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305CC" w14:textId="77777777" w:rsidR="009D19AA" w:rsidRPr="00523D30" w:rsidRDefault="00D651E6" w:rsidP="00F54E55">
      <w:pPr>
        <w:jc w:val="center"/>
        <w:rPr>
          <w:rFonts w:ascii="Arial" w:hAnsi="Arial" w:cs="Arial"/>
          <w:b/>
          <w:sz w:val="24"/>
          <w:szCs w:val="24"/>
        </w:rPr>
      </w:pPr>
      <w:r>
        <w:rPr>
          <w:rFonts w:ascii="Arial" w:hAnsi="Arial" w:cs="Arial"/>
          <w:b/>
          <w:sz w:val="24"/>
          <w:szCs w:val="24"/>
        </w:rPr>
        <w:t xml:space="preserve"> </w:t>
      </w:r>
      <w:r w:rsidR="002904E6">
        <w:rPr>
          <w:rFonts w:ascii="Arial" w:hAnsi="Arial" w:cs="Arial"/>
          <w:b/>
          <w:sz w:val="24"/>
          <w:szCs w:val="24"/>
        </w:rPr>
        <w:t xml:space="preserve">Effects of </w:t>
      </w:r>
      <w:r w:rsidR="00A34E6F">
        <w:rPr>
          <w:rFonts w:ascii="Arial" w:hAnsi="Arial" w:cs="Arial"/>
          <w:b/>
          <w:sz w:val="24"/>
          <w:szCs w:val="24"/>
        </w:rPr>
        <w:t xml:space="preserve">steel fibres on </w:t>
      </w:r>
      <w:r w:rsidR="00D21A8A">
        <w:rPr>
          <w:rFonts w:ascii="Arial" w:hAnsi="Arial" w:cs="Arial"/>
          <w:b/>
          <w:sz w:val="24"/>
          <w:szCs w:val="24"/>
        </w:rPr>
        <w:t>compressive and flexural strength of</w:t>
      </w:r>
      <w:r w:rsidR="00F54E55" w:rsidRPr="00523D30">
        <w:rPr>
          <w:rFonts w:ascii="Arial" w:hAnsi="Arial" w:cs="Arial"/>
          <w:b/>
          <w:sz w:val="24"/>
          <w:szCs w:val="24"/>
        </w:rPr>
        <w:t xml:space="preserve"> steel fibre reinforced concrete</w:t>
      </w:r>
      <w:r w:rsidR="00523D30">
        <w:rPr>
          <w:rFonts w:ascii="Arial" w:hAnsi="Arial" w:cs="Arial"/>
          <w:b/>
          <w:sz w:val="24"/>
          <w:szCs w:val="24"/>
        </w:rPr>
        <w:t xml:space="preserve">  </w:t>
      </w:r>
    </w:p>
    <w:p w14:paraId="6BB223D8" w14:textId="77777777" w:rsidR="00F54E55" w:rsidRPr="00523D30" w:rsidRDefault="00F54E55" w:rsidP="00FE2B4A">
      <w:pPr>
        <w:spacing w:after="0" w:line="240" w:lineRule="auto"/>
        <w:jc w:val="center"/>
        <w:rPr>
          <w:rFonts w:ascii="Arial" w:hAnsi="Arial" w:cs="Arial"/>
          <w:sz w:val="24"/>
          <w:szCs w:val="24"/>
        </w:rPr>
      </w:pPr>
      <w:r w:rsidRPr="00523D30">
        <w:rPr>
          <w:rFonts w:ascii="Arial" w:hAnsi="Arial" w:cs="Arial"/>
          <w:sz w:val="24"/>
          <w:szCs w:val="24"/>
        </w:rPr>
        <w:t>Olubisi</w:t>
      </w:r>
      <w:r w:rsidR="009361AE">
        <w:rPr>
          <w:rFonts w:ascii="Arial" w:hAnsi="Arial" w:cs="Arial"/>
          <w:sz w:val="24"/>
          <w:szCs w:val="24"/>
        </w:rPr>
        <w:t xml:space="preserve"> A.</w:t>
      </w:r>
      <w:r w:rsidRPr="00523D30">
        <w:rPr>
          <w:rFonts w:ascii="Arial" w:hAnsi="Arial" w:cs="Arial"/>
          <w:sz w:val="24"/>
          <w:szCs w:val="24"/>
        </w:rPr>
        <w:t xml:space="preserve"> Ige, Stephanie Barnett, Ayman</w:t>
      </w:r>
      <w:r w:rsidR="004A1B0A">
        <w:rPr>
          <w:rFonts w:ascii="Arial" w:hAnsi="Arial" w:cs="Arial"/>
          <w:sz w:val="24"/>
          <w:szCs w:val="24"/>
        </w:rPr>
        <w:t xml:space="preserve"> Y.</w:t>
      </w:r>
      <w:r w:rsidRPr="00523D30">
        <w:rPr>
          <w:rFonts w:ascii="Arial" w:hAnsi="Arial" w:cs="Arial"/>
          <w:sz w:val="24"/>
          <w:szCs w:val="24"/>
        </w:rPr>
        <w:t xml:space="preserve"> Nassif, John</w:t>
      </w:r>
      <w:r w:rsidR="009361AE">
        <w:rPr>
          <w:rFonts w:ascii="Arial" w:hAnsi="Arial" w:cs="Arial"/>
          <w:sz w:val="24"/>
          <w:szCs w:val="24"/>
        </w:rPr>
        <w:t xml:space="preserve"> B.</w:t>
      </w:r>
      <w:r w:rsidRPr="00523D30">
        <w:rPr>
          <w:rFonts w:ascii="Arial" w:hAnsi="Arial" w:cs="Arial"/>
          <w:sz w:val="24"/>
          <w:szCs w:val="24"/>
        </w:rPr>
        <w:t xml:space="preserve"> Williams</w:t>
      </w:r>
    </w:p>
    <w:p w14:paraId="2C161346" w14:textId="77777777" w:rsidR="00FE2B4A" w:rsidRPr="00523D30" w:rsidRDefault="00FE2B4A" w:rsidP="00FE2B4A">
      <w:pPr>
        <w:spacing w:after="0" w:line="240" w:lineRule="auto"/>
        <w:jc w:val="center"/>
        <w:rPr>
          <w:rFonts w:ascii="Arial" w:hAnsi="Arial" w:cs="Arial"/>
          <w:sz w:val="24"/>
          <w:szCs w:val="24"/>
        </w:rPr>
      </w:pPr>
      <w:r w:rsidRPr="00523D30">
        <w:rPr>
          <w:rFonts w:ascii="Arial" w:hAnsi="Arial" w:cs="Arial"/>
          <w:sz w:val="24"/>
          <w:szCs w:val="24"/>
        </w:rPr>
        <w:t>School of Civil Engineering and Surveying, University of Portsmouth,</w:t>
      </w:r>
      <w:r w:rsidR="007620B6">
        <w:rPr>
          <w:rFonts w:ascii="Arial" w:hAnsi="Arial" w:cs="Arial"/>
          <w:sz w:val="24"/>
          <w:szCs w:val="24"/>
        </w:rPr>
        <w:t xml:space="preserve"> Portsmouth, PO1 3</w:t>
      </w:r>
      <w:r w:rsidR="00C274F9">
        <w:rPr>
          <w:rFonts w:ascii="Arial" w:hAnsi="Arial" w:cs="Arial"/>
          <w:sz w:val="24"/>
          <w:szCs w:val="24"/>
        </w:rPr>
        <w:t>A</w:t>
      </w:r>
      <w:r w:rsidR="002B4DBF">
        <w:rPr>
          <w:rFonts w:ascii="Arial" w:hAnsi="Arial" w:cs="Arial"/>
          <w:sz w:val="24"/>
          <w:szCs w:val="24"/>
        </w:rPr>
        <w:t>H</w:t>
      </w:r>
      <w:r w:rsidR="00C274F9">
        <w:rPr>
          <w:rFonts w:ascii="Arial" w:hAnsi="Arial" w:cs="Arial"/>
          <w:sz w:val="24"/>
          <w:szCs w:val="24"/>
        </w:rPr>
        <w:t>,</w:t>
      </w:r>
      <w:r w:rsidRPr="00523D30">
        <w:rPr>
          <w:rFonts w:ascii="Arial" w:hAnsi="Arial" w:cs="Arial"/>
          <w:sz w:val="24"/>
          <w:szCs w:val="24"/>
        </w:rPr>
        <w:t xml:space="preserve"> U</w:t>
      </w:r>
      <w:r w:rsidR="00C274F9">
        <w:rPr>
          <w:rFonts w:ascii="Arial" w:hAnsi="Arial" w:cs="Arial"/>
          <w:sz w:val="24"/>
          <w:szCs w:val="24"/>
        </w:rPr>
        <w:t>K</w:t>
      </w:r>
    </w:p>
    <w:p w14:paraId="65EE3D5E" w14:textId="77777777" w:rsidR="00FE2B4A" w:rsidRDefault="00FE2B4A" w:rsidP="00FE2B4A">
      <w:pPr>
        <w:spacing w:after="0" w:line="240" w:lineRule="auto"/>
        <w:jc w:val="center"/>
        <w:rPr>
          <w:sz w:val="24"/>
          <w:szCs w:val="24"/>
        </w:rPr>
      </w:pPr>
    </w:p>
    <w:p w14:paraId="7FB53049" w14:textId="77777777" w:rsidR="00FE2B4A" w:rsidRDefault="00FE2B4A" w:rsidP="001C4B12">
      <w:pPr>
        <w:spacing w:after="0" w:line="240" w:lineRule="auto"/>
        <w:rPr>
          <w:rFonts w:ascii="Arial" w:hAnsi="Arial" w:cs="Arial"/>
          <w:b/>
          <w:sz w:val="24"/>
          <w:szCs w:val="24"/>
        </w:rPr>
      </w:pPr>
      <w:r w:rsidRPr="00CB4310">
        <w:rPr>
          <w:rFonts w:ascii="Arial" w:hAnsi="Arial" w:cs="Arial"/>
          <w:b/>
          <w:sz w:val="24"/>
          <w:szCs w:val="24"/>
        </w:rPr>
        <w:t>ABSTRACT</w:t>
      </w:r>
    </w:p>
    <w:p w14:paraId="650A6B5C" w14:textId="208AEFE4" w:rsidR="00A8116D" w:rsidRDefault="00792230" w:rsidP="001C4B12">
      <w:pPr>
        <w:spacing w:after="0" w:line="240" w:lineRule="auto"/>
        <w:jc w:val="both"/>
        <w:rPr>
          <w:rFonts w:ascii="Arial" w:hAnsi="Arial" w:cs="Arial"/>
          <w:sz w:val="24"/>
          <w:szCs w:val="24"/>
        </w:rPr>
      </w:pPr>
      <w:r>
        <w:rPr>
          <w:rFonts w:ascii="Arial" w:hAnsi="Arial" w:cs="Arial"/>
          <w:sz w:val="24"/>
          <w:szCs w:val="24"/>
        </w:rPr>
        <w:t>This work investigated the effects of fibre type, dosage and maximum aggregate size on the flexural performance of steel fibre reinforced concrete</w:t>
      </w:r>
      <w:r w:rsidR="009C7AB8">
        <w:rPr>
          <w:rFonts w:ascii="Arial" w:hAnsi="Arial" w:cs="Arial"/>
          <w:sz w:val="24"/>
          <w:szCs w:val="24"/>
        </w:rPr>
        <w:t xml:space="preserve"> (SFRC)</w:t>
      </w:r>
      <w:r>
        <w:rPr>
          <w:rFonts w:ascii="Arial" w:hAnsi="Arial" w:cs="Arial"/>
          <w:sz w:val="24"/>
          <w:szCs w:val="24"/>
        </w:rPr>
        <w:t xml:space="preserve">.  </w:t>
      </w:r>
      <w:r w:rsidR="00C26A68" w:rsidRPr="00CB4310">
        <w:rPr>
          <w:rFonts w:ascii="Arial" w:hAnsi="Arial" w:cs="Arial"/>
          <w:sz w:val="24"/>
          <w:szCs w:val="24"/>
        </w:rPr>
        <w:t>Hooked-</w:t>
      </w:r>
      <w:r w:rsidR="007D2EE7" w:rsidRPr="00CB4310">
        <w:rPr>
          <w:rFonts w:ascii="Arial" w:hAnsi="Arial" w:cs="Arial"/>
          <w:sz w:val="24"/>
          <w:szCs w:val="24"/>
        </w:rPr>
        <w:t>end steel fibres with 50</w:t>
      </w:r>
      <w:r w:rsidR="00EC4C11" w:rsidRPr="00CB4310">
        <w:rPr>
          <w:rFonts w:ascii="Arial" w:hAnsi="Arial" w:cs="Arial"/>
          <w:sz w:val="24"/>
          <w:szCs w:val="24"/>
        </w:rPr>
        <w:t xml:space="preserve"> mm</w:t>
      </w:r>
      <w:r w:rsidR="007D2EE7" w:rsidRPr="00CB4310">
        <w:rPr>
          <w:rFonts w:ascii="Arial" w:hAnsi="Arial" w:cs="Arial"/>
          <w:sz w:val="24"/>
          <w:szCs w:val="24"/>
        </w:rPr>
        <w:t xml:space="preserve"> and 60 mm length, aspect ratio of 45, 65 and 80,</w:t>
      </w:r>
      <w:r w:rsidR="00EC4C11" w:rsidRPr="00CB4310">
        <w:rPr>
          <w:rFonts w:ascii="Arial" w:hAnsi="Arial" w:cs="Arial"/>
          <w:sz w:val="24"/>
          <w:szCs w:val="24"/>
        </w:rPr>
        <w:t xml:space="preserve"> and</w:t>
      </w:r>
      <w:r w:rsidR="007D2EE7" w:rsidRPr="00CB4310">
        <w:rPr>
          <w:rFonts w:ascii="Arial" w:hAnsi="Arial" w:cs="Arial"/>
          <w:sz w:val="24"/>
          <w:szCs w:val="24"/>
        </w:rPr>
        <w:t xml:space="preserve"> dosages of 0 kg/m³</w:t>
      </w:r>
      <w:r w:rsidR="00EC4C11" w:rsidRPr="00CB4310">
        <w:rPr>
          <w:rFonts w:ascii="Arial" w:hAnsi="Arial" w:cs="Arial"/>
          <w:sz w:val="24"/>
          <w:szCs w:val="24"/>
        </w:rPr>
        <w:t>, 25 kg/m³, 40 kg/m³, 50 kg/m³ and 60 kg/m³ were used with maximum size</w:t>
      </w:r>
      <w:r w:rsidR="007800DE" w:rsidRPr="00CB4310">
        <w:rPr>
          <w:rFonts w:ascii="Arial" w:hAnsi="Arial" w:cs="Arial"/>
          <w:sz w:val="24"/>
          <w:szCs w:val="24"/>
        </w:rPr>
        <w:t>s</w:t>
      </w:r>
      <w:r w:rsidR="00EC4C11" w:rsidRPr="00CB4310">
        <w:rPr>
          <w:rFonts w:ascii="Arial" w:hAnsi="Arial" w:cs="Arial"/>
          <w:sz w:val="24"/>
          <w:szCs w:val="24"/>
        </w:rPr>
        <w:t xml:space="preserve"> of coarse aggregate of 10mm and 20mm. The same mix proportion of concrete was used in the investigation. The experimen</w:t>
      </w:r>
      <w:r w:rsidR="00D703C8" w:rsidRPr="00CB4310">
        <w:rPr>
          <w:rFonts w:ascii="Arial" w:hAnsi="Arial" w:cs="Arial"/>
          <w:sz w:val="24"/>
          <w:szCs w:val="24"/>
        </w:rPr>
        <w:t>tal results show</w:t>
      </w:r>
      <w:r w:rsidR="00EC4C11" w:rsidRPr="00CB4310">
        <w:rPr>
          <w:rFonts w:ascii="Arial" w:hAnsi="Arial" w:cs="Arial"/>
          <w:sz w:val="24"/>
          <w:szCs w:val="24"/>
        </w:rPr>
        <w:t xml:space="preserve"> that </w:t>
      </w:r>
      <w:r w:rsidR="00D703C8" w:rsidRPr="00CB4310">
        <w:rPr>
          <w:rFonts w:ascii="Arial" w:hAnsi="Arial" w:cs="Arial"/>
          <w:sz w:val="24"/>
          <w:szCs w:val="24"/>
        </w:rPr>
        <w:t xml:space="preserve">the strength performance of </w:t>
      </w:r>
      <w:r w:rsidR="009C7AB8">
        <w:rPr>
          <w:rFonts w:ascii="Arial" w:hAnsi="Arial" w:cs="Arial"/>
          <w:sz w:val="24"/>
          <w:szCs w:val="24"/>
        </w:rPr>
        <w:t>SFRC</w:t>
      </w:r>
      <w:r w:rsidR="00D703C8" w:rsidRPr="00CB4310">
        <w:rPr>
          <w:rFonts w:ascii="Arial" w:hAnsi="Arial" w:cs="Arial"/>
          <w:sz w:val="24"/>
          <w:szCs w:val="24"/>
        </w:rPr>
        <w:t xml:space="preserve"> </w:t>
      </w:r>
      <w:r w:rsidR="00814D2B" w:rsidRPr="00CB4310">
        <w:rPr>
          <w:rFonts w:ascii="Arial" w:hAnsi="Arial" w:cs="Arial"/>
          <w:sz w:val="24"/>
          <w:szCs w:val="24"/>
        </w:rPr>
        <w:t>improved drastically when compared to plain concrete without fibres. Remarkable improvements were observed at larger dosages of steel fibres</w:t>
      </w:r>
      <w:r w:rsidR="00422841" w:rsidRPr="00CB4310">
        <w:rPr>
          <w:rFonts w:ascii="Arial" w:hAnsi="Arial" w:cs="Arial"/>
          <w:sz w:val="24"/>
          <w:szCs w:val="24"/>
        </w:rPr>
        <w:t xml:space="preserve">, particularly at </w:t>
      </w:r>
      <w:r w:rsidR="00814D2B" w:rsidRPr="00CB4310">
        <w:rPr>
          <w:rFonts w:ascii="Arial" w:hAnsi="Arial" w:cs="Arial"/>
          <w:sz w:val="24"/>
          <w:szCs w:val="24"/>
        </w:rPr>
        <w:t xml:space="preserve">50 kg/m³ </w:t>
      </w:r>
      <w:r w:rsidR="00422841" w:rsidRPr="00CB4310">
        <w:rPr>
          <w:rFonts w:ascii="Arial" w:hAnsi="Arial" w:cs="Arial"/>
          <w:sz w:val="24"/>
          <w:szCs w:val="24"/>
        </w:rPr>
        <w:t xml:space="preserve">dosage and with fibres with aspect ratio 80 </w:t>
      </w:r>
      <w:r w:rsidR="00814D2B" w:rsidRPr="00CB4310">
        <w:rPr>
          <w:rFonts w:ascii="Arial" w:hAnsi="Arial" w:cs="Arial"/>
          <w:sz w:val="24"/>
          <w:szCs w:val="24"/>
        </w:rPr>
        <w:t>noted to give the best result</w:t>
      </w:r>
      <w:r w:rsidR="00422841" w:rsidRPr="00CB4310">
        <w:rPr>
          <w:rFonts w:ascii="Arial" w:hAnsi="Arial" w:cs="Arial"/>
          <w:sz w:val="24"/>
          <w:szCs w:val="24"/>
        </w:rPr>
        <w:t>s</w:t>
      </w:r>
      <w:r w:rsidR="00A8116D" w:rsidRPr="00CB4310">
        <w:rPr>
          <w:rFonts w:ascii="Arial" w:hAnsi="Arial" w:cs="Arial"/>
          <w:sz w:val="24"/>
          <w:szCs w:val="24"/>
        </w:rPr>
        <w:t>.</w:t>
      </w:r>
    </w:p>
    <w:p w14:paraId="5BC59897" w14:textId="77777777" w:rsidR="00610D5B" w:rsidRDefault="00610D5B" w:rsidP="00201493">
      <w:pPr>
        <w:spacing w:before="120" w:after="120" w:line="240" w:lineRule="auto"/>
        <w:jc w:val="both"/>
        <w:rPr>
          <w:rFonts w:ascii="Arial" w:hAnsi="Arial" w:cs="Arial"/>
          <w:sz w:val="24"/>
          <w:szCs w:val="24"/>
        </w:rPr>
      </w:pPr>
      <w:r w:rsidRPr="00610D5B">
        <w:rPr>
          <w:rFonts w:ascii="Arial" w:hAnsi="Arial" w:cs="Arial"/>
          <w:b/>
          <w:sz w:val="24"/>
          <w:szCs w:val="24"/>
        </w:rPr>
        <w:t>Keywords</w:t>
      </w:r>
      <w:r>
        <w:rPr>
          <w:rFonts w:ascii="Arial" w:hAnsi="Arial" w:cs="Arial"/>
          <w:sz w:val="24"/>
          <w:szCs w:val="24"/>
        </w:rPr>
        <w:t>: Concrete, Steel fibres, Compressive strength, Flexural strength</w:t>
      </w:r>
    </w:p>
    <w:p w14:paraId="467BAF79" w14:textId="77777777" w:rsidR="00A8116D" w:rsidRPr="00CB4310" w:rsidRDefault="00A8116D" w:rsidP="001C4B12">
      <w:pPr>
        <w:spacing w:after="0" w:line="240" w:lineRule="auto"/>
        <w:jc w:val="both"/>
        <w:rPr>
          <w:rFonts w:ascii="Arial" w:hAnsi="Arial" w:cs="Arial"/>
          <w:b/>
          <w:sz w:val="24"/>
          <w:szCs w:val="24"/>
        </w:rPr>
      </w:pPr>
      <w:r w:rsidRPr="00CB4310">
        <w:rPr>
          <w:rFonts w:ascii="Arial" w:hAnsi="Arial" w:cs="Arial"/>
          <w:b/>
          <w:sz w:val="24"/>
          <w:szCs w:val="24"/>
        </w:rPr>
        <w:t>1. INTRODUCTION</w:t>
      </w:r>
    </w:p>
    <w:p w14:paraId="12078DE6" w14:textId="77777777" w:rsidR="00B92CAA" w:rsidRDefault="005D1BC6" w:rsidP="001C4B12">
      <w:pPr>
        <w:spacing w:after="0" w:line="240" w:lineRule="auto"/>
        <w:jc w:val="both"/>
        <w:rPr>
          <w:rFonts w:ascii="Arial" w:hAnsi="Arial" w:cs="Arial"/>
          <w:sz w:val="24"/>
          <w:szCs w:val="24"/>
        </w:rPr>
      </w:pPr>
      <w:r w:rsidRPr="00CB4310">
        <w:rPr>
          <w:rFonts w:ascii="Arial" w:hAnsi="Arial" w:cs="Arial"/>
          <w:sz w:val="24"/>
          <w:szCs w:val="24"/>
        </w:rPr>
        <w:t>Concrete remains the most widely</w:t>
      </w:r>
      <w:r w:rsidR="00E62BCC" w:rsidRPr="00CB4310">
        <w:rPr>
          <w:rFonts w:ascii="Arial" w:hAnsi="Arial" w:cs="Arial"/>
          <w:sz w:val="24"/>
          <w:szCs w:val="24"/>
        </w:rPr>
        <w:t xml:space="preserve"> used man</w:t>
      </w:r>
      <w:r w:rsidRPr="00CB4310">
        <w:rPr>
          <w:rFonts w:ascii="Arial" w:hAnsi="Arial" w:cs="Arial"/>
          <w:sz w:val="24"/>
          <w:szCs w:val="24"/>
        </w:rPr>
        <w:t>-made material in the world.</w:t>
      </w:r>
      <w:r w:rsidR="00BD4A5B">
        <w:rPr>
          <w:rFonts w:ascii="Arial" w:hAnsi="Arial" w:cs="Arial"/>
          <w:sz w:val="24"/>
          <w:szCs w:val="24"/>
        </w:rPr>
        <w:t xml:space="preserve"> However,</w:t>
      </w:r>
      <w:r w:rsidR="000A4DCD" w:rsidRPr="00CB4310">
        <w:rPr>
          <w:rFonts w:ascii="Arial" w:hAnsi="Arial" w:cs="Arial"/>
          <w:sz w:val="24"/>
          <w:szCs w:val="24"/>
        </w:rPr>
        <w:t xml:space="preserve"> its brittle nature</w:t>
      </w:r>
      <w:r w:rsidR="004A7431" w:rsidRPr="00CB4310">
        <w:rPr>
          <w:rFonts w:ascii="Arial" w:hAnsi="Arial" w:cs="Arial"/>
          <w:sz w:val="24"/>
          <w:szCs w:val="24"/>
        </w:rPr>
        <w:t xml:space="preserve"> mode</w:t>
      </w:r>
      <w:r w:rsidR="00BD4A5B">
        <w:rPr>
          <w:rFonts w:ascii="Arial" w:hAnsi="Arial" w:cs="Arial"/>
          <w:sz w:val="24"/>
          <w:szCs w:val="24"/>
        </w:rPr>
        <w:t xml:space="preserve"> of failure is undesirable.</w:t>
      </w:r>
      <w:r w:rsidR="00560334">
        <w:rPr>
          <w:rFonts w:ascii="Arial" w:hAnsi="Arial" w:cs="Arial"/>
          <w:sz w:val="24"/>
          <w:szCs w:val="24"/>
        </w:rPr>
        <w:t xml:space="preserve"> S</w:t>
      </w:r>
      <w:r w:rsidR="0005440F" w:rsidRPr="00CB4310">
        <w:rPr>
          <w:rFonts w:ascii="Arial" w:hAnsi="Arial" w:cs="Arial"/>
          <w:sz w:val="24"/>
          <w:szCs w:val="24"/>
        </w:rPr>
        <w:t>hort discrete fibres are</w:t>
      </w:r>
      <w:r w:rsidR="00560334">
        <w:rPr>
          <w:rFonts w:ascii="Arial" w:hAnsi="Arial" w:cs="Arial"/>
          <w:sz w:val="24"/>
          <w:szCs w:val="24"/>
        </w:rPr>
        <w:t xml:space="preserve"> therefore</w:t>
      </w:r>
      <w:r w:rsidR="0005440F" w:rsidRPr="00CB4310">
        <w:rPr>
          <w:rFonts w:ascii="Arial" w:hAnsi="Arial" w:cs="Arial"/>
          <w:sz w:val="24"/>
          <w:szCs w:val="24"/>
        </w:rPr>
        <w:t xml:space="preserve"> introduced into the matrix which substantially improves many of its engineering properties</w:t>
      </w:r>
      <w:r w:rsidR="00BD4A5B">
        <w:rPr>
          <w:rFonts w:ascii="Arial" w:hAnsi="Arial" w:cs="Arial"/>
          <w:sz w:val="24"/>
          <w:szCs w:val="24"/>
        </w:rPr>
        <w:t>.</w:t>
      </w:r>
      <w:r w:rsidR="00C92EC2" w:rsidRPr="00CB4310">
        <w:rPr>
          <w:rFonts w:ascii="Arial" w:hAnsi="Arial" w:cs="Arial"/>
          <w:sz w:val="24"/>
          <w:szCs w:val="24"/>
        </w:rPr>
        <w:t xml:space="preserve"> </w:t>
      </w:r>
      <w:r w:rsidR="00B92CAA" w:rsidRPr="00CB4310">
        <w:rPr>
          <w:rFonts w:ascii="Arial" w:hAnsi="Arial" w:cs="Arial"/>
          <w:sz w:val="24"/>
          <w:szCs w:val="24"/>
        </w:rPr>
        <w:t>The usage of fibres (local) as reinforcement for brittle matrix materials is not new; it has been since time immemorial such as horsehair in mortar and straw in bricks. In so</w:t>
      </w:r>
      <w:r w:rsidR="00B92CAA">
        <w:rPr>
          <w:rFonts w:ascii="Arial" w:hAnsi="Arial" w:cs="Arial"/>
          <w:sz w:val="24"/>
          <w:szCs w:val="24"/>
        </w:rPr>
        <w:t>me recent times, asbestos, cellulose, glass, steel and polypropylene fibres</w:t>
      </w:r>
      <w:r w:rsidR="00B92CAA" w:rsidRPr="00CB4310">
        <w:rPr>
          <w:rFonts w:ascii="Arial" w:hAnsi="Arial" w:cs="Arial"/>
          <w:sz w:val="24"/>
          <w:szCs w:val="24"/>
        </w:rPr>
        <w:t xml:space="preserve"> have been used to reinforce cement products</w:t>
      </w:r>
      <w:r w:rsidR="00B92CAA">
        <w:rPr>
          <w:rFonts w:ascii="Arial" w:hAnsi="Arial" w:cs="Arial"/>
          <w:sz w:val="24"/>
          <w:szCs w:val="24"/>
        </w:rPr>
        <w:t xml:space="preserve">. </w:t>
      </w:r>
    </w:p>
    <w:p w14:paraId="46DB7B55" w14:textId="77777777" w:rsidR="00CB4310" w:rsidRDefault="00C92EC2" w:rsidP="007B6B7B">
      <w:pPr>
        <w:spacing w:before="120" w:after="120" w:line="240" w:lineRule="auto"/>
        <w:jc w:val="both"/>
        <w:rPr>
          <w:rFonts w:cs="Times New Roman"/>
          <w:sz w:val="24"/>
          <w:szCs w:val="24"/>
        </w:rPr>
      </w:pPr>
      <w:r w:rsidRPr="00CB4310">
        <w:rPr>
          <w:rFonts w:ascii="Arial" w:hAnsi="Arial" w:cs="Arial"/>
          <w:sz w:val="24"/>
          <w:szCs w:val="24"/>
        </w:rPr>
        <w:t>This is achieved by the ability of steel fibres to bear some of the stress that</w:t>
      </w:r>
      <w:r w:rsidR="00750EEE" w:rsidRPr="00CB4310">
        <w:rPr>
          <w:rFonts w:ascii="Arial" w:hAnsi="Arial" w:cs="Arial"/>
          <w:sz w:val="24"/>
          <w:szCs w:val="24"/>
        </w:rPr>
        <w:t xml:space="preserve"> </w:t>
      </w:r>
      <w:r w:rsidRPr="00CB4310">
        <w:rPr>
          <w:rFonts w:ascii="Arial" w:hAnsi="Arial" w:cs="Arial"/>
          <w:sz w:val="24"/>
          <w:szCs w:val="24"/>
        </w:rPr>
        <w:t>occur in the matrix themselves and transfer the other portion of stress to the stable components of the concrete matrix</w:t>
      </w:r>
      <w:r w:rsidR="00560334">
        <w:rPr>
          <w:rFonts w:ascii="Arial" w:hAnsi="Arial" w:cs="Arial"/>
          <w:sz w:val="24"/>
          <w:szCs w:val="24"/>
        </w:rPr>
        <w:t xml:space="preserve"> </w:t>
      </w:r>
      <w:r w:rsidR="00560334">
        <w:rPr>
          <w:rFonts w:ascii="Arial" w:hAnsi="Arial" w:cs="Arial"/>
          <w:sz w:val="24"/>
          <w:szCs w:val="24"/>
        </w:rPr>
        <w:fldChar w:fldCharType="begin"/>
      </w:r>
      <w:r w:rsidR="00560334">
        <w:rPr>
          <w:rFonts w:ascii="Arial" w:hAnsi="Arial" w:cs="Arial"/>
          <w:sz w:val="24"/>
          <w:szCs w:val="24"/>
        </w:rPr>
        <w:instrText xml:space="preserve"> ADDIN EN.CITE &lt;EndNote&gt;&lt;Cite&gt;&lt;Author&gt;Aydın&lt;/Author&gt;&lt;Year&gt;2013&lt;/Year&gt;&lt;RecNum&gt;6&lt;/RecNum&gt;&lt;DisplayText&gt;(Aydın &amp;amp; Baradan, 2013)&lt;/DisplayText&gt;&lt;record&gt;&lt;rec-number&gt;6&lt;/rec-number&gt;&lt;foreign-keys&gt;&lt;key app="EN" db-id="x2ddp99dvdzar7erp9cv0srlrv9zefpp5rat"&gt;6&lt;/key&gt;&lt;/foreign-keys&gt;&lt;ref-type name="Journal Article"&gt;17&lt;/ref-type&gt;&lt;contributors&gt;&lt;authors&gt;&lt;author&gt;Aydın, Serdar&lt;/author&gt;&lt;author&gt;Baradan, Bülent&lt;/author&gt;&lt;/authors&gt;&lt;/contributors&gt;&lt;titles&gt;&lt;title&gt;The effect of fiber properties on high performance alkali-activated slag/silica fume mortars&lt;/title&gt;&lt;secondary-title&gt;Composites Part B: Engineering&lt;/secondary-title&gt;&lt;/titles&gt;&lt;periodical&gt;&lt;full-title&gt;Composites Part B: Engineering&lt;/full-title&gt;&lt;/periodical&gt;&lt;pages&gt;63-69&lt;/pages&gt;&lt;volume&gt;45&lt;/volume&gt;&lt;number&gt;1&lt;/number&gt;&lt;dates&gt;&lt;year&gt;2013&lt;/year&gt;&lt;/dates&gt;&lt;isbn&gt;1359-8368&lt;/isbn&gt;&lt;urls&gt;&lt;related-urls&gt;&lt;url&gt;http://ac.els-cdn.com/S1359836812006476/1-s2.0-S1359836812006476-main.pdf?_tid=cf42e31a-b5d6-11e4-a553-00000aacb35e&amp;amp;acdnat=1424089673_c245228472b9b649c857c481011d1003&lt;/url&gt;&lt;/related-urls&gt;&lt;/urls&gt;&lt;/record&gt;&lt;/Cite&gt;&lt;/EndNote&gt;</w:instrText>
      </w:r>
      <w:r w:rsidR="00560334">
        <w:rPr>
          <w:rFonts w:ascii="Arial" w:hAnsi="Arial" w:cs="Arial"/>
          <w:sz w:val="24"/>
          <w:szCs w:val="24"/>
        </w:rPr>
        <w:fldChar w:fldCharType="separate"/>
      </w:r>
      <w:r w:rsidR="00560334">
        <w:rPr>
          <w:rFonts w:ascii="Arial" w:hAnsi="Arial" w:cs="Arial"/>
          <w:noProof/>
          <w:sz w:val="24"/>
          <w:szCs w:val="24"/>
        </w:rPr>
        <w:t>(</w:t>
      </w:r>
      <w:hyperlink w:anchor="_ENREF_1" w:tooltip="Aydın, 2013 #6" w:history="1">
        <w:r w:rsidR="00002DC0">
          <w:rPr>
            <w:rFonts w:ascii="Arial" w:hAnsi="Arial" w:cs="Arial"/>
            <w:noProof/>
            <w:sz w:val="24"/>
            <w:szCs w:val="24"/>
          </w:rPr>
          <w:t>Aydın &amp; Baradan, 2013</w:t>
        </w:r>
      </w:hyperlink>
      <w:r w:rsidR="00560334">
        <w:rPr>
          <w:rFonts w:ascii="Arial" w:hAnsi="Arial" w:cs="Arial"/>
          <w:noProof/>
          <w:sz w:val="24"/>
          <w:szCs w:val="24"/>
        </w:rPr>
        <w:t>)</w:t>
      </w:r>
      <w:r w:rsidR="00560334">
        <w:rPr>
          <w:rFonts w:ascii="Arial" w:hAnsi="Arial" w:cs="Arial"/>
          <w:sz w:val="24"/>
          <w:szCs w:val="24"/>
        </w:rPr>
        <w:fldChar w:fldCharType="end"/>
      </w:r>
      <w:r w:rsidR="00560334">
        <w:rPr>
          <w:rFonts w:ascii="Arial" w:hAnsi="Arial" w:cs="Arial"/>
          <w:sz w:val="24"/>
          <w:szCs w:val="24"/>
        </w:rPr>
        <w:t>.</w:t>
      </w:r>
      <w:r w:rsidR="004A3B7D" w:rsidRPr="00CB4310">
        <w:rPr>
          <w:rFonts w:ascii="Arial" w:hAnsi="Arial" w:cs="Arial"/>
          <w:sz w:val="24"/>
          <w:szCs w:val="24"/>
        </w:rPr>
        <w:t xml:space="preserve"> </w:t>
      </w:r>
      <w:r w:rsidR="00866B2E">
        <w:rPr>
          <w:rFonts w:ascii="Arial" w:hAnsi="Arial" w:cs="Arial"/>
          <w:sz w:val="24"/>
          <w:szCs w:val="24"/>
        </w:rPr>
        <w:t>M</w:t>
      </w:r>
      <w:r w:rsidR="004A3B7D" w:rsidRPr="00CB4310">
        <w:rPr>
          <w:rFonts w:ascii="Arial" w:hAnsi="Arial" w:cs="Arial"/>
          <w:sz w:val="24"/>
          <w:szCs w:val="24"/>
        </w:rPr>
        <w:t>ost researchers agreed that the main objective of inclusion of fibres is to attempt to modify the properties of concrete by improving the tensile or flexural strength, improving the impact strength and toughness, controlling cracking and the mode of failure by means of post-cracking ductility and improving durability</w:t>
      </w:r>
      <w:r w:rsidR="00EF3530" w:rsidRPr="00CB4310">
        <w:rPr>
          <w:rFonts w:ascii="Arial" w:hAnsi="Arial" w:cs="Arial"/>
          <w:sz w:val="24"/>
          <w:szCs w:val="24"/>
        </w:rPr>
        <w:t xml:space="preserve"> </w:t>
      </w:r>
      <w:r w:rsidR="004A3B7D" w:rsidRPr="00CB4310">
        <w:rPr>
          <w:rFonts w:ascii="Arial" w:hAnsi="Arial" w:cs="Arial"/>
          <w:sz w:val="24"/>
          <w:szCs w:val="24"/>
        </w:rPr>
        <w:fldChar w:fldCharType="begin">
          <w:fldData xml:space="preserve">PEVuZE5vdGU+PENpdGU+PEF1dGhvcj5CZW5jYXJkaW5vPC9BdXRob3I+PFllYXI+MjAxMzwvWWVh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</w:fldData>
        </w:fldChar>
      </w:r>
      <w:r w:rsidR="00866B2E">
        <w:rPr>
          <w:rFonts w:ascii="Arial" w:hAnsi="Arial" w:cs="Arial"/>
          <w:sz w:val="24"/>
          <w:szCs w:val="24"/>
        </w:rPr>
        <w:instrText xml:space="preserve"> ADDIN EN.CITE </w:instrText>
      </w:r>
      <w:r w:rsidR="00866B2E">
        <w:rPr>
          <w:rFonts w:ascii="Arial" w:hAnsi="Arial" w:cs="Arial"/>
          <w:sz w:val="24"/>
          <w:szCs w:val="24"/>
        </w:rPr>
        <w:fldChar w:fldCharType="begin">
          <w:fldData xml:space="preserve">PEVuZE5vdGU+PENpdGU+PEF1dGhvcj5CZW5jYXJkaW5vPC9BdXRob3I+PFllYXI+MjAxMzwvWWVh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</w:fldData>
        </w:fldChar>
      </w:r>
      <w:r w:rsidR="00866B2E">
        <w:rPr>
          <w:rFonts w:ascii="Arial" w:hAnsi="Arial" w:cs="Arial"/>
          <w:sz w:val="24"/>
          <w:szCs w:val="24"/>
        </w:rPr>
        <w:instrText xml:space="preserve"> ADDIN EN.CITE.DATA </w:instrText>
      </w:r>
      <w:r w:rsidR="00866B2E">
        <w:rPr>
          <w:rFonts w:ascii="Arial" w:hAnsi="Arial" w:cs="Arial"/>
          <w:sz w:val="24"/>
          <w:szCs w:val="24"/>
        </w:rPr>
      </w:r>
      <w:r w:rsidR="00866B2E">
        <w:rPr>
          <w:rFonts w:ascii="Arial" w:hAnsi="Arial" w:cs="Arial"/>
          <w:sz w:val="24"/>
          <w:szCs w:val="24"/>
        </w:rPr>
        <w:fldChar w:fldCharType="end"/>
      </w:r>
      <w:r w:rsidR="004A3B7D" w:rsidRPr="00CB4310">
        <w:rPr>
          <w:rFonts w:ascii="Arial" w:hAnsi="Arial" w:cs="Arial"/>
          <w:sz w:val="24"/>
          <w:szCs w:val="24"/>
        </w:rPr>
      </w:r>
      <w:r w:rsidR="004A3B7D" w:rsidRPr="00CB4310">
        <w:rPr>
          <w:rFonts w:ascii="Arial" w:hAnsi="Arial" w:cs="Arial"/>
          <w:sz w:val="24"/>
          <w:szCs w:val="24"/>
        </w:rPr>
        <w:fldChar w:fldCharType="separate"/>
      </w:r>
      <w:r w:rsidR="00866B2E">
        <w:rPr>
          <w:rFonts w:ascii="Arial" w:hAnsi="Arial" w:cs="Arial"/>
          <w:noProof/>
          <w:sz w:val="24"/>
          <w:szCs w:val="24"/>
        </w:rPr>
        <w:t>(</w:t>
      </w:r>
      <w:hyperlink w:anchor="_ENREF_3" w:tooltip="Bencardino, 2013 #19" w:history="1">
        <w:r w:rsidR="00002DC0">
          <w:rPr>
            <w:rFonts w:ascii="Arial" w:hAnsi="Arial" w:cs="Arial"/>
            <w:noProof/>
            <w:sz w:val="24"/>
            <w:szCs w:val="24"/>
          </w:rPr>
          <w:t>Bencardino, Rizzuti, Spadea, &amp; Swamy, 2013</w:t>
        </w:r>
      </w:hyperlink>
      <w:r w:rsidR="00866B2E">
        <w:rPr>
          <w:rFonts w:ascii="Arial" w:hAnsi="Arial" w:cs="Arial"/>
          <w:noProof/>
          <w:sz w:val="24"/>
          <w:szCs w:val="24"/>
        </w:rPr>
        <w:t xml:space="preserve">; </w:t>
      </w:r>
      <w:hyperlink w:anchor="_ENREF_4" w:tooltip="Hannant, 2003 #56" w:history="1">
        <w:r w:rsidR="00002DC0">
          <w:rPr>
            <w:rFonts w:ascii="Arial" w:hAnsi="Arial" w:cs="Arial"/>
            <w:noProof/>
            <w:sz w:val="24"/>
            <w:szCs w:val="24"/>
          </w:rPr>
          <w:t>Hannant, 2003</w:t>
        </w:r>
      </w:hyperlink>
      <w:r w:rsidR="00866B2E">
        <w:rPr>
          <w:rFonts w:ascii="Arial" w:hAnsi="Arial" w:cs="Arial"/>
          <w:noProof/>
          <w:sz w:val="24"/>
          <w:szCs w:val="24"/>
        </w:rPr>
        <w:t xml:space="preserve">; </w:t>
      </w:r>
      <w:hyperlink w:anchor="_ENREF_5" w:tooltip="Michels, 2013 #29" w:history="1">
        <w:r w:rsidR="00002DC0">
          <w:rPr>
            <w:rFonts w:ascii="Arial" w:hAnsi="Arial" w:cs="Arial"/>
            <w:noProof/>
            <w:sz w:val="24"/>
            <w:szCs w:val="24"/>
          </w:rPr>
          <w:t>Michels, Christen, &amp; Waldmann, 2013</w:t>
        </w:r>
      </w:hyperlink>
      <w:r w:rsidR="00866B2E">
        <w:rPr>
          <w:rFonts w:ascii="Arial" w:hAnsi="Arial" w:cs="Arial"/>
          <w:noProof/>
          <w:sz w:val="24"/>
          <w:szCs w:val="24"/>
        </w:rPr>
        <w:t>)</w:t>
      </w:r>
      <w:r w:rsidR="004A3B7D" w:rsidRPr="00CB4310">
        <w:rPr>
          <w:rFonts w:ascii="Arial" w:hAnsi="Arial" w:cs="Arial"/>
          <w:sz w:val="24"/>
          <w:szCs w:val="24"/>
        </w:rPr>
        <w:fldChar w:fldCharType="end"/>
      </w:r>
      <w:r w:rsidR="002C0DD4">
        <w:rPr>
          <w:rFonts w:cs="Times New Roman"/>
          <w:sz w:val="24"/>
          <w:szCs w:val="24"/>
        </w:rPr>
        <w:t>.</w:t>
      </w:r>
    </w:p>
    <w:p w14:paraId="6D17505B" w14:textId="77777777" w:rsidR="0007798D" w:rsidRDefault="00EB0339" w:rsidP="00201493">
      <w:pPr>
        <w:spacing w:before="120" w:after="120" w:line="240" w:lineRule="auto"/>
        <w:jc w:val="both"/>
        <w:rPr>
          <w:rFonts w:ascii="Arial" w:hAnsi="Arial" w:cs="Arial"/>
          <w:sz w:val="24"/>
          <w:szCs w:val="24"/>
        </w:rPr>
      </w:pPr>
      <w:r w:rsidRPr="00CB4310">
        <w:rPr>
          <w:rFonts w:ascii="Arial" w:hAnsi="Arial" w:cs="Arial"/>
          <w:sz w:val="24"/>
          <w:szCs w:val="24"/>
        </w:rPr>
        <w:t>There ha</w:t>
      </w:r>
      <w:r w:rsidR="00B6549F" w:rsidRPr="00CB4310">
        <w:rPr>
          <w:rFonts w:ascii="Arial" w:hAnsi="Arial" w:cs="Arial"/>
          <w:sz w:val="24"/>
          <w:szCs w:val="24"/>
        </w:rPr>
        <w:t>ve been investigations carried</w:t>
      </w:r>
      <w:r w:rsidR="00A3112C" w:rsidRPr="00CB4310">
        <w:rPr>
          <w:rFonts w:ascii="Arial" w:hAnsi="Arial" w:cs="Arial"/>
          <w:sz w:val="24"/>
          <w:szCs w:val="24"/>
        </w:rPr>
        <w:t xml:space="preserve"> out</w:t>
      </w:r>
      <w:r w:rsidR="00B6549F" w:rsidRPr="00CB4310">
        <w:rPr>
          <w:rFonts w:ascii="Arial" w:hAnsi="Arial" w:cs="Arial"/>
          <w:sz w:val="24"/>
          <w:szCs w:val="24"/>
        </w:rPr>
        <w:t xml:space="preserve"> in the </w:t>
      </w:r>
      <w:r w:rsidR="00B3716C" w:rsidRPr="00CB4310">
        <w:rPr>
          <w:rFonts w:ascii="Arial" w:hAnsi="Arial" w:cs="Arial"/>
          <w:sz w:val="24"/>
          <w:szCs w:val="24"/>
        </w:rPr>
        <w:t>past where the effects of</w:t>
      </w:r>
      <w:r w:rsidR="00C93CD3" w:rsidRPr="00CB4310">
        <w:rPr>
          <w:rFonts w:ascii="Arial" w:hAnsi="Arial" w:cs="Arial"/>
          <w:sz w:val="24"/>
          <w:szCs w:val="24"/>
        </w:rPr>
        <w:t xml:space="preserve"> different</w:t>
      </w:r>
      <w:r w:rsidR="00B3716C" w:rsidRPr="00CB4310">
        <w:rPr>
          <w:rFonts w:ascii="Arial" w:hAnsi="Arial" w:cs="Arial"/>
          <w:sz w:val="24"/>
          <w:szCs w:val="24"/>
        </w:rPr>
        <w:t xml:space="preserve"> types and</w:t>
      </w:r>
      <w:r w:rsidR="00B6549F" w:rsidRPr="00CB4310">
        <w:rPr>
          <w:rFonts w:ascii="Arial" w:hAnsi="Arial" w:cs="Arial"/>
          <w:sz w:val="24"/>
          <w:szCs w:val="24"/>
        </w:rPr>
        <w:t xml:space="preserve"> geometry</w:t>
      </w:r>
      <w:r w:rsidR="00A3112C" w:rsidRPr="00CB4310">
        <w:rPr>
          <w:rFonts w:ascii="Arial" w:hAnsi="Arial" w:cs="Arial"/>
          <w:sz w:val="24"/>
          <w:szCs w:val="24"/>
        </w:rPr>
        <w:t xml:space="preserve"> of steel fibres</w:t>
      </w:r>
      <w:r w:rsidR="00B3716C" w:rsidRPr="00CB4310">
        <w:rPr>
          <w:rFonts w:ascii="Arial" w:hAnsi="Arial" w:cs="Arial"/>
          <w:sz w:val="24"/>
          <w:szCs w:val="24"/>
        </w:rPr>
        <w:t xml:space="preserve"> on the post-cracking</w:t>
      </w:r>
      <w:r w:rsidR="004C0F48" w:rsidRPr="00CB4310">
        <w:rPr>
          <w:rFonts w:ascii="Arial" w:hAnsi="Arial" w:cs="Arial"/>
          <w:sz w:val="24"/>
          <w:szCs w:val="24"/>
        </w:rPr>
        <w:t xml:space="preserve"> strength of sfrc were studied. </w:t>
      </w:r>
      <w:r w:rsidR="00F7121D" w:rsidRPr="00CB4310">
        <w:rPr>
          <w:rFonts w:ascii="Arial" w:hAnsi="Arial" w:cs="Arial"/>
          <w:sz w:val="24"/>
          <w:szCs w:val="24"/>
        </w:rPr>
        <w:fldChar w:fldCharType="begin"/>
      </w:r>
      <w:r w:rsidR="00002DC0">
        <w:rPr>
          <w:rFonts w:ascii="Arial" w:hAnsi="Arial" w:cs="Arial"/>
          <w:sz w:val="24"/>
          <w:szCs w:val="24"/>
        </w:rPr>
        <w:instrText xml:space="preserve"> ADDIN EN.CITE &lt;EndNote&gt;&lt;Cite AuthorYear="1"&gt;&lt;Author&gt;Soulioti&lt;/Author&gt;&lt;Year&gt;2011&lt;/Year&gt;&lt;RecNum&gt;84&lt;/RecNum&gt;&lt;DisplayText&gt;Soulioti, Barkoula, Paipetis, and Matikas (2011)&lt;/DisplayText&gt;&lt;record&gt;&lt;rec-number&gt;84&lt;/rec-number&gt;&lt;foreign-keys&gt;&lt;key app="EN" db-id="x2ddp99dvdzar7erp9cv0srlrv9zefpp5rat"&gt;84&lt;/key&gt;&lt;/foreign-keys&gt;&lt;ref-type name="Journal Article"&gt;17&lt;/ref-type&gt;&lt;contributors&gt;&lt;authors&gt;&lt;author&gt;Soulioti, DV&lt;/author&gt;&lt;author&gt;Barkoula, NM&lt;/author&gt;&lt;author&gt;Paipetis, A&lt;/author&gt;&lt;author&gt;Matikas, TE&lt;/author&gt;&lt;/authors&gt;&lt;/contributors&gt;&lt;titles&gt;&lt;title&gt;Effects of Fibre Geometry and Volume Fraction on the Flexural Behaviour of Steel</w:instrText>
      </w:r>
      <w:r w:rsidR="00002DC0">
        <w:rPr>
          <w:rFonts w:ascii="Cambria Math" w:hAnsi="Cambria Math" w:cs="Cambria Math"/>
          <w:sz w:val="24"/>
          <w:szCs w:val="24"/>
        </w:rPr>
        <w:instrText>‐</w:instrText>
      </w:r>
      <w:r w:rsidR="00002DC0">
        <w:rPr>
          <w:rFonts w:ascii="Arial" w:hAnsi="Arial" w:cs="Arial"/>
          <w:sz w:val="24"/>
          <w:szCs w:val="24"/>
        </w:rPr>
        <w:instrText>Fibre Reinforced Concrete&lt;/title&gt;&lt;secondary-title&gt;Strain&lt;/secondary-title&gt;&lt;/titles&gt;&lt;periodical&gt;&lt;full-title&gt;Strain&lt;/full-title&gt;&lt;/periodical&gt;&lt;pages&gt;e535-e541&lt;/pages&gt;&lt;volume&gt;47&lt;/volume&gt;&lt;number&gt;s1&lt;/number&gt;&lt;dates&gt;&lt;year&gt;2011&lt;/year&gt;&lt;/dates&gt;&lt;isbn&gt;1475-1305&lt;/isbn&gt;&lt;urls&gt;&lt;/urls&gt;&lt;/record&gt;&lt;/Cite&gt;&lt;/EndNote&gt;</w:instrText>
      </w:r>
      <w:r w:rsidR="00F7121D" w:rsidRPr="00CB4310">
        <w:rPr>
          <w:rFonts w:ascii="Arial" w:hAnsi="Arial" w:cs="Arial"/>
          <w:sz w:val="24"/>
          <w:szCs w:val="24"/>
        </w:rPr>
        <w:fldChar w:fldCharType="separate"/>
      </w:r>
      <w:hyperlink w:anchor="_ENREF_6" w:tooltip="Soulioti, 2011 #84" w:history="1">
        <w:r w:rsidR="00002DC0">
          <w:rPr>
            <w:rFonts w:ascii="Arial" w:hAnsi="Arial" w:cs="Arial"/>
            <w:noProof/>
            <w:sz w:val="24"/>
            <w:szCs w:val="24"/>
          </w:rPr>
          <w:t>Soulioti, Barkoula, Paipetis, and Matikas (2011</w:t>
        </w:r>
      </w:hyperlink>
      <w:r w:rsidR="00002DC0">
        <w:rPr>
          <w:rFonts w:ascii="Arial" w:hAnsi="Arial" w:cs="Arial"/>
          <w:noProof/>
          <w:sz w:val="24"/>
          <w:szCs w:val="24"/>
        </w:rPr>
        <w:t>)</w:t>
      </w:r>
      <w:r w:rsidR="00F7121D" w:rsidRPr="00CB4310">
        <w:rPr>
          <w:rFonts w:ascii="Arial" w:hAnsi="Arial" w:cs="Arial"/>
          <w:sz w:val="24"/>
          <w:szCs w:val="24"/>
        </w:rPr>
        <w:fldChar w:fldCharType="end"/>
      </w:r>
      <w:r w:rsidR="00F7121D" w:rsidRPr="00CB4310">
        <w:rPr>
          <w:rFonts w:ascii="Arial" w:hAnsi="Arial" w:cs="Arial"/>
          <w:sz w:val="24"/>
          <w:szCs w:val="24"/>
        </w:rPr>
        <w:t xml:space="preserve"> have worked on waved or wavy profile and hooked end</w:t>
      </w:r>
      <w:r w:rsidR="00C93CD3" w:rsidRPr="00CB4310">
        <w:rPr>
          <w:rFonts w:ascii="Arial" w:hAnsi="Arial" w:cs="Arial"/>
          <w:sz w:val="24"/>
          <w:szCs w:val="24"/>
        </w:rPr>
        <w:t xml:space="preserve"> steel fibres, </w:t>
      </w:r>
      <w:r w:rsidR="00C93CD3" w:rsidRPr="00CB4310">
        <w:rPr>
          <w:rFonts w:ascii="Arial" w:hAnsi="Arial" w:cs="Arial"/>
          <w:sz w:val="24"/>
          <w:szCs w:val="24"/>
        </w:rPr>
        <w:fldChar w:fldCharType="begin"/>
      </w:r>
      <w:r w:rsidR="00002DC0">
        <w:rPr>
          <w:rFonts w:ascii="Arial" w:hAnsi="Arial" w:cs="Arial"/>
          <w:sz w:val="24"/>
          <w:szCs w:val="24"/>
        </w:rPr>
        <w:instrText xml:space="preserve"> ADDIN EN.CITE &lt;EndNote&gt;&lt;Cite AuthorYear="1"&gt;&lt;Author&gt;Soutsos&lt;/Author&gt;&lt;Year&gt;2012&lt;/Year&gt;&lt;RecNum&gt;31&lt;/RecNum&gt;&lt;DisplayText&gt;Soutsos, Le, and Lampropoulos (2012)&lt;/DisplayText&gt;&lt;record&gt;&lt;rec-number&gt;31&lt;/rec-number&gt;&lt;foreign-keys&gt;&lt;key app="EN" db-id="x2ddp99dvdzar7erp9cv0srlrv9zefpp5rat"&gt;31&lt;/key&gt;&lt;/foreign-keys&gt;&lt;ref-type name="Journal Article"&gt;17&lt;/ref-type&gt;&lt;contributors&gt;&lt;authors&gt;&lt;author&gt;Soutsos, MN&lt;/author&gt;&lt;author&gt;Le, TT&lt;/author&gt;&lt;author&gt;Lampropoulos, AP&lt;/author&gt;&lt;/authors&gt;&lt;/contributors&gt;&lt;titles&gt;&lt;title&gt;Flexural performance of fibre reinforced concrete made with steel and synthetic fibres&lt;/title&gt;&lt;secondary-title&gt;Construction and Building Materials&lt;/secondary-title&gt;&lt;/titles&gt;&lt;periodical&gt;&lt;full-title&gt;Construction and Building Materials&lt;/full-title&gt;&lt;/periodical&gt;&lt;pages&gt;704-710&lt;/pages&gt;&lt;volume&gt;36&lt;/volume&gt;&lt;dates&gt;&lt;year&gt;2012&lt;/year&gt;&lt;/dates&gt;&lt;isbn&gt;0950-0618&lt;/isbn&gt;&lt;urls&gt;&lt;/urls&gt;&lt;/record&gt;&lt;/Cite&gt;&lt;/EndNote&gt;</w:instrText>
      </w:r>
      <w:r w:rsidR="00C93CD3" w:rsidRPr="00CB4310">
        <w:rPr>
          <w:rFonts w:ascii="Arial" w:hAnsi="Arial" w:cs="Arial"/>
          <w:sz w:val="24"/>
          <w:szCs w:val="24"/>
        </w:rPr>
        <w:fldChar w:fldCharType="separate"/>
      </w:r>
      <w:hyperlink w:anchor="_ENREF_7" w:tooltip="Soutsos, 2012 #31" w:history="1">
        <w:r w:rsidR="00002DC0">
          <w:rPr>
            <w:rFonts w:ascii="Arial" w:hAnsi="Arial" w:cs="Arial"/>
            <w:noProof/>
            <w:sz w:val="24"/>
            <w:szCs w:val="24"/>
          </w:rPr>
          <w:t>Soutsos, Le, and Lampropoulos (2012</w:t>
        </w:r>
      </w:hyperlink>
      <w:r w:rsidR="00002DC0">
        <w:rPr>
          <w:rFonts w:ascii="Arial" w:hAnsi="Arial" w:cs="Arial"/>
          <w:noProof/>
          <w:sz w:val="24"/>
          <w:szCs w:val="24"/>
        </w:rPr>
        <w:t>)</w:t>
      </w:r>
      <w:r w:rsidR="00C93CD3" w:rsidRPr="00CB4310">
        <w:rPr>
          <w:rFonts w:ascii="Arial" w:hAnsi="Arial" w:cs="Arial"/>
          <w:sz w:val="24"/>
          <w:szCs w:val="24"/>
        </w:rPr>
        <w:fldChar w:fldCharType="end"/>
      </w:r>
      <w:r w:rsidR="008C1DA4" w:rsidRPr="00CB4310">
        <w:rPr>
          <w:rFonts w:ascii="Arial" w:hAnsi="Arial" w:cs="Arial"/>
          <w:sz w:val="24"/>
          <w:szCs w:val="24"/>
        </w:rPr>
        <w:t xml:space="preserve"> did not only investigate</w:t>
      </w:r>
      <w:r w:rsidR="00C93CD3" w:rsidRPr="00CB4310">
        <w:rPr>
          <w:rFonts w:ascii="Arial" w:hAnsi="Arial" w:cs="Arial"/>
          <w:sz w:val="24"/>
          <w:szCs w:val="24"/>
        </w:rPr>
        <w:t xml:space="preserve"> the hooked end, wavy profile, flattened ends type</w:t>
      </w:r>
      <w:r w:rsidR="008C1DA4" w:rsidRPr="00CB4310">
        <w:rPr>
          <w:rFonts w:ascii="Arial" w:hAnsi="Arial" w:cs="Arial"/>
          <w:sz w:val="24"/>
          <w:szCs w:val="24"/>
        </w:rPr>
        <w:t>s</w:t>
      </w:r>
      <w:r w:rsidR="00C93CD3" w:rsidRPr="00CB4310">
        <w:rPr>
          <w:rFonts w:ascii="Arial" w:hAnsi="Arial" w:cs="Arial"/>
          <w:sz w:val="24"/>
          <w:szCs w:val="24"/>
        </w:rPr>
        <w:t xml:space="preserve"> of steel fibres but</w:t>
      </w:r>
      <w:r w:rsidR="008C1DA4" w:rsidRPr="00CB4310">
        <w:rPr>
          <w:rFonts w:ascii="Arial" w:hAnsi="Arial" w:cs="Arial"/>
          <w:sz w:val="24"/>
          <w:szCs w:val="24"/>
        </w:rPr>
        <w:t xml:space="preserve"> also</w:t>
      </w:r>
      <w:r w:rsidR="00C93CD3" w:rsidRPr="00CB4310">
        <w:rPr>
          <w:rFonts w:ascii="Arial" w:hAnsi="Arial" w:cs="Arial"/>
          <w:sz w:val="24"/>
          <w:szCs w:val="24"/>
        </w:rPr>
        <w:t xml:space="preserve"> </w:t>
      </w:r>
      <w:r w:rsidR="008C1DA4" w:rsidRPr="00CB4310">
        <w:rPr>
          <w:rFonts w:ascii="Arial" w:hAnsi="Arial" w:cs="Arial"/>
          <w:sz w:val="24"/>
          <w:szCs w:val="24"/>
        </w:rPr>
        <w:t>worked on the synthetic type of fibres. In all these researches, hooked end type of steel fibres were found to show the best result in post cracking strength and ductility of sfrc</w:t>
      </w:r>
      <w:r w:rsidR="00FF5FFC" w:rsidRPr="00CB4310">
        <w:rPr>
          <w:rFonts w:ascii="Arial" w:hAnsi="Arial" w:cs="Arial"/>
          <w:sz w:val="24"/>
          <w:szCs w:val="24"/>
        </w:rPr>
        <w:t>.</w:t>
      </w:r>
      <w:r w:rsidR="00560334">
        <w:rPr>
          <w:rFonts w:ascii="Arial" w:hAnsi="Arial" w:cs="Arial"/>
          <w:sz w:val="24"/>
          <w:szCs w:val="24"/>
        </w:rPr>
        <w:t xml:space="preserve"> </w:t>
      </w:r>
      <w:r w:rsidR="0090151A" w:rsidRPr="00CB4310">
        <w:rPr>
          <w:rFonts w:ascii="Arial" w:hAnsi="Arial" w:cs="Arial"/>
          <w:sz w:val="24"/>
          <w:szCs w:val="24"/>
        </w:rPr>
        <w:fldChar w:fldCharType="begin"/>
      </w:r>
      <w:r w:rsidR="00002DC0">
        <w:rPr>
          <w:rFonts w:ascii="Arial" w:hAnsi="Arial" w:cs="Arial"/>
          <w:sz w:val="24"/>
          <w:szCs w:val="24"/>
        </w:rPr>
        <w:instrText xml:space="preserve"> ADDIN EN.CITE &lt;EndNote&gt;&lt;Cite AuthorYear="1"&gt;&lt;Author&gt;Barnett&lt;/Author&gt;&lt;Year&gt;2010&lt;/Year&gt;&lt;RecNum&gt;39&lt;/RecNum&gt;&lt;DisplayText&gt;Barnett, Lataste, Parry, Millard, and Soutsos (2010)&lt;/DisplayText&gt;&lt;record&gt;&lt;rec-number&gt;39&lt;/rec-number&gt;&lt;foreign-keys&gt;&lt;key app="EN" db-id="x2ddp99dvdzar7erp9cv0srlrv9zefpp5rat"&gt;39&lt;/key&gt;&lt;/foreign-keys&gt;&lt;ref-type name="Journal Article"&gt;17&lt;/ref-type&gt;&lt;contributors&gt;&lt;authors&gt;&lt;author&gt;Barnett, Stephanie J&lt;/author&gt;&lt;author&gt;Lataste, Jean-Francois&lt;/author&gt;&lt;author&gt;Parry, Tony&lt;/author&gt;&lt;author&gt;Millard, Steve G&lt;/author&gt;&lt;author&gt;Soutsos, Marios N&lt;/author&gt;&lt;/authors&gt;&lt;/contributors&gt;&lt;titles&gt;&lt;title&gt;Assessment of fibre orientation in ultra high performance fibre reinforced concrete and its effect on flexural strength&lt;/title&gt;&lt;secondary-title&gt;Materials and Structures&lt;/secondary-title&gt;&lt;/titles&gt;&lt;periodical&gt;&lt;full-title&gt;Materials and Structures&lt;/full-title&gt;&lt;/periodical&gt;&lt;pages&gt;1009-1023&lt;/pages&gt;&lt;volume&gt;43&lt;/volume&gt;&lt;number&gt;7&lt;/number&gt;&lt;dates&gt;&lt;year&gt;2010&lt;/year&gt;&lt;/dates&gt;&lt;isbn&gt;1359-5997&lt;/isbn&gt;&lt;urls&gt;&lt;/urls&gt;&lt;/record&gt;&lt;/Cite&gt;&lt;/EndNote&gt;</w:instrText>
      </w:r>
      <w:r w:rsidR="0090151A" w:rsidRPr="00CB4310">
        <w:rPr>
          <w:rFonts w:ascii="Arial" w:hAnsi="Arial" w:cs="Arial"/>
          <w:sz w:val="24"/>
          <w:szCs w:val="24"/>
        </w:rPr>
        <w:fldChar w:fldCharType="separate"/>
      </w:r>
      <w:hyperlink w:anchor="_ENREF_2" w:tooltip="Barnett, 2010 #39" w:history="1">
        <w:r w:rsidR="00002DC0">
          <w:rPr>
            <w:rFonts w:ascii="Arial" w:hAnsi="Arial" w:cs="Arial"/>
            <w:noProof/>
            <w:sz w:val="24"/>
            <w:szCs w:val="24"/>
          </w:rPr>
          <w:t>Barnett, Lataste, Parry, Millard, and Soutsos (2010</w:t>
        </w:r>
      </w:hyperlink>
      <w:r w:rsidR="00002DC0">
        <w:rPr>
          <w:rFonts w:ascii="Arial" w:hAnsi="Arial" w:cs="Arial"/>
          <w:noProof/>
          <w:sz w:val="24"/>
          <w:szCs w:val="24"/>
        </w:rPr>
        <w:t>)</w:t>
      </w:r>
      <w:r w:rsidR="0090151A" w:rsidRPr="00CB4310">
        <w:rPr>
          <w:rFonts w:ascii="Arial" w:hAnsi="Arial" w:cs="Arial"/>
          <w:sz w:val="24"/>
          <w:szCs w:val="24"/>
        </w:rPr>
        <w:fldChar w:fldCharType="end"/>
      </w:r>
      <w:r w:rsidR="0090151A" w:rsidRPr="00CB4310">
        <w:rPr>
          <w:rFonts w:ascii="Arial" w:hAnsi="Arial" w:cs="Arial"/>
          <w:sz w:val="24"/>
          <w:szCs w:val="24"/>
        </w:rPr>
        <w:t xml:space="preserve"> investigated the</w:t>
      </w:r>
      <w:r w:rsidR="00507A8B" w:rsidRPr="00CB4310">
        <w:rPr>
          <w:rFonts w:ascii="Arial" w:hAnsi="Arial" w:cs="Arial"/>
          <w:sz w:val="24"/>
          <w:szCs w:val="24"/>
        </w:rPr>
        <w:t xml:space="preserve"> effect of</w:t>
      </w:r>
      <w:r w:rsidR="0090151A" w:rsidRPr="00CB4310">
        <w:rPr>
          <w:rFonts w:ascii="Arial" w:hAnsi="Arial" w:cs="Arial"/>
          <w:sz w:val="24"/>
          <w:szCs w:val="24"/>
        </w:rPr>
        <w:t xml:space="preserve"> fibre distribution and orientation</w:t>
      </w:r>
      <w:r w:rsidR="00507A8B" w:rsidRPr="00CB4310">
        <w:rPr>
          <w:rFonts w:ascii="Arial" w:hAnsi="Arial" w:cs="Arial"/>
          <w:sz w:val="24"/>
          <w:szCs w:val="24"/>
        </w:rPr>
        <w:t xml:space="preserve"> on flexural strength of</w:t>
      </w:r>
      <w:r w:rsidR="0090151A" w:rsidRPr="00CB4310">
        <w:rPr>
          <w:rFonts w:ascii="Arial" w:hAnsi="Arial" w:cs="Arial"/>
          <w:sz w:val="24"/>
          <w:szCs w:val="24"/>
        </w:rPr>
        <w:t xml:space="preserve"> ultra-high performance fibre reinforced concrete</w:t>
      </w:r>
      <w:r w:rsidR="006E2554">
        <w:rPr>
          <w:rFonts w:ascii="Arial" w:hAnsi="Arial" w:cs="Arial"/>
          <w:sz w:val="24"/>
          <w:szCs w:val="24"/>
        </w:rPr>
        <w:t xml:space="preserve"> (UHPFRC)</w:t>
      </w:r>
      <w:r w:rsidR="0090151A" w:rsidRPr="00CB4310">
        <w:rPr>
          <w:rFonts w:ascii="Arial" w:hAnsi="Arial" w:cs="Arial"/>
          <w:sz w:val="24"/>
          <w:szCs w:val="24"/>
        </w:rPr>
        <w:t xml:space="preserve"> and</w:t>
      </w:r>
      <w:r w:rsidR="006000AB" w:rsidRPr="00CB4310">
        <w:rPr>
          <w:rFonts w:ascii="Arial" w:hAnsi="Arial" w:cs="Arial"/>
          <w:sz w:val="24"/>
          <w:szCs w:val="24"/>
        </w:rPr>
        <w:t xml:space="preserve"> concluded that fibre orientation has a very significant effect on the flexural </w:t>
      </w:r>
      <w:r w:rsidR="0090151A" w:rsidRPr="00CB4310">
        <w:rPr>
          <w:rFonts w:ascii="Arial" w:hAnsi="Arial" w:cs="Arial"/>
          <w:sz w:val="24"/>
          <w:szCs w:val="24"/>
        </w:rPr>
        <w:t>strength</w:t>
      </w:r>
      <w:r w:rsidR="006000AB" w:rsidRPr="00CB4310">
        <w:rPr>
          <w:rFonts w:ascii="Arial" w:hAnsi="Arial" w:cs="Arial"/>
          <w:sz w:val="24"/>
          <w:szCs w:val="24"/>
        </w:rPr>
        <w:t xml:space="preserve"> and other mechanical</w:t>
      </w:r>
      <w:r w:rsidR="0090151A" w:rsidRPr="00CB4310">
        <w:rPr>
          <w:rFonts w:ascii="Arial" w:hAnsi="Arial" w:cs="Arial"/>
          <w:sz w:val="24"/>
          <w:szCs w:val="24"/>
        </w:rPr>
        <w:t xml:space="preserve"> </w:t>
      </w:r>
      <w:r w:rsidR="006000AB" w:rsidRPr="00CB4310">
        <w:rPr>
          <w:rFonts w:ascii="Arial" w:hAnsi="Arial" w:cs="Arial"/>
          <w:sz w:val="24"/>
          <w:szCs w:val="24"/>
        </w:rPr>
        <w:t>properties of UHPFRC in particular and fibre reinforced concrete in general.</w:t>
      </w:r>
      <w:r w:rsidR="00EF07F4" w:rsidRPr="00CB4310">
        <w:rPr>
          <w:rFonts w:ascii="Arial" w:hAnsi="Arial" w:cs="Arial"/>
          <w:sz w:val="24"/>
          <w:szCs w:val="24"/>
        </w:rPr>
        <w:t xml:space="preserve"> </w:t>
      </w:r>
      <w:r w:rsidR="002B5F02">
        <w:rPr>
          <w:rFonts w:ascii="Arial" w:hAnsi="Arial" w:cs="Arial"/>
          <w:sz w:val="24"/>
          <w:szCs w:val="24"/>
        </w:rPr>
        <w:t>However,</w:t>
      </w:r>
      <w:r w:rsidR="002B5F02" w:rsidRPr="002B5F02">
        <w:rPr>
          <w:rFonts w:ascii="Arial" w:hAnsi="Arial" w:cs="Arial"/>
          <w:sz w:val="24"/>
          <w:szCs w:val="24"/>
        </w:rPr>
        <w:t xml:space="preserve"> </w:t>
      </w:r>
      <w:r w:rsidR="002B5F02" w:rsidRPr="00CB4310">
        <w:rPr>
          <w:rFonts w:ascii="Arial" w:hAnsi="Arial" w:cs="Arial"/>
          <w:sz w:val="24"/>
          <w:szCs w:val="24"/>
        </w:rPr>
        <w:t>the experimental results on monitor of distribution and orientation of steel fibres</w:t>
      </w:r>
      <w:r w:rsidR="002B5F02">
        <w:rPr>
          <w:rFonts w:ascii="Arial" w:hAnsi="Arial" w:cs="Arial"/>
          <w:sz w:val="24"/>
          <w:szCs w:val="24"/>
        </w:rPr>
        <w:t xml:space="preserve"> in sfrc and </w:t>
      </w:r>
      <w:r w:rsidR="001C4B12">
        <w:rPr>
          <w:rFonts w:ascii="Arial" w:hAnsi="Arial" w:cs="Arial"/>
          <w:sz w:val="24"/>
          <w:szCs w:val="24"/>
        </w:rPr>
        <w:t>the effects on</w:t>
      </w:r>
      <w:r w:rsidR="002B5F02">
        <w:rPr>
          <w:rFonts w:ascii="Arial" w:hAnsi="Arial" w:cs="Arial"/>
          <w:sz w:val="24"/>
          <w:szCs w:val="24"/>
        </w:rPr>
        <w:t xml:space="preserve"> </w:t>
      </w:r>
      <w:r w:rsidR="001C4B12">
        <w:rPr>
          <w:rFonts w:ascii="Arial" w:hAnsi="Arial" w:cs="Arial"/>
          <w:sz w:val="24"/>
          <w:szCs w:val="24"/>
        </w:rPr>
        <w:t>maximum output</w:t>
      </w:r>
      <w:r w:rsidR="002B5F02" w:rsidRPr="00CB4310">
        <w:rPr>
          <w:rFonts w:ascii="Arial" w:hAnsi="Arial" w:cs="Arial"/>
          <w:sz w:val="24"/>
          <w:szCs w:val="24"/>
        </w:rPr>
        <w:t xml:space="preserve"> of the resulting </w:t>
      </w:r>
      <w:r w:rsidR="001C4B12">
        <w:rPr>
          <w:rFonts w:ascii="Arial" w:hAnsi="Arial" w:cs="Arial"/>
          <w:sz w:val="24"/>
          <w:szCs w:val="24"/>
        </w:rPr>
        <w:t>concrete</w:t>
      </w:r>
      <w:r w:rsidR="002B5F02" w:rsidRPr="00CB4310">
        <w:rPr>
          <w:rFonts w:ascii="Arial" w:hAnsi="Arial" w:cs="Arial"/>
          <w:sz w:val="24"/>
          <w:szCs w:val="24"/>
        </w:rPr>
        <w:t xml:space="preserve"> are considered few.</w:t>
      </w:r>
      <w:r w:rsidR="002B5F02">
        <w:rPr>
          <w:rFonts w:ascii="Arial" w:hAnsi="Arial" w:cs="Arial"/>
          <w:sz w:val="24"/>
          <w:szCs w:val="24"/>
        </w:rPr>
        <w:t xml:space="preserve"> </w:t>
      </w:r>
    </w:p>
    <w:p w14:paraId="3272A327" w14:textId="77777777" w:rsidR="00792230" w:rsidRDefault="00792230" w:rsidP="00201493">
      <w:pPr>
        <w:spacing w:before="120" w:after="120" w:line="240" w:lineRule="auto"/>
        <w:jc w:val="both"/>
        <w:rPr>
          <w:rFonts w:ascii="Arial" w:hAnsi="Arial" w:cs="Arial"/>
          <w:sz w:val="24"/>
          <w:szCs w:val="24"/>
        </w:rPr>
      </w:pPr>
    </w:p>
    <w:p w14:paraId="72E9DED0" w14:textId="77777777" w:rsidR="00A8116D" w:rsidRDefault="00610D5B" w:rsidP="001C4B12">
      <w:pPr>
        <w:spacing w:after="0" w:line="240" w:lineRule="auto"/>
        <w:jc w:val="both"/>
        <w:rPr>
          <w:rFonts w:ascii="Arial" w:hAnsi="Arial" w:cs="Arial"/>
          <w:b/>
          <w:sz w:val="24"/>
          <w:szCs w:val="24"/>
        </w:rPr>
      </w:pPr>
      <w:r>
        <w:rPr>
          <w:rFonts w:ascii="Arial" w:hAnsi="Arial" w:cs="Arial"/>
          <w:b/>
          <w:sz w:val="24"/>
          <w:szCs w:val="24"/>
        </w:rPr>
        <w:lastRenderedPageBreak/>
        <w:t>2. EXPERIMENTAL WORK</w:t>
      </w:r>
    </w:p>
    <w:p w14:paraId="1115D4FD" w14:textId="77777777" w:rsidR="0088128D" w:rsidRDefault="00A76CD8" w:rsidP="001C4B12">
      <w:pPr>
        <w:spacing w:after="0" w:line="240" w:lineRule="auto"/>
        <w:jc w:val="both"/>
        <w:rPr>
          <w:rFonts w:ascii="Arial" w:hAnsi="Arial" w:cs="Arial"/>
          <w:sz w:val="24"/>
          <w:szCs w:val="24"/>
        </w:rPr>
      </w:pPr>
      <w:r w:rsidRPr="00CB4310">
        <w:rPr>
          <w:rFonts w:ascii="Arial" w:hAnsi="Arial" w:cs="Arial"/>
          <w:sz w:val="24"/>
          <w:szCs w:val="24"/>
        </w:rPr>
        <w:t xml:space="preserve">Variables selected for this study are </w:t>
      </w:r>
      <w:r w:rsidR="0052667D">
        <w:rPr>
          <w:rFonts w:ascii="Arial" w:hAnsi="Arial" w:cs="Arial"/>
          <w:sz w:val="24"/>
          <w:szCs w:val="24"/>
        </w:rPr>
        <w:t>f</w:t>
      </w:r>
      <w:r w:rsidR="00B36D0A" w:rsidRPr="00CB4310">
        <w:rPr>
          <w:rFonts w:ascii="Arial" w:hAnsi="Arial" w:cs="Arial"/>
          <w:sz w:val="24"/>
          <w:szCs w:val="24"/>
        </w:rPr>
        <w:t>ibre length of 50, 60, and</w:t>
      </w:r>
      <w:r w:rsidR="00985FAF" w:rsidRPr="00CB4310">
        <w:rPr>
          <w:rFonts w:ascii="Arial" w:hAnsi="Arial" w:cs="Arial"/>
          <w:sz w:val="24"/>
          <w:szCs w:val="24"/>
        </w:rPr>
        <w:t xml:space="preserve"> 60mm,</w:t>
      </w:r>
      <w:r w:rsidR="00AA2E64" w:rsidRPr="00CB4310">
        <w:rPr>
          <w:rFonts w:ascii="Arial" w:hAnsi="Arial" w:cs="Arial"/>
          <w:sz w:val="24"/>
          <w:szCs w:val="24"/>
        </w:rPr>
        <w:t xml:space="preserve"> </w:t>
      </w:r>
      <w:r w:rsidR="00985FAF" w:rsidRPr="00CB4310">
        <w:rPr>
          <w:rFonts w:ascii="Arial" w:hAnsi="Arial" w:cs="Arial"/>
          <w:sz w:val="24"/>
          <w:szCs w:val="24"/>
        </w:rPr>
        <w:t>aspect ratio (ratio of length to diameter of fibre) of 45, 65 and 80, and dosages of 0 kg/m³, 25 kg/m³, 40 kg/m³, 50 kg/m³ and 60 kg/m³</w:t>
      </w:r>
      <w:r w:rsidR="0067028B">
        <w:rPr>
          <w:rFonts w:ascii="Arial" w:hAnsi="Arial" w:cs="Arial"/>
          <w:sz w:val="24"/>
          <w:szCs w:val="24"/>
        </w:rPr>
        <w:t xml:space="preserve"> b</w:t>
      </w:r>
      <w:r w:rsidR="00B36D0A" w:rsidRPr="00CB4310">
        <w:rPr>
          <w:rFonts w:ascii="Arial" w:hAnsi="Arial" w:cs="Arial"/>
          <w:sz w:val="24"/>
          <w:szCs w:val="24"/>
        </w:rPr>
        <w:t>y mass</w:t>
      </w:r>
      <w:r w:rsidR="00985FAF" w:rsidRPr="00CB4310">
        <w:rPr>
          <w:rFonts w:ascii="Arial" w:hAnsi="Arial" w:cs="Arial"/>
          <w:sz w:val="24"/>
          <w:szCs w:val="24"/>
        </w:rPr>
        <w:t xml:space="preserve"> were used with maximum sizes of coarse aggregate of 10mm and 20mm. </w:t>
      </w:r>
      <w:r w:rsidR="0067028B">
        <w:rPr>
          <w:rFonts w:ascii="Arial" w:hAnsi="Arial" w:cs="Arial"/>
          <w:sz w:val="24"/>
          <w:szCs w:val="24"/>
        </w:rPr>
        <w:t>H</w:t>
      </w:r>
      <w:r w:rsidR="00985FAF" w:rsidRPr="00CB4310">
        <w:rPr>
          <w:rFonts w:ascii="Arial" w:hAnsi="Arial" w:cs="Arial"/>
          <w:sz w:val="24"/>
          <w:szCs w:val="24"/>
        </w:rPr>
        <w:t>ooked end</w:t>
      </w:r>
      <w:r w:rsidR="00703267" w:rsidRPr="00CB4310">
        <w:rPr>
          <w:rFonts w:ascii="Arial" w:hAnsi="Arial" w:cs="Arial"/>
          <w:sz w:val="24"/>
          <w:szCs w:val="24"/>
        </w:rPr>
        <w:t xml:space="preserve"> type of</w:t>
      </w:r>
      <w:r w:rsidR="00985FAF" w:rsidRPr="00CB4310">
        <w:rPr>
          <w:rFonts w:ascii="Arial" w:hAnsi="Arial" w:cs="Arial"/>
          <w:sz w:val="24"/>
          <w:szCs w:val="24"/>
        </w:rPr>
        <w:t xml:space="preserve"> steel fibres</w:t>
      </w:r>
      <w:r w:rsidR="0067028B">
        <w:rPr>
          <w:rFonts w:ascii="Arial" w:hAnsi="Arial" w:cs="Arial"/>
          <w:sz w:val="24"/>
          <w:szCs w:val="24"/>
        </w:rPr>
        <w:t>, P</w:t>
      </w:r>
      <w:r w:rsidR="0067028B" w:rsidRPr="00CB4310">
        <w:rPr>
          <w:rFonts w:ascii="Arial" w:hAnsi="Arial" w:cs="Arial"/>
          <w:sz w:val="24"/>
          <w:szCs w:val="24"/>
        </w:rPr>
        <w:t>ortland</w:t>
      </w:r>
      <w:r w:rsidR="00883FC8" w:rsidRPr="00CB4310">
        <w:rPr>
          <w:rFonts w:ascii="Arial" w:hAnsi="Arial" w:cs="Arial"/>
          <w:sz w:val="24"/>
          <w:szCs w:val="24"/>
        </w:rPr>
        <w:t xml:space="preserve"> cement,</w:t>
      </w:r>
      <w:r w:rsidR="00D62919" w:rsidRPr="00CB4310">
        <w:rPr>
          <w:rFonts w:ascii="Arial" w:hAnsi="Arial" w:cs="Arial"/>
          <w:sz w:val="24"/>
          <w:szCs w:val="24"/>
        </w:rPr>
        <w:t xml:space="preserve"> CEM 1 </w:t>
      </w:r>
      <w:r w:rsidR="00883FC8" w:rsidRPr="00CB4310">
        <w:rPr>
          <w:rFonts w:ascii="Arial" w:hAnsi="Arial" w:cs="Arial"/>
          <w:sz w:val="24"/>
          <w:szCs w:val="24"/>
        </w:rPr>
        <w:t>52.5R</w:t>
      </w:r>
      <w:r w:rsidR="00D62919" w:rsidRPr="00CB4310">
        <w:rPr>
          <w:rFonts w:ascii="Arial" w:hAnsi="Arial" w:cs="Arial"/>
          <w:sz w:val="24"/>
          <w:szCs w:val="24"/>
        </w:rPr>
        <w:t>,</w:t>
      </w:r>
      <w:r w:rsidR="007D60ED" w:rsidRPr="00CB4310">
        <w:rPr>
          <w:rFonts w:ascii="Arial" w:hAnsi="Arial" w:cs="Arial"/>
          <w:sz w:val="24"/>
          <w:szCs w:val="24"/>
        </w:rPr>
        <w:t xml:space="preserve"> </w:t>
      </w:r>
      <w:r w:rsidR="007E47AC" w:rsidRPr="00CB4310">
        <w:rPr>
          <w:rFonts w:ascii="Arial" w:hAnsi="Arial" w:cs="Arial"/>
          <w:sz w:val="24"/>
          <w:szCs w:val="24"/>
        </w:rPr>
        <w:t xml:space="preserve">tap </w:t>
      </w:r>
      <w:r w:rsidR="007D60ED" w:rsidRPr="00CB4310">
        <w:rPr>
          <w:rFonts w:ascii="Arial" w:hAnsi="Arial" w:cs="Arial"/>
          <w:sz w:val="24"/>
          <w:szCs w:val="24"/>
        </w:rPr>
        <w:t>water,</w:t>
      </w:r>
      <w:r w:rsidR="00703267" w:rsidRPr="00CB4310">
        <w:rPr>
          <w:rFonts w:ascii="Arial" w:hAnsi="Arial" w:cs="Arial"/>
          <w:sz w:val="24"/>
          <w:szCs w:val="24"/>
        </w:rPr>
        <w:t xml:space="preserve"> </w:t>
      </w:r>
      <w:r w:rsidR="0041427C" w:rsidRPr="00CB4310">
        <w:rPr>
          <w:rFonts w:ascii="Arial" w:hAnsi="Arial" w:cs="Arial"/>
          <w:sz w:val="24"/>
          <w:szCs w:val="24"/>
        </w:rPr>
        <w:t xml:space="preserve">polycarboxylate polymer-based </w:t>
      </w:r>
      <w:r w:rsidR="00F904DA" w:rsidRPr="00CB4310">
        <w:rPr>
          <w:rFonts w:ascii="Arial" w:hAnsi="Arial" w:cs="Arial"/>
          <w:sz w:val="24"/>
          <w:szCs w:val="24"/>
        </w:rPr>
        <w:t>superplasticizer</w:t>
      </w:r>
      <w:r w:rsidR="007D60ED" w:rsidRPr="00CB4310">
        <w:rPr>
          <w:rFonts w:ascii="Arial" w:hAnsi="Arial" w:cs="Arial"/>
          <w:sz w:val="24"/>
          <w:szCs w:val="24"/>
        </w:rPr>
        <w:t xml:space="preserve"> and </w:t>
      </w:r>
      <w:r w:rsidR="00F904DA" w:rsidRPr="00CB4310">
        <w:rPr>
          <w:rFonts w:ascii="Arial" w:hAnsi="Arial" w:cs="Arial"/>
          <w:sz w:val="24"/>
          <w:szCs w:val="24"/>
        </w:rPr>
        <w:t xml:space="preserve">natural </w:t>
      </w:r>
      <w:r w:rsidR="007D60ED" w:rsidRPr="00CB4310">
        <w:rPr>
          <w:rFonts w:ascii="Arial" w:hAnsi="Arial" w:cs="Arial"/>
          <w:sz w:val="24"/>
          <w:szCs w:val="24"/>
        </w:rPr>
        <w:t>sand were</w:t>
      </w:r>
      <w:r w:rsidR="0067028B">
        <w:rPr>
          <w:rFonts w:ascii="Arial" w:hAnsi="Arial" w:cs="Arial"/>
          <w:sz w:val="24"/>
          <w:szCs w:val="24"/>
        </w:rPr>
        <w:t xml:space="preserve"> used in</w:t>
      </w:r>
      <w:r w:rsidR="007D60ED" w:rsidRPr="00CB4310">
        <w:rPr>
          <w:rFonts w:ascii="Arial" w:hAnsi="Arial" w:cs="Arial"/>
          <w:sz w:val="24"/>
          <w:szCs w:val="24"/>
        </w:rPr>
        <w:t xml:space="preserve"> the mixes.</w:t>
      </w:r>
      <w:r w:rsidR="007D60ED">
        <w:rPr>
          <w:rFonts w:cs="Times New Roman"/>
          <w:sz w:val="24"/>
          <w:szCs w:val="24"/>
        </w:rPr>
        <w:t xml:space="preserve"> </w:t>
      </w:r>
      <w:r w:rsidR="00CF5774" w:rsidRPr="00AF756B">
        <w:rPr>
          <w:rFonts w:ascii="Arial" w:hAnsi="Arial" w:cs="Arial"/>
          <w:sz w:val="24"/>
          <w:szCs w:val="24"/>
        </w:rPr>
        <w:t xml:space="preserve">Water/cement ratio of 0.5 was used for this study. </w:t>
      </w:r>
      <w:r w:rsidR="0077589E" w:rsidRPr="00AF756B">
        <w:rPr>
          <w:rFonts w:ascii="Arial" w:hAnsi="Arial" w:cs="Arial"/>
          <w:sz w:val="24"/>
          <w:szCs w:val="24"/>
        </w:rPr>
        <w:t>Mixing of the concrete was</w:t>
      </w:r>
      <w:r w:rsidR="00115131" w:rsidRPr="00AF756B">
        <w:rPr>
          <w:rFonts w:ascii="Arial" w:hAnsi="Arial" w:cs="Arial"/>
          <w:sz w:val="24"/>
          <w:szCs w:val="24"/>
        </w:rPr>
        <w:t xml:space="preserve"> accompli</w:t>
      </w:r>
      <w:r w:rsidR="00F1637B">
        <w:rPr>
          <w:rFonts w:ascii="Arial" w:hAnsi="Arial" w:cs="Arial"/>
          <w:sz w:val="24"/>
          <w:szCs w:val="24"/>
        </w:rPr>
        <w:t xml:space="preserve">shed by pan mixer, </w:t>
      </w:r>
      <w:r w:rsidR="00F904DA" w:rsidRPr="00AF756B">
        <w:rPr>
          <w:rFonts w:ascii="Arial" w:hAnsi="Arial" w:cs="Arial"/>
          <w:sz w:val="24"/>
          <w:szCs w:val="24"/>
        </w:rPr>
        <w:t>adopting a particular procedure</w:t>
      </w:r>
      <w:r w:rsidR="008F6890" w:rsidRPr="00AF756B">
        <w:rPr>
          <w:rFonts w:ascii="Arial" w:hAnsi="Arial" w:cs="Arial"/>
          <w:sz w:val="24"/>
          <w:szCs w:val="24"/>
        </w:rPr>
        <w:t xml:space="preserve"> for all mixes</w:t>
      </w:r>
      <w:r w:rsidR="00F904DA" w:rsidRPr="00AF756B">
        <w:rPr>
          <w:rFonts w:ascii="Arial" w:hAnsi="Arial" w:cs="Arial"/>
          <w:sz w:val="24"/>
          <w:szCs w:val="24"/>
        </w:rPr>
        <w:t xml:space="preserve"> so as to </w:t>
      </w:r>
      <w:r w:rsidR="00115131" w:rsidRPr="00AF756B">
        <w:rPr>
          <w:rFonts w:ascii="Arial" w:hAnsi="Arial" w:cs="Arial"/>
          <w:sz w:val="24"/>
          <w:szCs w:val="24"/>
        </w:rPr>
        <w:t>achieve a unif</w:t>
      </w:r>
      <w:r w:rsidR="008F6890" w:rsidRPr="00AF756B">
        <w:rPr>
          <w:rFonts w:ascii="Arial" w:hAnsi="Arial" w:cs="Arial"/>
          <w:sz w:val="24"/>
          <w:szCs w:val="24"/>
        </w:rPr>
        <w:t xml:space="preserve">orm </w:t>
      </w:r>
      <w:r w:rsidR="0077589E" w:rsidRPr="00AF756B">
        <w:rPr>
          <w:rFonts w:ascii="Arial" w:hAnsi="Arial" w:cs="Arial"/>
          <w:sz w:val="24"/>
          <w:szCs w:val="24"/>
        </w:rPr>
        <w:t>and</w:t>
      </w:r>
      <w:r w:rsidR="008F6890" w:rsidRPr="00AF756B">
        <w:rPr>
          <w:rFonts w:ascii="Arial" w:hAnsi="Arial" w:cs="Arial"/>
          <w:sz w:val="24"/>
          <w:szCs w:val="24"/>
        </w:rPr>
        <w:t xml:space="preserve"> also to</w:t>
      </w:r>
      <w:r w:rsidR="00115131" w:rsidRPr="00AF756B">
        <w:rPr>
          <w:rFonts w:ascii="Arial" w:hAnsi="Arial" w:cs="Arial"/>
          <w:sz w:val="24"/>
          <w:szCs w:val="24"/>
        </w:rPr>
        <w:t xml:space="preserve"> avo</w:t>
      </w:r>
      <w:r w:rsidR="008F6890" w:rsidRPr="00AF756B">
        <w:rPr>
          <w:rFonts w:ascii="Arial" w:hAnsi="Arial" w:cs="Arial"/>
          <w:sz w:val="24"/>
          <w:szCs w:val="24"/>
        </w:rPr>
        <w:t>id balling effect</w:t>
      </w:r>
      <w:r w:rsidR="0067028B">
        <w:rPr>
          <w:rFonts w:ascii="Arial" w:hAnsi="Arial" w:cs="Arial"/>
          <w:sz w:val="24"/>
          <w:szCs w:val="24"/>
        </w:rPr>
        <w:t>.</w:t>
      </w:r>
    </w:p>
    <w:p w14:paraId="0D98B878" w14:textId="77777777" w:rsidR="001C4B12" w:rsidRDefault="001C4B12" w:rsidP="001C4B12">
      <w:pPr>
        <w:spacing w:after="0" w:line="240" w:lineRule="auto"/>
        <w:jc w:val="both"/>
        <w:rPr>
          <w:rFonts w:ascii="Arial" w:hAnsi="Arial" w:cs="Arial"/>
          <w:b/>
          <w:sz w:val="24"/>
          <w:szCs w:val="24"/>
        </w:rPr>
      </w:pPr>
    </w:p>
    <w:p w14:paraId="36E97CCE" w14:textId="77777777" w:rsidR="000F1074" w:rsidRPr="0088128D" w:rsidRDefault="008C0FB3" w:rsidP="001C4B12">
      <w:pPr>
        <w:spacing w:after="0" w:line="240" w:lineRule="auto"/>
        <w:jc w:val="both"/>
        <w:rPr>
          <w:rFonts w:ascii="Arial" w:hAnsi="Arial" w:cs="Arial"/>
          <w:sz w:val="24"/>
          <w:szCs w:val="24"/>
        </w:rPr>
      </w:pPr>
      <w:r>
        <w:rPr>
          <w:rFonts w:ascii="Arial" w:hAnsi="Arial" w:cs="Arial"/>
          <w:b/>
          <w:sz w:val="24"/>
          <w:szCs w:val="24"/>
        </w:rPr>
        <w:t>3. RESULTS AND DISCUSSION</w:t>
      </w:r>
    </w:p>
    <w:p w14:paraId="3665C0EE" w14:textId="77777777" w:rsidR="000F1074" w:rsidRPr="007B6B7B" w:rsidRDefault="000F1074" w:rsidP="001C4B12">
      <w:pPr>
        <w:spacing w:after="0" w:line="240" w:lineRule="auto"/>
        <w:jc w:val="both"/>
        <w:rPr>
          <w:rFonts w:cs="Times New Roman"/>
          <w:b/>
          <w:sz w:val="24"/>
          <w:szCs w:val="24"/>
        </w:rPr>
      </w:pPr>
      <w:r w:rsidRPr="00AF756B">
        <w:rPr>
          <w:rFonts w:ascii="Arial" w:hAnsi="Arial" w:cs="Arial"/>
          <w:sz w:val="24"/>
          <w:szCs w:val="24"/>
        </w:rPr>
        <w:t>The 28</w:t>
      </w:r>
      <w:r w:rsidR="008C0FB3">
        <w:rPr>
          <w:rFonts w:ascii="Arial" w:hAnsi="Arial" w:cs="Arial"/>
          <w:sz w:val="24"/>
          <w:szCs w:val="24"/>
        </w:rPr>
        <w:t>-</w:t>
      </w:r>
      <w:r w:rsidRPr="00AF756B">
        <w:rPr>
          <w:rFonts w:ascii="Arial" w:hAnsi="Arial" w:cs="Arial"/>
          <w:sz w:val="24"/>
          <w:szCs w:val="24"/>
        </w:rPr>
        <w:t>day compressive strength results conducted on 1</w:t>
      </w:r>
      <w:r w:rsidR="00AC4E92">
        <w:rPr>
          <w:rFonts w:ascii="Arial" w:hAnsi="Arial" w:cs="Arial"/>
          <w:sz w:val="24"/>
          <w:szCs w:val="24"/>
        </w:rPr>
        <w:t>00 mm cubes, as given in F</w:t>
      </w:r>
      <w:r w:rsidR="007B6B7B">
        <w:rPr>
          <w:rFonts w:ascii="Arial" w:hAnsi="Arial" w:cs="Arial"/>
          <w:sz w:val="24"/>
          <w:szCs w:val="24"/>
        </w:rPr>
        <w:t>igure 1</w:t>
      </w:r>
      <w:r w:rsidRPr="00AF756B">
        <w:rPr>
          <w:rFonts w:ascii="Arial" w:hAnsi="Arial" w:cs="Arial"/>
          <w:sz w:val="24"/>
          <w:szCs w:val="24"/>
        </w:rPr>
        <w:t>, show a slight improvement in the compressive strength by the addition of steel fibres t</w:t>
      </w:r>
      <w:r w:rsidR="0067028B">
        <w:rPr>
          <w:rFonts w:ascii="Arial" w:hAnsi="Arial" w:cs="Arial"/>
          <w:sz w:val="24"/>
          <w:szCs w:val="24"/>
        </w:rPr>
        <w:t>o concrete</w:t>
      </w:r>
      <w:r w:rsidRPr="00AF756B">
        <w:rPr>
          <w:rFonts w:ascii="Arial" w:hAnsi="Arial" w:cs="Arial"/>
          <w:sz w:val="24"/>
          <w:szCs w:val="24"/>
        </w:rPr>
        <w:t>. The mean stren</w:t>
      </w:r>
      <w:r w:rsidR="00AC4E92">
        <w:rPr>
          <w:rFonts w:ascii="Arial" w:hAnsi="Arial" w:cs="Arial"/>
          <w:sz w:val="24"/>
          <w:szCs w:val="24"/>
        </w:rPr>
        <w:t>gth of sfrc varies between 58</w:t>
      </w:r>
      <w:r w:rsidRPr="00AF756B">
        <w:rPr>
          <w:rFonts w:ascii="Arial" w:hAnsi="Arial" w:cs="Arial"/>
          <w:sz w:val="24"/>
          <w:szCs w:val="24"/>
        </w:rPr>
        <w:t xml:space="preserve"> to</w:t>
      </w:r>
      <w:r w:rsidR="00AC4E92">
        <w:rPr>
          <w:rFonts w:ascii="Arial" w:hAnsi="Arial" w:cs="Arial"/>
          <w:sz w:val="24"/>
          <w:szCs w:val="24"/>
        </w:rPr>
        <w:t xml:space="preserve"> 70 MPa and 58 to 68 MP</w:t>
      </w:r>
      <w:r w:rsidRPr="00AF756B">
        <w:rPr>
          <w:rFonts w:ascii="Arial" w:hAnsi="Arial" w:cs="Arial"/>
          <w:sz w:val="24"/>
          <w:szCs w:val="24"/>
        </w:rPr>
        <w:t>a for 10 and 20 mm aggregate sizes respectivel</w:t>
      </w:r>
      <w:r w:rsidR="00AC4E92">
        <w:rPr>
          <w:rFonts w:ascii="Arial" w:hAnsi="Arial" w:cs="Arial"/>
          <w:sz w:val="24"/>
          <w:szCs w:val="24"/>
        </w:rPr>
        <w:t>y while plain concrete had 53 MP</w:t>
      </w:r>
      <w:r w:rsidRPr="00AF756B">
        <w:rPr>
          <w:rFonts w:ascii="Arial" w:hAnsi="Arial" w:cs="Arial"/>
          <w:sz w:val="24"/>
          <w:szCs w:val="24"/>
        </w:rPr>
        <w:t xml:space="preserve">a for 10 mm </w:t>
      </w:r>
      <w:r w:rsidR="00AC4E92">
        <w:rPr>
          <w:rFonts w:ascii="Arial" w:hAnsi="Arial" w:cs="Arial"/>
          <w:sz w:val="24"/>
          <w:szCs w:val="24"/>
        </w:rPr>
        <w:t>maximum aggregate size and 61 MP</w:t>
      </w:r>
      <w:r w:rsidRPr="00AF756B">
        <w:rPr>
          <w:rFonts w:ascii="Arial" w:hAnsi="Arial" w:cs="Arial"/>
          <w:sz w:val="24"/>
          <w:szCs w:val="24"/>
        </w:rPr>
        <w:t>a for 20 mm maximum aggregate size. The</w:t>
      </w:r>
      <w:r w:rsidR="00563726" w:rsidRPr="00AF756B">
        <w:rPr>
          <w:rFonts w:ascii="Arial" w:hAnsi="Arial" w:cs="Arial"/>
          <w:sz w:val="24"/>
          <w:szCs w:val="24"/>
        </w:rPr>
        <w:t xml:space="preserve"> compressive</w:t>
      </w:r>
      <w:r w:rsidRPr="00AF756B">
        <w:rPr>
          <w:rFonts w:ascii="Arial" w:hAnsi="Arial" w:cs="Arial"/>
          <w:sz w:val="24"/>
          <w:szCs w:val="24"/>
        </w:rPr>
        <w:t xml:space="preserve"> strength</w:t>
      </w:r>
      <w:r w:rsidR="00563726" w:rsidRPr="00AF756B">
        <w:rPr>
          <w:rFonts w:ascii="Arial" w:hAnsi="Arial" w:cs="Arial"/>
          <w:sz w:val="24"/>
          <w:szCs w:val="24"/>
        </w:rPr>
        <w:t xml:space="preserve"> of sfrc</w:t>
      </w:r>
      <w:r w:rsidRPr="00AF756B">
        <w:rPr>
          <w:rFonts w:ascii="Arial" w:hAnsi="Arial" w:cs="Arial"/>
          <w:sz w:val="24"/>
          <w:szCs w:val="24"/>
        </w:rPr>
        <w:t xml:space="preserve"> increases with increase in fibre dosage until optimum compressive was however achieved at 50 Kg/m³ dosage</w:t>
      </w:r>
      <w:r w:rsidR="00563726" w:rsidRPr="00AF756B">
        <w:rPr>
          <w:rFonts w:ascii="Arial" w:hAnsi="Arial" w:cs="Arial"/>
          <w:sz w:val="24"/>
          <w:szCs w:val="24"/>
        </w:rPr>
        <w:t>s</w:t>
      </w:r>
      <w:r w:rsidRPr="00AF756B">
        <w:rPr>
          <w:rFonts w:ascii="Arial" w:hAnsi="Arial" w:cs="Arial"/>
          <w:sz w:val="24"/>
          <w:szCs w:val="24"/>
        </w:rPr>
        <w:t xml:space="preserve"> of steel fibre for both aggregate sizes after which it declined. The steel fibre </w:t>
      </w:r>
      <w:r w:rsidR="00AC4E92">
        <w:rPr>
          <w:rFonts w:ascii="Arial" w:hAnsi="Arial" w:cs="Arial"/>
          <w:sz w:val="24"/>
          <w:szCs w:val="24"/>
        </w:rPr>
        <w:t>80 l/d</w:t>
      </w:r>
      <w:r w:rsidRPr="00AF756B">
        <w:rPr>
          <w:rFonts w:ascii="Arial" w:hAnsi="Arial" w:cs="Arial"/>
          <w:sz w:val="24"/>
          <w:szCs w:val="24"/>
        </w:rPr>
        <w:t xml:space="preserve"> and 65 l/d gave the optimum strength at this dosage at 20 mm and 10 mm coarse aggregate sizes respectively.</w:t>
      </w:r>
    </w:p>
    <w:p w14:paraId="78A738FC" w14:textId="77777777" w:rsidR="008D5053" w:rsidRDefault="000F1074" w:rsidP="00401DA4">
      <w:pPr>
        <w:spacing w:before="120" w:after="0" w:line="240" w:lineRule="auto"/>
        <w:jc w:val="both"/>
        <w:rPr>
          <w:rFonts w:cs="Times New Roman"/>
          <w:b/>
          <w:sz w:val="24"/>
          <w:szCs w:val="24"/>
        </w:rPr>
      </w:pPr>
      <w:r w:rsidRPr="00AF756B">
        <w:rPr>
          <w:rFonts w:ascii="Arial" w:hAnsi="Arial" w:cs="Arial"/>
          <w:sz w:val="24"/>
          <w:szCs w:val="24"/>
        </w:rPr>
        <w:t>The flexural strength of a notched beam</w:t>
      </w:r>
      <w:r w:rsidR="00E446CE">
        <w:rPr>
          <w:rFonts w:ascii="Arial" w:hAnsi="Arial" w:cs="Arial"/>
          <w:sz w:val="24"/>
          <w:szCs w:val="24"/>
        </w:rPr>
        <w:t xml:space="preserve"> (</w:t>
      </w:r>
      <w:r w:rsidR="00E446CE" w:rsidRPr="00AF756B">
        <w:rPr>
          <w:rFonts w:ascii="Arial" w:hAnsi="Arial" w:cs="Arial"/>
          <w:sz w:val="24"/>
          <w:szCs w:val="24"/>
        </w:rPr>
        <w:t>150 x 150 x 600mm prismatic specimens</w:t>
      </w:r>
      <w:r w:rsidR="00E446CE">
        <w:rPr>
          <w:rFonts w:ascii="Arial" w:hAnsi="Arial" w:cs="Arial"/>
          <w:sz w:val="24"/>
          <w:szCs w:val="24"/>
        </w:rPr>
        <w:t>)</w:t>
      </w:r>
      <w:r w:rsidRPr="00AF756B">
        <w:rPr>
          <w:rFonts w:ascii="Arial" w:hAnsi="Arial" w:cs="Arial"/>
          <w:sz w:val="24"/>
          <w:szCs w:val="24"/>
        </w:rPr>
        <w:t xml:space="preserve"> determined by three-point be</w:t>
      </w:r>
      <w:r w:rsidR="00EA54F0" w:rsidRPr="00AF756B">
        <w:rPr>
          <w:rFonts w:ascii="Arial" w:hAnsi="Arial" w:cs="Arial"/>
          <w:sz w:val="24"/>
          <w:szCs w:val="24"/>
        </w:rPr>
        <w:t xml:space="preserve">nding tests </w:t>
      </w:r>
      <w:r w:rsidRPr="00AF756B">
        <w:rPr>
          <w:rFonts w:ascii="Arial" w:hAnsi="Arial" w:cs="Arial"/>
          <w:sz w:val="24"/>
          <w:szCs w:val="24"/>
        </w:rPr>
        <w:t xml:space="preserve">shows that addition of steel fibres to concrete remarkably improves the flexural strength when compared to plain concrete as there were up to 83% and 54% </w:t>
      </w:r>
      <w:r w:rsidRPr="0098764D">
        <w:rPr>
          <w:rFonts w:ascii="Arial" w:hAnsi="Arial" w:cs="Arial"/>
          <w:sz w:val="24"/>
          <w:szCs w:val="24"/>
        </w:rPr>
        <w:t>increase in maximum strength reached for concrete with maximum course aggregate sizes of 20 an</w:t>
      </w:r>
      <w:r w:rsidR="0067028B">
        <w:rPr>
          <w:rFonts w:ascii="Arial" w:hAnsi="Arial" w:cs="Arial"/>
          <w:sz w:val="24"/>
          <w:szCs w:val="24"/>
        </w:rPr>
        <w:t>d 10 mm respectively. Figure 2</w:t>
      </w:r>
      <w:r w:rsidR="00EA54F0" w:rsidRPr="0098764D">
        <w:rPr>
          <w:rFonts w:ascii="Arial" w:hAnsi="Arial" w:cs="Arial"/>
          <w:sz w:val="24"/>
          <w:szCs w:val="24"/>
        </w:rPr>
        <w:t>, (a) and (b) show the flexural strength of</w:t>
      </w:r>
      <w:r w:rsidR="00DE0084" w:rsidRPr="0098764D">
        <w:rPr>
          <w:rFonts w:ascii="Arial" w:hAnsi="Arial" w:cs="Arial"/>
          <w:sz w:val="24"/>
          <w:szCs w:val="24"/>
        </w:rPr>
        <w:t xml:space="preserve"> plain concrete and that of</w:t>
      </w:r>
      <w:r w:rsidR="00EA54F0" w:rsidRPr="0098764D">
        <w:rPr>
          <w:rFonts w:ascii="Arial" w:hAnsi="Arial" w:cs="Arial"/>
          <w:sz w:val="24"/>
          <w:szCs w:val="24"/>
        </w:rPr>
        <w:t xml:space="preserve"> dosages of sfrc </w:t>
      </w:r>
      <w:r w:rsidR="00DE0084" w:rsidRPr="0098764D">
        <w:rPr>
          <w:rFonts w:ascii="Arial" w:hAnsi="Arial" w:cs="Arial"/>
          <w:sz w:val="24"/>
          <w:szCs w:val="24"/>
        </w:rPr>
        <w:t>with particular steel fibre, 65/60, aspect ratio (length/diameter) of 65 and length of 60. I</w:t>
      </w:r>
      <w:r w:rsidR="00393D41">
        <w:rPr>
          <w:rFonts w:ascii="Arial" w:hAnsi="Arial" w:cs="Arial"/>
          <w:sz w:val="24"/>
          <w:szCs w:val="24"/>
        </w:rPr>
        <w:t>t can b</w:t>
      </w:r>
      <w:r w:rsidRPr="0098764D">
        <w:rPr>
          <w:rFonts w:ascii="Arial" w:hAnsi="Arial" w:cs="Arial"/>
          <w:sz w:val="24"/>
          <w:szCs w:val="24"/>
        </w:rPr>
        <w:t>e deduced that the higher th</w:t>
      </w:r>
      <w:r w:rsidR="00DE0084" w:rsidRPr="0098764D">
        <w:rPr>
          <w:rFonts w:ascii="Arial" w:hAnsi="Arial" w:cs="Arial"/>
          <w:sz w:val="24"/>
          <w:szCs w:val="24"/>
        </w:rPr>
        <w:t>e dosage, the better the</w:t>
      </w:r>
      <w:r w:rsidR="00201493">
        <w:rPr>
          <w:rFonts w:ascii="Arial" w:hAnsi="Arial" w:cs="Arial"/>
          <w:sz w:val="24"/>
          <w:szCs w:val="24"/>
        </w:rPr>
        <w:t xml:space="preserve"> flexural</w:t>
      </w:r>
      <w:r w:rsidR="00DE0084" w:rsidRPr="0098764D">
        <w:rPr>
          <w:rFonts w:ascii="Arial" w:hAnsi="Arial" w:cs="Arial"/>
          <w:sz w:val="24"/>
          <w:szCs w:val="24"/>
        </w:rPr>
        <w:t xml:space="preserve"> strength</w:t>
      </w:r>
      <w:r w:rsidR="00450B0F" w:rsidRPr="0098764D">
        <w:rPr>
          <w:rFonts w:ascii="Arial" w:hAnsi="Arial" w:cs="Arial"/>
          <w:sz w:val="24"/>
          <w:szCs w:val="24"/>
        </w:rPr>
        <w:t>.</w:t>
      </w:r>
      <w:r w:rsidRPr="0098764D">
        <w:rPr>
          <w:rFonts w:ascii="Arial" w:hAnsi="Arial" w:cs="Arial"/>
          <w:sz w:val="24"/>
          <w:szCs w:val="24"/>
        </w:rPr>
        <w:t xml:space="preserve"> Also, high flexural strength is seen as depending on good selection of fibre geometry, dosage and mixture combination of aggregates within the concrete. </w:t>
      </w:r>
      <w:r w:rsidR="001C1667">
        <w:rPr>
          <w:rFonts w:ascii="Arial" w:hAnsi="Arial" w:cs="Arial"/>
          <w:sz w:val="24"/>
          <w:szCs w:val="24"/>
        </w:rPr>
        <w:t>Visual inspection of the tested specimens showed that distribution and orientation of</w:t>
      </w:r>
      <w:r w:rsidR="00BA19AE">
        <w:rPr>
          <w:rFonts w:ascii="Arial" w:hAnsi="Arial" w:cs="Arial"/>
          <w:sz w:val="24"/>
          <w:szCs w:val="24"/>
        </w:rPr>
        <w:t xml:space="preserve"> fibre</w:t>
      </w:r>
      <w:r w:rsidR="001C1667">
        <w:rPr>
          <w:rFonts w:ascii="Arial" w:hAnsi="Arial" w:cs="Arial"/>
          <w:sz w:val="24"/>
          <w:szCs w:val="24"/>
        </w:rPr>
        <w:t>s for different</w:t>
      </w:r>
      <w:r w:rsidR="00AF6711" w:rsidRPr="0098764D">
        <w:rPr>
          <w:rFonts w:ascii="Arial" w:hAnsi="Arial" w:cs="Arial"/>
          <w:sz w:val="24"/>
          <w:szCs w:val="24"/>
        </w:rPr>
        <w:t xml:space="preserve"> length/aggregate size combination</w:t>
      </w:r>
      <w:r w:rsidR="0088128D">
        <w:rPr>
          <w:rFonts w:ascii="Arial" w:hAnsi="Arial" w:cs="Arial"/>
          <w:sz w:val="24"/>
          <w:szCs w:val="24"/>
        </w:rPr>
        <w:t xml:space="preserve"> was notably different.</w:t>
      </w:r>
    </w:p>
    <w:p w14:paraId="4242032C" w14:textId="77777777" w:rsidR="00BC527B" w:rsidRDefault="00BC527B" w:rsidP="00BC527B">
      <w:pPr>
        <w:spacing w:after="0" w:line="240" w:lineRule="auto"/>
        <w:jc w:val="both"/>
        <w:rPr>
          <w:rFonts w:cs="Times New Roman"/>
          <w:b/>
          <w:sz w:val="24"/>
          <w:szCs w:val="24"/>
        </w:rPr>
      </w:pPr>
    </w:p>
    <w:p w14:paraId="798090EA" w14:textId="77777777" w:rsidR="00A8116D" w:rsidRPr="00201493" w:rsidRDefault="00BF41AA" w:rsidP="001C4B12">
      <w:pPr>
        <w:spacing w:after="0" w:line="240" w:lineRule="auto"/>
        <w:jc w:val="both"/>
        <w:rPr>
          <w:rFonts w:cs="Times New Roman"/>
          <w:b/>
          <w:sz w:val="24"/>
          <w:szCs w:val="24"/>
        </w:rPr>
      </w:pPr>
      <w:r w:rsidRPr="00212F46">
        <w:rPr>
          <w:rFonts w:ascii="Arial" w:hAnsi="Arial" w:cs="Arial"/>
          <w:b/>
          <w:sz w:val="24"/>
          <w:szCs w:val="24"/>
        </w:rPr>
        <w:t xml:space="preserve">4. </w:t>
      </w:r>
      <w:r w:rsidR="00EA2CC9" w:rsidRPr="00212F46">
        <w:rPr>
          <w:rFonts w:ascii="Arial" w:hAnsi="Arial" w:cs="Arial"/>
          <w:b/>
          <w:sz w:val="24"/>
          <w:szCs w:val="24"/>
        </w:rPr>
        <w:t>CONCLUSIONS AND FUTURE WORKS</w:t>
      </w:r>
    </w:p>
    <w:p w14:paraId="54444A5B" w14:textId="77777777" w:rsidR="00212F46" w:rsidRDefault="00565B50" w:rsidP="001C4B12">
      <w:pPr>
        <w:spacing w:after="0" w:line="240" w:lineRule="auto"/>
        <w:jc w:val="both"/>
        <w:rPr>
          <w:rFonts w:ascii="Arial" w:hAnsi="Arial" w:cs="Arial"/>
          <w:sz w:val="24"/>
          <w:szCs w:val="24"/>
        </w:rPr>
      </w:pPr>
      <w:r w:rsidRPr="00212F46">
        <w:rPr>
          <w:rFonts w:ascii="Arial" w:hAnsi="Arial" w:cs="Arial"/>
          <w:sz w:val="24"/>
          <w:szCs w:val="24"/>
        </w:rPr>
        <w:t>T</w:t>
      </w:r>
      <w:r w:rsidR="007B1A5C" w:rsidRPr="00212F46">
        <w:rPr>
          <w:rFonts w:ascii="Arial" w:hAnsi="Arial" w:cs="Arial"/>
          <w:sz w:val="24"/>
          <w:szCs w:val="24"/>
        </w:rPr>
        <w:t>he inclusion of steel fibres in c</w:t>
      </w:r>
      <w:r w:rsidRPr="00212F46">
        <w:rPr>
          <w:rFonts w:ascii="Arial" w:hAnsi="Arial" w:cs="Arial"/>
          <w:sz w:val="24"/>
          <w:szCs w:val="24"/>
        </w:rPr>
        <w:t>oncrete</w:t>
      </w:r>
      <w:r w:rsidR="007B1A5C" w:rsidRPr="00212F46">
        <w:rPr>
          <w:rFonts w:ascii="Arial" w:hAnsi="Arial" w:cs="Arial"/>
          <w:sz w:val="24"/>
          <w:szCs w:val="24"/>
        </w:rPr>
        <w:t xml:space="preserve"> has significantly improved the mechanical properties</w:t>
      </w:r>
      <w:r w:rsidRPr="00212F46">
        <w:rPr>
          <w:rFonts w:ascii="Arial" w:hAnsi="Arial" w:cs="Arial"/>
          <w:sz w:val="24"/>
          <w:szCs w:val="24"/>
        </w:rPr>
        <w:t xml:space="preserve"> of concrete turning it</w:t>
      </w:r>
      <w:r w:rsidR="00672B36" w:rsidRPr="00212F46">
        <w:rPr>
          <w:rFonts w:ascii="Arial" w:hAnsi="Arial" w:cs="Arial"/>
          <w:sz w:val="24"/>
          <w:szCs w:val="24"/>
        </w:rPr>
        <w:t xml:space="preserve"> from being a brittle</w:t>
      </w:r>
      <w:r w:rsidRPr="00212F46">
        <w:rPr>
          <w:rFonts w:ascii="Arial" w:hAnsi="Arial" w:cs="Arial"/>
          <w:sz w:val="24"/>
          <w:szCs w:val="24"/>
        </w:rPr>
        <w:t xml:space="preserve"> to</w:t>
      </w:r>
      <w:r w:rsidR="00672B36" w:rsidRPr="00212F46">
        <w:rPr>
          <w:rFonts w:ascii="Arial" w:hAnsi="Arial" w:cs="Arial"/>
          <w:sz w:val="24"/>
          <w:szCs w:val="24"/>
        </w:rPr>
        <w:t xml:space="preserve"> a</w:t>
      </w:r>
      <w:r w:rsidRPr="00212F46">
        <w:rPr>
          <w:rFonts w:ascii="Arial" w:hAnsi="Arial" w:cs="Arial"/>
          <w:sz w:val="24"/>
          <w:szCs w:val="24"/>
        </w:rPr>
        <w:t xml:space="preserve"> ductile material. </w:t>
      </w:r>
      <w:r w:rsidR="00116743" w:rsidRPr="00212F46">
        <w:rPr>
          <w:rFonts w:ascii="Arial" w:hAnsi="Arial" w:cs="Arial"/>
          <w:sz w:val="24"/>
          <w:szCs w:val="24"/>
        </w:rPr>
        <w:t>The</w:t>
      </w:r>
      <w:r w:rsidRPr="00212F46">
        <w:rPr>
          <w:rFonts w:ascii="Arial" w:hAnsi="Arial" w:cs="Arial"/>
          <w:sz w:val="24"/>
          <w:szCs w:val="24"/>
        </w:rPr>
        <w:t xml:space="preserve"> influence and effectiveness of steel fibres in concrete are</w:t>
      </w:r>
      <w:r w:rsidR="00672B36" w:rsidRPr="00212F46">
        <w:rPr>
          <w:rFonts w:ascii="Arial" w:hAnsi="Arial" w:cs="Arial"/>
          <w:sz w:val="24"/>
          <w:szCs w:val="24"/>
        </w:rPr>
        <w:t xml:space="preserve"> distinctively noticed</w:t>
      </w:r>
      <w:r w:rsidRPr="00212F46">
        <w:rPr>
          <w:rFonts w:ascii="Arial" w:hAnsi="Arial" w:cs="Arial"/>
          <w:sz w:val="24"/>
          <w:szCs w:val="24"/>
        </w:rPr>
        <w:t xml:space="preserve"> at</w:t>
      </w:r>
      <w:r w:rsidR="00116743" w:rsidRPr="00212F46">
        <w:rPr>
          <w:rFonts w:ascii="Arial" w:hAnsi="Arial" w:cs="Arial"/>
          <w:sz w:val="24"/>
          <w:szCs w:val="24"/>
        </w:rPr>
        <w:t xml:space="preserve"> higher dosage</w:t>
      </w:r>
      <w:r w:rsidR="00AF6711">
        <w:rPr>
          <w:rFonts w:ascii="Arial" w:hAnsi="Arial" w:cs="Arial"/>
          <w:sz w:val="24"/>
          <w:szCs w:val="24"/>
        </w:rPr>
        <w:t>s</w:t>
      </w:r>
      <w:r w:rsidR="00672B36" w:rsidRPr="00212F46">
        <w:rPr>
          <w:rFonts w:ascii="Arial" w:hAnsi="Arial" w:cs="Arial"/>
          <w:sz w:val="24"/>
          <w:szCs w:val="24"/>
        </w:rPr>
        <w:t>, this is attributed to a better distribution and orientation of steel fibres within the concrete matrix as a result of adequate contents of fibres.</w:t>
      </w:r>
      <w:r w:rsidR="001C1667">
        <w:rPr>
          <w:rFonts w:ascii="Arial" w:hAnsi="Arial" w:cs="Arial"/>
          <w:sz w:val="24"/>
          <w:szCs w:val="24"/>
        </w:rPr>
        <w:t xml:space="preserve"> </w:t>
      </w:r>
      <w:r w:rsidR="00116743" w:rsidRPr="00212F46">
        <w:rPr>
          <w:rFonts w:ascii="Arial" w:hAnsi="Arial" w:cs="Arial"/>
          <w:sz w:val="24"/>
          <w:szCs w:val="24"/>
        </w:rPr>
        <w:t>Fibre effect</w:t>
      </w:r>
      <w:r w:rsidR="00A437A4" w:rsidRPr="00212F46">
        <w:rPr>
          <w:rFonts w:ascii="Arial" w:hAnsi="Arial" w:cs="Arial"/>
          <w:sz w:val="24"/>
          <w:szCs w:val="24"/>
        </w:rPr>
        <w:t>s</w:t>
      </w:r>
      <w:r w:rsidR="00116743" w:rsidRPr="00212F46">
        <w:rPr>
          <w:rFonts w:ascii="Arial" w:hAnsi="Arial" w:cs="Arial"/>
          <w:sz w:val="24"/>
          <w:szCs w:val="24"/>
        </w:rPr>
        <w:t xml:space="preserve"> on compressive strength is slightly pronounced, with optimum compressive noticed at fibre dosage of 50 kg/m³ and with fibre of 80 l/d ratio.</w:t>
      </w:r>
      <w:r w:rsidR="00672B36" w:rsidRPr="00212F46">
        <w:rPr>
          <w:rFonts w:ascii="Arial" w:hAnsi="Arial" w:cs="Arial"/>
          <w:sz w:val="24"/>
          <w:szCs w:val="24"/>
        </w:rPr>
        <w:t xml:space="preserve"> </w:t>
      </w:r>
      <w:r w:rsidR="00A437A4" w:rsidRPr="00212F46">
        <w:rPr>
          <w:rFonts w:ascii="Arial" w:hAnsi="Arial" w:cs="Arial"/>
          <w:sz w:val="24"/>
          <w:szCs w:val="24"/>
        </w:rPr>
        <w:t>Di</w:t>
      </w:r>
      <w:r w:rsidR="00116743" w:rsidRPr="00212F46">
        <w:rPr>
          <w:rFonts w:ascii="Arial" w:hAnsi="Arial" w:cs="Arial"/>
          <w:sz w:val="24"/>
          <w:szCs w:val="24"/>
        </w:rPr>
        <w:t xml:space="preserve">stribution of fibre </w:t>
      </w:r>
      <w:r w:rsidR="00A437A4" w:rsidRPr="00212F46">
        <w:rPr>
          <w:rFonts w:ascii="Arial" w:hAnsi="Arial" w:cs="Arial"/>
          <w:sz w:val="24"/>
          <w:szCs w:val="24"/>
        </w:rPr>
        <w:t xml:space="preserve">is also </w:t>
      </w:r>
      <w:r w:rsidR="00116743" w:rsidRPr="00212F46">
        <w:rPr>
          <w:rFonts w:ascii="Arial" w:hAnsi="Arial" w:cs="Arial"/>
          <w:sz w:val="24"/>
          <w:szCs w:val="24"/>
        </w:rPr>
        <w:t>dependent on</w:t>
      </w:r>
      <w:r w:rsidR="00A437A4" w:rsidRPr="00212F46">
        <w:rPr>
          <w:rFonts w:ascii="Arial" w:hAnsi="Arial" w:cs="Arial"/>
          <w:sz w:val="24"/>
          <w:szCs w:val="24"/>
        </w:rPr>
        <w:t xml:space="preserve"> length and aspect ratio with</w:t>
      </w:r>
      <w:r w:rsidR="00116743" w:rsidRPr="00212F46">
        <w:rPr>
          <w:rFonts w:ascii="Arial" w:hAnsi="Arial" w:cs="Arial"/>
          <w:sz w:val="24"/>
          <w:szCs w:val="24"/>
        </w:rPr>
        <w:t xml:space="preserve"> adequate </w:t>
      </w:r>
      <w:r w:rsidR="00A437A4" w:rsidRPr="00212F46">
        <w:rPr>
          <w:rFonts w:ascii="Arial" w:hAnsi="Arial" w:cs="Arial"/>
          <w:sz w:val="24"/>
          <w:szCs w:val="24"/>
        </w:rPr>
        <w:t>aggregate size combination;</w:t>
      </w:r>
      <w:r w:rsidR="00116743" w:rsidRPr="00212F46">
        <w:rPr>
          <w:rFonts w:ascii="Arial" w:hAnsi="Arial" w:cs="Arial"/>
          <w:sz w:val="24"/>
          <w:szCs w:val="24"/>
        </w:rPr>
        <w:t xml:space="preserve"> this in turn affects the orientation </w:t>
      </w:r>
      <w:r w:rsidR="00A437A4" w:rsidRPr="00212F46">
        <w:rPr>
          <w:rFonts w:ascii="Arial" w:hAnsi="Arial" w:cs="Arial"/>
          <w:sz w:val="24"/>
          <w:szCs w:val="24"/>
        </w:rPr>
        <w:t xml:space="preserve">of fibres within the matrix </w:t>
      </w:r>
      <w:r w:rsidR="00116743" w:rsidRPr="00212F46">
        <w:rPr>
          <w:rFonts w:ascii="Arial" w:hAnsi="Arial" w:cs="Arial"/>
          <w:sz w:val="24"/>
          <w:szCs w:val="24"/>
        </w:rPr>
        <w:t xml:space="preserve">for enhanced </w:t>
      </w:r>
      <w:r w:rsidR="00A437A4" w:rsidRPr="00212F46">
        <w:rPr>
          <w:rFonts w:ascii="Arial" w:hAnsi="Arial" w:cs="Arial"/>
          <w:sz w:val="24"/>
          <w:szCs w:val="24"/>
        </w:rPr>
        <w:t>post-cracking strength</w:t>
      </w:r>
      <w:r w:rsidR="00116743" w:rsidRPr="00212F46">
        <w:rPr>
          <w:rFonts w:ascii="Arial" w:hAnsi="Arial" w:cs="Arial"/>
          <w:sz w:val="24"/>
          <w:szCs w:val="24"/>
        </w:rPr>
        <w:t>.</w:t>
      </w:r>
    </w:p>
    <w:p w14:paraId="5AE56DE2" w14:textId="77777777" w:rsidR="00BA7910" w:rsidRDefault="00AC4E92" w:rsidP="00212F46">
      <w:pPr>
        <w:spacing w:before="120" w:after="120" w:line="240" w:lineRule="auto"/>
        <w:jc w:val="both"/>
        <w:rPr>
          <w:rFonts w:ascii="Arial" w:hAnsi="Arial" w:cs="Arial"/>
          <w:sz w:val="24"/>
          <w:szCs w:val="24"/>
        </w:rPr>
      </w:pPr>
      <w:r>
        <w:rPr>
          <w:rFonts w:ascii="Arial" w:hAnsi="Arial" w:cs="Arial"/>
          <w:sz w:val="24"/>
          <w:szCs w:val="24"/>
        </w:rPr>
        <w:t>On-going research work involves</w:t>
      </w:r>
      <w:r w:rsidR="00A437A4" w:rsidRPr="00212F46">
        <w:rPr>
          <w:rFonts w:ascii="Arial" w:hAnsi="Arial" w:cs="Arial"/>
          <w:sz w:val="24"/>
          <w:szCs w:val="24"/>
        </w:rPr>
        <w:t xml:space="preserve"> the manufacture of c</w:t>
      </w:r>
      <w:r w:rsidR="00A37D40" w:rsidRPr="00212F46">
        <w:rPr>
          <w:rFonts w:ascii="Arial" w:hAnsi="Arial" w:cs="Arial"/>
          <w:sz w:val="24"/>
          <w:szCs w:val="24"/>
        </w:rPr>
        <w:t xml:space="preserve">oncrete slabs specimen </w:t>
      </w:r>
      <w:r w:rsidR="008943F8" w:rsidRPr="00212F46">
        <w:rPr>
          <w:rFonts w:ascii="Arial" w:hAnsi="Arial" w:cs="Arial"/>
          <w:sz w:val="24"/>
          <w:szCs w:val="24"/>
        </w:rPr>
        <w:t>of 600 by 600 by 100 mm</w:t>
      </w:r>
      <w:r w:rsidR="00A37D40" w:rsidRPr="00212F46">
        <w:rPr>
          <w:rFonts w:ascii="Arial" w:hAnsi="Arial" w:cs="Arial"/>
          <w:sz w:val="24"/>
          <w:szCs w:val="24"/>
        </w:rPr>
        <w:t xml:space="preserve"> with </w:t>
      </w:r>
      <w:r w:rsidR="001C1667">
        <w:rPr>
          <w:rFonts w:ascii="Arial" w:hAnsi="Arial" w:cs="Arial"/>
          <w:sz w:val="24"/>
          <w:szCs w:val="24"/>
        </w:rPr>
        <w:t xml:space="preserve">all </w:t>
      </w:r>
      <w:r w:rsidR="00A37D40" w:rsidRPr="00212F46">
        <w:rPr>
          <w:rFonts w:ascii="Arial" w:hAnsi="Arial" w:cs="Arial"/>
          <w:sz w:val="24"/>
          <w:szCs w:val="24"/>
        </w:rPr>
        <w:t>the same</w:t>
      </w:r>
      <w:r w:rsidR="001C1667">
        <w:rPr>
          <w:rFonts w:ascii="Arial" w:hAnsi="Arial" w:cs="Arial"/>
          <w:sz w:val="24"/>
          <w:szCs w:val="24"/>
        </w:rPr>
        <w:t xml:space="preserve"> variables apart from the fibre dosage being fixed at </w:t>
      </w:r>
      <w:r w:rsidR="00A37D40" w:rsidRPr="00212F46">
        <w:rPr>
          <w:rFonts w:ascii="Arial" w:hAnsi="Arial" w:cs="Arial"/>
          <w:sz w:val="24"/>
          <w:szCs w:val="24"/>
        </w:rPr>
        <w:t>50 kg/m³ for flexural test</w:t>
      </w:r>
      <w:r w:rsidR="001C1667">
        <w:rPr>
          <w:rFonts w:ascii="Arial" w:hAnsi="Arial" w:cs="Arial"/>
          <w:sz w:val="24"/>
          <w:szCs w:val="24"/>
        </w:rPr>
        <w:t>ing</w:t>
      </w:r>
      <w:r w:rsidR="00A37D40" w:rsidRPr="00212F46">
        <w:rPr>
          <w:rFonts w:ascii="Arial" w:hAnsi="Arial" w:cs="Arial"/>
          <w:sz w:val="24"/>
          <w:szCs w:val="24"/>
        </w:rPr>
        <w:t>.</w:t>
      </w:r>
      <w:r w:rsidR="001C1667">
        <w:rPr>
          <w:rFonts w:ascii="Arial" w:hAnsi="Arial" w:cs="Arial"/>
          <w:sz w:val="24"/>
          <w:szCs w:val="24"/>
        </w:rPr>
        <w:t xml:space="preserve"> Once tested, cores will be taken</w:t>
      </w:r>
      <w:r w:rsidR="0085146C">
        <w:rPr>
          <w:rFonts w:ascii="Arial" w:hAnsi="Arial" w:cs="Arial"/>
          <w:sz w:val="24"/>
          <w:szCs w:val="24"/>
        </w:rPr>
        <w:t xml:space="preserve"> and analysed by X-ray CT for detailed investigation of the effects of the chosen variables on fibre distribution and orientation and the subsequent effects on mechanical performance of the material.</w:t>
      </w:r>
      <w:r w:rsidR="00A37D40" w:rsidRPr="00212F46">
        <w:rPr>
          <w:rFonts w:ascii="Arial" w:hAnsi="Arial" w:cs="Arial"/>
          <w:sz w:val="24"/>
          <w:szCs w:val="24"/>
        </w:rPr>
        <w:t xml:space="preserve"> </w:t>
      </w:r>
    </w:p>
    <w:p w14:paraId="2EB5555D" w14:textId="77777777" w:rsidR="00792230" w:rsidRPr="00212F46" w:rsidRDefault="00792230" w:rsidP="00212F46">
      <w:pPr>
        <w:spacing w:before="120" w:after="120" w:line="240" w:lineRule="auto"/>
        <w:jc w:val="both"/>
        <w:rPr>
          <w:rFonts w:ascii="Arial" w:hAnsi="Arial" w:cs="Arial"/>
          <w:sz w:val="24"/>
          <w:szCs w:val="24"/>
        </w:rPr>
      </w:pPr>
    </w:p>
    <w:p w14:paraId="7D989797" w14:textId="77777777" w:rsidR="002B568D" w:rsidRPr="00501C6B" w:rsidRDefault="00EA2CC9" w:rsidP="00C26A68">
      <w:pPr>
        <w:spacing w:after="0" w:line="240" w:lineRule="auto"/>
        <w:jc w:val="both"/>
        <w:rPr>
          <w:rFonts w:ascii="Arial" w:hAnsi="Arial" w:cs="Arial"/>
        </w:rPr>
      </w:pPr>
      <w:r w:rsidRPr="00501C6B">
        <w:rPr>
          <w:rFonts w:ascii="Arial" w:hAnsi="Arial" w:cs="Arial"/>
          <w:b/>
        </w:rPr>
        <w:t>5. REFERENCES</w:t>
      </w:r>
    </w:p>
    <w:p w14:paraId="61FC6EA5" w14:textId="77777777" w:rsidR="00002DC0" w:rsidRPr="0088128D" w:rsidRDefault="002B568D" w:rsidP="00002DC0">
      <w:pPr>
        <w:spacing w:after="0" w:line="240" w:lineRule="auto"/>
        <w:ind w:left="720" w:hanging="720"/>
        <w:jc w:val="both"/>
        <w:rPr>
          <w:rFonts w:ascii="Arial" w:hAnsi="Arial" w:cs="Arial"/>
          <w:noProof/>
          <w:sz w:val="24"/>
          <w:szCs w:val="24"/>
        </w:rPr>
      </w:pPr>
      <w:r w:rsidRPr="00501C6B">
        <w:rPr>
          <w:rFonts w:ascii="Arial" w:hAnsi="Arial" w:cs="Arial"/>
        </w:rPr>
        <w:lastRenderedPageBreak/>
        <w:fldChar w:fldCharType="begin"/>
      </w:r>
      <w:r w:rsidRPr="00501C6B">
        <w:rPr>
          <w:rFonts w:ascii="Arial" w:hAnsi="Arial" w:cs="Arial"/>
        </w:rPr>
        <w:instrText xml:space="preserve"> ADDIN EN.REFLIST </w:instrText>
      </w:r>
      <w:r w:rsidRPr="00501C6B">
        <w:rPr>
          <w:rFonts w:ascii="Arial" w:hAnsi="Arial" w:cs="Arial"/>
        </w:rPr>
        <w:fldChar w:fldCharType="separate"/>
      </w:r>
      <w:bookmarkStart w:id="0" w:name="_ENREF_1"/>
      <w:r w:rsidR="00002DC0" w:rsidRPr="0088128D">
        <w:rPr>
          <w:rFonts w:ascii="Arial" w:hAnsi="Arial" w:cs="Arial"/>
          <w:noProof/>
          <w:sz w:val="24"/>
          <w:szCs w:val="24"/>
        </w:rPr>
        <w:t xml:space="preserve">Aydın, S., &amp; Baradan, B. (2013). The effect of fiber properties on high performance alkali-activated slag/silica fume mortars. </w:t>
      </w:r>
      <w:r w:rsidR="00002DC0" w:rsidRPr="0088128D">
        <w:rPr>
          <w:rFonts w:ascii="Arial" w:hAnsi="Arial" w:cs="Arial"/>
          <w:i/>
          <w:noProof/>
          <w:sz w:val="24"/>
          <w:szCs w:val="24"/>
        </w:rPr>
        <w:t>Composites Part B: Engineering, 45</w:t>
      </w:r>
      <w:r w:rsidR="00002DC0" w:rsidRPr="0088128D">
        <w:rPr>
          <w:rFonts w:ascii="Arial" w:hAnsi="Arial" w:cs="Arial"/>
          <w:noProof/>
          <w:sz w:val="24"/>
          <w:szCs w:val="24"/>
        </w:rPr>
        <w:t xml:space="preserve">(1), 63-69. </w:t>
      </w:r>
      <w:bookmarkEnd w:id="0"/>
    </w:p>
    <w:p w14:paraId="2C2D9446" w14:textId="77777777" w:rsidR="00002DC0" w:rsidRPr="0088128D" w:rsidRDefault="00002DC0" w:rsidP="00002DC0">
      <w:pPr>
        <w:spacing w:after="0" w:line="240" w:lineRule="auto"/>
        <w:ind w:left="720" w:hanging="720"/>
        <w:jc w:val="both"/>
        <w:rPr>
          <w:rFonts w:ascii="Arial" w:hAnsi="Arial" w:cs="Arial"/>
          <w:noProof/>
          <w:sz w:val="24"/>
          <w:szCs w:val="24"/>
        </w:rPr>
      </w:pPr>
      <w:bookmarkStart w:id="1" w:name="_ENREF_2"/>
      <w:r w:rsidRPr="0088128D">
        <w:rPr>
          <w:rFonts w:ascii="Arial" w:hAnsi="Arial" w:cs="Arial"/>
          <w:noProof/>
          <w:sz w:val="24"/>
          <w:szCs w:val="24"/>
        </w:rPr>
        <w:t xml:space="preserve">Barnett, S. J., Lataste, J.-F., Parry, T., Millard, S. G., &amp; Soutsos, M. N. (2010). Assessment of fibre orientation in ultra high performance fibre reinforced concrete and its effect on flexural strength. </w:t>
      </w:r>
      <w:r w:rsidRPr="0088128D">
        <w:rPr>
          <w:rFonts w:ascii="Arial" w:hAnsi="Arial" w:cs="Arial"/>
          <w:i/>
          <w:noProof/>
          <w:sz w:val="24"/>
          <w:szCs w:val="24"/>
        </w:rPr>
        <w:t>Materials and Structures, 43</w:t>
      </w:r>
      <w:r w:rsidRPr="0088128D">
        <w:rPr>
          <w:rFonts w:ascii="Arial" w:hAnsi="Arial" w:cs="Arial"/>
          <w:noProof/>
          <w:sz w:val="24"/>
          <w:szCs w:val="24"/>
        </w:rPr>
        <w:t xml:space="preserve">(7), 1009-1023. </w:t>
      </w:r>
      <w:bookmarkEnd w:id="1"/>
    </w:p>
    <w:p w14:paraId="6B9DFD38" w14:textId="77777777" w:rsidR="00002DC0" w:rsidRPr="0088128D" w:rsidRDefault="00002DC0" w:rsidP="00002DC0">
      <w:pPr>
        <w:spacing w:after="0" w:line="240" w:lineRule="auto"/>
        <w:ind w:left="720" w:hanging="720"/>
        <w:jc w:val="both"/>
        <w:rPr>
          <w:rFonts w:ascii="Arial" w:hAnsi="Arial" w:cs="Arial"/>
          <w:noProof/>
          <w:sz w:val="24"/>
          <w:szCs w:val="24"/>
        </w:rPr>
      </w:pPr>
      <w:bookmarkStart w:id="2" w:name="_ENREF_3"/>
      <w:r w:rsidRPr="0088128D">
        <w:rPr>
          <w:rFonts w:ascii="Arial" w:hAnsi="Arial" w:cs="Arial"/>
          <w:noProof/>
          <w:sz w:val="24"/>
          <w:szCs w:val="24"/>
        </w:rPr>
        <w:t xml:space="preserve">Bencardino, F., Rizzuti, L., Spadea, G., &amp; Swamy, R. N. (2013). Implications of test methodology on post-cracking and fracture behaviour of Steel Fibre Reinforced Concrete. </w:t>
      </w:r>
      <w:r w:rsidRPr="0088128D">
        <w:rPr>
          <w:rFonts w:ascii="Arial" w:hAnsi="Arial" w:cs="Arial"/>
          <w:i/>
          <w:noProof/>
          <w:sz w:val="24"/>
          <w:szCs w:val="24"/>
        </w:rPr>
        <w:t>Composites Part B: Engineering, 46</w:t>
      </w:r>
      <w:r w:rsidRPr="0088128D">
        <w:rPr>
          <w:rFonts w:ascii="Arial" w:hAnsi="Arial" w:cs="Arial"/>
          <w:noProof/>
          <w:sz w:val="24"/>
          <w:szCs w:val="24"/>
        </w:rPr>
        <w:t xml:space="preserve">, 31-38. </w:t>
      </w:r>
      <w:bookmarkEnd w:id="2"/>
    </w:p>
    <w:p w14:paraId="27084B9A" w14:textId="77777777" w:rsidR="00002DC0" w:rsidRPr="0088128D" w:rsidRDefault="00002DC0" w:rsidP="00002DC0">
      <w:pPr>
        <w:spacing w:after="0" w:line="240" w:lineRule="auto"/>
        <w:ind w:left="720" w:hanging="720"/>
        <w:jc w:val="both"/>
        <w:rPr>
          <w:rFonts w:ascii="Arial" w:hAnsi="Arial" w:cs="Arial"/>
          <w:noProof/>
          <w:sz w:val="24"/>
          <w:szCs w:val="24"/>
        </w:rPr>
      </w:pPr>
      <w:bookmarkStart w:id="3" w:name="_ENREF_4"/>
      <w:r w:rsidRPr="0088128D">
        <w:rPr>
          <w:rFonts w:ascii="Arial" w:hAnsi="Arial" w:cs="Arial"/>
          <w:noProof/>
          <w:sz w:val="24"/>
          <w:szCs w:val="24"/>
        </w:rPr>
        <w:t xml:space="preserve">Hannant, D. J. (2003). Fibre-reinforced concrete. In J. S. C. Newman, B (Ed.), </w:t>
      </w:r>
      <w:r w:rsidRPr="0088128D">
        <w:rPr>
          <w:rFonts w:ascii="Arial" w:hAnsi="Arial" w:cs="Arial"/>
          <w:i/>
          <w:noProof/>
          <w:sz w:val="24"/>
          <w:szCs w:val="24"/>
        </w:rPr>
        <w:t>Advanced Concrete Technology</w:t>
      </w:r>
      <w:r w:rsidRPr="0088128D">
        <w:rPr>
          <w:rFonts w:ascii="Arial" w:hAnsi="Arial" w:cs="Arial"/>
          <w:noProof/>
          <w:sz w:val="24"/>
          <w:szCs w:val="24"/>
        </w:rPr>
        <w:t>. Burlington, USA.</w:t>
      </w:r>
      <w:bookmarkEnd w:id="3"/>
    </w:p>
    <w:p w14:paraId="044908F9" w14:textId="77777777" w:rsidR="00002DC0" w:rsidRPr="0088128D" w:rsidRDefault="00002DC0" w:rsidP="00002DC0">
      <w:pPr>
        <w:spacing w:after="0" w:line="240" w:lineRule="auto"/>
        <w:ind w:left="720" w:hanging="720"/>
        <w:jc w:val="both"/>
        <w:rPr>
          <w:rFonts w:ascii="Arial" w:hAnsi="Arial" w:cs="Arial"/>
          <w:noProof/>
          <w:sz w:val="24"/>
          <w:szCs w:val="24"/>
        </w:rPr>
      </w:pPr>
      <w:bookmarkStart w:id="4" w:name="_ENREF_5"/>
      <w:r w:rsidRPr="0088128D">
        <w:rPr>
          <w:rFonts w:ascii="Arial" w:hAnsi="Arial" w:cs="Arial"/>
          <w:noProof/>
          <w:sz w:val="24"/>
          <w:szCs w:val="24"/>
        </w:rPr>
        <w:t xml:space="preserve">Michels, J., Christen, R., &amp; Waldmann, D. (2013). Experimental and numerical investigation on postcracking behavior of steel fiber reinforced concrete. </w:t>
      </w:r>
      <w:r w:rsidRPr="0088128D">
        <w:rPr>
          <w:rFonts w:ascii="Arial" w:hAnsi="Arial" w:cs="Arial"/>
          <w:i/>
          <w:noProof/>
          <w:sz w:val="24"/>
          <w:szCs w:val="24"/>
        </w:rPr>
        <w:t>Engineering Fracture Mechanics, 98</w:t>
      </w:r>
      <w:r w:rsidRPr="0088128D">
        <w:rPr>
          <w:rFonts w:ascii="Arial" w:hAnsi="Arial" w:cs="Arial"/>
          <w:noProof/>
          <w:sz w:val="24"/>
          <w:szCs w:val="24"/>
        </w:rPr>
        <w:t xml:space="preserve">, 326-349. </w:t>
      </w:r>
      <w:bookmarkEnd w:id="4"/>
    </w:p>
    <w:p w14:paraId="00E9EA83" w14:textId="77777777" w:rsidR="00002DC0" w:rsidRPr="0088128D" w:rsidRDefault="00002DC0" w:rsidP="00002DC0">
      <w:pPr>
        <w:spacing w:after="0" w:line="240" w:lineRule="auto"/>
        <w:ind w:left="720" w:hanging="720"/>
        <w:jc w:val="both"/>
        <w:rPr>
          <w:rFonts w:ascii="Arial" w:hAnsi="Arial" w:cs="Arial"/>
          <w:noProof/>
          <w:sz w:val="24"/>
          <w:szCs w:val="24"/>
        </w:rPr>
      </w:pPr>
      <w:bookmarkStart w:id="5" w:name="_ENREF_6"/>
      <w:r w:rsidRPr="0088128D">
        <w:rPr>
          <w:rFonts w:ascii="Arial" w:hAnsi="Arial" w:cs="Arial"/>
          <w:noProof/>
          <w:sz w:val="24"/>
          <w:szCs w:val="24"/>
        </w:rPr>
        <w:t>Soulioti, D., Barkoula, N., Paipetis, A., &amp; Matikas, T. (2011). Effects of Fibre Geometry and Volume Fraction on the Flexural Behaviour of Steel</w:t>
      </w:r>
      <w:r w:rsidRPr="0088128D">
        <w:rPr>
          <w:rFonts w:ascii="Cambria Math" w:hAnsi="Cambria Math" w:cs="Cambria Math"/>
          <w:noProof/>
          <w:sz w:val="24"/>
          <w:szCs w:val="24"/>
        </w:rPr>
        <w:t>‐</w:t>
      </w:r>
      <w:r w:rsidRPr="0088128D">
        <w:rPr>
          <w:rFonts w:ascii="Arial" w:hAnsi="Arial" w:cs="Arial"/>
          <w:noProof/>
          <w:sz w:val="24"/>
          <w:szCs w:val="24"/>
        </w:rPr>
        <w:t xml:space="preserve">Fibre Reinforced Concrete. </w:t>
      </w:r>
      <w:r w:rsidRPr="0088128D">
        <w:rPr>
          <w:rFonts w:ascii="Arial" w:hAnsi="Arial" w:cs="Arial"/>
          <w:i/>
          <w:noProof/>
          <w:sz w:val="24"/>
          <w:szCs w:val="24"/>
        </w:rPr>
        <w:t>Strain, 47</w:t>
      </w:r>
      <w:r w:rsidRPr="0088128D">
        <w:rPr>
          <w:rFonts w:ascii="Arial" w:hAnsi="Arial" w:cs="Arial"/>
          <w:noProof/>
          <w:sz w:val="24"/>
          <w:szCs w:val="24"/>
        </w:rPr>
        <w:t xml:space="preserve">(s1), e535-e541. </w:t>
      </w:r>
      <w:bookmarkEnd w:id="5"/>
    </w:p>
    <w:p w14:paraId="28D663F4" w14:textId="77777777" w:rsidR="00002DC0" w:rsidRPr="0088128D" w:rsidRDefault="00002DC0" w:rsidP="00002DC0">
      <w:pPr>
        <w:spacing w:line="240" w:lineRule="auto"/>
        <w:ind w:left="720" w:hanging="720"/>
        <w:jc w:val="both"/>
        <w:rPr>
          <w:rFonts w:ascii="Arial" w:hAnsi="Arial" w:cs="Arial"/>
          <w:noProof/>
          <w:sz w:val="24"/>
          <w:szCs w:val="24"/>
        </w:rPr>
      </w:pPr>
      <w:bookmarkStart w:id="6" w:name="_ENREF_7"/>
      <w:r w:rsidRPr="0088128D">
        <w:rPr>
          <w:rFonts w:ascii="Arial" w:hAnsi="Arial" w:cs="Arial"/>
          <w:noProof/>
          <w:sz w:val="24"/>
          <w:szCs w:val="24"/>
        </w:rPr>
        <w:t xml:space="preserve">Soutsos, M., Le, T., &amp; Lampropoulos, A. (2012). Flexural performance of fibre reinforced concrete made with steel and synthetic fibres. </w:t>
      </w:r>
      <w:r w:rsidRPr="0088128D">
        <w:rPr>
          <w:rFonts w:ascii="Arial" w:hAnsi="Arial" w:cs="Arial"/>
          <w:i/>
          <w:noProof/>
          <w:sz w:val="24"/>
          <w:szCs w:val="24"/>
        </w:rPr>
        <w:t>Construction and Building Materials, 36</w:t>
      </w:r>
      <w:r w:rsidRPr="0088128D">
        <w:rPr>
          <w:rFonts w:ascii="Arial" w:hAnsi="Arial" w:cs="Arial"/>
          <w:noProof/>
          <w:sz w:val="24"/>
          <w:szCs w:val="24"/>
        </w:rPr>
        <w:t xml:space="preserve">, 704-710. </w:t>
      </w:r>
      <w:bookmarkEnd w:id="6"/>
    </w:p>
    <w:p w14:paraId="43C5629B" w14:textId="77777777" w:rsidR="00A3699B" w:rsidRPr="008C0FB3" w:rsidRDefault="006D630E" w:rsidP="00A3699B">
      <w:r>
        <w:rPr>
          <w:noProof/>
          <w:lang w:eastAsia="en-GB"/>
        </w:rPr>
        <mc:AlternateContent>
          <mc:Choice Requires="wps">
            <w:drawing>
              <wp:anchor distT="0" distB="0" distL="114300" distR="114300" simplePos="0" relativeHeight="251659264" behindDoc="0" locked="0" layoutInCell="1" allowOverlap="1" wp14:anchorId="045CBEB8" wp14:editId="750D4965">
                <wp:simplePos x="0" y="0"/>
                <wp:positionH relativeFrom="column">
                  <wp:posOffset>2967687</wp:posOffset>
                </wp:positionH>
                <wp:positionV relativeFrom="paragraph">
                  <wp:posOffset>1752048</wp:posOffset>
                </wp:positionV>
                <wp:extent cx="400050" cy="317500"/>
                <wp:effectExtent l="0" t="0" r="0" b="0"/>
                <wp:wrapNone/>
                <wp:docPr id="2" name="Text Box 1"/>
                <wp:cNvGraphicFramePr/>
                <a:graphic xmlns:a="http://schemas.openxmlformats.org/drawingml/2006/main">
                  <a:graphicData uri="http://schemas.microsoft.com/office/word/2010/wordprocessingShape">
                    <wps:wsp>
                      <wps:cNvSpPr txBox="1"/>
                      <wps:spPr>
                        <a:xfrm>
                          <a:off x="0" y="0"/>
                          <a:ext cx="400050" cy="317500"/>
                        </a:xfrm>
                        <a:prstGeom prst="rect">
                          <a:avLst/>
                        </a:prstGeom>
                        <a:noFill/>
                      </wps:spPr>
                      <wps:txbx>
                        <w:txbxContent>
                          <w:p w14:paraId="45BA19B9" w14:textId="77777777" w:rsidR="00FD6254" w:rsidRDefault="00FD6254" w:rsidP="00FD6254">
                            <w:pPr>
                              <w:pStyle w:val="NormalWeb"/>
                              <w:spacing w:before="0" w:beforeAutospacing="0" w:after="0" w:afterAutospacing="0"/>
                            </w:pPr>
                            <w:r>
                              <w:rPr>
                                <w:rFonts w:ascii="Calibri" w:eastAsia="+mn-ea" w:hAnsi="Calibri" w:cs="+mn-cs"/>
                                <w:sz w:val="28"/>
                                <w:szCs w:val="28"/>
                              </w:rPr>
                              <w:t>(b)</w:t>
                            </w:r>
                          </w:p>
                        </w:txbxContent>
                      </wps:txbx>
                      <wps:bodyPr vertOverflow="clip" wrap="square" rtlCol="0">
                        <a:noAutofit/>
                      </wps:bodyPr>
                    </wps:wsp>
                  </a:graphicData>
                </a:graphic>
                <wp14:sizeRelV relativeFrom="margin">
                  <wp14:pctHeight>0</wp14:pctHeight>
                </wp14:sizeRelV>
              </wp:anchor>
            </w:drawing>
          </mc:Choice>
          <mc:Fallback>
            <w:pict>
              <v:shapetype w14:anchorId="384B534C" id="_x0000_t202" coordsize="21600,21600" o:spt="202" path="m,l,21600r21600,l21600,xe">
                <v:stroke joinstyle="miter"/>
                <v:path gradientshapeok="t" o:connecttype="rect"/>
              </v:shapetype>
              <v:shape id="Text Box 1" o:spid="_x0000_s1026" type="#_x0000_t202" style="position:absolute;margin-left:233.7pt;margin-top:137.95pt;width:31.5pt;height: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" filled="f" stroked="f">
                <v:textbox>
                  <w:txbxContent>
                    <w:p w:rsidR="00FD6254" w:rsidRDefault="00FD6254" w:rsidP="00FD6254">
                      <w:pPr>
                        <w:pStyle w:val="NormalWeb"/>
                        <w:spacing w:before="0" w:beforeAutospacing="0" w:after="0" w:afterAutospacing="0"/>
                      </w:pPr>
                      <w:r>
                        <w:rPr>
                          <w:rFonts w:ascii="Calibri" w:eastAsia="+mn-ea" w:hAnsi="Calibri" w:cs="+mn-cs"/>
                          <w:sz w:val="28"/>
                          <w:szCs w:val="28"/>
                        </w:rPr>
                        <w:t>(b)</w:t>
                      </w:r>
                    </w:p>
                  </w:txbxContent>
                </v:textbox>
              </v:shape>
            </w:pict>
          </mc:Fallback>
        </mc:AlternateContent>
      </w:r>
      <w:r>
        <w:rPr>
          <w:noProof/>
          <w:lang w:eastAsia="en-GB"/>
        </w:rPr>
        <mc:AlternateContent>
          <mc:Choice Requires="wps">
            <w:drawing>
              <wp:anchor distT="0" distB="0" distL="114300" distR="114300" simplePos="0" relativeHeight="251665408" behindDoc="0" locked="0" layoutInCell="1" allowOverlap="1" wp14:anchorId="19C59C82" wp14:editId="4D11E198">
                <wp:simplePos x="0" y="0"/>
                <wp:positionH relativeFrom="column">
                  <wp:posOffset>-14053</wp:posOffset>
                </wp:positionH>
                <wp:positionV relativeFrom="paragraph">
                  <wp:posOffset>1504950</wp:posOffset>
                </wp:positionV>
                <wp:extent cx="484947" cy="620202"/>
                <wp:effectExtent l="0" t="0" r="0" b="0"/>
                <wp:wrapNone/>
                <wp:docPr id="9" name="Text Box 1"/>
                <wp:cNvGraphicFramePr/>
                <a:graphic xmlns:a="http://schemas.openxmlformats.org/drawingml/2006/main">
                  <a:graphicData uri="http://schemas.microsoft.com/office/word/2010/wordprocessingShape">
                    <wps:wsp>
                      <wps:cNvSpPr txBox="1"/>
                      <wps:spPr>
                        <a:xfrm>
                          <a:off x="0" y="0"/>
                          <a:ext cx="484947" cy="620202"/>
                        </a:xfrm>
                        <a:prstGeom prst="rect">
                          <a:avLst/>
                        </a:prstGeom>
                        <a:noFill/>
                      </wps:spPr>
                      <wps:txbx>
                        <w:txbxContent>
                          <w:p w14:paraId="4B5B6D12" w14:textId="77777777" w:rsidR="006D630E" w:rsidRPr="006D630E" w:rsidRDefault="006D630E" w:rsidP="006D630E">
                            <w:pPr>
                              <w:spacing w:after="0"/>
                              <w:rPr>
                                <w:sz w:val="28"/>
                                <w:szCs w:val="28"/>
                              </w:rPr>
                            </w:pPr>
                            <w:r w:rsidRPr="006D630E">
                              <w:rPr>
                                <w:rFonts w:ascii="Calibri" w:eastAsia="+mn-ea" w:hAnsi="Calibri" w:cs="+mn-cs"/>
                                <w:sz w:val="28"/>
                                <w:szCs w:val="28"/>
                              </w:rPr>
                              <w:t xml:space="preserve">   (a)</w:t>
                            </w:r>
                          </w:p>
                        </w:txbxContent>
                      </wps:txbx>
                      <wps:bodyPr vertOverflow="clip" wrap="square" rtlCol="0">
                        <a:noAutofit/>
                      </wps:bodyPr>
                    </wps:wsp>
                  </a:graphicData>
                </a:graphic>
                <wp14:sizeRelH relativeFrom="margin">
                  <wp14:pctWidth>0</wp14:pctWidth>
                </wp14:sizeRelH>
                <wp14:sizeRelV relativeFrom="margin">
                  <wp14:pctHeight>0</wp14:pctHeight>
                </wp14:sizeRelV>
              </wp:anchor>
            </w:drawing>
          </mc:Choice>
          <mc:Fallback>
            <w:pict>
              <v:shape w14:anchorId="444AA595" id="_x0000_s1027" type="#_x0000_t202" style="position:absolute;margin-left:-1.1pt;margin-top:118.5pt;width:38.2pt;height:48.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" filled="f" stroked="f">
                <v:textbox>
                  <w:txbxContent>
                    <w:p w:rsidR="006D630E" w:rsidRPr="006D630E" w:rsidRDefault="006D630E" w:rsidP="006D630E">
                      <w:pPr>
                        <w:spacing w:after="0"/>
                        <w:rPr>
                          <w:sz w:val="28"/>
                          <w:szCs w:val="28"/>
                        </w:rPr>
                      </w:pPr>
                      <w:r w:rsidRPr="006D630E">
                        <w:rPr>
                          <w:rFonts w:ascii="Calibri" w:eastAsia="+mn-ea" w:hAnsi="Calibri" w:cs="+mn-cs"/>
                          <w:sz w:val="28"/>
                          <w:szCs w:val="28"/>
                        </w:rPr>
                        <w:t xml:space="preserve">   (a)</w:t>
                      </w:r>
                    </w:p>
                  </w:txbxContent>
                </v:textbox>
              </v:shape>
            </w:pict>
          </mc:Fallback>
        </mc:AlternateContent>
      </w:r>
      <w:r w:rsidR="002B568D" w:rsidRPr="00501C6B">
        <w:fldChar w:fldCharType="end"/>
      </w:r>
      <w:r w:rsidR="00B25CC0">
        <w:rPr>
          <w:noProof/>
          <w:lang w:eastAsia="en-GB"/>
        </w:rPr>
        <w:drawing>
          <wp:inline distT="0" distB="0" distL="0" distR="0" wp14:anchorId="4208712A" wp14:editId="58EA3624">
            <wp:extent cx="2854518" cy="2019631"/>
            <wp:effectExtent l="0" t="0" r="22225"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00A3699B">
        <w:t xml:space="preserve">   </w:t>
      </w:r>
      <w:r w:rsidR="00B25CC0">
        <w:rPr>
          <w:noProof/>
          <w:lang w:eastAsia="en-GB"/>
        </w:rPr>
        <w:drawing>
          <wp:inline distT="0" distB="0" distL="0" distR="0" wp14:anchorId="2C2BF3C6" wp14:editId="2D33AD9A">
            <wp:extent cx="2934031" cy="2011680"/>
            <wp:effectExtent l="0" t="0" r="19050" b="266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664A6EC" w14:textId="77777777" w:rsidR="006D630E" w:rsidRDefault="008C0FB3" w:rsidP="006D630E">
      <w:pPr>
        <w:pStyle w:val="NormalWeb"/>
        <w:spacing w:before="0" w:beforeAutospacing="0" w:after="0" w:afterAutospacing="0"/>
      </w:pPr>
      <w:r w:rsidRPr="00AF756B">
        <w:rPr>
          <w:rFonts w:ascii="Arial" w:hAnsi="Arial" w:cs="Arial"/>
        </w:rPr>
        <w:t xml:space="preserve">Fig </w:t>
      </w:r>
      <w:r>
        <w:rPr>
          <w:rFonts w:ascii="Arial" w:hAnsi="Arial" w:cs="Arial"/>
        </w:rPr>
        <w:t>1</w:t>
      </w:r>
      <w:r w:rsidRPr="00AF756B">
        <w:rPr>
          <w:rFonts w:ascii="Arial" w:hAnsi="Arial" w:cs="Arial"/>
        </w:rPr>
        <w:t>: Relationship between compressive strength and dosages of different fibres with (a) 10 mm maximum aggregate size and (b) 20 mm maximum aggregate size</w:t>
      </w:r>
      <w:r w:rsidR="006D630E" w:rsidRPr="0098764D">
        <w:rPr>
          <w:rFonts w:ascii="Arial" w:hAnsi="Arial" w:cs="Arial"/>
        </w:rPr>
        <w:t>.</w:t>
      </w:r>
    </w:p>
    <w:p w14:paraId="5E6455FE" w14:textId="77777777" w:rsidR="002B5F02" w:rsidRDefault="002B5F02" w:rsidP="008C0FB3">
      <w:pPr>
        <w:spacing w:before="120" w:after="120" w:line="240" w:lineRule="auto"/>
        <w:rPr>
          <w:rFonts w:cs="Times New Roman"/>
          <w:b/>
          <w:sz w:val="24"/>
          <w:szCs w:val="24"/>
        </w:rPr>
      </w:pPr>
    </w:p>
    <w:p w14:paraId="4A43DC32" w14:textId="77777777" w:rsidR="001C1667" w:rsidRPr="00A25897" w:rsidRDefault="001F36DA" w:rsidP="00A25897">
      <w:pPr>
        <w:spacing w:line="240" w:lineRule="auto"/>
        <w:ind w:left="1440" w:hanging="1440"/>
        <w:jc w:val="both"/>
        <w:rPr>
          <w:rFonts w:cs="Times New Roman"/>
          <w:b/>
          <w:sz w:val="24"/>
          <w:szCs w:val="24"/>
        </w:rPr>
      </w:pPr>
      <w:r>
        <w:rPr>
          <w:noProof/>
          <w:lang w:eastAsia="en-GB"/>
        </w:rPr>
        <mc:AlternateContent>
          <mc:Choice Requires="wps">
            <w:drawing>
              <wp:anchor distT="0" distB="0" distL="114300" distR="114300" simplePos="0" relativeHeight="251663360" behindDoc="0" locked="0" layoutInCell="1" allowOverlap="1" wp14:anchorId="3297A90A" wp14:editId="7F3CB208">
                <wp:simplePos x="0" y="0"/>
                <wp:positionH relativeFrom="column">
                  <wp:posOffset>3139661</wp:posOffset>
                </wp:positionH>
                <wp:positionV relativeFrom="paragraph">
                  <wp:posOffset>1606688</wp:posOffset>
                </wp:positionV>
                <wp:extent cx="400050" cy="304165"/>
                <wp:effectExtent l="0" t="0" r="0" b="0"/>
                <wp:wrapNone/>
                <wp:docPr id="8" name="Text Box 1"/>
                <wp:cNvGraphicFramePr/>
                <a:graphic xmlns:a="http://schemas.openxmlformats.org/drawingml/2006/main">
                  <a:graphicData uri="http://schemas.microsoft.com/office/word/2010/wordprocessingShape">
                    <wps:wsp>
                      <wps:cNvSpPr txBox="1"/>
                      <wps:spPr>
                        <a:xfrm>
                          <a:off x="0" y="0"/>
                          <a:ext cx="400050" cy="304165"/>
                        </a:xfrm>
                        <a:prstGeom prst="rect">
                          <a:avLst/>
                        </a:prstGeom>
                        <a:noFill/>
                      </wps:spPr>
                      <wps:txbx>
                        <w:txbxContent>
                          <w:p w14:paraId="3D435AF8" w14:textId="77777777" w:rsidR="001F36DA" w:rsidRDefault="001F36DA" w:rsidP="001F36DA">
                            <w:pPr>
                              <w:pStyle w:val="NormalWeb"/>
                              <w:spacing w:before="0" w:beforeAutospacing="0" w:after="0" w:afterAutospacing="0"/>
                            </w:pPr>
                            <w:r>
                              <w:rPr>
                                <w:rFonts w:ascii="Calibri" w:eastAsia="+mn-ea" w:hAnsi="Calibri" w:cs="+mn-cs"/>
                                <w:sz w:val="28"/>
                                <w:szCs w:val="28"/>
                              </w:rPr>
                              <w:t>(b)</w:t>
                            </w:r>
                          </w:p>
                        </w:txbxContent>
                      </wps:txbx>
                      <wps:bodyPr vertOverflow="clip" wrap="square" rtlCol="0"/>
                    </wps:wsp>
                  </a:graphicData>
                </a:graphic>
              </wp:anchor>
            </w:drawing>
          </mc:Choice>
          <mc:Fallback>
            <w:pict>
              <v:shape w14:anchorId="15016812" id="_x0000_s1028" type="#_x0000_t202" style="position:absolute;left:0;text-align:left;margin-left:247.2pt;margin-top:126.5pt;width:31.5pt;height:23.9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" filled="f" stroked="f">
                <v:textbox>
                  <w:txbxContent>
                    <w:p w:rsidR="001F36DA" w:rsidRDefault="001F36DA" w:rsidP="001F36DA">
                      <w:pPr>
                        <w:pStyle w:val="NormalWeb"/>
                        <w:spacing w:before="0" w:beforeAutospacing="0" w:after="0" w:afterAutospacing="0"/>
                      </w:pPr>
                      <w:r>
                        <w:rPr>
                          <w:rFonts w:ascii="Calibri" w:eastAsia="+mn-ea" w:hAnsi="Calibri" w:cs="+mn-cs"/>
                          <w:sz w:val="28"/>
                          <w:szCs w:val="28"/>
                        </w:rPr>
                        <w:t>(b)</w:t>
                      </w:r>
                    </w:p>
                  </w:txbxContent>
                </v:textbox>
              </v:shape>
            </w:pict>
          </mc:Fallback>
        </mc:AlternateContent>
      </w:r>
      <w:r>
        <w:rPr>
          <w:noProof/>
          <w:lang w:eastAsia="en-GB"/>
        </w:rPr>
        <mc:AlternateContent>
          <mc:Choice Requires="wps">
            <w:drawing>
              <wp:anchor distT="0" distB="0" distL="114300" distR="114300" simplePos="0" relativeHeight="251661312" behindDoc="0" locked="0" layoutInCell="1" allowOverlap="1" wp14:anchorId="5686CF19" wp14:editId="0CC3C508">
                <wp:simplePos x="0" y="0"/>
                <wp:positionH relativeFrom="column">
                  <wp:posOffset>635</wp:posOffset>
                </wp:positionH>
                <wp:positionV relativeFrom="paragraph">
                  <wp:posOffset>1590675</wp:posOffset>
                </wp:positionV>
                <wp:extent cx="400050" cy="304165"/>
                <wp:effectExtent l="0" t="0" r="0" b="0"/>
                <wp:wrapNone/>
                <wp:docPr id="5" name="Text Box 1"/>
                <wp:cNvGraphicFramePr/>
                <a:graphic xmlns:a="http://schemas.openxmlformats.org/drawingml/2006/main">
                  <a:graphicData uri="http://schemas.microsoft.com/office/word/2010/wordprocessingShape">
                    <wps:wsp>
                      <wps:cNvSpPr txBox="1"/>
                      <wps:spPr>
                        <a:xfrm>
                          <a:off x="0" y="0"/>
                          <a:ext cx="400050" cy="304165"/>
                        </a:xfrm>
                        <a:prstGeom prst="rect">
                          <a:avLst/>
                        </a:prstGeom>
                        <a:noFill/>
                      </wps:spPr>
                      <wps:txbx>
                        <w:txbxContent>
                          <w:p w14:paraId="61A5C90E" w14:textId="77777777" w:rsidR="00FD6254" w:rsidRDefault="00FD6254" w:rsidP="00FD6254">
                            <w:pPr>
                              <w:pStyle w:val="NormalWeb"/>
                              <w:spacing w:before="0" w:beforeAutospacing="0" w:after="0" w:afterAutospacing="0"/>
                            </w:pPr>
                            <w:r>
                              <w:rPr>
                                <w:rFonts w:ascii="Calibri" w:eastAsia="+mn-ea" w:hAnsi="Calibri" w:cs="+mn-cs"/>
                                <w:sz w:val="28"/>
                                <w:szCs w:val="28"/>
                              </w:rPr>
                              <w:t>(a)</w:t>
                            </w:r>
                          </w:p>
                        </w:txbxContent>
                      </wps:txbx>
                      <wps:bodyPr vertOverflow="clip" wrap="square" rtlCol="0"/>
                    </wps:wsp>
                  </a:graphicData>
                </a:graphic>
              </wp:anchor>
            </w:drawing>
          </mc:Choice>
          <mc:Fallback>
            <w:pict>
              <v:shape w14:anchorId="5C5DD693" id="_x0000_s1029" type="#_x0000_t202" style="position:absolute;left:0;text-align:left;margin-left:.05pt;margin-top:125.25pt;width:31.5pt;height:23.9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" filled="f" stroked="f">
                <v:textbox>
                  <w:txbxContent>
                    <w:p w:rsidR="00FD6254" w:rsidRDefault="00FD6254" w:rsidP="00FD6254">
                      <w:pPr>
                        <w:pStyle w:val="NormalWeb"/>
                        <w:spacing w:before="0" w:beforeAutospacing="0" w:after="0" w:afterAutospacing="0"/>
                      </w:pPr>
                      <w:r>
                        <w:rPr>
                          <w:rFonts w:ascii="Calibri" w:eastAsia="+mn-ea" w:hAnsi="Calibri" w:cs="+mn-cs"/>
                          <w:sz w:val="28"/>
                          <w:szCs w:val="28"/>
                        </w:rPr>
                        <w:t>(a)</w:t>
                      </w:r>
                    </w:p>
                  </w:txbxContent>
                </v:textbox>
              </v:shape>
            </w:pict>
          </mc:Fallback>
        </mc:AlternateContent>
      </w:r>
      <w:r w:rsidR="00A2259F">
        <w:rPr>
          <w:noProof/>
          <w:lang w:eastAsia="en-GB"/>
        </w:rPr>
        <w:drawing>
          <wp:inline distT="0" distB="0" distL="0" distR="0" wp14:anchorId="4D6A7A4E" wp14:editId="08E2D73C">
            <wp:extent cx="2894275" cy="1892411"/>
            <wp:effectExtent l="0" t="0" r="20955" b="1270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85146C">
        <w:rPr>
          <w:rFonts w:ascii="Arial" w:hAnsi="Arial" w:cs="Arial"/>
        </w:rPr>
        <w:tab/>
      </w:r>
      <w:r w:rsidR="0075036F">
        <w:rPr>
          <w:noProof/>
          <w:lang w:eastAsia="en-GB"/>
        </w:rPr>
        <w:drawing>
          <wp:inline distT="0" distB="0" distL="0" distR="0" wp14:anchorId="0167C48F" wp14:editId="04EC586D">
            <wp:extent cx="2663686" cy="1892411"/>
            <wp:effectExtent l="0" t="0" r="22860" b="1270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85146C">
        <w:rPr>
          <w:rFonts w:ascii="Arial" w:hAnsi="Arial" w:cs="Arial"/>
        </w:rPr>
        <w:tab/>
      </w:r>
    </w:p>
    <w:p w14:paraId="28634BB9" w14:textId="77777777" w:rsidR="002B5F02" w:rsidRPr="0027283A" w:rsidRDefault="001C1667" w:rsidP="0027283A">
      <w:pPr>
        <w:pStyle w:val="NormalWeb"/>
        <w:spacing w:before="0" w:beforeAutospacing="0" w:after="0" w:afterAutospacing="0"/>
      </w:pPr>
      <w:r>
        <w:rPr>
          <w:rFonts w:ascii="Arial" w:hAnsi="Arial" w:cs="Arial"/>
        </w:rPr>
        <w:t>Fig 2</w:t>
      </w:r>
      <w:r w:rsidR="000A52DC">
        <w:rPr>
          <w:rFonts w:ascii="Arial" w:hAnsi="Arial" w:cs="Arial"/>
        </w:rPr>
        <w:t xml:space="preserve">: Flexural strength of </w:t>
      </w:r>
      <w:r w:rsidR="00792230">
        <w:rPr>
          <w:rFonts w:ascii="Arial" w:hAnsi="Arial" w:cs="Arial"/>
        </w:rPr>
        <w:t xml:space="preserve">SFRC with varying fibre </w:t>
      </w:r>
      <w:r w:rsidR="000A52DC">
        <w:rPr>
          <w:rFonts w:ascii="Arial" w:hAnsi="Arial" w:cs="Arial"/>
        </w:rPr>
        <w:t>d</w:t>
      </w:r>
      <w:r w:rsidRPr="0098764D">
        <w:rPr>
          <w:rFonts w:ascii="Arial" w:hAnsi="Arial" w:cs="Arial"/>
        </w:rPr>
        <w:t>osages of 65/60 steel fibres with (a) 10 mm aggregate size and (b) 20 mm aggregate size</w:t>
      </w:r>
    </w:p>
    <w:sectPr w:rsidR="002B5F02" w:rsidRPr="0027283A" w:rsidSect="0007798D">
      <w:pgSz w:w="11906" w:h="16838" w:code="9"/>
      <w:pgMar w:top="1247" w:right="1134" w:bottom="1247"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BFE6C3" w14:textId="77777777" w:rsidR="00510F92" w:rsidRDefault="00510F92" w:rsidP="0005440F">
      <w:pPr>
        <w:spacing w:after="0" w:line="240" w:lineRule="auto"/>
      </w:pPr>
      <w:r>
        <w:separator/>
      </w:r>
    </w:p>
  </w:endnote>
  <w:endnote w:type="continuationSeparator" w:id="0">
    <w:p w14:paraId="318959E4" w14:textId="77777777" w:rsidR="00510F92" w:rsidRDefault="00510F92" w:rsidP="000544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 w:name="Cambria">
    <w:altName w:val="Palatino Linotype"/>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43F9F1" w14:textId="77777777" w:rsidR="00510F92" w:rsidRDefault="00510F92" w:rsidP="0005440F">
      <w:pPr>
        <w:spacing w:after="0" w:line="240" w:lineRule="auto"/>
      </w:pPr>
      <w:r>
        <w:separator/>
      </w:r>
    </w:p>
  </w:footnote>
  <w:footnote w:type="continuationSeparator" w:id="0">
    <w:p w14:paraId="5E7D5F23" w14:textId="77777777" w:rsidR="00510F92" w:rsidRDefault="00510F92" w:rsidP="000544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520DD5"/>
    <w:multiLevelType w:val="hybridMultilevel"/>
    <w:tmpl w:val="FDEA81FA"/>
    <w:lvl w:ilvl="0" w:tplc="E7FEC1E4">
      <w:start w:val="1"/>
      <w:numFmt w:val="lowerLetter"/>
      <w:lvlText w:val="(%1)"/>
      <w:lvlJc w:val="left"/>
      <w:pPr>
        <w:ind w:left="7811" w:hanging="360"/>
      </w:pPr>
      <w:rPr>
        <w:rFonts w:hint="default"/>
        <w:b/>
      </w:rPr>
    </w:lvl>
    <w:lvl w:ilvl="1" w:tplc="08090019" w:tentative="1">
      <w:start w:val="1"/>
      <w:numFmt w:val="lowerLetter"/>
      <w:lvlText w:val="%2."/>
      <w:lvlJc w:val="left"/>
      <w:pPr>
        <w:ind w:left="8531" w:hanging="360"/>
      </w:pPr>
    </w:lvl>
    <w:lvl w:ilvl="2" w:tplc="0809001B" w:tentative="1">
      <w:start w:val="1"/>
      <w:numFmt w:val="lowerRoman"/>
      <w:lvlText w:val="%3."/>
      <w:lvlJc w:val="right"/>
      <w:pPr>
        <w:ind w:left="9251" w:hanging="180"/>
      </w:pPr>
    </w:lvl>
    <w:lvl w:ilvl="3" w:tplc="0809000F" w:tentative="1">
      <w:start w:val="1"/>
      <w:numFmt w:val="decimal"/>
      <w:lvlText w:val="%4."/>
      <w:lvlJc w:val="left"/>
      <w:pPr>
        <w:ind w:left="9971" w:hanging="360"/>
      </w:pPr>
    </w:lvl>
    <w:lvl w:ilvl="4" w:tplc="08090019" w:tentative="1">
      <w:start w:val="1"/>
      <w:numFmt w:val="lowerLetter"/>
      <w:lvlText w:val="%5."/>
      <w:lvlJc w:val="left"/>
      <w:pPr>
        <w:ind w:left="10691" w:hanging="360"/>
      </w:pPr>
    </w:lvl>
    <w:lvl w:ilvl="5" w:tplc="0809001B" w:tentative="1">
      <w:start w:val="1"/>
      <w:numFmt w:val="lowerRoman"/>
      <w:lvlText w:val="%6."/>
      <w:lvlJc w:val="right"/>
      <w:pPr>
        <w:ind w:left="11411" w:hanging="180"/>
      </w:pPr>
    </w:lvl>
    <w:lvl w:ilvl="6" w:tplc="0809000F" w:tentative="1">
      <w:start w:val="1"/>
      <w:numFmt w:val="decimal"/>
      <w:lvlText w:val="%7."/>
      <w:lvlJc w:val="left"/>
      <w:pPr>
        <w:ind w:left="12131" w:hanging="360"/>
      </w:pPr>
    </w:lvl>
    <w:lvl w:ilvl="7" w:tplc="08090019" w:tentative="1">
      <w:start w:val="1"/>
      <w:numFmt w:val="lowerLetter"/>
      <w:lvlText w:val="%8."/>
      <w:lvlJc w:val="left"/>
      <w:pPr>
        <w:ind w:left="12851" w:hanging="360"/>
      </w:pPr>
    </w:lvl>
    <w:lvl w:ilvl="8" w:tplc="0809001B" w:tentative="1">
      <w:start w:val="1"/>
      <w:numFmt w:val="lowerRoman"/>
      <w:lvlText w:val="%9."/>
      <w:lvlJc w:val="right"/>
      <w:pPr>
        <w:ind w:left="13571" w:hanging="180"/>
      </w:pPr>
    </w:lvl>
  </w:abstractNum>
  <w:abstractNum w:abstractNumId="1" w15:restartNumberingAfterBreak="0">
    <w:nsid w:val="0B626F69"/>
    <w:multiLevelType w:val="hybridMultilevel"/>
    <w:tmpl w:val="A17811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66554F"/>
    <w:multiLevelType w:val="hybridMultilevel"/>
    <w:tmpl w:val="31C4A4FA"/>
    <w:lvl w:ilvl="0" w:tplc="86560CF2">
      <w:start w:val="1"/>
      <w:numFmt w:val="lowerLetter"/>
      <w:lvlText w:val="(%1)"/>
      <w:lvlJc w:val="left"/>
      <w:pPr>
        <w:ind w:left="2040" w:hanging="360"/>
      </w:pPr>
      <w:rPr>
        <w:rFonts w:ascii="Arial" w:hAnsi="Arial" w:cs="Arial" w:hint="default"/>
      </w:rPr>
    </w:lvl>
    <w:lvl w:ilvl="1" w:tplc="08090019" w:tentative="1">
      <w:start w:val="1"/>
      <w:numFmt w:val="lowerLetter"/>
      <w:lvlText w:val="%2."/>
      <w:lvlJc w:val="left"/>
      <w:pPr>
        <w:ind w:left="2760" w:hanging="360"/>
      </w:pPr>
    </w:lvl>
    <w:lvl w:ilvl="2" w:tplc="0809001B" w:tentative="1">
      <w:start w:val="1"/>
      <w:numFmt w:val="lowerRoman"/>
      <w:lvlText w:val="%3."/>
      <w:lvlJc w:val="right"/>
      <w:pPr>
        <w:ind w:left="3480" w:hanging="180"/>
      </w:pPr>
    </w:lvl>
    <w:lvl w:ilvl="3" w:tplc="0809000F" w:tentative="1">
      <w:start w:val="1"/>
      <w:numFmt w:val="decimal"/>
      <w:lvlText w:val="%4."/>
      <w:lvlJc w:val="left"/>
      <w:pPr>
        <w:ind w:left="4200" w:hanging="360"/>
      </w:pPr>
    </w:lvl>
    <w:lvl w:ilvl="4" w:tplc="08090019" w:tentative="1">
      <w:start w:val="1"/>
      <w:numFmt w:val="lowerLetter"/>
      <w:lvlText w:val="%5."/>
      <w:lvlJc w:val="left"/>
      <w:pPr>
        <w:ind w:left="4920" w:hanging="360"/>
      </w:pPr>
    </w:lvl>
    <w:lvl w:ilvl="5" w:tplc="0809001B" w:tentative="1">
      <w:start w:val="1"/>
      <w:numFmt w:val="lowerRoman"/>
      <w:lvlText w:val="%6."/>
      <w:lvlJc w:val="right"/>
      <w:pPr>
        <w:ind w:left="5640" w:hanging="180"/>
      </w:pPr>
    </w:lvl>
    <w:lvl w:ilvl="6" w:tplc="0809000F" w:tentative="1">
      <w:start w:val="1"/>
      <w:numFmt w:val="decimal"/>
      <w:lvlText w:val="%7."/>
      <w:lvlJc w:val="left"/>
      <w:pPr>
        <w:ind w:left="6360" w:hanging="360"/>
      </w:pPr>
    </w:lvl>
    <w:lvl w:ilvl="7" w:tplc="08090019" w:tentative="1">
      <w:start w:val="1"/>
      <w:numFmt w:val="lowerLetter"/>
      <w:lvlText w:val="%8."/>
      <w:lvlJc w:val="left"/>
      <w:pPr>
        <w:ind w:left="7080" w:hanging="360"/>
      </w:pPr>
    </w:lvl>
    <w:lvl w:ilvl="8" w:tplc="0809001B" w:tentative="1">
      <w:start w:val="1"/>
      <w:numFmt w:val="lowerRoman"/>
      <w:lvlText w:val="%9."/>
      <w:lvlJc w:val="right"/>
      <w:pPr>
        <w:ind w:left="7800" w:hanging="180"/>
      </w:pPr>
    </w:lvl>
  </w:abstractNum>
  <w:abstractNum w:abstractNumId="3" w15:restartNumberingAfterBreak="0">
    <w:nsid w:val="0D384D9D"/>
    <w:multiLevelType w:val="hybridMultilevel"/>
    <w:tmpl w:val="A3D6BB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8C2FB7"/>
    <w:multiLevelType w:val="hybridMultilevel"/>
    <w:tmpl w:val="6AEE85C0"/>
    <w:lvl w:ilvl="0" w:tplc="BAF4CAD8">
      <w:start w:val="1"/>
      <w:numFmt w:val="lowerLetter"/>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5" w15:restartNumberingAfterBreak="0">
    <w:nsid w:val="2F0D41B1"/>
    <w:multiLevelType w:val="hybridMultilevel"/>
    <w:tmpl w:val="9C1EA4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7D0C19"/>
    <w:multiLevelType w:val="hybridMultilevel"/>
    <w:tmpl w:val="9D8EBF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2571C9"/>
    <w:multiLevelType w:val="hybridMultilevel"/>
    <w:tmpl w:val="F3D606FE"/>
    <w:lvl w:ilvl="0" w:tplc="AC6ACD6A">
      <w:start w:val="1"/>
      <w:numFmt w:val="lowerLetter"/>
      <w:lvlText w:val="(%1)"/>
      <w:lvlJc w:val="left"/>
      <w:pPr>
        <w:ind w:left="2629" w:hanging="360"/>
      </w:pPr>
      <w:rPr>
        <w:rFonts w:hint="default"/>
      </w:rPr>
    </w:lvl>
    <w:lvl w:ilvl="1" w:tplc="08090019" w:tentative="1">
      <w:start w:val="1"/>
      <w:numFmt w:val="lowerLetter"/>
      <w:lvlText w:val="%2."/>
      <w:lvlJc w:val="left"/>
      <w:pPr>
        <w:ind w:left="3349" w:hanging="360"/>
      </w:pPr>
    </w:lvl>
    <w:lvl w:ilvl="2" w:tplc="0809001B" w:tentative="1">
      <w:start w:val="1"/>
      <w:numFmt w:val="lowerRoman"/>
      <w:lvlText w:val="%3."/>
      <w:lvlJc w:val="right"/>
      <w:pPr>
        <w:ind w:left="4069" w:hanging="180"/>
      </w:pPr>
    </w:lvl>
    <w:lvl w:ilvl="3" w:tplc="0809000F" w:tentative="1">
      <w:start w:val="1"/>
      <w:numFmt w:val="decimal"/>
      <w:lvlText w:val="%4."/>
      <w:lvlJc w:val="left"/>
      <w:pPr>
        <w:ind w:left="4789" w:hanging="360"/>
      </w:pPr>
    </w:lvl>
    <w:lvl w:ilvl="4" w:tplc="08090019" w:tentative="1">
      <w:start w:val="1"/>
      <w:numFmt w:val="lowerLetter"/>
      <w:lvlText w:val="%5."/>
      <w:lvlJc w:val="left"/>
      <w:pPr>
        <w:ind w:left="5509" w:hanging="360"/>
      </w:pPr>
    </w:lvl>
    <w:lvl w:ilvl="5" w:tplc="0809001B" w:tentative="1">
      <w:start w:val="1"/>
      <w:numFmt w:val="lowerRoman"/>
      <w:lvlText w:val="%6."/>
      <w:lvlJc w:val="right"/>
      <w:pPr>
        <w:ind w:left="6229" w:hanging="180"/>
      </w:pPr>
    </w:lvl>
    <w:lvl w:ilvl="6" w:tplc="0809000F" w:tentative="1">
      <w:start w:val="1"/>
      <w:numFmt w:val="decimal"/>
      <w:lvlText w:val="%7."/>
      <w:lvlJc w:val="left"/>
      <w:pPr>
        <w:ind w:left="6949" w:hanging="360"/>
      </w:pPr>
    </w:lvl>
    <w:lvl w:ilvl="7" w:tplc="08090019" w:tentative="1">
      <w:start w:val="1"/>
      <w:numFmt w:val="lowerLetter"/>
      <w:lvlText w:val="%8."/>
      <w:lvlJc w:val="left"/>
      <w:pPr>
        <w:ind w:left="7669" w:hanging="360"/>
      </w:pPr>
    </w:lvl>
    <w:lvl w:ilvl="8" w:tplc="0809001B" w:tentative="1">
      <w:start w:val="1"/>
      <w:numFmt w:val="lowerRoman"/>
      <w:lvlText w:val="%9."/>
      <w:lvlJc w:val="right"/>
      <w:pPr>
        <w:ind w:left="8389" w:hanging="180"/>
      </w:pPr>
    </w:lvl>
  </w:abstractNum>
  <w:abstractNum w:abstractNumId="8" w15:restartNumberingAfterBreak="0">
    <w:nsid w:val="39A23C99"/>
    <w:multiLevelType w:val="hybridMultilevel"/>
    <w:tmpl w:val="FBB4B6FC"/>
    <w:lvl w:ilvl="0" w:tplc="0809000B">
      <w:start w:val="1"/>
      <w:numFmt w:val="bullet"/>
      <w:lvlText w:val=""/>
      <w:lvlJc w:val="left"/>
      <w:pPr>
        <w:ind w:left="765" w:hanging="360"/>
      </w:pPr>
      <w:rPr>
        <w:rFonts w:ascii="Wingdings" w:hAnsi="Wingdings"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9" w15:restartNumberingAfterBreak="0">
    <w:nsid w:val="43A13004"/>
    <w:multiLevelType w:val="hybridMultilevel"/>
    <w:tmpl w:val="BEAC3CE0"/>
    <w:lvl w:ilvl="0" w:tplc="0B4E2090">
      <w:start w:val="1"/>
      <w:numFmt w:val="lowerLetter"/>
      <w:lvlText w:val="(%1)"/>
      <w:lvlJc w:val="left"/>
      <w:pPr>
        <w:ind w:left="6840" w:hanging="360"/>
      </w:pPr>
      <w:rPr>
        <w:rFonts w:hint="default"/>
      </w:rPr>
    </w:lvl>
    <w:lvl w:ilvl="1" w:tplc="08090019" w:tentative="1">
      <w:start w:val="1"/>
      <w:numFmt w:val="lowerLetter"/>
      <w:lvlText w:val="%2."/>
      <w:lvlJc w:val="left"/>
      <w:pPr>
        <w:ind w:left="7560" w:hanging="360"/>
      </w:pPr>
    </w:lvl>
    <w:lvl w:ilvl="2" w:tplc="0809001B" w:tentative="1">
      <w:start w:val="1"/>
      <w:numFmt w:val="lowerRoman"/>
      <w:lvlText w:val="%3."/>
      <w:lvlJc w:val="right"/>
      <w:pPr>
        <w:ind w:left="8280" w:hanging="180"/>
      </w:pPr>
    </w:lvl>
    <w:lvl w:ilvl="3" w:tplc="0809000F" w:tentative="1">
      <w:start w:val="1"/>
      <w:numFmt w:val="decimal"/>
      <w:lvlText w:val="%4."/>
      <w:lvlJc w:val="left"/>
      <w:pPr>
        <w:ind w:left="9000" w:hanging="360"/>
      </w:pPr>
    </w:lvl>
    <w:lvl w:ilvl="4" w:tplc="08090019" w:tentative="1">
      <w:start w:val="1"/>
      <w:numFmt w:val="lowerLetter"/>
      <w:lvlText w:val="%5."/>
      <w:lvlJc w:val="left"/>
      <w:pPr>
        <w:ind w:left="9720" w:hanging="360"/>
      </w:pPr>
    </w:lvl>
    <w:lvl w:ilvl="5" w:tplc="0809001B" w:tentative="1">
      <w:start w:val="1"/>
      <w:numFmt w:val="lowerRoman"/>
      <w:lvlText w:val="%6."/>
      <w:lvlJc w:val="right"/>
      <w:pPr>
        <w:ind w:left="10440" w:hanging="180"/>
      </w:pPr>
    </w:lvl>
    <w:lvl w:ilvl="6" w:tplc="0809000F" w:tentative="1">
      <w:start w:val="1"/>
      <w:numFmt w:val="decimal"/>
      <w:lvlText w:val="%7."/>
      <w:lvlJc w:val="left"/>
      <w:pPr>
        <w:ind w:left="11160" w:hanging="360"/>
      </w:pPr>
    </w:lvl>
    <w:lvl w:ilvl="7" w:tplc="08090019" w:tentative="1">
      <w:start w:val="1"/>
      <w:numFmt w:val="lowerLetter"/>
      <w:lvlText w:val="%8."/>
      <w:lvlJc w:val="left"/>
      <w:pPr>
        <w:ind w:left="11880" w:hanging="360"/>
      </w:pPr>
    </w:lvl>
    <w:lvl w:ilvl="8" w:tplc="0809001B" w:tentative="1">
      <w:start w:val="1"/>
      <w:numFmt w:val="lowerRoman"/>
      <w:lvlText w:val="%9."/>
      <w:lvlJc w:val="right"/>
      <w:pPr>
        <w:ind w:left="12600" w:hanging="180"/>
      </w:pPr>
    </w:lvl>
  </w:abstractNum>
  <w:abstractNum w:abstractNumId="10" w15:restartNumberingAfterBreak="0">
    <w:nsid w:val="56831633"/>
    <w:multiLevelType w:val="hybridMultilevel"/>
    <w:tmpl w:val="E424DF9E"/>
    <w:lvl w:ilvl="0" w:tplc="728036B4">
      <w:start w:val="1"/>
      <w:numFmt w:val="lowerLetter"/>
      <w:lvlText w:val="(%1)"/>
      <w:lvlJc w:val="left"/>
      <w:pPr>
        <w:ind w:left="6570" w:hanging="5010"/>
      </w:pPr>
      <w:rPr>
        <w:rFonts w:hint="default"/>
      </w:rPr>
    </w:lvl>
    <w:lvl w:ilvl="1" w:tplc="08090019" w:tentative="1">
      <w:start w:val="1"/>
      <w:numFmt w:val="lowerLetter"/>
      <w:lvlText w:val="%2."/>
      <w:lvlJc w:val="left"/>
      <w:pPr>
        <w:ind w:left="2640" w:hanging="360"/>
      </w:pPr>
    </w:lvl>
    <w:lvl w:ilvl="2" w:tplc="0809001B" w:tentative="1">
      <w:start w:val="1"/>
      <w:numFmt w:val="lowerRoman"/>
      <w:lvlText w:val="%3."/>
      <w:lvlJc w:val="right"/>
      <w:pPr>
        <w:ind w:left="3360" w:hanging="180"/>
      </w:pPr>
    </w:lvl>
    <w:lvl w:ilvl="3" w:tplc="0809000F" w:tentative="1">
      <w:start w:val="1"/>
      <w:numFmt w:val="decimal"/>
      <w:lvlText w:val="%4."/>
      <w:lvlJc w:val="left"/>
      <w:pPr>
        <w:ind w:left="4080" w:hanging="360"/>
      </w:pPr>
    </w:lvl>
    <w:lvl w:ilvl="4" w:tplc="08090019" w:tentative="1">
      <w:start w:val="1"/>
      <w:numFmt w:val="lowerLetter"/>
      <w:lvlText w:val="%5."/>
      <w:lvlJc w:val="left"/>
      <w:pPr>
        <w:ind w:left="4800" w:hanging="360"/>
      </w:pPr>
    </w:lvl>
    <w:lvl w:ilvl="5" w:tplc="0809001B" w:tentative="1">
      <w:start w:val="1"/>
      <w:numFmt w:val="lowerRoman"/>
      <w:lvlText w:val="%6."/>
      <w:lvlJc w:val="right"/>
      <w:pPr>
        <w:ind w:left="5520" w:hanging="180"/>
      </w:pPr>
    </w:lvl>
    <w:lvl w:ilvl="6" w:tplc="0809000F" w:tentative="1">
      <w:start w:val="1"/>
      <w:numFmt w:val="decimal"/>
      <w:lvlText w:val="%7."/>
      <w:lvlJc w:val="left"/>
      <w:pPr>
        <w:ind w:left="6240" w:hanging="360"/>
      </w:pPr>
    </w:lvl>
    <w:lvl w:ilvl="7" w:tplc="08090019" w:tentative="1">
      <w:start w:val="1"/>
      <w:numFmt w:val="lowerLetter"/>
      <w:lvlText w:val="%8."/>
      <w:lvlJc w:val="left"/>
      <w:pPr>
        <w:ind w:left="6960" w:hanging="360"/>
      </w:pPr>
    </w:lvl>
    <w:lvl w:ilvl="8" w:tplc="0809001B" w:tentative="1">
      <w:start w:val="1"/>
      <w:numFmt w:val="lowerRoman"/>
      <w:lvlText w:val="%9."/>
      <w:lvlJc w:val="right"/>
      <w:pPr>
        <w:ind w:left="7680" w:hanging="180"/>
      </w:pPr>
    </w:lvl>
  </w:abstractNum>
  <w:abstractNum w:abstractNumId="11" w15:restartNumberingAfterBreak="0">
    <w:nsid w:val="569C64DD"/>
    <w:multiLevelType w:val="hybridMultilevel"/>
    <w:tmpl w:val="85B4ADE2"/>
    <w:lvl w:ilvl="0" w:tplc="9A1489CA">
      <w:start w:val="1"/>
      <w:numFmt w:val="lowerLetter"/>
      <w:lvlText w:val="(%1)"/>
      <w:lvlJc w:val="left"/>
      <w:pPr>
        <w:ind w:left="7560" w:hanging="360"/>
      </w:pPr>
      <w:rPr>
        <w:rFonts w:ascii="Arial" w:hAnsi="Arial" w:cs="Arial" w:hint="default"/>
        <w:b w:val="0"/>
        <w:sz w:val="22"/>
      </w:rPr>
    </w:lvl>
    <w:lvl w:ilvl="1" w:tplc="08090019" w:tentative="1">
      <w:start w:val="1"/>
      <w:numFmt w:val="lowerLetter"/>
      <w:lvlText w:val="%2."/>
      <w:lvlJc w:val="left"/>
      <w:pPr>
        <w:ind w:left="8280" w:hanging="360"/>
      </w:pPr>
    </w:lvl>
    <w:lvl w:ilvl="2" w:tplc="0809001B" w:tentative="1">
      <w:start w:val="1"/>
      <w:numFmt w:val="lowerRoman"/>
      <w:lvlText w:val="%3."/>
      <w:lvlJc w:val="right"/>
      <w:pPr>
        <w:ind w:left="9000" w:hanging="180"/>
      </w:pPr>
    </w:lvl>
    <w:lvl w:ilvl="3" w:tplc="0809000F" w:tentative="1">
      <w:start w:val="1"/>
      <w:numFmt w:val="decimal"/>
      <w:lvlText w:val="%4."/>
      <w:lvlJc w:val="left"/>
      <w:pPr>
        <w:ind w:left="9720" w:hanging="360"/>
      </w:pPr>
    </w:lvl>
    <w:lvl w:ilvl="4" w:tplc="08090019" w:tentative="1">
      <w:start w:val="1"/>
      <w:numFmt w:val="lowerLetter"/>
      <w:lvlText w:val="%5."/>
      <w:lvlJc w:val="left"/>
      <w:pPr>
        <w:ind w:left="10440" w:hanging="360"/>
      </w:pPr>
    </w:lvl>
    <w:lvl w:ilvl="5" w:tplc="0809001B" w:tentative="1">
      <w:start w:val="1"/>
      <w:numFmt w:val="lowerRoman"/>
      <w:lvlText w:val="%6."/>
      <w:lvlJc w:val="right"/>
      <w:pPr>
        <w:ind w:left="11160" w:hanging="180"/>
      </w:pPr>
    </w:lvl>
    <w:lvl w:ilvl="6" w:tplc="0809000F" w:tentative="1">
      <w:start w:val="1"/>
      <w:numFmt w:val="decimal"/>
      <w:lvlText w:val="%7."/>
      <w:lvlJc w:val="left"/>
      <w:pPr>
        <w:ind w:left="11880" w:hanging="360"/>
      </w:pPr>
    </w:lvl>
    <w:lvl w:ilvl="7" w:tplc="08090019" w:tentative="1">
      <w:start w:val="1"/>
      <w:numFmt w:val="lowerLetter"/>
      <w:lvlText w:val="%8."/>
      <w:lvlJc w:val="left"/>
      <w:pPr>
        <w:ind w:left="12600" w:hanging="360"/>
      </w:pPr>
    </w:lvl>
    <w:lvl w:ilvl="8" w:tplc="0809001B" w:tentative="1">
      <w:start w:val="1"/>
      <w:numFmt w:val="lowerRoman"/>
      <w:lvlText w:val="%9."/>
      <w:lvlJc w:val="right"/>
      <w:pPr>
        <w:ind w:left="13320" w:hanging="180"/>
      </w:pPr>
    </w:lvl>
  </w:abstractNum>
  <w:abstractNum w:abstractNumId="12" w15:restartNumberingAfterBreak="0">
    <w:nsid w:val="64235AC0"/>
    <w:multiLevelType w:val="hybridMultilevel"/>
    <w:tmpl w:val="5FD4C786"/>
    <w:lvl w:ilvl="0" w:tplc="D946E02E">
      <w:start w:val="1"/>
      <w:numFmt w:val="lowerLetter"/>
      <w:lvlText w:val="(%1)"/>
      <w:lvlJc w:val="left"/>
      <w:pPr>
        <w:ind w:left="1800" w:hanging="360"/>
      </w:pPr>
      <w:rPr>
        <w:rFonts w:ascii="Arial" w:hAnsi="Arial" w:cs="Arial"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3" w15:restartNumberingAfterBreak="0">
    <w:nsid w:val="74D42A8D"/>
    <w:multiLevelType w:val="hybridMultilevel"/>
    <w:tmpl w:val="2DE86652"/>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7053F25"/>
    <w:multiLevelType w:val="hybridMultilevel"/>
    <w:tmpl w:val="53DA468A"/>
    <w:lvl w:ilvl="0" w:tplc="A0C07934">
      <w:start w:val="1"/>
      <w:numFmt w:val="bullet"/>
      <w:lvlText w:val=""/>
      <w:lvlJc w:val="left"/>
      <w:pPr>
        <w:tabs>
          <w:tab w:val="num" w:pos="720"/>
        </w:tabs>
        <w:ind w:left="720" w:hanging="360"/>
      </w:pPr>
      <w:rPr>
        <w:rFonts w:ascii="Wingdings" w:hAnsi="Wingdings" w:hint="default"/>
      </w:rPr>
    </w:lvl>
    <w:lvl w:ilvl="1" w:tplc="304AE3FA" w:tentative="1">
      <w:start w:val="1"/>
      <w:numFmt w:val="bullet"/>
      <w:lvlText w:val=""/>
      <w:lvlJc w:val="left"/>
      <w:pPr>
        <w:tabs>
          <w:tab w:val="num" w:pos="1440"/>
        </w:tabs>
        <w:ind w:left="1440" w:hanging="360"/>
      </w:pPr>
      <w:rPr>
        <w:rFonts w:ascii="Wingdings" w:hAnsi="Wingdings" w:hint="default"/>
      </w:rPr>
    </w:lvl>
    <w:lvl w:ilvl="2" w:tplc="9F52A442" w:tentative="1">
      <w:start w:val="1"/>
      <w:numFmt w:val="bullet"/>
      <w:lvlText w:val=""/>
      <w:lvlJc w:val="left"/>
      <w:pPr>
        <w:tabs>
          <w:tab w:val="num" w:pos="2160"/>
        </w:tabs>
        <w:ind w:left="2160" w:hanging="360"/>
      </w:pPr>
      <w:rPr>
        <w:rFonts w:ascii="Wingdings" w:hAnsi="Wingdings" w:hint="default"/>
      </w:rPr>
    </w:lvl>
    <w:lvl w:ilvl="3" w:tplc="13DC4E10" w:tentative="1">
      <w:start w:val="1"/>
      <w:numFmt w:val="bullet"/>
      <w:lvlText w:val=""/>
      <w:lvlJc w:val="left"/>
      <w:pPr>
        <w:tabs>
          <w:tab w:val="num" w:pos="2880"/>
        </w:tabs>
        <w:ind w:left="2880" w:hanging="360"/>
      </w:pPr>
      <w:rPr>
        <w:rFonts w:ascii="Wingdings" w:hAnsi="Wingdings" w:hint="default"/>
      </w:rPr>
    </w:lvl>
    <w:lvl w:ilvl="4" w:tplc="4D087AA8" w:tentative="1">
      <w:start w:val="1"/>
      <w:numFmt w:val="bullet"/>
      <w:lvlText w:val=""/>
      <w:lvlJc w:val="left"/>
      <w:pPr>
        <w:tabs>
          <w:tab w:val="num" w:pos="3600"/>
        </w:tabs>
        <w:ind w:left="3600" w:hanging="360"/>
      </w:pPr>
      <w:rPr>
        <w:rFonts w:ascii="Wingdings" w:hAnsi="Wingdings" w:hint="default"/>
      </w:rPr>
    </w:lvl>
    <w:lvl w:ilvl="5" w:tplc="E6FE1F40" w:tentative="1">
      <w:start w:val="1"/>
      <w:numFmt w:val="bullet"/>
      <w:lvlText w:val=""/>
      <w:lvlJc w:val="left"/>
      <w:pPr>
        <w:tabs>
          <w:tab w:val="num" w:pos="4320"/>
        </w:tabs>
        <w:ind w:left="4320" w:hanging="360"/>
      </w:pPr>
      <w:rPr>
        <w:rFonts w:ascii="Wingdings" w:hAnsi="Wingdings" w:hint="default"/>
      </w:rPr>
    </w:lvl>
    <w:lvl w:ilvl="6" w:tplc="23A27FEA" w:tentative="1">
      <w:start w:val="1"/>
      <w:numFmt w:val="bullet"/>
      <w:lvlText w:val=""/>
      <w:lvlJc w:val="left"/>
      <w:pPr>
        <w:tabs>
          <w:tab w:val="num" w:pos="5040"/>
        </w:tabs>
        <w:ind w:left="5040" w:hanging="360"/>
      </w:pPr>
      <w:rPr>
        <w:rFonts w:ascii="Wingdings" w:hAnsi="Wingdings" w:hint="default"/>
      </w:rPr>
    </w:lvl>
    <w:lvl w:ilvl="7" w:tplc="D5523EC2" w:tentative="1">
      <w:start w:val="1"/>
      <w:numFmt w:val="bullet"/>
      <w:lvlText w:val=""/>
      <w:lvlJc w:val="left"/>
      <w:pPr>
        <w:tabs>
          <w:tab w:val="num" w:pos="5760"/>
        </w:tabs>
        <w:ind w:left="5760" w:hanging="360"/>
      </w:pPr>
      <w:rPr>
        <w:rFonts w:ascii="Wingdings" w:hAnsi="Wingdings" w:hint="default"/>
      </w:rPr>
    </w:lvl>
    <w:lvl w:ilvl="8" w:tplc="01CAEBD2"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CBA4AD7"/>
    <w:multiLevelType w:val="hybridMultilevel"/>
    <w:tmpl w:val="DCA8C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1"/>
  </w:num>
  <w:num w:numId="4">
    <w:abstractNumId w:val="6"/>
  </w:num>
  <w:num w:numId="5">
    <w:abstractNumId w:val="13"/>
  </w:num>
  <w:num w:numId="6">
    <w:abstractNumId w:val="15"/>
  </w:num>
  <w:num w:numId="7">
    <w:abstractNumId w:val="8"/>
  </w:num>
  <w:num w:numId="8">
    <w:abstractNumId w:val="12"/>
  </w:num>
  <w:num w:numId="9">
    <w:abstractNumId w:val="2"/>
  </w:num>
  <w:num w:numId="10">
    <w:abstractNumId w:val="14"/>
  </w:num>
  <w:num w:numId="11">
    <w:abstractNumId w:val="0"/>
  </w:num>
  <w:num w:numId="12">
    <w:abstractNumId w:val="9"/>
  </w:num>
  <w:num w:numId="13">
    <w:abstractNumId w:val="7"/>
  </w:num>
  <w:num w:numId="14">
    <w:abstractNumId w:val="11"/>
  </w:num>
  <w:num w:numId="15">
    <w:abstractNumId w:val="4"/>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2ddp99dvdzar7erp9cv0srlrv9zefpp5rat&quot;&gt;My EndNote Library&lt;record-ids&gt;&lt;item&gt;6&lt;/item&gt;&lt;item&gt;19&lt;/item&gt;&lt;item&gt;29&lt;/item&gt;&lt;item&gt;31&lt;/item&gt;&lt;item&gt;39&lt;/item&gt;&lt;item&gt;56&lt;/item&gt;&lt;item&gt;84&lt;/item&gt;&lt;/record-ids&gt;&lt;/item&gt;&lt;/Libraries&gt;"/>
  </w:docVars>
  <w:rsids>
    <w:rsidRoot w:val="00F54E55"/>
    <w:rsid w:val="00002BF6"/>
    <w:rsid w:val="00002DC0"/>
    <w:rsid w:val="00016775"/>
    <w:rsid w:val="00016DEF"/>
    <w:rsid w:val="000241B4"/>
    <w:rsid w:val="00042649"/>
    <w:rsid w:val="0005440F"/>
    <w:rsid w:val="0005695B"/>
    <w:rsid w:val="0007798D"/>
    <w:rsid w:val="00086686"/>
    <w:rsid w:val="00094B29"/>
    <w:rsid w:val="000A4DCD"/>
    <w:rsid w:val="000A52DC"/>
    <w:rsid w:val="000C2B58"/>
    <w:rsid w:val="000F1074"/>
    <w:rsid w:val="00113F1C"/>
    <w:rsid w:val="00115131"/>
    <w:rsid w:val="00116743"/>
    <w:rsid w:val="00152915"/>
    <w:rsid w:val="00153BD8"/>
    <w:rsid w:val="001B668A"/>
    <w:rsid w:val="001C1667"/>
    <w:rsid w:val="001C4B12"/>
    <w:rsid w:val="001C5384"/>
    <w:rsid w:val="001E1102"/>
    <w:rsid w:val="001E79B9"/>
    <w:rsid w:val="001F1450"/>
    <w:rsid w:val="001F36DA"/>
    <w:rsid w:val="001F4B25"/>
    <w:rsid w:val="001F5062"/>
    <w:rsid w:val="00201493"/>
    <w:rsid w:val="002067C5"/>
    <w:rsid w:val="00207514"/>
    <w:rsid w:val="00211AB4"/>
    <w:rsid w:val="00212F46"/>
    <w:rsid w:val="00213B35"/>
    <w:rsid w:val="0024691F"/>
    <w:rsid w:val="0027283A"/>
    <w:rsid w:val="002904E6"/>
    <w:rsid w:val="00297B59"/>
    <w:rsid w:val="002B0A28"/>
    <w:rsid w:val="002B4DBF"/>
    <w:rsid w:val="002B568D"/>
    <w:rsid w:val="002B5F02"/>
    <w:rsid w:val="002C0DD4"/>
    <w:rsid w:val="002C4C50"/>
    <w:rsid w:val="002C5D30"/>
    <w:rsid w:val="002C6D3E"/>
    <w:rsid w:val="002D7198"/>
    <w:rsid w:val="002E7810"/>
    <w:rsid w:val="00315854"/>
    <w:rsid w:val="00350D22"/>
    <w:rsid w:val="003672BD"/>
    <w:rsid w:val="00371B84"/>
    <w:rsid w:val="003735A8"/>
    <w:rsid w:val="003808E5"/>
    <w:rsid w:val="00393D41"/>
    <w:rsid w:val="003C21B5"/>
    <w:rsid w:val="003C7384"/>
    <w:rsid w:val="00401DA4"/>
    <w:rsid w:val="00412859"/>
    <w:rsid w:val="0041427C"/>
    <w:rsid w:val="0041500F"/>
    <w:rsid w:val="00422841"/>
    <w:rsid w:val="00450B0F"/>
    <w:rsid w:val="00452AE9"/>
    <w:rsid w:val="004A1B0A"/>
    <w:rsid w:val="004A3B7D"/>
    <w:rsid w:val="004A7431"/>
    <w:rsid w:val="004B12F8"/>
    <w:rsid w:val="004B649D"/>
    <w:rsid w:val="004C0914"/>
    <w:rsid w:val="004C0F48"/>
    <w:rsid w:val="004D7B1A"/>
    <w:rsid w:val="004F70B5"/>
    <w:rsid w:val="00500ED5"/>
    <w:rsid w:val="00501C6B"/>
    <w:rsid w:val="005020FD"/>
    <w:rsid w:val="00504554"/>
    <w:rsid w:val="005066E1"/>
    <w:rsid w:val="00507A8B"/>
    <w:rsid w:val="00510F92"/>
    <w:rsid w:val="00520E32"/>
    <w:rsid w:val="00523D30"/>
    <w:rsid w:val="0052667D"/>
    <w:rsid w:val="00536350"/>
    <w:rsid w:val="005455C3"/>
    <w:rsid w:val="00545ED1"/>
    <w:rsid w:val="00560334"/>
    <w:rsid w:val="00563726"/>
    <w:rsid w:val="00565B50"/>
    <w:rsid w:val="00570921"/>
    <w:rsid w:val="005721BB"/>
    <w:rsid w:val="00574625"/>
    <w:rsid w:val="005848B6"/>
    <w:rsid w:val="005872D4"/>
    <w:rsid w:val="005940BF"/>
    <w:rsid w:val="00595EC7"/>
    <w:rsid w:val="00595F57"/>
    <w:rsid w:val="005A72C7"/>
    <w:rsid w:val="005B3D9F"/>
    <w:rsid w:val="005C4280"/>
    <w:rsid w:val="005D1BC6"/>
    <w:rsid w:val="005D3A5E"/>
    <w:rsid w:val="006000AB"/>
    <w:rsid w:val="00610D5B"/>
    <w:rsid w:val="006479EE"/>
    <w:rsid w:val="0067028B"/>
    <w:rsid w:val="00672B36"/>
    <w:rsid w:val="00675FEB"/>
    <w:rsid w:val="00676E1D"/>
    <w:rsid w:val="00692411"/>
    <w:rsid w:val="006A7EC1"/>
    <w:rsid w:val="006C24D5"/>
    <w:rsid w:val="006C3BFE"/>
    <w:rsid w:val="006D55DB"/>
    <w:rsid w:val="006D5B8F"/>
    <w:rsid w:val="006D630E"/>
    <w:rsid w:val="006E2554"/>
    <w:rsid w:val="00701902"/>
    <w:rsid w:val="00703267"/>
    <w:rsid w:val="00712FE2"/>
    <w:rsid w:val="00715878"/>
    <w:rsid w:val="00722057"/>
    <w:rsid w:val="00744D21"/>
    <w:rsid w:val="0075036F"/>
    <w:rsid w:val="00750EEE"/>
    <w:rsid w:val="0076006C"/>
    <w:rsid w:val="007620B6"/>
    <w:rsid w:val="007644C8"/>
    <w:rsid w:val="007678E6"/>
    <w:rsid w:val="0077119D"/>
    <w:rsid w:val="0077589E"/>
    <w:rsid w:val="007800DE"/>
    <w:rsid w:val="00784B0A"/>
    <w:rsid w:val="007870B2"/>
    <w:rsid w:val="00792230"/>
    <w:rsid w:val="0079743E"/>
    <w:rsid w:val="007B1A5C"/>
    <w:rsid w:val="007B6B7B"/>
    <w:rsid w:val="007C0891"/>
    <w:rsid w:val="007D05B4"/>
    <w:rsid w:val="007D2EE7"/>
    <w:rsid w:val="007D60ED"/>
    <w:rsid w:val="007D7668"/>
    <w:rsid w:val="007D7BCC"/>
    <w:rsid w:val="007E100D"/>
    <w:rsid w:val="007E47AC"/>
    <w:rsid w:val="00807BBC"/>
    <w:rsid w:val="00814D2B"/>
    <w:rsid w:val="008200EA"/>
    <w:rsid w:val="00823720"/>
    <w:rsid w:val="00825C2E"/>
    <w:rsid w:val="00847790"/>
    <w:rsid w:val="0085146C"/>
    <w:rsid w:val="00854892"/>
    <w:rsid w:val="00866B2E"/>
    <w:rsid w:val="0087427D"/>
    <w:rsid w:val="00874C4A"/>
    <w:rsid w:val="0088128D"/>
    <w:rsid w:val="00883FC8"/>
    <w:rsid w:val="008943F8"/>
    <w:rsid w:val="008B1F64"/>
    <w:rsid w:val="008C0FB3"/>
    <w:rsid w:val="008C1DA4"/>
    <w:rsid w:val="008D2396"/>
    <w:rsid w:val="008D5053"/>
    <w:rsid w:val="008D5915"/>
    <w:rsid w:val="008F6890"/>
    <w:rsid w:val="0090151A"/>
    <w:rsid w:val="00912D47"/>
    <w:rsid w:val="0092081F"/>
    <w:rsid w:val="0092236B"/>
    <w:rsid w:val="009361AE"/>
    <w:rsid w:val="00952F1C"/>
    <w:rsid w:val="00973470"/>
    <w:rsid w:val="00985FAF"/>
    <w:rsid w:val="0098764D"/>
    <w:rsid w:val="00987C3D"/>
    <w:rsid w:val="009A01D2"/>
    <w:rsid w:val="009C68A7"/>
    <w:rsid w:val="009C7AB8"/>
    <w:rsid w:val="009D19AA"/>
    <w:rsid w:val="009E214B"/>
    <w:rsid w:val="009E24B8"/>
    <w:rsid w:val="009E58BA"/>
    <w:rsid w:val="00A2259F"/>
    <w:rsid w:val="00A25897"/>
    <w:rsid w:val="00A3112C"/>
    <w:rsid w:val="00A34E6F"/>
    <w:rsid w:val="00A35135"/>
    <w:rsid w:val="00A3699B"/>
    <w:rsid w:val="00A37D40"/>
    <w:rsid w:val="00A40242"/>
    <w:rsid w:val="00A437A4"/>
    <w:rsid w:val="00A61DB4"/>
    <w:rsid w:val="00A6439E"/>
    <w:rsid w:val="00A67F2D"/>
    <w:rsid w:val="00A75747"/>
    <w:rsid w:val="00A7686D"/>
    <w:rsid w:val="00A76CD8"/>
    <w:rsid w:val="00A8116D"/>
    <w:rsid w:val="00A826B7"/>
    <w:rsid w:val="00AA2E64"/>
    <w:rsid w:val="00AB0CA5"/>
    <w:rsid w:val="00AB3E9E"/>
    <w:rsid w:val="00AC0D40"/>
    <w:rsid w:val="00AC1C36"/>
    <w:rsid w:val="00AC4E92"/>
    <w:rsid w:val="00AC761E"/>
    <w:rsid w:val="00AD41CE"/>
    <w:rsid w:val="00AD74AD"/>
    <w:rsid w:val="00AF3044"/>
    <w:rsid w:val="00AF6711"/>
    <w:rsid w:val="00AF756B"/>
    <w:rsid w:val="00B25CC0"/>
    <w:rsid w:val="00B2616E"/>
    <w:rsid w:val="00B30B83"/>
    <w:rsid w:val="00B36D0A"/>
    <w:rsid w:val="00B3716C"/>
    <w:rsid w:val="00B37BE4"/>
    <w:rsid w:val="00B37C4A"/>
    <w:rsid w:val="00B53E85"/>
    <w:rsid w:val="00B6549F"/>
    <w:rsid w:val="00B66890"/>
    <w:rsid w:val="00B81A1B"/>
    <w:rsid w:val="00B92CAA"/>
    <w:rsid w:val="00B96310"/>
    <w:rsid w:val="00BA19AE"/>
    <w:rsid w:val="00BA6F80"/>
    <w:rsid w:val="00BA7910"/>
    <w:rsid w:val="00BC527B"/>
    <w:rsid w:val="00BD4A5B"/>
    <w:rsid w:val="00BD617A"/>
    <w:rsid w:val="00BD736C"/>
    <w:rsid w:val="00BF34D3"/>
    <w:rsid w:val="00BF41AA"/>
    <w:rsid w:val="00C065F0"/>
    <w:rsid w:val="00C26A68"/>
    <w:rsid w:val="00C274F9"/>
    <w:rsid w:val="00C60226"/>
    <w:rsid w:val="00C614D3"/>
    <w:rsid w:val="00C71C18"/>
    <w:rsid w:val="00C832BD"/>
    <w:rsid w:val="00C858E5"/>
    <w:rsid w:val="00C902F8"/>
    <w:rsid w:val="00C92EC2"/>
    <w:rsid w:val="00C93CD3"/>
    <w:rsid w:val="00CA6530"/>
    <w:rsid w:val="00CA67B5"/>
    <w:rsid w:val="00CB4310"/>
    <w:rsid w:val="00CB75BB"/>
    <w:rsid w:val="00CD69E0"/>
    <w:rsid w:val="00CF1DBF"/>
    <w:rsid w:val="00CF5774"/>
    <w:rsid w:val="00D001F9"/>
    <w:rsid w:val="00D076EB"/>
    <w:rsid w:val="00D21A8A"/>
    <w:rsid w:val="00D46433"/>
    <w:rsid w:val="00D62919"/>
    <w:rsid w:val="00D651E6"/>
    <w:rsid w:val="00D703C8"/>
    <w:rsid w:val="00D7668E"/>
    <w:rsid w:val="00D9137F"/>
    <w:rsid w:val="00DA14BD"/>
    <w:rsid w:val="00DB208C"/>
    <w:rsid w:val="00DC2F00"/>
    <w:rsid w:val="00DE0084"/>
    <w:rsid w:val="00DE3C12"/>
    <w:rsid w:val="00DE423D"/>
    <w:rsid w:val="00DE5EF7"/>
    <w:rsid w:val="00DF2F42"/>
    <w:rsid w:val="00E00411"/>
    <w:rsid w:val="00E1524E"/>
    <w:rsid w:val="00E250EB"/>
    <w:rsid w:val="00E446CE"/>
    <w:rsid w:val="00E513E8"/>
    <w:rsid w:val="00E55E73"/>
    <w:rsid w:val="00E56935"/>
    <w:rsid w:val="00E62BCC"/>
    <w:rsid w:val="00E6575F"/>
    <w:rsid w:val="00E66CA7"/>
    <w:rsid w:val="00E73C0E"/>
    <w:rsid w:val="00E84FD2"/>
    <w:rsid w:val="00E94103"/>
    <w:rsid w:val="00EA2CC9"/>
    <w:rsid w:val="00EA54F0"/>
    <w:rsid w:val="00EB0339"/>
    <w:rsid w:val="00EC23C1"/>
    <w:rsid w:val="00EC4C11"/>
    <w:rsid w:val="00ED38E0"/>
    <w:rsid w:val="00EE2AC0"/>
    <w:rsid w:val="00EF07F4"/>
    <w:rsid w:val="00EF3530"/>
    <w:rsid w:val="00F10C80"/>
    <w:rsid w:val="00F11088"/>
    <w:rsid w:val="00F117FC"/>
    <w:rsid w:val="00F1637B"/>
    <w:rsid w:val="00F51A19"/>
    <w:rsid w:val="00F54E55"/>
    <w:rsid w:val="00F5684B"/>
    <w:rsid w:val="00F6672C"/>
    <w:rsid w:val="00F7121D"/>
    <w:rsid w:val="00F860D1"/>
    <w:rsid w:val="00F904DA"/>
    <w:rsid w:val="00FB09BA"/>
    <w:rsid w:val="00FB572A"/>
    <w:rsid w:val="00FC50AA"/>
    <w:rsid w:val="00FD3118"/>
    <w:rsid w:val="00FD4358"/>
    <w:rsid w:val="00FD6254"/>
    <w:rsid w:val="00FE2B4A"/>
    <w:rsid w:val="00FF2245"/>
    <w:rsid w:val="00FF5F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BC980"/>
  <w15:docId w15:val="{6B77C678-29FC-44FD-A92C-49E93BDE5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16D"/>
    <w:pPr>
      <w:ind w:left="720"/>
      <w:contextualSpacing/>
    </w:pPr>
  </w:style>
  <w:style w:type="character" w:styleId="Hyperlink">
    <w:name w:val="Hyperlink"/>
    <w:basedOn w:val="DefaultParagraphFont"/>
    <w:uiPriority w:val="99"/>
    <w:unhideWhenUsed/>
    <w:rsid w:val="002B568D"/>
    <w:rPr>
      <w:color w:val="0000FF" w:themeColor="hyperlink"/>
      <w:u w:val="single"/>
    </w:rPr>
  </w:style>
  <w:style w:type="paragraph" w:styleId="BalloonText">
    <w:name w:val="Balloon Text"/>
    <w:basedOn w:val="Normal"/>
    <w:link w:val="BalloonTextChar"/>
    <w:uiPriority w:val="99"/>
    <w:semiHidden/>
    <w:unhideWhenUsed/>
    <w:rsid w:val="005045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4554"/>
    <w:rPr>
      <w:rFonts w:ascii="Tahoma" w:hAnsi="Tahoma" w:cs="Tahoma"/>
      <w:sz w:val="16"/>
      <w:szCs w:val="16"/>
    </w:rPr>
  </w:style>
  <w:style w:type="paragraph" w:styleId="EndnoteText">
    <w:name w:val="endnote text"/>
    <w:basedOn w:val="Normal"/>
    <w:link w:val="EndnoteTextChar"/>
    <w:uiPriority w:val="99"/>
    <w:semiHidden/>
    <w:unhideWhenUsed/>
    <w:rsid w:val="0005440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5440F"/>
    <w:rPr>
      <w:sz w:val="20"/>
      <w:szCs w:val="20"/>
    </w:rPr>
  </w:style>
  <w:style w:type="character" w:styleId="EndnoteReference">
    <w:name w:val="endnote reference"/>
    <w:basedOn w:val="DefaultParagraphFont"/>
    <w:uiPriority w:val="99"/>
    <w:semiHidden/>
    <w:unhideWhenUsed/>
    <w:rsid w:val="0005440F"/>
    <w:rPr>
      <w:vertAlign w:val="superscript"/>
    </w:rPr>
  </w:style>
  <w:style w:type="paragraph" w:customStyle="1" w:styleId="DecimalAligned">
    <w:name w:val="Decimal Aligned"/>
    <w:basedOn w:val="Normal"/>
    <w:uiPriority w:val="40"/>
    <w:qFormat/>
    <w:rsid w:val="007D05B4"/>
    <w:pPr>
      <w:tabs>
        <w:tab w:val="decimal" w:pos="360"/>
      </w:tabs>
    </w:pPr>
    <w:rPr>
      <w:lang w:val="en-US" w:eastAsia="ja-JP"/>
    </w:rPr>
  </w:style>
  <w:style w:type="paragraph" w:styleId="FootnoteText">
    <w:name w:val="footnote text"/>
    <w:basedOn w:val="Normal"/>
    <w:link w:val="FootnoteTextChar"/>
    <w:uiPriority w:val="99"/>
    <w:unhideWhenUsed/>
    <w:rsid w:val="007D05B4"/>
    <w:pPr>
      <w:spacing w:after="0" w:line="240" w:lineRule="auto"/>
    </w:pPr>
    <w:rPr>
      <w:rFonts w:eastAsiaTheme="minorEastAsia"/>
      <w:sz w:val="20"/>
      <w:szCs w:val="20"/>
      <w:lang w:val="en-US" w:eastAsia="ja-JP"/>
    </w:rPr>
  </w:style>
  <w:style w:type="character" w:customStyle="1" w:styleId="FootnoteTextChar">
    <w:name w:val="Footnote Text Char"/>
    <w:basedOn w:val="DefaultParagraphFont"/>
    <w:link w:val="FootnoteText"/>
    <w:uiPriority w:val="99"/>
    <w:rsid w:val="007D05B4"/>
    <w:rPr>
      <w:rFonts w:eastAsiaTheme="minorEastAsia"/>
      <w:sz w:val="20"/>
      <w:szCs w:val="20"/>
      <w:lang w:val="en-US" w:eastAsia="ja-JP"/>
    </w:rPr>
  </w:style>
  <w:style w:type="character" w:styleId="SubtleEmphasis">
    <w:name w:val="Subtle Emphasis"/>
    <w:basedOn w:val="DefaultParagraphFont"/>
    <w:uiPriority w:val="19"/>
    <w:qFormat/>
    <w:rsid w:val="007D05B4"/>
    <w:rPr>
      <w:i/>
      <w:iCs/>
      <w:color w:val="7F7F7F" w:themeColor="text1" w:themeTint="80"/>
    </w:rPr>
  </w:style>
  <w:style w:type="table" w:styleId="LightShading-Accent1">
    <w:name w:val="Light Shading Accent 1"/>
    <w:basedOn w:val="TableNormal"/>
    <w:uiPriority w:val="60"/>
    <w:rsid w:val="007D05B4"/>
    <w:pPr>
      <w:spacing w:after="0" w:line="240" w:lineRule="auto"/>
    </w:pPr>
    <w:rPr>
      <w:rFonts w:eastAsiaTheme="minorEastAsia"/>
      <w:color w:val="365F91" w:themeColor="accent1" w:themeShade="BF"/>
      <w:lang w:val="en-US"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F51A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D6254"/>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542936">
      <w:bodyDiv w:val="1"/>
      <w:marLeft w:val="0"/>
      <w:marRight w:val="0"/>
      <w:marTop w:val="0"/>
      <w:marBottom w:val="0"/>
      <w:divBdr>
        <w:top w:val="none" w:sz="0" w:space="0" w:color="auto"/>
        <w:left w:val="none" w:sz="0" w:space="0" w:color="auto"/>
        <w:bottom w:val="none" w:sz="0" w:space="0" w:color="auto"/>
        <w:right w:val="none" w:sz="0" w:space="0" w:color="auto"/>
      </w:divBdr>
      <w:divsChild>
        <w:div w:id="272714762">
          <w:marLeft w:val="547"/>
          <w:marRight w:val="0"/>
          <w:marTop w:val="120"/>
          <w:marBottom w:val="120"/>
          <w:divBdr>
            <w:top w:val="none" w:sz="0" w:space="0" w:color="auto"/>
            <w:left w:val="none" w:sz="0" w:space="0" w:color="auto"/>
            <w:bottom w:val="none" w:sz="0" w:space="0" w:color="auto"/>
            <w:right w:val="none" w:sz="0" w:space="0" w:color="auto"/>
          </w:divBdr>
        </w:div>
        <w:div w:id="1280528690">
          <w:marLeft w:val="547"/>
          <w:marRight w:val="0"/>
          <w:marTop w:val="120"/>
          <w:marBottom w:val="120"/>
          <w:divBdr>
            <w:top w:val="none" w:sz="0" w:space="0" w:color="auto"/>
            <w:left w:val="none" w:sz="0" w:space="0" w:color="auto"/>
            <w:bottom w:val="none" w:sz="0" w:space="0" w:color="auto"/>
            <w:right w:val="none" w:sz="0" w:space="0" w:color="auto"/>
          </w:divBdr>
        </w:div>
        <w:div w:id="1236667118">
          <w:marLeft w:val="547"/>
          <w:marRight w:val="0"/>
          <w:marTop w:val="12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oleObject" Target="file:///\\na1a\u0\IgeO\PhD%20Research\Beam%20Result%20analysis%20(2)%2065-60-10mm%20exce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na1a\u0\IgeO\PhD%20Research\Beam%20Result%20analysis%20(5)%2065-60-20mm%20exc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3403103431122"/>
          <c:y val="0.1345691366393168"/>
          <c:w val="0.77291618859099787"/>
          <c:h val="0.68091269251720898"/>
        </c:manualLayout>
      </c:layout>
      <c:scatterChart>
        <c:scatterStyle val="smoothMarker"/>
        <c:varyColors val="0"/>
        <c:ser>
          <c:idx val="2"/>
          <c:order val="0"/>
          <c:tx>
            <c:v>SF 45/50</c:v>
          </c:tx>
          <c:spPr>
            <a:ln w="28575"/>
          </c:spPr>
          <c:xVal>
            <c:numRef>
              <c:f>'10 mm'!$J$9:$J$13</c:f>
              <c:numCache>
                <c:formatCode>General</c:formatCode>
                <c:ptCount val="5"/>
                <c:pt idx="0">
                  <c:v>0</c:v>
                </c:pt>
                <c:pt idx="1">
                  <c:v>25</c:v>
                </c:pt>
                <c:pt idx="2">
                  <c:v>40</c:v>
                </c:pt>
                <c:pt idx="3">
                  <c:v>50</c:v>
                </c:pt>
                <c:pt idx="4">
                  <c:v>60</c:v>
                </c:pt>
              </c:numCache>
            </c:numRef>
          </c:xVal>
          <c:yVal>
            <c:numRef>
              <c:f>'10 mm'!$L$9:$L$13</c:f>
              <c:numCache>
                <c:formatCode>0.00</c:formatCode>
                <c:ptCount val="5"/>
                <c:pt idx="0">
                  <c:v>59.23</c:v>
                </c:pt>
                <c:pt idx="1">
                  <c:v>63.099999999999994</c:v>
                </c:pt>
                <c:pt idx="2">
                  <c:v>60.93333333333333</c:v>
                </c:pt>
                <c:pt idx="3">
                  <c:v>60.875</c:v>
                </c:pt>
                <c:pt idx="4">
                  <c:v>60.25</c:v>
                </c:pt>
              </c:numCache>
            </c:numRef>
          </c:yVal>
          <c:smooth val="1"/>
          <c:extLst>
            <c:ext xmlns:c16="http://schemas.microsoft.com/office/drawing/2014/chart" uri="{C3380CC4-5D6E-409C-BE32-E72D297353CC}">
              <c16:uniqueId val="{00000000-4732-4257-ABEA-6710962BAD6D}"/>
            </c:ext>
          </c:extLst>
        </c:ser>
        <c:ser>
          <c:idx val="1"/>
          <c:order val="1"/>
          <c:tx>
            <c:v>SF 65/60</c:v>
          </c:tx>
          <c:spPr>
            <a:ln w="28575"/>
          </c:spPr>
          <c:xVal>
            <c:numRef>
              <c:f>'10 mm'!$J$9:$J$13</c:f>
              <c:numCache>
                <c:formatCode>General</c:formatCode>
                <c:ptCount val="5"/>
                <c:pt idx="0">
                  <c:v>0</c:v>
                </c:pt>
                <c:pt idx="1">
                  <c:v>25</c:v>
                </c:pt>
                <c:pt idx="2">
                  <c:v>40</c:v>
                </c:pt>
                <c:pt idx="3">
                  <c:v>50</c:v>
                </c:pt>
                <c:pt idx="4">
                  <c:v>60</c:v>
                </c:pt>
              </c:numCache>
            </c:numRef>
          </c:xVal>
          <c:yVal>
            <c:numRef>
              <c:f>'10 mm'!$P$2:$P$6</c:f>
              <c:numCache>
                <c:formatCode>0.00</c:formatCode>
                <c:ptCount val="5"/>
                <c:pt idx="0">
                  <c:v>59.23</c:v>
                </c:pt>
                <c:pt idx="1">
                  <c:v>59.83</c:v>
                </c:pt>
                <c:pt idx="2">
                  <c:v>60.956666666666671</c:v>
                </c:pt>
                <c:pt idx="3">
                  <c:v>64.94</c:v>
                </c:pt>
                <c:pt idx="4">
                  <c:v>62.68</c:v>
                </c:pt>
              </c:numCache>
            </c:numRef>
          </c:yVal>
          <c:smooth val="1"/>
          <c:extLst>
            <c:ext xmlns:c16="http://schemas.microsoft.com/office/drawing/2014/chart" uri="{C3380CC4-5D6E-409C-BE32-E72D297353CC}">
              <c16:uniqueId val="{00000001-4732-4257-ABEA-6710962BAD6D}"/>
            </c:ext>
          </c:extLst>
        </c:ser>
        <c:ser>
          <c:idx val="0"/>
          <c:order val="2"/>
          <c:tx>
            <c:v>SF 80/60</c:v>
          </c:tx>
          <c:spPr>
            <a:ln w="28575"/>
          </c:spPr>
          <c:xVal>
            <c:numRef>
              <c:f>'10 mm'!$J$9:$J$13</c:f>
              <c:numCache>
                <c:formatCode>General</c:formatCode>
                <c:ptCount val="5"/>
                <c:pt idx="0">
                  <c:v>0</c:v>
                </c:pt>
                <c:pt idx="1">
                  <c:v>25</c:v>
                </c:pt>
                <c:pt idx="2">
                  <c:v>40</c:v>
                </c:pt>
                <c:pt idx="3">
                  <c:v>50</c:v>
                </c:pt>
                <c:pt idx="4">
                  <c:v>60</c:v>
                </c:pt>
              </c:numCache>
            </c:numRef>
          </c:xVal>
          <c:yVal>
            <c:numRef>
              <c:f>'10 mm'!$L$2:$L$6</c:f>
              <c:numCache>
                <c:formatCode>0.00</c:formatCode>
                <c:ptCount val="5"/>
                <c:pt idx="0">
                  <c:v>59.23</c:v>
                </c:pt>
                <c:pt idx="1">
                  <c:v>57.725000000000001</c:v>
                </c:pt>
                <c:pt idx="2">
                  <c:v>61.325000000000003</c:v>
                </c:pt>
                <c:pt idx="3">
                  <c:v>63.894999999999996</c:v>
                </c:pt>
                <c:pt idx="4">
                  <c:v>61.745000000000005</c:v>
                </c:pt>
              </c:numCache>
            </c:numRef>
          </c:yVal>
          <c:smooth val="1"/>
          <c:extLst>
            <c:ext xmlns:c16="http://schemas.microsoft.com/office/drawing/2014/chart" uri="{C3380CC4-5D6E-409C-BE32-E72D297353CC}">
              <c16:uniqueId val="{00000002-4732-4257-ABEA-6710962BAD6D}"/>
            </c:ext>
          </c:extLst>
        </c:ser>
        <c:dLbls>
          <c:showLegendKey val="0"/>
          <c:showVal val="0"/>
          <c:showCatName val="0"/>
          <c:showSerName val="0"/>
          <c:showPercent val="0"/>
          <c:showBubbleSize val="0"/>
        </c:dLbls>
        <c:axId val="535313352"/>
        <c:axId val="535313744"/>
      </c:scatterChart>
      <c:valAx>
        <c:axId val="535313352"/>
        <c:scaling>
          <c:orientation val="minMax"/>
          <c:max val="70"/>
          <c:min val="0"/>
        </c:scaling>
        <c:delete val="0"/>
        <c:axPos val="b"/>
        <c:title>
          <c:tx>
            <c:rich>
              <a:bodyPr/>
              <a:lstStyle/>
              <a:p>
                <a:pPr>
                  <a:defRPr/>
                </a:pPr>
                <a:r>
                  <a:rPr lang="en-US"/>
                  <a:t>Steel fibre dosages, kg/m³</a:t>
                </a:r>
              </a:p>
            </c:rich>
          </c:tx>
          <c:layout>
            <c:manualLayout>
              <c:xMode val="edge"/>
              <c:yMode val="edge"/>
              <c:x val="0.29046920695163714"/>
              <c:y val="0.91420641531017843"/>
            </c:manualLayout>
          </c:layout>
          <c:overlay val="0"/>
        </c:title>
        <c:numFmt formatCode="General" sourceLinked="1"/>
        <c:majorTickMark val="none"/>
        <c:minorTickMark val="none"/>
        <c:tickLblPos val="nextTo"/>
        <c:crossAx val="535313744"/>
        <c:crosses val="autoZero"/>
        <c:crossBetween val="midCat"/>
        <c:majorUnit val="10"/>
        <c:minorUnit val="2"/>
      </c:valAx>
      <c:valAx>
        <c:axId val="535313744"/>
        <c:scaling>
          <c:orientation val="minMax"/>
          <c:max val="70"/>
          <c:min val="57"/>
        </c:scaling>
        <c:delete val="0"/>
        <c:axPos val="l"/>
        <c:title>
          <c:tx>
            <c:rich>
              <a:bodyPr rot="-5400000" vert="horz"/>
              <a:lstStyle/>
              <a:p>
                <a:pPr>
                  <a:defRPr/>
                </a:pPr>
                <a:r>
                  <a:rPr lang="en-US"/>
                  <a:t>Compressive  Strength, MPa</a:t>
                </a:r>
              </a:p>
            </c:rich>
          </c:tx>
          <c:layout>
            <c:manualLayout>
              <c:xMode val="edge"/>
              <c:yMode val="edge"/>
              <c:x val="1.5666743036827933E-2"/>
              <c:y val="0.13866339820729956"/>
            </c:manualLayout>
          </c:layout>
          <c:overlay val="0"/>
        </c:title>
        <c:numFmt formatCode="0" sourceLinked="0"/>
        <c:majorTickMark val="none"/>
        <c:minorTickMark val="none"/>
        <c:tickLblPos val="nextTo"/>
        <c:crossAx val="535313352"/>
        <c:crosses val="autoZero"/>
        <c:crossBetween val="midCat"/>
        <c:majorUnit val="2"/>
      </c:valAx>
    </c:plotArea>
    <c:legend>
      <c:legendPos val="tr"/>
      <c:layout>
        <c:manualLayout>
          <c:xMode val="edge"/>
          <c:yMode val="edge"/>
          <c:x val="7.9389332064514526E-2"/>
          <c:y val="3.6826563401954997E-3"/>
          <c:w val="0.85922747111317466"/>
          <c:h val="0.17117906549618941"/>
        </c:manualLayout>
      </c:layout>
      <c:overlay val="0"/>
    </c:legend>
    <c:plotVisOnly val="1"/>
    <c:dispBlanksAs val="gap"/>
    <c:showDLblsOverMax val="0"/>
  </c:chart>
  <c:txPr>
    <a:bodyPr/>
    <a:lstStyle/>
    <a:p>
      <a:pPr>
        <a:defRPr sz="9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44326412409715"/>
          <c:y val="0.13078286568839537"/>
          <c:w val="0.78162748381230995"/>
          <c:h val="0.6902215788893733"/>
        </c:manualLayout>
      </c:layout>
      <c:scatterChart>
        <c:scatterStyle val="smoothMarker"/>
        <c:varyColors val="0"/>
        <c:ser>
          <c:idx val="0"/>
          <c:order val="0"/>
          <c:tx>
            <c:v>SF 45/50</c:v>
          </c:tx>
          <c:spPr>
            <a:ln w="28575">
              <a:solidFill>
                <a:schemeClr val="accent3"/>
              </a:solidFill>
            </a:ln>
            <a:effectLst>
              <a:outerShdw blurRad="50800" dist="50800" dir="5400000" sx="10000" sy="10000" algn="ctr" rotWithShape="0">
                <a:srgbClr val="000000">
                  <a:alpha val="43137"/>
                </a:srgbClr>
              </a:outerShdw>
            </a:effectLst>
          </c:spPr>
          <c:marker>
            <c:symbol val="triangle"/>
            <c:size val="9"/>
            <c:spPr>
              <a:solidFill>
                <a:schemeClr val="accent3"/>
              </a:solidFill>
              <a:ln>
                <a:solidFill>
                  <a:schemeClr val="accent3"/>
                </a:solidFill>
              </a:ln>
            </c:spPr>
          </c:marker>
          <c:dPt>
            <c:idx val="1"/>
            <c:bubble3D val="0"/>
            <c:spPr>
              <a:ln w="22225">
                <a:solidFill>
                  <a:schemeClr val="accent3"/>
                </a:solidFill>
              </a:ln>
              <a:effectLst>
                <a:outerShdw blurRad="50800" dist="50800" dir="5400000" sx="10000" sy="10000" algn="ctr" rotWithShape="0">
                  <a:srgbClr val="000000">
                    <a:alpha val="43137"/>
                  </a:srgbClr>
                </a:outerShdw>
              </a:effectLst>
            </c:spPr>
            <c:extLst>
              <c:ext xmlns:c16="http://schemas.microsoft.com/office/drawing/2014/chart" uri="{C3380CC4-5D6E-409C-BE32-E72D297353CC}">
                <c16:uniqueId val="{00000001-280D-4A56-B70B-B02DAAB88488}"/>
              </c:ext>
            </c:extLst>
          </c:dPt>
          <c:dPt>
            <c:idx val="4"/>
            <c:bubble3D val="0"/>
            <c:spPr>
              <a:ln w="22225">
                <a:solidFill>
                  <a:schemeClr val="accent3"/>
                </a:solidFill>
              </a:ln>
              <a:effectLst>
                <a:outerShdw blurRad="50800" dist="50800" dir="5400000" sx="10000" sy="10000" algn="ctr" rotWithShape="0">
                  <a:srgbClr val="000000">
                    <a:alpha val="43137"/>
                  </a:srgbClr>
                </a:outerShdw>
              </a:effectLst>
            </c:spPr>
            <c:extLst>
              <c:ext xmlns:c16="http://schemas.microsoft.com/office/drawing/2014/chart" uri="{C3380CC4-5D6E-409C-BE32-E72D297353CC}">
                <c16:uniqueId val="{00000003-280D-4A56-B70B-B02DAAB88488}"/>
              </c:ext>
            </c:extLst>
          </c:dPt>
          <c:xVal>
            <c:numRef>
              <c:f>'20 mm'!$N$2:$N$6</c:f>
              <c:numCache>
                <c:formatCode>General</c:formatCode>
                <c:ptCount val="5"/>
                <c:pt idx="0">
                  <c:v>0</c:v>
                </c:pt>
                <c:pt idx="1">
                  <c:v>25</c:v>
                </c:pt>
                <c:pt idx="2">
                  <c:v>40</c:v>
                </c:pt>
                <c:pt idx="3">
                  <c:v>50</c:v>
                </c:pt>
                <c:pt idx="4">
                  <c:v>60</c:v>
                </c:pt>
              </c:numCache>
            </c:numRef>
          </c:xVal>
          <c:yVal>
            <c:numRef>
              <c:f>'20 mm'!$L$10:$L$14</c:f>
              <c:numCache>
                <c:formatCode>0.00</c:formatCode>
                <c:ptCount val="5"/>
                <c:pt idx="0">
                  <c:v>60.69</c:v>
                </c:pt>
                <c:pt idx="1">
                  <c:v>59.61</c:v>
                </c:pt>
                <c:pt idx="2">
                  <c:v>62.75</c:v>
                </c:pt>
                <c:pt idx="3">
                  <c:v>64.349999999999994</c:v>
                </c:pt>
                <c:pt idx="4">
                  <c:v>61.39</c:v>
                </c:pt>
              </c:numCache>
            </c:numRef>
          </c:yVal>
          <c:smooth val="1"/>
          <c:extLst>
            <c:ext xmlns:c16="http://schemas.microsoft.com/office/drawing/2014/chart" uri="{C3380CC4-5D6E-409C-BE32-E72D297353CC}">
              <c16:uniqueId val="{00000004-280D-4A56-B70B-B02DAAB88488}"/>
            </c:ext>
          </c:extLst>
        </c:ser>
        <c:ser>
          <c:idx val="1"/>
          <c:order val="1"/>
          <c:tx>
            <c:v>SF 65/60</c:v>
          </c:tx>
          <c:spPr>
            <a:ln w="28575"/>
          </c:spPr>
          <c:xVal>
            <c:numRef>
              <c:f>'20 mm'!$N$2:$N$6</c:f>
              <c:numCache>
                <c:formatCode>General</c:formatCode>
                <c:ptCount val="5"/>
                <c:pt idx="0">
                  <c:v>0</c:v>
                </c:pt>
                <c:pt idx="1">
                  <c:v>25</c:v>
                </c:pt>
                <c:pt idx="2">
                  <c:v>40</c:v>
                </c:pt>
                <c:pt idx="3">
                  <c:v>50</c:v>
                </c:pt>
                <c:pt idx="4">
                  <c:v>60</c:v>
                </c:pt>
              </c:numCache>
            </c:numRef>
          </c:xVal>
          <c:yVal>
            <c:numRef>
              <c:f>'20 mm'!$P$2:$P$6</c:f>
              <c:numCache>
                <c:formatCode>0.00</c:formatCode>
                <c:ptCount val="5"/>
                <c:pt idx="0" formatCode="General">
                  <c:v>60.69</c:v>
                </c:pt>
                <c:pt idx="1">
                  <c:v>58.1</c:v>
                </c:pt>
                <c:pt idx="2">
                  <c:v>62.58</c:v>
                </c:pt>
                <c:pt idx="3">
                  <c:v>65.989999999999995</c:v>
                </c:pt>
                <c:pt idx="4">
                  <c:v>61.54</c:v>
                </c:pt>
              </c:numCache>
            </c:numRef>
          </c:yVal>
          <c:smooth val="1"/>
          <c:extLst>
            <c:ext xmlns:c16="http://schemas.microsoft.com/office/drawing/2014/chart" uri="{C3380CC4-5D6E-409C-BE32-E72D297353CC}">
              <c16:uniqueId val="{00000005-280D-4A56-B70B-B02DAAB88488}"/>
            </c:ext>
          </c:extLst>
        </c:ser>
        <c:ser>
          <c:idx val="2"/>
          <c:order val="2"/>
          <c:tx>
            <c:v>SF 80/60</c:v>
          </c:tx>
          <c:spPr>
            <a:ln w="3175">
              <a:solidFill>
                <a:schemeClr val="accent1"/>
              </a:solidFill>
            </a:ln>
          </c:spPr>
          <c:marker>
            <c:symbol val="diamond"/>
            <c:size val="9"/>
            <c:spPr>
              <a:solidFill>
                <a:schemeClr val="accent1"/>
              </a:solidFill>
              <a:ln>
                <a:solidFill>
                  <a:schemeClr val="accent1"/>
                </a:solidFill>
              </a:ln>
            </c:spPr>
          </c:marker>
          <c:dPt>
            <c:idx val="1"/>
            <c:bubble3D val="0"/>
            <c:spPr>
              <a:ln w="28575">
                <a:solidFill>
                  <a:schemeClr val="accent1"/>
                </a:solidFill>
              </a:ln>
            </c:spPr>
            <c:extLst>
              <c:ext xmlns:c16="http://schemas.microsoft.com/office/drawing/2014/chart" uri="{C3380CC4-5D6E-409C-BE32-E72D297353CC}">
                <c16:uniqueId val="{00000007-280D-4A56-B70B-B02DAAB88488}"/>
              </c:ext>
            </c:extLst>
          </c:dPt>
          <c:dPt>
            <c:idx val="2"/>
            <c:bubble3D val="0"/>
            <c:spPr>
              <a:ln w="28575">
                <a:solidFill>
                  <a:schemeClr val="accent1"/>
                </a:solidFill>
              </a:ln>
            </c:spPr>
            <c:extLst>
              <c:ext xmlns:c16="http://schemas.microsoft.com/office/drawing/2014/chart" uri="{C3380CC4-5D6E-409C-BE32-E72D297353CC}">
                <c16:uniqueId val="{00000009-280D-4A56-B70B-B02DAAB88488}"/>
              </c:ext>
            </c:extLst>
          </c:dPt>
          <c:dPt>
            <c:idx val="3"/>
            <c:bubble3D val="0"/>
            <c:spPr>
              <a:ln w="28575">
                <a:solidFill>
                  <a:schemeClr val="accent1"/>
                </a:solidFill>
              </a:ln>
            </c:spPr>
            <c:extLst>
              <c:ext xmlns:c16="http://schemas.microsoft.com/office/drawing/2014/chart" uri="{C3380CC4-5D6E-409C-BE32-E72D297353CC}">
                <c16:uniqueId val="{0000000B-280D-4A56-B70B-B02DAAB88488}"/>
              </c:ext>
            </c:extLst>
          </c:dPt>
          <c:dPt>
            <c:idx val="4"/>
            <c:bubble3D val="0"/>
            <c:spPr>
              <a:ln w="28575">
                <a:solidFill>
                  <a:schemeClr val="accent1"/>
                </a:solidFill>
              </a:ln>
            </c:spPr>
            <c:extLst>
              <c:ext xmlns:c16="http://schemas.microsoft.com/office/drawing/2014/chart" uri="{C3380CC4-5D6E-409C-BE32-E72D297353CC}">
                <c16:uniqueId val="{0000000D-280D-4A56-B70B-B02DAAB88488}"/>
              </c:ext>
            </c:extLst>
          </c:dPt>
          <c:xVal>
            <c:numRef>
              <c:f>'20 mm'!$N$2:$N$6</c:f>
              <c:numCache>
                <c:formatCode>General</c:formatCode>
                <c:ptCount val="5"/>
                <c:pt idx="0">
                  <c:v>0</c:v>
                </c:pt>
                <c:pt idx="1">
                  <c:v>25</c:v>
                </c:pt>
                <c:pt idx="2">
                  <c:v>40</c:v>
                </c:pt>
                <c:pt idx="3">
                  <c:v>50</c:v>
                </c:pt>
                <c:pt idx="4">
                  <c:v>60</c:v>
                </c:pt>
              </c:numCache>
            </c:numRef>
          </c:xVal>
          <c:yVal>
            <c:numRef>
              <c:f>'20 mm'!$L$2:$L$6</c:f>
              <c:numCache>
                <c:formatCode>0.00</c:formatCode>
                <c:ptCount val="5"/>
                <c:pt idx="0" formatCode="General">
                  <c:v>60.69</c:v>
                </c:pt>
                <c:pt idx="1">
                  <c:v>63.577500000000001</c:v>
                </c:pt>
                <c:pt idx="2">
                  <c:v>62.906666666666673</c:v>
                </c:pt>
                <c:pt idx="3">
                  <c:v>68.05</c:v>
                </c:pt>
                <c:pt idx="4">
                  <c:v>62.174999999999997</c:v>
                </c:pt>
              </c:numCache>
            </c:numRef>
          </c:yVal>
          <c:smooth val="1"/>
          <c:extLst>
            <c:ext xmlns:c16="http://schemas.microsoft.com/office/drawing/2014/chart" uri="{C3380CC4-5D6E-409C-BE32-E72D297353CC}">
              <c16:uniqueId val="{0000000E-280D-4A56-B70B-B02DAAB88488}"/>
            </c:ext>
          </c:extLst>
        </c:ser>
        <c:dLbls>
          <c:showLegendKey val="0"/>
          <c:showVal val="0"/>
          <c:showCatName val="0"/>
          <c:showSerName val="0"/>
          <c:showPercent val="0"/>
          <c:showBubbleSize val="0"/>
        </c:dLbls>
        <c:axId val="535314528"/>
        <c:axId val="518451760"/>
      </c:scatterChart>
      <c:valAx>
        <c:axId val="535314528"/>
        <c:scaling>
          <c:orientation val="minMax"/>
          <c:max val="70"/>
          <c:min val="0"/>
        </c:scaling>
        <c:delete val="0"/>
        <c:axPos val="b"/>
        <c:title>
          <c:tx>
            <c:rich>
              <a:bodyPr/>
              <a:lstStyle/>
              <a:p>
                <a:pPr>
                  <a:defRPr/>
                </a:pPr>
                <a:r>
                  <a:rPr lang="en-GB"/>
                  <a:t>Steel fibre dosages, Kg/m³</a:t>
                </a:r>
              </a:p>
            </c:rich>
          </c:tx>
          <c:layout>
            <c:manualLayout>
              <c:xMode val="edge"/>
              <c:yMode val="edge"/>
              <c:x val="0.32717480314960629"/>
              <c:y val="0.92712037838904915"/>
            </c:manualLayout>
          </c:layout>
          <c:overlay val="0"/>
          <c:spPr>
            <a:effectLst>
              <a:innerShdw blurRad="63500" dist="50800" dir="16200000">
                <a:prstClr val="black"/>
              </a:innerShdw>
            </a:effectLst>
            <a:scene3d>
              <a:camera prst="orthographicFront"/>
              <a:lightRig rig="threePt" dir="t"/>
            </a:scene3d>
            <a:sp3d prstMaterial="legacyWireframe"/>
          </c:spPr>
        </c:title>
        <c:numFmt formatCode="General" sourceLinked="1"/>
        <c:majorTickMark val="none"/>
        <c:minorTickMark val="none"/>
        <c:tickLblPos val="nextTo"/>
        <c:crossAx val="518451760"/>
        <c:crosses val="autoZero"/>
        <c:crossBetween val="midCat"/>
        <c:majorUnit val="10"/>
        <c:minorUnit val="2"/>
      </c:valAx>
      <c:valAx>
        <c:axId val="518451760"/>
        <c:scaling>
          <c:orientation val="minMax"/>
          <c:max val="70"/>
          <c:min val="57"/>
        </c:scaling>
        <c:delete val="0"/>
        <c:axPos val="l"/>
        <c:title>
          <c:tx>
            <c:rich>
              <a:bodyPr rot="-5400000" vert="horz"/>
              <a:lstStyle/>
              <a:p>
                <a:pPr>
                  <a:defRPr/>
                </a:pPr>
                <a:r>
                  <a:rPr lang="en-US"/>
                  <a:t>Compressive  strength, MPa</a:t>
                </a:r>
              </a:p>
            </c:rich>
          </c:tx>
          <c:layout>
            <c:manualLayout>
              <c:xMode val="edge"/>
              <c:yMode val="edge"/>
              <c:x val="1.3058823529411763E-2"/>
              <c:y val="0.17926116832889674"/>
            </c:manualLayout>
          </c:layout>
          <c:overlay val="0"/>
        </c:title>
        <c:numFmt formatCode="0" sourceLinked="0"/>
        <c:majorTickMark val="out"/>
        <c:minorTickMark val="none"/>
        <c:tickLblPos val="nextTo"/>
        <c:crossAx val="535314528"/>
        <c:crosses val="autoZero"/>
        <c:crossBetween val="midCat"/>
      </c:valAx>
    </c:plotArea>
    <c:legend>
      <c:legendPos val="r"/>
      <c:layout>
        <c:manualLayout>
          <c:xMode val="edge"/>
          <c:yMode val="edge"/>
          <c:x val="0.13739108102009029"/>
          <c:y val="4.2235104807169722E-2"/>
          <c:w val="0.82303596531479895"/>
          <c:h val="0.11302506460466732"/>
        </c:manualLayout>
      </c:layout>
      <c:overlay val="0"/>
    </c:legend>
    <c:plotVisOnly val="1"/>
    <c:dispBlanksAs val="gap"/>
    <c:showDLblsOverMax val="0"/>
  </c:chart>
  <c:txPr>
    <a:bodyPr/>
    <a:lstStyle/>
    <a:p>
      <a:pPr>
        <a:defRPr sz="9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91892796268992"/>
          <c:y val="0.14880020339337924"/>
          <c:w val="0.74629248267043546"/>
          <c:h val="0.66766042175762508"/>
        </c:manualLayout>
      </c:layout>
      <c:scatterChart>
        <c:scatterStyle val="lineMarker"/>
        <c:varyColors val="0"/>
        <c:ser>
          <c:idx val="0"/>
          <c:order val="0"/>
          <c:tx>
            <c:v>Plain Conc</c:v>
          </c:tx>
          <c:marker>
            <c:symbol val="none"/>
          </c:marker>
          <c:xVal>
            <c:numRef>
              <c:f>'General Summary'!$A$1:$A$54500</c:f>
              <c:numCache>
                <c:formatCode>General</c:formatCode>
                <c:ptCount val="54500"/>
                <c:pt idx="0">
                  <c:v>0</c:v>
                </c:pt>
                <c:pt idx="1">
                  <c:v>-7.1448384915130002E-6</c:v>
                </c:pt>
                <c:pt idx="2">
                  <c:v>-4.4226191675990001E-5</c:v>
                </c:pt>
                <c:pt idx="3">
                  <c:v>-3.2737003493820002E-5</c:v>
                </c:pt>
                <c:pt idx="4">
                  <c:v>-6.0246429711700004E-6</c:v>
                </c:pt>
                <c:pt idx="5">
                  <c:v>9.7586289484750004E-6</c:v>
                </c:pt>
                <c:pt idx="6">
                  <c:v>4.7464704948650003E-6</c:v>
                </c:pt>
                <c:pt idx="7">
                  <c:v>-2.925434455392E-5</c:v>
                </c:pt>
                <c:pt idx="8">
                  <c:v>-3.4546552342359998E-5</c:v>
                </c:pt>
                <c:pt idx="9">
                  <c:v>-3.0238106774050001E-5</c:v>
                </c:pt>
                <c:pt idx="10">
                  <c:v>-8.4948178482590006E-6</c:v>
                </c:pt>
                <c:pt idx="11">
                  <c:v>6.3836801018620001E-6</c:v>
                </c:pt>
                <c:pt idx="12">
                  <c:v>1.7729253158900001E-5</c:v>
                </c:pt>
                <c:pt idx="13">
                  <c:v>-1.423223147867E-5</c:v>
                </c:pt>
                <c:pt idx="14">
                  <c:v>-4.1475967009320002E-5</c:v>
                </c:pt>
                <c:pt idx="15">
                  <c:v>-2.7128844521939998E-5</c:v>
                </c:pt>
                <c:pt idx="16">
                  <c:v>-1.8720194930210001E-5</c:v>
                </c:pt>
                <c:pt idx="17">
                  <c:v>4.681844075094E-6</c:v>
                </c:pt>
                <c:pt idx="18">
                  <c:v>1.153945322585E-5</c:v>
                </c:pt>
                <c:pt idx="19">
                  <c:v>-2.0536923329930002E-5</c:v>
                </c:pt>
                <c:pt idx="20">
                  <c:v>-3.9214035496120001E-5</c:v>
                </c:pt>
                <c:pt idx="21">
                  <c:v>-3.3627416996749998E-5</c:v>
                </c:pt>
                <c:pt idx="22">
                  <c:v>-4.0643003558219996E-6</c:v>
                </c:pt>
                <c:pt idx="23">
                  <c:v>3.4108525142070002E-6</c:v>
                </c:pt>
                <c:pt idx="24">
                  <c:v>-3.5903713779820002E-8</c:v>
                </c:pt>
                <c:pt idx="25">
                  <c:v>-3.3634598366920001E-5</c:v>
                </c:pt>
                <c:pt idx="26">
                  <c:v>-3.1580904760630002E-5</c:v>
                </c:pt>
                <c:pt idx="27">
                  <c:v>-6.3262341427620002E-6</c:v>
                </c:pt>
                <c:pt idx="28">
                  <c:v>1.9998367861259998E-5</c:v>
                </c:pt>
                <c:pt idx="29">
                  <c:v>3.5113830563200001E-6</c:v>
                </c:pt>
                <c:pt idx="30">
                  <c:v>2.9275886845429999E-5</c:v>
                </c:pt>
                <c:pt idx="31">
                  <c:v>-1.9962462829430001E-6</c:v>
                </c:pt>
                <c:pt idx="32">
                  <c:v>-1.882790638774E-5</c:v>
                </c:pt>
                <c:pt idx="33">
                  <c:v>-3.0855648219589999E-5</c:v>
                </c:pt>
                <c:pt idx="34">
                  <c:v>-5.5937985052880002E-6</c:v>
                </c:pt>
                <c:pt idx="35">
                  <c:v>-3.5903713779820002E-8</c:v>
                </c:pt>
                <c:pt idx="36">
                  <c:v>1.3076131835990001E-5</c:v>
                </c:pt>
                <c:pt idx="37">
                  <c:v>-6.9653202672269999E-7</c:v>
                </c:pt>
                <c:pt idx="38">
                  <c:v>6.7642595240609998E-6</c:v>
                </c:pt>
                <c:pt idx="39">
                  <c:v>1.3004324500799999E-5</c:v>
                </c:pt>
                <c:pt idx="40">
                  <c:v>1.9689596229E-5</c:v>
                </c:pt>
                <c:pt idx="41">
                  <c:v>-6.3764991864449998E-6</c:v>
                </c:pt>
                <c:pt idx="42">
                  <c:v>-1.4361486222470001E-8</c:v>
                </c:pt>
                <c:pt idx="43">
                  <c:v>2.3466665879820001E-5</c:v>
                </c:pt>
                <c:pt idx="44">
                  <c:v>4.323524990468E-5</c:v>
                </c:pt>
                <c:pt idx="45">
                  <c:v>6.7642595240609998E-6</c:v>
                </c:pt>
                <c:pt idx="46">
                  <c:v>3.9637696318100002E-5</c:v>
                </c:pt>
                <c:pt idx="47">
                  <c:v>3.7418849387900001E-5</c:v>
                </c:pt>
                <c:pt idx="48">
                  <c:v>3.99105665565E-5</c:v>
                </c:pt>
                <c:pt idx="49">
                  <c:v>4.5245858927959998E-5</c:v>
                </c:pt>
                <c:pt idx="50">
                  <c:v>5.7647001085570001E-5</c:v>
                </c:pt>
                <c:pt idx="51">
                  <c:v>3.9982372982189999E-5</c:v>
                </c:pt>
                <c:pt idx="52">
                  <c:v>1.7183516320069999E-5</c:v>
                </c:pt>
                <c:pt idx="53">
                  <c:v>1.439020797989E-5</c:v>
                </c:pt>
                <c:pt idx="54">
                  <c:v>3.1846593628869998E-5</c:v>
                </c:pt>
                <c:pt idx="55">
                  <c:v>5.7079720136240001E-5</c:v>
                </c:pt>
                <c:pt idx="56">
                  <c:v>5.2290164603620003E-5</c:v>
                </c:pt>
                <c:pt idx="57">
                  <c:v>4.9188085540660002E-5</c:v>
                </c:pt>
                <c:pt idx="58">
                  <c:v>1.5431414794880001E-5</c:v>
                </c:pt>
                <c:pt idx="59">
                  <c:v>3.9982372982189999E-5</c:v>
                </c:pt>
                <c:pt idx="60">
                  <c:v>4.8857771616890002E-5</c:v>
                </c:pt>
                <c:pt idx="61">
                  <c:v>5.151464574737E-5</c:v>
                </c:pt>
                <c:pt idx="62">
                  <c:v>6.8798690335830005E-5</c:v>
                </c:pt>
                <c:pt idx="63">
                  <c:v>6.0361318901409999E-5</c:v>
                </c:pt>
                <c:pt idx="64">
                  <c:v>1.763590262271E-5</c:v>
                </c:pt>
                <c:pt idx="65">
                  <c:v>1.143174176832E-5</c:v>
                </c:pt>
                <c:pt idx="66">
                  <c:v>4.7888370318109998E-5</c:v>
                </c:pt>
                <c:pt idx="67">
                  <c:v>5.7776254834610001E-5</c:v>
                </c:pt>
                <c:pt idx="68">
                  <c:v>7.3035327659449995E-5</c:v>
                </c:pt>
                <c:pt idx="69">
                  <c:v>7.2252631071019997E-5</c:v>
                </c:pt>
                <c:pt idx="70">
                  <c:v>3.5874989407600001E-5</c:v>
                </c:pt>
                <c:pt idx="71">
                  <c:v>3.9881844713820003E-5</c:v>
                </c:pt>
                <c:pt idx="72">
                  <c:v>5.0530885346230003E-5</c:v>
                </c:pt>
                <c:pt idx="73">
                  <c:v>5.9636065998349997E-5</c:v>
                </c:pt>
                <c:pt idx="74">
                  <c:v>8.2973478129130004E-5</c:v>
                </c:pt>
                <c:pt idx="75">
                  <c:v>5.9779678849740003E-5</c:v>
                </c:pt>
                <c:pt idx="76">
                  <c:v>3.0029865229150001E-5</c:v>
                </c:pt>
                <c:pt idx="77">
                  <c:v>4.8355119361080001E-5</c:v>
                </c:pt>
                <c:pt idx="78">
                  <c:v>6.2357568822340005E-5</c:v>
                </c:pt>
                <c:pt idx="79">
                  <c:v>7.9605706559960002E-5</c:v>
                </c:pt>
                <c:pt idx="80">
                  <c:v>7.6862663263459994E-5</c:v>
                </c:pt>
                <c:pt idx="81">
                  <c:v>1.731995143928E-5</c:v>
                </c:pt>
                <c:pt idx="82">
                  <c:v>4.3127540266140001E-5</c:v>
                </c:pt>
                <c:pt idx="83">
                  <c:v>7.0902649895290002E-5</c:v>
                </c:pt>
                <c:pt idx="84">
                  <c:v>9.6624069556129995E-5</c:v>
                </c:pt>
                <c:pt idx="85">
                  <c:v>5.3460626077140001E-5</c:v>
                </c:pt>
                <c:pt idx="86">
                  <c:v>4.2948020563929997E-5</c:v>
                </c:pt>
                <c:pt idx="87">
                  <c:v>3.2557487429589997E-5</c:v>
                </c:pt>
                <c:pt idx="88">
                  <c:v>4.6344510337800003E-5</c:v>
                </c:pt>
                <c:pt idx="89">
                  <c:v>7.0098409196360002E-5</c:v>
                </c:pt>
                <c:pt idx="90">
                  <c:v>8.602529123891E-5</c:v>
                </c:pt>
                <c:pt idx="91">
                  <c:v>7.9778044892009998E-5</c:v>
                </c:pt>
                <c:pt idx="92">
                  <c:v>3.99105665565E-5</c:v>
                </c:pt>
                <c:pt idx="93">
                  <c:v>4.1913994209610001E-5</c:v>
                </c:pt>
                <c:pt idx="94">
                  <c:v>5.0617054512260001E-5</c:v>
                </c:pt>
                <c:pt idx="95">
                  <c:v>4.9396327085559998E-5</c:v>
                </c:pt>
                <c:pt idx="96">
                  <c:v>7.5455238402360002E-5</c:v>
                </c:pt>
                <c:pt idx="97">
                  <c:v>7.6640062616209999E-5</c:v>
                </c:pt>
                <c:pt idx="98">
                  <c:v>6.7822111304849996E-5</c:v>
                </c:pt>
                <c:pt idx="99">
                  <c:v>4.1447245166639999E-5</c:v>
                </c:pt>
                <c:pt idx="100">
                  <c:v>3.9106322219600002E-5</c:v>
                </c:pt>
                <c:pt idx="101">
                  <c:v>5.2721010433739998E-5</c:v>
                </c:pt>
                <c:pt idx="102">
                  <c:v>7.3013790824919995E-5</c:v>
                </c:pt>
                <c:pt idx="103">
                  <c:v>9.0951281890740002E-5</c:v>
                </c:pt>
                <c:pt idx="104">
                  <c:v>5.5262993555520003E-5</c:v>
                </c:pt>
                <c:pt idx="105">
                  <c:v>2.619534825499E-5</c:v>
                </c:pt>
                <c:pt idx="106">
                  <c:v>4.5375112676989997E-5</c:v>
                </c:pt>
                <c:pt idx="107">
                  <c:v>5.246968430583E-5</c:v>
                </c:pt>
                <c:pt idx="108">
                  <c:v>8.2592901890169993E-5</c:v>
                </c:pt>
                <c:pt idx="109">
                  <c:v>8.1953810877169995E-5</c:v>
                </c:pt>
                <c:pt idx="110">
                  <c:v>3.62914724974E-5</c:v>
                </c:pt>
                <c:pt idx="111">
                  <c:v>3.4970216802319999E-5</c:v>
                </c:pt>
                <c:pt idx="112">
                  <c:v>5.0222111894979998E-5</c:v>
                </c:pt>
                <c:pt idx="113">
                  <c:v>5.5399428674719998E-5</c:v>
                </c:pt>
                <c:pt idx="114">
                  <c:v>7.3293835157529997E-5</c:v>
                </c:pt>
                <c:pt idx="115">
                  <c:v>4.284748865757E-5</c:v>
                </c:pt>
                <c:pt idx="116">
                  <c:v>3.8876540202179997E-5</c:v>
                </c:pt>
                <c:pt idx="117">
                  <c:v>4.172729313723E-5</c:v>
                </c:pt>
                <c:pt idx="118">
                  <c:v>5.8479967265159997E-5</c:v>
                </c:pt>
                <c:pt idx="119">
                  <c:v>8.3741819253189997E-5</c:v>
                </c:pt>
                <c:pt idx="120">
                  <c:v>6.0476213548100002E-5</c:v>
                </c:pt>
                <c:pt idx="121">
                  <c:v>5.6533983297410003E-5</c:v>
                </c:pt>
                <c:pt idx="122">
                  <c:v>2.3409220375470001E-5</c:v>
                </c:pt>
                <c:pt idx="123">
                  <c:v>6.7570785176940005E-5</c:v>
                </c:pt>
                <c:pt idx="124">
                  <c:v>3.337609086884E-5</c:v>
                </c:pt>
                <c:pt idx="125">
                  <c:v>5.6749406212480003E-5</c:v>
                </c:pt>
                <c:pt idx="126">
                  <c:v>7.2231086960529997E-5</c:v>
                </c:pt>
                <c:pt idx="127">
                  <c:v>3.7052632251290002E-5</c:v>
                </c:pt>
                <c:pt idx="128">
                  <c:v>5.9384739870439999E-5</c:v>
                </c:pt>
                <c:pt idx="129">
                  <c:v>5.2038838475709998E-5</c:v>
                </c:pt>
                <c:pt idx="130">
                  <c:v>7.9986290074879999E-5</c:v>
                </c:pt>
                <c:pt idx="131">
                  <c:v>3.3720767532939999E-5</c:v>
                </c:pt>
                <c:pt idx="132">
                  <c:v>7.9074336099439996E-5</c:v>
                </c:pt>
                <c:pt idx="133">
                  <c:v>4.4728843931809997E-5</c:v>
                </c:pt>
                <c:pt idx="134">
                  <c:v>6.385116284946E-5</c:v>
                </c:pt>
                <c:pt idx="135">
                  <c:v>5.3561157983490003E-5</c:v>
                </c:pt>
                <c:pt idx="136">
                  <c:v>8.097723184619E-5</c:v>
                </c:pt>
                <c:pt idx="137">
                  <c:v>4.2337658669570002E-5</c:v>
                </c:pt>
                <c:pt idx="138">
                  <c:v>6.434663373511E-5</c:v>
                </c:pt>
                <c:pt idx="139">
                  <c:v>7.9383105912709994E-5</c:v>
                </c:pt>
                <c:pt idx="140">
                  <c:v>4.5647979277419997E-5</c:v>
                </c:pt>
                <c:pt idx="141">
                  <c:v>8.1135207437910004E-5</c:v>
                </c:pt>
                <c:pt idx="142">
                  <c:v>3.717470463016E-5</c:v>
                </c:pt>
                <c:pt idx="143">
                  <c:v>8.4072133176959997E-5</c:v>
                </c:pt>
                <c:pt idx="144">
                  <c:v>3.9544349419879999E-5</c:v>
                </c:pt>
                <c:pt idx="145">
                  <c:v>8.1171114288739997E-5</c:v>
                </c:pt>
                <c:pt idx="146">
                  <c:v>3.394336818019E-5</c:v>
                </c:pt>
                <c:pt idx="147">
                  <c:v>6.3125902670439998E-5</c:v>
                </c:pt>
                <c:pt idx="148">
                  <c:v>5.7086901506409998E-5</c:v>
                </c:pt>
                <c:pt idx="149">
                  <c:v>3.6399182135939999E-5</c:v>
                </c:pt>
                <c:pt idx="150">
                  <c:v>9.0778943558690006E-5</c:v>
                </c:pt>
                <c:pt idx="151">
                  <c:v>6.3858344219619995E-5</c:v>
                </c:pt>
                <c:pt idx="152">
                  <c:v>9.8139207693750006E-5</c:v>
                </c:pt>
                <c:pt idx="153">
                  <c:v>6.741280958522E-5</c:v>
                </c:pt>
                <c:pt idx="154">
                  <c:v>7.6209216786080002E-5</c:v>
                </c:pt>
                <c:pt idx="155">
                  <c:v>9.6351199317720003E-5</c:v>
                </c:pt>
                <c:pt idx="156">
                  <c:v>4.7033863666E-5</c:v>
                </c:pt>
                <c:pt idx="157">
                  <c:v>7.1132431912700005E-5</c:v>
                </c:pt>
                <c:pt idx="158">
                  <c:v>8.9314075012229995E-5</c:v>
                </c:pt>
                <c:pt idx="159">
                  <c:v>5.9162135585209998E-5</c:v>
                </c:pt>
                <c:pt idx="160">
                  <c:v>9.0793306299019998E-5</c:v>
                </c:pt>
                <c:pt idx="161">
                  <c:v>5.7582372392059997E-5</c:v>
                </c:pt>
                <c:pt idx="162">
                  <c:v>7.6266667747399995E-5</c:v>
                </c:pt>
                <c:pt idx="163">
                  <c:v>8.6908527009650006E-5</c:v>
                </c:pt>
                <c:pt idx="164">
                  <c:v>5.36975931027E-5</c:v>
                </c:pt>
                <c:pt idx="165">
                  <c:v>7.9182049375960001E-5</c:v>
                </c:pt>
                <c:pt idx="166">
                  <c:v>3.5121011023880002E-5</c:v>
                </c:pt>
                <c:pt idx="167">
                  <c:v>5.6239572586490003E-5</c:v>
                </c:pt>
                <c:pt idx="168">
                  <c:v>5.3345735068429998E-5</c:v>
                </c:pt>
                <c:pt idx="169">
                  <c:v>5.5033207900119998E-5</c:v>
                </c:pt>
                <c:pt idx="170">
                  <c:v>8.7238840933420006E-5</c:v>
                </c:pt>
                <c:pt idx="171">
                  <c:v>9.7062096756420001E-5</c:v>
                </c:pt>
                <c:pt idx="172">
                  <c:v>4.3005464249289997E-5</c:v>
                </c:pt>
                <c:pt idx="173">
                  <c:v>6.5983840613629996E-5</c:v>
                </c:pt>
                <c:pt idx="174">
                  <c:v>9.9151693575550006E-5</c:v>
                </c:pt>
                <c:pt idx="175">
                  <c:v>4.6380413550650003E-5</c:v>
                </c:pt>
                <c:pt idx="176">
                  <c:v>8.305246592499E-5</c:v>
                </c:pt>
                <c:pt idx="177">
                  <c:v>8.3368417108429995E-5</c:v>
                </c:pt>
                <c:pt idx="178">
                  <c:v>5.4451567848450001E-5</c:v>
                </c:pt>
                <c:pt idx="179">
                  <c:v>9.7629374067759999E-5</c:v>
                </c:pt>
                <c:pt idx="180">
                  <c:v>4.4405711378199998E-5</c:v>
                </c:pt>
                <c:pt idx="181">
                  <c:v>8.4905099356550007E-5</c:v>
                </c:pt>
                <c:pt idx="182">
                  <c:v>1.122350004152E-4</c:v>
                </c:pt>
                <c:pt idx="183">
                  <c:v>6.1431252106559995E-5</c:v>
                </c:pt>
                <c:pt idx="184">
                  <c:v>9.4462666311300003E-5</c:v>
                </c:pt>
                <c:pt idx="185">
                  <c:v>7.4629453592930001E-5</c:v>
                </c:pt>
                <c:pt idx="186">
                  <c:v>6.6938882810060001E-5</c:v>
                </c:pt>
                <c:pt idx="187">
                  <c:v>1.028856786434E-4</c:v>
                </c:pt>
                <c:pt idx="188">
                  <c:v>6.3815255998629994E-5</c:v>
                </c:pt>
                <c:pt idx="189">
                  <c:v>7.5175194069739999E-5</c:v>
                </c:pt>
                <c:pt idx="190">
                  <c:v>1.067704579327E-4</c:v>
                </c:pt>
                <c:pt idx="191">
                  <c:v>5.4078169341659998E-5</c:v>
                </c:pt>
                <c:pt idx="192">
                  <c:v>7.798286242178E-5</c:v>
                </c:pt>
                <c:pt idx="193">
                  <c:v>1.07502892206E-4</c:v>
                </c:pt>
                <c:pt idx="194">
                  <c:v>5.6440636399200002E-5</c:v>
                </c:pt>
                <c:pt idx="195">
                  <c:v>8.6233536421790002E-5</c:v>
                </c:pt>
                <c:pt idx="196">
                  <c:v>9.9862583738290006E-5</c:v>
                </c:pt>
                <c:pt idx="197">
                  <c:v>6.3614199461880001E-5</c:v>
                </c:pt>
                <c:pt idx="198">
                  <c:v>9.8613134468910005E-5</c:v>
                </c:pt>
                <c:pt idx="199">
                  <c:v>7.9117417044469998E-5</c:v>
                </c:pt>
                <c:pt idx="200">
                  <c:v>6.8504283262879996E-5</c:v>
                </c:pt>
                <c:pt idx="201">
                  <c:v>1.055999964592E-4</c:v>
                </c:pt>
                <c:pt idx="202">
                  <c:v>6.7039407440459999E-5</c:v>
                </c:pt>
                <c:pt idx="203">
                  <c:v>8.8344670075459996E-5</c:v>
                </c:pt>
                <c:pt idx="204">
                  <c:v>1.2450688518579999E-4</c:v>
                </c:pt>
                <c:pt idx="205">
                  <c:v>7.0766218414059997E-5</c:v>
                </c:pt>
                <c:pt idx="206">
                  <c:v>9.9431737908159995E-5</c:v>
                </c:pt>
                <c:pt idx="207">
                  <c:v>1.2720684753729999E-4</c:v>
                </c:pt>
                <c:pt idx="208">
                  <c:v>6.9265443016770006E-5</c:v>
                </c:pt>
                <c:pt idx="209">
                  <c:v>8.2858583482450004E-5</c:v>
                </c:pt>
                <c:pt idx="210">
                  <c:v>1.0303647286489999E-4</c:v>
                </c:pt>
                <c:pt idx="211">
                  <c:v>1.0939860658249999E-4</c:v>
                </c:pt>
                <c:pt idx="212">
                  <c:v>7.0206115196919995E-5</c:v>
                </c:pt>
                <c:pt idx="213">
                  <c:v>8.5867315647189995E-5</c:v>
                </c:pt>
                <c:pt idx="214">
                  <c:v>1.16349568998E-4</c:v>
                </c:pt>
                <c:pt idx="215">
                  <c:v>9.8943448392670004E-5</c:v>
                </c:pt>
                <c:pt idx="216">
                  <c:v>8.6987514805510002E-5</c:v>
                </c:pt>
                <c:pt idx="217">
                  <c:v>1.0869489779E-4</c:v>
                </c:pt>
                <c:pt idx="218">
                  <c:v>1.240114215761E-4</c:v>
                </c:pt>
                <c:pt idx="219">
                  <c:v>8.5422114352699994E-5</c:v>
                </c:pt>
                <c:pt idx="220">
                  <c:v>9.2222275270610003E-5</c:v>
                </c:pt>
                <c:pt idx="221">
                  <c:v>1.174625867861E-4</c:v>
                </c:pt>
                <c:pt idx="222">
                  <c:v>1.0286413453289999E-4</c:v>
                </c:pt>
                <c:pt idx="223">
                  <c:v>7.3466173489580006E-5</c:v>
                </c:pt>
                <c:pt idx="224">
                  <c:v>9.4663730124009996E-5</c:v>
                </c:pt>
                <c:pt idx="225">
                  <c:v>1.19243406516E-4</c:v>
                </c:pt>
                <c:pt idx="226">
                  <c:v>1.2395397061480001E-4</c:v>
                </c:pt>
                <c:pt idx="227">
                  <c:v>8.8861685071609997E-5</c:v>
                </c:pt>
                <c:pt idx="228">
                  <c:v>1.2437763507479999E-4</c:v>
                </c:pt>
                <c:pt idx="229">
                  <c:v>1.5613806317560001E-4</c:v>
                </c:pt>
                <c:pt idx="230">
                  <c:v>1.073018356692E-4</c:v>
                </c:pt>
                <c:pt idx="231">
                  <c:v>1.2620873167179999E-4</c:v>
                </c:pt>
                <c:pt idx="232">
                  <c:v>1.45438752952E-4</c:v>
                </c:pt>
                <c:pt idx="233">
                  <c:v>1.4192018716129999E-4</c:v>
                </c:pt>
                <c:pt idx="234">
                  <c:v>8.9622844825500007E-5</c:v>
                </c:pt>
                <c:pt idx="235">
                  <c:v>1.044510790962E-4</c:v>
                </c:pt>
                <c:pt idx="236">
                  <c:v>1.2293430336290001E-4</c:v>
                </c:pt>
                <c:pt idx="237">
                  <c:v>1.399742177455E-4</c:v>
                </c:pt>
                <c:pt idx="238">
                  <c:v>9.2552589194380003E-5</c:v>
                </c:pt>
                <c:pt idx="239">
                  <c:v>1.076393309631E-4</c:v>
                </c:pt>
                <c:pt idx="240">
                  <c:v>1.262015430257E-4</c:v>
                </c:pt>
                <c:pt idx="241">
                  <c:v>1.444980734959E-4</c:v>
                </c:pt>
                <c:pt idx="242">
                  <c:v>1.056646215147E-4</c:v>
                </c:pt>
                <c:pt idx="243">
                  <c:v>9.7220072348140006E-5</c:v>
                </c:pt>
                <c:pt idx="244">
                  <c:v>1.1829555296569999E-4</c:v>
                </c:pt>
                <c:pt idx="245">
                  <c:v>1.384590723319E-4</c:v>
                </c:pt>
                <c:pt idx="246">
                  <c:v>1.2909538054370001E-4</c:v>
                </c:pt>
                <c:pt idx="247">
                  <c:v>1.011838394334E-4</c:v>
                </c:pt>
                <c:pt idx="248">
                  <c:v>1.2597176828419999E-4</c:v>
                </c:pt>
                <c:pt idx="249">
                  <c:v>1.4551774074790001E-4</c:v>
                </c:pt>
                <c:pt idx="250">
                  <c:v>1.547234569443E-4</c:v>
                </c:pt>
                <c:pt idx="251">
                  <c:v>1.062965311576E-4</c:v>
                </c:pt>
                <c:pt idx="252">
                  <c:v>1.3320994912649999E-4</c:v>
                </c:pt>
                <c:pt idx="253">
                  <c:v>1.5615242591589999E-4</c:v>
                </c:pt>
                <c:pt idx="254">
                  <c:v>1.3975160254629999E-4</c:v>
                </c:pt>
                <c:pt idx="255">
                  <c:v>1.112943282351E-4</c:v>
                </c:pt>
                <c:pt idx="256">
                  <c:v>1.3229799515099999E-4</c:v>
                </c:pt>
                <c:pt idx="257">
                  <c:v>1.508817513241E-4</c:v>
                </c:pt>
                <c:pt idx="258">
                  <c:v>1.5516148414459999E-4</c:v>
                </c:pt>
                <c:pt idx="259">
                  <c:v>1.123570764321E-4</c:v>
                </c:pt>
                <c:pt idx="260">
                  <c:v>1.2763770064340001E-4</c:v>
                </c:pt>
                <c:pt idx="261">
                  <c:v>1.471980358474E-4</c:v>
                </c:pt>
                <c:pt idx="262">
                  <c:v>1.6927164688239999E-4</c:v>
                </c:pt>
                <c:pt idx="263">
                  <c:v>1.2703450920530001E-4</c:v>
                </c:pt>
                <c:pt idx="264">
                  <c:v>1.332674000878E-4</c:v>
                </c:pt>
                <c:pt idx="265">
                  <c:v>1.535673509352E-4</c:v>
                </c:pt>
                <c:pt idx="266">
                  <c:v>1.7437714268450001E-4</c:v>
                </c:pt>
                <c:pt idx="267">
                  <c:v>1.5659762721040001E-4</c:v>
                </c:pt>
                <c:pt idx="268">
                  <c:v>1.401034678565E-4</c:v>
                </c:pt>
                <c:pt idx="269">
                  <c:v>1.561955141369E-4</c:v>
                </c:pt>
                <c:pt idx="270">
                  <c:v>1.7128942999990001E-4</c:v>
                </c:pt>
                <c:pt idx="271">
                  <c:v>1.528851862531E-4</c:v>
                </c:pt>
                <c:pt idx="272">
                  <c:v>1.4399542124009999E-4</c:v>
                </c:pt>
                <c:pt idx="273">
                  <c:v>1.608988968655E-4</c:v>
                </c:pt>
                <c:pt idx="274">
                  <c:v>1.7735715664459999E-4</c:v>
                </c:pt>
                <c:pt idx="275">
                  <c:v>1.7999249394050001E-4</c:v>
                </c:pt>
                <c:pt idx="276">
                  <c:v>1.418411993654E-4</c:v>
                </c:pt>
                <c:pt idx="277">
                  <c:v>1.562601391925E-4</c:v>
                </c:pt>
                <c:pt idx="278">
                  <c:v>1.761938765412E-4</c:v>
                </c:pt>
                <c:pt idx="279">
                  <c:v>1.9553161109800001E-4</c:v>
                </c:pt>
                <c:pt idx="280">
                  <c:v>1.6316083201670001E-4</c:v>
                </c:pt>
                <c:pt idx="281">
                  <c:v>1.6862536722329999E-4</c:v>
                </c:pt>
                <c:pt idx="282">
                  <c:v>1.8534931587060001E-4</c:v>
                </c:pt>
                <c:pt idx="283">
                  <c:v>1.9985441758760001E-4</c:v>
                </c:pt>
                <c:pt idx="284">
                  <c:v>1.8221851496490001E-4</c:v>
                </c:pt>
                <c:pt idx="285">
                  <c:v>1.5227482072080001E-4</c:v>
                </c:pt>
                <c:pt idx="286">
                  <c:v>1.682088914094E-4</c:v>
                </c:pt>
                <c:pt idx="287">
                  <c:v>1.8187383830079999E-4</c:v>
                </c:pt>
                <c:pt idx="288">
                  <c:v>1.9154630717819999E-4</c:v>
                </c:pt>
                <c:pt idx="289">
                  <c:v>1.524327963125E-4</c:v>
                </c:pt>
                <c:pt idx="290">
                  <c:v>1.6250020416920001E-4</c:v>
                </c:pt>
                <c:pt idx="291">
                  <c:v>1.773786934791E-4</c:v>
                </c:pt>
                <c:pt idx="292">
                  <c:v>1.9304707529949999E-4</c:v>
                </c:pt>
                <c:pt idx="293">
                  <c:v>1.6226324078160001E-4</c:v>
                </c:pt>
                <c:pt idx="294">
                  <c:v>1.522820093669E-4</c:v>
                </c:pt>
                <c:pt idx="295">
                  <c:v>1.7207213386429999E-4</c:v>
                </c:pt>
                <c:pt idx="296">
                  <c:v>1.9115854229309999E-4</c:v>
                </c:pt>
                <c:pt idx="297">
                  <c:v>1.9039020116910001E-4</c:v>
                </c:pt>
                <c:pt idx="298">
                  <c:v>1.5990076644810001E-4</c:v>
                </c:pt>
                <c:pt idx="299">
                  <c:v>1.8020790594159999E-4</c:v>
                </c:pt>
                <c:pt idx="300">
                  <c:v>1.9804487237710001E-4</c:v>
                </c:pt>
                <c:pt idx="301">
                  <c:v>2.09268371691E-4</c:v>
                </c:pt>
                <c:pt idx="302">
                  <c:v>1.6216270159929999E-4</c:v>
                </c:pt>
                <c:pt idx="303">
                  <c:v>1.6411585966129999E-4</c:v>
                </c:pt>
                <c:pt idx="304">
                  <c:v>1.82390853297E-4</c:v>
                </c:pt>
                <c:pt idx="305">
                  <c:v>2.0373919687700001E-4</c:v>
                </c:pt>
                <c:pt idx="306">
                  <c:v>2.0632427185770001E-4</c:v>
                </c:pt>
                <c:pt idx="307">
                  <c:v>1.6372810932809999E-4</c:v>
                </c:pt>
                <c:pt idx="308">
                  <c:v>1.7617233970669999E-4</c:v>
                </c:pt>
                <c:pt idx="309">
                  <c:v>1.963574031834E-4</c:v>
                </c:pt>
                <c:pt idx="310">
                  <c:v>2.1336140343920001E-4</c:v>
                </c:pt>
                <c:pt idx="311">
                  <c:v>1.9505051022860001E-4</c:v>
                </c:pt>
                <c:pt idx="312">
                  <c:v>1.6585360572210001E-4</c:v>
                </c:pt>
                <c:pt idx="313">
                  <c:v>1.756337733241E-4</c:v>
                </c:pt>
                <c:pt idx="314">
                  <c:v>1.996461796807E-4</c:v>
                </c:pt>
                <c:pt idx="315">
                  <c:v>2.2100171190689999E-4</c:v>
                </c:pt>
                <c:pt idx="316">
                  <c:v>1.968169672182E-4</c:v>
                </c:pt>
                <c:pt idx="317">
                  <c:v>1.9191252067690001E-4</c:v>
                </c:pt>
                <c:pt idx="318">
                  <c:v>2.0112541096749999E-4</c:v>
                </c:pt>
                <c:pt idx="319">
                  <c:v>2.2477877791970001E-4</c:v>
                </c:pt>
                <c:pt idx="320">
                  <c:v>2.40102483076E-4</c:v>
                </c:pt>
                <c:pt idx="321">
                  <c:v>1.8541395547799999E-4</c:v>
                </c:pt>
                <c:pt idx="322">
                  <c:v>1.86857272638E-4</c:v>
                </c:pt>
                <c:pt idx="323">
                  <c:v>2.1138669399080001E-4</c:v>
                </c:pt>
                <c:pt idx="324">
                  <c:v>2.3495388450099999E-4</c:v>
                </c:pt>
                <c:pt idx="325">
                  <c:v>2.050676412182E-4</c:v>
                </c:pt>
                <c:pt idx="326">
                  <c:v>2.01146947802E-4</c:v>
                </c:pt>
                <c:pt idx="327">
                  <c:v>2.1097020362499999E-4</c:v>
                </c:pt>
                <c:pt idx="328">
                  <c:v>2.3188053455669999E-4</c:v>
                </c:pt>
                <c:pt idx="329">
                  <c:v>2.4528696667400001E-4</c:v>
                </c:pt>
                <c:pt idx="330">
                  <c:v>1.8908330821429999E-4</c:v>
                </c:pt>
                <c:pt idx="331">
                  <c:v>1.8923410971180001E-4</c:v>
                </c:pt>
                <c:pt idx="332">
                  <c:v>2.1211913553999999E-4</c:v>
                </c:pt>
                <c:pt idx="333">
                  <c:v>2.3667009372730001E-4</c:v>
                </c:pt>
                <c:pt idx="334">
                  <c:v>2.4803719134070001E-4</c:v>
                </c:pt>
                <c:pt idx="335">
                  <c:v>2.378333738307E-4</c:v>
                </c:pt>
                <c:pt idx="336">
                  <c:v>1.9627122674139999E-4</c:v>
                </c:pt>
                <c:pt idx="337">
                  <c:v>2.049024769804E-4</c:v>
                </c:pt>
                <c:pt idx="338">
                  <c:v>2.3152866924650001E-4</c:v>
                </c:pt>
                <c:pt idx="339">
                  <c:v>2.5699159596120002E-4</c:v>
                </c:pt>
                <c:pt idx="340">
                  <c:v>2.550168719608E-4</c:v>
                </c:pt>
                <c:pt idx="341">
                  <c:v>2.1912035299469999E-4</c:v>
                </c:pt>
                <c:pt idx="342">
                  <c:v>2.0886625861749999E-4</c:v>
                </c:pt>
                <c:pt idx="343">
                  <c:v>2.2260301921050001E-4</c:v>
                </c:pt>
                <c:pt idx="344">
                  <c:v>2.4595478316770001E-4</c:v>
                </c:pt>
                <c:pt idx="345">
                  <c:v>2.5842056493269999E-4</c:v>
                </c:pt>
                <c:pt idx="346">
                  <c:v>2.345517714275E-4</c:v>
                </c:pt>
                <c:pt idx="347">
                  <c:v>2.0841386867690001E-4</c:v>
                </c:pt>
                <c:pt idx="348">
                  <c:v>2.260641340399E-4</c:v>
                </c:pt>
                <c:pt idx="349">
                  <c:v>2.399373188382E-4</c:v>
                </c:pt>
                <c:pt idx="350">
                  <c:v>2.6359787443650001E-4</c:v>
                </c:pt>
                <c:pt idx="351">
                  <c:v>2.7301182853990002E-4</c:v>
                </c:pt>
                <c:pt idx="352">
                  <c:v>2.31851809076E-4</c:v>
                </c:pt>
                <c:pt idx="353">
                  <c:v>2.255758445244E-4</c:v>
                </c:pt>
                <c:pt idx="354">
                  <c:v>2.4395853688470001E-4</c:v>
                </c:pt>
                <c:pt idx="355">
                  <c:v>2.6319574681110002E-4</c:v>
                </c:pt>
                <c:pt idx="356">
                  <c:v>2.7481419965620001E-4</c:v>
                </c:pt>
                <c:pt idx="357">
                  <c:v>2.464502467774E-4</c:v>
                </c:pt>
                <c:pt idx="358">
                  <c:v>2.2618621005679999E-4</c:v>
                </c:pt>
                <c:pt idx="359">
                  <c:v>2.371368318563E-4</c:v>
                </c:pt>
                <c:pt idx="360">
                  <c:v>2.4983956245710001E-4</c:v>
                </c:pt>
                <c:pt idx="361">
                  <c:v>2.710658300202E-4</c:v>
                </c:pt>
                <c:pt idx="362">
                  <c:v>2.8245450812390001E-4</c:v>
                </c:pt>
                <c:pt idx="363">
                  <c:v>2.7034778031519998E-4</c:v>
                </c:pt>
                <c:pt idx="364">
                  <c:v>2.3250526282939999E-4</c:v>
                </c:pt>
                <c:pt idx="365">
                  <c:v>2.4407343880740001E-4</c:v>
                </c:pt>
                <c:pt idx="366">
                  <c:v>2.6797095779329999E-4</c:v>
                </c:pt>
                <c:pt idx="367">
                  <c:v>2.8665523859669999E-4</c:v>
                </c:pt>
                <c:pt idx="368">
                  <c:v>2.8802675660700002E-4</c:v>
                </c:pt>
                <c:pt idx="369">
                  <c:v>2.4100007431119999E-4</c:v>
                </c:pt>
                <c:pt idx="370">
                  <c:v>2.4773561744950002E-4</c:v>
                </c:pt>
                <c:pt idx="371">
                  <c:v>2.6789912953969998E-4</c:v>
                </c:pt>
                <c:pt idx="372">
                  <c:v>2.7780854725279998E-4</c:v>
                </c:pt>
                <c:pt idx="373">
                  <c:v>2.9372109565879999E-4</c:v>
                </c:pt>
                <c:pt idx="374">
                  <c:v>2.8926902450620001E-4</c:v>
                </c:pt>
                <c:pt idx="375">
                  <c:v>2.475776418578E-4</c:v>
                </c:pt>
                <c:pt idx="376">
                  <c:v>2.5692695635369999E-4</c:v>
                </c:pt>
                <c:pt idx="377">
                  <c:v>2.6733902632259998E-4</c:v>
                </c:pt>
                <c:pt idx="378">
                  <c:v>2.8841450694020002E-4</c:v>
                </c:pt>
                <c:pt idx="379">
                  <c:v>3.0895145027899998E-4</c:v>
                </c:pt>
                <c:pt idx="380">
                  <c:v>2.8844323242079999E-4</c:v>
                </c:pt>
                <c:pt idx="381">
                  <c:v>2.5859288871290002E-4</c:v>
                </c:pt>
                <c:pt idx="382">
                  <c:v>2.689977991395E-4</c:v>
                </c:pt>
                <c:pt idx="383">
                  <c:v>2.8850068338220002E-4</c:v>
                </c:pt>
                <c:pt idx="384">
                  <c:v>2.9718937003050001E-4</c:v>
                </c:pt>
                <c:pt idx="385">
                  <c:v>3.0623711063530002E-4</c:v>
                </c:pt>
                <c:pt idx="386">
                  <c:v>2.640789898578E-4</c:v>
                </c:pt>
                <c:pt idx="387">
                  <c:v>2.6153700309810001E-4</c:v>
                </c:pt>
                <c:pt idx="388">
                  <c:v>2.7431870694269998E-4</c:v>
                </c:pt>
                <c:pt idx="389">
                  <c:v>2.8515447047539999E-4</c:v>
                </c:pt>
                <c:pt idx="390">
                  <c:v>2.9423809610309998E-4</c:v>
                </c:pt>
                <c:pt idx="391">
                  <c:v>3.0452091596089997E-4</c:v>
                </c:pt>
                <c:pt idx="392">
                  <c:v>2.9668671777470003E-4</c:v>
                </c:pt>
                <c:pt idx="393">
                  <c:v>2.7084324392490002E-4</c:v>
                </c:pt>
                <c:pt idx="394">
                  <c:v>2.6962251286020002E-4</c:v>
                </c:pt>
                <c:pt idx="395">
                  <c:v>2.9048975557090001E-4</c:v>
                </c:pt>
                <c:pt idx="396">
                  <c:v>2.9982472187840001E-4</c:v>
                </c:pt>
                <c:pt idx="397">
                  <c:v>3.2086428836920002E-4</c:v>
                </c:pt>
                <c:pt idx="398">
                  <c:v>2.9982472187840001E-4</c:v>
                </c:pt>
                <c:pt idx="399">
                  <c:v>2.752306754701E-4</c:v>
                </c:pt>
                <c:pt idx="400">
                  <c:v>2.7762903482650002E-4</c:v>
                </c:pt>
                <c:pt idx="401">
                  <c:v>2.9308200464579998E-4</c:v>
                </c:pt>
                <c:pt idx="402">
                  <c:v>3.1207507709040002E-4</c:v>
                </c:pt>
                <c:pt idx="403">
                  <c:v>3.1924861832520002E-4</c:v>
                </c:pt>
                <c:pt idx="404">
                  <c:v>2.844651171472E-4</c:v>
                </c:pt>
                <c:pt idx="405">
                  <c:v>2.7548198704610002E-4</c:v>
                </c:pt>
                <c:pt idx="406">
                  <c:v>2.8730867779809999E-4</c:v>
                </c:pt>
                <c:pt idx="407">
                  <c:v>3.1002855394040001E-4</c:v>
                </c:pt>
                <c:pt idx="408">
                  <c:v>3.2747775549070001E-4</c:v>
                </c:pt>
                <c:pt idx="409">
                  <c:v>3.3249708940280001E-4</c:v>
                </c:pt>
                <c:pt idx="410">
                  <c:v>3.200313367415E-4</c:v>
                </c:pt>
                <c:pt idx="411">
                  <c:v>2.9722528415729999E-4</c:v>
                </c:pt>
                <c:pt idx="412">
                  <c:v>2.9206951148809997E-4</c:v>
                </c:pt>
                <c:pt idx="413">
                  <c:v>2.9826650279569998E-4</c:v>
                </c:pt>
                <c:pt idx="414">
                  <c:v>3.0697672627869998E-4</c:v>
                </c:pt>
                <c:pt idx="415">
                  <c:v>3.1765451421960001E-4</c:v>
                </c:pt>
                <c:pt idx="416">
                  <c:v>3.3696350874379998E-4</c:v>
                </c:pt>
                <c:pt idx="417">
                  <c:v>3.4021638566630001E-4</c:v>
                </c:pt>
                <c:pt idx="418">
                  <c:v>2.9207670013420002E-4</c:v>
                </c:pt>
                <c:pt idx="419">
                  <c:v>2.9105701833030001E-4</c:v>
                </c:pt>
                <c:pt idx="420">
                  <c:v>2.9915690538470001E-4</c:v>
                </c:pt>
                <c:pt idx="421">
                  <c:v>3.2161109265870002E-4</c:v>
                </c:pt>
                <c:pt idx="422">
                  <c:v>3.2892826129679999E-4</c:v>
                </c:pt>
                <c:pt idx="423">
                  <c:v>3.282532852609E-4</c:v>
                </c:pt>
                <c:pt idx="424">
                  <c:v>2.9906356940050002E-4</c:v>
                </c:pt>
                <c:pt idx="425">
                  <c:v>2.8849349473600001E-4</c:v>
                </c:pt>
                <c:pt idx="426">
                  <c:v>2.9951593023720002E-4</c:v>
                </c:pt>
                <c:pt idx="427">
                  <c:v>3.1118464539759999E-4</c:v>
                </c:pt>
                <c:pt idx="428">
                  <c:v>3.3502472797410001E-4</c:v>
                </c:pt>
                <c:pt idx="429">
                  <c:v>3.5296220448800001E-4</c:v>
                </c:pt>
                <c:pt idx="430">
                  <c:v>3.3007000456559998E-4</c:v>
                </c:pt>
                <c:pt idx="431">
                  <c:v>3.0479379347529999E-4</c:v>
                </c:pt>
                <c:pt idx="432">
                  <c:v>3.1896858126860002E-4</c:v>
                </c:pt>
                <c:pt idx="433">
                  <c:v>3.2841126085260002E-4</c:v>
                </c:pt>
                <c:pt idx="434">
                  <c:v>3.4033847623499998E-4</c:v>
                </c:pt>
                <c:pt idx="435">
                  <c:v>3.4984576632270001E-4</c:v>
                </c:pt>
                <c:pt idx="436">
                  <c:v>3.5982701228930001E-4</c:v>
                </c:pt>
                <c:pt idx="437">
                  <c:v>3.5429783747529999E-4</c:v>
                </c:pt>
                <c:pt idx="438">
                  <c:v>3.2075657509269997E-4</c:v>
                </c:pt>
                <c:pt idx="439">
                  <c:v>3.0964796314950001E-4</c:v>
                </c:pt>
                <c:pt idx="440">
                  <c:v>3.2597698736940001E-4</c:v>
                </c:pt>
                <c:pt idx="441">
                  <c:v>3.3726511173880002E-4</c:v>
                </c:pt>
                <c:pt idx="442">
                  <c:v>3.5304119228390002E-4</c:v>
                </c:pt>
                <c:pt idx="443">
                  <c:v>3.6519102286549997E-4</c:v>
                </c:pt>
                <c:pt idx="444">
                  <c:v>3.7336270906959999E-4</c:v>
                </c:pt>
                <c:pt idx="445">
                  <c:v>3.5047766868959997E-4</c:v>
                </c:pt>
                <c:pt idx="446">
                  <c:v>3.2479217043149998E-4</c:v>
                </c:pt>
                <c:pt idx="447">
                  <c:v>3.2976124202829999E-4</c:v>
                </c:pt>
                <c:pt idx="448">
                  <c:v>3.4558039624240001E-4</c:v>
                </c:pt>
                <c:pt idx="449">
                  <c:v>3.5856317845169998E-4</c:v>
                </c:pt>
                <c:pt idx="450">
                  <c:v>3.7241485551929999E-4</c:v>
                </c:pt>
                <c:pt idx="451">
                  <c:v>3.859002608806E-4</c:v>
                </c:pt>
                <c:pt idx="452">
                  <c:v>3.9130018558349998E-4</c:v>
                </c:pt>
                <c:pt idx="453">
                  <c:v>3.7425311165860002E-4</c:v>
                </c:pt>
                <c:pt idx="454">
                  <c:v>3.3833502675410001E-4</c:v>
                </c:pt>
                <c:pt idx="455">
                  <c:v>3.3199443714690001E-4</c:v>
                </c:pt>
                <c:pt idx="456">
                  <c:v>3.4226290881630002E-4</c:v>
                </c:pt>
                <c:pt idx="457">
                  <c:v>3.549584653229E-4</c:v>
                </c:pt>
                <c:pt idx="458">
                  <c:v>3.6679231561720003E-4</c:v>
                </c:pt>
                <c:pt idx="459">
                  <c:v>3.7934424472040002E-4</c:v>
                </c:pt>
                <c:pt idx="460">
                  <c:v>3.9127146010290001E-4</c:v>
                </c:pt>
                <c:pt idx="461">
                  <c:v>3.8401893107219999E-4</c:v>
                </c:pt>
                <c:pt idx="462">
                  <c:v>3.5437682527120001E-4</c:v>
                </c:pt>
                <c:pt idx="463">
                  <c:v>3.4652827889660001E-4</c:v>
                </c:pt>
                <c:pt idx="464">
                  <c:v>3.6020757397640002E-4</c:v>
                </c:pt>
                <c:pt idx="465">
                  <c:v>3.8660399150100002E-4</c:v>
                </c:pt>
                <c:pt idx="466">
                  <c:v>3.9876098162489997E-4</c:v>
                </c:pt>
                <c:pt idx="467">
                  <c:v>4.0092956623989998E-4</c:v>
                </c:pt>
                <c:pt idx="468">
                  <c:v>3.7195527693259999E-4</c:v>
                </c:pt>
                <c:pt idx="469">
                  <c:v>3.5030534490940001E-4</c:v>
                </c:pt>
                <c:pt idx="470">
                  <c:v>3.540034231264E-4</c:v>
                </c:pt>
                <c:pt idx="471">
                  <c:v>3.6653381539510001E-4</c:v>
                </c:pt>
                <c:pt idx="472">
                  <c:v>3.7966019590390002E-4</c:v>
                </c:pt>
                <c:pt idx="473">
                  <c:v>3.9093397208489998E-4</c:v>
                </c:pt>
                <c:pt idx="474">
                  <c:v>4.0291144978259999E-4</c:v>
                </c:pt>
                <c:pt idx="475">
                  <c:v>4.0716963121669998E-4</c:v>
                </c:pt>
                <c:pt idx="476">
                  <c:v>3.7809481727889998E-4</c:v>
                </c:pt>
                <c:pt idx="477">
                  <c:v>3.4680831595320001E-4</c:v>
                </c:pt>
                <c:pt idx="478">
                  <c:v>3.432610246819E-4</c:v>
                </c:pt>
                <c:pt idx="479">
                  <c:v>3.5237337579020002E-4</c:v>
                </c:pt>
                <c:pt idx="480">
                  <c:v>3.639271890279E-4</c:v>
                </c:pt>
                <c:pt idx="481">
                  <c:v>3.7953094579279997E-4</c:v>
                </c:pt>
                <c:pt idx="482">
                  <c:v>3.9422992267649999E-4</c:v>
                </c:pt>
                <c:pt idx="483">
                  <c:v>4.0360799175690002E-4</c:v>
                </c:pt>
                <c:pt idx="484">
                  <c:v>3.8961990503590002E-4</c:v>
                </c:pt>
                <c:pt idx="485">
                  <c:v>3.5799591569229998E-4</c:v>
                </c:pt>
                <c:pt idx="486">
                  <c:v>3.5729937371800001E-4</c:v>
                </c:pt>
                <c:pt idx="487">
                  <c:v>3.7102896021679998E-4</c:v>
                </c:pt>
                <c:pt idx="488">
                  <c:v>3.8833453436380001E-4</c:v>
                </c:pt>
                <c:pt idx="489">
                  <c:v>4.033423028886E-4</c:v>
                </c:pt>
                <c:pt idx="490">
                  <c:v>4.1777559090410001E-4</c:v>
                </c:pt>
                <c:pt idx="491">
                  <c:v>4.3030598317270001E-4</c:v>
                </c:pt>
                <c:pt idx="492">
                  <c:v>4.1810589027589998E-4</c:v>
                </c:pt>
                <c:pt idx="493">
                  <c:v>3.820226702373E-4</c:v>
                </c:pt>
                <c:pt idx="494">
                  <c:v>3.6831464967690002E-4</c:v>
                </c:pt>
                <c:pt idx="495">
                  <c:v>3.7729056202810002E-4</c:v>
                </c:pt>
                <c:pt idx="496">
                  <c:v>3.894691180903E-4</c:v>
                </c:pt>
                <c:pt idx="497">
                  <c:v>3.9988118805919998E-4</c:v>
                </c:pt>
                <c:pt idx="498">
                  <c:v>4.1259109275420001E-4</c:v>
                </c:pt>
                <c:pt idx="499">
                  <c:v>4.2425980791450002E-4</c:v>
                </c:pt>
                <c:pt idx="500">
                  <c:v>4.2245024815199998E-4</c:v>
                </c:pt>
                <c:pt idx="501">
                  <c:v>3.8480162038469998E-4</c:v>
                </c:pt>
                <c:pt idx="502">
                  <c:v>3.6883883876729999E-4</c:v>
                </c:pt>
                <c:pt idx="503">
                  <c:v>3.9207571535370003E-4</c:v>
                </c:pt>
                <c:pt idx="504">
                  <c:v>4.0709783206690001E-4</c:v>
                </c:pt>
                <c:pt idx="505">
                  <c:v>4.2183988261970001E-4</c:v>
                </c:pt>
                <c:pt idx="506">
                  <c:v>4.3638088391159999E-4</c:v>
                </c:pt>
                <c:pt idx="507">
                  <c:v>4.3719232780860002E-4</c:v>
                </c:pt>
                <c:pt idx="508">
                  <c:v>4.1208844049830002E-4</c:v>
                </c:pt>
                <c:pt idx="509">
                  <c:v>3.8611568743359998E-4</c:v>
                </c:pt>
                <c:pt idx="510">
                  <c:v>3.9407194708470001E-4</c:v>
                </c:pt>
                <c:pt idx="511">
                  <c:v>4.0404600440519997E-4</c:v>
                </c:pt>
                <c:pt idx="512">
                  <c:v>4.1605220758359997E-4</c:v>
                </c:pt>
                <c:pt idx="513">
                  <c:v>4.2892727651629999E-4</c:v>
                </c:pt>
                <c:pt idx="514">
                  <c:v>4.4741050805900001E-4</c:v>
                </c:pt>
                <c:pt idx="515">
                  <c:v>4.3350140913390003E-4</c:v>
                </c:pt>
                <c:pt idx="516">
                  <c:v>4.058986378368E-4</c:v>
                </c:pt>
                <c:pt idx="517">
                  <c:v>4.0151839493770002E-4</c:v>
                </c:pt>
                <c:pt idx="518">
                  <c:v>4.1211716597900001E-4</c:v>
                </c:pt>
                <c:pt idx="519">
                  <c:v>4.2118644341830001E-4</c:v>
                </c:pt>
                <c:pt idx="520">
                  <c:v>4.3187857954759997E-4</c:v>
                </c:pt>
                <c:pt idx="521">
                  <c:v>4.4366935617289998E-4</c:v>
                </c:pt>
                <c:pt idx="522">
                  <c:v>4.5446917647500002E-4</c:v>
                </c:pt>
                <c:pt idx="523">
                  <c:v>4.5426093856800002E-4</c:v>
                </c:pt>
                <c:pt idx="524">
                  <c:v>4.2509275954219998E-4</c:v>
                </c:pt>
                <c:pt idx="525">
                  <c:v>4.0830418583939998E-4</c:v>
                </c:pt>
                <c:pt idx="526">
                  <c:v>4.1378309833819997E-4</c:v>
                </c:pt>
                <c:pt idx="527">
                  <c:v>4.2462602141310002E-4</c:v>
                </c:pt>
                <c:pt idx="528">
                  <c:v>4.4815731234850001E-4</c:v>
                </c:pt>
                <c:pt idx="529">
                  <c:v>4.6097493031990001E-4</c:v>
                </c:pt>
                <c:pt idx="530">
                  <c:v>4.6870860387570001E-4</c:v>
                </c:pt>
                <c:pt idx="531">
                  <c:v>4.5018226956019999E-4</c:v>
                </c:pt>
                <c:pt idx="532">
                  <c:v>4.1791202966119998E-4</c:v>
                </c:pt>
                <c:pt idx="533">
                  <c:v>4.1655485983940001E-4</c:v>
                </c:pt>
                <c:pt idx="534">
                  <c:v>4.2624888010320001E-4</c:v>
                </c:pt>
                <c:pt idx="535">
                  <c:v>4.373143892735E-4</c:v>
                </c:pt>
                <c:pt idx="536">
                  <c:v>4.5151790254749997E-4</c:v>
                </c:pt>
                <c:pt idx="537">
                  <c:v>4.6409855713140002E-4</c:v>
                </c:pt>
                <c:pt idx="538">
                  <c:v>4.7488402924499999E-4</c:v>
                </c:pt>
                <c:pt idx="539">
                  <c:v>4.6851471415720002E-4</c:v>
                </c:pt>
                <c:pt idx="540">
                  <c:v>4.3366657337169998E-4</c:v>
                </c:pt>
                <c:pt idx="541">
                  <c:v>4.2023858986789999E-4</c:v>
                </c:pt>
                <c:pt idx="542">
                  <c:v>4.3317826930429999E-4</c:v>
                </c:pt>
                <c:pt idx="543">
                  <c:v>4.4464593520390002E-4</c:v>
                </c:pt>
                <c:pt idx="544">
                  <c:v>4.5744201634079999E-4</c:v>
                </c:pt>
                <c:pt idx="545">
                  <c:v>4.6902455505909999E-4</c:v>
                </c:pt>
                <c:pt idx="546">
                  <c:v>4.7802919289099998E-4</c:v>
                </c:pt>
                <c:pt idx="547">
                  <c:v>4.8335012979810001E-4</c:v>
                </c:pt>
                <c:pt idx="548">
                  <c:v>4.634523065761E-4</c:v>
                </c:pt>
                <c:pt idx="549">
                  <c:v>4.3842740706170002E-4</c:v>
                </c:pt>
                <c:pt idx="550">
                  <c:v>4.4361190521160002E-4</c:v>
                </c:pt>
                <c:pt idx="551">
                  <c:v>4.5249448157850001E-4</c:v>
                </c:pt>
                <c:pt idx="552">
                  <c:v>4.5991217484699998E-4</c:v>
                </c:pt>
                <c:pt idx="553">
                  <c:v>4.7139418893489999E-4</c:v>
                </c:pt>
                <c:pt idx="554">
                  <c:v>4.8098049592230002E-4</c:v>
                </c:pt>
                <c:pt idx="555">
                  <c:v>4.9085402861239998E-4</c:v>
                </c:pt>
                <c:pt idx="556">
                  <c:v>4.9013592069970002E-4</c:v>
                </c:pt>
                <c:pt idx="557">
                  <c:v>4.6046508941799999E-4</c:v>
                </c:pt>
                <c:pt idx="558">
                  <c:v>4.4620415428649998E-4</c:v>
                </c:pt>
                <c:pt idx="559">
                  <c:v>4.565659619402E-4</c:v>
                </c:pt>
                <c:pt idx="560">
                  <c:v>4.6617380576210001E-4</c:v>
                </c:pt>
                <c:pt idx="561">
                  <c:v>4.7830925905149998E-4</c:v>
                </c:pt>
                <c:pt idx="562">
                  <c:v>4.8936042003330002E-4</c:v>
                </c:pt>
                <c:pt idx="563">
                  <c:v>4.9831479555000004E-4</c:v>
                </c:pt>
                <c:pt idx="564">
                  <c:v>5.0566071877260004E-4</c:v>
                </c:pt>
                <c:pt idx="565">
                  <c:v>4.8933166544879998E-4</c:v>
                </c:pt>
                <c:pt idx="566">
                  <c:v>4.5822470565329998E-4</c:v>
                </c:pt>
                <c:pt idx="567">
                  <c:v>4.56178211607E-4</c:v>
                </c:pt>
                <c:pt idx="568">
                  <c:v>4.6666208072570001E-4</c:v>
                </c:pt>
                <c:pt idx="569">
                  <c:v>4.7439575428139999E-4</c:v>
                </c:pt>
                <c:pt idx="570">
                  <c:v>4.8456367221660001E-4</c:v>
                </c:pt>
                <c:pt idx="571">
                  <c:v>4.9519835738470004E-4</c:v>
                </c:pt>
                <c:pt idx="572">
                  <c:v>5.0338439177720004E-4</c:v>
                </c:pt>
                <c:pt idx="573">
                  <c:v>5.0720456056300002E-4</c:v>
                </c:pt>
                <c:pt idx="574">
                  <c:v>4.8350810538979997E-4</c:v>
                </c:pt>
                <c:pt idx="575">
                  <c:v>4.6809823834339999E-4</c:v>
                </c:pt>
                <c:pt idx="576">
                  <c:v>4.7331146197390002E-4</c:v>
                </c:pt>
                <c:pt idx="577">
                  <c:v>4.8485808656550001E-4</c:v>
                </c:pt>
                <c:pt idx="578">
                  <c:v>5.0041876966129995E-4</c:v>
                </c:pt>
                <c:pt idx="579">
                  <c:v>5.1052204798910001E-4</c:v>
                </c:pt>
                <c:pt idx="580">
                  <c:v>5.158286076039E-4</c:v>
                </c:pt>
                <c:pt idx="581">
                  <c:v>5.1296351011839996E-4</c:v>
                </c:pt>
                <c:pt idx="582">
                  <c:v>4.8366608098149999E-4</c:v>
                </c:pt>
                <c:pt idx="583">
                  <c:v>4.7244259621949999E-4</c:v>
                </c:pt>
                <c:pt idx="584">
                  <c:v>4.7638479736629999E-4</c:v>
                </c:pt>
                <c:pt idx="585">
                  <c:v>4.8572695232E-4</c:v>
                </c:pt>
                <c:pt idx="586">
                  <c:v>4.9379811389369996E-4</c:v>
                </c:pt>
                <c:pt idx="587">
                  <c:v>5.0326233031229995E-4</c:v>
                </c:pt>
                <c:pt idx="588">
                  <c:v>5.1508902106429998E-4</c:v>
                </c:pt>
                <c:pt idx="589">
                  <c:v>5.2162347128610002E-4</c:v>
                </c:pt>
                <c:pt idx="590">
                  <c:v>5.1106780301779996E-4</c:v>
                </c:pt>
                <c:pt idx="591">
                  <c:v>4.8190681263800001E-4</c:v>
                </c:pt>
                <c:pt idx="592">
                  <c:v>4.7969512525009999E-4</c:v>
                </c:pt>
                <c:pt idx="593">
                  <c:v>4.9030827358370003E-4</c:v>
                </c:pt>
                <c:pt idx="594">
                  <c:v>5.0277402624490002E-4</c:v>
                </c:pt>
                <c:pt idx="595">
                  <c:v>5.1284144865349998E-4</c:v>
                </c:pt>
                <c:pt idx="596">
                  <c:v>5.2126444643359996E-4</c:v>
                </c:pt>
                <c:pt idx="597">
                  <c:v>5.3102307720110005E-4</c:v>
                </c:pt>
                <c:pt idx="598">
                  <c:v>5.3438363829629997E-4</c:v>
                </c:pt>
                <c:pt idx="599">
                  <c:v>5.1932566566390004E-4</c:v>
                </c:pt>
                <c:pt idx="600">
                  <c:v>4.9692892935130001E-4</c:v>
                </c:pt>
                <c:pt idx="601">
                  <c:v>5.0197698874399998E-4</c:v>
                </c:pt>
                <c:pt idx="602">
                  <c:v>5.1081646233800001E-4</c:v>
                </c:pt>
                <c:pt idx="603">
                  <c:v>5.178105202504E-4</c:v>
                </c:pt>
                <c:pt idx="604">
                  <c:v>5.2422290900719999E-4</c:v>
                </c:pt>
                <c:pt idx="605">
                  <c:v>5.3182733245190001E-4</c:v>
                </c:pt>
                <c:pt idx="606">
                  <c:v>5.3965434199200002E-4</c:v>
                </c:pt>
                <c:pt idx="607">
                  <c:v>5.4140645079310003E-4</c:v>
                </c:pt>
                <c:pt idx="608">
                  <c:v>5.1745865494010003E-4</c:v>
                </c:pt>
                <c:pt idx="609">
                  <c:v>4.9539224710319998E-4</c:v>
                </c:pt>
                <c:pt idx="610">
                  <c:v>4.9942778423429999E-4</c:v>
                </c:pt>
                <c:pt idx="611">
                  <c:v>5.1032815827059996E-4</c:v>
                </c:pt>
                <c:pt idx="612">
                  <c:v>5.1904562860729999E-4</c:v>
                </c:pt>
                <c:pt idx="613">
                  <c:v>5.3100869990889996E-4</c:v>
                </c:pt>
                <c:pt idx="614">
                  <c:v>5.4104736773299999E-4</c:v>
                </c:pt>
                <c:pt idx="615">
                  <c:v>5.5264431284740003E-4</c:v>
                </c:pt>
                <c:pt idx="616">
                  <c:v>5.4982944857329998E-4</c:v>
                </c:pt>
                <c:pt idx="617">
                  <c:v>5.1954109221699998E-4</c:v>
                </c:pt>
                <c:pt idx="618">
                  <c:v>5.111108766869E-4</c:v>
                </c:pt>
                <c:pt idx="619">
                  <c:v>5.1953387446699998E-4</c:v>
                </c:pt>
                <c:pt idx="620">
                  <c:v>5.3159752860670005E-4</c:v>
                </c:pt>
                <c:pt idx="621">
                  <c:v>5.4007797734810005E-4</c:v>
                </c:pt>
                <c:pt idx="622">
                  <c:v>5.4991559591139997E-4</c:v>
                </c:pt>
                <c:pt idx="623">
                  <c:v>5.5713223991919996E-4</c:v>
                </c:pt>
                <c:pt idx="624">
                  <c:v>5.6457868777220002E-4</c:v>
                </c:pt>
                <c:pt idx="625">
                  <c:v>5.4485315922650002E-4</c:v>
                </c:pt>
                <c:pt idx="626">
                  <c:v>5.1534036174420001E-4</c:v>
                </c:pt>
                <c:pt idx="627">
                  <c:v>5.1472999621180002E-4</c:v>
                </c:pt>
                <c:pt idx="628">
                  <c:v>5.2559445612130001E-4</c:v>
                </c:pt>
                <c:pt idx="629">
                  <c:v>5.3722003940489995E-4</c:v>
                </c:pt>
                <c:pt idx="630">
                  <c:v>5.4608110804109996E-4</c:v>
                </c:pt>
                <c:pt idx="631">
                  <c:v>5.5635673925279996E-4</c:v>
                </c:pt>
                <c:pt idx="632">
                  <c:v>5.6945439428089998E-4</c:v>
                </c:pt>
                <c:pt idx="633">
                  <c:v>5.697703454643E-4</c:v>
                </c:pt>
                <c:pt idx="634">
                  <c:v>5.4124847520139996E-4</c:v>
                </c:pt>
                <c:pt idx="635">
                  <c:v>5.2540056640279996E-4</c:v>
                </c:pt>
                <c:pt idx="636">
                  <c:v>5.350729916245E-4</c:v>
                </c:pt>
                <c:pt idx="637">
                  <c:v>5.4769677808510001E-4</c:v>
                </c:pt>
                <c:pt idx="638">
                  <c:v>5.5943010374900003E-4</c:v>
                </c:pt>
                <c:pt idx="639">
                  <c:v>5.6924618547780003E-4</c:v>
                </c:pt>
                <c:pt idx="640">
                  <c:v>5.7917711092159998E-4</c:v>
                </c:pt>
                <c:pt idx="641">
                  <c:v>5.8606348466129997E-4</c:v>
                </c:pt>
                <c:pt idx="642">
                  <c:v>5.6746532209219999E-4</c:v>
                </c:pt>
                <c:pt idx="643">
                  <c:v>5.3795246640220003E-4</c:v>
                </c:pt>
                <c:pt idx="644">
                  <c:v>5.3292600205170004E-4</c:v>
                </c:pt>
                <c:pt idx="645">
                  <c:v>5.4181570885699997E-4</c:v>
                </c:pt>
                <c:pt idx="646">
                  <c:v>5.4926215671000003E-4</c:v>
                </c:pt>
                <c:pt idx="647">
                  <c:v>5.5994710419330002E-4</c:v>
                </c:pt>
                <c:pt idx="648">
                  <c:v>5.7058897800740002E-4</c:v>
                </c:pt>
                <c:pt idx="649">
                  <c:v>5.8309064479539999E-4</c:v>
                </c:pt>
                <c:pt idx="650">
                  <c:v>5.8683898532760001E-4</c:v>
                </c:pt>
                <c:pt idx="651">
                  <c:v>5.6500232312830005E-4</c:v>
                </c:pt>
                <c:pt idx="652">
                  <c:v>5.488313036039E-4</c:v>
                </c:pt>
                <c:pt idx="653">
                  <c:v>5.5685220286249995E-4</c:v>
                </c:pt>
                <c:pt idx="654">
                  <c:v>5.7012221077459998E-4</c:v>
                </c:pt>
                <c:pt idx="655">
                  <c:v>5.8376562083140005E-4</c:v>
                </c:pt>
                <c:pt idx="656">
                  <c:v>5.9749523643399995E-4</c:v>
                </c:pt>
                <c:pt idx="657">
                  <c:v>6.0790730640289999E-4</c:v>
                </c:pt>
                <c:pt idx="658">
                  <c:v>6.1822601128370003E-4</c:v>
                </c:pt>
                <c:pt idx="659">
                  <c:v>6.0853199101980001E-4</c:v>
                </c:pt>
                <c:pt idx="660">
                  <c:v>5.7705881772559999E-4</c:v>
                </c:pt>
                <c:pt idx="661">
                  <c:v>5.6810444220900004E-4</c:v>
                </c:pt>
                <c:pt idx="662">
                  <c:v>5.7688646484170005E-4</c:v>
                </c:pt>
                <c:pt idx="663">
                  <c:v>5.8807409368459996E-4</c:v>
                </c:pt>
                <c:pt idx="664">
                  <c:v>6.0004438273609996E-4</c:v>
                </c:pt>
                <c:pt idx="665">
                  <c:v>6.0838123317810005E-4</c:v>
                </c:pt>
                <c:pt idx="666">
                  <c:v>6.1831215862180003E-4</c:v>
                </c:pt>
                <c:pt idx="667">
                  <c:v>6.2131375307220005E-4</c:v>
                </c:pt>
                <c:pt idx="668">
                  <c:v>5.9386895736679999E-4</c:v>
                </c:pt>
                <c:pt idx="669">
                  <c:v>5.7036639191209999E-4</c:v>
                </c:pt>
                <c:pt idx="670">
                  <c:v>5.7826517149810002E-4</c:v>
                </c:pt>
                <c:pt idx="671">
                  <c:v>5.8953178813679998E-4</c:v>
                </c:pt>
                <c:pt idx="672">
                  <c:v>6.0053268680350001E-4</c:v>
                </c:pt>
                <c:pt idx="673">
                  <c:v>6.1099498998369996E-4</c:v>
                </c:pt>
                <c:pt idx="674">
                  <c:v>6.217661430128E-4</c:v>
                </c:pt>
                <c:pt idx="675">
                  <c:v>6.2832928961140003E-4</c:v>
                </c:pt>
                <c:pt idx="676">
                  <c:v>6.092357216403E-4</c:v>
                </c:pt>
                <c:pt idx="677">
                  <c:v>5.745168309659E-4</c:v>
                </c:pt>
                <c:pt idx="678">
                  <c:v>5.6878657778730005E-4</c:v>
                </c:pt>
                <c:pt idx="679">
                  <c:v>5.8194174198429995E-4</c:v>
                </c:pt>
                <c:pt idx="680">
                  <c:v>5.9164292179050002E-4</c:v>
                </c:pt>
                <c:pt idx="681">
                  <c:v>6.0290232067929995E-4</c:v>
                </c:pt>
                <c:pt idx="682">
                  <c:v>6.1847735196349999E-4</c:v>
                </c:pt>
                <c:pt idx="683">
                  <c:v>6.3003832474349997E-4</c:v>
                </c:pt>
                <c:pt idx="684">
                  <c:v>6.2105525285010004E-4</c:v>
                </c:pt>
                <c:pt idx="685">
                  <c:v>5.9613084886219999E-4</c:v>
                </c:pt>
                <c:pt idx="686">
                  <c:v>5.8721238747240002E-4</c:v>
                </c:pt>
                <c:pt idx="687">
                  <c:v>5.9962790692229999E-4</c:v>
                </c:pt>
                <c:pt idx="688">
                  <c:v>6.1103806365279999E-4</c:v>
                </c:pt>
                <c:pt idx="689">
                  <c:v>6.2274269293990004E-4</c:v>
                </c:pt>
                <c:pt idx="690">
                  <c:v>6.3821004005150004E-4</c:v>
                </c:pt>
                <c:pt idx="691">
                  <c:v>6.5261457348239995E-4</c:v>
                </c:pt>
                <c:pt idx="692">
                  <c:v>6.5459648612889996E-4</c:v>
                </c:pt>
                <c:pt idx="693">
                  <c:v>6.2858784804119998E-4</c:v>
                </c:pt>
                <c:pt idx="694">
                  <c:v>6.1019073473289999E-4</c:v>
                </c:pt>
                <c:pt idx="695">
                  <c:v>6.0935778310519998E-4</c:v>
                </c:pt>
                <c:pt idx="696">
                  <c:v>6.1796035151929997E-4</c:v>
                </c:pt>
                <c:pt idx="697">
                  <c:v>6.3362153014169997E-4</c:v>
                </c:pt>
                <c:pt idx="698">
                  <c:v>6.4799736719580001E-4</c:v>
                </c:pt>
                <c:pt idx="699">
                  <c:v>6.5989588620139999E-4</c:v>
                </c:pt>
                <c:pt idx="700">
                  <c:v>6.6681811586020003E-4</c:v>
                </c:pt>
                <c:pt idx="701">
                  <c:v>6.5139384241770005E-4</c:v>
                </c:pt>
                <c:pt idx="702">
                  <c:v>6.2254164367910004E-4</c:v>
                </c:pt>
                <c:pt idx="703">
                  <c:v>6.1806803569199997E-4</c:v>
                </c:pt>
                <c:pt idx="704">
                  <c:v>6.2603864353149999E-4</c:v>
                </c:pt>
                <c:pt idx="705">
                  <c:v>6.4114696579049997E-4</c:v>
                </c:pt>
                <c:pt idx="706">
                  <c:v>6.5412971889599995E-4</c:v>
                </c:pt>
                <c:pt idx="707">
                  <c:v>6.6311284899710004E-4</c:v>
                </c:pt>
                <c:pt idx="708">
                  <c:v>6.740419194102E-4</c:v>
                </c:pt>
                <c:pt idx="709">
                  <c:v>6.7484617466110003E-4</c:v>
                </c:pt>
                <c:pt idx="710">
                  <c:v>6.5332546364519999E-4</c:v>
                </c:pt>
                <c:pt idx="711">
                  <c:v>6.3698930898680004E-4</c:v>
                </c:pt>
                <c:pt idx="712">
                  <c:v>6.4099614974109996E-4</c:v>
                </c:pt>
                <c:pt idx="713">
                  <c:v>6.5326801268380001E-4</c:v>
                </c:pt>
                <c:pt idx="714">
                  <c:v>6.6360115306449998E-4</c:v>
                </c:pt>
                <c:pt idx="715">
                  <c:v>6.7252677399669996E-4</c:v>
                </c:pt>
                <c:pt idx="716">
                  <c:v>6.8283831933509999E-4</c:v>
                </c:pt>
                <c:pt idx="717">
                  <c:v>6.9287698715929998E-4</c:v>
                </c:pt>
                <c:pt idx="718">
                  <c:v>6.8354920949790002E-4</c:v>
                </c:pt>
                <c:pt idx="719">
                  <c:v>6.5472570713609999E-4</c:v>
                </c:pt>
                <c:pt idx="720">
                  <c:v>6.4623088110240005E-4</c:v>
                </c:pt>
                <c:pt idx="721">
                  <c:v>6.559249013662E-4</c:v>
                </c:pt>
                <c:pt idx="722">
                  <c:v>6.6823989618570003E-4</c:v>
                </c:pt>
                <c:pt idx="723">
                  <c:v>6.7695014877239995E-4</c:v>
                </c:pt>
                <c:pt idx="724">
                  <c:v>6.8848958471789999E-4</c:v>
                </c:pt>
                <c:pt idx="725">
                  <c:v>6.986575317569E-4</c:v>
                </c:pt>
                <c:pt idx="726">
                  <c:v>7.0552231045440002E-4</c:v>
                </c:pt>
                <c:pt idx="727">
                  <c:v>6.8882707273590002E-4</c:v>
                </c:pt>
                <c:pt idx="728">
                  <c:v>6.632923614234E-4</c:v>
                </c:pt>
                <c:pt idx="729">
                  <c:v>6.6465669078750002E-4</c:v>
                </c:pt>
                <c:pt idx="730">
                  <c:v>6.729935412295E-4</c:v>
                </c:pt>
                <c:pt idx="731">
                  <c:v>6.8097136681900003E-4</c:v>
                </c:pt>
                <c:pt idx="732">
                  <c:v>6.889563519508E-4</c:v>
                </c:pt>
                <c:pt idx="733">
                  <c:v>6.9699157029389999E-4</c:v>
                </c:pt>
                <c:pt idx="734">
                  <c:v>7.0536433486269995E-4</c:v>
                </c:pt>
                <c:pt idx="735">
                  <c:v>7.0852384669709998E-4</c:v>
                </c:pt>
                <c:pt idx="736">
                  <c:v>6.8681646371260003E-4</c:v>
                </c:pt>
                <c:pt idx="737">
                  <c:v>6.665021646768E-4</c:v>
                </c:pt>
                <c:pt idx="738">
                  <c:v>6.7251239670440002E-4</c:v>
                </c:pt>
                <c:pt idx="739">
                  <c:v>6.8186176940799995E-4</c:v>
                </c:pt>
                <c:pt idx="740">
                  <c:v>6.9101719418540001E-4</c:v>
                </c:pt>
                <c:pt idx="741">
                  <c:v>7.0090510416779997E-4</c:v>
                </c:pt>
                <c:pt idx="742">
                  <c:v>7.1024720091369996E-4</c:v>
                </c:pt>
                <c:pt idx="743">
                  <c:v>7.2025001281869996E-4</c:v>
                </c:pt>
                <c:pt idx="744">
                  <c:v>7.2213134262709997E-4</c:v>
                </c:pt>
                <c:pt idx="745">
                  <c:v>7.0113484980540005E-4</c:v>
                </c:pt>
                <c:pt idx="746">
                  <c:v>6.8904965883120005E-4</c:v>
                </c:pt>
                <c:pt idx="747">
                  <c:v>6.9375307066370001E-4</c:v>
                </c:pt>
                <c:pt idx="748">
                  <c:v>7.024345686659E-4</c:v>
                </c:pt>
                <c:pt idx="749">
                  <c:v>7.1084324736149995E-4</c:v>
                </c:pt>
                <c:pt idx="750">
                  <c:v>7.2103989077730005E-4</c:v>
                </c:pt>
                <c:pt idx="751">
                  <c:v>7.296064868569E-4</c:v>
                </c:pt>
                <c:pt idx="752">
                  <c:v>7.3432427598160005E-4</c:v>
                </c:pt>
                <c:pt idx="753">
                  <c:v>7.3101394809780001E-4</c:v>
                </c:pt>
                <c:pt idx="754">
                  <c:v>7.0679327473040004E-4</c:v>
                </c:pt>
                <c:pt idx="755">
                  <c:v>6.9171370705589999E-4</c:v>
                </c:pt>
                <c:pt idx="756">
                  <c:v>6.978963501751E-4</c:v>
                </c:pt>
                <c:pt idx="757">
                  <c:v>7.0698716444889999E-4</c:v>
                </c:pt>
                <c:pt idx="758">
                  <c:v>7.1474956348540003E-4</c:v>
                </c:pt>
                <c:pt idx="759">
                  <c:v>7.2154973167929998E-4</c:v>
                </c:pt>
                <c:pt idx="760">
                  <c:v>7.2783284122119999E-4</c:v>
                </c:pt>
                <c:pt idx="761">
                  <c:v>7.3635642183939997E-4</c:v>
                </c:pt>
                <c:pt idx="762">
                  <c:v>7.3313945904370003E-4</c:v>
                </c:pt>
                <c:pt idx="763">
                  <c:v>7.0787756703790002E-4</c:v>
                </c:pt>
                <c:pt idx="764">
                  <c:v>6.9886574056000005E-4</c:v>
                </c:pt>
                <c:pt idx="765">
                  <c:v>7.080068462528E-4</c:v>
                </c:pt>
                <c:pt idx="766">
                  <c:v>7.1488600224259996E-4</c:v>
                </c:pt>
                <c:pt idx="767">
                  <c:v>7.2203797753899997E-4</c:v>
                </c:pt>
                <c:pt idx="768">
                  <c:v>7.3177507147189995E-4</c:v>
                </c:pt>
                <c:pt idx="769">
                  <c:v>7.4389617657290004E-4</c:v>
                </c:pt>
                <c:pt idx="770">
                  <c:v>7.5303728226569998E-4</c:v>
                </c:pt>
                <c:pt idx="771">
                  <c:v>7.4342940934000003E-4</c:v>
                </c:pt>
                <c:pt idx="772">
                  <c:v>7.1645138086749998E-4</c:v>
                </c:pt>
                <c:pt idx="773">
                  <c:v>7.1366527117789995E-4</c:v>
                </c:pt>
                <c:pt idx="774">
                  <c:v>7.2253349935640001E-4</c:v>
                </c:pt>
                <c:pt idx="775">
                  <c:v>7.3386466829109996E-4</c:v>
                </c:pt>
                <c:pt idx="776">
                  <c:v>7.4518151814120001E-4</c:v>
                </c:pt>
                <c:pt idx="777">
                  <c:v>7.5798481702800001E-4</c:v>
                </c:pt>
                <c:pt idx="778">
                  <c:v>7.7025667997080002E-4</c:v>
                </c:pt>
                <c:pt idx="779">
                  <c:v>7.7363161835820003E-4</c:v>
                </c:pt>
                <c:pt idx="780">
                  <c:v>7.5019372161480005E-4</c:v>
                </c:pt>
                <c:pt idx="781">
                  <c:v>7.2457280475649998E-4</c:v>
                </c:pt>
                <c:pt idx="782">
                  <c:v>7.298147538677E-4</c:v>
                </c:pt>
                <c:pt idx="783">
                  <c:v>7.4302015127609999E-4</c:v>
                </c:pt>
                <c:pt idx="784">
                  <c:v>7.5528485467659995E-4</c:v>
                </c:pt>
                <c:pt idx="785">
                  <c:v>7.6732697198170002E-4</c:v>
                </c:pt>
                <c:pt idx="786">
                  <c:v>7.7929004328329999E-4</c:v>
                </c:pt>
                <c:pt idx="787">
                  <c:v>7.899893680587E-4</c:v>
                </c:pt>
                <c:pt idx="788">
                  <c:v>7.7882333425799996E-4</c:v>
                </c:pt>
                <c:pt idx="789">
                  <c:v>7.4834108818320002E-4</c:v>
                </c:pt>
                <c:pt idx="790">
                  <c:v>7.3902047006410001E-4</c:v>
                </c:pt>
                <c:pt idx="791">
                  <c:v>7.5127801392230003E-4</c:v>
                </c:pt>
                <c:pt idx="792">
                  <c:v>7.6186959631739995E-4</c:v>
                </c:pt>
                <c:pt idx="793">
                  <c:v>7.7284174039960005E-4</c:v>
                </c:pt>
                <c:pt idx="794">
                  <c:v>7.8492693137380005E-4</c:v>
                </c:pt>
                <c:pt idx="795">
                  <c:v>7.9682545037940004E-4</c:v>
                </c:pt>
                <c:pt idx="796">
                  <c:v>7.9371617175639998E-4</c:v>
                </c:pt>
                <c:pt idx="797">
                  <c:v>7.6325546251609997E-4</c:v>
                </c:pt>
                <c:pt idx="798">
                  <c:v>7.4225896969439995E-4</c:v>
                </c:pt>
                <c:pt idx="799">
                  <c:v>7.4768759077410002E-4</c:v>
                </c:pt>
                <c:pt idx="800">
                  <c:v>7.6189829269420004E-4</c:v>
                </c:pt>
                <c:pt idx="801">
                  <c:v>7.7538372715940001E-4</c:v>
                </c:pt>
                <c:pt idx="802">
                  <c:v>7.9341459786520005E-4</c:v>
                </c:pt>
                <c:pt idx="803">
                  <c:v>8.0898241139950005E-4</c:v>
                </c:pt>
                <c:pt idx="804">
                  <c:v>8.151004440151E-4</c:v>
                </c:pt>
                <c:pt idx="805">
                  <c:v>7.9090130748230003E-4</c:v>
                </c:pt>
                <c:pt idx="806">
                  <c:v>7.6675968011839996E-4</c:v>
                </c:pt>
                <c:pt idx="807">
                  <c:v>7.7121891081330005E-4</c:v>
                </c:pt>
                <c:pt idx="808">
                  <c:v>7.8670057700949995E-4</c:v>
                </c:pt>
                <c:pt idx="809">
                  <c:v>8.0259155947719999E-4</c:v>
                </c:pt>
                <c:pt idx="810">
                  <c:v>8.1769266398619997E-4</c:v>
                </c:pt>
                <c:pt idx="811">
                  <c:v>8.3100574556740003E-4</c:v>
                </c:pt>
                <c:pt idx="812">
                  <c:v>8.365924004465E-4</c:v>
                </c:pt>
                <c:pt idx="813">
                  <c:v>8.1041140947489998E-4</c:v>
                </c:pt>
                <c:pt idx="814">
                  <c:v>7.7875866554680002E-4</c:v>
                </c:pt>
                <c:pt idx="815">
                  <c:v>7.7521859202530003E-4</c:v>
                </c:pt>
                <c:pt idx="816">
                  <c:v>7.8690884402019998E-4</c:v>
                </c:pt>
                <c:pt idx="817">
                  <c:v>7.985128904693E-4</c:v>
                </c:pt>
                <c:pt idx="818">
                  <c:v>8.1081350799649997E-4</c:v>
                </c:pt>
                <c:pt idx="819">
                  <c:v>8.2551967352629998E-4</c:v>
                </c:pt>
                <c:pt idx="820">
                  <c:v>8.2900951383639999E-4</c:v>
                </c:pt>
                <c:pt idx="821">
                  <c:v>8.0740265548229998E-4</c:v>
                </c:pt>
                <c:pt idx="822">
                  <c:v>7.7440717723220001E-4</c:v>
                </c:pt>
                <c:pt idx="823">
                  <c:v>7.7018490992490001E-4</c:v>
                </c:pt>
                <c:pt idx="824">
                  <c:v>7.8477617353200002E-4</c:v>
                </c:pt>
                <c:pt idx="825">
                  <c:v>8.0251257168129997E-4</c:v>
                </c:pt>
                <c:pt idx="826">
                  <c:v>8.2149845547970001E-4</c:v>
                </c:pt>
                <c:pt idx="827">
                  <c:v>8.3953648572789995E-4</c:v>
                </c:pt>
                <c:pt idx="828">
                  <c:v>8.5352460155259998E-4</c:v>
                </c:pt>
                <c:pt idx="829">
                  <c:v>8.2572794053700001E-4</c:v>
                </c:pt>
                <c:pt idx="830">
                  <c:v>7.9293345334009995E-4</c:v>
                </c:pt>
                <c:pt idx="831">
                  <c:v>7.8922818647699997E-4</c:v>
                </c:pt>
                <c:pt idx="832">
                  <c:v>8.0271362094209997E-4</c:v>
                </c:pt>
                <c:pt idx="833">
                  <c:v>8.209670777433E-4</c:v>
                </c:pt>
                <c:pt idx="834">
                  <c:v>8.3573069423440003E-4</c:v>
                </c:pt>
                <c:pt idx="835">
                  <c:v>8.4613560466100001E-4</c:v>
                </c:pt>
                <c:pt idx="836">
                  <c:v>8.5232540732249997E-4</c:v>
                </c:pt>
                <c:pt idx="837">
                  <c:v>8.2973478129130004E-4</c:v>
                </c:pt>
                <c:pt idx="838">
                  <c:v>7.9348636791109995E-4</c:v>
                </c:pt>
                <c:pt idx="839">
                  <c:v>7.9508771887050001E-4</c:v>
                </c:pt>
                <c:pt idx="840">
                  <c:v>8.1265898188580005E-4</c:v>
                </c:pt>
                <c:pt idx="841">
                  <c:v>8.2704919623209996E-4</c:v>
                </c:pt>
                <c:pt idx="842">
                  <c:v>8.4201386198399998E-4</c:v>
                </c:pt>
                <c:pt idx="843">
                  <c:v>8.5671280976379999E-4</c:v>
                </c:pt>
                <c:pt idx="844">
                  <c:v>8.6816609837109997E-4</c:v>
                </c:pt>
                <c:pt idx="845">
                  <c:v>8.4516621427609996E-4</c:v>
                </c:pt>
                <c:pt idx="846">
                  <c:v>8.1093556946139995E-4</c:v>
                </c:pt>
                <c:pt idx="847">
                  <c:v>8.0660561798139995E-4</c:v>
                </c:pt>
                <c:pt idx="848">
                  <c:v>8.20837856736E-4</c:v>
                </c:pt>
                <c:pt idx="849">
                  <c:v>8.3580252248790002E-4</c:v>
                </c:pt>
                <c:pt idx="850">
                  <c:v>8.501711999997E-4</c:v>
                </c:pt>
                <c:pt idx="851">
                  <c:v>8.669956587255E-4</c:v>
                </c:pt>
                <c:pt idx="852">
                  <c:v>8.7813299614939995E-4</c:v>
                </c:pt>
                <c:pt idx="853">
                  <c:v>8.6092075798659996E-4</c:v>
                </c:pt>
                <c:pt idx="854">
                  <c:v>8.2774570910260005E-4</c:v>
                </c:pt>
                <c:pt idx="855">
                  <c:v>8.3023024490100003E-4</c:v>
                </c:pt>
                <c:pt idx="856">
                  <c:v>8.4631511708720001E-4</c:v>
                </c:pt>
                <c:pt idx="857">
                  <c:v>8.6390075739470004E-4</c:v>
                </c:pt>
                <c:pt idx="858">
                  <c:v>8.7931781308729997E-4</c:v>
                </c:pt>
                <c:pt idx="859">
                  <c:v>8.971045026556E-4</c:v>
                </c:pt>
                <c:pt idx="860">
                  <c:v>9.0783252380789996E-4</c:v>
                </c:pt>
                <c:pt idx="861">
                  <c:v>8.9216412743549996E-4</c:v>
                </c:pt>
                <c:pt idx="862">
                  <c:v>8.5743091767649996E-4</c:v>
                </c:pt>
                <c:pt idx="863">
                  <c:v>8.5002754349260004E-4</c:v>
                </c:pt>
                <c:pt idx="864">
                  <c:v>8.6133723380040004E-4</c:v>
                </c:pt>
                <c:pt idx="865">
                  <c:v>8.7460724171249996E-4</c:v>
                </c:pt>
                <c:pt idx="866">
                  <c:v>8.8774797040970001E-4</c:v>
                </c:pt>
                <c:pt idx="867">
                  <c:v>9.0164272114630004E-4</c:v>
                </c:pt>
                <c:pt idx="868">
                  <c:v>9.1296678874639998E-4</c:v>
                </c:pt>
                <c:pt idx="869">
                  <c:v>8.995388052426E-4</c:v>
                </c:pt>
                <c:pt idx="870">
                  <c:v>8.6616270709779998E-4</c:v>
                </c:pt>
                <c:pt idx="871">
                  <c:v>8.5251929704100002E-4</c:v>
                </c:pt>
                <c:pt idx="872">
                  <c:v>8.6461880709980002E-4</c:v>
                </c:pt>
                <c:pt idx="873">
                  <c:v>8.7599310791119998E-4</c:v>
                </c:pt>
                <c:pt idx="874">
                  <c:v>8.8843016419559999E-4</c:v>
                </c:pt>
                <c:pt idx="875">
                  <c:v>9.0033584274350003E-4</c:v>
                </c:pt>
                <c:pt idx="876">
                  <c:v>9.1323960805309999E-4</c:v>
                </c:pt>
                <c:pt idx="877">
                  <c:v>9.0967799769709997E-4</c:v>
                </c:pt>
                <c:pt idx="878">
                  <c:v>8.7695533875379998E-4</c:v>
                </c:pt>
                <c:pt idx="879">
                  <c:v>8.5863011190670004E-4</c:v>
                </c:pt>
                <c:pt idx="880">
                  <c:v>8.6867593927310001E-4</c:v>
                </c:pt>
                <c:pt idx="881">
                  <c:v>8.8315230095759999E-4</c:v>
                </c:pt>
                <c:pt idx="882">
                  <c:v>8.953883079812E-4</c:v>
                </c:pt>
                <c:pt idx="883">
                  <c:v>9.0997241204599996E-4</c:v>
                </c:pt>
                <c:pt idx="884">
                  <c:v>9.2234479961920003E-4</c:v>
                </c:pt>
                <c:pt idx="885">
                  <c:v>9.3325233319769998E-4</c:v>
                </c:pt>
                <c:pt idx="886">
                  <c:v>9.1364176478240004E-4</c:v>
                </c:pt>
                <c:pt idx="887">
                  <c:v>8.86534457095E-4</c:v>
                </c:pt>
                <c:pt idx="888">
                  <c:v>8.9061312610280003E-4</c:v>
                </c:pt>
                <c:pt idx="889">
                  <c:v>9.016211843118E-4</c:v>
                </c:pt>
                <c:pt idx="890">
                  <c:v>9.1084843734280001E-4</c:v>
                </c:pt>
                <c:pt idx="891">
                  <c:v>9.2240225058050004E-4</c:v>
                </c:pt>
                <c:pt idx="892">
                  <c:v>9.3631137860940002E-4</c:v>
                </c:pt>
                <c:pt idx="893">
                  <c:v>9.475779370405E-4</c:v>
                </c:pt>
                <c:pt idx="894">
                  <c:v>9.3537068460140002E-4</c:v>
                </c:pt>
                <c:pt idx="895">
                  <c:v>9.0144883142779999E-4</c:v>
                </c:pt>
                <c:pt idx="896">
                  <c:v>8.894283091649E-4</c:v>
                </c:pt>
                <c:pt idx="897">
                  <c:v>9.0149912284690002E-4</c:v>
                </c:pt>
                <c:pt idx="898">
                  <c:v>9.1335450997579999E-4</c:v>
                </c:pt>
                <c:pt idx="899">
                  <c:v>9.2499452875929996E-4</c:v>
                </c:pt>
                <c:pt idx="900">
                  <c:v>9.3833630671720004E-4</c:v>
                </c:pt>
                <c:pt idx="901">
                  <c:v>9.5043587498369999E-4</c:v>
                </c:pt>
                <c:pt idx="902">
                  <c:v>9.5336564118039997E-4</c:v>
                </c:pt>
                <c:pt idx="903">
                  <c:v>9.2583463992919996E-4</c:v>
                </c:pt>
                <c:pt idx="904">
                  <c:v>9.0443604858589995E-4</c:v>
                </c:pt>
                <c:pt idx="905">
                  <c:v>9.0862240176650005E-4</c:v>
                </c:pt>
                <c:pt idx="906">
                  <c:v>9.2062144540249998E-4</c:v>
                </c:pt>
                <c:pt idx="907">
                  <c:v>9.3122740508989996E-4</c:v>
                </c:pt>
                <c:pt idx="908">
                  <c:v>9.3995197676119998E-4</c:v>
                </c:pt>
                <c:pt idx="909">
                  <c:v>9.5386826433240001E-4</c:v>
                </c:pt>
                <c:pt idx="910">
                  <c:v>9.6606119768689999E-4</c:v>
                </c:pt>
                <c:pt idx="911">
                  <c:v>9.6007244428620003E-4</c:v>
                </c:pt>
                <c:pt idx="912">
                  <c:v>9.3430792912839998E-4</c:v>
                </c:pt>
                <c:pt idx="913">
                  <c:v>9.2913780827080003E-4</c:v>
                </c:pt>
                <c:pt idx="914">
                  <c:v>9.4236474251370005E-4</c:v>
                </c:pt>
                <c:pt idx="915">
                  <c:v>9.5362414140249998E-4</c:v>
                </c:pt>
                <c:pt idx="916">
                  <c:v>9.6500560175629996E-4</c:v>
                </c:pt>
                <c:pt idx="917">
                  <c:v>9.7482884302740002E-4</c:v>
                </c:pt>
                <c:pt idx="918">
                  <c:v>9.8748132586479989E-4</c:v>
                </c:pt>
                <c:pt idx="919">
                  <c:v>9.9028903059660001E-4</c:v>
                </c:pt>
                <c:pt idx="920">
                  <c:v>9.6798560116440004E-4</c:v>
                </c:pt>
                <c:pt idx="921">
                  <c:v>9.4240059843290005E-4</c:v>
                </c:pt>
                <c:pt idx="922">
                  <c:v>9.4297510804610004E-4</c:v>
                </c:pt>
                <c:pt idx="923">
                  <c:v>9.5183611847459999E-4</c:v>
                </c:pt>
                <c:pt idx="924">
                  <c:v>9.6398591995239995E-4</c:v>
                </c:pt>
                <c:pt idx="925">
                  <c:v>9.7476423252369998E-4</c:v>
                </c:pt>
                <c:pt idx="926">
                  <c:v>9.8599493503569993E-4</c:v>
                </c:pt>
                <c:pt idx="927">
                  <c:v>9.962490294128999E-4</c:v>
                </c:pt>
                <c:pt idx="928">
                  <c:v>9.8827120382339998E-4</c:v>
                </c:pt>
                <c:pt idx="929">
                  <c:v>9.6100592054429999E-4</c:v>
                </c:pt>
                <c:pt idx="930">
                  <c:v>9.5006963238120003E-4</c:v>
                </c:pt>
                <c:pt idx="931">
                  <c:v>9.6043862868100004E-4</c:v>
                </c:pt>
                <c:pt idx="932">
                  <c:v>9.7330653807149996E-4</c:v>
                </c:pt>
                <c:pt idx="933">
                  <c:v>9.8774698562920007E-4</c:v>
                </c:pt>
                <c:pt idx="934">
                  <c:v>1.0002487106250001E-3</c:v>
                </c:pt>
                <c:pt idx="935">
                  <c:v>1.0105601977559999E-3</c:v>
                </c:pt>
                <c:pt idx="936">
                  <c:v>1.016089459881E-3</c:v>
                </c:pt>
                <c:pt idx="937">
                  <c:v>9.9352037068459989E-4</c:v>
                </c:pt>
                <c:pt idx="938">
                  <c:v>9.7159034339709997E-4</c:v>
                </c:pt>
                <c:pt idx="939">
                  <c:v>9.7524531884119999E-4</c:v>
                </c:pt>
                <c:pt idx="940">
                  <c:v>9.8847225308420009E-4</c:v>
                </c:pt>
                <c:pt idx="941">
                  <c:v>1.0007657110689999E-3</c:v>
                </c:pt>
                <c:pt idx="942">
                  <c:v>1.013152534142E-3</c:v>
                </c:pt>
                <c:pt idx="943">
                  <c:v>1.025144360028E-3</c:v>
                </c:pt>
                <c:pt idx="944">
                  <c:v>1.0325261391699999E-3</c:v>
                </c:pt>
                <c:pt idx="945">
                  <c:v>1.02215714287E-3</c:v>
                </c:pt>
                <c:pt idx="946">
                  <c:v>9.9107169080529995E-4</c:v>
                </c:pt>
                <c:pt idx="947">
                  <c:v>9.8337396048010003E-4</c:v>
                </c:pt>
                <c:pt idx="948">
                  <c:v>9.9614844657480001E-4</c:v>
                </c:pt>
                <c:pt idx="949">
                  <c:v>1.0085137328129999E-3</c:v>
                </c:pt>
                <c:pt idx="950">
                  <c:v>1.020979485475E-3</c:v>
                </c:pt>
                <c:pt idx="951">
                  <c:v>1.030630432069E-3</c:v>
                </c:pt>
                <c:pt idx="952">
                  <c:v>1.0405255015940001E-3</c:v>
                </c:pt>
                <c:pt idx="953">
                  <c:v>1.0409276001159999E-3</c:v>
                </c:pt>
                <c:pt idx="954">
                  <c:v>1.0143085382879999E-3</c:v>
                </c:pt>
                <c:pt idx="955">
                  <c:v>9.9473388399930001E-4</c:v>
                </c:pt>
                <c:pt idx="956">
                  <c:v>9.9992554169150006E-4</c:v>
                </c:pt>
                <c:pt idx="957">
                  <c:v>1.0100001236419999E-3</c:v>
                </c:pt>
                <c:pt idx="958">
                  <c:v>1.0198664385829999E-3</c:v>
                </c:pt>
                <c:pt idx="959">
                  <c:v>1.0304006282240001E-3</c:v>
                </c:pt>
                <c:pt idx="960">
                  <c:v>1.040195114911E-3</c:v>
                </c:pt>
                <c:pt idx="961">
                  <c:v>1.04912079405E-3</c:v>
                </c:pt>
                <c:pt idx="962">
                  <c:v>1.032066531479E-3</c:v>
                </c:pt>
                <c:pt idx="963">
                  <c:v>1.0010816622530001E-3</c:v>
                </c:pt>
                <c:pt idx="964">
                  <c:v>1.0001984192060001E-3</c:v>
                </c:pt>
                <c:pt idx="965">
                  <c:v>1.0107541456820001E-3</c:v>
                </c:pt>
                <c:pt idx="966">
                  <c:v>1.021977630444E-3</c:v>
                </c:pt>
                <c:pt idx="967">
                  <c:v>1.034450600855E-3</c:v>
                </c:pt>
                <c:pt idx="968">
                  <c:v>1.045228913426E-3</c:v>
                </c:pt>
                <c:pt idx="969">
                  <c:v>1.057615620084E-3</c:v>
                </c:pt>
                <c:pt idx="970">
                  <c:v>1.056459499523E-3</c:v>
                </c:pt>
                <c:pt idx="971">
                  <c:v>1.029093749821E-3</c:v>
                </c:pt>
                <c:pt idx="972">
                  <c:v>1.0125277331100001E-3</c:v>
                </c:pt>
                <c:pt idx="973">
                  <c:v>1.0200603865090001E-3</c:v>
                </c:pt>
                <c:pt idx="974">
                  <c:v>1.0271836072209999E-3</c:v>
                </c:pt>
                <c:pt idx="975">
                  <c:v>1.039836090058E-3</c:v>
                </c:pt>
                <c:pt idx="976">
                  <c:v>1.0522659867999999E-3</c:v>
                </c:pt>
                <c:pt idx="977">
                  <c:v>1.062721130438E-3</c:v>
                </c:pt>
                <c:pt idx="978">
                  <c:v>1.0727598564699999E-3</c:v>
                </c:pt>
                <c:pt idx="979">
                  <c:v>1.058520399965E-3</c:v>
                </c:pt>
                <c:pt idx="980">
                  <c:v>1.0288351913909999E-3</c:v>
                </c:pt>
                <c:pt idx="981">
                  <c:v>1.025524921715E-3</c:v>
                </c:pt>
                <c:pt idx="982">
                  <c:v>1.0384430643170001E-3</c:v>
                </c:pt>
                <c:pt idx="983">
                  <c:v>1.0527686681599999E-3</c:v>
                </c:pt>
                <c:pt idx="984">
                  <c:v>1.0669649345800001E-3</c:v>
                </c:pt>
                <c:pt idx="985">
                  <c:v>1.07854034286E-3</c:v>
                </c:pt>
                <c:pt idx="986">
                  <c:v>1.0883708018809999E-3</c:v>
                </c:pt>
                <c:pt idx="987">
                  <c:v>1.095084706321E-3</c:v>
                </c:pt>
                <c:pt idx="988">
                  <c:v>1.0682574938979999E-3</c:v>
                </c:pt>
                <c:pt idx="989">
                  <c:v>1.0481729404999999E-3</c:v>
                </c:pt>
                <c:pt idx="990">
                  <c:v>1.057881279849E-3</c:v>
                </c:pt>
                <c:pt idx="991">
                  <c:v>1.069133519195E-3</c:v>
                </c:pt>
                <c:pt idx="992">
                  <c:v>1.0798902949320001E-3</c:v>
                </c:pt>
                <c:pt idx="993">
                  <c:v>1.0894048027689999E-3</c:v>
                </c:pt>
                <c:pt idx="994">
                  <c:v>1.100822119042E-3</c:v>
                </c:pt>
                <c:pt idx="995">
                  <c:v>1.1115286033600001E-3</c:v>
                </c:pt>
                <c:pt idx="996">
                  <c:v>1.099809654988E-3</c:v>
                </c:pt>
                <c:pt idx="997">
                  <c:v>1.0700742714110001E-3</c:v>
                </c:pt>
                <c:pt idx="998">
                  <c:v>1.0646097362040001E-3</c:v>
                </c:pt>
                <c:pt idx="999">
                  <c:v>1.0763286845759999E-3</c:v>
                </c:pt>
                <c:pt idx="1000">
                  <c:v>1.0869705583900001E-3</c:v>
                </c:pt>
                <c:pt idx="1001">
                  <c:v>1.100276480429E-3</c:v>
                </c:pt>
                <c:pt idx="1002">
                  <c:v>1.1111840140070001E-3</c:v>
                </c:pt>
                <c:pt idx="1003">
                  <c:v>1.121517037973E-3</c:v>
                </c:pt>
                <c:pt idx="1004">
                  <c:v>1.1238938895990001E-3</c:v>
                </c:pt>
                <c:pt idx="1005">
                  <c:v>1.095443731174E-3</c:v>
                </c:pt>
                <c:pt idx="1006">
                  <c:v>1.077132881619E-3</c:v>
                </c:pt>
                <c:pt idx="1007">
                  <c:v>1.0805868078019999E-3</c:v>
                </c:pt>
                <c:pt idx="1008">
                  <c:v>1.094230217859E-3</c:v>
                </c:pt>
                <c:pt idx="1009">
                  <c:v>1.1068970197810001E-3</c:v>
                </c:pt>
                <c:pt idx="1010">
                  <c:v>1.1198080610479999E-3</c:v>
                </c:pt>
                <c:pt idx="1011">
                  <c:v>1.132201985456E-3</c:v>
                </c:pt>
                <c:pt idx="1012">
                  <c:v>1.1420827358959999E-3</c:v>
                </c:pt>
                <c:pt idx="1013">
                  <c:v>1.1270103277640001E-3</c:v>
                </c:pt>
                <c:pt idx="1014">
                  <c:v>1.0995009215550001E-3</c:v>
                </c:pt>
                <c:pt idx="1015">
                  <c:v>1.0960325598719999E-3</c:v>
                </c:pt>
                <c:pt idx="1016">
                  <c:v>1.1067104060200001E-3</c:v>
                </c:pt>
                <c:pt idx="1017">
                  <c:v>1.119434600696E-3</c:v>
                </c:pt>
                <c:pt idx="1018">
                  <c:v>1.1313044233249999E-3</c:v>
                </c:pt>
                <c:pt idx="1019">
                  <c:v>1.143734320067E-3</c:v>
                </c:pt>
                <c:pt idx="1020">
                  <c:v>1.154857221991E-3</c:v>
                </c:pt>
                <c:pt idx="1021">
                  <c:v>1.157262828201E-3</c:v>
                </c:pt>
                <c:pt idx="1022">
                  <c:v>1.129731885158E-3</c:v>
                </c:pt>
                <c:pt idx="1023">
                  <c:v>1.114853308536E-3</c:v>
                </c:pt>
                <c:pt idx="1024">
                  <c:v>1.1167274788020001E-3</c:v>
                </c:pt>
                <c:pt idx="1025">
                  <c:v>1.1256746947769999E-3</c:v>
                </c:pt>
                <c:pt idx="1026">
                  <c:v>1.13801844418E-3</c:v>
                </c:pt>
                <c:pt idx="1027">
                  <c:v>1.1507929302749999E-3</c:v>
                </c:pt>
                <c:pt idx="1028">
                  <c:v>1.1623611208049999E-3</c:v>
                </c:pt>
                <c:pt idx="1029">
                  <c:v>1.1690463870759999E-3</c:v>
                </c:pt>
                <c:pt idx="1030">
                  <c:v>1.152681536041E-3</c:v>
                </c:pt>
                <c:pt idx="1031">
                  <c:v>1.121208304539E-3</c:v>
                </c:pt>
                <c:pt idx="1032">
                  <c:v>1.1185370385649999E-3</c:v>
                </c:pt>
                <c:pt idx="1033">
                  <c:v>1.13033503294E-3</c:v>
                </c:pt>
                <c:pt idx="1034">
                  <c:v>1.14862434566E-3</c:v>
                </c:pt>
                <c:pt idx="1035">
                  <c:v>1.1623395839709999E-3</c:v>
                </c:pt>
                <c:pt idx="1036">
                  <c:v>1.17414467968E-3</c:v>
                </c:pt>
                <c:pt idx="1037">
                  <c:v>1.185425673611E-3</c:v>
                </c:pt>
                <c:pt idx="1038">
                  <c:v>1.1786398245020001E-3</c:v>
                </c:pt>
                <c:pt idx="1039">
                  <c:v>1.152243465185E-3</c:v>
                </c:pt>
                <c:pt idx="1040">
                  <c:v>1.135835424066E-3</c:v>
                </c:pt>
                <c:pt idx="1041">
                  <c:v>1.1427649296819999E-3</c:v>
                </c:pt>
                <c:pt idx="1042">
                  <c:v>1.1569109046830001E-3</c:v>
                </c:pt>
                <c:pt idx="1043">
                  <c:v>1.1662889737639999E-3</c:v>
                </c:pt>
                <c:pt idx="1044">
                  <c:v>1.1751931160690001E-3</c:v>
                </c:pt>
                <c:pt idx="1045">
                  <c:v>1.189130940475E-3</c:v>
                </c:pt>
                <c:pt idx="1046">
                  <c:v>1.1988823534920001E-3</c:v>
                </c:pt>
                <c:pt idx="1047">
                  <c:v>1.179594895802E-3</c:v>
                </c:pt>
                <c:pt idx="1048">
                  <c:v>1.1557189282029999E-3</c:v>
                </c:pt>
                <c:pt idx="1049">
                  <c:v>1.15539575927E-3</c:v>
                </c:pt>
                <c:pt idx="1050">
                  <c:v>1.1693838750940001E-3</c:v>
                </c:pt>
                <c:pt idx="1051">
                  <c:v>1.1842695530500001E-3</c:v>
                </c:pt>
                <c:pt idx="1052">
                  <c:v>1.197683159262E-3</c:v>
                </c:pt>
                <c:pt idx="1053">
                  <c:v>1.213251031004E-3</c:v>
                </c:pt>
                <c:pt idx="1054">
                  <c:v>1.223648781888E-3</c:v>
                </c:pt>
                <c:pt idx="1055">
                  <c:v>1.2148020323369999E-3</c:v>
                </c:pt>
                <c:pt idx="1056">
                  <c:v>1.182108186185E-3</c:v>
                </c:pt>
                <c:pt idx="1057">
                  <c:v>1.1706836521630001E-3</c:v>
                </c:pt>
                <c:pt idx="1058">
                  <c:v>1.18116743397E-3</c:v>
                </c:pt>
                <c:pt idx="1059">
                  <c:v>1.1943441350009999E-3</c:v>
                </c:pt>
                <c:pt idx="1060">
                  <c:v>1.207477762364E-3</c:v>
                </c:pt>
                <c:pt idx="1061">
                  <c:v>1.2205897364770001E-3</c:v>
                </c:pt>
                <c:pt idx="1062">
                  <c:v>1.230563852005E-3</c:v>
                </c:pt>
                <c:pt idx="1063">
                  <c:v>1.2315547792239999E-3</c:v>
                </c:pt>
                <c:pt idx="1064">
                  <c:v>1.2005842290820001E-3</c:v>
                </c:pt>
                <c:pt idx="1065">
                  <c:v>1.1771175777539999E-3</c:v>
                </c:pt>
                <c:pt idx="1066">
                  <c:v>1.182180014439E-3</c:v>
                </c:pt>
                <c:pt idx="1067">
                  <c:v>1.195758813992E-3</c:v>
                </c:pt>
                <c:pt idx="1068">
                  <c:v>1.211355323903E-3</c:v>
                </c:pt>
                <c:pt idx="1069">
                  <c:v>1.2250920990479999E-3</c:v>
                </c:pt>
                <c:pt idx="1070">
                  <c:v>1.238074852154E-3</c:v>
                </c:pt>
                <c:pt idx="1071">
                  <c:v>1.245047431439E-3</c:v>
                </c:pt>
                <c:pt idx="1072">
                  <c:v>1.2244171230120001E-3</c:v>
                </c:pt>
                <c:pt idx="1073">
                  <c:v>1.195686985739E-3</c:v>
                </c:pt>
                <c:pt idx="1074">
                  <c:v>1.198429963551E-3</c:v>
                </c:pt>
                <c:pt idx="1075">
                  <c:v>1.2152688577770001E-3</c:v>
                </c:pt>
                <c:pt idx="1076">
                  <c:v>1.229895977303E-3</c:v>
                </c:pt>
                <c:pt idx="1077">
                  <c:v>1.2425987515599999E-3</c:v>
                </c:pt>
                <c:pt idx="1078">
                  <c:v>1.255825627595E-3</c:v>
                </c:pt>
                <c:pt idx="1079">
                  <c:v>1.268478110433E-3</c:v>
                </c:pt>
                <c:pt idx="1080">
                  <c:v>1.261979574338E-3</c:v>
                </c:pt>
                <c:pt idx="1081">
                  <c:v>1.229989342391E-3</c:v>
                </c:pt>
                <c:pt idx="1082">
                  <c:v>1.220281003043E-3</c:v>
                </c:pt>
                <c:pt idx="1083">
                  <c:v>1.2328759767119999E-3</c:v>
                </c:pt>
                <c:pt idx="1084">
                  <c:v>1.2475247494879999E-3</c:v>
                </c:pt>
                <c:pt idx="1085">
                  <c:v>1.2580445036290001E-3</c:v>
                </c:pt>
                <c:pt idx="1086">
                  <c:v>1.2699214275930001E-3</c:v>
                </c:pt>
                <c:pt idx="1087">
                  <c:v>1.2832345673810001E-3</c:v>
                </c:pt>
                <c:pt idx="1088">
                  <c:v>1.2867100303990001E-3</c:v>
                </c:pt>
                <c:pt idx="1089">
                  <c:v>1.254489994608E-3</c:v>
                </c:pt>
                <c:pt idx="1090">
                  <c:v>1.232560025528E-3</c:v>
                </c:pt>
                <c:pt idx="1091">
                  <c:v>1.240918412805E-3</c:v>
                </c:pt>
                <c:pt idx="1092">
                  <c:v>1.2564144562930001E-3</c:v>
                </c:pt>
                <c:pt idx="1093">
                  <c:v>1.2676236219700001E-3</c:v>
                </c:pt>
                <c:pt idx="1094">
                  <c:v>1.2803837889810001E-3</c:v>
                </c:pt>
                <c:pt idx="1095">
                  <c:v>1.293036271818E-3</c:v>
                </c:pt>
                <c:pt idx="1096">
                  <c:v>1.3016675366089999E-3</c:v>
                </c:pt>
                <c:pt idx="1097">
                  <c:v>1.2835577363149999E-3</c:v>
                </c:pt>
                <c:pt idx="1098">
                  <c:v>1.253958675079E-3</c:v>
                </c:pt>
                <c:pt idx="1099">
                  <c:v>1.256457529962E-3</c:v>
                </c:pt>
                <c:pt idx="1100">
                  <c:v>1.266618375666E-3</c:v>
                </c:pt>
                <c:pt idx="1101">
                  <c:v>1.2799889082089999E-3</c:v>
                </c:pt>
                <c:pt idx="1102">
                  <c:v>1.2944365153090001E-3</c:v>
                </c:pt>
                <c:pt idx="1103">
                  <c:v>1.3092145090920001E-3</c:v>
                </c:pt>
                <c:pt idx="1104">
                  <c:v>1.32230494637E-3</c:v>
                </c:pt>
                <c:pt idx="1105">
                  <c:v>1.318879774772E-3</c:v>
                </c:pt>
                <c:pt idx="1106">
                  <c:v>1.292368513532E-3</c:v>
                </c:pt>
                <c:pt idx="1107">
                  <c:v>1.2805274454880001E-3</c:v>
                </c:pt>
                <c:pt idx="1108">
                  <c:v>1.2893740786239999E-3</c:v>
                </c:pt>
                <c:pt idx="1109">
                  <c:v>1.300102099776E-3</c:v>
                </c:pt>
                <c:pt idx="1110">
                  <c:v>1.3171277241780001E-3</c:v>
                </c:pt>
                <c:pt idx="1111">
                  <c:v>1.3288035988810001E-3</c:v>
                </c:pt>
                <c:pt idx="1112">
                  <c:v>1.339036156423E-3</c:v>
                </c:pt>
                <c:pt idx="1113">
                  <c:v>1.3428849633779999E-3</c:v>
                </c:pt>
                <c:pt idx="1114">
                  <c:v>1.3183915289120001E-3</c:v>
                </c:pt>
                <c:pt idx="1115">
                  <c:v>1.293208566494E-3</c:v>
                </c:pt>
                <c:pt idx="1116">
                  <c:v>1.293732784688E-3</c:v>
                </c:pt>
                <c:pt idx="1117">
                  <c:v>1.3040371704849999E-3</c:v>
                </c:pt>
                <c:pt idx="1118">
                  <c:v>1.3170558959249999E-3</c:v>
                </c:pt>
                <c:pt idx="1119">
                  <c:v>1.331697450951E-3</c:v>
                </c:pt>
                <c:pt idx="1120">
                  <c:v>1.3420807663350001E-3</c:v>
                </c:pt>
                <c:pt idx="1121">
                  <c:v>1.353828469291E-3</c:v>
                </c:pt>
                <c:pt idx="1122">
                  <c:v>1.3458721805359999E-3</c:v>
                </c:pt>
                <c:pt idx="1123">
                  <c:v>1.318240654655E-3</c:v>
                </c:pt>
                <c:pt idx="1124">
                  <c:v>1.3094155583530001E-3</c:v>
                </c:pt>
                <c:pt idx="1125">
                  <c:v>1.320272800513E-3</c:v>
                </c:pt>
                <c:pt idx="1126">
                  <c:v>1.331589650363E-3</c:v>
                </c:pt>
                <c:pt idx="1127">
                  <c:v>1.3427414232859999E-3</c:v>
                </c:pt>
                <c:pt idx="1128">
                  <c:v>1.3516311300919999E-3</c:v>
                </c:pt>
                <c:pt idx="1129">
                  <c:v>1.3618206139650001E-3</c:v>
                </c:pt>
                <c:pt idx="1130">
                  <c:v>1.3675077352670001E-3</c:v>
                </c:pt>
                <c:pt idx="1131">
                  <c:v>1.3485362287609999E-3</c:v>
                </c:pt>
                <c:pt idx="1132">
                  <c:v>1.328221871518E-3</c:v>
                </c:pt>
                <c:pt idx="1133">
                  <c:v>1.328760525212E-3</c:v>
                </c:pt>
                <c:pt idx="1134">
                  <c:v>1.340084476396E-3</c:v>
                </c:pt>
                <c:pt idx="1135">
                  <c:v>1.3519398635249999E-3</c:v>
                </c:pt>
                <c:pt idx="1136">
                  <c:v>1.3640681281689999E-3</c:v>
                </c:pt>
                <c:pt idx="1137">
                  <c:v>1.379578607157E-3</c:v>
                </c:pt>
                <c:pt idx="1138">
                  <c:v>1.394119579345E-3</c:v>
                </c:pt>
                <c:pt idx="1139">
                  <c:v>1.3887339737269999E-3</c:v>
                </c:pt>
                <c:pt idx="1140">
                  <c:v>1.358804642223E-3</c:v>
                </c:pt>
                <c:pt idx="1141">
                  <c:v>1.3470641570169999E-3</c:v>
                </c:pt>
                <c:pt idx="1142">
                  <c:v>1.3547978596759999E-3</c:v>
                </c:pt>
                <c:pt idx="1143">
                  <c:v>1.3711268547920001E-3</c:v>
                </c:pt>
                <c:pt idx="1144">
                  <c:v>1.386098680086E-3</c:v>
                </c:pt>
                <c:pt idx="1145">
                  <c:v>1.3987654820080001E-3</c:v>
                </c:pt>
                <c:pt idx="1146">
                  <c:v>1.4109512558209999E-3</c:v>
                </c:pt>
                <c:pt idx="1147">
                  <c:v>1.4130264753480001E-3</c:v>
                </c:pt>
                <c:pt idx="1148">
                  <c:v>1.3867951929569999E-3</c:v>
                </c:pt>
                <c:pt idx="1149">
                  <c:v>1.363551127724E-3</c:v>
                </c:pt>
                <c:pt idx="1150">
                  <c:v>1.367773395032E-3</c:v>
                </c:pt>
                <c:pt idx="1151">
                  <c:v>1.3801243621860001E-3</c:v>
                </c:pt>
                <c:pt idx="1152">
                  <c:v>1.3954910682509999E-3</c:v>
                </c:pt>
                <c:pt idx="1153">
                  <c:v>1.4085959410290001E-3</c:v>
                </c:pt>
                <c:pt idx="1154">
                  <c:v>1.4211479574439999E-3</c:v>
                </c:pt>
                <c:pt idx="1155">
                  <c:v>1.431459444575E-3</c:v>
                </c:pt>
                <c:pt idx="1156">
                  <c:v>1.417859108187E-3</c:v>
                </c:pt>
                <c:pt idx="1157">
                  <c:v>1.388051896356E-3</c:v>
                </c:pt>
                <c:pt idx="1158">
                  <c:v>1.383908558637E-3</c:v>
                </c:pt>
                <c:pt idx="1159">
                  <c:v>1.396453357302E-3</c:v>
                </c:pt>
                <c:pt idx="1160">
                  <c:v>1.4106783783060001E-3</c:v>
                </c:pt>
                <c:pt idx="1161">
                  <c:v>1.426662667654E-3</c:v>
                </c:pt>
                <c:pt idx="1162">
                  <c:v>1.4420869993050001E-3</c:v>
                </c:pt>
                <c:pt idx="1163">
                  <c:v>1.4543157303710001E-3</c:v>
                </c:pt>
                <c:pt idx="1164">
                  <c:v>1.451199292205E-3</c:v>
                </c:pt>
                <c:pt idx="1165">
                  <c:v>1.421176595613E-3</c:v>
                </c:pt>
                <c:pt idx="1166">
                  <c:v>1.406671479344E-3</c:v>
                </c:pt>
                <c:pt idx="1167">
                  <c:v>1.418692059815E-3</c:v>
                </c:pt>
                <c:pt idx="1168">
                  <c:v>1.4315384905789999E-3</c:v>
                </c:pt>
                <c:pt idx="1169">
                  <c:v>1.446302048862E-3</c:v>
                </c:pt>
                <c:pt idx="1170">
                  <c:v>1.460469677113E-3</c:v>
                </c:pt>
                <c:pt idx="1171">
                  <c:v>1.473193871789E-3</c:v>
                </c:pt>
                <c:pt idx="1172">
                  <c:v>1.4799509663129999E-3</c:v>
                </c:pt>
                <c:pt idx="1173">
                  <c:v>1.462422776967E-3</c:v>
                </c:pt>
                <c:pt idx="1174">
                  <c:v>1.4382165391000001E-3</c:v>
                </c:pt>
                <c:pt idx="1175">
                  <c:v>1.441289903596E-3</c:v>
                </c:pt>
                <c:pt idx="1176">
                  <c:v>1.454509678297E-3</c:v>
                </c:pt>
                <c:pt idx="1177">
                  <c:v>1.4668820658700001E-3</c:v>
                </c:pt>
                <c:pt idx="1178">
                  <c:v>1.4814517926419999E-3</c:v>
                </c:pt>
                <c:pt idx="1179">
                  <c:v>1.4927829615770001E-3</c:v>
                </c:pt>
                <c:pt idx="1180">
                  <c:v>1.5029078349469999E-3</c:v>
                </c:pt>
                <c:pt idx="1181">
                  <c:v>1.486995257437E-3</c:v>
                </c:pt>
                <c:pt idx="1182">
                  <c:v>1.452369731851E-3</c:v>
                </c:pt>
                <c:pt idx="1183">
                  <c:v>1.4397819759319999E-3</c:v>
                </c:pt>
                <c:pt idx="1184">
                  <c:v>1.4527575112880001E-3</c:v>
                </c:pt>
                <c:pt idx="1185">
                  <c:v>1.4664512127639999E-3</c:v>
                </c:pt>
                <c:pt idx="1186">
                  <c:v>1.4789241831750001E-3</c:v>
                </c:pt>
                <c:pt idx="1187">
                  <c:v>1.491030910984E-3</c:v>
                </c:pt>
                <c:pt idx="1188">
                  <c:v>1.5008541522550001E-3</c:v>
                </c:pt>
                <c:pt idx="1189">
                  <c:v>1.497550983913E-3</c:v>
                </c:pt>
                <c:pt idx="1190">
                  <c:v>1.4712264528500001E-3</c:v>
                </c:pt>
                <c:pt idx="1191">
                  <c:v>1.4560965355489999E-3</c:v>
                </c:pt>
                <c:pt idx="1192">
                  <c:v>1.4672626275570001E-3</c:v>
                </c:pt>
                <c:pt idx="1193">
                  <c:v>1.480547012761E-3</c:v>
                </c:pt>
                <c:pt idx="1194">
                  <c:v>1.4932353515179999E-3</c:v>
                </c:pt>
                <c:pt idx="1195">
                  <c:v>1.50830775965E-3</c:v>
                </c:pt>
                <c:pt idx="1196">
                  <c:v>1.5227553667499999E-3</c:v>
                </c:pt>
                <c:pt idx="1197">
                  <c:v>1.5294909244399999E-3</c:v>
                </c:pt>
                <c:pt idx="1198">
                  <c:v>1.505571883172E-3</c:v>
                </c:pt>
                <c:pt idx="1199">
                  <c:v>1.4782922808080001E-3</c:v>
                </c:pt>
                <c:pt idx="1200">
                  <c:v>1.4771001879129999E-3</c:v>
                </c:pt>
                <c:pt idx="1201">
                  <c:v>1.4909518649800001E-3</c:v>
                </c:pt>
                <c:pt idx="1202">
                  <c:v>1.502915052697E-3</c:v>
                </c:pt>
                <c:pt idx="1203">
                  <c:v>1.51721900329E-3</c:v>
                </c:pt>
                <c:pt idx="1204">
                  <c:v>1.5306111890819999E-3</c:v>
                </c:pt>
                <c:pt idx="1205">
                  <c:v>1.5415115049109999E-3</c:v>
                </c:pt>
                <c:pt idx="1206">
                  <c:v>1.526798121631E-3</c:v>
                </c:pt>
                <c:pt idx="1207">
                  <c:v>1.494872616604E-3</c:v>
                </c:pt>
                <c:pt idx="1208">
                  <c:v>1.4943411806599999E-3</c:v>
                </c:pt>
                <c:pt idx="1209">
                  <c:v>1.51000963524E-3</c:v>
                </c:pt>
                <c:pt idx="1210">
                  <c:v>1.524248975329E-3</c:v>
                </c:pt>
                <c:pt idx="1211">
                  <c:v>1.538459677249E-3</c:v>
                </c:pt>
                <c:pt idx="1212">
                  <c:v>1.5507388161500001E-3</c:v>
                </c:pt>
                <c:pt idx="1213">
                  <c:v>1.5634917654100001E-3</c:v>
                </c:pt>
                <c:pt idx="1214">
                  <c:v>1.5569501556460001E-3</c:v>
                </c:pt>
                <c:pt idx="1215">
                  <c:v>1.5245793620120001E-3</c:v>
                </c:pt>
                <c:pt idx="1216">
                  <c:v>1.5104045160109999E-3</c:v>
                </c:pt>
                <c:pt idx="1217">
                  <c:v>1.5206083189700001E-3</c:v>
                </c:pt>
                <c:pt idx="1218">
                  <c:v>1.53384252917E-3</c:v>
                </c:pt>
                <c:pt idx="1219">
                  <c:v>1.5477802371609999E-3</c:v>
                </c:pt>
                <c:pt idx="1220">
                  <c:v>1.5630178386350001E-3</c:v>
                </c:pt>
                <c:pt idx="1221">
                  <c:v>1.578169176355E-3</c:v>
                </c:pt>
                <c:pt idx="1222">
                  <c:v>1.584366196766E-3</c:v>
                </c:pt>
                <c:pt idx="1223">
                  <c:v>1.5572516713289999E-3</c:v>
                </c:pt>
                <c:pt idx="1224">
                  <c:v>1.536147436127E-3</c:v>
                </c:pt>
                <c:pt idx="1225">
                  <c:v>1.543586724438E-3</c:v>
                </c:pt>
                <c:pt idx="1226">
                  <c:v>1.5565048670399999E-3</c:v>
                </c:pt>
                <c:pt idx="1227">
                  <c:v>1.56853266526E-3</c:v>
                </c:pt>
                <c:pt idx="1228">
                  <c:v>1.5804383438080001E-3</c:v>
                </c:pt>
                <c:pt idx="1229">
                  <c:v>1.5916546108199999E-3</c:v>
                </c:pt>
                <c:pt idx="1230">
                  <c:v>1.5968104125930001E-3</c:v>
                </c:pt>
                <c:pt idx="1231">
                  <c:v>1.577666494995E-3</c:v>
                </c:pt>
                <c:pt idx="1232">
                  <c:v>1.549941720441E-3</c:v>
                </c:pt>
                <c:pt idx="1233">
                  <c:v>1.548728207126E-3</c:v>
                </c:pt>
                <c:pt idx="1234">
                  <c:v>1.5611436683679999E-3</c:v>
                </c:pt>
                <c:pt idx="1235">
                  <c:v>1.573659712449E-3</c:v>
                </c:pt>
                <c:pt idx="1236">
                  <c:v>1.587475417182E-3</c:v>
                </c:pt>
                <c:pt idx="1237">
                  <c:v>1.601240946911E-3</c:v>
                </c:pt>
                <c:pt idx="1238">
                  <c:v>1.613771310076E-3</c:v>
                </c:pt>
                <c:pt idx="1239">
                  <c:v>1.6117534833030001E-3</c:v>
                </c:pt>
                <c:pt idx="1240">
                  <c:v>1.58636958804E-3</c:v>
                </c:pt>
                <c:pt idx="1241">
                  <c:v>1.573192887008E-3</c:v>
                </c:pt>
                <c:pt idx="1242">
                  <c:v>1.579239149578E-3</c:v>
                </c:pt>
                <c:pt idx="1243">
                  <c:v>1.5915110707279999E-3</c:v>
                </c:pt>
                <c:pt idx="1244">
                  <c:v>1.6031151171770001E-3</c:v>
                </c:pt>
                <c:pt idx="1245">
                  <c:v>1.6134553588929999E-3</c:v>
                </c:pt>
                <c:pt idx="1246">
                  <c:v>1.6284846933559999E-3</c:v>
                </c:pt>
                <c:pt idx="1247">
                  <c:v>1.6372667159889999E-3</c:v>
                </c:pt>
                <c:pt idx="1248">
                  <c:v>1.617878675461E-3</c:v>
                </c:pt>
                <c:pt idx="1249">
                  <c:v>1.5924157341940001E-3</c:v>
                </c:pt>
                <c:pt idx="1250">
                  <c:v>1.593722729012E-3</c:v>
                </c:pt>
                <c:pt idx="1251">
                  <c:v>1.606217119843E-3</c:v>
                </c:pt>
                <c:pt idx="1252">
                  <c:v>1.6199969686569999E-3</c:v>
                </c:pt>
                <c:pt idx="1253">
                  <c:v>1.6366348136219999E-3</c:v>
                </c:pt>
                <c:pt idx="1254">
                  <c:v>1.6493159346279999E-3</c:v>
                </c:pt>
                <c:pt idx="1255">
                  <c:v>1.6622197581459999E-3</c:v>
                </c:pt>
                <c:pt idx="1256">
                  <c:v>1.6472120769319999E-3</c:v>
                </c:pt>
                <c:pt idx="1257">
                  <c:v>1.61359179765E-3</c:v>
                </c:pt>
                <c:pt idx="1258">
                  <c:v>1.603452605195E-3</c:v>
                </c:pt>
                <c:pt idx="1259">
                  <c:v>1.6136348713190001E-3</c:v>
                </c:pt>
                <c:pt idx="1260">
                  <c:v>1.626143697649E-3</c:v>
                </c:pt>
                <c:pt idx="1261">
                  <c:v>1.6399450832980001E-3</c:v>
                </c:pt>
                <c:pt idx="1262">
                  <c:v>1.6527124680580001E-3</c:v>
                </c:pt>
                <c:pt idx="1263">
                  <c:v>1.6619468806310001E-3</c:v>
                </c:pt>
                <c:pt idx="1264">
                  <c:v>1.665867632255E-3</c:v>
                </c:pt>
                <c:pt idx="1265">
                  <c:v>1.638200250454E-3</c:v>
                </c:pt>
                <c:pt idx="1266">
                  <c:v>1.620492432266E-3</c:v>
                </c:pt>
                <c:pt idx="1267">
                  <c:v>1.6310194041580001E-3</c:v>
                </c:pt>
                <c:pt idx="1268">
                  <c:v>1.645309152082E-3</c:v>
                </c:pt>
                <c:pt idx="1269">
                  <c:v>1.659060246311E-3</c:v>
                </c:pt>
                <c:pt idx="1270">
                  <c:v>1.672603189945E-3</c:v>
                </c:pt>
                <c:pt idx="1271">
                  <c:v>1.6877688467500001E-3</c:v>
                </c:pt>
                <c:pt idx="1272">
                  <c:v>1.6957754269239999E-3</c:v>
                </c:pt>
                <c:pt idx="1273">
                  <c:v>1.6806958010419999E-3</c:v>
                </c:pt>
                <c:pt idx="1274">
                  <c:v>1.651728758588E-3</c:v>
                </c:pt>
                <c:pt idx="1275">
                  <c:v>1.652346225455E-3</c:v>
                </c:pt>
                <c:pt idx="1276">
                  <c:v>1.666628755629E-3</c:v>
                </c:pt>
                <c:pt idx="1277">
                  <c:v>1.679633045569E-3</c:v>
                </c:pt>
                <c:pt idx="1278">
                  <c:v>1.6943822847679999E-3</c:v>
                </c:pt>
                <c:pt idx="1279">
                  <c:v>1.709907082841E-3</c:v>
                </c:pt>
                <c:pt idx="1280">
                  <c:v>1.722925808281E-3</c:v>
                </c:pt>
                <c:pt idx="1281">
                  <c:v>1.7142442520710001E-3</c:v>
                </c:pt>
                <c:pt idx="1282">
                  <c:v>1.6879052855069999E-3</c:v>
                </c:pt>
                <c:pt idx="1283">
                  <c:v>1.6756190452720001E-3</c:v>
                </c:pt>
                <c:pt idx="1284">
                  <c:v>1.6843795310710001E-3</c:v>
                </c:pt>
                <c:pt idx="1285">
                  <c:v>1.6977500636130001E-3</c:v>
                </c:pt>
                <c:pt idx="1286">
                  <c:v>1.710122567602E-3</c:v>
                </c:pt>
                <c:pt idx="1287">
                  <c:v>1.723234541714E-3</c:v>
                </c:pt>
                <c:pt idx="1288">
                  <c:v>1.7372585134580001E-3</c:v>
                </c:pt>
                <c:pt idx="1289">
                  <c:v>1.743189874105E-3</c:v>
                </c:pt>
                <c:pt idx="1290">
                  <c:v>1.7239310545850001E-3</c:v>
                </c:pt>
                <c:pt idx="1291">
                  <c:v>1.7015128396450001E-3</c:v>
                </c:pt>
                <c:pt idx="1292">
                  <c:v>1.7041839892039999E-3</c:v>
                </c:pt>
                <c:pt idx="1293">
                  <c:v>1.7149695195259999E-3</c:v>
                </c:pt>
                <c:pt idx="1294">
                  <c:v>1.7304152715950001E-3</c:v>
                </c:pt>
                <c:pt idx="1295">
                  <c:v>1.741466461681E-3</c:v>
                </c:pt>
                <c:pt idx="1296">
                  <c:v>1.7543199937789999E-3</c:v>
                </c:pt>
                <c:pt idx="1297">
                  <c:v>1.7647033091629999E-3</c:v>
                </c:pt>
                <c:pt idx="1298">
                  <c:v>1.7550595803190001E-3</c:v>
                </c:pt>
                <c:pt idx="1299">
                  <c:v>1.7221143934880001E-3</c:v>
                </c:pt>
                <c:pt idx="1300">
                  <c:v>1.712671713904E-3</c:v>
                </c:pt>
                <c:pt idx="1301">
                  <c:v>1.7228898359459999E-3</c:v>
                </c:pt>
                <c:pt idx="1302">
                  <c:v>1.733847660944E-3</c:v>
                </c:pt>
                <c:pt idx="1303">
                  <c:v>1.7479578964410001E-3</c:v>
                </c:pt>
                <c:pt idx="1304">
                  <c:v>1.7596911638980001E-3</c:v>
                </c:pt>
                <c:pt idx="1305">
                  <c:v>1.7700386233629999E-3</c:v>
                </c:pt>
                <c:pt idx="1306">
                  <c:v>1.7757472814989999E-3</c:v>
                </c:pt>
                <c:pt idx="1307">
                  <c:v>1.758987433277E-3</c:v>
                </c:pt>
                <c:pt idx="1308">
                  <c:v>1.7342857318000001E-3</c:v>
                </c:pt>
                <c:pt idx="1309">
                  <c:v>1.7411361914129999E-3</c:v>
                </c:pt>
                <c:pt idx="1310">
                  <c:v>1.7528263852E-3</c:v>
                </c:pt>
                <c:pt idx="1311">
                  <c:v>1.7652347451079999E-3</c:v>
                </c:pt>
                <c:pt idx="1312">
                  <c:v>1.778411329724E-3</c:v>
                </c:pt>
                <c:pt idx="1313">
                  <c:v>1.789656467736E-3</c:v>
                </c:pt>
                <c:pt idx="1314">
                  <c:v>1.7995515372600001E-3</c:v>
                </c:pt>
                <c:pt idx="1315">
                  <c:v>1.7971602501350001E-3</c:v>
                </c:pt>
                <c:pt idx="1316">
                  <c:v>1.7699596937750001E-3</c:v>
                </c:pt>
                <c:pt idx="1317">
                  <c:v>1.752208801918E-3</c:v>
                </c:pt>
                <c:pt idx="1318">
                  <c:v>1.763094798662E-3</c:v>
                </c:pt>
                <c:pt idx="1319">
                  <c:v>1.774648670107E-3</c:v>
                </c:pt>
                <c:pt idx="1320">
                  <c:v>1.7839046195150001E-3</c:v>
                </c:pt>
                <c:pt idx="1321">
                  <c:v>1.7961119301619999E-3</c:v>
                </c:pt>
                <c:pt idx="1322">
                  <c:v>1.806969172321E-3</c:v>
                </c:pt>
                <c:pt idx="1323">
                  <c:v>1.8149469979109999E-3</c:v>
                </c:pt>
                <c:pt idx="1324">
                  <c:v>1.795824733563E-3</c:v>
                </c:pt>
                <c:pt idx="1325">
                  <c:v>1.770555623807E-3</c:v>
                </c:pt>
                <c:pt idx="1326">
                  <c:v>1.77067774348E-3</c:v>
                </c:pt>
                <c:pt idx="1327">
                  <c:v>1.786202425137E-3</c:v>
                </c:pt>
                <c:pt idx="1328">
                  <c:v>1.797483419068E-3</c:v>
                </c:pt>
                <c:pt idx="1329">
                  <c:v>1.8095829291270001E-3</c:v>
                </c:pt>
                <c:pt idx="1330">
                  <c:v>1.8198514590040001E-3</c:v>
                </c:pt>
                <c:pt idx="1331">
                  <c:v>1.8334517953919999E-3</c:v>
                </c:pt>
                <c:pt idx="1332">
                  <c:v>1.837695599534E-3</c:v>
                </c:pt>
                <c:pt idx="1333">
                  <c:v>1.809740904719E-3</c:v>
                </c:pt>
                <c:pt idx="1334">
                  <c:v>1.7986610764640001E-3</c:v>
                </c:pt>
                <c:pt idx="1335">
                  <c:v>1.809353241697E-3</c:v>
                </c:pt>
                <c:pt idx="1336">
                  <c:v>1.8215388990939999E-3</c:v>
                </c:pt>
                <c:pt idx="1337">
                  <c:v>1.833351212554E-3</c:v>
                </c:pt>
                <c:pt idx="1338">
                  <c:v>1.84700905811E-3</c:v>
                </c:pt>
                <c:pt idx="1339">
                  <c:v>1.8588069360699999E-3</c:v>
                </c:pt>
                <c:pt idx="1340">
                  <c:v>1.8735060002650001E-3</c:v>
                </c:pt>
                <c:pt idx="1341">
                  <c:v>1.85546069406E-3</c:v>
                </c:pt>
                <c:pt idx="1342">
                  <c:v>1.8245907267560001E-3</c:v>
                </c:pt>
                <c:pt idx="1343">
                  <c:v>1.8241311190649999E-3</c:v>
                </c:pt>
                <c:pt idx="1344">
                  <c:v>1.8357926746829999E-3</c:v>
                </c:pt>
                <c:pt idx="1345">
                  <c:v>1.8478491110729999E-3</c:v>
                </c:pt>
                <c:pt idx="1346">
                  <c:v>1.861980883405E-3</c:v>
                </c:pt>
                <c:pt idx="1347">
                  <c:v>1.875114394352E-3</c:v>
                </c:pt>
                <c:pt idx="1348">
                  <c:v>1.8876448739320001E-3</c:v>
                </c:pt>
                <c:pt idx="1349">
                  <c:v>1.8893323140220001E-3</c:v>
                </c:pt>
                <c:pt idx="1350">
                  <c:v>1.8610330298539999E-3</c:v>
                </c:pt>
                <c:pt idx="1351">
                  <c:v>1.847640960477E-3</c:v>
                </c:pt>
                <c:pt idx="1352">
                  <c:v>1.8538020085540001E-3</c:v>
                </c:pt>
                <c:pt idx="1353">
                  <c:v>1.864752615802E-3</c:v>
                </c:pt>
                <c:pt idx="1354">
                  <c:v>1.8775127828119999E-3</c:v>
                </c:pt>
                <c:pt idx="1355">
                  <c:v>1.8875227542590001E-3</c:v>
                </c:pt>
                <c:pt idx="1356">
                  <c:v>1.899198628962E-3</c:v>
                </c:pt>
                <c:pt idx="1357">
                  <c:v>1.9081099890170001E-3</c:v>
                </c:pt>
                <c:pt idx="1358">
                  <c:v>1.898401533253E-3</c:v>
                </c:pt>
                <c:pt idx="1359">
                  <c:v>1.8741594394669999E-3</c:v>
                </c:pt>
                <c:pt idx="1360">
                  <c:v>1.8688384443519999E-3</c:v>
                </c:pt>
                <c:pt idx="1361">
                  <c:v>1.8780154641719999E-3</c:v>
                </c:pt>
                <c:pt idx="1362">
                  <c:v>1.8889517523349999E-3</c:v>
                </c:pt>
                <c:pt idx="1363">
                  <c:v>1.900211093016E-3</c:v>
                </c:pt>
                <c:pt idx="1364">
                  <c:v>1.910055871122E-3</c:v>
                </c:pt>
                <c:pt idx="1365">
                  <c:v>1.9213511841370001E-3</c:v>
                </c:pt>
                <c:pt idx="1366">
                  <c:v>1.925717107952E-3</c:v>
                </c:pt>
                <c:pt idx="1367">
                  <c:v>1.9029829418290001E-3</c:v>
                </c:pt>
                <c:pt idx="1368">
                  <c:v>1.8821946578100001E-3</c:v>
                </c:pt>
                <c:pt idx="1369">
                  <c:v>1.884564291686E-3</c:v>
                </c:pt>
                <c:pt idx="1370">
                  <c:v>1.8978845328089999E-3</c:v>
                </c:pt>
                <c:pt idx="1371">
                  <c:v>1.9123896490779999E-3</c:v>
                </c:pt>
                <c:pt idx="1372">
                  <c:v>1.925731543452E-3</c:v>
                </c:pt>
                <c:pt idx="1373">
                  <c:v>1.9377018325029999E-3</c:v>
                </c:pt>
                <c:pt idx="1374">
                  <c:v>1.9494710722939999E-3</c:v>
                </c:pt>
                <c:pt idx="1375">
                  <c:v>1.949930563569E-3</c:v>
                </c:pt>
                <c:pt idx="1376">
                  <c:v>1.925580669194E-3</c:v>
                </c:pt>
                <c:pt idx="1377">
                  <c:v>1.916504232213E-3</c:v>
                </c:pt>
                <c:pt idx="1378">
                  <c:v>1.9230530597269999E-3</c:v>
                </c:pt>
                <c:pt idx="1379">
                  <c:v>1.9342765444890001E-3</c:v>
                </c:pt>
                <c:pt idx="1380">
                  <c:v>1.946117612533E-3</c:v>
                </c:pt>
                <c:pt idx="1381">
                  <c:v>1.954856561497E-3</c:v>
                </c:pt>
                <c:pt idx="1382">
                  <c:v>1.9645434804260002E-3</c:v>
                </c:pt>
                <c:pt idx="1383">
                  <c:v>1.9744671881200002E-3</c:v>
                </c:pt>
                <c:pt idx="1384">
                  <c:v>1.9620158709589999E-3</c:v>
                </c:pt>
                <c:pt idx="1385">
                  <c:v>1.9365026382730001E-3</c:v>
                </c:pt>
                <c:pt idx="1386">
                  <c:v>1.934391446412E-3</c:v>
                </c:pt>
                <c:pt idx="1387">
                  <c:v>1.947919954546E-3</c:v>
                </c:pt>
                <c:pt idx="1388">
                  <c:v>1.9625544082369998E-3</c:v>
                </c:pt>
                <c:pt idx="1389">
                  <c:v>1.9721766002480001E-3</c:v>
                </c:pt>
                <c:pt idx="1390">
                  <c:v>1.9836944993590002E-3</c:v>
                </c:pt>
                <c:pt idx="1391">
                  <c:v>1.993460347876E-3</c:v>
                </c:pt>
                <c:pt idx="1392">
                  <c:v>1.9982999656350002E-3</c:v>
                </c:pt>
                <c:pt idx="1393">
                  <c:v>1.9806283526119998E-3</c:v>
                </c:pt>
                <c:pt idx="1394">
                  <c:v>1.9614053890109999E-3</c:v>
                </c:pt>
                <c:pt idx="1395">
                  <c:v>1.964126946405E-3</c:v>
                </c:pt>
                <c:pt idx="1396">
                  <c:v>1.976082799956E-3</c:v>
                </c:pt>
                <c:pt idx="1397">
                  <c:v>1.9850372336800001E-3</c:v>
                </c:pt>
                <c:pt idx="1398">
                  <c:v>1.993173034862E-3</c:v>
                </c:pt>
                <c:pt idx="1399">
                  <c:v>2.007951028645E-3</c:v>
                </c:pt>
                <c:pt idx="1400">
                  <c:v>2.0189518108959998E-3</c:v>
                </c:pt>
                <c:pt idx="1401">
                  <c:v>2.0157636608929999E-3</c:v>
                </c:pt>
                <c:pt idx="1402">
                  <c:v>1.9871196709569999E-3</c:v>
                </c:pt>
                <c:pt idx="1403">
                  <c:v>1.972313039005E-3</c:v>
                </c:pt>
                <c:pt idx="1404">
                  <c:v>1.9820716697720002E-3</c:v>
                </c:pt>
                <c:pt idx="1405">
                  <c:v>1.9950831774619999E-3</c:v>
                </c:pt>
                <c:pt idx="1406">
                  <c:v>2.0056101493540002E-3</c:v>
                </c:pt>
                <c:pt idx="1407">
                  <c:v>2.0183415617789999E-3</c:v>
                </c:pt>
                <c:pt idx="1408">
                  <c:v>2.0351803395899999E-3</c:v>
                </c:pt>
                <c:pt idx="1409">
                  <c:v>2.0407885313029998E-3</c:v>
                </c:pt>
                <c:pt idx="1410">
                  <c:v>2.0214794203640002E-3</c:v>
                </c:pt>
                <c:pt idx="1411">
                  <c:v>1.999729080126E-3</c:v>
                </c:pt>
                <c:pt idx="1412">
                  <c:v>2.00530840084E-3</c:v>
                </c:pt>
                <c:pt idx="1413">
                  <c:v>2.0217595156280001E-3</c:v>
                </c:pt>
                <c:pt idx="1414">
                  <c:v>2.0374064333740002E-3</c:v>
                </c:pt>
                <c:pt idx="1415">
                  <c:v>2.0503676496450001E-3</c:v>
                </c:pt>
                <c:pt idx="1416">
                  <c:v>2.06550466828E-3</c:v>
                </c:pt>
                <c:pt idx="1417">
                  <c:v>2.079126425087E-3</c:v>
                </c:pt>
                <c:pt idx="1418">
                  <c:v>2.071436028928E-3</c:v>
                </c:pt>
                <c:pt idx="1419">
                  <c:v>2.0429857540880001E-3</c:v>
                </c:pt>
                <c:pt idx="1420">
                  <c:v>2.0326096564529999E-3</c:v>
                </c:pt>
                <c:pt idx="1421">
                  <c:v>2.0439194049690001E-3</c:v>
                </c:pt>
                <c:pt idx="1422">
                  <c:v>2.0539292600009998E-3</c:v>
                </c:pt>
                <c:pt idx="1423">
                  <c:v>2.0671130623670002E-3</c:v>
                </c:pt>
                <c:pt idx="1424">
                  <c:v>2.0790619309989998E-3</c:v>
                </c:pt>
                <c:pt idx="1425">
                  <c:v>2.0920948591080001E-3</c:v>
                </c:pt>
                <c:pt idx="1426">
                  <c:v>2.0974301733079998E-3</c:v>
                </c:pt>
                <c:pt idx="1427">
                  <c:v>2.0738558378069999E-3</c:v>
                </c:pt>
                <c:pt idx="1428">
                  <c:v>2.0507411099969998E-3</c:v>
                </c:pt>
                <c:pt idx="1429">
                  <c:v>2.056701108813E-3</c:v>
                </c:pt>
                <c:pt idx="1430">
                  <c:v>2.0698418375099999E-3</c:v>
                </c:pt>
                <c:pt idx="1431">
                  <c:v>2.0814386662100001E-3</c:v>
                </c:pt>
                <c:pt idx="1432">
                  <c:v>2.0969563629479999E-3</c:v>
                </c:pt>
                <c:pt idx="1433">
                  <c:v>2.1115476265549998E-3</c:v>
                </c:pt>
                <c:pt idx="1434">
                  <c:v>2.1219309419390001E-3</c:v>
                </c:pt>
                <c:pt idx="1435">
                  <c:v>2.1073755342510001E-3</c:v>
                </c:pt>
                <c:pt idx="1436">
                  <c:v>2.0776113960890002E-3</c:v>
                </c:pt>
                <c:pt idx="1437">
                  <c:v>2.0748181268570001E-3</c:v>
                </c:pt>
                <c:pt idx="1438">
                  <c:v>2.0902063697580001E-3</c:v>
                </c:pt>
                <c:pt idx="1439">
                  <c:v>2.1059466525909999E-3</c:v>
                </c:pt>
                <c:pt idx="1440">
                  <c:v>2.1222182549540001E-3</c:v>
                </c:pt>
                <c:pt idx="1441">
                  <c:v>2.1380516700450001E-3</c:v>
                </c:pt>
                <c:pt idx="1442">
                  <c:v>2.152528148144E-3</c:v>
                </c:pt>
                <c:pt idx="1443">
                  <c:v>2.1383389830590001E-3</c:v>
                </c:pt>
                <c:pt idx="1444">
                  <c:v>2.1037349943069999E-3</c:v>
                </c:pt>
                <c:pt idx="1445">
                  <c:v>2.0931791514160001E-3</c:v>
                </c:pt>
                <c:pt idx="1446">
                  <c:v>2.1038784179839998E-3</c:v>
                </c:pt>
                <c:pt idx="1447">
                  <c:v>2.1167248487470001E-3</c:v>
                </c:pt>
                <c:pt idx="1448">
                  <c:v>2.1303538233039998E-3</c:v>
                </c:pt>
                <c:pt idx="1449">
                  <c:v>2.1450959611679999E-3</c:v>
                </c:pt>
                <c:pt idx="1450">
                  <c:v>2.160096541047E-3</c:v>
                </c:pt>
                <c:pt idx="1451">
                  <c:v>2.1564271301029998E-3</c:v>
                </c:pt>
                <c:pt idx="1452">
                  <c:v>2.1259521599860001E-3</c:v>
                </c:pt>
                <c:pt idx="1453">
                  <c:v>2.1134647540750002E-3</c:v>
                </c:pt>
                <c:pt idx="1454">
                  <c:v>2.1246883552520001E-3</c:v>
                </c:pt>
                <c:pt idx="1455">
                  <c:v>2.1400263067329998E-3</c:v>
                </c:pt>
                <c:pt idx="1456">
                  <c:v>2.156542148441E-3</c:v>
                </c:pt>
                <c:pt idx="1457">
                  <c:v>2.17587989755E-3</c:v>
                </c:pt>
                <c:pt idx="1458">
                  <c:v>2.192646963522E-3</c:v>
                </c:pt>
                <c:pt idx="1459">
                  <c:v>2.1952462848279998E-3</c:v>
                </c:pt>
                <c:pt idx="1460">
                  <c:v>2.1669110283260001E-3</c:v>
                </c:pt>
                <c:pt idx="1461">
                  <c:v>2.1442989818749999E-3</c:v>
                </c:pt>
                <c:pt idx="1462">
                  <c:v>2.149662934244E-3</c:v>
                </c:pt>
                <c:pt idx="1463">
                  <c:v>2.1654032170769998E-3</c:v>
                </c:pt>
                <c:pt idx="1464">
                  <c:v>2.1810068283230001E-3</c:v>
                </c:pt>
                <c:pt idx="1465">
                  <c:v>2.1961007732900001E-3</c:v>
                </c:pt>
                <c:pt idx="1466">
                  <c:v>2.2115393076090001E-3</c:v>
                </c:pt>
                <c:pt idx="1467">
                  <c:v>2.2135069593789999E-3</c:v>
                </c:pt>
                <c:pt idx="1468">
                  <c:v>2.1862273570149998E-3</c:v>
                </c:pt>
                <c:pt idx="1469">
                  <c:v>2.1596658043560001E-3</c:v>
                </c:pt>
                <c:pt idx="1470">
                  <c:v>2.1645701490340002E-3</c:v>
                </c:pt>
                <c:pt idx="1471">
                  <c:v>2.1841521374880001E-3</c:v>
                </c:pt>
                <c:pt idx="1472">
                  <c:v>2.2025634534659998E-3</c:v>
                </c:pt>
                <c:pt idx="1473">
                  <c:v>2.217930275947E-3</c:v>
                </c:pt>
                <c:pt idx="1474">
                  <c:v>2.2350419312720002E-3</c:v>
                </c:pt>
                <c:pt idx="1475">
                  <c:v>2.2409877274189999E-3</c:v>
                </c:pt>
                <c:pt idx="1476">
                  <c:v>2.216953784227E-3</c:v>
                </c:pt>
                <c:pt idx="1477">
                  <c:v>2.1879721898589999E-3</c:v>
                </c:pt>
                <c:pt idx="1478">
                  <c:v>2.1890995558349999E-3</c:v>
                </c:pt>
                <c:pt idx="1479">
                  <c:v>2.2035902366039999E-3</c:v>
                </c:pt>
                <c:pt idx="1480">
                  <c:v>2.2200199309739999E-3</c:v>
                </c:pt>
                <c:pt idx="1481">
                  <c:v>2.2345609031620001E-3</c:v>
                </c:pt>
                <c:pt idx="1482">
                  <c:v>2.2498271428049998E-3</c:v>
                </c:pt>
                <c:pt idx="1483">
                  <c:v>2.257050946355E-3</c:v>
                </c:pt>
                <c:pt idx="1484">
                  <c:v>2.235386753455E-3</c:v>
                </c:pt>
                <c:pt idx="1485">
                  <c:v>2.2050766274329999E-3</c:v>
                </c:pt>
                <c:pt idx="1486">
                  <c:v>2.2052347194400001E-3</c:v>
                </c:pt>
                <c:pt idx="1487">
                  <c:v>2.2209677845239999E-3</c:v>
                </c:pt>
                <c:pt idx="1488">
                  <c:v>2.2401832975450001E-3</c:v>
                </c:pt>
                <c:pt idx="1489">
                  <c:v>2.2582716774199999E-3</c:v>
                </c:pt>
                <c:pt idx="1490">
                  <c:v>2.272511133924E-3</c:v>
                </c:pt>
                <c:pt idx="1491">
                  <c:v>2.2811207454649998E-3</c:v>
                </c:pt>
                <c:pt idx="1492">
                  <c:v>2.2630468010899998E-3</c:v>
                </c:pt>
                <c:pt idx="1493">
                  <c:v>2.234840998426E-3</c:v>
                </c:pt>
                <c:pt idx="1494">
                  <c:v>2.2336272522810001E-3</c:v>
                </c:pt>
                <c:pt idx="1495">
                  <c:v>2.2538914345199999E-3</c:v>
                </c:pt>
                <c:pt idx="1496">
                  <c:v>2.271283185109E-3</c:v>
                </c:pt>
                <c:pt idx="1497">
                  <c:v>2.2881436161699999E-3</c:v>
                </c:pt>
                <c:pt idx="1498">
                  <c:v>2.303481567651E-3</c:v>
                </c:pt>
                <c:pt idx="1499">
                  <c:v>2.3150425404310001E-3</c:v>
                </c:pt>
                <c:pt idx="1500">
                  <c:v>2.3012843448670002E-3</c:v>
                </c:pt>
                <c:pt idx="1501">
                  <c:v>2.2699977271260002E-3</c:v>
                </c:pt>
                <c:pt idx="1502">
                  <c:v>2.262414898723E-3</c:v>
                </c:pt>
                <c:pt idx="1503">
                  <c:v>2.2741984575990002E-3</c:v>
                </c:pt>
                <c:pt idx="1504">
                  <c:v>2.287296112627E-3</c:v>
                </c:pt>
                <c:pt idx="1505">
                  <c:v>2.2975504398349998E-3</c:v>
                </c:pt>
                <c:pt idx="1506">
                  <c:v>2.3098725359889999E-3</c:v>
                </c:pt>
                <c:pt idx="1507">
                  <c:v>2.3235087282960001E-3</c:v>
                </c:pt>
                <c:pt idx="1508">
                  <c:v>2.319738734514E-3</c:v>
                </c:pt>
                <c:pt idx="1509">
                  <c:v>2.285623224452E-3</c:v>
                </c:pt>
                <c:pt idx="1510">
                  <c:v>2.2704789880659999E-3</c:v>
                </c:pt>
                <c:pt idx="1511">
                  <c:v>2.2801656741650001E-3</c:v>
                </c:pt>
                <c:pt idx="1512">
                  <c:v>2.2963942028580001E-3</c:v>
                </c:pt>
                <c:pt idx="1513">
                  <c:v>2.3086015135050002E-3</c:v>
                </c:pt>
                <c:pt idx="1514">
                  <c:v>2.325433073565E-3</c:v>
                </c:pt>
                <c:pt idx="1515">
                  <c:v>2.34063481912E-3</c:v>
                </c:pt>
                <c:pt idx="1516">
                  <c:v>2.3503575939689998E-3</c:v>
                </c:pt>
                <c:pt idx="1517">
                  <c:v>2.3274724371730002E-3</c:v>
                </c:pt>
                <c:pt idx="1518">
                  <c:v>2.3048745933920002E-3</c:v>
                </c:pt>
                <c:pt idx="1519">
                  <c:v>2.3118471726780001E-3</c:v>
                </c:pt>
                <c:pt idx="1520">
                  <c:v>2.3275371640920002E-3</c:v>
                </c:pt>
                <c:pt idx="1521">
                  <c:v>2.3409218993039999E-3</c:v>
                </c:pt>
                <c:pt idx="1522">
                  <c:v>2.3549245670439999E-3</c:v>
                </c:pt>
                <c:pt idx="1523">
                  <c:v>2.3709950037300001E-3</c:v>
                </c:pt>
                <c:pt idx="1524">
                  <c:v>2.3802868090569999E-3</c:v>
                </c:pt>
                <c:pt idx="1525">
                  <c:v>2.3727829102429998E-3</c:v>
                </c:pt>
                <c:pt idx="1526">
                  <c:v>2.3390764836219999E-3</c:v>
                </c:pt>
                <c:pt idx="1527">
                  <c:v>2.333030337468E-3</c:v>
                </c:pt>
                <c:pt idx="1528">
                  <c:v>2.3432630114259998E-3</c:v>
                </c:pt>
                <c:pt idx="1529">
                  <c:v>2.358234720305E-3</c:v>
                </c:pt>
                <c:pt idx="1530">
                  <c:v>2.3730485700069999E-3</c:v>
                </c:pt>
                <c:pt idx="1531">
                  <c:v>2.386771142483E-3</c:v>
                </c:pt>
                <c:pt idx="1532">
                  <c:v>2.3986408486959998E-3</c:v>
                </c:pt>
                <c:pt idx="1533">
                  <c:v>2.4043351877479999E-3</c:v>
                </c:pt>
                <c:pt idx="1534">
                  <c:v>2.3823333904150002E-3</c:v>
                </c:pt>
                <c:pt idx="1535">
                  <c:v>2.3610065691170002E-3</c:v>
                </c:pt>
                <c:pt idx="1536">
                  <c:v>2.370765199885E-3</c:v>
                </c:pt>
                <c:pt idx="1537">
                  <c:v>2.3851050063969999E-3</c:v>
                </c:pt>
                <c:pt idx="1538">
                  <c:v>2.397786360234E-3</c:v>
                </c:pt>
                <c:pt idx="1539">
                  <c:v>2.4077820125970001E-3</c:v>
                </c:pt>
                <c:pt idx="1540">
                  <c:v>2.4194219149650002E-3</c:v>
                </c:pt>
                <c:pt idx="1541">
                  <c:v>2.4288357235490001E-3</c:v>
                </c:pt>
                <c:pt idx="1542">
                  <c:v>2.4141727481040002E-3</c:v>
                </c:pt>
                <c:pt idx="1543">
                  <c:v>2.3817301262169998E-3</c:v>
                </c:pt>
                <c:pt idx="1544">
                  <c:v>2.3756839800629999E-3</c:v>
                </c:pt>
                <c:pt idx="1545">
                  <c:v>2.3886524140829999E-3</c:v>
                </c:pt>
                <c:pt idx="1546">
                  <c:v>2.397714415565E-3</c:v>
                </c:pt>
                <c:pt idx="1547">
                  <c:v>2.4093328975139999E-3</c:v>
                </c:pt>
                <c:pt idx="1548">
                  <c:v>2.4235148448500002E-3</c:v>
                </c:pt>
                <c:pt idx="1549">
                  <c:v>2.4392048362639998E-3</c:v>
                </c:pt>
                <c:pt idx="1550">
                  <c:v>2.444181125611E-3</c:v>
                </c:pt>
                <c:pt idx="1551">
                  <c:v>2.4238452315329998E-3</c:v>
                </c:pt>
                <c:pt idx="1552">
                  <c:v>2.4085573386400001E-3</c:v>
                </c:pt>
                <c:pt idx="1553">
                  <c:v>2.4186177179220001E-3</c:v>
                </c:pt>
                <c:pt idx="1554">
                  <c:v>2.431859029457E-3</c:v>
                </c:pt>
                <c:pt idx="1555">
                  <c:v>2.44421698153E-3</c:v>
                </c:pt>
                <c:pt idx="1556">
                  <c:v>2.4581332691010001E-3</c:v>
                </c:pt>
                <c:pt idx="1557">
                  <c:v>2.471309853718E-3</c:v>
                </c:pt>
                <c:pt idx="1558">
                  <c:v>2.479201648384E-3</c:v>
                </c:pt>
                <c:pt idx="1559">
                  <c:v>2.466269070283E-3</c:v>
                </c:pt>
                <c:pt idx="1560">
                  <c:v>2.4344224948439999E-3</c:v>
                </c:pt>
                <c:pt idx="1561">
                  <c:v>2.4292666930710001E-3</c:v>
                </c:pt>
                <c:pt idx="1562">
                  <c:v>2.4425724986940002E-3</c:v>
                </c:pt>
                <c:pt idx="1563">
                  <c:v>2.4547439534219999E-3</c:v>
                </c:pt>
                <c:pt idx="1564">
                  <c:v>2.4667717516419999E-3</c:v>
                </c:pt>
                <c:pt idx="1565">
                  <c:v>2.479093847796E-3</c:v>
                </c:pt>
                <c:pt idx="1566">
                  <c:v>2.4934266693889999E-3</c:v>
                </c:pt>
                <c:pt idx="1567">
                  <c:v>2.4975985288619999E-3</c:v>
                </c:pt>
                <c:pt idx="1568">
                  <c:v>2.4692635051909999E-3</c:v>
                </c:pt>
                <c:pt idx="1569">
                  <c:v>2.4522019084540002E-3</c:v>
                </c:pt>
                <c:pt idx="1570">
                  <c:v>2.4628941901029999E-3</c:v>
                </c:pt>
                <c:pt idx="1571">
                  <c:v>2.4779592640699999E-3</c:v>
                </c:pt>
                <c:pt idx="1572">
                  <c:v>2.4891037028280001E-3</c:v>
                </c:pt>
                <c:pt idx="1573">
                  <c:v>2.5043268688019998E-3</c:v>
                </c:pt>
                <c:pt idx="1574">
                  <c:v>2.5207565631719998E-3</c:v>
                </c:pt>
                <c:pt idx="1575">
                  <c:v>2.528454177082E-3</c:v>
                </c:pt>
                <c:pt idx="1576">
                  <c:v>2.504010917619E-3</c:v>
                </c:pt>
                <c:pt idx="1577">
                  <c:v>2.4713601451370002E-3</c:v>
                </c:pt>
                <c:pt idx="1578">
                  <c:v>2.4769038427619999E-3</c:v>
                </c:pt>
                <c:pt idx="1579">
                  <c:v>2.4925577454269999E-3</c:v>
                </c:pt>
                <c:pt idx="1580">
                  <c:v>2.5081830099230001E-3</c:v>
                </c:pt>
                <c:pt idx="1581">
                  <c:v>2.522436901927E-3</c:v>
                </c:pt>
                <c:pt idx="1582">
                  <c:v>2.540331333876E-3</c:v>
                </c:pt>
                <c:pt idx="1583">
                  <c:v>2.5509586557750001E-3</c:v>
                </c:pt>
                <c:pt idx="1584">
                  <c:v>2.5341054424639999E-3</c:v>
                </c:pt>
                <c:pt idx="1585">
                  <c:v>2.5062800850719998E-3</c:v>
                </c:pt>
                <c:pt idx="1586">
                  <c:v>2.5072926655409999E-3</c:v>
                </c:pt>
                <c:pt idx="1587">
                  <c:v>2.5229682214559998E-3</c:v>
                </c:pt>
                <c:pt idx="1588">
                  <c:v>2.5344861205669998E-3</c:v>
                </c:pt>
                <c:pt idx="1589">
                  <c:v>2.547605428845E-3</c:v>
                </c:pt>
                <c:pt idx="1590">
                  <c:v>2.5608106516300001E-3</c:v>
                </c:pt>
                <c:pt idx="1591">
                  <c:v>2.5729821063579998E-3</c:v>
                </c:pt>
                <c:pt idx="1592">
                  <c:v>2.5649107992650002E-3</c:v>
                </c:pt>
                <c:pt idx="1593">
                  <c:v>2.5321235880260001E-3</c:v>
                </c:pt>
                <c:pt idx="1594">
                  <c:v>2.5219270028169999E-3</c:v>
                </c:pt>
                <c:pt idx="1595">
                  <c:v>2.5302064605060002E-3</c:v>
                </c:pt>
                <c:pt idx="1596">
                  <c:v>2.5402449537070002E-3</c:v>
                </c:pt>
                <c:pt idx="1597">
                  <c:v>2.5541039649400001E-3</c:v>
                </c:pt>
                <c:pt idx="1598">
                  <c:v>2.5699876714499999E-3</c:v>
                </c:pt>
                <c:pt idx="1599">
                  <c:v>2.5860941968859998E-3</c:v>
                </c:pt>
                <c:pt idx="1600">
                  <c:v>2.590854885057E-3</c:v>
                </c:pt>
                <c:pt idx="1601">
                  <c:v>2.5679410900920001E-3</c:v>
                </c:pt>
                <c:pt idx="1602">
                  <c:v>2.549709286541E-3</c:v>
                </c:pt>
                <c:pt idx="1603">
                  <c:v>2.556710503995E-3</c:v>
                </c:pt>
                <c:pt idx="1604">
                  <c:v>2.5690253824000001E-3</c:v>
                </c:pt>
                <c:pt idx="1605">
                  <c:v>2.5839756708589999E-3</c:v>
                </c:pt>
                <c:pt idx="1606">
                  <c:v>2.599105704576E-3</c:v>
                </c:pt>
                <c:pt idx="1607">
                  <c:v>2.6107097510250001E-3</c:v>
                </c:pt>
                <c:pt idx="1608">
                  <c:v>2.6218111161139999E-3</c:v>
                </c:pt>
                <c:pt idx="1609">
                  <c:v>2.6084333658220001E-3</c:v>
                </c:pt>
                <c:pt idx="1610">
                  <c:v>2.581771230325E-3</c:v>
                </c:pt>
                <c:pt idx="1611">
                  <c:v>2.5758184492589999E-3</c:v>
                </c:pt>
                <c:pt idx="1612">
                  <c:v>2.5849882513279999E-3</c:v>
                </c:pt>
                <c:pt idx="1613">
                  <c:v>2.5964200031009998E-3</c:v>
                </c:pt>
                <c:pt idx="1614">
                  <c:v>2.6092375628650002E-3</c:v>
                </c:pt>
                <c:pt idx="1615">
                  <c:v>2.6195277459919999E-3</c:v>
                </c:pt>
                <c:pt idx="1616">
                  <c:v>2.631892915815E-3</c:v>
                </c:pt>
                <c:pt idx="1617">
                  <c:v>2.6407898403699999E-3</c:v>
                </c:pt>
                <c:pt idx="1618">
                  <c:v>2.620123559609E-3</c:v>
                </c:pt>
                <c:pt idx="1619">
                  <c:v>2.6038305368270001E-3</c:v>
                </c:pt>
                <c:pt idx="1620">
                  <c:v>2.606465946883E-3</c:v>
                </c:pt>
                <c:pt idx="1621">
                  <c:v>2.6228809729220001E-3</c:v>
                </c:pt>
                <c:pt idx="1622">
                  <c:v>2.6379821356390001E-3</c:v>
                </c:pt>
                <c:pt idx="1623">
                  <c:v>2.6539161335680001E-3</c:v>
                </c:pt>
                <c:pt idx="1624">
                  <c:v>2.6697784196590001E-3</c:v>
                </c:pt>
                <c:pt idx="1625">
                  <c:v>2.6822155341509999E-3</c:v>
                </c:pt>
                <c:pt idx="1626">
                  <c:v>2.674302319065E-3</c:v>
                </c:pt>
                <c:pt idx="1627">
                  <c:v>2.6425921823829998E-3</c:v>
                </c:pt>
                <c:pt idx="1628">
                  <c:v>2.637099009007E-3</c:v>
                </c:pt>
                <c:pt idx="1629">
                  <c:v>2.6463477406650001E-3</c:v>
                </c:pt>
                <c:pt idx="1630">
                  <c:v>2.6622172445059998E-3</c:v>
                </c:pt>
                <c:pt idx="1631">
                  <c:v>2.671329537407E-3</c:v>
                </c:pt>
                <c:pt idx="1632">
                  <c:v>2.6828977279369998E-3</c:v>
                </c:pt>
                <c:pt idx="1633">
                  <c:v>2.6947029400619998E-3</c:v>
                </c:pt>
                <c:pt idx="1634">
                  <c:v>2.6954424101859999E-3</c:v>
                </c:pt>
                <c:pt idx="1635">
                  <c:v>2.674919785932E-3</c:v>
                </c:pt>
                <c:pt idx="1636">
                  <c:v>2.6541100814939998E-3</c:v>
                </c:pt>
                <c:pt idx="1637">
                  <c:v>2.6616139803079999E-3</c:v>
                </c:pt>
                <c:pt idx="1638">
                  <c:v>2.6726219803089998E-3</c:v>
                </c:pt>
                <c:pt idx="1639">
                  <c:v>2.6871629524980001E-3</c:v>
                </c:pt>
                <c:pt idx="1640">
                  <c:v>2.700849436224E-3</c:v>
                </c:pt>
                <c:pt idx="1641">
                  <c:v>2.7158572338520002E-3</c:v>
                </c:pt>
                <c:pt idx="1642">
                  <c:v>2.7299746870990001E-3</c:v>
                </c:pt>
                <c:pt idx="1643">
                  <c:v>2.7236843015999998E-3</c:v>
                </c:pt>
                <c:pt idx="1644">
                  <c:v>2.6990543119610002E-3</c:v>
                </c:pt>
                <c:pt idx="1645">
                  <c:v>2.6890444569290001E-3</c:v>
                </c:pt>
                <c:pt idx="1646">
                  <c:v>2.7004186995330001E-3</c:v>
                </c:pt>
                <c:pt idx="1647">
                  <c:v>2.7113764081149998E-3</c:v>
                </c:pt>
                <c:pt idx="1648">
                  <c:v>2.723375568166E-3</c:v>
                </c:pt>
                <c:pt idx="1649">
                  <c:v>2.736092545092E-3</c:v>
                </c:pt>
                <c:pt idx="1650">
                  <c:v>2.750209998339E-3</c:v>
                </c:pt>
                <c:pt idx="1651">
                  <c:v>2.75451829657E-3</c:v>
                </c:pt>
                <c:pt idx="1652">
                  <c:v>2.7263269294049998E-3</c:v>
                </c:pt>
                <c:pt idx="1653">
                  <c:v>2.7049137279390001E-3</c:v>
                </c:pt>
                <c:pt idx="1654">
                  <c:v>2.710521919653E-3</c:v>
                </c:pt>
                <c:pt idx="1655">
                  <c:v>2.7264272794130001E-3</c:v>
                </c:pt>
                <c:pt idx="1656">
                  <c:v>2.7400923427189998E-3</c:v>
                </c:pt>
                <c:pt idx="1657">
                  <c:v>2.7557462453839999E-3</c:v>
                </c:pt>
                <c:pt idx="1658">
                  <c:v>2.7707326225939999E-3</c:v>
                </c:pt>
                <c:pt idx="1659">
                  <c:v>2.7810800820589998E-3</c:v>
                </c:pt>
                <c:pt idx="1660">
                  <c:v>2.763537457213E-3</c:v>
                </c:pt>
                <c:pt idx="1661">
                  <c:v>2.7331053279339998E-3</c:v>
                </c:pt>
                <c:pt idx="1662">
                  <c:v>2.7322724927219999E-3</c:v>
                </c:pt>
                <c:pt idx="1663">
                  <c:v>2.7477182447910001E-3</c:v>
                </c:pt>
                <c:pt idx="1664">
                  <c:v>2.7594659477469998E-3</c:v>
                </c:pt>
                <c:pt idx="1665">
                  <c:v>2.7751773595810002E-3</c:v>
                </c:pt>
                <c:pt idx="1666">
                  <c:v>2.7917074039579999E-3</c:v>
                </c:pt>
                <c:pt idx="1667">
                  <c:v>2.804675837979E-3</c:v>
                </c:pt>
                <c:pt idx="1668">
                  <c:v>2.799031790346E-3</c:v>
                </c:pt>
                <c:pt idx="1669">
                  <c:v>2.7694543823600002E-3</c:v>
                </c:pt>
                <c:pt idx="1670">
                  <c:v>2.7582668699319998E-3</c:v>
                </c:pt>
                <c:pt idx="1671">
                  <c:v>2.7708043344319999E-3</c:v>
                </c:pt>
                <c:pt idx="1672">
                  <c:v>2.787621691823E-3</c:v>
                </c:pt>
                <c:pt idx="1673">
                  <c:v>2.8017533477400001E-3</c:v>
                </c:pt>
                <c:pt idx="1674">
                  <c:v>2.819417975843E-3</c:v>
                </c:pt>
                <c:pt idx="1675">
                  <c:v>2.8323505539450001E-3</c:v>
                </c:pt>
                <c:pt idx="1676">
                  <c:v>2.8355172835289998E-3</c:v>
                </c:pt>
                <c:pt idx="1677">
                  <c:v>2.8158922214059998E-3</c:v>
                </c:pt>
                <c:pt idx="1678">
                  <c:v>2.7961523737759998E-3</c:v>
                </c:pt>
                <c:pt idx="1679">
                  <c:v>2.8036921285089999E-3</c:v>
                </c:pt>
                <c:pt idx="1680">
                  <c:v>2.8209977317599998E-3</c:v>
                </c:pt>
                <c:pt idx="1681">
                  <c:v>2.8357254341240001E-3</c:v>
                </c:pt>
                <c:pt idx="1682">
                  <c:v>2.8496775776150002E-3</c:v>
                </c:pt>
                <c:pt idx="1683">
                  <c:v>2.8619996737689998E-3</c:v>
                </c:pt>
                <c:pt idx="1684">
                  <c:v>2.873094053939E-3</c:v>
                </c:pt>
                <c:pt idx="1685">
                  <c:v>2.8598599601539999E-3</c:v>
                </c:pt>
                <c:pt idx="1686">
                  <c:v>2.8337435796859998E-3</c:v>
                </c:pt>
                <c:pt idx="1687">
                  <c:v>2.8261966072020001E-3</c:v>
                </c:pt>
                <c:pt idx="1688">
                  <c:v>2.8386695776129998E-3</c:v>
                </c:pt>
                <c:pt idx="1689">
                  <c:v>2.8510491829370002E-3</c:v>
                </c:pt>
                <c:pt idx="1690">
                  <c:v>2.8634502086789999E-3</c:v>
                </c:pt>
                <c:pt idx="1691">
                  <c:v>2.874393714592E-3</c:v>
                </c:pt>
                <c:pt idx="1692">
                  <c:v>2.885696245357E-3</c:v>
                </c:pt>
                <c:pt idx="1693">
                  <c:v>2.8848201036449999E-3</c:v>
                </c:pt>
                <c:pt idx="1694">
                  <c:v>2.8580359648910001E-3</c:v>
                </c:pt>
                <c:pt idx="1695">
                  <c:v>2.8416351415220002E-3</c:v>
                </c:pt>
                <c:pt idx="1696">
                  <c:v>2.846941817552E-3</c:v>
                </c:pt>
                <c:pt idx="1697">
                  <c:v>2.860850887373E-3</c:v>
                </c:pt>
                <c:pt idx="1698">
                  <c:v>2.8718158137049999E-3</c:v>
                </c:pt>
                <c:pt idx="1699">
                  <c:v>2.8838939033450002E-3</c:v>
                </c:pt>
                <c:pt idx="1700">
                  <c:v>2.8952609281990001E-3</c:v>
                </c:pt>
                <c:pt idx="1701">
                  <c:v>2.906340872869E-3</c:v>
                </c:pt>
                <c:pt idx="1702">
                  <c:v>2.8943778015669999E-3</c:v>
                </c:pt>
                <c:pt idx="1703">
                  <c:v>2.8725985903290002E-3</c:v>
                </c:pt>
                <c:pt idx="1704">
                  <c:v>2.8710402548310001E-3</c:v>
                </c:pt>
                <c:pt idx="1705">
                  <c:v>2.8845472261310001E-3</c:v>
                </c:pt>
                <c:pt idx="1706">
                  <c:v>2.8976234607400002E-3</c:v>
                </c:pt>
                <c:pt idx="1707">
                  <c:v>2.9096512589599998E-3</c:v>
                </c:pt>
                <c:pt idx="1708">
                  <c:v>2.924737986177E-3</c:v>
                </c:pt>
                <c:pt idx="1709">
                  <c:v>2.9395229648800001E-3</c:v>
                </c:pt>
                <c:pt idx="1710">
                  <c:v>2.9460000805560001E-3</c:v>
                </c:pt>
                <c:pt idx="1711">
                  <c:v>2.9235603287819999E-3</c:v>
                </c:pt>
                <c:pt idx="1712">
                  <c:v>2.906082430854E-3</c:v>
                </c:pt>
                <c:pt idx="1713">
                  <c:v>2.9106349684299999E-3</c:v>
                </c:pt>
                <c:pt idx="1714">
                  <c:v>2.923251595348E-3</c:v>
                </c:pt>
                <c:pt idx="1715">
                  <c:v>2.9355736915020001E-3</c:v>
                </c:pt>
                <c:pt idx="1716">
                  <c:v>2.9464021790770001E-3</c:v>
                </c:pt>
                <c:pt idx="1717">
                  <c:v>2.9595931991930001E-3</c:v>
                </c:pt>
                <c:pt idx="1718">
                  <c:v>2.9674991965289998E-3</c:v>
                </c:pt>
                <c:pt idx="1719">
                  <c:v>2.9584730509669998E-3</c:v>
                </c:pt>
                <c:pt idx="1720">
                  <c:v>2.9292905237529999E-3</c:v>
                </c:pt>
                <c:pt idx="1721">
                  <c:v>2.9262530151749999E-3</c:v>
                </c:pt>
                <c:pt idx="1722">
                  <c:v>2.9403273947539998E-3</c:v>
                </c:pt>
                <c:pt idx="1723">
                  <c:v>2.9550334438679998E-3</c:v>
                </c:pt>
                <c:pt idx="1724">
                  <c:v>2.9691578820350002E-3</c:v>
                </c:pt>
                <c:pt idx="1725">
                  <c:v>2.983225043863E-3</c:v>
                </c:pt>
                <c:pt idx="1726">
                  <c:v>2.9988503083590002E-3</c:v>
                </c:pt>
                <c:pt idx="1727">
                  <c:v>3.001557430252E-3</c:v>
                </c:pt>
                <c:pt idx="1728">
                  <c:v>2.9794767033310002E-3</c:v>
                </c:pt>
                <c:pt idx="1729">
                  <c:v>2.9625731986019999E-3</c:v>
                </c:pt>
                <c:pt idx="1730">
                  <c:v>2.9713264666500002E-3</c:v>
                </c:pt>
                <c:pt idx="1731">
                  <c:v>2.9836774338039998E-3</c:v>
                </c:pt>
                <c:pt idx="1732">
                  <c:v>2.9996617231519999E-3</c:v>
                </c:pt>
                <c:pt idx="1733">
                  <c:v>3.0151577666399998E-3</c:v>
                </c:pt>
                <c:pt idx="1734">
                  <c:v>3.0318459030239998E-3</c:v>
                </c:pt>
                <c:pt idx="1735">
                  <c:v>3.0408648308369998E-3</c:v>
                </c:pt>
                <c:pt idx="1736">
                  <c:v>3.023609519005E-3</c:v>
                </c:pt>
                <c:pt idx="1737">
                  <c:v>2.9975865036250002E-3</c:v>
                </c:pt>
                <c:pt idx="1738">
                  <c:v>2.998620504513E-3</c:v>
                </c:pt>
                <c:pt idx="1739">
                  <c:v>3.0105907935649998E-3</c:v>
                </c:pt>
                <c:pt idx="1740">
                  <c:v>3.0248661059889999E-3</c:v>
                </c:pt>
                <c:pt idx="1741">
                  <c:v>3.0412382911889999E-3</c:v>
                </c:pt>
                <c:pt idx="1742">
                  <c:v>3.0560665763910001E-3</c:v>
                </c:pt>
                <c:pt idx="1743">
                  <c:v>3.0688338447359999E-3</c:v>
                </c:pt>
                <c:pt idx="1744">
                  <c:v>3.0591830145570002E-3</c:v>
                </c:pt>
                <c:pt idx="1745">
                  <c:v>3.0299357604239999E-3</c:v>
                </c:pt>
                <c:pt idx="1746">
                  <c:v>3.024255856872E-3</c:v>
                </c:pt>
                <c:pt idx="1747">
                  <c:v>3.036822192371E-3</c:v>
                </c:pt>
                <c:pt idx="1748">
                  <c:v>3.0519375577570001E-3</c:v>
                </c:pt>
                <c:pt idx="1749">
                  <c:v>3.0694657471030001E-3</c:v>
                </c:pt>
                <c:pt idx="1750">
                  <c:v>3.0871231574569999E-3</c:v>
                </c:pt>
                <c:pt idx="1751">
                  <c:v>3.1018797308210002E-3</c:v>
                </c:pt>
                <c:pt idx="1752">
                  <c:v>3.0984831973910002E-3</c:v>
                </c:pt>
                <c:pt idx="1753">
                  <c:v>3.0690419953320002E-3</c:v>
                </c:pt>
                <c:pt idx="1754">
                  <c:v>3.0522032175210002E-3</c:v>
                </c:pt>
                <c:pt idx="1755">
                  <c:v>3.0631825793529998E-3</c:v>
                </c:pt>
                <c:pt idx="1756">
                  <c:v>3.0781545210630001E-3</c:v>
                </c:pt>
                <c:pt idx="1757">
                  <c:v>3.0945481266829999E-3</c:v>
                </c:pt>
                <c:pt idx="1758">
                  <c:v>3.1102309003469999E-3</c:v>
                </c:pt>
                <c:pt idx="1759">
                  <c:v>3.1246712896970002E-3</c:v>
                </c:pt>
                <c:pt idx="1760">
                  <c:v>3.126610070467E-3</c:v>
                </c:pt>
                <c:pt idx="1761">
                  <c:v>3.1053049024189999E-3</c:v>
                </c:pt>
                <c:pt idx="1762">
                  <c:v>3.081371542066E-3</c:v>
                </c:pt>
                <c:pt idx="1763">
                  <c:v>3.088142955676E-3</c:v>
                </c:pt>
                <c:pt idx="1764">
                  <c:v>3.1051326077430001E-3</c:v>
                </c:pt>
                <c:pt idx="1765">
                  <c:v>3.1220288947219998E-3</c:v>
                </c:pt>
                <c:pt idx="1766">
                  <c:v>3.1377403065560002E-3</c:v>
                </c:pt>
                <c:pt idx="1767">
                  <c:v>3.1521089840680001E-3</c:v>
                </c:pt>
                <c:pt idx="1768">
                  <c:v>3.162858542055E-3</c:v>
                </c:pt>
                <c:pt idx="1769">
                  <c:v>3.145150840282E-3</c:v>
                </c:pt>
                <c:pt idx="1770">
                  <c:v>3.1163415405900002E-3</c:v>
                </c:pt>
                <c:pt idx="1771">
                  <c:v>3.11059714295E-3</c:v>
                </c:pt>
                <c:pt idx="1772">
                  <c:v>3.125410992652E-3</c:v>
                </c:pt>
                <c:pt idx="1773">
                  <c:v>3.140799235553E-3</c:v>
                </c:pt>
                <c:pt idx="1774">
                  <c:v>3.1528342515230001E-3</c:v>
                </c:pt>
                <c:pt idx="1775">
                  <c:v>3.1649696175010001E-3</c:v>
                </c:pt>
                <c:pt idx="1776">
                  <c:v>3.180243074894E-3</c:v>
                </c:pt>
                <c:pt idx="1777">
                  <c:v>3.1698239035900001E-3</c:v>
                </c:pt>
                <c:pt idx="1778">
                  <c:v>3.138953819871E-3</c:v>
                </c:pt>
                <c:pt idx="1779">
                  <c:v>3.1312345527109999E-3</c:v>
                </c:pt>
                <c:pt idx="1780">
                  <c:v>3.1468453817069999E-3</c:v>
                </c:pt>
                <c:pt idx="1781">
                  <c:v>3.1647470314060001E-3</c:v>
                </c:pt>
                <c:pt idx="1782">
                  <c:v>3.1785916071389998E-3</c:v>
                </c:pt>
                <c:pt idx="1783">
                  <c:v>3.1926082447170001E-3</c:v>
                </c:pt>
                <c:pt idx="1784">
                  <c:v>3.2100288663060002E-3</c:v>
                </c:pt>
                <c:pt idx="1785">
                  <c:v>3.2126354053620002E-3</c:v>
                </c:pt>
                <c:pt idx="1786">
                  <c:v>3.1827348284419999E-3</c:v>
                </c:pt>
                <c:pt idx="1787">
                  <c:v>3.1650846358389998E-3</c:v>
                </c:pt>
                <c:pt idx="1788">
                  <c:v>3.173945471644E-3</c:v>
                </c:pt>
                <c:pt idx="1789">
                  <c:v>3.186942776665E-3</c:v>
                </c:pt>
                <c:pt idx="1790">
                  <c:v>3.2015626784409998E-3</c:v>
                </c:pt>
                <c:pt idx="1791">
                  <c:v>3.2163334544750002E-3</c:v>
                </c:pt>
                <c:pt idx="1792">
                  <c:v>3.234242321923E-3</c:v>
                </c:pt>
                <c:pt idx="1793">
                  <c:v>3.2453006133440002E-3</c:v>
                </c:pt>
                <c:pt idx="1794">
                  <c:v>3.220584476367E-3</c:v>
                </c:pt>
                <c:pt idx="1795">
                  <c:v>3.1930606346579999E-3</c:v>
                </c:pt>
                <c:pt idx="1796">
                  <c:v>3.1951430719350002E-3</c:v>
                </c:pt>
                <c:pt idx="1797">
                  <c:v>3.2124200370160002E-3</c:v>
                </c:pt>
                <c:pt idx="1798">
                  <c:v>3.2297398429360002E-3</c:v>
                </c:pt>
                <c:pt idx="1799">
                  <c:v>3.2466722186650001E-3</c:v>
                </c:pt>
                <c:pt idx="1800">
                  <c:v>3.2607249449940002E-3</c:v>
                </c:pt>
                <c:pt idx="1801">
                  <c:v>3.272529924288E-3</c:v>
                </c:pt>
                <c:pt idx="1802">
                  <c:v>3.26285045594E-3</c:v>
                </c:pt>
                <c:pt idx="1803">
                  <c:v>3.232360817492E-3</c:v>
                </c:pt>
                <c:pt idx="1804">
                  <c:v>3.2295100390910001E-3</c:v>
                </c:pt>
                <c:pt idx="1805">
                  <c:v>3.2441085204480001E-3</c:v>
                </c:pt>
                <c:pt idx="1806">
                  <c:v>3.2591952476649999E-3</c:v>
                </c:pt>
                <c:pt idx="1807">
                  <c:v>3.2739804591980001E-3</c:v>
                </c:pt>
                <c:pt idx="1808">
                  <c:v>3.289720742032E-3</c:v>
                </c:pt>
                <c:pt idx="1809">
                  <c:v>3.3022079151120002E-3</c:v>
                </c:pt>
                <c:pt idx="1810">
                  <c:v>3.3011452760550002E-3</c:v>
                </c:pt>
                <c:pt idx="1811">
                  <c:v>3.2688390929250001E-3</c:v>
                </c:pt>
                <c:pt idx="1812">
                  <c:v>3.2519572414460001E-3</c:v>
                </c:pt>
                <c:pt idx="1813">
                  <c:v>3.2607966568320001E-3</c:v>
                </c:pt>
                <c:pt idx="1814">
                  <c:v>3.2771257683630001E-3</c:v>
                </c:pt>
                <c:pt idx="1815">
                  <c:v>3.2911209855229998E-3</c:v>
                </c:pt>
                <c:pt idx="1816">
                  <c:v>3.307909471914E-3</c:v>
                </c:pt>
                <c:pt idx="1817">
                  <c:v>3.3236711751670001E-3</c:v>
                </c:pt>
                <c:pt idx="1818">
                  <c:v>3.3275273162869999E-3</c:v>
                </c:pt>
                <c:pt idx="1819">
                  <c:v>3.3042400609699998E-3</c:v>
                </c:pt>
                <c:pt idx="1820">
                  <c:v>3.2811828423290001E-3</c:v>
                </c:pt>
                <c:pt idx="1821">
                  <c:v>3.290446009487E-3</c:v>
                </c:pt>
                <c:pt idx="1822">
                  <c:v>3.3056116662919998E-3</c:v>
                </c:pt>
                <c:pt idx="1823">
                  <c:v>3.3205333165819998E-3</c:v>
                </c:pt>
                <c:pt idx="1824">
                  <c:v>3.3340044319629999E-3</c:v>
                </c:pt>
                <c:pt idx="1825">
                  <c:v>3.352236235514E-3</c:v>
                </c:pt>
                <c:pt idx="1826">
                  <c:v>3.363897791132E-3</c:v>
                </c:pt>
                <c:pt idx="1827">
                  <c:v>3.354160580784E-3</c:v>
                </c:pt>
                <c:pt idx="1828">
                  <c:v>3.3271538559350002E-3</c:v>
                </c:pt>
                <c:pt idx="1829">
                  <c:v>3.325839759782E-3</c:v>
                </c:pt>
                <c:pt idx="1830">
                  <c:v>3.3386142458769999E-3</c:v>
                </c:pt>
                <c:pt idx="1831">
                  <c:v>3.3504338935020001E-3</c:v>
                </c:pt>
                <c:pt idx="1832">
                  <c:v>3.3620954491200001E-3</c:v>
                </c:pt>
                <c:pt idx="1833">
                  <c:v>3.3768159337339999E-3</c:v>
                </c:pt>
                <c:pt idx="1834">
                  <c:v>3.3930444624269999E-3</c:v>
                </c:pt>
                <c:pt idx="1835">
                  <c:v>3.387730568647E-3</c:v>
                </c:pt>
                <c:pt idx="1836">
                  <c:v>3.3601494505999998E-3</c:v>
                </c:pt>
                <c:pt idx="1837">
                  <c:v>3.34423687309E-3</c:v>
                </c:pt>
                <c:pt idx="1838">
                  <c:v>3.3509365748610001E-3</c:v>
                </c:pt>
                <c:pt idx="1839">
                  <c:v>3.3641848713159999E-3</c:v>
                </c:pt>
                <c:pt idx="1840">
                  <c:v>3.379113739356E-3</c:v>
                </c:pt>
                <c:pt idx="1841">
                  <c:v>3.3978912979360002E-3</c:v>
                </c:pt>
                <c:pt idx="1842">
                  <c:v>3.4156420733779998E-3</c:v>
                </c:pt>
                <c:pt idx="1843">
                  <c:v>3.4217888023700001E-3</c:v>
                </c:pt>
                <c:pt idx="1844">
                  <c:v>3.4015534911299998E-3</c:v>
                </c:pt>
                <c:pt idx="1845">
                  <c:v>3.379616420716E-3</c:v>
                </c:pt>
                <c:pt idx="1846">
                  <c:v>3.3835370559250001E-3</c:v>
                </c:pt>
                <c:pt idx="1847">
                  <c:v>3.3985807094719998E-3</c:v>
                </c:pt>
                <c:pt idx="1848">
                  <c:v>3.4190744627270002E-3</c:v>
                </c:pt>
                <c:pt idx="1849">
                  <c:v>3.4377947449680001E-3</c:v>
                </c:pt>
                <c:pt idx="1850">
                  <c:v>3.4538509789849999E-3</c:v>
                </c:pt>
                <c:pt idx="1851">
                  <c:v>3.4656417556110002E-3</c:v>
                </c:pt>
                <c:pt idx="1852">
                  <c:v>3.451610449702E-3</c:v>
                </c:pt>
                <c:pt idx="1853">
                  <c:v>3.4241368994120001E-3</c:v>
                </c:pt>
                <c:pt idx="1854">
                  <c:v>3.4143640659749998E-3</c:v>
                </c:pt>
                <c:pt idx="1855">
                  <c:v>3.4270451869819999E-3</c:v>
                </c:pt>
                <c:pt idx="1856">
                  <c:v>3.4423903562130001E-3</c:v>
                </c:pt>
                <c:pt idx="1857">
                  <c:v>3.455962054431E-3</c:v>
                </c:pt>
                <c:pt idx="1858">
                  <c:v>3.4687796141949999E-3</c:v>
                </c:pt>
                <c:pt idx="1859">
                  <c:v>3.4789906349029999E-3</c:v>
                </c:pt>
                <c:pt idx="1860">
                  <c:v>3.4716951195149998E-3</c:v>
                </c:pt>
                <c:pt idx="1861">
                  <c:v>3.4396401606500001E-3</c:v>
                </c:pt>
                <c:pt idx="1862">
                  <c:v>3.4265280701220001E-3</c:v>
                </c:pt>
                <c:pt idx="1863">
                  <c:v>3.4396115224809998E-3</c:v>
                </c:pt>
                <c:pt idx="1864">
                  <c:v>3.4582023508849999E-3</c:v>
                </c:pt>
                <c:pt idx="1865">
                  <c:v>3.4751417115329998E-3</c:v>
                </c:pt>
                <c:pt idx="1866">
                  <c:v>3.4907455556090002E-3</c:v>
                </c:pt>
                <c:pt idx="1867">
                  <c:v>3.5055235493929998E-3</c:v>
                </c:pt>
                <c:pt idx="1868">
                  <c:v>3.5051859449600001E-3</c:v>
                </c:pt>
                <c:pt idx="1869">
                  <c:v>3.4793138038369999E-3</c:v>
                </c:pt>
                <c:pt idx="1870">
                  <c:v>3.4637099597599999E-3</c:v>
                </c:pt>
                <c:pt idx="1871">
                  <c:v>3.4724920988080002E-3</c:v>
                </c:pt>
                <c:pt idx="1872">
                  <c:v>3.4908172674480002E-3</c:v>
                </c:pt>
                <c:pt idx="1873">
                  <c:v>3.502794774249E-3</c:v>
                </c:pt>
                <c:pt idx="1874">
                  <c:v>3.5187504254279999E-3</c:v>
                </c:pt>
                <c:pt idx="1875">
                  <c:v>3.533937735483E-3</c:v>
                </c:pt>
                <c:pt idx="1876">
                  <c:v>3.5474663600329999E-3</c:v>
                </c:pt>
                <c:pt idx="1877">
                  <c:v>3.5336362198E-3</c:v>
                </c:pt>
                <c:pt idx="1878">
                  <c:v>3.50949447602E-3</c:v>
                </c:pt>
                <c:pt idx="1879">
                  <c:v>3.5109450109300001E-3</c:v>
                </c:pt>
                <c:pt idx="1880">
                  <c:v>3.522132523358E-3</c:v>
                </c:pt>
                <c:pt idx="1881">
                  <c:v>3.5366665106269998E-3</c:v>
                </c:pt>
                <c:pt idx="1882">
                  <c:v>3.5484714899210001E-3</c:v>
                </c:pt>
                <c:pt idx="1883">
                  <c:v>3.5632639192039999E-3</c:v>
                </c:pt>
                <c:pt idx="1884">
                  <c:v>3.5756076686079999E-3</c:v>
                </c:pt>
                <c:pt idx="1885">
                  <c:v>3.577618161216E-3</c:v>
                </c:pt>
                <c:pt idx="1886">
                  <c:v>3.550625871867E-3</c:v>
                </c:pt>
                <c:pt idx="1887">
                  <c:v>3.5410968121139998E-3</c:v>
                </c:pt>
                <c:pt idx="1888">
                  <c:v>3.555163973942E-3</c:v>
                </c:pt>
                <c:pt idx="1889">
                  <c:v>3.5704877227540001E-3</c:v>
                </c:pt>
                <c:pt idx="1890">
                  <c:v>3.585581667721E-3</c:v>
                </c:pt>
                <c:pt idx="1891">
                  <c:v>3.59720713459E-3</c:v>
                </c:pt>
                <c:pt idx="1892">
                  <c:v>3.6131700035179999E-3</c:v>
                </c:pt>
                <c:pt idx="1893">
                  <c:v>3.6199341993779998E-3</c:v>
                </c:pt>
                <c:pt idx="1894">
                  <c:v>3.5996702499690001E-3</c:v>
                </c:pt>
                <c:pt idx="1895">
                  <c:v>3.571421140805E-3</c:v>
                </c:pt>
                <c:pt idx="1896">
                  <c:v>3.5750116221610001E-3</c:v>
                </c:pt>
                <c:pt idx="1897">
                  <c:v>3.5891288425769999E-3</c:v>
                </c:pt>
                <c:pt idx="1898">
                  <c:v>3.6038206890229999E-3</c:v>
                </c:pt>
                <c:pt idx="1899">
                  <c:v>3.6207889206710002E-3</c:v>
                </c:pt>
                <c:pt idx="1900">
                  <c:v>3.6362346727399999E-3</c:v>
                </c:pt>
                <c:pt idx="1901">
                  <c:v>3.6509262863550001E-3</c:v>
                </c:pt>
                <c:pt idx="1902">
                  <c:v>3.6368807777760002E-3</c:v>
                </c:pt>
                <c:pt idx="1903">
                  <c:v>3.6106710322199999E-3</c:v>
                </c:pt>
                <c:pt idx="1904">
                  <c:v>3.6091990768910001E-3</c:v>
                </c:pt>
                <c:pt idx="1905">
                  <c:v>3.6271007265899998E-3</c:v>
                </c:pt>
                <c:pt idx="1906">
                  <c:v>3.6415483336900002E-3</c:v>
                </c:pt>
                <c:pt idx="1907">
                  <c:v>3.6570874508470002E-3</c:v>
                </c:pt>
                <c:pt idx="1908">
                  <c:v>3.6742852535100001E-3</c:v>
                </c:pt>
                <c:pt idx="1909">
                  <c:v>3.6860618274659998E-3</c:v>
                </c:pt>
                <c:pt idx="1910">
                  <c:v>3.675326472148E-3</c:v>
                </c:pt>
                <c:pt idx="1911">
                  <c:v>3.645260818303E-3</c:v>
                </c:pt>
                <c:pt idx="1912">
                  <c:v>3.6366151180120001E-3</c:v>
                </c:pt>
                <c:pt idx="1913">
                  <c:v>3.6484275478870002E-3</c:v>
                </c:pt>
                <c:pt idx="1914">
                  <c:v>3.6659413017329999E-3</c:v>
                </c:pt>
                <c:pt idx="1915">
                  <c:v>3.680784022436E-3</c:v>
                </c:pt>
                <c:pt idx="1916">
                  <c:v>3.6980893928559998E-3</c:v>
                </c:pt>
                <c:pt idx="1917">
                  <c:v>3.7153519224380001E-3</c:v>
                </c:pt>
                <c:pt idx="1918">
                  <c:v>3.7027569487690002E-3</c:v>
                </c:pt>
                <c:pt idx="1919">
                  <c:v>3.6736174952239999E-3</c:v>
                </c:pt>
                <c:pt idx="1920">
                  <c:v>3.6642467603090001E-3</c:v>
                </c:pt>
                <c:pt idx="1921">
                  <c:v>3.6782061215489999E-3</c:v>
                </c:pt>
                <c:pt idx="1922">
                  <c:v>3.6962439771739998E-3</c:v>
                </c:pt>
                <c:pt idx="1923">
                  <c:v>3.712379140779E-3</c:v>
                </c:pt>
                <c:pt idx="1924">
                  <c:v>3.729936201125E-3</c:v>
                </c:pt>
                <c:pt idx="1925">
                  <c:v>3.7453961558639999E-3</c:v>
                </c:pt>
                <c:pt idx="1926">
                  <c:v>3.737181425095E-3</c:v>
                </c:pt>
                <c:pt idx="1927">
                  <c:v>3.702412359416E-3</c:v>
                </c:pt>
                <c:pt idx="1928">
                  <c:v>3.691511927173E-3</c:v>
                </c:pt>
                <c:pt idx="1929">
                  <c:v>3.7033385597170002E-3</c:v>
                </c:pt>
                <c:pt idx="1930">
                  <c:v>3.718525869772E-3</c:v>
                </c:pt>
                <c:pt idx="1931">
                  <c:v>3.73740401119E-3</c:v>
                </c:pt>
                <c:pt idx="1932">
                  <c:v>3.7545731756840001E-3</c:v>
                </c:pt>
                <c:pt idx="1933">
                  <c:v>3.7755265366289999E-3</c:v>
                </c:pt>
                <c:pt idx="1934">
                  <c:v>3.7664142437280001E-3</c:v>
                </c:pt>
                <c:pt idx="1935">
                  <c:v>3.7345101591200001E-3</c:v>
                </c:pt>
                <c:pt idx="1936">
                  <c:v>3.7215778138490001E-3</c:v>
                </c:pt>
                <c:pt idx="1937">
                  <c:v>3.736563958228E-3</c:v>
                </c:pt>
                <c:pt idx="1938">
                  <c:v>3.7564043886959999E-3</c:v>
                </c:pt>
                <c:pt idx="1939">
                  <c:v>3.7773649673909998E-3</c:v>
                </c:pt>
                <c:pt idx="1940">
                  <c:v>3.79715510644E-3</c:v>
                </c:pt>
                <c:pt idx="1941">
                  <c:v>3.814539639279E-3</c:v>
                </c:pt>
                <c:pt idx="1942">
                  <c:v>3.8093121256679999E-3</c:v>
                </c:pt>
                <c:pt idx="1943">
                  <c:v>3.77688370645E-3</c:v>
                </c:pt>
                <c:pt idx="1944">
                  <c:v>3.7624288816E-3</c:v>
                </c:pt>
                <c:pt idx="1945">
                  <c:v>3.7783128209409999E-3</c:v>
                </c:pt>
                <c:pt idx="1946">
                  <c:v>3.795122960582E-3</c:v>
                </c:pt>
                <c:pt idx="1947">
                  <c:v>3.8137354422359999E-3</c:v>
                </c:pt>
                <c:pt idx="1948">
                  <c:v>3.830114612356E-3</c:v>
                </c:pt>
                <c:pt idx="1949">
                  <c:v>3.8430471904580001E-3</c:v>
                </c:pt>
                <c:pt idx="1950">
                  <c:v>3.843442071229E-3</c:v>
                </c:pt>
                <c:pt idx="1951">
                  <c:v>3.813412273303E-3</c:v>
                </c:pt>
                <c:pt idx="1952">
                  <c:v>3.798246383667E-3</c:v>
                </c:pt>
                <c:pt idx="1953">
                  <c:v>3.810841590166E-3</c:v>
                </c:pt>
                <c:pt idx="1954">
                  <c:v>3.8285923656080001E-3</c:v>
                </c:pt>
                <c:pt idx="1955">
                  <c:v>3.844275139272E-3</c:v>
                </c:pt>
                <c:pt idx="1956">
                  <c:v>3.8615304511039998E-3</c:v>
                </c:pt>
                <c:pt idx="1957">
                  <c:v>3.8754970300940001E-3</c:v>
                </c:pt>
                <c:pt idx="1958">
                  <c:v>3.8755973801019999E-3</c:v>
                </c:pt>
                <c:pt idx="1959">
                  <c:v>3.849050262943E-3</c:v>
                </c:pt>
                <c:pt idx="1960">
                  <c:v>3.8258491549640001E-3</c:v>
                </c:pt>
                <c:pt idx="1961">
                  <c:v>3.8339707534759998E-3</c:v>
                </c:pt>
                <c:pt idx="1962">
                  <c:v>3.8490071892739999E-3</c:v>
                </c:pt>
                <c:pt idx="1963">
                  <c:v>3.864345140755E-3</c:v>
                </c:pt>
                <c:pt idx="1964">
                  <c:v>3.8830798584969998E-3</c:v>
                </c:pt>
                <c:pt idx="1965">
                  <c:v>3.8991933688520002E-3</c:v>
                </c:pt>
                <c:pt idx="1966">
                  <c:v>3.9055626839400001E-3</c:v>
                </c:pt>
                <c:pt idx="1967">
                  <c:v>3.876071423292E-3</c:v>
                </c:pt>
                <c:pt idx="1968">
                  <c:v>3.8552545011040001E-3</c:v>
                </c:pt>
                <c:pt idx="1969">
                  <c:v>3.863828256726E-3</c:v>
                </c:pt>
                <c:pt idx="1970">
                  <c:v>3.8863685913380001E-3</c:v>
                </c:pt>
                <c:pt idx="1971">
                  <c:v>3.9039112161839999E-3</c:v>
                </c:pt>
                <c:pt idx="1972">
                  <c:v>3.9255181327460002E-3</c:v>
                </c:pt>
                <c:pt idx="1973">
                  <c:v>3.9426945149900004E-3</c:v>
                </c:pt>
                <c:pt idx="1974">
                  <c:v>3.9442810229960001E-3</c:v>
                </c:pt>
                <c:pt idx="1975">
                  <c:v>3.9150845259430002E-3</c:v>
                </c:pt>
                <c:pt idx="1976">
                  <c:v>3.8903825916350001E-3</c:v>
                </c:pt>
                <c:pt idx="1977">
                  <c:v>3.9023815188560002E-3</c:v>
                </c:pt>
                <c:pt idx="1978">
                  <c:v>3.9229760877790001E-3</c:v>
                </c:pt>
                <c:pt idx="1979">
                  <c:v>3.9421198889610003E-3</c:v>
                </c:pt>
                <c:pt idx="1980">
                  <c:v>3.957874607295E-3</c:v>
                </c:pt>
                <c:pt idx="1981">
                  <c:v>3.9761639200150004E-3</c:v>
                </c:pt>
                <c:pt idx="1982">
                  <c:v>3.9786412380639997E-3</c:v>
                </c:pt>
                <c:pt idx="1983">
                  <c:v>3.9540971629319997E-3</c:v>
                </c:pt>
                <c:pt idx="1984">
                  <c:v>3.9315065369009998E-3</c:v>
                </c:pt>
                <c:pt idx="1985">
                  <c:v>3.9418181404470001E-3</c:v>
                </c:pt>
                <c:pt idx="1986">
                  <c:v>3.960279747844E-3</c:v>
                </c:pt>
                <c:pt idx="1987">
                  <c:v>3.9777578786020003E-3</c:v>
                </c:pt>
                <c:pt idx="1988">
                  <c:v>3.9917603135109997E-3</c:v>
                </c:pt>
                <c:pt idx="1989">
                  <c:v>4.0050949901339998E-3</c:v>
                </c:pt>
                <c:pt idx="1990">
                  <c:v>4.010832402855E-3</c:v>
                </c:pt>
                <c:pt idx="1991">
                  <c:v>3.9869565516710004E-3</c:v>
                </c:pt>
                <c:pt idx="1992">
                  <c:v>3.9597339928150004E-3</c:v>
                </c:pt>
                <c:pt idx="1993">
                  <c:v>3.9616944268349996E-3</c:v>
                </c:pt>
                <c:pt idx="1994">
                  <c:v>3.977520857006E-3</c:v>
                </c:pt>
                <c:pt idx="1995">
                  <c:v>3.9909631013869996E-3</c:v>
                </c:pt>
                <c:pt idx="1996">
                  <c:v>4.0067536756399997E-3</c:v>
                </c:pt>
                <c:pt idx="1997">
                  <c:v>4.0184441022570001E-3</c:v>
                </c:pt>
                <c:pt idx="1998">
                  <c:v>4.0308092720809999E-3</c:v>
                </c:pt>
                <c:pt idx="1999">
                  <c:v>4.0180920623240001E-3</c:v>
                </c:pt>
                <c:pt idx="2000">
                  <c:v>3.9884932339189997E-3</c:v>
                </c:pt>
                <c:pt idx="2001">
                  <c:v>3.9867479354140003E-3</c:v>
                </c:pt>
                <c:pt idx="2002">
                  <c:v>4.0007075294850002E-3</c:v>
                </c:pt>
                <c:pt idx="2003">
                  <c:v>4.0160170756279997E-3</c:v>
                </c:pt>
                <c:pt idx="2004">
                  <c:v>4.0304069407280001E-3</c:v>
                </c:pt>
                <c:pt idx="2005">
                  <c:v>4.0497663430870004E-3</c:v>
                </c:pt>
                <c:pt idx="2006">
                  <c:v>4.0619522333149999E-3</c:v>
                </c:pt>
                <c:pt idx="2007">
                  <c:v>4.0628928691149998E-3</c:v>
                </c:pt>
                <c:pt idx="2008">
                  <c:v>4.0342127904299998E-3</c:v>
                </c:pt>
                <c:pt idx="2009">
                  <c:v>4.0241815149780003E-3</c:v>
                </c:pt>
                <c:pt idx="2010">
                  <c:v>4.0395339019600003E-3</c:v>
                </c:pt>
                <c:pt idx="2011">
                  <c:v>4.0550585836169996E-3</c:v>
                </c:pt>
                <c:pt idx="2012">
                  <c:v>4.0730894543229996E-3</c:v>
                </c:pt>
                <c:pt idx="2013">
                  <c:v>4.0894974954430001E-3</c:v>
                </c:pt>
                <c:pt idx="2014">
                  <c:v>4.1053020395340001E-3</c:v>
                </c:pt>
                <c:pt idx="2015">
                  <c:v>4.1079521179199999E-3</c:v>
                </c:pt>
                <c:pt idx="2016">
                  <c:v>4.08189278096E-3</c:v>
                </c:pt>
                <c:pt idx="2017">
                  <c:v>4.0580313652749996E-3</c:v>
                </c:pt>
                <c:pt idx="2018">
                  <c:v>4.0645012632009999E-3</c:v>
                </c:pt>
                <c:pt idx="2019">
                  <c:v>4.0795379318299997E-3</c:v>
                </c:pt>
                <c:pt idx="2020">
                  <c:v>4.0897629223759996E-3</c:v>
                </c:pt>
                <c:pt idx="2021">
                  <c:v>4.1058049537240002E-3</c:v>
                </c:pt>
                <c:pt idx="2022">
                  <c:v>4.1197496466339996E-3</c:v>
                </c:pt>
                <c:pt idx="2023">
                  <c:v>4.1322875767949999E-3</c:v>
                </c:pt>
                <c:pt idx="2024">
                  <c:v>4.1243596933780002E-3</c:v>
                </c:pt>
                <c:pt idx="2025">
                  <c:v>4.0986384265120001E-3</c:v>
                </c:pt>
                <c:pt idx="2026">
                  <c:v>4.0995790623130001E-3</c:v>
                </c:pt>
                <c:pt idx="2027">
                  <c:v>4.1127484291789999E-3</c:v>
                </c:pt>
                <c:pt idx="2028">
                  <c:v>4.1263345628979996E-3</c:v>
                </c:pt>
                <c:pt idx="2029">
                  <c:v>4.1376301087439997E-3</c:v>
                </c:pt>
                <c:pt idx="2030">
                  <c:v>4.15367167443E-3</c:v>
                </c:pt>
                <c:pt idx="2031">
                  <c:v>4.1657928377390003E-3</c:v>
                </c:pt>
                <c:pt idx="2032">
                  <c:v>4.1668196208779996E-3</c:v>
                </c:pt>
                <c:pt idx="2033">
                  <c:v>4.1410261765120002E-3</c:v>
                </c:pt>
                <c:pt idx="2034">
                  <c:v>4.123397637159E-3</c:v>
                </c:pt>
                <c:pt idx="2035">
                  <c:v>4.1330773383379997E-3</c:v>
                </c:pt>
                <c:pt idx="2036">
                  <c:v>4.1485517285760002E-3</c:v>
                </c:pt>
                <c:pt idx="2037">
                  <c:v>4.1667982004580002E-3</c:v>
                </c:pt>
                <c:pt idx="2038">
                  <c:v>4.1855615563690003E-3</c:v>
                </c:pt>
                <c:pt idx="2039">
                  <c:v>4.2007630690930001E-3</c:v>
                </c:pt>
                <c:pt idx="2040">
                  <c:v>4.2124101892109999E-3</c:v>
                </c:pt>
                <c:pt idx="2041">
                  <c:v>4.192562773824E-3</c:v>
                </c:pt>
                <c:pt idx="2042">
                  <c:v>4.1678822599350001E-3</c:v>
                </c:pt>
                <c:pt idx="2043">
                  <c:v>4.1696201078590001E-3</c:v>
                </c:pt>
                <c:pt idx="2044">
                  <c:v>4.183880984783E-3</c:v>
                </c:pt>
                <c:pt idx="2045">
                  <c:v>4.1996501386169999E-3</c:v>
                </c:pt>
                <c:pt idx="2046">
                  <c:v>4.2155194096269999E-3</c:v>
                </c:pt>
                <c:pt idx="2047">
                  <c:v>4.229141399264E-3</c:v>
                </c:pt>
                <c:pt idx="2048">
                  <c:v>4.2385840788480003E-3</c:v>
                </c:pt>
                <c:pt idx="2049">
                  <c:v>4.2285164818170002E-3</c:v>
                </c:pt>
                <c:pt idx="2050">
                  <c:v>4.1968710720540004E-3</c:v>
                </c:pt>
                <c:pt idx="2051">
                  <c:v>4.1916435584430003E-3</c:v>
                </c:pt>
                <c:pt idx="2052">
                  <c:v>4.2056101374330001E-3</c:v>
                </c:pt>
                <c:pt idx="2053">
                  <c:v>4.2199501767750001E-3</c:v>
                </c:pt>
                <c:pt idx="2054">
                  <c:v>4.2368029244239996E-3</c:v>
                </c:pt>
                <c:pt idx="2055">
                  <c:v>4.2535560205580001E-3</c:v>
                </c:pt>
                <c:pt idx="2056">
                  <c:v>4.2677880264820004E-3</c:v>
                </c:pt>
                <c:pt idx="2057">
                  <c:v>4.2658061720430001E-3</c:v>
                </c:pt>
                <c:pt idx="2058">
                  <c:v>4.2390506714579997E-3</c:v>
                </c:pt>
                <c:pt idx="2059">
                  <c:v>4.2284736409779998E-3</c:v>
                </c:pt>
                <c:pt idx="2060">
                  <c:v>4.239876288921E-3</c:v>
                </c:pt>
                <c:pt idx="2061">
                  <c:v>4.2572324164209998E-3</c:v>
                </c:pt>
                <c:pt idx="2062">
                  <c:v>4.2751627042890003E-3</c:v>
                </c:pt>
                <c:pt idx="2063">
                  <c:v>4.2926548048849997E-3</c:v>
                </c:pt>
                <c:pt idx="2064">
                  <c:v>4.310844000429E-3</c:v>
                </c:pt>
                <c:pt idx="2065">
                  <c:v>4.3156188912689998E-3</c:v>
                </c:pt>
                <c:pt idx="2066">
                  <c:v>4.2908741161230002E-3</c:v>
                </c:pt>
                <c:pt idx="2067">
                  <c:v>4.2684632353479999E-3</c:v>
                </c:pt>
                <c:pt idx="2068">
                  <c:v>4.2764623649420002E-3</c:v>
                </c:pt>
                <c:pt idx="2069">
                  <c:v>4.2928773909809998E-3</c:v>
                </c:pt>
                <c:pt idx="2070">
                  <c:v>4.31171990931E-3</c:v>
                </c:pt>
                <c:pt idx="2071">
                  <c:v>4.3300739489500004E-3</c:v>
                </c:pt>
                <c:pt idx="2072">
                  <c:v>4.3442775495349997E-3</c:v>
                </c:pt>
                <c:pt idx="2073">
                  <c:v>4.3546245433390002E-3</c:v>
                </c:pt>
                <c:pt idx="2074">
                  <c:v>4.336629994214E-3</c:v>
                </c:pt>
                <c:pt idx="2075">
                  <c:v>4.3084309436379996E-3</c:v>
                </c:pt>
                <c:pt idx="2076">
                  <c:v>4.3131848797200003E-3</c:v>
                </c:pt>
                <c:pt idx="2077">
                  <c:v>4.3299300596120003E-3</c:v>
                </c:pt>
                <c:pt idx="2078">
                  <c:v>4.3452540412550001E-3</c:v>
                </c:pt>
                <c:pt idx="2079">
                  <c:v>4.360326100141E-3</c:v>
                </c:pt>
                <c:pt idx="2080">
                  <c:v>4.3748673051599999E-3</c:v>
                </c:pt>
                <c:pt idx="2081">
                  <c:v>4.3865577317770002E-3</c:v>
                </c:pt>
                <c:pt idx="2082">
                  <c:v>4.3840729631479999E-3</c:v>
                </c:pt>
                <c:pt idx="2083">
                  <c:v>4.3586962856349996E-3</c:v>
                </c:pt>
                <c:pt idx="2084">
                  <c:v>4.3487581424420003E-3</c:v>
                </c:pt>
                <c:pt idx="2085">
                  <c:v>4.3604341335589996E-3</c:v>
                </c:pt>
                <c:pt idx="2086">
                  <c:v>4.3727634474639999E-3</c:v>
                </c:pt>
                <c:pt idx="2087">
                  <c:v>4.3864641338589999E-3</c:v>
                </c:pt>
                <c:pt idx="2088">
                  <c:v>4.4015510939060002E-3</c:v>
                </c:pt>
                <c:pt idx="2089">
                  <c:v>4.4151586480440002E-3</c:v>
                </c:pt>
                <c:pt idx="2090">
                  <c:v>4.4241198338569997E-3</c:v>
                </c:pt>
                <c:pt idx="2091">
                  <c:v>4.406907595694E-3</c:v>
                </c:pt>
                <c:pt idx="2092">
                  <c:v>4.383642226458E-3</c:v>
                </c:pt>
                <c:pt idx="2093">
                  <c:v>4.3900543823840003E-3</c:v>
                </c:pt>
                <c:pt idx="2094">
                  <c:v>4.4070081785320004E-3</c:v>
                </c:pt>
                <c:pt idx="2095">
                  <c:v>4.4225044548509996E-3</c:v>
                </c:pt>
                <c:pt idx="2096">
                  <c:v>4.4389124959710001E-3</c:v>
                </c:pt>
                <c:pt idx="2097">
                  <c:v>4.4544441625480003E-3</c:v>
                </c:pt>
                <c:pt idx="2098">
                  <c:v>4.4647343456749996E-3</c:v>
                </c:pt>
                <c:pt idx="2099">
                  <c:v>4.4565768912429998E-3</c:v>
                </c:pt>
                <c:pt idx="2100">
                  <c:v>4.4302740134299998E-3</c:v>
                </c:pt>
                <c:pt idx="2101">
                  <c:v>4.425003193319E-3</c:v>
                </c:pt>
                <c:pt idx="2102">
                  <c:v>4.441081080586E-3</c:v>
                </c:pt>
                <c:pt idx="2103">
                  <c:v>4.4562895782289998E-3</c:v>
                </c:pt>
                <c:pt idx="2104">
                  <c:v>4.4698542915280002E-3</c:v>
                </c:pt>
                <c:pt idx="2105">
                  <c:v>4.4874683953820002E-3</c:v>
                </c:pt>
                <c:pt idx="2106">
                  <c:v>4.5006521977480002E-3</c:v>
                </c:pt>
                <c:pt idx="2107">
                  <c:v>4.5045157894489998E-3</c:v>
                </c:pt>
                <c:pt idx="2108">
                  <c:v>4.483676981181E-3</c:v>
                </c:pt>
                <c:pt idx="2109">
                  <c:v>4.4664936140179998E-3</c:v>
                </c:pt>
                <c:pt idx="2110">
                  <c:v>4.4693658128380003E-3</c:v>
                </c:pt>
                <c:pt idx="2111">
                  <c:v>4.4814725406469996E-3</c:v>
                </c:pt>
                <c:pt idx="2112">
                  <c:v>4.4970475137229996E-3</c:v>
                </c:pt>
                <c:pt idx="2113">
                  <c:v>4.5093339867890003E-3</c:v>
                </c:pt>
                <c:pt idx="2114">
                  <c:v>4.5206723734739999E-3</c:v>
                </c:pt>
                <c:pt idx="2115">
                  <c:v>4.5310626737770001E-3</c:v>
                </c:pt>
                <c:pt idx="2116">
                  <c:v>4.5179147273299997E-3</c:v>
                </c:pt>
                <c:pt idx="2117">
                  <c:v>4.491942003369E-3</c:v>
                </c:pt>
                <c:pt idx="2118">
                  <c:v>4.4876984320579997E-3</c:v>
                </c:pt>
                <c:pt idx="2119">
                  <c:v>4.5014708302919997E-3</c:v>
                </c:pt>
                <c:pt idx="2120">
                  <c:v>4.5187692157920003E-3</c:v>
                </c:pt>
                <c:pt idx="2121">
                  <c:v>4.5344806276260002E-3</c:v>
                </c:pt>
                <c:pt idx="2122">
                  <c:v>4.5457188971339997E-3</c:v>
                </c:pt>
                <c:pt idx="2123">
                  <c:v>4.5629525557159996E-3</c:v>
                </c:pt>
                <c:pt idx="2124">
                  <c:v>4.5658750459549998E-3</c:v>
                </c:pt>
                <c:pt idx="2125">
                  <c:v>4.5450367033480002E-3</c:v>
                </c:pt>
                <c:pt idx="2126">
                  <c:v>4.5322761870919999E-3</c:v>
                </c:pt>
                <c:pt idx="2127">
                  <c:v>4.5434925705189998E-3</c:v>
                </c:pt>
                <c:pt idx="2128">
                  <c:v>4.5610568486150003E-3</c:v>
                </c:pt>
                <c:pt idx="2129">
                  <c:v>4.5759640634060001E-3</c:v>
                </c:pt>
                <c:pt idx="2130">
                  <c:v>4.5898370444769996E-3</c:v>
                </c:pt>
                <c:pt idx="2131">
                  <c:v>4.6029849909250001E-3</c:v>
                </c:pt>
                <c:pt idx="2132">
                  <c:v>4.6138209290799998E-3</c:v>
                </c:pt>
                <c:pt idx="2133">
                  <c:v>4.6012615785000002E-3</c:v>
                </c:pt>
                <c:pt idx="2134">
                  <c:v>4.5770267024639998E-3</c:v>
                </c:pt>
                <c:pt idx="2135">
                  <c:v>4.5708152465519999E-3</c:v>
                </c:pt>
                <c:pt idx="2136">
                  <c:v>4.5817443169649998E-3</c:v>
                </c:pt>
                <c:pt idx="2137">
                  <c:v>4.5933700166640003E-3</c:v>
                </c:pt>
                <c:pt idx="2138">
                  <c:v>4.6031288802620002E-3</c:v>
                </c:pt>
                <c:pt idx="2139">
                  <c:v>4.6161906793709996E-3</c:v>
                </c:pt>
                <c:pt idx="2140">
                  <c:v>4.628325812519E-3</c:v>
                </c:pt>
                <c:pt idx="2141">
                  <c:v>4.634774290025E-3</c:v>
                </c:pt>
                <c:pt idx="2142">
                  <c:v>4.6177199110389996E-3</c:v>
                </c:pt>
                <c:pt idx="2143">
                  <c:v>4.6002781018609998E-3</c:v>
                </c:pt>
                <c:pt idx="2144">
                  <c:v>4.6092970296740003E-3</c:v>
                </c:pt>
                <c:pt idx="2145">
                  <c:v>4.6240030787890003E-3</c:v>
                </c:pt>
                <c:pt idx="2146">
                  <c:v>4.6367920003829999E-3</c:v>
                </c:pt>
                <c:pt idx="2147">
                  <c:v>4.6504065394399998E-3</c:v>
                </c:pt>
                <c:pt idx="2148">
                  <c:v>4.6643875539299998E-3</c:v>
                </c:pt>
                <c:pt idx="2149">
                  <c:v>4.6755969524379997E-3</c:v>
                </c:pt>
                <c:pt idx="2150">
                  <c:v>4.6764011494819999E-3</c:v>
                </c:pt>
                <c:pt idx="2151">
                  <c:v>4.6579032205050002E-3</c:v>
                </c:pt>
                <c:pt idx="2152">
                  <c:v>4.6474267728629998E-3</c:v>
                </c:pt>
                <c:pt idx="2153">
                  <c:v>4.6580471098420003E-3</c:v>
                </c:pt>
                <c:pt idx="2154">
                  <c:v>4.6696439385410004E-3</c:v>
                </c:pt>
                <c:pt idx="2155">
                  <c:v>4.6819876879449999E-3</c:v>
                </c:pt>
                <c:pt idx="2156">
                  <c:v>4.6941516920919997E-3</c:v>
                </c:pt>
                <c:pt idx="2157">
                  <c:v>4.7067468985919998E-3</c:v>
                </c:pt>
                <c:pt idx="2158">
                  <c:v>4.7208643518389997E-3</c:v>
                </c:pt>
                <c:pt idx="2159">
                  <c:v>4.7128289006649997E-3</c:v>
                </c:pt>
                <c:pt idx="2160">
                  <c:v>4.6860375441609998E-3</c:v>
                </c:pt>
                <c:pt idx="2161">
                  <c:v>4.6792086213830004E-3</c:v>
                </c:pt>
                <c:pt idx="2162">
                  <c:v>4.6959398314359996E-3</c:v>
                </c:pt>
                <c:pt idx="2163">
                  <c:v>4.7119385562840004E-3</c:v>
                </c:pt>
                <c:pt idx="2164">
                  <c:v>4.7274921089410001E-3</c:v>
                </c:pt>
                <c:pt idx="2165">
                  <c:v>4.742621909827E-3</c:v>
                </c:pt>
                <c:pt idx="2166">
                  <c:v>4.7583119012419997E-3</c:v>
                </c:pt>
                <c:pt idx="2167">
                  <c:v>4.7587640583519998E-3</c:v>
                </c:pt>
                <c:pt idx="2168">
                  <c:v>4.7324681654569998E-3</c:v>
                </c:pt>
                <c:pt idx="2169">
                  <c:v>4.7137695364649996E-3</c:v>
                </c:pt>
                <c:pt idx="2170">
                  <c:v>4.7254455275829998E-3</c:v>
                </c:pt>
                <c:pt idx="2171">
                  <c:v>4.7429306432600002E-3</c:v>
                </c:pt>
                <c:pt idx="2172">
                  <c:v>4.7558271326120002E-3</c:v>
                </c:pt>
                <c:pt idx="2173">
                  <c:v>4.77043306455E-3</c:v>
                </c:pt>
                <c:pt idx="2174">
                  <c:v>4.7851032577459996E-3</c:v>
                </c:pt>
                <c:pt idx="2175">
                  <c:v>4.7960178926590002E-3</c:v>
                </c:pt>
                <c:pt idx="2176">
                  <c:v>4.7791143879289998E-3</c:v>
                </c:pt>
                <c:pt idx="2177">
                  <c:v>4.7535579651589999E-3</c:v>
                </c:pt>
                <c:pt idx="2178">
                  <c:v>4.7557624056940003E-3</c:v>
                </c:pt>
                <c:pt idx="2179">
                  <c:v>4.7718691639599999E-3</c:v>
                </c:pt>
                <c:pt idx="2180">
                  <c:v>4.7883773222569996E-3</c:v>
                </c:pt>
                <c:pt idx="2181">
                  <c:v>4.8047639429569999E-3</c:v>
                </c:pt>
                <c:pt idx="2182">
                  <c:v>4.8217033036049997E-3</c:v>
                </c:pt>
                <c:pt idx="2183">
                  <c:v>4.8370268195870002E-3</c:v>
                </c:pt>
                <c:pt idx="2184">
                  <c:v>4.8272972926500001E-3</c:v>
                </c:pt>
                <c:pt idx="2185">
                  <c:v>4.7943517565730001E-3</c:v>
                </c:pt>
                <c:pt idx="2186">
                  <c:v>4.7879396006459997E-3</c:v>
                </c:pt>
                <c:pt idx="2187">
                  <c:v>4.8040673136710002E-3</c:v>
                </c:pt>
                <c:pt idx="2188">
                  <c:v>4.8190536908810002E-3</c:v>
                </c:pt>
                <c:pt idx="2189">
                  <c:v>4.8348726704719996E-3</c:v>
                </c:pt>
                <c:pt idx="2190">
                  <c:v>4.8520420677959997E-3</c:v>
                </c:pt>
                <c:pt idx="2191">
                  <c:v>4.8679830506439996E-3</c:v>
                </c:pt>
                <c:pt idx="2192">
                  <c:v>4.870755132288E-3</c:v>
                </c:pt>
                <c:pt idx="2193">
                  <c:v>4.8474031500519996E-3</c:v>
                </c:pt>
                <c:pt idx="2194">
                  <c:v>4.8349807038900001E-3</c:v>
                </c:pt>
                <c:pt idx="2195">
                  <c:v>4.8460820689800004E-3</c:v>
                </c:pt>
                <c:pt idx="2196">
                  <c:v>4.8611471429470003E-3</c:v>
                </c:pt>
                <c:pt idx="2197">
                  <c:v>4.8765931278469997E-3</c:v>
                </c:pt>
                <c:pt idx="2198">
                  <c:v>4.8916293308140001E-3</c:v>
                </c:pt>
                <c:pt idx="2199">
                  <c:v>4.9077286385000004E-3</c:v>
                </c:pt>
                <c:pt idx="2200">
                  <c:v>4.917996935546E-3</c:v>
                </c:pt>
                <c:pt idx="2201">
                  <c:v>4.9079870805139999E-3</c:v>
                </c:pt>
                <c:pt idx="2202">
                  <c:v>4.8839962109919997E-3</c:v>
                </c:pt>
                <c:pt idx="2203">
                  <c:v>4.8811743035909998E-3</c:v>
                </c:pt>
                <c:pt idx="2204">
                  <c:v>4.8946812748910003E-3</c:v>
                </c:pt>
                <c:pt idx="2205">
                  <c:v>4.9128485843540001E-3</c:v>
                </c:pt>
                <c:pt idx="2206">
                  <c:v>4.9269585870209999E-3</c:v>
                </c:pt>
                <c:pt idx="2207">
                  <c:v>4.9402643926440004E-3</c:v>
                </c:pt>
                <c:pt idx="2208">
                  <c:v>4.9538575112820001E-3</c:v>
                </c:pt>
                <c:pt idx="2209">
                  <c:v>4.9557606689629996E-3</c:v>
                </c:pt>
                <c:pt idx="2210">
                  <c:v>4.9315472133460003E-3</c:v>
                </c:pt>
                <c:pt idx="2211">
                  <c:v>4.9167764373120003E-3</c:v>
                </c:pt>
                <c:pt idx="2212">
                  <c:v>4.928854294121E-3</c:v>
                </c:pt>
                <c:pt idx="2213">
                  <c:v>4.9460018053649997E-3</c:v>
                </c:pt>
                <c:pt idx="2214">
                  <c:v>4.959932528436E-3</c:v>
                </c:pt>
                <c:pt idx="2215">
                  <c:v>4.9742436967789997E-3</c:v>
                </c:pt>
                <c:pt idx="2216">
                  <c:v>4.9909101799129997E-3</c:v>
                </c:pt>
                <c:pt idx="2217">
                  <c:v>4.998098127544E-3</c:v>
                </c:pt>
                <c:pt idx="2218">
                  <c:v>4.9790693446990003E-3</c:v>
                </c:pt>
                <c:pt idx="2219">
                  <c:v>4.9538216553629997E-3</c:v>
                </c:pt>
                <c:pt idx="2220">
                  <c:v>4.9558468163009997E-3</c:v>
                </c:pt>
                <c:pt idx="2221">
                  <c:v>4.9715870991350001E-3</c:v>
                </c:pt>
                <c:pt idx="2222">
                  <c:v>4.9890144728119996E-3</c:v>
                </c:pt>
                <c:pt idx="2223">
                  <c:v>5.0076269544660004E-3</c:v>
                </c:pt>
                <c:pt idx="2224">
                  <c:v>5.0246240571140003E-3</c:v>
                </c:pt>
                <c:pt idx="2225">
                  <c:v>5.0394092686470004E-3</c:v>
                </c:pt>
                <c:pt idx="2226">
                  <c:v>5.025916267186E-3</c:v>
                </c:pt>
                <c:pt idx="2227">
                  <c:v>4.9971719272430002E-3</c:v>
                </c:pt>
                <c:pt idx="2228">
                  <c:v>4.9944864586000002E-3</c:v>
                </c:pt>
                <c:pt idx="2229">
                  <c:v>5.010628607124E-3</c:v>
                </c:pt>
                <c:pt idx="2230">
                  <c:v>5.0297365523869998E-3</c:v>
                </c:pt>
                <c:pt idx="2231">
                  <c:v>5.0479327328500001E-3</c:v>
                </c:pt>
                <c:pt idx="2232">
                  <c:v>5.0634932704269999E-3</c:v>
                </c:pt>
                <c:pt idx="2233">
                  <c:v>5.076899658889E-3</c:v>
                </c:pt>
                <c:pt idx="2234">
                  <c:v>5.0689578056340003E-3</c:v>
                </c:pt>
                <c:pt idx="2235">
                  <c:v>5.0351438112559996E-3</c:v>
                </c:pt>
                <c:pt idx="2236">
                  <c:v>5.02771884203E-3</c:v>
                </c:pt>
                <c:pt idx="2237">
                  <c:v>5.0460728816690004E-3</c:v>
                </c:pt>
                <c:pt idx="2238">
                  <c:v>5.0640320405360003E-3</c:v>
                </c:pt>
                <c:pt idx="2239">
                  <c:v>5.0784507766370003E-3</c:v>
                </c:pt>
                <c:pt idx="2240">
                  <c:v>5.096015054733E-3</c:v>
                </c:pt>
                <c:pt idx="2241">
                  <c:v>5.1112454384570002E-3</c:v>
                </c:pt>
                <c:pt idx="2242">
                  <c:v>5.1098018884660002E-3</c:v>
                </c:pt>
                <c:pt idx="2243">
                  <c:v>5.0819693133229999E-3</c:v>
                </c:pt>
                <c:pt idx="2244">
                  <c:v>5.0706742331390001E-3</c:v>
                </c:pt>
                <c:pt idx="2245">
                  <c:v>5.0829602405429997E-3</c:v>
                </c:pt>
                <c:pt idx="2246">
                  <c:v>5.0999568775300002E-3</c:v>
                </c:pt>
                <c:pt idx="2247">
                  <c:v>5.1130764186380004E-3</c:v>
                </c:pt>
                <c:pt idx="2248">
                  <c:v>5.130137782544E-3</c:v>
                </c:pt>
                <c:pt idx="2249">
                  <c:v>5.1486929878590002E-3</c:v>
                </c:pt>
                <c:pt idx="2250">
                  <c:v>5.1465458236630004E-3</c:v>
                </c:pt>
                <c:pt idx="2251">
                  <c:v>5.1187491044399997E-3</c:v>
                </c:pt>
                <c:pt idx="2252">
                  <c:v>5.0982050597670001E-3</c:v>
                </c:pt>
                <c:pt idx="2253">
                  <c:v>5.1047611050309997E-3</c:v>
                </c:pt>
                <c:pt idx="2254">
                  <c:v>5.1196897402409998E-3</c:v>
                </c:pt>
                <c:pt idx="2255">
                  <c:v>5.1396163180469998E-3</c:v>
                </c:pt>
                <c:pt idx="2256">
                  <c:v>5.1547172479330002E-3</c:v>
                </c:pt>
                <c:pt idx="2257">
                  <c:v>5.1770927384500003E-3</c:v>
                </c:pt>
                <c:pt idx="2258">
                  <c:v>5.1858746446670004E-3</c:v>
                </c:pt>
                <c:pt idx="2259">
                  <c:v>5.163829773664E-3</c:v>
                </c:pt>
                <c:pt idx="2260">
                  <c:v>5.1434366032479997E-3</c:v>
                </c:pt>
                <c:pt idx="2261">
                  <c:v>5.14961918816E-3</c:v>
                </c:pt>
                <c:pt idx="2262">
                  <c:v>5.1653375849129999E-3</c:v>
                </c:pt>
                <c:pt idx="2263">
                  <c:v>5.1827868446709998E-3</c:v>
                </c:pt>
                <c:pt idx="2264">
                  <c:v>5.2010761573910002E-3</c:v>
                </c:pt>
                <c:pt idx="2265">
                  <c:v>5.2145547233520004E-3</c:v>
                </c:pt>
                <c:pt idx="2266">
                  <c:v>5.2294330671429998E-3</c:v>
                </c:pt>
                <c:pt idx="2267">
                  <c:v>5.2089681848880003E-3</c:v>
                </c:pt>
                <c:pt idx="2268">
                  <c:v>5.1786722615359999E-3</c:v>
                </c:pt>
                <c:pt idx="2269">
                  <c:v>5.1789954304700004E-3</c:v>
                </c:pt>
                <c:pt idx="2270">
                  <c:v>5.1944339647889996E-3</c:v>
                </c:pt>
                <c:pt idx="2271">
                  <c:v>5.2094850689170004E-3</c:v>
                </c:pt>
                <c:pt idx="2272">
                  <c:v>5.2267834544180002E-3</c:v>
                </c:pt>
                <c:pt idx="2273">
                  <c:v>5.2421647123989997E-3</c:v>
                </c:pt>
                <c:pt idx="2274">
                  <c:v>5.2559082396330002E-3</c:v>
                </c:pt>
                <c:pt idx="2275">
                  <c:v>5.2525335922839998E-3</c:v>
                </c:pt>
                <c:pt idx="2276">
                  <c:v>5.2252826280889996E-3</c:v>
                </c:pt>
                <c:pt idx="2277">
                  <c:v>5.2180876955390003E-3</c:v>
                </c:pt>
                <c:pt idx="2278">
                  <c:v>5.232491996139E-3</c:v>
                </c:pt>
                <c:pt idx="2279">
                  <c:v>5.2461856976150001E-3</c:v>
                </c:pt>
                <c:pt idx="2280">
                  <c:v>5.2615883760149997E-3</c:v>
                </c:pt>
                <c:pt idx="2281">
                  <c:v>5.2781761623919999E-3</c:v>
                </c:pt>
                <c:pt idx="2282">
                  <c:v>5.2961492910979999E-3</c:v>
                </c:pt>
                <c:pt idx="2283">
                  <c:v>5.30666206032E-3</c:v>
                </c:pt>
                <c:pt idx="2284">
                  <c:v>5.2888682112100004E-3</c:v>
                </c:pt>
                <c:pt idx="2285">
                  <c:v>5.2685537375509999E-3</c:v>
                </c:pt>
                <c:pt idx="2286">
                  <c:v>5.2732569165529998E-3</c:v>
                </c:pt>
                <c:pt idx="2287">
                  <c:v>5.2876402623950004E-3</c:v>
                </c:pt>
                <c:pt idx="2288">
                  <c:v>5.3020878694949999E-3</c:v>
                </c:pt>
                <c:pt idx="2289">
                  <c:v>5.3170956671240001E-3</c:v>
                </c:pt>
                <c:pt idx="2290">
                  <c:v>5.3304946050049999E-3</c:v>
                </c:pt>
                <c:pt idx="2291">
                  <c:v>5.346572492272E-3</c:v>
                </c:pt>
                <c:pt idx="2292">
                  <c:v>5.3412588313219997E-3</c:v>
                </c:pt>
                <c:pt idx="2293">
                  <c:v>5.313332658261E-3</c:v>
                </c:pt>
                <c:pt idx="2294">
                  <c:v>5.3064250387249998E-3</c:v>
                </c:pt>
                <c:pt idx="2295">
                  <c:v>5.3209587931630003E-3</c:v>
                </c:pt>
                <c:pt idx="2296">
                  <c:v>5.3353994153439999E-3</c:v>
                </c:pt>
                <c:pt idx="2297">
                  <c:v>5.3529059514400004E-3</c:v>
                </c:pt>
                <c:pt idx="2298">
                  <c:v>5.3688902407880001E-3</c:v>
                </c:pt>
                <c:pt idx="2299">
                  <c:v>5.3876894526179997E-3</c:v>
                </c:pt>
                <c:pt idx="2300">
                  <c:v>5.3935633040959998E-3</c:v>
                </c:pt>
                <c:pt idx="2301">
                  <c:v>5.3725955076520003E-3</c:v>
                </c:pt>
                <c:pt idx="2302">
                  <c:v>5.349616985768E-3</c:v>
                </c:pt>
                <c:pt idx="2303">
                  <c:v>5.3588589653369998E-3</c:v>
                </c:pt>
                <c:pt idx="2304">
                  <c:v>5.3754462860519997E-3</c:v>
                </c:pt>
                <c:pt idx="2305">
                  <c:v>5.3910859860479996E-3</c:v>
                </c:pt>
                <c:pt idx="2306">
                  <c:v>5.406833253801E-3</c:v>
                </c:pt>
                <c:pt idx="2307">
                  <c:v>5.4216687567529998E-3</c:v>
                </c:pt>
                <c:pt idx="2308">
                  <c:v>5.4317000322040001E-3</c:v>
                </c:pt>
                <c:pt idx="2309">
                  <c:v>5.4151341319080004E-3</c:v>
                </c:pt>
                <c:pt idx="2310">
                  <c:v>5.3885225206610002E-3</c:v>
                </c:pt>
                <c:pt idx="2311">
                  <c:v>5.3812195546930003E-3</c:v>
                </c:pt>
                <c:pt idx="2312">
                  <c:v>5.3965360857549998E-3</c:v>
                </c:pt>
                <c:pt idx="2313">
                  <c:v>5.4103592410679998E-3</c:v>
                </c:pt>
                <c:pt idx="2314">
                  <c:v>5.4274490103129996E-3</c:v>
                </c:pt>
                <c:pt idx="2315">
                  <c:v>5.4459110833699996E-3</c:v>
                </c:pt>
                <c:pt idx="2316">
                  <c:v>5.4611554369329999E-3</c:v>
                </c:pt>
                <c:pt idx="2317">
                  <c:v>5.4600499570369998E-3</c:v>
                </c:pt>
                <c:pt idx="2318">
                  <c:v>5.4367985576389997E-3</c:v>
                </c:pt>
                <c:pt idx="2319">
                  <c:v>5.4298765026030002E-3</c:v>
                </c:pt>
                <c:pt idx="2320">
                  <c:v>5.441810935736E-3</c:v>
                </c:pt>
                <c:pt idx="2321">
                  <c:v>5.4586208425459999E-3</c:v>
                </c:pt>
                <c:pt idx="2322">
                  <c:v>5.47484215349E-3</c:v>
                </c:pt>
                <c:pt idx="2323">
                  <c:v>5.4926071316E-3</c:v>
                </c:pt>
                <c:pt idx="2324">
                  <c:v>5.5082323960959998E-3</c:v>
                </c:pt>
                <c:pt idx="2325">
                  <c:v>5.5135823786259999E-3</c:v>
                </c:pt>
                <c:pt idx="2326">
                  <c:v>5.4908120073380003E-3</c:v>
                </c:pt>
                <c:pt idx="2327">
                  <c:v>5.4686521179970003E-3</c:v>
                </c:pt>
                <c:pt idx="2328">
                  <c:v>5.4735639132560002E-3</c:v>
                </c:pt>
                <c:pt idx="2329">
                  <c:v>5.4859938099979999E-3</c:v>
                </c:pt>
                <c:pt idx="2330">
                  <c:v>5.5051017552609997E-3</c:v>
                </c:pt>
                <c:pt idx="2331">
                  <c:v>5.5265720002349999E-3</c:v>
                </c:pt>
                <c:pt idx="2332">
                  <c:v>5.5455435067419999E-3</c:v>
                </c:pt>
                <c:pt idx="2333">
                  <c:v>5.55525906384E-3</c:v>
                </c:pt>
                <c:pt idx="2334">
                  <c:v>5.5344207212330004E-3</c:v>
                </c:pt>
                <c:pt idx="2335">
                  <c:v>5.506573710591E-3</c:v>
                </c:pt>
                <c:pt idx="2336">
                  <c:v>5.5096400901680003E-3</c:v>
                </c:pt>
                <c:pt idx="2337">
                  <c:v>5.5283601395789998E-3</c:v>
                </c:pt>
                <c:pt idx="2338">
                  <c:v>5.5472529493269997E-3</c:v>
                </c:pt>
                <c:pt idx="2339">
                  <c:v>5.5655925534669999E-3</c:v>
                </c:pt>
                <c:pt idx="2340">
                  <c:v>5.5839749984439996E-3</c:v>
                </c:pt>
                <c:pt idx="2341">
                  <c:v>5.5970009416340004E-3</c:v>
                </c:pt>
                <c:pt idx="2342">
                  <c:v>5.5826250463719999E-3</c:v>
                </c:pt>
                <c:pt idx="2343">
                  <c:v>5.555539391935E-3</c:v>
                </c:pt>
                <c:pt idx="2344">
                  <c:v>5.5544693022970002E-3</c:v>
                </c:pt>
                <c:pt idx="2345">
                  <c:v>5.5685294792060004E-3</c:v>
                </c:pt>
                <c:pt idx="2346">
                  <c:v>5.5865384638309999E-3</c:v>
                </c:pt>
                <c:pt idx="2347">
                  <c:v>5.5998945608740002E-3</c:v>
                </c:pt>
                <c:pt idx="2348">
                  <c:v>5.6161233223970004E-3</c:v>
                </c:pt>
                <c:pt idx="2349">
                  <c:v>5.629924591631E-3</c:v>
                </c:pt>
                <c:pt idx="2350">
                  <c:v>5.6179254315790001E-3</c:v>
                </c:pt>
                <c:pt idx="2351">
                  <c:v>5.5844779126349997E-3</c:v>
                </c:pt>
                <c:pt idx="2352">
                  <c:v>5.5776629596950003E-3</c:v>
                </c:pt>
                <c:pt idx="2353">
                  <c:v>5.5914069525900001E-3</c:v>
                </c:pt>
                <c:pt idx="2354">
                  <c:v>5.6092510931190004E-3</c:v>
                </c:pt>
                <c:pt idx="2355">
                  <c:v>5.6306137703360003E-3</c:v>
                </c:pt>
                <c:pt idx="2356">
                  <c:v>5.6482353247699997E-3</c:v>
                </c:pt>
                <c:pt idx="2357">
                  <c:v>5.6679393164809997E-3</c:v>
                </c:pt>
                <c:pt idx="2358">
                  <c:v>5.6599546223879997E-3</c:v>
                </c:pt>
                <c:pt idx="2359">
                  <c:v>5.6318561546499996E-3</c:v>
                </c:pt>
                <c:pt idx="2360">
                  <c:v>5.6227366439999997E-3</c:v>
                </c:pt>
                <c:pt idx="2361">
                  <c:v>5.6365882046519999E-3</c:v>
                </c:pt>
                <c:pt idx="2362">
                  <c:v>5.6569096632300003E-3</c:v>
                </c:pt>
                <c:pt idx="2363">
                  <c:v>5.6762620806689998E-3</c:v>
                </c:pt>
                <c:pt idx="2364">
                  <c:v>5.6944433599709996E-3</c:v>
                </c:pt>
                <c:pt idx="2365">
                  <c:v>5.7115051895380003E-3</c:v>
                </c:pt>
                <c:pt idx="2366">
                  <c:v>5.7092285715039997E-3</c:v>
                </c:pt>
                <c:pt idx="2367">
                  <c:v>5.67955058068E-3</c:v>
                </c:pt>
                <c:pt idx="2368">
                  <c:v>5.6686792522670001E-3</c:v>
                </c:pt>
                <c:pt idx="2369">
                  <c:v>5.6829974055289997E-3</c:v>
                </c:pt>
                <c:pt idx="2370">
                  <c:v>5.7027949951590001E-3</c:v>
                </c:pt>
                <c:pt idx="2371">
                  <c:v>5.7207969948649996E-3</c:v>
                </c:pt>
                <c:pt idx="2372">
                  <c:v>5.7374131865799999E-3</c:v>
                </c:pt>
                <c:pt idx="2373">
                  <c:v>5.7548838667570001E-3</c:v>
                </c:pt>
                <c:pt idx="2374">
                  <c:v>5.7542449794710003E-3</c:v>
                </c:pt>
                <c:pt idx="2375">
                  <c:v>5.7248324155810002E-3</c:v>
                </c:pt>
                <c:pt idx="2376">
                  <c:v>5.7086902670560003E-3</c:v>
                </c:pt>
                <c:pt idx="2377">
                  <c:v>5.7221036404370004E-3</c:v>
                </c:pt>
                <c:pt idx="2378">
                  <c:v>5.7412907481190004E-3</c:v>
                </c:pt>
                <c:pt idx="2379">
                  <c:v>5.7599390856919999E-3</c:v>
                </c:pt>
                <c:pt idx="2380">
                  <c:v>5.7760956697169999E-3</c:v>
                </c:pt>
                <c:pt idx="2381">
                  <c:v>5.7972073554990004E-3</c:v>
                </c:pt>
                <c:pt idx="2382">
                  <c:v>5.8005964383480001E-3</c:v>
                </c:pt>
                <c:pt idx="2383">
                  <c:v>5.7704299688339997E-3</c:v>
                </c:pt>
                <c:pt idx="2384">
                  <c:v>5.7544745504860004E-3</c:v>
                </c:pt>
                <c:pt idx="2385">
                  <c:v>5.7649943046269997E-3</c:v>
                </c:pt>
                <c:pt idx="2386">
                  <c:v>5.783125758171E-3</c:v>
                </c:pt>
                <c:pt idx="2387">
                  <c:v>5.7998066768050003E-3</c:v>
                </c:pt>
                <c:pt idx="2388">
                  <c:v>5.8164228685199998E-3</c:v>
                </c:pt>
                <c:pt idx="2389">
                  <c:v>5.8356239460409997E-3</c:v>
                </c:pt>
                <c:pt idx="2390">
                  <c:v>5.84389641881E-3</c:v>
                </c:pt>
                <c:pt idx="2391">
                  <c:v>5.8201928623019998E-3</c:v>
                </c:pt>
                <c:pt idx="2392">
                  <c:v>5.7957712560889997E-3</c:v>
                </c:pt>
                <c:pt idx="2393">
                  <c:v>5.8046896010639998E-3</c:v>
                </c:pt>
                <c:pt idx="2394">
                  <c:v>5.8199125342069998E-3</c:v>
                </c:pt>
                <c:pt idx="2395">
                  <c:v>5.8360192924740003E-3</c:v>
                </c:pt>
                <c:pt idx="2396">
                  <c:v>5.8520752936599999E-3</c:v>
                </c:pt>
                <c:pt idx="2397">
                  <c:v>5.8668460696939999E-3</c:v>
                </c:pt>
                <c:pt idx="2398">
                  <c:v>5.879599135369E-3</c:v>
                </c:pt>
                <c:pt idx="2399">
                  <c:v>5.8696968480940002E-3</c:v>
                </c:pt>
                <c:pt idx="2400">
                  <c:v>5.8424100279809996E-3</c:v>
                </c:pt>
                <c:pt idx="2401">
                  <c:v>5.842811893672E-3</c:v>
                </c:pt>
                <c:pt idx="2402">
                  <c:v>5.8572813868519999E-3</c:v>
                </c:pt>
                <c:pt idx="2403">
                  <c:v>5.8752405457199999E-3</c:v>
                </c:pt>
                <c:pt idx="2404">
                  <c:v>5.8922800235449999E-3</c:v>
                </c:pt>
                <c:pt idx="2405">
                  <c:v>5.9107346460219997E-3</c:v>
                </c:pt>
                <c:pt idx="2406">
                  <c:v>5.9252469800410001E-3</c:v>
                </c:pt>
                <c:pt idx="2407">
                  <c:v>5.9286146424709996E-3</c:v>
                </c:pt>
                <c:pt idx="2408">
                  <c:v>5.9027280658480001E-3</c:v>
                </c:pt>
                <c:pt idx="2409">
                  <c:v>5.8867293410000002E-3</c:v>
                </c:pt>
                <c:pt idx="2410">
                  <c:v>5.8975941501560004E-3</c:v>
                </c:pt>
                <c:pt idx="2411">
                  <c:v>5.9105553664270003E-3</c:v>
                </c:pt>
                <c:pt idx="2412">
                  <c:v>5.9218937531109999E-3</c:v>
                </c:pt>
                <c:pt idx="2413">
                  <c:v>5.9332465752959997E-3</c:v>
                </c:pt>
                <c:pt idx="2414">
                  <c:v>5.9445560909809998E-3</c:v>
                </c:pt>
                <c:pt idx="2415">
                  <c:v>5.9552695602179996E-3</c:v>
                </c:pt>
                <c:pt idx="2416">
                  <c:v>5.9432634152469998E-3</c:v>
                </c:pt>
                <c:pt idx="2417">
                  <c:v>5.9186192229389997E-3</c:v>
                </c:pt>
                <c:pt idx="2418">
                  <c:v>5.9196962974969996E-3</c:v>
                </c:pt>
                <c:pt idx="2419">
                  <c:v>5.932851228863E-3</c:v>
                </c:pt>
                <c:pt idx="2420">
                  <c:v>5.9502143412829998E-3</c:v>
                </c:pt>
                <c:pt idx="2421">
                  <c:v>5.9674768708650001E-3</c:v>
                </c:pt>
                <c:pt idx="2422">
                  <c:v>5.9865922667090002E-3</c:v>
                </c:pt>
                <c:pt idx="2423">
                  <c:v>6.0035674832760004E-3</c:v>
                </c:pt>
                <c:pt idx="2424">
                  <c:v>6.0084862634540003E-3</c:v>
                </c:pt>
                <c:pt idx="2425">
                  <c:v>5.9811202809210004E-3</c:v>
                </c:pt>
                <c:pt idx="2426">
                  <c:v>5.9685325250029998E-3</c:v>
                </c:pt>
                <c:pt idx="2427">
                  <c:v>5.9836264699700001E-3</c:v>
                </c:pt>
                <c:pt idx="2428">
                  <c:v>6.0029784217480002E-3</c:v>
                </c:pt>
                <c:pt idx="2429">
                  <c:v>6.0217776335779998E-3</c:v>
                </c:pt>
                <c:pt idx="2430">
                  <c:v>6.0384944081309996E-3</c:v>
                </c:pt>
                <c:pt idx="2431">
                  <c:v>6.05539791286E-3</c:v>
                </c:pt>
                <c:pt idx="2432">
                  <c:v>6.068797316402E-3</c:v>
                </c:pt>
                <c:pt idx="2433">
                  <c:v>6.0557355172929997E-3</c:v>
                </c:pt>
                <c:pt idx="2434">
                  <c:v>6.0302293859420004E-3</c:v>
                </c:pt>
                <c:pt idx="2435">
                  <c:v>6.0352487489579998E-3</c:v>
                </c:pt>
                <c:pt idx="2436">
                  <c:v>6.0506658628579997E-3</c:v>
                </c:pt>
                <c:pt idx="2437">
                  <c:v>6.0649123042820002E-3</c:v>
                </c:pt>
                <c:pt idx="2438">
                  <c:v>6.0813562013210002E-3</c:v>
                </c:pt>
                <c:pt idx="2439">
                  <c:v>6.0947197489439999E-3</c:v>
                </c:pt>
                <c:pt idx="2440">
                  <c:v>6.1107901856299997E-3</c:v>
                </c:pt>
                <c:pt idx="2441">
                  <c:v>6.1117811128500003E-3</c:v>
                </c:pt>
                <c:pt idx="2442">
                  <c:v>6.0894130729139996E-3</c:v>
                </c:pt>
                <c:pt idx="2443">
                  <c:v>6.0794535093010001E-3</c:v>
                </c:pt>
                <c:pt idx="2444">
                  <c:v>6.0931397601959999E-3</c:v>
                </c:pt>
                <c:pt idx="2445">
                  <c:v>6.1085424385959996E-3</c:v>
                </c:pt>
                <c:pt idx="2446">
                  <c:v>6.1244191601869998E-3</c:v>
                </c:pt>
                <c:pt idx="2447">
                  <c:v>6.1414446681739999E-3</c:v>
                </c:pt>
                <c:pt idx="2448">
                  <c:v>6.1572785489259997E-3</c:v>
                </c:pt>
                <c:pt idx="2449">
                  <c:v>6.1681214720010003E-3</c:v>
                </c:pt>
                <c:pt idx="2450">
                  <c:v>6.1449347995220002E-3</c:v>
                </c:pt>
                <c:pt idx="2451">
                  <c:v>6.1237588524819999E-3</c:v>
                </c:pt>
                <c:pt idx="2452">
                  <c:v>6.1292159371080001E-3</c:v>
                </c:pt>
                <c:pt idx="2453">
                  <c:v>6.1432039365170001E-3</c:v>
                </c:pt>
                <c:pt idx="2454">
                  <c:v>6.1628865078089999E-3</c:v>
                </c:pt>
                <c:pt idx="2455">
                  <c:v>6.1798975802959998E-3</c:v>
                </c:pt>
                <c:pt idx="2456">
                  <c:v>6.1972606927159996E-3</c:v>
                </c:pt>
                <c:pt idx="2457">
                  <c:v>6.2121390365059998E-3</c:v>
                </c:pt>
                <c:pt idx="2458">
                  <c:v>6.2055760063230003E-3</c:v>
                </c:pt>
                <c:pt idx="2459">
                  <c:v>6.1787846498190004E-3</c:v>
                </c:pt>
                <c:pt idx="2460">
                  <c:v>6.1763790436090002E-3</c:v>
                </c:pt>
                <c:pt idx="2461">
                  <c:v>6.1892326921219997E-3</c:v>
                </c:pt>
                <c:pt idx="2462">
                  <c:v>6.201719865203E-3</c:v>
                </c:pt>
                <c:pt idx="2463">
                  <c:v>6.2204399146140003E-3</c:v>
                </c:pt>
                <c:pt idx="2464">
                  <c:v>6.2330639921129999E-3</c:v>
                </c:pt>
                <c:pt idx="2465">
                  <c:v>6.2516117468479999E-3</c:v>
                </c:pt>
                <c:pt idx="2466">
                  <c:v>6.2546059489250001E-3</c:v>
                </c:pt>
                <c:pt idx="2467">
                  <c:v>6.2267663888629999E-3</c:v>
                </c:pt>
                <c:pt idx="2468">
                  <c:v>6.2095900066199998E-3</c:v>
                </c:pt>
                <c:pt idx="2469">
                  <c:v>6.2199588865039998E-3</c:v>
                </c:pt>
                <c:pt idx="2470">
                  <c:v>6.2398426234720004E-3</c:v>
                </c:pt>
                <c:pt idx="2471">
                  <c:v>6.2578013166790002E-3</c:v>
                </c:pt>
                <c:pt idx="2472">
                  <c:v>6.2768450006840002E-3</c:v>
                </c:pt>
                <c:pt idx="2473">
                  <c:v>6.293640471995E-3</c:v>
                </c:pt>
                <c:pt idx="2474">
                  <c:v>6.2998449429869999E-3</c:v>
                </c:pt>
                <c:pt idx="2475">
                  <c:v>6.2702815048399996E-3</c:v>
                </c:pt>
                <c:pt idx="2476">
                  <c:v>6.2459246255460003E-3</c:v>
                </c:pt>
                <c:pt idx="2477">
                  <c:v>6.252351216972E-3</c:v>
                </c:pt>
                <c:pt idx="2478">
                  <c:v>6.2712365761399998E-3</c:v>
                </c:pt>
                <c:pt idx="2479">
                  <c:v>6.2892530113460004E-3</c:v>
                </c:pt>
                <c:pt idx="2480">
                  <c:v>6.3095460645849998E-3</c:v>
                </c:pt>
                <c:pt idx="2481">
                  <c:v>6.3296877779069997E-3</c:v>
                </c:pt>
                <c:pt idx="2482">
                  <c:v>6.3351886346939999E-3</c:v>
                </c:pt>
                <c:pt idx="2483">
                  <c:v>6.3089067116379998E-3</c:v>
                </c:pt>
                <c:pt idx="2484">
                  <c:v>6.2863593921069997E-3</c:v>
                </c:pt>
                <c:pt idx="2485">
                  <c:v>6.2977839261290003E-3</c:v>
                </c:pt>
                <c:pt idx="2486">
                  <c:v>6.3185361213979998E-3</c:v>
                </c:pt>
                <c:pt idx="2487">
                  <c:v>6.3408538699149999E-3</c:v>
                </c:pt>
                <c:pt idx="2488">
                  <c:v>6.3622165471319998E-3</c:v>
                </c:pt>
                <c:pt idx="2489">
                  <c:v>6.385618820786E-3</c:v>
                </c:pt>
                <c:pt idx="2490">
                  <c:v>6.3874786719679997E-3</c:v>
                </c:pt>
                <c:pt idx="2491">
                  <c:v>6.3627841882409998E-3</c:v>
                </c:pt>
                <c:pt idx="2492">
                  <c:v>6.3422899693249997E-3</c:v>
                </c:pt>
                <c:pt idx="2493">
                  <c:v>6.3538653776050004E-3</c:v>
                </c:pt>
                <c:pt idx="2494">
                  <c:v>6.3730091787869998E-3</c:v>
                </c:pt>
                <c:pt idx="2495">
                  <c:v>6.3948747701939998E-3</c:v>
                </c:pt>
                <c:pt idx="2496">
                  <c:v>6.4157419838009998E-3</c:v>
                </c:pt>
                <c:pt idx="2497">
                  <c:v>6.4352736808359996E-3</c:v>
                </c:pt>
                <c:pt idx="2498">
                  <c:v>6.4403503201899996E-3</c:v>
                </c:pt>
                <c:pt idx="2499">
                  <c:v>6.4113833941519998E-3</c:v>
                </c:pt>
                <c:pt idx="2500">
                  <c:v>6.3926917500789996E-3</c:v>
                </c:pt>
                <c:pt idx="2501">
                  <c:v>6.3981707207860002E-3</c:v>
                </c:pt>
                <c:pt idx="2502">
                  <c:v>6.4176665619019996E-3</c:v>
                </c:pt>
                <c:pt idx="2503">
                  <c:v>6.4378441311419999E-3</c:v>
                </c:pt>
                <c:pt idx="2504">
                  <c:v>6.4595374278720004E-3</c:v>
                </c:pt>
                <c:pt idx="2505">
                  <c:v>6.4781284891070002E-3</c:v>
                </c:pt>
                <c:pt idx="2506">
                  <c:v>6.4821206033230001E-3</c:v>
                </c:pt>
                <c:pt idx="2507">
                  <c:v>6.4552789553999996E-3</c:v>
                </c:pt>
                <c:pt idx="2508">
                  <c:v>6.4345914870500001E-3</c:v>
                </c:pt>
                <c:pt idx="2509">
                  <c:v>6.4472365193069996E-3</c:v>
                </c:pt>
                <c:pt idx="2510">
                  <c:v>6.4665386453270001E-3</c:v>
                </c:pt>
                <c:pt idx="2511">
                  <c:v>6.4885835163299996E-3</c:v>
                </c:pt>
                <c:pt idx="2512">
                  <c:v>6.5081291832030002E-3</c:v>
                </c:pt>
                <c:pt idx="2513">
                  <c:v>6.5272874198849997E-3</c:v>
                </c:pt>
                <c:pt idx="2514">
                  <c:v>6.5339296124880004E-3</c:v>
                </c:pt>
                <c:pt idx="2515">
                  <c:v>6.5043810755009996E-3</c:v>
                </c:pt>
                <c:pt idx="2516">
                  <c:v>6.4808567985889997E-3</c:v>
                </c:pt>
                <c:pt idx="2517">
                  <c:v>6.4911614172160001E-3</c:v>
                </c:pt>
                <c:pt idx="2518">
                  <c:v>6.5100109204650003E-3</c:v>
                </c:pt>
                <c:pt idx="2519">
                  <c:v>6.5272157080469998E-3</c:v>
                </c:pt>
                <c:pt idx="2520">
                  <c:v>6.5458929166199997E-3</c:v>
                </c:pt>
                <c:pt idx="2521">
                  <c:v>6.5632918849589999E-3</c:v>
                </c:pt>
                <c:pt idx="2522">
                  <c:v>6.5686916932460003E-3</c:v>
                </c:pt>
                <c:pt idx="2523">
                  <c:v>6.5440903417769997E-3</c:v>
                </c:pt>
                <c:pt idx="2524">
                  <c:v>6.5190298482779999E-3</c:v>
                </c:pt>
                <c:pt idx="2525">
                  <c:v>6.5313377417619998E-3</c:v>
                </c:pt>
                <c:pt idx="2526">
                  <c:v>6.5525136888030001E-3</c:v>
                </c:pt>
                <c:pt idx="2527">
                  <c:v>6.5713557414710001E-3</c:v>
                </c:pt>
                <c:pt idx="2528">
                  <c:v>6.5893004648389999E-3</c:v>
                </c:pt>
                <c:pt idx="2529">
                  <c:v>6.6095432266589996E-3</c:v>
                </c:pt>
                <c:pt idx="2530">
                  <c:v>6.6180736757810001E-3</c:v>
                </c:pt>
                <c:pt idx="2531">
                  <c:v>6.5999780781570002E-3</c:v>
                </c:pt>
                <c:pt idx="2532">
                  <c:v>6.5771937370299998E-3</c:v>
                </c:pt>
                <c:pt idx="2533">
                  <c:v>6.581703200936E-3</c:v>
                </c:pt>
                <c:pt idx="2534">
                  <c:v>6.6019459627569997E-3</c:v>
                </c:pt>
                <c:pt idx="2535">
                  <c:v>6.619373336434E-3</c:v>
                </c:pt>
                <c:pt idx="2536">
                  <c:v>6.6376556642349996E-3</c:v>
                </c:pt>
                <c:pt idx="2537">
                  <c:v>6.657761521637E-3</c:v>
                </c:pt>
                <c:pt idx="2538">
                  <c:v>6.6723385825750003E-3</c:v>
                </c:pt>
                <c:pt idx="2539">
                  <c:v>6.6508394666019996E-3</c:v>
                </c:pt>
                <c:pt idx="2540">
                  <c:v>6.6229710355399998E-3</c:v>
                </c:pt>
                <c:pt idx="2541">
                  <c:v>6.6225472837689999E-3</c:v>
                </c:pt>
                <c:pt idx="2542">
                  <c:v>6.6410019062459998E-3</c:v>
                </c:pt>
                <c:pt idx="2543">
                  <c:v>6.6617974080149999E-3</c:v>
                </c:pt>
                <c:pt idx="2544">
                  <c:v>6.681666243821E-3</c:v>
                </c:pt>
                <c:pt idx="2545">
                  <c:v>6.701205391437E-3</c:v>
                </c:pt>
                <c:pt idx="2546">
                  <c:v>6.7135416902600002E-3</c:v>
                </c:pt>
                <c:pt idx="2547">
                  <c:v>6.6949939355250001E-3</c:v>
                </c:pt>
                <c:pt idx="2548">
                  <c:v>6.6654738038779996E-3</c:v>
                </c:pt>
                <c:pt idx="2549">
                  <c:v>6.6676423884929996E-3</c:v>
                </c:pt>
                <c:pt idx="2550">
                  <c:v>6.6886390559379996E-3</c:v>
                </c:pt>
                <c:pt idx="2551">
                  <c:v>6.7082205787299997E-3</c:v>
                </c:pt>
                <c:pt idx="2552">
                  <c:v>6.7248153500259998E-3</c:v>
                </c:pt>
                <c:pt idx="2553">
                  <c:v>6.7429756745699997E-3</c:v>
                </c:pt>
                <c:pt idx="2554">
                  <c:v>6.7574661225079996E-3</c:v>
                </c:pt>
                <c:pt idx="2555">
                  <c:v>6.7453379742800001E-3</c:v>
                </c:pt>
                <c:pt idx="2556">
                  <c:v>6.7200115881859996E-3</c:v>
                </c:pt>
                <c:pt idx="2557">
                  <c:v>6.7178574390709999E-3</c:v>
                </c:pt>
                <c:pt idx="2558">
                  <c:v>6.7341863177720002E-3</c:v>
                </c:pt>
                <c:pt idx="2559">
                  <c:v>6.7534018307920003E-3</c:v>
                </c:pt>
                <c:pt idx="2560">
                  <c:v>6.7710019648079996E-3</c:v>
                </c:pt>
                <c:pt idx="2561">
                  <c:v>6.790806539357E-3</c:v>
                </c:pt>
                <c:pt idx="2562">
                  <c:v>6.8090669810769999E-3</c:v>
                </c:pt>
                <c:pt idx="2563">
                  <c:v>6.8072215653959996E-3</c:v>
                </c:pt>
                <c:pt idx="2564">
                  <c:v>6.7752315662799999E-3</c:v>
                </c:pt>
                <c:pt idx="2565">
                  <c:v>6.7662629298870002E-3</c:v>
                </c:pt>
                <c:pt idx="2566">
                  <c:v>6.7797121591869998E-3</c:v>
                </c:pt>
                <c:pt idx="2567">
                  <c:v>6.799782626331E-3</c:v>
                </c:pt>
                <c:pt idx="2568">
                  <c:v>6.8200607784089998E-3</c:v>
                </c:pt>
                <c:pt idx="2569">
                  <c:v>6.8372730165720003E-3</c:v>
                </c:pt>
                <c:pt idx="2570">
                  <c:v>6.8568908609450002E-3</c:v>
                </c:pt>
                <c:pt idx="2571">
                  <c:v>6.8618170917030003E-3</c:v>
                </c:pt>
                <c:pt idx="2572">
                  <c:v>6.836231797934E-3</c:v>
                </c:pt>
                <c:pt idx="2573">
                  <c:v>6.8172174505889997E-3</c:v>
                </c:pt>
                <c:pt idx="2574">
                  <c:v>6.8309111520649998E-3</c:v>
                </c:pt>
                <c:pt idx="2575">
                  <c:v>6.8524745292960001E-3</c:v>
                </c:pt>
                <c:pt idx="2576">
                  <c:v>6.8711014464500004E-3</c:v>
                </c:pt>
                <c:pt idx="2577">
                  <c:v>6.8892687559130002E-3</c:v>
                </c:pt>
                <c:pt idx="2578">
                  <c:v>6.9069908931849999E-3</c:v>
                </c:pt>
                <c:pt idx="2579">
                  <c:v>6.9136330857869997E-3</c:v>
                </c:pt>
                <c:pt idx="2580">
                  <c:v>6.8935989402230001E-3</c:v>
                </c:pt>
                <c:pt idx="2581">
                  <c:v>6.8713817745450004E-3</c:v>
                </c:pt>
                <c:pt idx="2582">
                  <c:v>6.8800128065050004E-3</c:v>
                </c:pt>
                <c:pt idx="2583">
                  <c:v>6.8995659239590003E-3</c:v>
                </c:pt>
                <c:pt idx="2584">
                  <c:v>6.9179846905169998E-3</c:v>
                </c:pt>
                <c:pt idx="2585">
                  <c:v>6.9331289269029999E-3</c:v>
                </c:pt>
                <c:pt idx="2586">
                  <c:v>6.9522941485050003E-3</c:v>
                </c:pt>
                <c:pt idx="2587">
                  <c:v>6.9659086875620002E-3</c:v>
                </c:pt>
                <c:pt idx="2588">
                  <c:v>6.9483877159660003E-3</c:v>
                </c:pt>
                <c:pt idx="2589">
                  <c:v>6.9233127869670003E-3</c:v>
                </c:pt>
                <c:pt idx="2590">
                  <c:v>6.9205122999849997E-3</c:v>
                </c:pt>
                <c:pt idx="2591">
                  <c:v>6.9369561970229997E-3</c:v>
                </c:pt>
                <c:pt idx="2592">
                  <c:v>6.9553102366630001E-3</c:v>
                </c:pt>
                <c:pt idx="2593">
                  <c:v>6.9748200476170003E-3</c:v>
                </c:pt>
                <c:pt idx="2594">
                  <c:v>6.994998082519E-3</c:v>
                </c:pt>
                <c:pt idx="2595">
                  <c:v>7.0136105641719999E-3</c:v>
                </c:pt>
                <c:pt idx="2596">
                  <c:v>7.0064156316219997E-3</c:v>
                </c:pt>
                <c:pt idx="2597">
                  <c:v>6.976392585784E-3</c:v>
                </c:pt>
                <c:pt idx="2598">
                  <c:v>6.9719408638779998E-3</c:v>
                </c:pt>
                <c:pt idx="2599">
                  <c:v>6.988628767431E-3</c:v>
                </c:pt>
                <c:pt idx="2600">
                  <c:v>7.0099486038090004E-3</c:v>
                </c:pt>
                <c:pt idx="2601">
                  <c:v>7.0255305618050004E-3</c:v>
                </c:pt>
                <c:pt idx="2602">
                  <c:v>7.0421253331009997E-3</c:v>
                </c:pt>
                <c:pt idx="2603">
                  <c:v>7.0582963526249999E-3</c:v>
                </c:pt>
                <c:pt idx="2604">
                  <c:v>7.0651252754030001E-3</c:v>
                </c:pt>
                <c:pt idx="2605">
                  <c:v>7.0435972884299999E-3</c:v>
                </c:pt>
                <c:pt idx="2606">
                  <c:v>7.0267515257000004E-3</c:v>
                </c:pt>
                <c:pt idx="2607">
                  <c:v>7.0369909517469997E-3</c:v>
                </c:pt>
                <c:pt idx="2608">
                  <c:v>7.0535568520430003E-3</c:v>
                </c:pt>
                <c:pt idx="2609">
                  <c:v>7.070690393448E-3</c:v>
                </c:pt>
                <c:pt idx="2610">
                  <c:v>7.0822439156470003E-3</c:v>
                </c:pt>
                <c:pt idx="2611">
                  <c:v>7.0984582416710003E-3</c:v>
                </c:pt>
                <c:pt idx="2612">
                  <c:v>7.1131573058660002E-3</c:v>
                </c:pt>
                <c:pt idx="2613">
                  <c:v>7.1010147221389998E-3</c:v>
                </c:pt>
                <c:pt idx="2614">
                  <c:v>7.0739430375399998E-3</c:v>
                </c:pt>
                <c:pt idx="2615">
                  <c:v>7.0732105523349997E-3</c:v>
                </c:pt>
                <c:pt idx="2616">
                  <c:v>7.0895757526159998E-3</c:v>
                </c:pt>
                <c:pt idx="2617">
                  <c:v>7.107132580131E-3</c:v>
                </c:pt>
                <c:pt idx="2618">
                  <c:v>7.1234041824939998E-3</c:v>
                </c:pt>
                <c:pt idx="2619">
                  <c:v>7.1400995366280003E-3</c:v>
                </c:pt>
                <c:pt idx="2620">
                  <c:v>7.1598105132580003E-3</c:v>
                </c:pt>
                <c:pt idx="2621">
                  <c:v>7.1669192984700003E-3</c:v>
                </c:pt>
                <c:pt idx="2622">
                  <c:v>7.1435244753960004E-3</c:v>
                </c:pt>
                <c:pt idx="2623">
                  <c:v>7.133794482797E-3</c:v>
                </c:pt>
                <c:pt idx="2624">
                  <c:v>7.1461168117820002E-3</c:v>
                </c:pt>
                <c:pt idx="2625">
                  <c:v>7.160736713558E-3</c:v>
                </c:pt>
                <c:pt idx="2626">
                  <c:v>7.1761896833780004E-3</c:v>
                </c:pt>
                <c:pt idx="2627">
                  <c:v>7.1920878253879999E-3</c:v>
                </c:pt>
                <c:pt idx="2628">
                  <c:v>7.2055300697680003E-3</c:v>
                </c:pt>
                <c:pt idx="2629">
                  <c:v>7.2179888375100004E-3</c:v>
                </c:pt>
                <c:pt idx="2630">
                  <c:v>7.2179599665110001E-3</c:v>
                </c:pt>
                <c:pt idx="2631">
                  <c:v>7.1951900608839998E-3</c:v>
                </c:pt>
                <c:pt idx="2632">
                  <c:v>7.1933660656209996E-3</c:v>
                </c:pt>
                <c:pt idx="2633">
                  <c:v>7.2063487023119998E-3</c:v>
                </c:pt>
                <c:pt idx="2634">
                  <c:v>7.221572101116E-3</c:v>
                </c:pt>
                <c:pt idx="2635">
                  <c:v>7.2386334650219996E-3</c:v>
                </c:pt>
                <c:pt idx="2636">
                  <c:v>7.2544454596939999E-3</c:v>
                </c:pt>
                <c:pt idx="2637">
                  <c:v>7.2713992558419999E-3</c:v>
                </c:pt>
                <c:pt idx="2638">
                  <c:v>7.2836782783270004E-3</c:v>
                </c:pt>
                <c:pt idx="2639">
                  <c:v>7.2666457854210003E-3</c:v>
                </c:pt>
                <c:pt idx="2640">
                  <c:v>7.2426404803989999E-3</c:v>
                </c:pt>
                <c:pt idx="2641">
                  <c:v>7.2506396099930003E-3</c:v>
                </c:pt>
                <c:pt idx="2642">
                  <c:v>7.2675431147219997E-3</c:v>
                </c:pt>
                <c:pt idx="2643">
                  <c:v>7.2851646691559999E-3</c:v>
                </c:pt>
                <c:pt idx="2644">
                  <c:v>7.2988439351319998E-3</c:v>
                </c:pt>
                <c:pt idx="2645">
                  <c:v>7.3155607096849996E-3</c:v>
                </c:pt>
                <c:pt idx="2646">
                  <c:v>7.3311356827619996E-3</c:v>
                </c:pt>
                <c:pt idx="2647">
                  <c:v>7.327315863222E-3</c:v>
                </c:pt>
                <c:pt idx="2648">
                  <c:v>7.3039783164859998E-3</c:v>
                </c:pt>
                <c:pt idx="2649">
                  <c:v>7.296115159988E-3</c:v>
                </c:pt>
                <c:pt idx="2650">
                  <c:v>7.3087750934059999E-3</c:v>
                </c:pt>
                <c:pt idx="2651">
                  <c:v>7.3240054771300002E-3</c:v>
                </c:pt>
                <c:pt idx="2652">
                  <c:v>7.3390635661780002E-3</c:v>
                </c:pt>
                <c:pt idx="2653">
                  <c:v>7.3513351380830004E-3</c:v>
                </c:pt>
                <c:pt idx="2654">
                  <c:v>7.3657468892630003E-3</c:v>
                </c:pt>
                <c:pt idx="2655">
                  <c:v>7.3725688271219997E-3</c:v>
                </c:pt>
                <c:pt idx="2656">
                  <c:v>7.3571586981419999E-3</c:v>
                </c:pt>
                <c:pt idx="2657">
                  <c:v>7.3369019664820002E-3</c:v>
                </c:pt>
                <c:pt idx="2658">
                  <c:v>7.3417131789029998E-3</c:v>
                </c:pt>
                <c:pt idx="2659">
                  <c:v>7.3602250777180002E-3</c:v>
                </c:pt>
                <c:pt idx="2660">
                  <c:v>7.3786866851150001E-3</c:v>
                </c:pt>
                <c:pt idx="2661">
                  <c:v>7.3961000889539996E-3</c:v>
                </c:pt>
                <c:pt idx="2662">
                  <c:v>7.4148559942840003E-3</c:v>
                </c:pt>
                <c:pt idx="2663">
                  <c:v>7.4337054975329997E-3</c:v>
                </c:pt>
                <c:pt idx="2664">
                  <c:v>7.4316519312560003E-3</c:v>
                </c:pt>
                <c:pt idx="2665">
                  <c:v>7.4066701345149996E-3</c:v>
                </c:pt>
                <c:pt idx="2666">
                  <c:v>7.4005234055219997E-3</c:v>
                </c:pt>
                <c:pt idx="2667">
                  <c:v>7.4151935987170001E-3</c:v>
                </c:pt>
                <c:pt idx="2668">
                  <c:v>7.4331094510850003E-3</c:v>
                </c:pt>
                <c:pt idx="2669">
                  <c:v>7.4519803747529999E-3</c:v>
                </c:pt>
                <c:pt idx="2670">
                  <c:v>7.471684366465E-3</c:v>
                </c:pt>
                <c:pt idx="2671">
                  <c:v>7.4894926510749998E-3</c:v>
                </c:pt>
                <c:pt idx="2672">
                  <c:v>7.4910079129039998E-3</c:v>
                </c:pt>
                <c:pt idx="2673">
                  <c:v>7.4690203182400002E-3</c:v>
                </c:pt>
                <c:pt idx="2674">
                  <c:v>7.4560805223880004E-3</c:v>
                </c:pt>
                <c:pt idx="2675">
                  <c:v>7.4683884158730004E-3</c:v>
                </c:pt>
                <c:pt idx="2676">
                  <c:v>7.4906055815520001E-3</c:v>
                </c:pt>
                <c:pt idx="2677">
                  <c:v>7.5118965469300001E-3</c:v>
                </c:pt>
                <c:pt idx="2678">
                  <c:v>7.5290300883349998E-3</c:v>
                </c:pt>
                <c:pt idx="2679">
                  <c:v>7.5460700318220001E-3</c:v>
                </c:pt>
                <c:pt idx="2680">
                  <c:v>7.5555844232440003E-3</c:v>
                </c:pt>
                <c:pt idx="2681">
                  <c:v>7.5349323451520001E-3</c:v>
                </c:pt>
                <c:pt idx="2682">
                  <c:v>7.5136916711929999E-3</c:v>
                </c:pt>
                <c:pt idx="2683">
                  <c:v>7.519486825913E-3</c:v>
                </c:pt>
                <c:pt idx="2684">
                  <c:v>7.5368499383329998E-3</c:v>
                </c:pt>
                <c:pt idx="2685">
                  <c:v>7.55677651614E-3</c:v>
                </c:pt>
                <c:pt idx="2686">
                  <c:v>7.5718918815259996E-3</c:v>
                </c:pt>
                <c:pt idx="2687">
                  <c:v>7.5907483696939998E-3</c:v>
                </c:pt>
                <c:pt idx="2688">
                  <c:v>7.6072136871520001E-3</c:v>
                </c:pt>
                <c:pt idx="2689">
                  <c:v>7.5951069593429999E-3</c:v>
                </c:pt>
                <c:pt idx="2690">
                  <c:v>7.5665707699949999E-3</c:v>
                </c:pt>
                <c:pt idx="2691">
                  <c:v>7.5698453001680002E-3</c:v>
                </c:pt>
                <c:pt idx="2692">
                  <c:v>7.5873876921830003E-3</c:v>
                </c:pt>
                <c:pt idx="2693">
                  <c:v>7.6058995909989999E-3</c:v>
                </c:pt>
                <c:pt idx="2694">
                  <c:v>7.6261349022390002E-3</c:v>
                </c:pt>
                <c:pt idx="2695">
                  <c:v>7.6429019682109998E-3</c:v>
                </c:pt>
                <c:pt idx="2696">
                  <c:v>7.66030093655E-3</c:v>
                </c:pt>
                <c:pt idx="2697">
                  <c:v>7.6568182557819999E-3</c:v>
                </c:pt>
                <c:pt idx="2698">
                  <c:v>7.6332511380309996E-3</c:v>
                </c:pt>
                <c:pt idx="2699">
                  <c:v>7.6266019605099999E-3</c:v>
                </c:pt>
                <c:pt idx="2700">
                  <c:v>7.6451138593260004E-3</c:v>
                </c:pt>
                <c:pt idx="2701">
                  <c:v>7.6618953607980001E-3</c:v>
                </c:pt>
                <c:pt idx="2702">
                  <c:v>7.6824896968900004E-3</c:v>
                </c:pt>
                <c:pt idx="2703">
                  <c:v>7.6999529264870003E-3</c:v>
                </c:pt>
                <c:pt idx="2704">
                  <c:v>7.7151260338719999E-3</c:v>
                </c:pt>
                <c:pt idx="2705">
                  <c:v>7.7192336320879998E-3</c:v>
                </c:pt>
                <c:pt idx="2706">
                  <c:v>7.6902233995500002E-3</c:v>
                </c:pt>
                <c:pt idx="2707">
                  <c:v>7.6758330687880004E-3</c:v>
                </c:pt>
                <c:pt idx="2708">
                  <c:v>7.684198673815E-3</c:v>
                </c:pt>
                <c:pt idx="2709">
                  <c:v>7.7044195495550001E-3</c:v>
                </c:pt>
                <c:pt idx="2710">
                  <c:v>7.7219116501509996E-3</c:v>
                </c:pt>
                <c:pt idx="2711">
                  <c:v>7.7413786202670002E-3</c:v>
                </c:pt>
                <c:pt idx="2712">
                  <c:v>7.7586555853489999E-3</c:v>
                </c:pt>
                <c:pt idx="2713">
                  <c:v>7.7681560069320001E-3</c:v>
                </c:pt>
                <c:pt idx="2714">
                  <c:v>7.748308125883E-3</c:v>
                </c:pt>
                <c:pt idx="2715">
                  <c:v>7.7267372980710002E-3</c:v>
                </c:pt>
                <c:pt idx="2716">
                  <c:v>7.7357348054649996E-3</c:v>
                </c:pt>
                <c:pt idx="2717">
                  <c:v>7.7542536892E-3</c:v>
                </c:pt>
                <c:pt idx="2718">
                  <c:v>7.7740726992489998E-3</c:v>
                </c:pt>
                <c:pt idx="2719">
                  <c:v>7.7923047356309996E-3</c:v>
                </c:pt>
                <c:pt idx="2720">
                  <c:v>7.8108669258649998E-3</c:v>
                </c:pt>
                <c:pt idx="2721">
                  <c:v>7.8245820477599991E-3</c:v>
                </c:pt>
                <c:pt idx="2722">
                  <c:v>7.8116711229089999E-3</c:v>
                </c:pt>
                <c:pt idx="2723">
                  <c:v>7.7856048010289999E-3</c:v>
                </c:pt>
                <c:pt idx="2724">
                  <c:v>7.7875223942100004E-3</c:v>
                </c:pt>
                <c:pt idx="2725">
                  <c:v>7.8064436092969997E-3</c:v>
                </c:pt>
                <c:pt idx="2726">
                  <c:v>7.8289117664100006E-3</c:v>
                </c:pt>
                <c:pt idx="2727">
                  <c:v>7.8470576554539994E-3</c:v>
                </c:pt>
                <c:pt idx="2728">
                  <c:v>7.8664030879740006E-3</c:v>
                </c:pt>
                <c:pt idx="2729">
                  <c:v>7.8839454799889998E-3</c:v>
                </c:pt>
                <c:pt idx="2730">
                  <c:v>7.8757302835579992E-3</c:v>
                </c:pt>
                <c:pt idx="2731">
                  <c:v>7.8453700989479999E-3</c:v>
                </c:pt>
                <c:pt idx="2732">
                  <c:v>7.8414063900710002E-3</c:v>
                </c:pt>
                <c:pt idx="2733">
                  <c:v>7.8590428456659991E-3</c:v>
                </c:pt>
                <c:pt idx="2734">
                  <c:v>7.8793065622449997E-3</c:v>
                </c:pt>
                <c:pt idx="2735">
                  <c:v>7.8985225409269992E-3</c:v>
                </c:pt>
                <c:pt idx="2736">
                  <c:v>7.9136881977319995E-3</c:v>
                </c:pt>
                <c:pt idx="2737">
                  <c:v>7.9314382746820001E-3</c:v>
                </c:pt>
                <c:pt idx="2738">
                  <c:v>7.9286238178610004E-3</c:v>
                </c:pt>
                <c:pt idx="2739">
                  <c:v>7.8991614282129998E-3</c:v>
                </c:pt>
                <c:pt idx="2740">
                  <c:v>7.8900204971429997E-3</c:v>
                </c:pt>
                <c:pt idx="2741">
                  <c:v>7.9057822003960002E-3</c:v>
                </c:pt>
                <c:pt idx="2742">
                  <c:v>7.9225413501259993E-3</c:v>
                </c:pt>
                <c:pt idx="2743">
                  <c:v>7.9410606995219991E-3</c:v>
                </c:pt>
                <c:pt idx="2744">
                  <c:v>7.9604201018809995E-3</c:v>
                </c:pt>
                <c:pt idx="2745">
                  <c:v>7.9786302521819997E-3</c:v>
                </c:pt>
                <c:pt idx="2746">
                  <c:v>7.9888412728909997E-3</c:v>
                </c:pt>
                <c:pt idx="2747">
                  <c:v>7.9623945057390004E-3</c:v>
                </c:pt>
                <c:pt idx="2748">
                  <c:v>7.946266792715E-3</c:v>
                </c:pt>
                <c:pt idx="2749">
                  <c:v>7.9605635255580003E-3</c:v>
                </c:pt>
                <c:pt idx="2750">
                  <c:v>7.9786088317630004E-3</c:v>
                </c:pt>
                <c:pt idx="2751">
                  <c:v>7.9984711483119999E-3</c:v>
                </c:pt>
                <c:pt idx="2752">
                  <c:v>8.0199772492049997E-3</c:v>
                </c:pt>
                <c:pt idx="2753">
                  <c:v>8.0399252474309992E-3</c:v>
                </c:pt>
                <c:pt idx="2754">
                  <c:v>8.0496622249480003E-3</c:v>
                </c:pt>
                <c:pt idx="2755">
                  <c:v>8.0342162400480008E-3</c:v>
                </c:pt>
                <c:pt idx="2756">
                  <c:v>8.0110728740690005E-3</c:v>
                </c:pt>
                <c:pt idx="2757">
                  <c:v>8.0187711864709993E-3</c:v>
                </c:pt>
                <c:pt idx="2758">
                  <c:v>8.0368090420959992E-3</c:v>
                </c:pt>
                <c:pt idx="2759">
                  <c:v>8.0524701625110003E-3</c:v>
                </c:pt>
                <c:pt idx="2760">
                  <c:v>8.0718509852889999E-3</c:v>
                </c:pt>
                <c:pt idx="2761">
                  <c:v>8.0930339172479993E-3</c:v>
                </c:pt>
                <c:pt idx="2762">
                  <c:v>8.1095211207869999E-3</c:v>
                </c:pt>
                <c:pt idx="2763">
                  <c:v>8.1035606563089994E-3</c:v>
                </c:pt>
                <c:pt idx="2764">
                  <c:v>8.0804321914910004E-3</c:v>
                </c:pt>
                <c:pt idx="2765">
                  <c:v>8.0750323832040009E-3</c:v>
                </c:pt>
                <c:pt idx="2766">
                  <c:v>8.0903489142660004E-3</c:v>
                </c:pt>
                <c:pt idx="2767">
                  <c:v>8.1106703728440008E-3</c:v>
                </c:pt>
                <c:pt idx="2768">
                  <c:v>8.1290956586599992E-3</c:v>
                </c:pt>
                <c:pt idx="2769">
                  <c:v>8.1480676308270002E-3</c:v>
                </c:pt>
                <c:pt idx="2770">
                  <c:v>8.1653371453290005E-3</c:v>
                </c:pt>
                <c:pt idx="2771">
                  <c:v>8.1617180258039997E-3</c:v>
                </c:pt>
                <c:pt idx="2772">
                  <c:v>8.1389266997579993E-3</c:v>
                </c:pt>
                <c:pt idx="2773">
                  <c:v>8.1234229728580007E-3</c:v>
                </c:pt>
                <c:pt idx="2774">
                  <c:v>8.1340437754990006E-3</c:v>
                </c:pt>
                <c:pt idx="2775">
                  <c:v>8.1561813130969999E-3</c:v>
                </c:pt>
                <c:pt idx="2776">
                  <c:v>8.1754615530370001E-3</c:v>
                </c:pt>
                <c:pt idx="2777">
                  <c:v>8.1899315118790002E-3</c:v>
                </c:pt>
                <c:pt idx="2778">
                  <c:v>8.2063823938369994E-3</c:v>
                </c:pt>
                <c:pt idx="2779">
                  <c:v>8.2218283787370006E-3</c:v>
                </c:pt>
                <c:pt idx="2780">
                  <c:v>8.2071004435420002E-3</c:v>
                </c:pt>
                <c:pt idx="2781">
                  <c:v>8.1929182633760003E-3</c:v>
                </c:pt>
                <c:pt idx="2782">
                  <c:v>8.1947781145570008E-3</c:v>
                </c:pt>
                <c:pt idx="2783">
                  <c:v>8.2141375169159994E-3</c:v>
                </c:pt>
                <c:pt idx="2784">
                  <c:v>8.2332957535979998E-3</c:v>
                </c:pt>
                <c:pt idx="2785">
                  <c:v>8.2509461790319996E-3</c:v>
                </c:pt>
                <c:pt idx="2786">
                  <c:v>8.2674259319899992E-3</c:v>
                </c:pt>
                <c:pt idx="2787">
                  <c:v>8.2858940586450006E-3</c:v>
                </c:pt>
                <c:pt idx="2788">
                  <c:v>8.2895280793309992E-3</c:v>
                </c:pt>
                <c:pt idx="2789">
                  <c:v>8.2661546766759995E-3</c:v>
                </c:pt>
                <c:pt idx="2790">
                  <c:v>8.2609914243219999E-3</c:v>
                </c:pt>
                <c:pt idx="2791">
                  <c:v>8.2740532234309994E-3</c:v>
                </c:pt>
                <c:pt idx="2792">
                  <c:v>8.2925800234080003E-3</c:v>
                </c:pt>
                <c:pt idx="2793">
                  <c:v>8.3058280870319991E-3</c:v>
                </c:pt>
                <c:pt idx="2794">
                  <c:v>8.3208288997409993E-3</c:v>
                </c:pt>
                <c:pt idx="2795">
                  <c:v>8.3386804908509998E-3</c:v>
                </c:pt>
                <c:pt idx="2796">
                  <c:v>8.3508295938369993E-3</c:v>
                </c:pt>
                <c:pt idx="2797">
                  <c:v>8.3345007151369999E-3</c:v>
                </c:pt>
                <c:pt idx="2798">
                  <c:v>8.3128800615669997E-3</c:v>
                </c:pt>
                <c:pt idx="2799">
                  <c:v>8.3176335319880002E-3</c:v>
                </c:pt>
                <c:pt idx="2800">
                  <c:v>8.3362748846410005E-3</c:v>
                </c:pt>
                <c:pt idx="2801">
                  <c:v>8.3555616438390004E-3</c:v>
                </c:pt>
                <c:pt idx="2802">
                  <c:v>8.3727166056629995E-3</c:v>
                </c:pt>
                <c:pt idx="2803">
                  <c:v>8.3925426006320001E-3</c:v>
                </c:pt>
                <c:pt idx="2804">
                  <c:v>8.4115285426380002E-3</c:v>
                </c:pt>
                <c:pt idx="2805">
                  <c:v>8.4075219929219992E-3</c:v>
                </c:pt>
                <c:pt idx="2806">
                  <c:v>8.3844000473619999E-3</c:v>
                </c:pt>
                <c:pt idx="2807">
                  <c:v>8.3808740600939992E-3</c:v>
                </c:pt>
                <c:pt idx="2808">
                  <c:v>8.3995945751670006E-3</c:v>
                </c:pt>
                <c:pt idx="2809">
                  <c:v>8.4166126325729996E-3</c:v>
                </c:pt>
                <c:pt idx="2810">
                  <c:v>8.4343058988449997E-3</c:v>
                </c:pt>
                <c:pt idx="2811">
                  <c:v>8.4516694769260006E-3</c:v>
                </c:pt>
                <c:pt idx="2812">
                  <c:v>8.4710000082850005E-3</c:v>
                </c:pt>
                <c:pt idx="2813">
                  <c:v>8.4839537739749993E-3</c:v>
                </c:pt>
                <c:pt idx="2814">
                  <c:v>8.4706330671909993E-3</c:v>
                </c:pt>
                <c:pt idx="2815">
                  <c:v>8.4582753479479997E-3</c:v>
                </c:pt>
                <c:pt idx="2816">
                  <c:v>8.4651187062260002E-3</c:v>
                </c:pt>
                <c:pt idx="2817">
                  <c:v>8.4854615852239992E-3</c:v>
                </c:pt>
                <c:pt idx="2818">
                  <c:v>8.5002109408380006E-3</c:v>
                </c:pt>
                <c:pt idx="2819">
                  <c:v>8.5196783766150006E-3</c:v>
                </c:pt>
                <c:pt idx="2820">
                  <c:v>8.5338382050400008E-3</c:v>
                </c:pt>
                <c:pt idx="2821">
                  <c:v>8.5487021133299999E-3</c:v>
                </c:pt>
                <c:pt idx="2822">
                  <c:v>8.5494853556159992E-3</c:v>
                </c:pt>
                <c:pt idx="2823">
                  <c:v>8.5242306813600004E-3</c:v>
                </c:pt>
                <c:pt idx="2824">
                  <c:v>8.5180979222059996E-3</c:v>
                </c:pt>
                <c:pt idx="2825">
                  <c:v>8.5298819467429995E-3</c:v>
                </c:pt>
                <c:pt idx="2826">
                  <c:v>8.5515026003120005E-3</c:v>
                </c:pt>
                <c:pt idx="2827">
                  <c:v>8.5664317011829999E-3</c:v>
                </c:pt>
                <c:pt idx="2828">
                  <c:v>8.5833854973319992E-3</c:v>
                </c:pt>
                <c:pt idx="2829">
                  <c:v>8.6017828434710002E-3</c:v>
                </c:pt>
                <c:pt idx="2830">
                  <c:v>8.6127687245609996E-3</c:v>
                </c:pt>
                <c:pt idx="2831">
                  <c:v>8.6008775979280003E-3</c:v>
                </c:pt>
                <c:pt idx="2832">
                  <c:v>8.5803261026740005E-3</c:v>
                </c:pt>
                <c:pt idx="2833">
                  <c:v>8.5905874148009993E-3</c:v>
                </c:pt>
                <c:pt idx="2834">
                  <c:v>8.6067225784060009E-3</c:v>
                </c:pt>
                <c:pt idx="2835">
                  <c:v>8.6256870999929999E-3</c:v>
                </c:pt>
                <c:pt idx="2836">
                  <c:v>8.6422171443699992E-3</c:v>
                </c:pt>
                <c:pt idx="2837">
                  <c:v>8.6633721366519995E-3</c:v>
                </c:pt>
                <c:pt idx="2838">
                  <c:v>8.6826588958499994E-3</c:v>
                </c:pt>
                <c:pt idx="2839">
                  <c:v>8.6724199354649995E-3</c:v>
                </c:pt>
                <c:pt idx="2840">
                  <c:v>8.6465757340190002E-3</c:v>
                </c:pt>
                <c:pt idx="2841">
                  <c:v>8.6400052532549995E-3</c:v>
                </c:pt>
                <c:pt idx="2842">
                  <c:v>8.6568947881459999E-3</c:v>
                </c:pt>
                <c:pt idx="2843">
                  <c:v>8.6752921342849992E-3</c:v>
                </c:pt>
                <c:pt idx="2844">
                  <c:v>8.6980974301700004E-3</c:v>
                </c:pt>
                <c:pt idx="2845">
                  <c:v>8.7179094552989993E-3</c:v>
                </c:pt>
                <c:pt idx="2846">
                  <c:v>8.7354164570569992E-3</c:v>
                </c:pt>
                <c:pt idx="2847">
                  <c:v>8.7359761819239996E-3</c:v>
                </c:pt>
                <c:pt idx="2848">
                  <c:v>8.7127750739459994E-3</c:v>
                </c:pt>
                <c:pt idx="2849">
                  <c:v>8.7033258751030001E-3</c:v>
                </c:pt>
                <c:pt idx="2850">
                  <c:v>8.7225558236240005E-3</c:v>
                </c:pt>
                <c:pt idx="2851">
                  <c:v>8.7438682094220007E-3</c:v>
                </c:pt>
                <c:pt idx="2852">
                  <c:v>8.7658623233440001E-3</c:v>
                </c:pt>
                <c:pt idx="2853">
                  <c:v>8.7869521230459994E-3</c:v>
                </c:pt>
                <c:pt idx="2854">
                  <c:v>8.8069075718520008E-3</c:v>
                </c:pt>
                <c:pt idx="2855">
                  <c:v>8.8167451322080006E-3</c:v>
                </c:pt>
                <c:pt idx="2856">
                  <c:v>8.7969619780779995E-3</c:v>
                </c:pt>
                <c:pt idx="2857">
                  <c:v>8.7773157283660003E-3</c:v>
                </c:pt>
                <c:pt idx="2858">
                  <c:v>8.7833693251009991E-3</c:v>
                </c:pt>
                <c:pt idx="2859">
                  <c:v>8.8057080283760001E-3</c:v>
                </c:pt>
                <c:pt idx="2860">
                  <c:v>8.8262669742109993E-3</c:v>
                </c:pt>
                <c:pt idx="2861">
                  <c:v>8.8475719094280002E-3</c:v>
                </c:pt>
                <c:pt idx="2862">
                  <c:v>8.8675851002340007E-3</c:v>
                </c:pt>
                <c:pt idx="2863">
                  <c:v>8.8823409751060001E-3</c:v>
                </c:pt>
                <c:pt idx="2864">
                  <c:v>8.8611794635649992E-3</c:v>
                </c:pt>
                <c:pt idx="2865">
                  <c:v>8.8341087102889997E-3</c:v>
                </c:pt>
                <c:pt idx="2866">
                  <c:v>8.8400971144439993E-3</c:v>
                </c:pt>
                <c:pt idx="2867">
                  <c:v>8.8619627058510002E-3</c:v>
                </c:pt>
                <c:pt idx="2868">
                  <c:v>8.884984068573E-3</c:v>
                </c:pt>
                <c:pt idx="2869">
                  <c:v>8.90667643398E-3</c:v>
                </c:pt>
                <c:pt idx="2870">
                  <c:v>8.9261075481769994E-3</c:v>
                </c:pt>
                <c:pt idx="2871">
                  <c:v>8.9438874274490009E-3</c:v>
                </c:pt>
                <c:pt idx="2872">
                  <c:v>8.9403903111819998E-3</c:v>
                </c:pt>
                <c:pt idx="2873">
                  <c:v>8.9177927002310007E-3</c:v>
                </c:pt>
                <c:pt idx="2874">
                  <c:v>8.9207077398899999E-3</c:v>
                </c:pt>
                <c:pt idx="2875">
                  <c:v>8.9432336390020007E-3</c:v>
                </c:pt>
                <c:pt idx="2876">
                  <c:v>8.9642088860269996E-3</c:v>
                </c:pt>
                <c:pt idx="2877">
                  <c:v>8.9854998514060005E-3</c:v>
                </c:pt>
                <c:pt idx="2878">
                  <c:v>9.0047009289259995E-3</c:v>
                </c:pt>
                <c:pt idx="2879">
                  <c:v>9.0226028114560007E-3</c:v>
                </c:pt>
                <c:pt idx="2880">
                  <c:v>9.0183950960640007E-3</c:v>
                </c:pt>
                <c:pt idx="2881">
                  <c:v>8.993355557323E-3</c:v>
                </c:pt>
                <c:pt idx="2882">
                  <c:v>8.9851412922139998E-3</c:v>
                </c:pt>
                <c:pt idx="2883">
                  <c:v>8.9990356937050004E-3</c:v>
                </c:pt>
                <c:pt idx="2884">
                  <c:v>9.0243835002179994E-3</c:v>
                </c:pt>
                <c:pt idx="2885">
                  <c:v>9.0458393096919994E-3</c:v>
                </c:pt>
                <c:pt idx="2886">
                  <c:v>9.0669291093949996E-3</c:v>
                </c:pt>
                <c:pt idx="2887">
                  <c:v>9.0890033170579997E-3</c:v>
                </c:pt>
                <c:pt idx="2888">
                  <c:v>9.1012250632049995E-3</c:v>
                </c:pt>
                <c:pt idx="2889">
                  <c:v>9.0825911611319993E-3</c:v>
                </c:pt>
                <c:pt idx="2890">
                  <c:v>9.0699307620529992E-3</c:v>
                </c:pt>
                <c:pt idx="2891">
                  <c:v>9.0825911611319993E-3</c:v>
                </c:pt>
                <c:pt idx="2892">
                  <c:v>9.0999035164710008E-3</c:v>
                </c:pt>
                <c:pt idx="2893">
                  <c:v>9.1222934424879994E-3</c:v>
                </c:pt>
                <c:pt idx="2894">
                  <c:v>9.1396560892460007E-3</c:v>
                </c:pt>
                <c:pt idx="2895">
                  <c:v>9.1575644910339999E-3</c:v>
                </c:pt>
                <c:pt idx="2896">
                  <c:v>9.1706123203040002E-3</c:v>
                </c:pt>
                <c:pt idx="2897">
                  <c:v>9.1580245643849995E-3</c:v>
                </c:pt>
                <c:pt idx="2898">
                  <c:v>9.1333156451579994E-3</c:v>
                </c:pt>
                <c:pt idx="2899">
                  <c:v>9.139102883637E-3</c:v>
                </c:pt>
                <c:pt idx="2900">
                  <c:v>9.1600203886630007E-3</c:v>
                </c:pt>
                <c:pt idx="2901">
                  <c:v>9.1805141419169997E-3</c:v>
                </c:pt>
                <c:pt idx="2902">
                  <c:v>9.202271699905E-3</c:v>
                </c:pt>
                <c:pt idx="2903">
                  <c:v>9.2218471691010006E-3</c:v>
                </c:pt>
                <c:pt idx="2904">
                  <c:v>9.2413499951360008E-3</c:v>
                </c:pt>
                <c:pt idx="2905">
                  <c:v>9.2429006472229992E-3</c:v>
                </c:pt>
                <c:pt idx="2906">
                  <c:v>9.2195486649870005E-3</c:v>
                </c:pt>
                <c:pt idx="2907">
                  <c:v>9.2145372182129998E-3</c:v>
                </c:pt>
                <c:pt idx="2908">
                  <c:v>9.2331133782859991E-3</c:v>
                </c:pt>
                <c:pt idx="2909">
                  <c:v>9.2540169134739999E-3</c:v>
                </c:pt>
                <c:pt idx="2910">
                  <c:v>9.2762550339100004E-3</c:v>
                </c:pt>
                <c:pt idx="2911">
                  <c:v>9.2968214303260008E-3</c:v>
                </c:pt>
                <c:pt idx="2912">
                  <c:v>9.3172360211609996E-3</c:v>
                </c:pt>
                <c:pt idx="2913">
                  <c:v>9.3260826542969997E-3</c:v>
                </c:pt>
                <c:pt idx="2914">
                  <c:v>9.3071321025489998E-3</c:v>
                </c:pt>
                <c:pt idx="2915">
                  <c:v>9.2941494658590005E-3</c:v>
                </c:pt>
                <c:pt idx="2916">
                  <c:v>9.3114338815209995E-3</c:v>
                </c:pt>
                <c:pt idx="2917">
                  <c:v>9.3336943536999999E-3</c:v>
                </c:pt>
                <c:pt idx="2918">
                  <c:v>9.3561336398119994E-3</c:v>
                </c:pt>
                <c:pt idx="2919">
                  <c:v>9.3769365921620006E-3</c:v>
                </c:pt>
                <c:pt idx="2920">
                  <c:v>9.3968920409680003E-3</c:v>
                </c:pt>
                <c:pt idx="2921">
                  <c:v>9.4088977202770006E-3</c:v>
                </c:pt>
                <c:pt idx="2922">
                  <c:v>9.3937749043109999E-3</c:v>
                </c:pt>
                <c:pt idx="2923">
                  <c:v>9.3716727569699999E-3</c:v>
                </c:pt>
                <c:pt idx="2924">
                  <c:v>9.3763833865520008E-3</c:v>
                </c:pt>
                <c:pt idx="2925">
                  <c:v>9.3951467424630009E-3</c:v>
                </c:pt>
                <c:pt idx="2926">
                  <c:v>9.4174146652219997E-3</c:v>
                </c:pt>
                <c:pt idx="2927">
                  <c:v>9.4387698918580003E-3</c:v>
                </c:pt>
                <c:pt idx="2928">
                  <c:v>9.461051784456E-3</c:v>
                </c:pt>
                <c:pt idx="2929">
                  <c:v>9.4761960208419992E-3</c:v>
                </c:pt>
                <c:pt idx="2930">
                  <c:v>9.4711985439060002E-3</c:v>
                </c:pt>
                <c:pt idx="2931">
                  <c:v>9.4489380717280008E-3</c:v>
                </c:pt>
                <c:pt idx="2932">
                  <c:v>9.4533683732150008E-3</c:v>
                </c:pt>
                <c:pt idx="2933">
                  <c:v>9.4737475737930003E-3</c:v>
                </c:pt>
                <c:pt idx="2934">
                  <c:v>9.4976089894769997E-3</c:v>
                </c:pt>
                <c:pt idx="2935">
                  <c:v>9.51814558357E-3</c:v>
                </c:pt>
                <c:pt idx="2936">
                  <c:v>9.5376195386049998E-3</c:v>
                </c:pt>
                <c:pt idx="2937">
                  <c:v>9.5591191202399999E-3</c:v>
                </c:pt>
                <c:pt idx="2938">
                  <c:v>9.5649715512989997E-3</c:v>
                </c:pt>
                <c:pt idx="2939">
                  <c:v>9.5444992184640001E-3</c:v>
                </c:pt>
                <c:pt idx="2940">
                  <c:v>9.5376921817660002E-3</c:v>
                </c:pt>
                <c:pt idx="2941">
                  <c:v>9.5560820773240001E-3</c:v>
                </c:pt>
                <c:pt idx="2942">
                  <c:v>9.5765041187409992E-3</c:v>
                </c:pt>
                <c:pt idx="2943">
                  <c:v>9.5982328057290008E-3</c:v>
                </c:pt>
                <c:pt idx="2944">
                  <c:v>9.6211610361929996E-3</c:v>
                </c:pt>
                <c:pt idx="2945">
                  <c:v>9.6420999616379996E-3</c:v>
                </c:pt>
                <c:pt idx="2946">
                  <c:v>9.6575310453769995E-3</c:v>
                </c:pt>
                <c:pt idx="2947">
                  <c:v>9.6498262137169992E-3</c:v>
                </c:pt>
                <c:pt idx="2948">
                  <c:v>9.6293613314630006E-3</c:v>
                </c:pt>
                <c:pt idx="2949">
                  <c:v>9.6394428983329998E-3</c:v>
                </c:pt>
                <c:pt idx="2950">
                  <c:v>9.6603026613589996E-3</c:v>
                </c:pt>
                <c:pt idx="2951">
                  <c:v>9.6783768385649994E-3</c:v>
                </c:pt>
                <c:pt idx="2952">
                  <c:v>9.6962638199330001E-3</c:v>
                </c:pt>
                <c:pt idx="2953">
                  <c:v>9.7158746793870009E-3</c:v>
                </c:pt>
                <c:pt idx="2954">
                  <c:v>9.7305737435820008E-3</c:v>
                </c:pt>
                <c:pt idx="2955">
                  <c:v>9.7329868003729995E-3</c:v>
                </c:pt>
                <c:pt idx="2956">
                  <c:v>9.7095342352989996E-3</c:v>
                </c:pt>
                <c:pt idx="2957">
                  <c:v>9.7023751586679998E-3</c:v>
                </c:pt>
                <c:pt idx="2958">
                  <c:v>9.7238309681419999E-3</c:v>
                </c:pt>
                <c:pt idx="2959">
                  <c:v>9.7449999302629993E-3</c:v>
                </c:pt>
                <c:pt idx="2960">
                  <c:v>9.7641153261069993E-3</c:v>
                </c:pt>
                <c:pt idx="2961">
                  <c:v>9.7840270027520007E-3</c:v>
                </c:pt>
                <c:pt idx="2962">
                  <c:v>9.803515858948E-3</c:v>
                </c:pt>
                <c:pt idx="2963">
                  <c:v>9.8136188462379995E-3</c:v>
                </c:pt>
                <c:pt idx="2964">
                  <c:v>9.8009733483200006E-3</c:v>
                </c:pt>
                <c:pt idx="2965">
                  <c:v>9.7847813740370004E-3</c:v>
                </c:pt>
                <c:pt idx="2966">
                  <c:v>9.8006073385479998E-3</c:v>
                </c:pt>
                <c:pt idx="2967">
                  <c:v>9.8227532580490006E-3</c:v>
                </c:pt>
                <c:pt idx="2968">
                  <c:v>9.8422057926649993E-3</c:v>
                </c:pt>
                <c:pt idx="2969">
                  <c:v>9.8626064136619999E-3</c:v>
                </c:pt>
                <c:pt idx="2970">
                  <c:v>9.8839830607180008E-3</c:v>
                </c:pt>
                <c:pt idx="2971">
                  <c:v>9.9053028970959994E-3</c:v>
                </c:pt>
                <c:pt idx="2972">
                  <c:v>9.9031412973999994E-3</c:v>
                </c:pt>
                <c:pt idx="2973">
                  <c:v>9.8844924941659997E-3</c:v>
                </c:pt>
                <c:pt idx="2974">
                  <c:v>9.8861232399940005E-3</c:v>
                </c:pt>
                <c:pt idx="2975">
                  <c:v>9.9077299237249998E-3</c:v>
                </c:pt>
                <c:pt idx="2976">
                  <c:v>9.9251288920639991E-3</c:v>
                </c:pt>
                <c:pt idx="2977">
                  <c:v>9.9443374201660002E-3</c:v>
                </c:pt>
                <c:pt idx="2978">
                  <c:v>9.9669350311160001E-3</c:v>
                </c:pt>
                <c:pt idx="2979">
                  <c:v>9.9897263571620005E-3</c:v>
                </c:pt>
                <c:pt idx="2980">
                  <c:v>9.9953273311259999E-3</c:v>
                </c:pt>
                <c:pt idx="2981">
                  <c:v>9.9755302071569997E-3</c:v>
                </c:pt>
                <c:pt idx="2982">
                  <c:v>9.9664321169259992E-3</c:v>
                </c:pt>
                <c:pt idx="2983">
                  <c:v>9.9816769361499996E-3</c:v>
                </c:pt>
                <c:pt idx="2984">
                  <c:v>1.0001783259209999E-2</c:v>
                </c:pt>
                <c:pt idx="2985">
                  <c:v>1.002142205834E-2</c:v>
                </c:pt>
                <c:pt idx="2986">
                  <c:v>1.0045140050349999E-2</c:v>
                </c:pt>
                <c:pt idx="2987">
                  <c:v>1.0066941380500001E-2</c:v>
                </c:pt>
                <c:pt idx="2988">
                  <c:v>1.008236501366E-2</c:v>
                </c:pt>
                <c:pt idx="2989">
                  <c:v>1.008046977222E-2</c:v>
                </c:pt>
                <c:pt idx="2990">
                  <c:v>1.0064176283780001E-2</c:v>
                </c:pt>
                <c:pt idx="2991">
                  <c:v>1.007256377488E-2</c:v>
                </c:pt>
                <c:pt idx="2992">
                  <c:v>1.0091786272819999E-2</c:v>
                </c:pt>
                <c:pt idx="2993">
                  <c:v>1.011441275477E-2</c:v>
                </c:pt>
                <c:pt idx="2994">
                  <c:v>1.013669464737E-2</c:v>
                </c:pt>
                <c:pt idx="2995">
                  <c:v>1.0160692967470001E-2</c:v>
                </c:pt>
                <c:pt idx="2996">
                  <c:v>1.0179937817159999E-2</c:v>
                </c:pt>
                <c:pt idx="2997">
                  <c:v>1.018961705267E-2</c:v>
                </c:pt>
                <c:pt idx="2998">
                  <c:v>1.017271354795E-2</c:v>
                </c:pt>
                <c:pt idx="2999">
                  <c:v>1.016238052398E-2</c:v>
                </c:pt>
                <c:pt idx="3000">
                  <c:v>1.0177668184039999E-2</c:v>
                </c:pt>
                <c:pt idx="3001">
                  <c:v>1.019928976893E-2</c:v>
                </c:pt>
                <c:pt idx="3002">
                  <c:v>1.0220329277220001E-2</c:v>
                </c:pt>
                <c:pt idx="3003">
                  <c:v>1.023945119232E-2</c:v>
                </c:pt>
                <c:pt idx="3004">
                  <c:v>1.025968696922E-2</c:v>
                </c:pt>
                <c:pt idx="3005">
                  <c:v>1.027474459261E-2</c:v>
                </c:pt>
                <c:pt idx="3006">
                  <c:v>1.0271527804430001E-2</c:v>
                </c:pt>
                <c:pt idx="3007">
                  <c:v>1.0249504819509999E-2</c:v>
                </c:pt>
                <c:pt idx="3008">
                  <c:v>1.025509089231E-2</c:v>
                </c:pt>
                <c:pt idx="3009">
                  <c:v>1.027595065534E-2</c:v>
                </c:pt>
                <c:pt idx="3010">
                  <c:v>1.029607839882E-2</c:v>
                </c:pt>
                <c:pt idx="3011">
                  <c:v>1.031595468521E-2</c:v>
                </c:pt>
                <c:pt idx="3012">
                  <c:v>1.033708080649E-2</c:v>
                </c:pt>
                <c:pt idx="3013">
                  <c:v>1.035682018846E-2</c:v>
                </c:pt>
                <c:pt idx="3014">
                  <c:v>1.0372919961809999E-2</c:v>
                </c:pt>
                <c:pt idx="3015">
                  <c:v>1.036136597395E-2</c:v>
                </c:pt>
                <c:pt idx="3016">
                  <c:v>1.035154238343E-2</c:v>
                </c:pt>
                <c:pt idx="3017">
                  <c:v>1.03687690571E-2</c:v>
                </c:pt>
                <c:pt idx="3018">
                  <c:v>1.039184071124E-2</c:v>
                </c:pt>
                <c:pt idx="3019">
                  <c:v>1.040979288518E-2</c:v>
                </c:pt>
                <c:pt idx="3020">
                  <c:v>1.0431141592560001E-2</c:v>
                </c:pt>
                <c:pt idx="3021">
                  <c:v>1.045082416385E-2</c:v>
                </c:pt>
                <c:pt idx="3022">
                  <c:v>1.047120243311E-2</c:v>
                </c:pt>
                <c:pt idx="3023">
                  <c:v>1.047243084759E-2</c:v>
                </c:pt>
                <c:pt idx="3024">
                  <c:v>1.045281998813E-2</c:v>
                </c:pt>
                <c:pt idx="3025">
                  <c:v>1.045065093786E-2</c:v>
                </c:pt>
                <c:pt idx="3026">
                  <c:v>1.046944316477E-2</c:v>
                </c:pt>
                <c:pt idx="3027">
                  <c:v>1.0491725057360001E-2</c:v>
                </c:pt>
                <c:pt idx="3028">
                  <c:v>1.0510230436920001E-2</c:v>
                </c:pt>
                <c:pt idx="3029">
                  <c:v>1.053072419018E-2</c:v>
                </c:pt>
                <c:pt idx="3030">
                  <c:v>1.0552381165329999E-2</c:v>
                </c:pt>
                <c:pt idx="3031">
                  <c:v>1.056654844433E-2</c:v>
                </c:pt>
                <c:pt idx="3032">
                  <c:v>1.0558477602899999E-2</c:v>
                </c:pt>
                <c:pt idx="3033">
                  <c:v>1.054594665766E-2</c:v>
                </c:pt>
                <c:pt idx="3034">
                  <c:v>1.055595651269E-2</c:v>
                </c:pt>
                <c:pt idx="3035">
                  <c:v>1.058162096888E-2</c:v>
                </c:pt>
                <c:pt idx="3036">
                  <c:v>1.0604556649920001E-2</c:v>
                </c:pt>
                <c:pt idx="3037">
                  <c:v>1.0623219422999999E-2</c:v>
                </c:pt>
                <c:pt idx="3038">
                  <c:v>1.064463891089E-2</c:v>
                </c:pt>
                <c:pt idx="3039">
                  <c:v>1.0665527544920001E-2</c:v>
                </c:pt>
                <c:pt idx="3040">
                  <c:v>1.067894138396E-2</c:v>
                </c:pt>
                <c:pt idx="3041">
                  <c:v>1.0666267946359999E-2</c:v>
                </c:pt>
                <c:pt idx="3042">
                  <c:v>1.0660371743139999E-2</c:v>
                </c:pt>
                <c:pt idx="3043">
                  <c:v>1.067834533751E-2</c:v>
                </c:pt>
                <c:pt idx="3044">
                  <c:v>1.069809962064E-2</c:v>
                </c:pt>
                <c:pt idx="3045">
                  <c:v>1.071523316205E-2</c:v>
                </c:pt>
                <c:pt idx="3046">
                  <c:v>1.0734505951400001E-2</c:v>
                </c:pt>
                <c:pt idx="3047">
                  <c:v>1.0757103562359999E-2</c:v>
                </c:pt>
                <c:pt idx="3048">
                  <c:v>1.0775500908490001E-2</c:v>
                </c:pt>
                <c:pt idx="3049">
                  <c:v>1.077305991203E-2</c:v>
                </c:pt>
                <c:pt idx="3050">
                  <c:v>1.075456198305E-2</c:v>
                </c:pt>
                <c:pt idx="3051">
                  <c:v>1.076157018542E-2</c:v>
                </c:pt>
                <c:pt idx="3052">
                  <c:v>1.078192796558E-2</c:v>
                </c:pt>
                <c:pt idx="3053">
                  <c:v>1.0803147219120001E-2</c:v>
                </c:pt>
                <c:pt idx="3054">
                  <c:v>1.0825758799910001E-2</c:v>
                </c:pt>
                <c:pt idx="3055">
                  <c:v>1.084845047444E-2</c:v>
                </c:pt>
                <c:pt idx="3056">
                  <c:v>1.087162271142E-2</c:v>
                </c:pt>
                <c:pt idx="3057">
                  <c:v>1.088360697031E-2</c:v>
                </c:pt>
                <c:pt idx="3058">
                  <c:v>1.087830774486E-2</c:v>
                </c:pt>
                <c:pt idx="3059">
                  <c:v>1.0869956575330001E-2</c:v>
                </c:pt>
                <c:pt idx="3060">
                  <c:v>1.088405959308E-2</c:v>
                </c:pt>
                <c:pt idx="3061">
                  <c:v>1.0906628333029999E-2</c:v>
                </c:pt>
                <c:pt idx="3062">
                  <c:v>1.0930231772359999E-2</c:v>
                </c:pt>
                <c:pt idx="3063">
                  <c:v>1.095290109515E-2</c:v>
                </c:pt>
                <c:pt idx="3064">
                  <c:v>1.0977818630640001E-2</c:v>
                </c:pt>
                <c:pt idx="3065">
                  <c:v>1.099936105311E-2</c:v>
                </c:pt>
                <c:pt idx="3066">
                  <c:v>1.100463140756E-2</c:v>
                </c:pt>
                <c:pt idx="3067">
                  <c:v>1.0994635522370001E-2</c:v>
                </c:pt>
                <c:pt idx="3068">
                  <c:v>1.0994111187759999E-2</c:v>
                </c:pt>
                <c:pt idx="3069">
                  <c:v>1.1016098782420001E-2</c:v>
                </c:pt>
                <c:pt idx="3070">
                  <c:v>1.104100141674E-2</c:v>
                </c:pt>
                <c:pt idx="3071">
                  <c:v>1.1066385544839999E-2</c:v>
                </c:pt>
                <c:pt idx="3072">
                  <c:v>1.109225023538E-2</c:v>
                </c:pt>
                <c:pt idx="3073">
                  <c:v>1.112024113536E-2</c:v>
                </c:pt>
                <c:pt idx="3074">
                  <c:v>1.1140204034750001E-2</c:v>
                </c:pt>
                <c:pt idx="3075">
                  <c:v>1.1138551868499999E-2</c:v>
                </c:pt>
                <c:pt idx="3076">
                  <c:v>1.113397814333E-2</c:v>
                </c:pt>
                <c:pt idx="3077">
                  <c:v>1.115272659808E-2</c:v>
                </c:pt>
                <c:pt idx="3078">
                  <c:v>1.118264906108E-2</c:v>
                </c:pt>
                <c:pt idx="3079">
                  <c:v>1.121665723622E-2</c:v>
                </c:pt>
                <c:pt idx="3080">
                  <c:v>1.124928612262E-2</c:v>
                </c:pt>
                <c:pt idx="3081">
                  <c:v>1.1282971128820001E-2</c:v>
                </c:pt>
                <c:pt idx="3082">
                  <c:v>1.131445169449E-2</c:v>
                </c:pt>
                <c:pt idx="3083">
                  <c:v>1.132725458592E-2</c:v>
                </c:pt>
                <c:pt idx="3084">
                  <c:v>1.131723076105E-2</c:v>
                </c:pt>
                <c:pt idx="3085">
                  <c:v>1.1326120235029999E-2</c:v>
                </c:pt>
                <c:pt idx="3086">
                  <c:v>1.135275326669E-2</c:v>
                </c:pt>
                <c:pt idx="3087">
                  <c:v>1.1385253630579999E-2</c:v>
                </c:pt>
                <c:pt idx="3088">
                  <c:v>1.1415843851859999E-2</c:v>
                </c:pt>
                <c:pt idx="3089">
                  <c:v>1.1446943506599999E-2</c:v>
                </c:pt>
                <c:pt idx="3090">
                  <c:v>1.1476937681439999E-2</c:v>
                </c:pt>
                <c:pt idx="3091">
                  <c:v>1.1497689411040001E-2</c:v>
                </c:pt>
                <c:pt idx="3092">
                  <c:v>1.1492907069620001E-2</c:v>
                </c:pt>
                <c:pt idx="3093">
                  <c:v>1.148731354624E-2</c:v>
                </c:pt>
                <c:pt idx="3094">
                  <c:v>1.150813791901E-2</c:v>
                </c:pt>
                <c:pt idx="3095">
                  <c:v>1.1537664569910001E-2</c:v>
                </c:pt>
                <c:pt idx="3096">
                  <c:v>1.156698353589E-2</c:v>
                </c:pt>
                <c:pt idx="3097">
                  <c:v>1.1591815389690001E-2</c:v>
                </c:pt>
                <c:pt idx="3098">
                  <c:v>1.1619324795900001E-2</c:v>
                </c:pt>
                <c:pt idx="3099">
                  <c:v>1.164562720805E-2</c:v>
                </c:pt>
                <c:pt idx="3100">
                  <c:v>1.165428757668E-2</c:v>
                </c:pt>
                <c:pt idx="3101">
                  <c:v>1.1639480479060001E-2</c:v>
                </c:pt>
                <c:pt idx="3102">
                  <c:v>1.164549775422E-2</c:v>
                </c:pt>
                <c:pt idx="3103">
                  <c:v>1.166893634945E-2</c:v>
                </c:pt>
                <c:pt idx="3104">
                  <c:v>1.169668231159E-2</c:v>
                </c:pt>
                <c:pt idx="3105">
                  <c:v>1.1720493435859999E-2</c:v>
                </c:pt>
                <c:pt idx="3106">
                  <c:v>1.17448149249E-2</c:v>
                </c:pt>
                <c:pt idx="3107">
                  <c:v>1.1772734113039999E-2</c:v>
                </c:pt>
                <c:pt idx="3108">
                  <c:v>1.179223693907E-2</c:v>
                </c:pt>
                <c:pt idx="3109">
                  <c:v>1.178321056068E-2</c:v>
                </c:pt>
                <c:pt idx="3110">
                  <c:v>1.176932267845E-2</c:v>
                </c:pt>
                <c:pt idx="3111">
                  <c:v>1.178858149797E-2</c:v>
                </c:pt>
                <c:pt idx="3112">
                  <c:v>1.181421708316E-2</c:v>
                </c:pt>
                <c:pt idx="3113">
                  <c:v>1.184018980712E-2</c:v>
                </c:pt>
                <c:pt idx="3114">
                  <c:v>1.18642449379E-2</c:v>
                </c:pt>
                <c:pt idx="3115">
                  <c:v>1.18910362944E-2</c:v>
                </c:pt>
                <c:pt idx="3116">
                  <c:v>1.1914273723960001E-2</c:v>
                </c:pt>
                <c:pt idx="3117">
                  <c:v>1.192255318165E-2</c:v>
                </c:pt>
                <c:pt idx="3118">
                  <c:v>1.190727949142E-2</c:v>
                </c:pt>
                <c:pt idx="3119">
                  <c:v>1.1908248998219999E-2</c:v>
                </c:pt>
                <c:pt idx="3120">
                  <c:v>1.193279959261E-2</c:v>
                </c:pt>
                <c:pt idx="3121">
                  <c:v>1.195633132011E-2</c:v>
                </c:pt>
                <c:pt idx="3122">
                  <c:v>1.1981420218939999E-2</c:v>
                </c:pt>
                <c:pt idx="3123">
                  <c:v>1.200881507248E-2</c:v>
                </c:pt>
                <c:pt idx="3124">
                  <c:v>1.2033200822770001E-2</c:v>
                </c:pt>
                <c:pt idx="3125">
                  <c:v>1.205041259527E-2</c:v>
                </c:pt>
                <c:pt idx="3126">
                  <c:v>1.204834505916E-2</c:v>
                </c:pt>
                <c:pt idx="3127">
                  <c:v>1.2032662518319999E-2</c:v>
                </c:pt>
                <c:pt idx="3128">
                  <c:v>1.2047590687869999E-2</c:v>
                </c:pt>
                <c:pt idx="3129">
                  <c:v>1.207302510738E-2</c:v>
                </c:pt>
                <c:pt idx="3130">
                  <c:v>1.2099464423950001E-2</c:v>
                </c:pt>
                <c:pt idx="3131">
                  <c:v>1.21245617047E-2</c:v>
                </c:pt>
                <c:pt idx="3132">
                  <c:v>1.215056329966E-2</c:v>
                </c:pt>
                <c:pt idx="3133">
                  <c:v>1.2174653820689999E-2</c:v>
                </c:pt>
                <c:pt idx="3134">
                  <c:v>1.219264231622E-2</c:v>
                </c:pt>
                <c:pt idx="3135">
                  <c:v>1.2181684374810001E-2</c:v>
                </c:pt>
                <c:pt idx="3136">
                  <c:v>1.218425482512E-2</c:v>
                </c:pt>
                <c:pt idx="3137">
                  <c:v>1.2214299291370001E-2</c:v>
                </c:pt>
                <c:pt idx="3138">
                  <c:v>1.224353164434E-2</c:v>
                </c:pt>
                <c:pt idx="3139">
                  <c:v>1.227175910026E-2</c:v>
                </c:pt>
                <c:pt idx="3140">
                  <c:v>1.230102777481E-2</c:v>
                </c:pt>
                <c:pt idx="3141">
                  <c:v>1.2331064790490001E-2</c:v>
                </c:pt>
                <c:pt idx="3142">
                  <c:v>1.235491968691E-2</c:v>
                </c:pt>
                <c:pt idx="3143">
                  <c:v>1.235948689282E-2</c:v>
                </c:pt>
                <c:pt idx="3144">
                  <c:v>1.2348112650220001E-2</c:v>
                </c:pt>
                <c:pt idx="3145">
                  <c:v>1.236766576767E-2</c:v>
                </c:pt>
                <c:pt idx="3146">
                  <c:v>1.2396984733639999E-2</c:v>
                </c:pt>
                <c:pt idx="3147">
                  <c:v>1.242516189814E-2</c:v>
                </c:pt>
                <c:pt idx="3148">
                  <c:v>1.2458566576239999E-2</c:v>
                </c:pt>
                <c:pt idx="3149">
                  <c:v>1.2492337264119999E-2</c:v>
                </c:pt>
                <c:pt idx="3150">
                  <c:v>1.252333633602E-2</c:v>
                </c:pt>
                <c:pt idx="3151">
                  <c:v>1.2542114593090001E-2</c:v>
                </c:pt>
                <c:pt idx="3152">
                  <c:v>1.2538079172370001E-2</c:v>
                </c:pt>
                <c:pt idx="3153">
                  <c:v>1.254102308303E-2</c:v>
                </c:pt>
                <c:pt idx="3154">
                  <c:v>1.256598345935E-2</c:v>
                </c:pt>
                <c:pt idx="3155">
                  <c:v>1.25956395641E-2</c:v>
                </c:pt>
                <c:pt idx="3156">
                  <c:v>1.26262223348E-2</c:v>
                </c:pt>
                <c:pt idx="3157">
                  <c:v>1.2657149694860001E-2</c:v>
                </c:pt>
                <c:pt idx="3158">
                  <c:v>1.268343161792E-2</c:v>
                </c:pt>
                <c:pt idx="3159">
                  <c:v>1.2709935195739999E-2</c:v>
                </c:pt>
                <c:pt idx="3160">
                  <c:v>1.2721640057860001E-2</c:v>
                </c:pt>
                <c:pt idx="3161">
                  <c:v>1.2714215554299999E-2</c:v>
                </c:pt>
                <c:pt idx="3162">
                  <c:v>1.2727873399849999E-2</c:v>
                </c:pt>
                <c:pt idx="3163">
                  <c:v>1.275737117976E-2</c:v>
                </c:pt>
                <c:pt idx="3164">
                  <c:v>1.278633158654E-2</c:v>
                </c:pt>
                <c:pt idx="3165">
                  <c:v>1.2814458459620001E-2</c:v>
                </c:pt>
                <c:pt idx="3166">
                  <c:v>1.284344680607E-2</c:v>
                </c:pt>
                <c:pt idx="3167">
                  <c:v>1.2872881256039999E-2</c:v>
                </c:pt>
                <c:pt idx="3168">
                  <c:v>1.2901101261380001E-2</c:v>
                </c:pt>
                <c:pt idx="3169">
                  <c:v>1.2904325500129999E-2</c:v>
                </c:pt>
                <c:pt idx="3170">
                  <c:v>1.290019601583E-2</c:v>
                </c:pt>
                <c:pt idx="3171">
                  <c:v>1.29220476374E-2</c:v>
                </c:pt>
                <c:pt idx="3172">
                  <c:v>1.295379363E-2</c:v>
                </c:pt>
                <c:pt idx="3173">
                  <c:v>1.2984527274970001E-2</c:v>
                </c:pt>
                <c:pt idx="3174">
                  <c:v>1.3014370575550001E-2</c:v>
                </c:pt>
                <c:pt idx="3175">
                  <c:v>1.3044508174060001E-2</c:v>
                </c:pt>
                <c:pt idx="3176">
                  <c:v>1.307370513678E-2</c:v>
                </c:pt>
                <c:pt idx="3177">
                  <c:v>1.3091778382659999E-2</c:v>
                </c:pt>
                <c:pt idx="3178">
                  <c:v>1.308099273592E-2</c:v>
                </c:pt>
                <c:pt idx="3179">
                  <c:v>1.3081962242719999E-2</c:v>
                </c:pt>
                <c:pt idx="3180">
                  <c:v>1.310733240098E-2</c:v>
                </c:pt>
                <c:pt idx="3181">
                  <c:v>1.3137110508979999E-2</c:v>
                </c:pt>
                <c:pt idx="3182">
                  <c:v>1.3161604292689999E-2</c:v>
                </c:pt>
                <c:pt idx="3183">
                  <c:v>1.318627689034E-2</c:v>
                </c:pt>
                <c:pt idx="3184">
                  <c:v>1.32158761844E-2</c:v>
                </c:pt>
                <c:pt idx="3185">
                  <c:v>1.324250921607E-2</c:v>
                </c:pt>
                <c:pt idx="3186">
                  <c:v>1.325073186308E-2</c:v>
                </c:pt>
                <c:pt idx="3187">
                  <c:v>1.323802862316E-2</c:v>
                </c:pt>
                <c:pt idx="3188">
                  <c:v>1.325486041605E-2</c:v>
                </c:pt>
                <c:pt idx="3189">
                  <c:v>1.3285551220180001E-2</c:v>
                </c:pt>
                <c:pt idx="3190">
                  <c:v>1.331507135183E-2</c:v>
                </c:pt>
                <c:pt idx="3191">
                  <c:v>1.334421802312E-2</c:v>
                </c:pt>
                <c:pt idx="3192">
                  <c:v>1.337480731308E-2</c:v>
                </c:pt>
                <c:pt idx="3193">
                  <c:v>1.340414769948E-2</c:v>
                </c:pt>
                <c:pt idx="3194">
                  <c:v>1.342691108584E-2</c:v>
                </c:pt>
                <c:pt idx="3195">
                  <c:v>1.342100091279E-2</c:v>
                </c:pt>
                <c:pt idx="3196">
                  <c:v>1.341415848583E-2</c:v>
                </c:pt>
                <c:pt idx="3197">
                  <c:v>1.344041060656E-2</c:v>
                </c:pt>
                <c:pt idx="3198">
                  <c:v>1.346748229116E-2</c:v>
                </c:pt>
                <c:pt idx="3199">
                  <c:v>1.349568832666E-2</c:v>
                </c:pt>
                <c:pt idx="3200">
                  <c:v>1.3523333705960001E-2</c:v>
                </c:pt>
                <c:pt idx="3201">
                  <c:v>1.3553550466900001E-2</c:v>
                </c:pt>
                <c:pt idx="3202">
                  <c:v>1.358452811837E-2</c:v>
                </c:pt>
                <c:pt idx="3203">
                  <c:v>1.3596204109489999E-2</c:v>
                </c:pt>
                <c:pt idx="3204">
                  <c:v>1.3585727661850001E-2</c:v>
                </c:pt>
                <c:pt idx="3205">
                  <c:v>1.3599213212729999E-2</c:v>
                </c:pt>
                <c:pt idx="3206">
                  <c:v>1.363212242723E-2</c:v>
                </c:pt>
                <c:pt idx="3207">
                  <c:v>1.3662252575159999E-2</c:v>
                </c:pt>
                <c:pt idx="3208">
                  <c:v>1.369270589203E-2</c:v>
                </c:pt>
                <c:pt idx="3209">
                  <c:v>1.372276525944E-2</c:v>
                </c:pt>
                <c:pt idx="3210">
                  <c:v>1.375430263579E-2</c:v>
                </c:pt>
                <c:pt idx="3211">
                  <c:v>1.3777116313579999E-2</c:v>
                </c:pt>
                <c:pt idx="3212">
                  <c:v>1.3775751926E-2</c:v>
                </c:pt>
                <c:pt idx="3213">
                  <c:v>1.376979891211E-2</c:v>
                </c:pt>
                <c:pt idx="3214">
                  <c:v>1.3792324811220001E-2</c:v>
                </c:pt>
                <c:pt idx="3215">
                  <c:v>1.382121257484E-2</c:v>
                </c:pt>
                <c:pt idx="3216">
                  <c:v>1.3849124312400001E-2</c:v>
                </c:pt>
                <c:pt idx="3217">
                  <c:v>1.3881013728679999E-2</c:v>
                </c:pt>
                <c:pt idx="3218">
                  <c:v>1.3909858651459999E-2</c:v>
                </c:pt>
                <c:pt idx="3219">
                  <c:v>1.393450330943E-2</c:v>
                </c:pt>
                <c:pt idx="3220">
                  <c:v>1.3946481049059999E-2</c:v>
                </c:pt>
                <c:pt idx="3221">
                  <c:v>1.3932536356150001E-2</c:v>
                </c:pt>
                <c:pt idx="3222">
                  <c:v>1.393537968397E-2</c:v>
                </c:pt>
                <c:pt idx="3223">
                  <c:v>1.3962407596410001E-2</c:v>
                </c:pt>
                <c:pt idx="3224">
                  <c:v>1.3988790102299999E-2</c:v>
                </c:pt>
                <c:pt idx="3225">
                  <c:v>1.4016456902029999E-2</c:v>
                </c:pt>
                <c:pt idx="3226">
                  <c:v>1.40446126461E-2</c:v>
                </c:pt>
                <c:pt idx="3227">
                  <c:v>1.4070635661480001E-2</c:v>
                </c:pt>
                <c:pt idx="3228">
                  <c:v>1.409431826323E-2</c:v>
                </c:pt>
                <c:pt idx="3229">
                  <c:v>1.409286726266E-2</c:v>
                </c:pt>
                <c:pt idx="3230">
                  <c:v>1.408183109015E-2</c:v>
                </c:pt>
                <c:pt idx="3231">
                  <c:v>1.410402636975E-2</c:v>
                </c:pt>
                <c:pt idx="3232">
                  <c:v>1.413053739816E-2</c:v>
                </c:pt>
                <c:pt idx="3233">
                  <c:v>1.41583411023E-2</c:v>
                </c:pt>
                <c:pt idx="3234">
                  <c:v>1.418577227741E-2</c:v>
                </c:pt>
                <c:pt idx="3235">
                  <c:v>1.4213777147229999E-2</c:v>
                </c:pt>
                <c:pt idx="3236">
                  <c:v>1.423890236765E-2</c:v>
                </c:pt>
                <c:pt idx="3237">
                  <c:v>1.4251217246060001E-2</c:v>
                </c:pt>
                <c:pt idx="3238">
                  <c:v>1.4239397831259999E-2</c:v>
                </c:pt>
                <c:pt idx="3239">
                  <c:v>1.424597576261E-2</c:v>
                </c:pt>
                <c:pt idx="3240">
                  <c:v>1.427455432713E-2</c:v>
                </c:pt>
                <c:pt idx="3241">
                  <c:v>1.430185604841E-2</c:v>
                </c:pt>
                <c:pt idx="3242">
                  <c:v>1.4331533573569999E-2</c:v>
                </c:pt>
                <c:pt idx="3243">
                  <c:v>1.435916498303E-2</c:v>
                </c:pt>
                <c:pt idx="3244">
                  <c:v>1.4385727234179999E-2</c:v>
                </c:pt>
                <c:pt idx="3245">
                  <c:v>1.4411218464370001E-2</c:v>
                </c:pt>
                <c:pt idx="3246">
                  <c:v>1.4415002428E-2</c:v>
                </c:pt>
                <c:pt idx="3247">
                  <c:v>1.44071970135E-2</c:v>
                </c:pt>
                <c:pt idx="3248">
                  <c:v>1.442466769367E-2</c:v>
                </c:pt>
                <c:pt idx="3249">
                  <c:v>1.445281691849E-2</c:v>
                </c:pt>
                <c:pt idx="3250">
                  <c:v>1.448179781437E-2</c:v>
                </c:pt>
                <c:pt idx="3251">
                  <c:v>1.4509839005770001E-2</c:v>
                </c:pt>
                <c:pt idx="3252">
                  <c:v>1.4538217335940001E-2</c:v>
                </c:pt>
                <c:pt idx="3253">
                  <c:v>1.456526014954E-2</c:v>
                </c:pt>
                <c:pt idx="3254">
                  <c:v>1.4581136405469999E-2</c:v>
                </c:pt>
                <c:pt idx="3255">
                  <c:v>1.456615701318E-2</c:v>
                </c:pt>
                <c:pt idx="3256">
                  <c:v>1.4567191712560001E-2</c:v>
                </c:pt>
                <c:pt idx="3257">
                  <c:v>1.459143403918E-2</c:v>
                </c:pt>
                <c:pt idx="3258">
                  <c:v>1.462016347796E-2</c:v>
                </c:pt>
                <c:pt idx="3259">
                  <c:v>1.465013623238E-2</c:v>
                </c:pt>
                <c:pt idx="3260">
                  <c:v>1.4679325744510001E-2</c:v>
                </c:pt>
                <c:pt idx="3261">
                  <c:v>1.470847986639E-2</c:v>
                </c:pt>
                <c:pt idx="3262">
                  <c:v>1.473228354007E-2</c:v>
                </c:pt>
                <c:pt idx="3263">
                  <c:v>1.4728492125869999E-2</c:v>
                </c:pt>
                <c:pt idx="3264">
                  <c:v>1.4717771671709999E-2</c:v>
                </c:pt>
                <c:pt idx="3265">
                  <c:v>1.474164798856E-2</c:v>
                </c:pt>
                <c:pt idx="3266">
                  <c:v>1.477294880897E-2</c:v>
                </c:pt>
                <c:pt idx="3267">
                  <c:v>1.480424962938E-2</c:v>
                </c:pt>
                <c:pt idx="3268">
                  <c:v>1.483675651252E-2</c:v>
                </c:pt>
                <c:pt idx="3269">
                  <c:v>1.486908458173E-2</c:v>
                </c:pt>
                <c:pt idx="3270">
                  <c:v>1.48997604847E-2</c:v>
                </c:pt>
                <c:pt idx="3271">
                  <c:v>1.4905030839149999E-2</c:v>
                </c:pt>
                <c:pt idx="3272">
                  <c:v>1.4890612103039999E-2</c:v>
                </c:pt>
                <c:pt idx="3273">
                  <c:v>1.490436308086E-2</c:v>
                </c:pt>
                <c:pt idx="3274">
                  <c:v>1.493825670332E-2</c:v>
                </c:pt>
                <c:pt idx="3275">
                  <c:v>1.49687314406E-2</c:v>
                </c:pt>
                <c:pt idx="3276">
                  <c:v>1.500025484711E-2</c:v>
                </c:pt>
                <c:pt idx="3277">
                  <c:v>1.503493823111E-2</c:v>
                </c:pt>
                <c:pt idx="3278">
                  <c:v>1.5064859762789999E-2</c:v>
                </c:pt>
                <c:pt idx="3279">
                  <c:v>1.508136093616E-2</c:v>
                </c:pt>
                <c:pt idx="3280">
                  <c:v>1.5065728686749999E-2</c:v>
                </c:pt>
                <c:pt idx="3281">
                  <c:v>1.506838575006E-2</c:v>
                </c:pt>
                <c:pt idx="3282">
                  <c:v>1.5098286792639999E-2</c:v>
                </c:pt>
                <c:pt idx="3283">
                  <c:v>1.512822974473E-2</c:v>
                </c:pt>
                <c:pt idx="3284">
                  <c:v>1.5160586684940001E-2</c:v>
                </c:pt>
                <c:pt idx="3285">
                  <c:v>1.5193610452119999E-2</c:v>
                </c:pt>
                <c:pt idx="3286">
                  <c:v>1.522640511394E-2</c:v>
                </c:pt>
                <c:pt idx="3287">
                  <c:v>1.524812728167E-2</c:v>
                </c:pt>
                <c:pt idx="3288">
                  <c:v>1.524310745299E-2</c:v>
                </c:pt>
                <c:pt idx="3289">
                  <c:v>1.523583382368E-2</c:v>
                </c:pt>
                <c:pt idx="3290">
                  <c:v>1.5261274762450001E-2</c:v>
                </c:pt>
                <c:pt idx="3291">
                  <c:v>1.52956917882E-2</c:v>
                </c:pt>
                <c:pt idx="3292">
                  <c:v>1.5328486450019999E-2</c:v>
                </c:pt>
                <c:pt idx="3293">
                  <c:v>1.5361360274259999E-2</c:v>
                </c:pt>
                <c:pt idx="3294">
                  <c:v>1.539121009409E-2</c:v>
                </c:pt>
                <c:pt idx="3295">
                  <c:v>1.5421341173349999E-2</c:v>
                </c:pt>
                <c:pt idx="3296">
                  <c:v>1.5432047657669999E-2</c:v>
                </c:pt>
                <c:pt idx="3297">
                  <c:v>1.542405504733E-2</c:v>
                </c:pt>
                <c:pt idx="3298">
                  <c:v>1.5438732691109999E-2</c:v>
                </c:pt>
                <c:pt idx="3299">
                  <c:v>1.5469818376E-2</c:v>
                </c:pt>
                <c:pt idx="3300">
                  <c:v>1.5498526394370001E-2</c:v>
                </c:pt>
                <c:pt idx="3301">
                  <c:v>1.5528965741399999E-2</c:v>
                </c:pt>
                <c:pt idx="3302">
                  <c:v>1.555905304849E-2</c:v>
                </c:pt>
                <c:pt idx="3303">
                  <c:v>1.559163909405E-2</c:v>
                </c:pt>
                <c:pt idx="3304">
                  <c:v>1.561629772186E-2</c:v>
                </c:pt>
                <c:pt idx="3305">
                  <c:v>1.561945024878E-2</c:v>
                </c:pt>
                <c:pt idx="3306">
                  <c:v>1.5618947334589999E-2</c:v>
                </c:pt>
                <c:pt idx="3307">
                  <c:v>1.5643125399950001E-2</c:v>
                </c:pt>
                <c:pt idx="3308">
                  <c:v>1.5672767534849998E-2</c:v>
                </c:pt>
                <c:pt idx="3309">
                  <c:v>1.5701504424209999E-2</c:v>
                </c:pt>
                <c:pt idx="3310">
                  <c:v>1.573552004993E-2</c:v>
                </c:pt>
                <c:pt idx="3311">
                  <c:v>1.576734520495E-2</c:v>
                </c:pt>
                <c:pt idx="3312">
                  <c:v>1.5797991305589999E-2</c:v>
                </c:pt>
                <c:pt idx="3313">
                  <c:v>1.581924781203E-2</c:v>
                </c:pt>
                <c:pt idx="3314">
                  <c:v>1.582503505051E-2</c:v>
                </c:pt>
                <c:pt idx="3315">
                  <c:v>1.583107374609E-2</c:v>
                </c:pt>
                <c:pt idx="3316">
                  <c:v>1.5856988728050001E-2</c:v>
                </c:pt>
                <c:pt idx="3317">
                  <c:v>1.5885468572380001E-2</c:v>
                </c:pt>
                <c:pt idx="3318">
                  <c:v>1.5915907919409999E-2</c:v>
                </c:pt>
                <c:pt idx="3319">
                  <c:v>1.5947250649329999E-2</c:v>
                </c:pt>
                <c:pt idx="3320">
                  <c:v>1.5976864844559999E-2</c:v>
                </c:pt>
                <c:pt idx="3321">
                  <c:v>1.6007324680690001E-2</c:v>
                </c:pt>
                <c:pt idx="3322">
                  <c:v>1.6027726233009999E-2</c:v>
                </c:pt>
                <c:pt idx="3323">
                  <c:v>1.6024990007279999E-2</c:v>
                </c:pt>
                <c:pt idx="3324">
                  <c:v>1.6031164675950001E-2</c:v>
                </c:pt>
                <c:pt idx="3325">
                  <c:v>1.6059277579189998E-2</c:v>
                </c:pt>
                <c:pt idx="3326">
                  <c:v>1.6091942787170001E-2</c:v>
                </c:pt>
                <c:pt idx="3327">
                  <c:v>1.6123918816449999E-2</c:v>
                </c:pt>
                <c:pt idx="3328">
                  <c:v>1.6155349090699999E-2</c:v>
                </c:pt>
                <c:pt idx="3329">
                  <c:v>1.6190003603700001E-2</c:v>
                </c:pt>
                <c:pt idx="3330">
                  <c:v>1.622289046645E-2</c:v>
                </c:pt>
                <c:pt idx="3331">
                  <c:v>1.623690128326E-2</c:v>
                </c:pt>
                <c:pt idx="3332">
                  <c:v>1.6239730641249998E-2</c:v>
                </c:pt>
                <c:pt idx="3333">
                  <c:v>1.6257710754870001E-2</c:v>
                </c:pt>
                <c:pt idx="3334">
                  <c:v>1.629124395549E-2</c:v>
                </c:pt>
                <c:pt idx="3335">
                  <c:v>1.6325403004880001E-2</c:v>
                </c:pt>
                <c:pt idx="3336">
                  <c:v>1.6356151551010001E-2</c:v>
                </c:pt>
                <c:pt idx="3337">
                  <c:v>1.6390768811109999E-2</c:v>
                </c:pt>
                <c:pt idx="3338">
                  <c:v>1.6426824033259999E-2</c:v>
                </c:pt>
                <c:pt idx="3339">
                  <c:v>1.6458038240669999E-2</c:v>
                </c:pt>
                <c:pt idx="3340">
                  <c:v>1.6471488401290001E-2</c:v>
                </c:pt>
                <c:pt idx="3341">
                  <c:v>1.6472019255160002E-2</c:v>
                </c:pt>
                <c:pt idx="3342">
                  <c:v>1.648930460215E-2</c:v>
                </c:pt>
                <c:pt idx="3343">
                  <c:v>1.6521753743289999E-2</c:v>
                </c:pt>
                <c:pt idx="3344">
                  <c:v>1.65543910116E-2</c:v>
                </c:pt>
                <c:pt idx="3345">
                  <c:v>1.6586538404230002E-2</c:v>
                </c:pt>
                <c:pt idx="3346">
                  <c:v>1.662336103618E-2</c:v>
                </c:pt>
                <c:pt idx="3347">
                  <c:v>1.665724627674E-2</c:v>
                </c:pt>
                <c:pt idx="3348">
                  <c:v>1.6688123345380002E-2</c:v>
                </c:pt>
                <c:pt idx="3349">
                  <c:v>1.6692131757740002E-2</c:v>
                </c:pt>
                <c:pt idx="3350">
                  <c:v>1.6690839082E-2</c:v>
                </c:pt>
                <c:pt idx="3351">
                  <c:v>1.6720164567230002E-2</c:v>
                </c:pt>
                <c:pt idx="3352">
                  <c:v>1.6750510781999999E-2</c:v>
                </c:pt>
                <c:pt idx="3353">
                  <c:v>1.6786184161899999E-2</c:v>
                </c:pt>
                <c:pt idx="3354">
                  <c:v>1.6820924356579999E-2</c:v>
                </c:pt>
                <c:pt idx="3355">
                  <c:v>1.685547828674E-2</c:v>
                </c:pt>
                <c:pt idx="3356">
                  <c:v>1.6888804733749999E-2</c:v>
                </c:pt>
                <c:pt idx="3357">
                  <c:v>1.6905240714550001E-2</c:v>
                </c:pt>
                <c:pt idx="3358">
                  <c:v>1.6894420608879999E-2</c:v>
                </c:pt>
                <c:pt idx="3359">
                  <c:v>1.6899511218069999E-2</c:v>
                </c:pt>
                <c:pt idx="3360">
                  <c:v>1.693168841302E-2</c:v>
                </c:pt>
                <c:pt idx="3361">
                  <c:v>1.6968762502069999E-2</c:v>
                </c:pt>
                <c:pt idx="3362">
                  <c:v>1.7009282484650001E-2</c:v>
                </c:pt>
                <c:pt idx="3363">
                  <c:v>1.7045337706800001E-2</c:v>
                </c:pt>
                <c:pt idx="3364">
                  <c:v>1.707986928523E-2</c:v>
                </c:pt>
                <c:pt idx="3365">
                  <c:v>1.710561290383E-2</c:v>
                </c:pt>
                <c:pt idx="3366">
                  <c:v>1.7102058976889999E-2</c:v>
                </c:pt>
                <c:pt idx="3367">
                  <c:v>1.7098344862460001E-2</c:v>
                </c:pt>
                <c:pt idx="3368">
                  <c:v>1.712434738874E-2</c:v>
                </c:pt>
                <c:pt idx="3369">
                  <c:v>1.716335304081E-2</c:v>
                </c:pt>
                <c:pt idx="3370">
                  <c:v>1.7200168222190001E-2</c:v>
                </c:pt>
                <c:pt idx="3371">
                  <c:v>1.723285578191E-2</c:v>
                </c:pt>
                <c:pt idx="3372">
                  <c:v>1.726805604994E-2</c:v>
                </c:pt>
                <c:pt idx="3373">
                  <c:v>1.7302257940169999E-2</c:v>
                </c:pt>
                <c:pt idx="3374">
                  <c:v>1.7311872914429999E-2</c:v>
                </c:pt>
                <c:pt idx="3375">
                  <c:v>1.7302695661779999E-2</c:v>
                </c:pt>
                <c:pt idx="3376">
                  <c:v>1.7319211736319999E-2</c:v>
                </c:pt>
                <c:pt idx="3377">
                  <c:v>1.7353527247909999E-2</c:v>
                </c:pt>
                <c:pt idx="3378">
                  <c:v>1.7388297244909999E-2</c:v>
                </c:pt>
                <c:pt idx="3379">
                  <c:v>1.7421809956430001E-2</c:v>
                </c:pt>
                <c:pt idx="3380">
                  <c:v>1.7454575747250001E-2</c:v>
                </c:pt>
                <c:pt idx="3381">
                  <c:v>1.7489459365609999E-2</c:v>
                </c:pt>
                <c:pt idx="3382">
                  <c:v>1.7508704215290001E-2</c:v>
                </c:pt>
                <c:pt idx="3383">
                  <c:v>1.7499353736640001E-2</c:v>
                </c:pt>
                <c:pt idx="3384">
                  <c:v>1.7501400783659998E-2</c:v>
                </c:pt>
                <c:pt idx="3385">
                  <c:v>1.7534352838989999E-2</c:v>
                </c:pt>
                <c:pt idx="3386">
                  <c:v>1.7569165676829999E-2</c:v>
                </c:pt>
                <c:pt idx="3387">
                  <c:v>1.760639809072E-2</c:v>
                </c:pt>
                <c:pt idx="3388">
                  <c:v>1.7643492668870001E-2</c:v>
                </c:pt>
                <c:pt idx="3389">
                  <c:v>1.7682678997520001E-2</c:v>
                </c:pt>
                <c:pt idx="3390">
                  <c:v>1.7715163528920001E-2</c:v>
                </c:pt>
                <c:pt idx="3391">
                  <c:v>1.7719235271220001E-2</c:v>
                </c:pt>
                <c:pt idx="3392">
                  <c:v>1.7715852707620001E-2</c:v>
                </c:pt>
                <c:pt idx="3393">
                  <c:v>1.7740648239849999E-2</c:v>
                </c:pt>
                <c:pt idx="3394">
                  <c:v>1.7781987786290001E-2</c:v>
                </c:pt>
                <c:pt idx="3395">
                  <c:v>1.781936362386E-2</c:v>
                </c:pt>
                <c:pt idx="3396">
                  <c:v>1.785722002387E-2</c:v>
                </c:pt>
                <c:pt idx="3397">
                  <c:v>1.7892112955449999E-2</c:v>
                </c:pt>
                <c:pt idx="3398">
                  <c:v>1.7927519977089999E-2</c:v>
                </c:pt>
                <c:pt idx="3399">
                  <c:v>1.794564537704E-2</c:v>
                </c:pt>
                <c:pt idx="3400">
                  <c:v>1.7936898395419999E-2</c:v>
                </c:pt>
                <c:pt idx="3401">
                  <c:v>1.7949249595400001E-2</c:v>
                </c:pt>
                <c:pt idx="3402">
                  <c:v>1.7984535545110002E-2</c:v>
                </c:pt>
                <c:pt idx="3403">
                  <c:v>1.8021086230869999E-2</c:v>
                </c:pt>
                <c:pt idx="3404">
                  <c:v>1.8055884167549999E-2</c:v>
                </c:pt>
                <c:pt idx="3405">
                  <c:v>1.809332333505E-2</c:v>
                </c:pt>
                <c:pt idx="3406">
                  <c:v>1.813098043203E-2</c:v>
                </c:pt>
                <c:pt idx="3407">
                  <c:v>1.8159242346879999E-2</c:v>
                </c:pt>
                <c:pt idx="3408">
                  <c:v>1.8156126141549999E-2</c:v>
                </c:pt>
                <c:pt idx="3409">
                  <c:v>1.815196871758E-2</c:v>
                </c:pt>
                <c:pt idx="3410">
                  <c:v>1.8180798739189999E-2</c:v>
                </c:pt>
                <c:pt idx="3411">
                  <c:v>1.821724139154E-2</c:v>
                </c:pt>
                <c:pt idx="3412">
                  <c:v>1.8253145739440001E-2</c:v>
                </c:pt>
                <c:pt idx="3413">
                  <c:v>1.8289228901270001E-2</c:v>
                </c:pt>
                <c:pt idx="3414">
                  <c:v>1.8326388671990001E-2</c:v>
                </c:pt>
                <c:pt idx="3415">
                  <c:v>1.8358794972299999E-2</c:v>
                </c:pt>
                <c:pt idx="3416">
                  <c:v>1.8367728218439999E-2</c:v>
                </c:pt>
                <c:pt idx="3417">
                  <c:v>1.8358357250689999E-2</c:v>
                </c:pt>
                <c:pt idx="3418">
                  <c:v>1.8376452848319999E-2</c:v>
                </c:pt>
                <c:pt idx="3419">
                  <c:v>1.8412550911309999E-2</c:v>
                </c:pt>
                <c:pt idx="3420">
                  <c:v>1.845065131783E-2</c:v>
                </c:pt>
                <c:pt idx="3421">
                  <c:v>1.8485937267540001E-2</c:v>
                </c:pt>
                <c:pt idx="3422">
                  <c:v>1.8523192033169999E-2</c:v>
                </c:pt>
                <c:pt idx="3423">
                  <c:v>1.8557077273729999E-2</c:v>
                </c:pt>
                <c:pt idx="3424">
                  <c:v>1.857894286513E-2</c:v>
                </c:pt>
                <c:pt idx="3425">
                  <c:v>1.856940612197E-2</c:v>
                </c:pt>
                <c:pt idx="3426">
                  <c:v>1.8573233857750001E-2</c:v>
                </c:pt>
                <c:pt idx="3427">
                  <c:v>1.8605131655930002E-2</c:v>
                </c:pt>
                <c:pt idx="3428">
                  <c:v>1.8638083711270001E-2</c:v>
                </c:pt>
                <c:pt idx="3429">
                  <c:v>1.8672371283170001E-2</c:v>
                </c:pt>
                <c:pt idx="3430">
                  <c:v>1.8705911934379999E-2</c:v>
                </c:pt>
                <c:pt idx="3431">
                  <c:v>1.87413431704E-2</c:v>
                </c:pt>
                <c:pt idx="3432">
                  <c:v>1.8777620047329999E-2</c:v>
                </c:pt>
                <c:pt idx="3433">
                  <c:v>1.8789058551190001E-2</c:v>
                </c:pt>
                <c:pt idx="3434">
                  <c:v>1.878992840648E-2</c:v>
                </c:pt>
                <c:pt idx="3435">
                  <c:v>1.8823985010389999E-2</c:v>
                </c:pt>
                <c:pt idx="3436">
                  <c:v>1.8868586048480001E-2</c:v>
                </c:pt>
                <c:pt idx="3437">
                  <c:v>1.891330629587E-2</c:v>
                </c:pt>
                <c:pt idx="3438">
                  <c:v>1.8963959068060001E-2</c:v>
                </c:pt>
                <c:pt idx="3439">
                  <c:v>1.9012501463290001E-2</c:v>
                </c:pt>
                <c:pt idx="3440">
                  <c:v>1.9061574712400001E-2</c:v>
                </c:pt>
                <c:pt idx="3441">
                  <c:v>1.9084991887209999E-2</c:v>
                </c:pt>
                <c:pt idx="3442">
                  <c:v>1.9078005105260001E-2</c:v>
                </c:pt>
                <c:pt idx="3443">
                  <c:v>1.9095633178950001E-2</c:v>
                </c:pt>
                <c:pt idx="3444">
                  <c:v>1.9134890288109999E-2</c:v>
                </c:pt>
                <c:pt idx="3445">
                  <c:v>1.9175641238689999E-2</c:v>
                </c:pt>
                <c:pt idx="3446">
                  <c:v>1.9216550514100001E-2</c:v>
                </c:pt>
                <c:pt idx="3447">
                  <c:v>1.925592124462E-2</c:v>
                </c:pt>
                <c:pt idx="3448">
                  <c:v>1.9292062148450001E-2</c:v>
                </c:pt>
                <c:pt idx="3449">
                  <c:v>1.9316412508490002E-2</c:v>
                </c:pt>
                <c:pt idx="3450">
                  <c:v>1.930802501738E-2</c:v>
                </c:pt>
                <c:pt idx="3451">
                  <c:v>1.9312664866449999E-2</c:v>
                </c:pt>
                <c:pt idx="3452">
                  <c:v>1.9345199689269999E-2</c:v>
                </c:pt>
                <c:pt idx="3453">
                  <c:v>1.9382381811739999E-2</c:v>
                </c:pt>
                <c:pt idx="3454">
                  <c:v>1.942007988691E-2</c:v>
                </c:pt>
                <c:pt idx="3455">
                  <c:v>1.9459201022979999E-2</c:v>
                </c:pt>
                <c:pt idx="3456">
                  <c:v>1.9496440887449999E-2</c:v>
                </c:pt>
                <c:pt idx="3457">
                  <c:v>1.9533786922690002E-2</c:v>
                </c:pt>
                <c:pt idx="3458">
                  <c:v>1.9550252705810001E-2</c:v>
                </c:pt>
                <c:pt idx="3459">
                  <c:v>1.9548436626790001E-2</c:v>
                </c:pt>
                <c:pt idx="3460">
                  <c:v>1.9576003775E-2</c:v>
                </c:pt>
                <c:pt idx="3461">
                  <c:v>1.961635239422E-2</c:v>
                </c:pt>
                <c:pt idx="3462">
                  <c:v>1.965618319809E-2</c:v>
                </c:pt>
                <c:pt idx="3463">
                  <c:v>1.969835534692E-2</c:v>
                </c:pt>
                <c:pt idx="3464">
                  <c:v>1.9737217575309999E-2</c:v>
                </c:pt>
                <c:pt idx="3465">
                  <c:v>1.9777158275249999E-2</c:v>
                </c:pt>
                <c:pt idx="3466">
                  <c:v>1.9812270998949999E-2</c:v>
                </c:pt>
                <c:pt idx="3467">
                  <c:v>1.982286386192E-2</c:v>
                </c:pt>
                <c:pt idx="3468">
                  <c:v>1.9834524020549998E-2</c:v>
                </c:pt>
                <c:pt idx="3469">
                  <c:v>1.9875755533580002E-2</c:v>
                </c:pt>
                <c:pt idx="3470">
                  <c:v>1.9917778670790001E-2</c:v>
                </c:pt>
                <c:pt idx="3471">
                  <c:v>1.9962614402169999E-2</c:v>
                </c:pt>
                <c:pt idx="3472">
                  <c:v>2.0007422193879999E-2</c:v>
                </c:pt>
                <c:pt idx="3473">
                  <c:v>2.005001157522E-2</c:v>
                </c:pt>
                <c:pt idx="3474">
                  <c:v>2.0093549042940001E-2</c:v>
                </c:pt>
                <c:pt idx="3475">
                  <c:v>2.0114731043580001E-2</c:v>
                </c:pt>
                <c:pt idx="3476">
                  <c:v>2.0116066560150001E-2</c:v>
                </c:pt>
                <c:pt idx="3477">
                  <c:v>2.01378390193E-2</c:v>
                </c:pt>
                <c:pt idx="3478">
                  <c:v>2.0179206505419999E-2</c:v>
                </c:pt>
                <c:pt idx="3479">
                  <c:v>2.022466063499E-2</c:v>
                </c:pt>
                <c:pt idx="3480">
                  <c:v>2.0273331552740002E-2</c:v>
                </c:pt>
                <c:pt idx="3481">
                  <c:v>2.031806111336E-2</c:v>
                </c:pt>
                <c:pt idx="3482">
                  <c:v>2.0362660288810001E-2</c:v>
                </c:pt>
                <c:pt idx="3483">
                  <c:v>2.0400589331979999E-2</c:v>
                </c:pt>
                <c:pt idx="3484">
                  <c:v>2.041245996952E-2</c:v>
                </c:pt>
                <c:pt idx="3485">
                  <c:v>2.0424645394089998E-2</c:v>
                </c:pt>
                <c:pt idx="3486">
                  <c:v>2.0464045926930002E-2</c:v>
                </c:pt>
                <c:pt idx="3487">
                  <c:v>2.050939947367E-2</c:v>
                </c:pt>
                <c:pt idx="3488">
                  <c:v>2.055371180177E-2</c:v>
                </c:pt>
                <c:pt idx="3489">
                  <c:v>2.0594520494340001E-2</c:v>
                </c:pt>
                <c:pt idx="3490">
                  <c:v>2.0633777603510001E-2</c:v>
                </c:pt>
                <c:pt idx="3491">
                  <c:v>2.0671289414169999E-2</c:v>
                </c:pt>
                <c:pt idx="3492">
                  <c:v>2.0695051178340002E-2</c:v>
                </c:pt>
                <c:pt idx="3493">
                  <c:v>2.0696105435490001E-2</c:v>
                </c:pt>
                <c:pt idx="3494">
                  <c:v>2.0719321444629998E-2</c:v>
                </c:pt>
                <c:pt idx="3495">
                  <c:v>2.076046727598E-2</c:v>
                </c:pt>
                <c:pt idx="3496">
                  <c:v>2.080162614584E-2</c:v>
                </c:pt>
                <c:pt idx="3497">
                  <c:v>2.0844157785179999E-2</c:v>
                </c:pt>
                <c:pt idx="3498">
                  <c:v>2.0886352285740001E-2</c:v>
                </c:pt>
                <c:pt idx="3499">
                  <c:v>2.093108184636E-2</c:v>
                </c:pt>
                <c:pt idx="3500">
                  <c:v>2.0973224192860001E-2</c:v>
                </c:pt>
                <c:pt idx="3501">
                  <c:v>2.0993726328020001E-2</c:v>
                </c:pt>
                <c:pt idx="3502">
                  <c:v>2.100474759936E-2</c:v>
                </c:pt>
                <c:pt idx="3503">
                  <c:v>2.1044502034780001E-2</c:v>
                </c:pt>
                <c:pt idx="3504">
                  <c:v>2.1092375740410001E-2</c:v>
                </c:pt>
                <c:pt idx="3505">
                  <c:v>2.11402643472E-2</c:v>
                </c:pt>
                <c:pt idx="3506">
                  <c:v>2.1189279854300001E-2</c:v>
                </c:pt>
                <c:pt idx="3507">
                  <c:v>2.1237943321469999E-2</c:v>
                </c:pt>
                <c:pt idx="3508">
                  <c:v>2.12890189141E-2</c:v>
                </c:pt>
                <c:pt idx="3509">
                  <c:v>2.1325921639799999E-2</c:v>
                </c:pt>
                <c:pt idx="3510">
                  <c:v>2.1336117759350001E-2</c:v>
                </c:pt>
                <c:pt idx="3511">
                  <c:v>2.1358126774430001E-2</c:v>
                </c:pt>
                <c:pt idx="3512">
                  <c:v>2.1403042599559999E-2</c:v>
                </c:pt>
                <c:pt idx="3513">
                  <c:v>2.144827507436E-2</c:v>
                </c:pt>
                <c:pt idx="3514">
                  <c:v>2.149482630193E-2</c:v>
                </c:pt>
                <c:pt idx="3515">
                  <c:v>2.1541228517890001E-2</c:v>
                </c:pt>
                <c:pt idx="3516">
                  <c:v>2.1587882190939999E-2</c:v>
                </c:pt>
                <c:pt idx="3517">
                  <c:v>2.163006924093E-2</c:v>
                </c:pt>
                <c:pt idx="3518">
                  <c:v>2.1653924137350001E-2</c:v>
                </c:pt>
                <c:pt idx="3519">
                  <c:v>2.166258357465E-2</c:v>
                </c:pt>
                <c:pt idx="3520">
                  <c:v>2.1697998046879999E-2</c:v>
                </c:pt>
                <c:pt idx="3521">
                  <c:v>2.1743431687359999E-2</c:v>
                </c:pt>
                <c:pt idx="3522">
                  <c:v>2.1794788539409998E-2</c:v>
                </c:pt>
                <c:pt idx="3523">
                  <c:v>2.1844392642380001E-2</c:v>
                </c:pt>
                <c:pt idx="3524">
                  <c:v>2.189002558589E-2</c:v>
                </c:pt>
                <c:pt idx="3525">
                  <c:v>2.1938044577839998E-2</c:v>
                </c:pt>
                <c:pt idx="3526">
                  <c:v>2.1970501169560001E-2</c:v>
                </c:pt>
                <c:pt idx="3527">
                  <c:v>2.198379300535E-2</c:v>
                </c:pt>
                <c:pt idx="3528">
                  <c:v>2.1999934688210002E-2</c:v>
                </c:pt>
                <c:pt idx="3529">
                  <c:v>2.2042237222189998E-2</c:v>
                </c:pt>
                <c:pt idx="3530">
                  <c:v>2.20880061388E-2</c:v>
                </c:pt>
                <c:pt idx="3531">
                  <c:v>2.213643305004E-2</c:v>
                </c:pt>
                <c:pt idx="3532">
                  <c:v>2.2182224318389999E-2</c:v>
                </c:pt>
                <c:pt idx="3533">
                  <c:v>2.2230681031940001E-2</c:v>
                </c:pt>
                <c:pt idx="3534">
                  <c:v>2.2280815988780001E-2</c:v>
                </c:pt>
                <c:pt idx="3535">
                  <c:v>2.2307127714160001E-2</c:v>
                </c:pt>
                <c:pt idx="3536">
                  <c:v>2.2319333627820001E-2</c:v>
                </c:pt>
                <c:pt idx="3537">
                  <c:v>2.2353321313859999E-2</c:v>
                </c:pt>
                <c:pt idx="3538">
                  <c:v>2.240166813135E-2</c:v>
                </c:pt>
                <c:pt idx="3539">
                  <c:v>2.2449936717749999E-2</c:v>
                </c:pt>
                <c:pt idx="3540">
                  <c:v>2.2502701729540001E-2</c:v>
                </c:pt>
                <c:pt idx="3541">
                  <c:v>2.255294471979E-2</c:v>
                </c:pt>
                <c:pt idx="3542">
                  <c:v>2.2600913420320001E-2</c:v>
                </c:pt>
                <c:pt idx="3543">
                  <c:v>2.2641483694309999E-2</c:v>
                </c:pt>
                <c:pt idx="3544">
                  <c:v>2.265162952244E-2</c:v>
                </c:pt>
                <c:pt idx="3545">
                  <c:v>2.26703286171E-2</c:v>
                </c:pt>
                <c:pt idx="3546">
                  <c:v>2.2719409316780001E-2</c:v>
                </c:pt>
                <c:pt idx="3547">
                  <c:v>2.2770386189220001E-2</c:v>
                </c:pt>
                <c:pt idx="3548">
                  <c:v>2.282136119902E-2</c:v>
                </c:pt>
                <c:pt idx="3549">
                  <c:v>2.2873744368550001E-2</c:v>
                </c:pt>
                <c:pt idx="3550">
                  <c:v>2.2922782227400001E-2</c:v>
                </c:pt>
                <c:pt idx="3551">
                  <c:v>2.2974332794549999E-2</c:v>
                </c:pt>
                <c:pt idx="3552">
                  <c:v>2.2995896637439998E-2</c:v>
                </c:pt>
                <c:pt idx="3553">
                  <c:v>2.3004563525320001E-2</c:v>
                </c:pt>
                <c:pt idx="3554">
                  <c:v>2.3040611296890001E-2</c:v>
                </c:pt>
                <c:pt idx="3555">
                  <c:v>2.3091744631529999E-2</c:v>
                </c:pt>
                <c:pt idx="3556">
                  <c:v>2.314081043005E-2</c:v>
                </c:pt>
                <c:pt idx="3557">
                  <c:v>2.3191945627329999E-2</c:v>
                </c:pt>
                <c:pt idx="3558">
                  <c:v>2.3243675008419999E-2</c:v>
                </c:pt>
                <c:pt idx="3559">
                  <c:v>2.3295527324079999E-2</c:v>
                </c:pt>
                <c:pt idx="3560">
                  <c:v>2.3334123194219999E-2</c:v>
                </c:pt>
                <c:pt idx="3561">
                  <c:v>2.3337613791229998E-2</c:v>
                </c:pt>
                <c:pt idx="3562">
                  <c:v>2.3365490138529999E-2</c:v>
                </c:pt>
                <c:pt idx="3563">
                  <c:v>2.341253682971E-2</c:v>
                </c:pt>
                <c:pt idx="3564">
                  <c:v>2.3463239893320002E-2</c:v>
                </c:pt>
                <c:pt idx="3565">
                  <c:v>2.3513147607450002E-2</c:v>
                </c:pt>
                <c:pt idx="3566">
                  <c:v>2.3562988266350001E-2</c:v>
                </c:pt>
                <c:pt idx="3567">
                  <c:v>2.3610295727849999E-2</c:v>
                </c:pt>
                <c:pt idx="3568">
                  <c:v>2.3652596399189998E-2</c:v>
                </c:pt>
                <c:pt idx="3569">
                  <c:v>2.3668373003599998E-2</c:v>
                </c:pt>
                <c:pt idx="3570">
                  <c:v>2.3674843832849998E-2</c:v>
                </c:pt>
                <c:pt idx="3571">
                  <c:v>2.3717323318120001E-2</c:v>
                </c:pt>
                <c:pt idx="3572">
                  <c:v>2.3765025660400001E-2</c:v>
                </c:pt>
                <c:pt idx="3573">
                  <c:v>2.3815155029300001E-2</c:v>
                </c:pt>
                <c:pt idx="3574">
                  <c:v>2.3862568661570001E-2</c:v>
                </c:pt>
                <c:pt idx="3575">
                  <c:v>2.3913495242599999E-2</c:v>
                </c:pt>
                <c:pt idx="3576">
                  <c:v>2.3959616199139999E-2</c:v>
                </c:pt>
                <c:pt idx="3577">
                  <c:v>2.3994006216530001E-2</c:v>
                </c:pt>
                <c:pt idx="3578">
                  <c:v>2.4000482633710001E-2</c:v>
                </c:pt>
                <c:pt idx="3579">
                  <c:v>2.402851544321E-2</c:v>
                </c:pt>
                <c:pt idx="3580">
                  <c:v>2.4078400805590001E-2</c:v>
                </c:pt>
                <c:pt idx="3581">
                  <c:v>2.4125520139929999E-2</c:v>
                </c:pt>
                <c:pt idx="3582">
                  <c:v>2.4173690006139999E-2</c:v>
                </c:pt>
                <c:pt idx="3583">
                  <c:v>2.4220507591960001E-2</c:v>
                </c:pt>
                <c:pt idx="3584">
                  <c:v>2.4268625304100001E-2</c:v>
                </c:pt>
                <c:pt idx="3585">
                  <c:v>2.4310216307639999E-2</c:v>
                </c:pt>
                <c:pt idx="3586">
                  <c:v>2.4331938475370001E-2</c:v>
                </c:pt>
                <c:pt idx="3587">
                  <c:v>2.4341998621819998E-2</c:v>
                </c:pt>
                <c:pt idx="3588">
                  <c:v>2.4383237585430002E-2</c:v>
                </c:pt>
                <c:pt idx="3589">
                  <c:v>2.4427507072690001E-2</c:v>
                </c:pt>
                <c:pt idx="3590">
                  <c:v>2.447267994285E-2</c:v>
                </c:pt>
                <c:pt idx="3591">
                  <c:v>2.4521358311179998E-2</c:v>
                </c:pt>
                <c:pt idx="3592">
                  <c:v>2.4569714441899999E-2</c:v>
                </c:pt>
                <c:pt idx="3593">
                  <c:v>2.461789734662E-2</c:v>
                </c:pt>
                <c:pt idx="3594">
                  <c:v>2.4655846878890001E-2</c:v>
                </c:pt>
                <c:pt idx="3595">
                  <c:v>2.4661045521499999E-2</c:v>
                </c:pt>
                <c:pt idx="3596">
                  <c:v>2.4683356285099999E-2</c:v>
                </c:pt>
                <c:pt idx="3597">
                  <c:v>2.4728078395129999E-2</c:v>
                </c:pt>
                <c:pt idx="3598">
                  <c:v>2.4774868041279999E-2</c:v>
                </c:pt>
                <c:pt idx="3599">
                  <c:v>2.4823216721419999E-2</c:v>
                </c:pt>
                <c:pt idx="3600">
                  <c:v>2.4872418493029999E-2</c:v>
                </c:pt>
                <c:pt idx="3601">
                  <c:v>2.4919180199499999E-2</c:v>
                </c:pt>
                <c:pt idx="3602">
                  <c:v>2.4962974712250001E-2</c:v>
                </c:pt>
                <c:pt idx="3603">
                  <c:v>2.4982944130899999E-2</c:v>
                </c:pt>
                <c:pt idx="3604">
                  <c:v>2.4988280609249999E-2</c:v>
                </c:pt>
                <c:pt idx="3605">
                  <c:v>2.502816915512E-2</c:v>
                </c:pt>
                <c:pt idx="3606">
                  <c:v>2.5076847523450001E-2</c:v>
                </c:pt>
                <c:pt idx="3607">
                  <c:v>2.5129051879049999E-2</c:v>
                </c:pt>
                <c:pt idx="3608">
                  <c:v>2.5180200114850001E-2</c:v>
                </c:pt>
                <c:pt idx="3609">
                  <c:v>2.5233056396249998E-2</c:v>
                </c:pt>
                <c:pt idx="3610">
                  <c:v>2.528480067849E-2</c:v>
                </c:pt>
                <c:pt idx="3611">
                  <c:v>2.5320051237940001E-2</c:v>
                </c:pt>
                <c:pt idx="3612">
                  <c:v>2.5331713259219998E-2</c:v>
                </c:pt>
                <c:pt idx="3613">
                  <c:v>2.5354418903590002E-2</c:v>
                </c:pt>
                <c:pt idx="3614">
                  <c:v>2.5405179709200001E-2</c:v>
                </c:pt>
                <c:pt idx="3615">
                  <c:v>2.5458712130779999E-2</c:v>
                </c:pt>
                <c:pt idx="3616">
                  <c:v>2.5511296465989999E-2</c:v>
                </c:pt>
                <c:pt idx="3617">
                  <c:v>2.556079253554E-2</c:v>
                </c:pt>
                <c:pt idx="3618">
                  <c:v>2.5609737262129999E-2</c:v>
                </c:pt>
                <c:pt idx="3619">
                  <c:v>2.565574459732E-2</c:v>
                </c:pt>
                <c:pt idx="3620">
                  <c:v>2.5677258148789999E-2</c:v>
                </c:pt>
                <c:pt idx="3621">
                  <c:v>2.5691878050570001E-2</c:v>
                </c:pt>
                <c:pt idx="3622">
                  <c:v>2.5731371715659999E-2</c:v>
                </c:pt>
                <c:pt idx="3623">
                  <c:v>2.5782303884630001E-2</c:v>
                </c:pt>
                <c:pt idx="3624">
                  <c:v>2.583302184939E-2</c:v>
                </c:pt>
                <c:pt idx="3625">
                  <c:v>2.5881428271530001E-2</c:v>
                </c:pt>
                <c:pt idx="3626">
                  <c:v>2.5931147858499998E-2</c:v>
                </c:pt>
                <c:pt idx="3627">
                  <c:v>2.5980571284890001E-2</c:v>
                </c:pt>
                <c:pt idx="3628">
                  <c:v>2.6023562997580001E-2</c:v>
                </c:pt>
                <c:pt idx="3629">
                  <c:v>2.603865787387E-2</c:v>
                </c:pt>
                <c:pt idx="3630">
                  <c:v>2.6062404736879999E-2</c:v>
                </c:pt>
                <c:pt idx="3631">
                  <c:v>2.6109093800190001E-2</c:v>
                </c:pt>
                <c:pt idx="3632">
                  <c:v>2.61596236378E-2</c:v>
                </c:pt>
                <c:pt idx="3633">
                  <c:v>2.6212524622679999E-2</c:v>
                </c:pt>
                <c:pt idx="3634">
                  <c:v>2.6261296123269998E-2</c:v>
                </c:pt>
                <c:pt idx="3635">
                  <c:v>2.6312278583650001E-2</c:v>
                </c:pt>
                <c:pt idx="3636">
                  <c:v>2.635936439037E-2</c:v>
                </c:pt>
                <c:pt idx="3637">
                  <c:v>2.639125287533E-2</c:v>
                </c:pt>
                <c:pt idx="3638">
                  <c:v>2.640525624156E-2</c:v>
                </c:pt>
                <c:pt idx="3639">
                  <c:v>2.6437109336259999E-2</c:v>
                </c:pt>
                <c:pt idx="3640">
                  <c:v>2.6485413312909999E-2</c:v>
                </c:pt>
                <c:pt idx="3641">
                  <c:v>2.6537438854580001E-2</c:v>
                </c:pt>
                <c:pt idx="3642">
                  <c:v>2.6587352156640001E-2</c:v>
                </c:pt>
                <c:pt idx="3643">
                  <c:v>2.6633452624080001E-2</c:v>
                </c:pt>
                <c:pt idx="3644">
                  <c:v>2.6682309806349998E-2</c:v>
                </c:pt>
                <c:pt idx="3645">
                  <c:v>2.672644332051E-2</c:v>
                </c:pt>
                <c:pt idx="3646">
                  <c:v>2.6745939627290001E-2</c:v>
                </c:pt>
                <c:pt idx="3647">
                  <c:v>2.676215209067E-2</c:v>
                </c:pt>
                <c:pt idx="3648">
                  <c:v>2.680354192853E-2</c:v>
                </c:pt>
                <c:pt idx="3649">
                  <c:v>2.685770764947E-2</c:v>
                </c:pt>
                <c:pt idx="3650">
                  <c:v>2.6911526918409999E-2</c:v>
                </c:pt>
                <c:pt idx="3651">
                  <c:v>2.6963995769620001E-2</c:v>
                </c:pt>
                <c:pt idx="3652">
                  <c:v>2.7022814378140001E-2</c:v>
                </c:pt>
                <c:pt idx="3653">
                  <c:v>2.7078751474620001E-2</c:v>
                </c:pt>
                <c:pt idx="3654">
                  <c:v>2.7116902172570002E-2</c:v>
                </c:pt>
                <c:pt idx="3655">
                  <c:v>2.7130626142020001E-2</c:v>
                </c:pt>
                <c:pt idx="3656">
                  <c:v>2.716817334294E-2</c:v>
                </c:pt>
                <c:pt idx="3657">
                  <c:v>2.7224658057090002E-2</c:v>
                </c:pt>
                <c:pt idx="3658">
                  <c:v>2.7283238247040001E-2</c:v>
                </c:pt>
                <c:pt idx="3659">
                  <c:v>2.7342766523359999E-2</c:v>
                </c:pt>
                <c:pt idx="3660">
                  <c:v>2.7402086183429999E-2</c:v>
                </c:pt>
                <c:pt idx="3661">
                  <c:v>2.7461700141429998E-2</c:v>
                </c:pt>
                <c:pt idx="3662">
                  <c:v>2.7507850900289999E-2</c:v>
                </c:pt>
                <c:pt idx="3663">
                  <c:v>2.7534147724509999E-2</c:v>
                </c:pt>
                <c:pt idx="3664">
                  <c:v>2.755803801119E-2</c:v>
                </c:pt>
                <c:pt idx="3665">
                  <c:v>2.7610665187240001E-2</c:v>
                </c:pt>
                <c:pt idx="3666">
                  <c:v>2.7668377384540001E-2</c:v>
                </c:pt>
                <c:pt idx="3667">
                  <c:v>2.7726361528039999E-2</c:v>
                </c:pt>
                <c:pt idx="3668">
                  <c:v>2.7786672115330001E-2</c:v>
                </c:pt>
                <c:pt idx="3669">
                  <c:v>2.784745767713E-2</c:v>
                </c:pt>
                <c:pt idx="3670">
                  <c:v>2.7905851602549998E-2</c:v>
                </c:pt>
                <c:pt idx="3671">
                  <c:v>2.7942558750510001E-2</c:v>
                </c:pt>
                <c:pt idx="3672">
                  <c:v>2.796212024987E-2</c:v>
                </c:pt>
                <c:pt idx="3673">
                  <c:v>2.800551243126E-2</c:v>
                </c:pt>
                <c:pt idx="3674">
                  <c:v>2.8069386258719999E-2</c:v>
                </c:pt>
                <c:pt idx="3675">
                  <c:v>2.8136711567639999E-2</c:v>
                </c:pt>
                <c:pt idx="3676">
                  <c:v>2.8204411268229999E-2</c:v>
                </c:pt>
                <c:pt idx="3677">
                  <c:v>2.8273921459909999E-2</c:v>
                </c:pt>
                <c:pt idx="3678">
                  <c:v>2.8340874239800001E-2</c:v>
                </c:pt>
                <c:pt idx="3679">
                  <c:v>2.8395893052220001E-2</c:v>
                </c:pt>
                <c:pt idx="3680">
                  <c:v>2.842430770397E-2</c:v>
                </c:pt>
                <c:pt idx="3681">
                  <c:v>2.8461366891860001E-2</c:v>
                </c:pt>
                <c:pt idx="3682">
                  <c:v>2.8525844216349999E-2</c:v>
                </c:pt>
                <c:pt idx="3683">
                  <c:v>2.8665486723179999E-2</c:v>
                </c:pt>
                <c:pt idx="3684">
                  <c:v>2.8735673055049999E-2</c:v>
                </c:pt>
                <c:pt idx="3685">
                  <c:v>2.8804076835509999E-2</c:v>
                </c:pt>
                <c:pt idx="3686">
                  <c:v>2.8869671747090001E-2</c:v>
                </c:pt>
                <c:pt idx="3687">
                  <c:v>2.89095249027E-2</c:v>
                </c:pt>
                <c:pt idx="3688">
                  <c:v>2.8939712792629999E-2</c:v>
                </c:pt>
                <c:pt idx="3689">
                  <c:v>2.8999090194700001E-2</c:v>
                </c:pt>
                <c:pt idx="3690">
                  <c:v>2.9072873294349998E-2</c:v>
                </c:pt>
                <c:pt idx="3691">
                  <c:v>2.9145643115040001E-2</c:v>
                </c:pt>
                <c:pt idx="3692">
                  <c:v>2.9217844828960001E-2</c:v>
                </c:pt>
                <c:pt idx="3693">
                  <c:v>2.9291419312360002E-2</c:v>
                </c:pt>
                <c:pt idx="3694">
                  <c:v>2.936128713191E-2</c:v>
                </c:pt>
                <c:pt idx="3695">
                  <c:v>2.940847165883E-2</c:v>
                </c:pt>
                <c:pt idx="3696">
                  <c:v>2.9430747032169999E-2</c:v>
                </c:pt>
                <c:pt idx="3697">
                  <c:v>2.9479611665010001E-2</c:v>
                </c:pt>
                <c:pt idx="3698">
                  <c:v>2.9553493484850001E-2</c:v>
                </c:pt>
                <c:pt idx="3699">
                  <c:v>2.9627591371539998E-2</c:v>
                </c:pt>
                <c:pt idx="3700">
                  <c:v>2.9698874801399999E-2</c:v>
                </c:pt>
                <c:pt idx="3701">
                  <c:v>2.977042458951E-2</c:v>
                </c:pt>
                <c:pt idx="3702">
                  <c:v>2.9842920601370001E-2</c:v>
                </c:pt>
                <c:pt idx="3703">
                  <c:v>2.9891096055509998E-2</c:v>
                </c:pt>
                <c:pt idx="3704">
                  <c:v>2.9917385429139999E-2</c:v>
                </c:pt>
                <c:pt idx="3705">
                  <c:v>2.9960118234160001E-2</c:v>
                </c:pt>
                <c:pt idx="3706">
                  <c:v>3.0032018199560001E-2</c:v>
                </c:pt>
                <c:pt idx="3707">
                  <c:v>3.010417893529E-2</c:v>
                </c:pt>
                <c:pt idx="3708">
                  <c:v>3.017210774124E-2</c:v>
                </c:pt>
                <c:pt idx="3709">
                  <c:v>3.024136647582E-2</c:v>
                </c:pt>
                <c:pt idx="3710">
                  <c:v>3.030846267939E-2</c:v>
                </c:pt>
                <c:pt idx="3711">
                  <c:v>3.0359799042339999E-2</c:v>
                </c:pt>
                <c:pt idx="3712">
                  <c:v>3.038057871163E-2</c:v>
                </c:pt>
                <c:pt idx="3713">
                  <c:v>3.041512519121E-2</c:v>
                </c:pt>
                <c:pt idx="3714">
                  <c:v>3.0475515872240001E-2</c:v>
                </c:pt>
                <c:pt idx="3715">
                  <c:v>3.0542397871609998E-2</c:v>
                </c:pt>
                <c:pt idx="3716">
                  <c:v>3.0610112473370001E-2</c:v>
                </c:pt>
                <c:pt idx="3717">
                  <c:v>3.0677869915959999E-2</c:v>
                </c:pt>
                <c:pt idx="3718">
                  <c:v>3.074569068849E-2</c:v>
                </c:pt>
                <c:pt idx="3719">
                  <c:v>3.0828384682540001E-2</c:v>
                </c:pt>
                <c:pt idx="3720">
                  <c:v>3.0860066413880002E-2</c:v>
                </c:pt>
                <c:pt idx="3721">
                  <c:v>3.0921051278710001E-2</c:v>
                </c:pt>
                <c:pt idx="3722">
                  <c:v>3.0992256477479999E-2</c:v>
                </c:pt>
                <c:pt idx="3723">
                  <c:v>3.1062498688700001E-2</c:v>
                </c:pt>
                <c:pt idx="3724">
                  <c:v>3.1205797567959999E-2</c:v>
                </c:pt>
                <c:pt idx="3725">
                  <c:v>3.1271867454050001E-2</c:v>
                </c:pt>
                <c:pt idx="3726">
                  <c:v>3.1335145235060001E-2</c:v>
                </c:pt>
                <c:pt idx="3727">
                  <c:v>3.1471110880370003E-2</c:v>
                </c:pt>
                <c:pt idx="3728">
                  <c:v>3.1622052192690001E-2</c:v>
                </c:pt>
                <c:pt idx="3729">
                  <c:v>3.1772524118419999E-2</c:v>
                </c:pt>
                <c:pt idx="3730">
                  <c:v>3.192181140184E-2</c:v>
                </c:pt>
                <c:pt idx="3731">
                  <c:v>3.250946849585E-2</c:v>
                </c:pt>
                <c:pt idx="3732">
                  <c:v>3.2856184989210002E-2</c:v>
                </c:pt>
                <c:pt idx="3733">
                  <c:v>3.3074643462899997E-2</c:v>
                </c:pt>
                <c:pt idx="3734">
                  <c:v>3.3207967877389999E-2</c:v>
                </c:pt>
                <c:pt idx="3735">
                  <c:v>3.3297915011639999E-2</c:v>
                </c:pt>
                <c:pt idx="3736">
                  <c:v>3.3390372991560002E-2</c:v>
                </c:pt>
                <c:pt idx="3737">
                  <c:v>3.3485647290950001E-2</c:v>
                </c:pt>
                <c:pt idx="3738">
                  <c:v>3.3582873642440003E-2</c:v>
                </c:pt>
                <c:pt idx="3739">
                  <c:v>3.3677250146870001E-2</c:v>
                </c:pt>
                <c:pt idx="3740">
                  <c:v>3.3740770071739999E-2</c:v>
                </c:pt>
                <c:pt idx="3741">
                  <c:v>3.3795487135649997E-2</c:v>
                </c:pt>
                <c:pt idx="3742">
                  <c:v>3.3877383917570003E-2</c:v>
                </c:pt>
                <c:pt idx="3743">
                  <c:v>3.3979274332520001E-2</c:v>
                </c:pt>
                <c:pt idx="3744">
                  <c:v>3.4080512821670003E-2</c:v>
                </c:pt>
                <c:pt idx="3745">
                  <c:v>3.4182596951719997E-2</c:v>
                </c:pt>
                <c:pt idx="3746">
                  <c:v>3.4285925328730003E-2</c:v>
                </c:pt>
                <c:pt idx="3747">
                  <c:v>3.4387219697239998E-2</c:v>
                </c:pt>
                <c:pt idx="3748">
                  <c:v>3.4476310014719999E-2</c:v>
                </c:pt>
                <c:pt idx="3749">
                  <c:v>3.4540101885799999E-2</c:v>
                </c:pt>
                <c:pt idx="3750">
                  <c:v>3.4619983285670002E-2</c:v>
                </c:pt>
                <c:pt idx="3751">
                  <c:v>3.4726429730650002E-2</c:v>
                </c:pt>
                <c:pt idx="3752">
                  <c:v>3.4835088998080001E-2</c:v>
                </c:pt>
                <c:pt idx="3753">
                  <c:v>3.4943170845509998E-2</c:v>
                </c:pt>
                <c:pt idx="3754">
                  <c:v>3.5052809864279999E-2</c:v>
                </c:pt>
                <c:pt idx="3755">
                  <c:v>3.5163003951310001E-2</c:v>
                </c:pt>
                <c:pt idx="3756">
                  <c:v>3.5268325358629997E-2</c:v>
                </c:pt>
                <c:pt idx="3757">
                  <c:v>3.5357251763340002E-2</c:v>
                </c:pt>
                <c:pt idx="3758">
                  <c:v>3.5430040210490003E-2</c:v>
                </c:pt>
                <c:pt idx="3759">
                  <c:v>3.5524532198909997E-2</c:v>
                </c:pt>
                <c:pt idx="3760">
                  <c:v>3.563384339213E-2</c:v>
                </c:pt>
                <c:pt idx="3761">
                  <c:v>3.5741534084079998E-2</c:v>
                </c:pt>
                <c:pt idx="3762">
                  <c:v>3.584856912494E-2</c:v>
                </c:pt>
                <c:pt idx="3763">
                  <c:v>3.5954348742960003E-2</c:v>
                </c:pt>
                <c:pt idx="3764">
                  <c:v>3.6058802157639999E-2</c:v>
                </c:pt>
                <c:pt idx="3765">
                  <c:v>3.6158341914420002E-2</c:v>
                </c:pt>
                <c:pt idx="3766">
                  <c:v>3.6233738064770003E-2</c:v>
                </c:pt>
                <c:pt idx="3767">
                  <c:v>3.6310866475109997E-2</c:v>
                </c:pt>
                <c:pt idx="3768">
                  <c:v>3.641621023417E-2</c:v>
                </c:pt>
                <c:pt idx="3769">
                  <c:v>3.6531172692780001E-2</c:v>
                </c:pt>
                <c:pt idx="3770">
                  <c:v>3.6648094654079998E-2</c:v>
                </c:pt>
                <c:pt idx="3771">
                  <c:v>3.6760717630390002E-2</c:v>
                </c:pt>
                <c:pt idx="3772">
                  <c:v>3.6876644939179998E-2</c:v>
                </c:pt>
                <c:pt idx="3773">
                  <c:v>3.6991938948630003E-2</c:v>
                </c:pt>
                <c:pt idx="3774">
                  <c:v>3.7087004631759998E-2</c:v>
                </c:pt>
                <c:pt idx="3775">
                  <c:v>3.7159904837610003E-2</c:v>
                </c:pt>
                <c:pt idx="3776">
                  <c:v>3.725594654679E-2</c:v>
                </c:pt>
                <c:pt idx="3777">
                  <c:v>3.7371512502430003E-2</c:v>
                </c:pt>
                <c:pt idx="3778">
                  <c:v>3.7487603724E-2</c:v>
                </c:pt>
                <c:pt idx="3779">
                  <c:v>3.7604335695509999E-2</c:v>
                </c:pt>
                <c:pt idx="3780">
                  <c:v>3.7723090499639997E-2</c:v>
                </c:pt>
                <c:pt idx="3781">
                  <c:v>3.7845134735110003E-2</c:v>
                </c:pt>
                <c:pt idx="3782">
                  <c:v>3.7959191948180003E-2</c:v>
                </c:pt>
                <c:pt idx="3783">
                  <c:v>3.8051337003710002E-2</c:v>
                </c:pt>
                <c:pt idx="3784">
                  <c:v>3.8143925368790001E-2</c:v>
                </c:pt>
                <c:pt idx="3785">
                  <c:v>3.8266118615870003E-2</c:v>
                </c:pt>
                <c:pt idx="3786">
                  <c:v>3.8396097719670001E-2</c:v>
                </c:pt>
                <c:pt idx="3787">
                  <c:v>3.8524102419609997E-2</c:v>
                </c:pt>
                <c:pt idx="3788">
                  <c:v>3.8654476404190001E-2</c:v>
                </c:pt>
                <c:pt idx="3789">
                  <c:v>3.8786068558689997E-2</c:v>
                </c:pt>
                <c:pt idx="3790">
                  <c:v>3.8916680961849998E-2</c:v>
                </c:pt>
                <c:pt idx="3791">
                  <c:v>3.902912884951E-2</c:v>
                </c:pt>
                <c:pt idx="3792">
                  <c:v>3.9116661995649997E-2</c:v>
                </c:pt>
                <c:pt idx="3793">
                  <c:v>3.9227649569509998E-2</c:v>
                </c:pt>
                <c:pt idx="3794">
                  <c:v>3.9362180978059998E-2</c:v>
                </c:pt>
                <c:pt idx="3795">
                  <c:v>3.9496697485449997E-2</c:v>
                </c:pt>
                <c:pt idx="3796">
                  <c:v>3.9633706212040001E-2</c:v>
                </c:pt>
                <c:pt idx="3797">
                  <c:v>3.977262973785E-2</c:v>
                </c:pt>
                <c:pt idx="3798">
                  <c:v>3.991385549307E-2</c:v>
                </c:pt>
                <c:pt idx="3799">
                  <c:v>4.0048379451039999E-2</c:v>
                </c:pt>
                <c:pt idx="3800">
                  <c:v>4.0159098804000003E-2</c:v>
                </c:pt>
                <c:pt idx="3801">
                  <c:v>4.0266156196589999E-2</c:v>
                </c:pt>
                <c:pt idx="3802">
                  <c:v>4.0406007319689997E-2</c:v>
                </c:pt>
                <c:pt idx="3803">
                  <c:v>4.0552537888289997E-2</c:v>
                </c:pt>
                <c:pt idx="3804">
                  <c:v>4.0700025856489998E-2</c:v>
                </c:pt>
                <c:pt idx="3805">
                  <c:v>4.085081070662E-2</c:v>
                </c:pt>
                <c:pt idx="3806">
                  <c:v>4.1001867502930001E-2</c:v>
                </c:pt>
                <c:pt idx="3807">
                  <c:v>4.1152253746989997E-2</c:v>
                </c:pt>
                <c:pt idx="3808">
                  <c:v>4.1286151856180002E-2</c:v>
                </c:pt>
                <c:pt idx="3809">
                  <c:v>4.139606654644E-2</c:v>
                </c:pt>
                <c:pt idx="3810">
                  <c:v>4.1526053100819998E-2</c:v>
                </c:pt>
                <c:pt idx="3811">
                  <c:v>4.167987406254E-2</c:v>
                </c:pt>
                <c:pt idx="3812">
                  <c:v>4.1837051510809999E-2</c:v>
                </c:pt>
                <c:pt idx="3813">
                  <c:v>4.1992112994189999E-2</c:v>
                </c:pt>
                <c:pt idx="3814">
                  <c:v>4.2147826403380002E-2</c:v>
                </c:pt>
                <c:pt idx="3815">
                  <c:v>4.2305216193199997E-2</c:v>
                </c:pt>
                <c:pt idx="3816">
                  <c:v>4.24515157938E-2</c:v>
                </c:pt>
                <c:pt idx="3817">
                  <c:v>4.2569410055879997E-2</c:v>
                </c:pt>
                <c:pt idx="3818">
                  <c:v>4.268499091268E-2</c:v>
                </c:pt>
                <c:pt idx="3819">
                  <c:v>4.2830090969799998E-2</c:v>
                </c:pt>
                <c:pt idx="3820">
                  <c:v>4.2984683066609998E-2</c:v>
                </c:pt>
                <c:pt idx="3821">
                  <c:v>4.3137073516849998E-2</c:v>
                </c:pt>
                <c:pt idx="3822">
                  <c:v>4.3288100510839998E-2</c:v>
                </c:pt>
                <c:pt idx="3823">
                  <c:v>4.3440755456690003E-2</c:v>
                </c:pt>
                <c:pt idx="3824">
                  <c:v>4.3590337038040002E-2</c:v>
                </c:pt>
                <c:pt idx="3825">
                  <c:v>4.3721839785580002E-2</c:v>
                </c:pt>
                <c:pt idx="3826">
                  <c:v>4.3832156807180001E-2</c:v>
                </c:pt>
                <c:pt idx="3827">
                  <c:v>4.3968368321659998E-2</c:v>
                </c:pt>
                <c:pt idx="3828">
                  <c:v>4.4121690094469999E-2</c:v>
                </c:pt>
                <c:pt idx="3829">
                  <c:v>4.427680373192E-2</c:v>
                </c:pt>
                <c:pt idx="3830">
                  <c:v>4.4432789087300001E-2</c:v>
                </c:pt>
                <c:pt idx="3831">
                  <c:v>4.4592395424840003E-2</c:v>
                </c:pt>
                <c:pt idx="3832">
                  <c:v>4.4754013419150002E-2</c:v>
                </c:pt>
                <c:pt idx="3833">
                  <c:v>4.491787031293E-2</c:v>
                </c:pt>
                <c:pt idx="3834">
                  <c:v>4.5064531266690001E-2</c:v>
                </c:pt>
                <c:pt idx="3835">
                  <c:v>4.5202206820250002E-2</c:v>
                </c:pt>
                <c:pt idx="3836">
                  <c:v>4.5371606945990003E-2</c:v>
                </c:pt>
                <c:pt idx="3837">
                  <c:v>4.5545782893900003E-2</c:v>
                </c:pt>
                <c:pt idx="3838">
                  <c:v>4.5723378658290001E-2</c:v>
                </c:pt>
                <c:pt idx="3839">
                  <c:v>4.5905847102399998E-2</c:v>
                </c:pt>
                <c:pt idx="3840">
                  <c:v>4.6087928116320002E-2</c:v>
                </c:pt>
                <c:pt idx="3841">
                  <c:v>4.6272810548540003E-2</c:v>
                </c:pt>
                <c:pt idx="3842">
                  <c:v>4.6456135809419999E-2</c:v>
                </c:pt>
                <c:pt idx="3843">
                  <c:v>4.6618908643720001E-2</c:v>
                </c:pt>
                <c:pt idx="3844">
                  <c:v>4.677654802799E-2</c:v>
                </c:pt>
                <c:pt idx="3845">
                  <c:v>4.6960655599830002E-2</c:v>
                </c:pt>
                <c:pt idx="3846">
                  <c:v>4.714722558856E-2</c:v>
                </c:pt>
                <c:pt idx="3847">
                  <c:v>4.7335784882310002E-2</c:v>
                </c:pt>
                <c:pt idx="3848">
                  <c:v>4.7525353729719999E-2</c:v>
                </c:pt>
                <c:pt idx="3849">
                  <c:v>4.7713693231339997E-2</c:v>
                </c:pt>
                <c:pt idx="3850">
                  <c:v>4.7900814563040003E-2</c:v>
                </c:pt>
                <c:pt idx="3851">
                  <c:v>4.8087887465949997E-2</c:v>
                </c:pt>
                <c:pt idx="3852">
                  <c:v>4.8249978572130002E-2</c:v>
                </c:pt>
                <c:pt idx="3853">
                  <c:v>4.8410035669799997E-2</c:v>
                </c:pt>
                <c:pt idx="3854">
                  <c:v>4.8594467341899997E-2</c:v>
                </c:pt>
                <c:pt idx="3855">
                  <c:v>4.8781130462879997E-2</c:v>
                </c:pt>
                <c:pt idx="3856">
                  <c:v>4.8973202705379998E-2</c:v>
                </c:pt>
                <c:pt idx="3857">
                  <c:v>4.9170620739459998E-2</c:v>
                </c:pt>
                <c:pt idx="3858">
                  <c:v>4.9374088644980003E-2</c:v>
                </c:pt>
                <c:pt idx="3859">
                  <c:v>4.9584332853560002E-2</c:v>
                </c:pt>
                <c:pt idx="3860">
                  <c:v>4.9796342849730002E-2</c:v>
                </c:pt>
                <c:pt idx="3861">
                  <c:v>4.9987927079200002E-2</c:v>
                </c:pt>
                <c:pt idx="3862">
                  <c:v>5.0190623849630002E-2</c:v>
                </c:pt>
                <c:pt idx="3863">
                  <c:v>5.0418362021450003E-2</c:v>
                </c:pt>
                <c:pt idx="3864">
                  <c:v>5.0654832273720002E-2</c:v>
                </c:pt>
                <c:pt idx="3865">
                  <c:v>5.0898924469950001E-2</c:v>
                </c:pt>
                <c:pt idx="3866">
                  <c:v>5.114881694317E-2</c:v>
                </c:pt>
                <c:pt idx="3867">
                  <c:v>5.1404796540739997E-2</c:v>
                </c:pt>
                <c:pt idx="3868">
                  <c:v>5.1660664379599999E-2</c:v>
                </c:pt>
                <c:pt idx="3869">
                  <c:v>5.1908597350120003E-2</c:v>
                </c:pt>
                <c:pt idx="3870">
                  <c:v>5.2132546901700001E-2</c:v>
                </c:pt>
                <c:pt idx="3871">
                  <c:v>5.2372135221959999E-2</c:v>
                </c:pt>
                <c:pt idx="3872">
                  <c:v>5.263766273856E-2</c:v>
                </c:pt>
                <c:pt idx="3873">
                  <c:v>5.2910238504409998E-2</c:v>
                </c:pt>
                <c:pt idx="3874">
                  <c:v>5.3193803876640001E-2</c:v>
                </c:pt>
                <c:pt idx="3875">
                  <c:v>5.3481571376320002E-2</c:v>
                </c:pt>
                <c:pt idx="3876">
                  <c:v>5.3769938647750003E-2</c:v>
                </c:pt>
                <c:pt idx="3877">
                  <c:v>5.4059226065869999E-2</c:v>
                </c:pt>
                <c:pt idx="3878">
                  <c:v>5.433906242251E-2</c:v>
                </c:pt>
                <c:pt idx="3879">
                  <c:v>5.4601617157460001E-2</c:v>
                </c:pt>
                <c:pt idx="3880">
                  <c:v>5.4893370717760001E-2</c:v>
                </c:pt>
                <c:pt idx="3881">
                  <c:v>5.5205971002579998E-2</c:v>
                </c:pt>
                <c:pt idx="3882">
                  <c:v>5.5532567203039999E-2</c:v>
                </c:pt>
                <c:pt idx="3883">
                  <c:v>5.5876888334749998E-2</c:v>
                </c:pt>
                <c:pt idx="3884">
                  <c:v>5.6234050542120002E-2</c:v>
                </c:pt>
                <c:pt idx="3885">
                  <c:v>5.6608498096469999E-2</c:v>
                </c:pt>
                <c:pt idx="3886">
                  <c:v>5.7006448507310001E-2</c:v>
                </c:pt>
                <c:pt idx="3887">
                  <c:v>5.7424139231439998E-2</c:v>
                </c:pt>
                <c:pt idx="3888">
                  <c:v>5.7875964790579999E-2</c:v>
                </c:pt>
                <c:pt idx="3889">
                  <c:v>5.8403346687559997E-2</c:v>
                </c:pt>
                <c:pt idx="3890">
                  <c:v>5.8987494558099998E-2</c:v>
                </c:pt>
                <c:pt idx="3891">
                  <c:v>5.962736159563E-2</c:v>
                </c:pt>
                <c:pt idx="3892">
                  <c:v>6.0322772711519999E-2</c:v>
                </c:pt>
                <c:pt idx="3893">
                  <c:v>6.1080370098349997E-2</c:v>
                </c:pt>
                <c:pt idx="3894">
                  <c:v>6.1920303851369998E-2</c:v>
                </c:pt>
                <c:pt idx="3895">
                  <c:v>6.2838502228259999E-2</c:v>
                </c:pt>
                <c:pt idx="3896">
                  <c:v>6.3796669244769996E-2</c:v>
                </c:pt>
                <c:pt idx="3897">
                  <c:v>6.4799703657630006E-2</c:v>
                </c:pt>
                <c:pt idx="3898">
                  <c:v>6.5867863595490003E-2</c:v>
                </c:pt>
                <c:pt idx="3899">
                  <c:v>6.6976092755790001E-2</c:v>
                </c:pt>
                <c:pt idx="3900">
                  <c:v>6.8120412528510005E-2</c:v>
                </c:pt>
                <c:pt idx="3901">
                  <c:v>6.9293841719630003E-2</c:v>
                </c:pt>
                <c:pt idx="3902">
                  <c:v>7.0496663451190003E-2</c:v>
                </c:pt>
                <c:pt idx="3903">
                  <c:v>7.1733638644219999E-2</c:v>
                </c:pt>
                <c:pt idx="3904">
                  <c:v>7.2972781956199995E-2</c:v>
                </c:pt>
                <c:pt idx="3905">
                  <c:v>7.4187479913230006E-2</c:v>
                </c:pt>
                <c:pt idx="3906">
                  <c:v>7.5442522764209999E-2</c:v>
                </c:pt>
                <c:pt idx="3907">
                  <c:v>7.6740235090259998E-2</c:v>
                </c:pt>
                <c:pt idx="3908">
                  <c:v>7.8063935041429999E-2</c:v>
                </c:pt>
                <c:pt idx="3909">
                  <c:v>7.9425752162930005E-2</c:v>
                </c:pt>
                <c:pt idx="3910">
                  <c:v>8.084132522345E-2</c:v>
                </c:pt>
                <c:pt idx="3911">
                  <c:v>8.2328259944920004E-2</c:v>
                </c:pt>
                <c:pt idx="3912">
                  <c:v>8.3898603916170003E-2</c:v>
                </c:pt>
                <c:pt idx="3913">
                  <c:v>8.5585318505759997E-2</c:v>
                </c:pt>
                <c:pt idx="3914">
                  <c:v>8.7382704019550006E-2</c:v>
                </c:pt>
                <c:pt idx="3915">
                  <c:v>8.9348725974560006E-2</c:v>
                </c:pt>
                <c:pt idx="3916">
                  <c:v>9.1472588479520001E-2</c:v>
                </c:pt>
                <c:pt idx="3917">
                  <c:v>9.3759611248970004E-2</c:v>
                </c:pt>
                <c:pt idx="3918">
                  <c:v>9.6196837723260001E-2</c:v>
                </c:pt>
                <c:pt idx="3919">
                  <c:v>9.8772823810580002E-2</c:v>
                </c:pt>
                <c:pt idx="3920">
                  <c:v>0.101472094655</c:v>
                </c:pt>
                <c:pt idx="3921">
                  <c:v>0.10424143821</c:v>
                </c:pt>
                <c:pt idx="3922">
                  <c:v>0.1070171520114</c:v>
                </c:pt>
                <c:pt idx="3923">
                  <c:v>0.1097290143371</c:v>
                </c:pt>
                <c:pt idx="3924">
                  <c:v>0.1123911961913</c:v>
                </c:pt>
                <c:pt idx="3925">
                  <c:v>0.1149536520243</c:v>
                </c:pt>
                <c:pt idx="3926">
                  <c:v>0.117389023304</c:v>
                </c:pt>
                <c:pt idx="3927">
                  <c:v>0.1196827068925</c:v>
                </c:pt>
                <c:pt idx="3928">
                  <c:v>0.1218214482069</c:v>
                </c:pt>
                <c:pt idx="3929">
                  <c:v>0.1237920597196</c:v>
                </c:pt>
                <c:pt idx="3930">
                  <c:v>0.12556450068950001</c:v>
                </c:pt>
                <c:pt idx="3931">
                  <c:v>0.12714032828810001</c:v>
                </c:pt>
                <c:pt idx="3932">
                  <c:v>0.12858158349990001</c:v>
                </c:pt>
                <c:pt idx="3933">
                  <c:v>0.12991693615909999</c:v>
                </c:pt>
                <c:pt idx="3934">
                  <c:v>0.13113477826120001</c:v>
                </c:pt>
                <c:pt idx="3935">
                  <c:v>0.132253035903</c:v>
                </c:pt>
                <c:pt idx="3936">
                  <c:v>0.13327370584010001</c:v>
                </c:pt>
                <c:pt idx="3937">
                  <c:v>0.13419361412530001</c:v>
                </c:pt>
                <c:pt idx="3938">
                  <c:v>0.1350294947624</c:v>
                </c:pt>
                <c:pt idx="3939">
                  <c:v>0.13577207922939999</c:v>
                </c:pt>
                <c:pt idx="3940">
                  <c:v>0.13643123209479999</c:v>
                </c:pt>
                <c:pt idx="3941">
                  <c:v>0.13705717027190001</c:v>
                </c:pt>
                <c:pt idx="3942">
                  <c:v>0.13763715326789999</c:v>
                </c:pt>
                <c:pt idx="3943">
                  <c:v>0.13816094398500001</c:v>
                </c:pt>
                <c:pt idx="3944">
                  <c:v>0.1386351138353</c:v>
                </c:pt>
                <c:pt idx="3945">
                  <c:v>0.13906298577789999</c:v>
                </c:pt>
                <c:pt idx="3946">
                  <c:v>0.13944876194</c:v>
                </c:pt>
                <c:pt idx="3947">
                  <c:v>0.13979271054270001</c:v>
                </c:pt>
                <c:pt idx="3948">
                  <c:v>0.1400788426399</c:v>
                </c:pt>
                <c:pt idx="3949">
                  <c:v>0.14032429456709999</c:v>
                </c:pt>
                <c:pt idx="3950">
                  <c:v>0.1405653059483</c:v>
                </c:pt>
                <c:pt idx="3951">
                  <c:v>0.14078457653519999</c:v>
                </c:pt>
                <c:pt idx="3952">
                  <c:v>0.14097650349140001</c:v>
                </c:pt>
                <c:pt idx="3953">
                  <c:v>0.14114399254320001</c:v>
                </c:pt>
                <c:pt idx="3954">
                  <c:v>0.1412895917892</c:v>
                </c:pt>
                <c:pt idx="3955">
                  <c:v>0.14141540229319999</c:v>
                </c:pt>
                <c:pt idx="3956">
                  <c:v>0.1415155380964</c:v>
                </c:pt>
                <c:pt idx="3957">
                  <c:v>0.14157798886299999</c:v>
                </c:pt>
                <c:pt idx="3958">
                  <c:v>0.14161996543409999</c:v>
                </c:pt>
                <c:pt idx="3959">
                  <c:v>0.14166532456870001</c:v>
                </c:pt>
                <c:pt idx="3960">
                  <c:v>0.1417022943497</c:v>
                </c:pt>
                <c:pt idx="3961">
                  <c:v>0.1417274922132</c:v>
                </c:pt>
                <c:pt idx="3962">
                  <c:v>0.1417412906885</c:v>
                </c:pt>
                <c:pt idx="3963">
                  <c:v>0.1417480260134</c:v>
                </c:pt>
                <c:pt idx="3964">
                  <c:v>0.1417447328568</c:v>
                </c:pt>
                <c:pt idx="3965">
                  <c:v>0.14172567427159999</c:v>
                </c:pt>
                <c:pt idx="3966">
                  <c:v>0.14167791604999999</c:v>
                </c:pt>
                <c:pt idx="3967">
                  <c:v>0.14162866771220001</c:v>
                </c:pt>
                <c:pt idx="3968">
                  <c:v>0.1415998637676</c:v>
                </c:pt>
                <c:pt idx="3969">
                  <c:v>0.1415719538927</c:v>
                </c:pt>
                <c:pt idx="3970">
                  <c:v>0.1415383070707</c:v>
                </c:pt>
                <c:pt idx="3971">
                  <c:v>0.14150175452229999</c:v>
                </c:pt>
                <c:pt idx="3972">
                  <c:v>0.14146575331690001</c:v>
                </c:pt>
                <c:pt idx="3973">
                  <c:v>0.14142008125780001</c:v>
                </c:pt>
                <c:pt idx="3974">
                  <c:v>0.14136780798439999</c:v>
                </c:pt>
                <c:pt idx="3975">
                  <c:v>0.14128546416759999</c:v>
                </c:pt>
                <c:pt idx="3976">
                  <c:v>0.1412144750357</c:v>
                </c:pt>
                <c:pt idx="3977">
                  <c:v>0.1411605626345</c:v>
                </c:pt>
                <c:pt idx="3978">
                  <c:v>0.1411086171865</c:v>
                </c:pt>
                <c:pt idx="3979">
                  <c:v>0.14105419814590001</c:v>
                </c:pt>
                <c:pt idx="3980">
                  <c:v>0.14100122451780001</c:v>
                </c:pt>
                <c:pt idx="3981">
                  <c:v>0.140947163105</c:v>
                </c:pt>
                <c:pt idx="3982">
                  <c:v>0.14089006185530001</c:v>
                </c:pt>
                <c:pt idx="3983">
                  <c:v>0.1408238857985</c:v>
                </c:pt>
                <c:pt idx="3984">
                  <c:v>0.1407291740179</c:v>
                </c:pt>
                <c:pt idx="3985">
                  <c:v>0.14066043496130001</c:v>
                </c:pt>
                <c:pt idx="3986">
                  <c:v>0.14060153067110001</c:v>
                </c:pt>
                <c:pt idx="3987">
                  <c:v>0.1405420899391</c:v>
                </c:pt>
                <c:pt idx="3988">
                  <c:v>0.1404799818993</c:v>
                </c:pt>
                <c:pt idx="3989">
                  <c:v>0.14041613042350001</c:v>
                </c:pt>
                <c:pt idx="3990">
                  <c:v>0.1403525173664</c:v>
                </c:pt>
                <c:pt idx="3991">
                  <c:v>0.14028684794900001</c:v>
                </c:pt>
                <c:pt idx="3992">
                  <c:v>0.14020118117329999</c:v>
                </c:pt>
                <c:pt idx="3993">
                  <c:v>0.14009559154510001</c:v>
                </c:pt>
                <c:pt idx="3994">
                  <c:v>0.14002132415769999</c:v>
                </c:pt>
                <c:pt idx="3995">
                  <c:v>0.1399541497231</c:v>
                </c:pt>
                <c:pt idx="3996">
                  <c:v>0.13988773524760001</c:v>
                </c:pt>
                <c:pt idx="3997">
                  <c:v>0.13982240855690001</c:v>
                </c:pt>
                <c:pt idx="3998">
                  <c:v>0.13975608348849999</c:v>
                </c:pt>
                <c:pt idx="3999">
                  <c:v>0.13969324529169999</c:v>
                </c:pt>
                <c:pt idx="4000">
                  <c:v>0.1396210640669</c:v>
                </c:pt>
                <c:pt idx="4001">
                  <c:v>0.1395193785429</c:v>
                </c:pt>
                <c:pt idx="4002">
                  <c:v>0.1394170671701</c:v>
                </c:pt>
                <c:pt idx="4003">
                  <c:v>0.1393466591835</c:v>
                </c:pt>
                <c:pt idx="4004">
                  <c:v>0.1392798125744</c:v>
                </c:pt>
                <c:pt idx="4005">
                  <c:v>0.1392152160406</c:v>
                </c:pt>
                <c:pt idx="4006">
                  <c:v>0.13914993405340001</c:v>
                </c:pt>
                <c:pt idx="4007">
                  <c:v>0.1390815079212</c:v>
                </c:pt>
                <c:pt idx="4008">
                  <c:v>0.13901147246359999</c:v>
                </c:pt>
                <c:pt idx="4009">
                  <c:v>0.1389194726944</c:v>
                </c:pt>
                <c:pt idx="4010">
                  <c:v>0.13880699872970001</c:v>
                </c:pt>
                <c:pt idx="4011">
                  <c:v>0.13872401416300001</c:v>
                </c:pt>
                <c:pt idx="4012">
                  <c:v>0.13865691423420001</c:v>
                </c:pt>
                <c:pt idx="4013">
                  <c:v>0.13858883082869999</c:v>
                </c:pt>
                <c:pt idx="4014">
                  <c:v>0.13851791620250001</c:v>
                </c:pt>
                <c:pt idx="4015">
                  <c:v>0.13844665884970001</c:v>
                </c:pt>
                <c:pt idx="4016">
                  <c:v>0.1383747756481</c:v>
                </c:pt>
                <c:pt idx="4017">
                  <c:v>0.13829542696479999</c:v>
                </c:pt>
                <c:pt idx="4018">
                  <c:v>0.1381889879704</c:v>
                </c:pt>
                <c:pt idx="4019">
                  <c:v>0.13808666169639999</c:v>
                </c:pt>
                <c:pt idx="4020">
                  <c:v>0.13800962269309999</c:v>
                </c:pt>
                <c:pt idx="4021">
                  <c:v>0.1379341632128</c:v>
                </c:pt>
                <c:pt idx="4022">
                  <c:v>0.13786229491230001</c:v>
                </c:pt>
                <c:pt idx="4023">
                  <c:v>0.13778963685039999</c:v>
                </c:pt>
                <c:pt idx="4024">
                  <c:v>0.13771790266039999</c:v>
                </c:pt>
                <c:pt idx="4025">
                  <c:v>0.1376442760229</c:v>
                </c:pt>
                <c:pt idx="4026">
                  <c:v>0.13754853606219999</c:v>
                </c:pt>
                <c:pt idx="4027">
                  <c:v>0.13743501901630001</c:v>
                </c:pt>
                <c:pt idx="4028">
                  <c:v>0.13734734058379999</c:v>
                </c:pt>
                <c:pt idx="4029">
                  <c:v>0.13727656006809999</c:v>
                </c:pt>
                <c:pt idx="4030">
                  <c:v>0.13720592856409999</c:v>
                </c:pt>
                <c:pt idx="4031">
                  <c:v>0.13713482022289999</c:v>
                </c:pt>
                <c:pt idx="4032">
                  <c:v>0.13706181943420001</c:v>
                </c:pt>
                <c:pt idx="4033">
                  <c:v>0.13698883354659999</c:v>
                </c:pt>
                <c:pt idx="4034">
                  <c:v>0.13690596818920001</c:v>
                </c:pt>
                <c:pt idx="4035">
                  <c:v>0.1367913782597</c:v>
                </c:pt>
                <c:pt idx="4036">
                  <c:v>0.13668820261959999</c:v>
                </c:pt>
                <c:pt idx="4037">
                  <c:v>0.13661143183710001</c:v>
                </c:pt>
                <c:pt idx="4038">
                  <c:v>0.1365363150835</c:v>
                </c:pt>
                <c:pt idx="4039">
                  <c:v>0.1364579200745</c:v>
                </c:pt>
                <c:pt idx="4040">
                  <c:v>0.13638213276860001</c:v>
                </c:pt>
                <c:pt idx="4041">
                  <c:v>0.1363054215908</c:v>
                </c:pt>
                <c:pt idx="4042">
                  <c:v>0.13622687757019999</c:v>
                </c:pt>
                <c:pt idx="4043">
                  <c:v>0.13613301515580001</c:v>
                </c:pt>
                <c:pt idx="4044">
                  <c:v>0.1360190808773</c:v>
                </c:pt>
                <c:pt idx="4045">
                  <c:v>0.1359302103519</c:v>
                </c:pt>
                <c:pt idx="4046">
                  <c:v>0.135853022337</c:v>
                </c:pt>
                <c:pt idx="4047">
                  <c:v>0.13577370345590001</c:v>
                </c:pt>
                <c:pt idx="4048">
                  <c:v>0.13569608330729999</c:v>
                </c:pt>
                <c:pt idx="4049">
                  <c:v>0.13562045991419999</c:v>
                </c:pt>
                <c:pt idx="4050">
                  <c:v>0.1355418562889</c:v>
                </c:pt>
                <c:pt idx="4051">
                  <c:v>0.1354652941227</c:v>
                </c:pt>
                <c:pt idx="4052">
                  <c:v>0.13536614179609999</c:v>
                </c:pt>
                <c:pt idx="4053">
                  <c:v>0.13525328040119999</c:v>
                </c:pt>
                <c:pt idx="4054">
                  <c:v>0.13516616821290001</c:v>
                </c:pt>
                <c:pt idx="4055">
                  <c:v>0.1350845694542</c:v>
                </c:pt>
                <c:pt idx="4056">
                  <c:v>0.1350045353174</c:v>
                </c:pt>
                <c:pt idx="4057">
                  <c:v>0.1349278390408</c:v>
                </c:pt>
              </c:numCache>
            </c:numRef>
          </c:xVal>
          <c:yVal>
            <c:numRef>
              <c:f>'General Summary'!$B$1:$B$54500</c:f>
              <c:numCache>
                <c:formatCode>General</c:formatCode>
                <c:ptCount val="54500"/>
                <c:pt idx="0">
                  <c:v>2.43278222656256E-2</c:v>
                </c:pt>
                <c:pt idx="1">
                  <c:v>2.4244206542969597E-2</c:v>
                </c:pt>
                <c:pt idx="2">
                  <c:v>2.4298493652342396E-2</c:v>
                </c:pt>
                <c:pt idx="3">
                  <c:v>2.4200458984374403E-2</c:v>
                </c:pt>
                <c:pt idx="4">
                  <c:v>2.42307836914048E-2</c:v>
                </c:pt>
                <c:pt idx="5">
                  <c:v>2.4174311523436798E-2</c:v>
                </c:pt>
                <c:pt idx="6">
                  <c:v>2.4056193847657604E-2</c:v>
                </c:pt>
                <c:pt idx="7">
                  <c:v>2.4219450683593598E-2</c:v>
                </c:pt>
                <c:pt idx="8">
                  <c:v>2.4191708984374401E-2</c:v>
                </c:pt>
                <c:pt idx="9">
                  <c:v>2.4190715332032001E-2</c:v>
                </c:pt>
                <c:pt idx="10">
                  <c:v>2.4187336425782403E-2</c:v>
                </c:pt>
                <c:pt idx="11">
                  <c:v>2.4213085937500801E-2</c:v>
                </c:pt>
                <c:pt idx="12">
                  <c:v>2.4129667968748797E-2</c:v>
                </c:pt>
                <c:pt idx="13">
                  <c:v>2.4122409667967998E-2</c:v>
                </c:pt>
                <c:pt idx="14">
                  <c:v>2.4162778320313598E-2</c:v>
                </c:pt>
                <c:pt idx="15">
                  <c:v>2.4144084472656001E-2</c:v>
                </c:pt>
                <c:pt idx="16">
                  <c:v>2.4227900390624002E-2</c:v>
                </c:pt>
                <c:pt idx="17">
                  <c:v>2.4321262207030403E-2</c:v>
                </c:pt>
                <c:pt idx="18">
                  <c:v>2.43774365234368E-2</c:v>
                </c:pt>
                <c:pt idx="19">
                  <c:v>2.4468708496092798E-2</c:v>
                </c:pt>
                <c:pt idx="20">
                  <c:v>2.4320961914064E-2</c:v>
                </c:pt>
                <c:pt idx="21">
                  <c:v>2.4606511230467198E-2</c:v>
                </c:pt>
                <c:pt idx="22">
                  <c:v>2.4735466308595199E-2</c:v>
                </c:pt>
                <c:pt idx="23">
                  <c:v>2.4833698730467198E-2</c:v>
                </c:pt>
                <c:pt idx="24">
                  <c:v>2.4894147949219202E-2</c:v>
                </c:pt>
                <c:pt idx="25">
                  <c:v>2.49945678710944E-2</c:v>
                </c:pt>
                <c:pt idx="26">
                  <c:v>2.5128791503907202E-2</c:v>
                </c:pt>
                <c:pt idx="27">
                  <c:v>2.53694018554688E-2</c:v>
                </c:pt>
                <c:pt idx="28">
                  <c:v>2.5305869140624E-2</c:v>
                </c:pt>
                <c:pt idx="29">
                  <c:v>2.5663798828124803E-2</c:v>
                </c:pt>
                <c:pt idx="30">
                  <c:v>2.5908186035155201E-2</c:v>
                </c:pt>
                <c:pt idx="31">
                  <c:v>2.6046486816406401E-2</c:v>
                </c:pt>
                <c:pt idx="32">
                  <c:v>2.6411477050780799E-2</c:v>
                </c:pt>
                <c:pt idx="33">
                  <c:v>2.6491015625001602E-2</c:v>
                </c:pt>
                <c:pt idx="34">
                  <c:v>2.67448486328128E-2</c:v>
                </c:pt>
                <c:pt idx="35">
                  <c:v>2.7048989257811198E-2</c:v>
                </c:pt>
                <c:pt idx="36">
                  <c:v>2.7371723632812803E-2</c:v>
                </c:pt>
                <c:pt idx="37">
                  <c:v>2.7732836914064002E-2</c:v>
                </c:pt>
                <c:pt idx="38">
                  <c:v>2.8024848632812804E-2</c:v>
                </c:pt>
                <c:pt idx="39">
                  <c:v>2.8227177734374397E-2</c:v>
                </c:pt>
                <c:pt idx="40">
                  <c:v>2.8548420410156802E-2</c:v>
                </c:pt>
                <c:pt idx="41">
                  <c:v>2.8869960937500799E-2</c:v>
                </c:pt>
                <c:pt idx="42">
                  <c:v>2.9205422363280002E-2</c:v>
                </c:pt>
                <c:pt idx="43">
                  <c:v>2.9546550292969601E-2</c:v>
                </c:pt>
                <c:pt idx="44">
                  <c:v>2.9765881347657605E-2</c:v>
                </c:pt>
                <c:pt idx="45">
                  <c:v>3.0041586914064004E-2</c:v>
                </c:pt>
                <c:pt idx="46">
                  <c:v>3.0364919433593603E-2</c:v>
                </c:pt>
                <c:pt idx="47">
                  <c:v>3.0479057617187194E-2</c:v>
                </c:pt>
                <c:pt idx="48">
                  <c:v>3.0833210449219196E-2</c:v>
                </c:pt>
                <c:pt idx="49">
                  <c:v>3.1198398437500802E-2</c:v>
                </c:pt>
                <c:pt idx="50">
                  <c:v>3.1441196289062404E-2</c:v>
                </c:pt>
                <c:pt idx="51">
                  <c:v>3.1602861328124801E-2</c:v>
                </c:pt>
                <c:pt idx="52">
                  <c:v>3.1911179199219195E-2</c:v>
                </c:pt>
                <c:pt idx="53">
                  <c:v>3.2202194824224005E-2</c:v>
                </c:pt>
                <c:pt idx="54">
                  <c:v>3.2272788085952006E-2</c:v>
                </c:pt>
                <c:pt idx="55">
                  <c:v>3.2490429687487998E-2</c:v>
                </c:pt>
                <c:pt idx="56">
                  <c:v>3.2805805664064006E-2</c:v>
                </c:pt>
                <c:pt idx="57">
                  <c:v>3.2776574707039999E-2</c:v>
                </c:pt>
                <c:pt idx="58">
                  <c:v>3.3018178710944E-2</c:v>
                </c:pt>
                <c:pt idx="59">
                  <c:v>3.3086879882816E-2</c:v>
                </c:pt>
                <c:pt idx="60">
                  <c:v>3.3149519042976E-2</c:v>
                </c:pt>
                <c:pt idx="61">
                  <c:v>3.3146833496095998E-2</c:v>
                </c:pt>
                <c:pt idx="62">
                  <c:v>3.3391120605471995E-2</c:v>
                </c:pt>
                <c:pt idx="63">
                  <c:v>3.3285632324224004E-2</c:v>
                </c:pt>
                <c:pt idx="64">
                  <c:v>3.3426816406240005E-2</c:v>
                </c:pt>
                <c:pt idx="65">
                  <c:v>3.3748554687487997E-2</c:v>
                </c:pt>
                <c:pt idx="66">
                  <c:v>3.3718132324224E-2</c:v>
                </c:pt>
                <c:pt idx="67">
                  <c:v>3.3694169921887999E-2</c:v>
                </c:pt>
                <c:pt idx="68">
                  <c:v>3.3926525878911998E-2</c:v>
                </c:pt>
                <c:pt idx="69">
                  <c:v>3.4029431152351998E-2</c:v>
                </c:pt>
                <c:pt idx="70">
                  <c:v>3.4093461914047996E-2</c:v>
                </c:pt>
                <c:pt idx="71">
                  <c:v>3.4203227539071998E-2</c:v>
                </c:pt>
                <c:pt idx="72">
                  <c:v>3.4021577148448001E-2</c:v>
                </c:pt>
                <c:pt idx="73">
                  <c:v>3.4219133300767993E-2</c:v>
                </c:pt>
                <c:pt idx="74">
                  <c:v>3.419348388672E-2</c:v>
                </c:pt>
                <c:pt idx="75">
                  <c:v>3.4304938964831999E-2</c:v>
                </c:pt>
                <c:pt idx="76">
                  <c:v>3.4481318359359997E-2</c:v>
                </c:pt>
                <c:pt idx="77">
                  <c:v>3.4420173339840002E-2</c:v>
                </c:pt>
                <c:pt idx="78">
                  <c:v>3.4565432128896005E-2</c:v>
                </c:pt>
                <c:pt idx="79">
                  <c:v>3.4706118164064E-2</c:v>
                </c:pt>
                <c:pt idx="80">
                  <c:v>3.4689614257824006E-2</c:v>
                </c:pt>
                <c:pt idx="81">
                  <c:v>3.4878422851552002E-2</c:v>
                </c:pt>
                <c:pt idx="82">
                  <c:v>3.4846606445312005E-2</c:v>
                </c:pt>
                <c:pt idx="83">
                  <c:v>3.463542724608E-2</c:v>
                </c:pt>
                <c:pt idx="84">
                  <c:v>3.4892441406240003E-2</c:v>
                </c:pt>
                <c:pt idx="85">
                  <c:v>3.4820258789056001E-2</c:v>
                </c:pt>
                <c:pt idx="86">
                  <c:v>3.4717553710944003E-2</c:v>
                </c:pt>
                <c:pt idx="87">
                  <c:v>3.5101633300767994E-2</c:v>
                </c:pt>
                <c:pt idx="88">
                  <c:v>3.5027758789056E-2</c:v>
                </c:pt>
                <c:pt idx="89">
                  <c:v>3.4978940429696001E-2</c:v>
                </c:pt>
                <c:pt idx="90">
                  <c:v>3.5120522460927998E-2</c:v>
                </c:pt>
                <c:pt idx="91">
                  <c:v>3.5025571289056E-2</c:v>
                </c:pt>
                <c:pt idx="92">
                  <c:v>3.4902583007807998E-2</c:v>
                </c:pt>
                <c:pt idx="93">
                  <c:v>3.4918889160159998E-2</c:v>
                </c:pt>
                <c:pt idx="94">
                  <c:v>3.4943247070304002E-2</c:v>
                </c:pt>
                <c:pt idx="95">
                  <c:v>3.5036210937504003E-2</c:v>
                </c:pt>
                <c:pt idx="96">
                  <c:v>3.5070214843744001E-2</c:v>
                </c:pt>
                <c:pt idx="97">
                  <c:v>3.4930124511711999E-2</c:v>
                </c:pt>
                <c:pt idx="98">
                  <c:v>3.5043369140639997E-2</c:v>
                </c:pt>
                <c:pt idx="99">
                  <c:v>3.5028356933599999E-2</c:v>
                </c:pt>
                <c:pt idx="100">
                  <c:v>3.4888166503904E-2</c:v>
                </c:pt>
                <c:pt idx="101">
                  <c:v>3.4781184082015998E-2</c:v>
                </c:pt>
                <c:pt idx="102">
                  <c:v>3.4894431152351996E-2</c:v>
                </c:pt>
                <c:pt idx="103">
                  <c:v>3.4966911621088004E-2</c:v>
                </c:pt>
                <c:pt idx="104">
                  <c:v>3.4889060058591999E-2</c:v>
                </c:pt>
                <c:pt idx="105">
                  <c:v>3.5056889648447997E-2</c:v>
                </c:pt>
                <c:pt idx="106">
                  <c:v>3.5183459472671999E-2</c:v>
                </c:pt>
                <c:pt idx="107">
                  <c:v>3.5139414062495995E-2</c:v>
                </c:pt>
                <c:pt idx="108">
                  <c:v>3.5139016113279999E-2</c:v>
                </c:pt>
                <c:pt idx="109">
                  <c:v>3.530813720704E-2</c:v>
                </c:pt>
                <c:pt idx="110">
                  <c:v>3.5156215820319997E-2</c:v>
                </c:pt>
                <c:pt idx="111">
                  <c:v>3.5336474609376001E-2</c:v>
                </c:pt>
                <c:pt idx="112">
                  <c:v>3.5318776855455994E-2</c:v>
                </c:pt>
                <c:pt idx="113">
                  <c:v>3.5277116699232003E-2</c:v>
                </c:pt>
                <c:pt idx="114">
                  <c:v>3.5230786132799993E-2</c:v>
                </c:pt>
                <c:pt idx="115">
                  <c:v>3.5379226074208001E-2</c:v>
                </c:pt>
                <c:pt idx="116">
                  <c:v>3.5623913574208001E-2</c:v>
                </c:pt>
                <c:pt idx="117">
                  <c:v>3.5475966796864003E-2</c:v>
                </c:pt>
                <c:pt idx="118">
                  <c:v>3.5736958007807997E-2</c:v>
                </c:pt>
                <c:pt idx="119">
                  <c:v>3.5964841308607998E-2</c:v>
                </c:pt>
                <c:pt idx="120">
                  <c:v>3.6292746582015992E-2</c:v>
                </c:pt>
                <c:pt idx="121">
                  <c:v>3.6684182128896008E-2</c:v>
                </c:pt>
                <c:pt idx="122">
                  <c:v>3.7058916015616006E-2</c:v>
                </c:pt>
                <c:pt idx="123">
                  <c:v>3.7395468750015995E-2</c:v>
                </c:pt>
                <c:pt idx="124">
                  <c:v>3.7745048828128E-2</c:v>
                </c:pt>
                <c:pt idx="125">
                  <c:v>3.8077824707039999E-2</c:v>
                </c:pt>
                <c:pt idx="126">
                  <c:v>3.8491235351552001E-2</c:v>
                </c:pt>
                <c:pt idx="127">
                  <c:v>3.8917172851552002E-2</c:v>
                </c:pt>
                <c:pt idx="128">
                  <c:v>3.925829833984E-2</c:v>
                </c:pt>
                <c:pt idx="129">
                  <c:v>3.9641086425791998E-2</c:v>
                </c:pt>
                <c:pt idx="130">
                  <c:v>3.9986589355455994E-2</c:v>
                </c:pt>
                <c:pt idx="131">
                  <c:v>4.0434897460928002E-2</c:v>
                </c:pt>
                <c:pt idx="132">
                  <c:v>4.0845422363296004E-2</c:v>
                </c:pt>
                <c:pt idx="133">
                  <c:v>4.1169252929695997E-2</c:v>
                </c:pt>
                <c:pt idx="134">
                  <c:v>4.1583657226560003E-2</c:v>
                </c:pt>
                <c:pt idx="135">
                  <c:v>4.1955107421888002E-2</c:v>
                </c:pt>
                <c:pt idx="136">
                  <c:v>4.2336206054687998E-2</c:v>
                </c:pt>
                <c:pt idx="137">
                  <c:v>4.2710541992192E-2</c:v>
                </c:pt>
                <c:pt idx="138">
                  <c:v>4.3121962890623998E-2</c:v>
                </c:pt>
                <c:pt idx="139">
                  <c:v>4.3463286132800004E-2</c:v>
                </c:pt>
                <c:pt idx="140">
                  <c:v>4.3793974609376E-2</c:v>
                </c:pt>
                <c:pt idx="141">
                  <c:v>4.4173281250015996E-2</c:v>
                </c:pt>
                <c:pt idx="142">
                  <c:v>4.4500688476575997E-2</c:v>
                </c:pt>
                <c:pt idx="143">
                  <c:v>4.4840522460927991E-2</c:v>
                </c:pt>
                <c:pt idx="144">
                  <c:v>4.5294199218751996E-2</c:v>
                </c:pt>
                <c:pt idx="145">
                  <c:v>4.5628569335935995E-2</c:v>
                </c:pt>
                <c:pt idx="146">
                  <c:v>4.5995048828128E-2</c:v>
                </c:pt>
                <c:pt idx="147">
                  <c:v>4.6341645507807998E-2</c:v>
                </c:pt>
                <c:pt idx="148">
                  <c:v>4.6669150390623998E-2</c:v>
                </c:pt>
                <c:pt idx="149">
                  <c:v>4.7007695312511998E-2</c:v>
                </c:pt>
                <c:pt idx="150">
                  <c:v>4.7380937499999998E-2</c:v>
                </c:pt>
                <c:pt idx="151">
                  <c:v>4.7751889648447995E-2</c:v>
                </c:pt>
                <c:pt idx="152">
                  <c:v>4.8141738281248E-2</c:v>
                </c:pt>
                <c:pt idx="153">
                  <c:v>4.8482270507807998E-2</c:v>
                </c:pt>
                <c:pt idx="154">
                  <c:v>4.8869531250015995E-2</c:v>
                </c:pt>
                <c:pt idx="155">
                  <c:v>4.9249433593760002E-2</c:v>
                </c:pt>
                <c:pt idx="156">
                  <c:v>4.9675668945312002E-2</c:v>
                </c:pt>
                <c:pt idx="157">
                  <c:v>5.0024653320320009E-2</c:v>
                </c:pt>
                <c:pt idx="158">
                  <c:v>5.0447607421888002E-2</c:v>
                </c:pt>
                <c:pt idx="159">
                  <c:v>5.0798081054687999E-2</c:v>
                </c:pt>
                <c:pt idx="160">
                  <c:v>5.1144077148447993E-2</c:v>
                </c:pt>
                <c:pt idx="161">
                  <c:v>5.1568920898431993E-2</c:v>
                </c:pt>
                <c:pt idx="162">
                  <c:v>5.1963837890623997E-2</c:v>
                </c:pt>
                <c:pt idx="163">
                  <c:v>5.2350903320320004E-2</c:v>
                </c:pt>
                <c:pt idx="164">
                  <c:v>5.2720664062495995E-2</c:v>
                </c:pt>
                <c:pt idx="165">
                  <c:v>5.3115283203135993E-2</c:v>
                </c:pt>
                <c:pt idx="166">
                  <c:v>5.3508808593760004E-2</c:v>
                </c:pt>
                <c:pt idx="167">
                  <c:v>5.3870712890623999E-2</c:v>
                </c:pt>
                <c:pt idx="168">
                  <c:v>5.4250917968736004E-2</c:v>
                </c:pt>
                <c:pt idx="169">
                  <c:v>5.4591347656256006E-2</c:v>
                </c:pt>
                <c:pt idx="170">
                  <c:v>5.4937548828128006E-2</c:v>
                </c:pt>
                <c:pt idx="171">
                  <c:v>5.5306909179679994E-2</c:v>
                </c:pt>
                <c:pt idx="172">
                  <c:v>5.5666533203135998E-2</c:v>
                </c:pt>
                <c:pt idx="173">
                  <c:v>5.6130849609375991E-2</c:v>
                </c:pt>
                <c:pt idx="174">
                  <c:v>5.6521586914047996E-2</c:v>
                </c:pt>
                <c:pt idx="175">
                  <c:v>5.6976757812511998E-2</c:v>
                </c:pt>
                <c:pt idx="176">
                  <c:v>5.7352783203136005E-2</c:v>
                </c:pt>
                <c:pt idx="177">
                  <c:v>5.7753266601568001E-2</c:v>
                </c:pt>
                <c:pt idx="178">
                  <c:v>5.8179501953120008E-2</c:v>
                </c:pt>
                <c:pt idx="179">
                  <c:v>5.8533354492191998E-2</c:v>
                </c:pt>
                <c:pt idx="180">
                  <c:v>5.8908984375008008E-2</c:v>
                </c:pt>
                <c:pt idx="181">
                  <c:v>5.9296840820320003E-2</c:v>
                </c:pt>
                <c:pt idx="182">
                  <c:v>5.9671176757823997E-2</c:v>
                </c:pt>
                <c:pt idx="183">
                  <c:v>6.0093735351551998E-2</c:v>
                </c:pt>
                <c:pt idx="184">
                  <c:v>6.0517583007808004E-2</c:v>
                </c:pt>
                <c:pt idx="185">
                  <c:v>6.0894902343743999E-2</c:v>
                </c:pt>
                <c:pt idx="186">
                  <c:v>6.1275502929696003E-2</c:v>
                </c:pt>
                <c:pt idx="187">
                  <c:v>6.1757314453120007E-2</c:v>
                </c:pt>
                <c:pt idx="188">
                  <c:v>6.2167446289056003E-2</c:v>
                </c:pt>
                <c:pt idx="189">
                  <c:v>6.2651445312511989E-2</c:v>
                </c:pt>
                <c:pt idx="190">
                  <c:v>6.3058691406239986E-2</c:v>
                </c:pt>
                <c:pt idx="191">
                  <c:v>6.3577192382816006E-2</c:v>
                </c:pt>
                <c:pt idx="192">
                  <c:v>6.4008999023423996E-2</c:v>
                </c:pt>
                <c:pt idx="193">
                  <c:v>6.4473808593760007E-2</c:v>
                </c:pt>
                <c:pt idx="194">
                  <c:v>6.4905913085952005E-2</c:v>
                </c:pt>
                <c:pt idx="195">
                  <c:v>6.5449868164064007E-2</c:v>
                </c:pt>
                <c:pt idx="196">
                  <c:v>6.5844086914048E-2</c:v>
                </c:pt>
                <c:pt idx="197">
                  <c:v>6.6290605468736011E-2</c:v>
                </c:pt>
                <c:pt idx="198">
                  <c:v>6.6752734375008005E-2</c:v>
                </c:pt>
                <c:pt idx="199">
                  <c:v>6.7183544921888008E-2</c:v>
                </c:pt>
                <c:pt idx="200">
                  <c:v>6.7661582031263989E-2</c:v>
                </c:pt>
                <c:pt idx="201">
                  <c:v>6.8155424804672002E-2</c:v>
                </c:pt>
                <c:pt idx="202">
                  <c:v>6.8559887695328003E-2</c:v>
                </c:pt>
                <c:pt idx="203">
                  <c:v>6.9072421875008005E-2</c:v>
                </c:pt>
                <c:pt idx="204">
                  <c:v>6.9569150390624002E-2</c:v>
                </c:pt>
                <c:pt idx="205">
                  <c:v>7.0023623046879993E-2</c:v>
                </c:pt>
                <c:pt idx="206">
                  <c:v>7.0496489257823994E-2</c:v>
                </c:pt>
                <c:pt idx="207">
                  <c:v>7.0977905273440001E-2</c:v>
                </c:pt>
                <c:pt idx="208">
                  <c:v>7.1313066406239994E-2</c:v>
                </c:pt>
                <c:pt idx="209">
                  <c:v>7.1718227539072019E-2</c:v>
                </c:pt>
                <c:pt idx="210">
                  <c:v>7.2138295898432001E-2</c:v>
                </c:pt>
                <c:pt idx="211">
                  <c:v>7.2689609375008013E-2</c:v>
                </c:pt>
                <c:pt idx="212">
                  <c:v>7.3022880859359998E-2</c:v>
                </c:pt>
                <c:pt idx="213">
                  <c:v>7.3377231445311997E-2</c:v>
                </c:pt>
                <c:pt idx="214">
                  <c:v>7.3831606445312004E-2</c:v>
                </c:pt>
                <c:pt idx="215">
                  <c:v>7.4235273437503996E-2</c:v>
                </c:pt>
                <c:pt idx="216">
                  <c:v>7.4702768554687993E-2</c:v>
                </c:pt>
                <c:pt idx="217">
                  <c:v>7.5068652343744005E-2</c:v>
                </c:pt>
                <c:pt idx="218">
                  <c:v>7.5451538085952008E-2</c:v>
                </c:pt>
                <c:pt idx="219">
                  <c:v>7.5811757812511996E-2</c:v>
                </c:pt>
                <c:pt idx="220">
                  <c:v>7.6228745117183999E-2</c:v>
                </c:pt>
                <c:pt idx="221">
                  <c:v>7.6709267578112E-2</c:v>
                </c:pt>
                <c:pt idx="222">
                  <c:v>7.7098022460927992E-2</c:v>
                </c:pt>
                <c:pt idx="223">
                  <c:v>7.7518193359359999E-2</c:v>
                </c:pt>
                <c:pt idx="224">
                  <c:v>7.7873339843744005E-2</c:v>
                </c:pt>
                <c:pt idx="225">
                  <c:v>7.8204423828128006E-2</c:v>
                </c:pt>
                <c:pt idx="226">
                  <c:v>7.8561757812511998E-2</c:v>
                </c:pt>
                <c:pt idx="227">
                  <c:v>7.8929531250015991E-2</c:v>
                </c:pt>
                <c:pt idx="228">
                  <c:v>7.9495756835936002E-2</c:v>
                </c:pt>
                <c:pt idx="229">
                  <c:v>8.0054428710943995E-2</c:v>
                </c:pt>
                <c:pt idx="230">
                  <c:v>8.0593911132800011E-2</c:v>
                </c:pt>
                <c:pt idx="231">
                  <c:v>8.0947465820320003E-2</c:v>
                </c:pt>
                <c:pt idx="232">
                  <c:v>8.1298437500000001E-2</c:v>
                </c:pt>
                <c:pt idx="233">
                  <c:v>8.1760761718752004E-2</c:v>
                </c:pt>
                <c:pt idx="234">
                  <c:v>8.2139570312512011E-2</c:v>
                </c:pt>
                <c:pt idx="235">
                  <c:v>8.2512216796863991E-2</c:v>
                </c:pt>
                <c:pt idx="236">
                  <c:v>8.2940146484383998E-2</c:v>
                </c:pt>
                <c:pt idx="237">
                  <c:v>8.3348378906239987E-2</c:v>
                </c:pt>
                <c:pt idx="238">
                  <c:v>8.3819853515615994E-2</c:v>
                </c:pt>
                <c:pt idx="239">
                  <c:v>8.4295507812512008E-2</c:v>
                </c:pt>
                <c:pt idx="240">
                  <c:v>8.470703125001601E-2</c:v>
                </c:pt>
                <c:pt idx="241">
                  <c:v>8.5108007812512002E-2</c:v>
                </c:pt>
                <c:pt idx="242">
                  <c:v>8.5544687499999994E-2</c:v>
                </c:pt>
                <c:pt idx="243">
                  <c:v>8.5926376953120012E-2</c:v>
                </c:pt>
                <c:pt idx="244">
                  <c:v>8.6322187499999994E-2</c:v>
                </c:pt>
                <c:pt idx="245">
                  <c:v>8.6714921875008011E-2</c:v>
                </c:pt>
                <c:pt idx="246">
                  <c:v>8.7072753906239989E-2</c:v>
                </c:pt>
                <c:pt idx="247">
                  <c:v>8.7566894531264011E-2</c:v>
                </c:pt>
                <c:pt idx="248">
                  <c:v>8.7999589843744008E-2</c:v>
                </c:pt>
                <c:pt idx="249">
                  <c:v>8.8418173828127999E-2</c:v>
                </c:pt>
                <c:pt idx="250">
                  <c:v>8.8877021484384006E-2</c:v>
                </c:pt>
                <c:pt idx="251">
                  <c:v>8.9295996093760002E-2</c:v>
                </c:pt>
                <c:pt idx="252">
                  <c:v>8.9821259765632003E-2</c:v>
                </c:pt>
                <c:pt idx="253">
                  <c:v>9.0185849609375993E-2</c:v>
                </c:pt>
                <c:pt idx="254">
                  <c:v>9.0603730468735988E-2</c:v>
                </c:pt>
                <c:pt idx="255">
                  <c:v>9.1188554687487988E-2</c:v>
                </c:pt>
                <c:pt idx="256">
                  <c:v>9.1634873046879992E-2</c:v>
                </c:pt>
                <c:pt idx="257">
                  <c:v>9.2142832031264013E-2</c:v>
                </c:pt>
                <c:pt idx="258">
                  <c:v>9.2566884765632004E-2</c:v>
                </c:pt>
                <c:pt idx="259">
                  <c:v>9.2915273437503998E-2</c:v>
                </c:pt>
                <c:pt idx="260">
                  <c:v>9.3369443359359983E-2</c:v>
                </c:pt>
                <c:pt idx="261">
                  <c:v>9.3776787109375995E-2</c:v>
                </c:pt>
                <c:pt idx="262">
                  <c:v>9.4120400390624012E-2</c:v>
                </c:pt>
                <c:pt idx="263">
                  <c:v>9.4627773437504004E-2</c:v>
                </c:pt>
                <c:pt idx="264">
                  <c:v>9.5119628906239997E-2</c:v>
                </c:pt>
                <c:pt idx="265">
                  <c:v>9.5474375E-2</c:v>
                </c:pt>
                <c:pt idx="266">
                  <c:v>9.6011367187487998E-2</c:v>
                </c:pt>
                <c:pt idx="267">
                  <c:v>9.6486621093760008E-2</c:v>
                </c:pt>
                <c:pt idx="268">
                  <c:v>9.6812138671871995E-2</c:v>
                </c:pt>
                <c:pt idx="269">
                  <c:v>9.7308173828128008E-2</c:v>
                </c:pt>
                <c:pt idx="270">
                  <c:v>9.7792773437504005E-2</c:v>
                </c:pt>
                <c:pt idx="271">
                  <c:v>9.8411289062496007E-2</c:v>
                </c:pt>
                <c:pt idx="272">
                  <c:v>9.8828583984384002E-2</c:v>
                </c:pt>
                <c:pt idx="273">
                  <c:v>9.9278681640640007E-2</c:v>
                </c:pt>
                <c:pt idx="274">
                  <c:v>9.972828125001601E-2</c:v>
                </c:pt>
                <c:pt idx="275">
                  <c:v>0.10009237304688</c:v>
                </c:pt>
                <c:pt idx="276">
                  <c:v>0.100593173828128</c:v>
                </c:pt>
                <c:pt idx="277">
                  <c:v>0.101067636718752</c:v>
                </c:pt>
                <c:pt idx="278">
                  <c:v>0.101499238281248</c:v>
                </c:pt>
                <c:pt idx="279">
                  <c:v>0.101936416015616</c:v>
                </c:pt>
                <c:pt idx="280">
                  <c:v>0.102516259765632</c:v>
                </c:pt>
                <c:pt idx="281">
                  <c:v>0.102844160156256</c:v>
                </c:pt>
                <c:pt idx="282">
                  <c:v>0.10336761718748799</c:v>
                </c:pt>
                <c:pt idx="283">
                  <c:v>0.10390592773436799</c:v>
                </c:pt>
                <c:pt idx="284">
                  <c:v>0.104335527343744</c:v>
                </c:pt>
                <c:pt idx="285">
                  <c:v>0.10486658203126401</c:v>
                </c:pt>
                <c:pt idx="286">
                  <c:v>0.10551141601561599</c:v>
                </c:pt>
                <c:pt idx="287">
                  <c:v>0.105978916015616</c:v>
                </c:pt>
                <c:pt idx="288">
                  <c:v>0.10646490234374401</c:v>
                </c:pt>
                <c:pt idx="289">
                  <c:v>0.10706836914064001</c:v>
                </c:pt>
                <c:pt idx="290">
                  <c:v>0.10765223632812801</c:v>
                </c:pt>
                <c:pt idx="291">
                  <c:v>0.10813643554687999</c:v>
                </c:pt>
                <c:pt idx="292">
                  <c:v>0.10875462890623999</c:v>
                </c:pt>
                <c:pt idx="293">
                  <c:v>0.109320585937504</c:v>
                </c:pt>
                <c:pt idx="294">
                  <c:v>0.109843984375008</c:v>
                </c:pt>
                <c:pt idx="295">
                  <c:v>0.11031684570313602</c:v>
                </c:pt>
                <c:pt idx="296">
                  <c:v>0.11074673828124801</c:v>
                </c:pt>
                <c:pt idx="297">
                  <c:v>0.11122726562499199</c:v>
                </c:pt>
                <c:pt idx="298">
                  <c:v>0.11175831054687999</c:v>
                </c:pt>
                <c:pt idx="299">
                  <c:v>0.112231171875008</c:v>
                </c:pt>
                <c:pt idx="300">
                  <c:v>0.11266086914064</c:v>
                </c:pt>
                <c:pt idx="301">
                  <c:v>0.11317581054687999</c:v>
                </c:pt>
                <c:pt idx="302">
                  <c:v>0.11356243164064</c:v>
                </c:pt>
                <c:pt idx="303">
                  <c:v>0.11390738281251199</c:v>
                </c:pt>
                <c:pt idx="304">
                  <c:v>0.11441576171875199</c:v>
                </c:pt>
                <c:pt idx="305">
                  <c:v>0.114847841796864</c:v>
                </c:pt>
                <c:pt idx="306">
                  <c:v>0.11547268554687999</c:v>
                </c:pt>
                <c:pt idx="307">
                  <c:v>0.11604043945312001</c:v>
                </c:pt>
                <c:pt idx="308">
                  <c:v>0.116479990234368</c:v>
                </c:pt>
                <c:pt idx="309">
                  <c:v>0.11702526367187199</c:v>
                </c:pt>
                <c:pt idx="310">
                  <c:v>0.117586953124992</c:v>
                </c:pt>
                <c:pt idx="311">
                  <c:v>0.11793378906249601</c:v>
                </c:pt>
                <c:pt idx="312">
                  <c:v>0.11851715820313601</c:v>
                </c:pt>
                <c:pt idx="313">
                  <c:v>0.11884440429686399</c:v>
                </c:pt>
                <c:pt idx="314">
                  <c:v>0.11942041015625601</c:v>
                </c:pt>
                <c:pt idx="315">
                  <c:v>0.11995564453126401</c:v>
                </c:pt>
                <c:pt idx="316">
                  <c:v>0.12056945312499201</c:v>
                </c:pt>
                <c:pt idx="317">
                  <c:v>0.121015859375008</c:v>
                </c:pt>
                <c:pt idx="318">
                  <c:v>0.12133603515625602</c:v>
                </c:pt>
                <c:pt idx="319">
                  <c:v>0.12187673828124801</c:v>
                </c:pt>
                <c:pt idx="320">
                  <c:v>0.12233885742188799</c:v>
                </c:pt>
                <c:pt idx="321">
                  <c:v>0.12289427734374399</c:v>
                </c:pt>
                <c:pt idx="322">
                  <c:v>0.12349177734374399</c:v>
                </c:pt>
                <c:pt idx="323">
                  <c:v>0.12398462890624001</c:v>
                </c:pt>
                <c:pt idx="324">
                  <c:v>0.12457506835936</c:v>
                </c:pt>
                <c:pt idx="325">
                  <c:v>0.125150576171872</c:v>
                </c:pt>
                <c:pt idx="326">
                  <c:v>0.125732958984384</c:v>
                </c:pt>
                <c:pt idx="327">
                  <c:v>0.12605880859375998</c:v>
                </c:pt>
                <c:pt idx="328">
                  <c:v>0.12654131835936</c:v>
                </c:pt>
                <c:pt idx="329">
                  <c:v>0.12711185546873599</c:v>
                </c:pt>
                <c:pt idx="330">
                  <c:v>0.12760839843750399</c:v>
                </c:pt>
                <c:pt idx="331">
                  <c:v>0.12793812500000001</c:v>
                </c:pt>
                <c:pt idx="332">
                  <c:v>0.12850468749999999</c:v>
                </c:pt>
                <c:pt idx="333">
                  <c:v>0.129047080078112</c:v>
                </c:pt>
                <c:pt idx="334">
                  <c:v>0.12938556640624002</c:v>
                </c:pt>
                <c:pt idx="335">
                  <c:v>0.12972643554687999</c:v>
                </c:pt>
                <c:pt idx="336">
                  <c:v>0.13034621093750401</c:v>
                </c:pt>
                <c:pt idx="337">
                  <c:v>0.130668476562496</c:v>
                </c:pt>
                <c:pt idx="338">
                  <c:v>0.13125682617187198</c:v>
                </c:pt>
                <c:pt idx="339">
                  <c:v>0.13178916992188799</c:v>
                </c:pt>
                <c:pt idx="340">
                  <c:v>0.13212685546873598</c:v>
                </c:pt>
                <c:pt idx="341">
                  <c:v>0.13249816406249601</c:v>
                </c:pt>
                <c:pt idx="342">
                  <c:v>0.13308213867187199</c:v>
                </c:pt>
                <c:pt idx="343">
                  <c:v>0.13341723632812799</c:v>
                </c:pt>
                <c:pt idx="344">
                  <c:v>0.13402517578124801</c:v>
                </c:pt>
                <c:pt idx="345">
                  <c:v>0.13437987304687998</c:v>
                </c:pt>
                <c:pt idx="346">
                  <c:v>0.13500333007811202</c:v>
                </c:pt>
                <c:pt idx="347">
                  <c:v>0.13532858398438399</c:v>
                </c:pt>
                <c:pt idx="348">
                  <c:v>0.13591245117187201</c:v>
                </c:pt>
                <c:pt idx="349">
                  <c:v>0.13623760742188798</c:v>
                </c:pt>
                <c:pt idx="350">
                  <c:v>0.136857382812512</c:v>
                </c:pt>
                <c:pt idx="351">
                  <c:v>0.13718443359375998</c:v>
                </c:pt>
                <c:pt idx="352">
                  <c:v>0.137793164062496</c:v>
                </c:pt>
                <c:pt idx="353">
                  <c:v>0.138120605468736</c:v>
                </c:pt>
                <c:pt idx="354">
                  <c:v>0.13871104492188799</c:v>
                </c:pt>
                <c:pt idx="355">
                  <c:v>0.13925959960937601</c:v>
                </c:pt>
                <c:pt idx="356">
                  <c:v>0.13960206054687999</c:v>
                </c:pt>
                <c:pt idx="357">
                  <c:v>0.14016196289062402</c:v>
                </c:pt>
                <c:pt idx="358">
                  <c:v>0.140485625</c:v>
                </c:pt>
                <c:pt idx="359">
                  <c:v>0.14105188476563199</c:v>
                </c:pt>
                <c:pt idx="360">
                  <c:v>0.14143423828124801</c:v>
                </c:pt>
                <c:pt idx="361">
                  <c:v>0.142091611328128</c:v>
                </c:pt>
                <c:pt idx="362">
                  <c:v>0.14247207031251199</c:v>
                </c:pt>
                <c:pt idx="363">
                  <c:v>0.14281094726563201</c:v>
                </c:pt>
                <c:pt idx="364">
                  <c:v>0.14348065429686399</c:v>
                </c:pt>
                <c:pt idx="365">
                  <c:v>0.143821826171872</c:v>
                </c:pt>
                <c:pt idx="366">
                  <c:v>0.14446527343750401</c:v>
                </c:pt>
                <c:pt idx="367">
                  <c:v>0.14503263671875199</c:v>
                </c:pt>
                <c:pt idx="368">
                  <c:v>0.14540055664064</c:v>
                </c:pt>
                <c:pt idx="369">
                  <c:v>0.146002529296864</c:v>
                </c:pt>
                <c:pt idx="370">
                  <c:v>0.14636100585935999</c:v>
                </c:pt>
                <c:pt idx="371">
                  <c:v>0.14696357421875197</c:v>
                </c:pt>
                <c:pt idx="372">
                  <c:v>0.14734662109375998</c:v>
                </c:pt>
                <c:pt idx="373">
                  <c:v>0.14791884765625601</c:v>
                </c:pt>
                <c:pt idx="374">
                  <c:v>0.148255644531264</c:v>
                </c:pt>
                <c:pt idx="375">
                  <c:v>0.14882648437500801</c:v>
                </c:pt>
                <c:pt idx="376">
                  <c:v>0.14917830078124802</c:v>
                </c:pt>
                <c:pt idx="377">
                  <c:v>0.14950086914064001</c:v>
                </c:pt>
                <c:pt idx="378">
                  <c:v>0.15015216796873598</c:v>
                </c:pt>
                <c:pt idx="379">
                  <c:v>0.150774140624992</c:v>
                </c:pt>
                <c:pt idx="380">
                  <c:v>0.15113977539062401</c:v>
                </c:pt>
                <c:pt idx="381">
                  <c:v>0.151499541015616</c:v>
                </c:pt>
                <c:pt idx="382">
                  <c:v>0.15211872070313601</c:v>
                </c:pt>
                <c:pt idx="383">
                  <c:v>0.15269533203126401</c:v>
                </c:pt>
                <c:pt idx="384">
                  <c:v>0.15306783203126401</c:v>
                </c:pt>
                <c:pt idx="385">
                  <c:v>0.15341318359375999</c:v>
                </c:pt>
                <c:pt idx="386">
                  <c:v>0.154024902343744</c:v>
                </c:pt>
                <c:pt idx="387">
                  <c:v>0.15458778320313601</c:v>
                </c:pt>
                <c:pt idx="388">
                  <c:v>0.154961972656256</c:v>
                </c:pt>
                <c:pt idx="389">
                  <c:v>0.155324326171872</c:v>
                </c:pt>
                <c:pt idx="390">
                  <c:v>0.155678232421888</c:v>
                </c:pt>
                <c:pt idx="391">
                  <c:v>0.15607520507811201</c:v>
                </c:pt>
                <c:pt idx="392">
                  <c:v>0.156614013671872</c:v>
                </c:pt>
                <c:pt idx="393">
                  <c:v>0.15698263671875198</c:v>
                </c:pt>
                <c:pt idx="394">
                  <c:v>0.157334550781248</c:v>
                </c:pt>
                <c:pt idx="395">
                  <c:v>0.15802156249999999</c:v>
                </c:pt>
                <c:pt idx="396">
                  <c:v>0.15835337890624002</c:v>
                </c:pt>
                <c:pt idx="397">
                  <c:v>0.15898708007811202</c:v>
                </c:pt>
                <c:pt idx="398">
                  <c:v>0.15957393554687999</c:v>
                </c:pt>
                <c:pt idx="399">
                  <c:v>0.15995876953126401</c:v>
                </c:pt>
                <c:pt idx="400">
                  <c:v>0.16031317382812801</c:v>
                </c:pt>
                <c:pt idx="401">
                  <c:v>0.16102932617187199</c:v>
                </c:pt>
                <c:pt idx="402">
                  <c:v>0.16161787109376</c:v>
                </c:pt>
                <c:pt idx="403">
                  <c:v>0.16194870117187199</c:v>
                </c:pt>
                <c:pt idx="404">
                  <c:v>0.16259184570313601</c:v>
                </c:pt>
                <c:pt idx="405">
                  <c:v>0.162952216796864</c:v>
                </c:pt>
                <c:pt idx="406">
                  <c:v>0.16327498046873598</c:v>
                </c:pt>
                <c:pt idx="407">
                  <c:v>0.16400705078124803</c:v>
                </c:pt>
                <c:pt idx="408">
                  <c:v>0.164672695312512</c:v>
                </c:pt>
                <c:pt idx="409">
                  <c:v>0.16513630859376</c:v>
                </c:pt>
                <c:pt idx="410">
                  <c:v>0.16550353515625602</c:v>
                </c:pt>
                <c:pt idx="411">
                  <c:v>0.16587244140624002</c:v>
                </c:pt>
                <c:pt idx="412">
                  <c:v>0.16628166015625601</c:v>
                </c:pt>
                <c:pt idx="413">
                  <c:v>0.16668439453126402</c:v>
                </c:pt>
                <c:pt idx="414">
                  <c:v>0.167034511718752</c:v>
                </c:pt>
                <c:pt idx="415">
                  <c:v>0.16741964843750401</c:v>
                </c:pt>
                <c:pt idx="416">
                  <c:v>0.16804101562499199</c:v>
                </c:pt>
                <c:pt idx="417">
                  <c:v>0.168454609375008</c:v>
                </c:pt>
                <c:pt idx="418">
                  <c:v>0.169117050781248</c:v>
                </c:pt>
                <c:pt idx="419">
                  <c:v>0.169499492187488</c:v>
                </c:pt>
                <c:pt idx="420">
                  <c:v>0.169850820312512</c:v>
                </c:pt>
                <c:pt idx="421">
                  <c:v>0.17054060546873601</c:v>
                </c:pt>
                <c:pt idx="422">
                  <c:v>0.17091460937500799</c:v>
                </c:pt>
                <c:pt idx="423">
                  <c:v>0.17160132812499201</c:v>
                </c:pt>
                <c:pt idx="424">
                  <c:v>0.17195611328124802</c:v>
                </c:pt>
                <c:pt idx="425">
                  <c:v>0.172334589843744</c:v>
                </c:pt>
                <c:pt idx="426">
                  <c:v>0.172655175781248</c:v>
                </c:pt>
                <c:pt idx="427">
                  <c:v>0.172997324218752</c:v>
                </c:pt>
                <c:pt idx="428">
                  <c:v>0.173679375</c:v>
                </c:pt>
                <c:pt idx="429">
                  <c:v>0.174253886718752</c:v>
                </c:pt>
                <c:pt idx="430">
                  <c:v>0.17465822265625602</c:v>
                </c:pt>
                <c:pt idx="431">
                  <c:v>0.17506056640624001</c:v>
                </c:pt>
                <c:pt idx="432">
                  <c:v>0.175674179687488</c:v>
                </c:pt>
                <c:pt idx="433">
                  <c:v>0.17604617187500798</c:v>
                </c:pt>
                <c:pt idx="434">
                  <c:v>0.17638853515625602</c:v>
                </c:pt>
                <c:pt idx="435">
                  <c:v>0.176754882812512</c:v>
                </c:pt>
                <c:pt idx="436">
                  <c:v>0.17713126953126401</c:v>
                </c:pt>
                <c:pt idx="437">
                  <c:v>0.17750158203126401</c:v>
                </c:pt>
                <c:pt idx="438">
                  <c:v>0.17789048828124801</c:v>
                </c:pt>
                <c:pt idx="439">
                  <c:v>0.17828376953126401</c:v>
                </c:pt>
                <c:pt idx="440">
                  <c:v>0.17903812499999999</c:v>
                </c:pt>
                <c:pt idx="441">
                  <c:v>0.179448339843744</c:v>
                </c:pt>
                <c:pt idx="442">
                  <c:v>0.17980640625001601</c:v>
                </c:pt>
                <c:pt idx="443">
                  <c:v>0.180195625</c:v>
                </c:pt>
                <c:pt idx="444">
                  <c:v>0.180568925781248</c:v>
                </c:pt>
                <c:pt idx="445">
                  <c:v>0.180911875</c:v>
                </c:pt>
                <c:pt idx="446">
                  <c:v>0.18133650390624001</c:v>
                </c:pt>
                <c:pt idx="447">
                  <c:v>0.18171675781251201</c:v>
                </c:pt>
                <c:pt idx="448">
                  <c:v>0.18204201171875198</c:v>
                </c:pt>
                <c:pt idx="449">
                  <c:v>0.18248544921875198</c:v>
                </c:pt>
                <c:pt idx="450">
                  <c:v>0.18281597656249601</c:v>
                </c:pt>
                <c:pt idx="451">
                  <c:v>0.18314351562499201</c:v>
                </c:pt>
                <c:pt idx="452">
                  <c:v>0.18353888671875199</c:v>
                </c:pt>
                <c:pt idx="453">
                  <c:v>0.18394869140624001</c:v>
                </c:pt>
                <c:pt idx="454">
                  <c:v>0.18432109375001601</c:v>
                </c:pt>
                <c:pt idx="455">
                  <c:v>0.18474939453126402</c:v>
                </c:pt>
                <c:pt idx="456">
                  <c:v>0.18512925781251199</c:v>
                </c:pt>
                <c:pt idx="457">
                  <c:v>0.18549271484374399</c:v>
                </c:pt>
                <c:pt idx="458">
                  <c:v>0.18590728515625601</c:v>
                </c:pt>
                <c:pt idx="459">
                  <c:v>0.186294609375008</c:v>
                </c:pt>
                <c:pt idx="460">
                  <c:v>0.18666453125001603</c:v>
                </c:pt>
                <c:pt idx="461">
                  <c:v>0.187099785156256</c:v>
                </c:pt>
                <c:pt idx="462">
                  <c:v>0.18744802734374399</c:v>
                </c:pt>
                <c:pt idx="463">
                  <c:v>0.18814896484374399</c:v>
                </c:pt>
                <c:pt idx="464">
                  <c:v>0.18851291015625601</c:v>
                </c:pt>
                <c:pt idx="465">
                  <c:v>0.18924976562499202</c:v>
                </c:pt>
                <c:pt idx="466">
                  <c:v>0.18961779296873599</c:v>
                </c:pt>
                <c:pt idx="467">
                  <c:v>0.18996501953126402</c:v>
                </c:pt>
                <c:pt idx="468">
                  <c:v>0.19037443359376</c:v>
                </c:pt>
                <c:pt idx="469">
                  <c:v>0.19073757812499201</c:v>
                </c:pt>
                <c:pt idx="470">
                  <c:v>0.191112460937504</c:v>
                </c:pt>
                <c:pt idx="471">
                  <c:v>0.191563046875008</c:v>
                </c:pt>
                <c:pt idx="472">
                  <c:v>0.191938730468736</c:v>
                </c:pt>
                <c:pt idx="473">
                  <c:v>0.192265976562496</c:v>
                </c:pt>
                <c:pt idx="474">
                  <c:v>0.19271466796873599</c:v>
                </c:pt>
                <c:pt idx="475">
                  <c:v>0.193043613281248</c:v>
                </c:pt>
                <c:pt idx="476">
                  <c:v>0.19342347656249601</c:v>
                </c:pt>
                <c:pt idx="477">
                  <c:v>0.19385277343750401</c:v>
                </c:pt>
                <c:pt idx="478">
                  <c:v>0.194232421875008</c:v>
                </c:pt>
                <c:pt idx="479">
                  <c:v>0.19457966796873599</c:v>
                </c:pt>
                <c:pt idx="480">
                  <c:v>0.19500349609375997</c:v>
                </c:pt>
                <c:pt idx="481">
                  <c:v>0.19538484375001602</c:v>
                </c:pt>
                <c:pt idx="482">
                  <c:v>0.195755664062496</c:v>
                </c:pt>
                <c:pt idx="483">
                  <c:v>0.196220664062496</c:v>
                </c:pt>
                <c:pt idx="484">
                  <c:v>0.19662548828124801</c:v>
                </c:pt>
                <c:pt idx="485">
                  <c:v>0.19699392578124802</c:v>
                </c:pt>
                <c:pt idx="486">
                  <c:v>0.197409101562496</c:v>
                </c:pt>
                <c:pt idx="487">
                  <c:v>0.19777523437500799</c:v>
                </c:pt>
                <c:pt idx="488">
                  <c:v>0.198125546875008</c:v>
                </c:pt>
                <c:pt idx="489">
                  <c:v>0.19852003906249599</c:v>
                </c:pt>
                <c:pt idx="490">
                  <c:v>0.19888826171875199</c:v>
                </c:pt>
                <c:pt idx="491">
                  <c:v>0.199241367187488</c:v>
                </c:pt>
                <c:pt idx="492">
                  <c:v>0.199690859375008</c:v>
                </c:pt>
                <c:pt idx="493">
                  <c:v>0.20010214843750398</c:v>
                </c:pt>
                <c:pt idx="494">
                  <c:v>0.200452070312512</c:v>
                </c:pt>
                <c:pt idx="495">
                  <c:v>0.20089886718748801</c:v>
                </c:pt>
                <c:pt idx="496">
                  <c:v>0.20124113281251199</c:v>
                </c:pt>
                <c:pt idx="497">
                  <c:v>0.20159046875001602</c:v>
                </c:pt>
                <c:pt idx="498">
                  <c:v>0.20201787109375999</c:v>
                </c:pt>
                <c:pt idx="499">
                  <c:v>0.20242628906249599</c:v>
                </c:pt>
                <c:pt idx="500">
                  <c:v>0.20280037109375998</c:v>
                </c:pt>
                <c:pt idx="501">
                  <c:v>0.20322529296873598</c:v>
                </c:pt>
                <c:pt idx="502">
                  <c:v>0.203575917968736</c:v>
                </c:pt>
                <c:pt idx="503">
                  <c:v>0.204290175781248</c:v>
                </c:pt>
                <c:pt idx="504">
                  <c:v>0.20468367187500799</c:v>
                </c:pt>
                <c:pt idx="505">
                  <c:v>0.20506453125001603</c:v>
                </c:pt>
                <c:pt idx="506">
                  <c:v>0.20550466796873598</c:v>
                </c:pt>
                <c:pt idx="507">
                  <c:v>0.205850019531264</c:v>
                </c:pt>
                <c:pt idx="508">
                  <c:v>0.20618222656249599</c:v>
                </c:pt>
                <c:pt idx="509">
                  <c:v>0.20655462890624002</c:v>
                </c:pt>
                <c:pt idx="510">
                  <c:v>0.20692792968748799</c:v>
                </c:pt>
                <c:pt idx="511">
                  <c:v>0.20727855468748801</c:v>
                </c:pt>
                <c:pt idx="512">
                  <c:v>0.207695507812512</c:v>
                </c:pt>
                <c:pt idx="513">
                  <c:v>0.20807646484374398</c:v>
                </c:pt>
                <c:pt idx="514">
                  <c:v>0.20882177734374399</c:v>
                </c:pt>
                <c:pt idx="515">
                  <c:v>0.20922929687500799</c:v>
                </c:pt>
                <c:pt idx="516">
                  <c:v>0.20965003906249599</c:v>
                </c:pt>
                <c:pt idx="517">
                  <c:v>0.21014787109375999</c:v>
                </c:pt>
                <c:pt idx="518">
                  <c:v>0.21062242187500799</c:v>
                </c:pt>
                <c:pt idx="519">
                  <c:v>0.21102566406249601</c:v>
                </c:pt>
                <c:pt idx="520">
                  <c:v>0.211485097656256</c:v>
                </c:pt>
                <c:pt idx="521">
                  <c:v>0.21189638671875199</c:v>
                </c:pt>
                <c:pt idx="522">
                  <c:v>0.21226589843750399</c:v>
                </c:pt>
                <c:pt idx="523">
                  <c:v>0.21273060546873598</c:v>
                </c:pt>
                <c:pt idx="524">
                  <c:v>0.21311455078124802</c:v>
                </c:pt>
                <c:pt idx="525">
                  <c:v>0.21344208984374399</c:v>
                </c:pt>
                <c:pt idx="526">
                  <c:v>0.21391615234374398</c:v>
                </c:pt>
                <c:pt idx="527">
                  <c:v>0.21430984375001602</c:v>
                </c:pt>
                <c:pt idx="528">
                  <c:v>0.215036835937504</c:v>
                </c:pt>
                <c:pt idx="529">
                  <c:v>0.215412714843744</c:v>
                </c:pt>
                <c:pt idx="530">
                  <c:v>0.21579517578124802</c:v>
                </c:pt>
                <c:pt idx="531">
                  <c:v>0.21624943359375998</c:v>
                </c:pt>
                <c:pt idx="532">
                  <c:v>0.21667406249999999</c:v>
                </c:pt>
                <c:pt idx="533">
                  <c:v>0.21706425781251198</c:v>
                </c:pt>
                <c:pt idx="534">
                  <c:v>0.21751843749999999</c:v>
                </c:pt>
                <c:pt idx="535">
                  <c:v>0.21787929687500801</c:v>
                </c:pt>
                <c:pt idx="536">
                  <c:v>0.21824513671875198</c:v>
                </c:pt>
                <c:pt idx="537">
                  <c:v>0.21877080078124803</c:v>
                </c:pt>
                <c:pt idx="538">
                  <c:v>0.219186074218752</c:v>
                </c:pt>
                <c:pt idx="539">
                  <c:v>0.21959230468748797</c:v>
                </c:pt>
                <c:pt idx="540">
                  <c:v>0.22003185546873599</c:v>
                </c:pt>
                <c:pt idx="541">
                  <c:v>0.22041996093750396</c:v>
                </c:pt>
                <c:pt idx="542">
                  <c:v>0.22080570312499201</c:v>
                </c:pt>
                <c:pt idx="543">
                  <c:v>0.22123359375001603</c:v>
                </c:pt>
                <c:pt idx="544">
                  <c:v>0.22167224609375999</c:v>
                </c:pt>
                <c:pt idx="545">
                  <c:v>0.22207250000000001</c:v>
                </c:pt>
                <c:pt idx="546">
                  <c:v>0.22252716796873601</c:v>
                </c:pt>
                <c:pt idx="547">
                  <c:v>0.22288693359375999</c:v>
                </c:pt>
                <c:pt idx="548">
                  <c:v>0.22323734375001603</c:v>
                </c:pt>
                <c:pt idx="549">
                  <c:v>0.223661171875008</c:v>
                </c:pt>
                <c:pt idx="550">
                  <c:v>0.22406929687500798</c:v>
                </c:pt>
                <c:pt idx="551">
                  <c:v>0.22450406249999999</c:v>
                </c:pt>
                <c:pt idx="552">
                  <c:v>0.22492947265625601</c:v>
                </c:pt>
                <c:pt idx="553">
                  <c:v>0.22533708984374398</c:v>
                </c:pt>
                <c:pt idx="554">
                  <c:v>0.22572490234374398</c:v>
                </c:pt>
                <c:pt idx="555">
                  <c:v>0.22617130859375997</c:v>
                </c:pt>
                <c:pt idx="556">
                  <c:v>0.226579921875008</c:v>
                </c:pt>
                <c:pt idx="557">
                  <c:v>0.22694546875001601</c:v>
                </c:pt>
                <c:pt idx="558">
                  <c:v>0.22743980468748798</c:v>
                </c:pt>
                <c:pt idx="559">
                  <c:v>0.22786333984374399</c:v>
                </c:pt>
                <c:pt idx="560">
                  <c:v>0.228260703124992</c:v>
                </c:pt>
                <c:pt idx="561">
                  <c:v>0.22865548828124801</c:v>
                </c:pt>
                <c:pt idx="562">
                  <c:v>0.2290384375</c:v>
                </c:pt>
                <c:pt idx="563">
                  <c:v>0.22944615234374399</c:v>
                </c:pt>
                <c:pt idx="564">
                  <c:v>0.22988359375001599</c:v>
                </c:pt>
                <c:pt idx="565">
                  <c:v>0.23031966796873599</c:v>
                </c:pt>
                <c:pt idx="566">
                  <c:v>0.23071972656249604</c:v>
                </c:pt>
                <c:pt idx="567">
                  <c:v>0.231200332031264</c:v>
                </c:pt>
                <c:pt idx="568">
                  <c:v>0.23162039062499201</c:v>
                </c:pt>
                <c:pt idx="569">
                  <c:v>0.23199865234374398</c:v>
                </c:pt>
                <c:pt idx="570">
                  <c:v>0.23244009765625601</c:v>
                </c:pt>
                <c:pt idx="571">
                  <c:v>0.23286958984374398</c:v>
                </c:pt>
                <c:pt idx="572">
                  <c:v>0.23330902343750398</c:v>
                </c:pt>
                <c:pt idx="573">
                  <c:v>0.23380884765625601</c:v>
                </c:pt>
                <c:pt idx="574">
                  <c:v>0.23424431640624002</c:v>
                </c:pt>
                <c:pt idx="575">
                  <c:v>0.23462685546873599</c:v>
                </c:pt>
                <c:pt idx="576">
                  <c:v>0.23504332031251202</c:v>
                </c:pt>
                <c:pt idx="577">
                  <c:v>0.23548714843750398</c:v>
                </c:pt>
                <c:pt idx="578">
                  <c:v>0.23629749999999999</c:v>
                </c:pt>
                <c:pt idx="579">
                  <c:v>0.23679394531251202</c:v>
                </c:pt>
                <c:pt idx="580">
                  <c:v>0.23721337890624003</c:v>
                </c:pt>
                <c:pt idx="581">
                  <c:v>0.23773826171875198</c:v>
                </c:pt>
                <c:pt idx="582">
                  <c:v>0.2381690625</c:v>
                </c:pt>
                <c:pt idx="583">
                  <c:v>0.238576484375008</c:v>
                </c:pt>
                <c:pt idx="584">
                  <c:v>0.23898050781251201</c:v>
                </c:pt>
                <c:pt idx="585">
                  <c:v>0.23941318359375999</c:v>
                </c:pt>
                <c:pt idx="586">
                  <c:v>0.23982666015625601</c:v>
                </c:pt>
                <c:pt idx="587">
                  <c:v>0.24035941406249603</c:v>
                </c:pt>
                <c:pt idx="588">
                  <c:v>0.24076234375001598</c:v>
                </c:pt>
                <c:pt idx="589">
                  <c:v>0.24111535156249603</c:v>
                </c:pt>
                <c:pt idx="590">
                  <c:v>0.24154962890624002</c:v>
                </c:pt>
                <c:pt idx="591">
                  <c:v>0.24194332031251203</c:v>
                </c:pt>
                <c:pt idx="592">
                  <c:v>0.24235113281251203</c:v>
                </c:pt>
                <c:pt idx="593">
                  <c:v>0.24282726562499199</c:v>
                </c:pt>
                <c:pt idx="594">
                  <c:v>0.24334330078124802</c:v>
                </c:pt>
                <c:pt idx="595">
                  <c:v>0.24380382812499199</c:v>
                </c:pt>
                <c:pt idx="596">
                  <c:v>0.24423193359375997</c:v>
                </c:pt>
                <c:pt idx="597">
                  <c:v>0.24468570312499199</c:v>
                </c:pt>
                <c:pt idx="598">
                  <c:v>0.24512763671875198</c:v>
                </c:pt>
                <c:pt idx="599">
                  <c:v>0.24560576171875198</c:v>
                </c:pt>
                <c:pt idx="600">
                  <c:v>0.2460871875</c:v>
                </c:pt>
                <c:pt idx="601">
                  <c:v>0.24648853515625602</c:v>
                </c:pt>
                <c:pt idx="602">
                  <c:v>0.246937421875008</c:v>
                </c:pt>
                <c:pt idx="603">
                  <c:v>0.247386425781248</c:v>
                </c:pt>
                <c:pt idx="604">
                  <c:v>0.247847949218752</c:v>
                </c:pt>
                <c:pt idx="605">
                  <c:v>0.24835949218748798</c:v>
                </c:pt>
                <c:pt idx="606">
                  <c:v>0.24893869140624</c:v>
                </c:pt>
                <c:pt idx="607">
                  <c:v>0.24933039062499202</c:v>
                </c:pt>
                <c:pt idx="608">
                  <c:v>0.24982105468748797</c:v>
                </c:pt>
                <c:pt idx="609">
                  <c:v>0.25031998046873599</c:v>
                </c:pt>
                <c:pt idx="610">
                  <c:v>0.25075255859376</c:v>
                </c:pt>
                <c:pt idx="611">
                  <c:v>0.25126283203126398</c:v>
                </c:pt>
                <c:pt idx="612">
                  <c:v>0.25178671875001601</c:v>
                </c:pt>
                <c:pt idx="613">
                  <c:v>0.252260781250016</c:v>
                </c:pt>
                <c:pt idx="614">
                  <c:v>0.25272896484374396</c:v>
                </c:pt>
                <c:pt idx="615">
                  <c:v>0.25319267578124799</c:v>
                </c:pt>
                <c:pt idx="616">
                  <c:v>0.25356417968748796</c:v>
                </c:pt>
                <c:pt idx="617">
                  <c:v>0.25409314453126403</c:v>
                </c:pt>
                <c:pt idx="618">
                  <c:v>0.25461255859375997</c:v>
                </c:pt>
                <c:pt idx="619">
                  <c:v>0.25503699218748799</c:v>
                </c:pt>
                <c:pt idx="620">
                  <c:v>0.25551035156249602</c:v>
                </c:pt>
                <c:pt idx="621">
                  <c:v>0.25601742187500798</c:v>
                </c:pt>
                <c:pt idx="622">
                  <c:v>0.25643339843750396</c:v>
                </c:pt>
                <c:pt idx="623">
                  <c:v>0.25687572265625602</c:v>
                </c:pt>
                <c:pt idx="624">
                  <c:v>0.25738478515625601</c:v>
                </c:pt>
                <c:pt idx="625">
                  <c:v>0.257835761718752</c:v>
                </c:pt>
                <c:pt idx="626">
                  <c:v>0.258369511718752</c:v>
                </c:pt>
                <c:pt idx="627">
                  <c:v>0.25890374999999999</c:v>
                </c:pt>
                <c:pt idx="628">
                  <c:v>0.25928349609376</c:v>
                </c:pt>
                <c:pt idx="629">
                  <c:v>0.25974941406249602</c:v>
                </c:pt>
                <c:pt idx="630">
                  <c:v>0.26027091796873597</c:v>
                </c:pt>
                <c:pt idx="631">
                  <c:v>0.26070755859375999</c:v>
                </c:pt>
                <c:pt idx="632">
                  <c:v>0.26121712890623999</c:v>
                </c:pt>
                <c:pt idx="633">
                  <c:v>0.26175892578124799</c:v>
                </c:pt>
                <c:pt idx="634">
                  <c:v>0.262198671875008</c:v>
                </c:pt>
                <c:pt idx="635">
                  <c:v>0.26266068359375999</c:v>
                </c:pt>
                <c:pt idx="636">
                  <c:v>0.26313613281251202</c:v>
                </c:pt>
                <c:pt idx="637">
                  <c:v>0.26351759765625599</c:v>
                </c:pt>
                <c:pt idx="638">
                  <c:v>0.26403203125001601</c:v>
                </c:pt>
                <c:pt idx="639">
                  <c:v>0.26460953125001602</c:v>
                </c:pt>
                <c:pt idx="640">
                  <c:v>0.26505435546873601</c:v>
                </c:pt>
                <c:pt idx="641">
                  <c:v>0.26560281250000001</c:v>
                </c:pt>
                <c:pt idx="642">
                  <c:v>0.26613792968748801</c:v>
                </c:pt>
                <c:pt idx="643">
                  <c:v>0.26660263671875201</c:v>
                </c:pt>
                <c:pt idx="644">
                  <c:v>0.26708695312499198</c:v>
                </c:pt>
                <c:pt idx="645">
                  <c:v>0.26760308593750398</c:v>
                </c:pt>
                <c:pt idx="646">
                  <c:v>0.26803496093750395</c:v>
                </c:pt>
                <c:pt idx="647">
                  <c:v>0.26854601562499203</c:v>
                </c:pt>
                <c:pt idx="648">
                  <c:v>0.26907976562499203</c:v>
                </c:pt>
                <c:pt idx="649">
                  <c:v>0.26949591796873601</c:v>
                </c:pt>
                <c:pt idx="650">
                  <c:v>0.27000986328124799</c:v>
                </c:pt>
                <c:pt idx="651">
                  <c:v>0.27048333984374401</c:v>
                </c:pt>
                <c:pt idx="652">
                  <c:v>0.270873828124992</c:v>
                </c:pt>
                <c:pt idx="653">
                  <c:v>0.27132998046873602</c:v>
                </c:pt>
                <c:pt idx="654">
                  <c:v>0.27187845703126401</c:v>
                </c:pt>
                <c:pt idx="655">
                  <c:v>0.27233072265625602</c:v>
                </c:pt>
                <c:pt idx="656">
                  <c:v>0.27283003906249603</c:v>
                </c:pt>
                <c:pt idx="657">
                  <c:v>0.27337511718748797</c:v>
                </c:pt>
                <c:pt idx="658">
                  <c:v>0.27377138671875201</c:v>
                </c:pt>
                <c:pt idx="659">
                  <c:v>0.27429597656249605</c:v>
                </c:pt>
                <c:pt idx="660">
                  <c:v>0.274818574218752</c:v>
                </c:pt>
                <c:pt idx="661">
                  <c:v>0.27527960937500801</c:v>
                </c:pt>
                <c:pt idx="662">
                  <c:v>0.27578101562499202</c:v>
                </c:pt>
                <c:pt idx="663">
                  <c:v>0.276328867187488</c:v>
                </c:pt>
                <c:pt idx="664">
                  <c:v>0.27680212890624001</c:v>
                </c:pt>
                <c:pt idx="665">
                  <c:v>0.27730464843750396</c:v>
                </c:pt>
                <c:pt idx="666">
                  <c:v>0.27785767578124804</c:v>
                </c:pt>
                <c:pt idx="667">
                  <c:v>0.278289667968736</c:v>
                </c:pt>
                <c:pt idx="668">
                  <c:v>0.27886476562499202</c:v>
                </c:pt>
                <c:pt idx="669">
                  <c:v>0.27937134765625599</c:v>
                </c:pt>
                <c:pt idx="670">
                  <c:v>0.279858242187488</c:v>
                </c:pt>
                <c:pt idx="671">
                  <c:v>0.28035935546873597</c:v>
                </c:pt>
                <c:pt idx="672">
                  <c:v>0.28095337890624</c:v>
                </c:pt>
                <c:pt idx="673">
                  <c:v>0.28139072265625603</c:v>
                </c:pt>
                <c:pt idx="674">
                  <c:v>0.28187373046873598</c:v>
                </c:pt>
                <c:pt idx="675">
                  <c:v>0.28244994140624002</c:v>
                </c:pt>
                <c:pt idx="676">
                  <c:v>0.28295703125001598</c:v>
                </c:pt>
                <c:pt idx="677">
                  <c:v>0.283503203124992</c:v>
                </c:pt>
                <c:pt idx="678">
                  <c:v>0.28404867187500799</c:v>
                </c:pt>
                <c:pt idx="679">
                  <c:v>0.28457037109375999</c:v>
                </c:pt>
                <c:pt idx="680">
                  <c:v>0.28510837890624002</c:v>
                </c:pt>
                <c:pt idx="681">
                  <c:v>0.285660625</c:v>
                </c:pt>
                <c:pt idx="682">
                  <c:v>0.28615068359376</c:v>
                </c:pt>
                <c:pt idx="683">
                  <c:v>0.28669029296873599</c:v>
                </c:pt>
                <c:pt idx="684">
                  <c:v>0.28723308593750396</c:v>
                </c:pt>
                <c:pt idx="685">
                  <c:v>0.28774652343750395</c:v>
                </c:pt>
                <c:pt idx="686">
                  <c:v>0.28823173828124804</c:v>
                </c:pt>
                <c:pt idx="687">
                  <c:v>0.28880705078124802</c:v>
                </c:pt>
                <c:pt idx="688">
                  <c:v>0.28933611328124803</c:v>
                </c:pt>
                <c:pt idx="689">
                  <c:v>0.28984169921875197</c:v>
                </c:pt>
                <c:pt idx="690">
                  <c:v>0.29043689453126403</c:v>
                </c:pt>
                <c:pt idx="691">
                  <c:v>0.29093722656249604</c:v>
                </c:pt>
                <c:pt idx="692">
                  <c:v>0.29142529296873598</c:v>
                </c:pt>
                <c:pt idx="693">
                  <c:v>0.29202160156249601</c:v>
                </c:pt>
                <c:pt idx="694">
                  <c:v>0.29254091796873599</c:v>
                </c:pt>
                <c:pt idx="695">
                  <c:v>0.29301347656249604</c:v>
                </c:pt>
                <c:pt idx="696">
                  <c:v>0.29358949218748798</c:v>
                </c:pt>
                <c:pt idx="697">
                  <c:v>0.29412849609375996</c:v>
                </c:pt>
                <c:pt idx="698">
                  <c:v>0.29461947265625599</c:v>
                </c:pt>
                <c:pt idx="699">
                  <c:v>0.29513818359375998</c:v>
                </c:pt>
                <c:pt idx="700">
                  <c:v>0.29562367187500799</c:v>
                </c:pt>
                <c:pt idx="701">
                  <c:v>0.29616597656249605</c:v>
                </c:pt>
                <c:pt idx="702">
                  <c:v>0.29676039062499199</c:v>
                </c:pt>
                <c:pt idx="703">
                  <c:v>0.29727312500000003</c:v>
                </c:pt>
                <c:pt idx="704">
                  <c:v>0.29776220703126399</c:v>
                </c:pt>
                <c:pt idx="705">
                  <c:v>0.29833851562499203</c:v>
                </c:pt>
                <c:pt idx="706">
                  <c:v>0.29886480468748799</c:v>
                </c:pt>
                <c:pt idx="707">
                  <c:v>0.29930513671875197</c:v>
                </c:pt>
                <c:pt idx="708">
                  <c:v>0.29980673828124799</c:v>
                </c:pt>
                <c:pt idx="709">
                  <c:v>0.30034953125001601</c:v>
                </c:pt>
                <c:pt idx="710">
                  <c:v>0.30078976562499199</c:v>
                </c:pt>
                <c:pt idx="711">
                  <c:v>0.301314648437504</c:v>
                </c:pt>
                <c:pt idx="712">
                  <c:v>0.301836152343744</c:v>
                </c:pt>
                <c:pt idx="713">
                  <c:v>0.30237177734374399</c:v>
                </c:pt>
                <c:pt idx="714">
                  <c:v>0.302971875</c:v>
                </c:pt>
                <c:pt idx="715">
                  <c:v>0.30354439453126403</c:v>
                </c:pt>
                <c:pt idx="716">
                  <c:v>0.30406023437500801</c:v>
                </c:pt>
                <c:pt idx="717">
                  <c:v>0.30461386718748795</c:v>
                </c:pt>
                <c:pt idx="718">
                  <c:v>0.30522208984374399</c:v>
                </c:pt>
                <c:pt idx="719">
                  <c:v>0.30575005859375998</c:v>
                </c:pt>
                <c:pt idx="720">
                  <c:v>0.30634755859376001</c:v>
                </c:pt>
                <c:pt idx="721">
                  <c:v>0.30694744140624003</c:v>
                </c:pt>
                <c:pt idx="722">
                  <c:v>0.30742478515625599</c:v>
                </c:pt>
                <c:pt idx="723">
                  <c:v>0.3079734375</c:v>
                </c:pt>
                <c:pt idx="724">
                  <c:v>0.30850597656249601</c:v>
                </c:pt>
                <c:pt idx="725">
                  <c:v>0.308966601562496</c:v>
                </c:pt>
                <c:pt idx="726">
                  <c:v>0.30949666015625599</c:v>
                </c:pt>
                <c:pt idx="727">
                  <c:v>0.31013136718748796</c:v>
                </c:pt>
                <c:pt idx="728">
                  <c:v>0.31066539062499199</c:v>
                </c:pt>
                <c:pt idx="729">
                  <c:v>0.311254843750016</c:v>
                </c:pt>
                <c:pt idx="730">
                  <c:v>0.31185949218748799</c:v>
                </c:pt>
                <c:pt idx="731">
                  <c:v>0.312351152343744</c:v>
                </c:pt>
                <c:pt idx="732">
                  <c:v>0.31293253906249602</c:v>
                </c:pt>
                <c:pt idx="733">
                  <c:v>0.31350724609375996</c:v>
                </c:pt>
                <c:pt idx="734">
                  <c:v>0.31404257812499198</c:v>
                </c:pt>
                <c:pt idx="735">
                  <c:v>0.31462515625001597</c:v>
                </c:pt>
                <c:pt idx="736">
                  <c:v>0.315210527343744</c:v>
                </c:pt>
                <c:pt idx="737">
                  <c:v>0.31566140625001599</c:v>
                </c:pt>
                <c:pt idx="738">
                  <c:v>0.31621572265625603</c:v>
                </c:pt>
                <c:pt idx="739">
                  <c:v>0.31676369140624</c:v>
                </c:pt>
                <c:pt idx="740">
                  <c:v>0.31726320312499201</c:v>
                </c:pt>
                <c:pt idx="741">
                  <c:v>0.31782021484374401</c:v>
                </c:pt>
                <c:pt idx="742">
                  <c:v>0.31842199218748796</c:v>
                </c:pt>
                <c:pt idx="743">
                  <c:v>0.31891455078124803</c:v>
                </c:pt>
                <c:pt idx="744">
                  <c:v>0.31941714843750396</c:v>
                </c:pt>
                <c:pt idx="745">
                  <c:v>0.32001802734368001</c:v>
                </c:pt>
                <c:pt idx="746">
                  <c:v>0.32054261718751997</c:v>
                </c:pt>
                <c:pt idx="747">
                  <c:v>0.32111574218751998</c:v>
                </c:pt>
                <c:pt idx="748">
                  <c:v>0.32173720703136</c:v>
                </c:pt>
                <c:pt idx="749">
                  <c:v>0.32230427734368</c:v>
                </c:pt>
                <c:pt idx="750">
                  <c:v>0.32288296875007999</c:v>
                </c:pt>
                <c:pt idx="751">
                  <c:v>0.32354242187487997</c:v>
                </c:pt>
                <c:pt idx="752">
                  <c:v>0.32409328124992004</c:v>
                </c:pt>
                <c:pt idx="753">
                  <c:v>0.32467923828127998</c:v>
                </c:pt>
                <c:pt idx="754">
                  <c:v>0.32532496093760005</c:v>
                </c:pt>
                <c:pt idx="755">
                  <c:v>0.32587332031263999</c:v>
                </c:pt>
                <c:pt idx="756">
                  <c:v>0.32651626953120005</c:v>
                </c:pt>
                <c:pt idx="757">
                  <c:v>0.32715126953120005</c:v>
                </c:pt>
                <c:pt idx="758">
                  <c:v>0.32770332031263999</c:v>
                </c:pt>
                <c:pt idx="759">
                  <c:v>0.32831175781248001</c:v>
                </c:pt>
                <c:pt idx="760">
                  <c:v>0.32897449218751995</c:v>
                </c:pt>
                <c:pt idx="761">
                  <c:v>0.32955109375008002</c:v>
                </c:pt>
                <c:pt idx="762">
                  <c:v>0.33015875</c:v>
                </c:pt>
                <c:pt idx="763">
                  <c:v>0.33080867187488</c:v>
                </c:pt>
                <c:pt idx="764">
                  <c:v>0.33140523437504005</c:v>
                </c:pt>
                <c:pt idx="765">
                  <c:v>0.33199609375008005</c:v>
                </c:pt>
                <c:pt idx="766">
                  <c:v>0.33255488281248002</c:v>
                </c:pt>
                <c:pt idx="767">
                  <c:v>0.33318242187488001</c:v>
                </c:pt>
                <c:pt idx="768">
                  <c:v>0.33375792968736001</c:v>
                </c:pt>
                <c:pt idx="769">
                  <c:v>0.33437371093759999</c:v>
                </c:pt>
                <c:pt idx="770">
                  <c:v>0.33491472656256005</c:v>
                </c:pt>
                <c:pt idx="771">
                  <c:v>0.33543335937504004</c:v>
                </c:pt>
                <c:pt idx="772">
                  <c:v>0.33602218750016</c:v>
                </c:pt>
                <c:pt idx="773">
                  <c:v>0.33659929687487999</c:v>
                </c:pt>
                <c:pt idx="774">
                  <c:v>0.33716207031263995</c:v>
                </c:pt>
                <c:pt idx="775">
                  <c:v>0.33780859375008004</c:v>
                </c:pt>
                <c:pt idx="776">
                  <c:v>0.33840121093760001</c:v>
                </c:pt>
                <c:pt idx="777">
                  <c:v>0.33893843750016001</c:v>
                </c:pt>
                <c:pt idx="778">
                  <c:v>0.33952859375008004</c:v>
                </c:pt>
                <c:pt idx="779">
                  <c:v>0.34010746093759997</c:v>
                </c:pt>
                <c:pt idx="780">
                  <c:v>0.34068429687488</c:v>
                </c:pt>
                <c:pt idx="781">
                  <c:v>0.34131300781248003</c:v>
                </c:pt>
                <c:pt idx="782">
                  <c:v>0.34192542968736001</c:v>
                </c:pt>
                <c:pt idx="783">
                  <c:v>0.34251289062495999</c:v>
                </c:pt>
                <c:pt idx="784">
                  <c:v>0.34315652343743996</c:v>
                </c:pt>
                <c:pt idx="785">
                  <c:v>0.34373550781248002</c:v>
                </c:pt>
                <c:pt idx="786">
                  <c:v>0.34428933593759997</c:v>
                </c:pt>
                <c:pt idx="787">
                  <c:v>0.34494046875008</c:v>
                </c:pt>
                <c:pt idx="788">
                  <c:v>0.34555546875008003</c:v>
                </c:pt>
                <c:pt idx="789">
                  <c:v>0.34610339843743992</c:v>
                </c:pt>
                <c:pt idx="790">
                  <c:v>0.34674886718751996</c:v>
                </c:pt>
                <c:pt idx="791">
                  <c:v>0.34739867187487999</c:v>
                </c:pt>
                <c:pt idx="792">
                  <c:v>0.34794265624991999</c:v>
                </c:pt>
                <c:pt idx="793">
                  <c:v>0.34852003906240003</c:v>
                </c:pt>
                <c:pt idx="794">
                  <c:v>0.34911476562495997</c:v>
                </c:pt>
                <c:pt idx="795">
                  <c:v>0.34963187499999998</c:v>
                </c:pt>
                <c:pt idx="796">
                  <c:v>0.3503137109376</c:v>
                </c:pt>
                <c:pt idx="797">
                  <c:v>0.35098093750015996</c:v>
                </c:pt>
                <c:pt idx="798">
                  <c:v>0.35154125000000003</c:v>
                </c:pt>
                <c:pt idx="799">
                  <c:v>0.35221992187487999</c:v>
                </c:pt>
                <c:pt idx="800">
                  <c:v>0.35278843750015998</c:v>
                </c:pt>
                <c:pt idx="801">
                  <c:v>0.35336019531263996</c:v>
                </c:pt>
                <c:pt idx="802">
                  <c:v>0.35403843750016001</c:v>
                </c:pt>
                <c:pt idx="803">
                  <c:v>0.35473164062495999</c:v>
                </c:pt>
                <c:pt idx="804">
                  <c:v>0.35530683593759999</c:v>
                </c:pt>
                <c:pt idx="805">
                  <c:v>0.35598609375008</c:v>
                </c:pt>
                <c:pt idx="806">
                  <c:v>0.35662984375008</c:v>
                </c:pt>
                <c:pt idx="807">
                  <c:v>0.35717640624991998</c:v>
                </c:pt>
                <c:pt idx="808">
                  <c:v>0.35784164062495999</c:v>
                </c:pt>
                <c:pt idx="809">
                  <c:v>0.35847605468736005</c:v>
                </c:pt>
                <c:pt idx="810">
                  <c:v>0.35905691406240003</c:v>
                </c:pt>
                <c:pt idx="811">
                  <c:v>0.35969867187487997</c:v>
                </c:pt>
                <c:pt idx="812">
                  <c:v>0.36034593750015997</c:v>
                </c:pt>
                <c:pt idx="813">
                  <c:v>0.36092351562495995</c:v>
                </c:pt>
                <c:pt idx="814">
                  <c:v>0.36160226562495995</c:v>
                </c:pt>
                <c:pt idx="815">
                  <c:v>0.36230101562495998</c:v>
                </c:pt>
                <c:pt idx="816">
                  <c:v>0.36285386718751994</c:v>
                </c:pt>
                <c:pt idx="817">
                  <c:v>0.36349343750016</c:v>
                </c:pt>
                <c:pt idx="818">
                  <c:v>0.36416363281248004</c:v>
                </c:pt>
                <c:pt idx="819">
                  <c:v>0.36473429687488002</c:v>
                </c:pt>
                <c:pt idx="820">
                  <c:v>0.36542339843743993</c:v>
                </c:pt>
                <c:pt idx="821">
                  <c:v>0.36602843750016001</c:v>
                </c:pt>
                <c:pt idx="822">
                  <c:v>0.36656605468736003</c:v>
                </c:pt>
                <c:pt idx="823">
                  <c:v>0.36717019531263995</c:v>
                </c:pt>
                <c:pt idx="824">
                  <c:v>0.36782011718751995</c:v>
                </c:pt>
                <c:pt idx="825">
                  <c:v>0.368365</c:v>
                </c:pt>
                <c:pt idx="826">
                  <c:v>0.36902367187488</c:v>
                </c:pt>
                <c:pt idx="827">
                  <c:v>0.36969257812512002</c:v>
                </c:pt>
                <c:pt idx="828">
                  <c:v>0.37030339843743992</c:v>
                </c:pt>
                <c:pt idx="829">
                  <c:v>0.37098722656256006</c:v>
                </c:pt>
                <c:pt idx="830">
                  <c:v>0.37171304687487999</c:v>
                </c:pt>
                <c:pt idx="831">
                  <c:v>0.37238652343743994</c:v>
                </c:pt>
                <c:pt idx="832">
                  <c:v>0.37307433593759998</c:v>
                </c:pt>
                <c:pt idx="833">
                  <c:v>0.37376097656256008</c:v>
                </c:pt>
                <c:pt idx="834">
                  <c:v>0.37437406250015998</c:v>
                </c:pt>
                <c:pt idx="835">
                  <c:v>0.37502695312512002</c:v>
                </c:pt>
                <c:pt idx="836">
                  <c:v>0.37571777343743995</c:v>
                </c:pt>
                <c:pt idx="837">
                  <c:v>0.37628921875008003</c:v>
                </c:pt>
                <c:pt idx="838">
                  <c:v>0.37688164062495999</c:v>
                </c:pt>
                <c:pt idx="839">
                  <c:v>0.37752667968736003</c:v>
                </c:pt>
                <c:pt idx="840">
                  <c:v>0.37812914062495995</c:v>
                </c:pt>
                <c:pt idx="841">
                  <c:v>0.37874531250015997</c:v>
                </c:pt>
                <c:pt idx="842">
                  <c:v>0.37938925781248001</c:v>
                </c:pt>
                <c:pt idx="843">
                  <c:v>0.37997214843743993</c:v>
                </c:pt>
                <c:pt idx="844">
                  <c:v>0.38058148437504002</c:v>
                </c:pt>
                <c:pt idx="845">
                  <c:v>0.38121238281248004</c:v>
                </c:pt>
                <c:pt idx="846">
                  <c:v>0.38177277343743993</c:v>
                </c:pt>
                <c:pt idx="847">
                  <c:v>0.38241999999999998</c:v>
                </c:pt>
                <c:pt idx="848">
                  <c:v>0.38307957031263995</c:v>
                </c:pt>
                <c:pt idx="849">
                  <c:v>0.38366054687487999</c:v>
                </c:pt>
                <c:pt idx="850">
                  <c:v>0.38426433593760001</c:v>
                </c:pt>
                <c:pt idx="851">
                  <c:v>0.38491054687488002</c:v>
                </c:pt>
                <c:pt idx="852">
                  <c:v>0.38553292968736003</c:v>
                </c:pt>
                <c:pt idx="853">
                  <c:v>0.386171875</c:v>
                </c:pt>
                <c:pt idx="854">
                  <c:v>0.38684499999999999</c:v>
                </c:pt>
                <c:pt idx="855">
                  <c:v>0.38750226562495999</c:v>
                </c:pt>
                <c:pt idx="856">
                  <c:v>0.38817761718751997</c:v>
                </c:pt>
                <c:pt idx="857">
                  <c:v>0.38880843750015998</c:v>
                </c:pt>
                <c:pt idx="858">
                  <c:v>0.38946464843743994</c:v>
                </c:pt>
                <c:pt idx="859">
                  <c:v>0.39011175781248003</c:v>
                </c:pt>
                <c:pt idx="860">
                  <c:v>0.39076972656256004</c:v>
                </c:pt>
                <c:pt idx="861">
                  <c:v>0.39138066406240002</c:v>
                </c:pt>
                <c:pt idx="862">
                  <c:v>0.39199695312512001</c:v>
                </c:pt>
                <c:pt idx="863">
                  <c:v>0.39268832031263995</c:v>
                </c:pt>
                <c:pt idx="864">
                  <c:v>0.39331695312511999</c:v>
                </c:pt>
                <c:pt idx="865">
                  <c:v>0.39394917968736004</c:v>
                </c:pt>
                <c:pt idx="866">
                  <c:v>0.39462097656256007</c:v>
                </c:pt>
                <c:pt idx="867">
                  <c:v>0.39529773437504001</c:v>
                </c:pt>
                <c:pt idx="868">
                  <c:v>0.39592167968736003</c:v>
                </c:pt>
                <c:pt idx="869">
                  <c:v>0.39663617187487998</c:v>
                </c:pt>
                <c:pt idx="870">
                  <c:v>0.39729214843743993</c:v>
                </c:pt>
                <c:pt idx="871">
                  <c:v>0.39797128906240004</c:v>
                </c:pt>
                <c:pt idx="872">
                  <c:v>0.39875121093759996</c:v>
                </c:pt>
                <c:pt idx="873">
                  <c:v>0.39941085937504006</c:v>
                </c:pt>
                <c:pt idx="874">
                  <c:v>0.40007511718751998</c:v>
                </c:pt>
                <c:pt idx="875">
                  <c:v>0.40077238281248001</c:v>
                </c:pt>
                <c:pt idx="876">
                  <c:v>0.40141164062495999</c:v>
                </c:pt>
                <c:pt idx="877">
                  <c:v>0.40202328124991998</c:v>
                </c:pt>
                <c:pt idx="878">
                  <c:v>0.40276636718751996</c:v>
                </c:pt>
                <c:pt idx="879">
                  <c:v>0.40336843750015999</c:v>
                </c:pt>
                <c:pt idx="880">
                  <c:v>0.40403167968736003</c:v>
                </c:pt>
                <c:pt idx="881">
                  <c:v>0.40472359375008005</c:v>
                </c:pt>
                <c:pt idx="882">
                  <c:v>0.40531210937504003</c:v>
                </c:pt>
                <c:pt idx="883">
                  <c:v>0.40596015624991999</c:v>
                </c:pt>
                <c:pt idx="884">
                  <c:v>0.40669957031263998</c:v>
                </c:pt>
                <c:pt idx="885">
                  <c:v>0.40737792968736003</c:v>
                </c:pt>
                <c:pt idx="886">
                  <c:v>0.40806265624992</c:v>
                </c:pt>
                <c:pt idx="887">
                  <c:v>0.40881980468736001</c:v>
                </c:pt>
                <c:pt idx="888">
                  <c:v>0.40948484375008004</c:v>
                </c:pt>
                <c:pt idx="889">
                  <c:v>0.41015863281248005</c:v>
                </c:pt>
                <c:pt idx="890">
                  <c:v>0.41086742187488001</c:v>
                </c:pt>
                <c:pt idx="891">
                  <c:v>0.41153980468736001</c:v>
                </c:pt>
                <c:pt idx="892">
                  <c:v>0.41222285156256006</c:v>
                </c:pt>
                <c:pt idx="893">
                  <c:v>0.41295234375008</c:v>
                </c:pt>
                <c:pt idx="894">
                  <c:v>0.41359539062495998</c:v>
                </c:pt>
                <c:pt idx="895">
                  <c:v>0.41422363281248004</c:v>
                </c:pt>
                <c:pt idx="896">
                  <c:v>0.41493820312512003</c:v>
                </c:pt>
                <c:pt idx="897">
                  <c:v>0.41561089843743992</c:v>
                </c:pt>
                <c:pt idx="898">
                  <c:v>0.41620359375008004</c:v>
                </c:pt>
                <c:pt idx="899">
                  <c:v>0.41697199218751996</c:v>
                </c:pt>
                <c:pt idx="900">
                  <c:v>0.41764816406240002</c:v>
                </c:pt>
                <c:pt idx="901">
                  <c:v>0.41837199218751997</c:v>
                </c:pt>
                <c:pt idx="902">
                  <c:v>0.41913835937504001</c:v>
                </c:pt>
                <c:pt idx="903">
                  <c:v>0.41987410156256005</c:v>
                </c:pt>
                <c:pt idx="904">
                  <c:v>0.42053785156256007</c:v>
                </c:pt>
                <c:pt idx="905">
                  <c:v>0.42132691406240003</c:v>
                </c:pt>
                <c:pt idx="906">
                  <c:v>0.42207480468736003</c:v>
                </c:pt>
                <c:pt idx="907">
                  <c:v>0.42278171875008003</c:v>
                </c:pt>
                <c:pt idx="908">
                  <c:v>0.42356769531263999</c:v>
                </c:pt>
                <c:pt idx="909">
                  <c:v>0.42429171875008004</c:v>
                </c:pt>
                <c:pt idx="910">
                  <c:v>0.42496648437504003</c:v>
                </c:pt>
                <c:pt idx="911">
                  <c:v>0.42566347656256004</c:v>
                </c:pt>
                <c:pt idx="912">
                  <c:v>0.42635246093759999</c:v>
                </c:pt>
                <c:pt idx="913">
                  <c:v>0.42702066406240002</c:v>
                </c:pt>
                <c:pt idx="914">
                  <c:v>0.42779324218751996</c:v>
                </c:pt>
                <c:pt idx="915">
                  <c:v>0.42854917968736</c:v>
                </c:pt>
                <c:pt idx="916">
                  <c:v>0.42921652343743993</c:v>
                </c:pt>
                <c:pt idx="917">
                  <c:v>0.42995265624991996</c:v>
                </c:pt>
                <c:pt idx="918">
                  <c:v>0.43067757812512003</c:v>
                </c:pt>
                <c:pt idx="919">
                  <c:v>0.43130789062495994</c:v>
                </c:pt>
                <c:pt idx="920">
                  <c:v>0.43209355468736005</c:v>
                </c:pt>
                <c:pt idx="921">
                  <c:v>0.43285378906240002</c:v>
                </c:pt>
                <c:pt idx="922">
                  <c:v>0.43351785156256006</c:v>
                </c:pt>
                <c:pt idx="923">
                  <c:v>0.43425300781248005</c:v>
                </c:pt>
                <c:pt idx="924">
                  <c:v>0.43499390624991996</c:v>
                </c:pt>
                <c:pt idx="925">
                  <c:v>0.43564750000000002</c:v>
                </c:pt>
                <c:pt idx="926">
                  <c:v>0.43639789062495998</c:v>
                </c:pt>
                <c:pt idx="927">
                  <c:v>0.43712281250016</c:v>
                </c:pt>
                <c:pt idx="928">
                  <c:v>0.43784015624991995</c:v>
                </c:pt>
                <c:pt idx="929">
                  <c:v>0.43859300781248001</c:v>
                </c:pt>
                <c:pt idx="930">
                  <c:v>0.43931773437503996</c:v>
                </c:pt>
                <c:pt idx="931">
                  <c:v>0.43994765624991999</c:v>
                </c:pt>
                <c:pt idx="932">
                  <c:v>0.44074882812512001</c:v>
                </c:pt>
                <c:pt idx="933">
                  <c:v>0.44149722656256007</c:v>
                </c:pt>
                <c:pt idx="934">
                  <c:v>0.44219320312512</c:v>
                </c:pt>
                <c:pt idx="935">
                  <c:v>0.44293292968736003</c:v>
                </c:pt>
                <c:pt idx="936">
                  <c:v>0.44365624999999997</c:v>
                </c:pt>
                <c:pt idx="937">
                  <c:v>0.44433074218751994</c:v>
                </c:pt>
                <c:pt idx="938">
                  <c:v>0.44503187500000002</c:v>
                </c:pt>
                <c:pt idx="939">
                  <c:v>0.44580910156256004</c:v>
                </c:pt>
                <c:pt idx="940">
                  <c:v>0.44646328124991996</c:v>
                </c:pt>
                <c:pt idx="941">
                  <c:v>0.44728480468736004</c:v>
                </c:pt>
                <c:pt idx="942">
                  <c:v>0.44802699218751996</c:v>
                </c:pt>
                <c:pt idx="943">
                  <c:v>0.44873710937503991</c:v>
                </c:pt>
                <c:pt idx="944">
                  <c:v>0.44953054687487998</c:v>
                </c:pt>
                <c:pt idx="945">
                  <c:v>0.45027265624991991</c:v>
                </c:pt>
                <c:pt idx="946">
                  <c:v>0.45096722656256</c:v>
                </c:pt>
                <c:pt idx="947">
                  <c:v>0.45176078124991992</c:v>
                </c:pt>
                <c:pt idx="948">
                  <c:v>0.45254539062496008</c:v>
                </c:pt>
                <c:pt idx="949">
                  <c:v>0.45323535156256001</c:v>
                </c:pt>
                <c:pt idx="950">
                  <c:v>0.45408062500000002</c:v>
                </c:pt>
                <c:pt idx="951">
                  <c:v>0.45487449218751996</c:v>
                </c:pt>
                <c:pt idx="952">
                  <c:v>0.45555421875008006</c:v>
                </c:pt>
                <c:pt idx="953">
                  <c:v>0.45629546875008009</c:v>
                </c:pt>
                <c:pt idx="954">
                  <c:v>0.45700722656255999</c:v>
                </c:pt>
                <c:pt idx="955">
                  <c:v>0.45774398437503994</c:v>
                </c:pt>
                <c:pt idx="956">
                  <c:v>0.45848042968736002</c:v>
                </c:pt>
                <c:pt idx="957">
                  <c:v>0.45922960937503993</c:v>
                </c:pt>
                <c:pt idx="958">
                  <c:v>0.45997769531263999</c:v>
                </c:pt>
                <c:pt idx="959">
                  <c:v>0.46073523437503994</c:v>
                </c:pt>
                <c:pt idx="960">
                  <c:v>0.46148742187488001</c:v>
                </c:pt>
                <c:pt idx="961">
                  <c:v>0.46214835937503995</c:v>
                </c:pt>
                <c:pt idx="962">
                  <c:v>0.46292203124991993</c:v>
                </c:pt>
                <c:pt idx="963">
                  <c:v>0.46370652343744001</c:v>
                </c:pt>
                <c:pt idx="964">
                  <c:v>0.46442675781248005</c:v>
                </c:pt>
                <c:pt idx="965">
                  <c:v>0.46516019531263997</c:v>
                </c:pt>
                <c:pt idx="966">
                  <c:v>0.46599839843744001</c:v>
                </c:pt>
                <c:pt idx="967">
                  <c:v>0.46672828124991994</c:v>
                </c:pt>
                <c:pt idx="968">
                  <c:v>0.46745042968736</c:v>
                </c:pt>
                <c:pt idx="969">
                  <c:v>0.46826824218751995</c:v>
                </c:pt>
                <c:pt idx="970">
                  <c:v>0.46896082031263997</c:v>
                </c:pt>
                <c:pt idx="971">
                  <c:v>0.46969398437503995</c:v>
                </c:pt>
                <c:pt idx="972">
                  <c:v>0.47051179687487998</c:v>
                </c:pt>
                <c:pt idx="973">
                  <c:v>0.47124218750015995</c:v>
                </c:pt>
                <c:pt idx="974">
                  <c:v>0.47201316406240007</c:v>
                </c:pt>
                <c:pt idx="975">
                  <c:v>0.47284128906240008</c:v>
                </c:pt>
                <c:pt idx="976">
                  <c:v>0.47357656250015995</c:v>
                </c:pt>
                <c:pt idx="977">
                  <c:v>0.47438781250015993</c:v>
                </c:pt>
                <c:pt idx="978">
                  <c:v>0.47521976562496004</c:v>
                </c:pt>
                <c:pt idx="979">
                  <c:v>0.475973125</c:v>
                </c:pt>
                <c:pt idx="980">
                  <c:v>0.47677648437503994</c:v>
                </c:pt>
                <c:pt idx="981">
                  <c:v>0.47763160156256002</c:v>
                </c:pt>
                <c:pt idx="982">
                  <c:v>0.47840097656255998</c:v>
                </c:pt>
                <c:pt idx="983">
                  <c:v>0.47915683593759995</c:v>
                </c:pt>
                <c:pt idx="984">
                  <c:v>0.47999093750015992</c:v>
                </c:pt>
                <c:pt idx="985">
                  <c:v>0.48073707031263996</c:v>
                </c:pt>
                <c:pt idx="986">
                  <c:v>0.48147460937503994</c:v>
                </c:pt>
                <c:pt idx="987">
                  <c:v>0.48224148437503994</c:v>
                </c:pt>
                <c:pt idx="988">
                  <c:v>0.48302617187488001</c:v>
                </c:pt>
                <c:pt idx="989">
                  <c:v>0.48377484375008006</c:v>
                </c:pt>
                <c:pt idx="990">
                  <c:v>0.48458390624991993</c:v>
                </c:pt>
                <c:pt idx="991">
                  <c:v>0.48532007812512001</c:v>
                </c:pt>
                <c:pt idx="992">
                  <c:v>0.48602707031263997</c:v>
                </c:pt>
                <c:pt idx="993">
                  <c:v>0.48682378906240004</c:v>
                </c:pt>
                <c:pt idx="994">
                  <c:v>0.48755210937503995</c:v>
                </c:pt>
                <c:pt idx="995">
                  <c:v>0.48833269531263995</c:v>
                </c:pt>
                <c:pt idx="996">
                  <c:v>0.48916476562496009</c:v>
                </c:pt>
                <c:pt idx="997">
                  <c:v>0.48993898437503991</c:v>
                </c:pt>
                <c:pt idx="998">
                  <c:v>0.49065644531263997</c:v>
                </c:pt>
                <c:pt idx="999">
                  <c:v>0.49147445312512</c:v>
                </c:pt>
                <c:pt idx="1000">
                  <c:v>0.49219339843743998</c:v>
                </c:pt>
                <c:pt idx="1001">
                  <c:v>0.49285644531263995</c:v>
                </c:pt>
                <c:pt idx="1002">
                  <c:v>0.49362960937503991</c:v>
                </c:pt>
                <c:pt idx="1003">
                  <c:v>0.49444273437503994</c:v>
                </c:pt>
                <c:pt idx="1004">
                  <c:v>0.49520367187488001</c:v>
                </c:pt>
                <c:pt idx="1005">
                  <c:v>0.49600921875008008</c:v>
                </c:pt>
                <c:pt idx="1006">
                  <c:v>0.49678605468736003</c:v>
                </c:pt>
                <c:pt idx="1007">
                  <c:v>0.49750808593759993</c:v>
                </c:pt>
                <c:pt idx="1008">
                  <c:v>0.49833257812512</c:v>
                </c:pt>
                <c:pt idx="1009">
                  <c:v>0.49910882812512003</c:v>
                </c:pt>
                <c:pt idx="1010">
                  <c:v>0.49983511718751999</c:v>
                </c:pt>
                <c:pt idx="1011">
                  <c:v>0.5006775</c:v>
                </c:pt>
                <c:pt idx="1012">
                  <c:v>0.50150773437503993</c:v>
                </c:pt>
                <c:pt idx="1013">
                  <c:v>0.50221773437503991</c:v>
                </c:pt>
                <c:pt idx="1014">
                  <c:v>0.50301921875008004</c:v>
                </c:pt>
                <c:pt idx="1015">
                  <c:v>0.50382898437503998</c:v>
                </c:pt>
                <c:pt idx="1016">
                  <c:v>0.50459308593759988</c:v>
                </c:pt>
                <c:pt idx="1017">
                  <c:v>0.50540851562496003</c:v>
                </c:pt>
                <c:pt idx="1018">
                  <c:v>0.50619410156255995</c:v>
                </c:pt>
                <c:pt idx="1019">
                  <c:v>0.50686878906240007</c:v>
                </c:pt>
                <c:pt idx="1020">
                  <c:v>0.50769574218752</c:v>
                </c:pt>
                <c:pt idx="1021">
                  <c:v>0.50852320312512</c:v>
                </c:pt>
                <c:pt idx="1022">
                  <c:v>0.50924464843744</c:v>
                </c:pt>
                <c:pt idx="1023">
                  <c:v>0.51009785156256005</c:v>
                </c:pt>
                <c:pt idx="1024">
                  <c:v>0.51092632812511996</c:v>
                </c:pt>
                <c:pt idx="1025">
                  <c:v>0.5116560156249601</c:v>
                </c:pt>
                <c:pt idx="1026">
                  <c:v>0.51245351562496011</c:v>
                </c:pt>
                <c:pt idx="1027">
                  <c:v>0.51328976562496009</c:v>
                </c:pt>
                <c:pt idx="1028">
                  <c:v>0.51405824218751994</c:v>
                </c:pt>
                <c:pt idx="1029">
                  <c:v>0.51491265624991989</c:v>
                </c:pt>
                <c:pt idx="1030">
                  <c:v>0.51577312500000005</c:v>
                </c:pt>
                <c:pt idx="1031">
                  <c:v>0.51656367187487995</c:v>
                </c:pt>
                <c:pt idx="1032">
                  <c:v>0.51738417968736006</c:v>
                </c:pt>
                <c:pt idx="1033">
                  <c:v>0.51820281250015998</c:v>
                </c:pt>
                <c:pt idx="1034">
                  <c:v>0.51896390624991995</c:v>
                </c:pt>
                <c:pt idx="1035">
                  <c:v>0.51979753906240012</c:v>
                </c:pt>
                <c:pt idx="1036">
                  <c:v>0.52064121093759996</c:v>
                </c:pt>
                <c:pt idx="1037">
                  <c:v>0.52147187500000003</c:v>
                </c:pt>
                <c:pt idx="1038">
                  <c:v>0.52230480468736007</c:v>
                </c:pt>
                <c:pt idx="1039">
                  <c:v>0.52324476562496003</c:v>
                </c:pt>
                <c:pt idx="1040">
                  <c:v>0.52404175781248008</c:v>
                </c:pt>
                <c:pt idx="1041">
                  <c:v>0.52492007812511998</c:v>
                </c:pt>
                <c:pt idx="1042">
                  <c:v>0.52577605468735999</c:v>
                </c:pt>
                <c:pt idx="1043">
                  <c:v>0.52656425781248006</c:v>
                </c:pt>
                <c:pt idx="1044">
                  <c:v>0.52741218750015995</c:v>
                </c:pt>
                <c:pt idx="1045">
                  <c:v>0.52827644531263995</c:v>
                </c:pt>
                <c:pt idx="1046">
                  <c:v>0.52912570312511997</c:v>
                </c:pt>
                <c:pt idx="1047">
                  <c:v>0.52996996093759996</c:v>
                </c:pt>
                <c:pt idx="1048">
                  <c:v>0.53084449218751995</c:v>
                </c:pt>
                <c:pt idx="1049">
                  <c:v>0.53161644531263996</c:v>
                </c:pt>
                <c:pt idx="1050">
                  <c:v>0.53248468750015998</c:v>
                </c:pt>
                <c:pt idx="1051">
                  <c:v>0.53332437499999996</c:v>
                </c:pt>
                <c:pt idx="1052">
                  <c:v>0.53419839843743999</c:v>
                </c:pt>
                <c:pt idx="1053">
                  <c:v>0.53508980468736</c:v>
                </c:pt>
                <c:pt idx="1054">
                  <c:v>0.5359800390624001</c:v>
                </c:pt>
                <c:pt idx="1055">
                  <c:v>0.53679585937503993</c:v>
                </c:pt>
                <c:pt idx="1056">
                  <c:v>0.53762500000000002</c:v>
                </c:pt>
                <c:pt idx="1057">
                  <c:v>0.53848570312512001</c:v>
                </c:pt>
                <c:pt idx="1058">
                  <c:v>0.53932835937503998</c:v>
                </c:pt>
                <c:pt idx="1059">
                  <c:v>0.54017054687487998</c:v>
                </c:pt>
                <c:pt idx="1060">
                  <c:v>0.54098957031263994</c:v>
                </c:pt>
                <c:pt idx="1061">
                  <c:v>0.54180031250015992</c:v>
                </c:pt>
                <c:pt idx="1062">
                  <c:v>0.54260113281248001</c:v>
                </c:pt>
                <c:pt idx="1063">
                  <c:v>0.54344578124991993</c:v>
                </c:pt>
                <c:pt idx="1064">
                  <c:v>0.54424382812511995</c:v>
                </c:pt>
                <c:pt idx="1065">
                  <c:v>0.54506757812511997</c:v>
                </c:pt>
                <c:pt idx="1066">
                  <c:v>0.54588589843743995</c:v>
                </c:pt>
                <c:pt idx="1067">
                  <c:v>0.54667386718751998</c:v>
                </c:pt>
                <c:pt idx="1068">
                  <c:v>0.54747308593759991</c:v>
                </c:pt>
                <c:pt idx="1069">
                  <c:v>0.54829925781248001</c:v>
                </c:pt>
                <c:pt idx="1070">
                  <c:v>0.54913386718752</c:v>
                </c:pt>
                <c:pt idx="1071">
                  <c:v>0.54996164062496011</c:v>
                </c:pt>
                <c:pt idx="1072">
                  <c:v>0.55083722656255996</c:v>
                </c:pt>
                <c:pt idx="1073">
                  <c:v>0.5517010156249601</c:v>
                </c:pt>
                <c:pt idx="1074">
                  <c:v>0.55253382812511997</c:v>
                </c:pt>
                <c:pt idx="1075">
                  <c:v>0.55345449218751996</c:v>
                </c:pt>
                <c:pt idx="1076">
                  <c:v>0.55433546875008011</c:v>
                </c:pt>
                <c:pt idx="1077">
                  <c:v>0.55518742187488002</c:v>
                </c:pt>
                <c:pt idx="1078">
                  <c:v>0.55610699218752002</c:v>
                </c:pt>
                <c:pt idx="1079">
                  <c:v>0.55699609375008008</c:v>
                </c:pt>
                <c:pt idx="1080">
                  <c:v>0.55778695312512006</c:v>
                </c:pt>
                <c:pt idx="1081">
                  <c:v>0.55869261718751995</c:v>
                </c:pt>
                <c:pt idx="1082">
                  <c:v>0.55956562499999996</c:v>
                </c:pt>
                <c:pt idx="1083">
                  <c:v>0.56039160156255996</c:v>
                </c:pt>
                <c:pt idx="1084">
                  <c:v>0.5612682812499199</c:v>
                </c:pt>
                <c:pt idx="1085">
                  <c:v>0.56210132812512004</c:v>
                </c:pt>
                <c:pt idx="1086">
                  <c:v>0.56293246093759997</c:v>
                </c:pt>
                <c:pt idx="1087">
                  <c:v>0.56383195312512002</c:v>
                </c:pt>
                <c:pt idx="1088">
                  <c:v>0.56468468750015999</c:v>
                </c:pt>
                <c:pt idx="1089">
                  <c:v>0.56549066406240012</c:v>
                </c:pt>
                <c:pt idx="1090">
                  <c:v>0.56644023437503999</c:v>
                </c:pt>
                <c:pt idx="1091">
                  <c:v>0.56729257812512002</c:v>
                </c:pt>
                <c:pt idx="1092">
                  <c:v>0.56810375000000002</c:v>
                </c:pt>
                <c:pt idx="1093">
                  <c:v>0.56895726562496007</c:v>
                </c:pt>
                <c:pt idx="1094">
                  <c:v>0.56985941406240004</c:v>
                </c:pt>
                <c:pt idx="1095">
                  <c:v>0.57066886718751997</c:v>
                </c:pt>
                <c:pt idx="1096">
                  <c:v>0.57156308593759997</c:v>
                </c:pt>
                <c:pt idx="1097">
                  <c:v>0.57244078124991993</c:v>
                </c:pt>
                <c:pt idx="1098">
                  <c:v>0.57325640624991991</c:v>
                </c:pt>
                <c:pt idx="1099">
                  <c:v>0.5741600390624001</c:v>
                </c:pt>
                <c:pt idx="1100">
                  <c:v>0.57499933593759989</c:v>
                </c:pt>
                <c:pt idx="1101">
                  <c:v>0.57582652343744001</c:v>
                </c:pt>
                <c:pt idx="1102">
                  <c:v>0.5766731640624001</c:v>
                </c:pt>
                <c:pt idx="1103">
                  <c:v>0.57757902343744005</c:v>
                </c:pt>
                <c:pt idx="1104">
                  <c:v>0.57841812500000001</c:v>
                </c:pt>
                <c:pt idx="1105">
                  <c:v>0.57937257812512</c:v>
                </c:pt>
                <c:pt idx="1106">
                  <c:v>0.58028945312512004</c:v>
                </c:pt>
                <c:pt idx="1107">
                  <c:v>0.58112449218751994</c:v>
                </c:pt>
                <c:pt idx="1108">
                  <c:v>0.58203011718751996</c:v>
                </c:pt>
                <c:pt idx="1109">
                  <c:v>0.58292613281248007</c:v>
                </c:pt>
                <c:pt idx="1110">
                  <c:v>0.58376503906240007</c:v>
                </c:pt>
                <c:pt idx="1111">
                  <c:v>0.58470171875008004</c:v>
                </c:pt>
                <c:pt idx="1112">
                  <c:v>0.58567347656255997</c:v>
                </c:pt>
                <c:pt idx="1113">
                  <c:v>0.58644960937503998</c:v>
                </c:pt>
                <c:pt idx="1114">
                  <c:v>0.5873218359375999</c:v>
                </c:pt>
                <c:pt idx="1115">
                  <c:v>0.58819136718751996</c:v>
                </c:pt>
                <c:pt idx="1116">
                  <c:v>0.58900699218751995</c:v>
                </c:pt>
                <c:pt idx="1117">
                  <c:v>0.58989999999999998</c:v>
                </c:pt>
                <c:pt idx="1118">
                  <c:v>0.59082855468736006</c:v>
                </c:pt>
                <c:pt idx="1119">
                  <c:v>0.59164554687488002</c:v>
                </c:pt>
                <c:pt idx="1120">
                  <c:v>0.59258988281248004</c:v>
                </c:pt>
                <c:pt idx="1121">
                  <c:v>0.59345214843743999</c:v>
                </c:pt>
                <c:pt idx="1122">
                  <c:v>0.59422453124991992</c:v>
                </c:pt>
                <c:pt idx="1123">
                  <c:v>0.5951750390624001</c:v>
                </c:pt>
                <c:pt idx="1124">
                  <c:v>0.59611109375008009</c:v>
                </c:pt>
                <c:pt idx="1125">
                  <c:v>0.59691023437503998</c:v>
                </c:pt>
                <c:pt idx="1126">
                  <c:v>0.59777488281248004</c:v>
                </c:pt>
                <c:pt idx="1127">
                  <c:v>0.59867433593759989</c:v>
                </c:pt>
                <c:pt idx="1128">
                  <c:v>0.59950507812511999</c:v>
                </c:pt>
                <c:pt idx="1129">
                  <c:v>0.60044136718751995</c:v>
                </c:pt>
                <c:pt idx="1130">
                  <c:v>0.60131738281248004</c:v>
                </c:pt>
                <c:pt idx="1131">
                  <c:v>0.60217488281247999</c:v>
                </c:pt>
                <c:pt idx="1132">
                  <c:v>0.60309394531263993</c:v>
                </c:pt>
                <c:pt idx="1133">
                  <c:v>0.60401757812512002</c:v>
                </c:pt>
                <c:pt idx="1134">
                  <c:v>0.60482417968736002</c:v>
                </c:pt>
                <c:pt idx="1135">
                  <c:v>0.60571160156255999</c:v>
                </c:pt>
                <c:pt idx="1136">
                  <c:v>0.60663425781248004</c:v>
                </c:pt>
                <c:pt idx="1137">
                  <c:v>0.60744261718752002</c:v>
                </c:pt>
                <c:pt idx="1138">
                  <c:v>0.60828499999999996</c:v>
                </c:pt>
                <c:pt idx="1139">
                  <c:v>0.60913515624991998</c:v>
                </c:pt>
                <c:pt idx="1140">
                  <c:v>0.60995066406240006</c:v>
                </c:pt>
                <c:pt idx="1141">
                  <c:v>0.61084535156256003</c:v>
                </c:pt>
                <c:pt idx="1142">
                  <c:v>0.61178374999999996</c:v>
                </c:pt>
                <c:pt idx="1143">
                  <c:v>0.61255011718751995</c:v>
                </c:pt>
                <c:pt idx="1144">
                  <c:v>0.61348828124991994</c:v>
                </c:pt>
                <c:pt idx="1145">
                  <c:v>0.61439640624991998</c:v>
                </c:pt>
                <c:pt idx="1146">
                  <c:v>0.61521343750015989</c:v>
                </c:pt>
                <c:pt idx="1147">
                  <c:v>0.61616773437503991</c:v>
                </c:pt>
                <c:pt idx="1148">
                  <c:v>0.61714886718751993</c:v>
                </c:pt>
                <c:pt idx="1149">
                  <c:v>0.61805488281248</c:v>
                </c:pt>
                <c:pt idx="1150">
                  <c:v>0.61899605468736008</c:v>
                </c:pt>
                <c:pt idx="1151">
                  <c:v>0.61997378906240008</c:v>
                </c:pt>
                <c:pt idx="1152">
                  <c:v>0.62089933593759994</c:v>
                </c:pt>
                <c:pt idx="1153">
                  <c:v>0.62191171875008011</c:v>
                </c:pt>
                <c:pt idx="1154">
                  <c:v>0.62287921875008012</c:v>
                </c:pt>
                <c:pt idx="1155">
                  <c:v>0.62383925781248006</c:v>
                </c:pt>
                <c:pt idx="1156">
                  <c:v>0.62481542968736004</c:v>
                </c:pt>
                <c:pt idx="1157">
                  <c:v>0.62578273437503995</c:v>
                </c:pt>
                <c:pt idx="1158">
                  <c:v>0.62669624999999995</c:v>
                </c:pt>
                <c:pt idx="1159">
                  <c:v>0.62771062499999997</c:v>
                </c:pt>
                <c:pt idx="1160">
                  <c:v>0.62874027343743999</c:v>
                </c:pt>
                <c:pt idx="1161">
                  <c:v>0.62964968750015993</c:v>
                </c:pt>
                <c:pt idx="1162">
                  <c:v>0.63061285156255997</c:v>
                </c:pt>
                <c:pt idx="1163">
                  <c:v>0.63161972656256005</c:v>
                </c:pt>
                <c:pt idx="1164">
                  <c:v>0.63253921875008012</c:v>
                </c:pt>
                <c:pt idx="1165">
                  <c:v>0.6335018359375999</c:v>
                </c:pt>
                <c:pt idx="1166">
                  <c:v>0.63454902343744002</c:v>
                </c:pt>
                <c:pt idx="1167">
                  <c:v>0.63552609375008007</c:v>
                </c:pt>
                <c:pt idx="1168">
                  <c:v>0.6365162890624001</c:v>
                </c:pt>
                <c:pt idx="1169">
                  <c:v>0.63749374999999997</c:v>
                </c:pt>
                <c:pt idx="1170">
                  <c:v>0.63842753906240002</c:v>
                </c:pt>
                <c:pt idx="1171">
                  <c:v>0.63936242187488002</c:v>
                </c:pt>
                <c:pt idx="1172">
                  <c:v>0.64036085937503995</c:v>
                </c:pt>
                <c:pt idx="1173">
                  <c:v>0.64129562500000004</c:v>
                </c:pt>
                <c:pt idx="1174">
                  <c:v>0.64228375000000004</c:v>
                </c:pt>
                <c:pt idx="1175">
                  <c:v>0.64330417968735998</c:v>
                </c:pt>
                <c:pt idx="1176">
                  <c:v>0.64427773437503999</c:v>
                </c:pt>
                <c:pt idx="1177">
                  <c:v>0.64524148437503992</c:v>
                </c:pt>
                <c:pt idx="1178">
                  <c:v>0.64622160156256003</c:v>
                </c:pt>
                <c:pt idx="1179">
                  <c:v>0.64712765624991997</c:v>
                </c:pt>
                <c:pt idx="1180">
                  <c:v>0.64807468750015995</c:v>
                </c:pt>
                <c:pt idx="1181">
                  <c:v>0.64913308593759989</c:v>
                </c:pt>
                <c:pt idx="1182">
                  <c:v>0.65005277343743995</c:v>
                </c:pt>
                <c:pt idx="1183">
                  <c:v>0.65097671875008012</c:v>
                </c:pt>
                <c:pt idx="1184">
                  <c:v>0.65197007812511998</c:v>
                </c:pt>
                <c:pt idx="1185">
                  <c:v>0.65287652343743996</c:v>
                </c:pt>
                <c:pt idx="1186">
                  <c:v>0.65376167968735999</c:v>
                </c:pt>
                <c:pt idx="1187">
                  <c:v>0.65471554687487998</c:v>
                </c:pt>
                <c:pt idx="1188">
                  <c:v>0.65563015624991994</c:v>
                </c:pt>
                <c:pt idx="1189">
                  <c:v>0.65658125000000001</c:v>
                </c:pt>
                <c:pt idx="1190">
                  <c:v>0.65758695312512006</c:v>
                </c:pt>
                <c:pt idx="1191">
                  <c:v>0.65846992187487985</c:v>
                </c:pt>
                <c:pt idx="1192">
                  <c:v>0.65938859375008008</c:v>
                </c:pt>
                <c:pt idx="1193">
                  <c:v>0.66038781250015999</c:v>
                </c:pt>
                <c:pt idx="1194">
                  <c:v>0.66130937499999998</c:v>
                </c:pt>
                <c:pt idx="1195">
                  <c:v>0.66225234375008002</c:v>
                </c:pt>
                <c:pt idx="1196">
                  <c:v>0.66320531250016002</c:v>
                </c:pt>
                <c:pt idx="1197">
                  <c:v>0.66410015624991992</c:v>
                </c:pt>
                <c:pt idx="1198">
                  <c:v>0.66500648437503995</c:v>
                </c:pt>
                <c:pt idx="1199">
                  <c:v>0.66593445312512012</c:v>
                </c:pt>
                <c:pt idx="1200">
                  <c:v>0.66680546875008007</c:v>
                </c:pt>
                <c:pt idx="1201">
                  <c:v>0.66769265624991991</c:v>
                </c:pt>
                <c:pt idx="1202">
                  <c:v>0.66866703124991989</c:v>
                </c:pt>
                <c:pt idx="1203">
                  <c:v>0.66961843750016004</c:v>
                </c:pt>
                <c:pt idx="1204">
                  <c:v>0.67050476562496009</c:v>
                </c:pt>
                <c:pt idx="1205">
                  <c:v>0.67147820312512008</c:v>
                </c:pt>
                <c:pt idx="1206">
                  <c:v>0.67244085937503995</c:v>
                </c:pt>
                <c:pt idx="1207">
                  <c:v>0.67341492187487995</c:v>
                </c:pt>
                <c:pt idx="1208">
                  <c:v>0.67438562499999999</c:v>
                </c:pt>
                <c:pt idx="1209">
                  <c:v>0.67541460937503994</c:v>
                </c:pt>
                <c:pt idx="1210">
                  <c:v>0.67639085937503995</c:v>
                </c:pt>
                <c:pt idx="1211">
                  <c:v>0.67743421875008003</c:v>
                </c:pt>
                <c:pt idx="1212">
                  <c:v>0.67842132812512013</c:v>
                </c:pt>
                <c:pt idx="1213">
                  <c:v>0.67933679687487991</c:v>
                </c:pt>
                <c:pt idx="1214">
                  <c:v>0.68037882812512007</c:v>
                </c:pt>
                <c:pt idx="1215">
                  <c:v>0.68140460937503988</c:v>
                </c:pt>
                <c:pt idx="1216">
                  <c:v>0.682353125</c:v>
                </c:pt>
                <c:pt idx="1217">
                  <c:v>0.68333328124991988</c:v>
                </c:pt>
                <c:pt idx="1218">
                  <c:v>0.6843430468748799</c:v>
                </c:pt>
                <c:pt idx="1219">
                  <c:v>0.68524906250016004</c:v>
                </c:pt>
                <c:pt idx="1220">
                  <c:v>0.6862757031251201</c:v>
                </c:pt>
                <c:pt idx="1221">
                  <c:v>0.68723374999999998</c:v>
                </c:pt>
                <c:pt idx="1222">
                  <c:v>0.68816046875008008</c:v>
                </c:pt>
                <c:pt idx="1223">
                  <c:v>0.68913843750016002</c:v>
                </c:pt>
                <c:pt idx="1224">
                  <c:v>0.69012734375008011</c:v>
                </c:pt>
                <c:pt idx="1225">
                  <c:v>0.69100906250016003</c:v>
                </c:pt>
                <c:pt idx="1226">
                  <c:v>0.69200859375008006</c:v>
                </c:pt>
                <c:pt idx="1227">
                  <c:v>0.69299718750016004</c:v>
                </c:pt>
                <c:pt idx="1228">
                  <c:v>0.69392898437503991</c:v>
                </c:pt>
                <c:pt idx="1229">
                  <c:v>0.69490007812512011</c:v>
                </c:pt>
                <c:pt idx="1230">
                  <c:v>0.69582781250016001</c:v>
                </c:pt>
                <c:pt idx="1231">
                  <c:v>0.69677929687487994</c:v>
                </c:pt>
                <c:pt idx="1232">
                  <c:v>0.69775031250016006</c:v>
                </c:pt>
                <c:pt idx="1233">
                  <c:v>0.69875812500000001</c:v>
                </c:pt>
                <c:pt idx="1234">
                  <c:v>0.69965500000000003</c:v>
                </c:pt>
                <c:pt idx="1235">
                  <c:v>0.70061562499999996</c:v>
                </c:pt>
                <c:pt idx="1236">
                  <c:v>0.70158953124991996</c:v>
                </c:pt>
                <c:pt idx="1237">
                  <c:v>0.70254289062496011</c:v>
                </c:pt>
                <c:pt idx="1238">
                  <c:v>0.70351109375008003</c:v>
                </c:pt>
                <c:pt idx="1239">
                  <c:v>0.70455640624991989</c:v>
                </c:pt>
                <c:pt idx="1240">
                  <c:v>0.70547773437503991</c:v>
                </c:pt>
                <c:pt idx="1241">
                  <c:v>0.70647406250016009</c:v>
                </c:pt>
                <c:pt idx="1242">
                  <c:v>0.70749031250016003</c:v>
                </c:pt>
                <c:pt idx="1243">
                  <c:v>0.70845499999999995</c:v>
                </c:pt>
                <c:pt idx="1244">
                  <c:v>0.70941007812512014</c:v>
                </c:pt>
                <c:pt idx="1245">
                  <c:v>0.71045156250016006</c:v>
                </c:pt>
                <c:pt idx="1246">
                  <c:v>0.71147023437503998</c:v>
                </c:pt>
                <c:pt idx="1247">
                  <c:v>0.71246945312512011</c:v>
                </c:pt>
                <c:pt idx="1248">
                  <c:v>0.7134757031251201</c:v>
                </c:pt>
                <c:pt idx="1249">
                  <c:v>0.71441914062496004</c:v>
                </c:pt>
                <c:pt idx="1250">
                  <c:v>0.71543851562496008</c:v>
                </c:pt>
                <c:pt idx="1251">
                  <c:v>0.71644414062496009</c:v>
                </c:pt>
                <c:pt idx="1252">
                  <c:v>0.71742828124991997</c:v>
                </c:pt>
                <c:pt idx="1253">
                  <c:v>0.71840445312512013</c:v>
                </c:pt>
                <c:pt idx="1254">
                  <c:v>0.71950749999999997</c:v>
                </c:pt>
                <c:pt idx="1255">
                  <c:v>0.72050039062496007</c:v>
                </c:pt>
                <c:pt idx="1256">
                  <c:v>0.72143437499999996</c:v>
                </c:pt>
                <c:pt idx="1257">
                  <c:v>0.72243609375008011</c:v>
                </c:pt>
                <c:pt idx="1258">
                  <c:v>0.72344062499999995</c:v>
                </c:pt>
                <c:pt idx="1259">
                  <c:v>0.72437648437503999</c:v>
                </c:pt>
                <c:pt idx="1260">
                  <c:v>0.72539765624991992</c:v>
                </c:pt>
                <c:pt idx="1261">
                  <c:v>0.72636718750016005</c:v>
                </c:pt>
                <c:pt idx="1262">
                  <c:v>0.72730898437503988</c:v>
                </c:pt>
                <c:pt idx="1263">
                  <c:v>0.72832031250016005</c:v>
                </c:pt>
                <c:pt idx="1264">
                  <c:v>0.72924734375008005</c:v>
                </c:pt>
                <c:pt idx="1265">
                  <c:v>0.73019867187487986</c:v>
                </c:pt>
                <c:pt idx="1266">
                  <c:v>0.73123453124991988</c:v>
                </c:pt>
                <c:pt idx="1267">
                  <c:v>0.73223960937503996</c:v>
                </c:pt>
                <c:pt idx="1268">
                  <c:v>0.73323171875008009</c:v>
                </c:pt>
                <c:pt idx="1269">
                  <c:v>0.73433148437503992</c:v>
                </c:pt>
                <c:pt idx="1270">
                  <c:v>0.73539789062496008</c:v>
                </c:pt>
                <c:pt idx="1271">
                  <c:v>0.73641515624991993</c:v>
                </c:pt>
                <c:pt idx="1272">
                  <c:v>0.73749781250016</c:v>
                </c:pt>
                <c:pt idx="1273">
                  <c:v>0.73856015624991989</c:v>
                </c:pt>
                <c:pt idx="1274">
                  <c:v>0.73962000000000006</c:v>
                </c:pt>
                <c:pt idx="1275">
                  <c:v>0.74073195312512008</c:v>
                </c:pt>
                <c:pt idx="1276">
                  <c:v>0.74182539062496011</c:v>
                </c:pt>
                <c:pt idx="1277">
                  <c:v>0.74284148437503994</c:v>
                </c:pt>
                <c:pt idx="1278">
                  <c:v>0.74394476562496004</c:v>
                </c:pt>
                <c:pt idx="1279">
                  <c:v>0.74504156250016007</c:v>
                </c:pt>
                <c:pt idx="1280">
                  <c:v>0.74603914062496002</c:v>
                </c:pt>
                <c:pt idx="1281">
                  <c:v>0.74718718750016</c:v>
                </c:pt>
                <c:pt idx="1282">
                  <c:v>0.74827273437503994</c:v>
                </c:pt>
                <c:pt idx="1283">
                  <c:v>0.74932039062496003</c:v>
                </c:pt>
                <c:pt idx="1284">
                  <c:v>0.75041898437503995</c:v>
                </c:pt>
                <c:pt idx="1285">
                  <c:v>0.75150101562496008</c:v>
                </c:pt>
                <c:pt idx="1286">
                  <c:v>0.75252507812512015</c:v>
                </c:pt>
                <c:pt idx="1287">
                  <c:v>0.75362382812512008</c:v>
                </c:pt>
                <c:pt idx="1288">
                  <c:v>0.75468296875008012</c:v>
                </c:pt>
                <c:pt idx="1289">
                  <c:v>0.75568367187487995</c:v>
                </c:pt>
                <c:pt idx="1290">
                  <c:v>0.75676882812512014</c:v>
                </c:pt>
                <c:pt idx="1291">
                  <c:v>0.7577714062499199</c:v>
                </c:pt>
                <c:pt idx="1292">
                  <c:v>0.75880570312512008</c:v>
                </c:pt>
                <c:pt idx="1293">
                  <c:v>0.75985601562496008</c:v>
                </c:pt>
                <c:pt idx="1294">
                  <c:v>0.76092164062496004</c:v>
                </c:pt>
                <c:pt idx="1295">
                  <c:v>0.76188812500000003</c:v>
                </c:pt>
                <c:pt idx="1296">
                  <c:v>0.76290531250016003</c:v>
                </c:pt>
                <c:pt idx="1297">
                  <c:v>0.76393421875008005</c:v>
                </c:pt>
                <c:pt idx="1298">
                  <c:v>0.76487242187487992</c:v>
                </c:pt>
                <c:pt idx="1299">
                  <c:v>0.76584921875008005</c:v>
                </c:pt>
                <c:pt idx="1300">
                  <c:v>0.76688562500000002</c:v>
                </c:pt>
                <c:pt idx="1301">
                  <c:v>0.7678786718748799</c:v>
                </c:pt>
                <c:pt idx="1302">
                  <c:v>0.7688507812499199</c:v>
                </c:pt>
                <c:pt idx="1303">
                  <c:v>0.76985015624991993</c:v>
                </c:pt>
                <c:pt idx="1304">
                  <c:v>0.77081101562496002</c:v>
                </c:pt>
                <c:pt idx="1305">
                  <c:v>0.77180906250016001</c:v>
                </c:pt>
                <c:pt idx="1306">
                  <c:v>0.77285914062496008</c:v>
                </c:pt>
                <c:pt idx="1307">
                  <c:v>0.77384921875008006</c:v>
                </c:pt>
                <c:pt idx="1308">
                  <c:v>0.77491312499999998</c:v>
                </c:pt>
                <c:pt idx="1309">
                  <c:v>0.77600046875008011</c:v>
                </c:pt>
                <c:pt idx="1310">
                  <c:v>0.77704835937503991</c:v>
                </c:pt>
                <c:pt idx="1311">
                  <c:v>0.77812054687487986</c:v>
                </c:pt>
                <c:pt idx="1312">
                  <c:v>0.7792166406249601</c:v>
                </c:pt>
                <c:pt idx="1313">
                  <c:v>0.7802939062499199</c:v>
                </c:pt>
                <c:pt idx="1314">
                  <c:v>0.78133460937503996</c:v>
                </c:pt>
                <c:pt idx="1315">
                  <c:v>0.78240273437503993</c:v>
                </c:pt>
                <c:pt idx="1316">
                  <c:v>0.78347851562496007</c:v>
                </c:pt>
                <c:pt idx="1317">
                  <c:v>0.7845335156249601</c:v>
                </c:pt>
                <c:pt idx="1318">
                  <c:v>0.78558218750016007</c:v>
                </c:pt>
                <c:pt idx="1319">
                  <c:v>0.78669382812512012</c:v>
                </c:pt>
                <c:pt idx="1320">
                  <c:v>0.78768492187487993</c:v>
                </c:pt>
                <c:pt idx="1321">
                  <c:v>0.78872703124991994</c:v>
                </c:pt>
                <c:pt idx="1322">
                  <c:v>0.78985625000000004</c:v>
                </c:pt>
                <c:pt idx="1323">
                  <c:v>0.79090851562496012</c:v>
                </c:pt>
                <c:pt idx="1324">
                  <c:v>0.79198664062496005</c:v>
                </c:pt>
                <c:pt idx="1325">
                  <c:v>0.7930889062499199</c:v>
                </c:pt>
                <c:pt idx="1326">
                  <c:v>0.79406460937503998</c:v>
                </c:pt>
                <c:pt idx="1327">
                  <c:v>0.79515875000000003</c:v>
                </c:pt>
                <c:pt idx="1328">
                  <c:v>0.7963295312499199</c:v>
                </c:pt>
                <c:pt idx="1329">
                  <c:v>0.79734218750016006</c:v>
                </c:pt>
                <c:pt idx="1330">
                  <c:v>0.79845539062496007</c:v>
                </c:pt>
                <c:pt idx="1331">
                  <c:v>0.79960437500000003</c:v>
                </c:pt>
                <c:pt idx="1332">
                  <c:v>0.80059109375008009</c:v>
                </c:pt>
                <c:pt idx="1333">
                  <c:v>0.80164820312512008</c:v>
                </c:pt>
                <c:pt idx="1334">
                  <c:v>0.80275460937503995</c:v>
                </c:pt>
                <c:pt idx="1335">
                  <c:v>0.80383390624991991</c:v>
                </c:pt>
                <c:pt idx="1336">
                  <c:v>0.80497882812512012</c:v>
                </c:pt>
                <c:pt idx="1337">
                  <c:v>0.80611554687487985</c:v>
                </c:pt>
                <c:pt idx="1338">
                  <c:v>0.80712265624991997</c:v>
                </c:pt>
                <c:pt idx="1339">
                  <c:v>0.80822164062496005</c:v>
                </c:pt>
                <c:pt idx="1340">
                  <c:v>0.80934414062496007</c:v>
                </c:pt>
                <c:pt idx="1341">
                  <c:v>0.81035929687487984</c:v>
                </c:pt>
                <c:pt idx="1342">
                  <c:v>0.81149156250016008</c:v>
                </c:pt>
                <c:pt idx="1343">
                  <c:v>0.81263234375008009</c:v>
                </c:pt>
                <c:pt idx="1344">
                  <c:v>0.81370562499999999</c:v>
                </c:pt>
                <c:pt idx="1345">
                  <c:v>0.81477507812512007</c:v>
                </c:pt>
                <c:pt idx="1346">
                  <c:v>0.81588195312512013</c:v>
                </c:pt>
                <c:pt idx="1347">
                  <c:v>0.81695421875008012</c:v>
                </c:pt>
                <c:pt idx="1348">
                  <c:v>0.81802570312512013</c:v>
                </c:pt>
                <c:pt idx="1349">
                  <c:v>0.81916726562496012</c:v>
                </c:pt>
                <c:pt idx="1350">
                  <c:v>0.82024031250016005</c:v>
                </c:pt>
                <c:pt idx="1351">
                  <c:v>0.82132648437503997</c:v>
                </c:pt>
                <c:pt idx="1352">
                  <c:v>0.8223839843750399</c:v>
                </c:pt>
                <c:pt idx="1353">
                  <c:v>0.82345976562496004</c:v>
                </c:pt>
                <c:pt idx="1354">
                  <c:v>0.82451070312512009</c:v>
                </c:pt>
                <c:pt idx="1355">
                  <c:v>0.82563976562496011</c:v>
                </c:pt>
                <c:pt idx="1356">
                  <c:v>0.82668929687487991</c:v>
                </c:pt>
                <c:pt idx="1357">
                  <c:v>0.8276982031251201</c:v>
                </c:pt>
                <c:pt idx="1358">
                  <c:v>0.82879453124991997</c:v>
                </c:pt>
                <c:pt idx="1359">
                  <c:v>0.82984406250016007</c:v>
                </c:pt>
                <c:pt idx="1360">
                  <c:v>0.83087101562496002</c:v>
                </c:pt>
                <c:pt idx="1361">
                  <c:v>0.83199156250016004</c:v>
                </c:pt>
                <c:pt idx="1362">
                  <c:v>0.83309226562496008</c:v>
                </c:pt>
                <c:pt idx="1363">
                  <c:v>0.83412671875008004</c:v>
                </c:pt>
                <c:pt idx="1364">
                  <c:v>0.83526250000000002</c:v>
                </c:pt>
                <c:pt idx="1365">
                  <c:v>0.836365625</c:v>
                </c:pt>
                <c:pt idx="1366">
                  <c:v>0.8374577343750399</c:v>
                </c:pt>
                <c:pt idx="1367">
                  <c:v>0.83858492187487987</c:v>
                </c:pt>
                <c:pt idx="1368">
                  <c:v>0.83973226562496006</c:v>
                </c:pt>
                <c:pt idx="1369">
                  <c:v>0.84078859375008008</c:v>
                </c:pt>
                <c:pt idx="1370">
                  <c:v>0.84192820312512007</c:v>
                </c:pt>
                <c:pt idx="1371">
                  <c:v>0.84304664062496004</c:v>
                </c:pt>
                <c:pt idx="1372">
                  <c:v>0.84408203124991998</c:v>
                </c:pt>
                <c:pt idx="1373">
                  <c:v>0.84520945312512008</c:v>
                </c:pt>
                <c:pt idx="1374">
                  <c:v>0.84636484375008003</c:v>
                </c:pt>
                <c:pt idx="1375">
                  <c:v>0.84742539062496003</c:v>
                </c:pt>
                <c:pt idx="1376">
                  <c:v>0.84855914062496007</c:v>
                </c:pt>
                <c:pt idx="1377">
                  <c:v>0.84971125000000003</c:v>
                </c:pt>
                <c:pt idx="1378">
                  <c:v>0.85077601562496008</c:v>
                </c:pt>
                <c:pt idx="1379">
                  <c:v>0.85194289062496009</c:v>
                </c:pt>
                <c:pt idx="1380">
                  <c:v>0.85310414062496009</c:v>
                </c:pt>
                <c:pt idx="1381">
                  <c:v>0.85414257812512007</c:v>
                </c:pt>
                <c:pt idx="1382">
                  <c:v>0.85535007812512009</c:v>
                </c:pt>
                <c:pt idx="1383">
                  <c:v>0.8565142968748799</c:v>
                </c:pt>
                <c:pt idx="1384">
                  <c:v>0.85753734375008006</c:v>
                </c:pt>
                <c:pt idx="1385">
                  <c:v>0.85865960937503993</c:v>
                </c:pt>
                <c:pt idx="1386">
                  <c:v>0.85976429687487987</c:v>
                </c:pt>
                <c:pt idx="1387">
                  <c:v>0.86084039062496009</c:v>
                </c:pt>
                <c:pt idx="1388">
                  <c:v>0.86198289062496003</c:v>
                </c:pt>
                <c:pt idx="1389">
                  <c:v>0.86309492187487991</c:v>
                </c:pt>
                <c:pt idx="1390">
                  <c:v>0.86413523437503992</c:v>
                </c:pt>
                <c:pt idx="1391">
                  <c:v>0.86527226562496007</c:v>
                </c:pt>
                <c:pt idx="1392">
                  <c:v>0.8663751562499199</c:v>
                </c:pt>
                <c:pt idx="1393">
                  <c:v>0.86746367187487994</c:v>
                </c:pt>
                <c:pt idx="1394">
                  <c:v>0.86865507812512011</c:v>
                </c:pt>
                <c:pt idx="1395">
                  <c:v>0.86981078124991995</c:v>
                </c:pt>
                <c:pt idx="1396">
                  <c:v>0.87089203124991998</c:v>
                </c:pt>
                <c:pt idx="1397">
                  <c:v>0.87208718750016001</c:v>
                </c:pt>
                <c:pt idx="1398">
                  <c:v>0.87323039062496011</c:v>
                </c:pt>
                <c:pt idx="1399">
                  <c:v>0.87431914062496008</c:v>
                </c:pt>
                <c:pt idx="1400">
                  <c:v>0.87549523437503995</c:v>
                </c:pt>
                <c:pt idx="1401">
                  <c:v>0.87671296875007998</c:v>
                </c:pt>
                <c:pt idx="1402">
                  <c:v>0.87786109375007992</c:v>
                </c:pt>
                <c:pt idx="1403">
                  <c:v>0.87902171875007995</c:v>
                </c:pt>
                <c:pt idx="1404">
                  <c:v>0.88016726562496006</c:v>
                </c:pt>
                <c:pt idx="1405">
                  <c:v>0.8813121093750399</c:v>
                </c:pt>
                <c:pt idx="1406">
                  <c:v>0.88249796875008002</c:v>
                </c:pt>
                <c:pt idx="1407">
                  <c:v>0.88362085937503998</c:v>
                </c:pt>
                <c:pt idx="1408">
                  <c:v>0.88471046875007997</c:v>
                </c:pt>
                <c:pt idx="1409">
                  <c:v>0.88584234375007997</c:v>
                </c:pt>
                <c:pt idx="1410">
                  <c:v>0.8870491406249601</c:v>
                </c:pt>
                <c:pt idx="1411">
                  <c:v>0.88808828124992001</c:v>
                </c:pt>
                <c:pt idx="1412">
                  <c:v>0.8891836718748799</c:v>
                </c:pt>
                <c:pt idx="1413">
                  <c:v>0.89030867187487994</c:v>
                </c:pt>
                <c:pt idx="1414">
                  <c:v>0.89138609375007993</c:v>
                </c:pt>
                <c:pt idx="1415">
                  <c:v>0.89243992187487986</c:v>
                </c:pt>
                <c:pt idx="1416">
                  <c:v>0.8936207031251201</c:v>
                </c:pt>
                <c:pt idx="1417">
                  <c:v>0.89470218750016006</c:v>
                </c:pt>
                <c:pt idx="1418">
                  <c:v>0.89577656250016013</c:v>
                </c:pt>
                <c:pt idx="1419">
                  <c:v>0.89694624999999994</c:v>
                </c:pt>
                <c:pt idx="1420">
                  <c:v>0.89800406250016018</c:v>
                </c:pt>
                <c:pt idx="1421">
                  <c:v>0.89911585937503991</c:v>
                </c:pt>
                <c:pt idx="1422">
                  <c:v>0.90029999999999999</c:v>
                </c:pt>
                <c:pt idx="1423">
                  <c:v>0.90146749999999998</c:v>
                </c:pt>
                <c:pt idx="1424">
                  <c:v>0.90262765624992014</c:v>
                </c:pt>
                <c:pt idx="1425">
                  <c:v>0.90382257812512001</c:v>
                </c:pt>
                <c:pt idx="1426">
                  <c:v>0.90490242187488001</c:v>
                </c:pt>
                <c:pt idx="1427">
                  <c:v>0.90601929687488003</c:v>
                </c:pt>
                <c:pt idx="1428">
                  <c:v>0.90729484375007985</c:v>
                </c:pt>
                <c:pt idx="1429">
                  <c:v>0.90842968750016018</c:v>
                </c:pt>
                <c:pt idx="1430">
                  <c:v>0.90954281250016011</c:v>
                </c:pt>
                <c:pt idx="1431">
                  <c:v>0.91076453124992018</c:v>
                </c:pt>
                <c:pt idx="1432">
                  <c:v>0.91195554687488001</c:v>
                </c:pt>
                <c:pt idx="1433">
                  <c:v>0.91307398437503995</c:v>
                </c:pt>
                <c:pt idx="1434">
                  <c:v>0.91426109375007991</c:v>
                </c:pt>
                <c:pt idx="1435">
                  <c:v>0.91547757812511998</c:v>
                </c:pt>
                <c:pt idx="1436">
                  <c:v>0.9166485937500799</c:v>
                </c:pt>
                <c:pt idx="1437">
                  <c:v>0.91788460937503991</c:v>
                </c:pt>
                <c:pt idx="1438">
                  <c:v>0.91904828124992011</c:v>
                </c:pt>
                <c:pt idx="1439">
                  <c:v>0.92020757812512</c:v>
                </c:pt>
                <c:pt idx="1440">
                  <c:v>0.92143070312511999</c:v>
                </c:pt>
                <c:pt idx="1441">
                  <c:v>0.92259625000000001</c:v>
                </c:pt>
                <c:pt idx="1442">
                  <c:v>0.92372742187487999</c:v>
                </c:pt>
                <c:pt idx="1443">
                  <c:v>0.92491281250016011</c:v>
                </c:pt>
                <c:pt idx="1444">
                  <c:v>0.92605171875007986</c:v>
                </c:pt>
                <c:pt idx="1445">
                  <c:v>0.92715375</c:v>
                </c:pt>
                <c:pt idx="1446">
                  <c:v>0.92837421875007986</c:v>
                </c:pt>
                <c:pt idx="1447">
                  <c:v>0.92953406250016013</c:v>
                </c:pt>
                <c:pt idx="1448">
                  <c:v>0.93061648437503997</c:v>
                </c:pt>
                <c:pt idx="1449">
                  <c:v>0.93182140624992016</c:v>
                </c:pt>
                <c:pt idx="1450">
                  <c:v>0.93298546875007982</c:v>
                </c:pt>
                <c:pt idx="1451">
                  <c:v>0.93412703124992014</c:v>
                </c:pt>
                <c:pt idx="1452">
                  <c:v>0.93526046875007984</c:v>
                </c:pt>
                <c:pt idx="1453">
                  <c:v>0.9364379687500799</c:v>
                </c:pt>
                <c:pt idx="1454">
                  <c:v>0.93755953124992009</c:v>
                </c:pt>
                <c:pt idx="1455">
                  <c:v>0.93872695312512</c:v>
                </c:pt>
                <c:pt idx="1456">
                  <c:v>0.93987515624992013</c:v>
                </c:pt>
                <c:pt idx="1457">
                  <c:v>0.9409932812499201</c:v>
                </c:pt>
                <c:pt idx="1458">
                  <c:v>0.94221953124992008</c:v>
                </c:pt>
                <c:pt idx="1459">
                  <c:v>0.94337078124992013</c:v>
                </c:pt>
                <c:pt idx="1460">
                  <c:v>0.94448367187488003</c:v>
                </c:pt>
                <c:pt idx="1461">
                  <c:v>0.94569570312511997</c:v>
                </c:pt>
                <c:pt idx="1462">
                  <c:v>0.94689562500000002</c:v>
                </c:pt>
                <c:pt idx="1463">
                  <c:v>0.94800773437503993</c:v>
                </c:pt>
                <c:pt idx="1464">
                  <c:v>0.94924164062496008</c:v>
                </c:pt>
                <c:pt idx="1465">
                  <c:v>0.95048031250016018</c:v>
                </c:pt>
                <c:pt idx="1466">
                  <c:v>0.95158078124992018</c:v>
                </c:pt>
                <c:pt idx="1467">
                  <c:v>0.95282445312511999</c:v>
                </c:pt>
                <c:pt idx="1468">
                  <c:v>0.95404437499999994</c:v>
                </c:pt>
                <c:pt idx="1469">
                  <c:v>0.95521773437503998</c:v>
                </c:pt>
                <c:pt idx="1470">
                  <c:v>0.95648648437503991</c:v>
                </c:pt>
                <c:pt idx="1471">
                  <c:v>0.9577032812499201</c:v>
                </c:pt>
                <c:pt idx="1472">
                  <c:v>0.95881648437503997</c:v>
                </c:pt>
                <c:pt idx="1473">
                  <c:v>0.96004218750016013</c:v>
                </c:pt>
                <c:pt idx="1474">
                  <c:v>0.96124539062496006</c:v>
                </c:pt>
                <c:pt idx="1475">
                  <c:v>0.96232992187487998</c:v>
                </c:pt>
                <c:pt idx="1476">
                  <c:v>0.96356234375007987</c:v>
                </c:pt>
                <c:pt idx="1477">
                  <c:v>0.96472093750016019</c:v>
                </c:pt>
                <c:pt idx="1478">
                  <c:v>0.96582476562496011</c:v>
                </c:pt>
                <c:pt idx="1479">
                  <c:v>0.96699453124992008</c:v>
                </c:pt>
                <c:pt idx="1480">
                  <c:v>0.96821250000000003</c:v>
                </c:pt>
                <c:pt idx="1481">
                  <c:v>0.96931023437503994</c:v>
                </c:pt>
                <c:pt idx="1482">
                  <c:v>0.97054242187488005</c:v>
                </c:pt>
                <c:pt idx="1483">
                  <c:v>0.97173304687488005</c:v>
                </c:pt>
                <c:pt idx="1484">
                  <c:v>0.97286453124992012</c:v>
                </c:pt>
                <c:pt idx="1485">
                  <c:v>0.97407039062496004</c:v>
                </c:pt>
                <c:pt idx="1486">
                  <c:v>0.97528945312512005</c:v>
                </c:pt>
                <c:pt idx="1487">
                  <c:v>0.9764040625001601</c:v>
                </c:pt>
                <c:pt idx="1488">
                  <c:v>0.97757101562496007</c:v>
                </c:pt>
                <c:pt idx="1489">
                  <c:v>0.97877109375007987</c:v>
                </c:pt>
                <c:pt idx="1490">
                  <c:v>0.97986507812512003</c:v>
                </c:pt>
                <c:pt idx="1491">
                  <c:v>0.98109640624992012</c:v>
                </c:pt>
                <c:pt idx="1492">
                  <c:v>0.98235062500000003</c:v>
                </c:pt>
                <c:pt idx="1493">
                  <c:v>0.98351757812511997</c:v>
                </c:pt>
                <c:pt idx="1494">
                  <c:v>0.984700625</c:v>
                </c:pt>
                <c:pt idx="1495">
                  <c:v>0.98594328124992014</c:v>
                </c:pt>
                <c:pt idx="1496">
                  <c:v>0.98710476562496008</c:v>
                </c:pt>
                <c:pt idx="1497">
                  <c:v>0.98842335937503989</c:v>
                </c:pt>
                <c:pt idx="1498">
                  <c:v>0.98971187500000002</c:v>
                </c:pt>
                <c:pt idx="1499">
                  <c:v>0.99094953124992013</c:v>
                </c:pt>
                <c:pt idx="1500">
                  <c:v>0.99216429687487995</c:v>
                </c:pt>
                <c:pt idx="1501">
                  <c:v>0.99339335937503992</c:v>
                </c:pt>
                <c:pt idx="1502">
                  <c:v>0.99449898437503992</c:v>
                </c:pt>
                <c:pt idx="1503">
                  <c:v>0.99569375000000004</c:v>
                </c:pt>
                <c:pt idx="1504">
                  <c:v>0.99695960937503991</c:v>
                </c:pt>
                <c:pt idx="1505">
                  <c:v>0.99813546875007986</c:v>
                </c:pt>
                <c:pt idx="1506">
                  <c:v>0.99937015624992009</c:v>
                </c:pt>
                <c:pt idx="1507">
                  <c:v>1.00055593750016</c:v>
                </c:pt>
                <c:pt idx="1508">
                  <c:v>1.0017305468748801</c:v>
                </c:pt>
                <c:pt idx="1509">
                  <c:v>1.0028739843750398</c:v>
                </c:pt>
                <c:pt idx="1510">
                  <c:v>1.0041767187500799</c:v>
                </c:pt>
                <c:pt idx="1511">
                  <c:v>1.00535179687488</c:v>
                </c:pt>
                <c:pt idx="1512">
                  <c:v>1.00658304687488</c:v>
                </c:pt>
                <c:pt idx="1513">
                  <c:v>1.00787625</c:v>
                </c:pt>
                <c:pt idx="1514">
                  <c:v>1.0091014843750399</c:v>
                </c:pt>
                <c:pt idx="1515">
                  <c:v>1.0103333593750399</c:v>
                </c:pt>
                <c:pt idx="1516">
                  <c:v>1.0115776562499201</c:v>
                </c:pt>
                <c:pt idx="1517">
                  <c:v>1.01279726562496</c:v>
                </c:pt>
                <c:pt idx="1518">
                  <c:v>1.01402757812512</c:v>
                </c:pt>
                <c:pt idx="1519">
                  <c:v>1.0153992187500798</c:v>
                </c:pt>
                <c:pt idx="1520">
                  <c:v>1.0166179687500798</c:v>
                </c:pt>
                <c:pt idx="1521">
                  <c:v>1.0178582812499202</c:v>
                </c:pt>
                <c:pt idx="1522">
                  <c:v>1.0191792968748801</c:v>
                </c:pt>
                <c:pt idx="1523">
                  <c:v>1.0203954687500798</c:v>
                </c:pt>
                <c:pt idx="1524">
                  <c:v>1.02159976562496</c:v>
                </c:pt>
                <c:pt idx="1525">
                  <c:v>1.0229045312499201</c:v>
                </c:pt>
                <c:pt idx="1526">
                  <c:v>1.0241460937500799</c:v>
                </c:pt>
                <c:pt idx="1527">
                  <c:v>1.02538078124992</c:v>
                </c:pt>
                <c:pt idx="1528">
                  <c:v>1.0266698437500799</c:v>
                </c:pt>
                <c:pt idx="1529">
                  <c:v>1.0278660937500799</c:v>
                </c:pt>
                <c:pt idx="1530">
                  <c:v>1.02907164062496</c:v>
                </c:pt>
                <c:pt idx="1531">
                  <c:v>1.0303903125001601</c:v>
                </c:pt>
                <c:pt idx="1532">
                  <c:v>1.0315739062499201</c:v>
                </c:pt>
                <c:pt idx="1533">
                  <c:v>1.0327585937500798</c:v>
                </c:pt>
                <c:pt idx="1534">
                  <c:v>1.0340429687500798</c:v>
                </c:pt>
                <c:pt idx="1535">
                  <c:v>1.0352546093750399</c:v>
                </c:pt>
                <c:pt idx="1536">
                  <c:v>1.0364511718748799</c:v>
                </c:pt>
                <c:pt idx="1537">
                  <c:v>1.03770242187488</c:v>
                </c:pt>
                <c:pt idx="1538">
                  <c:v>1.0389383593750399</c:v>
                </c:pt>
                <c:pt idx="1539">
                  <c:v>1.04012226562496</c:v>
                </c:pt>
                <c:pt idx="1540">
                  <c:v>1.04138765624992</c:v>
                </c:pt>
                <c:pt idx="1541">
                  <c:v>1.0425685937500799</c:v>
                </c:pt>
                <c:pt idx="1542">
                  <c:v>1.04381375</c:v>
                </c:pt>
                <c:pt idx="1543">
                  <c:v>1.0451116406249601</c:v>
                </c:pt>
                <c:pt idx="1544">
                  <c:v>1.0463193749999999</c:v>
                </c:pt>
                <c:pt idx="1545">
                  <c:v>1.0475096875001602</c:v>
                </c:pt>
                <c:pt idx="1546">
                  <c:v>1.0487875</c:v>
                </c:pt>
                <c:pt idx="1547">
                  <c:v>1.0500319531251201</c:v>
                </c:pt>
                <c:pt idx="1548">
                  <c:v>1.05123632812512</c:v>
                </c:pt>
                <c:pt idx="1549">
                  <c:v>1.0525565625001601</c:v>
                </c:pt>
                <c:pt idx="1550">
                  <c:v>1.05381789062496</c:v>
                </c:pt>
                <c:pt idx="1551">
                  <c:v>1.05506570312512</c:v>
                </c:pt>
                <c:pt idx="1552">
                  <c:v>1.0563192187500798</c:v>
                </c:pt>
                <c:pt idx="1553">
                  <c:v>1.05756960937504</c:v>
                </c:pt>
                <c:pt idx="1554">
                  <c:v>1.05882046875008</c:v>
                </c:pt>
                <c:pt idx="1555">
                  <c:v>1.0600987500000001</c:v>
                </c:pt>
                <c:pt idx="1556">
                  <c:v>1.0614421093750399</c:v>
                </c:pt>
                <c:pt idx="1557">
                  <c:v>1.0626979687500799</c:v>
                </c:pt>
                <c:pt idx="1558">
                  <c:v>1.06403710937504</c:v>
                </c:pt>
                <c:pt idx="1559">
                  <c:v>1.0653285156249601</c:v>
                </c:pt>
                <c:pt idx="1560">
                  <c:v>1.06657835937504</c:v>
                </c:pt>
                <c:pt idx="1561">
                  <c:v>1.0678498437500799</c:v>
                </c:pt>
                <c:pt idx="1562">
                  <c:v>1.06917343750016</c:v>
                </c:pt>
                <c:pt idx="1563">
                  <c:v>1.0704128125001602</c:v>
                </c:pt>
                <c:pt idx="1564">
                  <c:v>1.07173398437504</c:v>
                </c:pt>
                <c:pt idx="1565">
                  <c:v>1.0730640625001602</c:v>
                </c:pt>
                <c:pt idx="1566">
                  <c:v>1.07420992187488</c:v>
                </c:pt>
                <c:pt idx="1567">
                  <c:v>1.0754809375001602</c:v>
                </c:pt>
                <c:pt idx="1568">
                  <c:v>1.07677476562496</c:v>
                </c:pt>
                <c:pt idx="1569">
                  <c:v>1.0779521875001601</c:v>
                </c:pt>
                <c:pt idx="1570">
                  <c:v>1.0792347656249601</c:v>
                </c:pt>
                <c:pt idx="1571">
                  <c:v>1.0805571875001601</c:v>
                </c:pt>
                <c:pt idx="1572">
                  <c:v>1.0817539062499202</c:v>
                </c:pt>
                <c:pt idx="1573">
                  <c:v>1.08304984375008</c:v>
                </c:pt>
                <c:pt idx="1574">
                  <c:v>1.0843224218748799</c:v>
                </c:pt>
                <c:pt idx="1575">
                  <c:v>1.0855564062499201</c:v>
                </c:pt>
                <c:pt idx="1576">
                  <c:v>1.08692367187488</c:v>
                </c:pt>
                <c:pt idx="1577">
                  <c:v>1.0883098437500798</c:v>
                </c:pt>
                <c:pt idx="1578">
                  <c:v>1.08953523437504</c:v>
                </c:pt>
                <c:pt idx="1579">
                  <c:v>1.09087710937504</c:v>
                </c:pt>
                <c:pt idx="1580">
                  <c:v>1.09217007812512</c:v>
                </c:pt>
                <c:pt idx="1581">
                  <c:v>1.0934142968748799</c:v>
                </c:pt>
                <c:pt idx="1582">
                  <c:v>1.0947529687500799</c:v>
                </c:pt>
                <c:pt idx="1583">
                  <c:v>1.0961108593750399</c:v>
                </c:pt>
                <c:pt idx="1584">
                  <c:v>1.0973567968748801</c:v>
                </c:pt>
                <c:pt idx="1585">
                  <c:v>1.0986426562499201</c:v>
                </c:pt>
                <c:pt idx="1586">
                  <c:v>1.09991078124992</c:v>
                </c:pt>
                <c:pt idx="1587">
                  <c:v>1.1010825781251201</c:v>
                </c:pt>
                <c:pt idx="1588">
                  <c:v>1.10238132812512</c:v>
                </c:pt>
                <c:pt idx="1589">
                  <c:v>1.1037182812499202</c:v>
                </c:pt>
                <c:pt idx="1590">
                  <c:v>1.1050049218748801</c:v>
                </c:pt>
                <c:pt idx="1591">
                  <c:v>1.1062821875001601</c:v>
                </c:pt>
                <c:pt idx="1592">
                  <c:v>1.10757945312512</c:v>
                </c:pt>
                <c:pt idx="1593">
                  <c:v>1.1087865625001601</c:v>
                </c:pt>
                <c:pt idx="1594">
                  <c:v>1.1100825000000001</c:v>
                </c:pt>
                <c:pt idx="1595">
                  <c:v>1.11135273437504</c:v>
                </c:pt>
                <c:pt idx="1596">
                  <c:v>1.1125953125001602</c:v>
                </c:pt>
                <c:pt idx="1597">
                  <c:v>1.113804375</c:v>
                </c:pt>
                <c:pt idx="1598">
                  <c:v>1.11509132812512</c:v>
                </c:pt>
                <c:pt idx="1599">
                  <c:v>1.116290625</c:v>
                </c:pt>
                <c:pt idx="1600">
                  <c:v>1.1175297656249601</c:v>
                </c:pt>
                <c:pt idx="1601">
                  <c:v>1.1188120312499201</c:v>
                </c:pt>
                <c:pt idx="1602">
                  <c:v>1.1200382031251199</c:v>
                </c:pt>
                <c:pt idx="1603">
                  <c:v>1.12127476562496</c:v>
                </c:pt>
                <c:pt idx="1604">
                  <c:v>1.12254875</c:v>
                </c:pt>
                <c:pt idx="1605">
                  <c:v>1.1238732812499201</c:v>
                </c:pt>
                <c:pt idx="1606">
                  <c:v>1.1251696875001602</c:v>
                </c:pt>
                <c:pt idx="1607">
                  <c:v>1.1265328125001601</c:v>
                </c:pt>
                <c:pt idx="1608">
                  <c:v>1.1277978906249602</c:v>
                </c:pt>
                <c:pt idx="1609">
                  <c:v>1.1290354687500799</c:v>
                </c:pt>
                <c:pt idx="1610">
                  <c:v>1.1303470312499202</c:v>
                </c:pt>
                <c:pt idx="1611">
                  <c:v>1.1316845312499202</c:v>
                </c:pt>
                <c:pt idx="1612">
                  <c:v>1.13305523437504</c:v>
                </c:pt>
                <c:pt idx="1613">
                  <c:v>1.13443273437504</c:v>
                </c:pt>
                <c:pt idx="1614">
                  <c:v>1.1357961718748799</c:v>
                </c:pt>
                <c:pt idx="1615">
                  <c:v>1.1370759375001602</c:v>
                </c:pt>
                <c:pt idx="1616">
                  <c:v>1.1383616406249601</c:v>
                </c:pt>
                <c:pt idx="1617">
                  <c:v>1.1397537499999999</c:v>
                </c:pt>
                <c:pt idx="1618">
                  <c:v>1.1410557031251201</c:v>
                </c:pt>
                <c:pt idx="1619">
                  <c:v>1.14246273437504</c:v>
                </c:pt>
                <c:pt idx="1620">
                  <c:v>1.1438448437500799</c:v>
                </c:pt>
                <c:pt idx="1621">
                  <c:v>1.14511898437504</c:v>
                </c:pt>
                <c:pt idx="1622">
                  <c:v>1.1464832812499202</c:v>
                </c:pt>
                <c:pt idx="1623">
                  <c:v>1.1478535156249601</c:v>
                </c:pt>
                <c:pt idx="1624">
                  <c:v>1.1491673437500798</c:v>
                </c:pt>
                <c:pt idx="1625">
                  <c:v>1.150514375</c:v>
                </c:pt>
                <c:pt idx="1626">
                  <c:v>1.1519095312499201</c:v>
                </c:pt>
                <c:pt idx="1627">
                  <c:v>1.15320359375008</c:v>
                </c:pt>
                <c:pt idx="1628">
                  <c:v>1.1546056250000001</c:v>
                </c:pt>
                <c:pt idx="1629">
                  <c:v>1.1559630468748801</c:v>
                </c:pt>
                <c:pt idx="1630">
                  <c:v>1.1572014062499201</c:v>
                </c:pt>
                <c:pt idx="1631">
                  <c:v>1.1585385937500798</c:v>
                </c:pt>
                <c:pt idx="1632">
                  <c:v>1.1598665625001601</c:v>
                </c:pt>
                <c:pt idx="1633">
                  <c:v>1.1612003125001602</c:v>
                </c:pt>
                <c:pt idx="1634">
                  <c:v>1.16255289062496</c:v>
                </c:pt>
                <c:pt idx="1635">
                  <c:v>1.1639801562499201</c:v>
                </c:pt>
                <c:pt idx="1636">
                  <c:v>1.16529648437504</c:v>
                </c:pt>
                <c:pt idx="1637">
                  <c:v>1.1666475000000001</c:v>
                </c:pt>
                <c:pt idx="1638">
                  <c:v>1.1680139062499202</c:v>
                </c:pt>
                <c:pt idx="1639">
                  <c:v>1.1693491406249601</c:v>
                </c:pt>
                <c:pt idx="1640">
                  <c:v>1.1707640625001601</c:v>
                </c:pt>
                <c:pt idx="1641">
                  <c:v>1.17220132812512</c:v>
                </c:pt>
                <c:pt idx="1642">
                  <c:v>1.17352523437504</c:v>
                </c:pt>
                <c:pt idx="1643">
                  <c:v>1.1748610937500799</c:v>
                </c:pt>
                <c:pt idx="1644">
                  <c:v>1.1762615625001602</c:v>
                </c:pt>
                <c:pt idx="1645">
                  <c:v>1.1775801562499202</c:v>
                </c:pt>
                <c:pt idx="1646">
                  <c:v>1.1789032812499201</c:v>
                </c:pt>
                <c:pt idx="1647">
                  <c:v>1.18027015624992</c:v>
                </c:pt>
                <c:pt idx="1648">
                  <c:v>1.18158929687488</c:v>
                </c:pt>
                <c:pt idx="1649">
                  <c:v>1.1828807031251201</c:v>
                </c:pt>
                <c:pt idx="1650">
                  <c:v>1.1842944531251201</c:v>
                </c:pt>
                <c:pt idx="1651">
                  <c:v>1.1856033593750399</c:v>
                </c:pt>
                <c:pt idx="1652">
                  <c:v>1.1869309375001602</c:v>
                </c:pt>
                <c:pt idx="1653">
                  <c:v>1.18827796875008</c:v>
                </c:pt>
                <c:pt idx="1654">
                  <c:v>1.1895315625001601</c:v>
                </c:pt>
                <c:pt idx="1655">
                  <c:v>1.1907946093750399</c:v>
                </c:pt>
                <c:pt idx="1656">
                  <c:v>1.1921925781251199</c:v>
                </c:pt>
                <c:pt idx="1657">
                  <c:v>1.1935229687500799</c:v>
                </c:pt>
                <c:pt idx="1658">
                  <c:v>1.19482867187488</c:v>
                </c:pt>
                <c:pt idx="1659">
                  <c:v>1.19619125</c:v>
                </c:pt>
                <c:pt idx="1660">
                  <c:v>1.19748164062496</c:v>
                </c:pt>
                <c:pt idx="1661">
                  <c:v>1.1988074218748801</c:v>
                </c:pt>
                <c:pt idx="1662">
                  <c:v>1.2001561718748801</c:v>
                </c:pt>
                <c:pt idx="1663">
                  <c:v>1.20150804687488</c:v>
                </c:pt>
                <c:pt idx="1664">
                  <c:v>1.20282468750016</c:v>
                </c:pt>
                <c:pt idx="1665">
                  <c:v>1.2042056249999999</c:v>
                </c:pt>
                <c:pt idx="1666">
                  <c:v>1.20555132812512</c:v>
                </c:pt>
                <c:pt idx="1667">
                  <c:v>1.2068570312499201</c:v>
                </c:pt>
                <c:pt idx="1668">
                  <c:v>1.2082585937500798</c:v>
                </c:pt>
                <c:pt idx="1669">
                  <c:v>1.209635</c:v>
                </c:pt>
                <c:pt idx="1670">
                  <c:v>1.2109762500000001</c:v>
                </c:pt>
                <c:pt idx="1671">
                  <c:v>1.2124389843750398</c:v>
                </c:pt>
                <c:pt idx="1672">
                  <c:v>1.21385632812512</c:v>
                </c:pt>
                <c:pt idx="1673">
                  <c:v>1.215189375</c:v>
                </c:pt>
                <c:pt idx="1674">
                  <c:v>1.21661914062496</c:v>
                </c:pt>
                <c:pt idx="1675">
                  <c:v>1.2180489843750399</c:v>
                </c:pt>
                <c:pt idx="1676">
                  <c:v>1.21940382812512</c:v>
                </c:pt>
                <c:pt idx="1677">
                  <c:v>1.2208453906249601</c:v>
                </c:pt>
                <c:pt idx="1678">
                  <c:v>1.2221900000000001</c:v>
                </c:pt>
                <c:pt idx="1679">
                  <c:v>1.22356820312512</c:v>
                </c:pt>
                <c:pt idx="1680">
                  <c:v>1.2249409375001601</c:v>
                </c:pt>
                <c:pt idx="1681">
                  <c:v>1.2263190625001601</c:v>
                </c:pt>
                <c:pt idx="1682">
                  <c:v>1.2276585937500799</c:v>
                </c:pt>
                <c:pt idx="1683">
                  <c:v>1.2290474218748799</c:v>
                </c:pt>
                <c:pt idx="1684">
                  <c:v>1.2304222656249602</c:v>
                </c:pt>
                <c:pt idx="1685">
                  <c:v>1.23171304687488</c:v>
                </c:pt>
                <c:pt idx="1686">
                  <c:v>1.2330902343750398</c:v>
                </c:pt>
                <c:pt idx="1687">
                  <c:v>1.2344446875001602</c:v>
                </c:pt>
                <c:pt idx="1688">
                  <c:v>1.2357854687500798</c:v>
                </c:pt>
                <c:pt idx="1689">
                  <c:v>1.2371533593750399</c:v>
                </c:pt>
                <c:pt idx="1690">
                  <c:v>1.2385442968748801</c:v>
                </c:pt>
                <c:pt idx="1691">
                  <c:v>1.23983617187488</c:v>
                </c:pt>
                <c:pt idx="1692">
                  <c:v>1.2411954687500799</c:v>
                </c:pt>
                <c:pt idx="1693">
                  <c:v>1.24262593750016</c:v>
                </c:pt>
                <c:pt idx="1694">
                  <c:v>1.24397382812512</c:v>
                </c:pt>
                <c:pt idx="1695">
                  <c:v>1.2453989062499202</c:v>
                </c:pt>
                <c:pt idx="1696">
                  <c:v>1.2467760937500798</c:v>
                </c:pt>
                <c:pt idx="1697">
                  <c:v>1.2480800000000001</c:v>
                </c:pt>
                <c:pt idx="1698">
                  <c:v>1.24949445312512</c:v>
                </c:pt>
                <c:pt idx="1699">
                  <c:v>1.25087492187488</c:v>
                </c:pt>
                <c:pt idx="1700">
                  <c:v>1.25224117187488</c:v>
                </c:pt>
                <c:pt idx="1701">
                  <c:v>1.2536607812499201</c:v>
                </c:pt>
                <c:pt idx="1702">
                  <c:v>1.2550899218748799</c:v>
                </c:pt>
                <c:pt idx="1703">
                  <c:v>1.25640906250016</c:v>
                </c:pt>
                <c:pt idx="1704">
                  <c:v>1.25778695312512</c:v>
                </c:pt>
                <c:pt idx="1705">
                  <c:v>1.2592047656249601</c:v>
                </c:pt>
                <c:pt idx="1706">
                  <c:v>1.2605532031251201</c:v>
                </c:pt>
                <c:pt idx="1707">
                  <c:v>1.2619820312499201</c:v>
                </c:pt>
                <c:pt idx="1708">
                  <c:v>1.2633625781251201</c:v>
                </c:pt>
                <c:pt idx="1709">
                  <c:v>1.2646814062499201</c:v>
                </c:pt>
                <c:pt idx="1710">
                  <c:v>1.26603742187488</c:v>
                </c:pt>
                <c:pt idx="1711">
                  <c:v>1.2673824218748799</c:v>
                </c:pt>
                <c:pt idx="1712">
                  <c:v>1.2686725000000001</c:v>
                </c:pt>
                <c:pt idx="1713">
                  <c:v>1.2700257031251201</c:v>
                </c:pt>
                <c:pt idx="1714">
                  <c:v>1.271471875</c:v>
                </c:pt>
                <c:pt idx="1715">
                  <c:v>1.2727792968748799</c:v>
                </c:pt>
                <c:pt idx="1716">
                  <c:v>1.27416859375008</c:v>
                </c:pt>
                <c:pt idx="1717">
                  <c:v>1.27556531250016</c:v>
                </c:pt>
                <c:pt idx="1718">
                  <c:v>1.27692546875008</c:v>
                </c:pt>
                <c:pt idx="1719">
                  <c:v>1.27838453124992</c:v>
                </c:pt>
                <c:pt idx="1720">
                  <c:v>1.2798408593750399</c:v>
                </c:pt>
                <c:pt idx="1721">
                  <c:v>1.2812783593750399</c:v>
                </c:pt>
                <c:pt idx="1722">
                  <c:v>1.2827692187500799</c:v>
                </c:pt>
                <c:pt idx="1723">
                  <c:v>1.2842799218748799</c:v>
                </c:pt>
                <c:pt idx="1724">
                  <c:v>1.2856667968748801</c:v>
                </c:pt>
                <c:pt idx="1725">
                  <c:v>1.28715445312512</c:v>
                </c:pt>
                <c:pt idx="1726">
                  <c:v>1.28871304687488</c:v>
                </c:pt>
                <c:pt idx="1727">
                  <c:v>1.29017531250016</c:v>
                </c:pt>
                <c:pt idx="1728">
                  <c:v>1.29168882812512</c:v>
                </c:pt>
                <c:pt idx="1729">
                  <c:v>1.2932131250000001</c:v>
                </c:pt>
                <c:pt idx="1730">
                  <c:v>1.2947045312499201</c:v>
                </c:pt>
                <c:pt idx="1731">
                  <c:v>1.2962022656249601</c:v>
                </c:pt>
                <c:pt idx="1732">
                  <c:v>1.2977314062499201</c:v>
                </c:pt>
                <c:pt idx="1733">
                  <c:v>1.2991635156249601</c:v>
                </c:pt>
                <c:pt idx="1734">
                  <c:v>1.3006841406249601</c:v>
                </c:pt>
                <c:pt idx="1735">
                  <c:v>1.3021968749999999</c:v>
                </c:pt>
                <c:pt idx="1736">
                  <c:v>1.3035628906249601</c:v>
                </c:pt>
                <c:pt idx="1737">
                  <c:v>1.3050246875001601</c:v>
                </c:pt>
                <c:pt idx="1738">
                  <c:v>1.30655515624992</c:v>
                </c:pt>
                <c:pt idx="1739">
                  <c:v>1.307984375</c:v>
                </c:pt>
                <c:pt idx="1740">
                  <c:v>1.30941859375008</c:v>
                </c:pt>
                <c:pt idx="1741">
                  <c:v>1.3108573437500799</c:v>
                </c:pt>
                <c:pt idx="1742">
                  <c:v>1.3122143749999999</c:v>
                </c:pt>
                <c:pt idx="1743">
                  <c:v>1.3136295312499202</c:v>
                </c:pt>
                <c:pt idx="1744">
                  <c:v>1.3150389062499201</c:v>
                </c:pt>
                <c:pt idx="1745">
                  <c:v>1.3164157812499202</c:v>
                </c:pt>
                <c:pt idx="1746">
                  <c:v>1.3178671875001602</c:v>
                </c:pt>
                <c:pt idx="1747">
                  <c:v>1.3193256250000001</c:v>
                </c:pt>
                <c:pt idx="1748">
                  <c:v>1.3206245312499201</c:v>
                </c:pt>
                <c:pt idx="1749">
                  <c:v>1.32197875</c:v>
                </c:pt>
                <c:pt idx="1750">
                  <c:v>1.3234246875001601</c:v>
                </c:pt>
                <c:pt idx="1751">
                  <c:v>1.3247796875001601</c:v>
                </c:pt>
                <c:pt idx="1752">
                  <c:v>1.3261799999999999</c:v>
                </c:pt>
                <c:pt idx="1753">
                  <c:v>1.3276756249999999</c:v>
                </c:pt>
                <c:pt idx="1754">
                  <c:v>1.3290789062499202</c:v>
                </c:pt>
                <c:pt idx="1755">
                  <c:v>1.3304962499999999</c:v>
                </c:pt>
                <c:pt idx="1756">
                  <c:v>1.3319376562499201</c:v>
                </c:pt>
                <c:pt idx="1757">
                  <c:v>1.3333170312499201</c:v>
                </c:pt>
                <c:pt idx="1758">
                  <c:v>1.3347787499999999</c:v>
                </c:pt>
                <c:pt idx="1759">
                  <c:v>1.33628875</c:v>
                </c:pt>
                <c:pt idx="1760">
                  <c:v>1.3376720312499202</c:v>
                </c:pt>
                <c:pt idx="1761">
                  <c:v>1.339128125</c:v>
                </c:pt>
                <c:pt idx="1762">
                  <c:v>1.34064593750016</c:v>
                </c:pt>
                <c:pt idx="1763">
                  <c:v>1.3420439062499201</c:v>
                </c:pt>
                <c:pt idx="1764">
                  <c:v>1.3434776562499202</c:v>
                </c:pt>
                <c:pt idx="1765">
                  <c:v>1.3449387500000001</c:v>
                </c:pt>
                <c:pt idx="1766">
                  <c:v>1.34640484375008</c:v>
                </c:pt>
                <c:pt idx="1767">
                  <c:v>1.3478385937500799</c:v>
                </c:pt>
                <c:pt idx="1768">
                  <c:v>1.3492759375001602</c:v>
                </c:pt>
                <c:pt idx="1769">
                  <c:v>1.3506740625001601</c:v>
                </c:pt>
                <c:pt idx="1770">
                  <c:v>1.3521059375001601</c:v>
                </c:pt>
                <c:pt idx="1771">
                  <c:v>1.3535621875001602</c:v>
                </c:pt>
                <c:pt idx="1772">
                  <c:v>1.3549317187500798</c:v>
                </c:pt>
                <c:pt idx="1773">
                  <c:v>1.3563221875001601</c:v>
                </c:pt>
                <c:pt idx="1774">
                  <c:v>1.357815625</c:v>
                </c:pt>
                <c:pt idx="1775">
                  <c:v>1.3592342187500799</c:v>
                </c:pt>
                <c:pt idx="1776">
                  <c:v>1.3606479687500799</c:v>
                </c:pt>
                <c:pt idx="1777">
                  <c:v>1.3621710937500799</c:v>
                </c:pt>
                <c:pt idx="1778">
                  <c:v>1.36360015624992</c:v>
                </c:pt>
                <c:pt idx="1779">
                  <c:v>1.3650482812499201</c:v>
                </c:pt>
                <c:pt idx="1780">
                  <c:v>1.3665557812499201</c:v>
                </c:pt>
                <c:pt idx="1781">
                  <c:v>1.3680306250000001</c:v>
                </c:pt>
                <c:pt idx="1782">
                  <c:v>1.3695467187500798</c:v>
                </c:pt>
                <c:pt idx="1783">
                  <c:v>1.3711207812499202</c:v>
                </c:pt>
                <c:pt idx="1784">
                  <c:v>1.3725842187500799</c:v>
                </c:pt>
                <c:pt idx="1785">
                  <c:v>1.3740874999999999</c:v>
                </c:pt>
                <c:pt idx="1786">
                  <c:v>1.3756243749999999</c:v>
                </c:pt>
                <c:pt idx="1787">
                  <c:v>1.37708609375008</c:v>
                </c:pt>
                <c:pt idx="1788">
                  <c:v>1.37860625</c:v>
                </c:pt>
                <c:pt idx="1789">
                  <c:v>1.3801325</c:v>
                </c:pt>
                <c:pt idx="1790">
                  <c:v>1.3815848437500799</c:v>
                </c:pt>
                <c:pt idx="1791">
                  <c:v>1.3831017187500798</c:v>
                </c:pt>
                <c:pt idx="1792">
                  <c:v>1.3846035937500798</c:v>
                </c:pt>
                <c:pt idx="1793">
                  <c:v>1.3860703125001601</c:v>
                </c:pt>
                <c:pt idx="1794">
                  <c:v>1.3875048437500799</c:v>
                </c:pt>
                <c:pt idx="1795">
                  <c:v>1.3889684375001601</c:v>
                </c:pt>
                <c:pt idx="1796">
                  <c:v>1.3903284375001601</c:v>
                </c:pt>
                <c:pt idx="1797">
                  <c:v>1.3917015625001601</c:v>
                </c:pt>
                <c:pt idx="1798">
                  <c:v>1.3931479687500798</c:v>
                </c:pt>
                <c:pt idx="1799">
                  <c:v>1.3945484375001602</c:v>
                </c:pt>
                <c:pt idx="1800">
                  <c:v>1.3959343749999999</c:v>
                </c:pt>
                <c:pt idx="1801">
                  <c:v>1.3973359375001602</c:v>
                </c:pt>
                <c:pt idx="1802">
                  <c:v>1.3987020312499201</c:v>
                </c:pt>
                <c:pt idx="1803">
                  <c:v>1.4000790625001602</c:v>
                </c:pt>
                <c:pt idx="1804">
                  <c:v>1.4015501562499202</c:v>
                </c:pt>
                <c:pt idx="1805">
                  <c:v>1.4029664062499201</c:v>
                </c:pt>
                <c:pt idx="1806">
                  <c:v>1.4044375</c:v>
                </c:pt>
                <c:pt idx="1807">
                  <c:v>1.4059914062499201</c:v>
                </c:pt>
                <c:pt idx="1808">
                  <c:v>1.40749109375008</c:v>
                </c:pt>
                <c:pt idx="1809">
                  <c:v>1.4089646875001602</c:v>
                </c:pt>
                <c:pt idx="1810">
                  <c:v>1.4105351562499202</c:v>
                </c:pt>
                <c:pt idx="1811">
                  <c:v>1.4120725000000001</c:v>
                </c:pt>
                <c:pt idx="1812">
                  <c:v>1.413575625</c:v>
                </c:pt>
                <c:pt idx="1813">
                  <c:v>1.4150798437500798</c:v>
                </c:pt>
                <c:pt idx="1814">
                  <c:v>1.4165329687500798</c:v>
                </c:pt>
                <c:pt idx="1815">
                  <c:v>1.4180318750000001</c:v>
                </c:pt>
                <c:pt idx="1816">
                  <c:v>1.4195634375001602</c:v>
                </c:pt>
                <c:pt idx="1817">
                  <c:v>1.4210023437500798</c:v>
                </c:pt>
                <c:pt idx="1818">
                  <c:v>1.4224389062499201</c:v>
                </c:pt>
                <c:pt idx="1819">
                  <c:v>1.4239648437500798</c:v>
                </c:pt>
                <c:pt idx="1820">
                  <c:v>1.4254184375001602</c:v>
                </c:pt>
                <c:pt idx="1821">
                  <c:v>1.42679125</c:v>
                </c:pt>
                <c:pt idx="1822">
                  <c:v>1.4283054687500798</c:v>
                </c:pt>
                <c:pt idx="1823">
                  <c:v>1.42982125</c:v>
                </c:pt>
                <c:pt idx="1824">
                  <c:v>1.4313276562499202</c:v>
                </c:pt>
                <c:pt idx="1825">
                  <c:v>1.4328231250000001</c:v>
                </c:pt>
                <c:pt idx="1826">
                  <c:v>1.4342973437500799</c:v>
                </c:pt>
                <c:pt idx="1827">
                  <c:v>1.4357629687500799</c:v>
                </c:pt>
                <c:pt idx="1828">
                  <c:v>1.4372915625001601</c:v>
                </c:pt>
                <c:pt idx="1829">
                  <c:v>1.4387851562499201</c:v>
                </c:pt>
                <c:pt idx="1830">
                  <c:v>1.4402859375001602</c:v>
                </c:pt>
                <c:pt idx="1831">
                  <c:v>1.4418804687500799</c:v>
                </c:pt>
                <c:pt idx="1832">
                  <c:v>1.4434045312499202</c:v>
                </c:pt>
                <c:pt idx="1833">
                  <c:v>1.4448728125001602</c:v>
                </c:pt>
                <c:pt idx="1834">
                  <c:v>1.4464201562499202</c:v>
                </c:pt>
                <c:pt idx="1835">
                  <c:v>1.4479707812499201</c:v>
                </c:pt>
                <c:pt idx="1836">
                  <c:v>1.4494899999999999</c:v>
                </c:pt>
                <c:pt idx="1837">
                  <c:v>1.4510825000000001</c:v>
                </c:pt>
                <c:pt idx="1838">
                  <c:v>1.4526910937500799</c:v>
                </c:pt>
                <c:pt idx="1839">
                  <c:v>1.4542412499999999</c:v>
                </c:pt>
                <c:pt idx="1840">
                  <c:v>1.4558221875001602</c:v>
                </c:pt>
                <c:pt idx="1841">
                  <c:v>1.4573870312499202</c:v>
                </c:pt>
                <c:pt idx="1842">
                  <c:v>1.4589398437500798</c:v>
                </c:pt>
                <c:pt idx="1843">
                  <c:v>1.46056125</c:v>
                </c:pt>
                <c:pt idx="1844">
                  <c:v>1.4621284375001602</c:v>
                </c:pt>
                <c:pt idx="1845">
                  <c:v>1.4636828125001602</c:v>
                </c:pt>
                <c:pt idx="1846">
                  <c:v>1.46526828124992</c:v>
                </c:pt>
                <c:pt idx="1847">
                  <c:v>1.4668568749999999</c:v>
                </c:pt>
                <c:pt idx="1848">
                  <c:v>1.468334375</c:v>
                </c:pt>
                <c:pt idx="1849">
                  <c:v>1.46992515624992</c:v>
                </c:pt>
                <c:pt idx="1850">
                  <c:v>1.4714770312499201</c:v>
                </c:pt>
                <c:pt idx="1851">
                  <c:v>1.4729553125001602</c:v>
                </c:pt>
                <c:pt idx="1852">
                  <c:v>1.4744796875001602</c:v>
                </c:pt>
                <c:pt idx="1853">
                  <c:v>1.4759871875001602</c:v>
                </c:pt>
                <c:pt idx="1854">
                  <c:v>1.47744656250016</c:v>
                </c:pt>
                <c:pt idx="1855">
                  <c:v>1.4789878125001601</c:v>
                </c:pt>
                <c:pt idx="1856">
                  <c:v>1.4805403125001602</c:v>
                </c:pt>
                <c:pt idx="1857">
                  <c:v>1.4820296875001602</c:v>
                </c:pt>
                <c:pt idx="1858">
                  <c:v>1.48361718750016</c:v>
                </c:pt>
                <c:pt idx="1859">
                  <c:v>1.4851231250000001</c:v>
                </c:pt>
                <c:pt idx="1860">
                  <c:v>1.4866204687500799</c:v>
                </c:pt>
                <c:pt idx="1861">
                  <c:v>1.4881810937500799</c:v>
                </c:pt>
                <c:pt idx="1862">
                  <c:v>1.4897906249999999</c:v>
                </c:pt>
                <c:pt idx="1863">
                  <c:v>1.4913096875001601</c:v>
                </c:pt>
                <c:pt idx="1864">
                  <c:v>1.4929357812499202</c:v>
                </c:pt>
                <c:pt idx="1865">
                  <c:v>1.49451</c:v>
                </c:pt>
                <c:pt idx="1866">
                  <c:v>1.49600921875008</c:v>
                </c:pt>
                <c:pt idx="1867">
                  <c:v>1.49762859375008</c:v>
                </c:pt>
                <c:pt idx="1868">
                  <c:v>1.4992037499999999</c:v>
                </c:pt>
                <c:pt idx="1869">
                  <c:v>1.5007729687500799</c:v>
                </c:pt>
                <c:pt idx="1870">
                  <c:v>1.50236734375008</c:v>
                </c:pt>
                <c:pt idx="1871">
                  <c:v>1.5039585937500799</c:v>
                </c:pt>
                <c:pt idx="1872">
                  <c:v>1.5054167187500798</c:v>
                </c:pt>
                <c:pt idx="1873">
                  <c:v>1.5069967187500799</c:v>
                </c:pt>
                <c:pt idx="1874">
                  <c:v>1.5085821875001602</c:v>
                </c:pt>
                <c:pt idx="1875">
                  <c:v>1.5101526562499201</c:v>
                </c:pt>
                <c:pt idx="1876">
                  <c:v>1.5118010937500799</c:v>
                </c:pt>
                <c:pt idx="1877">
                  <c:v>1.5133712500000001</c:v>
                </c:pt>
                <c:pt idx="1878">
                  <c:v>1.5148739062499201</c:v>
                </c:pt>
                <c:pt idx="1879">
                  <c:v>1.5164501562499202</c:v>
                </c:pt>
                <c:pt idx="1880">
                  <c:v>1.5180070312499201</c:v>
                </c:pt>
                <c:pt idx="1881">
                  <c:v>1.5195485937500799</c:v>
                </c:pt>
                <c:pt idx="1882">
                  <c:v>1.5211585937500798</c:v>
                </c:pt>
                <c:pt idx="1883">
                  <c:v>1.5227435937500799</c:v>
                </c:pt>
                <c:pt idx="1884">
                  <c:v>1.5242510937500799</c:v>
                </c:pt>
                <c:pt idx="1885">
                  <c:v>1.5257745312499202</c:v>
                </c:pt>
                <c:pt idx="1886">
                  <c:v>1.5273148437500799</c:v>
                </c:pt>
                <c:pt idx="1887">
                  <c:v>1.5288187499999999</c:v>
                </c:pt>
                <c:pt idx="1888">
                  <c:v>1.5304228125001602</c:v>
                </c:pt>
                <c:pt idx="1889">
                  <c:v>1.5319998437500799</c:v>
                </c:pt>
                <c:pt idx="1890">
                  <c:v>1.5335224999999999</c:v>
                </c:pt>
                <c:pt idx="1891">
                  <c:v>1.5350679687500799</c:v>
                </c:pt>
                <c:pt idx="1892">
                  <c:v>1.5366845312499202</c:v>
                </c:pt>
                <c:pt idx="1893">
                  <c:v>1.5382140625001601</c:v>
                </c:pt>
                <c:pt idx="1894">
                  <c:v>1.539800625</c:v>
                </c:pt>
                <c:pt idx="1895">
                  <c:v>1.5414271875001602</c:v>
                </c:pt>
                <c:pt idx="1896">
                  <c:v>1.5429834375001601</c:v>
                </c:pt>
                <c:pt idx="1897">
                  <c:v>1.54458546875008</c:v>
                </c:pt>
                <c:pt idx="1898">
                  <c:v>1.5461745312499202</c:v>
                </c:pt>
                <c:pt idx="1899">
                  <c:v>1.5477201562499201</c:v>
                </c:pt>
                <c:pt idx="1900">
                  <c:v>1.5492990625001601</c:v>
                </c:pt>
                <c:pt idx="1901">
                  <c:v>1.5509728125001601</c:v>
                </c:pt>
                <c:pt idx="1902">
                  <c:v>1.5524689062499202</c:v>
                </c:pt>
                <c:pt idx="1903">
                  <c:v>1.554071875</c:v>
                </c:pt>
                <c:pt idx="1904">
                  <c:v>1.5556924999999999</c:v>
                </c:pt>
                <c:pt idx="1905">
                  <c:v>1.55722593750016</c:v>
                </c:pt>
                <c:pt idx="1906">
                  <c:v>1.5588520312499201</c:v>
                </c:pt>
                <c:pt idx="1907">
                  <c:v>1.560446875</c:v>
                </c:pt>
                <c:pt idx="1908">
                  <c:v>1.5619954687500799</c:v>
                </c:pt>
                <c:pt idx="1909">
                  <c:v>1.56358375</c:v>
                </c:pt>
                <c:pt idx="1910">
                  <c:v>1.5652498437500799</c:v>
                </c:pt>
                <c:pt idx="1911">
                  <c:v>1.5667240625001602</c:v>
                </c:pt>
                <c:pt idx="1912">
                  <c:v>1.5683014062499201</c:v>
                </c:pt>
                <c:pt idx="1913">
                  <c:v>1.569908125</c:v>
                </c:pt>
                <c:pt idx="1914">
                  <c:v>1.5714807812499201</c:v>
                </c:pt>
                <c:pt idx="1915">
                  <c:v>1.573093125</c:v>
                </c:pt>
                <c:pt idx="1916">
                  <c:v>1.5746817187500799</c:v>
                </c:pt>
                <c:pt idx="1917">
                  <c:v>1.576219375</c:v>
                </c:pt>
                <c:pt idx="1918">
                  <c:v>1.5777759375001601</c:v>
                </c:pt>
                <c:pt idx="1919">
                  <c:v>1.5793832812499202</c:v>
                </c:pt>
                <c:pt idx="1920">
                  <c:v>1.5809192187500798</c:v>
                </c:pt>
                <c:pt idx="1921">
                  <c:v>1.5825407812499201</c:v>
                </c:pt>
                <c:pt idx="1922">
                  <c:v>1.5841692187500798</c:v>
                </c:pt>
                <c:pt idx="1923">
                  <c:v>1.58580875</c:v>
                </c:pt>
                <c:pt idx="1924">
                  <c:v>1.5874306250000001</c:v>
                </c:pt>
                <c:pt idx="1925">
                  <c:v>1.5890948437500798</c:v>
                </c:pt>
                <c:pt idx="1926">
                  <c:v>1.5906646875001602</c:v>
                </c:pt>
                <c:pt idx="1927">
                  <c:v>1.5923079687500798</c:v>
                </c:pt>
                <c:pt idx="1928">
                  <c:v>1.5939620312499201</c:v>
                </c:pt>
                <c:pt idx="1929">
                  <c:v>1.595569375</c:v>
                </c:pt>
                <c:pt idx="1930">
                  <c:v>1.5971660937500798</c:v>
                </c:pt>
                <c:pt idx="1931">
                  <c:v>1.5988435937500798</c:v>
                </c:pt>
                <c:pt idx="1932">
                  <c:v>1.6004998437500799</c:v>
                </c:pt>
                <c:pt idx="1933">
                  <c:v>1.6020678125001602</c:v>
                </c:pt>
                <c:pt idx="1934">
                  <c:v>1.6036537500000001</c:v>
                </c:pt>
                <c:pt idx="1935">
                  <c:v>1.6052182812499201</c:v>
                </c:pt>
                <c:pt idx="1936">
                  <c:v>1.6068429687500798</c:v>
                </c:pt>
                <c:pt idx="1937">
                  <c:v>1.6085175</c:v>
                </c:pt>
                <c:pt idx="1938">
                  <c:v>1.6101954687500799</c:v>
                </c:pt>
                <c:pt idx="1939">
                  <c:v>1.6118171875001601</c:v>
                </c:pt>
                <c:pt idx="1940">
                  <c:v>1.6135181249999999</c:v>
                </c:pt>
                <c:pt idx="1941">
                  <c:v>1.6151143750000001</c:v>
                </c:pt>
                <c:pt idx="1942">
                  <c:v>1.6167373437500798</c:v>
                </c:pt>
                <c:pt idx="1943">
                  <c:v>1.6184324999999999</c:v>
                </c:pt>
                <c:pt idx="1944">
                  <c:v>1.6201510937500798</c:v>
                </c:pt>
                <c:pt idx="1945">
                  <c:v>1.6218673437500799</c:v>
                </c:pt>
                <c:pt idx="1946">
                  <c:v>1.6235757812499201</c:v>
                </c:pt>
                <c:pt idx="1947">
                  <c:v>1.62525453124992</c:v>
                </c:pt>
                <c:pt idx="1948">
                  <c:v>1.626865</c:v>
                </c:pt>
                <c:pt idx="1949">
                  <c:v>1.6285782812499201</c:v>
                </c:pt>
                <c:pt idx="1950">
                  <c:v>1.6302171875001601</c:v>
                </c:pt>
                <c:pt idx="1951">
                  <c:v>1.6318610937500799</c:v>
                </c:pt>
                <c:pt idx="1952">
                  <c:v>1.6335564062499202</c:v>
                </c:pt>
                <c:pt idx="1953">
                  <c:v>1.6352014062499201</c:v>
                </c:pt>
                <c:pt idx="1954">
                  <c:v>1.6367568750000001</c:v>
                </c:pt>
                <c:pt idx="1955">
                  <c:v>1.6383567187500798</c:v>
                </c:pt>
                <c:pt idx="1956">
                  <c:v>1.6400228125001601</c:v>
                </c:pt>
                <c:pt idx="1957">
                  <c:v>1.6415837499999999</c:v>
                </c:pt>
                <c:pt idx="1958">
                  <c:v>1.6432553125001601</c:v>
                </c:pt>
                <c:pt idx="1959">
                  <c:v>1.644895625</c:v>
                </c:pt>
                <c:pt idx="1960">
                  <c:v>1.6465125</c:v>
                </c:pt>
                <c:pt idx="1961">
                  <c:v>1.64819625</c:v>
                </c:pt>
                <c:pt idx="1962">
                  <c:v>1.6498167187500798</c:v>
                </c:pt>
                <c:pt idx="1963">
                  <c:v>1.6514104687500799</c:v>
                </c:pt>
                <c:pt idx="1964">
                  <c:v>1.6530909375001601</c:v>
                </c:pt>
                <c:pt idx="1965">
                  <c:v>1.6547359375001602</c:v>
                </c:pt>
                <c:pt idx="1966">
                  <c:v>1.6562931249999999</c:v>
                </c:pt>
                <c:pt idx="1967">
                  <c:v>1.6579934375001601</c:v>
                </c:pt>
                <c:pt idx="1968">
                  <c:v>1.6596614062499202</c:v>
                </c:pt>
                <c:pt idx="1969">
                  <c:v>1.6612556249999999</c:v>
                </c:pt>
                <c:pt idx="1970">
                  <c:v>1.6629393750000001</c:v>
                </c:pt>
                <c:pt idx="1971">
                  <c:v>1.6646142187500799</c:v>
                </c:pt>
                <c:pt idx="1972">
                  <c:v>1.666263125</c:v>
                </c:pt>
                <c:pt idx="1973">
                  <c:v>1.66796375</c:v>
                </c:pt>
                <c:pt idx="1974">
                  <c:v>1.6696410937500799</c:v>
                </c:pt>
                <c:pt idx="1975">
                  <c:v>1.6713229687500799</c:v>
                </c:pt>
                <c:pt idx="1976">
                  <c:v>1.6730448437500798</c:v>
                </c:pt>
                <c:pt idx="1977">
                  <c:v>1.6747285937500798</c:v>
                </c:pt>
                <c:pt idx="1978">
                  <c:v>1.6763490625001602</c:v>
                </c:pt>
                <c:pt idx="1979">
                  <c:v>1.6780315625001601</c:v>
                </c:pt>
                <c:pt idx="1980">
                  <c:v>1.6797312499999999</c:v>
                </c:pt>
                <c:pt idx="1981">
                  <c:v>1.6814014062499201</c:v>
                </c:pt>
                <c:pt idx="1982">
                  <c:v>1.6830834375001602</c:v>
                </c:pt>
                <c:pt idx="1983">
                  <c:v>1.68479421875008</c:v>
                </c:pt>
                <c:pt idx="1984">
                  <c:v>1.6865157812499201</c:v>
                </c:pt>
                <c:pt idx="1985">
                  <c:v>1.6881732812499202</c:v>
                </c:pt>
                <c:pt idx="1986">
                  <c:v>1.6899004687500798</c:v>
                </c:pt>
                <c:pt idx="1987">
                  <c:v>1.6915359375001602</c:v>
                </c:pt>
                <c:pt idx="1988">
                  <c:v>1.69318218750016</c:v>
                </c:pt>
                <c:pt idx="1989">
                  <c:v>1.6949109375001601</c:v>
                </c:pt>
                <c:pt idx="1990">
                  <c:v>1.69655468750016</c:v>
                </c:pt>
                <c:pt idx="1991">
                  <c:v>1.698204375</c:v>
                </c:pt>
                <c:pt idx="1992">
                  <c:v>1.6999045312499201</c:v>
                </c:pt>
                <c:pt idx="1993">
                  <c:v>1.701554375</c:v>
                </c:pt>
                <c:pt idx="1994">
                  <c:v>1.70312859375008</c:v>
                </c:pt>
                <c:pt idx="1995">
                  <c:v>1.7047709375001601</c:v>
                </c:pt>
                <c:pt idx="1996">
                  <c:v>1.7063996875001601</c:v>
                </c:pt>
                <c:pt idx="1997">
                  <c:v>1.70807625</c:v>
                </c:pt>
                <c:pt idx="1998">
                  <c:v>1.7098140625001601</c:v>
                </c:pt>
                <c:pt idx="1999">
                  <c:v>1.7114849999999999</c:v>
                </c:pt>
                <c:pt idx="2000">
                  <c:v>1.7131398437500798</c:v>
                </c:pt>
                <c:pt idx="2001">
                  <c:v>1.714855</c:v>
                </c:pt>
                <c:pt idx="2002">
                  <c:v>1.7165125000000001</c:v>
                </c:pt>
                <c:pt idx="2003">
                  <c:v>1.7181495312499202</c:v>
                </c:pt>
                <c:pt idx="2004">
                  <c:v>1.7198632812499202</c:v>
                </c:pt>
                <c:pt idx="2005">
                  <c:v>1.7216100000000001</c:v>
                </c:pt>
                <c:pt idx="2006">
                  <c:v>1.7232615625001602</c:v>
                </c:pt>
                <c:pt idx="2007">
                  <c:v>1.72495625</c:v>
                </c:pt>
                <c:pt idx="2008">
                  <c:v>1.7266396875001602</c:v>
                </c:pt>
                <c:pt idx="2009">
                  <c:v>1.728258125</c:v>
                </c:pt>
                <c:pt idx="2010">
                  <c:v>1.730010625</c:v>
                </c:pt>
                <c:pt idx="2011">
                  <c:v>1.7316715625001602</c:v>
                </c:pt>
                <c:pt idx="2012">
                  <c:v>1.73328171875008</c:v>
                </c:pt>
                <c:pt idx="2013">
                  <c:v>1.7349579687500798</c:v>
                </c:pt>
                <c:pt idx="2014">
                  <c:v>1.7367089062499201</c:v>
                </c:pt>
                <c:pt idx="2015">
                  <c:v>1.7383196875001601</c:v>
                </c:pt>
                <c:pt idx="2016">
                  <c:v>1.7399882812499201</c:v>
                </c:pt>
                <c:pt idx="2017">
                  <c:v>1.7416634375001601</c:v>
                </c:pt>
                <c:pt idx="2018">
                  <c:v>1.7432924999999999</c:v>
                </c:pt>
                <c:pt idx="2019">
                  <c:v>1.7449478125001601</c:v>
                </c:pt>
                <c:pt idx="2020">
                  <c:v>1.7466075000000001</c:v>
                </c:pt>
                <c:pt idx="2021">
                  <c:v>1.74825718750016</c:v>
                </c:pt>
                <c:pt idx="2022">
                  <c:v>1.7499848437500798</c:v>
                </c:pt>
                <c:pt idx="2023">
                  <c:v>1.7516860937500798</c:v>
                </c:pt>
                <c:pt idx="2024">
                  <c:v>1.75330093750016</c:v>
                </c:pt>
                <c:pt idx="2025">
                  <c:v>1.7549885937500798</c:v>
                </c:pt>
                <c:pt idx="2026">
                  <c:v>1.75673156250016</c:v>
                </c:pt>
                <c:pt idx="2027">
                  <c:v>1.75842875</c:v>
                </c:pt>
                <c:pt idx="2028">
                  <c:v>1.7601568750000001</c:v>
                </c:pt>
                <c:pt idx="2029">
                  <c:v>1.76190828124992</c:v>
                </c:pt>
                <c:pt idx="2030">
                  <c:v>1.7636089062499201</c:v>
                </c:pt>
                <c:pt idx="2031">
                  <c:v>1.7653548437500799</c:v>
                </c:pt>
                <c:pt idx="2032">
                  <c:v>1.76711859375008</c:v>
                </c:pt>
                <c:pt idx="2033">
                  <c:v>1.7688925</c:v>
                </c:pt>
                <c:pt idx="2034">
                  <c:v>1.7706298437500798</c:v>
                </c:pt>
                <c:pt idx="2035">
                  <c:v>1.772410625</c:v>
                </c:pt>
                <c:pt idx="2036">
                  <c:v>1.7741429687500798</c:v>
                </c:pt>
                <c:pt idx="2037">
                  <c:v>1.77587031250016</c:v>
                </c:pt>
                <c:pt idx="2038">
                  <c:v>1.77768375</c:v>
                </c:pt>
                <c:pt idx="2039">
                  <c:v>1.77950453124992</c:v>
                </c:pt>
                <c:pt idx="2040">
                  <c:v>1.7812073437500799</c:v>
                </c:pt>
                <c:pt idx="2041">
                  <c:v>1.78300578124992</c:v>
                </c:pt>
                <c:pt idx="2042">
                  <c:v>1.7847689062499201</c:v>
                </c:pt>
                <c:pt idx="2043">
                  <c:v>1.78646171875008</c:v>
                </c:pt>
                <c:pt idx="2044">
                  <c:v>1.78822218750016</c:v>
                </c:pt>
                <c:pt idx="2045">
                  <c:v>1.7899498437500798</c:v>
                </c:pt>
                <c:pt idx="2046">
                  <c:v>1.7916684375001597</c:v>
                </c:pt>
                <c:pt idx="2047">
                  <c:v>1.7934415625001598</c:v>
                </c:pt>
                <c:pt idx="2048">
                  <c:v>1.7951376562499202</c:v>
                </c:pt>
                <c:pt idx="2049">
                  <c:v>1.7968223437500799</c:v>
                </c:pt>
                <c:pt idx="2050">
                  <c:v>1.7986551562499202</c:v>
                </c:pt>
                <c:pt idx="2051">
                  <c:v>1.80030421875008</c:v>
                </c:pt>
                <c:pt idx="2052">
                  <c:v>1.8019679687500798</c:v>
                </c:pt>
                <c:pt idx="2053">
                  <c:v>1.8038042187500798</c:v>
                </c:pt>
                <c:pt idx="2054">
                  <c:v>1.805584375</c:v>
                </c:pt>
                <c:pt idx="2055">
                  <c:v>1.8072928125001597</c:v>
                </c:pt>
                <c:pt idx="2056">
                  <c:v>1.8090417187500798</c:v>
                </c:pt>
                <c:pt idx="2057">
                  <c:v>1.810815625</c:v>
                </c:pt>
                <c:pt idx="2058">
                  <c:v>1.8125465625001598</c:v>
                </c:pt>
                <c:pt idx="2059">
                  <c:v>1.8143384375001597</c:v>
                </c:pt>
                <c:pt idx="2060">
                  <c:v>1.8160567187500798</c:v>
                </c:pt>
                <c:pt idx="2061">
                  <c:v>1.8178278125001597</c:v>
                </c:pt>
                <c:pt idx="2062">
                  <c:v>1.8196515625001597</c:v>
                </c:pt>
                <c:pt idx="2063">
                  <c:v>1.8213484375001598</c:v>
                </c:pt>
                <c:pt idx="2064">
                  <c:v>1.8230154687500799</c:v>
                </c:pt>
                <c:pt idx="2065">
                  <c:v>1.8248179687500798</c:v>
                </c:pt>
                <c:pt idx="2066">
                  <c:v>1.8266434375001597</c:v>
                </c:pt>
                <c:pt idx="2067">
                  <c:v>1.82833984375008</c:v>
                </c:pt>
                <c:pt idx="2068">
                  <c:v>1.8300834375001598</c:v>
                </c:pt>
                <c:pt idx="2069">
                  <c:v>1.8317953125001598</c:v>
                </c:pt>
                <c:pt idx="2070">
                  <c:v>1.8334821875001597</c:v>
                </c:pt>
                <c:pt idx="2071">
                  <c:v>1.8352275</c:v>
                </c:pt>
                <c:pt idx="2072">
                  <c:v>1.8369339062499201</c:v>
                </c:pt>
                <c:pt idx="2073">
                  <c:v>1.8385817187500799</c:v>
                </c:pt>
                <c:pt idx="2074">
                  <c:v>1.8403439062499201</c:v>
                </c:pt>
                <c:pt idx="2075">
                  <c:v>1.8420370312499201</c:v>
                </c:pt>
                <c:pt idx="2076">
                  <c:v>1.84371140624992</c:v>
                </c:pt>
                <c:pt idx="2077">
                  <c:v>1.8454846875001598</c:v>
                </c:pt>
                <c:pt idx="2078">
                  <c:v>1.847263125</c:v>
                </c:pt>
                <c:pt idx="2079">
                  <c:v>1.84894328124992</c:v>
                </c:pt>
                <c:pt idx="2080">
                  <c:v>1.85071390624992</c:v>
                </c:pt>
                <c:pt idx="2081">
                  <c:v>1.8525281250000001</c:v>
                </c:pt>
                <c:pt idx="2082">
                  <c:v>1.85424875</c:v>
                </c:pt>
                <c:pt idx="2083">
                  <c:v>1.8560785937500799</c:v>
                </c:pt>
                <c:pt idx="2084">
                  <c:v>1.857885625</c:v>
                </c:pt>
                <c:pt idx="2085">
                  <c:v>1.8596839062499202</c:v>
                </c:pt>
                <c:pt idx="2086">
                  <c:v>1.8614448437500799</c:v>
                </c:pt>
                <c:pt idx="2087">
                  <c:v>1.863211875</c:v>
                </c:pt>
                <c:pt idx="2088">
                  <c:v>1.86490203124992</c:v>
                </c:pt>
                <c:pt idx="2089">
                  <c:v>1.8667143749999999</c:v>
                </c:pt>
                <c:pt idx="2090">
                  <c:v>1.8685153125001597</c:v>
                </c:pt>
                <c:pt idx="2091">
                  <c:v>1.8702201562499201</c:v>
                </c:pt>
                <c:pt idx="2092">
                  <c:v>1.8720223437500798</c:v>
                </c:pt>
                <c:pt idx="2093">
                  <c:v>1.8737925</c:v>
                </c:pt>
                <c:pt idx="2094">
                  <c:v>1.8754914062499202</c:v>
                </c:pt>
                <c:pt idx="2095">
                  <c:v>1.8772289062499201</c:v>
                </c:pt>
                <c:pt idx="2096">
                  <c:v>1.8789764062499201</c:v>
                </c:pt>
                <c:pt idx="2097">
                  <c:v>1.8806617187500798</c:v>
                </c:pt>
                <c:pt idx="2098">
                  <c:v>1.88246125</c:v>
                </c:pt>
                <c:pt idx="2099">
                  <c:v>1.8841992187500798</c:v>
                </c:pt>
                <c:pt idx="2100">
                  <c:v>1.8858642187500798</c:v>
                </c:pt>
                <c:pt idx="2101">
                  <c:v>1.8875618750000001</c:v>
                </c:pt>
                <c:pt idx="2102">
                  <c:v>1.8892740625001598</c:v>
                </c:pt>
                <c:pt idx="2103">
                  <c:v>1.8909595312499201</c:v>
                </c:pt>
                <c:pt idx="2104">
                  <c:v>1.8927035937500798</c:v>
                </c:pt>
                <c:pt idx="2105">
                  <c:v>1.8944928125001597</c:v>
                </c:pt>
                <c:pt idx="2106">
                  <c:v>1.8962370312499202</c:v>
                </c:pt>
                <c:pt idx="2107">
                  <c:v>1.8979773437500798</c:v>
                </c:pt>
                <c:pt idx="2108">
                  <c:v>1.8996893749999999</c:v>
                </c:pt>
                <c:pt idx="2109">
                  <c:v>1.9013859375001598</c:v>
                </c:pt>
                <c:pt idx="2110">
                  <c:v>1.9031843749999999</c:v>
                </c:pt>
                <c:pt idx="2111">
                  <c:v>1.9050034375001597</c:v>
                </c:pt>
                <c:pt idx="2112">
                  <c:v>1.9067315625001597</c:v>
                </c:pt>
                <c:pt idx="2113">
                  <c:v>1.9085296875001598</c:v>
                </c:pt>
                <c:pt idx="2114">
                  <c:v>1.9103578125001597</c:v>
                </c:pt>
                <c:pt idx="2115">
                  <c:v>1.9121064062499202</c:v>
                </c:pt>
                <c:pt idx="2116">
                  <c:v>1.913868125</c:v>
                </c:pt>
                <c:pt idx="2117">
                  <c:v>1.9156921875001598</c:v>
                </c:pt>
                <c:pt idx="2118">
                  <c:v>1.9174559375001596</c:v>
                </c:pt>
                <c:pt idx="2119">
                  <c:v>1.9192571875001598</c:v>
                </c:pt>
                <c:pt idx="2120">
                  <c:v>1.9209918749999999</c:v>
                </c:pt>
                <c:pt idx="2121">
                  <c:v>1.9227004687500799</c:v>
                </c:pt>
                <c:pt idx="2122">
                  <c:v>1.9244456249999999</c:v>
                </c:pt>
                <c:pt idx="2123">
                  <c:v>1.9261893750000001</c:v>
                </c:pt>
                <c:pt idx="2124">
                  <c:v>1.9278810937500799</c:v>
                </c:pt>
                <c:pt idx="2125">
                  <c:v>1.9296007812499201</c:v>
                </c:pt>
                <c:pt idx="2126">
                  <c:v>1.9313721875001597</c:v>
                </c:pt>
                <c:pt idx="2127">
                  <c:v>1.9331340625001598</c:v>
                </c:pt>
                <c:pt idx="2128">
                  <c:v>1.9348778125001598</c:v>
                </c:pt>
                <c:pt idx="2129">
                  <c:v>1.9367375</c:v>
                </c:pt>
                <c:pt idx="2130">
                  <c:v>1.9385490625001598</c:v>
                </c:pt>
                <c:pt idx="2131">
                  <c:v>1.94036453124992</c:v>
                </c:pt>
                <c:pt idx="2132">
                  <c:v>1.9422909375001598</c:v>
                </c:pt>
                <c:pt idx="2133">
                  <c:v>1.9441501562499202</c:v>
                </c:pt>
                <c:pt idx="2134">
                  <c:v>1.94603375</c:v>
                </c:pt>
                <c:pt idx="2135">
                  <c:v>1.9479589062499201</c:v>
                </c:pt>
                <c:pt idx="2136">
                  <c:v>1.94986578124992</c:v>
                </c:pt>
                <c:pt idx="2137">
                  <c:v>1.9517376562499202</c:v>
                </c:pt>
                <c:pt idx="2138">
                  <c:v>1.9537234375001598</c:v>
                </c:pt>
                <c:pt idx="2139">
                  <c:v>1.9555234375001598</c:v>
                </c:pt>
                <c:pt idx="2140">
                  <c:v>1.95741375</c:v>
                </c:pt>
                <c:pt idx="2141">
                  <c:v>1.9593257812499201</c:v>
                </c:pt>
                <c:pt idx="2142">
                  <c:v>1.9612159375001597</c:v>
                </c:pt>
                <c:pt idx="2143">
                  <c:v>1.9631029687500798</c:v>
                </c:pt>
                <c:pt idx="2144">
                  <c:v>1.9650260937500799</c:v>
                </c:pt>
                <c:pt idx="2145">
                  <c:v>1.9668864062499201</c:v>
                </c:pt>
                <c:pt idx="2146">
                  <c:v>1.9686864062499201</c:v>
                </c:pt>
                <c:pt idx="2147">
                  <c:v>1.9705640625001597</c:v>
                </c:pt>
                <c:pt idx="2148">
                  <c:v>1.9723401562499201</c:v>
                </c:pt>
                <c:pt idx="2149">
                  <c:v>1.9741681250000001</c:v>
                </c:pt>
                <c:pt idx="2150">
                  <c:v>1.9760215625001598</c:v>
                </c:pt>
                <c:pt idx="2151">
                  <c:v>1.97783203124992</c:v>
                </c:pt>
                <c:pt idx="2152">
                  <c:v>1.9795737499999999</c:v>
                </c:pt>
                <c:pt idx="2153">
                  <c:v>1.9813407812499202</c:v>
                </c:pt>
                <c:pt idx="2154">
                  <c:v>1.9830590625001598</c:v>
                </c:pt>
                <c:pt idx="2155">
                  <c:v>1.9847767187500798</c:v>
                </c:pt>
                <c:pt idx="2156">
                  <c:v>1.9865921875001598</c:v>
                </c:pt>
                <c:pt idx="2157">
                  <c:v>1.9883376562499202</c:v>
                </c:pt>
                <c:pt idx="2158">
                  <c:v>1.9901026562499202</c:v>
                </c:pt>
                <c:pt idx="2159">
                  <c:v>1.991935</c:v>
                </c:pt>
                <c:pt idx="2160">
                  <c:v>1.9936990625001598</c:v>
                </c:pt>
                <c:pt idx="2161">
                  <c:v>1.99546359375008</c:v>
                </c:pt>
                <c:pt idx="2162">
                  <c:v>1.9972910937500798</c:v>
                </c:pt>
                <c:pt idx="2163">
                  <c:v>1.99914875</c:v>
                </c:pt>
                <c:pt idx="2164">
                  <c:v>2.0009439062499199</c:v>
                </c:pt>
                <c:pt idx="2165">
                  <c:v>2.0028134375001598</c:v>
                </c:pt>
                <c:pt idx="2166">
                  <c:v>2.0046048437500801</c:v>
                </c:pt>
                <c:pt idx="2167">
                  <c:v>2.0063957812499202</c:v>
                </c:pt>
                <c:pt idx="2168">
                  <c:v>2.0082362499999999</c:v>
                </c:pt>
                <c:pt idx="2169">
                  <c:v>2.010011875</c:v>
                </c:pt>
                <c:pt idx="2170">
                  <c:v>2.0117996875001598</c:v>
                </c:pt>
                <c:pt idx="2171">
                  <c:v>2.0136349999999998</c:v>
                </c:pt>
                <c:pt idx="2172">
                  <c:v>2.0154135937500799</c:v>
                </c:pt>
                <c:pt idx="2173">
                  <c:v>2.0171715625001596</c:v>
                </c:pt>
                <c:pt idx="2174">
                  <c:v>2.01900671875008</c:v>
                </c:pt>
                <c:pt idx="2175">
                  <c:v>2.0207859375001598</c:v>
                </c:pt>
                <c:pt idx="2176">
                  <c:v>2.0225098437500799</c:v>
                </c:pt>
                <c:pt idx="2177">
                  <c:v>2.0242984375001596</c:v>
                </c:pt>
                <c:pt idx="2178">
                  <c:v>2.0261374999999999</c:v>
                </c:pt>
                <c:pt idx="2179">
                  <c:v>2.0279545312499203</c:v>
                </c:pt>
                <c:pt idx="2180">
                  <c:v>2.0297693749999999</c:v>
                </c:pt>
                <c:pt idx="2181">
                  <c:v>2.0316406250000001</c:v>
                </c:pt>
                <c:pt idx="2182">
                  <c:v>2.0334251562499199</c:v>
                </c:pt>
                <c:pt idx="2183">
                  <c:v>2.0353279687500798</c:v>
                </c:pt>
                <c:pt idx="2184">
                  <c:v>2.037214375</c:v>
                </c:pt>
                <c:pt idx="2185">
                  <c:v>2.03907765624992</c:v>
                </c:pt>
                <c:pt idx="2186">
                  <c:v>2.0410264062499199</c:v>
                </c:pt>
                <c:pt idx="2187">
                  <c:v>2.04297703124992</c:v>
                </c:pt>
                <c:pt idx="2188">
                  <c:v>2.0448401562499203</c:v>
                </c:pt>
                <c:pt idx="2189">
                  <c:v>2.0467415625001597</c:v>
                </c:pt>
                <c:pt idx="2190">
                  <c:v>2.04870328124992</c:v>
                </c:pt>
                <c:pt idx="2191">
                  <c:v>2.050528125</c:v>
                </c:pt>
                <c:pt idx="2192">
                  <c:v>2.0525140625001597</c:v>
                </c:pt>
                <c:pt idx="2193">
                  <c:v>2.0544310937500798</c:v>
                </c:pt>
                <c:pt idx="2194">
                  <c:v>2.0562481250000002</c:v>
                </c:pt>
                <c:pt idx="2195">
                  <c:v>2.05812531250016</c:v>
                </c:pt>
                <c:pt idx="2196">
                  <c:v>2.0600265625001599</c:v>
                </c:pt>
                <c:pt idx="2197">
                  <c:v>2.0618681250000002</c:v>
                </c:pt>
                <c:pt idx="2198">
                  <c:v>2.0637487499999998</c:v>
                </c:pt>
                <c:pt idx="2199">
                  <c:v>2.0656460937500798</c:v>
                </c:pt>
                <c:pt idx="2200">
                  <c:v>2.0674506250000002</c:v>
                </c:pt>
                <c:pt idx="2201">
                  <c:v>2.0693310937500797</c:v>
                </c:pt>
                <c:pt idx="2202">
                  <c:v>2.0712018749999999</c:v>
                </c:pt>
                <c:pt idx="2203">
                  <c:v>2.0729506249999998</c:v>
                </c:pt>
                <c:pt idx="2204">
                  <c:v>2.0748364062499203</c:v>
                </c:pt>
                <c:pt idx="2205">
                  <c:v>2.0767067187500801</c:v>
                </c:pt>
                <c:pt idx="2206">
                  <c:v>2.0785645312499201</c:v>
                </c:pt>
                <c:pt idx="2207">
                  <c:v>2.0803868749999999</c:v>
                </c:pt>
                <c:pt idx="2208">
                  <c:v>2.0822540625001595</c:v>
                </c:pt>
                <c:pt idx="2209">
                  <c:v>2.0840862499999999</c:v>
                </c:pt>
                <c:pt idx="2210">
                  <c:v>2.0859504687500801</c:v>
                </c:pt>
                <c:pt idx="2211">
                  <c:v>2.0878785937500797</c:v>
                </c:pt>
                <c:pt idx="2212">
                  <c:v>2.0896828125001599</c:v>
                </c:pt>
                <c:pt idx="2213">
                  <c:v>2.09155625</c:v>
                </c:pt>
                <c:pt idx="2214">
                  <c:v>2.0934442187500797</c:v>
                </c:pt>
                <c:pt idx="2215">
                  <c:v>2.095293125</c:v>
                </c:pt>
                <c:pt idx="2216">
                  <c:v>2.0971271875001598</c:v>
                </c:pt>
                <c:pt idx="2217">
                  <c:v>2.0990334375001596</c:v>
                </c:pt>
                <c:pt idx="2218">
                  <c:v>2.1009085937500798</c:v>
                </c:pt>
                <c:pt idx="2219">
                  <c:v>2.1027559375001599</c:v>
                </c:pt>
                <c:pt idx="2220">
                  <c:v>2.1046440625001597</c:v>
                </c:pt>
                <c:pt idx="2221">
                  <c:v>2.1064179687500797</c:v>
                </c:pt>
                <c:pt idx="2222">
                  <c:v>2.1082314062499203</c:v>
                </c:pt>
                <c:pt idx="2223">
                  <c:v>2.11012796875008</c:v>
                </c:pt>
                <c:pt idx="2224">
                  <c:v>2.1119726562499199</c:v>
                </c:pt>
                <c:pt idx="2225">
                  <c:v>2.1137740625001595</c:v>
                </c:pt>
                <c:pt idx="2226">
                  <c:v>2.1156317187500799</c:v>
                </c:pt>
                <c:pt idx="2227">
                  <c:v>2.1174559375001598</c:v>
                </c:pt>
                <c:pt idx="2228">
                  <c:v>2.1192712500000002</c:v>
                </c:pt>
                <c:pt idx="2229">
                  <c:v>2.1211324999999999</c:v>
                </c:pt>
                <c:pt idx="2230">
                  <c:v>2.1229690625001596</c:v>
                </c:pt>
                <c:pt idx="2231">
                  <c:v>2.124805625</c:v>
                </c:pt>
                <c:pt idx="2232">
                  <c:v>2.1267432812499201</c:v>
                </c:pt>
                <c:pt idx="2233">
                  <c:v>2.12857484375008</c:v>
                </c:pt>
                <c:pt idx="2234">
                  <c:v>2.1304440625001599</c:v>
                </c:pt>
                <c:pt idx="2235">
                  <c:v>2.13240984375008</c:v>
                </c:pt>
                <c:pt idx="2236">
                  <c:v>2.1343364062499202</c:v>
                </c:pt>
                <c:pt idx="2237">
                  <c:v>2.1362095312499201</c:v>
                </c:pt>
                <c:pt idx="2238">
                  <c:v>2.1381199999999998</c:v>
                </c:pt>
                <c:pt idx="2239">
                  <c:v>2.14002921875008</c:v>
                </c:pt>
                <c:pt idx="2240">
                  <c:v>2.1419351562499203</c:v>
                </c:pt>
                <c:pt idx="2241">
                  <c:v>2.1438799999999998</c:v>
                </c:pt>
                <c:pt idx="2242">
                  <c:v>2.1458356250000001</c:v>
                </c:pt>
                <c:pt idx="2243">
                  <c:v>2.1477815625001599</c:v>
                </c:pt>
                <c:pt idx="2244">
                  <c:v>2.1497375000000001</c:v>
                </c:pt>
                <c:pt idx="2245">
                  <c:v>2.1516126562499203</c:v>
                </c:pt>
                <c:pt idx="2246">
                  <c:v>2.1534832812499203</c:v>
                </c:pt>
                <c:pt idx="2247">
                  <c:v>2.1554596875001599</c:v>
                </c:pt>
                <c:pt idx="2248">
                  <c:v>2.15740953124992</c:v>
                </c:pt>
                <c:pt idx="2249">
                  <c:v>2.15929140624992</c:v>
                </c:pt>
                <c:pt idx="2250">
                  <c:v>2.1612079687500798</c:v>
                </c:pt>
                <c:pt idx="2251">
                  <c:v>2.1631490625001599</c:v>
                </c:pt>
                <c:pt idx="2252">
                  <c:v>2.1649168749999999</c:v>
                </c:pt>
                <c:pt idx="2253">
                  <c:v>2.1668262500000002</c:v>
                </c:pt>
                <c:pt idx="2254">
                  <c:v>2.1687067187500797</c:v>
                </c:pt>
                <c:pt idx="2255">
                  <c:v>2.1706004687500799</c:v>
                </c:pt>
                <c:pt idx="2256">
                  <c:v>2.172490625</c:v>
                </c:pt>
                <c:pt idx="2257">
                  <c:v>2.1743859375001597</c:v>
                </c:pt>
                <c:pt idx="2258">
                  <c:v>2.176220625</c:v>
                </c:pt>
                <c:pt idx="2259">
                  <c:v>2.17814859375008</c:v>
                </c:pt>
                <c:pt idx="2260">
                  <c:v>2.18008453124992</c:v>
                </c:pt>
                <c:pt idx="2261">
                  <c:v>2.1819517187500796</c:v>
                </c:pt>
                <c:pt idx="2262">
                  <c:v>2.1839321875001598</c:v>
                </c:pt>
                <c:pt idx="2263">
                  <c:v>2.1858473437500798</c:v>
                </c:pt>
                <c:pt idx="2264">
                  <c:v>2.1877482812499203</c:v>
                </c:pt>
                <c:pt idx="2265">
                  <c:v>2.1897159375001598</c:v>
                </c:pt>
                <c:pt idx="2266">
                  <c:v>2.1916782812499203</c:v>
                </c:pt>
                <c:pt idx="2267">
                  <c:v>2.1935832812499201</c:v>
                </c:pt>
                <c:pt idx="2268">
                  <c:v>2.1955665625001597</c:v>
                </c:pt>
                <c:pt idx="2269">
                  <c:v>2.1975281249999998</c:v>
                </c:pt>
                <c:pt idx="2270">
                  <c:v>2.1993579687500797</c:v>
                </c:pt>
                <c:pt idx="2271">
                  <c:v>2.20129203124992</c:v>
                </c:pt>
                <c:pt idx="2272">
                  <c:v>2.20323265624992</c:v>
                </c:pt>
                <c:pt idx="2273">
                  <c:v>2.20511484375008</c:v>
                </c:pt>
                <c:pt idx="2274">
                  <c:v>2.20705671875008</c:v>
                </c:pt>
                <c:pt idx="2275">
                  <c:v>2.20900515624992</c:v>
                </c:pt>
                <c:pt idx="2276">
                  <c:v>2.2108673437500799</c:v>
                </c:pt>
                <c:pt idx="2277">
                  <c:v>2.2127784375001598</c:v>
                </c:pt>
                <c:pt idx="2278">
                  <c:v>2.2147031250000002</c:v>
                </c:pt>
                <c:pt idx="2279">
                  <c:v>2.2165578125001599</c:v>
                </c:pt>
                <c:pt idx="2280">
                  <c:v>2.2185854687500797</c:v>
                </c:pt>
                <c:pt idx="2281">
                  <c:v>2.2205629687500799</c:v>
                </c:pt>
                <c:pt idx="2282">
                  <c:v>2.2224332812499203</c:v>
                </c:pt>
                <c:pt idx="2283">
                  <c:v>2.2243243750000001</c:v>
                </c:pt>
                <c:pt idx="2284">
                  <c:v>2.2262104687500797</c:v>
                </c:pt>
                <c:pt idx="2285">
                  <c:v>2.2280146875001599</c:v>
                </c:pt>
                <c:pt idx="2286">
                  <c:v>2.2299265625001596</c:v>
                </c:pt>
                <c:pt idx="2287">
                  <c:v>2.23190828124992</c:v>
                </c:pt>
                <c:pt idx="2288">
                  <c:v>2.2337703125001598</c:v>
                </c:pt>
                <c:pt idx="2289">
                  <c:v>2.2357007812499203</c:v>
                </c:pt>
                <c:pt idx="2290">
                  <c:v>2.2375670312499203</c:v>
                </c:pt>
                <c:pt idx="2291">
                  <c:v>2.2393634375001596</c:v>
                </c:pt>
                <c:pt idx="2292">
                  <c:v>2.2413139062499203</c:v>
                </c:pt>
                <c:pt idx="2293">
                  <c:v>2.2433056250000001</c:v>
                </c:pt>
                <c:pt idx="2294">
                  <c:v>2.2452246875001598</c:v>
                </c:pt>
                <c:pt idx="2295">
                  <c:v>2.2472496875001595</c:v>
                </c:pt>
                <c:pt idx="2296">
                  <c:v>2.2492885937500797</c:v>
                </c:pt>
                <c:pt idx="2297">
                  <c:v>2.2511667187500799</c:v>
                </c:pt>
                <c:pt idx="2298">
                  <c:v>2.2531750000000001</c:v>
                </c:pt>
                <c:pt idx="2299">
                  <c:v>2.255143125</c:v>
                </c:pt>
                <c:pt idx="2300">
                  <c:v>2.2570490625001596</c:v>
                </c:pt>
                <c:pt idx="2301">
                  <c:v>2.25905921875008</c:v>
                </c:pt>
                <c:pt idx="2302">
                  <c:v>2.261044375</c:v>
                </c:pt>
                <c:pt idx="2303">
                  <c:v>2.2629143749999998</c:v>
                </c:pt>
                <c:pt idx="2304">
                  <c:v>2.2648545312499202</c:v>
                </c:pt>
                <c:pt idx="2305">
                  <c:v>2.266793125</c:v>
                </c:pt>
                <c:pt idx="2306">
                  <c:v>2.2686284375001597</c:v>
                </c:pt>
                <c:pt idx="2307">
                  <c:v>2.2705364062499203</c:v>
                </c:pt>
                <c:pt idx="2308">
                  <c:v>2.2724087499999999</c:v>
                </c:pt>
                <c:pt idx="2309">
                  <c:v>2.2742806249999998</c:v>
                </c:pt>
                <c:pt idx="2310">
                  <c:v>2.2761431249999999</c:v>
                </c:pt>
                <c:pt idx="2311">
                  <c:v>2.2780051562499199</c:v>
                </c:pt>
                <c:pt idx="2312">
                  <c:v>2.2798557812499203</c:v>
                </c:pt>
                <c:pt idx="2313">
                  <c:v>2.28177453124992</c:v>
                </c:pt>
                <c:pt idx="2314">
                  <c:v>2.2837049999999999</c:v>
                </c:pt>
                <c:pt idx="2315">
                  <c:v>2.2855489062499199</c:v>
                </c:pt>
                <c:pt idx="2316">
                  <c:v>2.28749984375008</c:v>
                </c:pt>
                <c:pt idx="2317">
                  <c:v>2.28945296875008</c:v>
                </c:pt>
                <c:pt idx="2318">
                  <c:v>2.2913395312499203</c:v>
                </c:pt>
                <c:pt idx="2319">
                  <c:v>2.2932253125001596</c:v>
                </c:pt>
                <c:pt idx="2320">
                  <c:v>2.2952606250000001</c:v>
                </c:pt>
                <c:pt idx="2321">
                  <c:v>2.2972306250000001</c:v>
                </c:pt>
                <c:pt idx="2322">
                  <c:v>2.2991896875001596</c:v>
                </c:pt>
                <c:pt idx="2323">
                  <c:v>2.3012128125001596</c:v>
                </c:pt>
                <c:pt idx="2324">
                  <c:v>2.3032179687500798</c:v>
                </c:pt>
                <c:pt idx="2325">
                  <c:v>2.3052342187500798</c:v>
                </c:pt>
                <c:pt idx="2326">
                  <c:v>2.3072496875001596</c:v>
                </c:pt>
                <c:pt idx="2327">
                  <c:v>2.3092264062499201</c:v>
                </c:pt>
                <c:pt idx="2328">
                  <c:v>2.3111817187500798</c:v>
                </c:pt>
                <c:pt idx="2329">
                  <c:v>2.3132340625001597</c:v>
                </c:pt>
                <c:pt idx="2330">
                  <c:v>2.3152157812499201</c:v>
                </c:pt>
                <c:pt idx="2331">
                  <c:v>2.3171896875001599</c:v>
                </c:pt>
                <c:pt idx="2332">
                  <c:v>2.3191946875001599</c:v>
                </c:pt>
                <c:pt idx="2333">
                  <c:v>2.3211514062499203</c:v>
                </c:pt>
                <c:pt idx="2334">
                  <c:v>2.3230821875001597</c:v>
                </c:pt>
                <c:pt idx="2335">
                  <c:v>2.3251051562499203</c:v>
                </c:pt>
                <c:pt idx="2336">
                  <c:v>2.3271017187500798</c:v>
                </c:pt>
                <c:pt idx="2337">
                  <c:v>2.3290878125001599</c:v>
                </c:pt>
                <c:pt idx="2338">
                  <c:v>2.3312234375001597</c:v>
                </c:pt>
                <c:pt idx="2339">
                  <c:v>2.33327671875008</c:v>
                </c:pt>
                <c:pt idx="2340">
                  <c:v>2.3352585937500798</c:v>
                </c:pt>
                <c:pt idx="2341">
                  <c:v>2.3373342187500801</c:v>
                </c:pt>
                <c:pt idx="2342">
                  <c:v>2.3394389062499203</c:v>
                </c:pt>
                <c:pt idx="2343">
                  <c:v>2.3414981250000002</c:v>
                </c:pt>
                <c:pt idx="2344">
                  <c:v>2.3435839062499202</c:v>
                </c:pt>
                <c:pt idx="2345">
                  <c:v>2.3456454687500798</c:v>
                </c:pt>
                <c:pt idx="2346">
                  <c:v>2.3476376562499199</c:v>
                </c:pt>
                <c:pt idx="2347">
                  <c:v>2.3497079687500797</c:v>
                </c:pt>
                <c:pt idx="2348">
                  <c:v>2.3516428125001596</c:v>
                </c:pt>
                <c:pt idx="2349">
                  <c:v>2.3535909375001598</c:v>
                </c:pt>
                <c:pt idx="2350">
                  <c:v>2.3556209375001598</c:v>
                </c:pt>
                <c:pt idx="2351">
                  <c:v>2.3576203125001598</c:v>
                </c:pt>
                <c:pt idx="2352">
                  <c:v>2.3594910937500799</c:v>
                </c:pt>
                <c:pt idx="2353">
                  <c:v>2.36147671875008</c:v>
                </c:pt>
                <c:pt idx="2354">
                  <c:v>2.3634289062499203</c:v>
                </c:pt>
                <c:pt idx="2355">
                  <c:v>2.3652496875001598</c:v>
                </c:pt>
                <c:pt idx="2356">
                  <c:v>2.3671854687500797</c:v>
                </c:pt>
                <c:pt idx="2357">
                  <c:v>2.3691360937500798</c:v>
                </c:pt>
                <c:pt idx="2358">
                  <c:v>2.3710420312499201</c:v>
                </c:pt>
                <c:pt idx="2359">
                  <c:v>2.37300765624992</c:v>
                </c:pt>
                <c:pt idx="2360">
                  <c:v>2.3749635937500799</c:v>
                </c:pt>
                <c:pt idx="2361">
                  <c:v>2.3768770312499203</c:v>
                </c:pt>
                <c:pt idx="2362">
                  <c:v>2.3789043749999998</c:v>
                </c:pt>
                <c:pt idx="2363">
                  <c:v>2.3808342187500799</c:v>
                </c:pt>
                <c:pt idx="2364">
                  <c:v>2.3827293749999998</c:v>
                </c:pt>
                <c:pt idx="2365">
                  <c:v>2.3847721875001597</c:v>
                </c:pt>
                <c:pt idx="2366">
                  <c:v>2.38677484375008</c:v>
                </c:pt>
                <c:pt idx="2367">
                  <c:v>2.3886515625001596</c:v>
                </c:pt>
                <c:pt idx="2368">
                  <c:v>2.39064875</c:v>
                </c:pt>
                <c:pt idx="2369">
                  <c:v>2.3926667187500801</c:v>
                </c:pt>
                <c:pt idx="2370">
                  <c:v>2.3946301562499199</c:v>
                </c:pt>
                <c:pt idx="2371">
                  <c:v>2.3966268749999999</c:v>
                </c:pt>
                <c:pt idx="2372">
                  <c:v>2.3986257812499203</c:v>
                </c:pt>
                <c:pt idx="2373">
                  <c:v>2.4006109375001596</c:v>
                </c:pt>
                <c:pt idx="2374">
                  <c:v>2.4026890625001598</c:v>
                </c:pt>
                <c:pt idx="2375">
                  <c:v>2.4047082812499201</c:v>
                </c:pt>
                <c:pt idx="2376">
                  <c:v>2.4066096875001599</c:v>
                </c:pt>
                <c:pt idx="2377">
                  <c:v>2.40869953124992</c:v>
                </c:pt>
                <c:pt idx="2378">
                  <c:v>2.41077015624992</c:v>
                </c:pt>
                <c:pt idx="2379">
                  <c:v>2.4126867187500798</c:v>
                </c:pt>
                <c:pt idx="2380">
                  <c:v>2.4146851562499201</c:v>
                </c:pt>
                <c:pt idx="2381">
                  <c:v>2.4167049999999999</c:v>
                </c:pt>
                <c:pt idx="2382">
                  <c:v>2.4186399999999999</c:v>
                </c:pt>
                <c:pt idx="2383">
                  <c:v>2.4206468750000001</c:v>
                </c:pt>
                <c:pt idx="2384">
                  <c:v>2.4226243749999998</c:v>
                </c:pt>
                <c:pt idx="2385">
                  <c:v>2.4245462500000001</c:v>
                </c:pt>
                <c:pt idx="2386">
                  <c:v>2.42663015624992</c:v>
                </c:pt>
                <c:pt idx="2387">
                  <c:v>2.42857671875008</c:v>
                </c:pt>
                <c:pt idx="2388">
                  <c:v>2.4305207812499203</c:v>
                </c:pt>
                <c:pt idx="2389">
                  <c:v>2.43257640624992</c:v>
                </c:pt>
                <c:pt idx="2390">
                  <c:v>2.4346032812499203</c:v>
                </c:pt>
                <c:pt idx="2391">
                  <c:v>2.4365606249999998</c:v>
                </c:pt>
                <c:pt idx="2392">
                  <c:v>2.43859</c:v>
                </c:pt>
                <c:pt idx="2393">
                  <c:v>2.4406271875001599</c:v>
                </c:pt>
                <c:pt idx="2394">
                  <c:v>2.4426114062499202</c:v>
                </c:pt>
                <c:pt idx="2395">
                  <c:v>2.4446585937500798</c:v>
                </c:pt>
                <c:pt idx="2396">
                  <c:v>2.4466790625001598</c:v>
                </c:pt>
                <c:pt idx="2397">
                  <c:v>2.4486771875001598</c:v>
                </c:pt>
                <c:pt idx="2398">
                  <c:v>2.4506840625001596</c:v>
                </c:pt>
                <c:pt idx="2399">
                  <c:v>2.4526609375001596</c:v>
                </c:pt>
                <c:pt idx="2400">
                  <c:v>2.45459421875008</c:v>
                </c:pt>
                <c:pt idx="2401">
                  <c:v>2.4566062500000001</c:v>
                </c:pt>
                <c:pt idx="2402">
                  <c:v>2.4585526562499203</c:v>
                </c:pt>
                <c:pt idx="2403">
                  <c:v>2.4604693750000002</c:v>
                </c:pt>
                <c:pt idx="2404">
                  <c:v>2.4624068750000001</c:v>
                </c:pt>
                <c:pt idx="2405">
                  <c:v>2.4644029687500799</c:v>
                </c:pt>
                <c:pt idx="2406">
                  <c:v>2.4663412500000002</c:v>
                </c:pt>
                <c:pt idx="2407">
                  <c:v>2.4682737499999998</c:v>
                </c:pt>
                <c:pt idx="2408">
                  <c:v>2.4702617187500797</c:v>
                </c:pt>
                <c:pt idx="2409">
                  <c:v>2.4722020312499202</c:v>
                </c:pt>
                <c:pt idx="2410">
                  <c:v>2.47418421875008</c:v>
                </c:pt>
                <c:pt idx="2411">
                  <c:v>2.4761246875001599</c:v>
                </c:pt>
                <c:pt idx="2412">
                  <c:v>2.4780462499999998</c:v>
                </c:pt>
                <c:pt idx="2413">
                  <c:v>2.4800104687500797</c:v>
                </c:pt>
                <c:pt idx="2414">
                  <c:v>2.4820171875001598</c:v>
                </c:pt>
                <c:pt idx="2415">
                  <c:v>2.48394515624992</c:v>
                </c:pt>
                <c:pt idx="2416">
                  <c:v>2.48589828124992</c:v>
                </c:pt>
                <c:pt idx="2417">
                  <c:v>2.4879584375001595</c:v>
                </c:pt>
                <c:pt idx="2418">
                  <c:v>2.4898940625001598</c:v>
                </c:pt>
                <c:pt idx="2419">
                  <c:v>2.4918731250000001</c:v>
                </c:pt>
                <c:pt idx="2420">
                  <c:v>2.4938892187500801</c:v>
                </c:pt>
                <c:pt idx="2421">
                  <c:v>2.4959065625001595</c:v>
                </c:pt>
                <c:pt idx="2422">
                  <c:v>2.4979885937500801</c:v>
                </c:pt>
                <c:pt idx="2423">
                  <c:v>2.5000706250000002</c:v>
                </c:pt>
                <c:pt idx="2424">
                  <c:v>2.5021032812499202</c:v>
                </c:pt>
                <c:pt idx="2425">
                  <c:v>2.5041187499999999</c:v>
                </c:pt>
                <c:pt idx="2426">
                  <c:v>2.5062273437500799</c:v>
                </c:pt>
                <c:pt idx="2427">
                  <c:v>2.5082103125001596</c:v>
                </c:pt>
                <c:pt idx="2428">
                  <c:v>2.5102487500000001</c:v>
                </c:pt>
                <c:pt idx="2429">
                  <c:v>2.5123339062499199</c:v>
                </c:pt>
                <c:pt idx="2430">
                  <c:v>2.5143665625001597</c:v>
                </c:pt>
                <c:pt idx="2431">
                  <c:v>2.51644359375008</c:v>
                </c:pt>
                <c:pt idx="2432">
                  <c:v>2.5185487499999999</c:v>
                </c:pt>
                <c:pt idx="2433">
                  <c:v>2.5205625</c:v>
                </c:pt>
                <c:pt idx="2434">
                  <c:v>2.5226026562499202</c:v>
                </c:pt>
                <c:pt idx="2435">
                  <c:v>2.5247329687500799</c:v>
                </c:pt>
                <c:pt idx="2436">
                  <c:v>2.5267306249999999</c:v>
                </c:pt>
                <c:pt idx="2437">
                  <c:v>2.5288192187500798</c:v>
                </c:pt>
                <c:pt idx="2438">
                  <c:v>2.53090734375008</c:v>
                </c:pt>
                <c:pt idx="2439">
                  <c:v>2.5329982812499203</c:v>
                </c:pt>
                <c:pt idx="2440">
                  <c:v>2.5350671875001596</c:v>
                </c:pt>
                <c:pt idx="2441">
                  <c:v>2.53714</c:v>
                </c:pt>
                <c:pt idx="2442">
                  <c:v>2.5391557812499199</c:v>
                </c:pt>
                <c:pt idx="2443">
                  <c:v>2.541175</c:v>
                </c:pt>
                <c:pt idx="2444">
                  <c:v>2.5432979687500801</c:v>
                </c:pt>
                <c:pt idx="2445">
                  <c:v>2.5452815625001599</c:v>
                </c:pt>
                <c:pt idx="2446">
                  <c:v>2.5473218750000002</c:v>
                </c:pt>
                <c:pt idx="2447">
                  <c:v>2.5493971875001598</c:v>
                </c:pt>
                <c:pt idx="2448">
                  <c:v>2.5514899999999998</c:v>
                </c:pt>
                <c:pt idx="2449">
                  <c:v>2.5535359375001598</c:v>
                </c:pt>
                <c:pt idx="2450">
                  <c:v>2.55563359375008</c:v>
                </c:pt>
                <c:pt idx="2451">
                  <c:v>2.55771765624992</c:v>
                </c:pt>
                <c:pt idx="2452">
                  <c:v>2.5597839062499199</c:v>
                </c:pt>
                <c:pt idx="2453">
                  <c:v>2.56195171875008</c:v>
                </c:pt>
                <c:pt idx="2454">
                  <c:v>2.56395078124992</c:v>
                </c:pt>
                <c:pt idx="2455">
                  <c:v>2.5660176562499202</c:v>
                </c:pt>
                <c:pt idx="2456">
                  <c:v>2.5680934375001598</c:v>
                </c:pt>
                <c:pt idx="2457">
                  <c:v>2.570118125</c:v>
                </c:pt>
                <c:pt idx="2458">
                  <c:v>2.57207125</c:v>
                </c:pt>
                <c:pt idx="2459">
                  <c:v>2.5741056250000001</c:v>
                </c:pt>
                <c:pt idx="2460">
                  <c:v>2.576090625</c:v>
                </c:pt>
                <c:pt idx="2461">
                  <c:v>2.5780595312499202</c:v>
                </c:pt>
                <c:pt idx="2462">
                  <c:v>2.5800900000000002</c:v>
                </c:pt>
                <c:pt idx="2463">
                  <c:v>2.58206453124992</c:v>
                </c:pt>
                <c:pt idx="2464">
                  <c:v>2.5840539062499199</c:v>
                </c:pt>
                <c:pt idx="2465">
                  <c:v>2.58612890624992</c:v>
                </c:pt>
                <c:pt idx="2466">
                  <c:v>2.58817578124992</c:v>
                </c:pt>
                <c:pt idx="2467">
                  <c:v>2.5901882812499202</c:v>
                </c:pt>
                <c:pt idx="2468">
                  <c:v>2.59232</c:v>
                </c:pt>
                <c:pt idx="2469">
                  <c:v>2.59442703124992</c:v>
                </c:pt>
                <c:pt idx="2470">
                  <c:v>2.5965581250000001</c:v>
                </c:pt>
                <c:pt idx="2471">
                  <c:v>2.59866203124992</c:v>
                </c:pt>
                <c:pt idx="2472">
                  <c:v>2.6008159375001596</c:v>
                </c:pt>
                <c:pt idx="2473">
                  <c:v>2.6028668750000001</c:v>
                </c:pt>
                <c:pt idx="2474">
                  <c:v>2.6050371875001597</c:v>
                </c:pt>
                <c:pt idx="2475">
                  <c:v>2.6071170312499201</c:v>
                </c:pt>
                <c:pt idx="2476">
                  <c:v>2.609175</c:v>
                </c:pt>
                <c:pt idx="2477">
                  <c:v>2.6113110937500799</c:v>
                </c:pt>
                <c:pt idx="2478">
                  <c:v>2.6133959375001599</c:v>
                </c:pt>
                <c:pt idx="2479">
                  <c:v>2.6154307812499202</c:v>
                </c:pt>
                <c:pt idx="2480">
                  <c:v>2.6174698437500798</c:v>
                </c:pt>
                <c:pt idx="2481">
                  <c:v>2.61950171875008</c:v>
                </c:pt>
                <c:pt idx="2482">
                  <c:v>2.621404375</c:v>
                </c:pt>
                <c:pt idx="2483">
                  <c:v>2.6234784375001596</c:v>
                </c:pt>
                <c:pt idx="2484">
                  <c:v>2.6254634375001595</c:v>
                </c:pt>
                <c:pt idx="2485">
                  <c:v>2.62742906250016</c:v>
                </c:pt>
                <c:pt idx="2486">
                  <c:v>2.6294925</c:v>
                </c:pt>
                <c:pt idx="2487">
                  <c:v>2.6315221875001598</c:v>
                </c:pt>
                <c:pt idx="2488">
                  <c:v>2.6334575</c:v>
                </c:pt>
                <c:pt idx="2489">
                  <c:v>2.6355021875001596</c:v>
                </c:pt>
                <c:pt idx="2490">
                  <c:v>2.6375365625001597</c:v>
                </c:pt>
                <c:pt idx="2491">
                  <c:v>2.6395581250000002</c:v>
                </c:pt>
                <c:pt idx="2492">
                  <c:v>2.6416768749999999</c:v>
                </c:pt>
                <c:pt idx="2493">
                  <c:v>2.6437065625001597</c:v>
                </c:pt>
                <c:pt idx="2494">
                  <c:v>2.6457850000000001</c:v>
                </c:pt>
                <c:pt idx="2495">
                  <c:v>2.6479365625001599</c:v>
                </c:pt>
                <c:pt idx="2496">
                  <c:v>2.6500050000000002</c:v>
                </c:pt>
                <c:pt idx="2497">
                  <c:v>2.652090625</c:v>
                </c:pt>
                <c:pt idx="2498">
                  <c:v>2.6542234375001597</c:v>
                </c:pt>
                <c:pt idx="2499">
                  <c:v>2.6563315625001596</c:v>
                </c:pt>
                <c:pt idx="2500">
                  <c:v>2.6584924999999999</c:v>
                </c:pt>
                <c:pt idx="2501">
                  <c:v>2.6607071875001598</c:v>
                </c:pt>
                <c:pt idx="2502">
                  <c:v>2.6628553125001599</c:v>
                </c:pt>
                <c:pt idx="2503">
                  <c:v>2.6649512500000001</c:v>
                </c:pt>
                <c:pt idx="2504">
                  <c:v>2.66704281250016</c:v>
                </c:pt>
                <c:pt idx="2505">
                  <c:v>2.6691315625001599</c:v>
                </c:pt>
                <c:pt idx="2506">
                  <c:v>2.6711821875001598</c:v>
                </c:pt>
                <c:pt idx="2507">
                  <c:v>2.6732731250000001</c:v>
                </c:pt>
                <c:pt idx="2508">
                  <c:v>2.6754203125001599</c:v>
                </c:pt>
                <c:pt idx="2509">
                  <c:v>2.6774412500000002</c:v>
                </c:pt>
                <c:pt idx="2510">
                  <c:v>2.679506875</c:v>
                </c:pt>
                <c:pt idx="2511">
                  <c:v>2.6815078125001599</c:v>
                </c:pt>
                <c:pt idx="2512">
                  <c:v>2.6835356250000002</c:v>
                </c:pt>
                <c:pt idx="2513">
                  <c:v>2.6857074999999999</c:v>
                </c:pt>
                <c:pt idx="2514">
                  <c:v>2.6878396875001598</c:v>
                </c:pt>
                <c:pt idx="2515">
                  <c:v>2.6898771875001599</c:v>
                </c:pt>
                <c:pt idx="2516">
                  <c:v>2.6920846875001598</c:v>
                </c:pt>
                <c:pt idx="2517">
                  <c:v>2.6942487499999999</c:v>
                </c:pt>
                <c:pt idx="2518">
                  <c:v>2.6963531249999999</c:v>
                </c:pt>
                <c:pt idx="2519">
                  <c:v>2.6986009375001596</c:v>
                </c:pt>
                <c:pt idx="2520">
                  <c:v>2.7008087500000002</c:v>
                </c:pt>
                <c:pt idx="2521">
                  <c:v>2.7029831249999998</c:v>
                </c:pt>
                <c:pt idx="2522">
                  <c:v>2.7052340625001596</c:v>
                </c:pt>
                <c:pt idx="2523">
                  <c:v>2.7074303125001595</c:v>
                </c:pt>
                <c:pt idx="2524">
                  <c:v>2.7096109375001598</c:v>
                </c:pt>
                <c:pt idx="2525">
                  <c:v>2.711893125</c:v>
                </c:pt>
                <c:pt idx="2526">
                  <c:v>2.7140749999999998</c:v>
                </c:pt>
                <c:pt idx="2527">
                  <c:v>2.7162153125001596</c:v>
                </c:pt>
                <c:pt idx="2528">
                  <c:v>2.7184106250000002</c:v>
                </c:pt>
                <c:pt idx="2529">
                  <c:v>2.7205356250000001</c:v>
                </c:pt>
                <c:pt idx="2530">
                  <c:v>2.7225812500000002</c:v>
                </c:pt>
                <c:pt idx="2531">
                  <c:v>2.7247928125001599</c:v>
                </c:pt>
                <c:pt idx="2532">
                  <c:v>2.7268696875001597</c:v>
                </c:pt>
                <c:pt idx="2533">
                  <c:v>2.7288646875001596</c:v>
                </c:pt>
                <c:pt idx="2534">
                  <c:v>2.7309381250000002</c:v>
                </c:pt>
                <c:pt idx="2535">
                  <c:v>2.7329953125001598</c:v>
                </c:pt>
                <c:pt idx="2536">
                  <c:v>2.7349943749999999</c:v>
                </c:pt>
                <c:pt idx="2537">
                  <c:v>2.7371034375001599</c:v>
                </c:pt>
                <c:pt idx="2538">
                  <c:v>2.7392106250000001</c:v>
                </c:pt>
                <c:pt idx="2539">
                  <c:v>2.7412562500000002</c:v>
                </c:pt>
                <c:pt idx="2540">
                  <c:v>2.7433265625001599</c:v>
                </c:pt>
                <c:pt idx="2541">
                  <c:v>2.7453928125001599</c:v>
                </c:pt>
                <c:pt idx="2542">
                  <c:v>2.7474412500000001</c:v>
                </c:pt>
                <c:pt idx="2543">
                  <c:v>2.7495865625001596</c:v>
                </c:pt>
                <c:pt idx="2544">
                  <c:v>2.7516875000000001</c:v>
                </c:pt>
                <c:pt idx="2545">
                  <c:v>2.7537600000000002</c:v>
                </c:pt>
                <c:pt idx="2546">
                  <c:v>2.7559081249999999</c:v>
                </c:pt>
                <c:pt idx="2547">
                  <c:v>2.7580128125001599</c:v>
                </c:pt>
                <c:pt idx="2548">
                  <c:v>2.7600771875001597</c:v>
                </c:pt>
                <c:pt idx="2549">
                  <c:v>2.7621937499999998</c:v>
                </c:pt>
                <c:pt idx="2550">
                  <c:v>2.7643796875001598</c:v>
                </c:pt>
                <c:pt idx="2551">
                  <c:v>2.7664599999999999</c:v>
                </c:pt>
                <c:pt idx="2552">
                  <c:v>2.7686306250000001</c:v>
                </c:pt>
                <c:pt idx="2553">
                  <c:v>2.7707440625001598</c:v>
                </c:pt>
                <c:pt idx="2554">
                  <c:v>2.7728324999999998</c:v>
                </c:pt>
                <c:pt idx="2555">
                  <c:v>2.7749250000000001</c:v>
                </c:pt>
                <c:pt idx="2556">
                  <c:v>2.7770412499999999</c:v>
                </c:pt>
                <c:pt idx="2557">
                  <c:v>2.7790696875001597</c:v>
                </c:pt>
                <c:pt idx="2558">
                  <c:v>2.7811862500000002</c:v>
                </c:pt>
                <c:pt idx="2559">
                  <c:v>2.7833021875001598</c:v>
                </c:pt>
                <c:pt idx="2560">
                  <c:v>2.7853603125001598</c:v>
                </c:pt>
                <c:pt idx="2561">
                  <c:v>2.7874918750000002</c:v>
                </c:pt>
                <c:pt idx="2562">
                  <c:v>2.7896168750000001</c:v>
                </c:pt>
                <c:pt idx="2563">
                  <c:v>2.7916521875001599</c:v>
                </c:pt>
                <c:pt idx="2564">
                  <c:v>2.7937471875001596</c:v>
                </c:pt>
                <c:pt idx="2565">
                  <c:v>2.7958953125001598</c:v>
                </c:pt>
                <c:pt idx="2566">
                  <c:v>2.7979525000000001</c:v>
                </c:pt>
                <c:pt idx="2567">
                  <c:v>2.8001290625001598</c:v>
                </c:pt>
                <c:pt idx="2568">
                  <c:v>2.8022981250000001</c:v>
                </c:pt>
                <c:pt idx="2569">
                  <c:v>2.804481875</c:v>
                </c:pt>
                <c:pt idx="2570">
                  <c:v>2.8066918749999998</c:v>
                </c:pt>
                <c:pt idx="2571">
                  <c:v>2.8089075000000001</c:v>
                </c:pt>
                <c:pt idx="2572">
                  <c:v>2.81105625</c:v>
                </c:pt>
                <c:pt idx="2573">
                  <c:v>2.81330875</c:v>
                </c:pt>
                <c:pt idx="2574">
                  <c:v>2.8155771875001596</c:v>
                </c:pt>
                <c:pt idx="2575">
                  <c:v>2.8177578125001599</c:v>
                </c:pt>
                <c:pt idx="2576">
                  <c:v>2.819990625</c:v>
                </c:pt>
                <c:pt idx="2577">
                  <c:v>2.8222087500000002</c:v>
                </c:pt>
                <c:pt idx="2578">
                  <c:v>2.8243578125001596</c:v>
                </c:pt>
                <c:pt idx="2579">
                  <c:v>2.8265346875001596</c:v>
                </c:pt>
                <c:pt idx="2580">
                  <c:v>2.8286899999999999</c:v>
                </c:pt>
                <c:pt idx="2581">
                  <c:v>2.8307253125001597</c:v>
                </c:pt>
                <c:pt idx="2582">
                  <c:v>2.832835625</c:v>
                </c:pt>
                <c:pt idx="2583">
                  <c:v>2.8349796875001596</c:v>
                </c:pt>
                <c:pt idx="2584">
                  <c:v>2.8370090625001598</c:v>
                </c:pt>
                <c:pt idx="2585">
                  <c:v>2.839158125</c:v>
                </c:pt>
                <c:pt idx="2586">
                  <c:v>2.8413343750000002</c:v>
                </c:pt>
                <c:pt idx="2587">
                  <c:v>2.8433893750000001</c:v>
                </c:pt>
                <c:pt idx="2588">
                  <c:v>2.8455196875001598</c:v>
                </c:pt>
                <c:pt idx="2589">
                  <c:v>2.8476478125001599</c:v>
                </c:pt>
                <c:pt idx="2590">
                  <c:v>2.8496884375001597</c:v>
                </c:pt>
                <c:pt idx="2591">
                  <c:v>2.8518118750000001</c:v>
                </c:pt>
                <c:pt idx="2592">
                  <c:v>2.8539609375001596</c:v>
                </c:pt>
                <c:pt idx="2593">
                  <c:v>2.8560571875001597</c:v>
                </c:pt>
                <c:pt idx="2594">
                  <c:v>2.8582493750000002</c:v>
                </c:pt>
                <c:pt idx="2595">
                  <c:v>2.8604112499999998</c:v>
                </c:pt>
                <c:pt idx="2596">
                  <c:v>2.8625156249999999</c:v>
                </c:pt>
                <c:pt idx="2597">
                  <c:v>2.8646903125001599</c:v>
                </c:pt>
                <c:pt idx="2598">
                  <c:v>2.8668940625001595</c:v>
                </c:pt>
                <c:pt idx="2599">
                  <c:v>2.86903</c:v>
                </c:pt>
                <c:pt idx="2600">
                  <c:v>2.8712484375001597</c:v>
                </c:pt>
                <c:pt idx="2601">
                  <c:v>2.8734674999999998</c:v>
                </c:pt>
                <c:pt idx="2602">
                  <c:v>2.8755971875001598</c:v>
                </c:pt>
                <c:pt idx="2603">
                  <c:v>2.8777703125001599</c:v>
                </c:pt>
                <c:pt idx="2604">
                  <c:v>2.8799712500000001</c:v>
                </c:pt>
                <c:pt idx="2605">
                  <c:v>2.88206843750016</c:v>
                </c:pt>
                <c:pt idx="2606">
                  <c:v>2.8842075</c:v>
                </c:pt>
                <c:pt idx="2607">
                  <c:v>2.886361875</c:v>
                </c:pt>
                <c:pt idx="2608">
                  <c:v>2.8884165625001597</c:v>
                </c:pt>
                <c:pt idx="2609">
                  <c:v>2.8905303125001596</c:v>
                </c:pt>
                <c:pt idx="2610">
                  <c:v>2.8926674999999999</c:v>
                </c:pt>
                <c:pt idx="2611">
                  <c:v>2.8947503125001597</c:v>
                </c:pt>
                <c:pt idx="2612">
                  <c:v>2.8968928125001598</c:v>
                </c:pt>
                <c:pt idx="2613">
                  <c:v>2.8990800000000001</c:v>
                </c:pt>
                <c:pt idx="2614">
                  <c:v>2.9011874999999998</c:v>
                </c:pt>
                <c:pt idx="2615">
                  <c:v>2.903334375</c:v>
                </c:pt>
                <c:pt idx="2616">
                  <c:v>2.9055221875001598</c:v>
                </c:pt>
                <c:pt idx="2617">
                  <c:v>2.9077003125001597</c:v>
                </c:pt>
                <c:pt idx="2618">
                  <c:v>2.9098496875001598</c:v>
                </c:pt>
                <c:pt idx="2619">
                  <c:v>2.9120365625001599</c:v>
                </c:pt>
                <c:pt idx="2620">
                  <c:v>2.9142406250000001</c:v>
                </c:pt>
                <c:pt idx="2621">
                  <c:v>2.9164059375001599</c:v>
                </c:pt>
                <c:pt idx="2622">
                  <c:v>2.9186287499999999</c:v>
                </c:pt>
                <c:pt idx="2623">
                  <c:v>2.9208050000000001</c:v>
                </c:pt>
                <c:pt idx="2624">
                  <c:v>2.9229846875001599</c:v>
                </c:pt>
                <c:pt idx="2625">
                  <c:v>2.9252134375001599</c:v>
                </c:pt>
                <c:pt idx="2626">
                  <c:v>2.9274218749999998</c:v>
                </c:pt>
                <c:pt idx="2627">
                  <c:v>2.9295843750000001</c:v>
                </c:pt>
                <c:pt idx="2628">
                  <c:v>2.9318550000000001</c:v>
                </c:pt>
                <c:pt idx="2629">
                  <c:v>2.9340662499999999</c:v>
                </c:pt>
                <c:pt idx="2630">
                  <c:v>2.9362243750000001</c:v>
                </c:pt>
                <c:pt idx="2631">
                  <c:v>2.9384734375001598</c:v>
                </c:pt>
                <c:pt idx="2632">
                  <c:v>2.94067875</c:v>
                </c:pt>
                <c:pt idx="2633">
                  <c:v>2.9427981249999999</c:v>
                </c:pt>
                <c:pt idx="2634">
                  <c:v>2.9449956249999998</c:v>
                </c:pt>
                <c:pt idx="2635">
                  <c:v>2.9472234375001598</c:v>
                </c:pt>
                <c:pt idx="2636">
                  <c:v>2.949364375</c:v>
                </c:pt>
                <c:pt idx="2637">
                  <c:v>2.9515928125001598</c:v>
                </c:pt>
                <c:pt idx="2638">
                  <c:v>2.9538165625001596</c:v>
                </c:pt>
                <c:pt idx="2639">
                  <c:v>2.9560121875001597</c:v>
                </c:pt>
                <c:pt idx="2640">
                  <c:v>2.9582293750000002</c:v>
                </c:pt>
                <c:pt idx="2641">
                  <c:v>2.9604853125001598</c:v>
                </c:pt>
                <c:pt idx="2642">
                  <c:v>2.9626571875001599</c:v>
                </c:pt>
                <c:pt idx="2643">
                  <c:v>2.9649646875001596</c:v>
                </c:pt>
                <c:pt idx="2644">
                  <c:v>2.9672740625001599</c:v>
                </c:pt>
                <c:pt idx="2645">
                  <c:v>2.9694528125001596</c:v>
                </c:pt>
                <c:pt idx="2646">
                  <c:v>2.9717431250000002</c:v>
                </c:pt>
                <c:pt idx="2647">
                  <c:v>2.9740090625001598</c:v>
                </c:pt>
                <c:pt idx="2648">
                  <c:v>2.9762228125001595</c:v>
                </c:pt>
                <c:pt idx="2649">
                  <c:v>2.9784993750000002</c:v>
                </c:pt>
                <c:pt idx="2650">
                  <c:v>2.9807706249999999</c:v>
                </c:pt>
                <c:pt idx="2651">
                  <c:v>2.9829231250000001</c:v>
                </c:pt>
                <c:pt idx="2652">
                  <c:v>2.9851899999999998</c:v>
                </c:pt>
                <c:pt idx="2653">
                  <c:v>2.9874521875001596</c:v>
                </c:pt>
                <c:pt idx="2654">
                  <c:v>2.9895909375001599</c:v>
                </c:pt>
                <c:pt idx="2655">
                  <c:v>2.9918187500000002</c:v>
                </c:pt>
                <c:pt idx="2656">
                  <c:v>2.9940334375001596</c:v>
                </c:pt>
                <c:pt idx="2657">
                  <c:v>2.9961584375001595</c:v>
                </c:pt>
                <c:pt idx="2658">
                  <c:v>2.9983328125001596</c:v>
                </c:pt>
                <c:pt idx="2659">
                  <c:v>3.00049375</c:v>
                </c:pt>
                <c:pt idx="2660">
                  <c:v>3.0025778125001596</c:v>
                </c:pt>
                <c:pt idx="2661">
                  <c:v>3.0047612500000001</c:v>
                </c:pt>
                <c:pt idx="2662">
                  <c:v>3.0069484375001596</c:v>
                </c:pt>
                <c:pt idx="2663">
                  <c:v>3.009055</c:v>
                </c:pt>
                <c:pt idx="2664">
                  <c:v>3.0112453125001597</c:v>
                </c:pt>
                <c:pt idx="2665">
                  <c:v>3.0134456250000001</c:v>
                </c:pt>
                <c:pt idx="2666">
                  <c:v>3.0155928125001599</c:v>
                </c:pt>
                <c:pt idx="2667">
                  <c:v>3.0178434375001597</c:v>
                </c:pt>
                <c:pt idx="2668">
                  <c:v>3.0201015625001597</c:v>
                </c:pt>
                <c:pt idx="2669">
                  <c:v>3.0222587500000002</c:v>
                </c:pt>
                <c:pt idx="2670">
                  <c:v>3.024511875</c:v>
                </c:pt>
                <c:pt idx="2671">
                  <c:v>3.0267925</c:v>
                </c:pt>
                <c:pt idx="2672">
                  <c:v>3.0289774999999999</c:v>
                </c:pt>
                <c:pt idx="2673">
                  <c:v>3.0312359375001598</c:v>
                </c:pt>
                <c:pt idx="2674">
                  <c:v>3.0335293750000001</c:v>
                </c:pt>
                <c:pt idx="2675">
                  <c:v>3.0357484375001595</c:v>
                </c:pt>
                <c:pt idx="2676">
                  <c:v>3.0379796875001599</c:v>
                </c:pt>
                <c:pt idx="2677">
                  <c:v>3.0402121875001598</c:v>
                </c:pt>
                <c:pt idx="2678">
                  <c:v>3.0423346875001598</c:v>
                </c:pt>
                <c:pt idx="2679">
                  <c:v>3.0445684375001596</c:v>
                </c:pt>
                <c:pt idx="2680">
                  <c:v>3.0467859375001596</c:v>
                </c:pt>
                <c:pt idx="2681">
                  <c:v>3.0488959375001596</c:v>
                </c:pt>
                <c:pt idx="2682">
                  <c:v>3.05110875</c:v>
                </c:pt>
                <c:pt idx="2683">
                  <c:v>3.0533237500000001</c:v>
                </c:pt>
                <c:pt idx="2684">
                  <c:v>3.0554475000000001</c:v>
                </c:pt>
                <c:pt idx="2685">
                  <c:v>3.0575884375001596</c:v>
                </c:pt>
                <c:pt idx="2686">
                  <c:v>3.0597931250000001</c:v>
                </c:pt>
                <c:pt idx="2687">
                  <c:v>3.0619071875001596</c:v>
                </c:pt>
                <c:pt idx="2688">
                  <c:v>3.0641099999999999</c:v>
                </c:pt>
                <c:pt idx="2689">
                  <c:v>3.0663093749999999</c:v>
                </c:pt>
                <c:pt idx="2690">
                  <c:v>3.0684959375001597</c:v>
                </c:pt>
                <c:pt idx="2691">
                  <c:v>3.0707231250000002</c:v>
                </c:pt>
                <c:pt idx="2692">
                  <c:v>3.0729328125001598</c:v>
                </c:pt>
                <c:pt idx="2693">
                  <c:v>3.0751096875001598</c:v>
                </c:pt>
                <c:pt idx="2694">
                  <c:v>3.0772893749999999</c:v>
                </c:pt>
                <c:pt idx="2695">
                  <c:v>3.0796031250000002</c:v>
                </c:pt>
                <c:pt idx="2696">
                  <c:v>3.081838125</c:v>
                </c:pt>
                <c:pt idx="2697">
                  <c:v>3.0841409375001598</c:v>
                </c:pt>
                <c:pt idx="2698">
                  <c:v>3.0863934375001598</c:v>
                </c:pt>
                <c:pt idx="2699">
                  <c:v>3.0885909375001597</c:v>
                </c:pt>
                <c:pt idx="2700">
                  <c:v>3.090869375</c:v>
                </c:pt>
                <c:pt idx="2701">
                  <c:v>3.0931440625001598</c:v>
                </c:pt>
                <c:pt idx="2702">
                  <c:v>3.0953724999999999</c:v>
                </c:pt>
                <c:pt idx="2703">
                  <c:v>3.0976187500000001</c:v>
                </c:pt>
                <c:pt idx="2704">
                  <c:v>3.0999521875001599</c:v>
                </c:pt>
                <c:pt idx="2705">
                  <c:v>3.1021231249999999</c:v>
                </c:pt>
                <c:pt idx="2706">
                  <c:v>3.1043531249999998</c:v>
                </c:pt>
                <c:pt idx="2707">
                  <c:v>3.106646875</c:v>
                </c:pt>
                <c:pt idx="2708">
                  <c:v>3.1088709375001597</c:v>
                </c:pt>
                <c:pt idx="2709">
                  <c:v>3.1111359375001597</c:v>
                </c:pt>
                <c:pt idx="2710">
                  <c:v>3.1133606249999999</c:v>
                </c:pt>
                <c:pt idx="2711">
                  <c:v>3.1155962499999998</c:v>
                </c:pt>
                <c:pt idx="2712">
                  <c:v>3.1178378125001598</c:v>
                </c:pt>
                <c:pt idx="2713">
                  <c:v>3.1201650000000001</c:v>
                </c:pt>
                <c:pt idx="2714">
                  <c:v>3.1223693749999999</c:v>
                </c:pt>
                <c:pt idx="2715">
                  <c:v>3.1246740625001599</c:v>
                </c:pt>
                <c:pt idx="2716">
                  <c:v>3.1269118749999998</c:v>
                </c:pt>
                <c:pt idx="2717">
                  <c:v>3.129076875</c:v>
                </c:pt>
                <c:pt idx="2718">
                  <c:v>3.1313618750000001</c:v>
                </c:pt>
                <c:pt idx="2719">
                  <c:v>3.1337028125001596</c:v>
                </c:pt>
                <c:pt idx="2720">
                  <c:v>3.13597468750016</c:v>
                </c:pt>
                <c:pt idx="2721">
                  <c:v>3.1382812499999999</c:v>
                </c:pt>
                <c:pt idx="2722">
                  <c:v>3.1405671875001597</c:v>
                </c:pt>
                <c:pt idx="2723">
                  <c:v>3.1428159375001599</c:v>
                </c:pt>
                <c:pt idx="2724">
                  <c:v>3.145146875</c:v>
                </c:pt>
                <c:pt idx="2725">
                  <c:v>3.1474281249999998</c:v>
                </c:pt>
                <c:pt idx="2726">
                  <c:v>3.1497390625001596</c:v>
                </c:pt>
                <c:pt idx="2727">
                  <c:v>3.1520678125001598</c:v>
                </c:pt>
                <c:pt idx="2728">
                  <c:v>3.1543265625001595</c:v>
                </c:pt>
                <c:pt idx="2729">
                  <c:v>3.1565096875001597</c:v>
                </c:pt>
                <c:pt idx="2730">
                  <c:v>3.1587003125001596</c:v>
                </c:pt>
                <c:pt idx="2731">
                  <c:v>3.1609340625001598</c:v>
                </c:pt>
                <c:pt idx="2732">
                  <c:v>3.1631690625001596</c:v>
                </c:pt>
                <c:pt idx="2733">
                  <c:v>3.1653465625001598</c:v>
                </c:pt>
                <c:pt idx="2734">
                  <c:v>3.1675493750000001</c:v>
                </c:pt>
                <c:pt idx="2735">
                  <c:v>3.1697796875001596</c:v>
                </c:pt>
                <c:pt idx="2736">
                  <c:v>3.1719768749999999</c:v>
                </c:pt>
                <c:pt idx="2737">
                  <c:v>3.1742109375001597</c:v>
                </c:pt>
                <c:pt idx="2738">
                  <c:v>3.1764506250000002</c:v>
                </c:pt>
                <c:pt idx="2739">
                  <c:v>3.1786850000000002</c:v>
                </c:pt>
                <c:pt idx="2740">
                  <c:v>3.1810409375001596</c:v>
                </c:pt>
                <c:pt idx="2741">
                  <c:v>3.1832618749999999</c:v>
                </c:pt>
                <c:pt idx="2742">
                  <c:v>3.1855037500000001</c:v>
                </c:pt>
                <c:pt idx="2743">
                  <c:v>3.1877862499999998</c:v>
                </c:pt>
                <c:pt idx="2744">
                  <c:v>3.1900571875001598</c:v>
                </c:pt>
                <c:pt idx="2745">
                  <c:v>3.1922946875001599</c:v>
                </c:pt>
                <c:pt idx="2746">
                  <c:v>3.1946396875001599</c:v>
                </c:pt>
                <c:pt idx="2747">
                  <c:v>3.1969090625001599</c:v>
                </c:pt>
                <c:pt idx="2748">
                  <c:v>3.1992021875001599</c:v>
                </c:pt>
                <c:pt idx="2749">
                  <c:v>3.2015659375008001</c:v>
                </c:pt>
                <c:pt idx="2750">
                  <c:v>3.2038693750016001</c:v>
                </c:pt>
                <c:pt idx="2751">
                  <c:v>3.2062225</c:v>
                </c:pt>
                <c:pt idx="2752">
                  <c:v>3.2086546875008</c:v>
                </c:pt>
                <c:pt idx="2753">
                  <c:v>3.2110031250016</c:v>
                </c:pt>
                <c:pt idx="2754">
                  <c:v>3.2133256250016</c:v>
                </c:pt>
                <c:pt idx="2755">
                  <c:v>3.2157181250016</c:v>
                </c:pt>
                <c:pt idx="2756">
                  <c:v>3.2179971875007998</c:v>
                </c:pt>
                <c:pt idx="2757">
                  <c:v>3.2202924999999998</c:v>
                </c:pt>
                <c:pt idx="2758">
                  <c:v>3.2226393750016</c:v>
                </c:pt>
                <c:pt idx="2759">
                  <c:v>3.2249425</c:v>
                </c:pt>
                <c:pt idx="2760">
                  <c:v>3.2271640624992002</c:v>
                </c:pt>
                <c:pt idx="2761">
                  <c:v>3.2294562500000001</c:v>
                </c:pt>
                <c:pt idx="2762">
                  <c:v>3.2317081250016</c:v>
                </c:pt>
                <c:pt idx="2763">
                  <c:v>3.2339846875007998</c:v>
                </c:pt>
                <c:pt idx="2764">
                  <c:v>3.2363268750016001</c:v>
                </c:pt>
                <c:pt idx="2765">
                  <c:v>3.2386671875007997</c:v>
                </c:pt>
                <c:pt idx="2766">
                  <c:v>3.2409196875007997</c:v>
                </c:pt>
                <c:pt idx="2767">
                  <c:v>3.2432099999999999</c:v>
                </c:pt>
                <c:pt idx="2768">
                  <c:v>3.2455099999999999</c:v>
                </c:pt>
                <c:pt idx="2769">
                  <c:v>3.2477668750016</c:v>
                </c:pt>
                <c:pt idx="2770">
                  <c:v>3.2501199999999999</c:v>
                </c:pt>
                <c:pt idx="2771">
                  <c:v>3.2524278124992003</c:v>
                </c:pt>
                <c:pt idx="2772">
                  <c:v>3.2546974999999998</c:v>
                </c:pt>
                <c:pt idx="2773">
                  <c:v>3.2569837499999998</c:v>
                </c:pt>
                <c:pt idx="2774">
                  <c:v>3.2592687499999999</c:v>
                </c:pt>
                <c:pt idx="2775">
                  <c:v>3.2614246875007997</c:v>
                </c:pt>
                <c:pt idx="2776">
                  <c:v>3.2637296875007999</c:v>
                </c:pt>
                <c:pt idx="2777">
                  <c:v>3.2660149999999999</c:v>
                </c:pt>
                <c:pt idx="2778">
                  <c:v>3.26821625</c:v>
                </c:pt>
                <c:pt idx="2779">
                  <c:v>3.2704906250016004</c:v>
                </c:pt>
                <c:pt idx="2780">
                  <c:v>3.2727068750016004</c:v>
                </c:pt>
                <c:pt idx="2781">
                  <c:v>3.2749456250016</c:v>
                </c:pt>
                <c:pt idx="2782">
                  <c:v>3.2771387500000002</c:v>
                </c:pt>
                <c:pt idx="2783">
                  <c:v>3.2793768750016001</c:v>
                </c:pt>
                <c:pt idx="2784">
                  <c:v>3.2814843750016003</c:v>
                </c:pt>
                <c:pt idx="2785">
                  <c:v>3.2837312500000002</c:v>
                </c:pt>
                <c:pt idx="2786">
                  <c:v>3.2859968750016</c:v>
                </c:pt>
                <c:pt idx="2787">
                  <c:v>3.2882071875008001</c:v>
                </c:pt>
                <c:pt idx="2788">
                  <c:v>3.2904131250016002</c:v>
                </c:pt>
                <c:pt idx="2789">
                  <c:v>3.2926500000000001</c:v>
                </c:pt>
                <c:pt idx="2790">
                  <c:v>3.2948871875007999</c:v>
                </c:pt>
                <c:pt idx="2791">
                  <c:v>3.2970771875008</c:v>
                </c:pt>
                <c:pt idx="2792">
                  <c:v>3.2993546875008</c:v>
                </c:pt>
                <c:pt idx="2793">
                  <c:v>3.30157875</c:v>
                </c:pt>
                <c:pt idx="2794">
                  <c:v>3.3038912499999999</c:v>
                </c:pt>
                <c:pt idx="2795">
                  <c:v>3.3061987500000001</c:v>
                </c:pt>
                <c:pt idx="2796">
                  <c:v>3.3084471875007999</c:v>
                </c:pt>
                <c:pt idx="2797">
                  <c:v>3.3107643750016003</c:v>
                </c:pt>
                <c:pt idx="2798">
                  <c:v>3.3131528124992</c:v>
                </c:pt>
                <c:pt idx="2799">
                  <c:v>3.3154693750016002</c:v>
                </c:pt>
                <c:pt idx="2800">
                  <c:v>3.3177740624992</c:v>
                </c:pt>
                <c:pt idx="2801">
                  <c:v>3.3201725</c:v>
                </c:pt>
                <c:pt idx="2802">
                  <c:v>3.3224878124992001</c:v>
                </c:pt>
                <c:pt idx="2803">
                  <c:v>3.3248240624992</c:v>
                </c:pt>
                <c:pt idx="2804">
                  <c:v>3.3272331250016003</c:v>
                </c:pt>
                <c:pt idx="2805">
                  <c:v>3.3295925</c:v>
                </c:pt>
                <c:pt idx="2806">
                  <c:v>3.3319640624992002</c:v>
                </c:pt>
                <c:pt idx="2807">
                  <c:v>3.3343743750016004</c:v>
                </c:pt>
                <c:pt idx="2808">
                  <c:v>3.3366968750016004</c:v>
                </c:pt>
                <c:pt idx="2809">
                  <c:v>3.3390384375008</c:v>
                </c:pt>
                <c:pt idx="2810">
                  <c:v>3.3414206250016001</c:v>
                </c:pt>
                <c:pt idx="2811">
                  <c:v>3.3437434375007999</c:v>
                </c:pt>
                <c:pt idx="2812">
                  <c:v>3.3461290624991999</c:v>
                </c:pt>
                <c:pt idx="2813">
                  <c:v>3.3485565624992</c:v>
                </c:pt>
                <c:pt idx="2814">
                  <c:v>3.3508524999999998</c:v>
                </c:pt>
                <c:pt idx="2815">
                  <c:v>3.3531193750016004</c:v>
                </c:pt>
                <c:pt idx="2816">
                  <c:v>3.3554509375007999</c:v>
                </c:pt>
                <c:pt idx="2817">
                  <c:v>3.3577349999999999</c:v>
                </c:pt>
                <c:pt idx="2818">
                  <c:v>3.3600596875008</c:v>
                </c:pt>
                <c:pt idx="2819">
                  <c:v>3.3624003124991999</c:v>
                </c:pt>
                <c:pt idx="2820">
                  <c:v>3.3647509375008</c:v>
                </c:pt>
                <c:pt idx="2821">
                  <c:v>3.3670996875007999</c:v>
                </c:pt>
                <c:pt idx="2822">
                  <c:v>3.3694549999999999</c:v>
                </c:pt>
                <c:pt idx="2823">
                  <c:v>3.3717553124992001</c:v>
                </c:pt>
                <c:pt idx="2824">
                  <c:v>3.3740384375007997</c:v>
                </c:pt>
                <c:pt idx="2825">
                  <c:v>3.3764003124992001</c:v>
                </c:pt>
                <c:pt idx="2826">
                  <c:v>3.3786687500000001</c:v>
                </c:pt>
                <c:pt idx="2827">
                  <c:v>3.3808893750016002</c:v>
                </c:pt>
                <c:pt idx="2828">
                  <c:v>3.3831865624991999</c:v>
                </c:pt>
                <c:pt idx="2829">
                  <c:v>3.3854621875007997</c:v>
                </c:pt>
                <c:pt idx="2830">
                  <c:v>3.3876793750016003</c:v>
                </c:pt>
                <c:pt idx="2831">
                  <c:v>3.3899106250016002</c:v>
                </c:pt>
                <c:pt idx="2832">
                  <c:v>3.3921312499999998</c:v>
                </c:pt>
                <c:pt idx="2833">
                  <c:v>3.3942843750016003</c:v>
                </c:pt>
                <c:pt idx="2834">
                  <c:v>3.3965112500000001</c:v>
                </c:pt>
                <c:pt idx="2835">
                  <c:v>3.3987324999999999</c:v>
                </c:pt>
                <c:pt idx="2836">
                  <c:v>3.4009212500000001</c:v>
                </c:pt>
                <c:pt idx="2837">
                  <c:v>3.4032478124992003</c:v>
                </c:pt>
                <c:pt idx="2838">
                  <c:v>3.4055228124992003</c:v>
                </c:pt>
                <c:pt idx="2839">
                  <c:v>3.4077587500000002</c:v>
                </c:pt>
                <c:pt idx="2840">
                  <c:v>3.4100909375007999</c:v>
                </c:pt>
                <c:pt idx="2841">
                  <c:v>3.4124306250016003</c:v>
                </c:pt>
                <c:pt idx="2842">
                  <c:v>3.4147265624992</c:v>
                </c:pt>
                <c:pt idx="2843">
                  <c:v>3.4171193750016</c:v>
                </c:pt>
                <c:pt idx="2844">
                  <c:v>3.4194721875008001</c:v>
                </c:pt>
                <c:pt idx="2845">
                  <c:v>3.4217428124992</c:v>
                </c:pt>
                <c:pt idx="2846">
                  <c:v>3.4240896875007998</c:v>
                </c:pt>
                <c:pt idx="2847">
                  <c:v>3.4263559375007997</c:v>
                </c:pt>
                <c:pt idx="2848">
                  <c:v>3.4285818750016004</c:v>
                </c:pt>
                <c:pt idx="2849">
                  <c:v>3.4308868750016002</c:v>
                </c:pt>
                <c:pt idx="2850">
                  <c:v>3.4331562500000001</c:v>
                </c:pt>
                <c:pt idx="2851">
                  <c:v>3.4353790624992002</c:v>
                </c:pt>
                <c:pt idx="2852">
                  <c:v>3.4376328124992002</c:v>
                </c:pt>
                <c:pt idx="2853">
                  <c:v>3.4398559375007998</c:v>
                </c:pt>
                <c:pt idx="2854">
                  <c:v>3.4420753124992003</c:v>
                </c:pt>
                <c:pt idx="2855">
                  <c:v>3.4443781250016001</c:v>
                </c:pt>
                <c:pt idx="2856">
                  <c:v>3.4466646875008</c:v>
                </c:pt>
                <c:pt idx="2857">
                  <c:v>3.4488771875007997</c:v>
                </c:pt>
                <c:pt idx="2858">
                  <c:v>3.45114125</c:v>
                </c:pt>
                <c:pt idx="2859">
                  <c:v>3.45340625</c:v>
                </c:pt>
                <c:pt idx="2860">
                  <c:v>3.4556240624992003</c:v>
                </c:pt>
                <c:pt idx="2861">
                  <c:v>3.4578553124992002</c:v>
                </c:pt>
                <c:pt idx="2862">
                  <c:v>3.4601112500000002</c:v>
                </c:pt>
                <c:pt idx="2863">
                  <c:v>3.4623340624992003</c:v>
                </c:pt>
                <c:pt idx="2864">
                  <c:v>3.4646181250016004</c:v>
                </c:pt>
                <c:pt idx="2865">
                  <c:v>3.46694375</c:v>
                </c:pt>
                <c:pt idx="2866">
                  <c:v>3.4692400000000001</c:v>
                </c:pt>
                <c:pt idx="2867">
                  <c:v>3.4715771875007997</c:v>
                </c:pt>
                <c:pt idx="2868">
                  <c:v>3.4739618750016001</c:v>
                </c:pt>
                <c:pt idx="2869">
                  <c:v>3.4762784375007998</c:v>
                </c:pt>
                <c:pt idx="2870">
                  <c:v>3.4786118750016004</c:v>
                </c:pt>
                <c:pt idx="2871">
                  <c:v>3.4809581250016004</c:v>
                </c:pt>
                <c:pt idx="2872">
                  <c:v>3.4832740624992002</c:v>
                </c:pt>
                <c:pt idx="2873">
                  <c:v>3.4856175</c:v>
                </c:pt>
                <c:pt idx="2874">
                  <c:v>3.4880071875007999</c:v>
                </c:pt>
                <c:pt idx="2875">
                  <c:v>3.49025125</c:v>
                </c:pt>
                <c:pt idx="2876">
                  <c:v>3.4925443750016001</c:v>
                </c:pt>
                <c:pt idx="2877">
                  <c:v>3.4949118750016002</c:v>
                </c:pt>
                <c:pt idx="2878">
                  <c:v>3.4971781250016001</c:v>
                </c:pt>
                <c:pt idx="2879">
                  <c:v>3.4994971875007996</c:v>
                </c:pt>
                <c:pt idx="2880">
                  <c:v>3.5018659375007997</c:v>
                </c:pt>
                <c:pt idx="2881">
                  <c:v>3.5041825000000002</c:v>
                </c:pt>
                <c:pt idx="2882">
                  <c:v>3.5064728124992004</c:v>
                </c:pt>
                <c:pt idx="2883">
                  <c:v>3.5087943750016004</c:v>
                </c:pt>
                <c:pt idx="2884">
                  <c:v>3.5110953124992004</c:v>
                </c:pt>
                <c:pt idx="2885">
                  <c:v>3.5134190624992003</c:v>
                </c:pt>
                <c:pt idx="2886">
                  <c:v>3.5157540624992003</c:v>
                </c:pt>
                <c:pt idx="2887">
                  <c:v>3.518135</c:v>
                </c:pt>
                <c:pt idx="2888">
                  <c:v>3.5204943750016002</c:v>
                </c:pt>
                <c:pt idx="2889">
                  <c:v>3.5228459375007994</c:v>
                </c:pt>
                <c:pt idx="2890">
                  <c:v>3.5251868750016002</c:v>
                </c:pt>
                <c:pt idx="2891">
                  <c:v>3.5275650000000001</c:v>
                </c:pt>
                <c:pt idx="2892">
                  <c:v>3.5299915624992004</c:v>
                </c:pt>
                <c:pt idx="2893">
                  <c:v>3.5324565624992004</c:v>
                </c:pt>
                <c:pt idx="2894">
                  <c:v>3.53482875</c:v>
                </c:pt>
                <c:pt idx="2895">
                  <c:v>3.5373028124992003</c:v>
                </c:pt>
                <c:pt idx="2896">
                  <c:v>3.5397946875007995</c:v>
                </c:pt>
                <c:pt idx="2897">
                  <c:v>3.5421450000000001</c:v>
                </c:pt>
                <c:pt idx="2898">
                  <c:v>3.5445871875007997</c:v>
                </c:pt>
                <c:pt idx="2899">
                  <c:v>3.5470593750016004</c:v>
                </c:pt>
                <c:pt idx="2900">
                  <c:v>3.5494603124992006</c:v>
                </c:pt>
                <c:pt idx="2901">
                  <c:v>3.5518700000000001</c:v>
                </c:pt>
                <c:pt idx="2902">
                  <c:v>3.5542603124992005</c:v>
                </c:pt>
                <c:pt idx="2903">
                  <c:v>3.5565375000000001</c:v>
                </c:pt>
                <c:pt idx="2904">
                  <c:v>3.5588509375007993</c:v>
                </c:pt>
                <c:pt idx="2905">
                  <c:v>3.5611596875007994</c:v>
                </c:pt>
                <c:pt idx="2906">
                  <c:v>3.5633253124992006</c:v>
                </c:pt>
                <c:pt idx="2907">
                  <c:v>3.5655853124992003</c:v>
                </c:pt>
                <c:pt idx="2908">
                  <c:v>3.5678409375007996</c:v>
                </c:pt>
                <c:pt idx="2909">
                  <c:v>3.5699918750016</c:v>
                </c:pt>
                <c:pt idx="2910">
                  <c:v>3.5722303124992005</c:v>
                </c:pt>
                <c:pt idx="2911">
                  <c:v>3.5744809375007995</c:v>
                </c:pt>
                <c:pt idx="2912">
                  <c:v>3.5766906250016004</c:v>
                </c:pt>
                <c:pt idx="2913">
                  <c:v>3.5789753124992005</c:v>
                </c:pt>
                <c:pt idx="2914">
                  <c:v>3.5813025000000001</c:v>
                </c:pt>
                <c:pt idx="2915">
                  <c:v>3.5835771875007993</c:v>
                </c:pt>
                <c:pt idx="2916">
                  <c:v>3.5859074999999998</c:v>
                </c:pt>
                <c:pt idx="2917">
                  <c:v>3.5881959375007995</c:v>
                </c:pt>
                <c:pt idx="2918">
                  <c:v>3.5904646875007993</c:v>
                </c:pt>
                <c:pt idx="2919">
                  <c:v>3.5927918750016006</c:v>
                </c:pt>
                <c:pt idx="2920">
                  <c:v>3.5951493750016006</c:v>
                </c:pt>
                <c:pt idx="2921">
                  <c:v>3.5974243750016006</c:v>
                </c:pt>
                <c:pt idx="2922">
                  <c:v>3.5997325</c:v>
                </c:pt>
                <c:pt idx="2923">
                  <c:v>3.6020956250016005</c:v>
                </c:pt>
                <c:pt idx="2924">
                  <c:v>3.6043674999999999</c:v>
                </c:pt>
                <c:pt idx="2925">
                  <c:v>3.6066296875007997</c:v>
                </c:pt>
                <c:pt idx="2926">
                  <c:v>3.6090146875007996</c:v>
                </c:pt>
                <c:pt idx="2927">
                  <c:v>3.6113456250016007</c:v>
                </c:pt>
                <c:pt idx="2928">
                  <c:v>3.6136568750016007</c:v>
                </c:pt>
                <c:pt idx="2929">
                  <c:v>3.6159803124992007</c:v>
                </c:pt>
                <c:pt idx="2930">
                  <c:v>3.6182446875007996</c:v>
                </c:pt>
                <c:pt idx="2931">
                  <c:v>3.6205668750016007</c:v>
                </c:pt>
                <c:pt idx="2932">
                  <c:v>3.6229565624992004</c:v>
                </c:pt>
                <c:pt idx="2933">
                  <c:v>3.6252684375007993</c:v>
                </c:pt>
                <c:pt idx="2934">
                  <c:v>3.62759125</c:v>
                </c:pt>
                <c:pt idx="2935">
                  <c:v>3.6300128124992006</c:v>
                </c:pt>
                <c:pt idx="2936">
                  <c:v>3.6323737500000002</c:v>
                </c:pt>
                <c:pt idx="2937">
                  <c:v>3.6347431250016005</c:v>
                </c:pt>
                <c:pt idx="2938">
                  <c:v>3.6371612500000001</c:v>
                </c:pt>
                <c:pt idx="2939">
                  <c:v>3.6396068750016006</c:v>
                </c:pt>
                <c:pt idx="2940">
                  <c:v>3.6420293750016004</c:v>
                </c:pt>
                <c:pt idx="2941">
                  <c:v>3.6445215624992007</c:v>
                </c:pt>
                <c:pt idx="2942">
                  <c:v>3.64693625</c:v>
                </c:pt>
                <c:pt idx="2943">
                  <c:v>3.6492793750016004</c:v>
                </c:pt>
                <c:pt idx="2944">
                  <c:v>3.6517259375007995</c:v>
                </c:pt>
                <c:pt idx="2945">
                  <c:v>3.6540987500000002</c:v>
                </c:pt>
                <c:pt idx="2946">
                  <c:v>3.6564675000000002</c:v>
                </c:pt>
                <c:pt idx="2947">
                  <c:v>3.6589134375007997</c:v>
                </c:pt>
                <c:pt idx="2948">
                  <c:v>3.6613059375007997</c:v>
                </c:pt>
                <c:pt idx="2949">
                  <c:v>3.6635965624992006</c:v>
                </c:pt>
                <c:pt idx="2950">
                  <c:v>3.6659290624992007</c:v>
                </c:pt>
                <c:pt idx="2951">
                  <c:v>3.6682137500000001</c:v>
                </c:pt>
                <c:pt idx="2952">
                  <c:v>3.67045625</c:v>
                </c:pt>
                <c:pt idx="2953">
                  <c:v>3.6728234375007993</c:v>
                </c:pt>
                <c:pt idx="2954">
                  <c:v>3.6751374999999999</c:v>
                </c:pt>
                <c:pt idx="2955">
                  <c:v>3.6773815624992006</c:v>
                </c:pt>
                <c:pt idx="2956">
                  <c:v>3.6796781250016006</c:v>
                </c:pt>
                <c:pt idx="2957">
                  <c:v>3.6819353124992005</c:v>
                </c:pt>
                <c:pt idx="2958">
                  <c:v>3.6841981250016005</c:v>
                </c:pt>
                <c:pt idx="2959">
                  <c:v>3.6865325000000002</c:v>
                </c:pt>
                <c:pt idx="2960">
                  <c:v>3.6888571875007994</c:v>
                </c:pt>
                <c:pt idx="2961">
                  <c:v>3.6911590624992003</c:v>
                </c:pt>
                <c:pt idx="2962">
                  <c:v>3.6935034375007993</c:v>
                </c:pt>
                <c:pt idx="2963">
                  <c:v>3.6958350000000002</c:v>
                </c:pt>
                <c:pt idx="2964">
                  <c:v>3.6981481250016004</c:v>
                </c:pt>
                <c:pt idx="2965">
                  <c:v>3.7005518750016004</c:v>
                </c:pt>
                <c:pt idx="2966">
                  <c:v>3.7029446875007994</c:v>
                </c:pt>
                <c:pt idx="2967">
                  <c:v>3.7052706250016008</c:v>
                </c:pt>
                <c:pt idx="2968">
                  <c:v>3.7076525</c:v>
                </c:pt>
                <c:pt idx="2969">
                  <c:v>3.7100290624992005</c:v>
                </c:pt>
                <c:pt idx="2970">
                  <c:v>3.7122890624992007</c:v>
                </c:pt>
                <c:pt idx="2971">
                  <c:v>3.7146478124992006</c:v>
                </c:pt>
                <c:pt idx="2972">
                  <c:v>3.7170521875007996</c:v>
                </c:pt>
                <c:pt idx="2973">
                  <c:v>3.7193893750016005</c:v>
                </c:pt>
                <c:pt idx="2974">
                  <c:v>3.7217303124992007</c:v>
                </c:pt>
                <c:pt idx="2975">
                  <c:v>3.7240909375007996</c:v>
                </c:pt>
                <c:pt idx="2976">
                  <c:v>3.7263031250016008</c:v>
                </c:pt>
                <c:pt idx="2977">
                  <c:v>3.7286121875007994</c:v>
                </c:pt>
                <c:pt idx="2978">
                  <c:v>3.7309109375007994</c:v>
                </c:pt>
                <c:pt idx="2979">
                  <c:v>3.7331721875007995</c:v>
                </c:pt>
                <c:pt idx="2980">
                  <c:v>3.7355759375007995</c:v>
                </c:pt>
                <c:pt idx="2981">
                  <c:v>3.7378865624992006</c:v>
                </c:pt>
                <c:pt idx="2982">
                  <c:v>3.7401218750016008</c:v>
                </c:pt>
                <c:pt idx="2983">
                  <c:v>3.7424281250016005</c:v>
                </c:pt>
                <c:pt idx="2984">
                  <c:v>3.7447684375007997</c:v>
                </c:pt>
                <c:pt idx="2985">
                  <c:v>3.7470690624992007</c:v>
                </c:pt>
                <c:pt idx="2986">
                  <c:v>3.7494378124992007</c:v>
                </c:pt>
                <c:pt idx="2987">
                  <c:v>3.7518071875007997</c:v>
                </c:pt>
                <c:pt idx="2988">
                  <c:v>3.7541134375007994</c:v>
                </c:pt>
                <c:pt idx="2989">
                  <c:v>3.7564828124992005</c:v>
                </c:pt>
                <c:pt idx="2990">
                  <c:v>3.7589187499999999</c:v>
                </c:pt>
                <c:pt idx="2991">
                  <c:v>3.7612571875007994</c:v>
                </c:pt>
                <c:pt idx="2992">
                  <c:v>3.7636812499999999</c:v>
                </c:pt>
                <c:pt idx="2993">
                  <c:v>3.7660540624992005</c:v>
                </c:pt>
                <c:pt idx="2994">
                  <c:v>3.7684015624992004</c:v>
                </c:pt>
                <c:pt idx="2995">
                  <c:v>3.7707353124992005</c:v>
                </c:pt>
                <c:pt idx="2996">
                  <c:v>3.7731384375007995</c:v>
                </c:pt>
                <c:pt idx="2997">
                  <c:v>3.7754712499999998</c:v>
                </c:pt>
                <c:pt idx="2998">
                  <c:v>3.7778800000000001</c:v>
                </c:pt>
                <c:pt idx="2999">
                  <c:v>3.7802543750016007</c:v>
                </c:pt>
                <c:pt idx="3000">
                  <c:v>3.7824981250016005</c:v>
                </c:pt>
                <c:pt idx="3001">
                  <c:v>3.7847218750016007</c:v>
                </c:pt>
                <c:pt idx="3002">
                  <c:v>3.7870162500000002</c:v>
                </c:pt>
                <c:pt idx="3003">
                  <c:v>3.7893034375007995</c:v>
                </c:pt>
                <c:pt idx="3004">
                  <c:v>3.7915596875007993</c:v>
                </c:pt>
                <c:pt idx="3005">
                  <c:v>3.7938981250016006</c:v>
                </c:pt>
                <c:pt idx="3006">
                  <c:v>3.7961925000000001</c:v>
                </c:pt>
                <c:pt idx="3007">
                  <c:v>3.7985134375007994</c:v>
                </c:pt>
                <c:pt idx="3008">
                  <c:v>3.8008315624992006</c:v>
                </c:pt>
                <c:pt idx="3009">
                  <c:v>3.8030740624992005</c:v>
                </c:pt>
                <c:pt idx="3010">
                  <c:v>3.8054043750016007</c:v>
                </c:pt>
                <c:pt idx="3011">
                  <c:v>3.8078931250016006</c:v>
                </c:pt>
                <c:pt idx="3012">
                  <c:v>3.8102550000000002</c:v>
                </c:pt>
                <c:pt idx="3013">
                  <c:v>3.8125775000000002</c:v>
                </c:pt>
                <c:pt idx="3014">
                  <c:v>3.8150259375007995</c:v>
                </c:pt>
                <c:pt idx="3015">
                  <c:v>3.8174059375007996</c:v>
                </c:pt>
                <c:pt idx="3016">
                  <c:v>3.8197971875007997</c:v>
                </c:pt>
                <c:pt idx="3017">
                  <c:v>3.8222068750016005</c:v>
                </c:pt>
                <c:pt idx="3018">
                  <c:v>3.8245262499999999</c:v>
                </c:pt>
                <c:pt idx="3019">
                  <c:v>3.8268859375007995</c:v>
                </c:pt>
                <c:pt idx="3020">
                  <c:v>3.8292440624992006</c:v>
                </c:pt>
                <c:pt idx="3021">
                  <c:v>3.8315403124992007</c:v>
                </c:pt>
                <c:pt idx="3022">
                  <c:v>3.8337962499999998</c:v>
                </c:pt>
                <c:pt idx="3023">
                  <c:v>3.8361293750016006</c:v>
                </c:pt>
                <c:pt idx="3024">
                  <c:v>3.8383750000000001</c:v>
                </c:pt>
                <c:pt idx="3025">
                  <c:v>3.8406118750016005</c:v>
                </c:pt>
                <c:pt idx="3026">
                  <c:v>3.8428512499999998</c:v>
                </c:pt>
                <c:pt idx="3027">
                  <c:v>3.8450887499999999</c:v>
                </c:pt>
                <c:pt idx="3028">
                  <c:v>3.8473031250016008</c:v>
                </c:pt>
                <c:pt idx="3029">
                  <c:v>3.8495849999999998</c:v>
                </c:pt>
                <c:pt idx="3030">
                  <c:v>3.8518171875007994</c:v>
                </c:pt>
                <c:pt idx="3031">
                  <c:v>3.8540531250016006</c:v>
                </c:pt>
                <c:pt idx="3032">
                  <c:v>3.8563715624992003</c:v>
                </c:pt>
                <c:pt idx="3033">
                  <c:v>3.8586243750016007</c:v>
                </c:pt>
                <c:pt idx="3034">
                  <c:v>3.8608831250016005</c:v>
                </c:pt>
                <c:pt idx="3035">
                  <c:v>3.86314</c:v>
                </c:pt>
                <c:pt idx="3036">
                  <c:v>3.8654537499999999</c:v>
                </c:pt>
                <c:pt idx="3037">
                  <c:v>3.8677118750016004</c:v>
                </c:pt>
                <c:pt idx="3038">
                  <c:v>3.8700615624992003</c:v>
                </c:pt>
                <c:pt idx="3039">
                  <c:v>3.8723812500000001</c:v>
                </c:pt>
                <c:pt idx="3040">
                  <c:v>3.8746974999999999</c:v>
                </c:pt>
                <c:pt idx="3041">
                  <c:v>3.8769628124992006</c:v>
                </c:pt>
                <c:pt idx="3042">
                  <c:v>3.8793090624992006</c:v>
                </c:pt>
                <c:pt idx="3043">
                  <c:v>3.8816246875007994</c:v>
                </c:pt>
                <c:pt idx="3044">
                  <c:v>3.8839125000000001</c:v>
                </c:pt>
                <c:pt idx="3045">
                  <c:v>3.8862375</c:v>
                </c:pt>
                <c:pt idx="3046">
                  <c:v>3.8884843750016005</c:v>
                </c:pt>
                <c:pt idx="3047">
                  <c:v>3.8907743750016004</c:v>
                </c:pt>
                <c:pt idx="3048">
                  <c:v>3.8930615624992004</c:v>
                </c:pt>
                <c:pt idx="3049">
                  <c:v>3.8952903124992004</c:v>
                </c:pt>
                <c:pt idx="3050">
                  <c:v>3.8974996875007997</c:v>
                </c:pt>
                <c:pt idx="3051">
                  <c:v>3.8998290624992005</c:v>
                </c:pt>
                <c:pt idx="3052">
                  <c:v>3.9020174999999999</c:v>
                </c:pt>
                <c:pt idx="3053">
                  <c:v>3.9042453124992007</c:v>
                </c:pt>
                <c:pt idx="3054">
                  <c:v>3.9065337499999999</c:v>
                </c:pt>
                <c:pt idx="3055">
                  <c:v>3.9088059375007993</c:v>
                </c:pt>
                <c:pt idx="3056">
                  <c:v>3.9110428124992005</c:v>
                </c:pt>
                <c:pt idx="3057">
                  <c:v>3.9133125</c:v>
                </c:pt>
                <c:pt idx="3058">
                  <c:v>3.9155396875007993</c:v>
                </c:pt>
                <c:pt idx="3059">
                  <c:v>3.9178490624992004</c:v>
                </c:pt>
                <c:pt idx="3060">
                  <c:v>3.9201918750016005</c:v>
                </c:pt>
                <c:pt idx="3061">
                  <c:v>3.9224759375007996</c:v>
                </c:pt>
                <c:pt idx="3062">
                  <c:v>3.9247575000000001</c:v>
                </c:pt>
                <c:pt idx="3063">
                  <c:v>3.9271409375007993</c:v>
                </c:pt>
                <c:pt idx="3064">
                  <c:v>3.9294421875007997</c:v>
                </c:pt>
                <c:pt idx="3065">
                  <c:v>3.9316740624992006</c:v>
                </c:pt>
                <c:pt idx="3066">
                  <c:v>3.9339943750016007</c:v>
                </c:pt>
                <c:pt idx="3067">
                  <c:v>3.9362943750016006</c:v>
                </c:pt>
                <c:pt idx="3068">
                  <c:v>3.9385243750016006</c:v>
                </c:pt>
                <c:pt idx="3069">
                  <c:v>3.9407899999999998</c:v>
                </c:pt>
                <c:pt idx="3070">
                  <c:v>3.9430890624992005</c:v>
                </c:pt>
                <c:pt idx="3071">
                  <c:v>3.9452525000000001</c:v>
                </c:pt>
                <c:pt idx="3072">
                  <c:v>3.9475193750016007</c:v>
                </c:pt>
                <c:pt idx="3073">
                  <c:v>3.9497525000000002</c:v>
                </c:pt>
                <c:pt idx="3074">
                  <c:v>3.9519218750016005</c:v>
                </c:pt>
                <c:pt idx="3075">
                  <c:v>3.9541584375007996</c:v>
                </c:pt>
                <c:pt idx="3076">
                  <c:v>3.9563965624992004</c:v>
                </c:pt>
                <c:pt idx="3077">
                  <c:v>3.9585431250016008</c:v>
                </c:pt>
                <c:pt idx="3078">
                  <c:v>3.9608053124992004</c:v>
                </c:pt>
                <c:pt idx="3079">
                  <c:v>3.9630021875007997</c:v>
                </c:pt>
                <c:pt idx="3080">
                  <c:v>3.9651062499999998</c:v>
                </c:pt>
                <c:pt idx="3081">
                  <c:v>3.9673231250016006</c:v>
                </c:pt>
                <c:pt idx="3082">
                  <c:v>3.9694746875007993</c:v>
                </c:pt>
                <c:pt idx="3083">
                  <c:v>3.9715525</c:v>
                </c:pt>
                <c:pt idx="3084">
                  <c:v>3.9737450000000001</c:v>
                </c:pt>
                <c:pt idx="3085">
                  <c:v>3.9759918750016006</c:v>
                </c:pt>
                <c:pt idx="3086">
                  <c:v>3.9781068750016004</c:v>
                </c:pt>
                <c:pt idx="3087">
                  <c:v>3.9803390624992003</c:v>
                </c:pt>
                <c:pt idx="3088">
                  <c:v>3.9825790624992004</c:v>
                </c:pt>
                <c:pt idx="3089">
                  <c:v>3.9847653124992006</c:v>
                </c:pt>
                <c:pt idx="3090">
                  <c:v>3.9869721875007995</c:v>
                </c:pt>
                <c:pt idx="3091">
                  <c:v>3.9892581250016006</c:v>
                </c:pt>
                <c:pt idx="3092">
                  <c:v>3.9914715624992003</c:v>
                </c:pt>
                <c:pt idx="3093">
                  <c:v>3.9937468750016007</c:v>
                </c:pt>
                <c:pt idx="3094">
                  <c:v>3.9960431250016004</c:v>
                </c:pt>
                <c:pt idx="3095">
                  <c:v>3.9981921875007993</c:v>
                </c:pt>
                <c:pt idx="3096">
                  <c:v>4.0004740624992001</c:v>
                </c:pt>
                <c:pt idx="3097">
                  <c:v>4.0026900000000003</c:v>
                </c:pt>
                <c:pt idx="3098">
                  <c:v>4.0048296875007994</c:v>
                </c:pt>
                <c:pt idx="3099">
                  <c:v>4.0070199999999998</c:v>
                </c:pt>
                <c:pt idx="3100">
                  <c:v>4.0092806250016002</c:v>
                </c:pt>
                <c:pt idx="3101">
                  <c:v>4.0114487499999996</c:v>
                </c:pt>
                <c:pt idx="3102">
                  <c:v>4.0136890624992008</c:v>
                </c:pt>
                <c:pt idx="3103">
                  <c:v>4.0159153124992004</c:v>
                </c:pt>
                <c:pt idx="3104">
                  <c:v>4.0180325000000003</c:v>
                </c:pt>
                <c:pt idx="3105">
                  <c:v>4.0202231250016007</c:v>
                </c:pt>
                <c:pt idx="3106">
                  <c:v>4.0224303124992007</c:v>
                </c:pt>
                <c:pt idx="3107">
                  <c:v>4.0246700000000004</c:v>
                </c:pt>
                <c:pt idx="3108">
                  <c:v>4.0268600000000001</c:v>
                </c:pt>
                <c:pt idx="3109">
                  <c:v>4.0291112499999997</c:v>
                </c:pt>
                <c:pt idx="3110">
                  <c:v>4.0312865624992007</c:v>
                </c:pt>
                <c:pt idx="3111">
                  <c:v>4.0335028124992007</c:v>
                </c:pt>
                <c:pt idx="3112">
                  <c:v>4.0357640624992008</c:v>
                </c:pt>
                <c:pt idx="3113">
                  <c:v>4.0379949999999996</c:v>
                </c:pt>
                <c:pt idx="3114">
                  <c:v>4.0402559375007998</c:v>
                </c:pt>
                <c:pt idx="3115">
                  <c:v>4.0425924999999996</c:v>
                </c:pt>
                <c:pt idx="3116">
                  <c:v>4.0447878124992007</c:v>
                </c:pt>
                <c:pt idx="3117">
                  <c:v>4.0470109375007999</c:v>
                </c:pt>
                <c:pt idx="3118">
                  <c:v>4.0493553124992001</c:v>
                </c:pt>
                <c:pt idx="3119">
                  <c:v>4.0516321875007995</c:v>
                </c:pt>
                <c:pt idx="3120">
                  <c:v>4.0539031250016002</c:v>
                </c:pt>
                <c:pt idx="3121">
                  <c:v>4.0562268750016006</c:v>
                </c:pt>
                <c:pt idx="3122">
                  <c:v>4.0584712500000002</c:v>
                </c:pt>
                <c:pt idx="3123">
                  <c:v>4.0606831250016002</c:v>
                </c:pt>
                <c:pt idx="3124">
                  <c:v>4.0629878124992009</c:v>
                </c:pt>
                <c:pt idx="3125">
                  <c:v>4.065190625001601</c:v>
                </c:pt>
                <c:pt idx="3126">
                  <c:v>4.0674840624992008</c:v>
                </c:pt>
                <c:pt idx="3127">
                  <c:v>4.0697706250016008</c:v>
                </c:pt>
                <c:pt idx="3128">
                  <c:v>4.0720037500000004</c:v>
                </c:pt>
                <c:pt idx="3129">
                  <c:v>4.0741568750016004</c:v>
                </c:pt>
                <c:pt idx="3130">
                  <c:v>4.0763768750016007</c:v>
                </c:pt>
                <c:pt idx="3131">
                  <c:v>4.0785506250016006</c:v>
                </c:pt>
                <c:pt idx="3132">
                  <c:v>4.0806699999999996</c:v>
                </c:pt>
                <c:pt idx="3133">
                  <c:v>4.0829184375007994</c:v>
                </c:pt>
                <c:pt idx="3134">
                  <c:v>4.0850984375007995</c:v>
                </c:pt>
                <c:pt idx="3135">
                  <c:v>4.0872596875007998</c:v>
                </c:pt>
                <c:pt idx="3136">
                  <c:v>4.0894040624992005</c:v>
                </c:pt>
                <c:pt idx="3137">
                  <c:v>4.0915693750016002</c:v>
                </c:pt>
                <c:pt idx="3138">
                  <c:v>4.0937115624992009</c:v>
                </c:pt>
                <c:pt idx="3139">
                  <c:v>4.0959771875007993</c:v>
                </c:pt>
                <c:pt idx="3140">
                  <c:v>4.0982040624992004</c:v>
                </c:pt>
                <c:pt idx="3141">
                  <c:v>4.10032</c:v>
                </c:pt>
                <c:pt idx="3142">
                  <c:v>4.1025690624992004</c:v>
                </c:pt>
                <c:pt idx="3143">
                  <c:v>4.1047218750016006</c:v>
                </c:pt>
                <c:pt idx="3144">
                  <c:v>4.1068418750016003</c:v>
                </c:pt>
                <c:pt idx="3145">
                  <c:v>4.1089753124992008</c:v>
                </c:pt>
                <c:pt idx="3146">
                  <c:v>4.1111334375007997</c:v>
                </c:pt>
                <c:pt idx="3147">
                  <c:v>4.1131953124992009</c:v>
                </c:pt>
                <c:pt idx="3148">
                  <c:v>4.1152659375007996</c:v>
                </c:pt>
                <c:pt idx="3149">
                  <c:v>4.1173025000000001</c:v>
                </c:pt>
                <c:pt idx="3150">
                  <c:v>4.1192196875007996</c:v>
                </c:pt>
                <c:pt idx="3151">
                  <c:v>4.1212653124992009</c:v>
                </c:pt>
                <c:pt idx="3152">
                  <c:v>4.1232974999999996</c:v>
                </c:pt>
                <c:pt idx="3153">
                  <c:v>4.1252424999999997</c:v>
                </c:pt>
                <c:pt idx="3154">
                  <c:v>4.1272596875007999</c:v>
                </c:pt>
                <c:pt idx="3155">
                  <c:v>4.1293181250016007</c:v>
                </c:pt>
                <c:pt idx="3156">
                  <c:v>4.1313334375007997</c:v>
                </c:pt>
                <c:pt idx="3157">
                  <c:v>4.1333221875007995</c:v>
                </c:pt>
                <c:pt idx="3158">
                  <c:v>4.1353487500000004</c:v>
                </c:pt>
                <c:pt idx="3159">
                  <c:v>4.1373465624992001</c:v>
                </c:pt>
                <c:pt idx="3160">
                  <c:v>4.1394771875007992</c:v>
                </c:pt>
                <c:pt idx="3161">
                  <c:v>4.1415978124992003</c:v>
                </c:pt>
                <c:pt idx="3162">
                  <c:v>4.1436187499999999</c:v>
                </c:pt>
                <c:pt idx="3163">
                  <c:v>4.1457256250016004</c:v>
                </c:pt>
                <c:pt idx="3164">
                  <c:v>4.1478496875007993</c:v>
                </c:pt>
                <c:pt idx="3165">
                  <c:v>4.1498878124992009</c:v>
                </c:pt>
                <c:pt idx="3166">
                  <c:v>4.1519550000000001</c:v>
                </c:pt>
                <c:pt idx="3167">
                  <c:v>4.1541174999999999</c:v>
                </c:pt>
                <c:pt idx="3168">
                  <c:v>4.1562784375007995</c:v>
                </c:pt>
                <c:pt idx="3169">
                  <c:v>4.1584121875007991</c:v>
                </c:pt>
                <c:pt idx="3170">
                  <c:v>4.1606062499999998</c:v>
                </c:pt>
                <c:pt idx="3171">
                  <c:v>4.1626990624992004</c:v>
                </c:pt>
                <c:pt idx="3172">
                  <c:v>4.1648706250016003</c:v>
                </c:pt>
                <c:pt idx="3173">
                  <c:v>4.1670671875007992</c:v>
                </c:pt>
                <c:pt idx="3174">
                  <c:v>4.169170625001601</c:v>
                </c:pt>
                <c:pt idx="3175">
                  <c:v>4.1713468750016007</c:v>
                </c:pt>
                <c:pt idx="3176">
                  <c:v>4.1736184375007994</c:v>
                </c:pt>
                <c:pt idx="3177">
                  <c:v>4.1758009375007994</c:v>
                </c:pt>
                <c:pt idx="3178">
                  <c:v>4.1779334375007995</c:v>
                </c:pt>
                <c:pt idx="3179">
                  <c:v>4.1801337500000004</c:v>
                </c:pt>
                <c:pt idx="3180">
                  <c:v>4.1822203124992008</c:v>
                </c:pt>
                <c:pt idx="3181">
                  <c:v>4.1843393750016009</c:v>
                </c:pt>
                <c:pt idx="3182">
                  <c:v>4.1864634375007999</c:v>
                </c:pt>
                <c:pt idx="3183">
                  <c:v>4.1885637500000001</c:v>
                </c:pt>
                <c:pt idx="3184">
                  <c:v>4.1906915624992003</c:v>
                </c:pt>
                <c:pt idx="3185">
                  <c:v>4.1928003124992008</c:v>
                </c:pt>
                <c:pt idx="3186">
                  <c:v>4.1948299999999996</c:v>
                </c:pt>
                <c:pt idx="3187">
                  <c:v>4.1969028124992009</c:v>
                </c:pt>
                <c:pt idx="3188">
                  <c:v>4.1990393750016004</c:v>
                </c:pt>
                <c:pt idx="3189">
                  <c:v>4.2011775</c:v>
                </c:pt>
                <c:pt idx="3190">
                  <c:v>4.2033331250016008</c:v>
                </c:pt>
                <c:pt idx="3191">
                  <c:v>4.2055253124992005</c:v>
                </c:pt>
                <c:pt idx="3192">
                  <c:v>4.2076865624992008</c:v>
                </c:pt>
                <c:pt idx="3193">
                  <c:v>4.2098415624992009</c:v>
                </c:pt>
                <c:pt idx="3194">
                  <c:v>4.2120390624992003</c:v>
                </c:pt>
                <c:pt idx="3195">
                  <c:v>4.2142062500000002</c:v>
                </c:pt>
                <c:pt idx="3196">
                  <c:v>4.2163187500000001</c:v>
                </c:pt>
                <c:pt idx="3197">
                  <c:v>4.2184756250016004</c:v>
                </c:pt>
                <c:pt idx="3198">
                  <c:v>4.2205693750016007</c:v>
                </c:pt>
                <c:pt idx="3199">
                  <c:v>4.2226059375007994</c:v>
                </c:pt>
                <c:pt idx="3200">
                  <c:v>4.2247178124992004</c:v>
                </c:pt>
                <c:pt idx="3201">
                  <c:v>4.2267918750016005</c:v>
                </c:pt>
                <c:pt idx="3202">
                  <c:v>4.2288287499999999</c:v>
                </c:pt>
                <c:pt idx="3203">
                  <c:v>4.2308750000000002</c:v>
                </c:pt>
                <c:pt idx="3204">
                  <c:v>4.2328746875007992</c:v>
                </c:pt>
                <c:pt idx="3205">
                  <c:v>4.2348650000000001</c:v>
                </c:pt>
                <c:pt idx="3206">
                  <c:v>4.2369199999999996</c:v>
                </c:pt>
                <c:pt idx="3207">
                  <c:v>4.2388903124992003</c:v>
                </c:pt>
                <c:pt idx="3208">
                  <c:v>4.2408762500000003</c:v>
                </c:pt>
                <c:pt idx="3209">
                  <c:v>4.2429643750016002</c:v>
                </c:pt>
                <c:pt idx="3210">
                  <c:v>4.2449500000000002</c:v>
                </c:pt>
                <c:pt idx="3211">
                  <c:v>4.2469696875007994</c:v>
                </c:pt>
                <c:pt idx="3212">
                  <c:v>4.2490337499999997</c:v>
                </c:pt>
                <c:pt idx="3213">
                  <c:v>4.2511265624992003</c:v>
                </c:pt>
                <c:pt idx="3214">
                  <c:v>4.2531703124992006</c:v>
                </c:pt>
                <c:pt idx="3215">
                  <c:v>4.2552615624992001</c:v>
                </c:pt>
                <c:pt idx="3216">
                  <c:v>4.2573184375007997</c:v>
                </c:pt>
                <c:pt idx="3217">
                  <c:v>4.2594231250016001</c:v>
                </c:pt>
                <c:pt idx="3218">
                  <c:v>4.2615478124992006</c:v>
                </c:pt>
                <c:pt idx="3219">
                  <c:v>4.2636406250016003</c:v>
                </c:pt>
                <c:pt idx="3220">
                  <c:v>4.2657621875007994</c:v>
                </c:pt>
                <c:pt idx="3221">
                  <c:v>4.2678937499999998</c:v>
                </c:pt>
                <c:pt idx="3222">
                  <c:v>4.2700409375007995</c:v>
                </c:pt>
                <c:pt idx="3223">
                  <c:v>4.2720906250016002</c:v>
                </c:pt>
                <c:pt idx="3224">
                  <c:v>4.2742693750016008</c:v>
                </c:pt>
                <c:pt idx="3225">
                  <c:v>4.2764209375007995</c:v>
                </c:pt>
                <c:pt idx="3226">
                  <c:v>4.2785500000000001</c:v>
                </c:pt>
                <c:pt idx="3227">
                  <c:v>4.2806837499999997</c:v>
                </c:pt>
                <c:pt idx="3228">
                  <c:v>4.2828828124992002</c:v>
                </c:pt>
                <c:pt idx="3229">
                  <c:v>4.2849859375007995</c:v>
                </c:pt>
                <c:pt idx="3230">
                  <c:v>4.2870434375007997</c:v>
                </c:pt>
                <c:pt idx="3231">
                  <c:v>4.2891365624992002</c:v>
                </c:pt>
                <c:pt idx="3232">
                  <c:v>4.2911659375007991</c:v>
                </c:pt>
                <c:pt idx="3233">
                  <c:v>4.2932506250016003</c:v>
                </c:pt>
                <c:pt idx="3234">
                  <c:v>4.2953025</c:v>
                </c:pt>
                <c:pt idx="3235">
                  <c:v>4.2973153124992001</c:v>
                </c:pt>
                <c:pt idx="3236">
                  <c:v>4.2993743750016007</c:v>
                </c:pt>
                <c:pt idx="3237">
                  <c:v>4.3014728124992008</c:v>
                </c:pt>
                <c:pt idx="3238">
                  <c:v>4.3034743750016009</c:v>
                </c:pt>
                <c:pt idx="3239">
                  <c:v>4.3055103124992007</c:v>
                </c:pt>
                <c:pt idx="3240">
                  <c:v>4.3076049999999997</c:v>
                </c:pt>
                <c:pt idx="3241">
                  <c:v>4.3095987500000001</c:v>
                </c:pt>
                <c:pt idx="3242">
                  <c:v>4.3116693750016006</c:v>
                </c:pt>
                <c:pt idx="3243">
                  <c:v>4.3137675</c:v>
                </c:pt>
                <c:pt idx="3244">
                  <c:v>4.3158099999999999</c:v>
                </c:pt>
                <c:pt idx="3245">
                  <c:v>4.3179487500000002</c:v>
                </c:pt>
                <c:pt idx="3246">
                  <c:v>4.3200218750016006</c:v>
                </c:pt>
                <c:pt idx="3247">
                  <c:v>4.3220690624992004</c:v>
                </c:pt>
                <c:pt idx="3248">
                  <c:v>4.3241278124992002</c:v>
                </c:pt>
                <c:pt idx="3249">
                  <c:v>4.3262475</c:v>
                </c:pt>
                <c:pt idx="3250">
                  <c:v>4.3283250000000004</c:v>
                </c:pt>
                <c:pt idx="3251">
                  <c:v>4.3304140624992007</c:v>
                </c:pt>
                <c:pt idx="3252">
                  <c:v>4.3324815624992006</c:v>
                </c:pt>
                <c:pt idx="3253">
                  <c:v>4.3345243750016005</c:v>
                </c:pt>
                <c:pt idx="3254">
                  <c:v>4.3365925000000001</c:v>
                </c:pt>
                <c:pt idx="3255">
                  <c:v>4.3386546875007994</c:v>
                </c:pt>
                <c:pt idx="3256">
                  <c:v>4.3407340624992008</c:v>
                </c:pt>
                <c:pt idx="3257">
                  <c:v>4.3427371875007994</c:v>
                </c:pt>
                <c:pt idx="3258">
                  <c:v>4.3448518750016003</c:v>
                </c:pt>
                <c:pt idx="3259">
                  <c:v>4.34688125</c:v>
                </c:pt>
                <c:pt idx="3260">
                  <c:v>4.34889875</c:v>
                </c:pt>
                <c:pt idx="3261">
                  <c:v>4.3509925000000003</c:v>
                </c:pt>
                <c:pt idx="3262">
                  <c:v>4.3530437500000003</c:v>
                </c:pt>
                <c:pt idx="3263">
                  <c:v>4.3550568750016003</c:v>
                </c:pt>
                <c:pt idx="3264">
                  <c:v>4.3571243750016002</c:v>
                </c:pt>
                <c:pt idx="3265">
                  <c:v>4.3591746875007997</c:v>
                </c:pt>
                <c:pt idx="3266">
                  <c:v>4.3612009375007998</c:v>
                </c:pt>
                <c:pt idx="3267">
                  <c:v>4.3633409375007997</c:v>
                </c:pt>
                <c:pt idx="3268">
                  <c:v>4.365409375001601</c:v>
                </c:pt>
                <c:pt idx="3269">
                  <c:v>4.3674796875007997</c:v>
                </c:pt>
                <c:pt idx="3270">
                  <c:v>4.3696371875007998</c:v>
                </c:pt>
                <c:pt idx="3271">
                  <c:v>4.3717890624992002</c:v>
                </c:pt>
                <c:pt idx="3272">
                  <c:v>4.3739278124992005</c:v>
                </c:pt>
                <c:pt idx="3273">
                  <c:v>4.3761171875007996</c:v>
                </c:pt>
                <c:pt idx="3274">
                  <c:v>4.3783221875007996</c:v>
                </c:pt>
                <c:pt idx="3275">
                  <c:v>4.3804415624992004</c:v>
                </c:pt>
                <c:pt idx="3276">
                  <c:v>4.3826359375007993</c:v>
                </c:pt>
                <c:pt idx="3277">
                  <c:v>4.3848253124992009</c:v>
                </c:pt>
                <c:pt idx="3278">
                  <c:v>4.3869490624992009</c:v>
                </c:pt>
                <c:pt idx="3279">
                  <c:v>4.3891024999999999</c:v>
                </c:pt>
                <c:pt idx="3280">
                  <c:v>4.3912256250016002</c:v>
                </c:pt>
                <c:pt idx="3281">
                  <c:v>4.3932468750016005</c:v>
                </c:pt>
                <c:pt idx="3282">
                  <c:v>4.3953712500000002</c:v>
                </c:pt>
                <c:pt idx="3283">
                  <c:v>4.3975006250016007</c:v>
                </c:pt>
                <c:pt idx="3284">
                  <c:v>4.3994365624992007</c:v>
                </c:pt>
                <c:pt idx="3285">
                  <c:v>4.4014765624992007</c:v>
                </c:pt>
                <c:pt idx="3286">
                  <c:v>4.4035353124992005</c:v>
                </c:pt>
                <c:pt idx="3287">
                  <c:v>4.4054687499999998</c:v>
                </c:pt>
                <c:pt idx="3288">
                  <c:v>4.4074368750016006</c:v>
                </c:pt>
                <c:pt idx="3289">
                  <c:v>4.40942875</c:v>
                </c:pt>
                <c:pt idx="3290">
                  <c:v>4.4113125000000002</c:v>
                </c:pt>
                <c:pt idx="3291">
                  <c:v>4.4132884375007997</c:v>
                </c:pt>
                <c:pt idx="3292">
                  <c:v>4.4152659375007994</c:v>
                </c:pt>
                <c:pt idx="3293">
                  <c:v>4.4170881250016008</c:v>
                </c:pt>
                <c:pt idx="3294">
                  <c:v>4.4190593750016003</c:v>
                </c:pt>
                <c:pt idx="3295">
                  <c:v>4.42101875</c:v>
                </c:pt>
                <c:pt idx="3296">
                  <c:v>4.4228756250016001</c:v>
                </c:pt>
                <c:pt idx="3297">
                  <c:v>4.4247874999999999</c:v>
                </c:pt>
                <c:pt idx="3298">
                  <c:v>4.4267450000000004</c:v>
                </c:pt>
                <c:pt idx="3299">
                  <c:v>4.4286231250016002</c:v>
                </c:pt>
                <c:pt idx="3300">
                  <c:v>4.4305874999999997</c:v>
                </c:pt>
                <c:pt idx="3301">
                  <c:v>4.4325434375007999</c:v>
                </c:pt>
                <c:pt idx="3302">
                  <c:v>4.4343887500000001</c:v>
                </c:pt>
                <c:pt idx="3303">
                  <c:v>4.4363556250016005</c:v>
                </c:pt>
                <c:pt idx="3304">
                  <c:v>4.4383078124992004</c:v>
                </c:pt>
                <c:pt idx="3305">
                  <c:v>4.4402137499999998</c:v>
                </c:pt>
                <c:pt idx="3306">
                  <c:v>4.4421200000000001</c:v>
                </c:pt>
                <c:pt idx="3307">
                  <c:v>4.4440593750016006</c:v>
                </c:pt>
                <c:pt idx="3308">
                  <c:v>4.4459099999999996</c:v>
                </c:pt>
                <c:pt idx="3309">
                  <c:v>4.4477734375007998</c:v>
                </c:pt>
                <c:pt idx="3310">
                  <c:v>4.4496856250016004</c:v>
                </c:pt>
                <c:pt idx="3311">
                  <c:v>4.4515006250016009</c:v>
                </c:pt>
                <c:pt idx="3312">
                  <c:v>4.4533815624992004</c:v>
                </c:pt>
                <c:pt idx="3313">
                  <c:v>4.4552893750016009</c:v>
                </c:pt>
                <c:pt idx="3314">
                  <c:v>4.4570959375007995</c:v>
                </c:pt>
                <c:pt idx="3315">
                  <c:v>4.4589334375007992</c:v>
                </c:pt>
                <c:pt idx="3316">
                  <c:v>4.4608334375007992</c:v>
                </c:pt>
                <c:pt idx="3317">
                  <c:v>4.4627003124992006</c:v>
                </c:pt>
                <c:pt idx="3318">
                  <c:v>4.4645787500000003</c:v>
                </c:pt>
                <c:pt idx="3319">
                  <c:v>4.4665096875007997</c:v>
                </c:pt>
                <c:pt idx="3320">
                  <c:v>4.4683706250016009</c:v>
                </c:pt>
                <c:pt idx="3321">
                  <c:v>4.4703509375007995</c:v>
                </c:pt>
                <c:pt idx="3322">
                  <c:v>4.4723134375007998</c:v>
                </c:pt>
                <c:pt idx="3323">
                  <c:v>4.4742540624992007</c:v>
                </c:pt>
                <c:pt idx="3324">
                  <c:v>4.4762487499999999</c:v>
                </c:pt>
                <c:pt idx="3325">
                  <c:v>4.4782506250016008</c:v>
                </c:pt>
                <c:pt idx="3326">
                  <c:v>4.4801765624992003</c:v>
                </c:pt>
                <c:pt idx="3327">
                  <c:v>4.4821315624992009</c:v>
                </c:pt>
                <c:pt idx="3328">
                  <c:v>4.4841790624992006</c:v>
                </c:pt>
                <c:pt idx="3329">
                  <c:v>4.4861725000000003</c:v>
                </c:pt>
                <c:pt idx="3330">
                  <c:v>4.4881446875007995</c:v>
                </c:pt>
                <c:pt idx="3331">
                  <c:v>4.4901168750016005</c:v>
                </c:pt>
                <c:pt idx="3332">
                  <c:v>4.4920621875007996</c:v>
                </c:pt>
                <c:pt idx="3333">
                  <c:v>4.4939349999999996</c:v>
                </c:pt>
                <c:pt idx="3334">
                  <c:v>4.4958562500000001</c:v>
                </c:pt>
                <c:pt idx="3335">
                  <c:v>4.4977753124992006</c:v>
                </c:pt>
                <c:pt idx="3336">
                  <c:v>4.4996865624992006</c:v>
                </c:pt>
                <c:pt idx="3337">
                  <c:v>4.5015906250016009</c:v>
                </c:pt>
                <c:pt idx="3338">
                  <c:v>4.5034631250016002</c:v>
                </c:pt>
                <c:pt idx="3339">
                  <c:v>4.5052587500000003</c:v>
                </c:pt>
                <c:pt idx="3340">
                  <c:v>4.5071053124992009</c:v>
                </c:pt>
                <c:pt idx="3341">
                  <c:v>4.5089571875007994</c:v>
                </c:pt>
                <c:pt idx="3342">
                  <c:v>4.5107137499999999</c:v>
                </c:pt>
                <c:pt idx="3343">
                  <c:v>4.5125409375007992</c:v>
                </c:pt>
                <c:pt idx="3344">
                  <c:v>4.5143837500000004</c:v>
                </c:pt>
                <c:pt idx="3345">
                  <c:v>4.5161296875007997</c:v>
                </c:pt>
                <c:pt idx="3346">
                  <c:v>4.5179618750016006</c:v>
                </c:pt>
                <c:pt idx="3347">
                  <c:v>4.5197750000000001</c:v>
                </c:pt>
                <c:pt idx="3348">
                  <c:v>4.5215221875007998</c:v>
                </c:pt>
                <c:pt idx="3349">
                  <c:v>4.5234125000000001</c:v>
                </c:pt>
                <c:pt idx="3350">
                  <c:v>4.5252387499999998</c:v>
                </c:pt>
                <c:pt idx="3351">
                  <c:v>4.5270012499999996</c:v>
                </c:pt>
                <c:pt idx="3352">
                  <c:v>4.5288849999999998</c:v>
                </c:pt>
                <c:pt idx="3353">
                  <c:v>4.5307743750016005</c:v>
                </c:pt>
                <c:pt idx="3354">
                  <c:v>4.5325875</c:v>
                </c:pt>
                <c:pt idx="3355">
                  <c:v>4.534469375001601</c:v>
                </c:pt>
                <c:pt idx="3356">
                  <c:v>4.5363128124992009</c:v>
                </c:pt>
                <c:pt idx="3357">
                  <c:v>4.5381096875007998</c:v>
                </c:pt>
                <c:pt idx="3358">
                  <c:v>4.5399728124992009</c:v>
                </c:pt>
                <c:pt idx="3359">
                  <c:v>4.5417940624992008</c:v>
                </c:pt>
                <c:pt idx="3360">
                  <c:v>4.5436428124992005</c:v>
                </c:pt>
                <c:pt idx="3361">
                  <c:v>4.5454578124992002</c:v>
                </c:pt>
                <c:pt idx="3362">
                  <c:v>4.5473015624992001</c:v>
                </c:pt>
                <c:pt idx="3363">
                  <c:v>4.5490803124992008</c:v>
                </c:pt>
                <c:pt idx="3364">
                  <c:v>4.5508634375007997</c:v>
                </c:pt>
                <c:pt idx="3365">
                  <c:v>4.55272875</c:v>
                </c:pt>
                <c:pt idx="3366">
                  <c:v>4.5544640624992008</c:v>
                </c:pt>
                <c:pt idx="3367">
                  <c:v>4.5562640624992001</c:v>
                </c:pt>
                <c:pt idx="3368">
                  <c:v>4.5580790624992007</c:v>
                </c:pt>
                <c:pt idx="3369">
                  <c:v>4.5598421875007995</c:v>
                </c:pt>
                <c:pt idx="3370">
                  <c:v>4.5616465624992006</c:v>
                </c:pt>
                <c:pt idx="3371">
                  <c:v>4.5634987499999999</c:v>
                </c:pt>
                <c:pt idx="3372">
                  <c:v>4.5652212499999996</c:v>
                </c:pt>
                <c:pt idx="3373">
                  <c:v>4.5670468750016004</c:v>
                </c:pt>
                <c:pt idx="3374">
                  <c:v>4.5688924999999996</c:v>
                </c:pt>
                <c:pt idx="3375">
                  <c:v>4.5706306250016002</c:v>
                </c:pt>
                <c:pt idx="3376">
                  <c:v>4.5724884375007999</c:v>
                </c:pt>
                <c:pt idx="3377">
                  <c:v>4.5743853124992002</c:v>
                </c:pt>
                <c:pt idx="3378">
                  <c:v>4.5761837500000002</c:v>
                </c:pt>
                <c:pt idx="3379">
                  <c:v>4.5780284375007998</c:v>
                </c:pt>
                <c:pt idx="3380">
                  <c:v>4.5799128124992006</c:v>
                </c:pt>
                <c:pt idx="3381">
                  <c:v>4.5817159375007996</c:v>
                </c:pt>
                <c:pt idx="3382">
                  <c:v>4.5836184375007996</c:v>
                </c:pt>
                <c:pt idx="3383">
                  <c:v>4.5854859375007999</c:v>
                </c:pt>
                <c:pt idx="3384">
                  <c:v>4.5873296875007998</c:v>
                </c:pt>
                <c:pt idx="3385">
                  <c:v>4.5892296875007998</c:v>
                </c:pt>
                <c:pt idx="3386">
                  <c:v>4.5911409375007999</c:v>
                </c:pt>
                <c:pt idx="3387">
                  <c:v>4.5929659375007992</c:v>
                </c:pt>
                <c:pt idx="3388">
                  <c:v>4.5947906250016004</c:v>
                </c:pt>
                <c:pt idx="3389">
                  <c:v>4.5967090624992002</c:v>
                </c:pt>
                <c:pt idx="3390">
                  <c:v>4.5984681250016006</c:v>
                </c:pt>
                <c:pt idx="3391">
                  <c:v>4.600288125001601</c:v>
                </c:pt>
                <c:pt idx="3392">
                  <c:v>4.6021150000000004</c:v>
                </c:pt>
                <c:pt idx="3393">
                  <c:v>4.6039084375007997</c:v>
                </c:pt>
                <c:pt idx="3394">
                  <c:v>4.6057118750016004</c:v>
                </c:pt>
                <c:pt idx="3395">
                  <c:v>4.6074818750016009</c:v>
                </c:pt>
                <c:pt idx="3396">
                  <c:v>4.6091734375007993</c:v>
                </c:pt>
                <c:pt idx="3397">
                  <c:v>4.6109243750016002</c:v>
                </c:pt>
                <c:pt idx="3398">
                  <c:v>4.6127431250016002</c:v>
                </c:pt>
                <c:pt idx="3399">
                  <c:v>4.6144534375007993</c:v>
                </c:pt>
                <c:pt idx="3400">
                  <c:v>4.6162065624992001</c:v>
                </c:pt>
                <c:pt idx="3401">
                  <c:v>4.6180103124992007</c:v>
                </c:pt>
                <c:pt idx="3402">
                  <c:v>4.6196956250016008</c:v>
                </c:pt>
                <c:pt idx="3403">
                  <c:v>4.6214149999999998</c:v>
                </c:pt>
                <c:pt idx="3404">
                  <c:v>4.6231115624992007</c:v>
                </c:pt>
                <c:pt idx="3405">
                  <c:v>4.6247965624992009</c:v>
                </c:pt>
                <c:pt idx="3406">
                  <c:v>4.6265762500000003</c:v>
                </c:pt>
                <c:pt idx="3407">
                  <c:v>4.6283196875007997</c:v>
                </c:pt>
                <c:pt idx="3408">
                  <c:v>4.6300903124992008</c:v>
                </c:pt>
                <c:pt idx="3409">
                  <c:v>4.6318340624992009</c:v>
                </c:pt>
                <c:pt idx="3410">
                  <c:v>4.6336596875007992</c:v>
                </c:pt>
                <c:pt idx="3411">
                  <c:v>4.6354540624992007</c:v>
                </c:pt>
                <c:pt idx="3412">
                  <c:v>4.6372978124992006</c:v>
                </c:pt>
                <c:pt idx="3413">
                  <c:v>4.6391600000000004</c:v>
                </c:pt>
                <c:pt idx="3414">
                  <c:v>4.6410496875007992</c:v>
                </c:pt>
                <c:pt idx="3415">
                  <c:v>4.6429024999999999</c:v>
                </c:pt>
                <c:pt idx="3416">
                  <c:v>4.6447665624992007</c:v>
                </c:pt>
                <c:pt idx="3417">
                  <c:v>4.6466025000000002</c:v>
                </c:pt>
                <c:pt idx="3418">
                  <c:v>4.6483328124992003</c:v>
                </c:pt>
                <c:pt idx="3419">
                  <c:v>4.6501481250016008</c:v>
                </c:pt>
                <c:pt idx="3420">
                  <c:v>4.6519334375007997</c:v>
                </c:pt>
                <c:pt idx="3421">
                  <c:v>4.6536431250016008</c:v>
                </c:pt>
                <c:pt idx="3422">
                  <c:v>4.6554396875007997</c:v>
                </c:pt>
                <c:pt idx="3423">
                  <c:v>4.6572143750016002</c:v>
                </c:pt>
                <c:pt idx="3424">
                  <c:v>4.6588953124992001</c:v>
                </c:pt>
                <c:pt idx="3425">
                  <c:v>4.6606259375007992</c:v>
                </c:pt>
                <c:pt idx="3426">
                  <c:v>4.6623178124992002</c:v>
                </c:pt>
                <c:pt idx="3427">
                  <c:v>4.6640015624992008</c:v>
                </c:pt>
                <c:pt idx="3428">
                  <c:v>4.6657762500000004</c:v>
                </c:pt>
                <c:pt idx="3429">
                  <c:v>4.6675025000000003</c:v>
                </c:pt>
                <c:pt idx="3430">
                  <c:v>4.6691665624992007</c:v>
                </c:pt>
                <c:pt idx="3431">
                  <c:v>4.6708609375007999</c:v>
                </c:pt>
                <c:pt idx="3432">
                  <c:v>4.6723862499999997</c:v>
                </c:pt>
                <c:pt idx="3433">
                  <c:v>4.6738465624992003</c:v>
                </c:pt>
                <c:pt idx="3434">
                  <c:v>4.6753756250016005</c:v>
                </c:pt>
                <c:pt idx="3435">
                  <c:v>4.6769006250016005</c:v>
                </c:pt>
                <c:pt idx="3436">
                  <c:v>4.6783596875007998</c:v>
                </c:pt>
                <c:pt idx="3437">
                  <c:v>4.6798849999999996</c:v>
                </c:pt>
                <c:pt idx="3438">
                  <c:v>4.6813740624992004</c:v>
                </c:pt>
                <c:pt idx="3439">
                  <c:v>4.6828359375007995</c:v>
                </c:pt>
                <c:pt idx="3440">
                  <c:v>4.6843393750016009</c:v>
                </c:pt>
                <c:pt idx="3441">
                  <c:v>4.6858978124992001</c:v>
                </c:pt>
                <c:pt idx="3442">
                  <c:v>4.6874859375007993</c:v>
                </c:pt>
                <c:pt idx="3443">
                  <c:v>4.68917625</c:v>
                </c:pt>
                <c:pt idx="3444">
                  <c:v>4.6908968750016005</c:v>
                </c:pt>
                <c:pt idx="3445">
                  <c:v>4.6925418750016004</c:v>
                </c:pt>
                <c:pt idx="3446">
                  <c:v>4.6942246875007996</c:v>
                </c:pt>
                <c:pt idx="3447">
                  <c:v>4.6959215624992003</c:v>
                </c:pt>
                <c:pt idx="3448">
                  <c:v>4.6975365624992005</c:v>
                </c:pt>
                <c:pt idx="3449">
                  <c:v>4.6992162500000001</c:v>
                </c:pt>
                <c:pt idx="3450">
                  <c:v>4.7009421875007993</c:v>
                </c:pt>
                <c:pt idx="3451">
                  <c:v>4.7025006250016004</c:v>
                </c:pt>
                <c:pt idx="3452">
                  <c:v>4.7041674999999996</c:v>
                </c:pt>
                <c:pt idx="3453">
                  <c:v>4.7058046875007991</c:v>
                </c:pt>
                <c:pt idx="3454">
                  <c:v>4.7073349999999996</c:v>
                </c:pt>
                <c:pt idx="3455">
                  <c:v>4.7089256250016005</c:v>
                </c:pt>
                <c:pt idx="3456">
                  <c:v>4.7105550000000003</c:v>
                </c:pt>
                <c:pt idx="3457">
                  <c:v>4.7120346875007995</c:v>
                </c:pt>
                <c:pt idx="3458">
                  <c:v>4.7135990624992008</c:v>
                </c:pt>
                <c:pt idx="3459">
                  <c:v>4.7151371875007992</c:v>
                </c:pt>
                <c:pt idx="3460">
                  <c:v>4.7165456250016007</c:v>
                </c:pt>
                <c:pt idx="3461">
                  <c:v>4.7180881250016009</c:v>
                </c:pt>
                <c:pt idx="3462">
                  <c:v>4.7196346875007995</c:v>
                </c:pt>
                <c:pt idx="3463">
                  <c:v>4.7210778124992006</c:v>
                </c:pt>
                <c:pt idx="3464">
                  <c:v>4.7226134375007991</c:v>
                </c:pt>
                <c:pt idx="3465">
                  <c:v>4.7241353124992003</c:v>
                </c:pt>
                <c:pt idx="3466">
                  <c:v>4.7255406250016003</c:v>
                </c:pt>
                <c:pt idx="3467">
                  <c:v>4.7270099999999999</c:v>
                </c:pt>
                <c:pt idx="3468">
                  <c:v>4.7284693750016009</c:v>
                </c:pt>
                <c:pt idx="3469">
                  <c:v>4.7298600000000004</c:v>
                </c:pt>
                <c:pt idx="3470">
                  <c:v>4.7312709375007991</c:v>
                </c:pt>
                <c:pt idx="3471">
                  <c:v>4.7327296875007994</c:v>
                </c:pt>
                <c:pt idx="3472">
                  <c:v>4.7340134375007992</c:v>
                </c:pt>
                <c:pt idx="3473">
                  <c:v>4.7353915624992009</c:v>
                </c:pt>
                <c:pt idx="3474">
                  <c:v>4.7367771875007998</c:v>
                </c:pt>
                <c:pt idx="3475">
                  <c:v>4.7380696875007997</c:v>
                </c:pt>
                <c:pt idx="3476">
                  <c:v>4.7394762500000001</c:v>
                </c:pt>
                <c:pt idx="3477">
                  <c:v>4.7409990624992009</c:v>
                </c:pt>
                <c:pt idx="3478">
                  <c:v>4.7423578124992005</c:v>
                </c:pt>
                <c:pt idx="3479">
                  <c:v>4.7437462500000001</c:v>
                </c:pt>
                <c:pt idx="3480">
                  <c:v>4.7452437500000002</c:v>
                </c:pt>
                <c:pt idx="3481">
                  <c:v>4.7465790624992001</c:v>
                </c:pt>
                <c:pt idx="3482">
                  <c:v>4.7480374999999997</c:v>
                </c:pt>
                <c:pt idx="3483">
                  <c:v>4.7494865624992002</c:v>
                </c:pt>
                <c:pt idx="3484">
                  <c:v>4.7508290624992009</c:v>
                </c:pt>
                <c:pt idx="3485">
                  <c:v>4.7523140624992006</c:v>
                </c:pt>
                <c:pt idx="3486">
                  <c:v>4.7537609375007994</c:v>
                </c:pt>
                <c:pt idx="3487">
                  <c:v>4.7550568750016007</c:v>
                </c:pt>
                <c:pt idx="3488">
                  <c:v>4.7564753124992007</c:v>
                </c:pt>
                <c:pt idx="3489">
                  <c:v>4.757934375001601</c:v>
                </c:pt>
                <c:pt idx="3490">
                  <c:v>4.7592625000000002</c:v>
                </c:pt>
                <c:pt idx="3491">
                  <c:v>4.7606956250016008</c:v>
                </c:pt>
                <c:pt idx="3492">
                  <c:v>4.7621174999999996</c:v>
                </c:pt>
                <c:pt idx="3493">
                  <c:v>4.7634575000000003</c:v>
                </c:pt>
                <c:pt idx="3494">
                  <c:v>4.7648490624992004</c:v>
                </c:pt>
                <c:pt idx="3495">
                  <c:v>4.7662565624992004</c:v>
                </c:pt>
                <c:pt idx="3496">
                  <c:v>4.7675706250016008</c:v>
                </c:pt>
                <c:pt idx="3497">
                  <c:v>4.7688959375007993</c:v>
                </c:pt>
                <c:pt idx="3498">
                  <c:v>4.7702299999999997</c:v>
                </c:pt>
                <c:pt idx="3499">
                  <c:v>4.7714887499999996</c:v>
                </c:pt>
                <c:pt idx="3500">
                  <c:v>4.7727878124992005</c:v>
                </c:pt>
                <c:pt idx="3501">
                  <c:v>4.7740787500000001</c:v>
                </c:pt>
                <c:pt idx="3502">
                  <c:v>4.7753346875007994</c:v>
                </c:pt>
                <c:pt idx="3503">
                  <c:v>4.7766868750016007</c:v>
                </c:pt>
                <c:pt idx="3504">
                  <c:v>4.7780465624992008</c:v>
                </c:pt>
                <c:pt idx="3505">
                  <c:v>4.7792709375007991</c:v>
                </c:pt>
                <c:pt idx="3506">
                  <c:v>4.7805418750016004</c:v>
                </c:pt>
                <c:pt idx="3507">
                  <c:v>4.7818587499999996</c:v>
                </c:pt>
                <c:pt idx="3508">
                  <c:v>4.7831412499999999</c:v>
                </c:pt>
                <c:pt idx="3509">
                  <c:v>4.7844312499999999</c:v>
                </c:pt>
                <c:pt idx="3510">
                  <c:v>4.7857649999999996</c:v>
                </c:pt>
                <c:pt idx="3511">
                  <c:v>4.7870559375007993</c:v>
                </c:pt>
                <c:pt idx="3512">
                  <c:v>4.7883284375007991</c:v>
                </c:pt>
                <c:pt idx="3513">
                  <c:v>4.789625</c:v>
                </c:pt>
                <c:pt idx="3514">
                  <c:v>4.7908759375007994</c:v>
                </c:pt>
                <c:pt idx="3515">
                  <c:v>4.7921018750016007</c:v>
                </c:pt>
                <c:pt idx="3516">
                  <c:v>4.7933646875007998</c:v>
                </c:pt>
                <c:pt idx="3517">
                  <c:v>4.7946006250016007</c:v>
                </c:pt>
                <c:pt idx="3518">
                  <c:v>4.7958012500000002</c:v>
                </c:pt>
                <c:pt idx="3519">
                  <c:v>4.7970540624992006</c:v>
                </c:pt>
                <c:pt idx="3520">
                  <c:v>4.7982265624992007</c:v>
                </c:pt>
                <c:pt idx="3521">
                  <c:v>4.7993375</c:v>
                </c:pt>
                <c:pt idx="3522">
                  <c:v>4.8005328124992008</c:v>
                </c:pt>
                <c:pt idx="3523">
                  <c:v>4.8015953124992006</c:v>
                </c:pt>
                <c:pt idx="3524">
                  <c:v>4.8026921875007993</c:v>
                </c:pt>
                <c:pt idx="3525">
                  <c:v>4.8038859375007998</c:v>
                </c:pt>
                <c:pt idx="3526">
                  <c:v>4.8050528124992002</c:v>
                </c:pt>
                <c:pt idx="3527">
                  <c:v>4.8061259375007994</c:v>
                </c:pt>
                <c:pt idx="3528">
                  <c:v>4.8072490624992001</c:v>
                </c:pt>
                <c:pt idx="3529">
                  <c:v>4.8083596875007997</c:v>
                </c:pt>
                <c:pt idx="3530">
                  <c:v>4.8094200000000003</c:v>
                </c:pt>
                <c:pt idx="3531">
                  <c:v>4.8105953124992009</c:v>
                </c:pt>
                <c:pt idx="3532">
                  <c:v>4.8116959375007999</c:v>
                </c:pt>
                <c:pt idx="3533">
                  <c:v>4.8128062500000004</c:v>
                </c:pt>
                <c:pt idx="3534">
                  <c:v>4.8139378124992005</c:v>
                </c:pt>
                <c:pt idx="3535">
                  <c:v>4.8150384375007995</c:v>
                </c:pt>
                <c:pt idx="3536">
                  <c:v>4.8161084375007999</c:v>
                </c:pt>
                <c:pt idx="3537">
                  <c:v>4.81725125</c:v>
                </c:pt>
                <c:pt idx="3538">
                  <c:v>4.8184318750016004</c:v>
                </c:pt>
                <c:pt idx="3539">
                  <c:v>4.8194631250016009</c:v>
                </c:pt>
                <c:pt idx="3540">
                  <c:v>4.8206150000000001</c:v>
                </c:pt>
                <c:pt idx="3541">
                  <c:v>4.8217337499999999</c:v>
                </c:pt>
                <c:pt idx="3542">
                  <c:v>4.8228371875007996</c:v>
                </c:pt>
                <c:pt idx="3543">
                  <c:v>4.8239415624992006</c:v>
                </c:pt>
                <c:pt idx="3544">
                  <c:v>4.8250774999999999</c:v>
                </c:pt>
                <c:pt idx="3545">
                  <c:v>4.8261528124992008</c:v>
                </c:pt>
                <c:pt idx="3546">
                  <c:v>4.8272178124992005</c:v>
                </c:pt>
                <c:pt idx="3547">
                  <c:v>4.8283784375007999</c:v>
                </c:pt>
                <c:pt idx="3548">
                  <c:v>4.829455625001601</c:v>
                </c:pt>
                <c:pt idx="3549">
                  <c:v>4.8305984375007993</c:v>
                </c:pt>
                <c:pt idx="3550">
                  <c:v>4.8317446875007999</c:v>
                </c:pt>
                <c:pt idx="3551">
                  <c:v>4.8328565624992006</c:v>
                </c:pt>
                <c:pt idx="3552">
                  <c:v>4.8339893750016003</c:v>
                </c:pt>
                <c:pt idx="3553">
                  <c:v>4.8351409375007997</c:v>
                </c:pt>
                <c:pt idx="3554">
                  <c:v>4.8361871875007996</c:v>
                </c:pt>
                <c:pt idx="3555">
                  <c:v>4.8373162499999998</c:v>
                </c:pt>
                <c:pt idx="3556">
                  <c:v>4.8384681250016008</c:v>
                </c:pt>
                <c:pt idx="3557">
                  <c:v>4.8394812500000004</c:v>
                </c:pt>
                <c:pt idx="3558">
                  <c:v>4.84056</c:v>
                </c:pt>
                <c:pt idx="3559">
                  <c:v>4.8416756250016002</c:v>
                </c:pt>
                <c:pt idx="3560">
                  <c:v>4.84268375</c:v>
                </c:pt>
                <c:pt idx="3561">
                  <c:v>4.8437312500000003</c:v>
                </c:pt>
                <c:pt idx="3562">
                  <c:v>4.8448571875007991</c:v>
                </c:pt>
                <c:pt idx="3563">
                  <c:v>4.8458703124992004</c:v>
                </c:pt>
                <c:pt idx="3564">
                  <c:v>4.8469553124992002</c:v>
                </c:pt>
                <c:pt idx="3565">
                  <c:v>4.8480187499999996</c:v>
                </c:pt>
                <c:pt idx="3566">
                  <c:v>4.8490481250016009</c:v>
                </c:pt>
                <c:pt idx="3567">
                  <c:v>4.8501362500000003</c:v>
                </c:pt>
                <c:pt idx="3568">
                  <c:v>4.8512206250016003</c:v>
                </c:pt>
                <c:pt idx="3569">
                  <c:v>4.8522709375007995</c:v>
                </c:pt>
                <c:pt idx="3570">
                  <c:v>4.8533496875007991</c:v>
                </c:pt>
                <c:pt idx="3571">
                  <c:v>4.85445875</c:v>
                </c:pt>
                <c:pt idx="3572">
                  <c:v>4.8554496875007995</c:v>
                </c:pt>
                <c:pt idx="3573">
                  <c:v>4.8565781250016009</c:v>
                </c:pt>
                <c:pt idx="3574">
                  <c:v>4.8576768750016006</c:v>
                </c:pt>
                <c:pt idx="3575">
                  <c:v>4.8587140624992005</c:v>
                </c:pt>
                <c:pt idx="3576">
                  <c:v>4.8597725000000001</c:v>
                </c:pt>
                <c:pt idx="3577">
                  <c:v>4.8608349999999998</c:v>
                </c:pt>
                <c:pt idx="3578">
                  <c:v>4.8618381250016007</c:v>
                </c:pt>
                <c:pt idx="3579">
                  <c:v>4.8628506250016006</c:v>
                </c:pt>
                <c:pt idx="3580">
                  <c:v>4.8639646875007996</c:v>
                </c:pt>
                <c:pt idx="3581">
                  <c:v>4.8649912500000001</c:v>
                </c:pt>
                <c:pt idx="3582">
                  <c:v>4.8659921875007992</c:v>
                </c:pt>
                <c:pt idx="3583">
                  <c:v>4.8670415624992005</c:v>
                </c:pt>
                <c:pt idx="3584">
                  <c:v>4.8680459375007992</c:v>
                </c:pt>
                <c:pt idx="3585">
                  <c:v>4.8690734375007994</c:v>
                </c:pt>
                <c:pt idx="3586">
                  <c:v>4.8701609375007999</c:v>
                </c:pt>
                <c:pt idx="3587">
                  <c:v>4.8712299999999997</c:v>
                </c:pt>
                <c:pt idx="3588">
                  <c:v>4.8722521875007994</c:v>
                </c:pt>
                <c:pt idx="3589">
                  <c:v>4.8733224999999996</c:v>
                </c:pt>
                <c:pt idx="3590">
                  <c:v>4.8742912499999997</c:v>
                </c:pt>
                <c:pt idx="3591">
                  <c:v>4.8752331250016008</c:v>
                </c:pt>
                <c:pt idx="3592">
                  <c:v>4.8762821875007996</c:v>
                </c:pt>
                <c:pt idx="3593">
                  <c:v>4.8772353124992005</c:v>
                </c:pt>
                <c:pt idx="3594">
                  <c:v>4.8781840624992006</c:v>
                </c:pt>
                <c:pt idx="3595">
                  <c:v>4.879193125001601</c:v>
                </c:pt>
                <c:pt idx="3596">
                  <c:v>4.8801518750016006</c:v>
                </c:pt>
                <c:pt idx="3597">
                  <c:v>4.8810621875007998</c:v>
                </c:pt>
                <c:pt idx="3598">
                  <c:v>4.8820375</c:v>
                </c:pt>
                <c:pt idx="3599">
                  <c:v>4.8829584375007995</c:v>
                </c:pt>
                <c:pt idx="3600">
                  <c:v>4.8838928124992007</c:v>
                </c:pt>
                <c:pt idx="3601">
                  <c:v>4.8849243750016003</c:v>
                </c:pt>
                <c:pt idx="3602">
                  <c:v>4.8858887500000003</c:v>
                </c:pt>
                <c:pt idx="3603">
                  <c:v>4.8868156250016002</c:v>
                </c:pt>
                <c:pt idx="3604">
                  <c:v>4.8877753124992003</c:v>
                </c:pt>
                <c:pt idx="3605">
                  <c:v>4.8887025</c:v>
                </c:pt>
                <c:pt idx="3606">
                  <c:v>4.8896021875007998</c:v>
                </c:pt>
                <c:pt idx="3607">
                  <c:v>4.8905396875007998</c:v>
                </c:pt>
                <c:pt idx="3608">
                  <c:v>4.8915081250016001</c:v>
                </c:pt>
                <c:pt idx="3609">
                  <c:v>4.8924015624992006</c:v>
                </c:pt>
                <c:pt idx="3610">
                  <c:v>4.8933081250016004</c:v>
                </c:pt>
                <c:pt idx="3611">
                  <c:v>4.8942575000000001</c:v>
                </c:pt>
                <c:pt idx="3612">
                  <c:v>4.8951865624992008</c:v>
                </c:pt>
                <c:pt idx="3613">
                  <c:v>4.8961509375007992</c:v>
                </c:pt>
                <c:pt idx="3614">
                  <c:v>4.8971287500000003</c:v>
                </c:pt>
                <c:pt idx="3615">
                  <c:v>4.8980771875007996</c:v>
                </c:pt>
                <c:pt idx="3616">
                  <c:v>4.8990562500000001</c:v>
                </c:pt>
                <c:pt idx="3617">
                  <c:v>4.9001103124992005</c:v>
                </c:pt>
                <c:pt idx="3618">
                  <c:v>4.9010709375007995</c:v>
                </c:pt>
                <c:pt idx="3619">
                  <c:v>4.902149375001601</c:v>
                </c:pt>
                <c:pt idx="3620">
                  <c:v>4.9032187499999997</c:v>
                </c:pt>
                <c:pt idx="3621">
                  <c:v>4.9042040624992005</c:v>
                </c:pt>
                <c:pt idx="3622">
                  <c:v>4.9051884375007999</c:v>
                </c:pt>
                <c:pt idx="3623">
                  <c:v>4.9062062500000003</c:v>
                </c:pt>
                <c:pt idx="3624">
                  <c:v>4.9071628124992008</c:v>
                </c:pt>
                <c:pt idx="3625">
                  <c:v>4.9081349999999997</c:v>
                </c:pt>
                <c:pt idx="3626">
                  <c:v>4.9091306250016009</c:v>
                </c:pt>
                <c:pt idx="3627">
                  <c:v>4.9100337500000002</c:v>
                </c:pt>
                <c:pt idx="3628">
                  <c:v>4.9109709375007995</c:v>
                </c:pt>
                <c:pt idx="3629">
                  <c:v>4.9119225000000002</c:v>
                </c:pt>
                <c:pt idx="3630">
                  <c:v>4.9128778124992003</c:v>
                </c:pt>
                <c:pt idx="3631">
                  <c:v>4.9138081250016006</c:v>
                </c:pt>
                <c:pt idx="3632">
                  <c:v>4.9147746875007998</c:v>
                </c:pt>
                <c:pt idx="3633">
                  <c:v>4.9157284375007997</c:v>
                </c:pt>
                <c:pt idx="3634">
                  <c:v>4.9167406250016006</c:v>
                </c:pt>
                <c:pt idx="3635">
                  <c:v>4.9177350000000004</c:v>
                </c:pt>
                <c:pt idx="3636">
                  <c:v>4.9187287499999996</c:v>
                </c:pt>
                <c:pt idx="3637">
                  <c:v>4.9197234375007994</c:v>
                </c:pt>
                <c:pt idx="3638">
                  <c:v>4.9207537500000003</c:v>
                </c:pt>
                <c:pt idx="3639">
                  <c:v>4.9217409375007994</c:v>
                </c:pt>
                <c:pt idx="3640">
                  <c:v>4.9226900000000002</c:v>
                </c:pt>
                <c:pt idx="3641">
                  <c:v>4.923705</c:v>
                </c:pt>
                <c:pt idx="3642">
                  <c:v>4.9247237500000001</c:v>
                </c:pt>
                <c:pt idx="3643">
                  <c:v>4.9256668750016006</c:v>
                </c:pt>
                <c:pt idx="3644">
                  <c:v>4.9266075000000003</c:v>
                </c:pt>
                <c:pt idx="3645">
                  <c:v>4.9275843750016008</c:v>
                </c:pt>
                <c:pt idx="3646">
                  <c:v>4.9284843750016005</c:v>
                </c:pt>
                <c:pt idx="3647">
                  <c:v>4.9293893750016009</c:v>
                </c:pt>
                <c:pt idx="3648">
                  <c:v>4.9302706250016008</c:v>
                </c:pt>
                <c:pt idx="3649">
                  <c:v>4.9311040624992009</c:v>
                </c:pt>
                <c:pt idx="3650">
                  <c:v>4.9319259375007993</c:v>
                </c:pt>
                <c:pt idx="3651">
                  <c:v>4.9327518750016006</c:v>
                </c:pt>
                <c:pt idx="3652">
                  <c:v>4.9335071875007994</c:v>
                </c:pt>
                <c:pt idx="3653">
                  <c:v>4.9343053124992009</c:v>
                </c:pt>
                <c:pt idx="3654">
                  <c:v>4.9351149999999997</c:v>
                </c:pt>
                <c:pt idx="3655">
                  <c:v>4.9358115624992003</c:v>
                </c:pt>
                <c:pt idx="3656">
                  <c:v>4.9365609375007997</c:v>
                </c:pt>
                <c:pt idx="3657">
                  <c:v>4.9373325000000001</c:v>
                </c:pt>
                <c:pt idx="3658">
                  <c:v>4.9380534375007992</c:v>
                </c:pt>
                <c:pt idx="3659">
                  <c:v>4.9388249999999996</c:v>
                </c:pt>
                <c:pt idx="3660">
                  <c:v>4.9396581250016007</c:v>
                </c:pt>
                <c:pt idx="3661">
                  <c:v>4.9404178124992004</c:v>
                </c:pt>
                <c:pt idx="3662">
                  <c:v>4.9411718750016007</c:v>
                </c:pt>
                <c:pt idx="3663">
                  <c:v>4.9419609375007996</c:v>
                </c:pt>
                <c:pt idx="3664">
                  <c:v>4.9426662500000003</c:v>
                </c:pt>
                <c:pt idx="3665">
                  <c:v>4.9434171875007991</c:v>
                </c:pt>
                <c:pt idx="3666">
                  <c:v>4.9441884375007996</c:v>
                </c:pt>
                <c:pt idx="3667">
                  <c:v>4.9449303124992001</c:v>
                </c:pt>
                <c:pt idx="3668">
                  <c:v>4.9456959375007994</c:v>
                </c:pt>
                <c:pt idx="3669">
                  <c:v>4.9464015624992008</c:v>
                </c:pt>
                <c:pt idx="3670">
                  <c:v>4.9470534375007995</c:v>
                </c:pt>
                <c:pt idx="3671">
                  <c:v>4.9476715624992007</c:v>
                </c:pt>
                <c:pt idx="3672">
                  <c:v>4.9483456250016005</c:v>
                </c:pt>
                <c:pt idx="3673">
                  <c:v>4.9489918750016004</c:v>
                </c:pt>
                <c:pt idx="3674">
                  <c:v>4.9495446875007998</c:v>
                </c:pt>
                <c:pt idx="3675">
                  <c:v>4.9501193750016004</c:v>
                </c:pt>
                <c:pt idx="3676">
                  <c:v>4.9506103124992009</c:v>
                </c:pt>
                <c:pt idx="3677">
                  <c:v>4.9510224999999997</c:v>
                </c:pt>
                <c:pt idx="3678">
                  <c:v>4.9514759375007991</c:v>
                </c:pt>
                <c:pt idx="3679">
                  <c:v>4.9519621875007998</c:v>
                </c:pt>
                <c:pt idx="3680">
                  <c:v>4.9523562500000002</c:v>
                </c:pt>
                <c:pt idx="3681">
                  <c:v>4.9528384375007999</c:v>
                </c:pt>
                <c:pt idx="3682">
                  <c:v>4.9532590624992006</c:v>
                </c:pt>
                <c:pt idx="3683">
                  <c:v>4.9539806250016003</c:v>
                </c:pt>
                <c:pt idx="3684">
                  <c:v>4.9544184375007996</c:v>
                </c:pt>
                <c:pt idx="3685">
                  <c:v>4.9548096875007994</c:v>
                </c:pt>
                <c:pt idx="3686">
                  <c:v>4.9552312499999998</c:v>
                </c:pt>
                <c:pt idx="3687">
                  <c:v>4.9556906250016004</c:v>
                </c:pt>
                <c:pt idx="3688">
                  <c:v>4.9560712499999999</c:v>
                </c:pt>
                <c:pt idx="3689">
                  <c:v>4.9565099999999997</c:v>
                </c:pt>
                <c:pt idx="3690">
                  <c:v>4.9568687499999999</c:v>
                </c:pt>
                <c:pt idx="3691">
                  <c:v>4.9572190624992007</c:v>
                </c:pt>
                <c:pt idx="3692">
                  <c:v>4.9576978124992008</c:v>
                </c:pt>
                <c:pt idx="3693">
                  <c:v>4.9581818750016007</c:v>
                </c:pt>
                <c:pt idx="3694">
                  <c:v>4.9585909375007997</c:v>
                </c:pt>
                <c:pt idx="3695">
                  <c:v>4.9590790624992005</c:v>
                </c:pt>
                <c:pt idx="3696">
                  <c:v>4.9596106250016003</c:v>
                </c:pt>
                <c:pt idx="3697">
                  <c:v>4.9599471875007994</c:v>
                </c:pt>
                <c:pt idx="3698">
                  <c:v>4.9603543750016001</c:v>
                </c:pt>
                <c:pt idx="3699">
                  <c:v>4.9608362499999998</c:v>
                </c:pt>
                <c:pt idx="3700">
                  <c:v>4.9612946875007999</c:v>
                </c:pt>
                <c:pt idx="3701">
                  <c:v>4.9617271875007996</c:v>
                </c:pt>
                <c:pt idx="3702">
                  <c:v>4.9622175000000004</c:v>
                </c:pt>
                <c:pt idx="3703">
                  <c:v>4.9625918750016007</c:v>
                </c:pt>
                <c:pt idx="3704">
                  <c:v>4.9630790624992009</c:v>
                </c:pt>
                <c:pt idx="3705">
                  <c:v>4.963569375001601</c:v>
                </c:pt>
                <c:pt idx="3706">
                  <c:v>4.9639518750016007</c:v>
                </c:pt>
                <c:pt idx="3707">
                  <c:v>4.9644284375007999</c:v>
                </c:pt>
                <c:pt idx="3708">
                  <c:v>4.9649337500000001</c:v>
                </c:pt>
                <c:pt idx="3709">
                  <c:v>4.9654081250016002</c:v>
                </c:pt>
                <c:pt idx="3710">
                  <c:v>4.9657909375007998</c:v>
                </c:pt>
                <c:pt idx="3711">
                  <c:v>4.9663062499999997</c:v>
                </c:pt>
                <c:pt idx="3712">
                  <c:v>4.9667031250016009</c:v>
                </c:pt>
                <c:pt idx="3713">
                  <c:v>4.9671675000000004</c:v>
                </c:pt>
                <c:pt idx="3714">
                  <c:v>4.9675806250016006</c:v>
                </c:pt>
                <c:pt idx="3715">
                  <c:v>4.9679668750016006</c:v>
                </c:pt>
                <c:pt idx="3716">
                  <c:v>4.9683243750016004</c:v>
                </c:pt>
                <c:pt idx="3717">
                  <c:v>4.9687618750016007</c:v>
                </c:pt>
                <c:pt idx="3718">
                  <c:v>4.9691484375007997</c:v>
                </c:pt>
                <c:pt idx="3719">
                  <c:v>4.9699796875007998</c:v>
                </c:pt>
                <c:pt idx="3720">
                  <c:v>4.9703931250016007</c:v>
                </c:pt>
                <c:pt idx="3721">
                  <c:v>4.9707390624992005</c:v>
                </c:pt>
                <c:pt idx="3722">
                  <c:v>4.9711062500000001</c:v>
                </c:pt>
                <c:pt idx="3723">
                  <c:v>4.9714865624992006</c:v>
                </c:pt>
                <c:pt idx="3724">
                  <c:v>4.9721662499999999</c:v>
                </c:pt>
                <c:pt idx="3725">
                  <c:v>4.9724899999999996</c:v>
                </c:pt>
                <c:pt idx="3726">
                  <c:v>4.9730456250016006</c:v>
                </c:pt>
                <c:pt idx="3727">
                  <c:v>4.973528125001601</c:v>
                </c:pt>
                <c:pt idx="3728">
                  <c:v>4.9741231250016007</c:v>
                </c:pt>
                <c:pt idx="3729">
                  <c:v>4.9744896875007996</c:v>
                </c:pt>
                <c:pt idx="3730">
                  <c:v>4.9748446875007994</c:v>
                </c:pt>
                <c:pt idx="3731">
                  <c:v>4.9744543750016001</c:v>
                </c:pt>
                <c:pt idx="3732">
                  <c:v>4.9741131250016002</c:v>
                </c:pt>
                <c:pt idx="3733">
                  <c:v>4.9736487499999997</c:v>
                </c:pt>
                <c:pt idx="3734">
                  <c:v>4.9730699999999999</c:v>
                </c:pt>
                <c:pt idx="3735">
                  <c:v>4.9726896875007993</c:v>
                </c:pt>
                <c:pt idx="3736">
                  <c:v>4.9723434375007995</c:v>
                </c:pt>
                <c:pt idx="3737">
                  <c:v>4.9719268750016008</c:v>
                </c:pt>
                <c:pt idx="3738">
                  <c:v>4.9715146875007994</c:v>
                </c:pt>
                <c:pt idx="3739">
                  <c:v>4.9711256250016005</c:v>
                </c:pt>
                <c:pt idx="3740">
                  <c:v>4.9706565624992001</c:v>
                </c:pt>
                <c:pt idx="3741">
                  <c:v>4.9701681250016003</c:v>
                </c:pt>
                <c:pt idx="3742">
                  <c:v>4.9696971875007998</c:v>
                </c:pt>
                <c:pt idx="3743">
                  <c:v>4.9692753124992004</c:v>
                </c:pt>
                <c:pt idx="3744">
                  <c:v>4.9687565624992009</c:v>
                </c:pt>
                <c:pt idx="3745">
                  <c:v>4.9683074999999999</c:v>
                </c:pt>
                <c:pt idx="3746">
                  <c:v>4.9678000000000004</c:v>
                </c:pt>
                <c:pt idx="3747">
                  <c:v>4.9671443750016007</c:v>
                </c:pt>
                <c:pt idx="3748">
                  <c:v>4.9665675</c:v>
                </c:pt>
                <c:pt idx="3749">
                  <c:v>4.9660009375007998</c:v>
                </c:pt>
                <c:pt idx="3750">
                  <c:v>4.9652790624992003</c:v>
                </c:pt>
                <c:pt idx="3751">
                  <c:v>4.9646284375007994</c:v>
                </c:pt>
                <c:pt idx="3752">
                  <c:v>4.9640040624992006</c:v>
                </c:pt>
                <c:pt idx="3753">
                  <c:v>4.9632034375007992</c:v>
                </c:pt>
                <c:pt idx="3754">
                  <c:v>4.9625115624992002</c:v>
                </c:pt>
                <c:pt idx="3755">
                  <c:v>4.9618243750016005</c:v>
                </c:pt>
                <c:pt idx="3756">
                  <c:v>4.9610178124992004</c:v>
                </c:pt>
                <c:pt idx="3757">
                  <c:v>4.9603778124992006</c:v>
                </c:pt>
                <c:pt idx="3758">
                  <c:v>4.95968125</c:v>
                </c:pt>
                <c:pt idx="3759">
                  <c:v>4.9589187499999996</c:v>
                </c:pt>
                <c:pt idx="3760">
                  <c:v>4.9583159375007995</c:v>
                </c:pt>
                <c:pt idx="3761">
                  <c:v>4.9576762499999996</c:v>
                </c:pt>
                <c:pt idx="3762">
                  <c:v>4.9569799999999997</c:v>
                </c:pt>
                <c:pt idx="3763">
                  <c:v>4.9563865624992003</c:v>
                </c:pt>
                <c:pt idx="3764">
                  <c:v>4.9557321875007991</c:v>
                </c:pt>
                <c:pt idx="3765">
                  <c:v>4.9550278124992007</c:v>
                </c:pt>
                <c:pt idx="3766">
                  <c:v>4.9543406250016009</c:v>
                </c:pt>
                <c:pt idx="3767">
                  <c:v>4.9535815624992008</c:v>
                </c:pt>
                <c:pt idx="3768">
                  <c:v>4.9526849999999998</c:v>
                </c:pt>
                <c:pt idx="3769">
                  <c:v>4.9518453124992003</c:v>
                </c:pt>
                <c:pt idx="3770">
                  <c:v>4.9509362499999998</c:v>
                </c:pt>
                <c:pt idx="3771">
                  <c:v>4.9499843750016002</c:v>
                </c:pt>
                <c:pt idx="3772">
                  <c:v>4.9489728124992007</c:v>
                </c:pt>
                <c:pt idx="3773">
                  <c:v>4.9479968750016008</c:v>
                </c:pt>
                <c:pt idx="3774">
                  <c:v>4.9469453124992002</c:v>
                </c:pt>
                <c:pt idx="3775">
                  <c:v>4.9458393750016008</c:v>
                </c:pt>
                <c:pt idx="3776">
                  <c:v>4.9447496875007992</c:v>
                </c:pt>
                <c:pt idx="3777">
                  <c:v>4.9436078124992004</c:v>
                </c:pt>
                <c:pt idx="3778">
                  <c:v>4.9425259375007995</c:v>
                </c:pt>
                <c:pt idx="3779">
                  <c:v>4.9414221875007991</c:v>
                </c:pt>
                <c:pt idx="3780">
                  <c:v>4.9401840624992008</c:v>
                </c:pt>
                <c:pt idx="3781">
                  <c:v>4.9388837499999996</c:v>
                </c:pt>
                <c:pt idx="3782">
                  <c:v>4.9375959375007996</c:v>
                </c:pt>
                <c:pt idx="3783">
                  <c:v>4.9361684375007995</c:v>
                </c:pt>
                <c:pt idx="3784">
                  <c:v>4.9347171875007998</c:v>
                </c:pt>
                <c:pt idx="3785">
                  <c:v>4.9333271875007991</c:v>
                </c:pt>
                <c:pt idx="3786">
                  <c:v>4.9318274999999998</c:v>
                </c:pt>
                <c:pt idx="3787">
                  <c:v>4.9303156250016009</c:v>
                </c:pt>
                <c:pt idx="3788">
                  <c:v>4.9288159375007998</c:v>
                </c:pt>
                <c:pt idx="3789">
                  <c:v>4.9272140624992007</c:v>
                </c:pt>
                <c:pt idx="3790">
                  <c:v>4.9256131250016004</c:v>
                </c:pt>
                <c:pt idx="3791">
                  <c:v>4.9240390624992001</c:v>
                </c:pt>
                <c:pt idx="3792">
                  <c:v>4.9223840624992006</c:v>
                </c:pt>
                <c:pt idx="3793">
                  <c:v>4.920655</c:v>
                </c:pt>
                <c:pt idx="3794">
                  <c:v>4.9190496875007996</c:v>
                </c:pt>
                <c:pt idx="3795">
                  <c:v>4.9172612500000001</c:v>
                </c:pt>
                <c:pt idx="3796">
                  <c:v>4.9154787500000001</c:v>
                </c:pt>
                <c:pt idx="3797">
                  <c:v>4.9137040624992006</c:v>
                </c:pt>
                <c:pt idx="3798">
                  <c:v>4.9118437500000001</c:v>
                </c:pt>
                <c:pt idx="3799">
                  <c:v>4.9099128124992006</c:v>
                </c:pt>
                <c:pt idx="3800">
                  <c:v>4.9080578124992007</c:v>
                </c:pt>
                <c:pt idx="3801">
                  <c:v>4.9061371875007991</c:v>
                </c:pt>
                <c:pt idx="3802">
                  <c:v>4.9041537499999999</c:v>
                </c:pt>
                <c:pt idx="3803">
                  <c:v>4.9021971875007999</c:v>
                </c:pt>
                <c:pt idx="3804">
                  <c:v>4.9000265624992005</c:v>
                </c:pt>
                <c:pt idx="3805">
                  <c:v>4.8978349999999997</c:v>
                </c:pt>
                <c:pt idx="3806">
                  <c:v>4.8956749999999998</c:v>
                </c:pt>
                <c:pt idx="3807">
                  <c:v>4.8934246875007998</c:v>
                </c:pt>
                <c:pt idx="3808">
                  <c:v>4.8910565624992008</c:v>
                </c:pt>
                <c:pt idx="3809">
                  <c:v>4.8887562500000001</c:v>
                </c:pt>
                <c:pt idx="3810">
                  <c:v>4.8863793750016002</c:v>
                </c:pt>
                <c:pt idx="3811">
                  <c:v>4.8839062499999999</c:v>
                </c:pt>
                <c:pt idx="3812">
                  <c:v>4.8815159375007999</c:v>
                </c:pt>
                <c:pt idx="3813">
                  <c:v>4.8791284375007997</c:v>
                </c:pt>
                <c:pt idx="3814">
                  <c:v>4.8767143750016002</c:v>
                </c:pt>
                <c:pt idx="3815">
                  <c:v>4.8743543750016007</c:v>
                </c:pt>
                <c:pt idx="3816">
                  <c:v>4.8719590624992009</c:v>
                </c:pt>
                <c:pt idx="3817">
                  <c:v>4.8694615624992004</c:v>
                </c:pt>
                <c:pt idx="3818">
                  <c:v>4.8670693750016003</c:v>
                </c:pt>
                <c:pt idx="3819">
                  <c:v>4.8646653124992003</c:v>
                </c:pt>
                <c:pt idx="3820">
                  <c:v>4.8622296875007995</c:v>
                </c:pt>
                <c:pt idx="3821">
                  <c:v>4.8598703124992007</c:v>
                </c:pt>
                <c:pt idx="3822">
                  <c:v>4.8574721875007993</c:v>
                </c:pt>
                <c:pt idx="3823">
                  <c:v>4.8549753124992003</c:v>
                </c:pt>
                <c:pt idx="3824">
                  <c:v>4.8525565624992009</c:v>
                </c:pt>
                <c:pt idx="3825">
                  <c:v>4.8501015624992005</c:v>
                </c:pt>
                <c:pt idx="3826">
                  <c:v>4.8475456250016009</c:v>
                </c:pt>
                <c:pt idx="3827">
                  <c:v>4.8450978124992004</c:v>
                </c:pt>
                <c:pt idx="3828">
                  <c:v>4.8426324999999997</c:v>
                </c:pt>
                <c:pt idx="3829">
                  <c:v>4.8399646875007996</c:v>
                </c:pt>
                <c:pt idx="3830">
                  <c:v>4.8373009375007996</c:v>
                </c:pt>
                <c:pt idx="3831">
                  <c:v>4.83456375</c:v>
                </c:pt>
                <c:pt idx="3832">
                  <c:v>4.8316543750016008</c:v>
                </c:pt>
                <c:pt idx="3833">
                  <c:v>4.8287062499999998</c:v>
                </c:pt>
                <c:pt idx="3834">
                  <c:v>4.8256790624992005</c:v>
                </c:pt>
                <c:pt idx="3835">
                  <c:v>4.8224962500000004</c:v>
                </c:pt>
                <c:pt idx="3836">
                  <c:v>4.8192793750016003</c:v>
                </c:pt>
                <c:pt idx="3837">
                  <c:v>4.8160171875007993</c:v>
                </c:pt>
                <c:pt idx="3838">
                  <c:v>4.8126296875007997</c:v>
                </c:pt>
                <c:pt idx="3839">
                  <c:v>4.8092996875007996</c:v>
                </c:pt>
                <c:pt idx="3840">
                  <c:v>4.8058381250016007</c:v>
                </c:pt>
                <c:pt idx="3841">
                  <c:v>4.8022749999999998</c:v>
                </c:pt>
                <c:pt idx="3842">
                  <c:v>4.7987525</c:v>
                </c:pt>
                <c:pt idx="3843">
                  <c:v>4.7952043750016005</c:v>
                </c:pt>
                <c:pt idx="3844">
                  <c:v>4.7915931250016008</c:v>
                </c:pt>
                <c:pt idx="3845">
                  <c:v>4.7880065624992003</c:v>
                </c:pt>
                <c:pt idx="3846">
                  <c:v>4.7844796875007995</c:v>
                </c:pt>
                <c:pt idx="3847">
                  <c:v>4.7807465624992007</c:v>
                </c:pt>
                <c:pt idx="3848">
                  <c:v>4.7770187499999999</c:v>
                </c:pt>
                <c:pt idx="3849">
                  <c:v>4.7732506250016007</c:v>
                </c:pt>
                <c:pt idx="3850">
                  <c:v>4.7695268750016009</c:v>
                </c:pt>
                <c:pt idx="3851">
                  <c:v>4.7657884375007997</c:v>
                </c:pt>
                <c:pt idx="3852">
                  <c:v>4.7620346875007993</c:v>
                </c:pt>
                <c:pt idx="3853">
                  <c:v>4.7582534375007999</c:v>
                </c:pt>
                <c:pt idx="3854">
                  <c:v>4.7544021875007996</c:v>
                </c:pt>
                <c:pt idx="3855">
                  <c:v>4.7505731250016003</c:v>
                </c:pt>
                <c:pt idx="3856">
                  <c:v>4.7466068750016008</c:v>
                </c:pt>
                <c:pt idx="3857">
                  <c:v>4.7425340624992005</c:v>
                </c:pt>
                <c:pt idx="3858">
                  <c:v>4.7382853124992002</c:v>
                </c:pt>
                <c:pt idx="3859">
                  <c:v>4.7338293750016005</c:v>
                </c:pt>
                <c:pt idx="3860">
                  <c:v>4.7291756250016004</c:v>
                </c:pt>
                <c:pt idx="3861">
                  <c:v>4.72439125</c:v>
                </c:pt>
                <c:pt idx="3862">
                  <c:v>4.7194634375007993</c:v>
                </c:pt>
                <c:pt idx="3863">
                  <c:v>4.7143781250016001</c:v>
                </c:pt>
                <c:pt idx="3864">
                  <c:v>4.7092000000000001</c:v>
                </c:pt>
                <c:pt idx="3865">
                  <c:v>4.7037990624992005</c:v>
                </c:pt>
                <c:pt idx="3866">
                  <c:v>4.6981909375007991</c:v>
                </c:pt>
                <c:pt idx="3867">
                  <c:v>4.6926290624992006</c:v>
                </c:pt>
                <c:pt idx="3868">
                  <c:v>4.6870168750016008</c:v>
                </c:pt>
                <c:pt idx="3869">
                  <c:v>4.6813371875007999</c:v>
                </c:pt>
                <c:pt idx="3870">
                  <c:v>4.6756271875007993</c:v>
                </c:pt>
                <c:pt idx="3871">
                  <c:v>4.6698253124992002</c:v>
                </c:pt>
                <c:pt idx="3872">
                  <c:v>4.6638281250016007</c:v>
                </c:pt>
                <c:pt idx="3873">
                  <c:v>4.6577928124992001</c:v>
                </c:pt>
                <c:pt idx="3874">
                  <c:v>4.6515959375007991</c:v>
                </c:pt>
                <c:pt idx="3875">
                  <c:v>4.6452206250016008</c:v>
                </c:pt>
                <c:pt idx="3876">
                  <c:v>4.6388175</c:v>
                </c:pt>
                <c:pt idx="3877">
                  <c:v>4.632276875001601</c:v>
                </c:pt>
                <c:pt idx="3878">
                  <c:v>4.6255075000000003</c:v>
                </c:pt>
                <c:pt idx="3879">
                  <c:v>4.6186875000000001</c:v>
                </c:pt>
                <c:pt idx="3880">
                  <c:v>4.6117728124992006</c:v>
                </c:pt>
                <c:pt idx="3881">
                  <c:v>4.6047034375007998</c:v>
                </c:pt>
                <c:pt idx="3882">
                  <c:v>4.5973750000000004</c:v>
                </c:pt>
                <c:pt idx="3883">
                  <c:v>4.5895799999999998</c:v>
                </c:pt>
                <c:pt idx="3884">
                  <c:v>4.5813903124992006</c:v>
                </c:pt>
                <c:pt idx="3885">
                  <c:v>4.5728706250016007</c:v>
                </c:pt>
                <c:pt idx="3886">
                  <c:v>4.5637015624992001</c:v>
                </c:pt>
                <c:pt idx="3887">
                  <c:v>4.5533584375007994</c:v>
                </c:pt>
                <c:pt idx="3888">
                  <c:v>4.5421381250016006</c:v>
                </c:pt>
                <c:pt idx="3889">
                  <c:v>4.5297524999999998</c:v>
                </c:pt>
                <c:pt idx="3890">
                  <c:v>4.5160856250016002</c:v>
                </c:pt>
                <c:pt idx="3891">
                  <c:v>4.5012343750016006</c:v>
                </c:pt>
                <c:pt idx="3892">
                  <c:v>4.4852553124992003</c:v>
                </c:pt>
                <c:pt idx="3893">
                  <c:v>4.4677662500000004</c:v>
                </c:pt>
                <c:pt idx="3894">
                  <c:v>4.4484181250016004</c:v>
                </c:pt>
                <c:pt idx="3895">
                  <c:v>4.4272687499999996</c:v>
                </c:pt>
                <c:pt idx="3896">
                  <c:v>4.4047299999999998</c:v>
                </c:pt>
                <c:pt idx="3897">
                  <c:v>4.3814609375007993</c:v>
                </c:pt>
                <c:pt idx="3898">
                  <c:v>4.3573475000000004</c:v>
                </c:pt>
                <c:pt idx="3899">
                  <c:v>4.3325306250016009</c:v>
                </c:pt>
                <c:pt idx="3900">
                  <c:v>4.3070896875007998</c:v>
                </c:pt>
                <c:pt idx="3901">
                  <c:v>4.2809999999999997</c:v>
                </c:pt>
                <c:pt idx="3902">
                  <c:v>4.25406</c:v>
                </c:pt>
                <c:pt idx="3903">
                  <c:v>4.2265381250016008</c:v>
                </c:pt>
                <c:pt idx="3904">
                  <c:v>4.1988962499999998</c:v>
                </c:pt>
                <c:pt idx="3905">
                  <c:v>4.1710862500000001</c:v>
                </c:pt>
                <c:pt idx="3906">
                  <c:v>4.1428562500000004</c:v>
                </c:pt>
                <c:pt idx="3907">
                  <c:v>4.1142159375007994</c:v>
                </c:pt>
                <c:pt idx="3908">
                  <c:v>4.0850406250016009</c:v>
                </c:pt>
                <c:pt idx="3909">
                  <c:v>4.0550209375007995</c:v>
                </c:pt>
                <c:pt idx="3910">
                  <c:v>4.0238328124992009</c:v>
                </c:pt>
                <c:pt idx="3911">
                  <c:v>3.9910556250016005</c:v>
                </c:pt>
                <c:pt idx="3912">
                  <c:v>3.9566287500000001</c:v>
                </c:pt>
                <c:pt idx="3913">
                  <c:v>3.9193262500000001</c:v>
                </c:pt>
                <c:pt idx="3914">
                  <c:v>3.8793459375007995</c:v>
                </c:pt>
                <c:pt idx="3915">
                  <c:v>3.8366381250016004</c:v>
                </c:pt>
                <c:pt idx="3916">
                  <c:v>3.7910631250016005</c:v>
                </c:pt>
                <c:pt idx="3917">
                  <c:v>3.7422018750016006</c:v>
                </c:pt>
                <c:pt idx="3918">
                  <c:v>3.6904746875007994</c:v>
                </c:pt>
                <c:pt idx="3919">
                  <c:v>3.6361578124992007</c:v>
                </c:pt>
                <c:pt idx="3920">
                  <c:v>3.5795949999999999</c:v>
                </c:pt>
                <c:pt idx="3921">
                  <c:v>3.5218856250016004</c:v>
                </c:pt>
                <c:pt idx="3922">
                  <c:v>3.4638300000000002</c:v>
                </c:pt>
                <c:pt idx="3923">
                  <c:v>3.4073484375007999</c:v>
                </c:pt>
                <c:pt idx="3924">
                  <c:v>3.3525612499999999</c:v>
                </c:pt>
                <c:pt idx="3925">
                  <c:v>3.3000396875007998</c:v>
                </c:pt>
                <c:pt idx="3926">
                  <c:v>3.2499890624992003</c:v>
                </c:pt>
                <c:pt idx="3927">
                  <c:v>3.2029284375008</c:v>
                </c:pt>
                <c:pt idx="3928">
                  <c:v>3.1589368750000002</c:v>
                </c:pt>
                <c:pt idx="3929">
                  <c:v>3.1183462500000001</c:v>
                </c:pt>
                <c:pt idx="3930">
                  <c:v>3.0813865625001595</c:v>
                </c:pt>
                <c:pt idx="3931">
                  <c:v>3.0477459375001597</c:v>
                </c:pt>
                <c:pt idx="3932">
                  <c:v>3.0169821875001599</c:v>
                </c:pt>
                <c:pt idx="3933">
                  <c:v>2.9887834375001598</c:v>
                </c:pt>
                <c:pt idx="3934">
                  <c:v>2.9629518749999999</c:v>
                </c:pt>
                <c:pt idx="3935">
                  <c:v>2.9389418749999998</c:v>
                </c:pt>
                <c:pt idx="3936">
                  <c:v>2.9168815625001598</c:v>
                </c:pt>
                <c:pt idx="3937">
                  <c:v>2.89666093750016</c:v>
                </c:pt>
                <c:pt idx="3938">
                  <c:v>2.8779553125001596</c:v>
                </c:pt>
                <c:pt idx="3939">
                  <c:v>2.8604178125001596</c:v>
                </c:pt>
                <c:pt idx="3940">
                  <c:v>2.8439943749999999</c:v>
                </c:pt>
                <c:pt idx="3941">
                  <c:v>2.8283931249999998</c:v>
                </c:pt>
                <c:pt idx="3942">
                  <c:v>2.8136203125001598</c:v>
                </c:pt>
                <c:pt idx="3943">
                  <c:v>2.7995943749999999</c:v>
                </c:pt>
                <c:pt idx="3944">
                  <c:v>2.7861600000000002</c:v>
                </c:pt>
                <c:pt idx="3945">
                  <c:v>2.7732978125001599</c:v>
                </c:pt>
                <c:pt idx="3946">
                  <c:v>2.7610078125001598</c:v>
                </c:pt>
                <c:pt idx="3947">
                  <c:v>2.7492025</c:v>
                </c:pt>
                <c:pt idx="3948">
                  <c:v>2.737759375</c:v>
                </c:pt>
                <c:pt idx="3949">
                  <c:v>2.7268334375001597</c:v>
                </c:pt>
                <c:pt idx="3950">
                  <c:v>2.7162815625001597</c:v>
                </c:pt>
                <c:pt idx="3951">
                  <c:v>2.7060084375001598</c:v>
                </c:pt>
                <c:pt idx="3952">
                  <c:v>2.6961437500000001</c:v>
                </c:pt>
                <c:pt idx="3953">
                  <c:v>2.6866400000000001</c:v>
                </c:pt>
                <c:pt idx="3954">
                  <c:v>2.6773484375001599</c:v>
                </c:pt>
                <c:pt idx="3955">
                  <c:v>2.6684593749999999</c:v>
                </c:pt>
                <c:pt idx="3956">
                  <c:v>2.6597890625001597</c:v>
                </c:pt>
                <c:pt idx="3957">
                  <c:v>2.651269375</c:v>
                </c:pt>
                <c:pt idx="3958">
                  <c:v>2.6430065625001595</c:v>
                </c:pt>
                <c:pt idx="3959">
                  <c:v>2.6349309375001599</c:v>
                </c:pt>
                <c:pt idx="3960">
                  <c:v>2.626895625</c:v>
                </c:pt>
                <c:pt idx="3961">
                  <c:v>2.6190573437500797</c:v>
                </c:pt>
                <c:pt idx="3962">
                  <c:v>2.6113807812499203</c:v>
                </c:pt>
                <c:pt idx="3963">
                  <c:v>2.60370875</c:v>
                </c:pt>
                <c:pt idx="3964">
                  <c:v>2.59621078124992</c:v>
                </c:pt>
                <c:pt idx="3965">
                  <c:v>2.5886999999999998</c:v>
                </c:pt>
                <c:pt idx="3966">
                  <c:v>2.5812225</c:v>
                </c:pt>
                <c:pt idx="3967">
                  <c:v>2.5738139062499203</c:v>
                </c:pt>
                <c:pt idx="3968">
                  <c:v>2.56642171875008</c:v>
                </c:pt>
                <c:pt idx="3969">
                  <c:v>2.5590232812499201</c:v>
                </c:pt>
                <c:pt idx="3970">
                  <c:v>2.55173125</c:v>
                </c:pt>
                <c:pt idx="3971">
                  <c:v>2.5444809375001598</c:v>
                </c:pt>
                <c:pt idx="3972">
                  <c:v>2.5371250000000001</c:v>
                </c:pt>
                <c:pt idx="3973">
                  <c:v>2.5297996875001596</c:v>
                </c:pt>
                <c:pt idx="3974">
                  <c:v>2.5225392187500799</c:v>
                </c:pt>
                <c:pt idx="3975">
                  <c:v>2.5152367187500797</c:v>
                </c:pt>
                <c:pt idx="3976">
                  <c:v>2.5079964062499203</c:v>
                </c:pt>
                <c:pt idx="3977">
                  <c:v>2.5007856249999998</c:v>
                </c:pt>
                <c:pt idx="3978">
                  <c:v>2.4935103125001596</c:v>
                </c:pt>
                <c:pt idx="3979">
                  <c:v>2.4862928125001598</c:v>
                </c:pt>
                <c:pt idx="3980">
                  <c:v>2.47914640624992</c:v>
                </c:pt>
                <c:pt idx="3981">
                  <c:v>2.4719250000000001</c:v>
                </c:pt>
                <c:pt idx="3982">
                  <c:v>2.4647865625001599</c:v>
                </c:pt>
                <c:pt idx="3983">
                  <c:v>2.4576681250000001</c:v>
                </c:pt>
                <c:pt idx="3984">
                  <c:v>2.4504942187500798</c:v>
                </c:pt>
                <c:pt idx="3985">
                  <c:v>2.4432995312499202</c:v>
                </c:pt>
                <c:pt idx="3986">
                  <c:v>2.4362134375001596</c:v>
                </c:pt>
                <c:pt idx="3987">
                  <c:v>2.4291523437500797</c:v>
                </c:pt>
                <c:pt idx="3988">
                  <c:v>2.42213109375008</c:v>
                </c:pt>
                <c:pt idx="3989">
                  <c:v>2.41518046875008</c:v>
                </c:pt>
                <c:pt idx="3990">
                  <c:v>2.4081392187500801</c:v>
                </c:pt>
                <c:pt idx="3991">
                  <c:v>2.401130625</c:v>
                </c:pt>
                <c:pt idx="3992">
                  <c:v>2.39421375</c:v>
                </c:pt>
                <c:pt idx="3993">
                  <c:v>2.3873298437500798</c:v>
                </c:pt>
                <c:pt idx="3994">
                  <c:v>2.3803896875001596</c:v>
                </c:pt>
                <c:pt idx="3995">
                  <c:v>2.3736618749999998</c:v>
                </c:pt>
                <c:pt idx="3996">
                  <c:v>2.3668231249999998</c:v>
                </c:pt>
                <c:pt idx="3997">
                  <c:v>2.3599270312499203</c:v>
                </c:pt>
                <c:pt idx="3998">
                  <c:v>2.3531201562499202</c:v>
                </c:pt>
                <c:pt idx="3999">
                  <c:v>2.3462725</c:v>
                </c:pt>
                <c:pt idx="4000">
                  <c:v>2.3394515625001597</c:v>
                </c:pt>
                <c:pt idx="4001">
                  <c:v>2.3327615625001599</c:v>
                </c:pt>
                <c:pt idx="4002">
                  <c:v>2.32603625</c:v>
                </c:pt>
                <c:pt idx="4003">
                  <c:v>2.3193276562499201</c:v>
                </c:pt>
                <c:pt idx="4004">
                  <c:v>2.3126881250000002</c:v>
                </c:pt>
                <c:pt idx="4005">
                  <c:v>2.3060334375001599</c:v>
                </c:pt>
                <c:pt idx="4006">
                  <c:v>2.2993507812499203</c:v>
                </c:pt>
                <c:pt idx="4007">
                  <c:v>2.2927448437500799</c:v>
                </c:pt>
                <c:pt idx="4008">
                  <c:v>2.2861743749999999</c:v>
                </c:pt>
                <c:pt idx="4009">
                  <c:v>2.2796132812499201</c:v>
                </c:pt>
                <c:pt idx="4010">
                  <c:v>2.2731395312499201</c:v>
                </c:pt>
                <c:pt idx="4011">
                  <c:v>2.26666015624992</c:v>
                </c:pt>
                <c:pt idx="4012">
                  <c:v>2.2600579687500799</c:v>
                </c:pt>
                <c:pt idx="4013">
                  <c:v>2.25353859375008</c:v>
                </c:pt>
                <c:pt idx="4014">
                  <c:v>2.2470695312499203</c:v>
                </c:pt>
                <c:pt idx="4015">
                  <c:v>2.2404834375001599</c:v>
                </c:pt>
                <c:pt idx="4016">
                  <c:v>2.2339659375001597</c:v>
                </c:pt>
                <c:pt idx="4017">
                  <c:v>2.2275196875001599</c:v>
                </c:pt>
                <c:pt idx="4018">
                  <c:v>2.22103578124992</c:v>
                </c:pt>
                <c:pt idx="4019">
                  <c:v>2.2145453125001597</c:v>
                </c:pt>
                <c:pt idx="4020">
                  <c:v>2.2080631249999998</c:v>
                </c:pt>
                <c:pt idx="4021">
                  <c:v>2.2016167187500799</c:v>
                </c:pt>
                <c:pt idx="4022">
                  <c:v>2.1952651562499201</c:v>
                </c:pt>
                <c:pt idx="4023">
                  <c:v>2.1888806249999999</c:v>
                </c:pt>
                <c:pt idx="4024">
                  <c:v>2.1825409375001597</c:v>
                </c:pt>
                <c:pt idx="4025">
                  <c:v>2.1762657812499202</c:v>
                </c:pt>
                <c:pt idx="4026">
                  <c:v>2.1700667187500797</c:v>
                </c:pt>
                <c:pt idx="4027">
                  <c:v>2.163880625</c:v>
                </c:pt>
                <c:pt idx="4028">
                  <c:v>2.1576671875001598</c:v>
                </c:pt>
                <c:pt idx="4029">
                  <c:v>2.1515087500000001</c:v>
                </c:pt>
                <c:pt idx="4030">
                  <c:v>2.1453364062499203</c:v>
                </c:pt>
                <c:pt idx="4031">
                  <c:v>2.1390859375001599</c:v>
                </c:pt>
                <c:pt idx="4032">
                  <c:v>2.132946875</c:v>
                </c:pt>
                <c:pt idx="4033">
                  <c:v>2.1268560937500798</c:v>
                </c:pt>
                <c:pt idx="4034">
                  <c:v>2.1207631249999999</c:v>
                </c:pt>
                <c:pt idx="4035">
                  <c:v>2.11472109375008</c:v>
                </c:pt>
                <c:pt idx="4036">
                  <c:v>2.10869234375008</c:v>
                </c:pt>
                <c:pt idx="4037">
                  <c:v>2.1025757812499202</c:v>
                </c:pt>
                <c:pt idx="4038">
                  <c:v>2.09659171875008</c:v>
                </c:pt>
                <c:pt idx="4039">
                  <c:v>2.0906407812499199</c:v>
                </c:pt>
                <c:pt idx="4040">
                  <c:v>2.0846517187500799</c:v>
                </c:pt>
                <c:pt idx="4041">
                  <c:v>2.0787287499999998</c:v>
                </c:pt>
                <c:pt idx="4042">
                  <c:v>2.0728170312499201</c:v>
                </c:pt>
                <c:pt idx="4043">
                  <c:v>2.0668532812499203</c:v>
                </c:pt>
                <c:pt idx="4044">
                  <c:v>2.0609003125001597</c:v>
                </c:pt>
                <c:pt idx="4045">
                  <c:v>2.0549943750000002</c:v>
                </c:pt>
                <c:pt idx="4046">
                  <c:v>2.0490007812499202</c:v>
                </c:pt>
                <c:pt idx="4047">
                  <c:v>2.0430746875001597</c:v>
                </c:pt>
                <c:pt idx="4048">
                  <c:v>2.0372034375001595</c:v>
                </c:pt>
                <c:pt idx="4049">
                  <c:v>2.0312468749999999</c:v>
                </c:pt>
                <c:pt idx="4050">
                  <c:v>2.0254010937500797</c:v>
                </c:pt>
                <c:pt idx="4051">
                  <c:v>2.0196331249999999</c:v>
                </c:pt>
                <c:pt idx="4052">
                  <c:v>2.0137940625001596</c:v>
                </c:pt>
                <c:pt idx="4053">
                  <c:v>2.00804453124992</c:v>
                </c:pt>
                <c:pt idx="4054">
                  <c:v>2.0023404687500799</c:v>
                </c:pt>
                <c:pt idx="4055">
                  <c:v>1.9966265625001598</c:v>
                </c:pt>
                <c:pt idx="4056">
                  <c:v>1.9909720312499202</c:v>
                </c:pt>
                <c:pt idx="4057">
                  <c:v>1.9853640625001598</c:v>
                </c:pt>
              </c:numCache>
            </c:numRef>
          </c:yVal>
          <c:smooth val="0"/>
          <c:extLst>
            <c:ext xmlns:c16="http://schemas.microsoft.com/office/drawing/2014/chart" uri="{C3380CC4-5D6E-409C-BE32-E72D297353CC}">
              <c16:uniqueId val="{00000000-B54E-4B67-85C8-126683F13BE1}"/>
            </c:ext>
          </c:extLst>
        </c:ser>
        <c:ser>
          <c:idx val="1"/>
          <c:order val="1"/>
          <c:tx>
            <c:v>25kg/m^3 SF</c:v>
          </c:tx>
          <c:marker>
            <c:symbol val="none"/>
          </c:marker>
          <c:xVal>
            <c:numRef>
              <c:f>'General Summary'!$C:$C</c:f>
              <c:numCache>
                <c:formatCode>General</c:formatCode>
                <c:ptCount val="1048576"/>
                <c:pt idx="0">
                  <c:v>0</c:v>
                </c:pt>
                <c:pt idx="1">
                  <c:v>5.965491072857E-5</c:v>
                </c:pt>
                <c:pt idx="2">
                  <c:v>1.7182739611600001E-5</c:v>
                </c:pt>
                <c:pt idx="3">
                  <c:v>2.172076347051E-5</c:v>
                </c:pt>
                <c:pt idx="4">
                  <c:v>7.6076525147070003E-5</c:v>
                </c:pt>
                <c:pt idx="5">
                  <c:v>-5.557643362408E-6</c:v>
                </c:pt>
                <c:pt idx="6">
                  <c:v>4.1265859181290003E-5</c:v>
                </c:pt>
                <c:pt idx="7">
                  <c:v>5.9396414144429998E-5</c:v>
                </c:pt>
                <c:pt idx="8">
                  <c:v>9.3130020104579999E-6</c:v>
                </c:pt>
                <c:pt idx="9">
                  <c:v>6.0128815675850001E-5</c:v>
                </c:pt>
                <c:pt idx="10">
                  <c:v>5.0873259169749998E-5</c:v>
                </c:pt>
                <c:pt idx="11">
                  <c:v>1.8209539121020001E-5</c:v>
                </c:pt>
                <c:pt idx="12">
                  <c:v>6.7775959905700005E-5</c:v>
                </c:pt>
                <c:pt idx="13">
                  <c:v>3.8235724787229998E-5</c:v>
                </c:pt>
                <c:pt idx="14">
                  <c:v>4.008108953713E-5</c:v>
                </c:pt>
                <c:pt idx="15">
                  <c:v>8.3264123531989997E-5</c:v>
                </c:pt>
                <c:pt idx="16">
                  <c:v>5.6868907449830004E-6</c:v>
                </c:pt>
                <c:pt idx="17">
                  <c:v>7.8180382843130001E-5</c:v>
                </c:pt>
                <c:pt idx="18">
                  <c:v>2.3702557882640001E-5</c:v>
                </c:pt>
                <c:pt idx="19">
                  <c:v>3.3676158636810001E-5</c:v>
                </c:pt>
                <c:pt idx="20">
                  <c:v>7.6277574407869998E-5</c:v>
                </c:pt>
                <c:pt idx="21">
                  <c:v>1.400181463396E-5</c:v>
                </c:pt>
                <c:pt idx="22">
                  <c:v>6.8479639594439998E-5</c:v>
                </c:pt>
                <c:pt idx="23">
                  <c:v>5.129690180183E-5</c:v>
                </c:pt>
                <c:pt idx="24">
                  <c:v>3.7496141885639998E-5</c:v>
                </c:pt>
                <c:pt idx="25">
                  <c:v>7.4001385655720004E-5</c:v>
                </c:pt>
                <c:pt idx="26">
                  <c:v>3.8163918361529998E-5</c:v>
                </c:pt>
                <c:pt idx="27">
                  <c:v>5.2675542974610003E-5</c:v>
                </c:pt>
                <c:pt idx="28">
                  <c:v>8.7823689682409994E-5</c:v>
                </c:pt>
                <c:pt idx="29">
                  <c:v>2.0787309040319999E-5</c:v>
                </c:pt>
                <c:pt idx="30">
                  <c:v>5.9425135987110001E-5</c:v>
                </c:pt>
                <c:pt idx="31">
                  <c:v>9.7861913673110006E-5</c:v>
                </c:pt>
                <c:pt idx="32">
                  <c:v>1.6615485947110001E-5</c:v>
                </c:pt>
                <c:pt idx="33">
                  <c:v>8.4585321019400004E-5</c:v>
                </c:pt>
                <c:pt idx="34">
                  <c:v>8.7615451775490004E-5</c:v>
                </c:pt>
                <c:pt idx="35">
                  <c:v>9.713668987388E-5</c:v>
                </c:pt>
                <c:pt idx="36">
                  <c:v>3.6663212085839997E-5</c:v>
                </c:pt>
                <c:pt idx="37">
                  <c:v>6.3029707234820006E-5</c:v>
                </c:pt>
                <c:pt idx="38">
                  <c:v>1.039365452016E-4</c:v>
                </c:pt>
                <c:pt idx="39">
                  <c:v>6.3898536609490001E-5</c:v>
                </c:pt>
                <c:pt idx="40">
                  <c:v>5.9820056776520002E-5</c:v>
                </c:pt>
                <c:pt idx="41">
                  <c:v>6.9226407504170007E-5</c:v>
                </c:pt>
                <c:pt idx="42">
                  <c:v>3.8063393731140002E-5</c:v>
                </c:pt>
                <c:pt idx="43">
                  <c:v>5.5554890423079999E-5</c:v>
                </c:pt>
                <c:pt idx="44">
                  <c:v>8.4879713540430001E-5</c:v>
                </c:pt>
                <c:pt idx="45">
                  <c:v>5.3601816034639998E-5</c:v>
                </c:pt>
                <c:pt idx="46">
                  <c:v>1.1849842849190001E-4</c:v>
                </c:pt>
                <c:pt idx="47">
                  <c:v>1.1699772585420001E-4</c:v>
                </c:pt>
                <c:pt idx="48">
                  <c:v>5.6079061323539999E-5</c:v>
                </c:pt>
                <c:pt idx="49">
                  <c:v>7.4252697231709996E-5</c:v>
                </c:pt>
                <c:pt idx="50">
                  <c:v>1.303317549173E-4</c:v>
                </c:pt>
                <c:pt idx="51">
                  <c:v>5.4736323363610003E-5</c:v>
                </c:pt>
                <c:pt idx="52">
                  <c:v>1.236324314959E-4</c:v>
                </c:pt>
                <c:pt idx="53">
                  <c:v>6.4078049035740006E-5</c:v>
                </c:pt>
                <c:pt idx="54">
                  <c:v>9.1593406978060006E-5</c:v>
                </c:pt>
                <c:pt idx="55">
                  <c:v>6.7345135903450006E-5</c:v>
                </c:pt>
                <c:pt idx="56">
                  <c:v>1.151451724581E-4</c:v>
                </c:pt>
                <c:pt idx="57">
                  <c:v>8.3637503848880003E-5</c:v>
                </c:pt>
                <c:pt idx="58">
                  <c:v>8.2926642789969999E-5</c:v>
                </c:pt>
                <c:pt idx="59">
                  <c:v>1.17830648378E-4</c:v>
                </c:pt>
                <c:pt idx="60">
                  <c:v>1.239268312929E-4</c:v>
                </c:pt>
                <c:pt idx="61">
                  <c:v>1.156406215159E-4</c:v>
                </c:pt>
                <c:pt idx="62">
                  <c:v>1.239770936081E-4</c:v>
                </c:pt>
                <c:pt idx="63">
                  <c:v>1.191087649204E-4</c:v>
                </c:pt>
                <c:pt idx="64">
                  <c:v>1.182255728054E-4</c:v>
                </c:pt>
                <c:pt idx="65">
                  <c:v>1.099321962101E-4</c:v>
                </c:pt>
                <c:pt idx="66">
                  <c:v>7.6392461778600001E-5</c:v>
                </c:pt>
                <c:pt idx="67">
                  <c:v>1.398529857397E-4</c:v>
                </c:pt>
                <c:pt idx="68">
                  <c:v>1.4892185572529999E-4</c:v>
                </c:pt>
                <c:pt idx="69">
                  <c:v>8.6007043137219997E-5</c:v>
                </c:pt>
                <c:pt idx="70">
                  <c:v>1.0021709022110001E-4</c:v>
                </c:pt>
                <c:pt idx="71">
                  <c:v>1.3589658192360001E-4</c:v>
                </c:pt>
                <c:pt idx="72">
                  <c:v>1.350205711788E-4</c:v>
                </c:pt>
                <c:pt idx="73">
                  <c:v>1.582779368619E-4</c:v>
                </c:pt>
                <c:pt idx="74">
                  <c:v>1.5740911476309999E-4</c:v>
                </c:pt>
                <c:pt idx="75">
                  <c:v>1.4391710283229999E-4</c:v>
                </c:pt>
                <c:pt idx="76">
                  <c:v>1.5367529704239999E-4</c:v>
                </c:pt>
                <c:pt idx="77">
                  <c:v>1.4760065823789999E-4</c:v>
                </c:pt>
                <c:pt idx="78">
                  <c:v>1.5424973389600001E-4</c:v>
                </c:pt>
                <c:pt idx="79">
                  <c:v>1.0767754429250001E-4</c:v>
                </c:pt>
                <c:pt idx="80">
                  <c:v>9.6885371021929994E-5</c:v>
                </c:pt>
                <c:pt idx="81">
                  <c:v>1.4018328511159999E-4</c:v>
                </c:pt>
                <c:pt idx="82">
                  <c:v>1.2305799464230001E-4</c:v>
                </c:pt>
                <c:pt idx="83">
                  <c:v>1.4709084643980001E-4</c:v>
                </c:pt>
                <c:pt idx="84">
                  <c:v>9.3776252469979999E-5</c:v>
                </c:pt>
                <c:pt idx="85">
                  <c:v>1.173136624857E-4</c:v>
                </c:pt>
                <c:pt idx="86">
                  <c:v>1.7218641005460001E-4</c:v>
                </c:pt>
                <c:pt idx="87">
                  <c:v>1.10513807158E-4</c:v>
                </c:pt>
                <c:pt idx="88">
                  <c:v>1.0342673340349999E-4</c:v>
                </c:pt>
                <c:pt idx="89">
                  <c:v>1.215501106344E-4</c:v>
                </c:pt>
                <c:pt idx="90">
                  <c:v>1.271149376407E-4</c:v>
                </c:pt>
                <c:pt idx="91">
                  <c:v>1.7653775285E-4</c:v>
                </c:pt>
                <c:pt idx="92">
                  <c:v>1.4830434520259999E-4</c:v>
                </c:pt>
                <c:pt idx="93">
                  <c:v>1.166099827969E-4</c:v>
                </c:pt>
                <c:pt idx="94">
                  <c:v>1.196042139782E-4</c:v>
                </c:pt>
                <c:pt idx="95">
                  <c:v>1.808100932976E-4</c:v>
                </c:pt>
                <c:pt idx="96">
                  <c:v>1.54501045472E-4</c:v>
                </c:pt>
                <c:pt idx="97">
                  <c:v>1.114831611631E-4</c:v>
                </c:pt>
                <c:pt idx="98">
                  <c:v>1.2587271339729999E-4</c:v>
                </c:pt>
                <c:pt idx="99">
                  <c:v>1.7111652414310001E-4</c:v>
                </c:pt>
                <c:pt idx="100">
                  <c:v>2.015543141169E-4</c:v>
                </c:pt>
                <c:pt idx="101">
                  <c:v>1.8281342636330001E-4</c:v>
                </c:pt>
                <c:pt idx="102">
                  <c:v>1.1500156688269999E-4</c:v>
                </c:pt>
                <c:pt idx="103">
                  <c:v>1.6843105549919999E-4</c:v>
                </c:pt>
                <c:pt idx="104">
                  <c:v>1.985744456761E-4</c:v>
                </c:pt>
                <c:pt idx="105">
                  <c:v>1.4780172205060001E-4</c:v>
                </c:pt>
                <c:pt idx="106">
                  <c:v>1.7515910440119999E-4</c:v>
                </c:pt>
                <c:pt idx="107">
                  <c:v>1.861164200818E-4</c:v>
                </c:pt>
                <c:pt idx="108">
                  <c:v>1.4243794430509999E-4</c:v>
                </c:pt>
                <c:pt idx="109">
                  <c:v>2.0357202447490001E-4</c:v>
                </c:pt>
                <c:pt idx="110">
                  <c:v>1.7569764168000001E-4</c:v>
                </c:pt>
                <c:pt idx="111">
                  <c:v>1.334983244305E-4</c:v>
                </c:pt>
                <c:pt idx="112">
                  <c:v>2.0477833459150001E-4</c:v>
                </c:pt>
                <c:pt idx="113">
                  <c:v>1.352359831799E-4</c:v>
                </c:pt>
                <c:pt idx="114">
                  <c:v>2.076648524962E-4</c:v>
                </c:pt>
                <c:pt idx="115">
                  <c:v>1.664348965278E-4</c:v>
                </c:pt>
                <c:pt idx="116">
                  <c:v>1.798766461434E-4</c:v>
                </c:pt>
                <c:pt idx="117">
                  <c:v>1.9963714294139999E-4</c:v>
                </c:pt>
                <c:pt idx="118">
                  <c:v>1.584071869729E-4</c:v>
                </c:pt>
                <c:pt idx="119">
                  <c:v>1.7648030188870001E-4</c:v>
                </c:pt>
                <c:pt idx="120">
                  <c:v>2.125188184436E-4</c:v>
                </c:pt>
                <c:pt idx="121">
                  <c:v>1.72373096575E-4</c:v>
                </c:pt>
                <c:pt idx="122">
                  <c:v>1.9665727450050001E-4</c:v>
                </c:pt>
                <c:pt idx="123">
                  <c:v>1.5312239702330001E-4</c:v>
                </c:pt>
                <c:pt idx="124">
                  <c:v>1.9540787616280001E-4</c:v>
                </c:pt>
                <c:pt idx="125">
                  <c:v>1.7960378318090001E-4</c:v>
                </c:pt>
                <c:pt idx="126">
                  <c:v>2.3345691442959999E-4</c:v>
                </c:pt>
                <c:pt idx="127">
                  <c:v>1.827272644732E-4</c:v>
                </c:pt>
                <c:pt idx="128">
                  <c:v>1.6950811550489999E-4</c:v>
                </c:pt>
                <c:pt idx="129">
                  <c:v>2.0354329899419999E-4</c:v>
                </c:pt>
                <c:pt idx="130">
                  <c:v>1.6553734894840001E-4</c:v>
                </c:pt>
                <c:pt idx="131">
                  <c:v>2.2764796449340001E-4</c:v>
                </c:pt>
                <c:pt idx="132">
                  <c:v>1.6114293248389999E-4</c:v>
                </c:pt>
                <c:pt idx="133">
                  <c:v>2.0911530009469999E-4</c:v>
                </c:pt>
                <c:pt idx="134">
                  <c:v>1.9115707254970001E-4</c:v>
                </c:pt>
                <c:pt idx="135">
                  <c:v>2.0428288553380001E-4</c:v>
                </c:pt>
                <c:pt idx="136">
                  <c:v>1.635555527173E-4</c:v>
                </c:pt>
                <c:pt idx="137">
                  <c:v>2.4155642313419999E-4</c:v>
                </c:pt>
                <c:pt idx="138">
                  <c:v>1.9616182544270001E-4</c:v>
                </c:pt>
                <c:pt idx="139">
                  <c:v>1.9973049347750001E-4</c:v>
                </c:pt>
                <c:pt idx="140">
                  <c:v>2.210778766312E-4</c:v>
                </c:pt>
                <c:pt idx="141">
                  <c:v>1.8685600662139999E-4</c:v>
                </c:pt>
                <c:pt idx="142">
                  <c:v>2.278561878484E-4</c:v>
                </c:pt>
                <c:pt idx="143">
                  <c:v>2.0306938677090001E-4</c:v>
                </c:pt>
                <c:pt idx="144">
                  <c:v>2.5315998937000002E-4</c:v>
                </c:pt>
                <c:pt idx="145">
                  <c:v>1.860589836724E-4</c:v>
                </c:pt>
                <c:pt idx="146">
                  <c:v>2.4447168107140003E-4</c:v>
                </c:pt>
                <c:pt idx="147">
                  <c:v>1.8974971317219999E-4</c:v>
                </c:pt>
                <c:pt idx="148">
                  <c:v>2.341821382288E-4</c:v>
                </c:pt>
                <c:pt idx="149">
                  <c:v>1.9570227595980001E-4</c:v>
                </c:pt>
                <c:pt idx="150">
                  <c:v>2.4735101033000002E-4</c:v>
                </c:pt>
                <c:pt idx="151">
                  <c:v>1.7535297956779999E-4</c:v>
                </c:pt>
                <c:pt idx="152">
                  <c:v>2.184785698773E-4</c:v>
                </c:pt>
                <c:pt idx="153">
                  <c:v>2.202090399805E-4</c:v>
                </c:pt>
                <c:pt idx="154">
                  <c:v>2.0723402849400001E-4</c:v>
                </c:pt>
                <c:pt idx="155">
                  <c:v>1.9049647380600001E-4</c:v>
                </c:pt>
                <c:pt idx="156">
                  <c:v>2.3678144498260001E-4</c:v>
                </c:pt>
                <c:pt idx="157">
                  <c:v>2.2858858574180001E-4</c:v>
                </c:pt>
                <c:pt idx="158">
                  <c:v>2.2642010299019999E-4</c:v>
                </c:pt>
                <c:pt idx="159">
                  <c:v>2.2582412930209999E-4</c:v>
                </c:pt>
                <c:pt idx="160">
                  <c:v>2.219323505415E-4</c:v>
                </c:pt>
                <c:pt idx="161">
                  <c:v>2.5102740619329999E-4</c:v>
                </c:pt>
                <c:pt idx="162">
                  <c:v>1.9105654791929999E-4</c:v>
                </c:pt>
                <c:pt idx="163">
                  <c:v>2.5181006640199999E-4</c:v>
                </c:pt>
                <c:pt idx="164">
                  <c:v>2.1962025493850001E-4</c:v>
                </c:pt>
                <c:pt idx="165">
                  <c:v>2.315110177733E-4</c:v>
                </c:pt>
                <c:pt idx="166">
                  <c:v>2.5364107568749998E-4</c:v>
                </c:pt>
                <c:pt idx="167">
                  <c:v>2.192971296608E-4</c:v>
                </c:pt>
                <c:pt idx="168">
                  <c:v>2.8409322840160001E-4</c:v>
                </c:pt>
                <c:pt idx="169">
                  <c:v>2.320998173673E-4</c:v>
                </c:pt>
                <c:pt idx="170">
                  <c:v>2.4736538762230002E-4</c:v>
                </c:pt>
                <c:pt idx="171">
                  <c:v>2.5462478515690001E-4</c:v>
                </c:pt>
                <c:pt idx="172">
                  <c:v>2.4200160987680001E-4</c:v>
                </c:pt>
                <c:pt idx="173">
                  <c:v>2.7309282450009998E-4</c:v>
                </c:pt>
                <c:pt idx="174">
                  <c:v>2.251276309835E-4</c:v>
                </c:pt>
                <c:pt idx="175">
                  <c:v>2.56441446254E-4</c:v>
                </c:pt>
                <c:pt idx="176">
                  <c:v>2.6603447622619998E-4</c:v>
                </c:pt>
                <c:pt idx="177">
                  <c:v>2.7408372261560001E-4</c:v>
                </c:pt>
                <c:pt idx="178">
                  <c:v>2.9801606433470002E-4</c:v>
                </c:pt>
                <c:pt idx="179">
                  <c:v>2.4108969955709999E-4</c:v>
                </c:pt>
                <c:pt idx="180">
                  <c:v>2.753331209533E-4</c:v>
                </c:pt>
                <c:pt idx="181">
                  <c:v>2.664796484169E-4</c:v>
                </c:pt>
                <c:pt idx="182">
                  <c:v>2.3341382620860001E-4</c:v>
                </c:pt>
                <c:pt idx="183">
                  <c:v>2.801224472933E-4</c:v>
                </c:pt>
                <c:pt idx="184">
                  <c:v>2.9415299650279998E-4</c:v>
                </c:pt>
                <c:pt idx="185">
                  <c:v>2.39194065216E-4</c:v>
                </c:pt>
                <c:pt idx="186">
                  <c:v>2.6553901261649999E-4</c:v>
                </c:pt>
                <c:pt idx="187">
                  <c:v>2.9326978255989999E-4</c:v>
                </c:pt>
                <c:pt idx="188">
                  <c:v>2.7476585819390001E-4</c:v>
                </c:pt>
                <c:pt idx="189">
                  <c:v>2.8998835477980002E-4</c:v>
                </c:pt>
                <c:pt idx="190">
                  <c:v>2.3390210117209999E-4</c:v>
                </c:pt>
                <c:pt idx="191">
                  <c:v>2.77717015706E-4</c:v>
                </c:pt>
                <c:pt idx="192">
                  <c:v>3.1028737430459998E-4</c:v>
                </c:pt>
                <c:pt idx="193">
                  <c:v>2.5209010345859998E-4</c:v>
                </c:pt>
                <c:pt idx="194">
                  <c:v>2.875613572542E-4</c:v>
                </c:pt>
                <c:pt idx="195">
                  <c:v>2.7888742624779998E-4</c:v>
                </c:pt>
                <c:pt idx="196">
                  <c:v>2.4431370547970001E-4</c:v>
                </c:pt>
                <c:pt idx="197">
                  <c:v>2.9352109413590001E-4</c:v>
                </c:pt>
                <c:pt idx="198">
                  <c:v>3.0507441260850001E-4</c:v>
                </c:pt>
                <c:pt idx="199">
                  <c:v>2.5035243015740001E-4</c:v>
                </c:pt>
                <c:pt idx="200">
                  <c:v>2.7822682750409998E-4</c:v>
                </c:pt>
                <c:pt idx="201">
                  <c:v>3.2314032432619998E-4</c:v>
                </c:pt>
                <c:pt idx="202">
                  <c:v>2.5756875402290001E-4</c:v>
                </c:pt>
                <c:pt idx="203">
                  <c:v>2.916541998275E-4</c:v>
                </c:pt>
                <c:pt idx="204">
                  <c:v>3.2871233997870002E-4</c:v>
                </c:pt>
                <c:pt idx="205">
                  <c:v>2.5220497627740003E-4</c:v>
                </c:pt>
                <c:pt idx="206">
                  <c:v>2.9074228950779998E-4</c:v>
                </c:pt>
                <c:pt idx="207">
                  <c:v>3.1984451925380001E-4</c:v>
                </c:pt>
                <c:pt idx="208">
                  <c:v>2.573102538008E-4</c:v>
                </c:pt>
                <c:pt idx="209">
                  <c:v>3.0813325429340002E-4</c:v>
                </c:pt>
                <c:pt idx="210">
                  <c:v>3.2227148767559999E-4</c:v>
                </c:pt>
                <c:pt idx="211">
                  <c:v>2.6642222655939998E-4</c:v>
                </c:pt>
                <c:pt idx="212">
                  <c:v>3.2146729063240001E-4</c:v>
                </c:pt>
                <c:pt idx="213">
                  <c:v>2.8130720602350003E-4</c:v>
                </c:pt>
                <c:pt idx="214">
                  <c:v>2.703786303755E-4</c:v>
                </c:pt>
                <c:pt idx="215">
                  <c:v>3.255960473325E-4</c:v>
                </c:pt>
                <c:pt idx="216">
                  <c:v>2.9013914172539999E-4</c:v>
                </c:pt>
                <c:pt idx="217">
                  <c:v>2.608645590954E-4</c:v>
                </c:pt>
                <c:pt idx="218">
                  <c:v>3.20648716297E-4</c:v>
                </c:pt>
                <c:pt idx="219">
                  <c:v>3.2156781526280001E-4</c:v>
                </c:pt>
                <c:pt idx="220">
                  <c:v>2.7189368847760001E-4</c:v>
                </c:pt>
                <c:pt idx="221">
                  <c:v>3.1364063033830001E-4</c:v>
                </c:pt>
                <c:pt idx="222">
                  <c:v>3.3700570929799998E-4</c:v>
                </c:pt>
                <c:pt idx="223">
                  <c:v>2.8170214500280002E-4</c:v>
                </c:pt>
                <c:pt idx="224">
                  <c:v>3.126138471998E-4</c:v>
                </c:pt>
                <c:pt idx="225">
                  <c:v>3.2407377148050001E-4</c:v>
                </c:pt>
                <c:pt idx="226">
                  <c:v>2.6884919498120001E-4</c:v>
                </c:pt>
                <c:pt idx="227">
                  <c:v>3.3025612356140001E-4</c:v>
                </c:pt>
                <c:pt idx="228">
                  <c:v>3.3336525666529998E-4</c:v>
                </c:pt>
                <c:pt idx="229">
                  <c:v>3.0114670516920002E-4</c:v>
                </c:pt>
                <c:pt idx="230">
                  <c:v>3.5672314697879999E-4</c:v>
                </c:pt>
                <c:pt idx="231">
                  <c:v>3.3814739435910002E-4</c:v>
                </c:pt>
                <c:pt idx="232">
                  <c:v>2.9117311351E-4</c:v>
                </c:pt>
                <c:pt idx="233">
                  <c:v>3.3109623473140002E-4</c:v>
                </c:pt>
                <c:pt idx="234">
                  <c:v>3.5660824505609999E-4</c:v>
                </c:pt>
                <c:pt idx="235">
                  <c:v>2.9778628959319998E-4</c:v>
                </c:pt>
                <c:pt idx="236">
                  <c:v>3.0949036590749998E-4</c:v>
                </c:pt>
                <c:pt idx="237">
                  <c:v>3.6110318615099998E-4</c:v>
                </c:pt>
                <c:pt idx="238">
                  <c:v>3.3498802804389998E-4</c:v>
                </c:pt>
                <c:pt idx="239">
                  <c:v>3.0185756622809999E-4</c:v>
                </c:pt>
                <c:pt idx="240">
                  <c:v>3.5224974271839997E-4</c:v>
                </c:pt>
                <c:pt idx="241">
                  <c:v>3.7643339601350001E-4</c:v>
                </c:pt>
                <c:pt idx="242">
                  <c:v>3.168359107804E-4</c:v>
                </c:pt>
                <c:pt idx="243">
                  <c:v>3.3289132989009997E-4</c:v>
                </c:pt>
                <c:pt idx="244">
                  <c:v>3.790973278228E-4</c:v>
                </c:pt>
                <c:pt idx="245">
                  <c:v>3.4226896241310002E-4</c:v>
                </c:pt>
                <c:pt idx="246">
                  <c:v>3.0816197977399999E-4</c:v>
                </c:pt>
                <c:pt idx="247">
                  <c:v>3.5056233173240002E-4</c:v>
                </c:pt>
                <c:pt idx="248">
                  <c:v>3.7342478753999998E-4</c:v>
                </c:pt>
                <c:pt idx="249">
                  <c:v>3.1505519291389998E-4</c:v>
                </c:pt>
                <c:pt idx="250">
                  <c:v>3.3935371902769998E-4</c:v>
                </c:pt>
                <c:pt idx="251">
                  <c:v>3.8489908911290002E-4</c:v>
                </c:pt>
                <c:pt idx="252">
                  <c:v>3.5740528255700003E-4</c:v>
                </c:pt>
                <c:pt idx="253">
                  <c:v>3.211082657799E-4</c:v>
                </c:pt>
                <c:pt idx="254">
                  <c:v>3.7029414670540001E-4</c:v>
                </c:pt>
                <c:pt idx="255">
                  <c:v>3.9882192504590001E-4</c:v>
                </c:pt>
                <c:pt idx="256">
                  <c:v>3.4228331060150001E-4</c:v>
                </c:pt>
                <c:pt idx="257">
                  <c:v>3.5997587838209997E-4</c:v>
                </c:pt>
                <c:pt idx="258">
                  <c:v>4.1005210368890002E-4</c:v>
                </c:pt>
                <c:pt idx="259">
                  <c:v>3.832906950265E-4</c:v>
                </c:pt>
                <c:pt idx="260">
                  <c:v>3.3923165756280001E-4</c:v>
                </c:pt>
                <c:pt idx="261">
                  <c:v>3.8477702764790002E-4</c:v>
                </c:pt>
                <c:pt idx="262">
                  <c:v>4.0567206451670002E-4</c:v>
                </c:pt>
                <c:pt idx="263">
                  <c:v>3.4495443105700001E-4</c:v>
                </c:pt>
                <c:pt idx="264">
                  <c:v>3.5650056088339999E-4</c:v>
                </c:pt>
                <c:pt idx="265">
                  <c:v>4.0794105734679999E-4</c:v>
                </c:pt>
                <c:pt idx="266">
                  <c:v>3.6729272687809999E-4</c:v>
                </c:pt>
                <c:pt idx="267">
                  <c:v>3.3469361369499999E-4</c:v>
                </c:pt>
                <c:pt idx="268">
                  <c:v>3.8847496034579999E-4</c:v>
                </c:pt>
                <c:pt idx="269">
                  <c:v>3.8884833338669999E-4</c:v>
                </c:pt>
                <c:pt idx="270">
                  <c:v>3.3320728107360002E-4</c:v>
                </c:pt>
                <c:pt idx="271">
                  <c:v>3.6969096981919998E-4</c:v>
                </c:pt>
                <c:pt idx="272">
                  <c:v>4.0687117143529999E-4</c:v>
                </c:pt>
                <c:pt idx="273">
                  <c:v>3.544972278178E-4</c:v>
                </c:pt>
                <c:pt idx="274">
                  <c:v>3.5734783159570001E-4</c:v>
                </c:pt>
                <c:pt idx="275">
                  <c:v>4.1316123679279999E-4</c:v>
                </c:pt>
                <c:pt idx="276">
                  <c:v>3.8543762639160002E-4</c:v>
                </c:pt>
                <c:pt idx="277">
                  <c:v>3.51933791535E-4</c:v>
                </c:pt>
                <c:pt idx="278">
                  <c:v>4.0291476761920001E-4</c:v>
                </c:pt>
                <c:pt idx="279">
                  <c:v>4.2577722342680002E-4</c:v>
                </c:pt>
                <c:pt idx="280">
                  <c:v>3.903633914888E-4</c:v>
                </c:pt>
                <c:pt idx="281">
                  <c:v>3.6510988138619999E-4</c:v>
                </c:pt>
                <c:pt idx="282">
                  <c:v>4.1867577238010001E-4</c:v>
                </c:pt>
                <c:pt idx="283">
                  <c:v>4.1275194962510001E-4</c:v>
                </c:pt>
                <c:pt idx="284">
                  <c:v>3.5893471795130002E-4</c:v>
                </c:pt>
                <c:pt idx="285">
                  <c:v>3.957056323998E-4</c:v>
                </c:pt>
                <c:pt idx="286">
                  <c:v>4.3121280032209998E-4</c:v>
                </c:pt>
                <c:pt idx="287">
                  <c:v>3.7955687730570001E-4</c:v>
                </c:pt>
                <c:pt idx="288">
                  <c:v>3.862346638925E-4</c:v>
                </c:pt>
                <c:pt idx="289">
                  <c:v>4.3933384586129998E-4</c:v>
                </c:pt>
                <c:pt idx="290">
                  <c:v>4.0527712553739998E-4</c:v>
                </c:pt>
                <c:pt idx="291">
                  <c:v>3.654689062387E-4</c:v>
                </c:pt>
                <c:pt idx="292">
                  <c:v>4.1577490628699998E-4</c:v>
                </c:pt>
                <c:pt idx="293">
                  <c:v>4.2237370507790001E-4</c:v>
                </c:pt>
                <c:pt idx="294">
                  <c:v>3.7249852903190002E-4</c:v>
                </c:pt>
                <c:pt idx="295">
                  <c:v>4.0445855120200001E-4</c:v>
                </c:pt>
                <c:pt idx="296">
                  <c:v>4.5047784806229998E-4</c:v>
                </c:pt>
                <c:pt idx="297">
                  <c:v>4.0003540925680003E-4</c:v>
                </c:pt>
                <c:pt idx="298">
                  <c:v>3.9143327740019998E-4</c:v>
                </c:pt>
                <c:pt idx="299">
                  <c:v>4.4112894101999998E-4</c:v>
                </c:pt>
                <c:pt idx="300">
                  <c:v>4.2046370799650001E-4</c:v>
                </c:pt>
                <c:pt idx="301">
                  <c:v>3.7031568354000001E-4</c:v>
                </c:pt>
                <c:pt idx="302">
                  <c:v>4.140156961512E-4</c:v>
                </c:pt>
                <c:pt idx="303">
                  <c:v>4.3912560795429997E-4</c:v>
                </c:pt>
                <c:pt idx="304">
                  <c:v>4.1148101445289998E-4</c:v>
                </c:pt>
                <c:pt idx="305">
                  <c:v>3.7628976861010002E-4</c:v>
                </c:pt>
                <c:pt idx="306">
                  <c:v>4.2964029125870001E-4</c:v>
                </c:pt>
                <c:pt idx="307">
                  <c:v>4.5214372221380001E-4</c:v>
                </c:pt>
                <c:pt idx="308">
                  <c:v>3.9520300924780001E-4</c:v>
                </c:pt>
                <c:pt idx="309">
                  <c:v>4.2129663052039998E-4</c:v>
                </c:pt>
                <c:pt idx="310">
                  <c:v>4.6440787264149998E-4</c:v>
                </c:pt>
                <c:pt idx="311">
                  <c:v>4.1549486923030002E-4</c:v>
                </c:pt>
                <c:pt idx="312">
                  <c:v>3.9671806734990002E-4</c:v>
                </c:pt>
                <c:pt idx="313">
                  <c:v>4.5534619130190002E-4</c:v>
                </c:pt>
                <c:pt idx="314">
                  <c:v>4.3130613630639998E-4</c:v>
                </c:pt>
                <c:pt idx="315">
                  <c:v>3.9089474012140001E-4</c:v>
                </c:pt>
                <c:pt idx="316">
                  <c:v>4.451858985703E-4</c:v>
                </c:pt>
                <c:pt idx="317">
                  <c:v>4.4773492845710003E-4</c:v>
                </c:pt>
                <c:pt idx="318">
                  <c:v>3.963662311435E-4</c:v>
                </c:pt>
                <c:pt idx="319">
                  <c:v>4.2856321670110001E-4</c:v>
                </c:pt>
                <c:pt idx="320">
                  <c:v>4.6631786972280002E-4</c:v>
                </c:pt>
                <c:pt idx="321">
                  <c:v>4.1441779467279999E-4</c:v>
                </c:pt>
                <c:pt idx="322">
                  <c:v>4.1757719009180002E-4</c:v>
                </c:pt>
                <c:pt idx="323">
                  <c:v>4.777275316883E-4</c:v>
                </c:pt>
                <c:pt idx="324">
                  <c:v>4.4166747829880001E-4</c:v>
                </c:pt>
                <c:pt idx="325">
                  <c:v>4.0815648389980002E-4</c:v>
                </c:pt>
                <c:pt idx="326">
                  <c:v>4.6538439346480002E-4</c:v>
                </c:pt>
                <c:pt idx="327">
                  <c:v>4.8251688713209998E-4</c:v>
                </c:pt>
                <c:pt idx="328">
                  <c:v>4.33560780948E-4</c:v>
                </c:pt>
                <c:pt idx="329">
                  <c:v>4.1801517363640001E-4</c:v>
                </c:pt>
                <c:pt idx="330">
                  <c:v>4.7701667062940002E-4</c:v>
                </c:pt>
                <c:pt idx="331">
                  <c:v>4.4695945689450002E-4</c:v>
                </c:pt>
                <c:pt idx="332">
                  <c:v>4.048678383697E-4</c:v>
                </c:pt>
                <c:pt idx="333">
                  <c:v>4.5592780224980003E-4</c:v>
                </c:pt>
                <c:pt idx="334">
                  <c:v>4.7945082769729999E-4</c:v>
                </c:pt>
                <c:pt idx="335">
                  <c:v>4.3687096331270002E-4</c:v>
                </c:pt>
                <c:pt idx="336">
                  <c:v>4.192574124318E-4</c:v>
                </c:pt>
                <c:pt idx="337">
                  <c:v>4.7606887528670001E-4</c:v>
                </c:pt>
                <c:pt idx="338">
                  <c:v>4.7206218005160002E-4</c:v>
                </c:pt>
                <c:pt idx="339">
                  <c:v>4.2722048237920003E-4</c:v>
                </c:pt>
                <c:pt idx="340">
                  <c:v>4.6877356362529999E-4</c:v>
                </c:pt>
                <c:pt idx="341">
                  <c:v>4.9348134780299998E-4</c:v>
                </c:pt>
                <c:pt idx="342">
                  <c:v>4.3924050987700003E-4</c:v>
                </c:pt>
                <c:pt idx="343">
                  <c:v>4.5097331167200002E-4</c:v>
                </c:pt>
                <c:pt idx="344">
                  <c:v>5.0030276179309995E-4</c:v>
                </c:pt>
                <c:pt idx="345">
                  <c:v>4.594964557327E-4</c:v>
                </c:pt>
                <c:pt idx="346">
                  <c:v>4.3543489300650002E-4</c:v>
                </c:pt>
                <c:pt idx="347">
                  <c:v>4.9664074322209998E-4</c:v>
                </c:pt>
                <c:pt idx="348">
                  <c:v>5.0311029190200005E-4</c:v>
                </c:pt>
                <c:pt idx="349">
                  <c:v>4.5289046829570002E-4</c:v>
                </c:pt>
                <c:pt idx="350">
                  <c:v>4.5391728053799997E-4</c:v>
                </c:pt>
                <c:pt idx="351">
                  <c:v>5.1268178503960002E-4</c:v>
                </c:pt>
                <c:pt idx="352">
                  <c:v>4.7823734348639998E-4</c:v>
                </c:pt>
                <c:pt idx="353">
                  <c:v>4.4968083966519999E-4</c:v>
                </c:pt>
                <c:pt idx="354">
                  <c:v>5.0520699005569998E-4</c:v>
                </c:pt>
                <c:pt idx="355">
                  <c:v>5.1708339015020001E-4</c:v>
                </c:pt>
                <c:pt idx="356">
                  <c:v>4.6781139099039999E-4</c:v>
                </c:pt>
                <c:pt idx="357">
                  <c:v>4.535008047242E-4</c:v>
                </c:pt>
                <c:pt idx="358">
                  <c:v>5.0675799138840002E-4</c:v>
                </c:pt>
                <c:pt idx="359">
                  <c:v>4.8579834401610002E-4</c:v>
                </c:pt>
                <c:pt idx="360">
                  <c:v>4.5869944733570002E-4</c:v>
                </c:pt>
                <c:pt idx="361">
                  <c:v>4.698003467638E-4</c:v>
                </c:pt>
                <c:pt idx="362">
                  <c:v>4.9847894115370001E-4</c:v>
                </c:pt>
                <c:pt idx="363">
                  <c:v>5.2075978601350003E-4</c:v>
                </c:pt>
                <c:pt idx="364">
                  <c:v>4.9019273137669995E-4</c:v>
                </c:pt>
                <c:pt idx="365">
                  <c:v>4.6064532944E-4</c:v>
                </c:pt>
                <c:pt idx="366">
                  <c:v>5.11396501679E-4</c:v>
                </c:pt>
                <c:pt idx="367">
                  <c:v>5.306472303346E-4</c:v>
                </c:pt>
                <c:pt idx="368">
                  <c:v>4.8334980965589999E-4</c:v>
                </c:pt>
                <c:pt idx="369">
                  <c:v>4.6556390589100002E-4</c:v>
                </c:pt>
                <c:pt idx="370">
                  <c:v>5.1828974392270004E-4</c:v>
                </c:pt>
                <c:pt idx="371">
                  <c:v>5.1038409583269997E-4</c:v>
                </c:pt>
                <c:pt idx="372">
                  <c:v>4.821075999644E-4</c:v>
                </c:pt>
                <c:pt idx="373">
                  <c:v>4.76664834423E-4</c:v>
                </c:pt>
                <c:pt idx="374">
                  <c:v>5.2804790902879995E-4</c:v>
                </c:pt>
                <c:pt idx="375">
                  <c:v>5.0193991046399995E-4</c:v>
                </c:pt>
                <c:pt idx="376">
                  <c:v>4.5718436012980002E-4</c:v>
                </c:pt>
                <c:pt idx="377">
                  <c:v>5.0341186579319999E-4</c:v>
                </c:pt>
                <c:pt idx="378">
                  <c:v>5.3438823670149999E-4</c:v>
                </c:pt>
                <c:pt idx="379">
                  <c:v>5.0593941705300005E-4</c:v>
                </c:pt>
                <c:pt idx="380">
                  <c:v>4.6853660023770001E-4</c:v>
                </c:pt>
                <c:pt idx="381">
                  <c:v>4.9473793478680003E-4</c:v>
                </c:pt>
                <c:pt idx="382">
                  <c:v>5.192160024308E-4</c:v>
                </c:pt>
                <c:pt idx="383">
                  <c:v>5.4212869144979999E-4</c:v>
                </c:pt>
                <c:pt idx="384">
                  <c:v>4.8303385847250002E-4</c:v>
                </c:pt>
                <c:pt idx="385">
                  <c:v>4.7335465205829998E-4</c:v>
                </c:pt>
                <c:pt idx="386">
                  <c:v>5.2300008246680002E-4</c:v>
                </c:pt>
                <c:pt idx="387">
                  <c:v>5.4358632769440003E-4</c:v>
                </c:pt>
                <c:pt idx="388">
                  <c:v>4.8681077896619998E-4</c:v>
                </c:pt>
                <c:pt idx="389">
                  <c:v>5.0998915685340003E-4</c:v>
                </c:pt>
                <c:pt idx="390">
                  <c:v>5.6314578978339995E-4</c:v>
                </c:pt>
                <c:pt idx="391">
                  <c:v>5.2720779785889996E-4</c:v>
                </c:pt>
                <c:pt idx="392">
                  <c:v>4.9890979425980004E-4</c:v>
                </c:pt>
                <c:pt idx="393">
                  <c:v>5.2138447063039995E-4</c:v>
                </c:pt>
                <c:pt idx="394">
                  <c:v>5.7007488794620002E-4</c:v>
                </c:pt>
                <c:pt idx="395">
                  <c:v>5.3015176672490001E-4</c:v>
                </c:pt>
                <c:pt idx="396">
                  <c:v>5.0053972518070004E-4</c:v>
                </c:pt>
                <c:pt idx="397">
                  <c:v>5.3329678485169996E-4</c:v>
                </c:pt>
                <c:pt idx="398">
                  <c:v>5.78899635002E-4</c:v>
                </c:pt>
                <c:pt idx="399">
                  <c:v>5.3163809934630003E-4</c:v>
                </c:pt>
                <c:pt idx="400">
                  <c:v>5.0937884952869999E-4</c:v>
                </c:pt>
                <c:pt idx="401">
                  <c:v>5.3935707546769998E-4</c:v>
                </c:pt>
                <c:pt idx="402">
                  <c:v>5.8140559121970005E-4</c:v>
                </c:pt>
                <c:pt idx="403">
                  <c:v>5.3012307034810003E-4</c:v>
                </c:pt>
                <c:pt idx="404">
                  <c:v>5.2817713003609995E-4</c:v>
                </c:pt>
                <c:pt idx="405">
                  <c:v>5.8373925276099996E-4</c:v>
                </c:pt>
                <c:pt idx="406">
                  <c:v>5.5928272195159999E-4</c:v>
                </c:pt>
                <c:pt idx="407">
                  <c:v>5.3119292715560001E-4</c:v>
                </c:pt>
                <c:pt idx="408">
                  <c:v>5.1543192239479998E-4</c:v>
                </c:pt>
                <c:pt idx="409">
                  <c:v>5.4028333397580005E-4</c:v>
                </c:pt>
                <c:pt idx="410">
                  <c:v>5.921618430875E-4</c:v>
                </c:pt>
                <c:pt idx="411">
                  <c:v>5.5540527682749997E-4</c:v>
                </c:pt>
                <c:pt idx="412">
                  <c:v>5.2577891619879995E-4</c:v>
                </c:pt>
                <c:pt idx="413">
                  <c:v>5.821667145938E-4</c:v>
                </c:pt>
                <c:pt idx="414">
                  <c:v>5.7879911037159995E-4</c:v>
                </c:pt>
                <c:pt idx="415">
                  <c:v>5.5307883303609999E-4</c:v>
                </c:pt>
                <c:pt idx="416">
                  <c:v>5.471549811773E-4</c:v>
                </c:pt>
                <c:pt idx="417">
                  <c:v>6.0380849754440005E-4</c:v>
                </c:pt>
                <c:pt idx="418">
                  <c:v>6.136097363196E-4</c:v>
                </c:pt>
                <c:pt idx="419">
                  <c:v>5.8936147252100003E-4</c:v>
                </c:pt>
                <c:pt idx="420">
                  <c:v>5.6115683401E-4</c:v>
                </c:pt>
                <c:pt idx="421">
                  <c:v>5.4354325402529999E-4</c:v>
                </c:pt>
                <c:pt idx="422">
                  <c:v>5.6519941426810003E-4</c:v>
                </c:pt>
                <c:pt idx="423">
                  <c:v>6.1615160666410004E-4</c:v>
                </c:pt>
                <c:pt idx="424">
                  <c:v>6.200218922459E-4</c:v>
                </c:pt>
                <c:pt idx="425">
                  <c:v>5.9270753990859997E-4</c:v>
                </c:pt>
                <c:pt idx="426">
                  <c:v>5.6306680198760001E-4</c:v>
                </c:pt>
                <c:pt idx="427">
                  <c:v>5.5573560530320005E-4</c:v>
                </c:pt>
                <c:pt idx="428">
                  <c:v>5.7982589351009996E-4</c:v>
                </c:pt>
                <c:pt idx="429">
                  <c:v>6.1014160746709998E-4</c:v>
                </c:pt>
                <c:pt idx="430">
                  <c:v>6.3391600269819995E-4</c:v>
                </c:pt>
                <c:pt idx="431">
                  <c:v>6.2223343411459998E-4</c:v>
                </c:pt>
                <c:pt idx="432">
                  <c:v>5.9464626247060005E-4</c:v>
                </c:pt>
                <c:pt idx="433">
                  <c:v>5.6557997595519998E-4</c:v>
                </c:pt>
                <c:pt idx="434">
                  <c:v>5.6033825967460003E-4</c:v>
                </c:pt>
                <c:pt idx="435">
                  <c:v>5.8628828264769997E-4</c:v>
                </c:pt>
                <c:pt idx="436">
                  <c:v>6.1625934904440001E-4</c:v>
                </c:pt>
                <c:pt idx="437">
                  <c:v>6.3398777274409996E-4</c:v>
                </c:pt>
                <c:pt idx="438">
                  <c:v>6.1534740962090005E-4</c:v>
                </c:pt>
                <c:pt idx="439">
                  <c:v>5.8592209825289996E-4</c:v>
                </c:pt>
                <c:pt idx="440">
                  <c:v>5.6329654762519998E-4</c:v>
                </c:pt>
                <c:pt idx="441">
                  <c:v>5.7333480799569997E-4</c:v>
                </c:pt>
                <c:pt idx="442">
                  <c:v>6.0061318799849996E-4</c:v>
                </c:pt>
                <c:pt idx="443">
                  <c:v>6.2928459374230004E-4</c:v>
                </c:pt>
                <c:pt idx="444">
                  <c:v>6.3393032178279995E-4</c:v>
                </c:pt>
                <c:pt idx="445">
                  <c:v>6.0797313926739995E-4</c:v>
                </c:pt>
                <c:pt idx="446">
                  <c:v>5.7970383204519998E-4</c:v>
                </c:pt>
                <c:pt idx="447">
                  <c:v>5.6170969037340002E-4</c:v>
                </c:pt>
                <c:pt idx="448">
                  <c:v>5.7862675748770001E-4</c:v>
                </c:pt>
                <c:pt idx="449">
                  <c:v>6.0703966300929999E-4</c:v>
                </c:pt>
                <c:pt idx="450">
                  <c:v>6.3491408945989998E-4</c:v>
                </c:pt>
                <c:pt idx="451">
                  <c:v>6.3329847762359998E-4</c:v>
                </c:pt>
                <c:pt idx="452">
                  <c:v>6.0643651522699997E-4</c:v>
                </c:pt>
                <c:pt idx="453">
                  <c:v>5.787201225758E-4</c:v>
                </c:pt>
                <c:pt idx="454">
                  <c:v>5.7400978403170002E-4</c:v>
                </c:pt>
                <c:pt idx="455">
                  <c:v>6.2873173737899998E-4</c:v>
                </c:pt>
                <c:pt idx="456">
                  <c:v>6.3902128022159997E-4</c:v>
                </c:pt>
                <c:pt idx="457">
                  <c:v>6.1199418269099995E-4</c:v>
                </c:pt>
                <c:pt idx="458">
                  <c:v>5.8317196089770001E-4</c:v>
                </c:pt>
                <c:pt idx="459">
                  <c:v>6.0820288490500004E-4</c:v>
                </c:pt>
                <c:pt idx="460">
                  <c:v>6.3479196978730005E-4</c:v>
                </c:pt>
                <c:pt idx="461">
                  <c:v>6.2645552679899998E-4</c:v>
                </c:pt>
                <c:pt idx="462">
                  <c:v>5.9932790463790005E-4</c:v>
                </c:pt>
                <c:pt idx="463">
                  <c:v>5.7706143707039997E-4</c:v>
                </c:pt>
                <c:pt idx="464">
                  <c:v>5.8869371423499997E-4</c:v>
                </c:pt>
                <c:pt idx="465">
                  <c:v>6.1471556546169998E-4</c:v>
                </c:pt>
                <c:pt idx="466">
                  <c:v>6.4269045833499996E-4</c:v>
                </c:pt>
                <c:pt idx="467">
                  <c:v>6.4894458046179998E-4</c:v>
                </c:pt>
                <c:pt idx="468">
                  <c:v>6.2680739210919999E-4</c:v>
                </c:pt>
                <c:pt idx="469">
                  <c:v>5.8549840468909999E-4</c:v>
                </c:pt>
                <c:pt idx="470">
                  <c:v>6.3091458287089998E-4</c:v>
                </c:pt>
                <c:pt idx="471">
                  <c:v>6.5397087018939995E-4</c:v>
                </c:pt>
                <c:pt idx="472">
                  <c:v>6.6181906731800004E-4</c:v>
                </c:pt>
                <c:pt idx="473">
                  <c:v>6.331691984087E-4</c:v>
                </c:pt>
                <c:pt idx="474">
                  <c:v>6.0265243519099995E-4</c:v>
                </c:pt>
                <c:pt idx="475">
                  <c:v>6.1265478143469995E-4</c:v>
                </c:pt>
                <c:pt idx="476">
                  <c:v>6.3716154545550002E-4</c:v>
                </c:pt>
                <c:pt idx="477">
                  <c:v>6.6056969808410003E-4</c:v>
                </c:pt>
                <c:pt idx="478">
                  <c:v>6.6954520298170004E-4</c:v>
                </c:pt>
                <c:pt idx="479">
                  <c:v>6.4421270508319996E-4</c:v>
                </c:pt>
                <c:pt idx="480">
                  <c:v>6.1634549638259998E-4</c:v>
                </c:pt>
                <c:pt idx="481">
                  <c:v>6.068601505831E-4</c:v>
                </c:pt>
                <c:pt idx="482">
                  <c:v>6.2883226200940003E-4</c:v>
                </c:pt>
                <c:pt idx="483">
                  <c:v>6.5402832115069997E-4</c:v>
                </c:pt>
                <c:pt idx="484">
                  <c:v>6.7946134367959999E-4</c:v>
                </c:pt>
                <c:pt idx="485">
                  <c:v>6.9241481833159999E-4</c:v>
                </c:pt>
                <c:pt idx="486">
                  <c:v>6.6515081562099998E-4</c:v>
                </c:pt>
                <c:pt idx="487">
                  <c:v>6.3492124900220003E-4</c:v>
                </c:pt>
                <c:pt idx="488">
                  <c:v>6.2188162701199996E-4</c:v>
                </c:pt>
                <c:pt idx="489">
                  <c:v>6.4101739553729998E-4</c:v>
                </c:pt>
                <c:pt idx="490">
                  <c:v>6.8633304908870003E-4</c:v>
                </c:pt>
                <c:pt idx="491">
                  <c:v>6.9583993172270004E-4</c:v>
                </c:pt>
                <c:pt idx="492">
                  <c:v>6.6929392050949995E-4</c:v>
                </c:pt>
                <c:pt idx="493">
                  <c:v>6.3986139139160004E-4</c:v>
                </c:pt>
                <c:pt idx="494">
                  <c:v>6.2274327501649995E-4</c:v>
                </c:pt>
                <c:pt idx="495">
                  <c:v>6.4426293829460005E-4</c:v>
                </c:pt>
                <c:pt idx="496">
                  <c:v>6.7014119122179997E-4</c:v>
                </c:pt>
                <c:pt idx="497">
                  <c:v>6.9359963526950002E-4</c:v>
                </c:pt>
                <c:pt idx="498">
                  <c:v>6.9932959740979996E-4</c:v>
                </c:pt>
                <c:pt idx="499">
                  <c:v>6.7237432813270004E-4</c:v>
                </c:pt>
                <c:pt idx="500">
                  <c:v>6.4521079184489999E-4</c:v>
                </c:pt>
                <c:pt idx="501">
                  <c:v>6.3233630498870004E-4</c:v>
                </c:pt>
                <c:pt idx="502">
                  <c:v>6.5357598941769999E-4</c:v>
                </c:pt>
                <c:pt idx="503">
                  <c:v>6.7933928221460005E-4</c:v>
                </c:pt>
                <c:pt idx="504">
                  <c:v>7.0279772626239995E-4</c:v>
                </c:pt>
                <c:pt idx="505">
                  <c:v>7.0728547871110005E-4</c:v>
                </c:pt>
                <c:pt idx="506">
                  <c:v>6.4811884658409996E-4</c:v>
                </c:pt>
                <c:pt idx="507">
                  <c:v>6.3790113199499996E-4</c:v>
                </c:pt>
                <c:pt idx="508">
                  <c:v>6.8299414124340003E-4</c:v>
                </c:pt>
                <c:pt idx="509">
                  <c:v>7.0225918898360004E-4</c:v>
                </c:pt>
                <c:pt idx="510">
                  <c:v>6.4536876743659995E-4</c:v>
                </c:pt>
                <c:pt idx="511">
                  <c:v>6.3770008273419997E-4</c:v>
                </c:pt>
                <c:pt idx="512">
                  <c:v>6.6551700001579999E-4</c:v>
                </c:pt>
                <c:pt idx="513">
                  <c:v>6.9272360997269997E-4</c:v>
                </c:pt>
                <c:pt idx="514">
                  <c:v>7.0976989809419999E-4</c:v>
                </c:pt>
                <c:pt idx="515">
                  <c:v>6.9455459015439996E-4</c:v>
                </c:pt>
                <c:pt idx="516">
                  <c:v>6.6916464129459998E-4</c:v>
                </c:pt>
                <c:pt idx="517">
                  <c:v>6.4479431603099995E-4</c:v>
                </c:pt>
                <c:pt idx="518">
                  <c:v>6.8258482497190001E-4</c:v>
                </c:pt>
                <c:pt idx="519">
                  <c:v>7.1228307206179997E-4</c:v>
                </c:pt>
                <c:pt idx="520">
                  <c:v>7.2256539715450003E-4</c:v>
                </c:pt>
                <c:pt idx="521">
                  <c:v>6.9663691101599999E-4</c:v>
                </c:pt>
                <c:pt idx="522">
                  <c:v>6.7078741267320003E-4</c:v>
                </c:pt>
                <c:pt idx="523">
                  <c:v>6.5702974097800004E-4</c:v>
                </c:pt>
                <c:pt idx="524">
                  <c:v>6.7551212850959995E-4</c:v>
                </c:pt>
                <c:pt idx="525">
                  <c:v>7.0519599830730004E-4</c:v>
                </c:pt>
                <c:pt idx="526">
                  <c:v>7.2998995892699999E-4</c:v>
                </c:pt>
                <c:pt idx="527">
                  <c:v>7.1881723124529999E-4</c:v>
                </c:pt>
                <c:pt idx="528">
                  <c:v>6.922137690708E-4</c:v>
                </c:pt>
                <c:pt idx="529">
                  <c:v>6.6396605689080001E-4</c:v>
                </c:pt>
                <c:pt idx="530">
                  <c:v>6.579775363207E-4</c:v>
                </c:pt>
                <c:pt idx="531">
                  <c:v>6.8418605951589995E-4</c:v>
                </c:pt>
                <c:pt idx="532">
                  <c:v>7.1282160934059999E-4</c:v>
                </c:pt>
                <c:pt idx="533">
                  <c:v>7.3324271943419998E-4</c:v>
                </c:pt>
                <c:pt idx="534">
                  <c:v>7.1400636807079996E-4</c:v>
                </c:pt>
                <c:pt idx="535">
                  <c:v>6.8547856062649997E-4</c:v>
                </c:pt>
                <c:pt idx="536">
                  <c:v>6.6073483321820001E-4</c:v>
                </c:pt>
                <c:pt idx="537">
                  <c:v>6.7019142443309999E-4</c:v>
                </c:pt>
                <c:pt idx="538">
                  <c:v>6.9848948623989996E-4</c:v>
                </c:pt>
                <c:pt idx="539">
                  <c:v>7.2953762719409998E-4</c:v>
                </c:pt>
                <c:pt idx="540">
                  <c:v>7.3302013333889995E-4</c:v>
                </c:pt>
                <c:pt idx="541">
                  <c:v>7.1191682945939997E-4</c:v>
                </c:pt>
                <c:pt idx="542">
                  <c:v>6.8598118377850002E-4</c:v>
                </c:pt>
                <c:pt idx="543">
                  <c:v>6.6564622102309999E-4</c:v>
                </c:pt>
                <c:pt idx="544">
                  <c:v>6.8563653621820004E-4</c:v>
                </c:pt>
                <c:pt idx="545">
                  <c:v>7.1283592842519999E-4</c:v>
                </c:pt>
                <c:pt idx="546">
                  <c:v>7.4079650221389997E-4</c:v>
                </c:pt>
                <c:pt idx="547">
                  <c:v>7.3614361463110001E-4</c:v>
                </c:pt>
                <c:pt idx="548">
                  <c:v>7.0841278648E-4</c:v>
                </c:pt>
                <c:pt idx="549">
                  <c:v>6.7806837614629997E-4</c:v>
                </c:pt>
                <c:pt idx="550">
                  <c:v>6.7454995587470001E-4</c:v>
                </c:pt>
                <c:pt idx="551">
                  <c:v>6.9787912070749998E-4</c:v>
                </c:pt>
                <c:pt idx="552">
                  <c:v>7.2655774420130005E-4</c:v>
                </c:pt>
                <c:pt idx="553">
                  <c:v>7.4845080962400001E-4</c:v>
                </c:pt>
                <c:pt idx="554">
                  <c:v>7.3204358341169996E-4</c:v>
                </c:pt>
                <c:pt idx="555">
                  <c:v>7.0770195452499998E-4</c:v>
                </c:pt>
                <c:pt idx="556">
                  <c:v>6.8480358459059999E-4</c:v>
                </c:pt>
                <c:pt idx="557">
                  <c:v>6.9248664658519996E-4</c:v>
                </c:pt>
                <c:pt idx="558">
                  <c:v>7.2364968946200001E-4</c:v>
                </c:pt>
                <c:pt idx="559">
                  <c:v>7.5448234565559996E-4</c:v>
                </c:pt>
                <c:pt idx="560">
                  <c:v>7.6043495209889998E-4</c:v>
                </c:pt>
                <c:pt idx="561">
                  <c:v>7.3584920028220001E-4</c:v>
                </c:pt>
                <c:pt idx="562">
                  <c:v>7.0765166310589995E-4</c:v>
                </c:pt>
                <c:pt idx="563">
                  <c:v>6.9009559229020001E-4</c:v>
                </c:pt>
                <c:pt idx="564">
                  <c:v>7.1341753937299998E-4</c:v>
                </c:pt>
                <c:pt idx="565">
                  <c:v>7.4424309423189996E-4</c:v>
                </c:pt>
                <c:pt idx="566">
                  <c:v>7.6515245018530002E-4</c:v>
                </c:pt>
                <c:pt idx="567">
                  <c:v>7.5129425385969998E-4</c:v>
                </c:pt>
                <c:pt idx="568">
                  <c:v>7.277711993083E-4</c:v>
                </c:pt>
                <c:pt idx="569">
                  <c:v>7.0378143573180004E-4</c:v>
                </c:pt>
                <c:pt idx="570">
                  <c:v>7.0258951745930001E-4</c:v>
                </c:pt>
                <c:pt idx="571">
                  <c:v>7.3176354635510002E-4</c:v>
                </c:pt>
                <c:pt idx="572">
                  <c:v>7.6388154411689997E-4</c:v>
                </c:pt>
                <c:pt idx="573">
                  <c:v>7.7143532689659996E-4</c:v>
                </c:pt>
                <c:pt idx="574">
                  <c:v>7.4481754563749997E-4</c:v>
                </c:pt>
                <c:pt idx="575">
                  <c:v>7.1746011963110001E-4</c:v>
                </c:pt>
                <c:pt idx="576">
                  <c:v>7.0180685725059996E-4</c:v>
                </c:pt>
                <c:pt idx="577">
                  <c:v>7.2055490454660004E-4</c:v>
                </c:pt>
                <c:pt idx="578">
                  <c:v>7.4681366095319997E-4</c:v>
                </c:pt>
                <c:pt idx="579">
                  <c:v>7.7303656144069998E-4</c:v>
                </c:pt>
                <c:pt idx="580">
                  <c:v>7.6200027251620002E-4</c:v>
                </c:pt>
                <c:pt idx="581">
                  <c:v>7.3796021752060002E-4</c:v>
                </c:pt>
                <c:pt idx="582">
                  <c:v>7.1412842953580001E-4</c:v>
                </c:pt>
                <c:pt idx="583">
                  <c:v>7.1154348552230002E-4</c:v>
                </c:pt>
                <c:pt idx="584">
                  <c:v>7.3974096449090003E-4</c:v>
                </c:pt>
                <c:pt idx="585">
                  <c:v>7.6988438377159998E-4</c:v>
                </c:pt>
                <c:pt idx="586">
                  <c:v>7.8412314178420001E-4</c:v>
                </c:pt>
                <c:pt idx="587">
                  <c:v>7.6274701859800002E-4</c:v>
                </c:pt>
                <c:pt idx="588">
                  <c:v>7.3841976700350003E-4</c:v>
                </c:pt>
                <c:pt idx="589">
                  <c:v>7.1661284891889995E-4</c:v>
                </c:pt>
                <c:pt idx="590">
                  <c:v>7.3187844827770005E-4</c:v>
                </c:pt>
                <c:pt idx="591">
                  <c:v>7.6099502621220004E-4</c:v>
                </c:pt>
                <c:pt idx="592">
                  <c:v>7.870025001466E-4</c:v>
                </c:pt>
                <c:pt idx="593">
                  <c:v>7.8792159911249997E-4</c:v>
                </c:pt>
                <c:pt idx="594">
                  <c:v>7.6388870365920003E-4</c:v>
                </c:pt>
                <c:pt idx="595">
                  <c:v>7.4042310006920003E-4</c:v>
                </c:pt>
                <c:pt idx="596">
                  <c:v>7.2755583096299997E-4</c:v>
                </c:pt>
                <c:pt idx="597">
                  <c:v>7.5296009890739996E-4</c:v>
                </c:pt>
                <c:pt idx="598">
                  <c:v>7.8310351818800005E-4</c:v>
                </c:pt>
                <c:pt idx="599">
                  <c:v>8.0577930202710001E-4</c:v>
                </c:pt>
                <c:pt idx="600">
                  <c:v>7.9087988706310003E-4</c:v>
                </c:pt>
                <c:pt idx="601">
                  <c:v>7.6350814197209997E-4</c:v>
                </c:pt>
                <c:pt idx="602">
                  <c:v>7.3917373083530003E-4</c:v>
                </c:pt>
                <c:pt idx="603">
                  <c:v>7.3900137795139998E-4</c:v>
                </c:pt>
                <c:pt idx="604">
                  <c:v>7.6688296394420005E-4</c:v>
                </c:pt>
                <c:pt idx="605">
                  <c:v>7.9513073433189999E-4</c:v>
                </c:pt>
                <c:pt idx="606">
                  <c:v>8.054992649704E-4</c:v>
                </c:pt>
                <c:pt idx="607">
                  <c:v>7.805114146322E-4</c:v>
                </c:pt>
                <c:pt idx="608">
                  <c:v>7.5341964839029997E-4</c:v>
                </c:pt>
                <c:pt idx="609">
                  <c:v>7.3115318082270003E-4</c:v>
                </c:pt>
                <c:pt idx="610">
                  <c:v>7.4875960126519995E-4</c:v>
                </c:pt>
                <c:pt idx="611">
                  <c:v>7.775673875585E-4</c:v>
                </c:pt>
                <c:pt idx="612">
                  <c:v>8.0731586785990001E-4</c:v>
                </c:pt>
                <c:pt idx="613">
                  <c:v>8.1183237489310003E-4</c:v>
                </c:pt>
                <c:pt idx="614">
                  <c:v>7.8763434430579996E-4</c:v>
                </c:pt>
                <c:pt idx="615">
                  <c:v>7.6010462362320001E-4</c:v>
                </c:pt>
                <c:pt idx="616">
                  <c:v>7.5152405770500001E-4</c:v>
                </c:pt>
                <c:pt idx="617">
                  <c:v>7.7895325375720002E-4</c:v>
                </c:pt>
                <c:pt idx="618">
                  <c:v>8.0441497266290002E-4</c:v>
                </c:pt>
                <c:pt idx="619">
                  <c:v>8.2905101589859996E-4</c:v>
                </c:pt>
                <c:pt idx="620">
                  <c:v>8.1504922127350005E-4</c:v>
                </c:pt>
                <c:pt idx="621">
                  <c:v>7.8879040665919995E-4</c:v>
                </c:pt>
                <c:pt idx="622">
                  <c:v>7.5769203249370003E-4</c:v>
                </c:pt>
                <c:pt idx="623">
                  <c:v>7.5464753899719995E-4</c:v>
                </c:pt>
                <c:pt idx="624">
                  <c:v>7.759589934722E-4</c:v>
                </c:pt>
                <c:pt idx="625">
                  <c:v>8.0081762280319996E-4</c:v>
                </c:pt>
                <c:pt idx="626">
                  <c:v>8.1785675138240004E-4</c:v>
                </c:pt>
                <c:pt idx="627">
                  <c:v>7.9935998655860003E-4</c:v>
                </c:pt>
                <c:pt idx="628">
                  <c:v>7.7160767978059997E-4</c:v>
                </c:pt>
                <c:pt idx="629">
                  <c:v>7.4757478432730003E-4</c:v>
                </c:pt>
                <c:pt idx="630">
                  <c:v>7.5932196341449995E-4</c:v>
                </c:pt>
                <c:pt idx="631">
                  <c:v>7.8189000487330004E-4</c:v>
                </c:pt>
                <c:pt idx="632">
                  <c:v>8.1099942326549998E-4</c:v>
                </c:pt>
                <c:pt idx="633">
                  <c:v>8.2317023770880004E-4</c:v>
                </c:pt>
                <c:pt idx="634">
                  <c:v>8.0444372724739995E-4</c:v>
                </c:pt>
                <c:pt idx="635">
                  <c:v>7.7962101204319997E-4</c:v>
                </c:pt>
                <c:pt idx="636">
                  <c:v>7.6237367466089995E-4</c:v>
                </c:pt>
                <c:pt idx="637">
                  <c:v>7.783285691403E-4</c:v>
                </c:pt>
                <c:pt idx="638">
                  <c:v>8.0855091800909995E-4</c:v>
                </c:pt>
                <c:pt idx="639">
                  <c:v>8.3571445429699996E-4</c:v>
                </c:pt>
                <c:pt idx="640">
                  <c:v>8.3624577382579999E-4</c:v>
                </c:pt>
                <c:pt idx="641">
                  <c:v>8.1435986794530001E-4</c:v>
                </c:pt>
                <c:pt idx="642">
                  <c:v>7.8919250518080005E-4</c:v>
                </c:pt>
                <c:pt idx="643">
                  <c:v>7.7945587690919995E-4</c:v>
                </c:pt>
                <c:pt idx="644">
                  <c:v>8.0042984336610001E-4</c:v>
                </c:pt>
                <c:pt idx="645">
                  <c:v>8.2816783105949996E-4</c:v>
                </c:pt>
                <c:pt idx="646">
                  <c:v>8.5222942288959999E-4</c:v>
                </c:pt>
                <c:pt idx="647">
                  <c:v>8.3810550859200002E-4</c:v>
                </c:pt>
                <c:pt idx="648">
                  <c:v>8.1187544856219996E-4</c:v>
                </c:pt>
                <c:pt idx="649">
                  <c:v>7.8640651190649996E-4</c:v>
                </c:pt>
                <c:pt idx="650">
                  <c:v>7.9031265340750003E-4</c:v>
                </c:pt>
                <c:pt idx="651">
                  <c:v>8.1862503429869996E-4</c:v>
                </c:pt>
                <c:pt idx="652">
                  <c:v>8.4698048885910001E-4</c:v>
                </c:pt>
                <c:pt idx="653">
                  <c:v>8.5890002083029995E-4</c:v>
                </c:pt>
                <c:pt idx="654">
                  <c:v>8.3519029431049999E-4</c:v>
                </c:pt>
                <c:pt idx="655">
                  <c:v>8.0844323383639995E-4</c:v>
                </c:pt>
                <c:pt idx="656">
                  <c:v>7.8826624667269998E-4</c:v>
                </c:pt>
                <c:pt idx="657">
                  <c:v>8.071291958913E-4</c:v>
                </c:pt>
                <c:pt idx="658">
                  <c:v>8.3451531827450005E-4</c:v>
                </c:pt>
                <c:pt idx="659">
                  <c:v>8.6242560064419996E-4</c:v>
                </c:pt>
                <c:pt idx="660">
                  <c:v>8.5810298332940002E-4</c:v>
                </c:pt>
                <c:pt idx="661">
                  <c:v>8.3007063949480002E-4</c:v>
                </c:pt>
                <c:pt idx="662">
                  <c:v>8.0419238656759999E-4</c:v>
                </c:pt>
                <c:pt idx="663">
                  <c:v>7.9467834439130003E-4</c:v>
                </c:pt>
                <c:pt idx="664">
                  <c:v>8.2403188571330004E-4</c:v>
                </c:pt>
                <c:pt idx="665">
                  <c:v>8.5428298916669998E-4</c:v>
                </c:pt>
                <c:pt idx="666">
                  <c:v>8.7606837041680002E-4</c:v>
                </c:pt>
                <c:pt idx="667">
                  <c:v>8.6012069368730001E-4</c:v>
                </c:pt>
                <c:pt idx="668">
                  <c:v>8.3305052248759995E-4</c:v>
                </c:pt>
                <c:pt idx="669">
                  <c:v>8.0667680595070004E-4</c:v>
                </c:pt>
                <c:pt idx="670">
                  <c:v>8.1070506712419997E-4</c:v>
                </c:pt>
                <c:pt idx="671">
                  <c:v>8.4061146480959999E-4</c:v>
                </c:pt>
                <c:pt idx="672">
                  <c:v>8.6469459347430003E-4</c:v>
                </c:pt>
                <c:pt idx="673">
                  <c:v>8.8080030400309998E-4</c:v>
                </c:pt>
                <c:pt idx="674">
                  <c:v>8.5949600907039999E-4</c:v>
                </c:pt>
                <c:pt idx="675">
                  <c:v>8.3067378727720001E-4</c:v>
                </c:pt>
                <c:pt idx="676">
                  <c:v>8.0719380639489996E-4</c:v>
                </c:pt>
                <c:pt idx="677">
                  <c:v>8.2194240530950003E-4</c:v>
                </c:pt>
                <c:pt idx="678">
                  <c:v>8.479355019517E-4</c:v>
                </c:pt>
                <c:pt idx="679">
                  <c:v>8.7193248327819997E-4</c:v>
                </c:pt>
                <c:pt idx="680">
                  <c:v>8.8670256081969999E-4</c:v>
                </c:pt>
                <c:pt idx="681">
                  <c:v>8.5940980352460004E-4</c:v>
                </c:pt>
                <c:pt idx="682">
                  <c:v>8.3257659571249996E-4</c:v>
                </c:pt>
                <c:pt idx="683">
                  <c:v>8.1395776942370002E-4</c:v>
                </c:pt>
                <c:pt idx="684">
                  <c:v>8.3329464541749998E-4</c:v>
                </c:pt>
                <c:pt idx="685">
                  <c:v>8.5707620019090001E-4</c:v>
                </c:pt>
                <c:pt idx="686">
                  <c:v>8.8485720334570005E-4</c:v>
                </c:pt>
                <c:pt idx="687">
                  <c:v>8.9865794870999996E-4</c:v>
                </c:pt>
                <c:pt idx="688">
                  <c:v>8.7267922936010004E-4</c:v>
                </c:pt>
                <c:pt idx="689">
                  <c:v>8.4759085439149999E-4</c:v>
                </c:pt>
                <c:pt idx="690">
                  <c:v>8.3196628838780003E-4</c:v>
                </c:pt>
                <c:pt idx="691">
                  <c:v>8.5510156350209995E-4</c:v>
                </c:pt>
                <c:pt idx="692">
                  <c:v>8.8204967323690002E-4</c:v>
                </c:pt>
                <c:pt idx="693">
                  <c:v>9.0766220819210001E-4</c:v>
                </c:pt>
                <c:pt idx="694">
                  <c:v>9.1281777713449999E-4</c:v>
                </c:pt>
                <c:pt idx="695">
                  <c:v>8.8788016000760001E-4</c:v>
                </c:pt>
                <c:pt idx="696">
                  <c:v>8.5553241660819997E-4</c:v>
                </c:pt>
                <c:pt idx="697">
                  <c:v>8.3682022523130003E-4</c:v>
                </c:pt>
                <c:pt idx="698">
                  <c:v>8.5917284013699996E-4</c:v>
                </c:pt>
                <c:pt idx="699">
                  <c:v>8.8134600082409999E-4</c:v>
                </c:pt>
                <c:pt idx="700">
                  <c:v>9.0433051809670005E-4</c:v>
                </c:pt>
                <c:pt idx="701">
                  <c:v>9.1006048023699999E-4</c:v>
                </c:pt>
                <c:pt idx="702">
                  <c:v>8.8040536502380004E-4</c:v>
                </c:pt>
                <c:pt idx="703">
                  <c:v>8.4909872384740005E-4</c:v>
                </c:pt>
                <c:pt idx="704">
                  <c:v>8.3615962648760003E-4</c:v>
                </c:pt>
                <c:pt idx="705">
                  <c:v>8.5591297829519996E-4</c:v>
                </c:pt>
                <c:pt idx="706">
                  <c:v>8.8107312330979999E-4</c:v>
                </c:pt>
                <c:pt idx="707">
                  <c:v>9.0392120182509995E-4</c:v>
                </c:pt>
                <c:pt idx="708">
                  <c:v>9.1104418970639996E-4</c:v>
                </c:pt>
                <c:pt idx="709">
                  <c:v>8.8637229055169996E-4</c:v>
                </c:pt>
                <c:pt idx="710">
                  <c:v>8.5550366202370005E-4</c:v>
                </c:pt>
                <c:pt idx="711">
                  <c:v>8.3923281636089997E-4</c:v>
                </c:pt>
                <c:pt idx="712">
                  <c:v>8.6001295130700003E-4</c:v>
                </c:pt>
                <c:pt idx="713">
                  <c:v>8.8370114099229995E-4</c:v>
                </c:pt>
                <c:pt idx="714">
                  <c:v>9.0808584354820003E-4</c:v>
                </c:pt>
                <c:pt idx="715">
                  <c:v>9.2084548668940004E-4</c:v>
                </c:pt>
                <c:pt idx="716">
                  <c:v>8.9613767340779998E-4</c:v>
                </c:pt>
                <c:pt idx="717">
                  <c:v>8.6448638467119998E-4</c:v>
                </c:pt>
                <c:pt idx="718">
                  <c:v>8.4904127288610003E-4</c:v>
                </c:pt>
                <c:pt idx="719">
                  <c:v>8.6899567395449997E-4</c:v>
                </c:pt>
                <c:pt idx="720">
                  <c:v>8.9366041356699999E-4</c:v>
                </c:pt>
                <c:pt idx="721">
                  <c:v>9.1827486176039998E-4</c:v>
                </c:pt>
                <c:pt idx="722">
                  <c:v>9.3394971918310001E-4</c:v>
                </c:pt>
                <c:pt idx="723">
                  <c:v>9.1125245671719996E-4</c:v>
                </c:pt>
                <c:pt idx="724">
                  <c:v>8.7914161849769995E-4</c:v>
                </c:pt>
                <c:pt idx="725">
                  <c:v>8.5868459427729997E-4</c:v>
                </c:pt>
                <c:pt idx="726">
                  <c:v>8.7670743232590002E-4</c:v>
                </c:pt>
                <c:pt idx="727">
                  <c:v>9.0193224605169999E-4</c:v>
                </c:pt>
                <c:pt idx="728">
                  <c:v>9.265395347029E-4</c:v>
                </c:pt>
                <c:pt idx="729">
                  <c:v>9.4291806453839996E-4</c:v>
                </c:pt>
                <c:pt idx="730">
                  <c:v>9.2513934941959998E-4</c:v>
                </c:pt>
                <c:pt idx="731">
                  <c:v>8.9618074707690002E-4</c:v>
                </c:pt>
                <c:pt idx="732">
                  <c:v>8.7386398809030002E-4</c:v>
                </c:pt>
                <c:pt idx="733">
                  <c:v>8.8913674699139995E-4</c:v>
                </c:pt>
                <c:pt idx="734">
                  <c:v>9.150006226264E-4</c:v>
                </c:pt>
                <c:pt idx="735">
                  <c:v>9.4222876941789998E-4</c:v>
                </c:pt>
                <c:pt idx="736">
                  <c:v>9.5816928660499997E-4</c:v>
                </c:pt>
                <c:pt idx="737">
                  <c:v>9.3698705313730003E-4</c:v>
                </c:pt>
                <c:pt idx="738">
                  <c:v>9.0946449199690005E-4</c:v>
                </c:pt>
                <c:pt idx="739">
                  <c:v>8.868533768691E-4</c:v>
                </c:pt>
                <c:pt idx="740">
                  <c:v>8.9603714877740004E-4</c:v>
                </c:pt>
                <c:pt idx="741">
                  <c:v>9.2027103528380004E-4</c:v>
                </c:pt>
                <c:pt idx="742">
                  <c:v>9.465585462749E-4</c:v>
                </c:pt>
                <c:pt idx="743">
                  <c:v>9.6314528491350001E-4</c:v>
                </c:pt>
                <c:pt idx="744">
                  <c:v>9.411301580258E-4</c:v>
                </c:pt>
                <c:pt idx="745">
                  <c:v>9.0753298718480001E-4</c:v>
                </c:pt>
                <c:pt idx="746">
                  <c:v>8.8681030319999997E-4</c:v>
                </c:pt>
                <c:pt idx="747">
                  <c:v>9.0326060308140005E-4</c:v>
                </c:pt>
                <c:pt idx="748">
                  <c:v>9.2486653011289997E-4</c:v>
                </c:pt>
                <c:pt idx="749">
                  <c:v>9.4758532941340002E-4</c:v>
                </c:pt>
                <c:pt idx="750">
                  <c:v>9.6378434682260002E-4</c:v>
                </c:pt>
                <c:pt idx="751">
                  <c:v>9.4095064559950004E-4</c:v>
                </c:pt>
                <c:pt idx="752">
                  <c:v>9.0986659051850004E-4</c:v>
                </c:pt>
                <c:pt idx="753">
                  <c:v>8.8740629144010001E-4</c:v>
                </c:pt>
                <c:pt idx="754">
                  <c:v>9.0346165234220005E-4</c:v>
                </c:pt>
                <c:pt idx="755">
                  <c:v>9.3016563914719995E-4</c:v>
                </c:pt>
                <c:pt idx="756">
                  <c:v>9.5210899598899995E-4</c:v>
                </c:pt>
                <c:pt idx="757">
                  <c:v>9.631596622057E-4</c:v>
                </c:pt>
                <c:pt idx="758">
                  <c:v>9.4114453531799998E-4</c:v>
                </c:pt>
                <c:pt idx="759">
                  <c:v>9.1084314044559997E-4</c:v>
                </c:pt>
                <c:pt idx="760">
                  <c:v>8.9215254411099997E-4</c:v>
                </c:pt>
                <c:pt idx="761">
                  <c:v>9.1133138630540003E-4</c:v>
                </c:pt>
                <c:pt idx="762">
                  <c:v>9.3686499167229998E-4</c:v>
                </c:pt>
                <c:pt idx="763">
                  <c:v>9.6462445799259998E-4</c:v>
                </c:pt>
                <c:pt idx="764">
                  <c:v>9.7674503922459991E-4</c:v>
                </c:pt>
                <c:pt idx="765">
                  <c:v>9.5227413112299996E-4</c:v>
                </c:pt>
                <c:pt idx="766">
                  <c:v>9.2409102944660004E-4</c:v>
                </c:pt>
                <c:pt idx="767">
                  <c:v>9.1065646847710003E-4</c:v>
                </c:pt>
                <c:pt idx="768">
                  <c:v>9.2961278278380004E-4</c:v>
                </c:pt>
                <c:pt idx="769">
                  <c:v>9.5717835938559999E-4</c:v>
                </c:pt>
                <c:pt idx="770">
                  <c:v>9.8311400506649995E-4</c:v>
                </c:pt>
                <c:pt idx="771">
                  <c:v>9.9268555641170001E-4</c:v>
                </c:pt>
                <c:pt idx="772">
                  <c:v>9.6719508292149997E-4</c:v>
                </c:pt>
                <c:pt idx="773">
                  <c:v>9.3844468938189996E-4</c:v>
                </c:pt>
                <c:pt idx="774">
                  <c:v>9.2362426221370003E-4</c:v>
                </c:pt>
                <c:pt idx="775">
                  <c:v>9.4489986076949997E-4</c:v>
                </c:pt>
                <c:pt idx="776">
                  <c:v>9.7329838899900005E-4</c:v>
                </c:pt>
                <c:pt idx="777">
                  <c:v>9.9786266218869989E-4</c:v>
                </c:pt>
                <c:pt idx="778">
                  <c:v>1.002508332022E-3</c:v>
                </c:pt>
                <c:pt idx="779">
                  <c:v>9.7673782147469999E-4</c:v>
                </c:pt>
                <c:pt idx="780">
                  <c:v>9.4823160907250002E-4</c:v>
                </c:pt>
                <c:pt idx="781">
                  <c:v>9.3704450409860004E-4</c:v>
                </c:pt>
                <c:pt idx="782">
                  <c:v>9.6160150133070001E-4</c:v>
                </c:pt>
                <c:pt idx="783">
                  <c:v>9.8779564723370009E-4</c:v>
                </c:pt>
                <c:pt idx="784">
                  <c:v>1.0130635928359999E-3</c:v>
                </c:pt>
                <c:pt idx="785">
                  <c:v>1.0017401073129999E-3</c:v>
                </c:pt>
                <c:pt idx="786">
                  <c:v>9.7424624254929999E-4</c:v>
                </c:pt>
                <c:pt idx="787">
                  <c:v>9.4826030544939996E-4</c:v>
                </c:pt>
                <c:pt idx="788">
                  <c:v>9.4203487969929996E-4</c:v>
                </c:pt>
                <c:pt idx="789">
                  <c:v>9.6749665681270002E-4</c:v>
                </c:pt>
                <c:pt idx="790">
                  <c:v>9.9598849192260005E-4</c:v>
                </c:pt>
                <c:pt idx="791">
                  <c:v>1.0177954100070001E-3</c:v>
                </c:pt>
                <c:pt idx="792">
                  <c:v>1.001711352728E-3</c:v>
                </c:pt>
                <c:pt idx="793">
                  <c:v>9.7478477982800005E-4</c:v>
                </c:pt>
                <c:pt idx="794">
                  <c:v>9.4820285448799998E-4</c:v>
                </c:pt>
                <c:pt idx="795">
                  <c:v>9.6082605887199996E-4</c:v>
                </c:pt>
                <c:pt idx="796">
                  <c:v>9.8653195891529994E-4</c:v>
                </c:pt>
                <c:pt idx="797">
                  <c:v>1.0142914252359999E-3</c:v>
                </c:pt>
                <c:pt idx="798">
                  <c:v>1.032551168464E-3</c:v>
                </c:pt>
                <c:pt idx="799">
                  <c:v>1.011749496683E-3</c:v>
                </c:pt>
                <c:pt idx="800">
                  <c:v>9.8032806999979994E-4</c:v>
                </c:pt>
                <c:pt idx="801">
                  <c:v>9.5778872491790001E-4</c:v>
                </c:pt>
                <c:pt idx="802">
                  <c:v>9.6980156376959997E-4</c:v>
                </c:pt>
                <c:pt idx="803">
                  <c:v>9.9704402964560009E-4</c:v>
                </c:pt>
                <c:pt idx="804">
                  <c:v>1.0249399347230001E-3</c:v>
                </c:pt>
                <c:pt idx="805">
                  <c:v>1.0342529276389999E-3</c:v>
                </c:pt>
                <c:pt idx="806">
                  <c:v>1.0102344676849999E-3</c:v>
                </c:pt>
                <c:pt idx="807">
                  <c:v>9.8080909810959989E-4</c:v>
                </c:pt>
                <c:pt idx="808">
                  <c:v>9.6467474941160005E-4</c:v>
                </c:pt>
                <c:pt idx="809">
                  <c:v>9.8465778864920009E-4</c:v>
                </c:pt>
                <c:pt idx="810">
                  <c:v>1.015246380121E-3</c:v>
                </c:pt>
                <c:pt idx="811">
                  <c:v>1.040277304128E-3</c:v>
                </c:pt>
                <c:pt idx="812">
                  <c:v>1.0433505522090001E-3</c:v>
                </c:pt>
                <c:pt idx="813">
                  <c:v>1.015332527459E-3</c:v>
                </c:pt>
                <c:pt idx="814">
                  <c:v>9.8951894324270009E-4</c:v>
                </c:pt>
                <c:pt idx="815">
                  <c:v>9.782385313883001E-4</c:v>
                </c:pt>
                <c:pt idx="816">
                  <c:v>1.000713207759E-3</c:v>
                </c:pt>
                <c:pt idx="817">
                  <c:v>1.027668593451E-3</c:v>
                </c:pt>
                <c:pt idx="818">
                  <c:v>1.0482044890519999E-3</c:v>
                </c:pt>
                <c:pt idx="819">
                  <c:v>1.040320377797E-3</c:v>
                </c:pt>
                <c:pt idx="820">
                  <c:v>1.011412125081E-3</c:v>
                </c:pt>
                <c:pt idx="821">
                  <c:v>9.8438502755019992E-4</c:v>
                </c:pt>
                <c:pt idx="822">
                  <c:v>9.8162773065269991E-4</c:v>
                </c:pt>
                <c:pt idx="823">
                  <c:v>1.0099615901709999E-3</c:v>
                </c:pt>
                <c:pt idx="824">
                  <c:v>1.0370246600359999E-3</c:v>
                </c:pt>
                <c:pt idx="825">
                  <c:v>1.059183385223E-3</c:v>
                </c:pt>
                <c:pt idx="826">
                  <c:v>1.0461796773600001E-3</c:v>
                </c:pt>
                <c:pt idx="827">
                  <c:v>1.0183554841210001E-3</c:v>
                </c:pt>
                <c:pt idx="828">
                  <c:v>9.9610339384530004E-4</c:v>
                </c:pt>
                <c:pt idx="829">
                  <c:v>1.002055942081E-3</c:v>
                </c:pt>
                <c:pt idx="830">
                  <c:v>1.0312371887269999E-3</c:v>
                </c:pt>
                <c:pt idx="831">
                  <c:v>1.06076314114E-3</c:v>
                </c:pt>
                <c:pt idx="832">
                  <c:v>1.076344633475E-3</c:v>
                </c:pt>
                <c:pt idx="833">
                  <c:v>1.0525200050319999E-3</c:v>
                </c:pt>
                <c:pt idx="834">
                  <c:v>1.022505806759E-3</c:v>
                </c:pt>
                <c:pt idx="835">
                  <c:v>9.976616129279E-4</c:v>
                </c:pt>
                <c:pt idx="836">
                  <c:v>1.0081090731549999E-3</c:v>
                </c:pt>
                <c:pt idx="837">
                  <c:v>1.036184490658E-3</c:v>
                </c:pt>
                <c:pt idx="838">
                  <c:v>1.0607846779750001E-3</c:v>
                </c:pt>
                <c:pt idx="839">
                  <c:v>1.0728908237069999E-3</c:v>
                </c:pt>
                <c:pt idx="840">
                  <c:v>1.0457991156730001E-3</c:v>
                </c:pt>
                <c:pt idx="841">
                  <c:v>1.0146145941690001E-3</c:v>
                </c:pt>
                <c:pt idx="842">
                  <c:v>9.9982286337759992E-4</c:v>
                </c:pt>
                <c:pt idx="843">
                  <c:v>1.020071678795E-3</c:v>
                </c:pt>
                <c:pt idx="844">
                  <c:v>1.0452318238089999E-3</c:v>
                </c:pt>
                <c:pt idx="845">
                  <c:v>1.070557162166E-3</c:v>
                </c:pt>
                <c:pt idx="846">
                  <c:v>1.07156962622E-3</c:v>
                </c:pt>
                <c:pt idx="847">
                  <c:v>1.0430490365249999E-3</c:v>
                </c:pt>
                <c:pt idx="848">
                  <c:v>1.0155838681380001E-3</c:v>
                </c:pt>
                <c:pt idx="849">
                  <c:v>1.0037864558400001E-3</c:v>
                </c:pt>
                <c:pt idx="850">
                  <c:v>1.0290471836919999E-3</c:v>
                </c:pt>
                <c:pt idx="851">
                  <c:v>1.058436580934E-3</c:v>
                </c:pt>
                <c:pt idx="852">
                  <c:v>1.085183699615E-3</c:v>
                </c:pt>
                <c:pt idx="853">
                  <c:v>1.0788218351080001E-3</c:v>
                </c:pt>
                <c:pt idx="854">
                  <c:v>1.0541499359530001E-3</c:v>
                </c:pt>
                <c:pt idx="855">
                  <c:v>1.030303770676E-3</c:v>
                </c:pt>
                <c:pt idx="856">
                  <c:v>1.030447310768E-3</c:v>
                </c:pt>
                <c:pt idx="857">
                  <c:v>1.0572159662840001E-3</c:v>
                </c:pt>
                <c:pt idx="858">
                  <c:v>1.0851693805309999E-3</c:v>
                </c:pt>
                <c:pt idx="859">
                  <c:v>1.11103313975E-3</c:v>
                </c:pt>
                <c:pt idx="860">
                  <c:v>1.0999034857379999E-3</c:v>
                </c:pt>
                <c:pt idx="861">
                  <c:v>1.0700114071369999E-3</c:v>
                </c:pt>
                <c:pt idx="862">
                  <c:v>1.041189301759E-3</c:v>
                </c:pt>
                <c:pt idx="863">
                  <c:v>1.047529629432E-3</c:v>
                </c:pt>
                <c:pt idx="864">
                  <c:v>1.0710454080249999E-3</c:v>
                </c:pt>
                <c:pt idx="865">
                  <c:v>1.096593332477E-3</c:v>
                </c:pt>
                <c:pt idx="866">
                  <c:v>1.1173591483379999E-3</c:v>
                </c:pt>
                <c:pt idx="867">
                  <c:v>1.1043123668059999E-3</c:v>
                </c:pt>
                <c:pt idx="868">
                  <c:v>1.0762655874710001E-3</c:v>
                </c:pt>
                <c:pt idx="869">
                  <c:v>1.0470412671569999E-3</c:v>
                </c:pt>
                <c:pt idx="870">
                  <c:v>1.051923958585E-3</c:v>
                </c:pt>
                <c:pt idx="871">
                  <c:v>1.0762297315519999E-3</c:v>
                </c:pt>
                <c:pt idx="872">
                  <c:v>1.1027110740540001E-3</c:v>
                </c:pt>
                <c:pt idx="873">
                  <c:v>1.121897133999E-3</c:v>
                </c:pt>
                <c:pt idx="874">
                  <c:v>1.1059925891460001E-3</c:v>
                </c:pt>
                <c:pt idx="875">
                  <c:v>1.076782587916E-3</c:v>
                </c:pt>
                <c:pt idx="876">
                  <c:v>1.05239788536E-3</c:v>
                </c:pt>
                <c:pt idx="877">
                  <c:v>1.0632331250240001E-3</c:v>
                </c:pt>
                <c:pt idx="878">
                  <c:v>1.0900448542090001E-3</c:v>
                </c:pt>
                <c:pt idx="879">
                  <c:v>1.1177540291100001E-3</c:v>
                </c:pt>
                <c:pt idx="880">
                  <c:v>1.1356261093169999E-3</c:v>
                </c:pt>
                <c:pt idx="881">
                  <c:v>1.117237028666E-3</c:v>
                </c:pt>
                <c:pt idx="882">
                  <c:v>1.089427270927E-3</c:v>
                </c:pt>
                <c:pt idx="883">
                  <c:v>1.067526987754E-3</c:v>
                </c:pt>
                <c:pt idx="884">
                  <c:v>1.0795471025629999E-3</c:v>
                </c:pt>
                <c:pt idx="885">
                  <c:v>1.1053606867790001E-3</c:v>
                </c:pt>
                <c:pt idx="886">
                  <c:v>1.1330627603459999E-3</c:v>
                </c:pt>
                <c:pt idx="887">
                  <c:v>1.1449103476480001E-3</c:v>
                </c:pt>
                <c:pt idx="888">
                  <c:v>1.119326567277E-3</c:v>
                </c:pt>
                <c:pt idx="889">
                  <c:v>1.091839978471E-3</c:v>
                </c:pt>
                <c:pt idx="890">
                  <c:v>1.0739248245949999E-3</c:v>
                </c:pt>
                <c:pt idx="891">
                  <c:v>1.0925723472610001E-3</c:v>
                </c:pt>
                <c:pt idx="892">
                  <c:v>1.1174094397569999E-3</c:v>
                </c:pt>
                <c:pt idx="893">
                  <c:v>1.142706023529E-3</c:v>
                </c:pt>
                <c:pt idx="894">
                  <c:v>1.1559969279919999E-3</c:v>
                </c:pt>
                <c:pt idx="895">
                  <c:v>1.1320072226230001E-3</c:v>
                </c:pt>
                <c:pt idx="896">
                  <c:v>1.1031634639950001E-3</c:v>
                </c:pt>
                <c:pt idx="897">
                  <c:v>1.0899802437049999E-3</c:v>
                </c:pt>
                <c:pt idx="898">
                  <c:v>1.1125482851639999E-3</c:v>
                </c:pt>
                <c:pt idx="899">
                  <c:v>1.1366170365360001E-3</c:v>
                </c:pt>
                <c:pt idx="900">
                  <c:v>1.164678134955E-3</c:v>
                </c:pt>
                <c:pt idx="901">
                  <c:v>1.1732515413309999E-3</c:v>
                </c:pt>
                <c:pt idx="902">
                  <c:v>1.1497356463220001E-3</c:v>
                </c:pt>
                <c:pt idx="903">
                  <c:v>1.1227228678760001E-3</c:v>
                </c:pt>
                <c:pt idx="904">
                  <c:v>1.1115501401949999E-3</c:v>
                </c:pt>
                <c:pt idx="905">
                  <c:v>1.1364230886100001E-3</c:v>
                </c:pt>
                <c:pt idx="906">
                  <c:v>1.164074987173E-3</c:v>
                </c:pt>
                <c:pt idx="907">
                  <c:v>1.1892494512720001E-3</c:v>
                </c:pt>
                <c:pt idx="908">
                  <c:v>1.188007299788E-3</c:v>
                </c:pt>
                <c:pt idx="909">
                  <c:v>1.16085098125E-3</c:v>
                </c:pt>
                <c:pt idx="910">
                  <c:v>1.131784636527E-3</c:v>
                </c:pt>
                <c:pt idx="911">
                  <c:v>1.122371060774E-3</c:v>
                </c:pt>
                <c:pt idx="912">
                  <c:v>1.1447237338870001E-3</c:v>
                </c:pt>
                <c:pt idx="913">
                  <c:v>1.1705803917720001E-3</c:v>
                </c:pt>
                <c:pt idx="914">
                  <c:v>1.1972772190350001E-3</c:v>
                </c:pt>
                <c:pt idx="915">
                  <c:v>1.191970892251E-3</c:v>
                </c:pt>
                <c:pt idx="916">
                  <c:v>1.163428649306E-3</c:v>
                </c:pt>
                <c:pt idx="917">
                  <c:v>1.1329909320920001E-3</c:v>
                </c:pt>
                <c:pt idx="918">
                  <c:v>1.1307146633039999E-3</c:v>
                </c:pt>
                <c:pt idx="919">
                  <c:v>1.157583785243E-3</c:v>
                </c:pt>
                <c:pt idx="920">
                  <c:v>1.183009706438E-3</c:v>
                </c:pt>
                <c:pt idx="921">
                  <c:v>1.2060086010020001E-3</c:v>
                </c:pt>
                <c:pt idx="922">
                  <c:v>1.1980095878240001E-3</c:v>
                </c:pt>
                <c:pt idx="923">
                  <c:v>1.170063391328E-3</c:v>
                </c:pt>
                <c:pt idx="924">
                  <c:v>1.1393025051800001E-3</c:v>
                </c:pt>
                <c:pt idx="925">
                  <c:v>1.138706458732E-3</c:v>
                </c:pt>
                <c:pt idx="926">
                  <c:v>1.1617699638009999E-3</c:v>
                </c:pt>
                <c:pt idx="927">
                  <c:v>1.190850744024E-3</c:v>
                </c:pt>
                <c:pt idx="928">
                  <c:v>1.2145173968749999E-3</c:v>
                </c:pt>
                <c:pt idx="929">
                  <c:v>1.2059941655020001E-3</c:v>
                </c:pt>
                <c:pt idx="930">
                  <c:v>1.1737685417760001E-3</c:v>
                </c:pt>
                <c:pt idx="931">
                  <c:v>1.1458869557830001E-3</c:v>
                </c:pt>
                <c:pt idx="932">
                  <c:v>1.149721327238E-3</c:v>
                </c:pt>
                <c:pt idx="933">
                  <c:v>1.1747522512449999E-3</c:v>
                </c:pt>
                <c:pt idx="934">
                  <c:v>1.201664446853E-3</c:v>
                </c:pt>
                <c:pt idx="935">
                  <c:v>1.2225235113869999E-3</c:v>
                </c:pt>
                <c:pt idx="936">
                  <c:v>1.2106687063350001E-3</c:v>
                </c:pt>
                <c:pt idx="937">
                  <c:v>1.1779977940020001E-3</c:v>
                </c:pt>
                <c:pt idx="938">
                  <c:v>1.15130096674E-3</c:v>
                </c:pt>
                <c:pt idx="939">
                  <c:v>1.155752805062E-3</c:v>
                </c:pt>
                <c:pt idx="940">
                  <c:v>1.186829642393E-3</c:v>
                </c:pt>
                <c:pt idx="941">
                  <c:v>1.2121191248300001E-3</c:v>
                </c:pt>
                <c:pt idx="942">
                  <c:v>1.2343999696899999E-3</c:v>
                </c:pt>
                <c:pt idx="943">
                  <c:v>1.2172531569380001E-3</c:v>
                </c:pt>
                <c:pt idx="944">
                  <c:v>1.1893786722790001E-3</c:v>
                </c:pt>
                <c:pt idx="945">
                  <c:v>1.16566894576E-3</c:v>
                </c:pt>
                <c:pt idx="946">
                  <c:v>1.176777062938E-3</c:v>
                </c:pt>
                <c:pt idx="947">
                  <c:v>1.206101966091E-3</c:v>
                </c:pt>
                <c:pt idx="948">
                  <c:v>1.2350031174719999E-3</c:v>
                </c:pt>
                <c:pt idx="949">
                  <c:v>1.254059956409E-3</c:v>
                </c:pt>
                <c:pt idx="950">
                  <c:v>1.232123700902E-3</c:v>
                </c:pt>
                <c:pt idx="951">
                  <c:v>1.2044145260009999E-3</c:v>
                </c:pt>
                <c:pt idx="952">
                  <c:v>1.1818249477070001E-3</c:v>
                </c:pt>
                <c:pt idx="953">
                  <c:v>1.1963796569029999E-3</c:v>
                </c:pt>
                <c:pt idx="954">
                  <c:v>1.221403363161E-3</c:v>
                </c:pt>
                <c:pt idx="955">
                  <c:v>1.25064922031E-3</c:v>
                </c:pt>
                <c:pt idx="956">
                  <c:v>1.2618362670760001E-3</c:v>
                </c:pt>
                <c:pt idx="957">
                  <c:v>1.236819778569E-3</c:v>
                </c:pt>
                <c:pt idx="958">
                  <c:v>1.2082990724590001E-3</c:v>
                </c:pt>
                <c:pt idx="959">
                  <c:v>1.1887038126589999E-3</c:v>
                </c:pt>
                <c:pt idx="960">
                  <c:v>1.207875437103E-3</c:v>
                </c:pt>
                <c:pt idx="961">
                  <c:v>1.236187876202E-3</c:v>
                </c:pt>
                <c:pt idx="962">
                  <c:v>1.262295874767E-3</c:v>
                </c:pt>
                <c:pt idx="963">
                  <c:v>1.2607448734340001E-3</c:v>
                </c:pt>
                <c:pt idx="964">
                  <c:v>1.2360945111139999E-3</c:v>
                </c:pt>
                <c:pt idx="965">
                  <c:v>1.20944797527E-3</c:v>
                </c:pt>
                <c:pt idx="966">
                  <c:v>1.198978978209E-3</c:v>
                </c:pt>
                <c:pt idx="967">
                  <c:v>1.226264517754E-3</c:v>
                </c:pt>
                <c:pt idx="968">
                  <c:v>1.2531767133620001E-3</c:v>
                </c:pt>
                <c:pt idx="969">
                  <c:v>1.280017080717E-3</c:v>
                </c:pt>
                <c:pt idx="970">
                  <c:v>1.269555301405E-3</c:v>
                </c:pt>
                <c:pt idx="971">
                  <c:v>1.2436842080210001E-3</c:v>
                </c:pt>
                <c:pt idx="972">
                  <c:v>1.2185240630060001E-3</c:v>
                </c:pt>
                <c:pt idx="973">
                  <c:v>1.222624094225E-3</c:v>
                </c:pt>
                <c:pt idx="974">
                  <c:v>1.2502399040389999E-3</c:v>
                </c:pt>
                <c:pt idx="975">
                  <c:v>1.2779922690240001E-3</c:v>
                </c:pt>
                <c:pt idx="976">
                  <c:v>1.29639566876E-3</c:v>
                </c:pt>
                <c:pt idx="977">
                  <c:v>1.2726068962370001E-3</c:v>
                </c:pt>
                <c:pt idx="978">
                  <c:v>1.2457234552129999E-3</c:v>
                </c:pt>
                <c:pt idx="979">
                  <c:v>1.2211592402309999E-3</c:v>
                </c:pt>
                <c:pt idx="980">
                  <c:v>1.233990653418E-3</c:v>
                </c:pt>
                <c:pt idx="981">
                  <c:v>1.2634232407440001E-3</c:v>
                </c:pt>
                <c:pt idx="982">
                  <c:v>1.2919653672720001E-3</c:v>
                </c:pt>
                <c:pt idx="983">
                  <c:v>1.295024179853E-3</c:v>
                </c:pt>
                <c:pt idx="984">
                  <c:v>1.269691740163E-3</c:v>
                </c:pt>
                <c:pt idx="985">
                  <c:v>1.244948012754E-3</c:v>
                </c:pt>
                <c:pt idx="986">
                  <c:v>1.230673282407E-3</c:v>
                </c:pt>
                <c:pt idx="987">
                  <c:v>1.254217932001E-3</c:v>
                </c:pt>
                <c:pt idx="988">
                  <c:v>1.2853234075010001E-3</c:v>
                </c:pt>
                <c:pt idx="989">
                  <c:v>1.309988205321E-3</c:v>
                </c:pt>
                <c:pt idx="990">
                  <c:v>1.3050767593090001E-3</c:v>
                </c:pt>
                <c:pt idx="991">
                  <c:v>1.27603195142E-3</c:v>
                </c:pt>
                <c:pt idx="992">
                  <c:v>1.24753289856E-3</c:v>
                </c:pt>
                <c:pt idx="993">
                  <c:v>1.243791892193E-3</c:v>
                </c:pt>
                <c:pt idx="994">
                  <c:v>1.270223059691E-3</c:v>
                </c:pt>
                <c:pt idx="995">
                  <c:v>1.295871450566E-3</c:v>
                </c:pt>
                <c:pt idx="996">
                  <c:v>1.317283487879E-3</c:v>
                </c:pt>
                <c:pt idx="997">
                  <c:v>1.3049187837169999E-3</c:v>
                </c:pt>
                <c:pt idx="998">
                  <c:v>1.273964066058E-3</c:v>
                </c:pt>
                <c:pt idx="999">
                  <c:v>1.2480642180890001E-3</c:v>
                </c:pt>
                <c:pt idx="1000">
                  <c:v>1.251295441762E-3</c:v>
                </c:pt>
                <c:pt idx="1001">
                  <c:v>1.279198564589E-3</c:v>
                </c:pt>
                <c:pt idx="1002">
                  <c:v>1.3071806170050001E-3</c:v>
                </c:pt>
                <c:pt idx="1003">
                  <c:v>1.3289013877510001E-3</c:v>
                </c:pt>
                <c:pt idx="1004">
                  <c:v>1.314382650889E-3</c:v>
                </c:pt>
                <c:pt idx="1005">
                  <c:v>1.286005601287E-3</c:v>
                </c:pt>
                <c:pt idx="1006">
                  <c:v>1.2602207716549999E-3</c:v>
                </c:pt>
                <c:pt idx="1007">
                  <c:v>1.271292916499E-3</c:v>
                </c:pt>
                <c:pt idx="1008">
                  <c:v>1.2995263095950001E-3</c:v>
                </c:pt>
                <c:pt idx="1009">
                  <c:v>1.328147482127E-3</c:v>
                </c:pt>
                <c:pt idx="1010">
                  <c:v>1.3531927252189999E-3</c:v>
                </c:pt>
                <c:pt idx="1011">
                  <c:v>1.335528912023E-3</c:v>
                </c:pt>
                <c:pt idx="1012">
                  <c:v>1.304315635934E-3</c:v>
                </c:pt>
                <c:pt idx="1013">
                  <c:v>1.281230594032E-3</c:v>
                </c:pt>
                <c:pt idx="1014">
                  <c:v>1.292187953368E-3</c:v>
                </c:pt>
                <c:pt idx="1015">
                  <c:v>1.3184179551899999E-3</c:v>
                </c:pt>
                <c:pt idx="1016">
                  <c:v>1.3462277129290001E-3</c:v>
                </c:pt>
                <c:pt idx="1017">
                  <c:v>1.3557202182709999E-3</c:v>
                </c:pt>
                <c:pt idx="1018">
                  <c:v>1.331357168965E-3</c:v>
                </c:pt>
                <c:pt idx="1019">
                  <c:v>1.3022548519070001E-3</c:v>
                </c:pt>
                <c:pt idx="1020">
                  <c:v>1.277281437069E-3</c:v>
                </c:pt>
                <c:pt idx="1021">
                  <c:v>1.2945071794090001E-3</c:v>
                </c:pt>
                <c:pt idx="1022">
                  <c:v>1.3240331318230001E-3</c:v>
                </c:pt>
                <c:pt idx="1023">
                  <c:v>1.351332990453E-3</c:v>
                </c:pt>
                <c:pt idx="1024">
                  <c:v>1.3564239488909999E-3</c:v>
                </c:pt>
                <c:pt idx="1025">
                  <c:v>1.3322187587620001E-3</c:v>
                </c:pt>
                <c:pt idx="1026">
                  <c:v>1.303296070546E-3</c:v>
                </c:pt>
                <c:pt idx="1027">
                  <c:v>1.294744201005E-3</c:v>
                </c:pt>
                <c:pt idx="1028">
                  <c:v>1.319566858001E-3</c:v>
                </c:pt>
                <c:pt idx="1029">
                  <c:v>1.34906405583E-3</c:v>
                </c:pt>
                <c:pt idx="1030">
                  <c:v>1.3766296906399999E-3</c:v>
                </c:pt>
                <c:pt idx="1031">
                  <c:v>1.365679549053E-3</c:v>
                </c:pt>
                <c:pt idx="1032">
                  <c:v>1.341991359368E-3</c:v>
                </c:pt>
                <c:pt idx="1033">
                  <c:v>1.3187985168769999E-3</c:v>
                </c:pt>
                <c:pt idx="1034">
                  <c:v>1.3184539275239999E-3</c:v>
                </c:pt>
                <c:pt idx="1035">
                  <c:v>1.344166928902E-3</c:v>
                </c:pt>
                <c:pt idx="1036">
                  <c:v>1.376924104989E-3</c:v>
                </c:pt>
                <c:pt idx="1037">
                  <c:v>1.392405014485E-3</c:v>
                </c:pt>
                <c:pt idx="1038">
                  <c:v>1.3752294471490001E-3</c:v>
                </c:pt>
                <c:pt idx="1039">
                  <c:v>1.349250669591E-3</c:v>
                </c:pt>
                <c:pt idx="1040">
                  <c:v>1.324844430201E-3</c:v>
                </c:pt>
                <c:pt idx="1041">
                  <c:v>1.3398084556679999E-3</c:v>
                </c:pt>
                <c:pt idx="1042">
                  <c:v>1.3690973864870001E-3</c:v>
                </c:pt>
                <c:pt idx="1043">
                  <c:v>1.39577977825E-3</c:v>
                </c:pt>
                <c:pt idx="1044">
                  <c:v>1.391766010784E-3</c:v>
                </c:pt>
                <c:pt idx="1045">
                  <c:v>1.3714956585319999E-3</c:v>
                </c:pt>
                <c:pt idx="1046">
                  <c:v>1.3449568068609999E-3</c:v>
                </c:pt>
                <c:pt idx="1047">
                  <c:v>1.335313543677E-3</c:v>
                </c:pt>
                <c:pt idx="1048">
                  <c:v>1.356811728328E-3</c:v>
                </c:pt>
                <c:pt idx="1049">
                  <c:v>1.387378782965E-3</c:v>
                </c:pt>
                <c:pt idx="1050">
                  <c:v>1.407605945133E-3</c:v>
                </c:pt>
                <c:pt idx="1051">
                  <c:v>1.391076599248E-3</c:v>
                </c:pt>
                <c:pt idx="1052">
                  <c:v>1.365722622722E-3</c:v>
                </c:pt>
                <c:pt idx="1053">
                  <c:v>1.342917559668E-3</c:v>
                </c:pt>
                <c:pt idx="1054">
                  <c:v>1.348791178316E-3</c:v>
                </c:pt>
                <c:pt idx="1055">
                  <c:v>1.374353421852E-3</c:v>
                </c:pt>
                <c:pt idx="1056">
                  <c:v>1.404970767908E-3</c:v>
                </c:pt>
                <c:pt idx="1057">
                  <c:v>1.409379532561E-3</c:v>
                </c:pt>
                <c:pt idx="1058">
                  <c:v>1.3884773943569999E-3</c:v>
                </c:pt>
                <c:pt idx="1059">
                  <c:v>1.36343203485E-3</c:v>
                </c:pt>
                <c:pt idx="1060">
                  <c:v>1.3484536902980001E-3</c:v>
                </c:pt>
                <c:pt idx="1061">
                  <c:v>1.3696502428499999E-3</c:v>
                </c:pt>
                <c:pt idx="1062">
                  <c:v>1.401222543791E-3</c:v>
                </c:pt>
                <c:pt idx="1063">
                  <c:v>1.4270074898379999E-3</c:v>
                </c:pt>
                <c:pt idx="1064">
                  <c:v>1.4194464311000001E-3</c:v>
                </c:pt>
                <c:pt idx="1065">
                  <c:v>1.3969143619759999E-3</c:v>
                </c:pt>
                <c:pt idx="1066">
                  <c:v>1.372263999656E-3</c:v>
                </c:pt>
                <c:pt idx="1067">
                  <c:v>1.371890539303E-3</c:v>
                </c:pt>
                <c:pt idx="1068">
                  <c:v>1.3980200747029999E-3</c:v>
                </c:pt>
                <c:pt idx="1069">
                  <c:v>1.4291113475339999E-3</c:v>
                </c:pt>
                <c:pt idx="1070">
                  <c:v>1.4436588389800001E-3</c:v>
                </c:pt>
                <c:pt idx="1071">
                  <c:v>1.424063462764E-3</c:v>
                </c:pt>
                <c:pt idx="1072">
                  <c:v>1.3993628090249999E-3</c:v>
                </c:pt>
                <c:pt idx="1073">
                  <c:v>1.3809809461240001E-3</c:v>
                </c:pt>
                <c:pt idx="1074">
                  <c:v>1.3960240175949999E-3</c:v>
                </c:pt>
                <c:pt idx="1075">
                  <c:v>1.4260668540369999E-3</c:v>
                </c:pt>
                <c:pt idx="1076">
                  <c:v>1.4536826638499999E-3</c:v>
                </c:pt>
                <c:pt idx="1077">
                  <c:v>1.451112097129E-3</c:v>
                </c:pt>
                <c:pt idx="1078">
                  <c:v>1.426289440133E-3</c:v>
                </c:pt>
                <c:pt idx="1079">
                  <c:v>1.400404027663E-3</c:v>
                </c:pt>
                <c:pt idx="1080">
                  <c:v>1.3936616014690001E-3</c:v>
                </c:pt>
                <c:pt idx="1081">
                  <c:v>1.4183765742929999E-3</c:v>
                </c:pt>
                <c:pt idx="1082">
                  <c:v>1.4460786478589999E-3</c:v>
                </c:pt>
                <c:pt idx="1083">
                  <c:v>1.466801390052E-3</c:v>
                </c:pt>
                <c:pt idx="1084">
                  <c:v>1.4489794848489999E-3</c:v>
                </c:pt>
                <c:pt idx="1085">
                  <c:v>1.422864384949E-3</c:v>
                </c:pt>
                <c:pt idx="1086">
                  <c:v>1.4031756436449999E-3</c:v>
                </c:pt>
                <c:pt idx="1087">
                  <c:v>1.412273268215E-3</c:v>
                </c:pt>
                <c:pt idx="1088">
                  <c:v>1.4441184466699999E-3</c:v>
                </c:pt>
                <c:pt idx="1089">
                  <c:v>1.4739745529370001E-3</c:v>
                </c:pt>
                <c:pt idx="1090">
                  <c:v>1.4764302177350001E-3</c:v>
                </c:pt>
                <c:pt idx="1091">
                  <c:v>1.4538837131109999E-3</c:v>
                </c:pt>
                <c:pt idx="1092">
                  <c:v>1.4285655925050001E-3</c:v>
                </c:pt>
                <c:pt idx="1093">
                  <c:v>1.410779776052E-3</c:v>
                </c:pt>
                <c:pt idx="1094">
                  <c:v>1.432837918401E-3</c:v>
                </c:pt>
                <c:pt idx="1095">
                  <c:v>1.461868407205E-3</c:v>
                </c:pt>
                <c:pt idx="1096">
                  <c:v>1.484142034315E-3</c:v>
                </c:pt>
                <c:pt idx="1097">
                  <c:v>1.469558570534E-3</c:v>
                </c:pt>
                <c:pt idx="1098">
                  <c:v>1.4442979590969999E-3</c:v>
                </c:pt>
                <c:pt idx="1099">
                  <c:v>1.4199347933749999E-3</c:v>
                </c:pt>
                <c:pt idx="1100">
                  <c:v>1.4203296741470001E-3</c:v>
                </c:pt>
                <c:pt idx="1101">
                  <c:v>1.447407063097E-3</c:v>
                </c:pt>
                <c:pt idx="1102">
                  <c:v>1.479848171584E-3</c:v>
                </c:pt>
                <c:pt idx="1103">
                  <c:v>1.499601523392E-3</c:v>
                </c:pt>
                <c:pt idx="1104">
                  <c:v>1.4798697084190001E-3</c:v>
                </c:pt>
                <c:pt idx="1105">
                  <c:v>1.4559660339729999E-3</c:v>
                </c:pt>
                <c:pt idx="1106">
                  <c:v>1.435473212041E-3</c:v>
                </c:pt>
                <c:pt idx="1107">
                  <c:v>1.4517512172460001E-3</c:v>
                </c:pt>
                <c:pt idx="1108">
                  <c:v>1.479848171584E-3</c:v>
                </c:pt>
                <c:pt idx="1109">
                  <c:v>1.507313223556E-3</c:v>
                </c:pt>
                <c:pt idx="1110">
                  <c:v>1.510781352408E-3</c:v>
                </c:pt>
                <c:pt idx="1111">
                  <c:v>1.4861740637569999E-3</c:v>
                </c:pt>
                <c:pt idx="1112">
                  <c:v>1.4598650159310001E-3</c:v>
                </c:pt>
                <c:pt idx="1113">
                  <c:v>1.445863279514E-3</c:v>
                </c:pt>
                <c:pt idx="1114">
                  <c:v>1.469178008847E-3</c:v>
                </c:pt>
                <c:pt idx="1115">
                  <c:v>1.499328645878E-3</c:v>
                </c:pt>
                <c:pt idx="1116">
                  <c:v>1.5233398880810001E-3</c:v>
                </c:pt>
                <c:pt idx="1117">
                  <c:v>1.5133017441260001E-3</c:v>
                </c:pt>
                <c:pt idx="1118">
                  <c:v>1.4907623408359999E-3</c:v>
                </c:pt>
                <c:pt idx="1119">
                  <c:v>1.4654872938990001E-3</c:v>
                </c:pt>
                <c:pt idx="1120">
                  <c:v>1.4667366631330001E-3</c:v>
                </c:pt>
                <c:pt idx="1121">
                  <c:v>1.495939446613E-3</c:v>
                </c:pt>
                <c:pt idx="1122">
                  <c:v>1.5245534013960001E-3</c:v>
                </c:pt>
                <c:pt idx="1123">
                  <c:v>1.5439118724319999E-3</c:v>
                </c:pt>
                <c:pt idx="1124">
                  <c:v>1.525795669295E-3</c:v>
                </c:pt>
                <c:pt idx="1125">
                  <c:v>1.498624915257E-3</c:v>
                </c:pt>
                <c:pt idx="1126">
                  <c:v>1.475640456192E-3</c:v>
                </c:pt>
                <c:pt idx="1127">
                  <c:v>1.4890319434929999E-3</c:v>
                </c:pt>
                <c:pt idx="1128">
                  <c:v>1.515549141914E-3</c:v>
                </c:pt>
                <c:pt idx="1129">
                  <c:v>1.5433158259839999E-3</c:v>
                </c:pt>
                <c:pt idx="1130">
                  <c:v>1.550998887978E-3</c:v>
                </c:pt>
                <c:pt idx="1131">
                  <c:v>1.5258818166329999E-3</c:v>
                </c:pt>
                <c:pt idx="1132">
                  <c:v>1.499055768363E-3</c:v>
                </c:pt>
                <c:pt idx="1133">
                  <c:v>1.4812124427410001E-3</c:v>
                </c:pt>
                <c:pt idx="1134">
                  <c:v>1.501504331827E-3</c:v>
                </c:pt>
                <c:pt idx="1135">
                  <c:v>1.5296731144189999E-3</c:v>
                </c:pt>
                <c:pt idx="1136">
                  <c:v>1.5604842919860001E-3</c:v>
                </c:pt>
                <c:pt idx="1137">
                  <c:v>1.553533598781E-3</c:v>
                </c:pt>
                <c:pt idx="1138">
                  <c:v>1.5284739201889999E-3</c:v>
                </c:pt>
                <c:pt idx="1139">
                  <c:v>1.5025166794659999E-3</c:v>
                </c:pt>
                <c:pt idx="1140">
                  <c:v>1.4982300344850001E-3</c:v>
                </c:pt>
                <c:pt idx="1141">
                  <c:v>1.5272891614590001E-3</c:v>
                </c:pt>
                <c:pt idx="1142">
                  <c:v>1.5580788021909999E-3</c:v>
                </c:pt>
                <c:pt idx="1143">
                  <c:v>1.5790456673130001E-3</c:v>
                </c:pt>
                <c:pt idx="1144">
                  <c:v>1.5621572965760001E-3</c:v>
                </c:pt>
                <c:pt idx="1145">
                  <c:v>1.53920147568E-3</c:v>
                </c:pt>
                <c:pt idx="1146">
                  <c:v>1.515362528153E-3</c:v>
                </c:pt>
                <c:pt idx="1147">
                  <c:v>1.529019675218E-3</c:v>
                </c:pt>
                <c:pt idx="1148">
                  <c:v>1.559356926009E-3</c:v>
                </c:pt>
                <c:pt idx="1149">
                  <c:v>1.5917477430780001E-3</c:v>
                </c:pt>
                <c:pt idx="1150">
                  <c:v>1.5995600260789999E-3</c:v>
                </c:pt>
                <c:pt idx="1151">
                  <c:v>1.5755631029610001E-3</c:v>
                </c:pt>
                <c:pt idx="1152">
                  <c:v>1.551760011353E-3</c:v>
                </c:pt>
                <c:pt idx="1153">
                  <c:v>1.536681200378E-3</c:v>
                </c:pt>
                <c:pt idx="1154">
                  <c:v>1.561187906191E-3</c:v>
                </c:pt>
                <c:pt idx="1155">
                  <c:v>1.591539592482E-3</c:v>
                </c:pt>
                <c:pt idx="1156">
                  <c:v>1.617159228772E-3</c:v>
                </c:pt>
                <c:pt idx="1157">
                  <c:v>1.607070793398E-3</c:v>
                </c:pt>
                <c:pt idx="1158">
                  <c:v>1.5813792124389999E-3</c:v>
                </c:pt>
                <c:pt idx="1159">
                  <c:v>1.5581003390249999E-3</c:v>
                </c:pt>
                <c:pt idx="1160">
                  <c:v>1.5559606254099999E-3</c:v>
                </c:pt>
                <c:pt idx="1161">
                  <c:v>1.584265730344E-3</c:v>
                </c:pt>
                <c:pt idx="1162">
                  <c:v>1.614473760128E-3</c:v>
                </c:pt>
                <c:pt idx="1163">
                  <c:v>1.636273576878E-3</c:v>
                </c:pt>
                <c:pt idx="1164">
                  <c:v>1.6185236163439999E-3</c:v>
                </c:pt>
                <c:pt idx="1165">
                  <c:v>1.5907712513580001E-3</c:v>
                </c:pt>
                <c:pt idx="1166">
                  <c:v>1.568827894516E-3</c:v>
                </c:pt>
                <c:pt idx="1167">
                  <c:v>1.5819752588869999E-3</c:v>
                </c:pt>
                <c:pt idx="1168">
                  <c:v>1.6118458006530001E-3</c:v>
                </c:pt>
                <c:pt idx="1169">
                  <c:v>1.6381188761440001E-3</c:v>
                </c:pt>
                <c:pt idx="1170">
                  <c:v>1.6402587061749999E-3</c:v>
                </c:pt>
                <c:pt idx="1171">
                  <c:v>1.6158380312850001E-3</c:v>
                </c:pt>
                <c:pt idx="1172">
                  <c:v>1.5876549296079999E-3</c:v>
                </c:pt>
                <c:pt idx="1173">
                  <c:v>1.569007406943E-3</c:v>
                </c:pt>
                <c:pt idx="1174">
                  <c:v>1.5900459839030001E-3</c:v>
                </c:pt>
                <c:pt idx="1175">
                  <c:v>1.6214172355829999E-3</c:v>
                </c:pt>
                <c:pt idx="1176">
                  <c:v>1.648408477195E-3</c:v>
                </c:pt>
                <c:pt idx="1177">
                  <c:v>1.64310215041E-3</c:v>
                </c:pt>
                <c:pt idx="1178">
                  <c:v>1.6158452490340001E-3</c:v>
                </c:pt>
                <c:pt idx="1179">
                  <c:v>1.593284425326E-3</c:v>
                </c:pt>
                <c:pt idx="1180">
                  <c:v>1.593320281245E-3</c:v>
                </c:pt>
                <c:pt idx="1181">
                  <c:v>1.6214316710829999E-3</c:v>
                </c:pt>
                <c:pt idx="1182">
                  <c:v>1.6514817252760001E-3</c:v>
                </c:pt>
                <c:pt idx="1183">
                  <c:v>1.6711201751599999E-3</c:v>
                </c:pt>
                <c:pt idx="1184">
                  <c:v>1.653441926464E-3</c:v>
                </c:pt>
                <c:pt idx="1185">
                  <c:v>1.6251654597000001E-3</c:v>
                </c:pt>
                <c:pt idx="1186">
                  <c:v>1.6000053146849999E-3</c:v>
                </c:pt>
                <c:pt idx="1187">
                  <c:v>1.607566257007E-3</c:v>
                </c:pt>
                <c:pt idx="1188">
                  <c:v>1.637709676288E-3</c:v>
                </c:pt>
                <c:pt idx="1189">
                  <c:v>1.666668220423E-3</c:v>
                </c:pt>
                <c:pt idx="1190">
                  <c:v>1.6788821667430001E-3</c:v>
                </c:pt>
                <c:pt idx="1191">
                  <c:v>1.6595667693760001E-3</c:v>
                </c:pt>
                <c:pt idx="1192">
                  <c:v>1.633171574213E-3</c:v>
                </c:pt>
                <c:pt idx="1193">
                  <c:v>1.61532824859E-3</c:v>
                </c:pt>
                <c:pt idx="1194">
                  <c:v>1.6354549443349999E-3</c:v>
                </c:pt>
                <c:pt idx="1195">
                  <c:v>1.6666251467539999E-3</c:v>
                </c:pt>
                <c:pt idx="1196">
                  <c:v>1.696366467513E-3</c:v>
                </c:pt>
                <c:pt idx="1197">
                  <c:v>1.6955191968009999E-3</c:v>
                </c:pt>
                <c:pt idx="1198">
                  <c:v>1.6688869800420001E-3</c:v>
                </c:pt>
                <c:pt idx="1199">
                  <c:v>1.6387579962609999E-3</c:v>
                </c:pt>
                <c:pt idx="1200">
                  <c:v>1.6281811986119999E-3</c:v>
                </c:pt>
                <c:pt idx="1201">
                  <c:v>1.6482935752720001E-3</c:v>
                </c:pt>
                <c:pt idx="1202">
                  <c:v>1.677022431977E-3</c:v>
                </c:pt>
                <c:pt idx="1203">
                  <c:v>1.7020676750690001E-3</c:v>
                </c:pt>
                <c:pt idx="1204">
                  <c:v>1.6877499874680001E-3</c:v>
                </c:pt>
                <c:pt idx="1205">
                  <c:v>1.6611608443780001E-3</c:v>
                </c:pt>
                <c:pt idx="1206">
                  <c:v>1.637551700696E-3</c:v>
                </c:pt>
                <c:pt idx="1207">
                  <c:v>1.6436550067739999E-3</c:v>
                </c:pt>
                <c:pt idx="1208">
                  <c:v>1.6730085480959999E-3</c:v>
                </c:pt>
                <c:pt idx="1209">
                  <c:v>1.7056220676750001E-3</c:v>
                </c:pt>
                <c:pt idx="1210">
                  <c:v>1.714403624646E-3</c:v>
                </c:pt>
                <c:pt idx="1211">
                  <c:v>1.697285566479E-3</c:v>
                </c:pt>
                <c:pt idx="1212">
                  <c:v>1.673338818364E-3</c:v>
                </c:pt>
                <c:pt idx="1213">
                  <c:v>1.654454390518E-3</c:v>
                </c:pt>
                <c:pt idx="1214">
                  <c:v>1.6734967939559999E-3</c:v>
                </c:pt>
                <c:pt idx="1215">
                  <c:v>1.7036258941519999E-3</c:v>
                </c:pt>
                <c:pt idx="1216">
                  <c:v>1.7311986302960001E-3</c:v>
                </c:pt>
                <c:pt idx="1217">
                  <c:v>1.7243269830940001E-3</c:v>
                </c:pt>
                <c:pt idx="1218">
                  <c:v>1.7004018882289999E-3</c:v>
                </c:pt>
                <c:pt idx="1219">
                  <c:v>1.6742435982449999E-3</c:v>
                </c:pt>
                <c:pt idx="1220">
                  <c:v>1.671708887443E-3</c:v>
                </c:pt>
                <c:pt idx="1221">
                  <c:v>1.69649568852E-3</c:v>
                </c:pt>
                <c:pt idx="1222">
                  <c:v>1.7275366699320001E-3</c:v>
                </c:pt>
                <c:pt idx="1223">
                  <c:v>1.7476921202610001E-3</c:v>
                </c:pt>
                <c:pt idx="1224">
                  <c:v>1.7343221697959999E-3</c:v>
                </c:pt>
                <c:pt idx="1225">
                  <c:v>1.710820593871E-3</c:v>
                </c:pt>
                <c:pt idx="1226">
                  <c:v>1.6863066703079999E-3</c:v>
                </c:pt>
                <c:pt idx="1227">
                  <c:v>1.699669403024E-3</c:v>
                </c:pt>
                <c:pt idx="1228">
                  <c:v>1.7325773369520001E-3</c:v>
                </c:pt>
                <c:pt idx="1229">
                  <c:v>1.76644010935E-3</c:v>
                </c:pt>
                <c:pt idx="1230">
                  <c:v>1.7744535580279999E-3</c:v>
                </c:pt>
                <c:pt idx="1231">
                  <c:v>1.7527040326969999E-3</c:v>
                </c:pt>
                <c:pt idx="1232">
                  <c:v>1.727127353661E-3</c:v>
                </c:pt>
                <c:pt idx="1233">
                  <c:v>1.711711054668E-3</c:v>
                </c:pt>
                <c:pt idx="1234">
                  <c:v>1.729001407512E-3</c:v>
                </c:pt>
                <c:pt idx="1235">
                  <c:v>1.759460777976E-3</c:v>
                </c:pt>
                <c:pt idx="1236">
                  <c:v>1.7853031167759999E-3</c:v>
                </c:pt>
                <c:pt idx="1237">
                  <c:v>1.7689963569859999E-3</c:v>
                </c:pt>
                <c:pt idx="1238">
                  <c:v>1.742622698657E-3</c:v>
                </c:pt>
                <c:pt idx="1239">
                  <c:v>1.717448118143E-3</c:v>
                </c:pt>
                <c:pt idx="1240">
                  <c:v>1.7182882875200001E-3</c:v>
                </c:pt>
                <c:pt idx="1241">
                  <c:v>1.7482737312090001E-3</c:v>
                </c:pt>
                <c:pt idx="1242">
                  <c:v>1.7795013263819999E-3</c:v>
                </c:pt>
                <c:pt idx="1243">
                  <c:v>1.7867679707709999E-3</c:v>
                </c:pt>
                <c:pt idx="1244">
                  <c:v>1.7672012327239999E-3</c:v>
                </c:pt>
                <c:pt idx="1245">
                  <c:v>1.7456744099040001E-3</c:v>
                </c:pt>
                <c:pt idx="1246">
                  <c:v>1.730825286359E-3</c:v>
                </c:pt>
                <c:pt idx="1247">
                  <c:v>1.755389501341E-3</c:v>
                </c:pt>
                <c:pt idx="1248">
                  <c:v>1.7881824169310001E-3</c:v>
                </c:pt>
                <c:pt idx="1249">
                  <c:v>1.8037208355959999E-3</c:v>
                </c:pt>
                <c:pt idx="1250">
                  <c:v>1.7841183580460001E-3</c:v>
                </c:pt>
                <c:pt idx="1251">
                  <c:v>1.7613205127419999E-3</c:v>
                </c:pt>
                <c:pt idx="1252">
                  <c:v>1.7405834514649999E-3</c:v>
                </c:pt>
                <c:pt idx="1253">
                  <c:v>1.7483455594629999E-3</c:v>
                </c:pt>
                <c:pt idx="1254">
                  <c:v>1.78413267713E-3</c:v>
                </c:pt>
                <c:pt idx="1255">
                  <c:v>1.814793096855E-3</c:v>
                </c:pt>
                <c:pt idx="1256">
                  <c:v>1.809127745219E-3</c:v>
                </c:pt>
                <c:pt idx="1257">
                  <c:v>1.787399756722E-3</c:v>
                </c:pt>
                <c:pt idx="1258">
                  <c:v>1.7650758381930001E-3</c:v>
                </c:pt>
                <c:pt idx="1259">
                  <c:v>1.760042388923E-3</c:v>
                </c:pt>
                <c:pt idx="1260">
                  <c:v>1.791004324332E-3</c:v>
                </c:pt>
                <c:pt idx="1261">
                  <c:v>1.8231295980509999E-3</c:v>
                </c:pt>
                <c:pt idx="1262">
                  <c:v>1.831545028836E-3</c:v>
                </c:pt>
                <c:pt idx="1263">
                  <c:v>1.80834508501E-3</c:v>
                </c:pt>
                <c:pt idx="1264">
                  <c:v>1.784297870472E-3</c:v>
                </c:pt>
                <c:pt idx="1265">
                  <c:v>1.767229987308E-3</c:v>
                </c:pt>
                <c:pt idx="1266">
                  <c:v>1.786107313819E-3</c:v>
                </c:pt>
                <c:pt idx="1267">
                  <c:v>1.821054378524E-3</c:v>
                </c:pt>
                <c:pt idx="1268">
                  <c:v>1.8440245185050001E-3</c:v>
                </c:pt>
                <c:pt idx="1269">
                  <c:v>1.8310711020600001E-3</c:v>
                </c:pt>
                <c:pt idx="1270">
                  <c:v>1.8105566268789999E-3</c:v>
                </c:pt>
                <c:pt idx="1271">
                  <c:v>1.7917654477059999E-3</c:v>
                </c:pt>
                <c:pt idx="1272">
                  <c:v>1.7961168196049999E-3</c:v>
                </c:pt>
                <c:pt idx="1273">
                  <c:v>1.829556073062E-3</c:v>
                </c:pt>
                <c:pt idx="1274">
                  <c:v>1.8619110342119999E-3</c:v>
                </c:pt>
                <c:pt idx="1275">
                  <c:v>1.8549100495870001E-3</c:v>
                </c:pt>
                <c:pt idx="1276">
                  <c:v>1.83249998372E-3</c:v>
                </c:pt>
                <c:pt idx="1277">
                  <c:v>1.8098457949239999E-3</c:v>
                </c:pt>
                <c:pt idx="1278">
                  <c:v>1.800094731152E-3</c:v>
                </c:pt>
                <c:pt idx="1279">
                  <c:v>1.822827965952E-3</c:v>
                </c:pt>
                <c:pt idx="1280">
                  <c:v>1.85409875121E-3</c:v>
                </c:pt>
                <c:pt idx="1281">
                  <c:v>1.8669588025659999E-3</c:v>
                </c:pt>
                <c:pt idx="1282">
                  <c:v>1.848203595728E-3</c:v>
                </c:pt>
                <c:pt idx="1283">
                  <c:v>1.824989332817E-3</c:v>
                </c:pt>
                <c:pt idx="1284">
                  <c:v>1.8039003480229999E-3</c:v>
                </c:pt>
                <c:pt idx="1285">
                  <c:v>1.820609206334E-3</c:v>
                </c:pt>
                <c:pt idx="1286">
                  <c:v>1.856353366747E-3</c:v>
                </c:pt>
                <c:pt idx="1287">
                  <c:v>1.8840482225639999E-3</c:v>
                </c:pt>
                <c:pt idx="1288">
                  <c:v>1.876645255834E-3</c:v>
                </c:pt>
                <c:pt idx="1289">
                  <c:v>1.857660128735E-3</c:v>
                </c:pt>
                <c:pt idx="1290">
                  <c:v>1.835996867158E-3</c:v>
                </c:pt>
                <c:pt idx="1291">
                  <c:v>1.8326867138969999E-3</c:v>
                </c:pt>
                <c:pt idx="1292">
                  <c:v>1.8636127933860001E-3</c:v>
                </c:pt>
                <c:pt idx="1293">
                  <c:v>1.8982295878230001E-3</c:v>
                </c:pt>
                <c:pt idx="1294">
                  <c:v>1.905388431624E-3</c:v>
                </c:pt>
                <c:pt idx="1295">
                  <c:v>1.8826408777390001E-3</c:v>
                </c:pt>
                <c:pt idx="1296">
                  <c:v>1.856805756688E-3</c:v>
                </c:pt>
                <c:pt idx="1297">
                  <c:v>1.8389049218970001E-3</c:v>
                </c:pt>
                <c:pt idx="1298">
                  <c:v>1.857279567048E-3</c:v>
                </c:pt>
                <c:pt idx="1299">
                  <c:v>1.8912286031990001E-3</c:v>
                </c:pt>
                <c:pt idx="1300">
                  <c:v>1.9182772375640001E-3</c:v>
                </c:pt>
                <c:pt idx="1301">
                  <c:v>1.9064726075159999E-3</c:v>
                </c:pt>
                <c:pt idx="1302">
                  <c:v>1.885067787953E-3</c:v>
                </c:pt>
                <c:pt idx="1303">
                  <c:v>1.8619181355459999E-3</c:v>
                </c:pt>
                <c:pt idx="1304">
                  <c:v>1.8651924328880001E-3</c:v>
                </c:pt>
                <c:pt idx="1305">
                  <c:v>1.8976264400410001E-3</c:v>
                </c:pt>
                <c:pt idx="1306">
                  <c:v>1.9292345969009999E-3</c:v>
                </c:pt>
                <c:pt idx="1307">
                  <c:v>1.9400985911490001E-3</c:v>
                </c:pt>
                <c:pt idx="1308">
                  <c:v>1.919519505464E-3</c:v>
                </c:pt>
                <c:pt idx="1309">
                  <c:v>1.8954938277599999E-3</c:v>
                </c:pt>
                <c:pt idx="1310">
                  <c:v>1.8774925265460001E-3</c:v>
                </c:pt>
                <c:pt idx="1311">
                  <c:v>1.902408548631E-3</c:v>
                </c:pt>
                <c:pt idx="1312">
                  <c:v>1.932343700901E-3</c:v>
                </c:pt>
                <c:pt idx="1313">
                  <c:v>1.959959510714E-3</c:v>
                </c:pt>
                <c:pt idx="1314">
                  <c:v>1.9532172009350001E-3</c:v>
                </c:pt>
                <c:pt idx="1315">
                  <c:v>1.9283728906879999E-3</c:v>
                </c:pt>
                <c:pt idx="1316">
                  <c:v>1.9046345259990001E-3</c:v>
                </c:pt>
                <c:pt idx="1317">
                  <c:v>1.9020207691940001E-3</c:v>
                </c:pt>
                <c:pt idx="1318">
                  <c:v>1.9287032773720001E-3</c:v>
                </c:pt>
                <c:pt idx="1319">
                  <c:v>1.9610438030209999E-3</c:v>
                </c:pt>
                <c:pt idx="1320">
                  <c:v>1.9756488036360002E-3</c:v>
                </c:pt>
                <c:pt idx="1321">
                  <c:v>1.9520755158739999E-3</c:v>
                </c:pt>
                <c:pt idx="1322">
                  <c:v>1.9246391020720001E-3</c:v>
                </c:pt>
                <c:pt idx="1323">
                  <c:v>1.9034713041039999E-3</c:v>
                </c:pt>
                <c:pt idx="1324">
                  <c:v>1.918449648656E-3</c:v>
                </c:pt>
                <c:pt idx="1325">
                  <c:v>1.9497706089169999E-3</c:v>
                </c:pt>
                <c:pt idx="1326">
                  <c:v>1.9786574412140002E-3</c:v>
                </c:pt>
                <c:pt idx="1327">
                  <c:v>1.979842083529E-3</c:v>
                </c:pt>
                <c:pt idx="1328">
                  <c:v>1.9574032630770002E-3</c:v>
                </c:pt>
                <c:pt idx="1329">
                  <c:v>1.931496430188E-3</c:v>
                </c:pt>
                <c:pt idx="1330">
                  <c:v>1.921099144965E-3</c:v>
                </c:pt>
                <c:pt idx="1331">
                  <c:v>1.944751478732E-3</c:v>
                </c:pt>
                <c:pt idx="1332">
                  <c:v>1.9772571977229999E-3</c:v>
                </c:pt>
                <c:pt idx="1333">
                  <c:v>1.9997246563429999E-3</c:v>
                </c:pt>
                <c:pt idx="1334">
                  <c:v>1.980050466955E-3</c:v>
                </c:pt>
                <c:pt idx="1335">
                  <c:v>1.9538346678020001E-3</c:v>
                </c:pt>
                <c:pt idx="1336">
                  <c:v>1.9305557943880001E-3</c:v>
                </c:pt>
                <c:pt idx="1337">
                  <c:v>1.9350579241289999E-3</c:v>
                </c:pt>
                <c:pt idx="1338">
                  <c:v>1.9658044911920001E-3</c:v>
                </c:pt>
                <c:pt idx="1339">
                  <c:v>1.9972834270449999E-3</c:v>
                </c:pt>
                <c:pt idx="1340">
                  <c:v>2.0124125294389999E-3</c:v>
                </c:pt>
                <c:pt idx="1341">
                  <c:v>1.9910938572140001E-3</c:v>
                </c:pt>
                <c:pt idx="1342">
                  <c:v>1.965502975509E-3</c:v>
                </c:pt>
                <c:pt idx="1343">
                  <c:v>1.950747100636E-3</c:v>
                </c:pt>
                <c:pt idx="1344">
                  <c:v>1.9756415858860001E-3</c:v>
                </c:pt>
                <c:pt idx="1345">
                  <c:v>2.0078744273629998E-3</c:v>
                </c:pt>
                <c:pt idx="1346">
                  <c:v>2.0366823300719998E-3</c:v>
                </c:pt>
                <c:pt idx="1347">
                  <c:v>2.0308159291739999E-3</c:v>
                </c:pt>
                <c:pt idx="1348">
                  <c:v>2.0046003628519998E-3</c:v>
                </c:pt>
                <c:pt idx="1349">
                  <c:v>1.976977102458E-3</c:v>
                </c:pt>
                <c:pt idx="1350">
                  <c:v>1.9722308497880001E-3</c:v>
                </c:pt>
                <c:pt idx="1351">
                  <c:v>2.003386849537E-3</c:v>
                </c:pt>
                <c:pt idx="1352">
                  <c:v>2.034808276221E-3</c:v>
                </c:pt>
                <c:pt idx="1353">
                  <c:v>2.0470437593760001E-3</c:v>
                </c:pt>
                <c:pt idx="1354">
                  <c:v>2.02624918893E-3</c:v>
                </c:pt>
                <c:pt idx="1355">
                  <c:v>2.0017423667009998E-3</c:v>
                </c:pt>
                <c:pt idx="1356">
                  <c:v>1.9782767631109999E-3</c:v>
                </c:pt>
                <c:pt idx="1357">
                  <c:v>1.9890186376869999E-3</c:v>
                </c:pt>
                <c:pt idx="1358">
                  <c:v>2.017891267315E-3</c:v>
                </c:pt>
                <c:pt idx="1359">
                  <c:v>2.0492624025790001E-3</c:v>
                </c:pt>
                <c:pt idx="1360">
                  <c:v>2.0458947401490002E-3</c:v>
                </c:pt>
                <c:pt idx="1361">
                  <c:v>2.020734595135E-3</c:v>
                </c:pt>
                <c:pt idx="1362">
                  <c:v>1.9960482604799998E-3</c:v>
                </c:pt>
                <c:pt idx="1363">
                  <c:v>1.9868933595720002E-3</c:v>
                </c:pt>
                <c:pt idx="1364">
                  <c:v>2.0124053116889998E-3</c:v>
                </c:pt>
                <c:pt idx="1365">
                  <c:v>2.0428933203219999E-3</c:v>
                </c:pt>
                <c:pt idx="1366">
                  <c:v>2.0685705821959998E-3</c:v>
                </c:pt>
                <c:pt idx="1367">
                  <c:v>2.0581877324730002E-3</c:v>
                </c:pt>
                <c:pt idx="1368">
                  <c:v>2.0364525262270001E-3</c:v>
                </c:pt>
                <c:pt idx="1369">
                  <c:v>2.014049794525E-3</c:v>
                </c:pt>
                <c:pt idx="1370">
                  <c:v>2.0216538105159998E-3</c:v>
                </c:pt>
                <c:pt idx="1371">
                  <c:v>2.0506340079010001E-3</c:v>
                </c:pt>
                <c:pt idx="1372">
                  <c:v>2.0806479733440002E-3</c:v>
                </c:pt>
                <c:pt idx="1373">
                  <c:v>2.0947360899299999E-3</c:v>
                </c:pt>
                <c:pt idx="1374">
                  <c:v>2.0715503487739998E-3</c:v>
                </c:pt>
                <c:pt idx="1375">
                  <c:v>2.04634713009E-3</c:v>
                </c:pt>
                <c:pt idx="1376">
                  <c:v>2.0267949439590001E-3</c:v>
                </c:pt>
                <c:pt idx="1377">
                  <c:v>2.0427282433960001E-3</c:v>
                </c:pt>
                <c:pt idx="1378">
                  <c:v>2.0707605872299999E-3</c:v>
                </c:pt>
                <c:pt idx="1379">
                  <c:v>2.097069751471E-3</c:v>
                </c:pt>
                <c:pt idx="1380">
                  <c:v>2.0949945319439999E-3</c:v>
                </c:pt>
                <c:pt idx="1381">
                  <c:v>2.070466289297E-3</c:v>
                </c:pt>
                <c:pt idx="1382">
                  <c:v>2.0461103413249998E-3</c:v>
                </c:pt>
                <c:pt idx="1383">
                  <c:v>2.0375153981149999E-3</c:v>
                </c:pt>
                <c:pt idx="1384">
                  <c:v>2.0671919919549998E-3</c:v>
                </c:pt>
                <c:pt idx="1385">
                  <c:v>2.0963014103469999E-3</c:v>
                </c:pt>
                <c:pt idx="1386">
                  <c:v>2.1173974964770002E-3</c:v>
                </c:pt>
                <c:pt idx="1387">
                  <c:v>2.0992525387560001E-3</c:v>
                </c:pt>
                <c:pt idx="1388">
                  <c:v>2.0747098606079999E-3</c:v>
                </c:pt>
                <c:pt idx="1389">
                  <c:v>2.0498009398580001E-3</c:v>
                </c:pt>
                <c:pt idx="1390">
                  <c:v>2.056112512946E-3</c:v>
                </c:pt>
                <c:pt idx="1391">
                  <c:v>2.0851285662499999E-3</c:v>
                </c:pt>
                <c:pt idx="1392">
                  <c:v>2.1135702263559999E-3</c:v>
                </c:pt>
                <c:pt idx="1393">
                  <c:v>2.1252527367319998E-3</c:v>
                </c:pt>
                <c:pt idx="1394">
                  <c:v>2.1038337144999998E-3</c:v>
                </c:pt>
                <c:pt idx="1395">
                  <c:v>2.0777112804350002E-3</c:v>
                </c:pt>
                <c:pt idx="1396">
                  <c:v>2.0645137410609999E-3</c:v>
                </c:pt>
                <c:pt idx="1397">
                  <c:v>2.0894727203990002E-3</c:v>
                </c:pt>
                <c:pt idx="1398">
                  <c:v>2.1216194145380002E-3</c:v>
                </c:pt>
                <c:pt idx="1399">
                  <c:v>2.1509658545260002E-3</c:v>
                </c:pt>
                <c:pt idx="1400">
                  <c:v>2.1465427707879998E-3</c:v>
                </c:pt>
                <c:pt idx="1401">
                  <c:v>2.1218205802140001E-3</c:v>
                </c:pt>
                <c:pt idx="1402">
                  <c:v>2.098125172779E-3</c:v>
                </c:pt>
                <c:pt idx="1403">
                  <c:v>2.0924382843080002E-3</c:v>
                </c:pt>
                <c:pt idx="1404">
                  <c:v>2.1204634103919998E-3</c:v>
                </c:pt>
                <c:pt idx="1405">
                  <c:v>2.1545130293820001E-3</c:v>
                </c:pt>
                <c:pt idx="1406">
                  <c:v>2.169563202187E-3</c:v>
                </c:pt>
                <c:pt idx="1407">
                  <c:v>2.1499462891370002E-3</c:v>
                </c:pt>
                <c:pt idx="1408">
                  <c:v>2.1257912740109998E-3</c:v>
                </c:pt>
                <c:pt idx="1409">
                  <c:v>2.1030509378759999E-3</c:v>
                </c:pt>
                <c:pt idx="1410">
                  <c:v>2.1158463787290002E-3</c:v>
                </c:pt>
                <c:pt idx="1411">
                  <c:v>2.1494363900270001E-3</c:v>
                </c:pt>
                <c:pt idx="1412">
                  <c:v>2.1808291785420002E-3</c:v>
                </c:pt>
                <c:pt idx="1413">
                  <c:v>2.182552590966E-3</c:v>
                </c:pt>
                <c:pt idx="1414">
                  <c:v>2.1567030344159998E-3</c:v>
                </c:pt>
                <c:pt idx="1415">
                  <c:v>2.1308751311149999E-3</c:v>
                </c:pt>
                <c:pt idx="1416">
                  <c:v>2.1192859858270002E-3</c:v>
                </c:pt>
                <c:pt idx="1417">
                  <c:v>2.144783502445E-3</c:v>
                </c:pt>
                <c:pt idx="1418">
                  <c:v>2.1729164291170002E-3</c:v>
                </c:pt>
                <c:pt idx="1419">
                  <c:v>2.1984355989839999E-3</c:v>
                </c:pt>
                <c:pt idx="1420">
                  <c:v>2.1812170743940001E-3</c:v>
                </c:pt>
                <c:pt idx="1421">
                  <c:v>2.154326299205E-3</c:v>
                </c:pt>
                <c:pt idx="1422">
                  <c:v>2.1279957145450001E-3</c:v>
                </c:pt>
                <c:pt idx="1423">
                  <c:v>2.1312986500560001E-3</c:v>
                </c:pt>
                <c:pt idx="1424">
                  <c:v>2.1597116719929998E-3</c:v>
                </c:pt>
                <c:pt idx="1425">
                  <c:v>2.1927056368439999E-3</c:v>
                </c:pt>
                <c:pt idx="1426">
                  <c:v>2.1975524723530002E-3</c:v>
                </c:pt>
                <c:pt idx="1427">
                  <c:v>2.1767148282380001E-3</c:v>
                </c:pt>
                <c:pt idx="1428">
                  <c:v>2.1538739092649998E-3</c:v>
                </c:pt>
                <c:pt idx="1429">
                  <c:v>2.1361240651459998E-3</c:v>
                </c:pt>
                <c:pt idx="1430">
                  <c:v>2.1611189004030001E-3</c:v>
                </c:pt>
                <c:pt idx="1431">
                  <c:v>2.1926122717560001E-3</c:v>
                </c:pt>
                <c:pt idx="1432">
                  <c:v>2.220831345767E-3</c:v>
                </c:pt>
                <c:pt idx="1433">
                  <c:v>2.2099744528529999E-3</c:v>
                </c:pt>
                <c:pt idx="1434">
                  <c:v>2.1907668560740001E-3</c:v>
                </c:pt>
                <c:pt idx="1435">
                  <c:v>2.1674665622410001E-3</c:v>
                </c:pt>
                <c:pt idx="1436">
                  <c:v>2.1724926773459999E-3</c:v>
                </c:pt>
                <c:pt idx="1437">
                  <c:v>2.2028659004719999E-3</c:v>
                </c:pt>
                <c:pt idx="1438">
                  <c:v>2.2347469348459998E-3</c:v>
                </c:pt>
                <c:pt idx="1439">
                  <c:v>2.2406636271629999E-3</c:v>
                </c:pt>
                <c:pt idx="1440">
                  <c:v>2.2172196768219998E-3</c:v>
                </c:pt>
                <c:pt idx="1441">
                  <c:v>2.1967338398099999E-3</c:v>
                </c:pt>
                <c:pt idx="1442">
                  <c:v>2.181604737416E-3</c:v>
                </c:pt>
                <c:pt idx="1443">
                  <c:v>2.20439536497E-3</c:v>
                </c:pt>
                <c:pt idx="1444">
                  <c:v>2.235630294308E-3</c:v>
                </c:pt>
                <c:pt idx="1445">
                  <c:v>2.2510250564660001E-3</c:v>
                </c:pt>
                <c:pt idx="1446">
                  <c:v>2.2344598546619999E-3</c:v>
                </c:pt>
                <c:pt idx="1447">
                  <c:v>2.2145987022670001E-3</c:v>
                </c:pt>
                <c:pt idx="1448">
                  <c:v>2.1964753977949999E-3</c:v>
                </c:pt>
                <c:pt idx="1449">
                  <c:v>2.2052282001819999E-3</c:v>
                </c:pt>
                <c:pt idx="1450">
                  <c:v>2.2368507925420002E-3</c:v>
                </c:pt>
                <c:pt idx="1451">
                  <c:v>2.2690335754309999E-3</c:v>
                </c:pt>
                <c:pt idx="1452">
                  <c:v>2.2596486378459999E-3</c:v>
                </c:pt>
                <c:pt idx="1453">
                  <c:v>2.2385383490470001E-3</c:v>
                </c:pt>
                <c:pt idx="1454">
                  <c:v>2.2175211925059999E-3</c:v>
                </c:pt>
                <c:pt idx="1455">
                  <c:v>2.213428262621E-3</c:v>
                </c:pt>
                <c:pt idx="1456">
                  <c:v>2.2404626943170001E-3</c:v>
                </c:pt>
                <c:pt idx="1457">
                  <c:v>2.270247088745E-3</c:v>
                </c:pt>
                <c:pt idx="1458">
                  <c:v>2.2822166793049999E-3</c:v>
                </c:pt>
                <c:pt idx="1459">
                  <c:v>2.2608693689109998E-3</c:v>
                </c:pt>
                <c:pt idx="1460">
                  <c:v>2.2396871354429999E-3</c:v>
                </c:pt>
                <c:pt idx="1461">
                  <c:v>2.218002220616E-3</c:v>
                </c:pt>
                <c:pt idx="1462">
                  <c:v>2.236427273601E-3</c:v>
                </c:pt>
                <c:pt idx="1463">
                  <c:v>2.2668936289849998E-3</c:v>
                </c:pt>
                <c:pt idx="1464">
                  <c:v>2.2946030367170002E-3</c:v>
                </c:pt>
                <c:pt idx="1465">
                  <c:v>2.2853834088890001E-3</c:v>
                </c:pt>
                <c:pt idx="1466">
                  <c:v>2.2614868357779998E-3</c:v>
                </c:pt>
                <c:pt idx="1467">
                  <c:v>2.2392706014220001E-3</c:v>
                </c:pt>
                <c:pt idx="1468">
                  <c:v>2.2331529762599999E-3</c:v>
                </c:pt>
                <c:pt idx="1469">
                  <c:v>2.2613361943510002E-3</c:v>
                </c:pt>
                <c:pt idx="1470">
                  <c:v>2.2929515689609999E-3</c:v>
                </c:pt>
                <c:pt idx="1471">
                  <c:v>2.3068885784599999E-3</c:v>
                </c:pt>
                <c:pt idx="1472">
                  <c:v>2.2893182467669999E-3</c:v>
                </c:pt>
                <c:pt idx="1473">
                  <c:v>2.2650843020529999E-3</c:v>
                </c:pt>
                <c:pt idx="1474">
                  <c:v>2.2475137375300002E-3</c:v>
                </c:pt>
                <c:pt idx="1475">
                  <c:v>2.263640984893E-3</c:v>
                </c:pt>
                <c:pt idx="1476">
                  <c:v>2.2967283148319999E-3</c:v>
                </c:pt>
                <c:pt idx="1477">
                  <c:v>2.3271301761269999E-3</c:v>
                </c:pt>
                <c:pt idx="1478">
                  <c:v>2.3301460314539999E-3</c:v>
                </c:pt>
                <c:pt idx="1479">
                  <c:v>2.3050289601089999E-3</c:v>
                </c:pt>
                <c:pt idx="1480">
                  <c:v>2.2818362340330002E-3</c:v>
                </c:pt>
                <c:pt idx="1481">
                  <c:v>2.277111401781E-3</c:v>
                </c:pt>
                <c:pt idx="1482">
                  <c:v>2.3031332530080001E-3</c:v>
                </c:pt>
                <c:pt idx="1483">
                  <c:v>2.3386834654960001E-3</c:v>
                </c:pt>
                <c:pt idx="1484">
                  <c:v>2.357503399253E-3</c:v>
                </c:pt>
                <c:pt idx="1485">
                  <c:v>2.3396457545459999E-3</c:v>
                </c:pt>
                <c:pt idx="1486">
                  <c:v>2.31549073942E-3</c:v>
                </c:pt>
                <c:pt idx="1487">
                  <c:v>2.293504308909E-3</c:v>
                </c:pt>
                <c:pt idx="1488">
                  <c:v>2.300139050931E-3</c:v>
                </c:pt>
                <c:pt idx="1489">
                  <c:v>2.332070376724E-3</c:v>
                </c:pt>
                <c:pt idx="1490">
                  <c:v>2.3639083374290002E-3</c:v>
                </c:pt>
                <c:pt idx="1491">
                  <c:v>2.3678934667260001E-3</c:v>
                </c:pt>
                <c:pt idx="1492">
                  <c:v>2.3450022563340001E-3</c:v>
                </c:pt>
                <c:pt idx="1493">
                  <c:v>2.318434650078E-3</c:v>
                </c:pt>
                <c:pt idx="1494">
                  <c:v>2.305115107447E-3</c:v>
                </c:pt>
                <c:pt idx="1495">
                  <c:v>2.3310722317550002E-3</c:v>
                </c:pt>
                <c:pt idx="1496">
                  <c:v>2.3636498954150002E-3</c:v>
                </c:pt>
                <c:pt idx="1497">
                  <c:v>2.387553453445E-3</c:v>
                </c:pt>
                <c:pt idx="1498">
                  <c:v>2.3733649868520001E-3</c:v>
                </c:pt>
                <c:pt idx="1499">
                  <c:v>2.3503517732019999E-3</c:v>
                </c:pt>
                <c:pt idx="1500">
                  <c:v>2.3270798847080001E-3</c:v>
                </c:pt>
                <c:pt idx="1501">
                  <c:v>2.3332480341199998E-3</c:v>
                </c:pt>
                <c:pt idx="1502">
                  <c:v>2.3645330220459998E-3</c:v>
                </c:pt>
                <c:pt idx="1503">
                  <c:v>2.3969381581989998E-3</c:v>
                </c:pt>
                <c:pt idx="1504">
                  <c:v>2.409022999927E-3</c:v>
                </c:pt>
                <c:pt idx="1505">
                  <c:v>2.3873883765189998E-3</c:v>
                </c:pt>
                <c:pt idx="1506">
                  <c:v>2.3653227835890001E-3</c:v>
                </c:pt>
                <c:pt idx="1507">
                  <c:v>2.349597867578E-3</c:v>
                </c:pt>
                <c:pt idx="1508">
                  <c:v>2.3715698625889998E-3</c:v>
                </c:pt>
                <c:pt idx="1509">
                  <c:v>2.40312051028E-3</c:v>
                </c:pt>
                <c:pt idx="1510">
                  <c:v>2.4302841629829999E-3</c:v>
                </c:pt>
                <c:pt idx="1511">
                  <c:v>2.41559301503E-3</c:v>
                </c:pt>
                <c:pt idx="1512">
                  <c:v>2.391682239249E-3</c:v>
                </c:pt>
                <c:pt idx="1513">
                  <c:v>2.3692147806289999E-3</c:v>
                </c:pt>
                <c:pt idx="1514">
                  <c:v>2.366651315242E-3</c:v>
                </c:pt>
                <c:pt idx="1515">
                  <c:v>2.3971896152939999E-3</c:v>
                </c:pt>
                <c:pt idx="1516">
                  <c:v>2.4293507449330001E-3</c:v>
                </c:pt>
                <c:pt idx="1517">
                  <c:v>2.434858120978E-3</c:v>
                </c:pt>
                <c:pt idx="1518">
                  <c:v>2.411133842543E-3</c:v>
                </c:pt>
                <c:pt idx="1519">
                  <c:v>2.3903897963460001E-3</c:v>
                </c:pt>
                <c:pt idx="1520">
                  <c:v>2.3717852309349998E-3</c:v>
                </c:pt>
                <c:pt idx="1521">
                  <c:v>2.3944610729809998E-3</c:v>
                </c:pt>
                <c:pt idx="1522">
                  <c:v>2.428374020383E-3</c:v>
                </c:pt>
                <c:pt idx="1523">
                  <c:v>2.4550277739759999E-3</c:v>
                </c:pt>
                <c:pt idx="1524">
                  <c:v>2.4451762437820001E-3</c:v>
                </c:pt>
                <c:pt idx="1525">
                  <c:v>2.422450343147E-3</c:v>
                </c:pt>
                <c:pt idx="1526">
                  <c:v>2.3984103463590002E-3</c:v>
                </c:pt>
                <c:pt idx="1527">
                  <c:v>2.4015982635320001E-3</c:v>
                </c:pt>
                <c:pt idx="1528">
                  <c:v>2.4336446076630002E-3</c:v>
                </c:pt>
                <c:pt idx="1529">
                  <c:v>2.4615046568210001E-3</c:v>
                </c:pt>
                <c:pt idx="1530">
                  <c:v>2.4725480470809999E-3</c:v>
                </c:pt>
                <c:pt idx="1531">
                  <c:v>2.447086386383E-3</c:v>
                </c:pt>
                <c:pt idx="1532">
                  <c:v>2.4199013132599999E-3</c:v>
                </c:pt>
                <c:pt idx="1533">
                  <c:v>2.401548204944E-3</c:v>
                </c:pt>
                <c:pt idx="1534">
                  <c:v>2.4206552188840002E-3</c:v>
                </c:pt>
                <c:pt idx="1535">
                  <c:v>2.4548268411310002E-3</c:v>
                </c:pt>
                <c:pt idx="1536">
                  <c:v>2.4826868902890001E-3</c:v>
                </c:pt>
                <c:pt idx="1537">
                  <c:v>2.477681962773E-3</c:v>
                </c:pt>
                <c:pt idx="1538">
                  <c:v>2.4552720133219999E-3</c:v>
                </c:pt>
                <c:pt idx="1539">
                  <c:v>2.433666028082E-3</c:v>
                </c:pt>
                <c:pt idx="1540">
                  <c:v>2.4288624990729999E-3</c:v>
                </c:pt>
                <c:pt idx="1541">
                  <c:v>2.45967367664E-3</c:v>
                </c:pt>
                <c:pt idx="1542">
                  <c:v>2.4923947639759999E-3</c:v>
                </c:pt>
                <c:pt idx="1543">
                  <c:v>2.5075455196200002E-3</c:v>
                </c:pt>
                <c:pt idx="1544">
                  <c:v>2.4869088083510002E-3</c:v>
                </c:pt>
                <c:pt idx="1545">
                  <c:v>2.460147487E-3</c:v>
                </c:pt>
                <c:pt idx="1546">
                  <c:v>2.440595300868E-3</c:v>
                </c:pt>
                <c:pt idx="1547">
                  <c:v>2.4542955216019999E-3</c:v>
                </c:pt>
                <c:pt idx="1548">
                  <c:v>2.4881726130840001E-3</c:v>
                </c:pt>
                <c:pt idx="1549">
                  <c:v>2.5185241829599999E-3</c:v>
                </c:pt>
                <c:pt idx="1550">
                  <c:v>2.512980950996E-3</c:v>
                </c:pt>
                <c:pt idx="1551">
                  <c:v>2.4896231479940001E-3</c:v>
                </c:pt>
                <c:pt idx="1552">
                  <c:v>2.4698411580180001E-3</c:v>
                </c:pt>
                <c:pt idx="1553">
                  <c:v>2.462588716298E-3</c:v>
                </c:pt>
                <c:pt idx="1554">
                  <c:v>2.4911237414929998E-3</c:v>
                </c:pt>
                <c:pt idx="1555">
                  <c:v>2.5244336575269998E-3</c:v>
                </c:pt>
                <c:pt idx="1556">
                  <c:v>2.531843958423E-3</c:v>
                </c:pt>
                <c:pt idx="1557">
                  <c:v>2.5096205063160001E-3</c:v>
                </c:pt>
                <c:pt idx="1558">
                  <c:v>2.4871744681149999E-3</c:v>
                </c:pt>
                <c:pt idx="1559">
                  <c:v>2.4670478887860001E-3</c:v>
                </c:pt>
                <c:pt idx="1560">
                  <c:v>2.4850850459190001E-3</c:v>
                </c:pt>
                <c:pt idx="1561">
                  <c:v>2.5200825184579999E-3</c:v>
                </c:pt>
                <c:pt idx="1562">
                  <c:v>2.5442445185039999E-3</c:v>
                </c:pt>
                <c:pt idx="1563">
                  <c:v>2.5280669797209999E-3</c:v>
                </c:pt>
                <c:pt idx="1564">
                  <c:v>2.505865180865E-3</c:v>
                </c:pt>
                <c:pt idx="1565">
                  <c:v>2.4845034349710001E-3</c:v>
                </c:pt>
                <c:pt idx="1566">
                  <c:v>2.4888978805390001E-3</c:v>
                </c:pt>
                <c:pt idx="1567">
                  <c:v>2.5234213098879999E-3</c:v>
                </c:pt>
                <c:pt idx="1568">
                  <c:v>2.5551586877550002E-3</c:v>
                </c:pt>
                <c:pt idx="1569">
                  <c:v>2.5670854374770001E-3</c:v>
                </c:pt>
                <c:pt idx="1570">
                  <c:v>2.5434833951289999E-3</c:v>
                </c:pt>
                <c:pt idx="1571">
                  <c:v>2.5248143356290001E-3</c:v>
                </c:pt>
                <c:pt idx="1572">
                  <c:v>2.5112936273219998E-3</c:v>
                </c:pt>
                <c:pt idx="1573">
                  <c:v>2.5389525108039999E-3</c:v>
                </c:pt>
                <c:pt idx="1574">
                  <c:v>2.5723199360070002E-3</c:v>
                </c:pt>
                <c:pt idx="1575">
                  <c:v>2.5932581629599999E-3</c:v>
                </c:pt>
                <c:pt idx="1576">
                  <c:v>2.5774252135310001E-3</c:v>
                </c:pt>
                <c:pt idx="1577">
                  <c:v>2.554340288043E-3</c:v>
                </c:pt>
                <c:pt idx="1578">
                  <c:v>2.5334595702589998E-3</c:v>
                </c:pt>
                <c:pt idx="1579">
                  <c:v>2.5340339634570001E-3</c:v>
                </c:pt>
                <c:pt idx="1580">
                  <c:v>2.5691534392540002E-3</c:v>
                </c:pt>
                <c:pt idx="1581">
                  <c:v>2.5973867159340002E-3</c:v>
                </c:pt>
                <c:pt idx="1582">
                  <c:v>2.5965897366400001E-3</c:v>
                </c:pt>
                <c:pt idx="1583">
                  <c:v>2.5765276513990002E-3</c:v>
                </c:pt>
                <c:pt idx="1584">
                  <c:v>2.5564297102389998E-3</c:v>
                </c:pt>
                <c:pt idx="1585">
                  <c:v>2.5450773537159998E-3</c:v>
                </c:pt>
                <c:pt idx="1586">
                  <c:v>2.568456809968E-3</c:v>
                </c:pt>
                <c:pt idx="1587">
                  <c:v>2.6021904777739999E-3</c:v>
                </c:pt>
                <c:pt idx="1588">
                  <c:v>2.6230853982269998E-3</c:v>
                </c:pt>
                <c:pt idx="1589">
                  <c:v>2.6119989342990001E-3</c:v>
                </c:pt>
                <c:pt idx="1590">
                  <c:v>2.5863002520049999E-3</c:v>
                </c:pt>
                <c:pt idx="1591">
                  <c:v>2.5630716700109999E-3</c:v>
                </c:pt>
                <c:pt idx="1592">
                  <c:v>2.573310863227E-3</c:v>
                </c:pt>
                <c:pt idx="1593">
                  <c:v>2.6016591582450001E-3</c:v>
                </c:pt>
                <c:pt idx="1594">
                  <c:v>2.6321974582969999E-3</c:v>
                </c:pt>
                <c:pt idx="1595">
                  <c:v>2.6486190035940002E-3</c:v>
                </c:pt>
                <c:pt idx="1596">
                  <c:v>2.629555063322E-3</c:v>
                </c:pt>
                <c:pt idx="1597">
                  <c:v>2.6034039910880001E-3</c:v>
                </c:pt>
                <c:pt idx="1598">
                  <c:v>2.590651623905E-3</c:v>
                </c:pt>
                <c:pt idx="1599">
                  <c:v>2.6089041493829999E-3</c:v>
                </c:pt>
                <c:pt idx="1600">
                  <c:v>2.6388177648190001E-3</c:v>
                </c:pt>
                <c:pt idx="1601">
                  <c:v>2.669032895938E-3</c:v>
                </c:pt>
                <c:pt idx="1602">
                  <c:v>2.6724005583669999E-3</c:v>
                </c:pt>
                <c:pt idx="1603">
                  <c:v>2.6488346047699998E-3</c:v>
                </c:pt>
                <c:pt idx="1604">
                  <c:v>2.6209314819429998E-3</c:v>
                </c:pt>
                <c:pt idx="1605">
                  <c:v>2.6106634177270002E-3</c:v>
                </c:pt>
                <c:pt idx="1606">
                  <c:v>2.6359600014980002E-3</c:v>
                </c:pt>
                <c:pt idx="1607">
                  <c:v>2.6638989802449998E-3</c:v>
                </c:pt>
                <c:pt idx="1608">
                  <c:v>2.6876302435989998E-3</c:v>
                </c:pt>
                <c:pt idx="1609">
                  <c:v>2.679738914594E-3</c:v>
                </c:pt>
                <c:pt idx="1610">
                  <c:v>2.6538535021249999E-3</c:v>
                </c:pt>
                <c:pt idx="1611">
                  <c:v>2.628097543493E-3</c:v>
                </c:pt>
                <c:pt idx="1612">
                  <c:v>2.625455148518E-3</c:v>
                </c:pt>
                <c:pt idx="1613">
                  <c:v>2.6526472065600002E-3</c:v>
                </c:pt>
                <c:pt idx="1614">
                  <c:v>2.6820295024660001E-3</c:v>
                </c:pt>
                <c:pt idx="1615">
                  <c:v>2.7047987096009999E-3</c:v>
                </c:pt>
                <c:pt idx="1616">
                  <c:v>2.689820248634E-3</c:v>
                </c:pt>
                <c:pt idx="1617">
                  <c:v>2.6645811740310002E-3</c:v>
                </c:pt>
                <c:pt idx="1618">
                  <c:v>2.6408282574269999E-3</c:v>
                </c:pt>
                <c:pt idx="1619">
                  <c:v>2.6506942231209999E-3</c:v>
                </c:pt>
                <c:pt idx="1620">
                  <c:v>2.679552417248E-3</c:v>
                </c:pt>
                <c:pt idx="1621">
                  <c:v>2.7098751161249999E-3</c:v>
                </c:pt>
                <c:pt idx="1622">
                  <c:v>2.7301383670420001E-3</c:v>
                </c:pt>
                <c:pt idx="1623">
                  <c:v>2.7093151584270002E-3</c:v>
                </c:pt>
                <c:pt idx="1624">
                  <c:v>2.6828481350089999E-3</c:v>
                </c:pt>
                <c:pt idx="1625">
                  <c:v>2.6603662408890001E-3</c:v>
                </c:pt>
                <c:pt idx="1626">
                  <c:v>2.6762206107380001E-3</c:v>
                </c:pt>
                <c:pt idx="1627">
                  <c:v>2.7022783178840002E-3</c:v>
                </c:pt>
                <c:pt idx="1628">
                  <c:v>2.7294706087559999E-3</c:v>
                </c:pt>
                <c:pt idx="1629">
                  <c:v>2.7375845238569998E-3</c:v>
                </c:pt>
                <c:pt idx="1630">
                  <c:v>2.7131638489660001E-3</c:v>
                </c:pt>
                <c:pt idx="1631">
                  <c:v>2.6824029628189998E-3</c:v>
                </c:pt>
                <c:pt idx="1632">
                  <c:v>2.6670224033299998E-3</c:v>
                </c:pt>
                <c:pt idx="1633">
                  <c:v>2.6916943024840002E-3</c:v>
                </c:pt>
                <c:pt idx="1634">
                  <c:v>2.7217012830079998E-3</c:v>
                </c:pt>
                <c:pt idx="1635">
                  <c:v>2.7491592336450002E-3</c:v>
                </c:pt>
                <c:pt idx="1636">
                  <c:v>2.7455259114500001E-3</c:v>
                </c:pt>
                <c:pt idx="1637">
                  <c:v>2.7242361102249998E-3</c:v>
                </c:pt>
                <c:pt idx="1638">
                  <c:v>2.7032333891839999E-3</c:v>
                </c:pt>
                <c:pt idx="1639">
                  <c:v>2.700231969357E-3</c:v>
                </c:pt>
                <c:pt idx="1640">
                  <c:v>2.7318759821360001E-3</c:v>
                </c:pt>
                <c:pt idx="1641">
                  <c:v>2.7657675091180001E-3</c:v>
                </c:pt>
                <c:pt idx="1642">
                  <c:v>2.779762260616E-3</c:v>
                </c:pt>
                <c:pt idx="1643">
                  <c:v>2.7630964759739998E-3</c:v>
                </c:pt>
                <c:pt idx="1644">
                  <c:v>2.7388194575909998E-3</c:v>
                </c:pt>
                <c:pt idx="1645">
                  <c:v>2.719317562878E-3</c:v>
                </c:pt>
                <c:pt idx="1646">
                  <c:v>2.7288745623080001E-3</c:v>
                </c:pt>
                <c:pt idx="1647">
                  <c:v>2.757890615612E-3</c:v>
                </c:pt>
                <c:pt idx="1648">
                  <c:v>2.785894321278E-3</c:v>
                </c:pt>
                <c:pt idx="1649">
                  <c:v>2.7872226200999998E-3</c:v>
                </c:pt>
                <c:pt idx="1650">
                  <c:v>2.7646403759720001E-3</c:v>
                </c:pt>
                <c:pt idx="1651">
                  <c:v>2.742424141616E-3</c:v>
                </c:pt>
                <c:pt idx="1652">
                  <c:v>2.7357174549249999E-3</c:v>
                </c:pt>
                <c:pt idx="1653">
                  <c:v>2.7602745685729999E-3</c:v>
                </c:pt>
                <c:pt idx="1654">
                  <c:v>2.7932112570849999E-3</c:v>
                </c:pt>
                <c:pt idx="1655">
                  <c:v>2.811549929902E-3</c:v>
                </c:pt>
                <c:pt idx="1656">
                  <c:v>2.7957458514720002E-3</c:v>
                </c:pt>
                <c:pt idx="1657">
                  <c:v>2.773450687528E-3</c:v>
                </c:pt>
                <c:pt idx="1658">
                  <c:v>2.7516579721120001E-3</c:v>
                </c:pt>
                <c:pt idx="1659">
                  <c:v>2.7597646694629998E-3</c:v>
                </c:pt>
                <c:pt idx="1660">
                  <c:v>2.7893192600460001E-3</c:v>
                </c:pt>
                <c:pt idx="1661">
                  <c:v>2.8197714127599998E-3</c:v>
                </c:pt>
                <c:pt idx="1662">
                  <c:v>2.8194412589069998E-3</c:v>
                </c:pt>
                <c:pt idx="1663">
                  <c:v>2.798086730763E-3</c:v>
                </c:pt>
                <c:pt idx="1664">
                  <c:v>2.7742835227399999E-3</c:v>
                </c:pt>
                <c:pt idx="1665">
                  <c:v>2.767318626866E-3</c:v>
                </c:pt>
                <c:pt idx="1666">
                  <c:v>2.7943672612309998E-3</c:v>
                </c:pt>
                <c:pt idx="1667">
                  <c:v>2.828524447978E-3</c:v>
                </c:pt>
                <c:pt idx="1668">
                  <c:v>2.8437755536290001E-3</c:v>
                </c:pt>
                <c:pt idx="1669">
                  <c:v>2.826355863363E-3</c:v>
                </c:pt>
                <c:pt idx="1670">
                  <c:v>2.8044269420209999E-3</c:v>
                </c:pt>
                <c:pt idx="1671">
                  <c:v>2.7846377342940001E-3</c:v>
                </c:pt>
                <c:pt idx="1672">
                  <c:v>2.7946329209949999E-3</c:v>
                </c:pt>
                <c:pt idx="1673">
                  <c:v>2.8264853171999999E-3</c:v>
                </c:pt>
                <c:pt idx="1674">
                  <c:v>2.8592350427060001E-3</c:v>
                </c:pt>
                <c:pt idx="1675">
                  <c:v>2.8521623462440002E-3</c:v>
                </c:pt>
                <c:pt idx="1676">
                  <c:v>2.8330264613029999E-3</c:v>
                </c:pt>
                <c:pt idx="1677">
                  <c:v>2.8115282766520001E-3</c:v>
                </c:pt>
                <c:pt idx="1678">
                  <c:v>2.809187630191E-3</c:v>
                </c:pt>
                <c:pt idx="1679">
                  <c:v>2.83654499799E-3</c:v>
                </c:pt>
                <c:pt idx="1680">
                  <c:v>2.8703862335529998E-3</c:v>
                </c:pt>
                <c:pt idx="1681">
                  <c:v>2.8790170326830002E-3</c:v>
                </c:pt>
                <c:pt idx="1682">
                  <c:v>2.860032021999E-3</c:v>
                </c:pt>
                <c:pt idx="1683">
                  <c:v>2.8388786595310001E-3</c:v>
                </c:pt>
                <c:pt idx="1684">
                  <c:v>2.8204177506270002E-3</c:v>
                </c:pt>
                <c:pt idx="1685">
                  <c:v>2.8394458349789999E-3</c:v>
                </c:pt>
                <c:pt idx="1686">
                  <c:v>2.873014193028E-3</c:v>
                </c:pt>
                <c:pt idx="1687">
                  <c:v>2.9029063880439999E-3</c:v>
                </c:pt>
                <c:pt idx="1688">
                  <c:v>2.8970113489779998E-3</c:v>
                </c:pt>
                <c:pt idx="1689">
                  <c:v>2.87438579835E-3</c:v>
                </c:pt>
                <c:pt idx="1690">
                  <c:v>2.8531174175439999E-3</c:v>
                </c:pt>
                <c:pt idx="1691">
                  <c:v>2.8571742586790002E-3</c:v>
                </c:pt>
                <c:pt idx="1692">
                  <c:v>2.8903477359559998E-3</c:v>
                </c:pt>
                <c:pt idx="1693">
                  <c:v>2.9247780330479999E-3</c:v>
                </c:pt>
                <c:pt idx="1694">
                  <c:v>2.9358286410570002E-3</c:v>
                </c:pt>
                <c:pt idx="1695">
                  <c:v>2.9152208007870001E-3</c:v>
                </c:pt>
                <c:pt idx="1696">
                  <c:v>2.8919130563739999E-3</c:v>
                </c:pt>
                <c:pt idx="1697">
                  <c:v>2.8707811143250002E-3</c:v>
                </c:pt>
                <c:pt idx="1698">
                  <c:v>2.8849409427489999E-3</c:v>
                </c:pt>
                <c:pt idx="1699">
                  <c:v>2.917094854638E-3</c:v>
                </c:pt>
                <c:pt idx="1700">
                  <c:v>2.9469439759849999E-3</c:v>
                </c:pt>
                <c:pt idx="1701">
                  <c:v>2.9426212422550002E-3</c:v>
                </c:pt>
                <c:pt idx="1702">
                  <c:v>2.9178631957620001E-3</c:v>
                </c:pt>
                <c:pt idx="1703">
                  <c:v>2.8902615886180001E-3</c:v>
                </c:pt>
                <c:pt idx="1704">
                  <c:v>2.8877987060699998E-3</c:v>
                </c:pt>
                <c:pt idx="1705">
                  <c:v>2.9145458247509999E-3</c:v>
                </c:pt>
                <c:pt idx="1706">
                  <c:v>2.94572324492E-3</c:v>
                </c:pt>
                <c:pt idx="1707">
                  <c:v>2.97061773017E-3</c:v>
                </c:pt>
                <c:pt idx="1708">
                  <c:v>2.9573554638769998E-3</c:v>
                </c:pt>
                <c:pt idx="1709">
                  <c:v>2.9333226848390001E-3</c:v>
                </c:pt>
                <c:pt idx="1710">
                  <c:v>2.9115371871739999E-3</c:v>
                </c:pt>
                <c:pt idx="1711">
                  <c:v>2.9216185212139999E-3</c:v>
                </c:pt>
                <c:pt idx="1712">
                  <c:v>2.9519773088400002E-3</c:v>
                </c:pt>
                <c:pt idx="1713">
                  <c:v>2.9865223914380002E-3</c:v>
                </c:pt>
                <c:pt idx="1714">
                  <c:v>2.9920081142339999E-3</c:v>
                </c:pt>
                <c:pt idx="1715">
                  <c:v>2.9722261242570002E-3</c:v>
                </c:pt>
                <c:pt idx="1716">
                  <c:v>2.9463120736180001E-3</c:v>
                </c:pt>
                <c:pt idx="1717">
                  <c:v>2.9305652715270001E-3</c:v>
                </c:pt>
                <c:pt idx="1718">
                  <c:v>2.9543396085500002E-3</c:v>
                </c:pt>
                <c:pt idx="1719">
                  <c:v>2.9863500967619999E-3</c:v>
                </c:pt>
                <c:pt idx="1720">
                  <c:v>3.0124939512460001E-3</c:v>
                </c:pt>
                <c:pt idx="1721">
                  <c:v>3.0019027180970001E-3</c:v>
                </c:pt>
                <c:pt idx="1722">
                  <c:v>2.97877471894E-3</c:v>
                </c:pt>
                <c:pt idx="1723">
                  <c:v>2.9533919878300002E-3</c:v>
                </c:pt>
                <c:pt idx="1724">
                  <c:v>2.9556681402030001E-3</c:v>
                </c:pt>
                <c:pt idx="1725">
                  <c:v>2.9836574103679998E-3</c:v>
                </c:pt>
                <c:pt idx="1726">
                  <c:v>3.0147845391180002E-3</c:v>
                </c:pt>
                <c:pt idx="1727">
                  <c:v>3.0236665625130001E-3</c:v>
                </c:pt>
                <c:pt idx="1728">
                  <c:v>3.0010771006349999E-3</c:v>
                </c:pt>
                <c:pt idx="1729">
                  <c:v>2.98117287457E-3</c:v>
                </c:pt>
                <c:pt idx="1730">
                  <c:v>2.9635664541269998E-3</c:v>
                </c:pt>
                <c:pt idx="1731">
                  <c:v>2.984181512147E-3</c:v>
                </c:pt>
                <c:pt idx="1732">
                  <c:v>3.0189491808410001E-3</c:v>
                </c:pt>
                <c:pt idx="1733">
                  <c:v>3.0483745504170001E-3</c:v>
                </c:pt>
                <c:pt idx="1734">
                  <c:v>3.0367420986290002E-3</c:v>
                </c:pt>
                <c:pt idx="1735">
                  <c:v>3.0174627900120001E-3</c:v>
                </c:pt>
                <c:pt idx="1736">
                  <c:v>2.9973720666019998E-3</c:v>
                </c:pt>
                <c:pt idx="1737">
                  <c:v>3.0003734864290001E-3</c:v>
                </c:pt>
                <c:pt idx="1738">
                  <c:v>3.0333171598610001E-3</c:v>
                </c:pt>
                <c:pt idx="1739">
                  <c:v>3.061471506953E-3</c:v>
                </c:pt>
                <c:pt idx="1740">
                  <c:v>3.0609401874240002E-3</c:v>
                </c:pt>
                <c:pt idx="1741">
                  <c:v>3.0399160459640001E-3</c:v>
                </c:pt>
                <c:pt idx="1742">
                  <c:v>3.0200765468180002E-3</c:v>
                </c:pt>
                <c:pt idx="1743">
                  <c:v>3.0034538358450001E-3</c:v>
                </c:pt>
                <c:pt idx="1744">
                  <c:v>3.0298919882629999E-3</c:v>
                </c:pt>
                <c:pt idx="1745">
                  <c:v>3.0619669705629999E-3</c:v>
                </c:pt>
                <c:pt idx="1746">
                  <c:v>3.0845422297720001E-3</c:v>
                </c:pt>
                <c:pt idx="1747">
                  <c:v>3.0643150676039998E-3</c:v>
                </c:pt>
                <c:pt idx="1748">
                  <c:v>3.0427593737840002E-3</c:v>
                </c:pt>
                <c:pt idx="1749">
                  <c:v>3.0258926562959998E-3</c:v>
                </c:pt>
                <c:pt idx="1750">
                  <c:v>3.0407416634259999E-3</c:v>
                </c:pt>
                <c:pt idx="1751">
                  <c:v>3.075178945437E-3</c:v>
                </c:pt>
                <c:pt idx="1752">
                  <c:v>3.1005688942969999E-3</c:v>
                </c:pt>
                <c:pt idx="1753">
                  <c:v>3.0939055141060001E-3</c:v>
                </c:pt>
                <c:pt idx="1754">
                  <c:v>3.0706338584419999E-3</c:v>
                </c:pt>
                <c:pt idx="1755">
                  <c:v>3.0515985563400001E-3</c:v>
                </c:pt>
                <c:pt idx="1756">
                  <c:v>3.0449421610679998E-3</c:v>
                </c:pt>
                <c:pt idx="1757">
                  <c:v>3.0779219232499998E-3</c:v>
                </c:pt>
                <c:pt idx="1758">
                  <c:v>3.1107650138439999E-3</c:v>
                </c:pt>
                <c:pt idx="1759">
                  <c:v>3.1170696020129999E-3</c:v>
                </c:pt>
                <c:pt idx="1760">
                  <c:v>3.0920959543440001E-3</c:v>
                </c:pt>
                <c:pt idx="1761">
                  <c:v>3.0712799634780002E-3</c:v>
                </c:pt>
                <c:pt idx="1762">
                  <c:v>3.059145063162E-3</c:v>
                </c:pt>
                <c:pt idx="1763">
                  <c:v>3.0803559347989998E-3</c:v>
                </c:pt>
                <c:pt idx="1764">
                  <c:v>3.1169545836750002E-3</c:v>
                </c:pt>
                <c:pt idx="1765">
                  <c:v>3.1374476384370001E-3</c:v>
                </c:pt>
                <c:pt idx="1766">
                  <c:v>3.1201068777590001E-3</c:v>
                </c:pt>
                <c:pt idx="1767">
                  <c:v>3.100834554061E-3</c:v>
                </c:pt>
                <c:pt idx="1768">
                  <c:v>3.0843410640950001E-3</c:v>
                </c:pt>
                <c:pt idx="1769">
                  <c:v>3.096009371802E-3</c:v>
                </c:pt>
                <c:pt idx="1770">
                  <c:v>3.136571496725E-3</c:v>
                </c:pt>
                <c:pt idx="1771">
                  <c:v>3.1688115559519998E-3</c:v>
                </c:pt>
                <c:pt idx="1772">
                  <c:v>3.163383109495E-3</c:v>
                </c:pt>
                <c:pt idx="1773">
                  <c:v>3.1447068322450001E-3</c:v>
                </c:pt>
                <c:pt idx="1774">
                  <c:v>3.1230794265870001E-3</c:v>
                </c:pt>
                <c:pt idx="1775">
                  <c:v>3.1171485316009999E-3</c:v>
                </c:pt>
                <c:pt idx="1776">
                  <c:v>3.1473564449700001E-3</c:v>
                </c:pt>
                <c:pt idx="1777">
                  <c:v>3.1818368006499998E-3</c:v>
                </c:pt>
                <c:pt idx="1778">
                  <c:v>3.1911283731459999E-3</c:v>
                </c:pt>
                <c:pt idx="1779">
                  <c:v>3.1667507719249999E-3</c:v>
                </c:pt>
                <c:pt idx="1780">
                  <c:v>3.1457194127140001E-3</c:v>
                </c:pt>
                <c:pt idx="1781">
                  <c:v>3.1293479260059999E-3</c:v>
                </c:pt>
                <c:pt idx="1782">
                  <c:v>3.1499054748560002E-3</c:v>
                </c:pt>
                <c:pt idx="1783">
                  <c:v>3.1838186550890001E-3</c:v>
                </c:pt>
                <c:pt idx="1784">
                  <c:v>3.2044479157779999E-3</c:v>
                </c:pt>
                <c:pt idx="1785">
                  <c:v>3.1864107586439998E-3</c:v>
                </c:pt>
                <c:pt idx="1786">
                  <c:v>3.1676483340560002E-3</c:v>
                </c:pt>
                <c:pt idx="1787">
                  <c:v>3.1490295659750002E-3</c:v>
                </c:pt>
                <c:pt idx="1788">
                  <c:v>3.1553052831440002E-3</c:v>
                </c:pt>
                <c:pt idx="1789">
                  <c:v>3.191250376403E-3</c:v>
                </c:pt>
                <c:pt idx="1790">
                  <c:v>3.221322083846E-3</c:v>
                </c:pt>
                <c:pt idx="1791">
                  <c:v>3.2141702249649999E-3</c:v>
                </c:pt>
                <c:pt idx="1792">
                  <c:v>3.1943668145690001E-3</c:v>
                </c:pt>
                <c:pt idx="1793">
                  <c:v>3.175101708621E-3</c:v>
                </c:pt>
                <c:pt idx="1794">
                  <c:v>3.170714480802E-3</c:v>
                </c:pt>
                <c:pt idx="1795">
                  <c:v>3.2014825847000001E-3</c:v>
                </c:pt>
                <c:pt idx="1796">
                  <c:v>3.2361855264749998E-3</c:v>
                </c:pt>
                <c:pt idx="1797">
                  <c:v>3.2481120433660001E-3</c:v>
                </c:pt>
                <c:pt idx="1798">
                  <c:v>3.2284951303150002E-3</c:v>
                </c:pt>
                <c:pt idx="1799">
                  <c:v>3.2088423613459999E-3</c:v>
                </c:pt>
                <c:pt idx="1800">
                  <c:v>3.193533746526E-3</c:v>
                </c:pt>
                <c:pt idx="1801">
                  <c:v>3.2142205163840001E-3</c:v>
                </c:pt>
                <c:pt idx="1802">
                  <c:v>3.247559303418E-3</c:v>
                </c:pt>
                <c:pt idx="1803">
                  <c:v>3.2705869525669999E-3</c:v>
                </c:pt>
                <c:pt idx="1804">
                  <c:v>3.2567644957449998E-3</c:v>
                </c:pt>
                <c:pt idx="1805">
                  <c:v>3.2355464063579999E-3</c:v>
                </c:pt>
                <c:pt idx="1806">
                  <c:v>3.212253097445E-3</c:v>
                </c:pt>
                <c:pt idx="1807">
                  <c:v>3.2112838234750001E-3</c:v>
                </c:pt>
                <c:pt idx="1808">
                  <c:v>3.2402209471909999E-3</c:v>
                </c:pt>
                <c:pt idx="1809">
                  <c:v>3.2703713513909998E-3</c:v>
                </c:pt>
                <c:pt idx="1810">
                  <c:v>3.2705366611480002E-3</c:v>
                </c:pt>
                <c:pt idx="1811">
                  <c:v>3.2491676975040002E-3</c:v>
                </c:pt>
                <c:pt idx="1812">
                  <c:v>3.2271740492430001E-3</c:v>
                </c:pt>
                <c:pt idx="1813">
                  <c:v>3.2153623178599999E-3</c:v>
                </c:pt>
                <c:pt idx="1814">
                  <c:v>3.238310804591E-3</c:v>
                </c:pt>
                <c:pt idx="1815">
                  <c:v>3.2752181869000001E-3</c:v>
                </c:pt>
                <c:pt idx="1816">
                  <c:v>3.3000695984810001E-3</c:v>
                </c:pt>
                <c:pt idx="1817">
                  <c:v>3.289026208222E-3</c:v>
                </c:pt>
                <c:pt idx="1818">
                  <c:v>3.270055400208E-3</c:v>
                </c:pt>
                <c:pt idx="1819">
                  <c:v>3.2513791229580001E-3</c:v>
                </c:pt>
                <c:pt idx="1820">
                  <c:v>3.2623365987090001E-3</c:v>
                </c:pt>
                <c:pt idx="1821">
                  <c:v>3.294253489003E-3</c:v>
                </c:pt>
                <c:pt idx="1822">
                  <c:v>3.3263929653909998E-3</c:v>
                </c:pt>
                <c:pt idx="1823">
                  <c:v>3.3231761772190001E-3</c:v>
                </c:pt>
                <c:pt idx="1824">
                  <c:v>3.3059217967089998E-3</c:v>
                </c:pt>
                <c:pt idx="1825">
                  <c:v>3.282247809693E-3</c:v>
                </c:pt>
                <c:pt idx="1826">
                  <c:v>3.271620720625E-3</c:v>
                </c:pt>
                <c:pt idx="1827">
                  <c:v>3.2965727150439999E-3</c:v>
                </c:pt>
                <c:pt idx="1828">
                  <c:v>3.3293585292990002E-3</c:v>
                </c:pt>
                <c:pt idx="1829">
                  <c:v>3.3479055855419998E-3</c:v>
                </c:pt>
                <c:pt idx="1830">
                  <c:v>3.3298684284089998E-3</c:v>
                </c:pt>
                <c:pt idx="1831">
                  <c:v>3.3120608422909999E-3</c:v>
                </c:pt>
                <c:pt idx="1832">
                  <c:v>3.292874898762E-3</c:v>
                </c:pt>
                <c:pt idx="1833">
                  <c:v>3.3107039052990002E-3</c:v>
                </c:pt>
                <c:pt idx="1834">
                  <c:v>3.344616852701E-3</c:v>
                </c:pt>
                <c:pt idx="1835">
                  <c:v>3.3772950991989999E-3</c:v>
                </c:pt>
                <c:pt idx="1836">
                  <c:v>3.366825869307E-3</c:v>
                </c:pt>
                <c:pt idx="1837">
                  <c:v>3.3454427029939999E-3</c:v>
                </c:pt>
                <c:pt idx="1838">
                  <c:v>3.3255098387600002E-3</c:v>
                </c:pt>
                <c:pt idx="1839">
                  <c:v>3.3197798766199998E-3</c:v>
                </c:pt>
                <c:pt idx="1840">
                  <c:v>3.3513163216409999E-3</c:v>
                </c:pt>
                <c:pt idx="1841">
                  <c:v>3.3835419453679999E-3</c:v>
                </c:pt>
                <c:pt idx="1842">
                  <c:v>3.3905573654920002E-3</c:v>
                </c:pt>
                <c:pt idx="1843">
                  <c:v>3.3693462610239998E-3</c:v>
                </c:pt>
                <c:pt idx="1844">
                  <c:v>3.3485447056590002E-3</c:v>
                </c:pt>
                <c:pt idx="1845">
                  <c:v>3.3292509615419998E-3</c:v>
                </c:pt>
                <c:pt idx="1846">
                  <c:v>3.3536714036019998E-3</c:v>
                </c:pt>
                <c:pt idx="1847">
                  <c:v>3.3881086856129999E-3</c:v>
                </c:pt>
                <c:pt idx="1848">
                  <c:v>3.4145542886109999E-3</c:v>
                </c:pt>
                <c:pt idx="1849">
                  <c:v>3.3998845610770001E-3</c:v>
                </c:pt>
                <c:pt idx="1850">
                  <c:v>3.3793342299759999E-3</c:v>
                </c:pt>
                <c:pt idx="1851">
                  <c:v>3.3597389701749999E-3</c:v>
                </c:pt>
                <c:pt idx="1852">
                  <c:v>3.3651171252130001E-3</c:v>
                </c:pt>
                <c:pt idx="1853">
                  <c:v>3.397220745683E-3</c:v>
                </c:pt>
                <c:pt idx="1854">
                  <c:v>3.4261147957300002E-3</c:v>
                </c:pt>
                <c:pt idx="1855">
                  <c:v>3.4280391409990001E-3</c:v>
                </c:pt>
                <c:pt idx="1856">
                  <c:v>3.4061747137459999E-3</c:v>
                </c:pt>
                <c:pt idx="1857">
                  <c:v>3.3847985323520002E-3</c:v>
                </c:pt>
                <c:pt idx="1858">
                  <c:v>3.3721323125060002E-3</c:v>
                </c:pt>
                <c:pt idx="1859">
                  <c:v>3.4015648998319999E-3</c:v>
                </c:pt>
                <c:pt idx="1860">
                  <c:v>3.434020327404E-3</c:v>
                </c:pt>
                <c:pt idx="1861">
                  <c:v>3.4560498315840001E-3</c:v>
                </c:pt>
                <c:pt idx="1862">
                  <c:v>3.4412080422040001E-3</c:v>
                </c:pt>
                <c:pt idx="1863">
                  <c:v>3.419759916142E-3</c:v>
                </c:pt>
                <c:pt idx="1864">
                  <c:v>3.4012272953990001E-3</c:v>
                </c:pt>
                <c:pt idx="1865">
                  <c:v>3.4123281948270001E-3</c:v>
                </c:pt>
                <c:pt idx="1866">
                  <c:v>3.4433836117390001E-3</c:v>
                </c:pt>
                <c:pt idx="1867">
                  <c:v>3.4731966443359999E-3</c:v>
                </c:pt>
                <c:pt idx="1868">
                  <c:v>3.4710424952210002E-3</c:v>
                </c:pt>
                <c:pt idx="1869">
                  <c:v>3.4498244058339999E-3</c:v>
                </c:pt>
                <c:pt idx="1870">
                  <c:v>3.426904557273E-3</c:v>
                </c:pt>
                <c:pt idx="1871">
                  <c:v>3.415480488911E-3</c:v>
                </c:pt>
                <c:pt idx="1872">
                  <c:v>3.4413442481309999E-3</c:v>
                </c:pt>
                <c:pt idx="1873">
                  <c:v>3.4762842115009999E-3</c:v>
                </c:pt>
                <c:pt idx="1874">
                  <c:v>3.4979043994099999E-3</c:v>
                </c:pt>
                <c:pt idx="1875">
                  <c:v>3.481080755591E-3</c:v>
                </c:pt>
                <c:pt idx="1876">
                  <c:v>3.4600924700499999E-3</c:v>
                </c:pt>
                <c:pt idx="1877">
                  <c:v>3.440870437771E-3</c:v>
                </c:pt>
                <c:pt idx="1878">
                  <c:v>3.4529839176679999E-3</c:v>
                </c:pt>
                <c:pt idx="1879">
                  <c:v>3.4817485138770002E-3</c:v>
                </c:pt>
                <c:pt idx="1880">
                  <c:v>3.5131629556419998E-3</c:v>
                </c:pt>
                <c:pt idx="1881">
                  <c:v>3.516882425174E-3</c:v>
                </c:pt>
                <c:pt idx="1882">
                  <c:v>3.4967269748450002E-3</c:v>
                </c:pt>
                <c:pt idx="1883">
                  <c:v>3.4708343446249999E-3</c:v>
                </c:pt>
                <c:pt idx="1884">
                  <c:v>3.4604084212330002E-3</c:v>
                </c:pt>
                <c:pt idx="1885">
                  <c:v>3.4876507706940001E-3</c:v>
                </c:pt>
                <c:pt idx="1886">
                  <c:v>3.521305508912E-3</c:v>
                </c:pt>
                <c:pt idx="1887">
                  <c:v>3.548124339432E-3</c:v>
                </c:pt>
                <c:pt idx="1888">
                  <c:v>3.5341656766830001E-3</c:v>
                </c:pt>
                <c:pt idx="1889">
                  <c:v>3.5128039307889998E-3</c:v>
                </c:pt>
                <c:pt idx="1890">
                  <c:v>3.489819355309E-3</c:v>
                </c:pt>
                <c:pt idx="1891">
                  <c:v>3.496030345559E-3</c:v>
                </c:pt>
                <c:pt idx="1892">
                  <c:v>3.5254845861350001E-3</c:v>
                </c:pt>
                <c:pt idx="1893">
                  <c:v>3.559074597433E-3</c:v>
                </c:pt>
                <c:pt idx="1894">
                  <c:v>3.5674828104669998E-3</c:v>
                </c:pt>
                <c:pt idx="1895">
                  <c:v>3.5460852086539999E-3</c:v>
                </c:pt>
                <c:pt idx="1896">
                  <c:v>3.5228491760790001E-3</c:v>
                </c:pt>
                <c:pt idx="1897">
                  <c:v>3.5059249494219999E-3</c:v>
                </c:pt>
                <c:pt idx="1898">
                  <c:v>3.5298860166220001E-3</c:v>
                </c:pt>
                <c:pt idx="1899">
                  <c:v>3.561982652172E-3</c:v>
                </c:pt>
                <c:pt idx="1900">
                  <c:v>3.5908764693890001E-3</c:v>
                </c:pt>
                <c:pt idx="1901">
                  <c:v>3.581800498068E-3</c:v>
                </c:pt>
                <c:pt idx="1902">
                  <c:v>3.5586794838309999E-3</c:v>
                </c:pt>
                <c:pt idx="1903">
                  <c:v>3.5376984160389998E-3</c:v>
                </c:pt>
                <c:pt idx="1904">
                  <c:v>3.5370879340919999E-3</c:v>
                </c:pt>
                <c:pt idx="1905">
                  <c:v>3.5677556879820001E-3</c:v>
                </c:pt>
                <c:pt idx="1906">
                  <c:v>3.6007137969139998E-3</c:v>
                </c:pt>
                <c:pt idx="1907">
                  <c:v>3.6119725555179998E-3</c:v>
                </c:pt>
                <c:pt idx="1908">
                  <c:v>3.5903740208599998E-3</c:v>
                </c:pt>
                <c:pt idx="1909">
                  <c:v>3.5685095936059999E-3</c:v>
                </c:pt>
                <c:pt idx="1910">
                  <c:v>3.54917277582E-3</c:v>
                </c:pt>
                <c:pt idx="1911">
                  <c:v>3.5663482267410001E-3</c:v>
                </c:pt>
                <c:pt idx="1912">
                  <c:v>3.5964772105219998E-3</c:v>
                </c:pt>
                <c:pt idx="1913">
                  <c:v>3.6249116528780001E-3</c:v>
                </c:pt>
                <c:pt idx="1914">
                  <c:v>3.621996380389E-3</c:v>
                </c:pt>
                <c:pt idx="1915">
                  <c:v>3.6003116983920002E-3</c:v>
                </c:pt>
                <c:pt idx="1916">
                  <c:v>3.5775569267570001E-3</c:v>
                </c:pt>
                <c:pt idx="1917">
                  <c:v>3.5746630746870001E-3</c:v>
                </c:pt>
                <c:pt idx="1918">
                  <c:v>3.6051368806510001E-3</c:v>
                </c:pt>
                <c:pt idx="1919">
                  <c:v>3.6353447940199999E-3</c:v>
                </c:pt>
                <c:pt idx="1920">
                  <c:v>3.6517018452289999E-3</c:v>
                </c:pt>
                <c:pt idx="1921">
                  <c:v>3.6333056632429999E-3</c:v>
                </c:pt>
                <c:pt idx="1922">
                  <c:v>3.6132938694210001E-3</c:v>
                </c:pt>
                <c:pt idx="1923">
                  <c:v>3.5943950060760002E-3</c:v>
                </c:pt>
                <c:pt idx="1924">
                  <c:v>3.6080377176400001E-3</c:v>
                </c:pt>
                <c:pt idx="1925">
                  <c:v>3.6392437759790001E-3</c:v>
                </c:pt>
                <c:pt idx="1926">
                  <c:v>3.6663282662629999E-3</c:v>
                </c:pt>
                <c:pt idx="1927">
                  <c:v>3.6640379112209999E-3</c:v>
                </c:pt>
                <c:pt idx="1928">
                  <c:v>3.641333431005E-3</c:v>
                </c:pt>
                <c:pt idx="1929">
                  <c:v>3.6206035874779999E-3</c:v>
                </c:pt>
                <c:pt idx="1930">
                  <c:v>3.6164172925060001E-3</c:v>
                </c:pt>
                <c:pt idx="1931">
                  <c:v>3.6470561753959999E-3</c:v>
                </c:pt>
                <c:pt idx="1932">
                  <c:v>3.6798275541509999E-3</c:v>
                </c:pt>
                <c:pt idx="1933">
                  <c:v>3.7004712503399999E-3</c:v>
                </c:pt>
                <c:pt idx="1934">
                  <c:v>3.682261798531E-3</c:v>
                </c:pt>
                <c:pt idx="1935">
                  <c:v>3.658279078081E-3</c:v>
                </c:pt>
                <c:pt idx="1936">
                  <c:v>3.6396530922499998E-3</c:v>
                </c:pt>
                <c:pt idx="1937">
                  <c:v>3.6537984851750002E-3</c:v>
                </c:pt>
                <c:pt idx="1938">
                  <c:v>3.6871731281280001E-3</c:v>
                </c:pt>
                <c:pt idx="1939">
                  <c:v>3.7157295737420002E-3</c:v>
                </c:pt>
                <c:pt idx="1940">
                  <c:v>3.7190038710829998E-3</c:v>
                </c:pt>
                <c:pt idx="1941">
                  <c:v>3.6966225598009999E-3</c:v>
                </c:pt>
                <c:pt idx="1942">
                  <c:v>3.6730635911229998E-3</c:v>
                </c:pt>
                <c:pt idx="1943">
                  <c:v>3.6621349863710001E-3</c:v>
                </c:pt>
                <c:pt idx="1944">
                  <c:v>3.689995035529E-3</c:v>
                </c:pt>
                <c:pt idx="1945">
                  <c:v>3.7219622172420001E-3</c:v>
                </c:pt>
                <c:pt idx="1946">
                  <c:v>3.7494273856280001E-3</c:v>
                </c:pt>
                <c:pt idx="1947">
                  <c:v>3.7360000424090001E-3</c:v>
                </c:pt>
                <c:pt idx="1948">
                  <c:v>3.7124338559809998E-3</c:v>
                </c:pt>
                <c:pt idx="1949">
                  <c:v>3.69137362577E-3</c:v>
                </c:pt>
                <c:pt idx="1950">
                  <c:v>3.6975559778510002E-3</c:v>
                </c:pt>
                <c:pt idx="1951">
                  <c:v>3.7263638805599998E-3</c:v>
                </c:pt>
                <c:pt idx="1952">
                  <c:v>3.760197898373E-3</c:v>
                </c:pt>
                <c:pt idx="1953">
                  <c:v>3.7726415321229999E-3</c:v>
                </c:pt>
                <c:pt idx="1954">
                  <c:v>3.7532402202490002E-3</c:v>
                </c:pt>
                <c:pt idx="1955">
                  <c:v>3.7300761323419999E-3</c:v>
                </c:pt>
                <c:pt idx="1956">
                  <c:v>3.7123691290619999E-3</c:v>
                </c:pt>
                <c:pt idx="1957">
                  <c:v>3.7336016539479999E-3</c:v>
                </c:pt>
                <c:pt idx="1958">
                  <c:v>3.7647073622790002E-3</c:v>
                </c:pt>
                <c:pt idx="1959">
                  <c:v>3.7964519578960001E-3</c:v>
                </c:pt>
                <c:pt idx="1960">
                  <c:v>3.7944701034579999E-3</c:v>
                </c:pt>
                <c:pt idx="1961">
                  <c:v>3.7741926498709999E-3</c:v>
                </c:pt>
                <c:pt idx="1962">
                  <c:v>3.7504828069360001E-3</c:v>
                </c:pt>
                <c:pt idx="1963">
                  <c:v>3.7453775294129998E-3</c:v>
                </c:pt>
                <c:pt idx="1964">
                  <c:v>3.773804754019E-3</c:v>
                </c:pt>
                <c:pt idx="1965">
                  <c:v>3.8069065194580001E-3</c:v>
                </c:pt>
                <c:pt idx="1966">
                  <c:v>3.8222726434469999E-3</c:v>
                </c:pt>
                <c:pt idx="1967">
                  <c:v>3.8030650466680002E-3</c:v>
                </c:pt>
                <c:pt idx="1968">
                  <c:v>3.7797861732539999E-3</c:v>
                </c:pt>
                <c:pt idx="1969">
                  <c:v>3.7579003255809999E-3</c:v>
                </c:pt>
                <c:pt idx="1970">
                  <c:v>3.7714641075579998E-3</c:v>
                </c:pt>
                <c:pt idx="1971">
                  <c:v>3.8027993869040001E-3</c:v>
                </c:pt>
                <c:pt idx="1972">
                  <c:v>3.8354990538210002E-3</c:v>
                </c:pt>
                <c:pt idx="1973">
                  <c:v>3.835563547909E-3</c:v>
                </c:pt>
                <c:pt idx="1974">
                  <c:v>3.8143885321919998E-3</c:v>
                </c:pt>
                <c:pt idx="1975">
                  <c:v>3.794197225943E-3</c:v>
                </c:pt>
                <c:pt idx="1976">
                  <c:v>3.789687994868E-3</c:v>
                </c:pt>
                <c:pt idx="1977">
                  <c:v>3.8201257120819999E-3</c:v>
                </c:pt>
                <c:pt idx="1978">
                  <c:v>3.8542973343280002E-3</c:v>
                </c:pt>
                <c:pt idx="1979">
                  <c:v>3.8715950213370001E-3</c:v>
                </c:pt>
                <c:pt idx="1980">
                  <c:v>3.850039327517E-3</c:v>
                </c:pt>
                <c:pt idx="1981">
                  <c:v>3.826631233096E-3</c:v>
                </c:pt>
                <c:pt idx="1982">
                  <c:v>3.8041851948950002E-3</c:v>
                </c:pt>
                <c:pt idx="1983">
                  <c:v>3.8155734073370001E-3</c:v>
                </c:pt>
                <c:pt idx="1984">
                  <c:v>3.8488616701219999E-3</c:v>
                </c:pt>
                <c:pt idx="1985">
                  <c:v>3.8784595672039998E-3</c:v>
                </c:pt>
                <c:pt idx="1986">
                  <c:v>3.874697024003E-3</c:v>
                </c:pt>
                <c:pt idx="1987">
                  <c:v>3.8527750875799998E-3</c:v>
                </c:pt>
                <c:pt idx="1988">
                  <c:v>3.8320810999720001E-3</c:v>
                </c:pt>
                <c:pt idx="1989">
                  <c:v>3.8263869937510001E-3</c:v>
                </c:pt>
                <c:pt idx="1990">
                  <c:v>3.8588568568230001E-3</c:v>
                </c:pt>
                <c:pt idx="1991">
                  <c:v>3.8947446737440002E-3</c:v>
                </c:pt>
                <c:pt idx="1992">
                  <c:v>3.9152088575070002E-3</c:v>
                </c:pt>
                <c:pt idx="1993">
                  <c:v>3.8978322409090002E-3</c:v>
                </c:pt>
                <c:pt idx="1994">
                  <c:v>3.875687718391E-3</c:v>
                </c:pt>
                <c:pt idx="1995">
                  <c:v>3.8560207467530001E-3</c:v>
                </c:pt>
                <c:pt idx="1996">
                  <c:v>3.8709486834700001E-3</c:v>
                </c:pt>
                <c:pt idx="1997">
                  <c:v>3.9037561509759999E-3</c:v>
                </c:pt>
                <c:pt idx="1998">
                  <c:v>3.9328080601989997E-3</c:v>
                </c:pt>
                <c:pt idx="1999">
                  <c:v>3.9293686859310003E-3</c:v>
                </c:pt>
                <c:pt idx="2000">
                  <c:v>3.906491678208E-3</c:v>
                </c:pt>
                <c:pt idx="2001">
                  <c:v>3.8875569589440001E-3</c:v>
                </c:pt>
                <c:pt idx="2002">
                  <c:v>3.8818414323029998E-3</c:v>
                </c:pt>
                <c:pt idx="2003">
                  <c:v>3.9146989583970001E-3</c:v>
                </c:pt>
                <c:pt idx="2004">
                  <c:v>3.9471043273809998E-3</c:v>
                </c:pt>
                <c:pt idx="2005">
                  <c:v>3.9682863280179996E-3</c:v>
                </c:pt>
                <c:pt idx="2006">
                  <c:v>3.950385842472E-3</c:v>
                </c:pt>
                <c:pt idx="2007">
                  <c:v>3.929778002203E-3</c:v>
                </c:pt>
                <c:pt idx="2008">
                  <c:v>3.9137294515969997E-3</c:v>
                </c:pt>
                <c:pt idx="2009">
                  <c:v>3.9299647323789997E-3</c:v>
                </c:pt>
                <c:pt idx="2010">
                  <c:v>3.9643370546400001E-3</c:v>
                </c:pt>
                <c:pt idx="2011">
                  <c:v>3.9912350475789999E-3</c:v>
                </c:pt>
                <c:pt idx="2012">
                  <c:v>3.9848731830720002E-3</c:v>
                </c:pt>
                <c:pt idx="2013">
                  <c:v>3.9619244635109999E-3</c:v>
                </c:pt>
                <c:pt idx="2014">
                  <c:v>3.9414819329980002E-3</c:v>
                </c:pt>
                <c:pt idx="2015">
                  <c:v>3.9338418282569999E-3</c:v>
                </c:pt>
                <c:pt idx="2016">
                  <c:v>3.9625349454580003E-3</c:v>
                </c:pt>
                <c:pt idx="2017">
                  <c:v>3.9976183325049998E-3</c:v>
                </c:pt>
                <c:pt idx="2018">
                  <c:v>4.0156627073880003E-3</c:v>
                </c:pt>
                <c:pt idx="2019">
                  <c:v>3.9990474469959996E-3</c:v>
                </c:pt>
                <c:pt idx="2020">
                  <c:v>3.9761993102729997E-3</c:v>
                </c:pt>
                <c:pt idx="2021">
                  <c:v>3.9605819620190004E-3</c:v>
                </c:pt>
                <c:pt idx="2022">
                  <c:v>3.9799045771359998E-3</c:v>
                </c:pt>
                <c:pt idx="2023">
                  <c:v>4.0122307837010002E-3</c:v>
                </c:pt>
                <c:pt idx="2024">
                  <c:v>4.0437597781419997E-3</c:v>
                </c:pt>
                <c:pt idx="2025">
                  <c:v>4.0410957299169999E-3</c:v>
                </c:pt>
                <c:pt idx="2026">
                  <c:v>4.0190378203990001E-3</c:v>
                </c:pt>
                <c:pt idx="2027">
                  <c:v>3.9957156404849996E-3</c:v>
                </c:pt>
                <c:pt idx="2028">
                  <c:v>3.9893896318970003E-3</c:v>
                </c:pt>
                <c:pt idx="2029">
                  <c:v>4.0189442224799997E-3</c:v>
                </c:pt>
                <c:pt idx="2030">
                  <c:v>4.0542143397029997E-3</c:v>
                </c:pt>
                <c:pt idx="2031">
                  <c:v>4.06540883705E-3</c:v>
                </c:pt>
                <c:pt idx="2032">
                  <c:v>4.045389592648E-3</c:v>
                </c:pt>
                <c:pt idx="2033">
                  <c:v>4.0249829180539999E-3</c:v>
                </c:pt>
                <c:pt idx="2034">
                  <c:v>4.0055168792609997E-3</c:v>
                </c:pt>
                <c:pt idx="2035">
                  <c:v>4.021278116852E-3</c:v>
                </c:pt>
                <c:pt idx="2036">
                  <c:v>4.0567419491709996E-3</c:v>
                </c:pt>
                <c:pt idx="2037">
                  <c:v>4.0873521938920004E-3</c:v>
                </c:pt>
                <c:pt idx="2038">
                  <c:v>4.0789870545270002E-3</c:v>
                </c:pt>
                <c:pt idx="2039">
                  <c:v>4.0597938932479998E-3</c:v>
                </c:pt>
                <c:pt idx="2040">
                  <c:v>4.0369527414439998E-3</c:v>
                </c:pt>
                <c:pt idx="2041">
                  <c:v>4.0373550727960004E-3</c:v>
                </c:pt>
                <c:pt idx="2042">
                  <c:v>4.0701837278899998E-3</c:v>
                </c:pt>
                <c:pt idx="2043">
                  <c:v>4.1051669977610001E-3</c:v>
                </c:pt>
                <c:pt idx="2044">
                  <c:v>4.116856493056E-3</c:v>
                </c:pt>
                <c:pt idx="2045">
                  <c:v>4.0977280586959996E-3</c:v>
                </c:pt>
                <c:pt idx="2046">
                  <c:v>4.07977681607E-3</c:v>
                </c:pt>
                <c:pt idx="2047">
                  <c:v>4.0629887953399996E-3</c:v>
                </c:pt>
                <c:pt idx="2048">
                  <c:v>4.0823617018759997E-3</c:v>
                </c:pt>
                <c:pt idx="2049">
                  <c:v>4.117366392165E-3</c:v>
                </c:pt>
                <c:pt idx="2050">
                  <c:v>4.14827093482E-3</c:v>
                </c:pt>
                <c:pt idx="2051">
                  <c:v>4.1394247673450001E-3</c:v>
                </c:pt>
                <c:pt idx="2052">
                  <c:v>4.1157724335790001E-3</c:v>
                </c:pt>
                <c:pt idx="2053">
                  <c:v>4.0930607356130001E-3</c:v>
                </c:pt>
                <c:pt idx="2054">
                  <c:v>4.0948484092949997E-3</c:v>
                </c:pt>
                <c:pt idx="2055">
                  <c:v>4.1269953362639998E-3</c:v>
                </c:pt>
                <c:pt idx="2056">
                  <c:v>4.1597522795200001E-3</c:v>
                </c:pt>
                <c:pt idx="2057">
                  <c:v>4.1701425798240004E-3</c:v>
                </c:pt>
                <c:pt idx="2058">
                  <c:v>4.1518681682650004E-3</c:v>
                </c:pt>
                <c:pt idx="2059">
                  <c:v>4.1275192052129999E-3</c:v>
                </c:pt>
                <c:pt idx="2060">
                  <c:v>4.1109612211589997E-3</c:v>
                </c:pt>
                <c:pt idx="2061">
                  <c:v>4.1318852454420001E-3</c:v>
                </c:pt>
                <c:pt idx="2062">
                  <c:v>4.1664442978800002E-3</c:v>
                </c:pt>
                <c:pt idx="2063">
                  <c:v>4.1969539597629998E-3</c:v>
                </c:pt>
                <c:pt idx="2064">
                  <c:v>4.1894791647789998E-3</c:v>
                </c:pt>
                <c:pt idx="2065">
                  <c:v>4.1668033227320002E-3</c:v>
                </c:pt>
                <c:pt idx="2066">
                  <c:v>4.146109335124E-3</c:v>
                </c:pt>
                <c:pt idx="2067">
                  <c:v>4.1488953866060004E-3</c:v>
                </c:pt>
                <c:pt idx="2068">
                  <c:v>4.181430209428E-3</c:v>
                </c:pt>
                <c:pt idx="2069">
                  <c:v>4.2145675979550004E-3</c:v>
                </c:pt>
                <c:pt idx="2070">
                  <c:v>4.2325402610000002E-3</c:v>
                </c:pt>
                <c:pt idx="2071">
                  <c:v>4.2122770100829999E-3</c:v>
                </c:pt>
                <c:pt idx="2072">
                  <c:v>4.1901827789840003E-3</c:v>
                </c:pt>
                <c:pt idx="2073">
                  <c:v>4.1695320978759999E-3</c:v>
                </c:pt>
                <c:pt idx="2074">
                  <c:v>4.1883951053019999E-3</c:v>
                </c:pt>
                <c:pt idx="2075">
                  <c:v>4.2204409837720003E-3</c:v>
                </c:pt>
                <c:pt idx="2076">
                  <c:v>4.248057026416E-3</c:v>
                </c:pt>
                <c:pt idx="2077">
                  <c:v>4.2445673607289999E-3</c:v>
                </c:pt>
                <c:pt idx="2078">
                  <c:v>4.2189764790240003E-3</c:v>
                </c:pt>
                <c:pt idx="2079">
                  <c:v>4.1940100491050002E-3</c:v>
                </c:pt>
                <c:pt idx="2080">
                  <c:v>4.1857883334159999E-3</c:v>
                </c:pt>
                <c:pt idx="2081">
                  <c:v>4.215465392917E-3</c:v>
                </c:pt>
                <c:pt idx="2082">
                  <c:v>4.2475904338059997E-3</c:v>
                </c:pt>
                <c:pt idx="2083">
                  <c:v>4.2706108652059999E-3</c:v>
                </c:pt>
                <c:pt idx="2084">
                  <c:v>4.2569176293910001E-3</c:v>
                </c:pt>
                <c:pt idx="2085">
                  <c:v>4.2344215326010001E-3</c:v>
                </c:pt>
                <c:pt idx="2086">
                  <c:v>4.2135263793170001E-3</c:v>
                </c:pt>
                <c:pt idx="2087">
                  <c:v>4.2230547405780004E-3</c:v>
                </c:pt>
                <c:pt idx="2088">
                  <c:v>4.2587057687339998E-3</c:v>
                </c:pt>
                <c:pt idx="2089">
                  <c:v>4.2904862202699998E-3</c:v>
                </c:pt>
                <c:pt idx="2090">
                  <c:v>4.3076830916109997E-3</c:v>
                </c:pt>
                <c:pt idx="2091">
                  <c:v>4.2888848111029996E-3</c:v>
                </c:pt>
                <c:pt idx="2092">
                  <c:v>4.261542111635E-3</c:v>
                </c:pt>
                <c:pt idx="2093">
                  <c:v>4.2452281340960001E-3</c:v>
                </c:pt>
                <c:pt idx="2094">
                  <c:v>4.2640264146030001E-3</c:v>
                </c:pt>
                <c:pt idx="2095">
                  <c:v>4.293709993362E-3</c:v>
                </c:pt>
                <c:pt idx="2096">
                  <c:v>4.323961213231E-3</c:v>
                </c:pt>
                <c:pt idx="2097">
                  <c:v>4.3379846028980002E-3</c:v>
                </c:pt>
                <c:pt idx="2098">
                  <c:v>4.3102609924970002E-3</c:v>
                </c:pt>
                <c:pt idx="2099">
                  <c:v>4.2846626602110003E-3</c:v>
                </c:pt>
                <c:pt idx="2100">
                  <c:v>4.2711491696540002E-3</c:v>
                </c:pt>
                <c:pt idx="2101">
                  <c:v>4.2945644818249999E-3</c:v>
                </c:pt>
                <c:pt idx="2102">
                  <c:v>4.3246722780169999E-3</c:v>
                </c:pt>
                <c:pt idx="2103">
                  <c:v>4.354499746114E-3</c:v>
                </c:pt>
                <c:pt idx="2104">
                  <c:v>4.3559428304429998E-3</c:v>
                </c:pt>
                <c:pt idx="2105">
                  <c:v>4.3306751176709997E-3</c:v>
                </c:pt>
                <c:pt idx="2106">
                  <c:v>4.3023913167419998E-3</c:v>
                </c:pt>
                <c:pt idx="2107">
                  <c:v>4.2924894951280003E-3</c:v>
                </c:pt>
                <c:pt idx="2108">
                  <c:v>4.321275744587E-3</c:v>
                </c:pt>
                <c:pt idx="2109">
                  <c:v>4.350292030722E-3</c:v>
                </c:pt>
                <c:pt idx="2110">
                  <c:v>4.3776133097710003E-3</c:v>
                </c:pt>
                <c:pt idx="2111">
                  <c:v>4.3768882751460004E-3</c:v>
                </c:pt>
                <c:pt idx="2112">
                  <c:v>4.3517639860510002E-3</c:v>
                </c:pt>
                <c:pt idx="2113">
                  <c:v>4.3276231735940003E-3</c:v>
                </c:pt>
                <c:pt idx="2114">
                  <c:v>4.3308399617669998E-3</c:v>
                </c:pt>
                <c:pt idx="2115">
                  <c:v>4.3592746369539997E-3</c:v>
                </c:pt>
                <c:pt idx="2116">
                  <c:v>4.3904879130419999E-3</c:v>
                </c:pt>
                <c:pt idx="2117">
                  <c:v>4.4165314175189999E-3</c:v>
                </c:pt>
                <c:pt idx="2118">
                  <c:v>4.4079362414780002E-3</c:v>
                </c:pt>
                <c:pt idx="2119">
                  <c:v>4.3813255615530004E-3</c:v>
                </c:pt>
                <c:pt idx="2120">
                  <c:v>4.3588797561820002E-3</c:v>
                </c:pt>
                <c:pt idx="2121">
                  <c:v>4.363144747913E-3</c:v>
                </c:pt>
                <c:pt idx="2122">
                  <c:v>4.390933085233E-3</c:v>
                </c:pt>
                <c:pt idx="2123">
                  <c:v>4.4182259589430001E-3</c:v>
                </c:pt>
                <c:pt idx="2124">
                  <c:v>4.4391565024850003E-3</c:v>
                </c:pt>
                <c:pt idx="2125">
                  <c:v>4.4237044639889997E-3</c:v>
                </c:pt>
                <c:pt idx="2126">
                  <c:v>4.3981564231220004E-3</c:v>
                </c:pt>
                <c:pt idx="2127">
                  <c:v>4.3760049156840002E-3</c:v>
                </c:pt>
                <c:pt idx="2128">
                  <c:v>4.3891021050509998E-3</c:v>
                </c:pt>
                <c:pt idx="2129">
                  <c:v>4.423288162798E-3</c:v>
                </c:pt>
                <c:pt idx="2130">
                  <c:v>4.4540343806150004E-3</c:v>
                </c:pt>
                <c:pt idx="2131">
                  <c:v>4.4686612673100002E-3</c:v>
                </c:pt>
                <c:pt idx="2132">
                  <c:v>4.447615239769E-3</c:v>
                </c:pt>
                <c:pt idx="2133">
                  <c:v>4.425556864589E-3</c:v>
                </c:pt>
                <c:pt idx="2134">
                  <c:v>4.407634492964E-3</c:v>
                </c:pt>
                <c:pt idx="2135">
                  <c:v>4.4277827255429997E-3</c:v>
                </c:pt>
                <c:pt idx="2136">
                  <c:v>4.4585224241020004E-3</c:v>
                </c:pt>
                <c:pt idx="2137">
                  <c:v>4.4878972694280001E-3</c:v>
                </c:pt>
                <c:pt idx="2138">
                  <c:v>4.4917818158859996E-3</c:v>
                </c:pt>
                <c:pt idx="2139">
                  <c:v>4.4638216495510004E-3</c:v>
                </c:pt>
                <c:pt idx="2140">
                  <c:v>4.4379001483320002E-3</c:v>
                </c:pt>
                <c:pt idx="2141">
                  <c:v>4.4265766628090002E-3</c:v>
                </c:pt>
                <c:pt idx="2142">
                  <c:v>4.454580135643E-3</c:v>
                </c:pt>
                <c:pt idx="2143">
                  <c:v>4.4840485788880001E-3</c:v>
                </c:pt>
                <c:pt idx="2144">
                  <c:v>4.5126341283320002E-3</c:v>
                </c:pt>
                <c:pt idx="2145">
                  <c:v>4.5097260735930001E-3</c:v>
                </c:pt>
                <c:pt idx="2146">
                  <c:v>4.4831079430880001E-3</c:v>
                </c:pt>
                <c:pt idx="2147">
                  <c:v>4.4579333625730001E-3</c:v>
                </c:pt>
                <c:pt idx="2148">
                  <c:v>4.4612581841650002E-3</c:v>
                </c:pt>
                <c:pt idx="2149">
                  <c:v>4.4932323507959997E-3</c:v>
                </c:pt>
                <c:pt idx="2150">
                  <c:v>4.5256591401990004E-3</c:v>
                </c:pt>
                <c:pt idx="2151">
                  <c:v>4.5508192852140002E-3</c:v>
                </c:pt>
                <c:pt idx="2152">
                  <c:v>4.53954609111E-3</c:v>
                </c:pt>
                <c:pt idx="2153">
                  <c:v>4.5165042392910004E-3</c:v>
                </c:pt>
                <c:pt idx="2154">
                  <c:v>4.4953506439919999E-3</c:v>
                </c:pt>
                <c:pt idx="2155">
                  <c:v>4.5051663182680002E-3</c:v>
                </c:pt>
                <c:pt idx="2156">
                  <c:v>4.5385048724709996E-3</c:v>
                </c:pt>
                <c:pt idx="2157">
                  <c:v>4.5715421438219999E-3</c:v>
                </c:pt>
                <c:pt idx="2158">
                  <c:v>4.5874468050900001E-3</c:v>
                </c:pt>
                <c:pt idx="2159">
                  <c:v>4.5673702843490004E-3</c:v>
                </c:pt>
                <c:pt idx="2160">
                  <c:v>4.5423251576720003E-3</c:v>
                </c:pt>
                <c:pt idx="2161">
                  <c:v>4.5262407511469996E-3</c:v>
                </c:pt>
                <c:pt idx="2162">
                  <c:v>4.5453263446689996E-3</c:v>
                </c:pt>
                <c:pt idx="2163">
                  <c:v>4.576202016324E-3</c:v>
                </c:pt>
                <c:pt idx="2164">
                  <c:v>4.6071568503979997E-3</c:v>
                </c:pt>
                <c:pt idx="2165">
                  <c:v>4.6088085509839996E-3</c:v>
                </c:pt>
                <c:pt idx="2166">
                  <c:v>4.5865708962080001E-3</c:v>
                </c:pt>
                <c:pt idx="2167">
                  <c:v>4.5620137825609997E-3</c:v>
                </c:pt>
                <c:pt idx="2168">
                  <c:v>4.550726152956E-3</c:v>
                </c:pt>
                <c:pt idx="2169">
                  <c:v>4.5794765464960002E-3</c:v>
                </c:pt>
                <c:pt idx="2170">
                  <c:v>4.6109841205180004E-3</c:v>
                </c:pt>
                <c:pt idx="2171">
                  <c:v>4.638736601919E-3</c:v>
                </c:pt>
                <c:pt idx="2172">
                  <c:v>4.6273767948150002E-3</c:v>
                </c:pt>
                <c:pt idx="2173">
                  <c:v>4.6065323986110001E-3</c:v>
                </c:pt>
                <c:pt idx="2174">
                  <c:v>4.584617447108E-3</c:v>
                </c:pt>
                <c:pt idx="2175">
                  <c:v>4.5921858400110004E-3</c:v>
                </c:pt>
                <c:pt idx="2176">
                  <c:v>4.6221856027839998E-3</c:v>
                </c:pt>
                <c:pt idx="2177">
                  <c:v>4.6572186984120004E-3</c:v>
                </c:pt>
                <c:pt idx="2178">
                  <c:v>4.6714646741749999E-3</c:v>
                </c:pt>
                <c:pt idx="2179">
                  <c:v>4.6516037546100002E-3</c:v>
                </c:pt>
                <c:pt idx="2180">
                  <c:v>4.6280520036819997E-3</c:v>
                </c:pt>
                <c:pt idx="2181">
                  <c:v>4.6085356734689997E-3</c:v>
                </c:pt>
                <c:pt idx="2182">
                  <c:v>4.6282676048579998E-3</c:v>
                </c:pt>
                <c:pt idx="2183">
                  <c:v>4.6567306853829999E-3</c:v>
                </c:pt>
                <c:pt idx="2184">
                  <c:v>4.6881735324860001E-3</c:v>
                </c:pt>
                <c:pt idx="2185">
                  <c:v>4.6892939135429997E-3</c:v>
                </c:pt>
                <c:pt idx="2186">
                  <c:v>4.6655554324389996E-3</c:v>
                </c:pt>
                <c:pt idx="2187">
                  <c:v>4.6405098401010002E-3</c:v>
                </c:pt>
                <c:pt idx="2188">
                  <c:v>4.6356199309229998E-3</c:v>
                </c:pt>
                <c:pt idx="2189">
                  <c:v>4.6617640182380002E-3</c:v>
                </c:pt>
                <c:pt idx="2190">
                  <c:v>4.6939896419640002E-3</c:v>
                </c:pt>
                <c:pt idx="2191">
                  <c:v>4.7196308150889996E-3</c:v>
                </c:pt>
                <c:pt idx="2192">
                  <c:v>4.7085732221600002E-3</c:v>
                </c:pt>
                <c:pt idx="2193">
                  <c:v>4.6842172741889997E-3</c:v>
                </c:pt>
                <c:pt idx="2194">
                  <c:v>4.6595451422039996E-3</c:v>
                </c:pt>
                <c:pt idx="2195">
                  <c:v>4.6641407534479999E-3</c:v>
                </c:pt>
                <c:pt idx="2196">
                  <c:v>4.6950522810219998E-3</c:v>
                </c:pt>
                <c:pt idx="2197">
                  <c:v>4.7237095423039999E-3</c:v>
                </c:pt>
                <c:pt idx="2198">
                  <c:v>4.7443890944119998E-3</c:v>
                </c:pt>
                <c:pt idx="2199">
                  <c:v>4.7269836068149999E-3</c:v>
                </c:pt>
                <c:pt idx="2200">
                  <c:v>4.7040279023349996E-3</c:v>
                </c:pt>
                <c:pt idx="2201">
                  <c:v>4.6853227540849997E-3</c:v>
                </c:pt>
                <c:pt idx="2202">
                  <c:v>4.702247213572E-3</c:v>
                </c:pt>
                <c:pt idx="2203">
                  <c:v>4.7321249730889999E-3</c:v>
                </c:pt>
                <c:pt idx="2204">
                  <c:v>4.7634746879339999E-3</c:v>
                </c:pt>
                <c:pt idx="2205">
                  <c:v>4.780908580869E-3</c:v>
                </c:pt>
                <c:pt idx="2206">
                  <c:v>4.7592525370419997E-3</c:v>
                </c:pt>
                <c:pt idx="2207">
                  <c:v>4.7326921485359996E-3</c:v>
                </c:pt>
                <c:pt idx="2208">
                  <c:v>4.7151218168439996E-3</c:v>
                </c:pt>
                <c:pt idx="2209">
                  <c:v>4.7382139600809997E-3</c:v>
                </c:pt>
                <c:pt idx="2210">
                  <c:v>4.7640204429630004E-3</c:v>
                </c:pt>
                <c:pt idx="2211">
                  <c:v>4.7906883992249998E-3</c:v>
                </c:pt>
                <c:pt idx="2212">
                  <c:v>4.8018326051530004E-3</c:v>
                </c:pt>
                <c:pt idx="2213">
                  <c:v>4.7810594551270002E-3</c:v>
                </c:pt>
                <c:pt idx="2214">
                  <c:v>4.7526680864389999E-3</c:v>
                </c:pt>
                <c:pt idx="2215">
                  <c:v>4.738228395581E-3</c:v>
                </c:pt>
                <c:pt idx="2216">
                  <c:v>4.7640562988819999E-3</c:v>
                </c:pt>
                <c:pt idx="2217">
                  <c:v>4.7932663001120004E-3</c:v>
                </c:pt>
                <c:pt idx="2218">
                  <c:v>4.823581781238E-3</c:v>
                </c:pt>
                <c:pt idx="2219">
                  <c:v>4.8291753046210001E-3</c:v>
                </c:pt>
                <c:pt idx="2220">
                  <c:v>4.8066936433320004E-3</c:v>
                </c:pt>
                <c:pt idx="2221">
                  <c:v>4.784828983247E-3</c:v>
                </c:pt>
                <c:pt idx="2222">
                  <c:v>4.7752722166480004E-3</c:v>
                </c:pt>
                <c:pt idx="2223">
                  <c:v>4.7982567921280002E-3</c:v>
                </c:pt>
                <c:pt idx="2224">
                  <c:v>4.8289312981069999E-3</c:v>
                </c:pt>
                <c:pt idx="2225">
                  <c:v>4.8574376851319998E-3</c:v>
                </c:pt>
                <c:pt idx="2226">
                  <c:v>4.8565976321700002E-3</c:v>
                </c:pt>
                <c:pt idx="2227">
                  <c:v>4.8336777836080003E-3</c:v>
                </c:pt>
                <c:pt idx="2228">
                  <c:v>4.8091635107990003E-3</c:v>
                </c:pt>
                <c:pt idx="2229">
                  <c:v>4.807827994227E-3</c:v>
                </c:pt>
                <c:pt idx="2230">
                  <c:v>4.8385029658679999E-3</c:v>
                </c:pt>
                <c:pt idx="2231">
                  <c:v>4.8683732748030003E-3</c:v>
                </c:pt>
                <c:pt idx="2232">
                  <c:v>4.8958957195279996E-3</c:v>
                </c:pt>
                <c:pt idx="2233">
                  <c:v>4.8852618783710002E-3</c:v>
                </c:pt>
                <c:pt idx="2234">
                  <c:v>4.8616523854429997E-3</c:v>
                </c:pt>
                <c:pt idx="2235">
                  <c:v>4.8416620120410002E-3</c:v>
                </c:pt>
                <c:pt idx="2236">
                  <c:v>4.8474352806809999E-3</c:v>
                </c:pt>
                <c:pt idx="2237">
                  <c:v>4.8823752440510003E-3</c:v>
                </c:pt>
                <c:pt idx="2238">
                  <c:v>4.9147587269539996E-3</c:v>
                </c:pt>
                <c:pt idx="2239">
                  <c:v>4.9289977177979999E-3</c:v>
                </c:pt>
                <c:pt idx="2240">
                  <c:v>4.9075065180659997E-3</c:v>
                </c:pt>
                <c:pt idx="2241">
                  <c:v>4.8833158798520003E-3</c:v>
                </c:pt>
                <c:pt idx="2242">
                  <c:v>4.8650703392919999E-3</c:v>
                </c:pt>
                <c:pt idx="2243">
                  <c:v>4.8875091597440001E-3</c:v>
                </c:pt>
                <c:pt idx="2244">
                  <c:v>4.9212141893799997E-3</c:v>
                </c:pt>
                <c:pt idx="2245">
                  <c:v>4.95041674003E-3</c:v>
                </c:pt>
                <c:pt idx="2246">
                  <c:v>4.9445144832129997E-3</c:v>
                </c:pt>
                <c:pt idx="2247">
                  <c:v>4.9191028811040004E-3</c:v>
                </c:pt>
                <c:pt idx="2248">
                  <c:v>4.8967287875710001E-3</c:v>
                </c:pt>
                <c:pt idx="2249">
                  <c:v>4.8927869647739999E-3</c:v>
                </c:pt>
                <c:pt idx="2250">
                  <c:v>4.9219103530050001E-3</c:v>
                </c:pt>
                <c:pt idx="2251">
                  <c:v>4.9571879208090003E-3</c:v>
                </c:pt>
                <c:pt idx="2252">
                  <c:v>4.9784062430259998E-3</c:v>
                </c:pt>
                <c:pt idx="2253">
                  <c:v>4.9603758379820001E-3</c:v>
                </c:pt>
                <c:pt idx="2254">
                  <c:v>4.9393591471019998E-3</c:v>
                </c:pt>
                <c:pt idx="2255">
                  <c:v>4.9228654243050002E-3</c:v>
                </c:pt>
                <c:pt idx="2256">
                  <c:v>4.9418578855690001E-3</c:v>
                </c:pt>
                <c:pt idx="2257">
                  <c:v>4.9782195128500002E-3</c:v>
                </c:pt>
                <c:pt idx="2258">
                  <c:v>5.0070844590659998E-3</c:v>
                </c:pt>
                <c:pt idx="2259">
                  <c:v>4.9997176975010004E-3</c:v>
                </c:pt>
                <c:pt idx="2260">
                  <c:v>4.9811201170090001E-3</c:v>
                </c:pt>
                <c:pt idx="2261">
                  <c:v>4.963485058397E-3</c:v>
                </c:pt>
                <c:pt idx="2262">
                  <c:v>4.9583008512849996E-3</c:v>
                </c:pt>
                <c:pt idx="2263">
                  <c:v>4.991926718503E-3</c:v>
                </c:pt>
                <c:pt idx="2264">
                  <c:v>5.0265938043589998E-3</c:v>
                </c:pt>
                <c:pt idx="2265">
                  <c:v>5.0347149372099997E-3</c:v>
                </c:pt>
                <c:pt idx="2266">
                  <c:v>5.0189970061180001E-3</c:v>
                </c:pt>
                <c:pt idx="2267">
                  <c:v>4.9985400401060002E-3</c:v>
                </c:pt>
                <c:pt idx="2268">
                  <c:v>4.9859313294289996E-3</c:v>
                </c:pt>
                <c:pt idx="2269">
                  <c:v>5.0100069493060001E-3</c:v>
                </c:pt>
                <c:pt idx="2270">
                  <c:v>5.0443005748089997E-3</c:v>
                </c:pt>
                <c:pt idx="2271">
                  <c:v>5.0698560662570001E-3</c:v>
                </c:pt>
                <c:pt idx="2272">
                  <c:v>5.0585754215719996E-3</c:v>
                </c:pt>
                <c:pt idx="2273">
                  <c:v>5.0351386889819997E-3</c:v>
                </c:pt>
                <c:pt idx="2274">
                  <c:v>5.0149904564019999E-3</c:v>
                </c:pt>
                <c:pt idx="2275">
                  <c:v>5.0194351933900002E-3</c:v>
                </c:pt>
                <c:pt idx="2276">
                  <c:v>5.0511797890069998E-3</c:v>
                </c:pt>
                <c:pt idx="2277">
                  <c:v>5.0856601446869999E-3</c:v>
                </c:pt>
                <c:pt idx="2278">
                  <c:v>5.0938455387950004E-3</c:v>
                </c:pt>
                <c:pt idx="2279">
                  <c:v>5.0744153559209998E-3</c:v>
                </c:pt>
                <c:pt idx="2280">
                  <c:v>5.0543677061799996E-3</c:v>
                </c:pt>
                <c:pt idx="2281">
                  <c:v>5.0418809987600004E-3</c:v>
                </c:pt>
                <c:pt idx="2282">
                  <c:v>5.0656120292840003E-3</c:v>
                </c:pt>
                <c:pt idx="2283">
                  <c:v>5.1002148538830004E-3</c:v>
                </c:pt>
                <c:pt idx="2284">
                  <c:v>5.1221582107249999E-3</c:v>
                </c:pt>
                <c:pt idx="2285">
                  <c:v>5.1088528707620004E-3</c:v>
                </c:pt>
                <c:pt idx="2286">
                  <c:v>5.088144447654E-3</c:v>
                </c:pt>
                <c:pt idx="2287">
                  <c:v>5.0694108940659999E-3</c:v>
                </c:pt>
                <c:pt idx="2288">
                  <c:v>5.0754854455589997E-3</c:v>
                </c:pt>
                <c:pt idx="2289">
                  <c:v>5.1076821982860001E-3</c:v>
                </c:pt>
                <c:pt idx="2290">
                  <c:v>5.1415162160990003E-3</c:v>
                </c:pt>
                <c:pt idx="2291">
                  <c:v>5.1413802430029997E-3</c:v>
                </c:pt>
                <c:pt idx="2292">
                  <c:v>5.1236804574729998E-3</c:v>
                </c:pt>
                <c:pt idx="2293">
                  <c:v>5.1055499352509999E-3</c:v>
                </c:pt>
                <c:pt idx="2294">
                  <c:v>5.0972062163049999E-3</c:v>
                </c:pt>
                <c:pt idx="2295">
                  <c:v>5.1265885122119999E-3</c:v>
                </c:pt>
                <c:pt idx="2296">
                  <c:v>5.1637468859549998E-3</c:v>
                </c:pt>
                <c:pt idx="2297">
                  <c:v>5.1812315359709999E-3</c:v>
                </c:pt>
                <c:pt idx="2298">
                  <c:v>5.1658437587319998E-3</c:v>
                </c:pt>
                <c:pt idx="2299">
                  <c:v>5.1450994797049999E-3</c:v>
                </c:pt>
                <c:pt idx="2300">
                  <c:v>5.1263440400360002E-3</c:v>
                </c:pt>
                <c:pt idx="2301">
                  <c:v>5.1422487013040004E-3</c:v>
                </c:pt>
                <c:pt idx="2302">
                  <c:v>5.1776771433649999E-3</c:v>
                </c:pt>
                <c:pt idx="2303">
                  <c:v>5.2082729525860004E-3</c:v>
                </c:pt>
                <c:pt idx="2304">
                  <c:v>5.2072028629479997E-3</c:v>
                </c:pt>
                <c:pt idx="2305">
                  <c:v>5.1861642859879998E-3</c:v>
                </c:pt>
                <c:pt idx="2306">
                  <c:v>5.1637184806169996E-3</c:v>
                </c:pt>
                <c:pt idx="2307">
                  <c:v>5.1572057418529998E-3</c:v>
                </c:pt>
                <c:pt idx="2308">
                  <c:v>5.1845773123199998E-3</c:v>
                </c:pt>
                <c:pt idx="2309">
                  <c:v>5.219474434853E-3</c:v>
                </c:pt>
                <c:pt idx="2310">
                  <c:v>5.2392492070790003E-3</c:v>
                </c:pt>
                <c:pt idx="2311">
                  <c:v>5.2186269313100001E-3</c:v>
                </c:pt>
                <c:pt idx="2312">
                  <c:v>5.1941489800809999E-3</c:v>
                </c:pt>
                <c:pt idx="2313">
                  <c:v>5.1754871383309997E-3</c:v>
                </c:pt>
                <c:pt idx="2314">
                  <c:v>5.1914919167760001E-3</c:v>
                </c:pt>
                <c:pt idx="2315">
                  <c:v>5.2244141697879998E-3</c:v>
                </c:pt>
                <c:pt idx="2316">
                  <c:v>5.2568269893529997E-3</c:v>
                </c:pt>
                <c:pt idx="2317">
                  <c:v>5.2593182772399999E-3</c:v>
                </c:pt>
                <c:pt idx="2318">
                  <c:v>5.2409148775040002E-3</c:v>
                </c:pt>
                <c:pt idx="2319">
                  <c:v>5.2198474295439999E-3</c:v>
                </c:pt>
                <c:pt idx="2320">
                  <c:v>5.2129402756689999E-3</c:v>
                </c:pt>
                <c:pt idx="2321">
                  <c:v>5.2447710186240004E-3</c:v>
                </c:pt>
                <c:pt idx="2322">
                  <c:v>5.2796318195759999E-3</c:v>
                </c:pt>
                <c:pt idx="2323">
                  <c:v>5.3014317527410003E-3</c:v>
                </c:pt>
                <c:pt idx="2324">
                  <c:v>5.2842274308200002E-3</c:v>
                </c:pt>
                <c:pt idx="2325">
                  <c:v>5.2642943337560004E-3</c:v>
                </c:pt>
                <c:pt idx="2326">
                  <c:v>5.2463863976299997E-3</c:v>
                </c:pt>
                <c:pt idx="2327">
                  <c:v>5.2576237358150004E-3</c:v>
                </c:pt>
                <c:pt idx="2328">
                  <c:v>5.2906177006660001E-3</c:v>
                </c:pt>
                <c:pt idx="2329">
                  <c:v>5.3246887400749997E-3</c:v>
                </c:pt>
                <c:pt idx="2330">
                  <c:v>5.3265844471749998E-3</c:v>
                </c:pt>
                <c:pt idx="2331">
                  <c:v>5.3042820654810004E-3</c:v>
                </c:pt>
                <c:pt idx="2332">
                  <c:v>5.2844858728349998E-3</c:v>
                </c:pt>
                <c:pt idx="2333">
                  <c:v>5.2769463509319998E-3</c:v>
                </c:pt>
                <c:pt idx="2334">
                  <c:v>5.3062350489200003E-3</c:v>
                </c:pt>
                <c:pt idx="2335">
                  <c:v>5.3422879427670001E-3</c:v>
                </c:pt>
                <c:pt idx="2336">
                  <c:v>5.3650285117329997E-3</c:v>
                </c:pt>
                <c:pt idx="2337">
                  <c:v>5.3532095625999998E-3</c:v>
                </c:pt>
                <c:pt idx="2338">
                  <c:v>5.3332550451159998E-3</c:v>
                </c:pt>
                <c:pt idx="2339">
                  <c:v>5.3118863143030003E-3</c:v>
                </c:pt>
                <c:pt idx="2340">
                  <c:v>5.3204740397629997E-3</c:v>
                </c:pt>
                <c:pt idx="2341">
                  <c:v>5.3557013161480002E-3</c:v>
                </c:pt>
                <c:pt idx="2342">
                  <c:v>5.3865052759649997E-3</c:v>
                </c:pt>
                <c:pt idx="2343">
                  <c:v>5.395093001425E-3</c:v>
                </c:pt>
                <c:pt idx="2344">
                  <c:v>5.3756125271319996E-3</c:v>
                </c:pt>
                <c:pt idx="2345">
                  <c:v>5.351414438337E-3</c:v>
                </c:pt>
                <c:pt idx="2346">
                  <c:v>5.3370106033979996E-3</c:v>
                </c:pt>
                <c:pt idx="2347">
                  <c:v>5.3585087880489999E-3</c:v>
                </c:pt>
                <c:pt idx="2348">
                  <c:v>5.3894706070420004E-3</c:v>
                </c:pt>
                <c:pt idx="2349">
                  <c:v>5.4176035337150001E-3</c:v>
                </c:pt>
                <c:pt idx="2350">
                  <c:v>5.413309670985E-3</c:v>
                </c:pt>
                <c:pt idx="2351">
                  <c:v>5.3874314762650003E-3</c:v>
                </c:pt>
                <c:pt idx="2352">
                  <c:v>5.3651435300710003E-3</c:v>
                </c:pt>
                <c:pt idx="2353">
                  <c:v>5.367821548134E-3</c:v>
                </c:pt>
                <c:pt idx="2354">
                  <c:v>5.4012825712560003E-3</c:v>
                </c:pt>
                <c:pt idx="2355">
                  <c:v>5.4352385923270002E-3</c:v>
                </c:pt>
                <c:pt idx="2356">
                  <c:v>5.4531176574530004E-3</c:v>
                </c:pt>
                <c:pt idx="2357">
                  <c:v>5.4383333772419998E-3</c:v>
                </c:pt>
                <c:pt idx="2358">
                  <c:v>5.4168282076719997E-3</c:v>
                </c:pt>
                <c:pt idx="2359">
                  <c:v>5.3994082845750004E-3</c:v>
                </c:pt>
                <c:pt idx="2360">
                  <c:v>5.4154060780999998E-3</c:v>
                </c:pt>
                <c:pt idx="2361">
                  <c:v>5.451049655676E-3</c:v>
                </c:pt>
                <c:pt idx="2362">
                  <c:v>5.4841730743649996E-3</c:v>
                </c:pt>
                <c:pt idx="2363">
                  <c:v>5.4846396669749999E-3</c:v>
                </c:pt>
                <c:pt idx="2364">
                  <c:v>5.4612173698840001E-3</c:v>
                </c:pt>
                <c:pt idx="2365">
                  <c:v>5.4389080032709999E-3</c:v>
                </c:pt>
                <c:pt idx="2366">
                  <c:v>5.4325098171830004E-3</c:v>
                </c:pt>
                <c:pt idx="2367">
                  <c:v>5.4602050222460003E-3</c:v>
                </c:pt>
                <c:pt idx="2368">
                  <c:v>5.4898243397470004E-3</c:v>
                </c:pt>
                <c:pt idx="2369">
                  <c:v>5.514258984476E-3</c:v>
                </c:pt>
                <c:pt idx="2370">
                  <c:v>5.5086798965930002E-3</c:v>
                </c:pt>
                <c:pt idx="2371">
                  <c:v>5.4862843826409997E-3</c:v>
                </c:pt>
                <c:pt idx="2372">
                  <c:v>5.4663154296580004E-3</c:v>
                </c:pt>
                <c:pt idx="2373">
                  <c:v>5.4755923338230001E-3</c:v>
                </c:pt>
                <c:pt idx="2374">
                  <c:v>5.506554618478E-3</c:v>
                </c:pt>
                <c:pt idx="2375">
                  <c:v>5.5378754623229996E-3</c:v>
                </c:pt>
                <c:pt idx="2376">
                  <c:v>5.5596679449079998E-3</c:v>
                </c:pt>
                <c:pt idx="2377">
                  <c:v>5.5406903848050004E-3</c:v>
                </c:pt>
                <c:pt idx="2378">
                  <c:v>5.5205849930640002E-3</c:v>
                </c:pt>
                <c:pt idx="2379">
                  <c:v>5.506619345397E-3</c:v>
                </c:pt>
                <c:pt idx="2380">
                  <c:v>5.52034098655E-3</c:v>
                </c:pt>
                <c:pt idx="2381">
                  <c:v>5.5492706596849996E-3</c:v>
                </c:pt>
                <c:pt idx="2382">
                  <c:v>5.5789975449440001E-3</c:v>
                </c:pt>
                <c:pt idx="2383">
                  <c:v>5.5847493931649997E-3</c:v>
                </c:pt>
                <c:pt idx="2384">
                  <c:v>5.5599696934220001E-3</c:v>
                </c:pt>
                <c:pt idx="2385">
                  <c:v>5.5350321345030004E-3</c:v>
                </c:pt>
                <c:pt idx="2386">
                  <c:v>5.5214106105269996E-3</c:v>
                </c:pt>
                <c:pt idx="2387">
                  <c:v>5.5501540191469998E-3</c:v>
                </c:pt>
                <c:pt idx="2388">
                  <c:v>5.5785239674149998E-3</c:v>
                </c:pt>
                <c:pt idx="2389">
                  <c:v>5.6082219816739999E-3</c:v>
                </c:pt>
                <c:pt idx="2390">
                  <c:v>5.6094210594890004E-3</c:v>
                </c:pt>
                <c:pt idx="2391">
                  <c:v>5.5876285769050002E-3</c:v>
                </c:pt>
                <c:pt idx="2392">
                  <c:v>5.5659511126579997E-3</c:v>
                </c:pt>
                <c:pt idx="2393">
                  <c:v>5.5669704452160004E-3</c:v>
                </c:pt>
                <c:pt idx="2394">
                  <c:v>5.6002661585810003E-3</c:v>
                </c:pt>
                <c:pt idx="2395">
                  <c:v>5.6323553435500004E-3</c:v>
                </c:pt>
                <c:pt idx="2396">
                  <c:v>5.6586717255410002E-3</c:v>
                </c:pt>
                <c:pt idx="2397">
                  <c:v>5.649085622281E-3</c:v>
                </c:pt>
                <c:pt idx="2398">
                  <c:v>5.6291744112969997E-3</c:v>
                </c:pt>
                <c:pt idx="2399">
                  <c:v>5.6066210381690001E-3</c:v>
                </c:pt>
                <c:pt idx="2400">
                  <c:v>5.6153093464669998E-3</c:v>
                </c:pt>
                <c:pt idx="2401">
                  <c:v>5.6484108790759999E-3</c:v>
                </c:pt>
                <c:pt idx="2402">
                  <c:v>5.6800693273540001E-3</c:v>
                </c:pt>
                <c:pt idx="2403">
                  <c:v>5.6974100880320001E-3</c:v>
                </c:pt>
                <c:pt idx="2404">
                  <c:v>5.6757680140439998E-3</c:v>
                </c:pt>
                <c:pt idx="2405">
                  <c:v>5.6532360613350003E-3</c:v>
                </c:pt>
                <c:pt idx="2406">
                  <c:v>5.6345742195840001E-3</c:v>
                </c:pt>
                <c:pt idx="2407">
                  <c:v>5.6530782021580002E-3</c:v>
                </c:pt>
                <c:pt idx="2408">
                  <c:v>5.6853969581430004E-3</c:v>
                </c:pt>
                <c:pt idx="2409">
                  <c:v>5.7169194333260001E-3</c:v>
                </c:pt>
                <c:pt idx="2410">
                  <c:v>5.7192458771170001E-3</c:v>
                </c:pt>
                <c:pt idx="2411">
                  <c:v>5.6986594572660003E-3</c:v>
                </c:pt>
                <c:pt idx="2412">
                  <c:v>5.6768381036819996E-3</c:v>
                </c:pt>
                <c:pt idx="2413">
                  <c:v>5.6710289791230004E-3</c:v>
                </c:pt>
                <c:pt idx="2414">
                  <c:v>5.7030250318350004E-3</c:v>
                </c:pt>
                <c:pt idx="2415">
                  <c:v>5.7362201623619999E-3</c:v>
                </c:pt>
                <c:pt idx="2416">
                  <c:v>5.7571870274839999E-3</c:v>
                </c:pt>
                <c:pt idx="2417">
                  <c:v>5.7390350848439999E-3</c:v>
                </c:pt>
                <c:pt idx="2418">
                  <c:v>5.7177161797879999E-3</c:v>
                </c:pt>
                <c:pt idx="2419">
                  <c:v>5.6968932040040001E-3</c:v>
                </c:pt>
                <c:pt idx="2420">
                  <c:v>5.7054376229639997E-3</c:v>
                </c:pt>
                <c:pt idx="2421">
                  <c:v>5.7382020168010002E-3</c:v>
                </c:pt>
                <c:pt idx="2422">
                  <c:v>5.7708728127180003E-3</c:v>
                </c:pt>
                <c:pt idx="2423">
                  <c:v>5.769020412117E-3</c:v>
                </c:pt>
                <c:pt idx="2424">
                  <c:v>5.7498342357579996E-3</c:v>
                </c:pt>
                <c:pt idx="2425">
                  <c:v>5.731660407037E-3</c:v>
                </c:pt>
                <c:pt idx="2426">
                  <c:v>5.7284221984450004E-3</c:v>
                </c:pt>
                <c:pt idx="2427">
                  <c:v>5.7600736618039997E-3</c:v>
                </c:pt>
                <c:pt idx="2428">
                  <c:v>5.7966504245999997E-3</c:v>
                </c:pt>
                <c:pt idx="2429">
                  <c:v>5.8180699124929999E-3</c:v>
                </c:pt>
                <c:pt idx="2430">
                  <c:v>5.8005852624769998E-3</c:v>
                </c:pt>
                <c:pt idx="2431">
                  <c:v>5.7845013216140002E-3</c:v>
                </c:pt>
                <c:pt idx="2432">
                  <c:v>5.7682087644929997E-3</c:v>
                </c:pt>
                <c:pt idx="2433">
                  <c:v>5.7870862074199999E-3</c:v>
                </c:pt>
                <c:pt idx="2434">
                  <c:v>5.8236275799569996E-3</c:v>
                </c:pt>
                <c:pt idx="2435">
                  <c:v>5.8488738723100004E-3</c:v>
                </c:pt>
                <c:pt idx="2436">
                  <c:v>5.8370833285149998E-3</c:v>
                </c:pt>
                <c:pt idx="2437">
                  <c:v>5.8214515447620003E-3</c:v>
                </c:pt>
                <c:pt idx="2438">
                  <c:v>5.8049797080460003E-3</c:v>
                </c:pt>
                <c:pt idx="2439">
                  <c:v>5.80334989354E-3</c:v>
                </c:pt>
                <c:pt idx="2440">
                  <c:v>5.8409539051350002E-3</c:v>
                </c:pt>
                <c:pt idx="2441">
                  <c:v>5.8739334344859997E-3</c:v>
                </c:pt>
                <c:pt idx="2442">
                  <c:v>5.8723175898190002E-3</c:v>
                </c:pt>
                <c:pt idx="2443">
                  <c:v>5.8571454137560002E-3</c:v>
                </c:pt>
                <c:pt idx="2444">
                  <c:v>5.8392090722920002E-3</c:v>
                </c:pt>
                <c:pt idx="2445">
                  <c:v>5.8322655968369996E-3</c:v>
                </c:pt>
                <c:pt idx="2446">
                  <c:v>5.8617196045820004E-3</c:v>
                </c:pt>
                <c:pt idx="2447">
                  <c:v>5.8987201191480002E-3</c:v>
                </c:pt>
                <c:pt idx="2448">
                  <c:v>5.9081623330710003E-3</c:v>
                </c:pt>
                <c:pt idx="2449">
                  <c:v>5.8900318108500004E-3</c:v>
                </c:pt>
                <c:pt idx="2450">
                  <c:v>5.8727702125909997E-3</c:v>
                </c:pt>
                <c:pt idx="2451">
                  <c:v>5.857992917299E-3</c:v>
                </c:pt>
                <c:pt idx="2452">
                  <c:v>5.8773155324160003E-3</c:v>
                </c:pt>
                <c:pt idx="2453">
                  <c:v>5.9115588665010002E-3</c:v>
                </c:pt>
                <c:pt idx="2454">
                  <c:v>5.9392610564830001E-3</c:v>
                </c:pt>
                <c:pt idx="2455">
                  <c:v>5.928597878665E-3</c:v>
                </c:pt>
                <c:pt idx="2456">
                  <c:v>5.9098787605760001E-3</c:v>
                </c:pt>
                <c:pt idx="2457">
                  <c:v>5.8903694152830002E-3</c:v>
                </c:pt>
                <c:pt idx="2458">
                  <c:v>5.9022745117550002E-3</c:v>
                </c:pt>
                <c:pt idx="2459">
                  <c:v>5.9369774535300004E-3</c:v>
                </c:pt>
                <c:pt idx="2460">
                  <c:v>5.9697129763659996E-3</c:v>
                </c:pt>
                <c:pt idx="2461">
                  <c:v>5.9702373109759999E-3</c:v>
                </c:pt>
                <c:pt idx="2462">
                  <c:v>5.9521282091740003E-3</c:v>
                </c:pt>
                <c:pt idx="2463">
                  <c:v>5.9309960342939999E-3</c:v>
                </c:pt>
                <c:pt idx="2464">
                  <c:v>5.9207784943280002E-3</c:v>
                </c:pt>
                <c:pt idx="2465">
                  <c:v>5.951309576631E-3</c:v>
                </c:pt>
                <c:pt idx="2466">
                  <c:v>5.9885042719539996E-3</c:v>
                </c:pt>
                <c:pt idx="2467">
                  <c:v>6.0073528438810003E-3</c:v>
                </c:pt>
                <c:pt idx="2468">
                  <c:v>5.9864935465159998E-3</c:v>
                </c:pt>
                <c:pt idx="2469">
                  <c:v>5.9691527858379998E-3</c:v>
                </c:pt>
                <c:pt idx="2470">
                  <c:v>5.9513384476300004E-3</c:v>
                </c:pt>
                <c:pt idx="2471">
                  <c:v>5.9667257592080003E-3</c:v>
                </c:pt>
                <c:pt idx="2472">
                  <c:v>6.0031162574889999E-3</c:v>
                </c:pt>
                <c:pt idx="2473">
                  <c:v>6.0350047424439996E-3</c:v>
                </c:pt>
                <c:pt idx="2474">
                  <c:v>6.0280393809080002E-3</c:v>
                </c:pt>
                <c:pt idx="2475">
                  <c:v>6.0085016302760001E-3</c:v>
                </c:pt>
                <c:pt idx="2476">
                  <c:v>5.9893871657549997E-3</c:v>
                </c:pt>
                <c:pt idx="2477">
                  <c:v>5.9890211559829997E-3</c:v>
                </c:pt>
                <c:pt idx="2478">
                  <c:v>6.0238963924350002E-3</c:v>
                </c:pt>
                <c:pt idx="2479">
                  <c:v>6.0605020262299997E-3</c:v>
                </c:pt>
                <c:pt idx="2480">
                  <c:v>6.0744751244780001E-3</c:v>
                </c:pt>
                <c:pt idx="2481">
                  <c:v>6.0576228424910001E-3</c:v>
                </c:pt>
                <c:pt idx="2482">
                  <c:v>6.0375607572499997E-3</c:v>
                </c:pt>
                <c:pt idx="2483">
                  <c:v>6.0244491323829998E-3</c:v>
                </c:pt>
                <c:pt idx="2484">
                  <c:v>6.0474984347819996E-3</c:v>
                </c:pt>
                <c:pt idx="2485">
                  <c:v>6.0818996280430004E-3</c:v>
                </c:pt>
                <c:pt idx="2486">
                  <c:v>6.1108944937590002E-3</c:v>
                </c:pt>
                <c:pt idx="2487">
                  <c:v>6.098903249949E-3</c:v>
                </c:pt>
                <c:pt idx="2488">
                  <c:v>6.0774623416360004E-3</c:v>
                </c:pt>
                <c:pt idx="2489">
                  <c:v>6.0575078241530004E-3</c:v>
                </c:pt>
                <c:pt idx="2490">
                  <c:v>6.0619236901400001E-3</c:v>
                </c:pt>
                <c:pt idx="2491">
                  <c:v>6.096799392253E-3</c:v>
                </c:pt>
                <c:pt idx="2492">
                  <c:v>6.1316890642049999E-3</c:v>
                </c:pt>
                <c:pt idx="2493">
                  <c:v>6.1350204050539996E-3</c:v>
                </c:pt>
                <c:pt idx="2494">
                  <c:v>6.1175362206999997E-3</c:v>
                </c:pt>
                <c:pt idx="2495">
                  <c:v>6.1016101390120002E-3</c:v>
                </c:pt>
                <c:pt idx="2496">
                  <c:v>6.0887713916600002E-3</c:v>
                </c:pt>
                <c:pt idx="2497">
                  <c:v>6.1167967505749996E-3</c:v>
                </c:pt>
                <c:pt idx="2498">
                  <c:v>6.154852919281E-3</c:v>
                </c:pt>
                <c:pt idx="2499">
                  <c:v>6.1717340722679996E-3</c:v>
                </c:pt>
                <c:pt idx="2500">
                  <c:v>6.1552911065520001E-3</c:v>
                </c:pt>
                <c:pt idx="2501">
                  <c:v>6.1336345970630004E-3</c:v>
                </c:pt>
                <c:pt idx="2502">
                  <c:v>6.1181895434859997E-3</c:v>
                </c:pt>
                <c:pt idx="2503">
                  <c:v>6.1307768337430001E-3</c:v>
                </c:pt>
                <c:pt idx="2504">
                  <c:v>6.1668441630900002E-3</c:v>
                </c:pt>
                <c:pt idx="2505">
                  <c:v>6.1956592835490003E-3</c:v>
                </c:pt>
                <c:pt idx="2506">
                  <c:v>6.1915377154949996E-3</c:v>
                </c:pt>
                <c:pt idx="2507">
                  <c:v>6.174161098897E-3</c:v>
                </c:pt>
                <c:pt idx="2508">
                  <c:v>6.1525912024079999E-3</c:v>
                </c:pt>
                <c:pt idx="2509">
                  <c:v>6.1533092521129998E-3</c:v>
                </c:pt>
                <c:pt idx="2510">
                  <c:v>6.1886222101750002E-3</c:v>
                </c:pt>
                <c:pt idx="2511">
                  <c:v>6.2275473028419997E-3</c:v>
                </c:pt>
                <c:pt idx="2512">
                  <c:v>6.2329759821299997E-3</c:v>
                </c:pt>
                <c:pt idx="2513">
                  <c:v>6.2175737693910002E-3</c:v>
                </c:pt>
                <c:pt idx="2514">
                  <c:v>6.1964490450920002E-3</c:v>
                </c:pt>
                <c:pt idx="2515">
                  <c:v>6.1835530214010004E-3</c:v>
                </c:pt>
                <c:pt idx="2516">
                  <c:v>6.2091797590259996E-3</c:v>
                </c:pt>
                <c:pt idx="2517">
                  <c:v>6.245132070035E-3</c:v>
                </c:pt>
                <c:pt idx="2518">
                  <c:v>6.2678582035010002E-3</c:v>
                </c:pt>
                <c:pt idx="2519">
                  <c:v>6.255213636905E-3</c:v>
                </c:pt>
                <c:pt idx="2520">
                  <c:v>6.236121058464E-3</c:v>
                </c:pt>
                <c:pt idx="2521">
                  <c:v>6.2185144051910002E-3</c:v>
                </c:pt>
                <c:pt idx="2522">
                  <c:v>6.2306635081769996E-3</c:v>
                </c:pt>
                <c:pt idx="2523">
                  <c:v>6.2654889188709997E-3</c:v>
                </c:pt>
                <c:pt idx="2524">
                  <c:v>6.2996745109559996E-3</c:v>
                </c:pt>
                <c:pt idx="2525">
                  <c:v>6.2921354547139999E-3</c:v>
                </c:pt>
                <c:pt idx="2526">
                  <c:v>6.271979771554E-3</c:v>
                </c:pt>
                <c:pt idx="2527">
                  <c:v>6.2541794031859997E-3</c:v>
                </c:pt>
                <c:pt idx="2528">
                  <c:v>6.2539568170909996E-3</c:v>
                </c:pt>
                <c:pt idx="2529">
                  <c:v>6.2867212109270001E-3</c:v>
                </c:pt>
                <c:pt idx="2530">
                  <c:v>6.3233198598029996E-3</c:v>
                </c:pt>
                <c:pt idx="2531">
                  <c:v>6.3260914757849998E-3</c:v>
                </c:pt>
                <c:pt idx="2532">
                  <c:v>6.3084922730920001E-3</c:v>
                </c:pt>
                <c:pt idx="2533">
                  <c:v>6.2910798005760002E-3</c:v>
                </c:pt>
                <c:pt idx="2534">
                  <c:v>6.2789306975899999E-3</c:v>
                </c:pt>
                <c:pt idx="2535">
                  <c:v>6.3071567565199998E-3</c:v>
                </c:pt>
                <c:pt idx="2536">
                  <c:v>6.3433027826249998E-3</c:v>
                </c:pt>
                <c:pt idx="2537">
                  <c:v>6.361369043589E-3</c:v>
                </c:pt>
                <c:pt idx="2538">
                  <c:v>6.3492553308609999E-3</c:v>
                </c:pt>
                <c:pt idx="2539">
                  <c:v>6.332359742373E-3</c:v>
                </c:pt>
                <c:pt idx="2540">
                  <c:v>6.31624693051E-3</c:v>
                </c:pt>
                <c:pt idx="2541">
                  <c:v>6.3327765092249999E-3</c:v>
                </c:pt>
                <c:pt idx="2542">
                  <c:v>6.3693174161020003E-3</c:v>
                </c:pt>
                <c:pt idx="2543">
                  <c:v>6.4021390862759996E-3</c:v>
                </c:pt>
                <c:pt idx="2544">
                  <c:v>6.3976659439500001E-3</c:v>
                </c:pt>
                <c:pt idx="2545">
                  <c:v>6.3799228519200004E-3</c:v>
                </c:pt>
                <c:pt idx="2546">
                  <c:v>6.361088715494E-3</c:v>
                </c:pt>
                <c:pt idx="2547">
                  <c:v>6.3623022288079997E-3</c:v>
                </c:pt>
                <c:pt idx="2548">
                  <c:v>6.3933865167200002E-3</c:v>
                </c:pt>
                <c:pt idx="2549">
                  <c:v>6.4270407892759998E-3</c:v>
                </c:pt>
                <c:pt idx="2550">
                  <c:v>6.4334101043639997E-3</c:v>
                </c:pt>
                <c:pt idx="2551">
                  <c:v>6.4144320786000001E-3</c:v>
                </c:pt>
                <c:pt idx="2552">
                  <c:v>6.3956552185120003E-3</c:v>
                </c:pt>
                <c:pt idx="2553">
                  <c:v>6.382493767887E-3</c:v>
                </c:pt>
                <c:pt idx="2554">
                  <c:v>6.4046881161629998E-3</c:v>
                </c:pt>
                <c:pt idx="2555">
                  <c:v>6.4409207552670001E-3</c:v>
                </c:pt>
                <c:pt idx="2556">
                  <c:v>6.4673158340159999E-3</c:v>
                </c:pt>
                <c:pt idx="2557">
                  <c:v>6.4561218023299997E-3</c:v>
                </c:pt>
                <c:pt idx="2558">
                  <c:v>6.4355856738979996E-3</c:v>
                </c:pt>
                <c:pt idx="2559">
                  <c:v>6.4169741235670002E-3</c:v>
                </c:pt>
                <c:pt idx="2560">
                  <c:v>6.4270910806950004E-3</c:v>
                </c:pt>
                <c:pt idx="2561">
                  <c:v>6.4627779647710003E-3</c:v>
                </c:pt>
                <c:pt idx="2562">
                  <c:v>6.4974306151269999E-3</c:v>
                </c:pt>
                <c:pt idx="2563">
                  <c:v>6.4995991997419999E-3</c:v>
                </c:pt>
                <c:pt idx="2564">
                  <c:v>6.4820144325489996E-3</c:v>
                </c:pt>
                <c:pt idx="2565">
                  <c:v>6.4624692313370001E-3</c:v>
                </c:pt>
                <c:pt idx="2566">
                  <c:v>6.4525385387240002E-3</c:v>
                </c:pt>
                <c:pt idx="2567">
                  <c:v>6.4794435165819999E-3</c:v>
                </c:pt>
                <c:pt idx="2568">
                  <c:v>6.5152952447529999E-3</c:v>
                </c:pt>
                <c:pt idx="2569">
                  <c:v>6.5401182509960002E-3</c:v>
                </c:pt>
                <c:pt idx="2570">
                  <c:v>6.5282704308629999E-3</c:v>
                </c:pt>
                <c:pt idx="2571">
                  <c:v>6.5072677098210003E-3</c:v>
                </c:pt>
                <c:pt idx="2572">
                  <c:v>6.4884335733949999E-3</c:v>
                </c:pt>
                <c:pt idx="2573">
                  <c:v>6.4991395920519996E-3</c:v>
                </c:pt>
                <c:pt idx="2574">
                  <c:v>6.53081247583E-3</c:v>
                </c:pt>
                <c:pt idx="2575">
                  <c:v>6.5622986294329999E-3</c:v>
                </c:pt>
                <c:pt idx="2576">
                  <c:v>6.5666208975020002E-3</c:v>
                </c:pt>
                <c:pt idx="2577">
                  <c:v>6.5455609001220001E-3</c:v>
                </c:pt>
                <c:pt idx="2578">
                  <c:v>6.5225977450609996E-3</c:v>
                </c:pt>
                <c:pt idx="2579">
                  <c:v>6.5118344500660003E-3</c:v>
                </c:pt>
                <c:pt idx="2580">
                  <c:v>6.5378062427040003E-3</c:v>
                </c:pt>
                <c:pt idx="2581">
                  <c:v>6.5724011510609999E-3</c:v>
                </c:pt>
                <c:pt idx="2582">
                  <c:v>6.6023366525769997E-3</c:v>
                </c:pt>
                <c:pt idx="2583">
                  <c:v>6.5918387845159999E-3</c:v>
                </c:pt>
                <c:pt idx="2584">
                  <c:v>6.5702470019460002E-3</c:v>
                </c:pt>
                <c:pt idx="2585">
                  <c:v>6.5478584729139998E-3</c:v>
                </c:pt>
                <c:pt idx="2586">
                  <c:v>6.5583563409750004E-3</c:v>
                </c:pt>
                <c:pt idx="2587">
                  <c:v>6.5922336652870003E-3</c:v>
                </c:pt>
                <c:pt idx="2588">
                  <c:v>6.6285021603110002E-3</c:v>
                </c:pt>
                <c:pt idx="2589">
                  <c:v>6.6427118144929999E-3</c:v>
                </c:pt>
                <c:pt idx="2590">
                  <c:v>6.6236625425519996E-3</c:v>
                </c:pt>
                <c:pt idx="2591">
                  <c:v>6.6000027582050003E-3</c:v>
                </c:pt>
                <c:pt idx="2592">
                  <c:v>6.5815062262119996E-3</c:v>
                </c:pt>
                <c:pt idx="2593">
                  <c:v>6.6061634570360002E-3</c:v>
                </c:pt>
                <c:pt idx="2594">
                  <c:v>6.6425180993970002E-3</c:v>
                </c:pt>
                <c:pt idx="2595">
                  <c:v>6.6767400130629999E-3</c:v>
                </c:pt>
                <c:pt idx="2596">
                  <c:v>6.6710389219220003E-3</c:v>
                </c:pt>
                <c:pt idx="2597">
                  <c:v>6.6515365615489996E-3</c:v>
                </c:pt>
                <c:pt idx="2598">
                  <c:v>6.6289613023400003E-3</c:v>
                </c:pt>
                <c:pt idx="2599">
                  <c:v>6.6266926005480002E-3</c:v>
                </c:pt>
                <c:pt idx="2600">
                  <c:v>6.6567929461600001E-3</c:v>
                </c:pt>
                <c:pt idx="2601">
                  <c:v>6.6896360367539997E-3</c:v>
                </c:pt>
                <c:pt idx="2602">
                  <c:v>6.7142937332390004E-3</c:v>
                </c:pt>
                <c:pt idx="2603">
                  <c:v>6.6985324956480002E-3</c:v>
                </c:pt>
                <c:pt idx="2604">
                  <c:v>6.6744494251910003E-3</c:v>
                </c:pt>
                <c:pt idx="2605">
                  <c:v>6.6530662588779998E-3</c:v>
                </c:pt>
                <c:pt idx="2606">
                  <c:v>6.669717375189E-3</c:v>
                </c:pt>
                <c:pt idx="2607">
                  <c:v>6.6999830305580002E-3</c:v>
                </c:pt>
                <c:pt idx="2608">
                  <c:v>6.7328838631509997E-3</c:v>
                </c:pt>
                <c:pt idx="2609">
                  <c:v>6.7422110587360001E-3</c:v>
                </c:pt>
                <c:pt idx="2610">
                  <c:v>6.7210146225990001E-3</c:v>
                </c:pt>
                <c:pt idx="2611">
                  <c:v>6.7015052773060002E-3</c:v>
                </c:pt>
                <c:pt idx="2612">
                  <c:v>6.6875107586380003E-3</c:v>
                </c:pt>
                <c:pt idx="2613">
                  <c:v>6.713331211358E-3</c:v>
                </c:pt>
                <c:pt idx="2614">
                  <c:v>6.748293060809E-3</c:v>
                </c:pt>
                <c:pt idx="2615">
                  <c:v>6.7790248431270003E-3</c:v>
                </c:pt>
                <c:pt idx="2616">
                  <c:v>6.7762248218059999E-3</c:v>
                </c:pt>
                <c:pt idx="2617">
                  <c:v>6.7541017197069999E-3</c:v>
                </c:pt>
                <c:pt idx="2618">
                  <c:v>6.7331851460039997E-3</c:v>
                </c:pt>
                <c:pt idx="2619">
                  <c:v>6.734650116414E-3</c:v>
                </c:pt>
                <c:pt idx="2620">
                  <c:v>6.765418220311E-3</c:v>
                </c:pt>
                <c:pt idx="2621">
                  <c:v>6.7974356934430002E-3</c:v>
                </c:pt>
                <c:pt idx="2622">
                  <c:v>6.824211217463E-3</c:v>
                </c:pt>
                <c:pt idx="2623">
                  <c:v>6.8139866925780003E-3</c:v>
                </c:pt>
                <c:pt idx="2624">
                  <c:v>6.7884386517110002E-3</c:v>
                </c:pt>
                <c:pt idx="2625">
                  <c:v>6.766581442207E-3</c:v>
                </c:pt>
                <c:pt idx="2626">
                  <c:v>6.7769857123490002E-3</c:v>
                </c:pt>
                <c:pt idx="2627">
                  <c:v>6.8081845529380002E-3</c:v>
                </c:pt>
                <c:pt idx="2628">
                  <c:v>6.8374807015059999E-3</c:v>
                </c:pt>
                <c:pt idx="2629">
                  <c:v>6.8594384938479996E-3</c:v>
                </c:pt>
                <c:pt idx="2630">
                  <c:v>6.8452572450040002E-3</c:v>
                </c:pt>
                <c:pt idx="2631">
                  <c:v>6.8207001313569998E-3</c:v>
                </c:pt>
                <c:pt idx="2632">
                  <c:v>6.8034310825169997E-3</c:v>
                </c:pt>
                <c:pt idx="2633">
                  <c:v>6.8189194425940002E-3</c:v>
                </c:pt>
                <c:pt idx="2634">
                  <c:v>6.8482803180809999E-3</c:v>
                </c:pt>
                <c:pt idx="2635">
                  <c:v>6.8818414583800003E-3</c:v>
                </c:pt>
                <c:pt idx="2636">
                  <c:v>6.8960874341429997E-3</c:v>
                </c:pt>
                <c:pt idx="2637">
                  <c:v>6.8745817989110001E-3</c:v>
                </c:pt>
                <c:pt idx="2638">
                  <c:v>6.8495799787339998E-3</c:v>
                </c:pt>
                <c:pt idx="2639">
                  <c:v>6.8347021006049998E-3</c:v>
                </c:pt>
                <c:pt idx="2640">
                  <c:v>6.8582035601139997E-3</c:v>
                </c:pt>
                <c:pt idx="2641">
                  <c:v>6.887334398925E-3</c:v>
                </c:pt>
                <c:pt idx="2642">
                  <c:v>6.9177648983900003E-3</c:v>
                </c:pt>
                <c:pt idx="2643">
                  <c:v>6.9302157498899999E-3</c:v>
                </c:pt>
                <c:pt idx="2644">
                  <c:v>6.9116256199779997E-3</c:v>
                </c:pt>
                <c:pt idx="2645">
                  <c:v>6.8842684850099999E-3</c:v>
                </c:pt>
                <c:pt idx="2646">
                  <c:v>6.8778852000829999E-3</c:v>
                </c:pt>
                <c:pt idx="2647">
                  <c:v>6.9049336016179996E-3</c:v>
                </c:pt>
                <c:pt idx="2648">
                  <c:v>6.9379922933880001E-3</c:v>
                </c:pt>
                <c:pt idx="2649">
                  <c:v>6.9713094271720002E-3</c:v>
                </c:pt>
                <c:pt idx="2650">
                  <c:v>6.9707925431430002E-3</c:v>
                </c:pt>
                <c:pt idx="2651">
                  <c:v>6.9488058798020001E-3</c:v>
                </c:pt>
                <c:pt idx="2652">
                  <c:v>6.9251968525349998E-3</c:v>
                </c:pt>
                <c:pt idx="2653">
                  <c:v>6.9222096353769996E-3</c:v>
                </c:pt>
                <c:pt idx="2654">
                  <c:v>6.9486768916250004E-3</c:v>
                </c:pt>
                <c:pt idx="2655">
                  <c:v>6.9826687686149998E-3</c:v>
                </c:pt>
                <c:pt idx="2656">
                  <c:v>7.01018422842E-3</c:v>
                </c:pt>
                <c:pt idx="2657">
                  <c:v>7.0035564713179996E-3</c:v>
                </c:pt>
                <c:pt idx="2658">
                  <c:v>6.9775637239219996E-3</c:v>
                </c:pt>
                <c:pt idx="2659">
                  <c:v>6.9525400176639997E-3</c:v>
                </c:pt>
                <c:pt idx="2660">
                  <c:v>6.959318183362E-3</c:v>
                </c:pt>
                <c:pt idx="2661">
                  <c:v>6.9927503354849999E-3</c:v>
                </c:pt>
                <c:pt idx="2662">
                  <c:v>7.0256362669169998E-3</c:v>
                </c:pt>
                <c:pt idx="2663">
                  <c:v>7.0514357648790004E-3</c:v>
                </c:pt>
                <c:pt idx="2664">
                  <c:v>7.0414692163470001E-3</c:v>
                </c:pt>
                <c:pt idx="2665">
                  <c:v>7.0165605284269999E-3</c:v>
                </c:pt>
                <c:pt idx="2666">
                  <c:v>6.9966060109439999E-3</c:v>
                </c:pt>
                <c:pt idx="2667">
                  <c:v>7.0106079801919999E-3</c:v>
                </c:pt>
                <c:pt idx="2668">
                  <c:v>7.0415912196039997E-3</c:v>
                </c:pt>
                <c:pt idx="2669">
                  <c:v>7.0701907388869998E-3</c:v>
                </c:pt>
                <c:pt idx="2670">
                  <c:v>7.0902169682089998E-3</c:v>
                </c:pt>
                <c:pt idx="2671">
                  <c:v>7.0711816661060004E-3</c:v>
                </c:pt>
                <c:pt idx="2672">
                  <c:v>7.0442766882479997E-3</c:v>
                </c:pt>
                <c:pt idx="2673">
                  <c:v>7.0247030816970001E-3</c:v>
                </c:pt>
                <c:pt idx="2674">
                  <c:v>7.0431064814329997E-3</c:v>
                </c:pt>
                <c:pt idx="2675">
                  <c:v>7.075928151608E-3</c:v>
                </c:pt>
                <c:pt idx="2676">
                  <c:v>7.1064303629100002E-3</c:v>
                </c:pt>
                <c:pt idx="2677">
                  <c:v>7.1220621466639997E-3</c:v>
                </c:pt>
                <c:pt idx="2678">
                  <c:v>7.1035441942509997E-3</c:v>
                </c:pt>
                <c:pt idx="2679">
                  <c:v>7.0817945525049998E-3</c:v>
                </c:pt>
                <c:pt idx="2680">
                  <c:v>7.0685897953809999E-3</c:v>
                </c:pt>
                <c:pt idx="2681">
                  <c:v>7.0946691557770003E-3</c:v>
                </c:pt>
                <c:pt idx="2682">
                  <c:v>7.1282731369140002E-3</c:v>
                </c:pt>
                <c:pt idx="2683">
                  <c:v>7.1598528884349996E-3</c:v>
                </c:pt>
                <c:pt idx="2684">
                  <c:v>7.1705803275110003E-3</c:v>
                </c:pt>
                <c:pt idx="2685">
                  <c:v>7.1472511626779998E-3</c:v>
                </c:pt>
                <c:pt idx="2686">
                  <c:v>7.1234339848159998E-3</c:v>
                </c:pt>
                <c:pt idx="2687">
                  <c:v>7.1134674362840003E-3</c:v>
                </c:pt>
                <c:pt idx="2688">
                  <c:v>7.1401284076269998E-3</c:v>
                </c:pt>
                <c:pt idx="2689">
                  <c:v>7.1717435494070003E-3</c:v>
                </c:pt>
                <c:pt idx="2690">
                  <c:v>7.2021526284520004E-3</c:v>
                </c:pt>
                <c:pt idx="2691">
                  <c:v>7.2037540376189996E-3</c:v>
                </c:pt>
                <c:pt idx="2692">
                  <c:v>7.1801804006099996E-3</c:v>
                </c:pt>
                <c:pt idx="2693">
                  <c:v>7.1579786017539997E-3</c:v>
                </c:pt>
                <c:pt idx="2694">
                  <c:v>7.1565783582630002E-3</c:v>
                </c:pt>
                <c:pt idx="2695">
                  <c:v>7.1887969970700002E-3</c:v>
                </c:pt>
                <c:pt idx="2696">
                  <c:v>7.2223152965310003E-3</c:v>
                </c:pt>
                <c:pt idx="2697">
                  <c:v>7.2544761933390003E-3</c:v>
                </c:pt>
                <c:pt idx="2698">
                  <c:v>7.2478917427359997E-3</c:v>
                </c:pt>
                <c:pt idx="2699">
                  <c:v>7.2230980731550001E-3</c:v>
                </c:pt>
                <c:pt idx="2700">
                  <c:v>7.2015062905850004E-3</c:v>
                </c:pt>
                <c:pt idx="2701">
                  <c:v>7.20893824473E-3</c:v>
                </c:pt>
                <c:pt idx="2702">
                  <c:v>7.2399000637229996E-3</c:v>
                </c:pt>
                <c:pt idx="2703">
                  <c:v>7.2729517705740002E-3</c:v>
                </c:pt>
                <c:pt idx="2704">
                  <c:v>7.2966399602589996E-3</c:v>
                </c:pt>
                <c:pt idx="2705">
                  <c:v>7.2824871167540004E-3</c:v>
                </c:pt>
                <c:pt idx="2706">
                  <c:v>7.2582317516210002E-3</c:v>
                </c:pt>
                <c:pt idx="2707">
                  <c:v>7.2374804876740003E-3</c:v>
                </c:pt>
                <c:pt idx="2708">
                  <c:v>7.2554601356390001E-3</c:v>
                </c:pt>
                <c:pt idx="2709">
                  <c:v>7.2900052182380002E-3</c:v>
                </c:pt>
                <c:pt idx="2710">
                  <c:v>7.3243635706599997E-3</c:v>
                </c:pt>
                <c:pt idx="2711">
                  <c:v>7.3418477550149996E-3</c:v>
                </c:pt>
                <c:pt idx="2712">
                  <c:v>7.3245642706750002E-3</c:v>
                </c:pt>
                <c:pt idx="2713">
                  <c:v>7.3007326573129999E-3</c:v>
                </c:pt>
                <c:pt idx="2714">
                  <c:v>7.2859623469410002E-3</c:v>
                </c:pt>
                <c:pt idx="2715">
                  <c:v>7.3080277070400003E-3</c:v>
                </c:pt>
                <c:pt idx="2716">
                  <c:v>7.341517601162E-3</c:v>
                </c:pt>
                <c:pt idx="2717">
                  <c:v>7.372436113656E-3</c:v>
                </c:pt>
                <c:pt idx="2718">
                  <c:v>7.3809451423590003E-3</c:v>
                </c:pt>
                <c:pt idx="2719">
                  <c:v>7.3590087704359999E-3</c:v>
                </c:pt>
                <c:pt idx="2720">
                  <c:v>7.3341648094359998E-3</c:v>
                </c:pt>
                <c:pt idx="2721">
                  <c:v>7.3231067508460002E-3</c:v>
                </c:pt>
                <c:pt idx="2722">
                  <c:v>7.351814303547E-3</c:v>
                </c:pt>
                <c:pt idx="2723">
                  <c:v>7.3862872086469999E-3</c:v>
                </c:pt>
                <c:pt idx="2724">
                  <c:v>7.4159926734860002E-3</c:v>
                </c:pt>
                <c:pt idx="2725">
                  <c:v>7.4167037382720001E-3</c:v>
                </c:pt>
                <c:pt idx="2726">
                  <c:v>7.3963543400169997E-3</c:v>
                </c:pt>
                <c:pt idx="2727">
                  <c:v>7.3761986568569998E-3</c:v>
                </c:pt>
                <c:pt idx="2728">
                  <c:v>7.3743751272559999E-3</c:v>
                </c:pt>
                <c:pt idx="2729">
                  <c:v>7.4046188965439996E-3</c:v>
                </c:pt>
                <c:pt idx="2730">
                  <c:v>7.4355662800369999E-3</c:v>
                </c:pt>
                <c:pt idx="2731">
                  <c:v>7.466126233339E-3</c:v>
                </c:pt>
                <c:pt idx="2732">
                  <c:v>7.4634696356949996E-3</c:v>
                </c:pt>
                <c:pt idx="2733">
                  <c:v>7.4381516315039998E-3</c:v>
                </c:pt>
                <c:pt idx="2734">
                  <c:v>7.4185631237919996E-3</c:v>
                </c:pt>
                <c:pt idx="2735">
                  <c:v>7.4269785545769997E-3</c:v>
                </c:pt>
                <c:pt idx="2736">
                  <c:v>7.4563464149830002E-3</c:v>
                </c:pt>
                <c:pt idx="2737">
                  <c:v>7.4863033369180002E-3</c:v>
                </c:pt>
                <c:pt idx="2738">
                  <c:v>7.5162602588530001E-3</c:v>
                </c:pt>
                <c:pt idx="2739">
                  <c:v>7.5081964023409999E-3</c:v>
                </c:pt>
                <c:pt idx="2740">
                  <c:v>7.4861310422419999E-3</c:v>
                </c:pt>
                <c:pt idx="2741">
                  <c:v>7.465257309377E-3</c:v>
                </c:pt>
                <c:pt idx="2742">
                  <c:v>7.4740462005140002E-3</c:v>
                </c:pt>
                <c:pt idx="2743">
                  <c:v>7.5078443624079999E-3</c:v>
                </c:pt>
                <c:pt idx="2744">
                  <c:v>7.5388713739809998E-3</c:v>
                </c:pt>
                <c:pt idx="2745">
                  <c:v>7.5637870468199999E-3</c:v>
                </c:pt>
                <c:pt idx="2746">
                  <c:v>7.558337412775E-3</c:v>
                </c:pt>
                <c:pt idx="2747">
                  <c:v>7.534979376942E-3</c:v>
                </c:pt>
                <c:pt idx="2748">
                  <c:v>7.5142425484960003E-3</c:v>
                </c:pt>
                <c:pt idx="2749">
                  <c:v>7.5309728272259999E-3</c:v>
                </c:pt>
                <c:pt idx="2750">
                  <c:v>7.5602331198750001E-3</c:v>
                </c:pt>
                <c:pt idx="2751">
                  <c:v>7.5883157551290001E-3</c:v>
                </c:pt>
                <c:pt idx="2752">
                  <c:v>7.6159024611120001E-3</c:v>
                </c:pt>
                <c:pt idx="2753">
                  <c:v>7.6025254093109998E-3</c:v>
                </c:pt>
                <c:pt idx="2754">
                  <c:v>7.5763240456579997E-3</c:v>
                </c:pt>
                <c:pt idx="2755">
                  <c:v>7.5551993213589996E-3</c:v>
                </c:pt>
                <c:pt idx="2756">
                  <c:v>7.5647779740389996E-3</c:v>
                </c:pt>
                <c:pt idx="2757">
                  <c:v>7.594124414027E-3</c:v>
                </c:pt>
                <c:pt idx="2758">
                  <c:v>7.6229395344850001E-3</c:v>
                </c:pt>
                <c:pt idx="2759">
                  <c:v>7.6484153978530001E-3</c:v>
                </c:pt>
                <c:pt idx="2760">
                  <c:v>7.6421401463449999E-3</c:v>
                </c:pt>
                <c:pt idx="2761">
                  <c:v>7.6190191321070001E-3</c:v>
                </c:pt>
                <c:pt idx="2762">
                  <c:v>7.5959628447890004E-3</c:v>
                </c:pt>
                <c:pt idx="2763">
                  <c:v>7.612176239491E-3</c:v>
                </c:pt>
                <c:pt idx="2764">
                  <c:v>7.639835122973E-3</c:v>
                </c:pt>
                <c:pt idx="2765">
                  <c:v>7.6706176623700002E-3</c:v>
                </c:pt>
                <c:pt idx="2766">
                  <c:v>7.6977810822429996E-3</c:v>
                </c:pt>
                <c:pt idx="2767">
                  <c:v>7.6925749890509997E-3</c:v>
                </c:pt>
                <c:pt idx="2768">
                  <c:v>7.6690590940419997E-3</c:v>
                </c:pt>
                <c:pt idx="2769">
                  <c:v>7.6469364576039998E-3</c:v>
                </c:pt>
                <c:pt idx="2770">
                  <c:v>7.6579223386940001E-3</c:v>
                </c:pt>
                <c:pt idx="2771">
                  <c:v>7.685272488743E-3</c:v>
                </c:pt>
                <c:pt idx="2772">
                  <c:v>7.7148200944070003E-3</c:v>
                </c:pt>
                <c:pt idx="2773">
                  <c:v>7.74149550125E-3</c:v>
                </c:pt>
                <c:pt idx="2774">
                  <c:v>7.7397720888260002E-3</c:v>
                </c:pt>
                <c:pt idx="2775">
                  <c:v>7.7163134701549998E-3</c:v>
                </c:pt>
                <c:pt idx="2776">
                  <c:v>7.6945209875699996E-3</c:v>
                </c:pt>
                <c:pt idx="2777">
                  <c:v>7.7019529417160001E-3</c:v>
                </c:pt>
                <c:pt idx="2778">
                  <c:v>7.7302795834840003E-3</c:v>
                </c:pt>
                <c:pt idx="2779">
                  <c:v>7.7609829604630004E-3</c:v>
                </c:pt>
                <c:pt idx="2780">
                  <c:v>7.7865095809100003E-3</c:v>
                </c:pt>
                <c:pt idx="2781">
                  <c:v>7.783665787429E-3</c:v>
                </c:pt>
                <c:pt idx="2782">
                  <c:v>7.761744316667E-3</c:v>
                </c:pt>
                <c:pt idx="2783">
                  <c:v>7.739111315459E-3</c:v>
                </c:pt>
                <c:pt idx="2784">
                  <c:v>7.7480725012720004E-3</c:v>
                </c:pt>
                <c:pt idx="2785">
                  <c:v>7.7753150835629999E-3</c:v>
                </c:pt>
                <c:pt idx="2786">
                  <c:v>7.8076128847900002E-3</c:v>
                </c:pt>
                <c:pt idx="2787">
                  <c:v>7.8341439366339995E-3</c:v>
                </c:pt>
                <c:pt idx="2788">
                  <c:v>7.8260013833639994E-3</c:v>
                </c:pt>
                <c:pt idx="2789">
                  <c:v>7.8005399554969997E-3</c:v>
                </c:pt>
                <c:pt idx="2790">
                  <c:v>7.7824019826949996E-3</c:v>
                </c:pt>
                <c:pt idx="2791">
                  <c:v>7.7927131205799997E-3</c:v>
                </c:pt>
                <c:pt idx="2792">
                  <c:v>7.8227343037720002E-3</c:v>
                </c:pt>
                <c:pt idx="2793">
                  <c:v>7.8540770336989994E-3</c:v>
                </c:pt>
                <c:pt idx="2794">
                  <c:v>7.8781815245749995E-3</c:v>
                </c:pt>
                <c:pt idx="2795">
                  <c:v>7.8658815473320008E-3</c:v>
                </c:pt>
                <c:pt idx="2796">
                  <c:v>7.8407507389780008E-3</c:v>
                </c:pt>
                <c:pt idx="2797">
                  <c:v>7.8245513141159996E-3</c:v>
                </c:pt>
                <c:pt idx="2798">
                  <c:v>7.8410878777499995E-3</c:v>
                </c:pt>
                <c:pt idx="2799">
                  <c:v>7.8747570514679996E-3</c:v>
                </c:pt>
                <c:pt idx="2800">
                  <c:v>7.9068029299380008E-3</c:v>
                </c:pt>
                <c:pt idx="2801">
                  <c:v>7.9317549243569999E-3</c:v>
                </c:pt>
                <c:pt idx="2802">
                  <c:v>7.9143494367600008E-3</c:v>
                </c:pt>
                <c:pt idx="2803">
                  <c:v>7.8908260911700005E-3</c:v>
                </c:pt>
                <c:pt idx="2804">
                  <c:v>7.8744981437919997E-3</c:v>
                </c:pt>
                <c:pt idx="2805">
                  <c:v>7.8954221680760002E-3</c:v>
                </c:pt>
                <c:pt idx="2806">
                  <c:v>7.9259676858779993E-3</c:v>
                </c:pt>
                <c:pt idx="2807">
                  <c:v>7.9570440575479993E-3</c:v>
                </c:pt>
                <c:pt idx="2808">
                  <c:v>7.9677645117040008E-3</c:v>
                </c:pt>
                <c:pt idx="2809">
                  <c:v>7.9452544450759992E-3</c:v>
                </c:pt>
                <c:pt idx="2810">
                  <c:v>7.9195694997909998E-3</c:v>
                </c:pt>
                <c:pt idx="2811">
                  <c:v>7.9029761254789995E-3</c:v>
                </c:pt>
                <c:pt idx="2812">
                  <c:v>7.9266065731639999E-3</c:v>
                </c:pt>
                <c:pt idx="2813">
                  <c:v>7.960570044816E-3</c:v>
                </c:pt>
                <c:pt idx="2814">
                  <c:v>7.9911733046170007E-3</c:v>
                </c:pt>
                <c:pt idx="2815">
                  <c:v>7.9981237649919996E-3</c:v>
                </c:pt>
                <c:pt idx="2816">
                  <c:v>7.9783052206040001E-3</c:v>
                </c:pt>
                <c:pt idx="2817">
                  <c:v>7.9545024782420003E-3</c:v>
                </c:pt>
                <c:pt idx="2818">
                  <c:v>7.9518528655170007E-3</c:v>
                </c:pt>
                <c:pt idx="2819">
                  <c:v>7.9823620617390009E-3</c:v>
                </c:pt>
                <c:pt idx="2820">
                  <c:v>8.0176396295429993E-3</c:v>
                </c:pt>
                <c:pt idx="2821">
                  <c:v>8.050138130784E-3</c:v>
                </c:pt>
                <c:pt idx="2822">
                  <c:v>8.0474819988010007E-3</c:v>
                </c:pt>
                <c:pt idx="2823">
                  <c:v>8.0239800736310006E-3</c:v>
                </c:pt>
                <c:pt idx="2824">
                  <c:v>8.0027328804140006E-3</c:v>
                </c:pt>
                <c:pt idx="2825">
                  <c:v>8.0056702718139996E-3</c:v>
                </c:pt>
                <c:pt idx="2826">
                  <c:v>8.0367187038059996E-3</c:v>
                </c:pt>
                <c:pt idx="2827">
                  <c:v>8.0720894038680008E-3</c:v>
                </c:pt>
                <c:pt idx="2828">
                  <c:v>8.1023685634139999E-3</c:v>
                </c:pt>
                <c:pt idx="2829">
                  <c:v>8.0943917855620003E-3</c:v>
                </c:pt>
                <c:pt idx="2830">
                  <c:v>8.0691091716290006E-3</c:v>
                </c:pt>
                <c:pt idx="2831">
                  <c:v>8.0501092597839996E-3</c:v>
                </c:pt>
                <c:pt idx="2832">
                  <c:v>8.0673573538659997E-3</c:v>
                </c:pt>
                <c:pt idx="2833">
                  <c:v>8.1035029143099995E-3</c:v>
                </c:pt>
                <c:pt idx="2834">
                  <c:v>8.1394771113990003E-3</c:v>
                </c:pt>
                <c:pt idx="2835">
                  <c:v>8.1626847386359995E-3</c:v>
                </c:pt>
                <c:pt idx="2836">
                  <c:v>8.1466361880300001E-3</c:v>
                </c:pt>
                <c:pt idx="2837">
                  <c:v>8.1248003989459992E-3</c:v>
                </c:pt>
                <c:pt idx="2838">
                  <c:v>8.1084435805679998E-3</c:v>
                </c:pt>
                <c:pt idx="2839">
                  <c:v>8.1322323530910005E-3</c:v>
                </c:pt>
                <c:pt idx="2840">
                  <c:v>8.1689171493050002E-3</c:v>
                </c:pt>
                <c:pt idx="2841">
                  <c:v>8.2009779289359992E-3</c:v>
                </c:pt>
                <c:pt idx="2842">
                  <c:v>8.2089193165300004E-3</c:v>
                </c:pt>
                <c:pt idx="2843">
                  <c:v>8.1905582919719992E-3</c:v>
                </c:pt>
                <c:pt idx="2844">
                  <c:v>8.1699220463629998E-3</c:v>
                </c:pt>
                <c:pt idx="2845">
                  <c:v>8.159036748111E-3</c:v>
                </c:pt>
                <c:pt idx="2846">
                  <c:v>8.1898188218469999E-3</c:v>
                </c:pt>
                <c:pt idx="2847">
                  <c:v>8.2257501780989995E-3</c:v>
                </c:pt>
                <c:pt idx="2848">
                  <c:v>8.2556493580340003E-3</c:v>
                </c:pt>
                <c:pt idx="2849">
                  <c:v>8.2510318607089995E-3</c:v>
                </c:pt>
                <c:pt idx="2850">
                  <c:v>8.2281334325669999E-3</c:v>
                </c:pt>
                <c:pt idx="2851">
                  <c:v>8.2083083689210006E-3</c:v>
                </c:pt>
                <c:pt idx="2852">
                  <c:v>8.2093430683020004E-3</c:v>
                </c:pt>
                <c:pt idx="2853">
                  <c:v>8.2356082275510008E-3</c:v>
                </c:pt>
                <c:pt idx="2854">
                  <c:v>8.2658957689999996E-3</c:v>
                </c:pt>
                <c:pt idx="2855">
                  <c:v>8.2963332533840008E-3</c:v>
                </c:pt>
                <c:pt idx="2856">
                  <c:v>8.2883276045320007E-3</c:v>
                </c:pt>
                <c:pt idx="2857">
                  <c:v>8.2610771059989999E-3</c:v>
                </c:pt>
                <c:pt idx="2858">
                  <c:v>8.2398597151040007E-3</c:v>
                </c:pt>
                <c:pt idx="2859">
                  <c:v>8.2494383677840007E-3</c:v>
                </c:pt>
                <c:pt idx="2860">
                  <c:v>8.283049799502E-3</c:v>
                </c:pt>
                <c:pt idx="2861">
                  <c:v>8.3144996315239993E-3</c:v>
                </c:pt>
                <c:pt idx="2862">
                  <c:v>8.3438605070110007E-3</c:v>
                </c:pt>
                <c:pt idx="2863">
                  <c:v>8.3387047052380005E-3</c:v>
                </c:pt>
                <c:pt idx="2864">
                  <c:v>8.3169629797339995E-3</c:v>
                </c:pt>
                <c:pt idx="2865">
                  <c:v>8.2963258028029997E-3</c:v>
                </c:pt>
                <c:pt idx="2866">
                  <c:v>8.3124171942469995E-3</c:v>
                </c:pt>
                <c:pt idx="2867">
                  <c:v>8.3445357158779994E-3</c:v>
                </c:pt>
                <c:pt idx="2868">
                  <c:v>8.3774505183100006E-3</c:v>
                </c:pt>
                <c:pt idx="2869">
                  <c:v>8.3996597677469999E-3</c:v>
                </c:pt>
                <c:pt idx="2870">
                  <c:v>8.3866203203799995E-3</c:v>
                </c:pt>
                <c:pt idx="2871">
                  <c:v>8.3623714745040007E-3</c:v>
                </c:pt>
                <c:pt idx="2872">
                  <c:v>8.3426684141159994E-3</c:v>
                </c:pt>
                <c:pt idx="2873">
                  <c:v>8.3576971665020004E-3</c:v>
                </c:pt>
                <c:pt idx="2874">
                  <c:v>8.3898436278099994E-3</c:v>
                </c:pt>
                <c:pt idx="2875">
                  <c:v>8.424718864262E-3</c:v>
                </c:pt>
                <c:pt idx="2876">
                  <c:v>8.4449537098410001E-3</c:v>
                </c:pt>
                <c:pt idx="2877">
                  <c:v>8.4335794672369992E-3</c:v>
                </c:pt>
                <c:pt idx="2878">
                  <c:v>8.4086786955599995E-3</c:v>
                </c:pt>
                <c:pt idx="2879">
                  <c:v>8.3972252905370002E-3</c:v>
                </c:pt>
                <c:pt idx="2880">
                  <c:v>8.4195779636499993E-3</c:v>
                </c:pt>
                <c:pt idx="2881">
                  <c:v>8.4538431838150005E-3</c:v>
                </c:pt>
                <c:pt idx="2882">
                  <c:v>8.4891347214579999E-3</c:v>
                </c:pt>
                <c:pt idx="2883">
                  <c:v>8.4977438673380003E-3</c:v>
                </c:pt>
                <c:pt idx="2884">
                  <c:v>8.4764473140239993E-3</c:v>
                </c:pt>
                <c:pt idx="2885">
                  <c:v>8.4551712498070006E-3</c:v>
                </c:pt>
                <c:pt idx="2886">
                  <c:v>8.4461094811560007E-3</c:v>
                </c:pt>
                <c:pt idx="2887">
                  <c:v>8.4715429693459996E-3</c:v>
                </c:pt>
                <c:pt idx="2888">
                  <c:v>8.5091535001990005E-3</c:v>
                </c:pt>
                <c:pt idx="2889">
                  <c:v>8.539843373001E-3</c:v>
                </c:pt>
                <c:pt idx="2890">
                  <c:v>8.5360445082189994E-3</c:v>
                </c:pt>
                <c:pt idx="2891">
                  <c:v>8.5145533084869992E-3</c:v>
                </c:pt>
                <c:pt idx="2892">
                  <c:v>8.4928115829829998E-3</c:v>
                </c:pt>
                <c:pt idx="2893">
                  <c:v>8.4980819374319994E-3</c:v>
                </c:pt>
                <c:pt idx="2894">
                  <c:v>8.5340412333609998E-3</c:v>
                </c:pt>
                <c:pt idx="2895">
                  <c:v>8.569849655032E-3</c:v>
                </c:pt>
                <c:pt idx="2896">
                  <c:v>8.5926903411749998E-3</c:v>
                </c:pt>
                <c:pt idx="2897">
                  <c:v>8.5783302783970002E-3</c:v>
                </c:pt>
                <c:pt idx="2898">
                  <c:v>8.5580665618179997E-3</c:v>
                </c:pt>
                <c:pt idx="2899">
                  <c:v>8.5445744916799998E-3</c:v>
                </c:pt>
                <c:pt idx="2900">
                  <c:v>8.562432602048E-3</c:v>
                </c:pt>
                <c:pt idx="2901">
                  <c:v>8.5983918979759995E-3</c:v>
                </c:pt>
                <c:pt idx="2902">
                  <c:v>8.6342226713899996E-3</c:v>
                </c:pt>
                <c:pt idx="2903">
                  <c:v>8.6488127708440003E-3</c:v>
                </c:pt>
                <c:pt idx="2904">
                  <c:v>8.6310775950549992E-3</c:v>
                </c:pt>
                <c:pt idx="2905">
                  <c:v>8.6090695112940006E-3</c:v>
                </c:pt>
                <c:pt idx="2906">
                  <c:v>8.6010489612820002E-3</c:v>
                </c:pt>
                <c:pt idx="2907">
                  <c:v>8.6298566311599993E-3</c:v>
                </c:pt>
                <c:pt idx="2908">
                  <c:v>8.6644664406780002E-3</c:v>
                </c:pt>
                <c:pt idx="2909">
                  <c:v>8.6941430345179992E-3</c:v>
                </c:pt>
                <c:pt idx="2910">
                  <c:v>8.6891883984209998E-3</c:v>
                </c:pt>
                <c:pt idx="2911">
                  <c:v>8.6686955764889995E-3</c:v>
                </c:pt>
                <c:pt idx="2912">
                  <c:v>8.6490567773579996E-3</c:v>
                </c:pt>
                <c:pt idx="2913">
                  <c:v>8.6497822776439998E-3</c:v>
                </c:pt>
                <c:pt idx="2914">
                  <c:v>8.6793228983879991E-3</c:v>
                </c:pt>
                <c:pt idx="2915">
                  <c:v>8.7120942771429996E-3</c:v>
                </c:pt>
                <c:pt idx="2916">
                  <c:v>8.7382951751350003E-3</c:v>
                </c:pt>
                <c:pt idx="2917">
                  <c:v>8.7269935756919999E-3</c:v>
                </c:pt>
                <c:pt idx="2918">
                  <c:v>8.7034199386840008E-3</c:v>
                </c:pt>
                <c:pt idx="2919">
                  <c:v>8.6843557655809991E-3</c:v>
                </c:pt>
                <c:pt idx="2920">
                  <c:v>8.7031973525879998E-3</c:v>
                </c:pt>
                <c:pt idx="2921">
                  <c:v>8.7369456887250001E-3</c:v>
                </c:pt>
                <c:pt idx="2922">
                  <c:v>8.7692216038699998E-3</c:v>
                </c:pt>
                <c:pt idx="2923">
                  <c:v>8.7830582633609995E-3</c:v>
                </c:pt>
                <c:pt idx="2924">
                  <c:v>8.7659684941169998E-3</c:v>
                </c:pt>
                <c:pt idx="2925">
                  <c:v>8.7474435567859998E-3</c:v>
                </c:pt>
                <c:pt idx="2926">
                  <c:v>8.7343892082570006E-3</c:v>
                </c:pt>
                <c:pt idx="2927">
                  <c:v>8.7602743878960002E-3</c:v>
                </c:pt>
                <c:pt idx="2928">
                  <c:v>8.7965857237580006E-3</c:v>
                </c:pt>
                <c:pt idx="2929">
                  <c:v>8.8301906362180001E-3</c:v>
                </c:pt>
                <c:pt idx="2930">
                  <c:v>8.8322078809139996E-3</c:v>
                </c:pt>
                <c:pt idx="2931">
                  <c:v>8.8134668767450002E-3</c:v>
                </c:pt>
                <c:pt idx="2932">
                  <c:v>8.7951570749279992E-3</c:v>
                </c:pt>
                <c:pt idx="2933">
                  <c:v>8.7977917864919992E-3</c:v>
                </c:pt>
                <c:pt idx="2934">
                  <c:v>8.8344626128669997E-3</c:v>
                </c:pt>
                <c:pt idx="2935">
                  <c:v>8.8696610182519998E-3</c:v>
                </c:pt>
                <c:pt idx="2936">
                  <c:v>8.8970400393010001E-3</c:v>
                </c:pt>
                <c:pt idx="2937">
                  <c:v>8.8828299194570002E-3</c:v>
                </c:pt>
                <c:pt idx="2938">
                  <c:v>8.8630476966500005E-3</c:v>
                </c:pt>
                <c:pt idx="2939">
                  <c:v>8.846977725625E-3</c:v>
                </c:pt>
                <c:pt idx="2940">
                  <c:v>8.8605917990209997E-3</c:v>
                </c:pt>
                <c:pt idx="2941">
                  <c:v>8.8952518999580003E-3</c:v>
                </c:pt>
                <c:pt idx="2942">
                  <c:v>8.9279590174559994E-3</c:v>
                </c:pt>
                <c:pt idx="2943">
                  <c:v>8.9314701035619996E-3</c:v>
                </c:pt>
                <c:pt idx="2944">
                  <c:v>8.9104240760210004E-3</c:v>
                </c:pt>
                <c:pt idx="2945">
                  <c:v>8.8936006650330007E-3</c:v>
                </c:pt>
                <c:pt idx="2946">
                  <c:v>8.8836839422580006E-3</c:v>
                </c:pt>
                <c:pt idx="2947">
                  <c:v>8.9155370369549992E-3</c:v>
                </c:pt>
                <c:pt idx="2948">
                  <c:v>8.9523000642660003E-3</c:v>
                </c:pt>
                <c:pt idx="2949">
                  <c:v>8.9813023805620004E-3</c:v>
                </c:pt>
                <c:pt idx="2950">
                  <c:v>8.9771160855889997E-3</c:v>
                </c:pt>
                <c:pt idx="2951">
                  <c:v>8.9588705450299993E-3</c:v>
                </c:pt>
                <c:pt idx="2952">
                  <c:v>8.9406175538899995E-3</c:v>
                </c:pt>
                <c:pt idx="2953">
                  <c:v>8.9512234553690007E-3</c:v>
                </c:pt>
                <c:pt idx="2954">
                  <c:v>8.9831687510010007E-3</c:v>
                </c:pt>
                <c:pt idx="2955">
                  <c:v>9.0163853019479996E-3</c:v>
                </c:pt>
                <c:pt idx="2956">
                  <c:v>9.025318548083E-3</c:v>
                </c:pt>
                <c:pt idx="2957">
                  <c:v>9.0061537921429999E-3</c:v>
                </c:pt>
                <c:pt idx="2958">
                  <c:v>8.9886402711270002E-3</c:v>
                </c:pt>
                <c:pt idx="2959">
                  <c:v>8.977934718132E-3</c:v>
                </c:pt>
                <c:pt idx="2960">
                  <c:v>9.0023986995219994E-3</c:v>
                </c:pt>
                <c:pt idx="2961">
                  <c:v>9.0382928028699995E-3</c:v>
                </c:pt>
                <c:pt idx="2962">
                  <c:v>9.0697221457960008E-3</c:v>
                </c:pt>
                <c:pt idx="2963">
                  <c:v>9.0621029958130005E-3</c:v>
                </c:pt>
                <c:pt idx="2964">
                  <c:v>9.0469243004920007E-3</c:v>
                </c:pt>
                <c:pt idx="2965">
                  <c:v>9.0306391939520003E-3</c:v>
                </c:pt>
                <c:pt idx="2966">
                  <c:v>9.0396003797650008E-3</c:v>
                </c:pt>
                <c:pt idx="2967">
                  <c:v>9.076126851141E-3</c:v>
                </c:pt>
                <c:pt idx="2968">
                  <c:v>9.1129550710320004E-3</c:v>
                </c:pt>
                <c:pt idx="2969">
                  <c:v>9.1285649687050004E-3</c:v>
                </c:pt>
                <c:pt idx="2970">
                  <c:v>9.1102411970499994E-3</c:v>
                </c:pt>
                <c:pt idx="2971">
                  <c:v>9.0909898281099997E-3</c:v>
                </c:pt>
                <c:pt idx="2972">
                  <c:v>9.0774986892940002E-3</c:v>
                </c:pt>
                <c:pt idx="2973">
                  <c:v>9.1025363653900009E-3</c:v>
                </c:pt>
                <c:pt idx="2974">
                  <c:v>9.1371098533270002E-3</c:v>
                </c:pt>
                <c:pt idx="2975">
                  <c:v>9.1707073152069996E-3</c:v>
                </c:pt>
                <c:pt idx="2976">
                  <c:v>9.1696158051490003E-3</c:v>
                </c:pt>
                <c:pt idx="2977">
                  <c:v>9.1507239267229999E-3</c:v>
                </c:pt>
                <c:pt idx="2978">
                  <c:v>9.1305831447239996E-3</c:v>
                </c:pt>
                <c:pt idx="2979">
                  <c:v>9.1309491544960004E-3</c:v>
                </c:pt>
                <c:pt idx="2980">
                  <c:v>9.1629447415470001E-3</c:v>
                </c:pt>
                <c:pt idx="2981">
                  <c:v>9.198754094541E-3</c:v>
                </c:pt>
                <c:pt idx="2982">
                  <c:v>9.2241298407320007E-3</c:v>
                </c:pt>
                <c:pt idx="2983">
                  <c:v>9.2155132442710008E-3</c:v>
                </c:pt>
                <c:pt idx="2984">
                  <c:v>9.1970087960360006E-3</c:v>
                </c:pt>
                <c:pt idx="2985">
                  <c:v>9.1799264773730002E-3</c:v>
                </c:pt>
                <c:pt idx="2986">
                  <c:v>9.196664206684E-3</c:v>
                </c:pt>
                <c:pt idx="2987">
                  <c:v>9.2323580756779999E-3</c:v>
                </c:pt>
                <c:pt idx="2988">
                  <c:v>9.2678656801579995E-3</c:v>
                </c:pt>
                <c:pt idx="2989">
                  <c:v>9.2833675444129998E-3</c:v>
                </c:pt>
                <c:pt idx="2990">
                  <c:v>9.2681096866729998E-3</c:v>
                </c:pt>
                <c:pt idx="2991">
                  <c:v>9.2495838180179993E-3</c:v>
                </c:pt>
                <c:pt idx="2992">
                  <c:v>9.239409118891E-3</c:v>
                </c:pt>
                <c:pt idx="2993">
                  <c:v>9.2670042067770006E-3</c:v>
                </c:pt>
                <c:pt idx="2994">
                  <c:v>9.3030352145430008E-3</c:v>
                </c:pt>
                <c:pt idx="2995">
                  <c:v>9.3340901657939998E-3</c:v>
                </c:pt>
                <c:pt idx="2996">
                  <c:v>9.3406680971380007E-3</c:v>
                </c:pt>
                <c:pt idx="2997">
                  <c:v>9.3206558376549998E-3</c:v>
                </c:pt>
                <c:pt idx="2998">
                  <c:v>9.2984829097990003E-3</c:v>
                </c:pt>
                <c:pt idx="2999">
                  <c:v>9.2979585751890009E-3</c:v>
                </c:pt>
                <c:pt idx="3000">
                  <c:v>9.3308519572019993E-3</c:v>
                </c:pt>
                <c:pt idx="3001">
                  <c:v>9.3641113489870004E-3</c:v>
                </c:pt>
                <c:pt idx="3002">
                  <c:v>9.397163055837E-3</c:v>
                </c:pt>
                <c:pt idx="3003">
                  <c:v>9.3919644132259995E-3</c:v>
                </c:pt>
                <c:pt idx="3004">
                  <c:v>9.3696480616929992E-3</c:v>
                </c:pt>
                <c:pt idx="3005">
                  <c:v>9.3500306829810004E-3</c:v>
                </c:pt>
                <c:pt idx="3006">
                  <c:v>9.3564428389070007E-3</c:v>
                </c:pt>
                <c:pt idx="3007">
                  <c:v>9.387922473252E-3</c:v>
                </c:pt>
                <c:pt idx="3008">
                  <c:v>9.4234002754089996E-3</c:v>
                </c:pt>
                <c:pt idx="3009">
                  <c:v>9.4500901177529996E-3</c:v>
                </c:pt>
                <c:pt idx="3010">
                  <c:v>9.4367414712909995E-3</c:v>
                </c:pt>
                <c:pt idx="3011">
                  <c:v>9.4157243147489997E-3</c:v>
                </c:pt>
                <c:pt idx="3012">
                  <c:v>9.3974284827709996E-3</c:v>
                </c:pt>
                <c:pt idx="3013">
                  <c:v>9.4117680564520002E-3</c:v>
                </c:pt>
                <c:pt idx="3014">
                  <c:v>9.4438577070829997E-3</c:v>
                </c:pt>
                <c:pt idx="3015">
                  <c:v>9.4754155725239996E-3</c:v>
                </c:pt>
                <c:pt idx="3016">
                  <c:v>9.5030600205060003E-3</c:v>
                </c:pt>
                <c:pt idx="3017">
                  <c:v>9.4911837950349999E-3</c:v>
                </c:pt>
                <c:pt idx="3018">
                  <c:v>9.4667701050640003E-3</c:v>
                </c:pt>
                <c:pt idx="3019">
                  <c:v>9.4485674053430002E-3</c:v>
                </c:pt>
                <c:pt idx="3020">
                  <c:v>9.472191333771E-3</c:v>
                </c:pt>
                <c:pt idx="3021">
                  <c:v>9.503842331469E-3</c:v>
                </c:pt>
                <c:pt idx="3022">
                  <c:v>9.5340721309190007E-3</c:v>
                </c:pt>
                <c:pt idx="3023">
                  <c:v>9.5565682277079997E-3</c:v>
                </c:pt>
                <c:pt idx="3024">
                  <c:v>9.5400605350729993E-3</c:v>
                </c:pt>
                <c:pt idx="3025">
                  <c:v>9.5172701403500003E-3</c:v>
                </c:pt>
                <c:pt idx="3026">
                  <c:v>9.4981705769899994E-3</c:v>
                </c:pt>
                <c:pt idx="3027">
                  <c:v>9.5182964578269993E-3</c:v>
                </c:pt>
                <c:pt idx="3028">
                  <c:v>9.5491297543050004E-3</c:v>
                </c:pt>
                <c:pt idx="3029">
                  <c:v>9.5833512023089998E-3</c:v>
                </c:pt>
                <c:pt idx="3030">
                  <c:v>9.6047632396219999E-3</c:v>
                </c:pt>
                <c:pt idx="3031">
                  <c:v>9.588801302016E-3</c:v>
                </c:pt>
                <c:pt idx="3032">
                  <c:v>9.5655731856820001E-3</c:v>
                </c:pt>
                <c:pt idx="3033">
                  <c:v>9.5522031188010007E-3</c:v>
                </c:pt>
                <c:pt idx="3034">
                  <c:v>9.5776785165069996E-3</c:v>
                </c:pt>
                <c:pt idx="3035">
                  <c:v>9.6110459417100003E-3</c:v>
                </c:pt>
                <c:pt idx="3036">
                  <c:v>9.6461083739999998E-3</c:v>
                </c:pt>
                <c:pt idx="3037">
                  <c:v>9.6604330465199992E-3</c:v>
                </c:pt>
                <c:pt idx="3038">
                  <c:v>9.6430210396650003E-3</c:v>
                </c:pt>
                <c:pt idx="3039">
                  <c:v>9.6196914091710006E-3</c:v>
                </c:pt>
                <c:pt idx="3040">
                  <c:v>9.6051581203939994E-3</c:v>
                </c:pt>
                <c:pt idx="3041">
                  <c:v>9.6316896378989998E-3</c:v>
                </c:pt>
                <c:pt idx="3042">
                  <c:v>9.6674272790550006E-3</c:v>
                </c:pt>
                <c:pt idx="3043">
                  <c:v>9.6996454522010004E-3</c:v>
                </c:pt>
                <c:pt idx="3044">
                  <c:v>9.7093610092999997E-3</c:v>
                </c:pt>
                <c:pt idx="3045">
                  <c:v>9.6918977797029997E-3</c:v>
                </c:pt>
                <c:pt idx="3046">
                  <c:v>9.6699111163619997E-3</c:v>
                </c:pt>
                <c:pt idx="3047">
                  <c:v>9.667390957475E-3</c:v>
                </c:pt>
                <c:pt idx="3048">
                  <c:v>9.7010387107729999E-3</c:v>
                </c:pt>
                <c:pt idx="3049">
                  <c:v>9.7364597022529999E-3</c:v>
                </c:pt>
                <c:pt idx="3050">
                  <c:v>9.7710546106099996E-3</c:v>
                </c:pt>
                <c:pt idx="3051">
                  <c:v>9.7710974514479999E-3</c:v>
                </c:pt>
                <c:pt idx="3052">
                  <c:v>9.7491256892679994E-3</c:v>
                </c:pt>
                <c:pt idx="3053">
                  <c:v>9.7284531220789994E-3</c:v>
                </c:pt>
                <c:pt idx="3054">
                  <c:v>9.7313467413189993E-3</c:v>
                </c:pt>
                <c:pt idx="3055">
                  <c:v>9.7612245008350008E-3</c:v>
                </c:pt>
                <c:pt idx="3056">
                  <c:v>9.7955763339999998E-3</c:v>
                </c:pt>
                <c:pt idx="3057">
                  <c:v>9.824922308326E-3</c:v>
                </c:pt>
                <c:pt idx="3058">
                  <c:v>9.8179858177900002E-3</c:v>
                </c:pt>
                <c:pt idx="3059">
                  <c:v>9.7949011251329994E-3</c:v>
                </c:pt>
                <c:pt idx="3060">
                  <c:v>9.7750257700680004E-3</c:v>
                </c:pt>
                <c:pt idx="3061">
                  <c:v>9.7895301878449994E-3</c:v>
                </c:pt>
                <c:pt idx="3062">
                  <c:v>9.8249725997449997E-3</c:v>
                </c:pt>
                <c:pt idx="3063">
                  <c:v>9.8608387634160008E-3</c:v>
                </c:pt>
                <c:pt idx="3064">
                  <c:v>9.888562373817E-3</c:v>
                </c:pt>
                <c:pt idx="3065">
                  <c:v>9.8763694986700006E-3</c:v>
                </c:pt>
                <c:pt idx="3066">
                  <c:v>9.8543548956510005E-3</c:v>
                </c:pt>
                <c:pt idx="3067">
                  <c:v>9.8391678184269991E-3</c:v>
                </c:pt>
                <c:pt idx="3068">
                  <c:v>9.8588643595579999E-3</c:v>
                </c:pt>
                <c:pt idx="3069">
                  <c:v>9.8947230726479998E-3</c:v>
                </c:pt>
                <c:pt idx="3070">
                  <c:v>9.9287871271370003E-3</c:v>
                </c:pt>
                <c:pt idx="3071">
                  <c:v>9.9493656307460005E-3</c:v>
                </c:pt>
                <c:pt idx="3072">
                  <c:v>9.9330088123679994E-3</c:v>
                </c:pt>
                <c:pt idx="3073">
                  <c:v>9.9124088883399998E-3</c:v>
                </c:pt>
                <c:pt idx="3074">
                  <c:v>9.9000297486779992E-3</c:v>
                </c:pt>
                <c:pt idx="3075">
                  <c:v>9.9248737096790003E-3</c:v>
                </c:pt>
                <c:pt idx="3076">
                  <c:v>9.9602155387400002E-3</c:v>
                </c:pt>
                <c:pt idx="3077">
                  <c:v>9.9953850731249998E-3</c:v>
                </c:pt>
                <c:pt idx="3078">
                  <c:v>1.000741217285E-2</c:v>
                </c:pt>
                <c:pt idx="3079">
                  <c:v>9.9889449775220004E-3</c:v>
                </c:pt>
                <c:pt idx="3080">
                  <c:v>9.9715609103440007E-3</c:v>
                </c:pt>
                <c:pt idx="3081">
                  <c:v>9.9622188135979999E-3</c:v>
                </c:pt>
                <c:pt idx="3082">
                  <c:v>9.9918665364380002E-3</c:v>
                </c:pt>
                <c:pt idx="3083">
                  <c:v>1.0027459822599999E-2</c:v>
                </c:pt>
                <c:pt idx="3084">
                  <c:v>1.006062701344E-2</c:v>
                </c:pt>
                <c:pt idx="3085">
                  <c:v>1.006377860904E-2</c:v>
                </c:pt>
                <c:pt idx="3086">
                  <c:v>1.00456411019E-2</c:v>
                </c:pt>
                <c:pt idx="3087">
                  <c:v>1.002494711429E-2</c:v>
                </c:pt>
                <c:pt idx="3088">
                  <c:v>1.002562232316E-2</c:v>
                </c:pt>
                <c:pt idx="3089">
                  <c:v>1.005917601287E-2</c:v>
                </c:pt>
                <c:pt idx="3090">
                  <c:v>1.0093053802849999E-2</c:v>
                </c:pt>
                <c:pt idx="3091">
                  <c:v>1.0127002373340001E-2</c:v>
                </c:pt>
                <c:pt idx="3092">
                  <c:v>1.012389361858E-2</c:v>
                </c:pt>
                <c:pt idx="3093">
                  <c:v>1.010266784579E-2</c:v>
                </c:pt>
                <c:pt idx="3094">
                  <c:v>1.008361112326E-2</c:v>
                </c:pt>
                <c:pt idx="3095">
                  <c:v>1.009749062359E-2</c:v>
                </c:pt>
                <c:pt idx="3096">
                  <c:v>1.013067923486E-2</c:v>
                </c:pt>
                <c:pt idx="3097">
                  <c:v>1.016657333821E-2</c:v>
                </c:pt>
                <c:pt idx="3098">
                  <c:v>1.0192804038519999E-2</c:v>
                </c:pt>
                <c:pt idx="3099">
                  <c:v>1.01796137169E-2</c:v>
                </c:pt>
                <c:pt idx="3100">
                  <c:v>1.015789993107E-2</c:v>
                </c:pt>
                <c:pt idx="3101">
                  <c:v>1.013997755945E-2</c:v>
                </c:pt>
                <c:pt idx="3102">
                  <c:v>1.0156866163020001E-2</c:v>
                </c:pt>
                <c:pt idx="3103">
                  <c:v>1.0191741399469999E-2</c:v>
                </c:pt>
                <c:pt idx="3104">
                  <c:v>1.022640801966E-2</c:v>
                </c:pt>
                <c:pt idx="3105">
                  <c:v>1.024840865284E-2</c:v>
                </c:pt>
                <c:pt idx="3106">
                  <c:v>1.023120433092E-2</c:v>
                </c:pt>
                <c:pt idx="3107">
                  <c:v>1.020836364478E-2</c:v>
                </c:pt>
                <c:pt idx="3108">
                  <c:v>1.0195065289740001E-2</c:v>
                </c:pt>
                <c:pt idx="3109">
                  <c:v>1.021972298622E-2</c:v>
                </c:pt>
                <c:pt idx="3110">
                  <c:v>1.025186292827E-2</c:v>
                </c:pt>
                <c:pt idx="3111">
                  <c:v>1.0284763760860001E-2</c:v>
                </c:pt>
                <c:pt idx="3112">
                  <c:v>1.030354015529E-2</c:v>
                </c:pt>
                <c:pt idx="3113">
                  <c:v>1.028330530971E-2</c:v>
                </c:pt>
                <c:pt idx="3114">
                  <c:v>1.025976799428E-2</c:v>
                </c:pt>
                <c:pt idx="3115">
                  <c:v>1.025192718953E-2</c:v>
                </c:pt>
                <c:pt idx="3116">
                  <c:v>1.028296072036E-2</c:v>
                </c:pt>
                <c:pt idx="3117">
                  <c:v>1.031735539436E-2</c:v>
                </c:pt>
                <c:pt idx="3118">
                  <c:v>1.034844666719E-2</c:v>
                </c:pt>
                <c:pt idx="3119">
                  <c:v>1.036450918764E-2</c:v>
                </c:pt>
                <c:pt idx="3120">
                  <c:v>1.034446898848E-2</c:v>
                </c:pt>
                <c:pt idx="3121">
                  <c:v>1.0322546586389999E-2</c:v>
                </c:pt>
                <c:pt idx="3122">
                  <c:v>1.031494233757E-2</c:v>
                </c:pt>
                <c:pt idx="3123">
                  <c:v>1.0346062481399999E-2</c:v>
                </c:pt>
                <c:pt idx="3124">
                  <c:v>1.037950161844E-2</c:v>
                </c:pt>
                <c:pt idx="3125">
                  <c:v>1.040882617235E-2</c:v>
                </c:pt>
                <c:pt idx="3126">
                  <c:v>1.0417916812E-2</c:v>
                </c:pt>
                <c:pt idx="3127">
                  <c:v>1.0398846119640001E-2</c:v>
                </c:pt>
                <c:pt idx="3128">
                  <c:v>1.0377232916650001E-2</c:v>
                </c:pt>
                <c:pt idx="3129">
                  <c:v>1.0373003780840001E-2</c:v>
                </c:pt>
                <c:pt idx="3130">
                  <c:v>1.040457561612E-2</c:v>
                </c:pt>
                <c:pt idx="3131">
                  <c:v>1.043653581291E-2</c:v>
                </c:pt>
                <c:pt idx="3132">
                  <c:v>1.0469802655280001E-2</c:v>
                </c:pt>
                <c:pt idx="3133">
                  <c:v>1.047231629491E-2</c:v>
                </c:pt>
                <c:pt idx="3134">
                  <c:v>1.0451657697560001E-2</c:v>
                </c:pt>
                <c:pt idx="3135">
                  <c:v>1.0430303402250001E-2</c:v>
                </c:pt>
                <c:pt idx="3136">
                  <c:v>1.043160259724E-2</c:v>
                </c:pt>
                <c:pt idx="3137">
                  <c:v>1.0464768856760001E-2</c:v>
                </c:pt>
                <c:pt idx="3138">
                  <c:v>1.050170511007E-2</c:v>
                </c:pt>
                <c:pt idx="3139">
                  <c:v>1.053391676396E-2</c:v>
                </c:pt>
                <c:pt idx="3140">
                  <c:v>1.05300033465E-2</c:v>
                </c:pt>
                <c:pt idx="3141">
                  <c:v>1.0513667948540001E-2</c:v>
                </c:pt>
                <c:pt idx="3142">
                  <c:v>1.049602590501E-2</c:v>
                </c:pt>
                <c:pt idx="3143">
                  <c:v>1.0510286316279999E-2</c:v>
                </c:pt>
                <c:pt idx="3144">
                  <c:v>1.0548485442999999E-2</c:v>
                </c:pt>
                <c:pt idx="3145">
                  <c:v>1.058629807085E-2</c:v>
                </c:pt>
                <c:pt idx="3146">
                  <c:v>1.060964167118E-2</c:v>
                </c:pt>
                <c:pt idx="3147">
                  <c:v>1.059358566999E-2</c:v>
                </c:pt>
                <c:pt idx="3148">
                  <c:v>1.0574744082990001E-2</c:v>
                </c:pt>
                <c:pt idx="3149">
                  <c:v>1.0560111142689999E-2</c:v>
                </c:pt>
                <c:pt idx="3150">
                  <c:v>1.058148685843E-2</c:v>
                </c:pt>
                <c:pt idx="3151">
                  <c:v>1.0615119710560001E-2</c:v>
                </c:pt>
                <c:pt idx="3152">
                  <c:v>1.065033953637E-2</c:v>
                </c:pt>
                <c:pt idx="3153">
                  <c:v>1.0660399682819999E-2</c:v>
                </c:pt>
                <c:pt idx="3154">
                  <c:v>1.0640775784850001E-2</c:v>
                </c:pt>
                <c:pt idx="3155">
                  <c:v>1.062199193984E-2</c:v>
                </c:pt>
                <c:pt idx="3156">
                  <c:v>1.061674952507E-2</c:v>
                </c:pt>
                <c:pt idx="3157">
                  <c:v>1.0648753494020001E-2</c:v>
                </c:pt>
                <c:pt idx="3158">
                  <c:v>1.068449765444E-2</c:v>
                </c:pt>
                <c:pt idx="3159">
                  <c:v>1.071720384061E-2</c:v>
                </c:pt>
                <c:pt idx="3160">
                  <c:v>1.0714374482630001E-2</c:v>
                </c:pt>
                <c:pt idx="3161">
                  <c:v>1.0695116594429999E-2</c:v>
                </c:pt>
                <c:pt idx="3162">
                  <c:v>1.067641936243E-2</c:v>
                </c:pt>
                <c:pt idx="3163">
                  <c:v>1.0681970044970001E-2</c:v>
                </c:pt>
                <c:pt idx="3164">
                  <c:v>1.071705296636E-2</c:v>
                </c:pt>
                <c:pt idx="3165">
                  <c:v>1.075299829245E-2</c:v>
                </c:pt>
                <c:pt idx="3166">
                  <c:v>1.0778087191279999E-2</c:v>
                </c:pt>
                <c:pt idx="3167">
                  <c:v>1.076578628272E-2</c:v>
                </c:pt>
                <c:pt idx="3168">
                  <c:v>1.0747598484160001E-2</c:v>
                </c:pt>
                <c:pt idx="3169">
                  <c:v>1.073247659951E-2</c:v>
                </c:pt>
                <c:pt idx="3170">
                  <c:v>1.0753257200119999E-2</c:v>
                </c:pt>
                <c:pt idx="3171">
                  <c:v>1.079278532416E-2</c:v>
                </c:pt>
                <c:pt idx="3172">
                  <c:v>1.0828342288729999E-2</c:v>
                </c:pt>
                <c:pt idx="3173">
                  <c:v>1.084520947188E-2</c:v>
                </c:pt>
                <c:pt idx="3174">
                  <c:v>1.0829886421560001E-2</c:v>
                </c:pt>
                <c:pt idx="3175">
                  <c:v>1.08108362183E-2</c:v>
                </c:pt>
                <c:pt idx="3176">
                  <c:v>1.080219168216E-2</c:v>
                </c:pt>
                <c:pt idx="3177">
                  <c:v>1.0829476639629999E-2</c:v>
                </c:pt>
                <c:pt idx="3178">
                  <c:v>1.0864574462179999E-2</c:v>
                </c:pt>
                <c:pt idx="3179">
                  <c:v>1.0897978208959999E-2</c:v>
                </c:pt>
                <c:pt idx="3180">
                  <c:v>1.089478284121E-2</c:v>
                </c:pt>
                <c:pt idx="3181">
                  <c:v>1.087218616158E-2</c:v>
                </c:pt>
                <c:pt idx="3182">
                  <c:v>1.08540551737E-2</c:v>
                </c:pt>
                <c:pt idx="3183">
                  <c:v>1.085276994854E-2</c:v>
                </c:pt>
                <c:pt idx="3184">
                  <c:v>1.088425610214E-2</c:v>
                </c:pt>
                <c:pt idx="3185">
                  <c:v>1.0921917855739999E-2</c:v>
                </c:pt>
                <c:pt idx="3186">
                  <c:v>1.0951831005510001E-2</c:v>
                </c:pt>
                <c:pt idx="3187">
                  <c:v>1.0948607698079999E-2</c:v>
                </c:pt>
                <c:pt idx="3188">
                  <c:v>1.092951465398E-2</c:v>
                </c:pt>
                <c:pt idx="3189">
                  <c:v>1.091279182583E-2</c:v>
                </c:pt>
                <c:pt idx="3190">
                  <c:v>1.093283202499E-2</c:v>
                </c:pt>
                <c:pt idx="3191">
                  <c:v>1.0969919152559999E-2</c:v>
                </c:pt>
                <c:pt idx="3192">
                  <c:v>1.1006797663869999E-2</c:v>
                </c:pt>
                <c:pt idx="3193">
                  <c:v>1.102346275002E-2</c:v>
                </c:pt>
                <c:pt idx="3194">
                  <c:v>1.101036649197E-2</c:v>
                </c:pt>
                <c:pt idx="3195">
                  <c:v>1.099293958396E-2</c:v>
                </c:pt>
                <c:pt idx="3196">
                  <c:v>1.09804449603E-2</c:v>
                </c:pt>
                <c:pt idx="3197">
                  <c:v>1.1002568528059999E-2</c:v>
                </c:pt>
                <c:pt idx="3198">
                  <c:v>1.1042398400599999E-2</c:v>
                </c:pt>
                <c:pt idx="3199">
                  <c:v>1.107840053737E-2</c:v>
                </c:pt>
                <c:pt idx="3200">
                  <c:v>1.108759827912E-2</c:v>
                </c:pt>
                <c:pt idx="3201">
                  <c:v>1.1073381640020001E-2</c:v>
                </c:pt>
                <c:pt idx="3202">
                  <c:v>1.105464063585E-2</c:v>
                </c:pt>
                <c:pt idx="3203">
                  <c:v>1.105825975537E-2</c:v>
                </c:pt>
                <c:pt idx="3204">
                  <c:v>1.109005417675E-2</c:v>
                </c:pt>
                <c:pt idx="3205">
                  <c:v>1.112819649279E-2</c:v>
                </c:pt>
                <c:pt idx="3206">
                  <c:v>1.1165003292260001E-2</c:v>
                </c:pt>
                <c:pt idx="3207">
                  <c:v>1.116913277656E-2</c:v>
                </c:pt>
                <c:pt idx="3208">
                  <c:v>1.114914193749E-2</c:v>
                </c:pt>
                <c:pt idx="3209">
                  <c:v>1.113216020167E-2</c:v>
                </c:pt>
                <c:pt idx="3210">
                  <c:v>1.114285923541E-2</c:v>
                </c:pt>
                <c:pt idx="3211">
                  <c:v>1.117523573339E-2</c:v>
                </c:pt>
                <c:pt idx="3212">
                  <c:v>1.121270284057E-2</c:v>
                </c:pt>
                <c:pt idx="3213">
                  <c:v>1.1245804838840001E-2</c:v>
                </c:pt>
                <c:pt idx="3214">
                  <c:v>1.1239148676399999E-2</c:v>
                </c:pt>
                <c:pt idx="3215">
                  <c:v>1.121873501688E-2</c:v>
                </c:pt>
                <c:pt idx="3216">
                  <c:v>1.1201314628120001E-2</c:v>
                </c:pt>
                <c:pt idx="3217">
                  <c:v>1.121664512902E-2</c:v>
                </c:pt>
                <c:pt idx="3218">
                  <c:v>1.125549804419E-2</c:v>
                </c:pt>
                <c:pt idx="3219">
                  <c:v>1.1290215887130001E-2</c:v>
                </c:pt>
                <c:pt idx="3220">
                  <c:v>1.13165602088E-2</c:v>
                </c:pt>
                <c:pt idx="3221">
                  <c:v>1.130963861942E-2</c:v>
                </c:pt>
                <c:pt idx="3222">
                  <c:v>1.1287351138889999E-2</c:v>
                </c:pt>
                <c:pt idx="3223">
                  <c:v>1.126956474036E-2</c:v>
                </c:pt>
                <c:pt idx="3224">
                  <c:v>1.129435189068E-2</c:v>
                </c:pt>
                <c:pt idx="3225">
                  <c:v>1.132635492831E-2</c:v>
                </c:pt>
                <c:pt idx="3226">
                  <c:v>1.136089209467E-2</c:v>
                </c:pt>
                <c:pt idx="3227">
                  <c:v>1.138158608228E-2</c:v>
                </c:pt>
                <c:pt idx="3228">
                  <c:v>1.13661987707E-2</c:v>
                </c:pt>
                <c:pt idx="3229">
                  <c:v>1.134779583663E-2</c:v>
                </c:pt>
                <c:pt idx="3230">
                  <c:v>1.133680902421E-2</c:v>
                </c:pt>
                <c:pt idx="3231">
                  <c:v>1.136132329702E-2</c:v>
                </c:pt>
                <c:pt idx="3232">
                  <c:v>1.1399407871069999E-2</c:v>
                </c:pt>
                <c:pt idx="3233">
                  <c:v>1.1436682194469999E-2</c:v>
                </c:pt>
                <c:pt idx="3234">
                  <c:v>1.1448299512269999E-2</c:v>
                </c:pt>
                <c:pt idx="3235">
                  <c:v>1.14352889359E-2</c:v>
                </c:pt>
                <c:pt idx="3236">
                  <c:v>1.1418852955099999E-2</c:v>
                </c:pt>
                <c:pt idx="3237">
                  <c:v>1.141590159386E-2</c:v>
                </c:pt>
                <c:pt idx="3238">
                  <c:v>1.14477975294E-2</c:v>
                </c:pt>
                <c:pt idx="3239">
                  <c:v>1.14840650931E-2</c:v>
                </c:pt>
                <c:pt idx="3240">
                  <c:v>1.1519866995509999E-2</c:v>
                </c:pt>
                <c:pt idx="3241">
                  <c:v>1.152163371444E-2</c:v>
                </c:pt>
                <c:pt idx="3242">
                  <c:v>1.150294952095E-2</c:v>
                </c:pt>
                <c:pt idx="3243">
                  <c:v>1.1483268812299999E-2</c:v>
                </c:pt>
                <c:pt idx="3244">
                  <c:v>1.149155478925E-2</c:v>
                </c:pt>
                <c:pt idx="3245">
                  <c:v>1.152541022748E-2</c:v>
                </c:pt>
                <c:pt idx="3246">
                  <c:v>1.1560292914510001E-2</c:v>
                </c:pt>
                <c:pt idx="3247">
                  <c:v>1.159164216369E-2</c:v>
                </c:pt>
                <c:pt idx="3248">
                  <c:v>1.1586286127569999E-2</c:v>
                </c:pt>
                <c:pt idx="3249">
                  <c:v>1.156955584884E-2</c:v>
                </c:pt>
                <c:pt idx="3250">
                  <c:v>1.155268121511E-2</c:v>
                </c:pt>
                <c:pt idx="3251">
                  <c:v>1.157195400447E-2</c:v>
                </c:pt>
                <c:pt idx="3252">
                  <c:v>1.160937082022E-2</c:v>
                </c:pt>
                <c:pt idx="3253">
                  <c:v>1.164744142443E-2</c:v>
                </c:pt>
                <c:pt idx="3254">
                  <c:v>1.167140249163E-2</c:v>
                </c:pt>
                <c:pt idx="3255">
                  <c:v>1.1658757925029999E-2</c:v>
                </c:pt>
                <c:pt idx="3256">
                  <c:v>1.164044812322E-2</c:v>
                </c:pt>
                <c:pt idx="3257">
                  <c:v>1.1625893414020001E-2</c:v>
                </c:pt>
                <c:pt idx="3258">
                  <c:v>1.164716854692E-2</c:v>
                </c:pt>
                <c:pt idx="3259">
                  <c:v>1.16824535653E-2</c:v>
                </c:pt>
                <c:pt idx="3260">
                  <c:v>1.17190014571E-2</c:v>
                </c:pt>
                <c:pt idx="3261">
                  <c:v>1.173530798405E-2</c:v>
                </c:pt>
                <c:pt idx="3262">
                  <c:v>1.172187365592E-2</c:v>
                </c:pt>
                <c:pt idx="3263">
                  <c:v>1.1702852323650001E-2</c:v>
                </c:pt>
                <c:pt idx="3264">
                  <c:v>1.169609557837E-2</c:v>
                </c:pt>
                <c:pt idx="3265">
                  <c:v>1.17283500731E-2</c:v>
                </c:pt>
                <c:pt idx="3266">
                  <c:v>1.176502089947E-2</c:v>
                </c:pt>
                <c:pt idx="3267">
                  <c:v>1.1804125271740001E-2</c:v>
                </c:pt>
                <c:pt idx="3268">
                  <c:v>1.181631814688E-2</c:v>
                </c:pt>
                <c:pt idx="3269">
                  <c:v>1.180082280189E-2</c:v>
                </c:pt>
                <c:pt idx="3270">
                  <c:v>1.178447995335E-2</c:v>
                </c:pt>
                <c:pt idx="3271">
                  <c:v>1.178557798266E-2</c:v>
                </c:pt>
                <c:pt idx="3272">
                  <c:v>1.181820593774E-2</c:v>
                </c:pt>
                <c:pt idx="3273">
                  <c:v>1.185552962124E-2</c:v>
                </c:pt>
                <c:pt idx="3274">
                  <c:v>1.188973058015E-2</c:v>
                </c:pt>
                <c:pt idx="3275">
                  <c:v>1.1890067718920001E-2</c:v>
                </c:pt>
                <c:pt idx="3276">
                  <c:v>1.1871204711499999E-2</c:v>
                </c:pt>
                <c:pt idx="3277">
                  <c:v>1.185209024698E-2</c:v>
                </c:pt>
                <c:pt idx="3278">
                  <c:v>1.186273153871E-2</c:v>
                </c:pt>
                <c:pt idx="3279">
                  <c:v>1.1901664547620001E-2</c:v>
                </c:pt>
                <c:pt idx="3280">
                  <c:v>1.193863619119E-2</c:v>
                </c:pt>
                <c:pt idx="3281">
                  <c:v>1.197240594774E-2</c:v>
                </c:pt>
                <c:pt idx="3282">
                  <c:v>1.196867134422E-2</c:v>
                </c:pt>
                <c:pt idx="3283">
                  <c:v>1.1951029300690001E-2</c:v>
                </c:pt>
                <c:pt idx="3284">
                  <c:v>1.1935777962210001E-2</c:v>
                </c:pt>
                <c:pt idx="3285">
                  <c:v>1.1955933645370001E-2</c:v>
                </c:pt>
                <c:pt idx="3286">
                  <c:v>1.1995146051049999E-2</c:v>
                </c:pt>
                <c:pt idx="3287">
                  <c:v>1.2033338658509999E-2</c:v>
                </c:pt>
                <c:pt idx="3288">
                  <c:v>1.205620076507E-2</c:v>
                </c:pt>
                <c:pt idx="3289">
                  <c:v>1.204153895378E-2</c:v>
                </c:pt>
                <c:pt idx="3290">
                  <c:v>1.202294137329E-2</c:v>
                </c:pt>
                <c:pt idx="3291">
                  <c:v>1.2008200399579999E-2</c:v>
                </c:pt>
                <c:pt idx="3292">
                  <c:v>1.2032233178620001E-2</c:v>
                </c:pt>
                <c:pt idx="3293">
                  <c:v>1.2072508223350001E-2</c:v>
                </c:pt>
                <c:pt idx="3294">
                  <c:v>1.210881210864E-2</c:v>
                </c:pt>
                <c:pt idx="3295">
                  <c:v>1.21211623773E-2</c:v>
                </c:pt>
                <c:pt idx="3296">
                  <c:v>1.210462581366E-2</c:v>
                </c:pt>
                <c:pt idx="3297">
                  <c:v>1.2088627554479999E-2</c:v>
                </c:pt>
                <c:pt idx="3298">
                  <c:v>1.2083364650610001E-2</c:v>
                </c:pt>
                <c:pt idx="3299">
                  <c:v>1.211592089385E-2</c:v>
                </c:pt>
                <c:pt idx="3300">
                  <c:v>1.215352490544E-2</c:v>
                </c:pt>
                <c:pt idx="3301">
                  <c:v>1.219110004604E-2</c:v>
                </c:pt>
                <c:pt idx="3302">
                  <c:v>1.219574548304E-2</c:v>
                </c:pt>
                <c:pt idx="3303">
                  <c:v>1.2177736498419999E-2</c:v>
                </c:pt>
                <c:pt idx="3304">
                  <c:v>1.2161745689810001E-2</c:v>
                </c:pt>
                <c:pt idx="3305">
                  <c:v>1.2167892418799999E-2</c:v>
                </c:pt>
                <c:pt idx="3306">
                  <c:v>1.220548897982E-2</c:v>
                </c:pt>
                <c:pt idx="3307">
                  <c:v>1.224516052753E-2</c:v>
                </c:pt>
                <c:pt idx="3308">
                  <c:v>1.2282613664870001E-2</c:v>
                </c:pt>
                <c:pt idx="3309">
                  <c:v>1.228071097285E-2</c:v>
                </c:pt>
                <c:pt idx="3310">
                  <c:v>1.226527336985E-2</c:v>
                </c:pt>
                <c:pt idx="3311">
                  <c:v>1.225104928017E-2</c:v>
                </c:pt>
                <c:pt idx="3312">
                  <c:v>1.226639375091E-2</c:v>
                </c:pt>
                <c:pt idx="3313">
                  <c:v>1.2303645722570001E-2</c:v>
                </c:pt>
                <c:pt idx="3314">
                  <c:v>1.234159432352E-2</c:v>
                </c:pt>
                <c:pt idx="3315">
                  <c:v>1.236429810524E-2</c:v>
                </c:pt>
                <c:pt idx="3316">
                  <c:v>1.2354899197820001E-2</c:v>
                </c:pt>
                <c:pt idx="3317">
                  <c:v>1.233579963446E-2</c:v>
                </c:pt>
                <c:pt idx="3318">
                  <c:v>1.231742464006E-2</c:v>
                </c:pt>
                <c:pt idx="3319">
                  <c:v>1.2340947985650001E-2</c:v>
                </c:pt>
                <c:pt idx="3320">
                  <c:v>1.237820647657E-2</c:v>
                </c:pt>
                <c:pt idx="3321">
                  <c:v>1.241453271359E-2</c:v>
                </c:pt>
                <c:pt idx="3322">
                  <c:v>1.2426919303829999E-2</c:v>
                </c:pt>
                <c:pt idx="3323">
                  <c:v>1.2415465898809999E-2</c:v>
                </c:pt>
                <c:pt idx="3324">
                  <c:v>1.239923853427E-2</c:v>
                </c:pt>
                <c:pt idx="3325">
                  <c:v>1.239763014019E-2</c:v>
                </c:pt>
                <c:pt idx="3326">
                  <c:v>1.242976915091E-2</c:v>
                </c:pt>
                <c:pt idx="3327">
                  <c:v>1.2468594126399999E-2</c:v>
                </c:pt>
                <c:pt idx="3328">
                  <c:v>1.2509335763750001E-2</c:v>
                </c:pt>
                <c:pt idx="3329">
                  <c:v>1.251957472414E-2</c:v>
                </c:pt>
                <c:pt idx="3330">
                  <c:v>1.2505013495679999E-2</c:v>
                </c:pt>
                <c:pt idx="3331">
                  <c:v>1.248720567673E-2</c:v>
                </c:pt>
                <c:pt idx="3332">
                  <c:v>1.249766070396E-2</c:v>
                </c:pt>
                <c:pt idx="3333">
                  <c:v>1.2531092390420001E-2</c:v>
                </c:pt>
                <c:pt idx="3334">
                  <c:v>1.257138885558E-2</c:v>
                </c:pt>
                <c:pt idx="3335">
                  <c:v>1.2605832889680001E-2</c:v>
                </c:pt>
                <c:pt idx="3336">
                  <c:v>1.260999124497E-2</c:v>
                </c:pt>
                <c:pt idx="3337">
                  <c:v>1.2594345025720001E-2</c:v>
                </c:pt>
                <c:pt idx="3338">
                  <c:v>1.2579430826010001E-2</c:v>
                </c:pt>
                <c:pt idx="3339">
                  <c:v>1.258942577988E-2</c:v>
                </c:pt>
                <c:pt idx="3340">
                  <c:v>1.262507680804E-2</c:v>
                </c:pt>
                <c:pt idx="3341">
                  <c:v>1.266496442258E-2</c:v>
                </c:pt>
                <c:pt idx="3342">
                  <c:v>1.269677374512E-2</c:v>
                </c:pt>
                <c:pt idx="3343">
                  <c:v>1.269352808595E-2</c:v>
                </c:pt>
                <c:pt idx="3344">
                  <c:v>1.2676424346859999E-2</c:v>
                </c:pt>
                <c:pt idx="3345">
                  <c:v>1.2664612382650001E-2</c:v>
                </c:pt>
                <c:pt idx="3346">
                  <c:v>1.268260646611E-2</c:v>
                </c:pt>
                <c:pt idx="3347">
                  <c:v>1.2719320133330001E-2</c:v>
                </c:pt>
                <c:pt idx="3348">
                  <c:v>1.275759842247E-2</c:v>
                </c:pt>
                <c:pt idx="3349">
                  <c:v>1.278526522219E-2</c:v>
                </c:pt>
                <c:pt idx="3350">
                  <c:v>1.278049685061E-2</c:v>
                </c:pt>
                <c:pt idx="3351">
                  <c:v>1.2764642946419999E-2</c:v>
                </c:pt>
                <c:pt idx="3352">
                  <c:v>1.27561558038E-2</c:v>
                </c:pt>
                <c:pt idx="3353">
                  <c:v>1.278152409941E-2</c:v>
                </c:pt>
                <c:pt idx="3354">
                  <c:v>1.282295491546E-2</c:v>
                </c:pt>
                <c:pt idx="3355">
                  <c:v>1.286185067147E-2</c:v>
                </c:pt>
                <c:pt idx="3356">
                  <c:v>1.288065686822E-2</c:v>
                </c:pt>
                <c:pt idx="3357">
                  <c:v>1.2869096361100001E-2</c:v>
                </c:pt>
                <c:pt idx="3358">
                  <c:v>1.285612862557E-2</c:v>
                </c:pt>
                <c:pt idx="3359">
                  <c:v>1.2853485532100001E-2</c:v>
                </c:pt>
                <c:pt idx="3360">
                  <c:v>1.2883500196039999E-2</c:v>
                </c:pt>
                <c:pt idx="3361">
                  <c:v>1.292391121387E-2</c:v>
                </c:pt>
                <c:pt idx="3362">
                  <c:v>1.2961112894120001E-2</c:v>
                </c:pt>
                <c:pt idx="3363">
                  <c:v>1.29736578092E-2</c:v>
                </c:pt>
                <c:pt idx="3364">
                  <c:v>1.2957494705919999E-2</c:v>
                </c:pt>
                <c:pt idx="3365">
                  <c:v>1.294508669525E-2</c:v>
                </c:pt>
                <c:pt idx="3366">
                  <c:v>1.294961757958E-2</c:v>
                </c:pt>
                <c:pt idx="3367">
                  <c:v>1.2987429276109999E-2</c:v>
                </c:pt>
                <c:pt idx="3368">
                  <c:v>1.3027417473500001E-2</c:v>
                </c:pt>
                <c:pt idx="3369">
                  <c:v>1.3063577935100001E-2</c:v>
                </c:pt>
                <c:pt idx="3370">
                  <c:v>1.3064482249319999E-2</c:v>
                </c:pt>
                <c:pt idx="3371">
                  <c:v>1.3049971312279999E-2</c:v>
                </c:pt>
                <c:pt idx="3372">
                  <c:v>1.3037770986559999E-2</c:v>
                </c:pt>
                <c:pt idx="3373">
                  <c:v>1.305138505995E-2</c:v>
                </c:pt>
                <c:pt idx="3374">
                  <c:v>1.309135835618E-2</c:v>
                </c:pt>
                <c:pt idx="3375">
                  <c:v>1.3131404295559999E-2</c:v>
                </c:pt>
                <c:pt idx="3376">
                  <c:v>1.3164354488250001E-2</c:v>
                </c:pt>
                <c:pt idx="3377">
                  <c:v>1.3158689253029999E-2</c:v>
                </c:pt>
                <c:pt idx="3378">
                  <c:v>1.314182952046E-2</c:v>
                </c:pt>
                <c:pt idx="3379">
                  <c:v>1.3129931874570001E-2</c:v>
                </c:pt>
                <c:pt idx="3380">
                  <c:v>1.3154438696800001E-2</c:v>
                </c:pt>
                <c:pt idx="3381">
                  <c:v>1.319500803947E-2</c:v>
                </c:pt>
                <c:pt idx="3382">
                  <c:v>1.323535479605E-2</c:v>
                </c:pt>
                <c:pt idx="3383">
                  <c:v>1.325656566769E-2</c:v>
                </c:pt>
                <c:pt idx="3384">
                  <c:v>1.324003655463E-2</c:v>
                </c:pt>
                <c:pt idx="3385">
                  <c:v>1.3224856927989999E-2</c:v>
                </c:pt>
                <c:pt idx="3386">
                  <c:v>1.3215508311990001E-2</c:v>
                </c:pt>
                <c:pt idx="3387">
                  <c:v>1.324410084635E-2</c:v>
                </c:pt>
                <c:pt idx="3388">
                  <c:v>1.328460499644E-2</c:v>
                </c:pt>
                <c:pt idx="3389">
                  <c:v>1.3324837200340001E-2</c:v>
                </c:pt>
                <c:pt idx="3390">
                  <c:v>1.3334437273439999E-2</c:v>
                </c:pt>
                <c:pt idx="3391">
                  <c:v>1.3318862766030001E-2</c:v>
                </c:pt>
                <c:pt idx="3392">
                  <c:v>1.330458838493E-2</c:v>
                </c:pt>
                <c:pt idx="3393">
                  <c:v>1.3308430090549999E-2</c:v>
                </c:pt>
                <c:pt idx="3394">
                  <c:v>1.335029862821E-2</c:v>
                </c:pt>
                <c:pt idx="3395">
                  <c:v>1.339089032263E-2</c:v>
                </c:pt>
                <c:pt idx="3396">
                  <c:v>1.3430461287500001E-2</c:v>
                </c:pt>
                <c:pt idx="3397">
                  <c:v>1.343329716474E-2</c:v>
                </c:pt>
                <c:pt idx="3398">
                  <c:v>1.3417687267070001E-2</c:v>
                </c:pt>
                <c:pt idx="3399">
                  <c:v>1.340514980257E-2</c:v>
                </c:pt>
                <c:pt idx="3400">
                  <c:v>1.342010684311E-2</c:v>
                </c:pt>
                <c:pt idx="3401">
                  <c:v>1.345904637128E-2</c:v>
                </c:pt>
                <c:pt idx="3402">
                  <c:v>1.349691580981E-2</c:v>
                </c:pt>
                <c:pt idx="3403">
                  <c:v>1.352430973202E-2</c:v>
                </c:pt>
                <c:pt idx="3404">
                  <c:v>1.351299975067E-2</c:v>
                </c:pt>
                <c:pt idx="3405">
                  <c:v>1.349558774382E-2</c:v>
                </c:pt>
                <c:pt idx="3406">
                  <c:v>1.3483467511829999E-2</c:v>
                </c:pt>
                <c:pt idx="3407">
                  <c:v>1.3510415330530001E-2</c:v>
                </c:pt>
                <c:pt idx="3408">
                  <c:v>1.3552413322029999E-2</c:v>
                </c:pt>
                <c:pt idx="3409">
                  <c:v>1.359133888036E-2</c:v>
                </c:pt>
                <c:pt idx="3410">
                  <c:v>1.360583584756E-2</c:v>
                </c:pt>
                <c:pt idx="3411">
                  <c:v>1.3594950549299999E-2</c:v>
                </c:pt>
                <c:pt idx="3412">
                  <c:v>1.3583411462610001E-2</c:v>
                </c:pt>
                <c:pt idx="3413">
                  <c:v>1.358423009515E-2</c:v>
                </c:pt>
                <c:pt idx="3414">
                  <c:v>1.3622221536930001E-2</c:v>
                </c:pt>
                <c:pt idx="3415">
                  <c:v>1.366722863168E-2</c:v>
                </c:pt>
                <c:pt idx="3416">
                  <c:v>1.370649784803E-2</c:v>
                </c:pt>
                <c:pt idx="3417">
                  <c:v>1.370285730809E-2</c:v>
                </c:pt>
                <c:pt idx="3418">
                  <c:v>1.369177829474E-2</c:v>
                </c:pt>
                <c:pt idx="3419">
                  <c:v>1.3681137003000001E-2</c:v>
                </c:pt>
                <c:pt idx="3420">
                  <c:v>1.3698420487339999E-2</c:v>
                </c:pt>
                <c:pt idx="3421">
                  <c:v>1.3741100206969999E-2</c:v>
                </c:pt>
                <c:pt idx="3422">
                  <c:v>1.378648821265E-2</c:v>
                </c:pt>
                <c:pt idx="3423">
                  <c:v>1.3810025528069999E-2</c:v>
                </c:pt>
                <c:pt idx="3424">
                  <c:v>1.380255725235E-2</c:v>
                </c:pt>
                <c:pt idx="3425">
                  <c:v>1.379148568958E-2</c:v>
                </c:pt>
                <c:pt idx="3426">
                  <c:v>1.378480065614E-2</c:v>
                </c:pt>
                <c:pt idx="3427">
                  <c:v>1.381721254438E-2</c:v>
                </c:pt>
                <c:pt idx="3428">
                  <c:v>1.386073324829E-2</c:v>
                </c:pt>
                <c:pt idx="3429">
                  <c:v>1.3903887942430001E-2</c:v>
                </c:pt>
                <c:pt idx="3430">
                  <c:v>1.391112525016E-2</c:v>
                </c:pt>
                <c:pt idx="3431">
                  <c:v>1.390132401139E-2</c:v>
                </c:pt>
                <c:pt idx="3432">
                  <c:v>1.388970669359E-2</c:v>
                </c:pt>
                <c:pt idx="3433">
                  <c:v>1.3897360302510001E-2</c:v>
                </c:pt>
                <c:pt idx="3434">
                  <c:v>1.393637154251E-2</c:v>
                </c:pt>
                <c:pt idx="3435">
                  <c:v>1.397930365056E-2</c:v>
                </c:pt>
                <c:pt idx="3436">
                  <c:v>1.400768104941E-2</c:v>
                </c:pt>
                <c:pt idx="3437">
                  <c:v>1.400141883641E-2</c:v>
                </c:pt>
                <c:pt idx="3438">
                  <c:v>1.398799195886E-2</c:v>
                </c:pt>
                <c:pt idx="3439">
                  <c:v>1.397468615323E-2</c:v>
                </c:pt>
                <c:pt idx="3440">
                  <c:v>1.3999142684040001E-2</c:v>
                </c:pt>
                <c:pt idx="3441">
                  <c:v>1.4044257812199999E-2</c:v>
                </c:pt>
                <c:pt idx="3442">
                  <c:v>1.408420968801E-2</c:v>
                </c:pt>
                <c:pt idx="3443">
                  <c:v>1.409523840994E-2</c:v>
                </c:pt>
                <c:pt idx="3444">
                  <c:v>1.4084316790100001E-2</c:v>
                </c:pt>
                <c:pt idx="3445">
                  <c:v>1.407031528652E-2</c:v>
                </c:pt>
                <c:pt idx="3446">
                  <c:v>1.4072699472309999E-2</c:v>
                </c:pt>
                <c:pt idx="3447">
                  <c:v>1.4108285307879999E-2</c:v>
                </c:pt>
                <c:pt idx="3448">
                  <c:v>1.415103767067E-2</c:v>
                </c:pt>
                <c:pt idx="3449">
                  <c:v>1.4190070331100001E-2</c:v>
                </c:pt>
                <c:pt idx="3450">
                  <c:v>1.418351475149E-2</c:v>
                </c:pt>
                <c:pt idx="3451">
                  <c:v>1.416739448905E-2</c:v>
                </c:pt>
                <c:pt idx="3452">
                  <c:v>1.4155719429250001E-2</c:v>
                </c:pt>
                <c:pt idx="3453">
                  <c:v>1.417629793286E-2</c:v>
                </c:pt>
                <c:pt idx="3454">
                  <c:v>1.421864889562E-2</c:v>
                </c:pt>
                <c:pt idx="3455">
                  <c:v>1.4259913936259999E-2</c:v>
                </c:pt>
                <c:pt idx="3456">
                  <c:v>1.428870018572E-2</c:v>
                </c:pt>
                <c:pt idx="3457">
                  <c:v>1.428221631795E-2</c:v>
                </c:pt>
                <c:pt idx="3458">
                  <c:v>1.426932774484E-2</c:v>
                </c:pt>
                <c:pt idx="3459">
                  <c:v>1.426320988685E-2</c:v>
                </c:pt>
                <c:pt idx="3460">
                  <c:v>1.429624017328E-2</c:v>
                </c:pt>
                <c:pt idx="3461">
                  <c:v>1.4336838386949999E-2</c:v>
                </c:pt>
                <c:pt idx="3462">
                  <c:v>1.4378800056870001E-2</c:v>
                </c:pt>
                <c:pt idx="3463">
                  <c:v>1.4390547759829999E-2</c:v>
                </c:pt>
                <c:pt idx="3464">
                  <c:v>1.43766682595E-2</c:v>
                </c:pt>
                <c:pt idx="3465">
                  <c:v>1.436609122902E-2</c:v>
                </c:pt>
                <c:pt idx="3466">
                  <c:v>1.4364490285520001E-2</c:v>
                </c:pt>
                <c:pt idx="3467">
                  <c:v>1.4400672167540001E-2</c:v>
                </c:pt>
                <c:pt idx="3468">
                  <c:v>1.444109063596E-2</c:v>
                </c:pt>
                <c:pt idx="3469">
                  <c:v>1.44764687866E-2</c:v>
                </c:pt>
                <c:pt idx="3470">
                  <c:v>1.4476102776830001E-2</c:v>
                </c:pt>
                <c:pt idx="3471">
                  <c:v>1.4461914077400001E-2</c:v>
                </c:pt>
                <c:pt idx="3472">
                  <c:v>1.444835029542E-2</c:v>
                </c:pt>
                <c:pt idx="3473">
                  <c:v>1.4464534819129999E-2</c:v>
                </c:pt>
                <c:pt idx="3474">
                  <c:v>1.450553443283E-2</c:v>
                </c:pt>
                <c:pt idx="3475">
                  <c:v>1.4546836726369999E-2</c:v>
                </c:pt>
                <c:pt idx="3476">
                  <c:v>1.4575981535020001E-2</c:v>
                </c:pt>
                <c:pt idx="3477">
                  <c:v>1.4571092091499999E-2</c:v>
                </c:pt>
                <c:pt idx="3478">
                  <c:v>1.456360332668E-2</c:v>
                </c:pt>
                <c:pt idx="3479">
                  <c:v>1.455777231604E-2</c:v>
                </c:pt>
                <c:pt idx="3480">
                  <c:v>1.459116116166E-2</c:v>
                </c:pt>
                <c:pt idx="3481">
                  <c:v>1.4640153385699999E-2</c:v>
                </c:pt>
                <c:pt idx="3482">
                  <c:v>1.4688355848189999E-2</c:v>
                </c:pt>
                <c:pt idx="3483">
                  <c:v>1.4713178388769999E-2</c:v>
                </c:pt>
                <c:pt idx="3484">
                  <c:v>1.470945123583E-2</c:v>
                </c:pt>
                <c:pt idx="3485">
                  <c:v>1.4701689593490001E-2</c:v>
                </c:pt>
                <c:pt idx="3486">
                  <c:v>1.471139024943E-2</c:v>
                </c:pt>
                <c:pt idx="3487">
                  <c:v>1.475311536342E-2</c:v>
                </c:pt>
                <c:pt idx="3488">
                  <c:v>1.479753386229E-2</c:v>
                </c:pt>
                <c:pt idx="3489">
                  <c:v>1.484134886414E-2</c:v>
                </c:pt>
                <c:pt idx="3490">
                  <c:v>1.485657133162E-2</c:v>
                </c:pt>
                <c:pt idx="3491">
                  <c:v>1.484836358577E-2</c:v>
                </c:pt>
                <c:pt idx="3492">
                  <c:v>1.483711972833E-2</c:v>
                </c:pt>
                <c:pt idx="3493">
                  <c:v>1.4847990125419999E-2</c:v>
                </c:pt>
                <c:pt idx="3494">
                  <c:v>1.4889083802699999E-2</c:v>
                </c:pt>
                <c:pt idx="3495">
                  <c:v>1.493054348975E-2</c:v>
                </c:pt>
                <c:pt idx="3496">
                  <c:v>1.4965483918790001E-2</c:v>
                </c:pt>
                <c:pt idx="3497">
                  <c:v>1.4966374263170001E-2</c:v>
                </c:pt>
                <c:pt idx="3498">
                  <c:v>1.49541599676E-2</c:v>
                </c:pt>
                <c:pt idx="3499">
                  <c:v>1.494312379509E-2</c:v>
                </c:pt>
                <c:pt idx="3500">
                  <c:v>1.4959351159629999E-2</c:v>
                </c:pt>
                <c:pt idx="3501">
                  <c:v>1.500026602298E-2</c:v>
                </c:pt>
                <c:pt idx="3502">
                  <c:v>1.504171080887E-2</c:v>
                </c:pt>
                <c:pt idx="3503">
                  <c:v>1.5079738572240001E-2</c:v>
                </c:pt>
                <c:pt idx="3504">
                  <c:v>1.507431734353E-2</c:v>
                </c:pt>
                <c:pt idx="3505">
                  <c:v>1.506274938583E-2</c:v>
                </c:pt>
                <c:pt idx="3506">
                  <c:v>1.505663152784E-2</c:v>
                </c:pt>
                <c:pt idx="3507">
                  <c:v>1.5083996579049999E-2</c:v>
                </c:pt>
                <c:pt idx="3508">
                  <c:v>1.512557081878E-2</c:v>
                </c:pt>
                <c:pt idx="3509">
                  <c:v>1.5170649625359999E-2</c:v>
                </c:pt>
                <c:pt idx="3510">
                  <c:v>1.519812177867E-2</c:v>
                </c:pt>
                <c:pt idx="3511">
                  <c:v>1.518939808011E-2</c:v>
                </c:pt>
                <c:pt idx="3512">
                  <c:v>1.517981197685E-2</c:v>
                </c:pt>
                <c:pt idx="3513">
                  <c:v>1.5172358602289999E-2</c:v>
                </c:pt>
                <c:pt idx="3514">
                  <c:v>1.5209941193459999E-2</c:v>
                </c:pt>
                <c:pt idx="3515">
                  <c:v>1.525572314858E-2</c:v>
                </c:pt>
                <c:pt idx="3516">
                  <c:v>1.529930811375E-2</c:v>
                </c:pt>
                <c:pt idx="3517">
                  <c:v>1.532026100904E-2</c:v>
                </c:pt>
                <c:pt idx="3518">
                  <c:v>1.531231962144E-2</c:v>
                </c:pt>
                <c:pt idx="3519">
                  <c:v>1.530054397881E-2</c:v>
                </c:pt>
                <c:pt idx="3520">
                  <c:v>1.5310107730329999E-2</c:v>
                </c:pt>
                <c:pt idx="3521">
                  <c:v>1.5352436341349999E-2</c:v>
                </c:pt>
                <c:pt idx="3522">
                  <c:v>1.5396882779899999E-2</c:v>
                </c:pt>
                <c:pt idx="3523">
                  <c:v>1.543668378145E-2</c:v>
                </c:pt>
                <c:pt idx="3524">
                  <c:v>1.5441128984090001E-2</c:v>
                </c:pt>
                <c:pt idx="3525">
                  <c:v>1.543166488409E-2</c:v>
                </c:pt>
                <c:pt idx="3526">
                  <c:v>1.5423142351209999E-2</c:v>
                </c:pt>
                <c:pt idx="3527">
                  <c:v>1.543959975243E-2</c:v>
                </c:pt>
                <c:pt idx="3528">
                  <c:v>1.548747159541E-2</c:v>
                </c:pt>
                <c:pt idx="3529">
                  <c:v>1.55373532325E-2</c:v>
                </c:pt>
                <c:pt idx="3530">
                  <c:v>1.557502895594E-2</c:v>
                </c:pt>
                <c:pt idx="3531">
                  <c:v>1.55768673867E-2</c:v>
                </c:pt>
                <c:pt idx="3532">
                  <c:v>1.5568695962430001E-2</c:v>
                </c:pt>
                <c:pt idx="3533">
                  <c:v>1.5570706687870001E-2</c:v>
                </c:pt>
                <c:pt idx="3534">
                  <c:v>1.560673117638E-2</c:v>
                </c:pt>
                <c:pt idx="3535">
                  <c:v>1.5656813979149999E-2</c:v>
                </c:pt>
                <c:pt idx="3536">
                  <c:v>1.5703659504650001E-2</c:v>
                </c:pt>
                <c:pt idx="3537">
                  <c:v>1.573639549315E-2</c:v>
                </c:pt>
                <c:pt idx="3538">
                  <c:v>1.5728438273070001E-2</c:v>
                </c:pt>
                <c:pt idx="3539">
                  <c:v>1.5717552974820002E-2</c:v>
                </c:pt>
                <c:pt idx="3540">
                  <c:v>1.5717200934889999E-2</c:v>
                </c:pt>
                <c:pt idx="3541">
                  <c:v>1.5752499923110001E-2</c:v>
                </c:pt>
                <c:pt idx="3542">
                  <c:v>1.580027863383E-2</c:v>
                </c:pt>
                <c:pt idx="3543">
                  <c:v>1.5842549502849999E-2</c:v>
                </c:pt>
                <c:pt idx="3544">
                  <c:v>1.5854068100450001E-2</c:v>
                </c:pt>
                <c:pt idx="3545">
                  <c:v>1.5847196802500001E-2</c:v>
                </c:pt>
                <c:pt idx="3546">
                  <c:v>1.5841538086530001E-2</c:v>
                </c:pt>
                <c:pt idx="3547">
                  <c:v>1.585134677589E-2</c:v>
                </c:pt>
                <c:pt idx="3548">
                  <c:v>1.5896668657659999E-2</c:v>
                </c:pt>
                <c:pt idx="3549">
                  <c:v>1.594842597842E-2</c:v>
                </c:pt>
                <c:pt idx="3550">
                  <c:v>1.5990171581510001E-2</c:v>
                </c:pt>
                <c:pt idx="3551">
                  <c:v>1.5994668006900001E-2</c:v>
                </c:pt>
                <c:pt idx="3552">
                  <c:v>1.598832011223E-2</c:v>
                </c:pt>
                <c:pt idx="3553">
                  <c:v>1.598675362766E-2</c:v>
                </c:pt>
                <c:pt idx="3554">
                  <c:v>1.6014901921150002E-2</c:v>
                </c:pt>
                <c:pt idx="3555">
                  <c:v>1.6061566770079999E-2</c:v>
                </c:pt>
                <c:pt idx="3556">
                  <c:v>1.6109310090540001E-2</c:v>
                </c:pt>
                <c:pt idx="3557">
                  <c:v>1.6129529103639999E-2</c:v>
                </c:pt>
                <c:pt idx="3558">
                  <c:v>1.6124475747350001E-2</c:v>
                </c:pt>
                <c:pt idx="3559">
                  <c:v>1.611507497728E-2</c:v>
                </c:pt>
                <c:pt idx="3560">
                  <c:v>1.6116425395010001E-2</c:v>
                </c:pt>
                <c:pt idx="3561">
                  <c:v>1.6159428283570001E-2</c:v>
                </c:pt>
                <c:pt idx="3562">
                  <c:v>1.6210712492470001E-2</c:v>
                </c:pt>
                <c:pt idx="3563">
                  <c:v>1.6252882778639999E-2</c:v>
                </c:pt>
                <c:pt idx="3564">
                  <c:v>1.6254877671599999E-2</c:v>
                </c:pt>
                <c:pt idx="3565">
                  <c:v>1.62502694875E-2</c:v>
                </c:pt>
                <c:pt idx="3566">
                  <c:v>1.6246743500230001E-2</c:v>
                </c:pt>
                <c:pt idx="3567">
                  <c:v>1.6273038461800001E-2</c:v>
                </c:pt>
                <c:pt idx="3568">
                  <c:v>1.6326876357199999E-2</c:v>
                </c:pt>
                <c:pt idx="3569">
                  <c:v>1.6379401087759999E-2</c:v>
                </c:pt>
                <c:pt idx="3570">
                  <c:v>1.6398105770349999E-2</c:v>
                </c:pt>
                <c:pt idx="3571">
                  <c:v>1.6396986320609999E-2</c:v>
                </c:pt>
                <c:pt idx="3572">
                  <c:v>1.639601029456E-2</c:v>
                </c:pt>
                <c:pt idx="3573">
                  <c:v>1.640312559903E-2</c:v>
                </c:pt>
                <c:pt idx="3574">
                  <c:v>1.645142771304E-2</c:v>
                </c:pt>
                <c:pt idx="3575">
                  <c:v>1.65046416223E-2</c:v>
                </c:pt>
                <c:pt idx="3576">
                  <c:v>1.6538778319950001E-2</c:v>
                </c:pt>
                <c:pt idx="3577">
                  <c:v>1.6537075862290002E-2</c:v>
                </c:pt>
                <c:pt idx="3578">
                  <c:v>1.6537075862290002E-2</c:v>
                </c:pt>
                <c:pt idx="3579">
                  <c:v>1.653718389571E-2</c:v>
                </c:pt>
                <c:pt idx="3580">
                  <c:v>1.657100394368E-2</c:v>
                </c:pt>
                <c:pt idx="3581">
                  <c:v>1.6620131209490002E-2</c:v>
                </c:pt>
                <c:pt idx="3582">
                  <c:v>1.666063629091E-2</c:v>
                </c:pt>
                <c:pt idx="3583">
                  <c:v>1.666521094739E-2</c:v>
                </c:pt>
                <c:pt idx="3584">
                  <c:v>1.666217297316E-2</c:v>
                </c:pt>
                <c:pt idx="3585">
                  <c:v>1.666437089443E-2</c:v>
                </c:pt>
                <c:pt idx="3586">
                  <c:v>1.6681883484130001E-2</c:v>
                </c:pt>
                <c:pt idx="3587">
                  <c:v>1.673276349902E-2</c:v>
                </c:pt>
                <c:pt idx="3588">
                  <c:v>1.6779199242589998E-2</c:v>
                </c:pt>
                <c:pt idx="3589">
                  <c:v>1.6795283183459998E-2</c:v>
                </c:pt>
                <c:pt idx="3590">
                  <c:v>1.679268479347E-2</c:v>
                </c:pt>
                <c:pt idx="3591">
                  <c:v>1.6790185123679999E-2</c:v>
                </c:pt>
                <c:pt idx="3592">
                  <c:v>1.679921150208E-2</c:v>
                </c:pt>
                <c:pt idx="3593">
                  <c:v>1.6842875629660001E-2</c:v>
                </c:pt>
                <c:pt idx="3594">
                  <c:v>1.6893088817599999E-2</c:v>
                </c:pt>
                <c:pt idx="3595">
                  <c:v>1.6920294612649999E-2</c:v>
                </c:pt>
                <c:pt idx="3596">
                  <c:v>1.6919124871489999E-2</c:v>
                </c:pt>
                <c:pt idx="3597">
                  <c:v>1.6916187480090002E-2</c:v>
                </c:pt>
                <c:pt idx="3598">
                  <c:v>1.6918743029239999E-2</c:v>
                </c:pt>
                <c:pt idx="3599">
                  <c:v>1.6951084136960001E-2</c:v>
                </c:pt>
                <c:pt idx="3600">
                  <c:v>1.7003960907460001E-2</c:v>
                </c:pt>
                <c:pt idx="3601">
                  <c:v>1.704282872379E-2</c:v>
                </c:pt>
                <c:pt idx="3602">
                  <c:v>1.704574376345E-2</c:v>
                </c:pt>
                <c:pt idx="3603">
                  <c:v>1.7046943306920002E-2</c:v>
                </c:pt>
                <c:pt idx="3604">
                  <c:v>1.7048479989170001E-2</c:v>
                </c:pt>
                <c:pt idx="3605">
                  <c:v>1.7070084810260001E-2</c:v>
                </c:pt>
                <c:pt idx="3606">
                  <c:v>1.7122194170950001E-2</c:v>
                </c:pt>
                <c:pt idx="3607">
                  <c:v>1.717158779502E-2</c:v>
                </c:pt>
                <c:pt idx="3608">
                  <c:v>1.718278229237E-2</c:v>
                </c:pt>
                <c:pt idx="3609">
                  <c:v>1.7186881974339999E-2</c:v>
                </c:pt>
                <c:pt idx="3610">
                  <c:v>1.7186924815179999E-2</c:v>
                </c:pt>
                <c:pt idx="3611">
                  <c:v>1.7203591763969999E-2</c:v>
                </c:pt>
                <c:pt idx="3612">
                  <c:v>1.7255505546929999E-2</c:v>
                </c:pt>
                <c:pt idx="3613">
                  <c:v>1.730725541711E-2</c:v>
                </c:pt>
                <c:pt idx="3614">
                  <c:v>1.7318040132519998E-2</c:v>
                </c:pt>
                <c:pt idx="3615">
                  <c:v>1.7319835722450001E-2</c:v>
                </c:pt>
                <c:pt idx="3616">
                  <c:v>1.7326807603239999E-2</c:v>
                </c:pt>
                <c:pt idx="3617">
                  <c:v>1.733533665538E-2</c:v>
                </c:pt>
                <c:pt idx="3618">
                  <c:v>1.7379045486450001E-2</c:v>
                </c:pt>
                <c:pt idx="3619">
                  <c:v>1.7433386296030001E-2</c:v>
                </c:pt>
                <c:pt idx="3620">
                  <c:v>1.7453109845519999E-2</c:v>
                </c:pt>
                <c:pt idx="3621">
                  <c:v>1.745360530913E-2</c:v>
                </c:pt>
                <c:pt idx="3622">
                  <c:v>1.7454776912930001E-2</c:v>
                </c:pt>
                <c:pt idx="3623">
                  <c:v>1.7457231879230001E-2</c:v>
                </c:pt>
                <c:pt idx="3624">
                  <c:v>1.7504701390860002E-2</c:v>
                </c:pt>
                <c:pt idx="3625">
                  <c:v>1.7559517174960002E-2</c:v>
                </c:pt>
                <c:pt idx="3626">
                  <c:v>1.7583528533580001E-2</c:v>
                </c:pt>
                <c:pt idx="3627">
                  <c:v>1.7584167420860001E-2</c:v>
                </c:pt>
                <c:pt idx="3628">
                  <c:v>1.7585402354599999E-2</c:v>
                </c:pt>
                <c:pt idx="3629">
                  <c:v>1.758856140077E-2</c:v>
                </c:pt>
                <c:pt idx="3630">
                  <c:v>1.762691326439E-2</c:v>
                </c:pt>
                <c:pt idx="3631">
                  <c:v>1.768102496862E-2</c:v>
                </c:pt>
                <c:pt idx="3632">
                  <c:v>1.7714153975249999E-2</c:v>
                </c:pt>
                <c:pt idx="3633">
                  <c:v>1.7718411982059999E-2</c:v>
                </c:pt>
                <c:pt idx="3634">
                  <c:v>1.7715433612470001E-2</c:v>
                </c:pt>
                <c:pt idx="3635">
                  <c:v>1.771799661219E-2</c:v>
                </c:pt>
                <c:pt idx="3636">
                  <c:v>1.7746394500140001E-2</c:v>
                </c:pt>
                <c:pt idx="3637">
                  <c:v>1.780043542385E-2</c:v>
                </c:pt>
                <c:pt idx="3638">
                  <c:v>1.784340292215E-2</c:v>
                </c:pt>
                <c:pt idx="3639">
                  <c:v>1.784338802099E-2</c:v>
                </c:pt>
                <c:pt idx="3640">
                  <c:v>1.7841765657070002E-2</c:v>
                </c:pt>
                <c:pt idx="3641">
                  <c:v>1.7842605710030001E-2</c:v>
                </c:pt>
                <c:pt idx="3642">
                  <c:v>1.7862631008030001E-2</c:v>
                </c:pt>
                <c:pt idx="3643">
                  <c:v>1.791537925601E-2</c:v>
                </c:pt>
                <c:pt idx="3644">
                  <c:v>1.7963623628019999E-2</c:v>
                </c:pt>
                <c:pt idx="3645">
                  <c:v>1.7976958304639998E-2</c:v>
                </c:pt>
                <c:pt idx="3646">
                  <c:v>1.797307282686E-2</c:v>
                </c:pt>
                <c:pt idx="3647">
                  <c:v>1.7971271649E-2</c:v>
                </c:pt>
                <c:pt idx="3648">
                  <c:v>1.7979485914109999E-2</c:v>
                </c:pt>
                <c:pt idx="3649">
                  <c:v>1.8028391525150001E-2</c:v>
                </c:pt>
                <c:pt idx="3650">
                  <c:v>1.8077699467539999E-2</c:v>
                </c:pt>
                <c:pt idx="3651">
                  <c:v>1.8095901235940001E-2</c:v>
                </c:pt>
                <c:pt idx="3652">
                  <c:v>1.8093919381500002E-2</c:v>
                </c:pt>
                <c:pt idx="3653">
                  <c:v>1.8088340759280001E-2</c:v>
                </c:pt>
                <c:pt idx="3654">
                  <c:v>1.8090782687070001E-2</c:v>
                </c:pt>
                <c:pt idx="3655">
                  <c:v>1.812699995935E-2</c:v>
                </c:pt>
                <c:pt idx="3656">
                  <c:v>1.8178533762690002E-2</c:v>
                </c:pt>
                <c:pt idx="3657">
                  <c:v>1.8215075135230002E-2</c:v>
                </c:pt>
                <c:pt idx="3658">
                  <c:v>1.8215987831349999E-2</c:v>
                </c:pt>
                <c:pt idx="3659">
                  <c:v>1.820985414088E-2</c:v>
                </c:pt>
                <c:pt idx="3660">
                  <c:v>1.82069260627E-2</c:v>
                </c:pt>
                <c:pt idx="3661">
                  <c:v>1.8235215917229999E-2</c:v>
                </c:pt>
                <c:pt idx="3662">
                  <c:v>1.8284201622009999E-2</c:v>
                </c:pt>
                <c:pt idx="3663">
                  <c:v>1.8330041319129999E-2</c:v>
                </c:pt>
                <c:pt idx="3664">
                  <c:v>1.8341716378929999E-2</c:v>
                </c:pt>
                <c:pt idx="3665">
                  <c:v>1.833367347717E-2</c:v>
                </c:pt>
                <c:pt idx="3666">
                  <c:v>1.8329136073590001E-2</c:v>
                </c:pt>
                <c:pt idx="3667">
                  <c:v>1.8337028101089999E-2</c:v>
                </c:pt>
                <c:pt idx="3668">
                  <c:v>1.8382322043180001E-2</c:v>
                </c:pt>
                <c:pt idx="3669">
                  <c:v>1.8433654680849999E-2</c:v>
                </c:pt>
                <c:pt idx="3670">
                  <c:v>1.8464645370839999E-2</c:v>
                </c:pt>
                <c:pt idx="3671">
                  <c:v>1.8459849059580001E-2</c:v>
                </c:pt>
                <c:pt idx="3672">
                  <c:v>1.8455050885679999E-2</c:v>
                </c:pt>
                <c:pt idx="3673">
                  <c:v>1.845287531614E-2</c:v>
                </c:pt>
                <c:pt idx="3674">
                  <c:v>1.8485905602570001E-2</c:v>
                </c:pt>
                <c:pt idx="3675">
                  <c:v>1.853891834617E-2</c:v>
                </c:pt>
                <c:pt idx="3676">
                  <c:v>1.8584428355100002E-2</c:v>
                </c:pt>
                <c:pt idx="3677">
                  <c:v>1.858963444829E-2</c:v>
                </c:pt>
                <c:pt idx="3678">
                  <c:v>1.8587494269010001E-2</c:v>
                </c:pt>
                <c:pt idx="3679">
                  <c:v>1.8585247918960001E-2</c:v>
                </c:pt>
                <c:pt idx="3680">
                  <c:v>1.8600871786480001E-2</c:v>
                </c:pt>
                <c:pt idx="3681">
                  <c:v>1.8650617450479998E-2</c:v>
                </c:pt>
                <c:pt idx="3682">
                  <c:v>1.8701605498789999E-2</c:v>
                </c:pt>
                <c:pt idx="3683">
                  <c:v>1.8726564943789999E-2</c:v>
                </c:pt>
                <c:pt idx="3684">
                  <c:v>1.8724316731100001E-2</c:v>
                </c:pt>
                <c:pt idx="3685">
                  <c:v>1.8719118088480001E-2</c:v>
                </c:pt>
                <c:pt idx="3686">
                  <c:v>1.871975697577E-2</c:v>
                </c:pt>
                <c:pt idx="3687">
                  <c:v>1.8761252984400002E-2</c:v>
                </c:pt>
                <c:pt idx="3688">
                  <c:v>1.8810374662279999E-2</c:v>
                </c:pt>
                <c:pt idx="3689">
                  <c:v>1.884914934635E-2</c:v>
                </c:pt>
                <c:pt idx="3690">
                  <c:v>1.8849996849889999E-2</c:v>
                </c:pt>
                <c:pt idx="3691">
                  <c:v>1.884758286178E-2</c:v>
                </c:pt>
                <c:pt idx="3692">
                  <c:v>1.8843261525029999E-2</c:v>
                </c:pt>
                <c:pt idx="3693">
                  <c:v>1.8863918259740001E-2</c:v>
                </c:pt>
                <c:pt idx="3694">
                  <c:v>1.8913213163609999E-2</c:v>
                </c:pt>
                <c:pt idx="3695">
                  <c:v>1.896078325808E-2</c:v>
                </c:pt>
                <c:pt idx="3696">
                  <c:v>1.8971582874660001E-2</c:v>
                </c:pt>
                <c:pt idx="3697">
                  <c:v>1.896858774126E-2</c:v>
                </c:pt>
                <c:pt idx="3698">
                  <c:v>1.8967058509590001E-2</c:v>
                </c:pt>
                <c:pt idx="3699">
                  <c:v>1.8972085788849999E-2</c:v>
                </c:pt>
                <c:pt idx="3700">
                  <c:v>1.9020043313500001E-2</c:v>
                </c:pt>
                <c:pt idx="3701">
                  <c:v>1.906993240118E-2</c:v>
                </c:pt>
                <c:pt idx="3702">
                  <c:v>1.9094755873079999E-2</c:v>
                </c:pt>
                <c:pt idx="3703">
                  <c:v>1.9094834104179999E-2</c:v>
                </c:pt>
                <c:pt idx="3704">
                  <c:v>1.9092097878460002E-2</c:v>
                </c:pt>
                <c:pt idx="3705">
                  <c:v>1.9091868773099999E-2</c:v>
                </c:pt>
                <c:pt idx="3706">
                  <c:v>1.9131066277619999E-2</c:v>
                </c:pt>
                <c:pt idx="3707">
                  <c:v>1.9183857366439998E-2</c:v>
                </c:pt>
                <c:pt idx="3708">
                  <c:v>1.922097243369E-2</c:v>
                </c:pt>
                <c:pt idx="3709">
                  <c:v>1.9227707758550001E-2</c:v>
                </c:pt>
                <c:pt idx="3710">
                  <c:v>1.9224448129529999E-2</c:v>
                </c:pt>
                <c:pt idx="3711">
                  <c:v>1.9221654161810001E-2</c:v>
                </c:pt>
                <c:pt idx="3712">
                  <c:v>1.9245557487010002E-2</c:v>
                </c:pt>
                <c:pt idx="3713">
                  <c:v>1.9295971840619999E-2</c:v>
                </c:pt>
                <c:pt idx="3714">
                  <c:v>1.9344726577399999E-2</c:v>
                </c:pt>
                <c:pt idx="3715">
                  <c:v>1.9366541877389998E-2</c:v>
                </c:pt>
                <c:pt idx="3716">
                  <c:v>1.9361011683939999E-2</c:v>
                </c:pt>
                <c:pt idx="3717">
                  <c:v>1.935478672385E-2</c:v>
                </c:pt>
                <c:pt idx="3718">
                  <c:v>1.9363705068829999E-2</c:v>
                </c:pt>
                <c:pt idx="3719">
                  <c:v>1.9406162202360001E-2</c:v>
                </c:pt>
                <c:pt idx="3720">
                  <c:v>1.9456541165709999E-2</c:v>
                </c:pt>
                <c:pt idx="3721">
                  <c:v>1.9501797854899999E-2</c:v>
                </c:pt>
                <c:pt idx="3722">
                  <c:v>1.950672455132E-2</c:v>
                </c:pt>
                <c:pt idx="3723">
                  <c:v>1.9504405558110002E-2</c:v>
                </c:pt>
                <c:pt idx="3724">
                  <c:v>1.950381696224E-2</c:v>
                </c:pt>
                <c:pt idx="3725">
                  <c:v>1.9530039280649999E-2</c:v>
                </c:pt>
                <c:pt idx="3726">
                  <c:v>1.9582642242309999E-2</c:v>
                </c:pt>
                <c:pt idx="3727">
                  <c:v>1.963460072875E-2</c:v>
                </c:pt>
                <c:pt idx="3728">
                  <c:v>1.9663300365209999E-2</c:v>
                </c:pt>
                <c:pt idx="3729">
                  <c:v>1.9661217927929998E-2</c:v>
                </c:pt>
                <c:pt idx="3730">
                  <c:v>1.9657440483570002E-2</c:v>
                </c:pt>
                <c:pt idx="3731">
                  <c:v>1.9662819802759999E-2</c:v>
                </c:pt>
                <c:pt idx="3732">
                  <c:v>1.9705493003130001E-2</c:v>
                </c:pt>
                <c:pt idx="3733">
                  <c:v>1.9755052402619998E-2</c:v>
                </c:pt>
                <c:pt idx="3734">
                  <c:v>1.980325393379E-2</c:v>
                </c:pt>
                <c:pt idx="3735">
                  <c:v>1.9816961139439999E-2</c:v>
                </c:pt>
                <c:pt idx="3736">
                  <c:v>1.9811317324640001E-2</c:v>
                </c:pt>
                <c:pt idx="3737">
                  <c:v>1.9807361066339998E-2</c:v>
                </c:pt>
                <c:pt idx="3738">
                  <c:v>1.982531882823E-2</c:v>
                </c:pt>
                <c:pt idx="3739">
                  <c:v>1.9876910373569999E-2</c:v>
                </c:pt>
                <c:pt idx="3740">
                  <c:v>1.9928889349100001E-2</c:v>
                </c:pt>
                <c:pt idx="3741">
                  <c:v>1.9966192543510002E-2</c:v>
                </c:pt>
                <c:pt idx="3742">
                  <c:v>1.9965561106799999E-2</c:v>
                </c:pt>
                <c:pt idx="3743">
                  <c:v>1.996449008584E-2</c:v>
                </c:pt>
                <c:pt idx="3744">
                  <c:v>1.996650733054E-2</c:v>
                </c:pt>
                <c:pt idx="3745">
                  <c:v>2.000444196165E-2</c:v>
                </c:pt>
                <c:pt idx="3746">
                  <c:v>2.005936577916E-2</c:v>
                </c:pt>
                <c:pt idx="3747">
                  <c:v>2.0110547542569999E-2</c:v>
                </c:pt>
                <c:pt idx="3748">
                  <c:v>2.0124722272160001E-2</c:v>
                </c:pt>
                <c:pt idx="3749">
                  <c:v>2.0127033814789998E-2</c:v>
                </c:pt>
                <c:pt idx="3750">
                  <c:v>2.0127248018979998E-2</c:v>
                </c:pt>
                <c:pt idx="3751">
                  <c:v>2.0143052563069998E-2</c:v>
                </c:pt>
                <c:pt idx="3752">
                  <c:v>2.0198959857230001E-2</c:v>
                </c:pt>
                <c:pt idx="3753">
                  <c:v>2.0259281620380001E-2</c:v>
                </c:pt>
                <c:pt idx="3754">
                  <c:v>2.02901661396E-2</c:v>
                </c:pt>
                <c:pt idx="3755">
                  <c:v>2.0294122397899999E-2</c:v>
                </c:pt>
                <c:pt idx="3756">
                  <c:v>2.0298264920710001E-2</c:v>
                </c:pt>
                <c:pt idx="3757">
                  <c:v>2.0308058708910001E-2</c:v>
                </c:pt>
                <c:pt idx="3758">
                  <c:v>2.0354373380540001E-2</c:v>
                </c:pt>
                <c:pt idx="3759">
                  <c:v>2.0412310957910001E-2</c:v>
                </c:pt>
                <c:pt idx="3760">
                  <c:v>2.0456319674849999E-2</c:v>
                </c:pt>
                <c:pt idx="3761">
                  <c:v>2.045952342451E-2</c:v>
                </c:pt>
                <c:pt idx="3762">
                  <c:v>2.046419680119E-2</c:v>
                </c:pt>
                <c:pt idx="3763">
                  <c:v>2.0467104390260001E-2</c:v>
                </c:pt>
                <c:pt idx="3764">
                  <c:v>2.049553208053E-2</c:v>
                </c:pt>
                <c:pt idx="3765">
                  <c:v>2.054883912206E-2</c:v>
                </c:pt>
                <c:pt idx="3766">
                  <c:v>2.0598823204640002E-2</c:v>
                </c:pt>
                <c:pt idx="3767">
                  <c:v>2.060986682773E-2</c:v>
                </c:pt>
                <c:pt idx="3768">
                  <c:v>2.0609471946949998E-2</c:v>
                </c:pt>
                <c:pt idx="3769">
                  <c:v>2.0609844475980001E-2</c:v>
                </c:pt>
                <c:pt idx="3770">
                  <c:v>2.0628435537220002E-2</c:v>
                </c:pt>
                <c:pt idx="3771">
                  <c:v>2.068512514234E-2</c:v>
                </c:pt>
                <c:pt idx="3772">
                  <c:v>2.0737275481220001E-2</c:v>
                </c:pt>
                <c:pt idx="3773">
                  <c:v>2.076555974782E-2</c:v>
                </c:pt>
                <c:pt idx="3774">
                  <c:v>2.076665870845E-2</c:v>
                </c:pt>
                <c:pt idx="3775">
                  <c:v>2.0769486203789999E-2</c:v>
                </c:pt>
                <c:pt idx="3776">
                  <c:v>2.0775841549040001E-2</c:v>
                </c:pt>
                <c:pt idx="3777">
                  <c:v>2.081924676895E-2</c:v>
                </c:pt>
                <c:pt idx="3778">
                  <c:v>2.0875815302130001E-2</c:v>
                </c:pt>
                <c:pt idx="3779">
                  <c:v>2.0927399396899998E-2</c:v>
                </c:pt>
                <c:pt idx="3780">
                  <c:v>2.093062922359E-2</c:v>
                </c:pt>
                <c:pt idx="3781">
                  <c:v>2.093035727739E-2</c:v>
                </c:pt>
                <c:pt idx="3782">
                  <c:v>2.093353867531E-2</c:v>
                </c:pt>
                <c:pt idx="3783">
                  <c:v>2.0960306748750001E-2</c:v>
                </c:pt>
                <c:pt idx="3784">
                  <c:v>2.1016772836449999E-2</c:v>
                </c:pt>
                <c:pt idx="3785">
                  <c:v>2.1069873124360001E-2</c:v>
                </c:pt>
                <c:pt idx="3786">
                  <c:v>2.1099628880619999E-2</c:v>
                </c:pt>
                <c:pt idx="3787">
                  <c:v>2.110542915761E-2</c:v>
                </c:pt>
                <c:pt idx="3788">
                  <c:v>2.1106269210579998E-2</c:v>
                </c:pt>
                <c:pt idx="3789">
                  <c:v>2.110989578068E-2</c:v>
                </c:pt>
                <c:pt idx="3790">
                  <c:v>2.1160410717129999E-2</c:v>
                </c:pt>
                <c:pt idx="3791">
                  <c:v>2.121370285749E-2</c:v>
                </c:pt>
                <c:pt idx="3792">
                  <c:v>2.1255055442449999E-2</c:v>
                </c:pt>
                <c:pt idx="3793">
                  <c:v>2.1257266402239999E-2</c:v>
                </c:pt>
                <c:pt idx="3794">
                  <c:v>2.125401422381E-2</c:v>
                </c:pt>
                <c:pt idx="3795">
                  <c:v>2.1254962310190001E-2</c:v>
                </c:pt>
                <c:pt idx="3796">
                  <c:v>2.1279325708750001E-2</c:v>
                </c:pt>
                <c:pt idx="3797">
                  <c:v>2.1328805014489999E-2</c:v>
                </c:pt>
                <c:pt idx="3798">
                  <c:v>2.1378042176369998E-2</c:v>
                </c:pt>
                <c:pt idx="3799">
                  <c:v>2.1404020488260001E-2</c:v>
                </c:pt>
                <c:pt idx="3800">
                  <c:v>2.140147797763E-2</c:v>
                </c:pt>
                <c:pt idx="3801">
                  <c:v>2.1398527547719998E-2</c:v>
                </c:pt>
                <c:pt idx="3802">
                  <c:v>2.140436507761E-2</c:v>
                </c:pt>
                <c:pt idx="3803">
                  <c:v>2.1449673920870001E-2</c:v>
                </c:pt>
                <c:pt idx="3804">
                  <c:v>2.1502830088139999E-2</c:v>
                </c:pt>
                <c:pt idx="3805">
                  <c:v>2.154788002372E-2</c:v>
                </c:pt>
                <c:pt idx="3806">
                  <c:v>2.1560173481700001E-2</c:v>
                </c:pt>
                <c:pt idx="3807">
                  <c:v>2.155411243439E-2</c:v>
                </c:pt>
                <c:pt idx="3808">
                  <c:v>2.155138365924E-2</c:v>
                </c:pt>
                <c:pt idx="3809">
                  <c:v>2.1573342382910001E-2</c:v>
                </c:pt>
                <c:pt idx="3810">
                  <c:v>2.1621415391560001E-2</c:v>
                </c:pt>
                <c:pt idx="3811">
                  <c:v>2.167149819434E-2</c:v>
                </c:pt>
                <c:pt idx="3812">
                  <c:v>2.1715858951210001E-2</c:v>
                </c:pt>
                <c:pt idx="3813">
                  <c:v>2.1719226613640001E-2</c:v>
                </c:pt>
                <c:pt idx="3814">
                  <c:v>2.1714875474569999E-2</c:v>
                </c:pt>
                <c:pt idx="3815">
                  <c:v>2.171606011689E-2</c:v>
                </c:pt>
                <c:pt idx="3816">
                  <c:v>2.175038866699E-2</c:v>
                </c:pt>
                <c:pt idx="3817">
                  <c:v>2.1801514551039999E-2</c:v>
                </c:pt>
                <c:pt idx="3818">
                  <c:v>2.1852897480130001E-2</c:v>
                </c:pt>
                <c:pt idx="3819">
                  <c:v>2.1882170811299999E-2</c:v>
                </c:pt>
                <c:pt idx="3820">
                  <c:v>2.1881015971299999E-2</c:v>
                </c:pt>
                <c:pt idx="3821">
                  <c:v>2.1877568215130001E-2</c:v>
                </c:pt>
                <c:pt idx="3822">
                  <c:v>2.188025414944E-2</c:v>
                </c:pt>
                <c:pt idx="3823">
                  <c:v>2.1923329681159998E-2</c:v>
                </c:pt>
                <c:pt idx="3824">
                  <c:v>2.1971330046650001E-2</c:v>
                </c:pt>
                <c:pt idx="3825">
                  <c:v>2.2020330652590001E-2</c:v>
                </c:pt>
                <c:pt idx="3826">
                  <c:v>2.2037096321580001E-2</c:v>
                </c:pt>
                <c:pt idx="3827">
                  <c:v>2.203362807631E-2</c:v>
                </c:pt>
                <c:pt idx="3828">
                  <c:v>2.2028932347889999E-2</c:v>
                </c:pt>
                <c:pt idx="3829">
                  <c:v>2.2046331316229999E-2</c:v>
                </c:pt>
                <c:pt idx="3830">
                  <c:v>2.209534309804E-2</c:v>
                </c:pt>
                <c:pt idx="3831">
                  <c:v>2.2144313901659999E-2</c:v>
                </c:pt>
                <c:pt idx="3832">
                  <c:v>2.2186866030099998E-2</c:v>
                </c:pt>
                <c:pt idx="3833">
                  <c:v>2.2192781791090001E-2</c:v>
                </c:pt>
                <c:pt idx="3834">
                  <c:v>2.2190686315299999E-2</c:v>
                </c:pt>
                <c:pt idx="3835">
                  <c:v>2.2187806665899999E-2</c:v>
                </c:pt>
                <c:pt idx="3836">
                  <c:v>2.2217992693190001E-2</c:v>
                </c:pt>
                <c:pt idx="3837">
                  <c:v>2.226895838976E-2</c:v>
                </c:pt>
                <c:pt idx="3838">
                  <c:v>2.2321369498970001E-2</c:v>
                </c:pt>
                <c:pt idx="3839">
                  <c:v>2.2355001419779998E-2</c:v>
                </c:pt>
                <c:pt idx="3840">
                  <c:v>2.2356804460290002E-2</c:v>
                </c:pt>
                <c:pt idx="3841">
                  <c:v>2.2354701533910001E-2</c:v>
                </c:pt>
                <c:pt idx="3842">
                  <c:v>2.2360136732460002E-2</c:v>
                </c:pt>
                <c:pt idx="3843">
                  <c:v>2.2401940077540001E-2</c:v>
                </c:pt>
                <c:pt idx="3844">
                  <c:v>2.2452641278509999E-2</c:v>
                </c:pt>
                <c:pt idx="3845">
                  <c:v>2.2504109889269999E-2</c:v>
                </c:pt>
                <c:pt idx="3846">
                  <c:v>2.2529371082780001E-2</c:v>
                </c:pt>
                <c:pt idx="3847">
                  <c:v>2.252573892474E-2</c:v>
                </c:pt>
                <c:pt idx="3848">
                  <c:v>2.2519921883939999E-2</c:v>
                </c:pt>
                <c:pt idx="3849">
                  <c:v>2.2533493116499999E-2</c:v>
                </c:pt>
                <c:pt idx="3850">
                  <c:v>2.2580122575160001E-2</c:v>
                </c:pt>
                <c:pt idx="3851">
                  <c:v>2.263086661696E-2</c:v>
                </c:pt>
                <c:pt idx="3852">
                  <c:v>2.2678917273879998E-2</c:v>
                </c:pt>
                <c:pt idx="3853">
                  <c:v>2.269082330167E-2</c:v>
                </c:pt>
                <c:pt idx="3854">
                  <c:v>2.2688267752530002E-2</c:v>
                </c:pt>
                <c:pt idx="3855">
                  <c:v>2.2686198353770001E-2</c:v>
                </c:pt>
                <c:pt idx="3856">
                  <c:v>2.2709814831610001E-2</c:v>
                </c:pt>
                <c:pt idx="3857">
                  <c:v>2.2762281820179999E-2</c:v>
                </c:pt>
                <c:pt idx="3858">
                  <c:v>2.2818440571429999E-2</c:v>
                </c:pt>
                <c:pt idx="3859">
                  <c:v>2.2864151746030001E-2</c:v>
                </c:pt>
                <c:pt idx="3860">
                  <c:v>2.287079952657E-2</c:v>
                </c:pt>
                <c:pt idx="3861">
                  <c:v>2.2869614884259998E-2</c:v>
                </c:pt>
                <c:pt idx="3862">
                  <c:v>2.2872652858500001E-2</c:v>
                </c:pt>
                <c:pt idx="3863">
                  <c:v>2.2912582382559998E-2</c:v>
                </c:pt>
                <c:pt idx="3864">
                  <c:v>2.2966193035240001E-2</c:v>
                </c:pt>
                <c:pt idx="3865">
                  <c:v>2.3021331056949999E-2</c:v>
                </c:pt>
                <c:pt idx="3866">
                  <c:v>2.3054072633389999E-2</c:v>
                </c:pt>
                <c:pt idx="3867">
                  <c:v>2.3053470999E-2</c:v>
                </c:pt>
                <c:pt idx="3868">
                  <c:v>2.3053325712680001E-2</c:v>
                </c:pt>
                <c:pt idx="3869">
                  <c:v>2.3063378408549998E-2</c:v>
                </c:pt>
                <c:pt idx="3870">
                  <c:v>2.3113749921319999E-2</c:v>
                </c:pt>
                <c:pt idx="3871">
                  <c:v>2.3171624168749998E-2</c:v>
                </c:pt>
                <c:pt idx="3872">
                  <c:v>2.3229312151670001E-2</c:v>
                </c:pt>
                <c:pt idx="3873">
                  <c:v>2.3248950019479998E-2</c:v>
                </c:pt>
                <c:pt idx="3874">
                  <c:v>2.325144782662E-2</c:v>
                </c:pt>
                <c:pt idx="3875">
                  <c:v>2.3251434788109999E-2</c:v>
                </c:pt>
                <c:pt idx="3876">
                  <c:v>2.3277428001170001E-2</c:v>
                </c:pt>
                <c:pt idx="3877">
                  <c:v>2.333945967257E-2</c:v>
                </c:pt>
                <c:pt idx="3878">
                  <c:v>2.3396471515299999E-2</c:v>
                </c:pt>
                <c:pt idx="3879">
                  <c:v>2.344170771539E-2</c:v>
                </c:pt>
                <c:pt idx="3880">
                  <c:v>2.3448264226320001E-2</c:v>
                </c:pt>
                <c:pt idx="3881">
                  <c:v>2.344908937812E-2</c:v>
                </c:pt>
                <c:pt idx="3882">
                  <c:v>2.3452708497640001E-2</c:v>
                </c:pt>
                <c:pt idx="3883">
                  <c:v>2.3493083193900002E-2</c:v>
                </c:pt>
                <c:pt idx="3884">
                  <c:v>2.3549493402239999E-2</c:v>
                </c:pt>
                <c:pt idx="3885">
                  <c:v>2.3608969524499999E-2</c:v>
                </c:pt>
                <c:pt idx="3886">
                  <c:v>2.3641947656869999E-2</c:v>
                </c:pt>
                <c:pt idx="3887">
                  <c:v>2.3643534630539999E-2</c:v>
                </c:pt>
                <c:pt idx="3888">
                  <c:v>2.3647842928770001E-2</c:v>
                </c:pt>
                <c:pt idx="3889">
                  <c:v>2.3663202300670001E-2</c:v>
                </c:pt>
                <c:pt idx="3890">
                  <c:v>2.3715877905489999E-2</c:v>
                </c:pt>
                <c:pt idx="3891">
                  <c:v>2.377567626536E-2</c:v>
                </c:pt>
                <c:pt idx="3892">
                  <c:v>2.382685802877E-2</c:v>
                </c:pt>
                <c:pt idx="3893">
                  <c:v>2.3841736838219999E-2</c:v>
                </c:pt>
                <c:pt idx="3894">
                  <c:v>2.3846970871090001E-2</c:v>
                </c:pt>
                <c:pt idx="3895">
                  <c:v>2.385267242789E-2</c:v>
                </c:pt>
                <c:pt idx="3896">
                  <c:v>2.3881301283840001E-2</c:v>
                </c:pt>
                <c:pt idx="3897">
                  <c:v>2.394136413932E-2</c:v>
                </c:pt>
                <c:pt idx="3898">
                  <c:v>2.4002470076080001E-2</c:v>
                </c:pt>
                <c:pt idx="3899">
                  <c:v>2.4041043594480001E-2</c:v>
                </c:pt>
                <c:pt idx="3900">
                  <c:v>2.4047276005150001E-2</c:v>
                </c:pt>
                <c:pt idx="3901">
                  <c:v>2.4052245542409999E-2</c:v>
                </c:pt>
                <c:pt idx="3902">
                  <c:v>2.4066289886829999E-2</c:v>
                </c:pt>
                <c:pt idx="3903">
                  <c:v>2.4115266278389998E-2</c:v>
                </c:pt>
                <c:pt idx="3904">
                  <c:v>2.4177851155399999E-2</c:v>
                </c:pt>
                <c:pt idx="3905">
                  <c:v>2.4234376847740002E-2</c:v>
                </c:pt>
                <c:pt idx="3906">
                  <c:v>2.4254014715549999E-2</c:v>
                </c:pt>
                <c:pt idx="3907">
                  <c:v>2.4260254576799999E-2</c:v>
                </c:pt>
                <c:pt idx="3908">
                  <c:v>2.4266501888629999E-2</c:v>
                </c:pt>
                <c:pt idx="3909">
                  <c:v>2.4294152855869999E-2</c:v>
                </c:pt>
                <c:pt idx="3910">
                  <c:v>2.435616962612E-2</c:v>
                </c:pt>
                <c:pt idx="3911">
                  <c:v>2.441917918622E-2</c:v>
                </c:pt>
                <c:pt idx="3912">
                  <c:v>2.446151338518E-2</c:v>
                </c:pt>
                <c:pt idx="3913">
                  <c:v>2.4473210796709999E-2</c:v>
                </c:pt>
                <c:pt idx="3914">
                  <c:v>2.447867579758E-2</c:v>
                </c:pt>
                <c:pt idx="3915">
                  <c:v>2.4489963427189999E-2</c:v>
                </c:pt>
                <c:pt idx="3916">
                  <c:v>2.4539349600669998E-2</c:v>
                </c:pt>
                <c:pt idx="3917">
                  <c:v>2.460316941142E-2</c:v>
                </c:pt>
                <c:pt idx="3918">
                  <c:v>2.466484904289E-2</c:v>
                </c:pt>
                <c:pt idx="3919">
                  <c:v>2.4691503494980001E-2</c:v>
                </c:pt>
                <c:pt idx="3920">
                  <c:v>2.4697054177520002E-2</c:v>
                </c:pt>
                <c:pt idx="3921">
                  <c:v>2.4703551083799999E-2</c:v>
                </c:pt>
                <c:pt idx="3922">
                  <c:v>2.472926490009E-2</c:v>
                </c:pt>
                <c:pt idx="3923">
                  <c:v>2.478629164398E-2</c:v>
                </c:pt>
                <c:pt idx="3924">
                  <c:v>2.484849467874E-2</c:v>
                </c:pt>
                <c:pt idx="3925">
                  <c:v>2.4897100403899999E-2</c:v>
                </c:pt>
                <c:pt idx="3926">
                  <c:v>2.4908645078540001E-2</c:v>
                </c:pt>
                <c:pt idx="3927">
                  <c:v>2.4910900741820001E-2</c:v>
                </c:pt>
                <c:pt idx="3928">
                  <c:v>2.491750009358E-2</c:v>
                </c:pt>
                <c:pt idx="3929">
                  <c:v>2.496092580259E-2</c:v>
                </c:pt>
                <c:pt idx="3930">
                  <c:v>2.5021823123100001E-2</c:v>
                </c:pt>
                <c:pt idx="3931">
                  <c:v>2.508124895394E-2</c:v>
                </c:pt>
                <c:pt idx="3932">
                  <c:v>2.5108024477960001E-2</c:v>
                </c:pt>
                <c:pt idx="3933">
                  <c:v>2.5116942822930002E-2</c:v>
                </c:pt>
                <c:pt idx="3934">
                  <c:v>2.512838132679E-2</c:v>
                </c:pt>
                <c:pt idx="3935">
                  <c:v>2.5148127228020001E-2</c:v>
                </c:pt>
                <c:pt idx="3936">
                  <c:v>2.5206690654160001E-2</c:v>
                </c:pt>
                <c:pt idx="3937">
                  <c:v>2.527324669063E-2</c:v>
                </c:pt>
                <c:pt idx="3938">
                  <c:v>2.532004006207E-2</c:v>
                </c:pt>
                <c:pt idx="3939">
                  <c:v>2.5331199169160001E-2</c:v>
                </c:pt>
                <c:pt idx="3940">
                  <c:v>2.53427233547E-2</c:v>
                </c:pt>
                <c:pt idx="3941">
                  <c:v>2.5355814024809999E-2</c:v>
                </c:pt>
                <c:pt idx="3942">
                  <c:v>2.5400094687940002E-2</c:v>
                </c:pt>
                <c:pt idx="3943">
                  <c:v>2.5464935228229998E-2</c:v>
                </c:pt>
                <c:pt idx="3944">
                  <c:v>2.552521415055E-2</c:v>
                </c:pt>
                <c:pt idx="3945">
                  <c:v>2.5552714243529999E-2</c:v>
                </c:pt>
                <c:pt idx="3946">
                  <c:v>2.556433342397E-2</c:v>
                </c:pt>
                <c:pt idx="3947">
                  <c:v>2.5574650615450001E-2</c:v>
                </c:pt>
                <c:pt idx="3948">
                  <c:v>2.560399658978E-2</c:v>
                </c:pt>
                <c:pt idx="3949">
                  <c:v>2.5668298825619999E-2</c:v>
                </c:pt>
                <c:pt idx="3950">
                  <c:v>2.573453821242E-2</c:v>
                </c:pt>
                <c:pt idx="3951">
                  <c:v>2.5785194709900001E-2</c:v>
                </c:pt>
                <c:pt idx="3952">
                  <c:v>2.5798328220840001E-2</c:v>
                </c:pt>
                <c:pt idx="3953">
                  <c:v>2.580850943923E-2</c:v>
                </c:pt>
                <c:pt idx="3954">
                  <c:v>2.5821994990109998E-2</c:v>
                </c:pt>
                <c:pt idx="3955">
                  <c:v>2.5873586535450001E-2</c:v>
                </c:pt>
                <c:pt idx="3956">
                  <c:v>2.5940794497729999E-2</c:v>
                </c:pt>
                <c:pt idx="3957">
                  <c:v>2.6004808023570001E-2</c:v>
                </c:pt>
                <c:pt idx="3958">
                  <c:v>2.6031002402309999E-2</c:v>
                </c:pt>
                <c:pt idx="3959">
                  <c:v>2.6043044403199999E-2</c:v>
                </c:pt>
                <c:pt idx="3960">
                  <c:v>2.605688758194E-2</c:v>
                </c:pt>
                <c:pt idx="3961">
                  <c:v>2.608671598136E-2</c:v>
                </c:pt>
                <c:pt idx="3962">
                  <c:v>2.6154756546020001E-2</c:v>
                </c:pt>
                <c:pt idx="3963">
                  <c:v>2.62257643044E-2</c:v>
                </c:pt>
                <c:pt idx="3964">
                  <c:v>2.627742104232E-2</c:v>
                </c:pt>
                <c:pt idx="3965">
                  <c:v>2.629326656461E-2</c:v>
                </c:pt>
                <c:pt idx="3966">
                  <c:v>2.6309596374630002E-2</c:v>
                </c:pt>
                <c:pt idx="3967">
                  <c:v>2.632974460721E-2</c:v>
                </c:pt>
                <c:pt idx="3968">
                  <c:v>2.638788335025E-2</c:v>
                </c:pt>
                <c:pt idx="3969">
                  <c:v>2.6463069021700002E-2</c:v>
                </c:pt>
                <c:pt idx="3970">
                  <c:v>2.653758786619E-2</c:v>
                </c:pt>
                <c:pt idx="3971">
                  <c:v>2.657193131745E-2</c:v>
                </c:pt>
                <c:pt idx="3972">
                  <c:v>2.6591239497069999E-2</c:v>
                </c:pt>
                <c:pt idx="3973">
                  <c:v>2.661194838583E-2</c:v>
                </c:pt>
                <c:pt idx="3974">
                  <c:v>2.6653120294209999E-2</c:v>
                </c:pt>
                <c:pt idx="3975">
                  <c:v>2.6728997007010001E-2</c:v>
                </c:pt>
                <c:pt idx="3976">
                  <c:v>2.6804801076649998E-2</c:v>
                </c:pt>
                <c:pt idx="3977">
                  <c:v>2.6863213628529999E-2</c:v>
                </c:pt>
                <c:pt idx="3978">
                  <c:v>2.688669972122E-2</c:v>
                </c:pt>
                <c:pt idx="3979">
                  <c:v>2.690714225173E-2</c:v>
                </c:pt>
                <c:pt idx="3980">
                  <c:v>2.6927571743729999E-2</c:v>
                </c:pt>
                <c:pt idx="3981">
                  <c:v>2.6988117024299998E-2</c:v>
                </c:pt>
                <c:pt idx="3982">
                  <c:v>2.7062764391299999E-2</c:v>
                </c:pt>
                <c:pt idx="3983">
                  <c:v>2.7135802432889999E-2</c:v>
                </c:pt>
                <c:pt idx="3984">
                  <c:v>2.7176810428499999E-2</c:v>
                </c:pt>
                <c:pt idx="3985">
                  <c:v>2.7196153998369998E-2</c:v>
                </c:pt>
                <c:pt idx="3986">
                  <c:v>2.7215937152500001E-2</c:v>
                </c:pt>
                <c:pt idx="3987">
                  <c:v>2.725266478956E-2</c:v>
                </c:pt>
                <c:pt idx="3988">
                  <c:v>2.7322279289359999E-2</c:v>
                </c:pt>
                <c:pt idx="3989">
                  <c:v>2.7395138517019999E-2</c:v>
                </c:pt>
                <c:pt idx="3990">
                  <c:v>2.7446141466499999E-2</c:v>
                </c:pt>
                <c:pt idx="3991">
                  <c:v>2.7465965598819999E-2</c:v>
                </c:pt>
                <c:pt idx="3992">
                  <c:v>2.748561836779E-2</c:v>
                </c:pt>
                <c:pt idx="3993">
                  <c:v>2.7505401521919999E-2</c:v>
                </c:pt>
                <c:pt idx="3994">
                  <c:v>2.755358070135E-2</c:v>
                </c:pt>
                <c:pt idx="3995">
                  <c:v>2.7628164738419999E-2</c:v>
                </c:pt>
                <c:pt idx="3996">
                  <c:v>2.7699371799830001E-2</c:v>
                </c:pt>
                <c:pt idx="3997">
                  <c:v>2.7729824185370001E-2</c:v>
                </c:pt>
                <c:pt idx="3998">
                  <c:v>2.7753699570890002E-2</c:v>
                </c:pt>
                <c:pt idx="3999">
                  <c:v>2.7774866670370001E-2</c:v>
                </c:pt>
                <c:pt idx="4000">
                  <c:v>2.781619876623E-2</c:v>
                </c:pt>
                <c:pt idx="4001">
                  <c:v>2.7891865000129999E-2</c:v>
                </c:pt>
                <c:pt idx="4002">
                  <c:v>2.7968939393759999E-2</c:v>
                </c:pt>
                <c:pt idx="4003">
                  <c:v>2.8027294203639998E-2</c:v>
                </c:pt>
                <c:pt idx="4004">
                  <c:v>2.8056174516680001E-2</c:v>
                </c:pt>
                <c:pt idx="4005">
                  <c:v>2.807813324034E-2</c:v>
                </c:pt>
                <c:pt idx="4006">
                  <c:v>2.8102919459340001E-2</c:v>
                </c:pt>
                <c:pt idx="4007">
                  <c:v>2.8169000521299999E-2</c:v>
                </c:pt>
                <c:pt idx="4008">
                  <c:v>2.8245300054550001E-2</c:v>
                </c:pt>
                <c:pt idx="4009">
                  <c:v>2.8319567441939999E-2</c:v>
                </c:pt>
                <c:pt idx="4010">
                  <c:v>2.8357356786730001E-2</c:v>
                </c:pt>
                <c:pt idx="4011">
                  <c:v>2.83786393702E-2</c:v>
                </c:pt>
                <c:pt idx="4012">
                  <c:v>2.839940600097E-2</c:v>
                </c:pt>
                <c:pt idx="4013">
                  <c:v>2.8440125286579999E-2</c:v>
                </c:pt>
                <c:pt idx="4014">
                  <c:v>2.8512863442300002E-2</c:v>
                </c:pt>
                <c:pt idx="4015">
                  <c:v>2.8588192537430002E-2</c:v>
                </c:pt>
                <c:pt idx="4016">
                  <c:v>2.864912711084E-2</c:v>
                </c:pt>
                <c:pt idx="4017">
                  <c:v>2.8676576912400002E-2</c:v>
                </c:pt>
                <c:pt idx="4018">
                  <c:v>2.8699381276969999E-2</c:v>
                </c:pt>
                <c:pt idx="4019">
                  <c:v>2.8724471107130001E-2</c:v>
                </c:pt>
                <c:pt idx="4020">
                  <c:v>2.8789123520260002E-2</c:v>
                </c:pt>
                <c:pt idx="4021">
                  <c:v>2.8869744390250002E-2</c:v>
                </c:pt>
                <c:pt idx="4022">
                  <c:v>2.8949044644829999E-2</c:v>
                </c:pt>
                <c:pt idx="4023">
                  <c:v>2.8996888548140001E-2</c:v>
                </c:pt>
                <c:pt idx="4024">
                  <c:v>2.9023686423899998E-2</c:v>
                </c:pt>
                <c:pt idx="4025">
                  <c:v>2.9052443802359999E-2</c:v>
                </c:pt>
                <c:pt idx="4026">
                  <c:v>2.9097191989419999E-2</c:v>
                </c:pt>
                <c:pt idx="4027">
                  <c:v>2.9176268726590002E-2</c:v>
                </c:pt>
                <c:pt idx="4028">
                  <c:v>2.9260279610749999E-2</c:v>
                </c:pt>
                <c:pt idx="4029">
                  <c:v>2.9335387051109999E-2</c:v>
                </c:pt>
                <c:pt idx="4030">
                  <c:v>2.937348000705E-2</c:v>
                </c:pt>
                <c:pt idx="4031">
                  <c:v>2.9403544962409999E-2</c:v>
                </c:pt>
                <c:pt idx="4032">
                  <c:v>2.943431213498E-2</c:v>
                </c:pt>
                <c:pt idx="4033">
                  <c:v>2.949869260192E-2</c:v>
                </c:pt>
                <c:pt idx="4034">
                  <c:v>2.95846555382E-2</c:v>
                </c:pt>
                <c:pt idx="4035">
                  <c:v>2.9672127217049999E-2</c:v>
                </c:pt>
                <c:pt idx="4036">
                  <c:v>2.973549440503E-2</c:v>
                </c:pt>
                <c:pt idx="4037">
                  <c:v>2.9801318421959998E-2</c:v>
                </c:pt>
                <c:pt idx="4038">
                  <c:v>2.9917676001789999E-2</c:v>
                </c:pt>
                <c:pt idx="4039">
                  <c:v>3.00912335515E-2</c:v>
                </c:pt>
                <c:pt idx="4040">
                  <c:v>3.0184235423799999E-2</c:v>
                </c:pt>
                <c:pt idx="4041">
                  <c:v>3.0725143849849999E-2</c:v>
                </c:pt>
                <c:pt idx="4042">
                  <c:v>3.1502831727270003E-2</c:v>
                </c:pt>
                <c:pt idx="4043">
                  <c:v>3.1666502356529999E-2</c:v>
                </c:pt>
                <c:pt idx="4044">
                  <c:v>3.187900781631E-2</c:v>
                </c:pt>
                <c:pt idx="4045">
                  <c:v>3.203056380153E-2</c:v>
                </c:pt>
                <c:pt idx="4046">
                  <c:v>3.2090943306679998E-2</c:v>
                </c:pt>
                <c:pt idx="4047">
                  <c:v>3.2152917236089998E-2</c:v>
                </c:pt>
                <c:pt idx="4048">
                  <c:v>3.2251548022030001E-2</c:v>
                </c:pt>
                <c:pt idx="4049">
                  <c:v>3.2370816916229998E-2</c:v>
                </c:pt>
                <c:pt idx="4050">
                  <c:v>3.2484281808140003E-2</c:v>
                </c:pt>
                <c:pt idx="4051">
                  <c:v>3.2552521675829997E-2</c:v>
                </c:pt>
                <c:pt idx="4052">
                  <c:v>3.2613895833490003E-2</c:v>
                </c:pt>
                <c:pt idx="4053">
                  <c:v>3.2671567052599999E-2</c:v>
                </c:pt>
                <c:pt idx="4054">
                  <c:v>3.2752297818660001E-2</c:v>
                </c:pt>
                <c:pt idx="4055">
                  <c:v>3.2862681895489999E-2</c:v>
                </c:pt>
                <c:pt idx="4056">
                  <c:v>3.2974071800709999E-2</c:v>
                </c:pt>
                <c:pt idx="4057">
                  <c:v>3.3058147877449998E-2</c:v>
                </c:pt>
                <c:pt idx="4058">
                  <c:v>3.311672434211E-2</c:v>
                </c:pt>
                <c:pt idx="4059">
                  <c:v>3.3172637224199997E-2</c:v>
                </c:pt>
                <c:pt idx="4060">
                  <c:v>3.3234570175409997E-2</c:v>
                </c:pt>
                <c:pt idx="4061">
                  <c:v>3.3339146524670002E-2</c:v>
                </c:pt>
                <c:pt idx="4062">
                  <c:v>3.3452048897739999E-2</c:v>
                </c:pt>
                <c:pt idx="4063">
                  <c:v>3.3555705100300003E-2</c:v>
                </c:pt>
                <c:pt idx="4064">
                  <c:v>3.3616088330749999E-2</c:v>
                </c:pt>
                <c:pt idx="4065">
                  <c:v>3.3672396093610002E-2</c:v>
                </c:pt>
                <c:pt idx="4066">
                  <c:v>3.3731754869219997E-2</c:v>
                </c:pt>
                <c:pt idx="4067">
                  <c:v>3.3821646124120003E-2</c:v>
                </c:pt>
                <c:pt idx="4068">
                  <c:v>3.3934704959390001E-2</c:v>
                </c:pt>
                <c:pt idx="4069">
                  <c:v>3.4046422690149999E-2</c:v>
                </c:pt>
                <c:pt idx="4070">
                  <c:v>3.4117098897700003E-2</c:v>
                </c:pt>
                <c:pt idx="4071">
                  <c:v>3.4174881875510002E-2</c:v>
                </c:pt>
                <c:pt idx="4072">
                  <c:v>3.4231577068570003E-2</c:v>
                </c:pt>
                <c:pt idx="4073">
                  <c:v>3.4301478415730002E-2</c:v>
                </c:pt>
                <c:pt idx="4074">
                  <c:v>3.4413393586869997E-2</c:v>
                </c:pt>
                <c:pt idx="4075">
                  <c:v>3.4525923430920001E-2</c:v>
                </c:pt>
                <c:pt idx="4076">
                  <c:v>3.4621853381400003E-2</c:v>
                </c:pt>
                <c:pt idx="4077">
                  <c:v>3.4686788916590001E-2</c:v>
                </c:pt>
                <c:pt idx="4078">
                  <c:v>3.4748308360580002E-2</c:v>
                </c:pt>
                <c:pt idx="4079">
                  <c:v>3.4812550991769997E-2</c:v>
                </c:pt>
                <c:pt idx="4080">
                  <c:v>3.4919891506429997E-2</c:v>
                </c:pt>
                <c:pt idx="4081">
                  <c:v>3.5042148083449999E-2</c:v>
                </c:pt>
                <c:pt idx="4082">
                  <c:v>3.5163395106790001E-2</c:v>
                </c:pt>
                <c:pt idx="4083">
                  <c:v>3.5245425999160002E-2</c:v>
                </c:pt>
                <c:pt idx="4084">
                  <c:v>3.5315245389939999E-2</c:v>
                </c:pt>
                <c:pt idx="4085">
                  <c:v>3.5390656441450001E-2</c:v>
                </c:pt>
                <c:pt idx="4086">
                  <c:v>3.5488273948430002E-2</c:v>
                </c:pt>
                <c:pt idx="4087">
                  <c:v>3.5617485642430002E-2</c:v>
                </c:pt>
                <c:pt idx="4088">
                  <c:v>3.575195372105E-2</c:v>
                </c:pt>
                <c:pt idx="4089">
                  <c:v>3.5873912274839999E-2</c:v>
                </c:pt>
                <c:pt idx="4090">
                  <c:v>3.5961180925369998E-2</c:v>
                </c:pt>
                <c:pt idx="4091">
                  <c:v>3.6045141518120001E-2</c:v>
                </c:pt>
                <c:pt idx="4092">
                  <c:v>3.6130245774980002E-2</c:v>
                </c:pt>
                <c:pt idx="4093">
                  <c:v>3.6261912435289999E-2</c:v>
                </c:pt>
                <c:pt idx="4094">
                  <c:v>3.6406964063640003E-2</c:v>
                </c:pt>
                <c:pt idx="4095">
                  <c:v>3.6551039665939998E-2</c:v>
                </c:pt>
                <c:pt idx="4096">
                  <c:v>3.6664023995400002E-2</c:v>
                </c:pt>
                <c:pt idx="4097">
                  <c:v>3.6751408129929997E-2</c:v>
                </c:pt>
                <c:pt idx="4098">
                  <c:v>3.6841988563539999E-2</c:v>
                </c:pt>
                <c:pt idx="4099">
                  <c:v>3.6946430802350001E-2</c:v>
                </c:pt>
                <c:pt idx="4100">
                  <c:v>3.7086218595500001E-2</c:v>
                </c:pt>
                <c:pt idx="4101">
                  <c:v>3.7229999899859999E-2</c:v>
                </c:pt>
                <c:pt idx="4102">
                  <c:v>3.7371870130300001E-2</c:v>
                </c:pt>
                <c:pt idx="4103">
                  <c:v>3.7472158670430002E-2</c:v>
                </c:pt>
                <c:pt idx="4104">
                  <c:v>3.7556923925879997E-2</c:v>
                </c:pt>
                <c:pt idx="4105">
                  <c:v>3.7644773721689999E-2</c:v>
                </c:pt>
                <c:pt idx="4106">
                  <c:v>3.7759475409980002E-2</c:v>
                </c:pt>
                <c:pt idx="4107">
                  <c:v>3.7901200354100002E-2</c:v>
                </c:pt>
                <c:pt idx="4108">
                  <c:v>3.8036331534389997E-2</c:v>
                </c:pt>
                <c:pt idx="4109">
                  <c:v>3.8164190948009998E-2</c:v>
                </c:pt>
                <c:pt idx="4110">
                  <c:v>3.8252927362919999E-2</c:v>
                </c:pt>
                <c:pt idx="4111">
                  <c:v>3.8330618292090002E-2</c:v>
                </c:pt>
                <c:pt idx="4112">
                  <c:v>3.8411706686020002E-2</c:v>
                </c:pt>
                <c:pt idx="4113">
                  <c:v>3.8527987897400001E-2</c:v>
                </c:pt>
                <c:pt idx="4114">
                  <c:v>3.8658756762739999E-2</c:v>
                </c:pt>
                <c:pt idx="4115">
                  <c:v>3.878581523895E-2</c:v>
                </c:pt>
                <c:pt idx="4116">
                  <c:v>3.8892567157750003E-2</c:v>
                </c:pt>
                <c:pt idx="4117">
                  <c:v>3.8964673876760003E-2</c:v>
                </c:pt>
                <c:pt idx="4118">
                  <c:v>3.9032619446519999E-2</c:v>
                </c:pt>
                <c:pt idx="4119">
                  <c:v>3.9110917598009998E-2</c:v>
                </c:pt>
                <c:pt idx="4120">
                  <c:v>3.9225034415719999E-2</c:v>
                </c:pt>
                <c:pt idx="4121">
                  <c:v>3.9351504296059998E-2</c:v>
                </c:pt>
                <c:pt idx="4122">
                  <c:v>3.9477188140149999E-2</c:v>
                </c:pt>
                <c:pt idx="4123">
                  <c:v>3.9572909474369998E-2</c:v>
                </c:pt>
                <c:pt idx="4124">
                  <c:v>3.9642885327339998E-2</c:v>
                </c:pt>
                <c:pt idx="4125">
                  <c:v>3.9713274687529998E-2</c:v>
                </c:pt>
                <c:pt idx="4126">
                  <c:v>3.9803653955459997E-2</c:v>
                </c:pt>
                <c:pt idx="4127">
                  <c:v>3.9924032986159999E-2</c:v>
                </c:pt>
                <c:pt idx="4128">
                  <c:v>4.0054313838480002E-2</c:v>
                </c:pt>
                <c:pt idx="4129">
                  <c:v>4.0180210024119999E-2</c:v>
                </c:pt>
                <c:pt idx="4130">
                  <c:v>4.0276139974590001E-2</c:v>
                </c:pt>
                <c:pt idx="4131">
                  <c:v>4.0347032248970002E-2</c:v>
                </c:pt>
                <c:pt idx="4132">
                  <c:v>4.0416747331619998E-2</c:v>
                </c:pt>
                <c:pt idx="4133">
                  <c:v>4.0516145527359999E-2</c:v>
                </c:pt>
                <c:pt idx="4134">
                  <c:v>4.0642786771060001E-2</c:v>
                </c:pt>
                <c:pt idx="4135">
                  <c:v>4.0767569094900001E-2</c:v>
                </c:pt>
                <c:pt idx="4136">
                  <c:v>4.0886633098130003E-2</c:v>
                </c:pt>
                <c:pt idx="4137">
                  <c:v>4.0972035378220001E-2</c:v>
                </c:pt>
                <c:pt idx="4138">
                  <c:v>4.1036833077669997E-2</c:v>
                </c:pt>
                <c:pt idx="4139">
                  <c:v>4.1103716939689998E-2</c:v>
                </c:pt>
                <c:pt idx="4140">
                  <c:v>4.1198909282680003E-2</c:v>
                </c:pt>
                <c:pt idx="4141">
                  <c:v>4.1314866393799998E-2</c:v>
                </c:pt>
                <c:pt idx="4142">
                  <c:v>4.1431482881310003E-2</c:v>
                </c:pt>
                <c:pt idx="4143">
                  <c:v>4.153822734952E-2</c:v>
                </c:pt>
                <c:pt idx="4144">
                  <c:v>4.1606634855269997E-2</c:v>
                </c:pt>
                <c:pt idx="4145">
                  <c:v>4.1663330048319999E-2</c:v>
                </c:pt>
                <c:pt idx="4146">
                  <c:v>4.1724070906640001E-2</c:v>
                </c:pt>
                <c:pt idx="4147">
                  <c:v>4.1818968951700002E-2</c:v>
                </c:pt>
                <c:pt idx="4148">
                  <c:v>4.1930537670849997E-2</c:v>
                </c:pt>
                <c:pt idx="4149">
                  <c:v>4.2040821164850001E-2</c:v>
                </c:pt>
                <c:pt idx="4150">
                  <c:v>4.2140360921619997E-2</c:v>
                </c:pt>
                <c:pt idx="4151">
                  <c:v>4.2204298079010001E-2</c:v>
                </c:pt>
                <c:pt idx="4152">
                  <c:v>4.2258918285369998E-2</c:v>
                </c:pt>
                <c:pt idx="4153">
                  <c:v>4.2323283851150001E-2</c:v>
                </c:pt>
                <c:pt idx="4154">
                  <c:v>4.2425811290740002E-2</c:v>
                </c:pt>
                <c:pt idx="4155">
                  <c:v>4.2540520429609999E-2</c:v>
                </c:pt>
                <c:pt idx="4156">
                  <c:v>4.2654830962420003E-2</c:v>
                </c:pt>
                <c:pt idx="4157">
                  <c:v>4.2747098952529997E-2</c:v>
                </c:pt>
                <c:pt idx="4158">
                  <c:v>4.2809002101420003E-2</c:v>
                </c:pt>
                <c:pt idx="4159">
                  <c:v>4.286675527692E-2</c:v>
                </c:pt>
                <c:pt idx="4160">
                  <c:v>4.2934875935319999E-2</c:v>
                </c:pt>
                <c:pt idx="4161">
                  <c:v>4.3039787560700003E-2</c:v>
                </c:pt>
                <c:pt idx="4162">
                  <c:v>4.3153654783960001E-2</c:v>
                </c:pt>
                <c:pt idx="4163">
                  <c:v>4.3260034173729998E-2</c:v>
                </c:pt>
                <c:pt idx="4164">
                  <c:v>4.3337445706129997E-2</c:v>
                </c:pt>
                <c:pt idx="4165">
                  <c:v>4.3391074985269999E-2</c:v>
                </c:pt>
                <c:pt idx="4166">
                  <c:v>4.3440371751789997E-2</c:v>
                </c:pt>
                <c:pt idx="4167">
                  <c:v>4.351141303778E-2</c:v>
                </c:pt>
                <c:pt idx="4168">
                  <c:v>4.3613746762279998E-2</c:v>
                </c:pt>
                <c:pt idx="4169">
                  <c:v>4.371899366379E-2</c:v>
                </c:pt>
                <c:pt idx="4170">
                  <c:v>4.3816156685350001E-2</c:v>
                </c:pt>
                <c:pt idx="4171">
                  <c:v>4.3876558542249998E-2</c:v>
                </c:pt>
                <c:pt idx="4172">
                  <c:v>4.3922737240790002E-2</c:v>
                </c:pt>
                <c:pt idx="4173">
                  <c:v>4.397562891245E-2</c:v>
                </c:pt>
                <c:pt idx="4174">
                  <c:v>4.4052291661500001E-2</c:v>
                </c:pt>
                <c:pt idx="4175">
                  <c:v>4.415243864059E-2</c:v>
                </c:pt>
                <c:pt idx="4176">
                  <c:v>4.425542801619E-2</c:v>
                </c:pt>
                <c:pt idx="4177">
                  <c:v>4.4344291090970003E-2</c:v>
                </c:pt>
                <c:pt idx="4178">
                  <c:v>4.4393561780450001E-2</c:v>
                </c:pt>
                <c:pt idx="4179">
                  <c:v>4.4439181685449997E-2</c:v>
                </c:pt>
                <c:pt idx="4180">
                  <c:v>4.4491402804849998E-2</c:v>
                </c:pt>
                <c:pt idx="4181">
                  <c:v>4.457924887538E-2</c:v>
                </c:pt>
                <c:pt idx="4182">
                  <c:v>4.4680204242469997E-2</c:v>
                </c:pt>
                <c:pt idx="4183">
                  <c:v>4.4778246432539998E-2</c:v>
                </c:pt>
                <c:pt idx="4184">
                  <c:v>4.4852063059810002E-2</c:v>
                </c:pt>
                <c:pt idx="4185">
                  <c:v>4.4896844774479999E-2</c:v>
                </c:pt>
                <c:pt idx="4186">
                  <c:v>4.4940810650590003E-2</c:v>
                </c:pt>
                <c:pt idx="4187">
                  <c:v>4.499939829111E-2</c:v>
                </c:pt>
                <c:pt idx="4188">
                  <c:v>4.509386047721E-2</c:v>
                </c:pt>
                <c:pt idx="4189">
                  <c:v>4.5193094760179998E-2</c:v>
                </c:pt>
                <c:pt idx="4190">
                  <c:v>4.5285981148480002E-2</c:v>
                </c:pt>
                <c:pt idx="4191">
                  <c:v>4.5343447476630001E-2</c:v>
                </c:pt>
                <c:pt idx="4192">
                  <c:v>4.5385565608739999E-2</c:v>
                </c:pt>
                <c:pt idx="4193">
                  <c:v>4.5427441596979999E-2</c:v>
                </c:pt>
                <c:pt idx="4194">
                  <c:v>4.549520462751E-2</c:v>
                </c:pt>
                <c:pt idx="4195">
                  <c:v>4.559196904302E-2</c:v>
                </c:pt>
                <c:pt idx="4196">
                  <c:v>4.5687884092330003E-2</c:v>
                </c:pt>
                <c:pt idx="4197">
                  <c:v>4.5774050056929999E-2</c:v>
                </c:pt>
                <c:pt idx="4198">
                  <c:v>4.5822788029910001E-2</c:v>
                </c:pt>
                <c:pt idx="4199">
                  <c:v>4.5863680541519999E-2</c:v>
                </c:pt>
                <c:pt idx="4200">
                  <c:v>4.5910526067020001E-2</c:v>
                </c:pt>
                <c:pt idx="4201">
                  <c:v>4.5991867780689998E-2</c:v>
                </c:pt>
                <c:pt idx="4202">
                  <c:v>4.6087130904199997E-2</c:v>
                </c:pt>
                <c:pt idx="4203">
                  <c:v>4.6181265264749999E-2</c:v>
                </c:pt>
                <c:pt idx="4204">
                  <c:v>4.6254273504019998E-2</c:v>
                </c:pt>
                <c:pt idx="4205">
                  <c:v>4.6294569969180001E-2</c:v>
                </c:pt>
                <c:pt idx="4206">
                  <c:v>4.6333339065310002E-2</c:v>
                </c:pt>
                <c:pt idx="4207">
                  <c:v>4.6379216015340001E-2</c:v>
                </c:pt>
                <c:pt idx="4208">
                  <c:v>4.646465554833E-2</c:v>
                </c:pt>
                <c:pt idx="4209">
                  <c:v>4.6553563326600003E-2</c:v>
                </c:pt>
                <c:pt idx="4210">
                  <c:v>4.6639438718560002E-2</c:v>
                </c:pt>
                <c:pt idx="4211">
                  <c:v>4.6690829098219998E-2</c:v>
                </c:pt>
                <c:pt idx="4212">
                  <c:v>4.672308638692E-2</c:v>
                </c:pt>
                <c:pt idx="4213">
                  <c:v>4.6756867319349998E-2</c:v>
                </c:pt>
                <c:pt idx="4214">
                  <c:v>4.681039974093E-2</c:v>
                </c:pt>
                <c:pt idx="4215">
                  <c:v>4.6894796192650003E-2</c:v>
                </c:pt>
                <c:pt idx="4216">
                  <c:v>4.6979807317260001E-2</c:v>
                </c:pt>
                <c:pt idx="4217">
                  <c:v>4.7055982053280002E-2</c:v>
                </c:pt>
                <c:pt idx="4218">
                  <c:v>4.7096956521270002E-2</c:v>
                </c:pt>
                <c:pt idx="4219">
                  <c:v>4.7125775367019999E-2</c:v>
                </c:pt>
                <c:pt idx="4220">
                  <c:v>4.7159437090160003E-2</c:v>
                </c:pt>
                <c:pt idx="4221">
                  <c:v>4.722160845995E-2</c:v>
                </c:pt>
                <c:pt idx="4222">
                  <c:v>4.7304619103670002E-2</c:v>
                </c:pt>
                <c:pt idx="4223">
                  <c:v>4.7384206205609999E-2</c:v>
                </c:pt>
                <c:pt idx="4224">
                  <c:v>4.7454942017789999E-2</c:v>
                </c:pt>
                <c:pt idx="4225">
                  <c:v>4.7488819807769998E-2</c:v>
                </c:pt>
                <c:pt idx="4226">
                  <c:v>4.7514151781799997E-2</c:v>
                </c:pt>
                <c:pt idx="4227">
                  <c:v>4.754683747888E-2</c:v>
                </c:pt>
                <c:pt idx="4228">
                  <c:v>4.761317744851E-2</c:v>
                </c:pt>
                <c:pt idx="4229">
                  <c:v>4.7691803425550003E-2</c:v>
                </c:pt>
                <c:pt idx="4230">
                  <c:v>4.7769092023369999E-2</c:v>
                </c:pt>
                <c:pt idx="4231">
                  <c:v>4.7829903662200003E-2</c:v>
                </c:pt>
                <c:pt idx="4232">
                  <c:v>4.7853965312240003E-2</c:v>
                </c:pt>
                <c:pt idx="4233">
                  <c:v>4.7878175973889998E-2</c:v>
                </c:pt>
                <c:pt idx="4234">
                  <c:v>4.791217669845E-2</c:v>
                </c:pt>
                <c:pt idx="4235">
                  <c:v>4.7979600727560003E-2</c:v>
                </c:pt>
                <c:pt idx="4236">
                  <c:v>4.805956035852E-2</c:v>
                </c:pt>
                <c:pt idx="4237">
                  <c:v>4.8138741403819997E-2</c:v>
                </c:pt>
                <c:pt idx="4238">
                  <c:v>4.8191774636509997E-2</c:v>
                </c:pt>
                <c:pt idx="4239">
                  <c:v>4.8216078430410002E-2</c:v>
                </c:pt>
                <c:pt idx="4240">
                  <c:v>4.8236686736350003E-2</c:v>
                </c:pt>
                <c:pt idx="4241">
                  <c:v>4.828014224768E-2</c:v>
                </c:pt>
                <c:pt idx="4242">
                  <c:v>4.835638403893E-2</c:v>
                </c:pt>
                <c:pt idx="4243">
                  <c:v>4.8435822129250003E-2</c:v>
                </c:pt>
                <c:pt idx="4244">
                  <c:v>4.8511892557140002E-2</c:v>
                </c:pt>
                <c:pt idx="4245">
                  <c:v>4.8551097512250001E-2</c:v>
                </c:pt>
                <c:pt idx="4246">
                  <c:v>4.857502877712E-2</c:v>
                </c:pt>
                <c:pt idx="4247">
                  <c:v>4.8599299043420002E-2</c:v>
                </c:pt>
                <c:pt idx="4248">
                  <c:v>4.8648189753290001E-2</c:v>
                </c:pt>
                <c:pt idx="4249">
                  <c:v>4.8725876957180003E-2</c:v>
                </c:pt>
                <c:pt idx="4250">
                  <c:v>4.8806890845300002E-2</c:v>
                </c:pt>
                <c:pt idx="4251">
                  <c:v>4.886913299561E-2</c:v>
                </c:pt>
                <c:pt idx="4252">
                  <c:v>4.889633879066E-2</c:v>
                </c:pt>
                <c:pt idx="4253">
                  <c:v>4.8919711261989997E-2</c:v>
                </c:pt>
                <c:pt idx="4254">
                  <c:v>4.8945430666210002E-2</c:v>
                </c:pt>
                <c:pt idx="4255">
                  <c:v>4.9008086323739999E-2</c:v>
                </c:pt>
                <c:pt idx="4256">
                  <c:v>4.908290877938E-2</c:v>
                </c:pt>
                <c:pt idx="4257">
                  <c:v>4.9157556146380003E-2</c:v>
                </c:pt>
                <c:pt idx="4258">
                  <c:v>4.920725151896E-2</c:v>
                </c:pt>
                <c:pt idx="4259">
                  <c:v>4.9229271709920003E-2</c:v>
                </c:pt>
                <c:pt idx="4260">
                  <c:v>4.924869537354E-2</c:v>
                </c:pt>
                <c:pt idx="4261">
                  <c:v>4.9282696098090002E-2</c:v>
                </c:pt>
                <c:pt idx="4262">
                  <c:v>4.9352984875440001E-2</c:v>
                </c:pt>
                <c:pt idx="4263">
                  <c:v>4.9424968659879998E-2</c:v>
                </c:pt>
                <c:pt idx="4264">
                  <c:v>4.949596896768E-2</c:v>
                </c:pt>
                <c:pt idx="4265">
                  <c:v>4.9532853066919999E-2</c:v>
                </c:pt>
                <c:pt idx="4266">
                  <c:v>4.9548652023080002E-2</c:v>
                </c:pt>
                <c:pt idx="4267">
                  <c:v>4.9567364156250002E-2</c:v>
                </c:pt>
                <c:pt idx="4268">
                  <c:v>4.961088299751E-2</c:v>
                </c:pt>
                <c:pt idx="4269">
                  <c:v>4.9684323370459998E-2</c:v>
                </c:pt>
                <c:pt idx="4270">
                  <c:v>4.9758967012170002E-2</c:v>
                </c:pt>
                <c:pt idx="4271">
                  <c:v>4.9829088151449999E-2</c:v>
                </c:pt>
                <c:pt idx="4272">
                  <c:v>4.9861602485179998E-2</c:v>
                </c:pt>
                <c:pt idx="4273">
                  <c:v>4.9884006381030001E-2</c:v>
                </c:pt>
                <c:pt idx="4274">
                  <c:v>4.9903426319359998E-2</c:v>
                </c:pt>
                <c:pt idx="4275">
                  <c:v>4.9959041178230003E-2</c:v>
                </c:pt>
                <c:pt idx="4276">
                  <c:v>5.0035856664179999E-2</c:v>
                </c:pt>
                <c:pt idx="4277">
                  <c:v>5.0114266574379999E-2</c:v>
                </c:pt>
                <c:pt idx="4278">
                  <c:v>5.0176333636050001E-2</c:v>
                </c:pt>
                <c:pt idx="4279">
                  <c:v>5.0199341028929999E-2</c:v>
                </c:pt>
                <c:pt idx="4280">
                  <c:v>5.0220090895890003E-2</c:v>
                </c:pt>
                <c:pt idx="4281">
                  <c:v>5.0247378647329997E-2</c:v>
                </c:pt>
                <c:pt idx="4282">
                  <c:v>5.0311528146269997E-2</c:v>
                </c:pt>
                <c:pt idx="4283">
                  <c:v>5.0387784838679998E-2</c:v>
                </c:pt>
                <c:pt idx="4284">
                  <c:v>5.046490207314E-2</c:v>
                </c:pt>
                <c:pt idx="4285">
                  <c:v>5.0516419112679997E-2</c:v>
                </c:pt>
                <c:pt idx="4286">
                  <c:v>5.0538744777439998E-2</c:v>
                </c:pt>
                <c:pt idx="4287">
                  <c:v>5.0557721406220002E-2</c:v>
                </c:pt>
                <c:pt idx="4288">
                  <c:v>5.0592921674250002E-2</c:v>
                </c:pt>
                <c:pt idx="4289">
                  <c:v>5.0665114074950002E-2</c:v>
                </c:pt>
                <c:pt idx="4290">
                  <c:v>5.0745353102680003E-2</c:v>
                </c:pt>
                <c:pt idx="4291">
                  <c:v>5.0819002091879999E-2</c:v>
                </c:pt>
                <c:pt idx="4292">
                  <c:v>5.085787177086E-2</c:v>
                </c:pt>
                <c:pt idx="4293">
                  <c:v>5.0877436995509999E-2</c:v>
                </c:pt>
                <c:pt idx="4294">
                  <c:v>5.0901670008900002E-2</c:v>
                </c:pt>
                <c:pt idx="4295">
                  <c:v>5.094832181931E-2</c:v>
                </c:pt>
                <c:pt idx="4296">
                  <c:v>5.1022574305529998E-2</c:v>
                </c:pt>
                <c:pt idx="4297">
                  <c:v>5.1097299903630003E-2</c:v>
                </c:pt>
                <c:pt idx="4298">
                  <c:v>5.1160905510190001E-2</c:v>
                </c:pt>
                <c:pt idx="4299">
                  <c:v>5.1191773265600003E-2</c:v>
                </c:pt>
                <c:pt idx="4300">
                  <c:v>5.1207117736339999E-2</c:v>
                </c:pt>
                <c:pt idx="4301">
                  <c:v>5.1226843148470001E-2</c:v>
                </c:pt>
                <c:pt idx="4302">
                  <c:v>5.1282335072759998E-2</c:v>
                </c:pt>
                <c:pt idx="4303">
                  <c:v>5.1355753093959997E-2</c:v>
                </c:pt>
                <c:pt idx="4304">
                  <c:v>5.1425661891700003E-2</c:v>
                </c:pt>
                <c:pt idx="4305">
                  <c:v>5.1486667245630002E-2</c:v>
                </c:pt>
                <c:pt idx="4306">
                  <c:v>5.1509987562889999E-2</c:v>
                </c:pt>
                <c:pt idx="4307">
                  <c:v>5.1529966294769997E-2</c:v>
                </c:pt>
                <c:pt idx="4308">
                  <c:v>5.156181752682E-2</c:v>
                </c:pt>
                <c:pt idx="4309">
                  <c:v>5.1624838262800003E-2</c:v>
                </c:pt>
                <c:pt idx="4310">
                  <c:v>5.1697999238969998E-2</c:v>
                </c:pt>
                <c:pt idx="4311">
                  <c:v>5.1769066601990002E-2</c:v>
                </c:pt>
                <c:pt idx="4312">
                  <c:v>5.1822036504750001E-2</c:v>
                </c:pt>
                <c:pt idx="4313">
                  <c:v>5.1844839006660003E-2</c:v>
                </c:pt>
                <c:pt idx="4314">
                  <c:v>5.1864542067049997E-2</c:v>
                </c:pt>
                <c:pt idx="4315">
                  <c:v>5.1893882453440003E-2</c:v>
                </c:pt>
                <c:pt idx="4316">
                  <c:v>5.196097493172E-2</c:v>
                </c:pt>
                <c:pt idx="4317">
                  <c:v>5.2031733095649998E-2</c:v>
                </c:pt>
                <c:pt idx="4318">
                  <c:v>5.2099291235210003E-2</c:v>
                </c:pt>
                <c:pt idx="4319">
                  <c:v>5.2138082683089997E-2</c:v>
                </c:pt>
                <c:pt idx="4320">
                  <c:v>5.2156817167999997E-2</c:v>
                </c:pt>
                <c:pt idx="4321">
                  <c:v>5.217752978206E-2</c:v>
                </c:pt>
                <c:pt idx="4322">
                  <c:v>5.2216757088900001E-2</c:v>
                </c:pt>
                <c:pt idx="4323">
                  <c:v>5.228842422366E-2</c:v>
                </c:pt>
                <c:pt idx="4324">
                  <c:v>5.2363410592080002E-2</c:v>
                </c:pt>
                <c:pt idx="4325">
                  <c:v>5.2431661635640003E-2</c:v>
                </c:pt>
                <c:pt idx="4326">
                  <c:v>5.2461575716729998E-2</c:v>
                </c:pt>
                <c:pt idx="4327">
                  <c:v>5.248669907451E-2</c:v>
                </c:pt>
                <c:pt idx="4328">
                  <c:v>5.2515383809799997E-2</c:v>
                </c:pt>
                <c:pt idx="4329">
                  <c:v>5.2577279508110003E-2</c:v>
                </c:pt>
                <c:pt idx="4330">
                  <c:v>5.2656803280119999E-2</c:v>
                </c:pt>
                <c:pt idx="4331">
                  <c:v>5.273886024952E-2</c:v>
                </c:pt>
                <c:pt idx="4332">
                  <c:v>5.27989603579E-2</c:v>
                </c:pt>
                <c:pt idx="4333">
                  <c:v>5.2826993167399999E-2</c:v>
                </c:pt>
                <c:pt idx="4334">
                  <c:v>5.2850693464280001E-2</c:v>
                </c:pt>
                <c:pt idx="4335">
                  <c:v>5.2886135876179997E-2</c:v>
                </c:pt>
                <c:pt idx="4336">
                  <c:v>5.2961122244599999E-2</c:v>
                </c:pt>
                <c:pt idx="4337">
                  <c:v>5.3039811551569997E-2</c:v>
                </c:pt>
                <c:pt idx="4338">
                  <c:v>5.3115501999860003E-2</c:v>
                </c:pt>
                <c:pt idx="4339">
                  <c:v>5.3153995424509999E-2</c:v>
                </c:pt>
                <c:pt idx="4340">
                  <c:v>5.3177762776610002E-2</c:v>
                </c:pt>
                <c:pt idx="4341">
                  <c:v>5.3198922425509998E-2</c:v>
                </c:pt>
                <c:pt idx="4342">
                  <c:v>5.3243584930899999E-2</c:v>
                </c:pt>
                <c:pt idx="4343">
                  <c:v>5.331401899457E-2</c:v>
                </c:pt>
                <c:pt idx="4344">
                  <c:v>5.3389254957439999E-2</c:v>
                </c:pt>
                <c:pt idx="4345">
                  <c:v>5.344850197434E-2</c:v>
                </c:pt>
                <c:pt idx="4346">
                  <c:v>5.3471937775609997E-2</c:v>
                </c:pt>
                <c:pt idx="4347">
                  <c:v>5.3493615239860001E-2</c:v>
                </c:pt>
                <c:pt idx="4348">
                  <c:v>5.3514748811719998E-2</c:v>
                </c:pt>
                <c:pt idx="4349">
                  <c:v>5.3574580699209999E-2</c:v>
                </c:pt>
                <c:pt idx="4350">
                  <c:v>5.3650729358199999E-2</c:v>
                </c:pt>
                <c:pt idx="4351">
                  <c:v>5.3727589547630003E-2</c:v>
                </c:pt>
                <c:pt idx="4352">
                  <c:v>5.3768265992399998E-2</c:v>
                </c:pt>
                <c:pt idx="4353">
                  <c:v>5.3794402629140002E-2</c:v>
                </c:pt>
                <c:pt idx="4354">
                  <c:v>5.382011458278E-2</c:v>
                </c:pt>
                <c:pt idx="4355">
                  <c:v>5.3860794752840002E-2</c:v>
                </c:pt>
                <c:pt idx="4356">
                  <c:v>5.3935714066029997E-2</c:v>
                </c:pt>
                <c:pt idx="4357">
                  <c:v>5.4014310240749999E-2</c:v>
                </c:pt>
                <c:pt idx="4358">
                  <c:v>5.408604815602E-2</c:v>
                </c:pt>
                <c:pt idx="4359">
                  <c:v>5.4115358740089999E-2</c:v>
                </c:pt>
                <c:pt idx="4360">
                  <c:v>5.4140161722900003E-2</c:v>
                </c:pt>
                <c:pt idx="4361">
                  <c:v>5.4166205227379999E-2</c:v>
                </c:pt>
                <c:pt idx="4362">
                  <c:v>5.4225847125049999E-2</c:v>
                </c:pt>
                <c:pt idx="4363">
                  <c:v>5.430528149009E-2</c:v>
                </c:pt>
                <c:pt idx="4364">
                  <c:v>5.4383348673580002E-2</c:v>
                </c:pt>
                <c:pt idx="4365">
                  <c:v>5.4429832845929997E-2</c:v>
                </c:pt>
                <c:pt idx="4366">
                  <c:v>5.4453320801260002E-2</c:v>
                </c:pt>
                <c:pt idx="4367">
                  <c:v>5.447680130601E-2</c:v>
                </c:pt>
                <c:pt idx="4368">
                  <c:v>5.4512042552230001E-2</c:v>
                </c:pt>
                <c:pt idx="4369">
                  <c:v>5.4582986980680002E-2</c:v>
                </c:pt>
                <c:pt idx="4370">
                  <c:v>5.4662492126229999E-2</c:v>
                </c:pt>
                <c:pt idx="4371">
                  <c:v>5.4729457944630001E-2</c:v>
                </c:pt>
                <c:pt idx="4372">
                  <c:v>5.476191267371E-2</c:v>
                </c:pt>
                <c:pt idx="4373">
                  <c:v>5.4783083498479997E-2</c:v>
                </c:pt>
                <c:pt idx="4374">
                  <c:v>5.4807774722579999E-2</c:v>
                </c:pt>
                <c:pt idx="4375">
                  <c:v>5.4861895740030003E-2</c:v>
                </c:pt>
                <c:pt idx="4376">
                  <c:v>5.4941583424810002E-2</c:v>
                </c:pt>
                <c:pt idx="4377">
                  <c:v>5.5018793791529998E-2</c:v>
                </c:pt>
                <c:pt idx="4378">
                  <c:v>5.506573244929E-2</c:v>
                </c:pt>
                <c:pt idx="4379">
                  <c:v>5.5088378489019998E-2</c:v>
                </c:pt>
                <c:pt idx="4380">
                  <c:v>5.5107515305279998E-2</c:v>
                </c:pt>
                <c:pt idx="4381">
                  <c:v>5.5138878524300002E-2</c:v>
                </c:pt>
                <c:pt idx="4382">
                  <c:v>5.5204141885039998E-2</c:v>
                </c:pt>
                <c:pt idx="4383">
                  <c:v>5.5276636034250003E-2</c:v>
                </c:pt>
                <c:pt idx="4384">
                  <c:v>5.5344469845289998E-2</c:v>
                </c:pt>
                <c:pt idx="4385">
                  <c:v>5.5371854454280001E-2</c:v>
                </c:pt>
                <c:pt idx="4386">
                  <c:v>5.5387917906050001E-2</c:v>
                </c:pt>
                <c:pt idx="4387">
                  <c:v>5.5406305938960003E-2</c:v>
                </c:pt>
                <c:pt idx="4388">
                  <c:v>5.5448729544879997E-2</c:v>
                </c:pt>
                <c:pt idx="4389">
                  <c:v>5.5520553141829999E-2</c:v>
                </c:pt>
                <c:pt idx="4390">
                  <c:v>5.5593457072969997E-2</c:v>
                </c:pt>
                <c:pt idx="4391">
                  <c:v>5.5640235543249997E-2</c:v>
                </c:pt>
                <c:pt idx="4392">
                  <c:v>5.5658079683779997E-2</c:v>
                </c:pt>
                <c:pt idx="4393">
                  <c:v>5.567789822817E-2</c:v>
                </c:pt>
                <c:pt idx="4394">
                  <c:v>5.5701721459630003E-2</c:v>
                </c:pt>
                <c:pt idx="4395">
                  <c:v>5.5766675621270002E-2</c:v>
                </c:pt>
                <c:pt idx="4396">
                  <c:v>5.5841065943240002E-2</c:v>
                </c:pt>
                <c:pt idx="4397">
                  <c:v>5.5908814072610002E-2</c:v>
                </c:pt>
                <c:pt idx="4398">
                  <c:v>5.5939905345440001E-2</c:v>
                </c:pt>
                <c:pt idx="4399">
                  <c:v>5.5956318974490001E-2</c:v>
                </c:pt>
                <c:pt idx="4400">
                  <c:v>5.5972933769230002E-2</c:v>
                </c:pt>
                <c:pt idx="4401">
                  <c:v>5.6015219539400002E-2</c:v>
                </c:pt>
                <c:pt idx="4402">
                  <c:v>5.6087087839839997E-2</c:v>
                </c:pt>
                <c:pt idx="4403">
                  <c:v>5.6157499551769997E-2</c:v>
                </c:pt>
                <c:pt idx="4404">
                  <c:v>5.6208450347189999E-2</c:v>
                </c:pt>
                <c:pt idx="4405">
                  <c:v>5.6226454675200002E-2</c:v>
                </c:pt>
                <c:pt idx="4406">
                  <c:v>5.6239880621429997E-2</c:v>
                </c:pt>
                <c:pt idx="4407">
                  <c:v>5.6260135024789999E-2</c:v>
                </c:pt>
                <c:pt idx="4408">
                  <c:v>5.6321859359739997E-2</c:v>
                </c:pt>
                <c:pt idx="4409">
                  <c:v>5.6395098567009999E-2</c:v>
                </c:pt>
                <c:pt idx="4410">
                  <c:v>5.6460864841940003E-2</c:v>
                </c:pt>
                <c:pt idx="4411">
                  <c:v>5.6493099778889999E-2</c:v>
                </c:pt>
                <c:pt idx="4412">
                  <c:v>5.6508399546150001E-2</c:v>
                </c:pt>
                <c:pt idx="4413">
                  <c:v>5.6524913758040002E-2</c:v>
                </c:pt>
                <c:pt idx="4414">
                  <c:v>5.6560549885030002E-2</c:v>
                </c:pt>
                <c:pt idx="4415">
                  <c:v>5.6629553437230001E-2</c:v>
                </c:pt>
                <c:pt idx="4416">
                  <c:v>5.6702025234699999E-2</c:v>
                </c:pt>
                <c:pt idx="4417">
                  <c:v>5.6759446859359998E-2</c:v>
                </c:pt>
                <c:pt idx="4418">
                  <c:v>5.6778851896520002E-2</c:v>
                </c:pt>
                <c:pt idx="4419">
                  <c:v>5.6793306022879998E-2</c:v>
                </c:pt>
                <c:pt idx="4420">
                  <c:v>5.6814908981320002E-2</c:v>
                </c:pt>
                <c:pt idx="4421">
                  <c:v>5.6870128959420001E-2</c:v>
                </c:pt>
                <c:pt idx="4422">
                  <c:v>5.694268643856E-2</c:v>
                </c:pt>
                <c:pt idx="4423">
                  <c:v>5.7013902813199999E-2</c:v>
                </c:pt>
                <c:pt idx="4424">
                  <c:v>5.7060092687610003E-2</c:v>
                </c:pt>
                <c:pt idx="4425">
                  <c:v>5.7074338197710003E-2</c:v>
                </c:pt>
                <c:pt idx="4426">
                  <c:v>5.7088956236840002E-2</c:v>
                </c:pt>
                <c:pt idx="4427">
                  <c:v>5.7117220014329999E-2</c:v>
                </c:pt>
                <c:pt idx="4428">
                  <c:v>5.7182956486940002E-2</c:v>
                </c:pt>
                <c:pt idx="4429">
                  <c:v>5.7253491133449998E-2</c:v>
                </c:pt>
                <c:pt idx="4430">
                  <c:v>5.7319454848769998E-2</c:v>
                </c:pt>
                <c:pt idx="4431">
                  <c:v>5.7349599897860003E-2</c:v>
                </c:pt>
                <c:pt idx="4432">
                  <c:v>5.736279115081E-2</c:v>
                </c:pt>
                <c:pt idx="4433">
                  <c:v>5.7375580072399998E-2</c:v>
                </c:pt>
                <c:pt idx="4434">
                  <c:v>5.7413857430219997E-2</c:v>
                </c:pt>
                <c:pt idx="4435">
                  <c:v>5.7481732219459999E-2</c:v>
                </c:pt>
                <c:pt idx="4436">
                  <c:v>5.755122005939E-2</c:v>
                </c:pt>
                <c:pt idx="4437">
                  <c:v>5.7610213756560003E-2</c:v>
                </c:pt>
                <c:pt idx="4438">
                  <c:v>5.7632751762869999E-2</c:v>
                </c:pt>
                <c:pt idx="4439">
                  <c:v>5.764615163207E-2</c:v>
                </c:pt>
                <c:pt idx="4440">
                  <c:v>5.7662729173900001E-2</c:v>
                </c:pt>
                <c:pt idx="4441">
                  <c:v>5.7716734707360003E-2</c:v>
                </c:pt>
                <c:pt idx="4442">
                  <c:v>5.7784724980590001E-2</c:v>
                </c:pt>
                <c:pt idx="4443">
                  <c:v>5.7852938771250001E-2</c:v>
                </c:pt>
                <c:pt idx="4444">
                  <c:v>5.7902965694670003E-2</c:v>
                </c:pt>
                <c:pt idx="4445">
                  <c:v>5.7923682034019999E-2</c:v>
                </c:pt>
                <c:pt idx="4446">
                  <c:v>5.7935889810320003E-2</c:v>
                </c:pt>
                <c:pt idx="4447">
                  <c:v>5.79588599503E-2</c:v>
                </c:pt>
                <c:pt idx="4448">
                  <c:v>5.8018088340759999E-2</c:v>
                </c:pt>
                <c:pt idx="4449">
                  <c:v>5.8085024356840001E-2</c:v>
                </c:pt>
                <c:pt idx="4450">
                  <c:v>5.8153413236139997E-2</c:v>
                </c:pt>
                <c:pt idx="4451">
                  <c:v>5.8194763958450003E-2</c:v>
                </c:pt>
                <c:pt idx="4452">
                  <c:v>5.8211456984279999E-2</c:v>
                </c:pt>
                <c:pt idx="4453">
                  <c:v>5.8226149529219999E-2</c:v>
                </c:pt>
                <c:pt idx="4454">
                  <c:v>5.8258160948749999E-2</c:v>
                </c:pt>
                <c:pt idx="4455">
                  <c:v>5.8320946991439998E-2</c:v>
                </c:pt>
                <c:pt idx="4456">
                  <c:v>5.8389380574230001E-2</c:v>
                </c:pt>
                <c:pt idx="4457">
                  <c:v>5.8452777564529997E-2</c:v>
                </c:pt>
                <c:pt idx="4458">
                  <c:v>5.8477427810429999E-2</c:v>
                </c:pt>
                <c:pt idx="4459">
                  <c:v>5.8488111943009999E-2</c:v>
                </c:pt>
                <c:pt idx="4460">
                  <c:v>5.8499716222289999E-2</c:v>
                </c:pt>
                <c:pt idx="4461">
                  <c:v>5.853582546115E-2</c:v>
                </c:pt>
                <c:pt idx="4462">
                  <c:v>5.8599680662160002E-2</c:v>
                </c:pt>
                <c:pt idx="4463">
                  <c:v>5.8665197342630003E-2</c:v>
                </c:pt>
                <c:pt idx="4464">
                  <c:v>5.87193518877E-2</c:v>
                </c:pt>
                <c:pt idx="4465">
                  <c:v>5.8730423450469998E-2</c:v>
                </c:pt>
                <c:pt idx="4466">
                  <c:v>5.8739613741640002E-2</c:v>
                </c:pt>
                <c:pt idx="4467">
                  <c:v>5.8755215257410003E-2</c:v>
                </c:pt>
                <c:pt idx="4468">
                  <c:v>5.8806929737330003E-2</c:v>
                </c:pt>
                <c:pt idx="4469">
                  <c:v>5.8873865753409999E-2</c:v>
                </c:pt>
                <c:pt idx="4470">
                  <c:v>5.8940056711440002E-2</c:v>
                </c:pt>
                <c:pt idx="4471">
                  <c:v>5.8979775756600003E-2</c:v>
                </c:pt>
                <c:pt idx="4472">
                  <c:v>5.8987207710740001E-2</c:v>
                </c:pt>
                <c:pt idx="4473">
                  <c:v>5.8996535837650001E-2</c:v>
                </c:pt>
                <c:pt idx="4474">
                  <c:v>5.9016849845649998E-2</c:v>
                </c:pt>
                <c:pt idx="4475">
                  <c:v>5.9079512953760002E-2</c:v>
                </c:pt>
                <c:pt idx="4476">
                  <c:v>5.914749577641E-2</c:v>
                </c:pt>
                <c:pt idx="4477">
                  <c:v>5.9205766767259999E-2</c:v>
                </c:pt>
                <c:pt idx="4478">
                  <c:v>5.9228278696540002E-2</c:v>
                </c:pt>
                <c:pt idx="4479">
                  <c:v>5.923660099506E-2</c:v>
                </c:pt>
                <c:pt idx="4480">
                  <c:v>5.9245236217980002E-2</c:v>
                </c:pt>
                <c:pt idx="4481">
                  <c:v>5.9280645102259999E-2</c:v>
                </c:pt>
                <c:pt idx="4482">
                  <c:v>5.9346847236160002E-2</c:v>
                </c:pt>
                <c:pt idx="4483">
                  <c:v>5.9413079172370001E-2</c:v>
                </c:pt>
                <c:pt idx="4484">
                  <c:v>5.9468835592270002E-2</c:v>
                </c:pt>
                <c:pt idx="4485">
                  <c:v>5.9481840580700003E-2</c:v>
                </c:pt>
                <c:pt idx="4486">
                  <c:v>5.948965996504E-2</c:v>
                </c:pt>
                <c:pt idx="4487">
                  <c:v>5.9503410011529999E-2</c:v>
                </c:pt>
                <c:pt idx="4488">
                  <c:v>5.955605581403E-2</c:v>
                </c:pt>
                <c:pt idx="4489">
                  <c:v>5.9621457010509998E-2</c:v>
                </c:pt>
                <c:pt idx="4490">
                  <c:v>5.9684038162230002E-2</c:v>
                </c:pt>
                <c:pt idx="4491">
                  <c:v>5.9723753482100003E-2</c:v>
                </c:pt>
                <c:pt idx="4492">
                  <c:v>5.9733908623460001E-2</c:v>
                </c:pt>
                <c:pt idx="4493">
                  <c:v>5.9741053730250002E-2</c:v>
                </c:pt>
                <c:pt idx="4494">
                  <c:v>5.975925549865E-2</c:v>
                </c:pt>
                <c:pt idx="4495">
                  <c:v>5.9819262474779998E-2</c:v>
                </c:pt>
                <c:pt idx="4496">
                  <c:v>5.9880875051020001E-2</c:v>
                </c:pt>
                <c:pt idx="4497">
                  <c:v>5.9941306710239999E-2</c:v>
                </c:pt>
                <c:pt idx="4498">
                  <c:v>5.9963379055260002E-2</c:v>
                </c:pt>
                <c:pt idx="4499">
                  <c:v>5.9970524162050003E-2</c:v>
                </c:pt>
                <c:pt idx="4500">
                  <c:v>5.9977144002910002E-2</c:v>
                </c:pt>
                <c:pt idx="4501">
                  <c:v>6.0007676482199998E-2</c:v>
                </c:pt>
                <c:pt idx="4502">
                  <c:v>6.0066919773819998E-2</c:v>
                </c:pt>
                <c:pt idx="4503">
                  <c:v>6.0127474367619997E-2</c:v>
                </c:pt>
                <c:pt idx="4504">
                  <c:v>6.0178354382509999E-2</c:v>
                </c:pt>
                <c:pt idx="4505">
                  <c:v>6.0188874602320003E-2</c:v>
                </c:pt>
                <c:pt idx="4506">
                  <c:v>6.01927228272E-2</c:v>
                </c:pt>
                <c:pt idx="4507">
                  <c:v>6.0202263295650003E-2</c:v>
                </c:pt>
                <c:pt idx="4508">
                  <c:v>6.0245539993049997E-2</c:v>
                </c:pt>
                <c:pt idx="4509">
                  <c:v>6.0304708778860003E-2</c:v>
                </c:pt>
                <c:pt idx="4510">
                  <c:v>6.0363888740540002E-2</c:v>
                </c:pt>
                <c:pt idx="4511">
                  <c:v>6.0399539768700002E-2</c:v>
                </c:pt>
                <c:pt idx="4512">
                  <c:v>6.0408294200899999E-2</c:v>
                </c:pt>
                <c:pt idx="4513">
                  <c:v>6.0414172708990001E-2</c:v>
                </c:pt>
                <c:pt idx="4514">
                  <c:v>6.0427960008380001E-2</c:v>
                </c:pt>
                <c:pt idx="4515">
                  <c:v>6.0482960194349997E-2</c:v>
                </c:pt>
                <c:pt idx="4516">
                  <c:v>6.0545668005940002E-2</c:v>
                </c:pt>
                <c:pt idx="4517">
                  <c:v>6.0599572956560002E-2</c:v>
                </c:pt>
                <c:pt idx="4518">
                  <c:v>6.0620237141849997E-2</c:v>
                </c:pt>
                <c:pt idx="4519">
                  <c:v>6.0624934732910002E-2</c:v>
                </c:pt>
                <c:pt idx="4520">
                  <c:v>6.062884628773E-2</c:v>
                </c:pt>
                <c:pt idx="4521">
                  <c:v>6.0653604567049997E-2</c:v>
                </c:pt>
                <c:pt idx="4522">
                  <c:v>6.070545315742E-2</c:v>
                </c:pt>
                <c:pt idx="4523">
                  <c:v>6.0760326683520001E-2</c:v>
                </c:pt>
                <c:pt idx="4524">
                  <c:v>6.0804449021820001E-2</c:v>
                </c:pt>
                <c:pt idx="4525">
                  <c:v>6.0808464884760001E-2</c:v>
                </c:pt>
                <c:pt idx="4526">
                  <c:v>6.0807418078179999E-2</c:v>
                </c:pt>
                <c:pt idx="4527">
                  <c:v>6.0812629759309997E-2</c:v>
                </c:pt>
                <c:pt idx="4528">
                  <c:v>6.085294112563E-2</c:v>
                </c:pt>
                <c:pt idx="4529">
                  <c:v>6.0906406491990001E-2</c:v>
                </c:pt>
                <c:pt idx="4530">
                  <c:v>6.0962837189439997E-2</c:v>
                </c:pt>
                <c:pt idx="4531">
                  <c:v>6.1004173010590003E-2</c:v>
                </c:pt>
                <c:pt idx="4532">
                  <c:v>6.1006516218189998E-2</c:v>
                </c:pt>
                <c:pt idx="4533">
                  <c:v>6.1006486415859998E-2</c:v>
                </c:pt>
                <c:pt idx="4534">
                  <c:v>6.1018511652949997E-2</c:v>
                </c:pt>
                <c:pt idx="4535">
                  <c:v>6.1071101576089998E-2</c:v>
                </c:pt>
                <c:pt idx="4536">
                  <c:v>6.1126414686439999E-2</c:v>
                </c:pt>
                <c:pt idx="4537">
                  <c:v>6.11790753901E-2</c:v>
                </c:pt>
                <c:pt idx="4538">
                  <c:v>6.1199840158219998E-2</c:v>
                </c:pt>
                <c:pt idx="4539">
                  <c:v>6.1200514435770001E-2</c:v>
                </c:pt>
                <c:pt idx="4540">
                  <c:v>6.119908764958E-2</c:v>
                </c:pt>
                <c:pt idx="4541">
                  <c:v>6.1212398111819999E-2</c:v>
                </c:pt>
                <c:pt idx="4542">
                  <c:v>6.126546114683E-2</c:v>
                </c:pt>
                <c:pt idx="4543">
                  <c:v>6.1323601752520003E-2</c:v>
                </c:pt>
                <c:pt idx="4544">
                  <c:v>6.1376694589849998E-2</c:v>
                </c:pt>
                <c:pt idx="4545">
                  <c:v>6.139070168138E-2</c:v>
                </c:pt>
                <c:pt idx="4546">
                  <c:v>6.1391651630400002E-2</c:v>
                </c:pt>
                <c:pt idx="4547">
                  <c:v>6.139244139194E-2</c:v>
                </c:pt>
                <c:pt idx="4548">
                  <c:v>6.1425492167470001E-2</c:v>
                </c:pt>
                <c:pt idx="4549">
                  <c:v>6.1482533812520002E-2</c:v>
                </c:pt>
                <c:pt idx="4550">
                  <c:v>6.1538964509959999E-2</c:v>
                </c:pt>
                <c:pt idx="4551">
                  <c:v>6.157952547073E-2</c:v>
                </c:pt>
                <c:pt idx="4552">
                  <c:v>6.1587426811459997E-2</c:v>
                </c:pt>
                <c:pt idx="4553">
                  <c:v>6.1585292220119998E-2</c:v>
                </c:pt>
                <c:pt idx="4554">
                  <c:v>6.1585873365400001E-2</c:v>
                </c:pt>
                <c:pt idx="4555">
                  <c:v>6.1625640839340003E-2</c:v>
                </c:pt>
                <c:pt idx="4556">
                  <c:v>6.1680864542720003E-2</c:v>
                </c:pt>
                <c:pt idx="4557">
                  <c:v>6.1736892908810001E-2</c:v>
                </c:pt>
                <c:pt idx="4558">
                  <c:v>6.1767511069769999E-2</c:v>
                </c:pt>
                <c:pt idx="4559">
                  <c:v>6.1769105494020003E-2</c:v>
                </c:pt>
                <c:pt idx="4560">
                  <c:v>6.1768293380739997E-2</c:v>
                </c:pt>
                <c:pt idx="4561">
                  <c:v>6.1786085367199997E-2</c:v>
                </c:pt>
                <c:pt idx="4562">
                  <c:v>6.1834286898369999E-2</c:v>
                </c:pt>
                <c:pt idx="4563">
                  <c:v>6.1891783028839999E-2</c:v>
                </c:pt>
                <c:pt idx="4564">
                  <c:v>6.1941176652909997E-2</c:v>
                </c:pt>
                <c:pt idx="4565">
                  <c:v>6.1950854957100003E-2</c:v>
                </c:pt>
                <c:pt idx="4566">
                  <c:v>6.1951521784069999E-2</c:v>
                </c:pt>
                <c:pt idx="4567">
                  <c:v>6.1951737850900003E-2</c:v>
                </c:pt>
                <c:pt idx="4568">
                  <c:v>6.1977006495E-2</c:v>
                </c:pt>
                <c:pt idx="4569">
                  <c:v>6.2029480934139999E-2</c:v>
                </c:pt>
                <c:pt idx="4570">
                  <c:v>6.2085811048750002E-2</c:v>
                </c:pt>
                <c:pt idx="4571">
                  <c:v>6.2110546976329999E-2</c:v>
                </c:pt>
                <c:pt idx="4572">
                  <c:v>6.2111359089609998E-2</c:v>
                </c:pt>
                <c:pt idx="4573">
                  <c:v>6.2110260128970002E-2</c:v>
                </c:pt>
                <c:pt idx="4574">
                  <c:v>6.2117103487249997E-2</c:v>
                </c:pt>
                <c:pt idx="4575">
                  <c:v>6.2166202813389998E-2</c:v>
                </c:pt>
                <c:pt idx="4576">
                  <c:v>6.2222935259340001E-2</c:v>
                </c:pt>
                <c:pt idx="4577">
                  <c:v>6.2271267175669998E-2</c:v>
                </c:pt>
                <c:pt idx="4578">
                  <c:v>6.2280178070069997E-2</c:v>
                </c:pt>
                <c:pt idx="4579">
                  <c:v>6.2280140817170003E-2</c:v>
                </c:pt>
                <c:pt idx="4580">
                  <c:v>6.2279976904390001E-2</c:v>
                </c:pt>
                <c:pt idx="4581">
                  <c:v>6.2309056520460003E-2</c:v>
                </c:pt>
                <c:pt idx="4582">
                  <c:v>6.2363870441910003E-2</c:v>
                </c:pt>
                <c:pt idx="4583">
                  <c:v>6.2418751418589997E-2</c:v>
                </c:pt>
                <c:pt idx="4584">
                  <c:v>6.2441587448119999E-2</c:v>
                </c:pt>
                <c:pt idx="4585">
                  <c:v>6.24385625124E-2</c:v>
                </c:pt>
                <c:pt idx="4586">
                  <c:v>6.2436524778599997E-2</c:v>
                </c:pt>
                <c:pt idx="4587">
                  <c:v>6.2443561851980002E-2</c:v>
                </c:pt>
                <c:pt idx="4588">
                  <c:v>6.2486901879309997E-2</c:v>
                </c:pt>
                <c:pt idx="4589">
                  <c:v>6.2541410326960006E-2</c:v>
                </c:pt>
                <c:pt idx="4590">
                  <c:v>6.2586180865759997E-2</c:v>
                </c:pt>
                <c:pt idx="4591">
                  <c:v>6.2591463327410002E-2</c:v>
                </c:pt>
                <c:pt idx="4592">
                  <c:v>6.2589697539810002E-2</c:v>
                </c:pt>
                <c:pt idx="4593">
                  <c:v>6.2587641179560005E-2</c:v>
                </c:pt>
                <c:pt idx="4594">
                  <c:v>6.2617912888529997E-2</c:v>
                </c:pt>
                <c:pt idx="4595">
                  <c:v>6.2672741711139998E-2</c:v>
                </c:pt>
                <c:pt idx="4596">
                  <c:v>6.2724255025390002E-2</c:v>
                </c:pt>
                <c:pt idx="4597">
                  <c:v>6.274592876434E-2</c:v>
                </c:pt>
                <c:pt idx="4598">
                  <c:v>6.2745794653890005E-2</c:v>
                </c:pt>
                <c:pt idx="4599">
                  <c:v>6.2743626534940006E-2</c:v>
                </c:pt>
                <c:pt idx="4600">
                  <c:v>6.2752902507779998E-2</c:v>
                </c:pt>
                <c:pt idx="4601">
                  <c:v>6.2800146639350005E-2</c:v>
                </c:pt>
                <c:pt idx="4602">
                  <c:v>6.2855772674080004E-2</c:v>
                </c:pt>
                <c:pt idx="4603">
                  <c:v>6.2902018427849996E-2</c:v>
                </c:pt>
                <c:pt idx="4604">
                  <c:v>6.2905959784979995E-2</c:v>
                </c:pt>
                <c:pt idx="4605">
                  <c:v>6.2904380261899998E-2</c:v>
                </c:pt>
                <c:pt idx="4606">
                  <c:v>6.2906220555310005E-2</c:v>
                </c:pt>
                <c:pt idx="4607">
                  <c:v>6.2939934432510003E-2</c:v>
                </c:pt>
                <c:pt idx="4608">
                  <c:v>6.299670040607E-2</c:v>
                </c:pt>
                <c:pt idx="4609">
                  <c:v>6.3047856092450005E-2</c:v>
                </c:pt>
                <c:pt idx="4610">
                  <c:v>6.3064031302929993E-2</c:v>
                </c:pt>
                <c:pt idx="4611">
                  <c:v>6.3064612448219995E-2</c:v>
                </c:pt>
                <c:pt idx="4612">
                  <c:v>6.3063204288480001E-2</c:v>
                </c:pt>
                <c:pt idx="4613">
                  <c:v>6.3071057200430006E-2</c:v>
                </c:pt>
                <c:pt idx="4614">
                  <c:v>6.3123390078539995E-2</c:v>
                </c:pt>
                <c:pt idx="4615">
                  <c:v>6.317625939846E-2</c:v>
                </c:pt>
                <c:pt idx="4616">
                  <c:v>6.3209958374499997E-2</c:v>
                </c:pt>
                <c:pt idx="4617">
                  <c:v>6.3209831714630002E-2</c:v>
                </c:pt>
                <c:pt idx="4618">
                  <c:v>6.3209176063539999E-2</c:v>
                </c:pt>
                <c:pt idx="4619">
                  <c:v>6.3213028013709996E-2</c:v>
                </c:pt>
                <c:pt idx="4620">
                  <c:v>6.324978917837E-2</c:v>
                </c:pt>
                <c:pt idx="4621">
                  <c:v>6.3303194940089999E-2</c:v>
                </c:pt>
                <c:pt idx="4622">
                  <c:v>6.3355207443239997E-2</c:v>
                </c:pt>
                <c:pt idx="4623">
                  <c:v>6.3367247581480005E-2</c:v>
                </c:pt>
                <c:pt idx="4624">
                  <c:v>6.3362747430800004E-2</c:v>
                </c:pt>
                <c:pt idx="4625">
                  <c:v>6.3381642103200006E-2</c:v>
                </c:pt>
                <c:pt idx="4626">
                  <c:v>6.3484728336329996E-2</c:v>
                </c:pt>
                <c:pt idx="4627">
                  <c:v>6.3519187271599997E-2</c:v>
                </c:pt>
                <c:pt idx="4628">
                  <c:v>6.351752579212E-2</c:v>
                </c:pt>
                <c:pt idx="4629">
                  <c:v>6.3557796180249995E-2</c:v>
                </c:pt>
                <c:pt idx="4630">
                  <c:v>6.3611038029190006E-2</c:v>
                </c:pt>
                <c:pt idx="4631">
                  <c:v>6.3674114644530003E-2</c:v>
                </c:pt>
                <c:pt idx="4632">
                  <c:v>6.3670605421070003E-2</c:v>
                </c:pt>
                <c:pt idx="4633">
                  <c:v>6.3667520880700004E-2</c:v>
                </c:pt>
                <c:pt idx="4634">
                  <c:v>6.368283927441E-2</c:v>
                </c:pt>
                <c:pt idx="4635">
                  <c:v>6.3782423734660004E-2</c:v>
                </c:pt>
                <c:pt idx="4636">
                  <c:v>6.3823290169240002E-2</c:v>
                </c:pt>
                <c:pt idx="4637">
                  <c:v>6.3821405172349993E-2</c:v>
                </c:pt>
                <c:pt idx="4638">
                  <c:v>6.3900135457520005E-2</c:v>
                </c:pt>
                <c:pt idx="4639">
                  <c:v>6.3971683382990002E-2</c:v>
                </c:pt>
                <c:pt idx="4640">
                  <c:v>6.3967272639270004E-2</c:v>
                </c:pt>
                <c:pt idx="4641">
                  <c:v>6.3960745930669999E-2</c:v>
                </c:pt>
                <c:pt idx="4642">
                  <c:v>6.4010374248029994E-2</c:v>
                </c:pt>
                <c:pt idx="4643">
                  <c:v>6.4106665551660003E-2</c:v>
                </c:pt>
                <c:pt idx="4644">
                  <c:v>6.4109675586219994E-2</c:v>
                </c:pt>
                <c:pt idx="4645">
                  <c:v>6.4128495752810002E-2</c:v>
                </c:pt>
                <c:pt idx="4646">
                  <c:v>6.4227648079399999E-2</c:v>
                </c:pt>
                <c:pt idx="4647">
                  <c:v>6.4270243048670003E-2</c:v>
                </c:pt>
                <c:pt idx="4648">
                  <c:v>6.4261801540849997E-2</c:v>
                </c:pt>
                <c:pt idx="4649">
                  <c:v>6.4350336790079996E-2</c:v>
                </c:pt>
                <c:pt idx="4650">
                  <c:v>6.4429916441439999E-2</c:v>
                </c:pt>
                <c:pt idx="4651">
                  <c:v>6.4418785274029999E-2</c:v>
                </c:pt>
                <c:pt idx="4652">
                  <c:v>6.4460821449759995E-2</c:v>
                </c:pt>
                <c:pt idx="4653">
                  <c:v>6.4554452896119996E-2</c:v>
                </c:pt>
                <c:pt idx="4654">
                  <c:v>6.4568825066090005E-2</c:v>
                </c:pt>
                <c:pt idx="4655">
                  <c:v>6.4563557505610006E-2</c:v>
                </c:pt>
                <c:pt idx="4656">
                  <c:v>6.4620800316329996E-2</c:v>
                </c:pt>
                <c:pt idx="4657">
                  <c:v>6.4716026186940001E-2</c:v>
                </c:pt>
                <c:pt idx="4658">
                  <c:v>6.4719453454019998E-2</c:v>
                </c:pt>
                <c:pt idx="4659">
                  <c:v>6.47320151329E-2</c:v>
                </c:pt>
                <c:pt idx="4660">
                  <c:v>6.4831309020520006E-2</c:v>
                </c:pt>
                <c:pt idx="4661">
                  <c:v>6.4856722950939999E-2</c:v>
                </c:pt>
                <c:pt idx="4662">
                  <c:v>6.4851358532910006E-2</c:v>
                </c:pt>
                <c:pt idx="4663">
                  <c:v>6.4935766160490002E-2</c:v>
                </c:pt>
                <c:pt idx="4664">
                  <c:v>6.5003424882890001E-2</c:v>
                </c:pt>
                <c:pt idx="4665">
                  <c:v>6.499130278826E-2</c:v>
                </c:pt>
                <c:pt idx="4666">
                  <c:v>6.5101064741609996E-2</c:v>
                </c:pt>
                <c:pt idx="4667">
                  <c:v>6.514364480972E-2</c:v>
                </c:pt>
                <c:pt idx="4668">
                  <c:v>6.5167024731640003E-2</c:v>
                </c:pt>
                <c:pt idx="4669">
                  <c:v>6.5265491604799997E-2</c:v>
                </c:pt>
                <c:pt idx="4670">
                  <c:v>6.5297417342659994E-2</c:v>
                </c:pt>
                <c:pt idx="4671">
                  <c:v>6.5291769802569996E-2</c:v>
                </c:pt>
                <c:pt idx="4672">
                  <c:v>6.5383024513719995E-2</c:v>
                </c:pt>
                <c:pt idx="4673">
                  <c:v>6.5453536808490004E-2</c:v>
                </c:pt>
                <c:pt idx="4674">
                  <c:v>6.5443724393839997E-2</c:v>
                </c:pt>
                <c:pt idx="4675">
                  <c:v>6.550051271915E-2</c:v>
                </c:pt>
                <c:pt idx="4676">
                  <c:v>6.5598212182520002E-2</c:v>
                </c:pt>
                <c:pt idx="4677">
                  <c:v>6.5595045685770001E-2</c:v>
                </c:pt>
                <c:pt idx="4678">
                  <c:v>6.5718300640579999E-2</c:v>
                </c:pt>
                <c:pt idx="4679">
                  <c:v>6.5761737525459996E-2</c:v>
                </c:pt>
                <c:pt idx="4680">
                  <c:v>6.5749794244769996E-2</c:v>
                </c:pt>
                <c:pt idx="4681">
                  <c:v>6.5835230052469995E-2</c:v>
                </c:pt>
                <c:pt idx="4682">
                  <c:v>6.590682268143E-2</c:v>
                </c:pt>
                <c:pt idx="4683">
                  <c:v>6.5948128700259998E-2</c:v>
                </c:pt>
                <c:pt idx="4684">
                  <c:v>6.6045880317690001E-2</c:v>
                </c:pt>
                <c:pt idx="4685">
                  <c:v>6.6050797700880001E-2</c:v>
                </c:pt>
                <c:pt idx="4686">
                  <c:v>6.6060237586499995E-2</c:v>
                </c:pt>
                <c:pt idx="4687">
                  <c:v>6.6158197820190001E-2</c:v>
                </c:pt>
                <c:pt idx="4688">
                  <c:v>6.6199295222759996E-2</c:v>
                </c:pt>
                <c:pt idx="4689">
                  <c:v>6.6197387874130001E-2</c:v>
                </c:pt>
                <c:pt idx="4690">
                  <c:v>6.6340550780300003E-2</c:v>
                </c:pt>
                <c:pt idx="4691">
                  <c:v>6.6367022693159999E-2</c:v>
                </c:pt>
                <c:pt idx="4692">
                  <c:v>6.6424489021300007E-2</c:v>
                </c:pt>
                <c:pt idx="4693">
                  <c:v>6.6524043679240003E-2</c:v>
                </c:pt>
                <c:pt idx="4694">
                  <c:v>6.6524811089040001E-2</c:v>
                </c:pt>
                <c:pt idx="4695">
                  <c:v>6.6597618162630004E-2</c:v>
                </c:pt>
                <c:pt idx="4696">
                  <c:v>6.6681891679760005E-2</c:v>
                </c:pt>
                <c:pt idx="4697">
                  <c:v>6.6675417125229994E-2</c:v>
                </c:pt>
                <c:pt idx="4698">
                  <c:v>6.677204370499E-2</c:v>
                </c:pt>
                <c:pt idx="4699">
                  <c:v>6.6845133900639994E-2</c:v>
                </c:pt>
                <c:pt idx="4700">
                  <c:v>6.6902764141560003E-2</c:v>
                </c:pt>
                <c:pt idx="4701">
                  <c:v>6.7017234861850003E-2</c:v>
                </c:pt>
                <c:pt idx="4702">
                  <c:v>6.7026734352109998E-2</c:v>
                </c:pt>
                <c:pt idx="4703">
                  <c:v>6.7172877490520005E-2</c:v>
                </c:pt>
                <c:pt idx="4704">
                  <c:v>6.7168317735200003E-2</c:v>
                </c:pt>
                <c:pt idx="4705">
                  <c:v>6.7302688956260001E-2</c:v>
                </c:pt>
                <c:pt idx="4706">
                  <c:v>6.7329578101629997E-2</c:v>
                </c:pt>
                <c:pt idx="4707">
                  <c:v>6.7426994442939994E-2</c:v>
                </c:pt>
                <c:pt idx="4708">
                  <c:v>6.7513503134250002E-2</c:v>
                </c:pt>
                <c:pt idx="4709">
                  <c:v>6.7568361759189996E-2</c:v>
                </c:pt>
                <c:pt idx="4710">
                  <c:v>6.768392771482E-2</c:v>
                </c:pt>
                <c:pt idx="4711">
                  <c:v>6.7742295563220006E-2</c:v>
                </c:pt>
                <c:pt idx="4712">
                  <c:v>6.7850798368449997E-2</c:v>
                </c:pt>
                <c:pt idx="4713">
                  <c:v>6.7846603691580007E-2</c:v>
                </c:pt>
                <c:pt idx="4714">
                  <c:v>6.7978672683239996E-2</c:v>
                </c:pt>
                <c:pt idx="4715">
                  <c:v>6.8025670945639993E-2</c:v>
                </c:pt>
                <c:pt idx="4716">
                  <c:v>6.8196713924409999E-2</c:v>
                </c:pt>
                <c:pt idx="4717">
                  <c:v>6.8244062364099994E-2</c:v>
                </c:pt>
                <c:pt idx="4718">
                  <c:v>6.8376019597050003E-2</c:v>
                </c:pt>
                <c:pt idx="4719">
                  <c:v>6.8380489945410003E-2</c:v>
                </c:pt>
                <c:pt idx="4720">
                  <c:v>6.8555451929569994E-2</c:v>
                </c:pt>
                <c:pt idx="4721">
                  <c:v>6.8679884076119996E-2</c:v>
                </c:pt>
                <c:pt idx="4722">
                  <c:v>6.8745955824850005E-2</c:v>
                </c:pt>
                <c:pt idx="4723">
                  <c:v>6.892158836126E-2</c:v>
                </c:pt>
                <c:pt idx="4724">
                  <c:v>6.8929389119150003E-2</c:v>
                </c:pt>
                <c:pt idx="4725">
                  <c:v>6.9062933325770001E-2</c:v>
                </c:pt>
                <c:pt idx="4726">
                  <c:v>6.9118477404119999E-2</c:v>
                </c:pt>
                <c:pt idx="4727">
                  <c:v>6.9268636405469999E-2</c:v>
                </c:pt>
                <c:pt idx="4728">
                  <c:v>6.9313019514080004E-2</c:v>
                </c:pt>
                <c:pt idx="4729">
                  <c:v>6.9424562156200006E-2</c:v>
                </c:pt>
                <c:pt idx="4730">
                  <c:v>6.9517090916629998E-2</c:v>
                </c:pt>
                <c:pt idx="4731">
                  <c:v>6.9689013063909996E-2</c:v>
                </c:pt>
                <c:pt idx="4732">
                  <c:v>6.9720961153509994E-2</c:v>
                </c:pt>
                <c:pt idx="4733">
                  <c:v>6.9793716073039996E-2</c:v>
                </c:pt>
                <c:pt idx="4734">
                  <c:v>6.9903418421750005E-2</c:v>
                </c:pt>
                <c:pt idx="4735">
                  <c:v>6.9926097989080005E-2</c:v>
                </c:pt>
                <c:pt idx="4736">
                  <c:v>7.001668959856E-2</c:v>
                </c:pt>
                <c:pt idx="4737">
                  <c:v>7.0126608014109998E-2</c:v>
                </c:pt>
                <c:pt idx="4738">
                  <c:v>7.0181749761100004E-2</c:v>
                </c:pt>
                <c:pt idx="4739">
                  <c:v>7.0296563208100002E-2</c:v>
                </c:pt>
                <c:pt idx="4740">
                  <c:v>7.0332817733290004E-2</c:v>
                </c:pt>
                <c:pt idx="4741">
                  <c:v>7.0354551076889996E-2</c:v>
                </c:pt>
                <c:pt idx="4742">
                  <c:v>7.0518910884859995E-2</c:v>
                </c:pt>
                <c:pt idx="4743">
                  <c:v>7.0535704493519993E-2</c:v>
                </c:pt>
                <c:pt idx="4744">
                  <c:v>7.0566803216929999E-2</c:v>
                </c:pt>
                <c:pt idx="4745">
                  <c:v>7.0682510733600004E-2</c:v>
                </c:pt>
                <c:pt idx="4746">
                  <c:v>7.0748403668400003E-2</c:v>
                </c:pt>
                <c:pt idx="4747">
                  <c:v>7.0759765803810007E-2</c:v>
                </c:pt>
                <c:pt idx="4748">
                  <c:v>7.0859625935549994E-2</c:v>
                </c:pt>
                <c:pt idx="4749">
                  <c:v>7.0966705679889996E-2</c:v>
                </c:pt>
                <c:pt idx="4750">
                  <c:v>7.0981137454509999E-2</c:v>
                </c:pt>
                <c:pt idx="4751">
                  <c:v>7.1046784520149994E-2</c:v>
                </c:pt>
                <c:pt idx="4752">
                  <c:v>7.117189466953E-2</c:v>
                </c:pt>
                <c:pt idx="4753">
                  <c:v>7.1228772401809998E-2</c:v>
                </c:pt>
                <c:pt idx="4754">
                  <c:v>7.1237958967690002E-2</c:v>
                </c:pt>
                <c:pt idx="4755">
                  <c:v>7.1256302297120003E-2</c:v>
                </c:pt>
                <c:pt idx="4756">
                  <c:v>7.1314185857769996E-2</c:v>
                </c:pt>
                <c:pt idx="4757">
                  <c:v>7.13789910078E-2</c:v>
                </c:pt>
                <c:pt idx="4758">
                  <c:v>7.1480065584180005E-2</c:v>
                </c:pt>
                <c:pt idx="4759">
                  <c:v>7.1487039327620003E-2</c:v>
                </c:pt>
                <c:pt idx="4760">
                  <c:v>7.1495831012729993E-2</c:v>
                </c:pt>
                <c:pt idx="4761">
                  <c:v>7.1582943201070004E-2</c:v>
                </c:pt>
                <c:pt idx="4762">
                  <c:v>7.1703545749189995E-2</c:v>
                </c:pt>
                <c:pt idx="4763">
                  <c:v>7.173773646355E-2</c:v>
                </c:pt>
                <c:pt idx="4764">
                  <c:v>7.177463173866E-2</c:v>
                </c:pt>
                <c:pt idx="4765">
                  <c:v>7.189361006021E-2</c:v>
                </c:pt>
                <c:pt idx="4766">
                  <c:v>7.19680339098E-2</c:v>
                </c:pt>
                <c:pt idx="4767">
                  <c:v>7.1986705064770007E-2</c:v>
                </c:pt>
                <c:pt idx="4768">
                  <c:v>7.203041017056E-2</c:v>
                </c:pt>
                <c:pt idx="4769">
                  <c:v>7.2147548198700007E-2</c:v>
                </c:pt>
                <c:pt idx="4770">
                  <c:v>7.2214648127559997E-2</c:v>
                </c:pt>
                <c:pt idx="4771">
                  <c:v>7.223930954933E-2</c:v>
                </c:pt>
                <c:pt idx="4772">
                  <c:v>7.2343140840530007E-2</c:v>
                </c:pt>
                <c:pt idx="4773">
                  <c:v>7.2445698082449994E-2</c:v>
                </c:pt>
                <c:pt idx="4774">
                  <c:v>7.2464570403100004E-2</c:v>
                </c:pt>
                <c:pt idx="4775">
                  <c:v>7.25400224328E-2</c:v>
                </c:pt>
                <c:pt idx="4776">
                  <c:v>7.260376960039E-2</c:v>
                </c:pt>
                <c:pt idx="4777">
                  <c:v>7.2666101157669999E-2</c:v>
                </c:pt>
                <c:pt idx="4778">
                  <c:v>7.2706766426560002E-2</c:v>
                </c:pt>
                <c:pt idx="4779">
                  <c:v>7.2715923190120005E-2</c:v>
                </c:pt>
                <c:pt idx="4780">
                  <c:v>7.2726301848889993E-2</c:v>
                </c:pt>
                <c:pt idx="4781">
                  <c:v>7.2754614055159997E-2</c:v>
                </c:pt>
                <c:pt idx="4782">
                  <c:v>7.2815932333470001E-2</c:v>
                </c:pt>
                <c:pt idx="4783">
                  <c:v>7.2879962623120007E-2</c:v>
                </c:pt>
                <c:pt idx="4784">
                  <c:v>7.2939097881319997E-2</c:v>
                </c:pt>
                <c:pt idx="4785">
                  <c:v>7.2966136038300003E-2</c:v>
                </c:pt>
                <c:pt idx="4786">
                  <c:v>7.297266274691E-2</c:v>
                </c:pt>
                <c:pt idx="4787">
                  <c:v>7.3014594614510001E-2</c:v>
                </c:pt>
                <c:pt idx="4788">
                  <c:v>7.3140852153300004E-2</c:v>
                </c:pt>
                <c:pt idx="4789">
                  <c:v>7.3220923542980001E-2</c:v>
                </c:pt>
                <c:pt idx="4790">
                  <c:v>7.3228687047959998E-2</c:v>
                </c:pt>
                <c:pt idx="4791">
                  <c:v>7.3282189667219999E-2</c:v>
                </c:pt>
                <c:pt idx="4792">
                  <c:v>7.3344148695469999E-2</c:v>
                </c:pt>
                <c:pt idx="4793">
                  <c:v>7.3463171720500001E-2</c:v>
                </c:pt>
                <c:pt idx="4794">
                  <c:v>7.3477104306219995E-2</c:v>
                </c:pt>
                <c:pt idx="4795">
                  <c:v>7.3483958840369998E-2</c:v>
                </c:pt>
                <c:pt idx="4796">
                  <c:v>7.3491588234899999E-2</c:v>
                </c:pt>
                <c:pt idx="4797">
                  <c:v>7.3601223528390006E-2</c:v>
                </c:pt>
                <c:pt idx="4798">
                  <c:v>7.3706917464730001E-2</c:v>
                </c:pt>
                <c:pt idx="4799">
                  <c:v>7.3726102709769994E-2</c:v>
                </c:pt>
                <c:pt idx="4800">
                  <c:v>7.3793970048429997E-2</c:v>
                </c:pt>
                <c:pt idx="4801">
                  <c:v>7.3918133974079994E-2</c:v>
                </c:pt>
                <c:pt idx="4802">
                  <c:v>7.3943562805649996E-2</c:v>
                </c:pt>
                <c:pt idx="4803">
                  <c:v>7.3960416018960001E-2</c:v>
                </c:pt>
                <c:pt idx="4804">
                  <c:v>7.4049234390259996E-2</c:v>
                </c:pt>
                <c:pt idx="4805">
                  <c:v>7.4166417121889996E-2</c:v>
                </c:pt>
                <c:pt idx="4806">
                  <c:v>7.4187502264979999E-2</c:v>
                </c:pt>
                <c:pt idx="4807">
                  <c:v>7.4242331087589999E-2</c:v>
                </c:pt>
                <c:pt idx="4808">
                  <c:v>7.4368417263030007E-2</c:v>
                </c:pt>
                <c:pt idx="4809">
                  <c:v>7.4414819478989994E-2</c:v>
                </c:pt>
                <c:pt idx="4810">
                  <c:v>7.4436418712140004E-2</c:v>
                </c:pt>
                <c:pt idx="4811">
                  <c:v>7.4554644525050007E-2</c:v>
                </c:pt>
                <c:pt idx="4812">
                  <c:v>7.4629411101339999E-2</c:v>
                </c:pt>
                <c:pt idx="4813">
                  <c:v>7.4647918343539996E-2</c:v>
                </c:pt>
                <c:pt idx="4814">
                  <c:v>7.4744619429109996E-2</c:v>
                </c:pt>
                <c:pt idx="4815">
                  <c:v>7.4851654469969997E-2</c:v>
                </c:pt>
                <c:pt idx="4816">
                  <c:v>7.4870482087140006E-2</c:v>
                </c:pt>
                <c:pt idx="4817">
                  <c:v>7.4939794838429996E-2</c:v>
                </c:pt>
                <c:pt idx="4818">
                  <c:v>7.5054883956909998E-2</c:v>
                </c:pt>
                <c:pt idx="4819">
                  <c:v>7.5083881616590006E-2</c:v>
                </c:pt>
                <c:pt idx="4820">
                  <c:v>7.5091175735000001E-2</c:v>
                </c:pt>
                <c:pt idx="4821">
                  <c:v>7.5187988579270004E-2</c:v>
                </c:pt>
                <c:pt idx="4822">
                  <c:v>7.5298160314560006E-2</c:v>
                </c:pt>
                <c:pt idx="4823">
                  <c:v>7.5316831469540005E-2</c:v>
                </c:pt>
                <c:pt idx="4824">
                  <c:v>7.5337827205659999E-2</c:v>
                </c:pt>
                <c:pt idx="4825">
                  <c:v>7.5395561754699997E-2</c:v>
                </c:pt>
                <c:pt idx="4826">
                  <c:v>7.5466394424440003E-2</c:v>
                </c:pt>
                <c:pt idx="4827">
                  <c:v>7.5529851019380007E-2</c:v>
                </c:pt>
                <c:pt idx="4828">
                  <c:v>7.5554303824899999E-2</c:v>
                </c:pt>
                <c:pt idx="4829">
                  <c:v>7.556993514299E-2</c:v>
                </c:pt>
                <c:pt idx="4830">
                  <c:v>7.5586594641209995E-2</c:v>
                </c:pt>
                <c:pt idx="4831">
                  <c:v>7.5625337660310002E-2</c:v>
                </c:pt>
                <c:pt idx="4832">
                  <c:v>7.5698718428610007E-2</c:v>
                </c:pt>
                <c:pt idx="4833">
                  <c:v>7.5774438679219999E-2</c:v>
                </c:pt>
                <c:pt idx="4834">
                  <c:v>7.5821436941619996E-2</c:v>
                </c:pt>
                <c:pt idx="4835">
                  <c:v>7.5836606323719996E-2</c:v>
                </c:pt>
                <c:pt idx="4836">
                  <c:v>7.5853295624260006E-2</c:v>
                </c:pt>
                <c:pt idx="4837">
                  <c:v>7.5875476002689998E-2</c:v>
                </c:pt>
                <c:pt idx="4838">
                  <c:v>7.5938023626799994E-2</c:v>
                </c:pt>
                <c:pt idx="4839">
                  <c:v>7.6010018587109998E-2</c:v>
                </c:pt>
                <c:pt idx="4840">
                  <c:v>7.6071389019489996E-2</c:v>
                </c:pt>
                <c:pt idx="4841">
                  <c:v>7.6101124286650002E-2</c:v>
                </c:pt>
                <c:pt idx="4842">
                  <c:v>7.6114065945149995E-2</c:v>
                </c:pt>
                <c:pt idx="4843">
                  <c:v>7.6127156615259997E-2</c:v>
                </c:pt>
                <c:pt idx="4844">
                  <c:v>7.6168015599250002E-2</c:v>
                </c:pt>
                <c:pt idx="4845">
                  <c:v>7.6235182583329994E-2</c:v>
                </c:pt>
                <c:pt idx="4846">
                  <c:v>7.6304711401460001E-2</c:v>
                </c:pt>
                <c:pt idx="4847">
                  <c:v>7.6349854469299996E-2</c:v>
                </c:pt>
                <c:pt idx="4848">
                  <c:v>7.6366931200030005E-2</c:v>
                </c:pt>
                <c:pt idx="4849">
                  <c:v>7.6382383704189996E-2</c:v>
                </c:pt>
                <c:pt idx="4850">
                  <c:v>7.6407521963120006E-2</c:v>
                </c:pt>
                <c:pt idx="4851">
                  <c:v>7.6462067663670003E-2</c:v>
                </c:pt>
                <c:pt idx="4852">
                  <c:v>7.6536677777769999E-2</c:v>
                </c:pt>
                <c:pt idx="4853">
                  <c:v>7.6597727835179999E-2</c:v>
                </c:pt>
                <c:pt idx="4854">
                  <c:v>7.6620839536190005E-2</c:v>
                </c:pt>
                <c:pt idx="4855">
                  <c:v>7.6638378202919993E-2</c:v>
                </c:pt>
                <c:pt idx="4856">
                  <c:v>7.6655551791190005E-2</c:v>
                </c:pt>
                <c:pt idx="4857">
                  <c:v>7.6698139309879995E-2</c:v>
                </c:pt>
                <c:pt idx="4858">
                  <c:v>7.6768964529040001E-2</c:v>
                </c:pt>
                <c:pt idx="4859">
                  <c:v>7.6837673783300003E-2</c:v>
                </c:pt>
                <c:pt idx="4860">
                  <c:v>7.6878555119040001E-2</c:v>
                </c:pt>
                <c:pt idx="4861">
                  <c:v>7.689981162548E-2</c:v>
                </c:pt>
                <c:pt idx="4862">
                  <c:v>7.6914146542549994E-2</c:v>
                </c:pt>
                <c:pt idx="4863">
                  <c:v>7.6941080391409997E-2</c:v>
                </c:pt>
                <c:pt idx="4864">
                  <c:v>7.7005408704280007E-2</c:v>
                </c:pt>
                <c:pt idx="4865">
                  <c:v>7.7077865600590004E-2</c:v>
                </c:pt>
                <c:pt idx="4866">
                  <c:v>7.7135339379309997E-2</c:v>
                </c:pt>
                <c:pt idx="4867">
                  <c:v>7.7157430350780001E-2</c:v>
                </c:pt>
                <c:pt idx="4868">
                  <c:v>7.7174603939060005E-2</c:v>
                </c:pt>
                <c:pt idx="4869">
                  <c:v>7.7192775905130004E-2</c:v>
                </c:pt>
                <c:pt idx="4870">
                  <c:v>7.7238634228709996E-2</c:v>
                </c:pt>
                <c:pt idx="4871">
                  <c:v>7.7306278049949995E-2</c:v>
                </c:pt>
                <c:pt idx="4872">
                  <c:v>7.7374972403049996E-2</c:v>
                </c:pt>
                <c:pt idx="4873">
                  <c:v>7.7404402196409997E-2</c:v>
                </c:pt>
                <c:pt idx="4874">
                  <c:v>7.7421024441719999E-2</c:v>
                </c:pt>
                <c:pt idx="4875">
                  <c:v>7.7438935637469994E-2</c:v>
                </c:pt>
                <c:pt idx="4876">
                  <c:v>7.7469706535339994E-2</c:v>
                </c:pt>
                <c:pt idx="4877">
                  <c:v>7.7536702156070003E-2</c:v>
                </c:pt>
                <c:pt idx="4878">
                  <c:v>7.7608972787859998E-2</c:v>
                </c:pt>
                <c:pt idx="4879">
                  <c:v>7.7653400599959996E-2</c:v>
                </c:pt>
                <c:pt idx="4880">
                  <c:v>7.7671781182289998E-2</c:v>
                </c:pt>
                <c:pt idx="4881">
                  <c:v>7.7691294252869997E-2</c:v>
                </c:pt>
                <c:pt idx="4882">
                  <c:v>7.7713526785369996E-2</c:v>
                </c:pt>
                <c:pt idx="4883">
                  <c:v>7.7773712575439996E-2</c:v>
                </c:pt>
                <c:pt idx="4884">
                  <c:v>7.7845588326449999E-2</c:v>
                </c:pt>
                <c:pt idx="4885">
                  <c:v>7.7904559671879994E-2</c:v>
                </c:pt>
                <c:pt idx="4886">
                  <c:v>7.7928908169270006E-2</c:v>
                </c:pt>
                <c:pt idx="4887">
                  <c:v>7.7943906188010004E-2</c:v>
                </c:pt>
                <c:pt idx="4888">
                  <c:v>7.796018570662E-2</c:v>
                </c:pt>
                <c:pt idx="4889">
                  <c:v>7.8004673123359999E-2</c:v>
                </c:pt>
                <c:pt idx="4890">
                  <c:v>7.8072845935820007E-2</c:v>
                </c:pt>
                <c:pt idx="4891">
                  <c:v>7.8141510486599994E-2</c:v>
                </c:pt>
                <c:pt idx="4892">
                  <c:v>7.8178547322749994E-2</c:v>
                </c:pt>
                <c:pt idx="4893">
                  <c:v>7.8193575143810007E-2</c:v>
                </c:pt>
                <c:pt idx="4894">
                  <c:v>7.8208960592749996E-2</c:v>
                </c:pt>
                <c:pt idx="4895">
                  <c:v>7.8235283493999996E-2</c:v>
                </c:pt>
                <c:pt idx="4896">
                  <c:v>7.8295595943929999E-2</c:v>
                </c:pt>
                <c:pt idx="4897">
                  <c:v>7.8363835811609994E-2</c:v>
                </c:pt>
                <c:pt idx="4898">
                  <c:v>7.8419767320159997E-2</c:v>
                </c:pt>
                <c:pt idx="4899">
                  <c:v>7.84377604723E-2</c:v>
                </c:pt>
                <c:pt idx="4900">
                  <c:v>7.8451760113239996E-2</c:v>
                </c:pt>
                <c:pt idx="4901">
                  <c:v>7.8465193510059997E-2</c:v>
                </c:pt>
                <c:pt idx="4902">
                  <c:v>7.8509792685510005E-2</c:v>
                </c:pt>
                <c:pt idx="4903">
                  <c:v>7.8575968742369995E-2</c:v>
                </c:pt>
                <c:pt idx="4904">
                  <c:v>7.8641816973690007E-2</c:v>
                </c:pt>
                <c:pt idx="4905">
                  <c:v>7.8683234751219994E-2</c:v>
                </c:pt>
                <c:pt idx="4906">
                  <c:v>7.8697316348549998E-2</c:v>
                </c:pt>
                <c:pt idx="4907">
                  <c:v>7.8710690140720005E-2</c:v>
                </c:pt>
                <c:pt idx="4908">
                  <c:v>7.8733347356319996E-2</c:v>
                </c:pt>
                <c:pt idx="4909">
                  <c:v>7.8795664012430003E-2</c:v>
                </c:pt>
                <c:pt idx="4910">
                  <c:v>7.8861914575100001E-2</c:v>
                </c:pt>
                <c:pt idx="4911">
                  <c:v>7.8921779990200003E-2</c:v>
                </c:pt>
                <c:pt idx="4912">
                  <c:v>7.8945755958560002E-2</c:v>
                </c:pt>
                <c:pt idx="4913">
                  <c:v>7.8956969082359996E-2</c:v>
                </c:pt>
                <c:pt idx="4914">
                  <c:v>7.8967206180100002E-2</c:v>
                </c:pt>
                <c:pt idx="4915">
                  <c:v>7.9005308449270006E-2</c:v>
                </c:pt>
                <c:pt idx="4916">
                  <c:v>7.9069361090659998E-2</c:v>
                </c:pt>
                <c:pt idx="4917">
                  <c:v>7.9135090112690001E-2</c:v>
                </c:pt>
                <c:pt idx="4918">
                  <c:v>7.9188056290149994E-2</c:v>
                </c:pt>
                <c:pt idx="4919">
                  <c:v>7.9203352332120003E-2</c:v>
                </c:pt>
                <c:pt idx="4920">
                  <c:v>7.9214371740819994E-2</c:v>
                </c:pt>
                <c:pt idx="4921">
                  <c:v>7.9230219125749998E-2</c:v>
                </c:pt>
                <c:pt idx="4922">
                  <c:v>7.9282835125920006E-2</c:v>
                </c:pt>
                <c:pt idx="4923">
                  <c:v>7.9351127147669995E-2</c:v>
                </c:pt>
                <c:pt idx="4924">
                  <c:v>7.9417899250980001E-2</c:v>
                </c:pt>
                <c:pt idx="4925">
                  <c:v>7.9455249011519999E-2</c:v>
                </c:pt>
                <c:pt idx="4926">
                  <c:v>7.946953177452E-2</c:v>
                </c:pt>
                <c:pt idx="4927">
                  <c:v>7.9480834305290002E-2</c:v>
                </c:pt>
                <c:pt idx="4928">
                  <c:v>7.950478792191E-2</c:v>
                </c:pt>
                <c:pt idx="4929">
                  <c:v>7.9566024243829997E-2</c:v>
                </c:pt>
                <c:pt idx="4930">
                  <c:v>7.9632326960559996E-2</c:v>
                </c:pt>
                <c:pt idx="4931">
                  <c:v>7.9692050814630003E-2</c:v>
                </c:pt>
                <c:pt idx="4932">
                  <c:v>7.9716011881830001E-2</c:v>
                </c:pt>
                <c:pt idx="4933">
                  <c:v>7.9726837575439996E-2</c:v>
                </c:pt>
                <c:pt idx="4934">
                  <c:v>7.9740352928639999E-2</c:v>
                </c:pt>
                <c:pt idx="4935">
                  <c:v>7.9780563712120001E-2</c:v>
                </c:pt>
                <c:pt idx="4936">
                  <c:v>7.9844959080220004E-2</c:v>
                </c:pt>
                <c:pt idx="4937">
                  <c:v>7.9912573099140002E-2</c:v>
                </c:pt>
                <c:pt idx="4938">
                  <c:v>7.9954795539379994E-2</c:v>
                </c:pt>
                <c:pt idx="4939">
                  <c:v>7.9970724880700006E-2</c:v>
                </c:pt>
                <c:pt idx="4940">
                  <c:v>7.99863114953E-2</c:v>
                </c:pt>
                <c:pt idx="4941">
                  <c:v>8.000908792019E-2</c:v>
                </c:pt>
                <c:pt idx="4942">
                  <c:v>8.0065585672859999E-2</c:v>
                </c:pt>
                <c:pt idx="4943">
                  <c:v>8.0132752656940004E-2</c:v>
                </c:pt>
                <c:pt idx="4944">
                  <c:v>8.0195546150210004E-2</c:v>
                </c:pt>
                <c:pt idx="4945">
                  <c:v>8.0216303467749994E-2</c:v>
                </c:pt>
                <c:pt idx="4946">
                  <c:v>8.0229952931400006E-2</c:v>
                </c:pt>
                <c:pt idx="4947">
                  <c:v>8.0242961645130007E-2</c:v>
                </c:pt>
                <c:pt idx="4948">
                  <c:v>8.0280184745790004E-2</c:v>
                </c:pt>
                <c:pt idx="4949">
                  <c:v>8.0343417823310004E-2</c:v>
                </c:pt>
                <c:pt idx="4950">
                  <c:v>8.040960878134E-2</c:v>
                </c:pt>
                <c:pt idx="4951">
                  <c:v>8.0448687076570005E-2</c:v>
                </c:pt>
                <c:pt idx="4952">
                  <c:v>8.0461859703059996E-2</c:v>
                </c:pt>
                <c:pt idx="4953">
                  <c:v>8.0476261675359997E-2</c:v>
                </c:pt>
                <c:pt idx="4954">
                  <c:v>8.0492243170739997E-2</c:v>
                </c:pt>
                <c:pt idx="4955">
                  <c:v>8.055079728365E-2</c:v>
                </c:pt>
                <c:pt idx="4956">
                  <c:v>8.0620668828490005E-2</c:v>
                </c:pt>
                <c:pt idx="4957">
                  <c:v>8.0682069063190004E-2</c:v>
                </c:pt>
                <c:pt idx="4958">
                  <c:v>8.0708920955659999E-2</c:v>
                </c:pt>
                <c:pt idx="4959">
                  <c:v>8.0727331340310002E-2</c:v>
                </c:pt>
                <c:pt idx="4960">
                  <c:v>8.0740302801129996E-2</c:v>
                </c:pt>
                <c:pt idx="4961">
                  <c:v>8.0778814852240005E-2</c:v>
                </c:pt>
                <c:pt idx="4962">
                  <c:v>8.0845773220059994E-2</c:v>
                </c:pt>
                <c:pt idx="4963">
                  <c:v>8.0910533666609996E-2</c:v>
                </c:pt>
                <c:pt idx="4964">
                  <c:v>8.0951400101180002E-2</c:v>
                </c:pt>
                <c:pt idx="4965">
                  <c:v>8.0967523157600002E-2</c:v>
                </c:pt>
                <c:pt idx="4966">
                  <c:v>8.0978699028490003E-2</c:v>
                </c:pt>
                <c:pt idx="4967">
                  <c:v>8.0999135971070002E-2</c:v>
                </c:pt>
                <c:pt idx="4968">
                  <c:v>8.105686306953E-2</c:v>
                </c:pt>
                <c:pt idx="4969">
                  <c:v>8.1122264266010005E-2</c:v>
                </c:pt>
                <c:pt idx="4970">
                  <c:v>8.1176884472369995E-2</c:v>
                </c:pt>
                <c:pt idx="4971">
                  <c:v>8.1198699772359995E-2</c:v>
                </c:pt>
                <c:pt idx="4972">
                  <c:v>8.1211268901819997E-2</c:v>
                </c:pt>
                <c:pt idx="4973">
                  <c:v>8.1224583089350003E-2</c:v>
                </c:pt>
                <c:pt idx="4974">
                  <c:v>8.1266984343529997E-2</c:v>
                </c:pt>
                <c:pt idx="4975">
                  <c:v>8.1331640481950004E-2</c:v>
                </c:pt>
                <c:pt idx="4976">
                  <c:v>8.1394761800770002E-2</c:v>
                </c:pt>
                <c:pt idx="4977">
                  <c:v>8.142361789942E-2</c:v>
                </c:pt>
                <c:pt idx="4978">
                  <c:v>8.1433616578580004E-2</c:v>
                </c:pt>
                <c:pt idx="4979">
                  <c:v>8.1442214548590006E-2</c:v>
                </c:pt>
                <c:pt idx="4980">
                  <c:v>8.1467770040039994E-2</c:v>
                </c:pt>
                <c:pt idx="4981">
                  <c:v>8.1525675952430002E-2</c:v>
                </c:pt>
                <c:pt idx="4982">
                  <c:v>8.1592515110970001E-2</c:v>
                </c:pt>
                <c:pt idx="4983">
                  <c:v>8.1645250320430005E-2</c:v>
                </c:pt>
                <c:pt idx="4984">
                  <c:v>8.1659540534019998E-2</c:v>
                </c:pt>
                <c:pt idx="4985">
                  <c:v>8.1671334803100001E-2</c:v>
                </c:pt>
                <c:pt idx="4986">
                  <c:v>8.1685312092299997E-2</c:v>
                </c:pt>
                <c:pt idx="4987">
                  <c:v>8.1731960177420002E-2</c:v>
                </c:pt>
                <c:pt idx="4988">
                  <c:v>8.1863909959789996E-2</c:v>
                </c:pt>
                <c:pt idx="4989">
                  <c:v>8.189047127962E-2</c:v>
                </c:pt>
                <c:pt idx="4990">
                  <c:v>8.1902176141740002E-2</c:v>
                </c:pt>
                <c:pt idx="4991">
                  <c:v>8.191229403019E-2</c:v>
                </c:pt>
                <c:pt idx="4992">
                  <c:v>8.1936202943329997E-2</c:v>
                </c:pt>
                <c:pt idx="4993">
                  <c:v>8.1995993852620006E-2</c:v>
                </c:pt>
                <c:pt idx="4994">
                  <c:v>8.2060456275939997E-2</c:v>
                </c:pt>
                <c:pt idx="4995">
                  <c:v>8.2110360264779997E-2</c:v>
                </c:pt>
                <c:pt idx="4996">
                  <c:v>8.2120522856709996E-2</c:v>
                </c:pt>
                <c:pt idx="4997">
                  <c:v>8.2127235829830003E-2</c:v>
                </c:pt>
                <c:pt idx="4998">
                  <c:v>8.2139521837230001E-2</c:v>
                </c:pt>
                <c:pt idx="4999">
                  <c:v>8.2185819745059993E-2</c:v>
                </c:pt>
                <c:pt idx="5000">
                  <c:v>8.2248501479630004E-2</c:v>
                </c:pt>
                <c:pt idx="5001">
                  <c:v>8.2308240234850005E-2</c:v>
                </c:pt>
                <c:pt idx="5002">
                  <c:v>8.2336515188219994E-2</c:v>
                </c:pt>
                <c:pt idx="5003">
                  <c:v>8.2346774637700001E-2</c:v>
                </c:pt>
                <c:pt idx="5004">
                  <c:v>8.2354746758940001E-2</c:v>
                </c:pt>
                <c:pt idx="5005">
                  <c:v>8.2379475235939997E-2</c:v>
                </c:pt>
                <c:pt idx="5006">
                  <c:v>8.2444205880169999E-2</c:v>
                </c:pt>
                <c:pt idx="5007">
                  <c:v>8.2510448992250005E-2</c:v>
                </c:pt>
                <c:pt idx="5008">
                  <c:v>8.2554705441000006E-2</c:v>
                </c:pt>
                <c:pt idx="5009">
                  <c:v>8.2571581006049999E-2</c:v>
                </c:pt>
                <c:pt idx="5010">
                  <c:v>8.2583539187910004E-2</c:v>
                </c:pt>
                <c:pt idx="5011">
                  <c:v>8.2597136497500001E-2</c:v>
                </c:pt>
                <c:pt idx="5012">
                  <c:v>8.2646600902079995E-2</c:v>
                </c:pt>
                <c:pt idx="5013">
                  <c:v>8.2712538540359995E-2</c:v>
                </c:pt>
                <c:pt idx="5014">
                  <c:v>8.277343958616E-2</c:v>
                </c:pt>
                <c:pt idx="5015">
                  <c:v>8.2792408764360004E-2</c:v>
                </c:pt>
                <c:pt idx="5016">
                  <c:v>8.2804359495639995E-2</c:v>
                </c:pt>
                <c:pt idx="5017">
                  <c:v>8.2815982401370003E-2</c:v>
                </c:pt>
                <c:pt idx="5018">
                  <c:v>8.2847669720649997E-2</c:v>
                </c:pt>
                <c:pt idx="5019">
                  <c:v>8.2908727228639997E-2</c:v>
                </c:pt>
                <c:pt idx="5020">
                  <c:v>8.2972668111319994E-2</c:v>
                </c:pt>
                <c:pt idx="5021">
                  <c:v>8.3015501499179994E-2</c:v>
                </c:pt>
                <c:pt idx="5022">
                  <c:v>8.302435278893E-2</c:v>
                </c:pt>
                <c:pt idx="5023">
                  <c:v>8.3047091960909994E-2</c:v>
                </c:pt>
                <c:pt idx="5024">
                  <c:v>8.3103306591509996E-2</c:v>
                </c:pt>
                <c:pt idx="5025">
                  <c:v>8.316556364298E-2</c:v>
                </c:pt>
                <c:pt idx="5026">
                  <c:v>8.3222359418870004E-2</c:v>
                </c:pt>
                <c:pt idx="5027">
                  <c:v>8.3239287137990003E-2</c:v>
                </c:pt>
                <c:pt idx="5028">
                  <c:v>8.3244256675240005E-2</c:v>
                </c:pt>
                <c:pt idx="5029">
                  <c:v>8.3249144256110005E-2</c:v>
                </c:pt>
                <c:pt idx="5030">
                  <c:v>8.3278492093090004E-2</c:v>
                </c:pt>
                <c:pt idx="5031">
                  <c:v>8.3338774740700006E-2</c:v>
                </c:pt>
                <c:pt idx="5032">
                  <c:v>8.3397597074509999E-2</c:v>
                </c:pt>
                <c:pt idx="5033">
                  <c:v>8.3437204360959999E-2</c:v>
                </c:pt>
                <c:pt idx="5034">
                  <c:v>8.3445109426979996E-2</c:v>
                </c:pt>
                <c:pt idx="5035">
                  <c:v>8.3460845053200006E-2</c:v>
                </c:pt>
                <c:pt idx="5036">
                  <c:v>8.3512164652349993E-2</c:v>
                </c:pt>
                <c:pt idx="5037">
                  <c:v>8.3573579788210006E-2</c:v>
                </c:pt>
                <c:pt idx="5038">
                  <c:v>8.3631500601770006E-2</c:v>
                </c:pt>
                <c:pt idx="5039">
                  <c:v>8.3654448390010003E-2</c:v>
                </c:pt>
                <c:pt idx="5040">
                  <c:v>8.3662368357179995E-2</c:v>
                </c:pt>
                <c:pt idx="5041">
                  <c:v>8.3669997751709996E-2</c:v>
                </c:pt>
                <c:pt idx="5042">
                  <c:v>8.3698853850359994E-2</c:v>
                </c:pt>
                <c:pt idx="5043">
                  <c:v>8.3758026361470006E-2</c:v>
                </c:pt>
                <c:pt idx="5044">
                  <c:v>8.3820894360539994E-2</c:v>
                </c:pt>
                <c:pt idx="5045">
                  <c:v>8.3863928914070004E-2</c:v>
                </c:pt>
                <c:pt idx="5046">
                  <c:v>8.3876617252829994E-2</c:v>
                </c:pt>
                <c:pt idx="5047">
                  <c:v>8.3881743252279997E-2</c:v>
                </c:pt>
                <c:pt idx="5048">
                  <c:v>8.3891950547700003E-2</c:v>
                </c:pt>
                <c:pt idx="5049">
                  <c:v>8.3934806287289998E-2</c:v>
                </c:pt>
                <c:pt idx="5050">
                  <c:v>8.3991847932340005E-2</c:v>
                </c:pt>
                <c:pt idx="5051">
                  <c:v>8.4085509181019993E-2</c:v>
                </c:pt>
                <c:pt idx="5052">
                  <c:v>8.4090225398539997E-2</c:v>
                </c:pt>
                <c:pt idx="5053">
                  <c:v>8.4091231226919999E-2</c:v>
                </c:pt>
                <c:pt idx="5054">
                  <c:v>8.4163837134840006E-2</c:v>
                </c:pt>
                <c:pt idx="5055">
                  <c:v>8.428018540144E-2</c:v>
                </c:pt>
                <c:pt idx="5056">
                  <c:v>8.4307886660100001E-2</c:v>
                </c:pt>
                <c:pt idx="5057">
                  <c:v>8.4338665008539995E-2</c:v>
                </c:pt>
                <c:pt idx="5058">
                  <c:v>8.445392549038E-2</c:v>
                </c:pt>
                <c:pt idx="5059">
                  <c:v>8.450342714787E-2</c:v>
                </c:pt>
                <c:pt idx="5060">
                  <c:v>8.4518969058990007E-2</c:v>
                </c:pt>
                <c:pt idx="5061">
                  <c:v>8.4558427333829997E-2</c:v>
                </c:pt>
                <c:pt idx="5062">
                  <c:v>8.4671922028059995E-2</c:v>
                </c:pt>
                <c:pt idx="5063">
                  <c:v>8.4719777107240005E-2</c:v>
                </c:pt>
                <c:pt idx="5064">
                  <c:v>8.4730900824070005E-2</c:v>
                </c:pt>
                <c:pt idx="5065">
                  <c:v>8.4776602685449995E-2</c:v>
                </c:pt>
                <c:pt idx="5066">
                  <c:v>8.4886156022549994E-2</c:v>
                </c:pt>
                <c:pt idx="5067">
                  <c:v>8.4917902946470003E-2</c:v>
                </c:pt>
                <c:pt idx="5068">
                  <c:v>8.4921397268770002E-2</c:v>
                </c:pt>
                <c:pt idx="5069">
                  <c:v>8.493731915951E-2</c:v>
                </c:pt>
                <c:pt idx="5070">
                  <c:v>8.5043087601660003E-2</c:v>
                </c:pt>
                <c:pt idx="5071">
                  <c:v>8.5118740797040002E-2</c:v>
                </c:pt>
                <c:pt idx="5072">
                  <c:v>8.5123158991340001E-2</c:v>
                </c:pt>
                <c:pt idx="5073">
                  <c:v>8.519840985537E-2</c:v>
                </c:pt>
                <c:pt idx="5074">
                  <c:v>8.5303261876109995E-2</c:v>
                </c:pt>
                <c:pt idx="5075">
                  <c:v>8.5318684577939993E-2</c:v>
                </c:pt>
                <c:pt idx="5076">
                  <c:v>8.5353828966619999E-2</c:v>
                </c:pt>
                <c:pt idx="5077">
                  <c:v>8.5459701716899997E-2</c:v>
                </c:pt>
                <c:pt idx="5078">
                  <c:v>8.5503190755839995E-2</c:v>
                </c:pt>
                <c:pt idx="5079">
                  <c:v>8.5508570075039994E-2</c:v>
                </c:pt>
                <c:pt idx="5080">
                  <c:v>8.5603997111319996E-2</c:v>
                </c:pt>
                <c:pt idx="5081">
                  <c:v>8.5678517818449998E-2</c:v>
                </c:pt>
                <c:pt idx="5082">
                  <c:v>8.5683189332490001E-2</c:v>
                </c:pt>
                <c:pt idx="5083">
                  <c:v>8.5761465132240006E-2</c:v>
                </c:pt>
                <c:pt idx="5084">
                  <c:v>8.5828885436060001E-2</c:v>
                </c:pt>
                <c:pt idx="5085">
                  <c:v>8.588715642691E-2</c:v>
                </c:pt>
                <c:pt idx="5086">
                  <c:v>8.5909269750120004E-2</c:v>
                </c:pt>
                <c:pt idx="5087">
                  <c:v>8.5923187434670006E-2</c:v>
                </c:pt>
                <c:pt idx="5088">
                  <c:v>8.5941344499589997E-2</c:v>
                </c:pt>
                <c:pt idx="5089">
                  <c:v>8.5995152592659996E-2</c:v>
                </c:pt>
                <c:pt idx="5090">
                  <c:v>8.6067952215669999E-2</c:v>
                </c:pt>
                <c:pt idx="5091">
                  <c:v>8.614242076874E-2</c:v>
                </c:pt>
                <c:pt idx="5092">
                  <c:v>8.6192622780800005E-2</c:v>
                </c:pt>
                <c:pt idx="5093">
                  <c:v>8.6211189627649995E-2</c:v>
                </c:pt>
                <c:pt idx="5094">
                  <c:v>8.6221165955069998E-2</c:v>
                </c:pt>
                <c:pt idx="5095">
                  <c:v>8.6239941418169999E-2</c:v>
                </c:pt>
                <c:pt idx="5096">
                  <c:v>8.6298637092109998E-2</c:v>
                </c:pt>
                <c:pt idx="5097">
                  <c:v>8.6364656686780006E-2</c:v>
                </c:pt>
                <c:pt idx="5098">
                  <c:v>8.6426094174389997E-2</c:v>
                </c:pt>
                <c:pt idx="5099">
                  <c:v>8.6459092795849998E-2</c:v>
                </c:pt>
                <c:pt idx="5100">
                  <c:v>8.6493216454979996E-2</c:v>
                </c:pt>
                <c:pt idx="5101">
                  <c:v>8.6552090942859997E-2</c:v>
                </c:pt>
                <c:pt idx="5102">
                  <c:v>8.6611665785310002E-2</c:v>
                </c:pt>
                <c:pt idx="5103">
                  <c:v>8.6665697395800004E-2</c:v>
                </c:pt>
                <c:pt idx="5104">
                  <c:v>8.667751401663E-2</c:v>
                </c:pt>
                <c:pt idx="5105">
                  <c:v>8.6678899824620001E-2</c:v>
                </c:pt>
                <c:pt idx="5106">
                  <c:v>8.6683176457879998E-2</c:v>
                </c:pt>
                <c:pt idx="5107">
                  <c:v>8.6724475026129996E-2</c:v>
                </c:pt>
                <c:pt idx="5108">
                  <c:v>8.6841680109499997E-2</c:v>
                </c:pt>
                <c:pt idx="5109">
                  <c:v>8.6885109543799993E-2</c:v>
                </c:pt>
                <c:pt idx="5110">
                  <c:v>8.6890570819379995E-2</c:v>
                </c:pt>
                <c:pt idx="5111">
                  <c:v>8.6906865239139999E-2</c:v>
                </c:pt>
                <c:pt idx="5112">
                  <c:v>8.7018601596360004E-2</c:v>
                </c:pt>
                <c:pt idx="5113">
                  <c:v>8.7104707956310007E-2</c:v>
                </c:pt>
                <c:pt idx="5114">
                  <c:v>8.7113216519360007E-2</c:v>
                </c:pt>
                <c:pt idx="5115">
                  <c:v>8.7185546755790003E-2</c:v>
                </c:pt>
                <c:pt idx="5116">
                  <c:v>8.7299175560469996E-2</c:v>
                </c:pt>
                <c:pt idx="5117">
                  <c:v>8.7316833436489993E-2</c:v>
                </c:pt>
                <c:pt idx="5118">
                  <c:v>8.7349422276019995E-2</c:v>
                </c:pt>
                <c:pt idx="5119">
                  <c:v>8.7459184229370004E-2</c:v>
                </c:pt>
                <c:pt idx="5120">
                  <c:v>8.7522603571409993E-2</c:v>
                </c:pt>
                <c:pt idx="5121">
                  <c:v>8.7522998452189998E-2</c:v>
                </c:pt>
                <c:pt idx="5122">
                  <c:v>8.7560325860980004E-2</c:v>
                </c:pt>
                <c:pt idx="5123">
                  <c:v>8.7670892477040005E-2</c:v>
                </c:pt>
                <c:pt idx="5124">
                  <c:v>8.7715230882169995E-2</c:v>
                </c:pt>
                <c:pt idx="5125">
                  <c:v>8.7722100317479998E-2</c:v>
                </c:pt>
                <c:pt idx="5126">
                  <c:v>8.7822958827020001E-2</c:v>
                </c:pt>
                <c:pt idx="5127">
                  <c:v>8.7919294834140002E-2</c:v>
                </c:pt>
                <c:pt idx="5128">
                  <c:v>8.7921045720580002E-2</c:v>
                </c:pt>
                <c:pt idx="5129">
                  <c:v>8.7990671396260003E-2</c:v>
                </c:pt>
                <c:pt idx="5130">
                  <c:v>8.8100142776969995E-2</c:v>
                </c:pt>
                <c:pt idx="5131">
                  <c:v>8.8125132024289995E-2</c:v>
                </c:pt>
                <c:pt idx="5132">
                  <c:v>8.8142529129979996E-2</c:v>
                </c:pt>
                <c:pt idx="5133">
                  <c:v>8.8254809379579996E-2</c:v>
                </c:pt>
                <c:pt idx="5134">
                  <c:v>8.8317699730400004E-2</c:v>
                </c:pt>
                <c:pt idx="5135">
                  <c:v>8.8318601250649997E-2</c:v>
                </c:pt>
                <c:pt idx="5136">
                  <c:v>8.8403932750229994E-2</c:v>
                </c:pt>
                <c:pt idx="5137">
                  <c:v>8.8503785431389995E-2</c:v>
                </c:pt>
                <c:pt idx="5138">
                  <c:v>8.8504828512669997E-2</c:v>
                </c:pt>
                <c:pt idx="5139">
                  <c:v>8.855090290308E-2</c:v>
                </c:pt>
                <c:pt idx="5140">
                  <c:v>8.8662348687649994E-2</c:v>
                </c:pt>
                <c:pt idx="5141">
                  <c:v>8.8691063225269998E-2</c:v>
                </c:pt>
                <c:pt idx="5142">
                  <c:v>8.8705778121950005E-2</c:v>
                </c:pt>
                <c:pt idx="5143">
                  <c:v>8.8814191520210001E-2</c:v>
                </c:pt>
                <c:pt idx="5144">
                  <c:v>8.8881678879260004E-2</c:v>
                </c:pt>
                <c:pt idx="5145">
                  <c:v>8.8884927332399999E-2</c:v>
                </c:pt>
                <c:pt idx="5146">
                  <c:v>8.8968299329280007E-2</c:v>
                </c:pt>
                <c:pt idx="5147">
                  <c:v>8.9069291949270005E-2</c:v>
                </c:pt>
                <c:pt idx="5148">
                  <c:v>8.9083731174469993E-2</c:v>
                </c:pt>
                <c:pt idx="5149">
                  <c:v>8.9127577841280003E-2</c:v>
                </c:pt>
                <c:pt idx="5150">
                  <c:v>8.9233912527559994E-2</c:v>
                </c:pt>
                <c:pt idx="5151">
                  <c:v>8.927164971828E-2</c:v>
                </c:pt>
                <c:pt idx="5152">
                  <c:v>8.9277543127539993E-2</c:v>
                </c:pt>
                <c:pt idx="5153">
                  <c:v>8.9372672140600004E-2</c:v>
                </c:pt>
                <c:pt idx="5154">
                  <c:v>8.9455626904960006E-2</c:v>
                </c:pt>
                <c:pt idx="5155">
                  <c:v>8.9454926550390002E-2</c:v>
                </c:pt>
                <c:pt idx="5156">
                  <c:v>8.9524783194070007E-2</c:v>
                </c:pt>
                <c:pt idx="5157">
                  <c:v>8.9630313217640006E-2</c:v>
                </c:pt>
                <c:pt idx="5158">
                  <c:v>8.9647091925140004E-2</c:v>
                </c:pt>
                <c:pt idx="5159">
                  <c:v>8.9721776545049994E-2</c:v>
                </c:pt>
                <c:pt idx="5160">
                  <c:v>8.9820303022859996E-2</c:v>
                </c:pt>
                <c:pt idx="5161">
                  <c:v>8.9824311435220003E-2</c:v>
                </c:pt>
                <c:pt idx="5162">
                  <c:v>8.986734598875E-2</c:v>
                </c:pt>
                <c:pt idx="5163">
                  <c:v>8.9971683919430001E-2</c:v>
                </c:pt>
                <c:pt idx="5164">
                  <c:v>9.0011864900590002E-2</c:v>
                </c:pt>
                <c:pt idx="5165">
                  <c:v>9.0068526566029997E-2</c:v>
                </c:pt>
                <c:pt idx="5166">
                  <c:v>9.0171426534650004E-2</c:v>
                </c:pt>
                <c:pt idx="5167">
                  <c:v>9.0196065604689998E-2</c:v>
                </c:pt>
                <c:pt idx="5168">
                  <c:v>9.0219564735890004E-2</c:v>
                </c:pt>
                <c:pt idx="5169">
                  <c:v>9.0328060090539994E-2</c:v>
                </c:pt>
                <c:pt idx="5170">
                  <c:v>9.0389043092730006E-2</c:v>
                </c:pt>
                <c:pt idx="5171">
                  <c:v>9.0397909283639999E-2</c:v>
                </c:pt>
                <c:pt idx="5172">
                  <c:v>9.0490482747550005E-2</c:v>
                </c:pt>
                <c:pt idx="5173">
                  <c:v>9.0576782822610002E-2</c:v>
                </c:pt>
                <c:pt idx="5174">
                  <c:v>9.0589269995690003E-2</c:v>
                </c:pt>
                <c:pt idx="5175">
                  <c:v>9.06518548727E-2</c:v>
                </c:pt>
                <c:pt idx="5176">
                  <c:v>9.0761087834840007E-2</c:v>
                </c:pt>
                <c:pt idx="5177">
                  <c:v>9.077173471451E-2</c:v>
                </c:pt>
                <c:pt idx="5178">
                  <c:v>9.0813495218749998E-2</c:v>
                </c:pt>
                <c:pt idx="5179">
                  <c:v>9.0927459299560004E-2</c:v>
                </c:pt>
                <c:pt idx="5180">
                  <c:v>9.0952731668950001E-2</c:v>
                </c:pt>
                <c:pt idx="5181">
                  <c:v>9.0971462428570002E-2</c:v>
                </c:pt>
                <c:pt idx="5182">
                  <c:v>9.108627587557E-2</c:v>
                </c:pt>
                <c:pt idx="5183">
                  <c:v>9.1129675507549995E-2</c:v>
                </c:pt>
                <c:pt idx="5184">
                  <c:v>9.1180622577669998E-2</c:v>
                </c:pt>
                <c:pt idx="5185">
                  <c:v>9.1293051838870001E-2</c:v>
                </c:pt>
                <c:pt idx="5186">
                  <c:v>9.1311253607269993E-2</c:v>
                </c:pt>
                <c:pt idx="5187">
                  <c:v>9.1348648071290006E-2</c:v>
                </c:pt>
                <c:pt idx="5188">
                  <c:v>9.1494336724280007E-2</c:v>
                </c:pt>
                <c:pt idx="5189">
                  <c:v>9.1516844928259997E-2</c:v>
                </c:pt>
                <c:pt idx="5190">
                  <c:v>9.1670267283919998E-2</c:v>
                </c:pt>
                <c:pt idx="5191">
                  <c:v>9.1682992875580002E-2</c:v>
                </c:pt>
                <c:pt idx="5192">
                  <c:v>9.1783784329889997E-2</c:v>
                </c:pt>
                <c:pt idx="5193">
                  <c:v>9.1868311166760003E-2</c:v>
                </c:pt>
                <c:pt idx="5194">
                  <c:v>9.1995142400259994E-2</c:v>
                </c:pt>
                <c:pt idx="5195">
                  <c:v>9.2036060988900006E-2</c:v>
                </c:pt>
                <c:pt idx="5196">
                  <c:v>9.2148147523400004E-2</c:v>
                </c:pt>
                <c:pt idx="5197">
                  <c:v>9.2217594385149995E-2</c:v>
                </c:pt>
                <c:pt idx="5198">
                  <c:v>9.2307984828950002E-2</c:v>
                </c:pt>
                <c:pt idx="5199">
                  <c:v>9.2408396303649998E-2</c:v>
                </c:pt>
                <c:pt idx="5200">
                  <c:v>9.2466093599800001E-2</c:v>
                </c:pt>
                <c:pt idx="5201">
                  <c:v>9.2594571411609997E-2</c:v>
                </c:pt>
                <c:pt idx="5202">
                  <c:v>9.2669539153580005E-2</c:v>
                </c:pt>
                <c:pt idx="5203">
                  <c:v>9.2772945761680006E-2</c:v>
                </c:pt>
                <c:pt idx="5204">
                  <c:v>9.2870458960530006E-2</c:v>
                </c:pt>
                <c:pt idx="5205">
                  <c:v>9.2955447733400004E-2</c:v>
                </c:pt>
                <c:pt idx="5206">
                  <c:v>9.3024924397469996E-2</c:v>
                </c:pt>
                <c:pt idx="5207">
                  <c:v>9.3155369162559995E-2</c:v>
                </c:pt>
                <c:pt idx="5208">
                  <c:v>9.3291521072389999E-2</c:v>
                </c:pt>
                <c:pt idx="5209">
                  <c:v>9.3383103609089996E-2</c:v>
                </c:pt>
                <c:pt idx="5210">
                  <c:v>9.353610873222E-2</c:v>
                </c:pt>
                <c:pt idx="5211">
                  <c:v>9.3721479177469993E-2</c:v>
                </c:pt>
                <c:pt idx="5212">
                  <c:v>9.383869916201E-2</c:v>
                </c:pt>
                <c:pt idx="5213">
                  <c:v>9.3919984996319997E-2</c:v>
                </c:pt>
                <c:pt idx="5214">
                  <c:v>9.4102598726750003E-2</c:v>
                </c:pt>
                <c:pt idx="5215">
                  <c:v>9.4287149608139997E-2</c:v>
                </c:pt>
                <c:pt idx="5216">
                  <c:v>9.4338618218899994E-2</c:v>
                </c:pt>
                <c:pt idx="5217">
                  <c:v>9.4476759433750002E-2</c:v>
                </c:pt>
                <c:pt idx="5218">
                  <c:v>9.460719674826E-2</c:v>
                </c:pt>
                <c:pt idx="5219">
                  <c:v>9.4712354242800001E-2</c:v>
                </c:pt>
                <c:pt idx="5220">
                  <c:v>9.4891794025900006E-2</c:v>
                </c:pt>
                <c:pt idx="5221">
                  <c:v>9.5086649060249995E-2</c:v>
                </c:pt>
                <c:pt idx="5222">
                  <c:v>9.5178365707400001E-2</c:v>
                </c:pt>
                <c:pt idx="5223">
                  <c:v>9.5293201506139999E-2</c:v>
                </c:pt>
                <c:pt idx="5224">
                  <c:v>9.548081457615E-2</c:v>
                </c:pt>
                <c:pt idx="5225">
                  <c:v>9.5592312514779995E-2</c:v>
                </c:pt>
                <c:pt idx="5226">
                  <c:v>9.5749787986280005E-2</c:v>
                </c:pt>
                <c:pt idx="5227">
                  <c:v>9.5901772379879999E-2</c:v>
                </c:pt>
                <c:pt idx="5228">
                  <c:v>9.6075236797330002E-2</c:v>
                </c:pt>
                <c:pt idx="5229">
                  <c:v>9.6260182559489996E-2</c:v>
                </c:pt>
                <c:pt idx="5230">
                  <c:v>9.6389725804330001E-2</c:v>
                </c:pt>
                <c:pt idx="5231">
                  <c:v>9.6550717949869996E-2</c:v>
                </c:pt>
                <c:pt idx="5232">
                  <c:v>9.6656985580919993E-2</c:v>
                </c:pt>
                <c:pt idx="5233">
                  <c:v>9.6845708787440005E-2</c:v>
                </c:pt>
                <c:pt idx="5234">
                  <c:v>9.7040466964239999E-2</c:v>
                </c:pt>
                <c:pt idx="5235">
                  <c:v>9.7173415124420001E-2</c:v>
                </c:pt>
                <c:pt idx="5236">
                  <c:v>9.7339466214180007E-2</c:v>
                </c:pt>
                <c:pt idx="5237">
                  <c:v>9.7455091774460004E-2</c:v>
                </c:pt>
                <c:pt idx="5238">
                  <c:v>9.7646847367289999E-2</c:v>
                </c:pt>
                <c:pt idx="5239">
                  <c:v>9.7835488617420002E-2</c:v>
                </c:pt>
                <c:pt idx="5240">
                  <c:v>9.8027072846889995E-2</c:v>
                </c:pt>
                <c:pt idx="5241">
                  <c:v>9.8147816956039996E-2</c:v>
                </c:pt>
                <c:pt idx="5242">
                  <c:v>9.8244793713090001E-2</c:v>
                </c:pt>
                <c:pt idx="5243">
                  <c:v>9.8457634449009998E-2</c:v>
                </c:pt>
                <c:pt idx="5244">
                  <c:v>9.8647169768809995E-2</c:v>
                </c:pt>
                <c:pt idx="5245">
                  <c:v>9.8775930702690001E-2</c:v>
                </c:pt>
                <c:pt idx="5246">
                  <c:v>9.8874159157279998E-2</c:v>
                </c:pt>
                <c:pt idx="5247">
                  <c:v>9.9067933857440005E-2</c:v>
                </c:pt>
                <c:pt idx="5248">
                  <c:v>9.9257975816730001E-2</c:v>
                </c:pt>
                <c:pt idx="5249">
                  <c:v>9.9309347569940004E-2</c:v>
                </c:pt>
                <c:pt idx="5250">
                  <c:v>9.9494062364099994E-2</c:v>
                </c:pt>
                <c:pt idx="5251">
                  <c:v>9.954874962568E-2</c:v>
                </c:pt>
                <c:pt idx="5252">
                  <c:v>9.9703244864940005E-2</c:v>
                </c:pt>
                <c:pt idx="5253">
                  <c:v>9.973009675741E-2</c:v>
                </c:pt>
                <c:pt idx="5254">
                  <c:v>9.9898204207420002E-2</c:v>
                </c:pt>
                <c:pt idx="5255">
                  <c:v>9.9970847368239996E-2</c:v>
                </c:pt>
                <c:pt idx="5256">
                  <c:v>0.10013054311279999</c:v>
                </c:pt>
                <c:pt idx="5257">
                  <c:v>0.1001629382372</c:v>
                </c:pt>
                <c:pt idx="5258">
                  <c:v>0.1003416106105</c:v>
                </c:pt>
                <c:pt idx="5259">
                  <c:v>0.1004466190934</c:v>
                </c:pt>
                <c:pt idx="5260">
                  <c:v>0.10055642575029999</c:v>
                </c:pt>
                <c:pt idx="5261">
                  <c:v>0.10075674951080001</c:v>
                </c:pt>
                <c:pt idx="5262">
                  <c:v>0.1008193418384</c:v>
                </c:pt>
                <c:pt idx="5263">
                  <c:v>0.10096433013680001</c:v>
                </c:pt>
                <c:pt idx="5264">
                  <c:v>0.1011230275035</c:v>
                </c:pt>
                <c:pt idx="5265">
                  <c:v>0.1012470945716</c:v>
                </c:pt>
                <c:pt idx="5266">
                  <c:v>0.10138820856810001</c:v>
                </c:pt>
                <c:pt idx="5267">
                  <c:v>0.10154955089089999</c:v>
                </c:pt>
                <c:pt idx="5268">
                  <c:v>0.10172363370659999</c:v>
                </c:pt>
                <c:pt idx="5269">
                  <c:v>0.1018388196826</c:v>
                </c:pt>
                <c:pt idx="5270">
                  <c:v>0.1019973382354</c:v>
                </c:pt>
                <c:pt idx="5271">
                  <c:v>0.1021362841129</c:v>
                </c:pt>
                <c:pt idx="5272">
                  <c:v>0.1022578328848</c:v>
                </c:pt>
                <c:pt idx="5273">
                  <c:v>0.1024446934462</c:v>
                </c:pt>
                <c:pt idx="5274">
                  <c:v>0.10264045000079999</c:v>
                </c:pt>
                <c:pt idx="5275">
                  <c:v>0.1027696952224</c:v>
                </c:pt>
                <c:pt idx="5276">
                  <c:v>0.1029493734241</c:v>
                </c:pt>
                <c:pt idx="5277">
                  <c:v>0.1031213626266</c:v>
                </c:pt>
                <c:pt idx="5278">
                  <c:v>0.1033020243049</c:v>
                </c:pt>
                <c:pt idx="5279">
                  <c:v>0.10350620746609999</c:v>
                </c:pt>
                <c:pt idx="5280">
                  <c:v>0.1036969721317</c:v>
                </c:pt>
                <c:pt idx="5281">
                  <c:v>0.1038062274456</c:v>
                </c:pt>
                <c:pt idx="5282">
                  <c:v>0.1039233580232</c:v>
                </c:pt>
                <c:pt idx="5283">
                  <c:v>0.1041362062097</c:v>
                </c:pt>
                <c:pt idx="5284">
                  <c:v>0.1043463498354</c:v>
                </c:pt>
                <c:pt idx="5285">
                  <c:v>0.104556389153</c:v>
                </c:pt>
                <c:pt idx="5286">
                  <c:v>0.104681275785</c:v>
                </c:pt>
                <c:pt idx="5287">
                  <c:v>0.1047758832574</c:v>
                </c:pt>
                <c:pt idx="5288">
                  <c:v>0.1049715131521</c:v>
                </c:pt>
                <c:pt idx="5289">
                  <c:v>0.1051804274321</c:v>
                </c:pt>
                <c:pt idx="5290">
                  <c:v>0.10528277605770001</c:v>
                </c:pt>
                <c:pt idx="5291">
                  <c:v>0.105404868722</c:v>
                </c:pt>
                <c:pt idx="5292">
                  <c:v>0.1056180745363</c:v>
                </c:pt>
                <c:pt idx="5293">
                  <c:v>0.1058221906424</c:v>
                </c:pt>
                <c:pt idx="5294">
                  <c:v>0.1060035452247</c:v>
                </c:pt>
                <c:pt idx="5295">
                  <c:v>0.10608662664890001</c:v>
                </c:pt>
                <c:pt idx="5296">
                  <c:v>0.1062360778451</c:v>
                </c:pt>
                <c:pt idx="5297">
                  <c:v>0.10642394423480001</c:v>
                </c:pt>
                <c:pt idx="5298">
                  <c:v>0.1065844893456</c:v>
                </c:pt>
                <c:pt idx="5299">
                  <c:v>0.1067178323865</c:v>
                </c:pt>
                <c:pt idx="5300">
                  <c:v>0.1069835647941</c:v>
                </c:pt>
                <c:pt idx="5301">
                  <c:v>0.1071063950658</c:v>
                </c:pt>
                <c:pt idx="5302">
                  <c:v>0.10723244398829999</c:v>
                </c:pt>
                <c:pt idx="5303">
                  <c:v>0.1074281260371</c:v>
                </c:pt>
                <c:pt idx="5304">
                  <c:v>0.107631072402</c:v>
                </c:pt>
                <c:pt idx="5305">
                  <c:v>0.1077451854944</c:v>
                </c:pt>
                <c:pt idx="5306">
                  <c:v>0.1078687384725</c:v>
                </c:pt>
                <c:pt idx="5307">
                  <c:v>0.10811430960890001</c:v>
                </c:pt>
                <c:pt idx="5308">
                  <c:v>0.1082784086466</c:v>
                </c:pt>
                <c:pt idx="5309">
                  <c:v>0.10842402279380001</c:v>
                </c:pt>
                <c:pt idx="5310">
                  <c:v>0.1085463985801</c:v>
                </c:pt>
                <c:pt idx="5311">
                  <c:v>0.10869171470400001</c:v>
                </c:pt>
                <c:pt idx="5312">
                  <c:v>0.1088814288378</c:v>
                </c:pt>
                <c:pt idx="5313">
                  <c:v>0.10907534509900001</c:v>
                </c:pt>
                <c:pt idx="5314">
                  <c:v>0.1092209070921</c:v>
                </c:pt>
                <c:pt idx="5315">
                  <c:v>0.109419092536</c:v>
                </c:pt>
                <c:pt idx="5316">
                  <c:v>0.1095245927572</c:v>
                </c:pt>
                <c:pt idx="5317">
                  <c:v>0.1097273379564</c:v>
                </c:pt>
                <c:pt idx="5318">
                  <c:v>0.1099356412888</c:v>
                </c:pt>
                <c:pt idx="5319">
                  <c:v>0.11012545973060001</c:v>
                </c:pt>
                <c:pt idx="5320">
                  <c:v>0.1102213039994</c:v>
                </c:pt>
                <c:pt idx="5321">
                  <c:v>0.11034849286079999</c:v>
                </c:pt>
                <c:pt idx="5322">
                  <c:v>0.11050350964070001</c:v>
                </c:pt>
                <c:pt idx="5323">
                  <c:v>0.1106083095074</c:v>
                </c:pt>
                <c:pt idx="5324">
                  <c:v>0.1108164414763</c:v>
                </c:pt>
                <c:pt idx="5325">
                  <c:v>0.1110188737512</c:v>
                </c:pt>
                <c:pt idx="5326">
                  <c:v>0.1110564991832</c:v>
                </c:pt>
                <c:pt idx="5327">
                  <c:v>0.111225746572</c:v>
                </c:pt>
                <c:pt idx="5328">
                  <c:v>0.11126775294540001</c:v>
                </c:pt>
                <c:pt idx="5329">
                  <c:v>0.1114304810762</c:v>
                </c:pt>
                <c:pt idx="5330">
                  <c:v>0.1114894449711</c:v>
                </c:pt>
                <c:pt idx="5331">
                  <c:v>0.11162537336349999</c:v>
                </c:pt>
                <c:pt idx="5332">
                  <c:v>0.1117212101817</c:v>
                </c:pt>
                <c:pt idx="5333">
                  <c:v>0.1118309646845</c:v>
                </c:pt>
                <c:pt idx="5334">
                  <c:v>0.11194495111699999</c:v>
                </c:pt>
                <c:pt idx="5335">
                  <c:v>0.1120786815882</c:v>
                </c:pt>
                <c:pt idx="5336">
                  <c:v>0.1121605560184</c:v>
                </c:pt>
                <c:pt idx="5337">
                  <c:v>0.11232215911149999</c:v>
                </c:pt>
                <c:pt idx="5338">
                  <c:v>0.11237043887379999</c:v>
                </c:pt>
                <c:pt idx="5339">
                  <c:v>0.1125342324376</c:v>
                </c:pt>
                <c:pt idx="5340">
                  <c:v>0.1125923246145</c:v>
                </c:pt>
                <c:pt idx="5341">
                  <c:v>0.11274014413360001</c:v>
                </c:pt>
                <c:pt idx="5342">
                  <c:v>0.112811870873</c:v>
                </c:pt>
                <c:pt idx="5343">
                  <c:v>0.1129937767982</c:v>
                </c:pt>
                <c:pt idx="5344">
                  <c:v>0.1130585148931</c:v>
                </c:pt>
                <c:pt idx="5345">
                  <c:v>0.1132258847356</c:v>
                </c:pt>
                <c:pt idx="5346">
                  <c:v>0.1132487431169</c:v>
                </c:pt>
                <c:pt idx="5347">
                  <c:v>0.1134351491928</c:v>
                </c:pt>
                <c:pt idx="5348">
                  <c:v>0.1135146915913</c:v>
                </c:pt>
                <c:pt idx="5349">
                  <c:v>0.1136778444052</c:v>
                </c:pt>
                <c:pt idx="5350">
                  <c:v>0.11385936290030001</c:v>
                </c:pt>
                <c:pt idx="5351">
                  <c:v>0.11388668417929999</c:v>
                </c:pt>
                <c:pt idx="5352">
                  <c:v>0.1140296086669</c:v>
                </c:pt>
                <c:pt idx="5353">
                  <c:v>0.11409703642129999</c:v>
                </c:pt>
                <c:pt idx="5354">
                  <c:v>0.1142205297947</c:v>
                </c:pt>
                <c:pt idx="5355">
                  <c:v>0.1144066229463</c:v>
                </c:pt>
                <c:pt idx="5356">
                  <c:v>0.1145146265626</c:v>
                </c:pt>
                <c:pt idx="5357">
                  <c:v>0.1146649196744</c:v>
                </c:pt>
                <c:pt idx="5358">
                  <c:v>0.11473002284769999</c:v>
                </c:pt>
                <c:pt idx="5359">
                  <c:v>0.11491473019120001</c:v>
                </c:pt>
                <c:pt idx="5360">
                  <c:v>0.11505647003650001</c:v>
                </c:pt>
                <c:pt idx="5361">
                  <c:v>0.11517937481399999</c:v>
                </c:pt>
                <c:pt idx="5362">
                  <c:v>0.1153483241796</c:v>
                </c:pt>
                <c:pt idx="5363">
                  <c:v>0.1154910698533</c:v>
                </c:pt>
                <c:pt idx="5364">
                  <c:v>0.1155733764172</c:v>
                </c:pt>
                <c:pt idx="5365">
                  <c:v>0.1156895756721</c:v>
                </c:pt>
                <c:pt idx="5366">
                  <c:v>0.1157990321517</c:v>
                </c:pt>
                <c:pt idx="5367">
                  <c:v>0.115889377892</c:v>
                </c:pt>
                <c:pt idx="5368">
                  <c:v>0.1160406321287</c:v>
                </c:pt>
                <c:pt idx="5369">
                  <c:v>0.11620935052630001</c:v>
                </c:pt>
                <c:pt idx="5370">
                  <c:v>0.1162566915154</c:v>
                </c:pt>
                <c:pt idx="5371">
                  <c:v>0.1164021864533</c:v>
                </c:pt>
                <c:pt idx="5372">
                  <c:v>0.1164757832885</c:v>
                </c:pt>
                <c:pt idx="5373">
                  <c:v>0.1164987459779</c:v>
                </c:pt>
                <c:pt idx="5374">
                  <c:v>0.1166062876582</c:v>
                </c:pt>
                <c:pt idx="5375">
                  <c:v>0.1167062520981</c:v>
                </c:pt>
                <c:pt idx="5376">
                  <c:v>0.11673006415370001</c:v>
                </c:pt>
                <c:pt idx="5377">
                  <c:v>0.1168739274144</c:v>
                </c:pt>
                <c:pt idx="5378">
                  <c:v>0.1169571354985</c:v>
                </c:pt>
                <c:pt idx="5379">
                  <c:v>0.11707644164559999</c:v>
                </c:pt>
                <c:pt idx="5380">
                  <c:v>0.1171852573752</c:v>
                </c:pt>
                <c:pt idx="5381">
                  <c:v>0.1172734647989</c:v>
                </c:pt>
                <c:pt idx="5382">
                  <c:v>0.1174096763134</c:v>
                </c:pt>
                <c:pt idx="5383">
                  <c:v>0.1174652725458</c:v>
                </c:pt>
                <c:pt idx="5384">
                  <c:v>0.1176361739635</c:v>
                </c:pt>
                <c:pt idx="5385">
                  <c:v>0.11765569448469999</c:v>
                </c:pt>
                <c:pt idx="5386">
                  <c:v>0.1177873462439</c:v>
                </c:pt>
                <c:pt idx="5387">
                  <c:v>0.1178859472275</c:v>
                </c:pt>
                <c:pt idx="5388">
                  <c:v>0.11791866272690001</c:v>
                </c:pt>
                <c:pt idx="5389">
                  <c:v>0.11810188740490001</c:v>
                </c:pt>
                <c:pt idx="5390">
                  <c:v>0.1181338429451</c:v>
                </c:pt>
                <c:pt idx="5391">
                  <c:v>0.11819000542160001</c:v>
                </c:pt>
                <c:pt idx="5392">
                  <c:v>0.1183554008603</c:v>
                </c:pt>
                <c:pt idx="5393">
                  <c:v>0.11837010085580001</c:v>
                </c:pt>
                <c:pt idx="5394">
                  <c:v>0.11843337863679999</c:v>
                </c:pt>
                <c:pt idx="5395">
                  <c:v>0.1185870245099</c:v>
                </c:pt>
                <c:pt idx="5396">
                  <c:v>0.1186040043831</c:v>
                </c:pt>
                <c:pt idx="5397">
                  <c:v>0.1186950132251</c:v>
                </c:pt>
                <c:pt idx="5398">
                  <c:v>0.1188130900264</c:v>
                </c:pt>
                <c:pt idx="5399">
                  <c:v>0.1188393384218</c:v>
                </c:pt>
                <c:pt idx="5400">
                  <c:v>0.1188819631934</c:v>
                </c:pt>
                <c:pt idx="5401">
                  <c:v>0.1190603002906</c:v>
                </c:pt>
                <c:pt idx="5402">
                  <c:v>0.1190850436687</c:v>
                </c:pt>
                <c:pt idx="5403">
                  <c:v>0.1192043945193</c:v>
                </c:pt>
                <c:pt idx="5404">
                  <c:v>0.1193207502365</c:v>
                </c:pt>
                <c:pt idx="5405">
                  <c:v>0.11933975666759999</c:v>
                </c:pt>
                <c:pt idx="5406">
                  <c:v>0.11946732550859999</c:v>
                </c:pt>
                <c:pt idx="5407">
                  <c:v>0.1195734068751</c:v>
                </c:pt>
                <c:pt idx="5408">
                  <c:v>0.1195873320103</c:v>
                </c:pt>
                <c:pt idx="5409">
                  <c:v>0.1196596771479</c:v>
                </c:pt>
                <c:pt idx="5410">
                  <c:v>0.1197849139571</c:v>
                </c:pt>
                <c:pt idx="5411">
                  <c:v>0.11982334405179999</c:v>
                </c:pt>
                <c:pt idx="5412">
                  <c:v>0.1198592931032</c:v>
                </c:pt>
                <c:pt idx="5413">
                  <c:v>0.11998755484820001</c:v>
                </c:pt>
                <c:pt idx="5414">
                  <c:v>0.1200655698776</c:v>
                </c:pt>
                <c:pt idx="5415">
                  <c:v>0.12008217722179999</c:v>
                </c:pt>
                <c:pt idx="5416">
                  <c:v>0.1201873868704</c:v>
                </c:pt>
                <c:pt idx="5417">
                  <c:v>0.12029646337030001</c:v>
                </c:pt>
                <c:pt idx="5418">
                  <c:v>0.1203131228685</c:v>
                </c:pt>
                <c:pt idx="5419">
                  <c:v>0.1203745603561</c:v>
                </c:pt>
                <c:pt idx="5420">
                  <c:v>0.12049990892409999</c:v>
                </c:pt>
                <c:pt idx="5421">
                  <c:v>0.12054336071009999</c:v>
                </c:pt>
                <c:pt idx="5422">
                  <c:v>0.12057627737520001</c:v>
                </c:pt>
                <c:pt idx="5423">
                  <c:v>0.1207008361816</c:v>
                </c:pt>
                <c:pt idx="5424">
                  <c:v>0.1207799836993</c:v>
                </c:pt>
                <c:pt idx="5425">
                  <c:v>0.12079561501739999</c:v>
                </c:pt>
                <c:pt idx="5426">
                  <c:v>0.1208914518356</c:v>
                </c:pt>
                <c:pt idx="5427">
                  <c:v>0.1210022121668</c:v>
                </c:pt>
                <c:pt idx="5428">
                  <c:v>0.1210225597024</c:v>
                </c:pt>
                <c:pt idx="5429">
                  <c:v>0.1210903823376</c:v>
                </c:pt>
                <c:pt idx="5430">
                  <c:v>0.12125204503540001</c:v>
                </c:pt>
                <c:pt idx="5431">
                  <c:v>0.1212742179632</c:v>
                </c:pt>
                <c:pt idx="5432">
                  <c:v>0.12136311084030001</c:v>
                </c:pt>
                <c:pt idx="5433">
                  <c:v>0.1214845553041</c:v>
                </c:pt>
                <c:pt idx="5434">
                  <c:v>0.12150866538290001</c:v>
                </c:pt>
                <c:pt idx="5435">
                  <c:v>0.1215625554323</c:v>
                </c:pt>
                <c:pt idx="5436">
                  <c:v>0.1217147707939</c:v>
                </c:pt>
                <c:pt idx="5437">
                  <c:v>0.12173498421910001</c:v>
                </c:pt>
                <c:pt idx="5438">
                  <c:v>0.1218157708645</c:v>
                </c:pt>
                <c:pt idx="5439">
                  <c:v>0.12192759662869999</c:v>
                </c:pt>
                <c:pt idx="5440">
                  <c:v>0.1219520866871</c:v>
                </c:pt>
                <c:pt idx="5441">
                  <c:v>0.12201636284590001</c:v>
                </c:pt>
                <c:pt idx="5442">
                  <c:v>0.1221445575356</c:v>
                </c:pt>
                <c:pt idx="5443">
                  <c:v>0.12217511236670001</c:v>
                </c:pt>
                <c:pt idx="5444">
                  <c:v>0.122217155993</c:v>
                </c:pt>
                <c:pt idx="5445">
                  <c:v>0.12234516441819999</c:v>
                </c:pt>
                <c:pt idx="5446">
                  <c:v>0.12239308655260001</c:v>
                </c:pt>
                <c:pt idx="5447">
                  <c:v>0.12241487205029999</c:v>
                </c:pt>
                <c:pt idx="5448">
                  <c:v>0.122536033392</c:v>
                </c:pt>
                <c:pt idx="5449">
                  <c:v>0.1226100325584</c:v>
                </c:pt>
                <c:pt idx="5450">
                  <c:v>0.1226267293096</c:v>
                </c:pt>
                <c:pt idx="5451">
                  <c:v>0.12272976338860001</c:v>
                </c:pt>
                <c:pt idx="5452">
                  <c:v>0.12282714992759999</c:v>
                </c:pt>
                <c:pt idx="5453">
                  <c:v>0.122848674655</c:v>
                </c:pt>
                <c:pt idx="5454">
                  <c:v>0.12292105704550001</c:v>
                </c:pt>
                <c:pt idx="5455">
                  <c:v>0.1230372041464</c:v>
                </c:pt>
                <c:pt idx="5456">
                  <c:v>0.1230612024665</c:v>
                </c:pt>
                <c:pt idx="5457">
                  <c:v>0.12311113625760001</c:v>
                </c:pt>
                <c:pt idx="5458">
                  <c:v>0.1232370734215</c:v>
                </c:pt>
                <c:pt idx="5459">
                  <c:v>0.12327542901040001</c:v>
                </c:pt>
                <c:pt idx="5460">
                  <c:v>0.12330912798639999</c:v>
                </c:pt>
                <c:pt idx="5461">
                  <c:v>0.1234793066978</c:v>
                </c:pt>
                <c:pt idx="5462">
                  <c:v>0.12351134419440001</c:v>
                </c:pt>
                <c:pt idx="5463">
                  <c:v>0.1236255764961</c:v>
                </c:pt>
                <c:pt idx="5464">
                  <c:v>0.1236995235085</c:v>
                </c:pt>
                <c:pt idx="5465">
                  <c:v>0.1237417683005</c:v>
                </c:pt>
                <c:pt idx="5466">
                  <c:v>0.1238993182778</c:v>
                </c:pt>
                <c:pt idx="5467">
                  <c:v>0.1239443123341</c:v>
                </c:pt>
                <c:pt idx="5468">
                  <c:v>0.1240767166018</c:v>
                </c:pt>
                <c:pt idx="5469">
                  <c:v>0.1241251751781</c:v>
                </c:pt>
                <c:pt idx="5470">
                  <c:v>0.1242069527507</c:v>
                </c:pt>
                <c:pt idx="5471">
                  <c:v>0.1243172585964</c:v>
                </c:pt>
                <c:pt idx="5472">
                  <c:v>0.1243472024798</c:v>
                </c:pt>
                <c:pt idx="5473">
                  <c:v>0.1244105175138</c:v>
                </c:pt>
                <c:pt idx="5474">
                  <c:v>0.124537833035</c:v>
                </c:pt>
                <c:pt idx="5475">
                  <c:v>0.124565936625</c:v>
                </c:pt>
                <c:pt idx="5476">
                  <c:v>0.12467787414790001</c:v>
                </c:pt>
                <c:pt idx="5477">
                  <c:v>0.1247667446733</c:v>
                </c:pt>
                <c:pt idx="5478">
                  <c:v>0.12492851167919999</c:v>
                </c:pt>
                <c:pt idx="5479">
                  <c:v>0.1249716579914</c:v>
                </c:pt>
                <c:pt idx="5480">
                  <c:v>0.1250751167536</c:v>
                </c:pt>
                <c:pt idx="5481">
                  <c:v>0.1251654177904</c:v>
                </c:pt>
                <c:pt idx="5482">
                  <c:v>0.1252807527781</c:v>
                </c:pt>
                <c:pt idx="5483">
                  <c:v>0.12537540495400001</c:v>
                </c:pt>
                <c:pt idx="5484">
                  <c:v>0.12541927397249999</c:v>
                </c:pt>
                <c:pt idx="5485">
                  <c:v>0.12557047605509999</c:v>
                </c:pt>
                <c:pt idx="5486">
                  <c:v>0.1256243288517</c:v>
                </c:pt>
                <c:pt idx="5487">
                  <c:v>0.1257496029139</c:v>
                </c:pt>
                <c:pt idx="5488">
                  <c:v>0.12580606341360001</c:v>
                </c:pt>
                <c:pt idx="5489">
                  <c:v>0.12588959932329999</c:v>
                </c:pt>
                <c:pt idx="5490">
                  <c:v>0.1260039359331</c:v>
                </c:pt>
                <c:pt idx="5491">
                  <c:v>0.1260859519243</c:v>
                </c:pt>
                <c:pt idx="5492">
                  <c:v>0.126209795475</c:v>
                </c:pt>
                <c:pt idx="5493">
                  <c:v>0.12627449631689999</c:v>
                </c:pt>
                <c:pt idx="5494">
                  <c:v>0.12641666829590001</c:v>
                </c:pt>
                <c:pt idx="5495">
                  <c:v>0.1264596283436</c:v>
                </c:pt>
                <c:pt idx="5496">
                  <c:v>0.1266230195761</c:v>
                </c:pt>
                <c:pt idx="5497">
                  <c:v>0.126659154892</c:v>
                </c:pt>
                <c:pt idx="5498">
                  <c:v>0.12682950496670001</c:v>
                </c:pt>
                <c:pt idx="5499">
                  <c:v>0.12686350941659999</c:v>
                </c:pt>
                <c:pt idx="5500">
                  <c:v>0.12701120972630001</c:v>
                </c:pt>
                <c:pt idx="5501">
                  <c:v>0.12706425786020001</c:v>
                </c:pt>
                <c:pt idx="5502">
                  <c:v>0.1271848976612</c:v>
                </c:pt>
                <c:pt idx="5503">
                  <c:v>0.1272489577532</c:v>
                </c:pt>
                <c:pt idx="5504">
                  <c:v>0.12726166844369999</c:v>
                </c:pt>
                <c:pt idx="5505">
                  <c:v>0.12741200625900001</c:v>
                </c:pt>
                <c:pt idx="5506">
                  <c:v>0.1274681389332</c:v>
                </c:pt>
                <c:pt idx="5507">
                  <c:v>0.12761101126669999</c:v>
                </c:pt>
                <c:pt idx="5508">
                  <c:v>0.12769675254820001</c:v>
                </c:pt>
                <c:pt idx="5509">
                  <c:v>0.1278005689383</c:v>
                </c:pt>
                <c:pt idx="5510">
                  <c:v>0.12791040539740001</c:v>
                </c:pt>
                <c:pt idx="5511">
                  <c:v>0.1279792785645</c:v>
                </c:pt>
                <c:pt idx="5512">
                  <c:v>0.128119006753</c:v>
                </c:pt>
                <c:pt idx="5513">
                  <c:v>0.12822063267229999</c:v>
                </c:pt>
                <c:pt idx="5514">
                  <c:v>0.12832124531270001</c:v>
                </c:pt>
                <c:pt idx="5515">
                  <c:v>0.12835310399530001</c:v>
                </c:pt>
                <c:pt idx="5516">
                  <c:v>0.12851907312870001</c:v>
                </c:pt>
                <c:pt idx="5517">
                  <c:v>0.12854848802089999</c:v>
                </c:pt>
                <c:pt idx="5518">
                  <c:v>0.12869793176649999</c:v>
                </c:pt>
                <c:pt idx="5519">
                  <c:v>0.12875775992870001</c:v>
                </c:pt>
                <c:pt idx="5520">
                  <c:v>0.128881201148</c:v>
                </c:pt>
                <c:pt idx="5521">
                  <c:v>0.1289775073528</c:v>
                </c:pt>
                <c:pt idx="5522">
                  <c:v>0.12916798889639999</c:v>
                </c:pt>
                <c:pt idx="5523">
                  <c:v>0.12919567525389999</c:v>
                </c:pt>
                <c:pt idx="5524">
                  <c:v>0.12935803830619999</c:v>
                </c:pt>
                <c:pt idx="5525">
                  <c:v>0.1294020861387</c:v>
                </c:pt>
                <c:pt idx="5526">
                  <c:v>0.12953720986840001</c:v>
                </c:pt>
                <c:pt idx="5527">
                  <c:v>0.1296110600233</c:v>
                </c:pt>
                <c:pt idx="5528">
                  <c:v>0.12976011633869999</c:v>
                </c:pt>
                <c:pt idx="5529">
                  <c:v>0.1298209428787</c:v>
                </c:pt>
                <c:pt idx="5530">
                  <c:v>0.12999013066289999</c:v>
                </c:pt>
                <c:pt idx="5531">
                  <c:v>0.1300271004438</c:v>
                </c:pt>
                <c:pt idx="5532">
                  <c:v>0.1302218139172</c:v>
                </c:pt>
                <c:pt idx="5533">
                  <c:v>0.13030251860620001</c:v>
                </c:pt>
                <c:pt idx="5534">
                  <c:v>0.13044513762000001</c:v>
                </c:pt>
                <c:pt idx="5535">
                  <c:v>0.13054627180100001</c:v>
                </c:pt>
                <c:pt idx="5536">
                  <c:v>0.13066126406190001</c:v>
                </c:pt>
                <c:pt idx="5537">
                  <c:v>0.13073523342609999</c:v>
                </c:pt>
                <c:pt idx="5538">
                  <c:v>0.1308675706387</c:v>
                </c:pt>
                <c:pt idx="5539">
                  <c:v>0.1309080868959</c:v>
                </c:pt>
                <c:pt idx="5540">
                  <c:v>0.1310786306858</c:v>
                </c:pt>
                <c:pt idx="5541">
                  <c:v>0.13127018511300001</c:v>
                </c:pt>
                <c:pt idx="5542">
                  <c:v>0.131303191185</c:v>
                </c:pt>
                <c:pt idx="5543">
                  <c:v>0.1314544081688</c:v>
                </c:pt>
                <c:pt idx="5544">
                  <c:v>0.1314989328384</c:v>
                </c:pt>
                <c:pt idx="5545">
                  <c:v>0.1315689086914</c:v>
                </c:pt>
                <c:pt idx="5546">
                  <c:v>0.13169328868390001</c:v>
                </c:pt>
                <c:pt idx="5547">
                  <c:v>0.1317529678345</c:v>
                </c:pt>
                <c:pt idx="5548">
                  <c:v>0.13190822303300001</c:v>
                </c:pt>
                <c:pt idx="5549">
                  <c:v>0.13206501305099999</c:v>
                </c:pt>
                <c:pt idx="5550">
                  <c:v>0.13211287558080001</c:v>
                </c:pt>
                <c:pt idx="5551">
                  <c:v>0.13228668272499999</c:v>
                </c:pt>
                <c:pt idx="5552">
                  <c:v>0.1323530226946</c:v>
                </c:pt>
                <c:pt idx="5553">
                  <c:v>0.13249185681340001</c:v>
                </c:pt>
                <c:pt idx="5554">
                  <c:v>0.13253919780250001</c:v>
                </c:pt>
                <c:pt idx="5555">
                  <c:v>0.13270416855809999</c:v>
                </c:pt>
                <c:pt idx="5556">
                  <c:v>0.13279440999030001</c:v>
                </c:pt>
                <c:pt idx="5557">
                  <c:v>0.13292449712750001</c:v>
                </c:pt>
                <c:pt idx="5558">
                  <c:v>0.13297410309310001</c:v>
                </c:pt>
                <c:pt idx="5559">
                  <c:v>0.13312530517580001</c:v>
                </c:pt>
                <c:pt idx="5560">
                  <c:v>0.1331434696913</c:v>
                </c:pt>
                <c:pt idx="5561">
                  <c:v>0.1332251131535</c:v>
                </c:pt>
                <c:pt idx="5562">
                  <c:v>0.13334152102470001</c:v>
                </c:pt>
                <c:pt idx="5563">
                  <c:v>0.1333718001842</c:v>
                </c:pt>
                <c:pt idx="5564">
                  <c:v>0.13343764841559999</c:v>
                </c:pt>
                <c:pt idx="5565">
                  <c:v>0.13357424736019999</c:v>
                </c:pt>
                <c:pt idx="5566">
                  <c:v>0.1336185932159</c:v>
                </c:pt>
                <c:pt idx="5567">
                  <c:v>0.13366918265819999</c:v>
                </c:pt>
                <c:pt idx="5568">
                  <c:v>0.1338059902191</c:v>
                </c:pt>
                <c:pt idx="5569">
                  <c:v>0.13387225568290001</c:v>
                </c:pt>
                <c:pt idx="5570">
                  <c:v>0.13390260934830001</c:v>
                </c:pt>
                <c:pt idx="5571">
                  <c:v>0.1340242028236</c:v>
                </c:pt>
                <c:pt idx="5572">
                  <c:v>0.13410966098310001</c:v>
                </c:pt>
                <c:pt idx="5573">
                  <c:v>0.13421477377409999</c:v>
                </c:pt>
                <c:pt idx="5574">
                  <c:v>0.13431331515309999</c:v>
                </c:pt>
                <c:pt idx="5575">
                  <c:v>0.1343459635973</c:v>
                </c:pt>
                <c:pt idx="5576">
                  <c:v>0.13451647758480001</c:v>
                </c:pt>
                <c:pt idx="5577">
                  <c:v>0.13454703986639999</c:v>
                </c:pt>
                <c:pt idx="5578">
                  <c:v>0.13471582531929999</c:v>
                </c:pt>
                <c:pt idx="5579">
                  <c:v>0.13475538790229999</c:v>
                </c:pt>
                <c:pt idx="5580">
                  <c:v>0.13490933179860001</c:v>
                </c:pt>
                <c:pt idx="5581">
                  <c:v>0.13496293127539999</c:v>
                </c:pt>
                <c:pt idx="5582">
                  <c:v>0.13503141701220001</c:v>
                </c:pt>
                <c:pt idx="5583">
                  <c:v>0.13516512513160001</c:v>
                </c:pt>
                <c:pt idx="5584">
                  <c:v>0.13518556952479999</c:v>
                </c:pt>
                <c:pt idx="5585">
                  <c:v>0.13537383079529999</c:v>
                </c:pt>
                <c:pt idx="5586">
                  <c:v>0.13548374176030001</c:v>
                </c:pt>
                <c:pt idx="5587">
                  <c:v>0.13559079170230001</c:v>
                </c:pt>
                <c:pt idx="5588">
                  <c:v>0.13567890226839999</c:v>
                </c:pt>
                <c:pt idx="5589">
                  <c:v>0.13579706847670001</c:v>
                </c:pt>
                <c:pt idx="5590">
                  <c:v>0.1358651220798</c:v>
                </c:pt>
                <c:pt idx="5591">
                  <c:v>0.1359864771366</c:v>
                </c:pt>
                <c:pt idx="5592">
                  <c:v>0.13601082563399999</c:v>
                </c:pt>
                <c:pt idx="5593">
                  <c:v>0.13611567020420001</c:v>
                </c:pt>
                <c:pt idx="5594">
                  <c:v>0.1362030953169</c:v>
                </c:pt>
                <c:pt idx="5595">
                  <c:v>0.13624633848670001</c:v>
                </c:pt>
                <c:pt idx="5596">
                  <c:v>0.13637502491469999</c:v>
                </c:pt>
                <c:pt idx="5597">
                  <c:v>0.136413782835</c:v>
                </c:pt>
                <c:pt idx="5598">
                  <c:v>0.1364439427853</c:v>
                </c:pt>
                <c:pt idx="5599">
                  <c:v>0.1365691572428</c:v>
                </c:pt>
                <c:pt idx="5600">
                  <c:v>0.13662101328369999</c:v>
                </c:pt>
                <c:pt idx="5601">
                  <c:v>0.13664761185650001</c:v>
                </c:pt>
                <c:pt idx="5602">
                  <c:v>0.1368177980185</c:v>
                </c:pt>
                <c:pt idx="5603">
                  <c:v>0.13684640824790001</c:v>
                </c:pt>
                <c:pt idx="5604">
                  <c:v>0.13689415156840001</c:v>
                </c:pt>
                <c:pt idx="5605">
                  <c:v>0.1370259672403</c:v>
                </c:pt>
                <c:pt idx="5606">
                  <c:v>0.13705472648139999</c:v>
                </c:pt>
                <c:pt idx="5607">
                  <c:v>0.1371538192034</c:v>
                </c:pt>
                <c:pt idx="5608">
                  <c:v>0.1372656226158</c:v>
                </c:pt>
                <c:pt idx="5609">
                  <c:v>0.13734549283979999</c:v>
                </c:pt>
                <c:pt idx="5610">
                  <c:v>0.1374763697386</c:v>
                </c:pt>
                <c:pt idx="5611">
                  <c:v>0.137540102005</c:v>
                </c:pt>
                <c:pt idx="5612">
                  <c:v>0.1376585662365</c:v>
                </c:pt>
                <c:pt idx="5613">
                  <c:v>0.13769581913949999</c:v>
                </c:pt>
                <c:pt idx="5614">
                  <c:v>0.13778276741500001</c:v>
                </c:pt>
                <c:pt idx="5615">
                  <c:v>0.1378809511662</c:v>
                </c:pt>
                <c:pt idx="5616">
                  <c:v>0.13797177374360001</c:v>
                </c:pt>
                <c:pt idx="5617">
                  <c:v>0.13807097077370001</c:v>
                </c:pt>
                <c:pt idx="5618">
                  <c:v>0.1381104141474</c:v>
                </c:pt>
                <c:pt idx="5619">
                  <c:v>0.13827328383920001</c:v>
                </c:pt>
                <c:pt idx="5620">
                  <c:v>0.13831146061419999</c:v>
                </c:pt>
                <c:pt idx="5621">
                  <c:v>0.1384269148111</c:v>
                </c:pt>
                <c:pt idx="5622">
                  <c:v>0.13850492239000001</c:v>
                </c:pt>
                <c:pt idx="5623">
                  <c:v>0.13856203854079999</c:v>
                </c:pt>
                <c:pt idx="5624">
                  <c:v>0.13870601356029999</c:v>
                </c:pt>
                <c:pt idx="5625">
                  <c:v>0.1387619227171</c:v>
                </c:pt>
                <c:pt idx="5626">
                  <c:v>0.1389010846615</c:v>
                </c:pt>
                <c:pt idx="5627">
                  <c:v>0.13894742727279999</c:v>
                </c:pt>
                <c:pt idx="5628">
                  <c:v>0.1390719413757</c:v>
                </c:pt>
                <c:pt idx="5629">
                  <c:v>0.13912063837050001</c:v>
                </c:pt>
                <c:pt idx="5630">
                  <c:v>0.1392697691917</c:v>
                </c:pt>
                <c:pt idx="5631">
                  <c:v>0.13932061195369999</c:v>
                </c:pt>
                <c:pt idx="5632">
                  <c:v>0.1394957900047</c:v>
                </c:pt>
                <c:pt idx="5633">
                  <c:v>0.13952983915809999</c:v>
                </c:pt>
                <c:pt idx="5634">
                  <c:v>0.13970030844209999</c:v>
                </c:pt>
                <c:pt idx="5635">
                  <c:v>0.13974808156490001</c:v>
                </c:pt>
                <c:pt idx="5636">
                  <c:v>0.1398974657059</c:v>
                </c:pt>
                <c:pt idx="5637">
                  <c:v>0.1399438679218</c:v>
                </c:pt>
                <c:pt idx="5638">
                  <c:v>0.14012031257150001</c:v>
                </c:pt>
                <c:pt idx="5639">
                  <c:v>0.14018982648850001</c:v>
                </c:pt>
                <c:pt idx="5640">
                  <c:v>0.1403407454491</c:v>
                </c:pt>
                <c:pt idx="5641">
                  <c:v>0.140379101038</c:v>
                </c:pt>
                <c:pt idx="5642">
                  <c:v>0.1405373513699</c:v>
                </c:pt>
                <c:pt idx="5643">
                  <c:v>0.1405741125345</c:v>
                </c:pt>
                <c:pt idx="5644">
                  <c:v>0.1407423466444</c:v>
                </c:pt>
                <c:pt idx="5645">
                  <c:v>0.14081013202670001</c:v>
                </c:pt>
                <c:pt idx="5646">
                  <c:v>0.14095266163350001</c:v>
                </c:pt>
                <c:pt idx="5647">
                  <c:v>0.14105874299999999</c:v>
                </c:pt>
                <c:pt idx="5648">
                  <c:v>0.14115668833260001</c:v>
                </c:pt>
                <c:pt idx="5649">
                  <c:v>0.14134103059770001</c:v>
                </c:pt>
                <c:pt idx="5650">
                  <c:v>0.1413778960705</c:v>
                </c:pt>
                <c:pt idx="5651">
                  <c:v>0.1415414512157</c:v>
                </c:pt>
                <c:pt idx="5652">
                  <c:v>0.14156550168990001</c:v>
                </c:pt>
                <c:pt idx="5653">
                  <c:v>0.14171636104579999</c:v>
                </c:pt>
                <c:pt idx="5654">
                  <c:v>0.1417551785707</c:v>
                </c:pt>
                <c:pt idx="5655">
                  <c:v>0.14189259707929999</c:v>
                </c:pt>
                <c:pt idx="5656">
                  <c:v>0.14196467399599999</c:v>
                </c:pt>
                <c:pt idx="5657">
                  <c:v>0.14216011762620001</c:v>
                </c:pt>
                <c:pt idx="5658">
                  <c:v>0.14226467907429999</c:v>
                </c:pt>
                <c:pt idx="5659">
                  <c:v>0.14240442216400001</c:v>
                </c:pt>
                <c:pt idx="5660">
                  <c:v>0.14257857203480001</c:v>
                </c:pt>
                <c:pt idx="5661">
                  <c:v>0.14273533225060001</c:v>
                </c:pt>
                <c:pt idx="5662">
                  <c:v>0.1427980363369</c:v>
                </c:pt>
                <c:pt idx="5663">
                  <c:v>0.1429637670517</c:v>
                </c:pt>
                <c:pt idx="5664">
                  <c:v>0.14299815893170001</c:v>
                </c:pt>
                <c:pt idx="5665">
                  <c:v>0.1431911438704</c:v>
                </c:pt>
                <c:pt idx="5666">
                  <c:v>0.14340470731259999</c:v>
                </c:pt>
                <c:pt idx="5667">
                  <c:v>0.1435864716768</c:v>
                </c:pt>
                <c:pt idx="5668">
                  <c:v>0.14365963637830001</c:v>
                </c:pt>
                <c:pt idx="5669">
                  <c:v>0.14384235441679999</c:v>
                </c:pt>
                <c:pt idx="5670">
                  <c:v>0.14400164783</c:v>
                </c:pt>
                <c:pt idx="5671">
                  <c:v>0.14409309625630001</c:v>
                </c:pt>
                <c:pt idx="5672">
                  <c:v>0.1442185044289</c:v>
                </c:pt>
                <c:pt idx="5673">
                  <c:v>0.14442552626130001</c:v>
                </c:pt>
                <c:pt idx="5674">
                  <c:v>0.14462628960609999</c:v>
                </c:pt>
                <c:pt idx="5675">
                  <c:v>0.14472287893300001</c:v>
                </c:pt>
                <c:pt idx="5676">
                  <c:v>0.1448529213667</c:v>
                </c:pt>
                <c:pt idx="5677">
                  <c:v>0.14503423869609999</c:v>
                </c:pt>
                <c:pt idx="5678">
                  <c:v>0.14515890181060001</c:v>
                </c:pt>
                <c:pt idx="5679">
                  <c:v>0.14529727399350001</c:v>
                </c:pt>
                <c:pt idx="5680">
                  <c:v>0.14548532664780001</c:v>
                </c:pt>
                <c:pt idx="5681">
                  <c:v>0.1455746740103</c:v>
                </c:pt>
                <c:pt idx="5682">
                  <c:v>0.14570738375190001</c:v>
                </c:pt>
                <c:pt idx="5683">
                  <c:v>0.14575582742689999</c:v>
                </c:pt>
                <c:pt idx="5684">
                  <c:v>0.14591354131699999</c:v>
                </c:pt>
                <c:pt idx="5685">
                  <c:v>0.14604829251769999</c:v>
                </c:pt>
                <c:pt idx="5686">
                  <c:v>0.1461306959391</c:v>
                </c:pt>
                <c:pt idx="5687">
                  <c:v>0.14629426598549999</c:v>
                </c:pt>
                <c:pt idx="5688">
                  <c:v>0.14636421203610001</c:v>
                </c:pt>
                <c:pt idx="5689">
                  <c:v>0.14653247594829999</c:v>
                </c:pt>
                <c:pt idx="5690">
                  <c:v>0.1465645581484</c:v>
                </c:pt>
                <c:pt idx="5691">
                  <c:v>0.14672037959100001</c:v>
                </c:pt>
                <c:pt idx="5692">
                  <c:v>0.1467927843332</c:v>
                </c:pt>
                <c:pt idx="5693">
                  <c:v>0.14697447419170001</c:v>
                </c:pt>
                <c:pt idx="5694">
                  <c:v>0.1470923870802</c:v>
                </c:pt>
                <c:pt idx="5695">
                  <c:v>0.14717912673950001</c:v>
                </c:pt>
                <c:pt idx="5696">
                  <c:v>0.14727315306659999</c:v>
                </c:pt>
                <c:pt idx="5697">
                  <c:v>0.14740158617499999</c:v>
                </c:pt>
                <c:pt idx="5698">
                  <c:v>0.1475864499807</c:v>
                </c:pt>
                <c:pt idx="5699">
                  <c:v>0.1476586014032</c:v>
                </c:pt>
                <c:pt idx="5700">
                  <c:v>0.1477992236614</c:v>
                </c:pt>
                <c:pt idx="5701">
                  <c:v>0.14790326356889999</c:v>
                </c:pt>
                <c:pt idx="5702">
                  <c:v>0.1480216085911</c:v>
                </c:pt>
                <c:pt idx="5703">
                  <c:v>0.1481615751982</c:v>
                </c:pt>
                <c:pt idx="5704">
                  <c:v>0.14823080599310001</c:v>
                </c:pt>
                <c:pt idx="5705">
                  <c:v>0.14834307134149999</c:v>
                </c:pt>
                <c:pt idx="5706">
                  <c:v>0.1484255343676</c:v>
                </c:pt>
                <c:pt idx="5707">
                  <c:v>0.14847446978090001</c:v>
                </c:pt>
                <c:pt idx="5708">
                  <c:v>0.1486052274704</c:v>
                </c:pt>
                <c:pt idx="5709">
                  <c:v>0.1486631780863</c:v>
                </c:pt>
                <c:pt idx="5710">
                  <c:v>0.1488038599491</c:v>
                </c:pt>
                <c:pt idx="5711">
                  <c:v>0.14887684583659999</c:v>
                </c:pt>
                <c:pt idx="5712">
                  <c:v>0.1489333212376</c:v>
                </c:pt>
                <c:pt idx="5713">
                  <c:v>0.1490629464388</c:v>
                </c:pt>
                <c:pt idx="5714">
                  <c:v>0.14910629391669999</c:v>
                </c:pt>
                <c:pt idx="5715">
                  <c:v>0.14927141368390001</c:v>
                </c:pt>
                <c:pt idx="5716">
                  <c:v>0.14932969212530001</c:v>
                </c:pt>
                <c:pt idx="5717">
                  <c:v>0.1494720727205</c:v>
                </c:pt>
                <c:pt idx="5718">
                  <c:v>0.14954388141630001</c:v>
                </c:pt>
                <c:pt idx="5719">
                  <c:v>0.14960068464279999</c:v>
                </c:pt>
                <c:pt idx="5720">
                  <c:v>0.14973264932630001</c:v>
                </c:pt>
                <c:pt idx="5721">
                  <c:v>0.14977173507210001</c:v>
                </c:pt>
                <c:pt idx="5722">
                  <c:v>0.1498130112886</c:v>
                </c:pt>
                <c:pt idx="5723">
                  <c:v>0.14994373917580001</c:v>
                </c:pt>
                <c:pt idx="5724">
                  <c:v>0.15000960230829999</c:v>
                </c:pt>
                <c:pt idx="5725">
                  <c:v>0.15002985298630001</c:v>
                </c:pt>
                <c:pt idx="5726">
                  <c:v>0.15014331042769999</c:v>
                </c:pt>
                <c:pt idx="5727">
                  <c:v>0.15022502839570001</c:v>
                </c:pt>
                <c:pt idx="5728">
                  <c:v>0.15024878084660001</c:v>
                </c:pt>
                <c:pt idx="5729">
                  <c:v>0.15034027397630001</c:v>
                </c:pt>
                <c:pt idx="5730">
                  <c:v>0.15047109127040001</c:v>
                </c:pt>
                <c:pt idx="5731">
                  <c:v>0.1504990458488</c:v>
                </c:pt>
                <c:pt idx="5732">
                  <c:v>0.15062108635900001</c:v>
                </c:pt>
                <c:pt idx="5733">
                  <c:v>0.15071777999399999</c:v>
                </c:pt>
                <c:pt idx="5734">
                  <c:v>0.15081717073920001</c:v>
                </c:pt>
                <c:pt idx="5735">
                  <c:v>0.15094257891179999</c:v>
                </c:pt>
                <c:pt idx="5736">
                  <c:v>0.1509616523981</c:v>
                </c:pt>
                <c:pt idx="5737">
                  <c:v>0.15112957358359999</c:v>
                </c:pt>
                <c:pt idx="5738">
                  <c:v>0.15116858482359999</c:v>
                </c:pt>
                <c:pt idx="5739">
                  <c:v>0.15125702321529999</c:v>
                </c:pt>
                <c:pt idx="5740">
                  <c:v>0.1513746380806</c:v>
                </c:pt>
                <c:pt idx="5741">
                  <c:v>0.15139040350909999</c:v>
                </c:pt>
                <c:pt idx="5742">
                  <c:v>0.1515066623688</c:v>
                </c:pt>
                <c:pt idx="5743">
                  <c:v>0.1516111791134</c:v>
                </c:pt>
                <c:pt idx="5744">
                  <c:v>0.15163020789619999</c:v>
                </c:pt>
                <c:pt idx="5745">
                  <c:v>0.15171065926550001</c:v>
                </c:pt>
                <c:pt idx="5746">
                  <c:v>0.15184113383289999</c:v>
                </c:pt>
                <c:pt idx="5747">
                  <c:v>0.15187017619609999</c:v>
                </c:pt>
                <c:pt idx="5748">
                  <c:v>0.1519709676504</c:v>
                </c:pt>
                <c:pt idx="5749">
                  <c:v>0.1520830839872</c:v>
                </c:pt>
                <c:pt idx="5750">
                  <c:v>0.1521036177874</c:v>
                </c:pt>
                <c:pt idx="5751">
                  <c:v>0.15217222273350001</c:v>
                </c:pt>
                <c:pt idx="5752">
                  <c:v>0.15230302512650001</c:v>
                </c:pt>
                <c:pt idx="5753">
                  <c:v>0.1523583680391</c:v>
                </c:pt>
                <c:pt idx="5754">
                  <c:v>0.1524003297091</c:v>
                </c:pt>
                <c:pt idx="5755">
                  <c:v>0.15253232419490001</c:v>
                </c:pt>
                <c:pt idx="5756">
                  <c:v>0.15261667966840001</c:v>
                </c:pt>
                <c:pt idx="5757">
                  <c:v>0.15268109738829999</c:v>
                </c:pt>
                <c:pt idx="5758">
                  <c:v>0.15280294418330001</c:v>
                </c:pt>
                <c:pt idx="5759">
                  <c:v>0.15286828577520001</c:v>
                </c:pt>
                <c:pt idx="5760">
                  <c:v>0.1529923975468</c:v>
                </c:pt>
                <c:pt idx="5761">
                  <c:v>0.1530907005072</c:v>
                </c:pt>
                <c:pt idx="5762">
                  <c:v>0.1531061828136</c:v>
                </c:pt>
                <c:pt idx="5763">
                  <c:v>0.15319365262990001</c:v>
                </c:pt>
                <c:pt idx="5764">
                  <c:v>0.15331098437310001</c:v>
                </c:pt>
                <c:pt idx="5765">
                  <c:v>0.1533346027136</c:v>
                </c:pt>
                <c:pt idx="5766">
                  <c:v>0.1534410268068</c:v>
                </c:pt>
                <c:pt idx="5767">
                  <c:v>0.1535405218601</c:v>
                </c:pt>
                <c:pt idx="5768">
                  <c:v>0.15357516705989999</c:v>
                </c:pt>
                <c:pt idx="5769">
                  <c:v>0.1536981761456</c:v>
                </c:pt>
                <c:pt idx="5770">
                  <c:v>0.15377888083460001</c:v>
                </c:pt>
                <c:pt idx="5771">
                  <c:v>0.1538303345442</c:v>
                </c:pt>
                <c:pt idx="5772">
                  <c:v>0.15399412810800001</c:v>
                </c:pt>
                <c:pt idx="5773">
                  <c:v>0.15402635931969999</c:v>
                </c:pt>
                <c:pt idx="5774">
                  <c:v>0.15419922769069999</c:v>
                </c:pt>
                <c:pt idx="5775">
                  <c:v>0.15424670279030001</c:v>
                </c:pt>
                <c:pt idx="5776">
                  <c:v>0.15440897643570001</c:v>
                </c:pt>
                <c:pt idx="5777">
                  <c:v>0.15445965528489999</c:v>
                </c:pt>
                <c:pt idx="5778">
                  <c:v>0.1545470505953</c:v>
                </c:pt>
                <c:pt idx="5779">
                  <c:v>0.15464441478249999</c:v>
                </c:pt>
                <c:pt idx="5780">
                  <c:v>0.15466555953030001</c:v>
                </c:pt>
                <c:pt idx="5781">
                  <c:v>0.15473230183119999</c:v>
                </c:pt>
                <c:pt idx="5782">
                  <c:v>0.15484312176699999</c:v>
                </c:pt>
                <c:pt idx="5783">
                  <c:v>0.1548752784729</c:v>
                </c:pt>
                <c:pt idx="5784">
                  <c:v>0.15499033033849999</c:v>
                </c:pt>
                <c:pt idx="5785">
                  <c:v>0.1550886929035</c:v>
                </c:pt>
                <c:pt idx="5786">
                  <c:v>0.15513099730009999</c:v>
                </c:pt>
                <c:pt idx="5787">
                  <c:v>0.1552579551935</c:v>
                </c:pt>
                <c:pt idx="5788">
                  <c:v>0.15530025959009999</c:v>
                </c:pt>
                <c:pt idx="5789">
                  <c:v>0.15531954169270001</c:v>
                </c:pt>
                <c:pt idx="5790">
                  <c:v>0.1554825007915</c:v>
                </c:pt>
                <c:pt idx="5791">
                  <c:v>0.15550543367860001</c:v>
                </c:pt>
                <c:pt idx="5792">
                  <c:v>0.15555725991729999</c:v>
                </c:pt>
                <c:pt idx="5793">
                  <c:v>0.15571126341819999</c:v>
                </c:pt>
                <c:pt idx="5794">
                  <c:v>0.15572939813139999</c:v>
                </c:pt>
                <c:pt idx="5795">
                  <c:v>0.15587261319160001</c:v>
                </c:pt>
                <c:pt idx="5796">
                  <c:v>0.15592843294139999</c:v>
                </c:pt>
                <c:pt idx="5797">
                  <c:v>0.15595173835750001</c:v>
                </c:pt>
                <c:pt idx="5798">
                  <c:v>0.15611456334589999</c:v>
                </c:pt>
                <c:pt idx="5799">
                  <c:v>0.15614601969719999</c:v>
                </c:pt>
                <c:pt idx="5800">
                  <c:v>0.15629290044310001</c:v>
                </c:pt>
                <c:pt idx="5801">
                  <c:v>0.15632763504979999</c:v>
                </c:pt>
                <c:pt idx="5802">
                  <c:v>0.15641085803509999</c:v>
                </c:pt>
                <c:pt idx="5803">
                  <c:v>0.15653415024280001</c:v>
                </c:pt>
                <c:pt idx="5804">
                  <c:v>0.15659916400910001</c:v>
                </c:pt>
                <c:pt idx="5805">
                  <c:v>0.15672875940799999</c:v>
                </c:pt>
                <c:pt idx="5806">
                  <c:v>0.156784504652</c:v>
                </c:pt>
                <c:pt idx="5807">
                  <c:v>0.1569314599037</c:v>
                </c:pt>
                <c:pt idx="5808">
                  <c:v>0.15698480606080001</c:v>
                </c:pt>
                <c:pt idx="5809">
                  <c:v>0.1571143716574</c:v>
                </c:pt>
                <c:pt idx="5810">
                  <c:v>0.1571579575539</c:v>
                </c:pt>
                <c:pt idx="5811">
                  <c:v>0.15724490582940001</c:v>
                </c:pt>
                <c:pt idx="5812">
                  <c:v>0.15735708177089999</c:v>
                </c:pt>
                <c:pt idx="5813">
                  <c:v>0.15750902891160001</c:v>
                </c:pt>
                <c:pt idx="5814">
                  <c:v>0.1575753539801</c:v>
                </c:pt>
                <c:pt idx="5815">
                  <c:v>0.15763817727570001</c:v>
                </c:pt>
                <c:pt idx="5816">
                  <c:v>0.15775676071639999</c:v>
                </c:pt>
                <c:pt idx="5817">
                  <c:v>0.15782955288889999</c:v>
                </c:pt>
                <c:pt idx="5818">
                  <c:v>0.15795323252679999</c:v>
                </c:pt>
                <c:pt idx="5819">
                  <c:v>0.15802305936809999</c:v>
                </c:pt>
                <c:pt idx="5820">
                  <c:v>0.1581650823355</c:v>
                </c:pt>
                <c:pt idx="5821">
                  <c:v>0.15828478336330001</c:v>
                </c:pt>
                <c:pt idx="5822">
                  <c:v>0.15837129950520001</c:v>
                </c:pt>
                <c:pt idx="5823">
                  <c:v>0.1584804058075</c:v>
                </c:pt>
                <c:pt idx="5824">
                  <c:v>0.15857595205309999</c:v>
                </c:pt>
                <c:pt idx="5825">
                  <c:v>0.15866695344449999</c:v>
                </c:pt>
                <c:pt idx="5826">
                  <c:v>0.15876705944540001</c:v>
                </c:pt>
                <c:pt idx="5827">
                  <c:v>0.15884916484360001</c:v>
                </c:pt>
                <c:pt idx="5828">
                  <c:v>0.1589880436659</c:v>
                </c:pt>
                <c:pt idx="5829">
                  <c:v>0.15911737084390001</c:v>
                </c:pt>
                <c:pt idx="5830">
                  <c:v>0.159202709794</c:v>
                </c:pt>
                <c:pt idx="5831">
                  <c:v>0.15930695831780001</c:v>
                </c:pt>
                <c:pt idx="5832">
                  <c:v>0.15939961373809999</c:v>
                </c:pt>
                <c:pt idx="5833">
                  <c:v>0.15949513018129999</c:v>
                </c:pt>
                <c:pt idx="5834">
                  <c:v>0.15960028767590001</c:v>
                </c:pt>
                <c:pt idx="5835">
                  <c:v>0.15969409048559999</c:v>
                </c:pt>
                <c:pt idx="5836">
                  <c:v>0.15980122983459999</c:v>
                </c:pt>
                <c:pt idx="5837">
                  <c:v>0.15987876057620001</c:v>
                </c:pt>
                <c:pt idx="5838">
                  <c:v>0.15999297797680001</c:v>
                </c:pt>
                <c:pt idx="5839">
                  <c:v>0.1600767970085</c:v>
                </c:pt>
                <c:pt idx="5840">
                  <c:v>0.1602015942335</c:v>
                </c:pt>
                <c:pt idx="5841">
                  <c:v>0.16028179228309999</c:v>
                </c:pt>
                <c:pt idx="5842">
                  <c:v>0.1603944450617</c:v>
                </c:pt>
                <c:pt idx="5843">
                  <c:v>0.16046786308290001</c:v>
                </c:pt>
                <c:pt idx="5844">
                  <c:v>0.1605888307095</c:v>
                </c:pt>
                <c:pt idx="5845">
                  <c:v>0.1606215834618</c:v>
                </c:pt>
                <c:pt idx="5846">
                  <c:v>0.1607453376055</c:v>
                </c:pt>
                <c:pt idx="5847">
                  <c:v>0.16080829501150001</c:v>
                </c:pt>
                <c:pt idx="5848">
                  <c:v>0.1608398705721</c:v>
                </c:pt>
                <c:pt idx="5849">
                  <c:v>0.1609559208155</c:v>
                </c:pt>
                <c:pt idx="5850">
                  <c:v>0.1610309630632</c:v>
                </c:pt>
                <c:pt idx="5851">
                  <c:v>0.1610556095839</c:v>
                </c:pt>
                <c:pt idx="5852">
                  <c:v>0.1611604839563</c:v>
                </c:pt>
                <c:pt idx="5853">
                  <c:v>0.16124078631399999</c:v>
                </c:pt>
                <c:pt idx="5854">
                  <c:v>0.16126736998560001</c:v>
                </c:pt>
                <c:pt idx="5855">
                  <c:v>0.16136132180689999</c:v>
                </c:pt>
                <c:pt idx="5856">
                  <c:v>0.16145314276219999</c:v>
                </c:pt>
                <c:pt idx="5857">
                  <c:v>0.16148404777049999</c:v>
                </c:pt>
                <c:pt idx="5858">
                  <c:v>0.16157321631909999</c:v>
                </c:pt>
                <c:pt idx="5859">
                  <c:v>0.1616790294647</c:v>
                </c:pt>
                <c:pt idx="5860">
                  <c:v>0.1616994291544</c:v>
                </c:pt>
                <c:pt idx="5861">
                  <c:v>0.1618366539478</c:v>
                </c:pt>
                <c:pt idx="5862">
                  <c:v>0.16189728677269999</c:v>
                </c:pt>
                <c:pt idx="5863">
                  <c:v>0.1619608104229</c:v>
                </c:pt>
                <c:pt idx="5864">
                  <c:v>0.16208645701409999</c:v>
                </c:pt>
                <c:pt idx="5865">
                  <c:v>0.16211357712749999</c:v>
                </c:pt>
                <c:pt idx="5866">
                  <c:v>0.16221897304060001</c:v>
                </c:pt>
                <c:pt idx="5867">
                  <c:v>0.1623169034719</c:v>
                </c:pt>
                <c:pt idx="5868">
                  <c:v>0.16233985126020001</c:v>
                </c:pt>
                <c:pt idx="5869">
                  <c:v>0.16248251497749999</c:v>
                </c:pt>
                <c:pt idx="5870">
                  <c:v>0.1625360995531</c:v>
                </c:pt>
                <c:pt idx="5871">
                  <c:v>0.16255466639999999</c:v>
                </c:pt>
                <c:pt idx="5872">
                  <c:v>0.16272066533570001</c:v>
                </c:pt>
                <c:pt idx="5873">
                  <c:v>0.16275301575660001</c:v>
                </c:pt>
                <c:pt idx="5874">
                  <c:v>0.16279624402519999</c:v>
                </c:pt>
                <c:pt idx="5875">
                  <c:v>0.1629828959703</c:v>
                </c:pt>
                <c:pt idx="5876">
                  <c:v>0.16305796802040001</c:v>
                </c:pt>
                <c:pt idx="5877">
                  <c:v>0.1631965190172</c:v>
                </c:pt>
                <c:pt idx="5878">
                  <c:v>0.16324377059940001</c:v>
                </c:pt>
                <c:pt idx="5879">
                  <c:v>0.16340200603009999</c:v>
                </c:pt>
                <c:pt idx="5880">
                  <c:v>0.1634314507246</c:v>
                </c:pt>
                <c:pt idx="5881">
                  <c:v>0.1636014133692</c:v>
                </c:pt>
                <c:pt idx="5882">
                  <c:v>0.16362793743609999</c:v>
                </c:pt>
                <c:pt idx="5883">
                  <c:v>0.16373059153559999</c:v>
                </c:pt>
                <c:pt idx="5884">
                  <c:v>0.1638413071632</c:v>
                </c:pt>
                <c:pt idx="5885">
                  <c:v>0.16391284763809999</c:v>
                </c:pt>
                <c:pt idx="5886">
                  <c:v>0.16404689848420001</c:v>
                </c:pt>
                <c:pt idx="5887">
                  <c:v>0.16409175097939999</c:v>
                </c:pt>
                <c:pt idx="5888">
                  <c:v>0.16424055397510001</c:v>
                </c:pt>
                <c:pt idx="5889">
                  <c:v>0.1642772704363</c:v>
                </c:pt>
                <c:pt idx="5890">
                  <c:v>0.1644483655691</c:v>
                </c:pt>
                <c:pt idx="5891">
                  <c:v>0.16452601552009999</c:v>
                </c:pt>
                <c:pt idx="5892">
                  <c:v>0.1646418571472</c:v>
                </c:pt>
                <c:pt idx="5893">
                  <c:v>0.16467672586439999</c:v>
                </c:pt>
                <c:pt idx="5894">
                  <c:v>0.16478636860849999</c:v>
                </c:pt>
                <c:pt idx="5895">
                  <c:v>0.1648682653904</c:v>
                </c:pt>
                <c:pt idx="5896">
                  <c:v>0.16491214931010001</c:v>
                </c:pt>
                <c:pt idx="5897">
                  <c:v>0.1650628149509</c:v>
                </c:pt>
                <c:pt idx="5898">
                  <c:v>0.16511054337020001</c:v>
                </c:pt>
                <c:pt idx="5899">
                  <c:v>0.1652695536613</c:v>
                </c:pt>
                <c:pt idx="5900">
                  <c:v>0.16530606150630001</c:v>
                </c:pt>
                <c:pt idx="5901">
                  <c:v>0.1654709279537</c:v>
                </c:pt>
                <c:pt idx="5902">
                  <c:v>0.1655065566301</c:v>
                </c:pt>
                <c:pt idx="5903">
                  <c:v>0.1656637787819</c:v>
                </c:pt>
                <c:pt idx="5904">
                  <c:v>0.1656964570284</c:v>
                </c:pt>
                <c:pt idx="5905">
                  <c:v>0.1658457219601</c:v>
                </c:pt>
                <c:pt idx="5906">
                  <c:v>0.16591604053969999</c:v>
                </c:pt>
                <c:pt idx="5907">
                  <c:v>0.16608636081219999</c:v>
                </c:pt>
                <c:pt idx="5908">
                  <c:v>0.1661622673273</c:v>
                </c:pt>
                <c:pt idx="5909">
                  <c:v>0.1662746220827</c:v>
                </c:pt>
                <c:pt idx="5910">
                  <c:v>0.16633796691889999</c:v>
                </c:pt>
                <c:pt idx="5911">
                  <c:v>0.16646486520770001</c:v>
                </c:pt>
                <c:pt idx="5912">
                  <c:v>0.16651976108550001</c:v>
                </c:pt>
                <c:pt idx="5913">
                  <c:v>0.1666693240404</c:v>
                </c:pt>
                <c:pt idx="5914">
                  <c:v>0.16676862537859999</c:v>
                </c:pt>
                <c:pt idx="5915">
                  <c:v>0.16689625382420001</c:v>
                </c:pt>
                <c:pt idx="5916">
                  <c:v>0.16707512736319999</c:v>
                </c:pt>
                <c:pt idx="5917">
                  <c:v>0.1671848744154</c:v>
                </c:pt>
                <c:pt idx="5918">
                  <c:v>0.16727618873120001</c:v>
                </c:pt>
                <c:pt idx="5919">
                  <c:v>0.16742949187760001</c:v>
                </c:pt>
                <c:pt idx="5920">
                  <c:v>0.16748443245889999</c:v>
                </c:pt>
                <c:pt idx="5921">
                  <c:v>0.1676635295153</c:v>
                </c:pt>
                <c:pt idx="5922">
                  <c:v>0.16772632300849999</c:v>
                </c:pt>
                <c:pt idx="5923">
                  <c:v>0.16788779199119999</c:v>
                </c:pt>
                <c:pt idx="5924">
                  <c:v>0.16803498566149999</c:v>
                </c:pt>
                <c:pt idx="5925">
                  <c:v>0.168109536171</c:v>
                </c:pt>
                <c:pt idx="5926">
                  <c:v>0.16828386485579999</c:v>
                </c:pt>
                <c:pt idx="5927">
                  <c:v>0.168403416872</c:v>
                </c:pt>
                <c:pt idx="5928">
                  <c:v>0.1685042232275</c:v>
                </c:pt>
                <c:pt idx="5929">
                  <c:v>0.16869272291660001</c:v>
                </c:pt>
                <c:pt idx="5930">
                  <c:v>0.1688420921564</c:v>
                </c:pt>
                <c:pt idx="5931">
                  <c:v>0.1689113676548</c:v>
                </c:pt>
                <c:pt idx="5932">
                  <c:v>0.16907751560209999</c:v>
                </c:pt>
                <c:pt idx="5933">
                  <c:v>0.16913124918940001</c:v>
                </c:pt>
                <c:pt idx="5934">
                  <c:v>0.16930314898490001</c:v>
                </c:pt>
                <c:pt idx="5935">
                  <c:v>0.1694339066744</c:v>
                </c:pt>
                <c:pt idx="5936">
                  <c:v>0.1695014089346</c:v>
                </c:pt>
                <c:pt idx="5937">
                  <c:v>0.16965964436530001</c:v>
                </c:pt>
                <c:pt idx="5938">
                  <c:v>0.16976791620250001</c:v>
                </c:pt>
                <c:pt idx="5939">
                  <c:v>0.169894978404</c:v>
                </c:pt>
                <c:pt idx="5940">
                  <c:v>0.17009288072590001</c:v>
                </c:pt>
                <c:pt idx="5941">
                  <c:v>0.17024689912800001</c:v>
                </c:pt>
                <c:pt idx="5942">
                  <c:v>0.17035105824470001</c:v>
                </c:pt>
                <c:pt idx="5943">
                  <c:v>0.1705038100481</c:v>
                </c:pt>
                <c:pt idx="5944">
                  <c:v>0.17070093750949999</c:v>
                </c:pt>
                <c:pt idx="5945">
                  <c:v>0.17077359557149999</c:v>
                </c:pt>
                <c:pt idx="5946">
                  <c:v>0.170913040638</c:v>
                </c:pt>
                <c:pt idx="5947">
                  <c:v>0.1711137592793</c:v>
                </c:pt>
                <c:pt idx="5948">
                  <c:v>0.1713385730982</c:v>
                </c:pt>
                <c:pt idx="5949">
                  <c:v>0.17150160670280001</c:v>
                </c:pt>
                <c:pt idx="5950">
                  <c:v>0.17153987288479999</c:v>
                </c:pt>
                <c:pt idx="5951">
                  <c:v>0.17175339162350001</c:v>
                </c:pt>
                <c:pt idx="5952">
                  <c:v>0.17194534838200001</c:v>
                </c:pt>
                <c:pt idx="5953">
                  <c:v>0.1721021234989</c:v>
                </c:pt>
                <c:pt idx="5954">
                  <c:v>0.17216317355630001</c:v>
                </c:pt>
                <c:pt idx="5955">
                  <c:v>0.17233265936370001</c:v>
                </c:pt>
                <c:pt idx="5956">
                  <c:v>0.17252688109870001</c:v>
                </c:pt>
                <c:pt idx="5957">
                  <c:v>0.17267565429209999</c:v>
                </c:pt>
                <c:pt idx="5958">
                  <c:v>0.17286558449270001</c:v>
                </c:pt>
                <c:pt idx="5959">
                  <c:v>0.1729460209608</c:v>
                </c:pt>
                <c:pt idx="5960">
                  <c:v>0.17312006652360001</c:v>
                </c:pt>
                <c:pt idx="5961">
                  <c:v>0.17331451177599999</c:v>
                </c:pt>
                <c:pt idx="5962">
                  <c:v>0.17350201308730001</c:v>
                </c:pt>
                <c:pt idx="5963">
                  <c:v>0.17360648512839999</c:v>
                </c:pt>
                <c:pt idx="5964">
                  <c:v>0.17379584908490001</c:v>
                </c:pt>
                <c:pt idx="5965">
                  <c:v>0.17398200929159999</c:v>
                </c:pt>
                <c:pt idx="5966">
                  <c:v>0.17411141097550001</c:v>
                </c:pt>
                <c:pt idx="5967">
                  <c:v>0.1742469668388</c:v>
                </c:pt>
                <c:pt idx="5968">
                  <c:v>0.17433963716029999</c:v>
                </c:pt>
                <c:pt idx="5969">
                  <c:v>0.17467720806600001</c:v>
                </c:pt>
                <c:pt idx="5970">
                  <c:v>0.17485554516320001</c:v>
                </c:pt>
                <c:pt idx="5971">
                  <c:v>0.17491337656969999</c:v>
                </c:pt>
                <c:pt idx="5972">
                  <c:v>0.17508934438230001</c:v>
                </c:pt>
                <c:pt idx="5973">
                  <c:v>0.17522552609440001</c:v>
                </c:pt>
                <c:pt idx="5974">
                  <c:v>0.17533451318740001</c:v>
                </c:pt>
                <c:pt idx="5975">
                  <c:v>0.17552500963209999</c:v>
                </c:pt>
                <c:pt idx="5976">
                  <c:v>0.17572678625579999</c:v>
                </c:pt>
                <c:pt idx="5977">
                  <c:v>0.17592543363570001</c:v>
                </c:pt>
                <c:pt idx="5978">
                  <c:v>0.17612911760809999</c:v>
                </c:pt>
                <c:pt idx="5979">
                  <c:v>0.1763278692961</c:v>
                </c:pt>
                <c:pt idx="5980">
                  <c:v>0.176529482007</c:v>
                </c:pt>
                <c:pt idx="5981">
                  <c:v>0.17672793567180001</c:v>
                </c:pt>
                <c:pt idx="5982">
                  <c:v>0.1770094931126</c:v>
                </c:pt>
                <c:pt idx="5983">
                  <c:v>0.17731790244580001</c:v>
                </c:pt>
                <c:pt idx="5984">
                  <c:v>0.1775212287903</c:v>
                </c:pt>
                <c:pt idx="5985">
                  <c:v>0.1776854991913</c:v>
                </c:pt>
                <c:pt idx="5986">
                  <c:v>0.17788168787959999</c:v>
                </c:pt>
                <c:pt idx="5987">
                  <c:v>0.1781537979841</c:v>
                </c:pt>
                <c:pt idx="5988">
                  <c:v>0.17842359840870001</c:v>
                </c:pt>
                <c:pt idx="5989">
                  <c:v>0.17866572737690001</c:v>
                </c:pt>
                <c:pt idx="5990">
                  <c:v>0.17881259322170001</c:v>
                </c:pt>
                <c:pt idx="5991">
                  <c:v>0.1789381504059</c:v>
                </c:pt>
                <c:pt idx="5992">
                  <c:v>0.17909651994709999</c:v>
                </c:pt>
                <c:pt idx="5993">
                  <c:v>0.17926105856899999</c:v>
                </c:pt>
                <c:pt idx="5994">
                  <c:v>0.1794587671757</c:v>
                </c:pt>
                <c:pt idx="5995">
                  <c:v>0.1795898973942</c:v>
                </c:pt>
                <c:pt idx="5996">
                  <c:v>0.17972584068780001</c:v>
                </c:pt>
                <c:pt idx="5997">
                  <c:v>0.17979894578460001</c:v>
                </c:pt>
                <c:pt idx="5998">
                  <c:v>0.1799602210522</c:v>
                </c:pt>
                <c:pt idx="5999">
                  <c:v>0.18015544116500001</c:v>
                </c:pt>
                <c:pt idx="6000">
                  <c:v>0.18036225438119999</c:v>
                </c:pt>
                <c:pt idx="6001">
                  <c:v>0.18048632144929999</c:v>
                </c:pt>
                <c:pt idx="6002">
                  <c:v>0.18059693276880001</c:v>
                </c:pt>
                <c:pt idx="6003">
                  <c:v>0.1807769834995</c:v>
                </c:pt>
                <c:pt idx="6004">
                  <c:v>0.18099491298199999</c:v>
                </c:pt>
                <c:pt idx="6005">
                  <c:v>0.1812149435282</c:v>
                </c:pt>
                <c:pt idx="6006">
                  <c:v>0.18140436708929999</c:v>
                </c:pt>
                <c:pt idx="6007">
                  <c:v>0.18145051598549999</c:v>
                </c:pt>
                <c:pt idx="6008">
                  <c:v>0.18163745105269999</c:v>
                </c:pt>
                <c:pt idx="6009">
                  <c:v>0.1817844361067</c:v>
                </c:pt>
                <c:pt idx="6010">
                  <c:v>0.18207058310509999</c:v>
                </c:pt>
                <c:pt idx="6011">
                  <c:v>0.18222035467620001</c:v>
                </c:pt>
                <c:pt idx="6012">
                  <c:v>0.18228791654109999</c:v>
                </c:pt>
                <c:pt idx="6013">
                  <c:v>0.18248279392719999</c:v>
                </c:pt>
                <c:pt idx="6014">
                  <c:v>0.18266682326790001</c:v>
                </c:pt>
                <c:pt idx="6015">
                  <c:v>0.18285501003269999</c:v>
                </c:pt>
                <c:pt idx="6016">
                  <c:v>0.1830362081528</c:v>
                </c:pt>
                <c:pt idx="6017">
                  <c:v>0.18311131000520001</c:v>
                </c:pt>
                <c:pt idx="6018">
                  <c:v>0.18327870965000001</c:v>
                </c:pt>
                <c:pt idx="6019">
                  <c:v>0.18349626660349999</c:v>
                </c:pt>
                <c:pt idx="6020">
                  <c:v>0.1836783289909</c:v>
                </c:pt>
                <c:pt idx="6021">
                  <c:v>0.1838102638721</c:v>
                </c:pt>
                <c:pt idx="6022">
                  <c:v>0.18389827013019999</c:v>
                </c:pt>
                <c:pt idx="6023">
                  <c:v>0.18407595157619999</c:v>
                </c:pt>
                <c:pt idx="6024">
                  <c:v>0.1842746436596</c:v>
                </c:pt>
                <c:pt idx="6025">
                  <c:v>0.1844692826271</c:v>
                </c:pt>
                <c:pt idx="6026">
                  <c:v>0.18466129899020001</c:v>
                </c:pt>
                <c:pt idx="6027">
                  <c:v>0.1848913282156</c:v>
                </c:pt>
                <c:pt idx="6028">
                  <c:v>0.1852029711008</c:v>
                </c:pt>
                <c:pt idx="6029">
                  <c:v>0.18532854318620001</c:v>
                </c:pt>
                <c:pt idx="6030">
                  <c:v>0.1854883730412</c:v>
                </c:pt>
                <c:pt idx="6031">
                  <c:v>0.18583077192309999</c:v>
                </c:pt>
                <c:pt idx="6032">
                  <c:v>0.18601697683330001</c:v>
                </c:pt>
                <c:pt idx="6033">
                  <c:v>0.1861904412508</c:v>
                </c:pt>
                <c:pt idx="6034">
                  <c:v>0.1865187734365</c:v>
                </c:pt>
                <c:pt idx="6035">
                  <c:v>0.18669413030150001</c:v>
                </c:pt>
                <c:pt idx="6036">
                  <c:v>0.1867546588182</c:v>
                </c:pt>
                <c:pt idx="6037">
                  <c:v>0.18695780634879999</c:v>
                </c:pt>
                <c:pt idx="6038">
                  <c:v>0.1871979236603</c:v>
                </c:pt>
                <c:pt idx="6039">
                  <c:v>0.18738646805289999</c:v>
                </c:pt>
                <c:pt idx="6040">
                  <c:v>0.18757492303850001</c:v>
                </c:pt>
                <c:pt idx="6041">
                  <c:v>0.18775710463520001</c:v>
                </c:pt>
                <c:pt idx="6042">
                  <c:v>0.1879543364048</c:v>
                </c:pt>
                <c:pt idx="6043">
                  <c:v>0.18818269670009999</c:v>
                </c:pt>
                <c:pt idx="6044">
                  <c:v>0.18841084837909999</c:v>
                </c:pt>
                <c:pt idx="6045">
                  <c:v>0.18860110640530001</c:v>
                </c:pt>
                <c:pt idx="6046">
                  <c:v>0.18877172470090001</c:v>
                </c:pt>
                <c:pt idx="6047">
                  <c:v>0.18904913961889999</c:v>
                </c:pt>
                <c:pt idx="6048">
                  <c:v>0.18925532698629999</c:v>
                </c:pt>
                <c:pt idx="6049">
                  <c:v>0.18945477902890001</c:v>
                </c:pt>
                <c:pt idx="6050">
                  <c:v>0.189638197422</c:v>
                </c:pt>
                <c:pt idx="6051">
                  <c:v>0.189850538969</c:v>
                </c:pt>
                <c:pt idx="6052">
                  <c:v>0.1900705397129</c:v>
                </c:pt>
                <c:pt idx="6053">
                  <c:v>0.1903149932623</c:v>
                </c:pt>
                <c:pt idx="6054">
                  <c:v>0.19066305458550001</c:v>
                </c:pt>
                <c:pt idx="6055">
                  <c:v>0.1908498257399</c:v>
                </c:pt>
                <c:pt idx="6056">
                  <c:v>0.19096255302430001</c:v>
                </c:pt>
                <c:pt idx="6057">
                  <c:v>0.19125661253930001</c:v>
                </c:pt>
                <c:pt idx="6058">
                  <c:v>0.1914269626141</c:v>
                </c:pt>
                <c:pt idx="6059">
                  <c:v>0.19155600667</c:v>
                </c:pt>
                <c:pt idx="6060">
                  <c:v>0.1916831433773</c:v>
                </c:pt>
                <c:pt idx="6061">
                  <c:v>0.19187259674070001</c:v>
                </c:pt>
                <c:pt idx="6062">
                  <c:v>0.19201448559760001</c:v>
                </c:pt>
                <c:pt idx="6063">
                  <c:v>0.1922473460436</c:v>
                </c:pt>
                <c:pt idx="6064">
                  <c:v>0.1923961490393</c:v>
                </c:pt>
                <c:pt idx="6065">
                  <c:v>0.19249273836610001</c:v>
                </c:pt>
                <c:pt idx="6066">
                  <c:v>0.1927704364061</c:v>
                </c:pt>
                <c:pt idx="6067">
                  <c:v>0.19290082156659999</c:v>
                </c:pt>
                <c:pt idx="6068">
                  <c:v>0.19310250878329999</c:v>
                </c:pt>
                <c:pt idx="6069">
                  <c:v>0.19329991936679999</c:v>
                </c:pt>
                <c:pt idx="6070">
                  <c:v>0.1936817616224</c:v>
                </c:pt>
                <c:pt idx="6071">
                  <c:v>0.19387339055540001</c:v>
                </c:pt>
                <c:pt idx="6072">
                  <c:v>0.19408406317230001</c:v>
                </c:pt>
                <c:pt idx="6073">
                  <c:v>0.19427666068079999</c:v>
                </c:pt>
                <c:pt idx="6074">
                  <c:v>0.19463717937469999</c:v>
                </c:pt>
                <c:pt idx="6075">
                  <c:v>0.19476307928559999</c:v>
                </c:pt>
                <c:pt idx="6076">
                  <c:v>0.195116341114</c:v>
                </c:pt>
                <c:pt idx="6077">
                  <c:v>0.1953240483999</c:v>
                </c:pt>
                <c:pt idx="6078">
                  <c:v>0.19553387165069999</c:v>
                </c:pt>
                <c:pt idx="6079">
                  <c:v>0.1958468556404</c:v>
                </c:pt>
                <c:pt idx="6080">
                  <c:v>0.19612438976759999</c:v>
                </c:pt>
                <c:pt idx="6081">
                  <c:v>0.19625139236450001</c:v>
                </c:pt>
                <c:pt idx="6082">
                  <c:v>0.1965074539185</c:v>
                </c:pt>
                <c:pt idx="6083">
                  <c:v>0.1967798322439</c:v>
                </c:pt>
                <c:pt idx="6084">
                  <c:v>0.19695772230629999</c:v>
                </c:pt>
                <c:pt idx="6085">
                  <c:v>0.19715115427970001</c:v>
                </c:pt>
                <c:pt idx="6086">
                  <c:v>0.19742690026759999</c:v>
                </c:pt>
                <c:pt idx="6087">
                  <c:v>0.19762130081650001</c:v>
                </c:pt>
                <c:pt idx="6088">
                  <c:v>0.1978120058775</c:v>
                </c:pt>
                <c:pt idx="6089">
                  <c:v>0.19809791445729999</c:v>
                </c:pt>
                <c:pt idx="6090">
                  <c:v>0.19846108555790001</c:v>
                </c:pt>
                <c:pt idx="6091">
                  <c:v>0.19866479933260001</c:v>
                </c:pt>
                <c:pt idx="6092">
                  <c:v>0.19886590540410001</c:v>
                </c:pt>
                <c:pt idx="6093">
                  <c:v>0.19896423816680001</c:v>
                </c:pt>
                <c:pt idx="6094">
                  <c:v>0.19910603761670001</c:v>
                </c:pt>
                <c:pt idx="6095">
                  <c:v>0.1992987692356</c:v>
                </c:pt>
                <c:pt idx="6096">
                  <c:v>0.19963644444940001</c:v>
                </c:pt>
                <c:pt idx="6097">
                  <c:v>0.19977077841759999</c:v>
                </c:pt>
                <c:pt idx="6098">
                  <c:v>0.19992238283159999</c:v>
                </c:pt>
                <c:pt idx="6099">
                  <c:v>0.20003949105739999</c:v>
                </c:pt>
                <c:pt idx="6100">
                  <c:v>0.20014505088330001</c:v>
                </c:pt>
                <c:pt idx="6101">
                  <c:v>0.2003491669893</c:v>
                </c:pt>
                <c:pt idx="6102">
                  <c:v>0.20053321123119999</c:v>
                </c:pt>
                <c:pt idx="6103">
                  <c:v>0.20066647231580001</c:v>
                </c:pt>
                <c:pt idx="6104">
                  <c:v>0.2007902562618</c:v>
                </c:pt>
                <c:pt idx="6105">
                  <c:v>0.20095580816270001</c:v>
                </c:pt>
                <c:pt idx="6106">
                  <c:v>0.20105464756489999</c:v>
                </c:pt>
                <c:pt idx="6107">
                  <c:v>0.2011655420065</c:v>
                </c:pt>
                <c:pt idx="6108">
                  <c:v>0.20139423012730001</c:v>
                </c:pt>
                <c:pt idx="6109">
                  <c:v>0.2015763670206</c:v>
                </c:pt>
                <c:pt idx="6110">
                  <c:v>0.20164729654790001</c:v>
                </c:pt>
                <c:pt idx="6111">
                  <c:v>0.20178425312039999</c:v>
                </c:pt>
                <c:pt idx="6112">
                  <c:v>0.20197206735609999</c:v>
                </c:pt>
                <c:pt idx="6113">
                  <c:v>0.20220972597600001</c:v>
                </c:pt>
                <c:pt idx="6114">
                  <c:v>0.20238116383550001</c:v>
                </c:pt>
                <c:pt idx="6115">
                  <c:v>0.20253027975560001</c:v>
                </c:pt>
                <c:pt idx="6116">
                  <c:v>0.2026711553335</c:v>
                </c:pt>
                <c:pt idx="6117">
                  <c:v>0.202832698822</c:v>
                </c:pt>
                <c:pt idx="6118">
                  <c:v>0.20300513505939999</c:v>
                </c:pt>
                <c:pt idx="6119">
                  <c:v>0.203233897686</c:v>
                </c:pt>
                <c:pt idx="6120">
                  <c:v>0.2034469991922</c:v>
                </c:pt>
                <c:pt idx="6121">
                  <c:v>0.2035524398088</c:v>
                </c:pt>
                <c:pt idx="6122">
                  <c:v>0.20369620621199999</c:v>
                </c:pt>
                <c:pt idx="6123">
                  <c:v>0.20390431582929999</c:v>
                </c:pt>
                <c:pt idx="6124">
                  <c:v>0.2041078358889</c:v>
                </c:pt>
                <c:pt idx="6125">
                  <c:v>0.20426684617999999</c:v>
                </c:pt>
                <c:pt idx="6126">
                  <c:v>0.2043370306492</c:v>
                </c:pt>
                <c:pt idx="6127">
                  <c:v>0.20454291999339999</c:v>
                </c:pt>
                <c:pt idx="6128">
                  <c:v>0.20472688972950001</c:v>
                </c:pt>
                <c:pt idx="6129">
                  <c:v>0.2047949880362</c:v>
                </c:pt>
                <c:pt idx="6130">
                  <c:v>0.2049629688263</c:v>
                </c:pt>
                <c:pt idx="6131">
                  <c:v>0.20505711436269999</c:v>
                </c:pt>
                <c:pt idx="6132">
                  <c:v>0.20518933236600001</c:v>
                </c:pt>
                <c:pt idx="6133">
                  <c:v>0.2053734660149</c:v>
                </c:pt>
                <c:pt idx="6134">
                  <c:v>0.2055259495974</c:v>
                </c:pt>
                <c:pt idx="6135">
                  <c:v>0.2056058198214</c:v>
                </c:pt>
                <c:pt idx="6136">
                  <c:v>0.20572061836719999</c:v>
                </c:pt>
                <c:pt idx="6137">
                  <c:v>0.2058146446943</c:v>
                </c:pt>
                <c:pt idx="6138">
                  <c:v>0.20600464940070001</c:v>
                </c:pt>
                <c:pt idx="6139">
                  <c:v>0.206206202507</c:v>
                </c:pt>
                <c:pt idx="6140">
                  <c:v>0.20636798441410001</c:v>
                </c:pt>
                <c:pt idx="6141">
                  <c:v>0.20642052590849999</c:v>
                </c:pt>
                <c:pt idx="6142">
                  <c:v>0.20659951865670001</c:v>
                </c:pt>
                <c:pt idx="6143">
                  <c:v>0.20677439868450001</c:v>
                </c:pt>
                <c:pt idx="6144">
                  <c:v>0.2068481892347</c:v>
                </c:pt>
                <c:pt idx="6145">
                  <c:v>0.20701555907729999</c:v>
                </c:pt>
                <c:pt idx="6146">
                  <c:v>0.2073160111904</c:v>
                </c:pt>
                <c:pt idx="6147">
                  <c:v>0.2075123786926</c:v>
                </c:pt>
                <c:pt idx="6148">
                  <c:v>0.20765149593349999</c:v>
                </c:pt>
                <c:pt idx="6149">
                  <c:v>0.20780977606770001</c:v>
                </c:pt>
                <c:pt idx="6150">
                  <c:v>0.20791658759119999</c:v>
                </c:pt>
                <c:pt idx="6151">
                  <c:v>0.20802406966690001</c:v>
                </c:pt>
                <c:pt idx="6152">
                  <c:v>0.2082175910473</c:v>
                </c:pt>
                <c:pt idx="6153">
                  <c:v>0.20841868221759999</c:v>
                </c:pt>
                <c:pt idx="6154">
                  <c:v>0.20862999558449999</c:v>
                </c:pt>
                <c:pt idx="6155">
                  <c:v>0.20876917243000001</c:v>
                </c:pt>
                <c:pt idx="6156">
                  <c:v>0.20887479186060001</c:v>
                </c:pt>
                <c:pt idx="6157">
                  <c:v>0.20905983448029999</c:v>
                </c:pt>
                <c:pt idx="6158">
                  <c:v>0.20911444723610001</c:v>
                </c:pt>
                <c:pt idx="6159">
                  <c:v>0.20929163694380001</c:v>
                </c:pt>
                <c:pt idx="6160">
                  <c:v>0.20948387682440001</c:v>
                </c:pt>
                <c:pt idx="6161">
                  <c:v>0.20957098901269999</c:v>
                </c:pt>
                <c:pt idx="6162">
                  <c:v>0.20969893038269999</c:v>
                </c:pt>
                <c:pt idx="6163">
                  <c:v>0.20988358557219999</c:v>
                </c:pt>
                <c:pt idx="6164">
                  <c:v>0.2099243402481</c:v>
                </c:pt>
                <c:pt idx="6165">
                  <c:v>0.21008759737009999</c:v>
                </c:pt>
                <c:pt idx="6166">
                  <c:v>0.21016001701350001</c:v>
                </c:pt>
                <c:pt idx="6167">
                  <c:v>0.21033583581449999</c:v>
                </c:pt>
                <c:pt idx="6168">
                  <c:v>0.2104885578156</c:v>
                </c:pt>
                <c:pt idx="6169">
                  <c:v>0.2106798738241</c:v>
                </c:pt>
                <c:pt idx="6170">
                  <c:v>0.2107924669981</c:v>
                </c:pt>
                <c:pt idx="6171">
                  <c:v>0.21093855798239999</c:v>
                </c:pt>
                <c:pt idx="6172">
                  <c:v>0.2110156714916</c:v>
                </c:pt>
                <c:pt idx="6173">
                  <c:v>0.21121890842909999</c:v>
                </c:pt>
                <c:pt idx="6174">
                  <c:v>0.21139165759090001</c:v>
                </c:pt>
                <c:pt idx="6175">
                  <c:v>0.21146136522289999</c:v>
                </c:pt>
                <c:pt idx="6176">
                  <c:v>0.21163274347780001</c:v>
                </c:pt>
                <c:pt idx="6177">
                  <c:v>0.2116712778807</c:v>
                </c:pt>
                <c:pt idx="6178">
                  <c:v>0.2117866873741</c:v>
                </c:pt>
                <c:pt idx="6179">
                  <c:v>0.21188133954999999</c:v>
                </c:pt>
                <c:pt idx="6180">
                  <c:v>0.21208679676059999</c:v>
                </c:pt>
                <c:pt idx="6181">
                  <c:v>0.2121760249138</c:v>
                </c:pt>
                <c:pt idx="6182">
                  <c:v>0.21233832836149999</c:v>
                </c:pt>
                <c:pt idx="6183">
                  <c:v>0.2125087678432</c:v>
                </c:pt>
                <c:pt idx="6184">
                  <c:v>0.21259437501430001</c:v>
                </c:pt>
                <c:pt idx="6185">
                  <c:v>0.21276982128620001</c:v>
                </c:pt>
                <c:pt idx="6186">
                  <c:v>0.21280255913730001</c:v>
                </c:pt>
                <c:pt idx="6187">
                  <c:v>0.21285548806189999</c:v>
                </c:pt>
                <c:pt idx="6188">
                  <c:v>0.21298988163470001</c:v>
                </c:pt>
                <c:pt idx="6189">
                  <c:v>0.21304774284360001</c:v>
                </c:pt>
                <c:pt idx="6190">
                  <c:v>0.2130843549967</c:v>
                </c:pt>
                <c:pt idx="6191">
                  <c:v>0.21326552331449999</c:v>
                </c:pt>
                <c:pt idx="6192">
                  <c:v>0.21331210434440001</c:v>
                </c:pt>
                <c:pt idx="6193">
                  <c:v>0.21350471675400001</c:v>
                </c:pt>
                <c:pt idx="6194">
                  <c:v>0.21356761455539999</c:v>
                </c:pt>
                <c:pt idx="6195">
                  <c:v>0.21372218430039999</c:v>
                </c:pt>
                <c:pt idx="6196">
                  <c:v>0.2137732952833</c:v>
                </c:pt>
                <c:pt idx="6197">
                  <c:v>0.2139326035976</c:v>
                </c:pt>
                <c:pt idx="6198">
                  <c:v>0.21397663652900001</c:v>
                </c:pt>
                <c:pt idx="6199">
                  <c:v>0.21413834393020001</c:v>
                </c:pt>
                <c:pt idx="6200">
                  <c:v>0.21418394148350001</c:v>
                </c:pt>
                <c:pt idx="6201">
                  <c:v>0.21435943245889999</c:v>
                </c:pt>
                <c:pt idx="6202">
                  <c:v>0.2144050598145</c:v>
                </c:pt>
                <c:pt idx="6203">
                  <c:v>0.2145130783319</c:v>
                </c:pt>
                <c:pt idx="6204">
                  <c:v>0.21460339426989999</c:v>
                </c:pt>
                <c:pt idx="6205">
                  <c:v>0.2147604525089</c:v>
                </c:pt>
                <c:pt idx="6206">
                  <c:v>0.2148062735796</c:v>
                </c:pt>
                <c:pt idx="6207">
                  <c:v>0.21489569544789999</c:v>
                </c:pt>
                <c:pt idx="6208">
                  <c:v>0.21499653160570001</c:v>
                </c:pt>
                <c:pt idx="6209">
                  <c:v>0.21502614021300001</c:v>
                </c:pt>
                <c:pt idx="6210">
                  <c:v>0.2151751965284</c:v>
                </c:pt>
                <c:pt idx="6211">
                  <c:v>0.21524380147460001</c:v>
                </c:pt>
                <c:pt idx="6212">
                  <c:v>0.2154185473919</c:v>
                </c:pt>
                <c:pt idx="6213">
                  <c:v>0.21545359492300001</c:v>
                </c:pt>
                <c:pt idx="6214">
                  <c:v>0.21560879051689999</c:v>
                </c:pt>
                <c:pt idx="6215">
                  <c:v>0.2156731188297</c:v>
                </c:pt>
                <c:pt idx="6216">
                  <c:v>0.21582390367980001</c:v>
                </c:pt>
                <c:pt idx="6217">
                  <c:v>0.21587459743019999</c:v>
                </c:pt>
                <c:pt idx="6218">
                  <c:v>0.2160332500935</c:v>
                </c:pt>
                <c:pt idx="6219">
                  <c:v>0.21612386405469999</c:v>
                </c:pt>
                <c:pt idx="6220">
                  <c:v>0.21625921130180001</c:v>
                </c:pt>
                <c:pt idx="6221">
                  <c:v>0.21645729243760001</c:v>
                </c:pt>
                <c:pt idx="6222">
                  <c:v>0.21664835512639999</c:v>
                </c:pt>
                <c:pt idx="6223">
                  <c:v>0.2167501598597</c:v>
                </c:pt>
                <c:pt idx="6224">
                  <c:v>0.21687845885750001</c:v>
                </c:pt>
                <c:pt idx="6225">
                  <c:v>0.21700292825699999</c:v>
                </c:pt>
                <c:pt idx="6226">
                  <c:v>0.21707907319069999</c:v>
                </c:pt>
                <c:pt idx="6227">
                  <c:v>0.217276006937</c:v>
                </c:pt>
                <c:pt idx="6228">
                  <c:v>0.21744939684869999</c:v>
                </c:pt>
                <c:pt idx="6229">
                  <c:v>0.2174930870533</c:v>
                </c:pt>
                <c:pt idx="6230">
                  <c:v>0.21766673028469999</c:v>
                </c:pt>
                <c:pt idx="6231">
                  <c:v>0.2178639769554</c:v>
                </c:pt>
                <c:pt idx="6232">
                  <c:v>0.21794119477269999</c:v>
                </c:pt>
                <c:pt idx="6233">
                  <c:v>0.2181006371975</c:v>
                </c:pt>
                <c:pt idx="6234">
                  <c:v>0.2182717472315</c:v>
                </c:pt>
                <c:pt idx="6235">
                  <c:v>0.2183186113834</c:v>
                </c:pt>
                <c:pt idx="6236">
                  <c:v>0.2184751182795</c:v>
                </c:pt>
                <c:pt idx="6237">
                  <c:v>0.21857835352419999</c:v>
                </c:pt>
                <c:pt idx="6238">
                  <c:v>0.2187039256096</c:v>
                </c:pt>
                <c:pt idx="6239">
                  <c:v>0.21887063980099999</c:v>
                </c:pt>
                <c:pt idx="6240">
                  <c:v>0.21902826428409999</c:v>
                </c:pt>
                <c:pt idx="6241">
                  <c:v>0.2190600931644</c:v>
                </c:pt>
                <c:pt idx="6242">
                  <c:v>0.21908710896969999</c:v>
                </c:pt>
                <c:pt idx="6243">
                  <c:v>0.2191177308559</c:v>
                </c:pt>
                <c:pt idx="6244">
                  <c:v>0.2191589176655</c:v>
                </c:pt>
                <c:pt idx="6245">
                  <c:v>0.21924191713329999</c:v>
                </c:pt>
                <c:pt idx="6246">
                  <c:v>0.21932403743269999</c:v>
                </c:pt>
                <c:pt idx="6247">
                  <c:v>0.21936440467830001</c:v>
                </c:pt>
                <c:pt idx="6248">
                  <c:v>0.21939897537229999</c:v>
                </c:pt>
                <c:pt idx="6249">
                  <c:v>0.2194363474846</c:v>
                </c:pt>
                <c:pt idx="6250">
                  <c:v>0.21948239207270001</c:v>
                </c:pt>
                <c:pt idx="6251">
                  <c:v>0.2195598781109</c:v>
                </c:pt>
                <c:pt idx="6252">
                  <c:v>0.21962980926039999</c:v>
                </c:pt>
                <c:pt idx="6253">
                  <c:v>0.219662502408</c:v>
                </c:pt>
                <c:pt idx="6254">
                  <c:v>0.21968986094000001</c:v>
                </c:pt>
                <c:pt idx="6255">
                  <c:v>0.21971495449539999</c:v>
                </c:pt>
                <c:pt idx="6256">
                  <c:v>0.2197495996952</c:v>
                </c:pt>
                <c:pt idx="6257">
                  <c:v>0.21982179582120001</c:v>
                </c:pt>
                <c:pt idx="6258">
                  <c:v>0.2198868989944</c:v>
                </c:pt>
                <c:pt idx="6259">
                  <c:v>0.2199359536171</c:v>
                </c:pt>
                <c:pt idx="6260">
                  <c:v>0.21998950839039999</c:v>
                </c:pt>
                <c:pt idx="6261">
                  <c:v>0.22012498974799999</c:v>
                </c:pt>
                <c:pt idx="6262">
                  <c:v>0.22016985714439999</c:v>
                </c:pt>
                <c:pt idx="6263">
                  <c:v>0.22021703422069999</c:v>
                </c:pt>
                <c:pt idx="6264">
                  <c:v>0.22034996747970001</c:v>
                </c:pt>
                <c:pt idx="6265">
                  <c:v>0.22039690613749999</c:v>
                </c:pt>
                <c:pt idx="6266">
                  <c:v>0.22043637931349999</c:v>
                </c:pt>
                <c:pt idx="6267">
                  <c:v>0.2205700725317</c:v>
                </c:pt>
                <c:pt idx="6268">
                  <c:v>0.22062434256079999</c:v>
                </c:pt>
                <c:pt idx="6269">
                  <c:v>0.2206652462482</c:v>
                </c:pt>
                <c:pt idx="6270">
                  <c:v>0.22079570591450001</c:v>
                </c:pt>
                <c:pt idx="6271">
                  <c:v>0.2208478152752</c:v>
                </c:pt>
                <c:pt idx="6272">
                  <c:v>0.2209339290857</c:v>
                </c:pt>
                <c:pt idx="6273">
                  <c:v>0.22106158733369999</c:v>
                </c:pt>
                <c:pt idx="6274">
                  <c:v>0.22109049558640001</c:v>
                </c:pt>
                <c:pt idx="6275">
                  <c:v>0.2212099581957</c:v>
                </c:pt>
                <c:pt idx="6276">
                  <c:v>0.22130261361600001</c:v>
                </c:pt>
                <c:pt idx="6277">
                  <c:v>0.22145847976210001</c:v>
                </c:pt>
                <c:pt idx="6278">
                  <c:v>0.2214912325144</c:v>
                </c:pt>
                <c:pt idx="6279">
                  <c:v>0.22154034674170001</c:v>
                </c:pt>
                <c:pt idx="6280">
                  <c:v>0.2216636389494</c:v>
                </c:pt>
                <c:pt idx="6281">
                  <c:v>0.2217154800892</c:v>
                </c:pt>
                <c:pt idx="6282">
                  <c:v>0.221875756979</c:v>
                </c:pt>
                <c:pt idx="6283">
                  <c:v>0.22192819416519999</c:v>
                </c:pt>
                <c:pt idx="6284">
                  <c:v>0.22207915782929999</c:v>
                </c:pt>
                <c:pt idx="6285">
                  <c:v>0.22212947905059999</c:v>
                </c:pt>
                <c:pt idx="6286">
                  <c:v>0.2222321778536</c:v>
                </c:pt>
                <c:pt idx="6287">
                  <c:v>0.222323179245</c:v>
                </c:pt>
                <c:pt idx="6288">
                  <c:v>0.22237612307070001</c:v>
                </c:pt>
                <c:pt idx="6289">
                  <c:v>0.2224953323603</c:v>
                </c:pt>
                <c:pt idx="6290">
                  <c:v>0.2225299924612</c:v>
                </c:pt>
                <c:pt idx="6291">
                  <c:v>0.22265315055849999</c:v>
                </c:pt>
                <c:pt idx="6292">
                  <c:v>0.22271698713300001</c:v>
                </c:pt>
                <c:pt idx="6293">
                  <c:v>0.2227472662926</c:v>
                </c:pt>
                <c:pt idx="6294">
                  <c:v>0.2228579223156</c:v>
                </c:pt>
                <c:pt idx="6295">
                  <c:v>0.2229264676571</c:v>
                </c:pt>
                <c:pt idx="6296">
                  <c:v>0.2229807972908</c:v>
                </c:pt>
                <c:pt idx="6297">
                  <c:v>0.22310605645180001</c:v>
                </c:pt>
                <c:pt idx="6298">
                  <c:v>0.2231747210026</c:v>
                </c:pt>
                <c:pt idx="6299">
                  <c:v>0.22329786419870001</c:v>
                </c:pt>
                <c:pt idx="6300">
                  <c:v>0.22336690127850001</c:v>
                </c:pt>
                <c:pt idx="6301">
                  <c:v>0.2234908342361</c:v>
                </c:pt>
                <c:pt idx="6302">
                  <c:v>0.22356814146039999</c:v>
                </c:pt>
                <c:pt idx="6303">
                  <c:v>0.2236933261156</c:v>
                </c:pt>
                <c:pt idx="6304">
                  <c:v>0.22372460365300001</c:v>
                </c:pt>
                <c:pt idx="6305">
                  <c:v>0.22387266159059999</c:v>
                </c:pt>
                <c:pt idx="6306">
                  <c:v>0.2239189147949</c:v>
                </c:pt>
                <c:pt idx="6307">
                  <c:v>0.22407522797580001</c:v>
                </c:pt>
                <c:pt idx="6308">
                  <c:v>0.22414600849149999</c:v>
                </c:pt>
                <c:pt idx="6309">
                  <c:v>0.22424905002119999</c:v>
                </c:pt>
                <c:pt idx="6310">
                  <c:v>0.2243322581053</c:v>
                </c:pt>
                <c:pt idx="6311">
                  <c:v>0.22445738315579999</c:v>
                </c:pt>
                <c:pt idx="6312">
                  <c:v>0.22459706664090001</c:v>
                </c:pt>
                <c:pt idx="6313">
                  <c:v>0.224643483758</c:v>
                </c:pt>
                <c:pt idx="6314">
                  <c:v>0.22471484541889999</c:v>
                </c:pt>
                <c:pt idx="6315">
                  <c:v>0.2248187661171</c:v>
                </c:pt>
                <c:pt idx="6316">
                  <c:v>0.22491075098509999</c:v>
                </c:pt>
                <c:pt idx="6317">
                  <c:v>0.225005209446</c:v>
                </c:pt>
                <c:pt idx="6318">
                  <c:v>0.22516238689420001</c:v>
                </c:pt>
                <c:pt idx="6319">
                  <c:v>0.225207939744</c:v>
                </c:pt>
                <c:pt idx="6320">
                  <c:v>0.22535622119900001</c:v>
                </c:pt>
                <c:pt idx="6321">
                  <c:v>0.2254039943218</c:v>
                </c:pt>
                <c:pt idx="6322">
                  <c:v>0.2254889756441</c:v>
                </c:pt>
                <c:pt idx="6323">
                  <c:v>0.22559578716750001</c:v>
                </c:pt>
                <c:pt idx="6324">
                  <c:v>0.22574312984940001</c:v>
                </c:pt>
                <c:pt idx="6325">
                  <c:v>0.22579817473889999</c:v>
                </c:pt>
                <c:pt idx="6326">
                  <c:v>0.22589512169359999</c:v>
                </c:pt>
                <c:pt idx="6327">
                  <c:v>0.22596783936020001</c:v>
                </c:pt>
                <c:pt idx="6328">
                  <c:v>0.22603082656859999</c:v>
                </c:pt>
                <c:pt idx="6329">
                  <c:v>0.22618129849429999</c:v>
                </c:pt>
                <c:pt idx="6330">
                  <c:v>0.22630171477790001</c:v>
                </c:pt>
                <c:pt idx="6331">
                  <c:v>0.2263910025358</c:v>
                </c:pt>
                <c:pt idx="6332">
                  <c:v>0.22653551399710001</c:v>
                </c:pt>
                <c:pt idx="6333">
                  <c:v>0.22662355005740001</c:v>
                </c:pt>
                <c:pt idx="6334">
                  <c:v>0.22673322260379999</c:v>
                </c:pt>
                <c:pt idx="6335">
                  <c:v>0.22678430378440001</c:v>
                </c:pt>
                <c:pt idx="6336">
                  <c:v>0.22694319486619999</c:v>
                </c:pt>
                <c:pt idx="6337">
                  <c:v>0.2269746214151</c:v>
                </c:pt>
                <c:pt idx="6338">
                  <c:v>0.22714559733869999</c:v>
                </c:pt>
                <c:pt idx="6339">
                  <c:v>0.2272285372019</c:v>
                </c:pt>
                <c:pt idx="6340">
                  <c:v>0.227367863059</c:v>
                </c:pt>
                <c:pt idx="6341">
                  <c:v>0.22749434411530001</c:v>
                </c:pt>
                <c:pt idx="6342">
                  <c:v>0.2275915443897</c:v>
                </c:pt>
                <c:pt idx="6343">
                  <c:v>0.22776159644130001</c:v>
                </c:pt>
                <c:pt idx="6344">
                  <c:v>0.22781229019169999</c:v>
                </c:pt>
                <c:pt idx="6345">
                  <c:v>0.22793412208559999</c:v>
                </c:pt>
                <c:pt idx="6346">
                  <c:v>0.22796447575090001</c:v>
                </c:pt>
                <c:pt idx="6347">
                  <c:v>0.22800171375270001</c:v>
                </c:pt>
                <c:pt idx="6348">
                  <c:v>0.22814626991750001</c:v>
                </c:pt>
                <c:pt idx="6349">
                  <c:v>0.22825878858570001</c:v>
                </c:pt>
                <c:pt idx="6350">
                  <c:v>0.228353664279</c:v>
                </c:pt>
                <c:pt idx="6351">
                  <c:v>0.2285171449184</c:v>
                </c:pt>
                <c:pt idx="6352">
                  <c:v>0.22856366634370001</c:v>
                </c:pt>
                <c:pt idx="6353">
                  <c:v>0.22873152792449999</c:v>
                </c:pt>
                <c:pt idx="6354">
                  <c:v>0.22876822948459999</c:v>
                </c:pt>
                <c:pt idx="6355">
                  <c:v>0.22892174124719999</c:v>
                </c:pt>
                <c:pt idx="6356">
                  <c:v>0.22901134192940001</c:v>
                </c:pt>
                <c:pt idx="6357">
                  <c:v>0.22910939157009999</c:v>
                </c:pt>
                <c:pt idx="6358">
                  <c:v>0.22920441627499999</c:v>
                </c:pt>
                <c:pt idx="6359">
                  <c:v>0.22930304706099999</c:v>
                </c:pt>
                <c:pt idx="6360">
                  <c:v>0.2294589728117</c:v>
                </c:pt>
                <c:pt idx="6361">
                  <c:v>0.2296046316624</c:v>
                </c:pt>
                <c:pt idx="6362">
                  <c:v>0.22970171272750001</c:v>
                </c:pt>
                <c:pt idx="6363">
                  <c:v>0.2298488467932</c:v>
                </c:pt>
                <c:pt idx="6364">
                  <c:v>0.22994120419030001</c:v>
                </c:pt>
                <c:pt idx="6365">
                  <c:v>0.23006483912469999</c:v>
                </c:pt>
                <c:pt idx="6366">
                  <c:v>0.230219706893</c:v>
                </c:pt>
                <c:pt idx="6367">
                  <c:v>0.23027779161930001</c:v>
                </c:pt>
                <c:pt idx="6368">
                  <c:v>0.2304331809282</c:v>
                </c:pt>
                <c:pt idx="6369">
                  <c:v>0.23060306906700001</c:v>
                </c:pt>
                <c:pt idx="6370">
                  <c:v>0.23073394596579999</c:v>
                </c:pt>
                <c:pt idx="6371">
                  <c:v>0.23083965480329999</c:v>
                </c:pt>
                <c:pt idx="6372">
                  <c:v>0.23101645708079999</c:v>
                </c:pt>
                <c:pt idx="6373">
                  <c:v>0.2311701029539</c:v>
                </c:pt>
                <c:pt idx="6374">
                  <c:v>0.23124794662000001</c:v>
                </c:pt>
                <c:pt idx="6375">
                  <c:v>0.23138813674450001</c:v>
                </c:pt>
                <c:pt idx="6376">
                  <c:v>0.2314197868109</c:v>
                </c:pt>
                <c:pt idx="6377">
                  <c:v>0.23159481585030001</c:v>
                </c:pt>
                <c:pt idx="6378">
                  <c:v>0.23179382085799999</c:v>
                </c:pt>
                <c:pt idx="6379">
                  <c:v>0.23195706307889999</c:v>
                </c:pt>
                <c:pt idx="6380">
                  <c:v>0.2320236414671</c:v>
                </c:pt>
                <c:pt idx="6381">
                  <c:v>0.23216053843500001</c:v>
                </c:pt>
                <c:pt idx="6382">
                  <c:v>0.23221789300439999</c:v>
                </c:pt>
                <c:pt idx="6383">
                  <c:v>0.23235970735549999</c:v>
                </c:pt>
                <c:pt idx="6384">
                  <c:v>0.23249316215519999</c:v>
                </c:pt>
                <c:pt idx="6385">
                  <c:v>0.23259414732459999</c:v>
                </c:pt>
                <c:pt idx="6386">
                  <c:v>0.23274549841879999</c:v>
                </c:pt>
                <c:pt idx="6387">
                  <c:v>0.23279532790179999</c:v>
                </c:pt>
                <c:pt idx="6388">
                  <c:v>0.23296757042409999</c:v>
                </c:pt>
                <c:pt idx="6389">
                  <c:v>0.2331364750862</c:v>
                </c:pt>
                <c:pt idx="6390">
                  <c:v>0.2332864701748</c:v>
                </c:pt>
                <c:pt idx="6391">
                  <c:v>0.23335497081279999</c:v>
                </c:pt>
                <c:pt idx="6392">
                  <c:v>0.2335125505924</c:v>
                </c:pt>
                <c:pt idx="6393">
                  <c:v>0.2336076796055</c:v>
                </c:pt>
                <c:pt idx="6394">
                  <c:v>0.23372457921500001</c:v>
                </c:pt>
                <c:pt idx="6395">
                  <c:v>0.23389574885369999</c:v>
                </c:pt>
                <c:pt idx="6396">
                  <c:v>0.23400063812729999</c:v>
                </c:pt>
                <c:pt idx="6397">
                  <c:v>0.234095454216</c:v>
                </c:pt>
                <c:pt idx="6398">
                  <c:v>0.23424382507800001</c:v>
                </c:pt>
                <c:pt idx="6399">
                  <c:v>0.23437188565729999</c:v>
                </c:pt>
                <c:pt idx="6400">
                  <c:v>0.23462720215319999</c:v>
                </c:pt>
                <c:pt idx="6401">
                  <c:v>0.2347039729357</c:v>
                </c:pt>
                <c:pt idx="6402">
                  <c:v>0.2348716259003</c:v>
                </c:pt>
                <c:pt idx="6403">
                  <c:v>0.23504728078840001</c:v>
                </c:pt>
                <c:pt idx="6404">
                  <c:v>0.23529380559919999</c:v>
                </c:pt>
                <c:pt idx="6405">
                  <c:v>0.23563401401039999</c:v>
                </c:pt>
                <c:pt idx="6406">
                  <c:v>0.23575635254380001</c:v>
                </c:pt>
                <c:pt idx="6407">
                  <c:v>0.23584789037699999</c:v>
                </c:pt>
                <c:pt idx="6408">
                  <c:v>0.23600777983669999</c:v>
                </c:pt>
                <c:pt idx="6409">
                  <c:v>0.23624935746190001</c:v>
                </c:pt>
                <c:pt idx="6410">
                  <c:v>0.23643709719180001</c:v>
                </c:pt>
                <c:pt idx="6411">
                  <c:v>0.2366327941418</c:v>
                </c:pt>
                <c:pt idx="6412">
                  <c:v>0.23680767416949999</c:v>
                </c:pt>
                <c:pt idx="6413">
                  <c:v>0.23711878061290001</c:v>
                </c:pt>
                <c:pt idx="6414">
                  <c:v>0.2371915131807</c:v>
                </c:pt>
                <c:pt idx="6415">
                  <c:v>0.23742797970769999</c:v>
                </c:pt>
                <c:pt idx="6416">
                  <c:v>0.2376873493195</c:v>
                </c:pt>
                <c:pt idx="6417">
                  <c:v>0.2377940863371</c:v>
                </c:pt>
                <c:pt idx="6418">
                  <c:v>0.2379326224327</c:v>
                </c:pt>
                <c:pt idx="6419">
                  <c:v>0.23828266561030001</c:v>
                </c:pt>
                <c:pt idx="6420">
                  <c:v>0.23856075108050001</c:v>
                </c:pt>
                <c:pt idx="6421">
                  <c:v>0.23887880146500001</c:v>
                </c:pt>
                <c:pt idx="6422">
                  <c:v>0.23906812071799999</c:v>
                </c:pt>
                <c:pt idx="6423">
                  <c:v>0.23939903080460001</c:v>
                </c:pt>
                <c:pt idx="6424">
                  <c:v>0.2396349459887</c:v>
                </c:pt>
                <c:pt idx="6425">
                  <c:v>0.2398469746113</c:v>
                </c:pt>
                <c:pt idx="6426">
                  <c:v>0.24020896852019999</c:v>
                </c:pt>
                <c:pt idx="6427">
                  <c:v>0.24044346809389999</c:v>
                </c:pt>
                <c:pt idx="6428">
                  <c:v>0.2408073246479</c:v>
                </c:pt>
                <c:pt idx="6429">
                  <c:v>0.2410115897655</c:v>
                </c:pt>
                <c:pt idx="6430">
                  <c:v>0.2412366867065</c:v>
                </c:pt>
                <c:pt idx="6431">
                  <c:v>0.24160136282440001</c:v>
                </c:pt>
                <c:pt idx="6432">
                  <c:v>0.2417922317982</c:v>
                </c:pt>
                <c:pt idx="6433">
                  <c:v>0.24202463030820001</c:v>
                </c:pt>
                <c:pt idx="6434">
                  <c:v>0.24221830070020001</c:v>
                </c:pt>
                <c:pt idx="6435">
                  <c:v>0.24240550398829999</c:v>
                </c:pt>
                <c:pt idx="6436">
                  <c:v>0.24254497885699999</c:v>
                </c:pt>
                <c:pt idx="6437">
                  <c:v>0.2426268905401</c:v>
                </c:pt>
                <c:pt idx="6438">
                  <c:v>0.2430025935173</c:v>
                </c:pt>
                <c:pt idx="6439">
                  <c:v>0.24313876032830001</c:v>
                </c:pt>
                <c:pt idx="6440">
                  <c:v>0.24334670603280001</c:v>
                </c:pt>
                <c:pt idx="6441">
                  <c:v>0.2435704916716</c:v>
                </c:pt>
                <c:pt idx="6442">
                  <c:v>0.24374282360079999</c:v>
                </c:pt>
                <c:pt idx="6443">
                  <c:v>0.2439944893122</c:v>
                </c:pt>
                <c:pt idx="6444">
                  <c:v>0.24416041374210001</c:v>
                </c:pt>
                <c:pt idx="6445">
                  <c:v>0.24435842037200001</c:v>
                </c:pt>
                <c:pt idx="6446">
                  <c:v>0.24467548727989999</c:v>
                </c:pt>
                <c:pt idx="6447">
                  <c:v>0.2449149340391</c:v>
                </c:pt>
                <c:pt idx="6448">
                  <c:v>0.24519990384580001</c:v>
                </c:pt>
                <c:pt idx="6449">
                  <c:v>0.24546915292739999</c:v>
                </c:pt>
                <c:pt idx="6450">
                  <c:v>0.24573190510269999</c:v>
                </c:pt>
                <c:pt idx="6451">
                  <c:v>0.24605320394040001</c:v>
                </c:pt>
                <c:pt idx="6452">
                  <c:v>0.24635381996629999</c:v>
                </c:pt>
                <c:pt idx="6453">
                  <c:v>0.24650968611240001</c:v>
                </c:pt>
                <c:pt idx="6454">
                  <c:v>0.2465829849243</c:v>
                </c:pt>
                <c:pt idx="6455">
                  <c:v>0.2469556182623</c:v>
                </c:pt>
                <c:pt idx="6456">
                  <c:v>0.2471550554037</c:v>
                </c:pt>
                <c:pt idx="6457">
                  <c:v>0.24752196669580001</c:v>
                </c:pt>
                <c:pt idx="6458">
                  <c:v>0.24784161150459999</c:v>
                </c:pt>
                <c:pt idx="6459">
                  <c:v>0.24805903434750001</c:v>
                </c:pt>
                <c:pt idx="6460">
                  <c:v>0.24818119406700001</c:v>
                </c:pt>
                <c:pt idx="6461">
                  <c:v>0.2485504895449</c:v>
                </c:pt>
                <c:pt idx="6462">
                  <c:v>0.24876736104489999</c:v>
                </c:pt>
                <c:pt idx="6463">
                  <c:v>0.2489897161722</c:v>
                </c:pt>
                <c:pt idx="6464">
                  <c:v>0.2491347640753</c:v>
                </c:pt>
                <c:pt idx="6465">
                  <c:v>0.2491960823536</c:v>
                </c:pt>
                <c:pt idx="6466">
                  <c:v>0.24925471842290001</c:v>
                </c:pt>
                <c:pt idx="6467">
                  <c:v>0.2493255287409</c:v>
                </c:pt>
                <c:pt idx="6468">
                  <c:v>0.24940010905269999</c:v>
                </c:pt>
                <c:pt idx="6469">
                  <c:v>0.2494351416826</c:v>
                </c:pt>
                <c:pt idx="6470">
                  <c:v>0.249465495348</c:v>
                </c:pt>
                <c:pt idx="6471">
                  <c:v>0.249497115612</c:v>
                </c:pt>
                <c:pt idx="6472">
                  <c:v>0.24960149824620001</c:v>
                </c:pt>
                <c:pt idx="6473">
                  <c:v>0.24969120323659999</c:v>
                </c:pt>
                <c:pt idx="6474">
                  <c:v>0.2497400343418</c:v>
                </c:pt>
                <c:pt idx="6475">
                  <c:v>0.24989961087699999</c:v>
                </c:pt>
                <c:pt idx="6476">
                  <c:v>0.24995727837090001</c:v>
                </c:pt>
                <c:pt idx="6477">
                  <c:v>0.2501264810562</c:v>
                </c:pt>
                <c:pt idx="6478">
                  <c:v>0.25028821825980002</c:v>
                </c:pt>
                <c:pt idx="6479">
                  <c:v>0.25036257505420001</c:v>
                </c:pt>
                <c:pt idx="6480">
                  <c:v>0.25050637125969999</c:v>
                </c:pt>
                <c:pt idx="6481">
                  <c:v>0.2505719065666</c:v>
                </c:pt>
                <c:pt idx="6482">
                  <c:v>0.25073727965350001</c:v>
                </c:pt>
                <c:pt idx="6483">
                  <c:v>0.2508664429188</c:v>
                </c:pt>
                <c:pt idx="6484">
                  <c:v>0.25095307827000002</c:v>
                </c:pt>
                <c:pt idx="6485">
                  <c:v>0.25107246637340003</c:v>
                </c:pt>
                <c:pt idx="6486">
                  <c:v>0.25116810202599998</c:v>
                </c:pt>
                <c:pt idx="6487">
                  <c:v>0.251344949007</c:v>
                </c:pt>
                <c:pt idx="6488">
                  <c:v>0.25151166319849999</c:v>
                </c:pt>
                <c:pt idx="6489">
                  <c:v>0.25161334872250002</c:v>
                </c:pt>
                <c:pt idx="6490">
                  <c:v>0.25175261497500001</c:v>
                </c:pt>
                <c:pt idx="6491">
                  <c:v>0.25190898776050002</c:v>
                </c:pt>
                <c:pt idx="6492">
                  <c:v>0.25207278132439997</c:v>
                </c:pt>
                <c:pt idx="6493">
                  <c:v>0.2522754371166</c:v>
                </c:pt>
                <c:pt idx="6494">
                  <c:v>0.25240924954409999</c:v>
                </c:pt>
                <c:pt idx="6495">
                  <c:v>0.25252240896220002</c:v>
                </c:pt>
                <c:pt idx="6496">
                  <c:v>0.2527120411396</c:v>
                </c:pt>
                <c:pt idx="6497">
                  <c:v>0.25290894508360001</c:v>
                </c:pt>
                <c:pt idx="6498">
                  <c:v>0.25310349464420001</c:v>
                </c:pt>
                <c:pt idx="6499">
                  <c:v>0.25322562456129999</c:v>
                </c:pt>
                <c:pt idx="6500">
                  <c:v>0.25335705280300003</c:v>
                </c:pt>
                <c:pt idx="6501">
                  <c:v>0.25361943244930002</c:v>
                </c:pt>
                <c:pt idx="6502">
                  <c:v>0.2537061572075</c:v>
                </c:pt>
                <c:pt idx="6503">
                  <c:v>0.25385791063309998</c:v>
                </c:pt>
                <c:pt idx="6504">
                  <c:v>0.25403299927709999</c:v>
                </c:pt>
                <c:pt idx="6505">
                  <c:v>0.25422763824459998</c:v>
                </c:pt>
                <c:pt idx="6506">
                  <c:v>0.25446924567219997</c:v>
                </c:pt>
                <c:pt idx="6507">
                  <c:v>0.25463438034059999</c:v>
                </c:pt>
                <c:pt idx="6508">
                  <c:v>0.25483912229540001</c:v>
                </c:pt>
                <c:pt idx="6509">
                  <c:v>0.25500845909120001</c:v>
                </c:pt>
                <c:pt idx="6510">
                  <c:v>0.25518074631690002</c:v>
                </c:pt>
                <c:pt idx="6511">
                  <c:v>0.25537043809889998</c:v>
                </c:pt>
                <c:pt idx="6512">
                  <c:v>0.25553849339489998</c:v>
                </c:pt>
                <c:pt idx="6513">
                  <c:v>0.25575575232510001</c:v>
                </c:pt>
                <c:pt idx="6514">
                  <c:v>0.25595957040790002</c:v>
                </c:pt>
                <c:pt idx="6515">
                  <c:v>0.25614961981770001</c:v>
                </c:pt>
                <c:pt idx="6516">
                  <c:v>0.25632467865940001</c:v>
                </c:pt>
                <c:pt idx="6517">
                  <c:v>0.25654593110079998</c:v>
                </c:pt>
                <c:pt idx="6518">
                  <c:v>0.25674867629999998</c:v>
                </c:pt>
                <c:pt idx="6519">
                  <c:v>0.25697827339169999</c:v>
                </c:pt>
                <c:pt idx="6520">
                  <c:v>0.25724419951439997</c:v>
                </c:pt>
                <c:pt idx="6521">
                  <c:v>0.2574452459812</c:v>
                </c:pt>
                <c:pt idx="6522">
                  <c:v>0.2575321495533</c:v>
                </c:pt>
                <c:pt idx="6523">
                  <c:v>0.25771653652190002</c:v>
                </c:pt>
                <c:pt idx="6524">
                  <c:v>0.25790232419969999</c:v>
                </c:pt>
                <c:pt idx="6525">
                  <c:v>0.25806331634520002</c:v>
                </c:pt>
                <c:pt idx="6526">
                  <c:v>0.25820410251620002</c:v>
                </c:pt>
                <c:pt idx="6527">
                  <c:v>0.25847434997559998</c:v>
                </c:pt>
                <c:pt idx="6528">
                  <c:v>0.25869342684750002</c:v>
                </c:pt>
                <c:pt idx="6529">
                  <c:v>0.25886833667760001</c:v>
                </c:pt>
                <c:pt idx="6530">
                  <c:v>0.25894451141359998</c:v>
                </c:pt>
                <c:pt idx="6531">
                  <c:v>0.25909864902500002</c:v>
                </c:pt>
                <c:pt idx="6532">
                  <c:v>0.25928121805190002</c:v>
                </c:pt>
                <c:pt idx="6533">
                  <c:v>0.25934946537019998</c:v>
                </c:pt>
                <c:pt idx="6534">
                  <c:v>0.25950673222539999</c:v>
                </c:pt>
                <c:pt idx="6535">
                  <c:v>0.25967186689380001</c:v>
                </c:pt>
                <c:pt idx="6536">
                  <c:v>0.25975906848910002</c:v>
                </c:pt>
                <c:pt idx="6537">
                  <c:v>0.25990247726440002</c:v>
                </c:pt>
                <c:pt idx="6538">
                  <c:v>0.26008334755899998</c:v>
                </c:pt>
                <c:pt idx="6539">
                  <c:v>0.26025679707529997</c:v>
                </c:pt>
                <c:pt idx="6540">
                  <c:v>0.26043641567230003</c:v>
                </c:pt>
                <c:pt idx="6541">
                  <c:v>0.26051595807080002</c:v>
                </c:pt>
                <c:pt idx="6542">
                  <c:v>0.26066735386849998</c:v>
                </c:pt>
                <c:pt idx="6543">
                  <c:v>0.2608270049095</c:v>
                </c:pt>
                <c:pt idx="6544">
                  <c:v>0.26090636849400001</c:v>
                </c:pt>
                <c:pt idx="6545">
                  <c:v>0.26106292009350002</c:v>
                </c:pt>
                <c:pt idx="6546">
                  <c:v>0.26126086711879998</c:v>
                </c:pt>
                <c:pt idx="6547">
                  <c:v>0.26143813133240001</c:v>
                </c:pt>
                <c:pt idx="6548">
                  <c:v>0.26164796948430002</c:v>
                </c:pt>
                <c:pt idx="6549">
                  <c:v>0.26185745000839999</c:v>
                </c:pt>
                <c:pt idx="6550">
                  <c:v>0.26206445693969999</c:v>
                </c:pt>
                <c:pt idx="6551">
                  <c:v>0.26223599910739998</c:v>
                </c:pt>
                <c:pt idx="6552">
                  <c:v>0.26233842968940002</c:v>
                </c:pt>
                <c:pt idx="6553">
                  <c:v>0.26264357566829999</c:v>
                </c:pt>
                <c:pt idx="6554">
                  <c:v>0.26284244656560002</c:v>
                </c:pt>
                <c:pt idx="6555">
                  <c:v>0.26301541924479999</c:v>
                </c:pt>
                <c:pt idx="6556">
                  <c:v>0.26326578855510002</c:v>
                </c:pt>
                <c:pt idx="6557">
                  <c:v>0.2634471654892</c:v>
                </c:pt>
                <c:pt idx="6558">
                  <c:v>0.26362860202790001</c:v>
                </c:pt>
                <c:pt idx="6559">
                  <c:v>0.2637614309788</c:v>
                </c:pt>
                <c:pt idx="6560">
                  <c:v>0.26395806670189997</c:v>
                </c:pt>
                <c:pt idx="6561">
                  <c:v>0.26420661807059997</c:v>
                </c:pt>
                <c:pt idx="6562">
                  <c:v>0.26443073153500002</c:v>
                </c:pt>
                <c:pt idx="6563">
                  <c:v>0.26458254456519997</c:v>
                </c:pt>
                <c:pt idx="6564">
                  <c:v>0.26470917463299998</c:v>
                </c:pt>
                <c:pt idx="6565">
                  <c:v>0.26482391357419999</c:v>
                </c:pt>
                <c:pt idx="6566">
                  <c:v>0.2650140821934</c:v>
                </c:pt>
                <c:pt idx="6567">
                  <c:v>0.26518473029139999</c:v>
                </c:pt>
                <c:pt idx="6568">
                  <c:v>0.26532456278799998</c:v>
                </c:pt>
                <c:pt idx="6569">
                  <c:v>0.26560693979260003</c:v>
                </c:pt>
                <c:pt idx="6570">
                  <c:v>0.26581120491030003</c:v>
                </c:pt>
                <c:pt idx="6571">
                  <c:v>0.26592990756029999</c:v>
                </c:pt>
                <c:pt idx="6572">
                  <c:v>0.2662013173103</c:v>
                </c:pt>
                <c:pt idx="6573">
                  <c:v>0.26644542813299998</c:v>
                </c:pt>
                <c:pt idx="6574">
                  <c:v>0.26662001013760001</c:v>
                </c:pt>
                <c:pt idx="6575">
                  <c:v>0.2666688263416</c:v>
                </c:pt>
                <c:pt idx="6576">
                  <c:v>0.26682475209239997</c:v>
                </c:pt>
                <c:pt idx="6577">
                  <c:v>0.26689565181730002</c:v>
                </c:pt>
                <c:pt idx="6578">
                  <c:v>0.26708906888959999</c:v>
                </c:pt>
                <c:pt idx="6579">
                  <c:v>0.26726478338240001</c:v>
                </c:pt>
                <c:pt idx="6580">
                  <c:v>0.2674588561058</c:v>
                </c:pt>
                <c:pt idx="6581">
                  <c:v>0.26767319440839998</c:v>
                </c:pt>
                <c:pt idx="6582">
                  <c:v>0.26787102222440001</c:v>
                </c:pt>
                <c:pt idx="6583">
                  <c:v>0.26804342865940001</c:v>
                </c:pt>
                <c:pt idx="6584">
                  <c:v>0.26812723279</c:v>
                </c:pt>
                <c:pt idx="6585">
                  <c:v>0.26839202642440002</c:v>
                </c:pt>
                <c:pt idx="6586">
                  <c:v>0.26859521865840003</c:v>
                </c:pt>
                <c:pt idx="6587">
                  <c:v>0.2687131166458</c:v>
                </c:pt>
                <c:pt idx="6588">
                  <c:v>0.26886421442030001</c:v>
                </c:pt>
                <c:pt idx="6589">
                  <c:v>0.26905295252799999</c:v>
                </c:pt>
                <c:pt idx="6590">
                  <c:v>0.26916787028310002</c:v>
                </c:pt>
                <c:pt idx="6591">
                  <c:v>0.26927816867830001</c:v>
                </c:pt>
                <c:pt idx="6592">
                  <c:v>0.26942515373230003</c:v>
                </c:pt>
                <c:pt idx="6593">
                  <c:v>0.26955777406690001</c:v>
                </c:pt>
                <c:pt idx="6594">
                  <c:v>0.26968356966969997</c:v>
                </c:pt>
                <c:pt idx="6595">
                  <c:v>0.26987177133559997</c:v>
                </c:pt>
                <c:pt idx="6596">
                  <c:v>0.27009207010269998</c:v>
                </c:pt>
                <c:pt idx="6597">
                  <c:v>0.27035889029499999</c:v>
                </c:pt>
                <c:pt idx="6598">
                  <c:v>0.27059373259539998</c:v>
                </c:pt>
                <c:pt idx="6599">
                  <c:v>0.27079141139980001</c:v>
                </c:pt>
                <c:pt idx="6600">
                  <c:v>0.271086961031</c:v>
                </c:pt>
                <c:pt idx="6601">
                  <c:v>0.27128949761389998</c:v>
                </c:pt>
                <c:pt idx="6602">
                  <c:v>0.27149441838260002</c:v>
                </c:pt>
                <c:pt idx="6603">
                  <c:v>0.27159899473190002</c:v>
                </c:pt>
                <c:pt idx="6604">
                  <c:v>0.27178141474720002</c:v>
                </c:pt>
                <c:pt idx="6605">
                  <c:v>0.27195706963540001</c:v>
                </c:pt>
                <c:pt idx="6606">
                  <c:v>0.27219924330709999</c:v>
                </c:pt>
                <c:pt idx="6607">
                  <c:v>0.2723649442196</c:v>
                </c:pt>
                <c:pt idx="6608">
                  <c:v>0.2724868655205</c:v>
                </c:pt>
                <c:pt idx="6609">
                  <c:v>0.27263581752779997</c:v>
                </c:pt>
                <c:pt idx="6610">
                  <c:v>0.27278828620910001</c:v>
                </c:pt>
                <c:pt idx="6611">
                  <c:v>0.2729460000992</c:v>
                </c:pt>
                <c:pt idx="6612">
                  <c:v>0.27307355403900002</c:v>
                </c:pt>
                <c:pt idx="6613">
                  <c:v>0.27319914102550003</c:v>
                </c:pt>
                <c:pt idx="6614">
                  <c:v>0.27333936095240002</c:v>
                </c:pt>
                <c:pt idx="6615">
                  <c:v>0.27339771389959999</c:v>
                </c:pt>
                <c:pt idx="6616">
                  <c:v>0.27354386448860002</c:v>
                </c:pt>
                <c:pt idx="6617">
                  <c:v>0.27371275424960001</c:v>
                </c:pt>
                <c:pt idx="6618">
                  <c:v>0.27384814620019998</c:v>
                </c:pt>
                <c:pt idx="6619">
                  <c:v>0.27394211292269999</c:v>
                </c:pt>
                <c:pt idx="6620">
                  <c:v>0.27408823370930002</c:v>
                </c:pt>
                <c:pt idx="6621">
                  <c:v>0.2742815613747</c:v>
                </c:pt>
                <c:pt idx="6622">
                  <c:v>0.27463471889500002</c:v>
                </c:pt>
                <c:pt idx="6623">
                  <c:v>0.2747945487499</c:v>
                </c:pt>
                <c:pt idx="6624">
                  <c:v>0.2749886214733</c:v>
                </c:pt>
                <c:pt idx="6625">
                  <c:v>0.27521979808809999</c:v>
                </c:pt>
                <c:pt idx="6626">
                  <c:v>0.2754075527191</c:v>
                </c:pt>
                <c:pt idx="6627">
                  <c:v>0.27556416392330002</c:v>
                </c:pt>
                <c:pt idx="6628">
                  <c:v>0.27567386627200002</c:v>
                </c:pt>
                <c:pt idx="6629">
                  <c:v>0.27581939101219999</c:v>
                </c:pt>
                <c:pt idx="6630">
                  <c:v>0.27617117762569998</c:v>
                </c:pt>
                <c:pt idx="6631">
                  <c:v>0.27636960148810003</c:v>
                </c:pt>
                <c:pt idx="6632">
                  <c:v>0.2765455245972</c:v>
                </c:pt>
                <c:pt idx="6633">
                  <c:v>0.27679121494289999</c:v>
                </c:pt>
                <c:pt idx="6634">
                  <c:v>0.27709147334099998</c:v>
                </c:pt>
                <c:pt idx="6635">
                  <c:v>0.27726104855540001</c:v>
                </c:pt>
                <c:pt idx="6636">
                  <c:v>0.27736091613769998</c:v>
                </c:pt>
                <c:pt idx="6637">
                  <c:v>0.2775658071041</c:v>
                </c:pt>
                <c:pt idx="6638">
                  <c:v>0.27783599495889999</c:v>
                </c:pt>
                <c:pt idx="6639">
                  <c:v>0.27804186940190001</c:v>
                </c:pt>
                <c:pt idx="6640">
                  <c:v>0.27840152382849997</c:v>
                </c:pt>
                <c:pt idx="6641">
                  <c:v>0.27874207496640002</c:v>
                </c:pt>
                <c:pt idx="6642">
                  <c:v>0.27904650568959999</c:v>
                </c:pt>
                <c:pt idx="6643">
                  <c:v>0.2793545722961</c:v>
                </c:pt>
                <c:pt idx="6644">
                  <c:v>0.27969568967820002</c:v>
                </c:pt>
                <c:pt idx="6645">
                  <c:v>0.28006231784820002</c:v>
                </c:pt>
                <c:pt idx="6646">
                  <c:v>0.28035214543339998</c:v>
                </c:pt>
                <c:pt idx="6647">
                  <c:v>0.28066724538799998</c:v>
                </c:pt>
                <c:pt idx="6648">
                  <c:v>0.28088390827179999</c:v>
                </c:pt>
                <c:pt idx="6649">
                  <c:v>0.28120091557499999</c:v>
                </c:pt>
                <c:pt idx="6650">
                  <c:v>0.28147062659260003</c:v>
                </c:pt>
                <c:pt idx="6651">
                  <c:v>0.28167292475700001</c:v>
                </c:pt>
                <c:pt idx="6652">
                  <c:v>0.28186702728270002</c:v>
                </c:pt>
                <c:pt idx="6653">
                  <c:v>0.28219199180600002</c:v>
                </c:pt>
                <c:pt idx="6654">
                  <c:v>0.28248122334480003</c:v>
                </c:pt>
                <c:pt idx="6655">
                  <c:v>0.28268313407899998</c:v>
                </c:pt>
                <c:pt idx="6656">
                  <c:v>0.28301742672919999</c:v>
                </c:pt>
                <c:pt idx="6657">
                  <c:v>0.2832844257355</c:v>
                </c:pt>
                <c:pt idx="6658">
                  <c:v>0.28348341584210002</c:v>
                </c:pt>
                <c:pt idx="6659">
                  <c:v>0.28382033109659999</c:v>
                </c:pt>
                <c:pt idx="6660">
                  <c:v>0.28417390584949997</c:v>
                </c:pt>
                <c:pt idx="6661">
                  <c:v>0.28450614213940001</c:v>
                </c:pt>
                <c:pt idx="6662">
                  <c:v>0.28480285406110001</c:v>
                </c:pt>
                <c:pt idx="6663">
                  <c:v>0.28511959314349999</c:v>
                </c:pt>
                <c:pt idx="6664">
                  <c:v>0.28547495603560002</c:v>
                </c:pt>
                <c:pt idx="6665">
                  <c:v>0.28571712970730001</c:v>
                </c:pt>
                <c:pt idx="6666">
                  <c:v>0.28606128692630001</c:v>
                </c:pt>
                <c:pt idx="6667">
                  <c:v>0.28626197576520002</c:v>
                </c:pt>
                <c:pt idx="6668">
                  <c:v>0.28661063313480001</c:v>
                </c:pt>
                <c:pt idx="6669">
                  <c:v>0.28678449988369997</c:v>
                </c:pt>
                <c:pt idx="6670">
                  <c:v>0.28684011101719997</c:v>
                </c:pt>
                <c:pt idx="6671">
                  <c:v>0.28692758083339998</c:v>
                </c:pt>
                <c:pt idx="6672">
                  <c:v>0.28702092170720001</c:v>
                </c:pt>
                <c:pt idx="6673">
                  <c:v>0.28708767890929998</c:v>
                </c:pt>
                <c:pt idx="6674">
                  <c:v>0.2872392237186</c:v>
                </c:pt>
                <c:pt idx="6675">
                  <c:v>0.2872919738293</c:v>
                </c:pt>
                <c:pt idx="6676">
                  <c:v>0.28743404150009999</c:v>
                </c:pt>
                <c:pt idx="6677">
                  <c:v>0.2875110507011</c:v>
                </c:pt>
                <c:pt idx="6678">
                  <c:v>0.28764948248860001</c:v>
                </c:pt>
                <c:pt idx="6679">
                  <c:v>0.28778222203249998</c:v>
                </c:pt>
                <c:pt idx="6680">
                  <c:v>0.28800839185709998</c:v>
                </c:pt>
                <c:pt idx="6681">
                  <c:v>0.2881636917591</c:v>
                </c:pt>
                <c:pt idx="6682">
                  <c:v>0.28839296102520001</c:v>
                </c:pt>
                <c:pt idx="6683">
                  <c:v>0.28854808211330002</c:v>
                </c:pt>
                <c:pt idx="6684">
                  <c:v>0.2887527048588</c:v>
                </c:pt>
                <c:pt idx="6685">
                  <c:v>0.28905493021009998</c:v>
                </c:pt>
                <c:pt idx="6686">
                  <c:v>0.289256721735</c:v>
                </c:pt>
                <c:pt idx="6687">
                  <c:v>0.28945139050480001</c:v>
                </c:pt>
                <c:pt idx="6688">
                  <c:v>0.28961887955670002</c:v>
                </c:pt>
                <c:pt idx="6689">
                  <c:v>0.28985396027569998</c:v>
                </c:pt>
                <c:pt idx="6690">
                  <c:v>0.29002749919889997</c:v>
                </c:pt>
                <c:pt idx="6691">
                  <c:v>0.29019206762310001</c:v>
                </c:pt>
                <c:pt idx="6692">
                  <c:v>0.29041662812230001</c:v>
                </c:pt>
                <c:pt idx="6693">
                  <c:v>0.29065614938739998</c:v>
                </c:pt>
                <c:pt idx="6694">
                  <c:v>0.2909537553787</c:v>
                </c:pt>
                <c:pt idx="6695">
                  <c:v>0.2911213338375</c:v>
                </c:pt>
                <c:pt idx="6696">
                  <c:v>0.29148036241530001</c:v>
                </c:pt>
                <c:pt idx="6697">
                  <c:v>0.2917872071266</c:v>
                </c:pt>
                <c:pt idx="6698">
                  <c:v>0.29207539558410001</c:v>
                </c:pt>
                <c:pt idx="6699">
                  <c:v>0.29229483008379997</c:v>
                </c:pt>
                <c:pt idx="6700">
                  <c:v>0.29262074828149998</c:v>
                </c:pt>
                <c:pt idx="6701">
                  <c:v>0.29296055436129997</c:v>
                </c:pt>
                <c:pt idx="6702">
                  <c:v>0.29318410158160002</c:v>
                </c:pt>
                <c:pt idx="6703">
                  <c:v>0.29351916909219999</c:v>
                </c:pt>
                <c:pt idx="6704">
                  <c:v>0.29371991753580001</c:v>
                </c:pt>
                <c:pt idx="6705">
                  <c:v>0.2940058410168</c:v>
                </c:pt>
                <c:pt idx="6706">
                  <c:v>0.29434192180629998</c:v>
                </c:pt>
                <c:pt idx="6707">
                  <c:v>0.29467216134070001</c:v>
                </c:pt>
                <c:pt idx="6708">
                  <c:v>0.29501721262929997</c:v>
                </c:pt>
                <c:pt idx="6709">
                  <c:v>0.29526785016059998</c:v>
                </c:pt>
                <c:pt idx="6710">
                  <c:v>0.29558882117270002</c:v>
                </c:pt>
                <c:pt idx="6711">
                  <c:v>0.29591041803360002</c:v>
                </c:pt>
                <c:pt idx="6712">
                  <c:v>0.29620370268820001</c:v>
                </c:pt>
                <c:pt idx="6713">
                  <c:v>0.29642105102540001</c:v>
                </c:pt>
                <c:pt idx="6714">
                  <c:v>0.2967816591263</c:v>
                </c:pt>
                <c:pt idx="6715">
                  <c:v>0.29714414477349999</c:v>
                </c:pt>
                <c:pt idx="6716">
                  <c:v>0.29735082387919998</c:v>
                </c:pt>
                <c:pt idx="6717">
                  <c:v>0.29756045341490001</c:v>
                </c:pt>
                <c:pt idx="6718">
                  <c:v>0.2978933751583</c:v>
                </c:pt>
                <c:pt idx="6719">
                  <c:v>0.29804718494420002</c:v>
                </c:pt>
                <c:pt idx="6720">
                  <c:v>0.29819419980049999</c:v>
                </c:pt>
                <c:pt idx="6721">
                  <c:v>0.29852357506749999</c:v>
                </c:pt>
                <c:pt idx="6722">
                  <c:v>0.29871618747709999</c:v>
                </c:pt>
                <c:pt idx="6723">
                  <c:v>0.29880315065379998</c:v>
                </c:pt>
                <c:pt idx="6724">
                  <c:v>0.29891520738600003</c:v>
                </c:pt>
                <c:pt idx="6725">
                  <c:v>0.29896822571749998</c:v>
                </c:pt>
                <c:pt idx="6726">
                  <c:v>0.29916170239450002</c:v>
                </c:pt>
                <c:pt idx="6727">
                  <c:v>0.29939493536950001</c:v>
                </c:pt>
                <c:pt idx="6728">
                  <c:v>0.29969629645349999</c:v>
                </c:pt>
                <c:pt idx="6729">
                  <c:v>0.29990410804750001</c:v>
                </c:pt>
                <c:pt idx="6730">
                  <c:v>0.30026468634609998</c:v>
                </c:pt>
                <c:pt idx="6731">
                  <c:v>0.30061331391329998</c:v>
                </c:pt>
                <c:pt idx="6732">
                  <c:v>0.30090850591660001</c:v>
                </c:pt>
                <c:pt idx="6733">
                  <c:v>0.3012375831604</c:v>
                </c:pt>
                <c:pt idx="6734">
                  <c:v>0.30138656496999999</c:v>
                </c:pt>
                <c:pt idx="6735">
                  <c:v>0.30172565579409999</c:v>
                </c:pt>
                <c:pt idx="6736">
                  <c:v>0.30201882123950002</c:v>
                </c:pt>
                <c:pt idx="6737">
                  <c:v>0.3022907078266</c:v>
                </c:pt>
                <c:pt idx="6738">
                  <c:v>0.30252614617349999</c:v>
                </c:pt>
                <c:pt idx="6739">
                  <c:v>0.30283555388450001</c:v>
                </c:pt>
                <c:pt idx="6740">
                  <c:v>0.30313012003899997</c:v>
                </c:pt>
                <c:pt idx="6741">
                  <c:v>0.3034357428551</c:v>
                </c:pt>
                <c:pt idx="6742">
                  <c:v>0.30350711941719999</c:v>
                </c:pt>
                <c:pt idx="6743">
                  <c:v>0.30365887284280002</c:v>
                </c:pt>
                <c:pt idx="6744">
                  <c:v>0.30383250117299998</c:v>
                </c:pt>
                <c:pt idx="6745">
                  <c:v>0.30392056703569997</c:v>
                </c:pt>
                <c:pt idx="6746">
                  <c:v>0.30406913161280003</c:v>
                </c:pt>
                <c:pt idx="6747">
                  <c:v>0.30442234873770002</c:v>
                </c:pt>
                <c:pt idx="6748">
                  <c:v>0.3046605288982</c:v>
                </c:pt>
                <c:pt idx="6749">
                  <c:v>0.30499294400220001</c:v>
                </c:pt>
                <c:pt idx="6750">
                  <c:v>0.30529692769049999</c:v>
                </c:pt>
                <c:pt idx="6751">
                  <c:v>0.30557075142860002</c:v>
                </c:pt>
                <c:pt idx="6752">
                  <c:v>0.30571347475049998</c:v>
                </c:pt>
                <c:pt idx="6753">
                  <c:v>0.30602049827580002</c:v>
                </c:pt>
                <c:pt idx="6754">
                  <c:v>0.30637153983120002</c:v>
                </c:pt>
                <c:pt idx="6755">
                  <c:v>0.30660590529440002</c:v>
                </c:pt>
                <c:pt idx="6756">
                  <c:v>0.30686303973200002</c:v>
                </c:pt>
                <c:pt idx="6757">
                  <c:v>0.30706954002379999</c:v>
                </c:pt>
                <c:pt idx="6758">
                  <c:v>0.30731290578839998</c:v>
                </c:pt>
                <c:pt idx="6759">
                  <c:v>0.3076643049717</c:v>
                </c:pt>
                <c:pt idx="6760">
                  <c:v>0.30793917179109997</c:v>
                </c:pt>
                <c:pt idx="6761">
                  <c:v>0.3082594871521</c:v>
                </c:pt>
                <c:pt idx="6762">
                  <c:v>0.30854082107539998</c:v>
                </c:pt>
                <c:pt idx="6763">
                  <c:v>0.30881792306900002</c:v>
                </c:pt>
                <c:pt idx="6764">
                  <c:v>0.3091675937176</c:v>
                </c:pt>
                <c:pt idx="6765">
                  <c:v>0.3095040917397</c:v>
                </c:pt>
                <c:pt idx="6766">
                  <c:v>0.30979058146479999</c:v>
                </c:pt>
                <c:pt idx="6767">
                  <c:v>0.3100746572018</c:v>
                </c:pt>
                <c:pt idx="6768">
                  <c:v>0.310327142477</c:v>
                </c:pt>
                <c:pt idx="6769">
                  <c:v>0.310506105423</c:v>
                </c:pt>
                <c:pt idx="6770">
                  <c:v>0.31076836586000001</c:v>
                </c:pt>
                <c:pt idx="6771">
                  <c:v>0.31111395359040001</c:v>
                </c:pt>
                <c:pt idx="6772">
                  <c:v>0.31135147809980002</c:v>
                </c:pt>
                <c:pt idx="6773">
                  <c:v>0.31167241930959999</c:v>
                </c:pt>
                <c:pt idx="6774">
                  <c:v>0.3118979036808</c:v>
                </c:pt>
                <c:pt idx="6775">
                  <c:v>0.31206879019740003</c:v>
                </c:pt>
                <c:pt idx="6776">
                  <c:v>0.31224170327189998</c:v>
                </c:pt>
                <c:pt idx="6777">
                  <c:v>0.31245085597040001</c:v>
                </c:pt>
                <c:pt idx="6778">
                  <c:v>0.31280598044399999</c:v>
                </c:pt>
                <c:pt idx="6779">
                  <c:v>0.31314080953599999</c:v>
                </c:pt>
                <c:pt idx="6780">
                  <c:v>0.31340700387949999</c:v>
                </c:pt>
                <c:pt idx="6781">
                  <c:v>0.31374856829640002</c:v>
                </c:pt>
                <c:pt idx="6782">
                  <c:v>0.31399631500239999</c:v>
                </c:pt>
                <c:pt idx="6783">
                  <c:v>0.31431487202640002</c:v>
                </c:pt>
                <c:pt idx="6784">
                  <c:v>0.3146097958088</c:v>
                </c:pt>
                <c:pt idx="6785">
                  <c:v>0.31486263871190001</c:v>
                </c:pt>
                <c:pt idx="6786">
                  <c:v>0.31513154506680002</c:v>
                </c:pt>
                <c:pt idx="6787">
                  <c:v>0.31543925404549999</c:v>
                </c:pt>
                <c:pt idx="6788">
                  <c:v>0.31575542688370001</c:v>
                </c:pt>
                <c:pt idx="6789">
                  <c:v>0.3159932494164</c:v>
                </c:pt>
                <c:pt idx="6790">
                  <c:v>0.31632283329959998</c:v>
                </c:pt>
                <c:pt idx="6791">
                  <c:v>0.31661015748979998</c:v>
                </c:pt>
                <c:pt idx="6792">
                  <c:v>0.31692776083949997</c:v>
                </c:pt>
                <c:pt idx="6793">
                  <c:v>0.31729209423069998</c:v>
                </c:pt>
                <c:pt idx="6794">
                  <c:v>0.3175324201584</c:v>
                </c:pt>
                <c:pt idx="6795">
                  <c:v>0.31769794225690001</c:v>
                </c:pt>
                <c:pt idx="6796">
                  <c:v>0.31805285811419998</c:v>
                </c:pt>
                <c:pt idx="6797">
                  <c:v>0.3182861804962</c:v>
                </c:pt>
                <c:pt idx="6798">
                  <c:v>0.31861037015909999</c:v>
                </c:pt>
                <c:pt idx="6799">
                  <c:v>0.31897214055060003</c:v>
                </c:pt>
                <c:pt idx="6800">
                  <c:v>0.31928735971450001</c:v>
                </c:pt>
                <c:pt idx="6801">
                  <c:v>0.31958851218220002</c:v>
                </c:pt>
                <c:pt idx="6802">
                  <c:v>0.31992194056509998</c:v>
                </c:pt>
                <c:pt idx="6803">
                  <c:v>0.32027077674870003</c:v>
                </c:pt>
                <c:pt idx="6804">
                  <c:v>0.3206124305725</c:v>
                </c:pt>
                <c:pt idx="6805">
                  <c:v>0.32092425227170002</c:v>
                </c:pt>
                <c:pt idx="6806">
                  <c:v>0.32122865319249999</c:v>
                </c:pt>
                <c:pt idx="6807">
                  <c:v>0.32153302431109998</c:v>
                </c:pt>
                <c:pt idx="6808">
                  <c:v>0.32184538245200001</c:v>
                </c:pt>
                <c:pt idx="6809">
                  <c:v>0.32214209437370001</c:v>
                </c:pt>
                <c:pt idx="6810">
                  <c:v>0.3224864900112</c:v>
                </c:pt>
                <c:pt idx="6811">
                  <c:v>0.32282686233520003</c:v>
                </c:pt>
                <c:pt idx="6812">
                  <c:v>0.32315635681150001</c:v>
                </c:pt>
                <c:pt idx="6813">
                  <c:v>0.3234804570675</c:v>
                </c:pt>
                <c:pt idx="6814">
                  <c:v>0.32371094822879998</c:v>
                </c:pt>
                <c:pt idx="6815">
                  <c:v>0.3240536749363</c:v>
                </c:pt>
                <c:pt idx="6816">
                  <c:v>0.32436677813530002</c:v>
                </c:pt>
                <c:pt idx="6817">
                  <c:v>0.32465714216230002</c:v>
                </c:pt>
                <c:pt idx="6818">
                  <c:v>0.32499825954439998</c:v>
                </c:pt>
                <c:pt idx="6819">
                  <c:v>0.32533824443819997</c:v>
                </c:pt>
                <c:pt idx="6820">
                  <c:v>0.32568776607510003</c:v>
                </c:pt>
                <c:pt idx="6821">
                  <c:v>0.32599681615830001</c:v>
                </c:pt>
                <c:pt idx="6822">
                  <c:v>0.32631534338000001</c:v>
                </c:pt>
                <c:pt idx="6823">
                  <c:v>0.32665035128589998</c:v>
                </c:pt>
                <c:pt idx="6824">
                  <c:v>0.32698476314539998</c:v>
                </c:pt>
                <c:pt idx="6825">
                  <c:v>0.32733079791070002</c:v>
                </c:pt>
                <c:pt idx="6826">
                  <c:v>0.32763379812240001</c:v>
                </c:pt>
                <c:pt idx="6827">
                  <c:v>0.32795470952990002</c:v>
                </c:pt>
                <c:pt idx="6828">
                  <c:v>0.32829844951629999</c:v>
                </c:pt>
                <c:pt idx="6829">
                  <c:v>0.32863372564319998</c:v>
                </c:pt>
                <c:pt idx="6830">
                  <c:v>0.32895427942279998</c:v>
                </c:pt>
                <c:pt idx="6831">
                  <c:v>0.32926225662230002</c:v>
                </c:pt>
                <c:pt idx="6832">
                  <c:v>0.32952985167499999</c:v>
                </c:pt>
                <c:pt idx="6833">
                  <c:v>0.32961925864219999</c:v>
                </c:pt>
                <c:pt idx="6834">
                  <c:v>0.32966831326480001</c:v>
                </c:pt>
                <c:pt idx="6835">
                  <c:v>0.32977423071860001</c:v>
                </c:pt>
                <c:pt idx="6836">
                  <c:v>0.32987394928929997</c:v>
                </c:pt>
                <c:pt idx="6837">
                  <c:v>0.33009132742879999</c:v>
                </c:pt>
                <c:pt idx="6838">
                  <c:v>0.33030673861499998</c:v>
                </c:pt>
                <c:pt idx="6839">
                  <c:v>0.33067303895950001</c:v>
                </c:pt>
                <c:pt idx="6840">
                  <c:v>0.33091944456099998</c:v>
                </c:pt>
                <c:pt idx="6841">
                  <c:v>0.33124974369999999</c:v>
                </c:pt>
                <c:pt idx="6842">
                  <c:v>0.33159613609310001</c:v>
                </c:pt>
                <c:pt idx="6843">
                  <c:v>0.3318308591843</c:v>
                </c:pt>
                <c:pt idx="6844">
                  <c:v>0.33211275935169998</c:v>
                </c:pt>
                <c:pt idx="6845">
                  <c:v>0.33238458633419998</c:v>
                </c:pt>
                <c:pt idx="6846">
                  <c:v>0.33273008465769999</c:v>
                </c:pt>
                <c:pt idx="6847">
                  <c:v>0.33301523327830002</c:v>
                </c:pt>
                <c:pt idx="6848">
                  <c:v>0.33332824707030001</c:v>
                </c:pt>
                <c:pt idx="6849">
                  <c:v>0.3336608707905</c:v>
                </c:pt>
                <c:pt idx="6850">
                  <c:v>0.33398813009259998</c:v>
                </c:pt>
                <c:pt idx="6851">
                  <c:v>0.33427798748019999</c:v>
                </c:pt>
                <c:pt idx="6852">
                  <c:v>0.33460915088650001</c:v>
                </c:pt>
                <c:pt idx="6853">
                  <c:v>0.33496767282489998</c:v>
                </c:pt>
                <c:pt idx="6854">
                  <c:v>0.33532252907749999</c:v>
                </c:pt>
                <c:pt idx="6855">
                  <c:v>0.33567357063289999</c:v>
                </c:pt>
                <c:pt idx="6856">
                  <c:v>0.33594006299969997</c:v>
                </c:pt>
                <c:pt idx="6857">
                  <c:v>0.33613756299019998</c:v>
                </c:pt>
                <c:pt idx="6858">
                  <c:v>0.33631309866909997</c:v>
                </c:pt>
                <c:pt idx="6859">
                  <c:v>0.33660486340520002</c:v>
                </c:pt>
                <c:pt idx="6860">
                  <c:v>0.33684375882149997</c:v>
                </c:pt>
                <c:pt idx="6861">
                  <c:v>0.33698800206180002</c:v>
                </c:pt>
                <c:pt idx="6862">
                  <c:v>0.33728149533270002</c:v>
                </c:pt>
                <c:pt idx="6863">
                  <c:v>0.33760470151900002</c:v>
                </c:pt>
                <c:pt idx="6864">
                  <c:v>0.33792778849600003</c:v>
                </c:pt>
                <c:pt idx="6865">
                  <c:v>0.33826470375060003</c:v>
                </c:pt>
                <c:pt idx="6866">
                  <c:v>0.3386002480984</c:v>
                </c:pt>
                <c:pt idx="6867">
                  <c:v>0.33888882398609999</c:v>
                </c:pt>
                <c:pt idx="6868">
                  <c:v>0.3392132520676</c:v>
                </c:pt>
                <c:pt idx="6869">
                  <c:v>0.3395518660545</c:v>
                </c:pt>
                <c:pt idx="6870">
                  <c:v>0.33990463614459998</c:v>
                </c:pt>
                <c:pt idx="6871">
                  <c:v>0.34014308452609998</c:v>
                </c:pt>
                <c:pt idx="6872">
                  <c:v>0.3404646813869</c:v>
                </c:pt>
                <c:pt idx="6873">
                  <c:v>0.34080448746679998</c:v>
                </c:pt>
                <c:pt idx="6874">
                  <c:v>0.34113520383829998</c:v>
                </c:pt>
                <c:pt idx="6875">
                  <c:v>0.34146657586099999</c:v>
                </c:pt>
                <c:pt idx="6876">
                  <c:v>0.34180030226710001</c:v>
                </c:pt>
                <c:pt idx="6877">
                  <c:v>0.34211555123330001</c:v>
                </c:pt>
                <c:pt idx="6878">
                  <c:v>0.3424633145332</c:v>
                </c:pt>
                <c:pt idx="6879">
                  <c:v>0.3428187966347</c:v>
                </c:pt>
                <c:pt idx="6880">
                  <c:v>0.34317269921299998</c:v>
                </c:pt>
                <c:pt idx="6881">
                  <c:v>0.34342420101170001</c:v>
                </c:pt>
                <c:pt idx="6882">
                  <c:v>0.34378007054330001</c:v>
                </c:pt>
                <c:pt idx="6883">
                  <c:v>0.3440782427788</c:v>
                </c:pt>
                <c:pt idx="6884">
                  <c:v>0.34423083066940002</c:v>
                </c:pt>
                <c:pt idx="6885">
                  <c:v>0.34456393122669998</c:v>
                </c:pt>
                <c:pt idx="6886">
                  <c:v>0.34490683674810002</c:v>
                </c:pt>
                <c:pt idx="6887">
                  <c:v>0.34511524438859997</c:v>
                </c:pt>
                <c:pt idx="6888">
                  <c:v>0.34544727206230003</c:v>
                </c:pt>
                <c:pt idx="6889">
                  <c:v>0.3456102013588</c:v>
                </c:pt>
                <c:pt idx="6890">
                  <c:v>0.34595638513569998</c:v>
                </c:pt>
                <c:pt idx="6891">
                  <c:v>0.34629014134410002</c:v>
                </c:pt>
                <c:pt idx="6892">
                  <c:v>0.34663027524950002</c:v>
                </c:pt>
                <c:pt idx="6893">
                  <c:v>0.34687724709509998</c:v>
                </c:pt>
                <c:pt idx="6894">
                  <c:v>0.34720867872240002</c:v>
                </c:pt>
                <c:pt idx="6895">
                  <c:v>0.34754279255870002</c:v>
                </c:pt>
                <c:pt idx="6896">
                  <c:v>0.34788513183589997</c:v>
                </c:pt>
                <c:pt idx="6897">
                  <c:v>0.34821015596389998</c:v>
                </c:pt>
                <c:pt idx="6898">
                  <c:v>0.34846049547199998</c:v>
                </c:pt>
                <c:pt idx="6899">
                  <c:v>0.34879738092419998</c:v>
                </c:pt>
                <c:pt idx="6900">
                  <c:v>0.3491203784943</c:v>
                </c:pt>
                <c:pt idx="6901">
                  <c:v>0.34933486580849998</c:v>
                </c:pt>
                <c:pt idx="6902">
                  <c:v>0.34940665960310002</c:v>
                </c:pt>
                <c:pt idx="6903">
                  <c:v>0.34974431991580002</c:v>
                </c:pt>
                <c:pt idx="6904">
                  <c:v>0.35009387135510001</c:v>
                </c:pt>
                <c:pt idx="6905">
                  <c:v>0.35044166445730002</c:v>
                </c:pt>
                <c:pt idx="6906">
                  <c:v>0.35074502229690002</c:v>
                </c:pt>
                <c:pt idx="6907">
                  <c:v>0.35108736157420001</c:v>
                </c:pt>
                <c:pt idx="6908">
                  <c:v>0.35143789649009999</c:v>
                </c:pt>
                <c:pt idx="6909">
                  <c:v>0.351769387722</c:v>
                </c:pt>
                <c:pt idx="6910">
                  <c:v>0.35211893916129999</c:v>
                </c:pt>
                <c:pt idx="6911">
                  <c:v>0.35245242714879998</c:v>
                </c:pt>
                <c:pt idx="6912">
                  <c:v>0.35274621844289999</c:v>
                </c:pt>
                <c:pt idx="6913">
                  <c:v>0.35298830270769999</c:v>
                </c:pt>
                <c:pt idx="6914">
                  <c:v>0.35325074195860001</c:v>
                </c:pt>
                <c:pt idx="6915">
                  <c:v>0.3535964488983</c:v>
                </c:pt>
                <c:pt idx="6916">
                  <c:v>0.35388374328610001</c:v>
                </c:pt>
                <c:pt idx="6917">
                  <c:v>0.35414728522299999</c:v>
                </c:pt>
                <c:pt idx="6918">
                  <c:v>0.35448241233830002</c:v>
                </c:pt>
                <c:pt idx="6919">
                  <c:v>0.35483902692789998</c:v>
                </c:pt>
                <c:pt idx="6920">
                  <c:v>0.35517337918280001</c:v>
                </c:pt>
                <c:pt idx="6921">
                  <c:v>0.35550361871719999</c:v>
                </c:pt>
                <c:pt idx="6922">
                  <c:v>0.35582870244980003</c:v>
                </c:pt>
                <c:pt idx="6923">
                  <c:v>0.35615283250809998</c:v>
                </c:pt>
                <c:pt idx="6924">
                  <c:v>0.35645997524259998</c:v>
                </c:pt>
                <c:pt idx="6925">
                  <c:v>0.35678991675380001</c:v>
                </c:pt>
                <c:pt idx="6926">
                  <c:v>0.3570923507214</c:v>
                </c:pt>
                <c:pt idx="6927">
                  <c:v>0.35742241144179998</c:v>
                </c:pt>
                <c:pt idx="6928">
                  <c:v>0.35776770114899997</c:v>
                </c:pt>
                <c:pt idx="6929">
                  <c:v>0.35810211300849998</c:v>
                </c:pt>
                <c:pt idx="6930">
                  <c:v>0.35842543840410002</c:v>
                </c:pt>
                <c:pt idx="6931">
                  <c:v>0.3587538897991</c:v>
                </c:pt>
                <c:pt idx="6932">
                  <c:v>0.35907804965970003</c:v>
                </c:pt>
                <c:pt idx="6933">
                  <c:v>0.3594141602516</c:v>
                </c:pt>
                <c:pt idx="6934">
                  <c:v>0.35976043343539998</c:v>
                </c:pt>
                <c:pt idx="6935">
                  <c:v>0.3600570261478</c:v>
                </c:pt>
                <c:pt idx="6936">
                  <c:v>0.36040300130839997</c:v>
                </c:pt>
                <c:pt idx="6937">
                  <c:v>0.36071339249610002</c:v>
                </c:pt>
                <c:pt idx="6938">
                  <c:v>0.36101478338240001</c:v>
                </c:pt>
                <c:pt idx="6939">
                  <c:v>0.36132624745370001</c:v>
                </c:pt>
                <c:pt idx="6940">
                  <c:v>0.36162188649179999</c:v>
                </c:pt>
                <c:pt idx="6941">
                  <c:v>0.36188635230060001</c:v>
                </c:pt>
                <c:pt idx="6942">
                  <c:v>0.3620085418224</c:v>
                </c:pt>
                <c:pt idx="6943">
                  <c:v>0.36210376024250002</c:v>
                </c:pt>
                <c:pt idx="6944">
                  <c:v>0.36216950416560001</c:v>
                </c:pt>
                <c:pt idx="6945">
                  <c:v>0.36227571964260002</c:v>
                </c:pt>
                <c:pt idx="6946">
                  <c:v>0.3623496294022</c:v>
                </c:pt>
                <c:pt idx="6947">
                  <c:v>0.36241477727889998</c:v>
                </c:pt>
                <c:pt idx="6948">
                  <c:v>0.36253046989440002</c:v>
                </c:pt>
                <c:pt idx="6949">
                  <c:v>0.36259159445759997</c:v>
                </c:pt>
                <c:pt idx="6950">
                  <c:v>0.36272516846660002</c:v>
                </c:pt>
                <c:pt idx="6951">
                  <c:v>0.36284556984900002</c:v>
                </c:pt>
                <c:pt idx="6952">
                  <c:v>0.36302340030669999</c:v>
                </c:pt>
                <c:pt idx="6953">
                  <c:v>0.36319151520729998</c:v>
                </c:pt>
                <c:pt idx="6954">
                  <c:v>0.36341869831090001</c:v>
                </c:pt>
                <c:pt idx="6955">
                  <c:v>0.36370065808300001</c:v>
                </c:pt>
                <c:pt idx="6956">
                  <c:v>0.36380311846730001</c:v>
                </c:pt>
                <c:pt idx="6957">
                  <c:v>0.36391460895540001</c:v>
                </c:pt>
                <c:pt idx="6958">
                  <c:v>0.36395153403280001</c:v>
                </c:pt>
                <c:pt idx="6959">
                  <c:v>0.36399030685419997</c:v>
                </c:pt>
                <c:pt idx="6960">
                  <c:v>0.36403328180310002</c:v>
                </c:pt>
                <c:pt idx="6961">
                  <c:v>0.36409944295879998</c:v>
                </c:pt>
                <c:pt idx="6962">
                  <c:v>0.36418095231059999</c:v>
                </c:pt>
                <c:pt idx="6963">
                  <c:v>0.3642320632935</c:v>
                </c:pt>
                <c:pt idx="6964">
                  <c:v>0.36427789926530002</c:v>
                </c:pt>
                <c:pt idx="6965">
                  <c:v>0.36433324217800001</c:v>
                </c:pt>
                <c:pt idx="6966">
                  <c:v>0.364387512207</c:v>
                </c:pt>
                <c:pt idx="6967">
                  <c:v>0.36447125673289998</c:v>
                </c:pt>
                <c:pt idx="6968">
                  <c:v>0.36452317237850002</c:v>
                </c:pt>
                <c:pt idx="6969">
                  <c:v>0.36459773778920002</c:v>
                </c:pt>
                <c:pt idx="6970">
                  <c:v>0.36468714475629999</c:v>
                </c:pt>
                <c:pt idx="6971">
                  <c:v>0.36475422978400002</c:v>
                </c:pt>
                <c:pt idx="6972">
                  <c:v>0.3648273944855</c:v>
                </c:pt>
                <c:pt idx="6973">
                  <c:v>0.36490270495409999</c:v>
                </c:pt>
                <c:pt idx="6974">
                  <c:v>0.36497780680660002</c:v>
                </c:pt>
                <c:pt idx="6975">
                  <c:v>0.36502599716189998</c:v>
                </c:pt>
                <c:pt idx="6976">
                  <c:v>0.36506268382070001</c:v>
                </c:pt>
                <c:pt idx="6977">
                  <c:v>0.36509808897969998</c:v>
                </c:pt>
                <c:pt idx="6978">
                  <c:v>0.3651888668537</c:v>
                </c:pt>
                <c:pt idx="6979">
                  <c:v>0.36525413393970002</c:v>
                </c:pt>
                <c:pt idx="6980">
                  <c:v>0.36528617143629999</c:v>
                </c:pt>
                <c:pt idx="6981">
                  <c:v>0.36531570553780002</c:v>
                </c:pt>
                <c:pt idx="6982">
                  <c:v>0.36538296937940001</c:v>
                </c:pt>
                <c:pt idx="6983">
                  <c:v>0.36549034714700002</c:v>
                </c:pt>
                <c:pt idx="6984">
                  <c:v>0.36555188894270002</c:v>
                </c:pt>
                <c:pt idx="6985">
                  <c:v>0.36563569307330002</c:v>
                </c:pt>
                <c:pt idx="6986">
                  <c:v>0.36574396491049999</c:v>
                </c:pt>
                <c:pt idx="6987">
                  <c:v>0.36577382683749998</c:v>
                </c:pt>
                <c:pt idx="6988">
                  <c:v>0.36584585905080003</c:v>
                </c:pt>
                <c:pt idx="6989">
                  <c:v>0.365918815136</c:v>
                </c:pt>
                <c:pt idx="6990">
                  <c:v>0.36596921086310003</c:v>
                </c:pt>
                <c:pt idx="6991">
                  <c:v>0.36600145697589997</c:v>
                </c:pt>
                <c:pt idx="6992">
                  <c:v>0.36603590846060002</c:v>
                </c:pt>
                <c:pt idx="6993">
                  <c:v>0.36606761813159999</c:v>
                </c:pt>
                <c:pt idx="6994">
                  <c:v>0.366116553545</c:v>
                </c:pt>
                <c:pt idx="6995">
                  <c:v>0.36618992686270002</c:v>
                </c:pt>
                <c:pt idx="6996">
                  <c:v>0.36622923612590003</c:v>
                </c:pt>
                <c:pt idx="6997">
                  <c:v>0.36626508831979998</c:v>
                </c:pt>
                <c:pt idx="6998">
                  <c:v>0.36630126833920001</c:v>
                </c:pt>
                <c:pt idx="6999">
                  <c:v>0.36634203791620001</c:v>
                </c:pt>
                <c:pt idx="7000">
                  <c:v>0.36641877889629998</c:v>
                </c:pt>
                <c:pt idx="7001">
                  <c:v>0.36647987365719997</c:v>
                </c:pt>
                <c:pt idx="7002">
                  <c:v>0.36652937531469998</c:v>
                </c:pt>
                <c:pt idx="7003">
                  <c:v>0.36659330129619999</c:v>
                </c:pt>
                <c:pt idx="7004">
                  <c:v>0.3666861355305</c:v>
                </c:pt>
                <c:pt idx="7005">
                  <c:v>0.36680769920349998</c:v>
                </c:pt>
                <c:pt idx="7006">
                  <c:v>0.36696171760559998</c:v>
                </c:pt>
                <c:pt idx="7007">
                  <c:v>0.36708182096480002</c:v>
                </c:pt>
                <c:pt idx="7008">
                  <c:v>0.36720654368400002</c:v>
                </c:pt>
                <c:pt idx="7009">
                  <c:v>0.36733156442640003</c:v>
                </c:pt>
                <c:pt idx="7010">
                  <c:v>0.36746180057529998</c:v>
                </c:pt>
                <c:pt idx="7011">
                  <c:v>0.3676251471043</c:v>
                </c:pt>
                <c:pt idx="7012">
                  <c:v>0.3677663207054</c:v>
                </c:pt>
                <c:pt idx="7013">
                  <c:v>0.36787939071659997</c:v>
                </c:pt>
                <c:pt idx="7014">
                  <c:v>0.36796411871910001</c:v>
                </c:pt>
                <c:pt idx="7015">
                  <c:v>0.36803415417669999</c:v>
                </c:pt>
                <c:pt idx="7016">
                  <c:v>0.3681097328663</c:v>
                </c:pt>
                <c:pt idx="7017">
                  <c:v>0.36820319294929998</c:v>
                </c:pt>
                <c:pt idx="7018">
                  <c:v>0.36826202273370001</c:v>
                </c:pt>
                <c:pt idx="7019">
                  <c:v>0.3683139681816</c:v>
                </c:pt>
                <c:pt idx="7020">
                  <c:v>0.36836281418799999</c:v>
                </c:pt>
                <c:pt idx="7021">
                  <c:v>0.36840930581089998</c:v>
                </c:pt>
                <c:pt idx="7022">
                  <c:v>0.36848458647729998</c:v>
                </c:pt>
                <c:pt idx="7023">
                  <c:v>0.3685362040997</c:v>
                </c:pt>
                <c:pt idx="7024">
                  <c:v>0.3685752153397</c:v>
                </c:pt>
                <c:pt idx="7025">
                  <c:v>0.3686140775681</c:v>
                </c:pt>
                <c:pt idx="7026">
                  <c:v>0.36865258216859997</c:v>
                </c:pt>
                <c:pt idx="7027">
                  <c:v>0.36871081590650001</c:v>
                </c:pt>
                <c:pt idx="7028">
                  <c:v>0.3687719106674</c:v>
                </c:pt>
                <c:pt idx="7029">
                  <c:v>0.3688069283962</c:v>
                </c:pt>
                <c:pt idx="7030">
                  <c:v>0.36884030699730003</c:v>
                </c:pt>
                <c:pt idx="7031">
                  <c:v>0.36887648701670001</c:v>
                </c:pt>
                <c:pt idx="7032">
                  <c:v>0.36891558766369997</c:v>
                </c:pt>
                <c:pt idx="7033">
                  <c:v>0.3689740896225</c:v>
                </c:pt>
                <c:pt idx="7034">
                  <c:v>0.36900818347929998</c:v>
                </c:pt>
                <c:pt idx="7035">
                  <c:v>0.36903825402259999</c:v>
                </c:pt>
                <c:pt idx="7036">
                  <c:v>0.36909466981889999</c:v>
                </c:pt>
                <c:pt idx="7037">
                  <c:v>0.36917990446089999</c:v>
                </c:pt>
                <c:pt idx="7038">
                  <c:v>0.36923721432689999</c:v>
                </c:pt>
                <c:pt idx="7039">
                  <c:v>0.3693082034588</c:v>
                </c:pt>
                <c:pt idx="7040">
                  <c:v>0.36938294768329999</c:v>
                </c:pt>
                <c:pt idx="7041">
                  <c:v>0.36943319439889999</c:v>
                </c:pt>
                <c:pt idx="7042">
                  <c:v>0.36951828002929998</c:v>
                </c:pt>
                <c:pt idx="7043">
                  <c:v>0.36956652998919998</c:v>
                </c:pt>
                <c:pt idx="7044">
                  <c:v>0.36961257457730001</c:v>
                </c:pt>
                <c:pt idx="7045">
                  <c:v>0.369691491127</c:v>
                </c:pt>
                <c:pt idx="7046">
                  <c:v>0.36973872780799999</c:v>
                </c:pt>
                <c:pt idx="7047">
                  <c:v>0.3698036968708</c:v>
                </c:pt>
                <c:pt idx="7048">
                  <c:v>0.3698577284813</c:v>
                </c:pt>
                <c:pt idx="7049">
                  <c:v>0.36990237236020002</c:v>
                </c:pt>
                <c:pt idx="7050">
                  <c:v>0.36999133229260001</c:v>
                </c:pt>
                <c:pt idx="7051">
                  <c:v>0.37003535032270002</c:v>
                </c:pt>
                <c:pt idx="7052">
                  <c:v>0.37015095353130001</c:v>
                </c:pt>
                <c:pt idx="7053">
                  <c:v>0.37024104595180002</c:v>
                </c:pt>
                <c:pt idx="7054">
                  <c:v>0.37028658390050001</c:v>
                </c:pt>
                <c:pt idx="7055">
                  <c:v>0.37035655975339998</c:v>
                </c:pt>
                <c:pt idx="7056">
                  <c:v>0.37041518092159997</c:v>
                </c:pt>
                <c:pt idx="7057">
                  <c:v>0.3704761862755</c:v>
                </c:pt>
                <c:pt idx="7058">
                  <c:v>0.37056788802149998</c:v>
                </c:pt>
                <c:pt idx="7059">
                  <c:v>0.37065562605859997</c:v>
                </c:pt>
                <c:pt idx="7060">
                  <c:v>0.37071621418</c:v>
                </c:pt>
                <c:pt idx="7061">
                  <c:v>0.3708398938179</c:v>
                </c:pt>
                <c:pt idx="7062">
                  <c:v>0.37092477083210001</c:v>
                </c:pt>
                <c:pt idx="7063">
                  <c:v>0.37097942829129998</c:v>
                </c:pt>
                <c:pt idx="7064">
                  <c:v>0.3710556328297</c:v>
                </c:pt>
                <c:pt idx="7065">
                  <c:v>0.37111553549769999</c:v>
                </c:pt>
                <c:pt idx="7066">
                  <c:v>0.37114638090129998</c:v>
                </c:pt>
                <c:pt idx="7067">
                  <c:v>0.37117728590970001</c:v>
                </c:pt>
                <c:pt idx="7068">
                  <c:v>0.371230840683</c:v>
                </c:pt>
                <c:pt idx="7069">
                  <c:v>0.37128317356110002</c:v>
                </c:pt>
                <c:pt idx="7070">
                  <c:v>0.37131568789480002</c:v>
                </c:pt>
                <c:pt idx="7071">
                  <c:v>0.37135180830960002</c:v>
                </c:pt>
                <c:pt idx="7072">
                  <c:v>0.3713899850845</c:v>
                </c:pt>
                <c:pt idx="7073">
                  <c:v>0.37142631411549998</c:v>
                </c:pt>
                <c:pt idx="7074">
                  <c:v>0.3714947104454</c:v>
                </c:pt>
                <c:pt idx="7075">
                  <c:v>0.37152481079100003</c:v>
                </c:pt>
                <c:pt idx="7076">
                  <c:v>0.37157899141310002</c:v>
                </c:pt>
                <c:pt idx="7077">
                  <c:v>0.3716647922993</c:v>
                </c:pt>
                <c:pt idx="7078">
                  <c:v>0.3717322647572</c:v>
                </c:pt>
                <c:pt idx="7079">
                  <c:v>0.3717752099037</c:v>
                </c:pt>
                <c:pt idx="7080">
                  <c:v>0.3718610703945</c:v>
                </c:pt>
                <c:pt idx="7081">
                  <c:v>0.37190347909929999</c:v>
                </c:pt>
                <c:pt idx="7082">
                  <c:v>0.37194725871090001</c:v>
                </c:pt>
                <c:pt idx="7083">
                  <c:v>0.37202250957490002</c:v>
                </c:pt>
                <c:pt idx="7084">
                  <c:v>0.3720872402191</c:v>
                </c:pt>
                <c:pt idx="7085">
                  <c:v>0.37219104170799999</c:v>
                </c:pt>
                <c:pt idx="7086">
                  <c:v>0.37223073840139997</c:v>
                </c:pt>
                <c:pt idx="7087">
                  <c:v>0.3723329901695</c:v>
                </c:pt>
                <c:pt idx="7088">
                  <c:v>0.37239196896549998</c:v>
                </c:pt>
                <c:pt idx="7089">
                  <c:v>0.37247493863109998</c:v>
                </c:pt>
                <c:pt idx="7090">
                  <c:v>0.37253072857859998</c:v>
                </c:pt>
                <c:pt idx="7091">
                  <c:v>0.37265548110009999</c:v>
                </c:pt>
                <c:pt idx="7092">
                  <c:v>0.3727422356606</c:v>
                </c:pt>
                <c:pt idx="7093">
                  <c:v>0.37282517552380001</c:v>
                </c:pt>
                <c:pt idx="7094">
                  <c:v>0.37292176485060002</c:v>
                </c:pt>
                <c:pt idx="7095">
                  <c:v>0.37304115295410001</c:v>
                </c:pt>
                <c:pt idx="7096">
                  <c:v>0.37316122651099998</c:v>
                </c:pt>
                <c:pt idx="7097">
                  <c:v>0.37327697873120003</c:v>
                </c:pt>
                <c:pt idx="7098">
                  <c:v>0.37344881892199999</c:v>
                </c:pt>
                <c:pt idx="7099">
                  <c:v>0.37359488010410002</c:v>
                </c:pt>
                <c:pt idx="7100">
                  <c:v>0.3737426102161</c:v>
                </c:pt>
                <c:pt idx="7101">
                  <c:v>0.37389308214189998</c:v>
                </c:pt>
                <c:pt idx="7102">
                  <c:v>0.3741419613361</c:v>
                </c:pt>
                <c:pt idx="7103">
                  <c:v>0.374326646328</c:v>
                </c:pt>
                <c:pt idx="7104">
                  <c:v>0.37448993325230001</c:v>
                </c:pt>
                <c:pt idx="7105">
                  <c:v>0.37458872795100001</c:v>
                </c:pt>
                <c:pt idx="7106">
                  <c:v>0.3747069835663</c:v>
                </c:pt>
                <c:pt idx="7107">
                  <c:v>0.37498557567599999</c:v>
                </c:pt>
                <c:pt idx="7108">
                  <c:v>0.37524837255479998</c:v>
                </c:pt>
                <c:pt idx="7109">
                  <c:v>0.37547659873959999</c:v>
                </c:pt>
                <c:pt idx="7110">
                  <c:v>0.37573865056040001</c:v>
                </c:pt>
                <c:pt idx="7111">
                  <c:v>0.37601730227469998</c:v>
                </c:pt>
                <c:pt idx="7112">
                  <c:v>0.37631267309189997</c:v>
                </c:pt>
                <c:pt idx="7113">
                  <c:v>0.376612842083</c:v>
                </c:pt>
                <c:pt idx="7114">
                  <c:v>0.37690380215640001</c:v>
                </c:pt>
                <c:pt idx="7115">
                  <c:v>0.3771662116051</c:v>
                </c:pt>
                <c:pt idx="7116">
                  <c:v>0.37739816308020002</c:v>
                </c:pt>
                <c:pt idx="7117">
                  <c:v>0.37768429517750002</c:v>
                </c:pt>
                <c:pt idx="7118">
                  <c:v>0.37797901034359999</c:v>
                </c:pt>
                <c:pt idx="7119">
                  <c:v>0.378262758255</c:v>
                </c:pt>
                <c:pt idx="7120">
                  <c:v>0.37857091426849998</c:v>
                </c:pt>
                <c:pt idx="7121">
                  <c:v>0.37882378697399999</c:v>
                </c:pt>
                <c:pt idx="7122">
                  <c:v>0.379072368145</c:v>
                </c:pt>
                <c:pt idx="7123">
                  <c:v>0.37938648462300001</c:v>
                </c:pt>
                <c:pt idx="7124">
                  <c:v>0.37966874241830001</c:v>
                </c:pt>
                <c:pt idx="7125">
                  <c:v>0.37981358170509999</c:v>
                </c:pt>
                <c:pt idx="7126">
                  <c:v>0.37994235754009997</c:v>
                </c:pt>
                <c:pt idx="7127">
                  <c:v>0.38005682826039999</c:v>
                </c:pt>
                <c:pt idx="7128">
                  <c:v>0.38015949726100001</c:v>
                </c:pt>
                <c:pt idx="7129">
                  <c:v>0.38038936257360001</c:v>
                </c:pt>
                <c:pt idx="7130">
                  <c:v>0.38071939349169998</c:v>
                </c:pt>
                <c:pt idx="7131">
                  <c:v>0.38102954626079999</c:v>
                </c:pt>
                <c:pt idx="7132">
                  <c:v>0.38133904337879998</c:v>
                </c:pt>
                <c:pt idx="7133">
                  <c:v>0.38161632418629998</c:v>
                </c:pt>
                <c:pt idx="7134">
                  <c:v>0.38189375400539999</c:v>
                </c:pt>
                <c:pt idx="7135">
                  <c:v>0.38221168518069998</c:v>
                </c:pt>
                <c:pt idx="7136">
                  <c:v>0.38251823186869999</c:v>
                </c:pt>
                <c:pt idx="7137">
                  <c:v>0.38282957673070001</c:v>
                </c:pt>
                <c:pt idx="7138">
                  <c:v>0.3831368982792</c:v>
                </c:pt>
                <c:pt idx="7139">
                  <c:v>0.38338625431060003</c:v>
                </c:pt>
                <c:pt idx="7140">
                  <c:v>0.38368213176729998</c:v>
                </c:pt>
                <c:pt idx="7141">
                  <c:v>0.38398757576940001</c:v>
                </c:pt>
                <c:pt idx="7142">
                  <c:v>0.38424533605580002</c:v>
                </c:pt>
                <c:pt idx="7143">
                  <c:v>0.38443547487259999</c:v>
                </c:pt>
                <c:pt idx="7144">
                  <c:v>0.38478305935860002</c:v>
                </c:pt>
                <c:pt idx="7145">
                  <c:v>0.38493767380709998</c:v>
                </c:pt>
                <c:pt idx="7146">
                  <c:v>0.38524702191350002</c:v>
                </c:pt>
                <c:pt idx="7147">
                  <c:v>0.38547042012209998</c:v>
                </c:pt>
                <c:pt idx="7148">
                  <c:v>0.38577714562420001</c:v>
                </c:pt>
                <c:pt idx="7149">
                  <c:v>0.38599067926410002</c:v>
                </c:pt>
                <c:pt idx="7150">
                  <c:v>0.3862710893154</c:v>
                </c:pt>
                <c:pt idx="7151">
                  <c:v>0.38656494021420001</c:v>
                </c:pt>
                <c:pt idx="7152">
                  <c:v>0.3868032693863</c:v>
                </c:pt>
                <c:pt idx="7153">
                  <c:v>0.38713541626929998</c:v>
                </c:pt>
                <c:pt idx="7154">
                  <c:v>0.38743460178380001</c:v>
                </c:pt>
                <c:pt idx="7155">
                  <c:v>0.38776302337649998</c:v>
                </c:pt>
                <c:pt idx="7156">
                  <c:v>0.38806480169300001</c:v>
                </c:pt>
                <c:pt idx="7157">
                  <c:v>0.38821190595630001</c:v>
                </c:pt>
                <c:pt idx="7158">
                  <c:v>0.388431429863</c:v>
                </c:pt>
                <c:pt idx="7159">
                  <c:v>0.38877972960469998</c:v>
                </c:pt>
                <c:pt idx="7160">
                  <c:v>0.3890908062458</c:v>
                </c:pt>
                <c:pt idx="7161">
                  <c:v>0.38939684629440002</c:v>
                </c:pt>
                <c:pt idx="7162">
                  <c:v>0.3897167444229</c:v>
                </c:pt>
                <c:pt idx="7163">
                  <c:v>0.39002776145939999</c:v>
                </c:pt>
                <c:pt idx="7164">
                  <c:v>0.39018690586089999</c:v>
                </c:pt>
                <c:pt idx="7165">
                  <c:v>0.39049434661869997</c:v>
                </c:pt>
                <c:pt idx="7166">
                  <c:v>0.39080205559730002</c:v>
                </c:pt>
                <c:pt idx="7167">
                  <c:v>0.3910534977913</c:v>
                </c:pt>
                <c:pt idx="7168">
                  <c:v>0.39136466383930002</c:v>
                </c:pt>
                <c:pt idx="7169">
                  <c:v>0.3915859162807</c:v>
                </c:pt>
                <c:pt idx="7170">
                  <c:v>0.39191019535060001</c:v>
                </c:pt>
                <c:pt idx="7171">
                  <c:v>0.39226269721980001</c:v>
                </c:pt>
                <c:pt idx="7172">
                  <c:v>0.39248186349870001</c:v>
                </c:pt>
                <c:pt idx="7173">
                  <c:v>0.39283123612400001</c:v>
                </c:pt>
                <c:pt idx="7174">
                  <c:v>0.39318096637729999</c:v>
                </c:pt>
                <c:pt idx="7175">
                  <c:v>0.39352241158489998</c:v>
                </c:pt>
                <c:pt idx="7176">
                  <c:v>0.39361408352850003</c:v>
                </c:pt>
                <c:pt idx="7177">
                  <c:v>0.39374643564220002</c:v>
                </c:pt>
                <c:pt idx="7178">
                  <c:v>0.39384794235229997</c:v>
                </c:pt>
                <c:pt idx="7179">
                  <c:v>0.39396339654919998</c:v>
                </c:pt>
                <c:pt idx="7180">
                  <c:v>0.39430946111679999</c:v>
                </c:pt>
                <c:pt idx="7181">
                  <c:v>0.39442059397700002</c:v>
                </c:pt>
                <c:pt idx="7182">
                  <c:v>0.3947663903236</c:v>
                </c:pt>
                <c:pt idx="7183">
                  <c:v>0.39510953426360002</c:v>
                </c:pt>
                <c:pt idx="7184">
                  <c:v>0.39545565843579999</c:v>
                </c:pt>
                <c:pt idx="7185">
                  <c:v>0.39579871296879998</c:v>
                </c:pt>
                <c:pt idx="7186">
                  <c:v>0.39614677429200001</c:v>
                </c:pt>
                <c:pt idx="7187">
                  <c:v>0.39647328853609998</c:v>
                </c:pt>
                <c:pt idx="7188">
                  <c:v>0.39678508043290001</c:v>
                </c:pt>
                <c:pt idx="7189">
                  <c:v>0.39711299538610001</c:v>
                </c:pt>
                <c:pt idx="7190">
                  <c:v>0.39743101596829999</c:v>
                </c:pt>
                <c:pt idx="7191">
                  <c:v>0.3977603018284</c:v>
                </c:pt>
                <c:pt idx="7192">
                  <c:v>0.39808720350269999</c:v>
                </c:pt>
                <c:pt idx="7193">
                  <c:v>0.39841753244400002</c:v>
                </c:pt>
                <c:pt idx="7194">
                  <c:v>0.39874261617660001</c:v>
                </c:pt>
                <c:pt idx="7195">
                  <c:v>0.39904525876050001</c:v>
                </c:pt>
                <c:pt idx="7196">
                  <c:v>0.3993664681911</c:v>
                </c:pt>
                <c:pt idx="7197">
                  <c:v>0.39961811900139999</c:v>
                </c:pt>
                <c:pt idx="7198">
                  <c:v>0.39994135499</c:v>
                </c:pt>
                <c:pt idx="7199">
                  <c:v>0.4002694487572</c:v>
                </c:pt>
                <c:pt idx="7200">
                  <c:v>0.4005689620972</c:v>
                </c:pt>
                <c:pt idx="7201">
                  <c:v>0.40091401338580002</c:v>
                </c:pt>
                <c:pt idx="7202">
                  <c:v>0.40124431252479997</c:v>
                </c:pt>
                <c:pt idx="7203">
                  <c:v>0.40156179666519998</c:v>
                </c:pt>
                <c:pt idx="7204">
                  <c:v>0.40186178684230001</c:v>
                </c:pt>
                <c:pt idx="7205">
                  <c:v>0.40216553211209999</c:v>
                </c:pt>
                <c:pt idx="7206">
                  <c:v>0.40247556567190002</c:v>
                </c:pt>
                <c:pt idx="7207">
                  <c:v>0.40281161665920001</c:v>
                </c:pt>
                <c:pt idx="7208">
                  <c:v>0.40315508842469999</c:v>
                </c:pt>
                <c:pt idx="7209">
                  <c:v>0.40350779891010002</c:v>
                </c:pt>
                <c:pt idx="7210">
                  <c:v>0.40383487939829998</c:v>
                </c:pt>
                <c:pt idx="7211">
                  <c:v>0.40408074855800002</c:v>
                </c:pt>
                <c:pt idx="7212">
                  <c:v>0.4043282568455</c:v>
                </c:pt>
                <c:pt idx="7213">
                  <c:v>0.4045479297638</c:v>
                </c:pt>
                <c:pt idx="7214">
                  <c:v>0.40489169955249998</c:v>
                </c:pt>
                <c:pt idx="7215">
                  <c:v>0.40522515773770001</c:v>
                </c:pt>
                <c:pt idx="7216">
                  <c:v>0.40554207563400002</c:v>
                </c:pt>
                <c:pt idx="7217">
                  <c:v>0.40578687191009999</c:v>
                </c:pt>
                <c:pt idx="7218">
                  <c:v>0.40610983967780001</c:v>
                </c:pt>
                <c:pt idx="7219">
                  <c:v>0.40643528103830001</c:v>
                </c:pt>
                <c:pt idx="7220">
                  <c:v>0.40662491321560001</c:v>
                </c:pt>
                <c:pt idx="7221">
                  <c:v>0.40695798397060001</c:v>
                </c:pt>
                <c:pt idx="7222">
                  <c:v>0.4071999192238</c:v>
                </c:pt>
                <c:pt idx="7223">
                  <c:v>0.4075603485107</c:v>
                </c:pt>
                <c:pt idx="7224">
                  <c:v>0.40791532397269997</c:v>
                </c:pt>
                <c:pt idx="7225">
                  <c:v>0.40826371312139997</c:v>
                </c:pt>
                <c:pt idx="7226">
                  <c:v>0.40862652659420001</c:v>
                </c:pt>
                <c:pt idx="7227">
                  <c:v>0.40886110067370002</c:v>
                </c:pt>
                <c:pt idx="7228">
                  <c:v>0.40904620289799998</c:v>
                </c:pt>
                <c:pt idx="7229">
                  <c:v>0.40915068984030001</c:v>
                </c:pt>
                <c:pt idx="7230">
                  <c:v>0.40923750400539999</c:v>
                </c:pt>
                <c:pt idx="7231">
                  <c:v>0.4093174934387</c:v>
                </c:pt>
                <c:pt idx="7232">
                  <c:v>0.40938618779180003</c:v>
                </c:pt>
                <c:pt idx="7233">
                  <c:v>0.40959662199020003</c:v>
                </c:pt>
                <c:pt idx="7234">
                  <c:v>0.40990772843360002</c:v>
                </c:pt>
                <c:pt idx="7235">
                  <c:v>0.41014584898950002</c:v>
                </c:pt>
                <c:pt idx="7236">
                  <c:v>0.41047412157059998</c:v>
                </c:pt>
                <c:pt idx="7237">
                  <c:v>0.41079431772230002</c:v>
                </c:pt>
                <c:pt idx="7238">
                  <c:v>0.41110229492189998</c:v>
                </c:pt>
                <c:pt idx="7239">
                  <c:v>0.41141480207440001</c:v>
                </c:pt>
                <c:pt idx="7240">
                  <c:v>0.41161558032040002</c:v>
                </c:pt>
                <c:pt idx="7241">
                  <c:v>0.41194140911100002</c:v>
                </c:pt>
                <c:pt idx="7242">
                  <c:v>0.41211423277850001</c:v>
                </c:pt>
                <c:pt idx="7243">
                  <c:v>0.41245850920679999</c:v>
                </c:pt>
                <c:pt idx="7244">
                  <c:v>0.41278326511379998</c:v>
                </c:pt>
                <c:pt idx="7245">
                  <c:v>0.41310596466060001</c:v>
                </c:pt>
                <c:pt idx="7246">
                  <c:v>0.41336694359780002</c:v>
                </c:pt>
                <c:pt idx="7247">
                  <c:v>0.41361045837400001</c:v>
                </c:pt>
                <c:pt idx="7248">
                  <c:v>0.41380900144580002</c:v>
                </c:pt>
                <c:pt idx="7249">
                  <c:v>0.41409409046169998</c:v>
                </c:pt>
                <c:pt idx="7250">
                  <c:v>0.41438877582549999</c:v>
                </c:pt>
                <c:pt idx="7251">
                  <c:v>0.41470927000050001</c:v>
                </c:pt>
                <c:pt idx="7252">
                  <c:v>0.41504421830179999</c:v>
                </c:pt>
                <c:pt idx="7253">
                  <c:v>0.41522601246829999</c:v>
                </c:pt>
                <c:pt idx="7254">
                  <c:v>0.41547226905820001</c:v>
                </c:pt>
                <c:pt idx="7255">
                  <c:v>0.41579556465150003</c:v>
                </c:pt>
                <c:pt idx="7256">
                  <c:v>0.41613072156910003</c:v>
                </c:pt>
                <c:pt idx="7257">
                  <c:v>0.41647312045099999</c:v>
                </c:pt>
                <c:pt idx="7258">
                  <c:v>0.41681471467019998</c:v>
                </c:pt>
                <c:pt idx="7259">
                  <c:v>0.4171257317066</c:v>
                </c:pt>
                <c:pt idx="7260">
                  <c:v>0.41735857725140002</c:v>
                </c:pt>
                <c:pt idx="7261">
                  <c:v>0.41750779747959998</c:v>
                </c:pt>
                <c:pt idx="7262">
                  <c:v>0.41765740513799998</c:v>
                </c:pt>
                <c:pt idx="7263">
                  <c:v>0.41779232025149998</c:v>
                </c:pt>
                <c:pt idx="7264">
                  <c:v>0.4179780483246</c:v>
                </c:pt>
                <c:pt idx="7265">
                  <c:v>0.41832053661349999</c:v>
                </c:pt>
                <c:pt idx="7266">
                  <c:v>0.41864848136900001</c:v>
                </c:pt>
                <c:pt idx="7267">
                  <c:v>0.4189606308937</c:v>
                </c:pt>
                <c:pt idx="7268">
                  <c:v>0.4192233085632</c:v>
                </c:pt>
                <c:pt idx="7269">
                  <c:v>0.4195235669613</c:v>
                </c:pt>
                <c:pt idx="7270">
                  <c:v>0.41984897851940001</c:v>
                </c:pt>
                <c:pt idx="7271">
                  <c:v>0.42017737030980001</c:v>
                </c:pt>
                <c:pt idx="7272">
                  <c:v>0.42043948173520002</c:v>
                </c:pt>
                <c:pt idx="7273">
                  <c:v>0.42075130343439998</c:v>
                </c:pt>
                <c:pt idx="7274">
                  <c:v>0.42107737064360001</c:v>
                </c:pt>
                <c:pt idx="7275">
                  <c:v>0.4214073419571</c:v>
                </c:pt>
                <c:pt idx="7276">
                  <c:v>0.42157903313639999</c:v>
                </c:pt>
                <c:pt idx="7277">
                  <c:v>0.42182248830800001</c:v>
                </c:pt>
                <c:pt idx="7278">
                  <c:v>0.42217367887500001</c:v>
                </c:pt>
                <c:pt idx="7279">
                  <c:v>0.422496676445</c:v>
                </c:pt>
                <c:pt idx="7280">
                  <c:v>0.4228254854679</c:v>
                </c:pt>
                <c:pt idx="7281">
                  <c:v>0.42315730452540001</c:v>
                </c:pt>
                <c:pt idx="7282">
                  <c:v>0.42351925373080002</c:v>
                </c:pt>
                <c:pt idx="7283">
                  <c:v>0.42385768890379999</c:v>
                </c:pt>
                <c:pt idx="7284">
                  <c:v>0.42419600486760001</c:v>
                </c:pt>
                <c:pt idx="7285">
                  <c:v>0.4245291650295</c:v>
                </c:pt>
                <c:pt idx="7286">
                  <c:v>0.42486262321469997</c:v>
                </c:pt>
                <c:pt idx="7287">
                  <c:v>0.4249761998653</c:v>
                </c:pt>
                <c:pt idx="7288">
                  <c:v>0.42509484291080002</c:v>
                </c:pt>
                <c:pt idx="7289">
                  <c:v>0.42520853877069997</c:v>
                </c:pt>
                <c:pt idx="7290">
                  <c:v>0.4253423213959</c:v>
                </c:pt>
                <c:pt idx="7291">
                  <c:v>0.4254123866558</c:v>
                </c:pt>
                <c:pt idx="7292">
                  <c:v>0.42555361986160001</c:v>
                </c:pt>
                <c:pt idx="7293">
                  <c:v>0.42565223574639999</c:v>
                </c:pt>
                <c:pt idx="7294">
                  <c:v>0.4258373677731</c:v>
                </c:pt>
                <c:pt idx="7295">
                  <c:v>0.42604911327360001</c:v>
                </c:pt>
                <c:pt idx="7296">
                  <c:v>0.4263662397861</c:v>
                </c:pt>
                <c:pt idx="7297">
                  <c:v>0.42670142650600001</c:v>
                </c:pt>
                <c:pt idx="7298">
                  <c:v>0.42704236507420001</c:v>
                </c:pt>
                <c:pt idx="7299">
                  <c:v>0.42735803127290001</c:v>
                </c:pt>
                <c:pt idx="7300">
                  <c:v>0.42765596508980003</c:v>
                </c:pt>
                <c:pt idx="7301">
                  <c:v>0.42797136306759997</c:v>
                </c:pt>
                <c:pt idx="7302">
                  <c:v>0.42824199795720003</c:v>
                </c:pt>
                <c:pt idx="7303">
                  <c:v>0.42857414484020001</c:v>
                </c:pt>
                <c:pt idx="7304">
                  <c:v>0.428903400898</c:v>
                </c:pt>
                <c:pt idx="7305">
                  <c:v>0.4291993677616</c:v>
                </c:pt>
                <c:pt idx="7306">
                  <c:v>0.4295057952404</c:v>
                </c:pt>
                <c:pt idx="7307">
                  <c:v>0.42982998490329999</c:v>
                </c:pt>
                <c:pt idx="7308">
                  <c:v>0.4301676750183</c:v>
                </c:pt>
                <c:pt idx="7309">
                  <c:v>0.43044045567509998</c:v>
                </c:pt>
                <c:pt idx="7310">
                  <c:v>0.43078097701070001</c:v>
                </c:pt>
                <c:pt idx="7311">
                  <c:v>0.43113559484480002</c:v>
                </c:pt>
                <c:pt idx="7312">
                  <c:v>0.43146505951879999</c:v>
                </c:pt>
                <c:pt idx="7313">
                  <c:v>0.43178021907809999</c:v>
                </c:pt>
                <c:pt idx="7314">
                  <c:v>0.43211239576339999</c:v>
                </c:pt>
                <c:pt idx="7315">
                  <c:v>0.43245294690129998</c:v>
                </c:pt>
                <c:pt idx="7316">
                  <c:v>0.4326974451542</c:v>
                </c:pt>
                <c:pt idx="7317">
                  <c:v>0.43303015828129998</c:v>
                </c:pt>
                <c:pt idx="7318">
                  <c:v>0.4333561956882</c:v>
                </c:pt>
                <c:pt idx="7319">
                  <c:v>0.43367975950240001</c:v>
                </c:pt>
                <c:pt idx="7320">
                  <c:v>0.43390890955919997</c:v>
                </c:pt>
                <c:pt idx="7321">
                  <c:v>0.43425500392909999</c:v>
                </c:pt>
                <c:pt idx="7322">
                  <c:v>0.4345644414425</c:v>
                </c:pt>
                <c:pt idx="7323">
                  <c:v>0.43478369712830001</c:v>
                </c:pt>
                <c:pt idx="7324">
                  <c:v>0.43509644269940001</c:v>
                </c:pt>
                <c:pt idx="7325">
                  <c:v>0.43541526794430002</c:v>
                </c:pt>
                <c:pt idx="7326">
                  <c:v>0.4356144666672</c:v>
                </c:pt>
                <c:pt idx="7327">
                  <c:v>0.43594229221339997</c:v>
                </c:pt>
                <c:pt idx="7328">
                  <c:v>0.43627232313160003</c:v>
                </c:pt>
                <c:pt idx="7329">
                  <c:v>0.43660113215450003</c:v>
                </c:pt>
                <c:pt idx="7330">
                  <c:v>0.43692746758459999</c:v>
                </c:pt>
                <c:pt idx="7331">
                  <c:v>0.43726947903629998</c:v>
                </c:pt>
                <c:pt idx="7332">
                  <c:v>0.43758946657179998</c:v>
                </c:pt>
                <c:pt idx="7333">
                  <c:v>0.43791282176969998</c:v>
                </c:pt>
                <c:pt idx="7334">
                  <c:v>0.4382465481758</c:v>
                </c:pt>
                <c:pt idx="7335">
                  <c:v>0.43858221173290002</c:v>
                </c:pt>
                <c:pt idx="7336">
                  <c:v>0.43879008293150001</c:v>
                </c:pt>
                <c:pt idx="7337">
                  <c:v>0.43887171149249998</c:v>
                </c:pt>
                <c:pt idx="7338">
                  <c:v>0.43895342946049998</c:v>
                </c:pt>
                <c:pt idx="7339">
                  <c:v>0.43903601169590001</c:v>
                </c:pt>
                <c:pt idx="7340">
                  <c:v>0.43911918997760002</c:v>
                </c:pt>
                <c:pt idx="7341">
                  <c:v>0.43923693895339999</c:v>
                </c:pt>
                <c:pt idx="7342">
                  <c:v>0.43942666053770002</c:v>
                </c:pt>
                <c:pt idx="7343">
                  <c:v>0.43977954983709999</c:v>
                </c:pt>
                <c:pt idx="7344">
                  <c:v>0.44011476635930002</c:v>
                </c:pt>
                <c:pt idx="7345">
                  <c:v>0.4404389262199</c:v>
                </c:pt>
                <c:pt idx="7346">
                  <c:v>0.44072782993319998</c:v>
                </c:pt>
                <c:pt idx="7347">
                  <c:v>0.44104957580569998</c:v>
                </c:pt>
                <c:pt idx="7348">
                  <c:v>0.44119760394099999</c:v>
                </c:pt>
                <c:pt idx="7349">
                  <c:v>0.44154030084610002</c:v>
                </c:pt>
                <c:pt idx="7350">
                  <c:v>0.44185811281199999</c:v>
                </c:pt>
                <c:pt idx="7351">
                  <c:v>0.44218575954439998</c:v>
                </c:pt>
                <c:pt idx="7352">
                  <c:v>0.44251391291620001</c:v>
                </c:pt>
                <c:pt idx="7353">
                  <c:v>0.44282379746439998</c:v>
                </c:pt>
                <c:pt idx="7354">
                  <c:v>0.44314336776730001</c:v>
                </c:pt>
                <c:pt idx="7355">
                  <c:v>0.44348224997520003</c:v>
                </c:pt>
                <c:pt idx="7356">
                  <c:v>0.4438093602657</c:v>
                </c:pt>
                <c:pt idx="7357">
                  <c:v>0.44413951039310001</c:v>
                </c:pt>
                <c:pt idx="7358">
                  <c:v>0.44446906447410001</c:v>
                </c:pt>
                <c:pt idx="7359">
                  <c:v>0.44475987553599999</c:v>
                </c:pt>
                <c:pt idx="7360">
                  <c:v>0.44508644938469999</c:v>
                </c:pt>
                <c:pt idx="7361">
                  <c:v>0.4453571140766</c:v>
                </c:pt>
                <c:pt idx="7362">
                  <c:v>0.44567930698390001</c:v>
                </c:pt>
                <c:pt idx="7363">
                  <c:v>0.44599518179890002</c:v>
                </c:pt>
                <c:pt idx="7364">
                  <c:v>0.44632893800739998</c:v>
                </c:pt>
                <c:pt idx="7365">
                  <c:v>0.44665884971620001</c:v>
                </c:pt>
                <c:pt idx="7366">
                  <c:v>0.44684410095209998</c:v>
                </c:pt>
                <c:pt idx="7367">
                  <c:v>0.44712105393410001</c:v>
                </c:pt>
                <c:pt idx="7368">
                  <c:v>0.44744262099269999</c:v>
                </c:pt>
                <c:pt idx="7369">
                  <c:v>0.44775959849359998</c:v>
                </c:pt>
                <c:pt idx="7370">
                  <c:v>0.44809865951540001</c:v>
                </c:pt>
                <c:pt idx="7371">
                  <c:v>0.44841852784160002</c:v>
                </c:pt>
                <c:pt idx="7372">
                  <c:v>0.44872751832009999</c:v>
                </c:pt>
                <c:pt idx="7373">
                  <c:v>0.44906452298159999</c:v>
                </c:pt>
                <c:pt idx="7374">
                  <c:v>0.4493907392025</c:v>
                </c:pt>
                <c:pt idx="7375">
                  <c:v>0.44972929358480002</c:v>
                </c:pt>
                <c:pt idx="7376">
                  <c:v>0.44990998506550001</c:v>
                </c:pt>
                <c:pt idx="7377">
                  <c:v>0.4502424299717</c:v>
                </c:pt>
                <c:pt idx="7378">
                  <c:v>0.45057043433190003</c:v>
                </c:pt>
                <c:pt idx="7379">
                  <c:v>0.4508891403675</c:v>
                </c:pt>
                <c:pt idx="7380">
                  <c:v>0.45119857788090001</c:v>
                </c:pt>
                <c:pt idx="7381">
                  <c:v>0.45152491331099998</c:v>
                </c:pt>
                <c:pt idx="7382">
                  <c:v>0.4518367052078</c:v>
                </c:pt>
                <c:pt idx="7383">
                  <c:v>0.45200946927070002</c:v>
                </c:pt>
                <c:pt idx="7384">
                  <c:v>0.45235008001330002</c:v>
                </c:pt>
                <c:pt idx="7385">
                  <c:v>0.45268112421040002</c:v>
                </c:pt>
                <c:pt idx="7386">
                  <c:v>0.4528799951077</c:v>
                </c:pt>
                <c:pt idx="7387">
                  <c:v>0.45315185189250001</c:v>
                </c:pt>
                <c:pt idx="7388">
                  <c:v>0.45348969101910003</c:v>
                </c:pt>
                <c:pt idx="7389">
                  <c:v>0.45382109284400002</c:v>
                </c:pt>
                <c:pt idx="7390">
                  <c:v>0.45411273837089999</c:v>
                </c:pt>
                <c:pt idx="7391">
                  <c:v>0.45444455742840001</c:v>
                </c:pt>
                <c:pt idx="7392">
                  <c:v>0.45478552579879999</c:v>
                </c:pt>
                <c:pt idx="7393">
                  <c:v>0.45511597394940001</c:v>
                </c:pt>
                <c:pt idx="7394">
                  <c:v>0.45527532696720002</c:v>
                </c:pt>
                <c:pt idx="7395">
                  <c:v>0.45534887909889998</c:v>
                </c:pt>
                <c:pt idx="7396">
                  <c:v>0.45547163486480002</c:v>
                </c:pt>
                <c:pt idx="7397">
                  <c:v>0.4555457830429</c:v>
                </c:pt>
                <c:pt idx="7398">
                  <c:v>0.45566517114639998</c:v>
                </c:pt>
                <c:pt idx="7399">
                  <c:v>0.45602971315379998</c:v>
                </c:pt>
                <c:pt idx="7400">
                  <c:v>0.4563700854778</c:v>
                </c:pt>
                <c:pt idx="7401">
                  <c:v>0.45670679211620002</c:v>
                </c:pt>
                <c:pt idx="7402">
                  <c:v>0.45704251527790002</c:v>
                </c:pt>
                <c:pt idx="7403">
                  <c:v>0.4573718607426</c:v>
                </c:pt>
                <c:pt idx="7404">
                  <c:v>0.4577168822289</c:v>
                </c:pt>
                <c:pt idx="7405">
                  <c:v>0.45805168151859998</c:v>
                </c:pt>
                <c:pt idx="7406">
                  <c:v>0.4583785831928</c:v>
                </c:pt>
                <c:pt idx="7407">
                  <c:v>0.45866775512699998</c:v>
                </c:pt>
                <c:pt idx="7408">
                  <c:v>0.45898312330250002</c:v>
                </c:pt>
                <c:pt idx="7409">
                  <c:v>0.45928120613099999</c:v>
                </c:pt>
                <c:pt idx="7410">
                  <c:v>0.45959290862079999</c:v>
                </c:pt>
                <c:pt idx="7411">
                  <c:v>0.45990133285520002</c:v>
                </c:pt>
                <c:pt idx="7412">
                  <c:v>0.46020776033400002</c:v>
                </c:pt>
                <c:pt idx="7413">
                  <c:v>0.46054124832150001</c:v>
                </c:pt>
                <c:pt idx="7414">
                  <c:v>0.46084186434750002</c:v>
                </c:pt>
                <c:pt idx="7415">
                  <c:v>0.46117526292799998</c:v>
                </c:pt>
                <c:pt idx="7416">
                  <c:v>0.46138721704480001</c:v>
                </c:pt>
                <c:pt idx="7417">
                  <c:v>0.46163457632060001</c:v>
                </c:pt>
                <c:pt idx="7418">
                  <c:v>0.46186110377310002</c:v>
                </c:pt>
                <c:pt idx="7419">
                  <c:v>0.46220648288729999</c:v>
                </c:pt>
                <c:pt idx="7420">
                  <c:v>0.46253287792210002</c:v>
                </c:pt>
                <c:pt idx="7421">
                  <c:v>0.4628614783287</c:v>
                </c:pt>
                <c:pt idx="7422">
                  <c:v>0.46316739916799998</c:v>
                </c:pt>
                <c:pt idx="7423">
                  <c:v>0.46348443627359998</c:v>
                </c:pt>
                <c:pt idx="7424">
                  <c:v>0.4637916684151</c:v>
                </c:pt>
                <c:pt idx="7425">
                  <c:v>0.46404942870139998</c:v>
                </c:pt>
                <c:pt idx="7426">
                  <c:v>0.4643349945545</c:v>
                </c:pt>
                <c:pt idx="7427">
                  <c:v>0.46466258168219998</c:v>
                </c:pt>
                <c:pt idx="7428">
                  <c:v>0.46500390768049998</c:v>
                </c:pt>
                <c:pt idx="7429">
                  <c:v>0.46534872055049997</c:v>
                </c:pt>
                <c:pt idx="7430">
                  <c:v>0.46568548679350003</c:v>
                </c:pt>
                <c:pt idx="7431">
                  <c:v>0.46602374315259998</c:v>
                </c:pt>
                <c:pt idx="7432">
                  <c:v>0.46635213494299999</c:v>
                </c:pt>
                <c:pt idx="7433">
                  <c:v>0.4665783345699</c:v>
                </c:pt>
                <c:pt idx="7434">
                  <c:v>0.466698795557</c:v>
                </c:pt>
                <c:pt idx="7435">
                  <c:v>0.46681332588199997</c:v>
                </c:pt>
                <c:pt idx="7436">
                  <c:v>0.46692779660220002</c:v>
                </c:pt>
                <c:pt idx="7437">
                  <c:v>0.46727448701860003</c:v>
                </c:pt>
                <c:pt idx="7438">
                  <c:v>0.46760350465770001</c:v>
                </c:pt>
                <c:pt idx="7439">
                  <c:v>0.46794795989990001</c:v>
                </c:pt>
                <c:pt idx="7440">
                  <c:v>0.46821337938309998</c:v>
                </c:pt>
                <c:pt idx="7441">
                  <c:v>0.46853375434880001</c:v>
                </c:pt>
                <c:pt idx="7442">
                  <c:v>0.46886295080180002</c:v>
                </c:pt>
                <c:pt idx="7443">
                  <c:v>0.46918809413910001</c:v>
                </c:pt>
                <c:pt idx="7444">
                  <c:v>0.4694464802742</c:v>
                </c:pt>
                <c:pt idx="7445">
                  <c:v>0.46977594494820002</c:v>
                </c:pt>
                <c:pt idx="7446">
                  <c:v>0.46990260481829998</c:v>
                </c:pt>
                <c:pt idx="7447">
                  <c:v>0.4702282547951</c:v>
                </c:pt>
                <c:pt idx="7448">
                  <c:v>0.47056493163110003</c:v>
                </c:pt>
                <c:pt idx="7449">
                  <c:v>0.47089388966559997</c:v>
                </c:pt>
                <c:pt idx="7450">
                  <c:v>0.47103273868560003</c:v>
                </c:pt>
                <c:pt idx="7451">
                  <c:v>0.47116872668269999</c:v>
                </c:pt>
                <c:pt idx="7452">
                  <c:v>0.47134658694269999</c:v>
                </c:pt>
                <c:pt idx="7453">
                  <c:v>0.47159048914910001</c:v>
                </c:pt>
                <c:pt idx="7454">
                  <c:v>0.47193011641499999</c:v>
                </c:pt>
                <c:pt idx="7455">
                  <c:v>0.47219085693360002</c:v>
                </c:pt>
                <c:pt idx="7456">
                  <c:v>0.47251626849169998</c:v>
                </c:pt>
                <c:pt idx="7457">
                  <c:v>0.47283589839939999</c:v>
                </c:pt>
                <c:pt idx="7458">
                  <c:v>0.47315976023669998</c:v>
                </c:pt>
                <c:pt idx="7459">
                  <c:v>0.47323104739189997</c:v>
                </c:pt>
                <c:pt idx="7460">
                  <c:v>0.47334885597229998</c:v>
                </c:pt>
                <c:pt idx="7461">
                  <c:v>0.47348937392230001</c:v>
                </c:pt>
                <c:pt idx="7462">
                  <c:v>0.47383999824520001</c:v>
                </c:pt>
                <c:pt idx="7463">
                  <c:v>0.47415602207180002</c:v>
                </c:pt>
                <c:pt idx="7464">
                  <c:v>0.47447207570080002</c:v>
                </c:pt>
                <c:pt idx="7465">
                  <c:v>0.47464925050739998</c:v>
                </c:pt>
                <c:pt idx="7466">
                  <c:v>0.4748296737671</c:v>
                </c:pt>
                <c:pt idx="7467">
                  <c:v>0.47515156865120001</c:v>
                </c:pt>
                <c:pt idx="7468">
                  <c:v>0.47546455264089998</c:v>
                </c:pt>
                <c:pt idx="7469">
                  <c:v>0.47571048140529998</c:v>
                </c:pt>
                <c:pt idx="7470">
                  <c:v>0.47603034973140002</c:v>
                </c:pt>
                <c:pt idx="7471">
                  <c:v>0.4763816893101</c:v>
                </c:pt>
                <c:pt idx="7472">
                  <c:v>0.47671589255329999</c:v>
                </c:pt>
                <c:pt idx="7473">
                  <c:v>0.4770596027374</c:v>
                </c:pt>
                <c:pt idx="7474">
                  <c:v>0.47738623619080001</c:v>
                </c:pt>
                <c:pt idx="7475">
                  <c:v>0.47769898176190001</c:v>
                </c:pt>
                <c:pt idx="7476">
                  <c:v>0.47802919149400003</c:v>
                </c:pt>
                <c:pt idx="7477">
                  <c:v>0.47833508253099999</c:v>
                </c:pt>
                <c:pt idx="7478">
                  <c:v>0.47864967584610002</c:v>
                </c:pt>
                <c:pt idx="7479">
                  <c:v>0.4789795875549</c:v>
                </c:pt>
                <c:pt idx="7480">
                  <c:v>0.47929134964940001</c:v>
                </c:pt>
                <c:pt idx="7481">
                  <c:v>0.47960788011549998</c:v>
                </c:pt>
                <c:pt idx="7482">
                  <c:v>0.47993233799930002</c:v>
                </c:pt>
                <c:pt idx="7483">
                  <c:v>0.48026371002200002</c:v>
                </c:pt>
                <c:pt idx="7484">
                  <c:v>0.48062914609910001</c:v>
                </c:pt>
                <c:pt idx="7485">
                  <c:v>0.48098838329319998</c:v>
                </c:pt>
                <c:pt idx="7486">
                  <c:v>0.48133668303490001</c:v>
                </c:pt>
                <c:pt idx="7487">
                  <c:v>0.48167151212690001</c:v>
                </c:pt>
                <c:pt idx="7488">
                  <c:v>0.48199611902240003</c:v>
                </c:pt>
                <c:pt idx="7489">
                  <c:v>0.48232960700990002</c:v>
                </c:pt>
                <c:pt idx="7490">
                  <c:v>0.48264920711519999</c:v>
                </c:pt>
                <c:pt idx="7491">
                  <c:v>0.48289871215820002</c:v>
                </c:pt>
                <c:pt idx="7492">
                  <c:v>0.48321780562400002</c:v>
                </c:pt>
                <c:pt idx="7493">
                  <c:v>0.48354002833370002</c:v>
                </c:pt>
                <c:pt idx="7494">
                  <c:v>0.48387286067009999</c:v>
                </c:pt>
                <c:pt idx="7495">
                  <c:v>0.48422089219089998</c:v>
                </c:pt>
                <c:pt idx="7496">
                  <c:v>0.48433557152750001</c:v>
                </c:pt>
                <c:pt idx="7497">
                  <c:v>0.48444962501529998</c:v>
                </c:pt>
                <c:pt idx="7498">
                  <c:v>0.48456710577009998</c:v>
                </c:pt>
                <c:pt idx="7499">
                  <c:v>0.48490980267520001</c:v>
                </c:pt>
                <c:pt idx="7500">
                  <c:v>0.48524373769759999</c:v>
                </c:pt>
                <c:pt idx="7501">
                  <c:v>0.48559439182280001</c:v>
                </c:pt>
                <c:pt idx="7502">
                  <c:v>0.48594576120380001</c:v>
                </c:pt>
                <c:pt idx="7503">
                  <c:v>0.48626309633260001</c:v>
                </c:pt>
                <c:pt idx="7504">
                  <c:v>0.48660323023800001</c:v>
                </c:pt>
                <c:pt idx="7505">
                  <c:v>0.4869351089001</c:v>
                </c:pt>
                <c:pt idx="7506">
                  <c:v>0.48725584149360002</c:v>
                </c:pt>
                <c:pt idx="7507">
                  <c:v>0.48753091692919998</c:v>
                </c:pt>
                <c:pt idx="7508">
                  <c:v>0.48779013752939998</c:v>
                </c:pt>
                <c:pt idx="7509">
                  <c:v>0.48806980252269999</c:v>
                </c:pt>
                <c:pt idx="7510">
                  <c:v>0.48832973837850002</c:v>
                </c:pt>
                <c:pt idx="7511">
                  <c:v>0.48862808942789998</c:v>
                </c:pt>
                <c:pt idx="7512">
                  <c:v>0.48895615339280002</c:v>
                </c:pt>
                <c:pt idx="7513">
                  <c:v>0.4891891777515</c:v>
                </c:pt>
                <c:pt idx="7514">
                  <c:v>0.48952341079709999</c:v>
                </c:pt>
                <c:pt idx="7515">
                  <c:v>0.48986098170280001</c:v>
                </c:pt>
                <c:pt idx="7516">
                  <c:v>0.49004313349720002</c:v>
                </c:pt>
                <c:pt idx="7517">
                  <c:v>0.49014589190480001</c:v>
                </c:pt>
                <c:pt idx="7518">
                  <c:v>0.49039980769160002</c:v>
                </c:pt>
                <c:pt idx="7519">
                  <c:v>0.49065551161769999</c:v>
                </c:pt>
                <c:pt idx="7520">
                  <c:v>0.4909798800945</c:v>
                </c:pt>
                <c:pt idx="7521">
                  <c:v>0.4913250505924</c:v>
                </c:pt>
                <c:pt idx="7522">
                  <c:v>0.49144139885900001</c:v>
                </c:pt>
                <c:pt idx="7523">
                  <c:v>0.49151533842090001</c:v>
                </c:pt>
                <c:pt idx="7524">
                  <c:v>0.49159342050549998</c:v>
                </c:pt>
                <c:pt idx="7525">
                  <c:v>0.4916771352291</c:v>
                </c:pt>
                <c:pt idx="7526">
                  <c:v>0.49178263545040002</c:v>
                </c:pt>
                <c:pt idx="7527">
                  <c:v>0.49213343858719999</c:v>
                </c:pt>
                <c:pt idx="7528">
                  <c:v>0.49239170551299999</c:v>
                </c:pt>
                <c:pt idx="7529">
                  <c:v>0.49256688356400002</c:v>
                </c:pt>
                <c:pt idx="7530">
                  <c:v>0.49279084801669998</c:v>
                </c:pt>
                <c:pt idx="7531">
                  <c:v>0.49291008710860001</c:v>
                </c:pt>
                <c:pt idx="7532">
                  <c:v>0.49309584498409997</c:v>
                </c:pt>
                <c:pt idx="7533">
                  <c:v>0.4933675825596</c:v>
                </c:pt>
                <c:pt idx="7534">
                  <c:v>0.49368956685069998</c:v>
                </c:pt>
                <c:pt idx="7535">
                  <c:v>0.49398207664490001</c:v>
                </c:pt>
                <c:pt idx="7536">
                  <c:v>0.49428322911259998</c:v>
                </c:pt>
                <c:pt idx="7537">
                  <c:v>0.49454557895660001</c:v>
                </c:pt>
                <c:pt idx="7538">
                  <c:v>0.4948587715626</c:v>
                </c:pt>
                <c:pt idx="7539">
                  <c:v>0.4950183928013</c:v>
                </c:pt>
                <c:pt idx="7540">
                  <c:v>0.4953330755234</c:v>
                </c:pt>
                <c:pt idx="7541">
                  <c:v>0.49551615118980002</c:v>
                </c:pt>
                <c:pt idx="7542">
                  <c:v>0.49585986137389998</c:v>
                </c:pt>
                <c:pt idx="7543">
                  <c:v>0.49617817997930003</c:v>
                </c:pt>
                <c:pt idx="7544">
                  <c:v>0.49650552868839998</c:v>
                </c:pt>
                <c:pt idx="7545">
                  <c:v>0.49684396386149998</c:v>
                </c:pt>
                <c:pt idx="7546">
                  <c:v>0.49718186259269997</c:v>
                </c:pt>
                <c:pt idx="7547">
                  <c:v>0.49750930070880001</c:v>
                </c:pt>
                <c:pt idx="7548">
                  <c:v>0.49785012006759999</c:v>
                </c:pt>
                <c:pt idx="7549">
                  <c:v>0.49809807538989997</c:v>
                </c:pt>
                <c:pt idx="7550">
                  <c:v>0.49834245443339997</c:v>
                </c:pt>
                <c:pt idx="7551">
                  <c:v>0.49865919351580001</c:v>
                </c:pt>
                <c:pt idx="7552">
                  <c:v>0.49893549084659999</c:v>
                </c:pt>
                <c:pt idx="7553">
                  <c:v>0.49928906559940001</c:v>
                </c:pt>
                <c:pt idx="7554">
                  <c:v>0.4996309876442</c:v>
                </c:pt>
                <c:pt idx="7555">
                  <c:v>0.49997261166570001</c:v>
                </c:pt>
                <c:pt idx="7556">
                  <c:v>0.50032508373259998</c:v>
                </c:pt>
                <c:pt idx="7557">
                  <c:v>0.5006763339043</c:v>
                </c:pt>
                <c:pt idx="7558">
                  <c:v>0.50101423263550005</c:v>
                </c:pt>
                <c:pt idx="7559">
                  <c:v>0.5013371706009</c:v>
                </c:pt>
                <c:pt idx="7560">
                  <c:v>0.50167459249500002</c:v>
                </c:pt>
                <c:pt idx="7561">
                  <c:v>0.50200033187869997</c:v>
                </c:pt>
                <c:pt idx="7562">
                  <c:v>0.50230705738070003</c:v>
                </c:pt>
                <c:pt idx="7563">
                  <c:v>0.50262844562529996</c:v>
                </c:pt>
                <c:pt idx="7564">
                  <c:v>0.5028358697891</c:v>
                </c:pt>
                <c:pt idx="7565">
                  <c:v>0.50294291973109995</c:v>
                </c:pt>
                <c:pt idx="7566">
                  <c:v>0.50309479236599997</c:v>
                </c:pt>
                <c:pt idx="7567">
                  <c:v>0.50344085693359997</c:v>
                </c:pt>
                <c:pt idx="7568">
                  <c:v>0.50371521711349998</c:v>
                </c:pt>
                <c:pt idx="7569">
                  <c:v>0.5040332078934</c:v>
                </c:pt>
                <c:pt idx="7570">
                  <c:v>0.50431299209589997</c:v>
                </c:pt>
                <c:pt idx="7571">
                  <c:v>0.50459253787989999</c:v>
                </c:pt>
                <c:pt idx="7572">
                  <c:v>0.50492280721659999</c:v>
                </c:pt>
                <c:pt idx="7573">
                  <c:v>0.50526344776150001</c:v>
                </c:pt>
                <c:pt idx="7574">
                  <c:v>0.50559884309769998</c:v>
                </c:pt>
                <c:pt idx="7575">
                  <c:v>0.50593101978300004</c:v>
                </c:pt>
                <c:pt idx="7576">
                  <c:v>0.50625413656230001</c:v>
                </c:pt>
                <c:pt idx="7577">
                  <c:v>0.50660777091980003</c:v>
                </c:pt>
                <c:pt idx="7578">
                  <c:v>0.50692826509480005</c:v>
                </c:pt>
                <c:pt idx="7579">
                  <c:v>0.50720924139019996</c:v>
                </c:pt>
                <c:pt idx="7580">
                  <c:v>0.50752979516980001</c:v>
                </c:pt>
                <c:pt idx="7581">
                  <c:v>0.50786572694779997</c:v>
                </c:pt>
                <c:pt idx="7582">
                  <c:v>0.50815922021869997</c:v>
                </c:pt>
                <c:pt idx="7583">
                  <c:v>0.50835669040679998</c:v>
                </c:pt>
                <c:pt idx="7584">
                  <c:v>0.50869768857959996</c:v>
                </c:pt>
                <c:pt idx="7585">
                  <c:v>0.50887799263</c:v>
                </c:pt>
                <c:pt idx="7586">
                  <c:v>0.50895655155179997</c:v>
                </c:pt>
                <c:pt idx="7587">
                  <c:v>0.50904607772830002</c:v>
                </c:pt>
                <c:pt idx="7588">
                  <c:v>0.50913947820659999</c:v>
                </c:pt>
                <c:pt idx="7589">
                  <c:v>0.50922387838359995</c:v>
                </c:pt>
                <c:pt idx="7590">
                  <c:v>0.50934302806849996</c:v>
                </c:pt>
                <c:pt idx="7591">
                  <c:v>0.5095094442368</c:v>
                </c:pt>
                <c:pt idx="7592">
                  <c:v>0.50981295108799995</c:v>
                </c:pt>
                <c:pt idx="7593">
                  <c:v>0.51012212038039995</c:v>
                </c:pt>
                <c:pt idx="7594">
                  <c:v>0.51029604673390005</c:v>
                </c:pt>
                <c:pt idx="7595">
                  <c:v>0.51063948869709996</c:v>
                </c:pt>
                <c:pt idx="7596">
                  <c:v>0.51095104217529996</c:v>
                </c:pt>
                <c:pt idx="7597">
                  <c:v>0.51126605272290004</c:v>
                </c:pt>
                <c:pt idx="7598">
                  <c:v>0.51146638393400001</c:v>
                </c:pt>
                <c:pt idx="7599">
                  <c:v>0.51156598329540004</c:v>
                </c:pt>
                <c:pt idx="7600">
                  <c:v>0.51188421249390004</c:v>
                </c:pt>
                <c:pt idx="7601">
                  <c:v>0.5120733380318</c:v>
                </c:pt>
                <c:pt idx="7602">
                  <c:v>0.51230305433269996</c:v>
                </c:pt>
                <c:pt idx="7603">
                  <c:v>0.51255708932879995</c:v>
                </c:pt>
                <c:pt idx="7604">
                  <c:v>0.5128706693649</c:v>
                </c:pt>
                <c:pt idx="7605">
                  <c:v>0.51308673620220002</c:v>
                </c:pt>
                <c:pt idx="7606">
                  <c:v>0.51328140497209995</c:v>
                </c:pt>
                <c:pt idx="7607">
                  <c:v>0.51346474885939997</c:v>
                </c:pt>
                <c:pt idx="7608">
                  <c:v>0.51372873783109996</c:v>
                </c:pt>
                <c:pt idx="7609">
                  <c:v>0.51397562026980004</c:v>
                </c:pt>
                <c:pt idx="7610">
                  <c:v>0.51416981220250002</c:v>
                </c:pt>
                <c:pt idx="7611">
                  <c:v>0.51446741819380004</c:v>
                </c:pt>
                <c:pt idx="7612">
                  <c:v>0.5148064494133</c:v>
                </c:pt>
                <c:pt idx="7613">
                  <c:v>0.51515555381769995</c:v>
                </c:pt>
                <c:pt idx="7614">
                  <c:v>0.51537895202640005</c:v>
                </c:pt>
                <c:pt idx="7615">
                  <c:v>0.51549589633939996</c:v>
                </c:pt>
                <c:pt idx="7616">
                  <c:v>0.51568990945820004</c:v>
                </c:pt>
                <c:pt idx="7617">
                  <c:v>0.51591116189959996</c:v>
                </c:pt>
                <c:pt idx="7618">
                  <c:v>0.51625365018839997</c:v>
                </c:pt>
                <c:pt idx="7619">
                  <c:v>0.5164989233017</c:v>
                </c:pt>
                <c:pt idx="7620">
                  <c:v>0.51669526100160001</c:v>
                </c:pt>
                <c:pt idx="7621">
                  <c:v>0.51689040660859997</c:v>
                </c:pt>
                <c:pt idx="7622">
                  <c:v>0.51704829931259999</c:v>
                </c:pt>
                <c:pt idx="7623">
                  <c:v>0.51736497879029997</c:v>
                </c:pt>
                <c:pt idx="7624">
                  <c:v>0.51769638061519996</c:v>
                </c:pt>
                <c:pt idx="7625">
                  <c:v>0.51801490783689996</c:v>
                </c:pt>
                <c:pt idx="7626">
                  <c:v>0.51820909976959995</c:v>
                </c:pt>
                <c:pt idx="7627">
                  <c:v>0.5185440778732</c:v>
                </c:pt>
                <c:pt idx="7628">
                  <c:v>0.51885813474660003</c:v>
                </c:pt>
                <c:pt idx="7629">
                  <c:v>0.51918131113050003</c:v>
                </c:pt>
                <c:pt idx="7630">
                  <c:v>0.51950234174730003</c:v>
                </c:pt>
                <c:pt idx="7631">
                  <c:v>0.51982486248019999</c:v>
                </c:pt>
                <c:pt idx="7632">
                  <c:v>0.52005332708359997</c:v>
                </c:pt>
                <c:pt idx="7633">
                  <c:v>0.52036786079410002</c:v>
                </c:pt>
                <c:pt idx="7634">
                  <c:v>0.52071595191959996</c:v>
                </c:pt>
                <c:pt idx="7635">
                  <c:v>0.52086794376370005</c:v>
                </c:pt>
                <c:pt idx="7636">
                  <c:v>0.52098053693769997</c:v>
                </c:pt>
                <c:pt idx="7637">
                  <c:v>0.52109408378599997</c:v>
                </c:pt>
                <c:pt idx="7638">
                  <c:v>0.52143412828449998</c:v>
                </c:pt>
                <c:pt idx="7639">
                  <c:v>0.5217899084091</c:v>
                </c:pt>
                <c:pt idx="7640">
                  <c:v>0.52212530374529997</c:v>
                </c:pt>
                <c:pt idx="7641">
                  <c:v>0.52245557308199997</c:v>
                </c:pt>
                <c:pt idx="7642">
                  <c:v>0.52276962995529996</c:v>
                </c:pt>
                <c:pt idx="7643">
                  <c:v>0.52287209033969995</c:v>
                </c:pt>
                <c:pt idx="7644">
                  <c:v>0.52302134037019998</c:v>
                </c:pt>
                <c:pt idx="7645">
                  <c:v>0.52326482534410002</c:v>
                </c:pt>
                <c:pt idx="7646">
                  <c:v>0.52359372377400004</c:v>
                </c:pt>
                <c:pt idx="7647">
                  <c:v>0.52388602495189995</c:v>
                </c:pt>
                <c:pt idx="7648">
                  <c:v>0.52420616149900001</c:v>
                </c:pt>
                <c:pt idx="7649">
                  <c:v>0.52445065975189997</c:v>
                </c:pt>
                <c:pt idx="7650">
                  <c:v>0.5247855782509</c:v>
                </c:pt>
                <c:pt idx="7651">
                  <c:v>0.52513772249220003</c:v>
                </c:pt>
                <c:pt idx="7652">
                  <c:v>0.52531278133390003</c:v>
                </c:pt>
                <c:pt idx="7653">
                  <c:v>0.52541834115980002</c:v>
                </c:pt>
                <c:pt idx="7654">
                  <c:v>0.52550166845320001</c:v>
                </c:pt>
                <c:pt idx="7655">
                  <c:v>0.52561807632449997</c:v>
                </c:pt>
                <c:pt idx="7656">
                  <c:v>0.52580392360689998</c:v>
                </c:pt>
                <c:pt idx="7657">
                  <c:v>0.52602452039720005</c:v>
                </c:pt>
                <c:pt idx="7658">
                  <c:v>0.52621388435359995</c:v>
                </c:pt>
                <c:pt idx="7659">
                  <c:v>0.52635926008220002</c:v>
                </c:pt>
                <c:pt idx="7660">
                  <c:v>0.52659654617310003</c:v>
                </c:pt>
                <c:pt idx="7661">
                  <c:v>0.52692168951030005</c:v>
                </c:pt>
                <c:pt idx="7662">
                  <c:v>0.52710711956019995</c:v>
                </c:pt>
                <c:pt idx="7663">
                  <c:v>0.52732771635060005</c:v>
                </c:pt>
                <c:pt idx="7664">
                  <c:v>0.52752792835240003</c:v>
                </c:pt>
                <c:pt idx="7665">
                  <c:v>0.52781504392620004</c:v>
                </c:pt>
                <c:pt idx="7666">
                  <c:v>0.52813249826429998</c:v>
                </c:pt>
                <c:pt idx="7667">
                  <c:v>0.52847701311109996</c:v>
                </c:pt>
                <c:pt idx="7668">
                  <c:v>0.52877169847490002</c:v>
                </c:pt>
                <c:pt idx="7669">
                  <c:v>0.52890288829800003</c:v>
                </c:pt>
                <c:pt idx="7670">
                  <c:v>0.52906215190890005</c:v>
                </c:pt>
                <c:pt idx="7671">
                  <c:v>0.52939236164089998</c:v>
                </c:pt>
                <c:pt idx="7672">
                  <c:v>0.52955287694929998</c:v>
                </c:pt>
                <c:pt idx="7673">
                  <c:v>0.52971249818800004</c:v>
                </c:pt>
                <c:pt idx="7674">
                  <c:v>0.52994602918620004</c:v>
                </c:pt>
                <c:pt idx="7675">
                  <c:v>0.53028005361560004</c:v>
                </c:pt>
                <c:pt idx="7676">
                  <c:v>0.53060972690579999</c:v>
                </c:pt>
                <c:pt idx="7677">
                  <c:v>0.53088676929470002</c:v>
                </c:pt>
                <c:pt idx="7678">
                  <c:v>0.53112077713009997</c:v>
                </c:pt>
                <c:pt idx="7679">
                  <c:v>0.53133583068849999</c:v>
                </c:pt>
                <c:pt idx="7680">
                  <c:v>0.53155016899109997</c:v>
                </c:pt>
                <c:pt idx="7681">
                  <c:v>0.53188812732699997</c:v>
                </c:pt>
                <c:pt idx="7682">
                  <c:v>0.53216844797130003</c:v>
                </c:pt>
                <c:pt idx="7683">
                  <c:v>0.53238838911060005</c:v>
                </c:pt>
                <c:pt idx="7684">
                  <c:v>0.53270977735519998</c:v>
                </c:pt>
                <c:pt idx="7685">
                  <c:v>0.53286528587339999</c:v>
                </c:pt>
                <c:pt idx="7686">
                  <c:v>0.53318929672240001</c:v>
                </c:pt>
                <c:pt idx="7687">
                  <c:v>0.53350251913070001</c:v>
                </c:pt>
                <c:pt idx="7688">
                  <c:v>0.53370434045790005</c:v>
                </c:pt>
                <c:pt idx="7689">
                  <c:v>0.53402537107470005</c:v>
                </c:pt>
                <c:pt idx="7690">
                  <c:v>0.53436529636380004</c:v>
                </c:pt>
                <c:pt idx="7691">
                  <c:v>0.5346813797951</c:v>
                </c:pt>
                <c:pt idx="7692">
                  <c:v>0.53500443696980005</c:v>
                </c:pt>
                <c:pt idx="7693">
                  <c:v>0.53535354137419999</c:v>
                </c:pt>
                <c:pt idx="7694">
                  <c:v>0.53568929433820001</c:v>
                </c:pt>
                <c:pt idx="7695">
                  <c:v>0.53603011369709996</c:v>
                </c:pt>
                <c:pt idx="7696">
                  <c:v>0.53637009859090001</c:v>
                </c:pt>
                <c:pt idx="7697">
                  <c:v>0.53658604621890005</c:v>
                </c:pt>
                <c:pt idx="7698">
                  <c:v>0.53694790601730003</c:v>
                </c:pt>
                <c:pt idx="7699">
                  <c:v>0.53730237483980003</c:v>
                </c:pt>
                <c:pt idx="7700">
                  <c:v>0.53765481710429996</c:v>
                </c:pt>
                <c:pt idx="7701">
                  <c:v>0.53799074888230003</c:v>
                </c:pt>
                <c:pt idx="7702">
                  <c:v>0.53831017017359994</c:v>
                </c:pt>
                <c:pt idx="7703">
                  <c:v>0.53861635923390005</c:v>
                </c:pt>
                <c:pt idx="7704">
                  <c:v>0.53883552551269998</c:v>
                </c:pt>
                <c:pt idx="7705">
                  <c:v>0.53915232419970005</c:v>
                </c:pt>
                <c:pt idx="7706">
                  <c:v>0.5394706726074</c:v>
                </c:pt>
                <c:pt idx="7707">
                  <c:v>0.53978586196900002</c:v>
                </c:pt>
                <c:pt idx="7708">
                  <c:v>0.54011982679369996</c:v>
                </c:pt>
                <c:pt idx="7709">
                  <c:v>0.54045730829240002</c:v>
                </c:pt>
                <c:pt idx="7710">
                  <c:v>0.54060733318330001</c:v>
                </c:pt>
                <c:pt idx="7711">
                  <c:v>0.54072135686870004</c:v>
                </c:pt>
                <c:pt idx="7712">
                  <c:v>0.54109102487560001</c:v>
                </c:pt>
                <c:pt idx="7713">
                  <c:v>0.54130035638810003</c:v>
                </c:pt>
                <c:pt idx="7714">
                  <c:v>0.54141485691070002</c:v>
                </c:pt>
                <c:pt idx="7715">
                  <c:v>0.54152739047999998</c:v>
                </c:pt>
                <c:pt idx="7716">
                  <c:v>0.54164344072339998</c:v>
                </c:pt>
                <c:pt idx="7717">
                  <c:v>0.5418620109558</c:v>
                </c:pt>
                <c:pt idx="7718">
                  <c:v>0.54217821359630003</c:v>
                </c:pt>
                <c:pt idx="7719">
                  <c:v>0.54250389337539995</c:v>
                </c:pt>
                <c:pt idx="7720">
                  <c:v>0.54281133413310001</c:v>
                </c:pt>
                <c:pt idx="7721">
                  <c:v>0.5429944992065</c:v>
                </c:pt>
                <c:pt idx="7722">
                  <c:v>0.54311358928679998</c:v>
                </c:pt>
                <c:pt idx="7723">
                  <c:v>0.54319375753400001</c:v>
                </c:pt>
                <c:pt idx="7724">
                  <c:v>0.54330509901049995</c:v>
                </c:pt>
                <c:pt idx="7725">
                  <c:v>0.54345458745959996</c:v>
                </c:pt>
                <c:pt idx="7726">
                  <c:v>0.54359698295589998</c:v>
                </c:pt>
                <c:pt idx="7727">
                  <c:v>0.54374641180039995</c:v>
                </c:pt>
                <c:pt idx="7728">
                  <c:v>0.54386496543880003</c:v>
                </c:pt>
                <c:pt idx="7729">
                  <c:v>0.54401439428330001</c:v>
                </c:pt>
                <c:pt idx="7730">
                  <c:v>0.54415935277939997</c:v>
                </c:pt>
                <c:pt idx="7731">
                  <c:v>0.54449903965000002</c:v>
                </c:pt>
                <c:pt idx="7732">
                  <c:v>0.5448192358017</c:v>
                </c:pt>
                <c:pt idx="7733">
                  <c:v>0.54515326023099997</c:v>
                </c:pt>
                <c:pt idx="7734">
                  <c:v>0.54545187950130003</c:v>
                </c:pt>
                <c:pt idx="7735">
                  <c:v>0.54557114839550003</c:v>
                </c:pt>
                <c:pt idx="7736">
                  <c:v>0.54568737745289997</c:v>
                </c:pt>
                <c:pt idx="7737">
                  <c:v>0.54592317342759999</c:v>
                </c:pt>
                <c:pt idx="7738">
                  <c:v>0.54615515470499998</c:v>
                </c:pt>
                <c:pt idx="7739">
                  <c:v>0.54647874832150001</c:v>
                </c:pt>
                <c:pt idx="7740">
                  <c:v>0.54680538177490001</c:v>
                </c:pt>
                <c:pt idx="7741">
                  <c:v>0.54687440395359999</c:v>
                </c:pt>
                <c:pt idx="7742">
                  <c:v>0.54695534706119997</c:v>
                </c:pt>
                <c:pt idx="7743">
                  <c:v>0.54717439413070001</c:v>
                </c:pt>
                <c:pt idx="7744">
                  <c:v>0.54749011993410002</c:v>
                </c:pt>
                <c:pt idx="7745">
                  <c:v>0.54769867658619997</c:v>
                </c:pt>
                <c:pt idx="7746">
                  <c:v>0.54783862829209995</c:v>
                </c:pt>
                <c:pt idx="7747">
                  <c:v>0.54817777872090001</c:v>
                </c:pt>
                <c:pt idx="7748">
                  <c:v>0.54845315217970003</c:v>
                </c:pt>
                <c:pt idx="7749">
                  <c:v>0.54866284131999998</c:v>
                </c:pt>
                <c:pt idx="7750">
                  <c:v>0.54887795448300003</c:v>
                </c:pt>
                <c:pt idx="7751">
                  <c:v>0.54898875951769999</c:v>
                </c:pt>
                <c:pt idx="7752">
                  <c:v>0.54913258552550004</c:v>
                </c:pt>
                <c:pt idx="7753">
                  <c:v>0.54946088790890002</c:v>
                </c:pt>
                <c:pt idx="7754">
                  <c:v>0.54968494176860005</c:v>
                </c:pt>
                <c:pt idx="7755">
                  <c:v>0.55000132322310002</c:v>
                </c:pt>
                <c:pt idx="7756">
                  <c:v>0.55033165216449997</c:v>
                </c:pt>
                <c:pt idx="7757">
                  <c:v>0.55056571960449996</c:v>
                </c:pt>
                <c:pt idx="7758">
                  <c:v>0.55088466405869996</c:v>
                </c:pt>
                <c:pt idx="7759">
                  <c:v>0.55120432376859996</c:v>
                </c:pt>
                <c:pt idx="7760">
                  <c:v>0.55141341686250001</c:v>
                </c:pt>
                <c:pt idx="7761">
                  <c:v>0.55167979002</c:v>
                </c:pt>
                <c:pt idx="7762">
                  <c:v>0.55200588703160003</c:v>
                </c:pt>
                <c:pt idx="7763">
                  <c:v>0.55234634876249999</c:v>
                </c:pt>
                <c:pt idx="7764">
                  <c:v>0.55264621973039996</c:v>
                </c:pt>
                <c:pt idx="7765">
                  <c:v>0.55279028415679998</c:v>
                </c:pt>
                <c:pt idx="7766">
                  <c:v>0.55314290523529996</c:v>
                </c:pt>
                <c:pt idx="7767">
                  <c:v>0.55348634719849998</c:v>
                </c:pt>
                <c:pt idx="7768">
                  <c:v>0.55382406711580001</c:v>
                </c:pt>
                <c:pt idx="7769">
                  <c:v>0.5540581345558</c:v>
                </c:pt>
                <c:pt idx="7770">
                  <c:v>0.55425637960429996</c:v>
                </c:pt>
                <c:pt idx="7771">
                  <c:v>0.5546070933342</c:v>
                </c:pt>
                <c:pt idx="7772">
                  <c:v>0.55475360155109998</c:v>
                </c:pt>
                <c:pt idx="7773">
                  <c:v>0.55507600307460003</c:v>
                </c:pt>
                <c:pt idx="7774">
                  <c:v>0.55526161193849999</c:v>
                </c:pt>
                <c:pt idx="7775">
                  <c:v>0.55557411909099996</c:v>
                </c:pt>
                <c:pt idx="7776">
                  <c:v>0.55588263273240002</c:v>
                </c:pt>
                <c:pt idx="7777">
                  <c:v>0.55612456798550003</c:v>
                </c:pt>
                <c:pt idx="7778">
                  <c:v>0.55639553070070003</c:v>
                </c:pt>
                <c:pt idx="7779">
                  <c:v>0.55665111541750001</c:v>
                </c:pt>
                <c:pt idx="7780">
                  <c:v>0.55697953701019998</c:v>
                </c:pt>
                <c:pt idx="7781">
                  <c:v>0.55733799934390005</c:v>
                </c:pt>
                <c:pt idx="7782">
                  <c:v>0.55769348144529995</c:v>
                </c:pt>
                <c:pt idx="7783">
                  <c:v>0.55802470445630004</c:v>
                </c:pt>
                <c:pt idx="7784">
                  <c:v>0.55833142995829999</c:v>
                </c:pt>
                <c:pt idx="7785">
                  <c:v>0.55855172872540004</c:v>
                </c:pt>
                <c:pt idx="7786">
                  <c:v>0.55889809131620005</c:v>
                </c:pt>
                <c:pt idx="7787">
                  <c:v>0.55920934677120004</c:v>
                </c:pt>
                <c:pt idx="7788">
                  <c:v>0.55939245224</c:v>
                </c:pt>
                <c:pt idx="7789">
                  <c:v>0.55977076292039996</c:v>
                </c:pt>
                <c:pt idx="7790">
                  <c:v>0.55985224246980003</c:v>
                </c:pt>
                <c:pt idx="7791">
                  <c:v>0.55993646383289997</c:v>
                </c:pt>
                <c:pt idx="7792">
                  <c:v>0.56008344888689998</c:v>
                </c:pt>
                <c:pt idx="7793">
                  <c:v>0.56042218208310002</c:v>
                </c:pt>
                <c:pt idx="7794">
                  <c:v>0.56075251102449997</c:v>
                </c:pt>
                <c:pt idx="7795">
                  <c:v>0.56107580661769996</c:v>
                </c:pt>
                <c:pt idx="7796">
                  <c:v>0.56126648187640005</c:v>
                </c:pt>
                <c:pt idx="7797">
                  <c:v>0.56154048442839999</c:v>
                </c:pt>
                <c:pt idx="7798">
                  <c:v>0.56172740459439996</c:v>
                </c:pt>
                <c:pt idx="7799">
                  <c:v>0.56209081411359996</c:v>
                </c:pt>
                <c:pt idx="7800">
                  <c:v>0.56241470575329999</c:v>
                </c:pt>
                <c:pt idx="7801">
                  <c:v>0.56271892786029998</c:v>
                </c:pt>
                <c:pt idx="7802">
                  <c:v>0.56303840875629996</c:v>
                </c:pt>
                <c:pt idx="7803">
                  <c:v>0.56325227022169999</c:v>
                </c:pt>
                <c:pt idx="7804">
                  <c:v>0.56346684694289995</c:v>
                </c:pt>
                <c:pt idx="7805">
                  <c:v>0.56379026174549995</c:v>
                </c:pt>
                <c:pt idx="7806">
                  <c:v>0.56412243843080001</c:v>
                </c:pt>
                <c:pt idx="7807">
                  <c:v>0.56446856260300005</c:v>
                </c:pt>
                <c:pt idx="7808">
                  <c:v>0.56471848487849996</c:v>
                </c:pt>
                <c:pt idx="7809">
                  <c:v>0.56499260663990003</c:v>
                </c:pt>
                <c:pt idx="7810">
                  <c:v>0.56519794464109996</c:v>
                </c:pt>
                <c:pt idx="7811">
                  <c:v>0.56541967391970005</c:v>
                </c:pt>
                <c:pt idx="7812">
                  <c:v>0.56574398279189997</c:v>
                </c:pt>
                <c:pt idx="7813">
                  <c:v>0.56609034538269998</c:v>
                </c:pt>
                <c:pt idx="7814">
                  <c:v>0.5664482116699</c:v>
                </c:pt>
                <c:pt idx="7815">
                  <c:v>0.56678748130800005</c:v>
                </c:pt>
                <c:pt idx="7816">
                  <c:v>0.56708133220669998</c:v>
                </c:pt>
                <c:pt idx="7817">
                  <c:v>0.56739759445189997</c:v>
                </c:pt>
                <c:pt idx="7818">
                  <c:v>0.56771904230119996</c:v>
                </c:pt>
                <c:pt idx="7819">
                  <c:v>0.56791752576830001</c:v>
                </c:pt>
                <c:pt idx="7820">
                  <c:v>0.56804943084720005</c:v>
                </c:pt>
                <c:pt idx="7821">
                  <c:v>0.56837075948719995</c:v>
                </c:pt>
                <c:pt idx="7822">
                  <c:v>0.56860399246219995</c:v>
                </c:pt>
                <c:pt idx="7823">
                  <c:v>0.56877064704900004</c:v>
                </c:pt>
                <c:pt idx="7824">
                  <c:v>0.56910628080369996</c:v>
                </c:pt>
                <c:pt idx="7825">
                  <c:v>0.56935256719589999</c:v>
                </c:pt>
                <c:pt idx="7826">
                  <c:v>0.56969982385639995</c:v>
                </c:pt>
                <c:pt idx="7827">
                  <c:v>0.57004213333130005</c:v>
                </c:pt>
                <c:pt idx="7828">
                  <c:v>0.57037007808689999</c:v>
                </c:pt>
                <c:pt idx="7829">
                  <c:v>0.57058739662169999</c:v>
                </c:pt>
                <c:pt idx="7830">
                  <c:v>0.57080352306369997</c:v>
                </c:pt>
                <c:pt idx="7831">
                  <c:v>0.57111603021620005</c:v>
                </c:pt>
                <c:pt idx="7832">
                  <c:v>0.57130646705629995</c:v>
                </c:pt>
                <c:pt idx="7833">
                  <c:v>0.57162034511570003</c:v>
                </c:pt>
                <c:pt idx="7834">
                  <c:v>0.5719791054726</c:v>
                </c:pt>
                <c:pt idx="7835">
                  <c:v>0.57229745388029996</c:v>
                </c:pt>
                <c:pt idx="7836">
                  <c:v>0.57264047861099998</c:v>
                </c:pt>
                <c:pt idx="7837">
                  <c:v>0.57275271415710005</c:v>
                </c:pt>
                <c:pt idx="7838">
                  <c:v>0.57288378477099999</c:v>
                </c:pt>
                <c:pt idx="7839">
                  <c:v>0.57303881645200005</c:v>
                </c:pt>
                <c:pt idx="7840">
                  <c:v>0.57329761981960004</c:v>
                </c:pt>
                <c:pt idx="7841">
                  <c:v>0.57364231348039996</c:v>
                </c:pt>
                <c:pt idx="7842">
                  <c:v>0.57397246360779997</c:v>
                </c:pt>
                <c:pt idx="7843">
                  <c:v>0.57433110475539995</c:v>
                </c:pt>
                <c:pt idx="7844">
                  <c:v>0.57465088367460004</c:v>
                </c:pt>
                <c:pt idx="7845">
                  <c:v>0.57488304376599997</c:v>
                </c:pt>
                <c:pt idx="7846">
                  <c:v>0.57503163814540004</c:v>
                </c:pt>
                <c:pt idx="7847">
                  <c:v>0.57523071765900002</c:v>
                </c:pt>
                <c:pt idx="7848">
                  <c:v>0.57546353340150003</c:v>
                </c:pt>
                <c:pt idx="7849">
                  <c:v>0.57567369937900004</c:v>
                </c:pt>
                <c:pt idx="7850">
                  <c:v>0.57593983411789995</c:v>
                </c:pt>
                <c:pt idx="7851">
                  <c:v>0.5762777328491</c:v>
                </c:pt>
                <c:pt idx="7852">
                  <c:v>0.57660001516339998</c:v>
                </c:pt>
                <c:pt idx="7853">
                  <c:v>0.57674878835679999</c:v>
                </c:pt>
                <c:pt idx="7854">
                  <c:v>0.57686704397199995</c:v>
                </c:pt>
                <c:pt idx="7855">
                  <c:v>0.57695806026459995</c:v>
                </c:pt>
                <c:pt idx="7856">
                  <c:v>0.5770432949066</c:v>
                </c:pt>
                <c:pt idx="7857">
                  <c:v>0.57738500833509998</c:v>
                </c:pt>
                <c:pt idx="7858">
                  <c:v>0.57773762941359996</c:v>
                </c:pt>
                <c:pt idx="7859">
                  <c:v>0.57808160781859996</c:v>
                </c:pt>
                <c:pt idx="7860">
                  <c:v>0.57827031612400004</c:v>
                </c:pt>
                <c:pt idx="7861">
                  <c:v>0.57857656478880004</c:v>
                </c:pt>
                <c:pt idx="7862">
                  <c:v>0.57875680923460004</c:v>
                </c:pt>
                <c:pt idx="7863">
                  <c:v>0.57907956838609997</c:v>
                </c:pt>
                <c:pt idx="7864">
                  <c:v>0.57943165302279998</c:v>
                </c:pt>
                <c:pt idx="7865">
                  <c:v>0.57977885007859997</c:v>
                </c:pt>
                <c:pt idx="7866">
                  <c:v>0.57999384403230003</c:v>
                </c:pt>
                <c:pt idx="7867">
                  <c:v>0.5801673531532</c:v>
                </c:pt>
                <c:pt idx="7868">
                  <c:v>0.58050131797790006</c:v>
                </c:pt>
                <c:pt idx="7869">
                  <c:v>0.58071494102480004</c:v>
                </c:pt>
                <c:pt idx="7870">
                  <c:v>0.58099043369290004</c:v>
                </c:pt>
                <c:pt idx="7871">
                  <c:v>0.58117532730099997</c:v>
                </c:pt>
                <c:pt idx="7872">
                  <c:v>0.58132714033129995</c:v>
                </c:pt>
                <c:pt idx="7873">
                  <c:v>0.58142352104189998</c:v>
                </c:pt>
                <c:pt idx="7874">
                  <c:v>0.58161258697509999</c:v>
                </c:pt>
                <c:pt idx="7875">
                  <c:v>0.58192944526669999</c:v>
                </c:pt>
                <c:pt idx="7876">
                  <c:v>0.58225578069689998</c:v>
                </c:pt>
                <c:pt idx="7877">
                  <c:v>0.58254045248029995</c:v>
                </c:pt>
                <c:pt idx="7878">
                  <c:v>0.58288931846619996</c:v>
                </c:pt>
                <c:pt idx="7879">
                  <c:v>0.58321017026900002</c:v>
                </c:pt>
                <c:pt idx="7880">
                  <c:v>0.58353757858279998</c:v>
                </c:pt>
                <c:pt idx="7881">
                  <c:v>0.58379024267199997</c:v>
                </c:pt>
                <c:pt idx="7882">
                  <c:v>0.58396190404890003</c:v>
                </c:pt>
                <c:pt idx="7883">
                  <c:v>0.58429694175720004</c:v>
                </c:pt>
                <c:pt idx="7884">
                  <c:v>0.58464193344119997</c:v>
                </c:pt>
                <c:pt idx="7885">
                  <c:v>0.58497750759120004</c:v>
                </c:pt>
                <c:pt idx="7886">
                  <c:v>0.58509725332259999</c:v>
                </c:pt>
                <c:pt idx="7887">
                  <c:v>0.58528071641919999</c:v>
                </c:pt>
                <c:pt idx="7888">
                  <c:v>0.5855303406715</c:v>
                </c:pt>
                <c:pt idx="7889">
                  <c:v>0.58586686849589997</c:v>
                </c:pt>
                <c:pt idx="7890">
                  <c:v>0.58620375394820001</c:v>
                </c:pt>
                <c:pt idx="7891">
                  <c:v>0.58653771877289995</c:v>
                </c:pt>
                <c:pt idx="7892">
                  <c:v>0.58687514066699997</c:v>
                </c:pt>
                <c:pt idx="7893">
                  <c:v>0.58723497390750001</c:v>
                </c:pt>
                <c:pt idx="7894">
                  <c:v>0.58756810426710004</c:v>
                </c:pt>
                <c:pt idx="7895">
                  <c:v>0.58786863088609997</c:v>
                </c:pt>
                <c:pt idx="7896">
                  <c:v>0.58806282281879996</c:v>
                </c:pt>
                <c:pt idx="7897">
                  <c:v>0.58831167221070002</c:v>
                </c:pt>
                <c:pt idx="7898">
                  <c:v>0.58863174915310001</c:v>
                </c:pt>
                <c:pt idx="7899">
                  <c:v>0.58883190155029996</c:v>
                </c:pt>
                <c:pt idx="7900">
                  <c:v>0.58905541896820002</c:v>
                </c:pt>
                <c:pt idx="7901">
                  <c:v>0.5894112586975</c:v>
                </c:pt>
                <c:pt idx="7902">
                  <c:v>0.58977061510090001</c:v>
                </c:pt>
                <c:pt idx="7903">
                  <c:v>0.59012967348099998</c:v>
                </c:pt>
                <c:pt idx="7904">
                  <c:v>0.59049177169800005</c:v>
                </c:pt>
                <c:pt idx="7905">
                  <c:v>0.59064221382140003</c:v>
                </c:pt>
                <c:pt idx="7906">
                  <c:v>0.59075856208800004</c:v>
                </c:pt>
                <c:pt idx="7907">
                  <c:v>0.59094101190570003</c:v>
                </c:pt>
                <c:pt idx="7908">
                  <c:v>0.59128510952000002</c:v>
                </c:pt>
                <c:pt idx="7909">
                  <c:v>0.59161329269410001</c:v>
                </c:pt>
                <c:pt idx="7910">
                  <c:v>0.59193533658980002</c:v>
                </c:pt>
                <c:pt idx="7911">
                  <c:v>0.59215861558909999</c:v>
                </c:pt>
                <c:pt idx="7912">
                  <c:v>0.59245288372039995</c:v>
                </c:pt>
                <c:pt idx="7913">
                  <c:v>0.59276592731480005</c:v>
                </c:pt>
                <c:pt idx="7914">
                  <c:v>0.592828810215</c:v>
                </c:pt>
                <c:pt idx="7915">
                  <c:v>0.59291654825210005</c:v>
                </c:pt>
                <c:pt idx="7916">
                  <c:v>0.59305977821349998</c:v>
                </c:pt>
                <c:pt idx="7917">
                  <c:v>0.59340453147890004</c:v>
                </c:pt>
                <c:pt idx="7918">
                  <c:v>0.59365427494050005</c:v>
                </c:pt>
                <c:pt idx="7919">
                  <c:v>0.59397363662720004</c:v>
                </c:pt>
                <c:pt idx="7920">
                  <c:v>0.59420812129970002</c:v>
                </c:pt>
                <c:pt idx="7921">
                  <c:v>0.59453016519549995</c:v>
                </c:pt>
                <c:pt idx="7922">
                  <c:v>0.5948433279991</c:v>
                </c:pt>
                <c:pt idx="7923">
                  <c:v>0.59516674280170001</c:v>
                </c:pt>
                <c:pt idx="7924">
                  <c:v>0.5954928398132</c:v>
                </c:pt>
                <c:pt idx="7925">
                  <c:v>0.59580510854720004</c:v>
                </c:pt>
                <c:pt idx="7926">
                  <c:v>0.59596383571620004</c:v>
                </c:pt>
                <c:pt idx="7927">
                  <c:v>0.59619450569150001</c:v>
                </c:pt>
                <c:pt idx="7928">
                  <c:v>0.59639489650730004</c:v>
                </c:pt>
                <c:pt idx="7929">
                  <c:v>0.59657764434810001</c:v>
                </c:pt>
                <c:pt idx="7930">
                  <c:v>0.59670412540439999</c:v>
                </c:pt>
                <c:pt idx="7931">
                  <c:v>0.59683686494830002</c:v>
                </c:pt>
                <c:pt idx="7932">
                  <c:v>0.59717941284179998</c:v>
                </c:pt>
                <c:pt idx="7933">
                  <c:v>0.59754264354709996</c:v>
                </c:pt>
                <c:pt idx="7934">
                  <c:v>0.59787356853490004</c:v>
                </c:pt>
                <c:pt idx="7935">
                  <c:v>0.59821045398710004</c:v>
                </c:pt>
                <c:pt idx="7936">
                  <c:v>0.59854978322980001</c:v>
                </c:pt>
                <c:pt idx="7937">
                  <c:v>0.59888935089109996</c:v>
                </c:pt>
                <c:pt idx="7938">
                  <c:v>0.59920018911359996</c:v>
                </c:pt>
                <c:pt idx="7939">
                  <c:v>0.59951722621920001</c:v>
                </c:pt>
                <c:pt idx="7940">
                  <c:v>0.59964287281039996</c:v>
                </c:pt>
                <c:pt idx="7941">
                  <c:v>0.59986454248429999</c:v>
                </c:pt>
                <c:pt idx="7942">
                  <c:v>0.60018849372859995</c:v>
                </c:pt>
                <c:pt idx="7943">
                  <c:v>0.6005277633667</c:v>
                </c:pt>
                <c:pt idx="7944">
                  <c:v>0.60069048404689995</c:v>
                </c:pt>
                <c:pt idx="7945">
                  <c:v>0.60098773241040004</c:v>
                </c:pt>
                <c:pt idx="7946">
                  <c:v>0.60131192207340001</c:v>
                </c:pt>
                <c:pt idx="7947">
                  <c:v>0.60164284706119997</c:v>
                </c:pt>
                <c:pt idx="7948">
                  <c:v>0.60194069147109996</c:v>
                </c:pt>
                <c:pt idx="7949">
                  <c:v>0.60213136672970002</c:v>
                </c:pt>
                <c:pt idx="7950">
                  <c:v>0.60245114564900004</c:v>
                </c:pt>
                <c:pt idx="7951">
                  <c:v>0.60279881954189996</c:v>
                </c:pt>
                <c:pt idx="7952">
                  <c:v>0.60304296016689996</c:v>
                </c:pt>
                <c:pt idx="7953">
                  <c:v>0.60323321819310005</c:v>
                </c:pt>
                <c:pt idx="7954">
                  <c:v>0.60346400737759998</c:v>
                </c:pt>
                <c:pt idx="7955">
                  <c:v>0.60367399454119997</c:v>
                </c:pt>
                <c:pt idx="7956">
                  <c:v>0.60397768020630005</c:v>
                </c:pt>
                <c:pt idx="7957">
                  <c:v>0.60419303178789996</c:v>
                </c:pt>
                <c:pt idx="7958">
                  <c:v>0.60452336072919999</c:v>
                </c:pt>
                <c:pt idx="7959">
                  <c:v>0.60488909482959996</c:v>
                </c:pt>
                <c:pt idx="7960">
                  <c:v>0.60523313283919999</c:v>
                </c:pt>
                <c:pt idx="7961">
                  <c:v>0.60556530952450005</c:v>
                </c:pt>
                <c:pt idx="7962">
                  <c:v>0.60581946372990003</c:v>
                </c:pt>
                <c:pt idx="7963">
                  <c:v>0.60615772008900004</c:v>
                </c:pt>
                <c:pt idx="7964">
                  <c:v>0.60649138689040005</c:v>
                </c:pt>
                <c:pt idx="7965">
                  <c:v>0.60669457912449998</c:v>
                </c:pt>
                <c:pt idx="7966">
                  <c:v>0.60682702064509997</c:v>
                </c:pt>
                <c:pt idx="7967">
                  <c:v>0.60694795846939997</c:v>
                </c:pt>
                <c:pt idx="7968">
                  <c:v>0.6071724295616</c:v>
                </c:pt>
                <c:pt idx="7969">
                  <c:v>0.60743510723109995</c:v>
                </c:pt>
                <c:pt idx="7970">
                  <c:v>0.60778105258939996</c:v>
                </c:pt>
                <c:pt idx="7971">
                  <c:v>0.60811519622800003</c:v>
                </c:pt>
                <c:pt idx="7972">
                  <c:v>0.60844415426249998</c:v>
                </c:pt>
                <c:pt idx="7973">
                  <c:v>0.60874605178829999</c:v>
                </c:pt>
                <c:pt idx="7974">
                  <c:v>0.60884076356890005</c:v>
                </c:pt>
                <c:pt idx="7975">
                  <c:v>0.60895138978959995</c:v>
                </c:pt>
                <c:pt idx="7976">
                  <c:v>0.60906833410259997</c:v>
                </c:pt>
                <c:pt idx="7977">
                  <c:v>0.6094025373459</c:v>
                </c:pt>
                <c:pt idx="7978">
                  <c:v>0.60970932245249998</c:v>
                </c:pt>
                <c:pt idx="7979">
                  <c:v>0.60988044738769998</c:v>
                </c:pt>
                <c:pt idx="7980">
                  <c:v>0.61010634899140004</c:v>
                </c:pt>
                <c:pt idx="7981">
                  <c:v>0.61027461290359997</c:v>
                </c:pt>
                <c:pt idx="7982">
                  <c:v>0.61045402288439998</c:v>
                </c:pt>
                <c:pt idx="7983">
                  <c:v>0.61076188087460004</c:v>
                </c:pt>
                <c:pt idx="7984">
                  <c:v>0.6110737919807</c:v>
                </c:pt>
                <c:pt idx="7985">
                  <c:v>0.61141318082810003</c:v>
                </c:pt>
                <c:pt idx="7986">
                  <c:v>0.61172193288800003</c:v>
                </c:pt>
                <c:pt idx="7987">
                  <c:v>0.61201095581050002</c:v>
                </c:pt>
                <c:pt idx="7988">
                  <c:v>0.61222749948499999</c:v>
                </c:pt>
                <c:pt idx="7989">
                  <c:v>0.61247533559800005</c:v>
                </c:pt>
                <c:pt idx="7990">
                  <c:v>0.61270177364349998</c:v>
                </c:pt>
                <c:pt idx="7991">
                  <c:v>0.61289399862289995</c:v>
                </c:pt>
                <c:pt idx="7992">
                  <c:v>0.61322087049480001</c:v>
                </c:pt>
                <c:pt idx="7993">
                  <c:v>0.613577246666</c:v>
                </c:pt>
                <c:pt idx="7994">
                  <c:v>0.61393547058109998</c:v>
                </c:pt>
                <c:pt idx="7995">
                  <c:v>0.61412942409519999</c:v>
                </c:pt>
                <c:pt idx="7996">
                  <c:v>0.61421477794650003</c:v>
                </c:pt>
                <c:pt idx="7997">
                  <c:v>0.61433929204939997</c:v>
                </c:pt>
                <c:pt idx="7998">
                  <c:v>0.61442476510999999</c:v>
                </c:pt>
                <c:pt idx="7999">
                  <c:v>0.61450421810150002</c:v>
                </c:pt>
                <c:pt idx="8000">
                  <c:v>0.61465471982959996</c:v>
                </c:pt>
                <c:pt idx="8001">
                  <c:v>0.6150103807449</c:v>
                </c:pt>
                <c:pt idx="8002">
                  <c:v>0.61526435613630004</c:v>
                </c:pt>
                <c:pt idx="8003">
                  <c:v>0.61558496952060004</c:v>
                </c:pt>
                <c:pt idx="8004">
                  <c:v>0.61585044860839999</c:v>
                </c:pt>
                <c:pt idx="8005">
                  <c:v>0.61596721410749999</c:v>
                </c:pt>
                <c:pt idx="8006">
                  <c:v>0.61629885435099996</c:v>
                </c:pt>
                <c:pt idx="8007">
                  <c:v>0.61651676893230001</c:v>
                </c:pt>
                <c:pt idx="8008">
                  <c:v>0.61676949262619996</c:v>
                </c:pt>
                <c:pt idx="8009">
                  <c:v>0.61697542667390004</c:v>
                </c:pt>
                <c:pt idx="8010">
                  <c:v>0.61724317073820001</c:v>
                </c:pt>
                <c:pt idx="8011">
                  <c:v>0.61753731966019998</c:v>
                </c:pt>
                <c:pt idx="8012">
                  <c:v>0.61786437034609998</c:v>
                </c:pt>
                <c:pt idx="8013">
                  <c:v>0.61818826198580001</c:v>
                </c:pt>
                <c:pt idx="8014">
                  <c:v>0.61852699518200005</c:v>
                </c:pt>
                <c:pt idx="8015">
                  <c:v>0.61885106563570003</c:v>
                </c:pt>
                <c:pt idx="8016">
                  <c:v>0.61914318799970003</c:v>
                </c:pt>
                <c:pt idx="8017">
                  <c:v>0.61946207284929999</c:v>
                </c:pt>
                <c:pt idx="8018">
                  <c:v>0.6198197603226</c:v>
                </c:pt>
                <c:pt idx="8019">
                  <c:v>0.62009727954859994</c:v>
                </c:pt>
                <c:pt idx="8020">
                  <c:v>0.62043029069900002</c:v>
                </c:pt>
                <c:pt idx="8021">
                  <c:v>0.6206693649292</c:v>
                </c:pt>
                <c:pt idx="8022">
                  <c:v>0.62102824449539995</c:v>
                </c:pt>
                <c:pt idx="8023">
                  <c:v>0.62124550342560003</c:v>
                </c:pt>
                <c:pt idx="8024">
                  <c:v>0.6215968728065</c:v>
                </c:pt>
                <c:pt idx="8025">
                  <c:v>0.62187063694</c:v>
                </c:pt>
                <c:pt idx="8026">
                  <c:v>0.62206047773359996</c:v>
                </c:pt>
                <c:pt idx="8027">
                  <c:v>0.62225574254990001</c:v>
                </c:pt>
                <c:pt idx="8028">
                  <c:v>0.62245905399320001</c:v>
                </c:pt>
                <c:pt idx="8029">
                  <c:v>0.62278544902800004</c:v>
                </c:pt>
                <c:pt idx="8030">
                  <c:v>0.62309700250629996</c:v>
                </c:pt>
                <c:pt idx="8031">
                  <c:v>0.62328934669489999</c:v>
                </c:pt>
                <c:pt idx="8032">
                  <c:v>0.62344890832900002</c:v>
                </c:pt>
                <c:pt idx="8033">
                  <c:v>0.62376475334170001</c:v>
                </c:pt>
                <c:pt idx="8034">
                  <c:v>0.62397849559780005</c:v>
                </c:pt>
                <c:pt idx="8035">
                  <c:v>0.62432682514189997</c:v>
                </c:pt>
                <c:pt idx="8036">
                  <c:v>0.62444156408310003</c:v>
                </c:pt>
                <c:pt idx="8037">
                  <c:v>0.62454903125759997</c:v>
                </c:pt>
                <c:pt idx="8038">
                  <c:v>0.62470000982280005</c:v>
                </c:pt>
                <c:pt idx="8039">
                  <c:v>0.6250578761101</c:v>
                </c:pt>
                <c:pt idx="8040">
                  <c:v>0.62539780139919998</c:v>
                </c:pt>
                <c:pt idx="8041">
                  <c:v>0.62563449144359995</c:v>
                </c:pt>
                <c:pt idx="8042">
                  <c:v>0.6258463859558</c:v>
                </c:pt>
                <c:pt idx="8043">
                  <c:v>0.62603908777240003</c:v>
                </c:pt>
                <c:pt idx="8044">
                  <c:v>0.62624162435529995</c:v>
                </c:pt>
                <c:pt idx="8045">
                  <c:v>0.62657356262209996</c:v>
                </c:pt>
                <c:pt idx="8046">
                  <c:v>0.62668013572689996</c:v>
                </c:pt>
                <c:pt idx="8047">
                  <c:v>0.62677723169330002</c:v>
                </c:pt>
                <c:pt idx="8048">
                  <c:v>0.62685430049900004</c:v>
                </c:pt>
                <c:pt idx="8049">
                  <c:v>0.62698560953140003</c:v>
                </c:pt>
                <c:pt idx="8050">
                  <c:v>0.62717169523240002</c:v>
                </c:pt>
                <c:pt idx="8051">
                  <c:v>0.62750363349909999</c:v>
                </c:pt>
                <c:pt idx="8052">
                  <c:v>0.62782984972</c:v>
                </c:pt>
                <c:pt idx="8053">
                  <c:v>0.62814581394199998</c:v>
                </c:pt>
                <c:pt idx="8054">
                  <c:v>0.62837797403340001</c:v>
                </c:pt>
                <c:pt idx="8055">
                  <c:v>0.62860864400859995</c:v>
                </c:pt>
                <c:pt idx="8056">
                  <c:v>0.62880557775500001</c:v>
                </c:pt>
                <c:pt idx="8057">
                  <c:v>0.6288889050484</c:v>
                </c:pt>
                <c:pt idx="8058">
                  <c:v>0.62901556491849997</c:v>
                </c:pt>
                <c:pt idx="8059">
                  <c:v>0.6292995810509</c:v>
                </c:pt>
                <c:pt idx="8060">
                  <c:v>0.62946850061420001</c:v>
                </c:pt>
                <c:pt idx="8061">
                  <c:v>0.62959414720539997</c:v>
                </c:pt>
                <c:pt idx="8062">
                  <c:v>0.6299050450325</c:v>
                </c:pt>
                <c:pt idx="8063">
                  <c:v>0.63026165962220004</c:v>
                </c:pt>
                <c:pt idx="8064">
                  <c:v>0.63059192895890004</c:v>
                </c:pt>
                <c:pt idx="8065">
                  <c:v>0.63092768192290005</c:v>
                </c:pt>
                <c:pt idx="8066">
                  <c:v>0.63121449947359998</c:v>
                </c:pt>
                <c:pt idx="8067">
                  <c:v>0.63148146867749999</c:v>
                </c:pt>
                <c:pt idx="8068">
                  <c:v>0.63170844316480002</c:v>
                </c:pt>
                <c:pt idx="8069">
                  <c:v>0.63186973333359997</c:v>
                </c:pt>
                <c:pt idx="8070">
                  <c:v>0.63208782672880004</c:v>
                </c:pt>
                <c:pt idx="8071">
                  <c:v>0.63223785161970003</c:v>
                </c:pt>
                <c:pt idx="8072">
                  <c:v>0.63232827186579998</c:v>
                </c:pt>
                <c:pt idx="8073">
                  <c:v>0.63260823488240003</c:v>
                </c:pt>
                <c:pt idx="8074">
                  <c:v>0.63282161951070004</c:v>
                </c:pt>
                <c:pt idx="8075">
                  <c:v>0.63311982154849999</c:v>
                </c:pt>
                <c:pt idx="8076">
                  <c:v>0.63347667455669998</c:v>
                </c:pt>
                <c:pt idx="8077">
                  <c:v>0.6338242888451</c:v>
                </c:pt>
                <c:pt idx="8078">
                  <c:v>0.63416540622710005</c:v>
                </c:pt>
                <c:pt idx="8079">
                  <c:v>0.63453042507169999</c:v>
                </c:pt>
                <c:pt idx="8080">
                  <c:v>0.63466596603390002</c:v>
                </c:pt>
                <c:pt idx="8081">
                  <c:v>0.63474178314209995</c:v>
                </c:pt>
                <c:pt idx="8082">
                  <c:v>0.63484257459640003</c:v>
                </c:pt>
                <c:pt idx="8083">
                  <c:v>0.63490730524060002</c:v>
                </c:pt>
                <c:pt idx="8084">
                  <c:v>0.63500660657880004</c:v>
                </c:pt>
                <c:pt idx="8085">
                  <c:v>0.63524192571640004</c:v>
                </c:pt>
                <c:pt idx="8086">
                  <c:v>0.63558071851730003</c:v>
                </c:pt>
                <c:pt idx="8087">
                  <c:v>0.63573563098910002</c:v>
                </c:pt>
                <c:pt idx="8088">
                  <c:v>0.63598996400829999</c:v>
                </c:pt>
                <c:pt idx="8089">
                  <c:v>0.63613837957380004</c:v>
                </c:pt>
                <c:pt idx="8090">
                  <c:v>0.63637286424640005</c:v>
                </c:pt>
                <c:pt idx="8091">
                  <c:v>0.63671475648880005</c:v>
                </c:pt>
                <c:pt idx="8092">
                  <c:v>0.6370571255684</c:v>
                </c:pt>
                <c:pt idx="8093">
                  <c:v>0.63737374544140002</c:v>
                </c:pt>
                <c:pt idx="8094">
                  <c:v>0.63750636577609998</c:v>
                </c:pt>
                <c:pt idx="8095">
                  <c:v>0.63772255182269999</c:v>
                </c:pt>
                <c:pt idx="8096">
                  <c:v>0.63801980018619997</c:v>
                </c:pt>
                <c:pt idx="8097">
                  <c:v>0.63831073045730002</c:v>
                </c:pt>
                <c:pt idx="8098">
                  <c:v>0.63852709531780005</c:v>
                </c:pt>
                <c:pt idx="8099">
                  <c:v>0.63880848884579999</c:v>
                </c:pt>
                <c:pt idx="8100">
                  <c:v>0.63914549350740002</c:v>
                </c:pt>
                <c:pt idx="8101">
                  <c:v>0.63947814702990002</c:v>
                </c:pt>
                <c:pt idx="8102">
                  <c:v>0.63981831073759998</c:v>
                </c:pt>
                <c:pt idx="8103">
                  <c:v>0.64002811908720003</c:v>
                </c:pt>
                <c:pt idx="8104">
                  <c:v>0.64038151502609997</c:v>
                </c:pt>
                <c:pt idx="8105">
                  <c:v>0.64061874151230003</c:v>
                </c:pt>
                <c:pt idx="8106">
                  <c:v>0.64094901084900002</c:v>
                </c:pt>
                <c:pt idx="8107">
                  <c:v>0.64120018482209995</c:v>
                </c:pt>
                <c:pt idx="8108">
                  <c:v>0.64135414361950005</c:v>
                </c:pt>
                <c:pt idx="8109">
                  <c:v>0.64168435335160001</c:v>
                </c:pt>
                <c:pt idx="8110">
                  <c:v>0.64204895496369996</c:v>
                </c:pt>
                <c:pt idx="8111">
                  <c:v>0.64239156246189999</c:v>
                </c:pt>
                <c:pt idx="8112">
                  <c:v>0.64272916316990003</c:v>
                </c:pt>
                <c:pt idx="8113">
                  <c:v>0.64307421445849999</c:v>
                </c:pt>
                <c:pt idx="8114">
                  <c:v>0.64341729879380005</c:v>
                </c:pt>
                <c:pt idx="8115">
                  <c:v>0.64373409748080002</c:v>
                </c:pt>
                <c:pt idx="8116">
                  <c:v>0.64396929740910003</c:v>
                </c:pt>
                <c:pt idx="8117">
                  <c:v>0.64424729347230003</c:v>
                </c:pt>
                <c:pt idx="8118">
                  <c:v>0.64451694488529998</c:v>
                </c:pt>
                <c:pt idx="8119">
                  <c:v>0.64460277557370005</c:v>
                </c:pt>
                <c:pt idx="8120">
                  <c:v>0.64467638730999999</c:v>
                </c:pt>
                <c:pt idx="8121">
                  <c:v>0.64477157592769996</c:v>
                </c:pt>
                <c:pt idx="8122">
                  <c:v>0.64485287666320001</c:v>
                </c:pt>
                <c:pt idx="8123">
                  <c:v>0.64498788118359995</c:v>
                </c:pt>
                <c:pt idx="8124">
                  <c:v>0.64509034156800005</c:v>
                </c:pt>
                <c:pt idx="8125">
                  <c:v>0.64542579650880005</c:v>
                </c:pt>
                <c:pt idx="8126">
                  <c:v>0.64567720890049995</c:v>
                </c:pt>
                <c:pt idx="8127">
                  <c:v>0.64595311880109996</c:v>
                </c:pt>
                <c:pt idx="8128">
                  <c:v>0.64610600471500002</c:v>
                </c:pt>
                <c:pt idx="8129">
                  <c:v>0.64626604318619996</c:v>
                </c:pt>
                <c:pt idx="8130">
                  <c:v>0.6464501023293</c:v>
                </c:pt>
                <c:pt idx="8131">
                  <c:v>0.64668983221050003</c:v>
                </c:pt>
                <c:pt idx="8132">
                  <c:v>0.64699453115460004</c:v>
                </c:pt>
                <c:pt idx="8133">
                  <c:v>0.64711678028109998</c:v>
                </c:pt>
                <c:pt idx="8134">
                  <c:v>0.64723783731460005</c:v>
                </c:pt>
                <c:pt idx="8135">
                  <c:v>0.64741015434269999</c:v>
                </c:pt>
                <c:pt idx="8136">
                  <c:v>0.64769244194029996</c:v>
                </c:pt>
                <c:pt idx="8137">
                  <c:v>0.64787101745609998</c:v>
                </c:pt>
                <c:pt idx="8138">
                  <c:v>0.64807295799260001</c:v>
                </c:pt>
                <c:pt idx="8139">
                  <c:v>0.64823019504549995</c:v>
                </c:pt>
                <c:pt idx="8140">
                  <c:v>0.64843565225599997</c:v>
                </c:pt>
                <c:pt idx="8141">
                  <c:v>0.64858371019359995</c:v>
                </c:pt>
                <c:pt idx="8142">
                  <c:v>0.64875096082689998</c:v>
                </c:pt>
                <c:pt idx="8143">
                  <c:v>0.64910775423050004</c:v>
                </c:pt>
                <c:pt idx="8144">
                  <c:v>0.64946579933170001</c:v>
                </c:pt>
                <c:pt idx="8145">
                  <c:v>0.64980953931810004</c:v>
                </c:pt>
                <c:pt idx="8146">
                  <c:v>0.65009540319439996</c:v>
                </c:pt>
                <c:pt idx="8147">
                  <c:v>0.65048611164089998</c:v>
                </c:pt>
                <c:pt idx="8148">
                  <c:v>0.65083676576609995</c:v>
                </c:pt>
                <c:pt idx="8149">
                  <c:v>0.65108233690259998</c:v>
                </c:pt>
                <c:pt idx="8150">
                  <c:v>0.65125036239620004</c:v>
                </c:pt>
                <c:pt idx="8151">
                  <c:v>0.6515693664551</c:v>
                </c:pt>
                <c:pt idx="8152">
                  <c:v>0.65189248323439997</c:v>
                </c:pt>
                <c:pt idx="8153">
                  <c:v>0.65222108364109999</c:v>
                </c:pt>
                <c:pt idx="8154">
                  <c:v>0.6525466442108</c:v>
                </c:pt>
                <c:pt idx="8155">
                  <c:v>0.65279525518420001</c:v>
                </c:pt>
                <c:pt idx="8156">
                  <c:v>0.65295809507369995</c:v>
                </c:pt>
                <c:pt idx="8157">
                  <c:v>0.65327322483060002</c:v>
                </c:pt>
                <c:pt idx="8158">
                  <c:v>0.65343117713929999</c:v>
                </c:pt>
                <c:pt idx="8159">
                  <c:v>0.65362930297849997</c:v>
                </c:pt>
                <c:pt idx="8160">
                  <c:v>0.65385717153550005</c:v>
                </c:pt>
                <c:pt idx="8161">
                  <c:v>0.65416568517679996</c:v>
                </c:pt>
                <c:pt idx="8162">
                  <c:v>0.65450060367579999</c:v>
                </c:pt>
                <c:pt idx="8163">
                  <c:v>0.6548627614975</c:v>
                </c:pt>
                <c:pt idx="8164">
                  <c:v>0.65519702434539995</c:v>
                </c:pt>
                <c:pt idx="8165">
                  <c:v>0.65553778409959995</c:v>
                </c:pt>
                <c:pt idx="8166">
                  <c:v>0.65586870908740003</c:v>
                </c:pt>
                <c:pt idx="8167">
                  <c:v>0.65618550777439999</c:v>
                </c:pt>
                <c:pt idx="8168">
                  <c:v>0.65631163120269997</c:v>
                </c:pt>
                <c:pt idx="8169">
                  <c:v>0.65649086236950005</c:v>
                </c:pt>
                <c:pt idx="8170">
                  <c:v>0.65679848194120005</c:v>
                </c:pt>
                <c:pt idx="8171">
                  <c:v>0.65694236755369995</c:v>
                </c:pt>
                <c:pt idx="8172">
                  <c:v>0.65711164474490003</c:v>
                </c:pt>
                <c:pt idx="8173">
                  <c:v>0.65746158361429996</c:v>
                </c:pt>
                <c:pt idx="8174">
                  <c:v>0.65781164169310002</c:v>
                </c:pt>
                <c:pt idx="8175">
                  <c:v>0.65802735090260001</c:v>
                </c:pt>
                <c:pt idx="8176">
                  <c:v>0.65831464529039996</c:v>
                </c:pt>
                <c:pt idx="8177">
                  <c:v>0.65841364860530005</c:v>
                </c:pt>
                <c:pt idx="8178">
                  <c:v>0.65847069025039995</c:v>
                </c:pt>
                <c:pt idx="8179">
                  <c:v>0.65857017040249999</c:v>
                </c:pt>
                <c:pt idx="8180">
                  <c:v>0.65887725353240001</c:v>
                </c:pt>
                <c:pt idx="8181">
                  <c:v>0.6590604186058</c:v>
                </c:pt>
                <c:pt idx="8182">
                  <c:v>0.65938615798949995</c:v>
                </c:pt>
                <c:pt idx="8183">
                  <c:v>0.65972232818599996</c:v>
                </c:pt>
                <c:pt idx="8184">
                  <c:v>0.66003006696699995</c:v>
                </c:pt>
                <c:pt idx="8185">
                  <c:v>0.66034078598019996</c:v>
                </c:pt>
                <c:pt idx="8186">
                  <c:v>0.66060501337050004</c:v>
                </c:pt>
                <c:pt idx="8187">
                  <c:v>0.66077446937560003</c:v>
                </c:pt>
                <c:pt idx="8188">
                  <c:v>0.66108459234240002</c:v>
                </c:pt>
                <c:pt idx="8189">
                  <c:v>0.66140669584269995</c:v>
                </c:pt>
                <c:pt idx="8190">
                  <c:v>0.66175329685210005</c:v>
                </c:pt>
                <c:pt idx="8191">
                  <c:v>0.66201984882349996</c:v>
                </c:pt>
                <c:pt idx="8192">
                  <c:v>0.66213053464890004</c:v>
                </c:pt>
                <c:pt idx="8193">
                  <c:v>0.66222774982449994</c:v>
                </c:pt>
                <c:pt idx="8194">
                  <c:v>0.66229420900339997</c:v>
                </c:pt>
                <c:pt idx="8195">
                  <c:v>0.66244864463810005</c:v>
                </c:pt>
                <c:pt idx="8196">
                  <c:v>0.66277647018429997</c:v>
                </c:pt>
                <c:pt idx="8197">
                  <c:v>0.66310304403310005</c:v>
                </c:pt>
                <c:pt idx="8198">
                  <c:v>0.66344165801999999</c:v>
                </c:pt>
                <c:pt idx="8199">
                  <c:v>0.6637887358665</c:v>
                </c:pt>
                <c:pt idx="8200">
                  <c:v>0.66413813829419999</c:v>
                </c:pt>
                <c:pt idx="8201">
                  <c:v>0.6644597649574</c:v>
                </c:pt>
                <c:pt idx="8202">
                  <c:v>0.6647738218307</c:v>
                </c:pt>
                <c:pt idx="8203">
                  <c:v>0.664902150631</c:v>
                </c:pt>
                <c:pt idx="8204">
                  <c:v>0.66506838798519996</c:v>
                </c:pt>
                <c:pt idx="8205">
                  <c:v>0.66526067256929999</c:v>
                </c:pt>
                <c:pt idx="8206">
                  <c:v>0.66535824537279997</c:v>
                </c:pt>
                <c:pt idx="8207">
                  <c:v>0.66549783945079999</c:v>
                </c:pt>
                <c:pt idx="8208">
                  <c:v>0.66563165187840001</c:v>
                </c:pt>
                <c:pt idx="8209">
                  <c:v>0.66579836606980003</c:v>
                </c:pt>
                <c:pt idx="8210">
                  <c:v>0.66596782207490002</c:v>
                </c:pt>
                <c:pt idx="8211">
                  <c:v>0.66608786582949997</c:v>
                </c:pt>
                <c:pt idx="8212">
                  <c:v>0.66627502441410003</c:v>
                </c:pt>
                <c:pt idx="8213">
                  <c:v>0.66652053594589999</c:v>
                </c:pt>
                <c:pt idx="8214">
                  <c:v>0.66675990819929998</c:v>
                </c:pt>
                <c:pt idx="8215">
                  <c:v>0.66709077358250002</c:v>
                </c:pt>
                <c:pt idx="8216">
                  <c:v>0.66738557815550004</c:v>
                </c:pt>
                <c:pt idx="8217">
                  <c:v>0.66772562265400004</c:v>
                </c:pt>
                <c:pt idx="8218">
                  <c:v>0.66808074712749999</c:v>
                </c:pt>
                <c:pt idx="8219">
                  <c:v>0.66840571165079998</c:v>
                </c:pt>
                <c:pt idx="8220">
                  <c:v>0.6685515642166</c:v>
                </c:pt>
                <c:pt idx="8221">
                  <c:v>0.66865444183349998</c:v>
                </c:pt>
                <c:pt idx="8222">
                  <c:v>0.66875332593920001</c:v>
                </c:pt>
                <c:pt idx="8223">
                  <c:v>0.66881257295609997</c:v>
                </c:pt>
                <c:pt idx="8224">
                  <c:v>0.66914296150209995</c:v>
                </c:pt>
                <c:pt idx="8225">
                  <c:v>0.66951298713679996</c:v>
                </c:pt>
                <c:pt idx="8226">
                  <c:v>0.6698491573334</c:v>
                </c:pt>
                <c:pt idx="8227">
                  <c:v>0.67018324136730001</c:v>
                </c:pt>
                <c:pt idx="8228">
                  <c:v>0.67041981220250002</c:v>
                </c:pt>
                <c:pt idx="8229">
                  <c:v>0.67058384418490002</c:v>
                </c:pt>
                <c:pt idx="8230">
                  <c:v>0.67074096202849998</c:v>
                </c:pt>
                <c:pt idx="8231">
                  <c:v>0.67097419500349997</c:v>
                </c:pt>
                <c:pt idx="8232">
                  <c:v>0.67121058702470004</c:v>
                </c:pt>
                <c:pt idx="8233">
                  <c:v>0.6714036464691</c:v>
                </c:pt>
                <c:pt idx="8234">
                  <c:v>0.67162179946900002</c:v>
                </c:pt>
                <c:pt idx="8235">
                  <c:v>0.67173570394519999</c:v>
                </c:pt>
                <c:pt idx="8236">
                  <c:v>0.67192286252980005</c:v>
                </c:pt>
                <c:pt idx="8237">
                  <c:v>0.67210924625400004</c:v>
                </c:pt>
                <c:pt idx="8238">
                  <c:v>0.67224538326259997</c:v>
                </c:pt>
                <c:pt idx="8239">
                  <c:v>0.67239814996720004</c:v>
                </c:pt>
                <c:pt idx="8240">
                  <c:v>0.67267650365830001</c:v>
                </c:pt>
                <c:pt idx="8241">
                  <c:v>0.67301940917970005</c:v>
                </c:pt>
                <c:pt idx="8242">
                  <c:v>0.67335939407349998</c:v>
                </c:pt>
                <c:pt idx="8243">
                  <c:v>0.67369860410689997</c:v>
                </c:pt>
                <c:pt idx="8244">
                  <c:v>0.674064874649</c:v>
                </c:pt>
                <c:pt idx="8245">
                  <c:v>0.67442721128460004</c:v>
                </c:pt>
                <c:pt idx="8246">
                  <c:v>0.67476046085359997</c:v>
                </c:pt>
                <c:pt idx="8247">
                  <c:v>0.67510104179380004</c:v>
                </c:pt>
                <c:pt idx="8248">
                  <c:v>0.67532837390900002</c:v>
                </c:pt>
                <c:pt idx="8249">
                  <c:v>0.67565286159519999</c:v>
                </c:pt>
                <c:pt idx="8250">
                  <c:v>0.67593973875049995</c:v>
                </c:pt>
                <c:pt idx="8251">
                  <c:v>0.67628455162050005</c:v>
                </c:pt>
                <c:pt idx="8252">
                  <c:v>0.67648631334300002</c:v>
                </c:pt>
                <c:pt idx="8253">
                  <c:v>0.67671394348140002</c:v>
                </c:pt>
                <c:pt idx="8254">
                  <c:v>0.67694723606109997</c:v>
                </c:pt>
                <c:pt idx="8255">
                  <c:v>0.67728465795519999</c:v>
                </c:pt>
                <c:pt idx="8256">
                  <c:v>0.67758530378339998</c:v>
                </c:pt>
                <c:pt idx="8257">
                  <c:v>0.67783892154689995</c:v>
                </c:pt>
                <c:pt idx="8258">
                  <c:v>0.67819321155550005</c:v>
                </c:pt>
                <c:pt idx="8259">
                  <c:v>0.67853462696080002</c:v>
                </c:pt>
                <c:pt idx="8260">
                  <c:v>0.67884624004359995</c:v>
                </c:pt>
                <c:pt idx="8261">
                  <c:v>0.67898887395859997</c:v>
                </c:pt>
                <c:pt idx="8262">
                  <c:v>0.679091989994</c:v>
                </c:pt>
                <c:pt idx="8263">
                  <c:v>0.67917299270630005</c:v>
                </c:pt>
                <c:pt idx="8264">
                  <c:v>0.67925769090650001</c:v>
                </c:pt>
                <c:pt idx="8265">
                  <c:v>0.67932963371279997</c:v>
                </c:pt>
                <c:pt idx="8266">
                  <c:v>0.67941874265669999</c:v>
                </c:pt>
                <c:pt idx="8267">
                  <c:v>0.67951899766919999</c:v>
                </c:pt>
                <c:pt idx="8268">
                  <c:v>0.67962092161179999</c:v>
                </c:pt>
                <c:pt idx="8269">
                  <c:v>0.67972487211230004</c:v>
                </c:pt>
                <c:pt idx="8270">
                  <c:v>0.67980694770810002</c:v>
                </c:pt>
                <c:pt idx="8271">
                  <c:v>0.67990332841870005</c:v>
                </c:pt>
                <c:pt idx="8272">
                  <c:v>0.67998111248019999</c:v>
                </c:pt>
                <c:pt idx="8273">
                  <c:v>0.68005275726320003</c:v>
                </c:pt>
                <c:pt idx="8274">
                  <c:v>0.68011367321009997</c:v>
                </c:pt>
                <c:pt idx="8275">
                  <c:v>0.68015265464779995</c:v>
                </c:pt>
                <c:pt idx="8276">
                  <c:v>0.6802198290825</c:v>
                </c:pt>
                <c:pt idx="8277">
                  <c:v>0.6802872419357</c:v>
                </c:pt>
                <c:pt idx="8278">
                  <c:v>0.68035477399830002</c:v>
                </c:pt>
                <c:pt idx="8279">
                  <c:v>0.6804012060165</c:v>
                </c:pt>
                <c:pt idx="8280">
                  <c:v>0.6804523468018</c:v>
                </c:pt>
                <c:pt idx="8281">
                  <c:v>0.68051791191099997</c:v>
                </c:pt>
                <c:pt idx="8282">
                  <c:v>0.68058401346209996</c:v>
                </c:pt>
                <c:pt idx="8283">
                  <c:v>0.68064826726909999</c:v>
                </c:pt>
                <c:pt idx="8284">
                  <c:v>0.68068808317179996</c:v>
                </c:pt>
                <c:pt idx="8285">
                  <c:v>0.68074578046800005</c:v>
                </c:pt>
                <c:pt idx="8286">
                  <c:v>0.68080186843870005</c:v>
                </c:pt>
                <c:pt idx="8287">
                  <c:v>0.68090087175369995</c:v>
                </c:pt>
                <c:pt idx="8288">
                  <c:v>0.68097048997880005</c:v>
                </c:pt>
                <c:pt idx="8289">
                  <c:v>0.68108797073359995</c:v>
                </c:pt>
                <c:pt idx="8290">
                  <c:v>0.6812352538109</c:v>
                </c:pt>
                <c:pt idx="8291">
                  <c:v>0.6813911795616</c:v>
                </c:pt>
                <c:pt idx="8292">
                  <c:v>0.68171632289890005</c:v>
                </c:pt>
                <c:pt idx="8293">
                  <c:v>0.6819567680359</c:v>
                </c:pt>
                <c:pt idx="8294">
                  <c:v>0.68207669258119996</c:v>
                </c:pt>
                <c:pt idx="8295">
                  <c:v>0.68236917257310004</c:v>
                </c:pt>
                <c:pt idx="8296">
                  <c:v>0.68258881568910001</c:v>
                </c:pt>
                <c:pt idx="8297">
                  <c:v>0.68272787332530005</c:v>
                </c:pt>
                <c:pt idx="8298">
                  <c:v>0.68302059173579999</c:v>
                </c:pt>
                <c:pt idx="8299">
                  <c:v>0.68316203355789995</c:v>
                </c:pt>
                <c:pt idx="8300">
                  <c:v>0.68341821432109995</c:v>
                </c:pt>
                <c:pt idx="8301">
                  <c:v>0.68366581201550003</c:v>
                </c:pt>
                <c:pt idx="8302">
                  <c:v>0.68397682905199997</c:v>
                </c:pt>
                <c:pt idx="8303">
                  <c:v>0.68427467346189996</c:v>
                </c:pt>
                <c:pt idx="8304">
                  <c:v>0.68450111150740001</c:v>
                </c:pt>
                <c:pt idx="8305">
                  <c:v>0.68475395441060005</c:v>
                </c:pt>
                <c:pt idx="8306">
                  <c:v>0.68499642610550004</c:v>
                </c:pt>
                <c:pt idx="8307">
                  <c:v>0.68518394231799995</c:v>
                </c:pt>
                <c:pt idx="8308">
                  <c:v>0.68538928031919999</c:v>
                </c:pt>
                <c:pt idx="8309">
                  <c:v>0.68567872047419998</c:v>
                </c:pt>
                <c:pt idx="8310">
                  <c:v>0.68599164485929998</c:v>
                </c:pt>
                <c:pt idx="8311">
                  <c:v>0.68621486425400002</c:v>
                </c:pt>
                <c:pt idx="8312">
                  <c:v>0.68651717901230003</c:v>
                </c:pt>
                <c:pt idx="8313">
                  <c:v>0.68670707941060005</c:v>
                </c:pt>
                <c:pt idx="8314">
                  <c:v>0.68683785200119996</c:v>
                </c:pt>
                <c:pt idx="8315">
                  <c:v>0.68706554174419998</c:v>
                </c:pt>
                <c:pt idx="8316">
                  <c:v>0.68741434812549995</c:v>
                </c:pt>
                <c:pt idx="8317">
                  <c:v>0.68762683868410002</c:v>
                </c:pt>
                <c:pt idx="8318">
                  <c:v>0.68777304887769997</c:v>
                </c:pt>
                <c:pt idx="8319">
                  <c:v>0.68806946277619996</c:v>
                </c:pt>
                <c:pt idx="8320">
                  <c:v>0.68819952011109997</c:v>
                </c:pt>
                <c:pt idx="8321">
                  <c:v>0.68833488225939998</c:v>
                </c:pt>
                <c:pt idx="8322">
                  <c:v>0.68864715099329998</c:v>
                </c:pt>
                <c:pt idx="8323">
                  <c:v>0.68894022703169999</c:v>
                </c:pt>
                <c:pt idx="8324">
                  <c:v>0.68923735618589999</c:v>
                </c:pt>
                <c:pt idx="8325">
                  <c:v>0.68942338228230005</c:v>
                </c:pt>
                <c:pt idx="8326">
                  <c:v>0.68975466489790005</c:v>
                </c:pt>
                <c:pt idx="8327">
                  <c:v>0.69006514549260001</c:v>
                </c:pt>
                <c:pt idx="8328">
                  <c:v>0.69038093090060004</c:v>
                </c:pt>
                <c:pt idx="8329">
                  <c:v>0.69063347578050005</c:v>
                </c:pt>
                <c:pt idx="8330">
                  <c:v>0.69098025560380005</c:v>
                </c:pt>
                <c:pt idx="8331">
                  <c:v>0.69125527143480003</c:v>
                </c:pt>
                <c:pt idx="8332">
                  <c:v>0.69139963388439996</c:v>
                </c:pt>
                <c:pt idx="8333">
                  <c:v>0.69163292646410002</c:v>
                </c:pt>
                <c:pt idx="8334">
                  <c:v>0.69187712669370005</c:v>
                </c:pt>
                <c:pt idx="8335">
                  <c:v>0.69202685356140003</c:v>
                </c:pt>
                <c:pt idx="8336">
                  <c:v>0.69230079650880005</c:v>
                </c:pt>
                <c:pt idx="8337">
                  <c:v>0.6926248669624</c:v>
                </c:pt>
                <c:pt idx="8338">
                  <c:v>0.69294393062589998</c:v>
                </c:pt>
                <c:pt idx="8339">
                  <c:v>0.69326061010359996</c:v>
                </c:pt>
                <c:pt idx="8340">
                  <c:v>0.69349586963650001</c:v>
                </c:pt>
                <c:pt idx="8341">
                  <c:v>0.69369387626650003</c:v>
                </c:pt>
                <c:pt idx="8342">
                  <c:v>0.69388055801390003</c:v>
                </c:pt>
                <c:pt idx="8343">
                  <c:v>0.69423002004620005</c:v>
                </c:pt>
                <c:pt idx="8344">
                  <c:v>0.69457513093949996</c:v>
                </c:pt>
                <c:pt idx="8345">
                  <c:v>0.69493693113330002</c:v>
                </c:pt>
                <c:pt idx="8346">
                  <c:v>0.69518285989759998</c:v>
                </c:pt>
                <c:pt idx="8347">
                  <c:v>0.69529420137410003</c:v>
                </c:pt>
                <c:pt idx="8348">
                  <c:v>0.69539451599119995</c:v>
                </c:pt>
                <c:pt idx="8349">
                  <c:v>0.69547271728519999</c:v>
                </c:pt>
                <c:pt idx="8350">
                  <c:v>0.69555550813669997</c:v>
                </c:pt>
                <c:pt idx="8351">
                  <c:v>0.69564950466160003</c:v>
                </c:pt>
                <c:pt idx="8352">
                  <c:v>0.69576299190519997</c:v>
                </c:pt>
                <c:pt idx="8353">
                  <c:v>0.69601696729660001</c:v>
                </c:pt>
                <c:pt idx="8354">
                  <c:v>0.69617456197740002</c:v>
                </c:pt>
                <c:pt idx="8355">
                  <c:v>0.69652712345120005</c:v>
                </c:pt>
                <c:pt idx="8356">
                  <c:v>0.69685995578769999</c:v>
                </c:pt>
                <c:pt idx="8357">
                  <c:v>0.69709867239000001</c:v>
                </c:pt>
                <c:pt idx="8358">
                  <c:v>0.6972607374191</c:v>
                </c:pt>
                <c:pt idx="8359">
                  <c:v>0.69741261005400002</c:v>
                </c:pt>
                <c:pt idx="8360">
                  <c:v>0.69760483503339998</c:v>
                </c:pt>
                <c:pt idx="8361">
                  <c:v>0.69789552688599998</c:v>
                </c:pt>
                <c:pt idx="8362">
                  <c:v>0.69806134700779998</c:v>
                </c:pt>
                <c:pt idx="8363">
                  <c:v>0.69820517301560003</c:v>
                </c:pt>
                <c:pt idx="8364">
                  <c:v>0.69825994968409999</c:v>
                </c:pt>
                <c:pt idx="8365">
                  <c:v>0.69841951131820001</c:v>
                </c:pt>
                <c:pt idx="8366">
                  <c:v>0.69858628511429999</c:v>
                </c:pt>
                <c:pt idx="8367">
                  <c:v>0.69893980026250002</c:v>
                </c:pt>
                <c:pt idx="8368">
                  <c:v>0.69915324449539995</c:v>
                </c:pt>
                <c:pt idx="8369">
                  <c:v>0.6992681026459</c:v>
                </c:pt>
                <c:pt idx="8370">
                  <c:v>0.6995539069176</c:v>
                </c:pt>
                <c:pt idx="8371">
                  <c:v>0.69989776611330001</c:v>
                </c:pt>
                <c:pt idx="8372">
                  <c:v>0.70006418228150002</c:v>
                </c:pt>
                <c:pt idx="8373">
                  <c:v>0.70025086402890002</c:v>
                </c:pt>
                <c:pt idx="8374">
                  <c:v>0.70052456855769996</c:v>
                </c:pt>
                <c:pt idx="8375">
                  <c:v>0.70071482658390005</c:v>
                </c:pt>
                <c:pt idx="8376">
                  <c:v>0.70090025663379996</c:v>
                </c:pt>
                <c:pt idx="8377">
                  <c:v>0.70106565952300004</c:v>
                </c:pt>
                <c:pt idx="8378">
                  <c:v>0.70120733976359995</c:v>
                </c:pt>
                <c:pt idx="8379">
                  <c:v>0.70144152641299995</c:v>
                </c:pt>
                <c:pt idx="8380">
                  <c:v>0.70164203643800005</c:v>
                </c:pt>
                <c:pt idx="8381">
                  <c:v>0.70197778940199995</c:v>
                </c:pt>
                <c:pt idx="8382">
                  <c:v>0.70233464241029997</c:v>
                </c:pt>
                <c:pt idx="8383">
                  <c:v>0.70266258716579999</c:v>
                </c:pt>
                <c:pt idx="8384">
                  <c:v>0.7029450535774</c:v>
                </c:pt>
                <c:pt idx="8385">
                  <c:v>0.70310848951339999</c:v>
                </c:pt>
                <c:pt idx="8386">
                  <c:v>0.70343881845470002</c:v>
                </c:pt>
                <c:pt idx="8387">
                  <c:v>0.70379400253299995</c:v>
                </c:pt>
                <c:pt idx="8388">
                  <c:v>0.70401597023009999</c:v>
                </c:pt>
                <c:pt idx="8389">
                  <c:v>0.70437717437739999</c:v>
                </c:pt>
                <c:pt idx="8390">
                  <c:v>0.70449256896970003</c:v>
                </c:pt>
                <c:pt idx="8391">
                  <c:v>0.70458418130870004</c:v>
                </c:pt>
                <c:pt idx="8392">
                  <c:v>0.7046815752983</c:v>
                </c:pt>
                <c:pt idx="8393">
                  <c:v>0.70479929447169998</c:v>
                </c:pt>
                <c:pt idx="8394">
                  <c:v>0.70494538545609997</c:v>
                </c:pt>
                <c:pt idx="8395">
                  <c:v>0.70529508590699996</c:v>
                </c:pt>
                <c:pt idx="8396">
                  <c:v>0.70552647113800004</c:v>
                </c:pt>
                <c:pt idx="8397">
                  <c:v>0.70572751760480001</c:v>
                </c:pt>
                <c:pt idx="8398">
                  <c:v>0.70586466789250002</c:v>
                </c:pt>
                <c:pt idx="8399">
                  <c:v>0.70598685741419998</c:v>
                </c:pt>
                <c:pt idx="8400">
                  <c:v>0.70611882209779997</c:v>
                </c:pt>
                <c:pt idx="8401">
                  <c:v>0.70627462863919999</c:v>
                </c:pt>
                <c:pt idx="8402">
                  <c:v>0.70649147033689996</c:v>
                </c:pt>
                <c:pt idx="8403">
                  <c:v>0.70667332410810002</c:v>
                </c:pt>
                <c:pt idx="8404">
                  <c:v>0.70696634054179996</c:v>
                </c:pt>
                <c:pt idx="8405">
                  <c:v>0.70709383487699995</c:v>
                </c:pt>
                <c:pt idx="8406">
                  <c:v>0.70728683471679998</c:v>
                </c:pt>
                <c:pt idx="8407">
                  <c:v>0.70750033855439998</c:v>
                </c:pt>
                <c:pt idx="8408">
                  <c:v>0.70781517028810004</c:v>
                </c:pt>
                <c:pt idx="8409">
                  <c:v>0.70813804864880003</c:v>
                </c:pt>
                <c:pt idx="8410">
                  <c:v>0.70840203762050002</c:v>
                </c:pt>
                <c:pt idx="8411">
                  <c:v>0.70872622728349999</c:v>
                </c:pt>
                <c:pt idx="8412">
                  <c:v>0.7090874314308</c:v>
                </c:pt>
                <c:pt idx="8413">
                  <c:v>0.70923149585720002</c:v>
                </c:pt>
                <c:pt idx="8414">
                  <c:v>0.70934182405470003</c:v>
                </c:pt>
                <c:pt idx="8415">
                  <c:v>0.70939850807189997</c:v>
                </c:pt>
                <c:pt idx="8416">
                  <c:v>0.70975232124330001</c:v>
                </c:pt>
                <c:pt idx="8417">
                  <c:v>0.71009337902070002</c:v>
                </c:pt>
                <c:pt idx="8418">
                  <c:v>0.71025598049159999</c:v>
                </c:pt>
                <c:pt idx="8419">
                  <c:v>0.71037209033969995</c:v>
                </c:pt>
                <c:pt idx="8420">
                  <c:v>0.71044510602949995</c:v>
                </c:pt>
                <c:pt idx="8421">
                  <c:v>0.71057093143460004</c:v>
                </c:pt>
                <c:pt idx="8422">
                  <c:v>0.71092778444289995</c:v>
                </c:pt>
                <c:pt idx="8423">
                  <c:v>0.71108418703080001</c:v>
                </c:pt>
                <c:pt idx="8424">
                  <c:v>0.71122181415560004</c:v>
                </c:pt>
                <c:pt idx="8425">
                  <c:v>0.71154958009720004</c:v>
                </c:pt>
                <c:pt idx="8426">
                  <c:v>0.71181362867359999</c:v>
                </c:pt>
                <c:pt idx="8427">
                  <c:v>0.71193575859070002</c:v>
                </c:pt>
                <c:pt idx="8428">
                  <c:v>0.71209323406220004</c:v>
                </c:pt>
                <c:pt idx="8429">
                  <c:v>0.71236962079999999</c:v>
                </c:pt>
                <c:pt idx="8430">
                  <c:v>0.7125554680824</c:v>
                </c:pt>
                <c:pt idx="8431">
                  <c:v>0.71273827552799995</c:v>
                </c:pt>
                <c:pt idx="8432">
                  <c:v>0.7130182981491</c:v>
                </c:pt>
                <c:pt idx="8433">
                  <c:v>0.71327960491179998</c:v>
                </c:pt>
                <c:pt idx="8434">
                  <c:v>0.71358364820480003</c:v>
                </c:pt>
                <c:pt idx="8435">
                  <c:v>0.71393483877179997</c:v>
                </c:pt>
                <c:pt idx="8436">
                  <c:v>0.71410834789279998</c:v>
                </c:pt>
                <c:pt idx="8437">
                  <c:v>0.71444934606550003</c:v>
                </c:pt>
                <c:pt idx="8438">
                  <c:v>0.7147795557976</c:v>
                </c:pt>
                <c:pt idx="8439">
                  <c:v>0.71495693922040005</c:v>
                </c:pt>
                <c:pt idx="8440">
                  <c:v>0.71507495641709995</c:v>
                </c:pt>
                <c:pt idx="8441">
                  <c:v>0.71537095308300003</c:v>
                </c:pt>
                <c:pt idx="8442">
                  <c:v>0.71572816371920001</c:v>
                </c:pt>
                <c:pt idx="8443">
                  <c:v>0.71587139368060004</c:v>
                </c:pt>
                <c:pt idx="8444">
                  <c:v>0.71598505973820004</c:v>
                </c:pt>
                <c:pt idx="8445">
                  <c:v>0.7160454392433</c:v>
                </c:pt>
                <c:pt idx="8446">
                  <c:v>0.7161061167717</c:v>
                </c:pt>
                <c:pt idx="8447">
                  <c:v>0.7161703109741</c:v>
                </c:pt>
                <c:pt idx="8448">
                  <c:v>0.71623814105990002</c:v>
                </c:pt>
                <c:pt idx="8449">
                  <c:v>0.71635061502459996</c:v>
                </c:pt>
                <c:pt idx="8450">
                  <c:v>0.71645182371140004</c:v>
                </c:pt>
                <c:pt idx="8451">
                  <c:v>0.71682828664779996</c:v>
                </c:pt>
                <c:pt idx="8452">
                  <c:v>0.71717351675030006</c:v>
                </c:pt>
                <c:pt idx="8453">
                  <c:v>0.71734732389449996</c:v>
                </c:pt>
                <c:pt idx="8454">
                  <c:v>0.71752530336380005</c:v>
                </c:pt>
                <c:pt idx="8455">
                  <c:v>0.71788793802259998</c:v>
                </c:pt>
                <c:pt idx="8456">
                  <c:v>0.71820235252380005</c:v>
                </c:pt>
                <c:pt idx="8457">
                  <c:v>0.71831554174419998</c:v>
                </c:pt>
                <c:pt idx="8458">
                  <c:v>0.71845966577529996</c:v>
                </c:pt>
                <c:pt idx="8459">
                  <c:v>0.71857541799549995</c:v>
                </c:pt>
                <c:pt idx="8460">
                  <c:v>0.71869361400599996</c:v>
                </c:pt>
                <c:pt idx="8461">
                  <c:v>0.71885204315189999</c:v>
                </c:pt>
                <c:pt idx="8462">
                  <c:v>0.71896392107009999</c:v>
                </c:pt>
                <c:pt idx="8463">
                  <c:v>0.71903395652769997</c:v>
                </c:pt>
                <c:pt idx="8464">
                  <c:v>0.71916049718859998</c:v>
                </c:pt>
                <c:pt idx="8465">
                  <c:v>0.71935909986500002</c:v>
                </c:pt>
                <c:pt idx="8466">
                  <c:v>0.71952217817310005</c:v>
                </c:pt>
                <c:pt idx="8467">
                  <c:v>0.71968936920170001</c:v>
                </c:pt>
                <c:pt idx="8468">
                  <c:v>0.71988242864609997</c:v>
                </c:pt>
                <c:pt idx="8469">
                  <c:v>0.72014474868769995</c:v>
                </c:pt>
                <c:pt idx="8470">
                  <c:v>0.72046136856080001</c:v>
                </c:pt>
                <c:pt idx="8471">
                  <c:v>0.72077566385269998</c:v>
                </c:pt>
                <c:pt idx="8472">
                  <c:v>0.72104293107990003</c:v>
                </c:pt>
                <c:pt idx="8473">
                  <c:v>0.72133791446689999</c:v>
                </c:pt>
                <c:pt idx="8474">
                  <c:v>0.72160673141480003</c:v>
                </c:pt>
                <c:pt idx="8475">
                  <c:v>0.72192674875259999</c:v>
                </c:pt>
                <c:pt idx="8476">
                  <c:v>0.72223883867259997</c:v>
                </c:pt>
                <c:pt idx="8477">
                  <c:v>0.72259926795959994</c:v>
                </c:pt>
                <c:pt idx="8478">
                  <c:v>0.72289776802060002</c:v>
                </c:pt>
                <c:pt idx="8479">
                  <c:v>0.72320950031279996</c:v>
                </c:pt>
                <c:pt idx="8480">
                  <c:v>0.72335541248320001</c:v>
                </c:pt>
                <c:pt idx="8481">
                  <c:v>0.72368723154070003</c:v>
                </c:pt>
                <c:pt idx="8482">
                  <c:v>0.72393137216570003</c:v>
                </c:pt>
                <c:pt idx="8483">
                  <c:v>0.72411864995959996</c:v>
                </c:pt>
                <c:pt idx="8484">
                  <c:v>0.72426337003709995</c:v>
                </c:pt>
                <c:pt idx="8485">
                  <c:v>0.72441363334660003</c:v>
                </c:pt>
                <c:pt idx="8486">
                  <c:v>0.7246986031532</c:v>
                </c:pt>
                <c:pt idx="8487">
                  <c:v>0.72503042221070002</c:v>
                </c:pt>
                <c:pt idx="8488">
                  <c:v>0.7252165079117</c:v>
                </c:pt>
                <c:pt idx="8489">
                  <c:v>0.72558403015140005</c:v>
                </c:pt>
                <c:pt idx="8490">
                  <c:v>0.72577971220019999</c:v>
                </c:pt>
                <c:pt idx="8491">
                  <c:v>0.7261017560959</c:v>
                </c:pt>
                <c:pt idx="8492">
                  <c:v>0.72646623849869996</c:v>
                </c:pt>
                <c:pt idx="8493">
                  <c:v>0.72666364908220005</c:v>
                </c:pt>
                <c:pt idx="8494">
                  <c:v>0.72700375318529997</c:v>
                </c:pt>
                <c:pt idx="8495">
                  <c:v>0.7273426055908</c:v>
                </c:pt>
                <c:pt idx="8496">
                  <c:v>0.72759395837780005</c:v>
                </c:pt>
                <c:pt idx="8497">
                  <c:v>0.72792994976040004</c:v>
                </c:pt>
                <c:pt idx="8498">
                  <c:v>0.72828000783919999</c:v>
                </c:pt>
                <c:pt idx="8499">
                  <c:v>0.72859627008439998</c:v>
                </c:pt>
                <c:pt idx="8500">
                  <c:v>0.72890669107439998</c:v>
                </c:pt>
                <c:pt idx="8501">
                  <c:v>0.7292614579201</c:v>
                </c:pt>
                <c:pt idx="8502">
                  <c:v>0.72963166236879995</c:v>
                </c:pt>
                <c:pt idx="8503">
                  <c:v>0.72995120286939996</c:v>
                </c:pt>
                <c:pt idx="8504">
                  <c:v>0.73024868965150003</c:v>
                </c:pt>
                <c:pt idx="8505">
                  <c:v>0.73034650087359998</c:v>
                </c:pt>
                <c:pt idx="8506">
                  <c:v>0.73049139976499999</c:v>
                </c:pt>
                <c:pt idx="8507">
                  <c:v>0.73085415363310002</c:v>
                </c:pt>
                <c:pt idx="8508">
                  <c:v>0.73120284080510001</c:v>
                </c:pt>
                <c:pt idx="8509">
                  <c:v>0.73142039775849998</c:v>
                </c:pt>
                <c:pt idx="8510">
                  <c:v>0.7317554354668</c:v>
                </c:pt>
                <c:pt idx="8511">
                  <c:v>0.73194861412050005</c:v>
                </c:pt>
                <c:pt idx="8512">
                  <c:v>0.73213112354279997</c:v>
                </c:pt>
                <c:pt idx="8513">
                  <c:v>0.73245072364810004</c:v>
                </c:pt>
                <c:pt idx="8514">
                  <c:v>0.73279893398280005</c:v>
                </c:pt>
                <c:pt idx="8515">
                  <c:v>0.73308235406879996</c:v>
                </c:pt>
                <c:pt idx="8516">
                  <c:v>0.73337876796720003</c:v>
                </c:pt>
                <c:pt idx="8517">
                  <c:v>0.73366034030909999</c:v>
                </c:pt>
                <c:pt idx="8518">
                  <c:v>0.73395085334779997</c:v>
                </c:pt>
                <c:pt idx="8519">
                  <c:v>0.73409581184390005</c:v>
                </c:pt>
                <c:pt idx="8520">
                  <c:v>0.73414486646650001</c:v>
                </c:pt>
                <c:pt idx="8521">
                  <c:v>0.73425453901290005</c:v>
                </c:pt>
                <c:pt idx="8522">
                  <c:v>0.73430317640300002</c:v>
                </c:pt>
                <c:pt idx="8523">
                  <c:v>0.73435854911800003</c:v>
                </c:pt>
                <c:pt idx="8524">
                  <c:v>0.73449677228929999</c:v>
                </c:pt>
                <c:pt idx="8525">
                  <c:v>0.73483711481089997</c:v>
                </c:pt>
                <c:pt idx="8526">
                  <c:v>0.73508232831950004</c:v>
                </c:pt>
                <c:pt idx="8527">
                  <c:v>0.73543035984039995</c:v>
                </c:pt>
                <c:pt idx="8528">
                  <c:v>0.73579072952269997</c:v>
                </c:pt>
                <c:pt idx="8529">
                  <c:v>0.73611032962800005</c:v>
                </c:pt>
                <c:pt idx="8530">
                  <c:v>0.73630744218830002</c:v>
                </c:pt>
                <c:pt idx="8531">
                  <c:v>0.73641598224640004</c:v>
                </c:pt>
                <c:pt idx="8532">
                  <c:v>0.73653161525730004</c:v>
                </c:pt>
                <c:pt idx="8533">
                  <c:v>0.73666840791699995</c:v>
                </c:pt>
                <c:pt idx="8534">
                  <c:v>0.7368022799492</c:v>
                </c:pt>
                <c:pt idx="8535">
                  <c:v>0.73694515228269997</c:v>
                </c:pt>
                <c:pt idx="8536">
                  <c:v>0.73725008964539995</c:v>
                </c:pt>
                <c:pt idx="8537">
                  <c:v>0.73760217428209995</c:v>
                </c:pt>
                <c:pt idx="8538">
                  <c:v>0.737926363945</c:v>
                </c:pt>
                <c:pt idx="8539">
                  <c:v>0.73807388544079999</c:v>
                </c:pt>
                <c:pt idx="8540">
                  <c:v>0.73838758468629995</c:v>
                </c:pt>
                <c:pt idx="8541">
                  <c:v>0.73867535591129996</c:v>
                </c:pt>
                <c:pt idx="8542">
                  <c:v>0.73901796340939996</c:v>
                </c:pt>
                <c:pt idx="8543">
                  <c:v>0.73937886953349996</c:v>
                </c:pt>
                <c:pt idx="8544">
                  <c:v>0.73956280946730002</c:v>
                </c:pt>
                <c:pt idx="8545">
                  <c:v>0.73984396457669999</c:v>
                </c:pt>
                <c:pt idx="8546">
                  <c:v>0.74006736278530005</c:v>
                </c:pt>
                <c:pt idx="8547">
                  <c:v>0.74039298295970002</c:v>
                </c:pt>
                <c:pt idx="8548">
                  <c:v>0.74059718847269995</c:v>
                </c:pt>
                <c:pt idx="8549">
                  <c:v>0.74078297615050004</c:v>
                </c:pt>
                <c:pt idx="8550">
                  <c:v>0.74102926254269996</c:v>
                </c:pt>
                <c:pt idx="8551">
                  <c:v>0.74118626117709996</c:v>
                </c:pt>
                <c:pt idx="8552">
                  <c:v>0.74150502681730002</c:v>
                </c:pt>
                <c:pt idx="8553">
                  <c:v>0.74166446924210006</c:v>
                </c:pt>
                <c:pt idx="8554">
                  <c:v>0.74177706241609997</c:v>
                </c:pt>
                <c:pt idx="8555">
                  <c:v>0.74185985326769999</c:v>
                </c:pt>
                <c:pt idx="8556">
                  <c:v>0.74199289083480002</c:v>
                </c:pt>
                <c:pt idx="8557">
                  <c:v>0.74221605062480001</c:v>
                </c:pt>
                <c:pt idx="8558">
                  <c:v>0.74251365661619995</c:v>
                </c:pt>
                <c:pt idx="8559">
                  <c:v>0.74262309074400001</c:v>
                </c:pt>
                <c:pt idx="8560">
                  <c:v>0.74279057979579999</c:v>
                </c:pt>
                <c:pt idx="8561">
                  <c:v>0.74314475059509999</c:v>
                </c:pt>
                <c:pt idx="8562">
                  <c:v>0.74341368675230002</c:v>
                </c:pt>
                <c:pt idx="8563">
                  <c:v>0.74360406398769996</c:v>
                </c:pt>
                <c:pt idx="8564">
                  <c:v>0.74399536848070003</c:v>
                </c:pt>
                <c:pt idx="8565">
                  <c:v>0.74423128366470004</c:v>
                </c:pt>
                <c:pt idx="8566">
                  <c:v>0.74439167976380005</c:v>
                </c:pt>
                <c:pt idx="8567">
                  <c:v>0.74450075626370005</c:v>
                </c:pt>
                <c:pt idx="8568">
                  <c:v>0.74460327625269995</c:v>
                </c:pt>
                <c:pt idx="8569">
                  <c:v>0.74476295709609996</c:v>
                </c:pt>
                <c:pt idx="8570">
                  <c:v>0.74491715431210004</c:v>
                </c:pt>
                <c:pt idx="8571">
                  <c:v>0.7452149391174</c:v>
                </c:pt>
                <c:pt idx="8572">
                  <c:v>0.74535262584689999</c:v>
                </c:pt>
                <c:pt idx="8573">
                  <c:v>0.74567204713820001</c:v>
                </c:pt>
                <c:pt idx="8574">
                  <c:v>0.74602133035660001</c:v>
                </c:pt>
                <c:pt idx="8575">
                  <c:v>0.74632436037060002</c:v>
                </c:pt>
                <c:pt idx="8576">
                  <c:v>0.7465848326683</c:v>
                </c:pt>
                <c:pt idx="8577">
                  <c:v>0.74678307771679997</c:v>
                </c:pt>
                <c:pt idx="8578">
                  <c:v>0.74694836139679999</c:v>
                </c:pt>
                <c:pt idx="8579">
                  <c:v>0.74711292982099997</c:v>
                </c:pt>
                <c:pt idx="8580">
                  <c:v>0.74723064899439995</c:v>
                </c:pt>
                <c:pt idx="8581">
                  <c:v>0.74746501445769997</c:v>
                </c:pt>
                <c:pt idx="8582">
                  <c:v>0.7478270530701</c:v>
                </c:pt>
                <c:pt idx="8583">
                  <c:v>0.74787616729740003</c:v>
                </c:pt>
                <c:pt idx="8584">
                  <c:v>0.74799823760990003</c:v>
                </c:pt>
                <c:pt idx="8585">
                  <c:v>0.74806207418439996</c:v>
                </c:pt>
                <c:pt idx="8586">
                  <c:v>0.74816441535949996</c:v>
                </c:pt>
                <c:pt idx="8587">
                  <c:v>0.74830466508869997</c:v>
                </c:pt>
                <c:pt idx="8588">
                  <c:v>0.74868452548980002</c:v>
                </c:pt>
                <c:pt idx="8589">
                  <c:v>0.74899601936339999</c:v>
                </c:pt>
                <c:pt idx="8590">
                  <c:v>0.74930661916730001</c:v>
                </c:pt>
                <c:pt idx="8591">
                  <c:v>0.74950915575029997</c:v>
                </c:pt>
                <c:pt idx="8592">
                  <c:v>0.74984389543529995</c:v>
                </c:pt>
                <c:pt idx="8593">
                  <c:v>0.75013482570650003</c:v>
                </c:pt>
                <c:pt idx="8594">
                  <c:v>0.75028175115590001</c:v>
                </c:pt>
                <c:pt idx="8595">
                  <c:v>0.7505612969398</c:v>
                </c:pt>
                <c:pt idx="8596">
                  <c:v>0.75087988376619996</c:v>
                </c:pt>
                <c:pt idx="8597">
                  <c:v>0.75121980905529995</c:v>
                </c:pt>
                <c:pt idx="8598">
                  <c:v>0.75138568878169998</c:v>
                </c:pt>
                <c:pt idx="8599">
                  <c:v>0.75151181221009999</c:v>
                </c:pt>
                <c:pt idx="8600">
                  <c:v>0.75163382291790004</c:v>
                </c:pt>
                <c:pt idx="8601">
                  <c:v>0.75174885988240003</c:v>
                </c:pt>
                <c:pt idx="8602">
                  <c:v>0.75209707021710004</c:v>
                </c:pt>
                <c:pt idx="8603">
                  <c:v>0.75242626667019996</c:v>
                </c:pt>
                <c:pt idx="8604">
                  <c:v>0.7527003884315</c:v>
                </c:pt>
                <c:pt idx="8605">
                  <c:v>0.75286030769349999</c:v>
                </c:pt>
                <c:pt idx="8606">
                  <c:v>0.75319844484330001</c:v>
                </c:pt>
                <c:pt idx="8607">
                  <c:v>0.75335031747820003</c:v>
                </c:pt>
                <c:pt idx="8608">
                  <c:v>0.75353145599369997</c:v>
                </c:pt>
                <c:pt idx="8609">
                  <c:v>0.75375640392300003</c:v>
                </c:pt>
                <c:pt idx="8610">
                  <c:v>0.75399428606029995</c:v>
                </c:pt>
                <c:pt idx="8611">
                  <c:v>0.75429642200470004</c:v>
                </c:pt>
                <c:pt idx="8612">
                  <c:v>0.75459969043730002</c:v>
                </c:pt>
                <c:pt idx="8613">
                  <c:v>0.75479984283449997</c:v>
                </c:pt>
                <c:pt idx="8614">
                  <c:v>0.75513839721679998</c:v>
                </c:pt>
                <c:pt idx="8615">
                  <c:v>0.75543183088300003</c:v>
                </c:pt>
                <c:pt idx="8616">
                  <c:v>0.75577074289320001</c:v>
                </c:pt>
                <c:pt idx="8617">
                  <c:v>0.75598686933519998</c:v>
                </c:pt>
                <c:pt idx="8618">
                  <c:v>0.75613677501679999</c:v>
                </c:pt>
                <c:pt idx="8619">
                  <c:v>0.75626450777050003</c:v>
                </c:pt>
                <c:pt idx="8620">
                  <c:v>0.75646847486500002</c:v>
                </c:pt>
                <c:pt idx="8621">
                  <c:v>0.75676769018169998</c:v>
                </c:pt>
                <c:pt idx="8622">
                  <c:v>0.75707840919489999</c:v>
                </c:pt>
                <c:pt idx="8623">
                  <c:v>0.75737577676769996</c:v>
                </c:pt>
                <c:pt idx="8624">
                  <c:v>0.75773411989210004</c:v>
                </c:pt>
                <c:pt idx="8625">
                  <c:v>0.75791221857070001</c:v>
                </c:pt>
                <c:pt idx="8626">
                  <c:v>0.75824278593060002</c:v>
                </c:pt>
                <c:pt idx="8627">
                  <c:v>0.75858294963840001</c:v>
                </c:pt>
                <c:pt idx="8628">
                  <c:v>0.75888037681580001</c:v>
                </c:pt>
                <c:pt idx="8629">
                  <c:v>0.75913500785830001</c:v>
                </c:pt>
                <c:pt idx="8630">
                  <c:v>0.75947928428650002</c:v>
                </c:pt>
                <c:pt idx="8631">
                  <c:v>0.75963354110720005</c:v>
                </c:pt>
                <c:pt idx="8632">
                  <c:v>0.75973671674730003</c:v>
                </c:pt>
                <c:pt idx="8633">
                  <c:v>0.75980812311169998</c:v>
                </c:pt>
                <c:pt idx="8634">
                  <c:v>0.75990605354310004</c:v>
                </c:pt>
                <c:pt idx="8635">
                  <c:v>0.76001399755480004</c:v>
                </c:pt>
                <c:pt idx="8636">
                  <c:v>0.76002973318099998</c:v>
                </c:pt>
                <c:pt idx="8637">
                  <c:v>0.76013737916949997</c:v>
                </c:pt>
                <c:pt idx="8638">
                  <c:v>0.76021552085879995</c:v>
                </c:pt>
                <c:pt idx="8639">
                  <c:v>0.76056128740310003</c:v>
                </c:pt>
                <c:pt idx="8640">
                  <c:v>0.76090174913410002</c:v>
                </c:pt>
                <c:pt idx="8641">
                  <c:v>0.76113009452820002</c:v>
                </c:pt>
                <c:pt idx="8642">
                  <c:v>0.76124519109730004</c:v>
                </c:pt>
                <c:pt idx="8643">
                  <c:v>0.76156622171400001</c:v>
                </c:pt>
                <c:pt idx="8644">
                  <c:v>0.76172447204589999</c:v>
                </c:pt>
                <c:pt idx="8645">
                  <c:v>0.76205545663829999</c:v>
                </c:pt>
                <c:pt idx="8646">
                  <c:v>0.76241755485530005</c:v>
                </c:pt>
                <c:pt idx="8647">
                  <c:v>0.76246589422230004</c:v>
                </c:pt>
                <c:pt idx="8648">
                  <c:v>0.76256382465359995</c:v>
                </c:pt>
                <c:pt idx="8649">
                  <c:v>0.76264435052870005</c:v>
                </c:pt>
                <c:pt idx="8650">
                  <c:v>0.76272046566009999</c:v>
                </c:pt>
                <c:pt idx="8651">
                  <c:v>0.76281630992890004</c:v>
                </c:pt>
                <c:pt idx="8652">
                  <c:v>0.76316726207730001</c:v>
                </c:pt>
                <c:pt idx="8653">
                  <c:v>0.76349604129790005</c:v>
                </c:pt>
                <c:pt idx="8654">
                  <c:v>0.76360732316970004</c:v>
                </c:pt>
                <c:pt idx="8655">
                  <c:v>0.76381510496140004</c:v>
                </c:pt>
                <c:pt idx="8656">
                  <c:v>0.76394766569140005</c:v>
                </c:pt>
                <c:pt idx="8657">
                  <c:v>0.76421689987179997</c:v>
                </c:pt>
                <c:pt idx="8658">
                  <c:v>0.76446932554239999</c:v>
                </c:pt>
                <c:pt idx="8659">
                  <c:v>0.76461833715439997</c:v>
                </c:pt>
                <c:pt idx="8660">
                  <c:v>0.76474356651310005</c:v>
                </c:pt>
                <c:pt idx="8661">
                  <c:v>0.76488286256789995</c:v>
                </c:pt>
                <c:pt idx="8662">
                  <c:v>0.76500689983369996</c:v>
                </c:pt>
                <c:pt idx="8663">
                  <c:v>0.76516288518910003</c:v>
                </c:pt>
                <c:pt idx="8664">
                  <c:v>0.76550590991970002</c:v>
                </c:pt>
                <c:pt idx="8665">
                  <c:v>0.76587218046189998</c:v>
                </c:pt>
                <c:pt idx="8666">
                  <c:v>0.76621490716929996</c:v>
                </c:pt>
                <c:pt idx="8667">
                  <c:v>0.76650255918499999</c:v>
                </c:pt>
                <c:pt idx="8668">
                  <c:v>0.76663982868189995</c:v>
                </c:pt>
                <c:pt idx="8669">
                  <c:v>0.76698619127269996</c:v>
                </c:pt>
                <c:pt idx="8670">
                  <c:v>0.76721173524859998</c:v>
                </c:pt>
                <c:pt idx="8671">
                  <c:v>0.76755958795549994</c:v>
                </c:pt>
                <c:pt idx="8672">
                  <c:v>0.76771509647369995</c:v>
                </c:pt>
                <c:pt idx="8673">
                  <c:v>0.76802617311480004</c:v>
                </c:pt>
                <c:pt idx="8674">
                  <c:v>0.76837992668150001</c:v>
                </c:pt>
                <c:pt idx="8675">
                  <c:v>0.76862263679499998</c:v>
                </c:pt>
                <c:pt idx="8676">
                  <c:v>0.76892304420470003</c:v>
                </c:pt>
                <c:pt idx="8677">
                  <c:v>0.7692567706108</c:v>
                </c:pt>
                <c:pt idx="8678">
                  <c:v>0.7694511413574</c:v>
                </c:pt>
                <c:pt idx="8679">
                  <c:v>0.76970666646959995</c:v>
                </c:pt>
                <c:pt idx="8680">
                  <c:v>0.76989299058909999</c:v>
                </c:pt>
                <c:pt idx="8681">
                  <c:v>0.77017295360570004</c:v>
                </c:pt>
                <c:pt idx="8682">
                  <c:v>0.77038067579269998</c:v>
                </c:pt>
                <c:pt idx="8683">
                  <c:v>0.77068400383000002</c:v>
                </c:pt>
                <c:pt idx="8684">
                  <c:v>0.77089482545849997</c:v>
                </c:pt>
                <c:pt idx="8685">
                  <c:v>0.77126592397689997</c:v>
                </c:pt>
                <c:pt idx="8686">
                  <c:v>0.77145981788639995</c:v>
                </c:pt>
                <c:pt idx="8687">
                  <c:v>0.77172201871870005</c:v>
                </c:pt>
                <c:pt idx="8688">
                  <c:v>0.77201735973359997</c:v>
                </c:pt>
                <c:pt idx="8689">
                  <c:v>0.77232253551480001</c:v>
                </c:pt>
                <c:pt idx="8690">
                  <c:v>0.77248972654339998</c:v>
                </c:pt>
                <c:pt idx="8691">
                  <c:v>0.772612631321</c:v>
                </c:pt>
                <c:pt idx="8692">
                  <c:v>0.77283829450609998</c:v>
                </c:pt>
                <c:pt idx="8693">
                  <c:v>0.7730233073235</c:v>
                </c:pt>
                <c:pt idx="8694">
                  <c:v>0.77332997322079999</c:v>
                </c:pt>
                <c:pt idx="8695">
                  <c:v>0.77369213104250001</c:v>
                </c:pt>
                <c:pt idx="8696">
                  <c:v>0.77403783798220005</c:v>
                </c:pt>
                <c:pt idx="8697">
                  <c:v>0.77433389425279997</c:v>
                </c:pt>
                <c:pt idx="8698">
                  <c:v>0.77469992637630003</c:v>
                </c:pt>
                <c:pt idx="8699">
                  <c:v>0.77491241693500001</c:v>
                </c:pt>
                <c:pt idx="8700">
                  <c:v>0.77506101131439997</c:v>
                </c:pt>
                <c:pt idx="8701">
                  <c:v>0.77542799711230004</c:v>
                </c:pt>
                <c:pt idx="8702">
                  <c:v>0.77576440572740002</c:v>
                </c:pt>
                <c:pt idx="8703">
                  <c:v>0.77607190608980003</c:v>
                </c:pt>
                <c:pt idx="8704">
                  <c:v>0.7763845324516</c:v>
                </c:pt>
                <c:pt idx="8705">
                  <c:v>0.77666568756099996</c:v>
                </c:pt>
                <c:pt idx="8706">
                  <c:v>0.77678173780439996</c:v>
                </c:pt>
                <c:pt idx="8707">
                  <c:v>0.77689933776859998</c:v>
                </c:pt>
                <c:pt idx="8708">
                  <c:v>0.7771655917168</c:v>
                </c:pt>
                <c:pt idx="8709">
                  <c:v>0.77730548381810005</c:v>
                </c:pt>
                <c:pt idx="8710">
                  <c:v>0.77743583917619996</c:v>
                </c:pt>
                <c:pt idx="8711">
                  <c:v>0.77758973836900003</c:v>
                </c:pt>
                <c:pt idx="8712">
                  <c:v>0.77793574333189996</c:v>
                </c:pt>
                <c:pt idx="8713">
                  <c:v>0.77829009294509999</c:v>
                </c:pt>
                <c:pt idx="8714">
                  <c:v>0.77861207723619996</c:v>
                </c:pt>
                <c:pt idx="8715">
                  <c:v>0.77877354621890005</c:v>
                </c:pt>
                <c:pt idx="8716">
                  <c:v>0.77912211418150001</c:v>
                </c:pt>
                <c:pt idx="8717">
                  <c:v>0.77950626611710006</c:v>
                </c:pt>
                <c:pt idx="8718">
                  <c:v>0.779792547226</c:v>
                </c:pt>
                <c:pt idx="8719">
                  <c:v>0.78011518716810002</c:v>
                </c:pt>
                <c:pt idx="8720">
                  <c:v>0.78020650148390003</c:v>
                </c:pt>
                <c:pt idx="8721">
                  <c:v>0.78030335903170001</c:v>
                </c:pt>
                <c:pt idx="8722">
                  <c:v>0.78037613630290004</c:v>
                </c:pt>
                <c:pt idx="8723">
                  <c:v>0.78048354387279995</c:v>
                </c:pt>
                <c:pt idx="8724">
                  <c:v>0.78064376115800005</c:v>
                </c:pt>
                <c:pt idx="8725">
                  <c:v>0.78075218200679997</c:v>
                </c:pt>
                <c:pt idx="8726">
                  <c:v>0.78085839748380004</c:v>
                </c:pt>
                <c:pt idx="8727">
                  <c:v>0.78096622228620005</c:v>
                </c:pt>
                <c:pt idx="8728">
                  <c:v>0.78112560510639995</c:v>
                </c:pt>
                <c:pt idx="8729">
                  <c:v>0.78148770332340001</c:v>
                </c:pt>
                <c:pt idx="8730">
                  <c:v>0.78174459934230001</c:v>
                </c:pt>
                <c:pt idx="8731">
                  <c:v>0.78191232681269995</c:v>
                </c:pt>
                <c:pt idx="8732">
                  <c:v>0.7821077108383</c:v>
                </c:pt>
                <c:pt idx="8733">
                  <c:v>0.78221911191939997</c:v>
                </c:pt>
                <c:pt idx="8734">
                  <c:v>0.78235363960269999</c:v>
                </c:pt>
                <c:pt idx="8735">
                  <c:v>0.78246706724170001</c:v>
                </c:pt>
                <c:pt idx="8736">
                  <c:v>0.78257846832279998</c:v>
                </c:pt>
                <c:pt idx="8737">
                  <c:v>0.78272998332980004</c:v>
                </c:pt>
                <c:pt idx="8738">
                  <c:v>0.78285020589830001</c:v>
                </c:pt>
                <c:pt idx="8739">
                  <c:v>0.78296369314189995</c:v>
                </c:pt>
                <c:pt idx="8740">
                  <c:v>0.7831113934517</c:v>
                </c:pt>
                <c:pt idx="8741">
                  <c:v>0.78337937593460005</c:v>
                </c:pt>
                <c:pt idx="8742">
                  <c:v>0.78367024660109996</c:v>
                </c:pt>
                <c:pt idx="8743">
                  <c:v>0.78384780883789995</c:v>
                </c:pt>
                <c:pt idx="8744">
                  <c:v>0.78421854972839999</c:v>
                </c:pt>
                <c:pt idx="8745">
                  <c:v>0.78456068038939997</c:v>
                </c:pt>
                <c:pt idx="8746">
                  <c:v>0.7848546504974</c:v>
                </c:pt>
                <c:pt idx="8747">
                  <c:v>0.78520131111150004</c:v>
                </c:pt>
                <c:pt idx="8748">
                  <c:v>0.78540861606599999</c:v>
                </c:pt>
                <c:pt idx="8749">
                  <c:v>0.78557777404789997</c:v>
                </c:pt>
                <c:pt idx="8750">
                  <c:v>0.78573560714720003</c:v>
                </c:pt>
                <c:pt idx="8751">
                  <c:v>0.78608721494669997</c:v>
                </c:pt>
                <c:pt idx="8752">
                  <c:v>0.78634202480320003</c:v>
                </c:pt>
                <c:pt idx="8753">
                  <c:v>0.78656589984890002</c:v>
                </c:pt>
                <c:pt idx="8754">
                  <c:v>0.78676408529279995</c:v>
                </c:pt>
                <c:pt idx="8755">
                  <c:v>0.78711062669749998</c:v>
                </c:pt>
                <c:pt idx="8756">
                  <c:v>0.78729909658429997</c:v>
                </c:pt>
                <c:pt idx="8757">
                  <c:v>0.78756725788119997</c:v>
                </c:pt>
                <c:pt idx="8758">
                  <c:v>0.78773099184039996</c:v>
                </c:pt>
                <c:pt idx="8759">
                  <c:v>0.78792607784269997</c:v>
                </c:pt>
                <c:pt idx="8760">
                  <c:v>0.78830850124359997</c:v>
                </c:pt>
                <c:pt idx="8761">
                  <c:v>0.78851598501209996</c:v>
                </c:pt>
                <c:pt idx="8762">
                  <c:v>0.7887824177742</c:v>
                </c:pt>
                <c:pt idx="8763">
                  <c:v>0.78897505998609996</c:v>
                </c:pt>
                <c:pt idx="8764">
                  <c:v>0.78914773464200005</c:v>
                </c:pt>
                <c:pt idx="8765">
                  <c:v>0.78948855400090001</c:v>
                </c:pt>
                <c:pt idx="8766">
                  <c:v>0.7897889018059</c:v>
                </c:pt>
                <c:pt idx="8767">
                  <c:v>0.79015392065050005</c:v>
                </c:pt>
                <c:pt idx="8768">
                  <c:v>0.79046046733859998</c:v>
                </c:pt>
                <c:pt idx="8769">
                  <c:v>0.79078525304790004</c:v>
                </c:pt>
                <c:pt idx="8770">
                  <c:v>0.79091614484789996</c:v>
                </c:pt>
                <c:pt idx="8771">
                  <c:v>0.79106134176249998</c:v>
                </c:pt>
                <c:pt idx="8772">
                  <c:v>0.79122763872150004</c:v>
                </c:pt>
                <c:pt idx="8773">
                  <c:v>0.79133898019790005</c:v>
                </c:pt>
                <c:pt idx="8774">
                  <c:v>0.79155921936039997</c:v>
                </c:pt>
                <c:pt idx="8775">
                  <c:v>0.79175090789790004</c:v>
                </c:pt>
                <c:pt idx="8776">
                  <c:v>0.79200696945189997</c:v>
                </c:pt>
                <c:pt idx="8777">
                  <c:v>0.7923548817635</c:v>
                </c:pt>
                <c:pt idx="8778">
                  <c:v>0.7927570343018</c:v>
                </c:pt>
                <c:pt idx="8779">
                  <c:v>0.79309779405589997</c:v>
                </c:pt>
                <c:pt idx="8780">
                  <c:v>0.79343050718310004</c:v>
                </c:pt>
                <c:pt idx="8781">
                  <c:v>0.79373204708099998</c:v>
                </c:pt>
                <c:pt idx="8782">
                  <c:v>0.79410743713380005</c:v>
                </c:pt>
                <c:pt idx="8783">
                  <c:v>0.79421269893650004</c:v>
                </c:pt>
                <c:pt idx="8784">
                  <c:v>0.79432743787769999</c:v>
                </c:pt>
                <c:pt idx="8785">
                  <c:v>0.79438161849980005</c:v>
                </c:pt>
                <c:pt idx="8786">
                  <c:v>0.79449784755709996</c:v>
                </c:pt>
                <c:pt idx="8787">
                  <c:v>0.79453670978549995</c:v>
                </c:pt>
                <c:pt idx="8788">
                  <c:v>0.7947250008583</c:v>
                </c:pt>
                <c:pt idx="8789">
                  <c:v>0.79506856203080001</c:v>
                </c:pt>
                <c:pt idx="8790">
                  <c:v>0.79523354768749999</c:v>
                </c:pt>
                <c:pt idx="8791">
                  <c:v>0.79549723863599997</c:v>
                </c:pt>
                <c:pt idx="8792">
                  <c:v>0.79564911127089999</c:v>
                </c:pt>
                <c:pt idx="8793">
                  <c:v>0.79600030183790005</c:v>
                </c:pt>
                <c:pt idx="8794">
                  <c:v>0.79635614156720003</c:v>
                </c:pt>
                <c:pt idx="8795">
                  <c:v>0.79666703939439998</c:v>
                </c:pt>
                <c:pt idx="8796">
                  <c:v>0.79681736230849998</c:v>
                </c:pt>
                <c:pt idx="8797">
                  <c:v>0.79707419872280005</c:v>
                </c:pt>
                <c:pt idx="8798">
                  <c:v>0.79734200239179998</c:v>
                </c:pt>
                <c:pt idx="8799">
                  <c:v>0.79749894142150002</c:v>
                </c:pt>
                <c:pt idx="8800">
                  <c:v>0.79760152101519999</c:v>
                </c:pt>
                <c:pt idx="8801">
                  <c:v>0.79769617319109998</c:v>
                </c:pt>
                <c:pt idx="8802">
                  <c:v>0.79781937599179997</c:v>
                </c:pt>
                <c:pt idx="8803">
                  <c:v>0.7981842160225</c:v>
                </c:pt>
                <c:pt idx="8804">
                  <c:v>0.79847222566599996</c:v>
                </c:pt>
                <c:pt idx="8805">
                  <c:v>0.79881525039669998</c:v>
                </c:pt>
                <c:pt idx="8806">
                  <c:v>0.7991519570351</c:v>
                </c:pt>
                <c:pt idx="8807">
                  <c:v>0.79933965206150004</c:v>
                </c:pt>
                <c:pt idx="8808">
                  <c:v>0.79954636096950005</c:v>
                </c:pt>
                <c:pt idx="8809">
                  <c:v>0.79982984066009999</c:v>
                </c:pt>
                <c:pt idx="8810">
                  <c:v>0.80004489421839997</c:v>
                </c:pt>
                <c:pt idx="8811">
                  <c:v>0.8002061247826</c:v>
                </c:pt>
                <c:pt idx="8812">
                  <c:v>0.80047750473019996</c:v>
                </c:pt>
                <c:pt idx="8813">
                  <c:v>0.80078524351119995</c:v>
                </c:pt>
                <c:pt idx="8814">
                  <c:v>0.80114281177519997</c:v>
                </c:pt>
                <c:pt idx="8815">
                  <c:v>0.80142164230349999</c:v>
                </c:pt>
                <c:pt idx="8816">
                  <c:v>0.80157315731050005</c:v>
                </c:pt>
                <c:pt idx="8817">
                  <c:v>0.80194824934010001</c:v>
                </c:pt>
                <c:pt idx="8818">
                  <c:v>0.80208849906919999</c:v>
                </c:pt>
                <c:pt idx="8819">
                  <c:v>0.8022718429565</c:v>
                </c:pt>
                <c:pt idx="8820">
                  <c:v>0.8025117516518</c:v>
                </c:pt>
                <c:pt idx="8821">
                  <c:v>0.80262672901150001</c:v>
                </c:pt>
                <c:pt idx="8822">
                  <c:v>0.80285811424260001</c:v>
                </c:pt>
                <c:pt idx="8823">
                  <c:v>0.80310750007630005</c:v>
                </c:pt>
                <c:pt idx="8824">
                  <c:v>0.80322849750519998</c:v>
                </c:pt>
                <c:pt idx="8825">
                  <c:v>0.80340403318410003</c:v>
                </c:pt>
                <c:pt idx="8826">
                  <c:v>0.80364394187929999</c:v>
                </c:pt>
                <c:pt idx="8827">
                  <c:v>0.80395239591599998</c:v>
                </c:pt>
                <c:pt idx="8828">
                  <c:v>0.80430072546010001</c:v>
                </c:pt>
                <c:pt idx="8829">
                  <c:v>0.80465131998060002</c:v>
                </c:pt>
                <c:pt idx="8830">
                  <c:v>0.80485659837720003</c:v>
                </c:pt>
                <c:pt idx="8831">
                  <c:v>0.80504757165910001</c:v>
                </c:pt>
                <c:pt idx="8832">
                  <c:v>0.80523943901060002</c:v>
                </c:pt>
                <c:pt idx="8833">
                  <c:v>0.80540233850480003</c:v>
                </c:pt>
                <c:pt idx="8834">
                  <c:v>0.80558770894999998</c:v>
                </c:pt>
                <c:pt idx="8835">
                  <c:v>0.80595433712010001</c:v>
                </c:pt>
                <c:pt idx="8836">
                  <c:v>0.80614060163500001</c:v>
                </c:pt>
                <c:pt idx="8837">
                  <c:v>0.80639535188669997</c:v>
                </c:pt>
                <c:pt idx="8838">
                  <c:v>0.80659747123720005</c:v>
                </c:pt>
                <c:pt idx="8839">
                  <c:v>0.80688208341599998</c:v>
                </c:pt>
                <c:pt idx="8840">
                  <c:v>0.80723750591279997</c:v>
                </c:pt>
                <c:pt idx="8841">
                  <c:v>0.80752366781230001</c:v>
                </c:pt>
                <c:pt idx="8842">
                  <c:v>0.80786502361300006</c:v>
                </c:pt>
                <c:pt idx="8843">
                  <c:v>0.80818444490429997</c:v>
                </c:pt>
                <c:pt idx="8844">
                  <c:v>0.80855572223659999</c:v>
                </c:pt>
                <c:pt idx="8845">
                  <c:v>0.80886280536650002</c:v>
                </c:pt>
                <c:pt idx="8846">
                  <c:v>0.80905711650849998</c:v>
                </c:pt>
                <c:pt idx="8847">
                  <c:v>0.80919039249419999</c:v>
                </c:pt>
                <c:pt idx="8848">
                  <c:v>0.80934041738509999</c:v>
                </c:pt>
                <c:pt idx="8849">
                  <c:v>0.80958223342900004</c:v>
                </c:pt>
                <c:pt idx="8850">
                  <c:v>0.80993235111240003</c:v>
                </c:pt>
                <c:pt idx="8851">
                  <c:v>0.81009417772290004</c:v>
                </c:pt>
                <c:pt idx="8852">
                  <c:v>0.81043583154679999</c:v>
                </c:pt>
                <c:pt idx="8853">
                  <c:v>0.81078910827640005</c:v>
                </c:pt>
                <c:pt idx="8854">
                  <c:v>0.81115210056300002</c:v>
                </c:pt>
                <c:pt idx="8855">
                  <c:v>0.81138348579410002</c:v>
                </c:pt>
                <c:pt idx="8856">
                  <c:v>0.81144589185710003</c:v>
                </c:pt>
                <c:pt idx="8857">
                  <c:v>0.81155842542650003</c:v>
                </c:pt>
                <c:pt idx="8858">
                  <c:v>0.81166917085650003</c:v>
                </c:pt>
                <c:pt idx="8859">
                  <c:v>0.81179058551789995</c:v>
                </c:pt>
                <c:pt idx="8860">
                  <c:v>0.81190854310990002</c:v>
                </c:pt>
                <c:pt idx="8861">
                  <c:v>0.81203764677050005</c:v>
                </c:pt>
                <c:pt idx="8862">
                  <c:v>0.81238132715230005</c:v>
                </c:pt>
                <c:pt idx="8863">
                  <c:v>0.81271183490749999</c:v>
                </c:pt>
                <c:pt idx="8864">
                  <c:v>0.81303644180300005</c:v>
                </c:pt>
                <c:pt idx="8865">
                  <c:v>0.81340968608859998</c:v>
                </c:pt>
                <c:pt idx="8866">
                  <c:v>0.81363642215730003</c:v>
                </c:pt>
                <c:pt idx="8867">
                  <c:v>0.81382441520689996</c:v>
                </c:pt>
                <c:pt idx="8868">
                  <c:v>0.81418770551679998</c:v>
                </c:pt>
                <c:pt idx="8869">
                  <c:v>0.81453943252560002</c:v>
                </c:pt>
                <c:pt idx="8870">
                  <c:v>0.81471198797230004</c:v>
                </c:pt>
                <c:pt idx="8871">
                  <c:v>0.8149163722992</c:v>
                </c:pt>
                <c:pt idx="8872">
                  <c:v>0.81520891189580003</c:v>
                </c:pt>
                <c:pt idx="8873">
                  <c:v>0.81536674499509998</c:v>
                </c:pt>
                <c:pt idx="8874">
                  <c:v>0.81543231010439998</c:v>
                </c:pt>
                <c:pt idx="8875">
                  <c:v>0.81554216146470004</c:v>
                </c:pt>
                <c:pt idx="8876">
                  <c:v>0.81559503078460005</c:v>
                </c:pt>
                <c:pt idx="8877">
                  <c:v>0.81570428609849999</c:v>
                </c:pt>
                <c:pt idx="8878">
                  <c:v>0.8158795237541</c:v>
                </c:pt>
                <c:pt idx="8879">
                  <c:v>0.81605857610700006</c:v>
                </c:pt>
                <c:pt idx="8880">
                  <c:v>0.81619441509250001</c:v>
                </c:pt>
                <c:pt idx="8881">
                  <c:v>0.81629961729050005</c:v>
                </c:pt>
                <c:pt idx="8882">
                  <c:v>0.81650459766390004</c:v>
                </c:pt>
                <c:pt idx="8883">
                  <c:v>0.81683170795439997</c:v>
                </c:pt>
                <c:pt idx="8884">
                  <c:v>0.81715822219849998</c:v>
                </c:pt>
                <c:pt idx="8885">
                  <c:v>0.81730794906619997</c:v>
                </c:pt>
                <c:pt idx="8886">
                  <c:v>0.81741046905519998</c:v>
                </c:pt>
                <c:pt idx="8887">
                  <c:v>0.81747847795490003</c:v>
                </c:pt>
                <c:pt idx="8888">
                  <c:v>0.81767696142199997</c:v>
                </c:pt>
                <c:pt idx="8889">
                  <c:v>0.81783652305599996</c:v>
                </c:pt>
                <c:pt idx="8890">
                  <c:v>0.81790798902509998</c:v>
                </c:pt>
                <c:pt idx="8891">
                  <c:v>0.81799226999279995</c:v>
                </c:pt>
                <c:pt idx="8892">
                  <c:v>0.81811910867689996</c:v>
                </c:pt>
                <c:pt idx="8893">
                  <c:v>0.81824529170990001</c:v>
                </c:pt>
                <c:pt idx="8894">
                  <c:v>0.81837832927700005</c:v>
                </c:pt>
                <c:pt idx="8895">
                  <c:v>0.81851834058759998</c:v>
                </c:pt>
                <c:pt idx="8896">
                  <c:v>0.81865334510800003</c:v>
                </c:pt>
                <c:pt idx="8897">
                  <c:v>0.81892853975299995</c:v>
                </c:pt>
                <c:pt idx="8898">
                  <c:v>0.81928634643550002</c:v>
                </c:pt>
                <c:pt idx="8899">
                  <c:v>0.81965160369870005</c:v>
                </c:pt>
                <c:pt idx="8900">
                  <c:v>0.81997632980349999</c:v>
                </c:pt>
                <c:pt idx="8901">
                  <c:v>0.82032424211499999</c:v>
                </c:pt>
                <c:pt idx="8902">
                  <c:v>0.82053238153459995</c:v>
                </c:pt>
                <c:pt idx="8903">
                  <c:v>0.82059639692310005</c:v>
                </c:pt>
                <c:pt idx="8904">
                  <c:v>0.82076346874240003</c:v>
                </c:pt>
                <c:pt idx="8905">
                  <c:v>0.82092463970179996</c:v>
                </c:pt>
                <c:pt idx="8906">
                  <c:v>0.82118421792980001</c:v>
                </c:pt>
                <c:pt idx="8907">
                  <c:v>0.82153457403179997</c:v>
                </c:pt>
                <c:pt idx="8908">
                  <c:v>0.82184320688250001</c:v>
                </c:pt>
                <c:pt idx="8909">
                  <c:v>0.82222288846970004</c:v>
                </c:pt>
                <c:pt idx="8910">
                  <c:v>0.82242447137829999</c:v>
                </c:pt>
                <c:pt idx="8911">
                  <c:v>0.82259011268619997</c:v>
                </c:pt>
                <c:pt idx="8912">
                  <c:v>0.82276672124859995</c:v>
                </c:pt>
                <c:pt idx="8913">
                  <c:v>0.82289046049119996</c:v>
                </c:pt>
                <c:pt idx="8914">
                  <c:v>0.82301610708240003</c:v>
                </c:pt>
                <c:pt idx="8915">
                  <c:v>0.82314342260359996</c:v>
                </c:pt>
                <c:pt idx="8916">
                  <c:v>0.8234203457832</c:v>
                </c:pt>
                <c:pt idx="8917">
                  <c:v>0.82369500398640005</c:v>
                </c:pt>
                <c:pt idx="8918">
                  <c:v>0.82386410236359997</c:v>
                </c:pt>
                <c:pt idx="8919">
                  <c:v>0.82418507337570002</c:v>
                </c:pt>
                <c:pt idx="8920">
                  <c:v>0.82449865341189998</c:v>
                </c:pt>
                <c:pt idx="8921">
                  <c:v>0.82482987642289995</c:v>
                </c:pt>
                <c:pt idx="8922">
                  <c:v>0.82496964931490002</c:v>
                </c:pt>
                <c:pt idx="8923">
                  <c:v>0.82516396045679996</c:v>
                </c:pt>
                <c:pt idx="8924">
                  <c:v>0.82553428411480001</c:v>
                </c:pt>
                <c:pt idx="8925">
                  <c:v>0.82568997144699996</c:v>
                </c:pt>
                <c:pt idx="8926">
                  <c:v>0.82582086324689996</c:v>
                </c:pt>
                <c:pt idx="8927">
                  <c:v>0.82609933614730002</c:v>
                </c:pt>
                <c:pt idx="8928">
                  <c:v>0.82639431953429998</c:v>
                </c:pt>
                <c:pt idx="8929">
                  <c:v>0.82675206661220002</c:v>
                </c:pt>
                <c:pt idx="8930">
                  <c:v>0.82702642679210003</c:v>
                </c:pt>
                <c:pt idx="8931">
                  <c:v>0.82733267545699996</c:v>
                </c:pt>
                <c:pt idx="8932">
                  <c:v>0.82756489515300002</c:v>
                </c:pt>
                <c:pt idx="8933">
                  <c:v>0.82771438360210003</c:v>
                </c:pt>
                <c:pt idx="8934">
                  <c:v>0.82782149314880005</c:v>
                </c:pt>
                <c:pt idx="8935">
                  <c:v>0.82799029350279996</c:v>
                </c:pt>
                <c:pt idx="8936">
                  <c:v>0.82832181453700005</c:v>
                </c:pt>
                <c:pt idx="8937">
                  <c:v>0.82855612039570004</c:v>
                </c:pt>
                <c:pt idx="8938">
                  <c:v>0.82868885993959995</c:v>
                </c:pt>
                <c:pt idx="8939">
                  <c:v>0.82887589931490002</c:v>
                </c:pt>
                <c:pt idx="8940">
                  <c:v>0.82903689146040005</c:v>
                </c:pt>
                <c:pt idx="8941">
                  <c:v>0.82921707630160002</c:v>
                </c:pt>
                <c:pt idx="8942">
                  <c:v>0.82938444614410001</c:v>
                </c:pt>
                <c:pt idx="8943">
                  <c:v>0.82960027456280006</c:v>
                </c:pt>
                <c:pt idx="8944">
                  <c:v>0.82971590757369995</c:v>
                </c:pt>
                <c:pt idx="8945">
                  <c:v>0.82988017797470004</c:v>
                </c:pt>
                <c:pt idx="8946">
                  <c:v>0.83016145229339999</c:v>
                </c:pt>
                <c:pt idx="8947">
                  <c:v>0.83051079511640002</c:v>
                </c:pt>
                <c:pt idx="8948">
                  <c:v>0.83074599504470004</c:v>
                </c:pt>
                <c:pt idx="8949">
                  <c:v>0.83090394735340001</c:v>
                </c:pt>
                <c:pt idx="8950">
                  <c:v>0.83125317096710005</c:v>
                </c:pt>
                <c:pt idx="8951">
                  <c:v>0.83161127567290005</c:v>
                </c:pt>
                <c:pt idx="8952">
                  <c:v>0.83179289102550003</c:v>
                </c:pt>
                <c:pt idx="8953">
                  <c:v>0.83196473121640002</c:v>
                </c:pt>
                <c:pt idx="8954">
                  <c:v>0.83232843875889995</c:v>
                </c:pt>
                <c:pt idx="8955">
                  <c:v>0.83261275291439996</c:v>
                </c:pt>
                <c:pt idx="8956">
                  <c:v>0.83297252655029996</c:v>
                </c:pt>
                <c:pt idx="8957">
                  <c:v>0.83322840929029995</c:v>
                </c:pt>
                <c:pt idx="8958">
                  <c:v>0.83338707685470004</c:v>
                </c:pt>
                <c:pt idx="8959">
                  <c:v>0.83348399400710005</c:v>
                </c:pt>
                <c:pt idx="8960">
                  <c:v>0.83364307880400002</c:v>
                </c:pt>
                <c:pt idx="8961">
                  <c:v>0.83375680446620004</c:v>
                </c:pt>
                <c:pt idx="8962">
                  <c:v>0.83379977941509997</c:v>
                </c:pt>
                <c:pt idx="8963">
                  <c:v>0.83392435312269997</c:v>
                </c:pt>
                <c:pt idx="8964">
                  <c:v>0.83396589756009998</c:v>
                </c:pt>
                <c:pt idx="8965">
                  <c:v>0.83408641815189999</c:v>
                </c:pt>
                <c:pt idx="8966">
                  <c:v>0.83414834737779997</c:v>
                </c:pt>
                <c:pt idx="8967">
                  <c:v>0.83425331115720003</c:v>
                </c:pt>
                <c:pt idx="8968">
                  <c:v>0.83440899848939998</c:v>
                </c:pt>
                <c:pt idx="8969">
                  <c:v>0.83465474843980003</c:v>
                </c:pt>
                <c:pt idx="8970">
                  <c:v>0.83499717712400001</c:v>
                </c:pt>
                <c:pt idx="8971">
                  <c:v>0.83534693717959996</c:v>
                </c:pt>
                <c:pt idx="8972">
                  <c:v>0.83549606800080001</c:v>
                </c:pt>
                <c:pt idx="8973">
                  <c:v>0.83562403917310002</c:v>
                </c:pt>
                <c:pt idx="8974">
                  <c:v>0.83574181795119995</c:v>
                </c:pt>
                <c:pt idx="8975">
                  <c:v>0.83592289686200005</c:v>
                </c:pt>
                <c:pt idx="8976">
                  <c:v>0.83607608079910001</c:v>
                </c:pt>
                <c:pt idx="8977">
                  <c:v>0.83618199825289996</c:v>
                </c:pt>
                <c:pt idx="8978">
                  <c:v>0.8364931941032</c:v>
                </c:pt>
                <c:pt idx="8979">
                  <c:v>0.83665764331820003</c:v>
                </c:pt>
                <c:pt idx="8980">
                  <c:v>0.83685040473939998</c:v>
                </c:pt>
                <c:pt idx="8981">
                  <c:v>0.83704113960269999</c:v>
                </c:pt>
                <c:pt idx="8982">
                  <c:v>0.83734709024429999</c:v>
                </c:pt>
                <c:pt idx="8983">
                  <c:v>0.83755904436109996</c:v>
                </c:pt>
                <c:pt idx="8984">
                  <c:v>0.83788836002349998</c:v>
                </c:pt>
                <c:pt idx="8985">
                  <c:v>0.83820539712910003</c:v>
                </c:pt>
                <c:pt idx="8986">
                  <c:v>0.8385588526726</c:v>
                </c:pt>
                <c:pt idx="8987">
                  <c:v>0.8388615846634</c:v>
                </c:pt>
                <c:pt idx="8988">
                  <c:v>0.83906465768810001</c:v>
                </c:pt>
                <c:pt idx="8989">
                  <c:v>0.83942133188250001</c:v>
                </c:pt>
                <c:pt idx="8990">
                  <c:v>0.83957183361050003</c:v>
                </c:pt>
                <c:pt idx="8991">
                  <c:v>0.83971822261810003</c:v>
                </c:pt>
                <c:pt idx="8992">
                  <c:v>0.83985346555710005</c:v>
                </c:pt>
                <c:pt idx="8993">
                  <c:v>0.84017091989519999</c:v>
                </c:pt>
                <c:pt idx="8994">
                  <c:v>0.84051513671879996</c:v>
                </c:pt>
                <c:pt idx="8995">
                  <c:v>0.84085071086880003</c:v>
                </c:pt>
                <c:pt idx="8996">
                  <c:v>0.8411300182343</c:v>
                </c:pt>
                <c:pt idx="8997">
                  <c:v>0.84147679805760001</c:v>
                </c:pt>
                <c:pt idx="8998">
                  <c:v>0.8416755199432</c:v>
                </c:pt>
                <c:pt idx="8999">
                  <c:v>0.84201568365099999</c:v>
                </c:pt>
                <c:pt idx="9000">
                  <c:v>0.84239077568050003</c:v>
                </c:pt>
                <c:pt idx="9001">
                  <c:v>0.84268373250960005</c:v>
                </c:pt>
                <c:pt idx="9002">
                  <c:v>0.84299230575560002</c:v>
                </c:pt>
                <c:pt idx="9003">
                  <c:v>0.84325098991390002</c:v>
                </c:pt>
                <c:pt idx="9004">
                  <c:v>0.84350758790970004</c:v>
                </c:pt>
                <c:pt idx="9005">
                  <c:v>0.84382742643359998</c:v>
                </c:pt>
                <c:pt idx="9006">
                  <c:v>0.84413993358609996</c:v>
                </c:pt>
                <c:pt idx="9007">
                  <c:v>0.84447062015529994</c:v>
                </c:pt>
                <c:pt idx="9008">
                  <c:v>0.84480285644529995</c:v>
                </c:pt>
                <c:pt idx="9009">
                  <c:v>0.84495764970779996</c:v>
                </c:pt>
                <c:pt idx="9010">
                  <c:v>0.84529697895050004</c:v>
                </c:pt>
                <c:pt idx="9011">
                  <c:v>0.84561705589290004</c:v>
                </c:pt>
                <c:pt idx="9012">
                  <c:v>0.84585219621660002</c:v>
                </c:pt>
                <c:pt idx="9013">
                  <c:v>0.84590286016460003</c:v>
                </c:pt>
                <c:pt idx="9014">
                  <c:v>0.84609764814379995</c:v>
                </c:pt>
                <c:pt idx="9015">
                  <c:v>0.84648269414900001</c:v>
                </c:pt>
                <c:pt idx="9016">
                  <c:v>0.84678947925570003</c:v>
                </c:pt>
                <c:pt idx="9017">
                  <c:v>0.84693729877470003</c:v>
                </c:pt>
                <c:pt idx="9018">
                  <c:v>0.8470660448074</c:v>
                </c:pt>
                <c:pt idx="9019">
                  <c:v>0.84719353914259998</c:v>
                </c:pt>
                <c:pt idx="9020">
                  <c:v>0.84732544422150002</c:v>
                </c:pt>
                <c:pt idx="9021">
                  <c:v>0.84745621681210004</c:v>
                </c:pt>
                <c:pt idx="9022">
                  <c:v>0.84761279821400004</c:v>
                </c:pt>
                <c:pt idx="9023">
                  <c:v>0.84797137975689996</c:v>
                </c:pt>
                <c:pt idx="9024">
                  <c:v>0.84829789400099997</c:v>
                </c:pt>
                <c:pt idx="9025">
                  <c:v>0.84862601757050005</c:v>
                </c:pt>
                <c:pt idx="9026">
                  <c:v>0.84881854057310002</c:v>
                </c:pt>
                <c:pt idx="9027">
                  <c:v>0.84896451234820003</c:v>
                </c:pt>
                <c:pt idx="9028">
                  <c:v>0.84933423995970003</c:v>
                </c:pt>
                <c:pt idx="9029">
                  <c:v>0.84964483976359995</c:v>
                </c:pt>
                <c:pt idx="9030">
                  <c:v>0.84996044635769996</c:v>
                </c:pt>
                <c:pt idx="9031">
                  <c:v>0.85012805461880003</c:v>
                </c:pt>
                <c:pt idx="9032">
                  <c:v>0.85034120082859999</c:v>
                </c:pt>
                <c:pt idx="9033">
                  <c:v>0.85048139095310005</c:v>
                </c:pt>
                <c:pt idx="9034">
                  <c:v>0.85066169500349997</c:v>
                </c:pt>
                <c:pt idx="9035">
                  <c:v>0.85101914405820001</c:v>
                </c:pt>
                <c:pt idx="9036">
                  <c:v>0.85121989250179997</c:v>
                </c:pt>
                <c:pt idx="9037">
                  <c:v>0.85154038667679999</c:v>
                </c:pt>
                <c:pt idx="9038">
                  <c:v>0.85184329748150001</c:v>
                </c:pt>
                <c:pt idx="9039">
                  <c:v>0.85201603174210006</c:v>
                </c:pt>
                <c:pt idx="9040">
                  <c:v>0.85214084386830002</c:v>
                </c:pt>
                <c:pt idx="9041">
                  <c:v>0.85223889350890003</c:v>
                </c:pt>
                <c:pt idx="9042">
                  <c:v>0.85235148668289995</c:v>
                </c:pt>
                <c:pt idx="9043">
                  <c:v>0.85245203971859995</c:v>
                </c:pt>
                <c:pt idx="9044">
                  <c:v>0.852605342865</c:v>
                </c:pt>
                <c:pt idx="9045">
                  <c:v>0.85267150402070002</c:v>
                </c:pt>
                <c:pt idx="9046">
                  <c:v>0.85272526741029997</c:v>
                </c:pt>
                <c:pt idx="9047">
                  <c:v>0.85274249315259998</c:v>
                </c:pt>
                <c:pt idx="9048">
                  <c:v>0.85279780626299995</c:v>
                </c:pt>
                <c:pt idx="9049">
                  <c:v>0.85286980867390005</c:v>
                </c:pt>
                <c:pt idx="9050">
                  <c:v>0.85293674468989999</c:v>
                </c:pt>
                <c:pt idx="9051">
                  <c:v>0.8529578447342</c:v>
                </c:pt>
                <c:pt idx="9052">
                  <c:v>0.85300540924070001</c:v>
                </c:pt>
                <c:pt idx="9053">
                  <c:v>0.8530799150467</c:v>
                </c:pt>
                <c:pt idx="9054">
                  <c:v>0.85314875841140003</c:v>
                </c:pt>
                <c:pt idx="9055">
                  <c:v>0.85325115919109995</c:v>
                </c:pt>
                <c:pt idx="9056">
                  <c:v>0.85339343547820001</c:v>
                </c:pt>
                <c:pt idx="9057">
                  <c:v>0.8536425828934</c:v>
                </c:pt>
                <c:pt idx="9058">
                  <c:v>0.85387963056560001</c:v>
                </c:pt>
                <c:pt idx="9059">
                  <c:v>0.854207098484</c:v>
                </c:pt>
                <c:pt idx="9060">
                  <c:v>0.85440206527710005</c:v>
                </c:pt>
                <c:pt idx="9061">
                  <c:v>0.85474258661269997</c:v>
                </c:pt>
                <c:pt idx="9062">
                  <c:v>0.85483646392820001</c:v>
                </c:pt>
                <c:pt idx="9063">
                  <c:v>0.85493385791779997</c:v>
                </c:pt>
                <c:pt idx="9064">
                  <c:v>0.85499536991119995</c:v>
                </c:pt>
                <c:pt idx="9065">
                  <c:v>0.85518348217009998</c:v>
                </c:pt>
                <c:pt idx="9066">
                  <c:v>0.85550671815870005</c:v>
                </c:pt>
                <c:pt idx="9067">
                  <c:v>0.85584610700609998</c:v>
                </c:pt>
                <c:pt idx="9068">
                  <c:v>0.85604161024089998</c:v>
                </c:pt>
                <c:pt idx="9069">
                  <c:v>0.85622811317439995</c:v>
                </c:pt>
                <c:pt idx="9070">
                  <c:v>0.85637575387950005</c:v>
                </c:pt>
                <c:pt idx="9071">
                  <c:v>0.85653614997859995</c:v>
                </c:pt>
                <c:pt idx="9072">
                  <c:v>0.85685867071150001</c:v>
                </c:pt>
                <c:pt idx="9073">
                  <c:v>0.8569991588593</c:v>
                </c:pt>
                <c:pt idx="9074">
                  <c:v>0.85714036226269996</c:v>
                </c:pt>
                <c:pt idx="9075">
                  <c:v>0.8573005199432</c:v>
                </c:pt>
                <c:pt idx="9076">
                  <c:v>0.8573794960976</c:v>
                </c:pt>
                <c:pt idx="9077">
                  <c:v>0.85750031471249999</c:v>
                </c:pt>
                <c:pt idx="9078">
                  <c:v>0.85765451192859998</c:v>
                </c:pt>
                <c:pt idx="9079">
                  <c:v>0.85786998271939996</c:v>
                </c:pt>
                <c:pt idx="9080">
                  <c:v>0.85817223787310004</c:v>
                </c:pt>
                <c:pt idx="9081">
                  <c:v>0.85853964090349999</c:v>
                </c:pt>
                <c:pt idx="9082">
                  <c:v>0.85862928628919999</c:v>
                </c:pt>
                <c:pt idx="9083">
                  <c:v>0.8587445020676</c:v>
                </c:pt>
                <c:pt idx="9084">
                  <c:v>0.85883438587189997</c:v>
                </c:pt>
                <c:pt idx="9085">
                  <c:v>0.85894572734829999</c:v>
                </c:pt>
                <c:pt idx="9086">
                  <c:v>0.85904639959340001</c:v>
                </c:pt>
                <c:pt idx="9087">
                  <c:v>0.85941761732099997</c:v>
                </c:pt>
                <c:pt idx="9088">
                  <c:v>0.85969752073289996</c:v>
                </c:pt>
                <c:pt idx="9089">
                  <c:v>0.85994452238079999</c:v>
                </c:pt>
                <c:pt idx="9090">
                  <c:v>0.86000597476959995</c:v>
                </c:pt>
                <c:pt idx="9091">
                  <c:v>0.86007690429689998</c:v>
                </c:pt>
                <c:pt idx="9092">
                  <c:v>0.86020249128339998</c:v>
                </c:pt>
                <c:pt idx="9093">
                  <c:v>0.86032962799070001</c:v>
                </c:pt>
                <c:pt idx="9094">
                  <c:v>0.86045503616329999</c:v>
                </c:pt>
                <c:pt idx="9095">
                  <c:v>0.86057943105699997</c:v>
                </c:pt>
                <c:pt idx="9096">
                  <c:v>0.860688149929</c:v>
                </c:pt>
                <c:pt idx="9097">
                  <c:v>0.8607541322708</c:v>
                </c:pt>
                <c:pt idx="9098">
                  <c:v>0.86086493730549996</c:v>
                </c:pt>
                <c:pt idx="9099">
                  <c:v>0.86107313632969995</c:v>
                </c:pt>
                <c:pt idx="9100">
                  <c:v>0.86122077703480004</c:v>
                </c:pt>
                <c:pt idx="9101">
                  <c:v>0.86158013343810003</c:v>
                </c:pt>
                <c:pt idx="9102">
                  <c:v>0.86172741651539997</c:v>
                </c:pt>
                <c:pt idx="9103">
                  <c:v>0.86183857917789997</c:v>
                </c:pt>
                <c:pt idx="9104">
                  <c:v>0.86193120479579999</c:v>
                </c:pt>
                <c:pt idx="9105">
                  <c:v>0.86207932233810003</c:v>
                </c:pt>
                <c:pt idx="9106">
                  <c:v>0.86235272884369996</c:v>
                </c:pt>
                <c:pt idx="9107">
                  <c:v>0.86271524429320001</c:v>
                </c:pt>
                <c:pt idx="9108">
                  <c:v>0.86306685209269995</c:v>
                </c:pt>
                <c:pt idx="9109">
                  <c:v>0.86329483985900002</c:v>
                </c:pt>
                <c:pt idx="9110">
                  <c:v>0.86340117454529997</c:v>
                </c:pt>
                <c:pt idx="9111">
                  <c:v>0.86347538232800003</c:v>
                </c:pt>
                <c:pt idx="9112">
                  <c:v>0.86368393898009999</c:v>
                </c:pt>
                <c:pt idx="9113">
                  <c:v>0.86388748884199995</c:v>
                </c:pt>
                <c:pt idx="9114">
                  <c:v>0.86408889293669999</c:v>
                </c:pt>
                <c:pt idx="9115">
                  <c:v>0.8644472956657</c:v>
                </c:pt>
                <c:pt idx="9116">
                  <c:v>0.86475723981859998</c:v>
                </c:pt>
                <c:pt idx="9117">
                  <c:v>0.86498922109599996</c:v>
                </c:pt>
                <c:pt idx="9118">
                  <c:v>0.86509084701539996</c:v>
                </c:pt>
                <c:pt idx="9119">
                  <c:v>0.86525934934619997</c:v>
                </c:pt>
                <c:pt idx="9120">
                  <c:v>0.86560165882109996</c:v>
                </c:pt>
                <c:pt idx="9121">
                  <c:v>0.86595851182939998</c:v>
                </c:pt>
                <c:pt idx="9122">
                  <c:v>0.86615395545959994</c:v>
                </c:pt>
                <c:pt idx="9123">
                  <c:v>0.8662716150284</c:v>
                </c:pt>
                <c:pt idx="9124">
                  <c:v>0.86639726161959996</c:v>
                </c:pt>
                <c:pt idx="9125">
                  <c:v>0.86652499437329999</c:v>
                </c:pt>
                <c:pt idx="9126">
                  <c:v>0.86666375398640005</c:v>
                </c:pt>
                <c:pt idx="9127">
                  <c:v>0.86675602197650004</c:v>
                </c:pt>
                <c:pt idx="9128">
                  <c:v>0.86686652898789995</c:v>
                </c:pt>
                <c:pt idx="9129">
                  <c:v>0.86692863702769996</c:v>
                </c:pt>
                <c:pt idx="9130">
                  <c:v>0.8670545220375</c:v>
                </c:pt>
                <c:pt idx="9131">
                  <c:v>0.8671867847443</c:v>
                </c:pt>
                <c:pt idx="9132">
                  <c:v>0.86748152971269998</c:v>
                </c:pt>
                <c:pt idx="9133">
                  <c:v>0.86776411533359998</c:v>
                </c:pt>
                <c:pt idx="9134">
                  <c:v>0.86809462308880003</c:v>
                </c:pt>
                <c:pt idx="9135">
                  <c:v>0.86847072839740003</c:v>
                </c:pt>
                <c:pt idx="9136">
                  <c:v>0.86869525909419998</c:v>
                </c:pt>
                <c:pt idx="9137">
                  <c:v>0.86888921260829999</c:v>
                </c:pt>
                <c:pt idx="9138">
                  <c:v>0.86926484107970003</c:v>
                </c:pt>
                <c:pt idx="9139">
                  <c:v>0.86950689554210003</c:v>
                </c:pt>
                <c:pt idx="9140">
                  <c:v>0.86979025602339999</c:v>
                </c:pt>
                <c:pt idx="9141">
                  <c:v>0.87013763189320004</c:v>
                </c:pt>
                <c:pt idx="9142">
                  <c:v>0.8702480792999</c:v>
                </c:pt>
                <c:pt idx="9143">
                  <c:v>0.87047559022900001</c:v>
                </c:pt>
                <c:pt idx="9144">
                  <c:v>0.87061500549320003</c:v>
                </c:pt>
                <c:pt idx="9145">
                  <c:v>0.87076824903490002</c:v>
                </c:pt>
                <c:pt idx="9146">
                  <c:v>0.87091720104220005</c:v>
                </c:pt>
                <c:pt idx="9147">
                  <c:v>0.8710613250732</c:v>
                </c:pt>
                <c:pt idx="9148">
                  <c:v>0.87124633789060002</c:v>
                </c:pt>
                <c:pt idx="9149">
                  <c:v>0.87154370546339999</c:v>
                </c:pt>
                <c:pt idx="9150">
                  <c:v>0.87189584970470002</c:v>
                </c:pt>
                <c:pt idx="9151">
                  <c:v>0.87224578857419999</c:v>
                </c:pt>
                <c:pt idx="9152">
                  <c:v>0.87240779399870005</c:v>
                </c:pt>
                <c:pt idx="9153">
                  <c:v>0.87255030870439998</c:v>
                </c:pt>
                <c:pt idx="9154">
                  <c:v>0.8726690411568</c:v>
                </c:pt>
                <c:pt idx="9155">
                  <c:v>0.87280428409580002</c:v>
                </c:pt>
                <c:pt idx="9156">
                  <c:v>0.8729276061058</c:v>
                </c:pt>
                <c:pt idx="9157">
                  <c:v>0.87305617332459995</c:v>
                </c:pt>
                <c:pt idx="9158">
                  <c:v>0.87317615747449995</c:v>
                </c:pt>
                <c:pt idx="9159">
                  <c:v>0.87330359220499998</c:v>
                </c:pt>
                <c:pt idx="9160">
                  <c:v>0.87347525358199996</c:v>
                </c:pt>
                <c:pt idx="9161">
                  <c:v>0.87362110614779998</c:v>
                </c:pt>
                <c:pt idx="9162">
                  <c:v>0.87398868799210006</c:v>
                </c:pt>
                <c:pt idx="9163">
                  <c:v>0.87434685230260001</c:v>
                </c:pt>
                <c:pt idx="9164">
                  <c:v>0.87457692623140004</c:v>
                </c:pt>
                <c:pt idx="9165">
                  <c:v>0.87493497133260001</c:v>
                </c:pt>
                <c:pt idx="9166">
                  <c:v>0.87529635429380004</c:v>
                </c:pt>
                <c:pt idx="9167">
                  <c:v>0.87559366226199997</c:v>
                </c:pt>
                <c:pt idx="9168">
                  <c:v>0.87579166889189997</c:v>
                </c:pt>
                <c:pt idx="9169">
                  <c:v>0.87599623203279997</c:v>
                </c:pt>
                <c:pt idx="9170">
                  <c:v>0.87611192464830001</c:v>
                </c:pt>
                <c:pt idx="9171">
                  <c:v>0.87635207176209995</c:v>
                </c:pt>
                <c:pt idx="9172">
                  <c:v>0.87655776739119995</c:v>
                </c:pt>
                <c:pt idx="9173">
                  <c:v>0.87687826156619997</c:v>
                </c:pt>
                <c:pt idx="9174">
                  <c:v>0.87704408168790005</c:v>
                </c:pt>
                <c:pt idx="9175">
                  <c:v>0.87721401453019998</c:v>
                </c:pt>
                <c:pt idx="9176">
                  <c:v>0.87738370895390005</c:v>
                </c:pt>
                <c:pt idx="9177">
                  <c:v>0.87756228446960005</c:v>
                </c:pt>
                <c:pt idx="9178">
                  <c:v>0.87787133455279998</c:v>
                </c:pt>
                <c:pt idx="9179">
                  <c:v>0.87822222709660003</c:v>
                </c:pt>
                <c:pt idx="9180">
                  <c:v>0.87856328487400004</c:v>
                </c:pt>
                <c:pt idx="9181">
                  <c:v>0.87886631488800004</c:v>
                </c:pt>
                <c:pt idx="9182">
                  <c:v>0.87900251150130004</c:v>
                </c:pt>
                <c:pt idx="9183">
                  <c:v>0.8791390657425</c:v>
                </c:pt>
                <c:pt idx="9184">
                  <c:v>0.87921279668810004</c:v>
                </c:pt>
                <c:pt idx="9185">
                  <c:v>0.87932521104810002</c:v>
                </c:pt>
                <c:pt idx="9186">
                  <c:v>0.87953758239750002</c:v>
                </c:pt>
                <c:pt idx="9187">
                  <c:v>0.87968075275419999</c:v>
                </c:pt>
                <c:pt idx="9188">
                  <c:v>0.87996953725810001</c:v>
                </c:pt>
                <c:pt idx="9189">
                  <c:v>0.88029688596730005</c:v>
                </c:pt>
                <c:pt idx="9190">
                  <c:v>0.88068157434460004</c:v>
                </c:pt>
                <c:pt idx="9191">
                  <c:v>0.8809390664101</c:v>
                </c:pt>
                <c:pt idx="9192">
                  <c:v>0.8813036084175</c:v>
                </c:pt>
                <c:pt idx="9193">
                  <c:v>0.88146799802779996</c:v>
                </c:pt>
                <c:pt idx="9194">
                  <c:v>0.88162201642990001</c:v>
                </c:pt>
                <c:pt idx="9195">
                  <c:v>0.88193166255949995</c:v>
                </c:pt>
                <c:pt idx="9196">
                  <c:v>0.88205820322039996</c:v>
                </c:pt>
                <c:pt idx="9197">
                  <c:v>0.88217353820800004</c:v>
                </c:pt>
                <c:pt idx="9198">
                  <c:v>0.88237482309339998</c:v>
                </c:pt>
                <c:pt idx="9199">
                  <c:v>0.88265109062189995</c:v>
                </c:pt>
                <c:pt idx="9200">
                  <c:v>0.88287305831910001</c:v>
                </c:pt>
                <c:pt idx="9201">
                  <c:v>0.88319826126099998</c:v>
                </c:pt>
                <c:pt idx="9202">
                  <c:v>0.88337475061420001</c:v>
                </c:pt>
                <c:pt idx="9203">
                  <c:v>0.88353633880619997</c:v>
                </c:pt>
                <c:pt idx="9204">
                  <c:v>0.88358759880070004</c:v>
                </c:pt>
                <c:pt idx="9205">
                  <c:v>0.88369673490519995</c:v>
                </c:pt>
                <c:pt idx="9206">
                  <c:v>0.88383865356449998</c:v>
                </c:pt>
                <c:pt idx="9207">
                  <c:v>0.8841119408607</c:v>
                </c:pt>
                <c:pt idx="9208">
                  <c:v>0.88448172807689995</c:v>
                </c:pt>
                <c:pt idx="9209">
                  <c:v>0.88472127914429999</c:v>
                </c:pt>
                <c:pt idx="9210">
                  <c:v>0.88488805294039996</c:v>
                </c:pt>
                <c:pt idx="9211">
                  <c:v>0.88524234294890003</c:v>
                </c:pt>
                <c:pt idx="9212">
                  <c:v>0.88548266887659999</c:v>
                </c:pt>
                <c:pt idx="9213">
                  <c:v>0.8856444358826</c:v>
                </c:pt>
                <c:pt idx="9214">
                  <c:v>0.88578855991359995</c:v>
                </c:pt>
                <c:pt idx="9215">
                  <c:v>0.88613325357439998</c:v>
                </c:pt>
                <c:pt idx="9216">
                  <c:v>0.88645911216740003</c:v>
                </c:pt>
                <c:pt idx="9217">
                  <c:v>0.88676130771640005</c:v>
                </c:pt>
                <c:pt idx="9218">
                  <c:v>0.88709670305249999</c:v>
                </c:pt>
                <c:pt idx="9219">
                  <c:v>0.88744688034060004</c:v>
                </c:pt>
                <c:pt idx="9220">
                  <c:v>0.88774430751800004</c:v>
                </c:pt>
                <c:pt idx="9221">
                  <c:v>0.88799071311949995</c:v>
                </c:pt>
                <c:pt idx="9222">
                  <c:v>0.8882421851158</c:v>
                </c:pt>
                <c:pt idx="9223">
                  <c:v>0.88860267400740001</c:v>
                </c:pt>
                <c:pt idx="9224">
                  <c:v>0.88885176181790004</c:v>
                </c:pt>
                <c:pt idx="9225">
                  <c:v>0.88916993141169998</c:v>
                </c:pt>
                <c:pt idx="9226">
                  <c:v>0.88949954509740004</c:v>
                </c:pt>
                <c:pt idx="9227">
                  <c:v>0.88963305950159999</c:v>
                </c:pt>
                <c:pt idx="9228">
                  <c:v>0.88972139358519997</c:v>
                </c:pt>
                <c:pt idx="9229">
                  <c:v>0.88981354236599997</c:v>
                </c:pt>
                <c:pt idx="9230">
                  <c:v>0.88993430137630003</c:v>
                </c:pt>
                <c:pt idx="9231">
                  <c:v>0.89013081789019999</c:v>
                </c:pt>
                <c:pt idx="9232">
                  <c:v>0.89027982950210005</c:v>
                </c:pt>
                <c:pt idx="9233">
                  <c:v>0.89032065868379995</c:v>
                </c:pt>
                <c:pt idx="9234">
                  <c:v>0.89044296741490003</c:v>
                </c:pt>
                <c:pt idx="9235">
                  <c:v>0.89051181077959995</c:v>
                </c:pt>
                <c:pt idx="9236">
                  <c:v>0.89062619209289995</c:v>
                </c:pt>
                <c:pt idx="9237">
                  <c:v>0.89070266485210003</c:v>
                </c:pt>
                <c:pt idx="9238">
                  <c:v>0.89084917306900002</c:v>
                </c:pt>
                <c:pt idx="9239">
                  <c:v>0.89104503393169998</c:v>
                </c:pt>
                <c:pt idx="9240">
                  <c:v>0.8913400769234</c:v>
                </c:pt>
                <c:pt idx="9241">
                  <c:v>0.8914491534233</c:v>
                </c:pt>
                <c:pt idx="9242">
                  <c:v>0.89154487848279995</c:v>
                </c:pt>
                <c:pt idx="9243">
                  <c:v>0.8916791677475</c:v>
                </c:pt>
                <c:pt idx="9244">
                  <c:v>0.89197212457660002</c:v>
                </c:pt>
                <c:pt idx="9245">
                  <c:v>0.89209300279619996</c:v>
                </c:pt>
                <c:pt idx="9246">
                  <c:v>0.89224672317499998</c:v>
                </c:pt>
                <c:pt idx="9247">
                  <c:v>0.89246851205830002</c:v>
                </c:pt>
                <c:pt idx="9248">
                  <c:v>0.89258903265</c:v>
                </c:pt>
                <c:pt idx="9249">
                  <c:v>0.89265787601470004</c:v>
                </c:pt>
                <c:pt idx="9250">
                  <c:v>0.89272165298460004</c:v>
                </c:pt>
                <c:pt idx="9251">
                  <c:v>0.89283627271650001</c:v>
                </c:pt>
                <c:pt idx="9252">
                  <c:v>0.89295428991320003</c:v>
                </c:pt>
                <c:pt idx="9253">
                  <c:v>0.89324694871900001</c:v>
                </c:pt>
                <c:pt idx="9254">
                  <c:v>0.89352697134019998</c:v>
                </c:pt>
                <c:pt idx="9255">
                  <c:v>0.89366215467450005</c:v>
                </c:pt>
                <c:pt idx="9256">
                  <c:v>0.8938020467758</c:v>
                </c:pt>
                <c:pt idx="9257">
                  <c:v>0.89407336711880003</c:v>
                </c:pt>
                <c:pt idx="9258">
                  <c:v>0.89422667026519997</c:v>
                </c:pt>
                <c:pt idx="9259">
                  <c:v>0.89447498321529995</c:v>
                </c:pt>
                <c:pt idx="9260">
                  <c:v>0.89461630582810003</c:v>
                </c:pt>
                <c:pt idx="9261">
                  <c:v>0.89497470855710004</c:v>
                </c:pt>
                <c:pt idx="9262">
                  <c:v>0.89522403478620005</c:v>
                </c:pt>
                <c:pt idx="9263">
                  <c:v>0.89546871185300003</c:v>
                </c:pt>
                <c:pt idx="9264">
                  <c:v>0.89557564258580002</c:v>
                </c:pt>
                <c:pt idx="9265">
                  <c:v>0.89572060108179996</c:v>
                </c:pt>
                <c:pt idx="9266">
                  <c:v>0.89605182409289996</c:v>
                </c:pt>
                <c:pt idx="9267">
                  <c:v>0.89637482166289995</c:v>
                </c:pt>
                <c:pt idx="9268">
                  <c:v>0.89655405282970002</c:v>
                </c:pt>
                <c:pt idx="9269">
                  <c:v>0.89671385288240002</c:v>
                </c:pt>
                <c:pt idx="9270">
                  <c:v>0.89709246158599998</c:v>
                </c:pt>
                <c:pt idx="9271">
                  <c:v>0.89733940362929998</c:v>
                </c:pt>
                <c:pt idx="9272">
                  <c:v>0.89756983518599998</c:v>
                </c:pt>
                <c:pt idx="9273">
                  <c:v>0.89791142940519997</c:v>
                </c:pt>
                <c:pt idx="9274">
                  <c:v>0.89825433492660001</c:v>
                </c:pt>
                <c:pt idx="9275">
                  <c:v>0.89854115247730004</c:v>
                </c:pt>
                <c:pt idx="9276">
                  <c:v>0.89890104532240001</c:v>
                </c:pt>
                <c:pt idx="9277">
                  <c:v>0.89923560619349996</c:v>
                </c:pt>
                <c:pt idx="9278">
                  <c:v>0.89950591325759999</c:v>
                </c:pt>
                <c:pt idx="9279">
                  <c:v>0.89977997541429999</c:v>
                </c:pt>
                <c:pt idx="9280">
                  <c:v>0.90012902021410002</c:v>
                </c:pt>
                <c:pt idx="9281">
                  <c:v>0.90047025680540005</c:v>
                </c:pt>
                <c:pt idx="9282">
                  <c:v>0.90076088905329998</c:v>
                </c:pt>
                <c:pt idx="9283">
                  <c:v>0.90095835924150003</c:v>
                </c:pt>
                <c:pt idx="9284">
                  <c:v>0.90111857652659999</c:v>
                </c:pt>
                <c:pt idx="9285">
                  <c:v>0.90131145715710004</c:v>
                </c:pt>
                <c:pt idx="9286">
                  <c:v>0.90167146921160002</c:v>
                </c:pt>
                <c:pt idx="9287">
                  <c:v>0.90202891826630005</c:v>
                </c:pt>
                <c:pt idx="9288">
                  <c:v>0.90221536159519999</c:v>
                </c:pt>
                <c:pt idx="9289">
                  <c:v>0.90256971120829999</c:v>
                </c:pt>
                <c:pt idx="9290">
                  <c:v>0.90274524688720004</c:v>
                </c:pt>
                <c:pt idx="9291">
                  <c:v>0.90305554866790005</c:v>
                </c:pt>
                <c:pt idx="9292">
                  <c:v>0.90314137935640004</c:v>
                </c:pt>
                <c:pt idx="9293">
                  <c:v>0.9032807350159</c:v>
                </c:pt>
                <c:pt idx="9294">
                  <c:v>0.90342968702320003</c:v>
                </c:pt>
                <c:pt idx="9295">
                  <c:v>0.9035433530807</c:v>
                </c:pt>
                <c:pt idx="9296">
                  <c:v>0.90371066331859995</c:v>
                </c:pt>
                <c:pt idx="9297">
                  <c:v>0.90405094623570004</c:v>
                </c:pt>
                <c:pt idx="9298">
                  <c:v>0.90434330701830001</c:v>
                </c:pt>
                <c:pt idx="9299">
                  <c:v>0.90455919504170001</c:v>
                </c:pt>
                <c:pt idx="9300">
                  <c:v>0.90483778715130003</c:v>
                </c:pt>
                <c:pt idx="9301">
                  <c:v>0.90497547388080002</c:v>
                </c:pt>
                <c:pt idx="9302">
                  <c:v>0.90511870384219995</c:v>
                </c:pt>
                <c:pt idx="9303">
                  <c:v>0.90524542331699998</c:v>
                </c:pt>
                <c:pt idx="9304">
                  <c:v>0.90539985895160002</c:v>
                </c:pt>
                <c:pt idx="9305">
                  <c:v>0.90552014112470003</c:v>
                </c:pt>
                <c:pt idx="9306">
                  <c:v>0.90566015243529996</c:v>
                </c:pt>
                <c:pt idx="9307">
                  <c:v>0.90593242645259997</c:v>
                </c:pt>
                <c:pt idx="9308">
                  <c:v>0.90619945526120005</c:v>
                </c:pt>
                <c:pt idx="9309">
                  <c:v>0.90647560358049994</c:v>
                </c:pt>
                <c:pt idx="9310">
                  <c:v>0.90682667493820002</c:v>
                </c:pt>
                <c:pt idx="9311">
                  <c:v>0.90712529420849997</c:v>
                </c:pt>
                <c:pt idx="9312">
                  <c:v>0.90729022026060002</c:v>
                </c:pt>
                <c:pt idx="9313">
                  <c:v>0.90749162435529995</c:v>
                </c:pt>
                <c:pt idx="9314">
                  <c:v>0.90780919790269998</c:v>
                </c:pt>
                <c:pt idx="9315">
                  <c:v>0.90797889232640006</c:v>
                </c:pt>
                <c:pt idx="9316">
                  <c:v>0.90810912847519998</c:v>
                </c:pt>
                <c:pt idx="9317">
                  <c:v>0.90826296806340001</c:v>
                </c:pt>
                <c:pt idx="9318">
                  <c:v>0.90861952304839999</c:v>
                </c:pt>
                <c:pt idx="9319">
                  <c:v>0.90891844034189995</c:v>
                </c:pt>
                <c:pt idx="9320">
                  <c:v>0.90901976823810005</c:v>
                </c:pt>
                <c:pt idx="9321">
                  <c:v>0.90910077095029995</c:v>
                </c:pt>
                <c:pt idx="9322">
                  <c:v>0.90918761491779998</c:v>
                </c:pt>
                <c:pt idx="9323">
                  <c:v>0.90928936004640004</c:v>
                </c:pt>
                <c:pt idx="9324">
                  <c:v>0.90935653448099996</c:v>
                </c:pt>
                <c:pt idx="9325">
                  <c:v>0.90947496891019997</c:v>
                </c:pt>
                <c:pt idx="9326">
                  <c:v>0.90963882207869995</c:v>
                </c:pt>
                <c:pt idx="9327">
                  <c:v>0.90980684757230001</c:v>
                </c:pt>
                <c:pt idx="9328">
                  <c:v>0.90996205806730002</c:v>
                </c:pt>
                <c:pt idx="9329">
                  <c:v>0.91026902198790005</c:v>
                </c:pt>
                <c:pt idx="9330">
                  <c:v>0.91041028499599996</c:v>
                </c:pt>
                <c:pt idx="9331">
                  <c:v>0.91053009033200005</c:v>
                </c:pt>
                <c:pt idx="9332">
                  <c:v>0.91077119112009997</c:v>
                </c:pt>
                <c:pt idx="9333">
                  <c:v>0.91090631484990003</c:v>
                </c:pt>
                <c:pt idx="9334">
                  <c:v>0.91114467382429998</c:v>
                </c:pt>
                <c:pt idx="9335">
                  <c:v>0.91142845153810004</c:v>
                </c:pt>
                <c:pt idx="9336">
                  <c:v>0.91173148155210004</c:v>
                </c:pt>
                <c:pt idx="9337">
                  <c:v>0.91205620765689999</c:v>
                </c:pt>
                <c:pt idx="9338">
                  <c:v>0.91241967678070002</c:v>
                </c:pt>
                <c:pt idx="9339">
                  <c:v>0.91271835565570003</c:v>
                </c:pt>
                <c:pt idx="9340">
                  <c:v>0.91306316852570002</c:v>
                </c:pt>
                <c:pt idx="9341">
                  <c:v>0.91331148147579999</c:v>
                </c:pt>
                <c:pt idx="9342">
                  <c:v>0.91363418102259997</c:v>
                </c:pt>
                <c:pt idx="9343">
                  <c:v>0.91397935152050003</c:v>
                </c:pt>
                <c:pt idx="9344">
                  <c:v>0.91434574127199997</c:v>
                </c:pt>
                <c:pt idx="9345">
                  <c:v>0.91458147764209996</c:v>
                </c:pt>
                <c:pt idx="9346">
                  <c:v>0.91492480039599999</c:v>
                </c:pt>
                <c:pt idx="9347">
                  <c:v>0.91511958837509999</c:v>
                </c:pt>
                <c:pt idx="9348">
                  <c:v>0.91547453403470003</c:v>
                </c:pt>
                <c:pt idx="9349">
                  <c:v>0.91580885648730004</c:v>
                </c:pt>
                <c:pt idx="9350">
                  <c:v>0.91611480712890003</c:v>
                </c:pt>
                <c:pt idx="9351">
                  <c:v>0.91638344526290005</c:v>
                </c:pt>
                <c:pt idx="9352">
                  <c:v>0.91671663522720004</c:v>
                </c:pt>
                <c:pt idx="9353">
                  <c:v>0.91706764698029997</c:v>
                </c:pt>
                <c:pt idx="9354">
                  <c:v>0.91740721464160002</c:v>
                </c:pt>
                <c:pt idx="9355">
                  <c:v>0.91768622398379995</c:v>
                </c:pt>
                <c:pt idx="9356">
                  <c:v>0.918035030365</c:v>
                </c:pt>
                <c:pt idx="9357">
                  <c:v>0.91814374923709996</c:v>
                </c:pt>
                <c:pt idx="9358">
                  <c:v>0.9182012677193</c:v>
                </c:pt>
                <c:pt idx="9359">
                  <c:v>0.91826367378230001</c:v>
                </c:pt>
                <c:pt idx="9360">
                  <c:v>0.91832524538039995</c:v>
                </c:pt>
                <c:pt idx="9361">
                  <c:v>0.91836422681810004</c:v>
                </c:pt>
                <c:pt idx="9362">
                  <c:v>0.91844838857650002</c:v>
                </c:pt>
                <c:pt idx="9363">
                  <c:v>0.91856330633159999</c:v>
                </c:pt>
                <c:pt idx="9364">
                  <c:v>0.91866976022720004</c:v>
                </c:pt>
                <c:pt idx="9365">
                  <c:v>0.91894143819810004</c:v>
                </c:pt>
                <c:pt idx="9366">
                  <c:v>0.91930496692660002</c:v>
                </c:pt>
                <c:pt idx="9367">
                  <c:v>0.91947913169859996</c:v>
                </c:pt>
                <c:pt idx="9368">
                  <c:v>0.91982007026669999</c:v>
                </c:pt>
                <c:pt idx="9369">
                  <c:v>0.92014062404630004</c:v>
                </c:pt>
                <c:pt idx="9370">
                  <c:v>0.92037332057950005</c:v>
                </c:pt>
                <c:pt idx="9371">
                  <c:v>0.92052501440050005</c:v>
                </c:pt>
                <c:pt idx="9372">
                  <c:v>0.920665204525</c:v>
                </c:pt>
                <c:pt idx="9373">
                  <c:v>0.92086637020109996</c:v>
                </c:pt>
                <c:pt idx="9374">
                  <c:v>0.92106908559800005</c:v>
                </c:pt>
                <c:pt idx="9375">
                  <c:v>0.92141896486279995</c:v>
                </c:pt>
                <c:pt idx="9376">
                  <c:v>0.92176300287250001</c:v>
                </c:pt>
                <c:pt idx="9377">
                  <c:v>0.92187374830250002</c:v>
                </c:pt>
                <c:pt idx="9378">
                  <c:v>0.92196589708330001</c:v>
                </c:pt>
                <c:pt idx="9379">
                  <c:v>0.92210763692859998</c:v>
                </c:pt>
                <c:pt idx="9380">
                  <c:v>0.92241209745410002</c:v>
                </c:pt>
                <c:pt idx="9381">
                  <c:v>0.92268508672710003</c:v>
                </c:pt>
                <c:pt idx="9382">
                  <c:v>0.9228172898293</c:v>
                </c:pt>
                <c:pt idx="9383">
                  <c:v>0.92294883728029997</c:v>
                </c:pt>
                <c:pt idx="9384">
                  <c:v>0.92307204008099997</c:v>
                </c:pt>
                <c:pt idx="9385">
                  <c:v>0.92321693897250001</c:v>
                </c:pt>
                <c:pt idx="9386">
                  <c:v>0.92332279682160001</c:v>
                </c:pt>
                <c:pt idx="9387">
                  <c:v>0.92345285415650002</c:v>
                </c:pt>
                <c:pt idx="9388">
                  <c:v>0.92377746105189995</c:v>
                </c:pt>
                <c:pt idx="9389">
                  <c:v>0.92403292655939995</c:v>
                </c:pt>
                <c:pt idx="9390">
                  <c:v>0.92435473203660001</c:v>
                </c:pt>
                <c:pt idx="9391">
                  <c:v>0.92468941211699995</c:v>
                </c:pt>
                <c:pt idx="9392">
                  <c:v>0.92488372325900003</c:v>
                </c:pt>
                <c:pt idx="9393">
                  <c:v>0.92509043216709996</c:v>
                </c:pt>
                <c:pt idx="9394">
                  <c:v>0.92535525560380005</c:v>
                </c:pt>
                <c:pt idx="9395">
                  <c:v>0.92545998096469995</c:v>
                </c:pt>
                <c:pt idx="9396">
                  <c:v>0.92556834220890005</c:v>
                </c:pt>
                <c:pt idx="9397">
                  <c:v>0.92566627264019996</c:v>
                </c:pt>
                <c:pt idx="9398">
                  <c:v>0.92582267522810002</c:v>
                </c:pt>
                <c:pt idx="9399">
                  <c:v>0.92597687244420002</c:v>
                </c:pt>
                <c:pt idx="9400">
                  <c:v>0.92614299058909999</c:v>
                </c:pt>
                <c:pt idx="9401">
                  <c:v>0.92646133899689997</c:v>
                </c:pt>
                <c:pt idx="9402">
                  <c:v>0.92681252956390003</c:v>
                </c:pt>
                <c:pt idx="9403">
                  <c:v>0.92704558372500001</c:v>
                </c:pt>
                <c:pt idx="9404">
                  <c:v>0.9273180961609</c:v>
                </c:pt>
                <c:pt idx="9405">
                  <c:v>0.9276641607285</c:v>
                </c:pt>
                <c:pt idx="9406">
                  <c:v>0.92788499593730001</c:v>
                </c:pt>
                <c:pt idx="9407">
                  <c:v>0.92805898189540004</c:v>
                </c:pt>
                <c:pt idx="9408">
                  <c:v>0.92817884683609997</c:v>
                </c:pt>
                <c:pt idx="9409">
                  <c:v>0.92829251289369996</c:v>
                </c:pt>
                <c:pt idx="9410">
                  <c:v>0.92845457792279995</c:v>
                </c:pt>
                <c:pt idx="9411">
                  <c:v>0.92858403921129995</c:v>
                </c:pt>
                <c:pt idx="9412">
                  <c:v>0.92892509698869996</c:v>
                </c:pt>
                <c:pt idx="9413">
                  <c:v>0.92927974462509999</c:v>
                </c:pt>
                <c:pt idx="9414">
                  <c:v>0.92939871549609998</c:v>
                </c:pt>
                <c:pt idx="9415">
                  <c:v>0.92956328392029997</c:v>
                </c:pt>
                <c:pt idx="9416">
                  <c:v>0.92976379394529995</c:v>
                </c:pt>
                <c:pt idx="9417">
                  <c:v>0.93006849288939997</c:v>
                </c:pt>
                <c:pt idx="9418">
                  <c:v>0.9304389357567</c:v>
                </c:pt>
                <c:pt idx="9419">
                  <c:v>0.93080520629880004</c:v>
                </c:pt>
                <c:pt idx="9420">
                  <c:v>0.93111419677730001</c:v>
                </c:pt>
                <c:pt idx="9421">
                  <c:v>0.93142861127849996</c:v>
                </c:pt>
                <c:pt idx="9422">
                  <c:v>0.93161451816560004</c:v>
                </c:pt>
                <c:pt idx="9423">
                  <c:v>0.93175929784769995</c:v>
                </c:pt>
                <c:pt idx="9424">
                  <c:v>0.93213570117949995</c:v>
                </c:pt>
                <c:pt idx="9425">
                  <c:v>0.93230509758000002</c:v>
                </c:pt>
                <c:pt idx="9426">
                  <c:v>0.93246972560880004</c:v>
                </c:pt>
                <c:pt idx="9427">
                  <c:v>0.93262034654619996</c:v>
                </c:pt>
                <c:pt idx="9428">
                  <c:v>0.93276929855349999</c:v>
                </c:pt>
                <c:pt idx="9429">
                  <c:v>0.93309903144840001</c:v>
                </c:pt>
                <c:pt idx="9430">
                  <c:v>0.93343907594679998</c:v>
                </c:pt>
                <c:pt idx="9431">
                  <c:v>0.93359196186070004</c:v>
                </c:pt>
                <c:pt idx="9432">
                  <c:v>0.93378514051439998</c:v>
                </c:pt>
                <c:pt idx="9433">
                  <c:v>0.93412148952480001</c:v>
                </c:pt>
                <c:pt idx="9434">
                  <c:v>0.93426185846330001</c:v>
                </c:pt>
                <c:pt idx="9435">
                  <c:v>0.93438231945039996</c:v>
                </c:pt>
                <c:pt idx="9436">
                  <c:v>0.93449658155439996</c:v>
                </c:pt>
                <c:pt idx="9437">
                  <c:v>0.93460714817049995</c:v>
                </c:pt>
                <c:pt idx="9438">
                  <c:v>0.93471878767009997</c:v>
                </c:pt>
                <c:pt idx="9439">
                  <c:v>0.93483775854109996</c:v>
                </c:pt>
                <c:pt idx="9440">
                  <c:v>0.93498784303670002</c:v>
                </c:pt>
                <c:pt idx="9441">
                  <c:v>0.93513345718380003</c:v>
                </c:pt>
                <c:pt idx="9442">
                  <c:v>0.93551969528199996</c:v>
                </c:pt>
                <c:pt idx="9443">
                  <c:v>0.93567186594009999</c:v>
                </c:pt>
                <c:pt idx="9444">
                  <c:v>0.9357761740685</c:v>
                </c:pt>
                <c:pt idx="9445">
                  <c:v>0.93592095375060003</c:v>
                </c:pt>
                <c:pt idx="9446">
                  <c:v>0.93608570098879995</c:v>
                </c:pt>
                <c:pt idx="9447">
                  <c:v>0.93637454509740004</c:v>
                </c:pt>
                <c:pt idx="9448">
                  <c:v>0.93659669160839998</c:v>
                </c:pt>
                <c:pt idx="9449">
                  <c:v>0.93689751625060003</c:v>
                </c:pt>
                <c:pt idx="9450">
                  <c:v>0.93721646070480003</c:v>
                </c:pt>
                <c:pt idx="9451">
                  <c:v>0.93758088350299995</c:v>
                </c:pt>
                <c:pt idx="9452">
                  <c:v>0.937932908535</c:v>
                </c:pt>
                <c:pt idx="9453">
                  <c:v>0.9382203817368</c:v>
                </c:pt>
                <c:pt idx="9454">
                  <c:v>0.93859487771990002</c:v>
                </c:pt>
                <c:pt idx="9455">
                  <c:v>0.9388237595558</c:v>
                </c:pt>
                <c:pt idx="9456">
                  <c:v>0.93916833400730004</c:v>
                </c:pt>
                <c:pt idx="9457">
                  <c:v>0.93953627347949997</c:v>
                </c:pt>
                <c:pt idx="9458">
                  <c:v>0.93973863124849999</c:v>
                </c:pt>
                <c:pt idx="9459">
                  <c:v>0.94001436233519997</c:v>
                </c:pt>
                <c:pt idx="9460">
                  <c:v>0.94012451171879996</c:v>
                </c:pt>
                <c:pt idx="9461">
                  <c:v>0.94023537635800003</c:v>
                </c:pt>
                <c:pt idx="9462">
                  <c:v>0.94035255908969995</c:v>
                </c:pt>
                <c:pt idx="9463">
                  <c:v>0.94058620929720005</c:v>
                </c:pt>
                <c:pt idx="9464">
                  <c:v>0.94070720672609998</c:v>
                </c:pt>
                <c:pt idx="9465">
                  <c:v>0.94085681438449997</c:v>
                </c:pt>
                <c:pt idx="9466">
                  <c:v>0.94117790460590001</c:v>
                </c:pt>
                <c:pt idx="9467">
                  <c:v>0.94153118133540004</c:v>
                </c:pt>
                <c:pt idx="9468">
                  <c:v>0.94185113906859996</c:v>
                </c:pt>
                <c:pt idx="9469">
                  <c:v>0.94219768047329999</c:v>
                </c:pt>
                <c:pt idx="9470">
                  <c:v>0.94244122505189998</c:v>
                </c:pt>
                <c:pt idx="9471">
                  <c:v>0.94266581535339999</c:v>
                </c:pt>
                <c:pt idx="9472">
                  <c:v>0.94299882650379996</c:v>
                </c:pt>
                <c:pt idx="9473">
                  <c:v>0.94333493709560001</c:v>
                </c:pt>
                <c:pt idx="9474">
                  <c:v>0.94356971979140003</c:v>
                </c:pt>
                <c:pt idx="9475">
                  <c:v>0.94372540712359998</c:v>
                </c:pt>
                <c:pt idx="9476">
                  <c:v>0.94406807422640004</c:v>
                </c:pt>
                <c:pt idx="9477">
                  <c:v>0.94445687532419997</c:v>
                </c:pt>
                <c:pt idx="9478">
                  <c:v>0.94460093975070003</c:v>
                </c:pt>
                <c:pt idx="9479">
                  <c:v>0.9447473287582</c:v>
                </c:pt>
                <c:pt idx="9480">
                  <c:v>0.94497865438460005</c:v>
                </c:pt>
                <c:pt idx="9481">
                  <c:v>0.94504487514500002</c:v>
                </c:pt>
                <c:pt idx="9482">
                  <c:v>0.94515395164490001</c:v>
                </c:pt>
                <c:pt idx="9483">
                  <c:v>0.94521385431289995</c:v>
                </c:pt>
                <c:pt idx="9484">
                  <c:v>0.9452761411667</c:v>
                </c:pt>
                <c:pt idx="9485">
                  <c:v>0.9453544616699</c:v>
                </c:pt>
                <c:pt idx="9486">
                  <c:v>0.94545221328740003</c:v>
                </c:pt>
                <c:pt idx="9487">
                  <c:v>0.94555240869519996</c:v>
                </c:pt>
                <c:pt idx="9488">
                  <c:v>0.94586521387099998</c:v>
                </c:pt>
                <c:pt idx="9489">
                  <c:v>0.946196615696</c:v>
                </c:pt>
                <c:pt idx="9490">
                  <c:v>0.94654506444929998</c:v>
                </c:pt>
                <c:pt idx="9491">
                  <c:v>0.94672721624370004</c:v>
                </c:pt>
                <c:pt idx="9492">
                  <c:v>0.94683754444120005</c:v>
                </c:pt>
                <c:pt idx="9493">
                  <c:v>0.94695466756820001</c:v>
                </c:pt>
                <c:pt idx="9494">
                  <c:v>0.94708049297329999</c:v>
                </c:pt>
                <c:pt idx="9495">
                  <c:v>0.94719845056530005</c:v>
                </c:pt>
                <c:pt idx="9496">
                  <c:v>0.94734019041060002</c:v>
                </c:pt>
                <c:pt idx="9497">
                  <c:v>0.94748699665070002</c:v>
                </c:pt>
                <c:pt idx="9498">
                  <c:v>0.94765061140060003</c:v>
                </c:pt>
                <c:pt idx="9499">
                  <c:v>0.94781887531279996</c:v>
                </c:pt>
                <c:pt idx="9500">
                  <c:v>0.94816070795060003</c:v>
                </c:pt>
                <c:pt idx="9501">
                  <c:v>0.94846260547640004</c:v>
                </c:pt>
                <c:pt idx="9502">
                  <c:v>0.94876134395599998</c:v>
                </c:pt>
                <c:pt idx="9503">
                  <c:v>0.94912415742870004</c:v>
                </c:pt>
                <c:pt idx="9504">
                  <c:v>0.94947022199630005</c:v>
                </c:pt>
                <c:pt idx="9505">
                  <c:v>0.94958961009980003</c:v>
                </c:pt>
                <c:pt idx="9506">
                  <c:v>0.94987994432449996</c:v>
                </c:pt>
                <c:pt idx="9507">
                  <c:v>0.95014488697050004</c:v>
                </c:pt>
                <c:pt idx="9508">
                  <c:v>0.95026737451550003</c:v>
                </c:pt>
                <c:pt idx="9509">
                  <c:v>0.95044833421709995</c:v>
                </c:pt>
                <c:pt idx="9510">
                  <c:v>0.95056051015849996</c:v>
                </c:pt>
                <c:pt idx="9511">
                  <c:v>0.95072650909419998</c:v>
                </c:pt>
                <c:pt idx="9512">
                  <c:v>0.95107245445249999</c:v>
                </c:pt>
                <c:pt idx="9513">
                  <c:v>0.95137101411820002</c:v>
                </c:pt>
                <c:pt idx="9514">
                  <c:v>0.95171529054640003</c:v>
                </c:pt>
                <c:pt idx="9515">
                  <c:v>0.95185565948490003</c:v>
                </c:pt>
                <c:pt idx="9516">
                  <c:v>0.95195090770720003</c:v>
                </c:pt>
                <c:pt idx="9517">
                  <c:v>0.9520701169968</c:v>
                </c:pt>
                <c:pt idx="9518">
                  <c:v>0.95216792821880003</c:v>
                </c:pt>
                <c:pt idx="9519">
                  <c:v>0.95225900411609998</c:v>
                </c:pt>
                <c:pt idx="9520">
                  <c:v>0.95240938663480001</c:v>
                </c:pt>
                <c:pt idx="9521">
                  <c:v>0.95257544517519999</c:v>
                </c:pt>
                <c:pt idx="9522">
                  <c:v>0.95274358987810004</c:v>
                </c:pt>
                <c:pt idx="9523">
                  <c:v>0.95306545495990003</c:v>
                </c:pt>
                <c:pt idx="9524">
                  <c:v>0.95340991020200005</c:v>
                </c:pt>
                <c:pt idx="9525">
                  <c:v>0.95373594760890001</c:v>
                </c:pt>
                <c:pt idx="9526">
                  <c:v>0.95385134220120005</c:v>
                </c:pt>
                <c:pt idx="9527">
                  <c:v>0.95395416021349999</c:v>
                </c:pt>
                <c:pt idx="9528">
                  <c:v>0.95410525798800006</c:v>
                </c:pt>
                <c:pt idx="9529">
                  <c:v>0.95424115657810005</c:v>
                </c:pt>
                <c:pt idx="9530">
                  <c:v>0.95435959100720003</c:v>
                </c:pt>
                <c:pt idx="9531">
                  <c:v>0.95451498031619997</c:v>
                </c:pt>
                <c:pt idx="9532">
                  <c:v>0.95479631423949995</c:v>
                </c:pt>
                <c:pt idx="9533">
                  <c:v>0.9551165699959</c:v>
                </c:pt>
                <c:pt idx="9534">
                  <c:v>0.95521938800810002</c:v>
                </c:pt>
                <c:pt idx="9535">
                  <c:v>0.95527523756029997</c:v>
                </c:pt>
                <c:pt idx="9536">
                  <c:v>0.95539402961730002</c:v>
                </c:pt>
                <c:pt idx="9537">
                  <c:v>0.95555031299589999</c:v>
                </c:pt>
                <c:pt idx="9538">
                  <c:v>0.95584130287169999</c:v>
                </c:pt>
                <c:pt idx="9539">
                  <c:v>0.95620173215869997</c:v>
                </c:pt>
                <c:pt idx="9540">
                  <c:v>0.95635306835169998</c:v>
                </c:pt>
                <c:pt idx="9541">
                  <c:v>0.95657372474669999</c:v>
                </c:pt>
                <c:pt idx="9542">
                  <c:v>0.95679944753650004</c:v>
                </c:pt>
                <c:pt idx="9543">
                  <c:v>0.95712459087370005</c:v>
                </c:pt>
                <c:pt idx="9544">
                  <c:v>0.95739936828609995</c:v>
                </c:pt>
                <c:pt idx="9545">
                  <c:v>0.95759063959120005</c:v>
                </c:pt>
                <c:pt idx="9546">
                  <c:v>0.95769709348679999</c:v>
                </c:pt>
                <c:pt idx="9547">
                  <c:v>0.95786458253859996</c:v>
                </c:pt>
                <c:pt idx="9548">
                  <c:v>0.95820599794390005</c:v>
                </c:pt>
                <c:pt idx="9549">
                  <c:v>0.95850563049320003</c:v>
                </c:pt>
                <c:pt idx="9550">
                  <c:v>0.95879721641540006</c:v>
                </c:pt>
                <c:pt idx="9551">
                  <c:v>0.9588975310326</c:v>
                </c:pt>
                <c:pt idx="9552">
                  <c:v>0.95901942253109995</c:v>
                </c:pt>
                <c:pt idx="9553">
                  <c:v>0.9591646194458</c:v>
                </c:pt>
                <c:pt idx="9554">
                  <c:v>0.95925772190089997</c:v>
                </c:pt>
                <c:pt idx="9555">
                  <c:v>0.9595692753792</c:v>
                </c:pt>
                <c:pt idx="9556">
                  <c:v>0.95964813232419999</c:v>
                </c:pt>
                <c:pt idx="9557">
                  <c:v>0.95977914333339998</c:v>
                </c:pt>
                <c:pt idx="9558">
                  <c:v>0.95991790294650003</c:v>
                </c:pt>
                <c:pt idx="9559">
                  <c:v>0.96005499362949998</c:v>
                </c:pt>
                <c:pt idx="9560">
                  <c:v>0.96017760038379996</c:v>
                </c:pt>
                <c:pt idx="9561">
                  <c:v>0.96031731367109996</c:v>
                </c:pt>
                <c:pt idx="9562">
                  <c:v>0.96046179532999998</c:v>
                </c:pt>
                <c:pt idx="9563">
                  <c:v>0.96080011129380005</c:v>
                </c:pt>
                <c:pt idx="9564">
                  <c:v>0.96091830730439998</c:v>
                </c:pt>
                <c:pt idx="9565">
                  <c:v>0.96115720272060001</c:v>
                </c:pt>
                <c:pt idx="9566">
                  <c:v>0.96152901649480005</c:v>
                </c:pt>
                <c:pt idx="9567">
                  <c:v>0.96186244487759998</c:v>
                </c:pt>
                <c:pt idx="9568">
                  <c:v>0.96216779947279996</c:v>
                </c:pt>
                <c:pt idx="9569">
                  <c:v>0.96250563859939997</c:v>
                </c:pt>
                <c:pt idx="9570">
                  <c:v>0.96281856298449997</c:v>
                </c:pt>
                <c:pt idx="9571">
                  <c:v>0.96294450759890005</c:v>
                </c:pt>
                <c:pt idx="9572">
                  <c:v>0.96306681633000002</c:v>
                </c:pt>
                <c:pt idx="9573">
                  <c:v>0.96313732862470003</c:v>
                </c:pt>
                <c:pt idx="9574">
                  <c:v>0.96329164504999998</c:v>
                </c:pt>
                <c:pt idx="9575">
                  <c:v>0.96335542202000002</c:v>
                </c:pt>
                <c:pt idx="9576">
                  <c:v>0.96346962451929996</c:v>
                </c:pt>
                <c:pt idx="9577">
                  <c:v>0.96357774734500001</c:v>
                </c:pt>
                <c:pt idx="9578">
                  <c:v>0.96368801593779996</c:v>
                </c:pt>
                <c:pt idx="9579">
                  <c:v>0.96384465694429999</c:v>
                </c:pt>
                <c:pt idx="9580">
                  <c:v>0.9639663100243</c:v>
                </c:pt>
                <c:pt idx="9581">
                  <c:v>0.96408426761629995</c:v>
                </c:pt>
                <c:pt idx="9582">
                  <c:v>0.9642535448074</c:v>
                </c:pt>
                <c:pt idx="9583">
                  <c:v>0.96453958749769997</c:v>
                </c:pt>
                <c:pt idx="9584">
                  <c:v>0.96474367380140003</c:v>
                </c:pt>
                <c:pt idx="9585">
                  <c:v>0.96512430906299995</c:v>
                </c:pt>
                <c:pt idx="9586">
                  <c:v>0.96527850627900003</c:v>
                </c:pt>
                <c:pt idx="9587">
                  <c:v>0.96555036306380004</c:v>
                </c:pt>
                <c:pt idx="9588">
                  <c:v>0.96577757596970004</c:v>
                </c:pt>
                <c:pt idx="9589">
                  <c:v>0.96608775854109996</c:v>
                </c:pt>
                <c:pt idx="9590">
                  <c:v>0.9663424491882</c:v>
                </c:pt>
                <c:pt idx="9591">
                  <c:v>0.96667283773419999</c:v>
                </c:pt>
                <c:pt idx="9592">
                  <c:v>0.96695148944849996</c:v>
                </c:pt>
                <c:pt idx="9593">
                  <c:v>0.96730470657349998</c:v>
                </c:pt>
                <c:pt idx="9594">
                  <c:v>0.96767908334730002</c:v>
                </c:pt>
                <c:pt idx="9595">
                  <c:v>0.96786868572240004</c:v>
                </c:pt>
                <c:pt idx="9596">
                  <c:v>0.96818280220029995</c:v>
                </c:pt>
                <c:pt idx="9597">
                  <c:v>0.96853286027910002</c:v>
                </c:pt>
                <c:pt idx="9598">
                  <c:v>0.96875107288359996</c:v>
                </c:pt>
                <c:pt idx="9599">
                  <c:v>0.96893471479420001</c:v>
                </c:pt>
                <c:pt idx="9600">
                  <c:v>0.96910202503200005</c:v>
                </c:pt>
                <c:pt idx="9601">
                  <c:v>0.96921086311339999</c:v>
                </c:pt>
                <c:pt idx="9602">
                  <c:v>0.96932226419449996</c:v>
                </c:pt>
                <c:pt idx="9603">
                  <c:v>0.96947067976000001</c:v>
                </c:pt>
                <c:pt idx="9604">
                  <c:v>0.96982949972150001</c:v>
                </c:pt>
                <c:pt idx="9605">
                  <c:v>0.96998614072800005</c:v>
                </c:pt>
                <c:pt idx="9606">
                  <c:v>0.97032237052920001</c:v>
                </c:pt>
                <c:pt idx="9607">
                  <c:v>0.97066730260849998</c:v>
                </c:pt>
                <c:pt idx="9608">
                  <c:v>0.97094929218290005</c:v>
                </c:pt>
                <c:pt idx="9609">
                  <c:v>0.97128283977509999</c:v>
                </c:pt>
                <c:pt idx="9610">
                  <c:v>0.97138774394990002</c:v>
                </c:pt>
                <c:pt idx="9611">
                  <c:v>0.97149115800859998</c:v>
                </c:pt>
                <c:pt idx="9612">
                  <c:v>0.9715483784676</c:v>
                </c:pt>
                <c:pt idx="9613">
                  <c:v>0.97169929742810002</c:v>
                </c:pt>
                <c:pt idx="9614">
                  <c:v>0.9717957377434</c:v>
                </c:pt>
                <c:pt idx="9615">
                  <c:v>0.97195643186570002</c:v>
                </c:pt>
                <c:pt idx="9616">
                  <c:v>0.97206383943560004</c:v>
                </c:pt>
                <c:pt idx="9617">
                  <c:v>0.97225463390349998</c:v>
                </c:pt>
                <c:pt idx="9618">
                  <c:v>0.97240626811980002</c:v>
                </c:pt>
                <c:pt idx="9619">
                  <c:v>0.97256505489349998</c:v>
                </c:pt>
                <c:pt idx="9620">
                  <c:v>0.97272402048109996</c:v>
                </c:pt>
                <c:pt idx="9621">
                  <c:v>0.97287559509279997</c:v>
                </c:pt>
                <c:pt idx="9622">
                  <c:v>0.97318583726880004</c:v>
                </c:pt>
                <c:pt idx="9623">
                  <c:v>0.97350203990939999</c:v>
                </c:pt>
                <c:pt idx="9624">
                  <c:v>0.9737125039101</c:v>
                </c:pt>
                <c:pt idx="9625">
                  <c:v>0.97383332252499999</c:v>
                </c:pt>
                <c:pt idx="9626">
                  <c:v>0.97394949197769998</c:v>
                </c:pt>
                <c:pt idx="9627">
                  <c:v>0.97407114505769998</c:v>
                </c:pt>
                <c:pt idx="9628">
                  <c:v>0.97419559955599999</c:v>
                </c:pt>
                <c:pt idx="9629">
                  <c:v>0.97431784868240001</c:v>
                </c:pt>
                <c:pt idx="9630">
                  <c:v>0.97442835569380004</c:v>
                </c:pt>
                <c:pt idx="9631">
                  <c:v>0.97456538677219995</c:v>
                </c:pt>
                <c:pt idx="9632">
                  <c:v>0.9746795892715</c:v>
                </c:pt>
                <c:pt idx="9633">
                  <c:v>0.97480440139769997</c:v>
                </c:pt>
                <c:pt idx="9634">
                  <c:v>0.97491610050199995</c:v>
                </c:pt>
                <c:pt idx="9635">
                  <c:v>0.97501862049099997</c:v>
                </c:pt>
                <c:pt idx="9636">
                  <c:v>0.97507518529890003</c:v>
                </c:pt>
                <c:pt idx="9637">
                  <c:v>0.97542876005169998</c:v>
                </c:pt>
                <c:pt idx="9638">
                  <c:v>0.97576892375949997</c:v>
                </c:pt>
                <c:pt idx="9639">
                  <c:v>0.97598308324810001</c:v>
                </c:pt>
                <c:pt idx="9640">
                  <c:v>0.97636640071869996</c:v>
                </c:pt>
                <c:pt idx="9641">
                  <c:v>0.97643363475800005</c:v>
                </c:pt>
                <c:pt idx="9642">
                  <c:v>0.9766449928284</c:v>
                </c:pt>
                <c:pt idx="9643">
                  <c:v>0.9768017530441</c:v>
                </c:pt>
                <c:pt idx="9644">
                  <c:v>0.97697716951369995</c:v>
                </c:pt>
                <c:pt idx="9645">
                  <c:v>0.97732228040699998</c:v>
                </c:pt>
                <c:pt idx="9646">
                  <c:v>0.97766691446300003</c:v>
                </c:pt>
                <c:pt idx="9647">
                  <c:v>0.97792649269099996</c:v>
                </c:pt>
                <c:pt idx="9648">
                  <c:v>0.97822159528730002</c:v>
                </c:pt>
                <c:pt idx="9649">
                  <c:v>0.9783833622932</c:v>
                </c:pt>
                <c:pt idx="9650">
                  <c:v>0.97848141193390004</c:v>
                </c:pt>
                <c:pt idx="9651">
                  <c:v>0.97856950759890005</c:v>
                </c:pt>
                <c:pt idx="9652">
                  <c:v>0.97866374254230004</c:v>
                </c:pt>
                <c:pt idx="9653">
                  <c:v>0.97877174615859996</c:v>
                </c:pt>
                <c:pt idx="9654">
                  <c:v>0.97884380817409999</c:v>
                </c:pt>
                <c:pt idx="9655">
                  <c:v>0.97890865802759996</c:v>
                </c:pt>
                <c:pt idx="9656">
                  <c:v>0.97896909713750002</c:v>
                </c:pt>
                <c:pt idx="9657">
                  <c:v>0.97902661561969995</c:v>
                </c:pt>
                <c:pt idx="9658">
                  <c:v>0.97914993762970004</c:v>
                </c:pt>
                <c:pt idx="9659">
                  <c:v>0.97919744253160002</c:v>
                </c:pt>
                <c:pt idx="9660">
                  <c:v>0.97931659221650003</c:v>
                </c:pt>
                <c:pt idx="9661">
                  <c:v>0.97964292764659999</c:v>
                </c:pt>
                <c:pt idx="9662">
                  <c:v>0.97978633642199997</c:v>
                </c:pt>
                <c:pt idx="9663">
                  <c:v>0.98006272315980003</c:v>
                </c:pt>
                <c:pt idx="9664">
                  <c:v>0.98023295402529997</c:v>
                </c:pt>
                <c:pt idx="9665">
                  <c:v>0.98032617568970004</c:v>
                </c:pt>
                <c:pt idx="9666">
                  <c:v>0.98046433925630005</c:v>
                </c:pt>
                <c:pt idx="9667">
                  <c:v>0.98057031631470004</c:v>
                </c:pt>
                <c:pt idx="9668">
                  <c:v>0.98069381713869996</c:v>
                </c:pt>
                <c:pt idx="9669">
                  <c:v>0.98083269596099998</c:v>
                </c:pt>
                <c:pt idx="9670">
                  <c:v>0.98116880655289995</c:v>
                </c:pt>
                <c:pt idx="9671">
                  <c:v>0.98136407136920001</c:v>
                </c:pt>
                <c:pt idx="9672">
                  <c:v>0.98146075010300005</c:v>
                </c:pt>
                <c:pt idx="9673">
                  <c:v>0.98157203197480003</c:v>
                </c:pt>
                <c:pt idx="9674">
                  <c:v>0.98172414302830002</c:v>
                </c:pt>
                <c:pt idx="9675">
                  <c:v>0.98187553882599998</c:v>
                </c:pt>
                <c:pt idx="9676">
                  <c:v>0.98221921920779998</c:v>
                </c:pt>
                <c:pt idx="9677">
                  <c:v>0.98256355524060002</c:v>
                </c:pt>
                <c:pt idx="9678">
                  <c:v>0.98289775848390004</c:v>
                </c:pt>
                <c:pt idx="9679">
                  <c:v>0.98321855068209996</c:v>
                </c:pt>
                <c:pt idx="9680">
                  <c:v>0.98342865705490001</c:v>
                </c:pt>
                <c:pt idx="9681">
                  <c:v>0.98354363441470005</c:v>
                </c:pt>
                <c:pt idx="9682">
                  <c:v>0.98360604047779998</c:v>
                </c:pt>
                <c:pt idx="9683">
                  <c:v>0.98372936248779996</c:v>
                </c:pt>
                <c:pt idx="9684">
                  <c:v>0.98397910594939997</c:v>
                </c:pt>
                <c:pt idx="9685">
                  <c:v>0.98420882225039996</c:v>
                </c:pt>
                <c:pt idx="9686">
                  <c:v>0.98436933755870004</c:v>
                </c:pt>
                <c:pt idx="9687">
                  <c:v>0.98447620868679997</c:v>
                </c:pt>
                <c:pt idx="9688">
                  <c:v>0.98462289571759998</c:v>
                </c:pt>
                <c:pt idx="9689">
                  <c:v>0.9847754836082</c:v>
                </c:pt>
                <c:pt idx="9690">
                  <c:v>0.98489344120029998</c:v>
                </c:pt>
                <c:pt idx="9691">
                  <c:v>0.98506200313570003</c:v>
                </c:pt>
                <c:pt idx="9692">
                  <c:v>0.98527193069459995</c:v>
                </c:pt>
                <c:pt idx="9693">
                  <c:v>0.985643684864</c:v>
                </c:pt>
                <c:pt idx="9694">
                  <c:v>0.98583471775050002</c:v>
                </c:pt>
                <c:pt idx="9695">
                  <c:v>0.98604953289029995</c:v>
                </c:pt>
                <c:pt idx="9696">
                  <c:v>0.9863249063492</c:v>
                </c:pt>
                <c:pt idx="9697">
                  <c:v>0.98667293786999999</c:v>
                </c:pt>
                <c:pt idx="9698">
                  <c:v>0.98700857162480005</c:v>
                </c:pt>
                <c:pt idx="9699">
                  <c:v>0.98714935779570001</c:v>
                </c:pt>
                <c:pt idx="9700">
                  <c:v>0.9872877597809</c:v>
                </c:pt>
                <c:pt idx="9701">
                  <c:v>0.9874768257141</c:v>
                </c:pt>
                <c:pt idx="9702">
                  <c:v>0.98766952753070003</c:v>
                </c:pt>
                <c:pt idx="9703">
                  <c:v>0.9879344701767</c:v>
                </c:pt>
                <c:pt idx="9704">
                  <c:v>0.98821258544919999</c:v>
                </c:pt>
                <c:pt idx="9705">
                  <c:v>0.9885585308075</c:v>
                </c:pt>
                <c:pt idx="9706">
                  <c:v>0.98874640464779995</c:v>
                </c:pt>
                <c:pt idx="9707">
                  <c:v>0.98898726701740003</c:v>
                </c:pt>
                <c:pt idx="9708">
                  <c:v>0.98916935920719995</c:v>
                </c:pt>
                <c:pt idx="9709">
                  <c:v>0.98939538002009997</c:v>
                </c:pt>
                <c:pt idx="9710">
                  <c:v>0.98973876237869995</c:v>
                </c:pt>
                <c:pt idx="9711">
                  <c:v>0.99007529020310003</c:v>
                </c:pt>
                <c:pt idx="9712">
                  <c:v>0.99040907621380003</c:v>
                </c:pt>
                <c:pt idx="9713">
                  <c:v>0.9905970692635</c:v>
                </c:pt>
                <c:pt idx="9714">
                  <c:v>0.99098396301269998</c:v>
                </c:pt>
                <c:pt idx="9715">
                  <c:v>0.99131715297699996</c:v>
                </c:pt>
                <c:pt idx="9716">
                  <c:v>0.99158096313480004</c:v>
                </c:pt>
                <c:pt idx="9717">
                  <c:v>0.99176889657970002</c:v>
                </c:pt>
                <c:pt idx="9718">
                  <c:v>0.99200189113619996</c:v>
                </c:pt>
                <c:pt idx="9719">
                  <c:v>0.99214321374890002</c:v>
                </c:pt>
                <c:pt idx="9720">
                  <c:v>0.99251383543009997</c:v>
                </c:pt>
                <c:pt idx="9721">
                  <c:v>0.99286741018299995</c:v>
                </c:pt>
                <c:pt idx="9722">
                  <c:v>0.99321144819259999</c:v>
                </c:pt>
                <c:pt idx="9723">
                  <c:v>0.99341672658919999</c:v>
                </c:pt>
                <c:pt idx="9724">
                  <c:v>0.99378007650379996</c:v>
                </c:pt>
                <c:pt idx="9725">
                  <c:v>0.99407720565799995</c:v>
                </c:pt>
                <c:pt idx="9726">
                  <c:v>0.99442118406299995</c:v>
                </c:pt>
                <c:pt idx="9727">
                  <c:v>0.99466890096659999</c:v>
                </c:pt>
                <c:pt idx="9728">
                  <c:v>0.99481672048570002</c:v>
                </c:pt>
                <c:pt idx="9729">
                  <c:v>0.99506551027300005</c:v>
                </c:pt>
                <c:pt idx="9730">
                  <c:v>0.99538326263429999</c:v>
                </c:pt>
                <c:pt idx="9731">
                  <c:v>0.99566900730130004</c:v>
                </c:pt>
                <c:pt idx="9732">
                  <c:v>0.99595600366589998</c:v>
                </c:pt>
                <c:pt idx="9733">
                  <c:v>0.99631720781330002</c:v>
                </c:pt>
                <c:pt idx="9734">
                  <c:v>0.99651038646699996</c:v>
                </c:pt>
                <c:pt idx="9735">
                  <c:v>0.99669355154039996</c:v>
                </c:pt>
                <c:pt idx="9736">
                  <c:v>0.99705815315250002</c:v>
                </c:pt>
                <c:pt idx="9737">
                  <c:v>0.99733579158779995</c:v>
                </c:pt>
                <c:pt idx="9738">
                  <c:v>0.99768549203870005</c:v>
                </c:pt>
                <c:pt idx="9739">
                  <c:v>0.99777919054029995</c:v>
                </c:pt>
                <c:pt idx="9740">
                  <c:v>0.99790203571320002</c:v>
                </c:pt>
                <c:pt idx="9741">
                  <c:v>0.99796217679980004</c:v>
                </c:pt>
                <c:pt idx="9742">
                  <c:v>0.99807709455490001</c:v>
                </c:pt>
                <c:pt idx="9743">
                  <c:v>0.99814885854720004</c:v>
                </c:pt>
                <c:pt idx="9744">
                  <c:v>0.99831998348240003</c:v>
                </c:pt>
                <c:pt idx="9745">
                  <c:v>0.99859023094179999</c:v>
                </c:pt>
                <c:pt idx="9746">
                  <c:v>0.99874109029769997</c:v>
                </c:pt>
                <c:pt idx="9747">
                  <c:v>0.99889862537380003</c:v>
                </c:pt>
                <c:pt idx="9748">
                  <c:v>0.9992263317108</c:v>
                </c:pt>
                <c:pt idx="9749">
                  <c:v>0.99934381246570003</c:v>
                </c:pt>
                <c:pt idx="9750">
                  <c:v>0.99954098463060004</c:v>
                </c:pt>
                <c:pt idx="9751">
                  <c:v>0.99967080354689997</c:v>
                </c:pt>
                <c:pt idx="9752">
                  <c:v>0.99980020523070001</c:v>
                </c:pt>
                <c:pt idx="9753">
                  <c:v>1.0000987052920001</c:v>
                </c:pt>
                <c:pt idx="9754">
                  <c:v>1.0004510879520001</c:v>
                </c:pt>
                <c:pt idx="9755">
                  <c:v>1.000766515732</c:v>
                </c:pt>
                <c:pt idx="9756">
                  <c:v>1.000906944275</c:v>
                </c:pt>
                <c:pt idx="9757">
                  <c:v>1.0010361671450001</c:v>
                </c:pt>
                <c:pt idx="9758">
                  <c:v>1.001325964928</c:v>
                </c:pt>
                <c:pt idx="9759">
                  <c:v>1.0015565156940001</c:v>
                </c:pt>
                <c:pt idx="9760">
                  <c:v>1.0017538070680001</c:v>
                </c:pt>
                <c:pt idx="9761">
                  <c:v>1.0019021034240001</c:v>
                </c:pt>
                <c:pt idx="9762">
                  <c:v>1.002049803734</c:v>
                </c:pt>
                <c:pt idx="9763">
                  <c:v>1.0023894310000001</c:v>
                </c:pt>
                <c:pt idx="9764">
                  <c:v>1.0025354623789999</c:v>
                </c:pt>
                <c:pt idx="9765">
                  <c:v>1.0027524232859999</c:v>
                </c:pt>
                <c:pt idx="9766">
                  <c:v>1.0029039382930001</c:v>
                </c:pt>
                <c:pt idx="9767">
                  <c:v>1.0030167102809999</c:v>
                </c:pt>
                <c:pt idx="9768">
                  <c:v>1.0031325817109999</c:v>
                </c:pt>
                <c:pt idx="9769">
                  <c:v>1.0032874345780001</c:v>
                </c:pt>
                <c:pt idx="9770">
                  <c:v>1.003418922424</c:v>
                </c:pt>
                <c:pt idx="9771">
                  <c:v>1.0035355091089999</c:v>
                </c:pt>
                <c:pt idx="9772">
                  <c:v>1.0036967992779999</c:v>
                </c:pt>
                <c:pt idx="9773">
                  <c:v>1.0040390491490001</c:v>
                </c:pt>
                <c:pt idx="9774">
                  <c:v>1.004364967346</c:v>
                </c:pt>
                <c:pt idx="9775">
                  <c:v>1.004637002945</c:v>
                </c:pt>
                <c:pt idx="9776">
                  <c:v>1.004734516144</c:v>
                </c:pt>
                <c:pt idx="9777">
                  <c:v>1.0048729181289999</c:v>
                </c:pt>
                <c:pt idx="9778">
                  <c:v>1.0049495697019999</c:v>
                </c:pt>
                <c:pt idx="9779">
                  <c:v>1.0050603151319999</c:v>
                </c:pt>
                <c:pt idx="9780">
                  <c:v>1.005247354507</c:v>
                </c:pt>
                <c:pt idx="9781">
                  <c:v>1.005606412888</c:v>
                </c:pt>
                <c:pt idx="9782">
                  <c:v>1.005961418152</c:v>
                </c:pt>
                <c:pt idx="9783">
                  <c:v>1.0062180757520001</c:v>
                </c:pt>
                <c:pt idx="9784">
                  <c:v>1.006483316422</c:v>
                </c:pt>
                <c:pt idx="9785">
                  <c:v>1.0068293809890001</c:v>
                </c:pt>
                <c:pt idx="9786">
                  <c:v>1.007136702538</c:v>
                </c:pt>
                <c:pt idx="9787">
                  <c:v>1.0074170827869999</c:v>
                </c:pt>
                <c:pt idx="9788">
                  <c:v>1.007563710213</c:v>
                </c:pt>
                <c:pt idx="9789">
                  <c:v>1.0076559782029999</c:v>
                </c:pt>
                <c:pt idx="9790">
                  <c:v>1.0077989101410001</c:v>
                </c:pt>
                <c:pt idx="9791">
                  <c:v>1.0081636905669999</c:v>
                </c:pt>
                <c:pt idx="9792">
                  <c:v>1.0084016323089999</c:v>
                </c:pt>
                <c:pt idx="9793">
                  <c:v>1.0085217952729999</c:v>
                </c:pt>
                <c:pt idx="9794">
                  <c:v>1.0086193084720001</c:v>
                </c:pt>
                <c:pt idx="9795">
                  <c:v>1.00875222683</c:v>
                </c:pt>
                <c:pt idx="9796">
                  <c:v>1.0088758468629999</c:v>
                </c:pt>
                <c:pt idx="9797">
                  <c:v>1.009000182152</c:v>
                </c:pt>
                <c:pt idx="9798">
                  <c:v>1.009111881256</c:v>
                </c:pt>
                <c:pt idx="9799">
                  <c:v>1.009218931198</c:v>
                </c:pt>
                <c:pt idx="9800">
                  <c:v>1.0092769861219999</c:v>
                </c:pt>
                <c:pt idx="9801">
                  <c:v>1.0095034837720001</c:v>
                </c:pt>
                <c:pt idx="9802">
                  <c:v>1.009688019753</c:v>
                </c:pt>
                <c:pt idx="9803">
                  <c:v>1.0098043680190001</c:v>
                </c:pt>
                <c:pt idx="9804">
                  <c:v>1.009924173355</c:v>
                </c:pt>
                <c:pt idx="9805">
                  <c:v>1.0100600719449999</c:v>
                </c:pt>
                <c:pt idx="9806">
                  <c:v>1.0102579593659999</c:v>
                </c:pt>
                <c:pt idx="9807">
                  <c:v>1.0104314088819999</c:v>
                </c:pt>
                <c:pt idx="9808">
                  <c:v>1.0107520818710001</c:v>
                </c:pt>
                <c:pt idx="9809">
                  <c:v>1.0109167099</c:v>
                </c:pt>
                <c:pt idx="9810">
                  <c:v>1.0110809803009999</c:v>
                </c:pt>
                <c:pt idx="9811">
                  <c:v>1.011244416237</c:v>
                </c:pt>
                <c:pt idx="9812">
                  <c:v>1.011392712593</c:v>
                </c:pt>
                <c:pt idx="9813">
                  <c:v>1.011551380157</c:v>
                </c:pt>
                <c:pt idx="9814">
                  <c:v>1.011866807938</c:v>
                </c:pt>
                <c:pt idx="9815">
                  <c:v>1.012006402016</c:v>
                </c:pt>
                <c:pt idx="9816">
                  <c:v>1.012264609337</c:v>
                </c:pt>
                <c:pt idx="9817">
                  <c:v>1.0124585628510001</c:v>
                </c:pt>
                <c:pt idx="9818">
                  <c:v>1.012800574303</c:v>
                </c:pt>
                <c:pt idx="9819">
                  <c:v>1.0130734443660001</c:v>
                </c:pt>
                <c:pt idx="9820">
                  <c:v>1.0134106874469999</c:v>
                </c:pt>
                <c:pt idx="9821">
                  <c:v>1.0137789249419999</c:v>
                </c:pt>
                <c:pt idx="9822">
                  <c:v>1.014070272446</c:v>
                </c:pt>
                <c:pt idx="9823">
                  <c:v>1.0142977237699999</c:v>
                </c:pt>
                <c:pt idx="9824">
                  <c:v>1.0146287679670001</c:v>
                </c:pt>
                <c:pt idx="9825">
                  <c:v>1.0149645805359999</c:v>
                </c:pt>
                <c:pt idx="9826">
                  <c:v>1.0151627063749999</c:v>
                </c:pt>
                <c:pt idx="9827">
                  <c:v>1.0153089761730001</c:v>
                </c:pt>
                <c:pt idx="9828">
                  <c:v>1.0156978368759999</c:v>
                </c:pt>
                <c:pt idx="9829">
                  <c:v>1.015989422798</c:v>
                </c:pt>
                <c:pt idx="9830">
                  <c:v>1.016254425049</c:v>
                </c:pt>
                <c:pt idx="9831">
                  <c:v>1.0164904594419999</c:v>
                </c:pt>
                <c:pt idx="9832">
                  <c:v>1.0166385173800001</c:v>
                </c:pt>
                <c:pt idx="9833">
                  <c:v>1.016823172569</c:v>
                </c:pt>
                <c:pt idx="9834">
                  <c:v>1.016992092133</c:v>
                </c:pt>
                <c:pt idx="9835">
                  <c:v>1.0172986984250001</c:v>
                </c:pt>
                <c:pt idx="9836">
                  <c:v>1.0175786018370001</c:v>
                </c:pt>
                <c:pt idx="9837">
                  <c:v>1.0178186893459999</c:v>
                </c:pt>
                <c:pt idx="9838">
                  <c:v>1.018058657646</c:v>
                </c:pt>
                <c:pt idx="9839">
                  <c:v>1.0183997154240001</c:v>
                </c:pt>
                <c:pt idx="9840">
                  <c:v>1.0185803174970001</c:v>
                </c:pt>
                <c:pt idx="9841">
                  <c:v>1.0188813209530001</c:v>
                </c:pt>
                <c:pt idx="9842">
                  <c:v>1.0190364122390001</c:v>
                </c:pt>
                <c:pt idx="9843">
                  <c:v>1.019179821014</c:v>
                </c:pt>
                <c:pt idx="9844">
                  <c:v>1.019488453865</c:v>
                </c:pt>
                <c:pt idx="9845">
                  <c:v>1.0197514295579999</c:v>
                </c:pt>
                <c:pt idx="9846">
                  <c:v>1.0200642347340001</c:v>
                </c:pt>
                <c:pt idx="9847">
                  <c:v>1.020276069641</c:v>
                </c:pt>
                <c:pt idx="9848">
                  <c:v>1.0204020738599999</c:v>
                </c:pt>
                <c:pt idx="9849">
                  <c:v>1.0206644535060001</c:v>
                </c:pt>
                <c:pt idx="9850">
                  <c:v>1.020961046219</c:v>
                </c:pt>
                <c:pt idx="9851">
                  <c:v>1.0213289260859999</c:v>
                </c:pt>
                <c:pt idx="9852">
                  <c:v>1.021678566933</c:v>
                </c:pt>
                <c:pt idx="9853">
                  <c:v>1.0220088958739999</c:v>
                </c:pt>
                <c:pt idx="9854">
                  <c:v>1.022402524948</c:v>
                </c:pt>
                <c:pt idx="9855">
                  <c:v>1.022618532181</c:v>
                </c:pt>
                <c:pt idx="9856">
                  <c:v>1.022979855537</c:v>
                </c:pt>
                <c:pt idx="9857">
                  <c:v>1.0233261585240001</c:v>
                </c:pt>
                <c:pt idx="9858">
                  <c:v>1.0236665010449999</c:v>
                </c:pt>
                <c:pt idx="9859">
                  <c:v>1.023790717125</c:v>
                </c:pt>
                <c:pt idx="9860">
                  <c:v>1.023845553398</c:v>
                </c:pt>
                <c:pt idx="9861">
                  <c:v>1.0239611864089999</c:v>
                </c:pt>
                <c:pt idx="9862">
                  <c:v>1.0240440368649999</c:v>
                </c:pt>
                <c:pt idx="9863">
                  <c:v>1.024075508118</c:v>
                </c:pt>
                <c:pt idx="9864">
                  <c:v>1.024204015732</c:v>
                </c:pt>
                <c:pt idx="9865">
                  <c:v>1.0242550373079999</c:v>
                </c:pt>
                <c:pt idx="9866">
                  <c:v>1.02440726757</c:v>
                </c:pt>
                <c:pt idx="9867">
                  <c:v>1.024565935135</c:v>
                </c:pt>
                <c:pt idx="9868">
                  <c:v>1.0246524810790001</c:v>
                </c:pt>
                <c:pt idx="9869">
                  <c:v>1.024755001068</c:v>
                </c:pt>
                <c:pt idx="9870">
                  <c:v>1.0249034166340001</c:v>
                </c:pt>
                <c:pt idx="9871">
                  <c:v>1.0251306295389999</c:v>
                </c:pt>
                <c:pt idx="9872">
                  <c:v>1.0254527330400001</c:v>
                </c:pt>
                <c:pt idx="9873">
                  <c:v>1.0255663394929999</c:v>
                </c:pt>
                <c:pt idx="9874">
                  <c:v>1.02568769455</c:v>
                </c:pt>
                <c:pt idx="9875">
                  <c:v>1.025798797607</c:v>
                </c:pt>
                <c:pt idx="9876">
                  <c:v>1.0259890556339999</c:v>
                </c:pt>
                <c:pt idx="9877">
                  <c:v>1.0260468721389999</c:v>
                </c:pt>
                <c:pt idx="9878">
                  <c:v>1.0261557102200001</c:v>
                </c:pt>
                <c:pt idx="9879">
                  <c:v>1.0262421369550001</c:v>
                </c:pt>
                <c:pt idx="9880">
                  <c:v>1.0262995958329999</c:v>
                </c:pt>
                <c:pt idx="9881">
                  <c:v>1.0263850688930001</c:v>
                </c:pt>
                <c:pt idx="9882">
                  <c:v>1.026501536369</c:v>
                </c:pt>
                <c:pt idx="9883">
                  <c:v>1.026782155037</c:v>
                </c:pt>
                <c:pt idx="9884">
                  <c:v>1.026910424232</c:v>
                </c:pt>
                <c:pt idx="9885">
                  <c:v>1.0270885229110001</c:v>
                </c:pt>
                <c:pt idx="9886">
                  <c:v>1.0272163152689999</c:v>
                </c:pt>
                <c:pt idx="9887">
                  <c:v>1.02732026577</c:v>
                </c:pt>
                <c:pt idx="9888">
                  <c:v>1.027457714081</c:v>
                </c:pt>
                <c:pt idx="9889">
                  <c:v>1.027757048607</c:v>
                </c:pt>
                <c:pt idx="9890">
                  <c:v>1.028020381927</c:v>
                </c:pt>
                <c:pt idx="9891">
                  <c:v>1.0283581018450001</c:v>
                </c:pt>
                <c:pt idx="9892">
                  <c:v>1.0286349058149999</c:v>
                </c:pt>
                <c:pt idx="9893">
                  <c:v>1.02900993824</c:v>
                </c:pt>
                <c:pt idx="9894">
                  <c:v>1.029356241226</c:v>
                </c:pt>
                <c:pt idx="9895">
                  <c:v>1.0295367240910001</c:v>
                </c:pt>
                <c:pt idx="9896">
                  <c:v>1.029839992523</c:v>
                </c:pt>
                <c:pt idx="9897">
                  <c:v>1.03019952774</c:v>
                </c:pt>
                <c:pt idx="9898">
                  <c:v>1.030491352081</c:v>
                </c:pt>
                <c:pt idx="9899">
                  <c:v>1.030684113503</c:v>
                </c:pt>
                <c:pt idx="9900">
                  <c:v>1.0309207439420001</c:v>
                </c:pt>
                <c:pt idx="9901">
                  <c:v>1.0310724973680001</c:v>
                </c:pt>
                <c:pt idx="9902">
                  <c:v>1.031442761421</c:v>
                </c:pt>
                <c:pt idx="9903">
                  <c:v>1.0316550731659999</c:v>
                </c:pt>
                <c:pt idx="9904">
                  <c:v>1.0319843292240001</c:v>
                </c:pt>
                <c:pt idx="9905">
                  <c:v>1.032351970673</c:v>
                </c:pt>
                <c:pt idx="9906">
                  <c:v>1.0324922800059999</c:v>
                </c:pt>
                <c:pt idx="9907">
                  <c:v>1.032787322998</c:v>
                </c:pt>
                <c:pt idx="9908">
                  <c:v>1.0330303907389999</c:v>
                </c:pt>
                <c:pt idx="9909">
                  <c:v>1.033159613609</c:v>
                </c:pt>
                <c:pt idx="9910">
                  <c:v>1.033277153969</c:v>
                </c:pt>
                <c:pt idx="9911">
                  <c:v>1.033476829529</c:v>
                </c:pt>
                <c:pt idx="9912">
                  <c:v>1.0336589813229999</c:v>
                </c:pt>
                <c:pt idx="9913">
                  <c:v>1.0338698625560001</c:v>
                </c:pt>
                <c:pt idx="9914">
                  <c:v>1.0341914892199999</c:v>
                </c:pt>
                <c:pt idx="9915">
                  <c:v>1.0344266891480001</c:v>
                </c:pt>
                <c:pt idx="9916">
                  <c:v>1.034513473511</c:v>
                </c:pt>
                <c:pt idx="9917">
                  <c:v>1.034877300262</c:v>
                </c:pt>
                <c:pt idx="9918">
                  <c:v>1.0350807905199999</c:v>
                </c:pt>
                <c:pt idx="9919">
                  <c:v>1.0352501869199999</c:v>
                </c:pt>
                <c:pt idx="9920">
                  <c:v>1.035557389259</c:v>
                </c:pt>
                <c:pt idx="9921">
                  <c:v>1.03591811657</c:v>
                </c:pt>
                <c:pt idx="9922">
                  <c:v>1.0360782146450001</c:v>
                </c:pt>
                <c:pt idx="9923">
                  <c:v>1.0363948345180001</c:v>
                </c:pt>
                <c:pt idx="9924">
                  <c:v>1.036748409271</c:v>
                </c:pt>
                <c:pt idx="9925">
                  <c:v>1.0368109941479999</c:v>
                </c:pt>
                <c:pt idx="9926">
                  <c:v>1.03705072403</c:v>
                </c:pt>
                <c:pt idx="9927">
                  <c:v>1.037295103073</c:v>
                </c:pt>
                <c:pt idx="9928">
                  <c:v>1.03741979599</c:v>
                </c:pt>
                <c:pt idx="9929">
                  <c:v>1.0375424623489999</c:v>
                </c:pt>
                <c:pt idx="9930">
                  <c:v>1.037656068802</c:v>
                </c:pt>
                <c:pt idx="9931">
                  <c:v>1.03782761097</c:v>
                </c:pt>
                <c:pt idx="9932">
                  <c:v>1.037947297096</c:v>
                </c:pt>
                <c:pt idx="9933">
                  <c:v>1.0380700826639999</c:v>
                </c:pt>
                <c:pt idx="9934">
                  <c:v>1.038453102112</c:v>
                </c:pt>
                <c:pt idx="9935">
                  <c:v>1.0387656688689999</c:v>
                </c:pt>
                <c:pt idx="9936">
                  <c:v>1.0390958786010001</c:v>
                </c:pt>
                <c:pt idx="9937">
                  <c:v>1.0394866466520001</c:v>
                </c:pt>
                <c:pt idx="9938">
                  <c:v>1.039806365967</c:v>
                </c:pt>
                <c:pt idx="9939">
                  <c:v>1.0399565696719999</c:v>
                </c:pt>
                <c:pt idx="9940">
                  <c:v>1.0403393507000001</c:v>
                </c:pt>
                <c:pt idx="9941">
                  <c:v>1.040652751923</c:v>
                </c:pt>
                <c:pt idx="9942">
                  <c:v>1.040917277336</c:v>
                </c:pt>
                <c:pt idx="9943">
                  <c:v>1.041224598885</c:v>
                </c:pt>
                <c:pt idx="9944">
                  <c:v>1.04158949852</c:v>
                </c:pt>
                <c:pt idx="9945">
                  <c:v>1.0418637990949999</c:v>
                </c:pt>
                <c:pt idx="9946">
                  <c:v>1.0420533418660001</c:v>
                </c:pt>
                <c:pt idx="9947">
                  <c:v>1.0421540737149999</c:v>
                </c:pt>
                <c:pt idx="9948">
                  <c:v>1.0423066616059999</c:v>
                </c:pt>
                <c:pt idx="9949">
                  <c:v>1.042647838593</c:v>
                </c:pt>
                <c:pt idx="9950">
                  <c:v>1.043013334274</c:v>
                </c:pt>
                <c:pt idx="9951">
                  <c:v>1.0431735515589999</c:v>
                </c:pt>
                <c:pt idx="9952">
                  <c:v>1.0432989597319999</c:v>
                </c:pt>
                <c:pt idx="9953">
                  <c:v>1.043422102928</c:v>
                </c:pt>
                <c:pt idx="9954">
                  <c:v>1.043543338776</c:v>
                </c:pt>
                <c:pt idx="9955">
                  <c:v>1.0436650514600001</c:v>
                </c:pt>
                <c:pt idx="9956">
                  <c:v>1.0437344312670001</c:v>
                </c:pt>
                <c:pt idx="9957">
                  <c:v>1.043854117393</c:v>
                </c:pt>
                <c:pt idx="9958">
                  <c:v>1.0441863536830001</c:v>
                </c:pt>
                <c:pt idx="9959">
                  <c:v>1.0443792343139999</c:v>
                </c:pt>
                <c:pt idx="9960">
                  <c:v>1.0445554256439999</c:v>
                </c:pt>
                <c:pt idx="9961">
                  <c:v>1.044713377953</c:v>
                </c:pt>
                <c:pt idx="9962">
                  <c:v>1.0449355840679999</c:v>
                </c:pt>
                <c:pt idx="9963">
                  <c:v>1.0452048778530001</c:v>
                </c:pt>
                <c:pt idx="9964">
                  <c:v>1.0455260276789999</c:v>
                </c:pt>
                <c:pt idx="9965">
                  <c:v>1.045787572861</c:v>
                </c:pt>
                <c:pt idx="9966">
                  <c:v>1.04589164257</c:v>
                </c:pt>
                <c:pt idx="9967">
                  <c:v>1.045977830887</c:v>
                </c:pt>
                <c:pt idx="9968">
                  <c:v>1.0460517406459999</c:v>
                </c:pt>
                <c:pt idx="9969">
                  <c:v>1.046154022217</c:v>
                </c:pt>
                <c:pt idx="9970">
                  <c:v>1.046275019646</c:v>
                </c:pt>
                <c:pt idx="9971">
                  <c:v>1.0466197729110001</c:v>
                </c:pt>
                <c:pt idx="9972">
                  <c:v>1.0469470024109999</c:v>
                </c:pt>
                <c:pt idx="9973">
                  <c:v>1.047308564186</c:v>
                </c:pt>
                <c:pt idx="9974">
                  <c:v>1.047576785088</c:v>
                </c:pt>
                <c:pt idx="9975">
                  <c:v>1.0477100610729999</c:v>
                </c:pt>
                <c:pt idx="9976">
                  <c:v>1.048059821129</c:v>
                </c:pt>
                <c:pt idx="9977">
                  <c:v>1.0483909845349999</c:v>
                </c:pt>
                <c:pt idx="9978">
                  <c:v>1.0487004518509999</c:v>
                </c:pt>
                <c:pt idx="9979">
                  <c:v>1.048944354057</c:v>
                </c:pt>
                <c:pt idx="9980">
                  <c:v>1.049130797386</c:v>
                </c:pt>
                <c:pt idx="9981">
                  <c:v>1.0493332147600001</c:v>
                </c:pt>
                <c:pt idx="9982">
                  <c:v>1.049471497536</c:v>
                </c:pt>
                <c:pt idx="9983">
                  <c:v>1.049560546875</c:v>
                </c:pt>
                <c:pt idx="9984">
                  <c:v>1.049768209457</c:v>
                </c:pt>
                <c:pt idx="9985">
                  <c:v>1.0499402284620001</c:v>
                </c:pt>
                <c:pt idx="9986">
                  <c:v>1.0500655174260001</c:v>
                </c:pt>
                <c:pt idx="9987">
                  <c:v>1.050214409828</c:v>
                </c:pt>
                <c:pt idx="9988">
                  <c:v>1.050520777702</c:v>
                </c:pt>
                <c:pt idx="9989">
                  <c:v>1.05080473423</c:v>
                </c:pt>
                <c:pt idx="9990">
                  <c:v>1.0509020090100001</c:v>
                </c:pt>
                <c:pt idx="9991">
                  <c:v>1.0509757995610001</c:v>
                </c:pt>
                <c:pt idx="9992">
                  <c:v>1.051073312759</c:v>
                </c:pt>
                <c:pt idx="9993">
                  <c:v>1.0511530637740001</c:v>
                </c:pt>
                <c:pt idx="9994">
                  <c:v>1.051233649254</c:v>
                </c:pt>
                <c:pt idx="9995">
                  <c:v>1.051382780075</c:v>
                </c:pt>
                <c:pt idx="9996">
                  <c:v>1.051655888557</c:v>
                </c:pt>
                <c:pt idx="9997">
                  <c:v>1.0518736839289999</c:v>
                </c:pt>
                <c:pt idx="9998">
                  <c:v>1.052111029625</c:v>
                </c:pt>
                <c:pt idx="9999">
                  <c:v>1.052246928215</c:v>
                </c:pt>
                <c:pt idx="10000">
                  <c:v>1.0524080991739999</c:v>
                </c:pt>
                <c:pt idx="10001">
                  <c:v>1.052572965622</c:v>
                </c:pt>
                <c:pt idx="10002">
                  <c:v>1.0526257753370001</c:v>
                </c:pt>
                <c:pt idx="10003">
                  <c:v>1.0527156591419999</c:v>
                </c:pt>
                <c:pt idx="10004">
                  <c:v>1.0528314113620001</c:v>
                </c:pt>
                <c:pt idx="10005">
                  <c:v>1.0528951883319999</c:v>
                </c:pt>
                <c:pt idx="10006">
                  <c:v>1.052960157394</c:v>
                </c:pt>
                <c:pt idx="10007">
                  <c:v>1.053082108498</c:v>
                </c:pt>
                <c:pt idx="10008">
                  <c:v>1.0534086227420001</c:v>
                </c:pt>
                <c:pt idx="10009">
                  <c:v>1.053733468056</c:v>
                </c:pt>
                <c:pt idx="10010">
                  <c:v>1.0538821220400001</c:v>
                </c:pt>
                <c:pt idx="10011">
                  <c:v>1.0542246103290001</c:v>
                </c:pt>
                <c:pt idx="10012">
                  <c:v>1.05459690094</c:v>
                </c:pt>
                <c:pt idx="10013">
                  <c:v>1.0547952651979999</c:v>
                </c:pt>
                <c:pt idx="10014">
                  <c:v>1.054961919785</c:v>
                </c:pt>
                <c:pt idx="10015">
                  <c:v>1.055091261864</c:v>
                </c:pt>
                <c:pt idx="10016">
                  <c:v>1.0552197694779999</c:v>
                </c:pt>
                <c:pt idx="10017">
                  <c:v>1.0553507804869999</c:v>
                </c:pt>
                <c:pt idx="10018">
                  <c:v>1.055487036705</c:v>
                </c:pt>
                <c:pt idx="10019">
                  <c:v>1.055833101273</c:v>
                </c:pt>
                <c:pt idx="10020">
                  <c:v>1.0561946630479999</c:v>
                </c:pt>
                <c:pt idx="10021">
                  <c:v>1.0563313961030001</c:v>
                </c:pt>
                <c:pt idx="10022">
                  <c:v>1.0566565990450001</c:v>
                </c:pt>
                <c:pt idx="10023">
                  <c:v>1.0568623542790001</c:v>
                </c:pt>
                <c:pt idx="10024">
                  <c:v>1.057011127472</c:v>
                </c:pt>
                <c:pt idx="10025">
                  <c:v>1.057372093201</c:v>
                </c:pt>
                <c:pt idx="10026">
                  <c:v>1.0576883554459999</c:v>
                </c:pt>
                <c:pt idx="10027">
                  <c:v>1.057828187943</c:v>
                </c:pt>
                <c:pt idx="10028">
                  <c:v>1.057981610298</c:v>
                </c:pt>
                <c:pt idx="10029">
                  <c:v>1.058203697205</c:v>
                </c:pt>
                <c:pt idx="10030">
                  <c:v>1.0585490465159999</c:v>
                </c:pt>
                <c:pt idx="10031">
                  <c:v>1.0586899518970001</c:v>
                </c:pt>
                <c:pt idx="10032">
                  <c:v>1.058817863464</c:v>
                </c:pt>
                <c:pt idx="10033">
                  <c:v>1.0590746402739999</c:v>
                </c:pt>
                <c:pt idx="10034">
                  <c:v>1.0593625307079999</c:v>
                </c:pt>
                <c:pt idx="10035">
                  <c:v>1.0595377683639999</c:v>
                </c:pt>
                <c:pt idx="10036">
                  <c:v>1.0597406625750001</c:v>
                </c:pt>
                <c:pt idx="10037">
                  <c:v>1.0601041316990001</c:v>
                </c:pt>
                <c:pt idx="10038">
                  <c:v>1.0604252815249999</c:v>
                </c:pt>
                <c:pt idx="10039">
                  <c:v>1.060763955116</c:v>
                </c:pt>
                <c:pt idx="10040">
                  <c:v>1.060888648033</c:v>
                </c:pt>
                <c:pt idx="10041">
                  <c:v>1.0610083341600001</c:v>
                </c:pt>
                <c:pt idx="10042">
                  <c:v>1.061063051224</c:v>
                </c:pt>
                <c:pt idx="10043">
                  <c:v>1.061170935631</c:v>
                </c:pt>
                <c:pt idx="10044">
                  <c:v>1.061285614967</c:v>
                </c:pt>
                <c:pt idx="10045">
                  <c:v>1.0613881349559999</c:v>
                </c:pt>
                <c:pt idx="10046">
                  <c:v>1.0616449117660001</c:v>
                </c:pt>
                <c:pt idx="10047">
                  <c:v>1.0618731975560001</c:v>
                </c:pt>
                <c:pt idx="10048">
                  <c:v>1.0621727704999999</c:v>
                </c:pt>
                <c:pt idx="10049">
                  <c:v>1.0624800920490001</c:v>
                </c:pt>
                <c:pt idx="10050">
                  <c:v>1.062626242638</c:v>
                </c:pt>
                <c:pt idx="10051">
                  <c:v>1.062789320946</c:v>
                </c:pt>
                <c:pt idx="10052">
                  <c:v>1.0629901885990001</c:v>
                </c:pt>
                <c:pt idx="10053">
                  <c:v>1.0632354021070001</c:v>
                </c:pt>
                <c:pt idx="10054">
                  <c:v>1.0633888244630001</c:v>
                </c:pt>
                <c:pt idx="10055">
                  <c:v>1.0636961460109999</c:v>
                </c:pt>
                <c:pt idx="10056">
                  <c:v>1.0640099048610001</c:v>
                </c:pt>
                <c:pt idx="10057">
                  <c:v>1.064223766327</c:v>
                </c:pt>
                <c:pt idx="10058">
                  <c:v>1.0643473863599999</c:v>
                </c:pt>
                <c:pt idx="10059">
                  <c:v>1.0645992755889999</c:v>
                </c:pt>
                <c:pt idx="10060">
                  <c:v>1.064717531204</c:v>
                </c:pt>
                <c:pt idx="10061">
                  <c:v>1.064844489098</c:v>
                </c:pt>
                <c:pt idx="10062">
                  <c:v>1.0651648044590001</c:v>
                </c:pt>
                <c:pt idx="10063">
                  <c:v>1.0653644800190001</c:v>
                </c:pt>
                <c:pt idx="10064">
                  <c:v>1.0655103921889999</c:v>
                </c:pt>
                <c:pt idx="10065">
                  <c:v>1.0657280683520001</c:v>
                </c:pt>
                <c:pt idx="10066">
                  <c:v>1.0658181905749999</c:v>
                </c:pt>
                <c:pt idx="10067">
                  <c:v>1.0659120082860001</c:v>
                </c:pt>
                <c:pt idx="10068">
                  <c:v>1.066062808037</c:v>
                </c:pt>
                <c:pt idx="10069">
                  <c:v>1.0663646459580001</c:v>
                </c:pt>
                <c:pt idx="10070">
                  <c:v>1.0667284727099999</c:v>
                </c:pt>
                <c:pt idx="10071">
                  <c:v>1.0669884681699999</c:v>
                </c:pt>
                <c:pt idx="10072">
                  <c:v>1.0673229694369999</c:v>
                </c:pt>
                <c:pt idx="10073">
                  <c:v>1.06767308712</c:v>
                </c:pt>
                <c:pt idx="10074">
                  <c:v>1.068000078201</c:v>
                </c:pt>
                <c:pt idx="10075">
                  <c:v>1.0683369636540001</c:v>
                </c:pt>
                <c:pt idx="10076">
                  <c:v>1.0686038732530001</c:v>
                </c:pt>
                <c:pt idx="10077">
                  <c:v>1.0689594745640001</c:v>
                </c:pt>
                <c:pt idx="10078">
                  <c:v>1.069171309471</c:v>
                </c:pt>
                <c:pt idx="10079">
                  <c:v>1.0693459510800001</c:v>
                </c:pt>
                <c:pt idx="10080">
                  <c:v>1.069744586945</c:v>
                </c:pt>
                <c:pt idx="10081">
                  <c:v>1.069888114929</c:v>
                </c:pt>
                <c:pt idx="10082">
                  <c:v>1.070008158684</c:v>
                </c:pt>
                <c:pt idx="10083">
                  <c:v>1.0701237916949999</c:v>
                </c:pt>
                <c:pt idx="10084">
                  <c:v>1.0702449083329999</c:v>
                </c:pt>
                <c:pt idx="10085">
                  <c:v>1.0703986883159999</c:v>
                </c:pt>
                <c:pt idx="10086">
                  <c:v>1.0706043243409999</c:v>
                </c:pt>
                <c:pt idx="10087">
                  <c:v>1.0709798336030001</c:v>
                </c:pt>
                <c:pt idx="10088">
                  <c:v>1.071190476418</c:v>
                </c:pt>
                <c:pt idx="10089">
                  <c:v>1.0713418722150001</c:v>
                </c:pt>
                <c:pt idx="10090">
                  <c:v>1.071494102478</c:v>
                </c:pt>
                <c:pt idx="10091">
                  <c:v>1.07177734375</c:v>
                </c:pt>
                <c:pt idx="10092">
                  <c:v>1.0719288587569999</c:v>
                </c:pt>
                <c:pt idx="10093">
                  <c:v>1.0720858573909999</c:v>
                </c:pt>
                <c:pt idx="10094">
                  <c:v>1.0722485780719999</c:v>
                </c:pt>
                <c:pt idx="10095">
                  <c:v>1.072627663612</c:v>
                </c:pt>
                <c:pt idx="10096">
                  <c:v>1.0728266239169999</c:v>
                </c:pt>
                <c:pt idx="10097">
                  <c:v>1.073119997978</c:v>
                </c:pt>
                <c:pt idx="10098">
                  <c:v>1.073493480682</c:v>
                </c:pt>
                <c:pt idx="10099">
                  <c:v>1.0736421346659999</c:v>
                </c:pt>
                <c:pt idx="10100">
                  <c:v>1.0737631320950001</c:v>
                </c:pt>
                <c:pt idx="10101">
                  <c:v>1.073881268501</c:v>
                </c:pt>
                <c:pt idx="10102">
                  <c:v>1.0739401578900001</c:v>
                </c:pt>
                <c:pt idx="10103">
                  <c:v>1.074048638344</c:v>
                </c:pt>
                <c:pt idx="10104">
                  <c:v>1.0742375850679999</c:v>
                </c:pt>
                <c:pt idx="10105">
                  <c:v>1.074315428734</c:v>
                </c:pt>
                <c:pt idx="10106">
                  <c:v>1.0744680166239999</c:v>
                </c:pt>
                <c:pt idx="10107">
                  <c:v>1.074590086937</c:v>
                </c:pt>
                <c:pt idx="10108">
                  <c:v>1.074709653854</c:v>
                </c:pt>
                <c:pt idx="10109">
                  <c:v>1.0748149156569999</c:v>
                </c:pt>
                <c:pt idx="10110">
                  <c:v>1.0749447345730001</c:v>
                </c:pt>
                <c:pt idx="10111">
                  <c:v>1.075283288956</c:v>
                </c:pt>
                <c:pt idx="10112">
                  <c:v>1.075394272804</c:v>
                </c:pt>
                <c:pt idx="10113">
                  <c:v>1.07550406456</c:v>
                </c:pt>
                <c:pt idx="10114">
                  <c:v>1.075555682182</c:v>
                </c:pt>
                <c:pt idx="10115">
                  <c:v>1.075655698776</c:v>
                </c:pt>
                <c:pt idx="10116">
                  <c:v>1.0757378339770001</c:v>
                </c:pt>
                <c:pt idx="10117">
                  <c:v>1.07611978054</c:v>
                </c:pt>
                <c:pt idx="10118">
                  <c:v>1.076333999634</c:v>
                </c:pt>
                <c:pt idx="10119">
                  <c:v>1.0764976739879999</c:v>
                </c:pt>
                <c:pt idx="10120">
                  <c:v>1.0766189098359999</c:v>
                </c:pt>
                <c:pt idx="10121">
                  <c:v>1.0769015550609999</c:v>
                </c:pt>
                <c:pt idx="10122">
                  <c:v>1.07726764679</c:v>
                </c:pt>
                <c:pt idx="10123">
                  <c:v>1.0775866508480001</c:v>
                </c:pt>
                <c:pt idx="10124">
                  <c:v>1.0777752399439999</c:v>
                </c:pt>
                <c:pt idx="10125">
                  <c:v>1.0780844688419999</c:v>
                </c:pt>
                <c:pt idx="10126">
                  <c:v>1.0783984661099999</c:v>
                </c:pt>
                <c:pt idx="10127">
                  <c:v>1.0786513090130001</c:v>
                </c:pt>
                <c:pt idx="10128">
                  <c:v>1.078957796097</c:v>
                </c:pt>
                <c:pt idx="10129">
                  <c:v>1.0792204141620001</c:v>
                </c:pt>
                <c:pt idx="10130">
                  <c:v>1.0794646739960001</c:v>
                </c:pt>
                <c:pt idx="10131">
                  <c:v>1.0797159671779999</c:v>
                </c:pt>
                <c:pt idx="10132">
                  <c:v>1.079831600189</c:v>
                </c:pt>
                <c:pt idx="10133">
                  <c:v>1.079960465431</c:v>
                </c:pt>
                <c:pt idx="10134">
                  <c:v>1.0800817012790001</c:v>
                </c:pt>
                <c:pt idx="10135">
                  <c:v>1.0801709890369999</c:v>
                </c:pt>
                <c:pt idx="10136">
                  <c:v>1.080286383629</c:v>
                </c:pt>
                <c:pt idx="10137">
                  <c:v>1.080338001251</c:v>
                </c:pt>
                <c:pt idx="10138">
                  <c:v>1.0804588794709999</c:v>
                </c:pt>
                <c:pt idx="10139">
                  <c:v>1.0806339979170001</c:v>
                </c:pt>
                <c:pt idx="10140">
                  <c:v>1.080801725388</c:v>
                </c:pt>
                <c:pt idx="10141">
                  <c:v>1.080930948257</c:v>
                </c:pt>
                <c:pt idx="10142">
                  <c:v>1.08121073246</c:v>
                </c:pt>
                <c:pt idx="10143">
                  <c:v>1.081364393234</c:v>
                </c:pt>
                <c:pt idx="10144">
                  <c:v>1.0816167592999999</c:v>
                </c:pt>
                <c:pt idx="10145">
                  <c:v>1.0818425416949999</c:v>
                </c:pt>
                <c:pt idx="10146">
                  <c:v>1.08199608326</c:v>
                </c:pt>
                <c:pt idx="10147">
                  <c:v>1.08214533329</c:v>
                </c:pt>
                <c:pt idx="10148">
                  <c:v>1.0822805166239999</c:v>
                </c:pt>
                <c:pt idx="10149">
                  <c:v>1.082440257072</c:v>
                </c:pt>
                <c:pt idx="10150">
                  <c:v>1.082484602928</c:v>
                </c:pt>
                <c:pt idx="10151">
                  <c:v>1.082619905472</c:v>
                </c:pt>
                <c:pt idx="10152">
                  <c:v>1.0826640129089999</c:v>
                </c:pt>
                <c:pt idx="10153">
                  <c:v>1.0827938318250001</c:v>
                </c:pt>
                <c:pt idx="10154">
                  <c:v>1.082837581635</c:v>
                </c:pt>
                <c:pt idx="10155">
                  <c:v>1.082972884178</c:v>
                </c:pt>
                <c:pt idx="10156">
                  <c:v>1.0830152034760001</c:v>
                </c:pt>
                <c:pt idx="10157">
                  <c:v>1.0831431150440001</c:v>
                </c:pt>
                <c:pt idx="10158">
                  <c:v>1.083182454109</c:v>
                </c:pt>
                <c:pt idx="10159">
                  <c:v>1.0833107233049999</c:v>
                </c:pt>
                <c:pt idx="10160">
                  <c:v>1.0834712982179999</c:v>
                </c:pt>
                <c:pt idx="10161">
                  <c:v>1.0837895870209999</c:v>
                </c:pt>
                <c:pt idx="10162">
                  <c:v>1.083957076073</c:v>
                </c:pt>
                <c:pt idx="10163">
                  <c:v>1.084088087082</c:v>
                </c:pt>
                <c:pt idx="10164">
                  <c:v>1.084332108498</c:v>
                </c:pt>
                <c:pt idx="10165">
                  <c:v>1.0844528675080001</c:v>
                </c:pt>
                <c:pt idx="10166">
                  <c:v>1.08457493782</c:v>
                </c:pt>
                <c:pt idx="10167">
                  <c:v>1.0846946239469999</c:v>
                </c:pt>
                <c:pt idx="10168">
                  <c:v>1.084832072258</c:v>
                </c:pt>
                <c:pt idx="10169">
                  <c:v>1.0852023363109999</c:v>
                </c:pt>
                <c:pt idx="10170">
                  <c:v>1.0854756832120001</c:v>
                </c:pt>
                <c:pt idx="10171">
                  <c:v>1.0857070684429999</c:v>
                </c:pt>
                <c:pt idx="10172">
                  <c:v>1.0858304500580001</c:v>
                </c:pt>
                <c:pt idx="10173">
                  <c:v>1.085953235626</c:v>
                </c:pt>
                <c:pt idx="10174">
                  <c:v>1.086082339287</c:v>
                </c:pt>
                <c:pt idx="10175">
                  <c:v>1.086220622063</c:v>
                </c:pt>
                <c:pt idx="10176">
                  <c:v>1.086547970772</c:v>
                </c:pt>
                <c:pt idx="10177">
                  <c:v>1.08689057827</c:v>
                </c:pt>
                <c:pt idx="10178">
                  <c:v>1.0872023105619999</c:v>
                </c:pt>
                <c:pt idx="10179">
                  <c:v>1.0875518321990001</c:v>
                </c:pt>
                <c:pt idx="10180">
                  <c:v>1.0876809358599999</c:v>
                </c:pt>
                <c:pt idx="10181">
                  <c:v>1.087807774544</c:v>
                </c:pt>
                <c:pt idx="10182">
                  <c:v>1.0879251956939999</c:v>
                </c:pt>
                <c:pt idx="10183">
                  <c:v>1.0880429744719999</c:v>
                </c:pt>
                <c:pt idx="10184">
                  <c:v>1.0882006883619999</c:v>
                </c:pt>
                <c:pt idx="10185">
                  <c:v>1.088549852371</c:v>
                </c:pt>
                <c:pt idx="10186">
                  <c:v>1.0888459682460001</c:v>
                </c:pt>
                <c:pt idx="10187">
                  <c:v>1.0889978408809999</c:v>
                </c:pt>
                <c:pt idx="10188">
                  <c:v>1.0890952348709999</c:v>
                </c:pt>
                <c:pt idx="10189">
                  <c:v>1.089194774628</c:v>
                </c:pt>
                <c:pt idx="10190">
                  <c:v>1.0893540382389999</c:v>
                </c:pt>
                <c:pt idx="10191">
                  <c:v>1.0896490812299999</c:v>
                </c:pt>
                <c:pt idx="10192">
                  <c:v>1.089953541756</c:v>
                </c:pt>
                <c:pt idx="10193">
                  <c:v>1.0902255773539999</c:v>
                </c:pt>
                <c:pt idx="10194">
                  <c:v>1.090571522713</c:v>
                </c:pt>
                <c:pt idx="10195">
                  <c:v>1.0907185077670001</c:v>
                </c:pt>
                <c:pt idx="10196">
                  <c:v>1.0908448696140001</c:v>
                </c:pt>
                <c:pt idx="10197">
                  <c:v>1.09111571312</c:v>
                </c:pt>
                <c:pt idx="10198">
                  <c:v>1.0914798974990001</c:v>
                </c:pt>
                <c:pt idx="10199">
                  <c:v>1.0916498899460001</c:v>
                </c:pt>
                <c:pt idx="10200">
                  <c:v>1.091762781143</c:v>
                </c:pt>
                <c:pt idx="10201">
                  <c:v>1.091933846474</c:v>
                </c:pt>
                <c:pt idx="10202">
                  <c:v>1.0921094417570001</c:v>
                </c:pt>
                <c:pt idx="10203">
                  <c:v>1.0924422740940001</c:v>
                </c:pt>
                <c:pt idx="10204">
                  <c:v>1.092799663544</c:v>
                </c:pt>
                <c:pt idx="10205">
                  <c:v>1.093135237694</c:v>
                </c:pt>
                <c:pt idx="10206">
                  <c:v>1.0934842824940001</c:v>
                </c:pt>
                <c:pt idx="10207">
                  <c:v>1.0936155319209999</c:v>
                </c:pt>
                <c:pt idx="10208">
                  <c:v>1.0938823223109999</c:v>
                </c:pt>
                <c:pt idx="10209">
                  <c:v>1.094185113907</c:v>
                </c:pt>
                <c:pt idx="10210">
                  <c:v>1.094574689865</c:v>
                </c:pt>
                <c:pt idx="10211">
                  <c:v>1.0947939157490001</c:v>
                </c:pt>
                <c:pt idx="10212">
                  <c:v>1.0951647758480001</c:v>
                </c:pt>
                <c:pt idx="10213">
                  <c:v>1.095469117165</c:v>
                </c:pt>
                <c:pt idx="10214">
                  <c:v>1.0956034660339999</c:v>
                </c:pt>
                <c:pt idx="10215">
                  <c:v>1.0958198308939999</c:v>
                </c:pt>
                <c:pt idx="10216">
                  <c:v>1.096155524254</c:v>
                </c:pt>
                <c:pt idx="10217">
                  <c:v>1.096431016922</c:v>
                </c:pt>
                <c:pt idx="10218">
                  <c:v>1.0968229770660001</c:v>
                </c:pt>
                <c:pt idx="10219">
                  <c:v>1.0970934629439999</c:v>
                </c:pt>
                <c:pt idx="10220">
                  <c:v>1.097266554832</c:v>
                </c:pt>
                <c:pt idx="10221">
                  <c:v>1.0973501205439999</c:v>
                </c:pt>
                <c:pt idx="10222">
                  <c:v>1.0975502729419999</c:v>
                </c:pt>
                <c:pt idx="10223">
                  <c:v>1.097821712494</c:v>
                </c:pt>
                <c:pt idx="10224">
                  <c:v>1.097916126251</c:v>
                </c:pt>
                <c:pt idx="10225">
                  <c:v>1.098190546036</c:v>
                </c:pt>
                <c:pt idx="10226">
                  <c:v>1.0984659194949999</c:v>
                </c:pt>
                <c:pt idx="10227">
                  <c:v>1.098617076874</c:v>
                </c:pt>
                <c:pt idx="10228">
                  <c:v>1.0987073183060001</c:v>
                </c:pt>
                <c:pt idx="10229">
                  <c:v>1.098826289177</c:v>
                </c:pt>
                <c:pt idx="10230">
                  <c:v>1.0988833904269999</c:v>
                </c:pt>
                <c:pt idx="10231">
                  <c:v>1.099007129669</c:v>
                </c:pt>
                <c:pt idx="10232">
                  <c:v>1.099061131477</c:v>
                </c:pt>
                <c:pt idx="10233">
                  <c:v>1.0991895198820001</c:v>
                </c:pt>
                <c:pt idx="10234">
                  <c:v>1.0992375612259999</c:v>
                </c:pt>
                <c:pt idx="10235">
                  <c:v>1.099360585213</c:v>
                </c:pt>
                <c:pt idx="10236">
                  <c:v>1.0995165109630001</c:v>
                </c:pt>
                <c:pt idx="10237">
                  <c:v>1.09984099865</c:v>
                </c:pt>
                <c:pt idx="10238">
                  <c:v>1.1000282764430001</c:v>
                </c:pt>
                <c:pt idx="10239">
                  <c:v>1.1002596616739999</c:v>
                </c:pt>
                <c:pt idx="10240">
                  <c:v>1.1003725528720001</c:v>
                </c:pt>
                <c:pt idx="10241">
                  <c:v>1.100498795509</c:v>
                </c:pt>
                <c:pt idx="10242">
                  <c:v>1.1007747650149999</c:v>
                </c:pt>
                <c:pt idx="10243">
                  <c:v>1.100899577141</c:v>
                </c:pt>
                <c:pt idx="10244">
                  <c:v>1.101121306419</c:v>
                </c:pt>
                <c:pt idx="10245">
                  <c:v>1.101314902306</c:v>
                </c:pt>
                <c:pt idx="10246">
                  <c:v>1.1013727188110001</c:v>
                </c:pt>
                <c:pt idx="10247">
                  <c:v>1.1014912128450001</c:v>
                </c:pt>
                <c:pt idx="10248">
                  <c:v>1.1017152071</c:v>
                </c:pt>
                <c:pt idx="10249">
                  <c:v>1.101834535599</c:v>
                </c:pt>
                <c:pt idx="10250">
                  <c:v>1.102149963379</c:v>
                </c:pt>
                <c:pt idx="10251">
                  <c:v>1.1025135517119999</c:v>
                </c:pt>
                <c:pt idx="10252">
                  <c:v>1.102794647217</c:v>
                </c:pt>
                <c:pt idx="10253">
                  <c:v>1.1031341552730001</c:v>
                </c:pt>
                <c:pt idx="10254">
                  <c:v>1.103332400322</c:v>
                </c:pt>
                <c:pt idx="10255">
                  <c:v>1.103524446487</c:v>
                </c:pt>
                <c:pt idx="10256">
                  <c:v>1.103652596474</c:v>
                </c:pt>
                <c:pt idx="10257">
                  <c:v>1.1037820577619999</c:v>
                </c:pt>
                <c:pt idx="10258">
                  <c:v>1.10403418541</c:v>
                </c:pt>
                <c:pt idx="10259">
                  <c:v>1.1043170690540001</c:v>
                </c:pt>
                <c:pt idx="10260">
                  <c:v>1.1044701337809999</c:v>
                </c:pt>
                <c:pt idx="10261">
                  <c:v>1.104620218277</c:v>
                </c:pt>
                <c:pt idx="10262">
                  <c:v>1.1047515869140001</c:v>
                </c:pt>
                <c:pt idx="10263">
                  <c:v>1.104791283607</c:v>
                </c:pt>
                <c:pt idx="10264">
                  <c:v>1.1049206256869999</c:v>
                </c:pt>
                <c:pt idx="10265">
                  <c:v>1.1049762964250001</c:v>
                </c:pt>
                <c:pt idx="10266">
                  <c:v>1.105032920837</c:v>
                </c:pt>
                <c:pt idx="10267">
                  <c:v>1.105140924454</c:v>
                </c:pt>
                <c:pt idx="10268">
                  <c:v>1.1052634716030001</c:v>
                </c:pt>
                <c:pt idx="10269">
                  <c:v>1.1053528785710001</c:v>
                </c:pt>
                <c:pt idx="10270">
                  <c:v>1.1056157350539999</c:v>
                </c:pt>
                <c:pt idx="10271">
                  <c:v>1.1059058904650001</c:v>
                </c:pt>
                <c:pt idx="10272">
                  <c:v>1.1060280799869999</c:v>
                </c:pt>
                <c:pt idx="10273">
                  <c:v>1.106139302254</c:v>
                </c:pt>
                <c:pt idx="10274">
                  <c:v>1.1062452793119999</c:v>
                </c:pt>
                <c:pt idx="10275">
                  <c:v>1.1063526868819999</c:v>
                </c:pt>
                <c:pt idx="10276">
                  <c:v>1.106463551521</c:v>
                </c:pt>
                <c:pt idx="10277">
                  <c:v>1.1065790653230001</c:v>
                </c:pt>
                <c:pt idx="10278">
                  <c:v>1.1066862344740001</c:v>
                </c:pt>
                <c:pt idx="10279">
                  <c:v>1.1068043708799999</c:v>
                </c:pt>
                <c:pt idx="10280">
                  <c:v>1.107101202011</c:v>
                </c:pt>
                <c:pt idx="10281">
                  <c:v>1.107452988625</c:v>
                </c:pt>
                <c:pt idx="10282">
                  <c:v>1.107515335083</c:v>
                </c:pt>
                <c:pt idx="10283">
                  <c:v>1.107686877251</c:v>
                </c:pt>
                <c:pt idx="10284">
                  <c:v>1.107964158058</c:v>
                </c:pt>
                <c:pt idx="10285">
                  <c:v>1.1083351373670001</c:v>
                </c:pt>
                <c:pt idx="10286">
                  <c:v>1.1086710691449999</c:v>
                </c:pt>
                <c:pt idx="10287">
                  <c:v>1.108825922012</c:v>
                </c:pt>
                <c:pt idx="10288">
                  <c:v>1.1090302467349999</c:v>
                </c:pt>
                <c:pt idx="10289">
                  <c:v>1.109184145927</c:v>
                </c:pt>
                <c:pt idx="10290">
                  <c:v>1.109302401543</c:v>
                </c:pt>
                <c:pt idx="10291">
                  <c:v>1.109477758408</c:v>
                </c:pt>
                <c:pt idx="10292">
                  <c:v>1.109626054764</c:v>
                </c:pt>
                <c:pt idx="10293">
                  <c:v>1.1100049018860001</c:v>
                </c:pt>
                <c:pt idx="10294">
                  <c:v>1.110247015953</c:v>
                </c:pt>
                <c:pt idx="10295">
                  <c:v>1.110420227051</c:v>
                </c:pt>
                <c:pt idx="10296">
                  <c:v>1.1107767820359999</c:v>
                </c:pt>
                <c:pt idx="10297">
                  <c:v>1.1110912561420001</c:v>
                </c:pt>
                <c:pt idx="10298">
                  <c:v>1.111416220665</c:v>
                </c:pt>
                <c:pt idx="10299">
                  <c:v>1.111763238907</c:v>
                </c:pt>
                <c:pt idx="10300">
                  <c:v>1.1120569705959999</c:v>
                </c:pt>
                <c:pt idx="10301">
                  <c:v>1.112408518791</c:v>
                </c:pt>
                <c:pt idx="10302">
                  <c:v>1.112710237503</c:v>
                </c:pt>
                <c:pt idx="10303">
                  <c:v>1.113076210022</c:v>
                </c:pt>
                <c:pt idx="10304">
                  <c:v>1.113358736038</c:v>
                </c:pt>
                <c:pt idx="10305">
                  <c:v>1.1135873794560001</c:v>
                </c:pt>
                <c:pt idx="10306">
                  <c:v>1.113852381706</c:v>
                </c:pt>
                <c:pt idx="10307">
                  <c:v>1.1140561103819999</c:v>
                </c:pt>
                <c:pt idx="10308">
                  <c:v>1.114381790161</c:v>
                </c:pt>
                <c:pt idx="10309">
                  <c:v>1.114669680595</c:v>
                </c:pt>
                <c:pt idx="10310">
                  <c:v>1.1148269176479999</c:v>
                </c:pt>
                <c:pt idx="10311">
                  <c:v>1.1148827075959999</c:v>
                </c:pt>
                <c:pt idx="10312">
                  <c:v>1.1150021553039999</c:v>
                </c:pt>
                <c:pt idx="10313">
                  <c:v>1.115050315857</c:v>
                </c:pt>
                <c:pt idx="10314">
                  <c:v>1.1151841878890001</c:v>
                </c:pt>
                <c:pt idx="10315">
                  <c:v>1.115503787994</c:v>
                </c:pt>
                <c:pt idx="10316">
                  <c:v>1.1156578063960001</c:v>
                </c:pt>
                <c:pt idx="10317">
                  <c:v>1.115783452988</c:v>
                </c:pt>
                <c:pt idx="10318">
                  <c:v>1.115818500519</c:v>
                </c:pt>
                <c:pt idx="10319">
                  <c:v>1.1159743070599999</c:v>
                </c:pt>
                <c:pt idx="10320">
                  <c:v>1.1161252260209999</c:v>
                </c:pt>
                <c:pt idx="10321">
                  <c:v>1.1164687871929999</c:v>
                </c:pt>
                <c:pt idx="10322">
                  <c:v>1.1167720556259999</c:v>
                </c:pt>
                <c:pt idx="10323">
                  <c:v>1.1170281171800001</c:v>
                </c:pt>
                <c:pt idx="10324">
                  <c:v>1.117373943329</c:v>
                </c:pt>
                <c:pt idx="10325">
                  <c:v>1.1175888776780001</c:v>
                </c:pt>
                <c:pt idx="10326">
                  <c:v>1.1179491281509999</c:v>
                </c:pt>
                <c:pt idx="10327">
                  <c:v>1.1181873083110001</c:v>
                </c:pt>
                <c:pt idx="10328">
                  <c:v>1.118349552155</c:v>
                </c:pt>
                <c:pt idx="10329">
                  <c:v>1.1185499429700001</c:v>
                </c:pt>
                <c:pt idx="10330">
                  <c:v>1.118842720985</c:v>
                </c:pt>
                <c:pt idx="10331">
                  <c:v>1.1191715002060001</c:v>
                </c:pt>
                <c:pt idx="10332">
                  <c:v>1.119332432747</c:v>
                </c:pt>
                <c:pt idx="10333">
                  <c:v>1.119452834129</c:v>
                </c:pt>
                <c:pt idx="10334">
                  <c:v>1.11959862709</c:v>
                </c:pt>
                <c:pt idx="10335">
                  <c:v>1.1198178529739999</c:v>
                </c:pt>
                <c:pt idx="10336">
                  <c:v>1.1201252937320001</c:v>
                </c:pt>
                <c:pt idx="10337">
                  <c:v>1.1204987764359999</c:v>
                </c:pt>
                <c:pt idx="10338">
                  <c:v>1.120648264885</c:v>
                </c:pt>
                <c:pt idx="10339">
                  <c:v>1.120761394501</c:v>
                </c:pt>
                <c:pt idx="10340">
                  <c:v>1.1208229064940001</c:v>
                </c:pt>
                <c:pt idx="10341">
                  <c:v>1.1209867000580001</c:v>
                </c:pt>
                <c:pt idx="10342">
                  <c:v>1.1213375329969999</c:v>
                </c:pt>
                <c:pt idx="10343">
                  <c:v>1.1216276884080001</c:v>
                </c:pt>
                <c:pt idx="10344">
                  <c:v>1.1219576597209999</c:v>
                </c:pt>
                <c:pt idx="10345">
                  <c:v>1.1221972703930001</c:v>
                </c:pt>
                <c:pt idx="10346">
                  <c:v>1.1225104331969999</c:v>
                </c:pt>
                <c:pt idx="10347">
                  <c:v>1.1228224039079999</c:v>
                </c:pt>
                <c:pt idx="10348">
                  <c:v>1.123167991638</c:v>
                </c:pt>
                <c:pt idx="10349">
                  <c:v>1.1233047246929999</c:v>
                </c:pt>
                <c:pt idx="10350">
                  <c:v>1.12344622612</c:v>
                </c:pt>
                <c:pt idx="10351">
                  <c:v>1.1237562894819999</c:v>
                </c:pt>
                <c:pt idx="10352">
                  <c:v>1.124120950699</c:v>
                </c:pt>
                <c:pt idx="10353">
                  <c:v>1.1244223117829999</c:v>
                </c:pt>
                <c:pt idx="10354">
                  <c:v>1.1246892213819999</c:v>
                </c:pt>
                <c:pt idx="10355">
                  <c:v>1.124747395515</c:v>
                </c:pt>
                <c:pt idx="10356">
                  <c:v>1.1248227357859999</c:v>
                </c:pt>
                <c:pt idx="10357">
                  <c:v>1.1248855590819999</c:v>
                </c:pt>
                <c:pt idx="10358">
                  <c:v>1.1249070167540001</c:v>
                </c:pt>
                <c:pt idx="10359">
                  <c:v>1.1249471902849999</c:v>
                </c:pt>
                <c:pt idx="10360">
                  <c:v>1.1250222921369999</c:v>
                </c:pt>
                <c:pt idx="10361">
                  <c:v>1.125086545944</c:v>
                </c:pt>
                <c:pt idx="10362">
                  <c:v>1.125138759613</c:v>
                </c:pt>
                <c:pt idx="10363">
                  <c:v>1.125275373459</c:v>
                </c:pt>
                <c:pt idx="10364">
                  <c:v>1.1253161430359999</c:v>
                </c:pt>
                <c:pt idx="10365">
                  <c:v>1.125475287437</c:v>
                </c:pt>
                <c:pt idx="10366">
                  <c:v>1.125851750374</c:v>
                </c:pt>
                <c:pt idx="10367">
                  <c:v>1.1261208057400001</c:v>
                </c:pt>
                <c:pt idx="10368">
                  <c:v>1.1264486312869999</c:v>
                </c:pt>
                <c:pt idx="10369">
                  <c:v>1.1266030073169999</c:v>
                </c:pt>
                <c:pt idx="10370">
                  <c:v>1.1267522573469999</c:v>
                </c:pt>
                <c:pt idx="10371">
                  <c:v>1.1270930767059999</c:v>
                </c:pt>
                <c:pt idx="10372">
                  <c:v>1.1272307634350001</c:v>
                </c:pt>
                <c:pt idx="10373">
                  <c:v>1.1273825168610001</c:v>
                </c:pt>
                <c:pt idx="10374">
                  <c:v>1.127573847771</c:v>
                </c:pt>
                <c:pt idx="10375">
                  <c:v>1.12764954567</c:v>
                </c:pt>
                <c:pt idx="10376">
                  <c:v>1.1277133226389999</c:v>
                </c:pt>
                <c:pt idx="10377">
                  <c:v>1.1278185844419999</c:v>
                </c:pt>
                <c:pt idx="10378">
                  <c:v>1.1279412508010001</c:v>
                </c:pt>
                <c:pt idx="10379">
                  <c:v>1.128033518791</c:v>
                </c:pt>
                <c:pt idx="10380">
                  <c:v>1.128094434738</c:v>
                </c:pt>
                <c:pt idx="10381">
                  <c:v>1.128169417381</c:v>
                </c:pt>
                <c:pt idx="10382">
                  <c:v>1.1282919645309999</c:v>
                </c:pt>
                <c:pt idx="10383">
                  <c:v>1.1284174919129999</c:v>
                </c:pt>
                <c:pt idx="10384">
                  <c:v>1.1286214590070001</c:v>
                </c:pt>
                <c:pt idx="10385">
                  <c:v>1.1289806365970001</c:v>
                </c:pt>
                <c:pt idx="10386">
                  <c:v>1.1291141510010001</c:v>
                </c:pt>
                <c:pt idx="10387">
                  <c:v>1.1291515827180001</c:v>
                </c:pt>
                <c:pt idx="10388">
                  <c:v>1.129303216934</c:v>
                </c:pt>
                <c:pt idx="10389">
                  <c:v>1.129427671432</c:v>
                </c:pt>
                <c:pt idx="10390">
                  <c:v>1.1297489404679999</c:v>
                </c:pt>
                <c:pt idx="10391">
                  <c:v>1.130091190338</c:v>
                </c:pt>
                <c:pt idx="10392">
                  <c:v>1.130398154259</c:v>
                </c:pt>
                <c:pt idx="10393">
                  <c:v>1.1306438446039999</c:v>
                </c:pt>
                <c:pt idx="10394">
                  <c:v>1.130768895149</c:v>
                </c:pt>
                <c:pt idx="10395">
                  <c:v>1.131101250648</c:v>
                </c:pt>
                <c:pt idx="10396">
                  <c:v>1.1314483880999999</c:v>
                </c:pt>
                <c:pt idx="10397">
                  <c:v>1.1317576169970001</c:v>
                </c:pt>
                <c:pt idx="10398">
                  <c:v>1.131912708282</c:v>
                </c:pt>
                <c:pt idx="10399">
                  <c:v>1.1322453022000001</c:v>
                </c:pt>
                <c:pt idx="10400">
                  <c:v>1.1326245069500001</c:v>
                </c:pt>
                <c:pt idx="10401">
                  <c:v>1.132968664169</c:v>
                </c:pt>
                <c:pt idx="10402">
                  <c:v>1.1333254575730001</c:v>
                </c:pt>
                <c:pt idx="10403">
                  <c:v>1.1335461139680001</c:v>
                </c:pt>
                <c:pt idx="10404">
                  <c:v>1.133702635765</c:v>
                </c:pt>
                <c:pt idx="10405">
                  <c:v>1.133821249008</c:v>
                </c:pt>
                <c:pt idx="10406">
                  <c:v>1.1339335441589999</c:v>
                </c:pt>
                <c:pt idx="10407">
                  <c:v>1.134042739868</c:v>
                </c:pt>
                <c:pt idx="10408">
                  <c:v>1.134183764458</c:v>
                </c:pt>
                <c:pt idx="10409">
                  <c:v>1.134418725967</c:v>
                </c:pt>
                <c:pt idx="10410">
                  <c:v>1.1347807645800001</c:v>
                </c:pt>
                <c:pt idx="10411">
                  <c:v>1.1349368095400001</c:v>
                </c:pt>
                <c:pt idx="10412">
                  <c:v>1.1350134611130001</c:v>
                </c:pt>
                <c:pt idx="10413">
                  <c:v>1.1351076364520001</c:v>
                </c:pt>
                <c:pt idx="10414">
                  <c:v>1.135180592537</c:v>
                </c:pt>
                <c:pt idx="10415">
                  <c:v>1.135276436806</c:v>
                </c:pt>
                <c:pt idx="10416">
                  <c:v>1.135352492332</c:v>
                </c:pt>
                <c:pt idx="10417">
                  <c:v>1.1354463100429999</c:v>
                </c:pt>
                <c:pt idx="10418">
                  <c:v>1.135521650314</c:v>
                </c:pt>
                <c:pt idx="10419">
                  <c:v>1.135619044304</c:v>
                </c:pt>
                <c:pt idx="10420">
                  <c:v>1.1356929540630001</c:v>
                </c:pt>
                <c:pt idx="10421">
                  <c:v>1.1358400583270001</c:v>
                </c:pt>
                <c:pt idx="10422">
                  <c:v>1.1361393928529999</c:v>
                </c:pt>
                <c:pt idx="10423">
                  <c:v>1.136340379715</c:v>
                </c:pt>
                <c:pt idx="10424">
                  <c:v>1.13645362854</c:v>
                </c:pt>
                <c:pt idx="10425">
                  <c:v>1.1366535425190001</c:v>
                </c:pt>
                <c:pt idx="10426">
                  <c:v>1.136957526207</c:v>
                </c:pt>
                <c:pt idx="10427">
                  <c:v>1.1372317075730001</c:v>
                </c:pt>
                <c:pt idx="10428">
                  <c:v>1.1375272274020001</c:v>
                </c:pt>
                <c:pt idx="10429">
                  <c:v>1.1377508640289999</c:v>
                </c:pt>
                <c:pt idx="10430">
                  <c:v>1.1380907297130001</c:v>
                </c:pt>
                <c:pt idx="10431">
                  <c:v>1.138306856155</c:v>
                </c:pt>
                <c:pt idx="10432">
                  <c:v>1.138528943062</c:v>
                </c:pt>
                <c:pt idx="10433">
                  <c:v>1.13867866993</c:v>
                </c:pt>
                <c:pt idx="10434">
                  <c:v>1.138756275177</c:v>
                </c:pt>
                <c:pt idx="10435">
                  <c:v>1.1388961076740001</c:v>
                </c:pt>
                <c:pt idx="10436">
                  <c:v>1.1392353773120001</c:v>
                </c:pt>
                <c:pt idx="10437">
                  <c:v>1.1394959688190001</c:v>
                </c:pt>
                <c:pt idx="10438">
                  <c:v>1.1397464275360001</c:v>
                </c:pt>
                <c:pt idx="10439">
                  <c:v>1.1399635076520001</c:v>
                </c:pt>
                <c:pt idx="10440">
                  <c:v>1.140137672424</c:v>
                </c:pt>
                <c:pt idx="10441">
                  <c:v>1.1404882669450001</c:v>
                </c:pt>
                <c:pt idx="10442">
                  <c:v>1.1408041715620001</c:v>
                </c:pt>
                <c:pt idx="10443">
                  <c:v>1.14092695713</c:v>
                </c:pt>
                <c:pt idx="10444">
                  <c:v>1.1410720348359999</c:v>
                </c:pt>
                <c:pt idx="10445">
                  <c:v>1.141366958618</c:v>
                </c:pt>
                <c:pt idx="10446">
                  <c:v>1.1415200233459999</c:v>
                </c:pt>
                <c:pt idx="10447">
                  <c:v>1.1416692733760001</c:v>
                </c:pt>
                <c:pt idx="10448">
                  <c:v>1.141823172569</c:v>
                </c:pt>
                <c:pt idx="10449">
                  <c:v>1.142083644867</c:v>
                </c:pt>
                <c:pt idx="10450">
                  <c:v>1.142399311066</c:v>
                </c:pt>
                <c:pt idx="10451">
                  <c:v>1.142705440521</c:v>
                </c:pt>
                <c:pt idx="10452">
                  <c:v>1.142908811569</c:v>
                </c:pt>
                <c:pt idx="10453">
                  <c:v>1.143050670624</c:v>
                </c:pt>
                <c:pt idx="10454">
                  <c:v>1.1433379650119999</c:v>
                </c:pt>
                <c:pt idx="10455">
                  <c:v>1.1435900926589999</c:v>
                </c:pt>
                <c:pt idx="10456">
                  <c:v>1.143849372864</c:v>
                </c:pt>
                <c:pt idx="10457">
                  <c:v>1.143995046616</c:v>
                </c:pt>
                <c:pt idx="10458">
                  <c:v>1.144143223763</c:v>
                </c:pt>
                <c:pt idx="10459">
                  <c:v>1.1442868709559999</c:v>
                </c:pt>
                <c:pt idx="10460">
                  <c:v>1.144322872162</c:v>
                </c:pt>
                <c:pt idx="10461">
                  <c:v>1.1444425582890001</c:v>
                </c:pt>
                <c:pt idx="10462">
                  <c:v>1.144461750984</c:v>
                </c:pt>
                <c:pt idx="10463">
                  <c:v>1.1444942951199999</c:v>
                </c:pt>
                <c:pt idx="10464">
                  <c:v>1.144569635391</c:v>
                </c:pt>
                <c:pt idx="10465">
                  <c:v>1.144634842873</c:v>
                </c:pt>
                <c:pt idx="10466">
                  <c:v>1.1446632146839999</c:v>
                </c:pt>
                <c:pt idx="10467">
                  <c:v>1.1447039842610001</c:v>
                </c:pt>
                <c:pt idx="10468">
                  <c:v>1.1447881460189999</c:v>
                </c:pt>
                <c:pt idx="10469">
                  <c:v>1.1448600292210001</c:v>
                </c:pt>
                <c:pt idx="10470">
                  <c:v>1.144892334938</c:v>
                </c:pt>
                <c:pt idx="10471">
                  <c:v>1.1449449062349999</c:v>
                </c:pt>
                <c:pt idx="10472">
                  <c:v>1.145035028458</c:v>
                </c:pt>
                <c:pt idx="10473">
                  <c:v>1.145110845566</c:v>
                </c:pt>
                <c:pt idx="10474">
                  <c:v>1.1451487541200001</c:v>
                </c:pt>
                <c:pt idx="10475">
                  <c:v>1.14543223381</c:v>
                </c:pt>
                <c:pt idx="10476">
                  <c:v>1.146004915237</c:v>
                </c:pt>
                <c:pt idx="10477">
                  <c:v>1.1466172933579999</c:v>
                </c:pt>
                <c:pt idx="10478">
                  <c:v>1.1472157239909999</c:v>
                </c:pt>
                <c:pt idx="10479">
                  <c:v>1.147850036621</c:v>
                </c:pt>
                <c:pt idx="10480">
                  <c:v>1.148540258408</c:v>
                </c:pt>
                <c:pt idx="10481">
                  <c:v>1.149230003357</c:v>
                </c:pt>
                <c:pt idx="10482">
                  <c:v>1.1498856544489999</c:v>
                </c:pt>
                <c:pt idx="10483">
                  <c:v>1.1505593061449999</c:v>
                </c:pt>
                <c:pt idx="10484">
                  <c:v>1.151278972626</c:v>
                </c:pt>
                <c:pt idx="10485">
                  <c:v>1.1517622470860001</c:v>
                </c:pt>
                <c:pt idx="10486">
                  <c:v>1.151950597763</c:v>
                </c:pt>
                <c:pt idx="10487">
                  <c:v>1.152099609375</c:v>
                </c:pt>
                <c:pt idx="10488">
                  <c:v>1.15226328373</c:v>
                </c:pt>
                <c:pt idx="10489">
                  <c:v>1.15239751339</c:v>
                </c:pt>
                <c:pt idx="10490">
                  <c:v>1.1524748802189999</c:v>
                </c:pt>
                <c:pt idx="10491">
                  <c:v>1.1525402069090001</c:v>
                </c:pt>
                <c:pt idx="10492">
                  <c:v>1.15263569355</c:v>
                </c:pt>
                <c:pt idx="10493">
                  <c:v>1.1527198553089999</c:v>
                </c:pt>
                <c:pt idx="10494">
                  <c:v>1.15274643898</c:v>
                </c:pt>
                <c:pt idx="10495">
                  <c:v>1.152768373489</c:v>
                </c:pt>
                <c:pt idx="10496">
                  <c:v>1.152832984924</c:v>
                </c:pt>
                <c:pt idx="10497">
                  <c:v>1.1528977155689999</c:v>
                </c:pt>
                <c:pt idx="10498">
                  <c:v>1.1529102325439999</c:v>
                </c:pt>
                <c:pt idx="10499">
                  <c:v>1.1529142856600001</c:v>
                </c:pt>
                <c:pt idx="10500">
                  <c:v>1.152957439423</c:v>
                </c:pt>
                <c:pt idx="10501">
                  <c:v>1.1530048847200001</c:v>
                </c:pt>
                <c:pt idx="10502">
                  <c:v>1.1530128717420001</c:v>
                </c:pt>
                <c:pt idx="10503">
                  <c:v>1.153043150902</c:v>
                </c:pt>
                <c:pt idx="10504">
                  <c:v>1.1530958414079999</c:v>
                </c:pt>
                <c:pt idx="10505">
                  <c:v>1.153098940849</c:v>
                </c:pt>
                <c:pt idx="10506">
                  <c:v>1.1531426906590001</c:v>
                </c:pt>
                <c:pt idx="10507">
                  <c:v>1.153141736984</c:v>
                </c:pt>
                <c:pt idx="10508">
                  <c:v>1.1531928777689999</c:v>
                </c:pt>
                <c:pt idx="10509">
                  <c:v>1.1532179117200001</c:v>
                </c:pt>
                <c:pt idx="10510">
                  <c:v>1.15322804451</c:v>
                </c:pt>
                <c:pt idx="10511">
                  <c:v>1.1532858610150001</c:v>
                </c:pt>
                <c:pt idx="10512">
                  <c:v>1.1532957553859999</c:v>
                </c:pt>
                <c:pt idx="10513">
                  <c:v>1.1533018350599999</c:v>
                </c:pt>
                <c:pt idx="10514">
                  <c:v>1.1533489227289999</c:v>
                </c:pt>
                <c:pt idx="10515">
                  <c:v>1.1533471345899999</c:v>
                </c:pt>
                <c:pt idx="10516">
                  <c:v>1.1533690690989999</c:v>
                </c:pt>
                <c:pt idx="10517">
                  <c:v>1.153361439705</c:v>
                </c:pt>
                <c:pt idx="10518">
                  <c:v>1.1534055471419999</c:v>
                </c:pt>
                <c:pt idx="10519">
                  <c:v>1.1534446477889999</c:v>
                </c:pt>
                <c:pt idx="10520">
                  <c:v>1.1534417867660001</c:v>
                </c:pt>
                <c:pt idx="10521">
                  <c:v>1.153441309929</c:v>
                </c:pt>
                <c:pt idx="10522">
                  <c:v>1.153491854668</c:v>
                </c:pt>
                <c:pt idx="10523">
                  <c:v>1.1534954309459999</c:v>
                </c:pt>
                <c:pt idx="10524">
                  <c:v>1.1535193920139999</c:v>
                </c:pt>
                <c:pt idx="10525">
                  <c:v>1.153517365456</c:v>
                </c:pt>
                <c:pt idx="10526">
                  <c:v>1.153556466103</c:v>
                </c:pt>
                <c:pt idx="10527">
                  <c:v>1.153572440147</c:v>
                </c:pt>
                <c:pt idx="10528">
                  <c:v>1.1535693407059999</c:v>
                </c:pt>
                <c:pt idx="10529">
                  <c:v>1.1535953283310001</c:v>
                </c:pt>
                <c:pt idx="10530">
                  <c:v>1.153644561768</c:v>
                </c:pt>
                <c:pt idx="10531">
                  <c:v>1.153665781021</c:v>
                </c:pt>
                <c:pt idx="10532">
                  <c:v>1.15366268158</c:v>
                </c:pt>
                <c:pt idx="10533">
                  <c:v>1.1536794900889999</c:v>
                </c:pt>
                <c:pt idx="10534">
                  <c:v>1.1537182331089999</c:v>
                </c:pt>
                <c:pt idx="10535">
                  <c:v>1.153711795807</c:v>
                </c:pt>
                <c:pt idx="10536">
                  <c:v>1.153731107712</c:v>
                </c:pt>
                <c:pt idx="10537">
                  <c:v>1.15376496315</c:v>
                </c:pt>
                <c:pt idx="10538">
                  <c:v>1.153801441193</c:v>
                </c:pt>
                <c:pt idx="10539">
                  <c:v>1.1537811756130001</c:v>
                </c:pt>
                <c:pt idx="10540">
                  <c:v>1.153807640076</c:v>
                </c:pt>
                <c:pt idx="10541">
                  <c:v>1.153828024864</c:v>
                </c:pt>
                <c:pt idx="10542">
                  <c:v>1.1538573503489999</c:v>
                </c:pt>
                <c:pt idx="10543">
                  <c:v>1.153888106346</c:v>
                </c:pt>
                <c:pt idx="10544">
                  <c:v>1.1539660692210001</c:v>
                </c:pt>
                <c:pt idx="10545">
                  <c:v>1.153964757919</c:v>
                </c:pt>
                <c:pt idx="10546">
                  <c:v>1.1540575027469999</c:v>
                </c:pt>
                <c:pt idx="10547">
                  <c:v>1.1541134119030001</c:v>
                </c:pt>
                <c:pt idx="10548">
                  <c:v>1.154135465622</c:v>
                </c:pt>
                <c:pt idx="10549">
                  <c:v>1.154239296913</c:v>
                </c:pt>
                <c:pt idx="10550">
                  <c:v>1.1542513370509999</c:v>
                </c:pt>
                <c:pt idx="10551">
                  <c:v>1.154320478439</c:v>
                </c:pt>
                <c:pt idx="10552">
                  <c:v>1.1544649600979999</c:v>
                </c:pt>
                <c:pt idx="10553">
                  <c:v>1.1546293497090001</c:v>
                </c:pt>
                <c:pt idx="10554">
                  <c:v>1.1547673940659999</c:v>
                </c:pt>
                <c:pt idx="10555">
                  <c:v>1.1550183296200001</c:v>
                </c:pt>
                <c:pt idx="10556">
                  <c:v>1.155228853226</c:v>
                </c:pt>
                <c:pt idx="10557">
                  <c:v>1.155321359634</c:v>
                </c:pt>
                <c:pt idx="10558">
                  <c:v>1.1555657386780001</c:v>
                </c:pt>
                <c:pt idx="10559">
                  <c:v>1.155864834785</c:v>
                </c:pt>
                <c:pt idx="10560">
                  <c:v>1.15597474575</c:v>
                </c:pt>
                <c:pt idx="10561">
                  <c:v>1.15604698658</c:v>
                </c:pt>
                <c:pt idx="10562">
                  <c:v>1.1560857295989999</c:v>
                </c:pt>
                <c:pt idx="10563">
                  <c:v>1.156160235405</c:v>
                </c:pt>
                <c:pt idx="10564">
                  <c:v>1.156256318092</c:v>
                </c:pt>
                <c:pt idx="10565">
                  <c:v>1.1563526391979999</c:v>
                </c:pt>
                <c:pt idx="10566">
                  <c:v>1.1564632654189999</c:v>
                </c:pt>
                <c:pt idx="10567">
                  <c:v>1.1565173864360001</c:v>
                </c:pt>
                <c:pt idx="10568">
                  <c:v>1.156562924385</c:v>
                </c:pt>
                <c:pt idx="10569">
                  <c:v>1.1566531658170001</c:v>
                </c:pt>
                <c:pt idx="10570">
                  <c:v>1.1567549705510001</c:v>
                </c:pt>
                <c:pt idx="10571">
                  <c:v>1.1570209264760001</c:v>
                </c:pt>
                <c:pt idx="10572">
                  <c:v>1.15710246563</c:v>
                </c:pt>
                <c:pt idx="10573">
                  <c:v>1.157189249992</c:v>
                </c:pt>
                <c:pt idx="10574">
                  <c:v>1.15732884407</c:v>
                </c:pt>
                <c:pt idx="10575">
                  <c:v>1.157576799393</c:v>
                </c:pt>
                <c:pt idx="10576">
                  <c:v>1.157675027847</c:v>
                </c:pt>
                <c:pt idx="10577">
                  <c:v>1.157775759697</c:v>
                </c:pt>
                <c:pt idx="10578">
                  <c:v>1.157887220383</c:v>
                </c:pt>
                <c:pt idx="10579">
                  <c:v>1.157996416092</c:v>
                </c:pt>
                <c:pt idx="10580">
                  <c:v>1.158064246178</c:v>
                </c:pt>
                <c:pt idx="10581">
                  <c:v>1.1581763029100001</c:v>
                </c:pt>
                <c:pt idx="10582">
                  <c:v>1.1582957506180001</c:v>
                </c:pt>
                <c:pt idx="10583">
                  <c:v>1.1584140062329999</c:v>
                </c:pt>
                <c:pt idx="10584">
                  <c:v>1.1585286855700001</c:v>
                </c:pt>
                <c:pt idx="10585">
                  <c:v>1.1585777997969999</c:v>
                </c:pt>
                <c:pt idx="10586">
                  <c:v>1.15874350071</c:v>
                </c:pt>
                <c:pt idx="10587">
                  <c:v>1.1589272022249999</c:v>
                </c:pt>
                <c:pt idx="10588">
                  <c:v>1.1592715978620001</c:v>
                </c:pt>
                <c:pt idx="10589">
                  <c:v>1.1595776081089999</c:v>
                </c:pt>
                <c:pt idx="10590">
                  <c:v>1.1596949100489999</c:v>
                </c:pt>
                <c:pt idx="10591">
                  <c:v>1.159807682037</c:v>
                </c:pt>
                <c:pt idx="10592">
                  <c:v>1.159886837006</c:v>
                </c:pt>
                <c:pt idx="10593">
                  <c:v>1.1599918603899999</c:v>
                </c:pt>
                <c:pt idx="10594">
                  <c:v>1.1600983142850001</c:v>
                </c:pt>
                <c:pt idx="10595">
                  <c:v>1.160200595856</c:v>
                </c:pt>
                <c:pt idx="10596">
                  <c:v>1.1603063344960001</c:v>
                </c:pt>
                <c:pt idx="10597">
                  <c:v>1.1604079008099999</c:v>
                </c:pt>
                <c:pt idx="10598">
                  <c:v>1.1604896783830001</c:v>
                </c:pt>
                <c:pt idx="10599">
                  <c:v>1.1606019735340001</c:v>
                </c:pt>
                <c:pt idx="10600">
                  <c:v>1.1607173681259999</c:v>
                </c:pt>
                <c:pt idx="10601">
                  <c:v>1.1607785224910001</c:v>
                </c:pt>
                <c:pt idx="10602">
                  <c:v>1.1608961820599999</c:v>
                </c:pt>
                <c:pt idx="10603">
                  <c:v>1.1609814167020001</c:v>
                </c:pt>
                <c:pt idx="10604">
                  <c:v>1.161335110664</c:v>
                </c:pt>
                <c:pt idx="10605">
                  <c:v>1.1616168022160001</c:v>
                </c:pt>
                <c:pt idx="10606">
                  <c:v>1.161741256714</c:v>
                </c:pt>
                <c:pt idx="10607">
                  <c:v>1.161919236183</c:v>
                </c:pt>
                <c:pt idx="10608">
                  <c:v>1.162044644356</c:v>
                </c:pt>
                <c:pt idx="10609">
                  <c:v>1.162240982056</c:v>
                </c:pt>
                <c:pt idx="10610">
                  <c:v>1.1625763177870001</c:v>
                </c:pt>
                <c:pt idx="10611">
                  <c:v>1.162927389145</c:v>
                </c:pt>
                <c:pt idx="10612">
                  <c:v>1.1632351875310001</c:v>
                </c:pt>
                <c:pt idx="10613">
                  <c:v>1.1634855270390001</c:v>
                </c:pt>
                <c:pt idx="10614">
                  <c:v>1.163785338402</c:v>
                </c:pt>
                <c:pt idx="10615">
                  <c:v>1.163904905319</c:v>
                </c:pt>
                <c:pt idx="10616">
                  <c:v>1.1639697551729999</c:v>
                </c:pt>
                <c:pt idx="10617">
                  <c:v>1.1640573740010001</c:v>
                </c:pt>
                <c:pt idx="10618">
                  <c:v>1.164176702499</c:v>
                </c:pt>
                <c:pt idx="10619">
                  <c:v>1.1643201112749999</c:v>
                </c:pt>
                <c:pt idx="10620">
                  <c:v>1.1644427776340001</c:v>
                </c:pt>
                <c:pt idx="10621">
                  <c:v>1.1645684242250001</c:v>
                </c:pt>
                <c:pt idx="10622">
                  <c:v>1.1647454500200001</c:v>
                </c:pt>
                <c:pt idx="10623">
                  <c:v>1.1648241281509999</c:v>
                </c:pt>
                <c:pt idx="10624">
                  <c:v>1.1652305126189999</c:v>
                </c:pt>
                <c:pt idx="10625">
                  <c:v>1.1655441522600001</c:v>
                </c:pt>
                <c:pt idx="10626">
                  <c:v>1.1658068895339999</c:v>
                </c:pt>
                <c:pt idx="10627">
                  <c:v>1.165958166122</c:v>
                </c:pt>
                <c:pt idx="10628">
                  <c:v>1.1661990880969999</c:v>
                </c:pt>
                <c:pt idx="10629">
                  <c:v>1.1663527488709999</c:v>
                </c:pt>
                <c:pt idx="10630">
                  <c:v>1.1664800643919999</c:v>
                </c:pt>
                <c:pt idx="10631">
                  <c:v>1.1667745113370001</c:v>
                </c:pt>
                <c:pt idx="10632">
                  <c:v>1.166867494583</c:v>
                </c:pt>
                <c:pt idx="10633">
                  <c:v>1.1669508218769999</c:v>
                </c:pt>
                <c:pt idx="10634">
                  <c:v>1.1670986413960001</c:v>
                </c:pt>
                <c:pt idx="10635">
                  <c:v>1.1672595739360001</c:v>
                </c:pt>
                <c:pt idx="10636">
                  <c:v>1.16757786274</c:v>
                </c:pt>
                <c:pt idx="10637">
                  <c:v>1.167783737183</c:v>
                </c:pt>
                <c:pt idx="10638">
                  <c:v>1.1681032180790001</c:v>
                </c:pt>
                <c:pt idx="10639">
                  <c:v>1.168442130089</c:v>
                </c:pt>
                <c:pt idx="10640">
                  <c:v>1.1685613393780001</c:v>
                </c:pt>
                <c:pt idx="10641">
                  <c:v>1.168673276901</c:v>
                </c:pt>
                <c:pt idx="10642">
                  <c:v>1.1688412427899999</c:v>
                </c:pt>
                <c:pt idx="10643">
                  <c:v>1.1688981056209999</c:v>
                </c:pt>
                <c:pt idx="10644">
                  <c:v>1.169017791748</c:v>
                </c:pt>
                <c:pt idx="10645">
                  <c:v>1.169330477715</c:v>
                </c:pt>
                <c:pt idx="10646">
                  <c:v>1.1694917678829999</c:v>
                </c:pt>
                <c:pt idx="10647">
                  <c:v>1.1695683002470001</c:v>
                </c:pt>
                <c:pt idx="10648">
                  <c:v>1.1696225404739999</c:v>
                </c:pt>
                <c:pt idx="10649">
                  <c:v>1.1697162389760001</c:v>
                </c:pt>
                <c:pt idx="10650">
                  <c:v>1.1698299646379999</c:v>
                </c:pt>
                <c:pt idx="10651">
                  <c:v>1.1698997020719999</c:v>
                </c:pt>
                <c:pt idx="10652">
                  <c:v>1.1699620485310001</c:v>
                </c:pt>
                <c:pt idx="10653">
                  <c:v>1.1700711250310001</c:v>
                </c:pt>
                <c:pt idx="10654">
                  <c:v>1.1701855659480001</c:v>
                </c:pt>
                <c:pt idx="10655">
                  <c:v>1.17032289505</c:v>
                </c:pt>
                <c:pt idx="10656">
                  <c:v>1.170553207397</c:v>
                </c:pt>
                <c:pt idx="10657">
                  <c:v>1.170696258545</c:v>
                </c:pt>
                <c:pt idx="10658">
                  <c:v>1.1709784269329999</c:v>
                </c:pt>
                <c:pt idx="10659">
                  <c:v>1.171173214912</c:v>
                </c:pt>
                <c:pt idx="10660">
                  <c:v>1.17148411274</c:v>
                </c:pt>
                <c:pt idx="10661">
                  <c:v>1.1716854572299999</c:v>
                </c:pt>
                <c:pt idx="10662">
                  <c:v>1.1720428466799999</c:v>
                </c:pt>
                <c:pt idx="10663">
                  <c:v>1.1723906993869999</c:v>
                </c:pt>
                <c:pt idx="10664">
                  <c:v>1.1727614402769999</c:v>
                </c:pt>
                <c:pt idx="10665">
                  <c:v>1.1730550527570001</c:v>
                </c:pt>
                <c:pt idx="10666">
                  <c:v>1.173224687576</c:v>
                </c:pt>
                <c:pt idx="10667">
                  <c:v>1.1734554767609999</c:v>
                </c:pt>
                <c:pt idx="10668">
                  <c:v>1.1738275289540001</c:v>
                </c:pt>
                <c:pt idx="10669">
                  <c:v>1.174136996269</c:v>
                </c:pt>
                <c:pt idx="10670">
                  <c:v>1.174326658249</c:v>
                </c:pt>
                <c:pt idx="10671">
                  <c:v>1.1745023727420001</c:v>
                </c:pt>
                <c:pt idx="10672">
                  <c:v>1.1746255159379999</c:v>
                </c:pt>
                <c:pt idx="10673">
                  <c:v>1.1747502088549999</c:v>
                </c:pt>
                <c:pt idx="10674">
                  <c:v>1.1750725507740001</c:v>
                </c:pt>
                <c:pt idx="10675">
                  <c:v>1.1753041744229999</c:v>
                </c:pt>
                <c:pt idx="10676">
                  <c:v>1.1755617856980001</c:v>
                </c:pt>
                <c:pt idx="10677">
                  <c:v>1.175681948662</c:v>
                </c:pt>
                <c:pt idx="10678">
                  <c:v>1.1758011579509999</c:v>
                </c:pt>
                <c:pt idx="10679">
                  <c:v>1.1759213209149999</c:v>
                </c:pt>
                <c:pt idx="10680">
                  <c:v>1.176047086716</c:v>
                </c:pt>
                <c:pt idx="10681">
                  <c:v>1.1761698722839999</c:v>
                </c:pt>
                <c:pt idx="10682">
                  <c:v>1.176292300224</c:v>
                </c:pt>
                <c:pt idx="10683">
                  <c:v>1.1764713525770001</c:v>
                </c:pt>
                <c:pt idx="10684">
                  <c:v>1.1766504049299999</c:v>
                </c:pt>
                <c:pt idx="10685">
                  <c:v>1.1767871379849999</c:v>
                </c:pt>
                <c:pt idx="10686">
                  <c:v>1.1771835088730001</c:v>
                </c:pt>
                <c:pt idx="10687">
                  <c:v>1.177494764328</c:v>
                </c:pt>
                <c:pt idx="10688">
                  <c:v>1.1777329444889999</c:v>
                </c:pt>
                <c:pt idx="10689">
                  <c:v>1.1780841350560001</c:v>
                </c:pt>
                <c:pt idx="10690">
                  <c:v>1.178352594376</c:v>
                </c:pt>
                <c:pt idx="10691">
                  <c:v>1.178624510765</c:v>
                </c:pt>
                <c:pt idx="10692">
                  <c:v>1.179028272629</c:v>
                </c:pt>
                <c:pt idx="10693">
                  <c:v>1.179315209389</c:v>
                </c:pt>
                <c:pt idx="10694">
                  <c:v>1.179483413696</c:v>
                </c:pt>
                <c:pt idx="10695">
                  <c:v>1.1796026229859999</c:v>
                </c:pt>
                <c:pt idx="10696">
                  <c:v>1.179772019386</c:v>
                </c:pt>
                <c:pt idx="10697">
                  <c:v>1.1800698041919999</c:v>
                </c:pt>
                <c:pt idx="10698">
                  <c:v>1.180435538292</c:v>
                </c:pt>
                <c:pt idx="10699">
                  <c:v>1.180765390396</c:v>
                </c:pt>
                <c:pt idx="10700">
                  <c:v>1.18092918396</c:v>
                </c:pt>
                <c:pt idx="10701">
                  <c:v>1.1813242435460001</c:v>
                </c:pt>
                <c:pt idx="10702">
                  <c:v>1.181474089622</c:v>
                </c:pt>
                <c:pt idx="10703">
                  <c:v>1.1815817356110001</c:v>
                </c:pt>
                <c:pt idx="10704">
                  <c:v>1.18169760704</c:v>
                </c:pt>
                <c:pt idx="10705">
                  <c:v>1.181819200516</c:v>
                </c:pt>
                <c:pt idx="10706">
                  <c:v>1.181969285011</c:v>
                </c:pt>
                <c:pt idx="10707">
                  <c:v>1.1820989847179999</c:v>
                </c:pt>
                <c:pt idx="10708">
                  <c:v>1.182220101357</c:v>
                </c:pt>
                <c:pt idx="10709">
                  <c:v>1.182329535484</c:v>
                </c:pt>
                <c:pt idx="10710">
                  <c:v>1.182454824448</c:v>
                </c:pt>
                <c:pt idx="10711">
                  <c:v>1.182480335236</c:v>
                </c:pt>
                <c:pt idx="10712">
                  <c:v>1.182726264</c:v>
                </c:pt>
                <c:pt idx="10713">
                  <c:v>1.182966709137</c:v>
                </c:pt>
                <c:pt idx="10714">
                  <c:v>1.1831183433529999</c:v>
                </c:pt>
                <c:pt idx="10715">
                  <c:v>1.1834552288060001</c:v>
                </c:pt>
                <c:pt idx="10716">
                  <c:v>1.183834552765</c:v>
                </c:pt>
                <c:pt idx="10717">
                  <c:v>1.184177875519</c:v>
                </c:pt>
                <c:pt idx="10718">
                  <c:v>1.184502482414</c:v>
                </c:pt>
                <c:pt idx="10719">
                  <c:v>1.184823989868</c:v>
                </c:pt>
                <c:pt idx="10720">
                  <c:v>1.1851729154590001</c:v>
                </c:pt>
                <c:pt idx="10721">
                  <c:v>1.185497879982</c:v>
                </c:pt>
                <c:pt idx="10722">
                  <c:v>1.1857575178149999</c:v>
                </c:pt>
                <c:pt idx="10723">
                  <c:v>1.1859946250919999</c:v>
                </c:pt>
                <c:pt idx="10724">
                  <c:v>1.186146855354</c:v>
                </c:pt>
                <c:pt idx="10725">
                  <c:v>1.1865535974500001</c:v>
                </c:pt>
                <c:pt idx="10726">
                  <c:v>1.1867225170139999</c:v>
                </c:pt>
                <c:pt idx="10727">
                  <c:v>1.1868746280669999</c:v>
                </c:pt>
                <c:pt idx="10728">
                  <c:v>1.1870081424709999</c:v>
                </c:pt>
                <c:pt idx="10729">
                  <c:v>1.1871017217640001</c:v>
                </c:pt>
                <c:pt idx="10730">
                  <c:v>1.187261939049</c:v>
                </c:pt>
                <c:pt idx="10731">
                  <c:v>1.187485814095</c:v>
                </c:pt>
                <c:pt idx="10732">
                  <c:v>1.1876589059830001</c:v>
                </c:pt>
                <c:pt idx="10733">
                  <c:v>1.1879217624659999</c:v>
                </c:pt>
                <c:pt idx="10734">
                  <c:v>1.1882162094119999</c:v>
                </c:pt>
                <c:pt idx="10735">
                  <c:v>1.188336968422</c:v>
                </c:pt>
                <c:pt idx="10736">
                  <c:v>1.1884491443630001</c:v>
                </c:pt>
                <c:pt idx="10737">
                  <c:v>1.1885675191880001</c:v>
                </c:pt>
                <c:pt idx="10738">
                  <c:v>1.1886870861050001</c:v>
                </c:pt>
                <c:pt idx="10739">
                  <c:v>1.1887989044189999</c:v>
                </c:pt>
                <c:pt idx="10740">
                  <c:v>1.1889163255690001</c:v>
                </c:pt>
                <c:pt idx="10741">
                  <c:v>1.1891674995420001</c:v>
                </c:pt>
                <c:pt idx="10742">
                  <c:v>1.189290046692</c:v>
                </c:pt>
                <c:pt idx="10743">
                  <c:v>1.1894026994710001</c:v>
                </c:pt>
                <c:pt idx="10744">
                  <c:v>1.1894884109499999</c:v>
                </c:pt>
                <c:pt idx="10745">
                  <c:v>1.189543843269</c:v>
                </c:pt>
                <c:pt idx="10746">
                  <c:v>1.1896297931669999</c:v>
                </c:pt>
                <c:pt idx="10747">
                  <c:v>1.189754247665</c:v>
                </c:pt>
                <c:pt idx="10748">
                  <c:v>1.189837694168</c:v>
                </c:pt>
                <c:pt idx="10749">
                  <c:v>1.190025806427</c:v>
                </c:pt>
                <c:pt idx="10750">
                  <c:v>1.1903200149540001</c:v>
                </c:pt>
                <c:pt idx="10751">
                  <c:v>1.1907081604</c:v>
                </c:pt>
                <c:pt idx="10752">
                  <c:v>1.190899610519</c:v>
                </c:pt>
                <c:pt idx="10753">
                  <c:v>1.1911005973819999</c:v>
                </c:pt>
                <c:pt idx="10754">
                  <c:v>1.1914484500889999</c:v>
                </c:pt>
                <c:pt idx="10755">
                  <c:v>1.191566944122</c:v>
                </c:pt>
                <c:pt idx="10756">
                  <c:v>1.1916925907139999</c:v>
                </c:pt>
                <c:pt idx="10757">
                  <c:v>1.1918909549709999</c:v>
                </c:pt>
                <c:pt idx="10758">
                  <c:v>1.192237854004</c:v>
                </c:pt>
                <c:pt idx="10759">
                  <c:v>1.1923944950100001</c:v>
                </c:pt>
                <c:pt idx="10760">
                  <c:v>1.192647814751</c:v>
                </c:pt>
                <c:pt idx="10761">
                  <c:v>1.192799568176</c:v>
                </c:pt>
                <c:pt idx="10762">
                  <c:v>1.1928652524950001</c:v>
                </c:pt>
                <c:pt idx="10763">
                  <c:v>1.193020224571</c:v>
                </c:pt>
                <c:pt idx="10764">
                  <c:v>1.1931208372119999</c:v>
                </c:pt>
                <c:pt idx="10765">
                  <c:v>1.193205714226</c:v>
                </c:pt>
                <c:pt idx="10766">
                  <c:v>1.193463802338</c:v>
                </c:pt>
                <c:pt idx="10767">
                  <c:v>1.193758606911</c:v>
                </c:pt>
                <c:pt idx="10768">
                  <c:v>1.1940145492550001</c:v>
                </c:pt>
                <c:pt idx="10769">
                  <c:v>1.194165110588</c:v>
                </c:pt>
                <c:pt idx="10770">
                  <c:v>1.1943432092670001</c:v>
                </c:pt>
                <c:pt idx="10771">
                  <c:v>1.1944620609279999</c:v>
                </c:pt>
                <c:pt idx="10772">
                  <c:v>1.1945689916610001</c:v>
                </c:pt>
                <c:pt idx="10773">
                  <c:v>1.1946797370910001</c:v>
                </c:pt>
                <c:pt idx="10774">
                  <c:v>1.194843530655</c:v>
                </c:pt>
                <c:pt idx="10775">
                  <c:v>1.1949955224990001</c:v>
                </c:pt>
                <c:pt idx="10776">
                  <c:v>1.195179104805</c:v>
                </c:pt>
                <c:pt idx="10777">
                  <c:v>1.195346832275</c:v>
                </c:pt>
                <c:pt idx="10778">
                  <c:v>1.1954829692840001</c:v>
                </c:pt>
                <c:pt idx="10779">
                  <c:v>1.195590734482</c:v>
                </c:pt>
                <c:pt idx="10780">
                  <c:v>1.195712566376</c:v>
                </c:pt>
                <c:pt idx="10781">
                  <c:v>1.195841789246</c:v>
                </c:pt>
                <c:pt idx="10782">
                  <c:v>1.1961998939509999</c:v>
                </c:pt>
                <c:pt idx="10783">
                  <c:v>1.1965563297270001</c:v>
                </c:pt>
                <c:pt idx="10784">
                  <c:v>1.196722388268</c:v>
                </c:pt>
                <c:pt idx="10785">
                  <c:v>1.1968555450439999</c:v>
                </c:pt>
                <c:pt idx="10786">
                  <c:v>1.196999549866</c:v>
                </c:pt>
                <c:pt idx="10787">
                  <c:v>1.1973191499710001</c:v>
                </c:pt>
                <c:pt idx="10788">
                  <c:v>1.1975491046910001</c:v>
                </c:pt>
                <c:pt idx="10789">
                  <c:v>1.197669386864</c:v>
                </c:pt>
                <c:pt idx="10790">
                  <c:v>1.197788119316</c:v>
                </c:pt>
                <c:pt idx="10791">
                  <c:v>1.198108077049</c:v>
                </c:pt>
                <c:pt idx="10792">
                  <c:v>1.1982355117800001</c:v>
                </c:pt>
                <c:pt idx="10793">
                  <c:v>1.198359847069</c:v>
                </c:pt>
                <c:pt idx="10794">
                  <c:v>1.198469042778</c:v>
                </c:pt>
                <c:pt idx="10795">
                  <c:v>1.198591709137</c:v>
                </c:pt>
                <c:pt idx="10796">
                  <c:v>1.1989253759380001</c:v>
                </c:pt>
                <c:pt idx="10797">
                  <c:v>1.199072957039</c:v>
                </c:pt>
                <c:pt idx="10798">
                  <c:v>1.1992251873019999</c:v>
                </c:pt>
                <c:pt idx="10799">
                  <c:v>1.1993892192840001</c:v>
                </c:pt>
                <c:pt idx="10800">
                  <c:v>1.199534416199</c:v>
                </c:pt>
                <c:pt idx="10801">
                  <c:v>1.1996377706529999</c:v>
                </c:pt>
                <c:pt idx="10802">
                  <c:v>1.1997963190080001</c:v>
                </c:pt>
                <c:pt idx="10803">
                  <c:v>1.2000045776370001</c:v>
                </c:pt>
                <c:pt idx="10804">
                  <c:v>1.200314879417</c:v>
                </c:pt>
                <c:pt idx="10805">
                  <c:v>1.2005668878560001</c:v>
                </c:pt>
                <c:pt idx="10806">
                  <c:v>1.2006520032879999</c:v>
                </c:pt>
                <c:pt idx="10807">
                  <c:v>1.2007558345789999</c:v>
                </c:pt>
                <c:pt idx="10808">
                  <c:v>1.200906634331</c:v>
                </c:pt>
                <c:pt idx="10809">
                  <c:v>1.2010424137119999</c:v>
                </c:pt>
                <c:pt idx="10810">
                  <c:v>1.2012836933140001</c:v>
                </c:pt>
                <c:pt idx="10811">
                  <c:v>1.201447367668</c:v>
                </c:pt>
                <c:pt idx="10812">
                  <c:v>1.2016090154650001</c:v>
                </c:pt>
                <c:pt idx="10813">
                  <c:v>1.2017261981959999</c:v>
                </c:pt>
                <c:pt idx="10814">
                  <c:v>1.201838850975</c:v>
                </c:pt>
                <c:pt idx="10815">
                  <c:v>1.201962709427</c:v>
                </c:pt>
                <c:pt idx="10816">
                  <c:v>1.202060222626</c:v>
                </c:pt>
                <c:pt idx="10817">
                  <c:v>1.202199101448</c:v>
                </c:pt>
                <c:pt idx="10818">
                  <c:v>1.2024296522140001</c:v>
                </c:pt>
                <c:pt idx="10819">
                  <c:v>1.202660083771</c:v>
                </c:pt>
                <c:pt idx="10820">
                  <c:v>1.2029722929</c:v>
                </c:pt>
                <c:pt idx="10821">
                  <c:v>1.2031139135360001</c:v>
                </c:pt>
                <c:pt idx="10822">
                  <c:v>1.203274130821</c:v>
                </c:pt>
                <c:pt idx="10823">
                  <c:v>1.203644394875</c:v>
                </c:pt>
                <c:pt idx="10824">
                  <c:v>1.203828573227</c:v>
                </c:pt>
                <c:pt idx="10825">
                  <c:v>1.2039500474930001</c:v>
                </c:pt>
                <c:pt idx="10826">
                  <c:v>1.204072117805</c:v>
                </c:pt>
                <c:pt idx="10827">
                  <c:v>1.204192280769</c:v>
                </c:pt>
                <c:pt idx="10828">
                  <c:v>1.2043129205700001</c:v>
                </c:pt>
                <c:pt idx="10829">
                  <c:v>1.2043888568879999</c:v>
                </c:pt>
                <c:pt idx="10830">
                  <c:v>1.204506397247</c:v>
                </c:pt>
                <c:pt idx="10831">
                  <c:v>1.204568982124</c:v>
                </c:pt>
                <c:pt idx="10832">
                  <c:v>1.20468723774</c:v>
                </c:pt>
                <c:pt idx="10833">
                  <c:v>1.2047743797299999</c:v>
                </c:pt>
                <c:pt idx="10834">
                  <c:v>1.20513021946</c:v>
                </c:pt>
                <c:pt idx="10835">
                  <c:v>1.205439209938</c:v>
                </c:pt>
                <c:pt idx="10836">
                  <c:v>1.205805301666</c:v>
                </c:pt>
                <c:pt idx="10837">
                  <c:v>1.2061151266100001</c:v>
                </c:pt>
                <c:pt idx="10838">
                  <c:v>1.206485390663</c:v>
                </c:pt>
                <c:pt idx="10839">
                  <c:v>1.2067943811420001</c:v>
                </c:pt>
                <c:pt idx="10840">
                  <c:v>1.2069543600079999</c:v>
                </c:pt>
                <c:pt idx="10841">
                  <c:v>1.207111597061</c:v>
                </c:pt>
                <c:pt idx="10842">
                  <c:v>1.207162976265</c:v>
                </c:pt>
                <c:pt idx="10843">
                  <c:v>1.2072969675059999</c:v>
                </c:pt>
                <c:pt idx="10844">
                  <c:v>1.2074545621870001</c:v>
                </c:pt>
                <c:pt idx="10845">
                  <c:v>1.207826495171</c:v>
                </c:pt>
                <c:pt idx="10846">
                  <c:v>1.208178639412</c:v>
                </c:pt>
                <c:pt idx="10847">
                  <c:v>1.2084162235260001</c:v>
                </c:pt>
                <c:pt idx="10848">
                  <c:v>1.2087581157680001</c:v>
                </c:pt>
                <c:pt idx="10849">
                  <c:v>1.2089107036590001</c:v>
                </c:pt>
                <c:pt idx="10850">
                  <c:v>1.2090992927549999</c:v>
                </c:pt>
                <c:pt idx="10851">
                  <c:v>1.209450960159</c:v>
                </c:pt>
                <c:pt idx="10852">
                  <c:v>1.2096860408779999</c:v>
                </c:pt>
                <c:pt idx="10853">
                  <c:v>1.20979321003</c:v>
                </c:pt>
                <c:pt idx="10854">
                  <c:v>1.209893941879</c:v>
                </c:pt>
                <c:pt idx="10855">
                  <c:v>1.210004687309</c:v>
                </c:pt>
                <c:pt idx="10856">
                  <c:v>1.2101130485530001</c:v>
                </c:pt>
                <c:pt idx="10857">
                  <c:v>1.2102257013319999</c:v>
                </c:pt>
                <c:pt idx="10858">
                  <c:v>1.2103004455569999</c:v>
                </c:pt>
                <c:pt idx="10859">
                  <c:v>1.2103505134579999</c:v>
                </c:pt>
                <c:pt idx="10860">
                  <c:v>1.2104296684269999</c:v>
                </c:pt>
                <c:pt idx="10861">
                  <c:v>1.210538268089</c:v>
                </c:pt>
                <c:pt idx="10862">
                  <c:v>1.2106484174729999</c:v>
                </c:pt>
                <c:pt idx="10863">
                  <c:v>1.2107425928119999</c:v>
                </c:pt>
                <c:pt idx="10864">
                  <c:v>1.210861563683</c:v>
                </c:pt>
                <c:pt idx="10865">
                  <c:v>1.211172103882</c:v>
                </c:pt>
                <c:pt idx="10866">
                  <c:v>1.211567878723</c:v>
                </c:pt>
                <c:pt idx="10867">
                  <c:v>1.211875915527</c:v>
                </c:pt>
                <c:pt idx="10868">
                  <c:v>1.2122069597239999</c:v>
                </c:pt>
                <c:pt idx="10869">
                  <c:v>1.212577819824</c:v>
                </c:pt>
                <c:pt idx="10870">
                  <c:v>1.2129353284840001</c:v>
                </c:pt>
                <c:pt idx="10871">
                  <c:v>1.213081598282</c:v>
                </c:pt>
                <c:pt idx="10872">
                  <c:v>1.2132399082180001</c:v>
                </c:pt>
                <c:pt idx="10873">
                  <c:v>1.2133349180220001</c:v>
                </c:pt>
                <c:pt idx="10874">
                  <c:v>1.2134900093080001</c:v>
                </c:pt>
                <c:pt idx="10875">
                  <c:v>1.2138878107069999</c:v>
                </c:pt>
                <c:pt idx="10876">
                  <c:v>1.21404337883</c:v>
                </c:pt>
                <c:pt idx="10877">
                  <c:v>1.2142206430439999</c:v>
                </c:pt>
                <c:pt idx="10878">
                  <c:v>1.2145460844039999</c:v>
                </c:pt>
                <c:pt idx="10879">
                  <c:v>1.214876770973</c:v>
                </c:pt>
                <c:pt idx="10880">
                  <c:v>1.215162754059</c:v>
                </c:pt>
                <c:pt idx="10881">
                  <c:v>1.21533882618</c:v>
                </c:pt>
                <c:pt idx="10882">
                  <c:v>1.2155244350429999</c:v>
                </c:pt>
                <c:pt idx="10883">
                  <c:v>1.2158238887790001</c:v>
                </c:pt>
                <c:pt idx="10884">
                  <c:v>1.216010689735</c:v>
                </c:pt>
                <c:pt idx="10885">
                  <c:v>1.216123819351</c:v>
                </c:pt>
                <c:pt idx="10886">
                  <c:v>1.216238975525</c:v>
                </c:pt>
                <c:pt idx="10887">
                  <c:v>1.2163481712340001</c:v>
                </c:pt>
                <c:pt idx="10888">
                  <c:v>1.216468214989</c:v>
                </c:pt>
                <c:pt idx="10889">
                  <c:v>1.2165521383290001</c:v>
                </c:pt>
                <c:pt idx="10890">
                  <c:v>1.2166092395779999</c:v>
                </c:pt>
                <c:pt idx="10891">
                  <c:v>1.2169491052629999</c:v>
                </c:pt>
                <c:pt idx="10892">
                  <c:v>1.217266798019</c:v>
                </c:pt>
                <c:pt idx="10893">
                  <c:v>1.217633724213</c:v>
                </c:pt>
                <c:pt idx="10894">
                  <c:v>1.2179335355759999</c:v>
                </c:pt>
                <c:pt idx="10895">
                  <c:v>1.2181193828579999</c:v>
                </c:pt>
                <c:pt idx="10896">
                  <c:v>1.2185027599330001</c:v>
                </c:pt>
                <c:pt idx="10897">
                  <c:v>1.2188025712970001</c:v>
                </c:pt>
                <c:pt idx="10898">
                  <c:v>1.219036817551</c:v>
                </c:pt>
                <c:pt idx="10899">
                  <c:v>1.219159841537</c:v>
                </c:pt>
                <c:pt idx="10900">
                  <c:v>1.21928191185</c:v>
                </c:pt>
                <c:pt idx="10901">
                  <c:v>1.219403743744</c:v>
                </c:pt>
                <c:pt idx="10902">
                  <c:v>1.2194725275039999</c:v>
                </c:pt>
                <c:pt idx="10903">
                  <c:v>1.2195935249330001</c:v>
                </c:pt>
                <c:pt idx="10904">
                  <c:v>1.219769239426</c:v>
                </c:pt>
                <c:pt idx="10905">
                  <c:v>1.2198976278310001</c:v>
                </c:pt>
                <c:pt idx="10906">
                  <c:v>1.2200310230260001</c:v>
                </c:pt>
                <c:pt idx="10907">
                  <c:v>1.220229744911</c:v>
                </c:pt>
                <c:pt idx="10908">
                  <c:v>1.2204821109770001</c:v>
                </c:pt>
                <c:pt idx="10909">
                  <c:v>1.220593929291</c:v>
                </c:pt>
                <c:pt idx="10910">
                  <c:v>1.2206614017490001</c:v>
                </c:pt>
                <c:pt idx="10911">
                  <c:v>1.2207740545270001</c:v>
                </c:pt>
                <c:pt idx="10912">
                  <c:v>1.220856070518</c:v>
                </c:pt>
                <c:pt idx="10913">
                  <c:v>1.220965504646</c:v>
                </c:pt>
                <c:pt idx="10914">
                  <c:v>1.2210506200789999</c:v>
                </c:pt>
                <c:pt idx="10915">
                  <c:v>1.221149563789</c:v>
                </c:pt>
                <c:pt idx="10916">
                  <c:v>1.2212466001510001</c:v>
                </c:pt>
                <c:pt idx="10917">
                  <c:v>1.2216254472729999</c:v>
                </c:pt>
                <c:pt idx="10918">
                  <c:v>1.2217735052109999</c:v>
                </c:pt>
                <c:pt idx="10919">
                  <c:v>1.2218960523610001</c:v>
                </c:pt>
                <c:pt idx="10920">
                  <c:v>1.222010970116</c:v>
                </c:pt>
                <c:pt idx="10921">
                  <c:v>1.2221198081969999</c:v>
                </c:pt>
                <c:pt idx="10922">
                  <c:v>1.222236871719</c:v>
                </c:pt>
                <c:pt idx="10923">
                  <c:v>1.2223460674290001</c:v>
                </c:pt>
                <c:pt idx="10924">
                  <c:v>1.222406864166</c:v>
                </c:pt>
                <c:pt idx="10925">
                  <c:v>1.2225147485729999</c:v>
                </c:pt>
                <c:pt idx="10926">
                  <c:v>1.2225723266599999</c:v>
                </c:pt>
                <c:pt idx="10927">
                  <c:v>1.2226907014849999</c:v>
                </c:pt>
                <c:pt idx="10928">
                  <c:v>1.2228049039840001</c:v>
                </c:pt>
                <c:pt idx="10929">
                  <c:v>1.223167896271</c:v>
                </c:pt>
                <c:pt idx="10930">
                  <c:v>1.223439216614</c:v>
                </c:pt>
                <c:pt idx="10931">
                  <c:v>1.223639965057</c:v>
                </c:pt>
                <c:pt idx="10932">
                  <c:v>1.2238618135449999</c:v>
                </c:pt>
                <c:pt idx="10933">
                  <c:v>1.224001646042</c:v>
                </c:pt>
                <c:pt idx="10934">
                  <c:v>1.2243243455890001</c:v>
                </c:pt>
                <c:pt idx="10935">
                  <c:v>1.224677205086</c:v>
                </c:pt>
                <c:pt idx="10936">
                  <c:v>1.2250059843059999</c:v>
                </c:pt>
                <c:pt idx="10937">
                  <c:v>1.225341081619</c:v>
                </c:pt>
                <c:pt idx="10938">
                  <c:v>1.2255140542980001</c:v>
                </c:pt>
                <c:pt idx="10939">
                  <c:v>1.2256355285639999</c:v>
                </c:pt>
                <c:pt idx="10940">
                  <c:v>1.225756883621</c:v>
                </c:pt>
                <c:pt idx="10941">
                  <c:v>1.2258142232889999</c:v>
                </c:pt>
                <c:pt idx="10942">
                  <c:v>1.225917220116</c:v>
                </c:pt>
                <c:pt idx="10943">
                  <c:v>1.225997805595</c:v>
                </c:pt>
                <c:pt idx="10944">
                  <c:v>1.226131916046</c:v>
                </c:pt>
                <c:pt idx="10945">
                  <c:v>1.226298332214</c:v>
                </c:pt>
                <c:pt idx="10946">
                  <c:v>1.2264598608020001</c:v>
                </c:pt>
                <c:pt idx="10947">
                  <c:v>1.226714253426</c:v>
                </c:pt>
                <c:pt idx="10948">
                  <c:v>1.227034211159</c:v>
                </c:pt>
                <c:pt idx="10949">
                  <c:v>1.2272586822510001</c:v>
                </c:pt>
                <c:pt idx="10950">
                  <c:v>1.227419495583</c:v>
                </c:pt>
                <c:pt idx="10951">
                  <c:v>1.2276229858400001</c:v>
                </c:pt>
                <c:pt idx="10952">
                  <c:v>1.2279309034350001</c:v>
                </c:pt>
                <c:pt idx="10953">
                  <c:v>1.2282971143720001</c:v>
                </c:pt>
                <c:pt idx="10954">
                  <c:v>1.2286006212230001</c:v>
                </c:pt>
                <c:pt idx="10955">
                  <c:v>1.228941202164</c:v>
                </c:pt>
                <c:pt idx="10956">
                  <c:v>1.229315161705</c:v>
                </c:pt>
                <c:pt idx="10957">
                  <c:v>1.2296198606490001</c:v>
                </c:pt>
                <c:pt idx="10958">
                  <c:v>1.2299885749820001</c:v>
                </c:pt>
                <c:pt idx="10959">
                  <c:v>1.2302678823469999</c:v>
                </c:pt>
                <c:pt idx="10960">
                  <c:v>1.2306119203570001</c:v>
                </c:pt>
                <c:pt idx="10961">
                  <c:v>1.230733752251</c:v>
                </c:pt>
                <c:pt idx="10962">
                  <c:v>1.2310211658479999</c:v>
                </c:pt>
                <c:pt idx="10963">
                  <c:v>1.2312715053559999</c:v>
                </c:pt>
                <c:pt idx="10964">
                  <c:v>1.2313767671589999</c:v>
                </c:pt>
                <c:pt idx="10965">
                  <c:v>1.231500267982</c:v>
                </c:pt>
                <c:pt idx="10966">
                  <c:v>1.231608986855</c:v>
                </c:pt>
                <c:pt idx="10967">
                  <c:v>1.2317152023319999</c:v>
                </c:pt>
                <c:pt idx="10968">
                  <c:v>1.231772899628</c:v>
                </c:pt>
                <c:pt idx="10969">
                  <c:v>1.231888413429</c:v>
                </c:pt>
                <c:pt idx="10970">
                  <c:v>1.231954455376</c:v>
                </c:pt>
                <c:pt idx="10971">
                  <c:v>1.2320821285250001</c:v>
                </c:pt>
                <c:pt idx="10972">
                  <c:v>1.232264876366</c:v>
                </c:pt>
                <c:pt idx="10973">
                  <c:v>1.232431173325</c:v>
                </c:pt>
                <c:pt idx="10974">
                  <c:v>1.2327390909189999</c:v>
                </c:pt>
                <c:pt idx="10975">
                  <c:v>1.232966065407</c:v>
                </c:pt>
                <c:pt idx="10976">
                  <c:v>1.233127951622</c:v>
                </c:pt>
                <c:pt idx="10977">
                  <c:v>1.233220458031</c:v>
                </c:pt>
                <c:pt idx="10978">
                  <c:v>1.233449220657</c:v>
                </c:pt>
                <c:pt idx="10979">
                  <c:v>1.233748912811</c:v>
                </c:pt>
                <c:pt idx="10980">
                  <c:v>1.234054327011</c:v>
                </c:pt>
                <c:pt idx="10981">
                  <c:v>1.234293103218</c:v>
                </c:pt>
                <c:pt idx="10982">
                  <c:v>1.234436750412</c:v>
                </c:pt>
                <c:pt idx="10983">
                  <c:v>1.234552025795</c:v>
                </c:pt>
                <c:pt idx="10984">
                  <c:v>1.2348113060000001</c:v>
                </c:pt>
                <c:pt idx="10985">
                  <c:v>1.235178112984</c:v>
                </c:pt>
                <c:pt idx="10986">
                  <c:v>1.235476255417</c:v>
                </c:pt>
                <c:pt idx="10987">
                  <c:v>1.2358279228210001</c:v>
                </c:pt>
                <c:pt idx="10988">
                  <c:v>1.2360713481900001</c:v>
                </c:pt>
                <c:pt idx="10989">
                  <c:v>1.2363380193710001</c:v>
                </c:pt>
                <c:pt idx="10990">
                  <c:v>1.2366476058960001</c:v>
                </c:pt>
                <c:pt idx="10991">
                  <c:v>1.236940979958</c:v>
                </c:pt>
                <c:pt idx="10992">
                  <c:v>1.2373338937759999</c:v>
                </c:pt>
                <c:pt idx="10993">
                  <c:v>1.23753464222</c:v>
                </c:pt>
                <c:pt idx="10994">
                  <c:v>1.2378972768780001</c:v>
                </c:pt>
                <c:pt idx="10995">
                  <c:v>1.238184690475</c:v>
                </c:pt>
                <c:pt idx="10996">
                  <c:v>1.2383534908289999</c:v>
                </c:pt>
                <c:pt idx="10997">
                  <c:v>1.2385474443440001</c:v>
                </c:pt>
                <c:pt idx="10998">
                  <c:v>1.2386469841000001</c:v>
                </c:pt>
                <c:pt idx="10999">
                  <c:v>1.23877120018</c:v>
                </c:pt>
                <c:pt idx="11000">
                  <c:v>1.238807797432</c:v>
                </c:pt>
                <c:pt idx="11001">
                  <c:v>1.2389436960219999</c:v>
                </c:pt>
                <c:pt idx="11002">
                  <c:v>1.2389804124829999</c:v>
                </c:pt>
                <c:pt idx="11003">
                  <c:v>1.239106059074</c:v>
                </c:pt>
                <c:pt idx="11004">
                  <c:v>1.239262461662</c:v>
                </c:pt>
                <c:pt idx="11005">
                  <c:v>1.239517450333</c:v>
                </c:pt>
                <c:pt idx="11006">
                  <c:v>1.2396566867829999</c:v>
                </c:pt>
                <c:pt idx="11007">
                  <c:v>1.239775896072</c:v>
                </c:pt>
                <c:pt idx="11008">
                  <c:v>1.239881873131</c:v>
                </c:pt>
                <c:pt idx="11009">
                  <c:v>1.2399635314940001</c:v>
                </c:pt>
                <c:pt idx="11010">
                  <c:v>1.2400693893429999</c:v>
                </c:pt>
                <c:pt idx="11011">
                  <c:v>1.240176677704</c:v>
                </c:pt>
                <c:pt idx="11012">
                  <c:v>1.240289092064</c:v>
                </c:pt>
                <c:pt idx="11013">
                  <c:v>1.2403936386109999</c:v>
                </c:pt>
                <c:pt idx="11014">
                  <c:v>1.2405179739000001</c:v>
                </c:pt>
                <c:pt idx="11015">
                  <c:v>1.2407046556470001</c:v>
                </c:pt>
                <c:pt idx="11016">
                  <c:v>1.2408252954479999</c:v>
                </c:pt>
                <c:pt idx="11017">
                  <c:v>1.2411662340159999</c:v>
                </c:pt>
                <c:pt idx="11018">
                  <c:v>1.2415366172790001</c:v>
                </c:pt>
                <c:pt idx="11019">
                  <c:v>1.2418689727779999</c:v>
                </c:pt>
                <c:pt idx="11020">
                  <c:v>1.242019295692</c:v>
                </c:pt>
                <c:pt idx="11021">
                  <c:v>1.2422230243679999</c:v>
                </c:pt>
                <c:pt idx="11022">
                  <c:v>1.242571234703</c:v>
                </c:pt>
                <c:pt idx="11023">
                  <c:v>1.2429000139240001</c:v>
                </c:pt>
                <c:pt idx="11024">
                  <c:v>1.243216276169</c:v>
                </c:pt>
                <c:pt idx="11025">
                  <c:v>1.2433379888530001</c:v>
                </c:pt>
                <c:pt idx="11026">
                  <c:v>1.2434781789780001</c:v>
                </c:pt>
                <c:pt idx="11027">
                  <c:v>1.243646144867</c:v>
                </c:pt>
                <c:pt idx="11028">
                  <c:v>1.2438009977340001</c:v>
                </c:pt>
                <c:pt idx="11029">
                  <c:v>1.244021296501</c:v>
                </c:pt>
                <c:pt idx="11030">
                  <c:v>1.244081258774</c:v>
                </c:pt>
                <c:pt idx="11031">
                  <c:v>1.2442010641100001</c:v>
                </c:pt>
                <c:pt idx="11032">
                  <c:v>1.2443816661830001</c:v>
                </c:pt>
                <c:pt idx="11033">
                  <c:v>1.244570493698</c:v>
                </c:pt>
                <c:pt idx="11034">
                  <c:v>1.2449272871020001</c:v>
                </c:pt>
                <c:pt idx="11035">
                  <c:v>1.2450191974639999</c:v>
                </c:pt>
                <c:pt idx="11036">
                  <c:v>1.245145916939</c:v>
                </c:pt>
                <c:pt idx="11037">
                  <c:v>1.245262861252</c:v>
                </c:pt>
                <c:pt idx="11038">
                  <c:v>1.245361328125</c:v>
                </c:pt>
                <c:pt idx="11039">
                  <c:v>1.2455201148990001</c:v>
                </c:pt>
                <c:pt idx="11040">
                  <c:v>1.2458745241169999</c:v>
                </c:pt>
                <c:pt idx="11041">
                  <c:v>1.24610221386</c:v>
                </c:pt>
                <c:pt idx="11042">
                  <c:v>1.246215939522</c:v>
                </c:pt>
                <c:pt idx="11043">
                  <c:v>1.246339559555</c:v>
                </c:pt>
                <c:pt idx="11044">
                  <c:v>1.2464385032650001</c:v>
                </c:pt>
                <c:pt idx="11045">
                  <c:v>1.2464981079099999</c:v>
                </c:pt>
                <c:pt idx="11046">
                  <c:v>1.2465660572049999</c:v>
                </c:pt>
                <c:pt idx="11047">
                  <c:v>1.2466886043550001</c:v>
                </c:pt>
                <c:pt idx="11048">
                  <c:v>1.24679672718</c:v>
                </c:pt>
                <c:pt idx="11049">
                  <c:v>1.2469223737720001</c:v>
                </c:pt>
                <c:pt idx="11050">
                  <c:v>1.247264623642</c:v>
                </c:pt>
                <c:pt idx="11051">
                  <c:v>1.247432231903</c:v>
                </c:pt>
                <c:pt idx="11052">
                  <c:v>1.247616410255</c:v>
                </c:pt>
                <c:pt idx="11053">
                  <c:v>1.2477544546129999</c:v>
                </c:pt>
                <c:pt idx="11054">
                  <c:v>1.248140335083</c:v>
                </c:pt>
                <c:pt idx="11055">
                  <c:v>1.2484254837040001</c:v>
                </c:pt>
                <c:pt idx="11056">
                  <c:v>1.248576164246</c:v>
                </c:pt>
                <c:pt idx="11057">
                  <c:v>1.2487318515779999</c:v>
                </c:pt>
                <c:pt idx="11058">
                  <c:v>1.2488584518429999</c:v>
                </c:pt>
                <c:pt idx="11059">
                  <c:v>1.2489548921589999</c:v>
                </c:pt>
                <c:pt idx="11060">
                  <c:v>1.249079227448</c:v>
                </c:pt>
                <c:pt idx="11061">
                  <c:v>1.2491970062260001</c:v>
                </c:pt>
                <c:pt idx="11062">
                  <c:v>1.2493475675579999</c:v>
                </c:pt>
                <c:pt idx="11063">
                  <c:v>1.2496618032460001</c:v>
                </c:pt>
                <c:pt idx="11064">
                  <c:v>1.250038385391</c:v>
                </c:pt>
                <c:pt idx="11065">
                  <c:v>1.2503288984300001</c:v>
                </c:pt>
                <c:pt idx="11066">
                  <c:v>1.2506673336030001</c:v>
                </c:pt>
                <c:pt idx="11067">
                  <c:v>1.250991225243</c:v>
                </c:pt>
                <c:pt idx="11068">
                  <c:v>1.2513264417650001</c:v>
                </c:pt>
                <c:pt idx="11069">
                  <c:v>1.251652002335</c:v>
                </c:pt>
                <c:pt idx="11070">
                  <c:v>1.2518393993379999</c:v>
                </c:pt>
                <c:pt idx="11071">
                  <c:v>1.252210497856</c:v>
                </c:pt>
                <c:pt idx="11072">
                  <c:v>1.2523615360260001</c:v>
                </c:pt>
                <c:pt idx="11073">
                  <c:v>1.252535581589</c:v>
                </c:pt>
                <c:pt idx="11074">
                  <c:v>1.252737164497</c:v>
                </c:pt>
                <c:pt idx="11075">
                  <c:v>1.2530807256700001</c:v>
                </c:pt>
                <c:pt idx="11076">
                  <c:v>1.2532953023910001</c:v>
                </c:pt>
                <c:pt idx="11077">
                  <c:v>1.253540039063</c:v>
                </c:pt>
                <c:pt idx="11078">
                  <c:v>1.253878116608</c:v>
                </c:pt>
                <c:pt idx="11079">
                  <c:v>1.254215717316</c:v>
                </c:pt>
                <c:pt idx="11080">
                  <c:v>1.25447010994</c:v>
                </c:pt>
                <c:pt idx="11081">
                  <c:v>1.2547699213029999</c:v>
                </c:pt>
                <c:pt idx="11082">
                  <c:v>1.2551196813579999</c:v>
                </c:pt>
                <c:pt idx="11083">
                  <c:v>1.2552444934839999</c:v>
                </c:pt>
                <c:pt idx="11084">
                  <c:v>1.2554816007609999</c:v>
                </c:pt>
                <c:pt idx="11085">
                  <c:v>1.2556407451630001</c:v>
                </c:pt>
                <c:pt idx="11086">
                  <c:v>1.256006598473</c:v>
                </c:pt>
                <c:pt idx="11087">
                  <c:v>1.2563349008560001</c:v>
                </c:pt>
                <c:pt idx="11088">
                  <c:v>1.2566766738890001</c:v>
                </c:pt>
                <c:pt idx="11089">
                  <c:v>1.2568346261979999</c:v>
                </c:pt>
                <c:pt idx="11090">
                  <c:v>1.2572103738780001</c:v>
                </c:pt>
                <c:pt idx="11091">
                  <c:v>1.257489919662</c:v>
                </c:pt>
                <c:pt idx="11092">
                  <c:v>1.2576594352720001</c:v>
                </c:pt>
                <c:pt idx="11093">
                  <c:v>1.2578457593920001</c:v>
                </c:pt>
                <c:pt idx="11094">
                  <c:v>1.257983446121</c:v>
                </c:pt>
                <c:pt idx="11095">
                  <c:v>1.25815808773</c:v>
                </c:pt>
                <c:pt idx="11096">
                  <c:v>1.2583308219910001</c:v>
                </c:pt>
                <c:pt idx="11097">
                  <c:v>1.258627533913</c:v>
                </c:pt>
                <c:pt idx="11098">
                  <c:v>1.2588410377499999</c:v>
                </c:pt>
                <c:pt idx="11099">
                  <c:v>1.258928775787</c:v>
                </c:pt>
                <c:pt idx="11100">
                  <c:v>1.2590787410740001</c:v>
                </c:pt>
                <c:pt idx="11101">
                  <c:v>1.259199857712</c:v>
                </c:pt>
                <c:pt idx="11102">
                  <c:v>1.2593859434129999</c:v>
                </c:pt>
                <c:pt idx="11103">
                  <c:v>1.259808301926</c:v>
                </c:pt>
                <c:pt idx="11104">
                  <c:v>1.2599562406539999</c:v>
                </c:pt>
                <c:pt idx="11105">
                  <c:v>1.260104894638</c:v>
                </c:pt>
                <c:pt idx="11106">
                  <c:v>1.260289669037</c:v>
                </c:pt>
                <c:pt idx="11107">
                  <c:v>1.260651707649</c:v>
                </c:pt>
                <c:pt idx="11108">
                  <c:v>1.2609354257580001</c:v>
                </c:pt>
                <c:pt idx="11109">
                  <c:v>1.2610120773319999</c:v>
                </c:pt>
                <c:pt idx="11110">
                  <c:v>1.2611194849009999</c:v>
                </c:pt>
                <c:pt idx="11111">
                  <c:v>1.2612198591229999</c:v>
                </c:pt>
                <c:pt idx="11112">
                  <c:v>1.2612302303309999</c:v>
                </c:pt>
                <c:pt idx="11113">
                  <c:v>1.2613259553909999</c:v>
                </c:pt>
                <c:pt idx="11114">
                  <c:v>1.2614322900770001</c:v>
                </c:pt>
                <c:pt idx="11115">
                  <c:v>1.2615078687670001</c:v>
                </c:pt>
                <c:pt idx="11116">
                  <c:v>1.261623740196</c:v>
                </c:pt>
                <c:pt idx="11117">
                  <c:v>1.261739015579</c:v>
                </c:pt>
                <c:pt idx="11118">
                  <c:v>1.2618494033809999</c:v>
                </c:pt>
                <c:pt idx="11119">
                  <c:v>1.2619072198870001</c:v>
                </c:pt>
                <c:pt idx="11120">
                  <c:v>1.2620328664780001</c:v>
                </c:pt>
                <c:pt idx="11121">
                  <c:v>1.2621604204179999</c:v>
                </c:pt>
                <c:pt idx="11122">
                  <c:v>1.262406826019</c:v>
                </c:pt>
                <c:pt idx="11123">
                  <c:v>1.262699723244</c:v>
                </c:pt>
                <c:pt idx="11124">
                  <c:v>1.2629190683360001</c:v>
                </c:pt>
                <c:pt idx="11125">
                  <c:v>1.2632269859309999</c:v>
                </c:pt>
                <c:pt idx="11126">
                  <c:v>1.26359796524</c:v>
                </c:pt>
                <c:pt idx="11127">
                  <c:v>1.263856887817</c:v>
                </c:pt>
                <c:pt idx="11128">
                  <c:v>1.26425242424</c:v>
                </c:pt>
                <c:pt idx="11129">
                  <c:v>1.264298200607</c:v>
                </c:pt>
                <c:pt idx="11130">
                  <c:v>1.2644213438030001</c:v>
                </c:pt>
                <c:pt idx="11131">
                  <c:v>1.2644668817519999</c:v>
                </c:pt>
                <c:pt idx="11132">
                  <c:v>1.2645179033280001</c:v>
                </c:pt>
                <c:pt idx="11133">
                  <c:v>1.2646229267119999</c:v>
                </c:pt>
                <c:pt idx="11134">
                  <c:v>1.2646889686580001</c:v>
                </c:pt>
                <c:pt idx="11135">
                  <c:v>1.2647899389270001</c:v>
                </c:pt>
                <c:pt idx="11136">
                  <c:v>1.265154957771</c:v>
                </c:pt>
                <c:pt idx="11137">
                  <c:v>1.265445351601</c:v>
                </c:pt>
                <c:pt idx="11138">
                  <c:v>1.2658408880230001</c:v>
                </c:pt>
                <c:pt idx="11139">
                  <c:v>1.2660856246950001</c:v>
                </c:pt>
                <c:pt idx="11140">
                  <c:v>1.2662173509600001</c:v>
                </c:pt>
                <c:pt idx="11141">
                  <c:v>1.2663612365720001</c:v>
                </c:pt>
                <c:pt idx="11142">
                  <c:v>1.266548395157</c:v>
                </c:pt>
                <c:pt idx="11143">
                  <c:v>1.2668696641920001</c:v>
                </c:pt>
                <c:pt idx="11144">
                  <c:v>1.2671138048170001</c:v>
                </c:pt>
                <c:pt idx="11145">
                  <c:v>1.2672270536420001</c:v>
                </c:pt>
                <c:pt idx="11146">
                  <c:v>1.2673414945599999</c:v>
                </c:pt>
                <c:pt idx="11147">
                  <c:v>1.267451763153</c:v>
                </c:pt>
                <c:pt idx="11148">
                  <c:v>1.2675673961639999</c:v>
                </c:pt>
                <c:pt idx="11149">
                  <c:v>1.267681241035</c:v>
                </c:pt>
                <c:pt idx="11150">
                  <c:v>1.267747282982</c:v>
                </c:pt>
                <c:pt idx="11151">
                  <c:v>1.267871141434</c:v>
                </c:pt>
                <c:pt idx="11152">
                  <c:v>1.268055915833</c:v>
                </c:pt>
                <c:pt idx="11153">
                  <c:v>1.268181562424</c:v>
                </c:pt>
                <c:pt idx="11154">
                  <c:v>1.2683048248290001</c:v>
                </c:pt>
                <c:pt idx="11155">
                  <c:v>1.2686841487880001</c:v>
                </c:pt>
                <c:pt idx="11156">
                  <c:v>1.2688359022140001</c:v>
                </c:pt>
                <c:pt idx="11157">
                  <c:v>1.2691680192949999</c:v>
                </c:pt>
                <c:pt idx="11158">
                  <c:v>1.2695651054379999</c:v>
                </c:pt>
                <c:pt idx="11159">
                  <c:v>1.2697873115539999</c:v>
                </c:pt>
                <c:pt idx="11160">
                  <c:v>1.26995074749</c:v>
                </c:pt>
                <c:pt idx="11161">
                  <c:v>1.270037770271</c:v>
                </c:pt>
                <c:pt idx="11162">
                  <c:v>1.270256519318</c:v>
                </c:pt>
                <c:pt idx="11163">
                  <c:v>1.270457863808</c:v>
                </c:pt>
                <c:pt idx="11164">
                  <c:v>1.2708514928820001</c:v>
                </c:pt>
                <c:pt idx="11165">
                  <c:v>1.271136403084</c:v>
                </c:pt>
                <c:pt idx="11166">
                  <c:v>1.271461009979</c:v>
                </c:pt>
                <c:pt idx="11167">
                  <c:v>1.271737337112</c:v>
                </c:pt>
                <c:pt idx="11168">
                  <c:v>1.272078037262</c:v>
                </c:pt>
                <c:pt idx="11169">
                  <c:v>1.272405147552</c:v>
                </c:pt>
                <c:pt idx="11170">
                  <c:v>1.2726951837539999</c:v>
                </c:pt>
                <c:pt idx="11171">
                  <c:v>1.2729425430300001</c:v>
                </c:pt>
                <c:pt idx="11172">
                  <c:v>1.273123860359</c:v>
                </c:pt>
                <c:pt idx="11173">
                  <c:v>1.27325117588</c:v>
                </c:pt>
                <c:pt idx="11174">
                  <c:v>1.273346304893</c:v>
                </c:pt>
                <c:pt idx="11175">
                  <c:v>1.2734259366989999</c:v>
                </c:pt>
                <c:pt idx="11176">
                  <c:v>1.273484230042</c:v>
                </c:pt>
                <c:pt idx="11177">
                  <c:v>1.273663401604</c:v>
                </c:pt>
                <c:pt idx="11178">
                  <c:v>1.273781895638</c:v>
                </c:pt>
                <c:pt idx="11179">
                  <c:v>1.27392578125</c:v>
                </c:pt>
                <c:pt idx="11180">
                  <c:v>1.2741514444349999</c:v>
                </c:pt>
                <c:pt idx="11181">
                  <c:v>1.2745348215100001</c:v>
                </c:pt>
                <c:pt idx="11182">
                  <c:v>1.274622559547</c:v>
                </c:pt>
                <c:pt idx="11183">
                  <c:v>1.2747355699539999</c:v>
                </c:pt>
                <c:pt idx="11184">
                  <c:v>1.2751470804209999</c:v>
                </c:pt>
                <c:pt idx="11185">
                  <c:v>1.2754456996920001</c:v>
                </c:pt>
                <c:pt idx="11186">
                  <c:v>1.275782346725</c:v>
                </c:pt>
                <c:pt idx="11187">
                  <c:v>1.27594602108</c:v>
                </c:pt>
                <c:pt idx="11188">
                  <c:v>1.276315569878</c:v>
                </c:pt>
                <c:pt idx="11189">
                  <c:v>1.276419401169</c:v>
                </c:pt>
                <c:pt idx="11190">
                  <c:v>1.2765804529189999</c:v>
                </c:pt>
                <c:pt idx="11191">
                  <c:v>1.2768932580950001</c:v>
                </c:pt>
                <c:pt idx="11192">
                  <c:v>1.277237415314</c:v>
                </c:pt>
                <c:pt idx="11193">
                  <c:v>1.277550458908</c:v>
                </c:pt>
                <c:pt idx="11194">
                  <c:v>1.277762532234</c:v>
                </c:pt>
                <c:pt idx="11195">
                  <c:v>1.277947187424</c:v>
                </c:pt>
                <c:pt idx="11196">
                  <c:v>1.278245329857</c:v>
                </c:pt>
                <c:pt idx="11197">
                  <c:v>1.2784864902499999</c:v>
                </c:pt>
                <c:pt idx="11198">
                  <c:v>1.2787252664569999</c:v>
                </c:pt>
                <c:pt idx="11199">
                  <c:v>1.278841614723</c:v>
                </c:pt>
                <c:pt idx="11200">
                  <c:v>1.278931736946</c:v>
                </c:pt>
                <c:pt idx="11201">
                  <c:v>1.278991818428</c:v>
                </c:pt>
                <c:pt idx="11202">
                  <c:v>1.2791308164599999</c:v>
                </c:pt>
                <c:pt idx="11203">
                  <c:v>1.2794637680050001</c:v>
                </c:pt>
                <c:pt idx="11204">
                  <c:v>1.2798237800600001</c:v>
                </c:pt>
                <c:pt idx="11205">
                  <c:v>1.279893398285</c:v>
                </c:pt>
                <c:pt idx="11206">
                  <c:v>1.2799956798550001</c:v>
                </c:pt>
                <c:pt idx="11207">
                  <c:v>1.2800627946850001</c:v>
                </c:pt>
                <c:pt idx="11208">
                  <c:v>1.2801716327670001</c:v>
                </c:pt>
                <c:pt idx="11209">
                  <c:v>1.2802634239199999</c:v>
                </c:pt>
                <c:pt idx="11210">
                  <c:v>1.280369997025</c:v>
                </c:pt>
                <c:pt idx="11211">
                  <c:v>1.2804909944530001</c:v>
                </c:pt>
                <c:pt idx="11212">
                  <c:v>1.280653476715</c:v>
                </c:pt>
                <c:pt idx="11213">
                  <c:v>1.280984997749</c:v>
                </c:pt>
                <c:pt idx="11214">
                  <c:v>1.281302452087</c:v>
                </c:pt>
                <c:pt idx="11215">
                  <c:v>1.281420707703</c:v>
                </c:pt>
                <c:pt idx="11216">
                  <c:v>1.281523942947</c:v>
                </c:pt>
                <c:pt idx="11217">
                  <c:v>1.2816019058229999</c:v>
                </c:pt>
                <c:pt idx="11218">
                  <c:v>1.281660676003</c:v>
                </c:pt>
                <c:pt idx="11219">
                  <c:v>1.2817816734309999</c:v>
                </c:pt>
                <c:pt idx="11220">
                  <c:v>1.281898856163</c:v>
                </c:pt>
                <c:pt idx="11221">
                  <c:v>1.281975507736</c:v>
                </c:pt>
                <c:pt idx="11222">
                  <c:v>1.282096624374</c:v>
                </c:pt>
                <c:pt idx="11223">
                  <c:v>1.282412052155</c:v>
                </c:pt>
                <c:pt idx="11224">
                  <c:v>1.2827590703959999</c:v>
                </c:pt>
                <c:pt idx="11225">
                  <c:v>1.282985091209</c:v>
                </c:pt>
                <c:pt idx="11226">
                  <c:v>1.283191680908</c:v>
                </c:pt>
                <c:pt idx="11227">
                  <c:v>1.283482313156</c:v>
                </c:pt>
                <c:pt idx="11228">
                  <c:v>1.283667206764</c:v>
                </c:pt>
                <c:pt idx="11229">
                  <c:v>1.283792853355</c:v>
                </c:pt>
                <c:pt idx="11230">
                  <c:v>1.283975481987</c:v>
                </c:pt>
                <c:pt idx="11231">
                  <c:v>1.2843979597090001</c:v>
                </c:pt>
                <c:pt idx="11232">
                  <c:v>1.2846891880039999</c:v>
                </c:pt>
                <c:pt idx="11233">
                  <c:v>1.2850687503810001</c:v>
                </c:pt>
                <c:pt idx="11234">
                  <c:v>1.2853283882140001</c:v>
                </c:pt>
                <c:pt idx="11235">
                  <c:v>1.2855925560000001</c:v>
                </c:pt>
                <c:pt idx="11236">
                  <c:v>1.285790324211</c:v>
                </c:pt>
                <c:pt idx="11237">
                  <c:v>1.2860153913500001</c:v>
                </c:pt>
                <c:pt idx="11238">
                  <c:v>1.286291480064</c:v>
                </c:pt>
                <c:pt idx="11239">
                  <c:v>1.286674261093</c:v>
                </c:pt>
                <c:pt idx="11240">
                  <c:v>1.2868001461030001</c:v>
                </c:pt>
                <c:pt idx="11241">
                  <c:v>1.286983847618</c:v>
                </c:pt>
                <c:pt idx="11242">
                  <c:v>1.2871001958849999</c:v>
                </c:pt>
                <c:pt idx="11243">
                  <c:v>1.2872251272199999</c:v>
                </c:pt>
                <c:pt idx="11244">
                  <c:v>1.287393331528</c:v>
                </c:pt>
                <c:pt idx="11245">
                  <c:v>1.2876042127609999</c:v>
                </c:pt>
                <c:pt idx="11246">
                  <c:v>1.287908792496</c:v>
                </c:pt>
                <c:pt idx="11247">
                  <c:v>1.2880454063419999</c:v>
                </c:pt>
                <c:pt idx="11248">
                  <c:v>1.2882095575329999</c:v>
                </c:pt>
                <c:pt idx="11249">
                  <c:v>1.2885999679569999</c:v>
                </c:pt>
                <c:pt idx="11250">
                  <c:v>1.2888520956039999</c:v>
                </c:pt>
                <c:pt idx="11251">
                  <c:v>1.2891414165499999</c:v>
                </c:pt>
                <c:pt idx="11252">
                  <c:v>1.2893618345260001</c:v>
                </c:pt>
                <c:pt idx="11253">
                  <c:v>1.28959274292</c:v>
                </c:pt>
                <c:pt idx="11254">
                  <c:v>1.2897289991380001</c:v>
                </c:pt>
                <c:pt idx="11255">
                  <c:v>1.289765119553</c:v>
                </c:pt>
                <c:pt idx="11256">
                  <c:v>1.289887309074</c:v>
                </c:pt>
                <c:pt idx="11257">
                  <c:v>1.2900369167329999</c:v>
                </c:pt>
                <c:pt idx="11258">
                  <c:v>1.2903271913529999</c:v>
                </c:pt>
                <c:pt idx="11259">
                  <c:v>1.2904552221300001</c:v>
                </c:pt>
                <c:pt idx="11260">
                  <c:v>1.290538668633</c:v>
                </c:pt>
                <c:pt idx="11261">
                  <c:v>1.290648579597</c:v>
                </c:pt>
                <c:pt idx="11262">
                  <c:v>1.290763497353</c:v>
                </c:pt>
                <c:pt idx="11263">
                  <c:v>1.29089474678</c:v>
                </c:pt>
                <c:pt idx="11264">
                  <c:v>1.291013121605</c:v>
                </c:pt>
                <c:pt idx="11265">
                  <c:v>1.291254401207</c:v>
                </c:pt>
                <c:pt idx="11266">
                  <c:v>1.2916113138200001</c:v>
                </c:pt>
                <c:pt idx="11267">
                  <c:v>1.2917616367339999</c:v>
                </c:pt>
                <c:pt idx="11268">
                  <c:v>1.291843056679</c:v>
                </c:pt>
                <c:pt idx="11269">
                  <c:v>1.2919803857800001</c:v>
                </c:pt>
                <c:pt idx="11270">
                  <c:v>1.2922444343570001</c:v>
                </c:pt>
                <c:pt idx="11271">
                  <c:v>1.2925368547439999</c:v>
                </c:pt>
                <c:pt idx="11272">
                  <c:v>1.2926998138429999</c:v>
                </c:pt>
                <c:pt idx="11273">
                  <c:v>1.292894482613</c:v>
                </c:pt>
                <c:pt idx="11274">
                  <c:v>1.293104410172</c:v>
                </c:pt>
                <c:pt idx="11275">
                  <c:v>1.293163061142</c:v>
                </c:pt>
                <c:pt idx="11276">
                  <c:v>1.2932287454610001</c:v>
                </c:pt>
                <c:pt idx="11277">
                  <c:v>1.293340206146</c:v>
                </c:pt>
                <c:pt idx="11278">
                  <c:v>1.293503165245</c:v>
                </c:pt>
                <c:pt idx="11279">
                  <c:v>1.293686270714</c:v>
                </c:pt>
                <c:pt idx="11280">
                  <c:v>1.293950796127</c:v>
                </c:pt>
                <c:pt idx="11281">
                  <c:v>1.2941567897799999</c:v>
                </c:pt>
                <c:pt idx="11282">
                  <c:v>1.2944009304049999</c:v>
                </c:pt>
                <c:pt idx="11283">
                  <c:v>1.294648885727</c:v>
                </c:pt>
                <c:pt idx="11284">
                  <c:v>1.2948691844939999</c:v>
                </c:pt>
                <c:pt idx="11285">
                  <c:v>1.295112729073</c:v>
                </c:pt>
                <c:pt idx="11286">
                  <c:v>1.2955127954479999</c:v>
                </c:pt>
                <c:pt idx="11287">
                  <c:v>1.29565680027</c:v>
                </c:pt>
                <c:pt idx="11288">
                  <c:v>1.2959892749790001</c:v>
                </c:pt>
                <c:pt idx="11289">
                  <c:v>1.2962076663969999</c:v>
                </c:pt>
                <c:pt idx="11290">
                  <c:v>1.2964473962780001</c:v>
                </c:pt>
                <c:pt idx="11291">
                  <c:v>1.296654343605</c:v>
                </c:pt>
                <c:pt idx="11292">
                  <c:v>1.2968059778209999</c:v>
                </c:pt>
                <c:pt idx="11293">
                  <c:v>1.297128558159</c:v>
                </c:pt>
                <c:pt idx="11294">
                  <c:v>1.297442555428</c:v>
                </c:pt>
                <c:pt idx="11295">
                  <c:v>1.29758810997</c:v>
                </c:pt>
                <c:pt idx="11296">
                  <c:v>1.297712683678</c:v>
                </c:pt>
                <c:pt idx="11297">
                  <c:v>1.297873497009</c:v>
                </c:pt>
                <c:pt idx="11298">
                  <c:v>1.2982215881350001</c:v>
                </c:pt>
                <c:pt idx="11299">
                  <c:v>1.298556089401</c:v>
                </c:pt>
                <c:pt idx="11300">
                  <c:v>1.2989153862</c:v>
                </c:pt>
                <c:pt idx="11301">
                  <c:v>1.2990510463710001</c:v>
                </c:pt>
                <c:pt idx="11302">
                  <c:v>1.299164652824</c:v>
                </c:pt>
                <c:pt idx="11303">
                  <c:v>1.299240469933</c:v>
                </c:pt>
                <c:pt idx="11304">
                  <c:v>1.299534201622</c:v>
                </c:pt>
                <c:pt idx="11305">
                  <c:v>1.2998968362809999</c:v>
                </c:pt>
                <c:pt idx="11306">
                  <c:v>1.3002309799189999</c:v>
                </c:pt>
                <c:pt idx="11307">
                  <c:v>1.300604343414</c:v>
                </c:pt>
                <c:pt idx="11308">
                  <c:v>1.3009188175199999</c:v>
                </c:pt>
                <c:pt idx="11309">
                  <c:v>1.301252961159</c:v>
                </c:pt>
                <c:pt idx="11310">
                  <c:v>1.3015855550769999</c:v>
                </c:pt>
                <c:pt idx="11311">
                  <c:v>1.301728248596</c:v>
                </c:pt>
                <c:pt idx="11312">
                  <c:v>1.3018499612809999</c:v>
                </c:pt>
                <c:pt idx="11313">
                  <c:v>1.3019634485239999</c:v>
                </c:pt>
                <c:pt idx="11314">
                  <c:v>1.302143335342</c:v>
                </c:pt>
                <c:pt idx="11315">
                  <c:v>1.302302122116</c:v>
                </c:pt>
                <c:pt idx="11316">
                  <c:v>1.3024131059649999</c:v>
                </c:pt>
                <c:pt idx="11317">
                  <c:v>1.302525877953</c:v>
                </c:pt>
                <c:pt idx="11318">
                  <c:v>1.3026411533360001</c:v>
                </c:pt>
                <c:pt idx="11319">
                  <c:v>1.302803993225</c:v>
                </c:pt>
                <c:pt idx="11320">
                  <c:v>1.3029842376709999</c:v>
                </c:pt>
                <c:pt idx="11321">
                  <c:v>1.3033163547519999</c:v>
                </c:pt>
                <c:pt idx="11322">
                  <c:v>1.3034834861760001</c:v>
                </c:pt>
                <c:pt idx="11323">
                  <c:v>1.303608894348</c:v>
                </c:pt>
                <c:pt idx="11324">
                  <c:v>1.3037338256840001</c:v>
                </c:pt>
                <c:pt idx="11325">
                  <c:v>1.303788542747</c:v>
                </c:pt>
                <c:pt idx="11326">
                  <c:v>1.3039215803149999</c:v>
                </c:pt>
                <c:pt idx="11327">
                  <c:v>1.303965449333</c:v>
                </c:pt>
                <c:pt idx="11328">
                  <c:v>1.3040933609009999</c:v>
                </c:pt>
                <c:pt idx="11329">
                  <c:v>1.3042534589770001</c:v>
                </c:pt>
                <c:pt idx="11330">
                  <c:v>1.304578304291</c:v>
                </c:pt>
                <c:pt idx="11331">
                  <c:v>1.304838299751</c:v>
                </c:pt>
                <c:pt idx="11332">
                  <c:v>1.304966688156</c:v>
                </c:pt>
                <c:pt idx="11333">
                  <c:v>1.3050569295879999</c:v>
                </c:pt>
                <c:pt idx="11334">
                  <c:v>1.305279374123</c:v>
                </c:pt>
                <c:pt idx="11335">
                  <c:v>1.3055973052980001</c:v>
                </c:pt>
                <c:pt idx="11336">
                  <c:v>1.3057136535639999</c:v>
                </c:pt>
                <c:pt idx="11337">
                  <c:v>1.3058421611790001</c:v>
                </c:pt>
                <c:pt idx="11338">
                  <c:v>1.3060661554340001</c:v>
                </c:pt>
                <c:pt idx="11339">
                  <c:v>1.306323051453</c:v>
                </c:pt>
                <c:pt idx="11340">
                  <c:v>1.3066220283509999</c:v>
                </c:pt>
                <c:pt idx="11341">
                  <c:v>1.306928396225</c:v>
                </c:pt>
                <c:pt idx="11342">
                  <c:v>1.30729663372</c:v>
                </c:pt>
                <c:pt idx="11343">
                  <c:v>1.3074189424510001</c:v>
                </c:pt>
                <c:pt idx="11344">
                  <c:v>1.307575106621</c:v>
                </c:pt>
                <c:pt idx="11345">
                  <c:v>1.307911872864</c:v>
                </c:pt>
                <c:pt idx="11346">
                  <c:v>1.3081399202349999</c:v>
                </c:pt>
                <c:pt idx="11347">
                  <c:v>1.3083386421200001</c:v>
                </c:pt>
                <c:pt idx="11348">
                  <c:v>1.3084130287169999</c:v>
                </c:pt>
                <c:pt idx="11349">
                  <c:v>1.3085933923719999</c:v>
                </c:pt>
                <c:pt idx="11350">
                  <c:v>1.3087555170059999</c:v>
                </c:pt>
                <c:pt idx="11351">
                  <c:v>1.3090972900390001</c:v>
                </c:pt>
                <c:pt idx="11352">
                  <c:v>1.3094042539599999</c:v>
                </c:pt>
                <c:pt idx="11353">
                  <c:v>1.309793591499</c:v>
                </c:pt>
                <c:pt idx="11354">
                  <c:v>1.3100987672810001</c:v>
                </c:pt>
                <c:pt idx="11355">
                  <c:v>1.3104538917540001</c:v>
                </c:pt>
                <c:pt idx="11356">
                  <c:v>1.310788393021</c:v>
                </c:pt>
                <c:pt idx="11357">
                  <c:v>1.3110941648479999</c:v>
                </c:pt>
                <c:pt idx="11358">
                  <c:v>1.3114534616469999</c:v>
                </c:pt>
                <c:pt idx="11359">
                  <c:v>1.3117390871050001</c:v>
                </c:pt>
                <c:pt idx="11360">
                  <c:v>1.3120123147959999</c:v>
                </c:pt>
                <c:pt idx="11361">
                  <c:v>1.312140703201</c:v>
                </c:pt>
                <c:pt idx="11362">
                  <c:v>1.3122947216030001</c:v>
                </c:pt>
                <c:pt idx="11363">
                  <c:v>1.3123958110809999</c:v>
                </c:pt>
                <c:pt idx="11364">
                  <c:v>1.312484502792</c:v>
                </c:pt>
                <c:pt idx="11365">
                  <c:v>1.312575101852</c:v>
                </c:pt>
                <c:pt idx="11366">
                  <c:v>1.312659740448</c:v>
                </c:pt>
                <c:pt idx="11367">
                  <c:v>1.3127603530880001</c:v>
                </c:pt>
                <c:pt idx="11368">
                  <c:v>1.3128287792210001</c:v>
                </c:pt>
                <c:pt idx="11369">
                  <c:v>1.312968969345</c:v>
                </c:pt>
                <c:pt idx="11370">
                  <c:v>1.313123941422</c:v>
                </c:pt>
                <c:pt idx="11371">
                  <c:v>1.3134881258010001</c:v>
                </c:pt>
                <c:pt idx="11372">
                  <c:v>1.3136072158809999</c:v>
                </c:pt>
                <c:pt idx="11373">
                  <c:v>1.313708424568</c:v>
                </c:pt>
                <c:pt idx="11374">
                  <c:v>1.313826918602</c:v>
                </c:pt>
                <c:pt idx="11375">
                  <c:v>1.313936948776</c:v>
                </c:pt>
                <c:pt idx="11376">
                  <c:v>1.3140473365780001</c:v>
                </c:pt>
                <c:pt idx="11377">
                  <c:v>1.3141337633129999</c:v>
                </c:pt>
                <c:pt idx="11378">
                  <c:v>1.3141905069349999</c:v>
                </c:pt>
                <c:pt idx="11379">
                  <c:v>1.3143137693410001</c:v>
                </c:pt>
                <c:pt idx="11380">
                  <c:v>1.3145087957379999</c:v>
                </c:pt>
                <c:pt idx="11381">
                  <c:v>1.3148566484449999</c:v>
                </c:pt>
                <c:pt idx="11382">
                  <c:v>1.3151961565020001</c:v>
                </c:pt>
                <c:pt idx="11383">
                  <c:v>1.315288424492</c:v>
                </c:pt>
                <c:pt idx="11384">
                  <c:v>1.315415024757</c:v>
                </c:pt>
                <c:pt idx="11385">
                  <c:v>1.3156036138530001</c:v>
                </c:pt>
                <c:pt idx="11386">
                  <c:v>1.315947532654</c:v>
                </c:pt>
                <c:pt idx="11387">
                  <c:v>1.316315054893</c:v>
                </c:pt>
                <c:pt idx="11388">
                  <c:v>1.3164478540419999</c:v>
                </c:pt>
                <c:pt idx="11389">
                  <c:v>1.3166342973709999</c:v>
                </c:pt>
                <c:pt idx="11390">
                  <c:v>1.316754937172</c:v>
                </c:pt>
                <c:pt idx="11391">
                  <c:v>1.316811800003</c:v>
                </c:pt>
                <c:pt idx="11392">
                  <c:v>1.316904187202</c:v>
                </c:pt>
                <c:pt idx="11393">
                  <c:v>1.317024469376</c:v>
                </c:pt>
                <c:pt idx="11394">
                  <c:v>1.3171381950379999</c:v>
                </c:pt>
                <c:pt idx="11395">
                  <c:v>1.3172569274899999</c:v>
                </c:pt>
                <c:pt idx="11396">
                  <c:v>1.3173668384549999</c:v>
                </c:pt>
                <c:pt idx="11397">
                  <c:v>1.3174694776539999</c:v>
                </c:pt>
                <c:pt idx="11398">
                  <c:v>1.3175890445709999</c:v>
                </c:pt>
                <c:pt idx="11399">
                  <c:v>1.317744016647</c:v>
                </c:pt>
                <c:pt idx="11400">
                  <c:v>1.318085551262</c:v>
                </c:pt>
                <c:pt idx="11401">
                  <c:v>1.318247079849</c:v>
                </c:pt>
                <c:pt idx="11402">
                  <c:v>1.3184703588490001</c:v>
                </c:pt>
                <c:pt idx="11403">
                  <c:v>1.318779587746</c:v>
                </c:pt>
                <c:pt idx="11404">
                  <c:v>1.3191473484039999</c:v>
                </c:pt>
                <c:pt idx="11405">
                  <c:v>1.3194612264629999</c:v>
                </c:pt>
                <c:pt idx="11406">
                  <c:v>1.3196247816090001</c:v>
                </c:pt>
                <c:pt idx="11407">
                  <c:v>1.319698691368</c:v>
                </c:pt>
                <c:pt idx="11408">
                  <c:v>1.3198001384739999</c:v>
                </c:pt>
                <c:pt idx="11409">
                  <c:v>1.3198925256730001</c:v>
                </c:pt>
                <c:pt idx="11410">
                  <c:v>1.3200532197949999</c:v>
                </c:pt>
                <c:pt idx="11411">
                  <c:v>1.3201680183410001</c:v>
                </c:pt>
                <c:pt idx="11412">
                  <c:v>1.320282697678</c:v>
                </c:pt>
                <c:pt idx="11413">
                  <c:v>1.3203860521320001</c:v>
                </c:pt>
                <c:pt idx="11414">
                  <c:v>1.320536613464</c:v>
                </c:pt>
                <c:pt idx="11415">
                  <c:v>1.320869445801</c:v>
                </c:pt>
                <c:pt idx="11416">
                  <c:v>1.3211500644680001</c:v>
                </c:pt>
                <c:pt idx="11417">
                  <c:v>1.3215111494059999</c:v>
                </c:pt>
                <c:pt idx="11418">
                  <c:v>1.3217296600340001</c:v>
                </c:pt>
                <c:pt idx="11419">
                  <c:v>1.321851611137</c:v>
                </c:pt>
                <c:pt idx="11420">
                  <c:v>1.3219749927519999</c:v>
                </c:pt>
                <c:pt idx="11421">
                  <c:v>1.3221727609630001</c:v>
                </c:pt>
                <c:pt idx="11422">
                  <c:v>1.32231259346</c:v>
                </c:pt>
                <c:pt idx="11423">
                  <c:v>1.322486996651</c:v>
                </c:pt>
                <c:pt idx="11424">
                  <c:v>1.322608113289</c:v>
                </c:pt>
                <c:pt idx="11425">
                  <c:v>1.3226677179340001</c:v>
                </c:pt>
                <c:pt idx="11426">
                  <c:v>1.3227518796919999</c:v>
                </c:pt>
                <c:pt idx="11427">
                  <c:v>1.322917819023</c:v>
                </c:pt>
                <c:pt idx="11428">
                  <c:v>1.323043465614</c:v>
                </c:pt>
                <c:pt idx="11429">
                  <c:v>1.3231917619710001</c:v>
                </c:pt>
                <c:pt idx="11430">
                  <c:v>1.3234152793880001</c:v>
                </c:pt>
                <c:pt idx="11431">
                  <c:v>1.3236942291260001</c:v>
                </c:pt>
                <c:pt idx="11432">
                  <c:v>1.3240803480150001</c:v>
                </c:pt>
                <c:pt idx="11433">
                  <c:v>1.3244556188579999</c:v>
                </c:pt>
                <c:pt idx="11434">
                  <c:v>1.324759483337</c:v>
                </c:pt>
                <c:pt idx="11435">
                  <c:v>1.3249462842940001</c:v>
                </c:pt>
                <c:pt idx="11436">
                  <c:v>1.325107216835</c:v>
                </c:pt>
                <c:pt idx="11437">
                  <c:v>1.325409770012</c:v>
                </c:pt>
                <c:pt idx="11438">
                  <c:v>1.325746297836</c:v>
                </c:pt>
                <c:pt idx="11439">
                  <c:v>1.3260858058930001</c:v>
                </c:pt>
                <c:pt idx="11440">
                  <c:v>1.3263179063799999</c:v>
                </c:pt>
                <c:pt idx="11441">
                  <c:v>1.3265523910520001</c:v>
                </c:pt>
                <c:pt idx="11442">
                  <c:v>1.326729059219</c:v>
                </c:pt>
                <c:pt idx="11443">
                  <c:v>1.3268570899959999</c:v>
                </c:pt>
                <c:pt idx="11444">
                  <c:v>1.327005505562</c:v>
                </c:pt>
                <c:pt idx="11445">
                  <c:v>1.327110886574</c:v>
                </c:pt>
                <c:pt idx="11446">
                  <c:v>1.327201724052</c:v>
                </c:pt>
                <c:pt idx="11447">
                  <c:v>1.3273224830629999</c:v>
                </c:pt>
                <c:pt idx="11448">
                  <c:v>1.3274561166759999</c:v>
                </c:pt>
                <c:pt idx="11449">
                  <c:v>1.3275796175000001</c:v>
                </c:pt>
                <c:pt idx="11450">
                  <c:v>1.3276650905609999</c:v>
                </c:pt>
                <c:pt idx="11451">
                  <c:v>1.328008890152</c:v>
                </c:pt>
                <c:pt idx="11452">
                  <c:v>1.3282319307329999</c:v>
                </c:pt>
                <c:pt idx="11453">
                  <c:v>1.3283470869059999</c:v>
                </c:pt>
                <c:pt idx="11454">
                  <c:v>1.3284552097319999</c:v>
                </c:pt>
                <c:pt idx="11455">
                  <c:v>1.328562498093</c:v>
                </c:pt>
                <c:pt idx="11456">
                  <c:v>1.3286575078959999</c:v>
                </c:pt>
                <c:pt idx="11457">
                  <c:v>1.328665494919</c:v>
                </c:pt>
                <c:pt idx="11458">
                  <c:v>1.3287557363510001</c:v>
                </c:pt>
                <c:pt idx="11459">
                  <c:v>1.3288484811779999</c:v>
                </c:pt>
                <c:pt idx="11460">
                  <c:v>1.3289279937739999</c:v>
                </c:pt>
                <c:pt idx="11461">
                  <c:v>1.328988313675</c:v>
                </c:pt>
                <c:pt idx="11462">
                  <c:v>1.3290793895719999</c:v>
                </c:pt>
                <c:pt idx="11463">
                  <c:v>1.329176425934</c:v>
                </c:pt>
                <c:pt idx="11464">
                  <c:v>1.329294085503</c:v>
                </c:pt>
                <c:pt idx="11465">
                  <c:v>1.329402327538</c:v>
                </c:pt>
                <c:pt idx="11466">
                  <c:v>1.3297523260120001</c:v>
                </c:pt>
                <c:pt idx="11467">
                  <c:v>1.3300907611849999</c:v>
                </c:pt>
                <c:pt idx="11468">
                  <c:v>1.3302268981930001</c:v>
                </c:pt>
                <c:pt idx="11469">
                  <c:v>1.3303288221359999</c:v>
                </c:pt>
                <c:pt idx="11470">
                  <c:v>1.3303958177570001</c:v>
                </c:pt>
                <c:pt idx="11471">
                  <c:v>1.33051431179</c:v>
                </c:pt>
                <c:pt idx="11472">
                  <c:v>1.330566287041</c:v>
                </c:pt>
                <c:pt idx="11473">
                  <c:v>1.330703377724</c:v>
                </c:pt>
                <c:pt idx="11474">
                  <c:v>1.3309659957890001</c:v>
                </c:pt>
                <c:pt idx="11475">
                  <c:v>1.3310972452159999</c:v>
                </c:pt>
                <c:pt idx="11476">
                  <c:v>1.3312504291530001</c:v>
                </c:pt>
                <c:pt idx="11477">
                  <c:v>1.3314542770390001</c:v>
                </c:pt>
                <c:pt idx="11478">
                  <c:v>1.3315800428390001</c:v>
                </c:pt>
                <c:pt idx="11479">
                  <c:v>1.3317946195599999</c:v>
                </c:pt>
                <c:pt idx="11480">
                  <c:v>1.3318765163420001</c:v>
                </c:pt>
                <c:pt idx="11481">
                  <c:v>1.3319375514980001</c:v>
                </c:pt>
                <c:pt idx="11482">
                  <c:v>1.3320658206939999</c:v>
                </c:pt>
                <c:pt idx="11483">
                  <c:v>1.3323987722399999</c:v>
                </c:pt>
                <c:pt idx="11484">
                  <c:v>1.3325284719470001</c:v>
                </c:pt>
                <c:pt idx="11485">
                  <c:v>1.3325853347779999</c:v>
                </c:pt>
                <c:pt idx="11486">
                  <c:v>1.33270418644</c:v>
                </c:pt>
                <c:pt idx="11487">
                  <c:v>1.3327788114550001</c:v>
                </c:pt>
                <c:pt idx="11488">
                  <c:v>1.3328951597209999</c:v>
                </c:pt>
                <c:pt idx="11489">
                  <c:v>1.3329210281370001</c:v>
                </c:pt>
                <c:pt idx="11490">
                  <c:v>1.3330612182620001</c:v>
                </c:pt>
                <c:pt idx="11491">
                  <c:v>1.3331212997440001</c:v>
                </c:pt>
                <c:pt idx="11492">
                  <c:v>1.333196043968</c:v>
                </c:pt>
                <c:pt idx="11493">
                  <c:v>1.3332908153530001</c:v>
                </c:pt>
                <c:pt idx="11494">
                  <c:v>1.333401679993</c:v>
                </c:pt>
                <c:pt idx="11495">
                  <c:v>1.333477735519</c:v>
                </c:pt>
                <c:pt idx="11496">
                  <c:v>1.333592772484</c:v>
                </c:pt>
                <c:pt idx="11497">
                  <c:v>1.333646774292</c:v>
                </c:pt>
                <c:pt idx="11498">
                  <c:v>1.333778619766</c:v>
                </c:pt>
                <c:pt idx="11499">
                  <c:v>1.3341416120530001</c:v>
                </c:pt>
                <c:pt idx="11500">
                  <c:v>1.3342584371570001</c:v>
                </c:pt>
                <c:pt idx="11501">
                  <c:v>1.334367990494</c:v>
                </c:pt>
                <c:pt idx="11502">
                  <c:v>1.334432601929</c:v>
                </c:pt>
                <c:pt idx="11503">
                  <c:v>1.3344893455510001</c:v>
                </c:pt>
                <c:pt idx="11504">
                  <c:v>1.334607720375</c:v>
                </c:pt>
                <c:pt idx="11505">
                  <c:v>1.3347265720370001</c:v>
                </c:pt>
                <c:pt idx="11506">
                  <c:v>1.3348900079729999</c:v>
                </c:pt>
                <c:pt idx="11507">
                  <c:v>1.3350014686580001</c:v>
                </c:pt>
                <c:pt idx="11508">
                  <c:v>1.3351119756700001</c:v>
                </c:pt>
                <c:pt idx="11509">
                  <c:v>1.335226178169</c:v>
                </c:pt>
                <c:pt idx="11510">
                  <c:v>1.335340976715</c:v>
                </c:pt>
                <c:pt idx="11511">
                  <c:v>1.3354535102839999</c:v>
                </c:pt>
                <c:pt idx="11512">
                  <c:v>1.3356212377550001</c:v>
                </c:pt>
                <c:pt idx="11513">
                  <c:v>1.3357328176500001</c:v>
                </c:pt>
                <c:pt idx="11514">
                  <c:v>1.335865855217</c:v>
                </c:pt>
                <c:pt idx="11515">
                  <c:v>1.3361133337019999</c:v>
                </c:pt>
                <c:pt idx="11516">
                  <c:v>1.3362554311749999</c:v>
                </c:pt>
                <c:pt idx="11517">
                  <c:v>1.336575746536</c:v>
                </c:pt>
                <c:pt idx="11518">
                  <c:v>1.33689057827</c:v>
                </c:pt>
                <c:pt idx="11519">
                  <c:v>1.3372372388839999</c:v>
                </c:pt>
                <c:pt idx="11520">
                  <c:v>1.3374456167219999</c:v>
                </c:pt>
                <c:pt idx="11521">
                  <c:v>1.3376041650770001</c:v>
                </c:pt>
                <c:pt idx="11522">
                  <c:v>1.337774634361</c:v>
                </c:pt>
                <c:pt idx="11523">
                  <c:v>1.3379434347150001</c:v>
                </c:pt>
                <c:pt idx="11524">
                  <c:v>1.338037371635</c:v>
                </c:pt>
                <c:pt idx="11525">
                  <c:v>1.3381342887879999</c:v>
                </c:pt>
                <c:pt idx="11526">
                  <c:v>1.338158249855</c:v>
                </c:pt>
                <c:pt idx="11527">
                  <c:v>1.3382687568660001</c:v>
                </c:pt>
                <c:pt idx="11528">
                  <c:v>1.338388442993</c:v>
                </c:pt>
                <c:pt idx="11529">
                  <c:v>1.3385300636290001</c:v>
                </c:pt>
                <c:pt idx="11530">
                  <c:v>1.338878512383</c:v>
                </c:pt>
                <c:pt idx="11531">
                  <c:v>1.3392676115040001</c:v>
                </c:pt>
                <c:pt idx="11532">
                  <c:v>1.3396149873730001</c:v>
                </c:pt>
                <c:pt idx="11533">
                  <c:v>1.3399366140369999</c:v>
                </c:pt>
                <c:pt idx="11534">
                  <c:v>1.3402227163310001</c:v>
                </c:pt>
                <c:pt idx="11535">
                  <c:v>1.3403402566910001</c:v>
                </c:pt>
                <c:pt idx="11536">
                  <c:v>1.3404525518420001</c:v>
                </c:pt>
                <c:pt idx="11537">
                  <c:v>1.3405095338819999</c:v>
                </c:pt>
                <c:pt idx="11538">
                  <c:v>1.3406150341030001</c:v>
                </c:pt>
                <c:pt idx="11539">
                  <c:v>1.3406796455379999</c:v>
                </c:pt>
                <c:pt idx="11540">
                  <c:v>1.340767979622</c:v>
                </c:pt>
                <c:pt idx="11541">
                  <c:v>1.3409019708629999</c:v>
                </c:pt>
                <c:pt idx="11542">
                  <c:v>1.341057658195</c:v>
                </c:pt>
                <c:pt idx="11543">
                  <c:v>1.3412086963650001</c:v>
                </c:pt>
                <c:pt idx="11544">
                  <c:v>1.341548204422</c:v>
                </c:pt>
                <c:pt idx="11545">
                  <c:v>1.3418190479280001</c:v>
                </c:pt>
                <c:pt idx="11546">
                  <c:v>1.342079281807</c:v>
                </c:pt>
                <c:pt idx="11547">
                  <c:v>1.3422924280170001</c:v>
                </c:pt>
                <c:pt idx="11548">
                  <c:v>1.3424129486080001</c:v>
                </c:pt>
                <c:pt idx="11549">
                  <c:v>1.3426265716550001</c:v>
                </c:pt>
                <c:pt idx="11550">
                  <c:v>1.342773318291</c:v>
                </c:pt>
                <c:pt idx="11551">
                  <c:v>1.3428925275800001</c:v>
                </c:pt>
                <c:pt idx="11552">
                  <c:v>1.3431224823000001</c:v>
                </c:pt>
                <c:pt idx="11553">
                  <c:v>1.3432402610780001</c:v>
                </c:pt>
                <c:pt idx="11554">
                  <c:v>1.343350529671</c:v>
                </c:pt>
                <c:pt idx="11555">
                  <c:v>1.3435757160190001</c:v>
                </c:pt>
                <c:pt idx="11556">
                  <c:v>1.3438134193419999</c:v>
                </c:pt>
                <c:pt idx="11557">
                  <c:v>1.3440270423889999</c:v>
                </c:pt>
                <c:pt idx="11558">
                  <c:v>1.344308972359</c:v>
                </c:pt>
                <c:pt idx="11559">
                  <c:v>1.344692230225</c:v>
                </c:pt>
                <c:pt idx="11560">
                  <c:v>1.345012545586</c:v>
                </c:pt>
                <c:pt idx="11561">
                  <c:v>1.3451822996139999</c:v>
                </c:pt>
                <c:pt idx="11562">
                  <c:v>1.3454264402389999</c:v>
                </c:pt>
                <c:pt idx="11563">
                  <c:v>1.3456050157549999</c:v>
                </c:pt>
                <c:pt idx="11564">
                  <c:v>1.3459503650669999</c:v>
                </c:pt>
                <c:pt idx="11565">
                  <c:v>1.3461124897000001</c:v>
                </c:pt>
                <c:pt idx="11566">
                  <c:v>1.3462649583820001</c:v>
                </c:pt>
                <c:pt idx="11567">
                  <c:v>1.34641456604</c:v>
                </c:pt>
                <c:pt idx="11568">
                  <c:v>1.346740603447</c:v>
                </c:pt>
                <c:pt idx="11569">
                  <c:v>1.3470233678820001</c:v>
                </c:pt>
                <c:pt idx="11570">
                  <c:v>1.347308278084</c:v>
                </c:pt>
                <c:pt idx="11571">
                  <c:v>1.347494006157</c:v>
                </c:pt>
                <c:pt idx="11572">
                  <c:v>1.3478696346279999</c:v>
                </c:pt>
                <c:pt idx="11573">
                  <c:v>1.3482058048250001</c:v>
                </c:pt>
                <c:pt idx="11574">
                  <c:v>1.3483508825299999</c:v>
                </c:pt>
                <c:pt idx="11575">
                  <c:v>1.3485764265060001</c:v>
                </c:pt>
                <c:pt idx="11576">
                  <c:v>1.3488416671750001</c:v>
                </c:pt>
                <c:pt idx="11577">
                  <c:v>1.3490598201749999</c:v>
                </c:pt>
                <c:pt idx="11578">
                  <c:v>1.349208474159</c:v>
                </c:pt>
                <c:pt idx="11579">
                  <c:v>1.3493336439129999</c:v>
                </c:pt>
                <c:pt idx="11580">
                  <c:v>1.3496745824809999</c:v>
                </c:pt>
                <c:pt idx="11581">
                  <c:v>1.3500056266780001</c:v>
                </c:pt>
                <c:pt idx="11582">
                  <c:v>1.350298047066</c:v>
                </c:pt>
                <c:pt idx="11583">
                  <c:v>1.350463032722</c:v>
                </c:pt>
                <c:pt idx="11584">
                  <c:v>1.350616335869</c:v>
                </c:pt>
                <c:pt idx="11585">
                  <c:v>1.350796937943</c:v>
                </c:pt>
                <c:pt idx="11586">
                  <c:v>1.3511532545089999</c:v>
                </c:pt>
                <c:pt idx="11587">
                  <c:v>1.3513826131819999</c:v>
                </c:pt>
                <c:pt idx="11588">
                  <c:v>1.3516997098920001</c:v>
                </c:pt>
                <c:pt idx="11589">
                  <c:v>1.351922869682</c:v>
                </c:pt>
                <c:pt idx="11590">
                  <c:v>1.35216152668</c:v>
                </c:pt>
                <c:pt idx="11591">
                  <c:v>1.352348685265</c:v>
                </c:pt>
                <c:pt idx="11592">
                  <c:v>1.3526221513750001</c:v>
                </c:pt>
                <c:pt idx="11593">
                  <c:v>1.3529648780820001</c:v>
                </c:pt>
                <c:pt idx="11594">
                  <c:v>1.3532824516299999</c:v>
                </c:pt>
                <c:pt idx="11595">
                  <c:v>1.353502631187</c:v>
                </c:pt>
                <c:pt idx="11596">
                  <c:v>1.353868722916</c:v>
                </c:pt>
                <c:pt idx="11597">
                  <c:v>1.354141950607</c:v>
                </c:pt>
                <c:pt idx="11598">
                  <c:v>1.3542739152909999</c:v>
                </c:pt>
                <c:pt idx="11599">
                  <c:v>1.3546315431589999</c:v>
                </c:pt>
                <c:pt idx="11600">
                  <c:v>1.354904532433</c:v>
                </c:pt>
                <c:pt idx="11601">
                  <c:v>1.3550792932510001</c:v>
                </c:pt>
                <c:pt idx="11602">
                  <c:v>1.3553209304810001</c:v>
                </c:pt>
                <c:pt idx="11603">
                  <c:v>1.3554995059970001</c:v>
                </c:pt>
                <c:pt idx="11604">
                  <c:v>1.355660438538</c:v>
                </c:pt>
                <c:pt idx="11605">
                  <c:v>1.3558623790740001</c:v>
                </c:pt>
                <c:pt idx="11606">
                  <c:v>1.355973482132</c:v>
                </c:pt>
                <c:pt idx="11607">
                  <c:v>1.3561152219770001</c:v>
                </c:pt>
                <c:pt idx="11608">
                  <c:v>1.356263875961</c:v>
                </c:pt>
                <c:pt idx="11609">
                  <c:v>1.3566080331799999</c:v>
                </c:pt>
                <c:pt idx="11610">
                  <c:v>1.356882095337</c:v>
                </c:pt>
                <c:pt idx="11611">
                  <c:v>1.3571076393129999</c:v>
                </c:pt>
                <c:pt idx="11612">
                  <c:v>1.3572818040850001</c:v>
                </c:pt>
                <c:pt idx="11613">
                  <c:v>1.357400178909</c:v>
                </c:pt>
                <c:pt idx="11614">
                  <c:v>1.357511639595</c:v>
                </c:pt>
                <c:pt idx="11615">
                  <c:v>1.3576086759570001</c:v>
                </c:pt>
                <c:pt idx="11616">
                  <c:v>1.3577162027359999</c:v>
                </c:pt>
                <c:pt idx="11617">
                  <c:v>1.357821345329</c:v>
                </c:pt>
                <c:pt idx="11618">
                  <c:v>1.3580081462860001</c:v>
                </c:pt>
                <c:pt idx="11619">
                  <c:v>1.3581405878070001</c:v>
                </c:pt>
                <c:pt idx="11620">
                  <c:v>1.3582538366320001</c:v>
                </c:pt>
                <c:pt idx="11621">
                  <c:v>1.358618140221</c:v>
                </c:pt>
                <c:pt idx="11622">
                  <c:v>1.35880112648</c:v>
                </c:pt>
                <c:pt idx="11623">
                  <c:v>1.359182953835</c:v>
                </c:pt>
                <c:pt idx="11624">
                  <c:v>1.3595150709149999</c:v>
                </c:pt>
                <c:pt idx="11625">
                  <c:v>1.3596860170359999</c:v>
                </c:pt>
                <c:pt idx="11626">
                  <c:v>1.359803915024</c:v>
                </c:pt>
                <c:pt idx="11627">
                  <c:v>1.359927296638</c:v>
                </c:pt>
                <c:pt idx="11628">
                  <c:v>1.360135555267</c:v>
                </c:pt>
                <c:pt idx="11629">
                  <c:v>1.3604636192320001</c:v>
                </c:pt>
                <c:pt idx="11630">
                  <c:v>1.36080300808</c:v>
                </c:pt>
                <c:pt idx="11631">
                  <c:v>1.361151218414</c:v>
                </c:pt>
                <c:pt idx="11632">
                  <c:v>1.3615213632580001</c:v>
                </c:pt>
                <c:pt idx="11633">
                  <c:v>1.361766457558</c:v>
                </c:pt>
                <c:pt idx="11634">
                  <c:v>1.3619688749309999</c:v>
                </c:pt>
                <c:pt idx="11635">
                  <c:v>1.362117290497</c:v>
                </c:pt>
                <c:pt idx="11636">
                  <c:v>1.362357139587</c:v>
                </c:pt>
                <c:pt idx="11637">
                  <c:v>1.3626773357390001</c:v>
                </c:pt>
                <c:pt idx="11638">
                  <c:v>1.3630250692370001</c:v>
                </c:pt>
                <c:pt idx="11639">
                  <c:v>1.363271832466</c:v>
                </c:pt>
                <c:pt idx="11640">
                  <c:v>1.3634392023090001</c:v>
                </c:pt>
                <c:pt idx="11641">
                  <c:v>1.363560318947</c:v>
                </c:pt>
                <c:pt idx="11642">
                  <c:v>1.3638755083080001</c:v>
                </c:pt>
                <c:pt idx="11643">
                  <c:v>1.3642364740370001</c:v>
                </c:pt>
                <c:pt idx="11644">
                  <c:v>1.3645380735399999</c:v>
                </c:pt>
                <c:pt idx="11645">
                  <c:v>1.364870667458</c:v>
                </c:pt>
                <c:pt idx="11646">
                  <c:v>1.3651136159899999</c:v>
                </c:pt>
                <c:pt idx="11647">
                  <c:v>1.3652410507199999</c:v>
                </c:pt>
                <c:pt idx="11648">
                  <c:v>1.36546599865</c:v>
                </c:pt>
                <c:pt idx="11649">
                  <c:v>1.3657926321030001</c:v>
                </c:pt>
                <c:pt idx="11650">
                  <c:v>1.366092562675</c:v>
                </c:pt>
                <c:pt idx="11651">
                  <c:v>1.3664529323579999</c:v>
                </c:pt>
                <c:pt idx="11652">
                  <c:v>1.366763949394</c:v>
                </c:pt>
                <c:pt idx="11653">
                  <c:v>1.367151498795</c:v>
                </c:pt>
                <c:pt idx="11654">
                  <c:v>1.3673230409620001</c:v>
                </c:pt>
                <c:pt idx="11655">
                  <c:v>1.3674718141560001</c:v>
                </c:pt>
                <c:pt idx="11656">
                  <c:v>1.367837071419</c:v>
                </c:pt>
                <c:pt idx="11657">
                  <c:v>1.3680564165119999</c:v>
                </c:pt>
                <c:pt idx="11658">
                  <c:v>1.368207812309</c:v>
                </c:pt>
                <c:pt idx="11659">
                  <c:v>1.3683377504350001</c:v>
                </c:pt>
                <c:pt idx="11660">
                  <c:v>1.3684067726139999</c:v>
                </c:pt>
                <c:pt idx="11661">
                  <c:v>1.3685257434839999</c:v>
                </c:pt>
                <c:pt idx="11662">
                  <c:v>1.368616580963</c:v>
                </c:pt>
                <c:pt idx="11663">
                  <c:v>1.368772387505</c:v>
                </c:pt>
                <c:pt idx="11664">
                  <c:v>1.3690948486329999</c:v>
                </c:pt>
                <c:pt idx="11665">
                  <c:v>1.369360566139</c:v>
                </c:pt>
                <c:pt idx="11666">
                  <c:v>1.369510293007</c:v>
                </c:pt>
                <c:pt idx="11667">
                  <c:v>1.369658350945</c:v>
                </c:pt>
                <c:pt idx="11668">
                  <c:v>1.369825959206</c:v>
                </c:pt>
                <c:pt idx="11669">
                  <c:v>1.36996114254</c:v>
                </c:pt>
                <c:pt idx="11670">
                  <c:v>1.3700975179670001</c:v>
                </c:pt>
                <c:pt idx="11671">
                  <c:v>1.3702605962750001</c:v>
                </c:pt>
                <c:pt idx="11672">
                  <c:v>1.3705590963359999</c:v>
                </c:pt>
                <c:pt idx="11673">
                  <c:v>1.370916604996</c:v>
                </c:pt>
                <c:pt idx="11674">
                  <c:v>1.371264576912</c:v>
                </c:pt>
                <c:pt idx="11675">
                  <c:v>1.3714187145229999</c:v>
                </c:pt>
                <c:pt idx="11676">
                  <c:v>1.371542215347</c:v>
                </c:pt>
                <c:pt idx="11677">
                  <c:v>1.37165594101</c:v>
                </c:pt>
                <c:pt idx="11678">
                  <c:v>1.3717718124389999</c:v>
                </c:pt>
                <c:pt idx="11679">
                  <c:v>1.3719425201419999</c:v>
                </c:pt>
                <c:pt idx="11680">
                  <c:v>1.372059941292</c:v>
                </c:pt>
                <c:pt idx="11681">
                  <c:v>1.3721909523010001</c:v>
                </c:pt>
                <c:pt idx="11682">
                  <c:v>1.3725126981739999</c:v>
                </c:pt>
                <c:pt idx="11683">
                  <c:v>1.3726369142529999</c:v>
                </c:pt>
                <c:pt idx="11684">
                  <c:v>1.3727692365649999</c:v>
                </c:pt>
                <c:pt idx="11685">
                  <c:v>1.3728415966030001</c:v>
                </c:pt>
                <c:pt idx="11686">
                  <c:v>1.37292766571</c:v>
                </c:pt>
                <c:pt idx="11687">
                  <c:v>1.3730795383450001</c:v>
                </c:pt>
                <c:pt idx="11688">
                  <c:v>1.373203754425</c:v>
                </c:pt>
                <c:pt idx="11689">
                  <c:v>1.3732725381849999</c:v>
                </c:pt>
                <c:pt idx="11690">
                  <c:v>1.37338078022</c:v>
                </c:pt>
                <c:pt idx="11691">
                  <c:v>1.3734630346300001</c:v>
                </c:pt>
                <c:pt idx="11692">
                  <c:v>1.3738127946850001</c:v>
                </c:pt>
                <c:pt idx="11693">
                  <c:v>1.37400329113</c:v>
                </c:pt>
                <c:pt idx="11694">
                  <c:v>1.374113321304</c:v>
                </c:pt>
                <c:pt idx="11695">
                  <c:v>1.3742164373400001</c:v>
                </c:pt>
                <c:pt idx="11696">
                  <c:v>1.3742725849149999</c:v>
                </c:pt>
                <c:pt idx="11697">
                  <c:v>1.374394774437</c:v>
                </c:pt>
                <c:pt idx="11698">
                  <c:v>1.374501347542</c:v>
                </c:pt>
                <c:pt idx="11699">
                  <c:v>1.374609351158</c:v>
                </c:pt>
                <c:pt idx="11700">
                  <c:v>1.3747240304949999</c:v>
                </c:pt>
                <c:pt idx="11701">
                  <c:v>1.3747766017909999</c:v>
                </c:pt>
                <c:pt idx="11702">
                  <c:v>1.3748548030850001</c:v>
                </c:pt>
                <c:pt idx="11703">
                  <c:v>1.3749544620509999</c:v>
                </c:pt>
                <c:pt idx="11704">
                  <c:v>1.3751817941669999</c:v>
                </c:pt>
                <c:pt idx="11705">
                  <c:v>1.3755148649219999</c:v>
                </c:pt>
                <c:pt idx="11706">
                  <c:v>1.3757318258290001</c:v>
                </c:pt>
                <c:pt idx="11707">
                  <c:v>1.3758968114850001</c:v>
                </c:pt>
                <c:pt idx="11708">
                  <c:v>1.375945925713</c:v>
                </c:pt>
                <c:pt idx="11709">
                  <c:v>1.376062035561</c:v>
                </c:pt>
                <c:pt idx="11710">
                  <c:v>1.3761150836939999</c:v>
                </c:pt>
                <c:pt idx="11711">
                  <c:v>1.3762304782870001</c:v>
                </c:pt>
                <c:pt idx="11712">
                  <c:v>1.376293301582</c:v>
                </c:pt>
                <c:pt idx="11713">
                  <c:v>1.3764120340349999</c:v>
                </c:pt>
                <c:pt idx="11714">
                  <c:v>1.3764793872829999</c:v>
                </c:pt>
                <c:pt idx="11715">
                  <c:v>1.3765952587129999</c:v>
                </c:pt>
                <c:pt idx="11716">
                  <c:v>1.376661896706</c:v>
                </c:pt>
                <c:pt idx="11717">
                  <c:v>1.376772999763</c:v>
                </c:pt>
                <c:pt idx="11718">
                  <c:v>1.3769223690029999</c:v>
                </c:pt>
                <c:pt idx="11719">
                  <c:v>1.3773021698000001</c:v>
                </c:pt>
                <c:pt idx="11720">
                  <c:v>1.377424955368</c:v>
                </c:pt>
                <c:pt idx="11721">
                  <c:v>1.3775480985640001</c:v>
                </c:pt>
                <c:pt idx="11722">
                  <c:v>1.3777242898940001</c:v>
                </c:pt>
                <c:pt idx="11723">
                  <c:v>1.3778820037840001</c:v>
                </c:pt>
                <c:pt idx="11724">
                  <c:v>1.3780033588409999</c:v>
                </c:pt>
                <c:pt idx="11725">
                  <c:v>1.37811601162</c:v>
                </c:pt>
                <c:pt idx="11726">
                  <c:v>1.378225207329</c:v>
                </c:pt>
                <c:pt idx="11727">
                  <c:v>1.3783426284789999</c:v>
                </c:pt>
                <c:pt idx="11728">
                  <c:v>1.378442168236</c:v>
                </c:pt>
                <c:pt idx="11729">
                  <c:v>1.378555774689</c:v>
                </c:pt>
                <c:pt idx="11730">
                  <c:v>1.3786703348160001</c:v>
                </c:pt>
                <c:pt idx="11731">
                  <c:v>1.3788082599639999</c:v>
                </c:pt>
                <c:pt idx="11732">
                  <c:v>1.3791587352750001</c:v>
                </c:pt>
                <c:pt idx="11733">
                  <c:v>1.3794836997990001</c:v>
                </c:pt>
                <c:pt idx="11734">
                  <c:v>1.379850625992</c:v>
                </c:pt>
                <c:pt idx="11735">
                  <c:v>1.3801013231279999</c:v>
                </c:pt>
                <c:pt idx="11736">
                  <c:v>1.3804336786269999</c:v>
                </c:pt>
                <c:pt idx="11737">
                  <c:v>1.38079559803</c:v>
                </c:pt>
                <c:pt idx="11738">
                  <c:v>1.381069302559</c:v>
                </c:pt>
                <c:pt idx="11739">
                  <c:v>1.3812330961229999</c:v>
                </c:pt>
                <c:pt idx="11740">
                  <c:v>1.3816311359410001</c:v>
                </c:pt>
                <c:pt idx="11741">
                  <c:v>1.381949901581</c:v>
                </c:pt>
                <c:pt idx="11742">
                  <c:v>1.382239699364</c:v>
                </c:pt>
                <c:pt idx="11743">
                  <c:v>1.382406830788</c:v>
                </c:pt>
                <c:pt idx="11744">
                  <c:v>1.3826010227200001</c:v>
                </c:pt>
                <c:pt idx="11745">
                  <c:v>1.3829271793369999</c:v>
                </c:pt>
                <c:pt idx="11746">
                  <c:v>1.383279681206</c:v>
                </c:pt>
                <c:pt idx="11747">
                  <c:v>1.3835924863819999</c:v>
                </c:pt>
                <c:pt idx="11748">
                  <c:v>1.383963704109</c:v>
                </c:pt>
                <c:pt idx="11749">
                  <c:v>1.384249210358</c:v>
                </c:pt>
                <c:pt idx="11750">
                  <c:v>1.3846062421800001</c:v>
                </c:pt>
                <c:pt idx="11751">
                  <c:v>1.3849307298660001</c:v>
                </c:pt>
                <c:pt idx="11752">
                  <c:v>1.3850545883180001</c:v>
                </c:pt>
                <c:pt idx="11753">
                  <c:v>1.3851637840269999</c:v>
                </c:pt>
                <c:pt idx="11754">
                  <c:v>1.385280251503</c:v>
                </c:pt>
                <c:pt idx="11755">
                  <c:v>1.3854060173030001</c:v>
                </c:pt>
                <c:pt idx="11756">
                  <c:v>1.3855382204060001</c:v>
                </c:pt>
                <c:pt idx="11757">
                  <c:v>1.3857246637339999</c:v>
                </c:pt>
                <c:pt idx="11758">
                  <c:v>1.386020421982</c:v>
                </c:pt>
                <c:pt idx="11759">
                  <c:v>1.3863748311999999</c:v>
                </c:pt>
                <c:pt idx="11760">
                  <c:v>1.386601090431</c:v>
                </c:pt>
                <c:pt idx="11761">
                  <c:v>1.3867565393450001</c:v>
                </c:pt>
                <c:pt idx="11762">
                  <c:v>1.3869391679759999</c:v>
                </c:pt>
                <c:pt idx="11763">
                  <c:v>1.387308120728</c:v>
                </c:pt>
                <c:pt idx="11764">
                  <c:v>1.387605547905</c:v>
                </c:pt>
                <c:pt idx="11765">
                  <c:v>1.3878315687180001</c:v>
                </c:pt>
                <c:pt idx="11766">
                  <c:v>1.387985706329</c:v>
                </c:pt>
                <c:pt idx="11767">
                  <c:v>1.3880445957180001</c:v>
                </c:pt>
                <c:pt idx="11768">
                  <c:v>1.388166189194</c:v>
                </c:pt>
                <c:pt idx="11769">
                  <c:v>1.3882658481600001</c:v>
                </c:pt>
                <c:pt idx="11770">
                  <c:v>1.388387680054</c:v>
                </c:pt>
                <c:pt idx="11771">
                  <c:v>1.3884996175769999</c:v>
                </c:pt>
                <c:pt idx="11772">
                  <c:v>1.3886777162549999</c:v>
                </c:pt>
                <c:pt idx="11773">
                  <c:v>1.388802647591</c:v>
                </c:pt>
                <c:pt idx="11774">
                  <c:v>1.388921380043</c:v>
                </c:pt>
                <c:pt idx="11775">
                  <c:v>1.3890534639359999</c:v>
                </c:pt>
                <c:pt idx="11776">
                  <c:v>1.3891894817349999</c:v>
                </c:pt>
                <c:pt idx="11777">
                  <c:v>1.3895705938339999</c:v>
                </c:pt>
                <c:pt idx="11778">
                  <c:v>1.389633655548</c:v>
                </c:pt>
                <c:pt idx="11779">
                  <c:v>1.3897433280939999</c:v>
                </c:pt>
                <c:pt idx="11780">
                  <c:v>1.389823079109</c:v>
                </c:pt>
                <c:pt idx="11781">
                  <c:v>1.389922380447</c:v>
                </c:pt>
                <c:pt idx="11782">
                  <c:v>1.390014648438</c:v>
                </c:pt>
                <c:pt idx="11783">
                  <c:v>1.390107750893</c:v>
                </c:pt>
                <c:pt idx="11784">
                  <c:v>1.390208363533</c:v>
                </c:pt>
                <c:pt idx="11785">
                  <c:v>1.3902820348739999</c:v>
                </c:pt>
                <c:pt idx="11786">
                  <c:v>1.3903892040250001</c:v>
                </c:pt>
                <c:pt idx="11787">
                  <c:v>1.3904520273209999</c:v>
                </c:pt>
                <c:pt idx="11788">
                  <c:v>1.390587687492</c:v>
                </c:pt>
                <c:pt idx="11789">
                  <c:v>1.3907251358029999</c:v>
                </c:pt>
                <c:pt idx="11790">
                  <c:v>1.390881419182</c:v>
                </c:pt>
                <c:pt idx="11791">
                  <c:v>1.3911755084990001</c:v>
                </c:pt>
                <c:pt idx="11792">
                  <c:v>1.391416072845</c:v>
                </c:pt>
                <c:pt idx="11793">
                  <c:v>1.391599059105</c:v>
                </c:pt>
                <c:pt idx="11794">
                  <c:v>1.3917104005809999</c:v>
                </c:pt>
                <c:pt idx="11795">
                  <c:v>1.391820430756</c:v>
                </c:pt>
                <c:pt idx="11796">
                  <c:v>1.392049908638</c:v>
                </c:pt>
                <c:pt idx="11797">
                  <c:v>1.392304420471</c:v>
                </c:pt>
                <c:pt idx="11798">
                  <c:v>1.3926745653149999</c:v>
                </c:pt>
                <c:pt idx="11799">
                  <c:v>1.392932891846</c:v>
                </c:pt>
                <c:pt idx="11800">
                  <c:v>1.393112421036</c:v>
                </c:pt>
                <c:pt idx="11801">
                  <c:v>1.3933938741680001</c:v>
                </c:pt>
                <c:pt idx="11802">
                  <c:v>1.393563985825</c:v>
                </c:pt>
                <c:pt idx="11803">
                  <c:v>1.393929004669</c:v>
                </c:pt>
                <c:pt idx="11804">
                  <c:v>1.394165039063</c:v>
                </c:pt>
                <c:pt idx="11805">
                  <c:v>1.3942795991900001</c:v>
                </c:pt>
                <c:pt idx="11806">
                  <c:v>1.394382119179</c:v>
                </c:pt>
                <c:pt idx="11807">
                  <c:v>1.394437789917</c:v>
                </c:pt>
                <c:pt idx="11808">
                  <c:v>1.3947424888610001</c:v>
                </c:pt>
                <c:pt idx="11809">
                  <c:v>1.395098209381</c:v>
                </c:pt>
                <c:pt idx="11810">
                  <c:v>1.395399570465</c:v>
                </c:pt>
                <c:pt idx="11811">
                  <c:v>1.3955587148669999</c:v>
                </c:pt>
                <c:pt idx="11812">
                  <c:v>1.3956704139709999</c:v>
                </c:pt>
                <c:pt idx="11813">
                  <c:v>1.3958250284189999</c:v>
                </c:pt>
                <c:pt idx="11814">
                  <c:v>1.396060824394</c:v>
                </c:pt>
                <c:pt idx="11815">
                  <c:v>1.3964043855670001</c:v>
                </c:pt>
                <c:pt idx="11816">
                  <c:v>1.396598577499</c:v>
                </c:pt>
                <c:pt idx="11817">
                  <c:v>1.3969268798829999</c:v>
                </c:pt>
                <c:pt idx="11818">
                  <c:v>1.3972816467289999</c:v>
                </c:pt>
                <c:pt idx="11819">
                  <c:v>1.3974363803859999</c:v>
                </c:pt>
                <c:pt idx="11820">
                  <c:v>1.397641181946</c:v>
                </c:pt>
                <c:pt idx="11821">
                  <c:v>1.3978433609009999</c:v>
                </c:pt>
                <c:pt idx="11822">
                  <c:v>1.3979992866519999</c:v>
                </c:pt>
                <c:pt idx="11823">
                  <c:v>1.3983488082890001</c:v>
                </c:pt>
                <c:pt idx="11824">
                  <c:v>1.398509979248</c:v>
                </c:pt>
                <c:pt idx="11825">
                  <c:v>1.398645877838</c:v>
                </c:pt>
                <c:pt idx="11826">
                  <c:v>1.3987970352170001</c:v>
                </c:pt>
                <c:pt idx="11827">
                  <c:v>1.399168252945</c:v>
                </c:pt>
                <c:pt idx="11828">
                  <c:v>1.399448871613</c:v>
                </c:pt>
                <c:pt idx="11829">
                  <c:v>1.399629354477</c:v>
                </c:pt>
                <c:pt idx="11830">
                  <c:v>1.399762153625</c:v>
                </c:pt>
                <c:pt idx="11831">
                  <c:v>1.3999840021129999</c:v>
                </c:pt>
                <c:pt idx="11832">
                  <c:v>1.4000850915909999</c:v>
                </c:pt>
                <c:pt idx="11833">
                  <c:v>1.400184750557</c:v>
                </c:pt>
                <c:pt idx="11834">
                  <c:v>1.400243282318</c:v>
                </c:pt>
                <c:pt idx="11835">
                  <c:v>1.400299906731</c:v>
                </c:pt>
                <c:pt idx="11836">
                  <c:v>1.400633096695</c:v>
                </c:pt>
                <c:pt idx="11837">
                  <c:v>1.4009977579120001</c:v>
                </c:pt>
                <c:pt idx="11838">
                  <c:v>1.4013119935989999</c:v>
                </c:pt>
                <c:pt idx="11839">
                  <c:v>1.4017058610919999</c:v>
                </c:pt>
                <c:pt idx="11840">
                  <c:v>1.402038812637</c:v>
                </c:pt>
                <c:pt idx="11841">
                  <c:v>1.4023783206939999</c:v>
                </c:pt>
                <c:pt idx="11842">
                  <c:v>1.402631640434</c:v>
                </c:pt>
                <c:pt idx="11843">
                  <c:v>1.4028439521789999</c:v>
                </c:pt>
                <c:pt idx="11844">
                  <c:v>1.402955174446</c:v>
                </c:pt>
                <c:pt idx="11845">
                  <c:v>1.4030879735949999</c:v>
                </c:pt>
                <c:pt idx="11846">
                  <c:v>1.4033285379410001</c:v>
                </c:pt>
                <c:pt idx="11847">
                  <c:v>1.403637647629</c:v>
                </c:pt>
                <c:pt idx="11848">
                  <c:v>1.4039915800089999</c:v>
                </c:pt>
                <c:pt idx="11849">
                  <c:v>1.4041455984119999</c:v>
                </c:pt>
                <c:pt idx="11850">
                  <c:v>1.4042756557460001</c:v>
                </c:pt>
                <c:pt idx="11851">
                  <c:v>1.404386758804</c:v>
                </c:pt>
                <c:pt idx="11852">
                  <c:v>1.4044601917270001</c:v>
                </c:pt>
                <c:pt idx="11853">
                  <c:v>1.404610514641</c:v>
                </c:pt>
                <c:pt idx="11854">
                  <c:v>1.4047161340709999</c:v>
                </c:pt>
                <c:pt idx="11855">
                  <c:v>1.4048777818680001</c:v>
                </c:pt>
                <c:pt idx="11856">
                  <c:v>1.405090212822</c:v>
                </c:pt>
                <c:pt idx="11857">
                  <c:v>1.4054098129270001</c:v>
                </c:pt>
                <c:pt idx="11858">
                  <c:v>1.4055640697480001</c:v>
                </c:pt>
                <c:pt idx="11859">
                  <c:v>1.405948877335</c:v>
                </c:pt>
                <c:pt idx="11860">
                  <c:v>1.406193256378</c:v>
                </c:pt>
                <c:pt idx="11861">
                  <c:v>1.406286716461</c:v>
                </c:pt>
                <c:pt idx="11862">
                  <c:v>1.4064055681230001</c:v>
                </c:pt>
                <c:pt idx="11863">
                  <c:v>1.4065219163889999</c:v>
                </c:pt>
                <c:pt idx="11864">
                  <c:v>1.4065827131269999</c:v>
                </c:pt>
                <c:pt idx="11865">
                  <c:v>1.4067054986950001</c:v>
                </c:pt>
                <c:pt idx="11866">
                  <c:v>1.4068242311479999</c:v>
                </c:pt>
                <c:pt idx="11867">
                  <c:v>1.4069935083389999</c:v>
                </c:pt>
                <c:pt idx="11868">
                  <c:v>1.407116651535</c:v>
                </c:pt>
                <c:pt idx="11869">
                  <c:v>1.4072542190549999</c:v>
                </c:pt>
                <c:pt idx="11870">
                  <c:v>1.4074655771260001</c:v>
                </c:pt>
                <c:pt idx="11871">
                  <c:v>1.4076942205430001</c:v>
                </c:pt>
                <c:pt idx="11872">
                  <c:v>1.407928466797</c:v>
                </c:pt>
                <c:pt idx="11873">
                  <c:v>1.4082461595539999</c:v>
                </c:pt>
                <c:pt idx="11874">
                  <c:v>1.40857899189</c:v>
                </c:pt>
                <c:pt idx="11875">
                  <c:v>1.408873796463</c:v>
                </c:pt>
                <c:pt idx="11876">
                  <c:v>1.40909922123</c:v>
                </c:pt>
                <c:pt idx="11877">
                  <c:v>1.4092917442320001</c:v>
                </c:pt>
                <c:pt idx="11878">
                  <c:v>1.4094171524050001</c:v>
                </c:pt>
                <c:pt idx="11879">
                  <c:v>1.409638285637</c:v>
                </c:pt>
                <c:pt idx="11880">
                  <c:v>1.4099630117419999</c:v>
                </c:pt>
                <c:pt idx="11881">
                  <c:v>1.410269498825</c:v>
                </c:pt>
                <c:pt idx="11882">
                  <c:v>1.41040289402</c:v>
                </c:pt>
                <c:pt idx="11883">
                  <c:v>1.4105410575870001</c:v>
                </c:pt>
                <c:pt idx="11884">
                  <c:v>1.410680413246</c:v>
                </c:pt>
                <c:pt idx="11885">
                  <c:v>1.4108452796940001</c:v>
                </c:pt>
                <c:pt idx="11886">
                  <c:v>1.4110051393509999</c:v>
                </c:pt>
                <c:pt idx="11887">
                  <c:v>1.4111996889109999</c:v>
                </c:pt>
                <c:pt idx="11888">
                  <c:v>1.4115577936170001</c:v>
                </c:pt>
                <c:pt idx="11889">
                  <c:v>1.411884427071</c:v>
                </c:pt>
                <c:pt idx="11890">
                  <c:v>1.4121925830840001</c:v>
                </c:pt>
                <c:pt idx="11891">
                  <c:v>1.412536025047</c:v>
                </c:pt>
                <c:pt idx="11892">
                  <c:v>1.4127856492999999</c:v>
                </c:pt>
                <c:pt idx="11893">
                  <c:v>1.4129372835159999</c:v>
                </c:pt>
                <c:pt idx="11894">
                  <c:v>1.4130682945249999</c:v>
                </c:pt>
                <c:pt idx="11895">
                  <c:v>1.41322863102</c:v>
                </c:pt>
                <c:pt idx="11896">
                  <c:v>1.413432002068</c:v>
                </c:pt>
                <c:pt idx="11897">
                  <c:v>1.413557052612</c:v>
                </c:pt>
                <c:pt idx="11898">
                  <c:v>1.413855791092</c:v>
                </c:pt>
                <c:pt idx="11899">
                  <c:v>1.413989305496</c:v>
                </c:pt>
                <c:pt idx="11900">
                  <c:v>1.4141067266459999</c:v>
                </c:pt>
                <c:pt idx="11901">
                  <c:v>1.4142538309099999</c:v>
                </c:pt>
                <c:pt idx="11902">
                  <c:v>1.4145644903179999</c:v>
                </c:pt>
                <c:pt idx="11903">
                  <c:v>1.414887189865</c:v>
                </c:pt>
                <c:pt idx="11904">
                  <c:v>1.4151676893230001</c:v>
                </c:pt>
                <c:pt idx="11905">
                  <c:v>1.415535211563</c:v>
                </c:pt>
                <c:pt idx="11906">
                  <c:v>1.415691971779</c:v>
                </c:pt>
                <c:pt idx="11907">
                  <c:v>1.4158513545989999</c:v>
                </c:pt>
                <c:pt idx="11908">
                  <c:v>1.416030287743</c:v>
                </c:pt>
                <c:pt idx="11909">
                  <c:v>1.4163885116579999</c:v>
                </c:pt>
                <c:pt idx="11910">
                  <c:v>1.416677236557</c:v>
                </c:pt>
                <c:pt idx="11911">
                  <c:v>1.417006850243</c:v>
                </c:pt>
                <c:pt idx="11912">
                  <c:v>1.4173437356950001</c:v>
                </c:pt>
                <c:pt idx="11913">
                  <c:v>1.4176510572429999</c:v>
                </c:pt>
                <c:pt idx="11914">
                  <c:v>1.4180345535279999</c:v>
                </c:pt>
                <c:pt idx="11915">
                  <c:v>1.4183632135390001</c:v>
                </c:pt>
                <c:pt idx="11916">
                  <c:v>1.4185715913770001</c:v>
                </c:pt>
                <c:pt idx="11917">
                  <c:v>1.4186843633649999</c:v>
                </c:pt>
                <c:pt idx="11918">
                  <c:v>1.418803453445</c:v>
                </c:pt>
                <c:pt idx="11919">
                  <c:v>1.418959498405</c:v>
                </c:pt>
                <c:pt idx="11920">
                  <c:v>1.4191321134570001</c:v>
                </c:pt>
                <c:pt idx="11921">
                  <c:v>1.4192579984660001</c:v>
                </c:pt>
                <c:pt idx="11922">
                  <c:v>1.4194129705430001</c:v>
                </c:pt>
                <c:pt idx="11923">
                  <c:v>1.4196118116380001</c:v>
                </c:pt>
                <c:pt idx="11924">
                  <c:v>1.4198167324069999</c:v>
                </c:pt>
                <c:pt idx="11925">
                  <c:v>1.419947147369</c:v>
                </c:pt>
                <c:pt idx="11926">
                  <c:v>1.4200513362880001</c:v>
                </c:pt>
                <c:pt idx="11927">
                  <c:v>1.42019546032</c:v>
                </c:pt>
                <c:pt idx="11928">
                  <c:v>1.4205614328380001</c:v>
                </c:pt>
                <c:pt idx="11929">
                  <c:v>1.4206546545030001</c:v>
                </c:pt>
                <c:pt idx="11930">
                  <c:v>1.4207391738890001</c:v>
                </c:pt>
                <c:pt idx="11931">
                  <c:v>1.4208637475970001</c:v>
                </c:pt>
                <c:pt idx="11932">
                  <c:v>1.420969247818</c:v>
                </c:pt>
                <c:pt idx="11933">
                  <c:v>1.4210200309750001</c:v>
                </c:pt>
                <c:pt idx="11934">
                  <c:v>1.4212857484820001</c:v>
                </c:pt>
                <c:pt idx="11935">
                  <c:v>1.421570062637</c:v>
                </c:pt>
                <c:pt idx="11936">
                  <c:v>1.42180109024</c:v>
                </c:pt>
                <c:pt idx="11937">
                  <c:v>1.421954512596</c:v>
                </c:pt>
                <c:pt idx="11938">
                  <c:v>1.4221484661099999</c:v>
                </c:pt>
                <c:pt idx="11939">
                  <c:v>1.4223300218579999</c:v>
                </c:pt>
                <c:pt idx="11940">
                  <c:v>1.422480225563</c:v>
                </c:pt>
                <c:pt idx="11941">
                  <c:v>1.422577142715</c:v>
                </c:pt>
                <c:pt idx="11942">
                  <c:v>1.422639369965</c:v>
                </c:pt>
                <c:pt idx="11943">
                  <c:v>1.422718286514</c:v>
                </c:pt>
                <c:pt idx="11944">
                  <c:v>1.422883749008</c:v>
                </c:pt>
                <c:pt idx="11945">
                  <c:v>1.4230542182920001</c:v>
                </c:pt>
                <c:pt idx="11946">
                  <c:v>1.423403739929</c:v>
                </c:pt>
                <c:pt idx="11947">
                  <c:v>1.4235532283779999</c:v>
                </c:pt>
                <c:pt idx="11948">
                  <c:v>1.4236621856689999</c:v>
                </c:pt>
                <c:pt idx="11949">
                  <c:v>1.423727631569</c:v>
                </c:pt>
                <c:pt idx="11950">
                  <c:v>1.4238417148589999</c:v>
                </c:pt>
                <c:pt idx="11951">
                  <c:v>1.423901438713</c:v>
                </c:pt>
                <c:pt idx="11952">
                  <c:v>1.424047231674</c:v>
                </c:pt>
                <c:pt idx="11953">
                  <c:v>1.424181342125</c:v>
                </c:pt>
                <c:pt idx="11954">
                  <c:v>1.4242932796479999</c:v>
                </c:pt>
                <c:pt idx="11955">
                  <c:v>1.424447417259</c:v>
                </c:pt>
                <c:pt idx="11956">
                  <c:v>1.4246170520779999</c:v>
                </c:pt>
                <c:pt idx="11957">
                  <c:v>1.4247562885280001</c:v>
                </c:pt>
                <c:pt idx="11958">
                  <c:v>1.424937367439</c:v>
                </c:pt>
                <c:pt idx="11959">
                  <c:v>1.425297379494</c:v>
                </c:pt>
                <c:pt idx="11960">
                  <c:v>1.425634741783</c:v>
                </c:pt>
                <c:pt idx="11961">
                  <c:v>1.42578125</c:v>
                </c:pt>
                <c:pt idx="11962">
                  <c:v>1.425985574722</c:v>
                </c:pt>
                <c:pt idx="11963">
                  <c:v>1.426111698151</c:v>
                </c:pt>
                <c:pt idx="11964">
                  <c:v>1.4262907505039999</c:v>
                </c:pt>
                <c:pt idx="11965">
                  <c:v>1.426452875137</c:v>
                </c:pt>
                <c:pt idx="11966">
                  <c:v>1.4266798496249999</c:v>
                </c:pt>
                <c:pt idx="11967">
                  <c:v>1.4268182516100001</c:v>
                </c:pt>
                <c:pt idx="11968">
                  <c:v>1.4269360303880001</c:v>
                </c:pt>
                <c:pt idx="11969">
                  <c:v>1.4270887374879999</c:v>
                </c:pt>
                <c:pt idx="11970">
                  <c:v>1.4272776842120001</c:v>
                </c:pt>
                <c:pt idx="11971">
                  <c:v>1.427526116371</c:v>
                </c:pt>
                <c:pt idx="11972">
                  <c:v>1.427646160126</c:v>
                </c:pt>
                <c:pt idx="11973">
                  <c:v>1.427983880043</c:v>
                </c:pt>
                <c:pt idx="11974">
                  <c:v>1.428274273872</c:v>
                </c:pt>
                <c:pt idx="11975">
                  <c:v>1.4286293983459999</c:v>
                </c:pt>
                <c:pt idx="11976">
                  <c:v>1.428887963295</c:v>
                </c:pt>
                <c:pt idx="11977">
                  <c:v>1.4290897846220001</c:v>
                </c:pt>
                <c:pt idx="11978">
                  <c:v>1.4293437004089999</c:v>
                </c:pt>
                <c:pt idx="11979">
                  <c:v>1.429516553879</c:v>
                </c:pt>
                <c:pt idx="11980">
                  <c:v>1.42980670929</c:v>
                </c:pt>
                <c:pt idx="11981">
                  <c:v>1.43017745018</c:v>
                </c:pt>
                <c:pt idx="11982">
                  <c:v>1.4303776025770001</c:v>
                </c:pt>
                <c:pt idx="11983">
                  <c:v>1.4304802417760001</c:v>
                </c:pt>
                <c:pt idx="11984">
                  <c:v>1.4306200742720001</c:v>
                </c:pt>
                <c:pt idx="11985">
                  <c:v>1.4307132959369999</c:v>
                </c:pt>
                <c:pt idx="11986">
                  <c:v>1.4307855367660001</c:v>
                </c:pt>
                <c:pt idx="11987">
                  <c:v>1.4309382438660001</c:v>
                </c:pt>
                <c:pt idx="11988">
                  <c:v>1.431078076363</c:v>
                </c:pt>
                <c:pt idx="11989">
                  <c:v>1.4311327934269999</c:v>
                </c:pt>
                <c:pt idx="11990">
                  <c:v>1.4312705993649999</c:v>
                </c:pt>
                <c:pt idx="11991">
                  <c:v>1.4314239025119999</c:v>
                </c:pt>
                <c:pt idx="11992">
                  <c:v>1.4315991401670001</c:v>
                </c:pt>
                <c:pt idx="11993">
                  <c:v>1.4319639205929999</c:v>
                </c:pt>
                <c:pt idx="11994">
                  <c:v>1.432334899902</c:v>
                </c:pt>
                <c:pt idx="11995">
                  <c:v>1.43263053894</c:v>
                </c:pt>
                <c:pt idx="11996">
                  <c:v>1.4329688549040001</c:v>
                </c:pt>
                <c:pt idx="11997">
                  <c:v>1.4331980943680001</c:v>
                </c:pt>
                <c:pt idx="11998">
                  <c:v>1.433335661888</c:v>
                </c:pt>
                <c:pt idx="11999">
                  <c:v>1.4334553480150001</c:v>
                </c:pt>
                <c:pt idx="12000">
                  <c:v>1.433606147766</c:v>
                </c:pt>
                <c:pt idx="12001">
                  <c:v>1.4337266683579999</c:v>
                </c:pt>
                <c:pt idx="12002">
                  <c:v>1.4338427782059999</c:v>
                </c:pt>
                <c:pt idx="12003">
                  <c:v>1.434012413025</c:v>
                </c:pt>
                <c:pt idx="12004">
                  <c:v>1.434180259705</c:v>
                </c:pt>
                <c:pt idx="12005">
                  <c:v>1.4343273639680001</c:v>
                </c:pt>
                <c:pt idx="12006">
                  <c:v>1.4346791505809999</c:v>
                </c:pt>
                <c:pt idx="12007">
                  <c:v>1.4350450038910001</c:v>
                </c:pt>
                <c:pt idx="12008">
                  <c:v>1.4352757930760001</c:v>
                </c:pt>
                <c:pt idx="12009">
                  <c:v>1.4353703260420001</c:v>
                </c:pt>
                <c:pt idx="12010">
                  <c:v>1.4356486797329999</c:v>
                </c:pt>
                <c:pt idx="12011">
                  <c:v>1.436028838158</c:v>
                </c:pt>
                <c:pt idx="12012">
                  <c:v>1.43631362915</c:v>
                </c:pt>
                <c:pt idx="12013">
                  <c:v>1.436452746391</c:v>
                </c:pt>
                <c:pt idx="12014">
                  <c:v>1.4366065263750001</c:v>
                </c:pt>
                <c:pt idx="12015">
                  <c:v>1.436777234077</c:v>
                </c:pt>
                <c:pt idx="12016">
                  <c:v>1.4369459152220001</c:v>
                </c:pt>
                <c:pt idx="12017">
                  <c:v>1.4372937679290001</c:v>
                </c:pt>
                <c:pt idx="12018">
                  <c:v>1.4375526905060001</c:v>
                </c:pt>
                <c:pt idx="12019">
                  <c:v>1.437646389008</c:v>
                </c:pt>
                <c:pt idx="12020">
                  <c:v>1.437748551369</c:v>
                </c:pt>
                <c:pt idx="12021">
                  <c:v>1.437951683998</c:v>
                </c:pt>
                <c:pt idx="12022">
                  <c:v>1.4382632970810001</c:v>
                </c:pt>
                <c:pt idx="12023">
                  <c:v>1.4386228322979999</c:v>
                </c:pt>
                <c:pt idx="12024">
                  <c:v>1.4388555288310001</c:v>
                </c:pt>
                <c:pt idx="12025">
                  <c:v>1.438982129097</c:v>
                </c:pt>
                <c:pt idx="12026">
                  <c:v>1.439118385315</c:v>
                </c:pt>
                <c:pt idx="12027">
                  <c:v>1.4392975568769999</c:v>
                </c:pt>
                <c:pt idx="12028">
                  <c:v>1.439577817917</c:v>
                </c:pt>
                <c:pt idx="12029">
                  <c:v>1.439940452576</c:v>
                </c:pt>
                <c:pt idx="12030">
                  <c:v>1.440318226814</c:v>
                </c:pt>
                <c:pt idx="12031">
                  <c:v>1.440368056297</c:v>
                </c:pt>
                <c:pt idx="12032">
                  <c:v>1.440495967865</c:v>
                </c:pt>
                <c:pt idx="12033">
                  <c:v>1.440867185593</c:v>
                </c:pt>
                <c:pt idx="12034">
                  <c:v>1.441194415092</c:v>
                </c:pt>
                <c:pt idx="12035">
                  <c:v>1.441462039948</c:v>
                </c:pt>
                <c:pt idx="12036">
                  <c:v>1.4415942430499999</c:v>
                </c:pt>
                <c:pt idx="12037">
                  <c:v>1.4416953325270001</c:v>
                </c:pt>
                <c:pt idx="12038">
                  <c:v>1.4418023824690001</c:v>
                </c:pt>
                <c:pt idx="12039">
                  <c:v>1.4419001340869999</c:v>
                </c:pt>
                <c:pt idx="12040">
                  <c:v>1.44200694561</c:v>
                </c:pt>
                <c:pt idx="12041">
                  <c:v>1.4421234130859999</c:v>
                </c:pt>
                <c:pt idx="12042">
                  <c:v>1.442353248596</c:v>
                </c:pt>
                <c:pt idx="12043">
                  <c:v>1.442569494247</c:v>
                </c:pt>
                <c:pt idx="12044">
                  <c:v>1.442894697189</c:v>
                </c:pt>
                <c:pt idx="12045">
                  <c:v>1.4431357383729999</c:v>
                </c:pt>
                <c:pt idx="12046">
                  <c:v>1.4434880018230001</c:v>
                </c:pt>
                <c:pt idx="12047">
                  <c:v>1.443657636642</c:v>
                </c:pt>
                <c:pt idx="12048">
                  <c:v>1.44375193119</c:v>
                </c:pt>
                <c:pt idx="12049">
                  <c:v>1.4438815116879999</c:v>
                </c:pt>
                <c:pt idx="12050">
                  <c:v>1.4440008401869999</c:v>
                </c:pt>
                <c:pt idx="12051">
                  <c:v>1.4440495967860001</c:v>
                </c:pt>
                <c:pt idx="12052">
                  <c:v>1.4441716670989999</c:v>
                </c:pt>
                <c:pt idx="12053">
                  <c:v>1.4442195892330001</c:v>
                </c:pt>
                <c:pt idx="12054">
                  <c:v>1.4443579912190001</c:v>
                </c:pt>
                <c:pt idx="12055">
                  <c:v>1.4446468353269999</c:v>
                </c:pt>
                <c:pt idx="12056">
                  <c:v>1.4449337720869999</c:v>
                </c:pt>
                <c:pt idx="12057">
                  <c:v>1.4452792406079999</c:v>
                </c:pt>
                <c:pt idx="12058">
                  <c:v>1.4455021619799999</c:v>
                </c:pt>
                <c:pt idx="12059">
                  <c:v>1.445627331734</c:v>
                </c:pt>
                <c:pt idx="12060">
                  <c:v>1.4457890987399999</c:v>
                </c:pt>
                <c:pt idx="12061">
                  <c:v>1.446082353592</c:v>
                </c:pt>
                <c:pt idx="12062">
                  <c:v>1.4464282989499999</c:v>
                </c:pt>
                <c:pt idx="12063">
                  <c:v>1.4465622901920001</c:v>
                </c:pt>
                <c:pt idx="12064">
                  <c:v>1.4468874931339999</c:v>
                </c:pt>
                <c:pt idx="12065">
                  <c:v>1.447208762169</c:v>
                </c:pt>
                <c:pt idx="12066">
                  <c:v>1.4475330114360001</c:v>
                </c:pt>
                <c:pt idx="12067">
                  <c:v>1.4478799104690001</c:v>
                </c:pt>
                <c:pt idx="12068">
                  <c:v>1.4480247497559999</c:v>
                </c:pt>
                <c:pt idx="12069">
                  <c:v>1.44836306572</c:v>
                </c:pt>
                <c:pt idx="12070">
                  <c:v>1.448679924011</c:v>
                </c:pt>
                <c:pt idx="12071">
                  <c:v>1.448840260506</c:v>
                </c:pt>
                <c:pt idx="12072">
                  <c:v>1.4491624832150001</c:v>
                </c:pt>
                <c:pt idx="12073">
                  <c:v>1.4495240449910001</c:v>
                </c:pt>
                <c:pt idx="12074">
                  <c:v>1.4498780965810001</c:v>
                </c:pt>
                <c:pt idx="12075">
                  <c:v>1.4500414133070001</c:v>
                </c:pt>
                <c:pt idx="12076">
                  <c:v>1.450202226639</c:v>
                </c:pt>
                <c:pt idx="12077">
                  <c:v>1.4505723714829999</c:v>
                </c:pt>
                <c:pt idx="12078">
                  <c:v>1.450657486916</c:v>
                </c:pt>
                <c:pt idx="12079">
                  <c:v>1.4507546424869999</c:v>
                </c:pt>
                <c:pt idx="12080">
                  <c:v>1.4508864879609999</c:v>
                </c:pt>
                <c:pt idx="12081">
                  <c:v>1.451017618179</c:v>
                </c:pt>
                <c:pt idx="12082">
                  <c:v>1.451183319092</c:v>
                </c:pt>
                <c:pt idx="12083">
                  <c:v>1.451539993286</c:v>
                </c:pt>
                <c:pt idx="12084">
                  <c:v>1.451837182045</c:v>
                </c:pt>
                <c:pt idx="12085">
                  <c:v>1.4521033763889999</c:v>
                </c:pt>
                <c:pt idx="12086">
                  <c:v>1.4522198438639999</c:v>
                </c:pt>
                <c:pt idx="12087">
                  <c:v>1.4522831439970001</c:v>
                </c:pt>
                <c:pt idx="12088">
                  <c:v>1.452400445938</c:v>
                </c:pt>
                <c:pt idx="12089">
                  <c:v>1.45246052742</c:v>
                </c:pt>
                <c:pt idx="12090">
                  <c:v>1.4526405334470001</c:v>
                </c:pt>
                <c:pt idx="12091">
                  <c:v>1.4527783393860001</c:v>
                </c:pt>
                <c:pt idx="12092">
                  <c:v>1.4530842304230001</c:v>
                </c:pt>
                <c:pt idx="12093">
                  <c:v>1.45322239399</c:v>
                </c:pt>
                <c:pt idx="12094">
                  <c:v>1.4533470869059999</c:v>
                </c:pt>
                <c:pt idx="12095">
                  <c:v>1.453558564186</c:v>
                </c:pt>
                <c:pt idx="12096">
                  <c:v>1.453888654709</c:v>
                </c:pt>
                <c:pt idx="12097">
                  <c:v>1.454192996025</c:v>
                </c:pt>
                <c:pt idx="12098">
                  <c:v>1.454445123672</c:v>
                </c:pt>
                <c:pt idx="12099">
                  <c:v>1.454571723938</c:v>
                </c:pt>
                <c:pt idx="12100">
                  <c:v>1.454721450806</c:v>
                </c:pt>
                <c:pt idx="12101">
                  <c:v>1.454861283302</c:v>
                </c:pt>
                <c:pt idx="12102">
                  <c:v>1.4550462961199999</c:v>
                </c:pt>
                <c:pt idx="12103">
                  <c:v>1.455364227295</c:v>
                </c:pt>
                <c:pt idx="12104">
                  <c:v>1.4554802179340001</c:v>
                </c:pt>
                <c:pt idx="12105">
                  <c:v>1.45564687252</c:v>
                </c:pt>
                <c:pt idx="12106">
                  <c:v>1.4558904170989999</c:v>
                </c:pt>
                <c:pt idx="12107">
                  <c:v>1.4560054540630001</c:v>
                </c:pt>
                <c:pt idx="12108">
                  <c:v>1.4561223983760001</c:v>
                </c:pt>
                <c:pt idx="12109">
                  <c:v>1.4562292099</c:v>
                </c:pt>
                <c:pt idx="12110">
                  <c:v>1.4563454389570001</c:v>
                </c:pt>
                <c:pt idx="12111">
                  <c:v>1.4564607143399999</c:v>
                </c:pt>
                <c:pt idx="12112">
                  <c:v>1.456581950188</c:v>
                </c:pt>
                <c:pt idx="12113">
                  <c:v>1.4568959474559999</c:v>
                </c:pt>
                <c:pt idx="12114">
                  <c:v>1.4570063352580001</c:v>
                </c:pt>
                <c:pt idx="12115">
                  <c:v>1.457149624825</c:v>
                </c:pt>
                <c:pt idx="12116">
                  <c:v>1.4572529792790001</c:v>
                </c:pt>
                <c:pt idx="12117">
                  <c:v>1.4573171138759999</c:v>
                </c:pt>
                <c:pt idx="12118">
                  <c:v>1.457429885864</c:v>
                </c:pt>
                <c:pt idx="12119">
                  <c:v>1.4575349092480001</c:v>
                </c:pt>
                <c:pt idx="12120">
                  <c:v>1.457641601563</c:v>
                </c:pt>
                <c:pt idx="12121">
                  <c:v>1.4577869176860001</c:v>
                </c:pt>
                <c:pt idx="12122">
                  <c:v>1.457925081253</c:v>
                </c:pt>
                <c:pt idx="12123">
                  <c:v>1.4580924510960001</c:v>
                </c:pt>
                <c:pt idx="12124">
                  <c:v>1.4583350420000001</c:v>
                </c:pt>
                <c:pt idx="12125">
                  <c:v>1.4584457874300001</c:v>
                </c:pt>
                <c:pt idx="12126">
                  <c:v>1.458603262901</c:v>
                </c:pt>
                <c:pt idx="12127">
                  <c:v>1.4587399959559999</c:v>
                </c:pt>
                <c:pt idx="12128">
                  <c:v>1.4588795900339999</c:v>
                </c:pt>
                <c:pt idx="12129">
                  <c:v>1.458986997604</c:v>
                </c:pt>
                <c:pt idx="12130">
                  <c:v>1.459089040756</c:v>
                </c:pt>
                <c:pt idx="12131">
                  <c:v>1.4591931104660001</c:v>
                </c:pt>
                <c:pt idx="12132">
                  <c:v>1.459302425385</c:v>
                </c:pt>
                <c:pt idx="12133">
                  <c:v>1.4596276283259999</c:v>
                </c:pt>
                <c:pt idx="12134">
                  <c:v>1.459932088852</c:v>
                </c:pt>
                <c:pt idx="12135">
                  <c:v>1.460076928139</c:v>
                </c:pt>
                <c:pt idx="12136">
                  <c:v>1.460206747055</c:v>
                </c:pt>
                <c:pt idx="12137">
                  <c:v>1.4603486061099999</c:v>
                </c:pt>
                <c:pt idx="12138">
                  <c:v>1.4605636596680001</c:v>
                </c:pt>
                <c:pt idx="12139">
                  <c:v>1.460876584053</c:v>
                </c:pt>
                <c:pt idx="12140">
                  <c:v>1.46121275425</c:v>
                </c:pt>
                <c:pt idx="12141">
                  <c:v>1.4615328311919999</c:v>
                </c:pt>
                <c:pt idx="12142">
                  <c:v>1.461663126945</c:v>
                </c:pt>
                <c:pt idx="12143">
                  <c:v>1.4617329835890001</c:v>
                </c:pt>
                <c:pt idx="12144">
                  <c:v>1.4618506431580001</c:v>
                </c:pt>
                <c:pt idx="12145">
                  <c:v>1.461904764175</c:v>
                </c:pt>
                <c:pt idx="12146">
                  <c:v>1.4619841575620001</c:v>
                </c:pt>
                <c:pt idx="12147">
                  <c:v>1.4620890617369999</c:v>
                </c:pt>
                <c:pt idx="12148">
                  <c:v>1.4622012376789999</c:v>
                </c:pt>
                <c:pt idx="12149">
                  <c:v>1.4625455141070001</c:v>
                </c:pt>
                <c:pt idx="12150">
                  <c:v>1.4628473520280001</c:v>
                </c:pt>
                <c:pt idx="12151">
                  <c:v>1.4630994796750001</c:v>
                </c:pt>
                <c:pt idx="12152">
                  <c:v>1.4634220600129999</c:v>
                </c:pt>
                <c:pt idx="12153">
                  <c:v>1.4637228250500001</c:v>
                </c:pt>
                <c:pt idx="12154">
                  <c:v>1.4638661146159999</c:v>
                </c:pt>
                <c:pt idx="12155">
                  <c:v>1.4640561342239999</c:v>
                </c:pt>
                <c:pt idx="12156">
                  <c:v>1.4641822576520001</c:v>
                </c:pt>
                <c:pt idx="12157">
                  <c:v>1.464331030846</c:v>
                </c:pt>
                <c:pt idx="12158">
                  <c:v>1.4645398855209999</c:v>
                </c:pt>
                <c:pt idx="12159">
                  <c:v>1.464762687683</c:v>
                </c:pt>
                <c:pt idx="12160">
                  <c:v>1.4651196002960001</c:v>
                </c:pt>
                <c:pt idx="12161">
                  <c:v>1.4653979539869999</c:v>
                </c:pt>
                <c:pt idx="12162">
                  <c:v>1.4656997919079999</c:v>
                </c:pt>
                <c:pt idx="12163">
                  <c:v>1.4659308195109999</c:v>
                </c:pt>
                <c:pt idx="12164">
                  <c:v>1.466232061386</c:v>
                </c:pt>
                <c:pt idx="12165">
                  <c:v>1.4664133787160001</c:v>
                </c:pt>
                <c:pt idx="12166">
                  <c:v>1.466522097588</c:v>
                </c:pt>
                <c:pt idx="12167">
                  <c:v>1.466641783714</c:v>
                </c:pt>
                <c:pt idx="12168">
                  <c:v>1.466747999191</c:v>
                </c:pt>
                <c:pt idx="12169">
                  <c:v>1.466838955879</c:v>
                </c:pt>
                <c:pt idx="12170">
                  <c:v>1.466936588287</c:v>
                </c:pt>
                <c:pt idx="12171">
                  <c:v>1.4670300483700001</c:v>
                </c:pt>
                <c:pt idx="12172">
                  <c:v>1.4671068191529999</c:v>
                </c:pt>
                <c:pt idx="12173">
                  <c:v>1.467235445976</c:v>
                </c:pt>
                <c:pt idx="12174">
                  <c:v>1.467357754707</c:v>
                </c:pt>
                <c:pt idx="12175">
                  <c:v>1.4675351381299999</c:v>
                </c:pt>
                <c:pt idx="12176">
                  <c:v>1.467656373978</c:v>
                </c:pt>
                <c:pt idx="12177">
                  <c:v>1.467782020569</c:v>
                </c:pt>
                <c:pt idx="12178">
                  <c:v>1.4680659770969999</c:v>
                </c:pt>
                <c:pt idx="12179">
                  <c:v>1.46835744381</c:v>
                </c:pt>
                <c:pt idx="12180">
                  <c:v>1.4687092304230001</c:v>
                </c:pt>
                <c:pt idx="12181">
                  <c:v>1.468890190125</c:v>
                </c:pt>
                <c:pt idx="12182">
                  <c:v>1.469002604485</c:v>
                </c:pt>
                <c:pt idx="12183">
                  <c:v>1.4692224264139999</c:v>
                </c:pt>
                <c:pt idx="12184">
                  <c:v>1.4693984985349999</c:v>
                </c:pt>
                <c:pt idx="12185">
                  <c:v>1.4697122573850001</c:v>
                </c:pt>
                <c:pt idx="12186">
                  <c:v>1.4698797464369999</c:v>
                </c:pt>
                <c:pt idx="12187">
                  <c:v>1.4699884653090001</c:v>
                </c:pt>
                <c:pt idx="12188">
                  <c:v>1.470096468925</c:v>
                </c:pt>
                <c:pt idx="12189">
                  <c:v>1.470265626907</c:v>
                </c:pt>
                <c:pt idx="12190">
                  <c:v>1.4704986810680001</c:v>
                </c:pt>
                <c:pt idx="12191">
                  <c:v>1.4706406593320001</c:v>
                </c:pt>
                <c:pt idx="12192">
                  <c:v>1.47081720829</c:v>
                </c:pt>
                <c:pt idx="12193">
                  <c:v>1.471179008484</c:v>
                </c:pt>
                <c:pt idx="12194">
                  <c:v>1.471425414085</c:v>
                </c:pt>
                <c:pt idx="12195">
                  <c:v>1.471755623817</c:v>
                </c:pt>
                <c:pt idx="12196">
                  <c:v>1.472018241882</c:v>
                </c:pt>
                <c:pt idx="12197">
                  <c:v>1.4723587036129999</c:v>
                </c:pt>
                <c:pt idx="12198">
                  <c:v>1.4724972248079999</c:v>
                </c:pt>
                <c:pt idx="12199">
                  <c:v>1.47287774086</c:v>
                </c:pt>
                <c:pt idx="12200">
                  <c:v>1.4731752872470001</c:v>
                </c:pt>
                <c:pt idx="12201">
                  <c:v>1.473543763161</c:v>
                </c:pt>
                <c:pt idx="12202">
                  <c:v>1.473872542381</c:v>
                </c:pt>
                <c:pt idx="12203">
                  <c:v>1.4741843938829999</c:v>
                </c:pt>
                <c:pt idx="12204">
                  <c:v>1.4743579626079999</c:v>
                </c:pt>
                <c:pt idx="12205">
                  <c:v>1.4745473861689999</c:v>
                </c:pt>
                <c:pt idx="12206">
                  <c:v>1.4748998880390001</c:v>
                </c:pt>
                <c:pt idx="12207">
                  <c:v>1.475185751915</c:v>
                </c:pt>
                <c:pt idx="12208">
                  <c:v>1.4755429029460001</c:v>
                </c:pt>
                <c:pt idx="12209">
                  <c:v>1.475694060326</c:v>
                </c:pt>
                <c:pt idx="12210">
                  <c:v>1.475914478302</c:v>
                </c:pt>
                <c:pt idx="12211">
                  <c:v>1.476240873337</c:v>
                </c:pt>
                <c:pt idx="12212">
                  <c:v>1.476556301117</c:v>
                </c:pt>
                <c:pt idx="12213">
                  <c:v>1.4769057035449999</c:v>
                </c:pt>
                <c:pt idx="12214">
                  <c:v>1.4772588014600001</c:v>
                </c:pt>
                <c:pt idx="12215">
                  <c:v>1.4775658845899999</c:v>
                </c:pt>
                <c:pt idx="12216">
                  <c:v>1.477881550789</c:v>
                </c:pt>
                <c:pt idx="12217">
                  <c:v>1.4781098365780001</c:v>
                </c:pt>
                <c:pt idx="12218">
                  <c:v>1.478235721588</c:v>
                </c:pt>
                <c:pt idx="12219">
                  <c:v>1.47836971283</c:v>
                </c:pt>
                <c:pt idx="12220">
                  <c:v>1.478628754616</c:v>
                </c:pt>
                <c:pt idx="12221">
                  <c:v>1.478830456734</c:v>
                </c:pt>
                <c:pt idx="12222">
                  <c:v>1.4790078401569999</c:v>
                </c:pt>
                <c:pt idx="12223">
                  <c:v>1.479255080223</c:v>
                </c:pt>
                <c:pt idx="12224">
                  <c:v>1.4796149730679999</c:v>
                </c:pt>
                <c:pt idx="12225">
                  <c:v>1.479779243469</c:v>
                </c:pt>
                <c:pt idx="12226">
                  <c:v>1.479871273041</c:v>
                </c:pt>
                <c:pt idx="12227">
                  <c:v>1.479964852333</c:v>
                </c:pt>
                <c:pt idx="12228">
                  <c:v>1.480215072632</c:v>
                </c:pt>
                <c:pt idx="12229">
                  <c:v>1.4804280996320001</c:v>
                </c:pt>
                <c:pt idx="12230">
                  <c:v>1.480757236481</c:v>
                </c:pt>
                <c:pt idx="12231">
                  <c:v>1.4810963869089999</c:v>
                </c:pt>
                <c:pt idx="12232">
                  <c:v>1.481273770332</c:v>
                </c:pt>
                <c:pt idx="12233">
                  <c:v>1.481400966644</c:v>
                </c:pt>
                <c:pt idx="12234">
                  <c:v>1.4815198183060001</c:v>
                </c:pt>
                <c:pt idx="12235">
                  <c:v>1.4816367626189999</c:v>
                </c:pt>
                <c:pt idx="12236">
                  <c:v>1.481769919395</c:v>
                </c:pt>
                <c:pt idx="12237">
                  <c:v>1.4819136857990001</c:v>
                </c:pt>
                <c:pt idx="12238">
                  <c:v>1.4822559356689999</c:v>
                </c:pt>
                <c:pt idx="12239">
                  <c:v>1.482631921768</c:v>
                </c:pt>
                <c:pt idx="12240">
                  <c:v>1.482989549637</c:v>
                </c:pt>
                <c:pt idx="12241">
                  <c:v>1.4833133220670001</c:v>
                </c:pt>
                <c:pt idx="12242">
                  <c:v>1.4836909770969999</c:v>
                </c:pt>
                <c:pt idx="12243">
                  <c:v>1.484050750732</c:v>
                </c:pt>
                <c:pt idx="12244">
                  <c:v>1.484211325645</c:v>
                </c:pt>
                <c:pt idx="12245">
                  <c:v>1.484377384186</c:v>
                </c:pt>
                <c:pt idx="12246">
                  <c:v>1.4846621751789999</c:v>
                </c:pt>
                <c:pt idx="12247">
                  <c:v>1.48477602005</c:v>
                </c:pt>
                <c:pt idx="12248">
                  <c:v>1.484883308411</c:v>
                </c:pt>
                <c:pt idx="12249">
                  <c:v>1.484920024872</c:v>
                </c:pt>
                <c:pt idx="12250">
                  <c:v>1.4850268363950001</c:v>
                </c:pt>
                <c:pt idx="12251">
                  <c:v>1.485131859779</c:v>
                </c:pt>
                <c:pt idx="12252">
                  <c:v>1.485219120979</c:v>
                </c:pt>
                <c:pt idx="12253">
                  <c:v>1.4853415489199999</c:v>
                </c:pt>
                <c:pt idx="12254">
                  <c:v>1.4854798316960001</c:v>
                </c:pt>
                <c:pt idx="12255">
                  <c:v>1.4856146574019999</c:v>
                </c:pt>
                <c:pt idx="12256">
                  <c:v>1.4857164621350001</c:v>
                </c:pt>
                <c:pt idx="12257">
                  <c:v>1.4860217571259999</c:v>
                </c:pt>
                <c:pt idx="12258">
                  <c:v>1.486309885979</c:v>
                </c:pt>
                <c:pt idx="12259">
                  <c:v>1.486429214478</c:v>
                </c:pt>
                <c:pt idx="12260">
                  <c:v>1.486536502838</c:v>
                </c:pt>
                <c:pt idx="12261">
                  <c:v>1.48664188385</c:v>
                </c:pt>
                <c:pt idx="12262">
                  <c:v>1.486732959747</c:v>
                </c:pt>
                <c:pt idx="12263">
                  <c:v>1.486853957176</c:v>
                </c:pt>
                <c:pt idx="12264">
                  <c:v>1.4870359897609999</c:v>
                </c:pt>
                <c:pt idx="12265">
                  <c:v>1.487098693848</c:v>
                </c:pt>
                <c:pt idx="12266">
                  <c:v>1.487226128578</c:v>
                </c:pt>
                <c:pt idx="12267">
                  <c:v>1.487425804138</c:v>
                </c:pt>
                <c:pt idx="12268">
                  <c:v>1.4877011775969999</c:v>
                </c:pt>
                <c:pt idx="12269">
                  <c:v>1.4880139827729999</c:v>
                </c:pt>
                <c:pt idx="12270">
                  <c:v>1.488355398178</c:v>
                </c:pt>
                <c:pt idx="12271">
                  <c:v>1.488673567772</c:v>
                </c:pt>
                <c:pt idx="12272">
                  <c:v>1.488976955414</c:v>
                </c:pt>
                <c:pt idx="12273">
                  <c:v>1.4893026351930001</c:v>
                </c:pt>
                <c:pt idx="12274">
                  <c:v>1.489453911781</c:v>
                </c:pt>
                <c:pt idx="12275">
                  <c:v>1.489820837975</c:v>
                </c:pt>
                <c:pt idx="12276">
                  <c:v>1.4901434183119999</c:v>
                </c:pt>
                <c:pt idx="12277">
                  <c:v>1.490356564522</c:v>
                </c:pt>
                <c:pt idx="12278">
                  <c:v>1.4904944896700001</c:v>
                </c:pt>
                <c:pt idx="12279">
                  <c:v>1.49062693119</c:v>
                </c:pt>
                <c:pt idx="12280">
                  <c:v>1.490676641464</c:v>
                </c:pt>
                <c:pt idx="12281">
                  <c:v>1.4907962083820001</c:v>
                </c:pt>
                <c:pt idx="12282">
                  <c:v>1.490848898888</c:v>
                </c:pt>
                <c:pt idx="12283">
                  <c:v>1.490972161293</c:v>
                </c:pt>
                <c:pt idx="12284">
                  <c:v>1.4910334348680001</c:v>
                </c:pt>
                <c:pt idx="12285">
                  <c:v>1.4911433458329999</c:v>
                </c:pt>
                <c:pt idx="12286">
                  <c:v>1.4912147521970001</c:v>
                </c:pt>
                <c:pt idx="12287">
                  <c:v>1.4913268089289999</c:v>
                </c:pt>
                <c:pt idx="12288">
                  <c:v>1.4916954040529999</c:v>
                </c:pt>
                <c:pt idx="12289">
                  <c:v>1.4920210838320001</c:v>
                </c:pt>
                <c:pt idx="12290">
                  <c:v>1.4921468496320001</c:v>
                </c:pt>
                <c:pt idx="12291">
                  <c:v>1.4922761917109999</c:v>
                </c:pt>
                <c:pt idx="12292">
                  <c:v>1.492387294769</c:v>
                </c:pt>
                <c:pt idx="12293">
                  <c:v>1.492504239082</c:v>
                </c:pt>
                <c:pt idx="12294">
                  <c:v>1.492626070976</c:v>
                </c:pt>
                <c:pt idx="12295">
                  <c:v>1.4927390813829999</c:v>
                </c:pt>
                <c:pt idx="12296">
                  <c:v>1.492860794067</c:v>
                </c:pt>
                <c:pt idx="12297">
                  <c:v>1.492935538292</c:v>
                </c:pt>
                <c:pt idx="12298">
                  <c:v>1.49311029911</c:v>
                </c:pt>
                <c:pt idx="12299">
                  <c:v>1.4934350252149999</c:v>
                </c:pt>
                <c:pt idx="12300">
                  <c:v>1.493572950363</c:v>
                </c:pt>
                <c:pt idx="12301">
                  <c:v>1.493776917458</c:v>
                </c:pt>
                <c:pt idx="12302">
                  <c:v>1.493932962418</c:v>
                </c:pt>
                <c:pt idx="12303">
                  <c:v>1.4940171241760001</c:v>
                </c:pt>
                <c:pt idx="12304">
                  <c:v>1.494131922722</c:v>
                </c:pt>
                <c:pt idx="12305">
                  <c:v>1.4942702054979999</c:v>
                </c:pt>
                <c:pt idx="12306">
                  <c:v>1.4944252967830001</c:v>
                </c:pt>
                <c:pt idx="12307">
                  <c:v>1.494594931602</c:v>
                </c:pt>
                <c:pt idx="12308">
                  <c:v>1.4947367906569999</c:v>
                </c:pt>
                <c:pt idx="12309">
                  <c:v>1.4949562549590001</c:v>
                </c:pt>
                <c:pt idx="12310">
                  <c:v>1.4950767755509999</c:v>
                </c:pt>
                <c:pt idx="12311">
                  <c:v>1.495206236839</c:v>
                </c:pt>
                <c:pt idx="12312">
                  <c:v>1.495340228081</c:v>
                </c:pt>
                <c:pt idx="12313">
                  <c:v>1.4955239295959999</c:v>
                </c:pt>
                <c:pt idx="12314">
                  <c:v>1.4958528280259999</c:v>
                </c:pt>
                <c:pt idx="12315">
                  <c:v>1.4961907863620001</c:v>
                </c:pt>
                <c:pt idx="12316">
                  <c:v>1.496515035629</c:v>
                </c:pt>
                <c:pt idx="12317">
                  <c:v>1.496854305267</c:v>
                </c:pt>
                <c:pt idx="12318">
                  <c:v>1.4970220327379999</c:v>
                </c:pt>
                <c:pt idx="12319">
                  <c:v>1.4971417188639999</c:v>
                </c:pt>
                <c:pt idx="12320">
                  <c:v>1.4972651004790001</c:v>
                </c:pt>
                <c:pt idx="12321">
                  <c:v>1.4974179267879999</c:v>
                </c:pt>
                <c:pt idx="12322">
                  <c:v>1.4976322650909999</c:v>
                </c:pt>
                <c:pt idx="12323">
                  <c:v>1.497945547104</c:v>
                </c:pt>
                <c:pt idx="12324">
                  <c:v>1.4982538223270001</c:v>
                </c:pt>
                <c:pt idx="12325">
                  <c:v>1.4983897209170001</c:v>
                </c:pt>
                <c:pt idx="12326">
                  <c:v>1.498513221741</c:v>
                </c:pt>
                <c:pt idx="12327">
                  <c:v>1.4985791444779999</c:v>
                </c:pt>
                <c:pt idx="12328">
                  <c:v>1.4986758232120001</c:v>
                </c:pt>
                <c:pt idx="12329">
                  <c:v>1.4987754821779999</c:v>
                </c:pt>
                <c:pt idx="12330">
                  <c:v>1.4990730285639999</c:v>
                </c:pt>
                <c:pt idx="12331">
                  <c:v>1.4993532896040001</c:v>
                </c:pt>
                <c:pt idx="12332">
                  <c:v>1.4995051622390001</c:v>
                </c:pt>
                <c:pt idx="12333">
                  <c:v>1.499686956406</c:v>
                </c:pt>
                <c:pt idx="12334">
                  <c:v>1.500000119209</c:v>
                </c:pt>
                <c:pt idx="12335">
                  <c:v>1.500358104706</c:v>
                </c:pt>
                <c:pt idx="12336">
                  <c:v>1.500688076019</c:v>
                </c:pt>
                <c:pt idx="12337">
                  <c:v>1.5010310411450001</c:v>
                </c:pt>
                <c:pt idx="12338">
                  <c:v>1.501383543015</c:v>
                </c:pt>
                <c:pt idx="12339">
                  <c:v>1.5017226934429999</c:v>
                </c:pt>
                <c:pt idx="12340">
                  <c:v>1.5018817186360001</c:v>
                </c:pt>
                <c:pt idx="12341">
                  <c:v>1.5021053552629999</c:v>
                </c:pt>
                <c:pt idx="12342">
                  <c:v>1.5023138523099999</c:v>
                </c:pt>
                <c:pt idx="12343">
                  <c:v>1.5024451017380001</c:v>
                </c:pt>
                <c:pt idx="12344">
                  <c:v>1.5026407241819999</c:v>
                </c:pt>
                <c:pt idx="12345">
                  <c:v>1.5027731657029999</c:v>
                </c:pt>
                <c:pt idx="12346">
                  <c:v>1.5031045675279999</c:v>
                </c:pt>
                <c:pt idx="12347">
                  <c:v>1.503445029259</c:v>
                </c:pt>
                <c:pt idx="12348">
                  <c:v>1.503604412079</c:v>
                </c:pt>
                <c:pt idx="12349">
                  <c:v>1.5036730766299999</c:v>
                </c:pt>
                <c:pt idx="12350">
                  <c:v>1.5037671327590001</c:v>
                </c:pt>
                <c:pt idx="12351">
                  <c:v>1.5038636922840001</c:v>
                </c:pt>
                <c:pt idx="12352">
                  <c:v>1.5039361715320001</c:v>
                </c:pt>
                <c:pt idx="12353">
                  <c:v>1.5040425062180001</c:v>
                </c:pt>
                <c:pt idx="12354">
                  <c:v>1.504111170769</c:v>
                </c:pt>
                <c:pt idx="12355">
                  <c:v>1.504231572151</c:v>
                </c:pt>
                <c:pt idx="12356">
                  <c:v>1.504281401634</c:v>
                </c:pt>
                <c:pt idx="12357">
                  <c:v>1.504408717155</c:v>
                </c:pt>
                <c:pt idx="12358">
                  <c:v>1.5044621229170001</c:v>
                </c:pt>
                <c:pt idx="12359">
                  <c:v>1.5045752525330001</c:v>
                </c:pt>
                <c:pt idx="12360">
                  <c:v>1.50470495224</c:v>
                </c:pt>
                <c:pt idx="12361">
                  <c:v>1.5048778057100001</c:v>
                </c:pt>
                <c:pt idx="12362">
                  <c:v>1.5052119493480001</c:v>
                </c:pt>
                <c:pt idx="12363">
                  <c:v>1.5053576231000001</c:v>
                </c:pt>
                <c:pt idx="12364">
                  <c:v>1.5054869651789999</c:v>
                </c:pt>
                <c:pt idx="12365">
                  <c:v>1.505819559097</c:v>
                </c:pt>
                <c:pt idx="12366">
                  <c:v>1.5061733722690001</c:v>
                </c:pt>
                <c:pt idx="12367">
                  <c:v>1.506467819214</c:v>
                </c:pt>
                <c:pt idx="12368">
                  <c:v>1.5068169832230001</c:v>
                </c:pt>
                <c:pt idx="12369">
                  <c:v>1.507165551186</c:v>
                </c:pt>
                <c:pt idx="12370">
                  <c:v>1.5074814558030001</c:v>
                </c:pt>
                <c:pt idx="12371">
                  <c:v>1.507812619209</c:v>
                </c:pt>
                <c:pt idx="12372">
                  <c:v>1.5080529451369999</c:v>
                </c:pt>
                <c:pt idx="12373">
                  <c:v>1.508164763451</c:v>
                </c:pt>
                <c:pt idx="12374">
                  <c:v>1.508266687393</c:v>
                </c:pt>
                <c:pt idx="12375">
                  <c:v>1.508375763893</c:v>
                </c:pt>
                <c:pt idx="12376">
                  <c:v>1.508498191833</c:v>
                </c:pt>
                <c:pt idx="12377">
                  <c:v>1.508610486984</c:v>
                </c:pt>
                <c:pt idx="12378">
                  <c:v>1.50879752636</c:v>
                </c:pt>
                <c:pt idx="12379">
                  <c:v>1.508943557739</c:v>
                </c:pt>
                <c:pt idx="12380">
                  <c:v>1.5091652870179999</c:v>
                </c:pt>
                <c:pt idx="12381">
                  <c:v>1.5094897747039999</c:v>
                </c:pt>
                <c:pt idx="12382">
                  <c:v>1.5095770359039999</c:v>
                </c:pt>
                <c:pt idx="12383">
                  <c:v>1.5097163915630001</c:v>
                </c:pt>
                <c:pt idx="12384">
                  <c:v>1.5097581148150001</c:v>
                </c:pt>
                <c:pt idx="12385">
                  <c:v>1.5098847150800001</c:v>
                </c:pt>
                <c:pt idx="12386">
                  <c:v>1.509929537773</c:v>
                </c:pt>
                <c:pt idx="12387">
                  <c:v>1.510038495064</c:v>
                </c:pt>
                <c:pt idx="12388">
                  <c:v>1.510186076164</c:v>
                </c:pt>
                <c:pt idx="12389">
                  <c:v>1.510308742523</c:v>
                </c:pt>
                <c:pt idx="12390">
                  <c:v>1.510459899902</c:v>
                </c:pt>
                <c:pt idx="12391">
                  <c:v>1.5105613470079999</c:v>
                </c:pt>
                <c:pt idx="12392">
                  <c:v>1.510726451874</c:v>
                </c:pt>
                <c:pt idx="12393">
                  <c:v>1.510877966881</c:v>
                </c:pt>
                <c:pt idx="12394">
                  <c:v>1.5110266208650001</c:v>
                </c:pt>
                <c:pt idx="12395">
                  <c:v>1.5112861394879999</c:v>
                </c:pt>
                <c:pt idx="12396">
                  <c:v>1.5114114284519999</c:v>
                </c:pt>
                <c:pt idx="12397">
                  <c:v>1.5115395784379999</c:v>
                </c:pt>
                <c:pt idx="12398">
                  <c:v>1.5117002725599999</c:v>
                </c:pt>
                <c:pt idx="12399">
                  <c:v>1.51181101799</c:v>
                </c:pt>
                <c:pt idx="12400">
                  <c:v>1.511919379234</c:v>
                </c:pt>
                <c:pt idx="12401">
                  <c:v>1.512023687363</c:v>
                </c:pt>
                <c:pt idx="12402">
                  <c:v>1.5121364593510001</c:v>
                </c:pt>
                <c:pt idx="12403">
                  <c:v>1.5122448205950001</c:v>
                </c:pt>
                <c:pt idx="12404">
                  <c:v>1.5123556852340001</c:v>
                </c:pt>
                <c:pt idx="12405">
                  <c:v>1.5126920938490001</c:v>
                </c:pt>
                <c:pt idx="12406">
                  <c:v>1.51298058033</c:v>
                </c:pt>
                <c:pt idx="12407">
                  <c:v>1.513380765915</c:v>
                </c:pt>
                <c:pt idx="12408">
                  <c:v>1.5135214328769999</c:v>
                </c:pt>
                <c:pt idx="12409">
                  <c:v>1.5138931274409999</c:v>
                </c:pt>
                <c:pt idx="12410">
                  <c:v>1.514221906662</c:v>
                </c:pt>
                <c:pt idx="12411">
                  <c:v>1.514568805695</c:v>
                </c:pt>
                <c:pt idx="12412">
                  <c:v>1.514902114868</c:v>
                </c:pt>
                <c:pt idx="12413">
                  <c:v>1.5152415037160001</c:v>
                </c:pt>
                <c:pt idx="12414">
                  <c:v>1.5154858827590001</c:v>
                </c:pt>
                <c:pt idx="12415">
                  <c:v>1.5156533718109999</c:v>
                </c:pt>
                <c:pt idx="12416">
                  <c:v>1.516020894051</c:v>
                </c:pt>
                <c:pt idx="12417">
                  <c:v>1.516325473785</c:v>
                </c:pt>
                <c:pt idx="12418">
                  <c:v>1.516523957253</c:v>
                </c:pt>
                <c:pt idx="12419">
                  <c:v>1.516705393791</c:v>
                </c:pt>
                <c:pt idx="12420">
                  <c:v>1.5168678760530001</c:v>
                </c:pt>
                <c:pt idx="12421">
                  <c:v>1.5172026157380001</c:v>
                </c:pt>
                <c:pt idx="12422">
                  <c:v>1.5173466205599999</c:v>
                </c:pt>
                <c:pt idx="12423">
                  <c:v>1.5175951719280001</c:v>
                </c:pt>
                <c:pt idx="12424">
                  <c:v>1.517873764038</c:v>
                </c:pt>
                <c:pt idx="12425">
                  <c:v>1.518119692802</c:v>
                </c:pt>
                <c:pt idx="12426">
                  <c:v>1.518259048462</c:v>
                </c:pt>
                <c:pt idx="12427">
                  <c:v>1.518597483635</c:v>
                </c:pt>
                <c:pt idx="12428">
                  <c:v>1.518741846085</c:v>
                </c:pt>
                <c:pt idx="12429">
                  <c:v>1.518858075142</c:v>
                </c:pt>
                <c:pt idx="12430">
                  <c:v>1.5189715623860001</c:v>
                </c:pt>
                <c:pt idx="12431">
                  <c:v>1.51928460598</c:v>
                </c:pt>
                <c:pt idx="12432">
                  <c:v>1.519389033318</c:v>
                </c:pt>
                <c:pt idx="12433">
                  <c:v>1.5194987058639999</c:v>
                </c:pt>
                <c:pt idx="12434">
                  <c:v>1.5198249816889999</c:v>
                </c:pt>
                <c:pt idx="12435">
                  <c:v>1.5200384855269999</c:v>
                </c:pt>
                <c:pt idx="12436">
                  <c:v>1.5203069448469999</c:v>
                </c:pt>
                <c:pt idx="12437">
                  <c:v>1.5204417705540001</c:v>
                </c:pt>
                <c:pt idx="12438">
                  <c:v>1.5206619501109999</c:v>
                </c:pt>
                <c:pt idx="12439">
                  <c:v>1.521005630493</c:v>
                </c:pt>
                <c:pt idx="12440">
                  <c:v>1.5213224887850001</c:v>
                </c:pt>
                <c:pt idx="12441">
                  <c:v>1.521589636803</c:v>
                </c:pt>
                <c:pt idx="12442">
                  <c:v>1.5218212604520001</c:v>
                </c:pt>
                <c:pt idx="12443">
                  <c:v>1.5221602916720001</c:v>
                </c:pt>
                <c:pt idx="12444">
                  <c:v>1.52243578434</c:v>
                </c:pt>
                <c:pt idx="12445">
                  <c:v>1.5225986242289999</c:v>
                </c:pt>
                <c:pt idx="12446">
                  <c:v>1.522964715958</c:v>
                </c:pt>
                <c:pt idx="12447">
                  <c:v>1.523226499557</c:v>
                </c:pt>
                <c:pt idx="12448">
                  <c:v>1.523579359055</c:v>
                </c:pt>
                <c:pt idx="12449">
                  <c:v>1.5237910747529999</c:v>
                </c:pt>
                <c:pt idx="12450">
                  <c:v>1.523926615715</c:v>
                </c:pt>
                <c:pt idx="12451">
                  <c:v>1.524006724358</c:v>
                </c:pt>
                <c:pt idx="12452">
                  <c:v>1.5240998268129999</c:v>
                </c:pt>
                <c:pt idx="12453">
                  <c:v>1.5241928100590001</c:v>
                </c:pt>
                <c:pt idx="12454">
                  <c:v>1.524266004562</c:v>
                </c:pt>
                <c:pt idx="12455">
                  <c:v>1.524384498596</c:v>
                </c:pt>
                <c:pt idx="12456">
                  <c:v>1.524449944496</c:v>
                </c:pt>
                <c:pt idx="12457">
                  <c:v>1.524562358856</c:v>
                </c:pt>
                <c:pt idx="12458">
                  <c:v>1.5246188640589999</c:v>
                </c:pt>
                <c:pt idx="12459">
                  <c:v>1.524736642838</c:v>
                </c:pt>
                <c:pt idx="12460">
                  <c:v>1.5248442888260001</c:v>
                </c:pt>
                <c:pt idx="12461">
                  <c:v>1.525176048279</c:v>
                </c:pt>
                <c:pt idx="12462">
                  <c:v>1.5254997015</c:v>
                </c:pt>
                <c:pt idx="12463">
                  <c:v>1.5256010293960001</c:v>
                </c:pt>
                <c:pt idx="12464">
                  <c:v>1.5257060527799999</c:v>
                </c:pt>
                <c:pt idx="12465">
                  <c:v>1.525805592537</c:v>
                </c:pt>
                <c:pt idx="12466">
                  <c:v>1.5258592367170001</c:v>
                </c:pt>
                <c:pt idx="12467">
                  <c:v>1.525923371315</c:v>
                </c:pt>
                <c:pt idx="12468">
                  <c:v>1.5260162353519999</c:v>
                </c:pt>
                <c:pt idx="12469">
                  <c:v>1.526116728783</c:v>
                </c:pt>
                <c:pt idx="12470">
                  <c:v>1.5262317657469999</c:v>
                </c:pt>
                <c:pt idx="12471">
                  <c:v>1.5263483524320001</c:v>
                </c:pt>
                <c:pt idx="12472">
                  <c:v>1.5264471769329999</c:v>
                </c:pt>
                <c:pt idx="12473">
                  <c:v>1.5266115665440001</c:v>
                </c:pt>
                <c:pt idx="12474">
                  <c:v>1.52687048912</c:v>
                </c:pt>
                <c:pt idx="12475">
                  <c:v>1.527155637741</c:v>
                </c:pt>
                <c:pt idx="12476">
                  <c:v>1.5274984836579999</c:v>
                </c:pt>
                <c:pt idx="12477">
                  <c:v>1.527827501297</c:v>
                </c:pt>
                <c:pt idx="12478">
                  <c:v>1.5281208753590001</c:v>
                </c:pt>
                <c:pt idx="12479">
                  <c:v>1.5284105539320001</c:v>
                </c:pt>
                <c:pt idx="12480">
                  <c:v>1.528716087341</c:v>
                </c:pt>
                <c:pt idx="12481">
                  <c:v>1.529020786285</c:v>
                </c:pt>
                <c:pt idx="12482">
                  <c:v>1.529246091843</c:v>
                </c:pt>
                <c:pt idx="12483">
                  <c:v>1.5293364524840001</c:v>
                </c:pt>
                <c:pt idx="12484">
                  <c:v>1.529438018799</c:v>
                </c:pt>
                <c:pt idx="12485">
                  <c:v>1.529571294785</c:v>
                </c:pt>
                <c:pt idx="12486">
                  <c:v>1.529711961746</c:v>
                </c:pt>
                <c:pt idx="12487">
                  <c:v>1.5298690795900001</c:v>
                </c:pt>
                <c:pt idx="12488">
                  <c:v>1.53023147583</c:v>
                </c:pt>
                <c:pt idx="12489">
                  <c:v>1.5305311679839999</c:v>
                </c:pt>
                <c:pt idx="12490">
                  <c:v>1.5308781862259999</c:v>
                </c:pt>
                <c:pt idx="12491">
                  <c:v>1.5310661792760001</c:v>
                </c:pt>
                <c:pt idx="12492">
                  <c:v>1.5313578844069999</c:v>
                </c:pt>
                <c:pt idx="12493">
                  <c:v>1.5317212343219999</c:v>
                </c:pt>
                <c:pt idx="12494">
                  <c:v>1.5320098400119999</c:v>
                </c:pt>
                <c:pt idx="12495">
                  <c:v>1.5323112010960001</c:v>
                </c:pt>
                <c:pt idx="12496">
                  <c:v>1.532459259033</c:v>
                </c:pt>
                <c:pt idx="12497">
                  <c:v>1.532715797424</c:v>
                </c:pt>
                <c:pt idx="12498">
                  <c:v>1.532869100571</c:v>
                </c:pt>
                <c:pt idx="12499">
                  <c:v>1.5332137346270001</c:v>
                </c:pt>
                <c:pt idx="12500">
                  <c:v>1.5335272550579999</c:v>
                </c:pt>
                <c:pt idx="12501">
                  <c:v>1.5336980819699999</c:v>
                </c:pt>
                <c:pt idx="12502">
                  <c:v>1.5340451002119999</c:v>
                </c:pt>
                <c:pt idx="12503">
                  <c:v>1.5342453718189999</c:v>
                </c:pt>
                <c:pt idx="12504">
                  <c:v>1.53447675705</c:v>
                </c:pt>
                <c:pt idx="12505">
                  <c:v>1.534611105919</c:v>
                </c:pt>
                <c:pt idx="12506">
                  <c:v>1.534680366516</c:v>
                </c:pt>
                <c:pt idx="12507">
                  <c:v>1.534765601158</c:v>
                </c:pt>
                <c:pt idx="12508">
                  <c:v>1.534898042679</c:v>
                </c:pt>
                <c:pt idx="12509">
                  <c:v>1.53502368927</c:v>
                </c:pt>
                <c:pt idx="12510">
                  <c:v>1.5352205038069999</c:v>
                </c:pt>
                <c:pt idx="12511">
                  <c:v>1.535573005676</c:v>
                </c:pt>
                <c:pt idx="12512">
                  <c:v>1.535701274872</c:v>
                </c:pt>
                <c:pt idx="12513">
                  <c:v>1.535831093788</c:v>
                </c:pt>
                <c:pt idx="12514">
                  <c:v>1.536008834839</c:v>
                </c:pt>
                <c:pt idx="12515">
                  <c:v>1.5362361669539999</c:v>
                </c:pt>
                <c:pt idx="12516">
                  <c:v>1.536343812943</c:v>
                </c:pt>
                <c:pt idx="12517">
                  <c:v>1.5364583730700001</c:v>
                </c:pt>
                <c:pt idx="12518">
                  <c:v>1.536575913429</c:v>
                </c:pt>
                <c:pt idx="12519">
                  <c:v>1.536923885345</c:v>
                </c:pt>
                <c:pt idx="12520">
                  <c:v>1.53724193573</c:v>
                </c:pt>
                <c:pt idx="12521">
                  <c:v>1.5374019145969999</c:v>
                </c:pt>
                <c:pt idx="12522">
                  <c:v>1.5375037193300001</c:v>
                </c:pt>
                <c:pt idx="12523">
                  <c:v>1.5376362800600001</c:v>
                </c:pt>
                <c:pt idx="12524">
                  <c:v>1.5377664566039999</c:v>
                </c:pt>
                <c:pt idx="12525">
                  <c:v>1.537931442261</c:v>
                </c:pt>
                <c:pt idx="12526">
                  <c:v>1.538145184517</c:v>
                </c:pt>
                <c:pt idx="12527">
                  <c:v>1.538482666016</c:v>
                </c:pt>
                <c:pt idx="12528">
                  <c:v>1.5387035608290001</c:v>
                </c:pt>
                <c:pt idx="12529">
                  <c:v>1.538843631744</c:v>
                </c:pt>
                <c:pt idx="12530">
                  <c:v>1.538965702057</c:v>
                </c:pt>
                <c:pt idx="12531">
                  <c:v>1.5390473604199999</c:v>
                </c:pt>
                <c:pt idx="12532">
                  <c:v>1.5391604900360001</c:v>
                </c:pt>
                <c:pt idx="12533">
                  <c:v>1.5394282341000001</c:v>
                </c:pt>
                <c:pt idx="12534">
                  <c:v>1.539572715759</c:v>
                </c:pt>
                <c:pt idx="12535">
                  <c:v>1.539695501328</c:v>
                </c:pt>
                <c:pt idx="12536">
                  <c:v>1.5397465229030001</c:v>
                </c:pt>
                <c:pt idx="12537">
                  <c:v>1.539905667305</c:v>
                </c:pt>
                <c:pt idx="12538">
                  <c:v>1.540064096451</c:v>
                </c:pt>
                <c:pt idx="12539">
                  <c:v>1.5402101278310001</c:v>
                </c:pt>
                <c:pt idx="12540">
                  <c:v>1.54033613205</c:v>
                </c:pt>
                <c:pt idx="12541">
                  <c:v>1.540444731712</c:v>
                </c:pt>
                <c:pt idx="12542">
                  <c:v>1.5406203269959999</c:v>
                </c:pt>
                <c:pt idx="12543">
                  <c:v>1.5407631397249999</c:v>
                </c:pt>
                <c:pt idx="12544">
                  <c:v>1.541090726852</c:v>
                </c:pt>
                <c:pt idx="12545">
                  <c:v>1.5412838459010001</c:v>
                </c:pt>
                <c:pt idx="12546">
                  <c:v>1.541405320168</c:v>
                </c:pt>
                <c:pt idx="12547">
                  <c:v>1.541719913483</c:v>
                </c:pt>
                <c:pt idx="12548">
                  <c:v>1.541905641556</c:v>
                </c:pt>
                <c:pt idx="12549">
                  <c:v>1.542020320892</c:v>
                </c:pt>
                <c:pt idx="12550">
                  <c:v>1.5421253442759999</c:v>
                </c:pt>
                <c:pt idx="12551">
                  <c:v>1.542232990265</c:v>
                </c:pt>
                <c:pt idx="12552">
                  <c:v>1.542332291603</c:v>
                </c:pt>
                <c:pt idx="12553">
                  <c:v>1.5424268245699999</c:v>
                </c:pt>
                <c:pt idx="12554">
                  <c:v>1.542492866516</c:v>
                </c:pt>
                <c:pt idx="12555">
                  <c:v>1.54277074337</c:v>
                </c:pt>
                <c:pt idx="12556">
                  <c:v>1.5430728197100001</c:v>
                </c:pt>
                <c:pt idx="12557">
                  <c:v>1.5433770418170001</c:v>
                </c:pt>
                <c:pt idx="12558">
                  <c:v>1.5437405109410001</c:v>
                </c:pt>
                <c:pt idx="12559">
                  <c:v>1.5440746545790001</c:v>
                </c:pt>
                <c:pt idx="12560">
                  <c:v>1.5442736148830001</c:v>
                </c:pt>
                <c:pt idx="12561">
                  <c:v>1.5443871021269999</c:v>
                </c:pt>
                <c:pt idx="12562">
                  <c:v>1.5444766283039999</c:v>
                </c:pt>
                <c:pt idx="12563">
                  <c:v>1.544598460197</c:v>
                </c:pt>
                <c:pt idx="12564">
                  <c:v>1.544762134552</c:v>
                </c:pt>
                <c:pt idx="12565">
                  <c:v>1.5449019670490001</c:v>
                </c:pt>
                <c:pt idx="12566">
                  <c:v>1.5450494289400001</c:v>
                </c:pt>
                <c:pt idx="12567">
                  <c:v>1.545306444168</c:v>
                </c:pt>
                <c:pt idx="12568">
                  <c:v>1.54562997818</c:v>
                </c:pt>
                <c:pt idx="12569">
                  <c:v>1.54594373703</c:v>
                </c:pt>
                <c:pt idx="12570">
                  <c:v>1.546159744263</c:v>
                </c:pt>
                <c:pt idx="12571">
                  <c:v>1.546392083168</c:v>
                </c:pt>
                <c:pt idx="12572">
                  <c:v>1.546506762505</c:v>
                </c:pt>
                <c:pt idx="12573">
                  <c:v>1.5466306209559999</c:v>
                </c:pt>
                <c:pt idx="12574">
                  <c:v>1.5467672348020001</c:v>
                </c:pt>
                <c:pt idx="12575">
                  <c:v>1.547125458717</c:v>
                </c:pt>
                <c:pt idx="12576">
                  <c:v>1.547439694405</c:v>
                </c:pt>
                <c:pt idx="12577">
                  <c:v>1.54778277874</c:v>
                </c:pt>
                <c:pt idx="12578">
                  <c:v>1.5480009317400001</c:v>
                </c:pt>
                <c:pt idx="12579">
                  <c:v>1.5482887029650001</c:v>
                </c:pt>
                <c:pt idx="12580">
                  <c:v>1.548604846001</c:v>
                </c:pt>
                <c:pt idx="12581">
                  <c:v>1.5489448308939999</c:v>
                </c:pt>
                <c:pt idx="12582">
                  <c:v>1.5492565631869999</c:v>
                </c:pt>
                <c:pt idx="12583">
                  <c:v>1.5494508743290001</c:v>
                </c:pt>
                <c:pt idx="12584">
                  <c:v>1.5497981309890001</c:v>
                </c:pt>
                <c:pt idx="12585">
                  <c:v>1.550103545189</c:v>
                </c:pt>
                <c:pt idx="12586">
                  <c:v>1.550425410271</c:v>
                </c:pt>
                <c:pt idx="12587">
                  <c:v>1.5508190393450001</c:v>
                </c:pt>
                <c:pt idx="12588">
                  <c:v>1.550971627235</c:v>
                </c:pt>
                <c:pt idx="12589">
                  <c:v>1.5512429475780001</c:v>
                </c:pt>
                <c:pt idx="12590">
                  <c:v>1.5513701438900001</c:v>
                </c:pt>
                <c:pt idx="12591">
                  <c:v>1.5514127016070001</c:v>
                </c:pt>
                <c:pt idx="12592">
                  <c:v>1.5515282154079999</c:v>
                </c:pt>
                <c:pt idx="12593">
                  <c:v>1.5516513586039999</c:v>
                </c:pt>
                <c:pt idx="12594">
                  <c:v>1.5518134832379999</c:v>
                </c:pt>
                <c:pt idx="12595">
                  <c:v>1.5521079301830001</c:v>
                </c:pt>
                <c:pt idx="12596">
                  <c:v>1.5522572994229999</c:v>
                </c:pt>
                <c:pt idx="12597">
                  <c:v>1.552613973618</c:v>
                </c:pt>
                <c:pt idx="12598">
                  <c:v>1.5528604984279999</c:v>
                </c:pt>
                <c:pt idx="12599">
                  <c:v>1.5530233383180001</c:v>
                </c:pt>
                <c:pt idx="12600">
                  <c:v>1.553220868111</c:v>
                </c:pt>
                <c:pt idx="12601">
                  <c:v>1.553542494774</c:v>
                </c:pt>
                <c:pt idx="12602">
                  <c:v>1.553826212883</c:v>
                </c:pt>
                <c:pt idx="12603">
                  <c:v>1.5539780855180001</c:v>
                </c:pt>
                <c:pt idx="12604">
                  <c:v>1.5540646314619999</c:v>
                </c:pt>
                <c:pt idx="12605">
                  <c:v>1.5541964769359999</c:v>
                </c:pt>
                <c:pt idx="12606">
                  <c:v>1.5543051958080001</c:v>
                </c:pt>
                <c:pt idx="12607">
                  <c:v>1.5544942617419999</c:v>
                </c:pt>
                <c:pt idx="12608">
                  <c:v>1.554838299751</c:v>
                </c:pt>
                <c:pt idx="12609">
                  <c:v>1.55504488945</c:v>
                </c:pt>
                <c:pt idx="12610">
                  <c:v>1.5552213191990001</c:v>
                </c:pt>
                <c:pt idx="12611">
                  <c:v>1.555332779884</c:v>
                </c:pt>
                <c:pt idx="12612">
                  <c:v>1.5554366111760001</c:v>
                </c:pt>
                <c:pt idx="12613">
                  <c:v>1.555529117584</c:v>
                </c:pt>
                <c:pt idx="12614">
                  <c:v>1.555607199669</c:v>
                </c:pt>
                <c:pt idx="12615">
                  <c:v>1.5556652545930001</c:v>
                </c:pt>
                <c:pt idx="12616">
                  <c:v>1.555741548538</c:v>
                </c:pt>
                <c:pt idx="12617">
                  <c:v>1.5558501482010001</c:v>
                </c:pt>
                <c:pt idx="12618">
                  <c:v>1.555946350098</c:v>
                </c:pt>
                <c:pt idx="12619">
                  <c:v>1.5560661554340001</c:v>
                </c:pt>
                <c:pt idx="12620">
                  <c:v>1.5562372207640001</c:v>
                </c:pt>
                <c:pt idx="12621">
                  <c:v>1.556539416313</c:v>
                </c:pt>
                <c:pt idx="12622">
                  <c:v>1.5569046735759999</c:v>
                </c:pt>
                <c:pt idx="12623">
                  <c:v>1.5572704076770001</c:v>
                </c:pt>
                <c:pt idx="12624">
                  <c:v>1.557568311691</c:v>
                </c:pt>
                <c:pt idx="12625">
                  <c:v>1.557915210724</c:v>
                </c:pt>
                <c:pt idx="12626">
                  <c:v>1.5582717657089999</c:v>
                </c:pt>
                <c:pt idx="12627">
                  <c:v>1.5583579540250001</c:v>
                </c:pt>
                <c:pt idx="12628">
                  <c:v>1.558429718018</c:v>
                </c:pt>
                <c:pt idx="12629">
                  <c:v>1.558563232422</c:v>
                </c:pt>
                <c:pt idx="12630">
                  <c:v>1.5586065053939999</c:v>
                </c:pt>
                <c:pt idx="12631">
                  <c:v>1.5587145090100001</c:v>
                </c:pt>
                <c:pt idx="12632">
                  <c:v>1.5588548183440001</c:v>
                </c:pt>
                <c:pt idx="12633">
                  <c:v>1.558904051781</c:v>
                </c:pt>
                <c:pt idx="12634">
                  <c:v>1.5590239763260001</c:v>
                </c:pt>
                <c:pt idx="12635">
                  <c:v>1.559141397476</c:v>
                </c:pt>
                <c:pt idx="12636">
                  <c:v>1.5592139959339999</c:v>
                </c:pt>
                <c:pt idx="12637">
                  <c:v>1.5593597888949999</c:v>
                </c:pt>
                <c:pt idx="12638">
                  <c:v>1.559512734413</c:v>
                </c:pt>
                <c:pt idx="12639">
                  <c:v>1.559767603874</c:v>
                </c:pt>
                <c:pt idx="12640">
                  <c:v>1.560064792633</c:v>
                </c:pt>
                <c:pt idx="12641">
                  <c:v>1.5602462291720001</c:v>
                </c:pt>
                <c:pt idx="12642">
                  <c:v>1.5602674484250001</c:v>
                </c:pt>
                <c:pt idx="12643">
                  <c:v>1.5603758096689999</c:v>
                </c:pt>
                <c:pt idx="12644">
                  <c:v>1.560495615005</c:v>
                </c:pt>
                <c:pt idx="12645">
                  <c:v>1.5606845617289999</c:v>
                </c:pt>
                <c:pt idx="12646">
                  <c:v>1.5607991218570001</c:v>
                </c:pt>
                <c:pt idx="12647">
                  <c:v>1.5609055757520001</c:v>
                </c:pt>
                <c:pt idx="12648">
                  <c:v>1.5610417127609999</c:v>
                </c:pt>
                <c:pt idx="12649">
                  <c:v>1.5613338947299999</c:v>
                </c:pt>
                <c:pt idx="12650">
                  <c:v>1.5616344213490001</c:v>
                </c:pt>
                <c:pt idx="12651">
                  <c:v>1.5618361234660001</c:v>
                </c:pt>
                <c:pt idx="12652">
                  <c:v>1.562070846558</c:v>
                </c:pt>
                <c:pt idx="12653">
                  <c:v>1.5623766183850001</c:v>
                </c:pt>
                <c:pt idx="12654">
                  <c:v>1.562552928925</c:v>
                </c:pt>
                <c:pt idx="12655">
                  <c:v>1.562853336334</c:v>
                </c:pt>
                <c:pt idx="12656">
                  <c:v>1.563073754311</c:v>
                </c:pt>
                <c:pt idx="12657">
                  <c:v>1.5632774829860001</c:v>
                </c:pt>
                <c:pt idx="12658">
                  <c:v>1.563419818878</c:v>
                </c:pt>
                <c:pt idx="12659">
                  <c:v>1.5635474920270001</c:v>
                </c:pt>
                <c:pt idx="12660">
                  <c:v>1.5639097690579999</c:v>
                </c:pt>
                <c:pt idx="12661">
                  <c:v>1.564241051674</c:v>
                </c:pt>
                <c:pt idx="12662">
                  <c:v>1.5645774602889999</c:v>
                </c:pt>
                <c:pt idx="12663">
                  <c:v>1.564722418785</c:v>
                </c:pt>
                <c:pt idx="12664">
                  <c:v>1.564869761467</c:v>
                </c:pt>
                <c:pt idx="12665">
                  <c:v>1.564993858337</c:v>
                </c:pt>
                <c:pt idx="12666">
                  <c:v>1.5651284456250001</c:v>
                </c:pt>
                <c:pt idx="12667">
                  <c:v>1.565269827843</c:v>
                </c:pt>
                <c:pt idx="12668">
                  <c:v>1.565391421318</c:v>
                </c:pt>
                <c:pt idx="12669">
                  <c:v>1.565485596657</c:v>
                </c:pt>
                <c:pt idx="12670">
                  <c:v>1.565601468086</c:v>
                </c:pt>
                <c:pt idx="12671">
                  <c:v>1.565804600716</c:v>
                </c:pt>
                <c:pt idx="12672">
                  <c:v>1.5661218166349999</c:v>
                </c:pt>
                <c:pt idx="12673">
                  <c:v>1.5664545297620001</c:v>
                </c:pt>
                <c:pt idx="12674">
                  <c:v>1.5665627717970001</c:v>
                </c:pt>
                <c:pt idx="12675">
                  <c:v>1.5666562318799999</c:v>
                </c:pt>
                <c:pt idx="12676">
                  <c:v>1.566754341125</c:v>
                </c:pt>
                <c:pt idx="12677">
                  <c:v>1.5668486356739999</c:v>
                </c:pt>
                <c:pt idx="12678">
                  <c:v>1.566909313202</c:v>
                </c:pt>
                <c:pt idx="12679">
                  <c:v>1.566967129707</c:v>
                </c:pt>
                <c:pt idx="12680">
                  <c:v>1.567140936852</c:v>
                </c:pt>
                <c:pt idx="12681">
                  <c:v>1.567374110222</c:v>
                </c:pt>
                <c:pt idx="12682">
                  <c:v>1.567509174347</c:v>
                </c:pt>
                <c:pt idx="12683">
                  <c:v>1.567725300789</c:v>
                </c:pt>
                <c:pt idx="12684">
                  <c:v>1.5678740739820001</c:v>
                </c:pt>
                <c:pt idx="12685">
                  <c:v>1.568190813065</c:v>
                </c:pt>
                <c:pt idx="12686">
                  <c:v>1.5684556961060001</c:v>
                </c:pt>
                <c:pt idx="12687">
                  <c:v>1.568585157394</c:v>
                </c:pt>
                <c:pt idx="12688">
                  <c:v>1.568669080734</c:v>
                </c:pt>
                <c:pt idx="12689">
                  <c:v>1.5687592029570001</c:v>
                </c:pt>
                <c:pt idx="12690">
                  <c:v>1.568863987923</c:v>
                </c:pt>
                <c:pt idx="12691">
                  <c:v>1.5689345598219999</c:v>
                </c:pt>
                <c:pt idx="12692">
                  <c:v>1.5690478086470001</c:v>
                </c:pt>
                <c:pt idx="12693">
                  <c:v>1.5691628456119999</c:v>
                </c:pt>
                <c:pt idx="12694">
                  <c:v>1.569329619408</c:v>
                </c:pt>
                <c:pt idx="12695">
                  <c:v>1.5696247816090001</c:v>
                </c:pt>
                <c:pt idx="12696">
                  <c:v>1.569750189781</c:v>
                </c:pt>
                <c:pt idx="12697">
                  <c:v>1.5699212551120001</c:v>
                </c:pt>
                <c:pt idx="12698">
                  <c:v>1.5702396631240001</c:v>
                </c:pt>
                <c:pt idx="12699">
                  <c:v>1.570509672165</c:v>
                </c:pt>
                <c:pt idx="12700">
                  <c:v>1.5707238912579999</c:v>
                </c:pt>
                <c:pt idx="12701">
                  <c:v>1.571013689041</c:v>
                </c:pt>
                <c:pt idx="12702">
                  <c:v>1.571371674538</c:v>
                </c:pt>
                <c:pt idx="12703">
                  <c:v>1.5716390609740001</c:v>
                </c:pt>
                <c:pt idx="12704">
                  <c:v>1.5718504190439999</c:v>
                </c:pt>
                <c:pt idx="12705">
                  <c:v>1.5720125436779999</c:v>
                </c:pt>
                <c:pt idx="12706">
                  <c:v>1.5721665620800001</c:v>
                </c:pt>
                <c:pt idx="12707">
                  <c:v>1.5723358392719999</c:v>
                </c:pt>
                <c:pt idx="12708">
                  <c:v>1.5724719762799999</c:v>
                </c:pt>
                <c:pt idx="12709">
                  <c:v>1.5725965499879999</c:v>
                </c:pt>
                <c:pt idx="12710">
                  <c:v>1.572689294815</c:v>
                </c:pt>
                <c:pt idx="12711">
                  <c:v>1.572858572006</c:v>
                </c:pt>
                <c:pt idx="12712">
                  <c:v>1.5730184316639999</c:v>
                </c:pt>
                <c:pt idx="12713">
                  <c:v>1.573177456856</c:v>
                </c:pt>
                <c:pt idx="12714">
                  <c:v>1.5733569860459999</c:v>
                </c:pt>
                <c:pt idx="12715">
                  <c:v>1.573609471321</c:v>
                </c:pt>
                <c:pt idx="12716">
                  <c:v>1.573891043663</c:v>
                </c:pt>
                <c:pt idx="12717">
                  <c:v>1.574073076248</c:v>
                </c:pt>
                <c:pt idx="12718">
                  <c:v>1.5742113590239999</c:v>
                </c:pt>
                <c:pt idx="12719">
                  <c:v>1.574367642403</c:v>
                </c:pt>
                <c:pt idx="12720">
                  <c:v>1.5745428800579999</c:v>
                </c:pt>
                <c:pt idx="12721">
                  <c:v>1.574609398842</c:v>
                </c:pt>
                <c:pt idx="12722">
                  <c:v>1.5747213363649999</c:v>
                </c:pt>
                <c:pt idx="12723">
                  <c:v>1.5747674703600001</c:v>
                </c:pt>
                <c:pt idx="12724">
                  <c:v>1.574847340584</c:v>
                </c:pt>
                <c:pt idx="12725">
                  <c:v>1.5749343633649999</c:v>
                </c:pt>
                <c:pt idx="12726">
                  <c:v>1.575043678284</c:v>
                </c:pt>
                <c:pt idx="12727">
                  <c:v>1.575152635574</c:v>
                </c:pt>
                <c:pt idx="12728">
                  <c:v>1.57543861866</c:v>
                </c:pt>
                <c:pt idx="12729">
                  <c:v>1.5757932662959999</c:v>
                </c:pt>
                <c:pt idx="12730">
                  <c:v>1.576149344444</c:v>
                </c:pt>
                <c:pt idx="12731">
                  <c:v>1.5764408111570001</c:v>
                </c:pt>
                <c:pt idx="12732">
                  <c:v>1.5766108036040001</c:v>
                </c:pt>
                <c:pt idx="12733">
                  <c:v>1.5767470598219999</c:v>
                </c:pt>
                <c:pt idx="12734">
                  <c:v>1.57686316967</c:v>
                </c:pt>
                <c:pt idx="12735">
                  <c:v>1.577070951462</c:v>
                </c:pt>
                <c:pt idx="12736">
                  <c:v>1.577208518982</c:v>
                </c:pt>
                <c:pt idx="12737">
                  <c:v>1.577453494072</c:v>
                </c:pt>
                <c:pt idx="12738">
                  <c:v>1.5775763988489999</c:v>
                </c:pt>
                <c:pt idx="12739">
                  <c:v>1.577936887741</c:v>
                </c:pt>
                <c:pt idx="12740">
                  <c:v>1.5781071186069999</c:v>
                </c:pt>
                <c:pt idx="12741">
                  <c:v>1.578247904778</c:v>
                </c:pt>
                <c:pt idx="12742">
                  <c:v>1.5783227682109999</c:v>
                </c:pt>
                <c:pt idx="12743">
                  <c:v>1.5784248113629999</c:v>
                </c:pt>
                <c:pt idx="12744">
                  <c:v>1.5785213708879999</c:v>
                </c:pt>
                <c:pt idx="12745">
                  <c:v>1.578606128693</c:v>
                </c:pt>
                <c:pt idx="12746">
                  <c:v>1.5787142515179999</c:v>
                </c:pt>
                <c:pt idx="12747">
                  <c:v>1.578780651093</c:v>
                </c:pt>
                <c:pt idx="12748">
                  <c:v>1.578896403313</c:v>
                </c:pt>
                <c:pt idx="12749">
                  <c:v>1.578948616982</c:v>
                </c:pt>
                <c:pt idx="12750">
                  <c:v>1.579083442688</c:v>
                </c:pt>
                <c:pt idx="12751">
                  <c:v>1.5794533491130001</c:v>
                </c:pt>
                <c:pt idx="12752">
                  <c:v>1.5796113014219999</c:v>
                </c:pt>
                <c:pt idx="12753">
                  <c:v>1.5798013210299999</c:v>
                </c:pt>
                <c:pt idx="12754">
                  <c:v>1.580005764961</c:v>
                </c:pt>
                <c:pt idx="12755">
                  <c:v>1.5802294015880001</c:v>
                </c:pt>
                <c:pt idx="12756">
                  <c:v>1.5803481340409999</c:v>
                </c:pt>
                <c:pt idx="12757">
                  <c:v>1.580472826958</c:v>
                </c:pt>
                <c:pt idx="12758">
                  <c:v>1.5805720090869999</c:v>
                </c:pt>
                <c:pt idx="12759">
                  <c:v>1.5807009935380001</c:v>
                </c:pt>
                <c:pt idx="12760">
                  <c:v>1.5810519456859999</c:v>
                </c:pt>
                <c:pt idx="12761">
                  <c:v>1.5814065933229999</c:v>
                </c:pt>
                <c:pt idx="12762">
                  <c:v>1.581690192223</c:v>
                </c:pt>
                <c:pt idx="12763">
                  <c:v>1.582067728043</c:v>
                </c:pt>
                <c:pt idx="12764">
                  <c:v>1.5824177265170001</c:v>
                </c:pt>
                <c:pt idx="12765">
                  <c:v>1.5827564001079999</c:v>
                </c:pt>
                <c:pt idx="12766">
                  <c:v>1.5830841064450001</c:v>
                </c:pt>
                <c:pt idx="12767">
                  <c:v>1.583225727081</c:v>
                </c:pt>
                <c:pt idx="12768">
                  <c:v>1.5833535194399999</c:v>
                </c:pt>
                <c:pt idx="12769">
                  <c:v>1.583496212959</c:v>
                </c:pt>
                <c:pt idx="12770">
                  <c:v>1.5836328268049999</c:v>
                </c:pt>
                <c:pt idx="12771">
                  <c:v>1.583835959435</c:v>
                </c:pt>
                <c:pt idx="12772">
                  <c:v>1.584143042564</c:v>
                </c:pt>
                <c:pt idx="12773">
                  <c:v>1.5844645500179999</c:v>
                </c:pt>
                <c:pt idx="12774">
                  <c:v>1.584806680679</c:v>
                </c:pt>
                <c:pt idx="12775">
                  <c:v>1.5850931406019999</c:v>
                </c:pt>
                <c:pt idx="12776">
                  <c:v>1.5854313373569999</c:v>
                </c:pt>
                <c:pt idx="12777">
                  <c:v>1.585801839828</c:v>
                </c:pt>
                <c:pt idx="12778">
                  <c:v>1.586091995239</c:v>
                </c:pt>
                <c:pt idx="12779">
                  <c:v>1.5864386558529999</c:v>
                </c:pt>
                <c:pt idx="12780">
                  <c:v>1.586810231209</c:v>
                </c:pt>
                <c:pt idx="12781">
                  <c:v>1.587087512016</c:v>
                </c:pt>
                <c:pt idx="12782">
                  <c:v>1.5872781276700001</c:v>
                </c:pt>
                <c:pt idx="12783">
                  <c:v>1.5873987674709999</c:v>
                </c:pt>
                <c:pt idx="12784">
                  <c:v>1.587526917458</c:v>
                </c:pt>
                <c:pt idx="12785">
                  <c:v>1.587864518166</c:v>
                </c:pt>
                <c:pt idx="12786">
                  <c:v>1.5881676673889999</c:v>
                </c:pt>
                <c:pt idx="12787">
                  <c:v>1.588282108307</c:v>
                </c:pt>
                <c:pt idx="12788">
                  <c:v>1.588669061661</c:v>
                </c:pt>
                <c:pt idx="12789">
                  <c:v>1.588986515999</c:v>
                </c:pt>
                <c:pt idx="12790">
                  <c:v>1.589326500893</c:v>
                </c:pt>
                <c:pt idx="12791">
                  <c:v>1.5896943807599999</c:v>
                </c:pt>
                <c:pt idx="12792">
                  <c:v>1.5899418592450001</c:v>
                </c:pt>
                <c:pt idx="12793">
                  <c:v>1.5900639295579999</c:v>
                </c:pt>
                <c:pt idx="12794">
                  <c:v>1.590386748314</c:v>
                </c:pt>
                <c:pt idx="12795">
                  <c:v>1.590675592422</c:v>
                </c:pt>
                <c:pt idx="12796">
                  <c:v>1.5910124778750001</c:v>
                </c:pt>
                <c:pt idx="12797">
                  <c:v>1.5913498401640001</c:v>
                </c:pt>
                <c:pt idx="12798">
                  <c:v>1.5914962291720001</c:v>
                </c:pt>
                <c:pt idx="12799">
                  <c:v>1.5918623209</c:v>
                </c:pt>
                <c:pt idx="12800">
                  <c:v>1.5919699668880001</c:v>
                </c:pt>
                <c:pt idx="12801">
                  <c:v>1.5920600891109999</c:v>
                </c:pt>
                <c:pt idx="12802">
                  <c:v>1.5921816825870001</c:v>
                </c:pt>
                <c:pt idx="12803">
                  <c:v>1.592311263084</c:v>
                </c:pt>
                <c:pt idx="12804">
                  <c:v>1.592388033867</c:v>
                </c:pt>
                <c:pt idx="12805">
                  <c:v>1.5925881862639999</c:v>
                </c:pt>
                <c:pt idx="12806">
                  <c:v>1.592728257179</c:v>
                </c:pt>
                <c:pt idx="12807">
                  <c:v>1.592876195908</c:v>
                </c:pt>
                <c:pt idx="12808">
                  <c:v>1.5932112932210001</c:v>
                </c:pt>
                <c:pt idx="12809">
                  <c:v>1.593544125557</c:v>
                </c:pt>
                <c:pt idx="12810">
                  <c:v>1.5938056707379999</c:v>
                </c:pt>
                <c:pt idx="12811">
                  <c:v>1.5940327644350001</c:v>
                </c:pt>
                <c:pt idx="12812">
                  <c:v>1.594252109528</c:v>
                </c:pt>
                <c:pt idx="12813">
                  <c:v>1.594551324844</c:v>
                </c:pt>
                <c:pt idx="12814">
                  <c:v>1.594846963882</c:v>
                </c:pt>
                <c:pt idx="12815">
                  <c:v>1.594933152199</c:v>
                </c:pt>
                <c:pt idx="12816">
                  <c:v>1.595053315163</c:v>
                </c:pt>
                <c:pt idx="12817">
                  <c:v>1.5952869653699999</c:v>
                </c:pt>
                <c:pt idx="12818">
                  <c:v>1.5956242084500001</c:v>
                </c:pt>
                <c:pt idx="12819">
                  <c:v>1.595938801765</c:v>
                </c:pt>
                <c:pt idx="12820">
                  <c:v>1.596160173416</c:v>
                </c:pt>
                <c:pt idx="12821">
                  <c:v>1.5964056253429999</c:v>
                </c:pt>
                <c:pt idx="12822">
                  <c:v>1.5967254638670001</c:v>
                </c:pt>
                <c:pt idx="12823">
                  <c:v>1.596932291985</c:v>
                </c:pt>
                <c:pt idx="12824">
                  <c:v>1.5972068309780001</c:v>
                </c:pt>
                <c:pt idx="12825">
                  <c:v>1.5973199605940001</c:v>
                </c:pt>
                <c:pt idx="12826">
                  <c:v>1.5976644754410001</c:v>
                </c:pt>
                <c:pt idx="12827">
                  <c:v>1.5979219675059999</c:v>
                </c:pt>
                <c:pt idx="12828">
                  <c:v>1.5981998443600001</c:v>
                </c:pt>
                <c:pt idx="12829">
                  <c:v>1.598477721214</c:v>
                </c:pt>
                <c:pt idx="12830">
                  <c:v>1.5986939668660001</c:v>
                </c:pt>
                <c:pt idx="12831">
                  <c:v>1.5990154743189999</c:v>
                </c:pt>
                <c:pt idx="12832">
                  <c:v>1.599232673645</c:v>
                </c:pt>
                <c:pt idx="12833">
                  <c:v>1.599383592606</c:v>
                </c:pt>
                <c:pt idx="12834">
                  <c:v>1.5994483232500001</c:v>
                </c:pt>
                <c:pt idx="12835">
                  <c:v>1.5995436906810001</c:v>
                </c:pt>
                <c:pt idx="12836">
                  <c:v>1.599640607834</c:v>
                </c:pt>
                <c:pt idx="12837">
                  <c:v>1.5996963977809999</c:v>
                </c:pt>
                <c:pt idx="12838">
                  <c:v>1.599765300751</c:v>
                </c:pt>
                <c:pt idx="12839">
                  <c:v>1.5998867750170001</c:v>
                </c:pt>
                <c:pt idx="12840">
                  <c:v>1.600010514259</c:v>
                </c:pt>
                <c:pt idx="12841">
                  <c:v>1.600162148476</c:v>
                </c:pt>
                <c:pt idx="12842">
                  <c:v>1.6004871129989999</c:v>
                </c:pt>
                <c:pt idx="12843">
                  <c:v>1.6008018255230001</c:v>
                </c:pt>
                <c:pt idx="12844">
                  <c:v>1.601138114929</c:v>
                </c:pt>
                <c:pt idx="12845">
                  <c:v>1.6014834642410001</c:v>
                </c:pt>
                <c:pt idx="12846">
                  <c:v>1.6017670631409999</c:v>
                </c:pt>
                <c:pt idx="12847">
                  <c:v>1.601893901825</c:v>
                </c:pt>
                <c:pt idx="12848">
                  <c:v>1.601970553398</c:v>
                </c:pt>
                <c:pt idx="12849">
                  <c:v>1.6020572185519999</c:v>
                </c:pt>
                <c:pt idx="12850">
                  <c:v>1.602158904076</c:v>
                </c:pt>
                <c:pt idx="12851">
                  <c:v>1.602222442627</c:v>
                </c:pt>
                <c:pt idx="12852">
                  <c:v>1.6023579835890001</c:v>
                </c:pt>
                <c:pt idx="12853">
                  <c:v>1.6025178432460001</c:v>
                </c:pt>
                <c:pt idx="12854">
                  <c:v>1.602672576904</c:v>
                </c:pt>
                <c:pt idx="12855">
                  <c:v>1.602829217911</c:v>
                </c:pt>
                <c:pt idx="12856">
                  <c:v>1.6029571294780001</c:v>
                </c:pt>
                <c:pt idx="12857">
                  <c:v>1.6030888557430001</c:v>
                </c:pt>
                <c:pt idx="12858">
                  <c:v>1.6032429933550001</c:v>
                </c:pt>
                <c:pt idx="12859">
                  <c:v>1.603394389153</c:v>
                </c:pt>
                <c:pt idx="12860">
                  <c:v>1.6035228967670001</c:v>
                </c:pt>
                <c:pt idx="12861">
                  <c:v>1.6036738157270001</c:v>
                </c:pt>
                <c:pt idx="12862">
                  <c:v>1.603867053986</c:v>
                </c:pt>
                <c:pt idx="12863">
                  <c:v>1.6042038202290001</c:v>
                </c:pt>
                <c:pt idx="12864">
                  <c:v>1.604418158531</c:v>
                </c:pt>
                <c:pt idx="12865">
                  <c:v>1.6045525074010001</c:v>
                </c:pt>
                <c:pt idx="12866">
                  <c:v>1.6046730279920001</c:v>
                </c:pt>
                <c:pt idx="12867">
                  <c:v>1.604801058769</c:v>
                </c:pt>
                <c:pt idx="12868">
                  <c:v>1.604920506477</c:v>
                </c:pt>
                <c:pt idx="12869">
                  <c:v>1.6050735712049999</c:v>
                </c:pt>
                <c:pt idx="12870">
                  <c:v>1.6053576469419999</c:v>
                </c:pt>
                <c:pt idx="12871">
                  <c:v>1.605556845665</c:v>
                </c:pt>
                <c:pt idx="12872">
                  <c:v>1.6058878898619999</c:v>
                </c:pt>
                <c:pt idx="12873">
                  <c:v>1.606233358383</c:v>
                </c:pt>
                <c:pt idx="12874">
                  <c:v>1.6064203977580001</c:v>
                </c:pt>
                <c:pt idx="12875">
                  <c:v>1.606595158577</c:v>
                </c:pt>
                <c:pt idx="12876">
                  <c:v>1.606725096703</c:v>
                </c:pt>
                <c:pt idx="12877">
                  <c:v>1.6070586442949999</c:v>
                </c:pt>
                <c:pt idx="12878">
                  <c:v>1.6073334217070001</c:v>
                </c:pt>
                <c:pt idx="12879">
                  <c:v>1.6074589490890001</c:v>
                </c:pt>
                <c:pt idx="12880">
                  <c:v>1.6077883243560001</c:v>
                </c:pt>
                <c:pt idx="12881">
                  <c:v>1.6080048084259999</c:v>
                </c:pt>
                <c:pt idx="12882">
                  <c:v>1.6083327531810001</c:v>
                </c:pt>
                <c:pt idx="12883">
                  <c:v>1.6086716651920001</c:v>
                </c:pt>
                <c:pt idx="12884">
                  <c:v>1.609001994133</c:v>
                </c:pt>
                <c:pt idx="12885">
                  <c:v>1.6092880964280001</c:v>
                </c:pt>
                <c:pt idx="12886">
                  <c:v>1.6096395254139999</c:v>
                </c:pt>
                <c:pt idx="12887">
                  <c:v>1.6098724603650001</c:v>
                </c:pt>
                <c:pt idx="12888">
                  <c:v>1.6100234985349999</c:v>
                </c:pt>
                <c:pt idx="12889">
                  <c:v>1.610339403152</c:v>
                </c:pt>
                <c:pt idx="12890">
                  <c:v>1.610672354698</c:v>
                </c:pt>
                <c:pt idx="12891">
                  <c:v>1.6108847856520001</c:v>
                </c:pt>
                <c:pt idx="12892">
                  <c:v>1.611038804054</c:v>
                </c:pt>
                <c:pt idx="12893">
                  <c:v>1.6113599538800001</c:v>
                </c:pt>
                <c:pt idx="12894">
                  <c:v>1.611572980881</c:v>
                </c:pt>
                <c:pt idx="12895">
                  <c:v>1.6118221282959999</c:v>
                </c:pt>
                <c:pt idx="12896">
                  <c:v>1.61219394207</c:v>
                </c:pt>
                <c:pt idx="12897">
                  <c:v>1.612300276756</c:v>
                </c:pt>
                <c:pt idx="12898">
                  <c:v>1.6125040054319999</c:v>
                </c:pt>
                <c:pt idx="12899">
                  <c:v>1.6128846406940001</c:v>
                </c:pt>
                <c:pt idx="12900">
                  <c:v>1.6131316423419999</c:v>
                </c:pt>
                <c:pt idx="12901">
                  <c:v>1.6133704185490001</c:v>
                </c:pt>
                <c:pt idx="12902">
                  <c:v>1.613671064377</c:v>
                </c:pt>
                <c:pt idx="12903">
                  <c:v>1.6138050556179999</c:v>
                </c:pt>
                <c:pt idx="12904">
                  <c:v>1.614154100418</c:v>
                </c:pt>
                <c:pt idx="12905">
                  <c:v>1.614451408386</c:v>
                </c:pt>
                <c:pt idx="12906">
                  <c:v>1.614757418633</c:v>
                </c:pt>
                <c:pt idx="12907">
                  <c:v>1.61496758461</c:v>
                </c:pt>
                <c:pt idx="12908">
                  <c:v>1.6150751113890001</c:v>
                </c:pt>
                <c:pt idx="12909">
                  <c:v>1.615175843239</c:v>
                </c:pt>
                <c:pt idx="12910">
                  <c:v>1.615263104439</c:v>
                </c:pt>
                <c:pt idx="12911">
                  <c:v>1.615405082703</c:v>
                </c:pt>
                <c:pt idx="12912">
                  <c:v>1.6156576871870001</c:v>
                </c:pt>
                <c:pt idx="12913">
                  <c:v>1.6160037517550001</c:v>
                </c:pt>
                <c:pt idx="12914">
                  <c:v>1.616364479065</c:v>
                </c:pt>
                <c:pt idx="12915">
                  <c:v>1.6164606809619999</c:v>
                </c:pt>
                <c:pt idx="12916">
                  <c:v>1.6165350675579999</c:v>
                </c:pt>
                <c:pt idx="12917">
                  <c:v>1.61664223671</c:v>
                </c:pt>
                <c:pt idx="12918">
                  <c:v>1.6167151927950001</c:v>
                </c:pt>
                <c:pt idx="12919">
                  <c:v>1.616760134697</c:v>
                </c:pt>
                <c:pt idx="12920">
                  <c:v>1.616872549057</c:v>
                </c:pt>
                <c:pt idx="12921">
                  <c:v>1.6169612407680001</c:v>
                </c:pt>
                <c:pt idx="12922">
                  <c:v>1.617027640343</c:v>
                </c:pt>
                <c:pt idx="12923">
                  <c:v>1.6170841455460001</c:v>
                </c:pt>
                <c:pt idx="12924">
                  <c:v>1.617204785347</c:v>
                </c:pt>
                <c:pt idx="12925">
                  <c:v>1.617334127426</c:v>
                </c:pt>
                <c:pt idx="12926">
                  <c:v>1.6176620721820001</c:v>
                </c:pt>
                <c:pt idx="12927">
                  <c:v>1.6178703308110001</c:v>
                </c:pt>
                <c:pt idx="12928">
                  <c:v>1.6179811954500001</c:v>
                </c:pt>
                <c:pt idx="12929">
                  <c:v>1.6181540489199999</c:v>
                </c:pt>
                <c:pt idx="12930">
                  <c:v>1.6182882785799999</c:v>
                </c:pt>
                <c:pt idx="12931">
                  <c:v>1.6183912754059999</c:v>
                </c:pt>
                <c:pt idx="12932">
                  <c:v>1.618498086929</c:v>
                </c:pt>
                <c:pt idx="12933">
                  <c:v>1.6185731887820001</c:v>
                </c:pt>
                <c:pt idx="12934">
                  <c:v>1.618686676025</c:v>
                </c:pt>
                <c:pt idx="12935">
                  <c:v>1.6187900304789999</c:v>
                </c:pt>
                <c:pt idx="12936">
                  <c:v>1.6188515424729999</c:v>
                </c:pt>
                <c:pt idx="12937">
                  <c:v>1.6189107894899999</c:v>
                </c:pt>
                <c:pt idx="12938">
                  <c:v>1.6190112829209999</c:v>
                </c:pt>
                <c:pt idx="12939">
                  <c:v>1.61911034584</c:v>
                </c:pt>
                <c:pt idx="12940">
                  <c:v>1.6192115545270001</c:v>
                </c:pt>
                <c:pt idx="12941">
                  <c:v>1.61950802803</c:v>
                </c:pt>
                <c:pt idx="12942">
                  <c:v>1.619663000107</c:v>
                </c:pt>
                <c:pt idx="12943">
                  <c:v>1.6197696924210001</c:v>
                </c:pt>
                <c:pt idx="12944">
                  <c:v>1.6199363470079999</c:v>
                </c:pt>
                <c:pt idx="12945">
                  <c:v>1.6201051473620001</c:v>
                </c:pt>
                <c:pt idx="12946">
                  <c:v>1.620273351669</c:v>
                </c:pt>
                <c:pt idx="12947">
                  <c:v>1.620469689369</c:v>
                </c:pt>
                <c:pt idx="12948">
                  <c:v>1.620663046837</c:v>
                </c:pt>
                <c:pt idx="12949">
                  <c:v>1.6210263967509999</c:v>
                </c:pt>
                <c:pt idx="12950">
                  <c:v>1.6212686300279999</c:v>
                </c:pt>
                <c:pt idx="12951">
                  <c:v>1.6216024160389999</c:v>
                </c:pt>
                <c:pt idx="12952">
                  <c:v>1.6218746900559999</c:v>
                </c:pt>
                <c:pt idx="12953">
                  <c:v>1.6220247745509999</c:v>
                </c:pt>
                <c:pt idx="12954">
                  <c:v>1.622170567513</c:v>
                </c:pt>
                <c:pt idx="12955">
                  <c:v>1.622306466103</c:v>
                </c:pt>
                <c:pt idx="12956">
                  <c:v>1.6226758956909999</c:v>
                </c:pt>
                <c:pt idx="12957">
                  <c:v>1.6228264570240001</c:v>
                </c:pt>
                <c:pt idx="12958">
                  <c:v>1.6230059862140001</c:v>
                </c:pt>
                <c:pt idx="12959">
                  <c:v>1.6232985258099999</c:v>
                </c:pt>
                <c:pt idx="12960">
                  <c:v>1.623599886894</c:v>
                </c:pt>
                <c:pt idx="12961">
                  <c:v>1.6237832307819999</c:v>
                </c:pt>
                <c:pt idx="12962">
                  <c:v>1.6239434480670001</c:v>
                </c:pt>
                <c:pt idx="12963">
                  <c:v>1.6240465641020001</c:v>
                </c:pt>
                <c:pt idx="12964">
                  <c:v>1.624150753021</c:v>
                </c:pt>
                <c:pt idx="12965">
                  <c:v>1.624249219894</c:v>
                </c:pt>
                <c:pt idx="12966">
                  <c:v>1.624397754669</c:v>
                </c:pt>
                <c:pt idx="12967">
                  <c:v>1.6245254278179999</c:v>
                </c:pt>
                <c:pt idx="12968">
                  <c:v>1.6246479749680001</c:v>
                </c:pt>
                <c:pt idx="12969">
                  <c:v>1.6247963905330001</c:v>
                </c:pt>
                <c:pt idx="12970">
                  <c:v>1.625042796135</c:v>
                </c:pt>
                <c:pt idx="12971">
                  <c:v>1.625386118889</c:v>
                </c:pt>
                <c:pt idx="12972">
                  <c:v>1.625673174858</c:v>
                </c:pt>
                <c:pt idx="12973">
                  <c:v>1.6258755922320001</c:v>
                </c:pt>
                <c:pt idx="12974">
                  <c:v>1.626227855682</c:v>
                </c:pt>
                <c:pt idx="12975">
                  <c:v>1.6263388395309999</c:v>
                </c:pt>
                <c:pt idx="12976">
                  <c:v>1.6264392137529999</c:v>
                </c:pt>
                <c:pt idx="12977">
                  <c:v>1.6265510320659999</c:v>
                </c:pt>
                <c:pt idx="12978">
                  <c:v>1.6266369819640001</c:v>
                </c:pt>
                <c:pt idx="12979">
                  <c:v>1.626735091209</c:v>
                </c:pt>
                <c:pt idx="12980">
                  <c:v>1.6268222332</c:v>
                </c:pt>
                <c:pt idx="12981">
                  <c:v>1.6269029378890001</c:v>
                </c:pt>
                <c:pt idx="12982">
                  <c:v>1.627029776573</c:v>
                </c:pt>
                <c:pt idx="12983">
                  <c:v>1.6273597478870001</c:v>
                </c:pt>
                <c:pt idx="12984">
                  <c:v>1.627673387527</c:v>
                </c:pt>
                <c:pt idx="12985">
                  <c:v>1.628016829491</c:v>
                </c:pt>
                <c:pt idx="12986">
                  <c:v>1.628331542015</c:v>
                </c:pt>
                <c:pt idx="12987">
                  <c:v>1.6285916566850001</c:v>
                </c:pt>
                <c:pt idx="12988">
                  <c:v>1.628736376762</c:v>
                </c:pt>
                <c:pt idx="12989">
                  <c:v>1.628962159157</c:v>
                </c:pt>
                <c:pt idx="12990">
                  <c:v>1.6293115615839999</c:v>
                </c:pt>
                <c:pt idx="12991">
                  <c:v>1.629573345184</c:v>
                </c:pt>
                <c:pt idx="12992">
                  <c:v>1.629914879799</c:v>
                </c:pt>
                <c:pt idx="12993">
                  <c:v>1.630170464516</c:v>
                </c:pt>
                <c:pt idx="12994">
                  <c:v>1.6305161714550001</c:v>
                </c:pt>
                <c:pt idx="12995">
                  <c:v>1.630640268326</c:v>
                </c:pt>
                <c:pt idx="12996">
                  <c:v>1.630872368813</c:v>
                </c:pt>
                <c:pt idx="12997">
                  <c:v>1.6309907436369999</c:v>
                </c:pt>
                <c:pt idx="12998">
                  <c:v>1.6311709880830001</c:v>
                </c:pt>
                <c:pt idx="12999">
                  <c:v>1.631291747093</c:v>
                </c:pt>
                <c:pt idx="13000">
                  <c:v>1.6315050125120001</c:v>
                </c:pt>
                <c:pt idx="13001">
                  <c:v>1.6318321228029999</c:v>
                </c:pt>
                <c:pt idx="13002">
                  <c:v>1.632123827934</c:v>
                </c:pt>
                <c:pt idx="13003">
                  <c:v>1.6324682235720001</c:v>
                </c:pt>
                <c:pt idx="13004">
                  <c:v>1.6326333284379999</c:v>
                </c:pt>
                <c:pt idx="13005">
                  <c:v>1.6327650547029999</c:v>
                </c:pt>
                <c:pt idx="13006">
                  <c:v>1.632915616035</c:v>
                </c:pt>
                <c:pt idx="13007">
                  <c:v>1.633052110672</c:v>
                </c:pt>
                <c:pt idx="13008">
                  <c:v>1.633174300194</c:v>
                </c:pt>
                <c:pt idx="13009">
                  <c:v>1.633263111115</c:v>
                </c:pt>
                <c:pt idx="13010">
                  <c:v>1.6336317062379999</c:v>
                </c:pt>
                <c:pt idx="13011">
                  <c:v>1.633894443512</c:v>
                </c:pt>
                <c:pt idx="13012">
                  <c:v>1.6340658664700001</c:v>
                </c:pt>
                <c:pt idx="13013">
                  <c:v>1.6343187093730001</c:v>
                </c:pt>
                <c:pt idx="13014">
                  <c:v>1.6346528530119999</c:v>
                </c:pt>
                <c:pt idx="13015">
                  <c:v>1.63484120369</c:v>
                </c:pt>
                <c:pt idx="13016">
                  <c:v>1.6350353956220001</c:v>
                </c:pt>
                <c:pt idx="13017">
                  <c:v>1.6353064775470001</c:v>
                </c:pt>
                <c:pt idx="13018">
                  <c:v>1.6354743242259999</c:v>
                </c:pt>
                <c:pt idx="13019">
                  <c:v>1.635633945465</c:v>
                </c:pt>
                <c:pt idx="13020">
                  <c:v>1.635927796364</c:v>
                </c:pt>
                <c:pt idx="13021">
                  <c:v>1.6360782384870001</c:v>
                </c:pt>
                <c:pt idx="13022">
                  <c:v>1.636237621307</c:v>
                </c:pt>
                <c:pt idx="13023">
                  <c:v>1.6363885402680001</c:v>
                </c:pt>
                <c:pt idx="13024">
                  <c:v>1.6365604400630001</c:v>
                </c:pt>
                <c:pt idx="13025">
                  <c:v>1.63672721386</c:v>
                </c:pt>
                <c:pt idx="13026">
                  <c:v>1.636883616447</c:v>
                </c:pt>
                <c:pt idx="13027">
                  <c:v>1.63718521595</c:v>
                </c:pt>
                <c:pt idx="13028">
                  <c:v>1.6375499963760001</c:v>
                </c:pt>
                <c:pt idx="13029">
                  <c:v>1.637663245201</c:v>
                </c:pt>
                <c:pt idx="13030">
                  <c:v>1.63777410984</c:v>
                </c:pt>
                <c:pt idx="13031">
                  <c:v>1.637884497643</c:v>
                </c:pt>
                <c:pt idx="13032">
                  <c:v>1.637980461121</c:v>
                </c:pt>
                <c:pt idx="13033">
                  <c:v>1.63805949688</c:v>
                </c:pt>
                <c:pt idx="13034">
                  <c:v>1.638177394867</c:v>
                </c:pt>
                <c:pt idx="13035">
                  <c:v>1.6382985115049999</c:v>
                </c:pt>
                <c:pt idx="13036">
                  <c:v>1.638443231583</c:v>
                </c:pt>
                <c:pt idx="13037">
                  <c:v>1.6386983394620001</c:v>
                </c:pt>
                <c:pt idx="13038">
                  <c:v>1.6390465497969999</c:v>
                </c:pt>
                <c:pt idx="13039">
                  <c:v>1.6393984556200001</c:v>
                </c:pt>
                <c:pt idx="13040">
                  <c:v>1.63971221447</c:v>
                </c:pt>
                <c:pt idx="13041">
                  <c:v>1.6400741338730001</c:v>
                </c:pt>
                <c:pt idx="13042">
                  <c:v>1.640372037888</c:v>
                </c:pt>
                <c:pt idx="13043">
                  <c:v>1.6407103538509999</c:v>
                </c:pt>
                <c:pt idx="13044">
                  <c:v>1.6410971879959999</c:v>
                </c:pt>
                <c:pt idx="13045">
                  <c:v>1.6413693428039999</c:v>
                </c:pt>
                <c:pt idx="13046">
                  <c:v>1.6415132284159999</c:v>
                </c:pt>
                <c:pt idx="13047">
                  <c:v>1.6416431665419999</c:v>
                </c:pt>
                <c:pt idx="13048">
                  <c:v>1.641790747643</c:v>
                </c:pt>
                <c:pt idx="13049">
                  <c:v>1.6420754194260001</c:v>
                </c:pt>
                <c:pt idx="13050">
                  <c:v>1.64235496521</c:v>
                </c:pt>
                <c:pt idx="13051">
                  <c:v>1.642725467682</c:v>
                </c:pt>
                <c:pt idx="13052">
                  <c:v>1.6430262327189999</c:v>
                </c:pt>
                <c:pt idx="13053">
                  <c:v>1.643232941628</c:v>
                </c:pt>
                <c:pt idx="13054">
                  <c:v>1.643454313278</c:v>
                </c:pt>
                <c:pt idx="13055">
                  <c:v>1.643670678139</c:v>
                </c:pt>
                <c:pt idx="13056">
                  <c:v>1.6439036130910001</c:v>
                </c:pt>
                <c:pt idx="13057">
                  <c:v>1.644230365753</c:v>
                </c:pt>
                <c:pt idx="13058">
                  <c:v>1.644525051117</c:v>
                </c:pt>
                <c:pt idx="13059">
                  <c:v>1.644765973091</c:v>
                </c:pt>
                <c:pt idx="13060">
                  <c:v>1.6450097560879999</c:v>
                </c:pt>
                <c:pt idx="13061">
                  <c:v>1.645222663879</c:v>
                </c:pt>
                <c:pt idx="13062">
                  <c:v>1.6454392671589999</c:v>
                </c:pt>
                <c:pt idx="13063">
                  <c:v>1.645737051964</c:v>
                </c:pt>
                <c:pt idx="13064">
                  <c:v>1.64588701725</c:v>
                </c:pt>
                <c:pt idx="13065">
                  <c:v>1.6461027860640001</c:v>
                </c:pt>
                <c:pt idx="13066">
                  <c:v>1.646390914917</c:v>
                </c:pt>
                <c:pt idx="13067">
                  <c:v>1.646592736244</c:v>
                </c:pt>
                <c:pt idx="13068">
                  <c:v>1.646957755089</c:v>
                </c:pt>
                <c:pt idx="13069">
                  <c:v>1.647060632706</c:v>
                </c:pt>
                <c:pt idx="13070">
                  <c:v>1.6471552848819999</c:v>
                </c:pt>
                <c:pt idx="13071">
                  <c:v>1.647278547287</c:v>
                </c:pt>
                <c:pt idx="13072">
                  <c:v>1.647465586662</c:v>
                </c:pt>
                <c:pt idx="13073">
                  <c:v>1.6478031873700001</c:v>
                </c:pt>
                <c:pt idx="13074">
                  <c:v>1.6481615304949999</c:v>
                </c:pt>
                <c:pt idx="13075">
                  <c:v>1.6484813690190001</c:v>
                </c:pt>
                <c:pt idx="13076">
                  <c:v>1.648776888847</c:v>
                </c:pt>
                <c:pt idx="13077">
                  <c:v>1.649138689041</c:v>
                </c:pt>
                <c:pt idx="13078">
                  <c:v>1.6494354009629999</c:v>
                </c:pt>
                <c:pt idx="13079">
                  <c:v>1.6497520208359999</c:v>
                </c:pt>
                <c:pt idx="13080">
                  <c:v>1.650096774101</c:v>
                </c:pt>
                <c:pt idx="13081">
                  <c:v>1.6503981351849999</c:v>
                </c:pt>
                <c:pt idx="13082">
                  <c:v>1.6506296396260001</c:v>
                </c:pt>
                <c:pt idx="13083">
                  <c:v>1.650753498077</c:v>
                </c:pt>
                <c:pt idx="13084">
                  <c:v>1.6511023044590001</c:v>
                </c:pt>
                <c:pt idx="13085">
                  <c:v>1.6513482332230001</c:v>
                </c:pt>
                <c:pt idx="13086">
                  <c:v>1.651471614838</c:v>
                </c:pt>
                <c:pt idx="13087">
                  <c:v>1.6515891551969999</c:v>
                </c:pt>
                <c:pt idx="13088">
                  <c:v>1.6519447565080001</c:v>
                </c:pt>
                <c:pt idx="13089">
                  <c:v>1.6522533893589999</c:v>
                </c:pt>
                <c:pt idx="13090">
                  <c:v>1.652614951134</c:v>
                </c:pt>
                <c:pt idx="13091">
                  <c:v>1.6528881788250001</c:v>
                </c:pt>
                <c:pt idx="13092">
                  <c:v>1.6532504558559999</c:v>
                </c:pt>
                <c:pt idx="13093">
                  <c:v>1.6535935401920001</c:v>
                </c:pt>
                <c:pt idx="13094">
                  <c:v>1.653893113136</c:v>
                </c:pt>
                <c:pt idx="13095">
                  <c:v>1.6541156768800001</c:v>
                </c:pt>
                <c:pt idx="13096">
                  <c:v>1.654277443886</c:v>
                </c:pt>
                <c:pt idx="13097">
                  <c:v>1.654503583908</c:v>
                </c:pt>
                <c:pt idx="13098">
                  <c:v>1.6546607017520001</c:v>
                </c:pt>
                <c:pt idx="13099">
                  <c:v>1.6547700166699999</c:v>
                </c:pt>
                <c:pt idx="13100">
                  <c:v>1.6548582315439999</c:v>
                </c:pt>
                <c:pt idx="13101">
                  <c:v>1.654964804649</c:v>
                </c:pt>
                <c:pt idx="13102">
                  <c:v>1.655043959618</c:v>
                </c:pt>
                <c:pt idx="13103">
                  <c:v>1.655169010162</c:v>
                </c:pt>
                <c:pt idx="13104">
                  <c:v>1.655208945274</c:v>
                </c:pt>
                <c:pt idx="13105">
                  <c:v>1.6552399396899999</c:v>
                </c:pt>
                <c:pt idx="13106">
                  <c:v>1.6552925109859999</c:v>
                </c:pt>
                <c:pt idx="13107">
                  <c:v>1.655388593674</c:v>
                </c:pt>
                <c:pt idx="13108">
                  <c:v>1.655493378639</c:v>
                </c:pt>
                <c:pt idx="13109">
                  <c:v>1.65556883812</c:v>
                </c:pt>
                <c:pt idx="13110">
                  <c:v>1.6557002067569999</c:v>
                </c:pt>
                <c:pt idx="13111">
                  <c:v>1.6560488939289999</c:v>
                </c:pt>
                <c:pt idx="13112">
                  <c:v>1.656245589256</c:v>
                </c:pt>
                <c:pt idx="13113">
                  <c:v>1.6563106775280001</c:v>
                </c:pt>
                <c:pt idx="13114">
                  <c:v>1.656417608261</c:v>
                </c:pt>
                <c:pt idx="13115">
                  <c:v>1.656489491463</c:v>
                </c:pt>
                <c:pt idx="13116">
                  <c:v>1.656585454941</c:v>
                </c:pt>
                <c:pt idx="13117">
                  <c:v>1.6566722393040001</c:v>
                </c:pt>
                <c:pt idx="13118">
                  <c:v>1.6567596197129999</c:v>
                </c:pt>
                <c:pt idx="13119">
                  <c:v>1.656843543053</c:v>
                </c:pt>
                <c:pt idx="13120">
                  <c:v>1.656939744949</c:v>
                </c:pt>
                <c:pt idx="13121">
                  <c:v>1.657047867775</c:v>
                </c:pt>
                <c:pt idx="13122">
                  <c:v>1.657378196716</c:v>
                </c:pt>
                <c:pt idx="13123">
                  <c:v>1.657495856285</c:v>
                </c:pt>
                <c:pt idx="13124">
                  <c:v>1.6576849222179999</c:v>
                </c:pt>
                <c:pt idx="13125">
                  <c:v>1.6579952239989999</c:v>
                </c:pt>
                <c:pt idx="13126">
                  <c:v>1.65823829174</c:v>
                </c:pt>
                <c:pt idx="13127">
                  <c:v>1.6584889888759999</c:v>
                </c:pt>
                <c:pt idx="13128">
                  <c:v>1.658717632294</c:v>
                </c:pt>
                <c:pt idx="13129">
                  <c:v>1.6590286493299999</c:v>
                </c:pt>
                <c:pt idx="13130">
                  <c:v>1.6593329906459999</c:v>
                </c:pt>
                <c:pt idx="13131">
                  <c:v>1.6594281196589999</c:v>
                </c:pt>
                <c:pt idx="13132">
                  <c:v>1.6595706939699999</c:v>
                </c:pt>
                <c:pt idx="13133">
                  <c:v>1.659695267677</c:v>
                </c:pt>
                <c:pt idx="13134">
                  <c:v>1.6598609685900001</c:v>
                </c:pt>
                <c:pt idx="13135">
                  <c:v>1.6602036952970001</c:v>
                </c:pt>
                <c:pt idx="13136">
                  <c:v>1.6604062318799999</c:v>
                </c:pt>
                <c:pt idx="13137">
                  <c:v>1.6605545282359999</c:v>
                </c:pt>
                <c:pt idx="13138">
                  <c:v>1.66069662571</c:v>
                </c:pt>
                <c:pt idx="13139">
                  <c:v>1.660825014114</c:v>
                </c:pt>
                <c:pt idx="13140">
                  <c:v>1.6609735488890001</c:v>
                </c:pt>
                <c:pt idx="13141">
                  <c:v>1.6610471010209999</c:v>
                </c:pt>
                <c:pt idx="13142">
                  <c:v>1.6611436605450001</c:v>
                </c:pt>
                <c:pt idx="13143">
                  <c:v>1.6612352132799999</c:v>
                </c:pt>
                <c:pt idx="13144">
                  <c:v>1.6613128185270001</c:v>
                </c:pt>
                <c:pt idx="13145">
                  <c:v>1.661415100098</c:v>
                </c:pt>
                <c:pt idx="13146">
                  <c:v>1.6614699363709999</c:v>
                </c:pt>
                <c:pt idx="13147">
                  <c:v>1.6615884304049999</c:v>
                </c:pt>
                <c:pt idx="13148">
                  <c:v>1.661933064461</c:v>
                </c:pt>
                <c:pt idx="13149">
                  <c:v>1.6622207164759999</c:v>
                </c:pt>
                <c:pt idx="13150">
                  <c:v>1.6624170541759999</c:v>
                </c:pt>
                <c:pt idx="13151">
                  <c:v>1.662545323372</c:v>
                </c:pt>
                <c:pt idx="13152">
                  <c:v>1.6626589298250001</c:v>
                </c:pt>
                <c:pt idx="13153">
                  <c:v>1.6627637147900001</c:v>
                </c:pt>
                <c:pt idx="13154">
                  <c:v>1.662837266922</c:v>
                </c:pt>
                <c:pt idx="13155">
                  <c:v>1.6629506349559999</c:v>
                </c:pt>
                <c:pt idx="13156">
                  <c:v>1.6630201339720001</c:v>
                </c:pt>
                <c:pt idx="13157">
                  <c:v>1.6631447076799999</c:v>
                </c:pt>
                <c:pt idx="13158">
                  <c:v>1.663209199905</c:v>
                </c:pt>
                <c:pt idx="13159">
                  <c:v>1.663336396217</c:v>
                </c:pt>
                <c:pt idx="13160">
                  <c:v>1.663469791412</c:v>
                </c:pt>
                <c:pt idx="13161">
                  <c:v>1.6637448072429999</c:v>
                </c:pt>
                <c:pt idx="13162">
                  <c:v>1.66411626339</c:v>
                </c:pt>
                <c:pt idx="13163">
                  <c:v>1.6642833948139999</c:v>
                </c:pt>
                <c:pt idx="13164">
                  <c:v>1.664531350136</c:v>
                </c:pt>
                <c:pt idx="13165">
                  <c:v>1.664697289467</c:v>
                </c:pt>
                <c:pt idx="13166">
                  <c:v>1.6649600267410001</c:v>
                </c:pt>
                <c:pt idx="13167">
                  <c:v>1.6652766466140001</c:v>
                </c:pt>
                <c:pt idx="13168">
                  <c:v>1.6654039621350001</c:v>
                </c:pt>
                <c:pt idx="13169">
                  <c:v>1.6655246019359999</c:v>
                </c:pt>
                <c:pt idx="13170">
                  <c:v>1.665651082993</c:v>
                </c:pt>
                <c:pt idx="13171">
                  <c:v>1.6659638881679999</c:v>
                </c:pt>
                <c:pt idx="13172">
                  <c:v>1.6662743091579999</c:v>
                </c:pt>
                <c:pt idx="13173">
                  <c:v>1.6666159629820001</c:v>
                </c:pt>
                <c:pt idx="13174">
                  <c:v>1.6668189764020001</c:v>
                </c:pt>
                <c:pt idx="13175">
                  <c:v>1.6669270992280001</c:v>
                </c:pt>
                <c:pt idx="13176">
                  <c:v>1.6670315265660001</c:v>
                </c:pt>
                <c:pt idx="13177">
                  <c:v>1.667109966278</c:v>
                </c:pt>
                <c:pt idx="13178">
                  <c:v>1.6672034263610001</c:v>
                </c:pt>
                <c:pt idx="13179">
                  <c:v>1.6672908067700001</c:v>
                </c:pt>
                <c:pt idx="13180">
                  <c:v>1.667390584946</c:v>
                </c:pt>
                <c:pt idx="13181">
                  <c:v>1.6675008535389999</c:v>
                </c:pt>
                <c:pt idx="13182">
                  <c:v>1.667633414268</c:v>
                </c:pt>
                <c:pt idx="13183">
                  <c:v>1.6677445173259999</c:v>
                </c:pt>
                <c:pt idx="13184">
                  <c:v>1.668094277382</c:v>
                </c:pt>
                <c:pt idx="13185">
                  <c:v>1.668332338333</c:v>
                </c:pt>
                <c:pt idx="13186">
                  <c:v>1.668457150459</c:v>
                </c:pt>
                <c:pt idx="13187">
                  <c:v>1.668528556824</c:v>
                </c:pt>
                <c:pt idx="13188">
                  <c:v>1.668627023697</c:v>
                </c:pt>
                <c:pt idx="13189">
                  <c:v>1.668722987175</c:v>
                </c:pt>
                <c:pt idx="13190">
                  <c:v>1.6688116788859999</c:v>
                </c:pt>
                <c:pt idx="13191">
                  <c:v>1.668928742409</c:v>
                </c:pt>
                <c:pt idx="13192">
                  <c:v>1.6691664457319999</c:v>
                </c:pt>
                <c:pt idx="13193">
                  <c:v>1.669481635094</c:v>
                </c:pt>
                <c:pt idx="13194">
                  <c:v>1.6695832014080001</c:v>
                </c:pt>
                <c:pt idx="13195">
                  <c:v>1.669700503349</c:v>
                </c:pt>
                <c:pt idx="13196">
                  <c:v>1.66974568367</c:v>
                </c:pt>
                <c:pt idx="13197">
                  <c:v>1.669862747192</c:v>
                </c:pt>
                <c:pt idx="13198">
                  <c:v>1.669921040535</c:v>
                </c:pt>
                <c:pt idx="13199">
                  <c:v>1.6700391769409999</c:v>
                </c:pt>
                <c:pt idx="13200">
                  <c:v>1.6701140403750001</c:v>
                </c:pt>
                <c:pt idx="13201">
                  <c:v>1.670215129852</c:v>
                </c:pt>
                <c:pt idx="13202">
                  <c:v>1.6703547239300001</c:v>
                </c:pt>
                <c:pt idx="13203">
                  <c:v>1.6704586744309999</c:v>
                </c:pt>
                <c:pt idx="13204">
                  <c:v>1.6706875562670001</c:v>
                </c:pt>
                <c:pt idx="13205">
                  <c:v>1.6710002422329999</c:v>
                </c:pt>
                <c:pt idx="13206">
                  <c:v>1.6712101697920001</c:v>
                </c:pt>
                <c:pt idx="13207">
                  <c:v>1.6713136434560001</c:v>
                </c:pt>
                <c:pt idx="13208">
                  <c:v>1.6713976860049999</c:v>
                </c:pt>
                <c:pt idx="13209">
                  <c:v>1.671494007111</c:v>
                </c:pt>
                <c:pt idx="13210">
                  <c:v>1.6715975999829999</c:v>
                </c:pt>
                <c:pt idx="13211">
                  <c:v>1.6717001199720001</c:v>
                </c:pt>
                <c:pt idx="13212">
                  <c:v>1.671801686287</c:v>
                </c:pt>
                <c:pt idx="13213">
                  <c:v>1.6719138622280001</c:v>
                </c:pt>
                <c:pt idx="13214">
                  <c:v>1.672079920769</c:v>
                </c:pt>
                <c:pt idx="13215">
                  <c:v>1.6722633838650001</c:v>
                </c:pt>
                <c:pt idx="13216">
                  <c:v>1.672367811203</c:v>
                </c:pt>
                <c:pt idx="13217">
                  <c:v>1.672586560249</c:v>
                </c:pt>
                <c:pt idx="13218">
                  <c:v>1.6728260517119999</c:v>
                </c:pt>
                <c:pt idx="13219">
                  <c:v>1.6729166507719999</c:v>
                </c:pt>
                <c:pt idx="13220">
                  <c:v>1.6730428934099999</c:v>
                </c:pt>
                <c:pt idx="13221">
                  <c:v>1.673182964325</c:v>
                </c:pt>
                <c:pt idx="13222">
                  <c:v>1.673354029655</c:v>
                </c:pt>
                <c:pt idx="13223">
                  <c:v>1.673485636711</c:v>
                </c:pt>
                <c:pt idx="13224">
                  <c:v>1.6736177206039999</c:v>
                </c:pt>
                <c:pt idx="13225">
                  <c:v>1.6737508773800001</c:v>
                </c:pt>
                <c:pt idx="13226">
                  <c:v>1.6739201545719999</c:v>
                </c:pt>
                <c:pt idx="13227">
                  <c:v>1.6742784976959999</c:v>
                </c:pt>
                <c:pt idx="13228">
                  <c:v>1.6744143962860001</c:v>
                </c:pt>
                <c:pt idx="13229">
                  <c:v>1.674733161926</c:v>
                </c:pt>
                <c:pt idx="13230">
                  <c:v>1.6749070882799999</c:v>
                </c:pt>
                <c:pt idx="13231">
                  <c:v>1.675039410591</c:v>
                </c:pt>
                <c:pt idx="13232">
                  <c:v>1.675192475319</c:v>
                </c:pt>
                <c:pt idx="13233">
                  <c:v>1.675402164459</c:v>
                </c:pt>
                <c:pt idx="13234">
                  <c:v>1.675657510757</c:v>
                </c:pt>
                <c:pt idx="13235">
                  <c:v>1.6760063171390001</c:v>
                </c:pt>
                <c:pt idx="13236">
                  <c:v>1.676253795624</c:v>
                </c:pt>
                <c:pt idx="13237">
                  <c:v>1.676375746727</c:v>
                </c:pt>
                <c:pt idx="13238">
                  <c:v>1.676715970039</c:v>
                </c:pt>
                <c:pt idx="13239">
                  <c:v>1.6768574714660001</c:v>
                </c:pt>
                <c:pt idx="13240">
                  <c:v>1.676980137825</c:v>
                </c:pt>
                <c:pt idx="13241">
                  <c:v>1.677103877068</c:v>
                </c:pt>
                <c:pt idx="13242">
                  <c:v>1.677238225937</c:v>
                </c:pt>
                <c:pt idx="13243">
                  <c:v>1.677368044853</c:v>
                </c:pt>
                <c:pt idx="13244">
                  <c:v>1.6774346828460001</c:v>
                </c:pt>
                <c:pt idx="13245">
                  <c:v>1.677521467209</c:v>
                </c:pt>
                <c:pt idx="13246">
                  <c:v>1.6776266098020001</c:v>
                </c:pt>
                <c:pt idx="13247">
                  <c:v>1.677720427513</c:v>
                </c:pt>
                <c:pt idx="13248">
                  <c:v>1.6779258251189999</c:v>
                </c:pt>
                <c:pt idx="13249">
                  <c:v>1.6782474517820001</c:v>
                </c:pt>
                <c:pt idx="13250">
                  <c:v>1.678428649902</c:v>
                </c:pt>
                <c:pt idx="13251">
                  <c:v>1.678697705269</c:v>
                </c:pt>
                <c:pt idx="13252">
                  <c:v>1.6789765357969999</c:v>
                </c:pt>
                <c:pt idx="13253">
                  <c:v>1.679100751877</c:v>
                </c:pt>
                <c:pt idx="13254">
                  <c:v>1.679154753685</c:v>
                </c:pt>
                <c:pt idx="13255">
                  <c:v>1.6792721748349999</c:v>
                </c:pt>
                <c:pt idx="13256">
                  <c:v>1.679334163666</c:v>
                </c:pt>
                <c:pt idx="13257">
                  <c:v>1.6794439554209999</c:v>
                </c:pt>
                <c:pt idx="13258">
                  <c:v>1.679522633553</c:v>
                </c:pt>
                <c:pt idx="13259">
                  <c:v>1.679641246796</c:v>
                </c:pt>
                <c:pt idx="13260">
                  <c:v>1.6797560453410001</c:v>
                </c:pt>
                <c:pt idx="13261">
                  <c:v>1.679817557335</c:v>
                </c:pt>
                <c:pt idx="13262">
                  <c:v>1.6799232959749999</c:v>
                </c:pt>
                <c:pt idx="13263">
                  <c:v>1.6799982786180001</c:v>
                </c:pt>
                <c:pt idx="13264">
                  <c:v>1.6801064014430001</c:v>
                </c:pt>
                <c:pt idx="13265">
                  <c:v>1.6802608966829999</c:v>
                </c:pt>
                <c:pt idx="13266">
                  <c:v>1.6804999113079999</c:v>
                </c:pt>
                <c:pt idx="13267">
                  <c:v>1.680750608444</c:v>
                </c:pt>
                <c:pt idx="13268">
                  <c:v>1.6811205148699999</c:v>
                </c:pt>
                <c:pt idx="13269">
                  <c:v>1.681234240532</c:v>
                </c:pt>
                <c:pt idx="13270">
                  <c:v>1.681540131569</c:v>
                </c:pt>
                <c:pt idx="13271">
                  <c:v>1.68170440197</c:v>
                </c:pt>
                <c:pt idx="13272">
                  <c:v>1.68177318573</c:v>
                </c:pt>
                <c:pt idx="13273">
                  <c:v>1.6818904876709999</c:v>
                </c:pt>
                <c:pt idx="13274">
                  <c:v>1.6819454431530001</c:v>
                </c:pt>
                <c:pt idx="13275">
                  <c:v>1.6820558309560001</c:v>
                </c:pt>
                <c:pt idx="13276">
                  <c:v>1.6821693181990001</c:v>
                </c:pt>
                <c:pt idx="13277">
                  <c:v>1.6822216510770001</c:v>
                </c:pt>
                <c:pt idx="13278">
                  <c:v>1.682313799858</c:v>
                </c:pt>
                <c:pt idx="13279">
                  <c:v>1.682402849197</c:v>
                </c:pt>
                <c:pt idx="13280">
                  <c:v>1.6824624538420001</c:v>
                </c:pt>
                <c:pt idx="13281">
                  <c:v>1.682518720627</c:v>
                </c:pt>
                <c:pt idx="13282">
                  <c:v>1.6826013326639999</c:v>
                </c:pt>
                <c:pt idx="13283">
                  <c:v>1.682677268982</c:v>
                </c:pt>
                <c:pt idx="13284">
                  <c:v>1.682807207108</c:v>
                </c:pt>
                <c:pt idx="13285">
                  <c:v>1.683084607124</c:v>
                </c:pt>
                <c:pt idx="13286">
                  <c:v>1.6834441423419999</c:v>
                </c:pt>
                <c:pt idx="13287">
                  <c:v>1.6838063001629999</c:v>
                </c:pt>
                <c:pt idx="13288">
                  <c:v>1.6839046478269999</c:v>
                </c:pt>
                <c:pt idx="13289">
                  <c:v>1.6839871406560001</c:v>
                </c:pt>
                <c:pt idx="13290">
                  <c:v>1.6840893030170001</c:v>
                </c:pt>
                <c:pt idx="13291">
                  <c:v>1.6841707229609999</c:v>
                </c:pt>
                <c:pt idx="13292">
                  <c:v>1.6842944622039999</c:v>
                </c:pt>
                <c:pt idx="13293">
                  <c:v>1.6843539476389999</c:v>
                </c:pt>
                <c:pt idx="13294">
                  <c:v>1.6844687461850001</c:v>
                </c:pt>
                <c:pt idx="13295">
                  <c:v>1.6846368312840001</c:v>
                </c:pt>
                <c:pt idx="13296">
                  <c:v>1.6848748922350001</c:v>
                </c:pt>
                <c:pt idx="13297">
                  <c:v>1.6850162744520001</c:v>
                </c:pt>
                <c:pt idx="13298">
                  <c:v>1.6851917505259999</c:v>
                </c:pt>
                <c:pt idx="13299">
                  <c:v>1.6853436231609999</c:v>
                </c:pt>
                <c:pt idx="13300">
                  <c:v>1.6854768991469999</c:v>
                </c:pt>
                <c:pt idx="13301">
                  <c:v>1.6856074333190001</c:v>
                </c:pt>
                <c:pt idx="13302">
                  <c:v>1.6857401132580001</c:v>
                </c:pt>
                <c:pt idx="13303">
                  <c:v>1.6860183477399999</c:v>
                </c:pt>
                <c:pt idx="13304">
                  <c:v>1.68636906147</c:v>
                </c:pt>
                <c:pt idx="13305">
                  <c:v>1.6865544319150001</c:v>
                </c:pt>
                <c:pt idx="13306">
                  <c:v>1.686656951904</c:v>
                </c:pt>
                <c:pt idx="13307">
                  <c:v>1.686792016029</c:v>
                </c:pt>
                <c:pt idx="13308">
                  <c:v>1.68690097332</c:v>
                </c:pt>
                <c:pt idx="13309">
                  <c:v>1.6869564056399999</c:v>
                </c:pt>
                <c:pt idx="13310">
                  <c:v>1.68706870079</c:v>
                </c:pt>
                <c:pt idx="13311">
                  <c:v>1.6871229410170001</c:v>
                </c:pt>
                <c:pt idx="13312">
                  <c:v>1.6872562170030001</c:v>
                </c:pt>
                <c:pt idx="13313">
                  <c:v>1.687391042709</c:v>
                </c:pt>
                <c:pt idx="13314">
                  <c:v>1.6875414848329999</c:v>
                </c:pt>
                <c:pt idx="13315">
                  <c:v>1.6876757144929999</c:v>
                </c:pt>
                <c:pt idx="13316">
                  <c:v>1.687826752663</c:v>
                </c:pt>
                <c:pt idx="13317">
                  <c:v>1.688133955002</c:v>
                </c:pt>
                <c:pt idx="13318">
                  <c:v>1.688258767128</c:v>
                </c:pt>
                <c:pt idx="13319">
                  <c:v>1.688377976418</c:v>
                </c:pt>
                <c:pt idx="13320">
                  <c:v>1.6884918212890001</c:v>
                </c:pt>
                <c:pt idx="13321">
                  <c:v>1.6886279582979999</c:v>
                </c:pt>
                <c:pt idx="13322">
                  <c:v>1.6889452934269999</c:v>
                </c:pt>
                <c:pt idx="13323">
                  <c:v>1.689070343971</c:v>
                </c:pt>
                <c:pt idx="13324">
                  <c:v>1.689247369766</c:v>
                </c:pt>
                <c:pt idx="13325">
                  <c:v>1.689375638962</c:v>
                </c:pt>
                <c:pt idx="13326">
                  <c:v>1.689495921135</c:v>
                </c:pt>
                <c:pt idx="13327">
                  <c:v>1.689609289169</c:v>
                </c:pt>
                <c:pt idx="13328">
                  <c:v>1.6899095773699999</c:v>
                </c:pt>
                <c:pt idx="13329">
                  <c:v>1.6900284290309999</c:v>
                </c:pt>
                <c:pt idx="13330">
                  <c:v>1.690148711205</c:v>
                </c:pt>
                <c:pt idx="13331">
                  <c:v>1.6902052164079999</c:v>
                </c:pt>
                <c:pt idx="13332">
                  <c:v>1.690329313278</c:v>
                </c:pt>
                <c:pt idx="13333">
                  <c:v>1.690358042717</c:v>
                </c:pt>
                <c:pt idx="13334">
                  <c:v>1.6903970241549999</c:v>
                </c:pt>
                <c:pt idx="13335">
                  <c:v>1.6905267238620001</c:v>
                </c:pt>
                <c:pt idx="13336">
                  <c:v>1.6905564069750001</c:v>
                </c:pt>
                <c:pt idx="13337">
                  <c:v>1.690598845482</c:v>
                </c:pt>
                <c:pt idx="13338">
                  <c:v>1.6907083988189999</c:v>
                </c:pt>
                <c:pt idx="13339">
                  <c:v>1.6907895803449999</c:v>
                </c:pt>
                <c:pt idx="13340">
                  <c:v>1.6909463405609999</c:v>
                </c:pt>
                <c:pt idx="13341">
                  <c:v>1.691239595413</c:v>
                </c:pt>
                <c:pt idx="13342">
                  <c:v>1.691421031952</c:v>
                </c:pt>
                <c:pt idx="13343">
                  <c:v>1.691538095474</c:v>
                </c:pt>
                <c:pt idx="13344">
                  <c:v>1.6916447877880001</c:v>
                </c:pt>
                <c:pt idx="13345">
                  <c:v>1.6917482614520001</c:v>
                </c:pt>
                <c:pt idx="13346">
                  <c:v>1.69193816185</c:v>
                </c:pt>
                <c:pt idx="13347">
                  <c:v>1.692215323448</c:v>
                </c:pt>
                <c:pt idx="13348">
                  <c:v>1.6923886537549999</c:v>
                </c:pt>
                <c:pt idx="13349">
                  <c:v>1.692539691925</c:v>
                </c:pt>
                <c:pt idx="13350">
                  <c:v>1.692883610725</c:v>
                </c:pt>
                <c:pt idx="13351">
                  <c:v>1.6930338144299999</c:v>
                </c:pt>
                <c:pt idx="13352">
                  <c:v>1.693167328835</c:v>
                </c:pt>
                <c:pt idx="13353">
                  <c:v>1.69326198101</c:v>
                </c:pt>
                <c:pt idx="13354">
                  <c:v>1.6933615207670001</c:v>
                </c:pt>
                <c:pt idx="13355">
                  <c:v>1.6934863328930001</c:v>
                </c:pt>
                <c:pt idx="13356">
                  <c:v>1.6936196088790001</c:v>
                </c:pt>
                <c:pt idx="13357">
                  <c:v>1.6937466859820001</c:v>
                </c:pt>
                <c:pt idx="13358">
                  <c:v>1.693863987923</c:v>
                </c:pt>
                <c:pt idx="13359">
                  <c:v>1.69417989254</c:v>
                </c:pt>
                <c:pt idx="13360">
                  <c:v>1.6943589448930001</c:v>
                </c:pt>
                <c:pt idx="13361">
                  <c:v>1.694462180138</c:v>
                </c:pt>
                <c:pt idx="13362">
                  <c:v>1.694571375847</c:v>
                </c:pt>
                <c:pt idx="13363">
                  <c:v>1.69468319416</c:v>
                </c:pt>
                <c:pt idx="13364">
                  <c:v>1.694798111916</c:v>
                </c:pt>
                <c:pt idx="13365">
                  <c:v>1.6948798894879999</c:v>
                </c:pt>
                <c:pt idx="13366">
                  <c:v>1.6949713230129999</c:v>
                </c:pt>
                <c:pt idx="13367">
                  <c:v>1.6950626373290001</c:v>
                </c:pt>
                <c:pt idx="13368">
                  <c:v>1.695133924484</c:v>
                </c:pt>
                <c:pt idx="13369">
                  <c:v>1.6952551603320001</c:v>
                </c:pt>
                <c:pt idx="13370">
                  <c:v>1.695402383804</c:v>
                </c:pt>
                <c:pt idx="13371">
                  <c:v>1.6956198215480001</c:v>
                </c:pt>
                <c:pt idx="13372">
                  <c:v>1.695761799812</c:v>
                </c:pt>
                <c:pt idx="13373">
                  <c:v>1.6959817409519999</c:v>
                </c:pt>
                <c:pt idx="13374">
                  <c:v>1.6963559389109999</c:v>
                </c:pt>
                <c:pt idx="13375">
                  <c:v>1.696614146233</c:v>
                </c:pt>
                <c:pt idx="13376">
                  <c:v>1.696763157845</c:v>
                </c:pt>
                <c:pt idx="13377">
                  <c:v>1.6971263885500001</c:v>
                </c:pt>
                <c:pt idx="13378">
                  <c:v>1.697406768799</c:v>
                </c:pt>
                <c:pt idx="13379">
                  <c:v>1.6977510452269999</c:v>
                </c:pt>
                <c:pt idx="13380">
                  <c:v>1.698101043701</c:v>
                </c:pt>
                <c:pt idx="13381">
                  <c:v>1.6982880830760001</c:v>
                </c:pt>
                <c:pt idx="13382">
                  <c:v>1.698504567146</c:v>
                </c:pt>
                <c:pt idx="13383">
                  <c:v>1.6988112926479999</c:v>
                </c:pt>
                <c:pt idx="13384">
                  <c:v>1.6989984512330001</c:v>
                </c:pt>
                <c:pt idx="13385">
                  <c:v>1.699115633965</c:v>
                </c:pt>
                <c:pt idx="13386">
                  <c:v>1.6992261409760001</c:v>
                </c:pt>
                <c:pt idx="13387">
                  <c:v>1.699343442917</c:v>
                </c:pt>
                <c:pt idx="13388">
                  <c:v>1.6994296312329999</c:v>
                </c:pt>
                <c:pt idx="13389">
                  <c:v>1.699673056602</c:v>
                </c:pt>
                <c:pt idx="13390">
                  <c:v>1.7000067234039999</c:v>
                </c:pt>
                <c:pt idx="13391">
                  <c:v>1.7001233100890001</c:v>
                </c:pt>
                <c:pt idx="13392">
                  <c:v>1.7002261877060001</c:v>
                </c:pt>
                <c:pt idx="13393">
                  <c:v>1.700335741043</c:v>
                </c:pt>
                <c:pt idx="13394">
                  <c:v>1.7005473375319999</c:v>
                </c:pt>
                <c:pt idx="13395">
                  <c:v>1.7006754875179999</c:v>
                </c:pt>
                <c:pt idx="13396">
                  <c:v>1.7008444070819999</c:v>
                </c:pt>
                <c:pt idx="13397">
                  <c:v>1.700989484787</c:v>
                </c:pt>
                <c:pt idx="13398">
                  <c:v>1.701332449913</c:v>
                </c:pt>
                <c:pt idx="13399">
                  <c:v>1.701712369919</c:v>
                </c:pt>
                <c:pt idx="13400">
                  <c:v>1.7020416259769999</c:v>
                </c:pt>
                <c:pt idx="13401">
                  <c:v>1.7023884058000001</c:v>
                </c:pt>
                <c:pt idx="13402">
                  <c:v>1.702637672424</c:v>
                </c:pt>
                <c:pt idx="13403">
                  <c:v>1.702897191048</c:v>
                </c:pt>
                <c:pt idx="13404">
                  <c:v>1.7030704021450001</c:v>
                </c:pt>
                <c:pt idx="13405">
                  <c:v>1.7032246589660001</c:v>
                </c:pt>
                <c:pt idx="13406">
                  <c:v>1.703377842903</c:v>
                </c:pt>
                <c:pt idx="13407">
                  <c:v>1.703758120537</c:v>
                </c:pt>
                <c:pt idx="13408">
                  <c:v>1.7040799856190001</c:v>
                </c:pt>
                <c:pt idx="13409">
                  <c:v>1.7043864727019999</c:v>
                </c:pt>
                <c:pt idx="13410">
                  <c:v>1.7047165632250001</c:v>
                </c:pt>
                <c:pt idx="13411">
                  <c:v>1.704924702644</c:v>
                </c:pt>
                <c:pt idx="13412">
                  <c:v>1.7051049470899999</c:v>
                </c:pt>
                <c:pt idx="13413">
                  <c:v>1.705221891403</c:v>
                </c:pt>
                <c:pt idx="13414">
                  <c:v>1.70535826683</c:v>
                </c:pt>
                <c:pt idx="13415">
                  <c:v>1.705634355545</c:v>
                </c:pt>
                <c:pt idx="13416">
                  <c:v>1.705941319466</c:v>
                </c:pt>
                <c:pt idx="13417">
                  <c:v>1.7060503959660001</c:v>
                </c:pt>
                <c:pt idx="13418">
                  <c:v>1.706222057343</c:v>
                </c:pt>
                <c:pt idx="13419">
                  <c:v>1.706326842308</c:v>
                </c:pt>
                <c:pt idx="13420">
                  <c:v>1.7064318656919999</c:v>
                </c:pt>
                <c:pt idx="13421">
                  <c:v>1.7065184116359999</c:v>
                </c:pt>
                <c:pt idx="13422">
                  <c:v>1.706589818001</c:v>
                </c:pt>
                <c:pt idx="13423">
                  <c:v>1.706706881523</c:v>
                </c:pt>
                <c:pt idx="13424">
                  <c:v>1.706830620766</c:v>
                </c:pt>
                <c:pt idx="13425">
                  <c:v>1.706922888756</c:v>
                </c:pt>
                <c:pt idx="13426">
                  <c:v>1.7071458101270001</c:v>
                </c:pt>
                <c:pt idx="13427">
                  <c:v>1.7074526548390001</c:v>
                </c:pt>
                <c:pt idx="13428">
                  <c:v>1.7077622413639999</c:v>
                </c:pt>
                <c:pt idx="13429">
                  <c:v>1.7080214023589999</c:v>
                </c:pt>
                <c:pt idx="13430">
                  <c:v>1.7081311941149999</c:v>
                </c:pt>
                <c:pt idx="13431">
                  <c:v>1.708190083504</c:v>
                </c:pt>
                <c:pt idx="13432">
                  <c:v>1.7083152532579999</c:v>
                </c:pt>
                <c:pt idx="13433">
                  <c:v>1.7083708047870001</c:v>
                </c:pt>
                <c:pt idx="13434">
                  <c:v>1.708491683006</c:v>
                </c:pt>
                <c:pt idx="13435">
                  <c:v>1.7085516452789999</c:v>
                </c:pt>
                <c:pt idx="13436">
                  <c:v>1.708658337593</c:v>
                </c:pt>
                <c:pt idx="13437">
                  <c:v>1.7087216377259999</c:v>
                </c:pt>
                <c:pt idx="13438">
                  <c:v>1.708815932274</c:v>
                </c:pt>
                <c:pt idx="13439">
                  <c:v>1.7089394330979999</c:v>
                </c:pt>
                <c:pt idx="13440">
                  <c:v>1.70928144455</c:v>
                </c:pt>
                <c:pt idx="13441">
                  <c:v>1.7095681428909999</c:v>
                </c:pt>
                <c:pt idx="13442">
                  <c:v>1.709886908531</c:v>
                </c:pt>
                <c:pt idx="13443">
                  <c:v>1.710168480873</c:v>
                </c:pt>
                <c:pt idx="13444">
                  <c:v>1.710383057594</c:v>
                </c:pt>
                <c:pt idx="13445">
                  <c:v>1.710478901863</c:v>
                </c:pt>
                <c:pt idx="13446">
                  <c:v>1.7105935811999999</c:v>
                </c:pt>
                <c:pt idx="13447">
                  <c:v>1.710699439049</c:v>
                </c:pt>
                <c:pt idx="13448">
                  <c:v>1.710791110992</c:v>
                </c:pt>
                <c:pt idx="13449">
                  <c:v>1.7108811140060001</c:v>
                </c:pt>
                <c:pt idx="13450">
                  <c:v>1.71120262146</c:v>
                </c:pt>
                <c:pt idx="13451">
                  <c:v>1.7113521099090001</c:v>
                </c:pt>
                <c:pt idx="13452">
                  <c:v>1.711518168449</c:v>
                </c:pt>
                <c:pt idx="13453">
                  <c:v>1.7117742300030001</c:v>
                </c:pt>
                <c:pt idx="13454">
                  <c:v>1.7121299505230001</c:v>
                </c:pt>
                <c:pt idx="13455">
                  <c:v>1.712240219116</c:v>
                </c:pt>
                <c:pt idx="13456">
                  <c:v>1.712334513664</c:v>
                </c:pt>
                <c:pt idx="13457">
                  <c:v>1.7124465703959999</c:v>
                </c:pt>
                <c:pt idx="13458">
                  <c:v>1.712676763535</c:v>
                </c:pt>
                <c:pt idx="13459">
                  <c:v>1.7128270864490001</c:v>
                </c:pt>
                <c:pt idx="13460">
                  <c:v>1.713141083717</c:v>
                </c:pt>
                <c:pt idx="13461">
                  <c:v>1.7133923768999999</c:v>
                </c:pt>
                <c:pt idx="13462">
                  <c:v>1.7134455442430001</c:v>
                </c:pt>
                <c:pt idx="13463">
                  <c:v>1.7135695219039999</c:v>
                </c:pt>
                <c:pt idx="13464">
                  <c:v>1.7137514352800001</c:v>
                </c:pt>
                <c:pt idx="13465">
                  <c:v>1.7139329910279999</c:v>
                </c:pt>
                <c:pt idx="13466">
                  <c:v>1.7142301797870001</c:v>
                </c:pt>
                <c:pt idx="13467">
                  <c:v>1.7143959999080001</c:v>
                </c:pt>
                <c:pt idx="13468">
                  <c:v>1.714540958405</c:v>
                </c:pt>
                <c:pt idx="13469">
                  <c:v>1.714719057083</c:v>
                </c:pt>
                <c:pt idx="13470">
                  <c:v>1.71508026123</c:v>
                </c:pt>
                <c:pt idx="13471">
                  <c:v>1.7154215574260001</c:v>
                </c:pt>
                <c:pt idx="13472">
                  <c:v>1.7157168388370001</c:v>
                </c:pt>
                <c:pt idx="13473">
                  <c:v>1.715833544731</c:v>
                </c:pt>
                <c:pt idx="13474">
                  <c:v>1.7159408330920001</c:v>
                </c:pt>
                <c:pt idx="13475">
                  <c:v>1.7160642147059999</c:v>
                </c:pt>
                <c:pt idx="13476">
                  <c:v>1.7162339687349999</c:v>
                </c:pt>
                <c:pt idx="13477">
                  <c:v>1.716428637505</c:v>
                </c:pt>
                <c:pt idx="13478">
                  <c:v>1.7168017625809999</c:v>
                </c:pt>
                <c:pt idx="13479">
                  <c:v>1.7171713113780001</c:v>
                </c:pt>
                <c:pt idx="13480">
                  <c:v>1.71737575531</c:v>
                </c:pt>
                <c:pt idx="13481">
                  <c:v>1.7174274921420001</c:v>
                </c:pt>
                <c:pt idx="13482">
                  <c:v>1.7175273895259999</c:v>
                </c:pt>
                <c:pt idx="13483">
                  <c:v>1.717598080635</c:v>
                </c:pt>
                <c:pt idx="13484">
                  <c:v>1.7176913022989999</c:v>
                </c:pt>
                <c:pt idx="13485">
                  <c:v>1.7177737951280001</c:v>
                </c:pt>
                <c:pt idx="13486">
                  <c:v>1.7178558111190001</c:v>
                </c:pt>
                <c:pt idx="13487">
                  <c:v>1.7179540395740001</c:v>
                </c:pt>
                <c:pt idx="13488">
                  <c:v>1.7180224657059999</c:v>
                </c:pt>
                <c:pt idx="13489">
                  <c:v>1.7181333303449999</c:v>
                </c:pt>
                <c:pt idx="13490">
                  <c:v>1.7181973457340001</c:v>
                </c:pt>
                <c:pt idx="13491">
                  <c:v>1.71831548214</c:v>
                </c:pt>
                <c:pt idx="13492">
                  <c:v>1.7184164524079999</c:v>
                </c:pt>
                <c:pt idx="13493">
                  <c:v>1.718771100044</c:v>
                </c:pt>
                <c:pt idx="13494">
                  <c:v>1.7191308736799999</c:v>
                </c:pt>
                <c:pt idx="13495">
                  <c:v>1.7194296121599999</c:v>
                </c:pt>
                <c:pt idx="13496">
                  <c:v>1.7197697162629999</c:v>
                </c:pt>
                <c:pt idx="13497">
                  <c:v>1.720112919807</c:v>
                </c:pt>
                <c:pt idx="13498">
                  <c:v>1.72023832798</c:v>
                </c:pt>
                <c:pt idx="13499">
                  <c:v>1.7203522920609999</c:v>
                </c:pt>
                <c:pt idx="13500">
                  <c:v>1.7204585075379999</c:v>
                </c:pt>
                <c:pt idx="13501">
                  <c:v>1.7205665111540001</c:v>
                </c:pt>
                <c:pt idx="13502">
                  <c:v>1.7207425832750001</c:v>
                </c:pt>
                <c:pt idx="13503">
                  <c:v>1.721028327942</c:v>
                </c:pt>
                <c:pt idx="13504">
                  <c:v>1.7213721275330001</c:v>
                </c:pt>
                <c:pt idx="13505">
                  <c:v>1.72160577774</c:v>
                </c:pt>
                <c:pt idx="13506">
                  <c:v>1.7217209339140001</c:v>
                </c:pt>
                <c:pt idx="13507">
                  <c:v>1.7220534086229999</c:v>
                </c:pt>
                <c:pt idx="13508">
                  <c:v>1.7223978042600001</c:v>
                </c:pt>
                <c:pt idx="13509">
                  <c:v>1.7225625514980001</c:v>
                </c:pt>
                <c:pt idx="13510">
                  <c:v>1.7227185964580001</c:v>
                </c:pt>
                <c:pt idx="13511">
                  <c:v>1.7230029106139999</c:v>
                </c:pt>
                <c:pt idx="13512">
                  <c:v>1.7233196496959999</c:v>
                </c:pt>
                <c:pt idx="13513">
                  <c:v>1.723642468452</c:v>
                </c:pt>
                <c:pt idx="13514">
                  <c:v>1.7239540815350001</c:v>
                </c:pt>
                <c:pt idx="13515">
                  <c:v>1.724151730537</c:v>
                </c:pt>
                <c:pt idx="13516">
                  <c:v>1.724401831627</c:v>
                </c:pt>
                <c:pt idx="13517">
                  <c:v>1.724715471268</c:v>
                </c:pt>
                <c:pt idx="13518">
                  <c:v>1.724878549576</c:v>
                </c:pt>
                <c:pt idx="13519">
                  <c:v>1.7250990867610001</c:v>
                </c:pt>
                <c:pt idx="13520">
                  <c:v>1.7252408266070001</c:v>
                </c:pt>
                <c:pt idx="13521">
                  <c:v>1.72557580471</c:v>
                </c:pt>
                <c:pt idx="13522">
                  <c:v>1.725724577904</c:v>
                </c:pt>
                <c:pt idx="13523">
                  <c:v>1.7259919643399999</c:v>
                </c:pt>
                <c:pt idx="13524">
                  <c:v>1.726124763489</c:v>
                </c:pt>
                <c:pt idx="13525">
                  <c:v>1.7262594699860001</c:v>
                </c:pt>
                <c:pt idx="13526">
                  <c:v>1.7263803482060001</c:v>
                </c:pt>
                <c:pt idx="13527">
                  <c:v>1.7265585660930001</c:v>
                </c:pt>
                <c:pt idx="13528">
                  <c:v>1.7268000841140001</c:v>
                </c:pt>
                <c:pt idx="13529">
                  <c:v>1.7269620895390001</c:v>
                </c:pt>
                <c:pt idx="13530">
                  <c:v>1.727070212364</c:v>
                </c:pt>
                <c:pt idx="13531">
                  <c:v>1.727415084839</c:v>
                </c:pt>
                <c:pt idx="13532">
                  <c:v>1.7275245189670001</c:v>
                </c:pt>
                <c:pt idx="13533">
                  <c:v>1.7276517152790001</c:v>
                </c:pt>
                <c:pt idx="13534">
                  <c:v>1.7277599573139999</c:v>
                </c:pt>
                <c:pt idx="13535">
                  <c:v>1.7278234958650001</c:v>
                </c:pt>
                <c:pt idx="13536">
                  <c:v>1.7279341220860001</c:v>
                </c:pt>
                <c:pt idx="13537">
                  <c:v>1.728058695793</c:v>
                </c:pt>
                <c:pt idx="13538">
                  <c:v>1.72812473774</c:v>
                </c:pt>
                <c:pt idx="13539">
                  <c:v>1.728227972984</c:v>
                </c:pt>
                <c:pt idx="13540">
                  <c:v>1.7283078432079999</c:v>
                </c:pt>
                <c:pt idx="13541">
                  <c:v>1.7284594774249999</c:v>
                </c:pt>
                <c:pt idx="13542">
                  <c:v>1.728690028191</c:v>
                </c:pt>
                <c:pt idx="13543">
                  <c:v>1.7290114164349999</c:v>
                </c:pt>
                <c:pt idx="13544">
                  <c:v>1.729085206985</c:v>
                </c:pt>
                <c:pt idx="13545">
                  <c:v>1.7291855812070001</c:v>
                </c:pt>
                <c:pt idx="13546">
                  <c:v>1.7292500734330001</c:v>
                </c:pt>
                <c:pt idx="13547">
                  <c:v>1.7293637990949999</c:v>
                </c:pt>
                <c:pt idx="13548">
                  <c:v>1.729418039322</c:v>
                </c:pt>
                <c:pt idx="13549">
                  <c:v>1.729560136795</c:v>
                </c:pt>
                <c:pt idx="13550">
                  <c:v>1.729726195335</c:v>
                </c:pt>
                <c:pt idx="13551">
                  <c:v>1.729876756668</c:v>
                </c:pt>
                <c:pt idx="13552">
                  <c:v>1.730005502701</c:v>
                </c:pt>
                <c:pt idx="13553">
                  <c:v>1.7301621437070001</c:v>
                </c:pt>
                <c:pt idx="13554">
                  <c:v>1.7305128574369999</c:v>
                </c:pt>
                <c:pt idx="13555">
                  <c:v>1.7307393550870001</c:v>
                </c:pt>
                <c:pt idx="13556">
                  <c:v>1.7308514118189999</c:v>
                </c:pt>
                <c:pt idx="13557">
                  <c:v>1.730956077576</c:v>
                </c:pt>
                <c:pt idx="13558">
                  <c:v>1.731084942818</c:v>
                </c:pt>
                <c:pt idx="13559">
                  <c:v>1.731278777122</c:v>
                </c:pt>
                <c:pt idx="13560">
                  <c:v>1.7316116094589999</c:v>
                </c:pt>
                <c:pt idx="13561">
                  <c:v>1.7319198846820001</c:v>
                </c:pt>
                <c:pt idx="13562">
                  <c:v>1.7322601079940001</c:v>
                </c:pt>
                <c:pt idx="13563">
                  <c:v>1.7323960065840001</c:v>
                </c:pt>
                <c:pt idx="13564">
                  <c:v>1.7325509786610001</c:v>
                </c:pt>
                <c:pt idx="13565">
                  <c:v>1.7327380180359999</c:v>
                </c:pt>
                <c:pt idx="13566">
                  <c:v>1.7330815792080001</c:v>
                </c:pt>
                <c:pt idx="13567">
                  <c:v>1.7334399223329999</c:v>
                </c:pt>
                <c:pt idx="13568">
                  <c:v>1.733575582504</c:v>
                </c:pt>
                <c:pt idx="13569">
                  <c:v>1.733691573143</c:v>
                </c:pt>
                <c:pt idx="13570">
                  <c:v>1.7337880134579999</c:v>
                </c:pt>
                <c:pt idx="13571">
                  <c:v>1.7338854074479999</c:v>
                </c:pt>
                <c:pt idx="13572">
                  <c:v>1.7339805364609999</c:v>
                </c:pt>
                <c:pt idx="13573">
                  <c:v>1.7340457439420001</c:v>
                </c:pt>
                <c:pt idx="13574">
                  <c:v>1.7341092824940001</c:v>
                </c:pt>
                <c:pt idx="13575">
                  <c:v>1.73422908783</c:v>
                </c:pt>
                <c:pt idx="13576">
                  <c:v>1.734298586845</c:v>
                </c:pt>
                <c:pt idx="13577">
                  <c:v>1.734397768974</c:v>
                </c:pt>
                <c:pt idx="13578">
                  <c:v>1.734559059143</c:v>
                </c:pt>
                <c:pt idx="13579">
                  <c:v>1.73474919796</c:v>
                </c:pt>
                <c:pt idx="13580">
                  <c:v>1.734863162041</c:v>
                </c:pt>
                <c:pt idx="13581">
                  <c:v>1.7351931333540001</c:v>
                </c:pt>
                <c:pt idx="13582">
                  <c:v>1.7353329658509999</c:v>
                </c:pt>
                <c:pt idx="13583">
                  <c:v>1.7354215383530001</c:v>
                </c:pt>
                <c:pt idx="13584">
                  <c:v>1.735487222672</c:v>
                </c:pt>
                <c:pt idx="13585">
                  <c:v>1.735592365265</c:v>
                </c:pt>
                <c:pt idx="13586">
                  <c:v>1.735644817352</c:v>
                </c:pt>
                <c:pt idx="13587">
                  <c:v>1.735748410225</c:v>
                </c:pt>
                <c:pt idx="13588">
                  <c:v>1.7358061075210001</c:v>
                </c:pt>
                <c:pt idx="13589">
                  <c:v>1.7359237670900001</c:v>
                </c:pt>
                <c:pt idx="13590">
                  <c:v>1.735995173454</c:v>
                </c:pt>
                <c:pt idx="13591">
                  <c:v>1.73610830307</c:v>
                </c:pt>
                <c:pt idx="13592">
                  <c:v>1.7361410856249999</c:v>
                </c:pt>
                <c:pt idx="13593">
                  <c:v>1.73626434803</c:v>
                </c:pt>
                <c:pt idx="13594">
                  <c:v>1.7363222837450001</c:v>
                </c:pt>
                <c:pt idx="13595">
                  <c:v>1.736436367035</c:v>
                </c:pt>
                <c:pt idx="13596">
                  <c:v>1.736498832703</c:v>
                </c:pt>
                <c:pt idx="13597">
                  <c:v>1.736600160599</c:v>
                </c:pt>
                <c:pt idx="13598">
                  <c:v>1.736735224724</c:v>
                </c:pt>
                <c:pt idx="13599">
                  <c:v>1.736938357353</c:v>
                </c:pt>
                <c:pt idx="13600">
                  <c:v>1.7372692823410001</c:v>
                </c:pt>
                <c:pt idx="13601">
                  <c:v>1.73759663105</c:v>
                </c:pt>
                <c:pt idx="13602">
                  <c:v>1.737915992737</c:v>
                </c:pt>
                <c:pt idx="13603">
                  <c:v>1.738174915314</c:v>
                </c:pt>
                <c:pt idx="13604">
                  <c:v>1.7384994030000001</c:v>
                </c:pt>
                <c:pt idx="13605">
                  <c:v>1.738807201385</c:v>
                </c:pt>
                <c:pt idx="13606">
                  <c:v>1.739133119583</c:v>
                </c:pt>
                <c:pt idx="13607">
                  <c:v>1.7394555807109999</c:v>
                </c:pt>
                <c:pt idx="13608">
                  <c:v>1.7396636009219999</c:v>
                </c:pt>
                <c:pt idx="13609">
                  <c:v>1.739816904068</c:v>
                </c:pt>
                <c:pt idx="13610">
                  <c:v>1.7399671077729999</c:v>
                </c:pt>
                <c:pt idx="13611">
                  <c:v>1.740048646927</c:v>
                </c:pt>
                <c:pt idx="13612">
                  <c:v>1.7401034832</c:v>
                </c:pt>
                <c:pt idx="13613">
                  <c:v>1.7401798963549999</c:v>
                </c:pt>
                <c:pt idx="13614">
                  <c:v>1.740268707275</c:v>
                </c:pt>
                <c:pt idx="13615">
                  <c:v>1.740367889404</c:v>
                </c:pt>
                <c:pt idx="13616">
                  <c:v>1.740487098694</c:v>
                </c:pt>
                <c:pt idx="13617">
                  <c:v>1.740841984749</c:v>
                </c:pt>
                <c:pt idx="13618">
                  <c:v>1.741175293922</c:v>
                </c:pt>
                <c:pt idx="13619">
                  <c:v>1.7415035963059999</c:v>
                </c:pt>
                <c:pt idx="13620">
                  <c:v>1.7416293621059999</c:v>
                </c:pt>
                <c:pt idx="13621">
                  <c:v>1.741735696793</c:v>
                </c:pt>
                <c:pt idx="13622">
                  <c:v>1.7417879104609999</c:v>
                </c:pt>
                <c:pt idx="13623">
                  <c:v>1.7418932914730001</c:v>
                </c:pt>
                <c:pt idx="13624">
                  <c:v>1.74194419384</c:v>
                </c:pt>
                <c:pt idx="13625">
                  <c:v>1.742076635361</c:v>
                </c:pt>
                <c:pt idx="13626">
                  <c:v>1.7422324419020001</c:v>
                </c:pt>
                <c:pt idx="13627">
                  <c:v>1.7425740957260001</c:v>
                </c:pt>
                <c:pt idx="13628">
                  <c:v>1.7428870201110001</c:v>
                </c:pt>
                <c:pt idx="13629">
                  <c:v>1.743242740631</c:v>
                </c:pt>
                <c:pt idx="13630">
                  <c:v>1.7433755397799999</c:v>
                </c:pt>
                <c:pt idx="13631">
                  <c:v>1.743515372276</c:v>
                </c:pt>
                <c:pt idx="13632">
                  <c:v>1.7438768148420001</c:v>
                </c:pt>
                <c:pt idx="13633">
                  <c:v>1.7440277338029999</c:v>
                </c:pt>
                <c:pt idx="13634">
                  <c:v>1.7441869974140001</c:v>
                </c:pt>
                <c:pt idx="13635">
                  <c:v>1.744292497635</c:v>
                </c:pt>
                <c:pt idx="13636">
                  <c:v>1.7443922758099999</c:v>
                </c:pt>
                <c:pt idx="13637">
                  <c:v>1.7445092201229999</c:v>
                </c:pt>
                <c:pt idx="13638">
                  <c:v>1.74483191967</c:v>
                </c:pt>
                <c:pt idx="13639">
                  <c:v>1.7451541423800001</c:v>
                </c:pt>
                <c:pt idx="13640">
                  <c:v>1.7454751729969999</c:v>
                </c:pt>
                <c:pt idx="13641">
                  <c:v>1.745830416679</c:v>
                </c:pt>
                <c:pt idx="13642">
                  <c:v>1.7461943626400001</c:v>
                </c:pt>
                <c:pt idx="13643">
                  <c:v>1.746350049973</c:v>
                </c:pt>
                <c:pt idx="13644">
                  <c:v>1.746416568756</c:v>
                </c:pt>
                <c:pt idx="13645">
                  <c:v>1.7465184926990001</c:v>
                </c:pt>
                <c:pt idx="13646">
                  <c:v>1.7465989589690001</c:v>
                </c:pt>
                <c:pt idx="13647">
                  <c:v>1.7467086315160001</c:v>
                </c:pt>
                <c:pt idx="13648">
                  <c:v>1.747053980827</c:v>
                </c:pt>
                <c:pt idx="13649">
                  <c:v>1.747174859047</c:v>
                </c:pt>
                <c:pt idx="13650">
                  <c:v>1.7475029230120001</c:v>
                </c:pt>
                <c:pt idx="13651">
                  <c:v>1.7476524114609999</c:v>
                </c:pt>
                <c:pt idx="13652">
                  <c:v>1.747798323631</c:v>
                </c:pt>
                <c:pt idx="13653">
                  <c:v>1.7480229139329999</c:v>
                </c:pt>
                <c:pt idx="13654">
                  <c:v>1.748311877251</c:v>
                </c:pt>
                <c:pt idx="13655">
                  <c:v>1.7486454248429999</c:v>
                </c:pt>
                <c:pt idx="13656">
                  <c:v>1.748969554901</c:v>
                </c:pt>
                <c:pt idx="13657">
                  <c:v>1.749243140221</c:v>
                </c:pt>
                <c:pt idx="13658">
                  <c:v>1.7494695186610001</c:v>
                </c:pt>
                <c:pt idx="13659">
                  <c:v>1.7495845556259999</c:v>
                </c:pt>
                <c:pt idx="13660">
                  <c:v>1.749696612358</c:v>
                </c:pt>
                <c:pt idx="13661">
                  <c:v>1.749783039093</c:v>
                </c:pt>
                <c:pt idx="13662">
                  <c:v>1.7498869895939999</c:v>
                </c:pt>
                <c:pt idx="13663">
                  <c:v>1.7500098943710001</c:v>
                </c:pt>
                <c:pt idx="13664">
                  <c:v>1.750104427338</c:v>
                </c:pt>
                <c:pt idx="13665">
                  <c:v>1.7502086162570001</c:v>
                </c:pt>
                <c:pt idx="13666">
                  <c:v>1.7503911256789999</c:v>
                </c:pt>
                <c:pt idx="13667">
                  <c:v>1.7505165338519999</c:v>
                </c:pt>
                <c:pt idx="13668">
                  <c:v>1.7506657838819999</c:v>
                </c:pt>
                <c:pt idx="13669">
                  <c:v>1.7509753704069999</c:v>
                </c:pt>
                <c:pt idx="13670">
                  <c:v>1.751067757607</c:v>
                </c:pt>
                <c:pt idx="13671">
                  <c:v>1.751165986061</c:v>
                </c:pt>
                <c:pt idx="13672">
                  <c:v>1.7512280941010001</c:v>
                </c:pt>
                <c:pt idx="13673">
                  <c:v>1.7512872219090001</c:v>
                </c:pt>
                <c:pt idx="13674">
                  <c:v>1.7514156103130001</c:v>
                </c:pt>
                <c:pt idx="13675">
                  <c:v>1.7514828443529999</c:v>
                </c:pt>
                <c:pt idx="13676">
                  <c:v>1.75159740448</c:v>
                </c:pt>
                <c:pt idx="13677">
                  <c:v>1.7517373561859999</c:v>
                </c:pt>
                <c:pt idx="13678">
                  <c:v>1.7518895864490001</c:v>
                </c:pt>
                <c:pt idx="13679">
                  <c:v>1.752131104469</c:v>
                </c:pt>
                <c:pt idx="13680">
                  <c:v>1.752404689789</c:v>
                </c:pt>
                <c:pt idx="13681">
                  <c:v>1.752577185631</c:v>
                </c:pt>
                <c:pt idx="13682">
                  <c:v>1.7528208494190001</c:v>
                </c:pt>
                <c:pt idx="13683">
                  <c:v>1.7531037330629999</c:v>
                </c:pt>
                <c:pt idx="13684">
                  <c:v>1.7534080743789999</c:v>
                </c:pt>
                <c:pt idx="13685">
                  <c:v>1.753513813019</c:v>
                </c:pt>
                <c:pt idx="13686">
                  <c:v>1.7536295652389999</c:v>
                </c:pt>
                <c:pt idx="13687">
                  <c:v>1.7537620067599999</c:v>
                </c:pt>
                <c:pt idx="13688">
                  <c:v>1.753962278366</c:v>
                </c:pt>
                <c:pt idx="13689">
                  <c:v>1.7542505264279999</c:v>
                </c:pt>
                <c:pt idx="13690">
                  <c:v>1.7543498277659999</c:v>
                </c:pt>
                <c:pt idx="13691">
                  <c:v>1.7544279098510001</c:v>
                </c:pt>
                <c:pt idx="13692">
                  <c:v>1.754518508911</c:v>
                </c:pt>
                <c:pt idx="13693">
                  <c:v>1.7546225786209999</c:v>
                </c:pt>
                <c:pt idx="13694">
                  <c:v>1.754692554474</c:v>
                </c:pt>
                <c:pt idx="13695">
                  <c:v>1.754803419113</c:v>
                </c:pt>
                <c:pt idx="13696">
                  <c:v>1.754909992218</c:v>
                </c:pt>
                <c:pt idx="13697">
                  <c:v>1.7552390098570001</c:v>
                </c:pt>
                <c:pt idx="13698">
                  <c:v>1.7556096315380001</c:v>
                </c:pt>
                <c:pt idx="13699">
                  <c:v>1.755943775177</c:v>
                </c:pt>
                <c:pt idx="13700">
                  <c:v>1.756211638451</c:v>
                </c:pt>
                <c:pt idx="13701">
                  <c:v>1.7564656734470001</c:v>
                </c:pt>
                <c:pt idx="13702">
                  <c:v>1.7565990686420001</c:v>
                </c:pt>
                <c:pt idx="13703">
                  <c:v>1.7567517757419999</c:v>
                </c:pt>
                <c:pt idx="13704">
                  <c:v>1.7569197416310001</c:v>
                </c:pt>
                <c:pt idx="13705">
                  <c:v>1.75725030899</c:v>
                </c:pt>
                <c:pt idx="13706">
                  <c:v>1.757511496544</c:v>
                </c:pt>
                <c:pt idx="13707">
                  <c:v>1.7576543092729999</c:v>
                </c:pt>
                <c:pt idx="13708">
                  <c:v>1.757786154747</c:v>
                </c:pt>
                <c:pt idx="13709">
                  <c:v>1.7578582763670001</c:v>
                </c:pt>
                <c:pt idx="13710">
                  <c:v>1.7579531669620001</c:v>
                </c:pt>
                <c:pt idx="13711">
                  <c:v>1.7580423355100001</c:v>
                </c:pt>
                <c:pt idx="13712">
                  <c:v>1.7581243515010001</c:v>
                </c:pt>
                <c:pt idx="13713">
                  <c:v>1.7582210302350001</c:v>
                </c:pt>
                <c:pt idx="13714">
                  <c:v>1.758306264877</c:v>
                </c:pt>
                <c:pt idx="13715">
                  <c:v>1.7586439847949999</c:v>
                </c:pt>
                <c:pt idx="13716">
                  <c:v>1.758838772774</c:v>
                </c:pt>
                <c:pt idx="13717">
                  <c:v>1.7589483261109999</c:v>
                </c:pt>
                <c:pt idx="13718">
                  <c:v>1.759022831917</c:v>
                </c:pt>
                <c:pt idx="13719">
                  <c:v>1.759136915207</c:v>
                </c:pt>
                <c:pt idx="13720">
                  <c:v>1.75924706459</c:v>
                </c:pt>
                <c:pt idx="13721">
                  <c:v>1.7593555450439999</c:v>
                </c:pt>
                <c:pt idx="13722">
                  <c:v>1.759446620941</c:v>
                </c:pt>
                <c:pt idx="13723">
                  <c:v>1.759508252144</c:v>
                </c:pt>
                <c:pt idx="13724">
                  <c:v>1.7596365213389999</c:v>
                </c:pt>
                <c:pt idx="13725">
                  <c:v>1.7597825527190001</c:v>
                </c:pt>
                <c:pt idx="13726">
                  <c:v>1.7599693536759999</c:v>
                </c:pt>
                <c:pt idx="13727">
                  <c:v>1.7603057622910001</c:v>
                </c:pt>
                <c:pt idx="13728">
                  <c:v>1.7604651451110001</c:v>
                </c:pt>
                <c:pt idx="13729">
                  <c:v>1.760613322258</c:v>
                </c:pt>
                <c:pt idx="13730">
                  <c:v>1.7607294321060001</c:v>
                </c:pt>
                <c:pt idx="13731">
                  <c:v>1.760799050331</c:v>
                </c:pt>
                <c:pt idx="13732">
                  <c:v>1.7609134912490001</c:v>
                </c:pt>
                <c:pt idx="13733">
                  <c:v>1.760975956917</c:v>
                </c:pt>
                <c:pt idx="13734">
                  <c:v>1.7611008882520001</c:v>
                </c:pt>
                <c:pt idx="13735">
                  <c:v>1.7611595392229999</c:v>
                </c:pt>
                <c:pt idx="13736">
                  <c:v>1.761275887489</c:v>
                </c:pt>
                <c:pt idx="13737">
                  <c:v>1.761331677437</c:v>
                </c:pt>
                <c:pt idx="13738">
                  <c:v>1.761437177658</c:v>
                </c:pt>
                <c:pt idx="13739">
                  <c:v>1.761598467827</c:v>
                </c:pt>
                <c:pt idx="13740">
                  <c:v>1.761852025986</c:v>
                </c:pt>
                <c:pt idx="13741">
                  <c:v>1.7621760368349999</c:v>
                </c:pt>
                <c:pt idx="13742">
                  <c:v>1.762282013893</c:v>
                </c:pt>
                <c:pt idx="13743">
                  <c:v>1.762383341789</c:v>
                </c:pt>
                <c:pt idx="13744">
                  <c:v>1.762482643127</c:v>
                </c:pt>
                <c:pt idx="13745">
                  <c:v>1.7625778913500001</c:v>
                </c:pt>
                <c:pt idx="13746">
                  <c:v>1.762693524361</c:v>
                </c:pt>
                <c:pt idx="13747">
                  <c:v>1.762798190117</c:v>
                </c:pt>
                <c:pt idx="13748">
                  <c:v>1.7629181146620001</c:v>
                </c:pt>
                <c:pt idx="13749">
                  <c:v>1.7632502317430001</c:v>
                </c:pt>
                <c:pt idx="13750">
                  <c:v>1.7634888887410001</c:v>
                </c:pt>
                <c:pt idx="13751">
                  <c:v>1.763699173927</c:v>
                </c:pt>
                <c:pt idx="13752">
                  <c:v>1.763822436333</c:v>
                </c:pt>
                <c:pt idx="13753">
                  <c:v>1.7639557123180001</c:v>
                </c:pt>
                <c:pt idx="13754">
                  <c:v>1.764324903488</c:v>
                </c:pt>
                <c:pt idx="13755">
                  <c:v>1.764446139336</c:v>
                </c:pt>
                <c:pt idx="13756">
                  <c:v>1.7646611928939999</c:v>
                </c:pt>
                <c:pt idx="13757">
                  <c:v>1.764976859093</c:v>
                </c:pt>
                <c:pt idx="13758">
                  <c:v>1.765150785446</c:v>
                </c:pt>
                <c:pt idx="13759">
                  <c:v>1.7654490470890001</c:v>
                </c:pt>
                <c:pt idx="13760">
                  <c:v>1.765557050705</c:v>
                </c:pt>
                <c:pt idx="13761">
                  <c:v>1.7656847238540001</c:v>
                </c:pt>
                <c:pt idx="13762">
                  <c:v>1.7657620906830001</c:v>
                </c:pt>
                <c:pt idx="13763">
                  <c:v>1.76583969593</c:v>
                </c:pt>
                <c:pt idx="13764">
                  <c:v>1.766004800797</c:v>
                </c:pt>
                <c:pt idx="13765">
                  <c:v>1.7662647962569999</c:v>
                </c:pt>
                <c:pt idx="13766">
                  <c:v>1.7666174173360001</c:v>
                </c:pt>
                <c:pt idx="13767">
                  <c:v>1.766855835915</c:v>
                </c:pt>
                <c:pt idx="13768">
                  <c:v>1.7670265436170001</c:v>
                </c:pt>
                <c:pt idx="13769">
                  <c:v>1.767185807228</c:v>
                </c:pt>
                <c:pt idx="13770">
                  <c:v>1.767319321632</c:v>
                </c:pt>
                <c:pt idx="13771">
                  <c:v>1.7674521207809999</c:v>
                </c:pt>
                <c:pt idx="13772">
                  <c:v>1.767506599426</c:v>
                </c:pt>
                <c:pt idx="13773">
                  <c:v>1.7676081657410001</c:v>
                </c:pt>
                <c:pt idx="13774">
                  <c:v>1.767674803734</c:v>
                </c:pt>
                <c:pt idx="13775">
                  <c:v>1.7677657604220001</c:v>
                </c:pt>
                <c:pt idx="13776">
                  <c:v>1.7678487300870001</c:v>
                </c:pt>
                <c:pt idx="13777">
                  <c:v>1.7679483890529999</c:v>
                </c:pt>
                <c:pt idx="13778">
                  <c:v>1.768064141273</c:v>
                </c:pt>
                <c:pt idx="13779">
                  <c:v>1.7684303522110001</c:v>
                </c:pt>
                <c:pt idx="13780">
                  <c:v>1.768627166748</c:v>
                </c:pt>
                <c:pt idx="13781">
                  <c:v>1.768780708313</c:v>
                </c:pt>
                <c:pt idx="13782">
                  <c:v>1.7688719034189999</c:v>
                </c:pt>
                <c:pt idx="13783">
                  <c:v>1.7690443992610001</c:v>
                </c:pt>
                <c:pt idx="13784">
                  <c:v>1.76919734478</c:v>
                </c:pt>
                <c:pt idx="13785">
                  <c:v>1.7694792747500001</c:v>
                </c:pt>
                <c:pt idx="13786">
                  <c:v>1.7696886062620001</c:v>
                </c:pt>
                <c:pt idx="13787">
                  <c:v>1.77001619339</c:v>
                </c:pt>
                <c:pt idx="13788">
                  <c:v>1.77014362812</c:v>
                </c:pt>
                <c:pt idx="13789">
                  <c:v>1.7704787254329999</c:v>
                </c:pt>
                <c:pt idx="13790">
                  <c:v>1.770776391029</c:v>
                </c:pt>
                <c:pt idx="13791">
                  <c:v>1.7710901498789999</c:v>
                </c:pt>
                <c:pt idx="13792">
                  <c:v>1.7714307308199999</c:v>
                </c:pt>
                <c:pt idx="13793">
                  <c:v>1.7716511487960001</c:v>
                </c:pt>
                <c:pt idx="13794">
                  <c:v>1.771744966507</c:v>
                </c:pt>
                <c:pt idx="13795">
                  <c:v>1.7718449831009999</c:v>
                </c:pt>
                <c:pt idx="13796">
                  <c:v>1.771936774254</c:v>
                </c:pt>
                <c:pt idx="13797">
                  <c:v>1.772047758102</c:v>
                </c:pt>
                <c:pt idx="13798">
                  <c:v>1.7721395492550001</c:v>
                </c:pt>
                <c:pt idx="13799">
                  <c:v>1.772263050079</c:v>
                </c:pt>
                <c:pt idx="13800">
                  <c:v>1.772386074066</c:v>
                </c:pt>
                <c:pt idx="13801">
                  <c:v>1.7725174427029999</c:v>
                </c:pt>
                <c:pt idx="13802">
                  <c:v>1.7726095914840001</c:v>
                </c:pt>
                <c:pt idx="13803">
                  <c:v>1.7727680206300001</c:v>
                </c:pt>
                <c:pt idx="13804">
                  <c:v>1.7730717658999999</c:v>
                </c:pt>
                <c:pt idx="13805">
                  <c:v>1.773332238197</c:v>
                </c:pt>
                <c:pt idx="13806">
                  <c:v>1.7734559774400001</c:v>
                </c:pt>
                <c:pt idx="13807">
                  <c:v>1.7736008167270001</c:v>
                </c:pt>
                <c:pt idx="13808">
                  <c:v>1.773828864098</c:v>
                </c:pt>
                <c:pt idx="13809">
                  <c:v>1.7739394903179999</c:v>
                </c:pt>
                <c:pt idx="13810">
                  <c:v>1.774055838585</c:v>
                </c:pt>
                <c:pt idx="13811">
                  <c:v>1.774113059044</c:v>
                </c:pt>
                <c:pt idx="13812">
                  <c:v>1.7742251157760001</c:v>
                </c:pt>
                <c:pt idx="13813">
                  <c:v>1.774355530739</c:v>
                </c:pt>
                <c:pt idx="13814">
                  <c:v>1.7744590044020001</c:v>
                </c:pt>
                <c:pt idx="13815">
                  <c:v>1.774552941322</c:v>
                </c:pt>
                <c:pt idx="13816">
                  <c:v>1.7747058868409999</c:v>
                </c:pt>
                <c:pt idx="13817">
                  <c:v>1.7748175859449999</c:v>
                </c:pt>
                <c:pt idx="13818">
                  <c:v>1.7749626636510001</c:v>
                </c:pt>
                <c:pt idx="13819">
                  <c:v>1.77532184124</c:v>
                </c:pt>
                <c:pt idx="13820">
                  <c:v>1.7756438255310001</c:v>
                </c:pt>
                <c:pt idx="13821">
                  <c:v>1.775775790215</c:v>
                </c:pt>
                <c:pt idx="13822">
                  <c:v>1.7760989665989999</c:v>
                </c:pt>
                <c:pt idx="13823">
                  <c:v>1.776329040527</c:v>
                </c:pt>
                <c:pt idx="13824">
                  <c:v>1.7766493558880001</c:v>
                </c:pt>
                <c:pt idx="13825">
                  <c:v>1.776973128319</c:v>
                </c:pt>
                <c:pt idx="13826">
                  <c:v>1.7771281003949999</c:v>
                </c:pt>
                <c:pt idx="13827">
                  <c:v>1.7772731781010001</c:v>
                </c:pt>
                <c:pt idx="13828">
                  <c:v>1.7774150371549999</c:v>
                </c:pt>
                <c:pt idx="13829">
                  <c:v>1.7775772809979999</c:v>
                </c:pt>
                <c:pt idx="13830">
                  <c:v>1.7778089046479999</c:v>
                </c:pt>
                <c:pt idx="13831">
                  <c:v>1.778141617775</c:v>
                </c:pt>
                <c:pt idx="13832">
                  <c:v>1.7783246040339999</c:v>
                </c:pt>
                <c:pt idx="13833">
                  <c:v>1.7784564495090001</c:v>
                </c:pt>
                <c:pt idx="13834">
                  <c:v>1.778551340103</c:v>
                </c:pt>
                <c:pt idx="13835">
                  <c:v>1.778630018234</c:v>
                </c:pt>
                <c:pt idx="13836">
                  <c:v>1.7787454128269999</c:v>
                </c:pt>
                <c:pt idx="13837">
                  <c:v>1.7789992094039999</c:v>
                </c:pt>
                <c:pt idx="13838">
                  <c:v>1.779235839844</c:v>
                </c:pt>
                <c:pt idx="13839">
                  <c:v>1.7793852090840001</c:v>
                </c:pt>
                <c:pt idx="13840">
                  <c:v>1.7795422077180001</c:v>
                </c:pt>
                <c:pt idx="13841">
                  <c:v>1.779729127884</c:v>
                </c:pt>
                <c:pt idx="13842">
                  <c:v>1.7800593376160001</c:v>
                </c:pt>
                <c:pt idx="13843">
                  <c:v>1.7803313732149999</c:v>
                </c:pt>
                <c:pt idx="13844">
                  <c:v>1.7804456949230001</c:v>
                </c:pt>
                <c:pt idx="13845">
                  <c:v>1.78051507473</c:v>
                </c:pt>
                <c:pt idx="13846">
                  <c:v>1.780615925789</c:v>
                </c:pt>
                <c:pt idx="13847">
                  <c:v>1.780667304993</c:v>
                </c:pt>
                <c:pt idx="13848">
                  <c:v>1.7808153629300001</c:v>
                </c:pt>
                <c:pt idx="13849">
                  <c:v>1.781165719032</c:v>
                </c:pt>
                <c:pt idx="13850">
                  <c:v>1.781306028366</c:v>
                </c:pt>
                <c:pt idx="13851">
                  <c:v>1.7816445827480001</c:v>
                </c:pt>
                <c:pt idx="13852">
                  <c:v>1.7819865941999999</c:v>
                </c:pt>
                <c:pt idx="13853">
                  <c:v>1.78232395649</c:v>
                </c:pt>
                <c:pt idx="13854">
                  <c:v>1.7825460433960001</c:v>
                </c:pt>
                <c:pt idx="13855">
                  <c:v>1.7826795578000001</c:v>
                </c:pt>
                <c:pt idx="13856">
                  <c:v>1.7828078269959999</c:v>
                </c:pt>
                <c:pt idx="13857">
                  <c:v>1.7829251289370001</c:v>
                </c:pt>
                <c:pt idx="13858">
                  <c:v>1.783035755157</c:v>
                </c:pt>
                <c:pt idx="13859">
                  <c:v>1.7831990718840001</c:v>
                </c:pt>
                <c:pt idx="13860">
                  <c:v>1.783333182335</c:v>
                </c:pt>
                <c:pt idx="13861">
                  <c:v>1.783630371094</c:v>
                </c:pt>
                <c:pt idx="13862">
                  <c:v>1.7837458848950001</c:v>
                </c:pt>
                <c:pt idx="13863">
                  <c:v>1.783875346184</c:v>
                </c:pt>
                <c:pt idx="13864">
                  <c:v>1.784015059471</c:v>
                </c:pt>
                <c:pt idx="13865">
                  <c:v>1.7841389179230001</c:v>
                </c:pt>
                <c:pt idx="13866">
                  <c:v>1.7842377424239999</c:v>
                </c:pt>
                <c:pt idx="13867">
                  <c:v>1.784392476082</c:v>
                </c:pt>
                <c:pt idx="13868">
                  <c:v>1.7846572399139999</c:v>
                </c:pt>
                <c:pt idx="13869">
                  <c:v>1.784790039063</c:v>
                </c:pt>
                <c:pt idx="13870">
                  <c:v>1.785148620605</c:v>
                </c:pt>
                <c:pt idx="13871">
                  <c:v>1.7853338718409999</c:v>
                </c:pt>
                <c:pt idx="13872">
                  <c:v>1.7856396436690001</c:v>
                </c:pt>
                <c:pt idx="13873">
                  <c:v>1.7858603000640001</c:v>
                </c:pt>
                <c:pt idx="13874">
                  <c:v>1.7861735820769999</c:v>
                </c:pt>
                <c:pt idx="13875">
                  <c:v>1.7862690687180001</c:v>
                </c:pt>
                <c:pt idx="13876">
                  <c:v>1.78640639782</c:v>
                </c:pt>
                <c:pt idx="13877">
                  <c:v>1.786508560181</c:v>
                </c:pt>
                <c:pt idx="13878">
                  <c:v>1.7866066694260001</c:v>
                </c:pt>
                <c:pt idx="13879">
                  <c:v>1.7867121696470001</c:v>
                </c:pt>
                <c:pt idx="13880">
                  <c:v>1.786818265915</c:v>
                </c:pt>
                <c:pt idx="13881">
                  <c:v>1.786886096001</c:v>
                </c:pt>
                <c:pt idx="13882">
                  <c:v>1.786995172501</c:v>
                </c:pt>
                <c:pt idx="13883">
                  <c:v>1.7870837450029999</c:v>
                </c:pt>
                <c:pt idx="13884">
                  <c:v>1.787180185318</c:v>
                </c:pt>
                <c:pt idx="13885">
                  <c:v>1.7872804403310001</c:v>
                </c:pt>
                <c:pt idx="13886">
                  <c:v>1.7873756885530001</c:v>
                </c:pt>
                <c:pt idx="13887">
                  <c:v>1.787533044815</c:v>
                </c:pt>
                <c:pt idx="13888">
                  <c:v>1.7878310680389999</c:v>
                </c:pt>
                <c:pt idx="13889">
                  <c:v>1.788143634796</c:v>
                </c:pt>
                <c:pt idx="13890">
                  <c:v>1.7883766889570001</c:v>
                </c:pt>
                <c:pt idx="13891">
                  <c:v>1.7886636257170001</c:v>
                </c:pt>
                <c:pt idx="13892">
                  <c:v>1.788838624954</c:v>
                </c:pt>
                <c:pt idx="13893">
                  <c:v>1.7889488935469999</c:v>
                </c:pt>
                <c:pt idx="13894">
                  <c:v>1.7890194654460001</c:v>
                </c:pt>
                <c:pt idx="13895">
                  <c:v>1.789118289948</c:v>
                </c:pt>
                <c:pt idx="13896">
                  <c:v>1.7892148494719999</c:v>
                </c:pt>
                <c:pt idx="13897">
                  <c:v>1.7893184423449999</c:v>
                </c:pt>
                <c:pt idx="13898">
                  <c:v>1.789425969124</c:v>
                </c:pt>
                <c:pt idx="13899">
                  <c:v>1.789614439011</c:v>
                </c:pt>
                <c:pt idx="13900">
                  <c:v>1.7897266149519999</c:v>
                </c:pt>
                <c:pt idx="13901">
                  <c:v>1.7898659706119999</c:v>
                </c:pt>
                <c:pt idx="13902">
                  <c:v>1.7902330160140001</c:v>
                </c:pt>
                <c:pt idx="13903">
                  <c:v>1.7903733253480001</c:v>
                </c:pt>
                <c:pt idx="13904">
                  <c:v>1.790434837341</c:v>
                </c:pt>
                <c:pt idx="13905">
                  <c:v>1.790532708168</c:v>
                </c:pt>
                <c:pt idx="13906">
                  <c:v>1.7906174659730001</c:v>
                </c:pt>
                <c:pt idx="13907">
                  <c:v>1.790727138519</c:v>
                </c:pt>
                <c:pt idx="13908">
                  <c:v>1.791094899178</c:v>
                </c:pt>
                <c:pt idx="13909">
                  <c:v>1.7913048267360001</c:v>
                </c:pt>
                <c:pt idx="13910">
                  <c:v>1.791583538055</c:v>
                </c:pt>
                <c:pt idx="13911">
                  <c:v>1.791762948036</c:v>
                </c:pt>
                <c:pt idx="13912">
                  <c:v>1.7918940782549999</c:v>
                </c:pt>
                <c:pt idx="13913">
                  <c:v>1.792222380638</c:v>
                </c:pt>
                <c:pt idx="13914">
                  <c:v>1.7925062179569999</c:v>
                </c:pt>
                <c:pt idx="13915">
                  <c:v>1.7928115129469999</c:v>
                </c:pt>
                <c:pt idx="13916">
                  <c:v>1.7929682731629999</c:v>
                </c:pt>
                <c:pt idx="13917">
                  <c:v>1.793021917343</c:v>
                </c:pt>
                <c:pt idx="13918">
                  <c:v>1.7931271791459999</c:v>
                </c:pt>
                <c:pt idx="13919">
                  <c:v>1.793182611465</c:v>
                </c:pt>
                <c:pt idx="13920">
                  <c:v>1.7933012247090001</c:v>
                </c:pt>
                <c:pt idx="13921">
                  <c:v>1.7933614254000001</c:v>
                </c:pt>
                <c:pt idx="13922">
                  <c:v>1.793466448784</c:v>
                </c:pt>
                <c:pt idx="13923">
                  <c:v>1.793543577194</c:v>
                </c:pt>
                <c:pt idx="13924">
                  <c:v>1.793632507324</c:v>
                </c:pt>
                <c:pt idx="13925">
                  <c:v>1.7937216758729999</c:v>
                </c:pt>
                <c:pt idx="13926">
                  <c:v>1.7938228845599999</c:v>
                </c:pt>
                <c:pt idx="13927">
                  <c:v>1.793986439705</c:v>
                </c:pt>
                <c:pt idx="13928">
                  <c:v>1.7942825555799999</c:v>
                </c:pt>
                <c:pt idx="13929">
                  <c:v>1.794527888298</c:v>
                </c:pt>
                <c:pt idx="13930">
                  <c:v>1.79461145401</c:v>
                </c:pt>
                <c:pt idx="13931">
                  <c:v>1.7946666479110001</c:v>
                </c:pt>
                <c:pt idx="13932">
                  <c:v>1.7947857379909999</c:v>
                </c:pt>
                <c:pt idx="13933">
                  <c:v>1.7948464155199999</c:v>
                </c:pt>
                <c:pt idx="13934">
                  <c:v>1.7949397563930001</c:v>
                </c:pt>
                <c:pt idx="13935">
                  <c:v>1.7950513362880001</c:v>
                </c:pt>
                <c:pt idx="13936">
                  <c:v>1.795257568359</c:v>
                </c:pt>
                <c:pt idx="13937">
                  <c:v>1.795468449593</c:v>
                </c:pt>
                <c:pt idx="13938">
                  <c:v>1.7955769300460001</c:v>
                </c:pt>
                <c:pt idx="13939">
                  <c:v>1.7956703901290001</c:v>
                </c:pt>
                <c:pt idx="13940">
                  <c:v>1.795778989792</c:v>
                </c:pt>
                <c:pt idx="13941">
                  <c:v>1.7959076166150001</c:v>
                </c:pt>
                <c:pt idx="13942">
                  <c:v>1.796263456345</c:v>
                </c:pt>
                <c:pt idx="13943">
                  <c:v>1.7963724136350001</c:v>
                </c:pt>
                <c:pt idx="13944">
                  <c:v>1.7964690923690001</c:v>
                </c:pt>
                <c:pt idx="13945">
                  <c:v>1.7965892553330001</c:v>
                </c:pt>
                <c:pt idx="13946">
                  <c:v>1.796705961227</c:v>
                </c:pt>
                <c:pt idx="13947">
                  <c:v>1.7967551946639999</c:v>
                </c:pt>
                <c:pt idx="13948">
                  <c:v>1.7968677282329999</c:v>
                </c:pt>
                <c:pt idx="13949">
                  <c:v>1.796920180321</c:v>
                </c:pt>
                <c:pt idx="13950">
                  <c:v>1.7970281839369999</c:v>
                </c:pt>
                <c:pt idx="13951">
                  <c:v>1.7971537113189999</c:v>
                </c:pt>
                <c:pt idx="13952">
                  <c:v>1.797250032425</c:v>
                </c:pt>
                <c:pt idx="13953">
                  <c:v>1.7974507808689999</c:v>
                </c:pt>
                <c:pt idx="13954">
                  <c:v>1.7977821826930001</c:v>
                </c:pt>
                <c:pt idx="13955">
                  <c:v>1.7980645895</c:v>
                </c:pt>
                <c:pt idx="13956">
                  <c:v>1.7982943058009999</c:v>
                </c:pt>
                <c:pt idx="13957">
                  <c:v>1.7984107732770001</c:v>
                </c:pt>
                <c:pt idx="13958">
                  <c:v>1.7985564470290001</c:v>
                </c:pt>
                <c:pt idx="13959">
                  <c:v>1.798734664917</c:v>
                </c:pt>
                <c:pt idx="13960">
                  <c:v>1.7988609075549999</c:v>
                </c:pt>
                <c:pt idx="13961">
                  <c:v>1.799186468124</c:v>
                </c:pt>
                <c:pt idx="13962">
                  <c:v>1.799497842789</c:v>
                </c:pt>
                <c:pt idx="13963">
                  <c:v>1.799861431122</c:v>
                </c:pt>
                <c:pt idx="13964">
                  <c:v>1.8001215457919999</c:v>
                </c:pt>
                <c:pt idx="13965">
                  <c:v>1.800477743149</c:v>
                </c:pt>
                <c:pt idx="13966">
                  <c:v>1.800829052925</c:v>
                </c:pt>
                <c:pt idx="13967">
                  <c:v>1.800944924355</c:v>
                </c:pt>
                <c:pt idx="13968">
                  <c:v>1.8010874986650001</c:v>
                </c:pt>
                <c:pt idx="13969">
                  <c:v>1.8012862205510001</c:v>
                </c:pt>
                <c:pt idx="13970">
                  <c:v>1.8015087842940001</c:v>
                </c:pt>
                <c:pt idx="13971">
                  <c:v>1.801723480225</c:v>
                </c:pt>
                <c:pt idx="13972">
                  <c:v>1.802070736885</c:v>
                </c:pt>
                <c:pt idx="13973">
                  <c:v>1.802335977554</c:v>
                </c:pt>
                <c:pt idx="13974">
                  <c:v>1.8024785518649999</c:v>
                </c:pt>
                <c:pt idx="13975">
                  <c:v>1.802815437317</c:v>
                </c:pt>
                <c:pt idx="13976">
                  <c:v>1.8030078411099999</c:v>
                </c:pt>
                <c:pt idx="13977">
                  <c:v>1.8031741380690001</c:v>
                </c:pt>
                <c:pt idx="13978">
                  <c:v>1.803508639336</c:v>
                </c:pt>
                <c:pt idx="13979">
                  <c:v>1.803844213486</c:v>
                </c:pt>
                <c:pt idx="13980">
                  <c:v>1.8040225505830001</c:v>
                </c:pt>
                <c:pt idx="13981">
                  <c:v>1.804167151451</c:v>
                </c:pt>
                <c:pt idx="13982">
                  <c:v>1.8043025732039999</c:v>
                </c:pt>
                <c:pt idx="13983">
                  <c:v>1.8044507503510001</c:v>
                </c:pt>
                <c:pt idx="13984">
                  <c:v>1.8045744895939999</c:v>
                </c:pt>
                <c:pt idx="13985">
                  <c:v>1.8047486543660001</c:v>
                </c:pt>
                <c:pt idx="13986">
                  <c:v>1.8049818277359999</c:v>
                </c:pt>
                <c:pt idx="13987">
                  <c:v>1.8053259849550001</c:v>
                </c:pt>
                <c:pt idx="13988">
                  <c:v>1.805645704269</c:v>
                </c:pt>
                <c:pt idx="13989">
                  <c:v>1.80591750145</c:v>
                </c:pt>
                <c:pt idx="13990">
                  <c:v>1.8062610626219999</c:v>
                </c:pt>
                <c:pt idx="13991">
                  <c:v>1.8063962459559999</c:v>
                </c:pt>
                <c:pt idx="13992">
                  <c:v>1.8065066337589999</c:v>
                </c:pt>
                <c:pt idx="13993">
                  <c:v>1.806671857834</c:v>
                </c:pt>
                <c:pt idx="13994">
                  <c:v>1.807010293007</c:v>
                </c:pt>
                <c:pt idx="13995">
                  <c:v>1.807086825371</c:v>
                </c:pt>
                <c:pt idx="13996">
                  <c:v>1.807192802429</c:v>
                </c:pt>
                <c:pt idx="13997">
                  <c:v>1.8072652816770001</c:v>
                </c:pt>
                <c:pt idx="13998">
                  <c:v>1.8073786497119999</c:v>
                </c:pt>
                <c:pt idx="13999">
                  <c:v>1.8074902296069999</c:v>
                </c:pt>
                <c:pt idx="14000">
                  <c:v>1.807569146156</c:v>
                </c:pt>
                <c:pt idx="14001">
                  <c:v>1.807711362839</c:v>
                </c:pt>
                <c:pt idx="14002">
                  <c:v>1.8080799579619999</c:v>
                </c:pt>
                <c:pt idx="14003">
                  <c:v>1.8084164857859999</c:v>
                </c:pt>
                <c:pt idx="14004">
                  <c:v>1.8086810112</c:v>
                </c:pt>
                <c:pt idx="14005">
                  <c:v>1.8089035749439999</c:v>
                </c:pt>
                <c:pt idx="14006">
                  <c:v>1.8092036247250001</c:v>
                </c:pt>
                <c:pt idx="14007">
                  <c:v>1.8093460798259999</c:v>
                </c:pt>
                <c:pt idx="14008">
                  <c:v>1.8094652891159999</c:v>
                </c:pt>
                <c:pt idx="14009">
                  <c:v>1.8095840215679999</c:v>
                </c:pt>
                <c:pt idx="14010">
                  <c:v>1.8098311424260001</c:v>
                </c:pt>
                <c:pt idx="14011">
                  <c:v>1.8101313114169999</c:v>
                </c:pt>
                <c:pt idx="14012">
                  <c:v>1.810396313667</c:v>
                </c:pt>
                <c:pt idx="14013">
                  <c:v>1.810514807701</c:v>
                </c:pt>
                <c:pt idx="14014">
                  <c:v>1.810717105865</c:v>
                </c:pt>
                <c:pt idx="14015">
                  <c:v>1.810920953751</c:v>
                </c:pt>
                <c:pt idx="14016">
                  <c:v>1.811028242111</c:v>
                </c:pt>
                <c:pt idx="14017">
                  <c:v>1.8111852407460001</c:v>
                </c:pt>
                <c:pt idx="14018">
                  <c:v>1.811354875565</c:v>
                </c:pt>
                <c:pt idx="14019">
                  <c:v>1.8114873170850001</c:v>
                </c:pt>
                <c:pt idx="14020">
                  <c:v>1.811613917351</c:v>
                </c:pt>
                <c:pt idx="14021">
                  <c:v>1.811709284782</c:v>
                </c:pt>
                <c:pt idx="14022">
                  <c:v>1.812059640884</c:v>
                </c:pt>
                <c:pt idx="14023">
                  <c:v>1.8124060630800001</c:v>
                </c:pt>
                <c:pt idx="14024">
                  <c:v>1.8127133846279999</c:v>
                </c:pt>
                <c:pt idx="14025">
                  <c:v>1.813005685806</c:v>
                </c:pt>
                <c:pt idx="14026">
                  <c:v>1.8131928443909999</c:v>
                </c:pt>
                <c:pt idx="14027">
                  <c:v>1.8133254051209999</c:v>
                </c:pt>
                <c:pt idx="14028">
                  <c:v>1.813429713249</c:v>
                </c:pt>
                <c:pt idx="14029">
                  <c:v>1.8135167360310001</c:v>
                </c:pt>
                <c:pt idx="14030">
                  <c:v>1.813605546951</c:v>
                </c:pt>
                <c:pt idx="14031">
                  <c:v>1.8136940002440001</c:v>
                </c:pt>
                <c:pt idx="14032">
                  <c:v>1.8138258457180001</c:v>
                </c:pt>
                <c:pt idx="14033">
                  <c:v>1.8141813278200001</c:v>
                </c:pt>
                <c:pt idx="14034">
                  <c:v>1.8143413066859999</c:v>
                </c:pt>
                <c:pt idx="14035">
                  <c:v>1.8144049644469999</c:v>
                </c:pt>
                <c:pt idx="14036">
                  <c:v>1.814509987831</c:v>
                </c:pt>
                <c:pt idx="14037">
                  <c:v>1.814592719078</c:v>
                </c:pt>
                <c:pt idx="14038">
                  <c:v>1.8146775960920001</c:v>
                </c:pt>
                <c:pt idx="14039">
                  <c:v>1.8147716522220001</c:v>
                </c:pt>
                <c:pt idx="14040">
                  <c:v>1.814853310585</c:v>
                </c:pt>
                <c:pt idx="14041">
                  <c:v>1.815085291862</c:v>
                </c:pt>
                <c:pt idx="14042">
                  <c:v>1.8153324127199999</c:v>
                </c:pt>
                <c:pt idx="14043">
                  <c:v>1.815662503242</c:v>
                </c:pt>
                <c:pt idx="14044">
                  <c:v>1.8159800767900001</c:v>
                </c:pt>
                <c:pt idx="14045">
                  <c:v>1.816314697266</c:v>
                </c:pt>
                <c:pt idx="14046">
                  <c:v>1.816529989243</c:v>
                </c:pt>
                <c:pt idx="14047">
                  <c:v>1.8166420459749999</c:v>
                </c:pt>
                <c:pt idx="14048">
                  <c:v>1.816977262497</c:v>
                </c:pt>
                <c:pt idx="14049">
                  <c:v>1.817285180092</c:v>
                </c:pt>
                <c:pt idx="14050">
                  <c:v>1.817620635033</c:v>
                </c:pt>
                <c:pt idx="14051">
                  <c:v>1.8177623748780001</c:v>
                </c:pt>
                <c:pt idx="14052">
                  <c:v>1.81787109375</c:v>
                </c:pt>
                <c:pt idx="14053">
                  <c:v>1.817924261093</c:v>
                </c:pt>
                <c:pt idx="14054">
                  <c:v>1.818035840988</c:v>
                </c:pt>
                <c:pt idx="14055">
                  <c:v>1.8180892467500001</c:v>
                </c:pt>
                <c:pt idx="14056">
                  <c:v>1.8182201385500001</c:v>
                </c:pt>
                <c:pt idx="14057">
                  <c:v>1.8185708522799999</c:v>
                </c:pt>
                <c:pt idx="14058">
                  <c:v>1.818684697151</c:v>
                </c:pt>
                <c:pt idx="14059">
                  <c:v>1.818805575371</c:v>
                </c:pt>
                <c:pt idx="14060">
                  <c:v>1.8191165924070001</c:v>
                </c:pt>
                <c:pt idx="14061">
                  <c:v>1.8192257881160001</c:v>
                </c:pt>
                <c:pt idx="14062">
                  <c:v>1.819336652756</c:v>
                </c:pt>
                <c:pt idx="14063">
                  <c:v>1.81943333149</c:v>
                </c:pt>
                <c:pt idx="14064">
                  <c:v>1.8195377588270001</c:v>
                </c:pt>
                <c:pt idx="14065">
                  <c:v>1.819628953934</c:v>
                </c:pt>
                <c:pt idx="14066">
                  <c:v>1.819730639458</c:v>
                </c:pt>
                <c:pt idx="14067">
                  <c:v>1.820068478584</c:v>
                </c:pt>
                <c:pt idx="14068">
                  <c:v>1.8202152252199999</c:v>
                </c:pt>
                <c:pt idx="14069">
                  <c:v>1.820348262787</c:v>
                </c:pt>
                <c:pt idx="14070">
                  <c:v>1.820403218269</c:v>
                </c:pt>
                <c:pt idx="14071">
                  <c:v>1.8205312490459999</c:v>
                </c:pt>
                <c:pt idx="14072">
                  <c:v>1.820672750473</c:v>
                </c:pt>
                <c:pt idx="14073">
                  <c:v>1.820769309998</c:v>
                </c:pt>
                <c:pt idx="14074">
                  <c:v>1.8208402395250001</c:v>
                </c:pt>
                <c:pt idx="14075">
                  <c:v>1.8209468126299999</c:v>
                </c:pt>
                <c:pt idx="14076">
                  <c:v>1.820998907089</c:v>
                </c:pt>
                <c:pt idx="14077">
                  <c:v>1.821130394936</c:v>
                </c:pt>
                <c:pt idx="14078">
                  <c:v>1.8212643861769999</c:v>
                </c:pt>
                <c:pt idx="14079">
                  <c:v>1.821390986443</c:v>
                </c:pt>
                <c:pt idx="14080">
                  <c:v>1.8214929103849999</c:v>
                </c:pt>
                <c:pt idx="14081">
                  <c:v>1.821809530258</c:v>
                </c:pt>
                <c:pt idx="14082">
                  <c:v>1.8221378326419999</c:v>
                </c:pt>
                <c:pt idx="14083">
                  <c:v>1.8223356008530001</c:v>
                </c:pt>
                <c:pt idx="14084">
                  <c:v>1.822448849678</c:v>
                </c:pt>
                <c:pt idx="14085">
                  <c:v>1.822551608086</c:v>
                </c:pt>
                <c:pt idx="14086">
                  <c:v>1.8226459026340001</c:v>
                </c:pt>
                <c:pt idx="14087">
                  <c:v>1.822721838951</c:v>
                </c:pt>
                <c:pt idx="14088">
                  <c:v>1.822838306427</c:v>
                </c:pt>
                <c:pt idx="14089">
                  <c:v>1.822967529297</c:v>
                </c:pt>
                <c:pt idx="14090">
                  <c:v>1.8230906724930001</c:v>
                </c:pt>
                <c:pt idx="14091">
                  <c:v>1.823187470436</c:v>
                </c:pt>
                <c:pt idx="14092">
                  <c:v>1.8235328197480001</c:v>
                </c:pt>
                <c:pt idx="14093">
                  <c:v>1.8236684799189999</c:v>
                </c:pt>
                <c:pt idx="14094">
                  <c:v>1.823892831802</c:v>
                </c:pt>
                <c:pt idx="14095">
                  <c:v>1.823984861374</c:v>
                </c:pt>
                <c:pt idx="14096">
                  <c:v>1.824111461639</c:v>
                </c:pt>
                <c:pt idx="14097">
                  <c:v>1.8242436647419999</c:v>
                </c:pt>
                <c:pt idx="14098">
                  <c:v>1.8246097564699999</c:v>
                </c:pt>
                <c:pt idx="14099">
                  <c:v>1.824763059616</c:v>
                </c:pt>
                <c:pt idx="14100">
                  <c:v>1.8248721361160001</c:v>
                </c:pt>
                <c:pt idx="14101">
                  <c:v>1.825027108192</c:v>
                </c:pt>
                <c:pt idx="14102">
                  <c:v>1.825340032578</c:v>
                </c:pt>
                <c:pt idx="14103">
                  <c:v>1.825655460358</c:v>
                </c:pt>
                <c:pt idx="14104">
                  <c:v>1.825986266136</c:v>
                </c:pt>
                <c:pt idx="14105">
                  <c:v>1.8263040781019999</c:v>
                </c:pt>
                <c:pt idx="14106">
                  <c:v>1.8266175985340001</c:v>
                </c:pt>
                <c:pt idx="14107">
                  <c:v>1.826953411102</c:v>
                </c:pt>
                <c:pt idx="14108">
                  <c:v>1.827305436134</c:v>
                </c:pt>
                <c:pt idx="14109">
                  <c:v>1.8276307582860001</c:v>
                </c:pt>
                <c:pt idx="14110">
                  <c:v>1.8277584314349999</c:v>
                </c:pt>
                <c:pt idx="14111">
                  <c:v>1.8280897140500001</c:v>
                </c:pt>
                <c:pt idx="14112">
                  <c:v>1.8284156322480001</c:v>
                </c:pt>
                <c:pt idx="14113">
                  <c:v>1.828701376915</c:v>
                </c:pt>
                <c:pt idx="14114">
                  <c:v>1.82882797718</c:v>
                </c:pt>
                <c:pt idx="14115">
                  <c:v>1.82916021347</c:v>
                </c:pt>
                <c:pt idx="14116">
                  <c:v>1.8295336961749999</c:v>
                </c:pt>
                <c:pt idx="14117">
                  <c:v>1.8297909498210001</c:v>
                </c:pt>
                <c:pt idx="14118">
                  <c:v>1.8300831317899999</c:v>
                </c:pt>
                <c:pt idx="14119">
                  <c:v>1.83043217659</c:v>
                </c:pt>
                <c:pt idx="14120">
                  <c:v>1.8306713104250001</c:v>
                </c:pt>
                <c:pt idx="14121">
                  <c:v>1.8307758569720001</c:v>
                </c:pt>
                <c:pt idx="14122">
                  <c:v>1.8308874368670001</c:v>
                </c:pt>
                <c:pt idx="14123">
                  <c:v>1.8310158252719999</c:v>
                </c:pt>
                <c:pt idx="14124">
                  <c:v>1.8311457633970001</c:v>
                </c:pt>
                <c:pt idx="14125">
                  <c:v>1.831473350525</c:v>
                </c:pt>
                <c:pt idx="14126">
                  <c:v>1.831681728363</c:v>
                </c:pt>
                <c:pt idx="14127">
                  <c:v>1.831841230392</c:v>
                </c:pt>
                <c:pt idx="14128">
                  <c:v>1.831929087639</c:v>
                </c:pt>
                <c:pt idx="14129">
                  <c:v>1.8320926427840001</c:v>
                </c:pt>
                <c:pt idx="14130">
                  <c:v>1.832292675972</c:v>
                </c:pt>
                <c:pt idx="14131">
                  <c:v>1.8324342966080001</c:v>
                </c:pt>
                <c:pt idx="14132">
                  <c:v>1.8325524330139999</c:v>
                </c:pt>
                <c:pt idx="14133">
                  <c:v>1.8326531648640001</c:v>
                </c:pt>
                <c:pt idx="14134">
                  <c:v>1.8328101634980001</c:v>
                </c:pt>
                <c:pt idx="14135">
                  <c:v>1.8329690694809999</c:v>
                </c:pt>
                <c:pt idx="14136">
                  <c:v>1.8332271575929999</c:v>
                </c:pt>
                <c:pt idx="14137">
                  <c:v>1.8335434198380001</c:v>
                </c:pt>
                <c:pt idx="14138">
                  <c:v>1.833848714828</c:v>
                </c:pt>
                <c:pt idx="14139">
                  <c:v>1.833982586861</c:v>
                </c:pt>
                <c:pt idx="14140">
                  <c:v>1.834159851074</c:v>
                </c:pt>
                <c:pt idx="14141">
                  <c:v>1.834372282028</c:v>
                </c:pt>
                <c:pt idx="14142">
                  <c:v>1.834478139877</c:v>
                </c:pt>
                <c:pt idx="14143">
                  <c:v>1.8348070383070001</c:v>
                </c:pt>
                <c:pt idx="14144">
                  <c:v>1.83499121666</c:v>
                </c:pt>
                <c:pt idx="14145">
                  <c:v>1.835340023041</c:v>
                </c:pt>
                <c:pt idx="14146">
                  <c:v>1.835651397705</c:v>
                </c:pt>
                <c:pt idx="14147">
                  <c:v>1.8359947204589999</c:v>
                </c:pt>
                <c:pt idx="14148">
                  <c:v>1.83631336689</c:v>
                </c:pt>
                <c:pt idx="14149">
                  <c:v>1.8365205526349999</c:v>
                </c:pt>
                <c:pt idx="14150">
                  <c:v>1.8368542194369999</c:v>
                </c:pt>
                <c:pt idx="14151">
                  <c:v>1.8369859457019999</c:v>
                </c:pt>
                <c:pt idx="14152">
                  <c:v>1.8371986150740001</c:v>
                </c:pt>
                <c:pt idx="14153">
                  <c:v>1.83753657341</c:v>
                </c:pt>
                <c:pt idx="14154">
                  <c:v>1.837881088257</c:v>
                </c:pt>
                <c:pt idx="14155">
                  <c:v>1.8380792140960001</c:v>
                </c:pt>
                <c:pt idx="14156">
                  <c:v>1.838236689568</c:v>
                </c:pt>
                <c:pt idx="14157">
                  <c:v>1.8383698463439999</c:v>
                </c:pt>
                <c:pt idx="14158">
                  <c:v>1.838467955589</c:v>
                </c:pt>
                <c:pt idx="14159">
                  <c:v>1.8385205268860001</c:v>
                </c:pt>
                <c:pt idx="14160">
                  <c:v>1.8386559486389999</c:v>
                </c:pt>
                <c:pt idx="14161">
                  <c:v>1.8387323617939999</c:v>
                </c:pt>
                <c:pt idx="14162">
                  <c:v>1.8388371467589999</c:v>
                </c:pt>
                <c:pt idx="14163">
                  <c:v>1.838970780373</c:v>
                </c:pt>
                <c:pt idx="14164">
                  <c:v>1.839324116707</c:v>
                </c:pt>
                <c:pt idx="14165">
                  <c:v>1.8394885063169999</c:v>
                </c:pt>
                <c:pt idx="14166">
                  <c:v>1.8398025035859999</c:v>
                </c:pt>
                <c:pt idx="14167">
                  <c:v>1.839902043343</c:v>
                </c:pt>
                <c:pt idx="14168">
                  <c:v>1.8399933576580001</c:v>
                </c:pt>
                <c:pt idx="14169">
                  <c:v>1.840064406395</c:v>
                </c:pt>
                <c:pt idx="14170">
                  <c:v>1.8402060270309999</c:v>
                </c:pt>
                <c:pt idx="14171">
                  <c:v>1.840423345566</c:v>
                </c:pt>
                <c:pt idx="14172">
                  <c:v>1.84054672718</c:v>
                </c:pt>
                <c:pt idx="14173">
                  <c:v>1.8406542539599999</c:v>
                </c:pt>
                <c:pt idx="14174">
                  <c:v>1.840740084648</c:v>
                </c:pt>
                <c:pt idx="14175">
                  <c:v>1.8408659696580001</c:v>
                </c:pt>
                <c:pt idx="14176">
                  <c:v>1.840938091278</c:v>
                </c:pt>
                <c:pt idx="14177">
                  <c:v>1.84103500843</c:v>
                </c:pt>
                <c:pt idx="14178">
                  <c:v>1.8410580158230001</c:v>
                </c:pt>
                <c:pt idx="14179">
                  <c:v>1.8411506414409999</c:v>
                </c:pt>
                <c:pt idx="14180">
                  <c:v>1.841242432594</c:v>
                </c:pt>
                <c:pt idx="14181">
                  <c:v>1.841380119324</c:v>
                </c:pt>
                <c:pt idx="14182">
                  <c:v>1.841645121574</c:v>
                </c:pt>
                <c:pt idx="14183">
                  <c:v>1.841753363609</c:v>
                </c:pt>
                <c:pt idx="14184">
                  <c:v>1.841806530952</c:v>
                </c:pt>
                <c:pt idx="14185">
                  <c:v>1.8419194221499999</c:v>
                </c:pt>
                <c:pt idx="14186">
                  <c:v>1.8419936895369999</c:v>
                </c:pt>
                <c:pt idx="14187">
                  <c:v>1.8421062231059999</c:v>
                </c:pt>
                <c:pt idx="14188">
                  <c:v>1.8421398401260001</c:v>
                </c:pt>
                <c:pt idx="14189">
                  <c:v>1.8422045707700001</c:v>
                </c:pt>
                <c:pt idx="14190">
                  <c:v>1.8422977924349999</c:v>
                </c:pt>
                <c:pt idx="14191">
                  <c:v>1.8424049615860001</c:v>
                </c:pt>
                <c:pt idx="14192">
                  <c:v>1.842471837997</c:v>
                </c:pt>
                <c:pt idx="14193">
                  <c:v>1.8425756692890001</c:v>
                </c:pt>
                <c:pt idx="14194">
                  <c:v>1.8426342010500001</c:v>
                </c:pt>
                <c:pt idx="14195">
                  <c:v>1.8427388668060001</c:v>
                </c:pt>
                <c:pt idx="14196">
                  <c:v>1.84280371666</c:v>
                </c:pt>
                <c:pt idx="14197">
                  <c:v>1.84292948246</c:v>
                </c:pt>
                <c:pt idx="14198">
                  <c:v>1.8430781364440001</c:v>
                </c:pt>
                <c:pt idx="14199">
                  <c:v>1.8434269428250001</c:v>
                </c:pt>
                <c:pt idx="14200">
                  <c:v>1.8437253236769999</c:v>
                </c:pt>
                <c:pt idx="14201">
                  <c:v>1.8439015150069999</c:v>
                </c:pt>
                <c:pt idx="14202">
                  <c:v>1.844143867493</c:v>
                </c:pt>
                <c:pt idx="14203">
                  <c:v>1.844277381897</c:v>
                </c:pt>
                <c:pt idx="14204">
                  <c:v>1.8444024324420001</c:v>
                </c:pt>
                <c:pt idx="14205">
                  <c:v>1.844525933266</c:v>
                </c:pt>
                <c:pt idx="14206">
                  <c:v>1.8446600437159999</c:v>
                </c:pt>
                <c:pt idx="14207">
                  <c:v>1.8447436094280001</c:v>
                </c:pt>
                <c:pt idx="14208">
                  <c:v>1.8448282480239999</c:v>
                </c:pt>
                <c:pt idx="14209">
                  <c:v>1.844932556152</c:v>
                </c:pt>
                <c:pt idx="14210">
                  <c:v>1.845049381256</c:v>
                </c:pt>
                <c:pt idx="14211">
                  <c:v>1.845197558403</c:v>
                </c:pt>
                <c:pt idx="14212">
                  <c:v>1.8454849719999999</c:v>
                </c:pt>
                <c:pt idx="14213">
                  <c:v>1.8455443382259999</c:v>
                </c:pt>
                <c:pt idx="14214">
                  <c:v>1.845659375191</c:v>
                </c:pt>
                <c:pt idx="14215">
                  <c:v>1.845725774765</c:v>
                </c:pt>
                <c:pt idx="14216">
                  <c:v>1.8458414077759999</c:v>
                </c:pt>
                <c:pt idx="14217">
                  <c:v>1.8459203243260001</c:v>
                </c:pt>
                <c:pt idx="14218">
                  <c:v>1.8460304737090001</c:v>
                </c:pt>
                <c:pt idx="14219">
                  <c:v>1.8463472127909999</c:v>
                </c:pt>
                <c:pt idx="14220">
                  <c:v>1.846477389336</c:v>
                </c:pt>
                <c:pt idx="14221">
                  <c:v>1.846711874008</c:v>
                </c:pt>
                <c:pt idx="14222">
                  <c:v>1.847066760063</c:v>
                </c:pt>
                <c:pt idx="14223">
                  <c:v>1.8473485708240001</c:v>
                </c:pt>
                <c:pt idx="14224">
                  <c:v>1.847530603409</c:v>
                </c:pt>
                <c:pt idx="14225">
                  <c:v>1.8477604389190001</c:v>
                </c:pt>
                <c:pt idx="14226">
                  <c:v>1.8478763103489999</c:v>
                </c:pt>
                <c:pt idx="14227">
                  <c:v>1.8479741811749999</c:v>
                </c:pt>
                <c:pt idx="14228">
                  <c:v>1.848064184189</c:v>
                </c:pt>
                <c:pt idx="14229">
                  <c:v>1.8483195304869999</c:v>
                </c:pt>
                <c:pt idx="14230">
                  <c:v>1.8486272096630001</c:v>
                </c:pt>
                <c:pt idx="14231">
                  <c:v>1.848729491234</c:v>
                </c:pt>
                <c:pt idx="14232">
                  <c:v>1.8488758802409999</c:v>
                </c:pt>
                <c:pt idx="14233">
                  <c:v>1.849002599716</c:v>
                </c:pt>
                <c:pt idx="14234">
                  <c:v>1.849107861519</c:v>
                </c:pt>
                <c:pt idx="14235">
                  <c:v>1.8492128849030001</c:v>
                </c:pt>
                <c:pt idx="14236">
                  <c:v>1.84955728054</c:v>
                </c:pt>
                <c:pt idx="14237">
                  <c:v>1.849867463112</c:v>
                </c:pt>
                <c:pt idx="14238">
                  <c:v>1.850132465363</c:v>
                </c:pt>
                <c:pt idx="14239">
                  <c:v>1.850501418114</c:v>
                </c:pt>
                <c:pt idx="14240">
                  <c:v>1.850815415382</c:v>
                </c:pt>
                <c:pt idx="14241">
                  <c:v>1.850970625877</c:v>
                </c:pt>
                <c:pt idx="14242">
                  <c:v>1.8513438701630001</c:v>
                </c:pt>
                <c:pt idx="14243">
                  <c:v>1.851430773735</c:v>
                </c:pt>
                <c:pt idx="14244">
                  <c:v>1.851509571075</c:v>
                </c:pt>
                <c:pt idx="14245">
                  <c:v>1.851621985435</c:v>
                </c:pt>
                <c:pt idx="14246">
                  <c:v>1.8516849279400001</c:v>
                </c:pt>
                <c:pt idx="14247">
                  <c:v>1.851790308952</c:v>
                </c:pt>
                <c:pt idx="14248">
                  <c:v>1.8518446683880001</c:v>
                </c:pt>
                <c:pt idx="14249">
                  <c:v>1.851964354515</c:v>
                </c:pt>
                <c:pt idx="14250">
                  <c:v>1.8522962331770001</c:v>
                </c:pt>
                <c:pt idx="14251">
                  <c:v>1.8524459600450001</c:v>
                </c:pt>
                <c:pt idx="14252">
                  <c:v>1.852591395378</c:v>
                </c:pt>
                <c:pt idx="14253">
                  <c:v>1.85276901722</c:v>
                </c:pt>
                <c:pt idx="14254">
                  <c:v>1.8528872728350001</c:v>
                </c:pt>
                <c:pt idx="14255">
                  <c:v>1.8532328605649999</c:v>
                </c:pt>
                <c:pt idx="14256">
                  <c:v>1.8534526824949999</c:v>
                </c:pt>
                <c:pt idx="14257">
                  <c:v>1.853758096695</c:v>
                </c:pt>
                <c:pt idx="14258">
                  <c:v>1.8540595769879999</c:v>
                </c:pt>
                <c:pt idx="14259">
                  <c:v>1.854372739792</c:v>
                </c:pt>
                <c:pt idx="14260">
                  <c:v>1.854698896408</c:v>
                </c:pt>
                <c:pt idx="14261">
                  <c:v>1.8548310995099999</c:v>
                </c:pt>
                <c:pt idx="14262">
                  <c:v>1.855166912079</c:v>
                </c:pt>
                <c:pt idx="14263">
                  <c:v>1.8553093671800001</c:v>
                </c:pt>
                <c:pt idx="14264">
                  <c:v>1.8554323911670001</c:v>
                </c:pt>
                <c:pt idx="14265">
                  <c:v>1.8557612895969999</c:v>
                </c:pt>
                <c:pt idx="14266">
                  <c:v>1.8559163808820001</c:v>
                </c:pt>
                <c:pt idx="14267">
                  <c:v>1.8562887907029999</c:v>
                </c:pt>
                <c:pt idx="14268">
                  <c:v>1.8566291332239999</c:v>
                </c:pt>
                <c:pt idx="14269">
                  <c:v>1.8569436073300001</c:v>
                </c:pt>
                <c:pt idx="14270">
                  <c:v>1.8572785854339999</c:v>
                </c:pt>
                <c:pt idx="14271">
                  <c:v>1.857602238655</c:v>
                </c:pt>
                <c:pt idx="14272">
                  <c:v>1.8578802347179999</c:v>
                </c:pt>
                <c:pt idx="14273">
                  <c:v>1.858211278915</c:v>
                </c:pt>
                <c:pt idx="14274">
                  <c:v>1.8585060834880001</c:v>
                </c:pt>
                <c:pt idx="14275">
                  <c:v>1.858575463295</c:v>
                </c:pt>
                <c:pt idx="14276">
                  <c:v>1.858717441559</c:v>
                </c:pt>
                <c:pt idx="14277">
                  <c:v>1.858821988106</c:v>
                </c:pt>
                <c:pt idx="14278">
                  <c:v>1.8589354753489999</c:v>
                </c:pt>
                <c:pt idx="14279">
                  <c:v>1.859179735184</c:v>
                </c:pt>
                <c:pt idx="14280">
                  <c:v>1.8593693971630001</c:v>
                </c:pt>
                <c:pt idx="14281">
                  <c:v>1.859659075737</c:v>
                </c:pt>
                <c:pt idx="14282">
                  <c:v>1.8599814176559999</c:v>
                </c:pt>
                <c:pt idx="14283">
                  <c:v>1.860296845436</c:v>
                </c:pt>
                <c:pt idx="14284">
                  <c:v>1.860442876816</c:v>
                </c:pt>
                <c:pt idx="14285">
                  <c:v>1.8605736494059999</c:v>
                </c:pt>
                <c:pt idx="14286">
                  <c:v>1.860706329346</c:v>
                </c:pt>
                <c:pt idx="14287">
                  <c:v>1.860838055611</c:v>
                </c:pt>
                <c:pt idx="14288">
                  <c:v>1.860892057419</c:v>
                </c:pt>
                <c:pt idx="14289">
                  <c:v>1.861009836197</c:v>
                </c:pt>
                <c:pt idx="14290">
                  <c:v>1.861354470253</c:v>
                </c:pt>
                <c:pt idx="14291">
                  <c:v>1.861574530602</c:v>
                </c:pt>
                <c:pt idx="14292">
                  <c:v>1.861677765846</c:v>
                </c:pt>
                <c:pt idx="14293">
                  <c:v>1.8617835044860001</c:v>
                </c:pt>
                <c:pt idx="14294">
                  <c:v>1.8619136810300001</c:v>
                </c:pt>
                <c:pt idx="14295">
                  <c:v>1.8620916605</c:v>
                </c:pt>
                <c:pt idx="14296">
                  <c:v>1.862318754196</c:v>
                </c:pt>
                <c:pt idx="14297">
                  <c:v>1.8624343872069999</c:v>
                </c:pt>
                <c:pt idx="14298">
                  <c:v>1.862500905991</c:v>
                </c:pt>
                <c:pt idx="14299">
                  <c:v>1.862604737282</c:v>
                </c:pt>
                <c:pt idx="14300">
                  <c:v>1.8627926111219999</c:v>
                </c:pt>
                <c:pt idx="14301">
                  <c:v>1.8631203174590001</c:v>
                </c:pt>
                <c:pt idx="14302">
                  <c:v>1.863465189934</c:v>
                </c:pt>
                <c:pt idx="14303">
                  <c:v>1.863787889481</c:v>
                </c:pt>
                <c:pt idx="14304">
                  <c:v>1.8640244007110001</c:v>
                </c:pt>
                <c:pt idx="14305">
                  <c:v>1.8641213178630001</c:v>
                </c:pt>
                <c:pt idx="14306">
                  <c:v>1.8642042875289999</c:v>
                </c:pt>
                <c:pt idx="14307">
                  <c:v>1.8642522096630001</c:v>
                </c:pt>
                <c:pt idx="14308">
                  <c:v>1.8643394708629999</c:v>
                </c:pt>
                <c:pt idx="14309">
                  <c:v>1.864431142807</c:v>
                </c:pt>
                <c:pt idx="14310">
                  <c:v>1.8645257949830001</c:v>
                </c:pt>
                <c:pt idx="14311">
                  <c:v>1.864670157433</c:v>
                </c:pt>
                <c:pt idx="14312">
                  <c:v>1.8650310039519999</c:v>
                </c:pt>
                <c:pt idx="14313">
                  <c:v>1.865089535713</c:v>
                </c:pt>
                <c:pt idx="14314">
                  <c:v>1.865196704865</c:v>
                </c:pt>
                <c:pt idx="14315">
                  <c:v>1.865272521973</c:v>
                </c:pt>
                <c:pt idx="14316">
                  <c:v>1.8653960227969999</c:v>
                </c:pt>
                <c:pt idx="14317">
                  <c:v>1.8656429052350001</c:v>
                </c:pt>
                <c:pt idx="14318">
                  <c:v>1.8657858371730001</c:v>
                </c:pt>
                <c:pt idx="14319">
                  <c:v>1.865920066833</c:v>
                </c:pt>
                <c:pt idx="14320">
                  <c:v>1.865981698036</c:v>
                </c:pt>
                <c:pt idx="14321">
                  <c:v>1.866081953049</c:v>
                </c:pt>
                <c:pt idx="14322">
                  <c:v>1.8661599159240001</c:v>
                </c:pt>
                <c:pt idx="14323">
                  <c:v>1.8662393093109999</c:v>
                </c:pt>
                <c:pt idx="14324">
                  <c:v>1.8663688898090001</c:v>
                </c:pt>
                <c:pt idx="14325">
                  <c:v>1.8666918277739999</c:v>
                </c:pt>
                <c:pt idx="14326">
                  <c:v>1.8669428825379999</c:v>
                </c:pt>
                <c:pt idx="14327">
                  <c:v>1.8670616149899999</c:v>
                </c:pt>
                <c:pt idx="14328">
                  <c:v>1.8671706914899999</c:v>
                </c:pt>
                <c:pt idx="14329">
                  <c:v>1.867319226265</c:v>
                </c:pt>
                <c:pt idx="14330">
                  <c:v>1.8674376010889999</c:v>
                </c:pt>
                <c:pt idx="14331">
                  <c:v>1.867558836937</c:v>
                </c:pt>
                <c:pt idx="14332">
                  <c:v>1.867892622948</c:v>
                </c:pt>
                <c:pt idx="14333">
                  <c:v>1.8682343959809999</c:v>
                </c:pt>
                <c:pt idx="14334">
                  <c:v>1.868390798569</c:v>
                </c:pt>
                <c:pt idx="14335">
                  <c:v>1.8685115575789999</c:v>
                </c:pt>
                <c:pt idx="14336">
                  <c:v>1.868685364723</c:v>
                </c:pt>
                <c:pt idx="14337">
                  <c:v>1.868997573853</c:v>
                </c:pt>
                <c:pt idx="14338">
                  <c:v>1.8691697120670001</c:v>
                </c:pt>
                <c:pt idx="14339">
                  <c:v>1.8692293167109999</c:v>
                </c:pt>
                <c:pt idx="14340">
                  <c:v>1.869289636612</c:v>
                </c:pt>
                <c:pt idx="14341">
                  <c:v>1.8693571090700001</c:v>
                </c:pt>
                <c:pt idx="14342">
                  <c:v>1.869398713112</c:v>
                </c:pt>
                <c:pt idx="14343">
                  <c:v>1.8694436550139999</c:v>
                </c:pt>
                <c:pt idx="14344">
                  <c:v>1.869530320168</c:v>
                </c:pt>
                <c:pt idx="14345">
                  <c:v>1.8695825338359999</c:v>
                </c:pt>
                <c:pt idx="14346">
                  <c:v>1.8696238994600001</c:v>
                </c:pt>
                <c:pt idx="14347">
                  <c:v>1.869672417641</c:v>
                </c:pt>
                <c:pt idx="14348">
                  <c:v>1.8697563409810001</c:v>
                </c:pt>
                <c:pt idx="14349">
                  <c:v>1.869825959206</c:v>
                </c:pt>
                <c:pt idx="14350">
                  <c:v>1.8699423074720001</c:v>
                </c:pt>
                <c:pt idx="14351">
                  <c:v>1.8700608015060001</c:v>
                </c:pt>
                <c:pt idx="14352">
                  <c:v>1.870221138</c:v>
                </c:pt>
                <c:pt idx="14353">
                  <c:v>1.870541810989</c:v>
                </c:pt>
                <c:pt idx="14354">
                  <c:v>1.8708168268200001</c:v>
                </c:pt>
                <c:pt idx="14355">
                  <c:v>1.870960474014</c:v>
                </c:pt>
                <c:pt idx="14356">
                  <c:v>1.8710758686069999</c:v>
                </c:pt>
                <c:pt idx="14357">
                  <c:v>1.871271729469</c:v>
                </c:pt>
                <c:pt idx="14358">
                  <c:v>1.8713829517360001</c:v>
                </c:pt>
                <c:pt idx="14359">
                  <c:v>1.871465206146</c:v>
                </c:pt>
                <c:pt idx="14360">
                  <c:v>1.8715442419049999</c:v>
                </c:pt>
                <c:pt idx="14361">
                  <c:v>1.8716348409650001</c:v>
                </c:pt>
                <c:pt idx="14362">
                  <c:v>1.8717114925380001</c:v>
                </c:pt>
                <c:pt idx="14363">
                  <c:v>1.8717784881590001</c:v>
                </c:pt>
                <c:pt idx="14364">
                  <c:v>1.871853470802</c:v>
                </c:pt>
                <c:pt idx="14365">
                  <c:v>1.871937870979</c:v>
                </c:pt>
                <c:pt idx="14366">
                  <c:v>1.8720378875729999</c:v>
                </c:pt>
                <c:pt idx="14367">
                  <c:v>1.872118115425</c:v>
                </c:pt>
                <c:pt idx="14368">
                  <c:v>1.8722661733629999</c:v>
                </c:pt>
                <c:pt idx="14369">
                  <c:v>1.872604012489</c:v>
                </c:pt>
                <c:pt idx="14370">
                  <c:v>1.872724056244</c:v>
                </c:pt>
                <c:pt idx="14371">
                  <c:v>1.8728700876240001</c:v>
                </c:pt>
                <c:pt idx="14372">
                  <c:v>1.8729724884029999</c:v>
                </c:pt>
                <c:pt idx="14373">
                  <c:v>1.8730351924899999</c:v>
                </c:pt>
                <c:pt idx="14374">
                  <c:v>1.8730806112289999</c:v>
                </c:pt>
                <c:pt idx="14375">
                  <c:v>1.87313246727</c:v>
                </c:pt>
                <c:pt idx="14376">
                  <c:v>1.873224020004</c:v>
                </c:pt>
                <c:pt idx="14377">
                  <c:v>1.873276948929</c:v>
                </c:pt>
                <c:pt idx="14378">
                  <c:v>1.873325824738</c:v>
                </c:pt>
                <c:pt idx="14379">
                  <c:v>1.8733936548229999</c:v>
                </c:pt>
                <c:pt idx="14380">
                  <c:v>1.873477578163</c:v>
                </c:pt>
                <c:pt idx="14381">
                  <c:v>1.8735278844829999</c:v>
                </c:pt>
                <c:pt idx="14382">
                  <c:v>1.873574256897</c:v>
                </c:pt>
                <c:pt idx="14383">
                  <c:v>1.873651266098</c:v>
                </c:pt>
                <c:pt idx="14384">
                  <c:v>1.873739242554</c:v>
                </c:pt>
                <c:pt idx="14385">
                  <c:v>1.8738504648209999</c:v>
                </c:pt>
                <c:pt idx="14386">
                  <c:v>1.8739107847209999</c:v>
                </c:pt>
                <c:pt idx="14387">
                  <c:v>1.874016523361</c:v>
                </c:pt>
                <c:pt idx="14388">
                  <c:v>1.874076485634</c:v>
                </c:pt>
                <c:pt idx="14389">
                  <c:v>1.874180197716</c:v>
                </c:pt>
                <c:pt idx="14390">
                  <c:v>1.874254465103</c:v>
                </c:pt>
                <c:pt idx="14391">
                  <c:v>1.8743692636489999</c:v>
                </c:pt>
                <c:pt idx="14392">
                  <c:v>1.8744928836820001</c:v>
                </c:pt>
                <c:pt idx="14393">
                  <c:v>1.8746212720869999</c:v>
                </c:pt>
                <c:pt idx="14394">
                  <c:v>1.8749706745150001</c:v>
                </c:pt>
                <c:pt idx="14395">
                  <c:v>1.8752843141560001</c:v>
                </c:pt>
                <c:pt idx="14396">
                  <c:v>1.875517129898</c:v>
                </c:pt>
                <c:pt idx="14397">
                  <c:v>1.8756917715070001</c:v>
                </c:pt>
                <c:pt idx="14398">
                  <c:v>1.875801086426</c:v>
                </c:pt>
                <c:pt idx="14399">
                  <c:v>1.875941514969</c:v>
                </c:pt>
                <c:pt idx="14400">
                  <c:v>1.8760892152790001</c:v>
                </c:pt>
                <c:pt idx="14401">
                  <c:v>1.8763865232470001</c:v>
                </c:pt>
                <c:pt idx="14402">
                  <c:v>1.8766704797739999</c:v>
                </c:pt>
                <c:pt idx="14403">
                  <c:v>1.8770166635509999</c:v>
                </c:pt>
                <c:pt idx="14404">
                  <c:v>1.877249717712</c:v>
                </c:pt>
                <c:pt idx="14405">
                  <c:v>1.877405405045</c:v>
                </c:pt>
                <c:pt idx="14406">
                  <c:v>1.8774729967120001</c:v>
                </c:pt>
                <c:pt idx="14407">
                  <c:v>1.8776416778559999</c:v>
                </c:pt>
                <c:pt idx="14408">
                  <c:v>1.877689003944</c:v>
                </c:pt>
                <c:pt idx="14409">
                  <c:v>1.877768278122</c:v>
                </c:pt>
                <c:pt idx="14410">
                  <c:v>1.8778663873670001</c:v>
                </c:pt>
                <c:pt idx="14411">
                  <c:v>1.877927064896</c:v>
                </c:pt>
                <c:pt idx="14412">
                  <c:v>1.8779822587970001</c:v>
                </c:pt>
                <c:pt idx="14413">
                  <c:v>1.8780977725979999</c:v>
                </c:pt>
                <c:pt idx="14414">
                  <c:v>1.8784192800520001</c:v>
                </c:pt>
                <c:pt idx="14415">
                  <c:v>1.8786599636079999</c:v>
                </c:pt>
                <c:pt idx="14416">
                  <c:v>1.8787653446200001</c:v>
                </c:pt>
                <c:pt idx="14417">
                  <c:v>1.8788632154460001</c:v>
                </c:pt>
                <c:pt idx="14418">
                  <c:v>1.878985881805</c:v>
                </c:pt>
                <c:pt idx="14419">
                  <c:v>1.8791166543960001</c:v>
                </c:pt>
                <c:pt idx="14420">
                  <c:v>1.879211187363</c:v>
                </c:pt>
                <c:pt idx="14421">
                  <c:v>1.8792794942860001</c:v>
                </c:pt>
                <c:pt idx="14422">
                  <c:v>1.8793880939480001</c:v>
                </c:pt>
                <c:pt idx="14423">
                  <c:v>1.8794507980349999</c:v>
                </c:pt>
                <c:pt idx="14424">
                  <c:v>1.8795866966250001</c:v>
                </c:pt>
                <c:pt idx="14425">
                  <c:v>1.879813194275</c:v>
                </c:pt>
                <c:pt idx="14426">
                  <c:v>1.8800495862960001</c:v>
                </c:pt>
                <c:pt idx="14427">
                  <c:v>1.880207180977</c:v>
                </c:pt>
                <c:pt idx="14428">
                  <c:v>1.880378127098</c:v>
                </c:pt>
                <c:pt idx="14429">
                  <c:v>1.880707621574</c:v>
                </c:pt>
                <c:pt idx="14430">
                  <c:v>1.8809441328050001</c:v>
                </c:pt>
                <c:pt idx="14431">
                  <c:v>1.8810627460480001</c:v>
                </c:pt>
                <c:pt idx="14432">
                  <c:v>1.881182789803</c:v>
                </c:pt>
                <c:pt idx="14433">
                  <c:v>1.881290793419</c:v>
                </c:pt>
                <c:pt idx="14434">
                  <c:v>1.881422519684</c:v>
                </c:pt>
                <c:pt idx="14435">
                  <c:v>1.8816158771510001</c:v>
                </c:pt>
                <c:pt idx="14436">
                  <c:v>1.881749391556</c:v>
                </c:pt>
                <c:pt idx="14437">
                  <c:v>1.8819503784180001</c:v>
                </c:pt>
                <c:pt idx="14438">
                  <c:v>1.882084727287</c:v>
                </c:pt>
                <c:pt idx="14439">
                  <c:v>1.8822066783910001</c:v>
                </c:pt>
                <c:pt idx="14440">
                  <c:v>1.882553339005</c:v>
                </c:pt>
                <c:pt idx="14441">
                  <c:v>1.882924199104</c:v>
                </c:pt>
                <c:pt idx="14442">
                  <c:v>1.883260846138</c:v>
                </c:pt>
                <c:pt idx="14443">
                  <c:v>1.883511781693</c:v>
                </c:pt>
                <c:pt idx="14444">
                  <c:v>1.8836785554890001</c:v>
                </c:pt>
                <c:pt idx="14445">
                  <c:v>1.883952975273</c:v>
                </c:pt>
                <c:pt idx="14446">
                  <c:v>1.884085536003</c:v>
                </c:pt>
                <c:pt idx="14447">
                  <c:v>1.8842138051990001</c:v>
                </c:pt>
                <c:pt idx="14448">
                  <c:v>1.884272813797</c:v>
                </c:pt>
                <c:pt idx="14449">
                  <c:v>1.884393453598</c:v>
                </c:pt>
                <c:pt idx="14450">
                  <c:v>1.884529948235</c:v>
                </c:pt>
                <c:pt idx="14451">
                  <c:v>1.8848636150360001</c:v>
                </c:pt>
                <c:pt idx="14452">
                  <c:v>1.8851828575130001</c:v>
                </c:pt>
                <c:pt idx="14453">
                  <c:v>1.885530233383</c:v>
                </c:pt>
                <c:pt idx="14454">
                  <c:v>1.885838150978</c:v>
                </c:pt>
                <c:pt idx="14455">
                  <c:v>1.8859866857530001</c:v>
                </c:pt>
                <c:pt idx="14456">
                  <c:v>1.88608288765</c:v>
                </c:pt>
                <c:pt idx="14457">
                  <c:v>1.8861933946609999</c:v>
                </c:pt>
                <c:pt idx="14458">
                  <c:v>1.8865360021590001</c:v>
                </c:pt>
                <c:pt idx="14459">
                  <c:v>1.886873006821</c:v>
                </c:pt>
                <c:pt idx="14460">
                  <c:v>1.8871177434919999</c:v>
                </c:pt>
                <c:pt idx="14461">
                  <c:v>1.8872424364089999</c:v>
                </c:pt>
                <c:pt idx="14462">
                  <c:v>1.887306213379</c:v>
                </c:pt>
                <c:pt idx="14463">
                  <c:v>1.8874000310900001</c:v>
                </c:pt>
                <c:pt idx="14464">
                  <c:v>1.887552380562</c:v>
                </c:pt>
                <c:pt idx="14465">
                  <c:v>1.8877732753750001</c:v>
                </c:pt>
                <c:pt idx="14466">
                  <c:v>1.8880155086520001</c:v>
                </c:pt>
                <c:pt idx="14467">
                  <c:v>1.888152122498</c:v>
                </c:pt>
                <c:pt idx="14468">
                  <c:v>1.8882181644439999</c:v>
                </c:pt>
                <c:pt idx="14469">
                  <c:v>1.888337135315</c:v>
                </c:pt>
                <c:pt idx="14470">
                  <c:v>1.888478398323</c:v>
                </c:pt>
                <c:pt idx="14471">
                  <c:v>1.8887846469880001</c:v>
                </c:pt>
                <c:pt idx="14472">
                  <c:v>1.888959527016</c:v>
                </c:pt>
                <c:pt idx="14473">
                  <c:v>1.8890819549560001</c:v>
                </c:pt>
                <c:pt idx="14474">
                  <c:v>1.8892370462420001</c:v>
                </c:pt>
                <c:pt idx="14475">
                  <c:v>1.8893289566039999</c:v>
                </c:pt>
                <c:pt idx="14476">
                  <c:v>1.889431595802</c:v>
                </c:pt>
                <c:pt idx="14477">
                  <c:v>1.8895189762119999</c:v>
                </c:pt>
                <c:pt idx="14478">
                  <c:v>1.8896216154100001</c:v>
                </c:pt>
                <c:pt idx="14479">
                  <c:v>1.8897057771679999</c:v>
                </c:pt>
                <c:pt idx="14480">
                  <c:v>1.889812350273</c:v>
                </c:pt>
                <c:pt idx="14481">
                  <c:v>1.8900296688080001</c:v>
                </c:pt>
                <c:pt idx="14482">
                  <c:v>1.8901510238649999</c:v>
                </c:pt>
                <c:pt idx="14483">
                  <c:v>1.8902846574779999</c:v>
                </c:pt>
                <c:pt idx="14484">
                  <c:v>1.8905990123750001</c:v>
                </c:pt>
                <c:pt idx="14485">
                  <c:v>1.890931844711</c:v>
                </c:pt>
                <c:pt idx="14486">
                  <c:v>1.8911259174349999</c:v>
                </c:pt>
                <c:pt idx="14487">
                  <c:v>1.89127779007</c:v>
                </c:pt>
                <c:pt idx="14488">
                  <c:v>1.8914242982859999</c:v>
                </c:pt>
                <c:pt idx="14489">
                  <c:v>1.8917703628539999</c:v>
                </c:pt>
                <c:pt idx="14490">
                  <c:v>1.891997337341</c:v>
                </c:pt>
                <c:pt idx="14491">
                  <c:v>1.892244935036</c:v>
                </c:pt>
                <c:pt idx="14492">
                  <c:v>1.892557024956</c:v>
                </c:pt>
                <c:pt idx="14493">
                  <c:v>1.8928887844090001</c:v>
                </c:pt>
                <c:pt idx="14494">
                  <c:v>1.893211245537</c:v>
                </c:pt>
                <c:pt idx="14495">
                  <c:v>1.893511176109</c:v>
                </c:pt>
                <c:pt idx="14496">
                  <c:v>1.893685698509</c:v>
                </c:pt>
                <c:pt idx="14497">
                  <c:v>1.8938342332839999</c:v>
                </c:pt>
                <c:pt idx="14498">
                  <c:v>1.894145846367</c:v>
                </c:pt>
                <c:pt idx="14499">
                  <c:v>1.8943967819209999</c:v>
                </c:pt>
                <c:pt idx="14500">
                  <c:v>1.894521832466</c:v>
                </c:pt>
                <c:pt idx="14501">
                  <c:v>1.8945863246920001</c:v>
                </c:pt>
                <c:pt idx="14502">
                  <c:v>1.89475607872</c:v>
                </c:pt>
                <c:pt idx="14503">
                  <c:v>1.8950898647309999</c:v>
                </c:pt>
                <c:pt idx="14504">
                  <c:v>1.8954246044159999</c:v>
                </c:pt>
                <c:pt idx="14505">
                  <c:v>1.8955848217010001</c:v>
                </c:pt>
                <c:pt idx="14506">
                  <c:v>1.895704984665</c:v>
                </c:pt>
                <c:pt idx="14507">
                  <c:v>1.8957725763319999</c:v>
                </c:pt>
                <c:pt idx="14508">
                  <c:v>1.8959277868269999</c:v>
                </c:pt>
                <c:pt idx="14509">
                  <c:v>1.896193146706</c:v>
                </c:pt>
                <c:pt idx="14510">
                  <c:v>1.8963482379909999</c:v>
                </c:pt>
                <c:pt idx="14511">
                  <c:v>1.8966861963270001</c:v>
                </c:pt>
                <c:pt idx="14512">
                  <c:v>1.896915912628</c:v>
                </c:pt>
                <c:pt idx="14513">
                  <c:v>1.8971761465070001</c:v>
                </c:pt>
                <c:pt idx="14514">
                  <c:v>1.897312641144</c:v>
                </c:pt>
                <c:pt idx="14515">
                  <c:v>1.897431135178</c:v>
                </c:pt>
                <c:pt idx="14516">
                  <c:v>1.897594213486</c:v>
                </c:pt>
                <c:pt idx="14517">
                  <c:v>1.897850632668</c:v>
                </c:pt>
                <c:pt idx="14518">
                  <c:v>1.8980379104609999</c:v>
                </c:pt>
                <c:pt idx="14519">
                  <c:v>1.898136615753</c:v>
                </c:pt>
                <c:pt idx="14520">
                  <c:v>1.898257255554</c:v>
                </c:pt>
                <c:pt idx="14521">
                  <c:v>1.898591160774</c:v>
                </c:pt>
                <c:pt idx="14522">
                  <c:v>1.898740768433</c:v>
                </c:pt>
                <c:pt idx="14523">
                  <c:v>1.89882349968</c:v>
                </c:pt>
                <c:pt idx="14524">
                  <c:v>1.898910880089</c:v>
                </c:pt>
                <c:pt idx="14525">
                  <c:v>1.8990602493290001</c:v>
                </c:pt>
                <c:pt idx="14526">
                  <c:v>1.899205565453</c:v>
                </c:pt>
                <c:pt idx="14527">
                  <c:v>1.8993134498599999</c:v>
                </c:pt>
                <c:pt idx="14528">
                  <c:v>1.8994028568270001</c:v>
                </c:pt>
                <c:pt idx="14529">
                  <c:v>1.8994903564450001</c:v>
                </c:pt>
                <c:pt idx="14530">
                  <c:v>1.8995250463490001</c:v>
                </c:pt>
                <c:pt idx="14531">
                  <c:v>1.899618148804</c:v>
                </c:pt>
                <c:pt idx="14532">
                  <c:v>1.8997250795359999</c:v>
                </c:pt>
                <c:pt idx="14533">
                  <c:v>1.8998987674709999</c:v>
                </c:pt>
                <c:pt idx="14534">
                  <c:v>1.9000626802439999</c:v>
                </c:pt>
                <c:pt idx="14535">
                  <c:v>1.9003934860230001</c:v>
                </c:pt>
                <c:pt idx="14536">
                  <c:v>1.9005122184750001</c:v>
                </c:pt>
                <c:pt idx="14537">
                  <c:v>1.900619029999</c:v>
                </c:pt>
                <c:pt idx="14538">
                  <c:v>1.9008307456969999</c:v>
                </c:pt>
                <c:pt idx="14539">
                  <c:v>1.9009798765179999</c:v>
                </c:pt>
                <c:pt idx="14540">
                  <c:v>1.9011391401290001</c:v>
                </c:pt>
                <c:pt idx="14541">
                  <c:v>1.9014600515369999</c:v>
                </c:pt>
                <c:pt idx="14542">
                  <c:v>1.901806592941</c:v>
                </c:pt>
                <c:pt idx="14543">
                  <c:v>1.90202486515</c:v>
                </c:pt>
                <c:pt idx="14544">
                  <c:v>1.902349829674</c:v>
                </c:pt>
                <c:pt idx="14545">
                  <c:v>1.902662158012</c:v>
                </c:pt>
                <c:pt idx="14546">
                  <c:v>1.902985453606</c:v>
                </c:pt>
                <c:pt idx="14547">
                  <c:v>1.903213024139</c:v>
                </c:pt>
                <c:pt idx="14548">
                  <c:v>1.90336561203</c:v>
                </c:pt>
                <c:pt idx="14549">
                  <c:v>1.9034470319750001</c:v>
                </c:pt>
                <c:pt idx="14550">
                  <c:v>1.9035273790359999</c:v>
                </c:pt>
                <c:pt idx="14551">
                  <c:v>1.9036319255830001</c:v>
                </c:pt>
                <c:pt idx="14552">
                  <c:v>1.9036997556690001</c:v>
                </c:pt>
                <c:pt idx="14553">
                  <c:v>1.9038317203520001</c:v>
                </c:pt>
                <c:pt idx="14554">
                  <c:v>1.903977632523</c:v>
                </c:pt>
                <c:pt idx="14555">
                  <c:v>1.9042789936069999</c:v>
                </c:pt>
                <c:pt idx="14556">
                  <c:v>1.9044073820109999</c:v>
                </c:pt>
                <c:pt idx="14557">
                  <c:v>1.9045178890229999</c:v>
                </c:pt>
                <c:pt idx="14558">
                  <c:v>1.9046288728709999</c:v>
                </c:pt>
                <c:pt idx="14559">
                  <c:v>1.9047021865839999</c:v>
                </c:pt>
                <c:pt idx="14560">
                  <c:v>1.904813885689</c:v>
                </c:pt>
                <c:pt idx="14561">
                  <c:v>1.9050977230070001</c:v>
                </c:pt>
                <c:pt idx="14562">
                  <c:v>1.9054543972019999</c:v>
                </c:pt>
                <c:pt idx="14563">
                  <c:v>1.905685782433</c:v>
                </c:pt>
                <c:pt idx="14564">
                  <c:v>1.905849814415</c:v>
                </c:pt>
                <c:pt idx="14565">
                  <c:v>1.905952572823</c:v>
                </c:pt>
                <c:pt idx="14566">
                  <c:v>1.906044125557</c:v>
                </c:pt>
                <c:pt idx="14567">
                  <c:v>1.9061365127559999</c:v>
                </c:pt>
                <c:pt idx="14568">
                  <c:v>1.906243681908</c:v>
                </c:pt>
                <c:pt idx="14569">
                  <c:v>1.906308293343</c:v>
                </c:pt>
                <c:pt idx="14570">
                  <c:v>1.9064093828199999</c:v>
                </c:pt>
                <c:pt idx="14571">
                  <c:v>1.9064683914180001</c:v>
                </c:pt>
                <c:pt idx="14572">
                  <c:v>1.906596183777</c:v>
                </c:pt>
                <c:pt idx="14573">
                  <c:v>1.906750559807</c:v>
                </c:pt>
                <c:pt idx="14574">
                  <c:v>1.907090902328</c:v>
                </c:pt>
                <c:pt idx="14575">
                  <c:v>1.9074071645740001</c:v>
                </c:pt>
                <c:pt idx="14576">
                  <c:v>1.907515048981</c:v>
                </c:pt>
                <c:pt idx="14577">
                  <c:v>1.9076378345489999</c:v>
                </c:pt>
                <c:pt idx="14578">
                  <c:v>1.907749056816</c:v>
                </c:pt>
                <c:pt idx="14579">
                  <c:v>1.907876253128</c:v>
                </c:pt>
                <c:pt idx="14580">
                  <c:v>1.908012986183</c:v>
                </c:pt>
                <c:pt idx="14581">
                  <c:v>1.908331155777</c:v>
                </c:pt>
                <c:pt idx="14582">
                  <c:v>1.908411383629</c:v>
                </c:pt>
                <c:pt idx="14583">
                  <c:v>1.908527731895</c:v>
                </c:pt>
                <c:pt idx="14584">
                  <c:v>1.9086505174640001</c:v>
                </c:pt>
                <c:pt idx="14585">
                  <c:v>1.9089554548259999</c:v>
                </c:pt>
                <c:pt idx="14586">
                  <c:v>1.90926015377</c:v>
                </c:pt>
                <c:pt idx="14587">
                  <c:v>1.9096175432210001</c:v>
                </c:pt>
                <c:pt idx="14588">
                  <c:v>1.909720182419</c:v>
                </c:pt>
                <c:pt idx="14589">
                  <c:v>1.9097955226900001</c:v>
                </c:pt>
                <c:pt idx="14590">
                  <c:v>1.9099079370500001</c:v>
                </c:pt>
                <c:pt idx="14591">
                  <c:v>1.9099735021590001</c:v>
                </c:pt>
                <c:pt idx="14592">
                  <c:v>1.910077691078</c:v>
                </c:pt>
                <c:pt idx="14593">
                  <c:v>1.9103335142140001</c:v>
                </c:pt>
                <c:pt idx="14594">
                  <c:v>1.910643577576</c:v>
                </c:pt>
                <c:pt idx="14595">
                  <c:v>1.9107651710510001</c:v>
                </c:pt>
                <c:pt idx="14596">
                  <c:v>1.910836338997</c:v>
                </c:pt>
                <c:pt idx="14597">
                  <c:v>1.9109491109850001</c:v>
                </c:pt>
                <c:pt idx="14598">
                  <c:v>1.9112541675570001</c:v>
                </c:pt>
                <c:pt idx="14599">
                  <c:v>1.911576628685</c:v>
                </c:pt>
                <c:pt idx="14600">
                  <c:v>1.911897540092</c:v>
                </c:pt>
                <c:pt idx="14601">
                  <c:v>1.912131905556</c:v>
                </c:pt>
                <c:pt idx="14602">
                  <c:v>1.912383317947</c:v>
                </c:pt>
                <c:pt idx="14603">
                  <c:v>1.9127204418179999</c:v>
                </c:pt>
                <c:pt idx="14604">
                  <c:v>1.9130926132199999</c:v>
                </c:pt>
                <c:pt idx="14605">
                  <c:v>1.913431406021</c:v>
                </c:pt>
                <c:pt idx="14606">
                  <c:v>1.9137767553330001</c:v>
                </c:pt>
                <c:pt idx="14607">
                  <c:v>1.9139993190769999</c:v>
                </c:pt>
                <c:pt idx="14608">
                  <c:v>1.9141457080840001</c:v>
                </c:pt>
                <c:pt idx="14609">
                  <c:v>1.9144114255910001</c:v>
                </c:pt>
                <c:pt idx="14610">
                  <c:v>1.9147560596469999</c:v>
                </c:pt>
                <c:pt idx="14611">
                  <c:v>1.914962530136</c:v>
                </c:pt>
                <c:pt idx="14612">
                  <c:v>1.9150691032410001</c:v>
                </c:pt>
                <c:pt idx="14613">
                  <c:v>1.915179371834</c:v>
                </c:pt>
                <c:pt idx="14614">
                  <c:v>1.9153436422350001</c:v>
                </c:pt>
                <c:pt idx="14615">
                  <c:v>1.9154711961749999</c:v>
                </c:pt>
                <c:pt idx="14616">
                  <c:v>1.9156290292739999</c:v>
                </c:pt>
                <c:pt idx="14617">
                  <c:v>1.9158774614330001</c:v>
                </c:pt>
                <c:pt idx="14618">
                  <c:v>1.9159864187240001</c:v>
                </c:pt>
                <c:pt idx="14619">
                  <c:v>1.9161905050279999</c:v>
                </c:pt>
                <c:pt idx="14620">
                  <c:v>1.916429042816</c:v>
                </c:pt>
                <c:pt idx="14621">
                  <c:v>1.916726350784</c:v>
                </c:pt>
                <c:pt idx="14622">
                  <c:v>1.9170457124710001</c:v>
                </c:pt>
                <c:pt idx="14623">
                  <c:v>1.9173866510390001</c:v>
                </c:pt>
                <c:pt idx="14624">
                  <c:v>1.917514562607</c:v>
                </c:pt>
                <c:pt idx="14625">
                  <c:v>1.9176115989689999</c:v>
                </c:pt>
                <c:pt idx="14626">
                  <c:v>1.917677879333</c:v>
                </c:pt>
                <c:pt idx="14627">
                  <c:v>1.9178828001020001</c:v>
                </c:pt>
                <c:pt idx="14628">
                  <c:v>1.9181423187260001</c:v>
                </c:pt>
                <c:pt idx="14629">
                  <c:v>1.918241858482</c:v>
                </c:pt>
                <c:pt idx="14630">
                  <c:v>1.9183325767520001</c:v>
                </c:pt>
                <c:pt idx="14631">
                  <c:v>1.918459415436</c:v>
                </c:pt>
                <c:pt idx="14632">
                  <c:v>1.918616652489</c:v>
                </c:pt>
                <c:pt idx="14633">
                  <c:v>1.918750882149</c:v>
                </c:pt>
                <c:pt idx="14634">
                  <c:v>1.9188028573989999</c:v>
                </c:pt>
                <c:pt idx="14635">
                  <c:v>1.9189307689670001</c:v>
                </c:pt>
                <c:pt idx="14636">
                  <c:v>1.9190720319750001</c:v>
                </c:pt>
                <c:pt idx="14637">
                  <c:v>1.9193894863130001</c:v>
                </c:pt>
                <c:pt idx="14638">
                  <c:v>1.919728279114</c:v>
                </c:pt>
                <c:pt idx="14639">
                  <c:v>1.9200476408</c:v>
                </c:pt>
                <c:pt idx="14640">
                  <c:v>1.920191168785</c:v>
                </c:pt>
                <c:pt idx="14641">
                  <c:v>1.9202818870539999</c:v>
                </c:pt>
                <c:pt idx="14642">
                  <c:v>1.920435190201</c:v>
                </c:pt>
                <c:pt idx="14643">
                  <c:v>1.92055284977</c:v>
                </c:pt>
                <c:pt idx="14644">
                  <c:v>1.9206601381299999</c:v>
                </c:pt>
                <c:pt idx="14645">
                  <c:v>1.920780062675</c:v>
                </c:pt>
                <c:pt idx="14646">
                  <c:v>1.920884490013</c:v>
                </c:pt>
                <c:pt idx="14647">
                  <c:v>1.9209754467010001</c:v>
                </c:pt>
                <c:pt idx="14648">
                  <c:v>1.921063065529</c:v>
                </c:pt>
                <c:pt idx="14649">
                  <c:v>1.9211002588270001</c:v>
                </c:pt>
                <c:pt idx="14650">
                  <c:v>1.921169877052</c:v>
                </c:pt>
                <c:pt idx="14651">
                  <c:v>1.9212633371350001</c:v>
                </c:pt>
                <c:pt idx="14652">
                  <c:v>1.9213424921040001</c:v>
                </c:pt>
                <c:pt idx="14653">
                  <c:v>1.9214482307430001</c:v>
                </c:pt>
                <c:pt idx="14654">
                  <c:v>1.921558260918</c:v>
                </c:pt>
                <c:pt idx="14655">
                  <c:v>1.9218463897710001</c:v>
                </c:pt>
                <c:pt idx="14656">
                  <c:v>1.9218761920930001</c:v>
                </c:pt>
                <c:pt idx="14657">
                  <c:v>1.921941161156</c:v>
                </c:pt>
                <c:pt idx="14658">
                  <c:v>1.922006607056</c:v>
                </c:pt>
                <c:pt idx="14659">
                  <c:v>1.922043442726</c:v>
                </c:pt>
                <c:pt idx="14660">
                  <c:v>1.9220819473270001</c:v>
                </c:pt>
                <c:pt idx="14661">
                  <c:v>1.922163486481</c:v>
                </c:pt>
                <c:pt idx="14662">
                  <c:v>1.9222118854520001</c:v>
                </c:pt>
                <c:pt idx="14663">
                  <c:v>1.9222451448440001</c:v>
                </c:pt>
                <c:pt idx="14664">
                  <c:v>1.922358036041</c:v>
                </c:pt>
                <c:pt idx="14665">
                  <c:v>1.922471404076</c:v>
                </c:pt>
                <c:pt idx="14666">
                  <c:v>1.9228409528729999</c:v>
                </c:pt>
                <c:pt idx="14667">
                  <c:v>1.9229550361629999</c:v>
                </c:pt>
                <c:pt idx="14668">
                  <c:v>1.923115968704</c:v>
                </c:pt>
                <c:pt idx="14669">
                  <c:v>1.9234467744829999</c:v>
                </c:pt>
                <c:pt idx="14670">
                  <c:v>1.9237726926800001</c:v>
                </c:pt>
                <c:pt idx="14671">
                  <c:v>1.9240666627880001</c:v>
                </c:pt>
                <c:pt idx="14672">
                  <c:v>1.924308419228</c:v>
                </c:pt>
                <c:pt idx="14673">
                  <c:v>1.9244282245640001</c:v>
                </c:pt>
                <c:pt idx="14674">
                  <c:v>1.9245592355729999</c:v>
                </c:pt>
                <c:pt idx="14675">
                  <c:v>1.924692153931</c:v>
                </c:pt>
                <c:pt idx="14676">
                  <c:v>1.9250242710109999</c:v>
                </c:pt>
                <c:pt idx="14677">
                  <c:v>1.925151109695</c:v>
                </c:pt>
                <c:pt idx="14678">
                  <c:v>1.925308585167</c:v>
                </c:pt>
                <c:pt idx="14679">
                  <c:v>1.9254078865049999</c:v>
                </c:pt>
                <c:pt idx="14680">
                  <c:v>1.925659179688</c:v>
                </c:pt>
                <c:pt idx="14681">
                  <c:v>1.925812602043</c:v>
                </c:pt>
                <c:pt idx="14682">
                  <c:v>1.926018238068</c:v>
                </c:pt>
                <c:pt idx="14683">
                  <c:v>1.926236391068</c:v>
                </c:pt>
                <c:pt idx="14684">
                  <c:v>1.9263589382170001</c:v>
                </c:pt>
                <c:pt idx="14685">
                  <c:v>1.9264659881590001</c:v>
                </c:pt>
                <c:pt idx="14686">
                  <c:v>1.9265688657760001</c:v>
                </c:pt>
                <c:pt idx="14687">
                  <c:v>1.9266817569729999</c:v>
                </c:pt>
                <c:pt idx="14688">
                  <c:v>1.927016973495</c:v>
                </c:pt>
                <c:pt idx="14689">
                  <c:v>1.9273382425309999</c:v>
                </c:pt>
                <c:pt idx="14690">
                  <c:v>1.927624583244</c:v>
                </c:pt>
                <c:pt idx="14691">
                  <c:v>1.927967190742</c:v>
                </c:pt>
                <c:pt idx="14692">
                  <c:v>1.9283207654950001</c:v>
                </c:pt>
                <c:pt idx="14693">
                  <c:v>1.9286872148509999</c:v>
                </c:pt>
                <c:pt idx="14694">
                  <c:v>1.9289842844009999</c:v>
                </c:pt>
                <c:pt idx="14695">
                  <c:v>1.9291769266130001</c:v>
                </c:pt>
                <c:pt idx="14696">
                  <c:v>1.9293289184569999</c:v>
                </c:pt>
                <c:pt idx="14697">
                  <c:v>1.9294620752330001</c:v>
                </c:pt>
                <c:pt idx="14698">
                  <c:v>1.92966401577</c:v>
                </c:pt>
                <c:pt idx="14699">
                  <c:v>1.929765939713</c:v>
                </c:pt>
                <c:pt idx="14700">
                  <c:v>1.929862856865</c:v>
                </c:pt>
                <c:pt idx="14701">
                  <c:v>1.9299210309979999</c:v>
                </c:pt>
                <c:pt idx="14702">
                  <c:v>1.930004000664</c:v>
                </c:pt>
                <c:pt idx="14703">
                  <c:v>1.9301142692569999</c:v>
                </c:pt>
                <c:pt idx="14704">
                  <c:v>1.9301928281780001</c:v>
                </c:pt>
                <c:pt idx="14705">
                  <c:v>1.9305622577670001</c:v>
                </c:pt>
                <c:pt idx="14706">
                  <c:v>1.9307962656019999</c:v>
                </c:pt>
                <c:pt idx="14707">
                  <c:v>1.9309786558149999</c:v>
                </c:pt>
                <c:pt idx="14708">
                  <c:v>1.9312136173250001</c:v>
                </c:pt>
                <c:pt idx="14709">
                  <c:v>1.9315468072890001</c:v>
                </c:pt>
                <c:pt idx="14710">
                  <c:v>1.931754589081</c:v>
                </c:pt>
                <c:pt idx="14711">
                  <c:v>1.931863903999</c:v>
                </c:pt>
                <c:pt idx="14712">
                  <c:v>1.931951999664</c:v>
                </c:pt>
                <c:pt idx="14713">
                  <c:v>1.9320499897000001</c:v>
                </c:pt>
                <c:pt idx="14714">
                  <c:v>1.932155013084</c:v>
                </c:pt>
                <c:pt idx="14715">
                  <c:v>1.9322355985640001</c:v>
                </c:pt>
                <c:pt idx="14716">
                  <c:v>1.9323219060900001</c:v>
                </c:pt>
                <c:pt idx="14717">
                  <c:v>1.9324084520339999</c:v>
                </c:pt>
                <c:pt idx="14718">
                  <c:v>1.932476997375</c:v>
                </c:pt>
                <c:pt idx="14719">
                  <c:v>1.932542324066</c:v>
                </c:pt>
                <c:pt idx="14720">
                  <c:v>1.9328433275220001</c:v>
                </c:pt>
                <c:pt idx="14721">
                  <c:v>1.9331686496730001</c:v>
                </c:pt>
                <c:pt idx="14722">
                  <c:v>1.933364510536</c:v>
                </c:pt>
                <c:pt idx="14723">
                  <c:v>1.933624148369</c:v>
                </c:pt>
                <c:pt idx="14724">
                  <c:v>1.9337556362149999</c:v>
                </c:pt>
                <c:pt idx="14725">
                  <c:v>1.933816790581</c:v>
                </c:pt>
                <c:pt idx="14726">
                  <c:v>1.9339448213579999</c:v>
                </c:pt>
                <c:pt idx="14727">
                  <c:v>1.9340848922730001</c:v>
                </c:pt>
                <c:pt idx="14728">
                  <c:v>1.934217214584</c:v>
                </c:pt>
                <c:pt idx="14729">
                  <c:v>1.9343373775479999</c:v>
                </c:pt>
                <c:pt idx="14730">
                  <c:v>1.9346421957019999</c:v>
                </c:pt>
                <c:pt idx="14731">
                  <c:v>1.934918165207</c:v>
                </c:pt>
                <c:pt idx="14732">
                  <c:v>1.9352158308030001</c:v>
                </c:pt>
                <c:pt idx="14733">
                  <c:v>1.935557126999</c:v>
                </c:pt>
                <c:pt idx="14734">
                  <c:v>1.9357033967970001</c:v>
                </c:pt>
                <c:pt idx="14735">
                  <c:v>1.935906171799</c:v>
                </c:pt>
                <c:pt idx="14736">
                  <c:v>1.9362344741819999</c:v>
                </c:pt>
                <c:pt idx="14737">
                  <c:v>1.9363929033280001</c:v>
                </c:pt>
                <c:pt idx="14738">
                  <c:v>1.936605453491</c:v>
                </c:pt>
                <c:pt idx="14739">
                  <c:v>1.936813831329</c:v>
                </c:pt>
                <c:pt idx="14740">
                  <c:v>1.9369622468950001</c:v>
                </c:pt>
                <c:pt idx="14741">
                  <c:v>1.937095284462</c:v>
                </c:pt>
                <c:pt idx="14742">
                  <c:v>1.937227129936</c:v>
                </c:pt>
                <c:pt idx="14743">
                  <c:v>1.937303781509</c:v>
                </c:pt>
                <c:pt idx="14744">
                  <c:v>1.9373935461039999</c:v>
                </c:pt>
                <c:pt idx="14745">
                  <c:v>1.9374902248379999</c:v>
                </c:pt>
                <c:pt idx="14746">
                  <c:v>1.9375581741329999</c:v>
                </c:pt>
                <c:pt idx="14747">
                  <c:v>1.9376572370530001</c:v>
                </c:pt>
                <c:pt idx="14748">
                  <c:v>1.937779068947</c:v>
                </c:pt>
                <c:pt idx="14749">
                  <c:v>1.9378728866579999</c:v>
                </c:pt>
                <c:pt idx="14750">
                  <c:v>1.938217401505</c:v>
                </c:pt>
                <c:pt idx="14751">
                  <c:v>1.9385571479799999</c:v>
                </c:pt>
                <c:pt idx="14752">
                  <c:v>1.938885211945</c:v>
                </c:pt>
                <c:pt idx="14753">
                  <c:v>1.939195752144</c:v>
                </c:pt>
                <c:pt idx="14754">
                  <c:v>1.939400911331</c:v>
                </c:pt>
                <c:pt idx="14755">
                  <c:v>1.9395471811289999</c:v>
                </c:pt>
                <c:pt idx="14756">
                  <c:v>1.939706802368</c:v>
                </c:pt>
                <c:pt idx="14757">
                  <c:v>1.9398788213730001</c:v>
                </c:pt>
                <c:pt idx="14758">
                  <c:v>1.940169215202</c:v>
                </c:pt>
                <c:pt idx="14759">
                  <c:v>1.9404886960979999</c:v>
                </c:pt>
                <c:pt idx="14760">
                  <c:v>1.940828204155</c:v>
                </c:pt>
                <c:pt idx="14761">
                  <c:v>1.941153407097</c:v>
                </c:pt>
                <c:pt idx="14762">
                  <c:v>1.9414154291150001</c:v>
                </c:pt>
                <c:pt idx="14763">
                  <c:v>1.941741585732</c:v>
                </c:pt>
                <c:pt idx="14764">
                  <c:v>1.9419586658479999</c:v>
                </c:pt>
                <c:pt idx="14765">
                  <c:v>1.942088723183</c:v>
                </c:pt>
                <c:pt idx="14766">
                  <c:v>1.9422324895859999</c:v>
                </c:pt>
                <c:pt idx="14767">
                  <c:v>1.942351341248</c:v>
                </c:pt>
                <c:pt idx="14768">
                  <c:v>1.94245672226</c:v>
                </c:pt>
                <c:pt idx="14769">
                  <c:v>1.9425383806230001</c:v>
                </c:pt>
                <c:pt idx="14770">
                  <c:v>1.94264960289</c:v>
                </c:pt>
                <c:pt idx="14771">
                  <c:v>1.942971348763</c:v>
                </c:pt>
                <c:pt idx="14772">
                  <c:v>1.943271160126</c:v>
                </c:pt>
                <c:pt idx="14773">
                  <c:v>1.9433922767639999</c:v>
                </c:pt>
                <c:pt idx="14774">
                  <c:v>1.9434769153589999</c:v>
                </c:pt>
                <c:pt idx="14775">
                  <c:v>1.9435523748400001</c:v>
                </c:pt>
                <c:pt idx="14776">
                  <c:v>1.943645596504</c:v>
                </c:pt>
                <c:pt idx="14777">
                  <c:v>1.9437105655669999</c:v>
                </c:pt>
                <c:pt idx="14778">
                  <c:v>1.9437999725340001</c:v>
                </c:pt>
                <c:pt idx="14779">
                  <c:v>1.9438664913179999</c:v>
                </c:pt>
                <c:pt idx="14780">
                  <c:v>1.9439550638200001</c:v>
                </c:pt>
                <c:pt idx="14781">
                  <c:v>1.94403398037</c:v>
                </c:pt>
                <c:pt idx="14782">
                  <c:v>1.944187760353</c:v>
                </c:pt>
                <c:pt idx="14783">
                  <c:v>1.9444079399109999</c:v>
                </c:pt>
                <c:pt idx="14784">
                  <c:v>1.944556713104</c:v>
                </c:pt>
                <c:pt idx="14785">
                  <c:v>1.9449135065080001</c:v>
                </c:pt>
                <c:pt idx="14786">
                  <c:v>1.9450345039370001</c:v>
                </c:pt>
                <c:pt idx="14787">
                  <c:v>1.94525384903</c:v>
                </c:pt>
                <c:pt idx="14788">
                  <c:v>1.9454805850979999</c:v>
                </c:pt>
                <c:pt idx="14789">
                  <c:v>1.9457401037219999</c:v>
                </c:pt>
                <c:pt idx="14790">
                  <c:v>1.945949196815</c:v>
                </c:pt>
                <c:pt idx="14791">
                  <c:v>1.9461169242859999</c:v>
                </c:pt>
                <c:pt idx="14792">
                  <c:v>1.9464417696</c:v>
                </c:pt>
                <c:pt idx="14793">
                  <c:v>1.946750998497</c:v>
                </c:pt>
                <c:pt idx="14794">
                  <c:v>1.9470608234410001</c:v>
                </c:pt>
                <c:pt idx="14795">
                  <c:v>1.9472973346710001</c:v>
                </c:pt>
                <c:pt idx="14796">
                  <c:v>1.9474149942400001</c:v>
                </c:pt>
                <c:pt idx="14797">
                  <c:v>1.94751226902</c:v>
                </c:pt>
                <c:pt idx="14798">
                  <c:v>1.947603106499</c:v>
                </c:pt>
                <c:pt idx="14799">
                  <c:v>1.9476903676990001</c:v>
                </c:pt>
                <c:pt idx="14800">
                  <c:v>1.947806835175</c:v>
                </c:pt>
                <c:pt idx="14801">
                  <c:v>1.9481570720670001</c:v>
                </c:pt>
                <c:pt idx="14802">
                  <c:v>1.9483140707019999</c:v>
                </c:pt>
                <c:pt idx="14803">
                  <c:v>1.9484633207319999</c:v>
                </c:pt>
                <c:pt idx="14804">
                  <c:v>1.948666810989</c:v>
                </c:pt>
                <c:pt idx="14805">
                  <c:v>1.9487830400470001</c:v>
                </c:pt>
                <c:pt idx="14806">
                  <c:v>1.948862910271</c:v>
                </c:pt>
                <c:pt idx="14807">
                  <c:v>1.9489663839339999</c:v>
                </c:pt>
                <c:pt idx="14808">
                  <c:v>1.9490405321119999</c:v>
                </c:pt>
                <c:pt idx="14809">
                  <c:v>1.9491387605670001</c:v>
                </c:pt>
                <c:pt idx="14810">
                  <c:v>1.9492139816280001</c:v>
                </c:pt>
                <c:pt idx="14811">
                  <c:v>1.9493066072459999</c:v>
                </c:pt>
                <c:pt idx="14812">
                  <c:v>1.9493952989579999</c:v>
                </c:pt>
                <c:pt idx="14813">
                  <c:v>1.9494694471359999</c:v>
                </c:pt>
                <c:pt idx="14814">
                  <c:v>1.9496153593059999</c:v>
                </c:pt>
                <c:pt idx="14815">
                  <c:v>1.94995200634</c:v>
                </c:pt>
                <c:pt idx="14816">
                  <c:v>1.9501031637190001</c:v>
                </c:pt>
                <c:pt idx="14817">
                  <c:v>1.9502288103100001</c:v>
                </c:pt>
                <c:pt idx="14818">
                  <c:v>1.9503388404849999</c:v>
                </c:pt>
                <c:pt idx="14819">
                  <c:v>1.9504024982449999</c:v>
                </c:pt>
                <c:pt idx="14820">
                  <c:v>1.950483083725</c:v>
                </c:pt>
                <c:pt idx="14821">
                  <c:v>1.9505810737610001</c:v>
                </c:pt>
                <c:pt idx="14822">
                  <c:v>1.9506645202640001</c:v>
                </c:pt>
                <c:pt idx="14823">
                  <c:v>1.9507703781129999</c:v>
                </c:pt>
                <c:pt idx="14824">
                  <c:v>1.950882554054</c:v>
                </c:pt>
                <c:pt idx="14825">
                  <c:v>1.9510267972949999</c:v>
                </c:pt>
                <c:pt idx="14826">
                  <c:v>1.9511816501620001</c:v>
                </c:pt>
                <c:pt idx="14827">
                  <c:v>1.9512908458710001</c:v>
                </c:pt>
                <c:pt idx="14828">
                  <c:v>1.9514032602310001</c:v>
                </c:pt>
                <c:pt idx="14829">
                  <c:v>1.951594591141</c:v>
                </c:pt>
                <c:pt idx="14830">
                  <c:v>1.9519326686859999</c:v>
                </c:pt>
                <c:pt idx="14831">
                  <c:v>1.9521681070329999</c:v>
                </c:pt>
                <c:pt idx="14832">
                  <c:v>1.952328920364</c:v>
                </c:pt>
                <c:pt idx="14833">
                  <c:v>1.9524556398390001</c:v>
                </c:pt>
                <c:pt idx="14834">
                  <c:v>1.9525308609009999</c:v>
                </c:pt>
                <c:pt idx="14835">
                  <c:v>1.9526406526569999</c:v>
                </c:pt>
                <c:pt idx="14836">
                  <c:v>1.95268034935</c:v>
                </c:pt>
                <c:pt idx="14837">
                  <c:v>1.9527801275250001</c:v>
                </c:pt>
                <c:pt idx="14838">
                  <c:v>1.9528617858890001</c:v>
                </c:pt>
                <c:pt idx="14839">
                  <c:v>1.9529683589939999</c:v>
                </c:pt>
                <c:pt idx="14840">
                  <c:v>1.9530444145200001</c:v>
                </c:pt>
                <c:pt idx="14841">
                  <c:v>1.9531331062320001</c:v>
                </c:pt>
                <c:pt idx="14842">
                  <c:v>1.953254938126</c:v>
                </c:pt>
                <c:pt idx="14843">
                  <c:v>1.9535875320430001</c:v>
                </c:pt>
                <c:pt idx="14844">
                  <c:v>1.953896403313</c:v>
                </c:pt>
                <c:pt idx="14845">
                  <c:v>1.954185962677</c:v>
                </c:pt>
                <c:pt idx="14846">
                  <c:v>1.9543461799620001</c:v>
                </c:pt>
                <c:pt idx="14847">
                  <c:v>1.9545489549640001</c:v>
                </c:pt>
                <c:pt idx="14848">
                  <c:v>1.9548867940900001</c:v>
                </c:pt>
                <c:pt idx="14849">
                  <c:v>1.95518887043</c:v>
                </c:pt>
                <c:pt idx="14850">
                  <c:v>1.95532143116</c:v>
                </c:pt>
                <c:pt idx="14851">
                  <c:v>1.955645680428</c:v>
                </c:pt>
                <c:pt idx="14852">
                  <c:v>1.955978035927</c:v>
                </c:pt>
                <c:pt idx="14853">
                  <c:v>1.956081867218</c:v>
                </c:pt>
                <c:pt idx="14854">
                  <c:v>1.956189870834</c:v>
                </c:pt>
                <c:pt idx="14855">
                  <c:v>1.956302285194</c:v>
                </c:pt>
                <c:pt idx="14856">
                  <c:v>1.956651449203</c:v>
                </c:pt>
                <c:pt idx="14857">
                  <c:v>1.956910967827</c:v>
                </c:pt>
                <c:pt idx="14858">
                  <c:v>1.957199573517</c:v>
                </c:pt>
                <c:pt idx="14859">
                  <c:v>1.957366108894</c:v>
                </c:pt>
                <c:pt idx="14860">
                  <c:v>1.957438588142</c:v>
                </c:pt>
                <c:pt idx="14861">
                  <c:v>1.957542181015</c:v>
                </c:pt>
                <c:pt idx="14862">
                  <c:v>1.957600474358</c:v>
                </c:pt>
                <c:pt idx="14863">
                  <c:v>1.9577038288119999</c:v>
                </c:pt>
                <c:pt idx="14864">
                  <c:v>1.9578514099119999</c:v>
                </c:pt>
                <c:pt idx="14865">
                  <c:v>1.958198785782</c:v>
                </c:pt>
                <c:pt idx="14866">
                  <c:v>1.95847094059</c:v>
                </c:pt>
                <c:pt idx="14867">
                  <c:v>1.958797812462</c:v>
                </c:pt>
                <c:pt idx="14868">
                  <c:v>1.958998560905</c:v>
                </c:pt>
                <c:pt idx="14869">
                  <c:v>1.9591227769849999</c:v>
                </c:pt>
                <c:pt idx="14870">
                  <c:v>1.959344625473</c:v>
                </c:pt>
                <c:pt idx="14871">
                  <c:v>1.9596533775330001</c:v>
                </c:pt>
                <c:pt idx="14872">
                  <c:v>1.9599795341490001</c:v>
                </c:pt>
                <c:pt idx="14873">
                  <c:v>1.960229516029</c:v>
                </c:pt>
                <c:pt idx="14874">
                  <c:v>1.9603718519210001</c:v>
                </c:pt>
                <c:pt idx="14875">
                  <c:v>1.9607347249980001</c:v>
                </c:pt>
                <c:pt idx="14876">
                  <c:v>1.961090326309</c:v>
                </c:pt>
                <c:pt idx="14877">
                  <c:v>1.961439728737</c:v>
                </c:pt>
                <c:pt idx="14878">
                  <c:v>1.9615848064420001</c:v>
                </c:pt>
                <c:pt idx="14879">
                  <c:v>1.961736083031</c:v>
                </c:pt>
                <c:pt idx="14880">
                  <c:v>1.961856603622</c:v>
                </c:pt>
                <c:pt idx="14881">
                  <c:v>1.962163448334</c:v>
                </c:pt>
                <c:pt idx="14882">
                  <c:v>1.9623215198520001</c:v>
                </c:pt>
                <c:pt idx="14883">
                  <c:v>1.9624927043910001</c:v>
                </c:pt>
                <c:pt idx="14884">
                  <c:v>1.962707281113</c:v>
                </c:pt>
                <c:pt idx="14885">
                  <c:v>1.9629081487660001</c:v>
                </c:pt>
                <c:pt idx="14886">
                  <c:v>1.963077783585</c:v>
                </c:pt>
                <c:pt idx="14887">
                  <c:v>1.9631929397579999</c:v>
                </c:pt>
                <c:pt idx="14888">
                  <c:v>1.963303089142</c:v>
                </c:pt>
                <c:pt idx="14889">
                  <c:v>1.963387608528</c:v>
                </c:pt>
                <c:pt idx="14890">
                  <c:v>1.963630914688</c:v>
                </c:pt>
                <c:pt idx="14891">
                  <c:v>1.9638119935989999</c:v>
                </c:pt>
                <c:pt idx="14892">
                  <c:v>1.9641668796539999</c:v>
                </c:pt>
                <c:pt idx="14893">
                  <c:v>1.9642475843430001</c:v>
                </c:pt>
                <c:pt idx="14894">
                  <c:v>1.96435713768</c:v>
                </c:pt>
                <c:pt idx="14895">
                  <c:v>1.964419484138</c:v>
                </c:pt>
                <c:pt idx="14896">
                  <c:v>1.9645273685460001</c:v>
                </c:pt>
                <c:pt idx="14897">
                  <c:v>1.9647403955460001</c:v>
                </c:pt>
                <c:pt idx="14898">
                  <c:v>1.965098381042</c:v>
                </c:pt>
                <c:pt idx="14899">
                  <c:v>1.9654543399810001</c:v>
                </c:pt>
                <c:pt idx="14900">
                  <c:v>1.9656156301500001</c:v>
                </c:pt>
                <c:pt idx="14901">
                  <c:v>1.965828299522</c:v>
                </c:pt>
                <c:pt idx="14902">
                  <c:v>1.966114401817</c:v>
                </c:pt>
                <c:pt idx="14903">
                  <c:v>1.966362476349</c:v>
                </c:pt>
                <c:pt idx="14904">
                  <c:v>1.96665096283</c:v>
                </c:pt>
                <c:pt idx="14905">
                  <c:v>1.9667831659320001</c:v>
                </c:pt>
                <c:pt idx="14906">
                  <c:v>1.966940641403</c:v>
                </c:pt>
                <c:pt idx="14907">
                  <c:v>1.9670696258539999</c:v>
                </c:pt>
                <c:pt idx="14908">
                  <c:v>1.9671990871430001</c:v>
                </c:pt>
                <c:pt idx="14909">
                  <c:v>1.9675202369689999</c:v>
                </c:pt>
                <c:pt idx="14910">
                  <c:v>1.9678456783289999</c:v>
                </c:pt>
                <c:pt idx="14911">
                  <c:v>1.9680310487749999</c:v>
                </c:pt>
                <c:pt idx="14912">
                  <c:v>1.968215584755</c:v>
                </c:pt>
                <c:pt idx="14913">
                  <c:v>1.9685467481609999</c:v>
                </c:pt>
                <c:pt idx="14914">
                  <c:v>1.9686591625209999</c:v>
                </c:pt>
                <c:pt idx="14915">
                  <c:v>1.9687529802320001</c:v>
                </c:pt>
                <c:pt idx="14916">
                  <c:v>1.9688352346419999</c:v>
                </c:pt>
                <c:pt idx="14917">
                  <c:v>1.9689003229140001</c:v>
                </c:pt>
                <c:pt idx="14918">
                  <c:v>1.9689830541610001</c:v>
                </c:pt>
                <c:pt idx="14919">
                  <c:v>1.969065785408</c:v>
                </c:pt>
                <c:pt idx="14920">
                  <c:v>1.969168663025</c:v>
                </c:pt>
                <c:pt idx="14921">
                  <c:v>1.969254612923</c:v>
                </c:pt>
                <c:pt idx="14922">
                  <c:v>1.9693456888200001</c:v>
                </c:pt>
                <c:pt idx="14923">
                  <c:v>1.9694347381590001</c:v>
                </c:pt>
                <c:pt idx="14924">
                  <c:v>1.9695498943330001</c:v>
                </c:pt>
                <c:pt idx="14925">
                  <c:v>1.969743847847</c:v>
                </c:pt>
                <c:pt idx="14926">
                  <c:v>1.969965338707</c:v>
                </c:pt>
                <c:pt idx="14927">
                  <c:v>1.9702509641649999</c:v>
                </c:pt>
                <c:pt idx="14928">
                  <c:v>1.9703494310380001</c:v>
                </c:pt>
                <c:pt idx="14929">
                  <c:v>1.9703963994980001</c:v>
                </c:pt>
                <c:pt idx="14930">
                  <c:v>1.970444202423</c:v>
                </c:pt>
                <c:pt idx="14931">
                  <c:v>1.970503330231</c:v>
                </c:pt>
                <c:pt idx="14932">
                  <c:v>1.9705682992939999</c:v>
                </c:pt>
                <c:pt idx="14933">
                  <c:v>1.970621943474</c:v>
                </c:pt>
                <c:pt idx="14934">
                  <c:v>1.970673322678</c:v>
                </c:pt>
                <c:pt idx="14935">
                  <c:v>1.9707540273669999</c:v>
                </c:pt>
                <c:pt idx="14936">
                  <c:v>1.970807671547</c:v>
                </c:pt>
                <c:pt idx="14937">
                  <c:v>1.9708596467970001</c:v>
                </c:pt>
                <c:pt idx="14938">
                  <c:v>1.9709188938140001</c:v>
                </c:pt>
                <c:pt idx="14939">
                  <c:v>1.9709771871570001</c:v>
                </c:pt>
                <c:pt idx="14940">
                  <c:v>1.9710175991059999</c:v>
                </c:pt>
                <c:pt idx="14941">
                  <c:v>1.9711290597919999</c:v>
                </c:pt>
                <c:pt idx="14942">
                  <c:v>1.9712089300160001</c:v>
                </c:pt>
                <c:pt idx="14943">
                  <c:v>1.9713063240049999</c:v>
                </c:pt>
                <c:pt idx="14944">
                  <c:v>1.971383094788</c:v>
                </c:pt>
                <c:pt idx="14945">
                  <c:v>1.9714906215670001</c:v>
                </c:pt>
                <c:pt idx="14946">
                  <c:v>1.971585273743</c:v>
                </c:pt>
                <c:pt idx="14947">
                  <c:v>1.971665620804</c:v>
                </c:pt>
                <c:pt idx="14948">
                  <c:v>1.9717586040499999</c:v>
                </c:pt>
                <c:pt idx="14949">
                  <c:v>1.9718275070189999</c:v>
                </c:pt>
                <c:pt idx="14950">
                  <c:v>1.9719734191889999</c:v>
                </c:pt>
                <c:pt idx="14951">
                  <c:v>1.9721698760990001</c:v>
                </c:pt>
                <c:pt idx="14952">
                  <c:v>1.9724961519240001</c:v>
                </c:pt>
                <c:pt idx="14953">
                  <c:v>1.9727220535279999</c:v>
                </c:pt>
                <c:pt idx="14954">
                  <c:v>1.9728282690050001</c:v>
                </c:pt>
                <c:pt idx="14955">
                  <c:v>1.9729121923449999</c:v>
                </c:pt>
                <c:pt idx="14956">
                  <c:v>1.972993731499</c:v>
                </c:pt>
                <c:pt idx="14957">
                  <c:v>1.97306895256</c:v>
                </c:pt>
                <c:pt idx="14958">
                  <c:v>1.973172426224</c:v>
                </c:pt>
                <c:pt idx="14959">
                  <c:v>1.9732756614689999</c:v>
                </c:pt>
                <c:pt idx="14960">
                  <c:v>1.9733628034590001</c:v>
                </c:pt>
                <c:pt idx="14961">
                  <c:v>1.973644137383</c:v>
                </c:pt>
                <c:pt idx="14962">
                  <c:v>1.97398519516</c:v>
                </c:pt>
                <c:pt idx="14963">
                  <c:v>1.9743125438689999</c:v>
                </c:pt>
                <c:pt idx="14964">
                  <c:v>1.9745419025419999</c:v>
                </c:pt>
                <c:pt idx="14965">
                  <c:v>1.9746657609939999</c:v>
                </c:pt>
                <c:pt idx="14966">
                  <c:v>1.9747544527050001</c:v>
                </c:pt>
                <c:pt idx="14967">
                  <c:v>1.974843382835</c:v>
                </c:pt>
                <c:pt idx="14968">
                  <c:v>1.9749270677570001</c:v>
                </c:pt>
                <c:pt idx="14969">
                  <c:v>1.975010275841</c:v>
                </c:pt>
                <c:pt idx="14970">
                  <c:v>1.9751147031780001</c:v>
                </c:pt>
                <c:pt idx="14971">
                  <c:v>1.97540640831</c:v>
                </c:pt>
                <c:pt idx="14972">
                  <c:v>1.9755138158800001</c:v>
                </c:pt>
                <c:pt idx="14973">
                  <c:v>1.9756020307540001</c:v>
                </c:pt>
                <c:pt idx="14974">
                  <c:v>1.975661873817</c:v>
                </c:pt>
                <c:pt idx="14975">
                  <c:v>1.975731492043</c:v>
                </c:pt>
                <c:pt idx="14976">
                  <c:v>1.9758305549620001</c:v>
                </c:pt>
                <c:pt idx="14977">
                  <c:v>1.975968122482</c:v>
                </c:pt>
                <c:pt idx="14978">
                  <c:v>1.9763141870500001</c:v>
                </c:pt>
                <c:pt idx="14979">
                  <c:v>1.9764584302899999</c:v>
                </c:pt>
                <c:pt idx="14980">
                  <c:v>1.9765409231190001</c:v>
                </c:pt>
                <c:pt idx="14981">
                  <c:v>1.9766088724140001</c:v>
                </c:pt>
                <c:pt idx="14982">
                  <c:v>1.9767274856570001</c:v>
                </c:pt>
                <c:pt idx="14983">
                  <c:v>1.9768393039700001</c:v>
                </c:pt>
                <c:pt idx="14984">
                  <c:v>1.9771766662600001</c:v>
                </c:pt>
                <c:pt idx="14985">
                  <c:v>1.977382898331</c:v>
                </c:pt>
                <c:pt idx="14986">
                  <c:v>1.9775803089140001</c:v>
                </c:pt>
                <c:pt idx="14987">
                  <c:v>1.9777052402499999</c:v>
                </c:pt>
                <c:pt idx="14988">
                  <c:v>1.9778378009799999</c:v>
                </c:pt>
                <c:pt idx="14989">
                  <c:v>1.977922677994</c:v>
                </c:pt>
                <c:pt idx="14990">
                  <c:v>1.9780163764950001</c:v>
                </c:pt>
                <c:pt idx="14991">
                  <c:v>1.9781087636950001</c:v>
                </c:pt>
                <c:pt idx="14992">
                  <c:v>1.9782438278200001</c:v>
                </c:pt>
                <c:pt idx="14993">
                  <c:v>1.9783338308330001</c:v>
                </c:pt>
                <c:pt idx="14994">
                  <c:v>1.9785044193270001</c:v>
                </c:pt>
                <c:pt idx="14995">
                  <c:v>1.978807806969</c:v>
                </c:pt>
                <c:pt idx="14996">
                  <c:v>1.9789404869080001</c:v>
                </c:pt>
                <c:pt idx="14997">
                  <c:v>1.9791634082789999</c:v>
                </c:pt>
                <c:pt idx="14998">
                  <c:v>1.979373574257</c:v>
                </c:pt>
                <c:pt idx="14999">
                  <c:v>1.979481816292</c:v>
                </c:pt>
                <c:pt idx="15000">
                  <c:v>1.9795589447019999</c:v>
                </c:pt>
                <c:pt idx="15001">
                  <c:v>1.9796338081360001</c:v>
                </c:pt>
                <c:pt idx="15002">
                  <c:v>1.9797174930570001</c:v>
                </c:pt>
                <c:pt idx="15003">
                  <c:v>1.97978246212</c:v>
                </c:pt>
                <c:pt idx="15004">
                  <c:v>1.979848742485</c:v>
                </c:pt>
                <c:pt idx="15005">
                  <c:v>1.9798877239229999</c:v>
                </c:pt>
                <c:pt idx="15006">
                  <c:v>1.979929924011</c:v>
                </c:pt>
                <c:pt idx="15007">
                  <c:v>1.9800019264219999</c:v>
                </c:pt>
                <c:pt idx="15008">
                  <c:v>1.9800785779950001</c:v>
                </c:pt>
                <c:pt idx="15009">
                  <c:v>1.98018014431</c:v>
                </c:pt>
                <c:pt idx="15010">
                  <c:v>1.980299592018</c:v>
                </c:pt>
                <c:pt idx="15011">
                  <c:v>1.9806233644489999</c:v>
                </c:pt>
                <c:pt idx="15012">
                  <c:v>1.980939745903</c:v>
                </c:pt>
                <c:pt idx="15013">
                  <c:v>1.9812493324280001</c:v>
                </c:pt>
                <c:pt idx="15014">
                  <c:v>1.981491327286</c:v>
                </c:pt>
                <c:pt idx="15015">
                  <c:v>1.981793880463</c:v>
                </c:pt>
                <c:pt idx="15016">
                  <c:v>1.9820055961609999</c:v>
                </c:pt>
                <c:pt idx="15017">
                  <c:v>1.982135057449</c:v>
                </c:pt>
                <c:pt idx="15018">
                  <c:v>1.982292890549</c:v>
                </c:pt>
                <c:pt idx="15019">
                  <c:v>1.982408642769</c:v>
                </c:pt>
                <c:pt idx="15020">
                  <c:v>1.982740163803</c:v>
                </c:pt>
                <c:pt idx="15021">
                  <c:v>1.9830893278120001</c:v>
                </c:pt>
                <c:pt idx="15022">
                  <c:v>1.9834175109859999</c:v>
                </c:pt>
                <c:pt idx="15023">
                  <c:v>1.983525514603</c:v>
                </c:pt>
                <c:pt idx="15024">
                  <c:v>1.9836897850040001</c:v>
                </c:pt>
                <c:pt idx="15025">
                  <c:v>1.984008669853</c:v>
                </c:pt>
                <c:pt idx="15026">
                  <c:v>1.9843450784679999</c:v>
                </c:pt>
                <c:pt idx="15027">
                  <c:v>1.984680891037</c:v>
                </c:pt>
                <c:pt idx="15028">
                  <c:v>1.985013246536</c:v>
                </c:pt>
                <c:pt idx="15029">
                  <c:v>1.985243082047</c:v>
                </c:pt>
                <c:pt idx="15030">
                  <c:v>1.9855664968490001</c:v>
                </c:pt>
                <c:pt idx="15031">
                  <c:v>1.9858891963959999</c:v>
                </c:pt>
                <c:pt idx="15032">
                  <c:v>1.98620724678</c:v>
                </c:pt>
                <c:pt idx="15033">
                  <c:v>1.986295819283</c:v>
                </c:pt>
                <c:pt idx="15034">
                  <c:v>1.9866051673889999</c:v>
                </c:pt>
                <c:pt idx="15035">
                  <c:v>1.986928939819</c:v>
                </c:pt>
                <c:pt idx="15036">
                  <c:v>1.987051725388</c:v>
                </c:pt>
                <c:pt idx="15037">
                  <c:v>1.987192153931</c:v>
                </c:pt>
                <c:pt idx="15038">
                  <c:v>1.9875150918960001</c:v>
                </c:pt>
                <c:pt idx="15039">
                  <c:v>1.9878571033479999</c:v>
                </c:pt>
                <c:pt idx="15040">
                  <c:v>1.98797249794</c:v>
                </c:pt>
                <c:pt idx="15041">
                  <c:v>1.9880915880200001</c:v>
                </c:pt>
                <c:pt idx="15042">
                  <c:v>1.9884237051010001</c:v>
                </c:pt>
                <c:pt idx="15043">
                  <c:v>1.988536715508</c:v>
                </c:pt>
                <c:pt idx="15044">
                  <c:v>1.9886053800579999</c:v>
                </c:pt>
                <c:pt idx="15045">
                  <c:v>1.988700628281</c:v>
                </c:pt>
                <c:pt idx="15046">
                  <c:v>1.9887691736219999</c:v>
                </c:pt>
                <c:pt idx="15047">
                  <c:v>1.9888675212860001</c:v>
                </c:pt>
                <c:pt idx="15048">
                  <c:v>1.98899948597</c:v>
                </c:pt>
                <c:pt idx="15049">
                  <c:v>1.989126801491</c:v>
                </c:pt>
                <c:pt idx="15050">
                  <c:v>1.9892371892930001</c:v>
                </c:pt>
                <c:pt idx="15051">
                  <c:v>1.9893954992289999</c:v>
                </c:pt>
                <c:pt idx="15052">
                  <c:v>1.9895397424700001</c:v>
                </c:pt>
                <c:pt idx="15053">
                  <c:v>1.9896881580350001</c:v>
                </c:pt>
                <c:pt idx="15054">
                  <c:v>1.9898048639299999</c:v>
                </c:pt>
                <c:pt idx="15055">
                  <c:v>1.989951252937</c:v>
                </c:pt>
                <c:pt idx="15056">
                  <c:v>1.990269303322</c:v>
                </c:pt>
                <c:pt idx="15057">
                  <c:v>1.990437507629</c:v>
                </c:pt>
                <c:pt idx="15058">
                  <c:v>1.9907736778259999</c:v>
                </c:pt>
                <c:pt idx="15059">
                  <c:v>1.991095781326</c:v>
                </c:pt>
                <c:pt idx="15060">
                  <c:v>1.9913518428799999</c:v>
                </c:pt>
                <c:pt idx="15061">
                  <c:v>1.9915372133260001</c:v>
                </c:pt>
                <c:pt idx="15062">
                  <c:v>1.9918392896649999</c:v>
                </c:pt>
                <c:pt idx="15063">
                  <c:v>1.9920233488079999</c:v>
                </c:pt>
                <c:pt idx="15064">
                  <c:v>1.9923102855679999</c:v>
                </c:pt>
                <c:pt idx="15065">
                  <c:v>1.992441058159</c:v>
                </c:pt>
                <c:pt idx="15066">
                  <c:v>1.992776155472</c:v>
                </c:pt>
                <c:pt idx="15067">
                  <c:v>1.9930936098100001</c:v>
                </c:pt>
                <c:pt idx="15068">
                  <c:v>1.993216395378</c:v>
                </c:pt>
                <c:pt idx="15069">
                  <c:v>1.9933321475979999</c:v>
                </c:pt>
                <c:pt idx="15070">
                  <c:v>1.993493676186</c:v>
                </c:pt>
                <c:pt idx="15071">
                  <c:v>1.993630409241</c:v>
                </c:pt>
                <c:pt idx="15072">
                  <c:v>1.993711471558</c:v>
                </c:pt>
                <c:pt idx="15073">
                  <c:v>1.993791937828</c:v>
                </c:pt>
                <c:pt idx="15074">
                  <c:v>1.9938802719119999</c:v>
                </c:pt>
                <c:pt idx="15075">
                  <c:v>1.9939825534819999</c:v>
                </c:pt>
                <c:pt idx="15076">
                  <c:v>1.9940888881679999</c:v>
                </c:pt>
                <c:pt idx="15077">
                  <c:v>1.994333982468</c:v>
                </c:pt>
                <c:pt idx="15078">
                  <c:v>1.9946843385699999</c:v>
                </c:pt>
                <c:pt idx="15079">
                  <c:v>1.9948620796200001</c:v>
                </c:pt>
                <c:pt idx="15080">
                  <c:v>1.994941830635</c:v>
                </c:pt>
                <c:pt idx="15081">
                  <c:v>1.995040535927</c:v>
                </c:pt>
                <c:pt idx="15082">
                  <c:v>1.9951157569889999</c:v>
                </c:pt>
                <c:pt idx="15083">
                  <c:v>1.995213031769</c:v>
                </c:pt>
                <c:pt idx="15084">
                  <c:v>1.995291590691</c:v>
                </c:pt>
                <c:pt idx="15085">
                  <c:v>1.995412826538</c:v>
                </c:pt>
                <c:pt idx="15086">
                  <c:v>1.9957681894299999</c:v>
                </c:pt>
                <c:pt idx="15087">
                  <c:v>1.995967388153</c:v>
                </c:pt>
                <c:pt idx="15088">
                  <c:v>1.9960830211639999</c:v>
                </c:pt>
                <c:pt idx="15089">
                  <c:v>1.9962005615230001</c:v>
                </c:pt>
                <c:pt idx="15090">
                  <c:v>1.9963669776920001</c:v>
                </c:pt>
                <c:pt idx="15091">
                  <c:v>1.9966994523999999</c:v>
                </c:pt>
                <c:pt idx="15092">
                  <c:v>1.9969999790190001</c:v>
                </c:pt>
                <c:pt idx="15093">
                  <c:v>1.9973610639570001</c:v>
                </c:pt>
                <c:pt idx="15094">
                  <c:v>1.9975160360340001</c:v>
                </c:pt>
                <c:pt idx="15095">
                  <c:v>1.9977344274519999</c:v>
                </c:pt>
                <c:pt idx="15096">
                  <c:v>1.9980814456939999</c:v>
                </c:pt>
                <c:pt idx="15097">
                  <c:v>1.9984030723570001</c:v>
                </c:pt>
                <c:pt idx="15098">
                  <c:v>1.998656272888</c:v>
                </c:pt>
                <c:pt idx="15099">
                  <c:v>1.9987882375720001</c:v>
                </c:pt>
                <c:pt idx="15100">
                  <c:v>1.9990892410279999</c:v>
                </c:pt>
                <c:pt idx="15101">
                  <c:v>1.999440073967</c:v>
                </c:pt>
                <c:pt idx="15102">
                  <c:v>1.999760270119</c:v>
                </c:pt>
                <c:pt idx="15103">
                  <c:v>1.999935269356</c:v>
                </c:pt>
                <c:pt idx="15104">
                  <c:v>2.0001509189609998</c:v>
                </c:pt>
                <c:pt idx="15105">
                  <c:v>2.0005002021789999</c:v>
                </c:pt>
                <c:pt idx="15106">
                  <c:v>2.0007500648500001</c:v>
                </c:pt>
                <c:pt idx="15107">
                  <c:v>2.000868320465</c:v>
                </c:pt>
                <c:pt idx="15108">
                  <c:v>2.0009918212889999</c:v>
                </c:pt>
                <c:pt idx="15109">
                  <c:v>2.001117706299</c:v>
                </c:pt>
                <c:pt idx="15110">
                  <c:v>2.0014715194699999</c:v>
                </c:pt>
                <c:pt idx="15111">
                  <c:v>2.0016422271729999</c:v>
                </c:pt>
                <c:pt idx="15112">
                  <c:v>2.001991510391</c:v>
                </c:pt>
                <c:pt idx="15113">
                  <c:v>2.0023102760309999</c:v>
                </c:pt>
                <c:pt idx="15114">
                  <c:v>2.0026283264160001</c:v>
                </c:pt>
                <c:pt idx="15115">
                  <c:v>2.0027835369110001</c:v>
                </c:pt>
                <c:pt idx="15116">
                  <c:v>2.0029318332670001</c:v>
                </c:pt>
                <c:pt idx="15117">
                  <c:v>2.0031926631929999</c:v>
                </c:pt>
                <c:pt idx="15118">
                  <c:v>2.0035183429719998</c:v>
                </c:pt>
                <c:pt idx="15119">
                  <c:v>2.0038094520569998</c:v>
                </c:pt>
                <c:pt idx="15120">
                  <c:v>2.0039663314820002</c:v>
                </c:pt>
                <c:pt idx="15121">
                  <c:v>2.0042834281920001</c:v>
                </c:pt>
                <c:pt idx="15122">
                  <c:v>2.0043959617609999</c:v>
                </c:pt>
                <c:pt idx="15123">
                  <c:v>2.0044844150540002</c:v>
                </c:pt>
                <c:pt idx="15124">
                  <c:v>2.0045578479769999</c:v>
                </c:pt>
                <c:pt idx="15125">
                  <c:v>2.0046241283419999</c:v>
                </c:pt>
                <c:pt idx="15126">
                  <c:v>2.0047788620000002</c:v>
                </c:pt>
                <c:pt idx="15127">
                  <c:v>2.0048675537110001</c:v>
                </c:pt>
                <c:pt idx="15128">
                  <c:v>2.0050408840179998</c:v>
                </c:pt>
                <c:pt idx="15129">
                  <c:v>2.0053906440730001</c:v>
                </c:pt>
                <c:pt idx="15130">
                  <c:v>2.005733728409</c:v>
                </c:pt>
                <c:pt idx="15131">
                  <c:v>2.0058653354640001</c:v>
                </c:pt>
                <c:pt idx="15132">
                  <c:v>2.006073951721</c:v>
                </c:pt>
                <c:pt idx="15133">
                  <c:v>2.0061147212980002</c:v>
                </c:pt>
                <c:pt idx="15134">
                  <c:v>2.0061669349670002</c:v>
                </c:pt>
                <c:pt idx="15135">
                  <c:v>2.0062549114229999</c:v>
                </c:pt>
                <c:pt idx="15136">
                  <c:v>2.0063025951390001</c:v>
                </c:pt>
                <c:pt idx="15137">
                  <c:v>2.0063536167140001</c:v>
                </c:pt>
                <c:pt idx="15138">
                  <c:v>2.0064291954039999</c:v>
                </c:pt>
                <c:pt idx="15139">
                  <c:v>2.0065002441409998</c:v>
                </c:pt>
                <c:pt idx="15140">
                  <c:v>2.0065562725069999</c:v>
                </c:pt>
                <c:pt idx="15141">
                  <c:v>2.0066099166870002</c:v>
                </c:pt>
                <c:pt idx="15142">
                  <c:v>2.006700277328</c:v>
                </c:pt>
                <c:pt idx="15143">
                  <c:v>2.006752490997</c:v>
                </c:pt>
                <c:pt idx="15144">
                  <c:v>2.006799221039</c:v>
                </c:pt>
                <c:pt idx="15145">
                  <c:v>2.0068593025210002</c:v>
                </c:pt>
                <c:pt idx="15146">
                  <c:v>2.0069289207460002</c:v>
                </c:pt>
                <c:pt idx="15147">
                  <c:v>2.0069763660429998</c:v>
                </c:pt>
                <c:pt idx="15148">
                  <c:v>2.0070185661319999</c:v>
                </c:pt>
                <c:pt idx="15149">
                  <c:v>2.0070984363559998</c:v>
                </c:pt>
                <c:pt idx="15150">
                  <c:v>2.00714468956</c:v>
                </c:pt>
                <c:pt idx="15151">
                  <c:v>2.0071833133700001</c:v>
                </c:pt>
                <c:pt idx="15152">
                  <c:v>2.007296085358</c:v>
                </c:pt>
                <c:pt idx="15153">
                  <c:v>2.0073618888849998</c:v>
                </c:pt>
                <c:pt idx="15154">
                  <c:v>2.0074665546419999</c:v>
                </c:pt>
                <c:pt idx="15155">
                  <c:v>2.0075309276579998</c:v>
                </c:pt>
                <c:pt idx="15156">
                  <c:v>2.0076489448550001</c:v>
                </c:pt>
                <c:pt idx="15157">
                  <c:v>2.0077857971189998</c:v>
                </c:pt>
                <c:pt idx="15158">
                  <c:v>2.0081200599670002</c:v>
                </c:pt>
                <c:pt idx="15159">
                  <c:v>2.0083894729609999</c:v>
                </c:pt>
                <c:pt idx="15160">
                  <c:v>2.0084726810459999</c:v>
                </c:pt>
                <c:pt idx="15161">
                  <c:v>2.0085601806639999</c:v>
                </c:pt>
                <c:pt idx="15162">
                  <c:v>2.0086464881900001</c:v>
                </c:pt>
                <c:pt idx="15163">
                  <c:v>2.0087220668789998</c:v>
                </c:pt>
                <c:pt idx="15164">
                  <c:v>2.0087406635280001</c:v>
                </c:pt>
                <c:pt idx="15165">
                  <c:v>2.0088140964510002</c:v>
                </c:pt>
                <c:pt idx="15166">
                  <c:v>2.0088956356050001</c:v>
                </c:pt>
                <c:pt idx="15167">
                  <c:v>2.008951187134</c:v>
                </c:pt>
                <c:pt idx="15168">
                  <c:v>2.0090098381039998</c:v>
                </c:pt>
                <c:pt idx="15169">
                  <c:v>2.0090932846070002</c:v>
                </c:pt>
                <c:pt idx="15170">
                  <c:v>2.0091791152949998</c:v>
                </c:pt>
                <c:pt idx="15171">
                  <c:v>2.0092625617979998</c:v>
                </c:pt>
                <c:pt idx="15172">
                  <c:v>2.0093595981600001</c:v>
                </c:pt>
                <c:pt idx="15173">
                  <c:v>2.009444713593</c:v>
                </c:pt>
                <c:pt idx="15174">
                  <c:v>2.0095295906069999</c:v>
                </c:pt>
                <c:pt idx="15175">
                  <c:v>2.0096118450159999</c:v>
                </c:pt>
                <c:pt idx="15176">
                  <c:v>2.0098092556</c:v>
                </c:pt>
                <c:pt idx="15177">
                  <c:v>2.0101292133330002</c:v>
                </c:pt>
                <c:pt idx="15178">
                  <c:v>2.0102183818819999</c:v>
                </c:pt>
                <c:pt idx="15179">
                  <c:v>2.0103430747990001</c:v>
                </c:pt>
                <c:pt idx="15180">
                  <c:v>2.0105113983149998</c:v>
                </c:pt>
                <c:pt idx="15181">
                  <c:v>2.010843276978</c:v>
                </c:pt>
                <c:pt idx="15182">
                  <c:v>2.0109598636629999</c:v>
                </c:pt>
                <c:pt idx="15183">
                  <c:v>2.0110392570500002</c:v>
                </c:pt>
                <c:pt idx="15184">
                  <c:v>2.0111236572269999</c:v>
                </c:pt>
                <c:pt idx="15185">
                  <c:v>2.01122879982</c:v>
                </c:pt>
                <c:pt idx="15186">
                  <c:v>2.0112981796259999</c:v>
                </c:pt>
                <c:pt idx="15187">
                  <c:v>2.0114295482640001</c:v>
                </c:pt>
                <c:pt idx="15188">
                  <c:v>2.0115528106689999</c:v>
                </c:pt>
                <c:pt idx="15189">
                  <c:v>2.011882781982</c:v>
                </c:pt>
                <c:pt idx="15190">
                  <c:v>2.011954307556</c:v>
                </c:pt>
                <c:pt idx="15191">
                  <c:v>2.0120592117310001</c:v>
                </c:pt>
                <c:pt idx="15192">
                  <c:v>2.012278795242</c:v>
                </c:pt>
                <c:pt idx="15193">
                  <c:v>2.0123765468600001</c:v>
                </c:pt>
                <c:pt idx="15194">
                  <c:v>2.0124568939210001</c:v>
                </c:pt>
                <c:pt idx="15195">
                  <c:v>2.0125420093540001</c:v>
                </c:pt>
                <c:pt idx="15196">
                  <c:v>2.012656927109</c:v>
                </c:pt>
                <c:pt idx="15197">
                  <c:v>2.0129628181460002</c:v>
                </c:pt>
                <c:pt idx="15198">
                  <c:v>2.0131299495700001</c:v>
                </c:pt>
                <c:pt idx="15199">
                  <c:v>2.013258695602</c:v>
                </c:pt>
                <c:pt idx="15200">
                  <c:v>2.0133411884310002</c:v>
                </c:pt>
                <c:pt idx="15201">
                  <c:v>2.0134336948390001</c:v>
                </c:pt>
                <c:pt idx="15202">
                  <c:v>2.0135316848749998</c:v>
                </c:pt>
                <c:pt idx="15203">
                  <c:v>2.0135903358460001</c:v>
                </c:pt>
                <c:pt idx="15204">
                  <c:v>2.0139286518100001</c:v>
                </c:pt>
                <c:pt idx="15205">
                  <c:v>2.0140299797060002</c:v>
                </c:pt>
                <c:pt idx="15206">
                  <c:v>2.0141191482540002</c:v>
                </c:pt>
                <c:pt idx="15207">
                  <c:v>2.0142295360569999</c:v>
                </c:pt>
                <c:pt idx="15208">
                  <c:v>2.0143766403200001</c:v>
                </c:pt>
                <c:pt idx="15209">
                  <c:v>2.0144903659820002</c:v>
                </c:pt>
                <c:pt idx="15210">
                  <c:v>2.0145630836490001</c:v>
                </c:pt>
                <c:pt idx="15211">
                  <c:v>2.014634370804</c:v>
                </c:pt>
                <c:pt idx="15212">
                  <c:v>2.0147168636320001</c:v>
                </c:pt>
                <c:pt idx="15213">
                  <c:v>2.014798402786</c:v>
                </c:pt>
                <c:pt idx="15214">
                  <c:v>2.0148966312410002</c:v>
                </c:pt>
                <c:pt idx="15215">
                  <c:v>2.015241146088</c:v>
                </c:pt>
                <c:pt idx="15216">
                  <c:v>2.0154728889469999</c:v>
                </c:pt>
                <c:pt idx="15217">
                  <c:v>2.0155310630800001</c:v>
                </c:pt>
                <c:pt idx="15218">
                  <c:v>2.0156416893009999</c:v>
                </c:pt>
                <c:pt idx="15219">
                  <c:v>2.0157094001770002</c:v>
                </c:pt>
                <c:pt idx="15220">
                  <c:v>2.0158250331879999</c:v>
                </c:pt>
                <c:pt idx="15221">
                  <c:v>2.0159065723420002</c:v>
                </c:pt>
                <c:pt idx="15222">
                  <c:v>2.0159971714020002</c:v>
                </c:pt>
                <c:pt idx="15223">
                  <c:v>2.0161004066469999</c:v>
                </c:pt>
                <c:pt idx="15224">
                  <c:v>2.0161800384520001</c:v>
                </c:pt>
                <c:pt idx="15225">
                  <c:v>2.0162882804870002</c:v>
                </c:pt>
                <c:pt idx="15226">
                  <c:v>2.0163600444790002</c:v>
                </c:pt>
                <c:pt idx="15227">
                  <c:v>2.0164678096770001</c:v>
                </c:pt>
                <c:pt idx="15228">
                  <c:v>2.0165367126459999</c:v>
                </c:pt>
                <c:pt idx="15229">
                  <c:v>2.0166451931</c:v>
                </c:pt>
                <c:pt idx="15230">
                  <c:v>2.0169725418089999</c:v>
                </c:pt>
                <c:pt idx="15231">
                  <c:v>2.0172767639160001</c:v>
                </c:pt>
                <c:pt idx="15232">
                  <c:v>2.0174586772919998</c:v>
                </c:pt>
                <c:pt idx="15233">
                  <c:v>2.0175619125369999</c:v>
                </c:pt>
                <c:pt idx="15234">
                  <c:v>2.01766705513</c:v>
                </c:pt>
                <c:pt idx="15235">
                  <c:v>2.0177679061889999</c:v>
                </c:pt>
                <c:pt idx="15236">
                  <c:v>2.0178794860839999</c:v>
                </c:pt>
                <c:pt idx="15237">
                  <c:v>2.0182027816770001</c:v>
                </c:pt>
                <c:pt idx="15238">
                  <c:v>2.0185413360600002</c:v>
                </c:pt>
                <c:pt idx="15239">
                  <c:v>2.0186796188349998</c:v>
                </c:pt>
                <c:pt idx="15240">
                  <c:v>2.0187959671020002</c:v>
                </c:pt>
                <c:pt idx="15241">
                  <c:v>2.0191047191620002</c:v>
                </c:pt>
                <c:pt idx="15242">
                  <c:v>2.019433736801</c:v>
                </c:pt>
                <c:pt idx="15243">
                  <c:v>2.0196771621699998</c:v>
                </c:pt>
                <c:pt idx="15244">
                  <c:v>2.0198333263400001</c:v>
                </c:pt>
                <c:pt idx="15245">
                  <c:v>2.0199580192569999</c:v>
                </c:pt>
                <c:pt idx="15246">
                  <c:v>2.0200777053830001</c:v>
                </c:pt>
                <c:pt idx="15247">
                  <c:v>2.0201792716979998</c:v>
                </c:pt>
                <c:pt idx="15248">
                  <c:v>2.0202748775480002</c:v>
                </c:pt>
                <c:pt idx="15249">
                  <c:v>2.0205969810490001</c:v>
                </c:pt>
                <c:pt idx="15250">
                  <c:v>2.020891427994</c:v>
                </c:pt>
                <c:pt idx="15251">
                  <c:v>2.0210957527160001</c:v>
                </c:pt>
                <c:pt idx="15252">
                  <c:v>2.0214047431950002</c:v>
                </c:pt>
                <c:pt idx="15253">
                  <c:v>2.0215198993680001</c:v>
                </c:pt>
                <c:pt idx="15254">
                  <c:v>2.0216102600100001</c:v>
                </c:pt>
                <c:pt idx="15255">
                  <c:v>2.0216948986049998</c:v>
                </c:pt>
                <c:pt idx="15256">
                  <c:v>2.0217614173889999</c:v>
                </c:pt>
                <c:pt idx="15257">
                  <c:v>2.0218815803529999</c:v>
                </c:pt>
                <c:pt idx="15258">
                  <c:v>2.0219974517820001</c:v>
                </c:pt>
                <c:pt idx="15259">
                  <c:v>2.0221683979030001</c:v>
                </c:pt>
                <c:pt idx="15260">
                  <c:v>2.022520065308</c:v>
                </c:pt>
                <c:pt idx="15261">
                  <c:v>2.0226829051970001</c:v>
                </c:pt>
                <c:pt idx="15262">
                  <c:v>2.0227632522580001</c:v>
                </c:pt>
                <c:pt idx="15263">
                  <c:v>2.0228843688959999</c:v>
                </c:pt>
                <c:pt idx="15264">
                  <c:v>2.0230324268339999</c:v>
                </c:pt>
                <c:pt idx="15265">
                  <c:v>2.02339220047</c:v>
                </c:pt>
                <c:pt idx="15266">
                  <c:v>2.023669242859</c:v>
                </c:pt>
                <c:pt idx="15267">
                  <c:v>2.0237834453580001</c:v>
                </c:pt>
                <c:pt idx="15268">
                  <c:v>2.023866415024</c:v>
                </c:pt>
                <c:pt idx="15269">
                  <c:v>2.023983478546</c:v>
                </c:pt>
                <c:pt idx="15270">
                  <c:v>2.0241026878359998</c:v>
                </c:pt>
                <c:pt idx="15271">
                  <c:v>2.0241761207579998</c:v>
                </c:pt>
                <c:pt idx="15272">
                  <c:v>2.0242652893069999</c:v>
                </c:pt>
                <c:pt idx="15273">
                  <c:v>2.0243434906009998</c:v>
                </c:pt>
                <c:pt idx="15274">
                  <c:v>2.0245075225829998</c:v>
                </c:pt>
                <c:pt idx="15275">
                  <c:v>2.0246179103849999</c:v>
                </c:pt>
                <c:pt idx="15276">
                  <c:v>2.0247688293460002</c:v>
                </c:pt>
                <c:pt idx="15277">
                  <c:v>2.024909496307</c:v>
                </c:pt>
                <c:pt idx="15278">
                  <c:v>2.0250229835510001</c:v>
                </c:pt>
                <c:pt idx="15279">
                  <c:v>2.0251436233520002</c:v>
                </c:pt>
                <c:pt idx="15280">
                  <c:v>2.0252137184140002</c:v>
                </c:pt>
                <c:pt idx="15281">
                  <c:v>2.025322675705</c:v>
                </c:pt>
                <c:pt idx="15282">
                  <c:v>2.0254318714139998</c:v>
                </c:pt>
                <c:pt idx="15283">
                  <c:v>2.0257740020749999</c:v>
                </c:pt>
                <c:pt idx="15284">
                  <c:v>2.0260822772979998</c:v>
                </c:pt>
                <c:pt idx="15285">
                  <c:v>2.026252031326</c:v>
                </c:pt>
                <c:pt idx="15286">
                  <c:v>2.0264461040500001</c:v>
                </c:pt>
                <c:pt idx="15287">
                  <c:v>2.026560544968</c:v>
                </c:pt>
                <c:pt idx="15288">
                  <c:v>2.0266189575200002</c:v>
                </c:pt>
                <c:pt idx="15289">
                  <c:v>2.0266959667209998</c:v>
                </c:pt>
                <c:pt idx="15290">
                  <c:v>2.026772022247</c:v>
                </c:pt>
                <c:pt idx="15291">
                  <c:v>2.026860713959</c:v>
                </c:pt>
                <c:pt idx="15292">
                  <c:v>2.0269937515260001</c:v>
                </c:pt>
                <c:pt idx="15293">
                  <c:v>2.027174472809</c:v>
                </c:pt>
                <c:pt idx="15294">
                  <c:v>2.027260303497</c:v>
                </c:pt>
                <c:pt idx="15295">
                  <c:v>2.02734708786</c:v>
                </c:pt>
                <c:pt idx="15296">
                  <c:v>2.02739071846</c:v>
                </c:pt>
                <c:pt idx="15297">
                  <c:v>2.027462244034</c:v>
                </c:pt>
                <c:pt idx="15298">
                  <c:v>2.0275444984440001</c:v>
                </c:pt>
                <c:pt idx="15299">
                  <c:v>2.027624368668</c:v>
                </c:pt>
                <c:pt idx="15300">
                  <c:v>2.0276882648469998</c:v>
                </c:pt>
                <c:pt idx="15301">
                  <c:v>2.0277304649349999</c:v>
                </c:pt>
                <c:pt idx="15302">
                  <c:v>2.0278177261349999</c:v>
                </c:pt>
                <c:pt idx="15303">
                  <c:v>2.0280804634090002</c:v>
                </c:pt>
                <c:pt idx="15304">
                  <c:v>2.0281796455380001</c:v>
                </c:pt>
                <c:pt idx="15305">
                  <c:v>2.0282537937159999</c:v>
                </c:pt>
                <c:pt idx="15306">
                  <c:v>2.0283503532410001</c:v>
                </c:pt>
                <c:pt idx="15307">
                  <c:v>2.0284223556519998</c:v>
                </c:pt>
                <c:pt idx="15308">
                  <c:v>2.0285179615020001</c:v>
                </c:pt>
                <c:pt idx="15309">
                  <c:v>2.0286016464230001</c:v>
                </c:pt>
                <c:pt idx="15310">
                  <c:v>2.0286788940429998</c:v>
                </c:pt>
                <c:pt idx="15311">
                  <c:v>2.0288059711459998</c:v>
                </c:pt>
                <c:pt idx="15312">
                  <c:v>2.0289468765260001</c:v>
                </c:pt>
                <c:pt idx="15313">
                  <c:v>2.0290982723240001</c:v>
                </c:pt>
                <c:pt idx="15314">
                  <c:v>2.0292496681209999</c:v>
                </c:pt>
                <c:pt idx="15315">
                  <c:v>2.0294427871699998</c:v>
                </c:pt>
                <c:pt idx="15316">
                  <c:v>2.0296936035159998</c:v>
                </c:pt>
                <c:pt idx="15317">
                  <c:v>2.0300319194790002</c:v>
                </c:pt>
                <c:pt idx="15318">
                  <c:v>2.0302758216860002</c:v>
                </c:pt>
                <c:pt idx="15319">
                  <c:v>2.0304834842680002</c:v>
                </c:pt>
                <c:pt idx="15320">
                  <c:v>2.0305967330930002</c:v>
                </c:pt>
                <c:pt idx="15321">
                  <c:v>2.0307097435000001</c:v>
                </c:pt>
                <c:pt idx="15322">
                  <c:v>2.0307962894439999</c:v>
                </c:pt>
                <c:pt idx="15323">
                  <c:v>2.0309782028200001</c:v>
                </c:pt>
                <c:pt idx="15324">
                  <c:v>2.0313036441799999</c:v>
                </c:pt>
                <c:pt idx="15325">
                  <c:v>2.0314197540280001</c:v>
                </c:pt>
                <c:pt idx="15326">
                  <c:v>2.0314860343930001</c:v>
                </c:pt>
                <c:pt idx="15327">
                  <c:v>2.0316102504729998</c:v>
                </c:pt>
                <c:pt idx="15328">
                  <c:v>2.0319645404819999</c:v>
                </c:pt>
                <c:pt idx="15329">
                  <c:v>2.0321807861329999</c:v>
                </c:pt>
                <c:pt idx="15330">
                  <c:v>2.032512664795</c:v>
                </c:pt>
                <c:pt idx="15331">
                  <c:v>2.0325865745540002</c:v>
                </c:pt>
                <c:pt idx="15332">
                  <c:v>2.032665729523</c:v>
                </c:pt>
                <c:pt idx="15333">
                  <c:v>2.0327939987180002</c:v>
                </c:pt>
                <c:pt idx="15334">
                  <c:v>2.0328714847559999</c:v>
                </c:pt>
                <c:pt idx="15335">
                  <c:v>2.0329515933989999</c:v>
                </c:pt>
                <c:pt idx="15336">
                  <c:v>2.0330569744110001</c:v>
                </c:pt>
                <c:pt idx="15337">
                  <c:v>2.0333611965179998</c:v>
                </c:pt>
                <c:pt idx="15338">
                  <c:v>2.0336892604829999</c:v>
                </c:pt>
                <c:pt idx="15339">
                  <c:v>2.0340149402619998</c:v>
                </c:pt>
                <c:pt idx="15340">
                  <c:v>2.0341336727139998</c:v>
                </c:pt>
                <c:pt idx="15341">
                  <c:v>2.0342481136320001</c:v>
                </c:pt>
                <c:pt idx="15342">
                  <c:v>2.0343074798580001</c:v>
                </c:pt>
                <c:pt idx="15343">
                  <c:v>2.0344004631039998</c:v>
                </c:pt>
                <c:pt idx="15344">
                  <c:v>2.0344660282140001</c:v>
                </c:pt>
                <c:pt idx="15345">
                  <c:v>2.034594535828</c:v>
                </c:pt>
                <c:pt idx="15346">
                  <c:v>2.0347282886509999</c:v>
                </c:pt>
                <c:pt idx="15347">
                  <c:v>2.034875392914</c:v>
                </c:pt>
                <c:pt idx="15348">
                  <c:v>2.0351297855379999</c:v>
                </c:pt>
                <c:pt idx="15349">
                  <c:v>2.0354688167570001</c:v>
                </c:pt>
                <c:pt idx="15350">
                  <c:v>2.0357661247249998</c:v>
                </c:pt>
                <c:pt idx="15351">
                  <c:v>2.0361089706420001</c:v>
                </c:pt>
                <c:pt idx="15352">
                  <c:v>2.0363848209380002</c:v>
                </c:pt>
                <c:pt idx="15353">
                  <c:v>2.0365591049190002</c:v>
                </c:pt>
                <c:pt idx="15354">
                  <c:v>2.0368978977199999</c:v>
                </c:pt>
                <c:pt idx="15355">
                  <c:v>2.037252187729</c:v>
                </c:pt>
                <c:pt idx="15356">
                  <c:v>2.0374798774720002</c:v>
                </c:pt>
                <c:pt idx="15357">
                  <c:v>2.0376558303830001</c:v>
                </c:pt>
                <c:pt idx="15358">
                  <c:v>2.03799366951</c:v>
                </c:pt>
                <c:pt idx="15359">
                  <c:v>2.0381078720089998</c:v>
                </c:pt>
                <c:pt idx="15360">
                  <c:v>2.0382168293</c:v>
                </c:pt>
                <c:pt idx="15361">
                  <c:v>2.0383067131039998</c:v>
                </c:pt>
                <c:pt idx="15362">
                  <c:v>2.0384142398830001</c:v>
                </c:pt>
                <c:pt idx="15363">
                  <c:v>2.038497686386</c:v>
                </c:pt>
                <c:pt idx="15364">
                  <c:v>2.038553237915</c:v>
                </c:pt>
                <c:pt idx="15365">
                  <c:v>2.0385994911190002</c:v>
                </c:pt>
                <c:pt idx="15366">
                  <c:v>2.0386915206910001</c:v>
                </c:pt>
                <c:pt idx="15367">
                  <c:v>2.03901720047</c:v>
                </c:pt>
                <c:pt idx="15368">
                  <c:v>2.0391802787779998</c:v>
                </c:pt>
                <c:pt idx="15369">
                  <c:v>2.0395200252530001</c:v>
                </c:pt>
                <c:pt idx="15370">
                  <c:v>2.0398728847499998</c:v>
                </c:pt>
                <c:pt idx="15371">
                  <c:v>2.040227413177</c:v>
                </c:pt>
                <c:pt idx="15372">
                  <c:v>2.0403940677639998</c:v>
                </c:pt>
                <c:pt idx="15373">
                  <c:v>2.0405242443080001</c:v>
                </c:pt>
                <c:pt idx="15374">
                  <c:v>2.0406079292300001</c:v>
                </c:pt>
                <c:pt idx="15375">
                  <c:v>2.040691137314</c:v>
                </c:pt>
                <c:pt idx="15376">
                  <c:v>2.04079413414</c:v>
                </c:pt>
                <c:pt idx="15377">
                  <c:v>2.0408947467799998</c:v>
                </c:pt>
                <c:pt idx="15378">
                  <c:v>2.041210651398</c:v>
                </c:pt>
                <c:pt idx="15379">
                  <c:v>2.0414066314700001</c:v>
                </c:pt>
                <c:pt idx="15380">
                  <c:v>2.041563272476</c:v>
                </c:pt>
                <c:pt idx="15381">
                  <c:v>2.04167842865</c:v>
                </c:pt>
                <c:pt idx="15382">
                  <c:v>2.0420031547550002</c:v>
                </c:pt>
                <c:pt idx="15383">
                  <c:v>2.042297124863</c:v>
                </c:pt>
                <c:pt idx="15384">
                  <c:v>2.0425980091090001</c:v>
                </c:pt>
                <c:pt idx="15385">
                  <c:v>2.0429332256319999</c:v>
                </c:pt>
                <c:pt idx="15386">
                  <c:v>2.0432465076450002</c:v>
                </c:pt>
                <c:pt idx="15387">
                  <c:v>2.0435240268710002</c:v>
                </c:pt>
                <c:pt idx="15388">
                  <c:v>2.0436830520629998</c:v>
                </c:pt>
                <c:pt idx="15389">
                  <c:v>2.0439445972439998</c:v>
                </c:pt>
                <c:pt idx="15390">
                  <c:v>2.0441687107090001</c:v>
                </c:pt>
                <c:pt idx="15391">
                  <c:v>2.0443301200869999</c:v>
                </c:pt>
                <c:pt idx="15392">
                  <c:v>2.0446612834929998</c:v>
                </c:pt>
                <c:pt idx="15393">
                  <c:v>2.044775485992</c:v>
                </c:pt>
                <c:pt idx="15394">
                  <c:v>2.0448718070980001</c:v>
                </c:pt>
                <c:pt idx="15395">
                  <c:v>2.0450119972229999</c:v>
                </c:pt>
                <c:pt idx="15396">
                  <c:v>2.0451371669770002</c:v>
                </c:pt>
                <c:pt idx="15397">
                  <c:v>2.0454196929930002</c:v>
                </c:pt>
                <c:pt idx="15398">
                  <c:v>2.0456452369689999</c:v>
                </c:pt>
                <c:pt idx="15399">
                  <c:v>2.0457196235659998</c:v>
                </c:pt>
                <c:pt idx="15400">
                  <c:v>2.0458154678340001</c:v>
                </c:pt>
                <c:pt idx="15401">
                  <c:v>2.0459117889399998</c:v>
                </c:pt>
                <c:pt idx="15402">
                  <c:v>2.0459620952609998</c:v>
                </c:pt>
                <c:pt idx="15403">
                  <c:v>2.046048164368</c:v>
                </c:pt>
                <c:pt idx="15404">
                  <c:v>2.0461435317990002</c:v>
                </c:pt>
                <c:pt idx="15405">
                  <c:v>2.0462334156040001</c:v>
                </c:pt>
                <c:pt idx="15406">
                  <c:v>2.046350002289</c:v>
                </c:pt>
                <c:pt idx="15407">
                  <c:v>2.0465204715729999</c:v>
                </c:pt>
                <c:pt idx="15408">
                  <c:v>2.046721458435</c:v>
                </c:pt>
                <c:pt idx="15409">
                  <c:v>2.0470314025879999</c:v>
                </c:pt>
                <c:pt idx="15410">
                  <c:v>2.0472018718720002</c:v>
                </c:pt>
                <c:pt idx="15411">
                  <c:v>2.047391414642</c:v>
                </c:pt>
                <c:pt idx="15412">
                  <c:v>2.0476102828979998</c:v>
                </c:pt>
                <c:pt idx="15413">
                  <c:v>2.0477182865139998</c:v>
                </c:pt>
                <c:pt idx="15414">
                  <c:v>2.0478050708770001</c:v>
                </c:pt>
                <c:pt idx="15415">
                  <c:v>2.0481381416320001</c:v>
                </c:pt>
                <c:pt idx="15416">
                  <c:v>2.0484509468079999</c:v>
                </c:pt>
                <c:pt idx="15417">
                  <c:v>2.0486614704130002</c:v>
                </c:pt>
                <c:pt idx="15418">
                  <c:v>2.0490102767940002</c:v>
                </c:pt>
                <c:pt idx="15419">
                  <c:v>2.0491197109220001</c:v>
                </c:pt>
                <c:pt idx="15420">
                  <c:v>2.0491888523099999</c:v>
                </c:pt>
                <c:pt idx="15421">
                  <c:v>2.0492968559269999</c:v>
                </c:pt>
                <c:pt idx="15422">
                  <c:v>2.0493638515470001</c:v>
                </c:pt>
                <c:pt idx="15423">
                  <c:v>2.0494759082790002</c:v>
                </c:pt>
                <c:pt idx="15424">
                  <c:v>2.0498275756840001</c:v>
                </c:pt>
                <c:pt idx="15425">
                  <c:v>2.0501122474670002</c:v>
                </c:pt>
                <c:pt idx="15426">
                  <c:v>2.0504069328310002</c:v>
                </c:pt>
                <c:pt idx="15427">
                  <c:v>2.0507216453549999</c:v>
                </c:pt>
                <c:pt idx="15428">
                  <c:v>2.0509152412409999</c:v>
                </c:pt>
                <c:pt idx="15429">
                  <c:v>2.0510692596440001</c:v>
                </c:pt>
                <c:pt idx="15430">
                  <c:v>2.05135512352</c:v>
                </c:pt>
                <c:pt idx="15431">
                  <c:v>2.051497936249</c:v>
                </c:pt>
                <c:pt idx="15432">
                  <c:v>2.0516836643219998</c:v>
                </c:pt>
                <c:pt idx="15433">
                  <c:v>2.0519840717319999</c:v>
                </c:pt>
                <c:pt idx="15434">
                  <c:v>2.0522332191469999</c:v>
                </c:pt>
                <c:pt idx="15435">
                  <c:v>2.0525672435760001</c:v>
                </c:pt>
                <c:pt idx="15436">
                  <c:v>2.0527422428130002</c:v>
                </c:pt>
                <c:pt idx="15437">
                  <c:v>2.0529677867889999</c:v>
                </c:pt>
                <c:pt idx="15438">
                  <c:v>2.053283691406</c:v>
                </c:pt>
                <c:pt idx="15439">
                  <c:v>2.053407669067</c:v>
                </c:pt>
                <c:pt idx="15440">
                  <c:v>2.0535070896150001</c:v>
                </c:pt>
                <c:pt idx="15441">
                  <c:v>2.0535962581630001</c:v>
                </c:pt>
                <c:pt idx="15442">
                  <c:v>2.0536959171300002</c:v>
                </c:pt>
                <c:pt idx="15443">
                  <c:v>2.0537903308869998</c:v>
                </c:pt>
                <c:pt idx="15444">
                  <c:v>2.0539050102230001</c:v>
                </c:pt>
                <c:pt idx="15445">
                  <c:v>2.0540618896480001</c:v>
                </c:pt>
                <c:pt idx="15446">
                  <c:v>2.0542423725129999</c:v>
                </c:pt>
                <c:pt idx="15447">
                  <c:v>2.0543987751010002</c:v>
                </c:pt>
                <c:pt idx="15448">
                  <c:v>2.0545248985289999</c:v>
                </c:pt>
                <c:pt idx="15449">
                  <c:v>2.0546171665189998</c:v>
                </c:pt>
                <c:pt idx="15450">
                  <c:v>2.0546965599060001</c:v>
                </c:pt>
                <c:pt idx="15451">
                  <c:v>2.0547878742219998</c:v>
                </c:pt>
                <c:pt idx="15452">
                  <c:v>2.0548691749570001</c:v>
                </c:pt>
                <c:pt idx="15453">
                  <c:v>2.0549495220180001</c:v>
                </c:pt>
                <c:pt idx="15454">
                  <c:v>2.0550651550289998</c:v>
                </c:pt>
                <c:pt idx="15455">
                  <c:v>2.0553081035609999</c:v>
                </c:pt>
                <c:pt idx="15456">
                  <c:v>2.0556097030639999</c:v>
                </c:pt>
                <c:pt idx="15457">
                  <c:v>2.0559172630310001</c:v>
                </c:pt>
                <c:pt idx="15458">
                  <c:v>2.0561199188230002</c:v>
                </c:pt>
                <c:pt idx="15459">
                  <c:v>2.0562191009520001</c:v>
                </c:pt>
                <c:pt idx="15460">
                  <c:v>2.0563209056849998</c:v>
                </c:pt>
                <c:pt idx="15461">
                  <c:v>2.0564038753510001</c:v>
                </c:pt>
                <c:pt idx="15462">
                  <c:v>2.0565066337590001</c:v>
                </c:pt>
                <c:pt idx="15463">
                  <c:v>2.0566017627719999</c:v>
                </c:pt>
                <c:pt idx="15464">
                  <c:v>2.0566799640659998</c:v>
                </c:pt>
                <c:pt idx="15465">
                  <c:v>2.0567564964290002</c:v>
                </c:pt>
                <c:pt idx="15466">
                  <c:v>2.0568561553959999</c:v>
                </c:pt>
                <c:pt idx="15467">
                  <c:v>2.0569608211519999</c:v>
                </c:pt>
                <c:pt idx="15468">
                  <c:v>2.0570769310000001</c:v>
                </c:pt>
                <c:pt idx="15469">
                  <c:v>2.0573999881740002</c:v>
                </c:pt>
                <c:pt idx="15470">
                  <c:v>2.057584047318</c:v>
                </c:pt>
                <c:pt idx="15471">
                  <c:v>2.0576856136320001</c:v>
                </c:pt>
                <c:pt idx="15472">
                  <c:v>2.0577960014340002</c:v>
                </c:pt>
                <c:pt idx="15473">
                  <c:v>2.058007717133</c:v>
                </c:pt>
                <c:pt idx="15474">
                  <c:v>2.058136940002</c:v>
                </c:pt>
                <c:pt idx="15475">
                  <c:v>2.0582089424130001</c:v>
                </c:pt>
                <c:pt idx="15476">
                  <c:v>2.0583133697510001</c:v>
                </c:pt>
                <c:pt idx="15477">
                  <c:v>2.058440208435</c:v>
                </c:pt>
                <c:pt idx="15478">
                  <c:v>2.058740377426</c:v>
                </c:pt>
                <c:pt idx="15479">
                  <c:v>2.0590860843660002</c:v>
                </c:pt>
                <c:pt idx="15480">
                  <c:v>2.0593903064729999</c:v>
                </c:pt>
                <c:pt idx="15481">
                  <c:v>2.059710025787</c:v>
                </c:pt>
                <c:pt idx="15482">
                  <c:v>2.05987906456</c:v>
                </c:pt>
                <c:pt idx="15483">
                  <c:v>2.0599970817569999</c:v>
                </c:pt>
                <c:pt idx="15484">
                  <c:v>2.0603001117709998</c:v>
                </c:pt>
                <c:pt idx="15485">
                  <c:v>2.0605182647709999</c:v>
                </c:pt>
                <c:pt idx="15486">
                  <c:v>2.0606296062470002</c:v>
                </c:pt>
                <c:pt idx="15487">
                  <c:v>2.0607128143310001</c:v>
                </c:pt>
                <c:pt idx="15488">
                  <c:v>2.0608143806460002</c:v>
                </c:pt>
                <c:pt idx="15489">
                  <c:v>2.0611441135409998</c:v>
                </c:pt>
                <c:pt idx="15490">
                  <c:v>2.061307430267</c:v>
                </c:pt>
                <c:pt idx="15491">
                  <c:v>2.061378717422</c:v>
                </c:pt>
                <c:pt idx="15492">
                  <c:v>2.0614442825319998</c:v>
                </c:pt>
                <c:pt idx="15493">
                  <c:v>2.0615212917329999</c:v>
                </c:pt>
                <c:pt idx="15494">
                  <c:v>2.0616044998169998</c:v>
                </c:pt>
                <c:pt idx="15495">
                  <c:v>2.0617754459380002</c:v>
                </c:pt>
                <c:pt idx="15496">
                  <c:v>2.061891555786</c:v>
                </c:pt>
                <c:pt idx="15497">
                  <c:v>2.0620198249819999</c:v>
                </c:pt>
                <c:pt idx="15498">
                  <c:v>2.0621037483219999</c:v>
                </c:pt>
                <c:pt idx="15499">
                  <c:v>2.0622062683109998</c:v>
                </c:pt>
                <c:pt idx="15500">
                  <c:v>2.062334537506</c:v>
                </c:pt>
                <c:pt idx="15501">
                  <c:v>2.0626561641690002</c:v>
                </c:pt>
                <c:pt idx="15502">
                  <c:v>2.0627729892729998</c:v>
                </c:pt>
                <c:pt idx="15503">
                  <c:v>2.062866210938</c:v>
                </c:pt>
                <c:pt idx="15504">
                  <c:v>2.0629553794860001</c:v>
                </c:pt>
                <c:pt idx="15505">
                  <c:v>2.063002347946</c:v>
                </c:pt>
                <c:pt idx="15506">
                  <c:v>2.0630664825439999</c:v>
                </c:pt>
                <c:pt idx="15507">
                  <c:v>2.0631115436549998</c:v>
                </c:pt>
                <c:pt idx="15508">
                  <c:v>2.0632128715519999</c:v>
                </c:pt>
                <c:pt idx="15509">
                  <c:v>2.0633006095890001</c:v>
                </c:pt>
                <c:pt idx="15510">
                  <c:v>2.0634064674379999</c:v>
                </c:pt>
                <c:pt idx="15511">
                  <c:v>2.063482046127</c:v>
                </c:pt>
                <c:pt idx="15512">
                  <c:v>2.0635440349579999</c:v>
                </c:pt>
                <c:pt idx="15513">
                  <c:v>2.0636260509489999</c:v>
                </c:pt>
                <c:pt idx="15514">
                  <c:v>2.063671588898</c:v>
                </c:pt>
                <c:pt idx="15515">
                  <c:v>2.063769578934</c:v>
                </c:pt>
                <c:pt idx="15516">
                  <c:v>2.0638628005980002</c:v>
                </c:pt>
                <c:pt idx="15517">
                  <c:v>2.063935041428</c:v>
                </c:pt>
                <c:pt idx="15518">
                  <c:v>2.0640881061549998</c:v>
                </c:pt>
                <c:pt idx="15519">
                  <c:v>2.0644364356990001</c:v>
                </c:pt>
                <c:pt idx="15520">
                  <c:v>2.0647082328800002</c:v>
                </c:pt>
                <c:pt idx="15521">
                  <c:v>2.0648119449619999</c:v>
                </c:pt>
                <c:pt idx="15522">
                  <c:v>2.0649127960209999</c:v>
                </c:pt>
                <c:pt idx="15523">
                  <c:v>2.065021753311</c:v>
                </c:pt>
                <c:pt idx="15524">
                  <c:v>2.0651841163640001</c:v>
                </c:pt>
                <c:pt idx="15525">
                  <c:v>2.0654911994930001</c:v>
                </c:pt>
                <c:pt idx="15526">
                  <c:v>2.0656538009640002</c:v>
                </c:pt>
                <c:pt idx="15527">
                  <c:v>2.0659594535829999</c:v>
                </c:pt>
                <c:pt idx="15528">
                  <c:v>2.0662786960599999</c:v>
                </c:pt>
                <c:pt idx="15529">
                  <c:v>2.0665977001189999</c:v>
                </c:pt>
                <c:pt idx="15530">
                  <c:v>2.0669300556180001</c:v>
                </c:pt>
                <c:pt idx="15531">
                  <c:v>2.0670597553249999</c:v>
                </c:pt>
                <c:pt idx="15532">
                  <c:v>2.067227602005</c:v>
                </c:pt>
                <c:pt idx="15533">
                  <c:v>2.0675647258760002</c:v>
                </c:pt>
                <c:pt idx="15534">
                  <c:v>2.0676333904269999</c:v>
                </c:pt>
                <c:pt idx="15535">
                  <c:v>2.06782746315</c:v>
                </c:pt>
                <c:pt idx="15536">
                  <c:v>2.0681145191189998</c:v>
                </c:pt>
                <c:pt idx="15537">
                  <c:v>2.0681860446929998</c:v>
                </c:pt>
                <c:pt idx="15538">
                  <c:v>2.0682654380800001</c:v>
                </c:pt>
                <c:pt idx="15539">
                  <c:v>2.0683653354640001</c:v>
                </c:pt>
                <c:pt idx="15540">
                  <c:v>2.068438053131</c:v>
                </c:pt>
                <c:pt idx="15541">
                  <c:v>2.0685620307920001</c:v>
                </c:pt>
                <c:pt idx="15542">
                  <c:v>2.0687141418460002</c:v>
                </c:pt>
                <c:pt idx="15543">
                  <c:v>2.068898200989</c:v>
                </c:pt>
                <c:pt idx="15544">
                  <c:v>2.069196462631</c:v>
                </c:pt>
                <c:pt idx="15545">
                  <c:v>2.0695509910580001</c:v>
                </c:pt>
                <c:pt idx="15546">
                  <c:v>2.0697569847109998</c:v>
                </c:pt>
                <c:pt idx="15547">
                  <c:v>2.0700809955600001</c:v>
                </c:pt>
                <c:pt idx="15548">
                  <c:v>2.070293188095</c:v>
                </c:pt>
                <c:pt idx="15549">
                  <c:v>2.0704708099369999</c:v>
                </c:pt>
                <c:pt idx="15550">
                  <c:v>2.0707805156710002</c:v>
                </c:pt>
                <c:pt idx="15551">
                  <c:v>2.0709977149959999</c:v>
                </c:pt>
                <c:pt idx="15552">
                  <c:v>2.0712208747859999</c:v>
                </c:pt>
                <c:pt idx="15553">
                  <c:v>2.0715622901919999</c:v>
                </c:pt>
                <c:pt idx="15554">
                  <c:v>2.0718839168550001</c:v>
                </c:pt>
                <c:pt idx="15555">
                  <c:v>2.071962118149</c:v>
                </c:pt>
                <c:pt idx="15556">
                  <c:v>2.0720608234409998</c:v>
                </c:pt>
                <c:pt idx="15557">
                  <c:v>2.0721340179440002</c:v>
                </c:pt>
                <c:pt idx="15558">
                  <c:v>2.0721900463099998</c:v>
                </c:pt>
                <c:pt idx="15559">
                  <c:v>2.0722460746769999</c:v>
                </c:pt>
                <c:pt idx="15560">
                  <c:v>2.0722889900210002</c:v>
                </c:pt>
                <c:pt idx="15561">
                  <c:v>2.072331905365</c:v>
                </c:pt>
                <c:pt idx="15562">
                  <c:v>2.072403430939</c:v>
                </c:pt>
                <c:pt idx="15563">
                  <c:v>2.0724833011629999</c:v>
                </c:pt>
                <c:pt idx="15564">
                  <c:v>2.0725908279419998</c:v>
                </c:pt>
                <c:pt idx="15565">
                  <c:v>2.0726642608639998</c:v>
                </c:pt>
                <c:pt idx="15566">
                  <c:v>2.0727632045750002</c:v>
                </c:pt>
                <c:pt idx="15567">
                  <c:v>2.0728390216829999</c:v>
                </c:pt>
                <c:pt idx="15568">
                  <c:v>2.072956085205</c:v>
                </c:pt>
                <c:pt idx="15569">
                  <c:v>2.0730772018430002</c:v>
                </c:pt>
                <c:pt idx="15570">
                  <c:v>2.0732972621919998</c:v>
                </c:pt>
                <c:pt idx="15571">
                  <c:v>2.0736038684840001</c:v>
                </c:pt>
                <c:pt idx="15572">
                  <c:v>2.0738880634310002</c:v>
                </c:pt>
                <c:pt idx="15573">
                  <c:v>2.0741569995879998</c:v>
                </c:pt>
                <c:pt idx="15574">
                  <c:v>2.0743472576139999</c:v>
                </c:pt>
                <c:pt idx="15575">
                  <c:v>2.0744678974149999</c:v>
                </c:pt>
                <c:pt idx="15576">
                  <c:v>2.074646234512</c:v>
                </c:pt>
                <c:pt idx="15577">
                  <c:v>2.0748965740199998</c:v>
                </c:pt>
                <c:pt idx="15578">
                  <c:v>2.075099229813</c:v>
                </c:pt>
                <c:pt idx="15579">
                  <c:v>2.0752103328699998</c:v>
                </c:pt>
                <c:pt idx="15580">
                  <c:v>2.075353860855</c:v>
                </c:pt>
                <c:pt idx="15581">
                  <c:v>2.0755174159999998</c:v>
                </c:pt>
                <c:pt idx="15582">
                  <c:v>2.075821638107</c:v>
                </c:pt>
                <c:pt idx="15583">
                  <c:v>2.0761878490450001</c:v>
                </c:pt>
                <c:pt idx="15584">
                  <c:v>2.0766150951390001</c:v>
                </c:pt>
                <c:pt idx="15585">
                  <c:v>2.0770378112789998</c:v>
                </c:pt>
                <c:pt idx="15586">
                  <c:v>2.0774772167209998</c:v>
                </c:pt>
                <c:pt idx="15587">
                  <c:v>2.077941656113</c:v>
                </c:pt>
                <c:pt idx="15588">
                  <c:v>2.0783662796020002</c:v>
                </c:pt>
                <c:pt idx="15589">
                  <c:v>2.078752994537</c:v>
                </c:pt>
                <c:pt idx="15590">
                  <c:v>2.0791351795200002</c:v>
                </c:pt>
                <c:pt idx="15591">
                  <c:v>2.079534053802</c:v>
                </c:pt>
                <c:pt idx="15592">
                  <c:v>2.0797529220580002</c:v>
                </c:pt>
                <c:pt idx="15593">
                  <c:v>2.0799131393430002</c:v>
                </c:pt>
                <c:pt idx="15594">
                  <c:v>2.0800521373750001</c:v>
                </c:pt>
                <c:pt idx="15595">
                  <c:v>2.0801894664759999</c:v>
                </c:pt>
                <c:pt idx="15596">
                  <c:v>2.0802791118620001</c:v>
                </c:pt>
                <c:pt idx="15597">
                  <c:v>2.0803565978999998</c:v>
                </c:pt>
                <c:pt idx="15598">
                  <c:v>2.0804524421689998</c:v>
                </c:pt>
                <c:pt idx="15599">
                  <c:v>2.0805170536039999</c:v>
                </c:pt>
                <c:pt idx="15600">
                  <c:v>2.0805649757390001</c:v>
                </c:pt>
                <c:pt idx="15601">
                  <c:v>2.0806145668029998</c:v>
                </c:pt>
                <c:pt idx="15602">
                  <c:v>2.080679655075</c:v>
                </c:pt>
                <c:pt idx="15603">
                  <c:v>2.0807087421419999</c:v>
                </c:pt>
                <c:pt idx="15604">
                  <c:v>2.0807328224180002</c:v>
                </c:pt>
                <c:pt idx="15605">
                  <c:v>2.0808098316189998</c:v>
                </c:pt>
                <c:pt idx="15606">
                  <c:v>2.0808408260350002</c:v>
                </c:pt>
                <c:pt idx="15607">
                  <c:v>2.0808949470520002</c:v>
                </c:pt>
                <c:pt idx="15608">
                  <c:v>2.0809583663939999</c:v>
                </c:pt>
                <c:pt idx="15609">
                  <c:v>2.0809614658359998</c:v>
                </c:pt>
                <c:pt idx="15610">
                  <c:v>2.0810098648070001</c:v>
                </c:pt>
                <c:pt idx="15611">
                  <c:v>2.0810558795929999</c:v>
                </c:pt>
                <c:pt idx="15612">
                  <c:v>2.0811266899110001</c:v>
                </c:pt>
                <c:pt idx="15613">
                  <c:v>2.0811486244199999</c:v>
                </c:pt>
                <c:pt idx="15614">
                  <c:v>2.0812265872959999</c:v>
                </c:pt>
                <c:pt idx="15615">
                  <c:v>2.081246376038</c:v>
                </c:pt>
                <c:pt idx="15616">
                  <c:v>2.081300497055</c:v>
                </c:pt>
                <c:pt idx="15617">
                  <c:v>2.0813417434689998</c:v>
                </c:pt>
                <c:pt idx="15618">
                  <c:v>2.0814201831819998</c:v>
                </c:pt>
                <c:pt idx="15619">
                  <c:v>2.0814545154570001</c:v>
                </c:pt>
                <c:pt idx="15620">
                  <c:v>2.081535816193</c:v>
                </c:pt>
                <c:pt idx="15621">
                  <c:v>2.0816321372990001</c:v>
                </c:pt>
                <c:pt idx="15622">
                  <c:v>2.0817017555240001</c:v>
                </c:pt>
                <c:pt idx="15623">
                  <c:v>2.0817642211909999</c:v>
                </c:pt>
                <c:pt idx="15624">
                  <c:v>2.081804513931</c:v>
                </c:pt>
                <c:pt idx="15625">
                  <c:v>2.0818786621090002</c:v>
                </c:pt>
                <c:pt idx="15626">
                  <c:v>2.0819134712220002</c:v>
                </c:pt>
                <c:pt idx="15627">
                  <c:v>2.081959724426</c:v>
                </c:pt>
                <c:pt idx="15628">
                  <c:v>2.082022666931</c:v>
                </c:pt>
                <c:pt idx="15629">
                  <c:v>2.0820946693420002</c:v>
                </c:pt>
                <c:pt idx="15630">
                  <c:v>2.082142829895</c:v>
                </c:pt>
                <c:pt idx="15631">
                  <c:v>2.0821962356569998</c:v>
                </c:pt>
                <c:pt idx="15632">
                  <c:v>2.082247257233</c:v>
                </c:pt>
                <c:pt idx="15633">
                  <c:v>2.0822992324829999</c:v>
                </c:pt>
                <c:pt idx="15634">
                  <c:v>2.082351922989</c:v>
                </c:pt>
                <c:pt idx="15635">
                  <c:v>2.0824658870700001</c:v>
                </c:pt>
                <c:pt idx="15636">
                  <c:v>2.082585811615</c:v>
                </c:pt>
                <c:pt idx="15637">
                  <c:v>2.0827231407169999</c:v>
                </c:pt>
                <c:pt idx="15638">
                  <c:v>2.0828483104709998</c:v>
                </c:pt>
                <c:pt idx="15639">
                  <c:v>2.0829606056209999</c:v>
                </c:pt>
                <c:pt idx="15640">
                  <c:v>2.0831503868099999</c:v>
                </c:pt>
                <c:pt idx="15641">
                  <c:v>2.0833806991579999</c:v>
                </c:pt>
                <c:pt idx="15642">
                  <c:v>2.0835340023039999</c:v>
                </c:pt>
                <c:pt idx="15643">
                  <c:v>2.0836400985719998</c:v>
                </c:pt>
                <c:pt idx="15644">
                  <c:v>2.083708763123</c:v>
                </c:pt>
                <c:pt idx="15645">
                  <c:v>2.0837709903719999</c:v>
                </c:pt>
                <c:pt idx="15646">
                  <c:v>2.0838506221770001</c:v>
                </c:pt>
                <c:pt idx="15647">
                  <c:v>2.0839428901670001</c:v>
                </c:pt>
                <c:pt idx="15648">
                  <c:v>2.0840346813199999</c:v>
                </c:pt>
                <c:pt idx="15649">
                  <c:v>2.084137916565</c:v>
                </c:pt>
                <c:pt idx="15650">
                  <c:v>2.0841801166530001</c:v>
                </c:pt>
                <c:pt idx="15651">
                  <c:v>2.0842416286469998</c:v>
                </c:pt>
                <c:pt idx="15652">
                  <c:v>2.0842967033390001</c:v>
                </c:pt>
                <c:pt idx="15653">
                  <c:v>2.0843179225920001</c:v>
                </c:pt>
                <c:pt idx="15654">
                  <c:v>2.084366559982</c:v>
                </c:pt>
                <c:pt idx="15655">
                  <c:v>2.0844049453740001</c:v>
                </c:pt>
                <c:pt idx="15656">
                  <c:v>2.0844409465789999</c:v>
                </c:pt>
                <c:pt idx="15657">
                  <c:v>2.0844972133640001</c:v>
                </c:pt>
                <c:pt idx="15658">
                  <c:v>2.0845167636870001</c:v>
                </c:pt>
                <c:pt idx="15659">
                  <c:v>2.084573984146</c:v>
                </c:pt>
                <c:pt idx="15660">
                  <c:v>2.08465218544</c:v>
                </c:pt>
                <c:pt idx="15661">
                  <c:v>2.0847651958469999</c:v>
                </c:pt>
                <c:pt idx="15662">
                  <c:v>2.0848701000209999</c:v>
                </c:pt>
                <c:pt idx="15663">
                  <c:v>2.0849719047550002</c:v>
                </c:pt>
                <c:pt idx="15664">
                  <c:v>2.0850512981409999</c:v>
                </c:pt>
                <c:pt idx="15665">
                  <c:v>2.0852291584009999</c:v>
                </c:pt>
                <c:pt idx="15666">
                  <c:v>2.085301160812</c:v>
                </c:pt>
                <c:pt idx="15667">
                  <c:v>2.0853538513180001</c:v>
                </c:pt>
                <c:pt idx="15668">
                  <c:v>2.085410833359</c:v>
                </c:pt>
                <c:pt idx="15669">
                  <c:v>2.0854570865630002</c:v>
                </c:pt>
                <c:pt idx="15670">
                  <c:v>2.0855042934419998</c:v>
                </c:pt>
                <c:pt idx="15671">
                  <c:v>2.085572957993</c:v>
                </c:pt>
                <c:pt idx="15672">
                  <c:v>2.0856223106380001</c:v>
                </c:pt>
                <c:pt idx="15673">
                  <c:v>2.085665225983</c:v>
                </c:pt>
                <c:pt idx="15674">
                  <c:v>2.0857224464419999</c:v>
                </c:pt>
                <c:pt idx="15675">
                  <c:v>2.0857779979709998</c:v>
                </c:pt>
                <c:pt idx="15676">
                  <c:v>2.0858604907989999</c:v>
                </c:pt>
                <c:pt idx="15677">
                  <c:v>2.0859572887420001</c:v>
                </c:pt>
                <c:pt idx="15678">
                  <c:v>2.0860447883609998</c:v>
                </c:pt>
                <c:pt idx="15679">
                  <c:v>2.0861132144929999</c:v>
                </c:pt>
                <c:pt idx="15680">
                  <c:v>2.0864219665529999</c:v>
                </c:pt>
                <c:pt idx="15681">
                  <c:v>2.0866012573239998</c:v>
                </c:pt>
                <c:pt idx="15682">
                  <c:v>2.0867912769319998</c:v>
                </c:pt>
                <c:pt idx="15683">
                  <c:v>2.08691072464</c:v>
                </c:pt>
                <c:pt idx="15684">
                  <c:v>2.0871870517729998</c:v>
                </c:pt>
                <c:pt idx="15685">
                  <c:v>2.0874431133270002</c:v>
                </c:pt>
                <c:pt idx="15686">
                  <c:v>2.0876414775850001</c:v>
                </c:pt>
                <c:pt idx="15687">
                  <c:v>2.0877358913420001</c:v>
                </c:pt>
                <c:pt idx="15688">
                  <c:v>2.0877683162689999</c:v>
                </c:pt>
                <c:pt idx="15689">
                  <c:v>2.087836503983</c:v>
                </c:pt>
                <c:pt idx="15690">
                  <c:v>2.0879094600679999</c:v>
                </c:pt>
                <c:pt idx="15691">
                  <c:v>2.0879678726200002</c:v>
                </c:pt>
                <c:pt idx="15692">
                  <c:v>2.0880272388460002</c:v>
                </c:pt>
                <c:pt idx="15693">
                  <c:v>2.0880846977230001</c:v>
                </c:pt>
                <c:pt idx="15694">
                  <c:v>2.0881431102749999</c:v>
                </c:pt>
                <c:pt idx="15695">
                  <c:v>2.0881896018980002</c:v>
                </c:pt>
                <c:pt idx="15696">
                  <c:v>2.0882329940800002</c:v>
                </c:pt>
                <c:pt idx="15697">
                  <c:v>2.0882978439330002</c:v>
                </c:pt>
                <c:pt idx="15698">
                  <c:v>2.088368654251</c:v>
                </c:pt>
                <c:pt idx="15699">
                  <c:v>2.0884163379670002</c:v>
                </c:pt>
                <c:pt idx="15700">
                  <c:v>2.0884943008420001</c:v>
                </c:pt>
                <c:pt idx="15701">
                  <c:v>2.08882522583</c:v>
                </c:pt>
                <c:pt idx="15702">
                  <c:v>2.0889711379999998</c:v>
                </c:pt>
                <c:pt idx="15703">
                  <c:v>2.0890913009640002</c:v>
                </c:pt>
                <c:pt idx="15704">
                  <c:v>2.089203834534</c:v>
                </c:pt>
                <c:pt idx="15705">
                  <c:v>2.0895311832429999</c:v>
                </c:pt>
                <c:pt idx="15706">
                  <c:v>2.0896475315090002</c:v>
                </c:pt>
                <c:pt idx="15707">
                  <c:v>2.0899317264559998</c:v>
                </c:pt>
                <c:pt idx="15708">
                  <c:v>2.090025186539</c:v>
                </c:pt>
                <c:pt idx="15709">
                  <c:v>2.090100049973</c:v>
                </c:pt>
                <c:pt idx="15710">
                  <c:v>2.0901916027070002</c:v>
                </c:pt>
                <c:pt idx="15711">
                  <c:v>2.0903100967410002</c:v>
                </c:pt>
                <c:pt idx="15712">
                  <c:v>2.0904510021210001</c:v>
                </c:pt>
                <c:pt idx="15713">
                  <c:v>2.0907752513890001</c:v>
                </c:pt>
                <c:pt idx="15714">
                  <c:v>2.0910773277280001</c:v>
                </c:pt>
                <c:pt idx="15715">
                  <c:v>2.0912172794339998</c:v>
                </c:pt>
                <c:pt idx="15716">
                  <c:v>2.0913548469540002</c:v>
                </c:pt>
                <c:pt idx="15717">
                  <c:v>2.0914757251739999</c:v>
                </c:pt>
                <c:pt idx="15718">
                  <c:v>2.0916881561279999</c:v>
                </c:pt>
                <c:pt idx="15719">
                  <c:v>2.0919883251189999</c:v>
                </c:pt>
                <c:pt idx="15720">
                  <c:v>2.092331886292</c:v>
                </c:pt>
                <c:pt idx="15721">
                  <c:v>2.0924346446989999</c:v>
                </c:pt>
                <c:pt idx="15722">
                  <c:v>2.0927815437319999</c:v>
                </c:pt>
                <c:pt idx="15723">
                  <c:v>2.0929434299469998</c:v>
                </c:pt>
                <c:pt idx="15724">
                  <c:v>2.0930531024930001</c:v>
                </c:pt>
                <c:pt idx="15725">
                  <c:v>2.093136072159</c:v>
                </c:pt>
                <c:pt idx="15726">
                  <c:v>2.093205928802</c:v>
                </c:pt>
                <c:pt idx="15727">
                  <c:v>2.0932414531710002</c:v>
                </c:pt>
                <c:pt idx="15728">
                  <c:v>2.0933051109309999</c:v>
                </c:pt>
                <c:pt idx="15729">
                  <c:v>2.0933840274810001</c:v>
                </c:pt>
                <c:pt idx="15730">
                  <c:v>2.0934650897979998</c:v>
                </c:pt>
                <c:pt idx="15731">
                  <c:v>2.0935328006740002</c:v>
                </c:pt>
                <c:pt idx="15732">
                  <c:v>2.0936055183410001</c:v>
                </c:pt>
                <c:pt idx="15733">
                  <c:v>2.0937385559080002</c:v>
                </c:pt>
                <c:pt idx="15734">
                  <c:v>2.0939033031459999</c:v>
                </c:pt>
                <c:pt idx="15735">
                  <c:v>2.0941340923310001</c:v>
                </c:pt>
                <c:pt idx="15736">
                  <c:v>2.0943424701689999</c:v>
                </c:pt>
                <c:pt idx="15737">
                  <c:v>2.0946860313419999</c:v>
                </c:pt>
                <c:pt idx="15738">
                  <c:v>2.0947618484500001</c:v>
                </c:pt>
                <c:pt idx="15739">
                  <c:v>2.0948672294619999</c:v>
                </c:pt>
                <c:pt idx="15740">
                  <c:v>2.0949671268459999</c:v>
                </c:pt>
                <c:pt idx="15741">
                  <c:v>2.0950622558590002</c:v>
                </c:pt>
                <c:pt idx="15742">
                  <c:v>2.0951752662660001</c:v>
                </c:pt>
                <c:pt idx="15743">
                  <c:v>2.0952577590939998</c:v>
                </c:pt>
                <c:pt idx="15744">
                  <c:v>2.0953662395479999</c:v>
                </c:pt>
                <c:pt idx="15745">
                  <c:v>2.0954425334929998</c:v>
                </c:pt>
                <c:pt idx="15746">
                  <c:v>2.0955717563629999</c:v>
                </c:pt>
                <c:pt idx="15747">
                  <c:v>2.0958971977230001</c:v>
                </c:pt>
                <c:pt idx="15748">
                  <c:v>2.0960350036620001</c:v>
                </c:pt>
                <c:pt idx="15749">
                  <c:v>2.096107959747</c:v>
                </c:pt>
                <c:pt idx="15750">
                  <c:v>2.0961935520170001</c:v>
                </c:pt>
                <c:pt idx="15751">
                  <c:v>2.0962827205660002</c:v>
                </c:pt>
                <c:pt idx="15752">
                  <c:v>2.096390247345</c:v>
                </c:pt>
                <c:pt idx="15753">
                  <c:v>2.0964798927310002</c:v>
                </c:pt>
                <c:pt idx="15754">
                  <c:v>2.0965678691859999</c:v>
                </c:pt>
                <c:pt idx="15755">
                  <c:v>2.096662521362</c:v>
                </c:pt>
                <c:pt idx="15756">
                  <c:v>2.0967705249790001</c:v>
                </c:pt>
                <c:pt idx="15757">
                  <c:v>2.0968501567839999</c:v>
                </c:pt>
                <c:pt idx="15758">
                  <c:v>2.0969455242159998</c:v>
                </c:pt>
                <c:pt idx="15759">
                  <c:v>2.0970575809479999</c:v>
                </c:pt>
                <c:pt idx="15760">
                  <c:v>2.0971903800959999</c:v>
                </c:pt>
                <c:pt idx="15761">
                  <c:v>2.0973112583160001</c:v>
                </c:pt>
                <c:pt idx="15762">
                  <c:v>2.0974426269530002</c:v>
                </c:pt>
                <c:pt idx="15763">
                  <c:v>2.097577810287</c:v>
                </c:pt>
                <c:pt idx="15764">
                  <c:v>2.0976455211639999</c:v>
                </c:pt>
                <c:pt idx="15765">
                  <c:v>2.0977303981780002</c:v>
                </c:pt>
                <c:pt idx="15766">
                  <c:v>2.0978944301609999</c:v>
                </c:pt>
                <c:pt idx="15767">
                  <c:v>2.0981452465060002</c:v>
                </c:pt>
                <c:pt idx="15768">
                  <c:v>2.098336219788</c:v>
                </c:pt>
                <c:pt idx="15769">
                  <c:v>2.0984609127040001</c:v>
                </c:pt>
                <c:pt idx="15770">
                  <c:v>2.0986211299900002</c:v>
                </c:pt>
                <c:pt idx="15771">
                  <c:v>2.0987510681149999</c:v>
                </c:pt>
                <c:pt idx="15772">
                  <c:v>2.0988187789919999</c:v>
                </c:pt>
                <c:pt idx="15773">
                  <c:v>2.0989184379579999</c:v>
                </c:pt>
                <c:pt idx="15774">
                  <c:v>2.0990056991579999</c:v>
                </c:pt>
                <c:pt idx="15775">
                  <c:v>2.0991010665890002</c:v>
                </c:pt>
                <c:pt idx="15776">
                  <c:v>2.0991373062130001</c:v>
                </c:pt>
                <c:pt idx="15777">
                  <c:v>2.0992128849029998</c:v>
                </c:pt>
                <c:pt idx="15778">
                  <c:v>2.0992953777309999</c:v>
                </c:pt>
                <c:pt idx="15779">
                  <c:v>2.0993506908419999</c:v>
                </c:pt>
                <c:pt idx="15780">
                  <c:v>2.0994184017180002</c:v>
                </c:pt>
                <c:pt idx="15781">
                  <c:v>2.0994551181790002</c:v>
                </c:pt>
                <c:pt idx="15782">
                  <c:v>2.0994932651520002</c:v>
                </c:pt>
                <c:pt idx="15783">
                  <c:v>2.0995643138890001</c:v>
                </c:pt>
                <c:pt idx="15784">
                  <c:v>2.0996434688569998</c:v>
                </c:pt>
                <c:pt idx="15785">
                  <c:v>2.0997483730319999</c:v>
                </c:pt>
                <c:pt idx="15786">
                  <c:v>2.0998117923740001</c:v>
                </c:pt>
                <c:pt idx="15787">
                  <c:v>2.0999133586880001</c:v>
                </c:pt>
                <c:pt idx="15788">
                  <c:v>2.100254535675</c:v>
                </c:pt>
                <c:pt idx="15789">
                  <c:v>2.10036277771</c:v>
                </c:pt>
                <c:pt idx="15790">
                  <c:v>2.1004467010500001</c:v>
                </c:pt>
                <c:pt idx="15791">
                  <c:v>2.1005187034609998</c:v>
                </c:pt>
                <c:pt idx="15792">
                  <c:v>2.1005952358250002</c:v>
                </c:pt>
                <c:pt idx="15793">
                  <c:v>2.1006844043730002</c:v>
                </c:pt>
                <c:pt idx="15794">
                  <c:v>2.1007642745970001</c:v>
                </c:pt>
                <c:pt idx="15795">
                  <c:v>2.1008319854740001</c:v>
                </c:pt>
                <c:pt idx="15796">
                  <c:v>2.1008937358859998</c:v>
                </c:pt>
                <c:pt idx="15797">
                  <c:v>2.1010189056400002</c:v>
                </c:pt>
                <c:pt idx="15798">
                  <c:v>2.1011292934419998</c:v>
                </c:pt>
                <c:pt idx="15799">
                  <c:v>2.10121011734</c:v>
                </c:pt>
                <c:pt idx="15800">
                  <c:v>2.1012792587279998</c:v>
                </c:pt>
                <c:pt idx="15801">
                  <c:v>2.1013576984409998</c:v>
                </c:pt>
                <c:pt idx="15802">
                  <c:v>2.1015229225160001</c:v>
                </c:pt>
                <c:pt idx="15803">
                  <c:v>2.1018736362460002</c:v>
                </c:pt>
                <c:pt idx="15804">
                  <c:v>2.1020255088809998</c:v>
                </c:pt>
                <c:pt idx="15805">
                  <c:v>2.1023685932160001</c:v>
                </c:pt>
                <c:pt idx="15806">
                  <c:v>2.1024870872500001</c:v>
                </c:pt>
                <c:pt idx="15807">
                  <c:v>2.1025745868680001</c:v>
                </c:pt>
                <c:pt idx="15808">
                  <c:v>2.1026427745820002</c:v>
                </c:pt>
                <c:pt idx="15809">
                  <c:v>2.1026968955990002</c:v>
                </c:pt>
                <c:pt idx="15810">
                  <c:v>2.102776050568</c:v>
                </c:pt>
                <c:pt idx="15811">
                  <c:v>2.1028256416320001</c:v>
                </c:pt>
                <c:pt idx="15812">
                  <c:v>2.1028816699980002</c:v>
                </c:pt>
                <c:pt idx="15813">
                  <c:v>2.102945566177</c:v>
                </c:pt>
                <c:pt idx="15814">
                  <c:v>2.103021860123</c:v>
                </c:pt>
                <c:pt idx="15815">
                  <c:v>2.1030967235569999</c:v>
                </c:pt>
                <c:pt idx="15816">
                  <c:v>2.1031839847559999</c:v>
                </c:pt>
                <c:pt idx="15817">
                  <c:v>2.103274822235</c:v>
                </c:pt>
                <c:pt idx="15818">
                  <c:v>2.1033589839940001</c:v>
                </c:pt>
                <c:pt idx="15819">
                  <c:v>2.1035578250890001</c:v>
                </c:pt>
                <c:pt idx="15820">
                  <c:v>2.1037540435789999</c:v>
                </c:pt>
                <c:pt idx="15821">
                  <c:v>2.1039268970489999</c:v>
                </c:pt>
                <c:pt idx="15822">
                  <c:v>2.1042487621310002</c:v>
                </c:pt>
                <c:pt idx="15823">
                  <c:v>2.1043241024019999</c:v>
                </c:pt>
                <c:pt idx="15824">
                  <c:v>2.104433059692</c:v>
                </c:pt>
                <c:pt idx="15825">
                  <c:v>2.1045098304750001</c:v>
                </c:pt>
                <c:pt idx="15826">
                  <c:v>2.1046252250670001</c:v>
                </c:pt>
                <c:pt idx="15827">
                  <c:v>2.1046693325039998</c:v>
                </c:pt>
                <c:pt idx="15828">
                  <c:v>2.1047146320340002</c:v>
                </c:pt>
                <c:pt idx="15829">
                  <c:v>2.104792118073</c:v>
                </c:pt>
                <c:pt idx="15830">
                  <c:v>2.1048369407649998</c:v>
                </c:pt>
                <c:pt idx="15831">
                  <c:v>2.104881286621</c:v>
                </c:pt>
                <c:pt idx="15832">
                  <c:v>2.1049418449399999</c:v>
                </c:pt>
                <c:pt idx="15833">
                  <c:v>2.1049952507020002</c:v>
                </c:pt>
                <c:pt idx="15834">
                  <c:v>2.1050357818599998</c:v>
                </c:pt>
                <c:pt idx="15835">
                  <c:v>2.1051447391510001</c:v>
                </c:pt>
                <c:pt idx="15836">
                  <c:v>2.105214357376</c:v>
                </c:pt>
                <c:pt idx="15837">
                  <c:v>2.1053810119629999</c:v>
                </c:pt>
                <c:pt idx="15838">
                  <c:v>2.1057538986209998</c:v>
                </c:pt>
                <c:pt idx="15839">
                  <c:v>2.1060104370119999</c:v>
                </c:pt>
                <c:pt idx="15840">
                  <c:v>2.10617685318</c:v>
                </c:pt>
                <c:pt idx="15841">
                  <c:v>2.1062912940979999</c:v>
                </c:pt>
                <c:pt idx="15842">
                  <c:v>2.1063766479489998</c:v>
                </c:pt>
                <c:pt idx="15843">
                  <c:v>2.1067111492159998</c:v>
                </c:pt>
                <c:pt idx="15844">
                  <c:v>2.1070413589479999</c:v>
                </c:pt>
                <c:pt idx="15845">
                  <c:v>2.1071631908419999</c:v>
                </c:pt>
                <c:pt idx="15846">
                  <c:v>2.1072759628300002</c:v>
                </c:pt>
                <c:pt idx="15847">
                  <c:v>2.1074469089510002</c:v>
                </c:pt>
                <c:pt idx="15848">
                  <c:v>2.1077730655670002</c:v>
                </c:pt>
                <c:pt idx="15849">
                  <c:v>2.1080472469329998</c:v>
                </c:pt>
                <c:pt idx="15850">
                  <c:v>2.1082491874690001</c:v>
                </c:pt>
                <c:pt idx="15851">
                  <c:v>2.108595609665</c:v>
                </c:pt>
                <c:pt idx="15852">
                  <c:v>2.10875082016</c:v>
                </c:pt>
                <c:pt idx="15853">
                  <c:v>2.1088538169860001</c:v>
                </c:pt>
                <c:pt idx="15854">
                  <c:v>2.109027862549</c:v>
                </c:pt>
                <c:pt idx="15855">
                  <c:v>2.1093525886540001</c:v>
                </c:pt>
                <c:pt idx="15856">
                  <c:v>2.1096711158749999</c:v>
                </c:pt>
                <c:pt idx="15857">
                  <c:v>2.1098506450649999</c:v>
                </c:pt>
                <c:pt idx="15858">
                  <c:v>2.1100616455079999</c:v>
                </c:pt>
                <c:pt idx="15859">
                  <c:v>2.1102089881900001</c:v>
                </c:pt>
                <c:pt idx="15860">
                  <c:v>2.1105115413669999</c:v>
                </c:pt>
                <c:pt idx="15861">
                  <c:v>2.110862493515</c:v>
                </c:pt>
                <c:pt idx="15862">
                  <c:v>2.110988140106</c:v>
                </c:pt>
                <c:pt idx="15863">
                  <c:v>2.1110799312589998</c:v>
                </c:pt>
                <c:pt idx="15864">
                  <c:v>2.1111524105070001</c:v>
                </c:pt>
                <c:pt idx="15865">
                  <c:v>2.1112487316130002</c:v>
                </c:pt>
                <c:pt idx="15866">
                  <c:v>2.111310720444</c:v>
                </c:pt>
                <c:pt idx="15867">
                  <c:v>2.11164188385</c:v>
                </c:pt>
                <c:pt idx="15868">
                  <c:v>2.1117296218870001</c:v>
                </c:pt>
                <c:pt idx="15869">
                  <c:v>2.1118204593660002</c:v>
                </c:pt>
                <c:pt idx="15870">
                  <c:v>2.1119039058690001</c:v>
                </c:pt>
                <c:pt idx="15871">
                  <c:v>2.1119875907900001</c:v>
                </c:pt>
                <c:pt idx="15872">
                  <c:v>2.1120498180389999</c:v>
                </c:pt>
                <c:pt idx="15873">
                  <c:v>2.1121277809140002</c:v>
                </c:pt>
                <c:pt idx="15874">
                  <c:v>2.1121833324430002</c:v>
                </c:pt>
                <c:pt idx="15875">
                  <c:v>2.1122641563419999</c:v>
                </c:pt>
                <c:pt idx="15876">
                  <c:v>2.1123523712160002</c:v>
                </c:pt>
                <c:pt idx="15877">
                  <c:v>2.1124553680420002</c:v>
                </c:pt>
                <c:pt idx="15878">
                  <c:v>2.1126198768619999</c:v>
                </c:pt>
                <c:pt idx="15879">
                  <c:v>2.112892389297</c:v>
                </c:pt>
                <c:pt idx="15880">
                  <c:v>2.1132383346560002</c:v>
                </c:pt>
                <c:pt idx="15881">
                  <c:v>2.1134216785429998</c:v>
                </c:pt>
                <c:pt idx="15882">
                  <c:v>2.1135118007660001</c:v>
                </c:pt>
                <c:pt idx="15883">
                  <c:v>2.1135499477390001</c:v>
                </c:pt>
                <c:pt idx="15884">
                  <c:v>2.1136627197269999</c:v>
                </c:pt>
                <c:pt idx="15885">
                  <c:v>2.113754034042</c:v>
                </c:pt>
                <c:pt idx="15886">
                  <c:v>2.1138632297519999</c:v>
                </c:pt>
                <c:pt idx="15887">
                  <c:v>2.1139025688170001</c:v>
                </c:pt>
                <c:pt idx="15888">
                  <c:v>2.113968372345</c:v>
                </c:pt>
                <c:pt idx="15889">
                  <c:v>2.1140160560610002</c:v>
                </c:pt>
                <c:pt idx="15890">
                  <c:v>2.114104270935</c:v>
                </c:pt>
                <c:pt idx="15891">
                  <c:v>2.1142032146449998</c:v>
                </c:pt>
                <c:pt idx="15892">
                  <c:v>2.1143002510070001</c:v>
                </c:pt>
                <c:pt idx="15893">
                  <c:v>2.114414691925</c:v>
                </c:pt>
                <c:pt idx="15894">
                  <c:v>2.1147589683530001</c:v>
                </c:pt>
                <c:pt idx="15895">
                  <c:v>2.1149909496310002</c:v>
                </c:pt>
                <c:pt idx="15896">
                  <c:v>2.1151986122130002</c:v>
                </c:pt>
                <c:pt idx="15897">
                  <c:v>2.1155207157140001</c:v>
                </c:pt>
                <c:pt idx="15898">
                  <c:v>2.1158728599550001</c:v>
                </c:pt>
                <c:pt idx="15899">
                  <c:v>2.1161875724789998</c:v>
                </c:pt>
                <c:pt idx="15900">
                  <c:v>2.1162679195399998</c:v>
                </c:pt>
                <c:pt idx="15901">
                  <c:v>2.116589307785</c:v>
                </c:pt>
                <c:pt idx="15902">
                  <c:v>2.11692237854</c:v>
                </c:pt>
                <c:pt idx="15903">
                  <c:v>2.1172533035279999</c:v>
                </c:pt>
                <c:pt idx="15904">
                  <c:v>2.117602586746</c:v>
                </c:pt>
                <c:pt idx="15905">
                  <c:v>2.1179347038270002</c:v>
                </c:pt>
                <c:pt idx="15906">
                  <c:v>2.1180276870729999</c:v>
                </c:pt>
                <c:pt idx="15907">
                  <c:v>2.1181223392490001</c:v>
                </c:pt>
                <c:pt idx="15908">
                  <c:v>2.1181931495669999</c:v>
                </c:pt>
                <c:pt idx="15909">
                  <c:v>2.1183865070340002</c:v>
                </c:pt>
                <c:pt idx="15910">
                  <c:v>2.1186037063600001</c:v>
                </c:pt>
                <c:pt idx="15911">
                  <c:v>2.1189284324650002</c:v>
                </c:pt>
                <c:pt idx="15912">
                  <c:v>2.119250535965</c:v>
                </c:pt>
                <c:pt idx="15913">
                  <c:v>2.1195867061609999</c:v>
                </c:pt>
                <c:pt idx="15914">
                  <c:v>2.1197035312649999</c:v>
                </c:pt>
                <c:pt idx="15915">
                  <c:v>2.1198618412019998</c:v>
                </c:pt>
                <c:pt idx="15916">
                  <c:v>2.1201727390289999</c:v>
                </c:pt>
                <c:pt idx="15917">
                  <c:v>2.1203804016109999</c:v>
                </c:pt>
                <c:pt idx="15918">
                  <c:v>2.1207244396210001</c:v>
                </c:pt>
                <c:pt idx="15919">
                  <c:v>2.1210534572599999</c:v>
                </c:pt>
                <c:pt idx="15920">
                  <c:v>2.1213865280149999</c:v>
                </c:pt>
                <c:pt idx="15921">
                  <c:v>2.121515750885</c:v>
                </c:pt>
                <c:pt idx="15922">
                  <c:v>2.1216049194340001</c:v>
                </c:pt>
                <c:pt idx="15923">
                  <c:v>2.1216890811920002</c:v>
                </c:pt>
                <c:pt idx="15924">
                  <c:v>2.1217875480649999</c:v>
                </c:pt>
                <c:pt idx="15925">
                  <c:v>2.1219232082369999</c:v>
                </c:pt>
                <c:pt idx="15926">
                  <c:v>2.122256755829</c:v>
                </c:pt>
                <c:pt idx="15927">
                  <c:v>2.1224980354310001</c:v>
                </c:pt>
                <c:pt idx="15928">
                  <c:v>2.1225905418400002</c:v>
                </c:pt>
                <c:pt idx="15929">
                  <c:v>2.1226506233219999</c:v>
                </c:pt>
                <c:pt idx="15930">
                  <c:v>2.122745275497</c:v>
                </c:pt>
                <c:pt idx="15931">
                  <c:v>2.1228117942810001</c:v>
                </c:pt>
                <c:pt idx="15932">
                  <c:v>2.1229338645940001</c:v>
                </c:pt>
                <c:pt idx="15933">
                  <c:v>2.1230421066280001</c:v>
                </c:pt>
                <c:pt idx="15934">
                  <c:v>2.1231293678280001</c:v>
                </c:pt>
                <c:pt idx="15935">
                  <c:v>2.1231961250309999</c:v>
                </c:pt>
                <c:pt idx="15936">
                  <c:v>2.123285770416</c:v>
                </c:pt>
                <c:pt idx="15937">
                  <c:v>2.1234047412870001</c:v>
                </c:pt>
                <c:pt idx="15938">
                  <c:v>2.1234893798829999</c:v>
                </c:pt>
                <c:pt idx="15939">
                  <c:v>2.1235833168029998</c:v>
                </c:pt>
                <c:pt idx="15940">
                  <c:v>2.1237134933470001</c:v>
                </c:pt>
                <c:pt idx="15941">
                  <c:v>2.124044418335</c:v>
                </c:pt>
                <c:pt idx="15942">
                  <c:v>2.1241695880889999</c:v>
                </c:pt>
                <c:pt idx="15943">
                  <c:v>2.1242775917049999</c:v>
                </c:pt>
                <c:pt idx="15944">
                  <c:v>2.1243922710419998</c:v>
                </c:pt>
                <c:pt idx="15945">
                  <c:v>2.1244747638699999</c:v>
                </c:pt>
                <c:pt idx="15946">
                  <c:v>2.1246345043180002</c:v>
                </c:pt>
                <c:pt idx="15947">
                  <c:v>2.1247875690460001</c:v>
                </c:pt>
                <c:pt idx="15948">
                  <c:v>2.125102996826</c:v>
                </c:pt>
                <c:pt idx="15949">
                  <c:v>2.125435829163</c:v>
                </c:pt>
                <c:pt idx="15950">
                  <c:v>2.1256546974180002</c:v>
                </c:pt>
                <c:pt idx="15951">
                  <c:v>2.1259670257569998</c:v>
                </c:pt>
                <c:pt idx="15952">
                  <c:v>2.1262395381929999</c:v>
                </c:pt>
                <c:pt idx="15953">
                  <c:v>2.126574754715</c:v>
                </c:pt>
                <c:pt idx="15954">
                  <c:v>2.126780509949</c:v>
                </c:pt>
                <c:pt idx="15955">
                  <c:v>2.1270601749420002</c:v>
                </c:pt>
                <c:pt idx="15956">
                  <c:v>2.1271598339079998</c:v>
                </c:pt>
                <c:pt idx="15957">
                  <c:v>2.127500772476</c:v>
                </c:pt>
                <c:pt idx="15958">
                  <c:v>2.1277561187740002</c:v>
                </c:pt>
                <c:pt idx="15959">
                  <c:v>2.127882957458</c:v>
                </c:pt>
                <c:pt idx="15960">
                  <c:v>2.1279733181</c:v>
                </c:pt>
                <c:pt idx="15961">
                  <c:v>2.1281223297120002</c:v>
                </c:pt>
                <c:pt idx="15962">
                  <c:v>2.1284587383270002</c:v>
                </c:pt>
                <c:pt idx="15963">
                  <c:v>2.128768444061</c:v>
                </c:pt>
                <c:pt idx="15964">
                  <c:v>2.1290891170499999</c:v>
                </c:pt>
                <c:pt idx="15965">
                  <c:v>2.12943649292</c:v>
                </c:pt>
                <c:pt idx="15966">
                  <c:v>2.1296241283419999</c:v>
                </c:pt>
                <c:pt idx="15967">
                  <c:v>2.1297197341919998</c:v>
                </c:pt>
                <c:pt idx="15968">
                  <c:v>2.1298031806950002</c:v>
                </c:pt>
                <c:pt idx="15969">
                  <c:v>2.1298699378969999</c:v>
                </c:pt>
                <c:pt idx="15970">
                  <c:v>2.1299479007720001</c:v>
                </c:pt>
                <c:pt idx="15971">
                  <c:v>2.1300511360169998</c:v>
                </c:pt>
                <c:pt idx="15972">
                  <c:v>2.1301276683810002</c:v>
                </c:pt>
                <c:pt idx="15973">
                  <c:v>2.130215883255</c:v>
                </c:pt>
                <c:pt idx="15974">
                  <c:v>2.130296230316</c:v>
                </c:pt>
                <c:pt idx="15975">
                  <c:v>2.1304051876069998</c:v>
                </c:pt>
                <c:pt idx="15976">
                  <c:v>2.13050198555</c:v>
                </c:pt>
                <c:pt idx="15977">
                  <c:v>2.1307613849639999</c:v>
                </c:pt>
                <c:pt idx="15978">
                  <c:v>2.130932569504</c:v>
                </c:pt>
                <c:pt idx="15979">
                  <c:v>2.1310548782350001</c:v>
                </c:pt>
                <c:pt idx="15980">
                  <c:v>2.1312477588649998</c:v>
                </c:pt>
                <c:pt idx="15981">
                  <c:v>2.131464719772</c:v>
                </c:pt>
                <c:pt idx="15982">
                  <c:v>2.1315968036649999</c:v>
                </c:pt>
                <c:pt idx="15983">
                  <c:v>2.1316709518430002</c:v>
                </c:pt>
                <c:pt idx="15984">
                  <c:v>2.1317753791810001</c:v>
                </c:pt>
                <c:pt idx="15985">
                  <c:v>2.1318588256840001</c:v>
                </c:pt>
                <c:pt idx="15986">
                  <c:v>2.1319828033450001</c:v>
                </c:pt>
                <c:pt idx="15987">
                  <c:v>2.1320688724519998</c:v>
                </c:pt>
                <c:pt idx="15988">
                  <c:v>2.1321454048159998</c:v>
                </c:pt>
                <c:pt idx="15989">
                  <c:v>2.1322612762449999</c:v>
                </c:pt>
                <c:pt idx="15990">
                  <c:v>2.132437467575</c:v>
                </c:pt>
                <c:pt idx="15991">
                  <c:v>2.132709741592</c:v>
                </c:pt>
                <c:pt idx="15992">
                  <c:v>2.1330773830409999</c:v>
                </c:pt>
                <c:pt idx="15993">
                  <c:v>2.133192539215</c:v>
                </c:pt>
                <c:pt idx="15994">
                  <c:v>2.1333198547359999</c:v>
                </c:pt>
                <c:pt idx="15995">
                  <c:v>2.1336741447450001</c:v>
                </c:pt>
                <c:pt idx="15996">
                  <c:v>2.1340448856349998</c:v>
                </c:pt>
                <c:pt idx="15997">
                  <c:v>2.1342923641199998</c:v>
                </c:pt>
                <c:pt idx="15998">
                  <c:v>2.1346306800839998</c:v>
                </c:pt>
                <c:pt idx="15999">
                  <c:v>2.1348938941959998</c:v>
                </c:pt>
                <c:pt idx="16000">
                  <c:v>2.1350088119509998</c:v>
                </c:pt>
                <c:pt idx="16001">
                  <c:v>2.1351034641269999</c:v>
                </c:pt>
                <c:pt idx="16002">
                  <c:v>2.1352074146270001</c:v>
                </c:pt>
                <c:pt idx="16003">
                  <c:v>2.1354203224180002</c:v>
                </c:pt>
                <c:pt idx="16004">
                  <c:v>2.1355352401730001</c:v>
                </c:pt>
                <c:pt idx="16005">
                  <c:v>2.1356625556950002</c:v>
                </c:pt>
                <c:pt idx="16006">
                  <c:v>2.1358215808869998</c:v>
                </c:pt>
                <c:pt idx="16007">
                  <c:v>2.1359205245970001</c:v>
                </c:pt>
                <c:pt idx="16008">
                  <c:v>2.1360101699829999</c:v>
                </c:pt>
                <c:pt idx="16009">
                  <c:v>2.1363303661350002</c:v>
                </c:pt>
                <c:pt idx="16010">
                  <c:v>2.136462211609</c:v>
                </c:pt>
                <c:pt idx="16011">
                  <c:v>2.1366407871250002</c:v>
                </c:pt>
                <c:pt idx="16012">
                  <c:v>2.1367619037629999</c:v>
                </c:pt>
                <c:pt idx="16013">
                  <c:v>2.1368784904479998</c:v>
                </c:pt>
                <c:pt idx="16014">
                  <c:v>2.1371853351590002</c:v>
                </c:pt>
                <c:pt idx="16015">
                  <c:v>2.137506961823</c:v>
                </c:pt>
                <c:pt idx="16016">
                  <c:v>2.137840032578</c:v>
                </c:pt>
                <c:pt idx="16017">
                  <c:v>2.1379370689389998</c:v>
                </c:pt>
                <c:pt idx="16018">
                  <c:v>2.1380326747890002</c:v>
                </c:pt>
                <c:pt idx="16019">
                  <c:v>2.138155698776</c:v>
                </c:pt>
                <c:pt idx="16020">
                  <c:v>2.138267040253</c:v>
                </c:pt>
                <c:pt idx="16021">
                  <c:v>2.1385118961330001</c:v>
                </c:pt>
                <c:pt idx="16022">
                  <c:v>2.138823509216</c:v>
                </c:pt>
                <c:pt idx="16023">
                  <c:v>2.1391282081599998</c:v>
                </c:pt>
                <c:pt idx="16024">
                  <c:v>2.1392951011660002</c:v>
                </c:pt>
                <c:pt idx="16025">
                  <c:v>2.1394276618960002</c:v>
                </c:pt>
                <c:pt idx="16026">
                  <c:v>2.1395814418789998</c:v>
                </c:pt>
                <c:pt idx="16027">
                  <c:v>2.1396894454959998</c:v>
                </c:pt>
                <c:pt idx="16028">
                  <c:v>2.139817714691</c:v>
                </c:pt>
                <c:pt idx="16029">
                  <c:v>2.139974594116</c:v>
                </c:pt>
                <c:pt idx="16030">
                  <c:v>2.1400761604310001</c:v>
                </c:pt>
                <c:pt idx="16031">
                  <c:v>2.1404030323029999</c:v>
                </c:pt>
                <c:pt idx="16032">
                  <c:v>2.1405115127559999</c:v>
                </c:pt>
                <c:pt idx="16033">
                  <c:v>2.140747070313</c:v>
                </c:pt>
                <c:pt idx="16034">
                  <c:v>2.140956401825</c:v>
                </c:pt>
                <c:pt idx="16035">
                  <c:v>2.1410274505619999</c:v>
                </c:pt>
                <c:pt idx="16036">
                  <c:v>2.141125440598</c:v>
                </c:pt>
                <c:pt idx="16037">
                  <c:v>2.1412377357480001</c:v>
                </c:pt>
                <c:pt idx="16038">
                  <c:v>2.1413440704350002</c:v>
                </c:pt>
                <c:pt idx="16039">
                  <c:v>2.1414685249329999</c:v>
                </c:pt>
                <c:pt idx="16040">
                  <c:v>2.1415987014770002</c:v>
                </c:pt>
                <c:pt idx="16041">
                  <c:v>2.1417350769039998</c:v>
                </c:pt>
                <c:pt idx="16042">
                  <c:v>2.1419129371640002</c:v>
                </c:pt>
                <c:pt idx="16043">
                  <c:v>2.142239809036</c:v>
                </c:pt>
                <c:pt idx="16044">
                  <c:v>2.142349481583</c:v>
                </c:pt>
                <c:pt idx="16045">
                  <c:v>2.1424622535709998</c:v>
                </c:pt>
                <c:pt idx="16046">
                  <c:v>2.1427652835850002</c:v>
                </c:pt>
                <c:pt idx="16047">
                  <c:v>2.1430633068080001</c:v>
                </c:pt>
                <c:pt idx="16048">
                  <c:v>2.1431741714479999</c:v>
                </c:pt>
                <c:pt idx="16049">
                  <c:v>2.1432821750639999</c:v>
                </c:pt>
                <c:pt idx="16050">
                  <c:v>2.1435260772709999</c:v>
                </c:pt>
                <c:pt idx="16051">
                  <c:v>2.1436126232150001</c:v>
                </c:pt>
                <c:pt idx="16052">
                  <c:v>2.1438019275669999</c:v>
                </c:pt>
                <c:pt idx="16053">
                  <c:v>2.1441564559940001</c:v>
                </c:pt>
                <c:pt idx="16054">
                  <c:v>2.1442220211029999</c:v>
                </c:pt>
                <c:pt idx="16055">
                  <c:v>2.1443176269530002</c:v>
                </c:pt>
                <c:pt idx="16056">
                  <c:v>2.1443791389469999</c:v>
                </c:pt>
                <c:pt idx="16057">
                  <c:v>2.1445302963259998</c:v>
                </c:pt>
                <c:pt idx="16058">
                  <c:v>2.1447670459750001</c:v>
                </c:pt>
                <c:pt idx="16059">
                  <c:v>2.144881486893</c:v>
                </c:pt>
                <c:pt idx="16060">
                  <c:v>2.1449997425079999</c:v>
                </c:pt>
                <c:pt idx="16061">
                  <c:v>2.145322799683</c:v>
                </c:pt>
                <c:pt idx="16062">
                  <c:v>2.1454336643219998</c:v>
                </c:pt>
                <c:pt idx="16063">
                  <c:v>2.1455411911010001</c:v>
                </c:pt>
                <c:pt idx="16064">
                  <c:v>2.145671606064</c:v>
                </c:pt>
                <c:pt idx="16065">
                  <c:v>2.146001577377</c:v>
                </c:pt>
                <c:pt idx="16066">
                  <c:v>2.1463232040409999</c:v>
                </c:pt>
                <c:pt idx="16067">
                  <c:v>2.1466507911680002</c:v>
                </c:pt>
                <c:pt idx="16068">
                  <c:v>2.1469986438749999</c:v>
                </c:pt>
                <c:pt idx="16069">
                  <c:v>2.1470644474029998</c:v>
                </c:pt>
                <c:pt idx="16070">
                  <c:v>2.1471555232999999</c:v>
                </c:pt>
                <c:pt idx="16071">
                  <c:v>2.1472384929659998</c:v>
                </c:pt>
                <c:pt idx="16072">
                  <c:v>2.1473278999329999</c:v>
                </c:pt>
                <c:pt idx="16073">
                  <c:v>2.1474275588989999</c:v>
                </c:pt>
                <c:pt idx="16074">
                  <c:v>2.147492170334</c:v>
                </c:pt>
                <c:pt idx="16075">
                  <c:v>2.1478316783909999</c:v>
                </c:pt>
                <c:pt idx="16076">
                  <c:v>2.1479220390320002</c:v>
                </c:pt>
                <c:pt idx="16077">
                  <c:v>2.1481454372409998</c:v>
                </c:pt>
                <c:pt idx="16078">
                  <c:v>2.1483407020569998</c:v>
                </c:pt>
                <c:pt idx="16079">
                  <c:v>2.148420095444</c:v>
                </c:pt>
                <c:pt idx="16080">
                  <c:v>2.1484911441799999</c:v>
                </c:pt>
                <c:pt idx="16081">
                  <c:v>2.148533344269</c:v>
                </c:pt>
                <c:pt idx="16082">
                  <c:v>2.148608207703</c:v>
                </c:pt>
                <c:pt idx="16083">
                  <c:v>2.148690462112</c:v>
                </c:pt>
                <c:pt idx="16084">
                  <c:v>2.1487729549410002</c:v>
                </c:pt>
                <c:pt idx="16085">
                  <c:v>2.1490604877470001</c:v>
                </c:pt>
                <c:pt idx="16086">
                  <c:v>2.1492686271669998</c:v>
                </c:pt>
                <c:pt idx="16087">
                  <c:v>2.1493368148799998</c:v>
                </c:pt>
                <c:pt idx="16088">
                  <c:v>2.1494398117069999</c:v>
                </c:pt>
                <c:pt idx="16089">
                  <c:v>2.149532794952</c:v>
                </c:pt>
                <c:pt idx="16090">
                  <c:v>2.1496326923370002</c:v>
                </c:pt>
                <c:pt idx="16091">
                  <c:v>2.1497340202330002</c:v>
                </c:pt>
                <c:pt idx="16092">
                  <c:v>2.1498055458069998</c:v>
                </c:pt>
                <c:pt idx="16093">
                  <c:v>2.1499214172359999</c:v>
                </c:pt>
                <c:pt idx="16094">
                  <c:v>2.1499953269960002</c:v>
                </c:pt>
                <c:pt idx="16095">
                  <c:v>2.1500620841979998</c:v>
                </c:pt>
                <c:pt idx="16096">
                  <c:v>2.1501405239109999</c:v>
                </c:pt>
                <c:pt idx="16097">
                  <c:v>2.150252580643</c:v>
                </c:pt>
                <c:pt idx="16098">
                  <c:v>2.1503167152399998</c:v>
                </c:pt>
                <c:pt idx="16099">
                  <c:v>2.1504418849950002</c:v>
                </c:pt>
                <c:pt idx="16100">
                  <c:v>2.1508045196530001</c:v>
                </c:pt>
                <c:pt idx="16101">
                  <c:v>2.1511292457579998</c:v>
                </c:pt>
                <c:pt idx="16102">
                  <c:v>2.1514379978179998</c:v>
                </c:pt>
                <c:pt idx="16103">
                  <c:v>2.1517426967620001</c:v>
                </c:pt>
                <c:pt idx="16104">
                  <c:v>2.1519186496730001</c:v>
                </c:pt>
                <c:pt idx="16105">
                  <c:v>2.1521370410920002</c:v>
                </c:pt>
                <c:pt idx="16106">
                  <c:v>2.1522467136380001</c:v>
                </c:pt>
                <c:pt idx="16107">
                  <c:v>2.1523571014399998</c:v>
                </c:pt>
                <c:pt idx="16108">
                  <c:v>2.1524882316589999</c:v>
                </c:pt>
                <c:pt idx="16109">
                  <c:v>2.1526901721949998</c:v>
                </c:pt>
                <c:pt idx="16110">
                  <c:v>2.1530022621149998</c:v>
                </c:pt>
                <c:pt idx="16111">
                  <c:v>2.1531894207</c:v>
                </c:pt>
                <c:pt idx="16112">
                  <c:v>2.1535196304320001</c:v>
                </c:pt>
                <c:pt idx="16113">
                  <c:v>2.1538493633270002</c:v>
                </c:pt>
                <c:pt idx="16114">
                  <c:v>2.1541779041289999</c:v>
                </c:pt>
                <c:pt idx="16115">
                  <c:v>2.1542663574219998</c:v>
                </c:pt>
                <c:pt idx="16116">
                  <c:v>2.1543867588040002</c:v>
                </c:pt>
                <c:pt idx="16117">
                  <c:v>2.1547009944919999</c:v>
                </c:pt>
                <c:pt idx="16118">
                  <c:v>2.1550385952000002</c:v>
                </c:pt>
                <c:pt idx="16119">
                  <c:v>2.1552011966709999</c:v>
                </c:pt>
                <c:pt idx="16120">
                  <c:v>2.1553251743319999</c:v>
                </c:pt>
                <c:pt idx="16121">
                  <c:v>2.155548810959</c:v>
                </c:pt>
                <c:pt idx="16122">
                  <c:v>2.1557943820949999</c:v>
                </c:pt>
                <c:pt idx="16123">
                  <c:v>2.1559166908259999</c:v>
                </c:pt>
                <c:pt idx="16124">
                  <c:v>2.1559798717500001</c:v>
                </c:pt>
                <c:pt idx="16125">
                  <c:v>2.156112194061</c:v>
                </c:pt>
                <c:pt idx="16126">
                  <c:v>2.1562392711639999</c:v>
                </c:pt>
                <c:pt idx="16127">
                  <c:v>2.1563591957089998</c:v>
                </c:pt>
                <c:pt idx="16128">
                  <c:v>2.1566398143769998</c:v>
                </c:pt>
                <c:pt idx="16129">
                  <c:v>2.1568286418909999</c:v>
                </c:pt>
                <c:pt idx="16130">
                  <c:v>2.156945705414</c:v>
                </c:pt>
                <c:pt idx="16131">
                  <c:v>2.157099246979</c:v>
                </c:pt>
                <c:pt idx="16132">
                  <c:v>2.1572642326349998</c:v>
                </c:pt>
                <c:pt idx="16133">
                  <c:v>2.1576054096220001</c:v>
                </c:pt>
                <c:pt idx="16134">
                  <c:v>2.15793800354</c:v>
                </c:pt>
                <c:pt idx="16135">
                  <c:v>2.1582307815549999</c:v>
                </c:pt>
                <c:pt idx="16136">
                  <c:v>2.1584563255310001</c:v>
                </c:pt>
                <c:pt idx="16137">
                  <c:v>2.1587922573089999</c:v>
                </c:pt>
                <c:pt idx="16138">
                  <c:v>2.1589419841769999</c:v>
                </c:pt>
                <c:pt idx="16139">
                  <c:v>2.1591269969939999</c:v>
                </c:pt>
                <c:pt idx="16140">
                  <c:v>2.159463882446</c:v>
                </c:pt>
                <c:pt idx="16141">
                  <c:v>2.159636735916</c:v>
                </c:pt>
                <c:pt idx="16142">
                  <c:v>2.1598260402679998</c:v>
                </c:pt>
                <c:pt idx="16143">
                  <c:v>2.16002035141</c:v>
                </c:pt>
                <c:pt idx="16144">
                  <c:v>2.160205125809</c:v>
                </c:pt>
                <c:pt idx="16145">
                  <c:v>2.1605353355410002</c:v>
                </c:pt>
                <c:pt idx="16146">
                  <c:v>2.1607174873349999</c:v>
                </c:pt>
                <c:pt idx="16147">
                  <c:v>2.1609611511229998</c:v>
                </c:pt>
                <c:pt idx="16148">
                  <c:v>2.1611516475679999</c:v>
                </c:pt>
                <c:pt idx="16149">
                  <c:v>2.1612694263460002</c:v>
                </c:pt>
                <c:pt idx="16150">
                  <c:v>2.1613767147059999</c:v>
                </c:pt>
                <c:pt idx="16151">
                  <c:v>2.161499023438</c:v>
                </c:pt>
                <c:pt idx="16152">
                  <c:v>2.1618380546570002</c:v>
                </c:pt>
                <c:pt idx="16153">
                  <c:v>2.1620314121250002</c:v>
                </c:pt>
                <c:pt idx="16154">
                  <c:v>2.162207126617</c:v>
                </c:pt>
                <c:pt idx="16155">
                  <c:v>2.162393569946</c:v>
                </c:pt>
                <c:pt idx="16156">
                  <c:v>2.162494659424</c:v>
                </c:pt>
                <c:pt idx="16157">
                  <c:v>2.1625847816469999</c:v>
                </c:pt>
                <c:pt idx="16158">
                  <c:v>2.162679433823</c:v>
                </c:pt>
                <c:pt idx="16159">
                  <c:v>2.1627621650700002</c:v>
                </c:pt>
                <c:pt idx="16160">
                  <c:v>2.16286277771</c:v>
                </c:pt>
                <c:pt idx="16161">
                  <c:v>2.1629350185390002</c:v>
                </c:pt>
                <c:pt idx="16162">
                  <c:v>2.163032054901</c:v>
                </c:pt>
                <c:pt idx="16163">
                  <c:v>2.1631510257720001</c:v>
                </c:pt>
                <c:pt idx="16164">
                  <c:v>2.1633319854740001</c:v>
                </c:pt>
                <c:pt idx="16165">
                  <c:v>2.1636278629299999</c:v>
                </c:pt>
                <c:pt idx="16166">
                  <c:v>2.1637587547299999</c:v>
                </c:pt>
                <c:pt idx="16167">
                  <c:v>2.1638617515559999</c:v>
                </c:pt>
                <c:pt idx="16168">
                  <c:v>2.1640081405639999</c:v>
                </c:pt>
                <c:pt idx="16169">
                  <c:v>2.164116382599</c:v>
                </c:pt>
                <c:pt idx="16170">
                  <c:v>2.164250850677</c:v>
                </c:pt>
                <c:pt idx="16171">
                  <c:v>2.164578676224</c:v>
                </c:pt>
                <c:pt idx="16172">
                  <c:v>2.1649088859560002</c:v>
                </c:pt>
                <c:pt idx="16173">
                  <c:v>2.1650309562680001</c:v>
                </c:pt>
                <c:pt idx="16174">
                  <c:v>2.1651573181149999</c:v>
                </c:pt>
                <c:pt idx="16175">
                  <c:v>2.1652789115909998</c:v>
                </c:pt>
                <c:pt idx="16176">
                  <c:v>2.1655943393710002</c:v>
                </c:pt>
                <c:pt idx="16177">
                  <c:v>2.1658856868740002</c:v>
                </c:pt>
                <c:pt idx="16178">
                  <c:v>2.1661107540129998</c:v>
                </c:pt>
                <c:pt idx="16179">
                  <c:v>2.1662204265590002</c:v>
                </c:pt>
                <c:pt idx="16180">
                  <c:v>2.1663162708280002</c:v>
                </c:pt>
                <c:pt idx="16181">
                  <c:v>2.1664259433750002</c:v>
                </c:pt>
                <c:pt idx="16182">
                  <c:v>2.1665165424350001</c:v>
                </c:pt>
                <c:pt idx="16183">
                  <c:v>2.1666483879089999</c:v>
                </c:pt>
                <c:pt idx="16184">
                  <c:v>2.1668813228610002</c:v>
                </c:pt>
                <c:pt idx="16185">
                  <c:v>2.1670506000519998</c:v>
                </c:pt>
                <c:pt idx="16186">
                  <c:v>2.167382717133</c:v>
                </c:pt>
                <c:pt idx="16187">
                  <c:v>2.1674849987029998</c:v>
                </c:pt>
                <c:pt idx="16188">
                  <c:v>2.1676189899440002</c:v>
                </c:pt>
                <c:pt idx="16189">
                  <c:v>2.1677749156949999</c:v>
                </c:pt>
                <c:pt idx="16190">
                  <c:v>2.1679081916810001</c:v>
                </c:pt>
                <c:pt idx="16191">
                  <c:v>2.1679806709289999</c:v>
                </c:pt>
                <c:pt idx="16192">
                  <c:v>2.1680881977080002</c:v>
                </c:pt>
                <c:pt idx="16193">
                  <c:v>2.1681685447689998</c:v>
                </c:pt>
                <c:pt idx="16194">
                  <c:v>2.1682734489439999</c:v>
                </c:pt>
                <c:pt idx="16195">
                  <c:v>2.1683659553529999</c:v>
                </c:pt>
                <c:pt idx="16196">
                  <c:v>2.1684687137599998</c:v>
                </c:pt>
                <c:pt idx="16197">
                  <c:v>2.1686298847200001</c:v>
                </c:pt>
                <c:pt idx="16198">
                  <c:v>2.1688289642330001</c:v>
                </c:pt>
                <c:pt idx="16199">
                  <c:v>2.1690335273739998</c:v>
                </c:pt>
                <c:pt idx="16200">
                  <c:v>2.1693432331090001</c:v>
                </c:pt>
                <c:pt idx="16201">
                  <c:v>2.1694624423979998</c:v>
                </c:pt>
                <c:pt idx="16202">
                  <c:v>2.1695303916930002</c:v>
                </c:pt>
                <c:pt idx="16203">
                  <c:v>2.1697022914890001</c:v>
                </c:pt>
                <c:pt idx="16204">
                  <c:v>2.169806718826</c:v>
                </c:pt>
                <c:pt idx="16205">
                  <c:v>2.169902563095</c:v>
                </c:pt>
                <c:pt idx="16206">
                  <c:v>2.1699852943420002</c:v>
                </c:pt>
                <c:pt idx="16207">
                  <c:v>2.170066595078</c:v>
                </c:pt>
                <c:pt idx="16208">
                  <c:v>2.1702191829680002</c:v>
                </c:pt>
                <c:pt idx="16209">
                  <c:v>2.1705274581910001</c:v>
                </c:pt>
                <c:pt idx="16210">
                  <c:v>2.170655965805</c:v>
                </c:pt>
                <c:pt idx="16211">
                  <c:v>2.170821666718</c:v>
                </c:pt>
                <c:pt idx="16212">
                  <c:v>2.1711084842680002</c:v>
                </c:pt>
                <c:pt idx="16213">
                  <c:v>2.171229839325</c:v>
                </c:pt>
                <c:pt idx="16214">
                  <c:v>2.1715722084050002</c:v>
                </c:pt>
                <c:pt idx="16215">
                  <c:v>2.1718020439150001</c:v>
                </c:pt>
                <c:pt idx="16216">
                  <c:v>2.1719086170200002</c:v>
                </c:pt>
                <c:pt idx="16217">
                  <c:v>2.172244787216</c:v>
                </c:pt>
                <c:pt idx="16218">
                  <c:v>2.1723647117609999</c:v>
                </c:pt>
                <c:pt idx="16219">
                  <c:v>2.172687530518</c:v>
                </c:pt>
                <c:pt idx="16220">
                  <c:v>2.17298579216</c:v>
                </c:pt>
                <c:pt idx="16221">
                  <c:v>2.1731202602390001</c:v>
                </c:pt>
                <c:pt idx="16222">
                  <c:v>2.1732904911039999</c:v>
                </c:pt>
                <c:pt idx="16223">
                  <c:v>2.1736114025119999</c:v>
                </c:pt>
                <c:pt idx="16224">
                  <c:v>2.173728942871</c:v>
                </c:pt>
                <c:pt idx="16225">
                  <c:v>2.1738471984859999</c:v>
                </c:pt>
                <c:pt idx="16226">
                  <c:v>2.1739814281459999</c:v>
                </c:pt>
                <c:pt idx="16227">
                  <c:v>2.174073934555</c:v>
                </c:pt>
                <c:pt idx="16228">
                  <c:v>2.174145460129</c:v>
                </c:pt>
                <c:pt idx="16229">
                  <c:v>2.1742544174190002</c:v>
                </c:pt>
                <c:pt idx="16230">
                  <c:v>2.17431974411</c:v>
                </c:pt>
                <c:pt idx="16231">
                  <c:v>2.1744165420530002</c:v>
                </c:pt>
                <c:pt idx="16232">
                  <c:v>2.1745414733890001</c:v>
                </c:pt>
                <c:pt idx="16233">
                  <c:v>2.174658060074</c:v>
                </c:pt>
                <c:pt idx="16234">
                  <c:v>2.1747586727139998</c:v>
                </c:pt>
                <c:pt idx="16235">
                  <c:v>2.1748750209810002</c:v>
                </c:pt>
                <c:pt idx="16236">
                  <c:v>2.1752068996429998</c:v>
                </c:pt>
                <c:pt idx="16237">
                  <c:v>2.1753544807430001</c:v>
                </c:pt>
                <c:pt idx="16238">
                  <c:v>2.1754820346830002</c:v>
                </c:pt>
                <c:pt idx="16239">
                  <c:v>2.1755554676059998</c:v>
                </c:pt>
                <c:pt idx="16240">
                  <c:v>2.1756794452669999</c:v>
                </c:pt>
                <c:pt idx="16241">
                  <c:v>2.1757805347439998</c:v>
                </c:pt>
                <c:pt idx="16242">
                  <c:v>2.1758747100829998</c:v>
                </c:pt>
                <c:pt idx="16243">
                  <c:v>2.1761696338649998</c:v>
                </c:pt>
                <c:pt idx="16244">
                  <c:v>2.1762979030610001</c:v>
                </c:pt>
                <c:pt idx="16245">
                  <c:v>2.1764478683470001</c:v>
                </c:pt>
                <c:pt idx="16246">
                  <c:v>2.1765704154969998</c:v>
                </c:pt>
                <c:pt idx="16247">
                  <c:v>2.1766819953919998</c:v>
                </c:pt>
                <c:pt idx="16248">
                  <c:v>2.1767990589139998</c:v>
                </c:pt>
                <c:pt idx="16249">
                  <c:v>2.1769168376920001</c:v>
                </c:pt>
                <c:pt idx="16250">
                  <c:v>2.1770293712619999</c:v>
                </c:pt>
                <c:pt idx="16251">
                  <c:v>2.1772119998930002</c:v>
                </c:pt>
                <c:pt idx="16252">
                  <c:v>2.1775655746460001</c:v>
                </c:pt>
                <c:pt idx="16253">
                  <c:v>2.1777369976040002</c:v>
                </c:pt>
                <c:pt idx="16254">
                  <c:v>2.1778788566589999</c:v>
                </c:pt>
                <c:pt idx="16255">
                  <c:v>2.178184509277</c:v>
                </c:pt>
                <c:pt idx="16256">
                  <c:v>2.1784865856170001</c:v>
                </c:pt>
                <c:pt idx="16257">
                  <c:v>2.178616523743</c:v>
                </c:pt>
                <c:pt idx="16258">
                  <c:v>2.178724765778</c:v>
                </c:pt>
                <c:pt idx="16259">
                  <c:v>2.1789007186889999</c:v>
                </c:pt>
                <c:pt idx="16260">
                  <c:v>2.1790115833280002</c:v>
                </c:pt>
                <c:pt idx="16261">
                  <c:v>2.1791040897370002</c:v>
                </c:pt>
                <c:pt idx="16262">
                  <c:v>2.1792232990259999</c:v>
                </c:pt>
                <c:pt idx="16263">
                  <c:v>2.1793732643129999</c:v>
                </c:pt>
                <c:pt idx="16264">
                  <c:v>2.1796746253969999</c:v>
                </c:pt>
                <c:pt idx="16265">
                  <c:v>2.1799101829529999</c:v>
                </c:pt>
                <c:pt idx="16266">
                  <c:v>2.1802043914790001</c:v>
                </c:pt>
                <c:pt idx="16267">
                  <c:v>2.1804196834559999</c:v>
                </c:pt>
                <c:pt idx="16268">
                  <c:v>2.1806404590609998</c:v>
                </c:pt>
                <c:pt idx="16269">
                  <c:v>2.1807422637939999</c:v>
                </c:pt>
                <c:pt idx="16270">
                  <c:v>2.1808173656459999</c:v>
                </c:pt>
                <c:pt idx="16271">
                  <c:v>2.1809141635890001</c:v>
                </c:pt>
                <c:pt idx="16272">
                  <c:v>2.1810398101809998</c:v>
                </c:pt>
                <c:pt idx="16273">
                  <c:v>2.1813933849330001</c:v>
                </c:pt>
                <c:pt idx="16274">
                  <c:v>2.1816360950470002</c:v>
                </c:pt>
                <c:pt idx="16275">
                  <c:v>2.1819224357599998</c:v>
                </c:pt>
                <c:pt idx="16276">
                  <c:v>2.182209014893</c:v>
                </c:pt>
                <c:pt idx="16277">
                  <c:v>2.1825461387630001</c:v>
                </c:pt>
                <c:pt idx="16278">
                  <c:v>2.1826882362369999</c:v>
                </c:pt>
                <c:pt idx="16279">
                  <c:v>2.182878732681</c:v>
                </c:pt>
                <c:pt idx="16280">
                  <c:v>2.1829860210419998</c:v>
                </c:pt>
                <c:pt idx="16281">
                  <c:v>2.1830725669860001</c:v>
                </c:pt>
                <c:pt idx="16282">
                  <c:v>2.1831762790679998</c:v>
                </c:pt>
                <c:pt idx="16283">
                  <c:v>2.1832525730130001</c:v>
                </c:pt>
                <c:pt idx="16284">
                  <c:v>2.183354854584</c:v>
                </c:pt>
                <c:pt idx="16285">
                  <c:v>2.1834790706630001</c:v>
                </c:pt>
                <c:pt idx="16286">
                  <c:v>2.183752298355</c:v>
                </c:pt>
                <c:pt idx="16287">
                  <c:v>2.1840739250180001</c:v>
                </c:pt>
                <c:pt idx="16288">
                  <c:v>2.184193611145</c:v>
                </c:pt>
                <c:pt idx="16289">
                  <c:v>2.1843321323390001</c:v>
                </c:pt>
                <c:pt idx="16290">
                  <c:v>2.1844880580899999</c:v>
                </c:pt>
                <c:pt idx="16291">
                  <c:v>2.184537172318</c:v>
                </c:pt>
                <c:pt idx="16292">
                  <c:v>2.18466258049</c:v>
                </c:pt>
                <c:pt idx="16293">
                  <c:v>2.184961080551</c:v>
                </c:pt>
                <c:pt idx="16294">
                  <c:v>2.1850676536560001</c:v>
                </c:pt>
                <c:pt idx="16295">
                  <c:v>2.1851930618290001</c:v>
                </c:pt>
                <c:pt idx="16296">
                  <c:v>2.1855390071869998</c:v>
                </c:pt>
                <c:pt idx="16297">
                  <c:v>2.1858615875240002</c:v>
                </c:pt>
                <c:pt idx="16298">
                  <c:v>2.186178207397</c:v>
                </c:pt>
                <c:pt idx="16299">
                  <c:v>2.1865010261540001</c:v>
                </c:pt>
                <c:pt idx="16300">
                  <c:v>2.186844110489</c:v>
                </c:pt>
                <c:pt idx="16301">
                  <c:v>2.1871778965000002</c:v>
                </c:pt>
                <c:pt idx="16302">
                  <c:v>2.1874713897709999</c:v>
                </c:pt>
                <c:pt idx="16303">
                  <c:v>2.187783956528</c:v>
                </c:pt>
                <c:pt idx="16304">
                  <c:v>2.1880888938899998</c:v>
                </c:pt>
                <c:pt idx="16305">
                  <c:v>2.1883795261380001</c:v>
                </c:pt>
                <c:pt idx="16306">
                  <c:v>2.188614606857</c:v>
                </c:pt>
                <c:pt idx="16307">
                  <c:v>2.1889517307280002</c:v>
                </c:pt>
                <c:pt idx="16308">
                  <c:v>2.1891641616820001</c:v>
                </c:pt>
                <c:pt idx="16309">
                  <c:v>2.1892523765559999</c:v>
                </c:pt>
                <c:pt idx="16310">
                  <c:v>2.1893374919889999</c:v>
                </c:pt>
                <c:pt idx="16311">
                  <c:v>2.189426898956</c:v>
                </c:pt>
                <c:pt idx="16312">
                  <c:v>2.1895086765289999</c:v>
                </c:pt>
                <c:pt idx="16313">
                  <c:v>2.189603090286</c:v>
                </c:pt>
                <c:pt idx="16314">
                  <c:v>2.1896734237670001</c:v>
                </c:pt>
                <c:pt idx="16315">
                  <c:v>2.189798355103</c:v>
                </c:pt>
                <c:pt idx="16316">
                  <c:v>2.1901431083679999</c:v>
                </c:pt>
                <c:pt idx="16317">
                  <c:v>2.1902756690979999</c:v>
                </c:pt>
                <c:pt idx="16318">
                  <c:v>2.1903972625730002</c:v>
                </c:pt>
                <c:pt idx="16319">
                  <c:v>2.1904730796809999</c:v>
                </c:pt>
                <c:pt idx="16320">
                  <c:v>2.1905584335329999</c:v>
                </c:pt>
                <c:pt idx="16321">
                  <c:v>2.19065284729</c:v>
                </c:pt>
                <c:pt idx="16322">
                  <c:v>2.1907460689540001</c:v>
                </c:pt>
                <c:pt idx="16323">
                  <c:v>2.1908271312709999</c:v>
                </c:pt>
                <c:pt idx="16324">
                  <c:v>2.1908924579620002</c:v>
                </c:pt>
                <c:pt idx="16325">
                  <c:v>2.1909568309780001</c:v>
                </c:pt>
                <c:pt idx="16326">
                  <c:v>2.191038370132</c:v>
                </c:pt>
                <c:pt idx="16327">
                  <c:v>2.1911284923549998</c:v>
                </c:pt>
                <c:pt idx="16328">
                  <c:v>2.1912157535549999</c:v>
                </c:pt>
                <c:pt idx="16329">
                  <c:v>2.1913359165189998</c:v>
                </c:pt>
                <c:pt idx="16330">
                  <c:v>2.1915934085850002</c:v>
                </c:pt>
                <c:pt idx="16331">
                  <c:v>2.1919314861300001</c:v>
                </c:pt>
                <c:pt idx="16332">
                  <c:v>2.1920258998870001</c:v>
                </c:pt>
                <c:pt idx="16333">
                  <c:v>2.19211935997</c:v>
                </c:pt>
                <c:pt idx="16334">
                  <c:v>2.1921715736389999</c:v>
                </c:pt>
                <c:pt idx="16335">
                  <c:v>2.1922476291659998</c:v>
                </c:pt>
                <c:pt idx="16336">
                  <c:v>2.1923491954799998</c:v>
                </c:pt>
                <c:pt idx="16337">
                  <c:v>2.1924407482150001</c:v>
                </c:pt>
                <c:pt idx="16338">
                  <c:v>2.1925547122959999</c:v>
                </c:pt>
                <c:pt idx="16339">
                  <c:v>2.1928958892820001</c:v>
                </c:pt>
                <c:pt idx="16340">
                  <c:v>2.1932296752929998</c:v>
                </c:pt>
                <c:pt idx="16341">
                  <c:v>2.193586349487</c:v>
                </c:pt>
                <c:pt idx="16342">
                  <c:v>2.193633079529</c:v>
                </c:pt>
                <c:pt idx="16343">
                  <c:v>2.1936824321750001</c:v>
                </c:pt>
                <c:pt idx="16344">
                  <c:v>2.193744897842</c:v>
                </c:pt>
                <c:pt idx="16345">
                  <c:v>2.1938257217410002</c:v>
                </c:pt>
                <c:pt idx="16346">
                  <c:v>2.1938855648039999</c:v>
                </c:pt>
                <c:pt idx="16347">
                  <c:v>2.1939547061920002</c:v>
                </c:pt>
                <c:pt idx="16348">
                  <c:v>2.1940512657169999</c:v>
                </c:pt>
                <c:pt idx="16349">
                  <c:v>2.1941220760350002</c:v>
                </c:pt>
                <c:pt idx="16350">
                  <c:v>2.1941916942600002</c:v>
                </c:pt>
                <c:pt idx="16351">
                  <c:v>2.1942613124850001</c:v>
                </c:pt>
                <c:pt idx="16352">
                  <c:v>2.1943452358250002</c:v>
                </c:pt>
                <c:pt idx="16353">
                  <c:v>2.194396972656</c:v>
                </c:pt>
                <c:pt idx="16354">
                  <c:v>2.1944468021389998</c:v>
                </c:pt>
                <c:pt idx="16355">
                  <c:v>2.1945238113399999</c:v>
                </c:pt>
                <c:pt idx="16356">
                  <c:v>2.1945736408230001</c:v>
                </c:pt>
                <c:pt idx="16357">
                  <c:v>2.194613218307</c:v>
                </c:pt>
                <c:pt idx="16358">
                  <c:v>2.1947340965270001</c:v>
                </c:pt>
                <c:pt idx="16359">
                  <c:v>2.1948080062869999</c:v>
                </c:pt>
                <c:pt idx="16360">
                  <c:v>2.1949102878570002</c:v>
                </c:pt>
                <c:pt idx="16361">
                  <c:v>2.1949765682220002</c:v>
                </c:pt>
                <c:pt idx="16362">
                  <c:v>2.1950888633729999</c:v>
                </c:pt>
                <c:pt idx="16363">
                  <c:v>2.1953887939449999</c:v>
                </c:pt>
                <c:pt idx="16364">
                  <c:v>2.195497512817</c:v>
                </c:pt>
                <c:pt idx="16365">
                  <c:v>2.1956450939179999</c:v>
                </c:pt>
                <c:pt idx="16366">
                  <c:v>2.1957619190219999</c:v>
                </c:pt>
                <c:pt idx="16367">
                  <c:v>2.1958580017089999</c:v>
                </c:pt>
                <c:pt idx="16368">
                  <c:v>2.1959521770479999</c:v>
                </c:pt>
                <c:pt idx="16369">
                  <c:v>2.1960260868070001</c:v>
                </c:pt>
                <c:pt idx="16370">
                  <c:v>2.1962347030639999</c:v>
                </c:pt>
                <c:pt idx="16371">
                  <c:v>2.1965155601499999</c:v>
                </c:pt>
                <c:pt idx="16372">
                  <c:v>2.196635961533</c:v>
                </c:pt>
                <c:pt idx="16373">
                  <c:v>2.1966981887819998</c:v>
                </c:pt>
                <c:pt idx="16374">
                  <c:v>2.1967971324920001</c:v>
                </c:pt>
                <c:pt idx="16375">
                  <c:v>2.1970183849330001</c:v>
                </c:pt>
                <c:pt idx="16376">
                  <c:v>2.1971633434300002</c:v>
                </c:pt>
                <c:pt idx="16377">
                  <c:v>2.197274208069</c:v>
                </c:pt>
                <c:pt idx="16378">
                  <c:v>2.1975629329680002</c:v>
                </c:pt>
                <c:pt idx="16379">
                  <c:v>2.1977767944340001</c:v>
                </c:pt>
                <c:pt idx="16380">
                  <c:v>2.1980900764469999</c:v>
                </c:pt>
                <c:pt idx="16381">
                  <c:v>2.198303222656</c:v>
                </c:pt>
                <c:pt idx="16382">
                  <c:v>2.1984231472019999</c:v>
                </c:pt>
                <c:pt idx="16383">
                  <c:v>2.198658943176</c:v>
                </c:pt>
                <c:pt idx="16384">
                  <c:v>2.1987886428830001</c:v>
                </c:pt>
                <c:pt idx="16385">
                  <c:v>2.198943138123</c:v>
                </c:pt>
                <c:pt idx="16386">
                  <c:v>2.199006080627</c:v>
                </c:pt>
                <c:pt idx="16387">
                  <c:v>2.1991286277770001</c:v>
                </c:pt>
                <c:pt idx="16388">
                  <c:v>2.1992487907410001</c:v>
                </c:pt>
                <c:pt idx="16389">
                  <c:v>2.1995975971220001</c:v>
                </c:pt>
                <c:pt idx="16390">
                  <c:v>2.1999368667599999</c:v>
                </c:pt>
                <c:pt idx="16391">
                  <c:v>2.2002296447749998</c:v>
                </c:pt>
                <c:pt idx="16392">
                  <c:v>2.2005400657649998</c:v>
                </c:pt>
                <c:pt idx="16393">
                  <c:v>2.2006530761719998</c:v>
                </c:pt>
                <c:pt idx="16394">
                  <c:v>2.20077252388</c:v>
                </c:pt>
                <c:pt idx="16395">
                  <c:v>2.200889587402</c:v>
                </c:pt>
                <c:pt idx="16396">
                  <c:v>2.2009680271150001</c:v>
                </c:pt>
                <c:pt idx="16397">
                  <c:v>2.2010357379909999</c:v>
                </c:pt>
                <c:pt idx="16398">
                  <c:v>2.2011761665340002</c:v>
                </c:pt>
                <c:pt idx="16399">
                  <c:v>2.201499700546</c:v>
                </c:pt>
                <c:pt idx="16400">
                  <c:v>2.2016136646270001</c:v>
                </c:pt>
                <c:pt idx="16401">
                  <c:v>2.2017035484309999</c:v>
                </c:pt>
                <c:pt idx="16402">
                  <c:v>2.2018349170680001</c:v>
                </c:pt>
                <c:pt idx="16403">
                  <c:v>2.2019553184510001</c:v>
                </c:pt>
                <c:pt idx="16404">
                  <c:v>2.2022230625149999</c:v>
                </c:pt>
                <c:pt idx="16405">
                  <c:v>2.2025208473209998</c:v>
                </c:pt>
                <c:pt idx="16406">
                  <c:v>2.2028176784519999</c:v>
                </c:pt>
                <c:pt idx="16407">
                  <c:v>2.2031042575840001</c:v>
                </c:pt>
                <c:pt idx="16408">
                  <c:v>2.2031924724579999</c:v>
                </c:pt>
                <c:pt idx="16409">
                  <c:v>2.2032759189609998</c:v>
                </c:pt>
                <c:pt idx="16410">
                  <c:v>2.2033624649050001</c:v>
                </c:pt>
                <c:pt idx="16411">
                  <c:v>2.2034549713130001</c:v>
                </c:pt>
                <c:pt idx="16412">
                  <c:v>2.2035660743709999</c:v>
                </c:pt>
                <c:pt idx="16413">
                  <c:v>2.2036745548250001</c:v>
                </c:pt>
                <c:pt idx="16414">
                  <c:v>2.2039854526520002</c:v>
                </c:pt>
                <c:pt idx="16415">
                  <c:v>2.2040791511540001</c:v>
                </c:pt>
                <c:pt idx="16416">
                  <c:v>2.2041902542109999</c:v>
                </c:pt>
                <c:pt idx="16417">
                  <c:v>2.204256772995</c:v>
                </c:pt>
                <c:pt idx="16418">
                  <c:v>2.2043342590330002</c:v>
                </c:pt>
                <c:pt idx="16419">
                  <c:v>2.2043933868410002</c:v>
                </c:pt>
                <c:pt idx="16420">
                  <c:v>2.2044475078580001</c:v>
                </c:pt>
                <c:pt idx="16421">
                  <c:v>2.204530715942</c:v>
                </c:pt>
                <c:pt idx="16422">
                  <c:v>2.2046186923979998</c:v>
                </c:pt>
                <c:pt idx="16423">
                  <c:v>2.2047436237340001</c:v>
                </c:pt>
                <c:pt idx="16424">
                  <c:v>2.2048544883729999</c:v>
                </c:pt>
                <c:pt idx="16425">
                  <c:v>2.205017089844</c:v>
                </c:pt>
                <c:pt idx="16426">
                  <c:v>2.2053382396700001</c:v>
                </c:pt>
                <c:pt idx="16427">
                  <c:v>2.2056665420530002</c:v>
                </c:pt>
                <c:pt idx="16428">
                  <c:v>2.206005811691</c:v>
                </c:pt>
                <c:pt idx="16429">
                  <c:v>2.2062277793880001</c:v>
                </c:pt>
                <c:pt idx="16430">
                  <c:v>2.2063465118410002</c:v>
                </c:pt>
                <c:pt idx="16431">
                  <c:v>2.2064867019649999</c:v>
                </c:pt>
                <c:pt idx="16432">
                  <c:v>2.2067131996149998</c:v>
                </c:pt>
                <c:pt idx="16433">
                  <c:v>2.206914186478</c:v>
                </c:pt>
                <c:pt idx="16434">
                  <c:v>2.207139492035</c:v>
                </c:pt>
                <c:pt idx="16435">
                  <c:v>2.2072801589969999</c:v>
                </c:pt>
                <c:pt idx="16436">
                  <c:v>2.2076404094700002</c:v>
                </c:pt>
                <c:pt idx="16437">
                  <c:v>2.207894563675</c:v>
                </c:pt>
                <c:pt idx="16438">
                  <c:v>2.2082359790799999</c:v>
                </c:pt>
                <c:pt idx="16439">
                  <c:v>2.2084095478060002</c:v>
                </c:pt>
                <c:pt idx="16440">
                  <c:v>2.2085392475129999</c:v>
                </c:pt>
                <c:pt idx="16441">
                  <c:v>2.2086241245270002</c:v>
                </c:pt>
                <c:pt idx="16442">
                  <c:v>2.2089560031889999</c:v>
                </c:pt>
                <c:pt idx="16443">
                  <c:v>2.2092940807339998</c:v>
                </c:pt>
                <c:pt idx="16444">
                  <c:v>2.2096219062809999</c:v>
                </c:pt>
                <c:pt idx="16445">
                  <c:v>2.2099635601040002</c:v>
                </c:pt>
                <c:pt idx="16446">
                  <c:v>2.2102963924410002</c:v>
                </c:pt>
                <c:pt idx="16447">
                  <c:v>2.2104640007020002</c:v>
                </c:pt>
                <c:pt idx="16448">
                  <c:v>2.2107033729549999</c:v>
                </c:pt>
                <c:pt idx="16449">
                  <c:v>2.2110285758970001</c:v>
                </c:pt>
                <c:pt idx="16450">
                  <c:v>2.2111685276030002</c:v>
                </c:pt>
                <c:pt idx="16451">
                  <c:v>2.2114629745480001</c:v>
                </c:pt>
                <c:pt idx="16452">
                  <c:v>2.211805820465</c:v>
                </c:pt>
                <c:pt idx="16453">
                  <c:v>2.211929798126</c:v>
                </c:pt>
                <c:pt idx="16454">
                  <c:v>2.2120039463040002</c:v>
                </c:pt>
                <c:pt idx="16455">
                  <c:v>2.212107419968</c:v>
                </c:pt>
                <c:pt idx="16456">
                  <c:v>2.212152719498</c:v>
                </c:pt>
                <c:pt idx="16457">
                  <c:v>2.2121987342830001</c:v>
                </c:pt>
                <c:pt idx="16458">
                  <c:v>2.2122662067409999</c:v>
                </c:pt>
                <c:pt idx="16459">
                  <c:v>2.212349891663</c:v>
                </c:pt>
                <c:pt idx="16460">
                  <c:v>2.212414741516</c:v>
                </c:pt>
                <c:pt idx="16461">
                  <c:v>2.2124586105350001</c:v>
                </c:pt>
                <c:pt idx="16462">
                  <c:v>2.2125461101530002</c:v>
                </c:pt>
                <c:pt idx="16463">
                  <c:v>2.212754964828</c:v>
                </c:pt>
                <c:pt idx="16464">
                  <c:v>2.212946414948</c:v>
                </c:pt>
                <c:pt idx="16465">
                  <c:v>2.2130653858180001</c:v>
                </c:pt>
                <c:pt idx="16466">
                  <c:v>2.2131755352020002</c:v>
                </c:pt>
                <c:pt idx="16467">
                  <c:v>2.2134823799130001</c:v>
                </c:pt>
                <c:pt idx="16468">
                  <c:v>2.2136394977570002</c:v>
                </c:pt>
                <c:pt idx="16469">
                  <c:v>2.2137613296510001</c:v>
                </c:pt>
                <c:pt idx="16470">
                  <c:v>2.213874340057</c:v>
                </c:pt>
                <c:pt idx="16471">
                  <c:v>2.2139780521389998</c:v>
                </c:pt>
                <c:pt idx="16472">
                  <c:v>2.2142622470859998</c:v>
                </c:pt>
                <c:pt idx="16473">
                  <c:v>2.2143862247469999</c:v>
                </c:pt>
                <c:pt idx="16474">
                  <c:v>2.214698791504</c:v>
                </c:pt>
                <c:pt idx="16475">
                  <c:v>2.2149627208710001</c:v>
                </c:pt>
                <c:pt idx="16476">
                  <c:v>2.2151155471799999</c:v>
                </c:pt>
                <c:pt idx="16477">
                  <c:v>2.2152261734010001</c:v>
                </c:pt>
                <c:pt idx="16478">
                  <c:v>2.2153677940369998</c:v>
                </c:pt>
                <c:pt idx="16479">
                  <c:v>2.2156991958619998</c:v>
                </c:pt>
                <c:pt idx="16480">
                  <c:v>2.21581697464</c:v>
                </c:pt>
                <c:pt idx="16481">
                  <c:v>2.2159099578860002</c:v>
                </c:pt>
                <c:pt idx="16482">
                  <c:v>2.2160062789919999</c:v>
                </c:pt>
                <c:pt idx="16483">
                  <c:v>2.2160987853999998</c:v>
                </c:pt>
                <c:pt idx="16484">
                  <c:v>2.2161977291110002</c:v>
                </c:pt>
                <c:pt idx="16485">
                  <c:v>2.2164561748499998</c:v>
                </c:pt>
                <c:pt idx="16486">
                  <c:v>2.2166299819950002</c:v>
                </c:pt>
                <c:pt idx="16487">
                  <c:v>2.2169375419619999</c:v>
                </c:pt>
                <c:pt idx="16488">
                  <c:v>2.2170796394350001</c:v>
                </c:pt>
                <c:pt idx="16489">
                  <c:v>2.2172267436980002</c:v>
                </c:pt>
                <c:pt idx="16490">
                  <c:v>2.2174143791200001</c:v>
                </c:pt>
                <c:pt idx="16491">
                  <c:v>2.2175855636600001</c:v>
                </c:pt>
                <c:pt idx="16492">
                  <c:v>2.217920064926</c:v>
                </c:pt>
                <c:pt idx="16493">
                  <c:v>2.2182102203370002</c:v>
                </c:pt>
                <c:pt idx="16494">
                  <c:v>2.2183353900910001</c:v>
                </c:pt>
                <c:pt idx="16495">
                  <c:v>2.2185480594640001</c:v>
                </c:pt>
                <c:pt idx="16496">
                  <c:v>2.2188522815699998</c:v>
                </c:pt>
                <c:pt idx="16497">
                  <c:v>2.2190301418299998</c:v>
                </c:pt>
                <c:pt idx="16498">
                  <c:v>2.2191767692569999</c:v>
                </c:pt>
                <c:pt idx="16499">
                  <c:v>2.2192807197570001</c:v>
                </c:pt>
                <c:pt idx="16500">
                  <c:v>2.2193892002109998</c:v>
                </c:pt>
                <c:pt idx="16501">
                  <c:v>2.2194776535030001</c:v>
                </c:pt>
                <c:pt idx="16502">
                  <c:v>2.219651699066</c:v>
                </c:pt>
                <c:pt idx="16503">
                  <c:v>2.2200062274930001</c:v>
                </c:pt>
                <c:pt idx="16504">
                  <c:v>2.2201373577119998</c:v>
                </c:pt>
                <c:pt idx="16505">
                  <c:v>2.2202651500699999</c:v>
                </c:pt>
                <c:pt idx="16506">
                  <c:v>2.220362901688</c:v>
                </c:pt>
                <c:pt idx="16507">
                  <c:v>2.220469236374</c:v>
                </c:pt>
                <c:pt idx="16508">
                  <c:v>2.2206487655639999</c:v>
                </c:pt>
                <c:pt idx="16509">
                  <c:v>2.2207565307619999</c:v>
                </c:pt>
                <c:pt idx="16510">
                  <c:v>2.220856666565</c:v>
                </c:pt>
                <c:pt idx="16511">
                  <c:v>2.2209444046020002</c:v>
                </c:pt>
                <c:pt idx="16512">
                  <c:v>2.2210149765009999</c:v>
                </c:pt>
                <c:pt idx="16513">
                  <c:v>2.2211585044860001</c:v>
                </c:pt>
                <c:pt idx="16514">
                  <c:v>2.2214798927310002</c:v>
                </c:pt>
                <c:pt idx="16515">
                  <c:v>2.221623659134</c:v>
                </c:pt>
                <c:pt idx="16516">
                  <c:v>2.221754550934</c:v>
                </c:pt>
                <c:pt idx="16517">
                  <c:v>2.2218232154850002</c:v>
                </c:pt>
                <c:pt idx="16518">
                  <c:v>2.2218756675720002</c:v>
                </c:pt>
                <c:pt idx="16519">
                  <c:v>2.2219579219819998</c:v>
                </c:pt>
                <c:pt idx="16520">
                  <c:v>2.2220585346220001</c:v>
                </c:pt>
                <c:pt idx="16521">
                  <c:v>2.2221891880040001</c:v>
                </c:pt>
                <c:pt idx="16522">
                  <c:v>2.2223119735719998</c:v>
                </c:pt>
                <c:pt idx="16523">
                  <c:v>2.2223732471469999</c:v>
                </c:pt>
                <c:pt idx="16524">
                  <c:v>2.222509860992</c:v>
                </c:pt>
                <c:pt idx="16525">
                  <c:v>2.222713708878</c:v>
                </c:pt>
                <c:pt idx="16526">
                  <c:v>2.223038434982</c:v>
                </c:pt>
                <c:pt idx="16527">
                  <c:v>2.2231593132020002</c:v>
                </c:pt>
                <c:pt idx="16528">
                  <c:v>2.2232606410979998</c:v>
                </c:pt>
                <c:pt idx="16529">
                  <c:v>2.223336458206</c:v>
                </c:pt>
                <c:pt idx="16530">
                  <c:v>2.2234582901</c:v>
                </c:pt>
                <c:pt idx="16531">
                  <c:v>2.2238171100619999</c:v>
                </c:pt>
                <c:pt idx="16532">
                  <c:v>2.2240190505980002</c:v>
                </c:pt>
                <c:pt idx="16533">
                  <c:v>2.2241606712339999</c:v>
                </c:pt>
                <c:pt idx="16534">
                  <c:v>2.2243535518650002</c:v>
                </c:pt>
                <c:pt idx="16535">
                  <c:v>2.2245767116550001</c:v>
                </c:pt>
                <c:pt idx="16536">
                  <c:v>2.224693059921</c:v>
                </c:pt>
                <c:pt idx="16537">
                  <c:v>2.2249584198000001</c:v>
                </c:pt>
                <c:pt idx="16538">
                  <c:v>2.225179672241</c:v>
                </c:pt>
                <c:pt idx="16539">
                  <c:v>2.225295066833</c:v>
                </c:pt>
                <c:pt idx="16540">
                  <c:v>2.2254147529599999</c:v>
                </c:pt>
                <c:pt idx="16541">
                  <c:v>2.225683450699</c:v>
                </c:pt>
                <c:pt idx="16542">
                  <c:v>2.225908517838</c:v>
                </c:pt>
                <c:pt idx="16543">
                  <c:v>2.226065635681</c:v>
                </c:pt>
                <c:pt idx="16544">
                  <c:v>2.2262215614319998</c:v>
                </c:pt>
                <c:pt idx="16545">
                  <c:v>2.2263808250429999</c:v>
                </c:pt>
                <c:pt idx="16546">
                  <c:v>2.226700544357</c:v>
                </c:pt>
                <c:pt idx="16547">
                  <c:v>2.2269558906559999</c:v>
                </c:pt>
                <c:pt idx="16548">
                  <c:v>2.227122306824</c:v>
                </c:pt>
                <c:pt idx="16549">
                  <c:v>2.2272751331329999</c:v>
                </c:pt>
                <c:pt idx="16550">
                  <c:v>2.227375030518</c:v>
                </c:pt>
                <c:pt idx="16551">
                  <c:v>2.2274546623229998</c:v>
                </c:pt>
                <c:pt idx="16552">
                  <c:v>2.2275345325470002</c:v>
                </c:pt>
                <c:pt idx="16553">
                  <c:v>2.227610588074</c:v>
                </c:pt>
                <c:pt idx="16554">
                  <c:v>2.2276761531829998</c:v>
                </c:pt>
                <c:pt idx="16555">
                  <c:v>2.2277469635010001</c:v>
                </c:pt>
                <c:pt idx="16556">
                  <c:v>2.22789311409</c:v>
                </c:pt>
                <c:pt idx="16557">
                  <c:v>2.2279756069180001</c:v>
                </c:pt>
                <c:pt idx="16558">
                  <c:v>2.2280437946320002</c:v>
                </c:pt>
                <c:pt idx="16559">
                  <c:v>2.2281160354609999</c:v>
                </c:pt>
                <c:pt idx="16560">
                  <c:v>2.2281973361969998</c:v>
                </c:pt>
                <c:pt idx="16561">
                  <c:v>2.228285312653</c:v>
                </c:pt>
                <c:pt idx="16562">
                  <c:v>2.2286055088040002</c:v>
                </c:pt>
                <c:pt idx="16563">
                  <c:v>2.2287621498110002</c:v>
                </c:pt>
                <c:pt idx="16564">
                  <c:v>2.2288959026340001</c:v>
                </c:pt>
                <c:pt idx="16565">
                  <c:v>2.2290182113650001</c:v>
                </c:pt>
                <c:pt idx="16566">
                  <c:v>2.2291388511660002</c:v>
                </c:pt>
                <c:pt idx="16567">
                  <c:v>2.229258298874</c:v>
                </c:pt>
                <c:pt idx="16568">
                  <c:v>2.2293312549589999</c:v>
                </c:pt>
                <c:pt idx="16569">
                  <c:v>2.229455471039</c:v>
                </c:pt>
                <c:pt idx="16570">
                  <c:v>2.2295825481409999</c:v>
                </c:pt>
                <c:pt idx="16571">
                  <c:v>2.2296540737149999</c:v>
                </c:pt>
                <c:pt idx="16572">
                  <c:v>2.2297470569610001</c:v>
                </c:pt>
                <c:pt idx="16573">
                  <c:v>2.2298455238339998</c:v>
                </c:pt>
                <c:pt idx="16574">
                  <c:v>2.2299239635469998</c:v>
                </c:pt>
                <c:pt idx="16575">
                  <c:v>2.2300481796259999</c:v>
                </c:pt>
                <c:pt idx="16576">
                  <c:v>2.2303946018219998</c:v>
                </c:pt>
                <c:pt idx="16577">
                  <c:v>2.2306864261629999</c:v>
                </c:pt>
                <c:pt idx="16578">
                  <c:v>2.2309303283689998</c:v>
                </c:pt>
                <c:pt idx="16579">
                  <c:v>2.2310311794280002</c:v>
                </c:pt>
                <c:pt idx="16580">
                  <c:v>2.231192350388</c:v>
                </c:pt>
                <c:pt idx="16581">
                  <c:v>2.2313551902770001</c:v>
                </c:pt>
                <c:pt idx="16582">
                  <c:v>2.2314989566799999</c:v>
                </c:pt>
                <c:pt idx="16583">
                  <c:v>2.2316603660580001</c:v>
                </c:pt>
                <c:pt idx="16584">
                  <c:v>2.2318818569180001</c:v>
                </c:pt>
                <c:pt idx="16585">
                  <c:v>2.2320272922519999</c:v>
                </c:pt>
                <c:pt idx="16586">
                  <c:v>2.2323167324069999</c:v>
                </c:pt>
                <c:pt idx="16587">
                  <c:v>2.232503652573</c:v>
                </c:pt>
                <c:pt idx="16588">
                  <c:v>2.2326211929320001</c:v>
                </c:pt>
                <c:pt idx="16589">
                  <c:v>2.232718467712</c:v>
                </c:pt>
                <c:pt idx="16590">
                  <c:v>2.2328226566309999</c:v>
                </c:pt>
                <c:pt idx="16591">
                  <c:v>2.2329285144809998</c:v>
                </c:pt>
                <c:pt idx="16592">
                  <c:v>2.2330205440520001</c:v>
                </c:pt>
                <c:pt idx="16593">
                  <c:v>2.2331125736240001</c:v>
                </c:pt>
                <c:pt idx="16594">
                  <c:v>2.2331643104549999</c:v>
                </c:pt>
                <c:pt idx="16595">
                  <c:v>2.233246803284</c:v>
                </c:pt>
                <c:pt idx="16596">
                  <c:v>2.2333154678340001</c:v>
                </c:pt>
                <c:pt idx="16597">
                  <c:v>2.2333939075470002</c:v>
                </c:pt>
                <c:pt idx="16598">
                  <c:v>2.2334988117219998</c:v>
                </c:pt>
                <c:pt idx="16599">
                  <c:v>2.233769655228</c:v>
                </c:pt>
                <c:pt idx="16600">
                  <c:v>2.2338945865630002</c:v>
                </c:pt>
                <c:pt idx="16601">
                  <c:v>2.2342419624329999</c:v>
                </c:pt>
                <c:pt idx="16602">
                  <c:v>2.2343235015870002</c:v>
                </c:pt>
                <c:pt idx="16603">
                  <c:v>2.2343666553500001</c:v>
                </c:pt>
                <c:pt idx="16604">
                  <c:v>2.2344329357150001</c:v>
                </c:pt>
                <c:pt idx="16605">
                  <c:v>2.234477996826</c:v>
                </c:pt>
                <c:pt idx="16606">
                  <c:v>2.2345194816589999</c:v>
                </c:pt>
                <c:pt idx="16607">
                  <c:v>2.2345890998839999</c:v>
                </c:pt>
                <c:pt idx="16608">
                  <c:v>2.2346425056460002</c:v>
                </c:pt>
                <c:pt idx="16609">
                  <c:v>2.2346866130829999</c:v>
                </c:pt>
                <c:pt idx="16610">
                  <c:v>2.2347962856289998</c:v>
                </c:pt>
                <c:pt idx="16611">
                  <c:v>2.2348613739009999</c:v>
                </c:pt>
                <c:pt idx="16612">
                  <c:v>2.235069036484</c:v>
                </c:pt>
                <c:pt idx="16613">
                  <c:v>2.2353875637049998</c:v>
                </c:pt>
                <c:pt idx="16614">
                  <c:v>2.235520839691</c:v>
                </c:pt>
                <c:pt idx="16615">
                  <c:v>2.2356493473049999</c:v>
                </c:pt>
                <c:pt idx="16616">
                  <c:v>2.2359521389010002</c:v>
                </c:pt>
                <c:pt idx="16617">
                  <c:v>2.2362804412839998</c:v>
                </c:pt>
                <c:pt idx="16618">
                  <c:v>2.2364165782929999</c:v>
                </c:pt>
                <c:pt idx="16619">
                  <c:v>2.236758708954</c:v>
                </c:pt>
                <c:pt idx="16620">
                  <c:v>2.2370417118070001</c:v>
                </c:pt>
                <c:pt idx="16621">
                  <c:v>2.2372398376459999</c:v>
                </c:pt>
                <c:pt idx="16622">
                  <c:v>2.2375311851499999</c:v>
                </c:pt>
                <c:pt idx="16623">
                  <c:v>2.2376792430879999</c:v>
                </c:pt>
                <c:pt idx="16624">
                  <c:v>2.2377769947049999</c:v>
                </c:pt>
                <c:pt idx="16625">
                  <c:v>2.2378792762759998</c:v>
                </c:pt>
                <c:pt idx="16626">
                  <c:v>2.2379696369170001</c:v>
                </c:pt>
                <c:pt idx="16627">
                  <c:v>2.2380704879760001</c:v>
                </c:pt>
                <c:pt idx="16628">
                  <c:v>2.2382311820980001</c:v>
                </c:pt>
                <c:pt idx="16629">
                  <c:v>2.2384893894200002</c:v>
                </c:pt>
                <c:pt idx="16630">
                  <c:v>2.2386627197269999</c:v>
                </c:pt>
                <c:pt idx="16631">
                  <c:v>2.2388281822199998</c:v>
                </c:pt>
                <c:pt idx="16632">
                  <c:v>2.2391362190250002</c:v>
                </c:pt>
                <c:pt idx="16633">
                  <c:v>2.239198684692</c:v>
                </c:pt>
                <c:pt idx="16634">
                  <c:v>2.2393076419829998</c:v>
                </c:pt>
                <c:pt idx="16635">
                  <c:v>2.2393760681149999</c:v>
                </c:pt>
                <c:pt idx="16636">
                  <c:v>2.2394783496859998</c:v>
                </c:pt>
                <c:pt idx="16637">
                  <c:v>2.239561080933</c:v>
                </c:pt>
                <c:pt idx="16638">
                  <c:v>2.239651679993</c:v>
                </c:pt>
                <c:pt idx="16639">
                  <c:v>2.239751577377</c:v>
                </c:pt>
                <c:pt idx="16640">
                  <c:v>2.2398679256439999</c:v>
                </c:pt>
                <c:pt idx="16641">
                  <c:v>2.23996591568</c:v>
                </c:pt>
                <c:pt idx="16642">
                  <c:v>2.2400639057160001</c:v>
                </c:pt>
                <c:pt idx="16643">
                  <c:v>2.2401344776149998</c:v>
                </c:pt>
                <c:pt idx="16644">
                  <c:v>2.2402698993680001</c:v>
                </c:pt>
                <c:pt idx="16645">
                  <c:v>2.2404155731199999</c:v>
                </c:pt>
                <c:pt idx="16646">
                  <c:v>2.2407462596890002</c:v>
                </c:pt>
                <c:pt idx="16647">
                  <c:v>2.2410588264469999</c:v>
                </c:pt>
                <c:pt idx="16648">
                  <c:v>2.2412939071659999</c:v>
                </c:pt>
                <c:pt idx="16649">
                  <c:v>2.2413861751559998</c:v>
                </c:pt>
                <c:pt idx="16650">
                  <c:v>2.2416543960570001</c:v>
                </c:pt>
                <c:pt idx="16651">
                  <c:v>2.2418935298920002</c:v>
                </c:pt>
                <c:pt idx="16652">
                  <c:v>2.2421545982360001</c:v>
                </c:pt>
                <c:pt idx="16653">
                  <c:v>2.242372274399</c:v>
                </c:pt>
                <c:pt idx="16654">
                  <c:v>2.2425017356870001</c:v>
                </c:pt>
                <c:pt idx="16655">
                  <c:v>2.2428336143490002</c:v>
                </c:pt>
                <c:pt idx="16656">
                  <c:v>2.2429411411290001</c:v>
                </c:pt>
                <c:pt idx="16657">
                  <c:v>2.2431051731110001</c:v>
                </c:pt>
                <c:pt idx="16658">
                  <c:v>2.2434334754940002</c:v>
                </c:pt>
                <c:pt idx="16659">
                  <c:v>2.2435920238490001</c:v>
                </c:pt>
                <c:pt idx="16660">
                  <c:v>2.2437009811399999</c:v>
                </c:pt>
                <c:pt idx="16661">
                  <c:v>2.2438204288480001</c:v>
                </c:pt>
                <c:pt idx="16662">
                  <c:v>2.2440502643590001</c:v>
                </c:pt>
                <c:pt idx="16663">
                  <c:v>2.2441663742069999</c:v>
                </c:pt>
                <c:pt idx="16664">
                  <c:v>2.244235038757</c:v>
                </c:pt>
                <c:pt idx="16665">
                  <c:v>2.2443268299099999</c:v>
                </c:pt>
                <c:pt idx="16666">
                  <c:v>2.244444131851</c:v>
                </c:pt>
                <c:pt idx="16667">
                  <c:v>2.2446858882899998</c:v>
                </c:pt>
                <c:pt idx="16668">
                  <c:v>2.2449841499329999</c:v>
                </c:pt>
                <c:pt idx="16669">
                  <c:v>2.2450954914090002</c:v>
                </c:pt>
                <c:pt idx="16670">
                  <c:v>2.2452063560490001</c:v>
                </c:pt>
                <c:pt idx="16671">
                  <c:v>2.2453837394709999</c:v>
                </c:pt>
                <c:pt idx="16672">
                  <c:v>2.2455153465270001</c:v>
                </c:pt>
                <c:pt idx="16673">
                  <c:v>2.2458250522609999</c:v>
                </c:pt>
                <c:pt idx="16674">
                  <c:v>2.2459645271299999</c:v>
                </c:pt>
                <c:pt idx="16675">
                  <c:v>2.246161699295</c:v>
                </c:pt>
                <c:pt idx="16676">
                  <c:v>2.2464938163760002</c:v>
                </c:pt>
                <c:pt idx="16677">
                  <c:v>2.24662566185</c:v>
                </c:pt>
                <c:pt idx="16678">
                  <c:v>2.2467994689939998</c:v>
                </c:pt>
                <c:pt idx="16679">
                  <c:v>2.2469131946559999</c:v>
                </c:pt>
                <c:pt idx="16680">
                  <c:v>2.2470285892490001</c:v>
                </c:pt>
                <c:pt idx="16681">
                  <c:v>2.2471833229059999</c:v>
                </c:pt>
                <c:pt idx="16682">
                  <c:v>2.2473123073579999</c:v>
                </c:pt>
                <c:pt idx="16683">
                  <c:v>2.2476239204409998</c:v>
                </c:pt>
                <c:pt idx="16684">
                  <c:v>2.2479588985440002</c:v>
                </c:pt>
                <c:pt idx="16685">
                  <c:v>2.2481212615969999</c:v>
                </c:pt>
                <c:pt idx="16686">
                  <c:v>2.2482433319089998</c:v>
                </c:pt>
                <c:pt idx="16687">
                  <c:v>2.2483327388759999</c:v>
                </c:pt>
                <c:pt idx="16688">
                  <c:v>2.2484302520749999</c:v>
                </c:pt>
                <c:pt idx="16689">
                  <c:v>2.2485170364379998</c:v>
                </c:pt>
                <c:pt idx="16690">
                  <c:v>2.2485744953159998</c:v>
                </c:pt>
                <c:pt idx="16691">
                  <c:v>2.2486717700960002</c:v>
                </c:pt>
                <c:pt idx="16692">
                  <c:v>2.2487208843230002</c:v>
                </c:pt>
                <c:pt idx="16693">
                  <c:v>2.2487852573390001</c:v>
                </c:pt>
                <c:pt idx="16694">
                  <c:v>2.248833179474</c:v>
                </c:pt>
                <c:pt idx="16695">
                  <c:v>2.2488765716549999</c:v>
                </c:pt>
                <c:pt idx="16696">
                  <c:v>2.248944997787</c:v>
                </c:pt>
                <c:pt idx="16697">
                  <c:v>2.248992204666</c:v>
                </c:pt>
                <c:pt idx="16698">
                  <c:v>2.249033689499</c:v>
                </c:pt>
                <c:pt idx="16699">
                  <c:v>2.2491428852080002</c:v>
                </c:pt>
                <c:pt idx="16700">
                  <c:v>2.2492203712459999</c:v>
                </c:pt>
                <c:pt idx="16701">
                  <c:v>2.249318122864</c:v>
                </c:pt>
                <c:pt idx="16702">
                  <c:v>2.2493989467620001</c:v>
                </c:pt>
                <c:pt idx="16703">
                  <c:v>2.249490737915</c:v>
                </c:pt>
                <c:pt idx="16704">
                  <c:v>2.249610900879</c:v>
                </c:pt>
                <c:pt idx="16705">
                  <c:v>2.2497885227199999</c:v>
                </c:pt>
                <c:pt idx="16706">
                  <c:v>2.250099420547</c:v>
                </c:pt>
                <c:pt idx="16707">
                  <c:v>2.2502725124360001</c:v>
                </c:pt>
                <c:pt idx="16708">
                  <c:v>2.2503895759580002</c:v>
                </c:pt>
                <c:pt idx="16709">
                  <c:v>2.2506883144379999</c:v>
                </c:pt>
                <c:pt idx="16710">
                  <c:v>2.2509949207309998</c:v>
                </c:pt>
                <c:pt idx="16711">
                  <c:v>2.2512443065640002</c:v>
                </c:pt>
                <c:pt idx="16712">
                  <c:v>2.2513692379000001</c:v>
                </c:pt>
                <c:pt idx="16713">
                  <c:v>2.2514908313749999</c:v>
                </c:pt>
                <c:pt idx="16714">
                  <c:v>2.2518212795260002</c:v>
                </c:pt>
                <c:pt idx="16715">
                  <c:v>2.2520380020139998</c:v>
                </c:pt>
                <c:pt idx="16716">
                  <c:v>2.252342224121</c:v>
                </c:pt>
                <c:pt idx="16717">
                  <c:v>2.2526631355290001</c:v>
                </c:pt>
                <c:pt idx="16718">
                  <c:v>2.2527718544009998</c:v>
                </c:pt>
                <c:pt idx="16719">
                  <c:v>2.2528614997859999</c:v>
                </c:pt>
                <c:pt idx="16720">
                  <c:v>2.2529811859129998</c:v>
                </c:pt>
                <c:pt idx="16721">
                  <c:v>2.2533049583440001</c:v>
                </c:pt>
                <c:pt idx="16722">
                  <c:v>2.253470182419</c:v>
                </c:pt>
                <c:pt idx="16723">
                  <c:v>2.2536327838900001</c:v>
                </c:pt>
                <c:pt idx="16724">
                  <c:v>2.253838300705</c:v>
                </c:pt>
                <c:pt idx="16725">
                  <c:v>2.25417470932</c:v>
                </c:pt>
                <c:pt idx="16726">
                  <c:v>2.2543416023249998</c:v>
                </c:pt>
                <c:pt idx="16727">
                  <c:v>2.2544844150540002</c:v>
                </c:pt>
                <c:pt idx="16728">
                  <c:v>2.2546048164369998</c:v>
                </c:pt>
                <c:pt idx="16729">
                  <c:v>2.2547488212590001</c:v>
                </c:pt>
                <c:pt idx="16730">
                  <c:v>2.2548809051509999</c:v>
                </c:pt>
                <c:pt idx="16731">
                  <c:v>2.2550265789030002</c:v>
                </c:pt>
                <c:pt idx="16732">
                  <c:v>2.2553389072419998</c:v>
                </c:pt>
                <c:pt idx="16733">
                  <c:v>2.255489826202</c:v>
                </c:pt>
                <c:pt idx="16734">
                  <c:v>2.2555339336400002</c:v>
                </c:pt>
                <c:pt idx="16735">
                  <c:v>2.2557187080380001</c:v>
                </c:pt>
                <c:pt idx="16736">
                  <c:v>2.2559447288509999</c:v>
                </c:pt>
                <c:pt idx="16737">
                  <c:v>2.2561047077179999</c:v>
                </c:pt>
                <c:pt idx="16738">
                  <c:v>2.2562942504880001</c:v>
                </c:pt>
                <c:pt idx="16739">
                  <c:v>2.2565085887910001</c:v>
                </c:pt>
                <c:pt idx="16740">
                  <c:v>2.2567281723020001</c:v>
                </c:pt>
                <c:pt idx="16741">
                  <c:v>2.2569463253020001</c:v>
                </c:pt>
                <c:pt idx="16742">
                  <c:v>2.2572519779209999</c:v>
                </c:pt>
                <c:pt idx="16743">
                  <c:v>2.257341623306</c:v>
                </c:pt>
                <c:pt idx="16744">
                  <c:v>2.257423639297</c:v>
                </c:pt>
                <c:pt idx="16745">
                  <c:v>2.2575190067289999</c:v>
                </c:pt>
                <c:pt idx="16746">
                  <c:v>2.2576169967649999</c:v>
                </c:pt>
                <c:pt idx="16747">
                  <c:v>2.2576975822450001</c:v>
                </c:pt>
                <c:pt idx="16748">
                  <c:v>2.2578949928280001</c:v>
                </c:pt>
                <c:pt idx="16749">
                  <c:v>2.2582228183750002</c:v>
                </c:pt>
                <c:pt idx="16750">
                  <c:v>2.2583661079409998</c:v>
                </c:pt>
                <c:pt idx="16751">
                  <c:v>2.2586750984189998</c:v>
                </c:pt>
                <c:pt idx="16752">
                  <c:v>2.2588582038879998</c:v>
                </c:pt>
                <c:pt idx="16753">
                  <c:v>2.2590765953059999</c:v>
                </c:pt>
                <c:pt idx="16754">
                  <c:v>2.2593884468079999</c:v>
                </c:pt>
                <c:pt idx="16755">
                  <c:v>2.259538888931</c:v>
                </c:pt>
                <c:pt idx="16756">
                  <c:v>2.2598724365230001</c:v>
                </c:pt>
                <c:pt idx="16757">
                  <c:v>2.2600216865539999</c:v>
                </c:pt>
                <c:pt idx="16758">
                  <c:v>2.260142326355</c:v>
                </c:pt>
                <c:pt idx="16759">
                  <c:v>2.2602169513699999</c:v>
                </c:pt>
                <c:pt idx="16760">
                  <c:v>2.260304689407</c:v>
                </c:pt>
                <c:pt idx="16761">
                  <c:v>2.2603797912600001</c:v>
                </c:pt>
                <c:pt idx="16762">
                  <c:v>2.2604687213900001</c:v>
                </c:pt>
                <c:pt idx="16763">
                  <c:v>2.260593891144</c:v>
                </c:pt>
                <c:pt idx="16764">
                  <c:v>2.2607226371769999</c:v>
                </c:pt>
                <c:pt idx="16765">
                  <c:v>2.2609755992889999</c:v>
                </c:pt>
                <c:pt idx="16766">
                  <c:v>2.2612698078159998</c:v>
                </c:pt>
                <c:pt idx="16767">
                  <c:v>2.2616040706630001</c:v>
                </c:pt>
                <c:pt idx="16768">
                  <c:v>2.261919260025</c:v>
                </c:pt>
                <c:pt idx="16769">
                  <c:v>2.2621641159060002</c:v>
                </c:pt>
                <c:pt idx="16770">
                  <c:v>2.2624573707579998</c:v>
                </c:pt>
                <c:pt idx="16771">
                  <c:v>2.2627837657929999</c:v>
                </c:pt>
                <c:pt idx="16772">
                  <c:v>2.26309800148</c:v>
                </c:pt>
                <c:pt idx="16773">
                  <c:v>2.2634167671199998</c:v>
                </c:pt>
                <c:pt idx="16774">
                  <c:v>2.2637412548069999</c:v>
                </c:pt>
                <c:pt idx="16775">
                  <c:v>2.2639303207400001</c:v>
                </c:pt>
                <c:pt idx="16776">
                  <c:v>2.2641215324399999</c:v>
                </c:pt>
                <c:pt idx="16777">
                  <c:v>2.264444112778</c:v>
                </c:pt>
                <c:pt idx="16778">
                  <c:v>2.2647771835329999</c:v>
                </c:pt>
                <c:pt idx="16779">
                  <c:v>2.265098571777</c:v>
                </c:pt>
                <c:pt idx="16780">
                  <c:v>2.2654585838319998</c:v>
                </c:pt>
                <c:pt idx="16781">
                  <c:v>2.2656700611109999</c:v>
                </c:pt>
                <c:pt idx="16782">
                  <c:v>2.265818357468</c:v>
                </c:pt>
                <c:pt idx="16783">
                  <c:v>2.2658996582030002</c:v>
                </c:pt>
                <c:pt idx="16784">
                  <c:v>2.2659881114960001</c:v>
                </c:pt>
                <c:pt idx="16785">
                  <c:v>2.2660803794860001</c:v>
                </c:pt>
                <c:pt idx="16786">
                  <c:v>2.266160011292</c:v>
                </c:pt>
                <c:pt idx="16787">
                  <c:v>2.266256093979</c:v>
                </c:pt>
                <c:pt idx="16788">
                  <c:v>2.2664127349849998</c:v>
                </c:pt>
                <c:pt idx="16789">
                  <c:v>2.2667586803440001</c:v>
                </c:pt>
                <c:pt idx="16790">
                  <c:v>2.2670676708220001</c:v>
                </c:pt>
                <c:pt idx="16791">
                  <c:v>2.2673778533940001</c:v>
                </c:pt>
                <c:pt idx="16792">
                  <c:v>2.2674949169160001</c:v>
                </c:pt>
                <c:pt idx="16793">
                  <c:v>2.2675786018370001</c:v>
                </c:pt>
                <c:pt idx="16794">
                  <c:v>2.267656803131</c:v>
                </c:pt>
                <c:pt idx="16795">
                  <c:v>2.2677288055420002</c:v>
                </c:pt>
                <c:pt idx="16796">
                  <c:v>2.2678451538090001</c:v>
                </c:pt>
                <c:pt idx="16797">
                  <c:v>2.2680289745329998</c:v>
                </c:pt>
                <c:pt idx="16798">
                  <c:v>2.2681164741519999</c:v>
                </c:pt>
                <c:pt idx="16799">
                  <c:v>2.268193721771</c:v>
                </c:pt>
                <c:pt idx="16800">
                  <c:v>2.2682898044590001</c:v>
                </c:pt>
                <c:pt idx="16801">
                  <c:v>2.268327713013</c:v>
                </c:pt>
                <c:pt idx="16802">
                  <c:v>2.2684316635130002</c:v>
                </c:pt>
                <c:pt idx="16803">
                  <c:v>2.2685167789460001</c:v>
                </c:pt>
                <c:pt idx="16804">
                  <c:v>2.2686100006099998</c:v>
                </c:pt>
                <c:pt idx="16805">
                  <c:v>2.2687313556670001</c:v>
                </c:pt>
                <c:pt idx="16806">
                  <c:v>2.2690629959109998</c:v>
                </c:pt>
                <c:pt idx="16807">
                  <c:v>2.269322156906</c:v>
                </c:pt>
                <c:pt idx="16808">
                  <c:v>2.2694857120509999</c:v>
                </c:pt>
                <c:pt idx="16809">
                  <c:v>2.2695879936219998</c:v>
                </c:pt>
                <c:pt idx="16810">
                  <c:v>2.269674301147</c:v>
                </c:pt>
                <c:pt idx="16811">
                  <c:v>2.2697463035580001</c:v>
                </c:pt>
                <c:pt idx="16812">
                  <c:v>2.2698087692260001</c:v>
                </c:pt>
                <c:pt idx="16813">
                  <c:v>2.2698862552639998</c:v>
                </c:pt>
                <c:pt idx="16814">
                  <c:v>2.2699980735779999</c:v>
                </c:pt>
                <c:pt idx="16815">
                  <c:v>2.2701585292819999</c:v>
                </c:pt>
                <c:pt idx="16816">
                  <c:v>2.2704768180850001</c:v>
                </c:pt>
                <c:pt idx="16817">
                  <c:v>2.2706174850459999</c:v>
                </c:pt>
                <c:pt idx="16818">
                  <c:v>2.2707681655880001</c:v>
                </c:pt>
                <c:pt idx="16819">
                  <c:v>2.2709882259369998</c:v>
                </c:pt>
                <c:pt idx="16820">
                  <c:v>2.271090507507</c:v>
                </c:pt>
                <c:pt idx="16821">
                  <c:v>2.2711784839629998</c:v>
                </c:pt>
                <c:pt idx="16822">
                  <c:v>2.2712702751160001</c:v>
                </c:pt>
                <c:pt idx="16823">
                  <c:v>2.2713403701780002</c:v>
                </c:pt>
                <c:pt idx="16824">
                  <c:v>2.2714552879330001</c:v>
                </c:pt>
                <c:pt idx="16825">
                  <c:v>2.2717106342319999</c:v>
                </c:pt>
                <c:pt idx="16826">
                  <c:v>2.272032022476</c:v>
                </c:pt>
                <c:pt idx="16827">
                  <c:v>2.2723462581630001</c:v>
                </c:pt>
                <c:pt idx="16828">
                  <c:v>2.2726809978490001</c:v>
                </c:pt>
                <c:pt idx="16829">
                  <c:v>2.2729165554050001</c:v>
                </c:pt>
                <c:pt idx="16830">
                  <c:v>2.2730865478519999</c:v>
                </c:pt>
                <c:pt idx="16831">
                  <c:v>2.2734045982360001</c:v>
                </c:pt>
                <c:pt idx="16832">
                  <c:v>2.2735760211940002</c:v>
                </c:pt>
                <c:pt idx="16833">
                  <c:v>2.2739267349240002</c:v>
                </c:pt>
                <c:pt idx="16834">
                  <c:v>2.2740466594700002</c:v>
                </c:pt>
                <c:pt idx="16835">
                  <c:v>2.274131774902</c:v>
                </c:pt>
                <c:pt idx="16836">
                  <c:v>2.2742056846619998</c:v>
                </c:pt>
                <c:pt idx="16837">
                  <c:v>2.2742855548860001</c:v>
                </c:pt>
                <c:pt idx="16838">
                  <c:v>2.2744064331049998</c:v>
                </c:pt>
                <c:pt idx="16839">
                  <c:v>2.2745258808140001</c:v>
                </c:pt>
                <c:pt idx="16840">
                  <c:v>2.274651050568</c:v>
                </c:pt>
                <c:pt idx="16841">
                  <c:v>2.274764537811</c:v>
                </c:pt>
                <c:pt idx="16842">
                  <c:v>2.2748808860779999</c:v>
                </c:pt>
                <c:pt idx="16843">
                  <c:v>2.2750356197360002</c:v>
                </c:pt>
                <c:pt idx="16844">
                  <c:v>2.2753546237950002</c:v>
                </c:pt>
                <c:pt idx="16845">
                  <c:v>2.2755706310270001</c:v>
                </c:pt>
                <c:pt idx="16846">
                  <c:v>2.2756931781769998</c:v>
                </c:pt>
                <c:pt idx="16847">
                  <c:v>2.2759757041930002</c:v>
                </c:pt>
                <c:pt idx="16848">
                  <c:v>2.2761266231540001</c:v>
                </c:pt>
                <c:pt idx="16849">
                  <c:v>2.2762584686279999</c:v>
                </c:pt>
                <c:pt idx="16850">
                  <c:v>2.2764453887939999</c:v>
                </c:pt>
                <c:pt idx="16851">
                  <c:v>2.2766458988189999</c:v>
                </c:pt>
                <c:pt idx="16852">
                  <c:v>2.2769865989690001</c:v>
                </c:pt>
                <c:pt idx="16853">
                  <c:v>2.2771894931790002</c:v>
                </c:pt>
                <c:pt idx="16854">
                  <c:v>2.2774212360380002</c:v>
                </c:pt>
                <c:pt idx="16855">
                  <c:v>2.2775378227230001</c:v>
                </c:pt>
                <c:pt idx="16856">
                  <c:v>2.277708053589</c:v>
                </c:pt>
                <c:pt idx="16857">
                  <c:v>2.278036117554</c:v>
                </c:pt>
                <c:pt idx="16858">
                  <c:v>2.2781875133509999</c:v>
                </c:pt>
                <c:pt idx="16859">
                  <c:v>2.2785255908969999</c:v>
                </c:pt>
                <c:pt idx="16860">
                  <c:v>2.2786540985110002</c:v>
                </c:pt>
                <c:pt idx="16861">
                  <c:v>2.2787613868709999</c:v>
                </c:pt>
                <c:pt idx="16862">
                  <c:v>2.2788798809049999</c:v>
                </c:pt>
                <c:pt idx="16863">
                  <c:v>2.2792022228239999</c:v>
                </c:pt>
                <c:pt idx="16864">
                  <c:v>2.2792747020720001</c:v>
                </c:pt>
                <c:pt idx="16865">
                  <c:v>2.2794566154479998</c:v>
                </c:pt>
                <c:pt idx="16866">
                  <c:v>2.27956533432</c:v>
                </c:pt>
                <c:pt idx="16867">
                  <c:v>2.2796900272370002</c:v>
                </c:pt>
                <c:pt idx="16868">
                  <c:v>2.2797892093660002</c:v>
                </c:pt>
                <c:pt idx="16869">
                  <c:v>2.27987575531</c:v>
                </c:pt>
                <c:pt idx="16870">
                  <c:v>2.2799687385560001</c:v>
                </c:pt>
                <c:pt idx="16871">
                  <c:v>2.2800672054289999</c:v>
                </c:pt>
                <c:pt idx="16872">
                  <c:v>2.2801816463470002</c:v>
                </c:pt>
                <c:pt idx="16873">
                  <c:v>2.280341386795</c:v>
                </c:pt>
                <c:pt idx="16874">
                  <c:v>2.2806739807129999</c:v>
                </c:pt>
                <c:pt idx="16875">
                  <c:v>2.2808399200439999</c:v>
                </c:pt>
                <c:pt idx="16876">
                  <c:v>2.2809839248660002</c:v>
                </c:pt>
                <c:pt idx="16877">
                  <c:v>2.281068563461</c:v>
                </c:pt>
                <c:pt idx="16878">
                  <c:v>2.2811398506159999</c:v>
                </c:pt>
                <c:pt idx="16879">
                  <c:v>2.2812192440030001</c:v>
                </c:pt>
                <c:pt idx="16880">
                  <c:v>2.281321525574</c:v>
                </c:pt>
                <c:pt idx="16881">
                  <c:v>2.281399965286</c:v>
                </c:pt>
                <c:pt idx="16882">
                  <c:v>2.2815172672270001</c:v>
                </c:pt>
                <c:pt idx="16883">
                  <c:v>2.2816293239590002</c:v>
                </c:pt>
                <c:pt idx="16884">
                  <c:v>2.28174161911</c:v>
                </c:pt>
                <c:pt idx="16885">
                  <c:v>2.2818493843079999</c:v>
                </c:pt>
                <c:pt idx="16886">
                  <c:v>2.2821068763730001</c:v>
                </c:pt>
                <c:pt idx="16887">
                  <c:v>2.2824423313139999</c:v>
                </c:pt>
                <c:pt idx="16888">
                  <c:v>2.2826647758480001</c:v>
                </c:pt>
                <c:pt idx="16889">
                  <c:v>2.282793283463</c:v>
                </c:pt>
                <c:pt idx="16890">
                  <c:v>2.2828695774079999</c:v>
                </c:pt>
                <c:pt idx="16891">
                  <c:v>2.2829627990720001</c:v>
                </c:pt>
                <c:pt idx="16892">
                  <c:v>2.283147335052</c:v>
                </c:pt>
                <c:pt idx="16893">
                  <c:v>2.2835094928739998</c:v>
                </c:pt>
                <c:pt idx="16894">
                  <c:v>2.2836368083949998</c:v>
                </c:pt>
                <c:pt idx="16895">
                  <c:v>2.2836892604829999</c:v>
                </c:pt>
                <c:pt idx="16896">
                  <c:v>2.2837460041050002</c:v>
                </c:pt>
                <c:pt idx="16897">
                  <c:v>2.2837936878199998</c:v>
                </c:pt>
                <c:pt idx="16898">
                  <c:v>2.2838425636289998</c:v>
                </c:pt>
                <c:pt idx="16899">
                  <c:v>2.2839086055759998</c:v>
                </c:pt>
                <c:pt idx="16900">
                  <c:v>2.28395986557</c:v>
                </c:pt>
                <c:pt idx="16901">
                  <c:v>2.2840080261229998</c:v>
                </c:pt>
                <c:pt idx="16902">
                  <c:v>2.2840700149540001</c:v>
                </c:pt>
                <c:pt idx="16903">
                  <c:v>2.2841217517849999</c:v>
                </c:pt>
                <c:pt idx="16904">
                  <c:v>2.2841660976410001</c:v>
                </c:pt>
                <c:pt idx="16905">
                  <c:v>2.2842688560490001</c:v>
                </c:pt>
                <c:pt idx="16906">
                  <c:v>2.2843456268310001</c:v>
                </c:pt>
                <c:pt idx="16907">
                  <c:v>2.2844417095180001</c:v>
                </c:pt>
                <c:pt idx="16908">
                  <c:v>2.2845575809479999</c:v>
                </c:pt>
                <c:pt idx="16909">
                  <c:v>2.2847311496730001</c:v>
                </c:pt>
                <c:pt idx="16910">
                  <c:v>2.2850365638730001</c:v>
                </c:pt>
                <c:pt idx="16911">
                  <c:v>2.2853250503539999</c:v>
                </c:pt>
                <c:pt idx="16912">
                  <c:v>2.2855019569400001</c:v>
                </c:pt>
                <c:pt idx="16913">
                  <c:v>2.2856259346010002</c:v>
                </c:pt>
                <c:pt idx="16914">
                  <c:v>2.2857234478000001</c:v>
                </c:pt>
                <c:pt idx="16915">
                  <c:v>2.2857959270479999</c:v>
                </c:pt>
                <c:pt idx="16916">
                  <c:v>2.2858743667599999</c:v>
                </c:pt>
                <c:pt idx="16917">
                  <c:v>2.2859904766080001</c:v>
                </c:pt>
                <c:pt idx="16918">
                  <c:v>2.2862057685849999</c:v>
                </c:pt>
                <c:pt idx="16919">
                  <c:v>2.2864093780519998</c:v>
                </c:pt>
                <c:pt idx="16920">
                  <c:v>2.2865777015690001</c:v>
                </c:pt>
                <c:pt idx="16921">
                  <c:v>2.2866914272310002</c:v>
                </c:pt>
                <c:pt idx="16922">
                  <c:v>2.2867631912230002</c:v>
                </c:pt>
                <c:pt idx="16923">
                  <c:v>2.2868661880490002</c:v>
                </c:pt>
                <c:pt idx="16924">
                  <c:v>2.2869532108309998</c:v>
                </c:pt>
                <c:pt idx="16925">
                  <c:v>2.2870442867279999</c:v>
                </c:pt>
                <c:pt idx="16926">
                  <c:v>2.2871239185330001</c:v>
                </c:pt>
                <c:pt idx="16927">
                  <c:v>2.2871937751770002</c:v>
                </c:pt>
                <c:pt idx="16928">
                  <c:v>2.2873241901400001</c:v>
                </c:pt>
                <c:pt idx="16929">
                  <c:v>2.2874541282649998</c:v>
                </c:pt>
                <c:pt idx="16930">
                  <c:v>2.287766695023</c:v>
                </c:pt>
                <c:pt idx="16931">
                  <c:v>2.287918329239</c:v>
                </c:pt>
                <c:pt idx="16932">
                  <c:v>2.288054704666</c:v>
                </c:pt>
                <c:pt idx="16933">
                  <c:v>2.2881343364719999</c:v>
                </c:pt>
                <c:pt idx="16934">
                  <c:v>2.288235664368</c:v>
                </c:pt>
                <c:pt idx="16935">
                  <c:v>2.2883093357090001</c:v>
                </c:pt>
                <c:pt idx="16936">
                  <c:v>2.2884099483489999</c:v>
                </c:pt>
                <c:pt idx="16937">
                  <c:v>2.2884926795960001</c:v>
                </c:pt>
                <c:pt idx="16938">
                  <c:v>2.2885875701899998</c:v>
                </c:pt>
                <c:pt idx="16939">
                  <c:v>2.288687467575</c:v>
                </c:pt>
                <c:pt idx="16940">
                  <c:v>2.2888019084929998</c:v>
                </c:pt>
                <c:pt idx="16941">
                  <c:v>2.28897023201</c:v>
                </c:pt>
                <c:pt idx="16942">
                  <c:v>2.2892618179320001</c:v>
                </c:pt>
                <c:pt idx="16943">
                  <c:v>2.2894365787509998</c:v>
                </c:pt>
                <c:pt idx="16944">
                  <c:v>2.2896890640260001</c:v>
                </c:pt>
                <c:pt idx="16945">
                  <c:v>2.289984941483</c:v>
                </c:pt>
                <c:pt idx="16946">
                  <c:v>2.2903237342830001</c:v>
                </c:pt>
                <c:pt idx="16947">
                  <c:v>2.2905681133270002</c:v>
                </c:pt>
                <c:pt idx="16948">
                  <c:v>2.2907989025119999</c:v>
                </c:pt>
                <c:pt idx="16949">
                  <c:v>2.290938854218</c:v>
                </c:pt>
                <c:pt idx="16950">
                  <c:v>2.2912642955779998</c:v>
                </c:pt>
                <c:pt idx="16951">
                  <c:v>2.291357517242</c:v>
                </c:pt>
                <c:pt idx="16952">
                  <c:v>2.2914104461670002</c:v>
                </c:pt>
                <c:pt idx="16953">
                  <c:v>2.2915251255040001</c:v>
                </c:pt>
                <c:pt idx="16954">
                  <c:v>2.2916057109830001</c:v>
                </c:pt>
                <c:pt idx="16955">
                  <c:v>2.2918207645419999</c:v>
                </c:pt>
                <c:pt idx="16956">
                  <c:v>2.2921471595759999</c:v>
                </c:pt>
                <c:pt idx="16957">
                  <c:v>2.2924580574040001</c:v>
                </c:pt>
                <c:pt idx="16958">
                  <c:v>2.292630434036</c:v>
                </c:pt>
                <c:pt idx="16959">
                  <c:v>2.2927412986759999</c:v>
                </c:pt>
                <c:pt idx="16960">
                  <c:v>2.292829036713</c:v>
                </c:pt>
                <c:pt idx="16961">
                  <c:v>2.2931442260739998</c:v>
                </c:pt>
                <c:pt idx="16962">
                  <c:v>2.293220043182</c:v>
                </c:pt>
                <c:pt idx="16963">
                  <c:v>2.2933003902440001</c:v>
                </c:pt>
                <c:pt idx="16964">
                  <c:v>2.2933862209320002</c:v>
                </c:pt>
                <c:pt idx="16965">
                  <c:v>2.2934668064119998</c:v>
                </c:pt>
                <c:pt idx="16966">
                  <c:v>2.293559789658</c:v>
                </c:pt>
                <c:pt idx="16967">
                  <c:v>2.2936389446260002</c:v>
                </c:pt>
                <c:pt idx="16968">
                  <c:v>2.2937357425689999</c:v>
                </c:pt>
                <c:pt idx="16969">
                  <c:v>2.293850898743</c:v>
                </c:pt>
                <c:pt idx="16970">
                  <c:v>2.2941813468930001</c:v>
                </c:pt>
                <c:pt idx="16971">
                  <c:v>2.294505119324</c:v>
                </c:pt>
                <c:pt idx="16972">
                  <c:v>2.2945938110349999</c:v>
                </c:pt>
                <c:pt idx="16973">
                  <c:v>2.2946729660030001</c:v>
                </c:pt>
                <c:pt idx="16974">
                  <c:v>2.2948164939879998</c:v>
                </c:pt>
                <c:pt idx="16975">
                  <c:v>2.2949197292329999</c:v>
                </c:pt>
                <c:pt idx="16976">
                  <c:v>2.29509806633</c:v>
                </c:pt>
                <c:pt idx="16977">
                  <c:v>2.2952404022219999</c:v>
                </c:pt>
                <c:pt idx="16978">
                  <c:v>2.2955543994899998</c:v>
                </c:pt>
                <c:pt idx="16979">
                  <c:v>2.2958960533139998</c:v>
                </c:pt>
                <c:pt idx="16980">
                  <c:v>2.296236753464</c:v>
                </c:pt>
                <c:pt idx="16981">
                  <c:v>2.296376228333</c:v>
                </c:pt>
                <c:pt idx="16982">
                  <c:v>2.2967236042020001</c:v>
                </c:pt>
                <c:pt idx="16983">
                  <c:v>2.2970252037050001</c:v>
                </c:pt>
                <c:pt idx="16984">
                  <c:v>2.2971112728119998</c:v>
                </c:pt>
                <c:pt idx="16985">
                  <c:v>2.29723238945</c:v>
                </c:pt>
                <c:pt idx="16986">
                  <c:v>2.2973167896270001</c:v>
                </c:pt>
                <c:pt idx="16987">
                  <c:v>2.2974550724029998</c:v>
                </c:pt>
                <c:pt idx="16988">
                  <c:v>2.2977056503300002</c:v>
                </c:pt>
                <c:pt idx="16989">
                  <c:v>2.297802686691</c:v>
                </c:pt>
                <c:pt idx="16990">
                  <c:v>2.2978849411010001</c:v>
                </c:pt>
                <c:pt idx="16991">
                  <c:v>2.2979729175569998</c:v>
                </c:pt>
                <c:pt idx="16992">
                  <c:v>2.2980563640590002</c:v>
                </c:pt>
                <c:pt idx="16993">
                  <c:v>2.2981333732599998</c:v>
                </c:pt>
                <c:pt idx="16994">
                  <c:v>2.298219442368</c:v>
                </c:pt>
                <c:pt idx="16995">
                  <c:v>2.2982897758480001</c:v>
                </c:pt>
                <c:pt idx="16996">
                  <c:v>2.2983803749080001</c:v>
                </c:pt>
                <c:pt idx="16997">
                  <c:v>2.2985401153559999</c:v>
                </c:pt>
                <c:pt idx="16998">
                  <c:v>2.2987415790560002</c:v>
                </c:pt>
                <c:pt idx="16999">
                  <c:v>2.2988994121549999</c:v>
                </c:pt>
                <c:pt idx="17000">
                  <c:v>2.2990434169770002</c:v>
                </c:pt>
                <c:pt idx="17001">
                  <c:v>2.2994039058690001</c:v>
                </c:pt>
                <c:pt idx="17002">
                  <c:v>2.2997338771820002</c:v>
                </c:pt>
                <c:pt idx="17003">
                  <c:v>2.2999505996699998</c:v>
                </c:pt>
                <c:pt idx="17004">
                  <c:v>2.3002700805659999</c:v>
                </c:pt>
                <c:pt idx="17005">
                  <c:v>2.3005852699279998</c:v>
                </c:pt>
                <c:pt idx="17006">
                  <c:v>2.300708055496</c:v>
                </c:pt>
                <c:pt idx="17007">
                  <c:v>2.3008558750149999</c:v>
                </c:pt>
                <c:pt idx="17008">
                  <c:v>2.3009688854219998</c:v>
                </c:pt>
                <c:pt idx="17009">
                  <c:v>2.3010537624360001</c:v>
                </c:pt>
                <c:pt idx="17010">
                  <c:v>2.30113863945</c:v>
                </c:pt>
                <c:pt idx="17011">
                  <c:v>2.3012351989750002</c:v>
                </c:pt>
                <c:pt idx="17012">
                  <c:v>2.3013644218440001</c:v>
                </c:pt>
                <c:pt idx="17013">
                  <c:v>2.3016920089720001</c:v>
                </c:pt>
                <c:pt idx="17014">
                  <c:v>2.3018105030060001</c:v>
                </c:pt>
                <c:pt idx="17015">
                  <c:v>2.3019297122959999</c:v>
                </c:pt>
                <c:pt idx="17016">
                  <c:v>2.302083730698</c:v>
                </c:pt>
                <c:pt idx="17017">
                  <c:v>2.3022296428679998</c:v>
                </c:pt>
                <c:pt idx="17018">
                  <c:v>2.3023457527160001</c:v>
                </c:pt>
                <c:pt idx="17019">
                  <c:v>2.3025009632110001</c:v>
                </c:pt>
                <c:pt idx="17020">
                  <c:v>2.3028175830839999</c:v>
                </c:pt>
                <c:pt idx="17021">
                  <c:v>2.3029875755310001</c:v>
                </c:pt>
                <c:pt idx="17022">
                  <c:v>2.303316831589</c:v>
                </c:pt>
                <c:pt idx="17023">
                  <c:v>2.3036458492279999</c:v>
                </c:pt>
                <c:pt idx="17024">
                  <c:v>2.3039820194240002</c:v>
                </c:pt>
                <c:pt idx="17025">
                  <c:v>2.3042614459989998</c:v>
                </c:pt>
                <c:pt idx="17026">
                  <c:v>2.3043773174290001</c:v>
                </c:pt>
                <c:pt idx="17027">
                  <c:v>2.3044936656949999</c:v>
                </c:pt>
                <c:pt idx="17028">
                  <c:v>2.3046669960020001</c:v>
                </c:pt>
                <c:pt idx="17029">
                  <c:v>2.3050053119660001</c:v>
                </c:pt>
                <c:pt idx="17030">
                  <c:v>2.3051280975339998</c:v>
                </c:pt>
                <c:pt idx="17031">
                  <c:v>2.305252313614</c:v>
                </c:pt>
                <c:pt idx="17032">
                  <c:v>2.305402755737</c:v>
                </c:pt>
                <c:pt idx="17033">
                  <c:v>2.3055117130279998</c:v>
                </c:pt>
                <c:pt idx="17034">
                  <c:v>2.3056495189669999</c:v>
                </c:pt>
                <c:pt idx="17035">
                  <c:v>2.3057947158809999</c:v>
                </c:pt>
                <c:pt idx="17036">
                  <c:v>2.3060882091520001</c:v>
                </c:pt>
                <c:pt idx="17037">
                  <c:v>2.3062217235569999</c:v>
                </c:pt>
                <c:pt idx="17038">
                  <c:v>2.3063366413119999</c:v>
                </c:pt>
                <c:pt idx="17039">
                  <c:v>2.3065114021299999</c:v>
                </c:pt>
                <c:pt idx="17040">
                  <c:v>2.3068468570710001</c:v>
                </c:pt>
                <c:pt idx="17041">
                  <c:v>2.306975364685</c:v>
                </c:pt>
                <c:pt idx="17042">
                  <c:v>2.3070759773249998</c:v>
                </c:pt>
                <c:pt idx="17043">
                  <c:v>2.307158470154</c:v>
                </c:pt>
                <c:pt idx="17044">
                  <c:v>2.3072533607480001</c:v>
                </c:pt>
                <c:pt idx="17045">
                  <c:v>2.3073472976680001</c:v>
                </c:pt>
                <c:pt idx="17046">
                  <c:v>2.3074345588680001</c:v>
                </c:pt>
                <c:pt idx="17047">
                  <c:v>2.3075277805329999</c:v>
                </c:pt>
                <c:pt idx="17048">
                  <c:v>2.3076107501980001</c:v>
                </c:pt>
                <c:pt idx="17049">
                  <c:v>2.3076634407040002</c:v>
                </c:pt>
                <c:pt idx="17050">
                  <c:v>2.3077476024629999</c:v>
                </c:pt>
                <c:pt idx="17051">
                  <c:v>2.3078396320340002</c:v>
                </c:pt>
                <c:pt idx="17052">
                  <c:v>2.3079144954680002</c:v>
                </c:pt>
                <c:pt idx="17053">
                  <c:v>2.3080139160159998</c:v>
                </c:pt>
                <c:pt idx="17054">
                  <c:v>2.3081057071690001</c:v>
                </c:pt>
                <c:pt idx="17055">
                  <c:v>2.308229446411</c:v>
                </c:pt>
                <c:pt idx="17056">
                  <c:v>2.308428287506</c:v>
                </c:pt>
                <c:pt idx="17057">
                  <c:v>2.3087353706360001</c:v>
                </c:pt>
                <c:pt idx="17058">
                  <c:v>2.308909654617</c:v>
                </c:pt>
                <c:pt idx="17059">
                  <c:v>2.309066534042</c:v>
                </c:pt>
                <c:pt idx="17060">
                  <c:v>2.3091735839840002</c:v>
                </c:pt>
                <c:pt idx="17061">
                  <c:v>2.3092467784880002</c:v>
                </c:pt>
                <c:pt idx="17062">
                  <c:v>2.309357643127</c:v>
                </c:pt>
                <c:pt idx="17063">
                  <c:v>2.309467315674</c:v>
                </c:pt>
                <c:pt idx="17064">
                  <c:v>2.3097956180570001</c:v>
                </c:pt>
                <c:pt idx="17065">
                  <c:v>2.310000896454</c:v>
                </c:pt>
                <c:pt idx="17066">
                  <c:v>2.3101444244380001</c:v>
                </c:pt>
                <c:pt idx="17067">
                  <c:v>2.3102586269379999</c:v>
                </c:pt>
                <c:pt idx="17068">
                  <c:v>2.310400247574</c:v>
                </c:pt>
                <c:pt idx="17069">
                  <c:v>2.3106403350829998</c:v>
                </c:pt>
                <c:pt idx="17070">
                  <c:v>2.3107211589809999</c:v>
                </c:pt>
                <c:pt idx="17071">
                  <c:v>2.310789346695</c:v>
                </c:pt>
                <c:pt idx="17072">
                  <c:v>2.310881614685</c:v>
                </c:pt>
                <c:pt idx="17073">
                  <c:v>2.3109545707699999</c:v>
                </c:pt>
                <c:pt idx="17074">
                  <c:v>2.3110401630399999</c:v>
                </c:pt>
                <c:pt idx="17075">
                  <c:v>2.3111124038700002</c:v>
                </c:pt>
                <c:pt idx="17076">
                  <c:v>2.3111913204190002</c:v>
                </c:pt>
                <c:pt idx="17077">
                  <c:v>2.3112344741820001</c:v>
                </c:pt>
                <c:pt idx="17078">
                  <c:v>2.3113031387329999</c:v>
                </c:pt>
                <c:pt idx="17079">
                  <c:v>2.3113889694209999</c:v>
                </c:pt>
                <c:pt idx="17080">
                  <c:v>2.3116309642789998</c:v>
                </c:pt>
                <c:pt idx="17081">
                  <c:v>2.311715364456</c:v>
                </c:pt>
                <c:pt idx="17082">
                  <c:v>2.3118019103999998</c:v>
                </c:pt>
                <c:pt idx="17083">
                  <c:v>2.311894893646</c:v>
                </c:pt>
                <c:pt idx="17084">
                  <c:v>2.3120112419129999</c:v>
                </c:pt>
                <c:pt idx="17085">
                  <c:v>2.3123424053189998</c:v>
                </c:pt>
                <c:pt idx="17086">
                  <c:v>2.3126802444460002</c:v>
                </c:pt>
                <c:pt idx="17087">
                  <c:v>2.3127934932710001</c:v>
                </c:pt>
                <c:pt idx="17088">
                  <c:v>2.3129467964170001</c:v>
                </c:pt>
                <c:pt idx="17089">
                  <c:v>2.3130695819849998</c:v>
                </c:pt>
                <c:pt idx="17090">
                  <c:v>2.3133001327509999</c:v>
                </c:pt>
                <c:pt idx="17091">
                  <c:v>2.3136274814609998</c:v>
                </c:pt>
                <c:pt idx="17092">
                  <c:v>2.31383395195</c:v>
                </c:pt>
                <c:pt idx="17093">
                  <c:v>2.314013957977</c:v>
                </c:pt>
                <c:pt idx="17094">
                  <c:v>2.3142328262329999</c:v>
                </c:pt>
                <c:pt idx="17095">
                  <c:v>2.3143906593320001</c:v>
                </c:pt>
                <c:pt idx="17096">
                  <c:v>2.3145060539250002</c:v>
                </c:pt>
                <c:pt idx="17097">
                  <c:v>2.3146274089809999</c:v>
                </c:pt>
                <c:pt idx="17098">
                  <c:v>2.3147900104520001</c:v>
                </c:pt>
                <c:pt idx="17099">
                  <c:v>2.314924001694</c:v>
                </c:pt>
                <c:pt idx="17100">
                  <c:v>2.31507563591</c:v>
                </c:pt>
                <c:pt idx="17101">
                  <c:v>2.3154222965239999</c:v>
                </c:pt>
                <c:pt idx="17102">
                  <c:v>2.3155837059020001</c:v>
                </c:pt>
                <c:pt idx="17103">
                  <c:v>2.3157370090480001</c:v>
                </c:pt>
                <c:pt idx="17104">
                  <c:v>2.316102981567</c:v>
                </c:pt>
                <c:pt idx="17105">
                  <c:v>2.316256523132</c:v>
                </c:pt>
                <c:pt idx="17106">
                  <c:v>2.3164024353029999</c:v>
                </c:pt>
                <c:pt idx="17107">
                  <c:v>2.316747903824</c:v>
                </c:pt>
                <c:pt idx="17108">
                  <c:v>2.316992282867</c:v>
                </c:pt>
                <c:pt idx="17109">
                  <c:v>2.3171443939210001</c:v>
                </c:pt>
                <c:pt idx="17110">
                  <c:v>2.3172228336330001</c:v>
                </c:pt>
                <c:pt idx="17111">
                  <c:v>2.3175718784330002</c:v>
                </c:pt>
                <c:pt idx="17112">
                  <c:v>2.3177444934840001</c:v>
                </c:pt>
                <c:pt idx="17113">
                  <c:v>2.3178272247309999</c:v>
                </c:pt>
                <c:pt idx="17114">
                  <c:v>2.317925214767</c:v>
                </c:pt>
                <c:pt idx="17115">
                  <c:v>2.318008899689</c:v>
                </c:pt>
                <c:pt idx="17116">
                  <c:v>2.3180730342859999</c:v>
                </c:pt>
                <c:pt idx="17117">
                  <c:v>2.3181648254390002</c:v>
                </c:pt>
                <c:pt idx="17118">
                  <c:v>2.3182711601260002</c:v>
                </c:pt>
                <c:pt idx="17119">
                  <c:v>2.3183162212370001</c:v>
                </c:pt>
                <c:pt idx="17120">
                  <c:v>2.3184130191799999</c:v>
                </c:pt>
                <c:pt idx="17121">
                  <c:v>2.3184928894039998</c:v>
                </c:pt>
                <c:pt idx="17122">
                  <c:v>2.3186464309689998</c:v>
                </c:pt>
                <c:pt idx="17123">
                  <c:v>2.3189682960510001</c:v>
                </c:pt>
                <c:pt idx="17124">
                  <c:v>2.3191258907319998</c:v>
                </c:pt>
                <c:pt idx="17125">
                  <c:v>2.3194289207460002</c:v>
                </c:pt>
                <c:pt idx="17126">
                  <c:v>2.3195648193360001</c:v>
                </c:pt>
                <c:pt idx="17127">
                  <c:v>2.3196730613710002</c:v>
                </c:pt>
                <c:pt idx="17128">
                  <c:v>2.3198630809780001</c:v>
                </c:pt>
                <c:pt idx="17129">
                  <c:v>2.3201460838319998</c:v>
                </c:pt>
                <c:pt idx="17130">
                  <c:v>2.320317983627</c:v>
                </c:pt>
                <c:pt idx="17131">
                  <c:v>2.3204655647279999</c:v>
                </c:pt>
                <c:pt idx="17132">
                  <c:v>2.3207838535310001</c:v>
                </c:pt>
                <c:pt idx="17133">
                  <c:v>2.3209309577939998</c:v>
                </c:pt>
                <c:pt idx="17134">
                  <c:v>2.3210828304289999</c:v>
                </c:pt>
                <c:pt idx="17135">
                  <c:v>2.3212025165560002</c:v>
                </c:pt>
                <c:pt idx="17136">
                  <c:v>2.3214254379270001</c:v>
                </c:pt>
                <c:pt idx="17137">
                  <c:v>2.3217751979829999</c:v>
                </c:pt>
                <c:pt idx="17138">
                  <c:v>2.3220827579500001</c:v>
                </c:pt>
                <c:pt idx="17139">
                  <c:v>2.3222067356110001</c:v>
                </c:pt>
                <c:pt idx="17140">
                  <c:v>2.3223376274110001</c:v>
                </c:pt>
                <c:pt idx="17141">
                  <c:v>2.3224518299099999</c:v>
                </c:pt>
                <c:pt idx="17142">
                  <c:v>2.3225755691529999</c:v>
                </c:pt>
                <c:pt idx="17143">
                  <c:v>2.3226976394649999</c:v>
                </c:pt>
                <c:pt idx="17144">
                  <c:v>2.3228597640989999</c:v>
                </c:pt>
                <c:pt idx="17145">
                  <c:v>2.3231790065769999</c:v>
                </c:pt>
                <c:pt idx="17146">
                  <c:v>2.3234319686889999</c:v>
                </c:pt>
                <c:pt idx="17147">
                  <c:v>2.3235523700709999</c:v>
                </c:pt>
                <c:pt idx="17148">
                  <c:v>2.3236453533170001</c:v>
                </c:pt>
                <c:pt idx="17149">
                  <c:v>2.32372713089</c:v>
                </c:pt>
                <c:pt idx="17150">
                  <c:v>2.3238184452059998</c:v>
                </c:pt>
                <c:pt idx="17151">
                  <c:v>2.323916912079</c:v>
                </c:pt>
                <c:pt idx="17152">
                  <c:v>2.3239924907680001</c:v>
                </c:pt>
                <c:pt idx="17153">
                  <c:v>2.3241178989410001</c:v>
                </c:pt>
                <c:pt idx="17154">
                  <c:v>2.324450492859</c:v>
                </c:pt>
                <c:pt idx="17155">
                  <c:v>2.3245942592620001</c:v>
                </c:pt>
                <c:pt idx="17156">
                  <c:v>2.3248946666719998</c:v>
                </c:pt>
                <c:pt idx="17157">
                  <c:v>2.325226545334</c:v>
                </c:pt>
                <c:pt idx="17158">
                  <c:v>2.3255398273469998</c:v>
                </c:pt>
                <c:pt idx="17159">
                  <c:v>2.3258750438689999</c:v>
                </c:pt>
                <c:pt idx="17160">
                  <c:v>2.3260571956630001</c:v>
                </c:pt>
                <c:pt idx="17161">
                  <c:v>2.3261394500730002</c:v>
                </c:pt>
                <c:pt idx="17162">
                  <c:v>2.3262417316440001</c:v>
                </c:pt>
                <c:pt idx="17163">
                  <c:v>2.3263475894929999</c:v>
                </c:pt>
                <c:pt idx="17164">
                  <c:v>2.3266885280610001</c:v>
                </c:pt>
                <c:pt idx="17165">
                  <c:v>2.3270335197450001</c:v>
                </c:pt>
                <c:pt idx="17166">
                  <c:v>2.3271999359129998</c:v>
                </c:pt>
                <c:pt idx="17167">
                  <c:v>2.3274123668670001</c:v>
                </c:pt>
                <c:pt idx="17168">
                  <c:v>2.3275849819180001</c:v>
                </c:pt>
                <c:pt idx="17169">
                  <c:v>2.3276882171629998</c:v>
                </c:pt>
                <c:pt idx="17170">
                  <c:v>2.3280119895940001</c:v>
                </c:pt>
                <c:pt idx="17171">
                  <c:v>2.3283331394200002</c:v>
                </c:pt>
                <c:pt idx="17172">
                  <c:v>2.328470230103</c:v>
                </c:pt>
                <c:pt idx="17173">
                  <c:v>2.328689813614</c:v>
                </c:pt>
                <c:pt idx="17174">
                  <c:v>2.3290128707890001</c:v>
                </c:pt>
                <c:pt idx="17175">
                  <c:v>2.3291428089139998</c:v>
                </c:pt>
                <c:pt idx="17176">
                  <c:v>2.3292474746699998</c:v>
                </c:pt>
                <c:pt idx="17177">
                  <c:v>2.3292920589450001</c:v>
                </c:pt>
                <c:pt idx="17178">
                  <c:v>2.329337120056</c:v>
                </c:pt>
                <c:pt idx="17179">
                  <c:v>2.3293914794920001</c:v>
                </c:pt>
                <c:pt idx="17180">
                  <c:v>2.3294610977170001</c:v>
                </c:pt>
                <c:pt idx="17181">
                  <c:v>2.329511404037</c:v>
                </c:pt>
                <c:pt idx="17182">
                  <c:v>2.3295629024509998</c:v>
                </c:pt>
                <c:pt idx="17183">
                  <c:v>2.3296363353729999</c:v>
                </c:pt>
                <c:pt idx="17184">
                  <c:v>2.3296837806699999</c:v>
                </c:pt>
                <c:pt idx="17185">
                  <c:v>2.3297307491299999</c:v>
                </c:pt>
                <c:pt idx="17186">
                  <c:v>2.3298420906069999</c:v>
                </c:pt>
                <c:pt idx="17187">
                  <c:v>2.3299193382259999</c:v>
                </c:pt>
                <c:pt idx="17188">
                  <c:v>2.3301267623899999</c:v>
                </c:pt>
                <c:pt idx="17189">
                  <c:v>2.330446243286</c:v>
                </c:pt>
                <c:pt idx="17190">
                  <c:v>2.3306617736819999</c:v>
                </c:pt>
                <c:pt idx="17191">
                  <c:v>2.3308081626889998</c:v>
                </c:pt>
                <c:pt idx="17192">
                  <c:v>2.3309237957</c:v>
                </c:pt>
                <c:pt idx="17193">
                  <c:v>2.3312542438510002</c:v>
                </c:pt>
                <c:pt idx="17194">
                  <c:v>2.331593751907</c:v>
                </c:pt>
                <c:pt idx="17195">
                  <c:v>2.331907510757</c:v>
                </c:pt>
                <c:pt idx="17196">
                  <c:v>2.3321106433869998</c:v>
                </c:pt>
                <c:pt idx="17197">
                  <c:v>2.3323395252229999</c:v>
                </c:pt>
                <c:pt idx="17198">
                  <c:v>2.3324701786039999</c:v>
                </c:pt>
                <c:pt idx="17199">
                  <c:v>2.3325407505040001</c:v>
                </c:pt>
                <c:pt idx="17200">
                  <c:v>2.3326635360719998</c:v>
                </c:pt>
                <c:pt idx="17201">
                  <c:v>2.3328096866610002</c:v>
                </c:pt>
                <c:pt idx="17202">
                  <c:v>2.3331384658809999</c:v>
                </c:pt>
                <c:pt idx="17203">
                  <c:v>2.3333752155299998</c:v>
                </c:pt>
                <c:pt idx="17204">
                  <c:v>2.3335697650910001</c:v>
                </c:pt>
                <c:pt idx="17205">
                  <c:v>2.3337638378140002</c:v>
                </c:pt>
                <c:pt idx="17206">
                  <c:v>2.334081888199</c:v>
                </c:pt>
                <c:pt idx="17207">
                  <c:v>2.334357500076</c:v>
                </c:pt>
                <c:pt idx="17208">
                  <c:v>2.3345015048979998</c:v>
                </c:pt>
                <c:pt idx="17209">
                  <c:v>2.334633350372</c:v>
                </c:pt>
                <c:pt idx="17210">
                  <c:v>2.3349668979640001</c:v>
                </c:pt>
                <c:pt idx="17211">
                  <c:v>2.3351142406459999</c:v>
                </c:pt>
                <c:pt idx="17212">
                  <c:v>2.335191011429</c:v>
                </c:pt>
                <c:pt idx="17213">
                  <c:v>2.3352770805360001</c:v>
                </c:pt>
                <c:pt idx="17214">
                  <c:v>2.3353528976439999</c:v>
                </c:pt>
                <c:pt idx="17215">
                  <c:v>2.3354408741000001</c:v>
                </c:pt>
                <c:pt idx="17216">
                  <c:v>2.3355548381809998</c:v>
                </c:pt>
                <c:pt idx="17217">
                  <c:v>2.3358731269840001</c:v>
                </c:pt>
                <c:pt idx="17218">
                  <c:v>2.3359558582309998</c:v>
                </c:pt>
                <c:pt idx="17219">
                  <c:v>2.3360445499420002</c:v>
                </c:pt>
                <c:pt idx="17220">
                  <c:v>2.3361246585850002</c:v>
                </c:pt>
                <c:pt idx="17221">
                  <c:v>2.3362057209009999</c:v>
                </c:pt>
                <c:pt idx="17222">
                  <c:v>2.3362917900090001</c:v>
                </c:pt>
                <c:pt idx="17223">
                  <c:v>2.3363740444180001</c:v>
                </c:pt>
                <c:pt idx="17224">
                  <c:v>2.3364591598510001</c:v>
                </c:pt>
                <c:pt idx="17225">
                  <c:v>2.3365316390989999</c:v>
                </c:pt>
                <c:pt idx="17226">
                  <c:v>2.3366026878359998</c:v>
                </c:pt>
                <c:pt idx="17227">
                  <c:v>2.336680412292</c:v>
                </c:pt>
                <c:pt idx="17228">
                  <c:v>2.3367600440979999</c:v>
                </c:pt>
                <c:pt idx="17229">
                  <c:v>2.3368680477139998</c:v>
                </c:pt>
                <c:pt idx="17230">
                  <c:v>2.3369584083560002</c:v>
                </c:pt>
                <c:pt idx="17231">
                  <c:v>2.337060451508</c:v>
                </c:pt>
                <c:pt idx="17232">
                  <c:v>2.3371777534480001</c:v>
                </c:pt>
                <c:pt idx="17233">
                  <c:v>2.3374855518339999</c:v>
                </c:pt>
                <c:pt idx="17234">
                  <c:v>2.3377394676210002</c:v>
                </c:pt>
                <c:pt idx="17235">
                  <c:v>2.3378338813780002</c:v>
                </c:pt>
                <c:pt idx="17236">
                  <c:v>2.3378822803500001</c:v>
                </c:pt>
                <c:pt idx="17237">
                  <c:v>2.3379313945770002</c:v>
                </c:pt>
                <c:pt idx="17238">
                  <c:v>2.3379893302919998</c:v>
                </c:pt>
                <c:pt idx="17239">
                  <c:v>2.3380525112149999</c:v>
                </c:pt>
                <c:pt idx="17240">
                  <c:v>2.3381080627439998</c:v>
                </c:pt>
                <c:pt idx="17241">
                  <c:v>2.3381683826450002</c:v>
                </c:pt>
                <c:pt idx="17242">
                  <c:v>2.3382406234739999</c:v>
                </c:pt>
                <c:pt idx="17243">
                  <c:v>2.3382961750029998</c:v>
                </c:pt>
                <c:pt idx="17244">
                  <c:v>2.3383460044860001</c:v>
                </c:pt>
                <c:pt idx="17245">
                  <c:v>2.3384056091310002</c:v>
                </c:pt>
                <c:pt idx="17246">
                  <c:v>2.338460683823</c:v>
                </c:pt>
                <c:pt idx="17247">
                  <c:v>2.338546514511</c:v>
                </c:pt>
                <c:pt idx="17248">
                  <c:v>2.3386380672449998</c:v>
                </c:pt>
                <c:pt idx="17249">
                  <c:v>2.3387236595149998</c:v>
                </c:pt>
                <c:pt idx="17250">
                  <c:v>2.3389236927030002</c:v>
                </c:pt>
                <c:pt idx="17251">
                  <c:v>2.3391571044920001</c:v>
                </c:pt>
                <c:pt idx="17252">
                  <c:v>2.3393690586089999</c:v>
                </c:pt>
                <c:pt idx="17253">
                  <c:v>2.339697360992</c:v>
                </c:pt>
                <c:pt idx="17254">
                  <c:v>2.339855909348</c:v>
                </c:pt>
                <c:pt idx="17255">
                  <c:v>2.340114116669</c:v>
                </c:pt>
                <c:pt idx="17256">
                  <c:v>2.340230941772</c:v>
                </c:pt>
                <c:pt idx="17257">
                  <c:v>2.3403515815730001</c:v>
                </c:pt>
                <c:pt idx="17258">
                  <c:v>2.3404638767239998</c:v>
                </c:pt>
                <c:pt idx="17259">
                  <c:v>2.340630292892</c:v>
                </c:pt>
                <c:pt idx="17260">
                  <c:v>2.3409554958340002</c:v>
                </c:pt>
                <c:pt idx="17261">
                  <c:v>2.3410389423370002</c:v>
                </c:pt>
                <c:pt idx="17262">
                  <c:v>2.34113073349</c:v>
                </c:pt>
                <c:pt idx="17263">
                  <c:v>2.3412101268769998</c:v>
                </c:pt>
                <c:pt idx="17264">
                  <c:v>2.3415415287019998</c:v>
                </c:pt>
                <c:pt idx="17265">
                  <c:v>2.3416757583619998</c:v>
                </c:pt>
                <c:pt idx="17266">
                  <c:v>2.3417510986329999</c:v>
                </c:pt>
                <c:pt idx="17267">
                  <c:v>2.3418197631840001</c:v>
                </c:pt>
                <c:pt idx="17268">
                  <c:v>2.341868400574</c:v>
                </c:pt>
                <c:pt idx="17269">
                  <c:v>2.3419215679169998</c:v>
                </c:pt>
                <c:pt idx="17270">
                  <c:v>2.341958999634</c:v>
                </c:pt>
                <c:pt idx="17271">
                  <c:v>2.3420126438139999</c:v>
                </c:pt>
                <c:pt idx="17272">
                  <c:v>2.3420541286469998</c:v>
                </c:pt>
                <c:pt idx="17273">
                  <c:v>2.3421685695650001</c:v>
                </c:pt>
                <c:pt idx="17274">
                  <c:v>2.3422448635099999</c:v>
                </c:pt>
                <c:pt idx="17275">
                  <c:v>2.3425316810610002</c:v>
                </c:pt>
                <c:pt idx="17276">
                  <c:v>2.3428633213040002</c:v>
                </c:pt>
                <c:pt idx="17277">
                  <c:v>2.3432307243350001</c:v>
                </c:pt>
                <c:pt idx="17278">
                  <c:v>2.3433582782750002</c:v>
                </c:pt>
                <c:pt idx="17279">
                  <c:v>2.3434681892400002</c:v>
                </c:pt>
                <c:pt idx="17280">
                  <c:v>2.3435094356540001</c:v>
                </c:pt>
                <c:pt idx="17281">
                  <c:v>2.3435537815090002</c:v>
                </c:pt>
                <c:pt idx="17282">
                  <c:v>2.34361577034</c:v>
                </c:pt>
                <c:pt idx="17283">
                  <c:v>2.34366440773</c:v>
                </c:pt>
                <c:pt idx="17284">
                  <c:v>2.3437089920040002</c:v>
                </c:pt>
                <c:pt idx="17285">
                  <c:v>2.343762159348</c:v>
                </c:pt>
                <c:pt idx="17286">
                  <c:v>2.343824863434</c:v>
                </c:pt>
                <c:pt idx="17287">
                  <c:v>2.3439066410059999</c:v>
                </c:pt>
                <c:pt idx="17288">
                  <c:v>2.3440005779269999</c:v>
                </c:pt>
                <c:pt idx="17289">
                  <c:v>2.3441252708440001</c:v>
                </c:pt>
                <c:pt idx="17290">
                  <c:v>2.3444712162019998</c:v>
                </c:pt>
                <c:pt idx="17291">
                  <c:v>2.3446762561800001</c:v>
                </c:pt>
                <c:pt idx="17292">
                  <c:v>2.344839811325</c:v>
                </c:pt>
                <c:pt idx="17293">
                  <c:v>2.3449745178220001</c:v>
                </c:pt>
                <c:pt idx="17294">
                  <c:v>2.3451042175289998</c:v>
                </c:pt>
                <c:pt idx="17295">
                  <c:v>2.3452658653260001</c:v>
                </c:pt>
                <c:pt idx="17296">
                  <c:v>2.3454074859620002</c:v>
                </c:pt>
                <c:pt idx="17297">
                  <c:v>2.3456339836120002</c:v>
                </c:pt>
                <c:pt idx="17298">
                  <c:v>2.3459153175349998</c:v>
                </c:pt>
                <c:pt idx="17299">
                  <c:v>2.3460521698000001</c:v>
                </c:pt>
                <c:pt idx="17300">
                  <c:v>2.3462059497830001</c:v>
                </c:pt>
                <c:pt idx="17301">
                  <c:v>2.3463172912600001</c:v>
                </c:pt>
                <c:pt idx="17302">
                  <c:v>2.346587181091</c:v>
                </c:pt>
                <c:pt idx="17303">
                  <c:v>2.3466722965239999</c:v>
                </c:pt>
                <c:pt idx="17304">
                  <c:v>2.3467500209810002</c:v>
                </c:pt>
                <c:pt idx="17305">
                  <c:v>2.3468353748320001</c:v>
                </c:pt>
                <c:pt idx="17306">
                  <c:v>2.3470277786249998</c:v>
                </c:pt>
                <c:pt idx="17307">
                  <c:v>2.3473515510560001</c:v>
                </c:pt>
                <c:pt idx="17308">
                  <c:v>2.3475413322450001</c:v>
                </c:pt>
                <c:pt idx="17309">
                  <c:v>2.3477079868319999</c:v>
                </c:pt>
                <c:pt idx="17310">
                  <c:v>2.347818613052</c:v>
                </c:pt>
                <c:pt idx="17311">
                  <c:v>2.347907304764</c:v>
                </c:pt>
                <c:pt idx="17312">
                  <c:v>2.3480212688450002</c:v>
                </c:pt>
                <c:pt idx="17313">
                  <c:v>2.348154783249</c:v>
                </c:pt>
                <c:pt idx="17314">
                  <c:v>2.3483197689059998</c:v>
                </c:pt>
                <c:pt idx="17315">
                  <c:v>2.3484389781949999</c:v>
                </c:pt>
                <c:pt idx="17316">
                  <c:v>2.348770618439</c:v>
                </c:pt>
                <c:pt idx="17317">
                  <c:v>2.3489203453059999</c:v>
                </c:pt>
                <c:pt idx="17318">
                  <c:v>2.349182128906</c:v>
                </c:pt>
                <c:pt idx="17319">
                  <c:v>2.3492739200589998</c:v>
                </c:pt>
                <c:pt idx="17320">
                  <c:v>2.3493449687960002</c:v>
                </c:pt>
                <c:pt idx="17321">
                  <c:v>2.3494365215299999</c:v>
                </c:pt>
                <c:pt idx="17322">
                  <c:v>2.3495156764980001</c:v>
                </c:pt>
                <c:pt idx="17323">
                  <c:v>2.3496015071869998</c:v>
                </c:pt>
                <c:pt idx="17324">
                  <c:v>2.3497326374049998</c:v>
                </c:pt>
                <c:pt idx="17325">
                  <c:v>2.3500900268549998</c:v>
                </c:pt>
                <c:pt idx="17326">
                  <c:v>2.3503003120420001</c:v>
                </c:pt>
                <c:pt idx="17327">
                  <c:v>2.350622415543</c:v>
                </c:pt>
                <c:pt idx="17328">
                  <c:v>2.3506898879999998</c:v>
                </c:pt>
                <c:pt idx="17329">
                  <c:v>2.350817680359</c:v>
                </c:pt>
                <c:pt idx="17330">
                  <c:v>2.3509073257450002</c:v>
                </c:pt>
                <c:pt idx="17331">
                  <c:v>2.3509900569919999</c:v>
                </c:pt>
                <c:pt idx="17332">
                  <c:v>2.351081132889</c:v>
                </c:pt>
                <c:pt idx="17333">
                  <c:v>2.3511745929719998</c:v>
                </c:pt>
                <c:pt idx="17334">
                  <c:v>2.3512473106380001</c:v>
                </c:pt>
                <c:pt idx="17335">
                  <c:v>2.3513336181639999</c:v>
                </c:pt>
                <c:pt idx="17336">
                  <c:v>2.3514757156370001</c:v>
                </c:pt>
                <c:pt idx="17337">
                  <c:v>2.3516240119930001</c:v>
                </c:pt>
                <c:pt idx="17338">
                  <c:v>2.3518216609949998</c:v>
                </c:pt>
                <c:pt idx="17339">
                  <c:v>2.3520686626430001</c:v>
                </c:pt>
                <c:pt idx="17340">
                  <c:v>2.3523895740510001</c:v>
                </c:pt>
                <c:pt idx="17341">
                  <c:v>2.3525068759919998</c:v>
                </c:pt>
                <c:pt idx="17342">
                  <c:v>2.3526084423069999</c:v>
                </c:pt>
                <c:pt idx="17343">
                  <c:v>2.3526892662050001</c:v>
                </c:pt>
                <c:pt idx="17344">
                  <c:v>2.3527679443360001</c:v>
                </c:pt>
                <c:pt idx="17345">
                  <c:v>2.352811098099</c:v>
                </c:pt>
                <c:pt idx="17346">
                  <c:v>2.3528940677639998</c:v>
                </c:pt>
                <c:pt idx="17347">
                  <c:v>2.352966547012</c:v>
                </c:pt>
                <c:pt idx="17348">
                  <c:v>2.3530504703520001</c:v>
                </c:pt>
                <c:pt idx="17349">
                  <c:v>2.3532307147979998</c:v>
                </c:pt>
                <c:pt idx="17350">
                  <c:v>2.3535106182100001</c:v>
                </c:pt>
                <c:pt idx="17351">
                  <c:v>2.3538422584530001</c:v>
                </c:pt>
                <c:pt idx="17352">
                  <c:v>2.354160785675</c:v>
                </c:pt>
                <c:pt idx="17353">
                  <c:v>2.3544988632199999</c:v>
                </c:pt>
                <c:pt idx="17354">
                  <c:v>2.3548052310940002</c:v>
                </c:pt>
                <c:pt idx="17355">
                  <c:v>2.3551337718959999</c:v>
                </c:pt>
                <c:pt idx="17356">
                  <c:v>2.3552622795099998</c:v>
                </c:pt>
                <c:pt idx="17357">
                  <c:v>2.3553454875950002</c:v>
                </c:pt>
                <c:pt idx="17358">
                  <c:v>2.355435609818</c:v>
                </c:pt>
                <c:pt idx="17359">
                  <c:v>2.3555138111109999</c:v>
                </c:pt>
                <c:pt idx="17360">
                  <c:v>2.3556146621699998</c:v>
                </c:pt>
                <c:pt idx="17361">
                  <c:v>2.3557317256929999</c:v>
                </c:pt>
                <c:pt idx="17362">
                  <c:v>2.356054782867</c:v>
                </c:pt>
                <c:pt idx="17363">
                  <c:v>2.356366872787</c:v>
                </c:pt>
                <c:pt idx="17364">
                  <c:v>2.3566751480099999</c:v>
                </c:pt>
                <c:pt idx="17365">
                  <c:v>2.3568537235260001</c:v>
                </c:pt>
                <c:pt idx="17366">
                  <c:v>2.3569622039790001</c:v>
                </c:pt>
                <c:pt idx="17367">
                  <c:v>2.357104301453</c:v>
                </c:pt>
                <c:pt idx="17368">
                  <c:v>2.3574483394620001</c:v>
                </c:pt>
                <c:pt idx="17369">
                  <c:v>2.3576331138610001</c:v>
                </c:pt>
                <c:pt idx="17370">
                  <c:v>2.3577790260309999</c:v>
                </c:pt>
                <c:pt idx="17371">
                  <c:v>2.3580009937290001</c:v>
                </c:pt>
                <c:pt idx="17372">
                  <c:v>2.3583314418789998</c:v>
                </c:pt>
                <c:pt idx="17373">
                  <c:v>2.3586173057559998</c:v>
                </c:pt>
                <c:pt idx="17374">
                  <c:v>2.3589272499080001</c:v>
                </c:pt>
                <c:pt idx="17375">
                  <c:v>2.3590815067289999</c:v>
                </c:pt>
                <c:pt idx="17376">
                  <c:v>2.3591754436489998</c:v>
                </c:pt>
                <c:pt idx="17377">
                  <c:v>2.3592658042910002</c:v>
                </c:pt>
                <c:pt idx="17378">
                  <c:v>2.3593564033510002</c:v>
                </c:pt>
                <c:pt idx="17379">
                  <c:v>2.3594555854800001</c:v>
                </c:pt>
                <c:pt idx="17380">
                  <c:v>2.3595030307770002</c:v>
                </c:pt>
                <c:pt idx="17381">
                  <c:v>2.3596000671390001</c:v>
                </c:pt>
                <c:pt idx="17382">
                  <c:v>2.3596868515009999</c:v>
                </c:pt>
                <c:pt idx="17383">
                  <c:v>2.35981631279</c:v>
                </c:pt>
                <c:pt idx="17384">
                  <c:v>2.3600332736969998</c:v>
                </c:pt>
                <c:pt idx="17385">
                  <c:v>2.3603596687319999</c:v>
                </c:pt>
                <c:pt idx="17386">
                  <c:v>2.3605933189389998</c:v>
                </c:pt>
                <c:pt idx="17387">
                  <c:v>2.3607819080349999</c:v>
                </c:pt>
                <c:pt idx="17388">
                  <c:v>2.3609223365780001</c:v>
                </c:pt>
                <c:pt idx="17389">
                  <c:v>2.361023187637</c:v>
                </c:pt>
                <c:pt idx="17390">
                  <c:v>2.3611388206480002</c:v>
                </c:pt>
                <c:pt idx="17391">
                  <c:v>2.3612906932829998</c:v>
                </c:pt>
                <c:pt idx="17392">
                  <c:v>2.3616092205050001</c:v>
                </c:pt>
                <c:pt idx="17393">
                  <c:v>2.3619081974029998</c:v>
                </c:pt>
                <c:pt idx="17394">
                  <c:v>2.3621976375579998</c:v>
                </c:pt>
                <c:pt idx="17395">
                  <c:v>2.3622939586639999</c:v>
                </c:pt>
                <c:pt idx="17396">
                  <c:v>2.3624143600459999</c:v>
                </c:pt>
                <c:pt idx="17397">
                  <c:v>2.3625311851499999</c:v>
                </c:pt>
                <c:pt idx="17398">
                  <c:v>2.3626859188079998</c:v>
                </c:pt>
                <c:pt idx="17399">
                  <c:v>2.3628079891199998</c:v>
                </c:pt>
                <c:pt idx="17400">
                  <c:v>2.3629252910609999</c:v>
                </c:pt>
                <c:pt idx="17401">
                  <c:v>2.3632366657260002</c:v>
                </c:pt>
                <c:pt idx="17402">
                  <c:v>2.3633115291600002</c:v>
                </c:pt>
                <c:pt idx="17403">
                  <c:v>2.3634634017940002</c:v>
                </c:pt>
                <c:pt idx="17404">
                  <c:v>2.3636116981509998</c:v>
                </c:pt>
                <c:pt idx="17405">
                  <c:v>2.3637194633480001</c:v>
                </c:pt>
                <c:pt idx="17406">
                  <c:v>2.3638432025910001</c:v>
                </c:pt>
                <c:pt idx="17407">
                  <c:v>2.3639681339259999</c:v>
                </c:pt>
                <c:pt idx="17408">
                  <c:v>2.3640906810760001</c:v>
                </c:pt>
                <c:pt idx="17409">
                  <c:v>2.364208936691</c:v>
                </c:pt>
                <c:pt idx="17410">
                  <c:v>2.3643264770510002</c:v>
                </c:pt>
                <c:pt idx="17411">
                  <c:v>2.364686965942</c:v>
                </c:pt>
                <c:pt idx="17412">
                  <c:v>2.3650467395780002</c:v>
                </c:pt>
                <c:pt idx="17413">
                  <c:v>2.3653812408450001</c:v>
                </c:pt>
                <c:pt idx="17414">
                  <c:v>2.3656990528109998</c:v>
                </c:pt>
                <c:pt idx="17415">
                  <c:v>2.3658990859990001</c:v>
                </c:pt>
                <c:pt idx="17416">
                  <c:v>2.365972280502</c:v>
                </c:pt>
                <c:pt idx="17417">
                  <c:v>2.3660759925839998</c:v>
                </c:pt>
                <c:pt idx="17418">
                  <c:v>2.3661506175990001</c:v>
                </c:pt>
                <c:pt idx="17419">
                  <c:v>2.366266965866</c:v>
                </c:pt>
                <c:pt idx="17420">
                  <c:v>2.3663377761839999</c:v>
                </c:pt>
                <c:pt idx="17421">
                  <c:v>2.3664624691010001</c:v>
                </c:pt>
                <c:pt idx="17422">
                  <c:v>2.3665409088130001</c:v>
                </c:pt>
                <c:pt idx="17423">
                  <c:v>2.3667640686040001</c:v>
                </c:pt>
                <c:pt idx="17424">
                  <c:v>2.366915464401</c:v>
                </c:pt>
                <c:pt idx="17425">
                  <c:v>2.3670334815979999</c:v>
                </c:pt>
                <c:pt idx="17426">
                  <c:v>2.3671236038210002</c:v>
                </c:pt>
                <c:pt idx="17427">
                  <c:v>2.3671660423279999</c:v>
                </c:pt>
                <c:pt idx="17428">
                  <c:v>2.3672285079959998</c:v>
                </c:pt>
                <c:pt idx="17429">
                  <c:v>2.3673117160800001</c:v>
                </c:pt>
                <c:pt idx="17430">
                  <c:v>2.3674185276030002</c:v>
                </c:pt>
                <c:pt idx="17431">
                  <c:v>2.3675007820129998</c:v>
                </c:pt>
                <c:pt idx="17432">
                  <c:v>2.3675951957699999</c:v>
                </c:pt>
                <c:pt idx="17433">
                  <c:v>2.3677213191990001</c:v>
                </c:pt>
                <c:pt idx="17434">
                  <c:v>2.3677976131439999</c:v>
                </c:pt>
                <c:pt idx="17435">
                  <c:v>2.367893695831</c:v>
                </c:pt>
                <c:pt idx="17436">
                  <c:v>2.3679366111759999</c:v>
                </c:pt>
                <c:pt idx="17437">
                  <c:v>2.3680422306060001</c:v>
                </c:pt>
                <c:pt idx="17438">
                  <c:v>2.368083953857</c:v>
                </c:pt>
                <c:pt idx="17439">
                  <c:v>2.3681848049159999</c:v>
                </c:pt>
                <c:pt idx="17440">
                  <c:v>2.3682608604430002</c:v>
                </c:pt>
                <c:pt idx="17441">
                  <c:v>2.3683772087100001</c:v>
                </c:pt>
                <c:pt idx="17442">
                  <c:v>2.3686633110050002</c:v>
                </c:pt>
                <c:pt idx="17443">
                  <c:v>2.368974924088</c:v>
                </c:pt>
                <c:pt idx="17444">
                  <c:v>2.3692812919619999</c:v>
                </c:pt>
                <c:pt idx="17445">
                  <c:v>2.3695788383480001</c:v>
                </c:pt>
                <c:pt idx="17446">
                  <c:v>2.3698883056639999</c:v>
                </c:pt>
                <c:pt idx="17447">
                  <c:v>2.370185136795</c:v>
                </c:pt>
                <c:pt idx="17448">
                  <c:v>2.3702683448789998</c:v>
                </c:pt>
                <c:pt idx="17449">
                  <c:v>2.3703622817990002</c:v>
                </c:pt>
                <c:pt idx="17450">
                  <c:v>2.3704419136050001</c:v>
                </c:pt>
                <c:pt idx="17451">
                  <c:v>2.3705422878269999</c:v>
                </c:pt>
                <c:pt idx="17452">
                  <c:v>2.370717048645</c:v>
                </c:pt>
                <c:pt idx="17453">
                  <c:v>2.3709061145780002</c:v>
                </c:pt>
                <c:pt idx="17454">
                  <c:v>2.3710234165189998</c:v>
                </c:pt>
                <c:pt idx="17455">
                  <c:v>2.3710987567899999</c:v>
                </c:pt>
                <c:pt idx="17456">
                  <c:v>2.3712065219879999</c:v>
                </c:pt>
                <c:pt idx="17457">
                  <c:v>2.3715310096739999</c:v>
                </c:pt>
                <c:pt idx="17458">
                  <c:v>2.3716716766360002</c:v>
                </c:pt>
                <c:pt idx="17459">
                  <c:v>2.3717553615570002</c:v>
                </c:pt>
                <c:pt idx="17460">
                  <c:v>2.3718700408940001</c:v>
                </c:pt>
                <c:pt idx="17461">
                  <c:v>2.3719511032099998</c:v>
                </c:pt>
                <c:pt idx="17462">
                  <c:v>2.372105121613</c:v>
                </c:pt>
                <c:pt idx="17463">
                  <c:v>2.3722732067110002</c:v>
                </c:pt>
                <c:pt idx="17464">
                  <c:v>2.3723602294920001</c:v>
                </c:pt>
                <c:pt idx="17465">
                  <c:v>2.3724467754359999</c:v>
                </c:pt>
                <c:pt idx="17466">
                  <c:v>2.3725473880769998</c:v>
                </c:pt>
                <c:pt idx="17467">
                  <c:v>2.3726429939270002</c:v>
                </c:pt>
                <c:pt idx="17468">
                  <c:v>2.3727686405180002</c:v>
                </c:pt>
                <c:pt idx="17469">
                  <c:v>2.3729565143590001</c:v>
                </c:pt>
                <c:pt idx="17470">
                  <c:v>2.373071193695</c:v>
                </c:pt>
                <c:pt idx="17471">
                  <c:v>2.3731472492219998</c:v>
                </c:pt>
                <c:pt idx="17472">
                  <c:v>2.373240470886</c:v>
                </c:pt>
                <c:pt idx="17473">
                  <c:v>2.3733336925509998</c:v>
                </c:pt>
                <c:pt idx="17474">
                  <c:v>2.3734154701230001</c:v>
                </c:pt>
                <c:pt idx="17475">
                  <c:v>2.3735110759740001</c:v>
                </c:pt>
                <c:pt idx="17476">
                  <c:v>2.3736338615419998</c:v>
                </c:pt>
                <c:pt idx="17477">
                  <c:v>2.3737854957579998</c:v>
                </c:pt>
                <c:pt idx="17478">
                  <c:v>2.3741257190699998</c:v>
                </c:pt>
                <c:pt idx="17479">
                  <c:v>2.3744375705719998</c:v>
                </c:pt>
                <c:pt idx="17480">
                  <c:v>2.3746016025540002</c:v>
                </c:pt>
                <c:pt idx="17481">
                  <c:v>2.3747167587279998</c:v>
                </c:pt>
                <c:pt idx="17482">
                  <c:v>2.3747966289520002</c:v>
                </c:pt>
                <c:pt idx="17483">
                  <c:v>2.3748581409449998</c:v>
                </c:pt>
                <c:pt idx="17484">
                  <c:v>2.3749454021449998</c:v>
                </c:pt>
                <c:pt idx="17485">
                  <c:v>2.3752501010890001</c:v>
                </c:pt>
                <c:pt idx="17486">
                  <c:v>2.375368118286</c:v>
                </c:pt>
                <c:pt idx="17487">
                  <c:v>2.3754370212549998</c:v>
                </c:pt>
                <c:pt idx="17488">
                  <c:v>2.3755228519439999</c:v>
                </c:pt>
                <c:pt idx="17489">
                  <c:v>2.375875234604</c:v>
                </c:pt>
                <c:pt idx="17490">
                  <c:v>2.3760693073270001</c:v>
                </c:pt>
                <c:pt idx="17491">
                  <c:v>2.3762366771700001</c:v>
                </c:pt>
                <c:pt idx="17492">
                  <c:v>2.37637925148</c:v>
                </c:pt>
                <c:pt idx="17493">
                  <c:v>2.3767015933989999</c:v>
                </c:pt>
                <c:pt idx="17494">
                  <c:v>2.3769893646239999</c:v>
                </c:pt>
                <c:pt idx="17495">
                  <c:v>2.3772265911099999</c:v>
                </c:pt>
                <c:pt idx="17496">
                  <c:v>2.3773505687709999</c:v>
                </c:pt>
                <c:pt idx="17497">
                  <c:v>2.3775053024289998</c:v>
                </c:pt>
                <c:pt idx="17498">
                  <c:v>2.3776998519900001</c:v>
                </c:pt>
                <c:pt idx="17499">
                  <c:v>2.3779416084289999</c:v>
                </c:pt>
                <c:pt idx="17500">
                  <c:v>2.3781304359440001</c:v>
                </c:pt>
                <c:pt idx="17501">
                  <c:v>2.3782932758330002</c:v>
                </c:pt>
                <c:pt idx="17502">
                  <c:v>2.378409147263</c:v>
                </c:pt>
                <c:pt idx="17503">
                  <c:v>2.378519296646</c:v>
                </c:pt>
                <c:pt idx="17504">
                  <c:v>2.3786392211909999</c:v>
                </c:pt>
                <c:pt idx="17505">
                  <c:v>2.3788332939150001</c:v>
                </c:pt>
                <c:pt idx="17506">
                  <c:v>2.3790471553799999</c:v>
                </c:pt>
                <c:pt idx="17507">
                  <c:v>2.3792772293089999</c:v>
                </c:pt>
                <c:pt idx="17508">
                  <c:v>2.3796010017400002</c:v>
                </c:pt>
                <c:pt idx="17509">
                  <c:v>2.37987947464</c:v>
                </c:pt>
                <c:pt idx="17510">
                  <c:v>2.380214214325</c:v>
                </c:pt>
                <c:pt idx="17511">
                  <c:v>2.380519151688</c:v>
                </c:pt>
                <c:pt idx="17512">
                  <c:v>2.3805987834929998</c:v>
                </c:pt>
                <c:pt idx="17513">
                  <c:v>2.3806905746460001</c:v>
                </c:pt>
                <c:pt idx="17514">
                  <c:v>2.3807749748229998</c:v>
                </c:pt>
                <c:pt idx="17515">
                  <c:v>2.3808631896970001</c:v>
                </c:pt>
                <c:pt idx="17516">
                  <c:v>2.3809351921080002</c:v>
                </c:pt>
                <c:pt idx="17517">
                  <c:v>2.3810253143310001</c:v>
                </c:pt>
                <c:pt idx="17518">
                  <c:v>2.381175279617</c:v>
                </c:pt>
                <c:pt idx="17519">
                  <c:v>2.381290197372</c:v>
                </c:pt>
                <c:pt idx="17520">
                  <c:v>2.3816053867339999</c:v>
                </c:pt>
                <c:pt idx="17521">
                  <c:v>2.3817532062529998</c:v>
                </c:pt>
                <c:pt idx="17522">
                  <c:v>2.3819584846500002</c:v>
                </c:pt>
                <c:pt idx="17523">
                  <c:v>2.382254600525</c:v>
                </c:pt>
                <c:pt idx="17524">
                  <c:v>2.3823354244230002</c:v>
                </c:pt>
                <c:pt idx="17525">
                  <c:v>2.3824162483219999</c:v>
                </c:pt>
                <c:pt idx="17526">
                  <c:v>2.3825030326840002</c:v>
                </c:pt>
                <c:pt idx="17527">
                  <c:v>2.38258934021</c:v>
                </c:pt>
                <c:pt idx="17528">
                  <c:v>2.3826639652249999</c:v>
                </c:pt>
                <c:pt idx="17529">
                  <c:v>2.3827447891240001</c:v>
                </c:pt>
                <c:pt idx="17530">
                  <c:v>2.382824659348</c:v>
                </c:pt>
                <c:pt idx="17531">
                  <c:v>2.3829388618470002</c:v>
                </c:pt>
                <c:pt idx="17532">
                  <c:v>2.383025169373</c:v>
                </c:pt>
                <c:pt idx="17533">
                  <c:v>2.3831667900090001</c:v>
                </c:pt>
                <c:pt idx="17534">
                  <c:v>2.3833870887759998</c:v>
                </c:pt>
                <c:pt idx="17535">
                  <c:v>2.3834669590000002</c:v>
                </c:pt>
                <c:pt idx="17536">
                  <c:v>2.3835625648500001</c:v>
                </c:pt>
                <c:pt idx="17537">
                  <c:v>2.383663654327</c:v>
                </c:pt>
                <c:pt idx="17538">
                  <c:v>2.38374376297</c:v>
                </c:pt>
                <c:pt idx="17539">
                  <c:v>2.3839383125309999</c:v>
                </c:pt>
                <c:pt idx="17540">
                  <c:v>2.3842673301700001</c:v>
                </c:pt>
                <c:pt idx="17541">
                  <c:v>2.3846108913420001</c:v>
                </c:pt>
                <c:pt idx="17542">
                  <c:v>2.3847191333770001</c:v>
                </c:pt>
                <c:pt idx="17543">
                  <c:v>2.3849065303799999</c:v>
                </c:pt>
                <c:pt idx="17544">
                  <c:v>2.3850810527799999</c:v>
                </c:pt>
                <c:pt idx="17545">
                  <c:v>2.3854243755339999</c:v>
                </c:pt>
                <c:pt idx="17546">
                  <c:v>2.3856244087220002</c:v>
                </c:pt>
                <c:pt idx="17547">
                  <c:v>2.3857932090760001</c:v>
                </c:pt>
                <c:pt idx="17548">
                  <c:v>2.3858761787409999</c:v>
                </c:pt>
                <c:pt idx="17549">
                  <c:v>2.3859779834750001</c:v>
                </c:pt>
                <c:pt idx="17550">
                  <c:v>2.386121988297</c:v>
                </c:pt>
                <c:pt idx="17551">
                  <c:v>2.3864300251010002</c:v>
                </c:pt>
                <c:pt idx="17552">
                  <c:v>2.3866062164309998</c:v>
                </c:pt>
                <c:pt idx="17553">
                  <c:v>2.3867740631099998</c:v>
                </c:pt>
                <c:pt idx="17554">
                  <c:v>2.3870973587040001</c:v>
                </c:pt>
                <c:pt idx="17555">
                  <c:v>2.3871800899509998</c:v>
                </c:pt>
                <c:pt idx="17556">
                  <c:v>2.3872654438019998</c:v>
                </c:pt>
                <c:pt idx="17557">
                  <c:v>2.3873472213750002</c:v>
                </c:pt>
                <c:pt idx="17558">
                  <c:v>2.3874328136440002</c:v>
                </c:pt>
                <c:pt idx="17559">
                  <c:v>2.3874781131740002</c:v>
                </c:pt>
                <c:pt idx="17560">
                  <c:v>2.3875257968899999</c:v>
                </c:pt>
                <c:pt idx="17561">
                  <c:v>2.3876054286959998</c:v>
                </c:pt>
                <c:pt idx="17562">
                  <c:v>2.3876581192019999</c:v>
                </c:pt>
                <c:pt idx="17563">
                  <c:v>2.387733697891</c:v>
                </c:pt>
                <c:pt idx="17564">
                  <c:v>2.3878159523010001</c:v>
                </c:pt>
                <c:pt idx="17565">
                  <c:v>2.3878962993620001</c:v>
                </c:pt>
                <c:pt idx="17566">
                  <c:v>2.3879754543299998</c:v>
                </c:pt>
                <c:pt idx="17567">
                  <c:v>2.3880641460419998</c:v>
                </c:pt>
                <c:pt idx="17568">
                  <c:v>2.3881142139430001</c:v>
                </c:pt>
                <c:pt idx="17569">
                  <c:v>2.3881986141199998</c:v>
                </c:pt>
                <c:pt idx="17570">
                  <c:v>2.3882832527160001</c:v>
                </c:pt>
                <c:pt idx="17571">
                  <c:v>2.388344287872</c:v>
                </c:pt>
                <c:pt idx="17572">
                  <c:v>2.388427734375</c:v>
                </c:pt>
                <c:pt idx="17573">
                  <c:v>2.3885176181790002</c:v>
                </c:pt>
                <c:pt idx="17574">
                  <c:v>2.3886644840239999</c:v>
                </c:pt>
                <c:pt idx="17575">
                  <c:v>2.3887512683869998</c:v>
                </c:pt>
                <c:pt idx="17576">
                  <c:v>2.388816833496</c:v>
                </c:pt>
                <c:pt idx="17577">
                  <c:v>2.388874053955</c:v>
                </c:pt>
                <c:pt idx="17578">
                  <c:v>2.388933420181</c:v>
                </c:pt>
                <c:pt idx="17579">
                  <c:v>2.3890011310579999</c:v>
                </c:pt>
                <c:pt idx="17580">
                  <c:v>2.38907289505</c:v>
                </c:pt>
                <c:pt idx="17581">
                  <c:v>2.3891406059269999</c:v>
                </c:pt>
                <c:pt idx="17582">
                  <c:v>2.3892052173609999</c:v>
                </c:pt>
                <c:pt idx="17583">
                  <c:v>2.3892800807949999</c:v>
                </c:pt>
                <c:pt idx="17584">
                  <c:v>2.3893442153929998</c:v>
                </c:pt>
                <c:pt idx="17585">
                  <c:v>2.389405965805</c:v>
                </c:pt>
                <c:pt idx="17586">
                  <c:v>2.3894703388209999</c:v>
                </c:pt>
                <c:pt idx="17587">
                  <c:v>2.3895294666289999</c:v>
                </c:pt>
                <c:pt idx="17588">
                  <c:v>2.389583826065</c:v>
                </c:pt>
                <c:pt idx="17589">
                  <c:v>2.389634609222</c:v>
                </c:pt>
                <c:pt idx="17590">
                  <c:v>2.38974070549</c:v>
                </c:pt>
                <c:pt idx="17591">
                  <c:v>2.389847278595</c:v>
                </c:pt>
                <c:pt idx="17592">
                  <c:v>2.389930963516</c:v>
                </c:pt>
                <c:pt idx="17593">
                  <c:v>2.3901355266570001</c:v>
                </c:pt>
                <c:pt idx="17594">
                  <c:v>2.390335559845</c:v>
                </c:pt>
                <c:pt idx="17595">
                  <c:v>2.3904864788059998</c:v>
                </c:pt>
                <c:pt idx="17596">
                  <c:v>2.390825510025</c:v>
                </c:pt>
                <c:pt idx="17597">
                  <c:v>2.3911259174350001</c:v>
                </c:pt>
                <c:pt idx="17598">
                  <c:v>2.39128947258</c:v>
                </c:pt>
                <c:pt idx="17599">
                  <c:v>2.3913812637329999</c:v>
                </c:pt>
                <c:pt idx="17600">
                  <c:v>2.3914561271669998</c:v>
                </c:pt>
                <c:pt idx="17601">
                  <c:v>2.3915383815769999</c:v>
                </c:pt>
                <c:pt idx="17602">
                  <c:v>2.391622543335</c:v>
                </c:pt>
                <c:pt idx="17603">
                  <c:v>2.3917107582089998</c:v>
                </c:pt>
                <c:pt idx="17604">
                  <c:v>2.391791582108</c:v>
                </c:pt>
                <c:pt idx="17605">
                  <c:v>2.3918702602390001</c:v>
                </c:pt>
                <c:pt idx="17606">
                  <c:v>2.3919951915739999</c:v>
                </c:pt>
                <c:pt idx="17607">
                  <c:v>2.3921740055080001</c:v>
                </c:pt>
                <c:pt idx="17608">
                  <c:v>2.3924269676210002</c:v>
                </c:pt>
                <c:pt idx="17609">
                  <c:v>2.3925421237950002</c:v>
                </c:pt>
                <c:pt idx="17610">
                  <c:v>2.3928647041320001</c:v>
                </c:pt>
                <c:pt idx="17611">
                  <c:v>2.3931822776790002</c:v>
                </c:pt>
                <c:pt idx="17612">
                  <c:v>2.393517971039</c:v>
                </c:pt>
                <c:pt idx="17613">
                  <c:v>2.393828630447</c:v>
                </c:pt>
                <c:pt idx="17614">
                  <c:v>2.3941664695739999</c:v>
                </c:pt>
                <c:pt idx="17615">
                  <c:v>2.3944921493529998</c:v>
                </c:pt>
                <c:pt idx="17616">
                  <c:v>2.394831180573</c:v>
                </c:pt>
                <c:pt idx="17617">
                  <c:v>2.3949525356289998</c:v>
                </c:pt>
                <c:pt idx="17618">
                  <c:v>2.3950729370119999</c:v>
                </c:pt>
                <c:pt idx="17619">
                  <c:v>2.3951628208160001</c:v>
                </c:pt>
                <c:pt idx="17620">
                  <c:v>2.3952372074129999</c:v>
                </c:pt>
                <c:pt idx="17621">
                  <c:v>2.3953828811650002</c:v>
                </c:pt>
                <c:pt idx="17622">
                  <c:v>2.3957023620609998</c:v>
                </c:pt>
                <c:pt idx="17623">
                  <c:v>2.3959794044490001</c:v>
                </c:pt>
                <c:pt idx="17624">
                  <c:v>2.3960976600650001</c:v>
                </c:pt>
                <c:pt idx="17625">
                  <c:v>2.3962218761440002</c:v>
                </c:pt>
                <c:pt idx="17626">
                  <c:v>2.3963148593899999</c:v>
                </c:pt>
                <c:pt idx="17627">
                  <c:v>2.3964614868159999</c:v>
                </c:pt>
                <c:pt idx="17628">
                  <c:v>2.3965728282929999</c:v>
                </c:pt>
                <c:pt idx="17629">
                  <c:v>2.3966619968409999</c:v>
                </c:pt>
                <c:pt idx="17630">
                  <c:v>2.396785974503</c:v>
                </c:pt>
                <c:pt idx="17631">
                  <c:v>2.3971087932590001</c:v>
                </c:pt>
                <c:pt idx="17632">
                  <c:v>2.3974561691280001</c:v>
                </c:pt>
                <c:pt idx="17633">
                  <c:v>2.3975749015810002</c:v>
                </c:pt>
                <c:pt idx="17634">
                  <c:v>2.3977057933810002</c:v>
                </c:pt>
                <c:pt idx="17635">
                  <c:v>2.3977982997890002</c:v>
                </c:pt>
                <c:pt idx="17636">
                  <c:v>2.3978874683379998</c:v>
                </c:pt>
                <c:pt idx="17637">
                  <c:v>2.3979756832120001</c:v>
                </c:pt>
                <c:pt idx="17638">
                  <c:v>2.3980967998499998</c:v>
                </c:pt>
                <c:pt idx="17639">
                  <c:v>2.3984489440919998</c:v>
                </c:pt>
                <c:pt idx="17640">
                  <c:v>2.3987982273099999</c:v>
                </c:pt>
                <c:pt idx="17641">
                  <c:v>2.398916959763</c:v>
                </c:pt>
                <c:pt idx="17642">
                  <c:v>2.3990380764010002</c:v>
                </c:pt>
                <c:pt idx="17643">
                  <c:v>2.3991508483890001</c:v>
                </c:pt>
                <c:pt idx="17644">
                  <c:v>2.3992576599120001</c:v>
                </c:pt>
                <c:pt idx="17645">
                  <c:v>2.3995900154109999</c:v>
                </c:pt>
                <c:pt idx="17646">
                  <c:v>2.39981508255</c:v>
                </c:pt>
                <c:pt idx="17647">
                  <c:v>2.399984359741</c:v>
                </c:pt>
                <c:pt idx="17648">
                  <c:v>2.4001231193539998</c:v>
                </c:pt>
                <c:pt idx="17649">
                  <c:v>2.4002325534820002</c:v>
                </c:pt>
                <c:pt idx="17650">
                  <c:v>2.4005522727969999</c:v>
                </c:pt>
                <c:pt idx="17651">
                  <c:v>2.400732517242</c:v>
                </c:pt>
                <c:pt idx="17652">
                  <c:v>2.400809288025</c:v>
                </c:pt>
                <c:pt idx="17653">
                  <c:v>2.4008948802950001</c:v>
                </c:pt>
                <c:pt idx="17654">
                  <c:v>2.40097117424</c:v>
                </c:pt>
                <c:pt idx="17655">
                  <c:v>2.40105676651</c:v>
                </c:pt>
                <c:pt idx="17656">
                  <c:v>2.4013996124269998</c:v>
                </c:pt>
                <c:pt idx="17657">
                  <c:v>2.401715755463</c:v>
                </c:pt>
                <c:pt idx="17658">
                  <c:v>2.4020414352419999</c:v>
                </c:pt>
                <c:pt idx="17659">
                  <c:v>2.4022018909449998</c:v>
                </c:pt>
                <c:pt idx="17660">
                  <c:v>2.4022798538210002</c:v>
                </c:pt>
                <c:pt idx="17661">
                  <c:v>2.4023642539979999</c:v>
                </c:pt>
                <c:pt idx="17662">
                  <c:v>2.4025056362149999</c:v>
                </c:pt>
                <c:pt idx="17663">
                  <c:v>2.4028205871580002</c:v>
                </c:pt>
                <c:pt idx="17664">
                  <c:v>2.4029569625849998</c:v>
                </c:pt>
                <c:pt idx="17665">
                  <c:v>2.4030721187589998</c:v>
                </c:pt>
                <c:pt idx="17666">
                  <c:v>2.4033269882199999</c:v>
                </c:pt>
                <c:pt idx="17667">
                  <c:v>2.4034967422490001</c:v>
                </c:pt>
                <c:pt idx="17668">
                  <c:v>2.4036068916320001</c:v>
                </c:pt>
                <c:pt idx="17669">
                  <c:v>2.4037497043610001</c:v>
                </c:pt>
                <c:pt idx="17670">
                  <c:v>2.4040968418120001</c:v>
                </c:pt>
                <c:pt idx="17671">
                  <c:v>2.404309272766</c:v>
                </c:pt>
                <c:pt idx="17672">
                  <c:v>2.4044344425199999</c:v>
                </c:pt>
                <c:pt idx="17673">
                  <c:v>2.404541015625</c:v>
                </c:pt>
                <c:pt idx="17674">
                  <c:v>2.4046459198000001</c:v>
                </c:pt>
                <c:pt idx="17675">
                  <c:v>2.4049165248870001</c:v>
                </c:pt>
                <c:pt idx="17676">
                  <c:v>2.4050648212430001</c:v>
                </c:pt>
                <c:pt idx="17677">
                  <c:v>2.405264616013</c:v>
                </c:pt>
                <c:pt idx="17678">
                  <c:v>2.4054491519929999</c:v>
                </c:pt>
                <c:pt idx="17679">
                  <c:v>2.4057953357700002</c:v>
                </c:pt>
                <c:pt idx="17680">
                  <c:v>2.4060156345369998</c:v>
                </c:pt>
                <c:pt idx="17681">
                  <c:v>2.4061341285709998</c:v>
                </c:pt>
                <c:pt idx="17682">
                  <c:v>2.4062228202820002</c:v>
                </c:pt>
                <c:pt idx="17683">
                  <c:v>2.4063088893889999</c:v>
                </c:pt>
                <c:pt idx="17684">
                  <c:v>2.4063899517060001</c:v>
                </c:pt>
                <c:pt idx="17685">
                  <c:v>2.4064762592319999</c:v>
                </c:pt>
                <c:pt idx="17686">
                  <c:v>2.4065563678739998</c:v>
                </c:pt>
                <c:pt idx="17687">
                  <c:v>2.4066743850710002</c:v>
                </c:pt>
                <c:pt idx="17688">
                  <c:v>2.406794309616</c:v>
                </c:pt>
                <c:pt idx="17689">
                  <c:v>2.4070229530330001</c:v>
                </c:pt>
                <c:pt idx="17690">
                  <c:v>2.4073457717900002</c:v>
                </c:pt>
                <c:pt idx="17691">
                  <c:v>2.4074642658230001</c:v>
                </c:pt>
                <c:pt idx="17692">
                  <c:v>2.4075739383700001</c:v>
                </c:pt>
                <c:pt idx="17693">
                  <c:v>2.4076519012449999</c:v>
                </c:pt>
                <c:pt idx="17694">
                  <c:v>2.4076941013340001</c:v>
                </c:pt>
                <c:pt idx="17695">
                  <c:v>2.4077992439270002</c:v>
                </c:pt>
                <c:pt idx="17696">
                  <c:v>2.4079627990720001</c:v>
                </c:pt>
                <c:pt idx="17697">
                  <c:v>2.408051490784</c:v>
                </c:pt>
                <c:pt idx="17698">
                  <c:v>2.4081974029539999</c:v>
                </c:pt>
                <c:pt idx="17699">
                  <c:v>2.4083046913150001</c:v>
                </c:pt>
                <c:pt idx="17700">
                  <c:v>2.4084460735320001</c:v>
                </c:pt>
                <c:pt idx="17701">
                  <c:v>2.4087641239169999</c:v>
                </c:pt>
                <c:pt idx="17702">
                  <c:v>2.408888816833</c:v>
                </c:pt>
                <c:pt idx="17703">
                  <c:v>2.4089810848240001</c:v>
                </c:pt>
                <c:pt idx="17704">
                  <c:v>2.4090690612789998</c:v>
                </c:pt>
                <c:pt idx="17705">
                  <c:v>2.4091629981990001</c:v>
                </c:pt>
                <c:pt idx="17706">
                  <c:v>2.4092619419100001</c:v>
                </c:pt>
                <c:pt idx="17707">
                  <c:v>2.409352064133</c:v>
                </c:pt>
                <c:pt idx="17708">
                  <c:v>2.4094791412349998</c:v>
                </c:pt>
                <c:pt idx="17709">
                  <c:v>2.4095985889430001</c:v>
                </c:pt>
                <c:pt idx="17710">
                  <c:v>2.4097180366519999</c:v>
                </c:pt>
                <c:pt idx="17711">
                  <c:v>2.4098379611969998</c:v>
                </c:pt>
                <c:pt idx="17712">
                  <c:v>2.4099538326259999</c:v>
                </c:pt>
                <c:pt idx="17713">
                  <c:v>2.4102773666380002</c:v>
                </c:pt>
                <c:pt idx="17714">
                  <c:v>2.4105877876280002</c:v>
                </c:pt>
                <c:pt idx="17715">
                  <c:v>2.4108185768129999</c:v>
                </c:pt>
                <c:pt idx="17716">
                  <c:v>2.4111559391020001</c:v>
                </c:pt>
                <c:pt idx="17717">
                  <c:v>2.4113652706150002</c:v>
                </c:pt>
                <c:pt idx="17718">
                  <c:v>2.4114489555360001</c:v>
                </c:pt>
                <c:pt idx="17719">
                  <c:v>2.4115512371059999</c:v>
                </c:pt>
                <c:pt idx="17720">
                  <c:v>2.411633491516</c:v>
                </c:pt>
                <c:pt idx="17721">
                  <c:v>2.411717176437</c:v>
                </c:pt>
                <c:pt idx="17722">
                  <c:v>2.4117965698239998</c:v>
                </c:pt>
                <c:pt idx="17723">
                  <c:v>2.4118971824650002</c:v>
                </c:pt>
                <c:pt idx="17724">
                  <c:v>2.4119818210599999</c:v>
                </c:pt>
                <c:pt idx="17725">
                  <c:v>2.4120967388149999</c:v>
                </c:pt>
                <c:pt idx="17726">
                  <c:v>2.4124078750610001</c:v>
                </c:pt>
                <c:pt idx="17727">
                  <c:v>2.4125092029570001</c:v>
                </c:pt>
                <c:pt idx="17728">
                  <c:v>2.412831544876</c:v>
                </c:pt>
                <c:pt idx="17729">
                  <c:v>2.4131824970250002</c:v>
                </c:pt>
                <c:pt idx="17730">
                  <c:v>2.413401842117</c:v>
                </c:pt>
                <c:pt idx="17731">
                  <c:v>2.4136199951170001</c:v>
                </c:pt>
                <c:pt idx="17732">
                  <c:v>2.4139750003809999</c:v>
                </c:pt>
                <c:pt idx="17733">
                  <c:v>2.4140667915340002</c:v>
                </c:pt>
                <c:pt idx="17734">
                  <c:v>2.414191484451</c:v>
                </c:pt>
                <c:pt idx="17735">
                  <c:v>2.4143140316010001</c:v>
                </c:pt>
                <c:pt idx="17736">
                  <c:v>2.4144787788389999</c:v>
                </c:pt>
                <c:pt idx="17737">
                  <c:v>2.4145753383640001</c:v>
                </c:pt>
                <c:pt idx="17738">
                  <c:v>2.414674758911</c:v>
                </c:pt>
                <c:pt idx="17739">
                  <c:v>2.4147226810459999</c:v>
                </c:pt>
                <c:pt idx="17740">
                  <c:v>2.4147891998289999</c:v>
                </c:pt>
                <c:pt idx="17741">
                  <c:v>2.414836883545</c:v>
                </c:pt>
                <c:pt idx="17742">
                  <c:v>2.4148852825159999</c:v>
                </c:pt>
                <c:pt idx="17743">
                  <c:v>2.4149913787839998</c:v>
                </c:pt>
                <c:pt idx="17744">
                  <c:v>2.4150767326349998</c:v>
                </c:pt>
                <c:pt idx="17745">
                  <c:v>2.4151675701139999</c:v>
                </c:pt>
                <c:pt idx="17746">
                  <c:v>2.415295362473</c:v>
                </c:pt>
                <c:pt idx="17747">
                  <c:v>2.4154264926910001</c:v>
                </c:pt>
                <c:pt idx="17748">
                  <c:v>2.4155519008640001</c:v>
                </c:pt>
                <c:pt idx="17749">
                  <c:v>2.4156622886660002</c:v>
                </c:pt>
                <c:pt idx="17750">
                  <c:v>2.4159996509549999</c:v>
                </c:pt>
                <c:pt idx="17751">
                  <c:v>2.4162728786469998</c:v>
                </c:pt>
                <c:pt idx="17752">
                  <c:v>2.4164023399349999</c:v>
                </c:pt>
                <c:pt idx="17753">
                  <c:v>2.416514396667</c:v>
                </c:pt>
                <c:pt idx="17754">
                  <c:v>2.4166214466090001</c:v>
                </c:pt>
                <c:pt idx="17755">
                  <c:v>2.4166967868799998</c:v>
                </c:pt>
                <c:pt idx="17756">
                  <c:v>2.4168252944950002</c:v>
                </c:pt>
                <c:pt idx="17757">
                  <c:v>2.4171199798580001</c:v>
                </c:pt>
                <c:pt idx="17758">
                  <c:v>2.417231082916</c:v>
                </c:pt>
                <c:pt idx="17759">
                  <c:v>2.417340755463</c:v>
                </c:pt>
                <c:pt idx="17760">
                  <c:v>2.4174582958220001</c:v>
                </c:pt>
                <c:pt idx="17761">
                  <c:v>2.4175786972050002</c:v>
                </c:pt>
                <c:pt idx="17762">
                  <c:v>2.4179050922390002</c:v>
                </c:pt>
                <c:pt idx="17763">
                  <c:v>2.418241024017</c:v>
                </c:pt>
                <c:pt idx="17764">
                  <c:v>2.4185891151429999</c:v>
                </c:pt>
                <c:pt idx="17765">
                  <c:v>2.4189059734340002</c:v>
                </c:pt>
                <c:pt idx="17766">
                  <c:v>2.419090270996</c:v>
                </c:pt>
                <c:pt idx="17767">
                  <c:v>2.41921377182</c:v>
                </c:pt>
                <c:pt idx="17768">
                  <c:v>2.419327497482</c:v>
                </c:pt>
                <c:pt idx="17769">
                  <c:v>2.419498205185</c:v>
                </c:pt>
                <c:pt idx="17770">
                  <c:v>2.4197576045989999</c:v>
                </c:pt>
                <c:pt idx="17771">
                  <c:v>2.4199380874630001</c:v>
                </c:pt>
                <c:pt idx="17772">
                  <c:v>2.4200565814970001</c:v>
                </c:pt>
                <c:pt idx="17773">
                  <c:v>2.4202072620389998</c:v>
                </c:pt>
                <c:pt idx="17774">
                  <c:v>2.4205176830289998</c:v>
                </c:pt>
                <c:pt idx="17775">
                  <c:v>2.4206569194790002</c:v>
                </c:pt>
                <c:pt idx="17776">
                  <c:v>2.420837640762</c:v>
                </c:pt>
                <c:pt idx="17777">
                  <c:v>2.4209499359129998</c:v>
                </c:pt>
                <c:pt idx="17778">
                  <c:v>2.4211068153380002</c:v>
                </c:pt>
                <c:pt idx="17779">
                  <c:v>2.4214317798609999</c:v>
                </c:pt>
                <c:pt idx="17780">
                  <c:v>2.4215815067289999</c:v>
                </c:pt>
                <c:pt idx="17781">
                  <c:v>2.421683311462</c:v>
                </c:pt>
                <c:pt idx="17782">
                  <c:v>2.4217693805690002</c:v>
                </c:pt>
                <c:pt idx="17783">
                  <c:v>2.422108888626</c:v>
                </c:pt>
                <c:pt idx="17784">
                  <c:v>2.4223444461820001</c:v>
                </c:pt>
                <c:pt idx="17785">
                  <c:v>2.4225058555599999</c:v>
                </c:pt>
                <c:pt idx="17786">
                  <c:v>2.4228408336639999</c:v>
                </c:pt>
                <c:pt idx="17787">
                  <c:v>2.4229955673219998</c:v>
                </c:pt>
                <c:pt idx="17788">
                  <c:v>2.4231159687039998</c:v>
                </c:pt>
                <c:pt idx="17789">
                  <c:v>2.4232671260830001</c:v>
                </c:pt>
                <c:pt idx="17790">
                  <c:v>2.4236180782319998</c:v>
                </c:pt>
                <c:pt idx="17791">
                  <c:v>2.4237556457520002</c:v>
                </c:pt>
                <c:pt idx="17792">
                  <c:v>2.423897743225</c:v>
                </c:pt>
                <c:pt idx="17793">
                  <c:v>2.4242382049560001</c:v>
                </c:pt>
                <c:pt idx="17794">
                  <c:v>2.4244625568389999</c:v>
                </c:pt>
                <c:pt idx="17795">
                  <c:v>2.4247806072240001</c:v>
                </c:pt>
                <c:pt idx="17796">
                  <c:v>2.4250638484949998</c:v>
                </c:pt>
                <c:pt idx="17797">
                  <c:v>2.4253308773039999</c:v>
                </c:pt>
                <c:pt idx="17798">
                  <c:v>2.4256551265719999</c:v>
                </c:pt>
                <c:pt idx="17799">
                  <c:v>2.4257454872130002</c:v>
                </c:pt>
                <c:pt idx="17800">
                  <c:v>2.425819635391</c:v>
                </c:pt>
                <c:pt idx="17801">
                  <c:v>2.42591547966</c:v>
                </c:pt>
                <c:pt idx="17802">
                  <c:v>2.42600607872</c:v>
                </c:pt>
                <c:pt idx="17803">
                  <c:v>2.426061868668</c:v>
                </c:pt>
                <c:pt idx="17804">
                  <c:v>2.426144123077</c:v>
                </c:pt>
                <c:pt idx="17805">
                  <c:v>2.4262316226960001</c:v>
                </c:pt>
                <c:pt idx="17806">
                  <c:v>2.4263598918909999</c:v>
                </c:pt>
                <c:pt idx="17807">
                  <c:v>2.426478862762</c:v>
                </c:pt>
                <c:pt idx="17808">
                  <c:v>2.426686286926</c:v>
                </c:pt>
                <c:pt idx="17809">
                  <c:v>2.4267671108250002</c:v>
                </c:pt>
                <c:pt idx="17810">
                  <c:v>2.4268112182619999</c:v>
                </c:pt>
                <c:pt idx="17811">
                  <c:v>2.4269206523900002</c:v>
                </c:pt>
                <c:pt idx="17812">
                  <c:v>2.426970481873</c:v>
                </c:pt>
                <c:pt idx="17813">
                  <c:v>2.4270257949829999</c:v>
                </c:pt>
                <c:pt idx="17814">
                  <c:v>2.4270913600920001</c:v>
                </c:pt>
                <c:pt idx="17815">
                  <c:v>2.4271452426910001</c:v>
                </c:pt>
                <c:pt idx="17816">
                  <c:v>2.4272017478939998</c:v>
                </c:pt>
                <c:pt idx="17817">
                  <c:v>2.4272763729100002</c:v>
                </c:pt>
                <c:pt idx="17818">
                  <c:v>2.427322626114</c:v>
                </c:pt>
                <c:pt idx="17819">
                  <c:v>2.4274177551270002</c:v>
                </c:pt>
                <c:pt idx="17820">
                  <c:v>2.4274983406069999</c:v>
                </c:pt>
                <c:pt idx="17821">
                  <c:v>2.4276201725009998</c:v>
                </c:pt>
                <c:pt idx="17822">
                  <c:v>2.4278411865230001</c:v>
                </c:pt>
                <c:pt idx="17823">
                  <c:v>2.4280130863189999</c:v>
                </c:pt>
                <c:pt idx="17824">
                  <c:v>2.428086996078</c:v>
                </c:pt>
                <c:pt idx="17825">
                  <c:v>2.428212165833</c:v>
                </c:pt>
                <c:pt idx="17826">
                  <c:v>2.4282901287079999</c:v>
                </c:pt>
                <c:pt idx="17827">
                  <c:v>2.4283735752109998</c:v>
                </c:pt>
                <c:pt idx="17828">
                  <c:v>2.4284522533419999</c:v>
                </c:pt>
                <c:pt idx="17829">
                  <c:v>2.4285683631900001</c:v>
                </c:pt>
                <c:pt idx="17830">
                  <c:v>2.4286694526670001</c:v>
                </c:pt>
                <c:pt idx="17831">
                  <c:v>2.428812265396</c:v>
                </c:pt>
                <c:pt idx="17832">
                  <c:v>2.429122686386</c:v>
                </c:pt>
                <c:pt idx="17833">
                  <c:v>2.4292635917659999</c:v>
                </c:pt>
                <c:pt idx="17834">
                  <c:v>2.4293570518490002</c:v>
                </c:pt>
                <c:pt idx="17835">
                  <c:v>2.429433107376</c:v>
                </c:pt>
                <c:pt idx="17836">
                  <c:v>2.4295361042020001</c:v>
                </c:pt>
                <c:pt idx="17837">
                  <c:v>2.4297423362730002</c:v>
                </c:pt>
                <c:pt idx="17838">
                  <c:v>2.4298429489140001</c:v>
                </c:pt>
                <c:pt idx="17839">
                  <c:v>2.429916143417</c:v>
                </c:pt>
                <c:pt idx="17840">
                  <c:v>2.4300155639650001</c:v>
                </c:pt>
                <c:pt idx="17841">
                  <c:v>2.4301168918610001</c:v>
                </c:pt>
                <c:pt idx="17842">
                  <c:v>2.4302165508270002</c:v>
                </c:pt>
                <c:pt idx="17843">
                  <c:v>2.4303190708160001</c:v>
                </c:pt>
                <c:pt idx="17844">
                  <c:v>2.4306094646449998</c:v>
                </c:pt>
                <c:pt idx="17845">
                  <c:v>2.4309470653530001</c:v>
                </c:pt>
                <c:pt idx="17846">
                  <c:v>2.4312090873719998</c:v>
                </c:pt>
                <c:pt idx="17847">
                  <c:v>2.4313578605649999</c:v>
                </c:pt>
                <c:pt idx="17848">
                  <c:v>2.431476831436</c:v>
                </c:pt>
                <c:pt idx="17849">
                  <c:v>2.4315905570980001</c:v>
                </c:pt>
                <c:pt idx="17850">
                  <c:v>2.4317555427549999</c:v>
                </c:pt>
                <c:pt idx="17851">
                  <c:v>2.4319067001339998</c:v>
                </c:pt>
                <c:pt idx="17852">
                  <c:v>2.4319844245910001</c:v>
                </c:pt>
                <c:pt idx="17853">
                  <c:v>2.4320917129519999</c:v>
                </c:pt>
                <c:pt idx="17854">
                  <c:v>2.4321775436399999</c:v>
                </c:pt>
                <c:pt idx="17855">
                  <c:v>2.432364463806</c:v>
                </c:pt>
                <c:pt idx="17856">
                  <c:v>2.4325120449069999</c:v>
                </c:pt>
                <c:pt idx="17857">
                  <c:v>2.4327032566070002</c:v>
                </c:pt>
                <c:pt idx="17858">
                  <c:v>2.4330108165739999</c:v>
                </c:pt>
                <c:pt idx="17859">
                  <c:v>2.4332234859469999</c:v>
                </c:pt>
                <c:pt idx="17860">
                  <c:v>2.4333522319790002</c:v>
                </c:pt>
                <c:pt idx="17861">
                  <c:v>2.4334449768069999</c:v>
                </c:pt>
                <c:pt idx="17862">
                  <c:v>2.4334928989410001</c:v>
                </c:pt>
                <c:pt idx="17863">
                  <c:v>2.433588266373</c:v>
                </c:pt>
                <c:pt idx="17864">
                  <c:v>2.433693170547</c:v>
                </c:pt>
                <c:pt idx="17865">
                  <c:v>2.4337410926819998</c:v>
                </c:pt>
                <c:pt idx="17866">
                  <c:v>2.433788776398</c:v>
                </c:pt>
                <c:pt idx="17867">
                  <c:v>2.4338426589969999</c:v>
                </c:pt>
                <c:pt idx="17868">
                  <c:v>2.4338912963869999</c:v>
                </c:pt>
                <c:pt idx="17869">
                  <c:v>2.4339382648469998</c:v>
                </c:pt>
                <c:pt idx="17870">
                  <c:v>2.4340395927429999</c:v>
                </c:pt>
                <c:pt idx="17871">
                  <c:v>2.434128761292</c:v>
                </c:pt>
                <c:pt idx="17872">
                  <c:v>2.4342172145840002</c:v>
                </c:pt>
                <c:pt idx="17873">
                  <c:v>2.4343481063839998</c:v>
                </c:pt>
                <c:pt idx="17874">
                  <c:v>2.4344913959499999</c:v>
                </c:pt>
                <c:pt idx="17875">
                  <c:v>2.4347856044770002</c:v>
                </c:pt>
                <c:pt idx="17876">
                  <c:v>2.4350926876069998</c:v>
                </c:pt>
                <c:pt idx="17877">
                  <c:v>2.4352228641510001</c:v>
                </c:pt>
                <c:pt idx="17878">
                  <c:v>2.435330867767</c:v>
                </c:pt>
                <c:pt idx="17879">
                  <c:v>2.4354376792910002</c:v>
                </c:pt>
                <c:pt idx="17880">
                  <c:v>2.4355742931369999</c:v>
                </c:pt>
                <c:pt idx="17881">
                  <c:v>2.435673952103</c:v>
                </c:pt>
                <c:pt idx="17882">
                  <c:v>2.435780763626</c:v>
                </c:pt>
                <c:pt idx="17883">
                  <c:v>2.43585896492</c:v>
                </c:pt>
                <c:pt idx="17884">
                  <c:v>2.4359440803529999</c:v>
                </c:pt>
                <c:pt idx="17885">
                  <c:v>2.4360251426700001</c:v>
                </c:pt>
                <c:pt idx="17886">
                  <c:v>2.4363398551939999</c:v>
                </c:pt>
                <c:pt idx="17887">
                  <c:v>2.436530351639</c:v>
                </c:pt>
                <c:pt idx="17888">
                  <c:v>2.4366850852969999</c:v>
                </c:pt>
                <c:pt idx="17889">
                  <c:v>2.4367866516109999</c:v>
                </c:pt>
                <c:pt idx="17890">
                  <c:v>2.437126874924</c:v>
                </c:pt>
                <c:pt idx="17891">
                  <c:v>2.4372694492339999</c:v>
                </c:pt>
                <c:pt idx="17892">
                  <c:v>2.4374001026149998</c:v>
                </c:pt>
                <c:pt idx="17893">
                  <c:v>2.4374854564669999</c:v>
                </c:pt>
                <c:pt idx="17894">
                  <c:v>2.4376175403590001</c:v>
                </c:pt>
                <c:pt idx="17895">
                  <c:v>2.4378073215480001</c:v>
                </c:pt>
                <c:pt idx="17896">
                  <c:v>2.4379110336299998</c:v>
                </c:pt>
                <c:pt idx="17897">
                  <c:v>2.4381685256960002</c:v>
                </c:pt>
                <c:pt idx="17898">
                  <c:v>2.4384829998019999</c:v>
                </c:pt>
                <c:pt idx="17899">
                  <c:v>2.4387340545649998</c:v>
                </c:pt>
                <c:pt idx="17900">
                  <c:v>2.4388577938079998</c:v>
                </c:pt>
                <c:pt idx="17901">
                  <c:v>2.4389500617979998</c:v>
                </c:pt>
                <c:pt idx="17902">
                  <c:v>2.4389970302580002</c:v>
                </c:pt>
                <c:pt idx="17903">
                  <c:v>2.4390876293180002</c:v>
                </c:pt>
                <c:pt idx="17904">
                  <c:v>2.4391720294949999</c:v>
                </c:pt>
                <c:pt idx="17905">
                  <c:v>2.4392561912540001</c:v>
                </c:pt>
                <c:pt idx="17906">
                  <c:v>2.439416646957</c:v>
                </c:pt>
                <c:pt idx="17907">
                  <c:v>2.4396688938139999</c:v>
                </c:pt>
                <c:pt idx="17908">
                  <c:v>2.4399521350860001</c:v>
                </c:pt>
                <c:pt idx="17909">
                  <c:v>2.4401006698610002</c:v>
                </c:pt>
                <c:pt idx="17910">
                  <c:v>2.440183877945</c:v>
                </c:pt>
                <c:pt idx="17911">
                  <c:v>2.4402709007259999</c:v>
                </c:pt>
                <c:pt idx="17912">
                  <c:v>2.4403810501100001</c:v>
                </c:pt>
                <c:pt idx="17913">
                  <c:v>2.4405214786529998</c:v>
                </c:pt>
                <c:pt idx="17914">
                  <c:v>2.4407579898830001</c:v>
                </c:pt>
                <c:pt idx="17915">
                  <c:v>2.441076517105</c:v>
                </c:pt>
                <c:pt idx="17916">
                  <c:v>2.4413590431209999</c:v>
                </c:pt>
                <c:pt idx="17917">
                  <c:v>2.4415009021760001</c:v>
                </c:pt>
                <c:pt idx="17918">
                  <c:v>2.4415831565859998</c:v>
                </c:pt>
                <c:pt idx="17919">
                  <c:v>2.4416778087619999</c:v>
                </c:pt>
                <c:pt idx="17920">
                  <c:v>2.4417600631709999</c:v>
                </c:pt>
                <c:pt idx="17921">
                  <c:v>2.4418518543240002</c:v>
                </c:pt>
                <c:pt idx="17922">
                  <c:v>2.4419384002690001</c:v>
                </c:pt>
                <c:pt idx="17923">
                  <c:v>2.442048072815</c:v>
                </c:pt>
                <c:pt idx="17924">
                  <c:v>2.4423766136170002</c:v>
                </c:pt>
                <c:pt idx="17925">
                  <c:v>2.442461490631</c:v>
                </c:pt>
                <c:pt idx="17926">
                  <c:v>2.4425420761110002</c:v>
                </c:pt>
                <c:pt idx="17927">
                  <c:v>2.4426465034480001</c:v>
                </c:pt>
                <c:pt idx="17928">
                  <c:v>2.442844867706</c:v>
                </c:pt>
                <c:pt idx="17929">
                  <c:v>2.4429886341090001</c:v>
                </c:pt>
                <c:pt idx="17930">
                  <c:v>2.4430673122409998</c:v>
                </c:pt>
                <c:pt idx="17931">
                  <c:v>2.44318151474</c:v>
                </c:pt>
                <c:pt idx="17932">
                  <c:v>2.4433846473690002</c:v>
                </c:pt>
                <c:pt idx="17933">
                  <c:v>2.4434931278229999</c:v>
                </c:pt>
                <c:pt idx="17934">
                  <c:v>2.4436380863189999</c:v>
                </c:pt>
                <c:pt idx="17935">
                  <c:v>2.443873882294</c:v>
                </c:pt>
                <c:pt idx="17936">
                  <c:v>2.444185972214</c:v>
                </c:pt>
                <c:pt idx="17937">
                  <c:v>2.44442820549</c:v>
                </c:pt>
                <c:pt idx="17938">
                  <c:v>2.4445171356199999</c:v>
                </c:pt>
                <c:pt idx="17939">
                  <c:v>2.444614887238</c:v>
                </c:pt>
                <c:pt idx="17940">
                  <c:v>2.4446616172789999</c:v>
                </c:pt>
                <c:pt idx="17941">
                  <c:v>2.4447140693659999</c:v>
                </c:pt>
                <c:pt idx="17942">
                  <c:v>2.444765090942</c:v>
                </c:pt>
                <c:pt idx="17943">
                  <c:v>2.4448149204249998</c:v>
                </c:pt>
                <c:pt idx="17944">
                  <c:v>2.4448692798609999</c:v>
                </c:pt>
                <c:pt idx="17945">
                  <c:v>2.444918394089</c:v>
                </c:pt>
                <c:pt idx="17946">
                  <c:v>2.4450168609620002</c:v>
                </c:pt>
                <c:pt idx="17947">
                  <c:v>2.4451079368589999</c:v>
                </c:pt>
                <c:pt idx="17948">
                  <c:v>2.4452297687529998</c:v>
                </c:pt>
                <c:pt idx="17949">
                  <c:v>2.445389270782</c:v>
                </c:pt>
                <c:pt idx="17950">
                  <c:v>2.4455912113189999</c:v>
                </c:pt>
                <c:pt idx="17951">
                  <c:v>2.4457182884219999</c:v>
                </c:pt>
                <c:pt idx="17952">
                  <c:v>2.4458353519439999</c:v>
                </c:pt>
                <c:pt idx="17953">
                  <c:v>2.4459197521210001</c:v>
                </c:pt>
                <c:pt idx="17954">
                  <c:v>2.446036338806</c:v>
                </c:pt>
                <c:pt idx="17955">
                  <c:v>2.4463844299319999</c:v>
                </c:pt>
                <c:pt idx="17956">
                  <c:v>2.4464709758760002</c:v>
                </c:pt>
                <c:pt idx="17957">
                  <c:v>2.4465551376339998</c:v>
                </c:pt>
                <c:pt idx="17958">
                  <c:v>2.4467313289639998</c:v>
                </c:pt>
                <c:pt idx="17959">
                  <c:v>2.4468462467190002</c:v>
                </c:pt>
                <c:pt idx="17960">
                  <c:v>2.4469196796419999</c:v>
                </c:pt>
                <c:pt idx="17961">
                  <c:v>2.4470226764679999</c:v>
                </c:pt>
                <c:pt idx="17962">
                  <c:v>2.447126150131</c:v>
                </c:pt>
                <c:pt idx="17963">
                  <c:v>2.4472405910489998</c:v>
                </c:pt>
                <c:pt idx="17964">
                  <c:v>2.4473211765289999</c:v>
                </c:pt>
                <c:pt idx="17965">
                  <c:v>2.44766163826</c:v>
                </c:pt>
                <c:pt idx="17966">
                  <c:v>2.4478158950809998</c:v>
                </c:pt>
                <c:pt idx="17967">
                  <c:v>2.4481434822080002</c:v>
                </c:pt>
                <c:pt idx="17968">
                  <c:v>2.448259353638</c:v>
                </c:pt>
                <c:pt idx="17969">
                  <c:v>2.44833111763</c:v>
                </c:pt>
                <c:pt idx="17970">
                  <c:v>2.448435544968</c:v>
                </c:pt>
                <c:pt idx="17971">
                  <c:v>2.4485092163090001</c:v>
                </c:pt>
                <c:pt idx="17972">
                  <c:v>2.4485616683960001</c:v>
                </c:pt>
                <c:pt idx="17973">
                  <c:v>2.448647022247</c:v>
                </c:pt>
                <c:pt idx="17974">
                  <c:v>2.4487013816830001</c:v>
                </c:pt>
                <c:pt idx="17975">
                  <c:v>2.4487559795379998</c:v>
                </c:pt>
                <c:pt idx="17976">
                  <c:v>2.448836565018</c:v>
                </c:pt>
                <c:pt idx="17977">
                  <c:v>2.4489178657530002</c:v>
                </c:pt>
                <c:pt idx="17978">
                  <c:v>2.4490644931790002</c:v>
                </c:pt>
                <c:pt idx="17979">
                  <c:v>2.4494171142579999</c:v>
                </c:pt>
                <c:pt idx="17980">
                  <c:v>2.4495165348049999</c:v>
                </c:pt>
                <c:pt idx="17981">
                  <c:v>2.4496097564700001</c:v>
                </c:pt>
                <c:pt idx="17982">
                  <c:v>2.4497034549709999</c:v>
                </c:pt>
                <c:pt idx="17983">
                  <c:v>2.4498019218440001</c:v>
                </c:pt>
                <c:pt idx="17984">
                  <c:v>2.449888467789</c:v>
                </c:pt>
                <c:pt idx="17985">
                  <c:v>2.449986219406</c:v>
                </c:pt>
                <c:pt idx="17986">
                  <c:v>2.4500334262850001</c:v>
                </c:pt>
                <c:pt idx="17987">
                  <c:v>2.4500815868379999</c:v>
                </c:pt>
                <c:pt idx="17988">
                  <c:v>2.4501399993900002</c:v>
                </c:pt>
                <c:pt idx="17989">
                  <c:v>2.4501926898959998</c:v>
                </c:pt>
                <c:pt idx="17990">
                  <c:v>2.450246095657</c:v>
                </c:pt>
                <c:pt idx="17991">
                  <c:v>2.4503102302549999</c:v>
                </c:pt>
                <c:pt idx="17992">
                  <c:v>2.4503650665280001</c:v>
                </c:pt>
                <c:pt idx="17993">
                  <c:v>2.45042014122</c:v>
                </c:pt>
                <c:pt idx="17994">
                  <c:v>2.4504768848420002</c:v>
                </c:pt>
                <c:pt idx="17995">
                  <c:v>2.450530052185</c:v>
                </c:pt>
                <c:pt idx="17996">
                  <c:v>2.4506213665010002</c:v>
                </c:pt>
                <c:pt idx="17997">
                  <c:v>2.4507145881649999</c:v>
                </c:pt>
                <c:pt idx="17998">
                  <c:v>2.4509146213530002</c:v>
                </c:pt>
                <c:pt idx="17999">
                  <c:v>2.4510626792910002</c:v>
                </c:pt>
                <c:pt idx="18000">
                  <c:v>2.4513890743259998</c:v>
                </c:pt>
                <c:pt idx="18001">
                  <c:v>2.4516556262970002</c:v>
                </c:pt>
                <c:pt idx="18002">
                  <c:v>2.4518413543699999</c:v>
                </c:pt>
                <c:pt idx="18003">
                  <c:v>2.4520092010500001</c:v>
                </c:pt>
                <c:pt idx="18004">
                  <c:v>2.4522309303280001</c:v>
                </c:pt>
                <c:pt idx="18005">
                  <c:v>2.4523146152500002</c:v>
                </c:pt>
                <c:pt idx="18006">
                  <c:v>2.4524219036099999</c:v>
                </c:pt>
                <c:pt idx="18007">
                  <c:v>2.4525592327119998</c:v>
                </c:pt>
                <c:pt idx="18008">
                  <c:v>2.4527041912079999</c:v>
                </c:pt>
                <c:pt idx="18009">
                  <c:v>2.4527842998499998</c:v>
                </c:pt>
                <c:pt idx="18010">
                  <c:v>2.4528613090519999</c:v>
                </c:pt>
                <c:pt idx="18011">
                  <c:v>2.4529428482059998</c:v>
                </c:pt>
                <c:pt idx="18012">
                  <c:v>2.4532377719879999</c:v>
                </c:pt>
                <c:pt idx="18013">
                  <c:v>2.4535729885099999</c:v>
                </c:pt>
                <c:pt idx="18014">
                  <c:v>2.4539101123810001</c:v>
                </c:pt>
                <c:pt idx="18015">
                  <c:v>2.4540295600889999</c:v>
                </c:pt>
                <c:pt idx="18016">
                  <c:v>2.4541254043579999</c:v>
                </c:pt>
                <c:pt idx="18017">
                  <c:v>2.4542064666750001</c:v>
                </c:pt>
                <c:pt idx="18018">
                  <c:v>2.4543313980099999</c:v>
                </c:pt>
                <c:pt idx="18019">
                  <c:v>2.4546868801119999</c:v>
                </c:pt>
                <c:pt idx="18020">
                  <c:v>2.455010175705</c:v>
                </c:pt>
                <c:pt idx="18021">
                  <c:v>2.4552810192110002</c:v>
                </c:pt>
                <c:pt idx="18022">
                  <c:v>2.4554901123050001</c:v>
                </c:pt>
                <c:pt idx="18023">
                  <c:v>2.455606222153</c:v>
                </c:pt>
                <c:pt idx="18024">
                  <c:v>2.4557540416719998</c:v>
                </c:pt>
                <c:pt idx="18025">
                  <c:v>2.4560658931730002</c:v>
                </c:pt>
                <c:pt idx="18026">
                  <c:v>2.4561915397640002</c:v>
                </c:pt>
                <c:pt idx="18027">
                  <c:v>2.4562802314760002</c:v>
                </c:pt>
                <c:pt idx="18028">
                  <c:v>2.4563682079319999</c:v>
                </c:pt>
                <c:pt idx="18029">
                  <c:v>2.4564533233639998</c:v>
                </c:pt>
                <c:pt idx="18030">
                  <c:v>2.4565613269809998</c:v>
                </c:pt>
                <c:pt idx="18031">
                  <c:v>2.456889867783</c:v>
                </c:pt>
                <c:pt idx="18032">
                  <c:v>2.4570198059080002</c:v>
                </c:pt>
                <c:pt idx="18033">
                  <c:v>2.457100868225</c:v>
                </c:pt>
                <c:pt idx="18034">
                  <c:v>2.4572131633760002</c:v>
                </c:pt>
                <c:pt idx="18035">
                  <c:v>2.45729970932</c:v>
                </c:pt>
                <c:pt idx="18036">
                  <c:v>2.4573795795439999</c:v>
                </c:pt>
                <c:pt idx="18037">
                  <c:v>2.4574575424190002</c:v>
                </c:pt>
                <c:pt idx="18038">
                  <c:v>2.4575355052950001</c:v>
                </c:pt>
                <c:pt idx="18039">
                  <c:v>2.4578363895419999</c:v>
                </c:pt>
                <c:pt idx="18040">
                  <c:v>2.4581100940699998</c:v>
                </c:pt>
                <c:pt idx="18041">
                  <c:v>2.4582581520079998</c:v>
                </c:pt>
                <c:pt idx="18042">
                  <c:v>2.4584083557129999</c:v>
                </c:pt>
                <c:pt idx="18043">
                  <c:v>2.4587624073029999</c:v>
                </c:pt>
                <c:pt idx="18044">
                  <c:v>2.45902633667</c:v>
                </c:pt>
                <c:pt idx="18045">
                  <c:v>2.4592740535740001</c:v>
                </c:pt>
                <c:pt idx="18046">
                  <c:v>2.4596023559570002</c:v>
                </c:pt>
                <c:pt idx="18047">
                  <c:v>2.4597496986389999</c:v>
                </c:pt>
                <c:pt idx="18048">
                  <c:v>2.4598915576930001</c:v>
                </c:pt>
                <c:pt idx="18049">
                  <c:v>2.4602229595180001</c:v>
                </c:pt>
                <c:pt idx="18050">
                  <c:v>2.4604749679569999</c:v>
                </c:pt>
                <c:pt idx="18051">
                  <c:v>2.4608240127559999</c:v>
                </c:pt>
                <c:pt idx="18052">
                  <c:v>2.4611499309539999</c:v>
                </c:pt>
                <c:pt idx="18053">
                  <c:v>2.4615123271939998</c:v>
                </c:pt>
                <c:pt idx="18054">
                  <c:v>2.4616293907169999</c:v>
                </c:pt>
                <c:pt idx="18055">
                  <c:v>2.4617524147030001</c:v>
                </c:pt>
                <c:pt idx="18056">
                  <c:v>2.4619135856629999</c:v>
                </c:pt>
                <c:pt idx="18057">
                  <c:v>2.4620716571810002</c:v>
                </c:pt>
                <c:pt idx="18058">
                  <c:v>2.4622259140009999</c:v>
                </c:pt>
                <c:pt idx="18059">
                  <c:v>2.4623486995700001</c:v>
                </c:pt>
                <c:pt idx="18060">
                  <c:v>2.4624993801119999</c:v>
                </c:pt>
                <c:pt idx="18061">
                  <c:v>2.462854146957</c:v>
                </c:pt>
                <c:pt idx="18062">
                  <c:v>2.4631106853490001</c:v>
                </c:pt>
                <c:pt idx="18063">
                  <c:v>2.4632658958440001</c:v>
                </c:pt>
                <c:pt idx="18064">
                  <c:v>2.4633889198299999</c:v>
                </c:pt>
                <c:pt idx="18065">
                  <c:v>2.4635074138639999</c:v>
                </c:pt>
                <c:pt idx="18066">
                  <c:v>2.4636187553409998</c:v>
                </c:pt>
                <c:pt idx="18067">
                  <c:v>2.4636936187740002</c:v>
                </c:pt>
                <c:pt idx="18068">
                  <c:v>2.4637689590449998</c:v>
                </c:pt>
                <c:pt idx="18069">
                  <c:v>2.4638457298279999</c:v>
                </c:pt>
                <c:pt idx="18070">
                  <c:v>2.463922977448</c:v>
                </c:pt>
                <c:pt idx="18071">
                  <c:v>2.464006900787</c:v>
                </c:pt>
                <c:pt idx="18072">
                  <c:v>2.4641902446750001</c:v>
                </c:pt>
                <c:pt idx="18073">
                  <c:v>2.46426987648</c:v>
                </c:pt>
                <c:pt idx="18074">
                  <c:v>2.4643247127530001</c:v>
                </c:pt>
                <c:pt idx="18075">
                  <c:v>2.4643788337710002</c:v>
                </c:pt>
                <c:pt idx="18076">
                  <c:v>2.4644694328310002</c:v>
                </c:pt>
                <c:pt idx="18077">
                  <c:v>2.464563131332</c:v>
                </c:pt>
                <c:pt idx="18078">
                  <c:v>2.4646542072300002</c:v>
                </c:pt>
                <c:pt idx="18079">
                  <c:v>2.4650135040280001</c:v>
                </c:pt>
                <c:pt idx="18080">
                  <c:v>2.4653122425079999</c:v>
                </c:pt>
                <c:pt idx="18081">
                  <c:v>2.4656519889830002</c:v>
                </c:pt>
                <c:pt idx="18082">
                  <c:v>2.4658782482150001</c:v>
                </c:pt>
                <c:pt idx="18083">
                  <c:v>2.4660651683810002</c:v>
                </c:pt>
                <c:pt idx="18084">
                  <c:v>2.4662663936609999</c:v>
                </c:pt>
                <c:pt idx="18085">
                  <c:v>2.466568231583</c:v>
                </c:pt>
                <c:pt idx="18086">
                  <c:v>2.4668626785279999</c:v>
                </c:pt>
                <c:pt idx="18087">
                  <c:v>2.467049837112</c:v>
                </c:pt>
                <c:pt idx="18088">
                  <c:v>2.4673852920530002</c:v>
                </c:pt>
                <c:pt idx="18089">
                  <c:v>2.4677410125730002</c:v>
                </c:pt>
                <c:pt idx="18090">
                  <c:v>2.468071699142</c:v>
                </c:pt>
                <c:pt idx="18091">
                  <c:v>2.468390703201</c:v>
                </c:pt>
                <c:pt idx="18092">
                  <c:v>2.468720436096</c:v>
                </c:pt>
                <c:pt idx="18093">
                  <c:v>2.4688298702239999</c:v>
                </c:pt>
                <c:pt idx="18094">
                  <c:v>2.468936681747</c:v>
                </c:pt>
                <c:pt idx="18095">
                  <c:v>2.4690215587619999</c:v>
                </c:pt>
                <c:pt idx="18096">
                  <c:v>2.4691033363339998</c:v>
                </c:pt>
                <c:pt idx="18097">
                  <c:v>2.4691905975339998</c:v>
                </c:pt>
                <c:pt idx="18098">
                  <c:v>2.469454288483</c:v>
                </c:pt>
                <c:pt idx="18099">
                  <c:v>2.4695830345149998</c:v>
                </c:pt>
                <c:pt idx="18100">
                  <c:v>2.469712734222</c:v>
                </c:pt>
                <c:pt idx="18101">
                  <c:v>2.4698474407200002</c:v>
                </c:pt>
                <c:pt idx="18102">
                  <c:v>2.469930648804</c:v>
                </c:pt>
                <c:pt idx="18103">
                  <c:v>2.4700236320500002</c:v>
                </c:pt>
                <c:pt idx="18104">
                  <c:v>2.4701039791110002</c:v>
                </c:pt>
                <c:pt idx="18105">
                  <c:v>2.4701545238490001</c:v>
                </c:pt>
                <c:pt idx="18106">
                  <c:v>2.470237493515</c:v>
                </c:pt>
                <c:pt idx="18107">
                  <c:v>2.4703314304349999</c:v>
                </c:pt>
                <c:pt idx="18108">
                  <c:v>2.4704499244689999</c:v>
                </c:pt>
                <c:pt idx="18109">
                  <c:v>2.4706048965449998</c:v>
                </c:pt>
                <c:pt idx="18110">
                  <c:v>2.4709241390229999</c:v>
                </c:pt>
                <c:pt idx="18111">
                  <c:v>2.4710419178010001</c:v>
                </c:pt>
                <c:pt idx="18112">
                  <c:v>2.4711294174190002</c:v>
                </c:pt>
                <c:pt idx="18113">
                  <c:v>2.4712686538700002</c:v>
                </c:pt>
                <c:pt idx="18114">
                  <c:v>2.4714465141300002</c:v>
                </c:pt>
                <c:pt idx="18115">
                  <c:v>2.4717905521389998</c:v>
                </c:pt>
                <c:pt idx="18116">
                  <c:v>2.4721446037289998</c:v>
                </c:pt>
                <c:pt idx="18117">
                  <c:v>2.4724743366239998</c:v>
                </c:pt>
                <c:pt idx="18118">
                  <c:v>2.472816944122</c:v>
                </c:pt>
                <c:pt idx="18119">
                  <c:v>2.4731647968289998</c:v>
                </c:pt>
                <c:pt idx="18120">
                  <c:v>2.4733824729920002</c:v>
                </c:pt>
                <c:pt idx="18121">
                  <c:v>2.473712921143</c:v>
                </c:pt>
                <c:pt idx="18122">
                  <c:v>2.474005937576</c:v>
                </c:pt>
                <c:pt idx="18123">
                  <c:v>2.4742724895479999</c:v>
                </c:pt>
                <c:pt idx="18124">
                  <c:v>2.4743857383729999</c:v>
                </c:pt>
                <c:pt idx="18125">
                  <c:v>2.4744989871979999</c:v>
                </c:pt>
                <c:pt idx="18126">
                  <c:v>2.474841117859</c:v>
                </c:pt>
                <c:pt idx="18127">
                  <c:v>2.4751615524289998</c:v>
                </c:pt>
                <c:pt idx="18128">
                  <c:v>2.4753322601319998</c:v>
                </c:pt>
                <c:pt idx="18129">
                  <c:v>2.4754559993740002</c:v>
                </c:pt>
                <c:pt idx="18130">
                  <c:v>2.4755403995509999</c:v>
                </c:pt>
                <c:pt idx="18131">
                  <c:v>2.4757647514340002</c:v>
                </c:pt>
                <c:pt idx="18132">
                  <c:v>2.4759707450869999</c:v>
                </c:pt>
                <c:pt idx="18133">
                  <c:v>2.4760785102840002</c:v>
                </c:pt>
                <c:pt idx="18134">
                  <c:v>2.476389884949</c:v>
                </c:pt>
                <c:pt idx="18135">
                  <c:v>2.4765732288360001</c:v>
                </c:pt>
                <c:pt idx="18136">
                  <c:v>2.4766621589660001</c:v>
                </c:pt>
                <c:pt idx="18137">
                  <c:v>2.4767720699310001</c:v>
                </c:pt>
                <c:pt idx="18138">
                  <c:v>2.4768559932710001</c:v>
                </c:pt>
                <c:pt idx="18139">
                  <c:v>2.4769663810729998</c:v>
                </c:pt>
                <c:pt idx="18140">
                  <c:v>2.4772264957429999</c:v>
                </c:pt>
                <c:pt idx="18141">
                  <c:v>2.4774391651149998</c:v>
                </c:pt>
                <c:pt idx="18142">
                  <c:v>2.477701425552</c:v>
                </c:pt>
                <c:pt idx="18143">
                  <c:v>2.4778449535370002</c:v>
                </c:pt>
                <c:pt idx="18144">
                  <c:v>2.4779684543610001</c:v>
                </c:pt>
                <c:pt idx="18145">
                  <c:v>2.4780602455139999</c:v>
                </c:pt>
                <c:pt idx="18146">
                  <c:v>2.4781548976900001</c:v>
                </c:pt>
                <c:pt idx="18147">
                  <c:v>2.4782500267029999</c:v>
                </c:pt>
                <c:pt idx="18148">
                  <c:v>2.4783382415770001</c:v>
                </c:pt>
                <c:pt idx="18149">
                  <c:v>2.478412628174</c:v>
                </c:pt>
                <c:pt idx="18150">
                  <c:v>2.4786677360530001</c:v>
                </c:pt>
                <c:pt idx="18151">
                  <c:v>2.4787559509279999</c:v>
                </c:pt>
                <c:pt idx="18152">
                  <c:v>2.4789595603939998</c:v>
                </c:pt>
                <c:pt idx="18153">
                  <c:v>2.4793000221249999</c:v>
                </c:pt>
                <c:pt idx="18154">
                  <c:v>2.479609251022</c:v>
                </c:pt>
                <c:pt idx="18155">
                  <c:v>2.4799332618709999</c:v>
                </c:pt>
                <c:pt idx="18156">
                  <c:v>2.480285644531</c:v>
                </c:pt>
                <c:pt idx="18157">
                  <c:v>2.480503559113</c:v>
                </c:pt>
                <c:pt idx="18158">
                  <c:v>2.4808533191679998</c:v>
                </c:pt>
                <c:pt idx="18159">
                  <c:v>2.4810087680819999</c:v>
                </c:pt>
                <c:pt idx="18160">
                  <c:v>2.4813151359560002</c:v>
                </c:pt>
                <c:pt idx="18161">
                  <c:v>2.4816565513610001</c:v>
                </c:pt>
                <c:pt idx="18162">
                  <c:v>2.4818346500400001</c:v>
                </c:pt>
                <c:pt idx="18163">
                  <c:v>2.4821488857270002</c:v>
                </c:pt>
                <c:pt idx="18164">
                  <c:v>2.4823369979860002</c:v>
                </c:pt>
                <c:pt idx="18165">
                  <c:v>2.48242354393</c:v>
                </c:pt>
                <c:pt idx="18166">
                  <c:v>2.4827311038970001</c:v>
                </c:pt>
                <c:pt idx="18167">
                  <c:v>2.4829800128940001</c:v>
                </c:pt>
                <c:pt idx="18168">
                  <c:v>2.4831588268279998</c:v>
                </c:pt>
                <c:pt idx="18169">
                  <c:v>2.4833734035489998</c:v>
                </c:pt>
                <c:pt idx="18170">
                  <c:v>2.48366689682</c:v>
                </c:pt>
                <c:pt idx="18171">
                  <c:v>2.4837975502009999</c:v>
                </c:pt>
                <c:pt idx="18172">
                  <c:v>2.483878135681</c:v>
                </c:pt>
                <c:pt idx="18173">
                  <c:v>2.4839625358580002</c:v>
                </c:pt>
                <c:pt idx="18174">
                  <c:v>2.4840853214259999</c:v>
                </c:pt>
                <c:pt idx="18175">
                  <c:v>2.484163999557</c:v>
                </c:pt>
                <c:pt idx="18176">
                  <c:v>2.4843239784239999</c:v>
                </c:pt>
                <c:pt idx="18177">
                  <c:v>2.4844024181369999</c:v>
                </c:pt>
                <c:pt idx="18178">
                  <c:v>2.484561681747</c:v>
                </c:pt>
                <c:pt idx="18179">
                  <c:v>2.4849088191990001</c:v>
                </c:pt>
                <c:pt idx="18180">
                  <c:v>2.4852378368379999</c:v>
                </c:pt>
                <c:pt idx="18181">
                  <c:v>2.48539352417</c:v>
                </c:pt>
                <c:pt idx="18182">
                  <c:v>2.4855360984799999</c:v>
                </c:pt>
                <c:pt idx="18183">
                  <c:v>2.4857850074769998</c:v>
                </c:pt>
                <c:pt idx="18184">
                  <c:v>2.4859380722050002</c:v>
                </c:pt>
                <c:pt idx="18185">
                  <c:v>2.486112117767</c:v>
                </c:pt>
                <c:pt idx="18186">
                  <c:v>2.4864578247070002</c:v>
                </c:pt>
                <c:pt idx="18187">
                  <c:v>2.4867653846739999</c:v>
                </c:pt>
                <c:pt idx="18188">
                  <c:v>2.4868664741519999</c:v>
                </c:pt>
                <c:pt idx="18189">
                  <c:v>2.4869449138639999</c:v>
                </c:pt>
                <c:pt idx="18190">
                  <c:v>2.4870281219480002</c:v>
                </c:pt>
                <c:pt idx="18191">
                  <c:v>2.4870965480799998</c:v>
                </c:pt>
                <c:pt idx="18192">
                  <c:v>2.4871711730960002</c:v>
                </c:pt>
                <c:pt idx="18193">
                  <c:v>2.4872405529020001</c:v>
                </c:pt>
                <c:pt idx="18194">
                  <c:v>2.4873068332670001</c:v>
                </c:pt>
                <c:pt idx="18195">
                  <c:v>2.4873826503749998</c:v>
                </c:pt>
                <c:pt idx="18196">
                  <c:v>2.4874536991120002</c:v>
                </c:pt>
                <c:pt idx="18197">
                  <c:v>2.4875302314760002</c:v>
                </c:pt>
                <c:pt idx="18198">
                  <c:v>2.4876053333280002</c:v>
                </c:pt>
                <c:pt idx="18199">
                  <c:v>2.4876773357389999</c:v>
                </c:pt>
                <c:pt idx="18200">
                  <c:v>2.4877512454990001</c:v>
                </c:pt>
                <c:pt idx="18201">
                  <c:v>2.487801551819</c:v>
                </c:pt>
                <c:pt idx="18202">
                  <c:v>2.4878494739530002</c:v>
                </c:pt>
                <c:pt idx="18203">
                  <c:v>2.487974405289</c:v>
                </c:pt>
                <c:pt idx="18204">
                  <c:v>2.4883236885070001</c:v>
                </c:pt>
                <c:pt idx="18205">
                  <c:v>2.4886529445650001</c:v>
                </c:pt>
                <c:pt idx="18206">
                  <c:v>2.4888224601750002</c:v>
                </c:pt>
                <c:pt idx="18207">
                  <c:v>2.4889485836029999</c:v>
                </c:pt>
                <c:pt idx="18208">
                  <c:v>2.4890756607059998</c:v>
                </c:pt>
                <c:pt idx="18209">
                  <c:v>2.4893391132349998</c:v>
                </c:pt>
                <c:pt idx="18210">
                  <c:v>2.4895346164699999</c:v>
                </c:pt>
                <c:pt idx="18211">
                  <c:v>2.4896194934840001</c:v>
                </c:pt>
                <c:pt idx="18212">
                  <c:v>2.4897437095639998</c:v>
                </c:pt>
                <c:pt idx="18213">
                  <c:v>2.4899034500120001</c:v>
                </c:pt>
                <c:pt idx="18214">
                  <c:v>2.490162611008</c:v>
                </c:pt>
                <c:pt idx="18215">
                  <c:v>2.4904527664180001</c:v>
                </c:pt>
                <c:pt idx="18216">
                  <c:v>2.490759134293</c:v>
                </c:pt>
                <c:pt idx="18217">
                  <c:v>2.491094112396</c:v>
                </c:pt>
                <c:pt idx="18218">
                  <c:v>2.4914226531980002</c:v>
                </c:pt>
                <c:pt idx="18219">
                  <c:v>2.4915645122529999</c:v>
                </c:pt>
                <c:pt idx="18220">
                  <c:v>2.4916830062869999</c:v>
                </c:pt>
                <c:pt idx="18221">
                  <c:v>2.4918034076689999</c:v>
                </c:pt>
                <c:pt idx="18222">
                  <c:v>2.4919211864470001</c:v>
                </c:pt>
                <c:pt idx="18223">
                  <c:v>2.4920396804810001</c:v>
                </c:pt>
                <c:pt idx="18224">
                  <c:v>2.492152690887</c:v>
                </c:pt>
                <c:pt idx="18225">
                  <c:v>2.4924798011779998</c:v>
                </c:pt>
                <c:pt idx="18226">
                  <c:v>2.4925773143769998</c:v>
                </c:pt>
                <c:pt idx="18227">
                  <c:v>2.492660284042</c:v>
                </c:pt>
                <c:pt idx="18228">
                  <c:v>2.4927372932430001</c:v>
                </c:pt>
                <c:pt idx="18229">
                  <c:v>2.4928140640260001</c:v>
                </c:pt>
                <c:pt idx="18230">
                  <c:v>2.4928827285769999</c:v>
                </c:pt>
                <c:pt idx="18231">
                  <c:v>2.4930005073550001</c:v>
                </c:pt>
                <c:pt idx="18232">
                  <c:v>2.49311709404</c:v>
                </c:pt>
                <c:pt idx="18233">
                  <c:v>2.4933519363399999</c:v>
                </c:pt>
                <c:pt idx="18234">
                  <c:v>2.493664503098</c:v>
                </c:pt>
                <c:pt idx="18235">
                  <c:v>2.4940052032470001</c:v>
                </c:pt>
                <c:pt idx="18236">
                  <c:v>2.4943504333500002</c:v>
                </c:pt>
                <c:pt idx="18237">
                  <c:v>2.4944701194759999</c:v>
                </c:pt>
                <c:pt idx="18238">
                  <c:v>2.4945428371429998</c:v>
                </c:pt>
                <c:pt idx="18239">
                  <c:v>2.4946300983429999</c:v>
                </c:pt>
                <c:pt idx="18240">
                  <c:v>2.494752883911</c:v>
                </c:pt>
                <c:pt idx="18241">
                  <c:v>2.4948704242709998</c:v>
                </c:pt>
                <c:pt idx="18242">
                  <c:v>2.4952230453489999</c:v>
                </c:pt>
                <c:pt idx="18243">
                  <c:v>2.495480060577</c:v>
                </c:pt>
                <c:pt idx="18244">
                  <c:v>2.4956865310669998</c:v>
                </c:pt>
                <c:pt idx="18245">
                  <c:v>2.49587225914</c:v>
                </c:pt>
                <c:pt idx="18246">
                  <c:v>2.4961979389189999</c:v>
                </c:pt>
                <c:pt idx="18247">
                  <c:v>2.4963541030880001</c:v>
                </c:pt>
                <c:pt idx="18248">
                  <c:v>2.4966788291930002</c:v>
                </c:pt>
                <c:pt idx="18249">
                  <c:v>2.49684548378</c:v>
                </c:pt>
                <c:pt idx="18250">
                  <c:v>2.497195959091</c:v>
                </c:pt>
                <c:pt idx="18251">
                  <c:v>2.4975264072419998</c:v>
                </c:pt>
                <c:pt idx="18252">
                  <c:v>2.4978675842290001</c:v>
                </c:pt>
                <c:pt idx="18253">
                  <c:v>2.4981913566589999</c:v>
                </c:pt>
                <c:pt idx="18254">
                  <c:v>2.498385429382</c:v>
                </c:pt>
                <c:pt idx="18255">
                  <c:v>2.4986128807069998</c:v>
                </c:pt>
                <c:pt idx="18256">
                  <c:v>2.4988739490510001</c:v>
                </c:pt>
                <c:pt idx="18257">
                  <c:v>2.4989910125730002</c:v>
                </c:pt>
                <c:pt idx="18258">
                  <c:v>2.4991014003749998</c:v>
                </c:pt>
                <c:pt idx="18259">
                  <c:v>2.499220848083</c:v>
                </c:pt>
                <c:pt idx="18260">
                  <c:v>2.4993035793299998</c:v>
                </c:pt>
                <c:pt idx="18261">
                  <c:v>2.499410390854</c:v>
                </c:pt>
                <c:pt idx="18262">
                  <c:v>2.4994862079620002</c:v>
                </c:pt>
                <c:pt idx="18263">
                  <c:v>2.4995841979979998</c:v>
                </c:pt>
                <c:pt idx="18264">
                  <c:v>2.4996683597559999</c:v>
                </c:pt>
                <c:pt idx="18265">
                  <c:v>2.49977850914</c:v>
                </c:pt>
                <c:pt idx="18266">
                  <c:v>2.5000028610229998</c:v>
                </c:pt>
                <c:pt idx="18267">
                  <c:v>2.5001068115230001</c:v>
                </c:pt>
                <c:pt idx="18268">
                  <c:v>2.5002083778380002</c:v>
                </c:pt>
                <c:pt idx="18269">
                  <c:v>2.5002646446229999</c:v>
                </c:pt>
                <c:pt idx="18270">
                  <c:v>2.5003197193150002</c:v>
                </c:pt>
                <c:pt idx="18271">
                  <c:v>2.5003738403320002</c:v>
                </c:pt>
                <c:pt idx="18272">
                  <c:v>2.5004298686980002</c:v>
                </c:pt>
                <c:pt idx="18273">
                  <c:v>2.500482797623</c:v>
                </c:pt>
                <c:pt idx="18274">
                  <c:v>2.5005769729609999</c:v>
                </c:pt>
                <c:pt idx="18275">
                  <c:v>2.5006659030909999</c:v>
                </c:pt>
                <c:pt idx="18276">
                  <c:v>2.5007529258729999</c:v>
                </c:pt>
                <c:pt idx="18277">
                  <c:v>2.5009090900420001</c:v>
                </c:pt>
                <c:pt idx="18278">
                  <c:v>2.501027107239</c:v>
                </c:pt>
                <c:pt idx="18279">
                  <c:v>2.5012114047999998</c:v>
                </c:pt>
                <c:pt idx="18280">
                  <c:v>2.5014383792879999</c:v>
                </c:pt>
                <c:pt idx="18281">
                  <c:v>2.5015509128570002</c:v>
                </c:pt>
                <c:pt idx="18282">
                  <c:v>2.501659870148</c:v>
                </c:pt>
                <c:pt idx="18283">
                  <c:v>2.501834630966</c:v>
                </c:pt>
                <c:pt idx="18284">
                  <c:v>2.5021593570710001</c:v>
                </c:pt>
                <c:pt idx="18285">
                  <c:v>2.5024733543400002</c:v>
                </c:pt>
                <c:pt idx="18286">
                  <c:v>2.502650499344</c:v>
                </c:pt>
                <c:pt idx="18287">
                  <c:v>2.5027930736539998</c:v>
                </c:pt>
                <c:pt idx="18288">
                  <c:v>2.5028715133669999</c:v>
                </c:pt>
                <c:pt idx="18289">
                  <c:v>2.5031998157499999</c:v>
                </c:pt>
                <c:pt idx="18290">
                  <c:v>2.503536462784</c:v>
                </c:pt>
                <c:pt idx="18291">
                  <c:v>2.503649711609</c:v>
                </c:pt>
                <c:pt idx="18292">
                  <c:v>2.503721475601</c:v>
                </c:pt>
                <c:pt idx="18293">
                  <c:v>2.503805160522</c:v>
                </c:pt>
                <c:pt idx="18294">
                  <c:v>2.50385928154</c:v>
                </c:pt>
                <c:pt idx="18295">
                  <c:v>2.5039684772489998</c:v>
                </c:pt>
                <c:pt idx="18296">
                  <c:v>2.5040423870090001</c:v>
                </c:pt>
                <c:pt idx="18297">
                  <c:v>2.5041220188139999</c:v>
                </c:pt>
                <c:pt idx="18298">
                  <c:v>2.504202842712</c:v>
                </c:pt>
                <c:pt idx="18299">
                  <c:v>2.50435256958</c:v>
                </c:pt>
                <c:pt idx="18300">
                  <c:v>2.5045347213750002</c:v>
                </c:pt>
                <c:pt idx="18301">
                  <c:v>2.504623174667</c:v>
                </c:pt>
                <c:pt idx="18302">
                  <c:v>2.504736185074</c:v>
                </c:pt>
                <c:pt idx="18303">
                  <c:v>2.5049433708189999</c:v>
                </c:pt>
                <c:pt idx="18304">
                  <c:v>2.5050945281980002</c:v>
                </c:pt>
                <c:pt idx="18305">
                  <c:v>2.5053279399870001</c:v>
                </c:pt>
                <c:pt idx="18306">
                  <c:v>2.5054159164429999</c:v>
                </c:pt>
                <c:pt idx="18307">
                  <c:v>2.5054993629459998</c:v>
                </c:pt>
                <c:pt idx="18308">
                  <c:v>2.5055913925170001</c:v>
                </c:pt>
                <c:pt idx="18309">
                  <c:v>2.5056819915770001</c:v>
                </c:pt>
                <c:pt idx="18310">
                  <c:v>2.5057330131529998</c:v>
                </c:pt>
                <c:pt idx="18311">
                  <c:v>2.5058329105379999</c:v>
                </c:pt>
                <c:pt idx="18312">
                  <c:v>2.5058920383449999</c:v>
                </c:pt>
                <c:pt idx="18313">
                  <c:v>2.5059442520139998</c:v>
                </c:pt>
                <c:pt idx="18314">
                  <c:v>2.5059969425199999</c:v>
                </c:pt>
                <c:pt idx="18315">
                  <c:v>2.5060577392579999</c:v>
                </c:pt>
                <c:pt idx="18316">
                  <c:v>2.506110668182</c:v>
                </c:pt>
                <c:pt idx="18317">
                  <c:v>2.5061624050139999</c:v>
                </c:pt>
                <c:pt idx="18318">
                  <c:v>2.5062158107760002</c:v>
                </c:pt>
                <c:pt idx="18319">
                  <c:v>2.5063209533689998</c:v>
                </c:pt>
                <c:pt idx="18320">
                  <c:v>2.506417274475</c:v>
                </c:pt>
                <c:pt idx="18321">
                  <c:v>2.506499528885</c:v>
                </c:pt>
                <c:pt idx="18322">
                  <c:v>2.5066239833830002</c:v>
                </c:pt>
                <c:pt idx="18323">
                  <c:v>2.5069725513460002</c:v>
                </c:pt>
                <c:pt idx="18324">
                  <c:v>2.507273435593</c:v>
                </c:pt>
                <c:pt idx="18325">
                  <c:v>2.5076017379760001</c:v>
                </c:pt>
                <c:pt idx="18326">
                  <c:v>2.5077345371250002</c:v>
                </c:pt>
                <c:pt idx="18327">
                  <c:v>2.5078220367430002</c:v>
                </c:pt>
                <c:pt idx="18328">
                  <c:v>2.5079061985019999</c:v>
                </c:pt>
                <c:pt idx="18329">
                  <c:v>2.5079894065859998</c:v>
                </c:pt>
                <c:pt idx="18330">
                  <c:v>2.5080680847169998</c:v>
                </c:pt>
                <c:pt idx="18331">
                  <c:v>2.5081942081449999</c:v>
                </c:pt>
                <c:pt idx="18332">
                  <c:v>2.5085120201110001</c:v>
                </c:pt>
                <c:pt idx="18333">
                  <c:v>2.5086557865139998</c:v>
                </c:pt>
                <c:pt idx="18334">
                  <c:v>2.508768081665</c:v>
                </c:pt>
                <c:pt idx="18335">
                  <c:v>2.5089149475100001</c:v>
                </c:pt>
                <c:pt idx="18336">
                  <c:v>2.5092020034789999</c:v>
                </c:pt>
                <c:pt idx="18337">
                  <c:v>2.509291410446</c:v>
                </c:pt>
                <c:pt idx="18338">
                  <c:v>2.5093982219700002</c:v>
                </c:pt>
                <c:pt idx="18339">
                  <c:v>2.5094799995420001</c:v>
                </c:pt>
                <c:pt idx="18340">
                  <c:v>2.509552717209</c:v>
                </c:pt>
                <c:pt idx="18341">
                  <c:v>2.5096123218540001</c:v>
                </c:pt>
                <c:pt idx="18342">
                  <c:v>2.5096461772919998</c:v>
                </c:pt>
                <c:pt idx="18343">
                  <c:v>2.5097002983090002</c:v>
                </c:pt>
                <c:pt idx="18344">
                  <c:v>2.5097367763520002</c:v>
                </c:pt>
                <c:pt idx="18345">
                  <c:v>2.5097956657410001</c:v>
                </c:pt>
                <c:pt idx="18346">
                  <c:v>2.5098721981050001</c:v>
                </c:pt>
                <c:pt idx="18347">
                  <c:v>2.5099534988399999</c:v>
                </c:pt>
                <c:pt idx="18348">
                  <c:v>2.510035991669</c:v>
                </c:pt>
                <c:pt idx="18349">
                  <c:v>2.510110855103</c:v>
                </c:pt>
                <c:pt idx="18350">
                  <c:v>2.5101873874659999</c:v>
                </c:pt>
                <c:pt idx="18351">
                  <c:v>2.5105340480799998</c:v>
                </c:pt>
                <c:pt idx="18352">
                  <c:v>2.5106134414670001</c:v>
                </c:pt>
                <c:pt idx="18353">
                  <c:v>2.5107100009919998</c:v>
                </c:pt>
                <c:pt idx="18354">
                  <c:v>2.5108008384699998</c:v>
                </c:pt>
                <c:pt idx="18355">
                  <c:v>2.5108580589290002</c:v>
                </c:pt>
                <c:pt idx="18356">
                  <c:v>2.5109031200410001</c:v>
                </c:pt>
                <c:pt idx="18357">
                  <c:v>2.5109493732449999</c:v>
                </c:pt>
                <c:pt idx="18358">
                  <c:v>2.511059761047</c:v>
                </c:pt>
                <c:pt idx="18359">
                  <c:v>2.511108398438</c:v>
                </c:pt>
                <c:pt idx="18360">
                  <c:v>2.511158943176</c:v>
                </c:pt>
                <c:pt idx="18361">
                  <c:v>2.5112195014949998</c:v>
                </c:pt>
                <c:pt idx="18362">
                  <c:v>2.511268615723</c:v>
                </c:pt>
                <c:pt idx="18363">
                  <c:v>2.5113158226009999</c:v>
                </c:pt>
                <c:pt idx="18364">
                  <c:v>2.5114192962650002</c:v>
                </c:pt>
                <c:pt idx="18365">
                  <c:v>2.5115091800689999</c:v>
                </c:pt>
                <c:pt idx="18366">
                  <c:v>2.511598587036</c:v>
                </c:pt>
                <c:pt idx="18367">
                  <c:v>2.5117228031160002</c:v>
                </c:pt>
                <c:pt idx="18368">
                  <c:v>2.5120031833650001</c:v>
                </c:pt>
                <c:pt idx="18369">
                  <c:v>2.5122745037079999</c:v>
                </c:pt>
                <c:pt idx="18370">
                  <c:v>2.512590646744</c:v>
                </c:pt>
                <c:pt idx="18371">
                  <c:v>2.512897491455</c:v>
                </c:pt>
                <c:pt idx="18372">
                  <c:v>2.5130448341370002</c:v>
                </c:pt>
                <c:pt idx="18373">
                  <c:v>2.5131494998930002</c:v>
                </c:pt>
                <c:pt idx="18374">
                  <c:v>2.5132329463960001</c:v>
                </c:pt>
                <c:pt idx="18375">
                  <c:v>2.5132894515989999</c:v>
                </c:pt>
                <c:pt idx="18376">
                  <c:v>2.5133688449860001</c:v>
                </c:pt>
                <c:pt idx="18377">
                  <c:v>2.5134873390200001</c:v>
                </c:pt>
                <c:pt idx="18378">
                  <c:v>2.5135993957520002</c:v>
                </c:pt>
                <c:pt idx="18379">
                  <c:v>2.5137078762049998</c:v>
                </c:pt>
                <c:pt idx="18380">
                  <c:v>2.5137867927549999</c:v>
                </c:pt>
                <c:pt idx="18381">
                  <c:v>2.5139029026030002</c:v>
                </c:pt>
                <c:pt idx="18382">
                  <c:v>2.514215946198</c:v>
                </c:pt>
                <c:pt idx="18383">
                  <c:v>2.5144929885859999</c:v>
                </c:pt>
                <c:pt idx="18384">
                  <c:v>2.5147619247440001</c:v>
                </c:pt>
                <c:pt idx="18385">
                  <c:v>2.514890909195</c:v>
                </c:pt>
                <c:pt idx="18386">
                  <c:v>2.5149757862089999</c:v>
                </c:pt>
                <c:pt idx="18387">
                  <c:v>2.5151259899139999</c:v>
                </c:pt>
                <c:pt idx="18388">
                  <c:v>2.5153396129610002</c:v>
                </c:pt>
                <c:pt idx="18389">
                  <c:v>2.5154633522030001</c:v>
                </c:pt>
                <c:pt idx="18390">
                  <c:v>2.5155589580540001</c:v>
                </c:pt>
                <c:pt idx="18391">
                  <c:v>2.515766382217</c:v>
                </c:pt>
                <c:pt idx="18392">
                  <c:v>2.5160007476809998</c:v>
                </c:pt>
                <c:pt idx="18393">
                  <c:v>2.5161895751949999</c:v>
                </c:pt>
                <c:pt idx="18394">
                  <c:v>2.5164504051210002</c:v>
                </c:pt>
                <c:pt idx="18395">
                  <c:v>2.5167038440699998</c:v>
                </c:pt>
                <c:pt idx="18396">
                  <c:v>2.5167737007139999</c:v>
                </c:pt>
                <c:pt idx="18397">
                  <c:v>2.5168652534480001</c:v>
                </c:pt>
                <c:pt idx="18398">
                  <c:v>2.5169441699980002</c:v>
                </c:pt>
                <c:pt idx="18399">
                  <c:v>2.517051458359</c:v>
                </c:pt>
                <c:pt idx="18400">
                  <c:v>2.5170905590060002</c:v>
                </c:pt>
                <c:pt idx="18401">
                  <c:v>2.5171949863430001</c:v>
                </c:pt>
                <c:pt idx="18402">
                  <c:v>2.5172646045680001</c:v>
                </c:pt>
                <c:pt idx="18403">
                  <c:v>2.517375946045</c:v>
                </c:pt>
                <c:pt idx="18404">
                  <c:v>2.5176744461060001</c:v>
                </c:pt>
                <c:pt idx="18405">
                  <c:v>2.5177602767940002</c:v>
                </c:pt>
                <c:pt idx="18406">
                  <c:v>2.517876386642</c:v>
                </c:pt>
                <c:pt idx="18407">
                  <c:v>2.5179533958440001</c:v>
                </c:pt>
                <c:pt idx="18408">
                  <c:v>2.518050909042</c:v>
                </c:pt>
                <c:pt idx="18409">
                  <c:v>2.5181195735930002</c:v>
                </c:pt>
                <c:pt idx="18410">
                  <c:v>2.5181939601900001</c:v>
                </c:pt>
                <c:pt idx="18411">
                  <c:v>2.5182695388790002</c:v>
                </c:pt>
                <c:pt idx="18412">
                  <c:v>2.518347263336</c:v>
                </c:pt>
                <c:pt idx="18413">
                  <c:v>2.5184006690979999</c:v>
                </c:pt>
                <c:pt idx="18414">
                  <c:v>2.5184540748600002</c:v>
                </c:pt>
                <c:pt idx="18415">
                  <c:v>2.5185258388520002</c:v>
                </c:pt>
                <c:pt idx="18416">
                  <c:v>2.518605232239</c:v>
                </c:pt>
                <c:pt idx="18417">
                  <c:v>2.5186815261839999</c:v>
                </c:pt>
                <c:pt idx="18418">
                  <c:v>2.5190103054050001</c:v>
                </c:pt>
                <c:pt idx="18419">
                  <c:v>2.5191011428830001</c:v>
                </c:pt>
                <c:pt idx="18420">
                  <c:v>2.519187927246</c:v>
                </c:pt>
                <c:pt idx="18421">
                  <c:v>2.5192711353299999</c:v>
                </c:pt>
                <c:pt idx="18422">
                  <c:v>2.5193560123440002</c:v>
                </c:pt>
                <c:pt idx="18423">
                  <c:v>2.5194447040560002</c:v>
                </c:pt>
                <c:pt idx="18424">
                  <c:v>2.519567728043</c:v>
                </c:pt>
                <c:pt idx="18425">
                  <c:v>2.519655227661</c:v>
                </c:pt>
                <c:pt idx="18426">
                  <c:v>2.519778728485</c:v>
                </c:pt>
                <c:pt idx="18427">
                  <c:v>2.5199050903320002</c:v>
                </c:pt>
                <c:pt idx="18428">
                  <c:v>2.5202524662019998</c:v>
                </c:pt>
                <c:pt idx="18429">
                  <c:v>2.5203728675839998</c:v>
                </c:pt>
                <c:pt idx="18430">
                  <c:v>2.5204806327820002</c:v>
                </c:pt>
                <c:pt idx="18431">
                  <c:v>2.5205886363980001</c:v>
                </c:pt>
                <c:pt idx="18432">
                  <c:v>2.5206453800199999</c:v>
                </c:pt>
                <c:pt idx="18433">
                  <c:v>2.5207285881039998</c:v>
                </c:pt>
                <c:pt idx="18434">
                  <c:v>2.5208034515379998</c:v>
                </c:pt>
                <c:pt idx="18435">
                  <c:v>2.5208811759950001</c:v>
                </c:pt>
                <c:pt idx="18436">
                  <c:v>2.5209608077999999</c:v>
                </c:pt>
                <c:pt idx="18437">
                  <c:v>2.5213105678560002</c:v>
                </c:pt>
                <c:pt idx="18438">
                  <c:v>2.5216581821439998</c:v>
                </c:pt>
                <c:pt idx="18439">
                  <c:v>2.521988391876</c:v>
                </c:pt>
                <c:pt idx="18440">
                  <c:v>2.5222914218899999</c:v>
                </c:pt>
                <c:pt idx="18441">
                  <c:v>2.5224423408510002</c:v>
                </c:pt>
                <c:pt idx="18442">
                  <c:v>2.5227613449100001</c:v>
                </c:pt>
                <c:pt idx="18443">
                  <c:v>2.5228579044339998</c:v>
                </c:pt>
                <c:pt idx="18444">
                  <c:v>2.523181200027</c:v>
                </c:pt>
                <c:pt idx="18445">
                  <c:v>2.5233271121979999</c:v>
                </c:pt>
                <c:pt idx="18446">
                  <c:v>2.5234107971189998</c:v>
                </c:pt>
                <c:pt idx="18447">
                  <c:v>2.5235080718990002</c:v>
                </c:pt>
                <c:pt idx="18448">
                  <c:v>2.5236058235169998</c:v>
                </c:pt>
                <c:pt idx="18449">
                  <c:v>2.52370095253</c:v>
                </c:pt>
                <c:pt idx="18450">
                  <c:v>2.5237889289859998</c:v>
                </c:pt>
                <c:pt idx="18451">
                  <c:v>2.523908615112</c:v>
                </c:pt>
                <c:pt idx="18452">
                  <c:v>2.524253368378</c:v>
                </c:pt>
                <c:pt idx="18453">
                  <c:v>2.524583101273</c:v>
                </c:pt>
                <c:pt idx="18454">
                  <c:v>2.5249135494230002</c:v>
                </c:pt>
                <c:pt idx="18455">
                  <c:v>2.5250921249389999</c:v>
                </c:pt>
                <c:pt idx="18456">
                  <c:v>2.5252029895780002</c:v>
                </c:pt>
                <c:pt idx="18457">
                  <c:v>2.5252933502200001</c:v>
                </c:pt>
                <c:pt idx="18458">
                  <c:v>2.5255651474</c:v>
                </c:pt>
                <c:pt idx="18459">
                  <c:v>2.5256762504579999</c:v>
                </c:pt>
                <c:pt idx="18460">
                  <c:v>2.525751829147</c:v>
                </c:pt>
                <c:pt idx="18461">
                  <c:v>2.5258011817930002</c:v>
                </c:pt>
                <c:pt idx="18462">
                  <c:v>2.5258748531339998</c:v>
                </c:pt>
                <c:pt idx="18463">
                  <c:v>2.5259568691249998</c:v>
                </c:pt>
                <c:pt idx="18464">
                  <c:v>2.5262601375579998</c:v>
                </c:pt>
                <c:pt idx="18465">
                  <c:v>2.5266053676609999</c:v>
                </c:pt>
                <c:pt idx="18466">
                  <c:v>2.5267188549039998</c:v>
                </c:pt>
                <c:pt idx="18467">
                  <c:v>2.526803255081</c:v>
                </c:pt>
                <c:pt idx="18468">
                  <c:v>2.5271203517909999</c:v>
                </c:pt>
                <c:pt idx="18469">
                  <c:v>2.5272054672239999</c:v>
                </c:pt>
                <c:pt idx="18470">
                  <c:v>2.5272922515870002</c:v>
                </c:pt>
                <c:pt idx="18471">
                  <c:v>2.5273773670200002</c:v>
                </c:pt>
                <c:pt idx="18472">
                  <c:v>2.5274591445920001</c:v>
                </c:pt>
                <c:pt idx="18473">
                  <c:v>2.5276172161099999</c:v>
                </c:pt>
                <c:pt idx="18474">
                  <c:v>2.52769947052</c:v>
                </c:pt>
                <c:pt idx="18475">
                  <c:v>2.5277912616729998</c:v>
                </c:pt>
                <c:pt idx="18476">
                  <c:v>2.5278830528260001</c:v>
                </c:pt>
                <c:pt idx="18477">
                  <c:v>2.5279726982119999</c:v>
                </c:pt>
                <c:pt idx="18478">
                  <c:v>2.5280699729920002</c:v>
                </c:pt>
                <c:pt idx="18479">
                  <c:v>2.5281915664670001</c:v>
                </c:pt>
                <c:pt idx="18480">
                  <c:v>2.5283448696140001</c:v>
                </c:pt>
                <c:pt idx="18481">
                  <c:v>2.5286810398099999</c:v>
                </c:pt>
                <c:pt idx="18482">
                  <c:v>2.5288002491000001</c:v>
                </c:pt>
                <c:pt idx="18483">
                  <c:v>2.528885126114</c:v>
                </c:pt>
                <c:pt idx="18484">
                  <c:v>2.528998851776</c:v>
                </c:pt>
                <c:pt idx="18485">
                  <c:v>2.5290832519530002</c:v>
                </c:pt>
                <c:pt idx="18486">
                  <c:v>2.529197692871</c:v>
                </c:pt>
                <c:pt idx="18487">
                  <c:v>2.5295381546020002</c:v>
                </c:pt>
                <c:pt idx="18488">
                  <c:v>2.5298628807069998</c:v>
                </c:pt>
                <c:pt idx="18489">
                  <c:v>2.5300202369689999</c:v>
                </c:pt>
                <c:pt idx="18490">
                  <c:v>2.5301470756529998</c:v>
                </c:pt>
                <c:pt idx="18491">
                  <c:v>2.5302581787110001</c:v>
                </c:pt>
                <c:pt idx="18492">
                  <c:v>2.5305726528169998</c:v>
                </c:pt>
                <c:pt idx="18493">
                  <c:v>2.5306425094599998</c:v>
                </c:pt>
                <c:pt idx="18494">
                  <c:v>2.530754804611</c:v>
                </c:pt>
                <c:pt idx="18495">
                  <c:v>2.5309729576110001</c:v>
                </c:pt>
                <c:pt idx="18496">
                  <c:v>2.5310723781590001</c:v>
                </c:pt>
                <c:pt idx="18497">
                  <c:v>2.531182050705</c:v>
                </c:pt>
                <c:pt idx="18498">
                  <c:v>2.531486988068</c:v>
                </c:pt>
                <c:pt idx="18499">
                  <c:v>2.5318112373349999</c:v>
                </c:pt>
                <c:pt idx="18500">
                  <c:v>2.5320982933040002</c:v>
                </c:pt>
                <c:pt idx="18501">
                  <c:v>2.532219409943</c:v>
                </c:pt>
                <c:pt idx="18502">
                  <c:v>2.5323443412779998</c:v>
                </c:pt>
                <c:pt idx="18503">
                  <c:v>2.5324668884279999</c:v>
                </c:pt>
                <c:pt idx="18504">
                  <c:v>2.532585859299</c:v>
                </c:pt>
                <c:pt idx="18505">
                  <c:v>2.5327048301700001</c:v>
                </c:pt>
                <c:pt idx="18506">
                  <c:v>2.5328223705289998</c:v>
                </c:pt>
                <c:pt idx="18507">
                  <c:v>2.5331261157989999</c:v>
                </c:pt>
                <c:pt idx="18508">
                  <c:v>2.533454418182</c:v>
                </c:pt>
                <c:pt idx="18509">
                  <c:v>2.533625125885</c:v>
                </c:pt>
                <c:pt idx="18510">
                  <c:v>2.5337460041050002</c:v>
                </c:pt>
                <c:pt idx="18511">
                  <c:v>2.5338137149810001</c:v>
                </c:pt>
                <c:pt idx="18512">
                  <c:v>2.5338931083679999</c:v>
                </c:pt>
                <c:pt idx="18513">
                  <c:v>2.5339760780330001</c:v>
                </c:pt>
                <c:pt idx="18514">
                  <c:v>2.534059286118</c:v>
                </c:pt>
                <c:pt idx="18515">
                  <c:v>2.5341687202449998</c:v>
                </c:pt>
                <c:pt idx="18516">
                  <c:v>2.534331560135</c:v>
                </c:pt>
                <c:pt idx="18517">
                  <c:v>2.534411430359</c:v>
                </c:pt>
                <c:pt idx="18518">
                  <c:v>2.5344898700709999</c:v>
                </c:pt>
                <c:pt idx="18519">
                  <c:v>2.5346055030820001</c:v>
                </c:pt>
                <c:pt idx="18520">
                  <c:v>2.534732580185</c:v>
                </c:pt>
                <c:pt idx="18521">
                  <c:v>2.5348408222200001</c:v>
                </c:pt>
                <c:pt idx="18522">
                  <c:v>2.5350334644319998</c:v>
                </c:pt>
                <c:pt idx="18523">
                  <c:v>2.5352740287779998</c:v>
                </c:pt>
                <c:pt idx="18524">
                  <c:v>2.5353615283969999</c:v>
                </c:pt>
                <c:pt idx="18525">
                  <c:v>2.535456418991</c:v>
                </c:pt>
                <c:pt idx="18526">
                  <c:v>2.53555560112</c:v>
                </c:pt>
                <c:pt idx="18527">
                  <c:v>2.5356385707859999</c:v>
                </c:pt>
                <c:pt idx="18528">
                  <c:v>2.5357410907750002</c:v>
                </c:pt>
                <c:pt idx="18529">
                  <c:v>2.5359714031220002</c:v>
                </c:pt>
                <c:pt idx="18530">
                  <c:v>2.53622174263</c:v>
                </c:pt>
                <c:pt idx="18531">
                  <c:v>2.536337137222</c:v>
                </c:pt>
                <c:pt idx="18532">
                  <c:v>2.5364544391630002</c:v>
                </c:pt>
                <c:pt idx="18533">
                  <c:v>2.5365731716159998</c:v>
                </c:pt>
                <c:pt idx="18534">
                  <c:v>2.5369274616239998</c:v>
                </c:pt>
                <c:pt idx="18535">
                  <c:v>2.537254095078</c:v>
                </c:pt>
                <c:pt idx="18536">
                  <c:v>2.5375826358800002</c:v>
                </c:pt>
                <c:pt idx="18537">
                  <c:v>2.5377264022829999</c:v>
                </c:pt>
                <c:pt idx="18538">
                  <c:v>2.5378439426420001</c:v>
                </c:pt>
                <c:pt idx="18539">
                  <c:v>2.5379333496090002</c:v>
                </c:pt>
                <c:pt idx="18540">
                  <c:v>2.5382440090179998</c:v>
                </c:pt>
                <c:pt idx="18541">
                  <c:v>2.538387775421</c:v>
                </c:pt>
                <c:pt idx="18542">
                  <c:v>2.5385084152220001</c:v>
                </c:pt>
                <c:pt idx="18543">
                  <c:v>2.5386254787450002</c:v>
                </c:pt>
                <c:pt idx="18544">
                  <c:v>2.5387482643129999</c:v>
                </c:pt>
                <c:pt idx="18545">
                  <c:v>2.5390806198120002</c:v>
                </c:pt>
                <c:pt idx="18546">
                  <c:v>2.539299726486</c:v>
                </c:pt>
                <c:pt idx="18547">
                  <c:v>2.539437532425</c:v>
                </c:pt>
                <c:pt idx="18548">
                  <c:v>2.5395467281339998</c:v>
                </c:pt>
                <c:pt idx="18549">
                  <c:v>2.5396595001220001</c:v>
                </c:pt>
                <c:pt idx="18550">
                  <c:v>2.5398886203769999</c:v>
                </c:pt>
                <c:pt idx="18551">
                  <c:v>2.5399997234340002</c:v>
                </c:pt>
                <c:pt idx="18552">
                  <c:v>2.5400829315190001</c:v>
                </c:pt>
                <c:pt idx="18553">
                  <c:v>2.5401642322539999</c:v>
                </c:pt>
                <c:pt idx="18554">
                  <c:v>2.540239572525</c:v>
                </c:pt>
                <c:pt idx="18555">
                  <c:v>2.5405561923979998</c:v>
                </c:pt>
                <c:pt idx="18556">
                  <c:v>2.5407078266140002</c:v>
                </c:pt>
                <c:pt idx="18557">
                  <c:v>2.5408926010130002</c:v>
                </c:pt>
                <c:pt idx="18558">
                  <c:v>2.5411221981050001</c:v>
                </c:pt>
                <c:pt idx="18559">
                  <c:v>2.5412170886990002</c:v>
                </c:pt>
                <c:pt idx="18560">
                  <c:v>2.5413076877590002</c:v>
                </c:pt>
                <c:pt idx="18561">
                  <c:v>2.5413646698000001</c:v>
                </c:pt>
                <c:pt idx="18562">
                  <c:v>2.5414161682129999</c:v>
                </c:pt>
                <c:pt idx="18563">
                  <c:v>2.5414664745329998</c:v>
                </c:pt>
                <c:pt idx="18564">
                  <c:v>2.5415208339689999</c:v>
                </c:pt>
                <c:pt idx="18565">
                  <c:v>2.5415816307069998</c:v>
                </c:pt>
                <c:pt idx="18566">
                  <c:v>2.5416331291200001</c:v>
                </c:pt>
                <c:pt idx="18567">
                  <c:v>2.5417284965519999</c:v>
                </c:pt>
                <c:pt idx="18568">
                  <c:v>2.54181265831</c:v>
                </c:pt>
                <c:pt idx="18569">
                  <c:v>2.5421504974369999</c:v>
                </c:pt>
                <c:pt idx="18570">
                  <c:v>2.54230427742</c:v>
                </c:pt>
                <c:pt idx="18571">
                  <c:v>2.5424249172210001</c:v>
                </c:pt>
                <c:pt idx="18572">
                  <c:v>2.5425643920900001</c:v>
                </c:pt>
                <c:pt idx="18573">
                  <c:v>2.5427086353299999</c:v>
                </c:pt>
                <c:pt idx="18574">
                  <c:v>2.542797803879</c:v>
                </c:pt>
                <c:pt idx="18575">
                  <c:v>2.542907953262</c:v>
                </c:pt>
                <c:pt idx="18576">
                  <c:v>2.5430407524110001</c:v>
                </c:pt>
                <c:pt idx="18577">
                  <c:v>2.5433731079099999</c:v>
                </c:pt>
                <c:pt idx="18578">
                  <c:v>2.54345536232</c:v>
                </c:pt>
                <c:pt idx="18579">
                  <c:v>2.543572187424</c:v>
                </c:pt>
                <c:pt idx="18580">
                  <c:v>2.5439100265499999</c:v>
                </c:pt>
                <c:pt idx="18581">
                  <c:v>2.544219017029</c:v>
                </c:pt>
                <c:pt idx="18582">
                  <c:v>2.5443909168240002</c:v>
                </c:pt>
                <c:pt idx="18583">
                  <c:v>2.544541835785</c:v>
                </c:pt>
                <c:pt idx="18584">
                  <c:v>2.5446529388429999</c:v>
                </c:pt>
                <c:pt idx="18585">
                  <c:v>2.5449631214139998</c:v>
                </c:pt>
                <c:pt idx="18586">
                  <c:v>2.5453186035159998</c:v>
                </c:pt>
                <c:pt idx="18587">
                  <c:v>2.5454947948459998</c:v>
                </c:pt>
                <c:pt idx="18588">
                  <c:v>2.5455834865570002</c:v>
                </c:pt>
                <c:pt idx="18589">
                  <c:v>2.5456702709200001</c:v>
                </c:pt>
                <c:pt idx="18590">
                  <c:v>2.5457632541659998</c:v>
                </c:pt>
                <c:pt idx="18591">
                  <c:v>2.5458614826199999</c:v>
                </c:pt>
                <c:pt idx="18592">
                  <c:v>2.545952558517</c:v>
                </c:pt>
                <c:pt idx="18593">
                  <c:v>2.5461814403530001</c:v>
                </c:pt>
                <c:pt idx="18594">
                  <c:v>2.546356916428</c:v>
                </c:pt>
                <c:pt idx="18595">
                  <c:v>2.54647397995</c:v>
                </c:pt>
                <c:pt idx="18596">
                  <c:v>2.5465598106380001</c:v>
                </c:pt>
                <c:pt idx="18597">
                  <c:v>2.5466754436489998</c:v>
                </c:pt>
                <c:pt idx="18598">
                  <c:v>2.546899318695</c:v>
                </c:pt>
                <c:pt idx="18599">
                  <c:v>2.5472304821009999</c:v>
                </c:pt>
                <c:pt idx="18600">
                  <c:v>2.5475573539730001</c:v>
                </c:pt>
                <c:pt idx="18601">
                  <c:v>2.5478577613829998</c:v>
                </c:pt>
                <c:pt idx="18602">
                  <c:v>2.54798746109</c:v>
                </c:pt>
                <c:pt idx="18603">
                  <c:v>2.5481066703800002</c:v>
                </c:pt>
                <c:pt idx="18604">
                  <c:v>2.5482220649720002</c:v>
                </c:pt>
                <c:pt idx="18605">
                  <c:v>2.548301458359</c:v>
                </c:pt>
                <c:pt idx="18606">
                  <c:v>2.548406124115</c:v>
                </c:pt>
                <c:pt idx="18607">
                  <c:v>2.5484800338750002</c:v>
                </c:pt>
                <c:pt idx="18608">
                  <c:v>2.5485584735870002</c:v>
                </c:pt>
                <c:pt idx="18609">
                  <c:v>2.5486001968380001</c:v>
                </c:pt>
                <c:pt idx="18610">
                  <c:v>2.5486776828769999</c:v>
                </c:pt>
                <c:pt idx="18611">
                  <c:v>2.5487554073330001</c:v>
                </c:pt>
                <c:pt idx="18612">
                  <c:v>2.5488390922550002</c:v>
                </c:pt>
                <c:pt idx="18613">
                  <c:v>2.5489175319670001</c:v>
                </c:pt>
                <c:pt idx="18614">
                  <c:v>2.5492179393769998</c:v>
                </c:pt>
                <c:pt idx="18615">
                  <c:v>2.549324989319</c:v>
                </c:pt>
                <c:pt idx="18616">
                  <c:v>2.5494184494019998</c:v>
                </c:pt>
                <c:pt idx="18617">
                  <c:v>2.5495214462279998</c:v>
                </c:pt>
                <c:pt idx="18618">
                  <c:v>2.5496103763579998</c:v>
                </c:pt>
                <c:pt idx="18619">
                  <c:v>2.5496647357939999</c:v>
                </c:pt>
                <c:pt idx="18620">
                  <c:v>2.5497531890870002</c:v>
                </c:pt>
                <c:pt idx="18621">
                  <c:v>2.5499067306519998</c:v>
                </c:pt>
                <c:pt idx="18622">
                  <c:v>2.5501396656040001</c:v>
                </c:pt>
                <c:pt idx="18623">
                  <c:v>2.5504868030550001</c:v>
                </c:pt>
                <c:pt idx="18624">
                  <c:v>2.5508267879490001</c:v>
                </c:pt>
                <c:pt idx="18625">
                  <c:v>2.5511767864229999</c:v>
                </c:pt>
                <c:pt idx="18626">
                  <c:v>2.551388263702</c:v>
                </c:pt>
                <c:pt idx="18627">
                  <c:v>2.5517046451569998</c:v>
                </c:pt>
                <c:pt idx="18628">
                  <c:v>2.5518651008609998</c:v>
                </c:pt>
                <c:pt idx="18629">
                  <c:v>2.5519855022429998</c:v>
                </c:pt>
                <c:pt idx="18630">
                  <c:v>2.5520725250240002</c:v>
                </c:pt>
                <c:pt idx="18631">
                  <c:v>2.5521576404570001</c:v>
                </c:pt>
                <c:pt idx="18632">
                  <c:v>2.552237510681</c:v>
                </c:pt>
                <c:pt idx="18633">
                  <c:v>2.5523300170900001</c:v>
                </c:pt>
                <c:pt idx="18634">
                  <c:v>2.552415132523</c:v>
                </c:pt>
                <c:pt idx="18635">
                  <c:v>2.5525116920470001</c:v>
                </c:pt>
                <c:pt idx="18636">
                  <c:v>2.5525975227359998</c:v>
                </c:pt>
                <c:pt idx="18637">
                  <c:v>2.5527420043950002</c:v>
                </c:pt>
                <c:pt idx="18638">
                  <c:v>2.5530438423159998</c:v>
                </c:pt>
                <c:pt idx="18639">
                  <c:v>2.553161859512</c:v>
                </c:pt>
                <c:pt idx="18640">
                  <c:v>2.5532724857329998</c:v>
                </c:pt>
                <c:pt idx="18641">
                  <c:v>2.5535380840299999</c:v>
                </c:pt>
                <c:pt idx="18642">
                  <c:v>2.553853750229</c:v>
                </c:pt>
                <c:pt idx="18643">
                  <c:v>2.5541779994959999</c:v>
                </c:pt>
                <c:pt idx="18644">
                  <c:v>2.5543315410609999</c:v>
                </c:pt>
                <c:pt idx="18645">
                  <c:v>2.5544114112849998</c:v>
                </c:pt>
                <c:pt idx="18646">
                  <c:v>2.5545194149019999</c:v>
                </c:pt>
                <c:pt idx="18647">
                  <c:v>2.5546271800990001</c:v>
                </c:pt>
                <c:pt idx="18648">
                  <c:v>2.5547320842739998</c:v>
                </c:pt>
                <c:pt idx="18649">
                  <c:v>2.5547795295719999</c:v>
                </c:pt>
                <c:pt idx="18650">
                  <c:v>2.5548510551449999</c:v>
                </c:pt>
                <c:pt idx="18651">
                  <c:v>2.554919242859</c:v>
                </c:pt>
                <c:pt idx="18652">
                  <c:v>2.554992437363</c:v>
                </c:pt>
                <c:pt idx="18653">
                  <c:v>2.5550687313079998</c:v>
                </c:pt>
                <c:pt idx="18654">
                  <c:v>2.5551786422729998</c:v>
                </c:pt>
                <c:pt idx="18655">
                  <c:v>2.555522918701</c:v>
                </c:pt>
                <c:pt idx="18656">
                  <c:v>2.5558600425720002</c:v>
                </c:pt>
                <c:pt idx="18657">
                  <c:v>2.5562043189999999</c:v>
                </c:pt>
                <c:pt idx="18658">
                  <c:v>2.5564377307889998</c:v>
                </c:pt>
                <c:pt idx="18659">
                  <c:v>2.5565187931060001</c:v>
                </c:pt>
                <c:pt idx="18660">
                  <c:v>2.556609153748</c:v>
                </c:pt>
                <c:pt idx="18661">
                  <c:v>2.5566952228550002</c:v>
                </c:pt>
                <c:pt idx="18662">
                  <c:v>2.5568330287930001</c:v>
                </c:pt>
                <c:pt idx="18663">
                  <c:v>2.5571646690369998</c:v>
                </c:pt>
                <c:pt idx="18664">
                  <c:v>2.5572586059570002</c:v>
                </c:pt>
                <c:pt idx="18665">
                  <c:v>2.5573458671570002</c:v>
                </c:pt>
                <c:pt idx="18666">
                  <c:v>2.5573899745939999</c:v>
                </c:pt>
                <c:pt idx="18667">
                  <c:v>2.557472467422</c:v>
                </c:pt>
                <c:pt idx="18668">
                  <c:v>2.557566642761</c:v>
                </c:pt>
                <c:pt idx="18669">
                  <c:v>2.5576550960539999</c:v>
                </c:pt>
                <c:pt idx="18670">
                  <c:v>2.5577318668369999</c:v>
                </c:pt>
                <c:pt idx="18671">
                  <c:v>2.5578277111049998</c:v>
                </c:pt>
                <c:pt idx="18672">
                  <c:v>2.5579085350040001</c:v>
                </c:pt>
                <c:pt idx="18673">
                  <c:v>2.5580017566679998</c:v>
                </c:pt>
                <c:pt idx="18674">
                  <c:v>2.5580866336820001</c:v>
                </c:pt>
                <c:pt idx="18675">
                  <c:v>2.5581731796259999</c:v>
                </c:pt>
                <c:pt idx="18676">
                  <c:v>2.5582923889160001</c:v>
                </c:pt>
                <c:pt idx="18677">
                  <c:v>2.5586380958560002</c:v>
                </c:pt>
                <c:pt idx="18678">
                  <c:v>2.5588476657869998</c:v>
                </c:pt>
                <c:pt idx="18679">
                  <c:v>2.5589525699619999</c:v>
                </c:pt>
                <c:pt idx="18680">
                  <c:v>2.5590155124659999</c:v>
                </c:pt>
                <c:pt idx="18681">
                  <c:v>2.559120178223</c:v>
                </c:pt>
                <c:pt idx="18682">
                  <c:v>2.5591962337490002</c:v>
                </c:pt>
                <c:pt idx="18683">
                  <c:v>2.5592646598819999</c:v>
                </c:pt>
                <c:pt idx="18684">
                  <c:v>2.5593059062960002</c:v>
                </c:pt>
                <c:pt idx="18685">
                  <c:v>2.5593569278719999</c:v>
                </c:pt>
                <c:pt idx="18686">
                  <c:v>2.5593984127040001</c:v>
                </c:pt>
                <c:pt idx="18687">
                  <c:v>2.5594549179079999</c:v>
                </c:pt>
                <c:pt idx="18688">
                  <c:v>2.5595080852510002</c:v>
                </c:pt>
                <c:pt idx="18689">
                  <c:v>2.5595610141749998</c:v>
                </c:pt>
                <c:pt idx="18690">
                  <c:v>2.5596430301669999</c:v>
                </c:pt>
                <c:pt idx="18691">
                  <c:v>2.559722185135</c:v>
                </c:pt>
                <c:pt idx="18692">
                  <c:v>2.5597991943360001</c:v>
                </c:pt>
                <c:pt idx="18693">
                  <c:v>2.5598766803739998</c:v>
                </c:pt>
                <c:pt idx="18694">
                  <c:v>2.5601410865780001</c:v>
                </c:pt>
                <c:pt idx="18695">
                  <c:v>2.5604403018949999</c:v>
                </c:pt>
                <c:pt idx="18696">
                  <c:v>2.5607938766479998</c:v>
                </c:pt>
                <c:pt idx="18697">
                  <c:v>2.5609145164489999</c:v>
                </c:pt>
                <c:pt idx="18698">
                  <c:v>2.5609958171840002</c:v>
                </c:pt>
                <c:pt idx="18699">
                  <c:v>2.5611159801480001</c:v>
                </c:pt>
                <c:pt idx="18700">
                  <c:v>2.5614688396449998</c:v>
                </c:pt>
                <c:pt idx="18701">
                  <c:v>2.5617980957030002</c:v>
                </c:pt>
                <c:pt idx="18702">
                  <c:v>2.561950683594</c:v>
                </c:pt>
                <c:pt idx="18703">
                  <c:v>2.5620715618130001</c:v>
                </c:pt>
                <c:pt idx="18704">
                  <c:v>2.562196493149</c:v>
                </c:pt>
                <c:pt idx="18705">
                  <c:v>2.5622789859770001</c:v>
                </c:pt>
                <c:pt idx="18706">
                  <c:v>2.5623688697809999</c:v>
                </c:pt>
                <c:pt idx="18707">
                  <c:v>2.5624608993529998</c:v>
                </c:pt>
                <c:pt idx="18708">
                  <c:v>2.5625493526460001</c:v>
                </c:pt>
                <c:pt idx="18709">
                  <c:v>2.5626432895660001</c:v>
                </c:pt>
                <c:pt idx="18710">
                  <c:v>2.5627732276919999</c:v>
                </c:pt>
                <c:pt idx="18711">
                  <c:v>2.5629720687869999</c:v>
                </c:pt>
                <c:pt idx="18712">
                  <c:v>2.5633201599120001</c:v>
                </c:pt>
                <c:pt idx="18713">
                  <c:v>2.5634665489200001</c:v>
                </c:pt>
                <c:pt idx="18714">
                  <c:v>2.5635890960690002</c:v>
                </c:pt>
                <c:pt idx="18715">
                  <c:v>2.5637116432189999</c:v>
                </c:pt>
                <c:pt idx="18716">
                  <c:v>2.5638365745540002</c:v>
                </c:pt>
                <c:pt idx="18717">
                  <c:v>2.563987493515</c:v>
                </c:pt>
                <c:pt idx="18718">
                  <c:v>2.5643045902249999</c:v>
                </c:pt>
                <c:pt idx="18719">
                  <c:v>2.5644176006319999</c:v>
                </c:pt>
                <c:pt idx="18720">
                  <c:v>2.5645270347600002</c:v>
                </c:pt>
                <c:pt idx="18721">
                  <c:v>2.5646469593050001</c:v>
                </c:pt>
                <c:pt idx="18722">
                  <c:v>2.5646934509279999</c:v>
                </c:pt>
                <c:pt idx="18723">
                  <c:v>2.5647754669189999</c:v>
                </c:pt>
                <c:pt idx="18724">
                  <c:v>2.56484913826</c:v>
                </c:pt>
                <c:pt idx="18725">
                  <c:v>2.564892530441</c:v>
                </c:pt>
                <c:pt idx="18726">
                  <c:v>2.564958810806</c:v>
                </c:pt>
                <c:pt idx="18727">
                  <c:v>2.5650055408479999</c:v>
                </c:pt>
                <c:pt idx="18728">
                  <c:v>2.5650532245640001</c:v>
                </c:pt>
                <c:pt idx="18729">
                  <c:v>2.565112113953</c:v>
                </c:pt>
                <c:pt idx="18730">
                  <c:v>2.5651614665990001</c:v>
                </c:pt>
                <c:pt idx="18731">
                  <c:v>2.5652172565460001</c:v>
                </c:pt>
                <c:pt idx="18732">
                  <c:v>2.565262317657</c:v>
                </c:pt>
                <c:pt idx="18733">
                  <c:v>2.56533908844</c:v>
                </c:pt>
                <c:pt idx="18734">
                  <c:v>2.5654127597810001</c:v>
                </c:pt>
                <c:pt idx="18735">
                  <c:v>2.5654826164250002</c:v>
                </c:pt>
                <c:pt idx="18736">
                  <c:v>2.5655593872070002</c:v>
                </c:pt>
                <c:pt idx="18737">
                  <c:v>2.5656700134279999</c:v>
                </c:pt>
                <c:pt idx="18738">
                  <c:v>2.5657622814179999</c:v>
                </c:pt>
                <c:pt idx="18739">
                  <c:v>2.565902233124</c:v>
                </c:pt>
                <c:pt idx="18740">
                  <c:v>2.5661251544949999</c:v>
                </c:pt>
                <c:pt idx="18741">
                  <c:v>2.5662062168120001</c:v>
                </c:pt>
                <c:pt idx="18742">
                  <c:v>2.5662953853610002</c:v>
                </c:pt>
                <c:pt idx="18743">
                  <c:v>2.566390752792</c:v>
                </c:pt>
                <c:pt idx="18744">
                  <c:v>2.5664799213410001</c:v>
                </c:pt>
                <c:pt idx="18745">
                  <c:v>2.5665354728700001</c:v>
                </c:pt>
                <c:pt idx="18746">
                  <c:v>2.5665860176090001</c:v>
                </c:pt>
                <c:pt idx="18747">
                  <c:v>2.5666308403019999</c:v>
                </c:pt>
                <c:pt idx="18748">
                  <c:v>2.566732168198</c:v>
                </c:pt>
                <c:pt idx="18749">
                  <c:v>2.5668156146999999</c:v>
                </c:pt>
                <c:pt idx="18750">
                  <c:v>2.566943407059</c:v>
                </c:pt>
                <c:pt idx="18751">
                  <c:v>2.5672132968899999</c:v>
                </c:pt>
                <c:pt idx="18752">
                  <c:v>2.5675280094150001</c:v>
                </c:pt>
                <c:pt idx="18753">
                  <c:v>2.5678529739379998</c:v>
                </c:pt>
                <c:pt idx="18754">
                  <c:v>2.568191766739</c:v>
                </c:pt>
                <c:pt idx="18755">
                  <c:v>2.5683190822599999</c:v>
                </c:pt>
                <c:pt idx="18756">
                  <c:v>2.568406105042</c:v>
                </c:pt>
                <c:pt idx="18757">
                  <c:v>2.568477869034</c:v>
                </c:pt>
                <c:pt idx="18758">
                  <c:v>2.5685706138610001</c:v>
                </c:pt>
                <c:pt idx="18759">
                  <c:v>2.5686528682710001</c:v>
                </c:pt>
                <c:pt idx="18760">
                  <c:v>2.5687696933750002</c:v>
                </c:pt>
                <c:pt idx="18761">
                  <c:v>2.5689427852629998</c:v>
                </c:pt>
                <c:pt idx="18762">
                  <c:v>2.5691289901730001</c:v>
                </c:pt>
                <c:pt idx="18763">
                  <c:v>2.5692796707149999</c:v>
                </c:pt>
                <c:pt idx="18764">
                  <c:v>2.569398641586</c:v>
                </c:pt>
                <c:pt idx="18765">
                  <c:v>2.569538116455</c:v>
                </c:pt>
                <c:pt idx="18766">
                  <c:v>2.5698578357700002</c:v>
                </c:pt>
                <c:pt idx="18767">
                  <c:v>2.5699489116669998</c:v>
                </c:pt>
                <c:pt idx="18768">
                  <c:v>2.5701282024380001</c:v>
                </c:pt>
                <c:pt idx="18769">
                  <c:v>2.5704638957979999</c:v>
                </c:pt>
                <c:pt idx="18770">
                  <c:v>2.570643901825</c:v>
                </c:pt>
                <c:pt idx="18771">
                  <c:v>2.5707511901859998</c:v>
                </c:pt>
                <c:pt idx="18772">
                  <c:v>2.5708751678469999</c:v>
                </c:pt>
                <c:pt idx="18773">
                  <c:v>2.5709512233730001</c:v>
                </c:pt>
                <c:pt idx="18774">
                  <c:v>2.5710270404819999</c:v>
                </c:pt>
                <c:pt idx="18775">
                  <c:v>2.5710864067079999</c:v>
                </c:pt>
                <c:pt idx="18776">
                  <c:v>2.571137428284</c:v>
                </c:pt>
                <c:pt idx="18777">
                  <c:v>2.571215867996</c:v>
                </c:pt>
                <c:pt idx="18778">
                  <c:v>2.5712914466860002</c:v>
                </c:pt>
                <c:pt idx="18779">
                  <c:v>2.5713572502140001</c:v>
                </c:pt>
                <c:pt idx="18780">
                  <c:v>2.5714361667630001</c:v>
                </c:pt>
                <c:pt idx="18781">
                  <c:v>2.5715155601499999</c:v>
                </c:pt>
                <c:pt idx="18782">
                  <c:v>2.5716056823729998</c:v>
                </c:pt>
                <c:pt idx="18783">
                  <c:v>2.571920156479</c:v>
                </c:pt>
                <c:pt idx="18784">
                  <c:v>2.5720083713530002</c:v>
                </c:pt>
                <c:pt idx="18785">
                  <c:v>2.572255373001</c:v>
                </c:pt>
                <c:pt idx="18786">
                  <c:v>2.5723466873169998</c:v>
                </c:pt>
                <c:pt idx="18787">
                  <c:v>2.5724394321439998</c:v>
                </c:pt>
                <c:pt idx="18788">
                  <c:v>2.5725338459009999</c:v>
                </c:pt>
                <c:pt idx="18789">
                  <c:v>2.5728528499599999</c:v>
                </c:pt>
                <c:pt idx="18790">
                  <c:v>2.5730140209200001</c:v>
                </c:pt>
                <c:pt idx="18791">
                  <c:v>2.573136091232</c:v>
                </c:pt>
                <c:pt idx="18792">
                  <c:v>2.5734651088709999</c:v>
                </c:pt>
                <c:pt idx="18793">
                  <c:v>2.573789834976</c:v>
                </c:pt>
                <c:pt idx="18794">
                  <c:v>2.5741057395940001</c:v>
                </c:pt>
                <c:pt idx="18795">
                  <c:v>2.57421875</c:v>
                </c:pt>
                <c:pt idx="18796">
                  <c:v>2.5743074417109999</c:v>
                </c:pt>
                <c:pt idx="18797">
                  <c:v>2.5743989944460002</c:v>
                </c:pt>
                <c:pt idx="18798">
                  <c:v>2.5744814872739998</c:v>
                </c:pt>
                <c:pt idx="18799">
                  <c:v>2.5745685100559998</c:v>
                </c:pt>
                <c:pt idx="18800">
                  <c:v>2.5746419429779999</c:v>
                </c:pt>
                <c:pt idx="18801">
                  <c:v>2.5748035907750002</c:v>
                </c:pt>
                <c:pt idx="18802">
                  <c:v>2.5750439167020001</c:v>
                </c:pt>
                <c:pt idx="18803">
                  <c:v>2.575212717056</c:v>
                </c:pt>
                <c:pt idx="18804">
                  <c:v>2.5755019187929999</c:v>
                </c:pt>
                <c:pt idx="18805">
                  <c:v>2.5756020545960001</c:v>
                </c:pt>
                <c:pt idx="18806">
                  <c:v>2.575702905655</c:v>
                </c:pt>
                <c:pt idx="18807">
                  <c:v>2.5757782459260001</c:v>
                </c:pt>
                <c:pt idx="18808">
                  <c:v>2.5758523941039999</c:v>
                </c:pt>
                <c:pt idx="18809">
                  <c:v>2.5759046077729999</c:v>
                </c:pt>
                <c:pt idx="18810">
                  <c:v>2.5759456157680001</c:v>
                </c:pt>
                <c:pt idx="18811">
                  <c:v>2.576011180878</c:v>
                </c:pt>
                <c:pt idx="18812">
                  <c:v>2.5760591030120001</c:v>
                </c:pt>
                <c:pt idx="18813">
                  <c:v>2.5760982036589999</c:v>
                </c:pt>
                <c:pt idx="18814">
                  <c:v>2.5761480331420001</c:v>
                </c:pt>
                <c:pt idx="18815">
                  <c:v>2.5762288570399998</c:v>
                </c:pt>
                <c:pt idx="18816">
                  <c:v>2.5762741565699998</c:v>
                </c:pt>
                <c:pt idx="18817">
                  <c:v>2.576355218887</c:v>
                </c:pt>
                <c:pt idx="18818">
                  <c:v>2.5764367580409999</c:v>
                </c:pt>
                <c:pt idx="18819">
                  <c:v>2.5767691135409998</c:v>
                </c:pt>
                <c:pt idx="18820">
                  <c:v>2.5771443843839998</c:v>
                </c:pt>
                <c:pt idx="18821">
                  <c:v>2.5774915218349999</c:v>
                </c:pt>
                <c:pt idx="18822">
                  <c:v>2.5778558254239998</c:v>
                </c:pt>
                <c:pt idx="18823">
                  <c:v>2.578180789948</c:v>
                </c:pt>
                <c:pt idx="18824">
                  <c:v>2.5784826278690001</c:v>
                </c:pt>
                <c:pt idx="18825">
                  <c:v>2.5786020755769998</c:v>
                </c:pt>
                <c:pt idx="18826">
                  <c:v>2.5786831378940001</c:v>
                </c:pt>
                <c:pt idx="18827">
                  <c:v>2.578768491745</c:v>
                </c:pt>
                <c:pt idx="18828">
                  <c:v>2.578895568848</c:v>
                </c:pt>
                <c:pt idx="18829">
                  <c:v>2.5790154933929998</c:v>
                </c:pt>
                <c:pt idx="18830">
                  <c:v>2.5791339874269998</c:v>
                </c:pt>
                <c:pt idx="18831">
                  <c:v>2.5792560577389998</c:v>
                </c:pt>
                <c:pt idx="18832">
                  <c:v>2.5794100761409999</c:v>
                </c:pt>
                <c:pt idx="18833">
                  <c:v>2.5797691345209999</c:v>
                </c:pt>
                <c:pt idx="18834">
                  <c:v>2.580097436905</c:v>
                </c:pt>
                <c:pt idx="18835">
                  <c:v>2.5802903175349998</c:v>
                </c:pt>
                <c:pt idx="18836">
                  <c:v>2.5806293487550001</c:v>
                </c:pt>
                <c:pt idx="18837">
                  <c:v>2.5809457302090002</c:v>
                </c:pt>
                <c:pt idx="18838">
                  <c:v>2.5810713768009999</c:v>
                </c:pt>
                <c:pt idx="18839">
                  <c:v>2.581147193909</c:v>
                </c:pt>
                <c:pt idx="18840">
                  <c:v>2.5812244415280001</c:v>
                </c:pt>
                <c:pt idx="18841">
                  <c:v>2.5813097953800002</c:v>
                </c:pt>
                <c:pt idx="18842">
                  <c:v>2.581394672394</c:v>
                </c:pt>
                <c:pt idx="18843">
                  <c:v>2.581475019455</c:v>
                </c:pt>
                <c:pt idx="18844">
                  <c:v>2.5816607475279998</c:v>
                </c:pt>
                <c:pt idx="18845">
                  <c:v>2.581949234009</c:v>
                </c:pt>
                <c:pt idx="18846">
                  <c:v>2.5821640491490001</c:v>
                </c:pt>
                <c:pt idx="18847">
                  <c:v>2.582338094711</c:v>
                </c:pt>
                <c:pt idx="18848">
                  <c:v>2.5825221538540002</c:v>
                </c:pt>
                <c:pt idx="18849">
                  <c:v>2.5827875137329999</c:v>
                </c:pt>
                <c:pt idx="18850">
                  <c:v>2.5828826427460001</c:v>
                </c:pt>
                <c:pt idx="18851">
                  <c:v>2.5829284191130002</c:v>
                </c:pt>
                <c:pt idx="18852">
                  <c:v>2.5829770565030001</c:v>
                </c:pt>
                <c:pt idx="18853">
                  <c:v>2.5830273628230001</c:v>
                </c:pt>
                <c:pt idx="18854">
                  <c:v>2.5830731391909998</c:v>
                </c:pt>
                <c:pt idx="18855">
                  <c:v>2.583119392395</c:v>
                </c:pt>
                <c:pt idx="18856">
                  <c:v>2.583171844482</c:v>
                </c:pt>
                <c:pt idx="18857">
                  <c:v>2.5832262039180001</c:v>
                </c:pt>
                <c:pt idx="18858">
                  <c:v>2.5833153724670002</c:v>
                </c:pt>
                <c:pt idx="18859">
                  <c:v>2.583412408829</c:v>
                </c:pt>
                <c:pt idx="18860">
                  <c:v>2.5835008621219999</c:v>
                </c:pt>
                <c:pt idx="18861">
                  <c:v>2.5835876464840002</c:v>
                </c:pt>
                <c:pt idx="18862">
                  <c:v>2.5836751461029999</c:v>
                </c:pt>
                <c:pt idx="18863">
                  <c:v>2.58385181427</c:v>
                </c:pt>
                <c:pt idx="18864">
                  <c:v>2.584148168564</c:v>
                </c:pt>
                <c:pt idx="18865">
                  <c:v>2.584305047989</c:v>
                </c:pt>
                <c:pt idx="18866">
                  <c:v>2.5846185684199998</c:v>
                </c:pt>
                <c:pt idx="18867">
                  <c:v>2.5849273204799998</c:v>
                </c:pt>
                <c:pt idx="18868">
                  <c:v>2.585265874863</c:v>
                </c:pt>
                <c:pt idx="18869">
                  <c:v>2.5854082107540002</c:v>
                </c:pt>
                <c:pt idx="18870">
                  <c:v>2.5855109691620002</c:v>
                </c:pt>
                <c:pt idx="18871">
                  <c:v>2.5855913162230002</c:v>
                </c:pt>
                <c:pt idx="18872">
                  <c:v>2.5856385231019998</c:v>
                </c:pt>
                <c:pt idx="18873">
                  <c:v>2.5857250690460001</c:v>
                </c:pt>
                <c:pt idx="18874">
                  <c:v>2.5858435630800001</c:v>
                </c:pt>
                <c:pt idx="18875">
                  <c:v>2.5861656665799999</c:v>
                </c:pt>
                <c:pt idx="18876">
                  <c:v>2.5864844322199998</c:v>
                </c:pt>
                <c:pt idx="18877">
                  <c:v>2.5866656303409998</c:v>
                </c:pt>
                <c:pt idx="18878">
                  <c:v>2.5867564678189998</c:v>
                </c:pt>
                <c:pt idx="18879">
                  <c:v>2.5868439674379999</c:v>
                </c:pt>
                <c:pt idx="18880">
                  <c:v>2.5869653224950002</c:v>
                </c:pt>
                <c:pt idx="18881">
                  <c:v>2.5872850418089999</c:v>
                </c:pt>
                <c:pt idx="18882">
                  <c:v>2.5876350402830002</c:v>
                </c:pt>
                <c:pt idx="18883">
                  <c:v>2.5879487991330001</c:v>
                </c:pt>
                <c:pt idx="18884">
                  <c:v>2.588099956512</c:v>
                </c:pt>
                <c:pt idx="18885">
                  <c:v>2.5881900787349998</c:v>
                </c:pt>
                <c:pt idx="18886">
                  <c:v>2.5882699489590002</c:v>
                </c:pt>
                <c:pt idx="18887">
                  <c:v>2.5883791446690001</c:v>
                </c:pt>
                <c:pt idx="18888">
                  <c:v>2.5884912014010002</c:v>
                </c:pt>
                <c:pt idx="18889">
                  <c:v>2.5888347625730002</c:v>
                </c:pt>
                <c:pt idx="18890">
                  <c:v>2.5889327526089998</c:v>
                </c:pt>
                <c:pt idx="18891">
                  <c:v>2.5889852046969999</c:v>
                </c:pt>
                <c:pt idx="18892">
                  <c:v>2.5890367031100001</c:v>
                </c:pt>
                <c:pt idx="18893">
                  <c:v>2.5890927314760002</c:v>
                </c:pt>
                <c:pt idx="18894">
                  <c:v>2.5891501903530001</c:v>
                </c:pt>
                <c:pt idx="18895">
                  <c:v>2.5892093181610001</c:v>
                </c:pt>
                <c:pt idx="18896">
                  <c:v>2.5892701148990001</c:v>
                </c:pt>
                <c:pt idx="18897">
                  <c:v>2.5893318653109998</c:v>
                </c:pt>
                <c:pt idx="18898">
                  <c:v>2.5893933773039999</c:v>
                </c:pt>
                <c:pt idx="18899">
                  <c:v>2.5894486904140002</c:v>
                </c:pt>
                <c:pt idx="18900">
                  <c:v>2.5895550251010002</c:v>
                </c:pt>
                <c:pt idx="18901">
                  <c:v>2.5896451473240001</c:v>
                </c:pt>
                <c:pt idx="18902">
                  <c:v>2.5899803638460002</c:v>
                </c:pt>
                <c:pt idx="18903">
                  <c:v>2.590291976929</c:v>
                </c:pt>
                <c:pt idx="18904">
                  <c:v>2.590532541275</c:v>
                </c:pt>
                <c:pt idx="18905">
                  <c:v>2.5908424854279999</c:v>
                </c:pt>
                <c:pt idx="18906">
                  <c:v>2.5910096168519998</c:v>
                </c:pt>
                <c:pt idx="18907">
                  <c:v>2.5913310050959999</c:v>
                </c:pt>
                <c:pt idx="18908">
                  <c:v>2.5915663242339999</c:v>
                </c:pt>
                <c:pt idx="18909">
                  <c:v>2.5918965339660001</c:v>
                </c:pt>
                <c:pt idx="18910">
                  <c:v>2.5922265052800002</c:v>
                </c:pt>
                <c:pt idx="18911">
                  <c:v>2.5923454761509999</c:v>
                </c:pt>
                <c:pt idx="18912">
                  <c:v>2.592667102814</c:v>
                </c:pt>
                <c:pt idx="18913">
                  <c:v>2.5927791595460001</c:v>
                </c:pt>
                <c:pt idx="18914">
                  <c:v>2.5928592681880001</c:v>
                </c:pt>
                <c:pt idx="18915">
                  <c:v>2.5929360389710001</c:v>
                </c:pt>
                <c:pt idx="18916">
                  <c:v>2.5930154323579999</c:v>
                </c:pt>
                <c:pt idx="18917">
                  <c:v>2.5930986404419998</c:v>
                </c:pt>
                <c:pt idx="18918">
                  <c:v>2.5932097435000001</c:v>
                </c:pt>
                <c:pt idx="18919">
                  <c:v>2.5933253765109998</c:v>
                </c:pt>
                <c:pt idx="18920">
                  <c:v>2.5936536788939999</c:v>
                </c:pt>
                <c:pt idx="18921">
                  <c:v>2.5938658714290002</c:v>
                </c:pt>
                <c:pt idx="18922">
                  <c:v>2.594229459763</c:v>
                </c:pt>
                <c:pt idx="18923">
                  <c:v>2.5945947170260002</c:v>
                </c:pt>
                <c:pt idx="18924">
                  <c:v>2.5948281288150001</c:v>
                </c:pt>
                <c:pt idx="18925">
                  <c:v>2.595133066177</c:v>
                </c:pt>
                <c:pt idx="18926">
                  <c:v>2.5952167510990001</c:v>
                </c:pt>
                <c:pt idx="18927">
                  <c:v>2.5953099727629998</c:v>
                </c:pt>
                <c:pt idx="18928">
                  <c:v>2.5953993797299999</c:v>
                </c:pt>
                <c:pt idx="18929">
                  <c:v>2.5954909324650002</c:v>
                </c:pt>
                <c:pt idx="18930">
                  <c:v>2.595582723618</c:v>
                </c:pt>
                <c:pt idx="18931">
                  <c:v>2.595685958862</c:v>
                </c:pt>
                <c:pt idx="18932">
                  <c:v>2.5957837104800001</c:v>
                </c:pt>
                <c:pt idx="18933">
                  <c:v>2.5958814620970001</c:v>
                </c:pt>
                <c:pt idx="18934">
                  <c:v>2.5959703922270001</c:v>
                </c:pt>
                <c:pt idx="18935">
                  <c:v>2.5960566997529999</c:v>
                </c:pt>
                <c:pt idx="18936">
                  <c:v>2.5963516235349999</c:v>
                </c:pt>
                <c:pt idx="18937">
                  <c:v>2.5965886116029999</c:v>
                </c:pt>
                <c:pt idx="18938">
                  <c:v>2.5967364311219998</c:v>
                </c:pt>
                <c:pt idx="18939">
                  <c:v>2.5969214439389998</c:v>
                </c:pt>
                <c:pt idx="18940">
                  <c:v>2.5972096920009999</c:v>
                </c:pt>
                <c:pt idx="18941">
                  <c:v>2.5973086357119999</c:v>
                </c:pt>
                <c:pt idx="18942">
                  <c:v>2.5974431037899999</c:v>
                </c:pt>
                <c:pt idx="18943">
                  <c:v>2.5976228713989999</c:v>
                </c:pt>
                <c:pt idx="18944">
                  <c:v>2.5978946685789999</c:v>
                </c:pt>
                <c:pt idx="18945">
                  <c:v>2.5980386734010001</c:v>
                </c:pt>
                <c:pt idx="18946">
                  <c:v>2.5981502532960001</c:v>
                </c:pt>
                <c:pt idx="18947">
                  <c:v>2.5983881950379999</c:v>
                </c:pt>
                <c:pt idx="18948">
                  <c:v>2.5985949039460001</c:v>
                </c:pt>
                <c:pt idx="18949">
                  <c:v>2.5986857414250002</c:v>
                </c:pt>
                <c:pt idx="18950">
                  <c:v>2.5988998413090001</c:v>
                </c:pt>
                <c:pt idx="18951">
                  <c:v>2.5990052223209998</c:v>
                </c:pt>
                <c:pt idx="18952">
                  <c:v>2.5993206501010002</c:v>
                </c:pt>
                <c:pt idx="18953">
                  <c:v>2.5995790958399998</c:v>
                </c:pt>
                <c:pt idx="18954">
                  <c:v>2.5997695922849999</c:v>
                </c:pt>
                <c:pt idx="18955">
                  <c:v>2.5999262332919999</c:v>
                </c:pt>
                <c:pt idx="18956">
                  <c:v>2.600057840347</c:v>
                </c:pt>
                <c:pt idx="18957">
                  <c:v>2.6001408100129999</c:v>
                </c:pt>
                <c:pt idx="18958">
                  <c:v>2.600263357162</c:v>
                </c:pt>
                <c:pt idx="18959">
                  <c:v>2.6005840301509999</c:v>
                </c:pt>
                <c:pt idx="18960">
                  <c:v>2.6006760597229999</c:v>
                </c:pt>
                <c:pt idx="18961">
                  <c:v>2.6008186340330002</c:v>
                </c:pt>
                <c:pt idx="18962">
                  <c:v>2.6009900569919999</c:v>
                </c:pt>
                <c:pt idx="18963">
                  <c:v>2.6013035774229998</c:v>
                </c:pt>
                <c:pt idx="18964">
                  <c:v>2.6014697551729999</c:v>
                </c:pt>
                <c:pt idx="18965">
                  <c:v>2.601804971695</c:v>
                </c:pt>
                <c:pt idx="18966">
                  <c:v>2.602151870728</c:v>
                </c:pt>
                <c:pt idx="18967">
                  <c:v>2.6023068428039999</c:v>
                </c:pt>
                <c:pt idx="18968">
                  <c:v>2.6024248600009998</c:v>
                </c:pt>
                <c:pt idx="18969">
                  <c:v>2.602511167526</c:v>
                </c:pt>
                <c:pt idx="18970">
                  <c:v>2.6026220321659999</c:v>
                </c:pt>
                <c:pt idx="18971">
                  <c:v>2.6027133464809999</c:v>
                </c:pt>
                <c:pt idx="18972">
                  <c:v>2.6028590202330002</c:v>
                </c:pt>
                <c:pt idx="18973">
                  <c:v>2.6029851436609999</c:v>
                </c:pt>
                <c:pt idx="18974">
                  <c:v>2.6030747890470001</c:v>
                </c:pt>
                <c:pt idx="18975">
                  <c:v>2.6031551361080001</c:v>
                </c:pt>
                <c:pt idx="18976">
                  <c:v>2.6032342910769999</c:v>
                </c:pt>
                <c:pt idx="18977">
                  <c:v>2.6033470630650002</c:v>
                </c:pt>
                <c:pt idx="18978">
                  <c:v>2.6034739017490001</c:v>
                </c:pt>
                <c:pt idx="18979">
                  <c:v>2.6036338806149999</c:v>
                </c:pt>
                <c:pt idx="18980">
                  <c:v>2.6040174961089999</c:v>
                </c:pt>
                <c:pt idx="18981">
                  <c:v>2.6041040420530002</c:v>
                </c:pt>
                <c:pt idx="18982">
                  <c:v>2.6041495800019998</c:v>
                </c:pt>
                <c:pt idx="18983">
                  <c:v>2.6042397022250001</c:v>
                </c:pt>
                <c:pt idx="18984">
                  <c:v>2.6043395996090002</c:v>
                </c:pt>
                <c:pt idx="18985">
                  <c:v>2.604387760162</c:v>
                </c:pt>
                <c:pt idx="18986">
                  <c:v>2.604439973831</c:v>
                </c:pt>
                <c:pt idx="18987">
                  <c:v>2.6044871807100001</c:v>
                </c:pt>
                <c:pt idx="18988">
                  <c:v>2.60453748703</c:v>
                </c:pt>
                <c:pt idx="18989">
                  <c:v>2.6045894622799999</c:v>
                </c:pt>
                <c:pt idx="18990">
                  <c:v>2.604637145996</c:v>
                </c:pt>
                <c:pt idx="18991">
                  <c:v>2.6046845912930001</c:v>
                </c:pt>
                <c:pt idx="18992">
                  <c:v>2.6047813892359999</c:v>
                </c:pt>
                <c:pt idx="18993">
                  <c:v>2.6048691272740001</c:v>
                </c:pt>
                <c:pt idx="18994">
                  <c:v>2.604948997498</c:v>
                </c:pt>
                <c:pt idx="18995">
                  <c:v>2.6052906513209999</c:v>
                </c:pt>
                <c:pt idx="18996">
                  <c:v>2.6054778099060001</c:v>
                </c:pt>
                <c:pt idx="18997">
                  <c:v>2.6057760715480001</c:v>
                </c:pt>
                <c:pt idx="18998">
                  <c:v>2.6060028076170001</c:v>
                </c:pt>
                <c:pt idx="18999">
                  <c:v>2.6063113212590001</c:v>
                </c:pt>
                <c:pt idx="19000">
                  <c:v>2.606452465057</c:v>
                </c:pt>
                <c:pt idx="19001">
                  <c:v>2.6066181659700001</c:v>
                </c:pt>
                <c:pt idx="19002">
                  <c:v>2.6066968441010001</c:v>
                </c:pt>
                <c:pt idx="19003">
                  <c:v>2.6067466735839999</c:v>
                </c:pt>
                <c:pt idx="19004">
                  <c:v>2.6068222522740001</c:v>
                </c:pt>
                <c:pt idx="19005">
                  <c:v>2.606898784637</c:v>
                </c:pt>
                <c:pt idx="19006">
                  <c:v>2.607013940811</c:v>
                </c:pt>
                <c:pt idx="19007">
                  <c:v>2.607369422913</c:v>
                </c:pt>
                <c:pt idx="19008">
                  <c:v>2.6074557304380002</c:v>
                </c:pt>
                <c:pt idx="19009">
                  <c:v>2.607545614243</c:v>
                </c:pt>
                <c:pt idx="19010">
                  <c:v>2.6076245307920001</c:v>
                </c:pt>
                <c:pt idx="19011">
                  <c:v>2.607715129852</c:v>
                </c:pt>
                <c:pt idx="19012">
                  <c:v>2.6078372001650001</c:v>
                </c:pt>
                <c:pt idx="19013">
                  <c:v>2.607964277267</c:v>
                </c:pt>
                <c:pt idx="19014">
                  <c:v>2.6083049774170002</c:v>
                </c:pt>
                <c:pt idx="19015">
                  <c:v>2.608421087265</c:v>
                </c:pt>
                <c:pt idx="19016">
                  <c:v>2.6087293624879999</c:v>
                </c:pt>
                <c:pt idx="19017">
                  <c:v>2.609071493149</c:v>
                </c:pt>
                <c:pt idx="19018">
                  <c:v>2.6093120574949999</c:v>
                </c:pt>
                <c:pt idx="19019">
                  <c:v>2.6094546318049998</c:v>
                </c:pt>
                <c:pt idx="19020">
                  <c:v>2.6098043918610001</c:v>
                </c:pt>
                <c:pt idx="19021">
                  <c:v>2.6098890304569999</c:v>
                </c:pt>
                <c:pt idx="19022">
                  <c:v>2.609976530075</c:v>
                </c:pt>
                <c:pt idx="19023">
                  <c:v>2.6100592613220002</c:v>
                </c:pt>
                <c:pt idx="19024">
                  <c:v>2.6101837158199999</c:v>
                </c:pt>
                <c:pt idx="19025">
                  <c:v>2.6102778911589999</c:v>
                </c:pt>
                <c:pt idx="19026">
                  <c:v>2.6103668212889999</c:v>
                </c:pt>
                <c:pt idx="19027">
                  <c:v>2.610457658768</c:v>
                </c:pt>
                <c:pt idx="19028">
                  <c:v>2.6105518341059999</c:v>
                </c:pt>
                <c:pt idx="19029">
                  <c:v>2.6106281280519998</c:v>
                </c:pt>
                <c:pt idx="19030">
                  <c:v>2.6109561920169999</c:v>
                </c:pt>
                <c:pt idx="19031">
                  <c:v>2.6110594272609999</c:v>
                </c:pt>
                <c:pt idx="19032">
                  <c:v>2.6111598014830002</c:v>
                </c:pt>
                <c:pt idx="19033">
                  <c:v>2.6112799644470002</c:v>
                </c:pt>
                <c:pt idx="19034">
                  <c:v>2.611347436905</c:v>
                </c:pt>
                <c:pt idx="19035">
                  <c:v>2.6114683151250002</c:v>
                </c:pt>
                <c:pt idx="19036">
                  <c:v>2.6115403175349998</c:v>
                </c:pt>
                <c:pt idx="19037">
                  <c:v>2.6116561889650001</c:v>
                </c:pt>
                <c:pt idx="19038">
                  <c:v>2.6117312908170001</c:v>
                </c:pt>
                <c:pt idx="19039">
                  <c:v>2.6119096279140002</c:v>
                </c:pt>
                <c:pt idx="19040">
                  <c:v>2.6121551990510001</c:v>
                </c:pt>
                <c:pt idx="19041">
                  <c:v>2.6122388839720001</c:v>
                </c:pt>
                <c:pt idx="19042">
                  <c:v>2.6123595237730002</c:v>
                </c:pt>
                <c:pt idx="19043">
                  <c:v>2.6124312877659999</c:v>
                </c:pt>
                <c:pt idx="19044">
                  <c:v>2.612787723541</c:v>
                </c:pt>
                <c:pt idx="19045">
                  <c:v>2.6130402088169999</c:v>
                </c:pt>
                <c:pt idx="19046">
                  <c:v>2.6131322383879998</c:v>
                </c:pt>
                <c:pt idx="19047">
                  <c:v>2.6132168769840001</c:v>
                </c:pt>
                <c:pt idx="19048">
                  <c:v>2.6133050918579999</c:v>
                </c:pt>
                <c:pt idx="19049">
                  <c:v>2.613420724869</c:v>
                </c:pt>
                <c:pt idx="19050">
                  <c:v>2.6137318611150002</c:v>
                </c:pt>
                <c:pt idx="19051">
                  <c:v>2.6138119697570001</c:v>
                </c:pt>
                <c:pt idx="19052">
                  <c:v>2.6138892173769999</c:v>
                </c:pt>
                <c:pt idx="19053">
                  <c:v>2.6139547824860001</c:v>
                </c:pt>
                <c:pt idx="19054">
                  <c:v>2.6140305995939999</c:v>
                </c:pt>
                <c:pt idx="19055">
                  <c:v>2.614151477814</c:v>
                </c:pt>
                <c:pt idx="19056">
                  <c:v>2.614268302917</c:v>
                </c:pt>
                <c:pt idx="19057">
                  <c:v>2.6144275665280001</c:v>
                </c:pt>
                <c:pt idx="19058">
                  <c:v>2.614548683167</c:v>
                </c:pt>
                <c:pt idx="19059">
                  <c:v>2.6146574020390001</c:v>
                </c:pt>
                <c:pt idx="19060">
                  <c:v>2.6148355007170001</c:v>
                </c:pt>
                <c:pt idx="19061">
                  <c:v>2.6151583194730001</c:v>
                </c:pt>
                <c:pt idx="19062">
                  <c:v>2.6155230998989998</c:v>
                </c:pt>
                <c:pt idx="19063">
                  <c:v>2.6157166957859999</c:v>
                </c:pt>
                <c:pt idx="19064">
                  <c:v>2.616062641144</c:v>
                </c:pt>
                <c:pt idx="19065">
                  <c:v>2.616149902344</c:v>
                </c:pt>
                <c:pt idx="19066">
                  <c:v>2.6162478923800001</c:v>
                </c:pt>
                <c:pt idx="19067">
                  <c:v>2.6163446903229999</c:v>
                </c:pt>
                <c:pt idx="19068">
                  <c:v>2.6164352893829999</c:v>
                </c:pt>
                <c:pt idx="19069">
                  <c:v>2.6165547370910001</c:v>
                </c:pt>
                <c:pt idx="19070">
                  <c:v>2.6168987751010002</c:v>
                </c:pt>
                <c:pt idx="19071">
                  <c:v>2.6171214580540001</c:v>
                </c:pt>
                <c:pt idx="19072">
                  <c:v>2.617241382599</c:v>
                </c:pt>
                <c:pt idx="19073">
                  <c:v>2.617328643799</c:v>
                </c:pt>
                <c:pt idx="19074">
                  <c:v>2.6174137592319999</c:v>
                </c:pt>
                <c:pt idx="19075">
                  <c:v>2.6174988746640002</c:v>
                </c:pt>
                <c:pt idx="19076">
                  <c:v>2.6175768375400001</c:v>
                </c:pt>
                <c:pt idx="19077">
                  <c:v>2.6176939010620002</c:v>
                </c:pt>
                <c:pt idx="19078">
                  <c:v>2.618043899536</c:v>
                </c:pt>
                <c:pt idx="19079">
                  <c:v>2.6183431148529999</c:v>
                </c:pt>
                <c:pt idx="19080">
                  <c:v>2.6184520721440001</c:v>
                </c:pt>
                <c:pt idx="19081">
                  <c:v>2.6185605525970002</c:v>
                </c:pt>
                <c:pt idx="19082">
                  <c:v>2.6186673641199998</c:v>
                </c:pt>
                <c:pt idx="19083">
                  <c:v>2.6187469959260001</c:v>
                </c:pt>
                <c:pt idx="19084">
                  <c:v>2.6188220977780001</c:v>
                </c:pt>
                <c:pt idx="19085">
                  <c:v>2.6188776493070001</c:v>
                </c:pt>
                <c:pt idx="19086">
                  <c:v>2.618954181671</c:v>
                </c:pt>
                <c:pt idx="19087">
                  <c:v>2.619025468826</c:v>
                </c:pt>
                <c:pt idx="19088">
                  <c:v>2.6193485260010001</c:v>
                </c:pt>
                <c:pt idx="19089">
                  <c:v>2.6196761131290001</c:v>
                </c:pt>
                <c:pt idx="19090">
                  <c:v>2.6197650432590001</c:v>
                </c:pt>
                <c:pt idx="19091">
                  <c:v>2.6200921535489998</c:v>
                </c:pt>
                <c:pt idx="19092">
                  <c:v>2.6204445362089999</c:v>
                </c:pt>
                <c:pt idx="19093">
                  <c:v>2.620556592941</c:v>
                </c:pt>
                <c:pt idx="19094">
                  <c:v>2.6207358837129999</c:v>
                </c:pt>
                <c:pt idx="19095">
                  <c:v>2.6209845542910002</c:v>
                </c:pt>
                <c:pt idx="19096">
                  <c:v>2.6211261749269998</c:v>
                </c:pt>
                <c:pt idx="19097">
                  <c:v>2.6211795806880001</c:v>
                </c:pt>
                <c:pt idx="19098">
                  <c:v>2.621291160583</c:v>
                </c:pt>
                <c:pt idx="19099">
                  <c:v>2.6214160919189999</c:v>
                </c:pt>
                <c:pt idx="19100">
                  <c:v>2.621730089188</c:v>
                </c:pt>
                <c:pt idx="19101">
                  <c:v>2.6220538616179998</c:v>
                </c:pt>
                <c:pt idx="19102">
                  <c:v>2.622194051743</c:v>
                </c:pt>
                <c:pt idx="19103">
                  <c:v>2.622276306152</c:v>
                </c:pt>
                <c:pt idx="19104">
                  <c:v>2.6223661899569999</c:v>
                </c:pt>
                <c:pt idx="19105">
                  <c:v>2.622413873672</c:v>
                </c:pt>
                <c:pt idx="19106">
                  <c:v>2.62251663208</c:v>
                </c:pt>
                <c:pt idx="19107">
                  <c:v>2.6226155757899998</c:v>
                </c:pt>
                <c:pt idx="19108">
                  <c:v>2.6227130889889998</c:v>
                </c:pt>
                <c:pt idx="19109">
                  <c:v>2.6228246688839998</c:v>
                </c:pt>
                <c:pt idx="19110">
                  <c:v>2.6231434345250002</c:v>
                </c:pt>
                <c:pt idx="19111">
                  <c:v>2.6232953071590002</c:v>
                </c:pt>
                <c:pt idx="19112">
                  <c:v>2.623383283615</c:v>
                </c:pt>
                <c:pt idx="19113">
                  <c:v>2.6234941482540002</c:v>
                </c:pt>
                <c:pt idx="19114">
                  <c:v>2.6235737800600001</c:v>
                </c:pt>
                <c:pt idx="19115">
                  <c:v>2.62371468544</c:v>
                </c:pt>
                <c:pt idx="19116">
                  <c:v>2.6240451335909998</c:v>
                </c:pt>
                <c:pt idx="19117">
                  <c:v>2.6242322921749999</c:v>
                </c:pt>
                <c:pt idx="19118">
                  <c:v>2.6243772506709999</c:v>
                </c:pt>
                <c:pt idx="19119">
                  <c:v>2.6245276927950001</c:v>
                </c:pt>
                <c:pt idx="19120">
                  <c:v>2.6248488426210002</c:v>
                </c:pt>
                <c:pt idx="19121">
                  <c:v>2.625031232834</c:v>
                </c:pt>
                <c:pt idx="19122">
                  <c:v>2.6252758502960001</c:v>
                </c:pt>
                <c:pt idx="19123">
                  <c:v>2.6253623962399999</c:v>
                </c:pt>
                <c:pt idx="19124">
                  <c:v>2.6254477500919999</c:v>
                </c:pt>
                <c:pt idx="19125">
                  <c:v>2.6255338191990001</c:v>
                </c:pt>
                <c:pt idx="19126">
                  <c:v>2.6256201267239998</c:v>
                </c:pt>
                <c:pt idx="19127">
                  <c:v>2.6257038116459999</c:v>
                </c:pt>
                <c:pt idx="19128">
                  <c:v>2.6258184909820002</c:v>
                </c:pt>
                <c:pt idx="19129">
                  <c:v>2.6259343624109999</c:v>
                </c:pt>
                <c:pt idx="19130">
                  <c:v>2.6262929439540001</c:v>
                </c:pt>
                <c:pt idx="19131">
                  <c:v>2.6265649795530002</c:v>
                </c:pt>
                <c:pt idx="19132">
                  <c:v>2.6267120838169999</c:v>
                </c:pt>
                <c:pt idx="19133">
                  <c:v>2.6268401145940001</c:v>
                </c:pt>
                <c:pt idx="19134">
                  <c:v>2.626904249191</c:v>
                </c:pt>
                <c:pt idx="19135">
                  <c:v>2.626982927322</c:v>
                </c:pt>
                <c:pt idx="19136">
                  <c:v>2.6270308494569998</c:v>
                </c:pt>
                <c:pt idx="19137">
                  <c:v>2.6271111965179998</c:v>
                </c:pt>
                <c:pt idx="19138">
                  <c:v>2.6272313594819998</c:v>
                </c:pt>
                <c:pt idx="19139">
                  <c:v>2.6273119449619999</c:v>
                </c:pt>
                <c:pt idx="19140">
                  <c:v>2.6273968219760002</c:v>
                </c:pt>
                <c:pt idx="19141">
                  <c:v>2.627464056015</c:v>
                </c:pt>
                <c:pt idx="19142">
                  <c:v>2.6275436878199998</c:v>
                </c:pt>
                <c:pt idx="19143">
                  <c:v>2.6276464462279998</c:v>
                </c:pt>
                <c:pt idx="19144">
                  <c:v>2.627757072449</c:v>
                </c:pt>
                <c:pt idx="19145">
                  <c:v>2.6278994083399998</c:v>
                </c:pt>
                <c:pt idx="19146">
                  <c:v>2.62824177742</c:v>
                </c:pt>
                <c:pt idx="19147">
                  <c:v>2.6283745765690001</c:v>
                </c:pt>
                <c:pt idx="19148">
                  <c:v>2.6284844875340001</c:v>
                </c:pt>
                <c:pt idx="19149">
                  <c:v>2.6285271644589998</c:v>
                </c:pt>
                <c:pt idx="19150">
                  <c:v>2.6285712718959999</c:v>
                </c:pt>
                <c:pt idx="19151">
                  <c:v>2.6286284923549998</c:v>
                </c:pt>
                <c:pt idx="19152">
                  <c:v>2.6286849975590001</c:v>
                </c:pt>
                <c:pt idx="19153">
                  <c:v>2.628768205643</c:v>
                </c:pt>
                <c:pt idx="19154">
                  <c:v>2.6288776397709999</c:v>
                </c:pt>
                <c:pt idx="19155">
                  <c:v>2.629029989243</c:v>
                </c:pt>
                <c:pt idx="19156">
                  <c:v>2.6293380260469998</c:v>
                </c:pt>
                <c:pt idx="19157">
                  <c:v>2.6294627189640001</c:v>
                </c:pt>
                <c:pt idx="19158">
                  <c:v>2.6296694278719999</c:v>
                </c:pt>
                <c:pt idx="19159">
                  <c:v>2.6300218105319999</c:v>
                </c:pt>
                <c:pt idx="19160">
                  <c:v>2.6302771568300001</c:v>
                </c:pt>
                <c:pt idx="19161">
                  <c:v>2.6304209232329998</c:v>
                </c:pt>
                <c:pt idx="19162">
                  <c:v>2.6305098533629998</c:v>
                </c:pt>
                <c:pt idx="19163">
                  <c:v>2.630578756332</c:v>
                </c:pt>
                <c:pt idx="19164">
                  <c:v>2.630732297897</c:v>
                </c:pt>
                <c:pt idx="19165">
                  <c:v>2.6308879852290001</c:v>
                </c:pt>
                <c:pt idx="19166">
                  <c:v>2.6310391426090001</c:v>
                </c:pt>
                <c:pt idx="19167">
                  <c:v>2.6313571929930002</c:v>
                </c:pt>
                <c:pt idx="19168">
                  <c:v>2.631675481796</c:v>
                </c:pt>
                <c:pt idx="19169">
                  <c:v>2.6318438053130002</c:v>
                </c:pt>
                <c:pt idx="19170">
                  <c:v>2.6320533752439998</c:v>
                </c:pt>
                <c:pt idx="19171">
                  <c:v>2.6321630477909999</c:v>
                </c:pt>
                <c:pt idx="19172">
                  <c:v>2.6325097084050002</c:v>
                </c:pt>
                <c:pt idx="19173">
                  <c:v>2.6326510906220002</c:v>
                </c:pt>
                <c:pt idx="19174">
                  <c:v>2.632962465286</c:v>
                </c:pt>
                <c:pt idx="19175">
                  <c:v>2.6330802440640002</c:v>
                </c:pt>
                <c:pt idx="19176">
                  <c:v>2.6332287788389999</c:v>
                </c:pt>
                <c:pt idx="19177">
                  <c:v>2.6333804130549998</c:v>
                </c:pt>
                <c:pt idx="19178">
                  <c:v>2.6335513591769999</c:v>
                </c:pt>
                <c:pt idx="19179">
                  <c:v>2.6336712837220002</c:v>
                </c:pt>
                <c:pt idx="19180">
                  <c:v>2.6337833404539999</c:v>
                </c:pt>
                <c:pt idx="19181">
                  <c:v>2.633862495422</c:v>
                </c:pt>
                <c:pt idx="19182">
                  <c:v>2.6339352130889999</c:v>
                </c:pt>
                <c:pt idx="19183">
                  <c:v>2.6340086460109999</c:v>
                </c:pt>
                <c:pt idx="19184">
                  <c:v>2.6340858936310001</c:v>
                </c:pt>
                <c:pt idx="19185">
                  <c:v>2.6344134807590001</c:v>
                </c:pt>
                <c:pt idx="19186">
                  <c:v>2.634559631348</c:v>
                </c:pt>
                <c:pt idx="19187">
                  <c:v>2.6346476078030001</c:v>
                </c:pt>
                <c:pt idx="19188">
                  <c:v>2.6347410678859999</c:v>
                </c:pt>
                <c:pt idx="19189">
                  <c:v>2.634837388992</c:v>
                </c:pt>
                <c:pt idx="19190">
                  <c:v>2.6349420547490001</c:v>
                </c:pt>
                <c:pt idx="19191">
                  <c:v>2.6350364685060002</c:v>
                </c:pt>
                <c:pt idx="19192">
                  <c:v>2.6351258754729998</c:v>
                </c:pt>
                <c:pt idx="19193">
                  <c:v>2.6352822780610001</c:v>
                </c:pt>
                <c:pt idx="19194">
                  <c:v>2.635604381561</c:v>
                </c:pt>
                <c:pt idx="19195">
                  <c:v>2.6357047557829998</c:v>
                </c:pt>
                <c:pt idx="19196">
                  <c:v>2.6360466480259999</c:v>
                </c:pt>
                <c:pt idx="19197">
                  <c:v>2.63636469841</c:v>
                </c:pt>
                <c:pt idx="19198">
                  <c:v>2.6366941928859999</c:v>
                </c:pt>
                <c:pt idx="19199">
                  <c:v>2.6370177268980002</c:v>
                </c:pt>
                <c:pt idx="19200">
                  <c:v>2.637200117111</c:v>
                </c:pt>
                <c:pt idx="19201">
                  <c:v>2.6375176906590001</c:v>
                </c:pt>
                <c:pt idx="19202">
                  <c:v>2.6378612518310001</c:v>
                </c:pt>
                <c:pt idx="19203">
                  <c:v>2.6379833221440001</c:v>
                </c:pt>
                <c:pt idx="19204">
                  <c:v>2.6380755901340001</c:v>
                </c:pt>
                <c:pt idx="19205">
                  <c:v>2.638162612915</c:v>
                </c:pt>
                <c:pt idx="19206">
                  <c:v>2.6382455825809998</c:v>
                </c:pt>
                <c:pt idx="19207">
                  <c:v>2.6383392810820001</c:v>
                </c:pt>
                <c:pt idx="19208">
                  <c:v>2.6384177207950001</c:v>
                </c:pt>
                <c:pt idx="19209">
                  <c:v>2.6385023593899999</c:v>
                </c:pt>
                <c:pt idx="19210">
                  <c:v>2.6385946273799998</c:v>
                </c:pt>
                <c:pt idx="19211">
                  <c:v>2.638684034348</c:v>
                </c:pt>
                <c:pt idx="19212">
                  <c:v>2.6387743949889999</c:v>
                </c:pt>
                <c:pt idx="19213">
                  <c:v>2.6388647556299998</c:v>
                </c:pt>
                <c:pt idx="19214">
                  <c:v>2.639209032059</c:v>
                </c:pt>
                <c:pt idx="19215">
                  <c:v>2.6395123004909999</c:v>
                </c:pt>
                <c:pt idx="19216">
                  <c:v>2.639751195908</c:v>
                </c:pt>
                <c:pt idx="19217">
                  <c:v>2.6398811340330002</c:v>
                </c:pt>
                <c:pt idx="19218">
                  <c:v>2.639976024628</c:v>
                </c:pt>
                <c:pt idx="19219">
                  <c:v>2.6400501728060002</c:v>
                </c:pt>
                <c:pt idx="19220">
                  <c:v>2.6401066780089999</c:v>
                </c:pt>
                <c:pt idx="19221">
                  <c:v>2.6401617527010002</c:v>
                </c:pt>
                <c:pt idx="19222">
                  <c:v>2.6402337551119999</c:v>
                </c:pt>
                <c:pt idx="19223">
                  <c:v>2.6403105258939998</c:v>
                </c:pt>
                <c:pt idx="19224">
                  <c:v>2.6404061317440002</c:v>
                </c:pt>
                <c:pt idx="19225">
                  <c:v>2.6405100822450001</c:v>
                </c:pt>
                <c:pt idx="19226">
                  <c:v>2.640612602234</c:v>
                </c:pt>
                <c:pt idx="19227">
                  <c:v>2.640928506851</c:v>
                </c:pt>
                <c:pt idx="19228">
                  <c:v>2.6412043571470001</c:v>
                </c:pt>
                <c:pt idx="19229">
                  <c:v>2.6412899494170001</c:v>
                </c:pt>
                <c:pt idx="19230">
                  <c:v>2.641374826431</c:v>
                </c:pt>
                <c:pt idx="19231">
                  <c:v>2.6414663791659998</c:v>
                </c:pt>
                <c:pt idx="19232">
                  <c:v>2.641554832458</c:v>
                </c:pt>
                <c:pt idx="19233">
                  <c:v>2.641744613647</c:v>
                </c:pt>
                <c:pt idx="19234">
                  <c:v>2.6419892311100002</c:v>
                </c:pt>
                <c:pt idx="19235">
                  <c:v>2.6421046257020002</c:v>
                </c:pt>
                <c:pt idx="19236">
                  <c:v>2.6422133445739999</c:v>
                </c:pt>
                <c:pt idx="19237">
                  <c:v>2.6424570083619998</c:v>
                </c:pt>
                <c:pt idx="19238">
                  <c:v>2.6427986621859998</c:v>
                </c:pt>
                <c:pt idx="19239">
                  <c:v>2.642925262451</c:v>
                </c:pt>
                <c:pt idx="19240">
                  <c:v>2.643015623093</c:v>
                </c:pt>
                <c:pt idx="19241">
                  <c:v>2.643106222153</c:v>
                </c:pt>
                <c:pt idx="19242">
                  <c:v>2.6432332992549998</c:v>
                </c:pt>
                <c:pt idx="19243">
                  <c:v>2.643350362778</c:v>
                </c:pt>
                <c:pt idx="19244">
                  <c:v>2.6436846256259998</c:v>
                </c:pt>
                <c:pt idx="19245">
                  <c:v>2.6437957286830001</c:v>
                </c:pt>
                <c:pt idx="19246">
                  <c:v>2.6439185142519999</c:v>
                </c:pt>
                <c:pt idx="19247">
                  <c:v>2.6442532539369998</c:v>
                </c:pt>
                <c:pt idx="19248">
                  <c:v>2.6445832252499999</c:v>
                </c:pt>
                <c:pt idx="19249">
                  <c:v>2.644721269608</c:v>
                </c:pt>
                <c:pt idx="19250">
                  <c:v>2.645040512085</c:v>
                </c:pt>
                <c:pt idx="19251">
                  <c:v>2.6453859806060001</c:v>
                </c:pt>
                <c:pt idx="19252">
                  <c:v>2.645528793335</c:v>
                </c:pt>
                <c:pt idx="19253">
                  <c:v>2.6456129550930001</c:v>
                </c:pt>
                <c:pt idx="19254">
                  <c:v>2.6457026004789999</c:v>
                </c:pt>
                <c:pt idx="19255">
                  <c:v>2.6457824707030002</c:v>
                </c:pt>
                <c:pt idx="19256">
                  <c:v>2.6458840370179999</c:v>
                </c:pt>
                <c:pt idx="19257">
                  <c:v>2.6459915637970002</c:v>
                </c:pt>
                <c:pt idx="19258">
                  <c:v>2.6460807323459998</c:v>
                </c:pt>
                <c:pt idx="19259">
                  <c:v>2.6461646556849998</c:v>
                </c:pt>
                <c:pt idx="19260">
                  <c:v>2.646247148514</c:v>
                </c:pt>
                <c:pt idx="19261">
                  <c:v>2.646323680878</c:v>
                </c:pt>
                <c:pt idx="19262">
                  <c:v>2.6464035511019999</c:v>
                </c:pt>
                <c:pt idx="19263">
                  <c:v>2.6467239856720002</c:v>
                </c:pt>
                <c:pt idx="19264">
                  <c:v>2.646852493286</c:v>
                </c:pt>
                <c:pt idx="19265">
                  <c:v>2.6469449996950001</c:v>
                </c:pt>
                <c:pt idx="19266">
                  <c:v>2.6470413208010002</c:v>
                </c:pt>
                <c:pt idx="19267">
                  <c:v>2.6470942497249998</c:v>
                </c:pt>
                <c:pt idx="19268">
                  <c:v>2.6471443176270002</c:v>
                </c:pt>
                <c:pt idx="19269">
                  <c:v>2.6471967697140002</c:v>
                </c:pt>
                <c:pt idx="19270">
                  <c:v>2.6472542285920002</c:v>
                </c:pt>
                <c:pt idx="19271">
                  <c:v>2.6473059654240001</c:v>
                </c:pt>
                <c:pt idx="19272">
                  <c:v>2.6473560333249999</c:v>
                </c:pt>
                <c:pt idx="19273">
                  <c:v>2.6474184989929999</c:v>
                </c:pt>
                <c:pt idx="19274">
                  <c:v>2.6474735736850001</c:v>
                </c:pt>
                <c:pt idx="19275">
                  <c:v>2.647527217865</c:v>
                </c:pt>
                <c:pt idx="19276">
                  <c:v>2.6475815773010001</c:v>
                </c:pt>
                <c:pt idx="19277">
                  <c:v>2.6476407051090001</c:v>
                </c:pt>
                <c:pt idx="19278">
                  <c:v>2.647739887238</c:v>
                </c:pt>
                <c:pt idx="19279">
                  <c:v>2.6478013992310001</c:v>
                </c:pt>
                <c:pt idx="19280">
                  <c:v>2.6478502750400001</c:v>
                </c:pt>
                <c:pt idx="19281">
                  <c:v>2.6479501724240002</c:v>
                </c:pt>
                <c:pt idx="19282">
                  <c:v>2.6480443477629998</c:v>
                </c:pt>
                <c:pt idx="19283">
                  <c:v>2.648133993149</c:v>
                </c:pt>
                <c:pt idx="19284">
                  <c:v>2.6484746932980001</c:v>
                </c:pt>
                <c:pt idx="19285">
                  <c:v>2.6486787796020002</c:v>
                </c:pt>
                <c:pt idx="19286">
                  <c:v>2.6487894058229999</c:v>
                </c:pt>
                <c:pt idx="19287">
                  <c:v>2.6489524841310002</c:v>
                </c:pt>
                <c:pt idx="19288">
                  <c:v>2.6492576599120001</c:v>
                </c:pt>
                <c:pt idx="19289">
                  <c:v>2.649431467056</c:v>
                </c:pt>
                <c:pt idx="19290">
                  <c:v>2.6497545242310001</c:v>
                </c:pt>
                <c:pt idx="19291">
                  <c:v>2.6500246524810001</c:v>
                </c:pt>
                <c:pt idx="19292">
                  <c:v>2.6501264572140002</c:v>
                </c:pt>
                <c:pt idx="19293">
                  <c:v>2.650443077087</c:v>
                </c:pt>
                <c:pt idx="19294">
                  <c:v>2.6505243778229999</c:v>
                </c:pt>
                <c:pt idx="19295">
                  <c:v>2.6505923271179999</c:v>
                </c:pt>
                <c:pt idx="19296">
                  <c:v>2.6506404876710001</c:v>
                </c:pt>
                <c:pt idx="19297">
                  <c:v>2.6506927013400001</c:v>
                </c:pt>
                <c:pt idx="19298">
                  <c:v>2.6507635116579999</c:v>
                </c:pt>
                <c:pt idx="19299">
                  <c:v>2.6508224010469998</c:v>
                </c:pt>
                <c:pt idx="19300">
                  <c:v>2.6508748531339998</c:v>
                </c:pt>
                <c:pt idx="19301">
                  <c:v>2.650934696198</c:v>
                </c:pt>
                <c:pt idx="19302">
                  <c:v>2.6510071754459998</c:v>
                </c:pt>
                <c:pt idx="19303">
                  <c:v>2.6510570049290001</c:v>
                </c:pt>
                <c:pt idx="19304">
                  <c:v>2.6511001586909999</c:v>
                </c:pt>
                <c:pt idx="19305">
                  <c:v>2.6512084007259999</c:v>
                </c:pt>
                <c:pt idx="19306">
                  <c:v>2.6512916088099998</c:v>
                </c:pt>
                <c:pt idx="19307">
                  <c:v>2.6513733863829998</c:v>
                </c:pt>
                <c:pt idx="19308">
                  <c:v>2.6514949798580001</c:v>
                </c:pt>
                <c:pt idx="19309">
                  <c:v>2.651572942734</c:v>
                </c:pt>
                <c:pt idx="19310">
                  <c:v>2.6516609191890002</c:v>
                </c:pt>
                <c:pt idx="19311">
                  <c:v>2.6517581939700001</c:v>
                </c:pt>
                <c:pt idx="19312">
                  <c:v>2.6518359184269999</c:v>
                </c:pt>
                <c:pt idx="19313">
                  <c:v>2.6519284248349999</c:v>
                </c:pt>
                <c:pt idx="19314">
                  <c:v>2.652048826218</c:v>
                </c:pt>
                <c:pt idx="19315">
                  <c:v>2.6521482467649999</c:v>
                </c:pt>
                <c:pt idx="19316">
                  <c:v>2.6523287296300002</c:v>
                </c:pt>
                <c:pt idx="19317">
                  <c:v>2.6525752544399999</c:v>
                </c:pt>
                <c:pt idx="19318">
                  <c:v>2.6526904106139999</c:v>
                </c:pt>
                <c:pt idx="19319">
                  <c:v>2.6527490615840001</c:v>
                </c:pt>
                <c:pt idx="19320">
                  <c:v>2.6528105735779999</c:v>
                </c:pt>
                <c:pt idx="19321">
                  <c:v>2.6528775691990001</c:v>
                </c:pt>
                <c:pt idx="19322">
                  <c:v>2.6529827117920002</c:v>
                </c:pt>
                <c:pt idx="19323">
                  <c:v>2.6530928611759999</c:v>
                </c:pt>
                <c:pt idx="19324">
                  <c:v>2.6531910896299999</c:v>
                </c:pt>
                <c:pt idx="19325">
                  <c:v>2.6532740592959998</c:v>
                </c:pt>
                <c:pt idx="19326">
                  <c:v>2.6533520221710001</c:v>
                </c:pt>
                <c:pt idx="19327">
                  <c:v>2.6536538600920001</c:v>
                </c:pt>
                <c:pt idx="19328">
                  <c:v>2.6538021564480001</c:v>
                </c:pt>
                <c:pt idx="19329">
                  <c:v>2.653880119324</c:v>
                </c:pt>
                <c:pt idx="19330">
                  <c:v>2.6539688110349999</c:v>
                </c:pt>
                <c:pt idx="19331">
                  <c:v>2.6540446281430001</c:v>
                </c:pt>
                <c:pt idx="19332">
                  <c:v>2.6541266441350002</c:v>
                </c:pt>
                <c:pt idx="19333">
                  <c:v>2.6543655395510002</c:v>
                </c:pt>
                <c:pt idx="19334">
                  <c:v>2.654452085495</c:v>
                </c:pt>
                <c:pt idx="19335">
                  <c:v>2.6545293331150002</c:v>
                </c:pt>
                <c:pt idx="19336">
                  <c:v>2.6546134948729998</c:v>
                </c:pt>
                <c:pt idx="19337">
                  <c:v>2.6546883583069998</c:v>
                </c:pt>
                <c:pt idx="19338">
                  <c:v>2.6547632217410002</c:v>
                </c:pt>
                <c:pt idx="19339">
                  <c:v>2.654802322388</c:v>
                </c:pt>
                <c:pt idx="19340">
                  <c:v>2.6548488140109998</c:v>
                </c:pt>
                <c:pt idx="19341">
                  <c:v>2.6549258232119999</c:v>
                </c:pt>
                <c:pt idx="19342">
                  <c:v>2.655023813248</c:v>
                </c:pt>
                <c:pt idx="19343">
                  <c:v>2.655105829239</c:v>
                </c:pt>
                <c:pt idx="19344">
                  <c:v>2.6552078723910002</c:v>
                </c:pt>
                <c:pt idx="19345">
                  <c:v>2.6552860736850001</c:v>
                </c:pt>
                <c:pt idx="19346">
                  <c:v>2.6554267406459999</c:v>
                </c:pt>
                <c:pt idx="19347">
                  <c:v>2.6555528640750001</c:v>
                </c:pt>
                <c:pt idx="19348">
                  <c:v>2.655873298645</c:v>
                </c:pt>
                <c:pt idx="19349">
                  <c:v>2.6562111377719999</c:v>
                </c:pt>
                <c:pt idx="19350">
                  <c:v>2.6564118862149999</c:v>
                </c:pt>
                <c:pt idx="19351">
                  <c:v>2.6566054821009999</c:v>
                </c:pt>
                <c:pt idx="19352">
                  <c:v>2.6567573547359999</c:v>
                </c:pt>
                <c:pt idx="19353">
                  <c:v>2.6569087505339999</c:v>
                </c:pt>
                <c:pt idx="19354">
                  <c:v>2.6570305824279998</c:v>
                </c:pt>
                <c:pt idx="19355">
                  <c:v>2.6571590900420001</c:v>
                </c:pt>
                <c:pt idx="19356">
                  <c:v>2.6572356224060001</c:v>
                </c:pt>
                <c:pt idx="19357">
                  <c:v>2.6573510169980001</c:v>
                </c:pt>
                <c:pt idx="19358">
                  <c:v>2.657474040985</c:v>
                </c:pt>
                <c:pt idx="19359">
                  <c:v>2.657603263855</c:v>
                </c:pt>
                <c:pt idx="19360">
                  <c:v>2.657692193985</c:v>
                </c:pt>
                <c:pt idx="19361">
                  <c:v>2.6577632427219999</c:v>
                </c:pt>
                <c:pt idx="19362">
                  <c:v>2.6578881740570002</c:v>
                </c:pt>
                <c:pt idx="19363">
                  <c:v>2.6580018997189998</c:v>
                </c:pt>
                <c:pt idx="19364">
                  <c:v>2.6581497192380001</c:v>
                </c:pt>
                <c:pt idx="19365">
                  <c:v>2.6584675312039998</c:v>
                </c:pt>
                <c:pt idx="19366">
                  <c:v>2.6586151123050001</c:v>
                </c:pt>
                <c:pt idx="19367">
                  <c:v>2.6587460041050002</c:v>
                </c:pt>
                <c:pt idx="19368">
                  <c:v>2.6588487625120001</c:v>
                </c:pt>
                <c:pt idx="19369">
                  <c:v>2.658949375153</c:v>
                </c:pt>
                <c:pt idx="19370">
                  <c:v>2.659055948257</c:v>
                </c:pt>
                <c:pt idx="19371">
                  <c:v>2.659128904343</c:v>
                </c:pt>
                <c:pt idx="19372">
                  <c:v>2.6592056751249999</c:v>
                </c:pt>
                <c:pt idx="19373">
                  <c:v>2.6592891216279999</c:v>
                </c:pt>
                <c:pt idx="19374">
                  <c:v>2.659364700317</c:v>
                </c:pt>
                <c:pt idx="19375">
                  <c:v>2.65944480896</c:v>
                </c:pt>
                <c:pt idx="19376">
                  <c:v>2.659544229507</c:v>
                </c:pt>
                <c:pt idx="19377">
                  <c:v>2.6597459316249998</c:v>
                </c:pt>
                <c:pt idx="19378">
                  <c:v>2.6598391532900001</c:v>
                </c:pt>
                <c:pt idx="19379">
                  <c:v>2.6598918437960002</c:v>
                </c:pt>
                <c:pt idx="19380">
                  <c:v>2.6599426269530002</c:v>
                </c:pt>
                <c:pt idx="19381">
                  <c:v>2.6600005626679999</c:v>
                </c:pt>
                <c:pt idx="19382">
                  <c:v>2.6600599288939999</c:v>
                </c:pt>
                <c:pt idx="19383">
                  <c:v>2.6601152420040002</c:v>
                </c:pt>
                <c:pt idx="19384">
                  <c:v>2.6601669788360001</c:v>
                </c:pt>
                <c:pt idx="19385">
                  <c:v>2.6602187156679999</c:v>
                </c:pt>
                <c:pt idx="19386">
                  <c:v>2.6603064537050001</c:v>
                </c:pt>
                <c:pt idx="19387">
                  <c:v>2.6603963375089998</c:v>
                </c:pt>
                <c:pt idx="19388">
                  <c:v>2.6605651378630002</c:v>
                </c:pt>
                <c:pt idx="19389">
                  <c:v>2.6606869697570001</c:v>
                </c:pt>
                <c:pt idx="19390">
                  <c:v>2.6608407497409998</c:v>
                </c:pt>
                <c:pt idx="19391">
                  <c:v>2.6610627174379999</c:v>
                </c:pt>
                <c:pt idx="19392">
                  <c:v>2.6612527370449999</c:v>
                </c:pt>
                <c:pt idx="19393">
                  <c:v>2.6614003181460002</c:v>
                </c:pt>
                <c:pt idx="19394">
                  <c:v>2.6614859104159998</c:v>
                </c:pt>
                <c:pt idx="19395">
                  <c:v>2.6615750789639998</c:v>
                </c:pt>
                <c:pt idx="19396">
                  <c:v>2.6616916656490002</c:v>
                </c:pt>
                <c:pt idx="19397">
                  <c:v>2.6618485450740001</c:v>
                </c:pt>
                <c:pt idx="19398">
                  <c:v>2.6621186733250002</c:v>
                </c:pt>
                <c:pt idx="19399">
                  <c:v>2.6622025966640002</c:v>
                </c:pt>
                <c:pt idx="19400">
                  <c:v>2.6622796058649998</c:v>
                </c:pt>
                <c:pt idx="19401">
                  <c:v>2.66237616539</c:v>
                </c:pt>
                <c:pt idx="19402">
                  <c:v>2.66246175766</c:v>
                </c:pt>
                <c:pt idx="19403">
                  <c:v>2.662541866302</c:v>
                </c:pt>
                <c:pt idx="19404">
                  <c:v>2.6626648902890002</c:v>
                </c:pt>
                <c:pt idx="19405">
                  <c:v>2.6627573966979998</c:v>
                </c:pt>
                <c:pt idx="19406">
                  <c:v>2.6628391742709998</c:v>
                </c:pt>
                <c:pt idx="19407">
                  <c:v>2.662939548492</c:v>
                </c:pt>
                <c:pt idx="19408">
                  <c:v>2.6629819870000002</c:v>
                </c:pt>
                <c:pt idx="19409">
                  <c:v>2.6630883216860002</c:v>
                </c:pt>
                <c:pt idx="19410">
                  <c:v>2.6631712913509999</c:v>
                </c:pt>
                <c:pt idx="19411">
                  <c:v>2.6632843017579999</c:v>
                </c:pt>
                <c:pt idx="19412">
                  <c:v>2.663588285446</c:v>
                </c:pt>
                <c:pt idx="19413">
                  <c:v>2.6637187004089999</c:v>
                </c:pt>
                <c:pt idx="19414">
                  <c:v>2.663821697235</c:v>
                </c:pt>
                <c:pt idx="19415">
                  <c:v>2.6639413833619998</c:v>
                </c:pt>
                <c:pt idx="19416">
                  <c:v>2.6641159057619999</c:v>
                </c:pt>
                <c:pt idx="19417">
                  <c:v>2.6641998291019999</c:v>
                </c:pt>
                <c:pt idx="19418">
                  <c:v>2.6642661094669999</c:v>
                </c:pt>
                <c:pt idx="19419">
                  <c:v>2.664322137833</c:v>
                </c:pt>
                <c:pt idx="19420">
                  <c:v>2.6644372940059999</c:v>
                </c:pt>
                <c:pt idx="19421">
                  <c:v>2.6646964550019998</c:v>
                </c:pt>
                <c:pt idx="19422">
                  <c:v>2.6648077964780001</c:v>
                </c:pt>
                <c:pt idx="19423">
                  <c:v>2.665047645569</c:v>
                </c:pt>
                <c:pt idx="19424">
                  <c:v>2.6652877330779998</c:v>
                </c:pt>
                <c:pt idx="19425">
                  <c:v>2.6655983924869999</c:v>
                </c:pt>
                <c:pt idx="19426">
                  <c:v>2.6657502651209999</c:v>
                </c:pt>
                <c:pt idx="19427">
                  <c:v>2.665895223618</c:v>
                </c:pt>
                <c:pt idx="19428">
                  <c:v>2.6661548614499999</c:v>
                </c:pt>
                <c:pt idx="19429">
                  <c:v>2.6662743091580001</c:v>
                </c:pt>
                <c:pt idx="19430">
                  <c:v>2.6663534641269999</c:v>
                </c:pt>
                <c:pt idx="19431">
                  <c:v>2.6664886474610001</c:v>
                </c:pt>
                <c:pt idx="19432">
                  <c:v>2.666788101196</c:v>
                </c:pt>
                <c:pt idx="19433">
                  <c:v>2.6669063568119999</c:v>
                </c:pt>
                <c:pt idx="19434">
                  <c:v>2.667013168335</c:v>
                </c:pt>
                <c:pt idx="19435">
                  <c:v>2.6670701503749998</c:v>
                </c:pt>
                <c:pt idx="19436">
                  <c:v>2.6673965454099999</c:v>
                </c:pt>
                <c:pt idx="19437">
                  <c:v>2.6676330566409998</c:v>
                </c:pt>
                <c:pt idx="19438">
                  <c:v>2.6679518222810001</c:v>
                </c:pt>
                <c:pt idx="19439">
                  <c:v>2.6683037281040001</c:v>
                </c:pt>
                <c:pt idx="19440">
                  <c:v>2.6684200763699999</c:v>
                </c:pt>
                <c:pt idx="19441">
                  <c:v>2.6684992313390001</c:v>
                </c:pt>
                <c:pt idx="19442">
                  <c:v>2.6686005592350002</c:v>
                </c:pt>
                <c:pt idx="19443">
                  <c:v>2.6686811447140002</c:v>
                </c:pt>
                <c:pt idx="19444">
                  <c:v>2.6687765121460001</c:v>
                </c:pt>
                <c:pt idx="19445">
                  <c:v>2.6688663959499999</c:v>
                </c:pt>
                <c:pt idx="19446">
                  <c:v>2.6689848899839999</c:v>
                </c:pt>
                <c:pt idx="19447">
                  <c:v>2.6691033840179998</c:v>
                </c:pt>
                <c:pt idx="19448">
                  <c:v>2.6692545413970001</c:v>
                </c:pt>
                <c:pt idx="19449">
                  <c:v>2.6695837974550001</c:v>
                </c:pt>
                <c:pt idx="19450">
                  <c:v>2.6698212623600002</c:v>
                </c:pt>
                <c:pt idx="19451">
                  <c:v>2.669996976852</c:v>
                </c:pt>
                <c:pt idx="19452">
                  <c:v>2.6700794696810002</c:v>
                </c:pt>
                <c:pt idx="19453">
                  <c:v>2.670160531998</c:v>
                </c:pt>
                <c:pt idx="19454">
                  <c:v>2.6702430248260001</c:v>
                </c:pt>
                <c:pt idx="19455">
                  <c:v>2.6704556941990001</c:v>
                </c:pt>
                <c:pt idx="19456">
                  <c:v>2.670603513718</c:v>
                </c:pt>
                <c:pt idx="19457">
                  <c:v>2.6707255840299999</c:v>
                </c:pt>
                <c:pt idx="19458">
                  <c:v>2.6708102226260002</c:v>
                </c:pt>
                <c:pt idx="19459">
                  <c:v>2.670888185501</c:v>
                </c:pt>
                <c:pt idx="19460">
                  <c:v>2.6712408065800002</c:v>
                </c:pt>
                <c:pt idx="19461">
                  <c:v>2.6715602874759998</c:v>
                </c:pt>
                <c:pt idx="19462">
                  <c:v>2.6717052459719999</c:v>
                </c:pt>
                <c:pt idx="19463">
                  <c:v>2.67201089859</c:v>
                </c:pt>
                <c:pt idx="19464">
                  <c:v>2.672166109085</c:v>
                </c:pt>
                <c:pt idx="19465">
                  <c:v>2.672427892685</c:v>
                </c:pt>
                <c:pt idx="19466">
                  <c:v>2.6725089550019998</c:v>
                </c:pt>
                <c:pt idx="19467">
                  <c:v>2.6726181507110001</c:v>
                </c:pt>
                <c:pt idx="19468">
                  <c:v>2.6729061603550002</c:v>
                </c:pt>
                <c:pt idx="19469">
                  <c:v>2.673223018646</c:v>
                </c:pt>
                <c:pt idx="19470">
                  <c:v>2.6734066009520001</c:v>
                </c:pt>
                <c:pt idx="19471">
                  <c:v>2.673524618149</c:v>
                </c:pt>
                <c:pt idx="19472">
                  <c:v>2.6736474037170002</c:v>
                </c:pt>
                <c:pt idx="19473">
                  <c:v>2.6738736629490001</c:v>
                </c:pt>
                <c:pt idx="19474">
                  <c:v>2.674203157425</c:v>
                </c:pt>
                <c:pt idx="19475">
                  <c:v>2.6744189262389999</c:v>
                </c:pt>
                <c:pt idx="19476">
                  <c:v>2.6745629310610002</c:v>
                </c:pt>
                <c:pt idx="19477">
                  <c:v>2.674710273743</c:v>
                </c:pt>
                <c:pt idx="19478">
                  <c:v>2.6750359535219999</c:v>
                </c:pt>
                <c:pt idx="19479">
                  <c:v>2.675144910812</c:v>
                </c:pt>
                <c:pt idx="19480">
                  <c:v>2.6753027439119998</c:v>
                </c:pt>
                <c:pt idx="19481">
                  <c:v>2.6754367351530002</c:v>
                </c:pt>
                <c:pt idx="19482">
                  <c:v>2.6755158901209999</c:v>
                </c:pt>
                <c:pt idx="19483">
                  <c:v>2.6756658554079999</c:v>
                </c:pt>
                <c:pt idx="19484">
                  <c:v>2.6759121418</c:v>
                </c:pt>
                <c:pt idx="19485">
                  <c:v>2.6760511398319999</c:v>
                </c:pt>
                <c:pt idx="19486">
                  <c:v>2.6761949062350001</c:v>
                </c:pt>
                <c:pt idx="19487">
                  <c:v>2.6763746738430001</c:v>
                </c:pt>
                <c:pt idx="19488">
                  <c:v>2.6767146587370001</c:v>
                </c:pt>
                <c:pt idx="19489">
                  <c:v>2.677052497864</c:v>
                </c:pt>
                <c:pt idx="19490">
                  <c:v>2.6771974563600001</c:v>
                </c:pt>
                <c:pt idx="19491">
                  <c:v>2.677284479141</c:v>
                </c:pt>
                <c:pt idx="19492">
                  <c:v>2.6773822307590001</c:v>
                </c:pt>
                <c:pt idx="19493">
                  <c:v>2.677476167679</c:v>
                </c:pt>
                <c:pt idx="19494">
                  <c:v>2.6775240898130002</c:v>
                </c:pt>
                <c:pt idx="19495">
                  <c:v>2.677621126175</c:v>
                </c:pt>
                <c:pt idx="19496">
                  <c:v>2.6777112483979999</c:v>
                </c:pt>
                <c:pt idx="19497">
                  <c:v>2.677835464478</c:v>
                </c:pt>
                <c:pt idx="19498">
                  <c:v>2.6779606342319999</c:v>
                </c:pt>
                <c:pt idx="19499">
                  <c:v>2.6780793666839999</c:v>
                </c:pt>
                <c:pt idx="19500">
                  <c:v>2.6781647205349999</c:v>
                </c:pt>
                <c:pt idx="19501">
                  <c:v>2.6782445907589998</c:v>
                </c:pt>
                <c:pt idx="19502">
                  <c:v>2.6783318519589998</c:v>
                </c:pt>
                <c:pt idx="19503">
                  <c:v>2.6784188747409998</c:v>
                </c:pt>
                <c:pt idx="19504">
                  <c:v>2.6785073280330001</c:v>
                </c:pt>
                <c:pt idx="19505">
                  <c:v>2.6785931587220002</c:v>
                </c:pt>
                <c:pt idx="19506">
                  <c:v>2.6787199974060001</c:v>
                </c:pt>
                <c:pt idx="19507">
                  <c:v>2.6790685653690001</c:v>
                </c:pt>
                <c:pt idx="19508">
                  <c:v>2.6792368888849998</c:v>
                </c:pt>
                <c:pt idx="19509">
                  <c:v>2.6793112754820001</c:v>
                </c:pt>
                <c:pt idx="19510">
                  <c:v>2.6793913841250001</c:v>
                </c:pt>
                <c:pt idx="19511">
                  <c:v>2.6794414520259999</c:v>
                </c:pt>
                <c:pt idx="19512">
                  <c:v>2.679516553879</c:v>
                </c:pt>
                <c:pt idx="19513">
                  <c:v>2.6796207427979999</c:v>
                </c:pt>
                <c:pt idx="19514">
                  <c:v>2.679699659348</c:v>
                </c:pt>
                <c:pt idx="19515">
                  <c:v>2.6797509193420002</c:v>
                </c:pt>
                <c:pt idx="19516">
                  <c:v>2.6798317432399998</c:v>
                </c:pt>
                <c:pt idx="19517">
                  <c:v>2.6799008846280001</c:v>
                </c:pt>
                <c:pt idx="19518">
                  <c:v>2.6799788475040001</c:v>
                </c:pt>
                <c:pt idx="19519">
                  <c:v>2.6800332069400001</c:v>
                </c:pt>
                <c:pt idx="19520">
                  <c:v>2.6800866127009999</c:v>
                </c:pt>
                <c:pt idx="19521">
                  <c:v>2.6801381111150002</c:v>
                </c:pt>
                <c:pt idx="19522">
                  <c:v>2.6802222728729999</c:v>
                </c:pt>
                <c:pt idx="19523">
                  <c:v>2.680301427841</c:v>
                </c:pt>
                <c:pt idx="19524">
                  <c:v>2.680411338806</c:v>
                </c:pt>
                <c:pt idx="19525">
                  <c:v>2.6806583404539999</c:v>
                </c:pt>
                <c:pt idx="19526">
                  <c:v>2.6807525157929999</c:v>
                </c:pt>
                <c:pt idx="19527">
                  <c:v>2.6808016300199999</c:v>
                </c:pt>
                <c:pt idx="19528">
                  <c:v>2.6808533668519998</c:v>
                </c:pt>
                <c:pt idx="19529">
                  <c:v>2.680901050568</c:v>
                </c:pt>
                <c:pt idx="19530">
                  <c:v>2.6809487342830001</c:v>
                </c:pt>
                <c:pt idx="19531">
                  <c:v>2.6809983253479999</c:v>
                </c:pt>
                <c:pt idx="19532">
                  <c:v>2.6810874938959999</c:v>
                </c:pt>
                <c:pt idx="19533">
                  <c:v>2.6812074184419998</c:v>
                </c:pt>
                <c:pt idx="19534">
                  <c:v>2.681544780731</c:v>
                </c:pt>
                <c:pt idx="19535">
                  <c:v>2.681877613068</c:v>
                </c:pt>
                <c:pt idx="19536">
                  <c:v>2.6820247173310001</c:v>
                </c:pt>
                <c:pt idx="19537">
                  <c:v>2.6823532581329999</c:v>
                </c:pt>
                <c:pt idx="19538">
                  <c:v>2.6826901435849999</c:v>
                </c:pt>
                <c:pt idx="19539">
                  <c:v>2.6827964782709999</c:v>
                </c:pt>
                <c:pt idx="19540">
                  <c:v>2.682908058167</c:v>
                </c:pt>
                <c:pt idx="19541">
                  <c:v>2.683023691177</c:v>
                </c:pt>
                <c:pt idx="19542">
                  <c:v>2.6832108497620002</c:v>
                </c:pt>
                <c:pt idx="19543">
                  <c:v>2.6833782196040001</c:v>
                </c:pt>
                <c:pt idx="19544">
                  <c:v>2.6835303306579998</c:v>
                </c:pt>
                <c:pt idx="19545">
                  <c:v>2.6836969852450001</c:v>
                </c:pt>
                <c:pt idx="19546">
                  <c:v>2.6837904453279999</c:v>
                </c:pt>
                <c:pt idx="19547">
                  <c:v>2.683876037598</c:v>
                </c:pt>
                <c:pt idx="19548">
                  <c:v>2.6839537620540002</c:v>
                </c:pt>
                <c:pt idx="19549">
                  <c:v>2.6840624809269999</c:v>
                </c:pt>
                <c:pt idx="19550">
                  <c:v>2.6842472553249999</c:v>
                </c:pt>
                <c:pt idx="19551">
                  <c:v>2.6843833923339999</c:v>
                </c:pt>
                <c:pt idx="19552">
                  <c:v>2.6844811439509999</c:v>
                </c:pt>
                <c:pt idx="19553">
                  <c:v>2.684559822083</c:v>
                </c:pt>
                <c:pt idx="19554">
                  <c:v>2.6846055984500001</c:v>
                </c:pt>
                <c:pt idx="19555">
                  <c:v>2.6846742629999998</c:v>
                </c:pt>
                <c:pt idx="19556">
                  <c:v>2.6847455501559998</c:v>
                </c:pt>
                <c:pt idx="19557">
                  <c:v>2.6848084926609999</c:v>
                </c:pt>
                <c:pt idx="19558">
                  <c:v>2.6848838329319999</c:v>
                </c:pt>
                <c:pt idx="19559">
                  <c:v>2.684964179993</c:v>
                </c:pt>
                <c:pt idx="19560">
                  <c:v>2.685182571411</c:v>
                </c:pt>
                <c:pt idx="19561">
                  <c:v>2.6854259967799998</c:v>
                </c:pt>
                <c:pt idx="19562">
                  <c:v>2.6855769157410001</c:v>
                </c:pt>
                <c:pt idx="19563">
                  <c:v>2.6857237815859998</c:v>
                </c:pt>
                <c:pt idx="19564">
                  <c:v>2.6860024929050001</c:v>
                </c:pt>
                <c:pt idx="19565">
                  <c:v>2.6862106323239998</c:v>
                </c:pt>
                <c:pt idx="19566">
                  <c:v>2.6863293647769999</c:v>
                </c:pt>
                <c:pt idx="19567">
                  <c:v>2.686514616013</c:v>
                </c:pt>
                <c:pt idx="19568">
                  <c:v>2.6868050098420002</c:v>
                </c:pt>
                <c:pt idx="19569">
                  <c:v>2.6869010925289998</c:v>
                </c:pt>
                <c:pt idx="19570">
                  <c:v>2.6869857311250001</c:v>
                </c:pt>
                <c:pt idx="19571">
                  <c:v>2.687077999115</c:v>
                </c:pt>
                <c:pt idx="19572">
                  <c:v>2.6871609687809999</c:v>
                </c:pt>
                <c:pt idx="19573">
                  <c:v>2.6872673034669998</c:v>
                </c:pt>
                <c:pt idx="19574">
                  <c:v>2.687599182129</c:v>
                </c:pt>
                <c:pt idx="19575">
                  <c:v>2.6879293918610001</c:v>
                </c:pt>
                <c:pt idx="19576">
                  <c:v>2.6882562637329999</c:v>
                </c:pt>
                <c:pt idx="19577">
                  <c:v>2.6885423660279999</c:v>
                </c:pt>
                <c:pt idx="19578">
                  <c:v>2.6888692379000001</c:v>
                </c:pt>
                <c:pt idx="19579">
                  <c:v>2.6891970634460001</c:v>
                </c:pt>
                <c:pt idx="19580">
                  <c:v>2.6895093917850001</c:v>
                </c:pt>
                <c:pt idx="19581">
                  <c:v>2.689835071564</c:v>
                </c:pt>
                <c:pt idx="19582">
                  <c:v>2.690079212189</c:v>
                </c:pt>
                <c:pt idx="19583">
                  <c:v>2.6901588439939998</c:v>
                </c:pt>
                <c:pt idx="19584">
                  <c:v>2.690239667892</c:v>
                </c:pt>
                <c:pt idx="19585">
                  <c:v>2.6903614997859999</c:v>
                </c:pt>
                <c:pt idx="19586">
                  <c:v>2.6906864643100001</c:v>
                </c:pt>
                <c:pt idx="19587">
                  <c:v>2.6910181045530002</c:v>
                </c:pt>
                <c:pt idx="19588">
                  <c:v>2.691329479218</c:v>
                </c:pt>
                <c:pt idx="19589">
                  <c:v>2.6914751529690002</c:v>
                </c:pt>
                <c:pt idx="19590">
                  <c:v>2.6916220188139999</c:v>
                </c:pt>
                <c:pt idx="19591">
                  <c:v>2.6917014122010001</c:v>
                </c:pt>
                <c:pt idx="19592">
                  <c:v>2.6918239593509998</c:v>
                </c:pt>
                <c:pt idx="19593">
                  <c:v>2.6919872760770001</c:v>
                </c:pt>
                <c:pt idx="19594">
                  <c:v>2.6921203136440002</c:v>
                </c:pt>
                <c:pt idx="19595">
                  <c:v>2.692247152328</c:v>
                </c:pt>
                <c:pt idx="19596">
                  <c:v>2.6924147605900002</c:v>
                </c:pt>
                <c:pt idx="19597">
                  <c:v>2.6925303935999998</c:v>
                </c:pt>
                <c:pt idx="19598">
                  <c:v>2.6926124095919999</c:v>
                </c:pt>
                <c:pt idx="19599">
                  <c:v>2.6926887035370002</c:v>
                </c:pt>
                <c:pt idx="19600">
                  <c:v>2.6930518150329998</c:v>
                </c:pt>
                <c:pt idx="19601">
                  <c:v>2.69318151474</c:v>
                </c:pt>
                <c:pt idx="19602">
                  <c:v>2.6932871341709999</c:v>
                </c:pt>
                <c:pt idx="19603">
                  <c:v>2.6933341026309998</c:v>
                </c:pt>
                <c:pt idx="19604">
                  <c:v>2.6933827400210002</c:v>
                </c:pt>
                <c:pt idx="19605">
                  <c:v>2.6934435367580001</c:v>
                </c:pt>
                <c:pt idx="19606">
                  <c:v>2.6934916973109999</c:v>
                </c:pt>
                <c:pt idx="19607">
                  <c:v>2.6935381889340002</c:v>
                </c:pt>
                <c:pt idx="19608">
                  <c:v>2.693593263626</c:v>
                </c:pt>
                <c:pt idx="19609">
                  <c:v>2.6936483383179999</c:v>
                </c:pt>
                <c:pt idx="19610">
                  <c:v>2.6937422752379998</c:v>
                </c:pt>
                <c:pt idx="19611">
                  <c:v>2.6938419342039999</c:v>
                </c:pt>
                <c:pt idx="19612">
                  <c:v>2.6939337253570002</c:v>
                </c:pt>
                <c:pt idx="19613">
                  <c:v>2.6940174102780001</c:v>
                </c:pt>
                <c:pt idx="19614">
                  <c:v>2.6941134929659998</c:v>
                </c:pt>
                <c:pt idx="19615">
                  <c:v>2.6942377090449998</c:v>
                </c:pt>
                <c:pt idx="19616">
                  <c:v>2.6943521499630001</c:v>
                </c:pt>
                <c:pt idx="19617">
                  <c:v>2.6945328712459999</c:v>
                </c:pt>
                <c:pt idx="19618">
                  <c:v>2.6948585510249998</c:v>
                </c:pt>
                <c:pt idx="19619">
                  <c:v>2.6951985359189998</c:v>
                </c:pt>
                <c:pt idx="19620">
                  <c:v>2.695338726044</c:v>
                </c:pt>
                <c:pt idx="19621">
                  <c:v>2.6954474449160002</c:v>
                </c:pt>
                <c:pt idx="19622">
                  <c:v>2.6955242156980002</c:v>
                </c:pt>
                <c:pt idx="19623">
                  <c:v>2.6956045627590002</c:v>
                </c:pt>
                <c:pt idx="19624">
                  <c:v>2.6956813335419998</c:v>
                </c:pt>
                <c:pt idx="19625">
                  <c:v>2.695741653442</c:v>
                </c:pt>
                <c:pt idx="19626">
                  <c:v>2.6957931518549998</c:v>
                </c:pt>
                <c:pt idx="19627">
                  <c:v>2.6958558559419998</c:v>
                </c:pt>
                <c:pt idx="19628">
                  <c:v>2.6959252357480001</c:v>
                </c:pt>
                <c:pt idx="19629">
                  <c:v>2.6960105896000002</c:v>
                </c:pt>
                <c:pt idx="19630">
                  <c:v>2.6960878372189998</c:v>
                </c:pt>
                <c:pt idx="19631">
                  <c:v>2.6961934566500001</c:v>
                </c:pt>
                <c:pt idx="19632">
                  <c:v>2.6963081359859999</c:v>
                </c:pt>
                <c:pt idx="19633">
                  <c:v>2.6964657306670001</c:v>
                </c:pt>
                <c:pt idx="19634">
                  <c:v>2.6966438293460002</c:v>
                </c:pt>
                <c:pt idx="19635">
                  <c:v>2.6967279911039999</c:v>
                </c:pt>
                <c:pt idx="19636">
                  <c:v>2.6968150138849998</c:v>
                </c:pt>
                <c:pt idx="19637">
                  <c:v>2.6969006061549998</c:v>
                </c:pt>
                <c:pt idx="19638">
                  <c:v>2.696993350983</c:v>
                </c:pt>
                <c:pt idx="19639">
                  <c:v>2.6970746517180002</c:v>
                </c:pt>
                <c:pt idx="19640">
                  <c:v>2.6974189281459999</c:v>
                </c:pt>
                <c:pt idx="19641">
                  <c:v>2.6975736618039998</c:v>
                </c:pt>
                <c:pt idx="19642">
                  <c:v>2.6976795196530001</c:v>
                </c:pt>
                <c:pt idx="19643">
                  <c:v>2.6978614330289998</c:v>
                </c:pt>
                <c:pt idx="19644">
                  <c:v>2.6979789733890001</c:v>
                </c:pt>
                <c:pt idx="19645">
                  <c:v>2.698297977448</c:v>
                </c:pt>
                <c:pt idx="19646">
                  <c:v>2.6984522342680002</c:v>
                </c:pt>
                <c:pt idx="19647">
                  <c:v>2.6985974311829999</c:v>
                </c:pt>
                <c:pt idx="19648">
                  <c:v>2.6987745761870001</c:v>
                </c:pt>
                <c:pt idx="19649">
                  <c:v>2.6990003585819999</c:v>
                </c:pt>
                <c:pt idx="19650">
                  <c:v>2.699121236801</c:v>
                </c:pt>
                <c:pt idx="19651">
                  <c:v>2.6992394924159999</c:v>
                </c:pt>
                <c:pt idx="19652">
                  <c:v>2.699356555939</c:v>
                </c:pt>
                <c:pt idx="19653">
                  <c:v>2.6994614601140001</c:v>
                </c:pt>
                <c:pt idx="19654">
                  <c:v>2.6996400356289998</c:v>
                </c:pt>
                <c:pt idx="19655">
                  <c:v>2.6998023986819999</c:v>
                </c:pt>
                <c:pt idx="19656">
                  <c:v>2.6999251842500001</c:v>
                </c:pt>
                <c:pt idx="19657">
                  <c:v>2.7001733779910002</c:v>
                </c:pt>
                <c:pt idx="19658">
                  <c:v>2.7002506256099998</c:v>
                </c:pt>
                <c:pt idx="19659">
                  <c:v>2.7003562450410001</c:v>
                </c:pt>
                <c:pt idx="19660">
                  <c:v>2.700433969498</c:v>
                </c:pt>
                <c:pt idx="19661">
                  <c:v>2.7005498409270001</c:v>
                </c:pt>
                <c:pt idx="19662">
                  <c:v>2.700662612915</c:v>
                </c:pt>
                <c:pt idx="19663">
                  <c:v>2.7007949352259999</c:v>
                </c:pt>
                <c:pt idx="19664">
                  <c:v>2.7009086608890001</c:v>
                </c:pt>
                <c:pt idx="19665">
                  <c:v>2.7009935379029999</c:v>
                </c:pt>
                <c:pt idx="19666">
                  <c:v>2.7013092041019999</c:v>
                </c:pt>
                <c:pt idx="19667">
                  <c:v>2.7015593051910001</c:v>
                </c:pt>
                <c:pt idx="19668">
                  <c:v>2.7016830444340001</c:v>
                </c:pt>
                <c:pt idx="19669">
                  <c:v>2.7018034458160001</c:v>
                </c:pt>
                <c:pt idx="19670">
                  <c:v>2.7019290924070001</c:v>
                </c:pt>
                <c:pt idx="19671">
                  <c:v>2.7021794319149999</c:v>
                </c:pt>
                <c:pt idx="19672">
                  <c:v>2.7024507522580001</c:v>
                </c:pt>
                <c:pt idx="19673">
                  <c:v>2.7027668952939998</c:v>
                </c:pt>
                <c:pt idx="19674">
                  <c:v>2.7028446197510001</c:v>
                </c:pt>
                <c:pt idx="19675">
                  <c:v>2.7029309272769999</c:v>
                </c:pt>
                <c:pt idx="19676">
                  <c:v>2.7030162811279999</c:v>
                </c:pt>
                <c:pt idx="19677">
                  <c:v>2.7031028270720001</c:v>
                </c:pt>
                <c:pt idx="19678">
                  <c:v>2.7032299041750001</c:v>
                </c:pt>
                <c:pt idx="19679">
                  <c:v>2.7033817768100001</c:v>
                </c:pt>
                <c:pt idx="19680">
                  <c:v>2.7034699916839999</c:v>
                </c:pt>
                <c:pt idx="19681">
                  <c:v>2.7035489082340001</c:v>
                </c:pt>
                <c:pt idx="19682">
                  <c:v>2.7036406993869999</c:v>
                </c:pt>
                <c:pt idx="19683">
                  <c:v>2.7037241458889998</c:v>
                </c:pt>
                <c:pt idx="19684">
                  <c:v>2.7038056850430001</c:v>
                </c:pt>
                <c:pt idx="19685">
                  <c:v>2.7040224075319998</c:v>
                </c:pt>
                <c:pt idx="19686">
                  <c:v>2.7043323516850002</c:v>
                </c:pt>
                <c:pt idx="19687">
                  <c:v>2.7046570777890002</c:v>
                </c:pt>
                <c:pt idx="19688">
                  <c:v>2.7049937248229998</c:v>
                </c:pt>
                <c:pt idx="19689">
                  <c:v>2.705229997635</c:v>
                </c:pt>
                <c:pt idx="19690">
                  <c:v>2.7053332328800002</c:v>
                </c:pt>
                <c:pt idx="19691">
                  <c:v>2.7056198120119999</c:v>
                </c:pt>
                <c:pt idx="19692">
                  <c:v>2.705826282501</c:v>
                </c:pt>
                <c:pt idx="19693">
                  <c:v>2.7059426307679999</c:v>
                </c:pt>
                <c:pt idx="19694">
                  <c:v>2.7060153484340002</c:v>
                </c:pt>
                <c:pt idx="19695">
                  <c:v>2.7061293125149999</c:v>
                </c:pt>
                <c:pt idx="19696">
                  <c:v>2.7062740325929999</c:v>
                </c:pt>
                <c:pt idx="19697">
                  <c:v>2.7065758705139999</c:v>
                </c:pt>
                <c:pt idx="19698">
                  <c:v>2.7066872119899998</c:v>
                </c:pt>
                <c:pt idx="19699">
                  <c:v>2.706769943237</c:v>
                </c:pt>
                <c:pt idx="19700">
                  <c:v>2.7068433761600001</c:v>
                </c:pt>
                <c:pt idx="19701">
                  <c:v>2.7069146633150001</c:v>
                </c:pt>
                <c:pt idx="19702">
                  <c:v>2.7069864273070001</c:v>
                </c:pt>
                <c:pt idx="19703">
                  <c:v>2.7070703506470002</c:v>
                </c:pt>
                <c:pt idx="19704">
                  <c:v>2.707182884216</c:v>
                </c:pt>
                <c:pt idx="19705">
                  <c:v>2.7073891162870001</c:v>
                </c:pt>
                <c:pt idx="19706">
                  <c:v>2.7074716091159998</c:v>
                </c:pt>
                <c:pt idx="19707">
                  <c:v>2.7075450420379998</c:v>
                </c:pt>
                <c:pt idx="19708">
                  <c:v>2.707620859146</c:v>
                </c:pt>
                <c:pt idx="19709">
                  <c:v>2.7077248096469999</c:v>
                </c:pt>
                <c:pt idx="19710">
                  <c:v>2.7078058719640001</c:v>
                </c:pt>
                <c:pt idx="19711">
                  <c:v>2.7079138755800001</c:v>
                </c:pt>
                <c:pt idx="19712">
                  <c:v>2.7079908847810001</c:v>
                </c:pt>
                <c:pt idx="19713">
                  <c:v>2.708100318909</c:v>
                </c:pt>
                <c:pt idx="19714">
                  <c:v>2.708384513855</c:v>
                </c:pt>
                <c:pt idx="19715">
                  <c:v>2.7084972858429999</c:v>
                </c:pt>
                <c:pt idx="19716">
                  <c:v>2.7086126804349999</c:v>
                </c:pt>
                <c:pt idx="19717">
                  <c:v>2.7087039947510001</c:v>
                </c:pt>
                <c:pt idx="19718">
                  <c:v>2.7087953090669998</c:v>
                </c:pt>
                <c:pt idx="19719">
                  <c:v>2.708919763565</c:v>
                </c:pt>
                <c:pt idx="19720">
                  <c:v>2.7089970111850001</c:v>
                </c:pt>
                <c:pt idx="19721">
                  <c:v>2.7090916633609998</c:v>
                </c:pt>
                <c:pt idx="19722">
                  <c:v>2.7091417312620001</c:v>
                </c:pt>
                <c:pt idx="19723">
                  <c:v>2.7091975212100001</c:v>
                </c:pt>
                <c:pt idx="19724">
                  <c:v>2.7092499732970001</c:v>
                </c:pt>
                <c:pt idx="19725">
                  <c:v>2.709306955338</c:v>
                </c:pt>
                <c:pt idx="19726">
                  <c:v>2.709367990494</c:v>
                </c:pt>
                <c:pt idx="19727">
                  <c:v>2.70942568779</c:v>
                </c:pt>
                <c:pt idx="19728">
                  <c:v>2.709479570389</c:v>
                </c:pt>
                <c:pt idx="19729">
                  <c:v>2.7095351219179999</c:v>
                </c:pt>
                <c:pt idx="19730">
                  <c:v>2.7096326351169999</c:v>
                </c:pt>
                <c:pt idx="19731">
                  <c:v>2.709729194641</c:v>
                </c:pt>
                <c:pt idx="19732">
                  <c:v>2.7098171710969998</c:v>
                </c:pt>
                <c:pt idx="19733">
                  <c:v>2.7099502086639999</c:v>
                </c:pt>
                <c:pt idx="19734">
                  <c:v>2.710124969482</c:v>
                </c:pt>
                <c:pt idx="19735">
                  <c:v>2.7102937698359999</c:v>
                </c:pt>
                <c:pt idx="19736">
                  <c:v>2.7104449272159998</c:v>
                </c:pt>
                <c:pt idx="19737">
                  <c:v>2.7106244564059998</c:v>
                </c:pt>
                <c:pt idx="19738">
                  <c:v>2.7109565734859999</c:v>
                </c:pt>
                <c:pt idx="19739">
                  <c:v>2.711110115051</c:v>
                </c:pt>
                <c:pt idx="19740">
                  <c:v>2.7112452983859998</c:v>
                </c:pt>
                <c:pt idx="19741">
                  <c:v>2.71156167984</c:v>
                </c:pt>
                <c:pt idx="19742">
                  <c:v>2.7117700576780002</c:v>
                </c:pt>
                <c:pt idx="19743">
                  <c:v>2.711882829666</c:v>
                </c:pt>
                <c:pt idx="19744">
                  <c:v>2.7119655609129998</c:v>
                </c:pt>
                <c:pt idx="19745">
                  <c:v>2.712078094482</c:v>
                </c:pt>
                <c:pt idx="19746">
                  <c:v>2.7123808860779999</c:v>
                </c:pt>
                <c:pt idx="19747">
                  <c:v>2.712527990341</c:v>
                </c:pt>
                <c:pt idx="19748">
                  <c:v>2.7128388881680001</c:v>
                </c:pt>
                <c:pt idx="19749">
                  <c:v>2.7130331993099999</c:v>
                </c:pt>
                <c:pt idx="19750">
                  <c:v>2.7131147384640002</c:v>
                </c:pt>
                <c:pt idx="19751">
                  <c:v>2.7131936550139999</c:v>
                </c:pt>
                <c:pt idx="19752">
                  <c:v>2.7132644653320002</c:v>
                </c:pt>
                <c:pt idx="19753">
                  <c:v>2.7134459018710002</c:v>
                </c:pt>
                <c:pt idx="19754">
                  <c:v>2.7137842178340001</c:v>
                </c:pt>
                <c:pt idx="19755">
                  <c:v>2.714121818542</c:v>
                </c:pt>
                <c:pt idx="19756">
                  <c:v>2.7142701148990001</c:v>
                </c:pt>
                <c:pt idx="19757">
                  <c:v>2.7145583629610002</c:v>
                </c:pt>
                <c:pt idx="19758">
                  <c:v>2.7146694660190001</c:v>
                </c:pt>
                <c:pt idx="19759">
                  <c:v>2.7148511409760001</c:v>
                </c:pt>
                <c:pt idx="19760">
                  <c:v>2.7150521278380002</c:v>
                </c:pt>
                <c:pt idx="19761">
                  <c:v>2.7151393890379998</c:v>
                </c:pt>
                <c:pt idx="19762">
                  <c:v>2.7151896953580001</c:v>
                </c:pt>
                <c:pt idx="19763">
                  <c:v>2.7152497768399999</c:v>
                </c:pt>
                <c:pt idx="19764">
                  <c:v>2.715302467346</c:v>
                </c:pt>
                <c:pt idx="19765">
                  <c:v>2.7153584957120001</c:v>
                </c:pt>
                <c:pt idx="19766">
                  <c:v>2.7154257297519999</c:v>
                </c:pt>
                <c:pt idx="19767">
                  <c:v>2.7154850959779999</c:v>
                </c:pt>
                <c:pt idx="19768">
                  <c:v>2.7155435085300001</c:v>
                </c:pt>
                <c:pt idx="19769">
                  <c:v>2.7156035900119999</c:v>
                </c:pt>
                <c:pt idx="19770">
                  <c:v>2.7156600952150001</c:v>
                </c:pt>
                <c:pt idx="19771">
                  <c:v>2.7157115936279999</c:v>
                </c:pt>
                <c:pt idx="19772">
                  <c:v>2.715806484222</c:v>
                </c:pt>
                <c:pt idx="19773">
                  <c:v>2.7158877849579999</c:v>
                </c:pt>
                <c:pt idx="19774">
                  <c:v>2.7160708904269999</c:v>
                </c:pt>
                <c:pt idx="19775">
                  <c:v>2.716228246689</c:v>
                </c:pt>
                <c:pt idx="19776">
                  <c:v>2.7163126468660002</c:v>
                </c:pt>
                <c:pt idx="19777">
                  <c:v>2.7164301872249998</c:v>
                </c:pt>
                <c:pt idx="19778">
                  <c:v>2.716514587402</c:v>
                </c:pt>
                <c:pt idx="19779">
                  <c:v>2.716626167297</c:v>
                </c:pt>
                <c:pt idx="19780">
                  <c:v>2.7169308662409999</c:v>
                </c:pt>
                <c:pt idx="19781">
                  <c:v>2.7170622348790001</c:v>
                </c:pt>
                <c:pt idx="19782">
                  <c:v>2.7171657085419998</c:v>
                </c:pt>
                <c:pt idx="19783">
                  <c:v>2.7172284126280002</c:v>
                </c:pt>
                <c:pt idx="19784">
                  <c:v>2.7172994613650001</c:v>
                </c:pt>
                <c:pt idx="19785">
                  <c:v>2.7173483371730001</c:v>
                </c:pt>
                <c:pt idx="19786">
                  <c:v>2.7174155712129999</c:v>
                </c:pt>
                <c:pt idx="19787">
                  <c:v>2.7174594402309999</c:v>
                </c:pt>
                <c:pt idx="19788">
                  <c:v>2.7175111770629998</c:v>
                </c:pt>
                <c:pt idx="19789">
                  <c:v>2.7175827026369999</c:v>
                </c:pt>
                <c:pt idx="19790">
                  <c:v>2.7176544666289999</c:v>
                </c:pt>
                <c:pt idx="19791">
                  <c:v>2.7177860736850001</c:v>
                </c:pt>
                <c:pt idx="19792">
                  <c:v>2.7180900573729998</c:v>
                </c:pt>
                <c:pt idx="19793">
                  <c:v>2.718446493149</c:v>
                </c:pt>
                <c:pt idx="19794">
                  <c:v>2.7185328006740002</c:v>
                </c:pt>
                <c:pt idx="19795">
                  <c:v>2.7186150550839998</c:v>
                </c:pt>
                <c:pt idx="19796">
                  <c:v>2.718734264374</c:v>
                </c:pt>
                <c:pt idx="19797">
                  <c:v>2.7190592288970001</c:v>
                </c:pt>
                <c:pt idx="19798">
                  <c:v>2.719210147858</c:v>
                </c:pt>
                <c:pt idx="19799">
                  <c:v>2.7192919254299999</c:v>
                </c:pt>
                <c:pt idx="19800">
                  <c:v>2.7194027900700002</c:v>
                </c:pt>
                <c:pt idx="19801">
                  <c:v>2.7197356224060001</c:v>
                </c:pt>
                <c:pt idx="19802">
                  <c:v>2.719853639603</c:v>
                </c:pt>
                <c:pt idx="19803">
                  <c:v>2.7199952602390001</c:v>
                </c:pt>
                <c:pt idx="19804">
                  <c:v>2.7203412055970002</c:v>
                </c:pt>
                <c:pt idx="19805">
                  <c:v>2.7206566333770001</c:v>
                </c:pt>
                <c:pt idx="19806">
                  <c:v>2.7209739685060002</c:v>
                </c:pt>
                <c:pt idx="19807">
                  <c:v>2.7212669849400002</c:v>
                </c:pt>
                <c:pt idx="19808">
                  <c:v>2.7213523387910001</c:v>
                </c:pt>
                <c:pt idx="19809">
                  <c:v>2.721493005753</c:v>
                </c:pt>
                <c:pt idx="19810">
                  <c:v>2.7217297554019999</c:v>
                </c:pt>
                <c:pt idx="19811">
                  <c:v>2.721848726273</c:v>
                </c:pt>
                <c:pt idx="19812">
                  <c:v>2.721995353699</c:v>
                </c:pt>
                <c:pt idx="19813">
                  <c:v>2.7222385406490002</c:v>
                </c:pt>
                <c:pt idx="19814">
                  <c:v>2.7225720882419999</c:v>
                </c:pt>
                <c:pt idx="19815">
                  <c:v>2.7229149341580001</c:v>
                </c:pt>
                <c:pt idx="19816">
                  <c:v>2.7230334281920001</c:v>
                </c:pt>
                <c:pt idx="19817">
                  <c:v>2.7231192588809998</c:v>
                </c:pt>
                <c:pt idx="19818">
                  <c:v>2.7232086658479999</c:v>
                </c:pt>
                <c:pt idx="19819">
                  <c:v>2.7233526706700002</c:v>
                </c:pt>
                <c:pt idx="19820">
                  <c:v>2.7235698699949999</c:v>
                </c:pt>
                <c:pt idx="19821">
                  <c:v>2.7237832546230001</c:v>
                </c:pt>
                <c:pt idx="19822">
                  <c:v>2.7240927219389999</c:v>
                </c:pt>
                <c:pt idx="19823">
                  <c:v>2.7242808341979998</c:v>
                </c:pt>
                <c:pt idx="19824">
                  <c:v>2.7244055271150001</c:v>
                </c:pt>
                <c:pt idx="19825">
                  <c:v>2.7245206832890001</c:v>
                </c:pt>
                <c:pt idx="19826">
                  <c:v>2.7246088981629999</c:v>
                </c:pt>
                <c:pt idx="19827">
                  <c:v>2.72478556633</c:v>
                </c:pt>
                <c:pt idx="19828">
                  <c:v>2.72487282753</c:v>
                </c:pt>
                <c:pt idx="19829">
                  <c:v>2.7249178886409999</c:v>
                </c:pt>
                <c:pt idx="19830">
                  <c:v>2.7249679565429998</c:v>
                </c:pt>
                <c:pt idx="19831">
                  <c:v>2.7250213623050001</c:v>
                </c:pt>
                <c:pt idx="19832">
                  <c:v>2.7250690460209999</c:v>
                </c:pt>
                <c:pt idx="19833">
                  <c:v>2.7251214981079999</c:v>
                </c:pt>
                <c:pt idx="19834">
                  <c:v>2.725212812424</c:v>
                </c:pt>
                <c:pt idx="19835">
                  <c:v>2.7253422737120001</c:v>
                </c:pt>
                <c:pt idx="19836">
                  <c:v>2.7256083488459999</c:v>
                </c:pt>
                <c:pt idx="19837">
                  <c:v>2.7257320880889999</c:v>
                </c:pt>
                <c:pt idx="19838">
                  <c:v>2.7258503437039998</c:v>
                </c:pt>
                <c:pt idx="19839">
                  <c:v>2.7259414196009999</c:v>
                </c:pt>
                <c:pt idx="19840">
                  <c:v>2.7260320186609999</c:v>
                </c:pt>
                <c:pt idx="19841">
                  <c:v>2.7261960506439999</c:v>
                </c:pt>
                <c:pt idx="19842">
                  <c:v>2.726797819138</c:v>
                </c:pt>
                <c:pt idx="19843">
                  <c:v>2.7274806499480002</c:v>
                </c:pt>
                <c:pt idx="19844">
                  <c:v>2.7282130718230002</c:v>
                </c:pt>
                <c:pt idx="19845">
                  <c:v>2.7289836406710002</c:v>
                </c:pt>
                <c:pt idx="19846">
                  <c:v>2.7297697067260001</c:v>
                </c:pt>
                <c:pt idx="19847">
                  <c:v>2.7305846214290002</c:v>
                </c:pt>
                <c:pt idx="19848">
                  <c:v>2.7314040660860002</c:v>
                </c:pt>
                <c:pt idx="19849">
                  <c:v>2.7322356700900001</c:v>
                </c:pt>
                <c:pt idx="19850">
                  <c:v>2.7330744266510001</c:v>
                </c:pt>
                <c:pt idx="19851">
                  <c:v>2.7337951660159998</c:v>
                </c:pt>
                <c:pt idx="19852">
                  <c:v>2.7340891361240001</c:v>
                </c:pt>
                <c:pt idx="19853">
                  <c:v>2.7342975139619998</c:v>
                </c:pt>
                <c:pt idx="19854">
                  <c:v>2.7344660758970001</c:v>
                </c:pt>
                <c:pt idx="19855">
                  <c:v>2.7345924377439998</c:v>
                </c:pt>
                <c:pt idx="19856">
                  <c:v>2.7347033023830001</c:v>
                </c:pt>
                <c:pt idx="19857">
                  <c:v>2.7347836494450002</c:v>
                </c:pt>
                <c:pt idx="19858">
                  <c:v>2.7348513603210001</c:v>
                </c:pt>
                <c:pt idx="19859">
                  <c:v>2.7349090576170001</c:v>
                </c:pt>
                <c:pt idx="19860">
                  <c:v>2.7349545955660002</c:v>
                </c:pt>
                <c:pt idx="19861">
                  <c:v>2.7350025176999999</c:v>
                </c:pt>
                <c:pt idx="19862">
                  <c:v>2.7350349426270002</c:v>
                </c:pt>
                <c:pt idx="19863">
                  <c:v>2.7350687980649999</c:v>
                </c:pt>
                <c:pt idx="19864">
                  <c:v>2.7351169586180002</c:v>
                </c:pt>
                <c:pt idx="19865">
                  <c:v>2.7351622581480002</c:v>
                </c:pt>
                <c:pt idx="19866">
                  <c:v>2.7351982593540001</c:v>
                </c:pt>
                <c:pt idx="19867">
                  <c:v>2.7352290153499998</c:v>
                </c:pt>
                <c:pt idx="19868">
                  <c:v>2.735252380371</c:v>
                </c:pt>
                <c:pt idx="19869">
                  <c:v>2.735274791718</c:v>
                </c:pt>
                <c:pt idx="19870">
                  <c:v>2.735292434692</c:v>
                </c:pt>
                <c:pt idx="19871">
                  <c:v>2.7353169918060001</c:v>
                </c:pt>
                <c:pt idx="19872">
                  <c:v>2.7353434562680001</c:v>
                </c:pt>
                <c:pt idx="19873">
                  <c:v>2.7353608608250002</c:v>
                </c:pt>
                <c:pt idx="19874">
                  <c:v>2.735381364822</c:v>
                </c:pt>
                <c:pt idx="19875">
                  <c:v>2.7354016304019999</c:v>
                </c:pt>
                <c:pt idx="19876">
                  <c:v>2.735424995422</c:v>
                </c:pt>
                <c:pt idx="19877">
                  <c:v>2.7354347705839999</c:v>
                </c:pt>
                <c:pt idx="19878">
                  <c:v>2.7354447841640002</c:v>
                </c:pt>
                <c:pt idx="19879">
                  <c:v>2.735445976257</c:v>
                </c:pt>
                <c:pt idx="19880">
                  <c:v>2.7354538440699998</c:v>
                </c:pt>
                <c:pt idx="19881">
                  <c:v>2.7354664802549999</c:v>
                </c:pt>
                <c:pt idx="19882">
                  <c:v>2.7354817390439998</c:v>
                </c:pt>
                <c:pt idx="19883">
                  <c:v>2.7354991435999998</c:v>
                </c:pt>
                <c:pt idx="19884">
                  <c:v>2.7354950904850002</c:v>
                </c:pt>
                <c:pt idx="19885">
                  <c:v>2.7355089187620001</c:v>
                </c:pt>
                <c:pt idx="19886">
                  <c:v>2.7355289459229999</c:v>
                </c:pt>
                <c:pt idx="19887">
                  <c:v>2.735543489456</c:v>
                </c:pt>
                <c:pt idx="19888">
                  <c:v>2.7355518341059999</c:v>
                </c:pt>
                <c:pt idx="19889">
                  <c:v>2.7355716228490001</c:v>
                </c:pt>
                <c:pt idx="19890">
                  <c:v>2.7355840206150002</c:v>
                </c:pt>
                <c:pt idx="19891">
                  <c:v>2.7355999946590002</c:v>
                </c:pt>
                <c:pt idx="19892">
                  <c:v>2.7356212139129998</c:v>
                </c:pt>
                <c:pt idx="19893">
                  <c:v>2.7356402873989998</c:v>
                </c:pt>
                <c:pt idx="19894">
                  <c:v>2.7356538772580001</c:v>
                </c:pt>
                <c:pt idx="19895">
                  <c:v>2.73566532135</c:v>
                </c:pt>
                <c:pt idx="19896">
                  <c:v>2.7356834411620001</c:v>
                </c:pt>
                <c:pt idx="19897">
                  <c:v>2.735712528229</c:v>
                </c:pt>
                <c:pt idx="19898">
                  <c:v>2.7357347011569999</c:v>
                </c:pt>
                <c:pt idx="19899">
                  <c:v>2.7357723712920001</c:v>
                </c:pt>
                <c:pt idx="19900">
                  <c:v>2.7358081340789999</c:v>
                </c:pt>
                <c:pt idx="19901">
                  <c:v>2.7358443737029998</c:v>
                </c:pt>
                <c:pt idx="19902">
                  <c:v>2.7358751297000001</c:v>
                </c:pt>
                <c:pt idx="19903">
                  <c:v>2.735918521881</c:v>
                </c:pt>
                <c:pt idx="19904">
                  <c:v>2.7359759807590001</c:v>
                </c:pt>
                <c:pt idx="19905">
                  <c:v>2.7360165119170001</c:v>
                </c:pt>
                <c:pt idx="19906">
                  <c:v>2.7360565662380001</c:v>
                </c:pt>
                <c:pt idx="19907">
                  <c:v>2.7361333370210001</c:v>
                </c:pt>
                <c:pt idx="19908">
                  <c:v>2.7361805439000002</c:v>
                </c:pt>
                <c:pt idx="19909">
                  <c:v>2.736212968826</c:v>
                </c:pt>
                <c:pt idx="19910">
                  <c:v>2.7362492084499999</c:v>
                </c:pt>
                <c:pt idx="19911">
                  <c:v>2.736279010773</c:v>
                </c:pt>
                <c:pt idx="19912">
                  <c:v>2.7363128662110001</c:v>
                </c:pt>
                <c:pt idx="19913">
                  <c:v>2.736356258392</c:v>
                </c:pt>
                <c:pt idx="19914">
                  <c:v>2.7363970279690002</c:v>
                </c:pt>
                <c:pt idx="19915">
                  <c:v>2.736436367035</c:v>
                </c:pt>
                <c:pt idx="19916">
                  <c:v>2.7364845275879999</c:v>
                </c:pt>
                <c:pt idx="19917">
                  <c:v>2.7365348339079998</c:v>
                </c:pt>
                <c:pt idx="19918">
                  <c:v>2.7365784645079998</c:v>
                </c:pt>
                <c:pt idx="19919">
                  <c:v>2.7366597652440001</c:v>
                </c:pt>
                <c:pt idx="19920">
                  <c:v>2.7367439270020002</c:v>
                </c:pt>
                <c:pt idx="19921">
                  <c:v>2.7369799613949999</c:v>
                </c:pt>
                <c:pt idx="19922">
                  <c:v>2.7370252609249999</c:v>
                </c:pt>
                <c:pt idx="19923">
                  <c:v>2.737077713013</c:v>
                </c:pt>
                <c:pt idx="19924">
                  <c:v>2.737137079239</c:v>
                </c:pt>
                <c:pt idx="19925">
                  <c:v>2.737198591232</c:v>
                </c:pt>
                <c:pt idx="19926">
                  <c:v>2.7372534275049998</c:v>
                </c:pt>
                <c:pt idx="19927">
                  <c:v>2.7373068332670001</c:v>
                </c:pt>
                <c:pt idx="19928">
                  <c:v>2.7373666763309998</c:v>
                </c:pt>
                <c:pt idx="19929">
                  <c:v>2.7374186515810002</c:v>
                </c:pt>
                <c:pt idx="19930">
                  <c:v>2.737473726273</c:v>
                </c:pt>
                <c:pt idx="19931">
                  <c:v>2.7375352382660001</c:v>
                </c:pt>
                <c:pt idx="19932">
                  <c:v>2.7376368045809998</c:v>
                </c:pt>
                <c:pt idx="19933">
                  <c:v>2.7377288341520001</c:v>
                </c:pt>
                <c:pt idx="19934">
                  <c:v>2.7378153800959999</c:v>
                </c:pt>
                <c:pt idx="19935">
                  <c:v>2.737939596176</c:v>
                </c:pt>
                <c:pt idx="19936">
                  <c:v>2.7381935119629999</c:v>
                </c:pt>
                <c:pt idx="19937">
                  <c:v>2.7382750511170002</c:v>
                </c:pt>
                <c:pt idx="19938">
                  <c:v>2.7383224964139998</c:v>
                </c:pt>
                <c:pt idx="19939">
                  <c:v>2.7384290695189999</c:v>
                </c:pt>
                <c:pt idx="19940">
                  <c:v>2.7385334968569999</c:v>
                </c:pt>
                <c:pt idx="19941">
                  <c:v>2.7386000156399999</c:v>
                </c:pt>
                <c:pt idx="19942">
                  <c:v>2.7386655807500002</c:v>
                </c:pt>
                <c:pt idx="19943">
                  <c:v>2.7387099266049999</c:v>
                </c:pt>
                <c:pt idx="19944">
                  <c:v>2.738753795624</c:v>
                </c:pt>
                <c:pt idx="19945">
                  <c:v>2.738804340363</c:v>
                </c:pt>
                <c:pt idx="19946">
                  <c:v>2.7388491630549998</c:v>
                </c:pt>
                <c:pt idx="19947">
                  <c:v>2.7388947010039999</c:v>
                </c:pt>
                <c:pt idx="19948">
                  <c:v>2.7389671802520001</c:v>
                </c:pt>
                <c:pt idx="19949">
                  <c:v>2.739006519318</c:v>
                </c:pt>
                <c:pt idx="19950">
                  <c:v>2.7390856742860001</c:v>
                </c:pt>
                <c:pt idx="19951">
                  <c:v>2.7391328811650002</c:v>
                </c:pt>
                <c:pt idx="19952">
                  <c:v>2.7391788959499999</c:v>
                </c:pt>
                <c:pt idx="19953">
                  <c:v>2.7392516136170002</c:v>
                </c:pt>
                <c:pt idx="19954">
                  <c:v>2.7392969131470002</c:v>
                </c:pt>
                <c:pt idx="19955">
                  <c:v>2.7393679618840001</c:v>
                </c:pt>
                <c:pt idx="19956">
                  <c:v>2.7395095825200002</c:v>
                </c:pt>
                <c:pt idx="19957">
                  <c:v>2.7398188114169999</c:v>
                </c:pt>
                <c:pt idx="19958">
                  <c:v>2.7401583194730001</c:v>
                </c:pt>
                <c:pt idx="19959">
                  <c:v>2.7405052185060002</c:v>
                </c:pt>
                <c:pt idx="19960">
                  <c:v>2.7407050132749999</c:v>
                </c:pt>
                <c:pt idx="19961">
                  <c:v>2.7408003807069998</c:v>
                </c:pt>
                <c:pt idx="19962">
                  <c:v>2.7409007549290001</c:v>
                </c:pt>
                <c:pt idx="19963">
                  <c:v>2.7409501075740001</c:v>
                </c:pt>
                <c:pt idx="19964">
                  <c:v>2.7410027980799998</c:v>
                </c:pt>
                <c:pt idx="19965">
                  <c:v>2.7410564422610002</c:v>
                </c:pt>
                <c:pt idx="19966">
                  <c:v>2.7411077022549999</c:v>
                </c:pt>
                <c:pt idx="19967">
                  <c:v>2.7411661148070001</c:v>
                </c:pt>
                <c:pt idx="19968">
                  <c:v>2.741219758987</c:v>
                </c:pt>
                <c:pt idx="19969">
                  <c:v>2.7413198947909998</c:v>
                </c:pt>
                <c:pt idx="19970">
                  <c:v>2.7414145469669999</c:v>
                </c:pt>
                <c:pt idx="19971">
                  <c:v>2.741551160812</c:v>
                </c:pt>
                <c:pt idx="19972">
                  <c:v>2.741890907288</c:v>
                </c:pt>
                <c:pt idx="19973">
                  <c:v>2.7420592308040002</c:v>
                </c:pt>
                <c:pt idx="19974">
                  <c:v>2.742192983627</c:v>
                </c:pt>
                <c:pt idx="19975">
                  <c:v>2.74227309227</c:v>
                </c:pt>
                <c:pt idx="19976">
                  <c:v>2.7423212528229999</c:v>
                </c:pt>
                <c:pt idx="19977">
                  <c:v>2.7423694133760002</c:v>
                </c:pt>
                <c:pt idx="19978">
                  <c:v>2.7424182891850002</c:v>
                </c:pt>
                <c:pt idx="19979">
                  <c:v>2.7424662113189999</c:v>
                </c:pt>
                <c:pt idx="19980">
                  <c:v>2.742537975311</c:v>
                </c:pt>
                <c:pt idx="19981">
                  <c:v>2.7426159381869999</c:v>
                </c:pt>
                <c:pt idx="19982">
                  <c:v>2.742909669876</c:v>
                </c:pt>
                <c:pt idx="19983">
                  <c:v>2.7429842948909999</c:v>
                </c:pt>
                <c:pt idx="19984">
                  <c:v>2.7430567741390002</c:v>
                </c:pt>
                <c:pt idx="19985">
                  <c:v>2.7431282997130002</c:v>
                </c:pt>
                <c:pt idx="19986">
                  <c:v>2.7432138919829998</c:v>
                </c:pt>
                <c:pt idx="19987">
                  <c:v>2.7433001995090001</c:v>
                </c:pt>
                <c:pt idx="19988">
                  <c:v>2.7436013221739999</c:v>
                </c:pt>
                <c:pt idx="19989">
                  <c:v>2.7438488006589998</c:v>
                </c:pt>
                <c:pt idx="19990">
                  <c:v>2.7439281940460001</c:v>
                </c:pt>
                <c:pt idx="19991">
                  <c:v>2.7439792156220002</c:v>
                </c:pt>
                <c:pt idx="19992">
                  <c:v>2.7440514564509999</c:v>
                </c:pt>
                <c:pt idx="19993">
                  <c:v>2.7441146373750001</c:v>
                </c:pt>
                <c:pt idx="19994">
                  <c:v>2.744172096252</c:v>
                </c:pt>
                <c:pt idx="19995">
                  <c:v>2.744222402573</c:v>
                </c:pt>
                <c:pt idx="19996">
                  <c:v>2.7442867755889999</c:v>
                </c:pt>
                <c:pt idx="19997">
                  <c:v>2.7443730831150002</c:v>
                </c:pt>
                <c:pt idx="19998">
                  <c:v>2.7447087764739999</c:v>
                </c:pt>
                <c:pt idx="19999">
                  <c:v>2.7447941303249999</c:v>
                </c:pt>
                <c:pt idx="20000">
                  <c:v>2.7448759078979998</c:v>
                </c:pt>
                <c:pt idx="20001">
                  <c:v>2.7449350357059998</c:v>
                </c:pt>
                <c:pt idx="20002">
                  <c:v>2.744991540909</c:v>
                </c:pt>
                <c:pt idx="20003">
                  <c:v>2.745049238205</c:v>
                </c:pt>
                <c:pt idx="20004">
                  <c:v>2.7451126575470002</c:v>
                </c:pt>
                <c:pt idx="20005">
                  <c:v>2.7451674938199999</c:v>
                </c:pt>
                <c:pt idx="20006">
                  <c:v>2.7452533245090001</c:v>
                </c:pt>
                <c:pt idx="20007">
                  <c:v>2.7453353405000001</c:v>
                </c:pt>
                <c:pt idx="20008">
                  <c:v>2.7454226017000001</c:v>
                </c:pt>
                <c:pt idx="20009">
                  <c:v>2.7455508708949998</c:v>
                </c:pt>
                <c:pt idx="20010">
                  <c:v>2.745856523514</c:v>
                </c:pt>
                <c:pt idx="20011">
                  <c:v>2.7459826469420001</c:v>
                </c:pt>
                <c:pt idx="20012">
                  <c:v>2.7461085319520002</c:v>
                </c:pt>
                <c:pt idx="20013">
                  <c:v>2.74622964859</c:v>
                </c:pt>
                <c:pt idx="20014">
                  <c:v>2.7463603019709999</c:v>
                </c:pt>
                <c:pt idx="20015">
                  <c:v>2.746562719345</c:v>
                </c:pt>
                <c:pt idx="20016">
                  <c:v>2.7467160224909999</c:v>
                </c:pt>
                <c:pt idx="20017">
                  <c:v>2.7469050884250001</c:v>
                </c:pt>
                <c:pt idx="20018">
                  <c:v>2.747258663177</c:v>
                </c:pt>
                <c:pt idx="20019">
                  <c:v>2.7475349903109998</c:v>
                </c:pt>
                <c:pt idx="20020">
                  <c:v>2.7476170063019998</c:v>
                </c:pt>
                <c:pt idx="20021">
                  <c:v>2.7477040290830002</c:v>
                </c:pt>
                <c:pt idx="20022">
                  <c:v>2.7477822303770001</c:v>
                </c:pt>
                <c:pt idx="20023">
                  <c:v>2.7479033470149998</c:v>
                </c:pt>
                <c:pt idx="20024">
                  <c:v>2.7482571601869998</c:v>
                </c:pt>
                <c:pt idx="20025">
                  <c:v>2.7483460903169998</c:v>
                </c:pt>
                <c:pt idx="20026">
                  <c:v>2.748461723328</c:v>
                </c:pt>
                <c:pt idx="20027">
                  <c:v>2.7485470771789999</c:v>
                </c:pt>
                <c:pt idx="20028">
                  <c:v>2.7486548423769999</c:v>
                </c:pt>
                <c:pt idx="20029">
                  <c:v>2.7487328052520001</c:v>
                </c:pt>
                <c:pt idx="20030">
                  <c:v>2.7487857341769999</c:v>
                </c:pt>
                <c:pt idx="20031">
                  <c:v>2.748836755753</c:v>
                </c:pt>
                <c:pt idx="20032">
                  <c:v>2.7488865852359998</c:v>
                </c:pt>
                <c:pt idx="20033">
                  <c:v>2.7489392757419999</c:v>
                </c:pt>
                <c:pt idx="20034">
                  <c:v>2.7489950656889999</c:v>
                </c:pt>
                <c:pt idx="20035">
                  <c:v>2.7490398883820002</c:v>
                </c:pt>
                <c:pt idx="20036">
                  <c:v>2.749086141586</c:v>
                </c:pt>
                <c:pt idx="20037">
                  <c:v>2.7491381168369999</c:v>
                </c:pt>
                <c:pt idx="20038">
                  <c:v>2.7491860389710001</c:v>
                </c:pt>
                <c:pt idx="20039">
                  <c:v>2.7492334842680002</c:v>
                </c:pt>
                <c:pt idx="20040">
                  <c:v>2.749284982681</c:v>
                </c:pt>
                <c:pt idx="20041">
                  <c:v>2.7493369579319999</c:v>
                </c:pt>
                <c:pt idx="20042">
                  <c:v>2.749387741089</c:v>
                </c:pt>
                <c:pt idx="20043">
                  <c:v>2.7494375705719998</c:v>
                </c:pt>
                <c:pt idx="20044">
                  <c:v>2.7494850158689998</c:v>
                </c:pt>
                <c:pt idx="20045">
                  <c:v>2.7495384216310002</c:v>
                </c:pt>
                <c:pt idx="20046">
                  <c:v>2.7496175765989999</c:v>
                </c:pt>
                <c:pt idx="20047">
                  <c:v>2.7497038841250001</c:v>
                </c:pt>
                <c:pt idx="20048">
                  <c:v>2.7498614788059998</c:v>
                </c:pt>
                <c:pt idx="20049">
                  <c:v>2.7501993179320001</c:v>
                </c:pt>
                <c:pt idx="20050">
                  <c:v>2.7503223419189999</c:v>
                </c:pt>
                <c:pt idx="20051">
                  <c:v>2.7504434585570001</c:v>
                </c:pt>
                <c:pt idx="20052">
                  <c:v>2.7508013248440002</c:v>
                </c:pt>
                <c:pt idx="20053">
                  <c:v>2.7508838176729999</c:v>
                </c:pt>
                <c:pt idx="20054">
                  <c:v>2.7509777545929999</c:v>
                </c:pt>
                <c:pt idx="20055">
                  <c:v>2.7510697841640002</c:v>
                </c:pt>
                <c:pt idx="20056">
                  <c:v>2.7511687278750001</c:v>
                </c:pt>
                <c:pt idx="20057">
                  <c:v>2.7512204647059999</c:v>
                </c:pt>
                <c:pt idx="20058">
                  <c:v>2.7513070106509998</c:v>
                </c:pt>
                <c:pt idx="20059">
                  <c:v>2.7514390945430001</c:v>
                </c:pt>
                <c:pt idx="20060">
                  <c:v>2.7515666484830001</c:v>
                </c:pt>
                <c:pt idx="20061">
                  <c:v>2.751759767532</c:v>
                </c:pt>
                <c:pt idx="20062">
                  <c:v>2.7520968914030002</c:v>
                </c:pt>
                <c:pt idx="20063">
                  <c:v>2.7522232532499999</c:v>
                </c:pt>
                <c:pt idx="20064">
                  <c:v>2.7523851394649999</c:v>
                </c:pt>
                <c:pt idx="20065">
                  <c:v>2.7524776458739999</c:v>
                </c:pt>
                <c:pt idx="20066">
                  <c:v>2.7525720596309999</c:v>
                </c:pt>
                <c:pt idx="20067">
                  <c:v>2.7526550292969998</c:v>
                </c:pt>
                <c:pt idx="20068">
                  <c:v>2.7527384758000002</c:v>
                </c:pt>
                <c:pt idx="20069">
                  <c:v>2.7528240680690002</c:v>
                </c:pt>
                <c:pt idx="20070">
                  <c:v>2.7528793811800001</c:v>
                </c:pt>
                <c:pt idx="20071">
                  <c:v>2.752939939499</c:v>
                </c:pt>
                <c:pt idx="20072">
                  <c:v>2.7530596256259998</c:v>
                </c:pt>
                <c:pt idx="20073">
                  <c:v>2.7532167434689998</c:v>
                </c:pt>
                <c:pt idx="20074">
                  <c:v>2.7533707618709999</c:v>
                </c:pt>
                <c:pt idx="20075">
                  <c:v>2.7535378932949999</c:v>
                </c:pt>
                <c:pt idx="20076">
                  <c:v>2.753768444061</c:v>
                </c:pt>
                <c:pt idx="20077">
                  <c:v>2.7539634704589999</c:v>
                </c:pt>
                <c:pt idx="20078">
                  <c:v>2.7540934085850002</c:v>
                </c:pt>
                <c:pt idx="20079">
                  <c:v>2.7542223930360001</c:v>
                </c:pt>
                <c:pt idx="20080">
                  <c:v>2.7543044090270001</c:v>
                </c:pt>
                <c:pt idx="20081">
                  <c:v>2.754429578781</c:v>
                </c:pt>
                <c:pt idx="20082">
                  <c:v>2.7547891139980001</c:v>
                </c:pt>
                <c:pt idx="20083">
                  <c:v>2.7551333904269999</c:v>
                </c:pt>
                <c:pt idx="20084">
                  <c:v>2.7552802562709999</c:v>
                </c:pt>
                <c:pt idx="20085">
                  <c:v>2.7554044723510001</c:v>
                </c:pt>
                <c:pt idx="20086">
                  <c:v>2.7555398941039999</c:v>
                </c:pt>
                <c:pt idx="20087">
                  <c:v>2.7558341026309998</c:v>
                </c:pt>
                <c:pt idx="20088">
                  <c:v>2.7561538219449999</c:v>
                </c:pt>
                <c:pt idx="20089">
                  <c:v>2.7563517093660002</c:v>
                </c:pt>
                <c:pt idx="20090">
                  <c:v>2.7564589977259999</c:v>
                </c:pt>
                <c:pt idx="20091">
                  <c:v>2.7565474510189998</c:v>
                </c:pt>
                <c:pt idx="20092">
                  <c:v>2.756700277328</c:v>
                </c:pt>
                <c:pt idx="20093">
                  <c:v>2.7569968700410001</c:v>
                </c:pt>
                <c:pt idx="20094">
                  <c:v>2.7571623325350001</c:v>
                </c:pt>
                <c:pt idx="20095">
                  <c:v>2.7573988437649999</c:v>
                </c:pt>
                <c:pt idx="20096">
                  <c:v>2.7575311660769999</c:v>
                </c:pt>
                <c:pt idx="20097">
                  <c:v>2.7576549053189998</c:v>
                </c:pt>
                <c:pt idx="20098">
                  <c:v>2.7580153942110002</c:v>
                </c:pt>
                <c:pt idx="20099">
                  <c:v>2.7582602500919999</c:v>
                </c:pt>
                <c:pt idx="20100">
                  <c:v>2.7584495544430001</c:v>
                </c:pt>
                <c:pt idx="20101">
                  <c:v>2.7587771415710001</c:v>
                </c:pt>
                <c:pt idx="20102">
                  <c:v>2.758960008621</c:v>
                </c:pt>
                <c:pt idx="20103">
                  <c:v>2.7591040134429998</c:v>
                </c:pt>
                <c:pt idx="20104">
                  <c:v>2.7592566013340001</c:v>
                </c:pt>
                <c:pt idx="20105">
                  <c:v>2.7593476772310002</c:v>
                </c:pt>
                <c:pt idx="20106">
                  <c:v>2.7594954967500001</c:v>
                </c:pt>
                <c:pt idx="20107">
                  <c:v>2.7596461772919998</c:v>
                </c:pt>
                <c:pt idx="20108">
                  <c:v>2.7597684860229998</c:v>
                </c:pt>
                <c:pt idx="20109">
                  <c:v>2.759922504425</c:v>
                </c:pt>
                <c:pt idx="20110">
                  <c:v>2.7601048946379998</c:v>
                </c:pt>
                <c:pt idx="20111">
                  <c:v>2.760266304016</c:v>
                </c:pt>
                <c:pt idx="20112">
                  <c:v>2.7604138851169999</c:v>
                </c:pt>
                <c:pt idx="20113">
                  <c:v>2.760503530502</c:v>
                </c:pt>
                <c:pt idx="20114">
                  <c:v>2.7608804702760001</c:v>
                </c:pt>
                <c:pt idx="20115">
                  <c:v>2.761209487915</c:v>
                </c:pt>
                <c:pt idx="20116">
                  <c:v>2.7613346576689999</c:v>
                </c:pt>
                <c:pt idx="20117">
                  <c:v>2.761427640915</c:v>
                </c:pt>
                <c:pt idx="20118">
                  <c:v>2.7615656852720001</c:v>
                </c:pt>
                <c:pt idx="20119">
                  <c:v>2.7619328498839999</c:v>
                </c:pt>
                <c:pt idx="20120">
                  <c:v>2.762015342712</c:v>
                </c:pt>
                <c:pt idx="20121">
                  <c:v>2.7621011734010001</c:v>
                </c:pt>
                <c:pt idx="20122">
                  <c:v>2.7622110843660002</c:v>
                </c:pt>
                <c:pt idx="20123">
                  <c:v>2.7622940540309999</c:v>
                </c:pt>
                <c:pt idx="20124">
                  <c:v>2.762424945831</c:v>
                </c:pt>
                <c:pt idx="20125">
                  <c:v>2.762599229813</c:v>
                </c:pt>
                <c:pt idx="20126">
                  <c:v>2.7628293037409999</c:v>
                </c:pt>
                <c:pt idx="20127">
                  <c:v>2.763125896454</c:v>
                </c:pt>
                <c:pt idx="20128">
                  <c:v>2.7634601593019998</c:v>
                </c:pt>
                <c:pt idx="20129">
                  <c:v>2.7636816501619998</c:v>
                </c:pt>
                <c:pt idx="20130">
                  <c:v>2.7638041973109999</c:v>
                </c:pt>
                <c:pt idx="20131">
                  <c:v>2.7638835906980002</c:v>
                </c:pt>
                <c:pt idx="20132">
                  <c:v>2.7640039920809998</c:v>
                </c:pt>
                <c:pt idx="20133">
                  <c:v>2.7642495632170001</c:v>
                </c:pt>
                <c:pt idx="20134">
                  <c:v>2.7643265724180002</c:v>
                </c:pt>
                <c:pt idx="20135">
                  <c:v>2.7644240856170001</c:v>
                </c:pt>
                <c:pt idx="20136">
                  <c:v>2.7645006179810001</c:v>
                </c:pt>
                <c:pt idx="20137">
                  <c:v>2.7645843029020001</c:v>
                </c:pt>
                <c:pt idx="20138">
                  <c:v>2.7646613121030001</c:v>
                </c:pt>
                <c:pt idx="20139">
                  <c:v>2.7647457122799999</c:v>
                </c:pt>
                <c:pt idx="20140">
                  <c:v>2.76482462883</c:v>
                </c:pt>
                <c:pt idx="20141">
                  <c:v>2.7649071216580001</c:v>
                </c:pt>
                <c:pt idx="20142">
                  <c:v>2.7649521827700001</c:v>
                </c:pt>
                <c:pt idx="20143">
                  <c:v>2.765033721924</c:v>
                </c:pt>
                <c:pt idx="20144">
                  <c:v>2.7650952339170001</c:v>
                </c:pt>
                <c:pt idx="20145">
                  <c:v>2.7651362419129999</c:v>
                </c:pt>
                <c:pt idx="20146">
                  <c:v>2.7651846408840002</c:v>
                </c:pt>
                <c:pt idx="20147">
                  <c:v>2.765242815018</c:v>
                </c:pt>
                <c:pt idx="20148">
                  <c:v>2.7652809619899998</c:v>
                </c:pt>
                <c:pt idx="20149">
                  <c:v>2.7653343677520001</c:v>
                </c:pt>
                <c:pt idx="20150">
                  <c:v>2.765384197235</c:v>
                </c:pt>
                <c:pt idx="20151">
                  <c:v>2.7654247283940001</c:v>
                </c:pt>
                <c:pt idx="20152">
                  <c:v>2.7654898166659998</c:v>
                </c:pt>
                <c:pt idx="20153">
                  <c:v>2.7655699253080002</c:v>
                </c:pt>
                <c:pt idx="20154">
                  <c:v>2.765654563904</c:v>
                </c:pt>
                <c:pt idx="20155">
                  <c:v>2.7657411098479998</c:v>
                </c:pt>
                <c:pt idx="20156">
                  <c:v>2.765876054764</c:v>
                </c:pt>
                <c:pt idx="20157">
                  <c:v>2.7662115097050002</c:v>
                </c:pt>
                <c:pt idx="20158">
                  <c:v>2.766573667526</c:v>
                </c:pt>
                <c:pt idx="20159">
                  <c:v>2.7666926383970001</c:v>
                </c:pt>
                <c:pt idx="20160">
                  <c:v>2.7667813301090001</c:v>
                </c:pt>
                <c:pt idx="20161">
                  <c:v>2.766871929169</c:v>
                </c:pt>
                <c:pt idx="20162">
                  <c:v>2.7669601440429998</c:v>
                </c:pt>
                <c:pt idx="20163">
                  <c:v>2.7670459747309999</c:v>
                </c:pt>
                <c:pt idx="20164">
                  <c:v>2.7672469615940001</c:v>
                </c:pt>
                <c:pt idx="20165">
                  <c:v>2.7673702239989999</c:v>
                </c:pt>
                <c:pt idx="20166">
                  <c:v>2.7674558162689999</c:v>
                </c:pt>
                <c:pt idx="20167">
                  <c:v>2.767557144165</c:v>
                </c:pt>
                <c:pt idx="20168">
                  <c:v>2.7676453590390002</c:v>
                </c:pt>
                <c:pt idx="20169">
                  <c:v>2.767738580704</c:v>
                </c:pt>
                <c:pt idx="20170">
                  <c:v>2.767836093903</c:v>
                </c:pt>
                <c:pt idx="20171">
                  <c:v>2.767920017242</c:v>
                </c:pt>
                <c:pt idx="20172">
                  <c:v>2.7680096626280002</c:v>
                </c:pt>
                <c:pt idx="20173">
                  <c:v>2.7680916786190002</c:v>
                </c:pt>
                <c:pt idx="20174">
                  <c:v>2.7682132720950001</c:v>
                </c:pt>
                <c:pt idx="20175">
                  <c:v>2.7683339118960002</c:v>
                </c:pt>
                <c:pt idx="20176">
                  <c:v>2.7684915065769999</c:v>
                </c:pt>
                <c:pt idx="20177">
                  <c:v>2.7687523365020001</c:v>
                </c:pt>
                <c:pt idx="20178">
                  <c:v>2.7688376903530001</c:v>
                </c:pt>
                <c:pt idx="20179">
                  <c:v>2.7689466476439999</c:v>
                </c:pt>
                <c:pt idx="20180">
                  <c:v>2.769027471542</c:v>
                </c:pt>
                <c:pt idx="20181">
                  <c:v>2.7691168785100002</c:v>
                </c:pt>
                <c:pt idx="20182">
                  <c:v>2.7691972255709998</c:v>
                </c:pt>
                <c:pt idx="20183">
                  <c:v>2.7692456245420001</c:v>
                </c:pt>
                <c:pt idx="20184">
                  <c:v>2.7693200111389999</c:v>
                </c:pt>
                <c:pt idx="20185">
                  <c:v>2.7693722248079999</c:v>
                </c:pt>
                <c:pt idx="20186">
                  <c:v>2.769421339035</c:v>
                </c:pt>
                <c:pt idx="20187">
                  <c:v>2.7695019245150001</c:v>
                </c:pt>
                <c:pt idx="20188">
                  <c:v>2.7695550918579999</c:v>
                </c:pt>
                <c:pt idx="20189">
                  <c:v>2.7696177959439998</c:v>
                </c:pt>
                <c:pt idx="20190">
                  <c:v>2.7696979045869998</c:v>
                </c:pt>
                <c:pt idx="20191">
                  <c:v>2.769810438156</c:v>
                </c:pt>
                <c:pt idx="20192">
                  <c:v>2.770139932632</c:v>
                </c:pt>
                <c:pt idx="20193">
                  <c:v>2.7701880931849998</c:v>
                </c:pt>
                <c:pt idx="20194">
                  <c:v>2.7702379226680001</c:v>
                </c:pt>
                <c:pt idx="20195">
                  <c:v>2.7702887058260002</c:v>
                </c:pt>
                <c:pt idx="20196">
                  <c:v>2.7703397274019999</c:v>
                </c:pt>
                <c:pt idx="20197">
                  <c:v>2.770434379578</c:v>
                </c:pt>
                <c:pt idx="20198">
                  <c:v>2.770556688309</c:v>
                </c:pt>
                <c:pt idx="20199">
                  <c:v>2.7709274291989998</c:v>
                </c:pt>
                <c:pt idx="20200">
                  <c:v>2.7712614536290001</c:v>
                </c:pt>
                <c:pt idx="20201">
                  <c:v>2.771390199661</c:v>
                </c:pt>
                <c:pt idx="20202">
                  <c:v>2.7715013027189999</c:v>
                </c:pt>
                <c:pt idx="20203">
                  <c:v>2.7715740203860002</c:v>
                </c:pt>
                <c:pt idx="20204">
                  <c:v>2.771669387817</c:v>
                </c:pt>
                <c:pt idx="20205">
                  <c:v>2.7717139720919999</c:v>
                </c:pt>
                <c:pt idx="20206">
                  <c:v>2.7717664241789999</c:v>
                </c:pt>
                <c:pt idx="20207">
                  <c:v>2.7718179225920001</c:v>
                </c:pt>
                <c:pt idx="20208">
                  <c:v>2.7718653678890002</c:v>
                </c:pt>
                <c:pt idx="20209">
                  <c:v>2.7719213962549998</c:v>
                </c:pt>
                <c:pt idx="20210">
                  <c:v>2.7719635963439999</c:v>
                </c:pt>
                <c:pt idx="20211">
                  <c:v>2.7720134258270002</c:v>
                </c:pt>
                <c:pt idx="20212">
                  <c:v>2.7720961570739999</c:v>
                </c:pt>
                <c:pt idx="20213">
                  <c:v>2.772202968597</c:v>
                </c:pt>
                <c:pt idx="20214">
                  <c:v>2.7723886966709999</c:v>
                </c:pt>
                <c:pt idx="20215">
                  <c:v>2.7725994586940002</c:v>
                </c:pt>
                <c:pt idx="20216">
                  <c:v>2.7727196216580001</c:v>
                </c:pt>
                <c:pt idx="20217">
                  <c:v>2.7728765010830001</c:v>
                </c:pt>
                <c:pt idx="20218">
                  <c:v>2.7729902267459998</c:v>
                </c:pt>
                <c:pt idx="20219">
                  <c:v>2.773296117783</c:v>
                </c:pt>
                <c:pt idx="20220">
                  <c:v>2.7733874320980001</c:v>
                </c:pt>
                <c:pt idx="20221">
                  <c:v>2.7735004425050001</c:v>
                </c:pt>
                <c:pt idx="20222">
                  <c:v>2.7735373973850002</c:v>
                </c:pt>
                <c:pt idx="20223">
                  <c:v>2.7735941410059999</c:v>
                </c:pt>
                <c:pt idx="20224">
                  <c:v>2.7736506462100001</c:v>
                </c:pt>
                <c:pt idx="20225">
                  <c:v>2.7737588882450002</c:v>
                </c:pt>
                <c:pt idx="20226">
                  <c:v>2.773859500885</c:v>
                </c:pt>
                <c:pt idx="20227">
                  <c:v>2.7739825248719998</c:v>
                </c:pt>
                <c:pt idx="20228">
                  <c:v>2.7741439342500001</c:v>
                </c:pt>
                <c:pt idx="20229">
                  <c:v>2.7742702960969998</c:v>
                </c:pt>
                <c:pt idx="20230">
                  <c:v>2.774407148361</c:v>
                </c:pt>
                <c:pt idx="20231">
                  <c:v>2.7745304107669999</c:v>
                </c:pt>
                <c:pt idx="20232">
                  <c:v>2.7746484279630002</c:v>
                </c:pt>
                <c:pt idx="20233">
                  <c:v>2.7747614383700001</c:v>
                </c:pt>
                <c:pt idx="20234">
                  <c:v>2.774912595749</c:v>
                </c:pt>
                <c:pt idx="20235">
                  <c:v>2.7752606868740002</c:v>
                </c:pt>
                <c:pt idx="20236">
                  <c:v>2.775552749634</c:v>
                </c:pt>
                <c:pt idx="20237">
                  <c:v>2.7757034301760002</c:v>
                </c:pt>
                <c:pt idx="20238">
                  <c:v>2.7758159637449999</c:v>
                </c:pt>
                <c:pt idx="20239">
                  <c:v>2.7759361267089999</c:v>
                </c:pt>
                <c:pt idx="20240">
                  <c:v>2.7760193347929998</c:v>
                </c:pt>
                <c:pt idx="20241">
                  <c:v>2.7761065959929998</c:v>
                </c:pt>
                <c:pt idx="20242">
                  <c:v>2.7761795520780002</c:v>
                </c:pt>
                <c:pt idx="20243">
                  <c:v>2.776264429092</c:v>
                </c:pt>
                <c:pt idx="20244">
                  <c:v>2.776448965073</c:v>
                </c:pt>
                <c:pt idx="20245">
                  <c:v>2.7767519950869999</c:v>
                </c:pt>
                <c:pt idx="20246">
                  <c:v>2.7770946025850001</c:v>
                </c:pt>
                <c:pt idx="20247">
                  <c:v>2.7772490978239999</c:v>
                </c:pt>
                <c:pt idx="20248">
                  <c:v>2.7773642539979999</c:v>
                </c:pt>
                <c:pt idx="20249">
                  <c:v>2.7774391174319999</c:v>
                </c:pt>
                <c:pt idx="20250">
                  <c:v>2.7774922847750001</c:v>
                </c:pt>
                <c:pt idx="20251">
                  <c:v>2.7775452136990002</c:v>
                </c:pt>
                <c:pt idx="20252">
                  <c:v>2.7775971889500002</c:v>
                </c:pt>
                <c:pt idx="20253">
                  <c:v>2.777650594711</c:v>
                </c:pt>
                <c:pt idx="20254">
                  <c:v>2.7777009010309999</c:v>
                </c:pt>
                <c:pt idx="20255">
                  <c:v>2.7777817249300001</c:v>
                </c:pt>
                <c:pt idx="20256">
                  <c:v>2.7778625488280002</c:v>
                </c:pt>
                <c:pt idx="20257">
                  <c:v>2.7779440879820001</c:v>
                </c:pt>
                <c:pt idx="20258">
                  <c:v>2.7780261039730001</c:v>
                </c:pt>
                <c:pt idx="20259">
                  <c:v>2.7781150341030001</c:v>
                </c:pt>
                <c:pt idx="20260">
                  <c:v>2.7782623767849999</c:v>
                </c:pt>
                <c:pt idx="20261">
                  <c:v>2.7784521579739998</c:v>
                </c:pt>
                <c:pt idx="20262">
                  <c:v>2.7786808013919999</c:v>
                </c:pt>
                <c:pt idx="20263">
                  <c:v>2.7787690162660001</c:v>
                </c:pt>
                <c:pt idx="20264">
                  <c:v>2.7788600921629998</c:v>
                </c:pt>
                <c:pt idx="20265">
                  <c:v>2.7789461612699999</c:v>
                </c:pt>
                <c:pt idx="20266">
                  <c:v>2.7790460586550001</c:v>
                </c:pt>
                <c:pt idx="20267">
                  <c:v>2.7791368961330001</c:v>
                </c:pt>
                <c:pt idx="20268">
                  <c:v>2.7792222499850001</c:v>
                </c:pt>
                <c:pt idx="20269">
                  <c:v>2.7793209552759999</c:v>
                </c:pt>
                <c:pt idx="20270">
                  <c:v>2.7794179916380002</c:v>
                </c:pt>
                <c:pt idx="20271">
                  <c:v>2.7795150280000001</c:v>
                </c:pt>
                <c:pt idx="20272">
                  <c:v>2.7796044349670002</c:v>
                </c:pt>
                <c:pt idx="20273">
                  <c:v>2.7796974182129999</c:v>
                </c:pt>
                <c:pt idx="20274">
                  <c:v>2.7797880172729998</c:v>
                </c:pt>
                <c:pt idx="20275">
                  <c:v>2.7798752784729999</c:v>
                </c:pt>
                <c:pt idx="20276">
                  <c:v>2.77996468544</c:v>
                </c:pt>
                <c:pt idx="20277">
                  <c:v>2.7800569534299999</c:v>
                </c:pt>
                <c:pt idx="20278">
                  <c:v>2.7801423072809999</c:v>
                </c:pt>
                <c:pt idx="20279">
                  <c:v>2.7802219390870002</c:v>
                </c:pt>
                <c:pt idx="20280">
                  <c:v>2.7803401947020001</c:v>
                </c:pt>
                <c:pt idx="20281">
                  <c:v>2.7804789543149999</c:v>
                </c:pt>
                <c:pt idx="20282">
                  <c:v>2.7808127403260001</c:v>
                </c:pt>
                <c:pt idx="20283">
                  <c:v>2.7809808254239998</c:v>
                </c:pt>
                <c:pt idx="20284">
                  <c:v>2.7810537815090002</c:v>
                </c:pt>
                <c:pt idx="20285">
                  <c:v>2.7811264991760001</c:v>
                </c:pt>
                <c:pt idx="20286">
                  <c:v>2.7812027931209999</c:v>
                </c:pt>
                <c:pt idx="20287">
                  <c:v>2.7812983989719999</c:v>
                </c:pt>
                <c:pt idx="20288">
                  <c:v>2.781366825104</c:v>
                </c:pt>
                <c:pt idx="20289">
                  <c:v>2.781412124634</c:v>
                </c:pt>
                <c:pt idx="20290">
                  <c:v>2.7814552783969999</c:v>
                </c:pt>
                <c:pt idx="20291">
                  <c:v>2.7815067768100001</c:v>
                </c:pt>
                <c:pt idx="20292">
                  <c:v>2.7815527915949998</c:v>
                </c:pt>
                <c:pt idx="20293">
                  <c:v>2.7816252708440001</c:v>
                </c:pt>
                <c:pt idx="20294">
                  <c:v>2.7817022800450002</c:v>
                </c:pt>
                <c:pt idx="20295">
                  <c:v>2.7817459106450002</c:v>
                </c:pt>
                <c:pt idx="20296">
                  <c:v>2.7818160057069998</c:v>
                </c:pt>
                <c:pt idx="20297">
                  <c:v>2.7818729877470001</c:v>
                </c:pt>
                <c:pt idx="20298">
                  <c:v>2.781921625137</c:v>
                </c:pt>
                <c:pt idx="20299">
                  <c:v>2.7819726467130002</c:v>
                </c:pt>
                <c:pt idx="20300">
                  <c:v>2.782045125961</c:v>
                </c:pt>
                <c:pt idx="20301">
                  <c:v>2.7820935249329999</c:v>
                </c:pt>
                <c:pt idx="20302">
                  <c:v>2.7821395397190001</c:v>
                </c:pt>
                <c:pt idx="20303">
                  <c:v>2.7821960449219998</c:v>
                </c:pt>
                <c:pt idx="20304">
                  <c:v>2.782243967056</c:v>
                </c:pt>
                <c:pt idx="20305">
                  <c:v>2.782305002213</c:v>
                </c:pt>
                <c:pt idx="20306">
                  <c:v>2.7823565006259998</c:v>
                </c:pt>
                <c:pt idx="20307">
                  <c:v>2.7824447155000001</c:v>
                </c:pt>
                <c:pt idx="20308">
                  <c:v>2.7826716899870001</c:v>
                </c:pt>
                <c:pt idx="20309">
                  <c:v>2.782765626907</c:v>
                </c:pt>
                <c:pt idx="20310">
                  <c:v>2.7828581333160001</c:v>
                </c:pt>
                <c:pt idx="20311">
                  <c:v>2.782908201218</c:v>
                </c:pt>
                <c:pt idx="20312">
                  <c:v>2.7830069065090002</c:v>
                </c:pt>
                <c:pt idx="20313">
                  <c:v>2.7831139564509999</c:v>
                </c:pt>
                <c:pt idx="20314">
                  <c:v>2.7832229137420001</c:v>
                </c:pt>
                <c:pt idx="20315">
                  <c:v>2.7833213806149999</c:v>
                </c:pt>
                <c:pt idx="20316">
                  <c:v>2.7834205627439998</c:v>
                </c:pt>
                <c:pt idx="20317">
                  <c:v>2.7835495471949998</c:v>
                </c:pt>
                <c:pt idx="20318">
                  <c:v>2.783900737762</c:v>
                </c:pt>
                <c:pt idx="20319">
                  <c:v>2.7840487957</c:v>
                </c:pt>
                <c:pt idx="20320">
                  <c:v>2.784214735031</c:v>
                </c:pt>
                <c:pt idx="20321">
                  <c:v>2.7843360900879999</c:v>
                </c:pt>
                <c:pt idx="20322">
                  <c:v>2.784674882889</c:v>
                </c:pt>
                <c:pt idx="20323">
                  <c:v>2.7849414348599999</c:v>
                </c:pt>
                <c:pt idx="20324">
                  <c:v>2.785105705261</c:v>
                </c:pt>
                <c:pt idx="20325">
                  <c:v>2.785431623459</c:v>
                </c:pt>
                <c:pt idx="20326">
                  <c:v>2.7857792377470001</c:v>
                </c:pt>
                <c:pt idx="20327">
                  <c:v>2.7861099243159999</c:v>
                </c:pt>
                <c:pt idx="20328">
                  <c:v>2.7864522933960001</c:v>
                </c:pt>
                <c:pt idx="20329">
                  <c:v>2.78657412529</c:v>
                </c:pt>
                <c:pt idx="20330">
                  <c:v>2.7866518497469999</c:v>
                </c:pt>
                <c:pt idx="20331">
                  <c:v>2.7867627143860001</c:v>
                </c:pt>
                <c:pt idx="20332">
                  <c:v>2.7870945930479998</c:v>
                </c:pt>
                <c:pt idx="20333">
                  <c:v>2.7874119281769998</c:v>
                </c:pt>
                <c:pt idx="20334">
                  <c:v>2.7877612113949999</c:v>
                </c:pt>
                <c:pt idx="20335">
                  <c:v>2.7880237102510002</c:v>
                </c:pt>
                <c:pt idx="20336">
                  <c:v>2.7883417606349998</c:v>
                </c:pt>
                <c:pt idx="20337">
                  <c:v>2.788452148438</c:v>
                </c:pt>
                <c:pt idx="20338">
                  <c:v>2.7885348796840002</c:v>
                </c:pt>
                <c:pt idx="20339">
                  <c:v>2.7886190414429999</c:v>
                </c:pt>
                <c:pt idx="20340">
                  <c:v>2.78870677948</c:v>
                </c:pt>
                <c:pt idx="20341">
                  <c:v>2.788790464401</c:v>
                </c:pt>
                <c:pt idx="20342">
                  <c:v>2.788868904114</c:v>
                </c:pt>
                <c:pt idx="20343">
                  <c:v>2.7889659404749998</c:v>
                </c:pt>
                <c:pt idx="20344">
                  <c:v>2.789271593094</c:v>
                </c:pt>
                <c:pt idx="20345">
                  <c:v>2.7893455028530001</c:v>
                </c:pt>
                <c:pt idx="20346">
                  <c:v>2.7895531654360002</c:v>
                </c:pt>
                <c:pt idx="20347">
                  <c:v>2.789754867554</c:v>
                </c:pt>
                <c:pt idx="20348">
                  <c:v>2.7898690700530002</c:v>
                </c:pt>
                <c:pt idx="20349">
                  <c:v>2.7899825572969998</c:v>
                </c:pt>
                <c:pt idx="20350">
                  <c:v>2.7903273105620001</c:v>
                </c:pt>
                <c:pt idx="20351">
                  <c:v>2.7904899120329998</c:v>
                </c:pt>
                <c:pt idx="20352">
                  <c:v>2.7905945777890002</c:v>
                </c:pt>
                <c:pt idx="20353">
                  <c:v>2.7907938957209999</c:v>
                </c:pt>
                <c:pt idx="20354">
                  <c:v>2.790919542313</c:v>
                </c:pt>
                <c:pt idx="20355">
                  <c:v>2.7912402153019999</c:v>
                </c:pt>
                <c:pt idx="20356">
                  <c:v>2.7913670539859998</c:v>
                </c:pt>
                <c:pt idx="20357">
                  <c:v>2.7915303707120001</c:v>
                </c:pt>
                <c:pt idx="20358">
                  <c:v>2.7916927337650002</c:v>
                </c:pt>
                <c:pt idx="20359">
                  <c:v>2.791826725006</c:v>
                </c:pt>
                <c:pt idx="20360">
                  <c:v>2.792178630829</c:v>
                </c:pt>
                <c:pt idx="20361">
                  <c:v>2.7923872470859998</c:v>
                </c:pt>
                <c:pt idx="20362">
                  <c:v>2.7924642562869999</c:v>
                </c:pt>
                <c:pt idx="20363">
                  <c:v>2.7925400733950001</c:v>
                </c:pt>
                <c:pt idx="20364">
                  <c:v>2.7926366329190002</c:v>
                </c:pt>
                <c:pt idx="20365">
                  <c:v>2.7929763793950002</c:v>
                </c:pt>
                <c:pt idx="20366">
                  <c:v>2.793068170547</c:v>
                </c:pt>
                <c:pt idx="20367">
                  <c:v>2.7931680679320001</c:v>
                </c:pt>
                <c:pt idx="20368">
                  <c:v>2.7933306694029998</c:v>
                </c:pt>
                <c:pt idx="20369">
                  <c:v>2.793439626694</c:v>
                </c:pt>
                <c:pt idx="20370">
                  <c:v>2.7935204505920002</c:v>
                </c:pt>
                <c:pt idx="20371">
                  <c:v>2.7936167716979998</c:v>
                </c:pt>
                <c:pt idx="20372">
                  <c:v>2.7937319278719999</c:v>
                </c:pt>
                <c:pt idx="20373">
                  <c:v>2.7938146591190001</c:v>
                </c:pt>
                <c:pt idx="20374">
                  <c:v>2.7938890457149999</c:v>
                </c:pt>
                <c:pt idx="20375">
                  <c:v>2.7939655780789998</c:v>
                </c:pt>
                <c:pt idx="20376">
                  <c:v>2.794048070908</c:v>
                </c:pt>
                <c:pt idx="20377">
                  <c:v>2.7941308021550002</c:v>
                </c:pt>
                <c:pt idx="20378">
                  <c:v>2.7942223548889999</c:v>
                </c:pt>
                <c:pt idx="20379">
                  <c:v>2.7943592071530001</c:v>
                </c:pt>
                <c:pt idx="20380">
                  <c:v>2.7944955825809998</c:v>
                </c:pt>
                <c:pt idx="20381">
                  <c:v>2.7946176528929998</c:v>
                </c:pt>
                <c:pt idx="20382">
                  <c:v>2.7947025299070001</c:v>
                </c:pt>
                <c:pt idx="20383">
                  <c:v>2.7948229312900001</c:v>
                </c:pt>
                <c:pt idx="20384">
                  <c:v>2.7949137687680001</c:v>
                </c:pt>
                <c:pt idx="20385">
                  <c:v>2.7950415611269999</c:v>
                </c:pt>
                <c:pt idx="20386">
                  <c:v>2.7952589988710002</c:v>
                </c:pt>
                <c:pt idx="20387">
                  <c:v>2.7953453063959999</c:v>
                </c:pt>
                <c:pt idx="20388">
                  <c:v>2.7954022884369998</c:v>
                </c:pt>
                <c:pt idx="20389">
                  <c:v>2.7954578399660002</c:v>
                </c:pt>
                <c:pt idx="20390">
                  <c:v>2.795493841171</c:v>
                </c:pt>
                <c:pt idx="20391">
                  <c:v>2.795558452606</c:v>
                </c:pt>
                <c:pt idx="20392">
                  <c:v>2.795621156693</c:v>
                </c:pt>
                <c:pt idx="20393">
                  <c:v>2.7956712245939999</c:v>
                </c:pt>
                <c:pt idx="20394">
                  <c:v>2.795734405518</c:v>
                </c:pt>
                <c:pt idx="20395">
                  <c:v>2.7957994937900001</c:v>
                </c:pt>
                <c:pt idx="20396">
                  <c:v>2.7958471775049998</c:v>
                </c:pt>
                <c:pt idx="20397">
                  <c:v>2.7959010601040002</c:v>
                </c:pt>
                <c:pt idx="20398">
                  <c:v>2.795957803726</c:v>
                </c:pt>
                <c:pt idx="20399">
                  <c:v>2.7960133552549999</c:v>
                </c:pt>
                <c:pt idx="20400">
                  <c:v>2.7961118221280001</c:v>
                </c:pt>
                <c:pt idx="20401">
                  <c:v>2.7961912155149999</c:v>
                </c:pt>
                <c:pt idx="20402">
                  <c:v>2.7965056896210001</c:v>
                </c:pt>
                <c:pt idx="20403">
                  <c:v>2.7968277931209999</c:v>
                </c:pt>
                <c:pt idx="20404">
                  <c:v>2.7970044612880001</c:v>
                </c:pt>
                <c:pt idx="20405">
                  <c:v>2.7971456050870001</c:v>
                </c:pt>
                <c:pt idx="20406">
                  <c:v>2.7972576618190002</c:v>
                </c:pt>
                <c:pt idx="20407">
                  <c:v>2.7973966598510001</c:v>
                </c:pt>
                <c:pt idx="20408">
                  <c:v>2.7975957393650002</c:v>
                </c:pt>
                <c:pt idx="20409">
                  <c:v>2.797739982605</c:v>
                </c:pt>
                <c:pt idx="20410">
                  <c:v>2.797865629196</c:v>
                </c:pt>
                <c:pt idx="20411">
                  <c:v>2.7979800701139999</c:v>
                </c:pt>
                <c:pt idx="20412">
                  <c:v>2.7980873584750001</c:v>
                </c:pt>
                <c:pt idx="20413">
                  <c:v>2.7981655597690001</c:v>
                </c:pt>
                <c:pt idx="20414">
                  <c:v>2.798245668411</c:v>
                </c:pt>
                <c:pt idx="20415">
                  <c:v>2.7983314991000001</c:v>
                </c:pt>
                <c:pt idx="20416">
                  <c:v>2.798576831818</c:v>
                </c:pt>
                <c:pt idx="20417">
                  <c:v>2.7989010810849999</c:v>
                </c:pt>
                <c:pt idx="20418">
                  <c:v>2.7992477416989998</c:v>
                </c:pt>
                <c:pt idx="20419">
                  <c:v>2.7993352413179999</c:v>
                </c:pt>
                <c:pt idx="20420">
                  <c:v>2.7994134426119999</c:v>
                </c:pt>
                <c:pt idx="20421">
                  <c:v>2.7995331287380001</c:v>
                </c:pt>
                <c:pt idx="20422">
                  <c:v>2.7996551990510001</c:v>
                </c:pt>
                <c:pt idx="20423">
                  <c:v>2.799783706665</c:v>
                </c:pt>
                <c:pt idx="20424">
                  <c:v>2.8001403808590002</c:v>
                </c:pt>
                <c:pt idx="20425">
                  <c:v>2.8003726005549998</c:v>
                </c:pt>
                <c:pt idx="20426">
                  <c:v>2.8007402420040002</c:v>
                </c:pt>
                <c:pt idx="20427">
                  <c:v>2.8010799884800002</c:v>
                </c:pt>
                <c:pt idx="20428">
                  <c:v>2.8014078140260001</c:v>
                </c:pt>
                <c:pt idx="20429">
                  <c:v>2.8017292022709999</c:v>
                </c:pt>
                <c:pt idx="20430">
                  <c:v>2.8019979000089998</c:v>
                </c:pt>
                <c:pt idx="20431">
                  <c:v>2.8022925853729999</c:v>
                </c:pt>
                <c:pt idx="20432">
                  <c:v>2.8023655414580002</c:v>
                </c:pt>
                <c:pt idx="20433">
                  <c:v>2.8024909496310002</c:v>
                </c:pt>
                <c:pt idx="20434">
                  <c:v>2.8026404380800001</c:v>
                </c:pt>
                <c:pt idx="20435">
                  <c:v>2.802989006042</c:v>
                </c:pt>
                <c:pt idx="20436">
                  <c:v>2.8033199310299999</c:v>
                </c:pt>
                <c:pt idx="20437">
                  <c:v>2.8036251068119999</c:v>
                </c:pt>
                <c:pt idx="20438">
                  <c:v>2.8039543628689998</c:v>
                </c:pt>
                <c:pt idx="20439">
                  <c:v>2.804265499115</c:v>
                </c:pt>
                <c:pt idx="20440">
                  <c:v>2.804396390915</c:v>
                </c:pt>
                <c:pt idx="20441">
                  <c:v>2.8044829368589999</c:v>
                </c:pt>
                <c:pt idx="20442">
                  <c:v>2.804560184479</c:v>
                </c:pt>
                <c:pt idx="20443">
                  <c:v>2.8046398162839998</c:v>
                </c:pt>
                <c:pt idx="20444">
                  <c:v>2.8047163486479998</c:v>
                </c:pt>
                <c:pt idx="20445">
                  <c:v>2.8047978878020001</c:v>
                </c:pt>
                <c:pt idx="20446">
                  <c:v>2.8048858642579999</c:v>
                </c:pt>
                <c:pt idx="20447">
                  <c:v>2.8049678802489999</c:v>
                </c:pt>
                <c:pt idx="20448">
                  <c:v>2.8050496578219999</c:v>
                </c:pt>
                <c:pt idx="20449">
                  <c:v>2.8051259517670002</c:v>
                </c:pt>
                <c:pt idx="20450">
                  <c:v>2.8052015304569999</c:v>
                </c:pt>
                <c:pt idx="20451">
                  <c:v>2.8052549362180002</c:v>
                </c:pt>
                <c:pt idx="20452">
                  <c:v>2.8053338527679998</c:v>
                </c:pt>
                <c:pt idx="20453">
                  <c:v>2.8054070472719999</c:v>
                </c:pt>
                <c:pt idx="20454">
                  <c:v>2.8056886196140001</c:v>
                </c:pt>
                <c:pt idx="20455">
                  <c:v>2.8057751655579999</c:v>
                </c:pt>
                <c:pt idx="20456">
                  <c:v>2.805828094482</c:v>
                </c:pt>
                <c:pt idx="20457">
                  <c:v>2.805918455124</c:v>
                </c:pt>
                <c:pt idx="20458">
                  <c:v>2.806023359299</c:v>
                </c:pt>
                <c:pt idx="20459">
                  <c:v>2.8061587810519999</c:v>
                </c:pt>
                <c:pt idx="20460">
                  <c:v>2.806269168854</c:v>
                </c:pt>
                <c:pt idx="20461">
                  <c:v>2.806605577469</c:v>
                </c:pt>
                <c:pt idx="20462">
                  <c:v>2.806931734085</c:v>
                </c:pt>
                <c:pt idx="20463">
                  <c:v>2.8072776794430001</c:v>
                </c:pt>
                <c:pt idx="20464">
                  <c:v>2.80748295784</c:v>
                </c:pt>
                <c:pt idx="20465">
                  <c:v>2.8076043128969999</c:v>
                </c:pt>
                <c:pt idx="20466">
                  <c:v>2.807786464691</c:v>
                </c:pt>
                <c:pt idx="20467">
                  <c:v>2.808122873306</c:v>
                </c:pt>
                <c:pt idx="20468">
                  <c:v>2.8083169460300001</c:v>
                </c:pt>
                <c:pt idx="20469">
                  <c:v>2.8084964752200001</c:v>
                </c:pt>
                <c:pt idx="20470">
                  <c:v>2.8086206912990002</c:v>
                </c:pt>
                <c:pt idx="20471">
                  <c:v>2.808713912964</c:v>
                </c:pt>
                <c:pt idx="20472">
                  <c:v>2.8088078498839999</c:v>
                </c:pt>
                <c:pt idx="20473">
                  <c:v>2.808900594711</c:v>
                </c:pt>
                <c:pt idx="20474">
                  <c:v>2.8090651035310001</c:v>
                </c:pt>
                <c:pt idx="20475">
                  <c:v>2.8093953132629998</c:v>
                </c:pt>
                <c:pt idx="20476">
                  <c:v>2.8095848560330001</c:v>
                </c:pt>
                <c:pt idx="20477">
                  <c:v>2.809673070908</c:v>
                </c:pt>
                <c:pt idx="20478">
                  <c:v>2.8097522258760002</c:v>
                </c:pt>
                <c:pt idx="20479">
                  <c:v>2.8097982406619999</c:v>
                </c:pt>
                <c:pt idx="20480">
                  <c:v>2.8098740577700001</c:v>
                </c:pt>
                <c:pt idx="20481">
                  <c:v>2.8099508285520001</c:v>
                </c:pt>
                <c:pt idx="20482">
                  <c:v>2.8100380897520001</c:v>
                </c:pt>
                <c:pt idx="20483">
                  <c:v>2.8101222515109998</c:v>
                </c:pt>
                <c:pt idx="20484">
                  <c:v>2.8102061748499998</c:v>
                </c:pt>
                <c:pt idx="20485">
                  <c:v>2.8102891445160001</c:v>
                </c:pt>
                <c:pt idx="20486">
                  <c:v>2.8105950355529998</c:v>
                </c:pt>
                <c:pt idx="20487">
                  <c:v>2.8109066486360001</c:v>
                </c:pt>
                <c:pt idx="20488">
                  <c:v>2.81099319458</c:v>
                </c:pt>
                <c:pt idx="20489">
                  <c:v>2.8110711574549998</c:v>
                </c:pt>
                <c:pt idx="20490">
                  <c:v>2.8111534118649999</c:v>
                </c:pt>
                <c:pt idx="20491">
                  <c:v>2.811200618744</c:v>
                </c:pt>
                <c:pt idx="20492">
                  <c:v>2.811544418335</c:v>
                </c:pt>
                <c:pt idx="20493">
                  <c:v>2.811621189117</c:v>
                </c:pt>
                <c:pt idx="20494">
                  <c:v>2.811708450317</c:v>
                </c:pt>
                <c:pt idx="20495">
                  <c:v>2.811793804169</c:v>
                </c:pt>
                <c:pt idx="20496">
                  <c:v>2.8118882179260001</c:v>
                </c:pt>
                <c:pt idx="20497">
                  <c:v>2.8120112419129999</c:v>
                </c:pt>
                <c:pt idx="20498">
                  <c:v>2.8121612071989999</c:v>
                </c:pt>
                <c:pt idx="20499">
                  <c:v>2.8125362396239999</c:v>
                </c:pt>
                <c:pt idx="20500">
                  <c:v>2.8128478527070002</c:v>
                </c:pt>
                <c:pt idx="20501">
                  <c:v>2.8130228519439999</c:v>
                </c:pt>
                <c:pt idx="20502">
                  <c:v>2.8131432533259999</c:v>
                </c:pt>
                <c:pt idx="20503">
                  <c:v>2.8133032321929998</c:v>
                </c:pt>
                <c:pt idx="20504">
                  <c:v>2.8134329319</c:v>
                </c:pt>
                <c:pt idx="20505">
                  <c:v>2.8137407302859998</c:v>
                </c:pt>
                <c:pt idx="20506">
                  <c:v>2.8140785694120001</c:v>
                </c:pt>
                <c:pt idx="20507">
                  <c:v>2.8144204616550001</c:v>
                </c:pt>
                <c:pt idx="20508">
                  <c:v>2.8145155906679999</c:v>
                </c:pt>
                <c:pt idx="20509">
                  <c:v>2.8146409988399999</c:v>
                </c:pt>
                <c:pt idx="20510">
                  <c:v>2.8147728443150002</c:v>
                </c:pt>
                <c:pt idx="20511">
                  <c:v>2.8148601055150002</c:v>
                </c:pt>
                <c:pt idx="20512">
                  <c:v>2.8149564266199998</c:v>
                </c:pt>
                <c:pt idx="20513">
                  <c:v>2.815056562424</c:v>
                </c:pt>
                <c:pt idx="20514">
                  <c:v>2.8151481151579998</c:v>
                </c:pt>
                <c:pt idx="20515">
                  <c:v>2.815194129944</c:v>
                </c:pt>
                <c:pt idx="20516">
                  <c:v>2.8152892589570002</c:v>
                </c:pt>
                <c:pt idx="20517">
                  <c:v>2.8153750896449998</c:v>
                </c:pt>
                <c:pt idx="20518">
                  <c:v>2.8155598640439998</c:v>
                </c:pt>
                <c:pt idx="20519">
                  <c:v>2.8158740997309999</c:v>
                </c:pt>
                <c:pt idx="20520">
                  <c:v>2.8161432743070001</c:v>
                </c:pt>
                <c:pt idx="20521">
                  <c:v>2.8164577484129998</c:v>
                </c:pt>
                <c:pt idx="20522">
                  <c:v>2.8168017864229999</c:v>
                </c:pt>
                <c:pt idx="20523">
                  <c:v>2.817124843597</c:v>
                </c:pt>
                <c:pt idx="20524">
                  <c:v>2.817388296127</c:v>
                </c:pt>
                <c:pt idx="20525">
                  <c:v>2.817534685135</c:v>
                </c:pt>
                <c:pt idx="20526">
                  <c:v>2.8177161216740001</c:v>
                </c:pt>
                <c:pt idx="20527">
                  <c:v>2.817966938019</c:v>
                </c:pt>
                <c:pt idx="20528">
                  <c:v>2.8182203769680001</c:v>
                </c:pt>
                <c:pt idx="20529">
                  <c:v>2.818338394165</c:v>
                </c:pt>
                <c:pt idx="20530">
                  <c:v>2.8184611797330001</c:v>
                </c:pt>
                <c:pt idx="20531">
                  <c:v>2.8187475204469998</c:v>
                </c:pt>
                <c:pt idx="20532">
                  <c:v>2.8188979625699999</c:v>
                </c:pt>
                <c:pt idx="20533">
                  <c:v>2.8192362785339999</c:v>
                </c:pt>
                <c:pt idx="20534">
                  <c:v>2.8193941116330001</c:v>
                </c:pt>
                <c:pt idx="20535">
                  <c:v>2.8195841312410002</c:v>
                </c:pt>
                <c:pt idx="20536">
                  <c:v>2.8197643756869999</c:v>
                </c:pt>
                <c:pt idx="20537">
                  <c:v>2.8200407028200001</c:v>
                </c:pt>
                <c:pt idx="20538">
                  <c:v>2.8202188014980001</c:v>
                </c:pt>
                <c:pt idx="20539">
                  <c:v>2.8203325271609998</c:v>
                </c:pt>
                <c:pt idx="20540">
                  <c:v>2.8204162120820002</c:v>
                </c:pt>
                <c:pt idx="20541">
                  <c:v>2.8205225467680002</c:v>
                </c:pt>
                <c:pt idx="20542">
                  <c:v>2.8206048011779998</c:v>
                </c:pt>
                <c:pt idx="20543">
                  <c:v>2.8207209110260001</c:v>
                </c:pt>
                <c:pt idx="20544">
                  <c:v>2.8208751678469999</c:v>
                </c:pt>
                <c:pt idx="20545">
                  <c:v>2.8211801052090002</c:v>
                </c:pt>
                <c:pt idx="20546">
                  <c:v>2.8214244842529999</c:v>
                </c:pt>
                <c:pt idx="20547">
                  <c:v>2.821472406387</c:v>
                </c:pt>
                <c:pt idx="20548">
                  <c:v>2.8215224742889999</c:v>
                </c:pt>
                <c:pt idx="20549">
                  <c:v>2.8215792179110002</c:v>
                </c:pt>
                <c:pt idx="20550">
                  <c:v>2.8216369152070002</c:v>
                </c:pt>
                <c:pt idx="20551">
                  <c:v>2.8216943740840001</c:v>
                </c:pt>
                <c:pt idx="20552">
                  <c:v>2.8217549324040001</c:v>
                </c:pt>
                <c:pt idx="20553">
                  <c:v>2.8218135833739999</c:v>
                </c:pt>
                <c:pt idx="20554">
                  <c:v>2.8218672275540002</c:v>
                </c:pt>
                <c:pt idx="20555">
                  <c:v>2.821922063828</c:v>
                </c:pt>
                <c:pt idx="20556">
                  <c:v>2.8219757080079999</c:v>
                </c:pt>
                <c:pt idx="20557">
                  <c:v>2.822078943253</c:v>
                </c:pt>
                <c:pt idx="20558">
                  <c:v>2.8221814632419999</c:v>
                </c:pt>
                <c:pt idx="20559">
                  <c:v>2.822271108627</c:v>
                </c:pt>
                <c:pt idx="20560">
                  <c:v>2.822389602661</c:v>
                </c:pt>
                <c:pt idx="20561">
                  <c:v>2.8225789070129998</c:v>
                </c:pt>
                <c:pt idx="20562">
                  <c:v>2.8227326869959999</c:v>
                </c:pt>
                <c:pt idx="20563">
                  <c:v>2.8229155540469999</c:v>
                </c:pt>
                <c:pt idx="20564">
                  <c:v>2.8231291770940001</c:v>
                </c:pt>
                <c:pt idx="20565">
                  <c:v>2.8234419822689998</c:v>
                </c:pt>
                <c:pt idx="20566">
                  <c:v>2.823678255081</c:v>
                </c:pt>
                <c:pt idx="20567">
                  <c:v>2.8238098621369998</c:v>
                </c:pt>
                <c:pt idx="20568">
                  <c:v>2.8239214420319998</c:v>
                </c:pt>
                <c:pt idx="20569">
                  <c:v>2.8240118026730001</c:v>
                </c:pt>
                <c:pt idx="20570">
                  <c:v>2.824093341827</c:v>
                </c:pt>
                <c:pt idx="20571">
                  <c:v>2.824164628983</c:v>
                </c:pt>
                <c:pt idx="20572">
                  <c:v>2.824204921722</c:v>
                </c:pt>
                <c:pt idx="20573">
                  <c:v>2.824276447296</c:v>
                </c:pt>
                <c:pt idx="20574">
                  <c:v>2.8243465423580001</c:v>
                </c:pt>
                <c:pt idx="20575">
                  <c:v>2.8244204521179999</c:v>
                </c:pt>
                <c:pt idx="20576">
                  <c:v>2.8244919776919999</c:v>
                </c:pt>
                <c:pt idx="20577">
                  <c:v>2.8245708942409999</c:v>
                </c:pt>
                <c:pt idx="20578">
                  <c:v>2.8248839378359998</c:v>
                </c:pt>
                <c:pt idx="20579">
                  <c:v>2.8249814510350002</c:v>
                </c:pt>
                <c:pt idx="20580">
                  <c:v>2.8250677585599999</c:v>
                </c:pt>
                <c:pt idx="20581">
                  <c:v>2.8251550197599999</c:v>
                </c:pt>
                <c:pt idx="20582">
                  <c:v>2.8252048492430002</c:v>
                </c:pt>
                <c:pt idx="20583">
                  <c:v>2.8253259658809999</c:v>
                </c:pt>
                <c:pt idx="20584">
                  <c:v>2.8255994319919999</c:v>
                </c:pt>
                <c:pt idx="20585">
                  <c:v>2.8259167671199998</c:v>
                </c:pt>
                <c:pt idx="20586">
                  <c:v>2.8262581825259998</c:v>
                </c:pt>
                <c:pt idx="20587">
                  <c:v>2.8264429569240002</c:v>
                </c:pt>
                <c:pt idx="20588">
                  <c:v>2.8266355991359999</c:v>
                </c:pt>
                <c:pt idx="20589">
                  <c:v>2.8267829418180002</c:v>
                </c:pt>
                <c:pt idx="20590">
                  <c:v>2.8269050121310002</c:v>
                </c:pt>
                <c:pt idx="20591">
                  <c:v>2.827224969864</c:v>
                </c:pt>
                <c:pt idx="20592">
                  <c:v>2.8274924755100002</c:v>
                </c:pt>
                <c:pt idx="20593">
                  <c:v>2.8275837898249998</c:v>
                </c:pt>
                <c:pt idx="20594">
                  <c:v>2.8276669979100002</c:v>
                </c:pt>
                <c:pt idx="20595">
                  <c:v>2.8277661800380001</c:v>
                </c:pt>
                <c:pt idx="20596">
                  <c:v>2.827847719193</c:v>
                </c:pt>
                <c:pt idx="20597">
                  <c:v>2.827929973602</c:v>
                </c:pt>
                <c:pt idx="20598">
                  <c:v>2.8280162811279999</c:v>
                </c:pt>
                <c:pt idx="20599">
                  <c:v>2.8281104564669999</c:v>
                </c:pt>
                <c:pt idx="20600">
                  <c:v>2.8282206058499999</c:v>
                </c:pt>
                <c:pt idx="20601">
                  <c:v>2.828315258026</c:v>
                </c:pt>
                <c:pt idx="20602">
                  <c:v>2.8284139633179999</c:v>
                </c:pt>
                <c:pt idx="20603">
                  <c:v>2.8285114765169999</c:v>
                </c:pt>
                <c:pt idx="20604">
                  <c:v>2.828618764877</c:v>
                </c:pt>
                <c:pt idx="20605">
                  <c:v>2.8288333415990001</c:v>
                </c:pt>
                <c:pt idx="20606">
                  <c:v>2.8289506435390002</c:v>
                </c:pt>
                <c:pt idx="20607">
                  <c:v>2.8290710449219998</c:v>
                </c:pt>
                <c:pt idx="20608">
                  <c:v>2.829155683517</c:v>
                </c:pt>
                <c:pt idx="20609">
                  <c:v>2.829296827316</c:v>
                </c:pt>
                <c:pt idx="20610">
                  <c:v>2.829622983932</c:v>
                </c:pt>
                <c:pt idx="20611">
                  <c:v>2.8297634124759998</c:v>
                </c:pt>
                <c:pt idx="20612">
                  <c:v>2.8298587799070001</c:v>
                </c:pt>
                <c:pt idx="20613">
                  <c:v>2.8299372196200001</c:v>
                </c:pt>
                <c:pt idx="20614">
                  <c:v>2.8299815654749998</c:v>
                </c:pt>
                <c:pt idx="20615">
                  <c:v>2.8300535678859999</c:v>
                </c:pt>
                <c:pt idx="20616">
                  <c:v>2.830107688904</c:v>
                </c:pt>
                <c:pt idx="20617">
                  <c:v>2.8301730155940001</c:v>
                </c:pt>
                <c:pt idx="20618">
                  <c:v>2.8302078247070002</c:v>
                </c:pt>
                <c:pt idx="20619">
                  <c:v>2.8302397727969999</c:v>
                </c:pt>
                <c:pt idx="20620">
                  <c:v>2.8303070068360001</c:v>
                </c:pt>
                <c:pt idx="20621">
                  <c:v>2.8303527832030002</c:v>
                </c:pt>
                <c:pt idx="20622">
                  <c:v>2.830418348312</c:v>
                </c:pt>
                <c:pt idx="20623">
                  <c:v>2.8304922580719998</c:v>
                </c:pt>
                <c:pt idx="20624">
                  <c:v>2.8305656909939998</c:v>
                </c:pt>
                <c:pt idx="20625">
                  <c:v>2.8306162357329998</c:v>
                </c:pt>
                <c:pt idx="20626">
                  <c:v>2.8306679725650001</c:v>
                </c:pt>
                <c:pt idx="20627">
                  <c:v>2.8307080268860001</c:v>
                </c:pt>
                <c:pt idx="20628">
                  <c:v>2.8307657241820001</c:v>
                </c:pt>
                <c:pt idx="20629">
                  <c:v>2.8308103084559999</c:v>
                </c:pt>
                <c:pt idx="20630">
                  <c:v>2.8308916091919998</c:v>
                </c:pt>
                <c:pt idx="20631">
                  <c:v>2.8311879634860002</c:v>
                </c:pt>
                <c:pt idx="20632">
                  <c:v>2.8312797546390001</c:v>
                </c:pt>
                <c:pt idx="20633">
                  <c:v>2.8313786983489999</c:v>
                </c:pt>
                <c:pt idx="20634">
                  <c:v>2.8314309120179999</c:v>
                </c:pt>
                <c:pt idx="20635">
                  <c:v>2.8314809799190002</c:v>
                </c:pt>
                <c:pt idx="20636">
                  <c:v>2.831527471542</c:v>
                </c:pt>
                <c:pt idx="20637">
                  <c:v>2.8316223621369998</c:v>
                </c:pt>
                <c:pt idx="20638">
                  <c:v>2.8317093849180002</c:v>
                </c:pt>
                <c:pt idx="20639">
                  <c:v>2.8318574428560002</c:v>
                </c:pt>
                <c:pt idx="20640">
                  <c:v>2.8321571350100001</c:v>
                </c:pt>
                <c:pt idx="20641">
                  <c:v>2.8324675560000001</c:v>
                </c:pt>
                <c:pt idx="20642">
                  <c:v>2.8326148986819999</c:v>
                </c:pt>
                <c:pt idx="20643">
                  <c:v>2.8327345848080001</c:v>
                </c:pt>
                <c:pt idx="20644">
                  <c:v>2.8328530788420001</c:v>
                </c:pt>
                <c:pt idx="20645">
                  <c:v>2.833192825317</c:v>
                </c:pt>
                <c:pt idx="20646">
                  <c:v>2.8333859443659999</c:v>
                </c:pt>
                <c:pt idx="20647">
                  <c:v>2.8334801197049999</c:v>
                </c:pt>
                <c:pt idx="20648">
                  <c:v>2.8335671424869999</c:v>
                </c:pt>
                <c:pt idx="20649">
                  <c:v>2.8336191177369998</c:v>
                </c:pt>
                <c:pt idx="20650">
                  <c:v>2.833712100983</c:v>
                </c:pt>
                <c:pt idx="20651">
                  <c:v>2.83380818367</c:v>
                </c:pt>
                <c:pt idx="20652">
                  <c:v>2.833888530731</c:v>
                </c:pt>
                <c:pt idx="20653">
                  <c:v>2.8339786529539999</c:v>
                </c:pt>
                <c:pt idx="20654">
                  <c:v>2.8341157436370001</c:v>
                </c:pt>
                <c:pt idx="20655">
                  <c:v>2.8342592716219999</c:v>
                </c:pt>
                <c:pt idx="20656">
                  <c:v>2.8345959186549998</c:v>
                </c:pt>
                <c:pt idx="20657">
                  <c:v>2.8346772193910001</c:v>
                </c:pt>
                <c:pt idx="20658">
                  <c:v>2.834730863571</c:v>
                </c:pt>
                <c:pt idx="20659">
                  <c:v>2.8348038196559999</c:v>
                </c:pt>
                <c:pt idx="20660">
                  <c:v>2.8348748683929998</c:v>
                </c:pt>
                <c:pt idx="20661">
                  <c:v>2.8349158763890001</c:v>
                </c:pt>
                <c:pt idx="20662">
                  <c:v>2.8349931240080002</c:v>
                </c:pt>
                <c:pt idx="20663">
                  <c:v>2.8350450992580001</c:v>
                </c:pt>
                <c:pt idx="20664">
                  <c:v>2.8350901603700001</c:v>
                </c:pt>
                <c:pt idx="20665">
                  <c:v>2.8351342678070002</c:v>
                </c:pt>
                <c:pt idx="20666">
                  <c:v>2.8352007865909998</c:v>
                </c:pt>
                <c:pt idx="20667">
                  <c:v>2.8352465629579999</c:v>
                </c:pt>
                <c:pt idx="20668">
                  <c:v>2.8352894783020002</c:v>
                </c:pt>
                <c:pt idx="20669">
                  <c:v>2.835347890854</c:v>
                </c:pt>
                <c:pt idx="20670">
                  <c:v>2.8354241847989998</c:v>
                </c:pt>
                <c:pt idx="20671">
                  <c:v>2.835463285446</c:v>
                </c:pt>
                <c:pt idx="20672">
                  <c:v>2.8355104923250001</c:v>
                </c:pt>
                <c:pt idx="20673">
                  <c:v>2.8355634212490002</c:v>
                </c:pt>
                <c:pt idx="20674">
                  <c:v>2.8356328010560001</c:v>
                </c:pt>
                <c:pt idx="20675">
                  <c:v>2.8357169628140002</c:v>
                </c:pt>
                <c:pt idx="20676">
                  <c:v>2.8358564376830002</c:v>
                </c:pt>
                <c:pt idx="20677">
                  <c:v>2.83620095253</c:v>
                </c:pt>
                <c:pt idx="20678">
                  <c:v>2.8364071846010002</c:v>
                </c:pt>
                <c:pt idx="20679">
                  <c:v>2.836682319641</c:v>
                </c:pt>
                <c:pt idx="20680">
                  <c:v>2.8368399143219998</c:v>
                </c:pt>
                <c:pt idx="20681">
                  <c:v>2.8369259834289999</c:v>
                </c:pt>
                <c:pt idx="20682">
                  <c:v>2.8370220661159999</c:v>
                </c:pt>
                <c:pt idx="20683">
                  <c:v>2.837107419968</c:v>
                </c:pt>
                <c:pt idx="20684">
                  <c:v>2.8372054100040001</c:v>
                </c:pt>
                <c:pt idx="20685">
                  <c:v>2.8373310565950001</c:v>
                </c:pt>
                <c:pt idx="20686">
                  <c:v>2.83762216568</c:v>
                </c:pt>
                <c:pt idx="20687">
                  <c:v>2.8377082347870002</c:v>
                </c:pt>
                <c:pt idx="20688">
                  <c:v>2.838031768799</c:v>
                </c:pt>
                <c:pt idx="20689">
                  <c:v>2.8382093906399999</c:v>
                </c:pt>
                <c:pt idx="20690">
                  <c:v>2.8383698463439999</c:v>
                </c:pt>
                <c:pt idx="20691">
                  <c:v>2.83860206604</c:v>
                </c:pt>
                <c:pt idx="20692">
                  <c:v>2.8387248516080001</c:v>
                </c:pt>
                <c:pt idx="20693">
                  <c:v>2.8388578891749998</c:v>
                </c:pt>
                <c:pt idx="20694">
                  <c:v>2.838975667953</c:v>
                </c:pt>
                <c:pt idx="20695">
                  <c:v>2.8392939567569999</c:v>
                </c:pt>
                <c:pt idx="20696">
                  <c:v>2.8394927978519999</c:v>
                </c:pt>
                <c:pt idx="20697">
                  <c:v>2.8396220207209999</c:v>
                </c:pt>
                <c:pt idx="20698">
                  <c:v>2.8397288322450001</c:v>
                </c:pt>
                <c:pt idx="20699">
                  <c:v>2.8398423194890001</c:v>
                </c:pt>
                <c:pt idx="20700">
                  <c:v>2.8401579856870001</c:v>
                </c:pt>
                <c:pt idx="20701">
                  <c:v>2.8403055667879999</c:v>
                </c:pt>
                <c:pt idx="20702">
                  <c:v>2.8404641151429999</c:v>
                </c:pt>
                <c:pt idx="20703">
                  <c:v>2.840628623962</c:v>
                </c:pt>
                <c:pt idx="20704">
                  <c:v>2.8409113883970001</c:v>
                </c:pt>
                <c:pt idx="20705">
                  <c:v>2.8412554264069998</c:v>
                </c:pt>
                <c:pt idx="20706">
                  <c:v>2.841453313828</c:v>
                </c:pt>
                <c:pt idx="20707">
                  <c:v>2.8417005538939999</c:v>
                </c:pt>
                <c:pt idx="20708">
                  <c:v>2.8417873382569998</c:v>
                </c:pt>
                <c:pt idx="20709">
                  <c:v>2.8418741226200002</c:v>
                </c:pt>
                <c:pt idx="20710">
                  <c:v>2.841957330704</c:v>
                </c:pt>
                <c:pt idx="20711">
                  <c:v>2.8420403003689998</c:v>
                </c:pt>
                <c:pt idx="20712">
                  <c:v>2.8421204090119998</c:v>
                </c:pt>
                <c:pt idx="20713">
                  <c:v>2.842210054398</c:v>
                </c:pt>
                <c:pt idx="20714">
                  <c:v>2.8423266410829999</c:v>
                </c:pt>
                <c:pt idx="20715">
                  <c:v>2.8426318168639999</c:v>
                </c:pt>
                <c:pt idx="20716">
                  <c:v>2.842956542969</c:v>
                </c:pt>
                <c:pt idx="20717">
                  <c:v>2.8430449962619999</c:v>
                </c:pt>
                <c:pt idx="20718">
                  <c:v>2.8431284427639998</c:v>
                </c:pt>
                <c:pt idx="20719">
                  <c:v>2.8432142734529999</c:v>
                </c:pt>
                <c:pt idx="20720">
                  <c:v>2.8432662487029998</c:v>
                </c:pt>
                <c:pt idx="20721">
                  <c:v>2.8433694839479999</c:v>
                </c:pt>
                <c:pt idx="20722">
                  <c:v>2.843466043472</c:v>
                </c:pt>
                <c:pt idx="20723">
                  <c:v>2.8435542583469999</c:v>
                </c:pt>
                <c:pt idx="20724">
                  <c:v>2.8436560630800001</c:v>
                </c:pt>
                <c:pt idx="20725">
                  <c:v>2.8437786102290001</c:v>
                </c:pt>
                <c:pt idx="20726">
                  <c:v>2.8440017700200002</c:v>
                </c:pt>
                <c:pt idx="20727">
                  <c:v>2.8442673683169999</c:v>
                </c:pt>
                <c:pt idx="20728">
                  <c:v>2.844447374344</c:v>
                </c:pt>
                <c:pt idx="20729">
                  <c:v>2.844606399536</c:v>
                </c:pt>
                <c:pt idx="20730">
                  <c:v>2.8447191715239999</c:v>
                </c:pt>
                <c:pt idx="20731">
                  <c:v>2.844832897186</c:v>
                </c:pt>
                <c:pt idx="20732">
                  <c:v>2.845141410828</c:v>
                </c:pt>
                <c:pt idx="20733">
                  <c:v>2.8452596664429999</c:v>
                </c:pt>
                <c:pt idx="20734">
                  <c:v>2.8453557491299999</c:v>
                </c:pt>
                <c:pt idx="20735">
                  <c:v>2.8454411029819999</c:v>
                </c:pt>
                <c:pt idx="20736">
                  <c:v>2.84552359581</c:v>
                </c:pt>
                <c:pt idx="20737">
                  <c:v>2.8455958366390002</c:v>
                </c:pt>
                <c:pt idx="20738">
                  <c:v>2.8456692695619998</c:v>
                </c:pt>
                <c:pt idx="20739">
                  <c:v>2.8457067012790001</c:v>
                </c:pt>
                <c:pt idx="20740">
                  <c:v>2.8457789421080002</c:v>
                </c:pt>
                <c:pt idx="20741">
                  <c:v>2.8458561897279999</c:v>
                </c:pt>
                <c:pt idx="20742">
                  <c:v>2.8459668159480001</c:v>
                </c:pt>
                <c:pt idx="20743">
                  <c:v>2.8461012840270001</c:v>
                </c:pt>
                <c:pt idx="20744">
                  <c:v>2.8463075160979998</c:v>
                </c:pt>
                <c:pt idx="20745">
                  <c:v>2.8463895320889998</c:v>
                </c:pt>
                <c:pt idx="20746">
                  <c:v>2.8464820384979999</c:v>
                </c:pt>
                <c:pt idx="20747">
                  <c:v>2.8465857505800001</c:v>
                </c:pt>
                <c:pt idx="20748">
                  <c:v>2.846669197083</c:v>
                </c:pt>
                <c:pt idx="20749">
                  <c:v>2.8467626571659999</c:v>
                </c:pt>
                <c:pt idx="20750">
                  <c:v>2.8470828533170001</c:v>
                </c:pt>
                <c:pt idx="20751">
                  <c:v>2.8471932411190002</c:v>
                </c:pt>
                <c:pt idx="20752">
                  <c:v>2.847311019897</c:v>
                </c:pt>
                <c:pt idx="20753">
                  <c:v>2.8474187850949999</c:v>
                </c:pt>
                <c:pt idx="20754">
                  <c:v>2.8474991321559999</c:v>
                </c:pt>
                <c:pt idx="20755">
                  <c:v>2.847581386566</c:v>
                </c:pt>
                <c:pt idx="20756">
                  <c:v>2.8477036952970001</c:v>
                </c:pt>
                <c:pt idx="20757">
                  <c:v>2.8478798866270001</c:v>
                </c:pt>
                <c:pt idx="20758">
                  <c:v>2.848022460938</c:v>
                </c:pt>
                <c:pt idx="20759">
                  <c:v>2.8481464385990001</c:v>
                </c:pt>
                <c:pt idx="20760">
                  <c:v>2.848224878311</c:v>
                </c:pt>
                <c:pt idx="20761">
                  <c:v>2.848341703415</c:v>
                </c:pt>
                <c:pt idx="20762">
                  <c:v>2.8485307693480002</c:v>
                </c:pt>
                <c:pt idx="20763">
                  <c:v>2.8488919734949998</c:v>
                </c:pt>
                <c:pt idx="20764">
                  <c:v>2.8490054607389999</c:v>
                </c:pt>
                <c:pt idx="20765">
                  <c:v>2.8490767478939998</c:v>
                </c:pt>
                <c:pt idx="20766">
                  <c:v>2.8492021560669998</c:v>
                </c:pt>
                <c:pt idx="20767">
                  <c:v>2.8493084907530002</c:v>
                </c:pt>
                <c:pt idx="20768">
                  <c:v>2.8493485450740001</c:v>
                </c:pt>
                <c:pt idx="20769">
                  <c:v>2.8494660854339999</c:v>
                </c:pt>
                <c:pt idx="20770">
                  <c:v>2.8495583534239999</c:v>
                </c:pt>
                <c:pt idx="20771">
                  <c:v>2.8496518135070001</c:v>
                </c:pt>
                <c:pt idx="20772">
                  <c:v>2.849708557129</c:v>
                </c:pt>
                <c:pt idx="20773">
                  <c:v>2.8497648239140001</c:v>
                </c:pt>
                <c:pt idx="20774">
                  <c:v>2.8498439788819998</c:v>
                </c:pt>
                <c:pt idx="20775">
                  <c:v>2.849937200546</c:v>
                </c:pt>
                <c:pt idx="20776">
                  <c:v>2.8500392436980002</c:v>
                </c:pt>
                <c:pt idx="20777">
                  <c:v>2.8501200675959999</c:v>
                </c:pt>
                <c:pt idx="20778">
                  <c:v>2.8502500057220002</c:v>
                </c:pt>
                <c:pt idx="20779">
                  <c:v>2.8504455089570002</c:v>
                </c:pt>
                <c:pt idx="20780">
                  <c:v>2.850592851639</c:v>
                </c:pt>
                <c:pt idx="20781">
                  <c:v>2.8507745265960001</c:v>
                </c:pt>
                <c:pt idx="20782">
                  <c:v>2.851067304611</c:v>
                </c:pt>
                <c:pt idx="20783">
                  <c:v>2.8511505126949999</c:v>
                </c:pt>
                <c:pt idx="20784">
                  <c:v>2.8512566089629998</c:v>
                </c:pt>
                <c:pt idx="20785">
                  <c:v>2.851332187653</c:v>
                </c:pt>
                <c:pt idx="20786">
                  <c:v>2.8514027595520002</c:v>
                </c:pt>
                <c:pt idx="20787">
                  <c:v>2.8514585495000002</c:v>
                </c:pt>
                <c:pt idx="20788">
                  <c:v>2.8515334129330001</c:v>
                </c:pt>
                <c:pt idx="20789">
                  <c:v>2.8515706062319999</c:v>
                </c:pt>
                <c:pt idx="20790">
                  <c:v>2.851618528366</c:v>
                </c:pt>
                <c:pt idx="20791">
                  <c:v>2.8516988754270001</c:v>
                </c:pt>
                <c:pt idx="20792">
                  <c:v>2.8517835140229999</c:v>
                </c:pt>
                <c:pt idx="20793">
                  <c:v>2.8519029617310001</c:v>
                </c:pt>
                <c:pt idx="20794">
                  <c:v>2.8519911766049999</c:v>
                </c:pt>
                <c:pt idx="20795">
                  <c:v>2.8520772457120001</c:v>
                </c:pt>
                <c:pt idx="20796">
                  <c:v>2.852164030075</c:v>
                </c:pt>
                <c:pt idx="20797">
                  <c:v>2.8523182868960002</c:v>
                </c:pt>
                <c:pt idx="20798">
                  <c:v>2.852641820908</c:v>
                </c:pt>
                <c:pt idx="20799">
                  <c:v>2.8527200222019999</c:v>
                </c:pt>
                <c:pt idx="20800">
                  <c:v>2.8528277873989998</c:v>
                </c:pt>
                <c:pt idx="20801">
                  <c:v>2.8529095649720002</c:v>
                </c:pt>
                <c:pt idx="20802">
                  <c:v>2.8532691001889998</c:v>
                </c:pt>
                <c:pt idx="20803">
                  <c:v>2.853416204453</c:v>
                </c:pt>
                <c:pt idx="20804">
                  <c:v>2.8536322116849999</c:v>
                </c:pt>
                <c:pt idx="20805">
                  <c:v>2.85396027565</c:v>
                </c:pt>
                <c:pt idx="20806">
                  <c:v>2.8542945384979999</c:v>
                </c:pt>
                <c:pt idx="20807">
                  <c:v>2.8546061515810002</c:v>
                </c:pt>
                <c:pt idx="20808">
                  <c:v>2.8549234867100002</c:v>
                </c:pt>
                <c:pt idx="20809">
                  <c:v>2.855179309845</c:v>
                </c:pt>
                <c:pt idx="20810">
                  <c:v>2.8553793430329999</c:v>
                </c:pt>
                <c:pt idx="20811">
                  <c:v>2.8554995059969999</c:v>
                </c:pt>
                <c:pt idx="20812">
                  <c:v>2.8555736541750001</c:v>
                </c:pt>
                <c:pt idx="20813">
                  <c:v>2.855657100677</c:v>
                </c:pt>
                <c:pt idx="20814">
                  <c:v>2.8557071685789999</c:v>
                </c:pt>
                <c:pt idx="20815">
                  <c:v>2.855808973312</c:v>
                </c:pt>
                <c:pt idx="20816">
                  <c:v>2.8558564186100002</c:v>
                </c:pt>
                <c:pt idx="20817">
                  <c:v>2.8559110164639998</c:v>
                </c:pt>
                <c:pt idx="20818">
                  <c:v>2.8559958934780001</c:v>
                </c:pt>
                <c:pt idx="20819">
                  <c:v>2.856121063232</c:v>
                </c:pt>
                <c:pt idx="20820">
                  <c:v>2.856427907944</c:v>
                </c:pt>
                <c:pt idx="20821">
                  <c:v>2.8565819263460002</c:v>
                </c:pt>
                <c:pt idx="20822">
                  <c:v>2.856680870056</c:v>
                </c:pt>
                <c:pt idx="20823">
                  <c:v>2.8567650318150002</c:v>
                </c:pt>
                <c:pt idx="20824">
                  <c:v>2.8568525314330002</c:v>
                </c:pt>
                <c:pt idx="20825">
                  <c:v>2.8569462299350001</c:v>
                </c:pt>
                <c:pt idx="20826">
                  <c:v>2.8570964336400002</c:v>
                </c:pt>
                <c:pt idx="20827">
                  <c:v>2.8574092388149999</c:v>
                </c:pt>
                <c:pt idx="20828">
                  <c:v>2.857589483261</c:v>
                </c:pt>
                <c:pt idx="20829">
                  <c:v>2.8577718734739999</c:v>
                </c:pt>
                <c:pt idx="20830">
                  <c:v>2.8579411506649999</c:v>
                </c:pt>
                <c:pt idx="20831">
                  <c:v>2.8580665588379999</c:v>
                </c:pt>
                <c:pt idx="20832">
                  <c:v>2.858154296875</c:v>
                </c:pt>
                <c:pt idx="20833">
                  <c:v>2.8582320213319998</c:v>
                </c:pt>
                <c:pt idx="20834">
                  <c:v>2.8583097457890001</c:v>
                </c:pt>
                <c:pt idx="20835">
                  <c:v>2.85835313797</c:v>
                </c:pt>
                <c:pt idx="20836">
                  <c:v>2.8583872318269998</c:v>
                </c:pt>
                <c:pt idx="20837">
                  <c:v>2.8584532737730002</c:v>
                </c:pt>
                <c:pt idx="20838">
                  <c:v>2.858494520187</c:v>
                </c:pt>
                <c:pt idx="20839">
                  <c:v>2.8585729599</c:v>
                </c:pt>
                <c:pt idx="20840">
                  <c:v>2.8586213588709999</c:v>
                </c:pt>
                <c:pt idx="20841">
                  <c:v>2.858679056168</c:v>
                </c:pt>
                <c:pt idx="20842">
                  <c:v>2.8587527275090001</c:v>
                </c:pt>
                <c:pt idx="20843">
                  <c:v>2.8588223457340001</c:v>
                </c:pt>
                <c:pt idx="20844">
                  <c:v>2.8589384555819999</c:v>
                </c:pt>
                <c:pt idx="20845">
                  <c:v>2.8590235710140002</c:v>
                </c:pt>
                <c:pt idx="20846">
                  <c:v>2.85928273201</c:v>
                </c:pt>
                <c:pt idx="20847">
                  <c:v>2.8593602180479998</c:v>
                </c:pt>
                <c:pt idx="20848">
                  <c:v>2.859439611435</c:v>
                </c:pt>
                <c:pt idx="20849">
                  <c:v>2.8595478534700001</c:v>
                </c:pt>
                <c:pt idx="20850">
                  <c:v>2.8596231937410002</c:v>
                </c:pt>
                <c:pt idx="20851">
                  <c:v>2.859786748886</c:v>
                </c:pt>
                <c:pt idx="20852">
                  <c:v>2.8601131439210001</c:v>
                </c:pt>
                <c:pt idx="20853">
                  <c:v>2.8602166175839998</c:v>
                </c:pt>
                <c:pt idx="20854">
                  <c:v>2.860311746597</c:v>
                </c:pt>
                <c:pt idx="20855">
                  <c:v>2.8604180812840001</c:v>
                </c:pt>
                <c:pt idx="20856">
                  <c:v>2.8607378005980002</c:v>
                </c:pt>
                <c:pt idx="20857">
                  <c:v>2.861082315445</c:v>
                </c:pt>
                <c:pt idx="20858">
                  <c:v>2.8612859249109999</c:v>
                </c:pt>
                <c:pt idx="20859">
                  <c:v>2.8613979816440001</c:v>
                </c:pt>
                <c:pt idx="20860">
                  <c:v>2.8615920543670001</c:v>
                </c:pt>
                <c:pt idx="20861">
                  <c:v>2.8618309497830001</c:v>
                </c:pt>
                <c:pt idx="20862">
                  <c:v>2.8621573448180002</c:v>
                </c:pt>
                <c:pt idx="20863">
                  <c:v>2.862280368805</c:v>
                </c:pt>
                <c:pt idx="20864">
                  <c:v>2.862358570099</c:v>
                </c:pt>
                <c:pt idx="20865">
                  <c:v>2.8624501228330002</c:v>
                </c:pt>
                <c:pt idx="20866">
                  <c:v>2.8625917434689998</c:v>
                </c:pt>
                <c:pt idx="20867">
                  <c:v>2.8629279136660002</c:v>
                </c:pt>
                <c:pt idx="20868">
                  <c:v>2.8631699085240001</c:v>
                </c:pt>
                <c:pt idx="20869">
                  <c:v>2.8633348941799999</c:v>
                </c:pt>
                <c:pt idx="20870">
                  <c:v>2.863473176956</c:v>
                </c:pt>
                <c:pt idx="20871">
                  <c:v>2.8636233806610001</c:v>
                </c:pt>
                <c:pt idx="20872">
                  <c:v>2.8636994361879999</c:v>
                </c:pt>
                <c:pt idx="20873">
                  <c:v>2.8637430667879999</c:v>
                </c:pt>
                <c:pt idx="20874">
                  <c:v>2.8638262748719998</c:v>
                </c:pt>
                <c:pt idx="20875">
                  <c:v>2.8639032840729999</c:v>
                </c:pt>
                <c:pt idx="20876">
                  <c:v>2.8640174865720001</c:v>
                </c:pt>
                <c:pt idx="20877">
                  <c:v>2.864094018936</c:v>
                </c:pt>
                <c:pt idx="20878">
                  <c:v>2.864177703857</c:v>
                </c:pt>
                <c:pt idx="20879">
                  <c:v>2.8642613887790001</c:v>
                </c:pt>
                <c:pt idx="20880">
                  <c:v>2.864554166794</c:v>
                </c:pt>
                <c:pt idx="20881">
                  <c:v>2.864648342133</c:v>
                </c:pt>
                <c:pt idx="20882">
                  <c:v>2.8647158145899998</c:v>
                </c:pt>
                <c:pt idx="20883">
                  <c:v>2.8648014068599998</c:v>
                </c:pt>
                <c:pt idx="20884">
                  <c:v>2.8648827075960002</c:v>
                </c:pt>
                <c:pt idx="20885">
                  <c:v>2.8649892807009998</c:v>
                </c:pt>
                <c:pt idx="20886">
                  <c:v>2.8653464317320001</c:v>
                </c:pt>
                <c:pt idx="20887">
                  <c:v>2.8654356002810002</c:v>
                </c:pt>
                <c:pt idx="20888">
                  <c:v>2.8655281066890002</c:v>
                </c:pt>
                <c:pt idx="20889">
                  <c:v>2.8656330108639998</c:v>
                </c:pt>
                <c:pt idx="20890">
                  <c:v>2.8657200336459998</c:v>
                </c:pt>
                <c:pt idx="20891">
                  <c:v>2.8658134937290001</c:v>
                </c:pt>
                <c:pt idx="20892">
                  <c:v>2.8659534454350002</c:v>
                </c:pt>
                <c:pt idx="20893">
                  <c:v>2.8660798072809999</c:v>
                </c:pt>
                <c:pt idx="20894">
                  <c:v>2.866216421127</c:v>
                </c:pt>
                <c:pt idx="20895">
                  <c:v>2.8663003444670001</c:v>
                </c:pt>
                <c:pt idx="20896">
                  <c:v>2.866503953934</c:v>
                </c:pt>
                <c:pt idx="20897">
                  <c:v>2.8666253089899998</c:v>
                </c:pt>
                <c:pt idx="20898">
                  <c:v>2.8667767047880002</c:v>
                </c:pt>
                <c:pt idx="20899">
                  <c:v>2.8669371604920002</c:v>
                </c:pt>
                <c:pt idx="20900">
                  <c:v>2.8671052455899999</c:v>
                </c:pt>
                <c:pt idx="20901">
                  <c:v>2.8671922683719999</c:v>
                </c:pt>
                <c:pt idx="20902">
                  <c:v>2.867286920547</c:v>
                </c:pt>
                <c:pt idx="20903">
                  <c:v>2.8673832416530001</c:v>
                </c:pt>
                <c:pt idx="20904">
                  <c:v>2.867473602295</c:v>
                </c:pt>
                <c:pt idx="20905">
                  <c:v>2.8675968646999999</c:v>
                </c:pt>
                <c:pt idx="20906">
                  <c:v>2.8677275180819999</c:v>
                </c:pt>
                <c:pt idx="20907">
                  <c:v>2.8680768013</c:v>
                </c:pt>
                <c:pt idx="20908">
                  <c:v>2.8683588504789999</c:v>
                </c:pt>
                <c:pt idx="20909">
                  <c:v>2.8684668540949998</c:v>
                </c:pt>
                <c:pt idx="20910">
                  <c:v>2.8685779571530001</c:v>
                </c:pt>
                <c:pt idx="20911">
                  <c:v>2.868744850159</c:v>
                </c:pt>
                <c:pt idx="20912">
                  <c:v>2.868957519531</c:v>
                </c:pt>
                <c:pt idx="20913">
                  <c:v>2.8692584037779998</c:v>
                </c:pt>
                <c:pt idx="20914">
                  <c:v>2.8695447444919999</c:v>
                </c:pt>
                <c:pt idx="20915">
                  <c:v>2.8696718215939998</c:v>
                </c:pt>
                <c:pt idx="20916">
                  <c:v>2.8698046207429999</c:v>
                </c:pt>
                <c:pt idx="20917">
                  <c:v>2.8698823452000002</c:v>
                </c:pt>
                <c:pt idx="20918">
                  <c:v>2.8699584007259999</c:v>
                </c:pt>
                <c:pt idx="20919">
                  <c:v>2.8700292110440002</c:v>
                </c:pt>
                <c:pt idx="20920">
                  <c:v>2.870106697083</c:v>
                </c:pt>
                <c:pt idx="20921">
                  <c:v>2.8701772689820002</c:v>
                </c:pt>
                <c:pt idx="20922">
                  <c:v>2.870252847672</c:v>
                </c:pt>
                <c:pt idx="20923">
                  <c:v>2.8703234195710001</c:v>
                </c:pt>
                <c:pt idx="20924">
                  <c:v>2.8704025745389998</c:v>
                </c:pt>
                <c:pt idx="20925">
                  <c:v>2.8704636096949998</c:v>
                </c:pt>
                <c:pt idx="20926">
                  <c:v>2.8705642223360002</c:v>
                </c:pt>
                <c:pt idx="20927">
                  <c:v>2.8706345558169999</c:v>
                </c:pt>
                <c:pt idx="20928">
                  <c:v>2.8707129955289998</c:v>
                </c:pt>
                <c:pt idx="20929">
                  <c:v>2.8707513809199998</c:v>
                </c:pt>
                <c:pt idx="20930">
                  <c:v>2.870835542679</c:v>
                </c:pt>
                <c:pt idx="20931">
                  <c:v>2.8709199428560002</c:v>
                </c:pt>
                <c:pt idx="20932">
                  <c:v>2.8710479736329999</c:v>
                </c:pt>
                <c:pt idx="20933">
                  <c:v>2.871132135391</c:v>
                </c:pt>
                <c:pt idx="20934">
                  <c:v>2.8712553977969999</c:v>
                </c:pt>
                <c:pt idx="20935">
                  <c:v>2.8715410232540002</c:v>
                </c:pt>
                <c:pt idx="20936">
                  <c:v>2.8715987205509999</c:v>
                </c:pt>
                <c:pt idx="20937">
                  <c:v>2.8716619014739999</c:v>
                </c:pt>
                <c:pt idx="20938">
                  <c:v>2.871707439423</c:v>
                </c:pt>
                <c:pt idx="20939">
                  <c:v>2.8717758655550001</c:v>
                </c:pt>
                <c:pt idx="20940">
                  <c:v>2.8718447685239998</c:v>
                </c:pt>
                <c:pt idx="20941">
                  <c:v>2.8718950748440002</c:v>
                </c:pt>
                <c:pt idx="20942">
                  <c:v>2.8719613552090002</c:v>
                </c:pt>
                <c:pt idx="20943">
                  <c:v>2.8720264434809999</c:v>
                </c:pt>
                <c:pt idx="20944">
                  <c:v>2.8720753192899999</c:v>
                </c:pt>
                <c:pt idx="20945">
                  <c:v>2.8721334934230001</c:v>
                </c:pt>
                <c:pt idx="20946">
                  <c:v>2.872189044952</c:v>
                </c:pt>
                <c:pt idx="20947">
                  <c:v>2.8722741603849999</c:v>
                </c:pt>
                <c:pt idx="20948">
                  <c:v>2.8723969459530001</c:v>
                </c:pt>
                <c:pt idx="20949">
                  <c:v>2.8725471496580002</c:v>
                </c:pt>
                <c:pt idx="20950">
                  <c:v>2.8729093074800001</c:v>
                </c:pt>
                <c:pt idx="20951">
                  <c:v>2.8731136322020001</c:v>
                </c:pt>
                <c:pt idx="20952">
                  <c:v>2.8734230995179999</c:v>
                </c:pt>
                <c:pt idx="20953">
                  <c:v>2.8735320568080001</c:v>
                </c:pt>
                <c:pt idx="20954">
                  <c:v>2.8738312721249999</c:v>
                </c:pt>
                <c:pt idx="20955">
                  <c:v>2.8741486072539999</c:v>
                </c:pt>
                <c:pt idx="20956">
                  <c:v>2.8743195533749999</c:v>
                </c:pt>
                <c:pt idx="20957">
                  <c:v>2.8745002746580002</c:v>
                </c:pt>
                <c:pt idx="20958">
                  <c:v>2.8747599124910002</c:v>
                </c:pt>
                <c:pt idx="20959">
                  <c:v>2.8750355243680001</c:v>
                </c:pt>
                <c:pt idx="20960">
                  <c:v>2.8752028942110002</c:v>
                </c:pt>
                <c:pt idx="20961">
                  <c:v>2.8753294944759999</c:v>
                </c:pt>
                <c:pt idx="20962">
                  <c:v>2.8755784034729999</c:v>
                </c:pt>
                <c:pt idx="20963">
                  <c:v>2.875697612762</c:v>
                </c:pt>
                <c:pt idx="20964">
                  <c:v>2.875859737396</c:v>
                </c:pt>
                <c:pt idx="20965">
                  <c:v>2.8761446475980001</c:v>
                </c:pt>
                <c:pt idx="20966">
                  <c:v>2.8763213157649998</c:v>
                </c:pt>
                <c:pt idx="20967">
                  <c:v>2.8764100074769998</c:v>
                </c:pt>
                <c:pt idx="20968">
                  <c:v>2.8764922618869999</c:v>
                </c:pt>
                <c:pt idx="20969">
                  <c:v>2.87659740448</c:v>
                </c:pt>
                <c:pt idx="20970">
                  <c:v>2.8767030239109999</c:v>
                </c:pt>
                <c:pt idx="20971">
                  <c:v>2.8767933845520002</c:v>
                </c:pt>
                <c:pt idx="20972">
                  <c:v>2.8769004344939999</c:v>
                </c:pt>
                <c:pt idx="20973">
                  <c:v>2.8770916461940002</c:v>
                </c:pt>
                <c:pt idx="20974">
                  <c:v>2.8771922588350001</c:v>
                </c:pt>
                <c:pt idx="20975">
                  <c:v>2.8773107528690001</c:v>
                </c:pt>
                <c:pt idx="20976">
                  <c:v>2.8775658607480001</c:v>
                </c:pt>
                <c:pt idx="20977">
                  <c:v>2.8777074813839998</c:v>
                </c:pt>
                <c:pt idx="20978">
                  <c:v>2.8777935504909999</c:v>
                </c:pt>
                <c:pt idx="20979">
                  <c:v>2.8778753280639999</c:v>
                </c:pt>
                <c:pt idx="20980">
                  <c:v>2.8779869079589999</c:v>
                </c:pt>
                <c:pt idx="20981">
                  <c:v>2.8780765533450001</c:v>
                </c:pt>
                <c:pt idx="20982">
                  <c:v>2.878158092499</c:v>
                </c:pt>
                <c:pt idx="20983">
                  <c:v>2.8782625198359999</c:v>
                </c:pt>
                <c:pt idx="20984">
                  <c:v>2.8783330917360002</c:v>
                </c:pt>
                <c:pt idx="20985">
                  <c:v>2.8785235881809998</c:v>
                </c:pt>
                <c:pt idx="20986">
                  <c:v>2.8787674903870002</c:v>
                </c:pt>
                <c:pt idx="20987">
                  <c:v>2.8790853023529999</c:v>
                </c:pt>
                <c:pt idx="20988">
                  <c:v>2.879415512085</c:v>
                </c:pt>
                <c:pt idx="20989">
                  <c:v>2.8795993328090002</c:v>
                </c:pt>
                <c:pt idx="20990">
                  <c:v>2.879713535309</c:v>
                </c:pt>
                <c:pt idx="20991">
                  <c:v>2.879818201065</c:v>
                </c:pt>
                <c:pt idx="20992">
                  <c:v>2.8798971176150001</c:v>
                </c:pt>
                <c:pt idx="20993">
                  <c:v>2.880027532578</c:v>
                </c:pt>
                <c:pt idx="20994">
                  <c:v>2.880315065384</c:v>
                </c:pt>
                <c:pt idx="20995">
                  <c:v>2.880662202835</c:v>
                </c:pt>
                <c:pt idx="20996">
                  <c:v>2.8809912204739998</c:v>
                </c:pt>
                <c:pt idx="20997">
                  <c:v>2.8811237812039998</c:v>
                </c:pt>
                <c:pt idx="20998">
                  <c:v>2.8812682628630002</c:v>
                </c:pt>
                <c:pt idx="20999">
                  <c:v>2.8815915584559999</c:v>
                </c:pt>
                <c:pt idx="21000">
                  <c:v>2.881937026978</c:v>
                </c:pt>
                <c:pt idx="21001">
                  <c:v>2.8820481300349998</c:v>
                </c:pt>
                <c:pt idx="21002">
                  <c:v>2.8821191787720002</c:v>
                </c:pt>
                <c:pt idx="21003">
                  <c:v>2.8822224140169999</c:v>
                </c:pt>
                <c:pt idx="21004">
                  <c:v>2.8822987079620002</c:v>
                </c:pt>
                <c:pt idx="21005">
                  <c:v>2.8824162483219999</c:v>
                </c:pt>
                <c:pt idx="21006">
                  <c:v>2.8827791213989999</c:v>
                </c:pt>
                <c:pt idx="21007">
                  <c:v>2.8830301761629999</c:v>
                </c:pt>
                <c:pt idx="21008">
                  <c:v>2.883295536041</c:v>
                </c:pt>
                <c:pt idx="21009">
                  <c:v>2.8835680484770001</c:v>
                </c:pt>
                <c:pt idx="21010">
                  <c:v>2.8837220668789998</c:v>
                </c:pt>
                <c:pt idx="21011">
                  <c:v>2.8838088512420001</c:v>
                </c:pt>
                <c:pt idx="21012">
                  <c:v>2.8838858604430002</c:v>
                </c:pt>
                <c:pt idx="21013">
                  <c:v>2.8839654922490001</c:v>
                </c:pt>
                <c:pt idx="21014">
                  <c:v>2.8840718269350001</c:v>
                </c:pt>
                <c:pt idx="21015">
                  <c:v>2.884305238724</c:v>
                </c:pt>
                <c:pt idx="21016">
                  <c:v>2.8843865394589998</c:v>
                </c:pt>
                <c:pt idx="21017">
                  <c:v>2.8844630718230002</c:v>
                </c:pt>
                <c:pt idx="21018">
                  <c:v>2.88458776474</c:v>
                </c:pt>
                <c:pt idx="21019">
                  <c:v>2.8846898078919998</c:v>
                </c:pt>
                <c:pt idx="21020">
                  <c:v>2.8849580287930001</c:v>
                </c:pt>
                <c:pt idx="21021">
                  <c:v>2.8852491378780001</c:v>
                </c:pt>
                <c:pt idx="21022">
                  <c:v>2.8854708671570002</c:v>
                </c:pt>
                <c:pt idx="21023">
                  <c:v>2.8856241703030001</c:v>
                </c:pt>
                <c:pt idx="21024">
                  <c:v>2.8857254981990001</c:v>
                </c:pt>
                <c:pt idx="21025">
                  <c:v>2.8857989311219998</c:v>
                </c:pt>
                <c:pt idx="21026">
                  <c:v>2.8858706951139999</c:v>
                </c:pt>
                <c:pt idx="21027">
                  <c:v>2.8859448432920001</c:v>
                </c:pt>
                <c:pt idx="21028">
                  <c:v>2.886026382446</c:v>
                </c:pt>
                <c:pt idx="21029">
                  <c:v>2.886113405228</c:v>
                </c:pt>
                <c:pt idx="21030">
                  <c:v>2.8862135410310001</c:v>
                </c:pt>
                <c:pt idx="21031">
                  <c:v>2.8863320350650001</c:v>
                </c:pt>
                <c:pt idx="21032">
                  <c:v>2.8864104747770001</c:v>
                </c:pt>
                <c:pt idx="21033">
                  <c:v>2.886459112167</c:v>
                </c:pt>
                <c:pt idx="21034">
                  <c:v>2.8865795135500001</c:v>
                </c:pt>
                <c:pt idx="21035">
                  <c:v>2.8868000507349998</c:v>
                </c:pt>
                <c:pt idx="21036">
                  <c:v>2.8871419429779999</c:v>
                </c:pt>
                <c:pt idx="21037">
                  <c:v>2.8873205184940001</c:v>
                </c:pt>
                <c:pt idx="21038">
                  <c:v>2.8874235153200001</c:v>
                </c:pt>
                <c:pt idx="21039">
                  <c:v>2.8875057697300002</c:v>
                </c:pt>
                <c:pt idx="21040">
                  <c:v>2.8875620365139998</c:v>
                </c:pt>
                <c:pt idx="21041">
                  <c:v>2.887656927109</c:v>
                </c:pt>
                <c:pt idx="21042">
                  <c:v>2.887717962265</c:v>
                </c:pt>
                <c:pt idx="21043">
                  <c:v>2.887812137604</c:v>
                </c:pt>
                <c:pt idx="21044">
                  <c:v>2.8879182338709999</c:v>
                </c:pt>
                <c:pt idx="21045">
                  <c:v>2.8880155086519999</c:v>
                </c:pt>
                <c:pt idx="21046">
                  <c:v>2.8880970478060002</c:v>
                </c:pt>
                <c:pt idx="21047">
                  <c:v>2.8882048130040001</c:v>
                </c:pt>
                <c:pt idx="21048">
                  <c:v>2.888333320618</c:v>
                </c:pt>
                <c:pt idx="21049">
                  <c:v>2.888530492783</c:v>
                </c:pt>
                <c:pt idx="21050">
                  <c:v>2.888657808304</c:v>
                </c:pt>
                <c:pt idx="21051">
                  <c:v>2.888774871826</c:v>
                </c:pt>
                <c:pt idx="21052">
                  <c:v>2.8888819217680002</c:v>
                </c:pt>
                <c:pt idx="21053">
                  <c:v>2.8889617919920001</c:v>
                </c:pt>
                <c:pt idx="21054">
                  <c:v>2.8890342712399999</c:v>
                </c:pt>
                <c:pt idx="21055">
                  <c:v>2.8891341686250001</c:v>
                </c:pt>
                <c:pt idx="21056">
                  <c:v>2.8892061710360002</c:v>
                </c:pt>
                <c:pt idx="21057">
                  <c:v>2.8893234729769999</c:v>
                </c:pt>
                <c:pt idx="21058">
                  <c:v>2.889655351639</c:v>
                </c:pt>
                <c:pt idx="21059">
                  <c:v>2.8897860050199999</c:v>
                </c:pt>
                <c:pt idx="21060">
                  <c:v>2.8899016380310001</c:v>
                </c:pt>
                <c:pt idx="21061">
                  <c:v>2.8900132179260001</c:v>
                </c:pt>
                <c:pt idx="21062">
                  <c:v>2.8900868892670002</c:v>
                </c:pt>
                <c:pt idx="21063">
                  <c:v>2.8901622295379998</c:v>
                </c:pt>
                <c:pt idx="21064">
                  <c:v>2.8902392387389999</c:v>
                </c:pt>
                <c:pt idx="21065">
                  <c:v>2.8903055191039999</c:v>
                </c:pt>
                <c:pt idx="21066">
                  <c:v>2.890415668488</c:v>
                </c:pt>
                <c:pt idx="21067">
                  <c:v>2.8905026912689999</c:v>
                </c:pt>
                <c:pt idx="21068">
                  <c:v>2.8908088207240001</c:v>
                </c:pt>
                <c:pt idx="21069">
                  <c:v>2.8909623622890002</c:v>
                </c:pt>
                <c:pt idx="21070">
                  <c:v>2.8913116455079999</c:v>
                </c:pt>
                <c:pt idx="21071">
                  <c:v>2.8913915157319998</c:v>
                </c:pt>
                <c:pt idx="21072">
                  <c:v>2.8914718627929998</c:v>
                </c:pt>
                <c:pt idx="21073">
                  <c:v>2.8915872573849999</c:v>
                </c:pt>
                <c:pt idx="21074">
                  <c:v>2.8917634487149999</c:v>
                </c:pt>
                <c:pt idx="21075">
                  <c:v>2.892040729523</c:v>
                </c:pt>
                <c:pt idx="21076">
                  <c:v>2.8921785354609999</c:v>
                </c:pt>
                <c:pt idx="21077">
                  <c:v>2.89235663414</c:v>
                </c:pt>
                <c:pt idx="21078">
                  <c:v>2.8924503326419999</c:v>
                </c:pt>
                <c:pt idx="21079">
                  <c:v>2.8925364017490001</c:v>
                </c:pt>
                <c:pt idx="21080">
                  <c:v>2.8926210403439998</c:v>
                </c:pt>
                <c:pt idx="21081">
                  <c:v>2.8927013874049998</c:v>
                </c:pt>
                <c:pt idx="21082">
                  <c:v>2.892775535583</c:v>
                </c:pt>
                <c:pt idx="21083">
                  <c:v>2.892857074738</c:v>
                </c:pt>
                <c:pt idx="21084">
                  <c:v>2.8929438590999998</c:v>
                </c:pt>
                <c:pt idx="21085">
                  <c:v>2.8932762146000002</c:v>
                </c:pt>
                <c:pt idx="21086">
                  <c:v>2.893519878387</c:v>
                </c:pt>
                <c:pt idx="21087">
                  <c:v>2.8936531543730002</c:v>
                </c:pt>
                <c:pt idx="21088">
                  <c:v>2.893755197525</c:v>
                </c:pt>
                <c:pt idx="21089">
                  <c:v>2.893793582916</c:v>
                </c:pt>
                <c:pt idx="21090">
                  <c:v>2.893899917603</c:v>
                </c:pt>
                <c:pt idx="21091">
                  <c:v>2.8939895629880001</c:v>
                </c:pt>
                <c:pt idx="21092">
                  <c:v>2.8940527439119998</c:v>
                </c:pt>
                <c:pt idx="21093">
                  <c:v>2.8941059112550001</c:v>
                </c:pt>
                <c:pt idx="21094">
                  <c:v>2.8941993713379999</c:v>
                </c:pt>
                <c:pt idx="21095">
                  <c:v>2.8942630290990001</c:v>
                </c:pt>
                <c:pt idx="21096">
                  <c:v>2.8943617343899999</c:v>
                </c:pt>
                <c:pt idx="21097">
                  <c:v>2.89444565773</c:v>
                </c:pt>
                <c:pt idx="21098">
                  <c:v>2.8945510387420001</c:v>
                </c:pt>
                <c:pt idx="21099">
                  <c:v>2.8946228027340002</c:v>
                </c:pt>
                <c:pt idx="21100">
                  <c:v>2.894817352295</c:v>
                </c:pt>
                <c:pt idx="21101">
                  <c:v>2.8950548172000001</c:v>
                </c:pt>
                <c:pt idx="21102">
                  <c:v>2.895167589188</c:v>
                </c:pt>
                <c:pt idx="21103">
                  <c:v>2.8952353000639999</c:v>
                </c:pt>
                <c:pt idx="21104">
                  <c:v>2.8953094482420001</c:v>
                </c:pt>
                <c:pt idx="21105">
                  <c:v>2.895431041718</c:v>
                </c:pt>
                <c:pt idx="21106">
                  <c:v>2.8956184387210002</c:v>
                </c:pt>
                <c:pt idx="21107">
                  <c:v>2.8958699703219999</c:v>
                </c:pt>
                <c:pt idx="21108">
                  <c:v>2.8959815502169999</c:v>
                </c:pt>
                <c:pt idx="21109">
                  <c:v>2.8960533142089999</c:v>
                </c:pt>
                <c:pt idx="21110">
                  <c:v>2.8961305618290001</c:v>
                </c:pt>
                <c:pt idx="21111">
                  <c:v>2.8961741924290001</c:v>
                </c:pt>
                <c:pt idx="21112">
                  <c:v>2.8962495327000002</c:v>
                </c:pt>
                <c:pt idx="21113">
                  <c:v>2.8963248729709998</c:v>
                </c:pt>
                <c:pt idx="21114">
                  <c:v>2.8963956832890001</c:v>
                </c:pt>
                <c:pt idx="21115">
                  <c:v>2.8964710235600002</c:v>
                </c:pt>
                <c:pt idx="21116">
                  <c:v>2.8965423107150001</c:v>
                </c:pt>
                <c:pt idx="21117">
                  <c:v>2.8966181278229999</c:v>
                </c:pt>
                <c:pt idx="21118">
                  <c:v>2.8966906070710001</c:v>
                </c:pt>
                <c:pt idx="21119">
                  <c:v>2.8967690467830001</c:v>
                </c:pt>
                <c:pt idx="21120">
                  <c:v>2.896845340729</c:v>
                </c:pt>
                <c:pt idx="21121">
                  <c:v>2.8971059322360002</c:v>
                </c:pt>
                <c:pt idx="21122">
                  <c:v>2.8971846103669998</c:v>
                </c:pt>
                <c:pt idx="21123">
                  <c:v>2.897270679474</c:v>
                </c:pt>
                <c:pt idx="21124">
                  <c:v>2.8973724842070001</c:v>
                </c:pt>
                <c:pt idx="21125">
                  <c:v>2.8974916934969999</c:v>
                </c:pt>
                <c:pt idx="21126">
                  <c:v>2.8977553844449999</c:v>
                </c:pt>
                <c:pt idx="21127">
                  <c:v>2.8980672359469999</c:v>
                </c:pt>
                <c:pt idx="21128">
                  <c:v>2.8983972072599999</c:v>
                </c:pt>
                <c:pt idx="21129">
                  <c:v>2.8987102508540001</c:v>
                </c:pt>
                <c:pt idx="21130">
                  <c:v>2.898802042007</c:v>
                </c:pt>
                <c:pt idx="21131">
                  <c:v>2.8988904952999999</c:v>
                </c:pt>
                <c:pt idx="21132">
                  <c:v>2.89896941185</c:v>
                </c:pt>
                <c:pt idx="21133">
                  <c:v>2.8990845680240001</c:v>
                </c:pt>
                <c:pt idx="21134">
                  <c:v>2.8992185592649999</c:v>
                </c:pt>
                <c:pt idx="21135">
                  <c:v>2.8993315696719999</c:v>
                </c:pt>
                <c:pt idx="21136">
                  <c:v>2.89949965477</c:v>
                </c:pt>
                <c:pt idx="21137">
                  <c:v>2.8997843265530001</c:v>
                </c:pt>
                <c:pt idx="21138">
                  <c:v>2.899863958359</c:v>
                </c:pt>
                <c:pt idx="21139">
                  <c:v>2.899959802628</c:v>
                </c:pt>
                <c:pt idx="21140">
                  <c:v>2.9000031948089999</c:v>
                </c:pt>
                <c:pt idx="21141">
                  <c:v>2.9001073837279998</c:v>
                </c:pt>
                <c:pt idx="21142">
                  <c:v>2.9001927375790002</c:v>
                </c:pt>
                <c:pt idx="21143">
                  <c:v>2.9003019332890001</c:v>
                </c:pt>
                <c:pt idx="21144">
                  <c:v>2.9003918170929999</c:v>
                </c:pt>
                <c:pt idx="21145">
                  <c:v>2.90047621727</c:v>
                </c:pt>
                <c:pt idx="21146">
                  <c:v>2.900580644608</c:v>
                </c:pt>
                <c:pt idx="21147">
                  <c:v>2.90065574646</c:v>
                </c:pt>
                <c:pt idx="21148">
                  <c:v>2.9007825851439999</c:v>
                </c:pt>
                <c:pt idx="21149">
                  <c:v>2.9011328220369998</c:v>
                </c:pt>
                <c:pt idx="21150">
                  <c:v>2.9014728069309998</c:v>
                </c:pt>
                <c:pt idx="21151">
                  <c:v>2.9018008708949998</c:v>
                </c:pt>
                <c:pt idx="21152">
                  <c:v>2.9020464420319998</c:v>
                </c:pt>
                <c:pt idx="21153">
                  <c:v>2.9023532867430002</c:v>
                </c:pt>
                <c:pt idx="21154">
                  <c:v>2.9026703834530001</c:v>
                </c:pt>
                <c:pt idx="21155">
                  <c:v>2.9027550220489999</c:v>
                </c:pt>
                <c:pt idx="21156">
                  <c:v>2.90292429924</c:v>
                </c:pt>
                <c:pt idx="21157">
                  <c:v>2.9031457901</c:v>
                </c:pt>
                <c:pt idx="21158">
                  <c:v>2.903481006622</c:v>
                </c:pt>
                <c:pt idx="21159">
                  <c:v>2.9035978317260001</c:v>
                </c:pt>
                <c:pt idx="21160">
                  <c:v>2.9039454460140002</c:v>
                </c:pt>
                <c:pt idx="21161">
                  <c:v>2.9042525291439998</c:v>
                </c:pt>
                <c:pt idx="21162">
                  <c:v>2.904333353043</c:v>
                </c:pt>
                <c:pt idx="21163">
                  <c:v>2.9044144153590001</c:v>
                </c:pt>
                <c:pt idx="21164">
                  <c:v>2.9045391082759999</c:v>
                </c:pt>
                <c:pt idx="21165">
                  <c:v>2.9046661853789999</c:v>
                </c:pt>
                <c:pt idx="21166">
                  <c:v>2.9047639369959999</c:v>
                </c:pt>
                <c:pt idx="21167">
                  <c:v>2.9048674106600001</c:v>
                </c:pt>
                <c:pt idx="21168">
                  <c:v>2.9050483703609999</c:v>
                </c:pt>
                <c:pt idx="21169">
                  <c:v>2.905169010162</c:v>
                </c:pt>
                <c:pt idx="21170">
                  <c:v>2.9052546024320001</c:v>
                </c:pt>
                <c:pt idx="21171">
                  <c:v>2.9053945541380002</c:v>
                </c:pt>
                <c:pt idx="21172">
                  <c:v>2.9055588245389998</c:v>
                </c:pt>
                <c:pt idx="21173">
                  <c:v>2.9058940410609999</c:v>
                </c:pt>
                <c:pt idx="21174">
                  <c:v>2.9061408042910002</c:v>
                </c:pt>
                <c:pt idx="21175">
                  <c:v>2.9062438011170002</c:v>
                </c:pt>
                <c:pt idx="21176">
                  <c:v>2.9063298702239999</c:v>
                </c:pt>
                <c:pt idx="21177">
                  <c:v>2.9063935279850002</c:v>
                </c:pt>
                <c:pt idx="21178">
                  <c:v>2.906448841095</c:v>
                </c:pt>
                <c:pt idx="21179">
                  <c:v>2.9064857959750001</c:v>
                </c:pt>
                <c:pt idx="21180">
                  <c:v>2.9066007137300001</c:v>
                </c:pt>
                <c:pt idx="21181">
                  <c:v>2.9066801071169999</c:v>
                </c:pt>
                <c:pt idx="21182">
                  <c:v>2.906802892685</c:v>
                </c:pt>
                <c:pt idx="21183">
                  <c:v>2.9070675373079999</c:v>
                </c:pt>
                <c:pt idx="21184">
                  <c:v>2.9073584079739998</c:v>
                </c:pt>
                <c:pt idx="21185">
                  <c:v>2.9076941013340001</c:v>
                </c:pt>
                <c:pt idx="21186">
                  <c:v>2.9080317020419999</c:v>
                </c:pt>
                <c:pt idx="21187">
                  <c:v>2.9082472324370001</c:v>
                </c:pt>
                <c:pt idx="21188">
                  <c:v>2.9083154201510002</c:v>
                </c:pt>
                <c:pt idx="21189">
                  <c:v>2.90842294693</c:v>
                </c:pt>
                <c:pt idx="21190">
                  <c:v>2.908543109894</c:v>
                </c:pt>
                <c:pt idx="21191">
                  <c:v>2.908653259277</c:v>
                </c:pt>
                <c:pt idx="21192">
                  <c:v>2.9089279174799998</c:v>
                </c:pt>
                <c:pt idx="21193">
                  <c:v>2.9090552330019999</c:v>
                </c:pt>
                <c:pt idx="21194">
                  <c:v>2.909336566925</c:v>
                </c:pt>
                <c:pt idx="21195">
                  <c:v>2.909629583359</c:v>
                </c:pt>
                <c:pt idx="21196">
                  <c:v>2.9098253250120001</c:v>
                </c:pt>
                <c:pt idx="21197">
                  <c:v>2.9101436138149999</c:v>
                </c:pt>
                <c:pt idx="21198">
                  <c:v>2.910388231277</c:v>
                </c:pt>
                <c:pt idx="21199">
                  <c:v>2.910639286041</c:v>
                </c:pt>
                <c:pt idx="21200">
                  <c:v>2.9107697010039999</c:v>
                </c:pt>
                <c:pt idx="21201">
                  <c:v>2.9109063148500001</c:v>
                </c:pt>
                <c:pt idx="21202">
                  <c:v>2.9110286235810001</c:v>
                </c:pt>
                <c:pt idx="21203">
                  <c:v>2.911111831665</c:v>
                </c:pt>
                <c:pt idx="21204">
                  <c:v>2.9111864566799999</c:v>
                </c:pt>
                <c:pt idx="21205">
                  <c:v>2.9112691879270001</c:v>
                </c:pt>
                <c:pt idx="21206">
                  <c:v>2.9114336967469998</c:v>
                </c:pt>
                <c:pt idx="21207">
                  <c:v>2.9115889072419998</c:v>
                </c:pt>
                <c:pt idx="21208">
                  <c:v>2.9117119312290001</c:v>
                </c:pt>
                <c:pt idx="21209">
                  <c:v>2.911814451218</c:v>
                </c:pt>
                <c:pt idx="21210">
                  <c:v>2.9118907451629998</c:v>
                </c:pt>
                <c:pt idx="21211">
                  <c:v>2.91201710701</c:v>
                </c:pt>
                <c:pt idx="21212">
                  <c:v>2.9121012687680001</c:v>
                </c:pt>
                <c:pt idx="21213">
                  <c:v>2.9122002124790001</c:v>
                </c:pt>
                <c:pt idx="21214">
                  <c:v>2.91228723526</c:v>
                </c:pt>
                <c:pt idx="21215">
                  <c:v>2.912346601486</c:v>
                </c:pt>
                <c:pt idx="21216">
                  <c:v>2.9124007225040001</c:v>
                </c:pt>
                <c:pt idx="21217">
                  <c:v>2.9124329090119998</c:v>
                </c:pt>
                <c:pt idx="21218">
                  <c:v>2.9124922752379998</c:v>
                </c:pt>
                <c:pt idx="21219">
                  <c:v>2.91255068779</c:v>
                </c:pt>
                <c:pt idx="21220">
                  <c:v>2.9126379489900001</c:v>
                </c:pt>
                <c:pt idx="21221">
                  <c:v>2.9127278327939998</c:v>
                </c:pt>
                <c:pt idx="21222">
                  <c:v>2.912824630737</c:v>
                </c:pt>
                <c:pt idx="21223">
                  <c:v>2.9129791259769999</c:v>
                </c:pt>
                <c:pt idx="21224">
                  <c:v>2.9131562709810002</c:v>
                </c:pt>
                <c:pt idx="21225">
                  <c:v>2.9133012294770002</c:v>
                </c:pt>
                <c:pt idx="21226">
                  <c:v>2.9134602546689998</c:v>
                </c:pt>
                <c:pt idx="21227">
                  <c:v>2.913781642914</c:v>
                </c:pt>
                <c:pt idx="21228">
                  <c:v>2.91392993927</c:v>
                </c:pt>
                <c:pt idx="21229">
                  <c:v>2.9140357971189998</c:v>
                </c:pt>
                <c:pt idx="21230">
                  <c:v>2.9141504764559998</c:v>
                </c:pt>
                <c:pt idx="21231">
                  <c:v>2.914259910583</c:v>
                </c:pt>
                <c:pt idx="21232">
                  <c:v>2.9143424034119998</c:v>
                </c:pt>
                <c:pt idx="21233">
                  <c:v>2.9144210815429998</c:v>
                </c:pt>
                <c:pt idx="21234">
                  <c:v>2.9145357608800002</c:v>
                </c:pt>
                <c:pt idx="21235">
                  <c:v>2.9146690368649999</c:v>
                </c:pt>
                <c:pt idx="21236">
                  <c:v>2.9149861335749998</c:v>
                </c:pt>
                <c:pt idx="21237">
                  <c:v>2.9153332710269999</c:v>
                </c:pt>
                <c:pt idx="21238">
                  <c:v>2.9154510498050001</c:v>
                </c:pt>
                <c:pt idx="21239">
                  <c:v>2.9155998229979998</c:v>
                </c:pt>
                <c:pt idx="21240">
                  <c:v>2.9159247875209999</c:v>
                </c:pt>
                <c:pt idx="21241">
                  <c:v>2.9160535335539999</c:v>
                </c:pt>
                <c:pt idx="21242">
                  <c:v>2.9161772727969999</c:v>
                </c:pt>
                <c:pt idx="21243">
                  <c:v>2.9162533283230001</c:v>
                </c:pt>
                <c:pt idx="21244">
                  <c:v>2.916332960129</c:v>
                </c:pt>
                <c:pt idx="21245">
                  <c:v>2.9164075851439999</c:v>
                </c:pt>
                <c:pt idx="21246">
                  <c:v>2.9164814949040001</c:v>
                </c:pt>
                <c:pt idx="21247">
                  <c:v>2.916554450989</c:v>
                </c:pt>
                <c:pt idx="21248">
                  <c:v>2.9166054725650001</c:v>
                </c:pt>
                <c:pt idx="21249">
                  <c:v>2.9166924953460001</c:v>
                </c:pt>
                <c:pt idx="21250">
                  <c:v>2.9168367385859999</c:v>
                </c:pt>
                <c:pt idx="21251">
                  <c:v>2.9171760082240001</c:v>
                </c:pt>
                <c:pt idx="21252">
                  <c:v>2.917292356491</c:v>
                </c:pt>
                <c:pt idx="21253">
                  <c:v>2.9173591136930002</c:v>
                </c:pt>
                <c:pt idx="21254">
                  <c:v>2.9174849987029998</c:v>
                </c:pt>
                <c:pt idx="21255">
                  <c:v>2.9176027774810001</c:v>
                </c:pt>
                <c:pt idx="21256">
                  <c:v>2.9177272319790002</c:v>
                </c:pt>
                <c:pt idx="21257">
                  <c:v>2.9178564548489998</c:v>
                </c:pt>
                <c:pt idx="21258">
                  <c:v>2.9179630279539999</c:v>
                </c:pt>
                <c:pt idx="21259">
                  <c:v>2.9180464744569998</c:v>
                </c:pt>
                <c:pt idx="21260">
                  <c:v>2.9181473255160002</c:v>
                </c:pt>
                <c:pt idx="21261">
                  <c:v>2.918249607086</c:v>
                </c:pt>
                <c:pt idx="21262">
                  <c:v>2.9183290004729998</c:v>
                </c:pt>
                <c:pt idx="21263">
                  <c:v>2.9184358119959999</c:v>
                </c:pt>
                <c:pt idx="21264">
                  <c:v>2.9185607433320002</c:v>
                </c:pt>
                <c:pt idx="21265">
                  <c:v>2.918865203857</c:v>
                </c:pt>
                <c:pt idx="21266">
                  <c:v>2.9191803932189999</c:v>
                </c:pt>
                <c:pt idx="21267">
                  <c:v>2.919374227524</c:v>
                </c:pt>
                <c:pt idx="21268">
                  <c:v>2.9195470809940001</c:v>
                </c:pt>
                <c:pt idx="21269">
                  <c:v>2.9196331501010002</c:v>
                </c:pt>
                <c:pt idx="21270">
                  <c:v>2.919726848602</c:v>
                </c:pt>
                <c:pt idx="21271">
                  <c:v>2.9198019504550001</c:v>
                </c:pt>
                <c:pt idx="21272">
                  <c:v>2.919916391373</c:v>
                </c:pt>
                <c:pt idx="21273">
                  <c:v>2.9200341701510002</c:v>
                </c:pt>
                <c:pt idx="21274">
                  <c:v>2.9203617572780001</c:v>
                </c:pt>
                <c:pt idx="21275">
                  <c:v>2.9206638336180002</c:v>
                </c:pt>
                <c:pt idx="21276">
                  <c:v>2.9208369255069999</c:v>
                </c:pt>
                <c:pt idx="21277">
                  <c:v>2.9209167957309998</c:v>
                </c:pt>
                <c:pt idx="21278">
                  <c:v>2.921024084091</c:v>
                </c:pt>
                <c:pt idx="21279">
                  <c:v>2.9211108684539999</c:v>
                </c:pt>
                <c:pt idx="21280">
                  <c:v>2.9211997985839999</c:v>
                </c:pt>
                <c:pt idx="21281">
                  <c:v>2.921535015106</c:v>
                </c:pt>
                <c:pt idx="21282">
                  <c:v>2.9216198921199998</c:v>
                </c:pt>
                <c:pt idx="21283">
                  <c:v>2.9217016696929998</c:v>
                </c:pt>
                <c:pt idx="21284">
                  <c:v>2.92178606987</c:v>
                </c:pt>
                <c:pt idx="21285">
                  <c:v>2.9218676090239999</c:v>
                </c:pt>
                <c:pt idx="21286">
                  <c:v>2.921951770782</c:v>
                </c:pt>
                <c:pt idx="21287">
                  <c:v>2.9220337867740001</c:v>
                </c:pt>
                <c:pt idx="21288">
                  <c:v>2.9221131801609999</c:v>
                </c:pt>
                <c:pt idx="21289">
                  <c:v>2.9222636222839999</c:v>
                </c:pt>
                <c:pt idx="21290">
                  <c:v>2.9223797321320002</c:v>
                </c:pt>
                <c:pt idx="21291">
                  <c:v>2.9224658012389999</c:v>
                </c:pt>
                <c:pt idx="21292">
                  <c:v>2.9226427078250001</c:v>
                </c:pt>
                <c:pt idx="21293">
                  <c:v>2.9228565692899999</c:v>
                </c:pt>
                <c:pt idx="21294">
                  <c:v>2.922931671143</c:v>
                </c:pt>
                <c:pt idx="21295">
                  <c:v>2.9230301380160002</c:v>
                </c:pt>
                <c:pt idx="21296">
                  <c:v>2.9231214523319999</c:v>
                </c:pt>
                <c:pt idx="21297">
                  <c:v>2.9231994152070002</c:v>
                </c:pt>
                <c:pt idx="21298">
                  <c:v>2.9233045577999999</c:v>
                </c:pt>
                <c:pt idx="21299">
                  <c:v>2.9233829975129999</c:v>
                </c:pt>
                <c:pt idx="21300">
                  <c:v>2.9234709739690001</c:v>
                </c:pt>
                <c:pt idx="21301">
                  <c:v>2.9235870838169999</c:v>
                </c:pt>
                <c:pt idx="21302">
                  <c:v>2.9236257076259999</c:v>
                </c:pt>
                <c:pt idx="21303">
                  <c:v>2.923683166504</c:v>
                </c:pt>
                <c:pt idx="21304">
                  <c:v>2.923744678497</c:v>
                </c:pt>
                <c:pt idx="21305">
                  <c:v>2.9237945079799998</c:v>
                </c:pt>
                <c:pt idx="21306">
                  <c:v>2.9238414764399998</c:v>
                </c:pt>
                <c:pt idx="21307">
                  <c:v>2.9239044189449999</c:v>
                </c:pt>
                <c:pt idx="21308">
                  <c:v>2.9239556789400001</c:v>
                </c:pt>
                <c:pt idx="21309">
                  <c:v>2.924037456512</c:v>
                </c:pt>
                <c:pt idx="21310">
                  <c:v>2.9244065284729999</c:v>
                </c:pt>
                <c:pt idx="21311">
                  <c:v>2.9246730804440002</c:v>
                </c:pt>
                <c:pt idx="21312">
                  <c:v>2.9247636795040002</c:v>
                </c:pt>
                <c:pt idx="21313">
                  <c:v>2.9248838424680002</c:v>
                </c:pt>
                <c:pt idx="21314">
                  <c:v>2.9250495433810002</c:v>
                </c:pt>
                <c:pt idx="21315">
                  <c:v>2.9251644611360001</c:v>
                </c:pt>
                <c:pt idx="21316">
                  <c:v>2.9252414703370002</c:v>
                </c:pt>
                <c:pt idx="21317">
                  <c:v>2.9252872467039999</c:v>
                </c:pt>
                <c:pt idx="21318">
                  <c:v>2.925390720367</c:v>
                </c:pt>
                <c:pt idx="21319">
                  <c:v>2.9257023334499999</c:v>
                </c:pt>
                <c:pt idx="21320">
                  <c:v>2.9259140491490001</c:v>
                </c:pt>
                <c:pt idx="21321">
                  <c:v>2.926238298416</c:v>
                </c:pt>
                <c:pt idx="21322">
                  <c:v>2.9265601634979999</c:v>
                </c:pt>
                <c:pt idx="21323">
                  <c:v>2.9267740249630001</c:v>
                </c:pt>
                <c:pt idx="21324">
                  <c:v>2.9269752502439998</c:v>
                </c:pt>
                <c:pt idx="21325">
                  <c:v>2.9270701408390001</c:v>
                </c:pt>
                <c:pt idx="21326">
                  <c:v>2.9271547794339998</c:v>
                </c:pt>
                <c:pt idx="21327">
                  <c:v>2.92724442482</c:v>
                </c:pt>
                <c:pt idx="21328">
                  <c:v>2.9273319244380001</c:v>
                </c:pt>
                <c:pt idx="21329">
                  <c:v>2.927392721176</c:v>
                </c:pt>
                <c:pt idx="21330">
                  <c:v>2.92746925354</c:v>
                </c:pt>
                <c:pt idx="21331">
                  <c:v>2.9275379180910002</c:v>
                </c:pt>
                <c:pt idx="21332">
                  <c:v>2.927662611008</c:v>
                </c:pt>
                <c:pt idx="21333">
                  <c:v>2.9278452396389998</c:v>
                </c:pt>
                <c:pt idx="21334">
                  <c:v>2.9280595779419998</c:v>
                </c:pt>
                <c:pt idx="21335">
                  <c:v>2.9281582832340001</c:v>
                </c:pt>
                <c:pt idx="21336">
                  <c:v>2.928322076797</c:v>
                </c:pt>
                <c:pt idx="21337">
                  <c:v>2.9286890029910002</c:v>
                </c:pt>
                <c:pt idx="21338">
                  <c:v>2.9288616180420002</c:v>
                </c:pt>
                <c:pt idx="21339">
                  <c:v>2.928984642029</c:v>
                </c:pt>
                <c:pt idx="21340">
                  <c:v>2.9290692806240002</c:v>
                </c:pt>
                <c:pt idx="21341">
                  <c:v>2.9291667938230002</c:v>
                </c:pt>
                <c:pt idx="21342">
                  <c:v>2.9292528629299999</c:v>
                </c:pt>
                <c:pt idx="21343">
                  <c:v>2.929314374924</c:v>
                </c:pt>
                <c:pt idx="21344">
                  <c:v>2.9293751716609999</c:v>
                </c:pt>
                <c:pt idx="21345">
                  <c:v>2.929410219193</c:v>
                </c:pt>
                <c:pt idx="21346">
                  <c:v>2.929472923279</c:v>
                </c:pt>
                <c:pt idx="21347">
                  <c:v>2.929537773132</c:v>
                </c:pt>
                <c:pt idx="21348">
                  <c:v>2.9295809268949999</c:v>
                </c:pt>
                <c:pt idx="21349">
                  <c:v>2.9296443462370001</c:v>
                </c:pt>
                <c:pt idx="21350">
                  <c:v>2.9297091960909998</c:v>
                </c:pt>
                <c:pt idx="21351">
                  <c:v>2.929746627808</c:v>
                </c:pt>
                <c:pt idx="21352">
                  <c:v>2.9298574924469998</c:v>
                </c:pt>
                <c:pt idx="21353">
                  <c:v>2.9299755096440001</c:v>
                </c:pt>
                <c:pt idx="21354">
                  <c:v>2.9301848411560001</c:v>
                </c:pt>
                <c:pt idx="21355">
                  <c:v>2.9305198192600002</c:v>
                </c:pt>
                <c:pt idx="21356">
                  <c:v>2.930828094482</c:v>
                </c:pt>
                <c:pt idx="21357">
                  <c:v>2.9309632778169998</c:v>
                </c:pt>
                <c:pt idx="21358">
                  <c:v>2.931082725525</c:v>
                </c:pt>
                <c:pt idx="21359">
                  <c:v>2.9311861991880002</c:v>
                </c:pt>
                <c:pt idx="21360">
                  <c:v>2.931410312653</c:v>
                </c:pt>
                <c:pt idx="21361">
                  <c:v>2.931537628174</c:v>
                </c:pt>
                <c:pt idx="21362">
                  <c:v>2.9316225051879998</c:v>
                </c:pt>
                <c:pt idx="21363">
                  <c:v>2.931712150574</c:v>
                </c:pt>
                <c:pt idx="21364">
                  <c:v>2.9318523406980002</c:v>
                </c:pt>
                <c:pt idx="21365">
                  <c:v>2.9321727752690001</c:v>
                </c:pt>
                <c:pt idx="21366">
                  <c:v>2.9325463771820002</c:v>
                </c:pt>
                <c:pt idx="21367">
                  <c:v>2.9326725006099998</c:v>
                </c:pt>
                <c:pt idx="21368">
                  <c:v>2.9327483177190001</c:v>
                </c:pt>
                <c:pt idx="21369">
                  <c:v>2.932917118073</c:v>
                </c:pt>
                <c:pt idx="21370">
                  <c:v>2.9331505298609999</c:v>
                </c:pt>
                <c:pt idx="21371">
                  <c:v>2.9332818984990001</c:v>
                </c:pt>
                <c:pt idx="21372">
                  <c:v>2.9334232807160001</c:v>
                </c:pt>
                <c:pt idx="21373">
                  <c:v>2.9337408542630001</c:v>
                </c:pt>
                <c:pt idx="21374">
                  <c:v>2.933895349503</c:v>
                </c:pt>
                <c:pt idx="21375">
                  <c:v>2.9340283870700001</c:v>
                </c:pt>
                <c:pt idx="21376">
                  <c:v>2.9342229366299999</c:v>
                </c:pt>
                <c:pt idx="21377">
                  <c:v>2.9345226287839998</c:v>
                </c:pt>
                <c:pt idx="21378">
                  <c:v>2.9346342086789998</c:v>
                </c:pt>
                <c:pt idx="21379">
                  <c:v>2.934849500656</c:v>
                </c:pt>
                <c:pt idx="21380">
                  <c:v>2.935042858124</c:v>
                </c:pt>
                <c:pt idx="21381">
                  <c:v>2.9351704120640001</c:v>
                </c:pt>
                <c:pt idx="21382">
                  <c:v>2.935478925705</c:v>
                </c:pt>
                <c:pt idx="21383">
                  <c:v>2.9357819557189999</c:v>
                </c:pt>
                <c:pt idx="21384">
                  <c:v>2.9361183643339999</c:v>
                </c:pt>
                <c:pt idx="21385">
                  <c:v>2.9364564418789998</c:v>
                </c:pt>
                <c:pt idx="21386">
                  <c:v>2.9367756843569999</c:v>
                </c:pt>
                <c:pt idx="21387">
                  <c:v>2.936856508255</c:v>
                </c:pt>
                <c:pt idx="21388">
                  <c:v>2.9369707107540002</c:v>
                </c:pt>
                <c:pt idx="21389">
                  <c:v>2.937046527863</c:v>
                </c:pt>
                <c:pt idx="21390">
                  <c:v>2.9371538162230002</c:v>
                </c:pt>
                <c:pt idx="21391">
                  <c:v>2.937226295471</c:v>
                </c:pt>
                <c:pt idx="21392">
                  <c:v>2.937308073044</c:v>
                </c:pt>
                <c:pt idx="21393">
                  <c:v>2.9373545646669998</c:v>
                </c:pt>
                <c:pt idx="21394">
                  <c:v>2.9374330043789998</c:v>
                </c:pt>
                <c:pt idx="21395">
                  <c:v>2.9375083446499999</c:v>
                </c:pt>
                <c:pt idx="21396">
                  <c:v>2.9376194477080002</c:v>
                </c:pt>
                <c:pt idx="21397">
                  <c:v>2.9377331733699998</c:v>
                </c:pt>
                <c:pt idx="21398">
                  <c:v>2.9378771781920001</c:v>
                </c:pt>
                <c:pt idx="21399">
                  <c:v>2.9380300045009999</c:v>
                </c:pt>
                <c:pt idx="21400">
                  <c:v>2.9383652210240001</c:v>
                </c:pt>
                <c:pt idx="21401">
                  <c:v>2.9385321140289999</c:v>
                </c:pt>
                <c:pt idx="21402">
                  <c:v>2.9386882781980002</c:v>
                </c:pt>
                <c:pt idx="21403">
                  <c:v>2.9388141632079998</c:v>
                </c:pt>
                <c:pt idx="21404">
                  <c:v>2.9388980865479999</c:v>
                </c:pt>
                <c:pt idx="21405">
                  <c:v>2.9389984607700002</c:v>
                </c:pt>
                <c:pt idx="21406">
                  <c:v>2.939137458801</c:v>
                </c:pt>
                <c:pt idx="21407">
                  <c:v>2.9394731521609998</c:v>
                </c:pt>
                <c:pt idx="21408">
                  <c:v>2.9398324489590002</c:v>
                </c:pt>
                <c:pt idx="21409">
                  <c:v>2.9401702880860001</c:v>
                </c:pt>
                <c:pt idx="21410">
                  <c:v>2.9403178691859999</c:v>
                </c:pt>
                <c:pt idx="21411">
                  <c:v>2.9404847621919998</c:v>
                </c:pt>
                <c:pt idx="21412">
                  <c:v>2.9408528804779999</c:v>
                </c:pt>
                <c:pt idx="21413">
                  <c:v>2.9411954879760001</c:v>
                </c:pt>
                <c:pt idx="21414">
                  <c:v>2.9414994716640002</c:v>
                </c:pt>
                <c:pt idx="21415">
                  <c:v>2.9416253566739998</c:v>
                </c:pt>
                <c:pt idx="21416">
                  <c:v>2.941713094711</c:v>
                </c:pt>
                <c:pt idx="21417">
                  <c:v>2.9417977333069998</c:v>
                </c:pt>
                <c:pt idx="21418">
                  <c:v>2.9419038295750002</c:v>
                </c:pt>
                <c:pt idx="21419">
                  <c:v>2.9419865608219999</c:v>
                </c:pt>
                <c:pt idx="21420">
                  <c:v>2.9420588016510001</c:v>
                </c:pt>
                <c:pt idx="21421">
                  <c:v>2.9421792030330001</c:v>
                </c:pt>
                <c:pt idx="21422">
                  <c:v>2.9422965049740002</c:v>
                </c:pt>
                <c:pt idx="21423">
                  <c:v>2.9426343441010001</c:v>
                </c:pt>
                <c:pt idx="21424">
                  <c:v>2.9427609443659999</c:v>
                </c:pt>
                <c:pt idx="21425">
                  <c:v>2.9429674148560001</c:v>
                </c:pt>
                <c:pt idx="21426">
                  <c:v>2.94309258461</c:v>
                </c:pt>
                <c:pt idx="21427">
                  <c:v>2.9432098865510001</c:v>
                </c:pt>
                <c:pt idx="21428">
                  <c:v>2.9433240890499999</c:v>
                </c:pt>
                <c:pt idx="21429">
                  <c:v>2.943439722061</c:v>
                </c:pt>
                <c:pt idx="21430">
                  <c:v>2.9435114860530001</c:v>
                </c:pt>
                <c:pt idx="21431">
                  <c:v>2.9436242580409999</c:v>
                </c:pt>
                <c:pt idx="21432">
                  <c:v>2.9436953067779998</c:v>
                </c:pt>
                <c:pt idx="21433">
                  <c:v>2.9437694549560001</c:v>
                </c:pt>
                <c:pt idx="21434">
                  <c:v>2.9438445568080001</c:v>
                </c:pt>
                <c:pt idx="21435">
                  <c:v>2.9438865184780001</c:v>
                </c:pt>
                <c:pt idx="21436">
                  <c:v>2.9439604282379999</c:v>
                </c:pt>
                <c:pt idx="21437">
                  <c:v>2.9440398216250001</c:v>
                </c:pt>
                <c:pt idx="21438">
                  <c:v>2.9441227912899999</c:v>
                </c:pt>
                <c:pt idx="21439">
                  <c:v>2.9442858695980001</c:v>
                </c:pt>
                <c:pt idx="21440">
                  <c:v>2.9446234703059999</c:v>
                </c:pt>
                <c:pt idx="21441">
                  <c:v>2.9449141025540002</c:v>
                </c:pt>
                <c:pt idx="21442">
                  <c:v>2.9450025558470001</c:v>
                </c:pt>
                <c:pt idx="21443">
                  <c:v>2.9451091289520002</c:v>
                </c:pt>
                <c:pt idx="21444">
                  <c:v>2.945199251175</c:v>
                </c:pt>
                <c:pt idx="21445">
                  <c:v>2.9453089237209999</c:v>
                </c:pt>
                <c:pt idx="21446">
                  <c:v>2.9453988075259998</c:v>
                </c:pt>
                <c:pt idx="21447">
                  <c:v>2.9454770088200002</c:v>
                </c:pt>
                <c:pt idx="21448">
                  <c:v>2.9456026554110002</c:v>
                </c:pt>
                <c:pt idx="21449">
                  <c:v>2.945764064789</c:v>
                </c:pt>
                <c:pt idx="21450">
                  <c:v>2.9459273815159999</c:v>
                </c:pt>
                <c:pt idx="21451">
                  <c:v>2.9460451602940001</c:v>
                </c:pt>
                <c:pt idx="21452">
                  <c:v>2.9461660385130002</c:v>
                </c:pt>
                <c:pt idx="21453">
                  <c:v>2.9462397098539999</c:v>
                </c:pt>
                <c:pt idx="21454">
                  <c:v>2.9463436603550002</c:v>
                </c:pt>
                <c:pt idx="21455">
                  <c:v>2.9464280605319999</c:v>
                </c:pt>
                <c:pt idx="21456">
                  <c:v>2.946506977081</c:v>
                </c:pt>
                <c:pt idx="21457">
                  <c:v>2.9465651512150002</c:v>
                </c:pt>
                <c:pt idx="21458">
                  <c:v>2.9466512203219999</c:v>
                </c:pt>
                <c:pt idx="21459">
                  <c:v>2.9467623233800002</c:v>
                </c:pt>
                <c:pt idx="21460">
                  <c:v>2.9468345642089999</c:v>
                </c:pt>
                <c:pt idx="21461">
                  <c:v>2.94695353508</c:v>
                </c:pt>
                <c:pt idx="21462">
                  <c:v>2.9472990036010001</c:v>
                </c:pt>
                <c:pt idx="21463">
                  <c:v>2.9475204944610001</c:v>
                </c:pt>
                <c:pt idx="21464">
                  <c:v>2.9476909637449999</c:v>
                </c:pt>
                <c:pt idx="21465">
                  <c:v>2.9477908611300001</c:v>
                </c:pt>
                <c:pt idx="21466">
                  <c:v>2.9478712081910001</c:v>
                </c:pt>
                <c:pt idx="21467">
                  <c:v>2.9480931758879998</c:v>
                </c:pt>
                <c:pt idx="21468">
                  <c:v>2.9483947753909998</c:v>
                </c:pt>
                <c:pt idx="21469">
                  <c:v>2.9484679698940002</c:v>
                </c:pt>
                <c:pt idx="21470">
                  <c:v>2.9485361576079998</c:v>
                </c:pt>
                <c:pt idx="21471">
                  <c:v>2.948562860489</c:v>
                </c:pt>
                <c:pt idx="21472">
                  <c:v>2.9486410617829999</c:v>
                </c:pt>
                <c:pt idx="21473">
                  <c:v>2.9487140178679998</c:v>
                </c:pt>
                <c:pt idx="21474">
                  <c:v>2.9488806724550001</c:v>
                </c:pt>
                <c:pt idx="21475">
                  <c:v>2.9490091800689999</c:v>
                </c:pt>
                <c:pt idx="21476">
                  <c:v>2.949138402939</c:v>
                </c:pt>
                <c:pt idx="21477">
                  <c:v>2.9494621753689998</c:v>
                </c:pt>
                <c:pt idx="21478">
                  <c:v>2.9497849941249998</c:v>
                </c:pt>
                <c:pt idx="21479">
                  <c:v>2.9501299858090002</c:v>
                </c:pt>
                <c:pt idx="21480">
                  <c:v>2.950320959091</c:v>
                </c:pt>
                <c:pt idx="21481">
                  <c:v>2.9506535530089999</c:v>
                </c:pt>
                <c:pt idx="21482">
                  <c:v>2.9507782459260001</c:v>
                </c:pt>
                <c:pt idx="21483">
                  <c:v>2.9508600234990001</c:v>
                </c:pt>
                <c:pt idx="21484">
                  <c:v>2.9509496688839998</c:v>
                </c:pt>
                <c:pt idx="21485">
                  <c:v>2.9510509967799998</c:v>
                </c:pt>
                <c:pt idx="21486">
                  <c:v>2.9511268138890001</c:v>
                </c:pt>
                <c:pt idx="21487">
                  <c:v>2.9512431621549999</c:v>
                </c:pt>
                <c:pt idx="21488">
                  <c:v>2.9515790939330002</c:v>
                </c:pt>
                <c:pt idx="21489">
                  <c:v>2.951843500137</c:v>
                </c:pt>
                <c:pt idx="21490">
                  <c:v>2.9519951343540001</c:v>
                </c:pt>
                <c:pt idx="21491">
                  <c:v>2.9522430896760001</c:v>
                </c:pt>
                <c:pt idx="21492">
                  <c:v>2.9525265693659999</c:v>
                </c:pt>
                <c:pt idx="21493">
                  <c:v>2.9526240825649999</c:v>
                </c:pt>
                <c:pt idx="21494">
                  <c:v>2.9527993202210001</c:v>
                </c:pt>
                <c:pt idx="21495">
                  <c:v>2.9529693126679999</c:v>
                </c:pt>
                <c:pt idx="21496">
                  <c:v>2.9531366825099998</c:v>
                </c:pt>
                <c:pt idx="21497">
                  <c:v>2.9534451961519999</c:v>
                </c:pt>
                <c:pt idx="21498">
                  <c:v>2.9535501003269999</c:v>
                </c:pt>
                <c:pt idx="21499">
                  <c:v>2.9536397457120001</c:v>
                </c:pt>
                <c:pt idx="21500">
                  <c:v>2.9537961482999999</c:v>
                </c:pt>
                <c:pt idx="21501">
                  <c:v>2.954052686691</c:v>
                </c:pt>
                <c:pt idx="21502">
                  <c:v>2.9541287422179998</c:v>
                </c:pt>
                <c:pt idx="21503">
                  <c:v>2.954206228256</c:v>
                </c:pt>
                <c:pt idx="21504">
                  <c:v>2.9543077945710001</c:v>
                </c:pt>
                <c:pt idx="21505">
                  <c:v>2.9544515609739999</c:v>
                </c:pt>
                <c:pt idx="21506">
                  <c:v>2.9545738697049999</c:v>
                </c:pt>
                <c:pt idx="21507">
                  <c:v>2.95480966568</c:v>
                </c:pt>
                <c:pt idx="21508">
                  <c:v>2.9551336765289999</c:v>
                </c:pt>
                <c:pt idx="21509">
                  <c:v>2.9553182125089998</c:v>
                </c:pt>
                <c:pt idx="21510">
                  <c:v>2.955411195755</c:v>
                </c:pt>
                <c:pt idx="21511">
                  <c:v>2.9554941654209999</c:v>
                </c:pt>
                <c:pt idx="21512">
                  <c:v>2.9555723667140001</c:v>
                </c:pt>
                <c:pt idx="21513">
                  <c:v>2.9556925296780001</c:v>
                </c:pt>
                <c:pt idx="21514">
                  <c:v>2.956002473831</c:v>
                </c:pt>
                <c:pt idx="21515">
                  <c:v>2.9561181068420002</c:v>
                </c:pt>
                <c:pt idx="21516">
                  <c:v>2.9564352035520001</c:v>
                </c:pt>
                <c:pt idx="21517">
                  <c:v>2.9567680358890001</c:v>
                </c:pt>
                <c:pt idx="21518">
                  <c:v>2.9569292068480002</c:v>
                </c:pt>
                <c:pt idx="21519">
                  <c:v>2.957022428513</c:v>
                </c:pt>
                <c:pt idx="21520">
                  <c:v>2.9571292400360001</c:v>
                </c:pt>
                <c:pt idx="21521">
                  <c:v>2.9571797847750001</c:v>
                </c:pt>
                <c:pt idx="21522">
                  <c:v>2.9572792053220001</c:v>
                </c:pt>
                <c:pt idx="21523">
                  <c:v>2.957336187363</c:v>
                </c:pt>
                <c:pt idx="21524">
                  <c:v>2.9574267864229999</c:v>
                </c:pt>
                <c:pt idx="21525">
                  <c:v>2.9575111866000001</c:v>
                </c:pt>
                <c:pt idx="21526">
                  <c:v>2.9576330184940001</c:v>
                </c:pt>
                <c:pt idx="21527">
                  <c:v>2.957793235779</c:v>
                </c:pt>
                <c:pt idx="21528">
                  <c:v>2.9579007625579998</c:v>
                </c:pt>
                <c:pt idx="21529">
                  <c:v>2.958243370056</c:v>
                </c:pt>
                <c:pt idx="21530">
                  <c:v>2.9585509300230002</c:v>
                </c:pt>
                <c:pt idx="21531">
                  <c:v>2.958902597427</c:v>
                </c:pt>
                <c:pt idx="21532">
                  <c:v>2.9592444896700001</c:v>
                </c:pt>
                <c:pt idx="21533">
                  <c:v>2.9595730304719998</c:v>
                </c:pt>
                <c:pt idx="21534">
                  <c:v>2.959854602814</c:v>
                </c:pt>
                <c:pt idx="21535">
                  <c:v>2.9600348472600002</c:v>
                </c:pt>
                <c:pt idx="21536">
                  <c:v>2.960151195526</c:v>
                </c:pt>
                <c:pt idx="21537">
                  <c:v>2.9604682922359999</c:v>
                </c:pt>
                <c:pt idx="21538">
                  <c:v>2.9606490135189998</c:v>
                </c:pt>
                <c:pt idx="21539">
                  <c:v>2.9607696533199999</c:v>
                </c:pt>
                <c:pt idx="21540">
                  <c:v>2.9609012603760001</c:v>
                </c:pt>
                <c:pt idx="21541">
                  <c:v>2.9612240791320001</c:v>
                </c:pt>
                <c:pt idx="21542">
                  <c:v>2.96133685112</c:v>
                </c:pt>
                <c:pt idx="21543">
                  <c:v>2.9614090919490001</c:v>
                </c:pt>
                <c:pt idx="21544">
                  <c:v>2.9615306854250001</c:v>
                </c:pt>
                <c:pt idx="21545">
                  <c:v>2.9616534709929998</c:v>
                </c:pt>
                <c:pt idx="21546">
                  <c:v>2.9618675708770001</c:v>
                </c:pt>
                <c:pt idx="21547">
                  <c:v>2.962125062943</c:v>
                </c:pt>
                <c:pt idx="21548">
                  <c:v>2.962332725525</c:v>
                </c:pt>
                <c:pt idx="21549">
                  <c:v>2.9626557827000002</c:v>
                </c:pt>
                <c:pt idx="21550">
                  <c:v>2.9627952575680001</c:v>
                </c:pt>
                <c:pt idx="21551">
                  <c:v>2.9628729820249999</c:v>
                </c:pt>
                <c:pt idx="21552">
                  <c:v>2.9629526138309998</c:v>
                </c:pt>
                <c:pt idx="21553">
                  <c:v>2.9630243778229999</c:v>
                </c:pt>
                <c:pt idx="21554">
                  <c:v>2.9631013870239999</c:v>
                </c:pt>
                <c:pt idx="21555">
                  <c:v>2.9631786346440001</c:v>
                </c:pt>
                <c:pt idx="21556">
                  <c:v>2.9633452892299998</c:v>
                </c:pt>
                <c:pt idx="21557">
                  <c:v>2.9634702205660002</c:v>
                </c:pt>
                <c:pt idx="21558">
                  <c:v>2.9636001586909999</c:v>
                </c:pt>
                <c:pt idx="21559">
                  <c:v>2.9636814594269998</c:v>
                </c:pt>
                <c:pt idx="21560">
                  <c:v>2.9638001918789998</c:v>
                </c:pt>
                <c:pt idx="21561">
                  <c:v>2.9640092849730002</c:v>
                </c:pt>
                <c:pt idx="21562">
                  <c:v>2.964325904846</c:v>
                </c:pt>
                <c:pt idx="21563">
                  <c:v>2.9644608497620002</c:v>
                </c:pt>
                <c:pt idx="21564">
                  <c:v>2.9645440578460001</c:v>
                </c:pt>
                <c:pt idx="21565">
                  <c:v>2.9647262096409999</c:v>
                </c:pt>
                <c:pt idx="21566">
                  <c:v>2.9650630950929999</c:v>
                </c:pt>
                <c:pt idx="21567">
                  <c:v>2.9651825428010001</c:v>
                </c:pt>
                <c:pt idx="21568">
                  <c:v>2.965293645859</c:v>
                </c:pt>
                <c:pt idx="21569">
                  <c:v>2.9653675556180001</c:v>
                </c:pt>
                <c:pt idx="21570">
                  <c:v>2.9654467105869999</c:v>
                </c:pt>
                <c:pt idx="21571">
                  <c:v>2.9654870033259999</c:v>
                </c:pt>
                <c:pt idx="21572">
                  <c:v>2.9655582904819999</c:v>
                </c:pt>
                <c:pt idx="21573">
                  <c:v>2.9656443595890001</c:v>
                </c:pt>
                <c:pt idx="21574">
                  <c:v>2.965966701508</c:v>
                </c:pt>
                <c:pt idx="21575">
                  <c:v>2.9663317203520001</c:v>
                </c:pt>
                <c:pt idx="21576">
                  <c:v>2.9664523601530002</c:v>
                </c:pt>
                <c:pt idx="21577">
                  <c:v>2.966535329819</c:v>
                </c:pt>
                <c:pt idx="21578">
                  <c:v>2.9665942192079999</c:v>
                </c:pt>
                <c:pt idx="21579">
                  <c:v>2.9666562080380001</c:v>
                </c:pt>
                <c:pt idx="21580">
                  <c:v>2.966693878174</c:v>
                </c:pt>
                <c:pt idx="21581">
                  <c:v>2.9667491912839998</c:v>
                </c:pt>
                <c:pt idx="21582">
                  <c:v>2.966816186905</c:v>
                </c:pt>
                <c:pt idx="21583">
                  <c:v>2.9668660163879998</c:v>
                </c:pt>
                <c:pt idx="21584">
                  <c:v>2.966917037964</c:v>
                </c:pt>
                <c:pt idx="21585">
                  <c:v>2.9669847488399999</c:v>
                </c:pt>
                <c:pt idx="21586">
                  <c:v>2.9670822620389998</c:v>
                </c:pt>
                <c:pt idx="21587">
                  <c:v>2.967147111893</c:v>
                </c:pt>
                <c:pt idx="21588">
                  <c:v>2.96723818779</c:v>
                </c:pt>
                <c:pt idx="21589">
                  <c:v>2.9673564434049999</c:v>
                </c:pt>
                <c:pt idx="21590">
                  <c:v>2.9674394130709998</c:v>
                </c:pt>
                <c:pt idx="21591">
                  <c:v>2.9675111770629998</c:v>
                </c:pt>
                <c:pt idx="21592">
                  <c:v>2.967618227005</c:v>
                </c:pt>
                <c:pt idx="21593">
                  <c:v>2.9677388668060001</c:v>
                </c:pt>
                <c:pt idx="21594">
                  <c:v>2.9678044319149999</c:v>
                </c:pt>
                <c:pt idx="21595">
                  <c:v>2.9678940773010001</c:v>
                </c:pt>
                <c:pt idx="21596">
                  <c:v>2.9680221080779998</c:v>
                </c:pt>
                <c:pt idx="21597">
                  <c:v>2.9681019783020002</c:v>
                </c:pt>
                <c:pt idx="21598">
                  <c:v>2.96821641922</c:v>
                </c:pt>
                <c:pt idx="21599">
                  <c:v>2.968544244766</c:v>
                </c:pt>
                <c:pt idx="21600">
                  <c:v>2.96866106987</c:v>
                </c:pt>
                <c:pt idx="21601">
                  <c:v>2.9687802791600002</c:v>
                </c:pt>
                <c:pt idx="21602">
                  <c:v>2.9688990116120002</c:v>
                </c:pt>
                <c:pt idx="21603">
                  <c:v>2.9689776897429998</c:v>
                </c:pt>
                <c:pt idx="21604">
                  <c:v>2.9690542221070002</c:v>
                </c:pt>
                <c:pt idx="21605">
                  <c:v>2.9691307544710002</c:v>
                </c:pt>
                <c:pt idx="21606">
                  <c:v>2.9692268371580002</c:v>
                </c:pt>
                <c:pt idx="21607">
                  <c:v>2.9693121910100002</c:v>
                </c:pt>
                <c:pt idx="21608">
                  <c:v>2.9694778919220002</c:v>
                </c:pt>
                <c:pt idx="21609">
                  <c:v>2.9695580005650002</c:v>
                </c:pt>
                <c:pt idx="21610">
                  <c:v>2.9697155952449998</c:v>
                </c:pt>
                <c:pt idx="21611">
                  <c:v>2.9698214530940001</c:v>
                </c:pt>
                <c:pt idx="21612">
                  <c:v>2.9698650836940002</c:v>
                </c:pt>
                <c:pt idx="21613">
                  <c:v>2.9698987007139999</c:v>
                </c:pt>
                <c:pt idx="21614">
                  <c:v>2.9699606895450001</c:v>
                </c:pt>
                <c:pt idx="21615">
                  <c:v>2.9700207710269999</c:v>
                </c:pt>
                <c:pt idx="21616">
                  <c:v>2.9700586795809998</c:v>
                </c:pt>
                <c:pt idx="21617">
                  <c:v>2.9701228141780001</c:v>
                </c:pt>
                <c:pt idx="21618">
                  <c:v>2.9701881408689998</c:v>
                </c:pt>
                <c:pt idx="21619">
                  <c:v>2.9702198505399999</c:v>
                </c:pt>
                <c:pt idx="21620">
                  <c:v>2.9703354835510001</c:v>
                </c:pt>
                <c:pt idx="21621">
                  <c:v>2.9704077243799998</c:v>
                </c:pt>
                <c:pt idx="21622">
                  <c:v>2.9707663059230001</c:v>
                </c:pt>
                <c:pt idx="21623">
                  <c:v>2.9708805084229999</c:v>
                </c:pt>
                <c:pt idx="21624">
                  <c:v>2.9710421562190001</c:v>
                </c:pt>
                <c:pt idx="21625">
                  <c:v>2.9713163375849998</c:v>
                </c:pt>
                <c:pt idx="21626">
                  <c:v>2.971423387527</c:v>
                </c:pt>
                <c:pt idx="21627">
                  <c:v>2.9714980125429999</c:v>
                </c:pt>
                <c:pt idx="21628">
                  <c:v>2.9715743064879998</c:v>
                </c:pt>
                <c:pt idx="21629">
                  <c:v>2.9716410636899999</c:v>
                </c:pt>
                <c:pt idx="21630">
                  <c:v>2.9717154502869998</c:v>
                </c:pt>
                <c:pt idx="21631">
                  <c:v>2.9717893600459999</c:v>
                </c:pt>
                <c:pt idx="21632">
                  <c:v>2.9718229770660001</c:v>
                </c:pt>
                <c:pt idx="21633">
                  <c:v>2.9718658924099999</c:v>
                </c:pt>
                <c:pt idx="21634">
                  <c:v>2.9719357490539999</c:v>
                </c:pt>
                <c:pt idx="21635">
                  <c:v>2.9719681739810002</c:v>
                </c:pt>
                <c:pt idx="21636">
                  <c:v>2.972021341324</c:v>
                </c:pt>
                <c:pt idx="21637">
                  <c:v>2.972108840942</c:v>
                </c:pt>
                <c:pt idx="21638">
                  <c:v>2.972204685211</c:v>
                </c:pt>
                <c:pt idx="21639">
                  <c:v>2.972377061844</c:v>
                </c:pt>
                <c:pt idx="21640">
                  <c:v>2.9725720882419999</c:v>
                </c:pt>
                <c:pt idx="21641">
                  <c:v>2.972903728485</c:v>
                </c:pt>
                <c:pt idx="21642">
                  <c:v>2.9729914665220001</c:v>
                </c:pt>
                <c:pt idx="21643">
                  <c:v>2.9730508327480001</c:v>
                </c:pt>
                <c:pt idx="21644">
                  <c:v>2.973085165024</c:v>
                </c:pt>
                <c:pt idx="21645">
                  <c:v>2.9731488227840002</c:v>
                </c:pt>
                <c:pt idx="21646">
                  <c:v>2.9732153415679998</c:v>
                </c:pt>
                <c:pt idx="21647">
                  <c:v>2.9732444286350002</c:v>
                </c:pt>
                <c:pt idx="21648">
                  <c:v>2.973306894302</c:v>
                </c:pt>
                <c:pt idx="21649">
                  <c:v>2.9733982086180002</c:v>
                </c:pt>
                <c:pt idx="21650">
                  <c:v>2.97354054451</c:v>
                </c:pt>
                <c:pt idx="21651">
                  <c:v>2.9736454486850001</c:v>
                </c:pt>
                <c:pt idx="21652">
                  <c:v>2.9737224578860002</c:v>
                </c:pt>
                <c:pt idx="21653">
                  <c:v>2.9738197326660001</c:v>
                </c:pt>
                <c:pt idx="21654">
                  <c:v>2.973910093307</c:v>
                </c:pt>
                <c:pt idx="21655">
                  <c:v>2.973978281021</c:v>
                </c:pt>
                <c:pt idx="21656">
                  <c:v>2.9741451740259999</c:v>
                </c:pt>
                <c:pt idx="21657">
                  <c:v>2.9743056297299999</c:v>
                </c:pt>
                <c:pt idx="21658">
                  <c:v>2.974508047104</c:v>
                </c:pt>
                <c:pt idx="21659">
                  <c:v>2.9748439788819998</c:v>
                </c:pt>
                <c:pt idx="21660">
                  <c:v>2.975104808807</c:v>
                </c:pt>
                <c:pt idx="21661">
                  <c:v>2.9752421379089999</c:v>
                </c:pt>
                <c:pt idx="21662">
                  <c:v>2.9754052162170002</c:v>
                </c:pt>
                <c:pt idx="21663">
                  <c:v>2.9754879474639999</c:v>
                </c:pt>
                <c:pt idx="21664">
                  <c:v>2.975605249405</c:v>
                </c:pt>
                <c:pt idx="21665">
                  <c:v>2.9756848812099999</c:v>
                </c:pt>
                <c:pt idx="21666">
                  <c:v>2.9759881496429998</c:v>
                </c:pt>
                <c:pt idx="21667">
                  <c:v>2.9763140678409998</c:v>
                </c:pt>
                <c:pt idx="21668">
                  <c:v>2.9764397144319998</c:v>
                </c:pt>
                <c:pt idx="21669">
                  <c:v>2.9765706062319999</c:v>
                </c:pt>
                <c:pt idx="21670">
                  <c:v>2.9766523838040002</c:v>
                </c:pt>
                <c:pt idx="21671">
                  <c:v>2.976989746094</c:v>
                </c:pt>
                <c:pt idx="21672">
                  <c:v>2.977106571198</c:v>
                </c:pt>
                <c:pt idx="21673">
                  <c:v>2.9772317409519999</c:v>
                </c:pt>
                <c:pt idx="21674">
                  <c:v>2.9773180484770001</c:v>
                </c:pt>
                <c:pt idx="21675">
                  <c:v>2.977401018143</c:v>
                </c:pt>
                <c:pt idx="21676">
                  <c:v>2.977507829666</c:v>
                </c:pt>
                <c:pt idx="21677">
                  <c:v>2.9775850772860002</c:v>
                </c:pt>
                <c:pt idx="21678">
                  <c:v>2.9776682853700001</c:v>
                </c:pt>
                <c:pt idx="21679">
                  <c:v>2.9777383804320001</c:v>
                </c:pt>
                <c:pt idx="21680">
                  <c:v>2.9778118133540001</c:v>
                </c:pt>
                <c:pt idx="21681">
                  <c:v>2.9778470993039998</c:v>
                </c:pt>
                <c:pt idx="21682">
                  <c:v>2.9778943061829999</c:v>
                </c:pt>
                <c:pt idx="21683">
                  <c:v>2.9779598712920001</c:v>
                </c:pt>
                <c:pt idx="21684">
                  <c:v>2.9780321121219999</c:v>
                </c:pt>
                <c:pt idx="21685">
                  <c:v>2.9781115055080001</c:v>
                </c:pt>
                <c:pt idx="21686">
                  <c:v>2.9781799316409998</c:v>
                </c:pt>
                <c:pt idx="21687">
                  <c:v>2.978257417679</c:v>
                </c:pt>
                <c:pt idx="21688">
                  <c:v>2.9783332347870002</c:v>
                </c:pt>
                <c:pt idx="21689">
                  <c:v>2.978464841843</c:v>
                </c:pt>
                <c:pt idx="21690">
                  <c:v>2.9786617755889999</c:v>
                </c:pt>
                <c:pt idx="21691">
                  <c:v>2.9787850379940002</c:v>
                </c:pt>
                <c:pt idx="21692">
                  <c:v>2.9788601398469998</c:v>
                </c:pt>
                <c:pt idx="21693">
                  <c:v>2.9789826869959999</c:v>
                </c:pt>
                <c:pt idx="21694">
                  <c:v>2.9790861606600001</c:v>
                </c:pt>
                <c:pt idx="21695">
                  <c:v>2.9791622161869999</c:v>
                </c:pt>
                <c:pt idx="21696">
                  <c:v>2.9792354106899999</c:v>
                </c:pt>
                <c:pt idx="21697">
                  <c:v>2.9793496131900001</c:v>
                </c:pt>
                <c:pt idx="21698">
                  <c:v>2.9794394969939999</c:v>
                </c:pt>
                <c:pt idx="21699">
                  <c:v>2.9795017242430002</c:v>
                </c:pt>
                <c:pt idx="21700">
                  <c:v>2.9795856475829998</c:v>
                </c:pt>
                <c:pt idx="21701">
                  <c:v>2.9796853065489999</c:v>
                </c:pt>
                <c:pt idx="21702">
                  <c:v>2.9797918796539999</c:v>
                </c:pt>
                <c:pt idx="21703">
                  <c:v>2.9798681735989998</c:v>
                </c:pt>
                <c:pt idx="21704">
                  <c:v>2.979971885681</c:v>
                </c:pt>
                <c:pt idx="21705">
                  <c:v>2.9801015853880002</c:v>
                </c:pt>
                <c:pt idx="21706">
                  <c:v>2.9802424907680001</c:v>
                </c:pt>
                <c:pt idx="21707">
                  <c:v>2.980542182922</c:v>
                </c:pt>
                <c:pt idx="21708">
                  <c:v>2.980787754059</c:v>
                </c:pt>
                <c:pt idx="21709">
                  <c:v>2.9811201095580002</c:v>
                </c:pt>
                <c:pt idx="21710">
                  <c:v>2.9812316894530002</c:v>
                </c:pt>
                <c:pt idx="21711">
                  <c:v>2.9813656806950002</c:v>
                </c:pt>
                <c:pt idx="21712">
                  <c:v>2.9816904067990002</c:v>
                </c:pt>
                <c:pt idx="21713">
                  <c:v>2.981957912445</c:v>
                </c:pt>
                <c:pt idx="21714">
                  <c:v>2.9822874069209999</c:v>
                </c:pt>
                <c:pt idx="21715">
                  <c:v>2.9825985431670001</c:v>
                </c:pt>
                <c:pt idx="21716">
                  <c:v>2.9826774597169998</c:v>
                </c:pt>
                <c:pt idx="21717">
                  <c:v>2.9827613830569999</c:v>
                </c:pt>
                <c:pt idx="21718">
                  <c:v>2.9828994274139999</c:v>
                </c:pt>
                <c:pt idx="21719">
                  <c:v>2.9831533432009998</c:v>
                </c:pt>
                <c:pt idx="21720">
                  <c:v>2.9834535121919998</c:v>
                </c:pt>
                <c:pt idx="21721">
                  <c:v>2.9837722778320002</c:v>
                </c:pt>
                <c:pt idx="21722">
                  <c:v>2.9841094017029999</c:v>
                </c:pt>
                <c:pt idx="21723">
                  <c:v>2.984324455261</c:v>
                </c:pt>
                <c:pt idx="21724">
                  <c:v>2.9844510555269999</c:v>
                </c:pt>
                <c:pt idx="21725">
                  <c:v>2.984540700912</c:v>
                </c:pt>
                <c:pt idx="21726">
                  <c:v>2.9846215248110002</c:v>
                </c:pt>
                <c:pt idx="21727">
                  <c:v>2.9847543239590002</c:v>
                </c:pt>
                <c:pt idx="21728">
                  <c:v>2.9849879741669998</c:v>
                </c:pt>
                <c:pt idx="21729">
                  <c:v>2.985091686249</c:v>
                </c:pt>
                <c:pt idx="21730">
                  <c:v>2.9851253032680001</c:v>
                </c:pt>
                <c:pt idx="21731">
                  <c:v>2.9851689338680001</c:v>
                </c:pt>
                <c:pt idx="21732">
                  <c:v>2.9852771759030001</c:v>
                </c:pt>
                <c:pt idx="21733">
                  <c:v>2.9853825569149999</c:v>
                </c:pt>
                <c:pt idx="21734">
                  <c:v>2.9854540824889999</c:v>
                </c:pt>
                <c:pt idx="21735">
                  <c:v>2.9856317043299998</c:v>
                </c:pt>
                <c:pt idx="21736">
                  <c:v>2.9859955310820001</c:v>
                </c:pt>
                <c:pt idx="21737">
                  <c:v>2.9863045215609998</c:v>
                </c:pt>
                <c:pt idx="21738">
                  <c:v>2.9866516590119998</c:v>
                </c:pt>
                <c:pt idx="21739">
                  <c:v>2.986826658249</c:v>
                </c:pt>
                <c:pt idx="21740">
                  <c:v>2.9869961738590001</c:v>
                </c:pt>
                <c:pt idx="21741">
                  <c:v>2.9873216152189999</c:v>
                </c:pt>
                <c:pt idx="21742">
                  <c:v>2.9876358509059999</c:v>
                </c:pt>
                <c:pt idx="21743">
                  <c:v>2.9878265857700002</c:v>
                </c:pt>
                <c:pt idx="21744">
                  <c:v>2.9879093170169999</c:v>
                </c:pt>
                <c:pt idx="21745">
                  <c:v>2.9880082607270002</c:v>
                </c:pt>
                <c:pt idx="21746">
                  <c:v>2.9882032871250002</c:v>
                </c:pt>
                <c:pt idx="21747">
                  <c:v>2.988316059113</c:v>
                </c:pt>
                <c:pt idx="21748">
                  <c:v>2.9884388446810002</c:v>
                </c:pt>
                <c:pt idx="21749">
                  <c:v>2.9887516498569999</c:v>
                </c:pt>
                <c:pt idx="21750">
                  <c:v>2.988984107971</c:v>
                </c:pt>
                <c:pt idx="21751">
                  <c:v>2.989203929901</c:v>
                </c:pt>
                <c:pt idx="21752">
                  <c:v>2.9893894195559998</c:v>
                </c:pt>
                <c:pt idx="21753">
                  <c:v>2.98948264122</c:v>
                </c:pt>
                <c:pt idx="21754">
                  <c:v>2.9895694255829999</c:v>
                </c:pt>
                <c:pt idx="21755">
                  <c:v>2.9896628856660001</c:v>
                </c:pt>
                <c:pt idx="21756">
                  <c:v>2.9897541999819999</c:v>
                </c:pt>
                <c:pt idx="21757">
                  <c:v>2.9898381233219999</c:v>
                </c:pt>
                <c:pt idx="21758">
                  <c:v>2.9899156093600001</c:v>
                </c:pt>
                <c:pt idx="21759">
                  <c:v>2.989995718002</c:v>
                </c:pt>
                <c:pt idx="21760">
                  <c:v>2.9903004169459999</c:v>
                </c:pt>
                <c:pt idx="21761">
                  <c:v>2.9904603958129998</c:v>
                </c:pt>
                <c:pt idx="21762">
                  <c:v>2.9905889034270001</c:v>
                </c:pt>
                <c:pt idx="21763">
                  <c:v>2.990708827972</c:v>
                </c:pt>
                <c:pt idx="21764">
                  <c:v>2.990869283676</c:v>
                </c:pt>
                <c:pt idx="21765">
                  <c:v>2.990951061249</c:v>
                </c:pt>
                <c:pt idx="21766">
                  <c:v>2.991064310074</c:v>
                </c:pt>
                <c:pt idx="21767">
                  <c:v>2.9911100864410001</c:v>
                </c:pt>
                <c:pt idx="21768">
                  <c:v>2.9911623001100001</c:v>
                </c:pt>
                <c:pt idx="21769">
                  <c:v>2.9912323951720001</c:v>
                </c:pt>
                <c:pt idx="21770">
                  <c:v>2.991289377213</c:v>
                </c:pt>
                <c:pt idx="21771">
                  <c:v>2.9913432598109999</c:v>
                </c:pt>
                <c:pt idx="21772">
                  <c:v>2.9914162158969999</c:v>
                </c:pt>
                <c:pt idx="21773">
                  <c:v>2.991481304169</c:v>
                </c:pt>
                <c:pt idx="21774">
                  <c:v>2.9915194511409999</c:v>
                </c:pt>
                <c:pt idx="21775">
                  <c:v>2.9915792942050001</c:v>
                </c:pt>
                <c:pt idx="21776">
                  <c:v>2.9916374683379998</c:v>
                </c:pt>
                <c:pt idx="21777">
                  <c:v>2.9917175769809998</c:v>
                </c:pt>
                <c:pt idx="21778">
                  <c:v>2.9918415546419999</c:v>
                </c:pt>
                <c:pt idx="21779">
                  <c:v>2.9921743869780002</c:v>
                </c:pt>
                <c:pt idx="21780">
                  <c:v>2.9923524856569998</c:v>
                </c:pt>
                <c:pt idx="21781">
                  <c:v>2.9924745559689998</c:v>
                </c:pt>
                <c:pt idx="21782">
                  <c:v>2.9925479888919999</c:v>
                </c:pt>
                <c:pt idx="21783">
                  <c:v>2.9926412105560001</c:v>
                </c:pt>
                <c:pt idx="21784">
                  <c:v>2.9927520751949999</c:v>
                </c:pt>
                <c:pt idx="21785">
                  <c:v>2.9928216934199998</c:v>
                </c:pt>
                <c:pt idx="21786">
                  <c:v>2.9928982257840002</c:v>
                </c:pt>
                <c:pt idx="21787">
                  <c:v>2.9929277896880002</c:v>
                </c:pt>
                <c:pt idx="21788">
                  <c:v>2.9929988384250001</c:v>
                </c:pt>
                <c:pt idx="21789">
                  <c:v>2.9930758476260002</c:v>
                </c:pt>
                <c:pt idx="21790">
                  <c:v>2.9931464195249999</c:v>
                </c:pt>
                <c:pt idx="21791">
                  <c:v>2.9932289123540001</c:v>
                </c:pt>
                <c:pt idx="21792">
                  <c:v>2.9933879375460002</c:v>
                </c:pt>
                <c:pt idx="21793">
                  <c:v>2.993725538254</c:v>
                </c:pt>
                <c:pt idx="21794">
                  <c:v>2.9938554763790002</c:v>
                </c:pt>
                <c:pt idx="21795">
                  <c:v>2.9939789772030001</c:v>
                </c:pt>
                <c:pt idx="21796">
                  <c:v>2.9940896034239999</c:v>
                </c:pt>
                <c:pt idx="21797">
                  <c:v>2.9941678047179998</c:v>
                </c:pt>
                <c:pt idx="21798">
                  <c:v>2.9942286014559998</c:v>
                </c:pt>
                <c:pt idx="21799">
                  <c:v>2.9943151474</c:v>
                </c:pt>
                <c:pt idx="21800">
                  <c:v>2.9944219589230001</c:v>
                </c:pt>
                <c:pt idx="21801">
                  <c:v>2.9945144653320002</c:v>
                </c:pt>
                <c:pt idx="21802">
                  <c:v>2.9946856498719998</c:v>
                </c:pt>
                <c:pt idx="21803">
                  <c:v>2.995012760162</c:v>
                </c:pt>
                <c:pt idx="21804">
                  <c:v>2.995157003403</c:v>
                </c:pt>
                <c:pt idx="21805">
                  <c:v>2.9953184127810002</c:v>
                </c:pt>
                <c:pt idx="21806">
                  <c:v>2.9953999519350001</c:v>
                </c:pt>
                <c:pt idx="21807">
                  <c:v>2.995511054993</c:v>
                </c:pt>
                <c:pt idx="21808">
                  <c:v>2.9955890178679998</c:v>
                </c:pt>
                <c:pt idx="21809">
                  <c:v>2.9956679344179999</c:v>
                </c:pt>
                <c:pt idx="21810">
                  <c:v>2.9957458972929998</c:v>
                </c:pt>
                <c:pt idx="21811">
                  <c:v>2.9960761070249999</c:v>
                </c:pt>
                <c:pt idx="21812">
                  <c:v>2.9961977004999998</c:v>
                </c:pt>
                <c:pt idx="21813">
                  <c:v>2.9963057041169998</c:v>
                </c:pt>
                <c:pt idx="21814">
                  <c:v>2.9966595172880002</c:v>
                </c:pt>
                <c:pt idx="21815">
                  <c:v>2.996745824814</c:v>
                </c:pt>
                <c:pt idx="21816">
                  <c:v>2.9968240261079999</c:v>
                </c:pt>
                <c:pt idx="21817">
                  <c:v>2.9969336986539998</c:v>
                </c:pt>
                <c:pt idx="21818">
                  <c:v>2.9970202445980001</c:v>
                </c:pt>
                <c:pt idx="21819">
                  <c:v>2.9971461296080002</c:v>
                </c:pt>
                <c:pt idx="21820">
                  <c:v>2.9974915981289998</c:v>
                </c:pt>
                <c:pt idx="21821">
                  <c:v>2.9975979328159998</c:v>
                </c:pt>
                <c:pt idx="21822">
                  <c:v>2.9976992607119999</c:v>
                </c:pt>
                <c:pt idx="21823">
                  <c:v>2.9978332519530002</c:v>
                </c:pt>
                <c:pt idx="21824">
                  <c:v>2.9979615211490001</c:v>
                </c:pt>
                <c:pt idx="21825">
                  <c:v>2.9981942176819998</c:v>
                </c:pt>
                <c:pt idx="21826">
                  <c:v>2.9984681606289998</c:v>
                </c:pt>
                <c:pt idx="21827">
                  <c:v>2.9987065792080001</c:v>
                </c:pt>
                <c:pt idx="21828">
                  <c:v>2.9990313053130002</c:v>
                </c:pt>
                <c:pt idx="21829">
                  <c:v>2.9993212223049999</c:v>
                </c:pt>
                <c:pt idx="21830">
                  <c:v>2.9996438026429999</c:v>
                </c:pt>
                <c:pt idx="21831">
                  <c:v>2.9997241497039999</c:v>
                </c:pt>
                <c:pt idx="21832">
                  <c:v>2.999843120575</c:v>
                </c:pt>
                <c:pt idx="21833">
                  <c:v>2.999919652939</c:v>
                </c:pt>
                <c:pt idx="21834">
                  <c:v>3.0000050067899999</c:v>
                </c:pt>
                <c:pt idx="21835">
                  <c:v>3.0001251697539999</c:v>
                </c:pt>
                <c:pt idx="21836">
                  <c:v>3.000474214554</c:v>
                </c:pt>
                <c:pt idx="21837">
                  <c:v>3.000690460205</c:v>
                </c:pt>
                <c:pt idx="21838">
                  <c:v>3.0007996559140002</c:v>
                </c:pt>
                <c:pt idx="21839">
                  <c:v>3.0010964870449999</c:v>
                </c:pt>
                <c:pt idx="21840">
                  <c:v>3.0014269351960001</c:v>
                </c:pt>
                <c:pt idx="21841">
                  <c:v>3.0015389919280002</c:v>
                </c:pt>
                <c:pt idx="21842">
                  <c:v>3.0016102790830002</c:v>
                </c:pt>
                <c:pt idx="21843">
                  <c:v>3.0016851425170001</c:v>
                </c:pt>
                <c:pt idx="21844">
                  <c:v>3.0017642974849998</c:v>
                </c:pt>
                <c:pt idx="21845">
                  <c:v>3.0018458366390002</c:v>
                </c:pt>
                <c:pt idx="21846">
                  <c:v>3.0019173622130002</c:v>
                </c:pt>
                <c:pt idx="21847">
                  <c:v>3.0020005702970001</c:v>
                </c:pt>
                <c:pt idx="21848">
                  <c:v>3.0023274421689998</c:v>
                </c:pt>
                <c:pt idx="21849">
                  <c:v>3.0025143623349999</c:v>
                </c:pt>
                <c:pt idx="21850">
                  <c:v>3.0026113986969998</c:v>
                </c:pt>
                <c:pt idx="21851">
                  <c:v>3.0026898384090002</c:v>
                </c:pt>
                <c:pt idx="21852">
                  <c:v>3.0027992725370001</c:v>
                </c:pt>
                <c:pt idx="21853">
                  <c:v>3.0028383731839998</c:v>
                </c:pt>
                <c:pt idx="21854">
                  <c:v>3.0028986930850001</c:v>
                </c:pt>
                <c:pt idx="21855">
                  <c:v>3.002982139587</c:v>
                </c:pt>
                <c:pt idx="21856">
                  <c:v>3.003093481064</c:v>
                </c:pt>
                <c:pt idx="21857">
                  <c:v>3.0032203197479999</c:v>
                </c:pt>
                <c:pt idx="21858">
                  <c:v>3.0035443305970002</c:v>
                </c:pt>
                <c:pt idx="21859">
                  <c:v>3.0038545131680001</c:v>
                </c:pt>
                <c:pt idx="21860">
                  <c:v>3.004179954529</c:v>
                </c:pt>
                <c:pt idx="21861">
                  <c:v>3.0044908523560001</c:v>
                </c:pt>
                <c:pt idx="21862">
                  <c:v>3.0046219825740001</c:v>
                </c:pt>
                <c:pt idx="21863">
                  <c:v>3.004807710648</c:v>
                </c:pt>
                <c:pt idx="21864">
                  <c:v>3.0050783157350001</c:v>
                </c:pt>
                <c:pt idx="21865">
                  <c:v>3.0052397251129999</c:v>
                </c:pt>
                <c:pt idx="21866">
                  <c:v>3.0055320262910001</c:v>
                </c:pt>
                <c:pt idx="21867">
                  <c:v>3.0058617591860002</c:v>
                </c:pt>
                <c:pt idx="21868">
                  <c:v>3.0060725212100001</c:v>
                </c:pt>
                <c:pt idx="21869">
                  <c:v>3.0061991214749999</c:v>
                </c:pt>
                <c:pt idx="21870">
                  <c:v>3.0062735080719998</c:v>
                </c:pt>
                <c:pt idx="21871">
                  <c:v>3.0063979625699999</c:v>
                </c:pt>
                <c:pt idx="21872">
                  <c:v>3.0065276622770001</c:v>
                </c:pt>
                <c:pt idx="21873">
                  <c:v>3.0066256523130002</c:v>
                </c:pt>
                <c:pt idx="21874">
                  <c:v>3.0067281723020001</c:v>
                </c:pt>
                <c:pt idx="21875">
                  <c:v>3.0068066120150001</c:v>
                </c:pt>
                <c:pt idx="21876">
                  <c:v>3.0069398879999998</c:v>
                </c:pt>
                <c:pt idx="21877">
                  <c:v>3.0072503089899998</c:v>
                </c:pt>
                <c:pt idx="21878">
                  <c:v>3.007575273514</c:v>
                </c:pt>
                <c:pt idx="21879">
                  <c:v>3.0078654289250002</c:v>
                </c:pt>
                <c:pt idx="21880">
                  <c:v>3.0080814361570001</c:v>
                </c:pt>
                <c:pt idx="21881">
                  <c:v>3.008204698563</c:v>
                </c:pt>
                <c:pt idx="21882">
                  <c:v>3.008291959763</c:v>
                </c:pt>
                <c:pt idx="21883">
                  <c:v>3.0084242820739999</c:v>
                </c:pt>
                <c:pt idx="21884">
                  <c:v>3.008530855179</c:v>
                </c:pt>
                <c:pt idx="21885">
                  <c:v>3.0087347030639999</c:v>
                </c:pt>
                <c:pt idx="21886">
                  <c:v>3.008949756622</c:v>
                </c:pt>
                <c:pt idx="21887">
                  <c:v>3.0092606544490001</c:v>
                </c:pt>
                <c:pt idx="21888">
                  <c:v>3.0093860626220001</c:v>
                </c:pt>
                <c:pt idx="21889">
                  <c:v>3.009528398514</c:v>
                </c:pt>
                <c:pt idx="21890">
                  <c:v>3.0097894668579999</c:v>
                </c:pt>
                <c:pt idx="21891">
                  <c:v>3.0099203586579999</c:v>
                </c:pt>
                <c:pt idx="21892">
                  <c:v>3.010072469711</c:v>
                </c:pt>
                <c:pt idx="21893">
                  <c:v>3.0101521015169999</c:v>
                </c:pt>
                <c:pt idx="21894">
                  <c:v>3.0102491378780001</c:v>
                </c:pt>
                <c:pt idx="21895">
                  <c:v>3.010372638702</c:v>
                </c:pt>
                <c:pt idx="21896">
                  <c:v>3.010554075241</c:v>
                </c:pt>
                <c:pt idx="21897">
                  <c:v>3.0107223987579999</c:v>
                </c:pt>
                <c:pt idx="21898">
                  <c:v>3.0110545158390001</c:v>
                </c:pt>
                <c:pt idx="21899">
                  <c:v>3.0113694667819999</c:v>
                </c:pt>
                <c:pt idx="21900">
                  <c:v>3.0117039680479998</c:v>
                </c:pt>
                <c:pt idx="21901">
                  <c:v>3.0118608474730002</c:v>
                </c:pt>
                <c:pt idx="21902">
                  <c:v>3.0121951103210001</c:v>
                </c:pt>
                <c:pt idx="21903">
                  <c:v>3.0122718811040001</c:v>
                </c:pt>
                <c:pt idx="21904">
                  <c:v>3.0123648643490002</c:v>
                </c:pt>
                <c:pt idx="21905">
                  <c:v>3.0124542713169999</c:v>
                </c:pt>
                <c:pt idx="21906">
                  <c:v>3.0125317573550001</c:v>
                </c:pt>
                <c:pt idx="21907">
                  <c:v>3.0126531124109999</c:v>
                </c:pt>
                <c:pt idx="21908">
                  <c:v>3.012772083282</c:v>
                </c:pt>
                <c:pt idx="21909">
                  <c:v>3.0128672122959999</c:v>
                </c:pt>
                <c:pt idx="21910">
                  <c:v>3.0129432678220001</c:v>
                </c:pt>
                <c:pt idx="21911">
                  <c:v>3.0130326747890002</c:v>
                </c:pt>
                <c:pt idx="21912">
                  <c:v>3.0131187438959999</c:v>
                </c:pt>
                <c:pt idx="21913">
                  <c:v>3.0131933689119998</c:v>
                </c:pt>
                <c:pt idx="21914">
                  <c:v>3.013356208801</c:v>
                </c:pt>
                <c:pt idx="21915">
                  <c:v>3.0134315490720001</c:v>
                </c:pt>
                <c:pt idx="21916">
                  <c:v>3.0135574340820002</c:v>
                </c:pt>
                <c:pt idx="21917">
                  <c:v>3.0136413574219998</c:v>
                </c:pt>
                <c:pt idx="21918">
                  <c:v>3.0137152671809999</c:v>
                </c:pt>
                <c:pt idx="21919">
                  <c:v>3.0139122009279999</c:v>
                </c:pt>
                <c:pt idx="21920">
                  <c:v>3.014142990112</c:v>
                </c:pt>
                <c:pt idx="21921">
                  <c:v>3.0142955780029999</c:v>
                </c:pt>
                <c:pt idx="21922">
                  <c:v>3.0143928527830002</c:v>
                </c:pt>
                <c:pt idx="21923">
                  <c:v>3.0145049095149998</c:v>
                </c:pt>
                <c:pt idx="21924">
                  <c:v>3.0146126747130002</c:v>
                </c:pt>
                <c:pt idx="21925">
                  <c:v>3.0146825313569998</c:v>
                </c:pt>
                <c:pt idx="21926">
                  <c:v>3.0147674083710001</c:v>
                </c:pt>
                <c:pt idx="21927">
                  <c:v>3.0148372650150002</c:v>
                </c:pt>
                <c:pt idx="21928">
                  <c:v>3.0149140357970001</c:v>
                </c:pt>
                <c:pt idx="21929">
                  <c:v>3.0149855613710002</c:v>
                </c:pt>
                <c:pt idx="21930">
                  <c:v>3.0150573253630002</c:v>
                </c:pt>
                <c:pt idx="21931">
                  <c:v>3.0151753425600001</c:v>
                </c:pt>
                <c:pt idx="21932">
                  <c:v>3.0154585838319998</c:v>
                </c:pt>
                <c:pt idx="21933">
                  <c:v>3.0155506134030001</c:v>
                </c:pt>
                <c:pt idx="21934">
                  <c:v>3.0156292915340002</c:v>
                </c:pt>
                <c:pt idx="21935">
                  <c:v>3.0156903266909998</c:v>
                </c:pt>
                <c:pt idx="21936">
                  <c:v>3.0157806873320001</c:v>
                </c:pt>
                <c:pt idx="21937">
                  <c:v>3.0158998966219999</c:v>
                </c:pt>
                <c:pt idx="21938">
                  <c:v>3.0160341262819998</c:v>
                </c:pt>
                <c:pt idx="21939">
                  <c:v>3.0163578987120001</c:v>
                </c:pt>
                <c:pt idx="21940">
                  <c:v>3.0164694786070001</c:v>
                </c:pt>
                <c:pt idx="21941">
                  <c:v>3.016591310501</c:v>
                </c:pt>
                <c:pt idx="21942">
                  <c:v>3.0166714191440001</c:v>
                </c:pt>
                <c:pt idx="21943">
                  <c:v>3.0167474746699998</c:v>
                </c:pt>
                <c:pt idx="21944">
                  <c:v>3.0168251991270001</c:v>
                </c:pt>
                <c:pt idx="21945">
                  <c:v>3.0169613361360001</c:v>
                </c:pt>
                <c:pt idx="21946">
                  <c:v>3.0170669555659999</c:v>
                </c:pt>
                <c:pt idx="21947">
                  <c:v>3.0171358585360002</c:v>
                </c:pt>
                <c:pt idx="21948">
                  <c:v>3.0171844959260001</c:v>
                </c:pt>
                <c:pt idx="21949">
                  <c:v>3.0172202587129999</c:v>
                </c:pt>
                <c:pt idx="21950">
                  <c:v>3.0172924995420001</c:v>
                </c:pt>
                <c:pt idx="21951">
                  <c:v>3.0173349380490002</c:v>
                </c:pt>
                <c:pt idx="21952">
                  <c:v>3.017407178879</c:v>
                </c:pt>
                <c:pt idx="21953">
                  <c:v>3.0174589157099998</c:v>
                </c:pt>
                <c:pt idx="21954">
                  <c:v>3.0175714492800001</c:v>
                </c:pt>
                <c:pt idx="21955">
                  <c:v>3.0179092884059999</c:v>
                </c:pt>
                <c:pt idx="21956">
                  <c:v>3.0181572437290001</c:v>
                </c:pt>
                <c:pt idx="21957">
                  <c:v>3.0182743072510001</c:v>
                </c:pt>
                <c:pt idx="21958">
                  <c:v>3.0183565616610002</c:v>
                </c:pt>
                <c:pt idx="21959">
                  <c:v>3.0184202194209999</c:v>
                </c:pt>
                <c:pt idx="21960">
                  <c:v>3.018474340439</c:v>
                </c:pt>
                <c:pt idx="21961">
                  <c:v>3.0185201168060001</c:v>
                </c:pt>
                <c:pt idx="21962">
                  <c:v>3.018589735031</c:v>
                </c:pt>
                <c:pt idx="21963">
                  <c:v>3.0186548233030002</c:v>
                </c:pt>
                <c:pt idx="21964">
                  <c:v>3.0186951160429998</c:v>
                </c:pt>
                <c:pt idx="21965">
                  <c:v>3.0187611579900002</c:v>
                </c:pt>
                <c:pt idx="21966">
                  <c:v>3.0188260078429998</c:v>
                </c:pt>
                <c:pt idx="21967">
                  <c:v>3.0189123153690001</c:v>
                </c:pt>
                <c:pt idx="21968">
                  <c:v>3.0189952850339998</c:v>
                </c:pt>
                <c:pt idx="21969">
                  <c:v>3.0192077159880002</c:v>
                </c:pt>
                <c:pt idx="21970">
                  <c:v>3.0193440914149998</c:v>
                </c:pt>
                <c:pt idx="21971">
                  <c:v>3.0195424556730002</c:v>
                </c:pt>
                <c:pt idx="21972">
                  <c:v>3.0197572708129998</c:v>
                </c:pt>
                <c:pt idx="21973">
                  <c:v>3.0198607444759999</c:v>
                </c:pt>
                <c:pt idx="21974">
                  <c:v>3.01997590065</c:v>
                </c:pt>
                <c:pt idx="21975">
                  <c:v>3.0200884342190002</c:v>
                </c:pt>
                <c:pt idx="21976">
                  <c:v>3.020249605179</c:v>
                </c:pt>
                <c:pt idx="21977">
                  <c:v>3.020575761795</c:v>
                </c:pt>
                <c:pt idx="21978">
                  <c:v>3.0207130908969999</c:v>
                </c:pt>
                <c:pt idx="21979">
                  <c:v>3.020790338516</c:v>
                </c:pt>
                <c:pt idx="21980">
                  <c:v>3.020867109299</c:v>
                </c:pt>
                <c:pt idx="21981">
                  <c:v>3.0209360122679998</c:v>
                </c:pt>
                <c:pt idx="21982">
                  <c:v>3.0210130214689999</c:v>
                </c:pt>
                <c:pt idx="21983">
                  <c:v>3.0210900306699999</c:v>
                </c:pt>
                <c:pt idx="21984">
                  <c:v>3.0211734771729999</c:v>
                </c:pt>
                <c:pt idx="21985">
                  <c:v>3.0212967395780002</c:v>
                </c:pt>
                <c:pt idx="21986">
                  <c:v>3.021412849426</c:v>
                </c:pt>
                <c:pt idx="21987">
                  <c:v>3.0214927196499999</c:v>
                </c:pt>
                <c:pt idx="21988">
                  <c:v>3.0217897892000001</c:v>
                </c:pt>
                <c:pt idx="21989">
                  <c:v>3.0218410491940002</c:v>
                </c:pt>
                <c:pt idx="21990">
                  <c:v>3.0218799114229999</c:v>
                </c:pt>
                <c:pt idx="21991">
                  <c:v>3.0219423770899998</c:v>
                </c:pt>
                <c:pt idx="21992">
                  <c:v>3.0220029354100002</c:v>
                </c:pt>
                <c:pt idx="21993">
                  <c:v>3.0220355987550001</c:v>
                </c:pt>
                <c:pt idx="21994">
                  <c:v>3.0221512317660002</c:v>
                </c:pt>
                <c:pt idx="21995">
                  <c:v>3.0222251415249999</c:v>
                </c:pt>
                <c:pt idx="21996">
                  <c:v>3.0223777294160001</c:v>
                </c:pt>
                <c:pt idx="21997">
                  <c:v>3.0227241516109999</c:v>
                </c:pt>
                <c:pt idx="21998">
                  <c:v>3.023046970367</c:v>
                </c:pt>
                <c:pt idx="21999">
                  <c:v>3.023177862167</c:v>
                </c:pt>
                <c:pt idx="22000">
                  <c:v>3.0232903957369999</c:v>
                </c:pt>
                <c:pt idx="22001">
                  <c:v>3.023385286331</c:v>
                </c:pt>
                <c:pt idx="22002">
                  <c:v>3.0234818458560002</c:v>
                </c:pt>
                <c:pt idx="22003">
                  <c:v>3.0235583782200002</c:v>
                </c:pt>
                <c:pt idx="22004">
                  <c:v>3.023634672165</c:v>
                </c:pt>
                <c:pt idx="22005">
                  <c:v>3.023718118668</c:v>
                </c:pt>
                <c:pt idx="22006">
                  <c:v>3.0238223075869999</c:v>
                </c:pt>
                <c:pt idx="22007">
                  <c:v>3.0241444110870002</c:v>
                </c:pt>
                <c:pt idx="22008">
                  <c:v>3.024253368378</c:v>
                </c:pt>
                <c:pt idx="22009">
                  <c:v>3.0243344306950002</c:v>
                </c:pt>
                <c:pt idx="22010">
                  <c:v>3.024436712265</c:v>
                </c:pt>
                <c:pt idx="22011">
                  <c:v>3.0245349407200002</c:v>
                </c:pt>
                <c:pt idx="22012">
                  <c:v>3.024586677551</c:v>
                </c:pt>
                <c:pt idx="22013">
                  <c:v>3.0246851444240002</c:v>
                </c:pt>
                <c:pt idx="22014">
                  <c:v>3.0247499942779998</c:v>
                </c:pt>
                <c:pt idx="22015">
                  <c:v>3.0247862339020002</c:v>
                </c:pt>
                <c:pt idx="22016">
                  <c:v>3.0248467922210001</c:v>
                </c:pt>
                <c:pt idx="22017">
                  <c:v>3.0249097347260001</c:v>
                </c:pt>
                <c:pt idx="22018">
                  <c:v>3.024937391281</c:v>
                </c:pt>
                <c:pt idx="22019">
                  <c:v>3.024998188019</c:v>
                </c:pt>
                <c:pt idx="22020">
                  <c:v>3.0250878334050002</c:v>
                </c:pt>
                <c:pt idx="22021">
                  <c:v>3.0251908302310002</c:v>
                </c:pt>
                <c:pt idx="22022">
                  <c:v>3.025538921356</c:v>
                </c:pt>
                <c:pt idx="22023">
                  <c:v>3.0257599353789999</c:v>
                </c:pt>
                <c:pt idx="22024">
                  <c:v>3.0259490013120001</c:v>
                </c:pt>
                <c:pt idx="22025">
                  <c:v>3.0261063575740001</c:v>
                </c:pt>
                <c:pt idx="22026">
                  <c:v>3.0261976718899999</c:v>
                </c:pt>
                <c:pt idx="22027">
                  <c:v>3.026271104813</c:v>
                </c:pt>
                <c:pt idx="22028">
                  <c:v>3.026376008987</c:v>
                </c:pt>
                <c:pt idx="22029">
                  <c:v>3.0264430046080002</c:v>
                </c:pt>
                <c:pt idx="22030">
                  <c:v>3.0265109539030002</c:v>
                </c:pt>
                <c:pt idx="22031">
                  <c:v>3.0265626907350001</c:v>
                </c:pt>
                <c:pt idx="22032">
                  <c:v>3.0266458988189999</c:v>
                </c:pt>
                <c:pt idx="22033">
                  <c:v>3.0269055366519999</c:v>
                </c:pt>
                <c:pt idx="22034">
                  <c:v>3.0271823406220002</c:v>
                </c:pt>
                <c:pt idx="22035">
                  <c:v>3.0275175571439998</c:v>
                </c:pt>
                <c:pt idx="22036">
                  <c:v>3.0276288986209998</c:v>
                </c:pt>
                <c:pt idx="22037">
                  <c:v>3.027706623077</c:v>
                </c:pt>
                <c:pt idx="22038">
                  <c:v>3.0277647972109998</c:v>
                </c:pt>
                <c:pt idx="22039">
                  <c:v>3.0278429985050002</c:v>
                </c:pt>
                <c:pt idx="22040">
                  <c:v>3.0279624462129999</c:v>
                </c:pt>
                <c:pt idx="22041">
                  <c:v>3.0281813144680001</c:v>
                </c:pt>
                <c:pt idx="22042">
                  <c:v>3.0282607078549999</c:v>
                </c:pt>
                <c:pt idx="22043">
                  <c:v>3.0283441543579999</c:v>
                </c:pt>
                <c:pt idx="22044">
                  <c:v>3.0284609794619999</c:v>
                </c:pt>
                <c:pt idx="22045">
                  <c:v>3.0285391807559998</c:v>
                </c:pt>
                <c:pt idx="22046">
                  <c:v>3.0286138057710001</c:v>
                </c:pt>
                <c:pt idx="22047">
                  <c:v>3.028690099716</c:v>
                </c:pt>
                <c:pt idx="22048">
                  <c:v>3.0287663936609999</c:v>
                </c:pt>
                <c:pt idx="22049">
                  <c:v>3.0288705825809998</c:v>
                </c:pt>
                <c:pt idx="22050">
                  <c:v>3.028970718384</c:v>
                </c:pt>
                <c:pt idx="22051">
                  <c:v>3.029134750366</c:v>
                </c:pt>
                <c:pt idx="22052">
                  <c:v>3.0292401313780002</c:v>
                </c:pt>
                <c:pt idx="22053">
                  <c:v>3.029370307922</c:v>
                </c:pt>
                <c:pt idx="22054">
                  <c:v>3.029494285583</c:v>
                </c:pt>
                <c:pt idx="22055">
                  <c:v>3.0296061038970001</c:v>
                </c:pt>
                <c:pt idx="22056">
                  <c:v>3.0296981334690001</c:v>
                </c:pt>
                <c:pt idx="22057">
                  <c:v>3.0297882556919999</c:v>
                </c:pt>
                <c:pt idx="22058">
                  <c:v>3.0298798084260001</c:v>
                </c:pt>
                <c:pt idx="22059">
                  <c:v>3.0300092697140002</c:v>
                </c:pt>
                <c:pt idx="22060">
                  <c:v>3.0301647186279999</c:v>
                </c:pt>
                <c:pt idx="22061">
                  <c:v>3.0304903984070002</c:v>
                </c:pt>
                <c:pt idx="22062">
                  <c:v>3.0307276248930002</c:v>
                </c:pt>
                <c:pt idx="22063">
                  <c:v>3.030836820602</c:v>
                </c:pt>
                <c:pt idx="22064">
                  <c:v>3.0308864116669998</c:v>
                </c:pt>
                <c:pt idx="22065">
                  <c:v>3.030929327011</c:v>
                </c:pt>
                <c:pt idx="22066">
                  <c:v>3.030998945236</c:v>
                </c:pt>
                <c:pt idx="22067">
                  <c:v>3.0310654640200001</c:v>
                </c:pt>
                <c:pt idx="22068">
                  <c:v>3.0311117172239999</c:v>
                </c:pt>
                <c:pt idx="22069">
                  <c:v>3.031185388565</c:v>
                </c:pt>
                <c:pt idx="22070">
                  <c:v>3.0312573909760001</c:v>
                </c:pt>
                <c:pt idx="22071">
                  <c:v>3.031305789948</c:v>
                </c:pt>
                <c:pt idx="22072">
                  <c:v>3.0313723087310001</c:v>
                </c:pt>
                <c:pt idx="22073">
                  <c:v>3.0314345359799999</c:v>
                </c:pt>
                <c:pt idx="22074">
                  <c:v>3.0314712524409999</c:v>
                </c:pt>
                <c:pt idx="22075">
                  <c:v>3.0315871238710002</c:v>
                </c:pt>
                <c:pt idx="22076">
                  <c:v>3.031668663025</c:v>
                </c:pt>
                <c:pt idx="22077">
                  <c:v>3.0317599773409998</c:v>
                </c:pt>
                <c:pt idx="22078">
                  <c:v>3.0318536758420001</c:v>
                </c:pt>
                <c:pt idx="22079">
                  <c:v>3.0319297313689999</c:v>
                </c:pt>
                <c:pt idx="22080">
                  <c:v>3.0320310592649999</c:v>
                </c:pt>
                <c:pt idx="22081">
                  <c:v>3.032155036926</c:v>
                </c:pt>
                <c:pt idx="22082">
                  <c:v>3.03227353096</c:v>
                </c:pt>
                <c:pt idx="22083">
                  <c:v>3.0324947834009999</c:v>
                </c:pt>
                <c:pt idx="22084">
                  <c:v>3.0327482223510001</c:v>
                </c:pt>
                <c:pt idx="22085">
                  <c:v>3.0330812931060001</c:v>
                </c:pt>
                <c:pt idx="22086">
                  <c:v>3.033259153366</c:v>
                </c:pt>
                <c:pt idx="22087">
                  <c:v>3.0335245132450002</c:v>
                </c:pt>
                <c:pt idx="22088">
                  <c:v>3.0336854457859999</c:v>
                </c:pt>
                <c:pt idx="22089">
                  <c:v>3.0337772369380001</c:v>
                </c:pt>
                <c:pt idx="22090">
                  <c:v>3.0338962078090002</c:v>
                </c:pt>
                <c:pt idx="22091">
                  <c:v>3.0339698791499998</c:v>
                </c:pt>
                <c:pt idx="22092">
                  <c:v>3.0340435504909999</c:v>
                </c:pt>
                <c:pt idx="22093">
                  <c:v>3.0341212749480002</c:v>
                </c:pt>
                <c:pt idx="22094">
                  <c:v>3.034331321716</c:v>
                </c:pt>
                <c:pt idx="22095">
                  <c:v>3.0344274044040001</c:v>
                </c:pt>
                <c:pt idx="22096">
                  <c:v>3.0345027446750001</c:v>
                </c:pt>
                <c:pt idx="22097">
                  <c:v>3.0348050594329998</c:v>
                </c:pt>
                <c:pt idx="22098">
                  <c:v>3.0349156856540001</c:v>
                </c:pt>
                <c:pt idx="22099">
                  <c:v>3.0350248813629999</c:v>
                </c:pt>
                <c:pt idx="22100">
                  <c:v>3.0351099967959998</c:v>
                </c:pt>
                <c:pt idx="22101">
                  <c:v>3.0352387428280001</c:v>
                </c:pt>
                <c:pt idx="22102">
                  <c:v>3.035562753677</c:v>
                </c:pt>
                <c:pt idx="22103">
                  <c:v>3.0357239246369998</c:v>
                </c:pt>
                <c:pt idx="22104">
                  <c:v>3.0358881950379999</c:v>
                </c:pt>
                <c:pt idx="22105">
                  <c:v>3.0362248420719999</c:v>
                </c:pt>
                <c:pt idx="22106">
                  <c:v>3.0364401340480001</c:v>
                </c:pt>
                <c:pt idx="22107">
                  <c:v>3.0367662906650001</c:v>
                </c:pt>
                <c:pt idx="22108">
                  <c:v>3.0370893478390002</c:v>
                </c:pt>
                <c:pt idx="22109">
                  <c:v>3.0374047756200002</c:v>
                </c:pt>
                <c:pt idx="22110">
                  <c:v>3.0375025272370002</c:v>
                </c:pt>
                <c:pt idx="22111">
                  <c:v>3.037582159042</c:v>
                </c:pt>
                <c:pt idx="22112">
                  <c:v>3.0376667976379998</c:v>
                </c:pt>
                <c:pt idx="22113">
                  <c:v>3.0377752780909999</c:v>
                </c:pt>
                <c:pt idx="22114">
                  <c:v>3.0378549098969998</c:v>
                </c:pt>
                <c:pt idx="22115">
                  <c:v>3.0379748344420001</c:v>
                </c:pt>
                <c:pt idx="22116">
                  <c:v>3.038091421127</c:v>
                </c:pt>
                <c:pt idx="22117">
                  <c:v>3.0382506847380002</c:v>
                </c:pt>
                <c:pt idx="22118">
                  <c:v>3.0385999679569999</c:v>
                </c:pt>
                <c:pt idx="22119">
                  <c:v>3.038776397705</c:v>
                </c:pt>
                <c:pt idx="22120">
                  <c:v>3.038893222809</c:v>
                </c:pt>
                <c:pt idx="22121">
                  <c:v>3.039015769958</c:v>
                </c:pt>
                <c:pt idx="22122">
                  <c:v>3.0391366481780002</c:v>
                </c:pt>
                <c:pt idx="22123">
                  <c:v>3.0392374992370002</c:v>
                </c:pt>
                <c:pt idx="22124">
                  <c:v>3.0393202304839999</c:v>
                </c:pt>
                <c:pt idx="22125">
                  <c:v>3.0394241809840001</c:v>
                </c:pt>
                <c:pt idx="22126">
                  <c:v>3.0395388603210001</c:v>
                </c:pt>
                <c:pt idx="22127">
                  <c:v>3.0396687984469999</c:v>
                </c:pt>
                <c:pt idx="22128">
                  <c:v>3.0399751663210002</c:v>
                </c:pt>
                <c:pt idx="22129">
                  <c:v>3.0401692390439998</c:v>
                </c:pt>
                <c:pt idx="22130">
                  <c:v>3.0402734279630002</c:v>
                </c:pt>
                <c:pt idx="22131">
                  <c:v>3.0406229495999999</c:v>
                </c:pt>
                <c:pt idx="22132">
                  <c:v>3.040741682053</c:v>
                </c:pt>
                <c:pt idx="22133">
                  <c:v>3.0408596992489998</c:v>
                </c:pt>
                <c:pt idx="22134">
                  <c:v>3.040975570679</c:v>
                </c:pt>
                <c:pt idx="22135">
                  <c:v>3.041318893433</c:v>
                </c:pt>
                <c:pt idx="22136">
                  <c:v>3.0414390563959999</c:v>
                </c:pt>
                <c:pt idx="22137">
                  <c:v>3.0415396690369998</c:v>
                </c:pt>
                <c:pt idx="22138">
                  <c:v>3.0418896675110001</c:v>
                </c:pt>
                <c:pt idx="22139">
                  <c:v>3.0419929027560002</c:v>
                </c:pt>
                <c:pt idx="22140">
                  <c:v>3.0420720577239999</c:v>
                </c:pt>
                <c:pt idx="22141">
                  <c:v>3.0421843528750001</c:v>
                </c:pt>
                <c:pt idx="22142">
                  <c:v>3.0425262451170001</c:v>
                </c:pt>
                <c:pt idx="22143">
                  <c:v>3.0428299903870002</c:v>
                </c:pt>
                <c:pt idx="22144">
                  <c:v>3.0429754257199999</c:v>
                </c:pt>
                <c:pt idx="22145">
                  <c:v>3.0430600643160002</c:v>
                </c:pt>
                <c:pt idx="22146">
                  <c:v>3.0431401729580001</c:v>
                </c:pt>
                <c:pt idx="22147">
                  <c:v>3.043242454529</c:v>
                </c:pt>
                <c:pt idx="22148">
                  <c:v>3.0433981418610001</c:v>
                </c:pt>
                <c:pt idx="22149">
                  <c:v>3.0436692237849998</c:v>
                </c:pt>
                <c:pt idx="22150">
                  <c:v>3.0437593460080001</c:v>
                </c:pt>
                <c:pt idx="22151">
                  <c:v>3.0438747406009998</c:v>
                </c:pt>
                <c:pt idx="22152">
                  <c:v>3.043919086456</c:v>
                </c:pt>
                <c:pt idx="22153">
                  <c:v>3.043971538544</c:v>
                </c:pt>
                <c:pt idx="22154">
                  <c:v>3.0440382957460002</c:v>
                </c:pt>
                <c:pt idx="22155">
                  <c:v>3.044090270996</c:v>
                </c:pt>
                <c:pt idx="22156">
                  <c:v>3.044131994247</c:v>
                </c:pt>
                <c:pt idx="22157">
                  <c:v>3.0442390441890002</c:v>
                </c:pt>
                <c:pt idx="22158">
                  <c:v>3.0443212985989998</c:v>
                </c:pt>
                <c:pt idx="22159">
                  <c:v>3.044487476349</c:v>
                </c:pt>
                <c:pt idx="22160">
                  <c:v>3.0448079109189998</c:v>
                </c:pt>
                <c:pt idx="22161">
                  <c:v>3.0450239181519998</c:v>
                </c:pt>
                <c:pt idx="22162">
                  <c:v>3.0453188419339998</c:v>
                </c:pt>
                <c:pt idx="22163">
                  <c:v>3.0455400943759998</c:v>
                </c:pt>
                <c:pt idx="22164">
                  <c:v>3.0457935333249999</c:v>
                </c:pt>
                <c:pt idx="22165">
                  <c:v>3.0460193157200002</c:v>
                </c:pt>
                <c:pt idx="22166">
                  <c:v>3.0461437702179999</c:v>
                </c:pt>
                <c:pt idx="22167">
                  <c:v>3.0464370250699999</c:v>
                </c:pt>
                <c:pt idx="22168">
                  <c:v>3.0466978549960002</c:v>
                </c:pt>
                <c:pt idx="22169">
                  <c:v>3.0468180179600002</c:v>
                </c:pt>
                <c:pt idx="22170">
                  <c:v>3.0469756126399998</c:v>
                </c:pt>
                <c:pt idx="22171">
                  <c:v>3.047065019608</c:v>
                </c:pt>
                <c:pt idx="22172">
                  <c:v>3.0471422672270001</c:v>
                </c:pt>
                <c:pt idx="22173">
                  <c:v>3.047254800797</c:v>
                </c:pt>
                <c:pt idx="22174">
                  <c:v>3.0473332405089999</c:v>
                </c:pt>
                <c:pt idx="22175">
                  <c:v>3.0474145412450002</c:v>
                </c:pt>
                <c:pt idx="22176">
                  <c:v>3.0475749969480002</c:v>
                </c:pt>
                <c:pt idx="22177">
                  <c:v>3.0479063987730002</c:v>
                </c:pt>
                <c:pt idx="22178">
                  <c:v>3.048233509064</c:v>
                </c:pt>
                <c:pt idx="22179">
                  <c:v>3.0484457015989999</c:v>
                </c:pt>
                <c:pt idx="22180">
                  <c:v>3.0485539436339999</c:v>
                </c:pt>
                <c:pt idx="22181">
                  <c:v>3.0487151145940001</c:v>
                </c:pt>
                <c:pt idx="22182">
                  <c:v>3.0488374233250002</c:v>
                </c:pt>
                <c:pt idx="22183">
                  <c:v>3.0489211082460002</c:v>
                </c:pt>
                <c:pt idx="22184">
                  <c:v>3.0490782260890001</c:v>
                </c:pt>
                <c:pt idx="22185">
                  <c:v>3.0492923259740001</c:v>
                </c:pt>
                <c:pt idx="22186">
                  <c:v>3.0494451522829999</c:v>
                </c:pt>
                <c:pt idx="22187">
                  <c:v>3.0497746467589999</c:v>
                </c:pt>
                <c:pt idx="22188">
                  <c:v>3.050137758255</c:v>
                </c:pt>
                <c:pt idx="22189">
                  <c:v>3.050218105316</c:v>
                </c:pt>
                <c:pt idx="22190">
                  <c:v>3.050319194794</c:v>
                </c:pt>
                <c:pt idx="22191">
                  <c:v>3.0503933429719998</c:v>
                </c:pt>
                <c:pt idx="22192">
                  <c:v>3.0505125522609999</c:v>
                </c:pt>
                <c:pt idx="22193">
                  <c:v>3.050875425339</c:v>
                </c:pt>
                <c:pt idx="22194">
                  <c:v>3.0511326789859998</c:v>
                </c:pt>
                <c:pt idx="22195">
                  <c:v>3.05135679245</c:v>
                </c:pt>
                <c:pt idx="22196">
                  <c:v>3.0515122413640001</c:v>
                </c:pt>
                <c:pt idx="22197">
                  <c:v>3.0516116619110001</c:v>
                </c:pt>
                <c:pt idx="22198">
                  <c:v>3.0516924858090002</c:v>
                </c:pt>
                <c:pt idx="22199">
                  <c:v>3.0518505573270001</c:v>
                </c:pt>
                <c:pt idx="22200">
                  <c:v>3.0519354343409999</c:v>
                </c:pt>
                <c:pt idx="22201">
                  <c:v>3.0520236492159998</c:v>
                </c:pt>
                <c:pt idx="22202">
                  <c:v>3.0521879196169999</c:v>
                </c:pt>
                <c:pt idx="22203">
                  <c:v>3.0525412559510001</c:v>
                </c:pt>
                <c:pt idx="22204">
                  <c:v>3.0527148246769999</c:v>
                </c:pt>
                <c:pt idx="22205">
                  <c:v>3.0528366565699998</c:v>
                </c:pt>
                <c:pt idx="22206">
                  <c:v>3.0529100894929999</c:v>
                </c:pt>
                <c:pt idx="22207">
                  <c:v>3.053013563156</c:v>
                </c:pt>
                <c:pt idx="22208">
                  <c:v>3.05308675766</c:v>
                </c:pt>
                <c:pt idx="22209">
                  <c:v>3.0532023906710002</c:v>
                </c:pt>
                <c:pt idx="22210">
                  <c:v>3.0534012317660002</c:v>
                </c:pt>
                <c:pt idx="22211">
                  <c:v>3.0536198616029999</c:v>
                </c:pt>
                <c:pt idx="22212">
                  <c:v>3.0539250373839999</c:v>
                </c:pt>
                <c:pt idx="22213">
                  <c:v>3.0541195869450002</c:v>
                </c:pt>
                <c:pt idx="22214">
                  <c:v>3.0542645454409998</c:v>
                </c:pt>
                <c:pt idx="22215">
                  <c:v>3.05437541008</c:v>
                </c:pt>
                <c:pt idx="22216">
                  <c:v>3.0544149875639999</c:v>
                </c:pt>
                <c:pt idx="22217">
                  <c:v>3.0544917583469999</c:v>
                </c:pt>
                <c:pt idx="22218">
                  <c:v>3.0546104907989999</c:v>
                </c:pt>
                <c:pt idx="22219">
                  <c:v>3.0548667907709999</c:v>
                </c:pt>
                <c:pt idx="22220">
                  <c:v>3.0552215576170001</c:v>
                </c:pt>
                <c:pt idx="22221">
                  <c:v>3.055501937866</c:v>
                </c:pt>
                <c:pt idx="22222">
                  <c:v>3.0556271076199999</c:v>
                </c:pt>
                <c:pt idx="22223">
                  <c:v>3.0557363033290001</c:v>
                </c:pt>
                <c:pt idx="22224">
                  <c:v>3.0558230876920001</c:v>
                </c:pt>
                <c:pt idx="22225">
                  <c:v>3.0559031963350001</c:v>
                </c:pt>
                <c:pt idx="22226">
                  <c:v>3.056025266647</c:v>
                </c:pt>
                <c:pt idx="22227">
                  <c:v>3.0562620162959999</c:v>
                </c:pt>
                <c:pt idx="22228">
                  <c:v>3.0565145015719999</c:v>
                </c:pt>
                <c:pt idx="22229">
                  <c:v>3.0567314624790001</c:v>
                </c:pt>
                <c:pt idx="22230">
                  <c:v>3.0570590496059999</c:v>
                </c:pt>
                <c:pt idx="22231">
                  <c:v>3.0572915077210001</c:v>
                </c:pt>
                <c:pt idx="22232">
                  <c:v>3.0574250221249999</c:v>
                </c:pt>
                <c:pt idx="22233">
                  <c:v>3.0577487945559998</c:v>
                </c:pt>
                <c:pt idx="22234">
                  <c:v>3.0578999519350001</c:v>
                </c:pt>
                <c:pt idx="22235">
                  <c:v>3.0579926967620001</c:v>
                </c:pt>
                <c:pt idx="22236">
                  <c:v>3.0580697059630002</c:v>
                </c:pt>
                <c:pt idx="22237">
                  <c:v>3.0581965446470001</c:v>
                </c:pt>
                <c:pt idx="22238">
                  <c:v>3.0584065914149998</c:v>
                </c:pt>
                <c:pt idx="22239">
                  <c:v>3.0587232112880001</c:v>
                </c:pt>
                <c:pt idx="22240">
                  <c:v>3.0588040351869998</c:v>
                </c:pt>
                <c:pt idx="22241">
                  <c:v>3.0588881969449999</c:v>
                </c:pt>
                <c:pt idx="22242">
                  <c:v>3.0590090751650001</c:v>
                </c:pt>
                <c:pt idx="22243">
                  <c:v>3.0590360164639998</c:v>
                </c:pt>
                <c:pt idx="22244">
                  <c:v>3.059099197388</c:v>
                </c:pt>
                <c:pt idx="22245">
                  <c:v>3.059160470963</c:v>
                </c:pt>
                <c:pt idx="22246">
                  <c:v>3.0591838359830001</c:v>
                </c:pt>
                <c:pt idx="22247">
                  <c:v>3.0593044757840002</c:v>
                </c:pt>
                <c:pt idx="22248">
                  <c:v>3.059385299683</c:v>
                </c:pt>
                <c:pt idx="22249">
                  <c:v>3.059463977814</c:v>
                </c:pt>
                <c:pt idx="22250">
                  <c:v>3.0595695972439998</c:v>
                </c:pt>
                <c:pt idx="22251">
                  <c:v>3.0596480369569998</c:v>
                </c:pt>
                <c:pt idx="22252">
                  <c:v>3.0597705841059999</c:v>
                </c:pt>
                <c:pt idx="22253">
                  <c:v>3.0598881244660001</c:v>
                </c:pt>
                <c:pt idx="22254">
                  <c:v>3.0600070953370002</c:v>
                </c:pt>
                <c:pt idx="22255">
                  <c:v>3.0601031780239998</c:v>
                </c:pt>
                <c:pt idx="22256">
                  <c:v>3.0602195262910001</c:v>
                </c:pt>
                <c:pt idx="22257">
                  <c:v>3.0603361129760001</c:v>
                </c:pt>
                <c:pt idx="22258">
                  <c:v>3.060665369034</c:v>
                </c:pt>
                <c:pt idx="22259">
                  <c:v>3.0607426166530001</c:v>
                </c:pt>
                <c:pt idx="22260">
                  <c:v>3.060850381851</c:v>
                </c:pt>
                <c:pt idx="22261">
                  <c:v>3.0609221458440001</c:v>
                </c:pt>
                <c:pt idx="22262">
                  <c:v>3.0610330104829999</c:v>
                </c:pt>
                <c:pt idx="22263">
                  <c:v>3.0611836910250001</c:v>
                </c:pt>
                <c:pt idx="22264">
                  <c:v>3.0612726211550001</c:v>
                </c:pt>
                <c:pt idx="22265">
                  <c:v>3.061410188675</c:v>
                </c:pt>
                <c:pt idx="22266">
                  <c:v>3.0615353584289999</c:v>
                </c:pt>
                <c:pt idx="22267">
                  <c:v>3.0616550445559998</c:v>
                </c:pt>
                <c:pt idx="22268">
                  <c:v>3.0617916584009999</c:v>
                </c:pt>
                <c:pt idx="22269">
                  <c:v>3.0618734359739999</c:v>
                </c:pt>
                <c:pt idx="22270">
                  <c:v>3.0620670318599998</c:v>
                </c:pt>
                <c:pt idx="22271">
                  <c:v>3.0621237754820001</c:v>
                </c:pt>
                <c:pt idx="22272">
                  <c:v>3.0622026920319998</c:v>
                </c:pt>
                <c:pt idx="22273">
                  <c:v>3.0624115467070001</c:v>
                </c:pt>
                <c:pt idx="22274">
                  <c:v>3.062625646591</c:v>
                </c:pt>
                <c:pt idx="22275">
                  <c:v>3.0628514289859998</c:v>
                </c:pt>
                <c:pt idx="22276">
                  <c:v>3.0629785060880002</c:v>
                </c:pt>
                <c:pt idx="22277">
                  <c:v>3.0630693435669998</c:v>
                </c:pt>
                <c:pt idx="22278">
                  <c:v>3.0632719993589999</c:v>
                </c:pt>
                <c:pt idx="22279">
                  <c:v>3.063534259796</c:v>
                </c:pt>
                <c:pt idx="22280">
                  <c:v>3.0636291503909998</c:v>
                </c:pt>
                <c:pt idx="22281">
                  <c:v>3.0637567043299998</c:v>
                </c:pt>
                <c:pt idx="22282">
                  <c:v>3.063896894455</c:v>
                </c:pt>
                <c:pt idx="22283">
                  <c:v>3.0641562938689999</c:v>
                </c:pt>
                <c:pt idx="22284">
                  <c:v>3.0642755031590001</c:v>
                </c:pt>
                <c:pt idx="22285">
                  <c:v>3.0643863677979999</c:v>
                </c:pt>
                <c:pt idx="22286">
                  <c:v>3.0645112991330001</c:v>
                </c:pt>
                <c:pt idx="22287">
                  <c:v>3.064599752426</c:v>
                </c:pt>
                <c:pt idx="22288">
                  <c:v>3.064686775208</c:v>
                </c:pt>
                <c:pt idx="22289">
                  <c:v>3.0650255680080001</c:v>
                </c:pt>
                <c:pt idx="22290">
                  <c:v>3.0650925636289998</c:v>
                </c:pt>
                <c:pt idx="22291">
                  <c:v>3.065152406693</c:v>
                </c:pt>
                <c:pt idx="22292">
                  <c:v>3.06520652771</c:v>
                </c:pt>
                <c:pt idx="22293">
                  <c:v>3.0652854442600002</c:v>
                </c:pt>
                <c:pt idx="22294">
                  <c:v>3.065361738205</c:v>
                </c:pt>
                <c:pt idx="22295">
                  <c:v>3.0654120445249999</c:v>
                </c:pt>
                <c:pt idx="22296">
                  <c:v>3.0654928684230001</c:v>
                </c:pt>
                <c:pt idx="22297">
                  <c:v>3.065571069717</c:v>
                </c:pt>
                <c:pt idx="22298">
                  <c:v>3.0656118392940002</c:v>
                </c:pt>
                <c:pt idx="22299">
                  <c:v>3.0656828880310001</c:v>
                </c:pt>
                <c:pt idx="22300">
                  <c:v>3.0657494068150002</c:v>
                </c:pt>
                <c:pt idx="22301">
                  <c:v>3.0657832622529999</c:v>
                </c:pt>
                <c:pt idx="22302">
                  <c:v>3.065841436386</c:v>
                </c:pt>
                <c:pt idx="22303">
                  <c:v>3.0659306049350001</c:v>
                </c:pt>
                <c:pt idx="22304">
                  <c:v>3.0660648345950001</c:v>
                </c:pt>
                <c:pt idx="22305">
                  <c:v>3.0662288665770001</c:v>
                </c:pt>
                <c:pt idx="22306">
                  <c:v>3.0665822029109999</c:v>
                </c:pt>
                <c:pt idx="22307">
                  <c:v>3.066863298416</c:v>
                </c:pt>
                <c:pt idx="22308">
                  <c:v>3.067152738571</c:v>
                </c:pt>
                <c:pt idx="22309">
                  <c:v>3.0672636032099998</c:v>
                </c:pt>
                <c:pt idx="22310">
                  <c:v>3.0673763751980001</c:v>
                </c:pt>
                <c:pt idx="22311">
                  <c:v>3.0674691200259998</c:v>
                </c:pt>
                <c:pt idx="22312">
                  <c:v>3.0675439834590001</c:v>
                </c:pt>
                <c:pt idx="22313">
                  <c:v>3.0676124095919999</c:v>
                </c:pt>
                <c:pt idx="22314">
                  <c:v>3.0676903724670002</c:v>
                </c:pt>
                <c:pt idx="22315">
                  <c:v>3.0677676200869999</c:v>
                </c:pt>
                <c:pt idx="22316">
                  <c:v>3.0678417682650001</c:v>
                </c:pt>
                <c:pt idx="22317">
                  <c:v>3.0679183006290001</c:v>
                </c:pt>
                <c:pt idx="22318">
                  <c:v>3.0679800510409998</c:v>
                </c:pt>
                <c:pt idx="22319">
                  <c:v>3.0680513381960002</c:v>
                </c:pt>
                <c:pt idx="22320">
                  <c:v>3.0681653022769999</c:v>
                </c:pt>
                <c:pt idx="22321">
                  <c:v>3.068300008774</c:v>
                </c:pt>
                <c:pt idx="22322">
                  <c:v>3.0685992240909998</c:v>
                </c:pt>
                <c:pt idx="22323">
                  <c:v>3.068662643433</c:v>
                </c:pt>
                <c:pt idx="22324">
                  <c:v>3.068739175797</c:v>
                </c:pt>
                <c:pt idx="22325">
                  <c:v>3.0688385963439999</c:v>
                </c:pt>
                <c:pt idx="22326">
                  <c:v>3.0689439773560001</c:v>
                </c:pt>
                <c:pt idx="22327">
                  <c:v>3.0692946910860002</c:v>
                </c:pt>
                <c:pt idx="22328">
                  <c:v>3.0693938732150001</c:v>
                </c:pt>
                <c:pt idx="22329">
                  <c:v>3.0696127414699999</c:v>
                </c:pt>
                <c:pt idx="22330">
                  <c:v>3.0697309970859998</c:v>
                </c:pt>
                <c:pt idx="22331">
                  <c:v>3.0698130130769998</c:v>
                </c:pt>
                <c:pt idx="22332">
                  <c:v>3.0698964595790001</c:v>
                </c:pt>
                <c:pt idx="22333">
                  <c:v>3.070075273514</c:v>
                </c:pt>
                <c:pt idx="22334">
                  <c:v>3.070219993591</c:v>
                </c:pt>
                <c:pt idx="22335">
                  <c:v>3.070526838303</c:v>
                </c:pt>
                <c:pt idx="22336">
                  <c:v>3.0707943439480001</c:v>
                </c:pt>
                <c:pt idx="22337">
                  <c:v>3.0710654258729999</c:v>
                </c:pt>
                <c:pt idx="22338">
                  <c:v>3.0713963508609998</c:v>
                </c:pt>
                <c:pt idx="22339">
                  <c:v>3.0715603828429998</c:v>
                </c:pt>
                <c:pt idx="22340">
                  <c:v>3.0716452598570001</c:v>
                </c:pt>
                <c:pt idx="22341">
                  <c:v>3.0717468261719998</c:v>
                </c:pt>
                <c:pt idx="22342">
                  <c:v>3.0717892646789999</c:v>
                </c:pt>
                <c:pt idx="22343">
                  <c:v>3.0718343257899998</c:v>
                </c:pt>
                <c:pt idx="22344">
                  <c:v>3.0719006061549998</c:v>
                </c:pt>
                <c:pt idx="22345">
                  <c:v>3.0719490051270002</c:v>
                </c:pt>
                <c:pt idx="22346">
                  <c:v>3.071990013123</c:v>
                </c:pt>
                <c:pt idx="22347">
                  <c:v>3.0720541477199999</c:v>
                </c:pt>
                <c:pt idx="22348">
                  <c:v>3.0721080303189998</c:v>
                </c:pt>
                <c:pt idx="22349">
                  <c:v>3.072139978409</c:v>
                </c:pt>
                <c:pt idx="22350">
                  <c:v>3.072256803513</c:v>
                </c:pt>
                <c:pt idx="22351">
                  <c:v>3.072333574295</c:v>
                </c:pt>
                <c:pt idx="22352">
                  <c:v>3.0724077224730002</c:v>
                </c:pt>
                <c:pt idx="22353">
                  <c:v>3.0725278854370002</c:v>
                </c:pt>
                <c:pt idx="22354">
                  <c:v>3.0727405548100002</c:v>
                </c:pt>
                <c:pt idx="22355">
                  <c:v>3.073101043701</c:v>
                </c:pt>
                <c:pt idx="22356">
                  <c:v>3.0734317302699998</c:v>
                </c:pt>
                <c:pt idx="22357">
                  <c:v>3.0737435817719998</c:v>
                </c:pt>
                <c:pt idx="22358">
                  <c:v>3.073899507523</c:v>
                </c:pt>
                <c:pt idx="22359">
                  <c:v>3.0740399360659998</c:v>
                </c:pt>
                <c:pt idx="22360">
                  <c:v>3.074270963669</c:v>
                </c:pt>
                <c:pt idx="22361">
                  <c:v>3.0744357109070002</c:v>
                </c:pt>
                <c:pt idx="22362">
                  <c:v>3.0746316909789999</c:v>
                </c:pt>
                <c:pt idx="22363">
                  <c:v>3.0746979713439999</c:v>
                </c:pt>
                <c:pt idx="22364">
                  <c:v>3.0748054981230002</c:v>
                </c:pt>
                <c:pt idx="22365">
                  <c:v>3.0748882293699999</c:v>
                </c:pt>
                <c:pt idx="22366">
                  <c:v>3.0749723911290001</c:v>
                </c:pt>
                <c:pt idx="22367">
                  <c:v>3.0750780105589999</c:v>
                </c:pt>
                <c:pt idx="22368">
                  <c:v>3.0751507282260002</c:v>
                </c:pt>
                <c:pt idx="22369">
                  <c:v>3.075230360031</c:v>
                </c:pt>
                <c:pt idx="22370">
                  <c:v>3.0755453109739999</c:v>
                </c:pt>
                <c:pt idx="22371">
                  <c:v>3.0756251811980002</c:v>
                </c:pt>
                <c:pt idx="22372">
                  <c:v>3.0757400989530002</c:v>
                </c:pt>
                <c:pt idx="22373">
                  <c:v>3.0758497715000002</c:v>
                </c:pt>
                <c:pt idx="22374">
                  <c:v>3.0759999752040001</c:v>
                </c:pt>
                <c:pt idx="22375">
                  <c:v>3.076079368591</c:v>
                </c:pt>
                <c:pt idx="22376">
                  <c:v>3.0761117935179998</c:v>
                </c:pt>
                <c:pt idx="22377">
                  <c:v>3.0761654376980001</c:v>
                </c:pt>
                <c:pt idx="22378">
                  <c:v>3.0762081146239999</c:v>
                </c:pt>
                <c:pt idx="22379">
                  <c:v>3.076278209686</c:v>
                </c:pt>
                <c:pt idx="22380">
                  <c:v>3.0763478279109999</c:v>
                </c:pt>
                <c:pt idx="22381">
                  <c:v>3.0764174461359999</c:v>
                </c:pt>
                <c:pt idx="22382">
                  <c:v>3.076452732086</c:v>
                </c:pt>
                <c:pt idx="22383">
                  <c:v>3.076522350311</c:v>
                </c:pt>
                <c:pt idx="22384">
                  <c:v>3.0766017436980002</c:v>
                </c:pt>
                <c:pt idx="22385">
                  <c:v>3.076679468155</c:v>
                </c:pt>
                <c:pt idx="22386">
                  <c:v>3.076757669449</c:v>
                </c:pt>
                <c:pt idx="22387">
                  <c:v>3.0768418312070001</c:v>
                </c:pt>
                <c:pt idx="22388">
                  <c:v>3.0770845413210002</c:v>
                </c:pt>
                <c:pt idx="22389">
                  <c:v>3.0774796009059999</c:v>
                </c:pt>
                <c:pt idx="22390">
                  <c:v>3.0775573253630002</c:v>
                </c:pt>
                <c:pt idx="22391">
                  <c:v>3.0776224136349999</c:v>
                </c:pt>
                <c:pt idx="22392">
                  <c:v>3.0776693820949999</c:v>
                </c:pt>
                <c:pt idx="22393">
                  <c:v>3.0777156353000001</c:v>
                </c:pt>
                <c:pt idx="22394">
                  <c:v>3.0777845382689999</c:v>
                </c:pt>
                <c:pt idx="22395">
                  <c:v>3.077840805054</c:v>
                </c:pt>
                <c:pt idx="22396">
                  <c:v>3.0778806209559999</c:v>
                </c:pt>
                <c:pt idx="22397">
                  <c:v>3.0779490470890001</c:v>
                </c:pt>
                <c:pt idx="22398">
                  <c:v>3.0780103206630001</c:v>
                </c:pt>
                <c:pt idx="22399">
                  <c:v>3.0780453681950002</c:v>
                </c:pt>
                <c:pt idx="22400">
                  <c:v>3.0781612396239999</c:v>
                </c:pt>
                <c:pt idx="22401">
                  <c:v>3.0782463550569998</c:v>
                </c:pt>
                <c:pt idx="22402">
                  <c:v>3.0783216953279999</c:v>
                </c:pt>
                <c:pt idx="22403">
                  <c:v>3.0784313678739998</c:v>
                </c:pt>
                <c:pt idx="22404">
                  <c:v>3.0785560607910001</c:v>
                </c:pt>
                <c:pt idx="22405">
                  <c:v>3.078681230545</c:v>
                </c:pt>
                <c:pt idx="22406">
                  <c:v>3.0787522792819999</c:v>
                </c:pt>
                <c:pt idx="22407">
                  <c:v>3.0788509845730001</c:v>
                </c:pt>
                <c:pt idx="22408">
                  <c:v>3.078949928284</c:v>
                </c:pt>
                <c:pt idx="22409">
                  <c:v>3.0790240764619998</c:v>
                </c:pt>
                <c:pt idx="22410">
                  <c:v>3.0791201591489998</c:v>
                </c:pt>
                <c:pt idx="22411">
                  <c:v>3.079246520996</c:v>
                </c:pt>
                <c:pt idx="22412">
                  <c:v>3.079464435577</c:v>
                </c:pt>
                <c:pt idx="22413">
                  <c:v>3.0797526836400002</c:v>
                </c:pt>
                <c:pt idx="22414">
                  <c:v>3.0799703598020001</c:v>
                </c:pt>
                <c:pt idx="22415">
                  <c:v>3.0801208019259998</c:v>
                </c:pt>
                <c:pt idx="22416">
                  <c:v>3.080196619034</c:v>
                </c:pt>
                <c:pt idx="22417">
                  <c:v>3.080264806747</c:v>
                </c:pt>
                <c:pt idx="22418">
                  <c:v>3.0803289413449999</c:v>
                </c:pt>
                <c:pt idx="22419">
                  <c:v>3.0803980827330002</c:v>
                </c:pt>
                <c:pt idx="22420">
                  <c:v>3.0804696083069998</c:v>
                </c:pt>
                <c:pt idx="22421">
                  <c:v>3.0805442333220001</c:v>
                </c:pt>
                <c:pt idx="22422">
                  <c:v>3.0806181430819999</c:v>
                </c:pt>
                <c:pt idx="22423">
                  <c:v>3.0806899070739999</c:v>
                </c:pt>
                <c:pt idx="22424">
                  <c:v>3.080779075623</c:v>
                </c:pt>
                <c:pt idx="22425">
                  <c:v>3.0810625553130002</c:v>
                </c:pt>
                <c:pt idx="22426">
                  <c:v>3.0811245441440001</c:v>
                </c:pt>
                <c:pt idx="22427">
                  <c:v>3.0811874866490001</c:v>
                </c:pt>
                <c:pt idx="22428">
                  <c:v>3.0812370777129998</c:v>
                </c:pt>
                <c:pt idx="22429">
                  <c:v>3.0812723636629999</c:v>
                </c:pt>
                <c:pt idx="22430">
                  <c:v>3.081337213516</c:v>
                </c:pt>
                <c:pt idx="22431">
                  <c:v>3.0813870429989998</c:v>
                </c:pt>
                <c:pt idx="22432">
                  <c:v>3.0814089775090001</c:v>
                </c:pt>
                <c:pt idx="22433">
                  <c:v>3.0815269947049999</c:v>
                </c:pt>
                <c:pt idx="22434">
                  <c:v>3.0816571712490002</c:v>
                </c:pt>
                <c:pt idx="22435">
                  <c:v>3.0819723606110001</c:v>
                </c:pt>
                <c:pt idx="22436">
                  <c:v>3.0822424888610001</c:v>
                </c:pt>
                <c:pt idx="22437">
                  <c:v>3.0823543071750001</c:v>
                </c:pt>
                <c:pt idx="22438">
                  <c:v>3.0824406146999999</c:v>
                </c:pt>
                <c:pt idx="22439">
                  <c:v>3.0825290679930002</c:v>
                </c:pt>
                <c:pt idx="22440">
                  <c:v>3.0826115608219999</c:v>
                </c:pt>
                <c:pt idx="22441">
                  <c:v>3.082728624344</c:v>
                </c:pt>
                <c:pt idx="22442">
                  <c:v>3.0828096866610002</c:v>
                </c:pt>
                <c:pt idx="22443">
                  <c:v>3.0828757286070001</c:v>
                </c:pt>
                <c:pt idx="22444">
                  <c:v>3.0829184055329999</c:v>
                </c:pt>
                <c:pt idx="22445">
                  <c:v>3.0829870700840001</c:v>
                </c:pt>
                <c:pt idx="22446">
                  <c:v>3.0830185413360001</c:v>
                </c:pt>
                <c:pt idx="22447">
                  <c:v>3.0830626487730002</c:v>
                </c:pt>
                <c:pt idx="22448">
                  <c:v>3.0831289291380002</c:v>
                </c:pt>
                <c:pt idx="22449">
                  <c:v>3.0831649303440001</c:v>
                </c:pt>
                <c:pt idx="22450">
                  <c:v>3.083241701126</c:v>
                </c:pt>
                <c:pt idx="22451">
                  <c:v>3.0833151340480001</c:v>
                </c:pt>
                <c:pt idx="22452">
                  <c:v>3.0834069252009999</c:v>
                </c:pt>
                <c:pt idx="22453">
                  <c:v>3.0836315155029999</c:v>
                </c:pt>
                <c:pt idx="22454">
                  <c:v>3.0839567184450001</c:v>
                </c:pt>
                <c:pt idx="22455">
                  <c:v>3.084052324295</c:v>
                </c:pt>
                <c:pt idx="22456">
                  <c:v>3.0840919017789998</c:v>
                </c:pt>
                <c:pt idx="22457">
                  <c:v>3.0842020511629999</c:v>
                </c:pt>
                <c:pt idx="22458">
                  <c:v>3.084240674973</c:v>
                </c:pt>
                <c:pt idx="22459">
                  <c:v>3.084301948547</c:v>
                </c:pt>
                <c:pt idx="22460">
                  <c:v>3.0843601226809998</c:v>
                </c:pt>
                <c:pt idx="22461">
                  <c:v>3.0843927860260001</c:v>
                </c:pt>
                <c:pt idx="22462">
                  <c:v>3.0844528675079999</c:v>
                </c:pt>
                <c:pt idx="22463">
                  <c:v>3.0845141410829999</c:v>
                </c:pt>
                <c:pt idx="22464">
                  <c:v>3.084610700607</c:v>
                </c:pt>
                <c:pt idx="22465">
                  <c:v>3.0847003459929998</c:v>
                </c:pt>
                <c:pt idx="22466">
                  <c:v>3.0848166942600002</c:v>
                </c:pt>
                <c:pt idx="22467">
                  <c:v>3.0848987102510002</c:v>
                </c:pt>
                <c:pt idx="22468">
                  <c:v>3.0849897861479998</c:v>
                </c:pt>
                <c:pt idx="22469">
                  <c:v>3.085116147995</c:v>
                </c:pt>
                <c:pt idx="22470">
                  <c:v>3.0853090286249998</c:v>
                </c:pt>
                <c:pt idx="22471">
                  <c:v>3.0856437683109998</c:v>
                </c:pt>
                <c:pt idx="22472">
                  <c:v>3.0859363079070001</c:v>
                </c:pt>
                <c:pt idx="22473">
                  <c:v>3.0861997604370002</c:v>
                </c:pt>
                <c:pt idx="22474">
                  <c:v>3.0865283012389999</c:v>
                </c:pt>
                <c:pt idx="22475">
                  <c:v>3.0867333412170002</c:v>
                </c:pt>
                <c:pt idx="22476">
                  <c:v>3.0870432853700001</c:v>
                </c:pt>
                <c:pt idx="22477">
                  <c:v>3.0872187614439999</c:v>
                </c:pt>
                <c:pt idx="22478">
                  <c:v>3.08726644516</c:v>
                </c:pt>
                <c:pt idx="22479">
                  <c:v>3.087344884872</c:v>
                </c:pt>
                <c:pt idx="22480">
                  <c:v>3.0874021053309999</c:v>
                </c:pt>
                <c:pt idx="22481">
                  <c:v>3.0874862670900001</c:v>
                </c:pt>
                <c:pt idx="22482">
                  <c:v>3.0877978801729999</c:v>
                </c:pt>
                <c:pt idx="22483">
                  <c:v>3.0878694057459999</c:v>
                </c:pt>
                <c:pt idx="22484">
                  <c:v>3.0879485607150001</c:v>
                </c:pt>
                <c:pt idx="22485">
                  <c:v>3.0880482196810002</c:v>
                </c:pt>
                <c:pt idx="22486">
                  <c:v>3.0883593559269999</c:v>
                </c:pt>
                <c:pt idx="22487">
                  <c:v>3.0885467529300001</c:v>
                </c:pt>
                <c:pt idx="22488">
                  <c:v>3.0888125896449998</c:v>
                </c:pt>
                <c:pt idx="22489">
                  <c:v>3.0889315605159999</c:v>
                </c:pt>
                <c:pt idx="22490">
                  <c:v>3.0891196727749999</c:v>
                </c:pt>
                <c:pt idx="22491">
                  <c:v>3.089299440384</c:v>
                </c:pt>
                <c:pt idx="22492">
                  <c:v>3.0893893241880002</c:v>
                </c:pt>
                <c:pt idx="22493">
                  <c:v>3.0895354747770001</c:v>
                </c:pt>
                <c:pt idx="22494">
                  <c:v>3.0898616313930001</c:v>
                </c:pt>
                <c:pt idx="22495">
                  <c:v>3.0899772644039998</c:v>
                </c:pt>
                <c:pt idx="22496">
                  <c:v>3.090095043182</c:v>
                </c:pt>
                <c:pt idx="22497">
                  <c:v>3.0902154445650001</c:v>
                </c:pt>
                <c:pt idx="22498">
                  <c:v>3.0903642177580002</c:v>
                </c:pt>
                <c:pt idx="22499">
                  <c:v>3.0904867649079999</c:v>
                </c:pt>
                <c:pt idx="22500">
                  <c:v>3.0905694961550001</c:v>
                </c:pt>
                <c:pt idx="22501">
                  <c:v>3.090626716614</c:v>
                </c:pt>
                <c:pt idx="22502">
                  <c:v>3.0907132625579998</c:v>
                </c:pt>
                <c:pt idx="22503">
                  <c:v>3.0908191204070001</c:v>
                </c:pt>
                <c:pt idx="22504">
                  <c:v>3.0908992290500001</c:v>
                </c:pt>
                <c:pt idx="22505">
                  <c:v>3.0912661552429999</c:v>
                </c:pt>
                <c:pt idx="22506">
                  <c:v>3.0914998054499998</c:v>
                </c:pt>
                <c:pt idx="22507">
                  <c:v>3.0916266441350002</c:v>
                </c:pt>
                <c:pt idx="22508">
                  <c:v>3.0917048454280001</c:v>
                </c:pt>
                <c:pt idx="22509">
                  <c:v>3.0917820930479998</c:v>
                </c:pt>
                <c:pt idx="22510">
                  <c:v>3.0918612480159999</c:v>
                </c:pt>
                <c:pt idx="22511">
                  <c:v>3.0919442176819998</c:v>
                </c:pt>
                <c:pt idx="22512">
                  <c:v>3.0920221805570001</c:v>
                </c:pt>
                <c:pt idx="22513">
                  <c:v>3.0920941829680002</c:v>
                </c:pt>
                <c:pt idx="22514">
                  <c:v>3.0921673774720002</c:v>
                </c:pt>
                <c:pt idx="22515">
                  <c:v>3.0922472476960001</c:v>
                </c:pt>
                <c:pt idx="22516">
                  <c:v>3.0925774574279998</c:v>
                </c:pt>
                <c:pt idx="22517">
                  <c:v>3.0929095745090001</c:v>
                </c:pt>
                <c:pt idx="22518">
                  <c:v>3.0932624340060002</c:v>
                </c:pt>
                <c:pt idx="22519">
                  <c:v>3.0934278965000002</c:v>
                </c:pt>
                <c:pt idx="22520">
                  <c:v>3.0937707424159999</c:v>
                </c:pt>
                <c:pt idx="22521">
                  <c:v>3.0939438343050001</c:v>
                </c:pt>
                <c:pt idx="22522">
                  <c:v>3.0940282344819998</c:v>
                </c:pt>
                <c:pt idx="22523">
                  <c:v>3.094144105911</c:v>
                </c:pt>
                <c:pt idx="22524">
                  <c:v>3.0944166183470001</c:v>
                </c:pt>
                <c:pt idx="22525">
                  <c:v>3.0946893692019999</c:v>
                </c:pt>
                <c:pt idx="22526">
                  <c:v>3.0950188636779998</c:v>
                </c:pt>
                <c:pt idx="22527">
                  <c:v>3.095383882523</c:v>
                </c:pt>
                <c:pt idx="22528">
                  <c:v>3.0956199169160001</c:v>
                </c:pt>
                <c:pt idx="22529">
                  <c:v>3.0958359241490001</c:v>
                </c:pt>
                <c:pt idx="22530">
                  <c:v>3.0961275100710002</c:v>
                </c:pt>
                <c:pt idx="22531">
                  <c:v>3.0962083339689999</c:v>
                </c:pt>
                <c:pt idx="22532">
                  <c:v>3.0963251590729999</c:v>
                </c:pt>
                <c:pt idx="22533">
                  <c:v>3.0964028835300001</c:v>
                </c:pt>
                <c:pt idx="22534">
                  <c:v>3.096487760544</c:v>
                </c:pt>
                <c:pt idx="22535">
                  <c:v>3.0965914726260002</c:v>
                </c:pt>
                <c:pt idx="22536">
                  <c:v>3.0967080593110001</c:v>
                </c:pt>
                <c:pt idx="22537">
                  <c:v>3.0968587398529999</c:v>
                </c:pt>
                <c:pt idx="22538">
                  <c:v>3.0971057415010002</c:v>
                </c:pt>
                <c:pt idx="22539">
                  <c:v>3.0974431037899999</c:v>
                </c:pt>
                <c:pt idx="22540">
                  <c:v>3.0977618694309998</c:v>
                </c:pt>
                <c:pt idx="22541">
                  <c:v>3.0980789661410002</c:v>
                </c:pt>
                <c:pt idx="22542">
                  <c:v>3.098261356354</c:v>
                </c:pt>
                <c:pt idx="22543">
                  <c:v>3.0985291004179998</c:v>
                </c:pt>
                <c:pt idx="22544">
                  <c:v>3.0988287925720002</c:v>
                </c:pt>
                <c:pt idx="22545">
                  <c:v>3.0990900993350001</c:v>
                </c:pt>
                <c:pt idx="22546">
                  <c:v>3.0994529724120001</c:v>
                </c:pt>
                <c:pt idx="22547">
                  <c:v>3.099527359009</c:v>
                </c:pt>
                <c:pt idx="22548">
                  <c:v>3.0996224880219998</c:v>
                </c:pt>
                <c:pt idx="22549">
                  <c:v>3.0996732711789998</c:v>
                </c:pt>
                <c:pt idx="22550">
                  <c:v>3.0997695922849999</c:v>
                </c:pt>
                <c:pt idx="22551">
                  <c:v>3.0998685359949998</c:v>
                </c:pt>
                <c:pt idx="22552">
                  <c:v>3.1001250743869999</c:v>
                </c:pt>
                <c:pt idx="22553">
                  <c:v>3.1002221107480001</c:v>
                </c:pt>
                <c:pt idx="22554">
                  <c:v>3.1005373001100001</c:v>
                </c:pt>
                <c:pt idx="22555">
                  <c:v>3.1008307933810002</c:v>
                </c:pt>
                <c:pt idx="22556">
                  <c:v>3.1010367870329998</c:v>
                </c:pt>
                <c:pt idx="22557">
                  <c:v>3.1011950969700002</c:v>
                </c:pt>
                <c:pt idx="22558">
                  <c:v>3.1013212203979998</c:v>
                </c:pt>
                <c:pt idx="22559">
                  <c:v>3.1016573905940001</c:v>
                </c:pt>
                <c:pt idx="22560">
                  <c:v>3.1018350124360001</c:v>
                </c:pt>
                <c:pt idx="22561">
                  <c:v>3.1021094322199998</c:v>
                </c:pt>
                <c:pt idx="22562">
                  <c:v>3.1024317741390002</c:v>
                </c:pt>
                <c:pt idx="22563">
                  <c:v>3.1025900840760001</c:v>
                </c:pt>
                <c:pt idx="22564">
                  <c:v>3.1026513576510002</c:v>
                </c:pt>
                <c:pt idx="22565">
                  <c:v>3.1027576923370002</c:v>
                </c:pt>
                <c:pt idx="22566">
                  <c:v>3.1028351783749999</c:v>
                </c:pt>
                <c:pt idx="22567">
                  <c:v>3.1029214859010001</c:v>
                </c:pt>
                <c:pt idx="22568">
                  <c:v>3.1030380725860001</c:v>
                </c:pt>
                <c:pt idx="22569">
                  <c:v>3.1031227111819999</c:v>
                </c:pt>
                <c:pt idx="22570">
                  <c:v>3.103215456009</c:v>
                </c:pt>
                <c:pt idx="22571">
                  <c:v>3.1033456325530002</c:v>
                </c:pt>
                <c:pt idx="22572">
                  <c:v>3.1036789417269999</c:v>
                </c:pt>
                <c:pt idx="22573">
                  <c:v>3.1039562225339998</c:v>
                </c:pt>
                <c:pt idx="22574">
                  <c:v>3.1040444374080001</c:v>
                </c:pt>
                <c:pt idx="22575">
                  <c:v>3.1041386127470001</c:v>
                </c:pt>
                <c:pt idx="22576">
                  <c:v>3.1042516231540001</c:v>
                </c:pt>
                <c:pt idx="22577">
                  <c:v>3.1043272018430002</c:v>
                </c:pt>
                <c:pt idx="22578">
                  <c:v>3.1043987274170002</c:v>
                </c:pt>
                <c:pt idx="22579">
                  <c:v>3.104475021362</c:v>
                </c:pt>
                <c:pt idx="22580">
                  <c:v>3.1045565605159999</c:v>
                </c:pt>
                <c:pt idx="22581">
                  <c:v>3.1046307086940002</c:v>
                </c:pt>
                <c:pt idx="22582">
                  <c:v>3.1047077178959999</c:v>
                </c:pt>
                <c:pt idx="22583">
                  <c:v>3.1047780513759999</c:v>
                </c:pt>
                <c:pt idx="22584">
                  <c:v>3.1048121452330002</c:v>
                </c:pt>
                <c:pt idx="22585">
                  <c:v>3.1048877239229999</c:v>
                </c:pt>
                <c:pt idx="22586">
                  <c:v>3.104961156845</c:v>
                </c:pt>
                <c:pt idx="22587">
                  <c:v>3.105135679245</c:v>
                </c:pt>
                <c:pt idx="22588">
                  <c:v>3.105451345444</c:v>
                </c:pt>
                <c:pt idx="22589">
                  <c:v>3.1056635379789999</c:v>
                </c:pt>
                <c:pt idx="22590">
                  <c:v>3.1057505607599998</c:v>
                </c:pt>
                <c:pt idx="22591">
                  <c:v>3.1058440208440001</c:v>
                </c:pt>
                <c:pt idx="22592">
                  <c:v>3.10591006279</c:v>
                </c:pt>
                <c:pt idx="22593">
                  <c:v>3.1059753894809998</c:v>
                </c:pt>
                <c:pt idx="22594">
                  <c:v>3.1060097217560001</c:v>
                </c:pt>
                <c:pt idx="22595">
                  <c:v>3.1060676574710002</c:v>
                </c:pt>
                <c:pt idx="22596">
                  <c:v>3.1061518192289999</c:v>
                </c:pt>
                <c:pt idx="22597">
                  <c:v>3.1062808036799998</c:v>
                </c:pt>
                <c:pt idx="22598">
                  <c:v>3.106617689133</c:v>
                </c:pt>
                <c:pt idx="22599">
                  <c:v>3.1068334579469998</c:v>
                </c:pt>
                <c:pt idx="22600">
                  <c:v>3.1069505214689999</c:v>
                </c:pt>
                <c:pt idx="22601">
                  <c:v>3.1070704460140002</c:v>
                </c:pt>
                <c:pt idx="22602">
                  <c:v>3.1073541641240001</c:v>
                </c:pt>
                <c:pt idx="22603">
                  <c:v>3.1076755523680002</c:v>
                </c:pt>
                <c:pt idx="22604">
                  <c:v>3.107887506485</c:v>
                </c:pt>
                <c:pt idx="22605">
                  <c:v>3.1079926490780001</c:v>
                </c:pt>
                <c:pt idx="22606">
                  <c:v>3.108098506927</c:v>
                </c:pt>
                <c:pt idx="22607">
                  <c:v>3.108182191849</c:v>
                </c:pt>
                <c:pt idx="22608">
                  <c:v>3.1082692146299999</c:v>
                </c:pt>
                <c:pt idx="22609">
                  <c:v>3.1083502769470002</c:v>
                </c:pt>
                <c:pt idx="22610">
                  <c:v>3.1084642410279999</c:v>
                </c:pt>
                <c:pt idx="22611">
                  <c:v>3.1085369586940002</c:v>
                </c:pt>
                <c:pt idx="22612">
                  <c:v>3.1086509227749999</c:v>
                </c:pt>
                <c:pt idx="22613">
                  <c:v>3.1087915897370002</c:v>
                </c:pt>
                <c:pt idx="22614">
                  <c:v>3.109141349792</c:v>
                </c:pt>
                <c:pt idx="22615">
                  <c:v>3.109251260757</c:v>
                </c:pt>
                <c:pt idx="22616">
                  <c:v>3.1092813014980001</c:v>
                </c:pt>
                <c:pt idx="22617">
                  <c:v>3.1093909740450001</c:v>
                </c:pt>
                <c:pt idx="22618">
                  <c:v>3.109481334686</c:v>
                </c:pt>
                <c:pt idx="22619">
                  <c:v>3.1095819473269999</c:v>
                </c:pt>
                <c:pt idx="22620">
                  <c:v>3.1096742153169998</c:v>
                </c:pt>
                <c:pt idx="22621">
                  <c:v>3.1098501682280002</c:v>
                </c:pt>
                <c:pt idx="22622">
                  <c:v>3.1101975440979999</c:v>
                </c:pt>
                <c:pt idx="22623">
                  <c:v>3.1104452610019999</c:v>
                </c:pt>
                <c:pt idx="22624">
                  <c:v>3.1106162071229999</c:v>
                </c:pt>
                <c:pt idx="22625">
                  <c:v>3.110890388489</c:v>
                </c:pt>
                <c:pt idx="22626">
                  <c:v>3.1111087799070001</c:v>
                </c:pt>
                <c:pt idx="22627">
                  <c:v>3.111268997192</c:v>
                </c:pt>
                <c:pt idx="22628">
                  <c:v>3.1113936901089998</c:v>
                </c:pt>
                <c:pt idx="22629">
                  <c:v>3.1115632057189999</c:v>
                </c:pt>
                <c:pt idx="22630">
                  <c:v>3.1118242740630002</c:v>
                </c:pt>
                <c:pt idx="22631">
                  <c:v>3.1121799945830002</c:v>
                </c:pt>
                <c:pt idx="22632">
                  <c:v>3.1123917102809999</c:v>
                </c:pt>
                <c:pt idx="22633">
                  <c:v>3.1125097274779998</c:v>
                </c:pt>
                <c:pt idx="22634">
                  <c:v>3.1126196384429998</c:v>
                </c:pt>
                <c:pt idx="22635">
                  <c:v>3.1126565933229999</c:v>
                </c:pt>
                <c:pt idx="22636">
                  <c:v>3.1127238273620002</c:v>
                </c:pt>
                <c:pt idx="22637">
                  <c:v>3.1127834320069998</c:v>
                </c:pt>
                <c:pt idx="22638">
                  <c:v>3.1128275394439999</c:v>
                </c:pt>
                <c:pt idx="22639">
                  <c:v>3.1128962039950001</c:v>
                </c:pt>
                <c:pt idx="22640">
                  <c:v>3.112960338593</c:v>
                </c:pt>
                <c:pt idx="22641">
                  <c:v>3.1129922866820001</c:v>
                </c:pt>
                <c:pt idx="22642">
                  <c:v>3.1130568981170001</c:v>
                </c:pt>
                <c:pt idx="22643">
                  <c:v>3.113145589828</c:v>
                </c:pt>
                <c:pt idx="22644">
                  <c:v>3.113274097443</c:v>
                </c:pt>
                <c:pt idx="22645">
                  <c:v>3.1134428977969999</c:v>
                </c:pt>
                <c:pt idx="22646">
                  <c:v>3.113600254059</c:v>
                </c:pt>
                <c:pt idx="22647">
                  <c:v>3.1138143539429999</c:v>
                </c:pt>
                <c:pt idx="22648">
                  <c:v>3.114161729813</c:v>
                </c:pt>
                <c:pt idx="22649">
                  <c:v>3.1144587993620001</c:v>
                </c:pt>
                <c:pt idx="22650">
                  <c:v>3.1147570610050002</c:v>
                </c:pt>
                <c:pt idx="22651">
                  <c:v>3.1149287223819999</c:v>
                </c:pt>
                <c:pt idx="22652">
                  <c:v>3.1152505874630001</c:v>
                </c:pt>
                <c:pt idx="22653">
                  <c:v>3.115487098694</c:v>
                </c:pt>
                <c:pt idx="22654">
                  <c:v>3.1156160831449999</c:v>
                </c:pt>
                <c:pt idx="22655">
                  <c:v>3.1157927513120001</c:v>
                </c:pt>
                <c:pt idx="22656">
                  <c:v>3.116111516953</c:v>
                </c:pt>
                <c:pt idx="22657">
                  <c:v>3.1162328720089998</c:v>
                </c:pt>
                <c:pt idx="22658">
                  <c:v>3.1164221763610001</c:v>
                </c:pt>
                <c:pt idx="22659">
                  <c:v>3.1166074275970002</c:v>
                </c:pt>
                <c:pt idx="22660">
                  <c:v>3.1166930198670002</c:v>
                </c:pt>
                <c:pt idx="22661">
                  <c:v>3.11674284935</c:v>
                </c:pt>
                <c:pt idx="22662">
                  <c:v>3.1167845726009999</c:v>
                </c:pt>
                <c:pt idx="22663">
                  <c:v>3.1168580055240001</c:v>
                </c:pt>
                <c:pt idx="22664">
                  <c:v>3.1169271469119999</c:v>
                </c:pt>
                <c:pt idx="22665">
                  <c:v>3.1169998645780002</c:v>
                </c:pt>
                <c:pt idx="22666">
                  <c:v>3.1170725822450001</c:v>
                </c:pt>
                <c:pt idx="22667">
                  <c:v>3.1171529293060001</c:v>
                </c:pt>
                <c:pt idx="22668">
                  <c:v>3.1172246932980001</c:v>
                </c:pt>
                <c:pt idx="22669">
                  <c:v>3.117307901382</c:v>
                </c:pt>
                <c:pt idx="22670">
                  <c:v>3.117381095886</c:v>
                </c:pt>
                <c:pt idx="22671">
                  <c:v>3.1175096034999998</c:v>
                </c:pt>
                <c:pt idx="22672">
                  <c:v>3.1176903247830001</c:v>
                </c:pt>
                <c:pt idx="22673">
                  <c:v>3.117949724197</c:v>
                </c:pt>
                <c:pt idx="22674">
                  <c:v>3.1180267333980001</c:v>
                </c:pt>
                <c:pt idx="22675">
                  <c:v>3.118104934692</c:v>
                </c:pt>
                <c:pt idx="22676">
                  <c:v>3.1182150840760001</c:v>
                </c:pt>
                <c:pt idx="22677">
                  <c:v>3.11834192276</c:v>
                </c:pt>
                <c:pt idx="22678">
                  <c:v>3.118463993073</c:v>
                </c:pt>
                <c:pt idx="22679">
                  <c:v>3.1185357570650001</c:v>
                </c:pt>
                <c:pt idx="22680">
                  <c:v>3.118640184402</c:v>
                </c:pt>
                <c:pt idx="22681">
                  <c:v>3.1186728477479999</c:v>
                </c:pt>
                <c:pt idx="22682">
                  <c:v>3.1187927722929998</c:v>
                </c:pt>
                <c:pt idx="22683">
                  <c:v>3.118823051453</c:v>
                </c:pt>
                <c:pt idx="22684">
                  <c:v>3.1188814640050002</c:v>
                </c:pt>
                <c:pt idx="22685">
                  <c:v>3.11896443367</c:v>
                </c:pt>
                <c:pt idx="22686">
                  <c:v>3.1190750598910002</c:v>
                </c:pt>
                <c:pt idx="22687">
                  <c:v>3.1191449165340002</c:v>
                </c:pt>
                <c:pt idx="22688">
                  <c:v>3.1192228794100001</c:v>
                </c:pt>
                <c:pt idx="22689">
                  <c:v>3.1193809509279999</c:v>
                </c:pt>
                <c:pt idx="22690">
                  <c:v>3.1195461750029998</c:v>
                </c:pt>
                <c:pt idx="22691">
                  <c:v>3.1198959350590001</c:v>
                </c:pt>
                <c:pt idx="22692">
                  <c:v>3.120153665543</c:v>
                </c:pt>
                <c:pt idx="22693">
                  <c:v>3.120246171951</c:v>
                </c:pt>
                <c:pt idx="22694">
                  <c:v>3.1203446388240001</c:v>
                </c:pt>
                <c:pt idx="22695">
                  <c:v>3.1204197406769998</c:v>
                </c:pt>
                <c:pt idx="22696">
                  <c:v>3.120479822159</c:v>
                </c:pt>
                <c:pt idx="22697">
                  <c:v>3.120549678802</c:v>
                </c:pt>
                <c:pt idx="22698">
                  <c:v>3.120615720749</c:v>
                </c:pt>
                <c:pt idx="22699">
                  <c:v>3.1206905841829999</c:v>
                </c:pt>
                <c:pt idx="22700">
                  <c:v>3.1207704544069998</c:v>
                </c:pt>
                <c:pt idx="22701">
                  <c:v>3.1208446025850001</c:v>
                </c:pt>
                <c:pt idx="22702">
                  <c:v>3.1210007667539998</c:v>
                </c:pt>
                <c:pt idx="22703">
                  <c:v>3.1213393211359999</c:v>
                </c:pt>
                <c:pt idx="22704">
                  <c:v>3.1214601993560001</c:v>
                </c:pt>
                <c:pt idx="22705">
                  <c:v>3.1215932369230002</c:v>
                </c:pt>
                <c:pt idx="22706">
                  <c:v>3.121690273285</c:v>
                </c:pt>
                <c:pt idx="22707">
                  <c:v>3.121773958206</c:v>
                </c:pt>
                <c:pt idx="22708">
                  <c:v>3.1218500137329999</c:v>
                </c:pt>
                <c:pt idx="22709">
                  <c:v>3.1219646930690002</c:v>
                </c:pt>
                <c:pt idx="22710">
                  <c:v>3.1220889091489998</c:v>
                </c:pt>
                <c:pt idx="22711">
                  <c:v>3.122413635254</c:v>
                </c:pt>
                <c:pt idx="22712">
                  <c:v>3.122722625732</c:v>
                </c:pt>
                <c:pt idx="22713">
                  <c:v>3.1228694915770001</c:v>
                </c:pt>
                <c:pt idx="22714">
                  <c:v>3.1229619979860002</c:v>
                </c:pt>
                <c:pt idx="22715">
                  <c:v>3.123054027557</c:v>
                </c:pt>
                <c:pt idx="22716">
                  <c:v>3.1231484413150001</c:v>
                </c:pt>
                <c:pt idx="22717">
                  <c:v>3.123231887817</c:v>
                </c:pt>
                <c:pt idx="22718">
                  <c:v>3.1233215332030002</c:v>
                </c:pt>
                <c:pt idx="22719">
                  <c:v>3.1234002113339998</c:v>
                </c:pt>
                <c:pt idx="22720">
                  <c:v>3.1234786510469998</c:v>
                </c:pt>
                <c:pt idx="22721">
                  <c:v>3.1235575675959999</c:v>
                </c:pt>
                <c:pt idx="22722">
                  <c:v>3.1236298084260001</c:v>
                </c:pt>
                <c:pt idx="22723">
                  <c:v>3.1236674785609999</c:v>
                </c:pt>
                <c:pt idx="22724">
                  <c:v>3.1237435340880002</c:v>
                </c:pt>
                <c:pt idx="22725">
                  <c:v>3.1238739490510001</c:v>
                </c:pt>
                <c:pt idx="22726">
                  <c:v>3.1241800785059999</c:v>
                </c:pt>
                <c:pt idx="22727">
                  <c:v>3.1243259906769998</c:v>
                </c:pt>
                <c:pt idx="22728">
                  <c:v>3.1244516372679998</c:v>
                </c:pt>
                <c:pt idx="22729">
                  <c:v>3.1245496273039999</c:v>
                </c:pt>
                <c:pt idx="22730">
                  <c:v>3.1246283054349999</c:v>
                </c:pt>
                <c:pt idx="22731">
                  <c:v>3.1247079372409998</c:v>
                </c:pt>
                <c:pt idx="22732">
                  <c:v>3.1248173713680001</c:v>
                </c:pt>
                <c:pt idx="22733">
                  <c:v>3.1248893737789998</c:v>
                </c:pt>
                <c:pt idx="22734">
                  <c:v>3.124971866608</c:v>
                </c:pt>
                <c:pt idx="22735">
                  <c:v>3.1250865459439998</c:v>
                </c:pt>
                <c:pt idx="22736">
                  <c:v>3.1251602172849999</c:v>
                </c:pt>
                <c:pt idx="22737">
                  <c:v>3.1252815723420002</c:v>
                </c:pt>
                <c:pt idx="22738">
                  <c:v>3.1253962516780001</c:v>
                </c:pt>
                <c:pt idx="22739">
                  <c:v>3.1256098747249998</c:v>
                </c:pt>
                <c:pt idx="22740">
                  <c:v>3.1258077621460001</c:v>
                </c:pt>
                <c:pt idx="22741">
                  <c:v>3.1261425018310001</c:v>
                </c:pt>
                <c:pt idx="22742">
                  <c:v>3.1263825893399999</c:v>
                </c:pt>
                <c:pt idx="22743">
                  <c:v>3.126515388489</c:v>
                </c:pt>
                <c:pt idx="22744">
                  <c:v>3.1267116069790002</c:v>
                </c:pt>
                <c:pt idx="22745">
                  <c:v>3.1270554065699998</c:v>
                </c:pt>
                <c:pt idx="22746">
                  <c:v>3.1272087097169998</c:v>
                </c:pt>
                <c:pt idx="22747">
                  <c:v>3.127322673798</c:v>
                </c:pt>
                <c:pt idx="22748">
                  <c:v>3.1273910999300001</c:v>
                </c:pt>
                <c:pt idx="22749">
                  <c:v>3.1275141239169999</c:v>
                </c:pt>
                <c:pt idx="22750">
                  <c:v>3.127622842789</c:v>
                </c:pt>
                <c:pt idx="22751">
                  <c:v>3.1276969909669998</c:v>
                </c:pt>
                <c:pt idx="22752">
                  <c:v>3.1277706623079999</c:v>
                </c:pt>
                <c:pt idx="22753">
                  <c:v>3.1278741359710001</c:v>
                </c:pt>
                <c:pt idx="22754">
                  <c:v>3.1279036998750001</c:v>
                </c:pt>
                <c:pt idx="22755">
                  <c:v>3.1280093193049998</c:v>
                </c:pt>
                <c:pt idx="22756">
                  <c:v>3.1281175613399999</c:v>
                </c:pt>
                <c:pt idx="22757">
                  <c:v>3.1283729076390001</c:v>
                </c:pt>
                <c:pt idx="22758">
                  <c:v>3.1285338401790002</c:v>
                </c:pt>
                <c:pt idx="22759">
                  <c:v>3.1286203861240001</c:v>
                </c:pt>
                <c:pt idx="22760">
                  <c:v>3.1287209987639999</c:v>
                </c:pt>
                <c:pt idx="22761">
                  <c:v>3.1288282871250002</c:v>
                </c:pt>
                <c:pt idx="22762">
                  <c:v>3.1289055347439998</c:v>
                </c:pt>
                <c:pt idx="22763">
                  <c:v>3.1289417743680001</c:v>
                </c:pt>
                <c:pt idx="22764">
                  <c:v>3.1290173530579999</c:v>
                </c:pt>
                <c:pt idx="22765">
                  <c:v>3.1290969848630001</c:v>
                </c:pt>
                <c:pt idx="22766">
                  <c:v>3.1291797161099999</c:v>
                </c:pt>
                <c:pt idx="22767">
                  <c:v>3.1292476654049999</c:v>
                </c:pt>
                <c:pt idx="22768">
                  <c:v>3.129319429398</c:v>
                </c:pt>
                <c:pt idx="22769">
                  <c:v>3.129380464554</c:v>
                </c:pt>
                <c:pt idx="22770">
                  <c:v>3.1294133663179999</c:v>
                </c:pt>
                <c:pt idx="22771">
                  <c:v>3.1294858455660002</c:v>
                </c:pt>
                <c:pt idx="22772">
                  <c:v>3.1295292377470001</c:v>
                </c:pt>
                <c:pt idx="22773">
                  <c:v>3.1295964717859999</c:v>
                </c:pt>
                <c:pt idx="22774">
                  <c:v>3.1296725273130002</c:v>
                </c:pt>
                <c:pt idx="22775">
                  <c:v>3.1297459602359998</c:v>
                </c:pt>
                <c:pt idx="22776">
                  <c:v>3.12979054451</c:v>
                </c:pt>
                <c:pt idx="22777">
                  <c:v>3.129877567291</c:v>
                </c:pt>
                <c:pt idx="22778">
                  <c:v>3.1300754547120002</c:v>
                </c:pt>
                <c:pt idx="22779">
                  <c:v>3.1303374767299998</c:v>
                </c:pt>
                <c:pt idx="22780">
                  <c:v>3.130446195602</c:v>
                </c:pt>
                <c:pt idx="22781">
                  <c:v>3.1305356025700002</c:v>
                </c:pt>
                <c:pt idx="22782">
                  <c:v>3.1305935382840002</c:v>
                </c:pt>
                <c:pt idx="22783">
                  <c:v>3.130622148514</c:v>
                </c:pt>
                <c:pt idx="22784">
                  <c:v>3.130690097809</c:v>
                </c:pt>
                <c:pt idx="22785">
                  <c:v>3.1307561397549999</c:v>
                </c:pt>
                <c:pt idx="22786">
                  <c:v>3.1307780742650002</c:v>
                </c:pt>
                <c:pt idx="22787">
                  <c:v>3.130908250809</c:v>
                </c:pt>
                <c:pt idx="22788">
                  <c:v>3.1309969425199999</c:v>
                </c:pt>
                <c:pt idx="22789">
                  <c:v>3.131089448929</c:v>
                </c:pt>
                <c:pt idx="22790">
                  <c:v>3.131209611893</c:v>
                </c:pt>
                <c:pt idx="22791">
                  <c:v>3.1312949657439999</c:v>
                </c:pt>
                <c:pt idx="22792">
                  <c:v>3.1313560008999999</c:v>
                </c:pt>
                <c:pt idx="22793">
                  <c:v>3.13143825531</c:v>
                </c:pt>
                <c:pt idx="22794">
                  <c:v>3.1315293312070001</c:v>
                </c:pt>
                <c:pt idx="22795">
                  <c:v>3.1316602230070001</c:v>
                </c:pt>
                <c:pt idx="22796">
                  <c:v>3.1317443847659998</c:v>
                </c:pt>
                <c:pt idx="22797">
                  <c:v>3.1318140029910002</c:v>
                </c:pt>
                <c:pt idx="22798">
                  <c:v>3.1319267749790001</c:v>
                </c:pt>
                <c:pt idx="22799">
                  <c:v>3.13201212883</c:v>
                </c:pt>
                <c:pt idx="22800">
                  <c:v>3.1320979595180001</c:v>
                </c:pt>
                <c:pt idx="22801">
                  <c:v>3.1322162151340001</c:v>
                </c:pt>
                <c:pt idx="22802">
                  <c:v>3.1322941780089999</c:v>
                </c:pt>
                <c:pt idx="22803">
                  <c:v>3.1323776245119999</c:v>
                </c:pt>
                <c:pt idx="22804">
                  <c:v>3.1325035095209999</c:v>
                </c:pt>
                <c:pt idx="22805">
                  <c:v>3.1328372955320001</c:v>
                </c:pt>
                <c:pt idx="22806">
                  <c:v>3.1330106258389998</c:v>
                </c:pt>
                <c:pt idx="22807">
                  <c:v>3.1331706047060002</c:v>
                </c:pt>
                <c:pt idx="22808">
                  <c:v>3.133351325989</c:v>
                </c:pt>
                <c:pt idx="22809">
                  <c:v>3.1334464550019998</c:v>
                </c:pt>
                <c:pt idx="22810">
                  <c:v>3.1335580348969998</c:v>
                </c:pt>
                <c:pt idx="22811">
                  <c:v>3.1336300373079999</c:v>
                </c:pt>
                <c:pt idx="22812">
                  <c:v>3.1337077617650002</c:v>
                </c:pt>
                <c:pt idx="22813">
                  <c:v>3.1337842941280001</c:v>
                </c:pt>
                <c:pt idx="22814">
                  <c:v>3.1338970661159999</c:v>
                </c:pt>
                <c:pt idx="22815">
                  <c:v>3.1340188980099999</c:v>
                </c:pt>
                <c:pt idx="22816">
                  <c:v>3.1343412399289998</c:v>
                </c:pt>
                <c:pt idx="22817">
                  <c:v>3.134669780731</c:v>
                </c:pt>
                <c:pt idx="22818">
                  <c:v>3.134882450104</c:v>
                </c:pt>
                <c:pt idx="22819">
                  <c:v>3.1349694728849999</c:v>
                </c:pt>
                <c:pt idx="22820">
                  <c:v>3.1350910663599998</c:v>
                </c:pt>
                <c:pt idx="22821">
                  <c:v>3.135309696198</c:v>
                </c:pt>
                <c:pt idx="22822">
                  <c:v>3.1354093551640001</c:v>
                </c:pt>
                <c:pt idx="22823">
                  <c:v>3.1355893611910002</c:v>
                </c:pt>
                <c:pt idx="22824">
                  <c:v>3.1357445716860002</c:v>
                </c:pt>
                <c:pt idx="22825">
                  <c:v>3.1358737945559998</c:v>
                </c:pt>
                <c:pt idx="22826">
                  <c:v>3.1360399723049999</c:v>
                </c:pt>
                <c:pt idx="22827">
                  <c:v>3.1363587379459998</c:v>
                </c:pt>
                <c:pt idx="22828">
                  <c:v>3.1366827487950002</c:v>
                </c:pt>
                <c:pt idx="22829">
                  <c:v>3.136994123459</c:v>
                </c:pt>
                <c:pt idx="22830">
                  <c:v>3.1370635032649998</c:v>
                </c:pt>
                <c:pt idx="22831">
                  <c:v>3.137151002884</c:v>
                </c:pt>
                <c:pt idx="22832">
                  <c:v>3.1372082233429999</c:v>
                </c:pt>
                <c:pt idx="22833">
                  <c:v>3.1372735500340001</c:v>
                </c:pt>
                <c:pt idx="22834">
                  <c:v>3.137311458588</c:v>
                </c:pt>
                <c:pt idx="22835">
                  <c:v>3.1373596191409998</c:v>
                </c:pt>
                <c:pt idx="22836">
                  <c:v>3.1374642848969998</c:v>
                </c:pt>
                <c:pt idx="22837">
                  <c:v>3.1375670433040002</c:v>
                </c:pt>
                <c:pt idx="22838">
                  <c:v>3.137644529343</c:v>
                </c:pt>
                <c:pt idx="22839">
                  <c:v>3.1378095149990002</c:v>
                </c:pt>
                <c:pt idx="22840">
                  <c:v>3.1381657123569999</c:v>
                </c:pt>
                <c:pt idx="22841">
                  <c:v>3.1383743286130001</c:v>
                </c:pt>
                <c:pt idx="22842">
                  <c:v>3.1385719776149998</c:v>
                </c:pt>
                <c:pt idx="22843">
                  <c:v>3.1387426853179998</c:v>
                </c:pt>
                <c:pt idx="22844">
                  <c:v>3.1390669345859998</c:v>
                </c:pt>
                <c:pt idx="22845">
                  <c:v>3.1392569541930002</c:v>
                </c:pt>
                <c:pt idx="22846">
                  <c:v>3.1395940780639999</c:v>
                </c:pt>
                <c:pt idx="22847">
                  <c:v>3.139972925186</c:v>
                </c:pt>
                <c:pt idx="22848">
                  <c:v>3.1400847435000001</c:v>
                </c:pt>
                <c:pt idx="22849">
                  <c:v>3.1404023170470001</c:v>
                </c:pt>
                <c:pt idx="22850">
                  <c:v>3.1405808925629999</c:v>
                </c:pt>
                <c:pt idx="22851">
                  <c:v>3.1407041549680002</c:v>
                </c:pt>
                <c:pt idx="22852">
                  <c:v>3.1407823562620001</c:v>
                </c:pt>
                <c:pt idx="22853">
                  <c:v>3.1408157348630001</c:v>
                </c:pt>
                <c:pt idx="22854">
                  <c:v>3.1408913135529999</c:v>
                </c:pt>
                <c:pt idx="22855">
                  <c:v>3.1409471034999998</c:v>
                </c:pt>
                <c:pt idx="22856">
                  <c:v>3.1410403251650001</c:v>
                </c:pt>
                <c:pt idx="22857">
                  <c:v>3.1411168575290001</c:v>
                </c:pt>
                <c:pt idx="22858">
                  <c:v>3.1412346363069998</c:v>
                </c:pt>
                <c:pt idx="22859">
                  <c:v>3.141312122345</c:v>
                </c:pt>
                <c:pt idx="22860">
                  <c:v>3.1414783000950002</c:v>
                </c:pt>
                <c:pt idx="22861">
                  <c:v>3.1416163444520002</c:v>
                </c:pt>
                <c:pt idx="22862">
                  <c:v>3.141713142395</c:v>
                </c:pt>
                <c:pt idx="22863">
                  <c:v>3.1420254707340001</c:v>
                </c:pt>
                <c:pt idx="22864">
                  <c:v>3.1423294544220002</c:v>
                </c:pt>
                <c:pt idx="22865">
                  <c:v>3.1426813602450001</c:v>
                </c:pt>
                <c:pt idx="22866">
                  <c:v>3.1428439617159998</c:v>
                </c:pt>
                <c:pt idx="22867">
                  <c:v>3.1429224014280002</c:v>
                </c:pt>
                <c:pt idx="22868">
                  <c:v>3.1430189609529999</c:v>
                </c:pt>
                <c:pt idx="22869">
                  <c:v>3.1430747508999999</c:v>
                </c:pt>
                <c:pt idx="22870">
                  <c:v>3.1431391239169999</c:v>
                </c:pt>
                <c:pt idx="22871">
                  <c:v>3.1431775093079999</c:v>
                </c:pt>
                <c:pt idx="22872">
                  <c:v>3.143223285675</c:v>
                </c:pt>
                <c:pt idx="22873">
                  <c:v>3.14332985878</c:v>
                </c:pt>
                <c:pt idx="22874">
                  <c:v>3.1434209346770001</c:v>
                </c:pt>
                <c:pt idx="22875">
                  <c:v>3.1434924602510002</c:v>
                </c:pt>
                <c:pt idx="22876">
                  <c:v>3.1436183452609998</c:v>
                </c:pt>
                <c:pt idx="22877">
                  <c:v>3.1437408924099999</c:v>
                </c:pt>
                <c:pt idx="22878">
                  <c:v>3.14386844635</c:v>
                </c:pt>
                <c:pt idx="22879">
                  <c:v>3.1439850330349999</c:v>
                </c:pt>
                <c:pt idx="22880">
                  <c:v>3.1441483497620002</c:v>
                </c:pt>
                <c:pt idx="22881">
                  <c:v>3.1443104743960002</c:v>
                </c:pt>
                <c:pt idx="22882">
                  <c:v>3.144471883774</c:v>
                </c:pt>
                <c:pt idx="22883">
                  <c:v>3.1445910930630001</c:v>
                </c:pt>
                <c:pt idx="22884">
                  <c:v>3.1447150707240001</c:v>
                </c:pt>
                <c:pt idx="22885">
                  <c:v>3.1450147628780001</c:v>
                </c:pt>
                <c:pt idx="22886">
                  <c:v>3.1450977325439999</c:v>
                </c:pt>
                <c:pt idx="22887">
                  <c:v>3.1452178955079999</c:v>
                </c:pt>
                <c:pt idx="22888">
                  <c:v>3.1453359127040001</c:v>
                </c:pt>
                <c:pt idx="22889">
                  <c:v>3.145453929901</c:v>
                </c:pt>
                <c:pt idx="22890">
                  <c:v>3.1455347537990002</c:v>
                </c:pt>
                <c:pt idx="22891">
                  <c:v>3.145692825317</c:v>
                </c:pt>
                <c:pt idx="22892">
                  <c:v>3.1458227634429998</c:v>
                </c:pt>
                <c:pt idx="22893">
                  <c:v>3.1459121704099999</c:v>
                </c:pt>
                <c:pt idx="22894">
                  <c:v>3.1459939479829999</c:v>
                </c:pt>
                <c:pt idx="22895">
                  <c:v>3.1463077068329999</c:v>
                </c:pt>
                <c:pt idx="22896">
                  <c:v>3.146426916122</c:v>
                </c:pt>
                <c:pt idx="22897">
                  <c:v>3.146765232086</c:v>
                </c:pt>
                <c:pt idx="22898">
                  <c:v>3.1468930244450002</c:v>
                </c:pt>
                <c:pt idx="22899">
                  <c:v>3.146991968155</c:v>
                </c:pt>
                <c:pt idx="22900">
                  <c:v>3.14710521698</c:v>
                </c:pt>
                <c:pt idx="22901">
                  <c:v>3.1473276615139998</c:v>
                </c:pt>
                <c:pt idx="22902">
                  <c:v>3.147537469864</c:v>
                </c:pt>
                <c:pt idx="22903">
                  <c:v>3.1476116180420002</c:v>
                </c:pt>
                <c:pt idx="22904">
                  <c:v>3.1477413177489999</c:v>
                </c:pt>
                <c:pt idx="22905">
                  <c:v>3.1478559970859998</c:v>
                </c:pt>
                <c:pt idx="22906">
                  <c:v>3.148198843002</c:v>
                </c:pt>
                <c:pt idx="22907">
                  <c:v>3.1483774185179998</c:v>
                </c:pt>
                <c:pt idx="22908">
                  <c:v>3.1487295627590002</c:v>
                </c:pt>
                <c:pt idx="22909">
                  <c:v>3.1490178108219999</c:v>
                </c:pt>
                <c:pt idx="22910">
                  <c:v>3.149164676666</c:v>
                </c:pt>
                <c:pt idx="22911">
                  <c:v>3.1494638919829998</c:v>
                </c:pt>
                <c:pt idx="22912">
                  <c:v>3.1495375633239999</c:v>
                </c:pt>
                <c:pt idx="22913">
                  <c:v>3.149642467499</c:v>
                </c:pt>
                <c:pt idx="22914">
                  <c:v>3.1497225761409999</c:v>
                </c:pt>
                <c:pt idx="22915">
                  <c:v>3.149843215942</c:v>
                </c:pt>
                <c:pt idx="22916">
                  <c:v>3.1500074863430001</c:v>
                </c:pt>
                <c:pt idx="22917">
                  <c:v>3.150223255157</c:v>
                </c:pt>
                <c:pt idx="22918">
                  <c:v>3.1505670547490001</c:v>
                </c:pt>
                <c:pt idx="22919">
                  <c:v>3.1507384777070002</c:v>
                </c:pt>
                <c:pt idx="22920">
                  <c:v>3.1508569717410002</c:v>
                </c:pt>
                <c:pt idx="22921">
                  <c:v>3.1509354114530002</c:v>
                </c:pt>
                <c:pt idx="22922">
                  <c:v>3.1510193347929998</c:v>
                </c:pt>
                <c:pt idx="22923">
                  <c:v>3.1510889530180002</c:v>
                </c:pt>
                <c:pt idx="22924">
                  <c:v>3.1511592864989999</c:v>
                </c:pt>
                <c:pt idx="22925">
                  <c:v>3.1512193679810001</c:v>
                </c:pt>
                <c:pt idx="22926">
                  <c:v>3.1512510776520002</c:v>
                </c:pt>
                <c:pt idx="22927">
                  <c:v>3.15132522583</c:v>
                </c:pt>
                <c:pt idx="22928">
                  <c:v>3.1513977050780002</c:v>
                </c:pt>
                <c:pt idx="22929">
                  <c:v>3.1514728069309998</c:v>
                </c:pt>
                <c:pt idx="22930">
                  <c:v>3.1515662670140001</c:v>
                </c:pt>
                <c:pt idx="22931">
                  <c:v>3.15167593956</c:v>
                </c:pt>
                <c:pt idx="22932">
                  <c:v>3.152026414871</c:v>
                </c:pt>
                <c:pt idx="22933">
                  <c:v>3.1521863937379999</c:v>
                </c:pt>
                <c:pt idx="22934">
                  <c:v>3.1523063182829998</c:v>
                </c:pt>
                <c:pt idx="22935">
                  <c:v>3.1523861885070001</c:v>
                </c:pt>
                <c:pt idx="22936">
                  <c:v>3.1524922847750001</c:v>
                </c:pt>
                <c:pt idx="22937">
                  <c:v>3.1525945663449999</c:v>
                </c:pt>
                <c:pt idx="22938">
                  <c:v>3.1526749134059999</c:v>
                </c:pt>
                <c:pt idx="22939">
                  <c:v>3.152782917023</c:v>
                </c:pt>
                <c:pt idx="22940">
                  <c:v>3.152908563614</c:v>
                </c:pt>
                <c:pt idx="22941">
                  <c:v>3.153039693832</c:v>
                </c:pt>
                <c:pt idx="22942">
                  <c:v>3.153376340866</c:v>
                </c:pt>
                <c:pt idx="22943">
                  <c:v>3.1535322666169998</c:v>
                </c:pt>
                <c:pt idx="22944">
                  <c:v>3.153698682785</c:v>
                </c:pt>
                <c:pt idx="22945">
                  <c:v>3.1540434360499998</c:v>
                </c:pt>
                <c:pt idx="22946">
                  <c:v>3.1541843414309998</c:v>
                </c:pt>
                <c:pt idx="22947">
                  <c:v>3.1542954444890001</c:v>
                </c:pt>
                <c:pt idx="22948">
                  <c:v>3.1543688774110001</c:v>
                </c:pt>
                <c:pt idx="22949">
                  <c:v>3.1544599533080002</c:v>
                </c:pt>
                <c:pt idx="22950">
                  <c:v>3.15451669693</c:v>
                </c:pt>
                <c:pt idx="22951">
                  <c:v>3.1545994281769998</c:v>
                </c:pt>
                <c:pt idx="22952">
                  <c:v>3.154701471329</c:v>
                </c:pt>
                <c:pt idx="22953">
                  <c:v>3.1547775268549998</c:v>
                </c:pt>
                <c:pt idx="22954">
                  <c:v>3.1549584865570002</c:v>
                </c:pt>
                <c:pt idx="22955">
                  <c:v>3.155078172684</c:v>
                </c:pt>
                <c:pt idx="22956">
                  <c:v>3.1551551818850001</c:v>
                </c:pt>
                <c:pt idx="22957">
                  <c:v>3.1552233695980001</c:v>
                </c:pt>
                <c:pt idx="22958">
                  <c:v>3.15531873703</c:v>
                </c:pt>
                <c:pt idx="22959">
                  <c:v>3.1554317474369999</c:v>
                </c:pt>
                <c:pt idx="22960">
                  <c:v>3.1557416915890002</c:v>
                </c:pt>
                <c:pt idx="22961">
                  <c:v>3.155920267105</c:v>
                </c:pt>
                <c:pt idx="22962">
                  <c:v>3.156044006348</c:v>
                </c:pt>
                <c:pt idx="22963">
                  <c:v>3.1561658382419999</c:v>
                </c:pt>
                <c:pt idx="22964">
                  <c:v>3.1562645435330001</c:v>
                </c:pt>
                <c:pt idx="22965">
                  <c:v>3.1564319133760002</c:v>
                </c:pt>
                <c:pt idx="22966">
                  <c:v>3.156666755676</c:v>
                </c:pt>
                <c:pt idx="22967">
                  <c:v>3.1569826602940001</c:v>
                </c:pt>
                <c:pt idx="22968">
                  <c:v>3.157076835632</c:v>
                </c:pt>
                <c:pt idx="22969">
                  <c:v>3.1571829319</c:v>
                </c:pt>
                <c:pt idx="22970">
                  <c:v>3.1573059558869998</c:v>
                </c:pt>
                <c:pt idx="22971">
                  <c:v>3.1574251651759999</c:v>
                </c:pt>
                <c:pt idx="22972">
                  <c:v>3.1575136184689998</c:v>
                </c:pt>
                <c:pt idx="22973">
                  <c:v>3.157601594925</c:v>
                </c:pt>
                <c:pt idx="22974">
                  <c:v>3.1576840877530001</c:v>
                </c:pt>
                <c:pt idx="22975">
                  <c:v>3.1577596664429999</c:v>
                </c:pt>
                <c:pt idx="22976">
                  <c:v>3.1578364372249998</c:v>
                </c:pt>
                <c:pt idx="22977">
                  <c:v>3.1579024791719998</c:v>
                </c:pt>
                <c:pt idx="22978">
                  <c:v>3.1579794883729999</c:v>
                </c:pt>
                <c:pt idx="22979">
                  <c:v>3.1580538749690001</c:v>
                </c:pt>
                <c:pt idx="22980">
                  <c:v>3.1581709384919998</c:v>
                </c:pt>
                <c:pt idx="22981">
                  <c:v>3.1583595275879999</c:v>
                </c:pt>
                <c:pt idx="22982">
                  <c:v>3.1585402488710002</c:v>
                </c:pt>
                <c:pt idx="22983">
                  <c:v>3.1586000919339998</c:v>
                </c:pt>
                <c:pt idx="22984">
                  <c:v>3.1586873531339998</c:v>
                </c:pt>
                <c:pt idx="22985">
                  <c:v>3.158750772476</c:v>
                </c:pt>
                <c:pt idx="22986">
                  <c:v>3.158788919449</c:v>
                </c:pt>
                <c:pt idx="22987">
                  <c:v>3.1588983535769999</c:v>
                </c:pt>
                <c:pt idx="22988">
                  <c:v>3.1589660644530002</c:v>
                </c:pt>
                <c:pt idx="22989">
                  <c:v>3.1591703891749998</c:v>
                </c:pt>
                <c:pt idx="22990">
                  <c:v>3.159507274628</c:v>
                </c:pt>
                <c:pt idx="22991">
                  <c:v>3.1596727371219999</c:v>
                </c:pt>
                <c:pt idx="22992">
                  <c:v>3.1597912311549998</c:v>
                </c:pt>
                <c:pt idx="22993">
                  <c:v>3.1598725318910001</c:v>
                </c:pt>
                <c:pt idx="22994">
                  <c:v>3.1599900722499998</c:v>
                </c:pt>
                <c:pt idx="22995">
                  <c:v>3.1602978706360001</c:v>
                </c:pt>
                <c:pt idx="22996">
                  <c:v>3.1605970859529999</c:v>
                </c:pt>
                <c:pt idx="22997">
                  <c:v>3.1609301567079999</c:v>
                </c:pt>
                <c:pt idx="22998">
                  <c:v>3.161281108856</c:v>
                </c:pt>
                <c:pt idx="22999">
                  <c:v>3.161500692368</c:v>
                </c:pt>
                <c:pt idx="23000">
                  <c:v>3.1615710258480001</c:v>
                </c:pt>
                <c:pt idx="23001">
                  <c:v>3.16166806221</c:v>
                </c:pt>
                <c:pt idx="23002">
                  <c:v>3.1617705821989999</c:v>
                </c:pt>
                <c:pt idx="23003">
                  <c:v>3.1618468761440002</c:v>
                </c:pt>
                <c:pt idx="23004">
                  <c:v>3.161943912506</c:v>
                </c:pt>
                <c:pt idx="23005">
                  <c:v>3.1621875762939999</c:v>
                </c:pt>
                <c:pt idx="23006">
                  <c:v>3.1622626781459999</c:v>
                </c:pt>
                <c:pt idx="23007">
                  <c:v>3.1623423099519998</c:v>
                </c:pt>
                <c:pt idx="23008">
                  <c:v>3.1624159812929999</c:v>
                </c:pt>
                <c:pt idx="23009">
                  <c:v>3.1624879837040001</c:v>
                </c:pt>
                <c:pt idx="23010">
                  <c:v>3.1625547409060002</c:v>
                </c:pt>
                <c:pt idx="23011">
                  <c:v>3.1625912189480001</c:v>
                </c:pt>
                <c:pt idx="23012">
                  <c:v>3.162674427032</c:v>
                </c:pt>
                <c:pt idx="23013">
                  <c:v>3.1627521514889998</c:v>
                </c:pt>
                <c:pt idx="23014">
                  <c:v>3.1627902984620002</c:v>
                </c:pt>
                <c:pt idx="23015">
                  <c:v>3.1628682613370001</c:v>
                </c:pt>
                <c:pt idx="23016">
                  <c:v>3.1629438400269998</c:v>
                </c:pt>
                <c:pt idx="23017">
                  <c:v>3.1630241870879998</c:v>
                </c:pt>
                <c:pt idx="23018">
                  <c:v>3.1631021499630001</c:v>
                </c:pt>
                <c:pt idx="23019">
                  <c:v>3.1631846427919998</c:v>
                </c:pt>
                <c:pt idx="23020">
                  <c:v>3.1632554531100001</c:v>
                </c:pt>
                <c:pt idx="23021">
                  <c:v>3.1633360385890001</c:v>
                </c:pt>
                <c:pt idx="23022">
                  <c:v>3.1636440753940001</c:v>
                </c:pt>
                <c:pt idx="23023">
                  <c:v>3.163769245148</c:v>
                </c:pt>
                <c:pt idx="23024">
                  <c:v>3.163898706436</c:v>
                </c:pt>
                <c:pt idx="23025">
                  <c:v>3.1641333103179998</c:v>
                </c:pt>
                <c:pt idx="23026">
                  <c:v>3.164280414581</c:v>
                </c:pt>
                <c:pt idx="23027">
                  <c:v>3.164383411407</c:v>
                </c:pt>
                <c:pt idx="23028">
                  <c:v>3.1645166873930002</c:v>
                </c:pt>
                <c:pt idx="23029">
                  <c:v>3.1646578311920002</c:v>
                </c:pt>
                <c:pt idx="23030">
                  <c:v>3.1649522781370001</c:v>
                </c:pt>
                <c:pt idx="23031">
                  <c:v>3.1652770042420002</c:v>
                </c:pt>
                <c:pt idx="23032">
                  <c:v>3.1654484271999999</c:v>
                </c:pt>
                <c:pt idx="23033">
                  <c:v>3.1656203269960002</c:v>
                </c:pt>
                <c:pt idx="23034">
                  <c:v>3.1657483577729999</c:v>
                </c:pt>
                <c:pt idx="23035">
                  <c:v>3.165825605392</c:v>
                </c:pt>
                <c:pt idx="23036">
                  <c:v>3.1659138202669999</c:v>
                </c:pt>
                <c:pt idx="23037">
                  <c:v>3.1660218238829998</c:v>
                </c:pt>
                <c:pt idx="23038">
                  <c:v>3.1661002635959998</c:v>
                </c:pt>
                <c:pt idx="23039">
                  <c:v>3.1661953926090001</c:v>
                </c:pt>
                <c:pt idx="23040">
                  <c:v>3.1662943363189999</c:v>
                </c:pt>
                <c:pt idx="23041">
                  <c:v>3.166364192963</c:v>
                </c:pt>
                <c:pt idx="23042">
                  <c:v>3.1664853096010002</c:v>
                </c:pt>
                <c:pt idx="23043">
                  <c:v>3.1668488979339999</c:v>
                </c:pt>
                <c:pt idx="23044">
                  <c:v>3.1670112609859999</c:v>
                </c:pt>
                <c:pt idx="23045">
                  <c:v>3.1670808792109999</c:v>
                </c:pt>
                <c:pt idx="23046">
                  <c:v>3.167159557343</c:v>
                </c:pt>
                <c:pt idx="23047">
                  <c:v>3.1672708988189999</c:v>
                </c:pt>
                <c:pt idx="23048">
                  <c:v>3.16734957695</c:v>
                </c:pt>
                <c:pt idx="23049">
                  <c:v>3.1674294471739999</c:v>
                </c:pt>
                <c:pt idx="23050">
                  <c:v>3.1676278114319998</c:v>
                </c:pt>
                <c:pt idx="23051">
                  <c:v>3.1679100990300002</c:v>
                </c:pt>
                <c:pt idx="23052">
                  <c:v>3.1680984497070002</c:v>
                </c:pt>
                <c:pt idx="23053">
                  <c:v>3.1681697368620001</c:v>
                </c:pt>
                <c:pt idx="23054">
                  <c:v>3.1682832241060002</c:v>
                </c:pt>
                <c:pt idx="23055">
                  <c:v>3.168318986893</c:v>
                </c:pt>
                <c:pt idx="23056">
                  <c:v>3.1683917045590002</c:v>
                </c:pt>
                <c:pt idx="23057">
                  <c:v>3.1684684753419998</c:v>
                </c:pt>
                <c:pt idx="23058">
                  <c:v>3.168537139893</c:v>
                </c:pt>
                <c:pt idx="23059">
                  <c:v>3.1686131954190002</c:v>
                </c:pt>
                <c:pt idx="23060">
                  <c:v>3.1686894893650002</c:v>
                </c:pt>
                <c:pt idx="23061">
                  <c:v>3.1687643527980001</c:v>
                </c:pt>
                <c:pt idx="23062">
                  <c:v>3.1688473224639999</c:v>
                </c:pt>
                <c:pt idx="23063">
                  <c:v>3.1689596176150001</c:v>
                </c:pt>
                <c:pt idx="23064">
                  <c:v>3.1690416336060001</c:v>
                </c:pt>
                <c:pt idx="23065">
                  <c:v>3.169110774994</c:v>
                </c:pt>
                <c:pt idx="23066">
                  <c:v>3.1691803932189999</c:v>
                </c:pt>
                <c:pt idx="23067">
                  <c:v>3.1692879199980002</c:v>
                </c:pt>
                <c:pt idx="23068">
                  <c:v>3.169621944427</c:v>
                </c:pt>
                <c:pt idx="23069">
                  <c:v>3.1699330806730002</c:v>
                </c:pt>
                <c:pt idx="23070">
                  <c:v>3.170050859451</c:v>
                </c:pt>
                <c:pt idx="23071">
                  <c:v>3.1701550483699998</c:v>
                </c:pt>
                <c:pt idx="23072">
                  <c:v>3.1702351570129998</c:v>
                </c:pt>
                <c:pt idx="23073">
                  <c:v>3.1703286170960001</c:v>
                </c:pt>
                <c:pt idx="23074">
                  <c:v>3.170429468155</c:v>
                </c:pt>
                <c:pt idx="23075">
                  <c:v>3.1706023216250001</c:v>
                </c:pt>
                <c:pt idx="23076">
                  <c:v>3.1707451343540001</c:v>
                </c:pt>
                <c:pt idx="23077">
                  <c:v>3.170861721039</c:v>
                </c:pt>
                <c:pt idx="23078">
                  <c:v>3.1712248325350001</c:v>
                </c:pt>
                <c:pt idx="23079">
                  <c:v>3.171554327011</c:v>
                </c:pt>
                <c:pt idx="23080">
                  <c:v>3.1717810630800001</c:v>
                </c:pt>
                <c:pt idx="23081">
                  <c:v>3.1720855236049998</c:v>
                </c:pt>
                <c:pt idx="23082">
                  <c:v>3.1724421978000001</c:v>
                </c:pt>
                <c:pt idx="23083">
                  <c:v>3.1726012229920002</c:v>
                </c:pt>
                <c:pt idx="23084">
                  <c:v>3.1729619503020001</c:v>
                </c:pt>
                <c:pt idx="23085">
                  <c:v>3.1732861995700001</c:v>
                </c:pt>
                <c:pt idx="23086">
                  <c:v>3.173592567444</c:v>
                </c:pt>
                <c:pt idx="23087">
                  <c:v>3.1737413406370001</c:v>
                </c:pt>
                <c:pt idx="23088">
                  <c:v>3.173896074295</c:v>
                </c:pt>
                <c:pt idx="23089">
                  <c:v>3.1739997863770002</c:v>
                </c:pt>
                <c:pt idx="23090">
                  <c:v>3.1740803718569999</c:v>
                </c:pt>
                <c:pt idx="23091">
                  <c:v>3.1741776466370002</c:v>
                </c:pt>
                <c:pt idx="23092">
                  <c:v>3.1743135452270002</c:v>
                </c:pt>
                <c:pt idx="23093">
                  <c:v>3.1744825840000002</c:v>
                </c:pt>
                <c:pt idx="23094">
                  <c:v>3.1746571064000002</c:v>
                </c:pt>
                <c:pt idx="23095">
                  <c:v>3.1747417449949999</c:v>
                </c:pt>
                <c:pt idx="23096">
                  <c:v>3.1748313903810002</c:v>
                </c:pt>
                <c:pt idx="23097">
                  <c:v>3.1749167442320001</c:v>
                </c:pt>
                <c:pt idx="23098">
                  <c:v>3.1749658584590001</c:v>
                </c:pt>
                <c:pt idx="23099">
                  <c:v>3.1750445365909998</c:v>
                </c:pt>
                <c:pt idx="23100">
                  <c:v>3.1751332283020002</c:v>
                </c:pt>
                <c:pt idx="23101">
                  <c:v>3.1752130985260001</c:v>
                </c:pt>
                <c:pt idx="23102">
                  <c:v>3.1753761768339999</c:v>
                </c:pt>
                <c:pt idx="23103">
                  <c:v>3.175535440445</c:v>
                </c:pt>
                <c:pt idx="23104">
                  <c:v>3.175655603409</c:v>
                </c:pt>
                <c:pt idx="23105">
                  <c:v>3.175941944122</c:v>
                </c:pt>
                <c:pt idx="23106">
                  <c:v>3.176067352295</c:v>
                </c:pt>
                <c:pt idx="23107">
                  <c:v>3.1761581897740001</c:v>
                </c:pt>
                <c:pt idx="23108">
                  <c:v>3.1762673854829999</c:v>
                </c:pt>
                <c:pt idx="23109">
                  <c:v>3.1763064861300001</c:v>
                </c:pt>
                <c:pt idx="23110">
                  <c:v>3.1764068603519999</c:v>
                </c:pt>
                <c:pt idx="23111">
                  <c:v>3.1764945983890001</c:v>
                </c:pt>
                <c:pt idx="23112">
                  <c:v>3.1766121387480002</c:v>
                </c:pt>
                <c:pt idx="23113">
                  <c:v>3.1766436100009998</c:v>
                </c:pt>
                <c:pt idx="23114">
                  <c:v>3.1767034530639999</c:v>
                </c:pt>
                <c:pt idx="23115">
                  <c:v>3.1767606735229998</c:v>
                </c:pt>
                <c:pt idx="23116">
                  <c:v>3.176790952682</c:v>
                </c:pt>
                <c:pt idx="23117">
                  <c:v>3.1769092082979999</c:v>
                </c:pt>
                <c:pt idx="23118">
                  <c:v>3.1769790649409999</c:v>
                </c:pt>
                <c:pt idx="23119">
                  <c:v>3.1771473884580002</c:v>
                </c:pt>
                <c:pt idx="23120">
                  <c:v>3.1772890090939998</c:v>
                </c:pt>
                <c:pt idx="23121">
                  <c:v>3.1774063110349999</c:v>
                </c:pt>
                <c:pt idx="23122">
                  <c:v>3.1777200698849999</c:v>
                </c:pt>
                <c:pt idx="23123">
                  <c:v>3.1778888702389998</c:v>
                </c:pt>
                <c:pt idx="23124">
                  <c:v>3.1781396865840001</c:v>
                </c:pt>
                <c:pt idx="23125">
                  <c:v>3.1783659458160001</c:v>
                </c:pt>
                <c:pt idx="23126">
                  <c:v>3.1785097122189998</c:v>
                </c:pt>
                <c:pt idx="23127">
                  <c:v>3.1787977218629999</c:v>
                </c:pt>
                <c:pt idx="23128">
                  <c:v>3.179101467133</c:v>
                </c:pt>
                <c:pt idx="23129">
                  <c:v>3.179225444794</c:v>
                </c:pt>
                <c:pt idx="23130">
                  <c:v>3.1793384551999999</c:v>
                </c:pt>
                <c:pt idx="23131">
                  <c:v>3.1794061660769999</c:v>
                </c:pt>
                <c:pt idx="23132">
                  <c:v>3.179520130157</c:v>
                </c:pt>
                <c:pt idx="23133">
                  <c:v>3.1798701286319999</c:v>
                </c:pt>
                <c:pt idx="23134">
                  <c:v>3.1800038814540001</c:v>
                </c:pt>
                <c:pt idx="23135">
                  <c:v>3.1801733970639998</c:v>
                </c:pt>
                <c:pt idx="23136">
                  <c:v>3.180303096771</c:v>
                </c:pt>
                <c:pt idx="23137">
                  <c:v>3.1804177761079999</c:v>
                </c:pt>
                <c:pt idx="23138">
                  <c:v>3.1805644035339999</c:v>
                </c:pt>
                <c:pt idx="23139">
                  <c:v>3.1806859970089998</c:v>
                </c:pt>
                <c:pt idx="23140">
                  <c:v>3.1808500289919999</c:v>
                </c:pt>
                <c:pt idx="23141">
                  <c:v>3.181188821793</c:v>
                </c:pt>
                <c:pt idx="23142">
                  <c:v>3.1813077926640001</c:v>
                </c:pt>
                <c:pt idx="23143">
                  <c:v>3.1815085411070001</c:v>
                </c:pt>
                <c:pt idx="23144">
                  <c:v>3.1818418502810002</c:v>
                </c:pt>
                <c:pt idx="23145">
                  <c:v>3.1820125579830001</c:v>
                </c:pt>
                <c:pt idx="23146">
                  <c:v>3.182139396667</c:v>
                </c:pt>
                <c:pt idx="23147">
                  <c:v>3.1822390556340001</c:v>
                </c:pt>
                <c:pt idx="23148">
                  <c:v>3.1823296546940001</c:v>
                </c:pt>
                <c:pt idx="23149">
                  <c:v>3.1823964118960002</c:v>
                </c:pt>
                <c:pt idx="23150">
                  <c:v>3.1824991703030001</c:v>
                </c:pt>
                <c:pt idx="23151">
                  <c:v>3.1828250885010001</c:v>
                </c:pt>
                <c:pt idx="23152">
                  <c:v>3.1830735206599998</c:v>
                </c:pt>
                <c:pt idx="23153">
                  <c:v>3.183183908463</c:v>
                </c:pt>
                <c:pt idx="23154">
                  <c:v>3.1832647323610002</c:v>
                </c:pt>
                <c:pt idx="23155">
                  <c:v>3.1833515167240001</c:v>
                </c:pt>
                <c:pt idx="23156">
                  <c:v>3.183433294296</c:v>
                </c:pt>
                <c:pt idx="23157">
                  <c:v>3.1835672855379999</c:v>
                </c:pt>
                <c:pt idx="23158">
                  <c:v>3.1836831569670001</c:v>
                </c:pt>
                <c:pt idx="23159">
                  <c:v>3.1838521957400001</c:v>
                </c:pt>
                <c:pt idx="23160">
                  <c:v>3.1839950084690001</c:v>
                </c:pt>
                <c:pt idx="23161">
                  <c:v>3.184319257736</c:v>
                </c:pt>
                <c:pt idx="23162">
                  <c:v>3.184639930725</c:v>
                </c:pt>
                <c:pt idx="23163">
                  <c:v>3.18496799469</c:v>
                </c:pt>
                <c:pt idx="23164">
                  <c:v>3.1853032112120001</c:v>
                </c:pt>
                <c:pt idx="23165">
                  <c:v>3.185421228409</c:v>
                </c:pt>
                <c:pt idx="23166">
                  <c:v>3.1854863166810001</c:v>
                </c:pt>
                <c:pt idx="23167">
                  <c:v>3.1855690479279999</c:v>
                </c:pt>
                <c:pt idx="23168">
                  <c:v>3.1856646537779998</c:v>
                </c:pt>
                <c:pt idx="23169">
                  <c:v>3.1859943866729998</c:v>
                </c:pt>
                <c:pt idx="23170">
                  <c:v>3.1860845088960001</c:v>
                </c:pt>
                <c:pt idx="23171">
                  <c:v>3.1861727237699999</c:v>
                </c:pt>
                <c:pt idx="23172">
                  <c:v>3.1863846778870002</c:v>
                </c:pt>
                <c:pt idx="23173">
                  <c:v>3.1865160465239999</c:v>
                </c:pt>
                <c:pt idx="23174">
                  <c:v>3.18661570549</c:v>
                </c:pt>
                <c:pt idx="23175">
                  <c:v>3.1867077350619999</c:v>
                </c:pt>
                <c:pt idx="23176">
                  <c:v>3.1869115829469998</c:v>
                </c:pt>
                <c:pt idx="23177">
                  <c:v>3.187116384506</c:v>
                </c:pt>
                <c:pt idx="23178">
                  <c:v>3.1872096061709998</c:v>
                </c:pt>
                <c:pt idx="23179">
                  <c:v>3.1873121261600001</c:v>
                </c:pt>
                <c:pt idx="23180">
                  <c:v>3.1873843669889999</c:v>
                </c:pt>
                <c:pt idx="23181">
                  <c:v>3.1875007152560002</c:v>
                </c:pt>
                <c:pt idx="23182">
                  <c:v>3.187601089478</c:v>
                </c:pt>
                <c:pt idx="23183">
                  <c:v>3.1876800060270001</c:v>
                </c:pt>
                <c:pt idx="23184">
                  <c:v>3.1877906322479999</c:v>
                </c:pt>
                <c:pt idx="23185">
                  <c:v>3.187876701355</c:v>
                </c:pt>
                <c:pt idx="23186">
                  <c:v>3.187951803207</c:v>
                </c:pt>
                <c:pt idx="23187">
                  <c:v>3.1880679130549998</c:v>
                </c:pt>
                <c:pt idx="23188">
                  <c:v>3.1880900859830001</c:v>
                </c:pt>
                <c:pt idx="23189">
                  <c:v>3.1882216930389999</c:v>
                </c:pt>
                <c:pt idx="23190">
                  <c:v>3.1882500648500001</c:v>
                </c:pt>
                <c:pt idx="23191">
                  <c:v>3.1883134841919998</c:v>
                </c:pt>
                <c:pt idx="23192">
                  <c:v>3.188379049301</c:v>
                </c:pt>
                <c:pt idx="23193">
                  <c:v>3.1884603500369999</c:v>
                </c:pt>
                <c:pt idx="23194">
                  <c:v>3.1885471343990002</c:v>
                </c:pt>
                <c:pt idx="23195">
                  <c:v>3.188666820526</c:v>
                </c:pt>
                <c:pt idx="23196">
                  <c:v>3.1888108253479999</c:v>
                </c:pt>
                <c:pt idx="23197">
                  <c:v>3.189004898071</c:v>
                </c:pt>
                <c:pt idx="23198">
                  <c:v>3.1893267631529998</c:v>
                </c:pt>
                <c:pt idx="23199">
                  <c:v>3.1896331310270001</c:v>
                </c:pt>
                <c:pt idx="23200">
                  <c:v>3.1898927688600001</c:v>
                </c:pt>
                <c:pt idx="23201">
                  <c:v>3.1899681091310002</c:v>
                </c:pt>
                <c:pt idx="23202">
                  <c:v>3.1900308132170001</c:v>
                </c:pt>
                <c:pt idx="23203">
                  <c:v>3.19007229805</c:v>
                </c:pt>
                <c:pt idx="23204">
                  <c:v>3.1901149749759998</c:v>
                </c:pt>
                <c:pt idx="23205">
                  <c:v>3.1901829242709998</c:v>
                </c:pt>
                <c:pt idx="23206">
                  <c:v>3.1902682781220002</c:v>
                </c:pt>
                <c:pt idx="23207">
                  <c:v>3.1903710365300002</c:v>
                </c:pt>
                <c:pt idx="23208">
                  <c:v>3.1904621124269998</c:v>
                </c:pt>
                <c:pt idx="23209">
                  <c:v>3.1905410289759999</c:v>
                </c:pt>
                <c:pt idx="23210">
                  <c:v>3.1906518936160002</c:v>
                </c:pt>
                <c:pt idx="23211">
                  <c:v>3.1907224655149999</c:v>
                </c:pt>
                <c:pt idx="23212">
                  <c:v>3.1910533905029999</c:v>
                </c:pt>
                <c:pt idx="23213">
                  <c:v>3.191208839417</c:v>
                </c:pt>
                <c:pt idx="23214">
                  <c:v>3.1913475990300002</c:v>
                </c:pt>
                <c:pt idx="23215">
                  <c:v>3.1914935112</c:v>
                </c:pt>
                <c:pt idx="23216">
                  <c:v>3.1916522979740001</c:v>
                </c:pt>
                <c:pt idx="23217">
                  <c:v>3.1917734146119998</c:v>
                </c:pt>
                <c:pt idx="23218">
                  <c:v>3.1919236183169999</c:v>
                </c:pt>
                <c:pt idx="23219">
                  <c:v>3.1920297145840002</c:v>
                </c:pt>
                <c:pt idx="23220">
                  <c:v>3.1921706199650002</c:v>
                </c:pt>
                <c:pt idx="23221">
                  <c:v>3.19233751297</c:v>
                </c:pt>
                <c:pt idx="23222">
                  <c:v>3.1924169063569998</c:v>
                </c:pt>
                <c:pt idx="23223">
                  <c:v>3.1925051212310001</c:v>
                </c:pt>
                <c:pt idx="23224">
                  <c:v>3.1926741600040001</c:v>
                </c:pt>
                <c:pt idx="23225">
                  <c:v>3.1929903030400002</c:v>
                </c:pt>
                <c:pt idx="23226">
                  <c:v>3.1931803226470001</c:v>
                </c:pt>
                <c:pt idx="23227">
                  <c:v>3.193441152573</c:v>
                </c:pt>
                <c:pt idx="23228">
                  <c:v>3.1935448646550002</c:v>
                </c:pt>
                <c:pt idx="23229">
                  <c:v>3.1936063766479998</c:v>
                </c:pt>
                <c:pt idx="23230">
                  <c:v>3.1936876773830001</c:v>
                </c:pt>
                <c:pt idx="23231">
                  <c:v>3.1937990188600001</c:v>
                </c:pt>
                <c:pt idx="23232">
                  <c:v>3.1938691139220001</c:v>
                </c:pt>
                <c:pt idx="23233">
                  <c:v>3.1939880847929998</c:v>
                </c:pt>
                <c:pt idx="23234">
                  <c:v>3.1943297386170002</c:v>
                </c:pt>
                <c:pt idx="23235">
                  <c:v>3.194658756256</c:v>
                </c:pt>
                <c:pt idx="23236">
                  <c:v>3.1948928833010002</c:v>
                </c:pt>
                <c:pt idx="23237">
                  <c:v>3.195019245148</c:v>
                </c:pt>
                <c:pt idx="23238">
                  <c:v>3.1953516006470002</c:v>
                </c:pt>
                <c:pt idx="23239">
                  <c:v>3.1955208778380002</c:v>
                </c:pt>
                <c:pt idx="23240">
                  <c:v>3.1956362724299998</c:v>
                </c:pt>
                <c:pt idx="23241">
                  <c:v>3.1957044601439999</c:v>
                </c:pt>
                <c:pt idx="23242">
                  <c:v>3.1957771778109998</c:v>
                </c:pt>
                <c:pt idx="23243">
                  <c:v>3.195849895477</c:v>
                </c:pt>
                <c:pt idx="23244">
                  <c:v>3.1959257125849998</c:v>
                </c:pt>
                <c:pt idx="23245">
                  <c:v>3.1959922313689999</c:v>
                </c:pt>
                <c:pt idx="23246">
                  <c:v>3.1961073875429999</c:v>
                </c:pt>
                <c:pt idx="23247">
                  <c:v>3.1963093280789998</c:v>
                </c:pt>
                <c:pt idx="23248">
                  <c:v>3.19646525383</c:v>
                </c:pt>
                <c:pt idx="23249">
                  <c:v>3.1967287063600001</c:v>
                </c:pt>
                <c:pt idx="23250">
                  <c:v>3.196805238724</c:v>
                </c:pt>
                <c:pt idx="23251">
                  <c:v>3.1968824863430001</c:v>
                </c:pt>
                <c:pt idx="23252">
                  <c:v>3.1969954967500001</c:v>
                </c:pt>
                <c:pt idx="23253">
                  <c:v>3.197075366974</c:v>
                </c:pt>
                <c:pt idx="23254">
                  <c:v>3.1972682476040002</c:v>
                </c:pt>
                <c:pt idx="23255">
                  <c:v>3.197516918182</c:v>
                </c:pt>
                <c:pt idx="23256">
                  <c:v>3.1978089809419998</c:v>
                </c:pt>
                <c:pt idx="23257">
                  <c:v>3.197961330414</c:v>
                </c:pt>
                <c:pt idx="23258">
                  <c:v>3.198086977005</c:v>
                </c:pt>
                <c:pt idx="23259">
                  <c:v>3.1981744766240001</c:v>
                </c:pt>
                <c:pt idx="23260">
                  <c:v>3.1982612609859999</c:v>
                </c:pt>
                <c:pt idx="23261">
                  <c:v>3.198343515396</c:v>
                </c:pt>
                <c:pt idx="23262">
                  <c:v>3.198432207108</c:v>
                </c:pt>
                <c:pt idx="23263">
                  <c:v>3.1985192298889999</c:v>
                </c:pt>
                <c:pt idx="23264">
                  <c:v>3.198637962341</c:v>
                </c:pt>
                <c:pt idx="23265">
                  <c:v>3.1987223625180001</c:v>
                </c:pt>
                <c:pt idx="23266">
                  <c:v>3.1988520622249998</c:v>
                </c:pt>
                <c:pt idx="23267">
                  <c:v>3.198967695236</c:v>
                </c:pt>
                <c:pt idx="23268">
                  <c:v>3.1993291378020001</c:v>
                </c:pt>
                <c:pt idx="23269">
                  <c:v>3.199408769608</c:v>
                </c:pt>
                <c:pt idx="23270">
                  <c:v>3.1995286941529999</c:v>
                </c:pt>
                <c:pt idx="23271">
                  <c:v>3.1996037960049999</c:v>
                </c:pt>
                <c:pt idx="23272">
                  <c:v>3.1996934413910001</c:v>
                </c:pt>
                <c:pt idx="23273">
                  <c:v>3.1998145580289998</c:v>
                </c:pt>
                <c:pt idx="23274">
                  <c:v>3.199890136719</c:v>
                </c:pt>
                <c:pt idx="23275">
                  <c:v>3.199982404709</c:v>
                </c:pt>
                <c:pt idx="23276">
                  <c:v>3.2000887393949999</c:v>
                </c:pt>
                <c:pt idx="23277">
                  <c:v>3.200158834457</c:v>
                </c:pt>
                <c:pt idx="23278">
                  <c:v>3.200251340866</c:v>
                </c:pt>
                <c:pt idx="23279">
                  <c:v>3.2003531455990002</c:v>
                </c:pt>
                <c:pt idx="23280">
                  <c:v>3.2004265785219999</c:v>
                </c:pt>
                <c:pt idx="23281">
                  <c:v>3.2005326747890002</c:v>
                </c:pt>
                <c:pt idx="23282">
                  <c:v>3.200627565384</c:v>
                </c:pt>
                <c:pt idx="23283">
                  <c:v>3.2006998062130001</c:v>
                </c:pt>
                <c:pt idx="23284">
                  <c:v>3.2008149623870001</c:v>
                </c:pt>
                <c:pt idx="23285">
                  <c:v>3.2010138034820002</c:v>
                </c:pt>
                <c:pt idx="23286">
                  <c:v>3.201344251633</c:v>
                </c:pt>
                <c:pt idx="23287">
                  <c:v>3.2015023231509998</c:v>
                </c:pt>
                <c:pt idx="23288">
                  <c:v>3.2016139030459998</c:v>
                </c:pt>
                <c:pt idx="23289">
                  <c:v>3.2017703056340001</c:v>
                </c:pt>
                <c:pt idx="23290">
                  <c:v>3.2018508911130001</c:v>
                </c:pt>
                <c:pt idx="23291">
                  <c:v>3.2019712924960002</c:v>
                </c:pt>
                <c:pt idx="23292">
                  <c:v>3.202049016953</c:v>
                </c:pt>
                <c:pt idx="23293">
                  <c:v>3.2020912170410001</c:v>
                </c:pt>
                <c:pt idx="23294">
                  <c:v>3.2021729946140001</c:v>
                </c:pt>
                <c:pt idx="23295">
                  <c:v>3.2022776603700001</c:v>
                </c:pt>
                <c:pt idx="23296">
                  <c:v>3.2023913860320001</c:v>
                </c:pt>
                <c:pt idx="23297">
                  <c:v>3.2024829387659999</c:v>
                </c:pt>
                <c:pt idx="23298">
                  <c:v>3.2025382518769998</c:v>
                </c:pt>
                <c:pt idx="23299">
                  <c:v>3.2026572227479999</c:v>
                </c:pt>
                <c:pt idx="23300">
                  <c:v>3.2028839588169999</c:v>
                </c:pt>
                <c:pt idx="23301">
                  <c:v>3.2032136917109999</c:v>
                </c:pt>
                <c:pt idx="23302">
                  <c:v>3.2033312320710001</c:v>
                </c:pt>
                <c:pt idx="23303">
                  <c:v>3.2034077644350001</c:v>
                </c:pt>
                <c:pt idx="23304">
                  <c:v>3.2035324573519999</c:v>
                </c:pt>
                <c:pt idx="23305">
                  <c:v>3.203552246094</c:v>
                </c:pt>
                <c:pt idx="23306">
                  <c:v>3.2036719322199998</c:v>
                </c:pt>
                <c:pt idx="23307">
                  <c:v>3.203738689423</c:v>
                </c:pt>
                <c:pt idx="23308">
                  <c:v>3.2038514614109999</c:v>
                </c:pt>
                <c:pt idx="23309">
                  <c:v>3.2041823863980001</c:v>
                </c:pt>
                <c:pt idx="23310">
                  <c:v>3.2042803764340002</c:v>
                </c:pt>
                <c:pt idx="23311">
                  <c:v>3.2043809890750001</c:v>
                </c:pt>
                <c:pt idx="23312">
                  <c:v>3.20450091362</c:v>
                </c:pt>
                <c:pt idx="23313">
                  <c:v>3.204614162445</c:v>
                </c:pt>
                <c:pt idx="23314">
                  <c:v>3.2047123909000002</c:v>
                </c:pt>
                <c:pt idx="23315">
                  <c:v>3.2048859596249999</c:v>
                </c:pt>
                <c:pt idx="23316">
                  <c:v>3.2049636840820002</c:v>
                </c:pt>
                <c:pt idx="23317">
                  <c:v>3.2050478458399998</c:v>
                </c:pt>
                <c:pt idx="23318">
                  <c:v>3.2051274776460001</c:v>
                </c:pt>
                <c:pt idx="23319">
                  <c:v>3.2052130699160002</c:v>
                </c:pt>
                <c:pt idx="23320">
                  <c:v>3.205292701721</c:v>
                </c:pt>
                <c:pt idx="23321">
                  <c:v>3.2054140567779998</c:v>
                </c:pt>
                <c:pt idx="23322">
                  <c:v>3.2056026458739999</c:v>
                </c:pt>
                <c:pt idx="23323">
                  <c:v>3.2058801651</c:v>
                </c:pt>
                <c:pt idx="23324">
                  <c:v>3.2059538364410001</c:v>
                </c:pt>
                <c:pt idx="23325">
                  <c:v>3.2060503959659998</c:v>
                </c:pt>
                <c:pt idx="23326">
                  <c:v>3.2061040401460001</c:v>
                </c:pt>
                <c:pt idx="23327">
                  <c:v>3.2062034606930001</c:v>
                </c:pt>
                <c:pt idx="23328">
                  <c:v>3.2062532901759999</c:v>
                </c:pt>
                <c:pt idx="23329">
                  <c:v>3.2063236236570001</c:v>
                </c:pt>
                <c:pt idx="23330">
                  <c:v>3.206400156021</c:v>
                </c:pt>
                <c:pt idx="23331">
                  <c:v>3.2064998149870001</c:v>
                </c:pt>
                <c:pt idx="23332">
                  <c:v>3.2066013813019998</c:v>
                </c:pt>
                <c:pt idx="23333">
                  <c:v>3.2066812515260001</c:v>
                </c:pt>
                <c:pt idx="23334">
                  <c:v>3.2067902088169999</c:v>
                </c:pt>
                <c:pt idx="23335">
                  <c:v>3.2068982124329999</c:v>
                </c:pt>
                <c:pt idx="23336">
                  <c:v>3.2069792747500001</c:v>
                </c:pt>
                <c:pt idx="23337">
                  <c:v>3.207092285156</c:v>
                </c:pt>
                <c:pt idx="23338">
                  <c:v>3.2071840763089998</c:v>
                </c:pt>
                <c:pt idx="23339">
                  <c:v>3.2075288295750002</c:v>
                </c:pt>
                <c:pt idx="23340">
                  <c:v>3.2076785564420001</c:v>
                </c:pt>
                <c:pt idx="23341">
                  <c:v>3.2077815532680001</c:v>
                </c:pt>
                <c:pt idx="23342">
                  <c:v>3.207901477814</c:v>
                </c:pt>
                <c:pt idx="23343">
                  <c:v>3.2079739570619998</c:v>
                </c:pt>
                <c:pt idx="23344">
                  <c:v>3.208047866821</c:v>
                </c:pt>
                <c:pt idx="23345">
                  <c:v>3.2081167697909998</c:v>
                </c:pt>
                <c:pt idx="23346">
                  <c:v>3.2081432342529999</c:v>
                </c:pt>
                <c:pt idx="23347">
                  <c:v>3.2082128524779998</c:v>
                </c:pt>
                <c:pt idx="23348">
                  <c:v>3.2082695961000001</c:v>
                </c:pt>
                <c:pt idx="23349">
                  <c:v>3.2083230018619999</c:v>
                </c:pt>
                <c:pt idx="23350">
                  <c:v>3.2084133625029998</c:v>
                </c:pt>
                <c:pt idx="23351">
                  <c:v>3.208464860916</c:v>
                </c:pt>
                <c:pt idx="23352">
                  <c:v>3.2085347175600001</c:v>
                </c:pt>
                <c:pt idx="23353">
                  <c:v>3.2086083889010002</c:v>
                </c:pt>
                <c:pt idx="23354">
                  <c:v>3.2086820602419999</c:v>
                </c:pt>
                <c:pt idx="23355">
                  <c:v>3.2087881565090002</c:v>
                </c:pt>
                <c:pt idx="23356">
                  <c:v>3.2090024948120002</c:v>
                </c:pt>
                <c:pt idx="23357">
                  <c:v>3.2091057300569998</c:v>
                </c:pt>
                <c:pt idx="23358">
                  <c:v>3.2091472148900002</c:v>
                </c:pt>
                <c:pt idx="23359">
                  <c:v>3.2091827392579999</c:v>
                </c:pt>
                <c:pt idx="23360">
                  <c:v>3.2092611789699999</c:v>
                </c:pt>
                <c:pt idx="23361">
                  <c:v>3.2093145847320002</c:v>
                </c:pt>
                <c:pt idx="23362">
                  <c:v>3.2093658447269999</c:v>
                </c:pt>
                <c:pt idx="23363">
                  <c:v>3.2094531059269999</c:v>
                </c:pt>
                <c:pt idx="23364">
                  <c:v>3.209511041641</c:v>
                </c:pt>
                <c:pt idx="23365">
                  <c:v>3.2095634937290001</c:v>
                </c:pt>
                <c:pt idx="23366">
                  <c:v>3.2096481323239998</c:v>
                </c:pt>
                <c:pt idx="23367">
                  <c:v>3.2096910476680001</c:v>
                </c:pt>
                <c:pt idx="23368">
                  <c:v>3.2097420692440002</c:v>
                </c:pt>
                <c:pt idx="23369">
                  <c:v>3.2098464965820002</c:v>
                </c:pt>
                <c:pt idx="23370">
                  <c:v>3.2099804878230001</c:v>
                </c:pt>
                <c:pt idx="23371">
                  <c:v>3.2102339267729998</c:v>
                </c:pt>
                <c:pt idx="23372">
                  <c:v>3.2103912830349999</c:v>
                </c:pt>
                <c:pt idx="23373">
                  <c:v>3.2104744911190002</c:v>
                </c:pt>
                <c:pt idx="23374">
                  <c:v>3.210571289063</c:v>
                </c:pt>
                <c:pt idx="23375">
                  <c:v>3.2106478214259999</c:v>
                </c:pt>
                <c:pt idx="23376">
                  <c:v>3.2107834815979999</c:v>
                </c:pt>
                <c:pt idx="23377">
                  <c:v>3.2108802795410001</c:v>
                </c:pt>
                <c:pt idx="23378">
                  <c:v>3.2109682559969999</c:v>
                </c:pt>
                <c:pt idx="23379">
                  <c:v>3.2110917568209998</c:v>
                </c:pt>
                <c:pt idx="23380">
                  <c:v>3.2112145423889999</c:v>
                </c:pt>
                <c:pt idx="23381">
                  <c:v>3.2115228176119999</c:v>
                </c:pt>
                <c:pt idx="23382">
                  <c:v>3.2117419242860001</c:v>
                </c:pt>
                <c:pt idx="23383">
                  <c:v>3.2120215892789998</c:v>
                </c:pt>
                <c:pt idx="23384">
                  <c:v>3.2122004032140001</c:v>
                </c:pt>
                <c:pt idx="23385">
                  <c:v>3.212322235107</c:v>
                </c:pt>
                <c:pt idx="23386">
                  <c:v>3.2124176025389999</c:v>
                </c:pt>
                <c:pt idx="23387">
                  <c:v>3.2124919891360002</c:v>
                </c:pt>
                <c:pt idx="23388">
                  <c:v>3.2125980854030001</c:v>
                </c:pt>
                <c:pt idx="23389">
                  <c:v>3.212697267532</c:v>
                </c:pt>
                <c:pt idx="23390">
                  <c:v>3.2127463817600002</c:v>
                </c:pt>
                <c:pt idx="23391">
                  <c:v>3.2127792835240001</c:v>
                </c:pt>
                <c:pt idx="23392">
                  <c:v>3.2128918170929999</c:v>
                </c:pt>
                <c:pt idx="23393">
                  <c:v>3.2129788398739998</c:v>
                </c:pt>
                <c:pt idx="23394">
                  <c:v>3.2130446434020001</c:v>
                </c:pt>
                <c:pt idx="23395">
                  <c:v>3.2131490707400001</c:v>
                </c:pt>
                <c:pt idx="23396">
                  <c:v>3.2132666110989998</c:v>
                </c:pt>
                <c:pt idx="23397">
                  <c:v>3.2133824825290001</c:v>
                </c:pt>
                <c:pt idx="23398">
                  <c:v>3.213727712631</c:v>
                </c:pt>
                <c:pt idx="23399">
                  <c:v>3.2140436172490001</c:v>
                </c:pt>
                <c:pt idx="23400">
                  <c:v>3.2142398357389999</c:v>
                </c:pt>
                <c:pt idx="23401">
                  <c:v>3.214362382889</c:v>
                </c:pt>
                <c:pt idx="23402">
                  <c:v>3.2144484519960002</c:v>
                </c:pt>
                <c:pt idx="23403">
                  <c:v>3.2145335674290001</c:v>
                </c:pt>
                <c:pt idx="23404">
                  <c:v>3.2146511077879998</c:v>
                </c:pt>
                <c:pt idx="23405">
                  <c:v>3.2147300243379999</c:v>
                </c:pt>
                <c:pt idx="23406">
                  <c:v>3.2148046493529998</c:v>
                </c:pt>
                <c:pt idx="23407">
                  <c:v>3.2148888111109999</c:v>
                </c:pt>
                <c:pt idx="23408">
                  <c:v>3.2149653434749998</c:v>
                </c:pt>
                <c:pt idx="23409">
                  <c:v>3.2149982452389998</c:v>
                </c:pt>
                <c:pt idx="23410">
                  <c:v>3.2151136398319999</c:v>
                </c:pt>
                <c:pt idx="23411">
                  <c:v>3.215433359146</c:v>
                </c:pt>
                <c:pt idx="23412">
                  <c:v>3.2155582904819999</c:v>
                </c:pt>
                <c:pt idx="23413">
                  <c:v>3.2156543731689999</c:v>
                </c:pt>
                <c:pt idx="23414">
                  <c:v>3.2157149314879998</c:v>
                </c:pt>
                <c:pt idx="23415">
                  <c:v>3.2157430648799998</c:v>
                </c:pt>
                <c:pt idx="23416">
                  <c:v>3.2158055305479998</c:v>
                </c:pt>
                <c:pt idx="23417">
                  <c:v>3.2158949375149999</c:v>
                </c:pt>
                <c:pt idx="23418">
                  <c:v>3.2160165309909998</c:v>
                </c:pt>
                <c:pt idx="23419">
                  <c:v>3.2163472175600001</c:v>
                </c:pt>
                <c:pt idx="23420">
                  <c:v>3.216629266739</c:v>
                </c:pt>
                <c:pt idx="23421">
                  <c:v>3.2167098522190001</c:v>
                </c:pt>
                <c:pt idx="23422">
                  <c:v>3.2167901992800001</c:v>
                </c:pt>
                <c:pt idx="23423">
                  <c:v>3.2168669700620001</c:v>
                </c:pt>
                <c:pt idx="23424">
                  <c:v>3.2169401645660001</c:v>
                </c:pt>
                <c:pt idx="23425">
                  <c:v>3.2170052528380002</c:v>
                </c:pt>
                <c:pt idx="23426">
                  <c:v>3.2170345783230001</c:v>
                </c:pt>
                <c:pt idx="23427">
                  <c:v>3.2171058654790001</c:v>
                </c:pt>
                <c:pt idx="23428">
                  <c:v>3.2171773910520001</c:v>
                </c:pt>
                <c:pt idx="23429">
                  <c:v>3.2172532081599998</c:v>
                </c:pt>
                <c:pt idx="23430">
                  <c:v>3.2173337936399999</c:v>
                </c:pt>
                <c:pt idx="23431">
                  <c:v>3.217414140701</c:v>
                </c:pt>
                <c:pt idx="23432">
                  <c:v>3.2174959182739999</c:v>
                </c:pt>
                <c:pt idx="23433">
                  <c:v>3.2175748348240001</c:v>
                </c:pt>
                <c:pt idx="23434">
                  <c:v>3.217653036118</c:v>
                </c:pt>
                <c:pt idx="23435">
                  <c:v>3.2177481651309998</c:v>
                </c:pt>
                <c:pt idx="23436">
                  <c:v>3.2179176807399998</c:v>
                </c:pt>
                <c:pt idx="23437">
                  <c:v>3.218247890472</c:v>
                </c:pt>
                <c:pt idx="23438">
                  <c:v>3.2184197902679998</c:v>
                </c:pt>
                <c:pt idx="23439">
                  <c:v>3.2184829711909999</c:v>
                </c:pt>
                <c:pt idx="23440">
                  <c:v>3.218601942062</c:v>
                </c:pt>
                <c:pt idx="23441">
                  <c:v>3.2186832427979999</c:v>
                </c:pt>
                <c:pt idx="23442">
                  <c:v>3.2187490463259998</c:v>
                </c:pt>
                <c:pt idx="23443">
                  <c:v>3.2187707424159999</c:v>
                </c:pt>
                <c:pt idx="23444">
                  <c:v>3.2188384532929999</c:v>
                </c:pt>
                <c:pt idx="23445">
                  <c:v>3.2189047336579999</c:v>
                </c:pt>
                <c:pt idx="23446">
                  <c:v>3.2189290523529999</c:v>
                </c:pt>
                <c:pt idx="23447">
                  <c:v>3.2190546989439999</c:v>
                </c:pt>
                <c:pt idx="23448">
                  <c:v>3.2191410064700001</c:v>
                </c:pt>
                <c:pt idx="23449">
                  <c:v>3.219229698181</c:v>
                </c:pt>
                <c:pt idx="23450">
                  <c:v>3.2193531990049999</c:v>
                </c:pt>
                <c:pt idx="23451">
                  <c:v>3.2194390296940001</c:v>
                </c:pt>
                <c:pt idx="23452">
                  <c:v>3.2195076942440002</c:v>
                </c:pt>
                <c:pt idx="23453">
                  <c:v>3.2195467948909999</c:v>
                </c:pt>
                <c:pt idx="23454">
                  <c:v>3.2195944786070001</c:v>
                </c:pt>
                <c:pt idx="23455">
                  <c:v>3.219695091248</c:v>
                </c:pt>
                <c:pt idx="23456">
                  <c:v>3.219801664352</c:v>
                </c:pt>
                <c:pt idx="23457">
                  <c:v>3.219939470291</c:v>
                </c:pt>
                <c:pt idx="23458">
                  <c:v>3.220178365707</c:v>
                </c:pt>
                <c:pt idx="23459">
                  <c:v>3.2204892635350002</c:v>
                </c:pt>
                <c:pt idx="23460">
                  <c:v>3.2206203937529998</c:v>
                </c:pt>
                <c:pt idx="23461">
                  <c:v>3.2207028865809999</c:v>
                </c:pt>
                <c:pt idx="23462">
                  <c:v>3.2208213806149999</c:v>
                </c:pt>
                <c:pt idx="23463">
                  <c:v>3.2208960056299998</c:v>
                </c:pt>
                <c:pt idx="23464">
                  <c:v>3.2209320068360001</c:v>
                </c:pt>
                <c:pt idx="23465">
                  <c:v>3.220976829529</c:v>
                </c:pt>
                <c:pt idx="23466">
                  <c:v>3.2210400104520001</c:v>
                </c:pt>
                <c:pt idx="23467">
                  <c:v>3.2211043834690001</c:v>
                </c:pt>
                <c:pt idx="23468">
                  <c:v>3.2211680412289998</c:v>
                </c:pt>
                <c:pt idx="23469">
                  <c:v>3.2212293148039999</c:v>
                </c:pt>
                <c:pt idx="23470">
                  <c:v>3.2212622165679998</c:v>
                </c:pt>
                <c:pt idx="23471">
                  <c:v>3.2213301658629998</c:v>
                </c:pt>
                <c:pt idx="23472">
                  <c:v>3.2213690280909999</c:v>
                </c:pt>
                <c:pt idx="23473">
                  <c:v>3.221400499344</c:v>
                </c:pt>
                <c:pt idx="23474">
                  <c:v>3.221473693848</c:v>
                </c:pt>
                <c:pt idx="23475">
                  <c:v>3.2215502262119999</c:v>
                </c:pt>
                <c:pt idx="23476">
                  <c:v>3.2216312885280001</c:v>
                </c:pt>
                <c:pt idx="23477">
                  <c:v>3.2217552661900002</c:v>
                </c:pt>
                <c:pt idx="23478">
                  <c:v>3.2220399379729998</c:v>
                </c:pt>
                <c:pt idx="23479">
                  <c:v>3.2221240997309999</c:v>
                </c:pt>
                <c:pt idx="23480">
                  <c:v>3.2222399711610001</c:v>
                </c:pt>
                <c:pt idx="23481">
                  <c:v>3.2222776412959999</c:v>
                </c:pt>
                <c:pt idx="23482">
                  <c:v>3.2223289012910001</c:v>
                </c:pt>
                <c:pt idx="23483">
                  <c:v>3.2223992347719999</c:v>
                </c:pt>
                <c:pt idx="23484">
                  <c:v>3.2224404811860001</c:v>
                </c:pt>
                <c:pt idx="23485">
                  <c:v>3.222490787506</c:v>
                </c:pt>
                <c:pt idx="23486">
                  <c:v>3.2225928306579998</c:v>
                </c:pt>
                <c:pt idx="23487">
                  <c:v>3.2227866649629999</c:v>
                </c:pt>
                <c:pt idx="23488">
                  <c:v>3.223135709763</c:v>
                </c:pt>
                <c:pt idx="23489">
                  <c:v>3.2234220504760001</c:v>
                </c:pt>
                <c:pt idx="23490">
                  <c:v>3.2235972881319999</c:v>
                </c:pt>
                <c:pt idx="23491">
                  <c:v>3.223773956299</c:v>
                </c:pt>
                <c:pt idx="23492">
                  <c:v>3.2239043712619999</c:v>
                </c:pt>
                <c:pt idx="23493">
                  <c:v>3.2240796089170001</c:v>
                </c:pt>
                <c:pt idx="23494">
                  <c:v>3.2243473529819999</c:v>
                </c:pt>
                <c:pt idx="23495">
                  <c:v>3.2244098186489998</c:v>
                </c:pt>
                <c:pt idx="23496">
                  <c:v>3.2245125770569998</c:v>
                </c:pt>
                <c:pt idx="23497">
                  <c:v>3.2245945930479998</c:v>
                </c:pt>
                <c:pt idx="23498">
                  <c:v>3.2246627807619999</c:v>
                </c:pt>
                <c:pt idx="23499">
                  <c:v>3.2247798442839999</c:v>
                </c:pt>
                <c:pt idx="23500">
                  <c:v>3.224862098694</c:v>
                </c:pt>
                <c:pt idx="23501">
                  <c:v>3.2249386310579999</c:v>
                </c:pt>
                <c:pt idx="23502">
                  <c:v>3.22500538826</c:v>
                </c:pt>
                <c:pt idx="23503">
                  <c:v>3.2250659465789999</c:v>
                </c:pt>
                <c:pt idx="23504">
                  <c:v>3.225089073181</c:v>
                </c:pt>
                <c:pt idx="23505">
                  <c:v>3.2252237796780001</c:v>
                </c:pt>
                <c:pt idx="23506">
                  <c:v>3.2252438068389999</c:v>
                </c:pt>
                <c:pt idx="23507">
                  <c:v>3.2253141403200001</c:v>
                </c:pt>
                <c:pt idx="23508">
                  <c:v>3.2253847122189998</c:v>
                </c:pt>
                <c:pt idx="23509">
                  <c:v>3.2254109382629998</c:v>
                </c:pt>
                <c:pt idx="23510">
                  <c:v>3.2254791259769999</c:v>
                </c:pt>
                <c:pt idx="23511">
                  <c:v>3.225561618805</c:v>
                </c:pt>
                <c:pt idx="23512">
                  <c:v>3.225678443909</c:v>
                </c:pt>
                <c:pt idx="23513">
                  <c:v>3.2257518768310001</c:v>
                </c:pt>
                <c:pt idx="23514">
                  <c:v>3.225861549377</c:v>
                </c:pt>
                <c:pt idx="23515">
                  <c:v>3.2261953353880002</c:v>
                </c:pt>
                <c:pt idx="23516">
                  <c:v>3.226356506348</c:v>
                </c:pt>
                <c:pt idx="23517">
                  <c:v>3.226422786713</c:v>
                </c:pt>
                <c:pt idx="23518">
                  <c:v>3.2264952659609998</c:v>
                </c:pt>
                <c:pt idx="23519">
                  <c:v>3.22656583786</c:v>
                </c:pt>
                <c:pt idx="23520">
                  <c:v>3.2266662120820002</c:v>
                </c:pt>
                <c:pt idx="23521">
                  <c:v>3.226775169373</c:v>
                </c:pt>
                <c:pt idx="23522">
                  <c:v>3.2268507480620001</c:v>
                </c:pt>
                <c:pt idx="23523">
                  <c:v>3.2269203662870001</c:v>
                </c:pt>
                <c:pt idx="23524">
                  <c:v>3.2269573211670002</c:v>
                </c:pt>
                <c:pt idx="23525">
                  <c:v>3.2270357608800002</c:v>
                </c:pt>
                <c:pt idx="23526">
                  <c:v>3.2271144390109998</c:v>
                </c:pt>
                <c:pt idx="23527">
                  <c:v>3.227396249771</c:v>
                </c:pt>
                <c:pt idx="23528">
                  <c:v>3.2276952266690002</c:v>
                </c:pt>
                <c:pt idx="23529">
                  <c:v>3.2278091907499999</c:v>
                </c:pt>
                <c:pt idx="23530">
                  <c:v>3.2279143333440001</c:v>
                </c:pt>
                <c:pt idx="23531">
                  <c:v>3.2280189991000001</c:v>
                </c:pt>
                <c:pt idx="23532">
                  <c:v>3.2280917167659999</c:v>
                </c:pt>
                <c:pt idx="23533">
                  <c:v>3.2281875610349999</c:v>
                </c:pt>
                <c:pt idx="23534">
                  <c:v>3.2283036708830002</c:v>
                </c:pt>
                <c:pt idx="23535">
                  <c:v>3.2283825874329999</c:v>
                </c:pt>
                <c:pt idx="23536">
                  <c:v>3.2284822463989999</c:v>
                </c:pt>
                <c:pt idx="23537">
                  <c:v>3.2286067008970001</c:v>
                </c:pt>
                <c:pt idx="23538">
                  <c:v>3.2289385795590002</c:v>
                </c:pt>
                <c:pt idx="23539">
                  <c:v>3.2291605472559999</c:v>
                </c:pt>
                <c:pt idx="23540">
                  <c:v>3.229319810867</c:v>
                </c:pt>
                <c:pt idx="23541">
                  <c:v>3.229394435883</c:v>
                </c:pt>
                <c:pt idx="23542">
                  <c:v>3.2295081615450001</c:v>
                </c:pt>
                <c:pt idx="23543">
                  <c:v>3.2295842170719999</c:v>
                </c:pt>
                <c:pt idx="23544">
                  <c:v>3.2296905517579999</c:v>
                </c:pt>
                <c:pt idx="23545">
                  <c:v>3.2297298908230001</c:v>
                </c:pt>
                <c:pt idx="23546">
                  <c:v>3.2298035621640002</c:v>
                </c:pt>
                <c:pt idx="23547">
                  <c:v>3.2298781871800002</c:v>
                </c:pt>
                <c:pt idx="23548">
                  <c:v>3.229992628098</c:v>
                </c:pt>
                <c:pt idx="23549">
                  <c:v>3.230076551437</c:v>
                </c:pt>
                <c:pt idx="23550">
                  <c:v>3.230212450027</c:v>
                </c:pt>
                <c:pt idx="23551">
                  <c:v>3.2303898334499999</c:v>
                </c:pt>
                <c:pt idx="23552">
                  <c:v>3.2306175231930001</c:v>
                </c:pt>
                <c:pt idx="23553">
                  <c:v>3.2309548854829999</c:v>
                </c:pt>
                <c:pt idx="23554">
                  <c:v>3.2310664653779999</c:v>
                </c:pt>
                <c:pt idx="23555">
                  <c:v>3.2311286926270002</c:v>
                </c:pt>
                <c:pt idx="23556">
                  <c:v>3.2312424182889998</c:v>
                </c:pt>
                <c:pt idx="23557">
                  <c:v>3.2313656806950002</c:v>
                </c:pt>
                <c:pt idx="23558">
                  <c:v>3.2315630912779998</c:v>
                </c:pt>
                <c:pt idx="23559">
                  <c:v>3.2316889762879999</c:v>
                </c:pt>
                <c:pt idx="23560">
                  <c:v>3.2318198680879999</c:v>
                </c:pt>
                <c:pt idx="23561">
                  <c:v>3.2319104671479999</c:v>
                </c:pt>
                <c:pt idx="23562">
                  <c:v>3.2319848537450002</c:v>
                </c:pt>
                <c:pt idx="23563">
                  <c:v>3.2320988178249999</c:v>
                </c:pt>
                <c:pt idx="23564">
                  <c:v>3.2321798801420001</c:v>
                </c:pt>
                <c:pt idx="23565">
                  <c:v>3.232254266739</c:v>
                </c:pt>
                <c:pt idx="23566">
                  <c:v>3.232385396957</c:v>
                </c:pt>
                <c:pt idx="23567">
                  <c:v>3.2325506210329999</c:v>
                </c:pt>
                <c:pt idx="23568">
                  <c:v>3.232894420624</c:v>
                </c:pt>
                <c:pt idx="23569">
                  <c:v>3.2330181598659999</c:v>
                </c:pt>
                <c:pt idx="23570">
                  <c:v>3.2331395149229998</c:v>
                </c:pt>
                <c:pt idx="23571">
                  <c:v>3.2332234382629998</c:v>
                </c:pt>
                <c:pt idx="23572">
                  <c:v>3.2333018779749998</c:v>
                </c:pt>
                <c:pt idx="23573">
                  <c:v>3.233417749405</c:v>
                </c:pt>
                <c:pt idx="23574">
                  <c:v>3.2335166931149999</c:v>
                </c:pt>
                <c:pt idx="23575">
                  <c:v>3.2335968017579999</c:v>
                </c:pt>
                <c:pt idx="23576">
                  <c:v>3.2336874008179999</c:v>
                </c:pt>
                <c:pt idx="23577">
                  <c:v>3.2337644100189999</c:v>
                </c:pt>
                <c:pt idx="23578">
                  <c:v>3.2338492870329998</c:v>
                </c:pt>
                <c:pt idx="23579">
                  <c:v>3.2339813709260001</c:v>
                </c:pt>
                <c:pt idx="23580">
                  <c:v>3.2342979907989999</c:v>
                </c:pt>
                <c:pt idx="23581">
                  <c:v>3.2343752384190001</c:v>
                </c:pt>
                <c:pt idx="23582">
                  <c:v>3.2344644069670001</c:v>
                </c:pt>
                <c:pt idx="23583">
                  <c:v>3.2345800399779998</c:v>
                </c:pt>
                <c:pt idx="23584">
                  <c:v>3.2346146106720002</c:v>
                </c:pt>
                <c:pt idx="23585">
                  <c:v>3.2346704006200002</c:v>
                </c:pt>
                <c:pt idx="23586">
                  <c:v>3.2347683906559999</c:v>
                </c:pt>
                <c:pt idx="23587">
                  <c:v>3.2348651885990001</c:v>
                </c:pt>
                <c:pt idx="23588">
                  <c:v>3.2349772453310002</c:v>
                </c:pt>
                <c:pt idx="23589">
                  <c:v>3.2353074550629999</c:v>
                </c:pt>
                <c:pt idx="23590">
                  <c:v>3.2354905605319999</c:v>
                </c:pt>
                <c:pt idx="23591">
                  <c:v>3.2356522083280002</c:v>
                </c:pt>
                <c:pt idx="23592">
                  <c:v>3.2357728481289998</c:v>
                </c:pt>
                <c:pt idx="23593">
                  <c:v>3.23610830307</c:v>
                </c:pt>
                <c:pt idx="23594">
                  <c:v>3.2362940311430002</c:v>
                </c:pt>
                <c:pt idx="23595">
                  <c:v>3.2364077568049998</c:v>
                </c:pt>
                <c:pt idx="23596">
                  <c:v>3.236541032791</c:v>
                </c:pt>
                <c:pt idx="23597">
                  <c:v>3.2367227077480001</c:v>
                </c:pt>
                <c:pt idx="23598">
                  <c:v>3.2368471622469999</c:v>
                </c:pt>
                <c:pt idx="23599">
                  <c:v>3.2369956970209999</c:v>
                </c:pt>
                <c:pt idx="23600">
                  <c:v>3.237269878387</c:v>
                </c:pt>
                <c:pt idx="23601">
                  <c:v>3.237488031387</c:v>
                </c:pt>
                <c:pt idx="23602">
                  <c:v>3.2376434803010001</c:v>
                </c:pt>
                <c:pt idx="23603">
                  <c:v>3.2377600669860001</c:v>
                </c:pt>
                <c:pt idx="23604">
                  <c:v>3.2378320693970002</c:v>
                </c:pt>
                <c:pt idx="23605">
                  <c:v>3.2379071712490002</c:v>
                </c:pt>
                <c:pt idx="23606">
                  <c:v>3.2380244731899999</c:v>
                </c:pt>
                <c:pt idx="23607">
                  <c:v>3.2381603717799998</c:v>
                </c:pt>
                <c:pt idx="23608">
                  <c:v>3.238230705261</c:v>
                </c:pt>
                <c:pt idx="23609">
                  <c:v>3.238303899765</c:v>
                </c:pt>
                <c:pt idx="23610">
                  <c:v>3.238478422165</c:v>
                </c:pt>
                <c:pt idx="23611">
                  <c:v>3.2386500835419998</c:v>
                </c:pt>
                <c:pt idx="23612">
                  <c:v>3.238987445831</c:v>
                </c:pt>
                <c:pt idx="23613">
                  <c:v>3.2392127513890001</c:v>
                </c:pt>
                <c:pt idx="23614">
                  <c:v>3.2393338680269999</c:v>
                </c:pt>
                <c:pt idx="23615">
                  <c:v>3.2396154403690001</c:v>
                </c:pt>
                <c:pt idx="23616">
                  <c:v>3.2399423122409998</c:v>
                </c:pt>
                <c:pt idx="23617">
                  <c:v>3.2402184009549999</c:v>
                </c:pt>
                <c:pt idx="23618">
                  <c:v>3.2405223846440001</c:v>
                </c:pt>
                <c:pt idx="23619">
                  <c:v>3.240782022476</c:v>
                </c:pt>
                <c:pt idx="23620">
                  <c:v>3.2408421039580002</c:v>
                </c:pt>
                <c:pt idx="23621">
                  <c:v>3.240951061249</c:v>
                </c:pt>
                <c:pt idx="23622">
                  <c:v>3.2410178184510001</c:v>
                </c:pt>
                <c:pt idx="23623">
                  <c:v>3.2411303520199999</c:v>
                </c:pt>
                <c:pt idx="23624">
                  <c:v>3.2412643432619999</c:v>
                </c:pt>
                <c:pt idx="23625">
                  <c:v>3.2413470745090001</c:v>
                </c:pt>
                <c:pt idx="23626">
                  <c:v>3.2414371967319999</c:v>
                </c:pt>
                <c:pt idx="23627">
                  <c:v>3.2415983676910001</c:v>
                </c:pt>
                <c:pt idx="23628">
                  <c:v>3.241713285446</c:v>
                </c:pt>
                <c:pt idx="23629">
                  <c:v>3.241793632507</c:v>
                </c:pt>
                <c:pt idx="23630">
                  <c:v>3.2418723106380001</c:v>
                </c:pt>
                <c:pt idx="23631">
                  <c:v>3.241945028305</c:v>
                </c:pt>
                <c:pt idx="23632">
                  <c:v>3.2420105934140002</c:v>
                </c:pt>
                <c:pt idx="23633">
                  <c:v>3.242083072662</c:v>
                </c:pt>
                <c:pt idx="23634">
                  <c:v>3.2421517372130002</c:v>
                </c:pt>
                <c:pt idx="23635">
                  <c:v>3.2421941757199999</c:v>
                </c:pt>
                <c:pt idx="23636">
                  <c:v>3.2422668933869998</c:v>
                </c:pt>
                <c:pt idx="23637">
                  <c:v>3.2423009872440001</c:v>
                </c:pt>
                <c:pt idx="23638">
                  <c:v>3.242433309555</c:v>
                </c:pt>
                <c:pt idx="23639">
                  <c:v>3.2427811622620002</c:v>
                </c:pt>
                <c:pt idx="23640">
                  <c:v>3.2430512905120001</c:v>
                </c:pt>
                <c:pt idx="23641">
                  <c:v>3.243238925934</c:v>
                </c:pt>
                <c:pt idx="23642">
                  <c:v>3.2435724735260001</c:v>
                </c:pt>
                <c:pt idx="23643">
                  <c:v>3.2438697814939998</c:v>
                </c:pt>
                <c:pt idx="23644">
                  <c:v>3.244032144547</c:v>
                </c:pt>
                <c:pt idx="23645">
                  <c:v>3.2440948486329999</c:v>
                </c:pt>
                <c:pt idx="23646">
                  <c:v>3.2442009449009999</c:v>
                </c:pt>
                <c:pt idx="23647">
                  <c:v>3.2442896366120002</c:v>
                </c:pt>
                <c:pt idx="23648">
                  <c:v>3.244369029999</c:v>
                </c:pt>
                <c:pt idx="23649">
                  <c:v>3.2444889545439999</c:v>
                </c:pt>
                <c:pt idx="23650">
                  <c:v>3.2445633411410002</c:v>
                </c:pt>
                <c:pt idx="23651">
                  <c:v>3.2446286678309999</c:v>
                </c:pt>
                <c:pt idx="23652">
                  <c:v>3.2447881698610002</c:v>
                </c:pt>
                <c:pt idx="23653">
                  <c:v>3.2450435161589999</c:v>
                </c:pt>
                <c:pt idx="23654">
                  <c:v>3.2452604770660001</c:v>
                </c:pt>
                <c:pt idx="23655">
                  <c:v>3.2453756332400001</c:v>
                </c:pt>
                <c:pt idx="23656">
                  <c:v>3.2454841136930002</c:v>
                </c:pt>
                <c:pt idx="23657">
                  <c:v>3.2458317279819999</c:v>
                </c:pt>
                <c:pt idx="23658">
                  <c:v>3.2459728717799998</c:v>
                </c:pt>
                <c:pt idx="23659">
                  <c:v>3.246057271957</c:v>
                </c:pt>
                <c:pt idx="23660">
                  <c:v>3.2461383342739998</c:v>
                </c:pt>
                <c:pt idx="23661">
                  <c:v>3.2462041378020001</c:v>
                </c:pt>
                <c:pt idx="23662">
                  <c:v>3.2462990283969999</c:v>
                </c:pt>
                <c:pt idx="23663">
                  <c:v>3.2464361190800002</c:v>
                </c:pt>
                <c:pt idx="23664">
                  <c:v>3.246522903442</c:v>
                </c:pt>
                <c:pt idx="23665">
                  <c:v>3.2466011047359999</c:v>
                </c:pt>
                <c:pt idx="23666">
                  <c:v>3.2466869354250001</c:v>
                </c:pt>
                <c:pt idx="23667">
                  <c:v>3.2467610836029999</c:v>
                </c:pt>
                <c:pt idx="23668">
                  <c:v>3.246883630753</c:v>
                </c:pt>
                <c:pt idx="23669">
                  <c:v>3.247181892395</c:v>
                </c:pt>
                <c:pt idx="23670">
                  <c:v>3.2472910881039998</c:v>
                </c:pt>
                <c:pt idx="23671">
                  <c:v>3.247373580933</c:v>
                </c:pt>
                <c:pt idx="23672">
                  <c:v>3.2474741935729998</c:v>
                </c:pt>
                <c:pt idx="23673">
                  <c:v>3.2475285530089999</c:v>
                </c:pt>
                <c:pt idx="23674">
                  <c:v>3.2475938797000001</c:v>
                </c:pt>
                <c:pt idx="23675">
                  <c:v>3.2476778030400002</c:v>
                </c:pt>
                <c:pt idx="23676">
                  <c:v>3.2477860450740001</c:v>
                </c:pt>
                <c:pt idx="23677">
                  <c:v>3.2478244304659998</c:v>
                </c:pt>
                <c:pt idx="23678">
                  <c:v>3.2478904724120001</c:v>
                </c:pt>
                <c:pt idx="23679">
                  <c:v>3.2479403018949999</c:v>
                </c:pt>
                <c:pt idx="23680">
                  <c:v>3.248038291931</c:v>
                </c:pt>
                <c:pt idx="23681">
                  <c:v>3.2481143474579999</c:v>
                </c:pt>
                <c:pt idx="23682">
                  <c:v>3.248240470886</c:v>
                </c:pt>
                <c:pt idx="23683">
                  <c:v>3.2484526634219999</c:v>
                </c:pt>
                <c:pt idx="23684">
                  <c:v>3.248763799667</c:v>
                </c:pt>
                <c:pt idx="23685">
                  <c:v>3.2489078044889999</c:v>
                </c:pt>
                <c:pt idx="23686">
                  <c:v>3.2489860057829998</c:v>
                </c:pt>
                <c:pt idx="23687">
                  <c:v>3.249096870422</c:v>
                </c:pt>
                <c:pt idx="23688">
                  <c:v>3.249175310135</c:v>
                </c:pt>
                <c:pt idx="23689">
                  <c:v>3.2494831085209999</c:v>
                </c:pt>
                <c:pt idx="23690">
                  <c:v>3.2496995925899999</c:v>
                </c:pt>
                <c:pt idx="23691">
                  <c:v>3.2498819828030001</c:v>
                </c:pt>
                <c:pt idx="23692">
                  <c:v>3.2499690055850001</c:v>
                </c:pt>
                <c:pt idx="23693">
                  <c:v>3.2500643730159999</c:v>
                </c:pt>
                <c:pt idx="23694">
                  <c:v>3.2501354217529999</c:v>
                </c:pt>
                <c:pt idx="23695">
                  <c:v>3.2502293586729998</c:v>
                </c:pt>
                <c:pt idx="23696">
                  <c:v>3.2502603530880001</c:v>
                </c:pt>
                <c:pt idx="23697">
                  <c:v>3.2503640651699999</c:v>
                </c:pt>
                <c:pt idx="23698">
                  <c:v>3.2504880428309999</c:v>
                </c:pt>
                <c:pt idx="23699">
                  <c:v>3.2506258487699999</c:v>
                </c:pt>
                <c:pt idx="23700">
                  <c:v>3.250948667526</c:v>
                </c:pt>
                <c:pt idx="23701">
                  <c:v>3.2510821819309998</c:v>
                </c:pt>
                <c:pt idx="23702">
                  <c:v>3.251161575317</c:v>
                </c:pt>
                <c:pt idx="23703">
                  <c:v>3.2512426376339998</c:v>
                </c:pt>
                <c:pt idx="23704">
                  <c:v>3.2513146400449999</c:v>
                </c:pt>
                <c:pt idx="23705">
                  <c:v>3.2513389587399999</c:v>
                </c:pt>
                <c:pt idx="23706">
                  <c:v>3.2514111995700001</c:v>
                </c:pt>
                <c:pt idx="23707">
                  <c:v>3.2514827251430001</c:v>
                </c:pt>
                <c:pt idx="23708">
                  <c:v>3.2515552043909999</c:v>
                </c:pt>
                <c:pt idx="23709">
                  <c:v>3.251630306244</c:v>
                </c:pt>
                <c:pt idx="23710">
                  <c:v>3.2517075538640001</c:v>
                </c:pt>
                <c:pt idx="23711">
                  <c:v>3.2518353462220002</c:v>
                </c:pt>
                <c:pt idx="23712">
                  <c:v>3.2519230842589999</c:v>
                </c:pt>
                <c:pt idx="23713">
                  <c:v>3.2520306110380002</c:v>
                </c:pt>
                <c:pt idx="23714">
                  <c:v>3.2521545886990002</c:v>
                </c:pt>
                <c:pt idx="23715">
                  <c:v>3.2523536682129999</c:v>
                </c:pt>
                <c:pt idx="23716">
                  <c:v>3.2526493072510001</c:v>
                </c:pt>
                <c:pt idx="23717">
                  <c:v>3.2529902458189999</c:v>
                </c:pt>
                <c:pt idx="23718">
                  <c:v>3.25310754776</c:v>
                </c:pt>
                <c:pt idx="23719">
                  <c:v>3.2531712055209998</c:v>
                </c:pt>
                <c:pt idx="23720">
                  <c:v>3.2532825469970001</c:v>
                </c:pt>
                <c:pt idx="23721">
                  <c:v>3.2533540725710002</c:v>
                </c:pt>
                <c:pt idx="23722">
                  <c:v>3.2535221576689999</c:v>
                </c:pt>
                <c:pt idx="23723">
                  <c:v>3.2537474632259999</c:v>
                </c:pt>
                <c:pt idx="23724">
                  <c:v>3.2538611888890001</c:v>
                </c:pt>
                <c:pt idx="23725">
                  <c:v>3.2539820671080002</c:v>
                </c:pt>
                <c:pt idx="23726">
                  <c:v>3.2543182373050001</c:v>
                </c:pt>
                <c:pt idx="23727">
                  <c:v>3.254588127136</c:v>
                </c:pt>
                <c:pt idx="23728">
                  <c:v>3.2548055648799998</c:v>
                </c:pt>
                <c:pt idx="23729">
                  <c:v>3.2549393177030002</c:v>
                </c:pt>
                <c:pt idx="23730">
                  <c:v>3.2551205158230001</c:v>
                </c:pt>
                <c:pt idx="23731">
                  <c:v>3.2554490566249998</c:v>
                </c:pt>
                <c:pt idx="23732">
                  <c:v>3.255566120148</c:v>
                </c:pt>
                <c:pt idx="23733">
                  <c:v>3.2559030056</c:v>
                </c:pt>
                <c:pt idx="23734">
                  <c:v>3.256000518799</c:v>
                </c:pt>
                <c:pt idx="23735">
                  <c:v>3.2560734748839999</c:v>
                </c:pt>
                <c:pt idx="23736">
                  <c:v>3.2561404705050001</c:v>
                </c:pt>
                <c:pt idx="23737">
                  <c:v>3.2561876773830001</c:v>
                </c:pt>
                <c:pt idx="23738">
                  <c:v>3.256225585938</c:v>
                </c:pt>
                <c:pt idx="23739">
                  <c:v>3.2562930583949998</c:v>
                </c:pt>
                <c:pt idx="23740">
                  <c:v>3.2563712596890002</c:v>
                </c:pt>
                <c:pt idx="23741">
                  <c:v>3.2564852237699999</c:v>
                </c:pt>
                <c:pt idx="23742">
                  <c:v>3.2565736770629998</c:v>
                </c:pt>
                <c:pt idx="23743">
                  <c:v>3.2566401958469999</c:v>
                </c:pt>
                <c:pt idx="23744">
                  <c:v>3.2567515373229998</c:v>
                </c:pt>
                <c:pt idx="23745">
                  <c:v>3.2568242549900002</c:v>
                </c:pt>
                <c:pt idx="23746">
                  <c:v>3.2571799755100002</c:v>
                </c:pt>
                <c:pt idx="23747">
                  <c:v>3.2574546337129999</c:v>
                </c:pt>
                <c:pt idx="23748">
                  <c:v>3.2575693130490002</c:v>
                </c:pt>
                <c:pt idx="23749">
                  <c:v>3.2576797008509999</c:v>
                </c:pt>
                <c:pt idx="23750">
                  <c:v>3.2577481269840001</c:v>
                </c:pt>
                <c:pt idx="23751">
                  <c:v>3.2578146457670001</c:v>
                </c:pt>
                <c:pt idx="23752">
                  <c:v>3.2578792572020001</c:v>
                </c:pt>
                <c:pt idx="23753">
                  <c:v>3.2579441070559998</c:v>
                </c:pt>
                <c:pt idx="23754">
                  <c:v>3.257976531982</c:v>
                </c:pt>
                <c:pt idx="23755">
                  <c:v>3.2580471038819998</c:v>
                </c:pt>
                <c:pt idx="23756">
                  <c:v>3.2581236362460002</c:v>
                </c:pt>
                <c:pt idx="23757">
                  <c:v>3.2581927776340001</c:v>
                </c:pt>
                <c:pt idx="23758">
                  <c:v>3.2582592964170001</c:v>
                </c:pt>
                <c:pt idx="23759">
                  <c:v>3.258330345154</c:v>
                </c:pt>
                <c:pt idx="23760">
                  <c:v>3.2583656311040001</c:v>
                </c:pt>
                <c:pt idx="23761">
                  <c:v>3.258438587189</c:v>
                </c:pt>
                <c:pt idx="23762">
                  <c:v>3.2585108280180002</c:v>
                </c:pt>
                <c:pt idx="23763">
                  <c:v>3.2586317062379999</c:v>
                </c:pt>
                <c:pt idx="23764">
                  <c:v>3.2587695121769999</c:v>
                </c:pt>
                <c:pt idx="23765">
                  <c:v>3.2591240406040001</c:v>
                </c:pt>
                <c:pt idx="23766">
                  <c:v>3.2591929435729998</c:v>
                </c:pt>
                <c:pt idx="23767">
                  <c:v>3.25927567482</c:v>
                </c:pt>
                <c:pt idx="23768">
                  <c:v>3.259402990341</c:v>
                </c:pt>
                <c:pt idx="23769">
                  <c:v>3.2594861984249999</c:v>
                </c:pt>
                <c:pt idx="23770">
                  <c:v>3.2595732212069999</c:v>
                </c:pt>
                <c:pt idx="23771">
                  <c:v>3.259701013565</c:v>
                </c:pt>
                <c:pt idx="23772">
                  <c:v>3.2597749233250002</c:v>
                </c:pt>
                <c:pt idx="23773">
                  <c:v>3.25985622406</c:v>
                </c:pt>
                <c:pt idx="23774">
                  <c:v>3.2599759101869998</c:v>
                </c:pt>
                <c:pt idx="23775">
                  <c:v>3.2603335380549998</c:v>
                </c:pt>
                <c:pt idx="23776">
                  <c:v>3.260686397552</c:v>
                </c:pt>
                <c:pt idx="23777">
                  <c:v>3.260989665985</c:v>
                </c:pt>
                <c:pt idx="23778">
                  <c:v>3.2611844539639998</c:v>
                </c:pt>
                <c:pt idx="23779">
                  <c:v>3.2612993717190002</c:v>
                </c:pt>
                <c:pt idx="23780">
                  <c:v>3.2613637447360002</c:v>
                </c:pt>
                <c:pt idx="23781">
                  <c:v>3.2614529132840002</c:v>
                </c:pt>
                <c:pt idx="23782">
                  <c:v>3.261614084244</c:v>
                </c:pt>
                <c:pt idx="23783">
                  <c:v>3.2617859840390002</c:v>
                </c:pt>
                <c:pt idx="23784">
                  <c:v>3.2618970870970001</c:v>
                </c:pt>
                <c:pt idx="23785">
                  <c:v>3.2620320320129998</c:v>
                </c:pt>
                <c:pt idx="23786">
                  <c:v>3.262146234512</c:v>
                </c:pt>
                <c:pt idx="23787">
                  <c:v>3.2622311115259999</c:v>
                </c:pt>
                <c:pt idx="23788">
                  <c:v>3.26229596138</c:v>
                </c:pt>
                <c:pt idx="23789">
                  <c:v>3.2623960971830002</c:v>
                </c:pt>
                <c:pt idx="23790">
                  <c:v>3.2624785900119999</c:v>
                </c:pt>
                <c:pt idx="23791">
                  <c:v>3.2626471519470002</c:v>
                </c:pt>
                <c:pt idx="23792">
                  <c:v>3.262965679169</c:v>
                </c:pt>
                <c:pt idx="23793">
                  <c:v>3.263167858124</c:v>
                </c:pt>
                <c:pt idx="23794">
                  <c:v>3.263392686844</c:v>
                </c:pt>
                <c:pt idx="23795">
                  <c:v>3.2634778022769999</c:v>
                </c:pt>
                <c:pt idx="23796">
                  <c:v>3.2635855674740002</c:v>
                </c:pt>
                <c:pt idx="23797">
                  <c:v>3.263663291931</c:v>
                </c:pt>
                <c:pt idx="23798">
                  <c:v>3.2636985778810002</c:v>
                </c:pt>
                <c:pt idx="23799">
                  <c:v>3.2637777328489999</c:v>
                </c:pt>
                <c:pt idx="23800">
                  <c:v>3.2638556957240001</c:v>
                </c:pt>
                <c:pt idx="23801">
                  <c:v>3.2639672756200002</c:v>
                </c:pt>
                <c:pt idx="23802">
                  <c:v>3.2640440464020002</c:v>
                </c:pt>
                <c:pt idx="23803">
                  <c:v>3.264121770859</c:v>
                </c:pt>
                <c:pt idx="23804">
                  <c:v>3.2641942501069998</c:v>
                </c:pt>
                <c:pt idx="23805">
                  <c:v>3.2642719745640001</c:v>
                </c:pt>
                <c:pt idx="23806">
                  <c:v>3.264344930649</c:v>
                </c:pt>
                <c:pt idx="23807">
                  <c:v>3.264433860779</c:v>
                </c:pt>
                <c:pt idx="23808">
                  <c:v>3.2644805908199999</c:v>
                </c:pt>
                <c:pt idx="23809">
                  <c:v>3.2645208835599999</c:v>
                </c:pt>
                <c:pt idx="23810">
                  <c:v>3.2645974159239999</c:v>
                </c:pt>
                <c:pt idx="23811">
                  <c:v>3.2646768093110001</c:v>
                </c:pt>
                <c:pt idx="23812">
                  <c:v>3.264756917953</c:v>
                </c:pt>
                <c:pt idx="23813">
                  <c:v>3.2648394107819998</c:v>
                </c:pt>
                <c:pt idx="23814">
                  <c:v>3.2649242877960001</c:v>
                </c:pt>
                <c:pt idx="23815">
                  <c:v>3.2651343345639998</c:v>
                </c:pt>
                <c:pt idx="23816">
                  <c:v>3.2652294635770001</c:v>
                </c:pt>
                <c:pt idx="23817">
                  <c:v>3.2653050422669998</c:v>
                </c:pt>
                <c:pt idx="23818">
                  <c:v>3.265415906906</c:v>
                </c:pt>
                <c:pt idx="23819">
                  <c:v>3.2654511928560002</c:v>
                </c:pt>
                <c:pt idx="23820">
                  <c:v>3.265516519547</c:v>
                </c:pt>
                <c:pt idx="23821">
                  <c:v>3.2656118869780002</c:v>
                </c:pt>
                <c:pt idx="23822">
                  <c:v>3.2656786441799999</c:v>
                </c:pt>
                <c:pt idx="23823">
                  <c:v>3.2657587528229999</c:v>
                </c:pt>
                <c:pt idx="23824">
                  <c:v>3.2658877372739998</c:v>
                </c:pt>
                <c:pt idx="23825">
                  <c:v>3.2662122249599999</c:v>
                </c:pt>
                <c:pt idx="23826">
                  <c:v>3.266547441483</c:v>
                </c:pt>
                <c:pt idx="23827">
                  <c:v>3.2668988704680002</c:v>
                </c:pt>
                <c:pt idx="23828">
                  <c:v>3.2670245170590002</c:v>
                </c:pt>
                <c:pt idx="23829">
                  <c:v>3.267084598541</c:v>
                </c:pt>
                <c:pt idx="23830">
                  <c:v>3.267204999924</c:v>
                </c:pt>
                <c:pt idx="23831">
                  <c:v>3.2673108577729999</c:v>
                </c:pt>
                <c:pt idx="23832">
                  <c:v>3.2673668861389999</c:v>
                </c:pt>
                <c:pt idx="23833">
                  <c:v>3.2674911022190001</c:v>
                </c:pt>
                <c:pt idx="23834">
                  <c:v>3.267572879791</c:v>
                </c:pt>
                <c:pt idx="23835">
                  <c:v>3.2676830291750001</c:v>
                </c:pt>
                <c:pt idx="23836">
                  <c:v>3.2677593231199999</c:v>
                </c:pt>
                <c:pt idx="23837">
                  <c:v>3.267851829529</c:v>
                </c:pt>
                <c:pt idx="23838">
                  <c:v>3.267956495285</c:v>
                </c:pt>
                <c:pt idx="23839">
                  <c:v>3.2680792808530001</c:v>
                </c:pt>
                <c:pt idx="23840">
                  <c:v>3.2682178020479999</c:v>
                </c:pt>
                <c:pt idx="23841">
                  <c:v>3.268389225006</c:v>
                </c:pt>
                <c:pt idx="23842">
                  <c:v>3.268448591232</c:v>
                </c:pt>
                <c:pt idx="23843">
                  <c:v>3.2685592174529998</c:v>
                </c:pt>
                <c:pt idx="23844">
                  <c:v>3.26864361763</c:v>
                </c:pt>
                <c:pt idx="23845">
                  <c:v>3.2687113285059999</c:v>
                </c:pt>
                <c:pt idx="23846">
                  <c:v>3.2688221931460002</c:v>
                </c:pt>
                <c:pt idx="23847">
                  <c:v>3.26904296875</c:v>
                </c:pt>
                <c:pt idx="23848">
                  <c:v>3.2691943645479999</c:v>
                </c:pt>
                <c:pt idx="23849">
                  <c:v>3.2692759037019998</c:v>
                </c:pt>
                <c:pt idx="23850">
                  <c:v>3.269393444061</c:v>
                </c:pt>
                <c:pt idx="23851">
                  <c:v>3.2694222927090002</c:v>
                </c:pt>
                <c:pt idx="23852">
                  <c:v>3.2694940567019999</c:v>
                </c:pt>
                <c:pt idx="23853">
                  <c:v>3.269548416138</c:v>
                </c:pt>
                <c:pt idx="23854">
                  <c:v>3.2696166038509999</c:v>
                </c:pt>
                <c:pt idx="23855">
                  <c:v>3.2696900367740001</c:v>
                </c:pt>
                <c:pt idx="23856">
                  <c:v>3.2697272300720002</c:v>
                </c:pt>
                <c:pt idx="23857">
                  <c:v>3.2697932720180001</c:v>
                </c:pt>
                <c:pt idx="23858">
                  <c:v>3.2698185443879999</c:v>
                </c:pt>
                <c:pt idx="23859">
                  <c:v>3.2698888778690001</c:v>
                </c:pt>
                <c:pt idx="23860">
                  <c:v>3.269915103912</c:v>
                </c:pt>
                <c:pt idx="23861">
                  <c:v>3.2699453830719998</c:v>
                </c:pt>
                <c:pt idx="23862">
                  <c:v>3.2700204849240002</c:v>
                </c:pt>
                <c:pt idx="23863">
                  <c:v>3.270099639893</c:v>
                </c:pt>
                <c:pt idx="23864">
                  <c:v>3.2702181339259999</c:v>
                </c:pt>
                <c:pt idx="23865">
                  <c:v>3.270293474197</c:v>
                </c:pt>
                <c:pt idx="23866">
                  <c:v>3.270450115204</c:v>
                </c:pt>
                <c:pt idx="23867">
                  <c:v>3.2705733776089998</c:v>
                </c:pt>
                <c:pt idx="23868">
                  <c:v>3.270650625229</c:v>
                </c:pt>
                <c:pt idx="23869">
                  <c:v>3.2706859111790001</c:v>
                </c:pt>
                <c:pt idx="23870">
                  <c:v>3.2707672119139999</c:v>
                </c:pt>
                <c:pt idx="23871">
                  <c:v>3.2708935737610001</c:v>
                </c:pt>
                <c:pt idx="23872">
                  <c:v>3.2711360454560001</c:v>
                </c:pt>
                <c:pt idx="23873">
                  <c:v>3.271508693695</c:v>
                </c:pt>
                <c:pt idx="23874">
                  <c:v>3.2716069221500002</c:v>
                </c:pt>
                <c:pt idx="23875">
                  <c:v>3.2716617584229999</c:v>
                </c:pt>
                <c:pt idx="23876">
                  <c:v>3.2717342376710001</c:v>
                </c:pt>
                <c:pt idx="23877">
                  <c:v>3.271775484085</c:v>
                </c:pt>
                <c:pt idx="23878">
                  <c:v>3.271827697754</c:v>
                </c:pt>
                <c:pt idx="23879">
                  <c:v>3.2719004154209999</c:v>
                </c:pt>
                <c:pt idx="23880">
                  <c:v>3.2719466686250001</c:v>
                </c:pt>
                <c:pt idx="23881">
                  <c:v>3.2719972133640001</c:v>
                </c:pt>
                <c:pt idx="23882">
                  <c:v>3.272070407867</c:v>
                </c:pt>
                <c:pt idx="23883">
                  <c:v>3.2721164226530002</c:v>
                </c:pt>
                <c:pt idx="23884">
                  <c:v>3.2721552848819999</c:v>
                </c:pt>
                <c:pt idx="23885">
                  <c:v>3.2722651958469999</c:v>
                </c:pt>
                <c:pt idx="23886">
                  <c:v>3.2723619937900001</c:v>
                </c:pt>
                <c:pt idx="23887">
                  <c:v>3.2724368572240001</c:v>
                </c:pt>
                <c:pt idx="23888">
                  <c:v>3.272555112839</c:v>
                </c:pt>
                <c:pt idx="23889">
                  <c:v>3.2726497650150002</c:v>
                </c:pt>
                <c:pt idx="23890">
                  <c:v>3.2727334499360001</c:v>
                </c:pt>
                <c:pt idx="23891">
                  <c:v>3.272856712341</c:v>
                </c:pt>
                <c:pt idx="23892">
                  <c:v>3.2729434967039999</c:v>
                </c:pt>
                <c:pt idx="23893">
                  <c:v>3.2730162143710002</c:v>
                </c:pt>
                <c:pt idx="23894">
                  <c:v>3.273142814636</c:v>
                </c:pt>
                <c:pt idx="23895">
                  <c:v>3.273359060287</c:v>
                </c:pt>
                <c:pt idx="23896">
                  <c:v>3.2736613750460002</c:v>
                </c:pt>
                <c:pt idx="23897">
                  <c:v>3.2737743854520001</c:v>
                </c:pt>
                <c:pt idx="23898">
                  <c:v>3.2738971710209999</c:v>
                </c:pt>
                <c:pt idx="23899">
                  <c:v>3.273972511292</c:v>
                </c:pt>
                <c:pt idx="23900">
                  <c:v>3.2740728855130001</c:v>
                </c:pt>
                <c:pt idx="23901">
                  <c:v>3.2741503715519999</c:v>
                </c:pt>
                <c:pt idx="23902">
                  <c:v>3.2742185592649999</c:v>
                </c:pt>
                <c:pt idx="23903">
                  <c:v>3.2742872238160001</c:v>
                </c:pt>
                <c:pt idx="23904">
                  <c:v>3.274360179901</c:v>
                </c:pt>
                <c:pt idx="23905">
                  <c:v>3.2744345664979999</c:v>
                </c:pt>
                <c:pt idx="23906">
                  <c:v>3.2745161056519998</c:v>
                </c:pt>
                <c:pt idx="23907">
                  <c:v>3.2745981216429998</c:v>
                </c:pt>
                <c:pt idx="23908">
                  <c:v>3.2747080326079998</c:v>
                </c:pt>
                <c:pt idx="23909">
                  <c:v>3.2750103473659999</c:v>
                </c:pt>
                <c:pt idx="23910">
                  <c:v>3.275095939636</c:v>
                </c:pt>
                <c:pt idx="23911">
                  <c:v>3.2751905918120001</c:v>
                </c:pt>
                <c:pt idx="23912">
                  <c:v>3.2752993106839998</c:v>
                </c:pt>
                <c:pt idx="23913">
                  <c:v>3.2754549980159999</c:v>
                </c:pt>
                <c:pt idx="23914">
                  <c:v>3.27557015419</c:v>
                </c:pt>
                <c:pt idx="23915">
                  <c:v>3.275685548782</c:v>
                </c:pt>
                <c:pt idx="23916">
                  <c:v>3.276020288467</c:v>
                </c:pt>
                <c:pt idx="23917">
                  <c:v>3.276116132736</c:v>
                </c:pt>
                <c:pt idx="23918">
                  <c:v>3.2761938571929998</c:v>
                </c:pt>
                <c:pt idx="23919">
                  <c:v>3.2762725353239999</c:v>
                </c:pt>
                <c:pt idx="23920">
                  <c:v>3.2763912677759999</c:v>
                </c:pt>
                <c:pt idx="23921">
                  <c:v>3.276519060135</c:v>
                </c:pt>
                <c:pt idx="23922">
                  <c:v>3.276646375656</c:v>
                </c:pt>
                <c:pt idx="23923">
                  <c:v>3.2767329215999998</c:v>
                </c:pt>
                <c:pt idx="23924">
                  <c:v>3.2768294811250001</c:v>
                </c:pt>
                <c:pt idx="23925">
                  <c:v>3.2769882678990001</c:v>
                </c:pt>
                <c:pt idx="23926">
                  <c:v>3.2771513462069999</c:v>
                </c:pt>
                <c:pt idx="23927">
                  <c:v>3.2773311138149999</c:v>
                </c:pt>
                <c:pt idx="23928">
                  <c:v>3.2775621414180001</c:v>
                </c:pt>
                <c:pt idx="23929">
                  <c:v>3.2779271602629998</c:v>
                </c:pt>
                <c:pt idx="23930">
                  <c:v>3.2780494689939998</c:v>
                </c:pt>
                <c:pt idx="23931">
                  <c:v>3.2781190872189998</c:v>
                </c:pt>
                <c:pt idx="23932">
                  <c:v>3.278236865997</c:v>
                </c:pt>
                <c:pt idx="23933">
                  <c:v>3.2783591747280001</c:v>
                </c:pt>
                <c:pt idx="23934">
                  <c:v>3.2784855365749999</c:v>
                </c:pt>
                <c:pt idx="23935">
                  <c:v>3.2786118984220001</c:v>
                </c:pt>
                <c:pt idx="23936">
                  <c:v>3.278697013855</c:v>
                </c:pt>
                <c:pt idx="23937">
                  <c:v>3.2787606716159998</c:v>
                </c:pt>
                <c:pt idx="23938">
                  <c:v>3.2788529396060002</c:v>
                </c:pt>
                <c:pt idx="23939">
                  <c:v>3.2789211273190002</c:v>
                </c:pt>
                <c:pt idx="23940">
                  <c:v>3.2789418697360002</c:v>
                </c:pt>
                <c:pt idx="23941">
                  <c:v>3.2790095806120001</c:v>
                </c:pt>
                <c:pt idx="23942">
                  <c:v>3.2790734767909999</c:v>
                </c:pt>
                <c:pt idx="23943">
                  <c:v>3.2790942192079999</c:v>
                </c:pt>
                <c:pt idx="23944">
                  <c:v>3.2792260646820002</c:v>
                </c:pt>
                <c:pt idx="23945">
                  <c:v>3.279307126999</c:v>
                </c:pt>
                <c:pt idx="23946">
                  <c:v>3.2793748378749998</c:v>
                </c:pt>
                <c:pt idx="23947">
                  <c:v>3.2795960903169998</c:v>
                </c:pt>
                <c:pt idx="23948">
                  <c:v>3.2798628807069998</c:v>
                </c:pt>
                <c:pt idx="23949">
                  <c:v>3.2801172733309998</c:v>
                </c:pt>
                <c:pt idx="23950">
                  <c:v>3.28018784523</c:v>
                </c:pt>
                <c:pt idx="23951">
                  <c:v>3.2803018093110001</c:v>
                </c:pt>
                <c:pt idx="23952">
                  <c:v>3.2803814411159999</c:v>
                </c:pt>
                <c:pt idx="23953">
                  <c:v>3.2804543972019999</c:v>
                </c:pt>
                <c:pt idx="23954">
                  <c:v>3.2805254459380002</c:v>
                </c:pt>
                <c:pt idx="23955">
                  <c:v>3.2805936336519999</c:v>
                </c:pt>
                <c:pt idx="23956">
                  <c:v>3.2806682586670002</c:v>
                </c:pt>
                <c:pt idx="23957">
                  <c:v>3.2807428836820001</c:v>
                </c:pt>
                <c:pt idx="23958">
                  <c:v>3.2808096408840002</c:v>
                </c:pt>
                <c:pt idx="23959">
                  <c:v>3.280878543854</c:v>
                </c:pt>
                <c:pt idx="23960">
                  <c:v>3.280951976776</c:v>
                </c:pt>
                <c:pt idx="23961">
                  <c:v>3.2810397148130002</c:v>
                </c:pt>
                <c:pt idx="23962">
                  <c:v>3.2811200618740002</c:v>
                </c:pt>
                <c:pt idx="23963">
                  <c:v>3.2812540531160002</c:v>
                </c:pt>
                <c:pt idx="23964">
                  <c:v>3.2816035747529999</c:v>
                </c:pt>
                <c:pt idx="23965">
                  <c:v>3.2816970348360002</c:v>
                </c:pt>
                <c:pt idx="23966">
                  <c:v>3.2817878723140002</c:v>
                </c:pt>
                <c:pt idx="23967">
                  <c:v>3.281855344772</c:v>
                </c:pt>
                <c:pt idx="23968">
                  <c:v>3.2819194793699999</c:v>
                </c:pt>
                <c:pt idx="23969">
                  <c:v>3.2819449901579998</c:v>
                </c:pt>
                <c:pt idx="23970">
                  <c:v>3.2820150852199999</c:v>
                </c:pt>
                <c:pt idx="23971">
                  <c:v>3.2820811271669998</c:v>
                </c:pt>
                <c:pt idx="23972">
                  <c:v>3.2821714878080002</c:v>
                </c:pt>
                <c:pt idx="23973">
                  <c:v>3.2822430133820002</c:v>
                </c:pt>
                <c:pt idx="23974">
                  <c:v>3.2824232578279999</c:v>
                </c:pt>
                <c:pt idx="23975">
                  <c:v>3.2827248573299999</c:v>
                </c:pt>
                <c:pt idx="23976">
                  <c:v>3.282857894897</c:v>
                </c:pt>
                <c:pt idx="23977">
                  <c:v>3.2829411029819999</c:v>
                </c:pt>
                <c:pt idx="23978">
                  <c:v>3.2829701900480002</c:v>
                </c:pt>
                <c:pt idx="23979">
                  <c:v>3.2831006050110001</c:v>
                </c:pt>
                <c:pt idx="23980">
                  <c:v>3.2832860946659999</c:v>
                </c:pt>
                <c:pt idx="23981">
                  <c:v>3.2833678722380002</c:v>
                </c:pt>
                <c:pt idx="23982">
                  <c:v>3.2834458351140001</c:v>
                </c:pt>
                <c:pt idx="23983">
                  <c:v>3.2835800647740001</c:v>
                </c:pt>
                <c:pt idx="23984">
                  <c:v>3.2836928367609999</c:v>
                </c:pt>
                <c:pt idx="23985">
                  <c:v>3.2838141918180002</c:v>
                </c:pt>
                <c:pt idx="23986">
                  <c:v>3.284031391144</c:v>
                </c:pt>
                <c:pt idx="23987">
                  <c:v>3.284340381622</c:v>
                </c:pt>
                <c:pt idx="23988">
                  <c:v>3.284467458725</c:v>
                </c:pt>
                <c:pt idx="23989">
                  <c:v>3.2845966815950001</c:v>
                </c:pt>
                <c:pt idx="23990">
                  <c:v>3.2847261428830001</c:v>
                </c:pt>
                <c:pt idx="23991">
                  <c:v>3.2848048210140002</c:v>
                </c:pt>
                <c:pt idx="23992">
                  <c:v>3.2848758697510001</c:v>
                </c:pt>
                <c:pt idx="23993">
                  <c:v>3.284906864166</c:v>
                </c:pt>
                <c:pt idx="23994">
                  <c:v>3.2849683761600001</c:v>
                </c:pt>
                <c:pt idx="23995">
                  <c:v>3.2850420475009998</c:v>
                </c:pt>
                <c:pt idx="23996">
                  <c:v>3.2850782871250002</c:v>
                </c:pt>
                <c:pt idx="23997">
                  <c:v>3.2851395606990001</c:v>
                </c:pt>
                <c:pt idx="23998">
                  <c:v>3.2852163314820002</c:v>
                </c:pt>
                <c:pt idx="23999">
                  <c:v>3.2852509021760001</c:v>
                </c:pt>
                <c:pt idx="24000">
                  <c:v>3.2853074073789998</c:v>
                </c:pt>
                <c:pt idx="24001">
                  <c:v>3.2853763103490001</c:v>
                </c:pt>
                <c:pt idx="24002">
                  <c:v>3.285449266434</c:v>
                </c:pt>
                <c:pt idx="24003">
                  <c:v>3.2855732440950001</c:v>
                </c:pt>
                <c:pt idx="24004">
                  <c:v>3.2857449054719998</c:v>
                </c:pt>
                <c:pt idx="24005">
                  <c:v>3.2860655784609998</c:v>
                </c:pt>
                <c:pt idx="24006">
                  <c:v>3.2863101959229999</c:v>
                </c:pt>
                <c:pt idx="24007">
                  <c:v>3.2866191864009999</c:v>
                </c:pt>
                <c:pt idx="24008">
                  <c:v>3.2867002487180002</c:v>
                </c:pt>
                <c:pt idx="24009">
                  <c:v>3.286786794662</c:v>
                </c:pt>
                <c:pt idx="24010">
                  <c:v>3.286907196045</c:v>
                </c:pt>
                <c:pt idx="24011">
                  <c:v>3.2869815826419999</c:v>
                </c:pt>
                <c:pt idx="24012">
                  <c:v>3.2870545387269998</c:v>
                </c:pt>
                <c:pt idx="24013">
                  <c:v>3.2870860099789998</c:v>
                </c:pt>
                <c:pt idx="24014">
                  <c:v>3.2871627807619999</c:v>
                </c:pt>
                <c:pt idx="24015">
                  <c:v>3.287236452103</c:v>
                </c:pt>
                <c:pt idx="24016">
                  <c:v>3.2872762680049998</c:v>
                </c:pt>
                <c:pt idx="24017">
                  <c:v>3.2873475551609999</c:v>
                </c:pt>
                <c:pt idx="24018">
                  <c:v>3.2874200344090001</c:v>
                </c:pt>
                <c:pt idx="24019">
                  <c:v>3.287446022034</c:v>
                </c:pt>
                <c:pt idx="24020">
                  <c:v>3.287568092346</c:v>
                </c:pt>
                <c:pt idx="24021">
                  <c:v>3.28790640831</c:v>
                </c:pt>
                <c:pt idx="24022">
                  <c:v>3.2880246639249999</c:v>
                </c:pt>
                <c:pt idx="24023">
                  <c:v>3.2880957126619998</c:v>
                </c:pt>
                <c:pt idx="24024">
                  <c:v>3.2881739139559998</c:v>
                </c:pt>
                <c:pt idx="24025">
                  <c:v>3.2883081436160002</c:v>
                </c:pt>
                <c:pt idx="24026">
                  <c:v>3.2883801460269999</c:v>
                </c:pt>
                <c:pt idx="24027">
                  <c:v>3.2884550094599998</c:v>
                </c:pt>
                <c:pt idx="24028">
                  <c:v>3.2885761260990001</c:v>
                </c:pt>
                <c:pt idx="24029">
                  <c:v>3.288900136948</c:v>
                </c:pt>
                <c:pt idx="24030">
                  <c:v>3.2890324592589999</c:v>
                </c:pt>
                <c:pt idx="24031">
                  <c:v>3.2891190052030002</c:v>
                </c:pt>
                <c:pt idx="24032">
                  <c:v>3.2892081737519998</c:v>
                </c:pt>
                <c:pt idx="24033">
                  <c:v>3.2893340587619999</c:v>
                </c:pt>
                <c:pt idx="24034">
                  <c:v>3.289411067963</c:v>
                </c:pt>
                <c:pt idx="24035">
                  <c:v>3.2894873619079998</c:v>
                </c:pt>
                <c:pt idx="24036">
                  <c:v>3.2895252704620002</c:v>
                </c:pt>
                <c:pt idx="24037">
                  <c:v>3.289601564407</c:v>
                </c:pt>
                <c:pt idx="24038">
                  <c:v>3.289714813232</c:v>
                </c:pt>
                <c:pt idx="24039">
                  <c:v>3.2897901535030001</c:v>
                </c:pt>
                <c:pt idx="24040">
                  <c:v>3.2898707389830002</c:v>
                </c:pt>
                <c:pt idx="24041">
                  <c:v>3.2899146080019999</c:v>
                </c:pt>
                <c:pt idx="24042">
                  <c:v>3.2899975776670001</c:v>
                </c:pt>
                <c:pt idx="24043">
                  <c:v>3.2900798320770002</c:v>
                </c:pt>
                <c:pt idx="24044">
                  <c:v>3.2901651859280001</c:v>
                </c:pt>
                <c:pt idx="24045">
                  <c:v>3.2902505397800001</c:v>
                </c:pt>
                <c:pt idx="24046">
                  <c:v>3.290384292603</c:v>
                </c:pt>
                <c:pt idx="24047">
                  <c:v>3.2907519340519999</c:v>
                </c:pt>
                <c:pt idx="24048">
                  <c:v>3.2908198833469999</c:v>
                </c:pt>
                <c:pt idx="24049">
                  <c:v>3.2908904552460001</c:v>
                </c:pt>
                <c:pt idx="24050">
                  <c:v>3.291015625</c:v>
                </c:pt>
                <c:pt idx="24051">
                  <c:v>3.2911033630370001</c:v>
                </c:pt>
                <c:pt idx="24052">
                  <c:v>3.291162252426</c:v>
                </c:pt>
                <c:pt idx="24053">
                  <c:v>3.2912590503689998</c:v>
                </c:pt>
                <c:pt idx="24054">
                  <c:v>3.2913179397580001</c:v>
                </c:pt>
                <c:pt idx="24055">
                  <c:v>3.2913494110110002</c:v>
                </c:pt>
                <c:pt idx="24056">
                  <c:v>3.2914285659789999</c:v>
                </c:pt>
                <c:pt idx="24057">
                  <c:v>3.2914974689480001</c:v>
                </c:pt>
                <c:pt idx="24058">
                  <c:v>3.2915303707120001</c:v>
                </c:pt>
                <c:pt idx="24059">
                  <c:v>3.2916119098659999</c:v>
                </c:pt>
                <c:pt idx="24060">
                  <c:v>3.2916734218600001</c:v>
                </c:pt>
                <c:pt idx="24061">
                  <c:v>3.2917068004610002</c:v>
                </c:pt>
                <c:pt idx="24062">
                  <c:v>3.291784763336</c:v>
                </c:pt>
                <c:pt idx="24063">
                  <c:v>3.291842460632</c:v>
                </c:pt>
                <c:pt idx="24064">
                  <c:v>3.2919461727139998</c:v>
                </c:pt>
                <c:pt idx="24065">
                  <c:v>3.2920174598690002</c:v>
                </c:pt>
                <c:pt idx="24066">
                  <c:v>3.2921276092529999</c:v>
                </c:pt>
                <c:pt idx="24067">
                  <c:v>3.2922663688660001</c:v>
                </c:pt>
                <c:pt idx="24068">
                  <c:v>3.29239153862</c:v>
                </c:pt>
                <c:pt idx="24069">
                  <c:v>3.2926170825960002</c:v>
                </c:pt>
                <c:pt idx="24070">
                  <c:v>3.2928948402399998</c:v>
                </c:pt>
                <c:pt idx="24071">
                  <c:v>3.2930510044100001</c:v>
                </c:pt>
                <c:pt idx="24072">
                  <c:v>3.2931265830990002</c:v>
                </c:pt>
                <c:pt idx="24073">
                  <c:v>3.293252944946</c:v>
                </c:pt>
                <c:pt idx="24074">
                  <c:v>3.29350066185</c:v>
                </c:pt>
                <c:pt idx="24075">
                  <c:v>3.2936084270479999</c:v>
                </c:pt>
                <c:pt idx="24076">
                  <c:v>3.2936894893650002</c:v>
                </c:pt>
                <c:pt idx="24077">
                  <c:v>3.2937662601470001</c:v>
                </c:pt>
                <c:pt idx="24078">
                  <c:v>3.293847560883</c:v>
                </c:pt>
                <c:pt idx="24079">
                  <c:v>3.2939336299900002</c:v>
                </c:pt>
                <c:pt idx="24080">
                  <c:v>3.2940995693209998</c:v>
                </c:pt>
                <c:pt idx="24081">
                  <c:v>3.2942755222320002</c:v>
                </c:pt>
                <c:pt idx="24082">
                  <c:v>3.2943990230560001</c:v>
                </c:pt>
                <c:pt idx="24083">
                  <c:v>3.294464826584</c:v>
                </c:pt>
                <c:pt idx="24084">
                  <c:v>3.29456782341</c:v>
                </c:pt>
                <c:pt idx="24085">
                  <c:v>3.2946422100069999</c:v>
                </c:pt>
                <c:pt idx="24086">
                  <c:v>3.2946996688839998</c:v>
                </c:pt>
                <c:pt idx="24087">
                  <c:v>3.2948052883150001</c:v>
                </c:pt>
                <c:pt idx="24088">
                  <c:v>3.294914960861</c:v>
                </c:pt>
                <c:pt idx="24089">
                  <c:v>3.2951915264129998</c:v>
                </c:pt>
                <c:pt idx="24090">
                  <c:v>3.2953290939330002</c:v>
                </c:pt>
                <c:pt idx="24091">
                  <c:v>3.2954137325290001</c:v>
                </c:pt>
                <c:pt idx="24092">
                  <c:v>3.2954928874970002</c:v>
                </c:pt>
                <c:pt idx="24093">
                  <c:v>3.2955231666559999</c:v>
                </c:pt>
                <c:pt idx="24094">
                  <c:v>3.295603752136</c:v>
                </c:pt>
                <c:pt idx="24095">
                  <c:v>3.2956397533419999</c:v>
                </c:pt>
                <c:pt idx="24096">
                  <c:v>3.2957155704500001</c:v>
                </c:pt>
                <c:pt idx="24097">
                  <c:v>3.2958371639249999</c:v>
                </c:pt>
                <c:pt idx="24098">
                  <c:v>3.2959215641020001</c:v>
                </c:pt>
                <c:pt idx="24099">
                  <c:v>3.2960057258609998</c:v>
                </c:pt>
                <c:pt idx="24100">
                  <c:v>3.2960445880889999</c:v>
                </c:pt>
                <c:pt idx="24101">
                  <c:v>3.296125173569</c:v>
                </c:pt>
                <c:pt idx="24102">
                  <c:v>3.2962539196009999</c:v>
                </c:pt>
                <c:pt idx="24103">
                  <c:v>3.296339988708</c:v>
                </c:pt>
                <c:pt idx="24104">
                  <c:v>3.2964665889739999</c:v>
                </c:pt>
                <c:pt idx="24105">
                  <c:v>3.2968153953549999</c:v>
                </c:pt>
                <c:pt idx="24106">
                  <c:v>3.2969555854800001</c:v>
                </c:pt>
                <c:pt idx="24107">
                  <c:v>3.2970428466800001</c:v>
                </c:pt>
                <c:pt idx="24108">
                  <c:v>3.297115802765</c:v>
                </c:pt>
                <c:pt idx="24109">
                  <c:v>3.2972316741940002</c:v>
                </c:pt>
                <c:pt idx="24110">
                  <c:v>3.2973227500919999</c:v>
                </c:pt>
                <c:pt idx="24111">
                  <c:v>3.2974071502690001</c:v>
                </c:pt>
                <c:pt idx="24112">
                  <c:v>3.2975258827210001</c:v>
                </c:pt>
                <c:pt idx="24113">
                  <c:v>3.2976131439210001</c:v>
                </c:pt>
                <c:pt idx="24114">
                  <c:v>3.2976768016819999</c:v>
                </c:pt>
                <c:pt idx="24115">
                  <c:v>3.2977030277249999</c:v>
                </c:pt>
                <c:pt idx="24116">
                  <c:v>3.2977652549740002</c:v>
                </c:pt>
                <c:pt idx="24117">
                  <c:v>3.2978303432459999</c:v>
                </c:pt>
                <c:pt idx="24118">
                  <c:v>3.2978565692899999</c:v>
                </c:pt>
                <c:pt idx="24119">
                  <c:v>3.29798746109</c:v>
                </c:pt>
                <c:pt idx="24120">
                  <c:v>3.298020601273</c:v>
                </c:pt>
                <c:pt idx="24121">
                  <c:v>3.2980787754060001</c:v>
                </c:pt>
                <c:pt idx="24122">
                  <c:v>3.2981696128850002</c:v>
                </c:pt>
                <c:pt idx="24123">
                  <c:v>3.2982773780820001</c:v>
                </c:pt>
                <c:pt idx="24124">
                  <c:v>3.2984073162079999</c:v>
                </c:pt>
                <c:pt idx="24125">
                  <c:v>3.2985270023350002</c:v>
                </c:pt>
                <c:pt idx="24126">
                  <c:v>3.298753023148</c:v>
                </c:pt>
                <c:pt idx="24127">
                  <c:v>3.298990249634</c:v>
                </c:pt>
                <c:pt idx="24128">
                  <c:v>3.2992060184479999</c:v>
                </c:pt>
                <c:pt idx="24129">
                  <c:v>3.2993309497830001</c:v>
                </c:pt>
                <c:pt idx="24130">
                  <c:v>3.2994081974029998</c:v>
                </c:pt>
                <c:pt idx="24131">
                  <c:v>3.2994880676270002</c:v>
                </c:pt>
                <c:pt idx="24132">
                  <c:v>3.2995615005490002</c:v>
                </c:pt>
                <c:pt idx="24133">
                  <c:v>3.2996361255650002</c:v>
                </c:pt>
                <c:pt idx="24134">
                  <c:v>3.2996656894680001</c:v>
                </c:pt>
                <c:pt idx="24135">
                  <c:v>3.2997334003450001</c:v>
                </c:pt>
                <c:pt idx="24136">
                  <c:v>3.2998032569890001</c:v>
                </c:pt>
                <c:pt idx="24137">
                  <c:v>3.2998733520510002</c:v>
                </c:pt>
                <c:pt idx="24138">
                  <c:v>3.299946069717</c:v>
                </c:pt>
                <c:pt idx="24139">
                  <c:v>3.2999937534330002</c:v>
                </c:pt>
                <c:pt idx="24140">
                  <c:v>3.3000242710109999</c:v>
                </c:pt>
                <c:pt idx="24141">
                  <c:v>3.300094127655</c:v>
                </c:pt>
                <c:pt idx="24142">
                  <c:v>3.300175905228</c:v>
                </c:pt>
                <c:pt idx="24143">
                  <c:v>3.3002469539639998</c:v>
                </c:pt>
                <c:pt idx="24144">
                  <c:v>3.3005657196040001</c:v>
                </c:pt>
                <c:pt idx="24145">
                  <c:v>3.300682067871</c:v>
                </c:pt>
                <c:pt idx="24146">
                  <c:v>3.3007049560550001</c:v>
                </c:pt>
                <c:pt idx="24147">
                  <c:v>3.3008241653439998</c:v>
                </c:pt>
                <c:pt idx="24148">
                  <c:v>3.3009028434749998</c:v>
                </c:pt>
                <c:pt idx="24149">
                  <c:v>3.3009946346280001</c:v>
                </c:pt>
                <c:pt idx="24150">
                  <c:v>3.3010997772219999</c:v>
                </c:pt>
                <c:pt idx="24151">
                  <c:v>3.3011801242829999</c:v>
                </c:pt>
                <c:pt idx="24152">
                  <c:v>3.301276683807</c:v>
                </c:pt>
                <c:pt idx="24153">
                  <c:v>3.3014218807220002</c:v>
                </c:pt>
                <c:pt idx="24154">
                  <c:v>3.301743984222</c:v>
                </c:pt>
                <c:pt idx="24155">
                  <c:v>3.3019120693209998</c:v>
                </c:pt>
                <c:pt idx="24156">
                  <c:v>3.3020431995389998</c:v>
                </c:pt>
                <c:pt idx="24157">
                  <c:v>3.3022019863129999</c:v>
                </c:pt>
                <c:pt idx="24158">
                  <c:v>3.3022840023039999</c:v>
                </c:pt>
                <c:pt idx="24159">
                  <c:v>3.3023660182949999</c:v>
                </c:pt>
                <c:pt idx="24160">
                  <c:v>3.3024668693539998</c:v>
                </c:pt>
                <c:pt idx="24161">
                  <c:v>3.3025264739989999</c:v>
                </c:pt>
                <c:pt idx="24162">
                  <c:v>3.3026020526890001</c:v>
                </c:pt>
                <c:pt idx="24163">
                  <c:v>3.3026845455170002</c:v>
                </c:pt>
                <c:pt idx="24164">
                  <c:v>3.3027732372280001</c:v>
                </c:pt>
                <c:pt idx="24165">
                  <c:v>3.3028478622440001</c:v>
                </c:pt>
                <c:pt idx="24166">
                  <c:v>3.302922725677</c:v>
                </c:pt>
                <c:pt idx="24167">
                  <c:v>3.3030049800870001</c:v>
                </c:pt>
                <c:pt idx="24168">
                  <c:v>3.3030898571009999</c:v>
                </c:pt>
                <c:pt idx="24169">
                  <c:v>3.3033943176270002</c:v>
                </c:pt>
                <c:pt idx="24170">
                  <c:v>3.3035194873810001</c:v>
                </c:pt>
                <c:pt idx="24171">
                  <c:v>3.3035404682160001</c:v>
                </c:pt>
                <c:pt idx="24172">
                  <c:v>3.3036100864410001</c:v>
                </c:pt>
                <c:pt idx="24173">
                  <c:v>3.3036746978760001</c:v>
                </c:pt>
                <c:pt idx="24174">
                  <c:v>3.3036980628969999</c:v>
                </c:pt>
                <c:pt idx="24175">
                  <c:v>3.3037672042850001</c:v>
                </c:pt>
                <c:pt idx="24176">
                  <c:v>3.3038566112519998</c:v>
                </c:pt>
                <c:pt idx="24177">
                  <c:v>3.3039207458500002</c:v>
                </c:pt>
                <c:pt idx="24178">
                  <c:v>3.3039884567260001</c:v>
                </c:pt>
                <c:pt idx="24179">
                  <c:v>3.3040628433229999</c:v>
                </c:pt>
                <c:pt idx="24180">
                  <c:v>3.3041515350339998</c:v>
                </c:pt>
                <c:pt idx="24181">
                  <c:v>3.3042738437649999</c:v>
                </c:pt>
                <c:pt idx="24182">
                  <c:v>3.3043034076689999</c:v>
                </c:pt>
                <c:pt idx="24183">
                  <c:v>3.3044242858890001</c:v>
                </c:pt>
                <c:pt idx="24184">
                  <c:v>3.3044977188110001</c:v>
                </c:pt>
                <c:pt idx="24185">
                  <c:v>3.3045907020569998</c:v>
                </c:pt>
                <c:pt idx="24186">
                  <c:v>3.3046920299529998</c:v>
                </c:pt>
                <c:pt idx="24187">
                  <c:v>3.3048453330990002</c:v>
                </c:pt>
                <c:pt idx="24188">
                  <c:v>3.3049900531769998</c:v>
                </c:pt>
                <c:pt idx="24189">
                  <c:v>3.3051581382749999</c:v>
                </c:pt>
                <c:pt idx="24190">
                  <c:v>3.305273294449</c:v>
                </c:pt>
                <c:pt idx="24191">
                  <c:v>3.3053953647609999</c:v>
                </c:pt>
                <c:pt idx="24192">
                  <c:v>3.305510520935</c:v>
                </c:pt>
                <c:pt idx="24193">
                  <c:v>3.3056681156160002</c:v>
                </c:pt>
                <c:pt idx="24194">
                  <c:v>3.3058342933649998</c:v>
                </c:pt>
                <c:pt idx="24195">
                  <c:v>3.3061518669129999</c:v>
                </c:pt>
                <c:pt idx="24196">
                  <c:v>3.3062376976009999</c:v>
                </c:pt>
                <c:pt idx="24197">
                  <c:v>3.306344032288</c:v>
                </c:pt>
                <c:pt idx="24198">
                  <c:v>3.3064193725590001</c:v>
                </c:pt>
                <c:pt idx="24199">
                  <c:v>3.306492328644</c:v>
                </c:pt>
                <c:pt idx="24200">
                  <c:v>3.3065624237060001</c:v>
                </c:pt>
                <c:pt idx="24201">
                  <c:v>3.3066365718839998</c:v>
                </c:pt>
                <c:pt idx="24202">
                  <c:v>3.3067057132720001</c:v>
                </c:pt>
                <c:pt idx="24203">
                  <c:v>3.3068158626559998</c:v>
                </c:pt>
                <c:pt idx="24204">
                  <c:v>3.3068904876710001</c:v>
                </c:pt>
                <c:pt idx="24205">
                  <c:v>3.3069646358489999</c:v>
                </c:pt>
                <c:pt idx="24206">
                  <c:v>3.3070435523990001</c:v>
                </c:pt>
                <c:pt idx="24207">
                  <c:v>3.3071224689480001</c:v>
                </c:pt>
                <c:pt idx="24208">
                  <c:v>3.307326078415</c:v>
                </c:pt>
                <c:pt idx="24209">
                  <c:v>3.3074314594269998</c:v>
                </c:pt>
                <c:pt idx="24210">
                  <c:v>3.3076901435849999</c:v>
                </c:pt>
                <c:pt idx="24211">
                  <c:v>3.307805538177</c:v>
                </c:pt>
                <c:pt idx="24212">
                  <c:v>3.3079214096070002</c:v>
                </c:pt>
                <c:pt idx="24213">
                  <c:v>3.3080401420590002</c:v>
                </c:pt>
                <c:pt idx="24214">
                  <c:v>3.3082401752470001</c:v>
                </c:pt>
                <c:pt idx="24215">
                  <c:v>3.308539628983</c:v>
                </c:pt>
                <c:pt idx="24216">
                  <c:v>3.3087148666380002</c:v>
                </c:pt>
                <c:pt idx="24217">
                  <c:v>3.3088428974149999</c:v>
                </c:pt>
                <c:pt idx="24218">
                  <c:v>3.3090007305150002</c:v>
                </c:pt>
                <c:pt idx="24219">
                  <c:v>3.3090982437130001</c:v>
                </c:pt>
                <c:pt idx="24220">
                  <c:v>3.3091855049130001</c:v>
                </c:pt>
                <c:pt idx="24221">
                  <c:v>3.3093421459200001</c:v>
                </c:pt>
                <c:pt idx="24222">
                  <c:v>3.3094732761380001</c:v>
                </c:pt>
                <c:pt idx="24223">
                  <c:v>3.3096003532410001</c:v>
                </c:pt>
                <c:pt idx="24224">
                  <c:v>3.30992269516</c:v>
                </c:pt>
                <c:pt idx="24225">
                  <c:v>3.3100442886349999</c:v>
                </c:pt>
                <c:pt idx="24226">
                  <c:v>3.3101751804349999</c:v>
                </c:pt>
                <c:pt idx="24227">
                  <c:v>3.3102283477780001</c:v>
                </c:pt>
                <c:pt idx="24228">
                  <c:v>3.3103215694429999</c:v>
                </c:pt>
                <c:pt idx="24229">
                  <c:v>3.3103799819950002</c:v>
                </c:pt>
                <c:pt idx="24230">
                  <c:v>3.3104465007780002</c:v>
                </c:pt>
                <c:pt idx="24231">
                  <c:v>3.310494661331</c:v>
                </c:pt>
                <c:pt idx="24232">
                  <c:v>3.31054353714</c:v>
                </c:pt>
                <c:pt idx="24233">
                  <c:v>3.3106110095979999</c:v>
                </c:pt>
                <c:pt idx="24234">
                  <c:v>3.3106591701510002</c:v>
                </c:pt>
                <c:pt idx="24235">
                  <c:v>3.310700416565</c:v>
                </c:pt>
                <c:pt idx="24236">
                  <c:v>3.3107655048370002</c:v>
                </c:pt>
                <c:pt idx="24237">
                  <c:v>3.3108243942260001</c:v>
                </c:pt>
                <c:pt idx="24238">
                  <c:v>3.31085729599</c:v>
                </c:pt>
                <c:pt idx="24239">
                  <c:v>3.3109796047210001</c:v>
                </c:pt>
                <c:pt idx="24240">
                  <c:v>3.3110673427580002</c:v>
                </c:pt>
                <c:pt idx="24241">
                  <c:v>3.3111197948459998</c:v>
                </c:pt>
                <c:pt idx="24242">
                  <c:v>3.3111927509310002</c:v>
                </c:pt>
                <c:pt idx="24243">
                  <c:v>3.3113038539890001</c:v>
                </c:pt>
                <c:pt idx="24244">
                  <c:v>3.3115067481990001</c:v>
                </c:pt>
                <c:pt idx="24245">
                  <c:v>3.3118381500240002</c:v>
                </c:pt>
                <c:pt idx="24246">
                  <c:v>3.3120093345639998</c:v>
                </c:pt>
                <c:pt idx="24247">
                  <c:v>3.312247276306</c:v>
                </c:pt>
                <c:pt idx="24248">
                  <c:v>3.3123660087590001</c:v>
                </c:pt>
                <c:pt idx="24249">
                  <c:v>3.3125612735750001</c:v>
                </c:pt>
                <c:pt idx="24250">
                  <c:v>3.3127117156980002</c:v>
                </c:pt>
                <c:pt idx="24251">
                  <c:v>3.3127880096440001</c:v>
                </c:pt>
                <c:pt idx="24252">
                  <c:v>3.31289601326</c:v>
                </c:pt>
                <c:pt idx="24253">
                  <c:v>3.312972545624</c:v>
                </c:pt>
                <c:pt idx="24254">
                  <c:v>3.3130581378940001</c:v>
                </c:pt>
                <c:pt idx="24255">
                  <c:v>3.3133950233460001</c:v>
                </c:pt>
                <c:pt idx="24256">
                  <c:v>3.3135111331939999</c:v>
                </c:pt>
                <c:pt idx="24257">
                  <c:v>3.3135838508609998</c:v>
                </c:pt>
                <c:pt idx="24258">
                  <c:v>3.3136994838709999</c:v>
                </c:pt>
                <c:pt idx="24259">
                  <c:v>3.3137753009800002</c:v>
                </c:pt>
                <c:pt idx="24260">
                  <c:v>3.3138554096220001</c:v>
                </c:pt>
                <c:pt idx="24261">
                  <c:v>3.3140630722050002</c:v>
                </c:pt>
                <c:pt idx="24262">
                  <c:v>3.3143863677979999</c:v>
                </c:pt>
                <c:pt idx="24263">
                  <c:v>3.3145344257349998</c:v>
                </c:pt>
                <c:pt idx="24264">
                  <c:v>3.3148941993709999</c:v>
                </c:pt>
                <c:pt idx="24265">
                  <c:v>3.3152959346770001</c:v>
                </c:pt>
                <c:pt idx="24266">
                  <c:v>3.3157308101649998</c:v>
                </c:pt>
                <c:pt idx="24267">
                  <c:v>3.3162298202509999</c:v>
                </c:pt>
                <c:pt idx="24268">
                  <c:v>3.316730737686</c:v>
                </c:pt>
                <c:pt idx="24269">
                  <c:v>3.3172419071200001</c:v>
                </c:pt>
                <c:pt idx="24270">
                  <c:v>3.317796230316</c:v>
                </c:pt>
                <c:pt idx="24271">
                  <c:v>3.3183403015140001</c:v>
                </c:pt>
                <c:pt idx="24272">
                  <c:v>3.318873882294</c:v>
                </c:pt>
                <c:pt idx="24273">
                  <c:v>3.3193316459659998</c:v>
                </c:pt>
                <c:pt idx="24274">
                  <c:v>3.3195896148680002</c:v>
                </c:pt>
                <c:pt idx="24275">
                  <c:v>3.3197655677800002</c:v>
                </c:pt>
                <c:pt idx="24276">
                  <c:v>3.3199405670169999</c:v>
                </c:pt>
                <c:pt idx="24277">
                  <c:v>3.3200688362120001</c:v>
                </c:pt>
                <c:pt idx="24278">
                  <c:v>3.3201498985289999</c:v>
                </c:pt>
                <c:pt idx="24279">
                  <c:v>3.3202538490300002</c:v>
                </c:pt>
                <c:pt idx="24280">
                  <c:v>3.3203275203699998</c:v>
                </c:pt>
                <c:pt idx="24281">
                  <c:v>3.320363044739</c:v>
                </c:pt>
                <c:pt idx="24282">
                  <c:v>3.3204290866849999</c:v>
                </c:pt>
                <c:pt idx="24283">
                  <c:v>3.320476531982</c:v>
                </c:pt>
                <c:pt idx="24284">
                  <c:v>3.3204896450039998</c:v>
                </c:pt>
                <c:pt idx="24285">
                  <c:v>3.3205730915070002</c:v>
                </c:pt>
                <c:pt idx="24286">
                  <c:v>3.320640325546</c:v>
                </c:pt>
                <c:pt idx="24287">
                  <c:v>3.320708274841</c:v>
                </c:pt>
                <c:pt idx="24288">
                  <c:v>3.3207800388340001</c:v>
                </c:pt>
                <c:pt idx="24289">
                  <c:v>3.3208365440369998</c:v>
                </c:pt>
                <c:pt idx="24290">
                  <c:v>3.3208920955660002</c:v>
                </c:pt>
                <c:pt idx="24291">
                  <c:v>3.3209190368649999</c:v>
                </c:pt>
                <c:pt idx="24292">
                  <c:v>3.3209695816039999</c:v>
                </c:pt>
                <c:pt idx="24293">
                  <c:v>3.321005105972</c:v>
                </c:pt>
                <c:pt idx="24294">
                  <c:v>3.3210270404819999</c:v>
                </c:pt>
                <c:pt idx="24295">
                  <c:v>3.3210515975949999</c:v>
                </c:pt>
                <c:pt idx="24296">
                  <c:v>3.321120023727</c:v>
                </c:pt>
                <c:pt idx="24297">
                  <c:v>3.321168899536</c:v>
                </c:pt>
                <c:pt idx="24298">
                  <c:v>3.3212041854860002</c:v>
                </c:pt>
                <c:pt idx="24299">
                  <c:v>3.3212189674379999</c:v>
                </c:pt>
                <c:pt idx="24300">
                  <c:v>3.321257829666</c:v>
                </c:pt>
                <c:pt idx="24301">
                  <c:v>3.3213160037990002</c:v>
                </c:pt>
                <c:pt idx="24302">
                  <c:v>3.3213326931</c:v>
                </c:pt>
                <c:pt idx="24303">
                  <c:v>3.3213722705839999</c:v>
                </c:pt>
                <c:pt idx="24304">
                  <c:v>3.3214306831360001</c:v>
                </c:pt>
                <c:pt idx="24305">
                  <c:v>3.3214635849</c:v>
                </c:pt>
                <c:pt idx="24306">
                  <c:v>3.3214991092680002</c:v>
                </c:pt>
                <c:pt idx="24307">
                  <c:v>3.3215374946590002</c:v>
                </c:pt>
                <c:pt idx="24308">
                  <c:v>3.3215827941890002</c:v>
                </c:pt>
                <c:pt idx="24309">
                  <c:v>3.321683168411</c:v>
                </c:pt>
                <c:pt idx="24310">
                  <c:v>3.3218510150910001</c:v>
                </c:pt>
                <c:pt idx="24311">
                  <c:v>3.3219089508059998</c:v>
                </c:pt>
                <c:pt idx="24312">
                  <c:v>3.3219573497770001</c:v>
                </c:pt>
                <c:pt idx="24313">
                  <c:v>3.3220438957209999</c:v>
                </c:pt>
                <c:pt idx="24314">
                  <c:v>3.3220891952509999</c:v>
                </c:pt>
                <c:pt idx="24315">
                  <c:v>3.3221440315250002</c:v>
                </c:pt>
                <c:pt idx="24316">
                  <c:v>3.322412014008</c:v>
                </c:pt>
                <c:pt idx="24317">
                  <c:v>3.3225386142729998</c:v>
                </c:pt>
                <c:pt idx="24318">
                  <c:v>3.3225958347320002</c:v>
                </c:pt>
                <c:pt idx="24319">
                  <c:v>3.3227026462549998</c:v>
                </c:pt>
                <c:pt idx="24320">
                  <c:v>3.3227672576899998</c:v>
                </c:pt>
                <c:pt idx="24321">
                  <c:v>3.322830677032</c:v>
                </c:pt>
                <c:pt idx="24322">
                  <c:v>3.3228495120999999</c:v>
                </c:pt>
                <c:pt idx="24323">
                  <c:v>3.3228998184199998</c:v>
                </c:pt>
                <c:pt idx="24324">
                  <c:v>3.3229789733890001</c:v>
                </c:pt>
                <c:pt idx="24325">
                  <c:v>3.3230824470520002</c:v>
                </c:pt>
                <c:pt idx="24326">
                  <c:v>3.323189735413</c:v>
                </c:pt>
                <c:pt idx="24327">
                  <c:v>3.3232400417329999</c:v>
                </c:pt>
                <c:pt idx="24328">
                  <c:v>3.3233478069309998</c:v>
                </c:pt>
                <c:pt idx="24329">
                  <c:v>3.3234167099</c:v>
                </c:pt>
                <c:pt idx="24330">
                  <c:v>3.3237056732179999</c:v>
                </c:pt>
                <c:pt idx="24331">
                  <c:v>3.3239703178409998</c:v>
                </c:pt>
                <c:pt idx="24332">
                  <c:v>3.324145317078</c:v>
                </c:pt>
                <c:pt idx="24333">
                  <c:v>3.3242566585539999</c:v>
                </c:pt>
                <c:pt idx="24334">
                  <c:v>3.324313163757</c:v>
                </c:pt>
                <c:pt idx="24335">
                  <c:v>3.3243718147279999</c:v>
                </c:pt>
                <c:pt idx="24336">
                  <c:v>3.3244273662569999</c:v>
                </c:pt>
                <c:pt idx="24337">
                  <c:v>3.3244888782499999</c:v>
                </c:pt>
                <c:pt idx="24338">
                  <c:v>3.324509620667</c:v>
                </c:pt>
                <c:pt idx="24339">
                  <c:v>3.3245666027070002</c:v>
                </c:pt>
                <c:pt idx="24340">
                  <c:v>3.3246030807500002</c:v>
                </c:pt>
                <c:pt idx="24341">
                  <c:v>3.32466173172</c:v>
                </c:pt>
                <c:pt idx="24342">
                  <c:v>3.3247134685519999</c:v>
                </c:pt>
                <c:pt idx="24343">
                  <c:v>3.3247292041779999</c:v>
                </c:pt>
                <c:pt idx="24344">
                  <c:v>3.3247790336610001</c:v>
                </c:pt>
                <c:pt idx="24345">
                  <c:v>3.3248298168180002</c:v>
                </c:pt>
                <c:pt idx="24346">
                  <c:v>3.3248486518860001</c:v>
                </c:pt>
                <c:pt idx="24347">
                  <c:v>3.3249175548549998</c:v>
                </c:pt>
                <c:pt idx="24348">
                  <c:v>3.3249707221980001</c:v>
                </c:pt>
                <c:pt idx="24349">
                  <c:v>3.325040102005</c:v>
                </c:pt>
                <c:pt idx="24350">
                  <c:v>3.3251407146449998</c:v>
                </c:pt>
                <c:pt idx="24351">
                  <c:v>3.3252613544459999</c:v>
                </c:pt>
                <c:pt idx="24352">
                  <c:v>3.3254246711729998</c:v>
                </c:pt>
                <c:pt idx="24353">
                  <c:v>3.325488328934</c:v>
                </c:pt>
                <c:pt idx="24354">
                  <c:v>3.3256006240840001</c:v>
                </c:pt>
                <c:pt idx="24355">
                  <c:v>3.3256771564480001</c:v>
                </c:pt>
                <c:pt idx="24356">
                  <c:v>3.3257541656490002</c:v>
                </c:pt>
                <c:pt idx="24357">
                  <c:v>3.3258674144740001</c:v>
                </c:pt>
                <c:pt idx="24358">
                  <c:v>3.3259375095369998</c:v>
                </c:pt>
                <c:pt idx="24359">
                  <c:v>3.326002597809</c:v>
                </c:pt>
                <c:pt idx="24360">
                  <c:v>3.326152563095</c:v>
                </c:pt>
                <c:pt idx="24361">
                  <c:v>3.3263628482819998</c:v>
                </c:pt>
                <c:pt idx="24362">
                  <c:v>3.3265256881709999</c:v>
                </c:pt>
                <c:pt idx="24363">
                  <c:v>3.3266298770899998</c:v>
                </c:pt>
                <c:pt idx="24364">
                  <c:v>3.3266944885249998</c:v>
                </c:pt>
                <c:pt idx="24365">
                  <c:v>3.3267829418180002</c:v>
                </c:pt>
                <c:pt idx="24366">
                  <c:v>3.3268632888790002</c:v>
                </c:pt>
                <c:pt idx="24367">
                  <c:v>3.3269245624539998</c:v>
                </c:pt>
                <c:pt idx="24368">
                  <c:v>3.3271212577820002</c:v>
                </c:pt>
                <c:pt idx="24369">
                  <c:v>3.3274633884429998</c:v>
                </c:pt>
                <c:pt idx="24370">
                  <c:v>3.3276991844179999</c:v>
                </c:pt>
                <c:pt idx="24371">
                  <c:v>3.3278625011440002</c:v>
                </c:pt>
                <c:pt idx="24372">
                  <c:v>3.328022241592</c:v>
                </c:pt>
                <c:pt idx="24373">
                  <c:v>3.3281030654910002</c:v>
                </c:pt>
                <c:pt idx="24374">
                  <c:v>3.328177452087</c:v>
                </c:pt>
                <c:pt idx="24375">
                  <c:v>3.3282787799840001</c:v>
                </c:pt>
                <c:pt idx="24376">
                  <c:v>3.328355312347</c:v>
                </c:pt>
                <c:pt idx="24377">
                  <c:v>3.3284747600559998</c:v>
                </c:pt>
                <c:pt idx="24378">
                  <c:v>3.328545331955</c:v>
                </c:pt>
                <c:pt idx="24379">
                  <c:v>3.3286192417140001</c:v>
                </c:pt>
                <c:pt idx="24380">
                  <c:v>3.3286519050600001</c:v>
                </c:pt>
                <c:pt idx="24381">
                  <c:v>3.3287258148190002</c:v>
                </c:pt>
                <c:pt idx="24382">
                  <c:v>3.329031944275</c:v>
                </c:pt>
                <c:pt idx="24383">
                  <c:v>3.3292348384860002</c:v>
                </c:pt>
                <c:pt idx="24384">
                  <c:v>3.3293445110320001</c:v>
                </c:pt>
                <c:pt idx="24385">
                  <c:v>3.3294701576230001</c:v>
                </c:pt>
                <c:pt idx="24386">
                  <c:v>3.3296375274660002</c:v>
                </c:pt>
                <c:pt idx="24387">
                  <c:v>3.3298361301420001</c:v>
                </c:pt>
                <c:pt idx="24388">
                  <c:v>3.330048561096</c:v>
                </c:pt>
                <c:pt idx="24389">
                  <c:v>3.3302204608919999</c:v>
                </c:pt>
                <c:pt idx="24390">
                  <c:v>3.330439090729</c:v>
                </c:pt>
                <c:pt idx="24391">
                  <c:v>3.3306145668029998</c:v>
                </c:pt>
                <c:pt idx="24392">
                  <c:v>3.3306963443759998</c:v>
                </c:pt>
                <c:pt idx="24393">
                  <c:v>3.3307764530180002</c:v>
                </c:pt>
                <c:pt idx="24394">
                  <c:v>3.3308589458469999</c:v>
                </c:pt>
                <c:pt idx="24395">
                  <c:v>3.330934286118</c:v>
                </c:pt>
                <c:pt idx="24396">
                  <c:v>3.3310029506680001</c:v>
                </c:pt>
                <c:pt idx="24397">
                  <c:v>3.3310711383820002</c:v>
                </c:pt>
                <c:pt idx="24398">
                  <c:v>3.3312549591059999</c:v>
                </c:pt>
                <c:pt idx="24399">
                  <c:v>3.3315939903260001</c:v>
                </c:pt>
                <c:pt idx="24400">
                  <c:v>3.3317127227780001</c:v>
                </c:pt>
                <c:pt idx="24401">
                  <c:v>3.3317980766300002</c:v>
                </c:pt>
                <c:pt idx="24402">
                  <c:v>3.331888437271</c:v>
                </c:pt>
                <c:pt idx="24403">
                  <c:v>3.3319625854489998</c:v>
                </c:pt>
                <c:pt idx="24404">
                  <c:v>3.3320307731629999</c:v>
                </c:pt>
                <c:pt idx="24405">
                  <c:v>3.332062482834</c:v>
                </c:pt>
                <c:pt idx="24406">
                  <c:v>3.3321378231050001</c:v>
                </c:pt>
                <c:pt idx="24407">
                  <c:v>3.3322088718409999</c:v>
                </c:pt>
                <c:pt idx="24408">
                  <c:v>3.3322358131410001</c:v>
                </c:pt>
                <c:pt idx="24409">
                  <c:v>3.3323030471799999</c:v>
                </c:pt>
                <c:pt idx="24410">
                  <c:v>3.3323884010309999</c:v>
                </c:pt>
                <c:pt idx="24411">
                  <c:v>3.3325114250180001</c:v>
                </c:pt>
                <c:pt idx="24412">
                  <c:v>3.3325939178469999</c:v>
                </c:pt>
                <c:pt idx="24413">
                  <c:v>3.3326890468600001</c:v>
                </c:pt>
                <c:pt idx="24414">
                  <c:v>3.3327488899229998</c:v>
                </c:pt>
                <c:pt idx="24415">
                  <c:v>3.3328163623810001</c:v>
                </c:pt>
                <c:pt idx="24416">
                  <c:v>3.3328449726099998</c:v>
                </c:pt>
                <c:pt idx="24417">
                  <c:v>3.3329021930690002</c:v>
                </c:pt>
                <c:pt idx="24418">
                  <c:v>3.333000898361</c:v>
                </c:pt>
                <c:pt idx="24419">
                  <c:v>3.3331110477450001</c:v>
                </c:pt>
                <c:pt idx="24420">
                  <c:v>3.33322930336</c:v>
                </c:pt>
                <c:pt idx="24421">
                  <c:v>3.3335459232329998</c:v>
                </c:pt>
                <c:pt idx="24422">
                  <c:v>3.3336818218230002</c:v>
                </c:pt>
                <c:pt idx="24423">
                  <c:v>3.333755731583</c:v>
                </c:pt>
                <c:pt idx="24424">
                  <c:v>3.3338303565979999</c:v>
                </c:pt>
                <c:pt idx="24425">
                  <c:v>3.333900690079</c:v>
                </c:pt>
                <c:pt idx="24426">
                  <c:v>3.333966970444</c:v>
                </c:pt>
                <c:pt idx="24427">
                  <c:v>3.3340306282040002</c:v>
                </c:pt>
                <c:pt idx="24428">
                  <c:v>3.3340568542479998</c:v>
                </c:pt>
                <c:pt idx="24429">
                  <c:v>3.3341243267060001</c:v>
                </c:pt>
                <c:pt idx="24430">
                  <c:v>3.3341541290280001</c:v>
                </c:pt>
                <c:pt idx="24431">
                  <c:v>3.3341856002810002</c:v>
                </c:pt>
                <c:pt idx="24432">
                  <c:v>3.3342506885529999</c:v>
                </c:pt>
                <c:pt idx="24433">
                  <c:v>3.334272146225</c:v>
                </c:pt>
                <c:pt idx="24434">
                  <c:v>3.3343148231509998</c:v>
                </c:pt>
                <c:pt idx="24435">
                  <c:v>3.3343722820280002</c:v>
                </c:pt>
                <c:pt idx="24436">
                  <c:v>3.3344037532809998</c:v>
                </c:pt>
                <c:pt idx="24437">
                  <c:v>3.3344793319699999</c:v>
                </c:pt>
                <c:pt idx="24438">
                  <c:v>3.3345990180970002</c:v>
                </c:pt>
                <c:pt idx="24439">
                  <c:v>3.3346712589259999</c:v>
                </c:pt>
                <c:pt idx="24440">
                  <c:v>3.334744930267</c:v>
                </c:pt>
                <c:pt idx="24441">
                  <c:v>3.3348305225370001</c:v>
                </c:pt>
                <c:pt idx="24442">
                  <c:v>3.3350937366490001</c:v>
                </c:pt>
                <c:pt idx="24443">
                  <c:v>3.3352496623989998</c:v>
                </c:pt>
                <c:pt idx="24444">
                  <c:v>3.3354227542879999</c:v>
                </c:pt>
                <c:pt idx="24445">
                  <c:v>3.3357942104339999</c:v>
                </c:pt>
                <c:pt idx="24446">
                  <c:v>3.336085796356</c:v>
                </c:pt>
                <c:pt idx="24447">
                  <c:v>3.336439609528</c:v>
                </c:pt>
                <c:pt idx="24448">
                  <c:v>3.3367369174960002</c:v>
                </c:pt>
                <c:pt idx="24449">
                  <c:v>3.3368918895720001</c:v>
                </c:pt>
                <c:pt idx="24450">
                  <c:v>3.3369877338410001</c:v>
                </c:pt>
                <c:pt idx="24451">
                  <c:v>3.337078094482</c:v>
                </c:pt>
                <c:pt idx="24452">
                  <c:v>3.3371818065640002</c:v>
                </c:pt>
                <c:pt idx="24453">
                  <c:v>3.337350130081</c:v>
                </c:pt>
                <c:pt idx="24454">
                  <c:v>3.337651729584</c:v>
                </c:pt>
                <c:pt idx="24455">
                  <c:v>3.3378670215609998</c:v>
                </c:pt>
                <c:pt idx="24456">
                  <c:v>3.337941408157</c:v>
                </c:pt>
                <c:pt idx="24457">
                  <c:v>3.338017702103</c:v>
                </c:pt>
                <c:pt idx="24458">
                  <c:v>3.3381426334380002</c:v>
                </c:pt>
                <c:pt idx="24459">
                  <c:v>3.3382320404049999</c:v>
                </c:pt>
                <c:pt idx="24460">
                  <c:v>3.3383111953740001</c:v>
                </c:pt>
                <c:pt idx="24461">
                  <c:v>3.3384301662450002</c:v>
                </c:pt>
                <c:pt idx="24462">
                  <c:v>3.3385546207429999</c:v>
                </c:pt>
                <c:pt idx="24463">
                  <c:v>3.338672161102</c:v>
                </c:pt>
                <c:pt idx="24464">
                  <c:v>3.3387858867650002</c:v>
                </c:pt>
                <c:pt idx="24465">
                  <c:v>3.338853359222</c:v>
                </c:pt>
                <c:pt idx="24466">
                  <c:v>3.3389208316799999</c:v>
                </c:pt>
                <c:pt idx="24467">
                  <c:v>3.3390421867370002</c:v>
                </c:pt>
                <c:pt idx="24468">
                  <c:v>3.3391613960269999</c:v>
                </c:pt>
                <c:pt idx="24469">
                  <c:v>3.3393757343289998</c:v>
                </c:pt>
                <c:pt idx="24470">
                  <c:v>3.3396863937379999</c:v>
                </c:pt>
                <c:pt idx="24471">
                  <c:v>3.3398120403289999</c:v>
                </c:pt>
                <c:pt idx="24472">
                  <c:v>3.3398833274839999</c:v>
                </c:pt>
                <c:pt idx="24473">
                  <c:v>3.3399660587310001</c:v>
                </c:pt>
                <c:pt idx="24474">
                  <c:v>3.3400352001189999</c:v>
                </c:pt>
                <c:pt idx="24475">
                  <c:v>3.3401126861570001</c:v>
                </c:pt>
                <c:pt idx="24476">
                  <c:v>3.3401753902440001</c:v>
                </c:pt>
                <c:pt idx="24477">
                  <c:v>3.3402037620540002</c:v>
                </c:pt>
                <c:pt idx="24478">
                  <c:v>3.3402764797210001</c:v>
                </c:pt>
                <c:pt idx="24479">
                  <c:v>3.3403468132020002</c:v>
                </c:pt>
                <c:pt idx="24480">
                  <c:v>3.340385913849</c:v>
                </c:pt>
                <c:pt idx="24481">
                  <c:v>3.340452194214</c:v>
                </c:pt>
                <c:pt idx="24482">
                  <c:v>3.340480327606</c:v>
                </c:pt>
                <c:pt idx="24483">
                  <c:v>3.3405487537380001</c:v>
                </c:pt>
                <c:pt idx="24484">
                  <c:v>3.340633630753</c:v>
                </c:pt>
                <c:pt idx="24485">
                  <c:v>3.3407194614410001</c:v>
                </c:pt>
                <c:pt idx="24486">
                  <c:v>3.340806245804</c:v>
                </c:pt>
                <c:pt idx="24487">
                  <c:v>3.3411457538599998</c:v>
                </c:pt>
                <c:pt idx="24488">
                  <c:v>3.341369390488</c:v>
                </c:pt>
                <c:pt idx="24489">
                  <c:v>3.3415529727940001</c:v>
                </c:pt>
                <c:pt idx="24490">
                  <c:v>3.3416724205019999</c:v>
                </c:pt>
                <c:pt idx="24491">
                  <c:v>3.3419344425199999</c:v>
                </c:pt>
                <c:pt idx="24492">
                  <c:v>3.3421707153320002</c:v>
                </c:pt>
                <c:pt idx="24493">
                  <c:v>3.3425254821779999</c:v>
                </c:pt>
                <c:pt idx="24494">
                  <c:v>3.342664957047</c:v>
                </c:pt>
                <c:pt idx="24495">
                  <c:v>3.3427901268009999</c:v>
                </c:pt>
                <c:pt idx="24496">
                  <c:v>3.3429141044619999</c:v>
                </c:pt>
                <c:pt idx="24497">
                  <c:v>3.3430449962619999</c:v>
                </c:pt>
                <c:pt idx="24498">
                  <c:v>3.343364715576</c:v>
                </c:pt>
                <c:pt idx="24499">
                  <c:v>3.3435473442079999</c:v>
                </c:pt>
                <c:pt idx="24500">
                  <c:v>3.343668222427</c:v>
                </c:pt>
                <c:pt idx="24501">
                  <c:v>3.3437626361850001</c:v>
                </c:pt>
                <c:pt idx="24502">
                  <c:v>3.3438682556149999</c:v>
                </c:pt>
                <c:pt idx="24503">
                  <c:v>3.3439092636110002</c:v>
                </c:pt>
                <c:pt idx="24504">
                  <c:v>3.3439528942110002</c:v>
                </c:pt>
                <c:pt idx="24505">
                  <c:v>3.3440201282499999</c:v>
                </c:pt>
                <c:pt idx="24506">
                  <c:v>3.3440694808960001</c:v>
                </c:pt>
                <c:pt idx="24507">
                  <c:v>3.3441059589390001</c:v>
                </c:pt>
                <c:pt idx="24508">
                  <c:v>3.3441731929779999</c:v>
                </c:pt>
                <c:pt idx="24509">
                  <c:v>3.3442289829249998</c:v>
                </c:pt>
                <c:pt idx="24510">
                  <c:v>3.3442611694340001</c:v>
                </c:pt>
                <c:pt idx="24511">
                  <c:v>3.3443782329560001</c:v>
                </c:pt>
                <c:pt idx="24512">
                  <c:v>3.3444674015050002</c:v>
                </c:pt>
                <c:pt idx="24513">
                  <c:v>3.3445410728449998</c:v>
                </c:pt>
                <c:pt idx="24514">
                  <c:v>3.3446686267849999</c:v>
                </c:pt>
                <c:pt idx="24515">
                  <c:v>3.3447906970979999</c:v>
                </c:pt>
                <c:pt idx="24516">
                  <c:v>3.344864606857</c:v>
                </c:pt>
                <c:pt idx="24517">
                  <c:v>3.3449897766109999</c:v>
                </c:pt>
                <c:pt idx="24518">
                  <c:v>3.3451125621800002</c:v>
                </c:pt>
                <c:pt idx="24519">
                  <c:v>3.345462322235</c:v>
                </c:pt>
                <c:pt idx="24520">
                  <c:v>3.3456590175629999</c:v>
                </c:pt>
                <c:pt idx="24521">
                  <c:v>3.345776319504</c:v>
                </c:pt>
                <c:pt idx="24522">
                  <c:v>3.3458974361420002</c:v>
                </c:pt>
                <c:pt idx="24523">
                  <c:v>3.3459763526919999</c:v>
                </c:pt>
                <c:pt idx="24524">
                  <c:v>3.3460841178890002</c:v>
                </c:pt>
                <c:pt idx="24525">
                  <c:v>3.3461680412289998</c:v>
                </c:pt>
                <c:pt idx="24526">
                  <c:v>3.3462476730350001</c:v>
                </c:pt>
                <c:pt idx="24527">
                  <c:v>3.3463206291200001</c:v>
                </c:pt>
                <c:pt idx="24528">
                  <c:v>3.3463907241820001</c:v>
                </c:pt>
                <c:pt idx="24529">
                  <c:v>3.3464713096619998</c:v>
                </c:pt>
                <c:pt idx="24530">
                  <c:v>3.346554040909</c:v>
                </c:pt>
                <c:pt idx="24531">
                  <c:v>3.3466384410860002</c:v>
                </c:pt>
                <c:pt idx="24532">
                  <c:v>3.3467421531679999</c:v>
                </c:pt>
                <c:pt idx="24533">
                  <c:v>3.3468613624570001</c:v>
                </c:pt>
                <c:pt idx="24534">
                  <c:v>3.3469371795649998</c:v>
                </c:pt>
                <c:pt idx="24535">
                  <c:v>3.3472664356230002</c:v>
                </c:pt>
                <c:pt idx="24536">
                  <c:v>3.3475418090820002</c:v>
                </c:pt>
                <c:pt idx="24537">
                  <c:v>3.3479082584380002</c:v>
                </c:pt>
                <c:pt idx="24538">
                  <c:v>3.3482453823089999</c:v>
                </c:pt>
                <c:pt idx="24539">
                  <c:v>3.3484592437740002</c:v>
                </c:pt>
                <c:pt idx="24540">
                  <c:v>3.3485774993900002</c:v>
                </c:pt>
                <c:pt idx="24541">
                  <c:v>3.3487892150879999</c:v>
                </c:pt>
                <c:pt idx="24542">
                  <c:v>3.3490264415739999</c:v>
                </c:pt>
                <c:pt idx="24543">
                  <c:v>3.3491132259369998</c:v>
                </c:pt>
                <c:pt idx="24544">
                  <c:v>3.3491916656490002</c:v>
                </c:pt>
                <c:pt idx="24545">
                  <c:v>3.3492538928990001</c:v>
                </c:pt>
                <c:pt idx="24546">
                  <c:v>3.34934091568</c:v>
                </c:pt>
                <c:pt idx="24547">
                  <c:v>3.3494393825530002</c:v>
                </c:pt>
                <c:pt idx="24548">
                  <c:v>3.34956407547</c:v>
                </c:pt>
                <c:pt idx="24549">
                  <c:v>3.3496761322020001</c:v>
                </c:pt>
                <c:pt idx="24550">
                  <c:v>3.3498437404630002</c:v>
                </c:pt>
                <c:pt idx="24551">
                  <c:v>3.350158452988</c:v>
                </c:pt>
                <c:pt idx="24552">
                  <c:v>3.3502240180970002</c:v>
                </c:pt>
                <c:pt idx="24553">
                  <c:v>3.3503355979920002</c:v>
                </c:pt>
                <c:pt idx="24554">
                  <c:v>3.3504321575159999</c:v>
                </c:pt>
                <c:pt idx="24555">
                  <c:v>3.3505070209499999</c:v>
                </c:pt>
                <c:pt idx="24556">
                  <c:v>3.3506183624269998</c:v>
                </c:pt>
                <c:pt idx="24557">
                  <c:v>3.3507161140439998</c:v>
                </c:pt>
                <c:pt idx="24558">
                  <c:v>3.3507907390590002</c:v>
                </c:pt>
                <c:pt idx="24559">
                  <c:v>3.3509123325350001</c:v>
                </c:pt>
                <c:pt idx="24560">
                  <c:v>3.351000785828</c:v>
                </c:pt>
                <c:pt idx="24561">
                  <c:v>3.3511199951170001</c:v>
                </c:pt>
                <c:pt idx="24562">
                  <c:v>3.3513002395629998</c:v>
                </c:pt>
                <c:pt idx="24563">
                  <c:v>3.3514115810390002</c:v>
                </c:pt>
                <c:pt idx="24564">
                  <c:v>3.3514854907989999</c:v>
                </c:pt>
                <c:pt idx="24565">
                  <c:v>3.3515563011170002</c:v>
                </c:pt>
                <c:pt idx="24566">
                  <c:v>3.351677656174</c:v>
                </c:pt>
                <c:pt idx="24567">
                  <c:v>3.352040290833</c:v>
                </c:pt>
                <c:pt idx="24568">
                  <c:v>3.3523468971249999</c:v>
                </c:pt>
                <c:pt idx="24569">
                  <c:v>3.352427482605</c:v>
                </c:pt>
                <c:pt idx="24570">
                  <c:v>3.3525054454799998</c:v>
                </c:pt>
                <c:pt idx="24571">
                  <c:v>3.352575778961</c:v>
                </c:pt>
                <c:pt idx="24572">
                  <c:v>3.352659463882</c:v>
                </c:pt>
                <c:pt idx="24573">
                  <c:v>3.3527243137360001</c:v>
                </c:pt>
                <c:pt idx="24574">
                  <c:v>3.3527758121489999</c:v>
                </c:pt>
                <c:pt idx="24575">
                  <c:v>3.3528017997739998</c:v>
                </c:pt>
                <c:pt idx="24576">
                  <c:v>3.3528697490689998</c:v>
                </c:pt>
                <c:pt idx="24577">
                  <c:v>3.352948904037</c:v>
                </c:pt>
                <c:pt idx="24578">
                  <c:v>3.3529932498930002</c:v>
                </c:pt>
                <c:pt idx="24579">
                  <c:v>3.35307431221</c:v>
                </c:pt>
                <c:pt idx="24580">
                  <c:v>3.3531539440159999</c:v>
                </c:pt>
                <c:pt idx="24581">
                  <c:v>3.3532814979549999</c:v>
                </c:pt>
                <c:pt idx="24582">
                  <c:v>3.3535058498380002</c:v>
                </c:pt>
                <c:pt idx="24583">
                  <c:v>3.3536317348479998</c:v>
                </c:pt>
                <c:pt idx="24584">
                  <c:v>3.3537034988399999</c:v>
                </c:pt>
                <c:pt idx="24585">
                  <c:v>3.3538253307339998</c:v>
                </c:pt>
                <c:pt idx="24586">
                  <c:v>3.3539018630980002</c:v>
                </c:pt>
                <c:pt idx="24587">
                  <c:v>3.3540153503419998</c:v>
                </c:pt>
                <c:pt idx="24588">
                  <c:v>3.3541402816770001</c:v>
                </c:pt>
                <c:pt idx="24589">
                  <c:v>3.3544692993159999</c:v>
                </c:pt>
                <c:pt idx="24590">
                  <c:v>3.3546569347380002</c:v>
                </c:pt>
                <c:pt idx="24591">
                  <c:v>3.3549797534939998</c:v>
                </c:pt>
                <c:pt idx="24592">
                  <c:v>3.3552434444429999</c:v>
                </c:pt>
                <c:pt idx="24593">
                  <c:v>3.3555641174319999</c:v>
                </c:pt>
                <c:pt idx="24594">
                  <c:v>3.3558790683750002</c:v>
                </c:pt>
                <c:pt idx="24595">
                  <c:v>3.3560752868649999</c:v>
                </c:pt>
                <c:pt idx="24596">
                  <c:v>3.3561964035030001</c:v>
                </c:pt>
                <c:pt idx="24597">
                  <c:v>3.3563132286070001</c:v>
                </c:pt>
                <c:pt idx="24598">
                  <c:v>3.3564362525939999</c:v>
                </c:pt>
                <c:pt idx="24599">
                  <c:v>3.3565490245820002</c:v>
                </c:pt>
                <c:pt idx="24600">
                  <c:v>3.3566350936889999</c:v>
                </c:pt>
                <c:pt idx="24601">
                  <c:v>3.3567006587980002</c:v>
                </c:pt>
                <c:pt idx="24602">
                  <c:v>3.3568162918089999</c:v>
                </c:pt>
                <c:pt idx="24603">
                  <c:v>3.356884717941</c:v>
                </c:pt>
                <c:pt idx="24604">
                  <c:v>3.3569953441620002</c:v>
                </c:pt>
                <c:pt idx="24605">
                  <c:v>3.3573307991029999</c:v>
                </c:pt>
                <c:pt idx="24606">
                  <c:v>3.3576374053959999</c:v>
                </c:pt>
                <c:pt idx="24607">
                  <c:v>3.3578855991359999</c:v>
                </c:pt>
                <c:pt idx="24608">
                  <c:v>3.3579893112180002</c:v>
                </c:pt>
                <c:pt idx="24609">
                  <c:v>3.3583045005800001</c:v>
                </c:pt>
                <c:pt idx="24610">
                  <c:v>3.3584704399110001</c:v>
                </c:pt>
                <c:pt idx="24611">
                  <c:v>3.3585546016690002</c:v>
                </c:pt>
                <c:pt idx="24612">
                  <c:v>3.3586089611049998</c:v>
                </c:pt>
                <c:pt idx="24613">
                  <c:v>3.3586876392359999</c:v>
                </c:pt>
                <c:pt idx="24614">
                  <c:v>3.358762741089</c:v>
                </c:pt>
                <c:pt idx="24615">
                  <c:v>3.3588387966159998</c:v>
                </c:pt>
                <c:pt idx="24616">
                  <c:v>3.3589067459109998</c:v>
                </c:pt>
                <c:pt idx="24617">
                  <c:v>3.3589813709260001</c:v>
                </c:pt>
                <c:pt idx="24618">
                  <c:v>3.3590085506439999</c:v>
                </c:pt>
                <c:pt idx="24619">
                  <c:v>3.359084129333</c:v>
                </c:pt>
                <c:pt idx="24620">
                  <c:v>3.3591580390929998</c:v>
                </c:pt>
                <c:pt idx="24621">
                  <c:v>3.3592383861539998</c:v>
                </c:pt>
                <c:pt idx="24622">
                  <c:v>3.3593201637269998</c:v>
                </c:pt>
                <c:pt idx="24623">
                  <c:v>3.359453439713</c:v>
                </c:pt>
                <c:pt idx="24624">
                  <c:v>3.359767198563</c:v>
                </c:pt>
                <c:pt idx="24625">
                  <c:v>3.3598411083220001</c:v>
                </c:pt>
                <c:pt idx="24626">
                  <c:v>3.3599524497990001</c:v>
                </c:pt>
                <c:pt idx="24627">
                  <c:v>3.360034227371</c:v>
                </c:pt>
                <c:pt idx="24628">
                  <c:v>3.3601281642909999</c:v>
                </c:pt>
                <c:pt idx="24629">
                  <c:v>3.3602361679079999</c:v>
                </c:pt>
                <c:pt idx="24630">
                  <c:v>3.3603227138520002</c:v>
                </c:pt>
                <c:pt idx="24631">
                  <c:v>3.3604292869569998</c:v>
                </c:pt>
                <c:pt idx="24632">
                  <c:v>3.3604657649990002</c:v>
                </c:pt>
                <c:pt idx="24633">
                  <c:v>3.3605709075929999</c:v>
                </c:pt>
                <c:pt idx="24634">
                  <c:v>3.3606579303739998</c:v>
                </c:pt>
                <c:pt idx="24635">
                  <c:v>3.3607802391049999</c:v>
                </c:pt>
                <c:pt idx="24636">
                  <c:v>3.3610947132110001</c:v>
                </c:pt>
                <c:pt idx="24637">
                  <c:v>3.3614010810849999</c:v>
                </c:pt>
                <c:pt idx="24638">
                  <c:v>3.361600160599</c:v>
                </c:pt>
                <c:pt idx="24639">
                  <c:v>3.3616876602170001</c:v>
                </c:pt>
                <c:pt idx="24640">
                  <c:v>3.3617997169490001</c:v>
                </c:pt>
                <c:pt idx="24641">
                  <c:v>3.3619585037230002</c:v>
                </c:pt>
                <c:pt idx="24642">
                  <c:v>3.3620400428770001</c:v>
                </c:pt>
                <c:pt idx="24643">
                  <c:v>3.3621211051939999</c:v>
                </c:pt>
                <c:pt idx="24644">
                  <c:v>3.3622040748600002</c:v>
                </c:pt>
                <c:pt idx="24645">
                  <c:v>3.3622827529910002</c:v>
                </c:pt>
                <c:pt idx="24646">
                  <c:v>3.362403869629</c:v>
                </c:pt>
                <c:pt idx="24647">
                  <c:v>3.362487792969</c:v>
                </c:pt>
                <c:pt idx="24648">
                  <c:v>3.3626244068150002</c:v>
                </c:pt>
                <c:pt idx="24649">
                  <c:v>3.362934112549</c:v>
                </c:pt>
                <c:pt idx="24650">
                  <c:v>3.3630547523500001</c:v>
                </c:pt>
                <c:pt idx="24651">
                  <c:v>3.3631319999690001</c:v>
                </c:pt>
                <c:pt idx="24652">
                  <c:v>3.3632240295410001</c:v>
                </c:pt>
                <c:pt idx="24653">
                  <c:v>3.363286495209</c:v>
                </c:pt>
                <c:pt idx="24654">
                  <c:v>3.3633713722229999</c:v>
                </c:pt>
                <c:pt idx="24655">
                  <c:v>3.3635420799259999</c:v>
                </c:pt>
                <c:pt idx="24656">
                  <c:v>3.3637177944180001</c:v>
                </c:pt>
                <c:pt idx="24657">
                  <c:v>3.3638367652890002</c:v>
                </c:pt>
                <c:pt idx="24658">
                  <c:v>3.3639423847200001</c:v>
                </c:pt>
                <c:pt idx="24659">
                  <c:v>3.3640007972719999</c:v>
                </c:pt>
                <c:pt idx="24660">
                  <c:v>3.364175796509</c:v>
                </c:pt>
                <c:pt idx="24661">
                  <c:v>3.3642849922179998</c:v>
                </c:pt>
                <c:pt idx="24662">
                  <c:v>3.3644585609440001</c:v>
                </c:pt>
                <c:pt idx="24663">
                  <c:v>3.3648030757899998</c:v>
                </c:pt>
                <c:pt idx="24664">
                  <c:v>3.365033864975</c:v>
                </c:pt>
                <c:pt idx="24665">
                  <c:v>3.365157604218</c:v>
                </c:pt>
                <c:pt idx="24666">
                  <c:v>3.365224123001</c:v>
                </c:pt>
                <c:pt idx="24667">
                  <c:v>3.3653376102450001</c:v>
                </c:pt>
                <c:pt idx="24668">
                  <c:v>3.3654153347019999</c:v>
                </c:pt>
                <c:pt idx="24669">
                  <c:v>3.3654885292049999</c:v>
                </c:pt>
                <c:pt idx="24670">
                  <c:v>3.3655538558960001</c:v>
                </c:pt>
                <c:pt idx="24671">
                  <c:v>3.365624904633</c:v>
                </c:pt>
                <c:pt idx="24672">
                  <c:v>3.3656561374659999</c:v>
                </c:pt>
                <c:pt idx="24673">
                  <c:v>3.3656933307650001</c:v>
                </c:pt>
                <c:pt idx="24674">
                  <c:v>3.3657686710360002</c:v>
                </c:pt>
                <c:pt idx="24675">
                  <c:v>3.3658440113069998</c:v>
                </c:pt>
                <c:pt idx="24676">
                  <c:v>3.3659222126010002</c:v>
                </c:pt>
                <c:pt idx="24677">
                  <c:v>3.3661012649540001</c:v>
                </c:pt>
                <c:pt idx="24678">
                  <c:v>3.3661544322969998</c:v>
                </c:pt>
                <c:pt idx="24679">
                  <c:v>3.366240739822</c:v>
                </c:pt>
                <c:pt idx="24680">
                  <c:v>3.3663532733919999</c:v>
                </c:pt>
                <c:pt idx="24681">
                  <c:v>3.366428852081</c:v>
                </c:pt>
                <c:pt idx="24682">
                  <c:v>3.3665008544920001</c:v>
                </c:pt>
                <c:pt idx="24683">
                  <c:v>3.3665382862089999</c:v>
                </c:pt>
                <c:pt idx="24684">
                  <c:v>3.3665881156920001</c:v>
                </c:pt>
                <c:pt idx="24685">
                  <c:v>3.366690635681</c:v>
                </c:pt>
                <c:pt idx="24686">
                  <c:v>3.3668031692499998</c:v>
                </c:pt>
                <c:pt idx="24687">
                  <c:v>3.3668773174290001</c:v>
                </c:pt>
                <c:pt idx="24688">
                  <c:v>3.3670134544370001</c:v>
                </c:pt>
                <c:pt idx="24689">
                  <c:v>3.3671956062319999</c:v>
                </c:pt>
                <c:pt idx="24690">
                  <c:v>3.3673648834229999</c:v>
                </c:pt>
                <c:pt idx="24691">
                  <c:v>3.3677234649660002</c:v>
                </c:pt>
                <c:pt idx="24692">
                  <c:v>3.3679540157319998</c:v>
                </c:pt>
                <c:pt idx="24693">
                  <c:v>3.3681306838989999</c:v>
                </c:pt>
                <c:pt idx="24694">
                  <c:v>3.3682625293730002</c:v>
                </c:pt>
                <c:pt idx="24695">
                  <c:v>3.36834192276</c:v>
                </c:pt>
                <c:pt idx="24696">
                  <c:v>3.3684163093569999</c:v>
                </c:pt>
                <c:pt idx="24697">
                  <c:v>3.3684887886050001</c:v>
                </c:pt>
                <c:pt idx="24698">
                  <c:v>3.3685817718509998</c:v>
                </c:pt>
                <c:pt idx="24699">
                  <c:v>3.368690490723</c:v>
                </c:pt>
                <c:pt idx="24700">
                  <c:v>3.3687720298769999</c:v>
                </c:pt>
                <c:pt idx="24701">
                  <c:v>3.3688461780550001</c:v>
                </c:pt>
                <c:pt idx="24702">
                  <c:v>3.368979930878</c:v>
                </c:pt>
                <c:pt idx="24703">
                  <c:v>3.3693110942839999</c:v>
                </c:pt>
                <c:pt idx="24704">
                  <c:v>3.3694062232970001</c:v>
                </c:pt>
                <c:pt idx="24705">
                  <c:v>3.369487762451</c:v>
                </c:pt>
                <c:pt idx="24706">
                  <c:v>3.3696017265320002</c:v>
                </c:pt>
                <c:pt idx="24707">
                  <c:v>3.3696308135990001</c:v>
                </c:pt>
                <c:pt idx="24708">
                  <c:v>3.369745969772</c:v>
                </c:pt>
                <c:pt idx="24709">
                  <c:v>3.3698301315310002</c:v>
                </c:pt>
                <c:pt idx="24710">
                  <c:v>3.3700065612789998</c:v>
                </c:pt>
                <c:pt idx="24711">
                  <c:v>3.3702385425569998</c:v>
                </c:pt>
                <c:pt idx="24712">
                  <c:v>3.3703591823579999</c:v>
                </c:pt>
                <c:pt idx="24713">
                  <c:v>3.3704845905299998</c:v>
                </c:pt>
                <c:pt idx="24714">
                  <c:v>3.3707852363590001</c:v>
                </c:pt>
                <c:pt idx="24715">
                  <c:v>3.3709115982059998</c:v>
                </c:pt>
                <c:pt idx="24716">
                  <c:v>3.3710393905639999</c:v>
                </c:pt>
                <c:pt idx="24717">
                  <c:v>3.3711240291600002</c:v>
                </c:pt>
                <c:pt idx="24718">
                  <c:v>3.3712117671969999</c:v>
                </c:pt>
                <c:pt idx="24719">
                  <c:v>3.3712875843050001</c:v>
                </c:pt>
                <c:pt idx="24720">
                  <c:v>3.371418237686</c:v>
                </c:pt>
                <c:pt idx="24721">
                  <c:v>3.3715267181400002</c:v>
                </c:pt>
                <c:pt idx="24722">
                  <c:v>3.3717157840729999</c:v>
                </c:pt>
                <c:pt idx="24723">
                  <c:v>3.3720521926879998</c:v>
                </c:pt>
                <c:pt idx="24724">
                  <c:v>3.3721809387210002</c:v>
                </c:pt>
                <c:pt idx="24725">
                  <c:v>3.3722496032709999</c:v>
                </c:pt>
                <c:pt idx="24726">
                  <c:v>3.372368335724</c:v>
                </c:pt>
                <c:pt idx="24727">
                  <c:v>3.3723902702330002</c:v>
                </c:pt>
                <c:pt idx="24728">
                  <c:v>3.3725144863129999</c:v>
                </c:pt>
                <c:pt idx="24729">
                  <c:v>3.3725397586820001</c:v>
                </c:pt>
                <c:pt idx="24730">
                  <c:v>3.3726637363430001</c:v>
                </c:pt>
                <c:pt idx="24731">
                  <c:v>3.3726890087129999</c:v>
                </c:pt>
                <c:pt idx="24732">
                  <c:v>3.3728210926059998</c:v>
                </c:pt>
                <c:pt idx="24733">
                  <c:v>3.372849464417</c:v>
                </c:pt>
                <c:pt idx="24734">
                  <c:v>3.3729712963099998</c:v>
                </c:pt>
                <c:pt idx="24735">
                  <c:v>3.3729915618900002</c:v>
                </c:pt>
                <c:pt idx="24736">
                  <c:v>3.3731050491330001</c:v>
                </c:pt>
                <c:pt idx="24737">
                  <c:v>3.3731913566589999</c:v>
                </c:pt>
                <c:pt idx="24738">
                  <c:v>3.373352050781</c:v>
                </c:pt>
                <c:pt idx="24739">
                  <c:v>3.3735768795009999</c:v>
                </c:pt>
                <c:pt idx="24740">
                  <c:v>3.3738942146299999</c:v>
                </c:pt>
                <c:pt idx="24741">
                  <c:v>3.3739802837370001</c:v>
                </c:pt>
                <c:pt idx="24742">
                  <c:v>3.3740518093110001</c:v>
                </c:pt>
                <c:pt idx="24743">
                  <c:v>3.3741304874420002</c:v>
                </c:pt>
                <c:pt idx="24744">
                  <c:v>3.374211788177</c:v>
                </c:pt>
                <c:pt idx="24745">
                  <c:v>3.3742878437039998</c:v>
                </c:pt>
                <c:pt idx="24746">
                  <c:v>3.3743629455569999</c:v>
                </c:pt>
                <c:pt idx="24747">
                  <c:v>3.3744308948519999</c:v>
                </c:pt>
                <c:pt idx="24748">
                  <c:v>3.3744938373569999</c:v>
                </c:pt>
                <c:pt idx="24749">
                  <c:v>3.374564170837</c:v>
                </c:pt>
                <c:pt idx="24750">
                  <c:v>3.3746306896210001</c:v>
                </c:pt>
                <c:pt idx="24751">
                  <c:v>3.3746592998499998</c:v>
                </c:pt>
                <c:pt idx="24752">
                  <c:v>3.3746979236599999</c:v>
                </c:pt>
                <c:pt idx="24753">
                  <c:v>3.3747656345369998</c:v>
                </c:pt>
                <c:pt idx="24754">
                  <c:v>3.3748381137850001</c:v>
                </c:pt>
                <c:pt idx="24755">
                  <c:v>3.374921321869</c:v>
                </c:pt>
                <c:pt idx="24756">
                  <c:v>3.3749976158139998</c:v>
                </c:pt>
                <c:pt idx="24757">
                  <c:v>3.3750777244569998</c:v>
                </c:pt>
                <c:pt idx="24758">
                  <c:v>3.3754138946530001</c:v>
                </c:pt>
                <c:pt idx="24759">
                  <c:v>3.37557888031</c:v>
                </c:pt>
                <c:pt idx="24760">
                  <c:v>3.3757190704350002</c:v>
                </c:pt>
                <c:pt idx="24761">
                  <c:v>3.3758466243740002</c:v>
                </c:pt>
                <c:pt idx="24762">
                  <c:v>3.3759729862209999</c:v>
                </c:pt>
                <c:pt idx="24763">
                  <c:v>3.3761327266690002</c:v>
                </c:pt>
                <c:pt idx="24764">
                  <c:v>3.3764429092410002</c:v>
                </c:pt>
                <c:pt idx="24765">
                  <c:v>3.3765716552730001</c:v>
                </c:pt>
                <c:pt idx="24766">
                  <c:v>3.3766586780550001</c:v>
                </c:pt>
                <c:pt idx="24767">
                  <c:v>3.3767724037170002</c:v>
                </c:pt>
                <c:pt idx="24768">
                  <c:v>3.3768901824949999</c:v>
                </c:pt>
                <c:pt idx="24769">
                  <c:v>3.377010822296</c:v>
                </c:pt>
                <c:pt idx="24770">
                  <c:v>3.3773415088649998</c:v>
                </c:pt>
                <c:pt idx="24771">
                  <c:v>3.3776161670680001</c:v>
                </c:pt>
                <c:pt idx="24772">
                  <c:v>3.3779346942899999</c:v>
                </c:pt>
                <c:pt idx="24773">
                  <c:v>3.3782081603999998</c:v>
                </c:pt>
                <c:pt idx="24774">
                  <c:v>3.3782742023469998</c:v>
                </c:pt>
                <c:pt idx="24775">
                  <c:v>3.3783776760099999</c:v>
                </c:pt>
                <c:pt idx="24776">
                  <c:v>3.3784763813019998</c:v>
                </c:pt>
                <c:pt idx="24777">
                  <c:v>3.3785481452939998</c:v>
                </c:pt>
                <c:pt idx="24778">
                  <c:v>3.378656625748</c:v>
                </c:pt>
                <c:pt idx="24779">
                  <c:v>3.3786876201629998</c:v>
                </c:pt>
                <c:pt idx="24780">
                  <c:v>3.3788063526149998</c:v>
                </c:pt>
                <c:pt idx="24781">
                  <c:v>3.378901004791</c:v>
                </c:pt>
                <c:pt idx="24782">
                  <c:v>3.378963947296</c:v>
                </c:pt>
                <c:pt idx="24783">
                  <c:v>3.3790934085850002</c:v>
                </c:pt>
                <c:pt idx="24784">
                  <c:v>3.3794510364530002</c:v>
                </c:pt>
                <c:pt idx="24785">
                  <c:v>3.3795571327210001</c:v>
                </c:pt>
                <c:pt idx="24786">
                  <c:v>3.3796501159669998</c:v>
                </c:pt>
                <c:pt idx="24787">
                  <c:v>3.379772901535</c:v>
                </c:pt>
                <c:pt idx="24788">
                  <c:v>3.3798482418060001</c:v>
                </c:pt>
                <c:pt idx="24789">
                  <c:v>3.3799216747280001</c:v>
                </c:pt>
                <c:pt idx="24790">
                  <c:v>3.3799991607669999</c:v>
                </c:pt>
                <c:pt idx="24791">
                  <c:v>3.3801074028019999</c:v>
                </c:pt>
                <c:pt idx="24792">
                  <c:v>3.3802232742310001</c:v>
                </c:pt>
                <c:pt idx="24793">
                  <c:v>3.3803381919860001</c:v>
                </c:pt>
                <c:pt idx="24794">
                  <c:v>3.380411148071</c:v>
                </c:pt>
                <c:pt idx="24795">
                  <c:v>3.380488157272</c:v>
                </c:pt>
                <c:pt idx="24796">
                  <c:v>3.380561113358</c:v>
                </c:pt>
                <c:pt idx="24797">
                  <c:v>3.3806474208830002</c:v>
                </c:pt>
                <c:pt idx="24798">
                  <c:v>3.3807232379909999</c:v>
                </c:pt>
                <c:pt idx="24799">
                  <c:v>3.3808057308200001</c:v>
                </c:pt>
                <c:pt idx="24800">
                  <c:v>3.381110668182</c:v>
                </c:pt>
                <c:pt idx="24801">
                  <c:v>3.3812513351439999</c:v>
                </c:pt>
                <c:pt idx="24802">
                  <c:v>3.3816726207730001</c:v>
                </c:pt>
                <c:pt idx="24803">
                  <c:v>3.3821768760680002</c:v>
                </c:pt>
                <c:pt idx="24804">
                  <c:v>3.3826863765719999</c:v>
                </c:pt>
                <c:pt idx="24805">
                  <c:v>3.383260726929</c:v>
                </c:pt>
                <c:pt idx="24806">
                  <c:v>3.3838701248169998</c:v>
                </c:pt>
                <c:pt idx="24807">
                  <c:v>3.384448051453</c:v>
                </c:pt>
                <c:pt idx="24808">
                  <c:v>3.3850753307339998</c:v>
                </c:pt>
                <c:pt idx="24809">
                  <c:v>3.3857214450840001</c:v>
                </c:pt>
                <c:pt idx="24810">
                  <c:v>3.386333227158</c:v>
                </c:pt>
                <c:pt idx="24811">
                  <c:v>3.3868494033809999</c:v>
                </c:pt>
                <c:pt idx="24812">
                  <c:v>3.3871395587920001</c:v>
                </c:pt>
                <c:pt idx="24813">
                  <c:v>3.3873279094700002</c:v>
                </c:pt>
                <c:pt idx="24814">
                  <c:v>3.387485980988</c:v>
                </c:pt>
                <c:pt idx="24815">
                  <c:v>3.3876314163210002</c:v>
                </c:pt>
                <c:pt idx="24816">
                  <c:v>3.3877246379849999</c:v>
                </c:pt>
                <c:pt idx="24817">
                  <c:v>3.3878109455110001</c:v>
                </c:pt>
                <c:pt idx="24818">
                  <c:v>3.3878979682920001</c:v>
                </c:pt>
                <c:pt idx="24819">
                  <c:v>3.3879470825200002</c:v>
                </c:pt>
                <c:pt idx="24820">
                  <c:v>3.3879923820500002</c:v>
                </c:pt>
                <c:pt idx="24821">
                  <c:v>3.3880550861360001</c:v>
                </c:pt>
                <c:pt idx="24822">
                  <c:v>3.3880887031559999</c:v>
                </c:pt>
                <c:pt idx="24823">
                  <c:v>3.388110160828</c:v>
                </c:pt>
                <c:pt idx="24824">
                  <c:v>3.3881785869600001</c:v>
                </c:pt>
                <c:pt idx="24825">
                  <c:v>3.388230323792</c:v>
                </c:pt>
                <c:pt idx="24826">
                  <c:v>3.3882853984830001</c:v>
                </c:pt>
                <c:pt idx="24827">
                  <c:v>3.3883645534519999</c:v>
                </c:pt>
                <c:pt idx="24828">
                  <c:v>3.3884077072140002</c:v>
                </c:pt>
                <c:pt idx="24829">
                  <c:v>3.3884284496310002</c:v>
                </c:pt>
                <c:pt idx="24830">
                  <c:v>3.3884615898130002</c:v>
                </c:pt>
                <c:pt idx="24831">
                  <c:v>3.388521909714</c:v>
                </c:pt>
                <c:pt idx="24832">
                  <c:v>3.3885309696200001</c:v>
                </c:pt>
                <c:pt idx="24833">
                  <c:v>3.3885712623600002</c:v>
                </c:pt>
                <c:pt idx="24834">
                  <c:v>3.388615846634</c:v>
                </c:pt>
                <c:pt idx="24835">
                  <c:v>3.388612747192</c:v>
                </c:pt>
                <c:pt idx="24836">
                  <c:v>3.3886241912839998</c:v>
                </c:pt>
                <c:pt idx="24837">
                  <c:v>3.3886549472810001</c:v>
                </c:pt>
                <c:pt idx="24838">
                  <c:v>3.3886950016020001</c:v>
                </c:pt>
                <c:pt idx="24839">
                  <c:v>3.388699769974</c:v>
                </c:pt>
                <c:pt idx="24840">
                  <c:v>3.3887412548069999</c:v>
                </c:pt>
                <c:pt idx="24841">
                  <c:v>3.388798952103</c:v>
                </c:pt>
                <c:pt idx="24842">
                  <c:v>3.3888251781459999</c:v>
                </c:pt>
                <c:pt idx="24843">
                  <c:v>3.3888478279109999</c:v>
                </c:pt>
                <c:pt idx="24844">
                  <c:v>3.3888785839079998</c:v>
                </c:pt>
                <c:pt idx="24845">
                  <c:v>3.3889436721799999</c:v>
                </c:pt>
                <c:pt idx="24846">
                  <c:v>3.3889777660370002</c:v>
                </c:pt>
                <c:pt idx="24847">
                  <c:v>3.3889901638030002</c:v>
                </c:pt>
                <c:pt idx="24848">
                  <c:v>3.3890321254729998</c:v>
                </c:pt>
                <c:pt idx="24849">
                  <c:v>3.3891208171840002</c:v>
                </c:pt>
                <c:pt idx="24850">
                  <c:v>3.3891909122469999</c:v>
                </c:pt>
                <c:pt idx="24851">
                  <c:v>3.3893668651579998</c:v>
                </c:pt>
                <c:pt idx="24852">
                  <c:v>3.3895530700680001</c:v>
                </c:pt>
                <c:pt idx="24853">
                  <c:v>3.389768600464</c:v>
                </c:pt>
                <c:pt idx="24854">
                  <c:v>3.389904737473</c:v>
                </c:pt>
                <c:pt idx="24855">
                  <c:v>3.390126466751</c:v>
                </c:pt>
                <c:pt idx="24856">
                  <c:v>3.3902158737180002</c:v>
                </c:pt>
                <c:pt idx="24857">
                  <c:v>3.3903462886810001</c:v>
                </c:pt>
                <c:pt idx="24858">
                  <c:v>3.3904404640200001</c:v>
                </c:pt>
                <c:pt idx="24859">
                  <c:v>3.390546321869</c:v>
                </c:pt>
                <c:pt idx="24860">
                  <c:v>3.3907413482669999</c:v>
                </c:pt>
                <c:pt idx="24861">
                  <c:v>3.3910369873050001</c:v>
                </c:pt>
                <c:pt idx="24862">
                  <c:v>3.3913269042969998</c:v>
                </c:pt>
                <c:pt idx="24863">
                  <c:v>3.3914561271669998</c:v>
                </c:pt>
                <c:pt idx="24864">
                  <c:v>3.3915123939509999</c:v>
                </c:pt>
                <c:pt idx="24865">
                  <c:v>3.3915672302250002</c:v>
                </c:pt>
                <c:pt idx="24866">
                  <c:v>3.3916237354279999</c:v>
                </c:pt>
                <c:pt idx="24867">
                  <c:v>3.3916420936580001</c:v>
                </c:pt>
                <c:pt idx="24868">
                  <c:v>3.3916954994199999</c:v>
                </c:pt>
                <c:pt idx="24869">
                  <c:v>3.3917388916019999</c:v>
                </c:pt>
                <c:pt idx="24870">
                  <c:v>3.3917562961579999</c:v>
                </c:pt>
                <c:pt idx="24871">
                  <c:v>3.3918111324310001</c:v>
                </c:pt>
                <c:pt idx="24872">
                  <c:v>3.391878843307</c:v>
                </c:pt>
                <c:pt idx="24873">
                  <c:v>3.3919234275819998</c:v>
                </c:pt>
                <c:pt idx="24874">
                  <c:v>3.391943216324</c:v>
                </c:pt>
                <c:pt idx="24875">
                  <c:v>3.3920006752009999</c:v>
                </c:pt>
                <c:pt idx="24876">
                  <c:v>3.3920481204990001</c:v>
                </c:pt>
                <c:pt idx="24877">
                  <c:v>3.3920681476590002</c:v>
                </c:pt>
                <c:pt idx="24878">
                  <c:v>3.3921258449549998</c:v>
                </c:pt>
                <c:pt idx="24879">
                  <c:v>3.392187595367</c:v>
                </c:pt>
                <c:pt idx="24880">
                  <c:v>3.392251968384</c:v>
                </c:pt>
                <c:pt idx="24881">
                  <c:v>3.3923211097719999</c:v>
                </c:pt>
                <c:pt idx="24882">
                  <c:v>3.3923909664149998</c:v>
                </c:pt>
                <c:pt idx="24883">
                  <c:v>3.3924949169160001</c:v>
                </c:pt>
                <c:pt idx="24884">
                  <c:v>3.3926851749420002</c:v>
                </c:pt>
                <c:pt idx="24885">
                  <c:v>3.392776966095</c:v>
                </c:pt>
                <c:pt idx="24886">
                  <c:v>3.3928525447850002</c:v>
                </c:pt>
                <c:pt idx="24887">
                  <c:v>3.3929238319400001</c:v>
                </c:pt>
                <c:pt idx="24888">
                  <c:v>3.392973899841</c:v>
                </c:pt>
                <c:pt idx="24889">
                  <c:v>3.393014192581</c:v>
                </c:pt>
                <c:pt idx="24890">
                  <c:v>3.3930904865259999</c:v>
                </c:pt>
                <c:pt idx="24891">
                  <c:v>3.393146753311</c:v>
                </c:pt>
                <c:pt idx="24892">
                  <c:v>3.3931822776790002</c:v>
                </c:pt>
                <c:pt idx="24893">
                  <c:v>3.3932518959050002</c:v>
                </c:pt>
                <c:pt idx="24894">
                  <c:v>3.393300294876</c:v>
                </c:pt>
                <c:pt idx="24895">
                  <c:v>3.3933880329130002</c:v>
                </c:pt>
                <c:pt idx="24896">
                  <c:v>3.393690347672</c:v>
                </c:pt>
                <c:pt idx="24897">
                  <c:v>3.3939495086670002</c:v>
                </c:pt>
                <c:pt idx="24898">
                  <c:v>3.3941595554349999</c:v>
                </c:pt>
                <c:pt idx="24899">
                  <c:v>3.3942723274229998</c:v>
                </c:pt>
                <c:pt idx="24900">
                  <c:v>3.3943316936489998</c:v>
                </c:pt>
                <c:pt idx="24901">
                  <c:v>3.3944461345670001</c:v>
                </c:pt>
                <c:pt idx="24902">
                  <c:v>3.394524097443</c:v>
                </c:pt>
                <c:pt idx="24903">
                  <c:v>3.3945879936219998</c:v>
                </c:pt>
                <c:pt idx="24904">
                  <c:v>3.3947591781619999</c:v>
                </c:pt>
                <c:pt idx="24905">
                  <c:v>3.3950879573820001</c:v>
                </c:pt>
                <c:pt idx="24906">
                  <c:v>3.3952493667599999</c:v>
                </c:pt>
                <c:pt idx="24907">
                  <c:v>3.3953139781949999</c:v>
                </c:pt>
                <c:pt idx="24908">
                  <c:v>3.395387411118</c:v>
                </c:pt>
                <c:pt idx="24909">
                  <c:v>3.3954627513890001</c:v>
                </c:pt>
                <c:pt idx="24910">
                  <c:v>3.395539045334</c:v>
                </c:pt>
                <c:pt idx="24911">
                  <c:v>3.3955695629120002</c:v>
                </c:pt>
                <c:pt idx="24912">
                  <c:v>3.3956034183499999</c:v>
                </c:pt>
                <c:pt idx="24913">
                  <c:v>3.3956696987149999</c:v>
                </c:pt>
                <c:pt idx="24914">
                  <c:v>3.3957285881039998</c:v>
                </c:pt>
                <c:pt idx="24915">
                  <c:v>3.3958001136779998</c:v>
                </c:pt>
                <c:pt idx="24916">
                  <c:v>3.3958733081819998</c:v>
                </c:pt>
                <c:pt idx="24917">
                  <c:v>3.3959267139430001</c:v>
                </c:pt>
                <c:pt idx="24918">
                  <c:v>3.395961284637</c:v>
                </c:pt>
                <c:pt idx="24919">
                  <c:v>3.3960287570949999</c:v>
                </c:pt>
                <c:pt idx="24920">
                  <c:v>3.396099090576</c:v>
                </c:pt>
                <c:pt idx="24921">
                  <c:v>3.3962452411649999</c:v>
                </c:pt>
                <c:pt idx="24922">
                  <c:v>3.396445989609</c:v>
                </c:pt>
                <c:pt idx="24923">
                  <c:v>3.396601438522</c:v>
                </c:pt>
                <c:pt idx="24924">
                  <c:v>3.3967208862299998</c:v>
                </c:pt>
                <c:pt idx="24925">
                  <c:v>3.3968374729159998</c:v>
                </c:pt>
                <c:pt idx="24926">
                  <c:v>3.3969542980190002</c:v>
                </c:pt>
                <c:pt idx="24927">
                  <c:v>3.3970901966090001</c:v>
                </c:pt>
                <c:pt idx="24928">
                  <c:v>3.3972070217130002</c:v>
                </c:pt>
                <c:pt idx="24929">
                  <c:v>3.3973202705380001</c:v>
                </c:pt>
                <c:pt idx="24930">
                  <c:v>3.3976290225980001</c:v>
                </c:pt>
                <c:pt idx="24931">
                  <c:v>3.3977131843569999</c:v>
                </c:pt>
                <c:pt idx="24932">
                  <c:v>3.3978543281559999</c:v>
                </c:pt>
                <c:pt idx="24933">
                  <c:v>3.3979270458220001</c:v>
                </c:pt>
                <c:pt idx="24934">
                  <c:v>3.397995948792</c:v>
                </c:pt>
                <c:pt idx="24935">
                  <c:v>3.3980700969700002</c:v>
                </c:pt>
                <c:pt idx="24936">
                  <c:v>3.398135900497</c:v>
                </c:pt>
                <c:pt idx="24937">
                  <c:v>3.3981816768650002</c:v>
                </c:pt>
                <c:pt idx="24938">
                  <c:v>3.3982563018800001</c:v>
                </c:pt>
                <c:pt idx="24939">
                  <c:v>3.398331403732</c:v>
                </c:pt>
                <c:pt idx="24940">
                  <c:v>3.3983669281009998</c:v>
                </c:pt>
                <c:pt idx="24941">
                  <c:v>3.3984942436219998</c:v>
                </c:pt>
                <c:pt idx="24942">
                  <c:v>3.3987064361570001</c:v>
                </c:pt>
                <c:pt idx="24943">
                  <c:v>3.3989994525910001</c:v>
                </c:pt>
                <c:pt idx="24944">
                  <c:v>3.399112224579</c:v>
                </c:pt>
                <c:pt idx="24945">
                  <c:v>3.3992350101470001</c:v>
                </c:pt>
                <c:pt idx="24946">
                  <c:v>3.3993606567380001</c:v>
                </c:pt>
                <c:pt idx="24947">
                  <c:v>3.3994328975679999</c:v>
                </c:pt>
                <c:pt idx="24948">
                  <c:v>3.3995077610019999</c:v>
                </c:pt>
                <c:pt idx="24949">
                  <c:v>3.3996274471280001</c:v>
                </c:pt>
                <c:pt idx="24950">
                  <c:v>3.399757623672</c:v>
                </c:pt>
                <c:pt idx="24951">
                  <c:v>3.3998897075649999</c:v>
                </c:pt>
                <c:pt idx="24952">
                  <c:v>3.4002659320830002</c:v>
                </c:pt>
                <c:pt idx="24953">
                  <c:v>3.4004361629490001</c:v>
                </c:pt>
                <c:pt idx="24954">
                  <c:v>3.400559902191</c:v>
                </c:pt>
                <c:pt idx="24955">
                  <c:v>3.4006826877590002</c:v>
                </c:pt>
                <c:pt idx="24956">
                  <c:v>3.4009213447570001</c:v>
                </c:pt>
                <c:pt idx="24957">
                  <c:v>3.4010927677149998</c:v>
                </c:pt>
                <c:pt idx="24958">
                  <c:v>3.4012732505800001</c:v>
                </c:pt>
                <c:pt idx="24959">
                  <c:v>3.401361703873</c:v>
                </c:pt>
                <c:pt idx="24960">
                  <c:v>3.4014501571659999</c:v>
                </c:pt>
                <c:pt idx="24961">
                  <c:v>3.4015374183649998</c:v>
                </c:pt>
                <c:pt idx="24962">
                  <c:v>3.4016160964969999</c:v>
                </c:pt>
                <c:pt idx="24963">
                  <c:v>3.4017345905299998</c:v>
                </c:pt>
                <c:pt idx="24964">
                  <c:v>3.4019005298609999</c:v>
                </c:pt>
                <c:pt idx="24965">
                  <c:v>3.4021837711330001</c:v>
                </c:pt>
                <c:pt idx="24966">
                  <c:v>3.4024493694309998</c:v>
                </c:pt>
                <c:pt idx="24967">
                  <c:v>3.4027736186980002</c:v>
                </c:pt>
                <c:pt idx="24968">
                  <c:v>3.4028906822199998</c:v>
                </c:pt>
                <c:pt idx="24969">
                  <c:v>3.4030478000639999</c:v>
                </c:pt>
                <c:pt idx="24970">
                  <c:v>3.403218984604</c:v>
                </c:pt>
                <c:pt idx="24971">
                  <c:v>3.4032990932459999</c:v>
                </c:pt>
                <c:pt idx="24972">
                  <c:v>3.4033677577970001</c:v>
                </c:pt>
                <c:pt idx="24973">
                  <c:v>3.4034297466279999</c:v>
                </c:pt>
                <c:pt idx="24974">
                  <c:v>3.403455972672</c:v>
                </c:pt>
                <c:pt idx="24975">
                  <c:v>3.4035134315489999</c:v>
                </c:pt>
                <c:pt idx="24976">
                  <c:v>3.4035894870760002</c:v>
                </c:pt>
                <c:pt idx="24977">
                  <c:v>3.403646230698</c:v>
                </c:pt>
                <c:pt idx="24978">
                  <c:v>3.4036762714390001</c:v>
                </c:pt>
                <c:pt idx="24979">
                  <c:v>3.4037656784060002</c:v>
                </c:pt>
                <c:pt idx="24980">
                  <c:v>3.4038541316990001</c:v>
                </c:pt>
                <c:pt idx="24981">
                  <c:v>3.4041950702669999</c:v>
                </c:pt>
                <c:pt idx="24982">
                  <c:v>3.4044947624209998</c:v>
                </c:pt>
                <c:pt idx="24983">
                  <c:v>3.4046249389650001</c:v>
                </c:pt>
                <c:pt idx="24984">
                  <c:v>3.4047093391419998</c:v>
                </c:pt>
                <c:pt idx="24985">
                  <c:v>3.4047875404360002</c:v>
                </c:pt>
                <c:pt idx="24986">
                  <c:v>3.4048693180080001</c:v>
                </c:pt>
                <c:pt idx="24987">
                  <c:v>3.4049477577210001</c:v>
                </c:pt>
                <c:pt idx="24988">
                  <c:v>3.4050316810610002</c:v>
                </c:pt>
                <c:pt idx="24989">
                  <c:v>3.4051222801210002</c:v>
                </c:pt>
                <c:pt idx="24990">
                  <c:v>3.4054813385010001</c:v>
                </c:pt>
                <c:pt idx="24991">
                  <c:v>3.4056022167209998</c:v>
                </c:pt>
                <c:pt idx="24992">
                  <c:v>3.4056682586670002</c:v>
                </c:pt>
                <c:pt idx="24993">
                  <c:v>3.405751466751</c:v>
                </c:pt>
                <c:pt idx="24994">
                  <c:v>3.405864477158</c:v>
                </c:pt>
                <c:pt idx="24995">
                  <c:v>3.405988454819</c:v>
                </c:pt>
                <c:pt idx="24996">
                  <c:v>3.4060604572300002</c:v>
                </c:pt>
                <c:pt idx="24997">
                  <c:v>3.4061534404749998</c:v>
                </c:pt>
                <c:pt idx="24998">
                  <c:v>3.4062895774839999</c:v>
                </c:pt>
                <c:pt idx="24999">
                  <c:v>3.4063186645510002</c:v>
                </c:pt>
                <c:pt idx="25000">
                  <c:v>3.40638256073</c:v>
                </c:pt>
                <c:pt idx="25001">
                  <c:v>3.406455993652</c:v>
                </c:pt>
                <c:pt idx="25002">
                  <c:v>3.4064764976499999</c:v>
                </c:pt>
                <c:pt idx="25003">
                  <c:v>3.4066076278690001</c:v>
                </c:pt>
                <c:pt idx="25004">
                  <c:v>3.4066798686980002</c:v>
                </c:pt>
                <c:pt idx="25005">
                  <c:v>3.4067571163179999</c:v>
                </c:pt>
                <c:pt idx="25006">
                  <c:v>3.406877994537</c:v>
                </c:pt>
                <c:pt idx="25007">
                  <c:v>3.4069592952729999</c:v>
                </c:pt>
                <c:pt idx="25008">
                  <c:v>3.4070389270780002</c:v>
                </c:pt>
                <c:pt idx="25009">
                  <c:v>3.4071621894840001</c:v>
                </c:pt>
                <c:pt idx="25010">
                  <c:v>3.4072952270510002</c:v>
                </c:pt>
                <c:pt idx="25011">
                  <c:v>3.407587528229</c:v>
                </c:pt>
                <c:pt idx="25012">
                  <c:v>3.4076731204990001</c:v>
                </c:pt>
                <c:pt idx="25013">
                  <c:v>3.4077534675600001</c:v>
                </c:pt>
                <c:pt idx="25014">
                  <c:v>3.4078373909000002</c:v>
                </c:pt>
                <c:pt idx="25015">
                  <c:v>3.4078669548030001</c:v>
                </c:pt>
                <c:pt idx="25016">
                  <c:v>3.4079024791719998</c:v>
                </c:pt>
                <c:pt idx="25017">
                  <c:v>3.40798330307</c:v>
                </c:pt>
                <c:pt idx="25018">
                  <c:v>3.4080221652980001</c:v>
                </c:pt>
                <c:pt idx="25019">
                  <c:v>3.4080524444579998</c:v>
                </c:pt>
                <c:pt idx="25020">
                  <c:v>3.4081346988679999</c:v>
                </c:pt>
                <c:pt idx="25021">
                  <c:v>3.4081628322599999</c:v>
                </c:pt>
                <c:pt idx="25022">
                  <c:v>3.4081919193269998</c:v>
                </c:pt>
                <c:pt idx="25023">
                  <c:v>3.4082653522489998</c:v>
                </c:pt>
                <c:pt idx="25024">
                  <c:v>3.4082977771760001</c:v>
                </c:pt>
                <c:pt idx="25025">
                  <c:v>3.4083299636839999</c:v>
                </c:pt>
                <c:pt idx="25026">
                  <c:v>3.4084103107449999</c:v>
                </c:pt>
                <c:pt idx="25027">
                  <c:v>3.4084434509279999</c:v>
                </c:pt>
                <c:pt idx="25028">
                  <c:v>3.4084794521330002</c:v>
                </c:pt>
                <c:pt idx="25029">
                  <c:v>3.4085633754729998</c:v>
                </c:pt>
                <c:pt idx="25030">
                  <c:v>3.4086482524870001</c:v>
                </c:pt>
                <c:pt idx="25031">
                  <c:v>3.4090209007259999</c:v>
                </c:pt>
                <c:pt idx="25032">
                  <c:v>3.4092140197749998</c:v>
                </c:pt>
                <c:pt idx="25033">
                  <c:v>3.4093320369720002</c:v>
                </c:pt>
                <c:pt idx="25034">
                  <c:v>3.4094104766850002</c:v>
                </c:pt>
                <c:pt idx="25035">
                  <c:v>3.409484863281</c:v>
                </c:pt>
                <c:pt idx="25036">
                  <c:v>3.4095993041989998</c:v>
                </c:pt>
                <c:pt idx="25037">
                  <c:v>3.409851312637</c:v>
                </c:pt>
                <c:pt idx="25038">
                  <c:v>3.409985542297</c:v>
                </c:pt>
                <c:pt idx="25039">
                  <c:v>3.4101018905639999</c:v>
                </c:pt>
                <c:pt idx="25040">
                  <c:v>3.4102499485019999</c:v>
                </c:pt>
                <c:pt idx="25041">
                  <c:v>3.41042137146</c:v>
                </c:pt>
                <c:pt idx="25042">
                  <c:v>3.4107627868649999</c:v>
                </c:pt>
                <c:pt idx="25043">
                  <c:v>3.4109582901</c:v>
                </c:pt>
                <c:pt idx="25044">
                  <c:v>3.4111201763149999</c:v>
                </c:pt>
                <c:pt idx="25045">
                  <c:v>3.411212921143</c:v>
                </c:pt>
                <c:pt idx="25046">
                  <c:v>3.4113452434539999</c:v>
                </c:pt>
                <c:pt idx="25047">
                  <c:v>3.4116744995119999</c:v>
                </c:pt>
                <c:pt idx="25048">
                  <c:v>3.411891460419</c:v>
                </c:pt>
                <c:pt idx="25049">
                  <c:v>3.411962985992</c:v>
                </c:pt>
                <c:pt idx="25050">
                  <c:v>3.4120631217959998</c:v>
                </c:pt>
                <c:pt idx="25051">
                  <c:v>3.4121530056</c:v>
                </c:pt>
                <c:pt idx="25052">
                  <c:v>3.412234783173</c:v>
                </c:pt>
                <c:pt idx="25053">
                  <c:v>3.412343263626</c:v>
                </c:pt>
                <c:pt idx="25054">
                  <c:v>3.4124796390530001</c:v>
                </c:pt>
                <c:pt idx="25055">
                  <c:v>3.41260099411</c:v>
                </c:pt>
                <c:pt idx="25056">
                  <c:v>3.412721633911</c:v>
                </c:pt>
                <c:pt idx="25057">
                  <c:v>3.413024902344</c:v>
                </c:pt>
                <c:pt idx="25058">
                  <c:v>3.4133529663090001</c:v>
                </c:pt>
                <c:pt idx="25059">
                  <c:v>3.4136691093440001</c:v>
                </c:pt>
                <c:pt idx="25060">
                  <c:v>3.4139940738679999</c:v>
                </c:pt>
                <c:pt idx="25061">
                  <c:v>3.414116621017</c:v>
                </c:pt>
                <c:pt idx="25062">
                  <c:v>3.41419672966</c:v>
                </c:pt>
                <c:pt idx="25063">
                  <c:v>3.4142756462100001</c:v>
                </c:pt>
                <c:pt idx="25064">
                  <c:v>3.4143517017359999</c:v>
                </c:pt>
                <c:pt idx="25065">
                  <c:v>3.4144299030299998</c:v>
                </c:pt>
                <c:pt idx="25066">
                  <c:v>3.414510726929</c:v>
                </c:pt>
                <c:pt idx="25067">
                  <c:v>3.4145836830139999</c:v>
                </c:pt>
                <c:pt idx="25068">
                  <c:v>3.4146156311040001</c:v>
                </c:pt>
                <c:pt idx="25069">
                  <c:v>3.4146809577939998</c:v>
                </c:pt>
                <c:pt idx="25070">
                  <c:v>3.4147467613220002</c:v>
                </c:pt>
                <c:pt idx="25071">
                  <c:v>3.414821147919</c:v>
                </c:pt>
                <c:pt idx="25072">
                  <c:v>3.414866447449</c:v>
                </c:pt>
                <c:pt idx="25073">
                  <c:v>3.4149529933929998</c:v>
                </c:pt>
                <c:pt idx="25074">
                  <c:v>3.4150419235229998</c:v>
                </c:pt>
                <c:pt idx="25075">
                  <c:v>3.4153561592099999</c:v>
                </c:pt>
                <c:pt idx="25076">
                  <c:v>3.4157085418699999</c:v>
                </c:pt>
                <c:pt idx="25077">
                  <c:v>3.4159166812900001</c:v>
                </c:pt>
                <c:pt idx="25078">
                  <c:v>3.416038274765</c:v>
                </c:pt>
                <c:pt idx="25079">
                  <c:v>3.416165351868</c:v>
                </c:pt>
                <c:pt idx="25080">
                  <c:v>3.416294813156</c:v>
                </c:pt>
                <c:pt idx="25081">
                  <c:v>3.416465520859</c:v>
                </c:pt>
                <c:pt idx="25082">
                  <c:v>3.4167890548709998</c:v>
                </c:pt>
                <c:pt idx="25083">
                  <c:v>3.4169378280639999</c:v>
                </c:pt>
                <c:pt idx="25084">
                  <c:v>3.4170334339139998</c:v>
                </c:pt>
                <c:pt idx="25085">
                  <c:v>3.417121171951</c:v>
                </c:pt>
                <c:pt idx="25086">
                  <c:v>3.4172110557559998</c:v>
                </c:pt>
                <c:pt idx="25087">
                  <c:v>3.4172403812410002</c:v>
                </c:pt>
                <c:pt idx="25088">
                  <c:v>3.417376041412</c:v>
                </c:pt>
                <c:pt idx="25089">
                  <c:v>3.4174571037289998</c:v>
                </c:pt>
                <c:pt idx="25090">
                  <c:v>3.417541265488</c:v>
                </c:pt>
                <c:pt idx="25091">
                  <c:v>3.4176197051999999</c:v>
                </c:pt>
                <c:pt idx="25092">
                  <c:v>3.4176526069639999</c:v>
                </c:pt>
                <c:pt idx="25093">
                  <c:v>3.417735099792</c:v>
                </c:pt>
                <c:pt idx="25094">
                  <c:v>3.4178597927090002</c:v>
                </c:pt>
                <c:pt idx="25095">
                  <c:v>3.4181921482090001</c:v>
                </c:pt>
                <c:pt idx="25096">
                  <c:v>3.4182889461519999</c:v>
                </c:pt>
                <c:pt idx="25097">
                  <c:v>3.4183537960049999</c:v>
                </c:pt>
                <c:pt idx="25098">
                  <c:v>3.4184660911560001</c:v>
                </c:pt>
                <c:pt idx="25099">
                  <c:v>3.4185750484469999</c:v>
                </c:pt>
                <c:pt idx="25100">
                  <c:v>3.4186527729030001</c:v>
                </c:pt>
                <c:pt idx="25101">
                  <c:v>3.4187664985659998</c:v>
                </c:pt>
                <c:pt idx="25102">
                  <c:v>3.4188733100889999</c:v>
                </c:pt>
                <c:pt idx="25103">
                  <c:v>3.4190022945399998</c:v>
                </c:pt>
                <c:pt idx="25104">
                  <c:v>3.4193208217620001</c:v>
                </c:pt>
                <c:pt idx="25105">
                  <c:v>3.4195251464840002</c:v>
                </c:pt>
                <c:pt idx="25106">
                  <c:v>3.4196441173549998</c:v>
                </c:pt>
                <c:pt idx="25107">
                  <c:v>3.4197847843170002</c:v>
                </c:pt>
                <c:pt idx="25108">
                  <c:v>3.420103311539</c:v>
                </c:pt>
                <c:pt idx="25109">
                  <c:v>3.4202358722690001</c:v>
                </c:pt>
                <c:pt idx="25110">
                  <c:v>3.4203345775599998</c:v>
                </c:pt>
                <c:pt idx="25111">
                  <c:v>3.4204246997830001</c:v>
                </c:pt>
                <c:pt idx="25112">
                  <c:v>3.4205081462860001</c:v>
                </c:pt>
                <c:pt idx="25113">
                  <c:v>3.4205849170680001</c:v>
                </c:pt>
                <c:pt idx="25114">
                  <c:v>3.420666694641</c:v>
                </c:pt>
                <c:pt idx="25115">
                  <c:v>3.4208474159239999</c:v>
                </c:pt>
                <c:pt idx="25116">
                  <c:v>3.4212090969090001</c:v>
                </c:pt>
                <c:pt idx="25117">
                  <c:v>3.4213659763340001</c:v>
                </c:pt>
                <c:pt idx="25118">
                  <c:v>3.4214923381809998</c:v>
                </c:pt>
                <c:pt idx="25119">
                  <c:v>3.42156624794</c:v>
                </c:pt>
                <c:pt idx="25120">
                  <c:v>3.4217431545260002</c:v>
                </c:pt>
                <c:pt idx="25121">
                  <c:v>3.4218561649320001</c:v>
                </c:pt>
                <c:pt idx="25122">
                  <c:v>3.4221615791320001</c:v>
                </c:pt>
                <c:pt idx="25123">
                  <c:v>3.4223513603210001</c:v>
                </c:pt>
                <c:pt idx="25124">
                  <c:v>3.4225804805759998</c:v>
                </c:pt>
                <c:pt idx="25125">
                  <c:v>3.422926664352</c:v>
                </c:pt>
                <c:pt idx="25126">
                  <c:v>3.4231207370760002</c:v>
                </c:pt>
                <c:pt idx="25127">
                  <c:v>3.4232294559479999</c:v>
                </c:pt>
                <c:pt idx="25128">
                  <c:v>3.4234912395479999</c:v>
                </c:pt>
                <c:pt idx="25129">
                  <c:v>3.4236707687379999</c:v>
                </c:pt>
                <c:pt idx="25130">
                  <c:v>3.4237647056579998</c:v>
                </c:pt>
                <c:pt idx="25131">
                  <c:v>3.4238536357879998</c:v>
                </c:pt>
                <c:pt idx="25132">
                  <c:v>3.4239320754999998</c:v>
                </c:pt>
                <c:pt idx="25133">
                  <c:v>3.4239628314970001</c:v>
                </c:pt>
                <c:pt idx="25134">
                  <c:v>3.4240398406980002</c:v>
                </c:pt>
                <c:pt idx="25135">
                  <c:v>3.4240851402280001</c:v>
                </c:pt>
                <c:pt idx="25136">
                  <c:v>3.4241616725920001</c:v>
                </c:pt>
                <c:pt idx="25137">
                  <c:v>3.424248456955</c:v>
                </c:pt>
                <c:pt idx="25138">
                  <c:v>3.4243352413179999</c:v>
                </c:pt>
                <c:pt idx="25139">
                  <c:v>3.4244389534000002</c:v>
                </c:pt>
                <c:pt idx="25140">
                  <c:v>3.4247894287110001</c:v>
                </c:pt>
                <c:pt idx="25141">
                  <c:v>3.4250683784480001</c:v>
                </c:pt>
                <c:pt idx="25142">
                  <c:v>3.4252448081970002</c:v>
                </c:pt>
                <c:pt idx="25143">
                  <c:v>3.425374746323</c:v>
                </c:pt>
                <c:pt idx="25144">
                  <c:v>3.425503969193</c:v>
                </c:pt>
                <c:pt idx="25145">
                  <c:v>3.4256196022030001</c:v>
                </c:pt>
                <c:pt idx="25146">
                  <c:v>3.425700902939</c:v>
                </c:pt>
                <c:pt idx="25147">
                  <c:v>3.4257810115809999</c:v>
                </c:pt>
                <c:pt idx="25148">
                  <c:v>3.4259135723109999</c:v>
                </c:pt>
                <c:pt idx="25149">
                  <c:v>3.4260294437410002</c:v>
                </c:pt>
                <c:pt idx="25150">
                  <c:v>3.426110982895</c:v>
                </c:pt>
                <c:pt idx="25151">
                  <c:v>3.4261918067930002</c:v>
                </c:pt>
                <c:pt idx="25152">
                  <c:v>3.4263172149660002</c:v>
                </c:pt>
                <c:pt idx="25153">
                  <c:v>3.4263472557069998</c:v>
                </c:pt>
                <c:pt idx="25154">
                  <c:v>3.4264748096469999</c:v>
                </c:pt>
                <c:pt idx="25155">
                  <c:v>3.4265527725220002</c:v>
                </c:pt>
                <c:pt idx="25156">
                  <c:v>3.4266808032989999</c:v>
                </c:pt>
                <c:pt idx="25157">
                  <c:v>3.4270412921909998</c:v>
                </c:pt>
                <c:pt idx="25158">
                  <c:v>3.427239179611</c:v>
                </c:pt>
                <c:pt idx="25159">
                  <c:v>3.4273235797880002</c:v>
                </c:pt>
                <c:pt idx="25160">
                  <c:v>3.427402973175</c:v>
                </c:pt>
                <c:pt idx="25161">
                  <c:v>3.427479743958</c:v>
                </c:pt>
                <c:pt idx="25162">
                  <c:v>3.42755651474</c:v>
                </c:pt>
                <c:pt idx="25163">
                  <c:v>3.4276225566859999</c:v>
                </c:pt>
                <c:pt idx="25164">
                  <c:v>3.4276955127719999</c:v>
                </c:pt>
                <c:pt idx="25165">
                  <c:v>3.4277696609500001</c:v>
                </c:pt>
                <c:pt idx="25166">
                  <c:v>3.427842617035</c:v>
                </c:pt>
                <c:pt idx="25167">
                  <c:v>3.427929639816</c:v>
                </c:pt>
                <c:pt idx="25168">
                  <c:v>3.428184270859</c:v>
                </c:pt>
                <c:pt idx="25169">
                  <c:v>3.428335905075</c:v>
                </c:pt>
                <c:pt idx="25170">
                  <c:v>3.428567886353</c:v>
                </c:pt>
                <c:pt idx="25171">
                  <c:v>3.4286942481990001</c:v>
                </c:pt>
                <c:pt idx="25172">
                  <c:v>3.4288141727450001</c:v>
                </c:pt>
                <c:pt idx="25173">
                  <c:v>3.4291377067569999</c:v>
                </c:pt>
                <c:pt idx="25174">
                  <c:v>3.4293413162230002</c:v>
                </c:pt>
                <c:pt idx="25175">
                  <c:v>3.4295203685760001</c:v>
                </c:pt>
                <c:pt idx="25176">
                  <c:v>3.4296565055850001</c:v>
                </c:pt>
                <c:pt idx="25177">
                  <c:v>3.4298050403590001</c:v>
                </c:pt>
                <c:pt idx="25178">
                  <c:v>3.4299168586729998</c:v>
                </c:pt>
                <c:pt idx="25179">
                  <c:v>3.4299964904790001</c:v>
                </c:pt>
                <c:pt idx="25180">
                  <c:v>3.4300670623779999</c:v>
                </c:pt>
                <c:pt idx="25181">
                  <c:v>3.4301438331599998</c:v>
                </c:pt>
                <c:pt idx="25182">
                  <c:v>3.4302659034729999</c:v>
                </c:pt>
                <c:pt idx="25183">
                  <c:v>3.4303479194639999</c:v>
                </c:pt>
                <c:pt idx="25184">
                  <c:v>3.4304277896880002</c:v>
                </c:pt>
                <c:pt idx="25185">
                  <c:v>3.4305131435390002</c:v>
                </c:pt>
                <c:pt idx="25186">
                  <c:v>3.430643081665</c:v>
                </c:pt>
                <c:pt idx="25187">
                  <c:v>3.4307384490969999</c:v>
                </c:pt>
                <c:pt idx="25188">
                  <c:v>3.4310555458069998</c:v>
                </c:pt>
                <c:pt idx="25189">
                  <c:v>3.4311587810519999</c:v>
                </c:pt>
                <c:pt idx="25190">
                  <c:v>3.43123793602</c:v>
                </c:pt>
                <c:pt idx="25191">
                  <c:v>3.4313452243799998</c:v>
                </c:pt>
                <c:pt idx="25192">
                  <c:v>3.431436300278</c:v>
                </c:pt>
                <c:pt idx="25193">
                  <c:v>3.431567192078</c:v>
                </c:pt>
                <c:pt idx="25194">
                  <c:v>3.4316837787629999</c:v>
                </c:pt>
                <c:pt idx="25195">
                  <c:v>3.431849718094</c:v>
                </c:pt>
                <c:pt idx="25196">
                  <c:v>3.4321970939640001</c:v>
                </c:pt>
                <c:pt idx="25197">
                  <c:v>3.4323093891140002</c:v>
                </c:pt>
                <c:pt idx="25198">
                  <c:v>3.4324336051939999</c:v>
                </c:pt>
                <c:pt idx="25199">
                  <c:v>3.4327399730680002</c:v>
                </c:pt>
                <c:pt idx="25200">
                  <c:v>3.4330174922940002</c:v>
                </c:pt>
                <c:pt idx="25201">
                  <c:v>3.433346271515</c:v>
                </c:pt>
                <c:pt idx="25202">
                  <c:v>3.433687925339</c:v>
                </c:pt>
                <c:pt idx="25203">
                  <c:v>3.434003591537</c:v>
                </c:pt>
                <c:pt idx="25204">
                  <c:v>3.4341862201689999</c:v>
                </c:pt>
                <c:pt idx="25205">
                  <c:v>3.4342410564420001</c:v>
                </c:pt>
                <c:pt idx="25206">
                  <c:v>3.434266805649</c:v>
                </c:pt>
                <c:pt idx="25207">
                  <c:v>3.4343910217290001</c:v>
                </c:pt>
                <c:pt idx="25208">
                  <c:v>3.43448472023</c:v>
                </c:pt>
                <c:pt idx="25209">
                  <c:v>3.4345431327820002</c:v>
                </c:pt>
                <c:pt idx="25210">
                  <c:v>3.43456697464</c:v>
                </c:pt>
                <c:pt idx="25211">
                  <c:v>3.4346845149990002</c:v>
                </c:pt>
                <c:pt idx="25212">
                  <c:v>3.434809207916</c:v>
                </c:pt>
                <c:pt idx="25213">
                  <c:v>3.4351296424869999</c:v>
                </c:pt>
                <c:pt idx="25214">
                  <c:v>3.435436964035</c:v>
                </c:pt>
                <c:pt idx="25215">
                  <c:v>3.4355740547179998</c:v>
                </c:pt>
                <c:pt idx="25216">
                  <c:v>3.4356894493099999</c:v>
                </c:pt>
                <c:pt idx="25217">
                  <c:v>3.435764789581</c:v>
                </c:pt>
                <c:pt idx="25218">
                  <c:v>3.4358794689179999</c:v>
                </c:pt>
                <c:pt idx="25219">
                  <c:v>3.4359788894649999</c:v>
                </c:pt>
                <c:pt idx="25220">
                  <c:v>3.4360585212710002</c:v>
                </c:pt>
                <c:pt idx="25221">
                  <c:v>3.4361455440520001</c:v>
                </c:pt>
                <c:pt idx="25222">
                  <c:v>3.436220169067</c:v>
                </c:pt>
                <c:pt idx="25223">
                  <c:v>3.436291456223</c:v>
                </c:pt>
                <c:pt idx="25224">
                  <c:v>3.4363722801210002</c:v>
                </c:pt>
                <c:pt idx="25225">
                  <c:v>3.436441421509</c:v>
                </c:pt>
                <c:pt idx="25226">
                  <c:v>3.4365212917329999</c:v>
                </c:pt>
                <c:pt idx="25227">
                  <c:v>3.4365570545200002</c:v>
                </c:pt>
                <c:pt idx="25228">
                  <c:v>3.436593055725</c:v>
                </c:pt>
                <c:pt idx="25229">
                  <c:v>3.4366710185999998</c:v>
                </c:pt>
                <c:pt idx="25230">
                  <c:v>3.436694145203</c:v>
                </c:pt>
                <c:pt idx="25231">
                  <c:v>3.436729431152</c:v>
                </c:pt>
                <c:pt idx="25232">
                  <c:v>3.4368028640750001</c:v>
                </c:pt>
                <c:pt idx="25233">
                  <c:v>3.4368777275090001</c:v>
                </c:pt>
                <c:pt idx="25234">
                  <c:v>3.4369039535520001</c:v>
                </c:pt>
                <c:pt idx="25235">
                  <c:v>3.4369795322419998</c:v>
                </c:pt>
                <c:pt idx="25236">
                  <c:v>3.4370505809780001</c:v>
                </c:pt>
                <c:pt idx="25237">
                  <c:v>3.4371328353880002</c:v>
                </c:pt>
                <c:pt idx="25238">
                  <c:v>3.4374597072599999</c:v>
                </c:pt>
                <c:pt idx="25239">
                  <c:v>3.4375276565549999</c:v>
                </c:pt>
                <c:pt idx="25240">
                  <c:v>3.4375860691070002</c:v>
                </c:pt>
                <c:pt idx="25241">
                  <c:v>3.437627315521</c:v>
                </c:pt>
                <c:pt idx="25242">
                  <c:v>3.4377031326290002</c:v>
                </c:pt>
                <c:pt idx="25243">
                  <c:v>3.4377694129940002</c:v>
                </c:pt>
                <c:pt idx="25244">
                  <c:v>3.43781375885</c:v>
                </c:pt>
                <c:pt idx="25245">
                  <c:v>3.4378948211670002</c:v>
                </c:pt>
                <c:pt idx="25246">
                  <c:v>3.4379670619959999</c:v>
                </c:pt>
                <c:pt idx="25247">
                  <c:v>3.438000679016</c:v>
                </c:pt>
                <c:pt idx="25248">
                  <c:v>3.4380724430080001</c:v>
                </c:pt>
                <c:pt idx="25249">
                  <c:v>3.4381370544430001</c:v>
                </c:pt>
                <c:pt idx="25250">
                  <c:v>3.4381613731380001</c:v>
                </c:pt>
                <c:pt idx="25251">
                  <c:v>3.4382286071779999</c:v>
                </c:pt>
                <c:pt idx="25252">
                  <c:v>3.4382994174960002</c:v>
                </c:pt>
                <c:pt idx="25253">
                  <c:v>3.4383304119110001</c:v>
                </c:pt>
                <c:pt idx="25254">
                  <c:v>3.4384701251980001</c:v>
                </c:pt>
                <c:pt idx="25255">
                  <c:v>3.4384970664979999</c:v>
                </c:pt>
                <c:pt idx="25256">
                  <c:v>3.4385638237</c:v>
                </c:pt>
                <c:pt idx="25257">
                  <c:v>3.4386355876920001</c:v>
                </c:pt>
                <c:pt idx="25258">
                  <c:v>3.438671827316</c:v>
                </c:pt>
                <c:pt idx="25259">
                  <c:v>3.4387404918670001</c:v>
                </c:pt>
                <c:pt idx="25260">
                  <c:v>3.4388146400449999</c:v>
                </c:pt>
                <c:pt idx="25261">
                  <c:v>3.4389004707340001</c:v>
                </c:pt>
                <c:pt idx="25262">
                  <c:v>3.4389915466310002</c:v>
                </c:pt>
                <c:pt idx="25263">
                  <c:v>3.4391071796419999</c:v>
                </c:pt>
                <c:pt idx="25264">
                  <c:v>3.439177751541</c:v>
                </c:pt>
                <c:pt idx="25265">
                  <c:v>3.439266681671</c:v>
                </c:pt>
                <c:pt idx="25266">
                  <c:v>3.4393677711490001</c:v>
                </c:pt>
                <c:pt idx="25267">
                  <c:v>3.439548969269</c:v>
                </c:pt>
                <c:pt idx="25268">
                  <c:v>3.4398758411410002</c:v>
                </c:pt>
                <c:pt idx="25269">
                  <c:v>3.4400386810299999</c:v>
                </c:pt>
                <c:pt idx="25270">
                  <c:v>3.4401414394379999</c:v>
                </c:pt>
                <c:pt idx="25271">
                  <c:v>3.4402196407319998</c:v>
                </c:pt>
                <c:pt idx="25272">
                  <c:v>3.4402854442600002</c:v>
                </c:pt>
                <c:pt idx="25273">
                  <c:v>3.4403622150420001</c:v>
                </c:pt>
                <c:pt idx="25274">
                  <c:v>3.4404404163360001</c:v>
                </c:pt>
                <c:pt idx="25275">
                  <c:v>3.440509796143</c:v>
                </c:pt>
                <c:pt idx="25276">
                  <c:v>3.4405868053440001</c:v>
                </c:pt>
                <c:pt idx="25277">
                  <c:v>3.4406609535219999</c:v>
                </c:pt>
                <c:pt idx="25278">
                  <c:v>3.440747022629</c:v>
                </c:pt>
                <c:pt idx="25279">
                  <c:v>3.4410531520840002</c:v>
                </c:pt>
                <c:pt idx="25280">
                  <c:v>3.4413623809809999</c:v>
                </c:pt>
                <c:pt idx="25281">
                  <c:v>3.441468954086</c:v>
                </c:pt>
                <c:pt idx="25282">
                  <c:v>3.4415891170499999</c:v>
                </c:pt>
                <c:pt idx="25283">
                  <c:v>3.4417157173159998</c:v>
                </c:pt>
                <c:pt idx="25284">
                  <c:v>3.4418287277220001</c:v>
                </c:pt>
                <c:pt idx="25285">
                  <c:v>3.4421706199650002</c:v>
                </c:pt>
                <c:pt idx="25286">
                  <c:v>3.4423196315769999</c:v>
                </c:pt>
                <c:pt idx="25287">
                  <c:v>3.442499876022</c:v>
                </c:pt>
                <c:pt idx="25288">
                  <c:v>3.4426267147059999</c:v>
                </c:pt>
                <c:pt idx="25289">
                  <c:v>3.442770004272</c:v>
                </c:pt>
                <c:pt idx="25290">
                  <c:v>3.442917823792</c:v>
                </c:pt>
                <c:pt idx="25291">
                  <c:v>3.442996740341</c:v>
                </c:pt>
                <c:pt idx="25292">
                  <c:v>3.443101406097</c:v>
                </c:pt>
                <c:pt idx="25293">
                  <c:v>3.4431817531590001</c:v>
                </c:pt>
                <c:pt idx="25294">
                  <c:v>3.443258047104</c:v>
                </c:pt>
                <c:pt idx="25295">
                  <c:v>3.4432988166810001</c:v>
                </c:pt>
                <c:pt idx="25296">
                  <c:v>3.4433741569520002</c:v>
                </c:pt>
                <c:pt idx="25297">
                  <c:v>3.4434487819670001</c:v>
                </c:pt>
                <c:pt idx="25298">
                  <c:v>3.4434819221500002</c:v>
                </c:pt>
                <c:pt idx="25299">
                  <c:v>3.443563461304</c:v>
                </c:pt>
                <c:pt idx="25300">
                  <c:v>3.4436049461359999</c:v>
                </c:pt>
                <c:pt idx="25301">
                  <c:v>3.443685531616</c:v>
                </c:pt>
                <c:pt idx="25302">
                  <c:v>3.4440283775329998</c:v>
                </c:pt>
                <c:pt idx="25303">
                  <c:v>3.444121360779</c:v>
                </c:pt>
                <c:pt idx="25304">
                  <c:v>3.4441936016080001</c:v>
                </c:pt>
                <c:pt idx="25305">
                  <c:v>3.4442532062529998</c:v>
                </c:pt>
                <c:pt idx="25306">
                  <c:v>3.4442925453190001</c:v>
                </c:pt>
                <c:pt idx="25307">
                  <c:v>3.4443645477290001</c:v>
                </c:pt>
                <c:pt idx="25308">
                  <c:v>3.4444339275360001</c:v>
                </c:pt>
                <c:pt idx="25309">
                  <c:v>3.4444730281829998</c:v>
                </c:pt>
                <c:pt idx="25310">
                  <c:v>3.4445455074310001</c:v>
                </c:pt>
                <c:pt idx="25311">
                  <c:v>3.4446141719819998</c:v>
                </c:pt>
                <c:pt idx="25312">
                  <c:v>3.4446406364439999</c:v>
                </c:pt>
                <c:pt idx="25313">
                  <c:v>3.4447638988490001</c:v>
                </c:pt>
                <c:pt idx="25314">
                  <c:v>3.4448506832120001</c:v>
                </c:pt>
                <c:pt idx="25315">
                  <c:v>3.4449293613430001</c:v>
                </c:pt>
                <c:pt idx="25316">
                  <c:v>3.4450485706329999</c:v>
                </c:pt>
                <c:pt idx="25317">
                  <c:v>3.4451327323909999</c:v>
                </c:pt>
                <c:pt idx="25318">
                  <c:v>3.4451975822450001</c:v>
                </c:pt>
                <c:pt idx="25319">
                  <c:v>3.4452326297760001</c:v>
                </c:pt>
                <c:pt idx="25320">
                  <c:v>3.4452838897709999</c:v>
                </c:pt>
                <c:pt idx="25321">
                  <c:v>3.4453480243680001</c:v>
                </c:pt>
                <c:pt idx="25322">
                  <c:v>3.445385694504</c:v>
                </c:pt>
                <c:pt idx="25323">
                  <c:v>3.4454300403590001</c:v>
                </c:pt>
                <c:pt idx="25324">
                  <c:v>3.4455177783969999</c:v>
                </c:pt>
                <c:pt idx="25325">
                  <c:v>3.445635318756</c:v>
                </c:pt>
                <c:pt idx="25326">
                  <c:v>3.4457371234890002</c:v>
                </c:pt>
                <c:pt idx="25327">
                  <c:v>3.4459114074710002</c:v>
                </c:pt>
                <c:pt idx="25328">
                  <c:v>3.446072816849</c:v>
                </c:pt>
                <c:pt idx="25329">
                  <c:v>3.446388244629</c:v>
                </c:pt>
                <c:pt idx="25330">
                  <c:v>3.4465832710269999</c:v>
                </c:pt>
                <c:pt idx="25331">
                  <c:v>3.4466612339020002</c:v>
                </c:pt>
                <c:pt idx="25332">
                  <c:v>3.4467313289639998</c:v>
                </c:pt>
                <c:pt idx="25333">
                  <c:v>3.4468014240259999</c:v>
                </c:pt>
                <c:pt idx="25334">
                  <c:v>3.4468762874599999</c:v>
                </c:pt>
                <c:pt idx="25335">
                  <c:v>3.4469635486599999</c:v>
                </c:pt>
                <c:pt idx="25336">
                  <c:v>3.4470419883729999</c:v>
                </c:pt>
                <c:pt idx="25337">
                  <c:v>3.4471805095670001</c:v>
                </c:pt>
                <c:pt idx="25338">
                  <c:v>3.4473209381099998</c:v>
                </c:pt>
                <c:pt idx="25339">
                  <c:v>3.4474298954010001</c:v>
                </c:pt>
                <c:pt idx="25340">
                  <c:v>3.447516918182</c:v>
                </c:pt>
                <c:pt idx="25341">
                  <c:v>3.4475727081300001</c:v>
                </c:pt>
                <c:pt idx="25342">
                  <c:v>3.4477460384369998</c:v>
                </c:pt>
                <c:pt idx="25343">
                  <c:v>3.4478907585140002</c:v>
                </c:pt>
                <c:pt idx="25344">
                  <c:v>3.4481992721560002</c:v>
                </c:pt>
                <c:pt idx="25345">
                  <c:v>3.4483323097229999</c:v>
                </c:pt>
                <c:pt idx="25346">
                  <c:v>3.4484086036680002</c:v>
                </c:pt>
                <c:pt idx="25347">
                  <c:v>3.4484815597530001</c:v>
                </c:pt>
                <c:pt idx="25348">
                  <c:v>3.4485590457919999</c:v>
                </c:pt>
                <c:pt idx="25349">
                  <c:v>3.4486551284789999</c:v>
                </c:pt>
                <c:pt idx="25350">
                  <c:v>3.448744535446</c:v>
                </c:pt>
                <c:pt idx="25351">
                  <c:v>3.448824644089</c:v>
                </c:pt>
                <c:pt idx="25352">
                  <c:v>3.4489543437960002</c:v>
                </c:pt>
                <c:pt idx="25353">
                  <c:v>3.4490818977359998</c:v>
                </c:pt>
                <c:pt idx="25354">
                  <c:v>3.4492096900939999</c:v>
                </c:pt>
                <c:pt idx="25355">
                  <c:v>3.4493353366849999</c:v>
                </c:pt>
                <c:pt idx="25356">
                  <c:v>3.4494986534119998</c:v>
                </c:pt>
                <c:pt idx="25357">
                  <c:v>3.4496409893040001</c:v>
                </c:pt>
                <c:pt idx="25358">
                  <c:v>3.4497692584989998</c:v>
                </c:pt>
                <c:pt idx="25359">
                  <c:v>3.450052499771</c:v>
                </c:pt>
                <c:pt idx="25360">
                  <c:v>3.4503631591800001</c:v>
                </c:pt>
                <c:pt idx="25361">
                  <c:v>3.4504671096799999</c:v>
                </c:pt>
                <c:pt idx="25362">
                  <c:v>3.4505507946009999</c:v>
                </c:pt>
                <c:pt idx="25363">
                  <c:v>3.4506568908689998</c:v>
                </c:pt>
                <c:pt idx="25364">
                  <c:v>3.4507594108580002</c:v>
                </c:pt>
                <c:pt idx="25365">
                  <c:v>3.4508414268490002</c:v>
                </c:pt>
                <c:pt idx="25366">
                  <c:v>3.4509549140929998</c:v>
                </c:pt>
                <c:pt idx="25367">
                  <c:v>3.4510343074800001</c:v>
                </c:pt>
                <c:pt idx="25368">
                  <c:v>3.4511120319369999</c:v>
                </c:pt>
                <c:pt idx="25369">
                  <c:v>3.4512290954589999</c:v>
                </c:pt>
                <c:pt idx="25370">
                  <c:v>3.4513173103330002</c:v>
                </c:pt>
                <c:pt idx="25371">
                  <c:v>3.451401948929</c:v>
                </c:pt>
                <c:pt idx="25372">
                  <c:v>3.451517105103</c:v>
                </c:pt>
                <c:pt idx="25373">
                  <c:v>3.4515917301179999</c:v>
                </c:pt>
                <c:pt idx="25374">
                  <c:v>3.4516854286190002</c:v>
                </c:pt>
                <c:pt idx="25375">
                  <c:v>3.4517912864690001</c:v>
                </c:pt>
                <c:pt idx="25376">
                  <c:v>3.4518702030180002</c:v>
                </c:pt>
                <c:pt idx="25377">
                  <c:v>3.4519782066350002</c:v>
                </c:pt>
                <c:pt idx="25378">
                  <c:v>3.4520730972289999</c:v>
                </c:pt>
                <c:pt idx="25379">
                  <c:v>3.4521441459659998</c:v>
                </c:pt>
                <c:pt idx="25380">
                  <c:v>3.4523530006410001</c:v>
                </c:pt>
                <c:pt idx="25381">
                  <c:v>3.4525370597839999</c:v>
                </c:pt>
                <c:pt idx="25382">
                  <c:v>3.4526824951170001</c:v>
                </c:pt>
                <c:pt idx="25383">
                  <c:v>3.4527542591090001</c:v>
                </c:pt>
                <c:pt idx="25384">
                  <c:v>3.4528627395629998</c:v>
                </c:pt>
                <c:pt idx="25385">
                  <c:v>3.4529428482059998</c:v>
                </c:pt>
                <c:pt idx="25386">
                  <c:v>3.453022241592</c:v>
                </c:pt>
                <c:pt idx="25387">
                  <c:v>3.4530932903289999</c:v>
                </c:pt>
                <c:pt idx="25388">
                  <c:v>3.4531607627869998</c:v>
                </c:pt>
                <c:pt idx="25389">
                  <c:v>3.4532299041750001</c:v>
                </c:pt>
                <c:pt idx="25390">
                  <c:v>3.4533030986790001</c:v>
                </c:pt>
                <c:pt idx="25391">
                  <c:v>3.4533329010010001</c:v>
                </c:pt>
                <c:pt idx="25392">
                  <c:v>3.453383207321</c:v>
                </c:pt>
                <c:pt idx="25393">
                  <c:v>3.4534568786620001</c:v>
                </c:pt>
                <c:pt idx="25394">
                  <c:v>3.4535501003269999</c:v>
                </c:pt>
                <c:pt idx="25395">
                  <c:v>3.4538717269900001</c:v>
                </c:pt>
                <c:pt idx="25396">
                  <c:v>3.4540386199949999</c:v>
                </c:pt>
                <c:pt idx="25397">
                  <c:v>3.4541552066799999</c:v>
                </c:pt>
                <c:pt idx="25398">
                  <c:v>3.4542737007139999</c:v>
                </c:pt>
                <c:pt idx="25399">
                  <c:v>3.4543764591219999</c:v>
                </c:pt>
                <c:pt idx="25400">
                  <c:v>3.4545261859890002</c:v>
                </c:pt>
                <c:pt idx="25401">
                  <c:v>3.4548492431639999</c:v>
                </c:pt>
                <c:pt idx="25402">
                  <c:v>3.4550108909609998</c:v>
                </c:pt>
                <c:pt idx="25403">
                  <c:v>3.4551298618319999</c:v>
                </c:pt>
                <c:pt idx="25404">
                  <c:v>3.4552485942839999</c:v>
                </c:pt>
                <c:pt idx="25405">
                  <c:v>3.4555191993709999</c:v>
                </c:pt>
                <c:pt idx="25406">
                  <c:v>3.4556462764739999</c:v>
                </c:pt>
                <c:pt idx="25407">
                  <c:v>3.4557247161869999</c:v>
                </c:pt>
                <c:pt idx="25408">
                  <c:v>3.4558117389679999</c:v>
                </c:pt>
                <c:pt idx="25409">
                  <c:v>3.4559428691859999</c:v>
                </c:pt>
                <c:pt idx="25410">
                  <c:v>3.456028461456</c:v>
                </c:pt>
                <c:pt idx="25411">
                  <c:v>3.4560976028439998</c:v>
                </c:pt>
                <c:pt idx="25412">
                  <c:v>3.4561781883239999</c:v>
                </c:pt>
                <c:pt idx="25413">
                  <c:v>3.4562530517579999</c:v>
                </c:pt>
                <c:pt idx="25414">
                  <c:v>3.4563391208650001</c:v>
                </c:pt>
                <c:pt idx="25415">
                  <c:v>3.4564521312709999</c:v>
                </c:pt>
                <c:pt idx="25416">
                  <c:v>3.4566128253940001</c:v>
                </c:pt>
                <c:pt idx="25417">
                  <c:v>3.4568543434140002</c:v>
                </c:pt>
                <c:pt idx="25418">
                  <c:v>3.4568920135500001</c:v>
                </c:pt>
                <c:pt idx="25419">
                  <c:v>3.4569687843320001</c:v>
                </c:pt>
                <c:pt idx="25420">
                  <c:v>3.4570302963259998</c:v>
                </c:pt>
                <c:pt idx="25421">
                  <c:v>3.45707654953</c:v>
                </c:pt>
                <c:pt idx="25422">
                  <c:v>3.4571595191959998</c:v>
                </c:pt>
                <c:pt idx="25423">
                  <c:v>3.457224845886</c:v>
                </c:pt>
                <c:pt idx="25424">
                  <c:v>3.457268476486</c:v>
                </c:pt>
                <c:pt idx="25425">
                  <c:v>3.457351922989</c:v>
                </c:pt>
                <c:pt idx="25426">
                  <c:v>3.4574239254000001</c:v>
                </c:pt>
                <c:pt idx="25427">
                  <c:v>3.4574646949769998</c:v>
                </c:pt>
                <c:pt idx="25428">
                  <c:v>3.4575426578520001</c:v>
                </c:pt>
                <c:pt idx="25429">
                  <c:v>3.4576077461239998</c:v>
                </c:pt>
                <c:pt idx="25430">
                  <c:v>3.4577121734620002</c:v>
                </c:pt>
                <c:pt idx="25431">
                  <c:v>3.4577772617339999</c:v>
                </c:pt>
                <c:pt idx="25432">
                  <c:v>3.4578087329859999</c:v>
                </c:pt>
                <c:pt idx="25433">
                  <c:v>3.4578833580019999</c:v>
                </c:pt>
                <c:pt idx="25434">
                  <c:v>3.4579491615300002</c:v>
                </c:pt>
                <c:pt idx="25435">
                  <c:v>3.4579725265499999</c:v>
                </c:pt>
                <c:pt idx="25436">
                  <c:v>3.4580450057980001</c:v>
                </c:pt>
                <c:pt idx="25437">
                  <c:v>3.4581096172330001</c:v>
                </c:pt>
                <c:pt idx="25438">
                  <c:v>3.458129882813</c:v>
                </c:pt>
                <c:pt idx="25439">
                  <c:v>3.4581947326660001</c:v>
                </c:pt>
                <c:pt idx="25440">
                  <c:v>3.4582560062410002</c:v>
                </c:pt>
                <c:pt idx="25441">
                  <c:v>3.4583332538599998</c:v>
                </c:pt>
                <c:pt idx="25442">
                  <c:v>3.4584062099459998</c:v>
                </c:pt>
                <c:pt idx="25443">
                  <c:v>3.4585218429569999</c:v>
                </c:pt>
                <c:pt idx="25444">
                  <c:v>3.458593606949</c:v>
                </c:pt>
                <c:pt idx="25445">
                  <c:v>3.458728075027</c:v>
                </c:pt>
                <c:pt idx="25446">
                  <c:v>3.4587965011600001</c:v>
                </c:pt>
                <c:pt idx="25447">
                  <c:v>3.4591164588929999</c:v>
                </c:pt>
                <c:pt idx="25448">
                  <c:v>3.4592421054839999</c:v>
                </c:pt>
                <c:pt idx="25449">
                  <c:v>3.4593203067779998</c:v>
                </c:pt>
                <c:pt idx="25450">
                  <c:v>3.4593865871429998</c:v>
                </c:pt>
                <c:pt idx="25451">
                  <c:v>3.4594566822049999</c:v>
                </c:pt>
                <c:pt idx="25452">
                  <c:v>3.459530353546</c:v>
                </c:pt>
                <c:pt idx="25453">
                  <c:v>3.4596066474909999</c:v>
                </c:pt>
                <c:pt idx="25454">
                  <c:v>3.4596829414369998</c:v>
                </c:pt>
                <c:pt idx="25455">
                  <c:v>3.459753274918</c:v>
                </c:pt>
                <c:pt idx="25456">
                  <c:v>3.459823131561</c:v>
                </c:pt>
                <c:pt idx="25457">
                  <c:v>3.4599099159239999</c:v>
                </c:pt>
                <c:pt idx="25458">
                  <c:v>3.4600329399110001</c:v>
                </c:pt>
                <c:pt idx="25459">
                  <c:v>3.4603660106660001</c:v>
                </c:pt>
                <c:pt idx="25460">
                  <c:v>3.4604408741000001</c:v>
                </c:pt>
                <c:pt idx="25461">
                  <c:v>3.4605054855350001</c:v>
                </c:pt>
                <c:pt idx="25462">
                  <c:v>3.4606175422669998</c:v>
                </c:pt>
                <c:pt idx="25463">
                  <c:v>3.460693359375</c:v>
                </c:pt>
                <c:pt idx="25464">
                  <c:v>3.4607534408570002</c:v>
                </c:pt>
                <c:pt idx="25465">
                  <c:v>3.4608340263369999</c:v>
                </c:pt>
                <c:pt idx="25466">
                  <c:v>3.4609138965609998</c:v>
                </c:pt>
                <c:pt idx="25467">
                  <c:v>3.4610331058499999</c:v>
                </c:pt>
                <c:pt idx="25468">
                  <c:v>3.461349248886</c:v>
                </c:pt>
                <c:pt idx="25469">
                  <c:v>3.4615621566770001</c:v>
                </c:pt>
                <c:pt idx="25470">
                  <c:v>3.4617002010350002</c:v>
                </c:pt>
                <c:pt idx="25471">
                  <c:v>3.4618175029749998</c:v>
                </c:pt>
                <c:pt idx="25472">
                  <c:v>3.4619359970089998</c:v>
                </c:pt>
                <c:pt idx="25473">
                  <c:v>3.462218999863</c:v>
                </c:pt>
                <c:pt idx="25474">
                  <c:v>3.4625153541559999</c:v>
                </c:pt>
                <c:pt idx="25475">
                  <c:v>3.4626915454859999</c:v>
                </c:pt>
                <c:pt idx="25476">
                  <c:v>3.4628450870509999</c:v>
                </c:pt>
                <c:pt idx="25477">
                  <c:v>3.4631316661830001</c:v>
                </c:pt>
                <c:pt idx="25478">
                  <c:v>3.4633305072780001</c:v>
                </c:pt>
                <c:pt idx="25479">
                  <c:v>3.463412046432</c:v>
                </c:pt>
                <c:pt idx="25480">
                  <c:v>3.4634883403779999</c:v>
                </c:pt>
                <c:pt idx="25481">
                  <c:v>3.4635553359990001</c:v>
                </c:pt>
                <c:pt idx="25482">
                  <c:v>3.4636104106899999</c:v>
                </c:pt>
                <c:pt idx="25483">
                  <c:v>3.4636392593380001</c:v>
                </c:pt>
                <c:pt idx="25484">
                  <c:v>3.4637699127200001</c:v>
                </c:pt>
                <c:pt idx="25485">
                  <c:v>3.4637961387630001</c:v>
                </c:pt>
                <c:pt idx="25486">
                  <c:v>3.463861703873</c:v>
                </c:pt>
                <c:pt idx="25487">
                  <c:v>3.463938713074</c:v>
                </c:pt>
                <c:pt idx="25488">
                  <c:v>3.4640595912930001</c:v>
                </c:pt>
                <c:pt idx="25489">
                  <c:v>3.4641416072850002</c:v>
                </c:pt>
                <c:pt idx="25490">
                  <c:v>3.4642167091370002</c:v>
                </c:pt>
                <c:pt idx="25491">
                  <c:v>3.4643359184269999</c:v>
                </c:pt>
                <c:pt idx="25492">
                  <c:v>3.4644138813019998</c:v>
                </c:pt>
                <c:pt idx="25493">
                  <c:v>3.4644823074339999</c:v>
                </c:pt>
                <c:pt idx="25494">
                  <c:v>3.4645955562589998</c:v>
                </c:pt>
                <c:pt idx="25495">
                  <c:v>3.4646525383000002</c:v>
                </c:pt>
                <c:pt idx="25496">
                  <c:v>3.464760303497</c:v>
                </c:pt>
                <c:pt idx="25497">
                  <c:v>3.465100049973</c:v>
                </c:pt>
                <c:pt idx="25498">
                  <c:v>3.4653658866880002</c:v>
                </c:pt>
                <c:pt idx="25499">
                  <c:v>3.4655654430389999</c:v>
                </c:pt>
                <c:pt idx="25500">
                  <c:v>3.4656350612639999</c:v>
                </c:pt>
                <c:pt idx="25501">
                  <c:v>3.4656693935390002</c:v>
                </c:pt>
                <c:pt idx="25502">
                  <c:v>3.4657413959499999</c:v>
                </c:pt>
                <c:pt idx="25503">
                  <c:v>3.4658155441280001</c:v>
                </c:pt>
                <c:pt idx="25504">
                  <c:v>3.4658861160279999</c:v>
                </c:pt>
                <c:pt idx="25505">
                  <c:v>3.4659621715550002</c:v>
                </c:pt>
                <c:pt idx="25506">
                  <c:v>3.4659891128539999</c:v>
                </c:pt>
                <c:pt idx="25507">
                  <c:v>3.4660534858699998</c:v>
                </c:pt>
                <c:pt idx="25508">
                  <c:v>3.466120481491</c:v>
                </c:pt>
                <c:pt idx="25509">
                  <c:v>3.466190099716</c:v>
                </c:pt>
                <c:pt idx="25510">
                  <c:v>3.4662601947780001</c:v>
                </c:pt>
                <c:pt idx="25511">
                  <c:v>3.46630859375</c:v>
                </c:pt>
                <c:pt idx="25512">
                  <c:v>3.466385126114</c:v>
                </c:pt>
                <c:pt idx="25513">
                  <c:v>3.4664459228519999</c:v>
                </c:pt>
                <c:pt idx="25514">
                  <c:v>3.4664700031279998</c:v>
                </c:pt>
                <c:pt idx="25515">
                  <c:v>3.466760158539</c:v>
                </c:pt>
                <c:pt idx="25516">
                  <c:v>3.4668650627140001</c:v>
                </c:pt>
                <c:pt idx="25517">
                  <c:v>3.4669058322909998</c:v>
                </c:pt>
                <c:pt idx="25518">
                  <c:v>3.4669420719150001</c:v>
                </c:pt>
                <c:pt idx="25519">
                  <c:v>3.4670107364649998</c:v>
                </c:pt>
                <c:pt idx="25520">
                  <c:v>3.4670593738559998</c:v>
                </c:pt>
                <c:pt idx="25521">
                  <c:v>3.4670939445500002</c:v>
                </c:pt>
                <c:pt idx="25522">
                  <c:v>3.4671645164489999</c:v>
                </c:pt>
                <c:pt idx="25523">
                  <c:v>3.4672164916989998</c:v>
                </c:pt>
                <c:pt idx="25524">
                  <c:v>3.4673171043400002</c:v>
                </c:pt>
                <c:pt idx="25525">
                  <c:v>3.4673929214479999</c:v>
                </c:pt>
                <c:pt idx="25526">
                  <c:v>3.4675071239470001</c:v>
                </c:pt>
                <c:pt idx="25527">
                  <c:v>3.4675858020780002</c:v>
                </c:pt>
                <c:pt idx="25528">
                  <c:v>3.467740297318</c:v>
                </c:pt>
                <c:pt idx="25529">
                  <c:v>3.4680442810060002</c:v>
                </c:pt>
                <c:pt idx="25530">
                  <c:v>3.4682223796840002</c:v>
                </c:pt>
                <c:pt idx="25531">
                  <c:v>3.46843624115</c:v>
                </c:pt>
                <c:pt idx="25532">
                  <c:v>3.4687476158139998</c:v>
                </c:pt>
                <c:pt idx="25533">
                  <c:v>3.4688696861269999</c:v>
                </c:pt>
                <c:pt idx="25534">
                  <c:v>3.4689900875089998</c:v>
                </c:pt>
                <c:pt idx="25535">
                  <c:v>3.4690654277799999</c:v>
                </c:pt>
                <c:pt idx="25536">
                  <c:v>3.469140529633</c:v>
                </c:pt>
                <c:pt idx="25537">
                  <c:v>3.4692146778109998</c:v>
                </c:pt>
                <c:pt idx="25538">
                  <c:v>3.4692931175230002</c:v>
                </c:pt>
                <c:pt idx="25539">
                  <c:v>3.4694538116459999</c:v>
                </c:pt>
                <c:pt idx="25540">
                  <c:v>3.4695355892180002</c:v>
                </c:pt>
                <c:pt idx="25541">
                  <c:v>3.4697103500369999</c:v>
                </c:pt>
                <c:pt idx="25542">
                  <c:v>3.4699296951290002</c:v>
                </c:pt>
                <c:pt idx="25543">
                  <c:v>3.4700603485110002</c:v>
                </c:pt>
                <c:pt idx="25544">
                  <c:v>3.470139741898</c:v>
                </c:pt>
                <c:pt idx="25545">
                  <c:v>3.47021818161</c:v>
                </c:pt>
                <c:pt idx="25546">
                  <c:v>3.4703395366669998</c:v>
                </c:pt>
                <c:pt idx="25547">
                  <c:v>3.470415353775</c:v>
                </c:pt>
                <c:pt idx="25548">
                  <c:v>3.4704906940460001</c:v>
                </c:pt>
                <c:pt idx="25549">
                  <c:v>3.4706165790560002</c:v>
                </c:pt>
                <c:pt idx="25550">
                  <c:v>3.470731258392</c:v>
                </c:pt>
                <c:pt idx="25551">
                  <c:v>3.4708068370820002</c:v>
                </c:pt>
                <c:pt idx="25552">
                  <c:v>3.470893144608</c:v>
                </c:pt>
                <c:pt idx="25553">
                  <c:v>3.4710180759429998</c:v>
                </c:pt>
                <c:pt idx="25554">
                  <c:v>3.4710848331449999</c:v>
                </c:pt>
                <c:pt idx="25555">
                  <c:v>3.471208810806</c:v>
                </c:pt>
                <c:pt idx="25556">
                  <c:v>3.4714934825900001</c:v>
                </c:pt>
                <c:pt idx="25557">
                  <c:v>3.471733570099</c:v>
                </c:pt>
                <c:pt idx="25558">
                  <c:v>3.4719381332400001</c:v>
                </c:pt>
                <c:pt idx="25559">
                  <c:v>3.4722733497620002</c:v>
                </c:pt>
                <c:pt idx="25560">
                  <c:v>3.4723660945889998</c:v>
                </c:pt>
                <c:pt idx="25561">
                  <c:v>3.472469806671</c:v>
                </c:pt>
                <c:pt idx="25562">
                  <c:v>3.4725396633150001</c:v>
                </c:pt>
                <c:pt idx="25563">
                  <c:v>3.4726104736329999</c:v>
                </c:pt>
                <c:pt idx="25564">
                  <c:v>3.472686052322</c:v>
                </c:pt>
                <c:pt idx="25565">
                  <c:v>3.4727997779850002</c:v>
                </c:pt>
                <c:pt idx="25566">
                  <c:v>3.472903728485</c:v>
                </c:pt>
                <c:pt idx="25567">
                  <c:v>3.472985982895</c:v>
                </c:pt>
                <c:pt idx="25568">
                  <c:v>3.4733319282530002</c:v>
                </c:pt>
                <c:pt idx="25569">
                  <c:v>3.4733946323390001</c:v>
                </c:pt>
                <c:pt idx="25570">
                  <c:v>3.4735162258150001</c:v>
                </c:pt>
                <c:pt idx="25571">
                  <c:v>3.47363114357</c:v>
                </c:pt>
                <c:pt idx="25572">
                  <c:v>3.4737102985380002</c:v>
                </c:pt>
                <c:pt idx="25573">
                  <c:v>3.4737842082979999</c:v>
                </c:pt>
                <c:pt idx="25574">
                  <c:v>3.4739105701450002</c:v>
                </c:pt>
                <c:pt idx="25575">
                  <c:v>3.4740335941309999</c:v>
                </c:pt>
                <c:pt idx="25576">
                  <c:v>3.474201202393</c:v>
                </c:pt>
                <c:pt idx="25577">
                  <c:v>3.474536180496</c:v>
                </c:pt>
                <c:pt idx="25578">
                  <c:v>3.4746611118319999</c:v>
                </c:pt>
                <c:pt idx="25579">
                  <c:v>3.4747369289400001</c:v>
                </c:pt>
                <c:pt idx="25580">
                  <c:v>3.4748647212980002</c:v>
                </c:pt>
                <c:pt idx="25581">
                  <c:v>3.475041627884</c:v>
                </c:pt>
                <c:pt idx="25582">
                  <c:v>3.4751601219179999</c:v>
                </c:pt>
                <c:pt idx="25583">
                  <c:v>3.475287675858</c:v>
                </c:pt>
                <c:pt idx="25584">
                  <c:v>3.4753725528719999</c:v>
                </c:pt>
                <c:pt idx="25585">
                  <c:v>3.4754550457</c:v>
                </c:pt>
                <c:pt idx="25586">
                  <c:v>3.475488185883</c:v>
                </c:pt>
                <c:pt idx="25587">
                  <c:v>3.4755346775049998</c:v>
                </c:pt>
                <c:pt idx="25588">
                  <c:v>3.475615739822</c:v>
                </c:pt>
                <c:pt idx="25589">
                  <c:v>3.4756925106050001</c:v>
                </c:pt>
                <c:pt idx="25590">
                  <c:v>3.4757766723630001</c:v>
                </c:pt>
                <c:pt idx="25591">
                  <c:v>3.4758496284480001</c:v>
                </c:pt>
                <c:pt idx="25592">
                  <c:v>3.4758820533749999</c:v>
                </c:pt>
                <c:pt idx="25593">
                  <c:v>3.4759368896480001</c:v>
                </c:pt>
                <c:pt idx="25594">
                  <c:v>3.476018428802</c:v>
                </c:pt>
                <c:pt idx="25595">
                  <c:v>3.4760928153989998</c:v>
                </c:pt>
                <c:pt idx="25596">
                  <c:v>3.4761869907379999</c:v>
                </c:pt>
                <c:pt idx="25597">
                  <c:v>3.476579904556</c:v>
                </c:pt>
                <c:pt idx="25598">
                  <c:v>3.4766106605529998</c:v>
                </c:pt>
                <c:pt idx="25599">
                  <c:v>3.4767429828640002</c:v>
                </c:pt>
                <c:pt idx="25600">
                  <c:v>3.4767708778380002</c:v>
                </c:pt>
                <c:pt idx="25601">
                  <c:v>3.4768257141109999</c:v>
                </c:pt>
                <c:pt idx="25602">
                  <c:v>3.4769003391269999</c:v>
                </c:pt>
                <c:pt idx="25603">
                  <c:v>3.476926803589</c:v>
                </c:pt>
                <c:pt idx="25604">
                  <c:v>3.4769885540010002</c:v>
                </c:pt>
                <c:pt idx="25605">
                  <c:v>3.477057695389</c:v>
                </c:pt>
                <c:pt idx="25606">
                  <c:v>3.4771234989169999</c:v>
                </c:pt>
                <c:pt idx="25607">
                  <c:v>3.4772474765779999</c:v>
                </c:pt>
                <c:pt idx="25608">
                  <c:v>3.4773721694950002</c:v>
                </c:pt>
                <c:pt idx="25609">
                  <c:v>3.477502584457</c:v>
                </c:pt>
                <c:pt idx="25610">
                  <c:v>3.4776370525360001</c:v>
                </c:pt>
                <c:pt idx="25611">
                  <c:v>3.4777061939239999</c:v>
                </c:pt>
                <c:pt idx="25612">
                  <c:v>3.4778707027440001</c:v>
                </c:pt>
                <c:pt idx="25613">
                  <c:v>3.478208780289</c:v>
                </c:pt>
                <c:pt idx="25614">
                  <c:v>3.4784960746769999</c:v>
                </c:pt>
                <c:pt idx="25615">
                  <c:v>3.4788179397580001</c:v>
                </c:pt>
                <c:pt idx="25616">
                  <c:v>3.4791078567499998</c:v>
                </c:pt>
                <c:pt idx="25617">
                  <c:v>3.4792749881740002</c:v>
                </c:pt>
                <c:pt idx="25618">
                  <c:v>3.479396343231</c:v>
                </c:pt>
                <c:pt idx="25619">
                  <c:v>3.4796240329739998</c:v>
                </c:pt>
                <c:pt idx="25620">
                  <c:v>3.4799277782439999</c:v>
                </c:pt>
                <c:pt idx="25621">
                  <c:v>3.480083465576</c:v>
                </c:pt>
                <c:pt idx="25622">
                  <c:v>3.4804310798650002</c:v>
                </c:pt>
                <c:pt idx="25623">
                  <c:v>3.4805135726929999</c:v>
                </c:pt>
                <c:pt idx="25624">
                  <c:v>3.4806451797490001</c:v>
                </c:pt>
                <c:pt idx="25625">
                  <c:v>3.480723381042</c:v>
                </c:pt>
                <c:pt idx="25626">
                  <c:v>3.4807989597320002</c:v>
                </c:pt>
                <c:pt idx="25627">
                  <c:v>3.4809212684630002</c:v>
                </c:pt>
                <c:pt idx="25628">
                  <c:v>3.48100399971</c:v>
                </c:pt>
                <c:pt idx="25629">
                  <c:v>3.4810812473300001</c:v>
                </c:pt>
                <c:pt idx="25630">
                  <c:v>3.481154441833</c:v>
                </c:pt>
                <c:pt idx="25631">
                  <c:v>3.4812788963319998</c:v>
                </c:pt>
                <c:pt idx="25632">
                  <c:v>3.481590270996</c:v>
                </c:pt>
                <c:pt idx="25633">
                  <c:v>3.4818339347839999</c:v>
                </c:pt>
                <c:pt idx="25634">
                  <c:v>3.4819619655610001</c:v>
                </c:pt>
                <c:pt idx="25635">
                  <c:v>3.4820446968079999</c:v>
                </c:pt>
                <c:pt idx="25636">
                  <c:v>3.482125520706</c:v>
                </c:pt>
                <c:pt idx="25637">
                  <c:v>3.4821629524229998</c:v>
                </c:pt>
                <c:pt idx="25638">
                  <c:v>3.4822475910190001</c:v>
                </c:pt>
                <c:pt idx="25639">
                  <c:v>3.4823346138</c:v>
                </c:pt>
                <c:pt idx="25640">
                  <c:v>3.4825272560120002</c:v>
                </c:pt>
                <c:pt idx="25641">
                  <c:v>3.482878684998</c:v>
                </c:pt>
                <c:pt idx="25642">
                  <c:v>3.4831097126010002</c:v>
                </c:pt>
                <c:pt idx="25643">
                  <c:v>3.4831781387329999</c:v>
                </c:pt>
                <c:pt idx="25644">
                  <c:v>3.4832985401149998</c:v>
                </c:pt>
                <c:pt idx="25645">
                  <c:v>3.4833889007569998</c:v>
                </c:pt>
                <c:pt idx="25646">
                  <c:v>3.4834580421450001</c:v>
                </c:pt>
                <c:pt idx="25647">
                  <c:v>3.4834868907929999</c:v>
                </c:pt>
                <c:pt idx="25648">
                  <c:v>3.4835572242740001</c:v>
                </c:pt>
                <c:pt idx="25649">
                  <c:v>3.4836282730099999</c:v>
                </c:pt>
                <c:pt idx="25650">
                  <c:v>3.483654737473</c:v>
                </c:pt>
                <c:pt idx="25651">
                  <c:v>3.4837276935579999</c:v>
                </c:pt>
                <c:pt idx="25652">
                  <c:v>3.48379945755</c:v>
                </c:pt>
                <c:pt idx="25653">
                  <c:v>3.4838218688959999</c:v>
                </c:pt>
                <c:pt idx="25654">
                  <c:v>3.483891963959</c:v>
                </c:pt>
                <c:pt idx="25655">
                  <c:v>3.4839608669280002</c:v>
                </c:pt>
                <c:pt idx="25656">
                  <c:v>3.484038591385</c:v>
                </c:pt>
                <c:pt idx="25657">
                  <c:v>3.4841127395629998</c:v>
                </c:pt>
                <c:pt idx="25658">
                  <c:v>3.4842383861539998</c:v>
                </c:pt>
                <c:pt idx="25659">
                  <c:v>3.4843182563780002</c:v>
                </c:pt>
                <c:pt idx="25660">
                  <c:v>3.4844026565549999</c:v>
                </c:pt>
                <c:pt idx="25661">
                  <c:v>3.4845330715179998</c:v>
                </c:pt>
                <c:pt idx="25662">
                  <c:v>3.4846196174620001</c:v>
                </c:pt>
                <c:pt idx="25663">
                  <c:v>3.4847059249879999</c:v>
                </c:pt>
                <c:pt idx="25664">
                  <c:v>3.4848203659060002</c:v>
                </c:pt>
                <c:pt idx="25665">
                  <c:v>3.4848995208739999</c:v>
                </c:pt>
                <c:pt idx="25666">
                  <c:v>3.4849884510039999</c:v>
                </c:pt>
                <c:pt idx="25667">
                  <c:v>3.485098838806</c:v>
                </c:pt>
                <c:pt idx="25668">
                  <c:v>3.4851658344269998</c:v>
                </c:pt>
                <c:pt idx="25669">
                  <c:v>3.4852528572080002</c:v>
                </c:pt>
                <c:pt idx="25670">
                  <c:v>3.485358476639</c:v>
                </c:pt>
                <c:pt idx="25671">
                  <c:v>3.4856493473049999</c:v>
                </c:pt>
                <c:pt idx="25672">
                  <c:v>3.4857985973360002</c:v>
                </c:pt>
                <c:pt idx="25673">
                  <c:v>3.4859154224400002</c:v>
                </c:pt>
                <c:pt idx="25674">
                  <c:v>3.486026525497</c:v>
                </c:pt>
                <c:pt idx="25675">
                  <c:v>3.486092567444</c:v>
                </c:pt>
                <c:pt idx="25676">
                  <c:v>3.4861192703250001</c:v>
                </c:pt>
                <c:pt idx="25677">
                  <c:v>3.4861845970149998</c:v>
                </c:pt>
                <c:pt idx="25678">
                  <c:v>3.4862458705899999</c:v>
                </c:pt>
                <c:pt idx="25679">
                  <c:v>3.486315727234</c:v>
                </c:pt>
                <c:pt idx="25680">
                  <c:v>3.4863884449009999</c:v>
                </c:pt>
                <c:pt idx="25681">
                  <c:v>3.4865069389340002</c:v>
                </c:pt>
                <c:pt idx="25682">
                  <c:v>3.4867293834690001</c:v>
                </c:pt>
                <c:pt idx="25683">
                  <c:v>3.4870352745059998</c:v>
                </c:pt>
                <c:pt idx="25684">
                  <c:v>3.487158060074</c:v>
                </c:pt>
                <c:pt idx="25685">
                  <c:v>3.4872772693630001</c:v>
                </c:pt>
                <c:pt idx="25686">
                  <c:v>3.4874386787409999</c:v>
                </c:pt>
                <c:pt idx="25687">
                  <c:v>3.4875690937039998</c:v>
                </c:pt>
                <c:pt idx="25688">
                  <c:v>3.487698793411</c:v>
                </c:pt>
                <c:pt idx="25689">
                  <c:v>3.487777471542</c:v>
                </c:pt>
                <c:pt idx="25690">
                  <c:v>3.487860918045</c:v>
                </c:pt>
                <c:pt idx="25691">
                  <c:v>3.4879493713379999</c:v>
                </c:pt>
                <c:pt idx="25692">
                  <c:v>3.4881198406220002</c:v>
                </c:pt>
                <c:pt idx="25693">
                  <c:v>3.4884290695189999</c:v>
                </c:pt>
                <c:pt idx="25694">
                  <c:v>3.4887778758999999</c:v>
                </c:pt>
                <c:pt idx="25695">
                  <c:v>3.4890027046199998</c:v>
                </c:pt>
                <c:pt idx="25696">
                  <c:v>3.4890837669370001</c:v>
                </c:pt>
                <c:pt idx="25697">
                  <c:v>3.4892187118529998</c:v>
                </c:pt>
                <c:pt idx="25698">
                  <c:v>3.4893453121190001</c:v>
                </c:pt>
                <c:pt idx="25699">
                  <c:v>3.4895038604740001</c:v>
                </c:pt>
                <c:pt idx="25700">
                  <c:v>3.489619016647</c:v>
                </c:pt>
                <c:pt idx="25701">
                  <c:v>3.4897022247309999</c:v>
                </c:pt>
                <c:pt idx="25702">
                  <c:v>3.4898128509520001</c:v>
                </c:pt>
                <c:pt idx="25703">
                  <c:v>3.4898879528050002</c:v>
                </c:pt>
                <c:pt idx="25704">
                  <c:v>3.489984750748</c:v>
                </c:pt>
                <c:pt idx="25705">
                  <c:v>3.4900922775269998</c:v>
                </c:pt>
                <c:pt idx="25706">
                  <c:v>3.4901585578919998</c:v>
                </c:pt>
                <c:pt idx="25707">
                  <c:v>3.4902853965760001</c:v>
                </c:pt>
                <c:pt idx="25708">
                  <c:v>3.4904835224149999</c:v>
                </c:pt>
                <c:pt idx="25709">
                  <c:v>3.4906072616579999</c:v>
                </c:pt>
                <c:pt idx="25710">
                  <c:v>3.490728139877</c:v>
                </c:pt>
                <c:pt idx="25711">
                  <c:v>3.4908075332639998</c:v>
                </c:pt>
                <c:pt idx="25712">
                  <c:v>3.4909136295319998</c:v>
                </c:pt>
                <c:pt idx="25713">
                  <c:v>3.4912693500519998</c:v>
                </c:pt>
                <c:pt idx="25714">
                  <c:v>3.4914338588709999</c:v>
                </c:pt>
                <c:pt idx="25715">
                  <c:v>3.4916348457340001</c:v>
                </c:pt>
                <c:pt idx="25716">
                  <c:v>3.491760253906</c:v>
                </c:pt>
                <c:pt idx="25717">
                  <c:v>3.4918398857119999</c:v>
                </c:pt>
                <c:pt idx="25718">
                  <c:v>3.491913795471</c:v>
                </c:pt>
                <c:pt idx="25719">
                  <c:v>3.4919474124910002</c:v>
                </c:pt>
                <c:pt idx="25720">
                  <c:v>3.4920110702509999</c:v>
                </c:pt>
                <c:pt idx="25721">
                  <c:v>3.4920794963840001</c:v>
                </c:pt>
                <c:pt idx="25722">
                  <c:v>3.4921135902399998</c:v>
                </c:pt>
                <c:pt idx="25723">
                  <c:v>3.4921472072599999</c:v>
                </c:pt>
                <c:pt idx="25724">
                  <c:v>3.492222547531</c:v>
                </c:pt>
                <c:pt idx="25725">
                  <c:v>3.4922969341279999</c:v>
                </c:pt>
                <c:pt idx="25726">
                  <c:v>3.4923260211940002</c:v>
                </c:pt>
                <c:pt idx="25727">
                  <c:v>3.492394924164</c:v>
                </c:pt>
                <c:pt idx="25728">
                  <c:v>3.4924354553220001</c:v>
                </c:pt>
                <c:pt idx="25729">
                  <c:v>3.492508172989</c:v>
                </c:pt>
                <c:pt idx="25730">
                  <c:v>3.4925417900090001</c:v>
                </c:pt>
                <c:pt idx="25731">
                  <c:v>3.492592096329</c:v>
                </c:pt>
                <c:pt idx="25732">
                  <c:v>3.4926745891570001</c:v>
                </c:pt>
                <c:pt idx="25733">
                  <c:v>3.4927835464479999</c:v>
                </c:pt>
                <c:pt idx="25734">
                  <c:v>3.492982625961</c:v>
                </c:pt>
                <c:pt idx="25735">
                  <c:v>3.493019104004</c:v>
                </c:pt>
                <c:pt idx="25736">
                  <c:v>3.4930949211120002</c:v>
                </c:pt>
                <c:pt idx="25737">
                  <c:v>3.493151664734</c:v>
                </c:pt>
                <c:pt idx="25738">
                  <c:v>3.4931929111479998</c:v>
                </c:pt>
                <c:pt idx="25739">
                  <c:v>3.4932706356050001</c:v>
                </c:pt>
                <c:pt idx="25740">
                  <c:v>3.4933328628539999</c:v>
                </c:pt>
                <c:pt idx="25741">
                  <c:v>3.4933779239649998</c:v>
                </c:pt>
                <c:pt idx="25742">
                  <c:v>3.4934575557710001</c:v>
                </c:pt>
                <c:pt idx="25743">
                  <c:v>3.4935133457180001</c:v>
                </c:pt>
                <c:pt idx="25744">
                  <c:v>3.4935412406920001</c:v>
                </c:pt>
                <c:pt idx="25745">
                  <c:v>3.4936623573299999</c:v>
                </c:pt>
                <c:pt idx="25746">
                  <c:v>3.49374461174</c:v>
                </c:pt>
                <c:pt idx="25747">
                  <c:v>3.4938759803770001</c:v>
                </c:pt>
                <c:pt idx="25748">
                  <c:v>3.4940423965449998</c:v>
                </c:pt>
                <c:pt idx="25749">
                  <c:v>3.4941587448120002</c:v>
                </c:pt>
                <c:pt idx="25750">
                  <c:v>3.4944453239439999</c:v>
                </c:pt>
                <c:pt idx="25751">
                  <c:v>3.494573116302</c:v>
                </c:pt>
                <c:pt idx="25752">
                  <c:v>3.494686603546</c:v>
                </c:pt>
                <c:pt idx="25753">
                  <c:v>3.4947707653050002</c:v>
                </c:pt>
                <c:pt idx="25754">
                  <c:v>3.4948430061339999</c:v>
                </c:pt>
                <c:pt idx="25755">
                  <c:v>3.4949202537540001</c:v>
                </c:pt>
                <c:pt idx="25756">
                  <c:v>3.4949886798860001</c:v>
                </c:pt>
                <c:pt idx="25757">
                  <c:v>3.4950661659239999</c:v>
                </c:pt>
                <c:pt idx="25758">
                  <c:v>3.4951462745669999</c:v>
                </c:pt>
                <c:pt idx="25759">
                  <c:v>3.495230436325</c:v>
                </c:pt>
                <c:pt idx="25760">
                  <c:v>3.495350837708</c:v>
                </c:pt>
                <c:pt idx="25761">
                  <c:v>3.4954700469970001</c:v>
                </c:pt>
                <c:pt idx="25762">
                  <c:v>3.495554685593</c:v>
                </c:pt>
                <c:pt idx="25763">
                  <c:v>3.4956285953520001</c:v>
                </c:pt>
                <c:pt idx="25764">
                  <c:v>3.495715379715</c:v>
                </c:pt>
                <c:pt idx="25765">
                  <c:v>3.495835781097</c:v>
                </c:pt>
                <c:pt idx="25766">
                  <c:v>3.4959294795989999</c:v>
                </c:pt>
                <c:pt idx="25767">
                  <c:v>3.4962379932399998</c:v>
                </c:pt>
                <c:pt idx="25768">
                  <c:v>3.4962878227230001</c:v>
                </c:pt>
                <c:pt idx="25769">
                  <c:v>3.4963600635529999</c:v>
                </c:pt>
                <c:pt idx="25770">
                  <c:v>3.49640417099</c:v>
                </c:pt>
                <c:pt idx="25771">
                  <c:v>3.4964623451230001</c:v>
                </c:pt>
                <c:pt idx="25772">
                  <c:v>3.496546983719</c:v>
                </c:pt>
                <c:pt idx="25773">
                  <c:v>3.4965980052950001</c:v>
                </c:pt>
                <c:pt idx="25774">
                  <c:v>3.4966518878940001</c:v>
                </c:pt>
                <c:pt idx="25775">
                  <c:v>3.4967281818389999</c:v>
                </c:pt>
                <c:pt idx="25776">
                  <c:v>3.496775388718</c:v>
                </c:pt>
                <c:pt idx="25777">
                  <c:v>3.4968290328979998</c:v>
                </c:pt>
                <c:pt idx="25778">
                  <c:v>3.496946334839</c:v>
                </c:pt>
                <c:pt idx="25779">
                  <c:v>3.4970901012420001</c:v>
                </c:pt>
                <c:pt idx="25780">
                  <c:v>3.4971892833710001</c:v>
                </c:pt>
                <c:pt idx="25781">
                  <c:v>3.4972729682920001</c:v>
                </c:pt>
                <c:pt idx="25782">
                  <c:v>3.4973902702330002</c:v>
                </c:pt>
                <c:pt idx="25783">
                  <c:v>3.4974830150599998</c:v>
                </c:pt>
                <c:pt idx="25784">
                  <c:v>3.4976050853729999</c:v>
                </c:pt>
                <c:pt idx="25785">
                  <c:v>3.4978234767909999</c:v>
                </c:pt>
                <c:pt idx="25786">
                  <c:v>3.4979784488679999</c:v>
                </c:pt>
                <c:pt idx="25787">
                  <c:v>3.498093605042</c:v>
                </c:pt>
                <c:pt idx="25788">
                  <c:v>3.498208999634</c:v>
                </c:pt>
                <c:pt idx="25789">
                  <c:v>3.4983193874360001</c:v>
                </c:pt>
                <c:pt idx="25790">
                  <c:v>3.4984295368190002</c:v>
                </c:pt>
                <c:pt idx="25791">
                  <c:v>3.4987211227419999</c:v>
                </c:pt>
                <c:pt idx="25792">
                  <c:v>3.4988341331480002</c:v>
                </c:pt>
                <c:pt idx="25793">
                  <c:v>3.4989116191859999</c:v>
                </c:pt>
                <c:pt idx="25794">
                  <c:v>3.4989862442019999</c:v>
                </c:pt>
                <c:pt idx="25795">
                  <c:v>3.4990589618680001</c:v>
                </c:pt>
                <c:pt idx="25796">
                  <c:v>3.4991285800930001</c:v>
                </c:pt>
                <c:pt idx="25797">
                  <c:v>3.4992017745970001</c:v>
                </c:pt>
                <c:pt idx="25798">
                  <c:v>3.4992687702179999</c:v>
                </c:pt>
                <c:pt idx="25799">
                  <c:v>3.4993298053739998</c:v>
                </c:pt>
                <c:pt idx="25800">
                  <c:v>3.4993972778320002</c:v>
                </c:pt>
                <c:pt idx="25801">
                  <c:v>3.499462842941</c:v>
                </c:pt>
                <c:pt idx="25802">
                  <c:v>3.4995093345639998</c:v>
                </c:pt>
                <c:pt idx="25803">
                  <c:v>3.4995896816249998</c:v>
                </c:pt>
                <c:pt idx="25804">
                  <c:v>3.4999189376830002</c:v>
                </c:pt>
                <c:pt idx="25805">
                  <c:v>3.5000305175780002</c:v>
                </c:pt>
                <c:pt idx="25806">
                  <c:v>3.5001549720759999</c:v>
                </c:pt>
                <c:pt idx="25807">
                  <c:v>3.5002706050870001</c:v>
                </c:pt>
                <c:pt idx="25808">
                  <c:v>3.500465631485</c:v>
                </c:pt>
                <c:pt idx="25809">
                  <c:v>3.5007677078250001</c:v>
                </c:pt>
                <c:pt idx="25810">
                  <c:v>3.501082658768</c:v>
                </c:pt>
                <c:pt idx="25811">
                  <c:v>3.5012352466580001</c:v>
                </c:pt>
                <c:pt idx="25812">
                  <c:v>3.501337766647</c:v>
                </c:pt>
                <c:pt idx="25813">
                  <c:v>3.5014696121219999</c:v>
                </c:pt>
                <c:pt idx="25814">
                  <c:v>3.5015783309940001</c:v>
                </c:pt>
                <c:pt idx="25815">
                  <c:v>3.501826047897</c:v>
                </c:pt>
                <c:pt idx="25816">
                  <c:v>3.5019891262049998</c:v>
                </c:pt>
                <c:pt idx="25817">
                  <c:v>3.502094268799</c:v>
                </c:pt>
                <c:pt idx="25818">
                  <c:v>3.5021741390229999</c:v>
                </c:pt>
                <c:pt idx="25819">
                  <c:v>3.5022552013400001</c:v>
                </c:pt>
                <c:pt idx="25820">
                  <c:v>3.5023341178890002</c:v>
                </c:pt>
                <c:pt idx="25821">
                  <c:v>3.502481460571</c:v>
                </c:pt>
                <c:pt idx="25822">
                  <c:v>3.502675056458</c:v>
                </c:pt>
                <c:pt idx="25823">
                  <c:v>3.5029654502869998</c:v>
                </c:pt>
                <c:pt idx="25824">
                  <c:v>3.503032445908</c:v>
                </c:pt>
                <c:pt idx="25825">
                  <c:v>3.5031487941739998</c:v>
                </c:pt>
                <c:pt idx="25826">
                  <c:v>3.5031929016109999</c:v>
                </c:pt>
                <c:pt idx="25827">
                  <c:v>3.5033054351809998</c:v>
                </c:pt>
                <c:pt idx="25828">
                  <c:v>3.5033531188959999</c:v>
                </c:pt>
                <c:pt idx="25829">
                  <c:v>3.5034296512599998</c:v>
                </c:pt>
                <c:pt idx="25830">
                  <c:v>3.5034742355350001</c:v>
                </c:pt>
                <c:pt idx="25831">
                  <c:v>3.5035233497620002</c:v>
                </c:pt>
                <c:pt idx="25832">
                  <c:v>3.5035929679870002</c:v>
                </c:pt>
                <c:pt idx="25833">
                  <c:v>3.5036666393279998</c:v>
                </c:pt>
                <c:pt idx="25834">
                  <c:v>3.50377035141</c:v>
                </c:pt>
                <c:pt idx="25835">
                  <c:v>3.5038168430329999</c:v>
                </c:pt>
                <c:pt idx="25836">
                  <c:v>3.5039293766020001</c:v>
                </c:pt>
                <c:pt idx="25837">
                  <c:v>3.5039720535279999</c:v>
                </c:pt>
                <c:pt idx="25838">
                  <c:v>3.5040485858919999</c:v>
                </c:pt>
                <c:pt idx="25839">
                  <c:v>3.5040922164919999</c:v>
                </c:pt>
                <c:pt idx="25840">
                  <c:v>3.504140138626</c:v>
                </c:pt>
                <c:pt idx="25841">
                  <c:v>3.5042173862460002</c:v>
                </c:pt>
                <c:pt idx="25842">
                  <c:v>3.5043008327480001</c:v>
                </c:pt>
                <c:pt idx="25843">
                  <c:v>3.504403114319</c:v>
                </c:pt>
                <c:pt idx="25844">
                  <c:v>3.5045263767239998</c:v>
                </c:pt>
                <c:pt idx="25845">
                  <c:v>3.5046739578250001</c:v>
                </c:pt>
                <c:pt idx="25846">
                  <c:v>3.504781723022</c:v>
                </c:pt>
                <c:pt idx="25847">
                  <c:v>3.5049450397489998</c:v>
                </c:pt>
                <c:pt idx="25848">
                  <c:v>3.505233287811</c:v>
                </c:pt>
                <c:pt idx="25849">
                  <c:v>3.5055286884310002</c:v>
                </c:pt>
                <c:pt idx="25850">
                  <c:v>3.5058352947240001</c:v>
                </c:pt>
                <c:pt idx="25851">
                  <c:v>3.5060398578640002</c:v>
                </c:pt>
                <c:pt idx="25852">
                  <c:v>3.5060992240909998</c:v>
                </c:pt>
                <c:pt idx="25853">
                  <c:v>3.5061688423159998</c:v>
                </c:pt>
                <c:pt idx="25854">
                  <c:v>3.5061953067779998</c:v>
                </c:pt>
                <c:pt idx="25855">
                  <c:v>3.5062720775599998</c:v>
                </c:pt>
                <c:pt idx="25856">
                  <c:v>3.5063607692719998</c:v>
                </c:pt>
                <c:pt idx="25857">
                  <c:v>3.5064013004299999</c:v>
                </c:pt>
                <c:pt idx="25858">
                  <c:v>3.506495714188</c:v>
                </c:pt>
                <c:pt idx="25859">
                  <c:v>3.506597042084</c:v>
                </c:pt>
                <c:pt idx="25860">
                  <c:v>3.506647586823</c:v>
                </c:pt>
                <c:pt idx="25861">
                  <c:v>3.50674366951</c:v>
                </c:pt>
                <c:pt idx="25862">
                  <c:v>3.5068399906160002</c:v>
                </c:pt>
                <c:pt idx="25863">
                  <c:v>3.5068807601929999</c:v>
                </c:pt>
                <c:pt idx="25864">
                  <c:v>3.5069658756259998</c:v>
                </c:pt>
                <c:pt idx="25865">
                  <c:v>3.5070438385010001</c:v>
                </c:pt>
                <c:pt idx="25866">
                  <c:v>3.507067918777</c:v>
                </c:pt>
                <c:pt idx="25867">
                  <c:v>3.5071370601649998</c:v>
                </c:pt>
                <c:pt idx="25868">
                  <c:v>3.5072124004359999</c:v>
                </c:pt>
                <c:pt idx="25869">
                  <c:v>3.5073268413540002</c:v>
                </c:pt>
                <c:pt idx="25870">
                  <c:v>3.507441043854</c:v>
                </c:pt>
                <c:pt idx="25871">
                  <c:v>3.5075514316560001</c:v>
                </c:pt>
                <c:pt idx="25872">
                  <c:v>3.5078337192540001</c:v>
                </c:pt>
                <c:pt idx="25873">
                  <c:v>3.5081045627590002</c:v>
                </c:pt>
                <c:pt idx="25874">
                  <c:v>3.5082139968870001</c:v>
                </c:pt>
                <c:pt idx="25875">
                  <c:v>3.5084550380709998</c:v>
                </c:pt>
                <c:pt idx="25876">
                  <c:v>3.5086712837220002</c:v>
                </c:pt>
                <c:pt idx="25877">
                  <c:v>3.5088212490080002</c:v>
                </c:pt>
                <c:pt idx="25878">
                  <c:v>3.5090045928959999</c:v>
                </c:pt>
                <c:pt idx="25879">
                  <c:v>3.50927567482</c:v>
                </c:pt>
                <c:pt idx="25880">
                  <c:v>3.5095744133000002</c:v>
                </c:pt>
                <c:pt idx="25881">
                  <c:v>3.5098514556880001</c:v>
                </c:pt>
                <c:pt idx="25882">
                  <c:v>3.5101907253269999</c:v>
                </c:pt>
                <c:pt idx="25883">
                  <c:v>3.5105497837069999</c:v>
                </c:pt>
                <c:pt idx="25884">
                  <c:v>3.5108716487880001</c:v>
                </c:pt>
                <c:pt idx="25885">
                  <c:v>3.511247634888</c:v>
                </c:pt>
                <c:pt idx="25886">
                  <c:v>3.5116372108460001</c:v>
                </c:pt>
                <c:pt idx="25887">
                  <c:v>3.5119650363920001</c:v>
                </c:pt>
                <c:pt idx="25888">
                  <c:v>3.512179136276</c:v>
                </c:pt>
                <c:pt idx="25889">
                  <c:v>3.512356996536</c:v>
                </c:pt>
                <c:pt idx="25890">
                  <c:v>3.5124647617339999</c:v>
                </c:pt>
                <c:pt idx="25891">
                  <c:v>3.5125932693480002</c:v>
                </c:pt>
                <c:pt idx="25892">
                  <c:v>3.512711048126</c:v>
                </c:pt>
                <c:pt idx="25893">
                  <c:v>3.5127675533290001</c:v>
                </c:pt>
                <c:pt idx="25894">
                  <c:v>3.5128579139710001</c:v>
                </c:pt>
                <c:pt idx="25895">
                  <c:v>3.512941122055</c:v>
                </c:pt>
                <c:pt idx="25896">
                  <c:v>3.5129644870760002</c:v>
                </c:pt>
                <c:pt idx="25897">
                  <c:v>3.5130310058590002</c:v>
                </c:pt>
                <c:pt idx="25898">
                  <c:v>3.5130922794339998</c:v>
                </c:pt>
                <c:pt idx="25899">
                  <c:v>3.5131502151489999</c:v>
                </c:pt>
                <c:pt idx="25900">
                  <c:v>3.513192415237</c:v>
                </c:pt>
                <c:pt idx="25901">
                  <c:v>3.5132658481600001</c:v>
                </c:pt>
                <c:pt idx="25902">
                  <c:v>3.5133228301999999</c:v>
                </c:pt>
                <c:pt idx="25903">
                  <c:v>3.5134096145629998</c:v>
                </c:pt>
                <c:pt idx="25904">
                  <c:v>3.5134928226470001</c:v>
                </c:pt>
                <c:pt idx="25905">
                  <c:v>3.5135250091549999</c:v>
                </c:pt>
                <c:pt idx="25906">
                  <c:v>3.5136106014249999</c:v>
                </c:pt>
                <c:pt idx="25907">
                  <c:v>3.5136692523959998</c:v>
                </c:pt>
                <c:pt idx="25908">
                  <c:v>3.5137157440190001</c:v>
                </c:pt>
                <c:pt idx="25909">
                  <c:v>3.5138053894039998</c:v>
                </c:pt>
                <c:pt idx="25910">
                  <c:v>3.5138604640960001</c:v>
                </c:pt>
                <c:pt idx="25911">
                  <c:v>3.5139098167420002</c:v>
                </c:pt>
                <c:pt idx="25912">
                  <c:v>3.5140018463130001</c:v>
                </c:pt>
                <c:pt idx="25913">
                  <c:v>3.5140600204469998</c:v>
                </c:pt>
                <c:pt idx="25914">
                  <c:v>3.5140907764430001</c:v>
                </c:pt>
                <c:pt idx="25915">
                  <c:v>3.5141437053679998</c:v>
                </c:pt>
                <c:pt idx="25916">
                  <c:v>3.5142056941990001</c:v>
                </c:pt>
                <c:pt idx="25917">
                  <c:v>3.5143017768860001</c:v>
                </c:pt>
                <c:pt idx="25918">
                  <c:v>3.5143489837650002</c:v>
                </c:pt>
                <c:pt idx="25919">
                  <c:v>3.5144526958469999</c:v>
                </c:pt>
                <c:pt idx="25920">
                  <c:v>3.5145130157470001</c:v>
                </c:pt>
                <c:pt idx="25921">
                  <c:v>3.5145704746250002</c:v>
                </c:pt>
                <c:pt idx="25922">
                  <c:v>3.5146183967589999</c:v>
                </c:pt>
                <c:pt idx="25923">
                  <c:v>3.5146691799159999</c:v>
                </c:pt>
                <c:pt idx="25924">
                  <c:v>3.5146887302400001</c:v>
                </c:pt>
                <c:pt idx="25925">
                  <c:v>3.5147423744199999</c:v>
                </c:pt>
                <c:pt idx="25926">
                  <c:v>3.5147759914400001</c:v>
                </c:pt>
                <c:pt idx="25927">
                  <c:v>3.5148358345030002</c:v>
                </c:pt>
                <c:pt idx="25928">
                  <c:v>3.5148637294770002</c:v>
                </c:pt>
                <c:pt idx="25929">
                  <c:v>3.5149140357970001</c:v>
                </c:pt>
                <c:pt idx="25930">
                  <c:v>3.5149445533749999</c:v>
                </c:pt>
                <c:pt idx="25931">
                  <c:v>3.5149836540220001</c:v>
                </c:pt>
                <c:pt idx="25932">
                  <c:v>3.5150082111360001</c:v>
                </c:pt>
                <c:pt idx="25933">
                  <c:v>3.5150473117829999</c:v>
                </c:pt>
                <c:pt idx="25934">
                  <c:v>3.5151236057280002</c:v>
                </c:pt>
                <c:pt idx="25935">
                  <c:v>3.515164852142</c:v>
                </c:pt>
                <c:pt idx="25936">
                  <c:v>3.5152094364169999</c:v>
                </c:pt>
                <c:pt idx="25937">
                  <c:v>3.5152611732480001</c:v>
                </c:pt>
                <c:pt idx="25938">
                  <c:v>3.5153803825379999</c:v>
                </c:pt>
                <c:pt idx="25939">
                  <c:v>3.5156044960020001</c:v>
                </c:pt>
                <c:pt idx="25940">
                  <c:v>3.5158350467680002</c:v>
                </c:pt>
                <c:pt idx="25941">
                  <c:v>3.516007184982</c:v>
                </c:pt>
                <c:pt idx="25942">
                  <c:v>3.5160984992979998</c:v>
                </c:pt>
                <c:pt idx="25943">
                  <c:v>3.516189813614</c:v>
                </c:pt>
                <c:pt idx="25944">
                  <c:v>3.5162534713750002</c:v>
                </c:pt>
                <c:pt idx="25945">
                  <c:v>3.516347169876</c:v>
                </c:pt>
                <c:pt idx="25946">
                  <c:v>3.5164415836330001</c:v>
                </c:pt>
                <c:pt idx="25947">
                  <c:v>3.5165410041810001</c:v>
                </c:pt>
                <c:pt idx="25948">
                  <c:v>3.5165855884549999</c:v>
                </c:pt>
                <c:pt idx="25949">
                  <c:v>3.5166745185849999</c:v>
                </c:pt>
                <c:pt idx="25950">
                  <c:v>3.5167667865749999</c:v>
                </c:pt>
                <c:pt idx="25951">
                  <c:v>3.5168297290799999</c:v>
                </c:pt>
                <c:pt idx="25952">
                  <c:v>3.5169167518619999</c:v>
                </c:pt>
                <c:pt idx="25953">
                  <c:v>3.5170128345489999</c:v>
                </c:pt>
                <c:pt idx="25954">
                  <c:v>3.517117977142</c:v>
                </c:pt>
                <c:pt idx="25955">
                  <c:v>3.5172078609469999</c:v>
                </c:pt>
                <c:pt idx="25956">
                  <c:v>3.5173037052149998</c:v>
                </c:pt>
                <c:pt idx="25957">
                  <c:v>3.517393350601</c:v>
                </c:pt>
                <c:pt idx="25958">
                  <c:v>3.517630338669</c:v>
                </c:pt>
                <c:pt idx="25959">
                  <c:v>3.5176935195920001</c:v>
                </c:pt>
                <c:pt idx="25960">
                  <c:v>3.5177476406100001</c:v>
                </c:pt>
                <c:pt idx="25961">
                  <c:v>3.51784658432</c:v>
                </c:pt>
                <c:pt idx="25962">
                  <c:v>3.5178894996640002</c:v>
                </c:pt>
                <c:pt idx="25963">
                  <c:v>3.5179753303529999</c:v>
                </c:pt>
                <c:pt idx="25964">
                  <c:v>3.5181512832639998</c:v>
                </c:pt>
                <c:pt idx="25965">
                  <c:v>3.5182011127470001</c:v>
                </c:pt>
                <c:pt idx="25966">
                  <c:v>3.5182642936709998</c:v>
                </c:pt>
                <c:pt idx="25967">
                  <c:v>3.5183205604549999</c:v>
                </c:pt>
                <c:pt idx="25968">
                  <c:v>3.5183780193329999</c:v>
                </c:pt>
                <c:pt idx="25969">
                  <c:v>3.5184416770940001</c:v>
                </c:pt>
                <c:pt idx="25970">
                  <c:v>3.51850771904</c:v>
                </c:pt>
                <c:pt idx="25971">
                  <c:v>3.5185699462889999</c:v>
                </c:pt>
                <c:pt idx="25972">
                  <c:v>3.5188157558439999</c:v>
                </c:pt>
                <c:pt idx="25973">
                  <c:v>3.5188884735110002</c:v>
                </c:pt>
                <c:pt idx="25974">
                  <c:v>3.5189619064330002</c:v>
                </c:pt>
                <c:pt idx="25975">
                  <c:v>3.5189881324769998</c:v>
                </c:pt>
                <c:pt idx="25976">
                  <c:v>3.5190658569340001</c:v>
                </c:pt>
                <c:pt idx="25977">
                  <c:v>3.5191531181340001</c:v>
                </c:pt>
                <c:pt idx="25978">
                  <c:v>3.5191919803620002</c:v>
                </c:pt>
                <c:pt idx="25979">
                  <c:v>3.5192770957950001</c:v>
                </c:pt>
                <c:pt idx="25980">
                  <c:v>3.5193650722499998</c:v>
                </c:pt>
                <c:pt idx="25981">
                  <c:v>3.5194001197809999</c:v>
                </c:pt>
                <c:pt idx="25982">
                  <c:v>3.5194776058200001</c:v>
                </c:pt>
                <c:pt idx="25983">
                  <c:v>3.519553899765</c:v>
                </c:pt>
                <c:pt idx="25984">
                  <c:v>3.5195786952970001</c:v>
                </c:pt>
                <c:pt idx="25985">
                  <c:v>3.5196461677549999</c:v>
                </c:pt>
                <c:pt idx="25986">
                  <c:v>3.5197224616999998</c:v>
                </c:pt>
                <c:pt idx="25987">
                  <c:v>3.5198338031769998</c:v>
                </c:pt>
                <c:pt idx="25988">
                  <c:v>3.5198979377750002</c:v>
                </c:pt>
                <c:pt idx="25989">
                  <c:v>3.5199720859529999</c:v>
                </c:pt>
                <c:pt idx="25990">
                  <c:v>3.520078897476</c:v>
                </c:pt>
                <c:pt idx="25991">
                  <c:v>3.520202636719</c:v>
                </c:pt>
                <c:pt idx="25992">
                  <c:v>3.520312786102</c:v>
                </c:pt>
                <c:pt idx="25993">
                  <c:v>3.5204882621769999</c:v>
                </c:pt>
                <c:pt idx="25994">
                  <c:v>3.5207107067110002</c:v>
                </c:pt>
                <c:pt idx="25995">
                  <c:v>3.5209286212920001</c:v>
                </c:pt>
                <c:pt idx="25996">
                  <c:v>3.5211532115940001</c:v>
                </c:pt>
                <c:pt idx="25997">
                  <c:v>3.5214393138890001</c:v>
                </c:pt>
                <c:pt idx="25998">
                  <c:v>3.5217630863189999</c:v>
                </c:pt>
                <c:pt idx="25999">
                  <c:v>3.5220725536350002</c:v>
                </c:pt>
                <c:pt idx="26000">
                  <c:v>3.5224151611329999</c:v>
                </c:pt>
                <c:pt idx="26001">
                  <c:v>3.5227873325350001</c:v>
                </c:pt>
                <c:pt idx="26002">
                  <c:v>3.5231330394740001</c:v>
                </c:pt>
                <c:pt idx="26003">
                  <c:v>3.5234994888309998</c:v>
                </c:pt>
                <c:pt idx="26004">
                  <c:v>3.523852586746</c:v>
                </c:pt>
                <c:pt idx="26005">
                  <c:v>3.5240378379820001</c:v>
                </c:pt>
                <c:pt idx="26006">
                  <c:v>3.5241963863370001</c:v>
                </c:pt>
                <c:pt idx="26007">
                  <c:v>3.524337291718</c:v>
                </c:pt>
                <c:pt idx="26008">
                  <c:v>3.5244274139399998</c:v>
                </c:pt>
                <c:pt idx="26009">
                  <c:v>3.5245001316070002</c:v>
                </c:pt>
                <c:pt idx="26010">
                  <c:v>3.5245931148529999</c:v>
                </c:pt>
                <c:pt idx="26011">
                  <c:v>3.524630308151</c:v>
                </c:pt>
                <c:pt idx="26012">
                  <c:v>3.5246763229370002</c:v>
                </c:pt>
                <c:pt idx="26013">
                  <c:v>3.5247709751129999</c:v>
                </c:pt>
                <c:pt idx="26014">
                  <c:v>3.5248506069180001</c:v>
                </c:pt>
                <c:pt idx="26015">
                  <c:v>3.5250370502470001</c:v>
                </c:pt>
                <c:pt idx="26016">
                  <c:v>3.5251085758210001</c:v>
                </c:pt>
                <c:pt idx="26017">
                  <c:v>3.5252096652980001</c:v>
                </c:pt>
                <c:pt idx="26018">
                  <c:v>3.5252854824069999</c:v>
                </c:pt>
                <c:pt idx="26019">
                  <c:v>3.5253136157989999</c:v>
                </c:pt>
                <c:pt idx="26020">
                  <c:v>3.525369644165</c:v>
                </c:pt>
                <c:pt idx="26021">
                  <c:v>3.525382041931</c:v>
                </c:pt>
                <c:pt idx="26022">
                  <c:v>3.5254352092739998</c:v>
                </c:pt>
                <c:pt idx="26023">
                  <c:v>3.5254907608030002</c:v>
                </c:pt>
                <c:pt idx="26024">
                  <c:v>3.5255136489869998</c:v>
                </c:pt>
                <c:pt idx="26025">
                  <c:v>3.5255343914030002</c:v>
                </c:pt>
                <c:pt idx="26026">
                  <c:v>3.5255882740020001</c:v>
                </c:pt>
                <c:pt idx="26027">
                  <c:v>3.5256102085109999</c:v>
                </c:pt>
                <c:pt idx="26028">
                  <c:v>3.525641918182</c:v>
                </c:pt>
                <c:pt idx="26029">
                  <c:v>3.5256700515750001</c:v>
                </c:pt>
                <c:pt idx="26030">
                  <c:v>3.5257000923159998</c:v>
                </c:pt>
                <c:pt idx="26031">
                  <c:v>3.5257337093349999</c:v>
                </c:pt>
                <c:pt idx="26032">
                  <c:v>3.5257756710049999</c:v>
                </c:pt>
                <c:pt idx="26033">
                  <c:v>3.5258512496950001</c:v>
                </c:pt>
                <c:pt idx="26034">
                  <c:v>3.526041030884</c:v>
                </c:pt>
                <c:pt idx="26035">
                  <c:v>3.5260808467859999</c:v>
                </c:pt>
                <c:pt idx="26036">
                  <c:v>3.5262255668639999</c:v>
                </c:pt>
                <c:pt idx="26037">
                  <c:v>3.5263140201569998</c:v>
                </c:pt>
                <c:pt idx="26038">
                  <c:v>3.5265579223630001</c:v>
                </c:pt>
                <c:pt idx="26039">
                  <c:v>3.52668094635</c:v>
                </c:pt>
                <c:pt idx="26040">
                  <c:v>3.5267293453219999</c:v>
                </c:pt>
                <c:pt idx="26041">
                  <c:v>3.5268261432650001</c:v>
                </c:pt>
                <c:pt idx="26042">
                  <c:v>3.526888608932</c:v>
                </c:pt>
                <c:pt idx="26043">
                  <c:v>3.5271203517909999</c:v>
                </c:pt>
                <c:pt idx="26044">
                  <c:v>3.5273518562319999</c:v>
                </c:pt>
                <c:pt idx="26045">
                  <c:v>3.5274527072909998</c:v>
                </c:pt>
                <c:pt idx="26046">
                  <c:v>3.5275368690489999</c:v>
                </c:pt>
                <c:pt idx="26047">
                  <c:v>3.5276005268100001</c:v>
                </c:pt>
                <c:pt idx="26048">
                  <c:v>3.5277037620540002</c:v>
                </c:pt>
                <c:pt idx="26049">
                  <c:v>3.527803897858</c:v>
                </c:pt>
                <c:pt idx="26050">
                  <c:v>3.5278625488280002</c:v>
                </c:pt>
                <c:pt idx="26051">
                  <c:v>3.5280473232270002</c:v>
                </c:pt>
                <c:pt idx="26052">
                  <c:v>3.5281665325159999</c:v>
                </c:pt>
                <c:pt idx="26053">
                  <c:v>3.5281898975370001</c:v>
                </c:pt>
                <c:pt idx="26054">
                  <c:v>3.5282630920410001</c:v>
                </c:pt>
                <c:pt idx="26055">
                  <c:v>3.528328895569</c:v>
                </c:pt>
                <c:pt idx="26056">
                  <c:v>3.528350114822</c:v>
                </c:pt>
                <c:pt idx="26057">
                  <c:v>3.5284211635589999</c:v>
                </c:pt>
                <c:pt idx="26058">
                  <c:v>3.528481006622</c:v>
                </c:pt>
                <c:pt idx="26059">
                  <c:v>3.5285007953640002</c:v>
                </c:pt>
                <c:pt idx="26060">
                  <c:v>3.5286138057710001</c:v>
                </c:pt>
                <c:pt idx="26061">
                  <c:v>3.5286781787870001</c:v>
                </c:pt>
                <c:pt idx="26062">
                  <c:v>3.5287799835209999</c:v>
                </c:pt>
                <c:pt idx="26063">
                  <c:v>3.5290853977199999</c:v>
                </c:pt>
                <c:pt idx="26064">
                  <c:v>3.5292263031009998</c:v>
                </c:pt>
                <c:pt idx="26065">
                  <c:v>3.5293428897860002</c:v>
                </c:pt>
                <c:pt idx="26066">
                  <c:v>3.5294566154479998</c:v>
                </c:pt>
                <c:pt idx="26067">
                  <c:v>3.5295701026919999</c:v>
                </c:pt>
                <c:pt idx="26068">
                  <c:v>3.5296621322630002</c:v>
                </c:pt>
                <c:pt idx="26069">
                  <c:v>3.529717206955</c:v>
                </c:pt>
                <c:pt idx="26070">
                  <c:v>3.5297546386719998</c:v>
                </c:pt>
                <c:pt idx="26071">
                  <c:v>3.5297827720639998</c:v>
                </c:pt>
                <c:pt idx="26072">
                  <c:v>3.529847860336</c:v>
                </c:pt>
                <c:pt idx="26073">
                  <c:v>3.5298867225650001</c:v>
                </c:pt>
                <c:pt idx="26074">
                  <c:v>3.529907226563</c:v>
                </c:pt>
                <c:pt idx="26075">
                  <c:v>3.52996301651</c:v>
                </c:pt>
                <c:pt idx="26076">
                  <c:v>3.530022382736</c:v>
                </c:pt>
                <c:pt idx="26077">
                  <c:v>3.530067443848</c:v>
                </c:pt>
                <c:pt idx="26078">
                  <c:v>3.5300807952879998</c:v>
                </c:pt>
                <c:pt idx="26079">
                  <c:v>3.5301373004909999</c:v>
                </c:pt>
                <c:pt idx="26080">
                  <c:v>3.5301864147190001</c:v>
                </c:pt>
                <c:pt idx="26081">
                  <c:v>3.5302503108979999</c:v>
                </c:pt>
                <c:pt idx="26082">
                  <c:v>3.5305547714230001</c:v>
                </c:pt>
                <c:pt idx="26083">
                  <c:v>3.5306112766269999</c:v>
                </c:pt>
                <c:pt idx="26084">
                  <c:v>3.5306870937350001</c:v>
                </c:pt>
                <c:pt idx="26085">
                  <c:v>3.5307972431180001</c:v>
                </c:pt>
                <c:pt idx="26086">
                  <c:v>3.5308983325960002</c:v>
                </c:pt>
                <c:pt idx="26087">
                  <c:v>3.531011104584</c:v>
                </c:pt>
                <c:pt idx="26088">
                  <c:v>3.5311203002929998</c:v>
                </c:pt>
                <c:pt idx="26089">
                  <c:v>3.5313358306880001</c:v>
                </c:pt>
                <c:pt idx="26090">
                  <c:v>3.5314495563510002</c:v>
                </c:pt>
                <c:pt idx="26091">
                  <c:v>3.5315420627590002</c:v>
                </c:pt>
                <c:pt idx="26092">
                  <c:v>3.5316264629359999</c:v>
                </c:pt>
                <c:pt idx="26093">
                  <c:v>3.5316855907439999</c:v>
                </c:pt>
                <c:pt idx="26094">
                  <c:v>3.5317826271060002</c:v>
                </c:pt>
                <c:pt idx="26095">
                  <c:v>3.5318949222559999</c:v>
                </c:pt>
                <c:pt idx="26096">
                  <c:v>3.5319850444790002</c:v>
                </c:pt>
                <c:pt idx="26097">
                  <c:v>3.5320370197300002</c:v>
                </c:pt>
                <c:pt idx="26098">
                  <c:v>3.532150030136</c:v>
                </c:pt>
                <c:pt idx="26099">
                  <c:v>3.5325028896330002</c:v>
                </c:pt>
                <c:pt idx="26100">
                  <c:v>3.5327634811399999</c:v>
                </c:pt>
                <c:pt idx="26101">
                  <c:v>3.5327908992769999</c:v>
                </c:pt>
                <c:pt idx="26102">
                  <c:v>3.5328295230869999</c:v>
                </c:pt>
                <c:pt idx="26103">
                  <c:v>3.532901287079</c:v>
                </c:pt>
                <c:pt idx="26104">
                  <c:v>3.5329284667969998</c:v>
                </c:pt>
                <c:pt idx="26105">
                  <c:v>3.5329582691189998</c:v>
                </c:pt>
                <c:pt idx="26106">
                  <c:v>3.533035755157</c:v>
                </c:pt>
                <c:pt idx="26107">
                  <c:v>3.5330576896669998</c:v>
                </c:pt>
                <c:pt idx="26108">
                  <c:v>3.5331239700319998</c:v>
                </c:pt>
                <c:pt idx="26109">
                  <c:v>3.533142089844</c:v>
                </c:pt>
                <c:pt idx="26110">
                  <c:v>3.5332098007199999</c:v>
                </c:pt>
                <c:pt idx="26111">
                  <c:v>3.5332810878749998</c:v>
                </c:pt>
                <c:pt idx="26112">
                  <c:v>3.5333101749420002</c:v>
                </c:pt>
                <c:pt idx="26113">
                  <c:v>3.5333833694460002</c:v>
                </c:pt>
                <c:pt idx="26114">
                  <c:v>3.5334517955779998</c:v>
                </c:pt>
                <c:pt idx="26115">
                  <c:v>3.5334811210630002</c:v>
                </c:pt>
                <c:pt idx="26116">
                  <c:v>3.5335609912870001</c:v>
                </c:pt>
                <c:pt idx="26117">
                  <c:v>3.5335946083069998</c:v>
                </c:pt>
                <c:pt idx="26118">
                  <c:v>3.5336275100710002</c:v>
                </c:pt>
                <c:pt idx="26119">
                  <c:v>3.5337073802950001</c:v>
                </c:pt>
                <c:pt idx="26120">
                  <c:v>3.5337393283840002</c:v>
                </c:pt>
                <c:pt idx="26121">
                  <c:v>3.5337743759159999</c:v>
                </c:pt>
                <c:pt idx="26122">
                  <c:v>3.533853530884</c:v>
                </c:pt>
                <c:pt idx="26123">
                  <c:v>3.5339393615720001</c:v>
                </c:pt>
                <c:pt idx="26124">
                  <c:v>3.534158706665</c:v>
                </c:pt>
                <c:pt idx="26125">
                  <c:v>3.5342769622799999</c:v>
                </c:pt>
                <c:pt idx="26126">
                  <c:v>3.5343003273010001</c:v>
                </c:pt>
                <c:pt idx="26127">
                  <c:v>3.5343594551090001</c:v>
                </c:pt>
                <c:pt idx="26128">
                  <c:v>3.5344281196590002</c:v>
                </c:pt>
                <c:pt idx="26129">
                  <c:v>3.5345120429989998</c:v>
                </c:pt>
                <c:pt idx="26130">
                  <c:v>3.5345785617829999</c:v>
                </c:pt>
                <c:pt idx="26131">
                  <c:v>3.5346629619600001</c:v>
                </c:pt>
                <c:pt idx="26132">
                  <c:v>3.5347578525540002</c:v>
                </c:pt>
                <c:pt idx="26133">
                  <c:v>3.5348899364470001</c:v>
                </c:pt>
                <c:pt idx="26134">
                  <c:v>3.5350492000579998</c:v>
                </c:pt>
                <c:pt idx="26135">
                  <c:v>3.5352492332460002</c:v>
                </c:pt>
                <c:pt idx="26136">
                  <c:v>3.5355734825130001</c:v>
                </c:pt>
                <c:pt idx="26137">
                  <c:v>3.5357968807220002</c:v>
                </c:pt>
                <c:pt idx="26138">
                  <c:v>3.5358788967130002</c:v>
                </c:pt>
                <c:pt idx="26139">
                  <c:v>3.5359432697300002</c:v>
                </c:pt>
                <c:pt idx="26140">
                  <c:v>3.5360574722289999</c:v>
                </c:pt>
                <c:pt idx="26141">
                  <c:v>3.536188602448</c:v>
                </c:pt>
                <c:pt idx="26142">
                  <c:v>3.5364303588869999</c:v>
                </c:pt>
                <c:pt idx="26143">
                  <c:v>3.5366840362550001</c:v>
                </c:pt>
                <c:pt idx="26144">
                  <c:v>3.5367982387539998</c:v>
                </c:pt>
                <c:pt idx="26145">
                  <c:v>3.5368325710300001</c:v>
                </c:pt>
                <c:pt idx="26146">
                  <c:v>3.5369076728820001</c:v>
                </c:pt>
                <c:pt idx="26147">
                  <c:v>3.5369362831119999</c:v>
                </c:pt>
                <c:pt idx="26148">
                  <c:v>3.5370130538939999</c:v>
                </c:pt>
                <c:pt idx="26149">
                  <c:v>3.5373528003689998</c:v>
                </c:pt>
                <c:pt idx="26150">
                  <c:v>3.537426710129</c:v>
                </c:pt>
                <c:pt idx="26151">
                  <c:v>3.5375499725339998</c:v>
                </c:pt>
                <c:pt idx="26152">
                  <c:v>3.5376279354100002</c:v>
                </c:pt>
                <c:pt idx="26153">
                  <c:v>3.5377027988430001</c:v>
                </c:pt>
                <c:pt idx="26154">
                  <c:v>3.537826299667</c:v>
                </c:pt>
                <c:pt idx="26155">
                  <c:v>3.537890672684</c:v>
                </c:pt>
                <c:pt idx="26156">
                  <c:v>3.5380663871769999</c:v>
                </c:pt>
                <c:pt idx="26157">
                  <c:v>3.5383009910580001</c:v>
                </c:pt>
                <c:pt idx="26158">
                  <c:v>3.5383760929110002</c:v>
                </c:pt>
                <c:pt idx="26159">
                  <c:v>3.538405179977</c:v>
                </c:pt>
                <c:pt idx="26160">
                  <c:v>3.5384736061100002</c:v>
                </c:pt>
                <c:pt idx="26161">
                  <c:v>3.5385537147520001</c:v>
                </c:pt>
                <c:pt idx="26162">
                  <c:v>3.5387332439420001</c:v>
                </c:pt>
                <c:pt idx="26163">
                  <c:v>3.5390121936800001</c:v>
                </c:pt>
                <c:pt idx="26164">
                  <c:v>3.5391788482669999</c:v>
                </c:pt>
                <c:pt idx="26165">
                  <c:v>3.5392556190489999</c:v>
                </c:pt>
                <c:pt idx="26166">
                  <c:v>3.5393445491789999</c:v>
                </c:pt>
                <c:pt idx="26167">
                  <c:v>3.5394203662870001</c:v>
                </c:pt>
                <c:pt idx="26168">
                  <c:v>3.5394935607910001</c:v>
                </c:pt>
                <c:pt idx="26169">
                  <c:v>3.5395741462710002</c:v>
                </c:pt>
                <c:pt idx="26170">
                  <c:v>3.5396399497990001</c:v>
                </c:pt>
                <c:pt idx="26171">
                  <c:v>3.539709329605</c:v>
                </c:pt>
                <c:pt idx="26172">
                  <c:v>3.539786338806</c:v>
                </c:pt>
                <c:pt idx="26173">
                  <c:v>3.5399022102359998</c:v>
                </c:pt>
                <c:pt idx="26174">
                  <c:v>3.5400340557100001</c:v>
                </c:pt>
                <c:pt idx="26175">
                  <c:v>3.5402538776400001</c:v>
                </c:pt>
                <c:pt idx="26176">
                  <c:v>3.5403800010680002</c:v>
                </c:pt>
                <c:pt idx="26177">
                  <c:v>3.540453910828</c:v>
                </c:pt>
                <c:pt idx="26178">
                  <c:v>3.540576457977</c:v>
                </c:pt>
                <c:pt idx="26179">
                  <c:v>3.540741920471</c:v>
                </c:pt>
                <c:pt idx="26180">
                  <c:v>3.5408613681790002</c:v>
                </c:pt>
                <c:pt idx="26181">
                  <c:v>3.540979146957</c:v>
                </c:pt>
                <c:pt idx="26182">
                  <c:v>3.5412180423740001</c:v>
                </c:pt>
                <c:pt idx="26183">
                  <c:v>3.5413448810579999</c:v>
                </c:pt>
                <c:pt idx="26184">
                  <c:v>3.5414173603060002</c:v>
                </c:pt>
                <c:pt idx="26185">
                  <c:v>3.541491746902</c:v>
                </c:pt>
                <c:pt idx="26186">
                  <c:v>3.5416116714479999</c:v>
                </c:pt>
                <c:pt idx="26187">
                  <c:v>3.5417454242709998</c:v>
                </c:pt>
                <c:pt idx="26188">
                  <c:v>3.5418193340299999</c:v>
                </c:pt>
                <c:pt idx="26189">
                  <c:v>3.541889190674</c:v>
                </c:pt>
                <c:pt idx="26190">
                  <c:v>3.5420136451720001</c:v>
                </c:pt>
                <c:pt idx="26191">
                  <c:v>3.5420823097229999</c:v>
                </c:pt>
                <c:pt idx="26192">
                  <c:v>3.5421609878539999</c:v>
                </c:pt>
                <c:pt idx="26193">
                  <c:v>3.5422840118410002</c:v>
                </c:pt>
                <c:pt idx="26194">
                  <c:v>3.542370557785</c:v>
                </c:pt>
                <c:pt idx="26195">
                  <c:v>3.542448997498</c:v>
                </c:pt>
                <c:pt idx="26196">
                  <c:v>3.5425753593440001</c:v>
                </c:pt>
                <c:pt idx="26197">
                  <c:v>3.5426559448239998</c:v>
                </c:pt>
                <c:pt idx="26198">
                  <c:v>3.5429730415340002</c:v>
                </c:pt>
                <c:pt idx="26199">
                  <c:v>3.5430653095250002</c:v>
                </c:pt>
                <c:pt idx="26200">
                  <c:v>3.543141365051</c:v>
                </c:pt>
                <c:pt idx="26201">
                  <c:v>3.5432047843930001</c:v>
                </c:pt>
                <c:pt idx="26202">
                  <c:v>3.5432662963869999</c:v>
                </c:pt>
                <c:pt idx="26203">
                  <c:v>3.5432925224299998</c:v>
                </c:pt>
                <c:pt idx="26204">
                  <c:v>3.543334960938</c:v>
                </c:pt>
                <c:pt idx="26205">
                  <c:v>3.543399333954</c:v>
                </c:pt>
                <c:pt idx="26206">
                  <c:v>3.543418884277</c:v>
                </c:pt>
                <c:pt idx="26207">
                  <c:v>3.5434837341310002</c:v>
                </c:pt>
                <c:pt idx="26208">
                  <c:v>3.5435326099400002</c:v>
                </c:pt>
                <c:pt idx="26209">
                  <c:v>3.5436072349550001</c:v>
                </c:pt>
                <c:pt idx="26210">
                  <c:v>3.5436728000639999</c:v>
                </c:pt>
                <c:pt idx="26211">
                  <c:v>3.5437462329859999</c:v>
                </c:pt>
                <c:pt idx="26212">
                  <c:v>3.5438122749329999</c:v>
                </c:pt>
                <c:pt idx="26213">
                  <c:v>3.544149637222</c:v>
                </c:pt>
                <c:pt idx="26214">
                  <c:v>3.5442755222320002</c:v>
                </c:pt>
                <c:pt idx="26215">
                  <c:v>3.5443470478060002</c:v>
                </c:pt>
                <c:pt idx="26216">
                  <c:v>3.544466733932</c:v>
                </c:pt>
                <c:pt idx="26217">
                  <c:v>3.5445446968079999</c:v>
                </c:pt>
                <c:pt idx="26218">
                  <c:v>3.5446176528929998</c:v>
                </c:pt>
                <c:pt idx="26219">
                  <c:v>3.5447373390200001</c:v>
                </c:pt>
                <c:pt idx="26220">
                  <c:v>3.5448596477510002</c:v>
                </c:pt>
                <c:pt idx="26221">
                  <c:v>3.5451011657709999</c:v>
                </c:pt>
                <c:pt idx="26222">
                  <c:v>3.545222043991</c:v>
                </c:pt>
                <c:pt idx="26223">
                  <c:v>3.5455191135409998</c:v>
                </c:pt>
                <c:pt idx="26224">
                  <c:v>3.5458540916439998</c:v>
                </c:pt>
                <c:pt idx="26225">
                  <c:v>3.5459396839139998</c:v>
                </c:pt>
                <c:pt idx="26226">
                  <c:v>3.5460183620449999</c:v>
                </c:pt>
                <c:pt idx="26227">
                  <c:v>3.546100616455</c:v>
                </c:pt>
                <c:pt idx="26228">
                  <c:v>3.546126842499</c:v>
                </c:pt>
                <c:pt idx="26229">
                  <c:v>3.5461771488189999</c:v>
                </c:pt>
                <c:pt idx="26230">
                  <c:v>3.5462598800660001</c:v>
                </c:pt>
                <c:pt idx="26231">
                  <c:v>3.546348333359</c:v>
                </c:pt>
                <c:pt idx="26232">
                  <c:v>3.546526193619</c:v>
                </c:pt>
                <c:pt idx="26233">
                  <c:v>3.5467031002040001</c:v>
                </c:pt>
                <c:pt idx="26234">
                  <c:v>3.5468389987950002</c:v>
                </c:pt>
                <c:pt idx="26235">
                  <c:v>3.54696726799</c:v>
                </c:pt>
                <c:pt idx="26236">
                  <c:v>3.547058343887</c:v>
                </c:pt>
                <c:pt idx="26237">
                  <c:v>3.5472340583799999</c:v>
                </c:pt>
                <c:pt idx="26238">
                  <c:v>3.547323465347</c:v>
                </c:pt>
                <c:pt idx="26239">
                  <c:v>3.5473942756649999</c:v>
                </c:pt>
                <c:pt idx="26240">
                  <c:v>3.5474648475650001</c:v>
                </c:pt>
                <c:pt idx="26241">
                  <c:v>3.5474882125849998</c:v>
                </c:pt>
                <c:pt idx="26242">
                  <c:v>3.5475614070889998</c:v>
                </c:pt>
                <c:pt idx="26243">
                  <c:v>3.5476362705229998</c:v>
                </c:pt>
                <c:pt idx="26244">
                  <c:v>3.547659635544</c:v>
                </c:pt>
                <c:pt idx="26245">
                  <c:v>3.5477337837220002</c:v>
                </c:pt>
                <c:pt idx="26246">
                  <c:v>3.54780459404</c:v>
                </c:pt>
                <c:pt idx="26247">
                  <c:v>3.5478270053859999</c:v>
                </c:pt>
                <c:pt idx="26248">
                  <c:v>3.547957658768</c:v>
                </c:pt>
                <c:pt idx="26249">
                  <c:v>3.5480387210850002</c:v>
                </c:pt>
                <c:pt idx="26250">
                  <c:v>3.54811835289</c:v>
                </c:pt>
                <c:pt idx="26251">
                  <c:v>3.5482409000400001</c:v>
                </c:pt>
                <c:pt idx="26252">
                  <c:v>3.5483078956599998</c:v>
                </c:pt>
                <c:pt idx="26253">
                  <c:v>3.5484285354609999</c:v>
                </c:pt>
                <c:pt idx="26254">
                  <c:v>3.5485432147979998</c:v>
                </c:pt>
                <c:pt idx="26255">
                  <c:v>3.5489110946659999</c:v>
                </c:pt>
                <c:pt idx="26256">
                  <c:v>3.548979759216</c:v>
                </c:pt>
                <c:pt idx="26257">
                  <c:v>3.549056768417</c:v>
                </c:pt>
                <c:pt idx="26258">
                  <c:v>3.5491373538970001</c:v>
                </c:pt>
                <c:pt idx="26259">
                  <c:v>3.549218893051</c:v>
                </c:pt>
                <c:pt idx="26260">
                  <c:v>3.5492978096010002</c:v>
                </c:pt>
                <c:pt idx="26261">
                  <c:v>3.549372196198</c:v>
                </c:pt>
                <c:pt idx="26262">
                  <c:v>3.5494508743290001</c:v>
                </c:pt>
                <c:pt idx="26263">
                  <c:v>3.5495190620420001</c:v>
                </c:pt>
                <c:pt idx="26264">
                  <c:v>3.5495975017550001</c:v>
                </c:pt>
                <c:pt idx="26265">
                  <c:v>3.549666643143</c:v>
                </c:pt>
                <c:pt idx="26266">
                  <c:v>3.5497379302979999</c:v>
                </c:pt>
                <c:pt idx="26267">
                  <c:v>3.5497643947599999</c:v>
                </c:pt>
                <c:pt idx="26268">
                  <c:v>3.5497953891749998</c:v>
                </c:pt>
                <c:pt idx="26269">
                  <c:v>3.5498683452609998</c:v>
                </c:pt>
                <c:pt idx="26270">
                  <c:v>3.5498950481409999</c:v>
                </c:pt>
                <c:pt idx="26271">
                  <c:v>3.5499293804169998</c:v>
                </c:pt>
                <c:pt idx="26272">
                  <c:v>3.5500025749209998</c:v>
                </c:pt>
                <c:pt idx="26273">
                  <c:v>3.550031661987</c:v>
                </c:pt>
                <c:pt idx="26274">
                  <c:v>3.5500738620760002</c:v>
                </c:pt>
                <c:pt idx="26275">
                  <c:v>3.5501618385309999</c:v>
                </c:pt>
                <c:pt idx="26276">
                  <c:v>3.550280809402</c:v>
                </c:pt>
                <c:pt idx="26277">
                  <c:v>3.5506758689879998</c:v>
                </c:pt>
                <c:pt idx="26278">
                  <c:v>3.5507106781009998</c:v>
                </c:pt>
                <c:pt idx="26279">
                  <c:v>3.5507652759549999</c:v>
                </c:pt>
                <c:pt idx="26280">
                  <c:v>3.5508418083189999</c:v>
                </c:pt>
                <c:pt idx="26281">
                  <c:v>3.5508871078489999</c:v>
                </c:pt>
                <c:pt idx="26282">
                  <c:v>3.550946950912</c:v>
                </c:pt>
                <c:pt idx="26283">
                  <c:v>3.551027059555</c:v>
                </c:pt>
                <c:pt idx="26284">
                  <c:v>3.551070690155</c:v>
                </c:pt>
                <c:pt idx="26285">
                  <c:v>3.551124572754</c:v>
                </c:pt>
                <c:pt idx="26286">
                  <c:v>3.5511975288389999</c:v>
                </c:pt>
                <c:pt idx="26287">
                  <c:v>3.5513629913329998</c:v>
                </c:pt>
                <c:pt idx="26288">
                  <c:v>3.5516901016240001</c:v>
                </c:pt>
                <c:pt idx="26289">
                  <c:v>3.5518290996549999</c:v>
                </c:pt>
                <c:pt idx="26290">
                  <c:v>3.5518968105319999</c:v>
                </c:pt>
                <c:pt idx="26291">
                  <c:v>3.5519943237299998</c:v>
                </c:pt>
                <c:pt idx="26292">
                  <c:v>3.5521342754359999</c:v>
                </c:pt>
                <c:pt idx="26293">
                  <c:v>3.5524983406069999</c:v>
                </c:pt>
                <c:pt idx="26294">
                  <c:v>3.5526878833770001</c:v>
                </c:pt>
                <c:pt idx="26295">
                  <c:v>3.5528602600100001</c:v>
                </c:pt>
                <c:pt idx="26296">
                  <c:v>3.5529773235320001</c:v>
                </c:pt>
                <c:pt idx="26297">
                  <c:v>3.553126811981</c:v>
                </c:pt>
                <c:pt idx="26298">
                  <c:v>3.5532360076899998</c:v>
                </c:pt>
                <c:pt idx="26299">
                  <c:v>3.5534124374389999</c:v>
                </c:pt>
                <c:pt idx="26300">
                  <c:v>3.5537428855900002</c:v>
                </c:pt>
                <c:pt idx="26301">
                  <c:v>3.553855657578</c:v>
                </c:pt>
                <c:pt idx="26302">
                  <c:v>3.5539786815640002</c:v>
                </c:pt>
                <c:pt idx="26303">
                  <c:v>3.554049491882</c:v>
                </c:pt>
                <c:pt idx="26304">
                  <c:v>3.5541403293610001</c:v>
                </c:pt>
                <c:pt idx="26305">
                  <c:v>3.5542557239530002</c:v>
                </c:pt>
                <c:pt idx="26306">
                  <c:v>3.5543303489690001</c:v>
                </c:pt>
                <c:pt idx="26307">
                  <c:v>3.5544071197510001</c:v>
                </c:pt>
                <c:pt idx="26308">
                  <c:v>3.5545172691350002</c:v>
                </c:pt>
                <c:pt idx="26309">
                  <c:v>3.5548298358919999</c:v>
                </c:pt>
                <c:pt idx="26310">
                  <c:v>3.5550062656399999</c:v>
                </c:pt>
                <c:pt idx="26311">
                  <c:v>3.5552213191990001</c:v>
                </c:pt>
                <c:pt idx="26312">
                  <c:v>3.5553567409519999</c:v>
                </c:pt>
                <c:pt idx="26313">
                  <c:v>3.5554363727570002</c:v>
                </c:pt>
                <c:pt idx="26314">
                  <c:v>3.5555396080019999</c:v>
                </c:pt>
                <c:pt idx="26315">
                  <c:v>3.555608272552</c:v>
                </c:pt>
                <c:pt idx="26316">
                  <c:v>3.5556750297550002</c:v>
                </c:pt>
                <c:pt idx="26317">
                  <c:v>3.5557279586789998</c:v>
                </c:pt>
                <c:pt idx="26318">
                  <c:v>3.555758237839</c:v>
                </c:pt>
                <c:pt idx="26319">
                  <c:v>3.5560979843139999</c:v>
                </c:pt>
                <c:pt idx="26320">
                  <c:v>3.5562958717350002</c:v>
                </c:pt>
                <c:pt idx="26321">
                  <c:v>3.5564846992489998</c:v>
                </c:pt>
                <c:pt idx="26322">
                  <c:v>3.556593894958</c:v>
                </c:pt>
                <c:pt idx="26323">
                  <c:v>3.5566749572749998</c:v>
                </c:pt>
                <c:pt idx="26324">
                  <c:v>3.5567092895510002</c:v>
                </c:pt>
                <c:pt idx="26325">
                  <c:v>3.5567913055420002</c:v>
                </c:pt>
                <c:pt idx="26326">
                  <c:v>3.556825637817</c:v>
                </c:pt>
                <c:pt idx="26327">
                  <c:v>3.5568490028380002</c:v>
                </c:pt>
                <c:pt idx="26328">
                  <c:v>3.556919574738</c:v>
                </c:pt>
                <c:pt idx="26329">
                  <c:v>3.556956529617</c:v>
                </c:pt>
                <c:pt idx="26330">
                  <c:v>3.5569798946379998</c:v>
                </c:pt>
                <c:pt idx="26331">
                  <c:v>3.557055473328</c:v>
                </c:pt>
                <c:pt idx="26332">
                  <c:v>3.5571527481079999</c:v>
                </c:pt>
                <c:pt idx="26333">
                  <c:v>3.5574908256529998</c:v>
                </c:pt>
                <c:pt idx="26334">
                  <c:v>3.557596206665</c:v>
                </c:pt>
                <c:pt idx="26335">
                  <c:v>3.5576291084289999</c:v>
                </c:pt>
                <c:pt idx="26336">
                  <c:v>3.5577049255370001</c:v>
                </c:pt>
                <c:pt idx="26337">
                  <c:v>3.5577473640439998</c:v>
                </c:pt>
                <c:pt idx="26338">
                  <c:v>3.5577924251559998</c:v>
                </c:pt>
                <c:pt idx="26339">
                  <c:v>3.557877063751</c:v>
                </c:pt>
                <c:pt idx="26340">
                  <c:v>3.5579266548159998</c:v>
                </c:pt>
                <c:pt idx="26341">
                  <c:v>3.55797457695</c:v>
                </c:pt>
                <c:pt idx="26342">
                  <c:v>3.5580596923829999</c:v>
                </c:pt>
                <c:pt idx="26343">
                  <c:v>3.5581040382390001</c:v>
                </c:pt>
                <c:pt idx="26344">
                  <c:v>3.5581567287450002</c:v>
                </c:pt>
                <c:pt idx="26345">
                  <c:v>3.5582389831539998</c:v>
                </c:pt>
                <c:pt idx="26346">
                  <c:v>3.5582723617549998</c:v>
                </c:pt>
                <c:pt idx="26347">
                  <c:v>3.5583908557889998</c:v>
                </c:pt>
                <c:pt idx="26348">
                  <c:v>3.5584602355960002</c:v>
                </c:pt>
                <c:pt idx="26349">
                  <c:v>3.5585441589359998</c:v>
                </c:pt>
                <c:pt idx="26350">
                  <c:v>3.558665275574</c:v>
                </c:pt>
                <c:pt idx="26351">
                  <c:v>3.5587806701660001</c:v>
                </c:pt>
                <c:pt idx="26352">
                  <c:v>3.5591297149660002</c:v>
                </c:pt>
                <c:pt idx="26353">
                  <c:v>3.5594644546510001</c:v>
                </c:pt>
                <c:pt idx="26354">
                  <c:v>3.559599876404</c:v>
                </c:pt>
                <c:pt idx="26355">
                  <c:v>3.559938430786</c:v>
                </c:pt>
                <c:pt idx="26356">
                  <c:v>3.5600152015690001</c:v>
                </c:pt>
                <c:pt idx="26357">
                  <c:v>3.5601060390470001</c:v>
                </c:pt>
                <c:pt idx="26358">
                  <c:v>3.5602362155909999</c:v>
                </c:pt>
                <c:pt idx="26359">
                  <c:v>3.560363769531</c:v>
                </c:pt>
                <c:pt idx="26360">
                  <c:v>3.5604426860810001</c:v>
                </c:pt>
                <c:pt idx="26361">
                  <c:v>3.5607616901400001</c:v>
                </c:pt>
                <c:pt idx="26362">
                  <c:v>3.5608623027799999</c:v>
                </c:pt>
                <c:pt idx="26363">
                  <c:v>3.5609316825869999</c:v>
                </c:pt>
                <c:pt idx="26364">
                  <c:v>3.5610253810880002</c:v>
                </c:pt>
                <c:pt idx="26365">
                  <c:v>3.5611302852629998</c:v>
                </c:pt>
                <c:pt idx="26366">
                  <c:v>3.5611917972559999</c:v>
                </c:pt>
                <c:pt idx="26367">
                  <c:v>3.5613636970520002</c:v>
                </c:pt>
                <c:pt idx="26368">
                  <c:v>3.5614795684809999</c:v>
                </c:pt>
                <c:pt idx="26369">
                  <c:v>3.5616004467010001</c:v>
                </c:pt>
                <c:pt idx="26370">
                  <c:v>3.561732769012</c:v>
                </c:pt>
                <c:pt idx="26371">
                  <c:v>3.562050104141</c:v>
                </c:pt>
                <c:pt idx="26372">
                  <c:v>3.5621819496149998</c:v>
                </c:pt>
                <c:pt idx="26373">
                  <c:v>3.5622560977940001</c:v>
                </c:pt>
                <c:pt idx="26374">
                  <c:v>3.5623404979709998</c:v>
                </c:pt>
                <c:pt idx="26375">
                  <c:v>3.5624122619629999</c:v>
                </c:pt>
                <c:pt idx="26376">
                  <c:v>3.5624780654910002</c:v>
                </c:pt>
                <c:pt idx="26377">
                  <c:v>3.5625410079959998</c:v>
                </c:pt>
                <c:pt idx="26378">
                  <c:v>3.5626173019410001</c:v>
                </c:pt>
                <c:pt idx="26379">
                  <c:v>3.5626924037930001</c:v>
                </c:pt>
                <c:pt idx="26380">
                  <c:v>3.5628328323359999</c:v>
                </c:pt>
                <c:pt idx="26381">
                  <c:v>3.5629181861879999</c:v>
                </c:pt>
                <c:pt idx="26382">
                  <c:v>3.5629975795750002</c:v>
                </c:pt>
                <c:pt idx="26383">
                  <c:v>3.5630211830139999</c:v>
                </c:pt>
                <c:pt idx="26384">
                  <c:v>3.5630829334260001</c:v>
                </c:pt>
                <c:pt idx="26385">
                  <c:v>3.563134908676</c:v>
                </c:pt>
                <c:pt idx="26386">
                  <c:v>3.5631577968600001</c:v>
                </c:pt>
                <c:pt idx="26387">
                  <c:v>3.5632157325740001</c:v>
                </c:pt>
                <c:pt idx="26388">
                  <c:v>3.5632772445679999</c:v>
                </c:pt>
                <c:pt idx="26389">
                  <c:v>3.563308954239</c:v>
                </c:pt>
                <c:pt idx="26390">
                  <c:v>3.5633642673489998</c:v>
                </c:pt>
                <c:pt idx="26391">
                  <c:v>3.563441514969</c:v>
                </c:pt>
                <c:pt idx="26392">
                  <c:v>3.563776493073</c:v>
                </c:pt>
                <c:pt idx="26393">
                  <c:v>3.563868999481</c:v>
                </c:pt>
                <c:pt idx="26394">
                  <c:v>3.5639851093289998</c:v>
                </c:pt>
                <c:pt idx="26395">
                  <c:v>3.5640666484830001</c:v>
                </c:pt>
                <c:pt idx="26396">
                  <c:v>3.5641467571260002</c:v>
                </c:pt>
                <c:pt idx="26397">
                  <c:v>3.5641841888429999</c:v>
                </c:pt>
                <c:pt idx="26398">
                  <c:v>3.5642507076259999</c:v>
                </c:pt>
                <c:pt idx="26399">
                  <c:v>3.5643358230589999</c:v>
                </c:pt>
                <c:pt idx="26400">
                  <c:v>3.564374446869</c:v>
                </c:pt>
                <c:pt idx="26401">
                  <c:v>3.564439296722</c:v>
                </c:pt>
                <c:pt idx="26402">
                  <c:v>3.5645251274110001</c:v>
                </c:pt>
                <c:pt idx="26403">
                  <c:v>3.5645627975459999</c:v>
                </c:pt>
                <c:pt idx="26404">
                  <c:v>3.5646278858180001</c:v>
                </c:pt>
                <c:pt idx="26405">
                  <c:v>3.5647017955779998</c:v>
                </c:pt>
                <c:pt idx="26406">
                  <c:v>3.5647892951969999</c:v>
                </c:pt>
                <c:pt idx="26407">
                  <c:v>3.5648636817930002</c:v>
                </c:pt>
                <c:pt idx="26408">
                  <c:v>3.5649437904360002</c:v>
                </c:pt>
                <c:pt idx="26409">
                  <c:v>3.5650415420530002</c:v>
                </c:pt>
                <c:pt idx="26410">
                  <c:v>3.5650994777679998</c:v>
                </c:pt>
                <c:pt idx="26411">
                  <c:v>3.5651843547820001</c:v>
                </c:pt>
                <c:pt idx="26412">
                  <c:v>3.565304279327</c:v>
                </c:pt>
                <c:pt idx="26413">
                  <c:v>3.5654232501980001</c:v>
                </c:pt>
                <c:pt idx="26414">
                  <c:v>3.5655877590179998</c:v>
                </c:pt>
                <c:pt idx="26415">
                  <c:v>3.5659358501430001</c:v>
                </c:pt>
                <c:pt idx="26416">
                  <c:v>3.566062927246</c:v>
                </c:pt>
                <c:pt idx="26417">
                  <c:v>3.5661826133729999</c:v>
                </c:pt>
                <c:pt idx="26418">
                  <c:v>3.5663428306579998</c:v>
                </c:pt>
                <c:pt idx="26419">
                  <c:v>3.5664696693420002</c:v>
                </c:pt>
                <c:pt idx="26420">
                  <c:v>3.5664913654329999</c:v>
                </c:pt>
                <c:pt idx="26421">
                  <c:v>3.566564798355</c:v>
                </c:pt>
                <c:pt idx="26422">
                  <c:v>3.5666291713709999</c:v>
                </c:pt>
                <c:pt idx="26423">
                  <c:v>3.5666844844819998</c:v>
                </c:pt>
                <c:pt idx="26424">
                  <c:v>3.5667397975920001</c:v>
                </c:pt>
                <c:pt idx="26425">
                  <c:v>3.566756725311</c:v>
                </c:pt>
                <c:pt idx="26426">
                  <c:v>3.5668075084690001</c:v>
                </c:pt>
                <c:pt idx="26427">
                  <c:v>3.566859483719</c:v>
                </c:pt>
                <c:pt idx="26428">
                  <c:v>3.5668730735779999</c:v>
                </c:pt>
                <c:pt idx="26429">
                  <c:v>3.5669214725490002</c:v>
                </c:pt>
                <c:pt idx="26430">
                  <c:v>3.5669741630549998</c:v>
                </c:pt>
                <c:pt idx="26431">
                  <c:v>3.567000627518</c:v>
                </c:pt>
                <c:pt idx="26432">
                  <c:v>3.5670547485349999</c:v>
                </c:pt>
                <c:pt idx="26433">
                  <c:v>3.5671167373660002</c:v>
                </c:pt>
                <c:pt idx="26434">
                  <c:v>3.567192554474</c:v>
                </c:pt>
                <c:pt idx="26435">
                  <c:v>3.5674848556519998</c:v>
                </c:pt>
                <c:pt idx="26436">
                  <c:v>3.5675814151759999</c:v>
                </c:pt>
                <c:pt idx="26437">
                  <c:v>3.5676624774930001</c:v>
                </c:pt>
                <c:pt idx="26438">
                  <c:v>3.5677423477170001</c:v>
                </c:pt>
                <c:pt idx="26439">
                  <c:v>3.5677857398990001</c:v>
                </c:pt>
                <c:pt idx="26440">
                  <c:v>3.567844867706</c:v>
                </c:pt>
                <c:pt idx="26441">
                  <c:v>3.5679345130920002</c:v>
                </c:pt>
                <c:pt idx="26442">
                  <c:v>3.5679781436920002</c:v>
                </c:pt>
                <c:pt idx="26443">
                  <c:v>3.5680432319639999</c:v>
                </c:pt>
                <c:pt idx="26444">
                  <c:v>3.5681304931639999</c:v>
                </c:pt>
                <c:pt idx="26445">
                  <c:v>3.568167686462</c:v>
                </c:pt>
                <c:pt idx="26446">
                  <c:v>3.5682203769680001</c:v>
                </c:pt>
                <c:pt idx="26447">
                  <c:v>3.5683202743529998</c:v>
                </c:pt>
                <c:pt idx="26448">
                  <c:v>3.5684404373169998</c:v>
                </c:pt>
                <c:pt idx="26449">
                  <c:v>3.568788290024</c:v>
                </c:pt>
                <c:pt idx="26450">
                  <c:v>3.5689380168909999</c:v>
                </c:pt>
                <c:pt idx="26451">
                  <c:v>3.5691227912899999</c:v>
                </c:pt>
                <c:pt idx="26452">
                  <c:v>3.5692472457890001</c:v>
                </c:pt>
                <c:pt idx="26453">
                  <c:v>3.5693817138670001</c:v>
                </c:pt>
                <c:pt idx="26454">
                  <c:v>3.5694704055790001</c:v>
                </c:pt>
                <c:pt idx="26455">
                  <c:v>3.5695755481720002</c:v>
                </c:pt>
                <c:pt idx="26456">
                  <c:v>3.569754600525</c:v>
                </c:pt>
                <c:pt idx="26457">
                  <c:v>3.5699687004089999</c:v>
                </c:pt>
                <c:pt idx="26458">
                  <c:v>3.5701436996460001</c:v>
                </c:pt>
                <c:pt idx="26459">
                  <c:v>3.570480108261</c:v>
                </c:pt>
                <c:pt idx="26460">
                  <c:v>3.570762395859</c:v>
                </c:pt>
                <c:pt idx="26461">
                  <c:v>3.5709605216979998</c:v>
                </c:pt>
                <c:pt idx="26462">
                  <c:v>3.5710804462430001</c:v>
                </c:pt>
                <c:pt idx="26463">
                  <c:v>3.571179151535</c:v>
                </c:pt>
                <c:pt idx="26464">
                  <c:v>3.571283578873</c:v>
                </c:pt>
                <c:pt idx="26465">
                  <c:v>3.571351766586</c:v>
                </c:pt>
                <c:pt idx="26466">
                  <c:v>3.5714538097380002</c:v>
                </c:pt>
                <c:pt idx="26467">
                  <c:v>3.5715546607970001</c:v>
                </c:pt>
                <c:pt idx="26468">
                  <c:v>3.5716261863710002</c:v>
                </c:pt>
                <c:pt idx="26469">
                  <c:v>3.5717244148249998</c:v>
                </c:pt>
                <c:pt idx="26470">
                  <c:v>3.5718321800230002</c:v>
                </c:pt>
                <c:pt idx="26471">
                  <c:v>3.5718998909000002</c:v>
                </c:pt>
                <c:pt idx="26472">
                  <c:v>3.5720236301420001</c:v>
                </c:pt>
                <c:pt idx="26473">
                  <c:v>3.5723955631259998</c:v>
                </c:pt>
                <c:pt idx="26474">
                  <c:v>3.572694540024</c:v>
                </c:pt>
                <c:pt idx="26475">
                  <c:v>3.5729391574860001</c:v>
                </c:pt>
                <c:pt idx="26476">
                  <c:v>3.5731546878809999</c:v>
                </c:pt>
                <c:pt idx="26477">
                  <c:v>3.5732324123380002</c:v>
                </c:pt>
                <c:pt idx="26478">
                  <c:v>3.5733089447020001</c:v>
                </c:pt>
                <c:pt idx="26479">
                  <c:v>3.5733823776250002</c:v>
                </c:pt>
                <c:pt idx="26480">
                  <c:v>3.573458433151</c:v>
                </c:pt>
                <c:pt idx="26481">
                  <c:v>3.5735306739810002</c:v>
                </c:pt>
                <c:pt idx="26482">
                  <c:v>3.5736060142519999</c:v>
                </c:pt>
                <c:pt idx="26483">
                  <c:v>3.573679685593</c:v>
                </c:pt>
                <c:pt idx="26484">
                  <c:v>3.5737264156339998</c:v>
                </c:pt>
                <c:pt idx="26485">
                  <c:v>3.5737972259520001</c:v>
                </c:pt>
                <c:pt idx="26486">
                  <c:v>3.57395195961</c:v>
                </c:pt>
                <c:pt idx="26487">
                  <c:v>3.574124336243</c:v>
                </c:pt>
                <c:pt idx="26488">
                  <c:v>3.5744345188139999</c:v>
                </c:pt>
                <c:pt idx="26489">
                  <c:v>3.5745549201969999</c:v>
                </c:pt>
                <c:pt idx="26490">
                  <c:v>3.5746376514430001</c:v>
                </c:pt>
                <c:pt idx="26491">
                  <c:v>3.5747106075290001</c:v>
                </c:pt>
                <c:pt idx="26492">
                  <c:v>3.574832439423</c:v>
                </c:pt>
                <c:pt idx="26493">
                  <c:v>3.5749559402469999</c:v>
                </c:pt>
                <c:pt idx="26494">
                  <c:v>3.5750362873079999</c:v>
                </c:pt>
                <c:pt idx="26495">
                  <c:v>3.57515001297</c:v>
                </c:pt>
                <c:pt idx="26496">
                  <c:v>3.5752651691440001</c:v>
                </c:pt>
                <c:pt idx="26497">
                  <c:v>3.5753228664400001</c:v>
                </c:pt>
                <c:pt idx="26498">
                  <c:v>3.5754215717319999</c:v>
                </c:pt>
                <c:pt idx="26499">
                  <c:v>3.575515985489</c:v>
                </c:pt>
                <c:pt idx="26500">
                  <c:v>3.5755765438079998</c:v>
                </c:pt>
                <c:pt idx="26501">
                  <c:v>3.575699329376</c:v>
                </c:pt>
                <c:pt idx="26502">
                  <c:v>3.5758762359620002</c:v>
                </c:pt>
                <c:pt idx="26503">
                  <c:v>3.5761749744419999</c:v>
                </c:pt>
                <c:pt idx="26504">
                  <c:v>3.5763268470759999</c:v>
                </c:pt>
                <c:pt idx="26505">
                  <c:v>3.576405763626</c:v>
                </c:pt>
                <c:pt idx="26506">
                  <c:v>3.5764780044559998</c:v>
                </c:pt>
                <c:pt idx="26507">
                  <c:v>3.5765357017519999</c:v>
                </c:pt>
                <c:pt idx="26508">
                  <c:v>3.5766105651859998</c:v>
                </c:pt>
                <c:pt idx="26509">
                  <c:v>3.5766377449040001</c:v>
                </c:pt>
                <c:pt idx="26510">
                  <c:v>3.5766885280610001</c:v>
                </c:pt>
                <c:pt idx="26511">
                  <c:v>3.5767512321470001</c:v>
                </c:pt>
                <c:pt idx="26512">
                  <c:v>3.5768096446989999</c:v>
                </c:pt>
                <c:pt idx="26513">
                  <c:v>3.576830863953</c:v>
                </c:pt>
                <c:pt idx="26514">
                  <c:v>3.5768778324129999</c:v>
                </c:pt>
                <c:pt idx="26515">
                  <c:v>3.5769433975220002</c:v>
                </c:pt>
                <c:pt idx="26516">
                  <c:v>3.5769660472870002</c:v>
                </c:pt>
                <c:pt idx="26517">
                  <c:v>3.5770113468170002</c:v>
                </c:pt>
                <c:pt idx="26518">
                  <c:v>3.5770745277399998</c:v>
                </c:pt>
                <c:pt idx="26519">
                  <c:v>3.5770983695980001</c:v>
                </c:pt>
                <c:pt idx="26520">
                  <c:v>3.5771307945249999</c:v>
                </c:pt>
                <c:pt idx="26521">
                  <c:v>3.5772020816799999</c:v>
                </c:pt>
                <c:pt idx="26522">
                  <c:v>3.5772237777710001</c:v>
                </c:pt>
                <c:pt idx="26523">
                  <c:v>3.577267169952</c:v>
                </c:pt>
                <c:pt idx="26524">
                  <c:v>3.5773406028750001</c:v>
                </c:pt>
                <c:pt idx="26525">
                  <c:v>3.5774199962619999</c:v>
                </c:pt>
                <c:pt idx="26526">
                  <c:v>3.5775020122529999</c:v>
                </c:pt>
                <c:pt idx="26527">
                  <c:v>3.577732801437</c:v>
                </c:pt>
                <c:pt idx="26528">
                  <c:v>3.577804327011</c:v>
                </c:pt>
                <c:pt idx="26529">
                  <c:v>3.5778837203979998</c:v>
                </c:pt>
                <c:pt idx="26530">
                  <c:v>3.577920675278</c:v>
                </c:pt>
                <c:pt idx="26531">
                  <c:v>3.5780074596409999</c:v>
                </c:pt>
                <c:pt idx="26532">
                  <c:v>3.5780873298650002</c:v>
                </c:pt>
                <c:pt idx="26533">
                  <c:v>3.5781285762790001</c:v>
                </c:pt>
                <c:pt idx="26534">
                  <c:v>3.5782153606409999</c:v>
                </c:pt>
                <c:pt idx="26535">
                  <c:v>3.5782918930049998</c:v>
                </c:pt>
                <c:pt idx="26536">
                  <c:v>3.5783240795140001</c:v>
                </c:pt>
                <c:pt idx="26537">
                  <c:v>3.5784027576450002</c:v>
                </c:pt>
                <c:pt idx="26538">
                  <c:v>3.5784814357760002</c:v>
                </c:pt>
                <c:pt idx="26539">
                  <c:v>3.5786032676700001</c:v>
                </c:pt>
                <c:pt idx="26540">
                  <c:v>3.5787322521210001</c:v>
                </c:pt>
                <c:pt idx="26541">
                  <c:v>3.5788569450379999</c:v>
                </c:pt>
                <c:pt idx="26542">
                  <c:v>3.5789957046510001</c:v>
                </c:pt>
                <c:pt idx="26543">
                  <c:v>3.5792791843409999</c:v>
                </c:pt>
                <c:pt idx="26544">
                  <c:v>3.5795855522159998</c:v>
                </c:pt>
                <c:pt idx="26545">
                  <c:v>3.5798554420470001</c:v>
                </c:pt>
                <c:pt idx="26546">
                  <c:v>3.5801606178280001</c:v>
                </c:pt>
                <c:pt idx="26547">
                  <c:v>3.5803804397580001</c:v>
                </c:pt>
                <c:pt idx="26548">
                  <c:v>3.5804088115689998</c:v>
                </c:pt>
                <c:pt idx="26549">
                  <c:v>3.580494642258</c:v>
                </c:pt>
                <c:pt idx="26550">
                  <c:v>3.5806260108950001</c:v>
                </c:pt>
                <c:pt idx="26551">
                  <c:v>3.5807051658629998</c:v>
                </c:pt>
                <c:pt idx="26552">
                  <c:v>3.5807762146000002</c:v>
                </c:pt>
                <c:pt idx="26553">
                  <c:v>3.5808465480799998</c:v>
                </c:pt>
                <c:pt idx="26554">
                  <c:v>3.5811359882349998</c:v>
                </c:pt>
                <c:pt idx="26555">
                  <c:v>3.5812544822689998</c:v>
                </c:pt>
                <c:pt idx="26556">
                  <c:v>3.581338644028</c:v>
                </c:pt>
                <c:pt idx="26557">
                  <c:v>3.5814125537870001</c:v>
                </c:pt>
                <c:pt idx="26558">
                  <c:v>3.5815279483800002</c:v>
                </c:pt>
                <c:pt idx="26559">
                  <c:v>3.5816478729250001</c:v>
                </c:pt>
                <c:pt idx="26560">
                  <c:v>3.5817656517029999</c:v>
                </c:pt>
                <c:pt idx="26561">
                  <c:v>3.5819716453549999</c:v>
                </c:pt>
                <c:pt idx="26562">
                  <c:v>3.5822834968569999</c:v>
                </c:pt>
                <c:pt idx="26563">
                  <c:v>3.5824661254880001</c:v>
                </c:pt>
                <c:pt idx="26564">
                  <c:v>3.5826394557949999</c:v>
                </c:pt>
                <c:pt idx="26565">
                  <c:v>3.5828006267550001</c:v>
                </c:pt>
                <c:pt idx="26566">
                  <c:v>3.5830955505370001</c:v>
                </c:pt>
                <c:pt idx="26567">
                  <c:v>3.583216905594</c:v>
                </c:pt>
                <c:pt idx="26568">
                  <c:v>3.583506345749</c:v>
                </c:pt>
                <c:pt idx="26569">
                  <c:v>3.5836381912230002</c:v>
                </c:pt>
                <c:pt idx="26570">
                  <c:v>3.5838687419889999</c:v>
                </c:pt>
                <c:pt idx="26571">
                  <c:v>3.5839905738829998</c:v>
                </c:pt>
                <c:pt idx="26572">
                  <c:v>3.58411860466</c:v>
                </c:pt>
                <c:pt idx="26573">
                  <c:v>3.5844159126280002</c:v>
                </c:pt>
                <c:pt idx="26574">
                  <c:v>3.5847699642180002</c:v>
                </c:pt>
                <c:pt idx="26575">
                  <c:v>3.5850048065190001</c:v>
                </c:pt>
                <c:pt idx="26576">
                  <c:v>3.5852806568150002</c:v>
                </c:pt>
                <c:pt idx="26577">
                  <c:v>3.5854115486150002</c:v>
                </c:pt>
                <c:pt idx="26578">
                  <c:v>3.585477352142</c:v>
                </c:pt>
                <c:pt idx="26579">
                  <c:v>3.5855796337129999</c:v>
                </c:pt>
                <c:pt idx="26580">
                  <c:v>3.5856890678409998</c:v>
                </c:pt>
                <c:pt idx="26581">
                  <c:v>3.5858161449430002</c:v>
                </c:pt>
                <c:pt idx="26582">
                  <c:v>3.5861790180209998</c:v>
                </c:pt>
                <c:pt idx="26583">
                  <c:v>3.5865101814270002</c:v>
                </c:pt>
                <c:pt idx="26584">
                  <c:v>3.5866847038270002</c:v>
                </c:pt>
                <c:pt idx="26585">
                  <c:v>3.5868115425110001</c:v>
                </c:pt>
                <c:pt idx="26586">
                  <c:v>3.5868928432459999</c:v>
                </c:pt>
                <c:pt idx="26587">
                  <c:v>3.5870189666750001</c:v>
                </c:pt>
                <c:pt idx="26588">
                  <c:v>3.5871062278750001</c:v>
                </c:pt>
                <c:pt idx="26589">
                  <c:v>3.5871968269350001</c:v>
                </c:pt>
                <c:pt idx="26590">
                  <c:v>3.5872797965999998</c:v>
                </c:pt>
                <c:pt idx="26591">
                  <c:v>3.5873610973360002</c:v>
                </c:pt>
                <c:pt idx="26592">
                  <c:v>3.5875196456910001</c:v>
                </c:pt>
                <c:pt idx="26593">
                  <c:v>3.5877280235289999</c:v>
                </c:pt>
                <c:pt idx="26594">
                  <c:v>3.5878343582149999</c:v>
                </c:pt>
                <c:pt idx="26595">
                  <c:v>3.5879526138309998</c:v>
                </c:pt>
                <c:pt idx="26596">
                  <c:v>3.5880661010739998</c:v>
                </c:pt>
                <c:pt idx="26597">
                  <c:v>3.5882055759429998</c:v>
                </c:pt>
                <c:pt idx="26598">
                  <c:v>3.5883269310000001</c:v>
                </c:pt>
                <c:pt idx="26599">
                  <c:v>3.5884840488430001</c:v>
                </c:pt>
                <c:pt idx="26600">
                  <c:v>3.5886645317079999</c:v>
                </c:pt>
                <c:pt idx="26601">
                  <c:v>3.5888798236850001</c:v>
                </c:pt>
                <c:pt idx="26602">
                  <c:v>3.589191675186</c:v>
                </c:pt>
                <c:pt idx="26603">
                  <c:v>3.5895133018490002</c:v>
                </c:pt>
                <c:pt idx="26604">
                  <c:v>3.5897114276890001</c:v>
                </c:pt>
                <c:pt idx="26605">
                  <c:v>3.5897924900049998</c:v>
                </c:pt>
                <c:pt idx="26606">
                  <c:v>3.5898563861850001</c:v>
                </c:pt>
                <c:pt idx="26607">
                  <c:v>3.5898795127869998</c:v>
                </c:pt>
                <c:pt idx="26608">
                  <c:v>3.5899353027340002</c:v>
                </c:pt>
                <c:pt idx="26609">
                  <c:v>3.5900089740749999</c:v>
                </c:pt>
                <c:pt idx="26610">
                  <c:v>3.5900819301609999</c:v>
                </c:pt>
                <c:pt idx="26611">
                  <c:v>3.5901393890379998</c:v>
                </c:pt>
                <c:pt idx="26612">
                  <c:v>3.5902042388919999</c:v>
                </c:pt>
                <c:pt idx="26613">
                  <c:v>3.5902183055879999</c:v>
                </c:pt>
                <c:pt idx="26614">
                  <c:v>3.5902662277220001</c:v>
                </c:pt>
                <c:pt idx="26615">
                  <c:v>3.5903294086459998</c:v>
                </c:pt>
                <c:pt idx="26616">
                  <c:v>3.5903580188749999</c:v>
                </c:pt>
                <c:pt idx="26617">
                  <c:v>3.5904023647310002</c:v>
                </c:pt>
                <c:pt idx="26618">
                  <c:v>3.5904753208160001</c:v>
                </c:pt>
                <c:pt idx="26619">
                  <c:v>3.590541362762</c:v>
                </c:pt>
                <c:pt idx="26620">
                  <c:v>3.590607404709</c:v>
                </c:pt>
                <c:pt idx="26621">
                  <c:v>3.5906760692600002</c:v>
                </c:pt>
                <c:pt idx="26622">
                  <c:v>3.5907056331630001</c:v>
                </c:pt>
                <c:pt idx="26623">
                  <c:v>3.5907545089720001</c:v>
                </c:pt>
                <c:pt idx="26624">
                  <c:v>3.590830802917</c:v>
                </c:pt>
                <c:pt idx="26625">
                  <c:v>3.590923070908</c:v>
                </c:pt>
                <c:pt idx="26626">
                  <c:v>3.5911614894869999</c:v>
                </c:pt>
                <c:pt idx="26627">
                  <c:v>3.591191768646</c:v>
                </c:pt>
                <c:pt idx="26628">
                  <c:v>3.591256380081</c:v>
                </c:pt>
                <c:pt idx="26629">
                  <c:v>3.5913405418400002</c:v>
                </c:pt>
                <c:pt idx="26630">
                  <c:v>3.5913839340210001</c:v>
                </c:pt>
                <c:pt idx="26631">
                  <c:v>3.5914578437809999</c:v>
                </c:pt>
                <c:pt idx="26632">
                  <c:v>3.5915515422820001</c:v>
                </c:pt>
                <c:pt idx="26633">
                  <c:v>3.5915968418120001</c:v>
                </c:pt>
                <c:pt idx="26634">
                  <c:v>3.5916674137119999</c:v>
                </c:pt>
                <c:pt idx="26635">
                  <c:v>3.5917520523070001</c:v>
                </c:pt>
                <c:pt idx="26636">
                  <c:v>3.5917849540710001</c:v>
                </c:pt>
                <c:pt idx="26637">
                  <c:v>3.5919165611269999</c:v>
                </c:pt>
                <c:pt idx="26638">
                  <c:v>3.5919899940489999</c:v>
                </c:pt>
                <c:pt idx="26639">
                  <c:v>3.5920798778530001</c:v>
                </c:pt>
                <c:pt idx="26640">
                  <c:v>3.5922057628630002</c:v>
                </c:pt>
                <c:pt idx="26641">
                  <c:v>3.5922882556919999</c:v>
                </c:pt>
                <c:pt idx="26642">
                  <c:v>3.5923624038700002</c:v>
                </c:pt>
                <c:pt idx="26643">
                  <c:v>3.5924448966979998</c:v>
                </c:pt>
                <c:pt idx="26644">
                  <c:v>3.5925328731540001</c:v>
                </c:pt>
                <c:pt idx="26645">
                  <c:v>3.592646121979</c:v>
                </c:pt>
                <c:pt idx="26646">
                  <c:v>3.5927696228029999</c:v>
                </c:pt>
                <c:pt idx="26647">
                  <c:v>3.5930886268619999</c:v>
                </c:pt>
                <c:pt idx="26648">
                  <c:v>3.5933668613430001</c:v>
                </c:pt>
                <c:pt idx="26649">
                  <c:v>3.5936949253080002</c:v>
                </c:pt>
                <c:pt idx="26650">
                  <c:v>3.5937628746030001</c:v>
                </c:pt>
                <c:pt idx="26651">
                  <c:v>3.5938367843629999</c:v>
                </c:pt>
                <c:pt idx="26652">
                  <c:v>3.593941688538</c:v>
                </c:pt>
                <c:pt idx="26653">
                  <c:v>3.594088315964</c:v>
                </c:pt>
                <c:pt idx="26654">
                  <c:v>3.5942022800450002</c:v>
                </c:pt>
                <c:pt idx="26655">
                  <c:v>3.5943226814270002</c:v>
                </c:pt>
                <c:pt idx="26656">
                  <c:v>3.5946633815769999</c:v>
                </c:pt>
                <c:pt idx="26657">
                  <c:v>3.5947499275210002</c:v>
                </c:pt>
                <c:pt idx="26658">
                  <c:v>3.5948135852809999</c:v>
                </c:pt>
                <c:pt idx="26659">
                  <c:v>3.594918489456</c:v>
                </c:pt>
                <c:pt idx="26660">
                  <c:v>3.595008850098</c:v>
                </c:pt>
                <c:pt idx="26661">
                  <c:v>3.5950634479520001</c:v>
                </c:pt>
                <c:pt idx="26662">
                  <c:v>3.5951757431029998</c:v>
                </c:pt>
                <c:pt idx="26663">
                  <c:v>3.5953493118290001</c:v>
                </c:pt>
                <c:pt idx="26664">
                  <c:v>3.5956645011899999</c:v>
                </c:pt>
                <c:pt idx="26665">
                  <c:v>3.5957777500149999</c:v>
                </c:pt>
                <c:pt idx="26666">
                  <c:v>3.596097230911</c:v>
                </c:pt>
                <c:pt idx="26667">
                  <c:v>3.5962200164790001</c:v>
                </c:pt>
                <c:pt idx="26668">
                  <c:v>3.5965516567229998</c:v>
                </c:pt>
                <c:pt idx="26669">
                  <c:v>3.5968341827389998</c:v>
                </c:pt>
                <c:pt idx="26670">
                  <c:v>3.5969400405880001</c:v>
                </c:pt>
                <c:pt idx="26671">
                  <c:v>3.5971710681919999</c:v>
                </c:pt>
                <c:pt idx="26672">
                  <c:v>3.5972616672519999</c:v>
                </c:pt>
                <c:pt idx="26673">
                  <c:v>3.5973167419430001</c:v>
                </c:pt>
                <c:pt idx="26674">
                  <c:v>3.5973834991459999</c:v>
                </c:pt>
                <c:pt idx="26675">
                  <c:v>3.5974636077879998</c:v>
                </c:pt>
                <c:pt idx="26676">
                  <c:v>3.5975489616390002</c:v>
                </c:pt>
                <c:pt idx="26677">
                  <c:v>3.5976307392120002</c:v>
                </c:pt>
                <c:pt idx="26678">
                  <c:v>3.597734689713</c:v>
                </c:pt>
                <c:pt idx="26679">
                  <c:v>3.5979204177859998</c:v>
                </c:pt>
                <c:pt idx="26680">
                  <c:v>3.5980222225189999</c:v>
                </c:pt>
                <c:pt idx="26681">
                  <c:v>3.59805560112</c:v>
                </c:pt>
                <c:pt idx="26682">
                  <c:v>3.5980970859529999</c:v>
                </c:pt>
                <c:pt idx="26683">
                  <c:v>3.5982015132899998</c:v>
                </c:pt>
                <c:pt idx="26684">
                  <c:v>3.5983104705810001</c:v>
                </c:pt>
                <c:pt idx="26685">
                  <c:v>3.598383188248</c:v>
                </c:pt>
                <c:pt idx="26686">
                  <c:v>3.598505496979</c:v>
                </c:pt>
                <c:pt idx="26687">
                  <c:v>3.5986251831049998</c:v>
                </c:pt>
                <c:pt idx="26688">
                  <c:v>3.5987408161159999</c:v>
                </c:pt>
                <c:pt idx="26689">
                  <c:v>3.5988254547120002</c:v>
                </c:pt>
                <c:pt idx="26690">
                  <c:v>3.5989439487460002</c:v>
                </c:pt>
                <c:pt idx="26691">
                  <c:v>3.5990169048310001</c:v>
                </c:pt>
                <c:pt idx="26692">
                  <c:v>3.5991137027739999</c:v>
                </c:pt>
                <c:pt idx="26693">
                  <c:v>3.5992259979250001</c:v>
                </c:pt>
                <c:pt idx="26694">
                  <c:v>3.5995285511019999</c:v>
                </c:pt>
                <c:pt idx="26695">
                  <c:v>3.5996472835539999</c:v>
                </c:pt>
                <c:pt idx="26696">
                  <c:v>3.5997259616849999</c:v>
                </c:pt>
                <c:pt idx="26697">
                  <c:v>3.5998070240020001</c:v>
                </c:pt>
                <c:pt idx="26698">
                  <c:v>3.5998923778530001</c:v>
                </c:pt>
                <c:pt idx="26699">
                  <c:v>3.6001193523409998</c:v>
                </c:pt>
                <c:pt idx="26700">
                  <c:v>3.6002931594850001</c:v>
                </c:pt>
                <c:pt idx="26701">
                  <c:v>3.6003773212430001</c:v>
                </c:pt>
                <c:pt idx="26702">
                  <c:v>3.600460290909</c:v>
                </c:pt>
                <c:pt idx="26703">
                  <c:v>3.6005434989929999</c:v>
                </c:pt>
                <c:pt idx="26704">
                  <c:v>3.6005797386170002</c:v>
                </c:pt>
                <c:pt idx="26705">
                  <c:v>3.6006083488459999</c:v>
                </c:pt>
                <c:pt idx="26706">
                  <c:v>3.6006829738619999</c:v>
                </c:pt>
                <c:pt idx="26707">
                  <c:v>3.6008539199829999</c:v>
                </c:pt>
                <c:pt idx="26708">
                  <c:v>3.6010403633119998</c:v>
                </c:pt>
                <c:pt idx="26709">
                  <c:v>3.601265907288</c:v>
                </c:pt>
                <c:pt idx="26710">
                  <c:v>3.601395130157</c:v>
                </c:pt>
                <c:pt idx="26711">
                  <c:v>3.6014692783359998</c:v>
                </c:pt>
                <c:pt idx="26712">
                  <c:v>3.6015465259549999</c:v>
                </c:pt>
                <c:pt idx="26713">
                  <c:v>3.601670742035</c:v>
                </c:pt>
                <c:pt idx="26714">
                  <c:v>3.6018946170809998</c:v>
                </c:pt>
                <c:pt idx="26715">
                  <c:v>3.6022260189059998</c:v>
                </c:pt>
                <c:pt idx="26716">
                  <c:v>3.6023566722870002</c:v>
                </c:pt>
                <c:pt idx="26717">
                  <c:v>3.6026470661159999</c:v>
                </c:pt>
                <c:pt idx="26718">
                  <c:v>3.6030142307280002</c:v>
                </c:pt>
                <c:pt idx="26719">
                  <c:v>3.603264331818</c:v>
                </c:pt>
                <c:pt idx="26720">
                  <c:v>3.6035263538360001</c:v>
                </c:pt>
                <c:pt idx="26721">
                  <c:v>3.6036574840550002</c:v>
                </c:pt>
                <c:pt idx="26722">
                  <c:v>3.6037428379060001</c:v>
                </c:pt>
                <c:pt idx="26723">
                  <c:v>3.603831291199</c:v>
                </c:pt>
                <c:pt idx="26724">
                  <c:v>3.6039192676540002</c:v>
                </c:pt>
                <c:pt idx="26725">
                  <c:v>3.6040029525759998</c:v>
                </c:pt>
                <c:pt idx="26726">
                  <c:v>3.6040811538700002</c:v>
                </c:pt>
                <c:pt idx="26727">
                  <c:v>3.6041553020479999</c:v>
                </c:pt>
                <c:pt idx="26728">
                  <c:v>3.6042273044590001</c:v>
                </c:pt>
                <c:pt idx="26729">
                  <c:v>3.6043026447300002</c:v>
                </c:pt>
                <c:pt idx="26730">
                  <c:v>3.6043696403499998</c:v>
                </c:pt>
                <c:pt idx="26731">
                  <c:v>3.604427576065</c:v>
                </c:pt>
                <c:pt idx="26732">
                  <c:v>3.6045124530789998</c:v>
                </c:pt>
                <c:pt idx="26733">
                  <c:v>3.6047649383540001</c:v>
                </c:pt>
                <c:pt idx="26734">
                  <c:v>3.6048033237460002</c:v>
                </c:pt>
                <c:pt idx="26735">
                  <c:v>3.6048800945280002</c:v>
                </c:pt>
                <c:pt idx="26736">
                  <c:v>3.6049253940580002</c:v>
                </c:pt>
                <c:pt idx="26737">
                  <c:v>3.604964733124</c:v>
                </c:pt>
                <c:pt idx="26738">
                  <c:v>3.6050438880920002</c:v>
                </c:pt>
                <c:pt idx="26739">
                  <c:v>3.6050915718079999</c:v>
                </c:pt>
                <c:pt idx="26740">
                  <c:v>3.6051354408259999</c:v>
                </c:pt>
                <c:pt idx="26741">
                  <c:v>3.6052138805389999</c:v>
                </c:pt>
                <c:pt idx="26742">
                  <c:v>3.6052572727199999</c:v>
                </c:pt>
                <c:pt idx="26743">
                  <c:v>3.6053655147549999</c:v>
                </c:pt>
                <c:pt idx="26744">
                  <c:v>3.6054313182829998</c:v>
                </c:pt>
                <c:pt idx="26745">
                  <c:v>3.6056175231930001</c:v>
                </c:pt>
                <c:pt idx="26746">
                  <c:v>3.605744123459</c:v>
                </c:pt>
                <c:pt idx="26747">
                  <c:v>3.6058115959169998</c:v>
                </c:pt>
                <c:pt idx="26748">
                  <c:v>3.6059162616729998</c:v>
                </c:pt>
                <c:pt idx="26749">
                  <c:v>3.6060209274289998</c:v>
                </c:pt>
                <c:pt idx="26750">
                  <c:v>3.6060907840729999</c:v>
                </c:pt>
                <c:pt idx="26751">
                  <c:v>3.6062130928039999</c:v>
                </c:pt>
                <c:pt idx="26752">
                  <c:v>3.6063244342799998</c:v>
                </c:pt>
                <c:pt idx="26753">
                  <c:v>3.6064374446869998</c:v>
                </c:pt>
                <c:pt idx="26754">
                  <c:v>3.6066131591800001</c:v>
                </c:pt>
                <c:pt idx="26755">
                  <c:v>3.6068718433379998</c:v>
                </c:pt>
                <c:pt idx="26756">
                  <c:v>3.606994390488</c:v>
                </c:pt>
                <c:pt idx="26757">
                  <c:v>3.6073088645940001</c:v>
                </c:pt>
                <c:pt idx="26758">
                  <c:v>3.6073830127719999</c:v>
                </c:pt>
                <c:pt idx="26759">
                  <c:v>3.6074502468110001</c:v>
                </c:pt>
                <c:pt idx="26760">
                  <c:v>3.607517957687</c:v>
                </c:pt>
                <c:pt idx="26761">
                  <c:v>3.6076257228849999</c:v>
                </c:pt>
                <c:pt idx="26762">
                  <c:v>3.6077001094819998</c:v>
                </c:pt>
                <c:pt idx="26763">
                  <c:v>3.6077682971949998</c:v>
                </c:pt>
                <c:pt idx="26764">
                  <c:v>3.6077983379359999</c:v>
                </c:pt>
                <c:pt idx="26765">
                  <c:v>3.6078686714170001</c:v>
                </c:pt>
                <c:pt idx="26766">
                  <c:v>3.6079440116880002</c:v>
                </c:pt>
                <c:pt idx="26767">
                  <c:v>3.6080174446109998</c:v>
                </c:pt>
                <c:pt idx="26768">
                  <c:v>3.6081407070160001</c:v>
                </c:pt>
                <c:pt idx="26769">
                  <c:v>3.6083605289460001</c:v>
                </c:pt>
                <c:pt idx="26770">
                  <c:v>3.6084291934969999</c:v>
                </c:pt>
                <c:pt idx="26771">
                  <c:v>3.6085219383239999</c:v>
                </c:pt>
                <c:pt idx="26772">
                  <c:v>3.608583450317</c:v>
                </c:pt>
                <c:pt idx="26773">
                  <c:v>3.6086614131929999</c:v>
                </c:pt>
                <c:pt idx="26774">
                  <c:v>3.6086900234220001</c:v>
                </c:pt>
                <c:pt idx="26775">
                  <c:v>3.608751058578</c:v>
                </c:pt>
                <c:pt idx="26776">
                  <c:v>3.6088583469389999</c:v>
                </c:pt>
                <c:pt idx="26777">
                  <c:v>3.6089203357700002</c:v>
                </c:pt>
                <c:pt idx="26778">
                  <c:v>3.6089937686920002</c:v>
                </c:pt>
                <c:pt idx="26779">
                  <c:v>3.6090760231019998</c:v>
                </c:pt>
                <c:pt idx="26780">
                  <c:v>3.6092000007629998</c:v>
                </c:pt>
                <c:pt idx="26781">
                  <c:v>3.609314203262</c:v>
                </c:pt>
                <c:pt idx="26782">
                  <c:v>3.6094982624049998</c:v>
                </c:pt>
                <c:pt idx="26783">
                  <c:v>3.6098430156710002</c:v>
                </c:pt>
                <c:pt idx="26784">
                  <c:v>3.610060691833</c:v>
                </c:pt>
                <c:pt idx="26785">
                  <c:v>3.6102507114410001</c:v>
                </c:pt>
                <c:pt idx="26786">
                  <c:v>3.6103284358979999</c:v>
                </c:pt>
                <c:pt idx="26787">
                  <c:v>3.6104018688199999</c:v>
                </c:pt>
                <c:pt idx="26788">
                  <c:v>3.6104712486269999</c:v>
                </c:pt>
                <c:pt idx="26789">
                  <c:v>3.610546588898</c:v>
                </c:pt>
                <c:pt idx="26790">
                  <c:v>3.6106147766109999</c:v>
                </c:pt>
                <c:pt idx="26791">
                  <c:v>3.6106860637659999</c:v>
                </c:pt>
                <c:pt idx="26792">
                  <c:v>3.6107547283170001</c:v>
                </c:pt>
                <c:pt idx="26793">
                  <c:v>3.6107814311980002</c:v>
                </c:pt>
                <c:pt idx="26794">
                  <c:v>3.6108481883999999</c:v>
                </c:pt>
                <c:pt idx="26795">
                  <c:v>3.610890626907</c:v>
                </c:pt>
                <c:pt idx="26796">
                  <c:v>3.6109118461610001</c:v>
                </c:pt>
                <c:pt idx="26797">
                  <c:v>3.6109790801999999</c:v>
                </c:pt>
                <c:pt idx="26798">
                  <c:v>3.6110224723819999</c:v>
                </c:pt>
                <c:pt idx="26799">
                  <c:v>3.6111183166499998</c:v>
                </c:pt>
                <c:pt idx="26800">
                  <c:v>3.6112117767330001</c:v>
                </c:pt>
                <c:pt idx="26801">
                  <c:v>3.6113548278810002</c:v>
                </c:pt>
                <c:pt idx="26802">
                  <c:v>3.6116511821750001</c:v>
                </c:pt>
                <c:pt idx="26803">
                  <c:v>3.6117198467249998</c:v>
                </c:pt>
                <c:pt idx="26804">
                  <c:v>3.6118159294129999</c:v>
                </c:pt>
                <c:pt idx="26805">
                  <c:v>3.6119422912600001</c:v>
                </c:pt>
                <c:pt idx="26806">
                  <c:v>3.6120176315310002</c:v>
                </c:pt>
                <c:pt idx="26807">
                  <c:v>3.6120984554289999</c:v>
                </c:pt>
                <c:pt idx="26808">
                  <c:v>3.6122176647190001</c:v>
                </c:pt>
                <c:pt idx="26809">
                  <c:v>3.6123533248899999</c:v>
                </c:pt>
                <c:pt idx="26810">
                  <c:v>3.6124713420869998</c:v>
                </c:pt>
                <c:pt idx="26811">
                  <c:v>3.6125380992889999</c:v>
                </c:pt>
                <c:pt idx="26812">
                  <c:v>3.6126711368560001</c:v>
                </c:pt>
                <c:pt idx="26813">
                  <c:v>3.6128356456759998</c:v>
                </c:pt>
                <c:pt idx="26814">
                  <c:v>3.6131653785709998</c:v>
                </c:pt>
                <c:pt idx="26815">
                  <c:v>3.613448858261</c:v>
                </c:pt>
                <c:pt idx="26816">
                  <c:v>3.6136100292209998</c:v>
                </c:pt>
                <c:pt idx="26817">
                  <c:v>3.6137182712549998</c:v>
                </c:pt>
                <c:pt idx="26818">
                  <c:v>3.6139936447140002</c:v>
                </c:pt>
                <c:pt idx="26819">
                  <c:v>3.6141443252559999</c:v>
                </c:pt>
                <c:pt idx="26820">
                  <c:v>3.6142165660860002</c:v>
                </c:pt>
                <c:pt idx="26821">
                  <c:v>3.6142921447749998</c:v>
                </c:pt>
                <c:pt idx="26822">
                  <c:v>3.6143665313720001</c:v>
                </c:pt>
                <c:pt idx="26823">
                  <c:v>3.6144013404850002</c:v>
                </c:pt>
                <c:pt idx="26824">
                  <c:v>3.61443400383</c:v>
                </c:pt>
                <c:pt idx="26825">
                  <c:v>3.6145098209380002</c:v>
                </c:pt>
                <c:pt idx="26826">
                  <c:v>3.6145887374879999</c:v>
                </c:pt>
                <c:pt idx="26827">
                  <c:v>3.61492061615</c:v>
                </c:pt>
                <c:pt idx="26828">
                  <c:v>3.6149964332579998</c:v>
                </c:pt>
                <c:pt idx="26829">
                  <c:v>3.6151289939879998</c:v>
                </c:pt>
                <c:pt idx="26830">
                  <c:v>3.6151521205899999</c:v>
                </c:pt>
                <c:pt idx="26831">
                  <c:v>3.6152167320249999</c:v>
                </c:pt>
                <c:pt idx="26832">
                  <c:v>3.615291833878</c:v>
                </c:pt>
                <c:pt idx="26833">
                  <c:v>3.6153185367580001</c:v>
                </c:pt>
                <c:pt idx="26834">
                  <c:v>3.6153867244720002</c:v>
                </c:pt>
                <c:pt idx="26835">
                  <c:v>3.6154608726499999</c:v>
                </c:pt>
                <c:pt idx="26836">
                  <c:v>3.615534305573</c:v>
                </c:pt>
                <c:pt idx="26837">
                  <c:v>3.6156601905820001</c:v>
                </c:pt>
                <c:pt idx="26838">
                  <c:v>3.6159029006960002</c:v>
                </c:pt>
                <c:pt idx="26839">
                  <c:v>3.6159830093380001</c:v>
                </c:pt>
                <c:pt idx="26840">
                  <c:v>3.6160500049589999</c:v>
                </c:pt>
                <c:pt idx="26841">
                  <c:v>3.6161217689509999</c:v>
                </c:pt>
                <c:pt idx="26842">
                  <c:v>3.616149902344</c:v>
                </c:pt>
                <c:pt idx="26843">
                  <c:v>3.6162257194520002</c:v>
                </c:pt>
                <c:pt idx="26844">
                  <c:v>3.6163048744199999</c:v>
                </c:pt>
                <c:pt idx="26845">
                  <c:v>3.61638879776</c:v>
                </c:pt>
                <c:pt idx="26846">
                  <c:v>3.6165146827700001</c:v>
                </c:pt>
                <c:pt idx="26847">
                  <c:v>3.616606712341</c:v>
                </c:pt>
                <c:pt idx="26848">
                  <c:v>3.616688728333</c:v>
                </c:pt>
                <c:pt idx="26849">
                  <c:v>3.6167221069340001</c:v>
                </c:pt>
                <c:pt idx="26850">
                  <c:v>3.616800546646</c:v>
                </c:pt>
                <c:pt idx="26851">
                  <c:v>3.6168732643129999</c:v>
                </c:pt>
                <c:pt idx="26852">
                  <c:v>3.6169178485870002</c:v>
                </c:pt>
                <c:pt idx="26853">
                  <c:v>3.6169524192810001</c:v>
                </c:pt>
                <c:pt idx="26854">
                  <c:v>3.6170282363889998</c:v>
                </c:pt>
                <c:pt idx="26855">
                  <c:v>3.6170744895940001</c:v>
                </c:pt>
                <c:pt idx="26856">
                  <c:v>3.6171910762790001</c:v>
                </c:pt>
                <c:pt idx="26857">
                  <c:v>3.617283582687</c:v>
                </c:pt>
                <c:pt idx="26858">
                  <c:v>3.6176629066469999</c:v>
                </c:pt>
                <c:pt idx="26859">
                  <c:v>3.617817163467</c:v>
                </c:pt>
                <c:pt idx="26860">
                  <c:v>3.6181898117069999</c:v>
                </c:pt>
                <c:pt idx="26861">
                  <c:v>3.6185503005980002</c:v>
                </c:pt>
                <c:pt idx="26862">
                  <c:v>3.6186478137970002</c:v>
                </c:pt>
                <c:pt idx="26863">
                  <c:v>3.6186931133270002</c:v>
                </c:pt>
                <c:pt idx="26864">
                  <c:v>3.6187338829039999</c:v>
                </c:pt>
                <c:pt idx="26865">
                  <c:v>3.6188116073610002</c:v>
                </c:pt>
                <c:pt idx="26866">
                  <c:v>3.6188657283780001</c:v>
                </c:pt>
                <c:pt idx="26867">
                  <c:v>3.6189162731170001</c:v>
                </c:pt>
                <c:pt idx="26868">
                  <c:v>3.6190075874329999</c:v>
                </c:pt>
                <c:pt idx="26869">
                  <c:v>3.619060277939</c:v>
                </c:pt>
                <c:pt idx="26870">
                  <c:v>3.6191101074219998</c:v>
                </c:pt>
                <c:pt idx="26871">
                  <c:v>3.6191995143889999</c:v>
                </c:pt>
                <c:pt idx="26872">
                  <c:v>3.6192514896389998</c:v>
                </c:pt>
                <c:pt idx="26873">
                  <c:v>3.6193037033080002</c:v>
                </c:pt>
                <c:pt idx="26874">
                  <c:v>3.6193852424620001</c:v>
                </c:pt>
                <c:pt idx="26875">
                  <c:v>3.6194334030149999</c:v>
                </c:pt>
                <c:pt idx="26876">
                  <c:v>3.6194810867310001</c:v>
                </c:pt>
                <c:pt idx="26877">
                  <c:v>3.6195561885830001</c:v>
                </c:pt>
                <c:pt idx="26878">
                  <c:v>3.6196351051329998</c:v>
                </c:pt>
                <c:pt idx="26879">
                  <c:v>3.6197314262389999</c:v>
                </c:pt>
                <c:pt idx="26880">
                  <c:v>3.6198570728299999</c:v>
                </c:pt>
                <c:pt idx="26881">
                  <c:v>3.619974136353</c:v>
                </c:pt>
                <c:pt idx="26882">
                  <c:v>3.6200819015499999</c:v>
                </c:pt>
                <c:pt idx="26883">
                  <c:v>3.620420455933</c:v>
                </c:pt>
                <c:pt idx="26884">
                  <c:v>3.6207180023190002</c:v>
                </c:pt>
                <c:pt idx="26885">
                  <c:v>3.6207511425019998</c:v>
                </c:pt>
                <c:pt idx="26886">
                  <c:v>3.6208155155180002</c:v>
                </c:pt>
                <c:pt idx="26887">
                  <c:v>3.6208856105799998</c:v>
                </c:pt>
                <c:pt idx="26888">
                  <c:v>3.6209571361539998</c:v>
                </c:pt>
                <c:pt idx="26889">
                  <c:v>3.621025800705</c:v>
                </c:pt>
                <c:pt idx="26890">
                  <c:v>3.6210956573490001</c:v>
                </c:pt>
                <c:pt idx="26891">
                  <c:v>3.6211152076720001</c:v>
                </c:pt>
                <c:pt idx="26892">
                  <c:v>3.6211731433869998</c:v>
                </c:pt>
                <c:pt idx="26893">
                  <c:v>3.621238470078</c:v>
                </c:pt>
                <c:pt idx="26894">
                  <c:v>3.6212990283969999</c:v>
                </c:pt>
                <c:pt idx="26895">
                  <c:v>3.621367692947</c:v>
                </c:pt>
                <c:pt idx="26896">
                  <c:v>3.6214361190800002</c:v>
                </c:pt>
                <c:pt idx="26897">
                  <c:v>3.6215109825130001</c:v>
                </c:pt>
                <c:pt idx="26898">
                  <c:v>3.6215932369230002</c:v>
                </c:pt>
                <c:pt idx="26899">
                  <c:v>3.6217224597929998</c:v>
                </c:pt>
                <c:pt idx="26900">
                  <c:v>3.6220729351040002</c:v>
                </c:pt>
                <c:pt idx="26901">
                  <c:v>3.6220924854279999</c:v>
                </c:pt>
                <c:pt idx="26902">
                  <c:v>3.6221473217010001</c:v>
                </c:pt>
                <c:pt idx="26903">
                  <c:v>3.622213363647</c:v>
                </c:pt>
                <c:pt idx="26904">
                  <c:v>3.6222887039180001</c:v>
                </c:pt>
                <c:pt idx="26905">
                  <c:v>3.6223843097690001</c:v>
                </c:pt>
                <c:pt idx="26906">
                  <c:v>3.6225123405459998</c:v>
                </c:pt>
                <c:pt idx="26907">
                  <c:v>3.622722387314</c:v>
                </c:pt>
                <c:pt idx="26908">
                  <c:v>3.623055696487</c:v>
                </c:pt>
                <c:pt idx="26909">
                  <c:v>3.623351812363</c:v>
                </c:pt>
                <c:pt idx="26910">
                  <c:v>3.623482942581</c:v>
                </c:pt>
                <c:pt idx="26911">
                  <c:v>3.6236062049869999</c:v>
                </c:pt>
                <c:pt idx="26912">
                  <c:v>3.6236822605130001</c:v>
                </c:pt>
                <c:pt idx="26913">
                  <c:v>3.6239893436430002</c:v>
                </c:pt>
                <c:pt idx="26914">
                  <c:v>3.624166250229</c:v>
                </c:pt>
                <c:pt idx="26915">
                  <c:v>3.6242506504060001</c:v>
                </c:pt>
                <c:pt idx="26916">
                  <c:v>3.624328613281</c:v>
                </c:pt>
                <c:pt idx="26917">
                  <c:v>3.6244041919710002</c:v>
                </c:pt>
                <c:pt idx="26918">
                  <c:v>3.6244759559630002</c:v>
                </c:pt>
                <c:pt idx="26919">
                  <c:v>3.6245265007020002</c:v>
                </c:pt>
                <c:pt idx="26920">
                  <c:v>3.6245992183690001</c:v>
                </c:pt>
                <c:pt idx="26921">
                  <c:v>3.6246671676640001</c:v>
                </c:pt>
                <c:pt idx="26922">
                  <c:v>3.6247513294220002</c:v>
                </c:pt>
                <c:pt idx="26923">
                  <c:v>3.6248352527619998</c:v>
                </c:pt>
                <c:pt idx="26924">
                  <c:v>3.6249370574949999</c:v>
                </c:pt>
                <c:pt idx="26925">
                  <c:v>3.625024318695</c:v>
                </c:pt>
                <c:pt idx="26926">
                  <c:v>3.6253619194029998</c:v>
                </c:pt>
                <c:pt idx="26927">
                  <c:v>3.625467300415</c:v>
                </c:pt>
                <c:pt idx="26928">
                  <c:v>3.6255586147310002</c:v>
                </c:pt>
                <c:pt idx="26929">
                  <c:v>3.6256396770479999</c:v>
                </c:pt>
                <c:pt idx="26930">
                  <c:v>3.6257677078250001</c:v>
                </c:pt>
                <c:pt idx="26931">
                  <c:v>3.6257975101470001</c:v>
                </c:pt>
                <c:pt idx="26932">
                  <c:v>3.625875473022</c:v>
                </c:pt>
                <c:pt idx="26933">
                  <c:v>3.6259455680850001</c:v>
                </c:pt>
                <c:pt idx="26934">
                  <c:v>3.625982046127</c:v>
                </c:pt>
                <c:pt idx="26935">
                  <c:v>3.6260604858400001</c:v>
                </c:pt>
                <c:pt idx="26936">
                  <c:v>3.6261272430420002</c:v>
                </c:pt>
                <c:pt idx="26937">
                  <c:v>3.6261572837829998</c:v>
                </c:pt>
                <c:pt idx="26938">
                  <c:v>3.6262323856349998</c:v>
                </c:pt>
                <c:pt idx="26939">
                  <c:v>3.6262965202330002</c:v>
                </c:pt>
                <c:pt idx="26940">
                  <c:v>3.6263904571530001</c:v>
                </c:pt>
                <c:pt idx="26941">
                  <c:v>3.6264672279360002</c:v>
                </c:pt>
                <c:pt idx="26942">
                  <c:v>3.6265900135039999</c:v>
                </c:pt>
                <c:pt idx="26943">
                  <c:v>3.6267220973969998</c:v>
                </c:pt>
                <c:pt idx="26944">
                  <c:v>3.6268489360810001</c:v>
                </c:pt>
                <c:pt idx="26945">
                  <c:v>3.626960277557</c:v>
                </c:pt>
                <c:pt idx="26946">
                  <c:v>3.6271858215330002</c:v>
                </c:pt>
                <c:pt idx="26947">
                  <c:v>3.6275207996369998</c:v>
                </c:pt>
                <c:pt idx="26948">
                  <c:v>3.6278498172760001</c:v>
                </c:pt>
                <c:pt idx="26949">
                  <c:v>3.6279222965239999</c:v>
                </c:pt>
                <c:pt idx="26950">
                  <c:v>3.6279482841489998</c:v>
                </c:pt>
                <c:pt idx="26951">
                  <c:v>3.6280140876770002</c:v>
                </c:pt>
                <c:pt idx="26952">
                  <c:v>3.6280474662779998</c:v>
                </c:pt>
                <c:pt idx="26953">
                  <c:v>3.6281113624570001</c:v>
                </c:pt>
                <c:pt idx="26954">
                  <c:v>3.6281762123110002</c:v>
                </c:pt>
                <c:pt idx="26955">
                  <c:v>3.6282467842099999</c:v>
                </c:pt>
                <c:pt idx="26956">
                  <c:v>3.6282672882079998</c:v>
                </c:pt>
                <c:pt idx="26957">
                  <c:v>3.6282997131350001</c:v>
                </c:pt>
                <c:pt idx="26958">
                  <c:v>3.6283750534060002</c:v>
                </c:pt>
                <c:pt idx="26959">
                  <c:v>3.6284029483800002</c:v>
                </c:pt>
                <c:pt idx="26960">
                  <c:v>3.6284310817719998</c:v>
                </c:pt>
                <c:pt idx="26961">
                  <c:v>3.6284918785100002</c:v>
                </c:pt>
                <c:pt idx="26962">
                  <c:v>3.628560781479</c:v>
                </c:pt>
                <c:pt idx="26963">
                  <c:v>3.6285898685459999</c:v>
                </c:pt>
                <c:pt idx="26964">
                  <c:v>3.6286125183109998</c:v>
                </c:pt>
                <c:pt idx="26965">
                  <c:v>3.62868475914</c:v>
                </c:pt>
                <c:pt idx="26966">
                  <c:v>3.6287567615510001</c:v>
                </c:pt>
                <c:pt idx="26967">
                  <c:v>3.629047632217</c:v>
                </c:pt>
                <c:pt idx="26968">
                  <c:v>3.6291410922999998</c:v>
                </c:pt>
                <c:pt idx="26969">
                  <c:v>3.6292240619660001</c:v>
                </c:pt>
                <c:pt idx="26970">
                  <c:v>3.6293449401859998</c:v>
                </c:pt>
                <c:pt idx="26971">
                  <c:v>3.6293864250180001</c:v>
                </c:pt>
                <c:pt idx="26972">
                  <c:v>3.6294648647310002</c:v>
                </c:pt>
                <c:pt idx="26973">
                  <c:v>3.6295089721679998</c:v>
                </c:pt>
                <c:pt idx="26974">
                  <c:v>3.6295533180240001</c:v>
                </c:pt>
                <c:pt idx="26975">
                  <c:v>3.6296343803409998</c:v>
                </c:pt>
                <c:pt idx="26976">
                  <c:v>3.6296749114989999</c:v>
                </c:pt>
                <c:pt idx="26977">
                  <c:v>3.6297841072080002</c:v>
                </c:pt>
                <c:pt idx="26978">
                  <c:v>3.6299266815190001</c:v>
                </c:pt>
                <c:pt idx="26979">
                  <c:v>3.6302442550660001</c:v>
                </c:pt>
                <c:pt idx="26980">
                  <c:v>3.6303982734679998</c:v>
                </c:pt>
                <c:pt idx="26981">
                  <c:v>3.6305844783780001</c:v>
                </c:pt>
                <c:pt idx="26982">
                  <c:v>3.6308839321140001</c:v>
                </c:pt>
                <c:pt idx="26983">
                  <c:v>3.6312284469599998</c:v>
                </c:pt>
                <c:pt idx="26984">
                  <c:v>3.6313745975490002</c:v>
                </c:pt>
                <c:pt idx="26985">
                  <c:v>3.6314744949339999</c:v>
                </c:pt>
                <c:pt idx="26986">
                  <c:v>3.6317694187159999</c:v>
                </c:pt>
                <c:pt idx="26987">
                  <c:v>3.6320877075200002</c:v>
                </c:pt>
                <c:pt idx="26988">
                  <c:v>3.6324105262759998</c:v>
                </c:pt>
                <c:pt idx="26989">
                  <c:v>3.6326022148130002</c:v>
                </c:pt>
                <c:pt idx="26990">
                  <c:v>3.6328547000890001</c:v>
                </c:pt>
                <c:pt idx="26991">
                  <c:v>3.632927656174</c:v>
                </c:pt>
                <c:pt idx="26992">
                  <c:v>3.633056640625</c:v>
                </c:pt>
                <c:pt idx="26993">
                  <c:v>3.6330835819240002</c:v>
                </c:pt>
                <c:pt idx="26994">
                  <c:v>3.6331572532649998</c:v>
                </c:pt>
                <c:pt idx="26995">
                  <c:v>3.6332232952119998</c:v>
                </c:pt>
                <c:pt idx="26996">
                  <c:v>3.633251905441</c:v>
                </c:pt>
                <c:pt idx="26997">
                  <c:v>3.633328676224</c:v>
                </c:pt>
                <c:pt idx="26998">
                  <c:v>3.63339138031</c:v>
                </c:pt>
                <c:pt idx="26999">
                  <c:v>3.6334145069120001</c:v>
                </c:pt>
                <c:pt idx="27000">
                  <c:v>3.633482217789</c:v>
                </c:pt>
                <c:pt idx="27001">
                  <c:v>3.6335661411290001</c:v>
                </c:pt>
                <c:pt idx="27002">
                  <c:v>3.633680582047</c:v>
                </c:pt>
                <c:pt idx="27003">
                  <c:v>3.633855342865</c:v>
                </c:pt>
                <c:pt idx="27004">
                  <c:v>3.6341865062709999</c:v>
                </c:pt>
                <c:pt idx="27005">
                  <c:v>3.6342642307280002</c:v>
                </c:pt>
                <c:pt idx="27006">
                  <c:v>3.6343369483950001</c:v>
                </c:pt>
                <c:pt idx="27007">
                  <c:v>3.6344172954560001</c:v>
                </c:pt>
                <c:pt idx="27008">
                  <c:v>3.6344871521000002</c:v>
                </c:pt>
                <c:pt idx="27009">
                  <c:v>3.6345648765559999</c:v>
                </c:pt>
                <c:pt idx="27010">
                  <c:v>3.6346786022190001</c:v>
                </c:pt>
                <c:pt idx="27011">
                  <c:v>3.6347205638890001</c:v>
                </c:pt>
                <c:pt idx="27012">
                  <c:v>3.6347939968110001</c:v>
                </c:pt>
                <c:pt idx="27013">
                  <c:v>3.6348800659179998</c:v>
                </c:pt>
                <c:pt idx="27014">
                  <c:v>3.6349570751189999</c:v>
                </c:pt>
                <c:pt idx="27015">
                  <c:v>3.635037660599</c:v>
                </c:pt>
                <c:pt idx="27016">
                  <c:v>3.635126829147</c:v>
                </c:pt>
                <c:pt idx="27017">
                  <c:v>3.6354577541349999</c:v>
                </c:pt>
                <c:pt idx="27018">
                  <c:v>3.635818719864</c:v>
                </c:pt>
                <c:pt idx="27019">
                  <c:v>3.6360645294189999</c:v>
                </c:pt>
                <c:pt idx="27020">
                  <c:v>3.6361887454990001</c:v>
                </c:pt>
                <c:pt idx="27021">
                  <c:v>3.6362910270689999</c:v>
                </c:pt>
                <c:pt idx="27022">
                  <c:v>3.6363627910609999</c:v>
                </c:pt>
                <c:pt idx="27023">
                  <c:v>3.6364612579350002</c:v>
                </c:pt>
                <c:pt idx="27024">
                  <c:v>3.6365590095520002</c:v>
                </c:pt>
                <c:pt idx="27025">
                  <c:v>3.636905193329</c:v>
                </c:pt>
                <c:pt idx="27026">
                  <c:v>3.6371934413910001</c:v>
                </c:pt>
                <c:pt idx="27027">
                  <c:v>3.6372792720790001</c:v>
                </c:pt>
                <c:pt idx="27028">
                  <c:v>3.6374030113220002</c:v>
                </c:pt>
                <c:pt idx="27029">
                  <c:v>3.637524366379</c:v>
                </c:pt>
                <c:pt idx="27030">
                  <c:v>3.637711048126</c:v>
                </c:pt>
                <c:pt idx="27031">
                  <c:v>3.637830972672</c:v>
                </c:pt>
                <c:pt idx="27032">
                  <c:v>3.6379058361049998</c:v>
                </c:pt>
                <c:pt idx="27033">
                  <c:v>3.637986421585</c:v>
                </c:pt>
                <c:pt idx="27034">
                  <c:v>3.6381251811980002</c:v>
                </c:pt>
                <c:pt idx="27035">
                  <c:v>3.6384630203250001</c:v>
                </c:pt>
                <c:pt idx="27036">
                  <c:v>3.6386198997500001</c:v>
                </c:pt>
                <c:pt idx="27037">
                  <c:v>3.6387124061580001</c:v>
                </c:pt>
                <c:pt idx="27038">
                  <c:v>3.6388030052190001</c:v>
                </c:pt>
                <c:pt idx="27039">
                  <c:v>3.6389067172999998</c:v>
                </c:pt>
                <c:pt idx="27040">
                  <c:v>3.639259338379</c:v>
                </c:pt>
                <c:pt idx="27041">
                  <c:v>3.639414548874</c:v>
                </c:pt>
                <c:pt idx="27042">
                  <c:v>3.6395144462590001</c:v>
                </c:pt>
                <c:pt idx="27043">
                  <c:v>3.639587402344</c:v>
                </c:pt>
                <c:pt idx="27044">
                  <c:v>3.6396615505219998</c:v>
                </c:pt>
                <c:pt idx="27045">
                  <c:v>3.639713048935</c:v>
                </c:pt>
                <c:pt idx="27046">
                  <c:v>3.6397590637210002</c:v>
                </c:pt>
                <c:pt idx="27047">
                  <c:v>3.6398410797120002</c:v>
                </c:pt>
                <c:pt idx="27048">
                  <c:v>3.639899730682</c:v>
                </c:pt>
                <c:pt idx="27049">
                  <c:v>3.6399457454680002</c:v>
                </c:pt>
                <c:pt idx="27050">
                  <c:v>3.640028238297</c:v>
                </c:pt>
                <c:pt idx="27051">
                  <c:v>3.640082597733</c:v>
                </c:pt>
                <c:pt idx="27052">
                  <c:v>3.6401309967039999</c:v>
                </c:pt>
                <c:pt idx="27053">
                  <c:v>3.6402089595790001</c:v>
                </c:pt>
                <c:pt idx="27054">
                  <c:v>3.6402602195739999</c:v>
                </c:pt>
                <c:pt idx="27055">
                  <c:v>3.640363693237</c:v>
                </c:pt>
                <c:pt idx="27056">
                  <c:v>3.6404964923860001</c:v>
                </c:pt>
                <c:pt idx="27057">
                  <c:v>3.640546321869</c:v>
                </c:pt>
                <c:pt idx="27058">
                  <c:v>3.6405844688419999</c:v>
                </c:pt>
                <c:pt idx="27059">
                  <c:v>3.640659809113</c:v>
                </c:pt>
                <c:pt idx="27060">
                  <c:v>3.6407120227809999</c:v>
                </c:pt>
                <c:pt idx="27061">
                  <c:v>3.6407573223109999</c:v>
                </c:pt>
                <c:pt idx="27062">
                  <c:v>3.640841007233</c:v>
                </c:pt>
                <c:pt idx="27063">
                  <c:v>3.640900373459</c:v>
                </c:pt>
                <c:pt idx="27064">
                  <c:v>3.6409566402440001</c:v>
                </c:pt>
                <c:pt idx="27065">
                  <c:v>3.6410489082340001</c:v>
                </c:pt>
                <c:pt idx="27066">
                  <c:v>3.6411147117609999</c:v>
                </c:pt>
                <c:pt idx="27067">
                  <c:v>3.6411614418029998</c:v>
                </c:pt>
                <c:pt idx="27068">
                  <c:v>3.6412451267239998</c:v>
                </c:pt>
                <c:pt idx="27069">
                  <c:v>3.641296386719</c:v>
                </c:pt>
                <c:pt idx="27070">
                  <c:v>3.6413443088530002</c:v>
                </c:pt>
                <c:pt idx="27071">
                  <c:v>3.6414198875429999</c:v>
                </c:pt>
                <c:pt idx="27072">
                  <c:v>3.6414616107939999</c:v>
                </c:pt>
                <c:pt idx="27073">
                  <c:v>3.6415030956269998</c:v>
                </c:pt>
                <c:pt idx="27074">
                  <c:v>3.6415750980379999</c:v>
                </c:pt>
                <c:pt idx="27075">
                  <c:v>3.6416454315190001</c:v>
                </c:pt>
                <c:pt idx="27076">
                  <c:v>3.641741037369</c:v>
                </c:pt>
                <c:pt idx="27077">
                  <c:v>3.6418437957759999</c:v>
                </c:pt>
                <c:pt idx="27078">
                  <c:v>3.641898155212</c:v>
                </c:pt>
                <c:pt idx="27079">
                  <c:v>3.6420631408689998</c:v>
                </c:pt>
                <c:pt idx="27080">
                  <c:v>3.642367124557</c:v>
                </c:pt>
                <c:pt idx="27081">
                  <c:v>3.6425280570980001</c:v>
                </c:pt>
                <c:pt idx="27082">
                  <c:v>3.6426301002499999</c:v>
                </c:pt>
                <c:pt idx="27083">
                  <c:v>3.642686367035</c:v>
                </c:pt>
                <c:pt idx="27084">
                  <c:v>3.6427364349369999</c:v>
                </c:pt>
                <c:pt idx="27085">
                  <c:v>3.642764568329</c:v>
                </c:pt>
                <c:pt idx="27086">
                  <c:v>3.642778635025</c:v>
                </c:pt>
                <c:pt idx="27087">
                  <c:v>3.6428356170649998</c:v>
                </c:pt>
                <c:pt idx="27088">
                  <c:v>3.6428933143619999</c:v>
                </c:pt>
                <c:pt idx="27089">
                  <c:v>3.642949342728</c:v>
                </c:pt>
                <c:pt idx="27090">
                  <c:v>3.643005609512</c:v>
                </c:pt>
                <c:pt idx="27091">
                  <c:v>3.6430661678309999</c:v>
                </c:pt>
                <c:pt idx="27092">
                  <c:v>3.6431059837339999</c:v>
                </c:pt>
                <c:pt idx="27093">
                  <c:v>3.6431200504299999</c:v>
                </c:pt>
                <c:pt idx="27094">
                  <c:v>3.643179655075</c:v>
                </c:pt>
                <c:pt idx="27095">
                  <c:v>3.6432309150700002</c:v>
                </c:pt>
                <c:pt idx="27096">
                  <c:v>3.643253087997</c:v>
                </c:pt>
                <c:pt idx="27097">
                  <c:v>3.6433219909669998</c:v>
                </c:pt>
                <c:pt idx="27098">
                  <c:v>3.6434595584870002</c:v>
                </c:pt>
                <c:pt idx="27099">
                  <c:v>3.6436686515810002</c:v>
                </c:pt>
                <c:pt idx="27100">
                  <c:v>3.6437752246859998</c:v>
                </c:pt>
                <c:pt idx="27101">
                  <c:v>3.6438343524930001</c:v>
                </c:pt>
                <c:pt idx="27102">
                  <c:v>3.6439220905299998</c:v>
                </c:pt>
                <c:pt idx="27103">
                  <c:v>3.6440176963809998</c:v>
                </c:pt>
                <c:pt idx="27104">
                  <c:v>3.6440861225129999</c:v>
                </c:pt>
                <c:pt idx="27105">
                  <c:v>3.6441726684570002</c:v>
                </c:pt>
                <c:pt idx="27106">
                  <c:v>3.6443684101099998</c:v>
                </c:pt>
                <c:pt idx="27107">
                  <c:v>3.6446702480319999</c:v>
                </c:pt>
                <c:pt idx="27108">
                  <c:v>3.644817352295</c:v>
                </c:pt>
                <c:pt idx="27109">
                  <c:v>3.6448950767519999</c:v>
                </c:pt>
                <c:pt idx="27110">
                  <c:v>3.6450035572049999</c:v>
                </c:pt>
                <c:pt idx="27111">
                  <c:v>3.6451244354250001</c:v>
                </c:pt>
                <c:pt idx="27112">
                  <c:v>3.6453971862789998</c:v>
                </c:pt>
                <c:pt idx="27113">
                  <c:v>3.6457319259640002</c:v>
                </c:pt>
                <c:pt idx="27114">
                  <c:v>3.6459913253780001</c:v>
                </c:pt>
                <c:pt idx="27115">
                  <c:v>3.6461172103880002</c:v>
                </c:pt>
                <c:pt idx="27116">
                  <c:v>3.6461918354030001</c:v>
                </c:pt>
                <c:pt idx="27117">
                  <c:v>3.6462726593019998</c:v>
                </c:pt>
                <c:pt idx="27118">
                  <c:v>3.646404027939</c:v>
                </c:pt>
                <c:pt idx="27119">
                  <c:v>3.6465284824370001</c:v>
                </c:pt>
                <c:pt idx="27120">
                  <c:v>3.6465961933140001</c:v>
                </c:pt>
                <c:pt idx="27121">
                  <c:v>3.6469154357910001</c:v>
                </c:pt>
                <c:pt idx="27122">
                  <c:v>3.6469845771789999</c:v>
                </c:pt>
                <c:pt idx="27123">
                  <c:v>3.6471099853519999</c:v>
                </c:pt>
                <c:pt idx="27124">
                  <c:v>3.6471917629239998</c:v>
                </c:pt>
                <c:pt idx="27125">
                  <c:v>3.6472578048709998</c:v>
                </c:pt>
                <c:pt idx="27126">
                  <c:v>3.6472821235659998</c:v>
                </c:pt>
                <c:pt idx="27127">
                  <c:v>3.6473572254179998</c:v>
                </c:pt>
                <c:pt idx="27128">
                  <c:v>3.6474263668060001</c:v>
                </c:pt>
                <c:pt idx="27129">
                  <c:v>3.6474502086639999</c:v>
                </c:pt>
                <c:pt idx="27130">
                  <c:v>3.6475260257720001</c:v>
                </c:pt>
                <c:pt idx="27131">
                  <c:v>3.6475949287409999</c:v>
                </c:pt>
                <c:pt idx="27132">
                  <c:v>3.6476173400879999</c:v>
                </c:pt>
                <c:pt idx="27133">
                  <c:v>3.647691249847</c:v>
                </c:pt>
                <c:pt idx="27134">
                  <c:v>3.647757291794</c:v>
                </c:pt>
                <c:pt idx="27135">
                  <c:v>3.6477811336519999</c:v>
                </c:pt>
                <c:pt idx="27136">
                  <c:v>3.6479058265690001</c:v>
                </c:pt>
                <c:pt idx="27137">
                  <c:v>3.6479825973510001</c:v>
                </c:pt>
                <c:pt idx="27138">
                  <c:v>3.6481120586400002</c:v>
                </c:pt>
                <c:pt idx="27139">
                  <c:v>3.6481742858890001</c:v>
                </c:pt>
                <c:pt idx="27140">
                  <c:v>3.648344993591</c:v>
                </c:pt>
                <c:pt idx="27141">
                  <c:v>3.648652076721</c:v>
                </c:pt>
                <c:pt idx="27142">
                  <c:v>3.648739337921</c:v>
                </c:pt>
                <c:pt idx="27143">
                  <c:v>3.648868322372</c:v>
                </c:pt>
                <c:pt idx="27144">
                  <c:v>3.6489732265470001</c:v>
                </c:pt>
                <c:pt idx="27145">
                  <c:v>3.6491029262539998</c:v>
                </c:pt>
                <c:pt idx="27146">
                  <c:v>3.6491258144379999</c:v>
                </c:pt>
                <c:pt idx="27147">
                  <c:v>3.649197816849</c:v>
                </c:pt>
                <c:pt idx="27148">
                  <c:v>3.6492614746090002</c:v>
                </c:pt>
                <c:pt idx="27149">
                  <c:v>3.6493310928340001</c:v>
                </c:pt>
                <c:pt idx="27150">
                  <c:v>3.6494009494780002</c:v>
                </c:pt>
                <c:pt idx="27151">
                  <c:v>3.6494708061219998</c:v>
                </c:pt>
                <c:pt idx="27152">
                  <c:v>3.6495332717900002</c:v>
                </c:pt>
                <c:pt idx="27153">
                  <c:v>3.6495845317839999</c:v>
                </c:pt>
                <c:pt idx="27154">
                  <c:v>3.6496567726140001</c:v>
                </c:pt>
                <c:pt idx="27155">
                  <c:v>3.6499166488650001</c:v>
                </c:pt>
                <c:pt idx="27156">
                  <c:v>3.650022745132</c:v>
                </c:pt>
                <c:pt idx="27157">
                  <c:v>3.650130748749</c:v>
                </c:pt>
                <c:pt idx="27158">
                  <c:v>3.6504004001619998</c:v>
                </c:pt>
                <c:pt idx="27159">
                  <c:v>3.6504652500149999</c:v>
                </c:pt>
                <c:pt idx="27160">
                  <c:v>3.6505360603330002</c:v>
                </c:pt>
                <c:pt idx="27161">
                  <c:v>3.6506145000460002</c:v>
                </c:pt>
                <c:pt idx="27162">
                  <c:v>3.650681734085</c:v>
                </c:pt>
                <c:pt idx="27163">
                  <c:v>3.6507472991940002</c:v>
                </c:pt>
                <c:pt idx="27164">
                  <c:v>3.6509184837339999</c:v>
                </c:pt>
                <c:pt idx="27165">
                  <c:v>3.6511468887329999</c:v>
                </c:pt>
                <c:pt idx="27166">
                  <c:v>3.6512279510500001</c:v>
                </c:pt>
                <c:pt idx="27167">
                  <c:v>3.6513071060179998</c:v>
                </c:pt>
                <c:pt idx="27168">
                  <c:v>3.6514515876770002</c:v>
                </c:pt>
                <c:pt idx="27169">
                  <c:v>3.6517448425289998</c:v>
                </c:pt>
                <c:pt idx="27170">
                  <c:v>3.6520652771000002</c:v>
                </c:pt>
                <c:pt idx="27171">
                  <c:v>3.6522340774540001</c:v>
                </c:pt>
                <c:pt idx="27172">
                  <c:v>3.6525399684909998</c:v>
                </c:pt>
                <c:pt idx="27173">
                  <c:v>3.6528873443599998</c:v>
                </c:pt>
                <c:pt idx="27174">
                  <c:v>3.6531226634979999</c:v>
                </c:pt>
                <c:pt idx="27175">
                  <c:v>3.6532564163210002</c:v>
                </c:pt>
                <c:pt idx="27176">
                  <c:v>3.653402328491</c:v>
                </c:pt>
                <c:pt idx="27177">
                  <c:v>3.6537065505980002</c:v>
                </c:pt>
                <c:pt idx="27178">
                  <c:v>3.6537714004519999</c:v>
                </c:pt>
                <c:pt idx="27179">
                  <c:v>3.6538596153260001</c:v>
                </c:pt>
                <c:pt idx="27180">
                  <c:v>3.653908014297</c:v>
                </c:pt>
                <c:pt idx="27181">
                  <c:v>3.6540102958679999</c:v>
                </c:pt>
                <c:pt idx="27182">
                  <c:v>3.6540546417240001</c:v>
                </c:pt>
                <c:pt idx="27183">
                  <c:v>3.6541595458980001</c:v>
                </c:pt>
                <c:pt idx="27184">
                  <c:v>3.6542701721189998</c:v>
                </c:pt>
                <c:pt idx="27185">
                  <c:v>3.6543402671809999</c:v>
                </c:pt>
                <c:pt idx="27186">
                  <c:v>3.6544663906100001</c:v>
                </c:pt>
                <c:pt idx="27187">
                  <c:v>3.6545946598049999</c:v>
                </c:pt>
                <c:pt idx="27188">
                  <c:v>3.654725790024</c:v>
                </c:pt>
                <c:pt idx="27189">
                  <c:v>3.6548290252690001</c:v>
                </c:pt>
                <c:pt idx="27190">
                  <c:v>3.6549150943759998</c:v>
                </c:pt>
                <c:pt idx="27191">
                  <c:v>3.654971599579</c:v>
                </c:pt>
                <c:pt idx="27192">
                  <c:v>3.6552934646609998</c:v>
                </c:pt>
                <c:pt idx="27193">
                  <c:v>3.6554625034330002</c:v>
                </c:pt>
                <c:pt idx="27194">
                  <c:v>3.6555404663090001</c:v>
                </c:pt>
                <c:pt idx="27195">
                  <c:v>3.655613660812</c:v>
                </c:pt>
                <c:pt idx="27196">
                  <c:v>3.6556463241579999</c:v>
                </c:pt>
                <c:pt idx="27197">
                  <c:v>3.6557116508480001</c:v>
                </c:pt>
                <c:pt idx="27198">
                  <c:v>3.6557877063749999</c:v>
                </c:pt>
                <c:pt idx="27199">
                  <c:v>3.6558573245999999</c:v>
                </c:pt>
                <c:pt idx="27200">
                  <c:v>3.6559300422669998</c:v>
                </c:pt>
                <c:pt idx="27201">
                  <c:v>3.6559996604920002</c:v>
                </c:pt>
                <c:pt idx="27202">
                  <c:v>3.6560399532319998</c:v>
                </c:pt>
                <c:pt idx="27203">
                  <c:v>3.6561148166659998</c:v>
                </c:pt>
                <c:pt idx="27204">
                  <c:v>3.6561813354489998</c:v>
                </c:pt>
                <c:pt idx="27205">
                  <c:v>3.6562058925629999</c:v>
                </c:pt>
                <c:pt idx="27206">
                  <c:v>3.656278133392</c:v>
                </c:pt>
                <c:pt idx="27207">
                  <c:v>3.6564319133760002</c:v>
                </c:pt>
                <c:pt idx="27208">
                  <c:v>3.65651845932</c:v>
                </c:pt>
                <c:pt idx="27209">
                  <c:v>3.6565909385680002</c:v>
                </c:pt>
                <c:pt idx="27210">
                  <c:v>3.6566708087920001</c:v>
                </c:pt>
                <c:pt idx="27211">
                  <c:v>3.6567497253419998</c:v>
                </c:pt>
                <c:pt idx="27212">
                  <c:v>3.6568284034729999</c:v>
                </c:pt>
                <c:pt idx="27213">
                  <c:v>3.657099485397</c:v>
                </c:pt>
                <c:pt idx="27214">
                  <c:v>3.657170534134</c:v>
                </c:pt>
                <c:pt idx="27215">
                  <c:v>3.657242298126</c:v>
                </c:pt>
                <c:pt idx="27216">
                  <c:v>3.6573200225829998</c:v>
                </c:pt>
                <c:pt idx="27217">
                  <c:v>3.6573898792269999</c:v>
                </c:pt>
                <c:pt idx="27218">
                  <c:v>3.6574594974519998</c:v>
                </c:pt>
                <c:pt idx="27219">
                  <c:v>3.657569885254</c:v>
                </c:pt>
                <c:pt idx="27220">
                  <c:v>3.6577069759369998</c:v>
                </c:pt>
                <c:pt idx="27221">
                  <c:v>3.6578016281129999</c:v>
                </c:pt>
                <c:pt idx="27222">
                  <c:v>3.65793967247</c:v>
                </c:pt>
                <c:pt idx="27223">
                  <c:v>3.6580710411070001</c:v>
                </c:pt>
                <c:pt idx="27224">
                  <c:v>3.6581327915189998</c:v>
                </c:pt>
                <c:pt idx="27225">
                  <c:v>3.6582655906679999</c:v>
                </c:pt>
                <c:pt idx="27226">
                  <c:v>3.6583778858180001</c:v>
                </c:pt>
                <c:pt idx="27227">
                  <c:v>3.6585059165949998</c:v>
                </c:pt>
                <c:pt idx="27228">
                  <c:v>3.6586344242100002</c:v>
                </c:pt>
                <c:pt idx="27229">
                  <c:v>3.658745527267</c:v>
                </c:pt>
                <c:pt idx="27230">
                  <c:v>3.659019231796</c:v>
                </c:pt>
                <c:pt idx="27231">
                  <c:v>3.6592175960539999</c:v>
                </c:pt>
                <c:pt idx="27232">
                  <c:v>3.6592993736269999</c:v>
                </c:pt>
                <c:pt idx="27233">
                  <c:v>3.6593835353849999</c:v>
                </c:pt>
                <c:pt idx="27234">
                  <c:v>3.6594665050509998</c:v>
                </c:pt>
                <c:pt idx="27235">
                  <c:v>3.6595418453219999</c:v>
                </c:pt>
                <c:pt idx="27236">
                  <c:v>3.6596169471739999</c:v>
                </c:pt>
                <c:pt idx="27237">
                  <c:v>3.6596844196320002</c:v>
                </c:pt>
                <c:pt idx="27238">
                  <c:v>3.659746408463</c:v>
                </c:pt>
                <c:pt idx="27239">
                  <c:v>3.65980386734</c:v>
                </c:pt>
                <c:pt idx="27240">
                  <c:v>3.6598725318910001</c:v>
                </c:pt>
                <c:pt idx="27241">
                  <c:v>3.659950256348</c:v>
                </c:pt>
                <c:pt idx="27242">
                  <c:v>3.6599705219269998</c:v>
                </c:pt>
                <c:pt idx="27243">
                  <c:v>3.6600496768949999</c:v>
                </c:pt>
                <c:pt idx="27244">
                  <c:v>3.6600921154020001</c:v>
                </c:pt>
                <c:pt idx="27245">
                  <c:v>3.66015958786</c:v>
                </c:pt>
                <c:pt idx="27246">
                  <c:v>3.6604812145230001</c:v>
                </c:pt>
                <c:pt idx="27247">
                  <c:v>3.6605968475339998</c:v>
                </c:pt>
                <c:pt idx="27248">
                  <c:v>3.6606736183169999</c:v>
                </c:pt>
                <c:pt idx="27249">
                  <c:v>3.6607494354250001</c:v>
                </c:pt>
                <c:pt idx="27250">
                  <c:v>3.6608738899229998</c:v>
                </c:pt>
                <c:pt idx="27251">
                  <c:v>3.6609613895419999</c:v>
                </c:pt>
                <c:pt idx="27252">
                  <c:v>3.6610426902770001</c:v>
                </c:pt>
                <c:pt idx="27253">
                  <c:v>3.6611616611479998</c:v>
                </c:pt>
                <c:pt idx="27254">
                  <c:v>3.6612594127659999</c:v>
                </c:pt>
                <c:pt idx="27255">
                  <c:v>3.6613335609440001</c:v>
                </c:pt>
                <c:pt idx="27256">
                  <c:v>3.6614413261409999</c:v>
                </c:pt>
                <c:pt idx="27257">
                  <c:v>3.6615350246429998</c:v>
                </c:pt>
                <c:pt idx="27258">
                  <c:v>3.6618435382840002</c:v>
                </c:pt>
                <c:pt idx="27259">
                  <c:v>3.6620154380800001</c:v>
                </c:pt>
                <c:pt idx="27260">
                  <c:v>3.6622076034550002</c:v>
                </c:pt>
                <c:pt idx="27261">
                  <c:v>3.6624066829680002</c:v>
                </c:pt>
                <c:pt idx="27262">
                  <c:v>3.6625180244450002</c:v>
                </c:pt>
                <c:pt idx="27263">
                  <c:v>3.6627535820010002</c:v>
                </c:pt>
                <c:pt idx="27264">
                  <c:v>3.6628258228299999</c:v>
                </c:pt>
                <c:pt idx="27265">
                  <c:v>3.6629037857059998</c:v>
                </c:pt>
                <c:pt idx="27266">
                  <c:v>3.662921905518</c:v>
                </c:pt>
                <c:pt idx="27267">
                  <c:v>3.6629962921139998</c:v>
                </c:pt>
                <c:pt idx="27268">
                  <c:v>3.6630423069</c:v>
                </c:pt>
                <c:pt idx="27269">
                  <c:v>3.6630661487579999</c:v>
                </c:pt>
                <c:pt idx="27270">
                  <c:v>3.6631438732150001</c:v>
                </c:pt>
                <c:pt idx="27271">
                  <c:v>3.663214921951</c:v>
                </c:pt>
                <c:pt idx="27272">
                  <c:v>3.6632859706879999</c:v>
                </c:pt>
                <c:pt idx="27273">
                  <c:v>3.6633605957030002</c:v>
                </c:pt>
                <c:pt idx="27274">
                  <c:v>3.6635477542879999</c:v>
                </c:pt>
                <c:pt idx="27275">
                  <c:v>3.6639099121090002</c:v>
                </c:pt>
                <c:pt idx="27276">
                  <c:v>3.6639752388</c:v>
                </c:pt>
                <c:pt idx="27277">
                  <c:v>3.6640474796300002</c:v>
                </c:pt>
                <c:pt idx="27278">
                  <c:v>3.6640737056730002</c:v>
                </c:pt>
                <c:pt idx="27279">
                  <c:v>3.6641278266909998</c:v>
                </c:pt>
                <c:pt idx="27280">
                  <c:v>3.6642048358919999</c:v>
                </c:pt>
                <c:pt idx="27281">
                  <c:v>3.6642396450039998</c:v>
                </c:pt>
                <c:pt idx="27282">
                  <c:v>3.6642951965330002</c:v>
                </c:pt>
                <c:pt idx="27283">
                  <c:v>3.66437458992</c:v>
                </c:pt>
                <c:pt idx="27284">
                  <c:v>3.664404153824</c:v>
                </c:pt>
                <c:pt idx="27285">
                  <c:v>3.6644611358639998</c:v>
                </c:pt>
                <c:pt idx="27286">
                  <c:v>3.66455411911</c:v>
                </c:pt>
                <c:pt idx="27287">
                  <c:v>3.6648797988889998</c:v>
                </c:pt>
                <c:pt idx="27288">
                  <c:v>3.6651039123540001</c:v>
                </c:pt>
                <c:pt idx="27289">
                  <c:v>3.6652283668519998</c:v>
                </c:pt>
                <c:pt idx="27290">
                  <c:v>3.6653060913090001</c:v>
                </c:pt>
                <c:pt idx="27291">
                  <c:v>3.6654772758480001</c:v>
                </c:pt>
                <c:pt idx="27292">
                  <c:v>3.665611028671</c:v>
                </c:pt>
                <c:pt idx="27293">
                  <c:v>3.6656916141510001</c:v>
                </c:pt>
                <c:pt idx="27294">
                  <c:v>3.6657674312589998</c:v>
                </c:pt>
                <c:pt idx="27295">
                  <c:v>3.6658363342290001</c:v>
                </c:pt>
                <c:pt idx="27296">
                  <c:v>3.6659154891969998</c:v>
                </c:pt>
                <c:pt idx="27297">
                  <c:v>3.6659917831420001</c:v>
                </c:pt>
                <c:pt idx="27298">
                  <c:v>3.6660795211789998</c:v>
                </c:pt>
                <c:pt idx="27299">
                  <c:v>3.6663858890530001</c:v>
                </c:pt>
                <c:pt idx="27300">
                  <c:v>3.666751384735</c:v>
                </c:pt>
                <c:pt idx="27301">
                  <c:v>3.6671025753020001</c:v>
                </c:pt>
                <c:pt idx="27302">
                  <c:v>3.6673057079319999</c:v>
                </c:pt>
                <c:pt idx="27303">
                  <c:v>3.6674504280089999</c:v>
                </c:pt>
                <c:pt idx="27304">
                  <c:v>3.6675531864169999</c:v>
                </c:pt>
                <c:pt idx="27305">
                  <c:v>3.6675925254820001</c:v>
                </c:pt>
                <c:pt idx="27306">
                  <c:v>3.6677138805389999</c:v>
                </c:pt>
                <c:pt idx="27307">
                  <c:v>3.6677575111389999</c:v>
                </c:pt>
                <c:pt idx="27308">
                  <c:v>3.667804956436</c:v>
                </c:pt>
                <c:pt idx="27309">
                  <c:v>3.6678833961490001</c:v>
                </c:pt>
                <c:pt idx="27310">
                  <c:v>3.6679327487950002</c:v>
                </c:pt>
                <c:pt idx="27311">
                  <c:v>3.6679830551150001</c:v>
                </c:pt>
                <c:pt idx="27312">
                  <c:v>3.6680588722229999</c:v>
                </c:pt>
                <c:pt idx="27313">
                  <c:v>3.6681034564970001</c:v>
                </c:pt>
                <c:pt idx="27314">
                  <c:v>3.6682169437410002</c:v>
                </c:pt>
                <c:pt idx="27315">
                  <c:v>3.6682934761050001</c:v>
                </c:pt>
                <c:pt idx="27316">
                  <c:v>3.6683948040010002</c:v>
                </c:pt>
                <c:pt idx="27317">
                  <c:v>3.6684887409210001</c:v>
                </c:pt>
                <c:pt idx="27318">
                  <c:v>3.6688261032099998</c:v>
                </c:pt>
                <c:pt idx="27319">
                  <c:v>3.66907954216</c:v>
                </c:pt>
                <c:pt idx="27320">
                  <c:v>3.6691658496859998</c:v>
                </c:pt>
                <c:pt idx="27321">
                  <c:v>3.6692490577700001</c:v>
                </c:pt>
                <c:pt idx="27322">
                  <c:v>3.6693336963649998</c:v>
                </c:pt>
                <c:pt idx="27323">
                  <c:v>3.6694433689119998</c:v>
                </c:pt>
                <c:pt idx="27324">
                  <c:v>3.6695175170900001</c:v>
                </c:pt>
                <c:pt idx="27325">
                  <c:v>3.669592142105</c:v>
                </c:pt>
                <c:pt idx="27326">
                  <c:v>3.6696641445160001</c:v>
                </c:pt>
                <c:pt idx="27327">
                  <c:v>3.6697082519530002</c:v>
                </c:pt>
                <c:pt idx="27328">
                  <c:v>3.6697814464570002</c:v>
                </c:pt>
                <c:pt idx="27329">
                  <c:v>3.6698107719420001</c:v>
                </c:pt>
                <c:pt idx="27330">
                  <c:v>3.669850349426</c:v>
                </c:pt>
                <c:pt idx="27331">
                  <c:v>3.6699292659760001</c:v>
                </c:pt>
                <c:pt idx="27332">
                  <c:v>3.6699504852290001</c:v>
                </c:pt>
                <c:pt idx="27333">
                  <c:v>3.6699867248540001</c:v>
                </c:pt>
                <c:pt idx="27334">
                  <c:v>3.670066595078</c:v>
                </c:pt>
                <c:pt idx="27335">
                  <c:v>3.670139789581</c:v>
                </c:pt>
                <c:pt idx="27336">
                  <c:v>3.6702280044559998</c:v>
                </c:pt>
                <c:pt idx="27337">
                  <c:v>3.6705133914950001</c:v>
                </c:pt>
                <c:pt idx="27338">
                  <c:v>3.6707823276520002</c:v>
                </c:pt>
                <c:pt idx="27339">
                  <c:v>3.670870542526</c:v>
                </c:pt>
                <c:pt idx="27340">
                  <c:v>3.6709380149839999</c:v>
                </c:pt>
                <c:pt idx="27341">
                  <c:v>3.6710104942320001</c:v>
                </c:pt>
                <c:pt idx="27342">
                  <c:v>3.6710319519039998</c:v>
                </c:pt>
                <c:pt idx="27343">
                  <c:v>3.6710996627810002</c:v>
                </c:pt>
                <c:pt idx="27344">
                  <c:v>3.6711761951450002</c:v>
                </c:pt>
                <c:pt idx="27345">
                  <c:v>3.6712012290949998</c:v>
                </c:pt>
                <c:pt idx="27346">
                  <c:v>3.6712691783909999</c:v>
                </c:pt>
                <c:pt idx="27347">
                  <c:v>3.671355485916</c:v>
                </c:pt>
                <c:pt idx="27348">
                  <c:v>3.6714804172519999</c:v>
                </c:pt>
                <c:pt idx="27349">
                  <c:v>3.671725034714</c:v>
                </c:pt>
                <c:pt idx="27350">
                  <c:v>3.672061681747</c:v>
                </c:pt>
                <c:pt idx="27351">
                  <c:v>3.6722295284270001</c:v>
                </c:pt>
                <c:pt idx="27352">
                  <c:v>3.672532558441</c:v>
                </c:pt>
                <c:pt idx="27353">
                  <c:v>3.6726896762850001</c:v>
                </c:pt>
                <c:pt idx="27354">
                  <c:v>3.6727857589720001</c:v>
                </c:pt>
                <c:pt idx="27355">
                  <c:v>3.6729478836060001</c:v>
                </c:pt>
                <c:pt idx="27356">
                  <c:v>3.6731629371640002</c:v>
                </c:pt>
                <c:pt idx="27357">
                  <c:v>3.673348426819</c:v>
                </c:pt>
                <c:pt idx="27358">
                  <c:v>3.673480987549</c:v>
                </c:pt>
                <c:pt idx="27359">
                  <c:v>3.673552513123</c:v>
                </c:pt>
                <c:pt idx="27360">
                  <c:v>3.6735858917240001</c:v>
                </c:pt>
                <c:pt idx="27361">
                  <c:v>3.673660755157</c:v>
                </c:pt>
                <c:pt idx="27362">
                  <c:v>3.6737921237950002</c:v>
                </c:pt>
                <c:pt idx="27363">
                  <c:v>3.6739754676819998</c:v>
                </c:pt>
                <c:pt idx="27364">
                  <c:v>3.6742880344389999</c:v>
                </c:pt>
                <c:pt idx="27365">
                  <c:v>3.6743586063390001</c:v>
                </c:pt>
                <c:pt idx="27366">
                  <c:v>3.6744554042819999</c:v>
                </c:pt>
                <c:pt idx="27367">
                  <c:v>3.674565792084</c:v>
                </c:pt>
                <c:pt idx="27368">
                  <c:v>3.6746399402619998</c:v>
                </c:pt>
                <c:pt idx="27369">
                  <c:v>3.6747107505800001</c:v>
                </c:pt>
                <c:pt idx="27370">
                  <c:v>3.674746990204</c:v>
                </c:pt>
                <c:pt idx="27371">
                  <c:v>3.6747927665710001</c:v>
                </c:pt>
                <c:pt idx="27372">
                  <c:v>3.6748633384699998</c:v>
                </c:pt>
                <c:pt idx="27373">
                  <c:v>3.6749470233919999</c:v>
                </c:pt>
                <c:pt idx="27374">
                  <c:v>3.6750202178959999</c:v>
                </c:pt>
                <c:pt idx="27375">
                  <c:v>3.6751017570500002</c:v>
                </c:pt>
                <c:pt idx="27376">
                  <c:v>3.6752061843870001</c:v>
                </c:pt>
                <c:pt idx="27377">
                  <c:v>3.675329685211</c:v>
                </c:pt>
                <c:pt idx="27378">
                  <c:v>3.6755800247189998</c:v>
                </c:pt>
                <c:pt idx="27379">
                  <c:v>3.6759438514710001</c:v>
                </c:pt>
                <c:pt idx="27380">
                  <c:v>3.6760644912720002</c:v>
                </c:pt>
                <c:pt idx="27381">
                  <c:v>3.6761968135830001</c:v>
                </c:pt>
                <c:pt idx="27382">
                  <c:v>3.6763155460360002</c:v>
                </c:pt>
                <c:pt idx="27383">
                  <c:v>3.6763923168180002</c:v>
                </c:pt>
                <c:pt idx="27384">
                  <c:v>3.6764678955079999</c:v>
                </c:pt>
                <c:pt idx="27385">
                  <c:v>3.676544904709</c:v>
                </c:pt>
                <c:pt idx="27386">
                  <c:v>3.6767208576199999</c:v>
                </c:pt>
                <c:pt idx="27387">
                  <c:v>3.6768841743470002</c:v>
                </c:pt>
                <c:pt idx="27388">
                  <c:v>3.676961898804</c:v>
                </c:pt>
                <c:pt idx="27389">
                  <c:v>3.6770365238189999</c:v>
                </c:pt>
                <c:pt idx="27390">
                  <c:v>3.6771097183229999</c:v>
                </c:pt>
                <c:pt idx="27391">
                  <c:v>3.67715716362</c:v>
                </c:pt>
                <c:pt idx="27392">
                  <c:v>3.677186965942</c:v>
                </c:pt>
                <c:pt idx="27393">
                  <c:v>3.6772594451899998</c:v>
                </c:pt>
                <c:pt idx="27394">
                  <c:v>3.6773202419280002</c:v>
                </c:pt>
                <c:pt idx="27395">
                  <c:v>3.677364826202</c:v>
                </c:pt>
                <c:pt idx="27396">
                  <c:v>3.6773917675019998</c:v>
                </c:pt>
                <c:pt idx="27397">
                  <c:v>3.677458763123</c:v>
                </c:pt>
                <c:pt idx="27398">
                  <c:v>3.6777734756470002</c:v>
                </c:pt>
                <c:pt idx="27399">
                  <c:v>3.6778936386110002</c:v>
                </c:pt>
                <c:pt idx="27400">
                  <c:v>3.6779804229740001</c:v>
                </c:pt>
                <c:pt idx="27401">
                  <c:v>3.678051710129</c:v>
                </c:pt>
                <c:pt idx="27402">
                  <c:v>3.6781644821169999</c:v>
                </c:pt>
                <c:pt idx="27403">
                  <c:v>3.6782875061040001</c:v>
                </c:pt>
                <c:pt idx="27404">
                  <c:v>3.67835521698</c:v>
                </c:pt>
                <c:pt idx="27405">
                  <c:v>3.6784281730649999</c:v>
                </c:pt>
                <c:pt idx="27406">
                  <c:v>3.6785473823550001</c:v>
                </c:pt>
                <c:pt idx="27407">
                  <c:v>3.678628921509</c:v>
                </c:pt>
                <c:pt idx="27408">
                  <c:v>3.678759813309</c:v>
                </c:pt>
                <c:pt idx="27409">
                  <c:v>3.6788775920869998</c:v>
                </c:pt>
                <c:pt idx="27410">
                  <c:v>3.6790530681610001</c:v>
                </c:pt>
                <c:pt idx="27411">
                  <c:v>3.679275989532</c:v>
                </c:pt>
                <c:pt idx="27412">
                  <c:v>3.679446697235</c:v>
                </c:pt>
                <c:pt idx="27413">
                  <c:v>3.6796078681950002</c:v>
                </c:pt>
                <c:pt idx="27414">
                  <c:v>3.6799259185789999</c:v>
                </c:pt>
                <c:pt idx="27415">
                  <c:v>3.680254220963</c:v>
                </c:pt>
                <c:pt idx="27416">
                  <c:v>3.6805787086490001</c:v>
                </c:pt>
                <c:pt idx="27417">
                  <c:v>3.6806721687319999</c:v>
                </c:pt>
                <c:pt idx="27418">
                  <c:v>3.680759906769</c:v>
                </c:pt>
                <c:pt idx="27419">
                  <c:v>3.6808285713200002</c:v>
                </c:pt>
                <c:pt idx="27420">
                  <c:v>3.6808998584750001</c:v>
                </c:pt>
                <c:pt idx="27421">
                  <c:v>3.6809749603270001</c:v>
                </c:pt>
                <c:pt idx="27422">
                  <c:v>3.6812837123870001</c:v>
                </c:pt>
                <c:pt idx="27423">
                  <c:v>3.6814744472499998</c:v>
                </c:pt>
                <c:pt idx="27424">
                  <c:v>3.6815905570980001</c:v>
                </c:pt>
                <c:pt idx="27425">
                  <c:v>3.6816661357879998</c:v>
                </c:pt>
                <c:pt idx="27426">
                  <c:v>3.6817705631259998</c:v>
                </c:pt>
                <c:pt idx="27427">
                  <c:v>3.6818737983699998</c:v>
                </c:pt>
                <c:pt idx="27428">
                  <c:v>3.681956529617</c:v>
                </c:pt>
                <c:pt idx="27429">
                  <c:v>3.682064294815</c:v>
                </c:pt>
                <c:pt idx="27430">
                  <c:v>3.6821589469910001</c:v>
                </c:pt>
                <c:pt idx="27431">
                  <c:v>3.6822199821470001</c:v>
                </c:pt>
                <c:pt idx="27432">
                  <c:v>3.6823313236240001</c:v>
                </c:pt>
                <c:pt idx="27433">
                  <c:v>3.6826238632199999</c:v>
                </c:pt>
                <c:pt idx="27434">
                  <c:v>3.6827971935270001</c:v>
                </c:pt>
                <c:pt idx="27435">
                  <c:v>3.6829473972320002</c:v>
                </c:pt>
                <c:pt idx="27436">
                  <c:v>3.6830265521999999</c:v>
                </c:pt>
                <c:pt idx="27437">
                  <c:v>3.683156251907</c:v>
                </c:pt>
                <c:pt idx="27438">
                  <c:v>3.68337059021</c:v>
                </c:pt>
                <c:pt idx="27439">
                  <c:v>3.6834671497340001</c:v>
                </c:pt>
                <c:pt idx="27440">
                  <c:v>3.6835474967959998</c:v>
                </c:pt>
                <c:pt idx="27441">
                  <c:v>3.6836206912990002</c:v>
                </c:pt>
                <c:pt idx="27442">
                  <c:v>3.6836943626399998</c:v>
                </c:pt>
                <c:pt idx="27443">
                  <c:v>3.6837720870970001</c:v>
                </c:pt>
                <c:pt idx="27444">
                  <c:v>3.6838111877439998</c:v>
                </c:pt>
                <c:pt idx="27445">
                  <c:v>3.683839559555</c:v>
                </c:pt>
                <c:pt idx="27446">
                  <c:v>3.6839118003850002</c:v>
                </c:pt>
                <c:pt idx="27447">
                  <c:v>3.6839551925660001</c:v>
                </c:pt>
                <c:pt idx="27448">
                  <c:v>3.6840343475339998</c:v>
                </c:pt>
                <c:pt idx="27449">
                  <c:v>3.6841599941249998</c:v>
                </c:pt>
                <c:pt idx="27450">
                  <c:v>3.68443608284</c:v>
                </c:pt>
                <c:pt idx="27451">
                  <c:v>3.6846544742580001</c:v>
                </c:pt>
                <c:pt idx="27452">
                  <c:v>3.6847226619720002</c:v>
                </c:pt>
                <c:pt idx="27453">
                  <c:v>3.6848309040070002</c:v>
                </c:pt>
                <c:pt idx="27454">
                  <c:v>3.684940099716</c:v>
                </c:pt>
                <c:pt idx="27455">
                  <c:v>3.685009479523</c:v>
                </c:pt>
                <c:pt idx="27456">
                  <c:v>3.6851148605350001</c:v>
                </c:pt>
                <c:pt idx="27457">
                  <c:v>3.6852490901950001</c:v>
                </c:pt>
                <c:pt idx="27458">
                  <c:v>3.6853766441350002</c:v>
                </c:pt>
                <c:pt idx="27459">
                  <c:v>3.6855306625369999</c:v>
                </c:pt>
                <c:pt idx="27460">
                  <c:v>3.685646295547</c:v>
                </c:pt>
                <c:pt idx="27461">
                  <c:v>3.6857616901400001</c:v>
                </c:pt>
                <c:pt idx="27462">
                  <c:v>3.6858768463130001</c:v>
                </c:pt>
                <c:pt idx="27463">
                  <c:v>3.685977697372</c:v>
                </c:pt>
                <c:pt idx="27464">
                  <c:v>3.6861183643339999</c:v>
                </c:pt>
                <c:pt idx="27465">
                  <c:v>3.6864776611329999</c:v>
                </c:pt>
                <c:pt idx="27466">
                  <c:v>3.6867015361790001</c:v>
                </c:pt>
                <c:pt idx="27467">
                  <c:v>3.6868691444400001</c:v>
                </c:pt>
                <c:pt idx="27468">
                  <c:v>3.6870019435880002</c:v>
                </c:pt>
                <c:pt idx="27469">
                  <c:v>3.6870746612550001</c:v>
                </c:pt>
                <c:pt idx="27470">
                  <c:v>3.6871368885039999</c:v>
                </c:pt>
                <c:pt idx="27471">
                  <c:v>3.6871974468230002</c:v>
                </c:pt>
                <c:pt idx="27472">
                  <c:v>3.6872673034669998</c:v>
                </c:pt>
                <c:pt idx="27473">
                  <c:v>3.6873624324800001</c:v>
                </c:pt>
                <c:pt idx="27474">
                  <c:v>3.6875050067899999</c:v>
                </c:pt>
                <c:pt idx="27475">
                  <c:v>3.68758559227</c:v>
                </c:pt>
                <c:pt idx="27476">
                  <c:v>3.6876645088200002</c:v>
                </c:pt>
                <c:pt idx="27477">
                  <c:v>3.6877291202550002</c:v>
                </c:pt>
                <c:pt idx="27478">
                  <c:v>3.6878056526180001</c:v>
                </c:pt>
                <c:pt idx="27479">
                  <c:v>3.688115596771</c:v>
                </c:pt>
                <c:pt idx="27480">
                  <c:v>3.6881420612340001</c:v>
                </c:pt>
                <c:pt idx="27481">
                  <c:v>3.6881949901579998</c:v>
                </c:pt>
                <c:pt idx="27482">
                  <c:v>3.6882925033570002</c:v>
                </c:pt>
                <c:pt idx="27483">
                  <c:v>3.6884131431579998</c:v>
                </c:pt>
                <c:pt idx="27484">
                  <c:v>3.6885004043579999</c:v>
                </c:pt>
                <c:pt idx="27485">
                  <c:v>3.688596725464</c:v>
                </c:pt>
                <c:pt idx="27486">
                  <c:v>3.6887149810789999</c:v>
                </c:pt>
                <c:pt idx="27487">
                  <c:v>3.6887474060060002</c:v>
                </c:pt>
                <c:pt idx="27488">
                  <c:v>3.6888692379000001</c:v>
                </c:pt>
                <c:pt idx="27489">
                  <c:v>3.6889457702640001</c:v>
                </c:pt>
                <c:pt idx="27490">
                  <c:v>3.6890349388120001</c:v>
                </c:pt>
                <c:pt idx="27491">
                  <c:v>3.6891539096830002</c:v>
                </c:pt>
                <c:pt idx="27492">
                  <c:v>3.6894946098329999</c:v>
                </c:pt>
                <c:pt idx="27493">
                  <c:v>3.6898126602170001</c:v>
                </c:pt>
                <c:pt idx="27494">
                  <c:v>3.6901166439059998</c:v>
                </c:pt>
                <c:pt idx="27495">
                  <c:v>3.6902766227720001</c:v>
                </c:pt>
                <c:pt idx="27496">
                  <c:v>3.6903553009030001</c:v>
                </c:pt>
                <c:pt idx="27497">
                  <c:v>3.6904358863829998</c:v>
                </c:pt>
                <c:pt idx="27498">
                  <c:v>3.6904671192170002</c:v>
                </c:pt>
                <c:pt idx="27499">
                  <c:v>3.6905190944670001</c:v>
                </c:pt>
                <c:pt idx="27500">
                  <c:v>3.690586566925</c:v>
                </c:pt>
                <c:pt idx="27501">
                  <c:v>3.6906659603119998</c:v>
                </c:pt>
                <c:pt idx="27502">
                  <c:v>3.6909663677219999</c:v>
                </c:pt>
                <c:pt idx="27503">
                  <c:v>3.6911251544949999</c:v>
                </c:pt>
                <c:pt idx="27504">
                  <c:v>3.691200494766</c:v>
                </c:pt>
                <c:pt idx="27505">
                  <c:v>3.6915204524990002</c:v>
                </c:pt>
                <c:pt idx="27506">
                  <c:v>3.6915585994720002</c:v>
                </c:pt>
                <c:pt idx="27507">
                  <c:v>3.6916327476499999</c:v>
                </c:pt>
                <c:pt idx="27508">
                  <c:v>3.6916840076450002</c:v>
                </c:pt>
                <c:pt idx="27509">
                  <c:v>3.6917314529419998</c:v>
                </c:pt>
                <c:pt idx="27510">
                  <c:v>3.6918115615840001</c:v>
                </c:pt>
                <c:pt idx="27511">
                  <c:v>3.6918692588809998</c:v>
                </c:pt>
                <c:pt idx="27512">
                  <c:v>3.6919128894809998</c:v>
                </c:pt>
                <c:pt idx="27513">
                  <c:v>3.6919896602629998</c:v>
                </c:pt>
                <c:pt idx="27514">
                  <c:v>3.692042827606</c:v>
                </c:pt>
                <c:pt idx="27515">
                  <c:v>3.6921465396880002</c:v>
                </c:pt>
                <c:pt idx="27516">
                  <c:v>3.6924929618840001</c:v>
                </c:pt>
                <c:pt idx="27517">
                  <c:v>3.6928131580349999</c:v>
                </c:pt>
                <c:pt idx="27518">
                  <c:v>3.692986249924</c:v>
                </c:pt>
                <c:pt idx="27519">
                  <c:v>3.6931123733520002</c:v>
                </c:pt>
                <c:pt idx="27520">
                  <c:v>3.693193674088</c:v>
                </c:pt>
                <c:pt idx="27521">
                  <c:v>3.693305253983</c:v>
                </c:pt>
                <c:pt idx="27522">
                  <c:v>3.6933867931369999</c:v>
                </c:pt>
                <c:pt idx="27523">
                  <c:v>3.6934664249420002</c:v>
                </c:pt>
                <c:pt idx="27524">
                  <c:v>3.6935486793519998</c:v>
                </c:pt>
                <c:pt idx="27525">
                  <c:v>3.6936306953429998</c:v>
                </c:pt>
                <c:pt idx="27526">
                  <c:v>3.6938700675959999</c:v>
                </c:pt>
                <c:pt idx="27527">
                  <c:v>3.6941974163059998</c:v>
                </c:pt>
                <c:pt idx="27528">
                  <c:v>3.6945228576660001</c:v>
                </c:pt>
                <c:pt idx="27529">
                  <c:v>3.6947011947630002</c:v>
                </c:pt>
                <c:pt idx="27530">
                  <c:v>3.6950240135189998</c:v>
                </c:pt>
                <c:pt idx="27531">
                  <c:v>3.6953849792479998</c:v>
                </c:pt>
                <c:pt idx="27532">
                  <c:v>3.6956872940059999</c:v>
                </c:pt>
                <c:pt idx="27533">
                  <c:v>3.695840835571</c:v>
                </c:pt>
                <c:pt idx="27534">
                  <c:v>3.6960074901579998</c:v>
                </c:pt>
                <c:pt idx="27535">
                  <c:v>3.6962478160860002</c:v>
                </c:pt>
                <c:pt idx="27536">
                  <c:v>3.6965546607970001</c:v>
                </c:pt>
                <c:pt idx="27537">
                  <c:v>3.696918725967</c:v>
                </c:pt>
                <c:pt idx="27538">
                  <c:v>3.697051286697</c:v>
                </c:pt>
                <c:pt idx="27539">
                  <c:v>3.6971347332</c:v>
                </c:pt>
                <c:pt idx="27540">
                  <c:v>3.697213411331</c:v>
                </c:pt>
                <c:pt idx="27541">
                  <c:v>3.6972928047179998</c:v>
                </c:pt>
                <c:pt idx="27542">
                  <c:v>3.6973805427549999</c:v>
                </c:pt>
                <c:pt idx="27543">
                  <c:v>3.6974656581879999</c:v>
                </c:pt>
                <c:pt idx="27544">
                  <c:v>3.6975977420809998</c:v>
                </c:pt>
                <c:pt idx="27545">
                  <c:v>3.6977202892299998</c:v>
                </c:pt>
                <c:pt idx="27546">
                  <c:v>3.6978015899660002</c:v>
                </c:pt>
                <c:pt idx="27547">
                  <c:v>3.6978819370270002</c:v>
                </c:pt>
                <c:pt idx="27548">
                  <c:v>3.698165416718</c:v>
                </c:pt>
                <c:pt idx="27549">
                  <c:v>3.6983571052549999</c:v>
                </c:pt>
                <c:pt idx="27550">
                  <c:v>3.698428869247</c:v>
                </c:pt>
                <c:pt idx="27551">
                  <c:v>3.6985337734220001</c:v>
                </c:pt>
                <c:pt idx="27552">
                  <c:v>3.6986389160159998</c:v>
                </c:pt>
                <c:pt idx="27553">
                  <c:v>3.6987557411190002</c:v>
                </c:pt>
                <c:pt idx="27554">
                  <c:v>3.6990795135500001</c:v>
                </c:pt>
                <c:pt idx="27555">
                  <c:v>3.6993117332460002</c:v>
                </c:pt>
                <c:pt idx="27556">
                  <c:v>3.6996610164639998</c:v>
                </c:pt>
                <c:pt idx="27557">
                  <c:v>3.6997909545900001</c:v>
                </c:pt>
                <c:pt idx="27558">
                  <c:v>3.6999266147609999</c:v>
                </c:pt>
                <c:pt idx="27559">
                  <c:v>3.7002227306369999</c:v>
                </c:pt>
                <c:pt idx="27560">
                  <c:v>3.7005589008330002</c:v>
                </c:pt>
                <c:pt idx="27561">
                  <c:v>3.7006971836089999</c:v>
                </c:pt>
                <c:pt idx="27562">
                  <c:v>3.7007820606230002</c:v>
                </c:pt>
                <c:pt idx="27563">
                  <c:v>3.7009057998660002</c:v>
                </c:pt>
                <c:pt idx="27564">
                  <c:v>3.7010385990139998</c:v>
                </c:pt>
                <c:pt idx="27565">
                  <c:v>3.701116085052</c:v>
                </c:pt>
                <c:pt idx="27566">
                  <c:v>3.7011532783510002</c:v>
                </c:pt>
                <c:pt idx="27567">
                  <c:v>3.701203346252</c:v>
                </c:pt>
                <c:pt idx="27568">
                  <c:v>3.701280355453</c:v>
                </c:pt>
                <c:pt idx="27569">
                  <c:v>3.7013609409330002</c:v>
                </c:pt>
                <c:pt idx="27570">
                  <c:v>3.7014398574829999</c:v>
                </c:pt>
                <c:pt idx="27571">
                  <c:v>3.7016258239750002</c:v>
                </c:pt>
                <c:pt idx="27572">
                  <c:v>3.701958179474</c:v>
                </c:pt>
                <c:pt idx="27573">
                  <c:v>3.7020807266240001</c:v>
                </c:pt>
                <c:pt idx="27574">
                  <c:v>3.7021095752719999</c:v>
                </c:pt>
                <c:pt idx="27575">
                  <c:v>3.702174663544</c:v>
                </c:pt>
                <c:pt idx="27576">
                  <c:v>3.702258348465</c:v>
                </c:pt>
                <c:pt idx="27577">
                  <c:v>3.7022945880889999</c:v>
                </c:pt>
                <c:pt idx="27578">
                  <c:v>3.702363014221</c:v>
                </c:pt>
                <c:pt idx="27579">
                  <c:v>3.7024478912349998</c:v>
                </c:pt>
                <c:pt idx="27580">
                  <c:v>3.7024879455569999</c:v>
                </c:pt>
                <c:pt idx="27581">
                  <c:v>3.7025609016419998</c:v>
                </c:pt>
                <c:pt idx="27582">
                  <c:v>3.7026457786560001</c:v>
                </c:pt>
                <c:pt idx="27583">
                  <c:v>3.7026774883270002</c:v>
                </c:pt>
                <c:pt idx="27584">
                  <c:v>3.7027416229250001</c:v>
                </c:pt>
                <c:pt idx="27585">
                  <c:v>3.7028164863590001</c:v>
                </c:pt>
                <c:pt idx="27586">
                  <c:v>3.7028429508210001</c:v>
                </c:pt>
                <c:pt idx="27587">
                  <c:v>3.7029032707209999</c:v>
                </c:pt>
                <c:pt idx="27588">
                  <c:v>3.7029955387119999</c:v>
                </c:pt>
                <c:pt idx="27589">
                  <c:v>3.7031154632569998</c:v>
                </c:pt>
                <c:pt idx="27590">
                  <c:v>3.7032468318939999</c:v>
                </c:pt>
                <c:pt idx="27591">
                  <c:v>3.7033689022059999</c:v>
                </c:pt>
                <c:pt idx="27592">
                  <c:v>3.7034909725189999</c:v>
                </c:pt>
                <c:pt idx="27593">
                  <c:v>3.7036173343660002</c:v>
                </c:pt>
                <c:pt idx="27594">
                  <c:v>3.7039284706119999</c:v>
                </c:pt>
                <c:pt idx="27595">
                  <c:v>3.7040400505069999</c:v>
                </c:pt>
                <c:pt idx="27596">
                  <c:v>3.7041685581210002</c:v>
                </c:pt>
                <c:pt idx="27597">
                  <c:v>3.7042822837829998</c:v>
                </c:pt>
                <c:pt idx="27598">
                  <c:v>3.7044808864590002</c:v>
                </c:pt>
                <c:pt idx="27599">
                  <c:v>3.7045817375180001</c:v>
                </c:pt>
                <c:pt idx="27600">
                  <c:v>3.7048516273500001</c:v>
                </c:pt>
                <c:pt idx="27601">
                  <c:v>3.7049975395199999</c:v>
                </c:pt>
                <c:pt idx="27602">
                  <c:v>3.7050542831420001</c:v>
                </c:pt>
                <c:pt idx="27603">
                  <c:v>3.7050826549529998</c:v>
                </c:pt>
                <c:pt idx="27604">
                  <c:v>3.705147743225</c:v>
                </c:pt>
                <c:pt idx="27605">
                  <c:v>3.705196619034</c:v>
                </c:pt>
                <c:pt idx="27606">
                  <c:v>3.7052254676819998</c:v>
                </c:pt>
                <c:pt idx="27607">
                  <c:v>3.7052798271179999</c:v>
                </c:pt>
                <c:pt idx="27608">
                  <c:v>3.7053511142729998</c:v>
                </c:pt>
                <c:pt idx="27609">
                  <c:v>3.705404043198</c:v>
                </c:pt>
                <c:pt idx="27610">
                  <c:v>3.7055284976960001</c:v>
                </c:pt>
                <c:pt idx="27611">
                  <c:v>3.7056488990780001</c:v>
                </c:pt>
                <c:pt idx="27612">
                  <c:v>3.7057185173030001</c:v>
                </c:pt>
                <c:pt idx="27613">
                  <c:v>3.7057466506960002</c:v>
                </c:pt>
                <c:pt idx="27614">
                  <c:v>3.7058126926420001</c:v>
                </c:pt>
                <c:pt idx="27615">
                  <c:v>3.7058534622189998</c:v>
                </c:pt>
                <c:pt idx="27616">
                  <c:v>3.7058799266819999</c:v>
                </c:pt>
                <c:pt idx="27617">
                  <c:v>3.7059545516969998</c:v>
                </c:pt>
                <c:pt idx="27618">
                  <c:v>3.7059874534609998</c:v>
                </c:pt>
                <c:pt idx="27619">
                  <c:v>3.7060167789460001</c:v>
                </c:pt>
                <c:pt idx="27620">
                  <c:v>3.7060885429380002</c:v>
                </c:pt>
                <c:pt idx="27621">
                  <c:v>3.7061221599579999</c:v>
                </c:pt>
                <c:pt idx="27622">
                  <c:v>3.706150531769</c:v>
                </c:pt>
                <c:pt idx="27623">
                  <c:v>3.7062351703640002</c:v>
                </c:pt>
                <c:pt idx="27624">
                  <c:v>3.7064025402070002</c:v>
                </c:pt>
                <c:pt idx="27625">
                  <c:v>3.7064833641049999</c:v>
                </c:pt>
                <c:pt idx="27626">
                  <c:v>3.706551551819</c:v>
                </c:pt>
                <c:pt idx="27627">
                  <c:v>3.7066240310669998</c:v>
                </c:pt>
                <c:pt idx="27628">
                  <c:v>3.7066481113430001</c:v>
                </c:pt>
                <c:pt idx="27629">
                  <c:v>3.7067193984990001</c:v>
                </c:pt>
                <c:pt idx="27630">
                  <c:v>3.7067916393279998</c:v>
                </c:pt>
                <c:pt idx="27631">
                  <c:v>3.706818580627</c:v>
                </c:pt>
                <c:pt idx="27632">
                  <c:v>3.7068905830380001</c:v>
                </c:pt>
                <c:pt idx="27633">
                  <c:v>3.7069618701930001</c:v>
                </c:pt>
                <c:pt idx="27634">
                  <c:v>3.7070481777189999</c:v>
                </c:pt>
                <c:pt idx="27635">
                  <c:v>3.7071855068209998</c:v>
                </c:pt>
                <c:pt idx="27636">
                  <c:v>3.707270145416</c:v>
                </c:pt>
                <c:pt idx="27637">
                  <c:v>3.7073917388919999</c:v>
                </c:pt>
                <c:pt idx="27638">
                  <c:v>3.7074739933009999</c:v>
                </c:pt>
                <c:pt idx="27639">
                  <c:v>3.7075757980350001</c:v>
                </c:pt>
                <c:pt idx="27640">
                  <c:v>3.7076456546780001</c:v>
                </c:pt>
                <c:pt idx="27641">
                  <c:v>3.7077317237849998</c:v>
                </c:pt>
                <c:pt idx="27642">
                  <c:v>3.707796812057</c:v>
                </c:pt>
                <c:pt idx="27643">
                  <c:v>3.707889318466</c:v>
                </c:pt>
                <c:pt idx="27644">
                  <c:v>3.708018064499</c:v>
                </c:pt>
                <c:pt idx="27645">
                  <c:v>3.7081344127659999</c:v>
                </c:pt>
                <c:pt idx="27646">
                  <c:v>3.7083001136779998</c:v>
                </c:pt>
                <c:pt idx="27647">
                  <c:v>3.708634138107</c:v>
                </c:pt>
                <c:pt idx="27648">
                  <c:v>3.708832502365</c:v>
                </c:pt>
                <c:pt idx="27649">
                  <c:v>3.709094285965</c:v>
                </c:pt>
                <c:pt idx="27650">
                  <c:v>3.70916390419</c:v>
                </c:pt>
                <c:pt idx="27651">
                  <c:v>3.7092378139500002</c:v>
                </c:pt>
                <c:pt idx="27652">
                  <c:v>3.7093064784999998</c:v>
                </c:pt>
                <c:pt idx="27653">
                  <c:v>3.709371328354</c:v>
                </c:pt>
                <c:pt idx="27654">
                  <c:v>3.709416627884</c:v>
                </c:pt>
                <c:pt idx="27655">
                  <c:v>3.7094385623930002</c:v>
                </c:pt>
                <c:pt idx="27656">
                  <c:v>3.709502458572</c:v>
                </c:pt>
                <c:pt idx="27657">
                  <c:v>3.7095539569849998</c:v>
                </c:pt>
                <c:pt idx="27658">
                  <c:v>3.7095761299130001</c:v>
                </c:pt>
                <c:pt idx="27659">
                  <c:v>3.7096345424649999</c:v>
                </c:pt>
                <c:pt idx="27660">
                  <c:v>3.709690570831</c:v>
                </c:pt>
                <c:pt idx="27661">
                  <c:v>3.7097661495210001</c:v>
                </c:pt>
                <c:pt idx="27662">
                  <c:v>3.7098379135130002</c:v>
                </c:pt>
                <c:pt idx="27663">
                  <c:v>3.7101385593409999</c:v>
                </c:pt>
                <c:pt idx="27664">
                  <c:v>3.7102594375610001</c:v>
                </c:pt>
                <c:pt idx="27665">
                  <c:v>3.7103559970859998</c:v>
                </c:pt>
                <c:pt idx="27666">
                  <c:v>3.7104780673979998</c:v>
                </c:pt>
                <c:pt idx="27667">
                  <c:v>3.7106213569639999</c:v>
                </c:pt>
                <c:pt idx="27668">
                  <c:v>3.7107396125790002</c:v>
                </c:pt>
                <c:pt idx="27669">
                  <c:v>3.7110762596129998</c:v>
                </c:pt>
                <c:pt idx="27670">
                  <c:v>3.711432933807</c:v>
                </c:pt>
                <c:pt idx="27671">
                  <c:v>3.7116622924799998</c:v>
                </c:pt>
                <c:pt idx="27672">
                  <c:v>3.7118446826930001</c:v>
                </c:pt>
                <c:pt idx="27673">
                  <c:v>3.7119579315190001</c:v>
                </c:pt>
                <c:pt idx="27674">
                  <c:v>3.7121379375460002</c:v>
                </c:pt>
                <c:pt idx="27675">
                  <c:v>3.7123670577999999</c:v>
                </c:pt>
                <c:pt idx="27676">
                  <c:v>3.7124488353729999</c:v>
                </c:pt>
                <c:pt idx="27677">
                  <c:v>3.712763309479</c:v>
                </c:pt>
                <c:pt idx="27678">
                  <c:v>3.7128472328190001</c:v>
                </c:pt>
                <c:pt idx="27679">
                  <c:v>3.712914943695</c:v>
                </c:pt>
                <c:pt idx="27680">
                  <c:v>3.712993383408</c:v>
                </c:pt>
                <c:pt idx="27681">
                  <c:v>3.7131109237670001</c:v>
                </c:pt>
                <c:pt idx="27682">
                  <c:v>3.7134270668029998</c:v>
                </c:pt>
                <c:pt idx="27683">
                  <c:v>3.7134947776790002</c:v>
                </c:pt>
                <c:pt idx="27684">
                  <c:v>3.7135825157169999</c:v>
                </c:pt>
                <c:pt idx="27685">
                  <c:v>3.7136521339419999</c:v>
                </c:pt>
                <c:pt idx="27686">
                  <c:v>3.713673830032</c:v>
                </c:pt>
                <c:pt idx="27687">
                  <c:v>3.7137446403499998</c:v>
                </c:pt>
                <c:pt idx="27688">
                  <c:v>3.7138104438780002</c:v>
                </c:pt>
                <c:pt idx="27689">
                  <c:v>3.7138338088989999</c:v>
                </c:pt>
                <c:pt idx="27690">
                  <c:v>3.713964700699</c:v>
                </c:pt>
                <c:pt idx="27691">
                  <c:v>3.7140562534330002</c:v>
                </c:pt>
                <c:pt idx="27692">
                  <c:v>3.7141354084009999</c:v>
                </c:pt>
                <c:pt idx="27693">
                  <c:v>3.7142119407649998</c:v>
                </c:pt>
                <c:pt idx="27694">
                  <c:v>3.7142724990840001</c:v>
                </c:pt>
                <c:pt idx="27695">
                  <c:v>3.7142992019649999</c:v>
                </c:pt>
                <c:pt idx="27696">
                  <c:v>3.714376449585</c:v>
                </c:pt>
                <c:pt idx="27697">
                  <c:v>3.7144539356230002</c:v>
                </c:pt>
                <c:pt idx="27698">
                  <c:v>3.7145712375639999</c:v>
                </c:pt>
                <c:pt idx="27699">
                  <c:v>3.7147021293639999</c:v>
                </c:pt>
                <c:pt idx="27700">
                  <c:v>3.7148363590239999</c:v>
                </c:pt>
                <c:pt idx="27701">
                  <c:v>3.7151765823359999</c:v>
                </c:pt>
                <c:pt idx="27702">
                  <c:v>3.7154848575589998</c:v>
                </c:pt>
                <c:pt idx="27703">
                  <c:v>3.7157378196719999</c:v>
                </c:pt>
                <c:pt idx="27704">
                  <c:v>3.7158181667329999</c:v>
                </c:pt>
                <c:pt idx="27705">
                  <c:v>3.7158863544459999</c:v>
                </c:pt>
                <c:pt idx="27706">
                  <c:v>3.7159533500670001</c:v>
                </c:pt>
                <c:pt idx="27707">
                  <c:v>3.7159831523900002</c:v>
                </c:pt>
                <c:pt idx="27708">
                  <c:v>3.7160379886629999</c:v>
                </c:pt>
                <c:pt idx="27709">
                  <c:v>3.7160961627960001</c:v>
                </c:pt>
                <c:pt idx="27710">
                  <c:v>3.7161233425139999</c:v>
                </c:pt>
                <c:pt idx="27711">
                  <c:v>3.716184616089</c:v>
                </c:pt>
                <c:pt idx="27712">
                  <c:v>3.716235399246</c:v>
                </c:pt>
                <c:pt idx="27713">
                  <c:v>3.7162630558009999</c:v>
                </c:pt>
                <c:pt idx="27714">
                  <c:v>3.7163283824920001</c:v>
                </c:pt>
                <c:pt idx="27715">
                  <c:v>3.7164020538329998</c:v>
                </c:pt>
                <c:pt idx="27716">
                  <c:v>3.716474294662</c:v>
                </c:pt>
                <c:pt idx="27717">
                  <c:v>3.7167496681209999</c:v>
                </c:pt>
                <c:pt idx="27718">
                  <c:v>3.7169651985169998</c:v>
                </c:pt>
                <c:pt idx="27719">
                  <c:v>3.7170557975770002</c:v>
                </c:pt>
                <c:pt idx="27720">
                  <c:v>3.7171156406399999</c:v>
                </c:pt>
                <c:pt idx="27721">
                  <c:v>3.7171390056610001</c:v>
                </c:pt>
                <c:pt idx="27722">
                  <c:v>3.7172141075130001</c:v>
                </c:pt>
                <c:pt idx="27723">
                  <c:v>3.7172844409939998</c:v>
                </c:pt>
                <c:pt idx="27724">
                  <c:v>3.7173089981079999</c:v>
                </c:pt>
                <c:pt idx="27725">
                  <c:v>3.7173764705660002</c:v>
                </c:pt>
                <c:pt idx="27726">
                  <c:v>3.7174637317660002</c:v>
                </c:pt>
                <c:pt idx="27727">
                  <c:v>3.7178120613100001</c:v>
                </c:pt>
                <c:pt idx="27728">
                  <c:v>3.7178978919980001</c:v>
                </c:pt>
                <c:pt idx="27729">
                  <c:v>3.7179784774779998</c:v>
                </c:pt>
                <c:pt idx="27730">
                  <c:v>3.7180588245389998</c:v>
                </c:pt>
                <c:pt idx="27731">
                  <c:v>3.7181766033170001</c:v>
                </c:pt>
                <c:pt idx="27732">
                  <c:v>3.7182490825649999</c:v>
                </c:pt>
                <c:pt idx="27733">
                  <c:v>3.7184278965000002</c:v>
                </c:pt>
                <c:pt idx="27734">
                  <c:v>3.7185604572300002</c:v>
                </c:pt>
                <c:pt idx="27735">
                  <c:v>3.718700885773</c:v>
                </c:pt>
                <c:pt idx="27736">
                  <c:v>3.7189567089079998</c:v>
                </c:pt>
                <c:pt idx="27737">
                  <c:v>3.7190303802489999</c:v>
                </c:pt>
                <c:pt idx="27738">
                  <c:v>3.7191524505619999</c:v>
                </c:pt>
                <c:pt idx="27739">
                  <c:v>3.7192254066469999</c:v>
                </c:pt>
                <c:pt idx="27740">
                  <c:v>3.7193512916559999</c:v>
                </c:pt>
                <c:pt idx="27741">
                  <c:v>3.7197105884549999</c:v>
                </c:pt>
                <c:pt idx="27742">
                  <c:v>3.7200567722320002</c:v>
                </c:pt>
                <c:pt idx="27743">
                  <c:v>3.7203767299649999</c:v>
                </c:pt>
                <c:pt idx="27744">
                  <c:v>3.7206568717959998</c:v>
                </c:pt>
                <c:pt idx="27745">
                  <c:v>3.7208299636839999</c:v>
                </c:pt>
                <c:pt idx="27746">
                  <c:v>3.7209589481349998</c:v>
                </c:pt>
                <c:pt idx="27747">
                  <c:v>3.7210795879359999</c:v>
                </c:pt>
                <c:pt idx="27748">
                  <c:v>3.721153259277</c:v>
                </c:pt>
                <c:pt idx="27749">
                  <c:v>3.7212324142459998</c:v>
                </c:pt>
                <c:pt idx="27750">
                  <c:v>3.7213509082790002</c:v>
                </c:pt>
                <c:pt idx="27751">
                  <c:v>3.7214713096619998</c:v>
                </c:pt>
                <c:pt idx="27752">
                  <c:v>3.7215867042539998</c:v>
                </c:pt>
                <c:pt idx="27753">
                  <c:v>3.7217016220089998</c:v>
                </c:pt>
                <c:pt idx="27754">
                  <c:v>3.722011089325</c:v>
                </c:pt>
                <c:pt idx="27755">
                  <c:v>3.7221310138699999</c:v>
                </c:pt>
                <c:pt idx="27756">
                  <c:v>3.7221989631649999</c:v>
                </c:pt>
                <c:pt idx="27757">
                  <c:v>3.7222728729250001</c:v>
                </c:pt>
                <c:pt idx="27758">
                  <c:v>3.7223429679870002</c:v>
                </c:pt>
                <c:pt idx="27759">
                  <c:v>3.7224135398859999</c:v>
                </c:pt>
                <c:pt idx="27760">
                  <c:v>3.7224829196929998</c:v>
                </c:pt>
                <c:pt idx="27761">
                  <c:v>3.7225563526149998</c:v>
                </c:pt>
                <c:pt idx="27762">
                  <c:v>3.7226147651670001</c:v>
                </c:pt>
                <c:pt idx="27763">
                  <c:v>3.722638845444</c:v>
                </c:pt>
                <c:pt idx="27764">
                  <c:v>3.7226796150210002</c:v>
                </c:pt>
                <c:pt idx="27765">
                  <c:v>3.7227404117580001</c:v>
                </c:pt>
                <c:pt idx="27766">
                  <c:v>3.722764492035</c:v>
                </c:pt>
                <c:pt idx="27767">
                  <c:v>3.722820043564</c:v>
                </c:pt>
                <c:pt idx="27768">
                  <c:v>3.7228779792790001</c:v>
                </c:pt>
                <c:pt idx="27769">
                  <c:v>3.7229051589969999</c:v>
                </c:pt>
                <c:pt idx="27770">
                  <c:v>3.7229604721070002</c:v>
                </c:pt>
                <c:pt idx="27771">
                  <c:v>3.7230114936829999</c:v>
                </c:pt>
                <c:pt idx="27772">
                  <c:v>3.7230372428890002</c:v>
                </c:pt>
                <c:pt idx="27773">
                  <c:v>3.7231042385099999</c:v>
                </c:pt>
                <c:pt idx="27774">
                  <c:v>3.723181247711</c:v>
                </c:pt>
                <c:pt idx="27775">
                  <c:v>3.723486185074</c:v>
                </c:pt>
                <c:pt idx="27776">
                  <c:v>3.7236142158510002</c:v>
                </c:pt>
                <c:pt idx="27777">
                  <c:v>3.7237832546230001</c:v>
                </c:pt>
                <c:pt idx="27778">
                  <c:v>3.723906517029</c:v>
                </c:pt>
                <c:pt idx="27779">
                  <c:v>3.7240228652949998</c:v>
                </c:pt>
                <c:pt idx="27780">
                  <c:v>3.724201202393</c:v>
                </c:pt>
                <c:pt idx="27781">
                  <c:v>3.7243764400480002</c:v>
                </c:pt>
                <c:pt idx="27782">
                  <c:v>3.724551677704</c:v>
                </c:pt>
                <c:pt idx="27783">
                  <c:v>3.7247266769410001</c:v>
                </c:pt>
                <c:pt idx="27784">
                  <c:v>3.7248489856720002</c:v>
                </c:pt>
                <c:pt idx="27785">
                  <c:v>3.7249698638919999</c:v>
                </c:pt>
                <c:pt idx="27786">
                  <c:v>3.7250797748569999</c:v>
                </c:pt>
                <c:pt idx="27787">
                  <c:v>3.725198984146</c:v>
                </c:pt>
                <c:pt idx="27788">
                  <c:v>3.7252838611599999</c:v>
                </c:pt>
                <c:pt idx="27789">
                  <c:v>3.7253937721249999</c:v>
                </c:pt>
                <c:pt idx="27790">
                  <c:v>3.7254683971409999</c:v>
                </c:pt>
                <c:pt idx="27791">
                  <c:v>3.725593090057</c:v>
                </c:pt>
                <c:pt idx="27792">
                  <c:v>3.7257828712459999</c:v>
                </c:pt>
                <c:pt idx="27793">
                  <c:v>3.7260756492609999</c:v>
                </c:pt>
                <c:pt idx="27794">
                  <c:v>3.7262020111080001</c:v>
                </c:pt>
                <c:pt idx="27795">
                  <c:v>3.7262771129610002</c:v>
                </c:pt>
                <c:pt idx="27796">
                  <c:v>3.7263126373289999</c:v>
                </c:pt>
                <c:pt idx="27797">
                  <c:v>3.72638630867</c:v>
                </c:pt>
                <c:pt idx="27798">
                  <c:v>3.7264559268949999</c:v>
                </c:pt>
                <c:pt idx="27799">
                  <c:v>3.7267708778380002</c:v>
                </c:pt>
                <c:pt idx="27800">
                  <c:v>3.7270991802219999</c:v>
                </c:pt>
                <c:pt idx="27801">
                  <c:v>3.7272799015050002</c:v>
                </c:pt>
                <c:pt idx="27802">
                  <c:v>3.7273550033570002</c:v>
                </c:pt>
                <c:pt idx="27803">
                  <c:v>3.7274544239040002</c:v>
                </c:pt>
                <c:pt idx="27804">
                  <c:v>3.7275640964510002</c:v>
                </c:pt>
                <c:pt idx="27805">
                  <c:v>3.727638244629</c:v>
                </c:pt>
                <c:pt idx="27806">
                  <c:v>3.727744817734</c:v>
                </c:pt>
                <c:pt idx="27807">
                  <c:v>3.727844238281</c:v>
                </c:pt>
                <c:pt idx="27808">
                  <c:v>3.727907180786</c:v>
                </c:pt>
                <c:pt idx="27809">
                  <c:v>3.7282617092130002</c:v>
                </c:pt>
                <c:pt idx="27810">
                  <c:v>3.728362083435</c:v>
                </c:pt>
                <c:pt idx="27811">
                  <c:v>3.7284922599789998</c:v>
                </c:pt>
                <c:pt idx="27812">
                  <c:v>3.7285649776460001</c:v>
                </c:pt>
                <c:pt idx="27813">
                  <c:v>3.7286345958710001</c:v>
                </c:pt>
                <c:pt idx="27814">
                  <c:v>3.728667259216</c:v>
                </c:pt>
                <c:pt idx="27815">
                  <c:v>3.7287414073940002</c:v>
                </c:pt>
                <c:pt idx="27816">
                  <c:v>3.7288146018980002</c:v>
                </c:pt>
                <c:pt idx="27817">
                  <c:v>3.7288901805879999</c:v>
                </c:pt>
                <c:pt idx="27818">
                  <c:v>3.7289679050450002</c:v>
                </c:pt>
                <c:pt idx="27819">
                  <c:v>3.7290399074549998</c:v>
                </c:pt>
                <c:pt idx="27820">
                  <c:v>3.7290711402890002</c:v>
                </c:pt>
                <c:pt idx="27821">
                  <c:v>3.7291040420530002</c:v>
                </c:pt>
                <c:pt idx="27822">
                  <c:v>3.7291710376739999</c:v>
                </c:pt>
                <c:pt idx="27823">
                  <c:v>3.7292501926420001</c:v>
                </c:pt>
                <c:pt idx="27824">
                  <c:v>3.7293155193329999</c:v>
                </c:pt>
                <c:pt idx="27825">
                  <c:v>3.729342222214</c:v>
                </c:pt>
                <c:pt idx="27826">
                  <c:v>3.7293827533720001</c:v>
                </c:pt>
                <c:pt idx="27827">
                  <c:v>3.7297220230099999</c:v>
                </c:pt>
                <c:pt idx="27828">
                  <c:v>3.7300965785979998</c:v>
                </c:pt>
                <c:pt idx="27829">
                  <c:v>3.730235099792</c:v>
                </c:pt>
                <c:pt idx="27830">
                  <c:v>3.7303228378300002</c:v>
                </c:pt>
                <c:pt idx="27831">
                  <c:v>3.730390071869</c:v>
                </c:pt>
                <c:pt idx="27832">
                  <c:v>3.730496883392</c:v>
                </c:pt>
                <c:pt idx="27833">
                  <c:v>3.730587244034</c:v>
                </c:pt>
                <c:pt idx="27834">
                  <c:v>3.7307052612299998</c:v>
                </c:pt>
                <c:pt idx="27835">
                  <c:v>3.730821371078</c:v>
                </c:pt>
                <c:pt idx="27836">
                  <c:v>3.730978012085</c:v>
                </c:pt>
                <c:pt idx="27837">
                  <c:v>3.731166124344</c:v>
                </c:pt>
                <c:pt idx="27838">
                  <c:v>3.7313082218170002</c:v>
                </c:pt>
                <c:pt idx="27839">
                  <c:v>3.7316191196439998</c:v>
                </c:pt>
                <c:pt idx="27840">
                  <c:v>3.7317516803739998</c:v>
                </c:pt>
                <c:pt idx="27841">
                  <c:v>3.731865644455</c:v>
                </c:pt>
                <c:pt idx="27842">
                  <c:v>3.7319779396060002</c:v>
                </c:pt>
                <c:pt idx="27843">
                  <c:v>3.7320914268490002</c:v>
                </c:pt>
                <c:pt idx="27844">
                  <c:v>3.7322444915770001</c:v>
                </c:pt>
                <c:pt idx="27845">
                  <c:v>3.732563257217</c:v>
                </c:pt>
                <c:pt idx="27846">
                  <c:v>3.7326474189760002</c:v>
                </c:pt>
                <c:pt idx="27847">
                  <c:v>3.732720136642</c:v>
                </c:pt>
                <c:pt idx="27848">
                  <c:v>3.7327995300289998</c:v>
                </c:pt>
                <c:pt idx="27849">
                  <c:v>3.7329306602479999</c:v>
                </c:pt>
                <c:pt idx="27850">
                  <c:v>3.733271360397</c:v>
                </c:pt>
                <c:pt idx="27851">
                  <c:v>3.7336049079900002</c:v>
                </c:pt>
                <c:pt idx="27852">
                  <c:v>3.7338147163389999</c:v>
                </c:pt>
                <c:pt idx="27853">
                  <c:v>3.7341191768650002</c:v>
                </c:pt>
                <c:pt idx="27854">
                  <c:v>3.7344799041750001</c:v>
                </c:pt>
                <c:pt idx="27855">
                  <c:v>3.734668254852</c:v>
                </c:pt>
                <c:pt idx="27856">
                  <c:v>3.7347850799560001</c:v>
                </c:pt>
                <c:pt idx="27857">
                  <c:v>3.7348651885990001</c:v>
                </c:pt>
                <c:pt idx="27858">
                  <c:v>3.7349543571470001</c:v>
                </c:pt>
                <c:pt idx="27859">
                  <c:v>3.7350366115570002</c:v>
                </c:pt>
                <c:pt idx="27860">
                  <c:v>3.7351653575900001</c:v>
                </c:pt>
                <c:pt idx="27861">
                  <c:v>3.7352795600889999</c:v>
                </c:pt>
                <c:pt idx="27862">
                  <c:v>3.735363721848</c:v>
                </c:pt>
                <c:pt idx="27863">
                  <c:v>3.735445976257</c:v>
                </c:pt>
                <c:pt idx="27864">
                  <c:v>3.7355265617370002</c:v>
                </c:pt>
                <c:pt idx="27865">
                  <c:v>3.7358245849610001</c:v>
                </c:pt>
                <c:pt idx="27866">
                  <c:v>3.7359104156490002</c:v>
                </c:pt>
                <c:pt idx="27867">
                  <c:v>3.7359747886660002</c:v>
                </c:pt>
                <c:pt idx="27868">
                  <c:v>3.7361056804659998</c:v>
                </c:pt>
                <c:pt idx="27869">
                  <c:v>3.7362127304079999</c:v>
                </c:pt>
                <c:pt idx="27870">
                  <c:v>3.736300230026</c:v>
                </c:pt>
                <c:pt idx="27871">
                  <c:v>3.7364237308499999</c:v>
                </c:pt>
                <c:pt idx="27872">
                  <c:v>3.7365396022800001</c:v>
                </c:pt>
                <c:pt idx="27873">
                  <c:v>3.7366626262659999</c:v>
                </c:pt>
                <c:pt idx="27874">
                  <c:v>3.7368264198299999</c:v>
                </c:pt>
                <c:pt idx="27875">
                  <c:v>3.737006664276</c:v>
                </c:pt>
                <c:pt idx="27876">
                  <c:v>3.737102508545</c:v>
                </c:pt>
                <c:pt idx="27877">
                  <c:v>3.7372119426729999</c:v>
                </c:pt>
                <c:pt idx="27878">
                  <c:v>3.7372913360600002</c:v>
                </c:pt>
                <c:pt idx="27879">
                  <c:v>3.7374148368840001</c:v>
                </c:pt>
                <c:pt idx="27880">
                  <c:v>3.737446069717</c:v>
                </c:pt>
                <c:pt idx="27881">
                  <c:v>3.7375228405000001</c:v>
                </c:pt>
                <c:pt idx="27882">
                  <c:v>3.7375638484949998</c:v>
                </c:pt>
                <c:pt idx="27883">
                  <c:v>3.7376439571379998</c:v>
                </c:pt>
                <c:pt idx="27884">
                  <c:v>3.7377150058750002</c:v>
                </c:pt>
                <c:pt idx="27885">
                  <c:v>3.7377867698670002</c:v>
                </c:pt>
                <c:pt idx="27886">
                  <c:v>3.7378213405610001</c:v>
                </c:pt>
                <c:pt idx="27887">
                  <c:v>3.7379031181340001</c:v>
                </c:pt>
                <c:pt idx="27888">
                  <c:v>3.7382245063780002</c:v>
                </c:pt>
                <c:pt idx="27889">
                  <c:v>3.7383978366849999</c:v>
                </c:pt>
                <c:pt idx="27890">
                  <c:v>3.7385807037349998</c:v>
                </c:pt>
                <c:pt idx="27891">
                  <c:v>3.7386636734010001</c:v>
                </c:pt>
                <c:pt idx="27892">
                  <c:v>3.7387421131130001</c:v>
                </c:pt>
                <c:pt idx="27893">
                  <c:v>3.7387948036190002</c:v>
                </c:pt>
                <c:pt idx="27894">
                  <c:v>3.7388248443599998</c:v>
                </c:pt>
                <c:pt idx="27895">
                  <c:v>3.7389025688170001</c:v>
                </c:pt>
                <c:pt idx="27896">
                  <c:v>3.7389523982999999</c:v>
                </c:pt>
                <c:pt idx="27897">
                  <c:v>3.7389891147609999</c:v>
                </c:pt>
                <c:pt idx="27898">
                  <c:v>3.7390947341919998</c:v>
                </c:pt>
                <c:pt idx="27899">
                  <c:v>3.7392911911010001</c:v>
                </c:pt>
                <c:pt idx="27900">
                  <c:v>3.7394394874570001</c:v>
                </c:pt>
                <c:pt idx="27901">
                  <c:v>3.739559650421</c:v>
                </c:pt>
                <c:pt idx="27902">
                  <c:v>3.7396748065950001</c:v>
                </c:pt>
                <c:pt idx="27903">
                  <c:v>3.7400014400480002</c:v>
                </c:pt>
                <c:pt idx="27904">
                  <c:v>3.7403345108030002</c:v>
                </c:pt>
                <c:pt idx="27905">
                  <c:v>3.7405958175660001</c:v>
                </c:pt>
                <c:pt idx="27906">
                  <c:v>3.7407722473140002</c:v>
                </c:pt>
                <c:pt idx="27907">
                  <c:v>3.7408580780029999</c:v>
                </c:pt>
                <c:pt idx="27908">
                  <c:v>3.7409360408780001</c:v>
                </c:pt>
                <c:pt idx="27909">
                  <c:v>3.7410669326780002</c:v>
                </c:pt>
                <c:pt idx="27910">
                  <c:v>3.7411837577820002</c:v>
                </c:pt>
                <c:pt idx="27911">
                  <c:v>3.7415137290949998</c:v>
                </c:pt>
                <c:pt idx="27912">
                  <c:v>3.7417492866519999</c:v>
                </c:pt>
                <c:pt idx="27913">
                  <c:v>3.7418780326840002</c:v>
                </c:pt>
                <c:pt idx="27914">
                  <c:v>3.741999387741</c:v>
                </c:pt>
                <c:pt idx="27915">
                  <c:v>3.7421183586120002</c:v>
                </c:pt>
                <c:pt idx="27916">
                  <c:v>3.7423377037050001</c:v>
                </c:pt>
                <c:pt idx="27917">
                  <c:v>3.74267745018</c:v>
                </c:pt>
                <c:pt idx="27918">
                  <c:v>3.7428045272829999</c:v>
                </c:pt>
                <c:pt idx="27919">
                  <c:v>3.7429831027980001</c:v>
                </c:pt>
                <c:pt idx="27920">
                  <c:v>3.7430701255800001</c:v>
                </c:pt>
                <c:pt idx="27921">
                  <c:v>3.7431962490080002</c:v>
                </c:pt>
                <c:pt idx="27922">
                  <c:v>3.7432749271389998</c:v>
                </c:pt>
                <c:pt idx="27923">
                  <c:v>3.7433581352230001</c:v>
                </c:pt>
                <c:pt idx="27924">
                  <c:v>3.743443012238</c:v>
                </c:pt>
                <c:pt idx="27925">
                  <c:v>3.7435255050660001</c:v>
                </c:pt>
                <c:pt idx="27926">
                  <c:v>3.743603467941</c:v>
                </c:pt>
                <c:pt idx="27927">
                  <c:v>3.7438769340519999</c:v>
                </c:pt>
                <c:pt idx="27928">
                  <c:v>3.7440419197080002</c:v>
                </c:pt>
                <c:pt idx="27929">
                  <c:v>3.7441699504849999</c:v>
                </c:pt>
                <c:pt idx="27930">
                  <c:v>3.7442438602450001</c:v>
                </c:pt>
                <c:pt idx="27931">
                  <c:v>3.7445955276489999</c:v>
                </c:pt>
                <c:pt idx="27932">
                  <c:v>3.7449309825900001</c:v>
                </c:pt>
                <c:pt idx="27933">
                  <c:v>3.7450113296510001</c:v>
                </c:pt>
                <c:pt idx="27934">
                  <c:v>3.745399475098</c:v>
                </c:pt>
                <c:pt idx="27935">
                  <c:v>3.7455518245700001</c:v>
                </c:pt>
                <c:pt idx="27936">
                  <c:v>3.7457458972929998</c:v>
                </c:pt>
                <c:pt idx="27937">
                  <c:v>3.745811462402</c:v>
                </c:pt>
                <c:pt idx="27938">
                  <c:v>3.7459182739260002</c:v>
                </c:pt>
                <c:pt idx="27939">
                  <c:v>3.7460479736329999</c:v>
                </c:pt>
                <c:pt idx="27940">
                  <c:v>3.746074438095</c:v>
                </c:pt>
                <c:pt idx="27941">
                  <c:v>3.7461366653439998</c:v>
                </c:pt>
                <c:pt idx="27942">
                  <c:v>3.746217489243</c:v>
                </c:pt>
                <c:pt idx="27943">
                  <c:v>3.746243715286</c:v>
                </c:pt>
                <c:pt idx="27944">
                  <c:v>3.746304750443</c:v>
                </c:pt>
                <c:pt idx="27945">
                  <c:v>3.7463803291320001</c:v>
                </c:pt>
                <c:pt idx="27946">
                  <c:v>3.7464613914489999</c:v>
                </c:pt>
                <c:pt idx="27947">
                  <c:v>3.7465407848360002</c:v>
                </c:pt>
                <c:pt idx="27948">
                  <c:v>3.7466673851009999</c:v>
                </c:pt>
                <c:pt idx="27949">
                  <c:v>3.7467503547669998</c:v>
                </c:pt>
                <c:pt idx="27950">
                  <c:v>3.7468194961550001</c:v>
                </c:pt>
                <c:pt idx="27951">
                  <c:v>3.7469336986539998</c:v>
                </c:pt>
                <c:pt idx="27952">
                  <c:v>3.7470273971560002</c:v>
                </c:pt>
                <c:pt idx="27953">
                  <c:v>3.7471499443049998</c:v>
                </c:pt>
                <c:pt idx="27954">
                  <c:v>3.74738073349</c:v>
                </c:pt>
                <c:pt idx="27955">
                  <c:v>3.7474567890169999</c:v>
                </c:pt>
                <c:pt idx="27956">
                  <c:v>3.7474973201749999</c:v>
                </c:pt>
                <c:pt idx="27957">
                  <c:v>3.7475600242609999</c:v>
                </c:pt>
                <c:pt idx="27958">
                  <c:v>3.7476241588589998</c:v>
                </c:pt>
                <c:pt idx="27959">
                  <c:v>3.74769282341</c:v>
                </c:pt>
                <c:pt idx="27960">
                  <c:v>3.7477211952210001</c:v>
                </c:pt>
                <c:pt idx="27961">
                  <c:v>3.7477850913999999</c:v>
                </c:pt>
                <c:pt idx="27962">
                  <c:v>3.7478065490720001</c:v>
                </c:pt>
                <c:pt idx="27963">
                  <c:v>3.747877836227</c:v>
                </c:pt>
                <c:pt idx="27964">
                  <c:v>3.7479181289670001</c:v>
                </c:pt>
                <c:pt idx="27965">
                  <c:v>3.7479388713840001</c:v>
                </c:pt>
                <c:pt idx="27966">
                  <c:v>3.7480053901670001</c:v>
                </c:pt>
                <c:pt idx="27967">
                  <c:v>3.7480466365809999</c:v>
                </c:pt>
                <c:pt idx="27968">
                  <c:v>3.7480745315549999</c:v>
                </c:pt>
                <c:pt idx="27969">
                  <c:v>3.7481474876399998</c:v>
                </c:pt>
                <c:pt idx="27970">
                  <c:v>3.7481942176819998</c:v>
                </c:pt>
                <c:pt idx="27971">
                  <c:v>3.7482190132139999</c:v>
                </c:pt>
                <c:pt idx="27972">
                  <c:v>3.7482852935789999</c:v>
                </c:pt>
                <c:pt idx="27973">
                  <c:v>3.7483325004579999</c:v>
                </c:pt>
                <c:pt idx="27974">
                  <c:v>3.748346805573</c:v>
                </c:pt>
                <c:pt idx="27975">
                  <c:v>3.7486979961400002</c:v>
                </c:pt>
                <c:pt idx="27976">
                  <c:v>3.7488172054289999</c:v>
                </c:pt>
                <c:pt idx="27977">
                  <c:v>3.7489602565769999</c:v>
                </c:pt>
                <c:pt idx="27978">
                  <c:v>3.7490754127499999</c:v>
                </c:pt>
                <c:pt idx="27979">
                  <c:v>3.749339342117</c:v>
                </c:pt>
                <c:pt idx="27980">
                  <c:v>3.7495443820949999</c:v>
                </c:pt>
                <c:pt idx="27981">
                  <c:v>3.7498614788059998</c:v>
                </c:pt>
                <c:pt idx="27982">
                  <c:v>3.7499506473539999</c:v>
                </c:pt>
                <c:pt idx="27983">
                  <c:v>3.7500360012049998</c:v>
                </c:pt>
                <c:pt idx="27984">
                  <c:v>3.7501981258389998</c:v>
                </c:pt>
                <c:pt idx="27985">
                  <c:v>3.7503910064700001</c:v>
                </c:pt>
                <c:pt idx="27986">
                  <c:v>3.7507212162019998</c:v>
                </c:pt>
                <c:pt idx="27987">
                  <c:v>3.7508478164670001</c:v>
                </c:pt>
                <c:pt idx="27988">
                  <c:v>3.7510769367219998</c:v>
                </c:pt>
                <c:pt idx="27989">
                  <c:v>3.7512021064760002</c:v>
                </c:pt>
                <c:pt idx="27990">
                  <c:v>3.7513196468349999</c:v>
                </c:pt>
                <c:pt idx="27991">
                  <c:v>3.7513906955719998</c:v>
                </c:pt>
                <c:pt idx="27992">
                  <c:v>3.7514693737029998</c:v>
                </c:pt>
                <c:pt idx="27993">
                  <c:v>3.751592159271</c:v>
                </c:pt>
                <c:pt idx="27994">
                  <c:v>3.7517127990720001</c:v>
                </c:pt>
                <c:pt idx="27995">
                  <c:v>3.7518460750579998</c:v>
                </c:pt>
                <c:pt idx="27996">
                  <c:v>3.7519192695619998</c:v>
                </c:pt>
                <c:pt idx="27997">
                  <c:v>3.7520465850829998</c:v>
                </c:pt>
                <c:pt idx="27998">
                  <c:v>3.7521245479580001</c:v>
                </c:pt>
                <c:pt idx="27999">
                  <c:v>3.752233982086</c:v>
                </c:pt>
                <c:pt idx="28000">
                  <c:v>3.7522902488710002</c:v>
                </c:pt>
                <c:pt idx="28001">
                  <c:v>3.7523672580719998</c:v>
                </c:pt>
                <c:pt idx="28002">
                  <c:v>3.7524714469910001</c:v>
                </c:pt>
                <c:pt idx="28003">
                  <c:v>3.7525937557220002</c:v>
                </c:pt>
                <c:pt idx="28004">
                  <c:v>3.752657651901</c:v>
                </c:pt>
                <c:pt idx="28005">
                  <c:v>3.752781391144</c:v>
                </c:pt>
                <c:pt idx="28006">
                  <c:v>3.7529544830320001</c:v>
                </c:pt>
                <c:pt idx="28007">
                  <c:v>3.7532398700709999</c:v>
                </c:pt>
                <c:pt idx="28008">
                  <c:v>3.7533559799190002</c:v>
                </c:pt>
                <c:pt idx="28009">
                  <c:v>3.753430366516</c:v>
                </c:pt>
                <c:pt idx="28010">
                  <c:v>3.753538370132</c:v>
                </c:pt>
                <c:pt idx="28011">
                  <c:v>3.7536163330079999</c:v>
                </c:pt>
                <c:pt idx="28012">
                  <c:v>3.7536909580229998</c:v>
                </c:pt>
                <c:pt idx="28013">
                  <c:v>3.753759860992</c:v>
                </c:pt>
                <c:pt idx="28014">
                  <c:v>3.7538256645199999</c:v>
                </c:pt>
                <c:pt idx="28015">
                  <c:v>3.753897428513</c:v>
                </c:pt>
                <c:pt idx="28016">
                  <c:v>3.7539644241330001</c:v>
                </c:pt>
                <c:pt idx="28017">
                  <c:v>3.7540359497070002</c:v>
                </c:pt>
                <c:pt idx="28018">
                  <c:v>3.754070281982</c:v>
                </c:pt>
                <c:pt idx="28019">
                  <c:v>3.7541141510010001</c:v>
                </c:pt>
                <c:pt idx="28020">
                  <c:v>3.7541849613189999</c:v>
                </c:pt>
                <c:pt idx="28021">
                  <c:v>3.754246234894</c:v>
                </c:pt>
                <c:pt idx="28022">
                  <c:v>3.7542700767519999</c:v>
                </c:pt>
                <c:pt idx="28023">
                  <c:v>3.7543184757230001</c:v>
                </c:pt>
                <c:pt idx="28024">
                  <c:v>3.7543673515320002</c:v>
                </c:pt>
                <c:pt idx="28025">
                  <c:v>3.7543971538540002</c:v>
                </c:pt>
                <c:pt idx="28026">
                  <c:v>3.7544622421259999</c:v>
                </c:pt>
                <c:pt idx="28027">
                  <c:v>3.7545104026790002</c:v>
                </c:pt>
                <c:pt idx="28028">
                  <c:v>3.7545447349550001</c:v>
                </c:pt>
                <c:pt idx="28029">
                  <c:v>3.7546210288999999</c:v>
                </c:pt>
                <c:pt idx="28030">
                  <c:v>3.7546575069429999</c:v>
                </c:pt>
                <c:pt idx="28031">
                  <c:v>3.7547287940979999</c:v>
                </c:pt>
                <c:pt idx="28032">
                  <c:v>3.7550735473630001</c:v>
                </c:pt>
                <c:pt idx="28033">
                  <c:v>3.7551474571229999</c:v>
                </c:pt>
                <c:pt idx="28034">
                  <c:v>3.7552375793460002</c:v>
                </c:pt>
                <c:pt idx="28035">
                  <c:v>3.7552947998050001</c:v>
                </c:pt>
                <c:pt idx="28036">
                  <c:v>3.7553668022159998</c:v>
                </c:pt>
                <c:pt idx="28037">
                  <c:v>3.755400896072</c:v>
                </c:pt>
                <c:pt idx="28038">
                  <c:v>3.7554597854609999</c:v>
                </c:pt>
                <c:pt idx="28039">
                  <c:v>3.7555294036869999</c:v>
                </c:pt>
                <c:pt idx="28040">
                  <c:v>3.7556107044220002</c:v>
                </c:pt>
                <c:pt idx="28041">
                  <c:v>3.7557039260859999</c:v>
                </c:pt>
                <c:pt idx="28042">
                  <c:v>3.7558090686800001</c:v>
                </c:pt>
                <c:pt idx="28043">
                  <c:v>3.7559356689449999</c:v>
                </c:pt>
                <c:pt idx="28044">
                  <c:v>3.7560591697689998</c:v>
                </c:pt>
                <c:pt idx="28045">
                  <c:v>3.756201267242</c:v>
                </c:pt>
                <c:pt idx="28046">
                  <c:v>3.7563152313230002</c:v>
                </c:pt>
                <c:pt idx="28047">
                  <c:v>3.7566463947300002</c:v>
                </c:pt>
                <c:pt idx="28048">
                  <c:v>3.7569711208340002</c:v>
                </c:pt>
                <c:pt idx="28049">
                  <c:v>3.7572243213649998</c:v>
                </c:pt>
                <c:pt idx="28050">
                  <c:v>3.7575609683989999</c:v>
                </c:pt>
                <c:pt idx="28051">
                  <c:v>3.7576498985289999</c:v>
                </c:pt>
                <c:pt idx="28052">
                  <c:v>3.7577733993529998</c:v>
                </c:pt>
                <c:pt idx="28053">
                  <c:v>3.7580382823940002</c:v>
                </c:pt>
                <c:pt idx="28054">
                  <c:v>3.7580971717830001</c:v>
                </c:pt>
                <c:pt idx="28055">
                  <c:v>3.7582113742829999</c:v>
                </c:pt>
                <c:pt idx="28056">
                  <c:v>3.7583014965060002</c:v>
                </c:pt>
                <c:pt idx="28057">
                  <c:v>3.7584269046780001</c:v>
                </c:pt>
                <c:pt idx="28058">
                  <c:v>3.7585539817810001</c:v>
                </c:pt>
                <c:pt idx="28059">
                  <c:v>3.7586119174960002</c:v>
                </c:pt>
                <c:pt idx="28060">
                  <c:v>3.7587394714359998</c:v>
                </c:pt>
                <c:pt idx="28061">
                  <c:v>3.7589235305790001</c:v>
                </c:pt>
                <c:pt idx="28062">
                  <c:v>3.7592577934269999</c:v>
                </c:pt>
                <c:pt idx="28063">
                  <c:v>3.7593665122990001</c:v>
                </c:pt>
                <c:pt idx="28064">
                  <c:v>3.7594995498660002</c:v>
                </c:pt>
                <c:pt idx="28065">
                  <c:v>3.7595868110659998</c:v>
                </c:pt>
                <c:pt idx="28066">
                  <c:v>3.7596616745000002</c:v>
                </c:pt>
                <c:pt idx="28067">
                  <c:v>3.7597768306730002</c:v>
                </c:pt>
                <c:pt idx="28068">
                  <c:v>3.7598590850829998</c:v>
                </c:pt>
                <c:pt idx="28069">
                  <c:v>3.7599864006039998</c:v>
                </c:pt>
                <c:pt idx="28070">
                  <c:v>3.7600135803220001</c:v>
                </c:pt>
                <c:pt idx="28071">
                  <c:v>3.7600905895230001</c:v>
                </c:pt>
                <c:pt idx="28072">
                  <c:v>3.7601692676540002</c:v>
                </c:pt>
                <c:pt idx="28073">
                  <c:v>3.7602143287660001</c:v>
                </c:pt>
                <c:pt idx="28074">
                  <c:v>3.7602863311769998</c:v>
                </c:pt>
                <c:pt idx="28075">
                  <c:v>3.7603619098659999</c:v>
                </c:pt>
                <c:pt idx="28076">
                  <c:v>3.760435342789</c:v>
                </c:pt>
                <c:pt idx="28077">
                  <c:v>3.7607629299159999</c:v>
                </c:pt>
                <c:pt idx="28078">
                  <c:v>3.7608735561370001</c:v>
                </c:pt>
                <c:pt idx="28079">
                  <c:v>3.7609927654269999</c:v>
                </c:pt>
                <c:pt idx="28080">
                  <c:v>3.7611618041989998</c:v>
                </c:pt>
                <c:pt idx="28081">
                  <c:v>3.7613930702210001</c:v>
                </c:pt>
                <c:pt idx="28082">
                  <c:v>3.7615194320679999</c:v>
                </c:pt>
                <c:pt idx="28083">
                  <c:v>3.7616069316859999</c:v>
                </c:pt>
                <c:pt idx="28084">
                  <c:v>3.7616887092589999</c:v>
                </c:pt>
                <c:pt idx="28085">
                  <c:v>3.7617218494419999</c:v>
                </c:pt>
                <c:pt idx="28086">
                  <c:v>3.761755466461</c:v>
                </c:pt>
                <c:pt idx="28087">
                  <c:v>3.7618262767789998</c:v>
                </c:pt>
                <c:pt idx="28088">
                  <c:v>3.7619516849519998</c:v>
                </c:pt>
                <c:pt idx="28089">
                  <c:v>3.7620351314540001</c:v>
                </c:pt>
                <c:pt idx="28090">
                  <c:v>3.7621209621429998</c:v>
                </c:pt>
                <c:pt idx="28091">
                  <c:v>3.7622022628780001</c:v>
                </c:pt>
                <c:pt idx="28092">
                  <c:v>3.7622797489169999</c:v>
                </c:pt>
                <c:pt idx="28093">
                  <c:v>3.7623584270479999</c:v>
                </c:pt>
                <c:pt idx="28094">
                  <c:v>3.7624747753140002</c:v>
                </c:pt>
                <c:pt idx="28095">
                  <c:v>3.7625706195830002</c:v>
                </c:pt>
                <c:pt idx="28096">
                  <c:v>3.7628650665280001</c:v>
                </c:pt>
                <c:pt idx="28097">
                  <c:v>3.7629370689389998</c:v>
                </c:pt>
                <c:pt idx="28098">
                  <c:v>3.763068437576</c:v>
                </c:pt>
                <c:pt idx="28099">
                  <c:v>3.7631137371059999</c:v>
                </c:pt>
                <c:pt idx="28100">
                  <c:v>3.7632033824920001</c:v>
                </c:pt>
                <c:pt idx="28101">
                  <c:v>3.763255119324</c:v>
                </c:pt>
                <c:pt idx="28102">
                  <c:v>3.7633051872249998</c:v>
                </c:pt>
                <c:pt idx="28103">
                  <c:v>3.763394594193</c:v>
                </c:pt>
                <c:pt idx="28104">
                  <c:v>3.7634460926059998</c:v>
                </c:pt>
                <c:pt idx="28105">
                  <c:v>3.7635040283199999</c:v>
                </c:pt>
                <c:pt idx="28106">
                  <c:v>3.7635903358460001</c:v>
                </c:pt>
                <c:pt idx="28107">
                  <c:v>3.7636313438419999</c:v>
                </c:pt>
                <c:pt idx="28108">
                  <c:v>3.7636852264399998</c:v>
                </c:pt>
                <c:pt idx="28109">
                  <c:v>3.7637996673580001</c:v>
                </c:pt>
                <c:pt idx="28110">
                  <c:v>3.7638571262360001</c:v>
                </c:pt>
                <c:pt idx="28111">
                  <c:v>3.7639424800870001</c:v>
                </c:pt>
                <c:pt idx="28112">
                  <c:v>3.7639775276180001</c:v>
                </c:pt>
                <c:pt idx="28113">
                  <c:v>3.764038085938</c:v>
                </c:pt>
                <c:pt idx="28114">
                  <c:v>3.7641186714170001</c:v>
                </c:pt>
                <c:pt idx="28115">
                  <c:v>3.7641489505769998</c:v>
                </c:pt>
                <c:pt idx="28116">
                  <c:v>3.764217853546</c:v>
                </c:pt>
                <c:pt idx="28117">
                  <c:v>3.7643001079560001</c:v>
                </c:pt>
                <c:pt idx="28118">
                  <c:v>3.764330863953</c:v>
                </c:pt>
                <c:pt idx="28119">
                  <c:v>3.764404296875</c:v>
                </c:pt>
                <c:pt idx="28120">
                  <c:v>3.7644865512850001</c:v>
                </c:pt>
                <c:pt idx="28121">
                  <c:v>3.7645134925839998</c:v>
                </c:pt>
                <c:pt idx="28122">
                  <c:v>3.7645862102510002</c:v>
                </c:pt>
                <c:pt idx="28123">
                  <c:v>3.764660596848</c:v>
                </c:pt>
                <c:pt idx="28124">
                  <c:v>3.7646839618680001</c:v>
                </c:pt>
                <c:pt idx="28125">
                  <c:v>3.7647552490230001</c:v>
                </c:pt>
                <c:pt idx="28126">
                  <c:v>3.7648346424099999</c:v>
                </c:pt>
                <c:pt idx="28127">
                  <c:v>3.7649557590480001</c:v>
                </c:pt>
                <c:pt idx="28128">
                  <c:v>3.7650675773620002</c:v>
                </c:pt>
                <c:pt idx="28129">
                  <c:v>3.765363454819</c:v>
                </c:pt>
                <c:pt idx="28130">
                  <c:v>3.7654433250429999</c:v>
                </c:pt>
                <c:pt idx="28131">
                  <c:v>3.765551805496</c:v>
                </c:pt>
                <c:pt idx="28132">
                  <c:v>3.765619516373</c:v>
                </c:pt>
                <c:pt idx="28133">
                  <c:v>3.765637397766</c:v>
                </c:pt>
                <c:pt idx="28134">
                  <c:v>3.765696763992</c:v>
                </c:pt>
                <c:pt idx="28135">
                  <c:v>3.7657468318939999</c:v>
                </c:pt>
                <c:pt idx="28136">
                  <c:v>3.765768051147</c:v>
                </c:pt>
                <c:pt idx="28137">
                  <c:v>3.7658267021179999</c:v>
                </c:pt>
                <c:pt idx="28138">
                  <c:v>3.7658748626710001</c:v>
                </c:pt>
                <c:pt idx="28139">
                  <c:v>3.7658996582030002</c:v>
                </c:pt>
                <c:pt idx="28140">
                  <c:v>3.7659568786620001</c:v>
                </c:pt>
                <c:pt idx="28141">
                  <c:v>3.766007184982</c:v>
                </c:pt>
                <c:pt idx="28142">
                  <c:v>3.7660691738129999</c:v>
                </c:pt>
                <c:pt idx="28143">
                  <c:v>3.7661209106450002</c:v>
                </c:pt>
                <c:pt idx="28144">
                  <c:v>3.7661402225490002</c:v>
                </c:pt>
                <c:pt idx="28145">
                  <c:v>3.7661931514739999</c:v>
                </c:pt>
                <c:pt idx="28146">
                  <c:v>3.7662467956539998</c:v>
                </c:pt>
                <c:pt idx="28147">
                  <c:v>3.766261339188</c:v>
                </c:pt>
                <c:pt idx="28148">
                  <c:v>3.7663021087650002</c:v>
                </c:pt>
                <c:pt idx="28149">
                  <c:v>3.7663602828979998</c:v>
                </c:pt>
                <c:pt idx="28150">
                  <c:v>3.76642370224</c:v>
                </c:pt>
                <c:pt idx="28151">
                  <c:v>3.7664434909820002</c:v>
                </c:pt>
                <c:pt idx="28152">
                  <c:v>3.7664842605589999</c:v>
                </c:pt>
                <c:pt idx="28153">
                  <c:v>3.7665975093839998</c:v>
                </c:pt>
                <c:pt idx="28154">
                  <c:v>3.76677775383</c:v>
                </c:pt>
                <c:pt idx="28155">
                  <c:v>3.7669055461880001</c:v>
                </c:pt>
                <c:pt idx="28156">
                  <c:v>3.7669229507450002</c:v>
                </c:pt>
                <c:pt idx="28157">
                  <c:v>3.7670543193819999</c:v>
                </c:pt>
                <c:pt idx="28158">
                  <c:v>3.7671315670009999</c:v>
                </c:pt>
                <c:pt idx="28159">
                  <c:v>3.7672040462490002</c:v>
                </c:pt>
                <c:pt idx="28160">
                  <c:v>3.7673289775850001</c:v>
                </c:pt>
                <c:pt idx="28161">
                  <c:v>3.7674059867860001</c:v>
                </c:pt>
                <c:pt idx="28162">
                  <c:v>3.7674756050110001</c:v>
                </c:pt>
                <c:pt idx="28163">
                  <c:v>3.7675945758820002</c:v>
                </c:pt>
                <c:pt idx="28164">
                  <c:v>3.7676820754999998</c:v>
                </c:pt>
                <c:pt idx="28165">
                  <c:v>3.7679257392880001</c:v>
                </c:pt>
                <c:pt idx="28166">
                  <c:v>3.7680096626280002</c:v>
                </c:pt>
                <c:pt idx="28167">
                  <c:v>3.768162250519</c:v>
                </c:pt>
                <c:pt idx="28168">
                  <c:v>3.7684793472289999</c:v>
                </c:pt>
                <c:pt idx="28169">
                  <c:v>3.7688574790949998</c:v>
                </c:pt>
                <c:pt idx="28170">
                  <c:v>3.7690234184269999</c:v>
                </c:pt>
                <c:pt idx="28171">
                  <c:v>3.7691791057590001</c:v>
                </c:pt>
                <c:pt idx="28172">
                  <c:v>3.769365787506</c:v>
                </c:pt>
                <c:pt idx="28173">
                  <c:v>3.769689798355</c:v>
                </c:pt>
                <c:pt idx="28174">
                  <c:v>3.7697725296020002</c:v>
                </c:pt>
                <c:pt idx="28175">
                  <c:v>3.7698500156399999</c:v>
                </c:pt>
                <c:pt idx="28176">
                  <c:v>3.7699987888340001</c:v>
                </c:pt>
                <c:pt idx="28177">
                  <c:v>3.7703068256379999</c:v>
                </c:pt>
                <c:pt idx="28178">
                  <c:v>3.7704184055329999</c:v>
                </c:pt>
                <c:pt idx="28179">
                  <c:v>3.770741701126</c:v>
                </c:pt>
                <c:pt idx="28180">
                  <c:v>3.7710525989530002</c:v>
                </c:pt>
                <c:pt idx="28181">
                  <c:v>3.7711672782900001</c:v>
                </c:pt>
                <c:pt idx="28182">
                  <c:v>3.7712950706480002</c:v>
                </c:pt>
                <c:pt idx="28183">
                  <c:v>3.771358966827</c:v>
                </c:pt>
                <c:pt idx="28184">
                  <c:v>3.7714889049529998</c:v>
                </c:pt>
                <c:pt idx="28185">
                  <c:v>3.771665811539</c:v>
                </c:pt>
                <c:pt idx="28186">
                  <c:v>3.7719719409939998</c:v>
                </c:pt>
                <c:pt idx="28187">
                  <c:v>3.7720961570739999</c:v>
                </c:pt>
                <c:pt idx="28188">
                  <c:v>3.7721738815310002</c:v>
                </c:pt>
                <c:pt idx="28189">
                  <c:v>3.7722487449650002</c:v>
                </c:pt>
                <c:pt idx="28190">
                  <c:v>3.7723281383509999</c:v>
                </c:pt>
                <c:pt idx="28191">
                  <c:v>3.7724423408510002</c:v>
                </c:pt>
                <c:pt idx="28192">
                  <c:v>3.7725195884699998</c:v>
                </c:pt>
                <c:pt idx="28193">
                  <c:v>3.7725937366490001</c:v>
                </c:pt>
                <c:pt idx="28194">
                  <c:v>3.7726428508760002</c:v>
                </c:pt>
                <c:pt idx="28195">
                  <c:v>3.7727200984949998</c:v>
                </c:pt>
                <c:pt idx="28196">
                  <c:v>3.7727537155149999</c:v>
                </c:pt>
                <c:pt idx="28197">
                  <c:v>3.7728266715999998</c:v>
                </c:pt>
                <c:pt idx="28198">
                  <c:v>3.7728750705719998</c:v>
                </c:pt>
                <c:pt idx="28199">
                  <c:v>3.772898435593</c:v>
                </c:pt>
                <c:pt idx="28200">
                  <c:v>3.7729675769809998</c:v>
                </c:pt>
                <c:pt idx="28201">
                  <c:v>3.773011922836</c:v>
                </c:pt>
                <c:pt idx="28202">
                  <c:v>3.7730832099909999</c:v>
                </c:pt>
                <c:pt idx="28203">
                  <c:v>3.7734189033510002</c:v>
                </c:pt>
                <c:pt idx="28204">
                  <c:v>3.7735466957089998</c:v>
                </c:pt>
                <c:pt idx="28205">
                  <c:v>3.7737171649930001</c:v>
                </c:pt>
                <c:pt idx="28206">
                  <c:v>3.7738616466520001</c:v>
                </c:pt>
                <c:pt idx="28207">
                  <c:v>3.7742102146150001</c:v>
                </c:pt>
                <c:pt idx="28208">
                  <c:v>3.774557113647</c:v>
                </c:pt>
                <c:pt idx="28209">
                  <c:v>3.7746391296390001</c:v>
                </c:pt>
                <c:pt idx="28210">
                  <c:v>3.774719238281</c:v>
                </c:pt>
                <c:pt idx="28211">
                  <c:v>3.7749862670900001</c:v>
                </c:pt>
                <c:pt idx="28212">
                  <c:v>3.7750613689420001</c:v>
                </c:pt>
                <c:pt idx="28213">
                  <c:v>3.7751851081850001</c:v>
                </c:pt>
                <c:pt idx="28214">
                  <c:v>3.7752606868740002</c:v>
                </c:pt>
                <c:pt idx="28215">
                  <c:v>3.7753338813780002</c:v>
                </c:pt>
                <c:pt idx="28216">
                  <c:v>3.7754616737369999</c:v>
                </c:pt>
                <c:pt idx="28217">
                  <c:v>3.7755506038669999</c:v>
                </c:pt>
                <c:pt idx="28218">
                  <c:v>3.7756168842319999</c:v>
                </c:pt>
                <c:pt idx="28219">
                  <c:v>3.775732278824</c:v>
                </c:pt>
                <c:pt idx="28220">
                  <c:v>3.7758548259740001</c:v>
                </c:pt>
                <c:pt idx="28221">
                  <c:v>3.7759983539580002</c:v>
                </c:pt>
                <c:pt idx="28222">
                  <c:v>3.7763371467589999</c:v>
                </c:pt>
                <c:pt idx="28223">
                  <c:v>3.7764668464660001</c:v>
                </c:pt>
                <c:pt idx="28224">
                  <c:v>3.7768096923829999</c:v>
                </c:pt>
                <c:pt idx="28225">
                  <c:v>3.7770781517029999</c:v>
                </c:pt>
                <c:pt idx="28226">
                  <c:v>3.7773530483250002</c:v>
                </c:pt>
                <c:pt idx="28227">
                  <c:v>3.7774684429169998</c:v>
                </c:pt>
                <c:pt idx="28228">
                  <c:v>3.7775292396550002</c:v>
                </c:pt>
                <c:pt idx="28229">
                  <c:v>3.7778849601750002</c:v>
                </c:pt>
                <c:pt idx="28230">
                  <c:v>3.7781856060029999</c:v>
                </c:pt>
                <c:pt idx="28231">
                  <c:v>3.778290748596</c:v>
                </c:pt>
                <c:pt idx="28232">
                  <c:v>3.7784171104430002</c:v>
                </c:pt>
                <c:pt idx="28233">
                  <c:v>3.7785439491270001</c:v>
                </c:pt>
                <c:pt idx="28234">
                  <c:v>3.7787690162660001</c:v>
                </c:pt>
                <c:pt idx="28235">
                  <c:v>3.7788448333739999</c:v>
                </c:pt>
                <c:pt idx="28236">
                  <c:v>3.7789230346679998</c:v>
                </c:pt>
                <c:pt idx="28237">
                  <c:v>3.778998851776</c:v>
                </c:pt>
                <c:pt idx="28238">
                  <c:v>3.77907204628</c:v>
                </c:pt>
                <c:pt idx="28239">
                  <c:v>3.7790973186489998</c:v>
                </c:pt>
                <c:pt idx="28240">
                  <c:v>3.7791662216190001</c:v>
                </c:pt>
                <c:pt idx="28241">
                  <c:v>3.779228925705</c:v>
                </c:pt>
                <c:pt idx="28242">
                  <c:v>3.7793035507199999</c:v>
                </c:pt>
                <c:pt idx="28243">
                  <c:v>3.7796347141269999</c:v>
                </c:pt>
                <c:pt idx="28244">
                  <c:v>3.779753923416</c:v>
                </c:pt>
                <c:pt idx="28245">
                  <c:v>3.779886484146</c:v>
                </c:pt>
                <c:pt idx="28246">
                  <c:v>3.7801103591919998</c:v>
                </c:pt>
                <c:pt idx="28247">
                  <c:v>3.780439138412</c:v>
                </c:pt>
                <c:pt idx="28248">
                  <c:v>3.780568361282</c:v>
                </c:pt>
                <c:pt idx="28249">
                  <c:v>3.780689954758</c:v>
                </c:pt>
                <c:pt idx="28250">
                  <c:v>3.780993700027</c:v>
                </c:pt>
                <c:pt idx="28251">
                  <c:v>3.781127929688</c:v>
                </c:pt>
                <c:pt idx="28252">
                  <c:v>3.7812042236329999</c:v>
                </c:pt>
                <c:pt idx="28253">
                  <c:v>3.7815682888030002</c:v>
                </c:pt>
                <c:pt idx="28254">
                  <c:v>3.7816948890690001</c:v>
                </c:pt>
                <c:pt idx="28255">
                  <c:v>3.781862258911</c:v>
                </c:pt>
                <c:pt idx="28256">
                  <c:v>3.7822425365450001</c:v>
                </c:pt>
                <c:pt idx="28257">
                  <c:v>3.782411336899</c:v>
                </c:pt>
                <c:pt idx="28258">
                  <c:v>3.7827644348140002</c:v>
                </c:pt>
                <c:pt idx="28259">
                  <c:v>3.783060312271</c:v>
                </c:pt>
                <c:pt idx="28260">
                  <c:v>3.7832427024839999</c:v>
                </c:pt>
                <c:pt idx="28261">
                  <c:v>3.783564090729</c:v>
                </c:pt>
                <c:pt idx="28262">
                  <c:v>3.783682584763</c:v>
                </c:pt>
                <c:pt idx="28263">
                  <c:v>3.783797740936</c:v>
                </c:pt>
                <c:pt idx="28264">
                  <c:v>3.7841680049900002</c:v>
                </c:pt>
                <c:pt idx="28265">
                  <c:v>3.784296751022</c:v>
                </c:pt>
                <c:pt idx="28266">
                  <c:v>3.7844274044040001</c:v>
                </c:pt>
                <c:pt idx="28267">
                  <c:v>3.7845466136930002</c:v>
                </c:pt>
                <c:pt idx="28268">
                  <c:v>3.7846248149870001</c:v>
                </c:pt>
                <c:pt idx="28269">
                  <c:v>3.7847054004670002</c:v>
                </c:pt>
                <c:pt idx="28270">
                  <c:v>3.7847578525540002</c:v>
                </c:pt>
                <c:pt idx="28271">
                  <c:v>3.7847874164580002</c:v>
                </c:pt>
                <c:pt idx="28272">
                  <c:v>3.7848765850069999</c:v>
                </c:pt>
                <c:pt idx="28273">
                  <c:v>3.78502202034</c:v>
                </c:pt>
                <c:pt idx="28274">
                  <c:v>3.7852215766909998</c:v>
                </c:pt>
                <c:pt idx="28275">
                  <c:v>3.7854552268980002</c:v>
                </c:pt>
                <c:pt idx="28276">
                  <c:v>3.785719394684</c:v>
                </c:pt>
                <c:pt idx="28277">
                  <c:v>3.7858343124389999</c:v>
                </c:pt>
                <c:pt idx="28278">
                  <c:v>3.7859163284299999</c:v>
                </c:pt>
                <c:pt idx="28279">
                  <c:v>3.7859747409820002</c:v>
                </c:pt>
                <c:pt idx="28280">
                  <c:v>3.7859954833980001</c:v>
                </c:pt>
                <c:pt idx="28281">
                  <c:v>3.7860703468320001</c:v>
                </c:pt>
                <c:pt idx="28282">
                  <c:v>3.786124229431</c:v>
                </c:pt>
                <c:pt idx="28283">
                  <c:v>3.7861552238459999</c:v>
                </c:pt>
                <c:pt idx="28284">
                  <c:v>3.786234140396</c:v>
                </c:pt>
                <c:pt idx="28285">
                  <c:v>3.786293268204</c:v>
                </c:pt>
                <c:pt idx="28286">
                  <c:v>3.7863314151759999</c:v>
                </c:pt>
                <c:pt idx="28287">
                  <c:v>3.7864139080050001</c:v>
                </c:pt>
                <c:pt idx="28288">
                  <c:v>3.7864654064179999</c:v>
                </c:pt>
                <c:pt idx="28289">
                  <c:v>3.7865777015690001</c:v>
                </c:pt>
                <c:pt idx="28290">
                  <c:v>3.7866511344910001</c:v>
                </c:pt>
                <c:pt idx="28291">
                  <c:v>3.7867717742920002</c:v>
                </c:pt>
                <c:pt idx="28292">
                  <c:v>3.78702044487</c:v>
                </c:pt>
                <c:pt idx="28293">
                  <c:v>3.7871937751770002</c:v>
                </c:pt>
                <c:pt idx="28294">
                  <c:v>3.787363767624</c:v>
                </c:pt>
                <c:pt idx="28295">
                  <c:v>3.7874414920809998</c:v>
                </c:pt>
                <c:pt idx="28296">
                  <c:v>3.7875618934630002</c:v>
                </c:pt>
                <c:pt idx="28297">
                  <c:v>3.7876365184780001</c:v>
                </c:pt>
                <c:pt idx="28298">
                  <c:v>3.787703990936</c:v>
                </c:pt>
                <c:pt idx="28299">
                  <c:v>3.7877740859990001</c:v>
                </c:pt>
                <c:pt idx="28300">
                  <c:v>3.7877938747409998</c:v>
                </c:pt>
                <c:pt idx="28301">
                  <c:v>3.7878448963169999</c:v>
                </c:pt>
                <c:pt idx="28302">
                  <c:v>3.7879157066350002</c:v>
                </c:pt>
                <c:pt idx="28303">
                  <c:v>3.7879369258879998</c:v>
                </c:pt>
                <c:pt idx="28304">
                  <c:v>3.7880132198330001</c:v>
                </c:pt>
                <c:pt idx="28305">
                  <c:v>3.7883517742159998</c:v>
                </c:pt>
                <c:pt idx="28306">
                  <c:v>3.7886691093440001</c:v>
                </c:pt>
                <c:pt idx="28307">
                  <c:v>3.7888455390929998</c:v>
                </c:pt>
                <c:pt idx="28308">
                  <c:v>3.7889688014980001</c:v>
                </c:pt>
                <c:pt idx="28309">
                  <c:v>3.7891237735750001</c:v>
                </c:pt>
                <c:pt idx="28310">
                  <c:v>3.7893126010890001</c:v>
                </c:pt>
                <c:pt idx="28311">
                  <c:v>3.7894449234010001</c:v>
                </c:pt>
                <c:pt idx="28312">
                  <c:v>3.7895708084109998</c:v>
                </c:pt>
                <c:pt idx="28313">
                  <c:v>3.7896420955660002</c:v>
                </c:pt>
                <c:pt idx="28314">
                  <c:v>3.789765357971</c:v>
                </c:pt>
                <c:pt idx="28315">
                  <c:v>3.789887189865</c:v>
                </c:pt>
                <c:pt idx="28316">
                  <c:v>3.7901606559749998</c:v>
                </c:pt>
                <c:pt idx="28317">
                  <c:v>3.7903444767000001</c:v>
                </c:pt>
                <c:pt idx="28318">
                  <c:v>3.790654659271</c:v>
                </c:pt>
                <c:pt idx="28319">
                  <c:v>3.790754318237</c:v>
                </c:pt>
                <c:pt idx="28320">
                  <c:v>3.791097640991</c:v>
                </c:pt>
                <c:pt idx="28321">
                  <c:v>3.7914087772370002</c:v>
                </c:pt>
                <c:pt idx="28322">
                  <c:v>3.7916326522829999</c:v>
                </c:pt>
                <c:pt idx="28323">
                  <c:v>3.7919762134549999</c:v>
                </c:pt>
                <c:pt idx="28324">
                  <c:v>3.7922577857970001</c:v>
                </c:pt>
                <c:pt idx="28325">
                  <c:v>3.7924284935000001</c:v>
                </c:pt>
                <c:pt idx="28326">
                  <c:v>3.792506694794</c:v>
                </c:pt>
                <c:pt idx="28327">
                  <c:v>3.792586565018</c:v>
                </c:pt>
                <c:pt idx="28328">
                  <c:v>3.7926602363590001</c:v>
                </c:pt>
                <c:pt idx="28329">
                  <c:v>3.792733430862</c:v>
                </c:pt>
                <c:pt idx="28330">
                  <c:v>3.7927772998810001</c:v>
                </c:pt>
                <c:pt idx="28331">
                  <c:v>3.7928018569950002</c:v>
                </c:pt>
                <c:pt idx="28332">
                  <c:v>3.7931513786319999</c:v>
                </c:pt>
                <c:pt idx="28333">
                  <c:v>3.793462276459</c:v>
                </c:pt>
                <c:pt idx="28334">
                  <c:v>3.7936811447140002</c:v>
                </c:pt>
                <c:pt idx="28335">
                  <c:v>3.7938144207</c:v>
                </c:pt>
                <c:pt idx="28336">
                  <c:v>3.793939828873</c:v>
                </c:pt>
                <c:pt idx="28337">
                  <c:v>3.7940125465390002</c:v>
                </c:pt>
                <c:pt idx="28338">
                  <c:v>3.7940938472750001</c:v>
                </c:pt>
                <c:pt idx="28339">
                  <c:v>3.794206857681</c:v>
                </c:pt>
                <c:pt idx="28340">
                  <c:v>3.7945389747620002</c:v>
                </c:pt>
                <c:pt idx="28341">
                  <c:v>3.7949004173279999</c:v>
                </c:pt>
                <c:pt idx="28342">
                  <c:v>3.795153617859</c:v>
                </c:pt>
                <c:pt idx="28343">
                  <c:v>3.7953622341159998</c:v>
                </c:pt>
                <c:pt idx="28344">
                  <c:v>3.7954916954039999</c:v>
                </c:pt>
                <c:pt idx="28345">
                  <c:v>3.7958536148070001</c:v>
                </c:pt>
                <c:pt idx="28346">
                  <c:v>3.796128511429</c:v>
                </c:pt>
                <c:pt idx="28347">
                  <c:v>3.79620885849</c:v>
                </c:pt>
                <c:pt idx="28348">
                  <c:v>3.7963716983800002</c:v>
                </c:pt>
                <c:pt idx="28349">
                  <c:v>3.7964422702789999</c:v>
                </c:pt>
                <c:pt idx="28350">
                  <c:v>3.7964870929719998</c:v>
                </c:pt>
                <c:pt idx="28351">
                  <c:v>3.7965099811549998</c:v>
                </c:pt>
                <c:pt idx="28352">
                  <c:v>3.7965762615199998</c:v>
                </c:pt>
                <c:pt idx="28353">
                  <c:v>3.7966213226319998</c:v>
                </c:pt>
                <c:pt idx="28354">
                  <c:v>3.7966425418849998</c:v>
                </c:pt>
                <c:pt idx="28355">
                  <c:v>3.7967104911799998</c:v>
                </c:pt>
                <c:pt idx="28356">
                  <c:v>3.7967653274540001</c:v>
                </c:pt>
                <c:pt idx="28357">
                  <c:v>3.7968301773070001</c:v>
                </c:pt>
                <c:pt idx="28358">
                  <c:v>3.7969026565549999</c:v>
                </c:pt>
                <c:pt idx="28359">
                  <c:v>3.7969250679019999</c:v>
                </c:pt>
                <c:pt idx="28360">
                  <c:v>3.79700756073</c:v>
                </c:pt>
                <c:pt idx="28361">
                  <c:v>3.7972660064700001</c:v>
                </c:pt>
                <c:pt idx="28362">
                  <c:v>3.797335147858</c:v>
                </c:pt>
                <c:pt idx="28363">
                  <c:v>3.7974588870999999</c:v>
                </c:pt>
                <c:pt idx="28364">
                  <c:v>3.797525644302</c:v>
                </c:pt>
                <c:pt idx="28365">
                  <c:v>3.7976377010350002</c:v>
                </c:pt>
                <c:pt idx="28366">
                  <c:v>3.7976708412170002</c:v>
                </c:pt>
                <c:pt idx="28367">
                  <c:v>3.797750234604</c:v>
                </c:pt>
                <c:pt idx="28368">
                  <c:v>3.7977893352510002</c:v>
                </c:pt>
                <c:pt idx="28369">
                  <c:v>3.7978291511540001</c:v>
                </c:pt>
                <c:pt idx="28370">
                  <c:v>3.797910928726</c:v>
                </c:pt>
                <c:pt idx="28371">
                  <c:v>3.7979485988619999</c:v>
                </c:pt>
                <c:pt idx="28372">
                  <c:v>3.7979915142060001</c:v>
                </c:pt>
                <c:pt idx="28373">
                  <c:v>3.7980875968930001</c:v>
                </c:pt>
                <c:pt idx="28374">
                  <c:v>3.7982130050660001</c:v>
                </c:pt>
                <c:pt idx="28375">
                  <c:v>3.7984371185299999</c:v>
                </c:pt>
                <c:pt idx="28376">
                  <c:v>3.7986228466030001</c:v>
                </c:pt>
                <c:pt idx="28377">
                  <c:v>3.7987616062159999</c:v>
                </c:pt>
                <c:pt idx="28378">
                  <c:v>3.7991178035740001</c:v>
                </c:pt>
                <c:pt idx="28379">
                  <c:v>3.79931473732</c:v>
                </c:pt>
                <c:pt idx="28380">
                  <c:v>3.7996702194209999</c:v>
                </c:pt>
                <c:pt idx="28381">
                  <c:v>3.8000102043149999</c:v>
                </c:pt>
                <c:pt idx="28382">
                  <c:v>3.800186872482</c:v>
                </c:pt>
                <c:pt idx="28383">
                  <c:v>3.8005211353299999</c:v>
                </c:pt>
                <c:pt idx="28384">
                  <c:v>3.8008868694309998</c:v>
                </c:pt>
                <c:pt idx="28385">
                  <c:v>3.8009390830990002</c:v>
                </c:pt>
                <c:pt idx="28386">
                  <c:v>3.801063537598</c:v>
                </c:pt>
                <c:pt idx="28387">
                  <c:v>3.801238298416</c:v>
                </c:pt>
                <c:pt idx="28388">
                  <c:v>3.8014588356019998</c:v>
                </c:pt>
                <c:pt idx="28389">
                  <c:v>3.8016796112060001</c:v>
                </c:pt>
                <c:pt idx="28390">
                  <c:v>3.8019535541530001</c:v>
                </c:pt>
                <c:pt idx="28391">
                  <c:v>3.8021333217620001</c:v>
                </c:pt>
                <c:pt idx="28392">
                  <c:v>3.802216529846</c:v>
                </c:pt>
                <c:pt idx="28393">
                  <c:v>3.8023588657379999</c:v>
                </c:pt>
                <c:pt idx="28394">
                  <c:v>3.8024678230290001</c:v>
                </c:pt>
                <c:pt idx="28395">
                  <c:v>3.8025519847870002</c:v>
                </c:pt>
                <c:pt idx="28396">
                  <c:v>3.8026254177090002</c:v>
                </c:pt>
                <c:pt idx="28397">
                  <c:v>3.8027071952820002</c:v>
                </c:pt>
                <c:pt idx="28398">
                  <c:v>3.80295753479</c:v>
                </c:pt>
                <c:pt idx="28399">
                  <c:v>3.8030414581300001</c:v>
                </c:pt>
                <c:pt idx="28400">
                  <c:v>3.8031778335570001</c:v>
                </c:pt>
                <c:pt idx="28401">
                  <c:v>3.8033003807069998</c:v>
                </c:pt>
                <c:pt idx="28402">
                  <c:v>3.8033695220950001</c:v>
                </c:pt>
                <c:pt idx="28403">
                  <c:v>3.803494930267</c:v>
                </c:pt>
                <c:pt idx="28404">
                  <c:v>3.8036146163939999</c:v>
                </c:pt>
                <c:pt idx="28405">
                  <c:v>3.8038985729219998</c:v>
                </c:pt>
                <c:pt idx="28406">
                  <c:v>3.8039789199829999</c:v>
                </c:pt>
                <c:pt idx="28407">
                  <c:v>3.8040552139280002</c:v>
                </c:pt>
                <c:pt idx="28408">
                  <c:v>3.8041310310359999</c:v>
                </c:pt>
                <c:pt idx="28409">
                  <c:v>3.8042068481450002</c:v>
                </c:pt>
                <c:pt idx="28410">
                  <c:v>3.804342269897</c:v>
                </c:pt>
                <c:pt idx="28411">
                  <c:v>3.8044657707209999</c:v>
                </c:pt>
                <c:pt idx="28412">
                  <c:v>3.804594993591</c:v>
                </c:pt>
                <c:pt idx="28413">
                  <c:v>3.8046691417690002</c:v>
                </c:pt>
                <c:pt idx="28414">
                  <c:v>3.804699897766</c:v>
                </c:pt>
                <c:pt idx="28415">
                  <c:v>3.8047697544100001</c:v>
                </c:pt>
                <c:pt idx="28416">
                  <c:v>3.8048448562620001</c:v>
                </c:pt>
                <c:pt idx="28417">
                  <c:v>3.8049108982090001</c:v>
                </c:pt>
                <c:pt idx="28418">
                  <c:v>3.8052129745480001</c:v>
                </c:pt>
                <c:pt idx="28419">
                  <c:v>3.8053259849550001</c:v>
                </c:pt>
                <c:pt idx="28420">
                  <c:v>3.8054361343380001</c:v>
                </c:pt>
                <c:pt idx="28421">
                  <c:v>3.8055539131159999</c:v>
                </c:pt>
                <c:pt idx="28422">
                  <c:v>3.805636167526</c:v>
                </c:pt>
                <c:pt idx="28423">
                  <c:v>3.8057100772860002</c:v>
                </c:pt>
                <c:pt idx="28424">
                  <c:v>3.8057365417479998</c:v>
                </c:pt>
                <c:pt idx="28425">
                  <c:v>3.8058152198789998</c:v>
                </c:pt>
                <c:pt idx="28426">
                  <c:v>3.8058881759640002</c:v>
                </c:pt>
                <c:pt idx="28427">
                  <c:v>3.8059201240539999</c:v>
                </c:pt>
                <c:pt idx="28428">
                  <c:v>3.8060028553010001</c:v>
                </c:pt>
                <c:pt idx="28429">
                  <c:v>3.8060700893399999</c:v>
                </c:pt>
                <c:pt idx="28430">
                  <c:v>3.8060975074769998</c:v>
                </c:pt>
                <c:pt idx="28431">
                  <c:v>3.8061728477479999</c:v>
                </c:pt>
                <c:pt idx="28432">
                  <c:v>3.8062427043909999</c:v>
                </c:pt>
                <c:pt idx="28433">
                  <c:v>3.8063695430759998</c:v>
                </c:pt>
                <c:pt idx="28434">
                  <c:v>3.8064770698550001</c:v>
                </c:pt>
                <c:pt idx="28435">
                  <c:v>3.8065965175629999</c:v>
                </c:pt>
                <c:pt idx="28436">
                  <c:v>3.8069171905519998</c:v>
                </c:pt>
                <c:pt idx="28437">
                  <c:v>3.8072412014010002</c:v>
                </c:pt>
                <c:pt idx="28438">
                  <c:v>3.807334661484</c:v>
                </c:pt>
                <c:pt idx="28439">
                  <c:v>3.807416677475</c:v>
                </c:pt>
                <c:pt idx="28440">
                  <c:v>3.8074891567229998</c:v>
                </c:pt>
                <c:pt idx="28441">
                  <c:v>3.8075606822969998</c:v>
                </c:pt>
                <c:pt idx="28442">
                  <c:v>3.8076190948490001</c:v>
                </c:pt>
                <c:pt idx="28443">
                  <c:v>3.8076474666600002</c:v>
                </c:pt>
                <c:pt idx="28444">
                  <c:v>3.807718515396</c:v>
                </c:pt>
                <c:pt idx="28445">
                  <c:v>3.807777643204</c:v>
                </c:pt>
                <c:pt idx="28446">
                  <c:v>3.8078773021700001</c:v>
                </c:pt>
                <c:pt idx="28447">
                  <c:v>3.8079597949980002</c:v>
                </c:pt>
                <c:pt idx="28448">
                  <c:v>3.8080313205719998</c:v>
                </c:pt>
                <c:pt idx="28449">
                  <c:v>3.8080818653109998</c:v>
                </c:pt>
                <c:pt idx="28450">
                  <c:v>3.8081481456759998</c:v>
                </c:pt>
                <c:pt idx="28451">
                  <c:v>3.808222293854</c:v>
                </c:pt>
                <c:pt idx="28452">
                  <c:v>3.8082499504089999</c:v>
                </c:pt>
                <c:pt idx="28453">
                  <c:v>3.8083784580229998</c:v>
                </c:pt>
                <c:pt idx="28454">
                  <c:v>3.8084740638730001</c:v>
                </c:pt>
                <c:pt idx="28455">
                  <c:v>3.8086097240450001</c:v>
                </c:pt>
                <c:pt idx="28456">
                  <c:v>3.8086953163150001</c:v>
                </c:pt>
                <c:pt idx="28457">
                  <c:v>3.808874607086</c:v>
                </c:pt>
                <c:pt idx="28458">
                  <c:v>3.8090043067930002</c:v>
                </c:pt>
                <c:pt idx="28459">
                  <c:v>3.8090257644649999</c:v>
                </c:pt>
                <c:pt idx="28460">
                  <c:v>3.809099435806</c:v>
                </c:pt>
                <c:pt idx="28461">
                  <c:v>3.8091738224029998</c:v>
                </c:pt>
                <c:pt idx="28462">
                  <c:v>3.8092019557949999</c:v>
                </c:pt>
                <c:pt idx="28463">
                  <c:v>3.8092801570889998</c:v>
                </c:pt>
                <c:pt idx="28464">
                  <c:v>3.8093502521509999</c:v>
                </c:pt>
                <c:pt idx="28465">
                  <c:v>3.8093762397769999</c:v>
                </c:pt>
                <c:pt idx="28466">
                  <c:v>3.809451580048</c:v>
                </c:pt>
                <c:pt idx="28467">
                  <c:v>3.8095314502719999</c:v>
                </c:pt>
                <c:pt idx="28468">
                  <c:v>3.8096642494199999</c:v>
                </c:pt>
                <c:pt idx="28469">
                  <c:v>3.809980154037</c:v>
                </c:pt>
                <c:pt idx="28470">
                  <c:v>3.8102843761440002</c:v>
                </c:pt>
                <c:pt idx="28471">
                  <c:v>3.8104588985440002</c:v>
                </c:pt>
                <c:pt idx="28472">
                  <c:v>3.8105914592739998</c:v>
                </c:pt>
                <c:pt idx="28473">
                  <c:v>3.8106791973109999</c:v>
                </c:pt>
                <c:pt idx="28474">
                  <c:v>3.8107454776759999</c:v>
                </c:pt>
                <c:pt idx="28475">
                  <c:v>3.810818910599</c:v>
                </c:pt>
                <c:pt idx="28476">
                  <c:v>3.810887098312</c:v>
                </c:pt>
                <c:pt idx="28477">
                  <c:v>3.8109562396999999</c:v>
                </c:pt>
                <c:pt idx="28478">
                  <c:v>3.8110327720639998</c:v>
                </c:pt>
                <c:pt idx="28479">
                  <c:v>3.8112375736240001</c:v>
                </c:pt>
                <c:pt idx="28480">
                  <c:v>3.8113405704500001</c:v>
                </c:pt>
                <c:pt idx="28481">
                  <c:v>3.8114507198330001</c:v>
                </c:pt>
                <c:pt idx="28482">
                  <c:v>3.8115265369419999</c:v>
                </c:pt>
                <c:pt idx="28483">
                  <c:v>3.811622619629</c:v>
                </c:pt>
                <c:pt idx="28484">
                  <c:v>3.811975002289</c:v>
                </c:pt>
                <c:pt idx="28485">
                  <c:v>3.8121404647829999</c:v>
                </c:pt>
                <c:pt idx="28486">
                  <c:v>3.8124520778659998</c:v>
                </c:pt>
                <c:pt idx="28487">
                  <c:v>3.8127429485320001</c:v>
                </c:pt>
                <c:pt idx="28488">
                  <c:v>3.812820672989</c:v>
                </c:pt>
                <c:pt idx="28489">
                  <c:v>3.8128850460049999</c:v>
                </c:pt>
                <c:pt idx="28490">
                  <c:v>3.813018083572</c:v>
                </c:pt>
                <c:pt idx="28491">
                  <c:v>3.8131527900700002</c:v>
                </c:pt>
                <c:pt idx="28492">
                  <c:v>3.8133709430690002</c:v>
                </c:pt>
                <c:pt idx="28493">
                  <c:v>3.81365275383</c:v>
                </c:pt>
                <c:pt idx="28494">
                  <c:v>3.8137228488920001</c:v>
                </c:pt>
                <c:pt idx="28495">
                  <c:v>3.8138303756709999</c:v>
                </c:pt>
                <c:pt idx="28496">
                  <c:v>3.813935041428</c:v>
                </c:pt>
                <c:pt idx="28497">
                  <c:v>3.8140022754670002</c:v>
                </c:pt>
                <c:pt idx="28498">
                  <c:v>3.8140988349909999</c:v>
                </c:pt>
                <c:pt idx="28499">
                  <c:v>3.8144125938419999</c:v>
                </c:pt>
                <c:pt idx="28500">
                  <c:v>3.814743995667</c:v>
                </c:pt>
                <c:pt idx="28501">
                  <c:v>3.8150298595429999</c:v>
                </c:pt>
                <c:pt idx="28502">
                  <c:v>3.8152074813839998</c:v>
                </c:pt>
                <c:pt idx="28503">
                  <c:v>3.81538438797</c:v>
                </c:pt>
                <c:pt idx="28504">
                  <c:v>3.8154633045200002</c:v>
                </c:pt>
                <c:pt idx="28505">
                  <c:v>3.8155519962310001</c:v>
                </c:pt>
                <c:pt idx="28506">
                  <c:v>3.8156955242159998</c:v>
                </c:pt>
                <c:pt idx="28507">
                  <c:v>3.816022396088</c:v>
                </c:pt>
                <c:pt idx="28508">
                  <c:v>3.8162064552310002</c:v>
                </c:pt>
                <c:pt idx="28509">
                  <c:v>3.8162887096409999</c:v>
                </c:pt>
                <c:pt idx="28510">
                  <c:v>3.8164136409760001</c:v>
                </c:pt>
                <c:pt idx="28511">
                  <c:v>3.816500425339</c:v>
                </c:pt>
                <c:pt idx="28512">
                  <c:v>3.8165373802190001</c:v>
                </c:pt>
                <c:pt idx="28513">
                  <c:v>3.8166141510010001</c:v>
                </c:pt>
                <c:pt idx="28514">
                  <c:v>3.8166935443879999</c:v>
                </c:pt>
                <c:pt idx="28515">
                  <c:v>3.8167731761930002</c:v>
                </c:pt>
                <c:pt idx="28516">
                  <c:v>3.816854476929</c:v>
                </c:pt>
                <c:pt idx="28517">
                  <c:v>3.817081212997</c:v>
                </c:pt>
                <c:pt idx="28518">
                  <c:v>3.8171608448029999</c:v>
                </c:pt>
                <c:pt idx="28519">
                  <c:v>3.8172891139980001</c:v>
                </c:pt>
                <c:pt idx="28520">
                  <c:v>3.8176457881929999</c:v>
                </c:pt>
                <c:pt idx="28521">
                  <c:v>3.817965269089</c:v>
                </c:pt>
                <c:pt idx="28522">
                  <c:v>3.818087339401</c:v>
                </c:pt>
                <c:pt idx="28523">
                  <c:v>3.8182916641240001</c:v>
                </c:pt>
                <c:pt idx="28524">
                  <c:v>3.8185107707979999</c:v>
                </c:pt>
                <c:pt idx="28525">
                  <c:v>3.8186287879940002</c:v>
                </c:pt>
                <c:pt idx="28526">
                  <c:v>3.8187513351439999</c:v>
                </c:pt>
                <c:pt idx="28527">
                  <c:v>3.818870306015</c:v>
                </c:pt>
                <c:pt idx="28528">
                  <c:v>3.8191506862639999</c:v>
                </c:pt>
                <c:pt idx="28529">
                  <c:v>3.819231510162</c:v>
                </c:pt>
                <c:pt idx="28530">
                  <c:v>3.8193144798279999</c:v>
                </c:pt>
                <c:pt idx="28531">
                  <c:v>3.8193893432619999</c:v>
                </c:pt>
                <c:pt idx="28532">
                  <c:v>3.8194618225100001</c:v>
                </c:pt>
                <c:pt idx="28533">
                  <c:v>3.8195371627810002</c:v>
                </c:pt>
                <c:pt idx="28534">
                  <c:v>3.8196449279790001</c:v>
                </c:pt>
                <c:pt idx="28535">
                  <c:v>3.8197939395899998</c:v>
                </c:pt>
                <c:pt idx="28536">
                  <c:v>3.8198983669280002</c:v>
                </c:pt>
                <c:pt idx="28537">
                  <c:v>3.8201873302460001</c:v>
                </c:pt>
                <c:pt idx="28538">
                  <c:v>3.8202593326569998</c:v>
                </c:pt>
                <c:pt idx="28539">
                  <c:v>3.820368289948</c:v>
                </c:pt>
                <c:pt idx="28540">
                  <c:v>3.8204922676090001</c:v>
                </c:pt>
                <c:pt idx="28541">
                  <c:v>3.8205363750460002</c:v>
                </c:pt>
                <c:pt idx="28542">
                  <c:v>3.820591449738</c:v>
                </c:pt>
                <c:pt idx="28543">
                  <c:v>3.8206722736360001</c:v>
                </c:pt>
                <c:pt idx="28544">
                  <c:v>3.8207123279570001</c:v>
                </c:pt>
                <c:pt idx="28545">
                  <c:v>3.8207635879519999</c:v>
                </c:pt>
                <c:pt idx="28546">
                  <c:v>3.8208379745480001</c:v>
                </c:pt>
                <c:pt idx="28547">
                  <c:v>3.820909023285</c:v>
                </c:pt>
                <c:pt idx="28548">
                  <c:v>3.8209967613220002</c:v>
                </c:pt>
                <c:pt idx="28549">
                  <c:v>3.82133436203</c:v>
                </c:pt>
                <c:pt idx="28550">
                  <c:v>3.8216855525970002</c:v>
                </c:pt>
                <c:pt idx="28551">
                  <c:v>3.8218066692349999</c:v>
                </c:pt>
                <c:pt idx="28552">
                  <c:v>3.8219347000120001</c:v>
                </c:pt>
                <c:pt idx="28553">
                  <c:v>3.822005987167</c:v>
                </c:pt>
                <c:pt idx="28554">
                  <c:v>3.8221302032470001</c:v>
                </c:pt>
                <c:pt idx="28555">
                  <c:v>3.8222067356110001</c:v>
                </c:pt>
                <c:pt idx="28556">
                  <c:v>3.822333574295</c:v>
                </c:pt>
                <c:pt idx="28557">
                  <c:v>3.8225233554839999</c:v>
                </c:pt>
                <c:pt idx="28558">
                  <c:v>3.8228833675380001</c:v>
                </c:pt>
                <c:pt idx="28559">
                  <c:v>3.8231875896449998</c:v>
                </c:pt>
                <c:pt idx="28560">
                  <c:v>3.8234190940859998</c:v>
                </c:pt>
                <c:pt idx="28561">
                  <c:v>3.8237574100490002</c:v>
                </c:pt>
                <c:pt idx="28562">
                  <c:v>3.8237988948820001</c:v>
                </c:pt>
                <c:pt idx="28563">
                  <c:v>3.8238255977629998</c:v>
                </c:pt>
                <c:pt idx="28564">
                  <c:v>3.8238973617549998</c:v>
                </c:pt>
                <c:pt idx="28565">
                  <c:v>3.823969125748</c:v>
                </c:pt>
                <c:pt idx="28566">
                  <c:v>3.8240506649019999</c:v>
                </c:pt>
                <c:pt idx="28567">
                  <c:v>3.82422208786</c:v>
                </c:pt>
                <c:pt idx="28568">
                  <c:v>3.8243312835690002</c:v>
                </c:pt>
                <c:pt idx="28569">
                  <c:v>3.8245127201079998</c:v>
                </c:pt>
                <c:pt idx="28570">
                  <c:v>3.8246314525599998</c:v>
                </c:pt>
                <c:pt idx="28571">
                  <c:v>3.8246569633480001</c:v>
                </c:pt>
                <c:pt idx="28572">
                  <c:v>3.824717283249</c:v>
                </c:pt>
                <c:pt idx="28573">
                  <c:v>3.8247969150540002</c:v>
                </c:pt>
                <c:pt idx="28574">
                  <c:v>3.824827194214</c:v>
                </c:pt>
                <c:pt idx="28575">
                  <c:v>3.8248968124389999</c:v>
                </c:pt>
                <c:pt idx="28576">
                  <c:v>3.82497549057</c:v>
                </c:pt>
                <c:pt idx="28577">
                  <c:v>3.825001716614</c:v>
                </c:pt>
                <c:pt idx="28578">
                  <c:v>3.8250744342799998</c:v>
                </c:pt>
                <c:pt idx="28579">
                  <c:v>3.8251519203190001</c:v>
                </c:pt>
                <c:pt idx="28580">
                  <c:v>3.8251783847810001</c:v>
                </c:pt>
                <c:pt idx="28581">
                  <c:v>3.8252496719360001</c:v>
                </c:pt>
                <c:pt idx="28582">
                  <c:v>3.8253204822539999</c:v>
                </c:pt>
                <c:pt idx="28583">
                  <c:v>3.8253426551819998</c:v>
                </c:pt>
                <c:pt idx="28584">
                  <c:v>3.8254723548889999</c:v>
                </c:pt>
                <c:pt idx="28585">
                  <c:v>3.825554609299</c:v>
                </c:pt>
                <c:pt idx="28586">
                  <c:v>3.8257384300230002</c:v>
                </c:pt>
                <c:pt idx="28587">
                  <c:v>3.8259673118589999</c:v>
                </c:pt>
                <c:pt idx="28588">
                  <c:v>3.8262910842900002</c:v>
                </c:pt>
                <c:pt idx="28589">
                  <c:v>3.826405525208</c:v>
                </c:pt>
                <c:pt idx="28590">
                  <c:v>3.82648396492</c:v>
                </c:pt>
                <c:pt idx="28591">
                  <c:v>3.8265569210049999</c:v>
                </c:pt>
                <c:pt idx="28592">
                  <c:v>3.826604366302</c:v>
                </c:pt>
                <c:pt idx="28593">
                  <c:v>3.8266754150389999</c:v>
                </c:pt>
                <c:pt idx="28594">
                  <c:v>3.8267362117769999</c:v>
                </c:pt>
                <c:pt idx="28595">
                  <c:v>3.8267567157750002</c:v>
                </c:pt>
                <c:pt idx="28596">
                  <c:v>3.8268289566039999</c:v>
                </c:pt>
                <c:pt idx="28597">
                  <c:v>3.8271179199219998</c:v>
                </c:pt>
                <c:pt idx="28598">
                  <c:v>3.827465772629</c:v>
                </c:pt>
                <c:pt idx="28599">
                  <c:v>3.82759141922</c:v>
                </c:pt>
                <c:pt idx="28600">
                  <c:v>3.827661037445</c:v>
                </c:pt>
                <c:pt idx="28601">
                  <c:v>3.8277320861819999</c:v>
                </c:pt>
                <c:pt idx="28602">
                  <c:v>3.827762126923</c:v>
                </c:pt>
                <c:pt idx="28603">
                  <c:v>3.827834129333</c:v>
                </c:pt>
                <c:pt idx="28604">
                  <c:v>3.8278627395629998</c:v>
                </c:pt>
                <c:pt idx="28605">
                  <c:v>3.8278985023500001</c:v>
                </c:pt>
                <c:pt idx="28606">
                  <c:v>3.8279740810390002</c:v>
                </c:pt>
                <c:pt idx="28607">
                  <c:v>3.8280506134030001</c:v>
                </c:pt>
                <c:pt idx="28608">
                  <c:v>3.8283426761629999</c:v>
                </c:pt>
                <c:pt idx="28609">
                  <c:v>3.8287060260770001</c:v>
                </c:pt>
                <c:pt idx="28610">
                  <c:v>3.8287944793699999</c:v>
                </c:pt>
                <c:pt idx="28611">
                  <c:v>3.8288910388950002</c:v>
                </c:pt>
                <c:pt idx="28612">
                  <c:v>3.8291580677030002</c:v>
                </c:pt>
                <c:pt idx="28613">
                  <c:v>3.829263925552</c:v>
                </c:pt>
                <c:pt idx="28614">
                  <c:v>3.8293540477749999</c:v>
                </c:pt>
                <c:pt idx="28615">
                  <c:v>3.8294179439540001</c:v>
                </c:pt>
                <c:pt idx="28616">
                  <c:v>3.8295247554779999</c:v>
                </c:pt>
                <c:pt idx="28617">
                  <c:v>3.8296566009520001</c:v>
                </c:pt>
                <c:pt idx="28618">
                  <c:v>3.8299932479860002</c:v>
                </c:pt>
                <c:pt idx="28619">
                  <c:v>3.8301401138309998</c:v>
                </c:pt>
                <c:pt idx="28620">
                  <c:v>3.8304557800289998</c:v>
                </c:pt>
                <c:pt idx="28621">
                  <c:v>3.8305623531339998</c:v>
                </c:pt>
                <c:pt idx="28622">
                  <c:v>3.8308827877040001</c:v>
                </c:pt>
                <c:pt idx="28623">
                  <c:v>3.8311467170719999</c:v>
                </c:pt>
                <c:pt idx="28624">
                  <c:v>3.8312716484070002</c:v>
                </c:pt>
                <c:pt idx="28625">
                  <c:v>3.8313415050509998</c:v>
                </c:pt>
                <c:pt idx="28626">
                  <c:v>3.8314590454099999</c:v>
                </c:pt>
                <c:pt idx="28627">
                  <c:v>3.8315422534939998</c:v>
                </c:pt>
                <c:pt idx="28628">
                  <c:v>3.8316638469700002</c:v>
                </c:pt>
                <c:pt idx="28629">
                  <c:v>3.8317835330959999</c:v>
                </c:pt>
                <c:pt idx="28630">
                  <c:v>3.8318972587590001</c:v>
                </c:pt>
                <c:pt idx="28631">
                  <c:v>3.8320455551150001</c:v>
                </c:pt>
                <c:pt idx="28632">
                  <c:v>3.8323371410370002</c:v>
                </c:pt>
                <c:pt idx="28633">
                  <c:v>3.8324193954469998</c:v>
                </c:pt>
                <c:pt idx="28634">
                  <c:v>3.8324935436250001</c:v>
                </c:pt>
                <c:pt idx="28635">
                  <c:v>3.83256649971</c:v>
                </c:pt>
                <c:pt idx="28636">
                  <c:v>3.832638263702</c:v>
                </c:pt>
                <c:pt idx="28637">
                  <c:v>3.8327157497409998</c:v>
                </c:pt>
                <c:pt idx="28638">
                  <c:v>3.8327970504760001</c:v>
                </c:pt>
                <c:pt idx="28639">
                  <c:v>3.8328843116760001</c:v>
                </c:pt>
                <c:pt idx="28640">
                  <c:v>3.8331217765810002</c:v>
                </c:pt>
                <c:pt idx="28641">
                  <c:v>3.8332874774930001</c:v>
                </c:pt>
                <c:pt idx="28642">
                  <c:v>3.83336520195</c:v>
                </c:pt>
                <c:pt idx="28643">
                  <c:v>3.8334505558009999</c:v>
                </c:pt>
                <c:pt idx="28644">
                  <c:v>3.8335399627690001</c:v>
                </c:pt>
                <c:pt idx="28645">
                  <c:v>3.8336298465729999</c:v>
                </c:pt>
                <c:pt idx="28646">
                  <c:v>3.8337128162380001</c:v>
                </c:pt>
                <c:pt idx="28647">
                  <c:v>3.833801269531</c:v>
                </c:pt>
                <c:pt idx="28648">
                  <c:v>3.8341152668</c:v>
                </c:pt>
                <c:pt idx="28649">
                  <c:v>3.8343415260309999</c:v>
                </c:pt>
                <c:pt idx="28650">
                  <c:v>3.8344249725339998</c:v>
                </c:pt>
                <c:pt idx="28651">
                  <c:v>3.8344593048100002</c:v>
                </c:pt>
                <c:pt idx="28652">
                  <c:v>3.8345181941990001</c:v>
                </c:pt>
                <c:pt idx="28653">
                  <c:v>3.8346021175380001</c:v>
                </c:pt>
                <c:pt idx="28654">
                  <c:v>3.834683656693</c:v>
                </c:pt>
                <c:pt idx="28655">
                  <c:v>3.8348984718320001</c:v>
                </c:pt>
                <c:pt idx="28656">
                  <c:v>3.835247039795</c:v>
                </c:pt>
                <c:pt idx="28657">
                  <c:v>3.8353843688959999</c:v>
                </c:pt>
                <c:pt idx="28658">
                  <c:v>3.8357639312740002</c:v>
                </c:pt>
                <c:pt idx="28659">
                  <c:v>3.8358335495000002</c:v>
                </c:pt>
                <c:pt idx="28660">
                  <c:v>3.8359417915340002</c:v>
                </c:pt>
                <c:pt idx="28661">
                  <c:v>3.8360531330110001</c:v>
                </c:pt>
                <c:pt idx="28662">
                  <c:v>3.836092710495</c:v>
                </c:pt>
                <c:pt idx="28663">
                  <c:v>3.8361356258389998</c:v>
                </c:pt>
                <c:pt idx="28664">
                  <c:v>3.8362102508540001</c:v>
                </c:pt>
                <c:pt idx="28665">
                  <c:v>3.8362851142880001</c:v>
                </c:pt>
                <c:pt idx="28666">
                  <c:v>3.8363931179050001</c:v>
                </c:pt>
                <c:pt idx="28667">
                  <c:v>3.8364393711089999</c:v>
                </c:pt>
                <c:pt idx="28668">
                  <c:v>3.8365154266360002</c:v>
                </c:pt>
                <c:pt idx="28669">
                  <c:v>3.8365480899810001</c:v>
                </c:pt>
                <c:pt idx="28670">
                  <c:v>3.836598396301</c:v>
                </c:pt>
                <c:pt idx="28671">
                  <c:v>3.8366773128510001</c:v>
                </c:pt>
                <c:pt idx="28672">
                  <c:v>3.8367087841030001</c:v>
                </c:pt>
                <c:pt idx="28673">
                  <c:v>3.836772680283</c:v>
                </c:pt>
                <c:pt idx="28674">
                  <c:v>3.836860179901</c:v>
                </c:pt>
                <c:pt idx="28675">
                  <c:v>3.8368988037110001</c:v>
                </c:pt>
                <c:pt idx="28676">
                  <c:v>3.8369626998899999</c:v>
                </c:pt>
                <c:pt idx="28677">
                  <c:v>3.8370475769039998</c:v>
                </c:pt>
                <c:pt idx="28678">
                  <c:v>3.8370800018310001</c:v>
                </c:pt>
                <c:pt idx="28679">
                  <c:v>3.8371469974519998</c:v>
                </c:pt>
                <c:pt idx="28680">
                  <c:v>3.8372302055360001</c:v>
                </c:pt>
                <c:pt idx="28681">
                  <c:v>3.8372566699980002</c:v>
                </c:pt>
                <c:pt idx="28682">
                  <c:v>3.8373241424560001</c:v>
                </c:pt>
                <c:pt idx="28683">
                  <c:v>3.8374142646789999</c:v>
                </c:pt>
                <c:pt idx="28684">
                  <c:v>3.8375353813170001</c:v>
                </c:pt>
                <c:pt idx="28685">
                  <c:v>3.8377590179440002</c:v>
                </c:pt>
                <c:pt idx="28686">
                  <c:v>3.8378963470460001</c:v>
                </c:pt>
                <c:pt idx="28687">
                  <c:v>3.8380017280579999</c:v>
                </c:pt>
                <c:pt idx="28688">
                  <c:v>3.8380744457240001</c:v>
                </c:pt>
                <c:pt idx="28689">
                  <c:v>3.8381500244139999</c:v>
                </c:pt>
                <c:pt idx="28690">
                  <c:v>3.8382201194759999</c:v>
                </c:pt>
                <c:pt idx="28691">
                  <c:v>3.8382983207699999</c:v>
                </c:pt>
                <c:pt idx="28692">
                  <c:v>3.8383729457859999</c:v>
                </c:pt>
                <c:pt idx="28693">
                  <c:v>3.838441610336</c:v>
                </c:pt>
                <c:pt idx="28694">
                  <c:v>3.8385035991669998</c:v>
                </c:pt>
                <c:pt idx="28695">
                  <c:v>3.8385221958160001</c:v>
                </c:pt>
                <c:pt idx="28696">
                  <c:v>3.838588237762</c:v>
                </c:pt>
                <c:pt idx="28697">
                  <c:v>3.8386294841769999</c:v>
                </c:pt>
                <c:pt idx="28698">
                  <c:v>3.838703393936</c:v>
                </c:pt>
                <c:pt idx="28699">
                  <c:v>3.8387267589570002</c:v>
                </c:pt>
                <c:pt idx="28700">
                  <c:v>3.8387598991390002</c:v>
                </c:pt>
                <c:pt idx="28701">
                  <c:v>3.8388297557829998</c:v>
                </c:pt>
                <c:pt idx="28702">
                  <c:v>3.8388521671300002</c:v>
                </c:pt>
                <c:pt idx="28703">
                  <c:v>3.8388803005219998</c:v>
                </c:pt>
                <c:pt idx="28704">
                  <c:v>3.8389546871190001</c:v>
                </c:pt>
                <c:pt idx="28705">
                  <c:v>3.8390250205990002</c:v>
                </c:pt>
                <c:pt idx="28706">
                  <c:v>3.8392219543460002</c:v>
                </c:pt>
                <c:pt idx="28707">
                  <c:v>3.8393330574040001</c:v>
                </c:pt>
                <c:pt idx="28708">
                  <c:v>3.8394327163700002</c:v>
                </c:pt>
                <c:pt idx="28709">
                  <c:v>3.8394994735719998</c:v>
                </c:pt>
                <c:pt idx="28710">
                  <c:v>3.8395745754239998</c:v>
                </c:pt>
                <c:pt idx="28711">
                  <c:v>3.839605093002</c:v>
                </c:pt>
                <c:pt idx="28712">
                  <c:v>3.839655399323</c:v>
                </c:pt>
                <c:pt idx="28713">
                  <c:v>3.8397538661959998</c:v>
                </c:pt>
                <c:pt idx="28714">
                  <c:v>3.839871883392</c:v>
                </c:pt>
                <c:pt idx="28715">
                  <c:v>3.839949846268</c:v>
                </c:pt>
                <c:pt idx="28716">
                  <c:v>3.8400290012360001</c:v>
                </c:pt>
                <c:pt idx="28717">
                  <c:v>3.8403801918029998</c:v>
                </c:pt>
                <c:pt idx="28718">
                  <c:v>3.8404912948610002</c:v>
                </c:pt>
                <c:pt idx="28719">
                  <c:v>3.840633869171</c:v>
                </c:pt>
                <c:pt idx="28720">
                  <c:v>3.8409011363980001</c:v>
                </c:pt>
                <c:pt idx="28721">
                  <c:v>3.8410756587980002</c:v>
                </c:pt>
                <c:pt idx="28722">
                  <c:v>3.8412725925450002</c:v>
                </c:pt>
                <c:pt idx="28723">
                  <c:v>3.8414199352259999</c:v>
                </c:pt>
                <c:pt idx="28724">
                  <c:v>3.8417284488679999</c:v>
                </c:pt>
                <c:pt idx="28725">
                  <c:v>3.8419709205629999</c:v>
                </c:pt>
                <c:pt idx="28726">
                  <c:v>3.8421981334690001</c:v>
                </c:pt>
                <c:pt idx="28727">
                  <c:v>3.8422844409939998</c:v>
                </c:pt>
                <c:pt idx="28728">
                  <c:v>3.8423678874970002</c:v>
                </c:pt>
                <c:pt idx="28729">
                  <c:v>3.842494487762</c:v>
                </c:pt>
                <c:pt idx="28730">
                  <c:v>3.8428163528439998</c:v>
                </c:pt>
                <c:pt idx="28731">
                  <c:v>3.842937231064</c:v>
                </c:pt>
                <c:pt idx="28732">
                  <c:v>3.8430633544920001</c:v>
                </c:pt>
                <c:pt idx="28733">
                  <c:v>3.8433127403260001</c:v>
                </c:pt>
                <c:pt idx="28734">
                  <c:v>3.8434295654300001</c:v>
                </c:pt>
                <c:pt idx="28735">
                  <c:v>3.8434565067289999</c:v>
                </c:pt>
                <c:pt idx="28736">
                  <c:v>3.8435297012329999</c:v>
                </c:pt>
                <c:pt idx="28737">
                  <c:v>3.8435897827150001</c:v>
                </c:pt>
                <c:pt idx="28738">
                  <c:v>3.8436293601989999</c:v>
                </c:pt>
                <c:pt idx="28739">
                  <c:v>3.8437113761899999</c:v>
                </c:pt>
                <c:pt idx="28740">
                  <c:v>3.8437747955320001</c:v>
                </c:pt>
                <c:pt idx="28741">
                  <c:v>3.8438138961789998</c:v>
                </c:pt>
                <c:pt idx="28742">
                  <c:v>3.8438882827760001</c:v>
                </c:pt>
                <c:pt idx="28743">
                  <c:v>3.8439445495609998</c:v>
                </c:pt>
                <c:pt idx="28744">
                  <c:v>3.8440451622010001</c:v>
                </c:pt>
                <c:pt idx="28745">
                  <c:v>3.8441233634950001</c:v>
                </c:pt>
                <c:pt idx="28746">
                  <c:v>3.8442461490630002</c:v>
                </c:pt>
                <c:pt idx="28747">
                  <c:v>3.8444211482999999</c:v>
                </c:pt>
                <c:pt idx="28748">
                  <c:v>3.844695329666</c:v>
                </c:pt>
                <c:pt idx="28749">
                  <c:v>3.8449852466580001</c:v>
                </c:pt>
                <c:pt idx="28750">
                  <c:v>3.845139741898</c:v>
                </c:pt>
                <c:pt idx="28751">
                  <c:v>3.8452110290529999</c:v>
                </c:pt>
                <c:pt idx="28752">
                  <c:v>3.8452787399289998</c:v>
                </c:pt>
                <c:pt idx="28753">
                  <c:v>3.8453538417819999</c:v>
                </c:pt>
                <c:pt idx="28754">
                  <c:v>3.845422506332</c:v>
                </c:pt>
                <c:pt idx="28755">
                  <c:v>3.8454933166499998</c:v>
                </c:pt>
                <c:pt idx="28756">
                  <c:v>3.8455631732939999</c:v>
                </c:pt>
                <c:pt idx="28757">
                  <c:v>3.8456888198849999</c:v>
                </c:pt>
                <c:pt idx="28758">
                  <c:v>3.8459887504579999</c:v>
                </c:pt>
                <c:pt idx="28759">
                  <c:v>3.8461248874659999</c:v>
                </c:pt>
                <c:pt idx="28760">
                  <c:v>3.8461496829990001</c:v>
                </c:pt>
                <c:pt idx="28761">
                  <c:v>3.8462328910829999</c:v>
                </c:pt>
                <c:pt idx="28762">
                  <c:v>3.8463580608369998</c:v>
                </c:pt>
                <c:pt idx="28763">
                  <c:v>3.8465335369110001</c:v>
                </c:pt>
                <c:pt idx="28764">
                  <c:v>3.8466250896449998</c:v>
                </c:pt>
                <c:pt idx="28765">
                  <c:v>3.8467044830320001</c:v>
                </c:pt>
                <c:pt idx="28766">
                  <c:v>3.8467838764189999</c:v>
                </c:pt>
                <c:pt idx="28767">
                  <c:v>3.846866369247</c:v>
                </c:pt>
                <c:pt idx="28768">
                  <c:v>3.8470137119290002</c:v>
                </c:pt>
                <c:pt idx="28769">
                  <c:v>3.8472001552580002</c:v>
                </c:pt>
                <c:pt idx="28770">
                  <c:v>3.8472836017610001</c:v>
                </c:pt>
                <c:pt idx="28771">
                  <c:v>3.8473846912380001</c:v>
                </c:pt>
                <c:pt idx="28772">
                  <c:v>3.8477220535279999</c:v>
                </c:pt>
                <c:pt idx="28773">
                  <c:v>3.8477988243099999</c:v>
                </c:pt>
                <c:pt idx="28774">
                  <c:v>3.8479290008540001</c:v>
                </c:pt>
                <c:pt idx="28775">
                  <c:v>3.8480262756350001</c:v>
                </c:pt>
                <c:pt idx="28776">
                  <c:v>3.8481051921840002</c:v>
                </c:pt>
                <c:pt idx="28777">
                  <c:v>3.8482244014739999</c:v>
                </c:pt>
                <c:pt idx="28778">
                  <c:v>3.8483183383939998</c:v>
                </c:pt>
                <c:pt idx="28779">
                  <c:v>3.8485026359560002</c:v>
                </c:pt>
                <c:pt idx="28780">
                  <c:v>3.8486301898959998</c:v>
                </c:pt>
                <c:pt idx="28781">
                  <c:v>3.8488152027129998</c:v>
                </c:pt>
                <c:pt idx="28782">
                  <c:v>3.8491497039790001</c:v>
                </c:pt>
                <c:pt idx="28783">
                  <c:v>3.8492574691770001</c:v>
                </c:pt>
                <c:pt idx="28784">
                  <c:v>3.8493771553039999</c:v>
                </c:pt>
                <c:pt idx="28785">
                  <c:v>3.849490880966</c:v>
                </c:pt>
                <c:pt idx="28786">
                  <c:v>3.8496186733250002</c:v>
                </c:pt>
                <c:pt idx="28787">
                  <c:v>3.8497130870820002</c:v>
                </c:pt>
                <c:pt idx="28788">
                  <c:v>3.849781751633</c:v>
                </c:pt>
                <c:pt idx="28789">
                  <c:v>3.8498928546909998</c:v>
                </c:pt>
                <c:pt idx="28790">
                  <c:v>3.8499901294710002</c:v>
                </c:pt>
                <c:pt idx="28791">
                  <c:v>3.8500547409060002</c:v>
                </c:pt>
                <c:pt idx="28792">
                  <c:v>3.8501529693599998</c:v>
                </c:pt>
                <c:pt idx="28793">
                  <c:v>3.8502590656279998</c:v>
                </c:pt>
                <c:pt idx="28794">
                  <c:v>3.8503203392029999</c:v>
                </c:pt>
                <c:pt idx="28795">
                  <c:v>3.8504471778870002</c:v>
                </c:pt>
                <c:pt idx="28796">
                  <c:v>3.8508083820340002</c:v>
                </c:pt>
                <c:pt idx="28797">
                  <c:v>3.850882291794</c:v>
                </c:pt>
                <c:pt idx="28798">
                  <c:v>3.8509492874150002</c:v>
                </c:pt>
                <c:pt idx="28799">
                  <c:v>3.8510119915010002</c:v>
                </c:pt>
                <c:pt idx="28800">
                  <c:v>3.851042985916</c:v>
                </c:pt>
                <c:pt idx="28801">
                  <c:v>3.851067066193</c:v>
                </c:pt>
                <c:pt idx="28802">
                  <c:v>3.8511407375340001</c:v>
                </c:pt>
                <c:pt idx="28803">
                  <c:v>3.8511800765989999</c:v>
                </c:pt>
                <c:pt idx="28804">
                  <c:v>3.8512043952939998</c:v>
                </c:pt>
                <c:pt idx="28805">
                  <c:v>3.851274728775</c:v>
                </c:pt>
                <c:pt idx="28806">
                  <c:v>3.8513162136079999</c:v>
                </c:pt>
                <c:pt idx="28807">
                  <c:v>3.8513369560239998</c:v>
                </c:pt>
                <c:pt idx="28808">
                  <c:v>3.8514010906220002</c:v>
                </c:pt>
                <c:pt idx="28809">
                  <c:v>3.8514518737789998</c:v>
                </c:pt>
                <c:pt idx="28810">
                  <c:v>3.851524114609</c:v>
                </c:pt>
                <c:pt idx="28811">
                  <c:v>3.8515424728390002</c:v>
                </c:pt>
                <c:pt idx="28812">
                  <c:v>3.8516204357150001</c:v>
                </c:pt>
                <c:pt idx="28813">
                  <c:v>3.8516721725459999</c:v>
                </c:pt>
                <c:pt idx="28814">
                  <c:v>3.8517370224</c:v>
                </c:pt>
                <c:pt idx="28815">
                  <c:v>3.8517639636990002</c:v>
                </c:pt>
                <c:pt idx="28816">
                  <c:v>3.8518109321590002</c:v>
                </c:pt>
                <c:pt idx="28817">
                  <c:v>3.8518810272219999</c:v>
                </c:pt>
                <c:pt idx="28818">
                  <c:v>3.8522281646729999</c:v>
                </c:pt>
                <c:pt idx="28819">
                  <c:v>3.852300167084</c:v>
                </c:pt>
                <c:pt idx="28820">
                  <c:v>3.852430820465</c:v>
                </c:pt>
                <c:pt idx="28821">
                  <c:v>3.8524549007419999</c:v>
                </c:pt>
                <c:pt idx="28822">
                  <c:v>3.8525331020359999</c:v>
                </c:pt>
                <c:pt idx="28823">
                  <c:v>3.8525872230529998</c:v>
                </c:pt>
                <c:pt idx="28824">
                  <c:v>3.8526113033290001</c:v>
                </c:pt>
                <c:pt idx="28825">
                  <c:v>3.8526878356930001</c:v>
                </c:pt>
                <c:pt idx="28826">
                  <c:v>3.8527390956879999</c:v>
                </c:pt>
                <c:pt idx="28827">
                  <c:v>3.8527626991270001</c:v>
                </c:pt>
                <c:pt idx="28828">
                  <c:v>3.8528831005100002</c:v>
                </c:pt>
                <c:pt idx="28829">
                  <c:v>3.853001117706</c:v>
                </c:pt>
                <c:pt idx="28830">
                  <c:v>3.8531348705289998</c:v>
                </c:pt>
                <c:pt idx="28831">
                  <c:v>3.853503227234</c:v>
                </c:pt>
                <c:pt idx="28832">
                  <c:v>3.853768348694</c:v>
                </c:pt>
                <c:pt idx="28833">
                  <c:v>3.8539454936980002</c:v>
                </c:pt>
                <c:pt idx="28834">
                  <c:v>3.8540401458739999</c:v>
                </c:pt>
                <c:pt idx="28835">
                  <c:v>3.8543803691859999</c:v>
                </c:pt>
                <c:pt idx="28836">
                  <c:v>3.8545091152189999</c:v>
                </c:pt>
                <c:pt idx="28837">
                  <c:v>3.8546228408809999</c:v>
                </c:pt>
                <c:pt idx="28838">
                  <c:v>3.8547332286830001</c:v>
                </c:pt>
                <c:pt idx="28839">
                  <c:v>3.8550784587860001</c:v>
                </c:pt>
                <c:pt idx="28840">
                  <c:v>3.8552024364470001</c:v>
                </c:pt>
                <c:pt idx="28841">
                  <c:v>3.855571746826</c:v>
                </c:pt>
                <c:pt idx="28842">
                  <c:v>3.855920314789</c:v>
                </c:pt>
                <c:pt idx="28843">
                  <c:v>3.8560049533840002</c:v>
                </c:pt>
                <c:pt idx="28844">
                  <c:v>3.8560433387759998</c:v>
                </c:pt>
                <c:pt idx="28845">
                  <c:v>3.8561141490940001</c:v>
                </c:pt>
                <c:pt idx="28846">
                  <c:v>3.8561484813689999</c:v>
                </c:pt>
                <c:pt idx="28847">
                  <c:v>3.856232404709</c:v>
                </c:pt>
                <c:pt idx="28848">
                  <c:v>3.8564887046809999</c:v>
                </c:pt>
                <c:pt idx="28849">
                  <c:v>3.8565676212310001</c:v>
                </c:pt>
                <c:pt idx="28850">
                  <c:v>3.8566892147059999</c:v>
                </c:pt>
                <c:pt idx="28851">
                  <c:v>3.8567759990689998</c:v>
                </c:pt>
                <c:pt idx="28852">
                  <c:v>3.8568484783170001</c:v>
                </c:pt>
                <c:pt idx="28853">
                  <c:v>3.8569276332859999</c:v>
                </c:pt>
                <c:pt idx="28854">
                  <c:v>3.857008457184</c:v>
                </c:pt>
                <c:pt idx="28855">
                  <c:v>3.857131004333</c:v>
                </c:pt>
                <c:pt idx="28856">
                  <c:v>3.8571984767909999</c:v>
                </c:pt>
                <c:pt idx="28857">
                  <c:v>3.8573217391969998</c:v>
                </c:pt>
                <c:pt idx="28858">
                  <c:v>3.8576912879940002</c:v>
                </c:pt>
                <c:pt idx="28859">
                  <c:v>3.8578722476960001</c:v>
                </c:pt>
                <c:pt idx="28860">
                  <c:v>3.8580477237699999</c:v>
                </c:pt>
                <c:pt idx="28861">
                  <c:v>3.8581256866459999</c:v>
                </c:pt>
                <c:pt idx="28862">
                  <c:v>3.8581993579859999</c:v>
                </c:pt>
                <c:pt idx="28863">
                  <c:v>3.8583209514619998</c:v>
                </c:pt>
                <c:pt idx="28864">
                  <c:v>3.8583920001980001</c:v>
                </c:pt>
                <c:pt idx="28865">
                  <c:v>3.8584742546080002</c:v>
                </c:pt>
                <c:pt idx="28866">
                  <c:v>3.858686208725</c:v>
                </c:pt>
                <c:pt idx="28867">
                  <c:v>3.8588540554050001</c:v>
                </c:pt>
                <c:pt idx="28868">
                  <c:v>3.859094142914</c:v>
                </c:pt>
                <c:pt idx="28869">
                  <c:v>3.8592097759250001</c:v>
                </c:pt>
                <c:pt idx="28870">
                  <c:v>3.8592977523799998</c:v>
                </c:pt>
                <c:pt idx="28871">
                  <c:v>3.8594405651089998</c:v>
                </c:pt>
                <c:pt idx="28872">
                  <c:v>3.8595380783080002</c:v>
                </c:pt>
                <c:pt idx="28873">
                  <c:v>3.8597354888919999</c:v>
                </c:pt>
                <c:pt idx="28874">
                  <c:v>3.859898328781</c:v>
                </c:pt>
                <c:pt idx="28875">
                  <c:v>3.8599517345429999</c:v>
                </c:pt>
                <c:pt idx="28876">
                  <c:v>3.8600292205810001</c:v>
                </c:pt>
                <c:pt idx="28877">
                  <c:v>3.8600614070889998</c:v>
                </c:pt>
                <c:pt idx="28878">
                  <c:v>3.8601069450379999</c:v>
                </c:pt>
                <c:pt idx="28879">
                  <c:v>3.8601827621460001</c:v>
                </c:pt>
                <c:pt idx="28880">
                  <c:v>3.8602073192600002</c:v>
                </c:pt>
                <c:pt idx="28881">
                  <c:v>3.860241651535</c:v>
                </c:pt>
                <c:pt idx="28882">
                  <c:v>3.8603208065030001</c:v>
                </c:pt>
                <c:pt idx="28883">
                  <c:v>3.8603551387790001</c:v>
                </c:pt>
                <c:pt idx="28884">
                  <c:v>3.8604362010959998</c:v>
                </c:pt>
                <c:pt idx="28885">
                  <c:v>3.860463142395</c:v>
                </c:pt>
                <c:pt idx="28886">
                  <c:v>3.8606057167049999</c:v>
                </c:pt>
                <c:pt idx="28887">
                  <c:v>3.860790729523</c:v>
                </c:pt>
                <c:pt idx="28888">
                  <c:v>3.8608682155610001</c:v>
                </c:pt>
                <c:pt idx="28889">
                  <c:v>3.8609285354609999</c:v>
                </c:pt>
                <c:pt idx="28890">
                  <c:v>3.8609673976900001</c:v>
                </c:pt>
                <c:pt idx="28891">
                  <c:v>3.8610568046570002</c:v>
                </c:pt>
                <c:pt idx="28892">
                  <c:v>3.861122131348</c:v>
                </c:pt>
                <c:pt idx="28893">
                  <c:v>3.8611719608309998</c:v>
                </c:pt>
                <c:pt idx="28894">
                  <c:v>3.8612701892849999</c:v>
                </c:pt>
                <c:pt idx="28895">
                  <c:v>3.8613398075099998</c:v>
                </c:pt>
                <c:pt idx="28896">
                  <c:v>3.8613932132720001</c:v>
                </c:pt>
                <c:pt idx="28897">
                  <c:v>3.8614830970759999</c:v>
                </c:pt>
                <c:pt idx="28898">
                  <c:v>3.8615348339079998</c:v>
                </c:pt>
                <c:pt idx="28899">
                  <c:v>3.8615753650669999</c:v>
                </c:pt>
                <c:pt idx="28900">
                  <c:v>3.8616549968720002</c:v>
                </c:pt>
                <c:pt idx="28901">
                  <c:v>3.8617403507230001</c:v>
                </c:pt>
                <c:pt idx="28902">
                  <c:v>3.8618454933169999</c:v>
                </c:pt>
                <c:pt idx="28903">
                  <c:v>3.8619494438170001</c:v>
                </c:pt>
                <c:pt idx="28904">
                  <c:v>3.862022399902</c:v>
                </c:pt>
                <c:pt idx="28905">
                  <c:v>3.8621256351470001</c:v>
                </c:pt>
                <c:pt idx="28906">
                  <c:v>3.862232923508</c:v>
                </c:pt>
                <c:pt idx="28907">
                  <c:v>3.8623011112209999</c:v>
                </c:pt>
                <c:pt idx="28908">
                  <c:v>3.8623917102809999</c:v>
                </c:pt>
                <c:pt idx="28909">
                  <c:v>3.8625009059909998</c:v>
                </c:pt>
                <c:pt idx="28910">
                  <c:v>3.8625683784480001</c:v>
                </c:pt>
                <c:pt idx="28911">
                  <c:v>3.8626577854159998</c:v>
                </c:pt>
                <c:pt idx="28912">
                  <c:v>3.862766742706</c:v>
                </c:pt>
                <c:pt idx="28913">
                  <c:v>3.8628866672519999</c:v>
                </c:pt>
                <c:pt idx="28914">
                  <c:v>3.8630971908570002</c:v>
                </c:pt>
                <c:pt idx="28915">
                  <c:v>3.8633589744569998</c:v>
                </c:pt>
                <c:pt idx="28916">
                  <c:v>3.8634285926819998</c:v>
                </c:pt>
                <c:pt idx="28917">
                  <c:v>3.8634984493259998</c:v>
                </c:pt>
                <c:pt idx="28918">
                  <c:v>3.8635647296909998</c:v>
                </c:pt>
                <c:pt idx="28919">
                  <c:v>3.863626480103</c:v>
                </c:pt>
                <c:pt idx="28920">
                  <c:v>3.8636925220489999</c:v>
                </c:pt>
                <c:pt idx="28921">
                  <c:v>3.8637454509740001</c:v>
                </c:pt>
                <c:pt idx="28922">
                  <c:v>3.8637664318080001</c:v>
                </c:pt>
                <c:pt idx="28923">
                  <c:v>3.8638355731959999</c:v>
                </c:pt>
                <c:pt idx="28924">
                  <c:v>3.8638992309570002</c:v>
                </c:pt>
                <c:pt idx="28925">
                  <c:v>3.8639643192289999</c:v>
                </c:pt>
                <c:pt idx="28926">
                  <c:v>3.8640396594999999</c:v>
                </c:pt>
                <c:pt idx="28927">
                  <c:v>3.8640794754029999</c:v>
                </c:pt>
                <c:pt idx="28928">
                  <c:v>3.864155054092</c:v>
                </c:pt>
                <c:pt idx="28929">
                  <c:v>3.8642289638520002</c:v>
                </c:pt>
                <c:pt idx="28930">
                  <c:v>3.8643059730529998</c:v>
                </c:pt>
                <c:pt idx="28931">
                  <c:v>3.864338159561</c:v>
                </c:pt>
                <c:pt idx="28932">
                  <c:v>3.8643767833710001</c:v>
                </c:pt>
                <c:pt idx="28933">
                  <c:v>3.8644545078279999</c:v>
                </c:pt>
                <c:pt idx="28934">
                  <c:v>3.8646724224089999</c:v>
                </c:pt>
                <c:pt idx="28935">
                  <c:v>3.8647437095639998</c:v>
                </c:pt>
                <c:pt idx="28936">
                  <c:v>3.8648188114169999</c:v>
                </c:pt>
                <c:pt idx="28937">
                  <c:v>3.8648538589479999</c:v>
                </c:pt>
                <c:pt idx="28938">
                  <c:v>3.8649349212650002</c:v>
                </c:pt>
                <c:pt idx="28939">
                  <c:v>3.86501121521</c:v>
                </c:pt>
                <c:pt idx="28940">
                  <c:v>3.865042686462</c:v>
                </c:pt>
                <c:pt idx="28941">
                  <c:v>3.865126132965</c:v>
                </c:pt>
                <c:pt idx="28942">
                  <c:v>3.8651950359340002</c:v>
                </c:pt>
                <c:pt idx="28943">
                  <c:v>3.865217208862</c:v>
                </c:pt>
                <c:pt idx="28944">
                  <c:v>3.8653399944309998</c:v>
                </c:pt>
                <c:pt idx="28945">
                  <c:v>3.8654911518100001</c:v>
                </c:pt>
                <c:pt idx="28946">
                  <c:v>3.8655788898469998</c:v>
                </c:pt>
                <c:pt idx="28947">
                  <c:v>3.8657586574549998</c:v>
                </c:pt>
                <c:pt idx="28948">
                  <c:v>3.865881204605</c:v>
                </c:pt>
                <c:pt idx="28949">
                  <c:v>3.8660650253300002</c:v>
                </c:pt>
                <c:pt idx="28950">
                  <c:v>3.8662605285640002</c:v>
                </c:pt>
                <c:pt idx="28951">
                  <c:v>3.8663444519039998</c:v>
                </c:pt>
                <c:pt idx="28952">
                  <c:v>3.8664329051970001</c:v>
                </c:pt>
                <c:pt idx="28953">
                  <c:v>3.866554260254</c:v>
                </c:pt>
                <c:pt idx="28954">
                  <c:v>3.8667833805080001</c:v>
                </c:pt>
                <c:pt idx="28955">
                  <c:v>3.8671219348910002</c:v>
                </c:pt>
                <c:pt idx="28956">
                  <c:v>3.8673057556149999</c:v>
                </c:pt>
                <c:pt idx="28957">
                  <c:v>3.867531061172</c:v>
                </c:pt>
                <c:pt idx="28958">
                  <c:v>3.8678777217859999</c:v>
                </c:pt>
                <c:pt idx="28959">
                  <c:v>3.8679716587069999</c:v>
                </c:pt>
                <c:pt idx="28960">
                  <c:v>3.8680586814879998</c:v>
                </c:pt>
                <c:pt idx="28961">
                  <c:v>3.868399381638</c:v>
                </c:pt>
                <c:pt idx="28962">
                  <c:v>3.8685760498050001</c:v>
                </c:pt>
                <c:pt idx="28963">
                  <c:v>3.8687016963960001</c:v>
                </c:pt>
                <c:pt idx="28964">
                  <c:v>3.8690266609189998</c:v>
                </c:pt>
                <c:pt idx="28965">
                  <c:v>3.869149446487</c:v>
                </c:pt>
                <c:pt idx="28966">
                  <c:v>3.8692340850829998</c:v>
                </c:pt>
                <c:pt idx="28967">
                  <c:v>3.8693053722380002</c:v>
                </c:pt>
                <c:pt idx="28968">
                  <c:v>3.8694286346440001</c:v>
                </c:pt>
                <c:pt idx="28969">
                  <c:v>3.8695354461670002</c:v>
                </c:pt>
                <c:pt idx="28970">
                  <c:v>3.8695936202999999</c:v>
                </c:pt>
                <c:pt idx="28971">
                  <c:v>3.8696198463439999</c:v>
                </c:pt>
                <c:pt idx="28972">
                  <c:v>3.8696932792659999</c:v>
                </c:pt>
                <c:pt idx="28973">
                  <c:v>3.8697500228880002</c:v>
                </c:pt>
                <c:pt idx="28974">
                  <c:v>3.869778633118</c:v>
                </c:pt>
                <c:pt idx="28975">
                  <c:v>3.8699004650119999</c:v>
                </c:pt>
                <c:pt idx="28976">
                  <c:v>3.8699896335599999</c:v>
                </c:pt>
                <c:pt idx="28977">
                  <c:v>3.8703415393829999</c:v>
                </c:pt>
                <c:pt idx="28978">
                  <c:v>3.8704805374150002</c:v>
                </c:pt>
                <c:pt idx="28979">
                  <c:v>3.870586156845</c:v>
                </c:pt>
                <c:pt idx="28980">
                  <c:v>3.8706686496730001</c:v>
                </c:pt>
                <c:pt idx="28981">
                  <c:v>3.8707427978519999</c:v>
                </c:pt>
                <c:pt idx="28982">
                  <c:v>3.8708631992339999</c:v>
                </c:pt>
                <c:pt idx="28983">
                  <c:v>3.8709661960599999</c:v>
                </c:pt>
                <c:pt idx="28984">
                  <c:v>3.8710916042329999</c:v>
                </c:pt>
                <c:pt idx="28985">
                  <c:v>3.871166944504</c:v>
                </c:pt>
                <c:pt idx="28986">
                  <c:v>3.8712487220759999</c:v>
                </c:pt>
                <c:pt idx="28987">
                  <c:v>3.8713262081150002</c:v>
                </c:pt>
                <c:pt idx="28988">
                  <c:v>3.871608257294</c:v>
                </c:pt>
                <c:pt idx="28989">
                  <c:v>3.8719282150269998</c:v>
                </c:pt>
                <c:pt idx="28990">
                  <c:v>3.8721106052400001</c:v>
                </c:pt>
                <c:pt idx="28991">
                  <c:v>3.8722345829010001</c:v>
                </c:pt>
                <c:pt idx="28992">
                  <c:v>3.8723664283749999</c:v>
                </c:pt>
                <c:pt idx="28993">
                  <c:v>3.8724496364590002</c:v>
                </c:pt>
                <c:pt idx="28994">
                  <c:v>3.8724787235260001</c:v>
                </c:pt>
                <c:pt idx="28995">
                  <c:v>3.8725504875180001</c:v>
                </c:pt>
                <c:pt idx="28996">
                  <c:v>3.8726203441620002</c:v>
                </c:pt>
                <c:pt idx="28997">
                  <c:v>3.8726499080660002</c:v>
                </c:pt>
                <c:pt idx="28998">
                  <c:v>3.8727273941039999</c:v>
                </c:pt>
                <c:pt idx="28999">
                  <c:v>3.872762680054</c:v>
                </c:pt>
                <c:pt idx="29000">
                  <c:v>3.8727931976319998</c:v>
                </c:pt>
                <c:pt idx="29001">
                  <c:v>3.8728694915770001</c:v>
                </c:pt>
                <c:pt idx="29002">
                  <c:v>3.8731224536900002</c:v>
                </c:pt>
                <c:pt idx="29003">
                  <c:v>3.8732361793519998</c:v>
                </c:pt>
                <c:pt idx="29004">
                  <c:v>3.873339891434</c:v>
                </c:pt>
                <c:pt idx="29005">
                  <c:v>3.8735542297359999</c:v>
                </c:pt>
                <c:pt idx="29006">
                  <c:v>3.8736743926999999</c:v>
                </c:pt>
                <c:pt idx="29007">
                  <c:v>3.8737666606899999</c:v>
                </c:pt>
                <c:pt idx="29008">
                  <c:v>3.8738484382629998</c:v>
                </c:pt>
                <c:pt idx="29009">
                  <c:v>3.87388920784</c:v>
                </c:pt>
                <c:pt idx="29010">
                  <c:v>3.873948574066</c:v>
                </c:pt>
                <c:pt idx="29011">
                  <c:v>3.874035835266</c:v>
                </c:pt>
                <c:pt idx="29012">
                  <c:v>3.8740696907040002</c:v>
                </c:pt>
                <c:pt idx="29013">
                  <c:v>3.8741347789759999</c:v>
                </c:pt>
                <c:pt idx="29014">
                  <c:v>3.8742158412930001</c:v>
                </c:pt>
                <c:pt idx="29015">
                  <c:v>3.8742444515229999</c:v>
                </c:pt>
                <c:pt idx="29016">
                  <c:v>3.8743064403530001</c:v>
                </c:pt>
                <c:pt idx="29017">
                  <c:v>3.8743920326230001</c:v>
                </c:pt>
                <c:pt idx="29018">
                  <c:v>3.8745174407960001</c:v>
                </c:pt>
                <c:pt idx="29019">
                  <c:v>3.8745982646939998</c:v>
                </c:pt>
                <c:pt idx="29020">
                  <c:v>3.8746800422669998</c:v>
                </c:pt>
                <c:pt idx="29021">
                  <c:v>3.8748052120210001</c:v>
                </c:pt>
                <c:pt idx="29022">
                  <c:v>3.8748919963840001</c:v>
                </c:pt>
                <c:pt idx="29023">
                  <c:v>3.8749570846560002</c:v>
                </c:pt>
                <c:pt idx="29024">
                  <c:v>3.8751347064970001</c:v>
                </c:pt>
                <c:pt idx="29025">
                  <c:v>3.8752608299259999</c:v>
                </c:pt>
                <c:pt idx="29026">
                  <c:v>3.8753728866579999</c:v>
                </c:pt>
                <c:pt idx="29027">
                  <c:v>3.8754913806919999</c:v>
                </c:pt>
                <c:pt idx="29028">
                  <c:v>3.8757896423339999</c:v>
                </c:pt>
                <c:pt idx="29029">
                  <c:v>3.8758728504179998</c:v>
                </c:pt>
                <c:pt idx="29030">
                  <c:v>3.8759794235229998</c:v>
                </c:pt>
                <c:pt idx="29031">
                  <c:v>3.876049995422</c:v>
                </c:pt>
                <c:pt idx="29032">
                  <c:v>3.876121282578</c:v>
                </c:pt>
                <c:pt idx="29033">
                  <c:v>3.876148939133</c:v>
                </c:pt>
                <c:pt idx="29034">
                  <c:v>3.8762249946590002</c:v>
                </c:pt>
                <c:pt idx="29035">
                  <c:v>3.8762688636779998</c:v>
                </c:pt>
                <c:pt idx="29036">
                  <c:v>3.8763451576230001</c:v>
                </c:pt>
                <c:pt idx="29037">
                  <c:v>3.8763682842249998</c:v>
                </c:pt>
                <c:pt idx="29038">
                  <c:v>3.8764424324040001</c:v>
                </c:pt>
                <c:pt idx="29039">
                  <c:v>3.8764860630040001</c:v>
                </c:pt>
                <c:pt idx="29040">
                  <c:v>3.8765063285829999</c:v>
                </c:pt>
                <c:pt idx="29041">
                  <c:v>3.8765702247620002</c:v>
                </c:pt>
                <c:pt idx="29042">
                  <c:v>3.8766396045680001</c:v>
                </c:pt>
                <c:pt idx="29043">
                  <c:v>3.8767044544220002</c:v>
                </c:pt>
                <c:pt idx="29044">
                  <c:v>3.8767623901369999</c:v>
                </c:pt>
                <c:pt idx="29045">
                  <c:v>3.8768167495729999</c:v>
                </c:pt>
                <c:pt idx="29046">
                  <c:v>3.8768341541289999</c:v>
                </c:pt>
                <c:pt idx="29047">
                  <c:v>3.8768866062159999</c:v>
                </c:pt>
                <c:pt idx="29048">
                  <c:v>3.8769438266749998</c:v>
                </c:pt>
                <c:pt idx="29049">
                  <c:v>3.8769662380219998</c:v>
                </c:pt>
                <c:pt idx="29050">
                  <c:v>3.8770174980159999</c:v>
                </c:pt>
                <c:pt idx="29051">
                  <c:v>3.877113580704</c:v>
                </c:pt>
                <c:pt idx="29052">
                  <c:v>3.8772859573359999</c:v>
                </c:pt>
                <c:pt idx="29053">
                  <c:v>3.8773272037509998</c:v>
                </c:pt>
                <c:pt idx="29054">
                  <c:v>3.8773758411410002</c:v>
                </c:pt>
                <c:pt idx="29055">
                  <c:v>3.8774659633640001</c:v>
                </c:pt>
                <c:pt idx="29056">
                  <c:v>3.877525091171</c:v>
                </c:pt>
                <c:pt idx="29057">
                  <c:v>3.8775887489319998</c:v>
                </c:pt>
                <c:pt idx="29058">
                  <c:v>3.877687215805</c:v>
                </c:pt>
                <c:pt idx="29059">
                  <c:v>3.8777487277980001</c:v>
                </c:pt>
                <c:pt idx="29060">
                  <c:v>3.877812623978</c:v>
                </c:pt>
                <c:pt idx="29061">
                  <c:v>3.877903461456</c:v>
                </c:pt>
                <c:pt idx="29062">
                  <c:v>3.877959251404</c:v>
                </c:pt>
                <c:pt idx="29063">
                  <c:v>3.8780109882349998</c:v>
                </c:pt>
                <c:pt idx="29064">
                  <c:v>3.8781485557559998</c:v>
                </c:pt>
                <c:pt idx="29065">
                  <c:v>3.878491401672</c:v>
                </c:pt>
                <c:pt idx="29066">
                  <c:v>3.8786880969999999</c:v>
                </c:pt>
                <c:pt idx="29067">
                  <c:v>3.8788745403289999</c:v>
                </c:pt>
                <c:pt idx="29068">
                  <c:v>3.8791384696960001</c:v>
                </c:pt>
                <c:pt idx="29069">
                  <c:v>3.8794288635249998</c:v>
                </c:pt>
                <c:pt idx="29070">
                  <c:v>3.8795800209050002</c:v>
                </c:pt>
                <c:pt idx="29071">
                  <c:v>3.879691123962</c:v>
                </c:pt>
                <c:pt idx="29072">
                  <c:v>3.879806280136</c:v>
                </c:pt>
                <c:pt idx="29073">
                  <c:v>3.8799705505370001</c:v>
                </c:pt>
                <c:pt idx="29074">
                  <c:v>3.8800890445710001</c:v>
                </c:pt>
                <c:pt idx="29075">
                  <c:v>3.880444288254</c:v>
                </c:pt>
                <c:pt idx="29076">
                  <c:v>3.8805930614470001</c:v>
                </c:pt>
                <c:pt idx="29077">
                  <c:v>3.8807044029240001</c:v>
                </c:pt>
                <c:pt idx="29078">
                  <c:v>3.8808882236479998</c:v>
                </c:pt>
                <c:pt idx="29079">
                  <c:v>3.8810706138610001</c:v>
                </c:pt>
                <c:pt idx="29080">
                  <c:v>3.8811447620389998</c:v>
                </c:pt>
                <c:pt idx="29081">
                  <c:v>3.8812170028690001</c:v>
                </c:pt>
                <c:pt idx="29082">
                  <c:v>3.8812456130980002</c:v>
                </c:pt>
                <c:pt idx="29083">
                  <c:v>3.8812837600710002</c:v>
                </c:pt>
                <c:pt idx="29084">
                  <c:v>3.8813514709470001</c:v>
                </c:pt>
                <c:pt idx="29085">
                  <c:v>3.8814344406129999</c:v>
                </c:pt>
                <c:pt idx="29086">
                  <c:v>3.8815090656279998</c:v>
                </c:pt>
                <c:pt idx="29087">
                  <c:v>3.881549835205</c:v>
                </c:pt>
                <c:pt idx="29088">
                  <c:v>3.881629943848</c:v>
                </c:pt>
                <c:pt idx="29089">
                  <c:v>3.8816540241239998</c:v>
                </c:pt>
                <c:pt idx="29090">
                  <c:v>3.8817372322080002</c:v>
                </c:pt>
                <c:pt idx="29091">
                  <c:v>3.8818180561069999</c:v>
                </c:pt>
                <c:pt idx="29092">
                  <c:v>3.8818874359129998</c:v>
                </c:pt>
                <c:pt idx="29093">
                  <c:v>3.8819675445559998</c:v>
                </c:pt>
                <c:pt idx="29094">
                  <c:v>3.882231712341</c:v>
                </c:pt>
                <c:pt idx="29095">
                  <c:v>3.882311820984</c:v>
                </c:pt>
                <c:pt idx="29096">
                  <c:v>3.882345199585</c:v>
                </c:pt>
                <c:pt idx="29097">
                  <c:v>3.8824129104609999</c:v>
                </c:pt>
                <c:pt idx="29098">
                  <c:v>3.8825032711029999</c:v>
                </c:pt>
                <c:pt idx="29099">
                  <c:v>3.8825445175170001</c:v>
                </c:pt>
                <c:pt idx="29100">
                  <c:v>3.8826196193700002</c:v>
                </c:pt>
                <c:pt idx="29101">
                  <c:v>3.882700920105</c:v>
                </c:pt>
                <c:pt idx="29102">
                  <c:v>3.8827311992650002</c:v>
                </c:pt>
                <c:pt idx="29103">
                  <c:v>3.882800340652</c:v>
                </c:pt>
                <c:pt idx="29104">
                  <c:v>3.8828742504120002</c:v>
                </c:pt>
                <c:pt idx="29105">
                  <c:v>3.882957458496</c:v>
                </c:pt>
                <c:pt idx="29106">
                  <c:v>3.883084774017</c:v>
                </c:pt>
                <c:pt idx="29107">
                  <c:v>3.883269309998</c:v>
                </c:pt>
                <c:pt idx="29108">
                  <c:v>3.88347864151</c:v>
                </c:pt>
                <c:pt idx="29109">
                  <c:v>3.8837413787839998</c:v>
                </c:pt>
                <c:pt idx="29110">
                  <c:v>3.8838346004490001</c:v>
                </c:pt>
                <c:pt idx="29111">
                  <c:v>3.8839049339290002</c:v>
                </c:pt>
                <c:pt idx="29112">
                  <c:v>3.8839817047120002</c:v>
                </c:pt>
                <c:pt idx="29113">
                  <c:v>3.884061336517</c:v>
                </c:pt>
                <c:pt idx="29114">
                  <c:v>3.884087085724</c:v>
                </c:pt>
                <c:pt idx="29115">
                  <c:v>3.8841679096220001</c:v>
                </c:pt>
                <c:pt idx="29116">
                  <c:v>3.8842420577999999</c:v>
                </c:pt>
                <c:pt idx="29117">
                  <c:v>3.8842654228210001</c:v>
                </c:pt>
                <c:pt idx="29118">
                  <c:v>3.8843328952789999</c:v>
                </c:pt>
                <c:pt idx="29119">
                  <c:v>3.884404659271</c:v>
                </c:pt>
                <c:pt idx="29120">
                  <c:v>3.8845567703250001</c:v>
                </c:pt>
                <c:pt idx="29121">
                  <c:v>3.8848321437840001</c:v>
                </c:pt>
                <c:pt idx="29122">
                  <c:v>3.8849875926970001</c:v>
                </c:pt>
                <c:pt idx="29123">
                  <c:v>3.885226011276</c:v>
                </c:pt>
                <c:pt idx="29124">
                  <c:v>3.8853316307069998</c:v>
                </c:pt>
                <c:pt idx="29125">
                  <c:v>3.8854084014889998</c:v>
                </c:pt>
                <c:pt idx="29126">
                  <c:v>3.8854849338530002</c:v>
                </c:pt>
                <c:pt idx="29127">
                  <c:v>3.8855178356170001</c:v>
                </c:pt>
                <c:pt idx="29128">
                  <c:v>3.885593891144</c:v>
                </c:pt>
                <c:pt idx="29129">
                  <c:v>3.8856718540189998</c:v>
                </c:pt>
                <c:pt idx="29130">
                  <c:v>3.8857433795929999</c:v>
                </c:pt>
                <c:pt idx="29131">
                  <c:v>3.8858838081360001</c:v>
                </c:pt>
                <c:pt idx="29132">
                  <c:v>3.8860685825350001</c:v>
                </c:pt>
                <c:pt idx="29133">
                  <c:v>3.8861718177800002</c:v>
                </c:pt>
                <c:pt idx="29134">
                  <c:v>3.8863511085510001</c:v>
                </c:pt>
                <c:pt idx="29135">
                  <c:v>3.886561870575</c:v>
                </c:pt>
                <c:pt idx="29136">
                  <c:v>3.8866460323330001</c:v>
                </c:pt>
                <c:pt idx="29137">
                  <c:v>3.8867301940919998</c:v>
                </c:pt>
                <c:pt idx="29138">
                  <c:v>3.886774539948</c:v>
                </c:pt>
                <c:pt idx="29139">
                  <c:v>3.8868379592900002</c:v>
                </c:pt>
                <c:pt idx="29140">
                  <c:v>3.8869345188139999</c:v>
                </c:pt>
                <c:pt idx="29141">
                  <c:v>3.8869805336000001</c:v>
                </c:pt>
                <c:pt idx="29142">
                  <c:v>3.8870539665220001</c:v>
                </c:pt>
                <c:pt idx="29143">
                  <c:v>3.8871498107910001</c:v>
                </c:pt>
                <c:pt idx="29144">
                  <c:v>3.8871955871580002</c:v>
                </c:pt>
                <c:pt idx="29145">
                  <c:v>3.8872625827789999</c:v>
                </c:pt>
                <c:pt idx="29146">
                  <c:v>3.8873474597929998</c:v>
                </c:pt>
                <c:pt idx="29147">
                  <c:v>3.8873784542080001</c:v>
                </c:pt>
                <c:pt idx="29148">
                  <c:v>3.8875148296359998</c:v>
                </c:pt>
                <c:pt idx="29149">
                  <c:v>3.8875946998600002</c:v>
                </c:pt>
                <c:pt idx="29150">
                  <c:v>3.8877823352809999</c:v>
                </c:pt>
                <c:pt idx="29151">
                  <c:v>3.8879048824310001</c:v>
                </c:pt>
                <c:pt idx="29152">
                  <c:v>3.8880226612089999</c:v>
                </c:pt>
                <c:pt idx="29153">
                  <c:v>3.888101816177</c:v>
                </c:pt>
                <c:pt idx="29154">
                  <c:v>3.8881676197049999</c:v>
                </c:pt>
                <c:pt idx="29155">
                  <c:v>3.888278007507</c:v>
                </c:pt>
                <c:pt idx="29156">
                  <c:v>3.888399839401</c:v>
                </c:pt>
                <c:pt idx="29157">
                  <c:v>3.8886849880219998</c:v>
                </c:pt>
                <c:pt idx="29158">
                  <c:v>3.8888416290280001</c:v>
                </c:pt>
                <c:pt idx="29159">
                  <c:v>3.8889172077179999</c:v>
                </c:pt>
                <c:pt idx="29160">
                  <c:v>3.8889901638030002</c:v>
                </c:pt>
                <c:pt idx="29161">
                  <c:v>3.889064311981</c:v>
                </c:pt>
                <c:pt idx="29162">
                  <c:v>3.8891384601590002</c:v>
                </c:pt>
                <c:pt idx="29163">
                  <c:v>3.8894054889679999</c:v>
                </c:pt>
                <c:pt idx="29164">
                  <c:v>3.8895461559300002</c:v>
                </c:pt>
                <c:pt idx="29165">
                  <c:v>3.889618873596</c:v>
                </c:pt>
                <c:pt idx="29166">
                  <c:v>3.8896899223329999</c:v>
                </c:pt>
                <c:pt idx="29167">
                  <c:v>3.8897700309749998</c:v>
                </c:pt>
                <c:pt idx="29168">
                  <c:v>3.8898897171020002</c:v>
                </c:pt>
                <c:pt idx="29169">
                  <c:v>3.889967679977</c:v>
                </c:pt>
                <c:pt idx="29170">
                  <c:v>3.8900480270390001</c:v>
                </c:pt>
                <c:pt idx="29171">
                  <c:v>3.8902995586400002</c:v>
                </c:pt>
                <c:pt idx="29172">
                  <c:v>3.8903744220730001</c:v>
                </c:pt>
                <c:pt idx="29173">
                  <c:v>3.8904507160190001</c:v>
                </c:pt>
                <c:pt idx="29174">
                  <c:v>3.8905267715449998</c:v>
                </c:pt>
                <c:pt idx="29175">
                  <c:v>3.8906004428859999</c:v>
                </c:pt>
                <c:pt idx="29176">
                  <c:v>3.8907258510589999</c:v>
                </c:pt>
                <c:pt idx="29177">
                  <c:v>3.8908798694610001</c:v>
                </c:pt>
                <c:pt idx="29178">
                  <c:v>3.8912305831910001</c:v>
                </c:pt>
                <c:pt idx="29179">
                  <c:v>3.8915553092959998</c:v>
                </c:pt>
                <c:pt idx="29180">
                  <c:v>3.8917737007139999</c:v>
                </c:pt>
                <c:pt idx="29181">
                  <c:v>3.8918659687039998</c:v>
                </c:pt>
                <c:pt idx="29182">
                  <c:v>3.8920278549190002</c:v>
                </c:pt>
                <c:pt idx="29183">
                  <c:v>3.8921146392820001</c:v>
                </c:pt>
                <c:pt idx="29184">
                  <c:v>3.8922793865199998</c:v>
                </c:pt>
                <c:pt idx="29185">
                  <c:v>3.8923866748810001</c:v>
                </c:pt>
                <c:pt idx="29186">
                  <c:v>3.8925132751459999</c:v>
                </c:pt>
                <c:pt idx="29187">
                  <c:v>3.892588615417</c:v>
                </c:pt>
                <c:pt idx="29188">
                  <c:v>3.8926274776460001</c:v>
                </c:pt>
                <c:pt idx="29189">
                  <c:v>3.8927073478700001</c:v>
                </c:pt>
                <c:pt idx="29190">
                  <c:v>3.8927869796749999</c:v>
                </c:pt>
                <c:pt idx="29191">
                  <c:v>3.8931210041050002</c:v>
                </c:pt>
                <c:pt idx="29192">
                  <c:v>3.8932218551640001</c:v>
                </c:pt>
                <c:pt idx="29193">
                  <c:v>3.8932917118070001</c:v>
                </c:pt>
                <c:pt idx="29194">
                  <c:v>3.8933982849120001</c:v>
                </c:pt>
                <c:pt idx="29195">
                  <c:v>3.8935158252719999</c:v>
                </c:pt>
                <c:pt idx="29196">
                  <c:v>3.8935487270359999</c:v>
                </c:pt>
                <c:pt idx="29197">
                  <c:v>3.8935954570770002</c:v>
                </c:pt>
                <c:pt idx="29198">
                  <c:v>3.8936727046969999</c:v>
                </c:pt>
                <c:pt idx="29199">
                  <c:v>3.8937053680420002</c:v>
                </c:pt>
                <c:pt idx="29200">
                  <c:v>3.8937563896179999</c:v>
                </c:pt>
                <c:pt idx="29201">
                  <c:v>3.8938360214230001</c:v>
                </c:pt>
                <c:pt idx="29202">
                  <c:v>3.8938677310940002</c:v>
                </c:pt>
                <c:pt idx="29203">
                  <c:v>3.893924236298</c:v>
                </c:pt>
                <c:pt idx="29204">
                  <c:v>3.8940014839170001</c:v>
                </c:pt>
                <c:pt idx="29205">
                  <c:v>3.8940253257749999</c:v>
                </c:pt>
                <c:pt idx="29206">
                  <c:v>3.8941540718079999</c:v>
                </c:pt>
                <c:pt idx="29207">
                  <c:v>3.8942220211029999</c:v>
                </c:pt>
                <c:pt idx="29208">
                  <c:v>3.8943471908570002</c:v>
                </c:pt>
                <c:pt idx="29209">
                  <c:v>3.8945896625519998</c:v>
                </c:pt>
                <c:pt idx="29210">
                  <c:v>3.894850254059</c:v>
                </c:pt>
                <c:pt idx="29211">
                  <c:v>3.8950197696690001</c:v>
                </c:pt>
                <c:pt idx="29212">
                  <c:v>3.8951053619380001</c:v>
                </c:pt>
                <c:pt idx="29213">
                  <c:v>3.8952317237849998</c:v>
                </c:pt>
                <c:pt idx="29214">
                  <c:v>3.8953444957730001</c:v>
                </c:pt>
                <c:pt idx="29215">
                  <c:v>3.8956170082089998</c:v>
                </c:pt>
                <c:pt idx="29216">
                  <c:v>3.8958554267880001</c:v>
                </c:pt>
                <c:pt idx="29217">
                  <c:v>3.8959825038910001</c:v>
                </c:pt>
                <c:pt idx="29218">
                  <c:v>3.8960654735569999</c:v>
                </c:pt>
                <c:pt idx="29219">
                  <c:v>3.8961882591250001</c:v>
                </c:pt>
                <c:pt idx="29220">
                  <c:v>3.8962569236759999</c:v>
                </c:pt>
                <c:pt idx="29221">
                  <c:v>3.8962843418120001</c:v>
                </c:pt>
                <c:pt idx="29222">
                  <c:v>3.8963549137119999</c:v>
                </c:pt>
                <c:pt idx="29223">
                  <c:v>3.8963818550110001</c:v>
                </c:pt>
                <c:pt idx="29224">
                  <c:v>3.8964536190030001</c:v>
                </c:pt>
                <c:pt idx="29225">
                  <c:v>3.8964939117430002</c:v>
                </c:pt>
                <c:pt idx="29226">
                  <c:v>3.8965187072749998</c:v>
                </c:pt>
                <c:pt idx="29227">
                  <c:v>3.8965826034550002</c:v>
                </c:pt>
                <c:pt idx="29228">
                  <c:v>3.8966510295869998</c:v>
                </c:pt>
                <c:pt idx="29229">
                  <c:v>3.8967404365539999</c:v>
                </c:pt>
                <c:pt idx="29230">
                  <c:v>3.896935939789</c:v>
                </c:pt>
                <c:pt idx="29231">
                  <c:v>3.8970944881439999</c:v>
                </c:pt>
                <c:pt idx="29232">
                  <c:v>3.8974425792690002</c:v>
                </c:pt>
                <c:pt idx="29233">
                  <c:v>3.8975698947909998</c:v>
                </c:pt>
                <c:pt idx="29234">
                  <c:v>3.8976411819460002</c:v>
                </c:pt>
                <c:pt idx="29235">
                  <c:v>3.8977632522580001</c:v>
                </c:pt>
                <c:pt idx="29236">
                  <c:v>3.8978395462040001</c:v>
                </c:pt>
                <c:pt idx="29237">
                  <c:v>3.897911071777</c:v>
                </c:pt>
                <c:pt idx="29238">
                  <c:v>3.8980307579039999</c:v>
                </c:pt>
                <c:pt idx="29239">
                  <c:v>3.8982636928560002</c:v>
                </c:pt>
                <c:pt idx="29240">
                  <c:v>3.8984348773959998</c:v>
                </c:pt>
                <c:pt idx="29241">
                  <c:v>3.8984971046450001</c:v>
                </c:pt>
                <c:pt idx="29242">
                  <c:v>3.898604869843</c:v>
                </c:pt>
                <c:pt idx="29243">
                  <c:v>3.8987379074100001</c:v>
                </c:pt>
                <c:pt idx="29244">
                  <c:v>3.8988847732540002</c:v>
                </c:pt>
                <c:pt idx="29245">
                  <c:v>3.8991851806639999</c:v>
                </c:pt>
                <c:pt idx="29246">
                  <c:v>3.8992846012119999</c:v>
                </c:pt>
                <c:pt idx="29247">
                  <c:v>3.8993480205540001</c:v>
                </c:pt>
                <c:pt idx="29248">
                  <c:v>3.8994374275210002</c:v>
                </c:pt>
                <c:pt idx="29249">
                  <c:v>3.899557113647</c:v>
                </c:pt>
                <c:pt idx="29250">
                  <c:v>3.8997805118560001</c:v>
                </c:pt>
                <c:pt idx="29251">
                  <c:v>3.9000980854030001</c:v>
                </c:pt>
                <c:pt idx="29252">
                  <c:v>3.9003169536589999</c:v>
                </c:pt>
                <c:pt idx="29253">
                  <c:v>3.9004299640659998</c:v>
                </c:pt>
                <c:pt idx="29254">
                  <c:v>3.9007833004000001</c:v>
                </c:pt>
                <c:pt idx="29255">
                  <c:v>3.900863409042</c:v>
                </c:pt>
                <c:pt idx="29256">
                  <c:v>3.900974750519</c:v>
                </c:pt>
                <c:pt idx="29257">
                  <c:v>3.9010565280909999</c:v>
                </c:pt>
                <c:pt idx="29258">
                  <c:v>3.9011359214780001</c:v>
                </c:pt>
                <c:pt idx="29259">
                  <c:v>3.9012100696559999</c:v>
                </c:pt>
                <c:pt idx="29260">
                  <c:v>3.9012897014619998</c:v>
                </c:pt>
                <c:pt idx="29261">
                  <c:v>3.9016103744509998</c:v>
                </c:pt>
                <c:pt idx="29262">
                  <c:v>3.9017608165739999</c:v>
                </c:pt>
                <c:pt idx="29263">
                  <c:v>3.9018330574040001</c:v>
                </c:pt>
                <c:pt idx="29264">
                  <c:v>3.9019246101379998</c:v>
                </c:pt>
                <c:pt idx="29265">
                  <c:v>3.9022557735440002</c:v>
                </c:pt>
                <c:pt idx="29266">
                  <c:v>3.9024288654329999</c:v>
                </c:pt>
                <c:pt idx="29267">
                  <c:v>3.9026114940640002</c:v>
                </c:pt>
                <c:pt idx="29268">
                  <c:v>3.9029502868649999</c:v>
                </c:pt>
                <c:pt idx="29269">
                  <c:v>3.9031715393069999</c:v>
                </c:pt>
                <c:pt idx="29270">
                  <c:v>3.9032986164090002</c:v>
                </c:pt>
                <c:pt idx="29271">
                  <c:v>3.9034192562099999</c:v>
                </c:pt>
                <c:pt idx="29272">
                  <c:v>3.9036967754359999</c:v>
                </c:pt>
                <c:pt idx="29273">
                  <c:v>3.9038114547729998</c:v>
                </c:pt>
                <c:pt idx="29274">
                  <c:v>3.903948068619</c:v>
                </c:pt>
                <c:pt idx="29275">
                  <c:v>3.9040257930759998</c:v>
                </c:pt>
                <c:pt idx="29276">
                  <c:v>3.9041099548339999</c:v>
                </c:pt>
                <c:pt idx="29277">
                  <c:v>3.9041850566859999</c:v>
                </c:pt>
                <c:pt idx="29278">
                  <c:v>3.9042651653289999</c:v>
                </c:pt>
                <c:pt idx="29279">
                  <c:v>3.9046330451969999</c:v>
                </c:pt>
                <c:pt idx="29280">
                  <c:v>3.904802322388</c:v>
                </c:pt>
                <c:pt idx="29281">
                  <c:v>3.904989242554</c:v>
                </c:pt>
                <c:pt idx="29282">
                  <c:v>3.9050569534299999</c:v>
                </c:pt>
                <c:pt idx="29283">
                  <c:v>3.9051334857939999</c:v>
                </c:pt>
                <c:pt idx="29284">
                  <c:v>3.9051787853239999</c:v>
                </c:pt>
                <c:pt idx="29285">
                  <c:v>3.9052188396449998</c:v>
                </c:pt>
                <c:pt idx="29286">
                  <c:v>3.9053037166600002</c:v>
                </c:pt>
                <c:pt idx="29287">
                  <c:v>3.9053506851200002</c:v>
                </c:pt>
                <c:pt idx="29288">
                  <c:v>3.9054017066959998</c:v>
                </c:pt>
                <c:pt idx="29289">
                  <c:v>3.9054856300349998</c:v>
                </c:pt>
                <c:pt idx="29290">
                  <c:v>3.9055321216580001</c:v>
                </c:pt>
                <c:pt idx="29291">
                  <c:v>3.9055798053739998</c:v>
                </c:pt>
                <c:pt idx="29292">
                  <c:v>3.905655384064</c:v>
                </c:pt>
                <c:pt idx="29293">
                  <c:v>3.9057204723360002</c:v>
                </c:pt>
                <c:pt idx="29294">
                  <c:v>3.905971050262</c:v>
                </c:pt>
                <c:pt idx="29295">
                  <c:v>3.9062459468839998</c:v>
                </c:pt>
                <c:pt idx="29296">
                  <c:v>3.9064109325410001</c:v>
                </c:pt>
                <c:pt idx="29297">
                  <c:v>3.906485557556</c:v>
                </c:pt>
                <c:pt idx="29298">
                  <c:v>3.9065520763400001</c:v>
                </c:pt>
                <c:pt idx="29299">
                  <c:v>3.9066159725189999</c:v>
                </c:pt>
                <c:pt idx="29300">
                  <c:v>3.9066889286039999</c:v>
                </c:pt>
                <c:pt idx="29301">
                  <c:v>3.9067597389220001</c:v>
                </c:pt>
                <c:pt idx="29302">
                  <c:v>3.9068088531490002</c:v>
                </c:pt>
                <c:pt idx="29303">
                  <c:v>3.9068350791930002</c:v>
                </c:pt>
                <c:pt idx="29304">
                  <c:v>3.9068913459779999</c:v>
                </c:pt>
                <c:pt idx="29305">
                  <c:v>3.9069504737849998</c:v>
                </c:pt>
                <c:pt idx="29306">
                  <c:v>3.906968355179</c:v>
                </c:pt>
                <c:pt idx="29307">
                  <c:v>3.907017469406</c:v>
                </c:pt>
                <c:pt idx="29308">
                  <c:v>3.9070792198180002</c:v>
                </c:pt>
                <c:pt idx="29309">
                  <c:v>3.907147884369</c:v>
                </c:pt>
                <c:pt idx="29310">
                  <c:v>3.9071686267849999</c:v>
                </c:pt>
                <c:pt idx="29311">
                  <c:v>3.9072382450099998</c:v>
                </c:pt>
                <c:pt idx="29312">
                  <c:v>3.90727186203</c:v>
                </c:pt>
                <c:pt idx="29313">
                  <c:v>3.9073421955110001</c:v>
                </c:pt>
                <c:pt idx="29314">
                  <c:v>3.9075505733489999</c:v>
                </c:pt>
                <c:pt idx="29315">
                  <c:v>3.907657384872</c:v>
                </c:pt>
                <c:pt idx="29316">
                  <c:v>3.9077417850490002</c:v>
                </c:pt>
                <c:pt idx="29317">
                  <c:v>3.9078636169430001</c:v>
                </c:pt>
                <c:pt idx="29318">
                  <c:v>3.9082074165340002</c:v>
                </c:pt>
                <c:pt idx="29319">
                  <c:v>3.9085421562190001</c:v>
                </c:pt>
                <c:pt idx="29320">
                  <c:v>3.9086368083949998</c:v>
                </c:pt>
                <c:pt idx="29321">
                  <c:v>3.9087331295009999</c:v>
                </c:pt>
                <c:pt idx="29322">
                  <c:v>3.9088208675380001</c:v>
                </c:pt>
                <c:pt idx="29323">
                  <c:v>3.9091796875</c:v>
                </c:pt>
                <c:pt idx="29324">
                  <c:v>3.9092924594879999</c:v>
                </c:pt>
                <c:pt idx="29325">
                  <c:v>3.9094641208650001</c:v>
                </c:pt>
                <c:pt idx="29326">
                  <c:v>3.9095368385309999</c:v>
                </c:pt>
                <c:pt idx="29327">
                  <c:v>3.9096636772159998</c:v>
                </c:pt>
                <c:pt idx="29328">
                  <c:v>3.9097571372990001</c:v>
                </c:pt>
                <c:pt idx="29329">
                  <c:v>3.909837245941</c:v>
                </c:pt>
                <c:pt idx="29330">
                  <c:v>3.9099705219269998</c:v>
                </c:pt>
                <c:pt idx="29331">
                  <c:v>3.910060405731</c:v>
                </c:pt>
                <c:pt idx="29332">
                  <c:v>3.910131931305</c:v>
                </c:pt>
                <c:pt idx="29333">
                  <c:v>3.9102652072909998</c:v>
                </c:pt>
                <c:pt idx="29334">
                  <c:v>3.9104487895969999</c:v>
                </c:pt>
                <c:pt idx="29335">
                  <c:v>3.9105148315429998</c:v>
                </c:pt>
                <c:pt idx="29336">
                  <c:v>3.9106225967410002</c:v>
                </c:pt>
                <c:pt idx="29337">
                  <c:v>3.910716295242</c:v>
                </c:pt>
                <c:pt idx="29338">
                  <c:v>3.9107782840729999</c:v>
                </c:pt>
                <c:pt idx="29339">
                  <c:v>3.9111356735229998</c:v>
                </c:pt>
                <c:pt idx="29340">
                  <c:v>3.9112980365749999</c:v>
                </c:pt>
                <c:pt idx="29341">
                  <c:v>3.9113621711729998</c:v>
                </c:pt>
                <c:pt idx="29342">
                  <c:v>3.9113879203800002</c:v>
                </c:pt>
                <c:pt idx="29343">
                  <c:v>3.911437988281</c:v>
                </c:pt>
                <c:pt idx="29344">
                  <c:v>3.911500692368</c:v>
                </c:pt>
                <c:pt idx="29345">
                  <c:v>3.911566972733</c:v>
                </c:pt>
                <c:pt idx="29346">
                  <c:v>3.9116318225860001</c:v>
                </c:pt>
                <c:pt idx="29347">
                  <c:v>3.9117009639739999</c:v>
                </c:pt>
                <c:pt idx="29348">
                  <c:v>3.9117252826689999</c:v>
                </c:pt>
                <c:pt idx="29349">
                  <c:v>3.911772966385</c:v>
                </c:pt>
                <c:pt idx="29350">
                  <c:v>3.9118421077729999</c:v>
                </c:pt>
                <c:pt idx="29351">
                  <c:v>3.9119117259979999</c:v>
                </c:pt>
                <c:pt idx="29352">
                  <c:v>3.911985635757</c:v>
                </c:pt>
                <c:pt idx="29353">
                  <c:v>3.9122142791750001</c:v>
                </c:pt>
                <c:pt idx="29354">
                  <c:v>3.912227869034</c:v>
                </c:pt>
                <c:pt idx="29355">
                  <c:v>3.9122879505160002</c:v>
                </c:pt>
                <c:pt idx="29356">
                  <c:v>3.9123556613920001</c:v>
                </c:pt>
                <c:pt idx="29357">
                  <c:v>3.9123735427859998</c:v>
                </c:pt>
                <c:pt idx="29358">
                  <c:v>3.9125008583069998</c:v>
                </c:pt>
                <c:pt idx="29359">
                  <c:v>3.912580251694</c:v>
                </c:pt>
                <c:pt idx="29360">
                  <c:v>3.9126477241519999</c:v>
                </c:pt>
                <c:pt idx="29361">
                  <c:v>3.9126617908479999</c:v>
                </c:pt>
                <c:pt idx="29362">
                  <c:v>3.9127972126010002</c:v>
                </c:pt>
                <c:pt idx="29363">
                  <c:v>3.9129321575159999</c:v>
                </c:pt>
                <c:pt idx="29364">
                  <c:v>3.9132547378539999</c:v>
                </c:pt>
                <c:pt idx="29365">
                  <c:v>3.913586616516</c:v>
                </c:pt>
                <c:pt idx="29366">
                  <c:v>3.913898468018</c:v>
                </c:pt>
                <c:pt idx="29367">
                  <c:v>3.913979053497</c:v>
                </c:pt>
                <c:pt idx="29368">
                  <c:v>3.9140529632569998</c:v>
                </c:pt>
                <c:pt idx="29369">
                  <c:v>3.9141905307770002</c:v>
                </c:pt>
                <c:pt idx="29370">
                  <c:v>3.9143655300139999</c:v>
                </c:pt>
                <c:pt idx="29371">
                  <c:v>3.9146811962129999</c:v>
                </c:pt>
                <c:pt idx="29372">
                  <c:v>3.914847135544</c:v>
                </c:pt>
                <c:pt idx="29373">
                  <c:v>3.9149596691130002</c:v>
                </c:pt>
                <c:pt idx="29374">
                  <c:v>3.915096759796</c:v>
                </c:pt>
                <c:pt idx="29375">
                  <c:v>3.9151780605319999</c:v>
                </c:pt>
                <c:pt idx="29376">
                  <c:v>3.9152581691739998</c:v>
                </c:pt>
                <c:pt idx="29377">
                  <c:v>3.9153311252590002</c:v>
                </c:pt>
                <c:pt idx="29378">
                  <c:v>3.9154083728789999</c:v>
                </c:pt>
                <c:pt idx="29379">
                  <c:v>3.9154846668240002</c:v>
                </c:pt>
                <c:pt idx="29380">
                  <c:v>3.9155719280239998</c:v>
                </c:pt>
                <c:pt idx="29381">
                  <c:v>3.9156448841090001</c:v>
                </c:pt>
                <c:pt idx="29382">
                  <c:v>3.9157738685610002</c:v>
                </c:pt>
                <c:pt idx="29383">
                  <c:v>3.9158124923709998</c:v>
                </c:pt>
                <c:pt idx="29384">
                  <c:v>3.9158940315250002</c:v>
                </c:pt>
                <c:pt idx="29385">
                  <c:v>3.9159836769099998</c:v>
                </c:pt>
                <c:pt idx="29386">
                  <c:v>3.9163715839390001</c:v>
                </c:pt>
                <c:pt idx="29387">
                  <c:v>3.9164233207699999</c:v>
                </c:pt>
                <c:pt idx="29388">
                  <c:v>3.916453123093</c:v>
                </c:pt>
                <c:pt idx="29389">
                  <c:v>3.9165368080139999</c:v>
                </c:pt>
                <c:pt idx="29390">
                  <c:v>3.9166095256809998</c:v>
                </c:pt>
                <c:pt idx="29391">
                  <c:v>3.9166605472559999</c:v>
                </c:pt>
                <c:pt idx="29392">
                  <c:v>3.9167547225949999</c:v>
                </c:pt>
                <c:pt idx="29393">
                  <c:v>3.9168305397030001</c:v>
                </c:pt>
                <c:pt idx="29394">
                  <c:v>3.9168834686279999</c:v>
                </c:pt>
                <c:pt idx="29395">
                  <c:v>3.916976690292</c:v>
                </c:pt>
                <c:pt idx="29396">
                  <c:v>3.9170467853550002</c:v>
                </c:pt>
                <c:pt idx="29397">
                  <c:v>3.9170954227450001</c:v>
                </c:pt>
                <c:pt idx="29398">
                  <c:v>3.9171774387360001</c:v>
                </c:pt>
                <c:pt idx="29399">
                  <c:v>3.9172594547270001</c:v>
                </c:pt>
                <c:pt idx="29400">
                  <c:v>3.9173781871800002</c:v>
                </c:pt>
                <c:pt idx="29401">
                  <c:v>3.917506694794</c:v>
                </c:pt>
                <c:pt idx="29402">
                  <c:v>3.9176621437070001</c:v>
                </c:pt>
                <c:pt idx="29403">
                  <c:v>3.9177777767180002</c:v>
                </c:pt>
                <c:pt idx="29404">
                  <c:v>3.918139457703</c:v>
                </c:pt>
                <c:pt idx="29405">
                  <c:v>3.9183080196379998</c:v>
                </c:pt>
                <c:pt idx="29406">
                  <c:v>3.918427467346</c:v>
                </c:pt>
                <c:pt idx="29407">
                  <c:v>3.9185049533840002</c:v>
                </c:pt>
                <c:pt idx="29408">
                  <c:v>3.9186215400700002</c:v>
                </c:pt>
                <c:pt idx="29409">
                  <c:v>3.9186961650850001</c:v>
                </c:pt>
                <c:pt idx="29410">
                  <c:v>3.9188306331630001</c:v>
                </c:pt>
                <c:pt idx="29411">
                  <c:v>3.9191260337829998</c:v>
                </c:pt>
                <c:pt idx="29412">
                  <c:v>3.9194395542140001</c:v>
                </c:pt>
                <c:pt idx="29413">
                  <c:v>3.9195618629459998</c:v>
                </c:pt>
                <c:pt idx="29414">
                  <c:v>3.919631004333</c:v>
                </c:pt>
                <c:pt idx="29415">
                  <c:v>3.9198055267330001</c:v>
                </c:pt>
                <c:pt idx="29416">
                  <c:v>3.920061349869</c:v>
                </c:pt>
                <c:pt idx="29417">
                  <c:v>3.9201531410219999</c:v>
                </c:pt>
                <c:pt idx="29418">
                  <c:v>3.9202187061310001</c:v>
                </c:pt>
                <c:pt idx="29419">
                  <c:v>3.9202911853789999</c:v>
                </c:pt>
                <c:pt idx="29420">
                  <c:v>3.9203605651859998</c:v>
                </c:pt>
                <c:pt idx="29421">
                  <c:v>3.920427322388</c:v>
                </c:pt>
                <c:pt idx="29422">
                  <c:v>3.9204924106600001</c:v>
                </c:pt>
                <c:pt idx="29423">
                  <c:v>3.9205317497249998</c:v>
                </c:pt>
                <c:pt idx="29424">
                  <c:v>3.9206047058109998</c:v>
                </c:pt>
                <c:pt idx="29425">
                  <c:v>3.9206268787380001</c:v>
                </c:pt>
                <c:pt idx="29426">
                  <c:v>3.9207062721249999</c:v>
                </c:pt>
                <c:pt idx="29427">
                  <c:v>3.9207839965820002</c:v>
                </c:pt>
                <c:pt idx="29428">
                  <c:v>3.9208369255069999</c:v>
                </c:pt>
                <c:pt idx="29429">
                  <c:v>3.920912504196</c:v>
                </c:pt>
                <c:pt idx="29430">
                  <c:v>3.920992851257</c:v>
                </c:pt>
                <c:pt idx="29431">
                  <c:v>3.9210250377659999</c:v>
                </c:pt>
                <c:pt idx="29432">
                  <c:v>3.9211196899409999</c:v>
                </c:pt>
                <c:pt idx="29433">
                  <c:v>3.9213428497309999</c:v>
                </c:pt>
                <c:pt idx="29434">
                  <c:v>3.9214107990259999</c:v>
                </c:pt>
                <c:pt idx="29435">
                  <c:v>3.9214875698089999</c:v>
                </c:pt>
                <c:pt idx="29436">
                  <c:v>3.9215323925019998</c:v>
                </c:pt>
                <c:pt idx="29437">
                  <c:v>3.9215614795680001</c:v>
                </c:pt>
                <c:pt idx="29438">
                  <c:v>3.9216415882110001</c:v>
                </c:pt>
                <c:pt idx="29439">
                  <c:v>3.921688556671</c:v>
                </c:pt>
                <c:pt idx="29440">
                  <c:v>3.9217274189000002</c:v>
                </c:pt>
                <c:pt idx="29441">
                  <c:v>3.9218144416810001</c:v>
                </c:pt>
                <c:pt idx="29442">
                  <c:v>3.9218587875369999</c:v>
                </c:pt>
                <c:pt idx="29443">
                  <c:v>3.9219024181369999</c:v>
                </c:pt>
                <c:pt idx="29444">
                  <c:v>3.9219858646389998</c:v>
                </c:pt>
                <c:pt idx="29445">
                  <c:v>3.9220218658450001</c:v>
                </c:pt>
                <c:pt idx="29446">
                  <c:v>3.9220774173740001</c:v>
                </c:pt>
                <c:pt idx="29447">
                  <c:v>3.92218708992</c:v>
                </c:pt>
                <c:pt idx="29448">
                  <c:v>3.9223113060000001</c:v>
                </c:pt>
                <c:pt idx="29449">
                  <c:v>3.9223358631130001</c:v>
                </c:pt>
                <c:pt idx="29450">
                  <c:v>3.922394752502</c:v>
                </c:pt>
                <c:pt idx="29451">
                  <c:v>3.9224741458889998</c:v>
                </c:pt>
                <c:pt idx="29452">
                  <c:v>3.9224994182590001</c:v>
                </c:pt>
                <c:pt idx="29453">
                  <c:v>3.9225616455079999</c:v>
                </c:pt>
                <c:pt idx="29454">
                  <c:v>3.922633647919</c:v>
                </c:pt>
                <c:pt idx="29455">
                  <c:v>3.9226572513579998</c:v>
                </c:pt>
                <c:pt idx="29456">
                  <c:v>3.9227302074430002</c:v>
                </c:pt>
                <c:pt idx="29457">
                  <c:v>3.9228060245509999</c:v>
                </c:pt>
                <c:pt idx="29458">
                  <c:v>3.922830581665</c:v>
                </c:pt>
                <c:pt idx="29459">
                  <c:v>3.9229679107669999</c:v>
                </c:pt>
                <c:pt idx="29460">
                  <c:v>3.9230539798740001</c:v>
                </c:pt>
                <c:pt idx="29461">
                  <c:v>3.9231257438660001</c:v>
                </c:pt>
                <c:pt idx="29462">
                  <c:v>3.9232382774349999</c:v>
                </c:pt>
                <c:pt idx="29463">
                  <c:v>3.9233510494230002</c:v>
                </c:pt>
                <c:pt idx="29464">
                  <c:v>3.9234790801999999</c:v>
                </c:pt>
                <c:pt idx="29465">
                  <c:v>3.9236752986910002</c:v>
                </c:pt>
                <c:pt idx="29466">
                  <c:v>3.9239926338200002</c:v>
                </c:pt>
                <c:pt idx="29467">
                  <c:v>3.9240717887879999</c:v>
                </c:pt>
                <c:pt idx="29468">
                  <c:v>3.9241516590119998</c:v>
                </c:pt>
                <c:pt idx="29469">
                  <c:v>3.9241738319400001</c:v>
                </c:pt>
                <c:pt idx="29470">
                  <c:v>3.9242403507230001</c:v>
                </c:pt>
                <c:pt idx="29471">
                  <c:v>3.924306154251</c:v>
                </c:pt>
                <c:pt idx="29472">
                  <c:v>3.9243550300600001</c:v>
                </c:pt>
                <c:pt idx="29473">
                  <c:v>3.9243667125699999</c:v>
                </c:pt>
                <c:pt idx="29474">
                  <c:v>3.9244244098659999</c:v>
                </c:pt>
                <c:pt idx="29475">
                  <c:v>3.9244842529300001</c:v>
                </c:pt>
                <c:pt idx="29476">
                  <c:v>3.9245445728299999</c:v>
                </c:pt>
                <c:pt idx="29477">
                  <c:v>3.924569129944</c:v>
                </c:pt>
                <c:pt idx="29478">
                  <c:v>3.9246089458469999</c:v>
                </c:pt>
                <c:pt idx="29479">
                  <c:v>3.9246778488160001</c:v>
                </c:pt>
                <c:pt idx="29480">
                  <c:v>3.9247457981110001</c:v>
                </c:pt>
                <c:pt idx="29481">
                  <c:v>3.9247758388520002</c:v>
                </c:pt>
                <c:pt idx="29482">
                  <c:v>3.9248433113100001</c:v>
                </c:pt>
                <c:pt idx="29483">
                  <c:v>3.9249136447909998</c:v>
                </c:pt>
                <c:pt idx="29484">
                  <c:v>3.9249362945559998</c:v>
                </c:pt>
                <c:pt idx="29485">
                  <c:v>3.925017595291</c:v>
                </c:pt>
                <c:pt idx="29486">
                  <c:v>3.9252965450290001</c:v>
                </c:pt>
                <c:pt idx="29487">
                  <c:v>3.9254243373870001</c:v>
                </c:pt>
                <c:pt idx="29488">
                  <c:v>3.9254875183109998</c:v>
                </c:pt>
                <c:pt idx="29489">
                  <c:v>3.92555809021</c:v>
                </c:pt>
                <c:pt idx="29490">
                  <c:v>3.925633192062</c:v>
                </c:pt>
                <c:pt idx="29491">
                  <c:v>3.9257309436800001</c:v>
                </c:pt>
                <c:pt idx="29492">
                  <c:v>3.9257731437680001</c:v>
                </c:pt>
                <c:pt idx="29493">
                  <c:v>3.9258658885959998</c:v>
                </c:pt>
                <c:pt idx="29494">
                  <c:v>3.9259760379789999</c:v>
                </c:pt>
                <c:pt idx="29495">
                  <c:v>3.9262952804569999</c:v>
                </c:pt>
                <c:pt idx="29496">
                  <c:v>3.926637411118</c:v>
                </c:pt>
                <c:pt idx="29497">
                  <c:v>3.9269542694089998</c:v>
                </c:pt>
                <c:pt idx="29498">
                  <c:v>3.92724776268</c:v>
                </c:pt>
                <c:pt idx="29499">
                  <c:v>3.9275956153870002</c:v>
                </c:pt>
                <c:pt idx="29500">
                  <c:v>3.9279370307920001</c:v>
                </c:pt>
                <c:pt idx="29501">
                  <c:v>3.928206920624</c:v>
                </c:pt>
                <c:pt idx="29502">
                  <c:v>3.9283730983730001</c:v>
                </c:pt>
                <c:pt idx="29503">
                  <c:v>3.9285078048709998</c:v>
                </c:pt>
                <c:pt idx="29504">
                  <c:v>3.928586959839</c:v>
                </c:pt>
                <c:pt idx="29505">
                  <c:v>3.9286980628969999</c:v>
                </c:pt>
                <c:pt idx="29506">
                  <c:v>3.9287557601929999</c:v>
                </c:pt>
                <c:pt idx="29507">
                  <c:v>3.9290921688079998</c:v>
                </c:pt>
                <c:pt idx="29508">
                  <c:v>3.9292924404140002</c:v>
                </c:pt>
                <c:pt idx="29509">
                  <c:v>3.9294073581700002</c:v>
                </c:pt>
                <c:pt idx="29510">
                  <c:v>3.9294927120210001</c:v>
                </c:pt>
                <c:pt idx="29511">
                  <c:v>3.9295573234560002</c:v>
                </c:pt>
                <c:pt idx="29512">
                  <c:v>3.9296627044679999</c:v>
                </c:pt>
                <c:pt idx="29513">
                  <c:v>3.9298503398900002</c:v>
                </c:pt>
                <c:pt idx="29514">
                  <c:v>3.9301795959470001</c:v>
                </c:pt>
                <c:pt idx="29515">
                  <c:v>3.930435419083</c:v>
                </c:pt>
                <c:pt idx="29516">
                  <c:v>3.9305474758150001</c:v>
                </c:pt>
                <c:pt idx="29517">
                  <c:v>3.9306871891020001</c:v>
                </c:pt>
                <c:pt idx="29518">
                  <c:v>3.9307682514189999</c:v>
                </c:pt>
                <c:pt idx="29519">
                  <c:v>3.9308443069460002</c:v>
                </c:pt>
                <c:pt idx="29520">
                  <c:v>3.930923700333</c:v>
                </c:pt>
                <c:pt idx="29521">
                  <c:v>3.9309525489810002</c:v>
                </c:pt>
                <c:pt idx="29522">
                  <c:v>3.9309835433960001</c:v>
                </c:pt>
                <c:pt idx="29523">
                  <c:v>3.9310591220859998</c:v>
                </c:pt>
                <c:pt idx="29524">
                  <c:v>3.931135177612</c:v>
                </c:pt>
                <c:pt idx="29525">
                  <c:v>3.9312055110930002</c:v>
                </c:pt>
                <c:pt idx="29526">
                  <c:v>3.9312829971309999</c:v>
                </c:pt>
                <c:pt idx="29527">
                  <c:v>3.931359767914</c:v>
                </c:pt>
                <c:pt idx="29528">
                  <c:v>3.9316136837009998</c:v>
                </c:pt>
                <c:pt idx="29529">
                  <c:v>3.9317097663879998</c:v>
                </c:pt>
                <c:pt idx="29530">
                  <c:v>3.9318215847019999</c:v>
                </c:pt>
                <c:pt idx="29531">
                  <c:v>3.9318838119509998</c:v>
                </c:pt>
                <c:pt idx="29532">
                  <c:v>3.9320545196530001</c:v>
                </c:pt>
                <c:pt idx="29533">
                  <c:v>3.932362794876</c:v>
                </c:pt>
                <c:pt idx="29534">
                  <c:v>3.9325079917910002</c:v>
                </c:pt>
                <c:pt idx="29535">
                  <c:v>3.9326374530789998</c:v>
                </c:pt>
                <c:pt idx="29536">
                  <c:v>3.9327228069309998</c:v>
                </c:pt>
                <c:pt idx="29537">
                  <c:v>3.9327938556670001</c:v>
                </c:pt>
                <c:pt idx="29538">
                  <c:v>3.9328424930570001</c:v>
                </c:pt>
                <c:pt idx="29539">
                  <c:v>3.9329235553739998</c:v>
                </c:pt>
                <c:pt idx="29540">
                  <c:v>3.9330012798310001</c:v>
                </c:pt>
                <c:pt idx="29541">
                  <c:v>3.9330768585209999</c:v>
                </c:pt>
                <c:pt idx="29542">
                  <c:v>3.9331495761870001</c:v>
                </c:pt>
                <c:pt idx="29543">
                  <c:v>3.9332244396210001</c:v>
                </c:pt>
                <c:pt idx="29544">
                  <c:v>3.933313131332</c:v>
                </c:pt>
                <c:pt idx="29545">
                  <c:v>3.9333488941189998</c:v>
                </c:pt>
                <c:pt idx="29546">
                  <c:v>3.9333841800689999</c:v>
                </c:pt>
                <c:pt idx="29547">
                  <c:v>3.933468341827</c:v>
                </c:pt>
                <c:pt idx="29548">
                  <c:v>3.9336676597600002</c:v>
                </c:pt>
                <c:pt idx="29549">
                  <c:v>3.9338488578800002</c:v>
                </c:pt>
                <c:pt idx="29550">
                  <c:v>3.9339714050289998</c:v>
                </c:pt>
                <c:pt idx="29551">
                  <c:v>3.9340391159060002</c:v>
                </c:pt>
                <c:pt idx="29552">
                  <c:v>3.9341533184049999</c:v>
                </c:pt>
                <c:pt idx="29553">
                  <c:v>3.9342610836029999</c:v>
                </c:pt>
                <c:pt idx="29554">
                  <c:v>3.934319019318</c:v>
                </c:pt>
                <c:pt idx="29555">
                  <c:v>3.9343678951259999</c:v>
                </c:pt>
                <c:pt idx="29556">
                  <c:v>3.9344625473020001</c:v>
                </c:pt>
                <c:pt idx="29557">
                  <c:v>3.9345238208770001</c:v>
                </c:pt>
                <c:pt idx="29558">
                  <c:v>3.9345779418950002</c:v>
                </c:pt>
                <c:pt idx="29559">
                  <c:v>3.934674978256</c:v>
                </c:pt>
                <c:pt idx="29560">
                  <c:v>3.9347302913669999</c:v>
                </c:pt>
                <c:pt idx="29561">
                  <c:v>3.9347925186160002</c:v>
                </c:pt>
                <c:pt idx="29562">
                  <c:v>3.934887647629</c:v>
                </c:pt>
                <c:pt idx="29563">
                  <c:v>3.9349288940429998</c:v>
                </c:pt>
                <c:pt idx="29564">
                  <c:v>3.9350504875180001</c:v>
                </c:pt>
                <c:pt idx="29565">
                  <c:v>3.9351167678830001</c:v>
                </c:pt>
                <c:pt idx="29566">
                  <c:v>3.935199975967</c:v>
                </c:pt>
                <c:pt idx="29567">
                  <c:v>3.9353263378140002</c:v>
                </c:pt>
                <c:pt idx="29568">
                  <c:v>3.9354448318480002</c:v>
                </c:pt>
                <c:pt idx="29569">
                  <c:v>3.935660123825</c:v>
                </c:pt>
                <c:pt idx="29570">
                  <c:v>3.9357669353490001</c:v>
                </c:pt>
                <c:pt idx="29571">
                  <c:v>3.9359018802639998</c:v>
                </c:pt>
                <c:pt idx="29572">
                  <c:v>3.93625497818</c:v>
                </c:pt>
                <c:pt idx="29573">
                  <c:v>3.9363338947300002</c:v>
                </c:pt>
                <c:pt idx="29574">
                  <c:v>3.936397790909</c:v>
                </c:pt>
                <c:pt idx="29575">
                  <c:v>3.9364326000209999</c:v>
                </c:pt>
                <c:pt idx="29576">
                  <c:v>3.9364967346189998</c:v>
                </c:pt>
                <c:pt idx="29577">
                  <c:v>3.9365143775939999</c:v>
                </c:pt>
                <c:pt idx="29578">
                  <c:v>3.9365832805630001</c:v>
                </c:pt>
                <c:pt idx="29579">
                  <c:v>3.936631679535</c:v>
                </c:pt>
                <c:pt idx="29580">
                  <c:v>3.9366950988770002</c:v>
                </c:pt>
                <c:pt idx="29581">
                  <c:v>3.936716794968</c:v>
                </c:pt>
                <c:pt idx="29582">
                  <c:v>3.9367818832400001</c:v>
                </c:pt>
                <c:pt idx="29583">
                  <c:v>3.9368348121640002</c:v>
                </c:pt>
                <c:pt idx="29584">
                  <c:v>3.9369099140169999</c:v>
                </c:pt>
                <c:pt idx="29585">
                  <c:v>3.9369783401489999</c:v>
                </c:pt>
                <c:pt idx="29586">
                  <c:v>3.9370503425600001</c:v>
                </c:pt>
                <c:pt idx="29587">
                  <c:v>3.937076330185</c:v>
                </c:pt>
                <c:pt idx="29588">
                  <c:v>3.93710398674</c:v>
                </c:pt>
                <c:pt idx="29589">
                  <c:v>3.937180995941</c:v>
                </c:pt>
                <c:pt idx="29590">
                  <c:v>3.9372117519379999</c:v>
                </c:pt>
                <c:pt idx="29591">
                  <c:v>3.937242031097</c:v>
                </c:pt>
                <c:pt idx="29592">
                  <c:v>3.9373145103449998</c:v>
                </c:pt>
                <c:pt idx="29593">
                  <c:v>3.9373555183410001</c:v>
                </c:pt>
                <c:pt idx="29594">
                  <c:v>3.9373800754550001</c:v>
                </c:pt>
                <c:pt idx="29595">
                  <c:v>3.9374454021449998</c:v>
                </c:pt>
                <c:pt idx="29596">
                  <c:v>3.9374890327449998</c:v>
                </c:pt>
                <c:pt idx="29597">
                  <c:v>3.937512159348</c:v>
                </c:pt>
                <c:pt idx="29598">
                  <c:v>3.9377906322479999</c:v>
                </c:pt>
                <c:pt idx="29599">
                  <c:v>3.9378352165220001</c:v>
                </c:pt>
                <c:pt idx="29600">
                  <c:v>3.9378983974459998</c:v>
                </c:pt>
                <c:pt idx="29601">
                  <c:v>3.9379963874819999</c:v>
                </c:pt>
                <c:pt idx="29602">
                  <c:v>3.938049316406</c:v>
                </c:pt>
                <c:pt idx="29603">
                  <c:v>3.9381256103519999</c:v>
                </c:pt>
                <c:pt idx="29604">
                  <c:v>3.9382300376889998</c:v>
                </c:pt>
                <c:pt idx="29605">
                  <c:v>3.9382801055910002</c:v>
                </c:pt>
                <c:pt idx="29606">
                  <c:v>3.9383585453030001</c:v>
                </c:pt>
                <c:pt idx="29607">
                  <c:v>3.9384510517120002</c:v>
                </c:pt>
                <c:pt idx="29608">
                  <c:v>3.9384758472439998</c:v>
                </c:pt>
                <c:pt idx="29609">
                  <c:v>3.9385979175569998</c:v>
                </c:pt>
                <c:pt idx="29610">
                  <c:v>3.9389023780820001</c:v>
                </c:pt>
                <c:pt idx="29611">
                  <c:v>3.9392714500429999</c:v>
                </c:pt>
                <c:pt idx="29612">
                  <c:v>3.939550638199</c:v>
                </c:pt>
                <c:pt idx="29613">
                  <c:v>3.9397411346440001</c:v>
                </c:pt>
                <c:pt idx="29614">
                  <c:v>3.9400265216829999</c:v>
                </c:pt>
                <c:pt idx="29615">
                  <c:v>3.9401242732999999</c:v>
                </c:pt>
                <c:pt idx="29616">
                  <c:v>3.9401946067810001</c:v>
                </c:pt>
                <c:pt idx="29617">
                  <c:v>3.94029712677</c:v>
                </c:pt>
                <c:pt idx="29618">
                  <c:v>3.9404220581049998</c:v>
                </c:pt>
                <c:pt idx="29619">
                  <c:v>3.9404981136320001</c:v>
                </c:pt>
                <c:pt idx="29620">
                  <c:v>3.9406251907350001</c:v>
                </c:pt>
                <c:pt idx="29621">
                  <c:v>3.9409873485569999</c:v>
                </c:pt>
                <c:pt idx="29622">
                  <c:v>3.9412760734560002</c:v>
                </c:pt>
                <c:pt idx="29623">
                  <c:v>3.9413566589359998</c:v>
                </c:pt>
                <c:pt idx="29624">
                  <c:v>3.9414889812470002</c:v>
                </c:pt>
                <c:pt idx="29625">
                  <c:v>3.9416041374209998</c:v>
                </c:pt>
                <c:pt idx="29626">
                  <c:v>3.9416804313660001</c:v>
                </c:pt>
                <c:pt idx="29627">
                  <c:v>3.9417057037349998</c:v>
                </c:pt>
                <c:pt idx="29628">
                  <c:v>3.9417796134950001</c:v>
                </c:pt>
                <c:pt idx="29629">
                  <c:v>3.9418122768399999</c:v>
                </c:pt>
                <c:pt idx="29630">
                  <c:v>3.9418711662289998</c:v>
                </c:pt>
                <c:pt idx="29631">
                  <c:v>3.9419322013849998</c:v>
                </c:pt>
                <c:pt idx="29632">
                  <c:v>3.941948413849</c:v>
                </c:pt>
                <c:pt idx="29633">
                  <c:v>3.9420015811920002</c:v>
                </c:pt>
                <c:pt idx="29634">
                  <c:v>3.9420580863949999</c:v>
                </c:pt>
                <c:pt idx="29635">
                  <c:v>3.9420773982999999</c:v>
                </c:pt>
                <c:pt idx="29636">
                  <c:v>3.9421226978299999</c:v>
                </c:pt>
                <c:pt idx="29637">
                  <c:v>3.9421858787540001</c:v>
                </c:pt>
                <c:pt idx="29638">
                  <c:v>3.942210435867</c:v>
                </c:pt>
                <c:pt idx="29639">
                  <c:v>3.9422509670260002</c:v>
                </c:pt>
                <c:pt idx="29640">
                  <c:v>3.9423260688780002</c:v>
                </c:pt>
                <c:pt idx="29641">
                  <c:v>3.942405462265</c:v>
                </c:pt>
                <c:pt idx="29642">
                  <c:v>3.94269323349</c:v>
                </c:pt>
                <c:pt idx="29643">
                  <c:v>3.9428138732910001</c:v>
                </c:pt>
                <c:pt idx="29644">
                  <c:v>3.9428365230560001</c:v>
                </c:pt>
                <c:pt idx="29645">
                  <c:v>3.9429161548609999</c:v>
                </c:pt>
                <c:pt idx="29646">
                  <c:v>3.9429631233219999</c:v>
                </c:pt>
                <c:pt idx="29647">
                  <c:v>3.943078756332</c:v>
                </c:pt>
                <c:pt idx="29648">
                  <c:v>3.9431171417240001</c:v>
                </c:pt>
                <c:pt idx="29649">
                  <c:v>3.9432377815250002</c:v>
                </c:pt>
                <c:pt idx="29650">
                  <c:v>3.9433059692380001</c:v>
                </c:pt>
                <c:pt idx="29651">
                  <c:v>3.943497419357</c:v>
                </c:pt>
                <c:pt idx="29652">
                  <c:v>3.9436290264129998</c:v>
                </c:pt>
                <c:pt idx="29653">
                  <c:v>3.9437470436100002</c:v>
                </c:pt>
                <c:pt idx="29654">
                  <c:v>3.9439151287079999</c:v>
                </c:pt>
                <c:pt idx="29655">
                  <c:v>3.9441351890559999</c:v>
                </c:pt>
                <c:pt idx="29656">
                  <c:v>3.944271326065</c:v>
                </c:pt>
                <c:pt idx="29657">
                  <c:v>3.9443686008449999</c:v>
                </c:pt>
                <c:pt idx="29658">
                  <c:v>3.9444453716279999</c:v>
                </c:pt>
                <c:pt idx="29659">
                  <c:v>3.9445199966429998</c:v>
                </c:pt>
                <c:pt idx="29660">
                  <c:v>3.944679260254</c:v>
                </c:pt>
                <c:pt idx="29661">
                  <c:v>3.9450390338900001</c:v>
                </c:pt>
                <c:pt idx="29662">
                  <c:v>3.945174694061</c:v>
                </c:pt>
                <c:pt idx="29663">
                  <c:v>3.9454998970030002</c:v>
                </c:pt>
                <c:pt idx="29664">
                  <c:v>3.9457530975339998</c:v>
                </c:pt>
                <c:pt idx="29665">
                  <c:v>3.9458737373349999</c:v>
                </c:pt>
                <c:pt idx="29666">
                  <c:v>3.946137189865</c:v>
                </c:pt>
                <c:pt idx="29667">
                  <c:v>3.9464433193209998</c:v>
                </c:pt>
                <c:pt idx="29668">
                  <c:v>3.946595907211</c:v>
                </c:pt>
                <c:pt idx="29669">
                  <c:v>3.946676254272</c:v>
                </c:pt>
                <c:pt idx="29670">
                  <c:v>3.9468605518339999</c:v>
                </c:pt>
                <c:pt idx="29671">
                  <c:v>3.947009086609</c:v>
                </c:pt>
                <c:pt idx="29672">
                  <c:v>3.9471857547760001</c:v>
                </c:pt>
                <c:pt idx="29673">
                  <c:v>3.9473268985750001</c:v>
                </c:pt>
                <c:pt idx="29674">
                  <c:v>3.9474570751189999</c:v>
                </c:pt>
                <c:pt idx="29675">
                  <c:v>3.947582960129</c:v>
                </c:pt>
                <c:pt idx="29676">
                  <c:v>3.9476957321169999</c:v>
                </c:pt>
                <c:pt idx="29677">
                  <c:v>3.9478764534000002</c:v>
                </c:pt>
                <c:pt idx="29678">
                  <c:v>3.9482393264770002</c:v>
                </c:pt>
                <c:pt idx="29679">
                  <c:v>3.9485638141630002</c:v>
                </c:pt>
                <c:pt idx="29680">
                  <c:v>3.948745965958</c:v>
                </c:pt>
                <c:pt idx="29681">
                  <c:v>3.949066877365</c:v>
                </c:pt>
                <c:pt idx="29682">
                  <c:v>3.9494409561160002</c:v>
                </c:pt>
                <c:pt idx="29683">
                  <c:v>3.9497494697570001</c:v>
                </c:pt>
                <c:pt idx="29684">
                  <c:v>3.9499523639679999</c:v>
                </c:pt>
                <c:pt idx="29685">
                  <c:v>3.9500973224639999</c:v>
                </c:pt>
                <c:pt idx="29686">
                  <c:v>3.9501762390140001</c:v>
                </c:pt>
                <c:pt idx="29687">
                  <c:v>3.9502537250519998</c:v>
                </c:pt>
                <c:pt idx="29688">
                  <c:v>3.9503705501559998</c:v>
                </c:pt>
                <c:pt idx="29689">
                  <c:v>3.950489997864</c:v>
                </c:pt>
                <c:pt idx="29690">
                  <c:v>3.9506254196169999</c:v>
                </c:pt>
                <c:pt idx="29691">
                  <c:v>3.9507036209109998</c:v>
                </c:pt>
                <c:pt idx="29692">
                  <c:v>3.9509918689729999</c:v>
                </c:pt>
                <c:pt idx="29693">
                  <c:v>3.9513013362880001</c:v>
                </c:pt>
                <c:pt idx="29694">
                  <c:v>3.951417684555</c:v>
                </c:pt>
                <c:pt idx="29695">
                  <c:v>3.9514896869660001</c:v>
                </c:pt>
                <c:pt idx="29696">
                  <c:v>3.9515602588649998</c:v>
                </c:pt>
                <c:pt idx="29697">
                  <c:v>3.951581478119</c:v>
                </c:pt>
                <c:pt idx="29698">
                  <c:v>3.9516541957859999</c:v>
                </c:pt>
                <c:pt idx="29699">
                  <c:v>3.9517259597779999</c:v>
                </c:pt>
                <c:pt idx="29700">
                  <c:v>3.9517517089840002</c:v>
                </c:pt>
                <c:pt idx="29701">
                  <c:v>3.951827764511</c:v>
                </c:pt>
                <c:pt idx="29702">
                  <c:v>3.9518864154819999</c:v>
                </c:pt>
                <c:pt idx="29703">
                  <c:v>3.9519116878510001</c:v>
                </c:pt>
                <c:pt idx="29704">
                  <c:v>3.952038526535</c:v>
                </c:pt>
                <c:pt idx="29705">
                  <c:v>3.9521324634549999</c:v>
                </c:pt>
                <c:pt idx="29706">
                  <c:v>3.952450037003</c:v>
                </c:pt>
                <c:pt idx="29707">
                  <c:v>3.9527258872990001</c:v>
                </c:pt>
                <c:pt idx="29708">
                  <c:v>3.9528794288640001</c:v>
                </c:pt>
                <c:pt idx="29709">
                  <c:v>3.952960968018</c:v>
                </c:pt>
                <c:pt idx="29710">
                  <c:v>3.9530148506159999</c:v>
                </c:pt>
                <c:pt idx="29711">
                  <c:v>3.9530811309809999</c:v>
                </c:pt>
                <c:pt idx="29712">
                  <c:v>3.9531555175780002</c:v>
                </c:pt>
                <c:pt idx="29713">
                  <c:v>3.953175544739</c:v>
                </c:pt>
                <c:pt idx="29714">
                  <c:v>3.9532129764559998</c:v>
                </c:pt>
                <c:pt idx="29715">
                  <c:v>3.9532828330990002</c:v>
                </c:pt>
                <c:pt idx="29716">
                  <c:v>3.9533460140229999</c:v>
                </c:pt>
                <c:pt idx="29717">
                  <c:v>3.9534151554110002</c:v>
                </c:pt>
                <c:pt idx="29718">
                  <c:v>3.9537208080289998</c:v>
                </c:pt>
                <c:pt idx="29719">
                  <c:v>3.954064846039</c:v>
                </c:pt>
                <c:pt idx="29720">
                  <c:v>3.9542000293730002</c:v>
                </c:pt>
                <c:pt idx="29721">
                  <c:v>3.9542922973630001</c:v>
                </c:pt>
                <c:pt idx="29722">
                  <c:v>3.9546205997469999</c:v>
                </c:pt>
                <c:pt idx="29723">
                  <c:v>3.954837322235</c:v>
                </c:pt>
                <c:pt idx="29724">
                  <c:v>3.9551520347600002</c:v>
                </c:pt>
                <c:pt idx="29725">
                  <c:v>3.9552326202389998</c:v>
                </c:pt>
                <c:pt idx="29726">
                  <c:v>3.9553160667420002</c:v>
                </c:pt>
                <c:pt idx="29727">
                  <c:v>3.9553947448729998</c:v>
                </c:pt>
                <c:pt idx="29728">
                  <c:v>3.9557120800019998</c:v>
                </c:pt>
                <c:pt idx="29729">
                  <c:v>3.9559714794160001</c:v>
                </c:pt>
                <c:pt idx="29730">
                  <c:v>3.9562947750089998</c:v>
                </c:pt>
                <c:pt idx="29731">
                  <c:v>3.9566612243649999</c:v>
                </c:pt>
                <c:pt idx="29732">
                  <c:v>3.9567546844480002</c:v>
                </c:pt>
                <c:pt idx="29733">
                  <c:v>3.9568369388579998</c:v>
                </c:pt>
                <c:pt idx="29734">
                  <c:v>3.9569325447080002</c:v>
                </c:pt>
                <c:pt idx="29735">
                  <c:v>3.9570159912110001</c:v>
                </c:pt>
                <c:pt idx="29736">
                  <c:v>3.9571051597600002</c:v>
                </c:pt>
                <c:pt idx="29737">
                  <c:v>3.9571959972380002</c:v>
                </c:pt>
                <c:pt idx="29738">
                  <c:v>3.957491397858</c:v>
                </c:pt>
                <c:pt idx="29739">
                  <c:v>3.9575557708739999</c:v>
                </c:pt>
                <c:pt idx="29740">
                  <c:v>3.9576666355130001</c:v>
                </c:pt>
                <c:pt idx="29741">
                  <c:v>3.9577672481540001</c:v>
                </c:pt>
                <c:pt idx="29742">
                  <c:v>3.9578390121460001</c:v>
                </c:pt>
                <c:pt idx="29743">
                  <c:v>3.9579777717589999</c:v>
                </c:pt>
                <c:pt idx="29744">
                  <c:v>3.9580855369569998</c:v>
                </c:pt>
                <c:pt idx="29745">
                  <c:v>3.9582147598269999</c:v>
                </c:pt>
                <c:pt idx="29746">
                  <c:v>3.9582977294920001</c:v>
                </c:pt>
                <c:pt idx="29747">
                  <c:v>3.9583778381350001</c:v>
                </c:pt>
                <c:pt idx="29748">
                  <c:v>3.9584045410159998</c:v>
                </c:pt>
                <c:pt idx="29749">
                  <c:v>3.958464860916</c:v>
                </c:pt>
                <c:pt idx="29750">
                  <c:v>3.958553552628</c:v>
                </c:pt>
                <c:pt idx="29751">
                  <c:v>3.9588904380800001</c:v>
                </c:pt>
                <c:pt idx="29752">
                  <c:v>3.9591853618620001</c:v>
                </c:pt>
                <c:pt idx="29753">
                  <c:v>3.9594335556029998</c:v>
                </c:pt>
                <c:pt idx="29754">
                  <c:v>3.9595978260039999</c:v>
                </c:pt>
                <c:pt idx="29755">
                  <c:v>3.9598948955540001</c:v>
                </c:pt>
                <c:pt idx="29756">
                  <c:v>3.960011720657</c:v>
                </c:pt>
                <c:pt idx="29757">
                  <c:v>3.9600872993470002</c:v>
                </c:pt>
                <c:pt idx="29758">
                  <c:v>3.9601504802699998</c:v>
                </c:pt>
                <c:pt idx="29759">
                  <c:v>3.9601640701290002</c:v>
                </c:pt>
                <c:pt idx="29760">
                  <c:v>3.960283756256</c:v>
                </c:pt>
                <c:pt idx="29761">
                  <c:v>3.960351705551</c:v>
                </c:pt>
                <c:pt idx="29762">
                  <c:v>3.9604611396789999</c:v>
                </c:pt>
                <c:pt idx="29763">
                  <c:v>3.9607436656949999</c:v>
                </c:pt>
                <c:pt idx="29764">
                  <c:v>3.9607722759250001</c:v>
                </c:pt>
                <c:pt idx="29765">
                  <c:v>3.9608418941500001</c:v>
                </c:pt>
                <c:pt idx="29766">
                  <c:v>3.960907936096</c:v>
                </c:pt>
                <c:pt idx="29767">
                  <c:v>3.9609811306</c:v>
                </c:pt>
                <c:pt idx="29768">
                  <c:v>3.961003780365</c:v>
                </c:pt>
                <c:pt idx="29769">
                  <c:v>3.9610729217529999</c:v>
                </c:pt>
                <c:pt idx="29770">
                  <c:v>3.9611387252810002</c:v>
                </c:pt>
                <c:pt idx="29771">
                  <c:v>3.9612104892729998</c:v>
                </c:pt>
                <c:pt idx="29772">
                  <c:v>3.9613344669339998</c:v>
                </c:pt>
                <c:pt idx="29773">
                  <c:v>3.9614126682280002</c:v>
                </c:pt>
                <c:pt idx="29774">
                  <c:v>3.9615411758420001</c:v>
                </c:pt>
                <c:pt idx="29775">
                  <c:v>3.9616308212279998</c:v>
                </c:pt>
                <c:pt idx="29776">
                  <c:v>3.9617137908940001</c:v>
                </c:pt>
                <c:pt idx="29777">
                  <c:v>3.9617915153499998</c:v>
                </c:pt>
                <c:pt idx="29778">
                  <c:v>3.9618711471560002</c:v>
                </c:pt>
                <c:pt idx="29779">
                  <c:v>3.9621906280519998</c:v>
                </c:pt>
                <c:pt idx="29780">
                  <c:v>3.962343215942</c:v>
                </c:pt>
                <c:pt idx="29781">
                  <c:v>3.962463140488</c:v>
                </c:pt>
                <c:pt idx="29782">
                  <c:v>3.9625546932220002</c:v>
                </c:pt>
                <c:pt idx="29783">
                  <c:v>3.9626667499539998</c:v>
                </c:pt>
                <c:pt idx="29784">
                  <c:v>3.9627287387850001</c:v>
                </c:pt>
                <c:pt idx="29785">
                  <c:v>3.9629111289979999</c:v>
                </c:pt>
                <c:pt idx="29786">
                  <c:v>3.963075399399</c:v>
                </c:pt>
                <c:pt idx="29787">
                  <c:v>3.9631581306460002</c:v>
                </c:pt>
                <c:pt idx="29788">
                  <c:v>3.9632697105410002</c:v>
                </c:pt>
                <c:pt idx="29789">
                  <c:v>3.963342189789</c:v>
                </c:pt>
                <c:pt idx="29790">
                  <c:v>3.9634244441990001</c:v>
                </c:pt>
                <c:pt idx="29791">
                  <c:v>3.963537454605</c:v>
                </c:pt>
                <c:pt idx="29792">
                  <c:v>3.9636983871460001</c:v>
                </c:pt>
                <c:pt idx="29793">
                  <c:v>3.9640386104580001</c:v>
                </c:pt>
                <c:pt idx="29794">
                  <c:v>3.9642052650449999</c:v>
                </c:pt>
                <c:pt idx="29795">
                  <c:v>3.964339733124</c:v>
                </c:pt>
                <c:pt idx="29796">
                  <c:v>3.964475870132</c:v>
                </c:pt>
                <c:pt idx="29797">
                  <c:v>3.9647011756900001</c:v>
                </c:pt>
                <c:pt idx="29798">
                  <c:v>3.964993715286</c:v>
                </c:pt>
                <c:pt idx="29799">
                  <c:v>3.9651975631709999</c:v>
                </c:pt>
                <c:pt idx="29800">
                  <c:v>3.9655787944790002</c:v>
                </c:pt>
                <c:pt idx="29801">
                  <c:v>3.9657409191130002</c:v>
                </c:pt>
                <c:pt idx="29802">
                  <c:v>3.9659011363980001</c:v>
                </c:pt>
                <c:pt idx="29803">
                  <c:v>3.9660146236420002</c:v>
                </c:pt>
                <c:pt idx="29804">
                  <c:v>3.9663527011870001</c:v>
                </c:pt>
                <c:pt idx="29805">
                  <c:v>3.9664304256439999</c:v>
                </c:pt>
                <c:pt idx="29806">
                  <c:v>3.9665043354030001</c:v>
                </c:pt>
                <c:pt idx="29807">
                  <c:v>3.9665851593019998</c:v>
                </c:pt>
                <c:pt idx="29808">
                  <c:v>3.9666597843170002</c:v>
                </c:pt>
                <c:pt idx="29809">
                  <c:v>3.9667339324949999</c:v>
                </c:pt>
                <c:pt idx="29810">
                  <c:v>3.9668176174159999</c:v>
                </c:pt>
                <c:pt idx="29811">
                  <c:v>3.9668471813199999</c:v>
                </c:pt>
                <c:pt idx="29812">
                  <c:v>3.9669804573060001</c:v>
                </c:pt>
                <c:pt idx="29813">
                  <c:v>3.9670543670649998</c:v>
                </c:pt>
                <c:pt idx="29814">
                  <c:v>3.9672391414639998</c:v>
                </c:pt>
                <c:pt idx="29815">
                  <c:v>3.967513561249</c:v>
                </c:pt>
                <c:pt idx="29816">
                  <c:v>3.9676938056950002</c:v>
                </c:pt>
                <c:pt idx="29817">
                  <c:v>3.967750787735</c:v>
                </c:pt>
                <c:pt idx="29818">
                  <c:v>3.9678227901460001</c:v>
                </c:pt>
                <c:pt idx="29819">
                  <c:v>3.9679958820340002</c:v>
                </c:pt>
                <c:pt idx="29820">
                  <c:v>3.9683406353000001</c:v>
                </c:pt>
                <c:pt idx="29821">
                  <c:v>3.968641519547</c:v>
                </c:pt>
                <c:pt idx="29822">
                  <c:v>3.9690217971799999</c:v>
                </c:pt>
                <c:pt idx="29823">
                  <c:v>3.9693365097050002</c:v>
                </c:pt>
                <c:pt idx="29824">
                  <c:v>3.9695169925689999</c:v>
                </c:pt>
                <c:pt idx="29825">
                  <c:v>3.9696319103239999</c:v>
                </c:pt>
                <c:pt idx="29826">
                  <c:v>3.9697015285489998</c:v>
                </c:pt>
                <c:pt idx="29827">
                  <c:v>3.9697761535640002</c:v>
                </c:pt>
                <c:pt idx="29828">
                  <c:v>3.9699056148529999</c:v>
                </c:pt>
                <c:pt idx="29829">
                  <c:v>3.9699413776400001</c:v>
                </c:pt>
                <c:pt idx="29830">
                  <c:v>3.9700343608859998</c:v>
                </c:pt>
                <c:pt idx="29831">
                  <c:v>3.970087766647</c:v>
                </c:pt>
                <c:pt idx="29832">
                  <c:v>3.9701356887819998</c:v>
                </c:pt>
                <c:pt idx="29833">
                  <c:v>3.9702298641199998</c:v>
                </c:pt>
                <c:pt idx="29834">
                  <c:v>3.970277547836</c:v>
                </c:pt>
                <c:pt idx="29835">
                  <c:v>3.9703307151790002</c:v>
                </c:pt>
                <c:pt idx="29836">
                  <c:v>3.9704172611240001</c:v>
                </c:pt>
                <c:pt idx="29837">
                  <c:v>3.9704601764679999</c:v>
                </c:pt>
                <c:pt idx="29838">
                  <c:v>3.9705090522769999</c:v>
                </c:pt>
                <c:pt idx="29839">
                  <c:v>3.9705886840820002</c:v>
                </c:pt>
                <c:pt idx="29840">
                  <c:v>3.9706637859340002</c:v>
                </c:pt>
                <c:pt idx="29841">
                  <c:v>3.9707505702970001</c:v>
                </c:pt>
                <c:pt idx="29842">
                  <c:v>3.970870494843</c:v>
                </c:pt>
                <c:pt idx="29843">
                  <c:v>3.9709916114810002</c:v>
                </c:pt>
                <c:pt idx="29844">
                  <c:v>3.9712567329409998</c:v>
                </c:pt>
                <c:pt idx="29845">
                  <c:v>3.9713313579560001</c:v>
                </c:pt>
                <c:pt idx="29846">
                  <c:v>3.971426725388</c:v>
                </c:pt>
                <c:pt idx="29847">
                  <c:v>3.971599340439</c:v>
                </c:pt>
                <c:pt idx="29848">
                  <c:v>3.971718072891</c:v>
                </c:pt>
                <c:pt idx="29849">
                  <c:v>3.9717988967900002</c:v>
                </c:pt>
                <c:pt idx="29850">
                  <c:v>3.9718613624570001</c:v>
                </c:pt>
                <c:pt idx="29851">
                  <c:v>3.9718961715700001</c:v>
                </c:pt>
                <c:pt idx="29852">
                  <c:v>3.9719123840330002</c:v>
                </c:pt>
                <c:pt idx="29853">
                  <c:v>3.9719736576079998</c:v>
                </c:pt>
                <c:pt idx="29854">
                  <c:v>3.9720404148099999</c:v>
                </c:pt>
                <c:pt idx="29855">
                  <c:v>3.9720811843870001</c:v>
                </c:pt>
                <c:pt idx="29856">
                  <c:v>3.9721007347109998</c:v>
                </c:pt>
                <c:pt idx="29857">
                  <c:v>3.9721684455870001</c:v>
                </c:pt>
                <c:pt idx="29858">
                  <c:v>3.9722208976750002</c:v>
                </c:pt>
                <c:pt idx="29859">
                  <c:v>3.9722406864169999</c:v>
                </c:pt>
                <c:pt idx="29860">
                  <c:v>3.9725887775420001</c:v>
                </c:pt>
                <c:pt idx="29861">
                  <c:v>3.9726548194890001</c:v>
                </c:pt>
                <c:pt idx="29862">
                  <c:v>3.9727292060849999</c:v>
                </c:pt>
                <c:pt idx="29863">
                  <c:v>3.972844362259</c:v>
                </c:pt>
                <c:pt idx="29864">
                  <c:v>3.9729568958280002</c:v>
                </c:pt>
                <c:pt idx="29865">
                  <c:v>3.973285675049</c:v>
                </c:pt>
                <c:pt idx="29866">
                  <c:v>3.9733204841609999</c:v>
                </c:pt>
                <c:pt idx="29867">
                  <c:v>3.9733977317810001</c:v>
                </c:pt>
                <c:pt idx="29868">
                  <c:v>3.973477602005</c:v>
                </c:pt>
                <c:pt idx="29869">
                  <c:v>3.973816156387</c:v>
                </c:pt>
                <c:pt idx="29870">
                  <c:v>3.9741339683530001</c:v>
                </c:pt>
                <c:pt idx="29871">
                  <c:v>3.9744291305539998</c:v>
                </c:pt>
                <c:pt idx="29872">
                  <c:v>3.9744894504550001</c:v>
                </c:pt>
                <c:pt idx="29873">
                  <c:v>3.9745821952820002</c:v>
                </c:pt>
                <c:pt idx="29874">
                  <c:v>3.9747021198270001</c:v>
                </c:pt>
                <c:pt idx="29875">
                  <c:v>3.974781751633</c:v>
                </c:pt>
                <c:pt idx="29876">
                  <c:v>3.9748470783230001</c:v>
                </c:pt>
                <c:pt idx="29877">
                  <c:v>3.9749224185940002</c:v>
                </c:pt>
                <c:pt idx="29878">
                  <c:v>3.975001811981</c:v>
                </c:pt>
                <c:pt idx="29879">
                  <c:v>3.9751245975490002</c:v>
                </c:pt>
                <c:pt idx="29880">
                  <c:v>3.9753007888790002</c:v>
                </c:pt>
                <c:pt idx="29881">
                  <c:v>3.975667715073</c:v>
                </c:pt>
                <c:pt idx="29882">
                  <c:v>3.975880622864</c:v>
                </c:pt>
                <c:pt idx="29883">
                  <c:v>3.9761817455289998</c:v>
                </c:pt>
                <c:pt idx="29884">
                  <c:v>3.976218938828</c:v>
                </c:pt>
                <c:pt idx="29885">
                  <c:v>3.97629404068</c:v>
                </c:pt>
                <c:pt idx="29886">
                  <c:v>3.9763596057889998</c:v>
                </c:pt>
                <c:pt idx="29887">
                  <c:v>3.9763998985289999</c:v>
                </c:pt>
                <c:pt idx="29888">
                  <c:v>3.976422786713</c:v>
                </c:pt>
                <c:pt idx="29889">
                  <c:v>3.9764912128450001</c:v>
                </c:pt>
                <c:pt idx="29890">
                  <c:v>3.9765341281889999</c:v>
                </c:pt>
                <c:pt idx="29891">
                  <c:v>3.9765577316280001</c:v>
                </c:pt>
                <c:pt idx="29892">
                  <c:v>3.9766290187840001</c:v>
                </c:pt>
                <c:pt idx="29893">
                  <c:v>3.976667165756</c:v>
                </c:pt>
                <c:pt idx="29894">
                  <c:v>3.9766924381259998</c:v>
                </c:pt>
                <c:pt idx="29895">
                  <c:v>3.976759672165</c:v>
                </c:pt>
                <c:pt idx="29896">
                  <c:v>3.9770545959470001</c:v>
                </c:pt>
                <c:pt idx="29897">
                  <c:v>3.9772648811339999</c:v>
                </c:pt>
                <c:pt idx="29898">
                  <c:v>3.977511167526</c:v>
                </c:pt>
                <c:pt idx="29899">
                  <c:v>3.9775924682619999</c:v>
                </c:pt>
                <c:pt idx="29900">
                  <c:v>3.9776115417479998</c:v>
                </c:pt>
                <c:pt idx="29901">
                  <c:v>3.9777398109440001</c:v>
                </c:pt>
                <c:pt idx="29902">
                  <c:v>3.9780044555659999</c:v>
                </c:pt>
                <c:pt idx="29903">
                  <c:v>3.9782931804659998</c:v>
                </c:pt>
                <c:pt idx="29904">
                  <c:v>3.9783806800839998</c:v>
                </c:pt>
                <c:pt idx="29905">
                  <c:v>3.9787294864649998</c:v>
                </c:pt>
                <c:pt idx="29906">
                  <c:v>3.9788422584530001</c:v>
                </c:pt>
                <c:pt idx="29907">
                  <c:v>3.9789676666260001</c:v>
                </c:pt>
                <c:pt idx="29908">
                  <c:v>3.978984594345</c:v>
                </c:pt>
                <c:pt idx="29909">
                  <c:v>3.9790585041050002</c:v>
                </c:pt>
                <c:pt idx="29910">
                  <c:v>3.9791252613069998</c:v>
                </c:pt>
                <c:pt idx="29911">
                  <c:v>3.9791495800019998</c:v>
                </c:pt>
                <c:pt idx="29912">
                  <c:v>3.9792225360870002</c:v>
                </c:pt>
                <c:pt idx="29913">
                  <c:v>3.9792897701259999</c:v>
                </c:pt>
                <c:pt idx="29914">
                  <c:v>3.9793140888209999</c:v>
                </c:pt>
                <c:pt idx="29915">
                  <c:v>3.9794542789460001</c:v>
                </c:pt>
                <c:pt idx="29916">
                  <c:v>3.9795868396760001</c:v>
                </c:pt>
                <c:pt idx="29917">
                  <c:v>3.9797263145450001</c:v>
                </c:pt>
                <c:pt idx="29918">
                  <c:v>3.9800918102259999</c:v>
                </c:pt>
                <c:pt idx="29919">
                  <c:v>3.9802670478820001</c:v>
                </c:pt>
                <c:pt idx="29920">
                  <c:v>3.9804358482360001</c:v>
                </c:pt>
                <c:pt idx="29921">
                  <c:v>3.9805171489719999</c:v>
                </c:pt>
                <c:pt idx="29922">
                  <c:v>3.9805963039400001</c:v>
                </c:pt>
                <c:pt idx="29923">
                  <c:v>3.9806718826290002</c:v>
                </c:pt>
                <c:pt idx="29924">
                  <c:v>3.9807469844819998</c:v>
                </c:pt>
                <c:pt idx="29925">
                  <c:v>3.980817317963</c:v>
                </c:pt>
                <c:pt idx="29926">
                  <c:v>3.980843782425</c:v>
                </c:pt>
                <c:pt idx="29927">
                  <c:v>3.9811992645259999</c:v>
                </c:pt>
                <c:pt idx="29928">
                  <c:v>3.9812767505650002</c:v>
                </c:pt>
                <c:pt idx="29929">
                  <c:v>3.9814126491550001</c:v>
                </c:pt>
                <c:pt idx="29930">
                  <c:v>3.9814405441280001</c:v>
                </c:pt>
                <c:pt idx="29931">
                  <c:v>3.9815094470979999</c:v>
                </c:pt>
                <c:pt idx="29932">
                  <c:v>3.9815821647640002</c:v>
                </c:pt>
                <c:pt idx="29933">
                  <c:v>3.981607437134</c:v>
                </c:pt>
                <c:pt idx="29934">
                  <c:v>3.9816749095919999</c:v>
                </c:pt>
                <c:pt idx="29935">
                  <c:v>3.9817650318150002</c:v>
                </c:pt>
                <c:pt idx="29936">
                  <c:v>3.9818837642670002</c:v>
                </c:pt>
                <c:pt idx="29937">
                  <c:v>3.9820532798769999</c:v>
                </c:pt>
                <c:pt idx="29938">
                  <c:v>3.9822831153870002</c:v>
                </c:pt>
                <c:pt idx="29939">
                  <c:v>3.9823665618900002</c:v>
                </c:pt>
                <c:pt idx="29940">
                  <c:v>3.9824421405789998</c:v>
                </c:pt>
                <c:pt idx="29941">
                  <c:v>3.9825165271760001</c:v>
                </c:pt>
                <c:pt idx="29942">
                  <c:v>3.9825935363770002</c:v>
                </c:pt>
                <c:pt idx="29943">
                  <c:v>3.9826741218569999</c:v>
                </c:pt>
                <c:pt idx="29944">
                  <c:v>3.9829697608950001</c:v>
                </c:pt>
                <c:pt idx="29945">
                  <c:v>3.983157634735</c:v>
                </c:pt>
                <c:pt idx="29946">
                  <c:v>3.983246564865</c:v>
                </c:pt>
                <c:pt idx="29947">
                  <c:v>3.9833276271820002</c:v>
                </c:pt>
                <c:pt idx="29948">
                  <c:v>3.9834268093110001</c:v>
                </c:pt>
                <c:pt idx="29949">
                  <c:v>3.9837877750400001</c:v>
                </c:pt>
                <c:pt idx="29950">
                  <c:v>3.984136343002</c:v>
                </c:pt>
                <c:pt idx="29951">
                  <c:v>3.9842603206630001</c:v>
                </c:pt>
                <c:pt idx="29952">
                  <c:v>3.9843707084659998</c:v>
                </c:pt>
                <c:pt idx="29953">
                  <c:v>3.9843978881840001</c:v>
                </c:pt>
                <c:pt idx="29954">
                  <c:v>3.9845116138460002</c:v>
                </c:pt>
                <c:pt idx="29955">
                  <c:v>3.9846000671390001</c:v>
                </c:pt>
                <c:pt idx="29956">
                  <c:v>3.9846718311310001</c:v>
                </c:pt>
                <c:pt idx="29957">
                  <c:v>3.984893083572</c:v>
                </c:pt>
                <c:pt idx="29958">
                  <c:v>3.9850993156430001</c:v>
                </c:pt>
                <c:pt idx="29959">
                  <c:v>3.9854140281679999</c:v>
                </c:pt>
                <c:pt idx="29960">
                  <c:v>3.9856770038599998</c:v>
                </c:pt>
                <c:pt idx="29961">
                  <c:v>3.9859972000120001</c:v>
                </c:pt>
                <c:pt idx="29962">
                  <c:v>3.9860877990720001</c:v>
                </c:pt>
                <c:pt idx="29963">
                  <c:v>3.9862449169160001</c:v>
                </c:pt>
                <c:pt idx="29964">
                  <c:v>3.9865729808810002</c:v>
                </c:pt>
                <c:pt idx="29965">
                  <c:v>3.9866969585419998</c:v>
                </c:pt>
                <c:pt idx="29966">
                  <c:v>3.9868280887599998</c:v>
                </c:pt>
                <c:pt idx="29967">
                  <c:v>3.98690199852</c:v>
                </c:pt>
                <c:pt idx="29968">
                  <c:v>3.986976861954</c:v>
                </c:pt>
                <c:pt idx="29969">
                  <c:v>3.987051963806</c:v>
                </c:pt>
                <c:pt idx="29970">
                  <c:v>3.9871463775630001</c:v>
                </c:pt>
                <c:pt idx="29971">
                  <c:v>3.9872138500209999</c:v>
                </c:pt>
                <c:pt idx="29972">
                  <c:v>3.987266302109</c:v>
                </c:pt>
                <c:pt idx="29973">
                  <c:v>3.9872896671300002</c:v>
                </c:pt>
                <c:pt idx="29974">
                  <c:v>3.987351417542</c:v>
                </c:pt>
                <c:pt idx="29975">
                  <c:v>3.9874358177190001</c:v>
                </c:pt>
                <c:pt idx="29976">
                  <c:v>3.987717866898</c:v>
                </c:pt>
                <c:pt idx="29977">
                  <c:v>3.9878008365630002</c:v>
                </c:pt>
                <c:pt idx="29978">
                  <c:v>3.987897396088</c:v>
                </c:pt>
                <c:pt idx="29979">
                  <c:v>3.988186836243</c:v>
                </c:pt>
                <c:pt idx="29980">
                  <c:v>3.9884495735169998</c:v>
                </c:pt>
                <c:pt idx="29981">
                  <c:v>3.98872423172</c:v>
                </c:pt>
                <c:pt idx="29982">
                  <c:v>3.9890773296359998</c:v>
                </c:pt>
                <c:pt idx="29983">
                  <c:v>3.9891977310179998</c:v>
                </c:pt>
                <c:pt idx="29984">
                  <c:v>3.9892838001249999</c:v>
                </c:pt>
                <c:pt idx="29985">
                  <c:v>3.9893615245820002</c:v>
                </c:pt>
                <c:pt idx="29986">
                  <c:v>3.9894452095030002</c:v>
                </c:pt>
                <c:pt idx="29987">
                  <c:v>3.989531517029</c:v>
                </c:pt>
                <c:pt idx="29988">
                  <c:v>3.989651918411</c:v>
                </c:pt>
                <c:pt idx="29989">
                  <c:v>3.9897260665890002</c:v>
                </c:pt>
                <c:pt idx="29990">
                  <c:v>3.98978972435</c:v>
                </c:pt>
                <c:pt idx="29991">
                  <c:v>3.9898660182949999</c:v>
                </c:pt>
                <c:pt idx="29992">
                  <c:v>3.989943504333</c:v>
                </c:pt>
                <c:pt idx="29993">
                  <c:v>3.9900712966919998</c:v>
                </c:pt>
                <c:pt idx="29994">
                  <c:v>3.9900884628300002</c:v>
                </c:pt>
                <c:pt idx="29995">
                  <c:v>3.990216970444</c:v>
                </c:pt>
                <c:pt idx="29996">
                  <c:v>3.990342617035</c:v>
                </c:pt>
                <c:pt idx="29997">
                  <c:v>3.9906723499300001</c:v>
                </c:pt>
                <c:pt idx="29998">
                  <c:v>3.9910116195679999</c:v>
                </c:pt>
                <c:pt idx="29999">
                  <c:v>3.9910981655120001</c:v>
                </c:pt>
                <c:pt idx="30000">
                  <c:v>3.9911859035489998</c:v>
                </c:pt>
                <c:pt idx="30001">
                  <c:v>3.9912991523739998</c:v>
                </c:pt>
                <c:pt idx="30002">
                  <c:v>3.9914155006410001</c:v>
                </c:pt>
                <c:pt idx="30003">
                  <c:v>3.9914920330050001</c:v>
                </c:pt>
                <c:pt idx="30004">
                  <c:v>3.991594791412</c:v>
                </c:pt>
                <c:pt idx="30005">
                  <c:v>3.991910219193</c:v>
                </c:pt>
                <c:pt idx="30006">
                  <c:v>3.9921076297760001</c:v>
                </c:pt>
                <c:pt idx="30007">
                  <c:v>3.9923474788669999</c:v>
                </c:pt>
                <c:pt idx="30008">
                  <c:v>3.9926013946530001</c:v>
                </c:pt>
                <c:pt idx="30009">
                  <c:v>3.9929351806639999</c:v>
                </c:pt>
                <c:pt idx="30010">
                  <c:v>3.9930813312529998</c:v>
                </c:pt>
                <c:pt idx="30011">
                  <c:v>3.993169546127</c:v>
                </c:pt>
                <c:pt idx="30012">
                  <c:v>3.9932456016539999</c:v>
                </c:pt>
                <c:pt idx="30013">
                  <c:v>3.9933252334590001</c:v>
                </c:pt>
                <c:pt idx="30014">
                  <c:v>3.9933912754060001</c:v>
                </c:pt>
                <c:pt idx="30015">
                  <c:v>3.9934165477749999</c:v>
                </c:pt>
                <c:pt idx="30016">
                  <c:v>3.993460655212</c:v>
                </c:pt>
                <c:pt idx="30017">
                  <c:v>3.993533611298</c:v>
                </c:pt>
                <c:pt idx="30018">
                  <c:v>3.99360537529</c:v>
                </c:pt>
                <c:pt idx="30019">
                  <c:v>3.9936850070949999</c:v>
                </c:pt>
                <c:pt idx="30020">
                  <c:v>3.993765592575</c:v>
                </c:pt>
                <c:pt idx="30021">
                  <c:v>3.9939560890200001</c:v>
                </c:pt>
                <c:pt idx="30022">
                  <c:v>3.9942891597750001</c:v>
                </c:pt>
                <c:pt idx="30023">
                  <c:v>3.9944078922270001</c:v>
                </c:pt>
                <c:pt idx="30024">
                  <c:v>3.994487762451</c:v>
                </c:pt>
                <c:pt idx="30025">
                  <c:v>3.994609594345</c:v>
                </c:pt>
                <c:pt idx="30026">
                  <c:v>3.994776964188</c:v>
                </c:pt>
                <c:pt idx="30027">
                  <c:v>3.9948532581329999</c:v>
                </c:pt>
                <c:pt idx="30028">
                  <c:v>3.994974374771</c:v>
                </c:pt>
                <c:pt idx="30029">
                  <c:v>3.9949948787689999</c:v>
                </c:pt>
                <c:pt idx="30030">
                  <c:v>3.9951264858250002</c:v>
                </c:pt>
                <c:pt idx="30031">
                  <c:v>3.9952018260959998</c:v>
                </c:pt>
                <c:pt idx="30032">
                  <c:v>3.995279312134</c:v>
                </c:pt>
                <c:pt idx="30033">
                  <c:v>3.9954030513759999</c:v>
                </c:pt>
                <c:pt idx="30034">
                  <c:v>3.995568990707</c:v>
                </c:pt>
                <c:pt idx="30035">
                  <c:v>3.995643854141</c:v>
                </c:pt>
                <c:pt idx="30036">
                  <c:v>3.9957637786869999</c:v>
                </c:pt>
                <c:pt idx="30037">
                  <c:v>3.995837450027</c:v>
                </c:pt>
                <c:pt idx="30038">
                  <c:v>3.9959144592290001</c:v>
                </c:pt>
                <c:pt idx="30039">
                  <c:v>3.9960365295410001</c:v>
                </c:pt>
                <c:pt idx="30040">
                  <c:v>3.996163368225</c:v>
                </c:pt>
                <c:pt idx="30041">
                  <c:v>3.9962842464450001</c:v>
                </c:pt>
                <c:pt idx="30042">
                  <c:v>3.9964175224299998</c:v>
                </c:pt>
                <c:pt idx="30043">
                  <c:v>3.9966979026790002</c:v>
                </c:pt>
                <c:pt idx="30044">
                  <c:v>3.9970064163210002</c:v>
                </c:pt>
                <c:pt idx="30045">
                  <c:v>3.9970848560330001</c:v>
                </c:pt>
                <c:pt idx="30046">
                  <c:v>3.997166156769</c:v>
                </c:pt>
                <c:pt idx="30047">
                  <c:v>3.9973390102390001</c:v>
                </c:pt>
                <c:pt idx="30048">
                  <c:v>3.997480154037</c:v>
                </c:pt>
                <c:pt idx="30049">
                  <c:v>3.9975535869600001</c:v>
                </c:pt>
                <c:pt idx="30050">
                  <c:v>3.9976236820220001</c:v>
                </c:pt>
                <c:pt idx="30051">
                  <c:v>3.9976532459260001</c:v>
                </c:pt>
                <c:pt idx="30052">
                  <c:v>3.997722387314</c:v>
                </c:pt>
                <c:pt idx="30053">
                  <c:v>3.9977681636810001</c:v>
                </c:pt>
                <c:pt idx="30054">
                  <c:v>3.9977917671199998</c:v>
                </c:pt>
                <c:pt idx="30055">
                  <c:v>3.997862100601</c:v>
                </c:pt>
                <c:pt idx="30056">
                  <c:v>3.9979333877559999</c:v>
                </c:pt>
                <c:pt idx="30057">
                  <c:v>3.998020648956</c:v>
                </c:pt>
                <c:pt idx="30058">
                  <c:v>3.998141288757</c:v>
                </c:pt>
                <c:pt idx="30059">
                  <c:v>3.9982168674469998</c:v>
                </c:pt>
                <c:pt idx="30060">
                  <c:v>3.9982931613920001</c:v>
                </c:pt>
                <c:pt idx="30061">
                  <c:v>3.9983754158020002</c:v>
                </c:pt>
                <c:pt idx="30062">
                  <c:v>3.9987173080440002</c:v>
                </c:pt>
                <c:pt idx="30063">
                  <c:v>3.9988503456119999</c:v>
                </c:pt>
                <c:pt idx="30064">
                  <c:v>3.9991998672490001</c:v>
                </c:pt>
                <c:pt idx="30065">
                  <c:v>3.9992742538449999</c:v>
                </c:pt>
                <c:pt idx="30066">
                  <c:v>3.9993472099299998</c:v>
                </c:pt>
                <c:pt idx="30067">
                  <c:v>3.9993743896480001</c:v>
                </c:pt>
                <c:pt idx="30068">
                  <c:v>3.9994292259219999</c:v>
                </c:pt>
                <c:pt idx="30069">
                  <c:v>3.999497652054</c:v>
                </c:pt>
                <c:pt idx="30070">
                  <c:v>3.999572753906</c:v>
                </c:pt>
                <c:pt idx="30071">
                  <c:v>3.9998874664309998</c:v>
                </c:pt>
                <c:pt idx="30072">
                  <c:v>3.9999623298650002</c:v>
                </c:pt>
                <c:pt idx="30073">
                  <c:v>4.0000472068789996</c:v>
                </c:pt>
                <c:pt idx="30074">
                  <c:v>4.0001802444459997</c:v>
                </c:pt>
                <c:pt idx="30075">
                  <c:v>4.0003118515010003</c:v>
                </c:pt>
                <c:pt idx="30076">
                  <c:v>4.0004334449770003</c:v>
                </c:pt>
                <c:pt idx="30077">
                  <c:v>4.0005044937129997</c:v>
                </c:pt>
                <c:pt idx="30078">
                  <c:v>4.0005865097050002</c:v>
                </c:pt>
                <c:pt idx="30079">
                  <c:v>4.0007190704350002</c:v>
                </c:pt>
                <c:pt idx="30080">
                  <c:v>4.000805854797</c:v>
                </c:pt>
                <c:pt idx="30081">
                  <c:v>4.0008730888370003</c:v>
                </c:pt>
                <c:pt idx="30082">
                  <c:v>4.0008955001829998</c:v>
                </c:pt>
                <c:pt idx="30083">
                  <c:v>4.0009717941279996</c:v>
                </c:pt>
                <c:pt idx="30084">
                  <c:v>4.0010414123539997</c:v>
                </c:pt>
                <c:pt idx="30085">
                  <c:v>4.0010628700259998</c:v>
                </c:pt>
                <c:pt idx="30086">
                  <c:v>4.0011353492739996</c:v>
                </c:pt>
                <c:pt idx="30087">
                  <c:v>4.0012040138240001</c:v>
                </c:pt>
                <c:pt idx="30088">
                  <c:v>4.0013003349299998</c:v>
                </c:pt>
                <c:pt idx="30089">
                  <c:v>4.0013723373410004</c:v>
                </c:pt>
                <c:pt idx="30090">
                  <c:v>4.0016040801999999</c:v>
                </c:pt>
                <c:pt idx="30091">
                  <c:v>4.0017919540409999</c:v>
                </c:pt>
                <c:pt idx="30092">
                  <c:v>4.0019664764399998</c:v>
                </c:pt>
                <c:pt idx="30093">
                  <c:v>4.0021343231199999</c:v>
                </c:pt>
                <c:pt idx="30094">
                  <c:v>4.0024285316470003</c:v>
                </c:pt>
                <c:pt idx="30095">
                  <c:v>4.0025410652159996</c:v>
                </c:pt>
                <c:pt idx="30096">
                  <c:v>4.0026130676270002</c:v>
                </c:pt>
                <c:pt idx="30097">
                  <c:v>4.002727508545</c:v>
                </c:pt>
                <c:pt idx="30098">
                  <c:v>4.0027909278870002</c:v>
                </c:pt>
                <c:pt idx="30099">
                  <c:v>4.0028629302979999</c:v>
                </c:pt>
                <c:pt idx="30100">
                  <c:v>4.002936840057</c:v>
                </c:pt>
                <c:pt idx="30101">
                  <c:v>4.0030078887940004</c:v>
                </c:pt>
                <c:pt idx="30102">
                  <c:v>4.0030779838560004</c:v>
                </c:pt>
                <c:pt idx="30103">
                  <c:v>4.0031557083129998</c:v>
                </c:pt>
                <c:pt idx="30104">
                  <c:v>4.003215789795</c:v>
                </c:pt>
                <c:pt idx="30105">
                  <c:v>4.0032849311829999</c:v>
                </c:pt>
                <c:pt idx="30106">
                  <c:v>4.0033564567570004</c:v>
                </c:pt>
                <c:pt idx="30107">
                  <c:v>4.003425121307</c:v>
                </c:pt>
                <c:pt idx="30108">
                  <c:v>4.0034985542300001</c:v>
                </c:pt>
                <c:pt idx="30109">
                  <c:v>4.0035657882690003</c:v>
                </c:pt>
                <c:pt idx="30110">
                  <c:v>4.0036334991459999</c:v>
                </c:pt>
                <c:pt idx="30111">
                  <c:v>4.0037055015560004</c:v>
                </c:pt>
                <c:pt idx="30112">
                  <c:v>4.00372838974</c:v>
                </c:pt>
                <c:pt idx="30113">
                  <c:v>4.0038022995000002</c:v>
                </c:pt>
                <c:pt idx="30114">
                  <c:v>4.0038795471190003</c:v>
                </c:pt>
                <c:pt idx="30115">
                  <c:v>4.0040078163150001</c:v>
                </c:pt>
                <c:pt idx="30116">
                  <c:v>4.0043501853940002</c:v>
                </c:pt>
                <c:pt idx="30117">
                  <c:v>4.0044813156129999</c:v>
                </c:pt>
                <c:pt idx="30118">
                  <c:v>4.0045557022090001</c:v>
                </c:pt>
                <c:pt idx="30119">
                  <c:v>4.0046334266660004</c:v>
                </c:pt>
                <c:pt idx="30120">
                  <c:v>4.0047583580020003</c:v>
                </c:pt>
                <c:pt idx="30121">
                  <c:v>4.0048789978029999</c:v>
                </c:pt>
                <c:pt idx="30122">
                  <c:v>4.0049576759340004</c:v>
                </c:pt>
                <c:pt idx="30123">
                  <c:v>4.0050354003909998</c:v>
                </c:pt>
                <c:pt idx="30124">
                  <c:v>4.0051040649410004</c:v>
                </c:pt>
                <c:pt idx="30125">
                  <c:v>4.0051836967470003</c:v>
                </c:pt>
                <c:pt idx="30126">
                  <c:v>4.0053071975709997</c:v>
                </c:pt>
                <c:pt idx="30127">
                  <c:v>4.0053768157959997</c:v>
                </c:pt>
                <c:pt idx="30128">
                  <c:v>4.0054550170900001</c:v>
                </c:pt>
                <c:pt idx="30129">
                  <c:v>4.005580425262</c:v>
                </c:pt>
                <c:pt idx="30130">
                  <c:v>4.0057201385500001</c:v>
                </c:pt>
                <c:pt idx="30131">
                  <c:v>4.0057921409609998</c:v>
                </c:pt>
                <c:pt idx="30132">
                  <c:v>4.0059165954590004</c:v>
                </c:pt>
                <c:pt idx="30133">
                  <c:v>4.0060377120970001</c:v>
                </c:pt>
                <c:pt idx="30134">
                  <c:v>4.0061483383179999</c:v>
                </c:pt>
                <c:pt idx="30135">
                  <c:v>4.006316184998</c:v>
                </c:pt>
                <c:pt idx="30136">
                  <c:v>4.006532669067</c:v>
                </c:pt>
                <c:pt idx="30137">
                  <c:v>4.0068335533140003</c:v>
                </c:pt>
                <c:pt idx="30138">
                  <c:v>4.007003307343</c:v>
                </c:pt>
                <c:pt idx="30139">
                  <c:v>4.0070734024050001</c:v>
                </c:pt>
                <c:pt idx="30140">
                  <c:v>4.007160186768</c:v>
                </c:pt>
                <c:pt idx="30141">
                  <c:v>4.0072255134579997</c:v>
                </c:pt>
                <c:pt idx="30142">
                  <c:v>4.0073099136349999</c:v>
                </c:pt>
                <c:pt idx="30143">
                  <c:v>4.0074315071109998</c:v>
                </c:pt>
                <c:pt idx="30144">
                  <c:v>4.0075283050539996</c:v>
                </c:pt>
                <c:pt idx="30145">
                  <c:v>4.0076785087589997</c:v>
                </c:pt>
                <c:pt idx="30146">
                  <c:v>4.0079793930049998</c:v>
                </c:pt>
                <c:pt idx="30147">
                  <c:v>4.0080518722529996</c:v>
                </c:pt>
                <c:pt idx="30148">
                  <c:v>4.0081419944760004</c:v>
                </c:pt>
                <c:pt idx="30149">
                  <c:v>4.00825881958</c:v>
                </c:pt>
                <c:pt idx="30150">
                  <c:v>4.0083208084109998</c:v>
                </c:pt>
                <c:pt idx="30151">
                  <c:v>4.0084028244020002</c:v>
                </c:pt>
                <c:pt idx="30152">
                  <c:v>4.0085172653200001</c:v>
                </c:pt>
                <c:pt idx="30153">
                  <c:v>4.0085787773129997</c:v>
                </c:pt>
                <c:pt idx="30154">
                  <c:v>4.0087594985959996</c:v>
                </c:pt>
                <c:pt idx="30155">
                  <c:v>4.008932113647</c:v>
                </c:pt>
                <c:pt idx="30156">
                  <c:v>4.0090084075929999</c:v>
                </c:pt>
                <c:pt idx="30157">
                  <c:v>4.0090398788449999</c:v>
                </c:pt>
                <c:pt idx="30158">
                  <c:v>4.0090789794920001</c:v>
                </c:pt>
                <c:pt idx="30159">
                  <c:v>4.0091547965999998</c:v>
                </c:pt>
                <c:pt idx="30160">
                  <c:v>4.0092639923100002</c:v>
                </c:pt>
                <c:pt idx="30161">
                  <c:v>4.0093393325809998</c:v>
                </c:pt>
                <c:pt idx="30162">
                  <c:v>4.0094137191770001</c:v>
                </c:pt>
                <c:pt idx="30163">
                  <c:v>4.0094928741459999</c:v>
                </c:pt>
                <c:pt idx="30164">
                  <c:v>4.0095310211179997</c:v>
                </c:pt>
                <c:pt idx="30165">
                  <c:v>4.0096035003660004</c:v>
                </c:pt>
                <c:pt idx="30166">
                  <c:v>4.0096764564510003</c:v>
                </c:pt>
                <c:pt idx="30167">
                  <c:v>4.0097975730900002</c:v>
                </c:pt>
                <c:pt idx="30168">
                  <c:v>4.0098800659179998</c:v>
                </c:pt>
                <c:pt idx="30169">
                  <c:v>4.0099234580990002</c:v>
                </c:pt>
                <c:pt idx="30170">
                  <c:v>4.0100007057190004</c:v>
                </c:pt>
                <c:pt idx="30171">
                  <c:v>4.0100317001340002</c:v>
                </c:pt>
                <c:pt idx="30172">
                  <c:v>4.0100679397579997</c:v>
                </c:pt>
                <c:pt idx="30173">
                  <c:v>4.0103797912600001</c:v>
                </c:pt>
                <c:pt idx="30174">
                  <c:v>4.0105028152470004</c:v>
                </c:pt>
                <c:pt idx="30175">
                  <c:v>4.0105705261229998</c:v>
                </c:pt>
                <c:pt idx="30176">
                  <c:v>4.0107359886170002</c:v>
                </c:pt>
                <c:pt idx="30177">
                  <c:v>4.0108580589290002</c:v>
                </c:pt>
                <c:pt idx="30178">
                  <c:v>4.0110301971439997</c:v>
                </c:pt>
                <c:pt idx="30179">
                  <c:v>4.0112051963809998</c:v>
                </c:pt>
                <c:pt idx="30180">
                  <c:v>4.0112748146059998</c:v>
                </c:pt>
                <c:pt idx="30181">
                  <c:v>4.0113496780400002</c:v>
                </c:pt>
                <c:pt idx="30182">
                  <c:v>4.0114703178409998</c:v>
                </c:pt>
                <c:pt idx="30183">
                  <c:v>4.0115427970889996</c:v>
                </c:pt>
                <c:pt idx="30184">
                  <c:v>4.0117702484129998</c:v>
                </c:pt>
                <c:pt idx="30185">
                  <c:v>4.0121316909790004</c:v>
                </c:pt>
                <c:pt idx="30186">
                  <c:v>4.0122556686399999</c:v>
                </c:pt>
                <c:pt idx="30187">
                  <c:v>4.0123243331909997</c:v>
                </c:pt>
                <c:pt idx="30188">
                  <c:v>4.0123968124390004</c:v>
                </c:pt>
                <c:pt idx="30189">
                  <c:v>4.0125136375429999</c:v>
                </c:pt>
                <c:pt idx="30190">
                  <c:v>4.0125865936279999</c:v>
                </c:pt>
                <c:pt idx="30191">
                  <c:v>4.01265335083</c:v>
                </c:pt>
                <c:pt idx="30192">
                  <c:v>4.0127282142640004</c:v>
                </c:pt>
                <c:pt idx="30193">
                  <c:v>4.0128078460690002</c:v>
                </c:pt>
                <c:pt idx="30194">
                  <c:v>4.0129337310790003</c:v>
                </c:pt>
                <c:pt idx="30195">
                  <c:v>4.01300573349</c:v>
                </c:pt>
                <c:pt idx="30196">
                  <c:v>4.0131206512449999</c:v>
                </c:pt>
                <c:pt idx="30197">
                  <c:v>4.0134763717649999</c:v>
                </c:pt>
                <c:pt idx="30198">
                  <c:v>4.0135908126829998</c:v>
                </c:pt>
                <c:pt idx="30199">
                  <c:v>4.0136251449579996</c:v>
                </c:pt>
                <c:pt idx="30200">
                  <c:v>4.0136942863460003</c:v>
                </c:pt>
                <c:pt idx="30201">
                  <c:v>4.0137724876399998</c:v>
                </c:pt>
                <c:pt idx="30202">
                  <c:v>4.0138092041020004</c:v>
                </c:pt>
                <c:pt idx="30203">
                  <c:v>4.0138773918149999</c:v>
                </c:pt>
                <c:pt idx="30204">
                  <c:v>4.0139584541320001</c:v>
                </c:pt>
                <c:pt idx="30205">
                  <c:v>4.014038085938</c:v>
                </c:pt>
                <c:pt idx="30206">
                  <c:v>4.0140643119810004</c:v>
                </c:pt>
                <c:pt idx="30207">
                  <c:v>4.0141401290890002</c:v>
                </c:pt>
                <c:pt idx="30208">
                  <c:v>4.0141854286190002</c:v>
                </c:pt>
                <c:pt idx="30209">
                  <c:v>4.0142464637759998</c:v>
                </c:pt>
                <c:pt idx="30210">
                  <c:v>4.0142664909360004</c:v>
                </c:pt>
                <c:pt idx="30211">
                  <c:v>4.0143270492549998</c:v>
                </c:pt>
                <c:pt idx="30212">
                  <c:v>4.0143795013429999</c:v>
                </c:pt>
                <c:pt idx="30213">
                  <c:v>4.0144038200379999</c:v>
                </c:pt>
                <c:pt idx="30214">
                  <c:v>4.0144610404970003</c:v>
                </c:pt>
                <c:pt idx="30215">
                  <c:v>4.0145182609559997</c:v>
                </c:pt>
                <c:pt idx="30216">
                  <c:v>4.0145330429079999</c:v>
                </c:pt>
                <c:pt idx="30217">
                  <c:v>4.0145812034609998</c:v>
                </c:pt>
                <c:pt idx="30218">
                  <c:v>4.0146474838259998</c:v>
                </c:pt>
                <c:pt idx="30219">
                  <c:v>4.0146703720090002</c:v>
                </c:pt>
                <c:pt idx="30220">
                  <c:v>4.0147490501399998</c:v>
                </c:pt>
                <c:pt idx="30221">
                  <c:v>4.0148382186890004</c:v>
                </c:pt>
                <c:pt idx="30222">
                  <c:v>4.0149784088129996</c:v>
                </c:pt>
                <c:pt idx="30223">
                  <c:v>4.0153150558470001</c:v>
                </c:pt>
                <c:pt idx="30224">
                  <c:v>4.015439987183</c:v>
                </c:pt>
                <c:pt idx="30225">
                  <c:v>4.0155200958249999</c:v>
                </c:pt>
                <c:pt idx="30226">
                  <c:v>4.0156002044679999</c:v>
                </c:pt>
                <c:pt idx="30227">
                  <c:v>4.0157251358029997</c:v>
                </c:pt>
                <c:pt idx="30228">
                  <c:v>4.0158548355099999</c:v>
                </c:pt>
                <c:pt idx="30229">
                  <c:v>4.0160894393920001</c:v>
                </c:pt>
                <c:pt idx="30230">
                  <c:v>4.0162167549129997</c:v>
                </c:pt>
                <c:pt idx="30231">
                  <c:v>4.0162863731379996</c:v>
                </c:pt>
                <c:pt idx="30232">
                  <c:v>4.0163483619690004</c:v>
                </c:pt>
                <c:pt idx="30233">
                  <c:v>4.0164589881900001</c:v>
                </c:pt>
                <c:pt idx="30234">
                  <c:v>4.0165338516239997</c:v>
                </c:pt>
                <c:pt idx="30235">
                  <c:v>4.0167045593259996</c:v>
                </c:pt>
                <c:pt idx="30236">
                  <c:v>4.0170035362240002</c:v>
                </c:pt>
                <c:pt idx="30237">
                  <c:v>4.0173225402829997</c:v>
                </c:pt>
                <c:pt idx="30238">
                  <c:v>4.0176424980160004</c:v>
                </c:pt>
                <c:pt idx="30239">
                  <c:v>4.017724514008</c:v>
                </c:pt>
                <c:pt idx="30240">
                  <c:v>4.017790794373</c:v>
                </c:pt>
                <c:pt idx="30241">
                  <c:v>4.0179047584529997</c:v>
                </c:pt>
                <c:pt idx="30242">
                  <c:v>4.01793050766</c:v>
                </c:pt>
                <c:pt idx="30243">
                  <c:v>4.0180320739750002</c:v>
                </c:pt>
                <c:pt idx="30244">
                  <c:v>4.0181236267090004</c:v>
                </c:pt>
                <c:pt idx="30245">
                  <c:v>4.0182433128359998</c:v>
                </c:pt>
                <c:pt idx="30246">
                  <c:v>4.0183534622190002</c:v>
                </c:pt>
                <c:pt idx="30247">
                  <c:v>4.0184168815610004</c:v>
                </c:pt>
                <c:pt idx="30248">
                  <c:v>4.0185370445249999</c:v>
                </c:pt>
                <c:pt idx="30249">
                  <c:v>4.0188794136050001</c:v>
                </c:pt>
                <c:pt idx="30250">
                  <c:v>4.0189576148989996</c:v>
                </c:pt>
                <c:pt idx="30251">
                  <c:v>4.0189886093140004</c:v>
                </c:pt>
                <c:pt idx="30252">
                  <c:v>4.0190353393549998</c:v>
                </c:pt>
                <c:pt idx="30253">
                  <c:v>4.0191063880920002</c:v>
                </c:pt>
                <c:pt idx="30254">
                  <c:v>4.0191783905029999</c:v>
                </c:pt>
                <c:pt idx="30255">
                  <c:v>4.019203662872</c:v>
                </c:pt>
                <c:pt idx="30256">
                  <c:v>4.0192327499390004</c:v>
                </c:pt>
                <c:pt idx="30257">
                  <c:v>4.019304275513</c:v>
                </c:pt>
                <c:pt idx="30258">
                  <c:v>4.0193719863890003</c:v>
                </c:pt>
                <c:pt idx="30259">
                  <c:v>4.0194344520570002</c:v>
                </c:pt>
                <c:pt idx="30260">
                  <c:v>4.0195040702820002</c:v>
                </c:pt>
                <c:pt idx="30261">
                  <c:v>4.0195717811579996</c:v>
                </c:pt>
                <c:pt idx="30262">
                  <c:v>4.019642829895</c:v>
                </c:pt>
                <c:pt idx="30263">
                  <c:v>4.0197129249570001</c:v>
                </c:pt>
                <c:pt idx="30264">
                  <c:v>4.0197477340700001</c:v>
                </c:pt>
                <c:pt idx="30265">
                  <c:v>4.0197815895079998</c:v>
                </c:pt>
                <c:pt idx="30266">
                  <c:v>4.0198574066160004</c:v>
                </c:pt>
                <c:pt idx="30267">
                  <c:v>4.0198960304259996</c:v>
                </c:pt>
                <c:pt idx="30268">
                  <c:v>4.0199718475340003</c:v>
                </c:pt>
                <c:pt idx="30269">
                  <c:v>4.0201697349550001</c:v>
                </c:pt>
                <c:pt idx="30270">
                  <c:v>4.020295143127</c:v>
                </c:pt>
                <c:pt idx="30271">
                  <c:v>4.0203528404239997</c:v>
                </c:pt>
                <c:pt idx="30272">
                  <c:v>4.0204849243160004</c:v>
                </c:pt>
                <c:pt idx="30273">
                  <c:v>4.0205988883970001</c:v>
                </c:pt>
                <c:pt idx="30274">
                  <c:v>4.0206413269040002</c:v>
                </c:pt>
                <c:pt idx="30275">
                  <c:v>4.0207180976870003</c:v>
                </c:pt>
                <c:pt idx="30276">
                  <c:v>4.0207538604739996</c:v>
                </c:pt>
                <c:pt idx="30277">
                  <c:v>4.020801067352</c:v>
                </c:pt>
                <c:pt idx="30278">
                  <c:v>4.0208754539490004</c:v>
                </c:pt>
                <c:pt idx="30279">
                  <c:v>4.0209512710570001</c:v>
                </c:pt>
                <c:pt idx="30280">
                  <c:v>4.0210356712340003</c:v>
                </c:pt>
                <c:pt idx="30281">
                  <c:v>4.0213699340820002</c:v>
                </c:pt>
                <c:pt idx="30282">
                  <c:v>4.0214943885799999</c:v>
                </c:pt>
                <c:pt idx="30283">
                  <c:v>4.0216140747070002</c:v>
                </c:pt>
                <c:pt idx="30284">
                  <c:v>4.0219249725340003</c:v>
                </c:pt>
                <c:pt idx="30285">
                  <c:v>4.0222787857059998</c:v>
                </c:pt>
                <c:pt idx="30286">
                  <c:v>4.0226120948790003</c:v>
                </c:pt>
                <c:pt idx="30287">
                  <c:v>4.022932052612</c:v>
                </c:pt>
                <c:pt idx="30288">
                  <c:v>4.0231189727779997</c:v>
                </c:pt>
                <c:pt idx="30289">
                  <c:v>4.0232515335079997</c:v>
                </c:pt>
                <c:pt idx="30290">
                  <c:v>4.0233263969420001</c:v>
                </c:pt>
                <c:pt idx="30291">
                  <c:v>4.0234074592590003</c:v>
                </c:pt>
                <c:pt idx="30292">
                  <c:v>4.0234937667850001</c:v>
                </c:pt>
                <c:pt idx="30293">
                  <c:v>4.0235762596129998</c:v>
                </c:pt>
                <c:pt idx="30294">
                  <c:v>4.0236172676089996</c:v>
                </c:pt>
                <c:pt idx="30295">
                  <c:v>4.0237402915949998</c:v>
                </c:pt>
                <c:pt idx="30296">
                  <c:v>4.024034023285</c:v>
                </c:pt>
                <c:pt idx="30297">
                  <c:v>4.0243253707889997</c:v>
                </c:pt>
                <c:pt idx="30298">
                  <c:v>4.0243983268739996</c:v>
                </c:pt>
                <c:pt idx="30299">
                  <c:v>4.0245695114139997</c:v>
                </c:pt>
                <c:pt idx="30300">
                  <c:v>4.0247449874879999</c:v>
                </c:pt>
                <c:pt idx="30301">
                  <c:v>4.0248093605040003</c:v>
                </c:pt>
                <c:pt idx="30302">
                  <c:v>4.024930477142</c:v>
                </c:pt>
                <c:pt idx="30303">
                  <c:v>4.0250258445740004</c:v>
                </c:pt>
                <c:pt idx="30304">
                  <c:v>4.0251088142400002</c:v>
                </c:pt>
                <c:pt idx="30305">
                  <c:v>4.0252323150629996</c:v>
                </c:pt>
                <c:pt idx="30306">
                  <c:v>4.0253086090089996</c:v>
                </c:pt>
                <c:pt idx="30307">
                  <c:v>4.0253739356990001</c:v>
                </c:pt>
                <c:pt idx="30308">
                  <c:v>4.025708198547</c:v>
                </c:pt>
                <c:pt idx="30309">
                  <c:v>4.0259666442870001</c:v>
                </c:pt>
                <c:pt idx="30310">
                  <c:v>4.0260858535770003</c:v>
                </c:pt>
                <c:pt idx="30311">
                  <c:v>4.0262351036070001</c:v>
                </c:pt>
                <c:pt idx="30312">
                  <c:v>4.0264382362370004</c:v>
                </c:pt>
                <c:pt idx="30313">
                  <c:v>4.0266418457029998</c:v>
                </c:pt>
                <c:pt idx="30314">
                  <c:v>4.0267233848570001</c:v>
                </c:pt>
                <c:pt idx="30315">
                  <c:v>4.0268058776859998</c:v>
                </c:pt>
                <c:pt idx="30316">
                  <c:v>4.0268864631649999</c:v>
                </c:pt>
                <c:pt idx="30317">
                  <c:v>4.0269789695740004</c:v>
                </c:pt>
                <c:pt idx="30318">
                  <c:v>4.0271272659299999</c:v>
                </c:pt>
                <c:pt idx="30319">
                  <c:v>4.0272097587589997</c:v>
                </c:pt>
                <c:pt idx="30320">
                  <c:v>4.0272698402399998</c:v>
                </c:pt>
                <c:pt idx="30321">
                  <c:v>4.0272994041440002</c:v>
                </c:pt>
                <c:pt idx="30322">
                  <c:v>4.0274252891540003</c:v>
                </c:pt>
                <c:pt idx="30323">
                  <c:v>4.0274991989139997</c:v>
                </c:pt>
                <c:pt idx="30324">
                  <c:v>4.027580738068</c:v>
                </c:pt>
                <c:pt idx="30325">
                  <c:v>4.0276112556459998</c:v>
                </c:pt>
                <c:pt idx="30326">
                  <c:v>4.027688980103</c:v>
                </c:pt>
                <c:pt idx="30327">
                  <c:v>4.0277638435360004</c:v>
                </c:pt>
                <c:pt idx="30328">
                  <c:v>4.0279169082640003</c:v>
                </c:pt>
                <c:pt idx="30329">
                  <c:v>4.0282616615300002</c:v>
                </c:pt>
                <c:pt idx="30330">
                  <c:v>4.0283775329590004</c:v>
                </c:pt>
                <c:pt idx="30331">
                  <c:v>4.0285797119140003</c:v>
                </c:pt>
                <c:pt idx="30332">
                  <c:v>4.0287079811100002</c:v>
                </c:pt>
                <c:pt idx="30333">
                  <c:v>4.0288271903990003</c:v>
                </c:pt>
                <c:pt idx="30334">
                  <c:v>4.02889585495</c:v>
                </c:pt>
                <c:pt idx="30335">
                  <c:v>4.0289845466610004</c:v>
                </c:pt>
                <c:pt idx="30336">
                  <c:v>4.0291137695310004</c:v>
                </c:pt>
                <c:pt idx="30337">
                  <c:v>4.029178142548</c:v>
                </c:pt>
                <c:pt idx="30338">
                  <c:v>4.02930021286</c:v>
                </c:pt>
                <c:pt idx="30339">
                  <c:v>4.0296635627750002</c:v>
                </c:pt>
                <c:pt idx="30340">
                  <c:v>4.0299615859989997</c:v>
                </c:pt>
                <c:pt idx="30341">
                  <c:v>4.0301527976990004</c:v>
                </c:pt>
                <c:pt idx="30342">
                  <c:v>4.0304388999940004</c:v>
                </c:pt>
                <c:pt idx="30343">
                  <c:v>4.030737400055</c:v>
                </c:pt>
                <c:pt idx="30344">
                  <c:v>4.030950069427</c:v>
                </c:pt>
                <c:pt idx="30345">
                  <c:v>4.0312829017640004</c:v>
                </c:pt>
                <c:pt idx="30346">
                  <c:v>4.0316247940060004</c:v>
                </c:pt>
                <c:pt idx="30347">
                  <c:v>4.0317468643190004</c:v>
                </c:pt>
                <c:pt idx="30348">
                  <c:v>4.0318655967710004</c:v>
                </c:pt>
                <c:pt idx="30349">
                  <c:v>4.0319957733149998</c:v>
                </c:pt>
                <c:pt idx="30350">
                  <c:v>4.0322303771970001</c:v>
                </c:pt>
                <c:pt idx="30351">
                  <c:v>4.0323061943049998</c:v>
                </c:pt>
                <c:pt idx="30352">
                  <c:v>4.0323390960690002</c:v>
                </c:pt>
                <c:pt idx="30353">
                  <c:v>4.0324144363399999</c:v>
                </c:pt>
                <c:pt idx="30354">
                  <c:v>4.03249502182</c:v>
                </c:pt>
                <c:pt idx="30355">
                  <c:v>4.03253698349</c:v>
                </c:pt>
                <c:pt idx="30356">
                  <c:v>4.0325598716739997</c:v>
                </c:pt>
                <c:pt idx="30357">
                  <c:v>4.0329084396360004</c:v>
                </c:pt>
                <c:pt idx="30358">
                  <c:v>4.0332641601560004</c:v>
                </c:pt>
                <c:pt idx="30359">
                  <c:v>4.0333833694459997</c:v>
                </c:pt>
                <c:pt idx="30360">
                  <c:v>4.033496379852</c:v>
                </c:pt>
                <c:pt idx="30361">
                  <c:v>4.0336151123050001</c:v>
                </c:pt>
                <c:pt idx="30362">
                  <c:v>4.0337386131289996</c:v>
                </c:pt>
                <c:pt idx="30363">
                  <c:v>4.0340862274170002</c:v>
                </c:pt>
                <c:pt idx="30364">
                  <c:v>4.0341982841490003</c:v>
                </c:pt>
                <c:pt idx="30365">
                  <c:v>4.0342836379999998</c:v>
                </c:pt>
                <c:pt idx="30366">
                  <c:v>4.0343379974370004</c:v>
                </c:pt>
                <c:pt idx="30367">
                  <c:v>4.0343604087829998</c:v>
                </c:pt>
                <c:pt idx="30368">
                  <c:v>4.0344209671020002</c:v>
                </c:pt>
                <c:pt idx="30369">
                  <c:v>4.0344676971439997</c:v>
                </c:pt>
                <c:pt idx="30370">
                  <c:v>4.03453540802</c:v>
                </c:pt>
                <c:pt idx="30371">
                  <c:v>4.0345554351809998</c:v>
                </c:pt>
                <c:pt idx="30372">
                  <c:v>4.0346326827999999</c:v>
                </c:pt>
                <c:pt idx="30373">
                  <c:v>4.0347023010249998</c:v>
                </c:pt>
                <c:pt idx="30374">
                  <c:v>4.0347652435299999</c:v>
                </c:pt>
                <c:pt idx="30375">
                  <c:v>4.0348405838010004</c:v>
                </c:pt>
                <c:pt idx="30376">
                  <c:v>4.0348711013790002</c:v>
                </c:pt>
                <c:pt idx="30377">
                  <c:v>4.0349373817440002</c:v>
                </c:pt>
                <c:pt idx="30378">
                  <c:v>4.0350003242490002</c:v>
                </c:pt>
                <c:pt idx="30379">
                  <c:v>4.0350637435910004</c:v>
                </c:pt>
                <c:pt idx="30380">
                  <c:v>4.0350918769839996</c:v>
                </c:pt>
                <c:pt idx="30381">
                  <c:v>4.035149097443</c:v>
                </c:pt>
                <c:pt idx="30382">
                  <c:v>4.0352272987370004</c:v>
                </c:pt>
                <c:pt idx="30383">
                  <c:v>4.0354776382450002</c:v>
                </c:pt>
                <c:pt idx="30384">
                  <c:v>4.0355510711670002</c:v>
                </c:pt>
                <c:pt idx="30385">
                  <c:v>4.0355958938600001</c:v>
                </c:pt>
                <c:pt idx="30386">
                  <c:v>4.0356535911559996</c:v>
                </c:pt>
                <c:pt idx="30387">
                  <c:v>4.0357418060299999</c:v>
                </c:pt>
                <c:pt idx="30388">
                  <c:v>4.035801410675</c:v>
                </c:pt>
                <c:pt idx="30389">
                  <c:v>4.0358633995059998</c:v>
                </c:pt>
                <c:pt idx="30390">
                  <c:v>4.0359506607059998</c:v>
                </c:pt>
                <c:pt idx="30391">
                  <c:v>4.0360031127929998</c:v>
                </c:pt>
                <c:pt idx="30392">
                  <c:v>4.0360546112059996</c:v>
                </c:pt>
                <c:pt idx="30393">
                  <c:v>4.0361380577089996</c:v>
                </c:pt>
                <c:pt idx="30394">
                  <c:v>4.0361824035640002</c:v>
                </c:pt>
                <c:pt idx="30395">
                  <c:v>4.0362310409550002</c:v>
                </c:pt>
                <c:pt idx="30396">
                  <c:v>4.0363373756409997</c:v>
                </c:pt>
                <c:pt idx="30397">
                  <c:v>4.0364375114440003</c:v>
                </c:pt>
                <c:pt idx="30398">
                  <c:v>4.0365109443660003</c:v>
                </c:pt>
                <c:pt idx="30399">
                  <c:v>4.0366125106809996</c:v>
                </c:pt>
                <c:pt idx="30400">
                  <c:v>4.0367112159729999</c:v>
                </c:pt>
                <c:pt idx="30401">
                  <c:v>4.0368533134459996</c:v>
                </c:pt>
                <c:pt idx="30402">
                  <c:v>4.0369157791139996</c:v>
                </c:pt>
                <c:pt idx="30403">
                  <c:v>4.0372953414920003</c:v>
                </c:pt>
                <c:pt idx="30404">
                  <c:v>4.0374670028689996</c:v>
                </c:pt>
                <c:pt idx="30405">
                  <c:v>4.0375533103940002</c:v>
                </c:pt>
                <c:pt idx="30406">
                  <c:v>4.0376238822939996</c:v>
                </c:pt>
                <c:pt idx="30407">
                  <c:v>4.0376901626589996</c:v>
                </c:pt>
                <c:pt idx="30408">
                  <c:v>4.0377678871149998</c:v>
                </c:pt>
                <c:pt idx="30409">
                  <c:v>4.0378370285029996</c:v>
                </c:pt>
                <c:pt idx="30410">
                  <c:v>4.037900924683</c:v>
                </c:pt>
                <c:pt idx="30411">
                  <c:v>4.0379691123960004</c:v>
                </c:pt>
                <c:pt idx="30412">
                  <c:v>4.0380330085749998</c:v>
                </c:pt>
                <c:pt idx="30413">
                  <c:v>4.0381093025209998</c:v>
                </c:pt>
                <c:pt idx="30414">
                  <c:v>4.0381889343259996</c:v>
                </c:pt>
                <c:pt idx="30415">
                  <c:v>4.0384159088129996</c:v>
                </c:pt>
                <c:pt idx="30416">
                  <c:v>4.038581371307</c:v>
                </c:pt>
                <c:pt idx="30417">
                  <c:v>4.0389003753660004</c:v>
                </c:pt>
                <c:pt idx="30418">
                  <c:v>4.0392112731929997</c:v>
                </c:pt>
                <c:pt idx="30419">
                  <c:v>4.0393872261050001</c:v>
                </c:pt>
                <c:pt idx="30420">
                  <c:v>4.0394630432129999</c:v>
                </c:pt>
                <c:pt idx="30421">
                  <c:v>4.039540290833</c:v>
                </c:pt>
                <c:pt idx="30422">
                  <c:v>4.0395979881289996</c:v>
                </c:pt>
                <c:pt idx="30423">
                  <c:v>4.0396571159360004</c:v>
                </c:pt>
                <c:pt idx="30424">
                  <c:v>4.0396819114689997</c:v>
                </c:pt>
                <c:pt idx="30425">
                  <c:v>4.0397377014159996</c:v>
                </c:pt>
                <c:pt idx="30426">
                  <c:v>4.0397973060609997</c:v>
                </c:pt>
                <c:pt idx="30427">
                  <c:v>4.0398693084720003</c:v>
                </c:pt>
                <c:pt idx="30428">
                  <c:v>4.0399470329279996</c:v>
                </c:pt>
                <c:pt idx="30429">
                  <c:v>4.039979934692</c:v>
                </c:pt>
                <c:pt idx="30430">
                  <c:v>4.0400485992429997</c:v>
                </c:pt>
                <c:pt idx="30431">
                  <c:v>4.0401015281679999</c:v>
                </c:pt>
                <c:pt idx="30432">
                  <c:v>4.0401768684389996</c:v>
                </c:pt>
                <c:pt idx="30433">
                  <c:v>4.0402083396909996</c:v>
                </c:pt>
                <c:pt idx="30434">
                  <c:v>4.0402817726139997</c:v>
                </c:pt>
                <c:pt idx="30435">
                  <c:v>4.0405535697939996</c:v>
                </c:pt>
                <c:pt idx="30436">
                  <c:v>4.0406436920170004</c:v>
                </c:pt>
                <c:pt idx="30437">
                  <c:v>4.0407233238220002</c:v>
                </c:pt>
                <c:pt idx="30438">
                  <c:v>4.0408058166499998</c:v>
                </c:pt>
                <c:pt idx="30439">
                  <c:v>4.0408487319950002</c:v>
                </c:pt>
                <c:pt idx="30440">
                  <c:v>4.0409383773799998</c:v>
                </c:pt>
                <c:pt idx="30441">
                  <c:v>4.0410251617429997</c:v>
                </c:pt>
                <c:pt idx="30442">
                  <c:v>4.0410690307620003</c:v>
                </c:pt>
                <c:pt idx="30443">
                  <c:v>4.041155338287</c:v>
                </c:pt>
                <c:pt idx="30444">
                  <c:v>4.0412378311159998</c:v>
                </c:pt>
                <c:pt idx="30445">
                  <c:v>4.0412697792049999</c:v>
                </c:pt>
                <c:pt idx="30446">
                  <c:v>4.0413479804990002</c:v>
                </c:pt>
                <c:pt idx="30447">
                  <c:v>4.0414185523989996</c:v>
                </c:pt>
                <c:pt idx="30448">
                  <c:v>4.0414366722109998</c:v>
                </c:pt>
                <c:pt idx="30449">
                  <c:v>4.0415616035459996</c:v>
                </c:pt>
                <c:pt idx="30450">
                  <c:v>4.0416917800899999</c:v>
                </c:pt>
                <c:pt idx="30451">
                  <c:v>4.0418262481690004</c:v>
                </c:pt>
                <c:pt idx="30452">
                  <c:v>4.0419106483459997</c:v>
                </c:pt>
                <c:pt idx="30453">
                  <c:v>4.0420031547550002</c:v>
                </c:pt>
                <c:pt idx="30454">
                  <c:v>4.0421190261840003</c:v>
                </c:pt>
                <c:pt idx="30455">
                  <c:v>4.0421929359439996</c:v>
                </c:pt>
                <c:pt idx="30456">
                  <c:v>4.0422878265379998</c:v>
                </c:pt>
                <c:pt idx="30457">
                  <c:v>4.0424027442929997</c:v>
                </c:pt>
                <c:pt idx="30458">
                  <c:v>4.0427236557009998</c:v>
                </c:pt>
                <c:pt idx="30459">
                  <c:v>4.0430464744570003</c:v>
                </c:pt>
                <c:pt idx="30460">
                  <c:v>4.0431499481199999</c:v>
                </c:pt>
                <c:pt idx="30461">
                  <c:v>4.0432224273679997</c:v>
                </c:pt>
                <c:pt idx="30462">
                  <c:v>4.0433449745179999</c:v>
                </c:pt>
                <c:pt idx="30463">
                  <c:v>4.0434136390689996</c:v>
                </c:pt>
                <c:pt idx="30464">
                  <c:v>4.0434818267820001</c:v>
                </c:pt>
                <c:pt idx="30465">
                  <c:v>4.0434985160829999</c:v>
                </c:pt>
                <c:pt idx="30466">
                  <c:v>4.0435619354250001</c:v>
                </c:pt>
                <c:pt idx="30467">
                  <c:v>4.0436081886290003</c:v>
                </c:pt>
                <c:pt idx="30468">
                  <c:v>4.0436325073240003</c:v>
                </c:pt>
                <c:pt idx="30469">
                  <c:v>4.0437026023860003</c:v>
                </c:pt>
                <c:pt idx="30470">
                  <c:v>4.0437664985659998</c:v>
                </c:pt>
                <c:pt idx="30471">
                  <c:v>4.0438318252560004</c:v>
                </c:pt>
                <c:pt idx="30472">
                  <c:v>4.0438785552979999</c:v>
                </c:pt>
                <c:pt idx="30473">
                  <c:v>4.0439062118529998</c:v>
                </c:pt>
                <c:pt idx="30474">
                  <c:v>4.0439701080320001</c:v>
                </c:pt>
                <c:pt idx="30475">
                  <c:v>4.0440444946290004</c:v>
                </c:pt>
                <c:pt idx="30476">
                  <c:v>4.0440921783450001</c:v>
                </c:pt>
                <c:pt idx="30477">
                  <c:v>4.0441703796389996</c:v>
                </c:pt>
                <c:pt idx="30478">
                  <c:v>4.0442528724670002</c:v>
                </c:pt>
                <c:pt idx="30479">
                  <c:v>4.0445919036870004</c:v>
                </c:pt>
                <c:pt idx="30480">
                  <c:v>4.0446834564209997</c:v>
                </c:pt>
                <c:pt idx="30481">
                  <c:v>4.0447502136229998</c:v>
                </c:pt>
                <c:pt idx="30482">
                  <c:v>4.0448703765870002</c:v>
                </c:pt>
                <c:pt idx="30483">
                  <c:v>4.0449061393739996</c:v>
                </c:pt>
                <c:pt idx="30484">
                  <c:v>4.0450201034550002</c:v>
                </c:pt>
                <c:pt idx="30485">
                  <c:v>4.0450587272640002</c:v>
                </c:pt>
                <c:pt idx="30486">
                  <c:v>4.0451369285579997</c:v>
                </c:pt>
                <c:pt idx="30487">
                  <c:v>4.0451865196229999</c:v>
                </c:pt>
                <c:pt idx="30488">
                  <c:v>4.0452327728270001</c:v>
                </c:pt>
                <c:pt idx="30489">
                  <c:v>4.0453095436100002</c:v>
                </c:pt>
                <c:pt idx="30490">
                  <c:v>4.045357704163</c:v>
                </c:pt>
                <c:pt idx="30491">
                  <c:v>4.0454616546629998</c:v>
                </c:pt>
                <c:pt idx="30492">
                  <c:v>4.0455331802370003</c:v>
                </c:pt>
                <c:pt idx="30493">
                  <c:v>4.0457177162170002</c:v>
                </c:pt>
                <c:pt idx="30494">
                  <c:v>4.0458712577820002</c:v>
                </c:pt>
                <c:pt idx="30495">
                  <c:v>4.0459914207459997</c:v>
                </c:pt>
                <c:pt idx="30496">
                  <c:v>4.0461106300349998</c:v>
                </c:pt>
                <c:pt idx="30497">
                  <c:v>4.0463323593140004</c:v>
                </c:pt>
                <c:pt idx="30498">
                  <c:v>4.0465755462650002</c:v>
                </c:pt>
                <c:pt idx="30499">
                  <c:v>4.046903133392</c:v>
                </c:pt>
                <c:pt idx="30500">
                  <c:v>4.0469894409179998</c:v>
                </c:pt>
                <c:pt idx="30501">
                  <c:v>4.0470762252809998</c:v>
                </c:pt>
                <c:pt idx="30502">
                  <c:v>4.047168254852</c:v>
                </c:pt>
                <c:pt idx="30503">
                  <c:v>4.047286510468</c:v>
                </c:pt>
                <c:pt idx="30504">
                  <c:v>4.0473589897159998</c:v>
                </c:pt>
                <c:pt idx="30505">
                  <c:v>4.0474758148190002</c:v>
                </c:pt>
                <c:pt idx="30506">
                  <c:v>4.0475625991820001</c:v>
                </c:pt>
                <c:pt idx="30507">
                  <c:v>4.0476932525629996</c:v>
                </c:pt>
                <c:pt idx="30508">
                  <c:v>4.0478672981260004</c:v>
                </c:pt>
                <c:pt idx="30509">
                  <c:v>4.048085212708</c:v>
                </c:pt>
                <c:pt idx="30510">
                  <c:v>4.048193454742</c:v>
                </c:pt>
                <c:pt idx="30511">
                  <c:v>4.048413276672</c:v>
                </c:pt>
                <c:pt idx="30512">
                  <c:v>4.0485410690309998</c:v>
                </c:pt>
                <c:pt idx="30513">
                  <c:v>4.0486097335820004</c:v>
                </c:pt>
                <c:pt idx="30514">
                  <c:v>4.0486717224120001</c:v>
                </c:pt>
                <c:pt idx="30515">
                  <c:v>4.04904794693</c:v>
                </c:pt>
                <c:pt idx="30516">
                  <c:v>4.0492844581599998</c:v>
                </c:pt>
                <c:pt idx="30517">
                  <c:v>4.0493659973140002</c:v>
                </c:pt>
                <c:pt idx="30518">
                  <c:v>4.0494842529300001</c:v>
                </c:pt>
                <c:pt idx="30519">
                  <c:v>4.0495696067809996</c:v>
                </c:pt>
                <c:pt idx="30520">
                  <c:v>4.0496459007260004</c:v>
                </c:pt>
                <c:pt idx="30521">
                  <c:v>4.0497322082520002</c:v>
                </c:pt>
                <c:pt idx="30522">
                  <c:v>4.0497617721559998</c:v>
                </c:pt>
                <c:pt idx="30523">
                  <c:v>4.0498342514040004</c:v>
                </c:pt>
                <c:pt idx="30524">
                  <c:v>4.0499072074890003</c:v>
                </c:pt>
                <c:pt idx="30525">
                  <c:v>4.0499787330629999</c:v>
                </c:pt>
                <c:pt idx="30526">
                  <c:v>4.0500512123109997</c:v>
                </c:pt>
                <c:pt idx="30527">
                  <c:v>4.0501298904420002</c:v>
                </c:pt>
                <c:pt idx="30528">
                  <c:v>4.0504298210140002</c:v>
                </c:pt>
                <c:pt idx="30529">
                  <c:v>4.050547599792</c:v>
                </c:pt>
                <c:pt idx="30530">
                  <c:v>4.0505814552309998</c:v>
                </c:pt>
                <c:pt idx="30531">
                  <c:v>4.0506334304809997</c:v>
                </c:pt>
                <c:pt idx="30532">
                  <c:v>4.0507154464720001</c:v>
                </c:pt>
                <c:pt idx="30533">
                  <c:v>4.0507526397709999</c:v>
                </c:pt>
                <c:pt idx="30534">
                  <c:v>4.0508084297179998</c:v>
                </c:pt>
                <c:pt idx="30535">
                  <c:v>4.050892829895</c:v>
                </c:pt>
                <c:pt idx="30536">
                  <c:v>4.0509238243099999</c:v>
                </c:pt>
                <c:pt idx="30537">
                  <c:v>4.0509896278379998</c:v>
                </c:pt>
                <c:pt idx="30538">
                  <c:v>4.0510659217829996</c:v>
                </c:pt>
                <c:pt idx="30539">
                  <c:v>4.0510897636410004</c:v>
                </c:pt>
                <c:pt idx="30540">
                  <c:v>4.0512127876279997</c:v>
                </c:pt>
                <c:pt idx="30541">
                  <c:v>4.0513339042660004</c:v>
                </c:pt>
                <c:pt idx="30542">
                  <c:v>4.0516343116759996</c:v>
                </c:pt>
                <c:pt idx="30543">
                  <c:v>4.0519666671749999</c:v>
                </c:pt>
                <c:pt idx="30544">
                  <c:v>4.0521836280820001</c:v>
                </c:pt>
                <c:pt idx="30545">
                  <c:v>4.0524911880490002</c:v>
                </c:pt>
                <c:pt idx="30546">
                  <c:v>4.0527973175050001</c:v>
                </c:pt>
                <c:pt idx="30547">
                  <c:v>4.0529117584229999</c:v>
                </c:pt>
                <c:pt idx="30548">
                  <c:v>4.0530738830570003</c:v>
                </c:pt>
                <c:pt idx="30549">
                  <c:v>4.0532393455509999</c:v>
                </c:pt>
                <c:pt idx="30550">
                  <c:v>4.0533509254459998</c:v>
                </c:pt>
                <c:pt idx="30551">
                  <c:v>4.0534291267400002</c:v>
                </c:pt>
                <c:pt idx="30552">
                  <c:v>4.0535545349120001</c:v>
                </c:pt>
                <c:pt idx="30553">
                  <c:v>4.0538725852970003</c:v>
                </c:pt>
                <c:pt idx="30554">
                  <c:v>4.0539221763609996</c:v>
                </c:pt>
                <c:pt idx="30555">
                  <c:v>4.0540046691890002</c:v>
                </c:pt>
                <c:pt idx="30556">
                  <c:v>4.0540790557859996</c:v>
                </c:pt>
                <c:pt idx="30557">
                  <c:v>4.0541453361509996</c:v>
                </c:pt>
                <c:pt idx="30558">
                  <c:v>4.0542116165159996</c:v>
                </c:pt>
                <c:pt idx="30559">
                  <c:v>4.0542368888849998</c:v>
                </c:pt>
                <c:pt idx="30560">
                  <c:v>4.0543098449709998</c:v>
                </c:pt>
                <c:pt idx="30561">
                  <c:v>4.0544662475589996</c:v>
                </c:pt>
                <c:pt idx="30562">
                  <c:v>4.0546274185179998</c:v>
                </c:pt>
                <c:pt idx="30563">
                  <c:v>4.0547041893009999</c:v>
                </c:pt>
                <c:pt idx="30564">
                  <c:v>4.0550513267520003</c:v>
                </c:pt>
                <c:pt idx="30565">
                  <c:v>4.0551447868350001</c:v>
                </c:pt>
                <c:pt idx="30566">
                  <c:v>4.0552673339840002</c:v>
                </c:pt>
                <c:pt idx="30567">
                  <c:v>4.0553483963010004</c:v>
                </c:pt>
                <c:pt idx="30568">
                  <c:v>4.0554399490359998</c:v>
                </c:pt>
                <c:pt idx="30569">
                  <c:v>4.0555601120000002</c:v>
                </c:pt>
                <c:pt idx="30570">
                  <c:v>4.0556268692020003</c:v>
                </c:pt>
                <c:pt idx="30571">
                  <c:v>4.055695533752</c:v>
                </c:pt>
                <c:pt idx="30572">
                  <c:v>4.0558705329900002</c:v>
                </c:pt>
                <c:pt idx="30573">
                  <c:v>4.0559930801390003</c:v>
                </c:pt>
                <c:pt idx="30574">
                  <c:v>4.0561184883120003</c:v>
                </c:pt>
                <c:pt idx="30575">
                  <c:v>4.0562353134159999</c:v>
                </c:pt>
                <c:pt idx="30576">
                  <c:v>4.056571006775</c:v>
                </c:pt>
                <c:pt idx="30577">
                  <c:v>4.0567049980160004</c:v>
                </c:pt>
                <c:pt idx="30578">
                  <c:v>4.0568017959590001</c:v>
                </c:pt>
                <c:pt idx="30579">
                  <c:v>4.0568704605099999</c:v>
                </c:pt>
                <c:pt idx="30580">
                  <c:v>4.0569367408749999</c:v>
                </c:pt>
                <c:pt idx="30581">
                  <c:v>4.0572443008420001</c:v>
                </c:pt>
                <c:pt idx="30582">
                  <c:v>4.057498455048</c:v>
                </c:pt>
                <c:pt idx="30583">
                  <c:v>4.0578007698059997</c:v>
                </c:pt>
                <c:pt idx="30584">
                  <c:v>4.0579986572270004</c:v>
                </c:pt>
                <c:pt idx="30585">
                  <c:v>4.0583248138429999</c:v>
                </c:pt>
                <c:pt idx="30586">
                  <c:v>4.0585651397709999</c:v>
                </c:pt>
                <c:pt idx="30587">
                  <c:v>4.0586571693420002</c:v>
                </c:pt>
                <c:pt idx="30588">
                  <c:v>4.0587329864499999</c:v>
                </c:pt>
                <c:pt idx="30589">
                  <c:v>4.0588116645810004</c:v>
                </c:pt>
                <c:pt idx="30590">
                  <c:v>4.0588464736940004</c:v>
                </c:pt>
                <c:pt idx="30591">
                  <c:v>4.0588722228999998</c:v>
                </c:pt>
                <c:pt idx="30592">
                  <c:v>4.0589489936829999</c:v>
                </c:pt>
                <c:pt idx="30593">
                  <c:v>4.0589900016779996</c:v>
                </c:pt>
                <c:pt idx="30594">
                  <c:v>4.059015750885</c:v>
                </c:pt>
                <c:pt idx="30595">
                  <c:v>4.0591735839840002</c:v>
                </c:pt>
                <c:pt idx="30596">
                  <c:v>4.0594892501829998</c:v>
                </c:pt>
                <c:pt idx="30597">
                  <c:v>4.0596623420720004</c:v>
                </c:pt>
                <c:pt idx="30598">
                  <c:v>4.0597844123840003</c:v>
                </c:pt>
                <c:pt idx="30599">
                  <c:v>4.0599069595339996</c:v>
                </c:pt>
                <c:pt idx="30600">
                  <c:v>4.059964179993</c:v>
                </c:pt>
                <c:pt idx="30601">
                  <c:v>4.0600366592409998</c:v>
                </c:pt>
                <c:pt idx="30602">
                  <c:v>4.0604276657099998</c:v>
                </c:pt>
                <c:pt idx="30603">
                  <c:v>4.0605587959290004</c:v>
                </c:pt>
                <c:pt idx="30604">
                  <c:v>4.0609006881710004</c:v>
                </c:pt>
                <c:pt idx="30605">
                  <c:v>4.0610513687129997</c:v>
                </c:pt>
                <c:pt idx="30606">
                  <c:v>4.0613985061650002</c:v>
                </c:pt>
                <c:pt idx="30607">
                  <c:v>4.0616869926449999</c:v>
                </c:pt>
                <c:pt idx="30608">
                  <c:v>4.0620541572570001</c:v>
                </c:pt>
                <c:pt idx="30609">
                  <c:v>4.0621805191040004</c:v>
                </c:pt>
                <c:pt idx="30610">
                  <c:v>4.0623025894170004</c:v>
                </c:pt>
                <c:pt idx="30611">
                  <c:v>4.0626349449159997</c:v>
                </c:pt>
                <c:pt idx="30612">
                  <c:v>4.0629482269289996</c:v>
                </c:pt>
                <c:pt idx="30613">
                  <c:v>4.0630760192870001</c:v>
                </c:pt>
                <c:pt idx="30614">
                  <c:v>4.0631542205809996</c:v>
                </c:pt>
                <c:pt idx="30615">
                  <c:v>4.0632443428040004</c:v>
                </c:pt>
                <c:pt idx="30616">
                  <c:v>4.0632734298709998</c:v>
                </c:pt>
                <c:pt idx="30617">
                  <c:v>4.0634093284609998</c:v>
                </c:pt>
                <c:pt idx="30618">
                  <c:v>4.0637111663820003</c:v>
                </c:pt>
                <c:pt idx="30619">
                  <c:v>4.0640568733220004</c:v>
                </c:pt>
                <c:pt idx="30620">
                  <c:v>4.0643362998960004</c:v>
                </c:pt>
                <c:pt idx="30621">
                  <c:v>4.0644502639770002</c:v>
                </c:pt>
                <c:pt idx="30622">
                  <c:v>4.0645709037779998</c:v>
                </c:pt>
                <c:pt idx="30623">
                  <c:v>4.0646405220029997</c:v>
                </c:pt>
                <c:pt idx="30624">
                  <c:v>4.0647335052490003</c:v>
                </c:pt>
                <c:pt idx="30625">
                  <c:v>4.064885616302</c:v>
                </c:pt>
                <c:pt idx="30626">
                  <c:v>4.06507730484</c:v>
                </c:pt>
                <c:pt idx="30627">
                  <c:v>4.0651707649229998</c:v>
                </c:pt>
                <c:pt idx="30628">
                  <c:v>4.0653061866759996</c:v>
                </c:pt>
                <c:pt idx="30629">
                  <c:v>4.0654277801510004</c:v>
                </c:pt>
                <c:pt idx="30630">
                  <c:v>4.0655455589290002</c:v>
                </c:pt>
                <c:pt idx="30631">
                  <c:v>4.0656199455259996</c:v>
                </c:pt>
                <c:pt idx="30632">
                  <c:v>4.0656905174259999</c:v>
                </c:pt>
                <c:pt idx="30633">
                  <c:v>4.065729618073</c:v>
                </c:pt>
                <c:pt idx="30634">
                  <c:v>4.0658111572270004</c:v>
                </c:pt>
                <c:pt idx="30635">
                  <c:v>4.0658335685729998</c:v>
                </c:pt>
                <c:pt idx="30636">
                  <c:v>4.0659098625179997</c:v>
                </c:pt>
                <c:pt idx="30637">
                  <c:v>4.0659885406490002</c:v>
                </c:pt>
                <c:pt idx="30638">
                  <c:v>4.066074848175</c:v>
                </c:pt>
                <c:pt idx="30639">
                  <c:v>4.066158771515</c:v>
                </c:pt>
                <c:pt idx="30640">
                  <c:v>4.0662465095520002</c:v>
                </c:pt>
                <c:pt idx="30641">
                  <c:v>4.0666146278379998</c:v>
                </c:pt>
                <c:pt idx="30642">
                  <c:v>4.0666508674620001</c:v>
                </c:pt>
                <c:pt idx="30643">
                  <c:v>4.0667104721070002</c:v>
                </c:pt>
                <c:pt idx="30644">
                  <c:v>4.0668015480040003</c:v>
                </c:pt>
                <c:pt idx="30645">
                  <c:v>4.0668501853940002</c:v>
                </c:pt>
                <c:pt idx="30646">
                  <c:v>4.0669183731079999</c:v>
                </c:pt>
                <c:pt idx="30647">
                  <c:v>4.0670146942140004</c:v>
                </c:pt>
                <c:pt idx="30648">
                  <c:v>4.067061901093</c:v>
                </c:pt>
                <c:pt idx="30649">
                  <c:v>4.0671319961550001</c:v>
                </c:pt>
                <c:pt idx="30650">
                  <c:v>4.0672183036799998</c:v>
                </c:pt>
                <c:pt idx="30651">
                  <c:v>4.0672450065610004</c:v>
                </c:pt>
                <c:pt idx="30652">
                  <c:v>4.0673031806950002</c:v>
                </c:pt>
                <c:pt idx="30653">
                  <c:v>4.0673904418950002</c:v>
                </c:pt>
                <c:pt idx="30654">
                  <c:v>4.0675663948059997</c:v>
                </c:pt>
                <c:pt idx="30655">
                  <c:v>4.067766666412</c:v>
                </c:pt>
                <c:pt idx="30656">
                  <c:v>4.067888259888</c:v>
                </c:pt>
                <c:pt idx="30657">
                  <c:v>4.0680160522459996</c:v>
                </c:pt>
                <c:pt idx="30658">
                  <c:v>4.0681381225589996</c:v>
                </c:pt>
                <c:pt idx="30659">
                  <c:v>4.0684928894040002</c:v>
                </c:pt>
                <c:pt idx="30660">
                  <c:v>4.0687704086299998</c:v>
                </c:pt>
                <c:pt idx="30661">
                  <c:v>4.0690560340879998</c:v>
                </c:pt>
                <c:pt idx="30662">
                  <c:v>4.0691614151</c:v>
                </c:pt>
                <c:pt idx="30663">
                  <c:v>4.069227695465</c:v>
                </c:pt>
                <c:pt idx="30664">
                  <c:v>4.0695743560790003</c:v>
                </c:pt>
                <c:pt idx="30665">
                  <c:v>4.0697851181029998</c:v>
                </c:pt>
                <c:pt idx="30666">
                  <c:v>4.0699081420900001</c:v>
                </c:pt>
                <c:pt idx="30667">
                  <c:v>4.0700340271000002</c:v>
                </c:pt>
                <c:pt idx="30668">
                  <c:v>4.0701045989990003</c:v>
                </c:pt>
                <c:pt idx="30669">
                  <c:v>4.0701956748960004</c:v>
                </c:pt>
                <c:pt idx="30670">
                  <c:v>4.0702648162840003</c:v>
                </c:pt>
                <c:pt idx="30671">
                  <c:v>4.0703535079959998</c:v>
                </c:pt>
                <c:pt idx="30672">
                  <c:v>4.0704059600829998</c:v>
                </c:pt>
                <c:pt idx="30673">
                  <c:v>4.0704755783079998</c:v>
                </c:pt>
                <c:pt idx="30674">
                  <c:v>4.0705342292789997</c:v>
                </c:pt>
                <c:pt idx="30675">
                  <c:v>4.0706062316890002</c:v>
                </c:pt>
                <c:pt idx="30676">
                  <c:v>4.0706896781920001</c:v>
                </c:pt>
                <c:pt idx="30677">
                  <c:v>4.0707621574399999</c:v>
                </c:pt>
                <c:pt idx="30678">
                  <c:v>4.0707883834840004</c:v>
                </c:pt>
                <c:pt idx="30679">
                  <c:v>4.0708637237550001</c:v>
                </c:pt>
                <c:pt idx="30680">
                  <c:v>4.0709357261659997</c:v>
                </c:pt>
                <c:pt idx="30681">
                  <c:v>4.0709848403929998</c:v>
                </c:pt>
                <c:pt idx="30682">
                  <c:v>4.071058750153</c:v>
                </c:pt>
                <c:pt idx="30683">
                  <c:v>4.0712656974790002</c:v>
                </c:pt>
                <c:pt idx="30684">
                  <c:v>4.0712952613829998</c:v>
                </c:pt>
                <c:pt idx="30685">
                  <c:v>4.071358680725</c:v>
                </c:pt>
                <c:pt idx="30686">
                  <c:v>4.0714397430420002</c:v>
                </c:pt>
                <c:pt idx="30687">
                  <c:v>4.0714731216429998</c:v>
                </c:pt>
                <c:pt idx="30688">
                  <c:v>4.0715432167049999</c:v>
                </c:pt>
                <c:pt idx="30689">
                  <c:v>4.0716285705570003</c:v>
                </c:pt>
                <c:pt idx="30690">
                  <c:v>4.0716624259950001</c:v>
                </c:pt>
                <c:pt idx="30691">
                  <c:v>4.0717329978940002</c:v>
                </c:pt>
                <c:pt idx="30692">
                  <c:v>4.0718116760249998</c:v>
                </c:pt>
                <c:pt idx="30693">
                  <c:v>4.0718383789060004</c:v>
                </c:pt>
                <c:pt idx="30694">
                  <c:v>4.071896076202</c:v>
                </c:pt>
                <c:pt idx="30695">
                  <c:v>4.0719823837279998</c:v>
                </c:pt>
                <c:pt idx="30696">
                  <c:v>4.0722184181210004</c:v>
                </c:pt>
                <c:pt idx="30697">
                  <c:v>4.0723891258240004</c:v>
                </c:pt>
                <c:pt idx="30698">
                  <c:v>4.0725498199460004</c:v>
                </c:pt>
                <c:pt idx="30699">
                  <c:v>4.0728702545170004</c:v>
                </c:pt>
                <c:pt idx="30700">
                  <c:v>4.0731749534609998</c:v>
                </c:pt>
                <c:pt idx="30701">
                  <c:v>4.073441028595</c:v>
                </c:pt>
                <c:pt idx="30702">
                  <c:v>4.0736975669859996</c:v>
                </c:pt>
                <c:pt idx="30703">
                  <c:v>4.0739827156070003</c:v>
                </c:pt>
                <c:pt idx="30704">
                  <c:v>4.0740709304809997</c:v>
                </c:pt>
                <c:pt idx="30705">
                  <c:v>4.0742173194889997</c:v>
                </c:pt>
                <c:pt idx="30706">
                  <c:v>4.0742907524109997</c:v>
                </c:pt>
                <c:pt idx="30707">
                  <c:v>4.0743579864499999</c:v>
                </c:pt>
                <c:pt idx="30708">
                  <c:v>4.0744290351870003</c:v>
                </c:pt>
                <c:pt idx="30709">
                  <c:v>4.0744957923890004</c:v>
                </c:pt>
                <c:pt idx="30710">
                  <c:v>4.0745644569400001</c:v>
                </c:pt>
                <c:pt idx="30711">
                  <c:v>4.0745878219599998</c:v>
                </c:pt>
                <c:pt idx="30712">
                  <c:v>4.0746569633479996</c:v>
                </c:pt>
                <c:pt idx="30713">
                  <c:v>4.0746960639949998</c:v>
                </c:pt>
                <c:pt idx="30714">
                  <c:v>4.0747666358950001</c:v>
                </c:pt>
                <c:pt idx="30715">
                  <c:v>4.07479429245</c:v>
                </c:pt>
                <c:pt idx="30716">
                  <c:v>4.0748705863949999</c:v>
                </c:pt>
                <c:pt idx="30717">
                  <c:v>4.075006961823</c:v>
                </c:pt>
                <c:pt idx="30718">
                  <c:v>4.0751805305479998</c:v>
                </c:pt>
                <c:pt idx="30719">
                  <c:v>4.0752158164979999</c:v>
                </c:pt>
                <c:pt idx="30720">
                  <c:v>4.0753579139709997</c:v>
                </c:pt>
                <c:pt idx="30721">
                  <c:v>4.0755348205570003</c:v>
                </c:pt>
                <c:pt idx="30722">
                  <c:v>4.0756225585939996</c:v>
                </c:pt>
                <c:pt idx="30723">
                  <c:v>4.0756950378420003</c:v>
                </c:pt>
                <c:pt idx="30724">
                  <c:v>4.0757617950440004</c:v>
                </c:pt>
                <c:pt idx="30725">
                  <c:v>4.0757865905759996</c:v>
                </c:pt>
                <c:pt idx="30726">
                  <c:v>4.0758666992189996</c:v>
                </c:pt>
                <c:pt idx="30727">
                  <c:v>4.075941562653</c:v>
                </c:pt>
                <c:pt idx="30728">
                  <c:v>4.0759716033939997</c:v>
                </c:pt>
                <c:pt idx="30729">
                  <c:v>4.0760488510129997</c:v>
                </c:pt>
                <c:pt idx="30730">
                  <c:v>4.0761108398439996</c:v>
                </c:pt>
                <c:pt idx="30731">
                  <c:v>4.0761289596559998</c:v>
                </c:pt>
                <c:pt idx="30732">
                  <c:v>4.0762534141540003</c:v>
                </c:pt>
                <c:pt idx="30733">
                  <c:v>4.0765924453739997</c:v>
                </c:pt>
                <c:pt idx="30734">
                  <c:v>4.0769629478449998</c:v>
                </c:pt>
                <c:pt idx="30735">
                  <c:v>4.0772371292110003</c:v>
                </c:pt>
                <c:pt idx="30736">
                  <c:v>4.0775198936460004</c:v>
                </c:pt>
                <c:pt idx="30737">
                  <c:v>4.077779769897</c:v>
                </c:pt>
                <c:pt idx="30738">
                  <c:v>4.0780768394470002</c:v>
                </c:pt>
                <c:pt idx="30739">
                  <c:v>4.0781941413879998</c:v>
                </c:pt>
                <c:pt idx="30740">
                  <c:v>4.0782990455629999</c:v>
                </c:pt>
                <c:pt idx="30741">
                  <c:v>4.0784201622009997</c:v>
                </c:pt>
                <c:pt idx="30742">
                  <c:v>4.0784964561460004</c:v>
                </c:pt>
                <c:pt idx="30743">
                  <c:v>4.0785684585570001</c:v>
                </c:pt>
                <c:pt idx="30744">
                  <c:v>4.0786905288700002</c:v>
                </c:pt>
                <c:pt idx="30745">
                  <c:v>4.0787644386290003</c:v>
                </c:pt>
                <c:pt idx="30746">
                  <c:v>4.0788860321040001</c:v>
                </c:pt>
                <c:pt idx="30747">
                  <c:v>4.0792312622070002</c:v>
                </c:pt>
                <c:pt idx="30748">
                  <c:v>4.0794019699100001</c:v>
                </c:pt>
                <c:pt idx="30749">
                  <c:v>4.0794849395749999</c:v>
                </c:pt>
                <c:pt idx="30750">
                  <c:v>4.0796165466309997</c:v>
                </c:pt>
                <c:pt idx="30751">
                  <c:v>4.0797038078309997</c:v>
                </c:pt>
                <c:pt idx="30752">
                  <c:v>4.0797953605649999</c:v>
                </c:pt>
                <c:pt idx="30753">
                  <c:v>4.0801329612729997</c:v>
                </c:pt>
                <c:pt idx="30754">
                  <c:v>4.0802702903750001</c:v>
                </c:pt>
                <c:pt idx="30755">
                  <c:v>4.0803513526920003</c:v>
                </c:pt>
                <c:pt idx="30756">
                  <c:v>4.0804347991940002</c:v>
                </c:pt>
                <c:pt idx="30757">
                  <c:v>4.08060836792</c:v>
                </c:pt>
                <c:pt idx="30758">
                  <c:v>4.0809183120729999</c:v>
                </c:pt>
                <c:pt idx="30759">
                  <c:v>4.0810527801510004</c:v>
                </c:pt>
                <c:pt idx="30760">
                  <c:v>4.0811772346500002</c:v>
                </c:pt>
                <c:pt idx="30761">
                  <c:v>4.08136510849</c:v>
                </c:pt>
                <c:pt idx="30762">
                  <c:v>4.0816802978520004</c:v>
                </c:pt>
                <c:pt idx="30763">
                  <c:v>4.0817933082579998</c:v>
                </c:pt>
                <c:pt idx="30764">
                  <c:v>4.0819263458249999</c:v>
                </c:pt>
                <c:pt idx="30765">
                  <c:v>4.082062721252</c:v>
                </c:pt>
                <c:pt idx="30766">
                  <c:v>4.0821409225460004</c:v>
                </c:pt>
                <c:pt idx="30767">
                  <c:v>4.0821728706359997</c:v>
                </c:pt>
                <c:pt idx="30768">
                  <c:v>4.0822505950929999</c:v>
                </c:pt>
                <c:pt idx="30769">
                  <c:v>4.0823121070859996</c:v>
                </c:pt>
                <c:pt idx="30770">
                  <c:v>4.0823535919190004</c:v>
                </c:pt>
                <c:pt idx="30771">
                  <c:v>4.08238363266</c:v>
                </c:pt>
                <c:pt idx="30772">
                  <c:v>4.0824565887449999</c:v>
                </c:pt>
                <c:pt idx="30773">
                  <c:v>4.0825414657590002</c:v>
                </c:pt>
                <c:pt idx="30774">
                  <c:v>4.0826611518859997</c:v>
                </c:pt>
                <c:pt idx="30775">
                  <c:v>4.0827455520629998</c:v>
                </c:pt>
                <c:pt idx="30776">
                  <c:v>4.0831112861629997</c:v>
                </c:pt>
                <c:pt idx="30777">
                  <c:v>4.0832042694090003</c:v>
                </c:pt>
                <c:pt idx="30778">
                  <c:v>4.0832581520079998</c:v>
                </c:pt>
                <c:pt idx="30779">
                  <c:v>4.0832829475399999</c:v>
                </c:pt>
                <c:pt idx="30780">
                  <c:v>4.0834083557129999</c:v>
                </c:pt>
                <c:pt idx="30781">
                  <c:v>4.0834975242610003</c:v>
                </c:pt>
                <c:pt idx="30782">
                  <c:v>4.0835604667660004</c:v>
                </c:pt>
                <c:pt idx="30783">
                  <c:v>4.0836749076840002</c:v>
                </c:pt>
                <c:pt idx="30784">
                  <c:v>4.0837664604189996</c:v>
                </c:pt>
                <c:pt idx="30785">
                  <c:v>4.0838375091549999</c:v>
                </c:pt>
                <c:pt idx="30786">
                  <c:v>4.083952903748</c:v>
                </c:pt>
                <c:pt idx="30787">
                  <c:v>4.084043502808</c:v>
                </c:pt>
                <c:pt idx="30788">
                  <c:v>4.0843720436100002</c:v>
                </c:pt>
                <c:pt idx="30789">
                  <c:v>4.0846657752990003</c:v>
                </c:pt>
                <c:pt idx="30790">
                  <c:v>4.0847964286799998</c:v>
                </c:pt>
                <c:pt idx="30791">
                  <c:v>4.0848746299740002</c:v>
                </c:pt>
                <c:pt idx="30792">
                  <c:v>4.0849661827089996</c:v>
                </c:pt>
                <c:pt idx="30793">
                  <c:v>4.0851263999940004</c:v>
                </c:pt>
                <c:pt idx="30794">
                  <c:v>4.0854382514949998</c:v>
                </c:pt>
                <c:pt idx="30795">
                  <c:v>4.0854997634889996</c:v>
                </c:pt>
                <c:pt idx="30796">
                  <c:v>4.0855689048770003</c:v>
                </c:pt>
                <c:pt idx="30797">
                  <c:v>4.0857472419740004</c:v>
                </c:pt>
                <c:pt idx="30798">
                  <c:v>4.0860481262209998</c:v>
                </c:pt>
                <c:pt idx="30799">
                  <c:v>4.0861124992370002</c:v>
                </c:pt>
                <c:pt idx="30800">
                  <c:v>4.0861835479739996</c:v>
                </c:pt>
                <c:pt idx="30801">
                  <c:v>4.0862541198729998</c:v>
                </c:pt>
                <c:pt idx="30802">
                  <c:v>4.0863251686100002</c:v>
                </c:pt>
                <c:pt idx="30803">
                  <c:v>4.0863919258120003</c:v>
                </c:pt>
                <c:pt idx="30804">
                  <c:v>4.086495399475</c:v>
                </c:pt>
                <c:pt idx="30805">
                  <c:v>4.0865359306339997</c:v>
                </c:pt>
                <c:pt idx="30806">
                  <c:v>4.0866122245790004</c:v>
                </c:pt>
                <c:pt idx="30807">
                  <c:v>4.0867023468020003</c:v>
                </c:pt>
                <c:pt idx="30808">
                  <c:v>4.0867819786070001</c:v>
                </c:pt>
                <c:pt idx="30809">
                  <c:v>4.0869050025940004</c:v>
                </c:pt>
                <c:pt idx="30810">
                  <c:v>4.087022304535</c:v>
                </c:pt>
                <c:pt idx="30811">
                  <c:v>4.0870642662050001</c:v>
                </c:pt>
                <c:pt idx="30812">
                  <c:v>4.0871009826659996</c:v>
                </c:pt>
                <c:pt idx="30813">
                  <c:v>4.0871920585629997</c:v>
                </c:pt>
                <c:pt idx="30814">
                  <c:v>4.0873250961299998</c:v>
                </c:pt>
                <c:pt idx="30815">
                  <c:v>4.0877079963679996</c:v>
                </c:pt>
                <c:pt idx="30816">
                  <c:v>4.0877366065979999</c:v>
                </c:pt>
                <c:pt idx="30817">
                  <c:v>4.0878181457520002</c:v>
                </c:pt>
                <c:pt idx="30818">
                  <c:v>4.087880134583</c:v>
                </c:pt>
                <c:pt idx="30819">
                  <c:v>4.0879192352290001</c:v>
                </c:pt>
                <c:pt idx="30820">
                  <c:v>4.0880031585690002</c:v>
                </c:pt>
                <c:pt idx="30821">
                  <c:v>4.0880651474</c:v>
                </c:pt>
                <c:pt idx="30822">
                  <c:v>4.0881013870240004</c:v>
                </c:pt>
                <c:pt idx="30823">
                  <c:v>4.0881824493409997</c:v>
                </c:pt>
                <c:pt idx="30824">
                  <c:v>4.0882396698000001</c:v>
                </c:pt>
                <c:pt idx="30825">
                  <c:v>4.0883393287659997</c:v>
                </c:pt>
                <c:pt idx="30826">
                  <c:v>4.0885233879090004</c:v>
                </c:pt>
                <c:pt idx="30827">
                  <c:v>4.0888118743900002</c:v>
                </c:pt>
                <c:pt idx="30828">
                  <c:v>4.088950634003</c:v>
                </c:pt>
                <c:pt idx="30829">
                  <c:v>4.0890746116640004</c:v>
                </c:pt>
                <c:pt idx="30830">
                  <c:v>4.0891842842099999</c:v>
                </c:pt>
                <c:pt idx="30831">
                  <c:v>4.0892558097840004</c:v>
                </c:pt>
                <c:pt idx="30832">
                  <c:v>4.089344978333</c:v>
                </c:pt>
                <c:pt idx="30833">
                  <c:v>4.0894560813899998</c:v>
                </c:pt>
                <c:pt idx="30834">
                  <c:v>4.0895867347720003</c:v>
                </c:pt>
                <c:pt idx="30835">
                  <c:v>4.0896511077879998</c:v>
                </c:pt>
                <c:pt idx="30836">
                  <c:v>4.0897302627560004</c:v>
                </c:pt>
                <c:pt idx="30837">
                  <c:v>4.0898561477659996</c:v>
                </c:pt>
                <c:pt idx="30838">
                  <c:v>4.0899662971500002</c:v>
                </c:pt>
                <c:pt idx="30839">
                  <c:v>4.0902833938600001</c:v>
                </c:pt>
                <c:pt idx="30840">
                  <c:v>4.090517044067</c:v>
                </c:pt>
                <c:pt idx="30841">
                  <c:v>4.0906267166139996</c:v>
                </c:pt>
                <c:pt idx="30842">
                  <c:v>4.090694904327</c:v>
                </c:pt>
                <c:pt idx="30843">
                  <c:v>4.0907726287840003</c:v>
                </c:pt>
                <c:pt idx="30844">
                  <c:v>4.0908589363100001</c:v>
                </c:pt>
                <c:pt idx="30845">
                  <c:v>4.0909867286679997</c:v>
                </c:pt>
                <c:pt idx="30846">
                  <c:v>4.0910596847529996</c:v>
                </c:pt>
                <c:pt idx="30847">
                  <c:v>4.0911240577700001</c:v>
                </c:pt>
                <c:pt idx="30848">
                  <c:v>4.0911870002750002</c:v>
                </c:pt>
                <c:pt idx="30849">
                  <c:v>4.0912542343140004</c:v>
                </c:pt>
                <c:pt idx="30850">
                  <c:v>4.0913262367250001</c:v>
                </c:pt>
                <c:pt idx="30851">
                  <c:v>4.0913519859310004</c:v>
                </c:pt>
                <c:pt idx="30852">
                  <c:v>4.0914163589479999</c:v>
                </c:pt>
                <c:pt idx="30853">
                  <c:v>4.0914874076840002</c:v>
                </c:pt>
                <c:pt idx="30854">
                  <c:v>4.091556072235</c:v>
                </c:pt>
                <c:pt idx="30855">
                  <c:v>4.0916371345520002</c:v>
                </c:pt>
                <c:pt idx="30856">
                  <c:v>4.0918478965759997</c:v>
                </c:pt>
                <c:pt idx="30857">
                  <c:v>4.0919337272640002</c:v>
                </c:pt>
                <c:pt idx="30858">
                  <c:v>4.0920076370240004</c:v>
                </c:pt>
                <c:pt idx="30859">
                  <c:v>4.0920844078060004</c:v>
                </c:pt>
                <c:pt idx="30860">
                  <c:v>4.0921163558959996</c:v>
                </c:pt>
                <c:pt idx="30861">
                  <c:v>4.092205047607</c:v>
                </c:pt>
                <c:pt idx="30862">
                  <c:v>4.092292308807</c:v>
                </c:pt>
                <c:pt idx="30863">
                  <c:v>4.0923295021059998</c:v>
                </c:pt>
                <c:pt idx="30864">
                  <c:v>4.0924167633059998</c:v>
                </c:pt>
                <c:pt idx="30865">
                  <c:v>4.0924997329709996</c:v>
                </c:pt>
                <c:pt idx="30866">
                  <c:v>4.0925302505490002</c:v>
                </c:pt>
                <c:pt idx="30867">
                  <c:v>4.0926022529599999</c:v>
                </c:pt>
                <c:pt idx="30868">
                  <c:v>4.0926771163940003</c:v>
                </c:pt>
                <c:pt idx="30869">
                  <c:v>4.0930504798890004</c:v>
                </c:pt>
                <c:pt idx="30870">
                  <c:v>4.0932946205140004</c:v>
                </c:pt>
                <c:pt idx="30871">
                  <c:v>4.0935916900629996</c:v>
                </c:pt>
                <c:pt idx="30872">
                  <c:v>4.0937166213990004</c:v>
                </c:pt>
                <c:pt idx="30873">
                  <c:v>4.0937914848329999</c:v>
                </c:pt>
                <c:pt idx="30874">
                  <c:v>4.0938801765440003</c:v>
                </c:pt>
                <c:pt idx="30875">
                  <c:v>4.0942091941829997</c:v>
                </c:pt>
                <c:pt idx="30876">
                  <c:v>4.0943212509159999</c:v>
                </c:pt>
                <c:pt idx="30877">
                  <c:v>4.094440460205</c:v>
                </c:pt>
                <c:pt idx="30878">
                  <c:v>4.0946025848390004</c:v>
                </c:pt>
                <c:pt idx="30879">
                  <c:v>4.0948891639709997</c:v>
                </c:pt>
                <c:pt idx="30880">
                  <c:v>4.0952281951899998</c:v>
                </c:pt>
                <c:pt idx="30881">
                  <c:v>4.0953145027159996</c:v>
                </c:pt>
                <c:pt idx="30882">
                  <c:v>4.0953421592710004</c:v>
                </c:pt>
                <c:pt idx="30883">
                  <c:v>4.0954179763790002</c:v>
                </c:pt>
                <c:pt idx="30884">
                  <c:v>4.0954880714420003</c:v>
                </c:pt>
                <c:pt idx="30885">
                  <c:v>4.0955553054809997</c:v>
                </c:pt>
                <c:pt idx="30886">
                  <c:v>4.0956234931950002</c:v>
                </c:pt>
                <c:pt idx="30887">
                  <c:v>4.095647335052</c:v>
                </c:pt>
                <c:pt idx="30888">
                  <c:v>4.095720291138</c:v>
                </c:pt>
                <c:pt idx="30889">
                  <c:v>4.0957756042479998</c:v>
                </c:pt>
                <c:pt idx="30890">
                  <c:v>4.0958452224729998</c:v>
                </c:pt>
                <c:pt idx="30891">
                  <c:v>4.0959095954900002</c:v>
                </c:pt>
                <c:pt idx="30892">
                  <c:v>4.0959806442259996</c:v>
                </c:pt>
                <c:pt idx="30893">
                  <c:v>4.0960507392879997</c:v>
                </c:pt>
                <c:pt idx="30894">
                  <c:v>4.0961279869079998</c:v>
                </c:pt>
                <c:pt idx="30895">
                  <c:v>4.0961694717409998</c:v>
                </c:pt>
                <c:pt idx="30896">
                  <c:v>4.0962476730350001</c:v>
                </c:pt>
                <c:pt idx="30897">
                  <c:v>4.0965914726259998</c:v>
                </c:pt>
                <c:pt idx="30898">
                  <c:v>4.0967173576349998</c:v>
                </c:pt>
                <c:pt idx="30899">
                  <c:v>4.0968375205990002</c:v>
                </c:pt>
                <c:pt idx="30900">
                  <c:v>4.0968594551089996</c:v>
                </c:pt>
                <c:pt idx="30901">
                  <c:v>4.0969123840329997</c:v>
                </c:pt>
                <c:pt idx="30902">
                  <c:v>4.0969872474670002</c:v>
                </c:pt>
                <c:pt idx="30903">
                  <c:v>4.0970120429990002</c:v>
                </c:pt>
                <c:pt idx="30904">
                  <c:v>4.0970716476440003</c:v>
                </c:pt>
                <c:pt idx="30905">
                  <c:v>4.0971689224240002</c:v>
                </c:pt>
                <c:pt idx="30906">
                  <c:v>4.0972318649290003</c:v>
                </c:pt>
                <c:pt idx="30907">
                  <c:v>4.0973277091979998</c:v>
                </c:pt>
                <c:pt idx="30908">
                  <c:v>4.0974559783939997</c:v>
                </c:pt>
                <c:pt idx="30909">
                  <c:v>4.0975332260129997</c:v>
                </c:pt>
                <c:pt idx="30910">
                  <c:v>4.0976119041440002</c:v>
                </c:pt>
                <c:pt idx="30911">
                  <c:v>4.0977382659910004</c:v>
                </c:pt>
                <c:pt idx="30912">
                  <c:v>4.0978174209590001</c:v>
                </c:pt>
                <c:pt idx="30913">
                  <c:v>4.0978879928590004</c:v>
                </c:pt>
                <c:pt idx="30914">
                  <c:v>4.0980043411249998</c:v>
                </c:pt>
                <c:pt idx="30915">
                  <c:v>4.0981292724609997</c:v>
                </c:pt>
                <c:pt idx="30916">
                  <c:v>4.0982689857479997</c:v>
                </c:pt>
                <c:pt idx="30917">
                  <c:v>4.0986280441279996</c:v>
                </c:pt>
                <c:pt idx="30918">
                  <c:v>4.0989127159120002</c:v>
                </c:pt>
                <c:pt idx="30919">
                  <c:v>4.0990300178529999</c:v>
                </c:pt>
                <c:pt idx="30920">
                  <c:v>4.0991697311399999</c:v>
                </c:pt>
                <c:pt idx="30921">
                  <c:v>4.0992441177370003</c:v>
                </c:pt>
                <c:pt idx="30922">
                  <c:v>4.0993781089779997</c:v>
                </c:pt>
                <c:pt idx="30923">
                  <c:v>4.0994806289670001</c:v>
                </c:pt>
                <c:pt idx="30924">
                  <c:v>4.0995740890499999</c:v>
                </c:pt>
                <c:pt idx="30925">
                  <c:v>4.0997114181520002</c:v>
                </c:pt>
                <c:pt idx="30926">
                  <c:v>4.0999836921690003</c:v>
                </c:pt>
                <c:pt idx="30927">
                  <c:v>4.1000819206239996</c:v>
                </c:pt>
                <c:pt idx="30928">
                  <c:v>4.1001901626589996</c:v>
                </c:pt>
                <c:pt idx="30929">
                  <c:v>4.1002922058109998</c:v>
                </c:pt>
                <c:pt idx="30930">
                  <c:v>4.1003007888790002</c:v>
                </c:pt>
                <c:pt idx="30931">
                  <c:v>4.1003584861759999</c:v>
                </c:pt>
                <c:pt idx="30932">
                  <c:v>4.1003961563109996</c:v>
                </c:pt>
                <c:pt idx="30933">
                  <c:v>4.1004023551940003</c:v>
                </c:pt>
                <c:pt idx="30934">
                  <c:v>4.1004586219789996</c:v>
                </c:pt>
              </c:numCache>
            </c:numRef>
          </c:xVal>
          <c:yVal>
            <c:numRef>
              <c:f>'General Summary'!$D:$D</c:f>
              <c:numCache>
                <c:formatCode>General</c:formatCode>
                <c:ptCount val="1048576"/>
                <c:pt idx="0">
                  <c:v>2.6745224609375999E-2</c:v>
                </c:pt>
                <c:pt idx="1">
                  <c:v>2.6782609863280002E-2</c:v>
                </c:pt>
                <c:pt idx="2">
                  <c:v>2.66934228515616E-2</c:v>
                </c:pt>
                <c:pt idx="3">
                  <c:v>2.67023706054688E-2</c:v>
                </c:pt>
                <c:pt idx="4">
                  <c:v>2.6755861816406403E-2</c:v>
                </c:pt>
                <c:pt idx="5">
                  <c:v>2.6752185058595199E-2</c:v>
                </c:pt>
                <c:pt idx="6">
                  <c:v>2.6787480468748799E-2</c:v>
                </c:pt>
                <c:pt idx="7">
                  <c:v>2.6888002929686402E-2</c:v>
                </c:pt>
                <c:pt idx="8">
                  <c:v>2.6734287109376E-2</c:v>
                </c:pt>
                <c:pt idx="9">
                  <c:v>2.6676718750000002E-2</c:v>
                </c:pt>
                <c:pt idx="10">
                  <c:v>2.6849028320313599E-2</c:v>
                </c:pt>
                <c:pt idx="11">
                  <c:v>2.6720664062499198E-2</c:v>
                </c:pt>
                <c:pt idx="12">
                  <c:v>2.6698095703126399E-2</c:v>
                </c:pt>
                <c:pt idx="13">
                  <c:v>2.6766601562499198E-2</c:v>
                </c:pt>
                <c:pt idx="14">
                  <c:v>2.6980173339843198E-2</c:v>
                </c:pt>
                <c:pt idx="15">
                  <c:v>2.6938413085935999E-2</c:v>
                </c:pt>
                <c:pt idx="16">
                  <c:v>2.6938610839843197E-2</c:v>
                </c:pt>
                <c:pt idx="17">
                  <c:v>2.7132795410156802E-2</c:v>
                </c:pt>
                <c:pt idx="18">
                  <c:v>2.6916340332032003E-2</c:v>
                </c:pt>
                <c:pt idx="19">
                  <c:v>2.7131503906249601E-2</c:v>
                </c:pt>
                <c:pt idx="20">
                  <c:v>2.7316042480467199E-2</c:v>
                </c:pt>
                <c:pt idx="21">
                  <c:v>2.7188176269532804E-2</c:v>
                </c:pt>
                <c:pt idx="22">
                  <c:v>2.7302717285155202E-2</c:v>
                </c:pt>
                <c:pt idx="23">
                  <c:v>2.7275275878905603E-2</c:v>
                </c:pt>
                <c:pt idx="24">
                  <c:v>2.7514599609375998E-2</c:v>
                </c:pt>
                <c:pt idx="25">
                  <c:v>2.78467895507808E-2</c:v>
                </c:pt>
                <c:pt idx="26">
                  <c:v>2.8172416992188799E-2</c:v>
                </c:pt>
                <c:pt idx="27">
                  <c:v>2.8266674804687995E-2</c:v>
                </c:pt>
                <c:pt idx="28">
                  <c:v>2.8551635742188799E-2</c:v>
                </c:pt>
                <c:pt idx="29">
                  <c:v>2.8913654785155202E-2</c:v>
                </c:pt>
                <c:pt idx="30">
                  <c:v>2.9104855957030398E-2</c:v>
                </c:pt>
                <c:pt idx="31">
                  <c:v>2.9458322753907199E-2</c:v>
                </c:pt>
                <c:pt idx="32">
                  <c:v>2.9554370117187197E-2</c:v>
                </c:pt>
                <c:pt idx="33">
                  <c:v>2.9942338867187196E-2</c:v>
                </c:pt>
                <c:pt idx="34">
                  <c:v>3.0305451660156801E-2</c:v>
                </c:pt>
                <c:pt idx="35">
                  <c:v>3.0712609863280001E-2</c:v>
                </c:pt>
                <c:pt idx="36">
                  <c:v>3.0942985839843198E-2</c:v>
                </c:pt>
                <c:pt idx="37">
                  <c:v>3.1274978027343997E-2</c:v>
                </c:pt>
                <c:pt idx="38">
                  <c:v>3.1635502929686393E-2</c:v>
                </c:pt>
                <c:pt idx="39">
                  <c:v>3.2009851074208E-2</c:v>
                </c:pt>
                <c:pt idx="40">
                  <c:v>3.2233564453119999E-2</c:v>
                </c:pt>
                <c:pt idx="41">
                  <c:v>3.2609899902336002E-2</c:v>
                </c:pt>
                <c:pt idx="42">
                  <c:v>3.2959094238272001E-2</c:v>
                </c:pt>
                <c:pt idx="43">
                  <c:v>3.3333142089856001E-2</c:v>
                </c:pt>
                <c:pt idx="44">
                  <c:v>3.3698540039072002E-2</c:v>
                </c:pt>
                <c:pt idx="45">
                  <c:v>3.4063442382816E-2</c:v>
                </c:pt>
                <c:pt idx="46">
                  <c:v>3.4334484863296003E-2</c:v>
                </c:pt>
                <c:pt idx="47">
                  <c:v>3.4697895507807996E-2</c:v>
                </c:pt>
                <c:pt idx="48">
                  <c:v>3.5027001953119995E-2</c:v>
                </c:pt>
                <c:pt idx="49">
                  <c:v>3.5364660644544001E-2</c:v>
                </c:pt>
                <c:pt idx="50">
                  <c:v>3.5707189941408E-2</c:v>
                </c:pt>
                <c:pt idx="51">
                  <c:v>3.5914001464831993E-2</c:v>
                </c:pt>
                <c:pt idx="52">
                  <c:v>3.6240126953119997E-2</c:v>
                </c:pt>
                <c:pt idx="53">
                  <c:v>3.6573310546880004E-2</c:v>
                </c:pt>
                <c:pt idx="54">
                  <c:v>3.6979772949215999E-2</c:v>
                </c:pt>
                <c:pt idx="55">
                  <c:v>3.7335129394528002E-2</c:v>
                </c:pt>
                <c:pt idx="56">
                  <c:v>3.7597321777343998E-2</c:v>
                </c:pt>
                <c:pt idx="57">
                  <c:v>3.7936870117183996E-2</c:v>
                </c:pt>
                <c:pt idx="58">
                  <c:v>3.8266574707040001E-2</c:v>
                </c:pt>
                <c:pt idx="59">
                  <c:v>3.8639826660159998E-2</c:v>
                </c:pt>
                <c:pt idx="60">
                  <c:v>3.8949943847648008E-2</c:v>
                </c:pt>
                <c:pt idx="61">
                  <c:v>3.9276467285151995E-2</c:v>
                </c:pt>
                <c:pt idx="62">
                  <c:v>3.9622377929696001E-2</c:v>
                </c:pt>
                <c:pt idx="63">
                  <c:v>3.9887055664064003E-2</c:v>
                </c:pt>
                <c:pt idx="64">
                  <c:v>4.0219743652351994E-2</c:v>
                </c:pt>
                <c:pt idx="65">
                  <c:v>4.0618449707039997E-2</c:v>
                </c:pt>
                <c:pt idx="66">
                  <c:v>4.0976391601568005E-2</c:v>
                </c:pt>
                <c:pt idx="67">
                  <c:v>4.1316635742175999E-2</c:v>
                </c:pt>
                <c:pt idx="68">
                  <c:v>4.1696450195328E-2</c:v>
                </c:pt>
                <c:pt idx="69">
                  <c:v>4.2018896484384005E-2</c:v>
                </c:pt>
                <c:pt idx="70">
                  <c:v>4.2352280273439999E-2</c:v>
                </c:pt>
                <c:pt idx="71">
                  <c:v>4.2683676757824002E-2</c:v>
                </c:pt>
                <c:pt idx="72">
                  <c:v>4.3020834960927998E-2</c:v>
                </c:pt>
                <c:pt idx="73">
                  <c:v>4.3409799804672002E-2</c:v>
                </c:pt>
                <c:pt idx="74">
                  <c:v>4.3800156250015994E-2</c:v>
                </c:pt>
                <c:pt idx="75">
                  <c:v>4.4215766601568007E-2</c:v>
                </c:pt>
                <c:pt idx="76">
                  <c:v>4.4569433593760005E-2</c:v>
                </c:pt>
                <c:pt idx="77">
                  <c:v>4.4926279296864005E-2</c:v>
                </c:pt>
                <c:pt idx="78">
                  <c:v>4.5255786132799999E-2</c:v>
                </c:pt>
                <c:pt idx="79">
                  <c:v>4.5612534179679996E-2</c:v>
                </c:pt>
                <c:pt idx="80">
                  <c:v>4.6033808593760002E-2</c:v>
                </c:pt>
                <c:pt idx="81">
                  <c:v>4.6382905273439995E-2</c:v>
                </c:pt>
                <c:pt idx="82">
                  <c:v>4.6721655273439994E-2</c:v>
                </c:pt>
                <c:pt idx="83">
                  <c:v>4.7083076171872004E-2</c:v>
                </c:pt>
                <c:pt idx="84">
                  <c:v>4.7451557617183997E-2</c:v>
                </c:pt>
                <c:pt idx="85">
                  <c:v>4.7825507812511998E-2</c:v>
                </c:pt>
                <c:pt idx="86">
                  <c:v>4.8186132812511995E-2</c:v>
                </c:pt>
                <c:pt idx="87">
                  <c:v>4.8569829101568006E-2</c:v>
                </c:pt>
                <c:pt idx="88">
                  <c:v>4.8958295898431994E-2</c:v>
                </c:pt>
                <c:pt idx="89">
                  <c:v>4.9358989257823997E-2</c:v>
                </c:pt>
                <c:pt idx="90">
                  <c:v>4.9754418945312004E-2</c:v>
                </c:pt>
                <c:pt idx="91">
                  <c:v>5.0110869140640002E-2</c:v>
                </c:pt>
                <c:pt idx="92">
                  <c:v>5.0480839843743998E-2</c:v>
                </c:pt>
                <c:pt idx="93">
                  <c:v>5.0803286132800003E-2</c:v>
                </c:pt>
                <c:pt idx="94">
                  <c:v>5.1207065429695997E-2</c:v>
                </c:pt>
                <c:pt idx="95">
                  <c:v>5.1585087890624E-2</c:v>
                </c:pt>
                <c:pt idx="96">
                  <c:v>5.1924042968736005E-2</c:v>
                </c:pt>
                <c:pt idx="97">
                  <c:v>5.2246386718752001E-2</c:v>
                </c:pt>
                <c:pt idx="98">
                  <c:v>5.2641020507808001E-2</c:v>
                </c:pt>
                <c:pt idx="99">
                  <c:v>5.2786582031263997E-2</c:v>
                </c:pt>
                <c:pt idx="100">
                  <c:v>5.3160234375008004E-2</c:v>
                </c:pt>
                <c:pt idx="101">
                  <c:v>5.3513002929695998E-2</c:v>
                </c:pt>
                <c:pt idx="102">
                  <c:v>5.3879096679679994E-2</c:v>
                </c:pt>
                <c:pt idx="103">
                  <c:v>5.4238134765632003E-2</c:v>
                </c:pt>
                <c:pt idx="104">
                  <c:v>5.4567441406239994E-2</c:v>
                </c:pt>
                <c:pt idx="105">
                  <c:v>5.4991601562495995E-2</c:v>
                </c:pt>
                <c:pt idx="106">
                  <c:v>5.5397666015616007E-2</c:v>
                </c:pt>
                <c:pt idx="107">
                  <c:v>5.5762568359359999E-2</c:v>
                </c:pt>
                <c:pt idx="108">
                  <c:v>5.6087700195327994E-2</c:v>
                </c:pt>
                <c:pt idx="109">
                  <c:v>5.6446137695327997E-2</c:v>
                </c:pt>
                <c:pt idx="110">
                  <c:v>5.6845839843744E-2</c:v>
                </c:pt>
                <c:pt idx="111">
                  <c:v>5.7199208984384006E-2</c:v>
                </c:pt>
                <c:pt idx="112">
                  <c:v>5.7567587890624008E-2</c:v>
                </c:pt>
                <c:pt idx="113">
                  <c:v>5.7889638671871996E-2</c:v>
                </c:pt>
                <c:pt idx="114">
                  <c:v>5.8294707031263993E-2</c:v>
                </c:pt>
                <c:pt idx="115">
                  <c:v>5.8637539062496004E-2</c:v>
                </c:pt>
                <c:pt idx="116">
                  <c:v>5.9013671875008007E-2</c:v>
                </c:pt>
                <c:pt idx="117">
                  <c:v>5.9363564453120007E-2</c:v>
                </c:pt>
                <c:pt idx="118">
                  <c:v>5.9746958007808007E-2</c:v>
                </c:pt>
                <c:pt idx="119">
                  <c:v>6.0133134765632007E-2</c:v>
                </c:pt>
                <c:pt idx="120">
                  <c:v>6.0531743164064004E-2</c:v>
                </c:pt>
                <c:pt idx="121">
                  <c:v>6.0872583007808005E-2</c:v>
                </c:pt>
                <c:pt idx="122">
                  <c:v>6.1269003906239988E-2</c:v>
                </c:pt>
                <c:pt idx="123">
                  <c:v>6.1666518554687993E-2</c:v>
                </c:pt>
                <c:pt idx="124">
                  <c:v>6.2071987304672005E-2</c:v>
                </c:pt>
                <c:pt idx="125">
                  <c:v>6.2518124999999994E-2</c:v>
                </c:pt>
                <c:pt idx="126">
                  <c:v>6.2860253906239991E-2</c:v>
                </c:pt>
                <c:pt idx="127">
                  <c:v>6.3316035156256001E-2</c:v>
                </c:pt>
                <c:pt idx="128">
                  <c:v>6.3696445312511993E-2</c:v>
                </c:pt>
                <c:pt idx="129">
                  <c:v>6.4023466796863993E-2</c:v>
                </c:pt>
                <c:pt idx="130">
                  <c:v>6.4459062499999997E-2</c:v>
                </c:pt>
                <c:pt idx="131">
                  <c:v>6.4854487304671998E-2</c:v>
                </c:pt>
                <c:pt idx="132">
                  <c:v>6.529833496092799E-2</c:v>
                </c:pt>
                <c:pt idx="133">
                  <c:v>6.5620087890624013E-2</c:v>
                </c:pt>
                <c:pt idx="134">
                  <c:v>6.6114838867199988E-2</c:v>
                </c:pt>
                <c:pt idx="135">
                  <c:v>6.6491972656256004E-2</c:v>
                </c:pt>
                <c:pt idx="136">
                  <c:v>6.6857866210944E-2</c:v>
                </c:pt>
                <c:pt idx="137">
                  <c:v>6.7181308593760009E-2</c:v>
                </c:pt>
                <c:pt idx="138">
                  <c:v>6.7523540039072016E-2</c:v>
                </c:pt>
                <c:pt idx="139">
                  <c:v>6.7855234375008011E-2</c:v>
                </c:pt>
                <c:pt idx="140">
                  <c:v>6.8260600585952E-2</c:v>
                </c:pt>
                <c:pt idx="141">
                  <c:v>6.8608002929696002E-2</c:v>
                </c:pt>
                <c:pt idx="142">
                  <c:v>6.9062094726559997E-2</c:v>
                </c:pt>
                <c:pt idx="143">
                  <c:v>6.9411386718751994E-2</c:v>
                </c:pt>
                <c:pt idx="144">
                  <c:v>6.9782949218752E-2</c:v>
                </c:pt>
                <c:pt idx="145">
                  <c:v>7.0192592773439991E-2</c:v>
                </c:pt>
                <c:pt idx="146">
                  <c:v>7.0633159179679994E-2</c:v>
                </c:pt>
                <c:pt idx="147">
                  <c:v>7.0957592773439992E-2</c:v>
                </c:pt>
                <c:pt idx="148">
                  <c:v>7.1318715820319997E-2</c:v>
                </c:pt>
                <c:pt idx="149">
                  <c:v>7.1661347656255994E-2</c:v>
                </c:pt>
                <c:pt idx="150">
                  <c:v>7.2006958007808E-2</c:v>
                </c:pt>
                <c:pt idx="151">
                  <c:v>7.2420981445312005E-2</c:v>
                </c:pt>
                <c:pt idx="152">
                  <c:v>7.2751381835935991E-2</c:v>
                </c:pt>
                <c:pt idx="153">
                  <c:v>7.3074023437503993E-2</c:v>
                </c:pt>
                <c:pt idx="154">
                  <c:v>7.3414965820320005E-2</c:v>
                </c:pt>
                <c:pt idx="155">
                  <c:v>7.3899975585952002E-2</c:v>
                </c:pt>
                <c:pt idx="156">
                  <c:v>7.4297089843744002E-2</c:v>
                </c:pt>
                <c:pt idx="157">
                  <c:v>7.4664677734367996E-2</c:v>
                </c:pt>
                <c:pt idx="158">
                  <c:v>7.5180512695327995E-2</c:v>
                </c:pt>
                <c:pt idx="159">
                  <c:v>7.5519462890624001E-2</c:v>
                </c:pt>
                <c:pt idx="160">
                  <c:v>7.5926821289056007E-2</c:v>
                </c:pt>
                <c:pt idx="161">
                  <c:v>7.6299179687488006E-2</c:v>
                </c:pt>
                <c:pt idx="162">
                  <c:v>7.6655332031263998E-2</c:v>
                </c:pt>
                <c:pt idx="163">
                  <c:v>7.7070541992192002E-2</c:v>
                </c:pt>
                <c:pt idx="164">
                  <c:v>7.7502460937504E-2</c:v>
                </c:pt>
                <c:pt idx="165">
                  <c:v>7.789977539062401E-2</c:v>
                </c:pt>
                <c:pt idx="166">
                  <c:v>7.8289135742175997E-2</c:v>
                </c:pt>
                <c:pt idx="167">
                  <c:v>7.8759628906239998E-2</c:v>
                </c:pt>
                <c:pt idx="168">
                  <c:v>7.9111708984384008E-2</c:v>
                </c:pt>
                <c:pt idx="169">
                  <c:v>7.9450361328128008E-2</c:v>
                </c:pt>
                <c:pt idx="170">
                  <c:v>7.9774794921888006E-2</c:v>
                </c:pt>
                <c:pt idx="171">
                  <c:v>8.0115434570303998E-2</c:v>
                </c:pt>
                <c:pt idx="172">
                  <c:v>8.0523486328128002E-2</c:v>
                </c:pt>
                <c:pt idx="173">
                  <c:v>8.0927563476575995E-2</c:v>
                </c:pt>
                <c:pt idx="174">
                  <c:v>8.1254184570303992E-2</c:v>
                </c:pt>
                <c:pt idx="175">
                  <c:v>8.1749042968736002E-2</c:v>
                </c:pt>
                <c:pt idx="176">
                  <c:v>8.2195273437504004E-2</c:v>
                </c:pt>
                <c:pt idx="177">
                  <c:v>8.269002929686399E-2</c:v>
                </c:pt>
                <c:pt idx="178">
                  <c:v>8.3034355468735999E-2</c:v>
                </c:pt>
                <c:pt idx="179">
                  <c:v>8.3386523437503995E-2</c:v>
                </c:pt>
                <c:pt idx="180">
                  <c:v>8.3840517578111992E-2</c:v>
                </c:pt>
                <c:pt idx="181">
                  <c:v>8.4200341796863989E-2</c:v>
                </c:pt>
                <c:pt idx="182">
                  <c:v>8.4557988281247998E-2</c:v>
                </c:pt>
                <c:pt idx="183">
                  <c:v>8.4882919921887998E-2</c:v>
                </c:pt>
                <c:pt idx="184">
                  <c:v>8.5253789062496005E-2</c:v>
                </c:pt>
                <c:pt idx="185">
                  <c:v>8.5629824218751996E-2</c:v>
                </c:pt>
                <c:pt idx="186">
                  <c:v>8.5998203124991984E-2</c:v>
                </c:pt>
                <c:pt idx="187">
                  <c:v>8.6345410156255992E-2</c:v>
                </c:pt>
                <c:pt idx="188">
                  <c:v>8.6867509765631998E-2</c:v>
                </c:pt>
                <c:pt idx="189">
                  <c:v>8.7221376953120003E-2</c:v>
                </c:pt>
                <c:pt idx="190">
                  <c:v>8.7576435546879994E-2</c:v>
                </c:pt>
                <c:pt idx="191">
                  <c:v>8.7999697265632004E-2</c:v>
                </c:pt>
                <c:pt idx="192">
                  <c:v>8.8329599609375989E-2</c:v>
                </c:pt>
                <c:pt idx="193">
                  <c:v>8.8669443359359987E-2</c:v>
                </c:pt>
                <c:pt idx="194">
                  <c:v>8.9139941406239986E-2</c:v>
                </c:pt>
                <c:pt idx="195">
                  <c:v>8.9485156250016004E-2</c:v>
                </c:pt>
                <c:pt idx="196">
                  <c:v>8.9831660156256002E-2</c:v>
                </c:pt>
                <c:pt idx="197">
                  <c:v>9.0190000000000006E-2</c:v>
                </c:pt>
                <c:pt idx="198">
                  <c:v>9.0560478515615994E-2</c:v>
                </c:pt>
                <c:pt idx="199">
                  <c:v>9.0909462890624002E-2</c:v>
                </c:pt>
                <c:pt idx="200">
                  <c:v>9.1312255859359981E-2</c:v>
                </c:pt>
                <c:pt idx="201">
                  <c:v>9.1701210937503996E-2</c:v>
                </c:pt>
                <c:pt idx="202">
                  <c:v>9.2206210937504002E-2</c:v>
                </c:pt>
                <c:pt idx="203">
                  <c:v>9.2542675781248002E-2</c:v>
                </c:pt>
                <c:pt idx="204">
                  <c:v>9.2941982421888003E-2</c:v>
                </c:pt>
                <c:pt idx="205">
                  <c:v>9.3428681640640013E-2</c:v>
                </c:pt>
                <c:pt idx="206">
                  <c:v>9.3822714843744007E-2</c:v>
                </c:pt>
                <c:pt idx="207">
                  <c:v>9.4201240234368003E-2</c:v>
                </c:pt>
                <c:pt idx="208">
                  <c:v>9.465244140623999E-2</c:v>
                </c:pt>
                <c:pt idx="209">
                  <c:v>9.5024404296863985E-2</c:v>
                </c:pt>
                <c:pt idx="210">
                  <c:v>9.5350429687487998E-2</c:v>
                </c:pt>
                <c:pt idx="211">
                  <c:v>9.5757792968735989E-2</c:v>
                </c:pt>
                <c:pt idx="212">
                  <c:v>9.6190302734368002E-2</c:v>
                </c:pt>
                <c:pt idx="213">
                  <c:v>9.6705839843744007E-2</c:v>
                </c:pt>
                <c:pt idx="214">
                  <c:v>9.7042207031264011E-2</c:v>
                </c:pt>
                <c:pt idx="215">
                  <c:v>9.7417939453120009E-2</c:v>
                </c:pt>
                <c:pt idx="216">
                  <c:v>9.7776777343744001E-2</c:v>
                </c:pt>
                <c:pt idx="217">
                  <c:v>9.8121103515615996E-2</c:v>
                </c:pt>
                <c:pt idx="218">
                  <c:v>9.8485107421887999E-2</c:v>
                </c:pt>
                <c:pt idx="219">
                  <c:v>9.8886601562495999E-2</c:v>
                </c:pt>
                <c:pt idx="220">
                  <c:v>9.9244042968735999E-2</c:v>
                </c:pt>
                <c:pt idx="221">
                  <c:v>9.9655976562496001E-2</c:v>
                </c:pt>
                <c:pt idx="222">
                  <c:v>0.100026347656256</c:v>
                </c:pt>
                <c:pt idx="223">
                  <c:v>0.10045805664064002</c:v>
                </c:pt>
                <c:pt idx="224">
                  <c:v>0.100988613281248</c:v>
                </c:pt>
                <c:pt idx="225">
                  <c:v>0.101381455078112</c:v>
                </c:pt>
                <c:pt idx="226">
                  <c:v>0.10177230468748799</c:v>
                </c:pt>
                <c:pt idx="227">
                  <c:v>0.102234150390624</c:v>
                </c:pt>
                <c:pt idx="228">
                  <c:v>0.10261803710937599</c:v>
                </c:pt>
                <c:pt idx="229">
                  <c:v>0.103094101562496</c:v>
                </c:pt>
                <c:pt idx="230">
                  <c:v>0.10346974609376001</c:v>
                </c:pt>
                <c:pt idx="231">
                  <c:v>0.103817343750016</c:v>
                </c:pt>
                <c:pt idx="232">
                  <c:v>0.10420581054688</c:v>
                </c:pt>
                <c:pt idx="233">
                  <c:v>0.10464925781251201</c:v>
                </c:pt>
                <c:pt idx="234">
                  <c:v>0.105035742187488</c:v>
                </c:pt>
                <c:pt idx="235">
                  <c:v>0.105439023437504</c:v>
                </c:pt>
                <c:pt idx="236">
                  <c:v>0.10588385742188799</c:v>
                </c:pt>
                <c:pt idx="237">
                  <c:v>0.10628137695312001</c:v>
                </c:pt>
                <c:pt idx="238">
                  <c:v>0.106682666015616</c:v>
                </c:pt>
                <c:pt idx="239">
                  <c:v>0.10716101562499199</c:v>
                </c:pt>
                <c:pt idx="240">
                  <c:v>0.107575332031264</c:v>
                </c:pt>
                <c:pt idx="241">
                  <c:v>0.10803966796873599</c:v>
                </c:pt>
                <c:pt idx="242">
                  <c:v>0.108494072265632</c:v>
                </c:pt>
                <c:pt idx="243">
                  <c:v>0.10891433593750399</c:v>
                </c:pt>
                <c:pt idx="244">
                  <c:v>0.10933787109376</c:v>
                </c:pt>
                <c:pt idx="245">
                  <c:v>0.10970083984374399</c:v>
                </c:pt>
                <c:pt idx="246">
                  <c:v>0.110093544921888</c:v>
                </c:pt>
                <c:pt idx="247">
                  <c:v>0.110483867187488</c:v>
                </c:pt>
                <c:pt idx="248">
                  <c:v>0.11085975585935999</c:v>
                </c:pt>
                <c:pt idx="249">
                  <c:v>0.11126350585935998</c:v>
                </c:pt>
                <c:pt idx="250">
                  <c:v>0.11174881835935999</c:v>
                </c:pt>
                <c:pt idx="251">
                  <c:v>0.11224368164064</c:v>
                </c:pt>
                <c:pt idx="252">
                  <c:v>0.112725615234368</c:v>
                </c:pt>
                <c:pt idx="253">
                  <c:v>0.11317461914064</c:v>
                </c:pt>
                <c:pt idx="254">
                  <c:v>0.11359</c:v>
                </c:pt>
                <c:pt idx="255">
                  <c:v>0.11399424804687999</c:v>
                </c:pt>
                <c:pt idx="256">
                  <c:v>0.114350351562496</c:v>
                </c:pt>
                <c:pt idx="257">
                  <c:v>0.114760859375008</c:v>
                </c:pt>
                <c:pt idx="258">
                  <c:v>0.11516669921875199</c:v>
                </c:pt>
                <c:pt idx="259">
                  <c:v>0.115629726562496</c:v>
                </c:pt>
                <c:pt idx="260">
                  <c:v>0.11609295898438399</c:v>
                </c:pt>
                <c:pt idx="261">
                  <c:v>0.116515302734368</c:v>
                </c:pt>
                <c:pt idx="262">
                  <c:v>0.11691577148438399</c:v>
                </c:pt>
                <c:pt idx="263">
                  <c:v>0.11737432617187199</c:v>
                </c:pt>
                <c:pt idx="264">
                  <c:v>0.11773609375001602</c:v>
                </c:pt>
                <c:pt idx="265">
                  <c:v>0.11812651367187199</c:v>
                </c:pt>
                <c:pt idx="266">
                  <c:v>0.11858387695312</c:v>
                </c:pt>
                <c:pt idx="267">
                  <c:v>0.11898911132812801</c:v>
                </c:pt>
                <c:pt idx="268">
                  <c:v>0.119392763671872</c:v>
                </c:pt>
                <c:pt idx="269">
                  <c:v>0.11984077148438399</c:v>
                </c:pt>
                <c:pt idx="270">
                  <c:v>0.12027475585936</c:v>
                </c:pt>
                <c:pt idx="271">
                  <c:v>0.120699492187488</c:v>
                </c:pt>
                <c:pt idx="272">
                  <c:v>0.12114322265625602</c:v>
                </c:pt>
                <c:pt idx="273">
                  <c:v>0.121599990234368</c:v>
                </c:pt>
                <c:pt idx="274">
                  <c:v>0.12194982421875199</c:v>
                </c:pt>
                <c:pt idx="275">
                  <c:v>0.12238072265625601</c:v>
                </c:pt>
                <c:pt idx="276">
                  <c:v>0.12285012695312</c:v>
                </c:pt>
                <c:pt idx="277">
                  <c:v>0.12327923828124801</c:v>
                </c:pt>
                <c:pt idx="278">
                  <c:v>0.123690341796864</c:v>
                </c:pt>
                <c:pt idx="279">
                  <c:v>0.12403818359375998</c:v>
                </c:pt>
                <c:pt idx="280">
                  <c:v>0.12451116210937599</c:v>
                </c:pt>
                <c:pt idx="281">
                  <c:v>0.12495350585936001</c:v>
                </c:pt>
                <c:pt idx="282">
                  <c:v>0.125379335937504</c:v>
                </c:pt>
                <c:pt idx="283">
                  <c:v>0.12588145507811202</c:v>
                </c:pt>
                <c:pt idx="284">
                  <c:v>0.12628460937500799</c:v>
                </c:pt>
                <c:pt idx="285">
                  <c:v>0.12671600585935999</c:v>
                </c:pt>
                <c:pt idx="286">
                  <c:v>0.12717426757811201</c:v>
                </c:pt>
                <c:pt idx="287">
                  <c:v>0.12757144531251199</c:v>
                </c:pt>
                <c:pt idx="288">
                  <c:v>0.12799011718748801</c:v>
                </c:pt>
                <c:pt idx="289">
                  <c:v>0.12839515625001602</c:v>
                </c:pt>
                <c:pt idx="290">
                  <c:v>0.12886942382812799</c:v>
                </c:pt>
                <c:pt idx="291">
                  <c:v>0.12931345703126401</c:v>
                </c:pt>
                <c:pt idx="292">
                  <c:v>0.12976007812499199</c:v>
                </c:pt>
                <c:pt idx="293">
                  <c:v>0.13019793945312</c:v>
                </c:pt>
                <c:pt idx="294">
                  <c:v>0.13067012695312</c:v>
                </c:pt>
                <c:pt idx="295">
                  <c:v>0.13114399414064001</c:v>
                </c:pt>
                <c:pt idx="296">
                  <c:v>0.13163458007811202</c:v>
                </c:pt>
                <c:pt idx="297">
                  <c:v>0.13206418945312001</c:v>
                </c:pt>
                <c:pt idx="298">
                  <c:v>0.13258143554687998</c:v>
                </c:pt>
                <c:pt idx="299">
                  <c:v>0.13306883789062401</c:v>
                </c:pt>
                <c:pt idx="300">
                  <c:v>0.13350700195312001</c:v>
                </c:pt>
                <c:pt idx="301">
                  <c:v>0.13399032226563201</c:v>
                </c:pt>
                <c:pt idx="302">
                  <c:v>0.13452834960937599</c:v>
                </c:pt>
                <c:pt idx="303">
                  <c:v>0.13498053710937599</c:v>
                </c:pt>
                <c:pt idx="304">
                  <c:v>0.13532659179686399</c:v>
                </c:pt>
                <c:pt idx="305">
                  <c:v>0.13592052734374399</c:v>
                </c:pt>
                <c:pt idx="306">
                  <c:v>0.1363</c:v>
                </c:pt>
                <c:pt idx="307">
                  <c:v>0.13675935546873599</c:v>
                </c:pt>
                <c:pt idx="308">
                  <c:v>0.137204082031264</c:v>
                </c:pt>
                <c:pt idx="309">
                  <c:v>0.13769536132812801</c:v>
                </c:pt>
                <c:pt idx="310">
                  <c:v>0.13805802734374398</c:v>
                </c:pt>
                <c:pt idx="311">
                  <c:v>0.138579648437504</c:v>
                </c:pt>
                <c:pt idx="312">
                  <c:v>0.139128916015616</c:v>
                </c:pt>
                <c:pt idx="313">
                  <c:v>0.13961234375001602</c:v>
                </c:pt>
                <c:pt idx="314">
                  <c:v>0.14009725585936</c:v>
                </c:pt>
                <c:pt idx="315">
                  <c:v>0.14063906249999999</c:v>
                </c:pt>
                <c:pt idx="316">
                  <c:v>0.14104609375001601</c:v>
                </c:pt>
                <c:pt idx="317">
                  <c:v>0.14152464843750401</c:v>
                </c:pt>
                <c:pt idx="318">
                  <c:v>0.14205431640624003</c:v>
                </c:pt>
                <c:pt idx="319">
                  <c:v>0.142537646484384</c:v>
                </c:pt>
                <c:pt idx="320">
                  <c:v>0.14301897460937599</c:v>
                </c:pt>
                <c:pt idx="321">
                  <c:v>0.14361529296873599</c:v>
                </c:pt>
                <c:pt idx="322">
                  <c:v>0.14409066406249599</c:v>
                </c:pt>
                <c:pt idx="323">
                  <c:v>0.144636054687488</c:v>
                </c:pt>
                <c:pt idx="324">
                  <c:v>0.145166230468736</c:v>
                </c:pt>
                <c:pt idx="325">
                  <c:v>0.14566426757811202</c:v>
                </c:pt>
                <c:pt idx="326">
                  <c:v>0.14620787109375999</c:v>
                </c:pt>
                <c:pt idx="327">
                  <c:v>0.14652935546873599</c:v>
                </c:pt>
                <c:pt idx="328">
                  <c:v>0.147113242187488</c:v>
                </c:pt>
                <c:pt idx="329">
                  <c:v>0.14765665039062401</c:v>
                </c:pt>
                <c:pt idx="330">
                  <c:v>0.148266298828128</c:v>
                </c:pt>
                <c:pt idx="331">
                  <c:v>0.14881416992188798</c:v>
                </c:pt>
                <c:pt idx="332">
                  <c:v>0.149273222656256</c:v>
                </c:pt>
                <c:pt idx="333">
                  <c:v>0.149812548828128</c:v>
                </c:pt>
                <c:pt idx="334">
                  <c:v>0.15016268554688</c:v>
                </c:pt>
                <c:pt idx="335">
                  <c:v>0.150696533203136</c:v>
                </c:pt>
                <c:pt idx="336">
                  <c:v>0.15121964843750399</c:v>
                </c:pt>
                <c:pt idx="337">
                  <c:v>0.151788115234368</c:v>
                </c:pt>
                <c:pt idx="338">
                  <c:v>0.15238960937500801</c:v>
                </c:pt>
                <c:pt idx="339">
                  <c:v>0.15289869140624002</c:v>
                </c:pt>
                <c:pt idx="340">
                  <c:v>0.15344110351561602</c:v>
                </c:pt>
                <c:pt idx="341">
                  <c:v>0.153994150390624</c:v>
                </c:pt>
                <c:pt idx="342">
                  <c:v>0.15450313476563202</c:v>
                </c:pt>
                <c:pt idx="343">
                  <c:v>0.15498825195312002</c:v>
                </c:pt>
                <c:pt idx="344">
                  <c:v>0.15552359375001601</c:v>
                </c:pt>
                <c:pt idx="345">
                  <c:v>0.156078242187488</c:v>
                </c:pt>
                <c:pt idx="346">
                  <c:v>0.15664700195312001</c:v>
                </c:pt>
                <c:pt idx="347">
                  <c:v>0.15719916015625601</c:v>
                </c:pt>
                <c:pt idx="348">
                  <c:v>0.15752651367187198</c:v>
                </c:pt>
                <c:pt idx="349">
                  <c:v>0.15813915039062401</c:v>
                </c:pt>
                <c:pt idx="350">
                  <c:v>0.15874323242188798</c:v>
                </c:pt>
                <c:pt idx="351">
                  <c:v>0.15920238281251201</c:v>
                </c:pt>
                <c:pt idx="352">
                  <c:v>0.159785673828128</c:v>
                </c:pt>
                <c:pt idx="353">
                  <c:v>0.16025706054687999</c:v>
                </c:pt>
                <c:pt idx="354">
                  <c:v>0.16074475585935999</c:v>
                </c:pt>
                <c:pt idx="355">
                  <c:v>0.16110662109375998</c:v>
                </c:pt>
                <c:pt idx="356">
                  <c:v>0.16168384765625601</c:v>
                </c:pt>
                <c:pt idx="357">
                  <c:v>0.16226126953126402</c:v>
                </c:pt>
                <c:pt idx="358">
                  <c:v>0.162896582031264</c:v>
                </c:pt>
                <c:pt idx="359">
                  <c:v>0.16349548828124802</c:v>
                </c:pt>
                <c:pt idx="360">
                  <c:v>0.16382155273436799</c:v>
                </c:pt>
                <c:pt idx="361">
                  <c:v>0.16436275390624003</c:v>
                </c:pt>
                <c:pt idx="362">
                  <c:v>0.164725039062496</c:v>
                </c:pt>
                <c:pt idx="363">
                  <c:v>0.16506083984374398</c:v>
                </c:pt>
                <c:pt idx="364">
                  <c:v>0.165653085937504</c:v>
                </c:pt>
                <c:pt idx="365">
                  <c:v>0.166251289062496</c:v>
                </c:pt>
                <c:pt idx="366">
                  <c:v>0.16683865234374398</c:v>
                </c:pt>
                <c:pt idx="367">
                  <c:v>0.16719287109375999</c:v>
                </c:pt>
                <c:pt idx="368">
                  <c:v>0.16776640625001601</c:v>
                </c:pt>
                <c:pt idx="369">
                  <c:v>0.16849671875001601</c:v>
                </c:pt>
                <c:pt idx="370">
                  <c:v>0.169132929687488</c:v>
                </c:pt>
                <c:pt idx="371">
                  <c:v>0.16973382812499199</c:v>
                </c:pt>
                <c:pt idx="372">
                  <c:v>0.17008207031251199</c:v>
                </c:pt>
                <c:pt idx="373">
                  <c:v>0.17066753906249602</c:v>
                </c:pt>
                <c:pt idx="374">
                  <c:v>0.171222675781248</c:v>
                </c:pt>
                <c:pt idx="375">
                  <c:v>0.171728789062496</c:v>
                </c:pt>
                <c:pt idx="376">
                  <c:v>0.17238736328124801</c:v>
                </c:pt>
                <c:pt idx="377">
                  <c:v>0.172931269531264</c:v>
                </c:pt>
                <c:pt idx="378">
                  <c:v>0.173485722656256</c:v>
                </c:pt>
                <c:pt idx="379">
                  <c:v>0.173849472656256</c:v>
                </c:pt>
                <c:pt idx="380">
                  <c:v>0.174411679687488</c:v>
                </c:pt>
                <c:pt idx="381">
                  <c:v>0.174736542968736</c:v>
                </c:pt>
                <c:pt idx="382">
                  <c:v>0.17506191406249599</c:v>
                </c:pt>
                <c:pt idx="383">
                  <c:v>0.17561376953126401</c:v>
                </c:pt>
                <c:pt idx="384">
                  <c:v>0.176238925781248</c:v>
                </c:pt>
                <c:pt idx="385">
                  <c:v>0.17658130859375998</c:v>
                </c:pt>
                <c:pt idx="386">
                  <c:v>0.17715873046873598</c:v>
                </c:pt>
                <c:pt idx="387">
                  <c:v>0.17771437500000001</c:v>
                </c:pt>
                <c:pt idx="388">
                  <c:v>0.17838400390624001</c:v>
                </c:pt>
                <c:pt idx="389">
                  <c:v>0.17902347656249601</c:v>
                </c:pt>
                <c:pt idx="390">
                  <c:v>0.17958130859375998</c:v>
                </c:pt>
                <c:pt idx="391">
                  <c:v>0.18021044921875198</c:v>
                </c:pt>
                <c:pt idx="392">
                  <c:v>0.18060037109375998</c:v>
                </c:pt>
                <c:pt idx="393">
                  <c:v>0.18124722656249601</c:v>
                </c:pt>
                <c:pt idx="394">
                  <c:v>0.18187417968748801</c:v>
                </c:pt>
                <c:pt idx="395">
                  <c:v>0.182453105468736</c:v>
                </c:pt>
                <c:pt idx="396">
                  <c:v>0.18281167968748802</c:v>
                </c:pt>
                <c:pt idx="397">
                  <c:v>0.18346380859375999</c:v>
                </c:pt>
                <c:pt idx="398">
                  <c:v>0.18413304687500801</c:v>
                </c:pt>
                <c:pt idx="399">
                  <c:v>0.18478765625001603</c:v>
                </c:pt>
                <c:pt idx="400">
                  <c:v>0.18543777343750401</c:v>
                </c:pt>
                <c:pt idx="401">
                  <c:v>0.18579806640624003</c:v>
                </c:pt>
                <c:pt idx="402">
                  <c:v>0.18639298828124801</c:v>
                </c:pt>
                <c:pt idx="403">
                  <c:v>0.18701765625001601</c:v>
                </c:pt>
                <c:pt idx="404">
                  <c:v>0.18755976562499199</c:v>
                </c:pt>
                <c:pt idx="405">
                  <c:v>0.18817548828124803</c:v>
                </c:pt>
                <c:pt idx="406">
                  <c:v>0.18876802734374398</c:v>
                </c:pt>
                <c:pt idx="407">
                  <c:v>0.189114277343744</c:v>
                </c:pt>
                <c:pt idx="408">
                  <c:v>0.18944998046873598</c:v>
                </c:pt>
                <c:pt idx="409">
                  <c:v>0.18978171875001601</c:v>
                </c:pt>
                <c:pt idx="410">
                  <c:v>0.190496914062496</c:v>
                </c:pt>
                <c:pt idx="411">
                  <c:v>0.191175292968736</c:v>
                </c:pt>
                <c:pt idx="412">
                  <c:v>0.19169531249999999</c:v>
                </c:pt>
                <c:pt idx="413">
                  <c:v>0.19229203125001601</c:v>
                </c:pt>
                <c:pt idx="414">
                  <c:v>0.19291470703126401</c:v>
                </c:pt>
                <c:pt idx="415">
                  <c:v>0.19329517578124802</c:v>
                </c:pt>
                <c:pt idx="416">
                  <c:v>0.19392810546873598</c:v>
                </c:pt>
                <c:pt idx="417">
                  <c:v>0.19460580078124801</c:v>
                </c:pt>
                <c:pt idx="418">
                  <c:v>0.194958710937504</c:v>
                </c:pt>
                <c:pt idx="419">
                  <c:v>0.195310136718752</c:v>
                </c:pt>
                <c:pt idx="420">
                  <c:v>0.19564873046873599</c:v>
                </c:pt>
                <c:pt idx="421">
                  <c:v>0.19601089843750399</c:v>
                </c:pt>
                <c:pt idx="422">
                  <c:v>0.19634890625001603</c:v>
                </c:pt>
                <c:pt idx="423">
                  <c:v>0.197012167968736</c:v>
                </c:pt>
                <c:pt idx="424">
                  <c:v>0.19737294921875198</c:v>
                </c:pt>
                <c:pt idx="425">
                  <c:v>0.197773203124992</c:v>
                </c:pt>
                <c:pt idx="426">
                  <c:v>0.19810603515625602</c:v>
                </c:pt>
                <c:pt idx="427">
                  <c:v>0.19849505859375999</c:v>
                </c:pt>
                <c:pt idx="428">
                  <c:v>0.19888160156249601</c:v>
                </c:pt>
                <c:pt idx="429">
                  <c:v>0.19928593750000001</c:v>
                </c:pt>
                <c:pt idx="430">
                  <c:v>0.19967884765625601</c:v>
                </c:pt>
                <c:pt idx="431">
                  <c:v>0.20004160156249601</c:v>
                </c:pt>
                <c:pt idx="432">
                  <c:v>0.20040376953126401</c:v>
                </c:pt>
                <c:pt idx="433">
                  <c:v>0.20076525390624</c:v>
                </c:pt>
                <c:pt idx="434">
                  <c:v>0.20113289062499201</c:v>
                </c:pt>
                <c:pt idx="435">
                  <c:v>0.20147566406249601</c:v>
                </c:pt>
                <c:pt idx="436">
                  <c:v>0.20183773437500799</c:v>
                </c:pt>
                <c:pt idx="437">
                  <c:v>0.20219462890624001</c:v>
                </c:pt>
                <c:pt idx="438">
                  <c:v>0.202571015624992</c:v>
                </c:pt>
                <c:pt idx="439">
                  <c:v>0.20289867187500799</c:v>
                </c:pt>
                <c:pt idx="440">
                  <c:v>0.20322333984374399</c:v>
                </c:pt>
                <c:pt idx="441">
                  <c:v>0.20356373046873599</c:v>
                </c:pt>
                <c:pt idx="442">
                  <c:v>0.20389068359375997</c:v>
                </c:pt>
                <c:pt idx="443">
                  <c:v>0.204286171875008</c:v>
                </c:pt>
                <c:pt idx="444">
                  <c:v>0.20463779296873599</c:v>
                </c:pt>
                <c:pt idx="445">
                  <c:v>0.205006425781248</c:v>
                </c:pt>
                <c:pt idx="446">
                  <c:v>0.20535974609375998</c:v>
                </c:pt>
                <c:pt idx="447">
                  <c:v>0.205719042968736</c:v>
                </c:pt>
                <c:pt idx="448">
                  <c:v>0.206067382812512</c:v>
                </c:pt>
                <c:pt idx="449">
                  <c:v>0.20641642578124803</c:v>
                </c:pt>
                <c:pt idx="450">
                  <c:v>0.206791015624992</c:v>
                </c:pt>
                <c:pt idx="451">
                  <c:v>0.20713945312499199</c:v>
                </c:pt>
                <c:pt idx="452">
                  <c:v>0.20749775390624001</c:v>
                </c:pt>
                <c:pt idx="453">
                  <c:v>0.207847480468736</c:v>
                </c:pt>
                <c:pt idx="454">
                  <c:v>0.20819453125001602</c:v>
                </c:pt>
                <c:pt idx="455">
                  <c:v>0.20885570312499199</c:v>
                </c:pt>
                <c:pt idx="456">
                  <c:v>0.209519570312512</c:v>
                </c:pt>
                <c:pt idx="457">
                  <c:v>0.20985658203126401</c:v>
                </c:pt>
                <c:pt idx="458">
                  <c:v>0.210495957031264</c:v>
                </c:pt>
                <c:pt idx="459">
                  <c:v>0.21084152343750401</c:v>
                </c:pt>
                <c:pt idx="460">
                  <c:v>0.21121890625001602</c:v>
                </c:pt>
                <c:pt idx="461">
                  <c:v>0.21194951171875198</c:v>
                </c:pt>
                <c:pt idx="462">
                  <c:v>0.21227796875001601</c:v>
                </c:pt>
                <c:pt idx="463">
                  <c:v>0.21265187499999999</c:v>
                </c:pt>
                <c:pt idx="464">
                  <c:v>0.21299365234374398</c:v>
                </c:pt>
                <c:pt idx="465">
                  <c:v>0.21336087890624</c:v>
                </c:pt>
                <c:pt idx="466">
                  <c:v>0.21374275390624001</c:v>
                </c:pt>
                <c:pt idx="467">
                  <c:v>0.214121835937504</c:v>
                </c:pt>
                <c:pt idx="468">
                  <c:v>0.214494042968736</c:v>
                </c:pt>
                <c:pt idx="469">
                  <c:v>0.215148652343744</c:v>
                </c:pt>
                <c:pt idx="470">
                  <c:v>0.21582941406249601</c:v>
                </c:pt>
                <c:pt idx="471">
                  <c:v>0.21619894531251199</c:v>
                </c:pt>
                <c:pt idx="472">
                  <c:v>0.21652750000000001</c:v>
                </c:pt>
                <c:pt idx="473">
                  <c:v>0.21685455078124802</c:v>
                </c:pt>
                <c:pt idx="474">
                  <c:v>0.217260585937504</c:v>
                </c:pt>
                <c:pt idx="475">
                  <c:v>0.21797230468748802</c:v>
                </c:pt>
                <c:pt idx="476">
                  <c:v>0.21838330078124801</c:v>
                </c:pt>
                <c:pt idx="477">
                  <c:v>0.21877083984374399</c:v>
                </c:pt>
                <c:pt idx="478">
                  <c:v>0.21913091796873599</c:v>
                </c:pt>
                <c:pt idx="479">
                  <c:v>0.21950214843750399</c:v>
                </c:pt>
                <c:pt idx="480">
                  <c:v>0.219942988281248</c:v>
                </c:pt>
                <c:pt idx="481">
                  <c:v>0.22030496093750399</c:v>
                </c:pt>
                <c:pt idx="482">
                  <c:v>0.220711894531264</c:v>
                </c:pt>
                <c:pt idx="483">
                  <c:v>0.22106480468748799</c:v>
                </c:pt>
                <c:pt idx="484">
                  <c:v>0.22149302734374399</c:v>
                </c:pt>
                <c:pt idx="485">
                  <c:v>0.22183908203126401</c:v>
                </c:pt>
                <c:pt idx="486">
                  <c:v>0.22221666015625602</c:v>
                </c:pt>
                <c:pt idx="487">
                  <c:v>0.22256441406249602</c:v>
                </c:pt>
                <c:pt idx="488">
                  <c:v>0.22300714843750397</c:v>
                </c:pt>
                <c:pt idx="489">
                  <c:v>0.22339865234374398</c:v>
                </c:pt>
                <c:pt idx="490">
                  <c:v>0.22407037109375999</c:v>
                </c:pt>
                <c:pt idx="491">
                  <c:v>0.22445681640624002</c:v>
                </c:pt>
                <c:pt idx="492">
                  <c:v>0.224854902343744</c:v>
                </c:pt>
                <c:pt idx="493">
                  <c:v>0.22519269531251201</c:v>
                </c:pt>
                <c:pt idx="494">
                  <c:v>0.22554939453126402</c:v>
                </c:pt>
                <c:pt idx="495">
                  <c:v>0.22593156249999999</c:v>
                </c:pt>
                <c:pt idx="496">
                  <c:v>0.22635210937500799</c:v>
                </c:pt>
                <c:pt idx="497">
                  <c:v>0.2267121875</c:v>
                </c:pt>
                <c:pt idx="498">
                  <c:v>0.22706720703126401</c:v>
                </c:pt>
                <c:pt idx="499">
                  <c:v>0.22749660156249601</c:v>
                </c:pt>
                <c:pt idx="500">
                  <c:v>0.22785449218748799</c:v>
                </c:pt>
                <c:pt idx="501">
                  <c:v>0.22823904296873598</c:v>
                </c:pt>
                <c:pt idx="502">
                  <c:v>0.228565410156256</c:v>
                </c:pt>
                <c:pt idx="503">
                  <c:v>0.22897253906249604</c:v>
                </c:pt>
                <c:pt idx="504">
                  <c:v>0.22930785156249603</c:v>
                </c:pt>
                <c:pt idx="505">
                  <c:v>0.22963412109376</c:v>
                </c:pt>
                <c:pt idx="506">
                  <c:v>0.23027339843750397</c:v>
                </c:pt>
                <c:pt idx="507">
                  <c:v>0.23062244140624003</c:v>
                </c:pt>
                <c:pt idx="508">
                  <c:v>0.23131503906249604</c:v>
                </c:pt>
                <c:pt idx="509">
                  <c:v>0.232047734375008</c:v>
                </c:pt>
                <c:pt idx="510">
                  <c:v>0.23273816406249603</c:v>
                </c:pt>
                <c:pt idx="511">
                  <c:v>0.233149160156256</c:v>
                </c:pt>
                <c:pt idx="512">
                  <c:v>0.23360970703126402</c:v>
                </c:pt>
                <c:pt idx="513">
                  <c:v>0.23395517578124803</c:v>
                </c:pt>
                <c:pt idx="514">
                  <c:v>0.234316542968736</c:v>
                </c:pt>
                <c:pt idx="515">
                  <c:v>0.234728144531264</c:v>
                </c:pt>
                <c:pt idx="516">
                  <c:v>0.23505171875001599</c:v>
                </c:pt>
                <c:pt idx="517">
                  <c:v>0.23551136718748797</c:v>
                </c:pt>
                <c:pt idx="518">
                  <c:v>0.23630613281251203</c:v>
                </c:pt>
                <c:pt idx="519">
                  <c:v>0.23671525390624001</c:v>
                </c:pt>
                <c:pt idx="520">
                  <c:v>0.23710894531251203</c:v>
                </c:pt>
                <c:pt idx="521">
                  <c:v>0.23746017578124801</c:v>
                </c:pt>
                <c:pt idx="522">
                  <c:v>0.23787726562499201</c:v>
                </c:pt>
                <c:pt idx="523">
                  <c:v>0.23830736328124802</c:v>
                </c:pt>
                <c:pt idx="524">
                  <c:v>0.23870851562499201</c:v>
                </c:pt>
                <c:pt idx="525">
                  <c:v>0.2391228125</c:v>
                </c:pt>
                <c:pt idx="526">
                  <c:v>0.23945632812499201</c:v>
                </c:pt>
                <c:pt idx="527">
                  <c:v>0.23991488281251203</c:v>
                </c:pt>
                <c:pt idx="528">
                  <c:v>0.24027019531251201</c:v>
                </c:pt>
                <c:pt idx="529">
                  <c:v>0.24067593749999999</c:v>
                </c:pt>
                <c:pt idx="530">
                  <c:v>0.24105531250000001</c:v>
                </c:pt>
                <c:pt idx="531">
                  <c:v>0.24149457031251201</c:v>
                </c:pt>
                <c:pt idx="532">
                  <c:v>0.24191910156249602</c:v>
                </c:pt>
                <c:pt idx="533">
                  <c:v>0.24233996093750398</c:v>
                </c:pt>
                <c:pt idx="534">
                  <c:v>0.24276150390624002</c:v>
                </c:pt>
                <c:pt idx="535">
                  <c:v>0.24316873046873599</c:v>
                </c:pt>
                <c:pt idx="536">
                  <c:v>0.24359537109375998</c:v>
                </c:pt>
                <c:pt idx="537">
                  <c:v>0.243945605468736</c:v>
                </c:pt>
                <c:pt idx="538">
                  <c:v>0.244358886718752</c:v>
                </c:pt>
                <c:pt idx="539">
                  <c:v>0.24470734375001599</c:v>
                </c:pt>
                <c:pt idx="540">
                  <c:v>0.245147285156256</c:v>
                </c:pt>
                <c:pt idx="541">
                  <c:v>0.24549214843750397</c:v>
                </c:pt>
                <c:pt idx="542">
                  <c:v>0.24588455078124802</c:v>
                </c:pt>
                <c:pt idx="543">
                  <c:v>0.24630154296873599</c:v>
                </c:pt>
                <c:pt idx="544">
                  <c:v>0.24669185546873598</c:v>
                </c:pt>
                <c:pt idx="545">
                  <c:v>0.24710683593750396</c:v>
                </c:pt>
                <c:pt idx="546">
                  <c:v>0.24751974609375998</c:v>
                </c:pt>
                <c:pt idx="547">
                  <c:v>0.24795482421875198</c:v>
                </c:pt>
                <c:pt idx="548">
                  <c:v>0.24837916015625602</c:v>
                </c:pt>
                <c:pt idx="549">
                  <c:v>0.248811640624992</c:v>
                </c:pt>
                <c:pt idx="550">
                  <c:v>0.24916636718748797</c:v>
                </c:pt>
                <c:pt idx="551">
                  <c:v>0.24960283203126402</c:v>
                </c:pt>
                <c:pt idx="552">
                  <c:v>0.249995527343744</c:v>
                </c:pt>
                <c:pt idx="553">
                  <c:v>0.25032746093750396</c:v>
                </c:pt>
                <c:pt idx="554">
                  <c:v>0.25077806640624001</c:v>
                </c:pt>
                <c:pt idx="555">
                  <c:v>0.25123691406249604</c:v>
                </c:pt>
                <c:pt idx="556">
                  <c:v>0.25169347656249602</c:v>
                </c:pt>
                <c:pt idx="557">
                  <c:v>0.252045800781248</c:v>
                </c:pt>
                <c:pt idx="558">
                  <c:v>0.25247382812499203</c:v>
                </c:pt>
                <c:pt idx="559">
                  <c:v>0.25285619140623999</c:v>
                </c:pt>
                <c:pt idx="560">
                  <c:v>0.25327933593750396</c:v>
                </c:pt>
                <c:pt idx="561">
                  <c:v>0.25370773437500799</c:v>
                </c:pt>
                <c:pt idx="562">
                  <c:v>0.25412939453126399</c:v>
                </c:pt>
                <c:pt idx="563">
                  <c:v>0.254639179687488</c:v>
                </c:pt>
                <c:pt idx="564">
                  <c:v>0.25505734375001599</c:v>
                </c:pt>
                <c:pt idx="565">
                  <c:v>0.25545244140624002</c:v>
                </c:pt>
                <c:pt idx="566">
                  <c:v>0.25579560546873598</c:v>
                </c:pt>
                <c:pt idx="567">
                  <c:v>0.25627673828124803</c:v>
                </c:pt>
                <c:pt idx="568">
                  <c:v>0.25669650390623999</c:v>
                </c:pt>
                <c:pt idx="569">
                  <c:v>0.257177148437504</c:v>
                </c:pt>
                <c:pt idx="570">
                  <c:v>0.25761232421875196</c:v>
                </c:pt>
                <c:pt idx="571">
                  <c:v>0.258004140624992</c:v>
                </c:pt>
                <c:pt idx="572">
                  <c:v>0.25842320312499201</c:v>
                </c:pt>
                <c:pt idx="573">
                  <c:v>0.258779589843744</c:v>
                </c:pt>
                <c:pt idx="574">
                  <c:v>0.25914773437500799</c:v>
                </c:pt>
                <c:pt idx="575">
                  <c:v>0.25953099609375996</c:v>
                </c:pt>
                <c:pt idx="576">
                  <c:v>0.260012714843744</c:v>
                </c:pt>
                <c:pt idx="577">
                  <c:v>0.26043595703126399</c:v>
                </c:pt>
                <c:pt idx="578">
                  <c:v>0.26087552734374397</c:v>
                </c:pt>
                <c:pt idx="579">
                  <c:v>0.26128542968748797</c:v>
                </c:pt>
                <c:pt idx="580">
                  <c:v>0.26176597656249601</c:v>
                </c:pt>
                <c:pt idx="581">
                  <c:v>0.26219976562499198</c:v>
                </c:pt>
                <c:pt idx="582">
                  <c:v>0.26263294921875197</c:v>
                </c:pt>
                <c:pt idx="583">
                  <c:v>0.26309529296873602</c:v>
                </c:pt>
                <c:pt idx="584">
                  <c:v>0.26351416015625601</c:v>
                </c:pt>
                <c:pt idx="585">
                  <c:v>0.26399835937500798</c:v>
                </c:pt>
                <c:pt idx="586">
                  <c:v>0.26439365234374401</c:v>
                </c:pt>
                <c:pt idx="587">
                  <c:v>0.264838593750016</c:v>
                </c:pt>
                <c:pt idx="588">
                  <c:v>0.26521964843750395</c:v>
                </c:pt>
                <c:pt idx="589">
                  <c:v>0.26563037109375998</c:v>
                </c:pt>
                <c:pt idx="590">
                  <c:v>0.26601351562499198</c:v>
                </c:pt>
                <c:pt idx="591">
                  <c:v>0.266425820312512</c:v>
                </c:pt>
                <c:pt idx="592">
                  <c:v>0.26684478515625604</c:v>
                </c:pt>
                <c:pt idx="593">
                  <c:v>0.26727181640624004</c:v>
                </c:pt>
                <c:pt idx="594">
                  <c:v>0.26778787109376001</c:v>
                </c:pt>
                <c:pt idx="595">
                  <c:v>0.26819748046873598</c:v>
                </c:pt>
                <c:pt idx="596">
                  <c:v>0.26865742187500802</c:v>
                </c:pt>
                <c:pt idx="597">
                  <c:v>0.26908613281251204</c:v>
                </c:pt>
                <c:pt idx="598">
                  <c:v>0.26954708984374398</c:v>
                </c:pt>
                <c:pt idx="599">
                  <c:v>0.26998712890623999</c:v>
                </c:pt>
                <c:pt idx="600">
                  <c:v>0.27042638671875197</c:v>
                </c:pt>
                <c:pt idx="601">
                  <c:v>0.27090375</c:v>
                </c:pt>
                <c:pt idx="602">
                  <c:v>0.271324199218752</c:v>
                </c:pt>
                <c:pt idx="603">
                  <c:v>0.27176933593750396</c:v>
                </c:pt>
                <c:pt idx="604">
                  <c:v>0.27212472656249603</c:v>
                </c:pt>
                <c:pt idx="605">
                  <c:v>0.27259781249999998</c:v>
                </c:pt>
                <c:pt idx="606">
                  <c:v>0.27299041015625602</c:v>
                </c:pt>
                <c:pt idx="607">
                  <c:v>0.2733965625</c:v>
                </c:pt>
                <c:pt idx="608">
                  <c:v>0.27378796875001599</c:v>
                </c:pt>
                <c:pt idx="609">
                  <c:v>0.27427537109375999</c:v>
                </c:pt>
                <c:pt idx="610">
                  <c:v>0.27470238281251202</c:v>
                </c:pt>
                <c:pt idx="611">
                  <c:v>0.27509708984374398</c:v>
                </c:pt>
                <c:pt idx="612">
                  <c:v>0.27558111328124801</c:v>
                </c:pt>
                <c:pt idx="613">
                  <c:v>0.275983652343744</c:v>
                </c:pt>
                <c:pt idx="614">
                  <c:v>0.27644091796873599</c:v>
                </c:pt>
                <c:pt idx="615">
                  <c:v>0.27685798828124802</c:v>
                </c:pt>
                <c:pt idx="616">
                  <c:v>0.27733664062499203</c:v>
                </c:pt>
                <c:pt idx="617">
                  <c:v>0.27778802734374397</c:v>
                </c:pt>
                <c:pt idx="618">
                  <c:v>0.27829781250000002</c:v>
                </c:pt>
                <c:pt idx="619">
                  <c:v>0.27869123046873601</c:v>
                </c:pt>
                <c:pt idx="620">
                  <c:v>0.27914837890624</c:v>
                </c:pt>
                <c:pt idx="621">
                  <c:v>0.27962921875001601</c:v>
                </c:pt>
                <c:pt idx="622">
                  <c:v>0.28008419921875199</c:v>
                </c:pt>
                <c:pt idx="623">
                  <c:v>0.28056324218748796</c:v>
                </c:pt>
                <c:pt idx="624">
                  <c:v>0.28102896484374401</c:v>
                </c:pt>
                <c:pt idx="625">
                  <c:v>0.28151187500000002</c:v>
                </c:pt>
                <c:pt idx="626">
                  <c:v>0.28192707031251202</c:v>
                </c:pt>
                <c:pt idx="627">
                  <c:v>0.28242431640623999</c:v>
                </c:pt>
                <c:pt idx="628">
                  <c:v>0.28287062499999999</c:v>
                </c:pt>
                <c:pt idx="629">
                  <c:v>0.28333585937500799</c:v>
                </c:pt>
                <c:pt idx="630">
                  <c:v>0.28377460937500798</c:v>
                </c:pt>
                <c:pt idx="631">
                  <c:v>0.28426490234374396</c:v>
                </c:pt>
                <c:pt idx="632">
                  <c:v>0.284707148437504</c:v>
                </c:pt>
                <c:pt idx="633">
                  <c:v>0.28515267578124803</c:v>
                </c:pt>
                <c:pt idx="634">
                  <c:v>0.285602363281248</c:v>
                </c:pt>
                <c:pt idx="635">
                  <c:v>0.28599009765625599</c:v>
                </c:pt>
                <c:pt idx="636">
                  <c:v>0.28651201171875201</c:v>
                </c:pt>
                <c:pt idx="637">
                  <c:v>0.28697146484374397</c:v>
                </c:pt>
                <c:pt idx="638">
                  <c:v>0.28746214843750395</c:v>
                </c:pt>
                <c:pt idx="639">
                  <c:v>0.2879290625</c:v>
                </c:pt>
                <c:pt idx="640">
                  <c:v>0.28838871093750396</c:v>
                </c:pt>
                <c:pt idx="641">
                  <c:v>0.28882578125001601</c:v>
                </c:pt>
                <c:pt idx="642">
                  <c:v>0.28928044921875201</c:v>
                </c:pt>
                <c:pt idx="643">
                  <c:v>0.289773730468736</c:v>
                </c:pt>
                <c:pt idx="644">
                  <c:v>0.29026837890624002</c:v>
                </c:pt>
                <c:pt idx="645">
                  <c:v>0.29073798828124803</c:v>
                </c:pt>
                <c:pt idx="646">
                  <c:v>0.2911959375</c:v>
                </c:pt>
                <c:pt idx="647">
                  <c:v>0.29162216796873597</c:v>
                </c:pt>
                <c:pt idx="648">
                  <c:v>0.29202273437500798</c:v>
                </c:pt>
                <c:pt idx="649">
                  <c:v>0.29252058593750396</c:v>
                </c:pt>
                <c:pt idx="650">
                  <c:v>0.29299972656249601</c:v>
                </c:pt>
                <c:pt idx="651">
                  <c:v>0.29346345703126403</c:v>
                </c:pt>
                <c:pt idx="652">
                  <c:v>0.29386609375001599</c:v>
                </c:pt>
                <c:pt idx="653">
                  <c:v>0.294279492187488</c:v>
                </c:pt>
                <c:pt idx="654">
                  <c:v>0.29470533203126403</c:v>
                </c:pt>
                <c:pt idx="655">
                  <c:v>0.29514966796873598</c:v>
                </c:pt>
                <c:pt idx="656">
                  <c:v>0.29559150390624001</c:v>
                </c:pt>
                <c:pt idx="657">
                  <c:v>0.29601851562499198</c:v>
                </c:pt>
                <c:pt idx="658">
                  <c:v>0.29649916015625599</c:v>
                </c:pt>
                <c:pt idx="659">
                  <c:v>0.29691564453126401</c:v>
                </c:pt>
                <c:pt idx="660">
                  <c:v>0.29740951171875196</c:v>
                </c:pt>
                <c:pt idx="661">
                  <c:v>0.29781394531251204</c:v>
                </c:pt>
                <c:pt idx="662">
                  <c:v>0.29834441406249601</c:v>
                </c:pt>
                <c:pt idx="663">
                  <c:v>0.29887140625001601</c:v>
                </c:pt>
                <c:pt idx="664">
                  <c:v>0.29935185546873599</c:v>
                </c:pt>
                <c:pt idx="665">
                  <c:v>0.29987248046873599</c:v>
                </c:pt>
                <c:pt idx="666">
                  <c:v>0.30033072265625599</c:v>
                </c:pt>
                <c:pt idx="667">
                  <c:v>0.30085712890624</c:v>
                </c:pt>
                <c:pt idx="668">
                  <c:v>0.30132253906249601</c:v>
                </c:pt>
                <c:pt idx="669">
                  <c:v>0.30183171875001602</c:v>
                </c:pt>
                <c:pt idx="670">
                  <c:v>0.30225408203126403</c:v>
                </c:pt>
                <c:pt idx="671">
                  <c:v>0.30272218750000002</c:v>
                </c:pt>
                <c:pt idx="672">
                  <c:v>0.30316572265625602</c:v>
                </c:pt>
                <c:pt idx="673">
                  <c:v>0.30355693359375996</c:v>
                </c:pt>
                <c:pt idx="674">
                  <c:v>0.30396535156249604</c:v>
                </c:pt>
                <c:pt idx="675">
                  <c:v>0.30443275390624003</c:v>
                </c:pt>
                <c:pt idx="676">
                  <c:v>0.30492394531251205</c:v>
                </c:pt>
                <c:pt idx="677">
                  <c:v>0.30537443359375999</c:v>
                </c:pt>
                <c:pt idx="678">
                  <c:v>0.30589087890624</c:v>
                </c:pt>
                <c:pt idx="679">
                  <c:v>0.30632158203126403</c:v>
                </c:pt>
                <c:pt idx="680">
                  <c:v>0.30684818359375998</c:v>
                </c:pt>
                <c:pt idx="681">
                  <c:v>0.30734751953126399</c:v>
                </c:pt>
                <c:pt idx="682">
                  <c:v>0.307869726562496</c:v>
                </c:pt>
                <c:pt idx="683">
                  <c:v>0.30835236328124799</c:v>
                </c:pt>
                <c:pt idx="684">
                  <c:v>0.30885408203126402</c:v>
                </c:pt>
                <c:pt idx="685">
                  <c:v>0.309332636718752</c:v>
                </c:pt>
                <c:pt idx="686">
                  <c:v>0.30980332031251201</c:v>
                </c:pt>
                <c:pt idx="687">
                  <c:v>0.310312207031264</c:v>
                </c:pt>
                <c:pt idx="688">
                  <c:v>0.31076369140623999</c:v>
                </c:pt>
                <c:pt idx="689">
                  <c:v>0.31125208984374397</c:v>
                </c:pt>
                <c:pt idx="690">
                  <c:v>0.31167503906249605</c:v>
                </c:pt>
                <c:pt idx="691">
                  <c:v>0.31224300781251202</c:v>
                </c:pt>
                <c:pt idx="692">
                  <c:v>0.31264736328124804</c:v>
                </c:pt>
                <c:pt idx="693">
                  <c:v>0.31318529296873598</c:v>
                </c:pt>
                <c:pt idx="694">
                  <c:v>0.31371972656249603</c:v>
                </c:pt>
                <c:pt idx="695">
                  <c:v>0.31420126953126398</c:v>
                </c:pt>
                <c:pt idx="696">
                  <c:v>0.31470279296873599</c:v>
                </c:pt>
                <c:pt idx="697">
                  <c:v>0.31518074218748798</c:v>
                </c:pt>
                <c:pt idx="698">
                  <c:v>0.31565839843750398</c:v>
                </c:pt>
                <c:pt idx="699">
                  <c:v>0.31614162109375998</c:v>
                </c:pt>
                <c:pt idx="700">
                  <c:v>0.316649218750016</c:v>
                </c:pt>
                <c:pt idx="701">
                  <c:v>0.31704728515625602</c:v>
                </c:pt>
                <c:pt idx="702">
                  <c:v>0.31760283203126399</c:v>
                </c:pt>
                <c:pt idx="703">
                  <c:v>0.31803343750000002</c:v>
                </c:pt>
                <c:pt idx="704">
                  <c:v>0.31853664062499198</c:v>
                </c:pt>
                <c:pt idx="705">
                  <c:v>0.31902962890624004</c:v>
                </c:pt>
                <c:pt idx="706">
                  <c:v>0.31955093750000002</c:v>
                </c:pt>
                <c:pt idx="707">
                  <c:v>0.32002183593760003</c:v>
                </c:pt>
                <c:pt idx="708">
                  <c:v>0.32050574218751998</c:v>
                </c:pt>
                <c:pt idx="709">
                  <c:v>0.32097902343744</c:v>
                </c:pt>
                <c:pt idx="710">
                  <c:v>0.32152451171871999</c:v>
                </c:pt>
                <c:pt idx="711">
                  <c:v>0.32211287109375997</c:v>
                </c:pt>
                <c:pt idx="712">
                  <c:v>0.32255701171871998</c:v>
                </c:pt>
                <c:pt idx="713">
                  <c:v>0.32310587890624004</c:v>
                </c:pt>
                <c:pt idx="714">
                  <c:v>0.32360263671871997</c:v>
                </c:pt>
                <c:pt idx="715">
                  <c:v>0.32409599609376</c:v>
                </c:pt>
                <c:pt idx="716">
                  <c:v>0.32455675781248006</c:v>
                </c:pt>
                <c:pt idx="717">
                  <c:v>0.32506503906239997</c:v>
                </c:pt>
                <c:pt idx="718">
                  <c:v>0.32557531250015997</c:v>
                </c:pt>
                <c:pt idx="719">
                  <c:v>0.32611851562495997</c:v>
                </c:pt>
                <c:pt idx="720">
                  <c:v>0.32658931640639999</c:v>
                </c:pt>
                <c:pt idx="721">
                  <c:v>0.32704369140639999</c:v>
                </c:pt>
                <c:pt idx="722">
                  <c:v>0.32762806640640002</c:v>
                </c:pt>
                <c:pt idx="723">
                  <c:v>0.32812941406240004</c:v>
                </c:pt>
                <c:pt idx="724">
                  <c:v>0.32866277343743994</c:v>
                </c:pt>
                <c:pt idx="725">
                  <c:v>0.32920753906240002</c:v>
                </c:pt>
                <c:pt idx="726">
                  <c:v>0.32975511718751999</c:v>
                </c:pt>
                <c:pt idx="727">
                  <c:v>0.33026441406240004</c:v>
                </c:pt>
                <c:pt idx="728">
                  <c:v>0.33080273437504004</c:v>
                </c:pt>
                <c:pt idx="729">
                  <c:v>0.33127183593760001</c:v>
                </c:pt>
                <c:pt idx="730">
                  <c:v>0.33179058593759997</c:v>
                </c:pt>
                <c:pt idx="731">
                  <c:v>0.33235464843743995</c:v>
                </c:pt>
                <c:pt idx="732">
                  <c:v>0.3328387890624</c:v>
                </c:pt>
                <c:pt idx="733">
                  <c:v>0.33338507812512003</c:v>
                </c:pt>
                <c:pt idx="734">
                  <c:v>0.33384941406240004</c:v>
                </c:pt>
                <c:pt idx="735">
                  <c:v>0.33434414062495998</c:v>
                </c:pt>
                <c:pt idx="736">
                  <c:v>0.33481894531263995</c:v>
                </c:pt>
                <c:pt idx="737">
                  <c:v>0.335356875</c:v>
                </c:pt>
                <c:pt idx="738">
                  <c:v>0.33582316406240004</c:v>
                </c:pt>
                <c:pt idx="739">
                  <c:v>0.33638625</c:v>
                </c:pt>
                <c:pt idx="740">
                  <c:v>0.33687585937504005</c:v>
                </c:pt>
                <c:pt idx="741">
                  <c:v>0.33736167968736003</c:v>
                </c:pt>
                <c:pt idx="742">
                  <c:v>0.33787472656256007</c:v>
                </c:pt>
                <c:pt idx="743">
                  <c:v>0.33834453124991998</c:v>
                </c:pt>
                <c:pt idx="744">
                  <c:v>0.33887539062495997</c:v>
                </c:pt>
                <c:pt idx="745">
                  <c:v>0.33939703124991999</c:v>
                </c:pt>
                <c:pt idx="746">
                  <c:v>0.33992859375008</c:v>
                </c:pt>
                <c:pt idx="747">
                  <c:v>0.34041019531264</c:v>
                </c:pt>
                <c:pt idx="748">
                  <c:v>0.34094457031263997</c:v>
                </c:pt>
                <c:pt idx="749">
                  <c:v>0.34143972656256005</c:v>
                </c:pt>
                <c:pt idx="750">
                  <c:v>0.34202023437504003</c:v>
                </c:pt>
                <c:pt idx="751">
                  <c:v>0.34249679687487999</c:v>
                </c:pt>
                <c:pt idx="752">
                  <c:v>0.34297820312512001</c:v>
                </c:pt>
                <c:pt idx="753">
                  <c:v>0.34349585937504001</c:v>
                </c:pt>
                <c:pt idx="754">
                  <c:v>0.34400117187488</c:v>
                </c:pt>
                <c:pt idx="755">
                  <c:v>0.34449859375008002</c:v>
                </c:pt>
                <c:pt idx="756">
                  <c:v>0.34500937500000001</c:v>
                </c:pt>
                <c:pt idx="757">
                  <c:v>0.34554613281248003</c:v>
                </c:pt>
                <c:pt idx="758">
                  <c:v>0.34605660156256007</c:v>
                </c:pt>
                <c:pt idx="759">
                  <c:v>0.34662160156256006</c:v>
                </c:pt>
                <c:pt idx="760">
                  <c:v>0.34706382812511999</c:v>
                </c:pt>
                <c:pt idx="761">
                  <c:v>0.34762226562495996</c:v>
                </c:pt>
                <c:pt idx="762">
                  <c:v>0.34818613281248001</c:v>
                </c:pt>
                <c:pt idx="763">
                  <c:v>0.34869054687487999</c:v>
                </c:pt>
                <c:pt idx="764">
                  <c:v>0.34920273437504001</c:v>
                </c:pt>
                <c:pt idx="765">
                  <c:v>0.34971679687488</c:v>
                </c:pt>
                <c:pt idx="766">
                  <c:v>0.35025273437504001</c:v>
                </c:pt>
                <c:pt idx="767">
                  <c:v>0.35075367187487999</c:v>
                </c:pt>
                <c:pt idx="768">
                  <c:v>0.35130054687487999</c:v>
                </c:pt>
                <c:pt idx="769">
                  <c:v>0.35175003906239999</c:v>
                </c:pt>
                <c:pt idx="770">
                  <c:v>0.35233351562495996</c:v>
                </c:pt>
                <c:pt idx="771">
                  <c:v>0.35287355468736004</c:v>
                </c:pt>
                <c:pt idx="772">
                  <c:v>0.35340789062495997</c:v>
                </c:pt>
                <c:pt idx="773">
                  <c:v>0.35396851562495996</c:v>
                </c:pt>
                <c:pt idx="774">
                  <c:v>0.35454343750015999</c:v>
                </c:pt>
                <c:pt idx="775">
                  <c:v>0.35510175781248005</c:v>
                </c:pt>
                <c:pt idx="776">
                  <c:v>0.3555880859376</c:v>
                </c:pt>
                <c:pt idx="777">
                  <c:v>0.35621124999999998</c:v>
                </c:pt>
                <c:pt idx="778">
                  <c:v>0.35677195312512</c:v>
                </c:pt>
                <c:pt idx="779">
                  <c:v>0.35741753906240004</c:v>
                </c:pt>
                <c:pt idx="780">
                  <c:v>0.35796074218751994</c:v>
                </c:pt>
                <c:pt idx="781">
                  <c:v>0.35851218750016001</c:v>
                </c:pt>
                <c:pt idx="782">
                  <c:v>0.35908531250016001</c:v>
                </c:pt>
                <c:pt idx="783">
                  <c:v>0.35965578124991998</c:v>
                </c:pt>
                <c:pt idx="784">
                  <c:v>0.36021500000000001</c:v>
                </c:pt>
                <c:pt idx="785">
                  <c:v>0.36080089843743995</c:v>
                </c:pt>
                <c:pt idx="786">
                  <c:v>0.36143023437504002</c:v>
                </c:pt>
                <c:pt idx="787">
                  <c:v>0.36192945312511998</c:v>
                </c:pt>
                <c:pt idx="788">
                  <c:v>0.36249992187488</c:v>
                </c:pt>
                <c:pt idx="789">
                  <c:v>0.36301726562495995</c:v>
                </c:pt>
                <c:pt idx="790">
                  <c:v>0.36360113281248002</c:v>
                </c:pt>
                <c:pt idx="791">
                  <c:v>0.36409003906240001</c:v>
                </c:pt>
                <c:pt idx="792">
                  <c:v>0.36459972656256007</c:v>
                </c:pt>
                <c:pt idx="793">
                  <c:v>0.36514632812511999</c:v>
                </c:pt>
                <c:pt idx="794">
                  <c:v>0.36567308593760001</c:v>
                </c:pt>
                <c:pt idx="795">
                  <c:v>0.36618976562495997</c:v>
                </c:pt>
                <c:pt idx="796">
                  <c:v>0.36675871093759999</c:v>
                </c:pt>
                <c:pt idx="797">
                  <c:v>0.36734140624991996</c:v>
                </c:pt>
                <c:pt idx="798">
                  <c:v>0.36784949218751994</c:v>
                </c:pt>
                <c:pt idx="799">
                  <c:v>0.36843625000000002</c:v>
                </c:pt>
                <c:pt idx="800">
                  <c:v>0.36893093750015998</c:v>
                </c:pt>
                <c:pt idx="801">
                  <c:v>0.36954187500000002</c:v>
                </c:pt>
                <c:pt idx="802">
                  <c:v>0.37010804687487997</c:v>
                </c:pt>
                <c:pt idx="803">
                  <c:v>0.37065066406239999</c:v>
                </c:pt>
                <c:pt idx="804">
                  <c:v>0.37120222656256008</c:v>
                </c:pt>
                <c:pt idx="805">
                  <c:v>0.37175226562495994</c:v>
                </c:pt>
                <c:pt idx="806">
                  <c:v>0.37228812500000003</c:v>
                </c:pt>
                <c:pt idx="807">
                  <c:v>0.37282027343743995</c:v>
                </c:pt>
                <c:pt idx="808">
                  <c:v>0.37343738281248001</c:v>
                </c:pt>
                <c:pt idx="809">
                  <c:v>0.37394648437504002</c:v>
                </c:pt>
                <c:pt idx="810">
                  <c:v>0.37455992187488002</c:v>
                </c:pt>
                <c:pt idx="811">
                  <c:v>0.37508761718751998</c:v>
                </c:pt>
                <c:pt idx="812">
                  <c:v>0.37567359375008003</c:v>
                </c:pt>
                <c:pt idx="813">
                  <c:v>0.37620902343743995</c:v>
                </c:pt>
                <c:pt idx="814">
                  <c:v>0.37675878906240001</c:v>
                </c:pt>
                <c:pt idx="815">
                  <c:v>0.37730249999999999</c:v>
                </c:pt>
                <c:pt idx="816">
                  <c:v>0.37786320312512001</c:v>
                </c:pt>
                <c:pt idx="817">
                  <c:v>0.37843128906240003</c:v>
                </c:pt>
                <c:pt idx="818">
                  <c:v>0.37896968750015997</c:v>
                </c:pt>
                <c:pt idx="819">
                  <c:v>0.3795180859376</c:v>
                </c:pt>
                <c:pt idx="820">
                  <c:v>0.38005609375008004</c:v>
                </c:pt>
                <c:pt idx="821">
                  <c:v>0.38065320312512002</c:v>
                </c:pt>
                <c:pt idx="822">
                  <c:v>0.38116179687488</c:v>
                </c:pt>
                <c:pt idx="823">
                  <c:v>0.38172390624991998</c:v>
                </c:pt>
                <c:pt idx="824">
                  <c:v>0.38228234375008002</c:v>
                </c:pt>
                <c:pt idx="825">
                  <c:v>0.38286683593760001</c:v>
                </c:pt>
                <c:pt idx="826">
                  <c:v>0.38336964843743992</c:v>
                </c:pt>
                <c:pt idx="827">
                  <c:v>0.38394906250015998</c:v>
                </c:pt>
                <c:pt idx="828">
                  <c:v>0.38447792968736005</c:v>
                </c:pt>
                <c:pt idx="829">
                  <c:v>0.38504210937504002</c:v>
                </c:pt>
                <c:pt idx="830">
                  <c:v>0.38558898437504002</c:v>
                </c:pt>
                <c:pt idx="831">
                  <c:v>0.386070625</c:v>
                </c:pt>
                <c:pt idx="832">
                  <c:v>0.38662539062495999</c:v>
                </c:pt>
                <c:pt idx="833">
                  <c:v>0.38719734375008003</c:v>
                </c:pt>
                <c:pt idx="834">
                  <c:v>0.38775214843743994</c:v>
                </c:pt>
                <c:pt idx="835">
                  <c:v>0.38827386718751999</c:v>
                </c:pt>
                <c:pt idx="836">
                  <c:v>0.388841875</c:v>
                </c:pt>
                <c:pt idx="837">
                  <c:v>0.38933003906239999</c:v>
                </c:pt>
                <c:pt idx="838">
                  <c:v>0.38988320312511998</c:v>
                </c:pt>
                <c:pt idx="839">
                  <c:v>0.39042519531263997</c:v>
                </c:pt>
                <c:pt idx="840">
                  <c:v>0.39093050781248001</c:v>
                </c:pt>
                <c:pt idx="841">
                  <c:v>0.3914925390624</c:v>
                </c:pt>
                <c:pt idx="842">
                  <c:v>0.39200050781248003</c:v>
                </c:pt>
                <c:pt idx="843">
                  <c:v>0.39253843750015999</c:v>
                </c:pt>
                <c:pt idx="844">
                  <c:v>0.39309050781248001</c:v>
                </c:pt>
                <c:pt idx="845">
                  <c:v>0.39370253906239999</c:v>
                </c:pt>
                <c:pt idx="846">
                  <c:v>0.39420695312512</c:v>
                </c:pt>
                <c:pt idx="847">
                  <c:v>0.39479402343743997</c:v>
                </c:pt>
                <c:pt idx="848">
                  <c:v>0.39532738281248003</c:v>
                </c:pt>
                <c:pt idx="849">
                  <c:v>0.39591921875008002</c:v>
                </c:pt>
                <c:pt idx="850">
                  <c:v>0.39654765624992</c:v>
                </c:pt>
                <c:pt idx="851">
                  <c:v>0.39713316406240001</c:v>
                </c:pt>
                <c:pt idx="852">
                  <c:v>0.39776855468736005</c:v>
                </c:pt>
                <c:pt idx="853">
                  <c:v>0.39837414062495996</c:v>
                </c:pt>
                <c:pt idx="854">
                  <c:v>0.39894050781248003</c:v>
                </c:pt>
                <c:pt idx="855">
                  <c:v>0.39948988281248005</c:v>
                </c:pt>
                <c:pt idx="856">
                  <c:v>0.40017035156256003</c:v>
                </c:pt>
                <c:pt idx="857">
                  <c:v>0.40076984375008001</c:v>
                </c:pt>
                <c:pt idx="858">
                  <c:v>0.40141460937504003</c:v>
                </c:pt>
                <c:pt idx="859">
                  <c:v>0.40200238281248002</c:v>
                </c:pt>
                <c:pt idx="860">
                  <c:v>0.40258539062495996</c:v>
                </c:pt>
                <c:pt idx="861">
                  <c:v>0.40322078124992</c:v>
                </c:pt>
                <c:pt idx="862">
                  <c:v>0.40382445312512</c:v>
                </c:pt>
                <c:pt idx="863">
                  <c:v>0.40439203124991996</c:v>
                </c:pt>
                <c:pt idx="864">
                  <c:v>0.40505292968736001</c:v>
                </c:pt>
                <c:pt idx="865">
                  <c:v>0.40565886718751998</c:v>
                </c:pt>
                <c:pt idx="866">
                  <c:v>0.40622027343743994</c:v>
                </c:pt>
                <c:pt idx="867">
                  <c:v>0.40684832031263995</c:v>
                </c:pt>
                <c:pt idx="868">
                  <c:v>0.40744335937504006</c:v>
                </c:pt>
                <c:pt idx="869">
                  <c:v>0.40807699218751997</c:v>
                </c:pt>
                <c:pt idx="870">
                  <c:v>0.40867667968736004</c:v>
                </c:pt>
                <c:pt idx="871">
                  <c:v>0.40932117187487999</c:v>
                </c:pt>
                <c:pt idx="872">
                  <c:v>0.40996113281248003</c:v>
                </c:pt>
                <c:pt idx="873">
                  <c:v>0.41060867187487998</c:v>
                </c:pt>
                <c:pt idx="874">
                  <c:v>0.41118511718751999</c:v>
                </c:pt>
                <c:pt idx="875">
                  <c:v>0.41184269531263995</c:v>
                </c:pt>
                <c:pt idx="876">
                  <c:v>0.41249550781248001</c:v>
                </c:pt>
                <c:pt idx="877">
                  <c:v>0.41311273437504004</c:v>
                </c:pt>
                <c:pt idx="878">
                  <c:v>0.41373589843743996</c:v>
                </c:pt>
                <c:pt idx="879">
                  <c:v>0.41429382812512</c:v>
                </c:pt>
                <c:pt idx="880">
                  <c:v>0.41492449218751998</c:v>
                </c:pt>
                <c:pt idx="881">
                  <c:v>0.41548636718751997</c:v>
                </c:pt>
                <c:pt idx="882">
                  <c:v>0.41614386718751994</c:v>
                </c:pt>
                <c:pt idx="883">
                  <c:v>0.41672757812512001</c:v>
                </c:pt>
                <c:pt idx="884">
                  <c:v>0.41736933593760001</c:v>
                </c:pt>
                <c:pt idx="885">
                  <c:v>0.41792578124991997</c:v>
                </c:pt>
                <c:pt idx="886">
                  <c:v>0.41854406250015996</c:v>
                </c:pt>
                <c:pt idx="887">
                  <c:v>0.41912070312512001</c:v>
                </c:pt>
                <c:pt idx="888">
                  <c:v>0.41970359375008004</c:v>
                </c:pt>
                <c:pt idx="889">
                  <c:v>0.42029812500000002</c:v>
                </c:pt>
                <c:pt idx="890">
                  <c:v>0.42087355468736004</c:v>
                </c:pt>
                <c:pt idx="891">
                  <c:v>0.42151421875007999</c:v>
                </c:pt>
                <c:pt idx="892">
                  <c:v>0.42205085937504005</c:v>
                </c:pt>
                <c:pt idx="893">
                  <c:v>0.42265515624992001</c:v>
                </c:pt>
                <c:pt idx="894">
                  <c:v>0.42318652343743995</c:v>
                </c:pt>
                <c:pt idx="895">
                  <c:v>0.42379714843743993</c:v>
                </c:pt>
                <c:pt idx="896">
                  <c:v>0.42435636718751996</c:v>
                </c:pt>
                <c:pt idx="897">
                  <c:v>0.42496074218751995</c:v>
                </c:pt>
                <c:pt idx="898">
                  <c:v>0.42556425781248003</c:v>
                </c:pt>
                <c:pt idx="899">
                  <c:v>0.42624062499999998</c:v>
                </c:pt>
                <c:pt idx="900">
                  <c:v>0.42688957031263997</c:v>
                </c:pt>
                <c:pt idx="901">
                  <c:v>0.42746718750016</c:v>
                </c:pt>
                <c:pt idx="902">
                  <c:v>0.42808050781248003</c:v>
                </c:pt>
                <c:pt idx="903">
                  <c:v>0.42870976562495999</c:v>
                </c:pt>
                <c:pt idx="904">
                  <c:v>0.42940207031263999</c:v>
                </c:pt>
                <c:pt idx="905">
                  <c:v>0.43000902343743996</c:v>
                </c:pt>
                <c:pt idx="906">
                  <c:v>0.43061968750016</c:v>
                </c:pt>
                <c:pt idx="907">
                  <c:v>0.43126066406239999</c:v>
                </c:pt>
                <c:pt idx="908">
                  <c:v>0.43190593750015999</c:v>
                </c:pt>
                <c:pt idx="909">
                  <c:v>0.43248929687487997</c:v>
                </c:pt>
                <c:pt idx="910">
                  <c:v>0.43307570312512</c:v>
                </c:pt>
                <c:pt idx="911">
                  <c:v>0.43366195312512001</c:v>
                </c:pt>
                <c:pt idx="912">
                  <c:v>0.43426890624991998</c:v>
                </c:pt>
                <c:pt idx="913">
                  <c:v>0.43488863281248002</c:v>
                </c:pt>
                <c:pt idx="914">
                  <c:v>0.43548066406239999</c:v>
                </c:pt>
                <c:pt idx="915">
                  <c:v>0.43613515624992</c:v>
                </c:pt>
                <c:pt idx="916">
                  <c:v>0.43676144531264</c:v>
                </c:pt>
                <c:pt idx="917">
                  <c:v>0.43740949218751995</c:v>
                </c:pt>
                <c:pt idx="918">
                  <c:v>0.43796761718751998</c:v>
                </c:pt>
                <c:pt idx="919">
                  <c:v>0.43859972656256008</c:v>
                </c:pt>
                <c:pt idx="920">
                  <c:v>0.43920222656256003</c:v>
                </c:pt>
                <c:pt idx="921">
                  <c:v>0.43987472656256005</c:v>
                </c:pt>
                <c:pt idx="922">
                  <c:v>0.44051828124991999</c:v>
                </c:pt>
                <c:pt idx="923">
                  <c:v>0.44113929687488002</c:v>
                </c:pt>
                <c:pt idx="924">
                  <c:v>0.44175867187487999</c:v>
                </c:pt>
                <c:pt idx="925">
                  <c:v>0.44232984375008</c:v>
                </c:pt>
                <c:pt idx="926">
                  <c:v>0.44297738281248006</c:v>
                </c:pt>
                <c:pt idx="927">
                  <c:v>0.44356851562496002</c:v>
                </c:pt>
                <c:pt idx="928">
                  <c:v>0.44427585937503999</c:v>
                </c:pt>
                <c:pt idx="929">
                  <c:v>0.44483726562496001</c:v>
                </c:pt>
                <c:pt idx="930">
                  <c:v>0.44549882812511998</c:v>
                </c:pt>
                <c:pt idx="931">
                  <c:v>0.44608531250015998</c:v>
                </c:pt>
                <c:pt idx="932">
                  <c:v>0.44668074218751996</c:v>
                </c:pt>
                <c:pt idx="933">
                  <c:v>0.447283125</c:v>
                </c:pt>
                <c:pt idx="934">
                  <c:v>0.44791753906240006</c:v>
                </c:pt>
                <c:pt idx="935">
                  <c:v>0.44856210937503993</c:v>
                </c:pt>
                <c:pt idx="936">
                  <c:v>0.44916855468736006</c:v>
                </c:pt>
                <c:pt idx="937">
                  <c:v>0.44977183593759995</c:v>
                </c:pt>
                <c:pt idx="938">
                  <c:v>0.45036835937503994</c:v>
                </c:pt>
                <c:pt idx="939">
                  <c:v>0.45110613281248002</c:v>
                </c:pt>
                <c:pt idx="940">
                  <c:v>0.45173957031263995</c:v>
                </c:pt>
                <c:pt idx="941">
                  <c:v>0.45240531250015992</c:v>
                </c:pt>
                <c:pt idx="942">
                  <c:v>0.45304023437503993</c:v>
                </c:pt>
                <c:pt idx="943">
                  <c:v>0.45375808593759992</c:v>
                </c:pt>
                <c:pt idx="944">
                  <c:v>0.45442046875008008</c:v>
                </c:pt>
                <c:pt idx="945">
                  <c:v>0.45512718750015996</c:v>
                </c:pt>
                <c:pt idx="946">
                  <c:v>0.455789375</c:v>
                </c:pt>
                <c:pt idx="947">
                  <c:v>0.45648753906240008</c:v>
                </c:pt>
                <c:pt idx="948">
                  <c:v>0.45718074218751997</c:v>
                </c:pt>
                <c:pt idx="949">
                  <c:v>0.45783636718751997</c:v>
                </c:pt>
                <c:pt idx="950">
                  <c:v>0.45853851562496006</c:v>
                </c:pt>
                <c:pt idx="951">
                  <c:v>0.45918476562496008</c:v>
                </c:pt>
                <c:pt idx="952">
                  <c:v>0.45989597656255998</c:v>
                </c:pt>
                <c:pt idx="953">
                  <c:v>0.46050890624991991</c:v>
                </c:pt>
                <c:pt idx="954">
                  <c:v>0.46117554687487999</c:v>
                </c:pt>
                <c:pt idx="955">
                  <c:v>0.46175167968736003</c:v>
                </c:pt>
                <c:pt idx="956">
                  <c:v>0.46242964843744</c:v>
                </c:pt>
                <c:pt idx="957">
                  <c:v>0.46305871093759993</c:v>
                </c:pt>
                <c:pt idx="958">
                  <c:v>0.46369332031263999</c:v>
                </c:pt>
                <c:pt idx="959">
                  <c:v>0.46432355468736003</c:v>
                </c:pt>
                <c:pt idx="960">
                  <c:v>0.46491996093759996</c:v>
                </c:pt>
                <c:pt idx="961">
                  <c:v>0.46559726562496007</c:v>
                </c:pt>
                <c:pt idx="962">
                  <c:v>0.46617539062496005</c:v>
                </c:pt>
                <c:pt idx="963">
                  <c:v>0.46680421875008005</c:v>
                </c:pt>
                <c:pt idx="964">
                  <c:v>0.46736871093759996</c:v>
                </c:pt>
                <c:pt idx="965">
                  <c:v>0.46808906250015991</c:v>
                </c:pt>
                <c:pt idx="966">
                  <c:v>0.46869773437503992</c:v>
                </c:pt>
                <c:pt idx="967">
                  <c:v>0.46934082031263996</c:v>
                </c:pt>
                <c:pt idx="968">
                  <c:v>0.46995195312512</c:v>
                </c:pt>
                <c:pt idx="969">
                  <c:v>0.47056675781248003</c:v>
                </c:pt>
                <c:pt idx="970">
                  <c:v>0.47121789062496006</c:v>
                </c:pt>
                <c:pt idx="971">
                  <c:v>0.47183750000000002</c:v>
                </c:pt>
                <c:pt idx="972">
                  <c:v>0.47254285156255998</c:v>
                </c:pt>
                <c:pt idx="973">
                  <c:v>0.47319265624991991</c:v>
                </c:pt>
                <c:pt idx="974">
                  <c:v>0.47387414062496008</c:v>
                </c:pt>
                <c:pt idx="975">
                  <c:v>0.47446874999999999</c:v>
                </c:pt>
                <c:pt idx="976">
                  <c:v>0.47516187500000001</c:v>
                </c:pt>
                <c:pt idx="977">
                  <c:v>0.47581140624991991</c:v>
                </c:pt>
                <c:pt idx="978">
                  <c:v>0.47649585937503991</c:v>
                </c:pt>
                <c:pt idx="979">
                  <c:v>0.47715992187487999</c:v>
                </c:pt>
                <c:pt idx="980">
                  <c:v>0.47780804687487999</c:v>
                </c:pt>
                <c:pt idx="981">
                  <c:v>0.47848824218751995</c:v>
                </c:pt>
                <c:pt idx="982">
                  <c:v>0.47912871093759996</c:v>
                </c:pt>
                <c:pt idx="983">
                  <c:v>0.47980589843743998</c:v>
                </c:pt>
                <c:pt idx="984">
                  <c:v>0.48052347656256</c:v>
                </c:pt>
                <c:pt idx="985">
                  <c:v>0.48127097656256002</c:v>
                </c:pt>
                <c:pt idx="986">
                  <c:v>0.48188691406240008</c:v>
                </c:pt>
                <c:pt idx="987">
                  <c:v>0.48258499999999999</c:v>
                </c:pt>
                <c:pt idx="988">
                  <c:v>0.48324707031263997</c:v>
                </c:pt>
                <c:pt idx="989">
                  <c:v>0.48398304687487997</c:v>
                </c:pt>
                <c:pt idx="990">
                  <c:v>0.48465890624991992</c:v>
                </c:pt>
                <c:pt idx="991">
                  <c:v>0.48531949218751996</c:v>
                </c:pt>
                <c:pt idx="992">
                  <c:v>0.48601996093759992</c:v>
                </c:pt>
                <c:pt idx="993">
                  <c:v>0.48667675781248004</c:v>
                </c:pt>
                <c:pt idx="994">
                  <c:v>0.48731257812512002</c:v>
                </c:pt>
                <c:pt idx="995">
                  <c:v>0.48790183593759995</c:v>
                </c:pt>
                <c:pt idx="996">
                  <c:v>0.48864000000000002</c:v>
                </c:pt>
                <c:pt idx="997">
                  <c:v>0.48931460937503996</c:v>
                </c:pt>
                <c:pt idx="998">
                  <c:v>0.49003156250015995</c:v>
                </c:pt>
                <c:pt idx="999">
                  <c:v>0.49061199218751994</c:v>
                </c:pt>
                <c:pt idx="1000">
                  <c:v>0.49131921875008006</c:v>
                </c:pt>
                <c:pt idx="1001">
                  <c:v>0.49197113281248001</c:v>
                </c:pt>
                <c:pt idx="1002">
                  <c:v>0.49265519531263996</c:v>
                </c:pt>
                <c:pt idx="1003">
                  <c:v>0.49333527343743999</c:v>
                </c:pt>
                <c:pt idx="1004">
                  <c:v>0.49400519531263998</c:v>
                </c:pt>
                <c:pt idx="1005">
                  <c:v>0.49466835937503995</c:v>
                </c:pt>
                <c:pt idx="1006">
                  <c:v>0.49528972656255998</c:v>
                </c:pt>
                <c:pt idx="1007">
                  <c:v>0.49595230468736001</c:v>
                </c:pt>
                <c:pt idx="1008">
                  <c:v>0.49654593750015996</c:v>
                </c:pt>
                <c:pt idx="1009">
                  <c:v>0.49726609375008007</c:v>
                </c:pt>
                <c:pt idx="1010">
                  <c:v>0.49793464843744001</c:v>
                </c:pt>
                <c:pt idx="1011">
                  <c:v>0.49868574218751999</c:v>
                </c:pt>
                <c:pt idx="1012">
                  <c:v>0.49931269531264</c:v>
                </c:pt>
                <c:pt idx="1013">
                  <c:v>0.50003117187488</c:v>
                </c:pt>
                <c:pt idx="1014">
                  <c:v>0.50072765624991988</c:v>
                </c:pt>
                <c:pt idx="1015">
                  <c:v>0.50142421875008003</c:v>
                </c:pt>
                <c:pt idx="1016">
                  <c:v>0.50214320312511995</c:v>
                </c:pt>
                <c:pt idx="1017">
                  <c:v>0.50285480468735999</c:v>
                </c:pt>
                <c:pt idx="1018">
                  <c:v>0.50362964843743996</c:v>
                </c:pt>
                <c:pt idx="1019">
                  <c:v>0.50437281250015997</c:v>
                </c:pt>
                <c:pt idx="1020">
                  <c:v>0.50510160156256001</c:v>
                </c:pt>
                <c:pt idx="1021">
                  <c:v>0.50575839843743997</c:v>
                </c:pt>
                <c:pt idx="1022">
                  <c:v>0.5065303125001599</c:v>
                </c:pt>
                <c:pt idx="1023">
                  <c:v>0.5072287890624001</c:v>
                </c:pt>
                <c:pt idx="1024">
                  <c:v>0.50798910156256005</c:v>
                </c:pt>
                <c:pt idx="1025">
                  <c:v>0.50877683593759992</c:v>
                </c:pt>
                <c:pt idx="1026">
                  <c:v>0.50953078124991991</c:v>
                </c:pt>
                <c:pt idx="1027">
                  <c:v>0.51028296875008006</c:v>
                </c:pt>
                <c:pt idx="1028">
                  <c:v>0.51100124999999996</c:v>
                </c:pt>
                <c:pt idx="1029">
                  <c:v>0.51172718750015989</c:v>
                </c:pt>
                <c:pt idx="1030">
                  <c:v>0.51244406250015995</c:v>
                </c:pt>
                <c:pt idx="1031">
                  <c:v>0.51320667968736</c:v>
                </c:pt>
                <c:pt idx="1032">
                  <c:v>0.51394375000000003</c:v>
                </c:pt>
                <c:pt idx="1033">
                  <c:v>0.51471753906240003</c:v>
                </c:pt>
                <c:pt idx="1034">
                  <c:v>0.51547710937503999</c:v>
                </c:pt>
                <c:pt idx="1035">
                  <c:v>0.51625902343744001</c:v>
                </c:pt>
                <c:pt idx="1036">
                  <c:v>0.51694246093759999</c:v>
                </c:pt>
                <c:pt idx="1037">
                  <c:v>0.51767179687487996</c:v>
                </c:pt>
                <c:pt idx="1038">
                  <c:v>0.51841511718751998</c:v>
                </c:pt>
                <c:pt idx="1039">
                  <c:v>0.51910386718752</c:v>
                </c:pt>
                <c:pt idx="1040">
                  <c:v>0.51981964843744</c:v>
                </c:pt>
                <c:pt idx="1041">
                  <c:v>0.5205097656249601</c:v>
                </c:pt>
                <c:pt idx="1042">
                  <c:v>0.52122722656256004</c:v>
                </c:pt>
                <c:pt idx="1043">
                  <c:v>0.52193894531263996</c:v>
                </c:pt>
                <c:pt idx="1044">
                  <c:v>0.52260249999999997</c:v>
                </c:pt>
                <c:pt idx="1045">
                  <c:v>0.52321621093759996</c:v>
                </c:pt>
                <c:pt idx="1046">
                  <c:v>0.52399226562496004</c:v>
                </c:pt>
                <c:pt idx="1047">
                  <c:v>0.52464281250015998</c:v>
                </c:pt>
                <c:pt idx="1048">
                  <c:v>0.52529406250015998</c:v>
                </c:pt>
                <c:pt idx="1049">
                  <c:v>0.52600207031264001</c:v>
                </c:pt>
                <c:pt idx="1050">
                  <c:v>0.52669496093759993</c:v>
                </c:pt>
                <c:pt idx="1051">
                  <c:v>0.52739156250015995</c:v>
                </c:pt>
                <c:pt idx="1052">
                  <c:v>0.52806765624991991</c:v>
                </c:pt>
                <c:pt idx="1053">
                  <c:v>0.52873003906240001</c:v>
                </c:pt>
                <c:pt idx="1054">
                  <c:v>0.52937070312512002</c:v>
                </c:pt>
                <c:pt idx="1055">
                  <c:v>0.53009683593759993</c:v>
                </c:pt>
                <c:pt idx="1056">
                  <c:v>0.53074527343744005</c:v>
                </c:pt>
                <c:pt idx="1057">
                  <c:v>0.53146156250015997</c:v>
                </c:pt>
                <c:pt idx="1058">
                  <c:v>0.53215445312512</c:v>
                </c:pt>
                <c:pt idx="1059">
                  <c:v>0.53284167968736007</c:v>
                </c:pt>
                <c:pt idx="1060">
                  <c:v>0.53354035156255997</c:v>
                </c:pt>
                <c:pt idx="1061">
                  <c:v>0.53427675781248007</c:v>
                </c:pt>
                <c:pt idx="1062">
                  <c:v>0.53501292968736003</c:v>
                </c:pt>
                <c:pt idx="1063">
                  <c:v>0.5357310937500801</c:v>
                </c:pt>
                <c:pt idx="1064">
                  <c:v>0.53652039062496004</c:v>
                </c:pt>
                <c:pt idx="1065">
                  <c:v>0.53720722656256004</c:v>
                </c:pt>
                <c:pt idx="1066">
                  <c:v>0.5379331640624001</c:v>
                </c:pt>
                <c:pt idx="1067">
                  <c:v>0.53863757812512003</c:v>
                </c:pt>
                <c:pt idx="1068">
                  <c:v>0.53938371093759996</c:v>
                </c:pt>
                <c:pt idx="1069">
                  <c:v>0.54007332031263999</c:v>
                </c:pt>
                <c:pt idx="1070">
                  <c:v>0.54081011718751992</c:v>
                </c:pt>
                <c:pt idx="1071">
                  <c:v>0.54155652343743999</c:v>
                </c:pt>
                <c:pt idx="1072">
                  <c:v>0.54230781250015991</c:v>
                </c:pt>
                <c:pt idx="1073">
                  <c:v>0.54303363281248007</c:v>
                </c:pt>
                <c:pt idx="1074">
                  <c:v>0.54370078124991994</c:v>
                </c:pt>
                <c:pt idx="1075">
                  <c:v>0.54442691406240007</c:v>
                </c:pt>
                <c:pt idx="1076">
                  <c:v>0.54516699218751996</c:v>
                </c:pt>
                <c:pt idx="1077">
                  <c:v>0.54589945312512</c:v>
                </c:pt>
                <c:pt idx="1078">
                  <c:v>0.54658101562496009</c:v>
                </c:pt>
                <c:pt idx="1079">
                  <c:v>0.54731910156256003</c:v>
                </c:pt>
                <c:pt idx="1080">
                  <c:v>0.54805437499999998</c:v>
                </c:pt>
                <c:pt idx="1081">
                  <c:v>0.54874050781248007</c:v>
                </c:pt>
                <c:pt idx="1082">
                  <c:v>0.54939492187488004</c:v>
                </c:pt>
                <c:pt idx="1083">
                  <c:v>0.5500997656249601</c:v>
                </c:pt>
                <c:pt idx="1084">
                  <c:v>0.55086500000000005</c:v>
                </c:pt>
                <c:pt idx="1085">
                  <c:v>0.55157679687488004</c:v>
                </c:pt>
                <c:pt idx="1086">
                  <c:v>0.55226781250015999</c:v>
                </c:pt>
                <c:pt idx="1087">
                  <c:v>0.55298656250015998</c:v>
                </c:pt>
                <c:pt idx="1088">
                  <c:v>0.55376105468736003</c:v>
                </c:pt>
                <c:pt idx="1089">
                  <c:v>0.55446718750015989</c:v>
                </c:pt>
                <c:pt idx="1090">
                  <c:v>0.55516148437503998</c:v>
                </c:pt>
                <c:pt idx="1091">
                  <c:v>0.55585687500000003</c:v>
                </c:pt>
                <c:pt idx="1092">
                  <c:v>0.55661839843743999</c:v>
                </c:pt>
                <c:pt idx="1093">
                  <c:v>0.55736464843744005</c:v>
                </c:pt>
                <c:pt idx="1094">
                  <c:v>0.55808808593759995</c:v>
                </c:pt>
                <c:pt idx="1095">
                  <c:v>0.55891187499999995</c:v>
                </c:pt>
                <c:pt idx="1096">
                  <c:v>0.55967292968736004</c:v>
                </c:pt>
                <c:pt idx="1097">
                  <c:v>0.56047703124991988</c:v>
                </c:pt>
                <c:pt idx="1098">
                  <c:v>0.56117820312512001</c:v>
                </c:pt>
                <c:pt idx="1099">
                  <c:v>0.56201464843743998</c:v>
                </c:pt>
                <c:pt idx="1100">
                  <c:v>0.56275070312511999</c:v>
                </c:pt>
                <c:pt idx="1101">
                  <c:v>0.56355929687488004</c:v>
                </c:pt>
                <c:pt idx="1102">
                  <c:v>0.5643242187500801</c:v>
                </c:pt>
                <c:pt idx="1103">
                  <c:v>0.56513003906240011</c:v>
                </c:pt>
                <c:pt idx="1104">
                  <c:v>0.56586937500000001</c:v>
                </c:pt>
                <c:pt idx="1105">
                  <c:v>0.56662812500000004</c:v>
                </c:pt>
                <c:pt idx="1106">
                  <c:v>0.56740519531264</c:v>
                </c:pt>
                <c:pt idx="1107">
                  <c:v>0.56813351562496006</c:v>
                </c:pt>
                <c:pt idx="1108">
                  <c:v>0.56899371093759998</c:v>
                </c:pt>
                <c:pt idx="1109">
                  <c:v>0.56971996093759991</c:v>
                </c:pt>
                <c:pt idx="1110">
                  <c:v>0.57052882812511996</c:v>
                </c:pt>
                <c:pt idx="1111">
                  <c:v>0.57124582031263993</c:v>
                </c:pt>
                <c:pt idx="1112">
                  <c:v>0.57199132812511999</c:v>
                </c:pt>
                <c:pt idx="1113">
                  <c:v>0.57268234375008009</c:v>
                </c:pt>
                <c:pt idx="1114">
                  <c:v>0.57345445312512</c:v>
                </c:pt>
                <c:pt idx="1115">
                  <c:v>0.57416574218751992</c:v>
                </c:pt>
                <c:pt idx="1116">
                  <c:v>0.57487636718752</c:v>
                </c:pt>
                <c:pt idx="1117">
                  <c:v>0.57555562500000002</c:v>
                </c:pt>
                <c:pt idx="1118">
                  <c:v>0.57621589843744003</c:v>
                </c:pt>
                <c:pt idx="1119">
                  <c:v>0.57697636718751999</c:v>
                </c:pt>
                <c:pt idx="1120">
                  <c:v>0.57768398437503998</c:v>
                </c:pt>
                <c:pt idx="1121">
                  <c:v>0.57846363281248003</c:v>
                </c:pt>
                <c:pt idx="1122">
                  <c:v>0.57916925781248008</c:v>
                </c:pt>
                <c:pt idx="1123">
                  <c:v>0.57994023437503994</c:v>
                </c:pt>
                <c:pt idx="1124">
                  <c:v>0.58066636718751996</c:v>
                </c:pt>
                <c:pt idx="1125">
                  <c:v>0.58138394531263993</c:v>
                </c:pt>
                <c:pt idx="1126">
                  <c:v>0.5821210156249601</c:v>
                </c:pt>
                <c:pt idx="1127">
                  <c:v>0.58289558593759994</c:v>
                </c:pt>
                <c:pt idx="1128">
                  <c:v>0.58364281250015992</c:v>
                </c:pt>
                <c:pt idx="1129">
                  <c:v>0.58433898437503995</c:v>
                </c:pt>
                <c:pt idx="1130">
                  <c:v>0.58513039062496008</c:v>
                </c:pt>
                <c:pt idx="1131">
                  <c:v>0.58582488281248002</c:v>
                </c:pt>
                <c:pt idx="1132">
                  <c:v>0.58661644531264001</c:v>
                </c:pt>
                <c:pt idx="1133">
                  <c:v>0.58735898437503997</c:v>
                </c:pt>
                <c:pt idx="1134">
                  <c:v>0.58812382812511999</c:v>
                </c:pt>
                <c:pt idx="1135">
                  <c:v>0.58887171875008004</c:v>
                </c:pt>
                <c:pt idx="1136">
                  <c:v>0.5895615625001599</c:v>
                </c:pt>
                <c:pt idx="1137">
                  <c:v>0.59032019531264002</c:v>
                </c:pt>
                <c:pt idx="1138">
                  <c:v>0.59105874999999997</c:v>
                </c:pt>
                <c:pt idx="1139">
                  <c:v>0.59183035156256003</c:v>
                </c:pt>
                <c:pt idx="1140">
                  <c:v>0.59252015624991994</c:v>
                </c:pt>
                <c:pt idx="1141">
                  <c:v>0.59330230468736</c:v>
                </c:pt>
                <c:pt idx="1142">
                  <c:v>0.59401351562496008</c:v>
                </c:pt>
                <c:pt idx="1143">
                  <c:v>0.59473953124991996</c:v>
                </c:pt>
                <c:pt idx="1144">
                  <c:v>0.59553</c:v>
                </c:pt>
                <c:pt idx="1145">
                  <c:v>0.5963297656249601</c:v>
                </c:pt>
                <c:pt idx="1146">
                  <c:v>0.59714957031263993</c:v>
                </c:pt>
                <c:pt idx="1147">
                  <c:v>0.59792972656256005</c:v>
                </c:pt>
                <c:pt idx="1148">
                  <c:v>0.59874804687488004</c:v>
                </c:pt>
                <c:pt idx="1149">
                  <c:v>0.59951964843743999</c:v>
                </c:pt>
                <c:pt idx="1150">
                  <c:v>0.60034832031263996</c:v>
                </c:pt>
                <c:pt idx="1151">
                  <c:v>0.60109144531264003</c:v>
                </c:pt>
                <c:pt idx="1152">
                  <c:v>0.60190988281248003</c:v>
                </c:pt>
                <c:pt idx="1153">
                  <c:v>0.60269628906240003</c:v>
                </c:pt>
                <c:pt idx="1154">
                  <c:v>0.60344750000000003</c:v>
                </c:pt>
                <c:pt idx="1155">
                  <c:v>0.60415484375008011</c:v>
                </c:pt>
                <c:pt idx="1156">
                  <c:v>0.60495089843743999</c:v>
                </c:pt>
                <c:pt idx="1157">
                  <c:v>0.60571570312512002</c:v>
                </c:pt>
                <c:pt idx="1158">
                  <c:v>0.60645148437503993</c:v>
                </c:pt>
                <c:pt idx="1159">
                  <c:v>0.60721234375008004</c:v>
                </c:pt>
                <c:pt idx="1160">
                  <c:v>0.60796261718751998</c:v>
                </c:pt>
                <c:pt idx="1161">
                  <c:v>0.60877769531263992</c:v>
                </c:pt>
                <c:pt idx="1162">
                  <c:v>0.60947703124991992</c:v>
                </c:pt>
                <c:pt idx="1163">
                  <c:v>0.61023499999999997</c:v>
                </c:pt>
                <c:pt idx="1164">
                  <c:v>0.61093527343744003</c:v>
                </c:pt>
                <c:pt idx="1165">
                  <c:v>0.61173382812512</c:v>
                </c:pt>
                <c:pt idx="1166">
                  <c:v>0.61244421875008004</c:v>
                </c:pt>
                <c:pt idx="1167">
                  <c:v>0.61320785156255997</c:v>
                </c:pt>
                <c:pt idx="1168">
                  <c:v>0.61400492187487998</c:v>
                </c:pt>
                <c:pt idx="1169">
                  <c:v>0.61479816406240007</c:v>
                </c:pt>
                <c:pt idx="1170">
                  <c:v>0.61559832031263995</c:v>
                </c:pt>
                <c:pt idx="1171">
                  <c:v>0.61635734375008011</c:v>
                </c:pt>
                <c:pt idx="1172">
                  <c:v>0.61718960937503997</c:v>
                </c:pt>
                <c:pt idx="1173">
                  <c:v>0.61799363281247999</c:v>
                </c:pt>
                <c:pt idx="1174">
                  <c:v>0.61889324218751995</c:v>
                </c:pt>
                <c:pt idx="1175">
                  <c:v>0.61974867187488003</c:v>
                </c:pt>
                <c:pt idx="1176">
                  <c:v>0.62064160156255999</c:v>
                </c:pt>
                <c:pt idx="1177">
                  <c:v>0.62145906250015992</c:v>
                </c:pt>
                <c:pt idx="1178">
                  <c:v>0.62226277343743996</c:v>
                </c:pt>
                <c:pt idx="1179">
                  <c:v>0.62308328124991996</c:v>
                </c:pt>
                <c:pt idx="1180">
                  <c:v>0.62385757812511999</c:v>
                </c:pt>
                <c:pt idx="1181">
                  <c:v>0.62469816406240009</c:v>
                </c:pt>
                <c:pt idx="1182">
                  <c:v>0.62551093750015996</c:v>
                </c:pt>
                <c:pt idx="1183">
                  <c:v>0.62632132812511998</c:v>
                </c:pt>
                <c:pt idx="1184">
                  <c:v>0.62704734375008009</c:v>
                </c:pt>
                <c:pt idx="1185">
                  <c:v>0.62783496093759994</c:v>
                </c:pt>
                <c:pt idx="1186">
                  <c:v>0.62859261718752002</c:v>
                </c:pt>
                <c:pt idx="1187">
                  <c:v>0.62943234375008006</c:v>
                </c:pt>
                <c:pt idx="1188">
                  <c:v>0.63024820312511998</c:v>
                </c:pt>
                <c:pt idx="1189">
                  <c:v>0.6310666406249601</c:v>
                </c:pt>
                <c:pt idx="1190">
                  <c:v>0.63185453124991997</c:v>
                </c:pt>
                <c:pt idx="1191">
                  <c:v>0.63261417968736</c:v>
                </c:pt>
                <c:pt idx="1192">
                  <c:v>0.63341570312511997</c:v>
                </c:pt>
                <c:pt idx="1193">
                  <c:v>0.63429500000000005</c:v>
                </c:pt>
                <c:pt idx="1194">
                  <c:v>0.63521074218751994</c:v>
                </c:pt>
                <c:pt idx="1195">
                  <c:v>0.63603382812511999</c:v>
                </c:pt>
                <c:pt idx="1196">
                  <c:v>0.63685765624991997</c:v>
                </c:pt>
                <c:pt idx="1197">
                  <c:v>0.63758386718751991</c:v>
                </c:pt>
                <c:pt idx="1198">
                  <c:v>0.63838332031264</c:v>
                </c:pt>
                <c:pt idx="1199">
                  <c:v>0.63915906250015997</c:v>
                </c:pt>
                <c:pt idx="1200">
                  <c:v>0.64002046875008012</c:v>
                </c:pt>
                <c:pt idx="1201">
                  <c:v>0.64085472656256004</c:v>
                </c:pt>
                <c:pt idx="1202">
                  <c:v>0.6416565625001599</c:v>
                </c:pt>
                <c:pt idx="1203">
                  <c:v>0.64241042968736006</c:v>
                </c:pt>
                <c:pt idx="1204">
                  <c:v>0.6431469140624001</c:v>
                </c:pt>
                <c:pt idx="1205">
                  <c:v>0.64395402343744002</c:v>
                </c:pt>
                <c:pt idx="1206">
                  <c:v>0.64476070312512002</c:v>
                </c:pt>
                <c:pt idx="1207">
                  <c:v>0.64566160156256003</c:v>
                </c:pt>
                <c:pt idx="1208">
                  <c:v>0.64650558593759999</c:v>
                </c:pt>
                <c:pt idx="1209">
                  <c:v>0.64732601562496006</c:v>
                </c:pt>
                <c:pt idx="1210">
                  <c:v>0.64814066406240012</c:v>
                </c:pt>
                <c:pt idx="1211">
                  <c:v>0.64894488281248008</c:v>
                </c:pt>
                <c:pt idx="1212">
                  <c:v>0.64978074218752002</c:v>
                </c:pt>
                <c:pt idx="1213">
                  <c:v>0.65057539062496006</c:v>
                </c:pt>
                <c:pt idx="1214">
                  <c:v>0.6514239843750399</c:v>
                </c:pt>
                <c:pt idx="1215">
                  <c:v>0.65221394531263999</c:v>
                </c:pt>
                <c:pt idx="1216">
                  <c:v>0.65302265624991995</c:v>
                </c:pt>
                <c:pt idx="1217">
                  <c:v>0.65378906250015989</c:v>
                </c:pt>
                <c:pt idx="1218">
                  <c:v>0.65461316406240011</c:v>
                </c:pt>
                <c:pt idx="1219">
                  <c:v>0.65545500000000001</c:v>
                </c:pt>
                <c:pt idx="1220">
                  <c:v>0.65626992187487987</c:v>
                </c:pt>
                <c:pt idx="1221">
                  <c:v>0.65707859375008004</c:v>
                </c:pt>
                <c:pt idx="1222">
                  <c:v>0.65789304687487993</c:v>
                </c:pt>
                <c:pt idx="1223">
                  <c:v>0.65873296875008003</c:v>
                </c:pt>
                <c:pt idx="1224">
                  <c:v>0.65952070312512012</c:v>
                </c:pt>
                <c:pt idx="1225">
                  <c:v>0.66034640624991991</c:v>
                </c:pt>
                <c:pt idx="1226">
                  <c:v>0.66117898437503997</c:v>
                </c:pt>
                <c:pt idx="1227">
                  <c:v>0.66199140624991992</c:v>
                </c:pt>
                <c:pt idx="1228">
                  <c:v>0.66272773437503996</c:v>
                </c:pt>
                <c:pt idx="1229">
                  <c:v>0.66351820312512011</c:v>
                </c:pt>
                <c:pt idx="1230">
                  <c:v>0.66426835937503992</c:v>
                </c:pt>
                <c:pt idx="1231">
                  <c:v>0.66507664062496008</c:v>
                </c:pt>
                <c:pt idx="1232">
                  <c:v>0.66584617187487993</c:v>
                </c:pt>
                <c:pt idx="1233">
                  <c:v>0.66664703124991997</c:v>
                </c:pt>
                <c:pt idx="1234">
                  <c:v>0.66748335937503989</c:v>
                </c:pt>
                <c:pt idx="1235">
                  <c:v>0.66827031250016</c:v>
                </c:pt>
                <c:pt idx="1236">
                  <c:v>0.66910867187487988</c:v>
                </c:pt>
                <c:pt idx="1237">
                  <c:v>0.66996531250016</c:v>
                </c:pt>
                <c:pt idx="1238">
                  <c:v>0.67086164062496001</c:v>
                </c:pt>
                <c:pt idx="1239">
                  <c:v>0.6716492187500801</c:v>
                </c:pt>
                <c:pt idx="1240">
                  <c:v>0.6725657031251201</c:v>
                </c:pt>
                <c:pt idx="1241">
                  <c:v>0.6734161718748799</c:v>
                </c:pt>
                <c:pt idx="1242">
                  <c:v>0.67431249999999998</c:v>
                </c:pt>
                <c:pt idx="1243">
                  <c:v>0.67517406250015999</c:v>
                </c:pt>
                <c:pt idx="1244">
                  <c:v>0.6760025781251201</c:v>
                </c:pt>
                <c:pt idx="1245">
                  <c:v>0.67687554687487994</c:v>
                </c:pt>
                <c:pt idx="1246">
                  <c:v>0.67771000000000003</c:v>
                </c:pt>
                <c:pt idx="1247">
                  <c:v>0.67852843750016001</c:v>
                </c:pt>
                <c:pt idx="1248">
                  <c:v>0.67933914062496004</c:v>
                </c:pt>
                <c:pt idx="1249">
                  <c:v>0.68026257812512014</c:v>
                </c:pt>
                <c:pt idx="1250">
                  <c:v>0.68104890624991998</c:v>
                </c:pt>
                <c:pt idx="1251">
                  <c:v>0.68188507812512011</c:v>
                </c:pt>
                <c:pt idx="1252">
                  <c:v>0.68270914062496002</c:v>
                </c:pt>
                <c:pt idx="1253">
                  <c:v>0.68362976562496003</c:v>
                </c:pt>
                <c:pt idx="1254">
                  <c:v>0.68450679687487992</c:v>
                </c:pt>
                <c:pt idx="1255">
                  <c:v>0.68538515624991991</c:v>
                </c:pt>
                <c:pt idx="1256">
                  <c:v>0.68616687499999995</c:v>
                </c:pt>
                <c:pt idx="1257">
                  <c:v>0.68701539062496009</c:v>
                </c:pt>
                <c:pt idx="1258">
                  <c:v>0.68787085937503989</c:v>
                </c:pt>
                <c:pt idx="1259">
                  <c:v>0.688690625</c:v>
                </c:pt>
                <c:pt idx="1260">
                  <c:v>0.68962031250016009</c:v>
                </c:pt>
                <c:pt idx="1261">
                  <c:v>0.69050835937503996</c:v>
                </c:pt>
                <c:pt idx="1262">
                  <c:v>0.69143054687487993</c:v>
                </c:pt>
                <c:pt idx="1263">
                  <c:v>0.69219624999999996</c:v>
                </c:pt>
                <c:pt idx="1264">
                  <c:v>0.69306640624991989</c:v>
                </c:pt>
                <c:pt idx="1265">
                  <c:v>0.69391070312512015</c:v>
                </c:pt>
                <c:pt idx="1266">
                  <c:v>0.69484742187487991</c:v>
                </c:pt>
                <c:pt idx="1267">
                  <c:v>0.69575148437503997</c:v>
                </c:pt>
                <c:pt idx="1268">
                  <c:v>0.69662945312512015</c:v>
                </c:pt>
                <c:pt idx="1269">
                  <c:v>0.69748054687487993</c:v>
                </c:pt>
                <c:pt idx="1270">
                  <c:v>0.69831757812512008</c:v>
                </c:pt>
                <c:pt idx="1271">
                  <c:v>0.69918218750016004</c:v>
                </c:pt>
                <c:pt idx="1272">
                  <c:v>0.69993789062496004</c:v>
                </c:pt>
                <c:pt idx="1273">
                  <c:v>0.70080632812512011</c:v>
                </c:pt>
                <c:pt idx="1274">
                  <c:v>0.70161234375008008</c:v>
                </c:pt>
                <c:pt idx="1275">
                  <c:v>0.7024728906249601</c:v>
                </c:pt>
                <c:pt idx="1276">
                  <c:v>0.70328992187487993</c:v>
                </c:pt>
                <c:pt idx="1277">
                  <c:v>0.70409796875008002</c:v>
                </c:pt>
                <c:pt idx="1278">
                  <c:v>0.70491281250016002</c:v>
                </c:pt>
                <c:pt idx="1279">
                  <c:v>0.70578851562496003</c:v>
                </c:pt>
                <c:pt idx="1280">
                  <c:v>0.70656874999999997</c:v>
                </c:pt>
                <c:pt idx="1281">
                  <c:v>0.70737640624991993</c:v>
                </c:pt>
                <c:pt idx="1282">
                  <c:v>0.70826484375008003</c:v>
                </c:pt>
                <c:pt idx="1283">
                  <c:v>0.70908273437503988</c:v>
                </c:pt>
                <c:pt idx="1284">
                  <c:v>0.70995234375008009</c:v>
                </c:pt>
                <c:pt idx="1285">
                  <c:v>0.71076765624991989</c:v>
                </c:pt>
                <c:pt idx="1286">
                  <c:v>0.71159664062496009</c:v>
                </c:pt>
                <c:pt idx="1287">
                  <c:v>0.71246874999999998</c:v>
                </c:pt>
                <c:pt idx="1288">
                  <c:v>0.71335226562496001</c:v>
                </c:pt>
                <c:pt idx="1289">
                  <c:v>0.71415156250015999</c:v>
                </c:pt>
                <c:pt idx="1290">
                  <c:v>0.7150489062499199</c:v>
                </c:pt>
                <c:pt idx="1291">
                  <c:v>0.71594242187487989</c:v>
                </c:pt>
                <c:pt idx="1292">
                  <c:v>0.71680273437503994</c:v>
                </c:pt>
                <c:pt idx="1293">
                  <c:v>0.71773554687487995</c:v>
                </c:pt>
                <c:pt idx="1294">
                  <c:v>0.71858328124991988</c:v>
                </c:pt>
                <c:pt idx="1295">
                  <c:v>0.71951898437503992</c:v>
                </c:pt>
                <c:pt idx="1296">
                  <c:v>0.72039062499999995</c:v>
                </c:pt>
                <c:pt idx="1297">
                  <c:v>0.72126085937503992</c:v>
                </c:pt>
                <c:pt idx="1298">
                  <c:v>0.72210359375008004</c:v>
                </c:pt>
                <c:pt idx="1299">
                  <c:v>0.72306882812512008</c:v>
                </c:pt>
                <c:pt idx="1300">
                  <c:v>0.7239950781251201</c:v>
                </c:pt>
                <c:pt idx="1301">
                  <c:v>0.72489531250016004</c:v>
                </c:pt>
                <c:pt idx="1302">
                  <c:v>0.72580953124991998</c:v>
                </c:pt>
                <c:pt idx="1303">
                  <c:v>0.72663593750016009</c:v>
                </c:pt>
                <c:pt idx="1304">
                  <c:v>0.72760054687487985</c:v>
                </c:pt>
                <c:pt idx="1305">
                  <c:v>0.72842734375008011</c:v>
                </c:pt>
                <c:pt idx="1306">
                  <c:v>0.72943226562496011</c:v>
                </c:pt>
                <c:pt idx="1307">
                  <c:v>0.73031382812512013</c:v>
                </c:pt>
                <c:pt idx="1308">
                  <c:v>0.73127656250016004</c:v>
                </c:pt>
                <c:pt idx="1309">
                  <c:v>0.73216929687487986</c:v>
                </c:pt>
                <c:pt idx="1310">
                  <c:v>0.7330554687500801</c:v>
                </c:pt>
                <c:pt idx="1311">
                  <c:v>0.7339673437500801</c:v>
                </c:pt>
                <c:pt idx="1312">
                  <c:v>0.73487812500000005</c:v>
                </c:pt>
                <c:pt idx="1313">
                  <c:v>0.7358277343750399</c:v>
                </c:pt>
                <c:pt idx="1314">
                  <c:v>0.73670046875008011</c:v>
                </c:pt>
                <c:pt idx="1315">
                  <c:v>0.7376638281251201</c:v>
                </c:pt>
                <c:pt idx="1316">
                  <c:v>0.73852742187487985</c:v>
                </c:pt>
                <c:pt idx="1317">
                  <c:v>0.7394864062499199</c:v>
                </c:pt>
                <c:pt idx="1318">
                  <c:v>0.74036859375008002</c:v>
                </c:pt>
                <c:pt idx="1319">
                  <c:v>0.74128179687487994</c:v>
                </c:pt>
                <c:pt idx="1320">
                  <c:v>0.74218937500000004</c:v>
                </c:pt>
                <c:pt idx="1321">
                  <c:v>0.74316648437503996</c:v>
                </c:pt>
                <c:pt idx="1322">
                  <c:v>0.74411640624991993</c:v>
                </c:pt>
                <c:pt idx="1323">
                  <c:v>0.74507914062496006</c:v>
                </c:pt>
                <c:pt idx="1324">
                  <c:v>0.74602007812512006</c:v>
                </c:pt>
                <c:pt idx="1325">
                  <c:v>0.7469807031251201</c:v>
                </c:pt>
                <c:pt idx="1326">
                  <c:v>0.74792257812512009</c:v>
                </c:pt>
                <c:pt idx="1327">
                  <c:v>0.74885039062496006</c:v>
                </c:pt>
                <c:pt idx="1328">
                  <c:v>0.74982070312512006</c:v>
                </c:pt>
                <c:pt idx="1329">
                  <c:v>0.75073671875008008</c:v>
                </c:pt>
                <c:pt idx="1330">
                  <c:v>0.75171554687487985</c:v>
                </c:pt>
                <c:pt idx="1331">
                  <c:v>0.75256671875008008</c:v>
                </c:pt>
                <c:pt idx="1332">
                  <c:v>0.75351710937503991</c:v>
                </c:pt>
                <c:pt idx="1333">
                  <c:v>0.75443265624991995</c:v>
                </c:pt>
                <c:pt idx="1334">
                  <c:v>0.75536828124991995</c:v>
                </c:pt>
                <c:pt idx="1335">
                  <c:v>0.75625226562496006</c:v>
                </c:pt>
                <c:pt idx="1336">
                  <c:v>0.75722671875008007</c:v>
                </c:pt>
                <c:pt idx="1337">
                  <c:v>0.75812476562496012</c:v>
                </c:pt>
                <c:pt idx="1338">
                  <c:v>0.75903046875008007</c:v>
                </c:pt>
                <c:pt idx="1339">
                  <c:v>0.75997312500000003</c:v>
                </c:pt>
                <c:pt idx="1340">
                  <c:v>0.76086054687487992</c:v>
                </c:pt>
                <c:pt idx="1341">
                  <c:v>0.76182085937503996</c:v>
                </c:pt>
                <c:pt idx="1342">
                  <c:v>0.76262234375008009</c:v>
                </c:pt>
                <c:pt idx="1343">
                  <c:v>0.76354312499999999</c:v>
                </c:pt>
                <c:pt idx="1344">
                  <c:v>0.76441539062496011</c:v>
                </c:pt>
                <c:pt idx="1345">
                  <c:v>0.76530390624991995</c:v>
                </c:pt>
                <c:pt idx="1346">
                  <c:v>0.76615734375008004</c:v>
                </c:pt>
                <c:pt idx="1347">
                  <c:v>0.7670560937500801</c:v>
                </c:pt>
                <c:pt idx="1348">
                  <c:v>0.76794328124991995</c:v>
                </c:pt>
                <c:pt idx="1349">
                  <c:v>0.76879874999999998</c:v>
                </c:pt>
                <c:pt idx="1350">
                  <c:v>0.76966804687487989</c:v>
                </c:pt>
                <c:pt idx="1351">
                  <c:v>0.77053210937503991</c:v>
                </c:pt>
                <c:pt idx="1352">
                  <c:v>0.77149867187487986</c:v>
                </c:pt>
                <c:pt idx="1353">
                  <c:v>0.7723757812499199</c:v>
                </c:pt>
                <c:pt idx="1354">
                  <c:v>0.77328664062496011</c:v>
                </c:pt>
                <c:pt idx="1355">
                  <c:v>0.7741338281251201</c:v>
                </c:pt>
                <c:pt idx="1356">
                  <c:v>0.77505773437503989</c:v>
                </c:pt>
                <c:pt idx="1357">
                  <c:v>0.77597015624991994</c:v>
                </c:pt>
                <c:pt idx="1358">
                  <c:v>0.77688117187487993</c:v>
                </c:pt>
                <c:pt idx="1359">
                  <c:v>0.77779085937503989</c:v>
                </c:pt>
                <c:pt idx="1360">
                  <c:v>0.77872664062496011</c:v>
                </c:pt>
                <c:pt idx="1361">
                  <c:v>0.77965468750016009</c:v>
                </c:pt>
                <c:pt idx="1362">
                  <c:v>0.78051468750016006</c:v>
                </c:pt>
                <c:pt idx="1363">
                  <c:v>0.78141359375008002</c:v>
                </c:pt>
                <c:pt idx="1364">
                  <c:v>0.78230148437503999</c:v>
                </c:pt>
                <c:pt idx="1365">
                  <c:v>0.78328695312512009</c:v>
                </c:pt>
                <c:pt idx="1366">
                  <c:v>0.78412812499999995</c:v>
                </c:pt>
                <c:pt idx="1367">
                  <c:v>0.7850760156249601</c:v>
                </c:pt>
                <c:pt idx="1368">
                  <c:v>0.78599328124991996</c:v>
                </c:pt>
                <c:pt idx="1369">
                  <c:v>0.78694429687487988</c:v>
                </c:pt>
                <c:pt idx="1370">
                  <c:v>0.78783062500000001</c:v>
                </c:pt>
                <c:pt idx="1371">
                  <c:v>0.78873578124991994</c:v>
                </c:pt>
                <c:pt idx="1372">
                  <c:v>0.78970312499999995</c:v>
                </c:pt>
                <c:pt idx="1373">
                  <c:v>0.79062125000000005</c:v>
                </c:pt>
                <c:pt idx="1374">
                  <c:v>0.79158132812512005</c:v>
                </c:pt>
                <c:pt idx="1375">
                  <c:v>0.79247171875008005</c:v>
                </c:pt>
                <c:pt idx="1376">
                  <c:v>0.79345546875008011</c:v>
                </c:pt>
                <c:pt idx="1377">
                  <c:v>0.79432281250016001</c:v>
                </c:pt>
                <c:pt idx="1378">
                  <c:v>0.79525562500000002</c:v>
                </c:pt>
                <c:pt idx="1379">
                  <c:v>0.79618374999999997</c:v>
                </c:pt>
                <c:pt idx="1380">
                  <c:v>0.79718601562496005</c:v>
                </c:pt>
                <c:pt idx="1381">
                  <c:v>0.79808273437503996</c:v>
                </c:pt>
                <c:pt idx="1382">
                  <c:v>0.79898960937503993</c:v>
                </c:pt>
                <c:pt idx="1383">
                  <c:v>0.79991515624991993</c:v>
                </c:pt>
                <c:pt idx="1384">
                  <c:v>0.80086906250015999</c:v>
                </c:pt>
                <c:pt idx="1385">
                  <c:v>0.80185249999999997</c:v>
                </c:pt>
                <c:pt idx="1386">
                  <c:v>0.80278906250016002</c:v>
                </c:pt>
                <c:pt idx="1387">
                  <c:v>0.80378679687487986</c:v>
                </c:pt>
                <c:pt idx="1388">
                  <c:v>0.80467992187487991</c:v>
                </c:pt>
                <c:pt idx="1389">
                  <c:v>0.80559320312512006</c:v>
                </c:pt>
                <c:pt idx="1390">
                  <c:v>0.80647210937503988</c:v>
                </c:pt>
                <c:pt idx="1391">
                  <c:v>0.80745484375008003</c:v>
                </c:pt>
                <c:pt idx="1392">
                  <c:v>0.80838476562496009</c:v>
                </c:pt>
                <c:pt idx="1393">
                  <c:v>0.80936679687487989</c:v>
                </c:pt>
                <c:pt idx="1394">
                  <c:v>0.81025335937503995</c:v>
                </c:pt>
                <c:pt idx="1395">
                  <c:v>0.8111613281251201</c:v>
                </c:pt>
                <c:pt idx="1396">
                  <c:v>0.81211109375008006</c:v>
                </c:pt>
                <c:pt idx="1397">
                  <c:v>0.81306</c:v>
                </c:pt>
                <c:pt idx="1398">
                  <c:v>0.81406289062496007</c:v>
                </c:pt>
                <c:pt idx="1399">
                  <c:v>0.81504796875008012</c:v>
                </c:pt>
                <c:pt idx="1400">
                  <c:v>0.81604921875008007</c:v>
                </c:pt>
                <c:pt idx="1401">
                  <c:v>0.81695304687487991</c:v>
                </c:pt>
                <c:pt idx="1402">
                  <c:v>0.81793195312512013</c:v>
                </c:pt>
                <c:pt idx="1403">
                  <c:v>0.81883617187487989</c:v>
                </c:pt>
                <c:pt idx="1404">
                  <c:v>0.81983148437503994</c:v>
                </c:pt>
                <c:pt idx="1405">
                  <c:v>0.82076765624991999</c:v>
                </c:pt>
                <c:pt idx="1406">
                  <c:v>0.82168585937503991</c:v>
                </c:pt>
                <c:pt idx="1407">
                  <c:v>0.82263781250015999</c:v>
                </c:pt>
                <c:pt idx="1408">
                  <c:v>0.82356375000000004</c:v>
                </c:pt>
                <c:pt idx="1409">
                  <c:v>0.82451062500000005</c:v>
                </c:pt>
                <c:pt idx="1410">
                  <c:v>0.82541210937503995</c:v>
                </c:pt>
                <c:pt idx="1411">
                  <c:v>0.82645289062496008</c:v>
                </c:pt>
                <c:pt idx="1412">
                  <c:v>0.82736093750016004</c:v>
                </c:pt>
                <c:pt idx="1413">
                  <c:v>0.82834507812512015</c:v>
                </c:pt>
                <c:pt idx="1414">
                  <c:v>0.8292626562499199</c:v>
                </c:pt>
                <c:pt idx="1415">
                  <c:v>0.83021429687487991</c:v>
                </c:pt>
                <c:pt idx="1416">
                  <c:v>0.83116671875008008</c:v>
                </c:pt>
                <c:pt idx="1417">
                  <c:v>0.83207468750016</c:v>
                </c:pt>
                <c:pt idx="1418">
                  <c:v>0.8330576562499199</c:v>
                </c:pt>
                <c:pt idx="1419">
                  <c:v>0.83401453124991998</c:v>
                </c:pt>
                <c:pt idx="1420">
                  <c:v>0.83495859375008008</c:v>
                </c:pt>
                <c:pt idx="1421">
                  <c:v>0.8358217968748799</c:v>
                </c:pt>
                <c:pt idx="1422">
                  <c:v>0.83681601562496011</c:v>
                </c:pt>
                <c:pt idx="1423">
                  <c:v>0.83773718750016002</c:v>
                </c:pt>
                <c:pt idx="1424">
                  <c:v>0.83873031250016006</c:v>
                </c:pt>
                <c:pt idx="1425">
                  <c:v>0.83962375</c:v>
                </c:pt>
                <c:pt idx="1426">
                  <c:v>0.84057414062496005</c:v>
                </c:pt>
                <c:pt idx="1427">
                  <c:v>0.8415476562499199</c:v>
                </c:pt>
                <c:pt idx="1428">
                  <c:v>0.8424817968748799</c:v>
                </c:pt>
                <c:pt idx="1429">
                  <c:v>0.84336265624991991</c:v>
                </c:pt>
                <c:pt idx="1430">
                  <c:v>0.84429281250016008</c:v>
                </c:pt>
                <c:pt idx="1431">
                  <c:v>0.84536320312512014</c:v>
                </c:pt>
                <c:pt idx="1432">
                  <c:v>0.84634593750016007</c:v>
                </c:pt>
                <c:pt idx="1433">
                  <c:v>0.8473171093750399</c:v>
                </c:pt>
                <c:pt idx="1434">
                  <c:v>0.84823195312512012</c:v>
                </c:pt>
                <c:pt idx="1435">
                  <c:v>0.84927929687487991</c:v>
                </c:pt>
                <c:pt idx="1436">
                  <c:v>0.85025929687487989</c:v>
                </c:pt>
                <c:pt idx="1437">
                  <c:v>0.85131843750016001</c:v>
                </c:pt>
                <c:pt idx="1438">
                  <c:v>0.85231773437503988</c:v>
                </c:pt>
                <c:pt idx="1439">
                  <c:v>0.85336124999999996</c:v>
                </c:pt>
                <c:pt idx="1440">
                  <c:v>0.85442757812512016</c:v>
                </c:pt>
                <c:pt idx="1441">
                  <c:v>0.85537234375008009</c:v>
                </c:pt>
                <c:pt idx="1442">
                  <c:v>0.85639171875008002</c:v>
                </c:pt>
                <c:pt idx="1443">
                  <c:v>0.85742164062496007</c:v>
                </c:pt>
                <c:pt idx="1444">
                  <c:v>0.85845203124991998</c:v>
                </c:pt>
                <c:pt idx="1445">
                  <c:v>0.85943968750016009</c:v>
                </c:pt>
                <c:pt idx="1446">
                  <c:v>0.86046437499999995</c:v>
                </c:pt>
                <c:pt idx="1447">
                  <c:v>0.86136250000000003</c:v>
                </c:pt>
                <c:pt idx="1448">
                  <c:v>0.86237179687487986</c:v>
                </c:pt>
                <c:pt idx="1449">
                  <c:v>0.86336156250016005</c:v>
                </c:pt>
                <c:pt idx="1450">
                  <c:v>0.86436460937503989</c:v>
                </c:pt>
                <c:pt idx="1451">
                  <c:v>0.86535304687487991</c:v>
                </c:pt>
                <c:pt idx="1452">
                  <c:v>0.8663238281251201</c:v>
                </c:pt>
                <c:pt idx="1453">
                  <c:v>0.86730820312512014</c:v>
                </c:pt>
                <c:pt idx="1454">
                  <c:v>0.86827351562496002</c:v>
                </c:pt>
                <c:pt idx="1455">
                  <c:v>0.86928249999999996</c:v>
                </c:pt>
                <c:pt idx="1456">
                  <c:v>0.87022742187487989</c:v>
                </c:pt>
                <c:pt idx="1457">
                  <c:v>0.87123359375008003</c:v>
                </c:pt>
                <c:pt idx="1458">
                  <c:v>0.87217820312512007</c:v>
                </c:pt>
                <c:pt idx="1459">
                  <c:v>0.87323476562496005</c:v>
                </c:pt>
                <c:pt idx="1460">
                  <c:v>0.87418453124992002</c:v>
                </c:pt>
                <c:pt idx="1461">
                  <c:v>0.87522679687487992</c:v>
                </c:pt>
                <c:pt idx="1462">
                  <c:v>0.87621671875008</c:v>
                </c:pt>
                <c:pt idx="1463">
                  <c:v>0.87723773437503993</c:v>
                </c:pt>
                <c:pt idx="1464">
                  <c:v>0.87829632812512015</c:v>
                </c:pt>
                <c:pt idx="1465">
                  <c:v>0.87933992187487986</c:v>
                </c:pt>
                <c:pt idx="1466">
                  <c:v>0.88041156250016006</c:v>
                </c:pt>
                <c:pt idx="1467">
                  <c:v>0.88144289062496006</c:v>
                </c:pt>
                <c:pt idx="1468">
                  <c:v>0.88245921875007993</c:v>
                </c:pt>
                <c:pt idx="1469">
                  <c:v>0.88339929687487995</c:v>
                </c:pt>
                <c:pt idx="1470">
                  <c:v>0.88447343750016005</c:v>
                </c:pt>
                <c:pt idx="1471">
                  <c:v>0.88543640624992004</c:v>
                </c:pt>
                <c:pt idx="1472">
                  <c:v>0.88648570312512009</c:v>
                </c:pt>
                <c:pt idx="1473">
                  <c:v>0.88746859375007991</c:v>
                </c:pt>
                <c:pt idx="1474">
                  <c:v>0.88850304687487991</c:v>
                </c:pt>
                <c:pt idx="1475">
                  <c:v>0.88949289062496006</c:v>
                </c:pt>
                <c:pt idx="1476">
                  <c:v>0.89053914062496009</c:v>
                </c:pt>
                <c:pt idx="1477">
                  <c:v>0.89149296875007999</c:v>
                </c:pt>
                <c:pt idx="1478">
                  <c:v>0.89251695312512014</c:v>
                </c:pt>
                <c:pt idx="1479">
                  <c:v>0.89358898437503997</c:v>
                </c:pt>
                <c:pt idx="1480">
                  <c:v>0.89454656250016007</c:v>
                </c:pt>
                <c:pt idx="1481">
                  <c:v>0.89557656250016016</c:v>
                </c:pt>
                <c:pt idx="1482">
                  <c:v>0.89654507812511997</c:v>
                </c:pt>
                <c:pt idx="1483">
                  <c:v>0.89761382812512003</c:v>
                </c:pt>
                <c:pt idx="1484">
                  <c:v>0.89853789062496003</c:v>
                </c:pt>
                <c:pt idx="1485">
                  <c:v>0.89955531250016019</c:v>
                </c:pt>
                <c:pt idx="1486">
                  <c:v>0.90051531250016015</c:v>
                </c:pt>
                <c:pt idx="1487">
                  <c:v>0.90157773437503996</c:v>
                </c:pt>
                <c:pt idx="1488">
                  <c:v>0.90254468750016015</c:v>
                </c:pt>
                <c:pt idx="1489">
                  <c:v>0.90350078124992017</c:v>
                </c:pt>
                <c:pt idx="1490">
                  <c:v>0.90449656250016008</c:v>
                </c:pt>
                <c:pt idx="1491">
                  <c:v>0.90546320312511996</c:v>
                </c:pt>
                <c:pt idx="1492">
                  <c:v>0.90648328124992017</c:v>
                </c:pt>
                <c:pt idx="1493">
                  <c:v>0.90740281250016008</c:v>
                </c:pt>
                <c:pt idx="1494">
                  <c:v>0.90844656250016009</c:v>
                </c:pt>
                <c:pt idx="1495">
                  <c:v>0.90943156250016011</c:v>
                </c:pt>
                <c:pt idx="1496">
                  <c:v>0.91045601562496004</c:v>
                </c:pt>
                <c:pt idx="1497">
                  <c:v>0.91145492187487998</c:v>
                </c:pt>
                <c:pt idx="1498">
                  <c:v>0.91255375000000005</c:v>
                </c:pt>
                <c:pt idx="1499">
                  <c:v>0.91356156250016018</c:v>
                </c:pt>
                <c:pt idx="1500">
                  <c:v>0.91465046875007983</c:v>
                </c:pt>
                <c:pt idx="1501">
                  <c:v>0.91569062499999998</c:v>
                </c:pt>
                <c:pt idx="1502">
                  <c:v>0.91671749999999996</c:v>
                </c:pt>
                <c:pt idx="1503">
                  <c:v>0.91782296875007985</c:v>
                </c:pt>
                <c:pt idx="1504">
                  <c:v>0.91884640624992009</c:v>
                </c:pt>
                <c:pt idx="1505">
                  <c:v>0.91993507812511999</c:v>
                </c:pt>
                <c:pt idx="1506">
                  <c:v>0.92094445312511997</c:v>
                </c:pt>
                <c:pt idx="1507">
                  <c:v>0.92197976562496009</c:v>
                </c:pt>
                <c:pt idx="1508">
                  <c:v>0.92305085937503994</c:v>
                </c:pt>
                <c:pt idx="1509">
                  <c:v>0.92417148437503993</c:v>
                </c:pt>
                <c:pt idx="1510">
                  <c:v>0.92517039062496009</c:v>
                </c:pt>
                <c:pt idx="1511">
                  <c:v>0.92624429687487997</c:v>
                </c:pt>
                <c:pt idx="1512">
                  <c:v>0.92724968750016012</c:v>
                </c:pt>
                <c:pt idx="1513">
                  <c:v>0.92827796875007984</c:v>
                </c:pt>
                <c:pt idx="1514">
                  <c:v>0.92935507812511997</c:v>
                </c:pt>
                <c:pt idx="1515">
                  <c:v>0.93035703124992009</c:v>
                </c:pt>
                <c:pt idx="1516">
                  <c:v>0.93143156250016013</c:v>
                </c:pt>
                <c:pt idx="1517">
                  <c:v>0.93248265624992011</c:v>
                </c:pt>
                <c:pt idx="1518">
                  <c:v>0.93348140624992015</c:v>
                </c:pt>
                <c:pt idx="1519">
                  <c:v>0.93444976562496007</c:v>
                </c:pt>
                <c:pt idx="1520">
                  <c:v>0.93548734375007991</c:v>
                </c:pt>
                <c:pt idx="1521">
                  <c:v>0.936479375</c:v>
                </c:pt>
                <c:pt idx="1522">
                  <c:v>0.93755484375007991</c:v>
                </c:pt>
                <c:pt idx="1523">
                  <c:v>0.93851101562496009</c:v>
                </c:pt>
                <c:pt idx="1524">
                  <c:v>0.93952124999999997</c:v>
                </c:pt>
                <c:pt idx="1525">
                  <c:v>0.94052812500000005</c:v>
                </c:pt>
                <c:pt idx="1526">
                  <c:v>0.94155296875007988</c:v>
                </c:pt>
                <c:pt idx="1527">
                  <c:v>0.94261023437503999</c:v>
                </c:pt>
                <c:pt idx="1528">
                  <c:v>0.94360484375007991</c:v>
                </c:pt>
                <c:pt idx="1529">
                  <c:v>0.94463585937503991</c:v>
                </c:pt>
                <c:pt idx="1530">
                  <c:v>0.94562210937503999</c:v>
                </c:pt>
                <c:pt idx="1531">
                  <c:v>0.946664375</c:v>
                </c:pt>
                <c:pt idx="1532">
                  <c:v>0.94765453124992016</c:v>
                </c:pt>
                <c:pt idx="1533">
                  <c:v>0.94878499999999999</c:v>
                </c:pt>
                <c:pt idx="1534">
                  <c:v>0.94974179687488003</c:v>
                </c:pt>
                <c:pt idx="1535">
                  <c:v>0.95077554687487997</c:v>
                </c:pt>
                <c:pt idx="1536">
                  <c:v>0.95178499999999999</c:v>
                </c:pt>
                <c:pt idx="1537">
                  <c:v>0.95286789062496002</c:v>
                </c:pt>
                <c:pt idx="1538">
                  <c:v>0.95390117187487999</c:v>
                </c:pt>
                <c:pt idx="1539">
                  <c:v>0.95497304687488005</c:v>
                </c:pt>
                <c:pt idx="1540">
                  <c:v>0.95603898437503998</c:v>
                </c:pt>
                <c:pt idx="1541">
                  <c:v>0.95708789062496002</c:v>
                </c:pt>
                <c:pt idx="1542">
                  <c:v>0.95820023437503998</c:v>
                </c:pt>
                <c:pt idx="1543">
                  <c:v>0.95922125000000003</c:v>
                </c:pt>
                <c:pt idx="1544">
                  <c:v>0.96040171875007985</c:v>
                </c:pt>
                <c:pt idx="1545">
                  <c:v>0.96149296875007983</c:v>
                </c:pt>
                <c:pt idx="1546">
                  <c:v>0.96257718750016019</c:v>
                </c:pt>
                <c:pt idx="1547">
                  <c:v>0.9635503125001601</c:v>
                </c:pt>
                <c:pt idx="1548">
                  <c:v>0.96467632812512005</c:v>
                </c:pt>
                <c:pt idx="1549">
                  <c:v>0.96569265624992018</c:v>
                </c:pt>
                <c:pt idx="1550">
                  <c:v>0.96676890624992018</c:v>
                </c:pt>
                <c:pt idx="1551">
                  <c:v>0.96783328124992007</c:v>
                </c:pt>
                <c:pt idx="1552">
                  <c:v>0.96887531250016012</c:v>
                </c:pt>
                <c:pt idx="1553">
                  <c:v>0.96994695312512003</c:v>
                </c:pt>
                <c:pt idx="1554">
                  <c:v>0.97099890624992014</c:v>
                </c:pt>
                <c:pt idx="1555">
                  <c:v>0.97206453124992009</c:v>
                </c:pt>
                <c:pt idx="1556">
                  <c:v>0.97311617187487998</c:v>
                </c:pt>
                <c:pt idx="1557">
                  <c:v>0.97424187500000003</c:v>
                </c:pt>
                <c:pt idx="1558">
                  <c:v>0.97526914062496006</c:v>
                </c:pt>
                <c:pt idx="1559">
                  <c:v>0.97639015624992009</c:v>
                </c:pt>
                <c:pt idx="1560">
                  <c:v>0.97748585937503996</c:v>
                </c:pt>
                <c:pt idx="1561">
                  <c:v>0.97859609375007983</c:v>
                </c:pt>
                <c:pt idx="1562">
                  <c:v>0.9796896093750399</c:v>
                </c:pt>
                <c:pt idx="1563">
                  <c:v>0.98081804687487995</c:v>
                </c:pt>
                <c:pt idx="1564">
                  <c:v>0.98190734375007982</c:v>
                </c:pt>
                <c:pt idx="1565">
                  <c:v>0.98302374999999997</c:v>
                </c:pt>
                <c:pt idx="1566">
                  <c:v>0.98413132812512005</c:v>
                </c:pt>
                <c:pt idx="1567">
                  <c:v>0.98523398437503995</c:v>
                </c:pt>
                <c:pt idx="1568">
                  <c:v>0.98640125000000001</c:v>
                </c:pt>
                <c:pt idx="1569">
                  <c:v>0.98750726562496005</c:v>
                </c:pt>
                <c:pt idx="1570">
                  <c:v>0.98864273437503991</c:v>
                </c:pt>
                <c:pt idx="1571">
                  <c:v>0.98975625</c:v>
                </c:pt>
                <c:pt idx="1572">
                  <c:v>0.99088765624992015</c:v>
                </c:pt>
                <c:pt idx="1573">
                  <c:v>0.99201851562496002</c:v>
                </c:pt>
                <c:pt idx="1574">
                  <c:v>0.99315624999999996</c:v>
                </c:pt>
                <c:pt idx="1575">
                  <c:v>0.99428484375007986</c:v>
                </c:pt>
                <c:pt idx="1576">
                  <c:v>0.99546921875007988</c:v>
                </c:pt>
                <c:pt idx="1577">
                  <c:v>0.99658695312512002</c:v>
                </c:pt>
                <c:pt idx="1578">
                  <c:v>0.99768945312512003</c:v>
                </c:pt>
                <c:pt idx="1579">
                  <c:v>0.99886218750016009</c:v>
                </c:pt>
                <c:pt idx="1580">
                  <c:v>1.00000507812512</c:v>
                </c:pt>
                <c:pt idx="1581">
                  <c:v>1.0011492187500799</c:v>
                </c:pt>
                <c:pt idx="1582">
                  <c:v>1.0023009375001601</c:v>
                </c:pt>
                <c:pt idx="1583">
                  <c:v>1.0033892968748801</c:v>
                </c:pt>
                <c:pt idx="1584">
                  <c:v>1.0044796093750399</c:v>
                </c:pt>
                <c:pt idx="1585">
                  <c:v>1.0055897656249602</c:v>
                </c:pt>
                <c:pt idx="1586">
                  <c:v>1.0066623437500799</c:v>
                </c:pt>
                <c:pt idx="1587">
                  <c:v>1.00779</c:v>
                </c:pt>
                <c:pt idx="1588">
                  <c:v>1.0088657812499202</c:v>
                </c:pt>
                <c:pt idx="1589">
                  <c:v>1.0099461718748799</c:v>
                </c:pt>
                <c:pt idx="1590">
                  <c:v>1.0109846875001602</c:v>
                </c:pt>
                <c:pt idx="1591">
                  <c:v>1.0120821093750398</c:v>
                </c:pt>
                <c:pt idx="1592">
                  <c:v>1.01311820312512</c:v>
                </c:pt>
                <c:pt idx="1593">
                  <c:v>1.01416289062496</c:v>
                </c:pt>
                <c:pt idx="1594">
                  <c:v>1.0152507031251201</c:v>
                </c:pt>
                <c:pt idx="1595">
                  <c:v>1.0163087500000001</c:v>
                </c:pt>
                <c:pt idx="1596">
                  <c:v>1.0173764062499202</c:v>
                </c:pt>
                <c:pt idx="1597">
                  <c:v>1.0184389062499202</c:v>
                </c:pt>
                <c:pt idx="1598">
                  <c:v>1.0195445312499201</c:v>
                </c:pt>
                <c:pt idx="1599">
                  <c:v>1.0206164062499201</c:v>
                </c:pt>
                <c:pt idx="1600">
                  <c:v>1.02175132812512</c:v>
                </c:pt>
                <c:pt idx="1601">
                  <c:v>1.0228082812499202</c:v>
                </c:pt>
                <c:pt idx="1602">
                  <c:v>1.0238933593750399</c:v>
                </c:pt>
                <c:pt idx="1603">
                  <c:v>1.0249889843750399</c:v>
                </c:pt>
                <c:pt idx="1604">
                  <c:v>1.0261045312499202</c:v>
                </c:pt>
                <c:pt idx="1605">
                  <c:v>1.0271970312499201</c:v>
                </c:pt>
                <c:pt idx="1606">
                  <c:v>1.0283282812499202</c:v>
                </c:pt>
                <c:pt idx="1607">
                  <c:v>1.0294171875001601</c:v>
                </c:pt>
                <c:pt idx="1608">
                  <c:v>1.03052375</c:v>
                </c:pt>
                <c:pt idx="1609">
                  <c:v>1.0316462500000001</c:v>
                </c:pt>
                <c:pt idx="1610">
                  <c:v>1.0327571875001602</c:v>
                </c:pt>
                <c:pt idx="1611">
                  <c:v>1.0338865625001601</c:v>
                </c:pt>
                <c:pt idx="1612">
                  <c:v>1.0350348437500798</c:v>
                </c:pt>
                <c:pt idx="1613">
                  <c:v>1.036199375</c:v>
                </c:pt>
                <c:pt idx="1614">
                  <c:v>1.0372590625001601</c:v>
                </c:pt>
                <c:pt idx="1615">
                  <c:v>1.038405625</c:v>
                </c:pt>
                <c:pt idx="1616">
                  <c:v>1.0394958593750399</c:v>
                </c:pt>
                <c:pt idx="1617">
                  <c:v>1.040640625</c:v>
                </c:pt>
                <c:pt idx="1618">
                  <c:v>1.04171398437504</c:v>
                </c:pt>
                <c:pt idx="1619">
                  <c:v>1.042845</c:v>
                </c:pt>
                <c:pt idx="1620">
                  <c:v>1.0439046875001601</c:v>
                </c:pt>
                <c:pt idx="1621">
                  <c:v>1.0450041406249602</c:v>
                </c:pt>
                <c:pt idx="1622">
                  <c:v>1.0460879687500799</c:v>
                </c:pt>
                <c:pt idx="1623">
                  <c:v>1.0471641406249601</c:v>
                </c:pt>
                <c:pt idx="1624">
                  <c:v>1.0483696875001602</c:v>
                </c:pt>
                <c:pt idx="1625">
                  <c:v>1.0495259375001602</c:v>
                </c:pt>
                <c:pt idx="1626">
                  <c:v>1.05064828124992</c:v>
                </c:pt>
                <c:pt idx="1627">
                  <c:v>1.0517687499999999</c:v>
                </c:pt>
                <c:pt idx="1628">
                  <c:v>1.05295867187488</c:v>
                </c:pt>
                <c:pt idx="1629">
                  <c:v>1.05408781250016</c:v>
                </c:pt>
                <c:pt idx="1630">
                  <c:v>1.0553314843750399</c:v>
                </c:pt>
                <c:pt idx="1631">
                  <c:v>1.0565132812499201</c:v>
                </c:pt>
                <c:pt idx="1632">
                  <c:v>1.0577035156249601</c:v>
                </c:pt>
                <c:pt idx="1633">
                  <c:v>1.0588502343750399</c:v>
                </c:pt>
                <c:pt idx="1634">
                  <c:v>1.0599841406249602</c:v>
                </c:pt>
                <c:pt idx="1635">
                  <c:v>1.06112210937504</c:v>
                </c:pt>
                <c:pt idx="1636">
                  <c:v>1.06235054687488</c:v>
                </c:pt>
                <c:pt idx="1637">
                  <c:v>1.0635234375001601</c:v>
                </c:pt>
                <c:pt idx="1638">
                  <c:v>1.0646525781251199</c:v>
                </c:pt>
                <c:pt idx="1639">
                  <c:v>1.0658315625001602</c:v>
                </c:pt>
                <c:pt idx="1640">
                  <c:v>1.0669277343750398</c:v>
                </c:pt>
                <c:pt idx="1641">
                  <c:v>1.06808218750016</c:v>
                </c:pt>
                <c:pt idx="1642">
                  <c:v>1.0692342187500798</c:v>
                </c:pt>
                <c:pt idx="1643">
                  <c:v>1.0704674999999999</c:v>
                </c:pt>
                <c:pt idx="1644">
                  <c:v>1.0715988281251201</c:v>
                </c:pt>
                <c:pt idx="1645">
                  <c:v>1.0727089843750399</c:v>
                </c:pt>
                <c:pt idx="1646">
                  <c:v>1.0737550781251199</c:v>
                </c:pt>
                <c:pt idx="1647">
                  <c:v>1.0748739843750399</c:v>
                </c:pt>
                <c:pt idx="1648">
                  <c:v>1.0760112500000001</c:v>
                </c:pt>
                <c:pt idx="1649">
                  <c:v>1.0770962500000001</c:v>
                </c:pt>
                <c:pt idx="1650">
                  <c:v>1.07818789062496</c:v>
                </c:pt>
                <c:pt idx="1651">
                  <c:v>1.07927789062496</c:v>
                </c:pt>
                <c:pt idx="1652">
                  <c:v>1.0804010937500799</c:v>
                </c:pt>
                <c:pt idx="1653">
                  <c:v>1.0814119531251201</c:v>
                </c:pt>
                <c:pt idx="1654">
                  <c:v>1.08247835937504</c:v>
                </c:pt>
                <c:pt idx="1655">
                  <c:v>1.0836128125001601</c:v>
                </c:pt>
                <c:pt idx="1656">
                  <c:v>1.0847822656249602</c:v>
                </c:pt>
                <c:pt idx="1657">
                  <c:v>1.0858503125001602</c:v>
                </c:pt>
                <c:pt idx="1658">
                  <c:v>1.08700140624992</c:v>
                </c:pt>
                <c:pt idx="1659">
                  <c:v>1.08809984375008</c:v>
                </c:pt>
                <c:pt idx="1660">
                  <c:v>1.0893080468748799</c:v>
                </c:pt>
                <c:pt idx="1661">
                  <c:v>1.0903814062499202</c:v>
                </c:pt>
                <c:pt idx="1662">
                  <c:v>1.09150070312512</c:v>
                </c:pt>
                <c:pt idx="1663">
                  <c:v>1.0927132812499201</c:v>
                </c:pt>
                <c:pt idx="1664">
                  <c:v>1.0939309375001602</c:v>
                </c:pt>
                <c:pt idx="1665">
                  <c:v>1.0951195312499202</c:v>
                </c:pt>
                <c:pt idx="1666">
                  <c:v>1.096255</c:v>
                </c:pt>
                <c:pt idx="1667">
                  <c:v>1.0974594531251201</c:v>
                </c:pt>
                <c:pt idx="1668">
                  <c:v>1.09860125</c:v>
                </c:pt>
                <c:pt idx="1669">
                  <c:v>1.0998637499999999</c:v>
                </c:pt>
                <c:pt idx="1670">
                  <c:v>1.10098835937504</c:v>
                </c:pt>
                <c:pt idx="1671">
                  <c:v>1.1022557031251201</c:v>
                </c:pt>
                <c:pt idx="1672">
                  <c:v>1.10344023437504</c:v>
                </c:pt>
                <c:pt idx="1673">
                  <c:v>1.1046576562499202</c:v>
                </c:pt>
                <c:pt idx="1674">
                  <c:v>1.10580664062496</c:v>
                </c:pt>
                <c:pt idx="1675">
                  <c:v>1.1069910156249601</c:v>
                </c:pt>
                <c:pt idx="1676">
                  <c:v>1.10820601562496</c:v>
                </c:pt>
                <c:pt idx="1677">
                  <c:v>1.1094415625001601</c:v>
                </c:pt>
                <c:pt idx="1678">
                  <c:v>1.1106618749999999</c:v>
                </c:pt>
                <c:pt idx="1679">
                  <c:v>1.1117765625001601</c:v>
                </c:pt>
                <c:pt idx="1680">
                  <c:v>1.1129992968748801</c:v>
                </c:pt>
                <c:pt idx="1681">
                  <c:v>1.1141717187500799</c:v>
                </c:pt>
                <c:pt idx="1682">
                  <c:v>1.1154034375001602</c:v>
                </c:pt>
                <c:pt idx="1683">
                  <c:v>1.1165302343750398</c:v>
                </c:pt>
                <c:pt idx="1684">
                  <c:v>1.1177621093750398</c:v>
                </c:pt>
                <c:pt idx="1685">
                  <c:v>1.1188873437500799</c:v>
                </c:pt>
                <c:pt idx="1686">
                  <c:v>1.12009742187488</c:v>
                </c:pt>
                <c:pt idx="1687">
                  <c:v>1.1212107812499201</c:v>
                </c:pt>
                <c:pt idx="1688">
                  <c:v>1.1223776562499201</c:v>
                </c:pt>
                <c:pt idx="1689">
                  <c:v>1.12358773437504</c:v>
                </c:pt>
                <c:pt idx="1690">
                  <c:v>1.1247186718748801</c:v>
                </c:pt>
                <c:pt idx="1691">
                  <c:v>1.1259039062499201</c:v>
                </c:pt>
                <c:pt idx="1692">
                  <c:v>1.1270371875001601</c:v>
                </c:pt>
                <c:pt idx="1693">
                  <c:v>1.1282192187500799</c:v>
                </c:pt>
                <c:pt idx="1694">
                  <c:v>1.1293543749999999</c:v>
                </c:pt>
                <c:pt idx="1695">
                  <c:v>1.1305936718748799</c:v>
                </c:pt>
                <c:pt idx="1696">
                  <c:v>1.131728125</c:v>
                </c:pt>
                <c:pt idx="1697">
                  <c:v>1.13299820312512</c:v>
                </c:pt>
                <c:pt idx="1698">
                  <c:v>1.13414320312512</c:v>
                </c:pt>
                <c:pt idx="1699">
                  <c:v>1.1353295312499201</c:v>
                </c:pt>
                <c:pt idx="1700">
                  <c:v>1.1365503906249601</c:v>
                </c:pt>
                <c:pt idx="1701">
                  <c:v>1.1377734375001602</c:v>
                </c:pt>
                <c:pt idx="1702">
                  <c:v>1.13899226562496</c:v>
                </c:pt>
                <c:pt idx="1703">
                  <c:v>1.1402853125001602</c:v>
                </c:pt>
                <c:pt idx="1704">
                  <c:v>1.141510625</c:v>
                </c:pt>
                <c:pt idx="1705">
                  <c:v>1.1427425</c:v>
                </c:pt>
                <c:pt idx="1706">
                  <c:v>1.1440000781251201</c:v>
                </c:pt>
                <c:pt idx="1707">
                  <c:v>1.14515718750016</c:v>
                </c:pt>
                <c:pt idx="1708">
                  <c:v>1.1464171093750399</c:v>
                </c:pt>
                <c:pt idx="1709">
                  <c:v>1.1476208593750399</c:v>
                </c:pt>
                <c:pt idx="1710">
                  <c:v>1.1488698437500799</c:v>
                </c:pt>
                <c:pt idx="1711">
                  <c:v>1.14998914062496</c:v>
                </c:pt>
                <c:pt idx="1712">
                  <c:v>1.15120054687488</c:v>
                </c:pt>
                <c:pt idx="1713">
                  <c:v>1.1523103906249601</c:v>
                </c:pt>
                <c:pt idx="1714">
                  <c:v>1.1535087500000001</c:v>
                </c:pt>
                <c:pt idx="1715">
                  <c:v>1.15466570312512</c:v>
                </c:pt>
                <c:pt idx="1716">
                  <c:v>1.15585179687488</c:v>
                </c:pt>
                <c:pt idx="1717">
                  <c:v>1.1570040625001601</c:v>
                </c:pt>
                <c:pt idx="1718">
                  <c:v>1.1581783593750399</c:v>
                </c:pt>
                <c:pt idx="1719">
                  <c:v>1.1593924218748799</c:v>
                </c:pt>
                <c:pt idx="1720">
                  <c:v>1.16053210937504</c:v>
                </c:pt>
                <c:pt idx="1721">
                  <c:v>1.16178414062496</c:v>
                </c:pt>
                <c:pt idx="1722">
                  <c:v>1.1629802343750399</c:v>
                </c:pt>
                <c:pt idx="1723">
                  <c:v>1.1642459375001601</c:v>
                </c:pt>
                <c:pt idx="1724">
                  <c:v>1.1654224218748801</c:v>
                </c:pt>
                <c:pt idx="1725">
                  <c:v>1.1666485937500799</c:v>
                </c:pt>
                <c:pt idx="1726">
                  <c:v>1.16785593750016</c:v>
                </c:pt>
                <c:pt idx="1727">
                  <c:v>1.1691177343750399</c:v>
                </c:pt>
                <c:pt idx="1728">
                  <c:v>1.1703216406249601</c:v>
                </c:pt>
                <c:pt idx="1729">
                  <c:v>1.171581875</c:v>
                </c:pt>
                <c:pt idx="1730">
                  <c:v>1.1728388281251201</c:v>
                </c:pt>
                <c:pt idx="1731">
                  <c:v>1.17413375</c:v>
                </c:pt>
                <c:pt idx="1732">
                  <c:v>1.1753609375001601</c:v>
                </c:pt>
                <c:pt idx="1733">
                  <c:v>1.17656101562496</c:v>
                </c:pt>
                <c:pt idx="1734">
                  <c:v>1.1778510937500799</c:v>
                </c:pt>
                <c:pt idx="1735">
                  <c:v>1.17907570312512</c:v>
                </c:pt>
                <c:pt idx="1736">
                  <c:v>1.1803155468748801</c:v>
                </c:pt>
                <c:pt idx="1737">
                  <c:v>1.18152585937504</c:v>
                </c:pt>
                <c:pt idx="1738">
                  <c:v>1.1827871093750399</c:v>
                </c:pt>
                <c:pt idx="1739">
                  <c:v>1.1839585156249601</c:v>
                </c:pt>
                <c:pt idx="1740">
                  <c:v>1.1851834375001602</c:v>
                </c:pt>
                <c:pt idx="1741">
                  <c:v>1.1863134375001601</c:v>
                </c:pt>
                <c:pt idx="1742">
                  <c:v>1.18755156250016</c:v>
                </c:pt>
                <c:pt idx="1743">
                  <c:v>1.1887817968748799</c:v>
                </c:pt>
                <c:pt idx="1744">
                  <c:v>1.1899878125001602</c:v>
                </c:pt>
                <c:pt idx="1745">
                  <c:v>1.19121492187488</c:v>
                </c:pt>
                <c:pt idx="1746">
                  <c:v>1.19242601562496</c:v>
                </c:pt>
                <c:pt idx="1747">
                  <c:v>1.1937340625001602</c:v>
                </c:pt>
                <c:pt idx="1748">
                  <c:v>1.1949478125001602</c:v>
                </c:pt>
                <c:pt idx="1749">
                  <c:v>1.1962145312499202</c:v>
                </c:pt>
                <c:pt idx="1750">
                  <c:v>1.1974001562499201</c:v>
                </c:pt>
                <c:pt idx="1751">
                  <c:v>1.1986457812499201</c:v>
                </c:pt>
                <c:pt idx="1752">
                  <c:v>1.1998284375001602</c:v>
                </c:pt>
                <c:pt idx="1753">
                  <c:v>1.2010361718748801</c:v>
                </c:pt>
                <c:pt idx="1754">
                  <c:v>1.20226554687488</c:v>
                </c:pt>
                <c:pt idx="1755">
                  <c:v>1.2035508593750399</c:v>
                </c:pt>
                <c:pt idx="1756">
                  <c:v>1.20480632812512</c:v>
                </c:pt>
                <c:pt idx="1757">
                  <c:v>1.2059834375001601</c:v>
                </c:pt>
                <c:pt idx="1758">
                  <c:v>1.20721101562496</c:v>
                </c:pt>
                <c:pt idx="1759">
                  <c:v>1.2084296875001601</c:v>
                </c:pt>
                <c:pt idx="1760">
                  <c:v>1.2096591406249602</c:v>
                </c:pt>
                <c:pt idx="1761">
                  <c:v>1.21095820312512</c:v>
                </c:pt>
                <c:pt idx="1762">
                  <c:v>1.2122495312499202</c:v>
                </c:pt>
                <c:pt idx="1763">
                  <c:v>1.2134909375001601</c:v>
                </c:pt>
                <c:pt idx="1764">
                  <c:v>1.2147945312499202</c:v>
                </c:pt>
                <c:pt idx="1765">
                  <c:v>1.2159882812499201</c:v>
                </c:pt>
                <c:pt idx="1766">
                  <c:v>1.21724875</c:v>
                </c:pt>
                <c:pt idx="1767">
                  <c:v>1.2184845312499202</c:v>
                </c:pt>
                <c:pt idx="1768">
                  <c:v>1.2197862500000001</c:v>
                </c:pt>
                <c:pt idx="1769">
                  <c:v>1.2210274999999999</c:v>
                </c:pt>
                <c:pt idx="1770">
                  <c:v>1.2223490625001601</c:v>
                </c:pt>
                <c:pt idx="1771">
                  <c:v>1.2235949218748801</c:v>
                </c:pt>
                <c:pt idx="1772">
                  <c:v>1.2248570312499201</c:v>
                </c:pt>
                <c:pt idx="1773">
                  <c:v>1.2261107031251199</c:v>
                </c:pt>
                <c:pt idx="1774">
                  <c:v>1.2273160937500798</c:v>
                </c:pt>
                <c:pt idx="1775">
                  <c:v>1.2285422656249601</c:v>
                </c:pt>
                <c:pt idx="1776">
                  <c:v>1.2297327343750399</c:v>
                </c:pt>
                <c:pt idx="1777">
                  <c:v>1.23102023437504</c:v>
                </c:pt>
                <c:pt idx="1778">
                  <c:v>1.2322107031251199</c:v>
                </c:pt>
                <c:pt idx="1779">
                  <c:v>1.23351335937504</c:v>
                </c:pt>
                <c:pt idx="1780">
                  <c:v>1.2347242187500798</c:v>
                </c:pt>
                <c:pt idx="1781">
                  <c:v>1.23598460937504</c:v>
                </c:pt>
                <c:pt idx="1782">
                  <c:v>1.2371734375001602</c:v>
                </c:pt>
                <c:pt idx="1783">
                  <c:v>1.2384640625001602</c:v>
                </c:pt>
                <c:pt idx="1784">
                  <c:v>1.2396903906249601</c:v>
                </c:pt>
                <c:pt idx="1785">
                  <c:v>1.24095804687488</c:v>
                </c:pt>
                <c:pt idx="1786">
                  <c:v>1.2421871875001602</c:v>
                </c:pt>
                <c:pt idx="1787">
                  <c:v>1.2433857031251201</c:v>
                </c:pt>
                <c:pt idx="1788">
                  <c:v>1.2446802343750398</c:v>
                </c:pt>
                <c:pt idx="1789">
                  <c:v>1.2458359375001602</c:v>
                </c:pt>
                <c:pt idx="1790">
                  <c:v>1.247055625</c:v>
                </c:pt>
                <c:pt idx="1791">
                  <c:v>1.2482214062499202</c:v>
                </c:pt>
                <c:pt idx="1792">
                  <c:v>1.2494989062499202</c:v>
                </c:pt>
                <c:pt idx="1793">
                  <c:v>1.2506592187500798</c:v>
                </c:pt>
                <c:pt idx="1794">
                  <c:v>1.25186820312512</c:v>
                </c:pt>
                <c:pt idx="1795">
                  <c:v>1.2530853906249602</c:v>
                </c:pt>
                <c:pt idx="1796">
                  <c:v>1.25435898437504</c:v>
                </c:pt>
                <c:pt idx="1797">
                  <c:v>1.2556667187500798</c:v>
                </c:pt>
                <c:pt idx="1798">
                  <c:v>1.2569034375001602</c:v>
                </c:pt>
                <c:pt idx="1799">
                  <c:v>1.2581825</c:v>
                </c:pt>
                <c:pt idx="1800">
                  <c:v>1.25945851562496</c:v>
                </c:pt>
                <c:pt idx="1801">
                  <c:v>1.26074257812512</c:v>
                </c:pt>
                <c:pt idx="1802">
                  <c:v>1.2619663281251201</c:v>
                </c:pt>
                <c:pt idx="1803">
                  <c:v>1.26331820312512</c:v>
                </c:pt>
                <c:pt idx="1804">
                  <c:v>1.26457023437504</c:v>
                </c:pt>
                <c:pt idx="1805">
                  <c:v>1.2658873437500799</c:v>
                </c:pt>
                <c:pt idx="1806">
                  <c:v>1.2671585156249601</c:v>
                </c:pt>
                <c:pt idx="1807">
                  <c:v>1.2684225781251199</c:v>
                </c:pt>
                <c:pt idx="1808">
                  <c:v>1.26966242187488</c:v>
                </c:pt>
                <c:pt idx="1809">
                  <c:v>1.27096726562496</c:v>
                </c:pt>
                <c:pt idx="1810">
                  <c:v>1.272246875</c:v>
                </c:pt>
                <c:pt idx="1811">
                  <c:v>1.2735178125001601</c:v>
                </c:pt>
                <c:pt idx="1812">
                  <c:v>1.2748092187500799</c:v>
                </c:pt>
                <c:pt idx="1813">
                  <c:v>1.2760204687500798</c:v>
                </c:pt>
                <c:pt idx="1814">
                  <c:v>1.27733367187488</c:v>
                </c:pt>
                <c:pt idx="1815">
                  <c:v>1.2785504687500799</c:v>
                </c:pt>
                <c:pt idx="1816">
                  <c:v>1.279836875</c:v>
                </c:pt>
                <c:pt idx="1817">
                  <c:v>1.2810483593750399</c:v>
                </c:pt>
                <c:pt idx="1818">
                  <c:v>1.2823914843750399</c:v>
                </c:pt>
                <c:pt idx="1819">
                  <c:v>1.2836441406249601</c:v>
                </c:pt>
                <c:pt idx="1820">
                  <c:v>1.284891875</c:v>
                </c:pt>
                <c:pt idx="1821">
                  <c:v>1.2861821093750399</c:v>
                </c:pt>
                <c:pt idx="1822">
                  <c:v>1.28752148437504</c:v>
                </c:pt>
                <c:pt idx="1823">
                  <c:v>1.28885398437504</c:v>
                </c:pt>
                <c:pt idx="1824">
                  <c:v>1.29018726562496</c:v>
                </c:pt>
                <c:pt idx="1825">
                  <c:v>1.29152835937504</c:v>
                </c:pt>
                <c:pt idx="1826">
                  <c:v>1.29283460937504</c:v>
                </c:pt>
                <c:pt idx="1827">
                  <c:v>1.29419859375008</c:v>
                </c:pt>
                <c:pt idx="1828">
                  <c:v>1.29551492187488</c:v>
                </c:pt>
                <c:pt idx="1829">
                  <c:v>1.2968689843750398</c:v>
                </c:pt>
                <c:pt idx="1830">
                  <c:v>1.29823882812512</c:v>
                </c:pt>
                <c:pt idx="1831">
                  <c:v>1.29961640624992</c:v>
                </c:pt>
                <c:pt idx="1832">
                  <c:v>1.3009211718748801</c:v>
                </c:pt>
                <c:pt idx="1833">
                  <c:v>1.3022907031251201</c:v>
                </c:pt>
                <c:pt idx="1834">
                  <c:v>1.3036141406249602</c:v>
                </c:pt>
                <c:pt idx="1835">
                  <c:v>1.30493460937504</c:v>
                </c:pt>
                <c:pt idx="1836">
                  <c:v>1.3062499999999999</c:v>
                </c:pt>
                <c:pt idx="1837">
                  <c:v>1.3075234375001601</c:v>
                </c:pt>
                <c:pt idx="1838">
                  <c:v>1.3088046093750398</c:v>
                </c:pt>
                <c:pt idx="1839">
                  <c:v>1.3101114843750399</c:v>
                </c:pt>
                <c:pt idx="1840">
                  <c:v>1.3114524999999999</c:v>
                </c:pt>
                <c:pt idx="1841">
                  <c:v>1.3126790625001601</c:v>
                </c:pt>
                <c:pt idx="1842">
                  <c:v>1.3139401562499202</c:v>
                </c:pt>
                <c:pt idx="1843">
                  <c:v>1.3151573437500799</c:v>
                </c:pt>
                <c:pt idx="1844">
                  <c:v>1.3164654687500799</c:v>
                </c:pt>
                <c:pt idx="1845">
                  <c:v>1.3177398437500798</c:v>
                </c:pt>
                <c:pt idx="1846">
                  <c:v>1.3190171875001602</c:v>
                </c:pt>
                <c:pt idx="1847">
                  <c:v>1.3203220312499202</c:v>
                </c:pt>
                <c:pt idx="1848">
                  <c:v>1.3216196875001602</c:v>
                </c:pt>
                <c:pt idx="1849">
                  <c:v>1.3228582812499201</c:v>
                </c:pt>
                <c:pt idx="1850">
                  <c:v>1.3241467187500799</c:v>
                </c:pt>
                <c:pt idx="1851">
                  <c:v>1.3254659375001601</c:v>
                </c:pt>
                <c:pt idx="1852">
                  <c:v>1.32676234375008</c:v>
                </c:pt>
                <c:pt idx="1853">
                  <c:v>1.3280573437500798</c:v>
                </c:pt>
                <c:pt idx="1854">
                  <c:v>1.329298125</c:v>
                </c:pt>
                <c:pt idx="1855">
                  <c:v>1.3306010937500798</c:v>
                </c:pt>
                <c:pt idx="1856">
                  <c:v>1.3319289062499202</c:v>
                </c:pt>
                <c:pt idx="1857">
                  <c:v>1.3332660937500798</c:v>
                </c:pt>
                <c:pt idx="1858">
                  <c:v>1.3345443749999999</c:v>
                </c:pt>
                <c:pt idx="1859">
                  <c:v>1.3358784375001602</c:v>
                </c:pt>
                <c:pt idx="1860">
                  <c:v>1.3371704687500798</c:v>
                </c:pt>
                <c:pt idx="1861">
                  <c:v>1.3385143749999999</c:v>
                </c:pt>
                <c:pt idx="1862">
                  <c:v>1.3398157812499201</c:v>
                </c:pt>
                <c:pt idx="1863">
                  <c:v>1.34115031250016</c:v>
                </c:pt>
                <c:pt idx="1864">
                  <c:v>1.3424981250000001</c:v>
                </c:pt>
                <c:pt idx="1865">
                  <c:v>1.3438510937500798</c:v>
                </c:pt>
                <c:pt idx="1866">
                  <c:v>1.3451698437500799</c:v>
                </c:pt>
                <c:pt idx="1867">
                  <c:v>1.34651718750016</c:v>
                </c:pt>
                <c:pt idx="1868">
                  <c:v>1.3478571875001601</c:v>
                </c:pt>
                <c:pt idx="1869">
                  <c:v>1.3492242187500798</c:v>
                </c:pt>
                <c:pt idx="1870">
                  <c:v>1.3505878125001602</c:v>
                </c:pt>
                <c:pt idx="1871">
                  <c:v>1.3518804687500798</c:v>
                </c:pt>
                <c:pt idx="1872">
                  <c:v>1.3532445312499202</c:v>
                </c:pt>
                <c:pt idx="1873">
                  <c:v>1.3545826562499201</c:v>
                </c:pt>
                <c:pt idx="1874">
                  <c:v>1.3558985937500798</c:v>
                </c:pt>
                <c:pt idx="1875">
                  <c:v>1.3572045312499201</c:v>
                </c:pt>
                <c:pt idx="1876">
                  <c:v>1.3585765625001602</c:v>
                </c:pt>
                <c:pt idx="1877">
                  <c:v>1.3598032812499201</c:v>
                </c:pt>
                <c:pt idx="1878">
                  <c:v>1.3611549999999999</c:v>
                </c:pt>
                <c:pt idx="1879">
                  <c:v>1.362443125</c:v>
                </c:pt>
                <c:pt idx="1880">
                  <c:v>1.3637296875001601</c:v>
                </c:pt>
                <c:pt idx="1881">
                  <c:v>1.3651071875001601</c:v>
                </c:pt>
                <c:pt idx="1882">
                  <c:v>1.3664904687500798</c:v>
                </c:pt>
                <c:pt idx="1883">
                  <c:v>1.3678604687500799</c:v>
                </c:pt>
                <c:pt idx="1884">
                  <c:v>1.3692346875001602</c:v>
                </c:pt>
                <c:pt idx="1885">
                  <c:v>1.3706220312499202</c:v>
                </c:pt>
                <c:pt idx="1886">
                  <c:v>1.371945</c:v>
                </c:pt>
                <c:pt idx="1887">
                  <c:v>1.3734087500000001</c:v>
                </c:pt>
                <c:pt idx="1888">
                  <c:v>1.3747154687500798</c:v>
                </c:pt>
                <c:pt idx="1889">
                  <c:v>1.3760868749999999</c:v>
                </c:pt>
                <c:pt idx="1890">
                  <c:v>1.3774081250000001</c:v>
                </c:pt>
                <c:pt idx="1891">
                  <c:v>1.3787864062499202</c:v>
                </c:pt>
                <c:pt idx="1892">
                  <c:v>1.3800940625001601</c:v>
                </c:pt>
                <c:pt idx="1893">
                  <c:v>1.38145390624992</c:v>
                </c:pt>
                <c:pt idx="1894">
                  <c:v>1.3827667187500798</c:v>
                </c:pt>
                <c:pt idx="1895">
                  <c:v>1.38407109375008</c:v>
                </c:pt>
                <c:pt idx="1896">
                  <c:v>1.3854123437500798</c:v>
                </c:pt>
                <c:pt idx="1897">
                  <c:v>1.38672140624992</c:v>
                </c:pt>
                <c:pt idx="1898">
                  <c:v>1.3881092187500799</c:v>
                </c:pt>
                <c:pt idx="1899">
                  <c:v>1.389446875</c:v>
                </c:pt>
                <c:pt idx="1900">
                  <c:v>1.3908196875001602</c:v>
                </c:pt>
                <c:pt idx="1901">
                  <c:v>1.3921028125001602</c:v>
                </c:pt>
                <c:pt idx="1902">
                  <c:v>1.3934068749999999</c:v>
                </c:pt>
                <c:pt idx="1903">
                  <c:v>1.39466359375008</c:v>
                </c:pt>
                <c:pt idx="1904">
                  <c:v>1.39601765624992</c:v>
                </c:pt>
                <c:pt idx="1905">
                  <c:v>1.3973220312499202</c:v>
                </c:pt>
                <c:pt idx="1906">
                  <c:v>1.39858281250016</c:v>
                </c:pt>
                <c:pt idx="1907">
                  <c:v>1.3998228125001602</c:v>
                </c:pt>
                <c:pt idx="1908">
                  <c:v>1.4010648437500799</c:v>
                </c:pt>
                <c:pt idx="1909">
                  <c:v>1.4023020312499201</c:v>
                </c:pt>
                <c:pt idx="1910">
                  <c:v>1.4036117187500798</c:v>
                </c:pt>
                <c:pt idx="1911">
                  <c:v>1.4048784375001602</c:v>
                </c:pt>
                <c:pt idx="1912">
                  <c:v>1.4061967187500799</c:v>
                </c:pt>
                <c:pt idx="1913">
                  <c:v>1.4075193749999999</c:v>
                </c:pt>
                <c:pt idx="1914">
                  <c:v>1.4087767187500799</c:v>
                </c:pt>
                <c:pt idx="1915">
                  <c:v>1.4100837500000001</c:v>
                </c:pt>
                <c:pt idx="1916">
                  <c:v>1.4114326562499202</c:v>
                </c:pt>
                <c:pt idx="1917">
                  <c:v>1.41287875</c:v>
                </c:pt>
                <c:pt idx="1918">
                  <c:v>1.4142192187500799</c:v>
                </c:pt>
                <c:pt idx="1919">
                  <c:v>1.4155949999999999</c:v>
                </c:pt>
                <c:pt idx="1920">
                  <c:v>1.4169010937500799</c:v>
                </c:pt>
                <c:pt idx="1921">
                  <c:v>1.4183470312499202</c:v>
                </c:pt>
                <c:pt idx="1922">
                  <c:v>1.4197421875001601</c:v>
                </c:pt>
                <c:pt idx="1923">
                  <c:v>1.4212032812499202</c:v>
                </c:pt>
                <c:pt idx="1924">
                  <c:v>1.42264781250016</c:v>
                </c:pt>
                <c:pt idx="1925">
                  <c:v>1.4240953125001601</c:v>
                </c:pt>
                <c:pt idx="1926">
                  <c:v>1.4255104687500799</c:v>
                </c:pt>
                <c:pt idx="1927">
                  <c:v>1.4268942187500799</c:v>
                </c:pt>
                <c:pt idx="1928">
                  <c:v>1.4283676562499201</c:v>
                </c:pt>
                <c:pt idx="1929">
                  <c:v>1.4298390625001602</c:v>
                </c:pt>
                <c:pt idx="1930">
                  <c:v>1.43135781250016</c:v>
                </c:pt>
                <c:pt idx="1931">
                  <c:v>1.4327351562499202</c:v>
                </c:pt>
                <c:pt idx="1932">
                  <c:v>1.4341909375001602</c:v>
                </c:pt>
                <c:pt idx="1933">
                  <c:v>1.4355754687500799</c:v>
                </c:pt>
                <c:pt idx="1934">
                  <c:v>1.4370154687500798</c:v>
                </c:pt>
                <c:pt idx="1935">
                  <c:v>1.4384281249999999</c:v>
                </c:pt>
                <c:pt idx="1936">
                  <c:v>1.4399173437500798</c:v>
                </c:pt>
                <c:pt idx="1937">
                  <c:v>1.4412974999999999</c:v>
                </c:pt>
                <c:pt idx="1938">
                  <c:v>1.4427559375001602</c:v>
                </c:pt>
                <c:pt idx="1939">
                  <c:v>1.444179375</c:v>
                </c:pt>
                <c:pt idx="1940">
                  <c:v>1.4455378125001601</c:v>
                </c:pt>
                <c:pt idx="1941">
                  <c:v>1.4469823437500799</c:v>
                </c:pt>
                <c:pt idx="1942">
                  <c:v>1.4483951562499202</c:v>
                </c:pt>
                <c:pt idx="1943">
                  <c:v>1.4498009375001601</c:v>
                </c:pt>
                <c:pt idx="1944">
                  <c:v>1.4512031249999999</c:v>
                </c:pt>
                <c:pt idx="1945">
                  <c:v>1.45264015624992</c:v>
                </c:pt>
                <c:pt idx="1946">
                  <c:v>1.454015625</c:v>
                </c:pt>
                <c:pt idx="1947">
                  <c:v>1.4554942187500799</c:v>
                </c:pt>
                <c:pt idx="1948">
                  <c:v>1.4568698437500798</c:v>
                </c:pt>
                <c:pt idx="1949">
                  <c:v>1.4583412499999999</c:v>
                </c:pt>
                <c:pt idx="1950">
                  <c:v>1.45977125</c:v>
                </c:pt>
                <c:pt idx="1951">
                  <c:v>1.4612175000000001</c:v>
                </c:pt>
                <c:pt idx="1952">
                  <c:v>1.4626290625001601</c:v>
                </c:pt>
                <c:pt idx="1953">
                  <c:v>1.4640698437500799</c:v>
                </c:pt>
                <c:pt idx="1954">
                  <c:v>1.46552015624992</c:v>
                </c:pt>
                <c:pt idx="1955">
                  <c:v>1.4669464062499202</c:v>
                </c:pt>
                <c:pt idx="1956">
                  <c:v>1.4683617187500799</c:v>
                </c:pt>
                <c:pt idx="1957">
                  <c:v>1.4697456250000001</c:v>
                </c:pt>
                <c:pt idx="1958">
                  <c:v>1.4712007812499202</c:v>
                </c:pt>
                <c:pt idx="1959">
                  <c:v>1.4725649999999999</c:v>
                </c:pt>
                <c:pt idx="1960">
                  <c:v>1.47399218750016</c:v>
                </c:pt>
                <c:pt idx="1961">
                  <c:v>1.4753204687500798</c:v>
                </c:pt>
                <c:pt idx="1962">
                  <c:v>1.4767187500000001</c:v>
                </c:pt>
                <c:pt idx="1963">
                  <c:v>1.4780923437500799</c:v>
                </c:pt>
                <c:pt idx="1964">
                  <c:v>1.47947546875008</c:v>
                </c:pt>
                <c:pt idx="1965">
                  <c:v>1.48082625</c:v>
                </c:pt>
                <c:pt idx="1966">
                  <c:v>1.48220140624992</c:v>
                </c:pt>
                <c:pt idx="1967">
                  <c:v>1.4835189062499201</c:v>
                </c:pt>
                <c:pt idx="1968">
                  <c:v>1.4848403125001601</c:v>
                </c:pt>
                <c:pt idx="1969">
                  <c:v>1.4861689062499202</c:v>
                </c:pt>
                <c:pt idx="1970">
                  <c:v>1.4875387499999999</c:v>
                </c:pt>
                <c:pt idx="1971">
                  <c:v>1.4889571875001602</c:v>
                </c:pt>
                <c:pt idx="1972">
                  <c:v>1.4903235937500798</c:v>
                </c:pt>
                <c:pt idx="1973">
                  <c:v>1.49172171875008</c:v>
                </c:pt>
                <c:pt idx="1974">
                  <c:v>1.493078125</c:v>
                </c:pt>
                <c:pt idx="1975">
                  <c:v>1.494516875</c:v>
                </c:pt>
                <c:pt idx="1976">
                  <c:v>1.4959073437500798</c:v>
                </c:pt>
                <c:pt idx="1977">
                  <c:v>1.4974026562499201</c:v>
                </c:pt>
                <c:pt idx="1978">
                  <c:v>1.4988524999999999</c:v>
                </c:pt>
                <c:pt idx="1979">
                  <c:v>1.5003481249999999</c:v>
                </c:pt>
                <c:pt idx="1980">
                  <c:v>1.501783125</c:v>
                </c:pt>
                <c:pt idx="1981">
                  <c:v>1.5032293750000001</c:v>
                </c:pt>
                <c:pt idx="1982">
                  <c:v>1.5046623437500799</c:v>
                </c:pt>
                <c:pt idx="1983">
                  <c:v>1.5061064062499201</c:v>
                </c:pt>
                <c:pt idx="1984">
                  <c:v>1.5075617187500798</c:v>
                </c:pt>
                <c:pt idx="1985">
                  <c:v>1.5089967187500799</c:v>
                </c:pt>
                <c:pt idx="1986">
                  <c:v>1.51047765624992</c:v>
                </c:pt>
                <c:pt idx="1987">
                  <c:v>1.5118859375001601</c:v>
                </c:pt>
                <c:pt idx="1988">
                  <c:v>1.51333031250016</c:v>
                </c:pt>
                <c:pt idx="1989">
                  <c:v>1.5146979687500799</c:v>
                </c:pt>
                <c:pt idx="1990">
                  <c:v>1.51613140624992</c:v>
                </c:pt>
                <c:pt idx="1991">
                  <c:v>1.5175390625001601</c:v>
                </c:pt>
                <c:pt idx="1992">
                  <c:v>1.519004375</c:v>
                </c:pt>
                <c:pt idx="1993">
                  <c:v>1.52038875</c:v>
                </c:pt>
                <c:pt idx="1994">
                  <c:v>1.5218206249999999</c:v>
                </c:pt>
                <c:pt idx="1995">
                  <c:v>1.5231734375001602</c:v>
                </c:pt>
                <c:pt idx="1996">
                  <c:v>1.5245442187500799</c:v>
                </c:pt>
                <c:pt idx="1997">
                  <c:v>1.52596406250016</c:v>
                </c:pt>
                <c:pt idx="1998">
                  <c:v>1.5273317187500799</c:v>
                </c:pt>
                <c:pt idx="1999">
                  <c:v>1.5287573437500799</c:v>
                </c:pt>
                <c:pt idx="2000">
                  <c:v>1.5301564062499202</c:v>
                </c:pt>
                <c:pt idx="2001">
                  <c:v>1.531555625</c:v>
                </c:pt>
                <c:pt idx="2002">
                  <c:v>1.5329089062499202</c:v>
                </c:pt>
                <c:pt idx="2003">
                  <c:v>1.5343420312499201</c:v>
                </c:pt>
                <c:pt idx="2004">
                  <c:v>1.5357382812499201</c:v>
                </c:pt>
                <c:pt idx="2005">
                  <c:v>1.5372145312499201</c:v>
                </c:pt>
                <c:pt idx="2006">
                  <c:v>1.5386376562499202</c:v>
                </c:pt>
                <c:pt idx="2007">
                  <c:v>1.5401045312499202</c:v>
                </c:pt>
                <c:pt idx="2008">
                  <c:v>1.5415221875001601</c:v>
                </c:pt>
                <c:pt idx="2009">
                  <c:v>1.5429670312499202</c:v>
                </c:pt>
                <c:pt idx="2010">
                  <c:v>1.5443842187500798</c:v>
                </c:pt>
                <c:pt idx="2011">
                  <c:v>1.54583421875008</c:v>
                </c:pt>
                <c:pt idx="2012">
                  <c:v>1.5472807812499201</c:v>
                </c:pt>
                <c:pt idx="2013">
                  <c:v>1.5486909375001601</c:v>
                </c:pt>
                <c:pt idx="2014">
                  <c:v>1.55015734375008</c:v>
                </c:pt>
                <c:pt idx="2015">
                  <c:v>1.5515826562499202</c:v>
                </c:pt>
                <c:pt idx="2016">
                  <c:v>1.55308625</c:v>
                </c:pt>
                <c:pt idx="2017">
                  <c:v>1.5544570312499202</c:v>
                </c:pt>
                <c:pt idx="2018">
                  <c:v>1.55592343750016</c:v>
                </c:pt>
                <c:pt idx="2019">
                  <c:v>1.5573229687500798</c:v>
                </c:pt>
                <c:pt idx="2020">
                  <c:v>1.5587217187500799</c:v>
                </c:pt>
                <c:pt idx="2021">
                  <c:v>1.5600726562499201</c:v>
                </c:pt>
                <c:pt idx="2022">
                  <c:v>1.5614742187500799</c:v>
                </c:pt>
                <c:pt idx="2023">
                  <c:v>1.5629073437500798</c:v>
                </c:pt>
                <c:pt idx="2024">
                  <c:v>1.5642890625001602</c:v>
                </c:pt>
                <c:pt idx="2025">
                  <c:v>1.5656882812499202</c:v>
                </c:pt>
                <c:pt idx="2026">
                  <c:v>1.5670276562499201</c:v>
                </c:pt>
                <c:pt idx="2027">
                  <c:v>1.5684745312499202</c:v>
                </c:pt>
                <c:pt idx="2028">
                  <c:v>1.5699259375001602</c:v>
                </c:pt>
                <c:pt idx="2029">
                  <c:v>1.5713975</c:v>
                </c:pt>
                <c:pt idx="2030">
                  <c:v>1.5728734375001601</c:v>
                </c:pt>
                <c:pt idx="2031">
                  <c:v>1.574395625</c:v>
                </c:pt>
                <c:pt idx="2032">
                  <c:v>1.5758901562499201</c:v>
                </c:pt>
                <c:pt idx="2033">
                  <c:v>1.57740781250016</c:v>
                </c:pt>
                <c:pt idx="2034">
                  <c:v>1.57886171875008</c:v>
                </c:pt>
                <c:pt idx="2035">
                  <c:v>1.5803839062499201</c:v>
                </c:pt>
                <c:pt idx="2036">
                  <c:v>1.5818654687500799</c:v>
                </c:pt>
                <c:pt idx="2037">
                  <c:v>1.583361875</c:v>
                </c:pt>
                <c:pt idx="2038">
                  <c:v>1.584845625</c:v>
                </c:pt>
                <c:pt idx="2039">
                  <c:v>1.58634656250016</c:v>
                </c:pt>
                <c:pt idx="2040">
                  <c:v>1.5878773437500799</c:v>
                </c:pt>
                <c:pt idx="2041">
                  <c:v>1.5894298437500798</c:v>
                </c:pt>
                <c:pt idx="2042">
                  <c:v>1.5910154687500799</c:v>
                </c:pt>
                <c:pt idx="2043">
                  <c:v>1.5925450000000001</c:v>
                </c:pt>
                <c:pt idx="2044">
                  <c:v>1.5941726562499201</c:v>
                </c:pt>
                <c:pt idx="2045">
                  <c:v>1.5957135937500799</c:v>
                </c:pt>
                <c:pt idx="2046">
                  <c:v>1.5972976562499202</c:v>
                </c:pt>
                <c:pt idx="2047">
                  <c:v>1.5988714062499201</c:v>
                </c:pt>
                <c:pt idx="2048">
                  <c:v>1.6004532812499201</c:v>
                </c:pt>
                <c:pt idx="2049">
                  <c:v>1.6019745312499201</c:v>
                </c:pt>
                <c:pt idx="2050">
                  <c:v>1.6035173437500798</c:v>
                </c:pt>
                <c:pt idx="2051">
                  <c:v>1.6049796875001601</c:v>
                </c:pt>
                <c:pt idx="2052">
                  <c:v>1.6064556249999999</c:v>
                </c:pt>
                <c:pt idx="2053">
                  <c:v>1.6079496875001602</c:v>
                </c:pt>
                <c:pt idx="2054">
                  <c:v>1.609374375</c:v>
                </c:pt>
                <c:pt idx="2055">
                  <c:v>1.6108553125001601</c:v>
                </c:pt>
                <c:pt idx="2056">
                  <c:v>1.61233328124992</c:v>
                </c:pt>
                <c:pt idx="2057">
                  <c:v>1.6137600000000001</c:v>
                </c:pt>
                <c:pt idx="2058">
                  <c:v>1.6151525</c:v>
                </c:pt>
                <c:pt idx="2059">
                  <c:v>1.6166195312499201</c:v>
                </c:pt>
                <c:pt idx="2060">
                  <c:v>1.6180467187500798</c:v>
                </c:pt>
                <c:pt idx="2061">
                  <c:v>1.6195160937500799</c:v>
                </c:pt>
                <c:pt idx="2062">
                  <c:v>1.6209132812499201</c:v>
                </c:pt>
                <c:pt idx="2063">
                  <c:v>1.6224139062499201</c:v>
                </c:pt>
                <c:pt idx="2064">
                  <c:v>1.62387375</c:v>
                </c:pt>
                <c:pt idx="2065">
                  <c:v>1.6253021875001601</c:v>
                </c:pt>
                <c:pt idx="2066">
                  <c:v>1.62676359375008</c:v>
                </c:pt>
                <c:pt idx="2067">
                  <c:v>1.6282070312499202</c:v>
                </c:pt>
                <c:pt idx="2068">
                  <c:v>1.6297045312499201</c:v>
                </c:pt>
                <c:pt idx="2069">
                  <c:v>1.6311723437500798</c:v>
                </c:pt>
                <c:pt idx="2070">
                  <c:v>1.6326654687500799</c:v>
                </c:pt>
                <c:pt idx="2071">
                  <c:v>1.6341798437500799</c:v>
                </c:pt>
                <c:pt idx="2072">
                  <c:v>1.6357243749999999</c:v>
                </c:pt>
                <c:pt idx="2073">
                  <c:v>1.6371459375001602</c:v>
                </c:pt>
                <c:pt idx="2074">
                  <c:v>1.6386784375001602</c:v>
                </c:pt>
                <c:pt idx="2075">
                  <c:v>1.64016031250016</c:v>
                </c:pt>
                <c:pt idx="2076">
                  <c:v>1.6417068749999999</c:v>
                </c:pt>
                <c:pt idx="2077">
                  <c:v>1.6432284375001602</c:v>
                </c:pt>
                <c:pt idx="2078">
                  <c:v>1.6447510937500798</c:v>
                </c:pt>
                <c:pt idx="2079">
                  <c:v>1.6462210937500799</c:v>
                </c:pt>
                <c:pt idx="2080">
                  <c:v>1.6477060937500798</c:v>
                </c:pt>
                <c:pt idx="2081">
                  <c:v>1.6492014062499201</c:v>
                </c:pt>
                <c:pt idx="2082">
                  <c:v>1.6507009375001602</c:v>
                </c:pt>
                <c:pt idx="2083">
                  <c:v>1.6522342187500798</c:v>
                </c:pt>
                <c:pt idx="2084">
                  <c:v>1.6536996875001602</c:v>
                </c:pt>
                <c:pt idx="2085">
                  <c:v>1.65519078124992</c:v>
                </c:pt>
                <c:pt idx="2086">
                  <c:v>1.6565801562499201</c:v>
                </c:pt>
                <c:pt idx="2087">
                  <c:v>1.6581115625001601</c:v>
                </c:pt>
                <c:pt idx="2088">
                  <c:v>1.6596020312499202</c:v>
                </c:pt>
                <c:pt idx="2089">
                  <c:v>1.661146875</c:v>
                </c:pt>
                <c:pt idx="2090">
                  <c:v>1.6626539062499202</c:v>
                </c:pt>
                <c:pt idx="2091">
                  <c:v>1.6641621875001602</c:v>
                </c:pt>
                <c:pt idx="2092">
                  <c:v>1.66561328124992</c:v>
                </c:pt>
                <c:pt idx="2093">
                  <c:v>1.6671445312499202</c:v>
                </c:pt>
                <c:pt idx="2094">
                  <c:v>1.6686806249999999</c:v>
                </c:pt>
                <c:pt idx="2095">
                  <c:v>1.670263125</c:v>
                </c:pt>
                <c:pt idx="2096">
                  <c:v>1.6718412499999999</c:v>
                </c:pt>
                <c:pt idx="2097">
                  <c:v>1.67333968750016</c:v>
                </c:pt>
                <c:pt idx="2098">
                  <c:v>1.6748462500000001</c:v>
                </c:pt>
                <c:pt idx="2099">
                  <c:v>1.67639625</c:v>
                </c:pt>
                <c:pt idx="2100">
                  <c:v>1.6779593749999999</c:v>
                </c:pt>
                <c:pt idx="2101">
                  <c:v>1.67947421875008</c:v>
                </c:pt>
                <c:pt idx="2102">
                  <c:v>1.6811470312499202</c:v>
                </c:pt>
                <c:pt idx="2103">
                  <c:v>1.6826357812499202</c:v>
                </c:pt>
                <c:pt idx="2104">
                  <c:v>1.6841957812499202</c:v>
                </c:pt>
                <c:pt idx="2105">
                  <c:v>1.6856970312499202</c:v>
                </c:pt>
                <c:pt idx="2106">
                  <c:v>1.6872496875001601</c:v>
                </c:pt>
                <c:pt idx="2107">
                  <c:v>1.68878281250016</c:v>
                </c:pt>
                <c:pt idx="2108">
                  <c:v>1.6903554687500799</c:v>
                </c:pt>
                <c:pt idx="2109">
                  <c:v>1.6918243749999999</c:v>
                </c:pt>
                <c:pt idx="2110">
                  <c:v>1.6933209375001601</c:v>
                </c:pt>
                <c:pt idx="2111">
                  <c:v>1.6948518749999999</c:v>
                </c:pt>
                <c:pt idx="2112">
                  <c:v>1.6962679687500799</c:v>
                </c:pt>
                <c:pt idx="2113">
                  <c:v>1.69777125</c:v>
                </c:pt>
                <c:pt idx="2114">
                  <c:v>1.6992364062499201</c:v>
                </c:pt>
                <c:pt idx="2115">
                  <c:v>1.70075296875008</c:v>
                </c:pt>
                <c:pt idx="2116">
                  <c:v>1.7021959375001601</c:v>
                </c:pt>
                <c:pt idx="2117">
                  <c:v>1.7036946875001602</c:v>
                </c:pt>
                <c:pt idx="2118">
                  <c:v>1.7051290625001601</c:v>
                </c:pt>
                <c:pt idx="2119">
                  <c:v>1.706631875</c:v>
                </c:pt>
                <c:pt idx="2120">
                  <c:v>1.7081479687500798</c:v>
                </c:pt>
                <c:pt idx="2121">
                  <c:v>1.70963968750016</c:v>
                </c:pt>
                <c:pt idx="2122">
                  <c:v>1.71112343750016</c:v>
                </c:pt>
                <c:pt idx="2123">
                  <c:v>1.7126478125001601</c:v>
                </c:pt>
                <c:pt idx="2124">
                  <c:v>1.7141829687500798</c:v>
                </c:pt>
                <c:pt idx="2125">
                  <c:v>1.7156959375001601</c:v>
                </c:pt>
                <c:pt idx="2126">
                  <c:v>1.7172971875001601</c:v>
                </c:pt>
                <c:pt idx="2127">
                  <c:v>1.7188712500000001</c:v>
                </c:pt>
                <c:pt idx="2128">
                  <c:v>1.7204346875001602</c:v>
                </c:pt>
                <c:pt idx="2129">
                  <c:v>1.7219606249999999</c:v>
                </c:pt>
                <c:pt idx="2130">
                  <c:v>1.7235253125001602</c:v>
                </c:pt>
                <c:pt idx="2131">
                  <c:v>1.7250535937500799</c:v>
                </c:pt>
                <c:pt idx="2132">
                  <c:v>1.7265887499999999</c:v>
                </c:pt>
                <c:pt idx="2133">
                  <c:v>1.7280789062499202</c:v>
                </c:pt>
                <c:pt idx="2134">
                  <c:v>1.7296103125001601</c:v>
                </c:pt>
                <c:pt idx="2135">
                  <c:v>1.7311384375001602</c:v>
                </c:pt>
                <c:pt idx="2136">
                  <c:v>1.7326354687500798</c:v>
                </c:pt>
                <c:pt idx="2137">
                  <c:v>1.7341201562499202</c:v>
                </c:pt>
                <c:pt idx="2138">
                  <c:v>1.7356476562499201</c:v>
                </c:pt>
                <c:pt idx="2139">
                  <c:v>1.7372321875001602</c:v>
                </c:pt>
                <c:pt idx="2140">
                  <c:v>1.7386790625001602</c:v>
                </c:pt>
                <c:pt idx="2141">
                  <c:v>1.7402640625001602</c:v>
                </c:pt>
                <c:pt idx="2142">
                  <c:v>1.74176968750016</c:v>
                </c:pt>
                <c:pt idx="2143">
                  <c:v>1.7433571875001601</c:v>
                </c:pt>
                <c:pt idx="2144">
                  <c:v>1.7448600000000001</c:v>
                </c:pt>
                <c:pt idx="2145">
                  <c:v>1.7463864062499201</c:v>
                </c:pt>
                <c:pt idx="2146">
                  <c:v>1.7478959375001599</c:v>
                </c:pt>
                <c:pt idx="2147">
                  <c:v>1.7494690625001599</c:v>
                </c:pt>
                <c:pt idx="2148">
                  <c:v>1.7509907812499201</c:v>
                </c:pt>
                <c:pt idx="2149">
                  <c:v>1.7525256250000001</c:v>
                </c:pt>
                <c:pt idx="2150">
                  <c:v>1.7541242187500798</c:v>
                </c:pt>
                <c:pt idx="2151">
                  <c:v>1.7556576562499202</c:v>
                </c:pt>
                <c:pt idx="2152">
                  <c:v>1.75727671875008</c:v>
                </c:pt>
                <c:pt idx="2153">
                  <c:v>1.7588703125001599</c:v>
                </c:pt>
                <c:pt idx="2154">
                  <c:v>1.7605385937500799</c:v>
                </c:pt>
                <c:pt idx="2155">
                  <c:v>1.7621157812499202</c:v>
                </c:pt>
                <c:pt idx="2156">
                  <c:v>1.7637496875001599</c:v>
                </c:pt>
                <c:pt idx="2157">
                  <c:v>1.7653049999999999</c:v>
                </c:pt>
                <c:pt idx="2158">
                  <c:v>1.7669134375001598</c:v>
                </c:pt>
                <c:pt idx="2159">
                  <c:v>1.7685039062499202</c:v>
                </c:pt>
                <c:pt idx="2160">
                  <c:v>1.7701024999999999</c:v>
                </c:pt>
                <c:pt idx="2161">
                  <c:v>1.771665625</c:v>
                </c:pt>
                <c:pt idx="2162">
                  <c:v>1.7732353125001599</c:v>
                </c:pt>
                <c:pt idx="2163">
                  <c:v>1.7747353125001599</c:v>
                </c:pt>
                <c:pt idx="2164">
                  <c:v>1.77620593750016</c:v>
                </c:pt>
                <c:pt idx="2165">
                  <c:v>1.7777735937500798</c:v>
                </c:pt>
                <c:pt idx="2166">
                  <c:v>1.7792684375001599</c:v>
                </c:pt>
                <c:pt idx="2167">
                  <c:v>1.78082875</c:v>
                </c:pt>
                <c:pt idx="2168">
                  <c:v>1.7822890625001599</c:v>
                </c:pt>
                <c:pt idx="2169">
                  <c:v>1.7837892187500799</c:v>
                </c:pt>
                <c:pt idx="2170">
                  <c:v>1.7852398437500798</c:v>
                </c:pt>
                <c:pt idx="2171">
                  <c:v>1.7867656249999999</c:v>
                </c:pt>
                <c:pt idx="2172">
                  <c:v>1.7882493749999999</c:v>
                </c:pt>
                <c:pt idx="2173">
                  <c:v>1.7897912499999999</c:v>
                </c:pt>
                <c:pt idx="2174">
                  <c:v>1.7913118750000001</c:v>
                </c:pt>
                <c:pt idx="2175">
                  <c:v>1.7927973437500799</c:v>
                </c:pt>
                <c:pt idx="2176">
                  <c:v>1.7943123437500799</c:v>
                </c:pt>
                <c:pt idx="2177">
                  <c:v>1.79580125</c:v>
                </c:pt>
                <c:pt idx="2178">
                  <c:v>1.7973976562499201</c:v>
                </c:pt>
                <c:pt idx="2179">
                  <c:v>1.7989256250000001</c:v>
                </c:pt>
                <c:pt idx="2180">
                  <c:v>1.8005201562499202</c:v>
                </c:pt>
                <c:pt idx="2181">
                  <c:v>1.802070625</c:v>
                </c:pt>
                <c:pt idx="2182">
                  <c:v>1.80365859375008</c:v>
                </c:pt>
                <c:pt idx="2183">
                  <c:v>1.8052623437500799</c:v>
                </c:pt>
                <c:pt idx="2184">
                  <c:v>1.8069009375001597</c:v>
                </c:pt>
                <c:pt idx="2185">
                  <c:v>1.8085404687500799</c:v>
                </c:pt>
                <c:pt idx="2186">
                  <c:v>1.8101610937500798</c:v>
                </c:pt>
                <c:pt idx="2187">
                  <c:v>1.8117723437500799</c:v>
                </c:pt>
                <c:pt idx="2188">
                  <c:v>1.8134476562499202</c:v>
                </c:pt>
                <c:pt idx="2189">
                  <c:v>1.8150632812499201</c:v>
                </c:pt>
                <c:pt idx="2190">
                  <c:v>1.816669375</c:v>
                </c:pt>
                <c:pt idx="2191">
                  <c:v>1.8182984375001598</c:v>
                </c:pt>
                <c:pt idx="2192">
                  <c:v>1.8198881250000001</c:v>
                </c:pt>
                <c:pt idx="2193">
                  <c:v>1.8215125000000001</c:v>
                </c:pt>
                <c:pt idx="2194">
                  <c:v>1.8230707812499201</c:v>
                </c:pt>
                <c:pt idx="2195">
                  <c:v>1.82470359375008</c:v>
                </c:pt>
                <c:pt idx="2196">
                  <c:v>1.8263078125001597</c:v>
                </c:pt>
                <c:pt idx="2197">
                  <c:v>1.8279587500000001</c:v>
                </c:pt>
                <c:pt idx="2198">
                  <c:v>1.82944140624992</c:v>
                </c:pt>
                <c:pt idx="2199">
                  <c:v>1.8310710937500798</c:v>
                </c:pt>
                <c:pt idx="2200">
                  <c:v>1.8326426562499201</c:v>
                </c:pt>
                <c:pt idx="2201">
                  <c:v>1.834249375</c:v>
                </c:pt>
                <c:pt idx="2202">
                  <c:v>1.8358831250000001</c:v>
                </c:pt>
                <c:pt idx="2203">
                  <c:v>1.8374109375001597</c:v>
                </c:pt>
                <c:pt idx="2204">
                  <c:v>1.8390064062499201</c:v>
                </c:pt>
                <c:pt idx="2205">
                  <c:v>1.84053125</c:v>
                </c:pt>
                <c:pt idx="2206">
                  <c:v>1.8421010937500799</c:v>
                </c:pt>
                <c:pt idx="2207">
                  <c:v>1.84367109375008</c:v>
                </c:pt>
                <c:pt idx="2208">
                  <c:v>1.845334375</c:v>
                </c:pt>
                <c:pt idx="2209">
                  <c:v>1.8468946875001597</c:v>
                </c:pt>
                <c:pt idx="2210">
                  <c:v>1.8485043750000001</c:v>
                </c:pt>
                <c:pt idx="2211">
                  <c:v>1.8501121875001598</c:v>
                </c:pt>
                <c:pt idx="2212">
                  <c:v>1.8517295312499202</c:v>
                </c:pt>
                <c:pt idx="2213">
                  <c:v>1.8533560937500799</c:v>
                </c:pt>
                <c:pt idx="2214">
                  <c:v>1.8549959375001597</c:v>
                </c:pt>
                <c:pt idx="2215">
                  <c:v>1.8566332812499202</c:v>
                </c:pt>
                <c:pt idx="2216">
                  <c:v>1.8582709375001598</c:v>
                </c:pt>
                <c:pt idx="2217">
                  <c:v>1.85990671875008</c:v>
                </c:pt>
                <c:pt idx="2218">
                  <c:v>1.8614735937500799</c:v>
                </c:pt>
                <c:pt idx="2219">
                  <c:v>1.8631473437500798</c:v>
                </c:pt>
                <c:pt idx="2220">
                  <c:v>1.8648032812499202</c:v>
                </c:pt>
                <c:pt idx="2221">
                  <c:v>1.866394375</c:v>
                </c:pt>
                <c:pt idx="2222">
                  <c:v>1.867961875</c:v>
                </c:pt>
                <c:pt idx="2223">
                  <c:v>1.8696046875001597</c:v>
                </c:pt>
                <c:pt idx="2224">
                  <c:v>1.8711549999999999</c:v>
                </c:pt>
                <c:pt idx="2225">
                  <c:v>1.8727214062499202</c:v>
                </c:pt>
                <c:pt idx="2226">
                  <c:v>1.8743354687500799</c:v>
                </c:pt>
                <c:pt idx="2227">
                  <c:v>1.8758976562499201</c:v>
                </c:pt>
                <c:pt idx="2228">
                  <c:v>1.8775285937500799</c:v>
                </c:pt>
                <c:pt idx="2229">
                  <c:v>1.8790676562499202</c:v>
                </c:pt>
                <c:pt idx="2230">
                  <c:v>1.8806375</c:v>
                </c:pt>
                <c:pt idx="2231">
                  <c:v>1.8821990625001597</c:v>
                </c:pt>
                <c:pt idx="2232">
                  <c:v>1.8838064062499202</c:v>
                </c:pt>
                <c:pt idx="2233">
                  <c:v>1.8853009375001597</c:v>
                </c:pt>
                <c:pt idx="2234">
                  <c:v>1.8869021875001597</c:v>
                </c:pt>
                <c:pt idx="2235">
                  <c:v>1.8884856249999999</c:v>
                </c:pt>
                <c:pt idx="2236">
                  <c:v>1.8900779687500799</c:v>
                </c:pt>
                <c:pt idx="2237">
                  <c:v>1.8916284375001597</c:v>
                </c:pt>
                <c:pt idx="2238">
                  <c:v>1.8931953125001597</c:v>
                </c:pt>
                <c:pt idx="2239">
                  <c:v>1.8947939062499202</c:v>
                </c:pt>
                <c:pt idx="2240">
                  <c:v>1.8963507812499201</c:v>
                </c:pt>
                <c:pt idx="2241">
                  <c:v>1.8979846875001598</c:v>
                </c:pt>
                <c:pt idx="2242">
                  <c:v>1.8995659375001597</c:v>
                </c:pt>
                <c:pt idx="2243">
                  <c:v>1.9011945312499201</c:v>
                </c:pt>
                <c:pt idx="2244">
                  <c:v>1.9027532812499202</c:v>
                </c:pt>
                <c:pt idx="2245">
                  <c:v>1.9043893750000001</c:v>
                </c:pt>
                <c:pt idx="2246">
                  <c:v>1.9059487500000001</c:v>
                </c:pt>
                <c:pt idx="2247">
                  <c:v>1.9075535937500798</c:v>
                </c:pt>
                <c:pt idx="2248">
                  <c:v>1.9091479687500799</c:v>
                </c:pt>
                <c:pt idx="2249">
                  <c:v>1.9107320312499201</c:v>
                </c:pt>
                <c:pt idx="2250">
                  <c:v>1.9123715625001598</c:v>
                </c:pt>
                <c:pt idx="2251">
                  <c:v>1.9139748437500799</c:v>
                </c:pt>
                <c:pt idx="2252">
                  <c:v>1.915605</c:v>
                </c:pt>
                <c:pt idx="2253">
                  <c:v>1.9172876562499201</c:v>
                </c:pt>
                <c:pt idx="2254">
                  <c:v>1.9189875000000001</c:v>
                </c:pt>
                <c:pt idx="2255">
                  <c:v>1.92061875</c:v>
                </c:pt>
                <c:pt idx="2256">
                  <c:v>1.9222914062499201</c:v>
                </c:pt>
                <c:pt idx="2257">
                  <c:v>1.9239656249999999</c:v>
                </c:pt>
                <c:pt idx="2258">
                  <c:v>1.9256190625001597</c:v>
                </c:pt>
                <c:pt idx="2259">
                  <c:v>1.9272751562499202</c:v>
                </c:pt>
                <c:pt idx="2260">
                  <c:v>1.9289729687500798</c:v>
                </c:pt>
                <c:pt idx="2261">
                  <c:v>1.9305610937500799</c:v>
                </c:pt>
                <c:pt idx="2262">
                  <c:v>1.932169375</c:v>
                </c:pt>
                <c:pt idx="2263">
                  <c:v>1.9337770312499201</c:v>
                </c:pt>
                <c:pt idx="2264">
                  <c:v>1.9353687500000001</c:v>
                </c:pt>
                <c:pt idx="2265">
                  <c:v>1.9370064062499202</c:v>
                </c:pt>
                <c:pt idx="2266">
                  <c:v>1.9386406249999999</c:v>
                </c:pt>
                <c:pt idx="2267">
                  <c:v>1.9402889062499202</c:v>
                </c:pt>
                <c:pt idx="2268">
                  <c:v>1.9419893749999999</c:v>
                </c:pt>
                <c:pt idx="2269">
                  <c:v>1.943694375</c:v>
                </c:pt>
                <c:pt idx="2270">
                  <c:v>1.9453248437500799</c:v>
                </c:pt>
                <c:pt idx="2271">
                  <c:v>1.9470734375001597</c:v>
                </c:pt>
                <c:pt idx="2272">
                  <c:v>1.9487898437500799</c:v>
                </c:pt>
                <c:pt idx="2273">
                  <c:v>1.9505121875001596</c:v>
                </c:pt>
                <c:pt idx="2274">
                  <c:v>1.9521996875001597</c:v>
                </c:pt>
                <c:pt idx="2275">
                  <c:v>1.9538904687500798</c:v>
                </c:pt>
                <c:pt idx="2276">
                  <c:v>1.9556023437500798</c:v>
                </c:pt>
                <c:pt idx="2277">
                  <c:v>1.9573112500000001</c:v>
                </c:pt>
                <c:pt idx="2278">
                  <c:v>1.9589703125001598</c:v>
                </c:pt>
                <c:pt idx="2279">
                  <c:v>1.9606015625001598</c:v>
                </c:pt>
                <c:pt idx="2280">
                  <c:v>1.9622424999999999</c:v>
                </c:pt>
                <c:pt idx="2281">
                  <c:v>1.9638717187500798</c:v>
                </c:pt>
                <c:pt idx="2282">
                  <c:v>1.9655357812499201</c:v>
                </c:pt>
                <c:pt idx="2283">
                  <c:v>1.9671551562499201</c:v>
                </c:pt>
                <c:pt idx="2284">
                  <c:v>1.96886125</c:v>
                </c:pt>
                <c:pt idx="2285">
                  <c:v>1.9704846875001598</c:v>
                </c:pt>
                <c:pt idx="2286">
                  <c:v>1.9721385937500799</c:v>
                </c:pt>
                <c:pt idx="2287">
                  <c:v>1.9736820312499201</c:v>
                </c:pt>
                <c:pt idx="2288">
                  <c:v>1.9752982812499202</c:v>
                </c:pt>
                <c:pt idx="2289">
                  <c:v>1.9769120312499202</c:v>
                </c:pt>
                <c:pt idx="2290">
                  <c:v>1.9785701562499201</c:v>
                </c:pt>
                <c:pt idx="2291">
                  <c:v>1.9801712499999999</c:v>
                </c:pt>
                <c:pt idx="2292">
                  <c:v>1.98177890624992</c:v>
                </c:pt>
                <c:pt idx="2293">
                  <c:v>1.9834079687500799</c:v>
                </c:pt>
                <c:pt idx="2294">
                  <c:v>1.9849589062499202</c:v>
                </c:pt>
                <c:pt idx="2295">
                  <c:v>1.9866164062499201</c:v>
                </c:pt>
                <c:pt idx="2296">
                  <c:v>1.9882504687500799</c:v>
                </c:pt>
                <c:pt idx="2297">
                  <c:v>1.98995046875008</c:v>
                </c:pt>
                <c:pt idx="2298">
                  <c:v>1.9916031249999999</c:v>
                </c:pt>
                <c:pt idx="2299">
                  <c:v>1.99329828124992</c:v>
                </c:pt>
                <c:pt idx="2300">
                  <c:v>1.9949484375001598</c:v>
                </c:pt>
                <c:pt idx="2301">
                  <c:v>1.9966389062499201</c:v>
                </c:pt>
                <c:pt idx="2302">
                  <c:v>1.9983071875001597</c:v>
                </c:pt>
                <c:pt idx="2303">
                  <c:v>2.000005625</c:v>
                </c:pt>
                <c:pt idx="2304">
                  <c:v>2.00169296875008</c:v>
                </c:pt>
                <c:pt idx="2305">
                  <c:v>2.0033664062499201</c:v>
                </c:pt>
                <c:pt idx="2306">
                  <c:v>2.00503421875008</c:v>
                </c:pt>
                <c:pt idx="2307">
                  <c:v>2.0067142187500799</c:v>
                </c:pt>
                <c:pt idx="2308">
                  <c:v>2.0084210937500799</c:v>
                </c:pt>
                <c:pt idx="2309">
                  <c:v>2.0100840625001597</c:v>
                </c:pt>
                <c:pt idx="2310">
                  <c:v>2.0118034375001597</c:v>
                </c:pt>
                <c:pt idx="2311">
                  <c:v>2.01345109375008</c:v>
                </c:pt>
                <c:pt idx="2312">
                  <c:v>2.0151462499999999</c:v>
                </c:pt>
                <c:pt idx="2313">
                  <c:v>2.0167745312499203</c:v>
                </c:pt>
                <c:pt idx="2314">
                  <c:v>2.0185028125001598</c:v>
                </c:pt>
                <c:pt idx="2315">
                  <c:v>2.0201696875001596</c:v>
                </c:pt>
                <c:pt idx="2316">
                  <c:v>2.0218503125001597</c:v>
                </c:pt>
                <c:pt idx="2317">
                  <c:v>2.02352265624992</c:v>
                </c:pt>
                <c:pt idx="2318">
                  <c:v>2.0251957812499199</c:v>
                </c:pt>
                <c:pt idx="2319">
                  <c:v>2.0268796875001596</c:v>
                </c:pt>
                <c:pt idx="2320">
                  <c:v>2.0285029687500797</c:v>
                </c:pt>
                <c:pt idx="2321">
                  <c:v>2.0301637499999998</c:v>
                </c:pt>
                <c:pt idx="2322">
                  <c:v>2.0318096875001599</c:v>
                </c:pt>
                <c:pt idx="2323">
                  <c:v>2.0335168750000001</c:v>
                </c:pt>
                <c:pt idx="2324">
                  <c:v>2.035184375</c:v>
                </c:pt>
                <c:pt idx="2325">
                  <c:v>2.0368470312499203</c:v>
                </c:pt>
                <c:pt idx="2326">
                  <c:v>2.0384453125001598</c:v>
                </c:pt>
                <c:pt idx="2327">
                  <c:v>2.04012171875008</c:v>
                </c:pt>
                <c:pt idx="2328">
                  <c:v>2.04179359375008</c:v>
                </c:pt>
                <c:pt idx="2329">
                  <c:v>2.04352125</c:v>
                </c:pt>
                <c:pt idx="2330">
                  <c:v>2.0452254687500799</c:v>
                </c:pt>
                <c:pt idx="2331">
                  <c:v>2.0469515625001597</c:v>
                </c:pt>
                <c:pt idx="2332">
                  <c:v>2.0486598437500798</c:v>
                </c:pt>
                <c:pt idx="2333">
                  <c:v>2.0503356250000002</c:v>
                </c:pt>
                <c:pt idx="2334">
                  <c:v>2.05199593750016</c:v>
                </c:pt>
                <c:pt idx="2335">
                  <c:v>2.0536971875001599</c:v>
                </c:pt>
                <c:pt idx="2336">
                  <c:v>2.0554031250000002</c:v>
                </c:pt>
                <c:pt idx="2337">
                  <c:v>2.0570934375001597</c:v>
                </c:pt>
                <c:pt idx="2338">
                  <c:v>2.0587653125001597</c:v>
                </c:pt>
                <c:pt idx="2339">
                  <c:v>2.0603990625001596</c:v>
                </c:pt>
                <c:pt idx="2340">
                  <c:v>2.0620709375001596</c:v>
                </c:pt>
                <c:pt idx="2341">
                  <c:v>2.0637051562499202</c:v>
                </c:pt>
                <c:pt idx="2342">
                  <c:v>2.0653773437500798</c:v>
                </c:pt>
                <c:pt idx="2343">
                  <c:v>2.0669665625001596</c:v>
                </c:pt>
                <c:pt idx="2344">
                  <c:v>2.0685981249999998</c:v>
                </c:pt>
                <c:pt idx="2345">
                  <c:v>2.0701993750000001</c:v>
                </c:pt>
                <c:pt idx="2346">
                  <c:v>2.0718407812499202</c:v>
                </c:pt>
                <c:pt idx="2347">
                  <c:v>2.0734509375001595</c:v>
                </c:pt>
                <c:pt idx="2348">
                  <c:v>2.0750953125001597</c:v>
                </c:pt>
                <c:pt idx="2349">
                  <c:v>2.0766989062499199</c:v>
                </c:pt>
                <c:pt idx="2350">
                  <c:v>2.07827484375008</c:v>
                </c:pt>
                <c:pt idx="2351">
                  <c:v>2.0799021875001595</c:v>
                </c:pt>
                <c:pt idx="2352">
                  <c:v>2.0815528125001599</c:v>
                </c:pt>
                <c:pt idx="2353">
                  <c:v>2.0832620312499199</c:v>
                </c:pt>
                <c:pt idx="2354">
                  <c:v>2.0849295312499203</c:v>
                </c:pt>
                <c:pt idx="2355">
                  <c:v>2.0866406249999998</c:v>
                </c:pt>
                <c:pt idx="2356">
                  <c:v>2.08829625</c:v>
                </c:pt>
                <c:pt idx="2357">
                  <c:v>2.0900385937500801</c:v>
                </c:pt>
                <c:pt idx="2358">
                  <c:v>2.0917045312499201</c:v>
                </c:pt>
                <c:pt idx="2359">
                  <c:v>2.0934695312499203</c:v>
                </c:pt>
                <c:pt idx="2360">
                  <c:v>2.0952242187500798</c:v>
                </c:pt>
                <c:pt idx="2361">
                  <c:v>2.0969982812499199</c:v>
                </c:pt>
                <c:pt idx="2362">
                  <c:v>2.0987104687500797</c:v>
                </c:pt>
                <c:pt idx="2363">
                  <c:v>2.1004396875001596</c:v>
                </c:pt>
                <c:pt idx="2364">
                  <c:v>2.1022107812499202</c:v>
                </c:pt>
                <c:pt idx="2365">
                  <c:v>2.1039685937500798</c:v>
                </c:pt>
                <c:pt idx="2366">
                  <c:v>2.10580609375008</c:v>
                </c:pt>
                <c:pt idx="2367">
                  <c:v>2.1075435937500799</c:v>
                </c:pt>
                <c:pt idx="2368">
                  <c:v>2.1093090625001598</c:v>
                </c:pt>
                <c:pt idx="2369">
                  <c:v>2.11100203124992</c:v>
                </c:pt>
                <c:pt idx="2370">
                  <c:v>2.1127726562499203</c:v>
                </c:pt>
                <c:pt idx="2371">
                  <c:v>2.1144859375001599</c:v>
                </c:pt>
                <c:pt idx="2372">
                  <c:v>2.1162007812499199</c:v>
                </c:pt>
                <c:pt idx="2373">
                  <c:v>2.1179479687500797</c:v>
                </c:pt>
                <c:pt idx="2374">
                  <c:v>2.1196692187500799</c:v>
                </c:pt>
                <c:pt idx="2375">
                  <c:v>2.1214235937500798</c:v>
                </c:pt>
                <c:pt idx="2376">
                  <c:v>2.1230885937500799</c:v>
                </c:pt>
                <c:pt idx="2377">
                  <c:v>2.1248289062499199</c:v>
                </c:pt>
                <c:pt idx="2378">
                  <c:v>2.1265587500000001</c:v>
                </c:pt>
                <c:pt idx="2379">
                  <c:v>2.1283259375001595</c:v>
                </c:pt>
                <c:pt idx="2380">
                  <c:v>2.1300275000000002</c:v>
                </c:pt>
                <c:pt idx="2381">
                  <c:v>2.1317843750000001</c:v>
                </c:pt>
                <c:pt idx="2382">
                  <c:v>2.1335340625001598</c:v>
                </c:pt>
                <c:pt idx="2383">
                  <c:v>2.1352846875001599</c:v>
                </c:pt>
                <c:pt idx="2384">
                  <c:v>2.137005625</c:v>
                </c:pt>
                <c:pt idx="2385">
                  <c:v>2.1387664062499203</c:v>
                </c:pt>
                <c:pt idx="2386">
                  <c:v>2.1405534375001598</c:v>
                </c:pt>
                <c:pt idx="2387">
                  <c:v>2.1422767187500797</c:v>
                </c:pt>
                <c:pt idx="2388">
                  <c:v>2.1440545312499202</c:v>
                </c:pt>
                <c:pt idx="2389">
                  <c:v>2.1457764062499201</c:v>
                </c:pt>
                <c:pt idx="2390">
                  <c:v>2.1475871875001595</c:v>
                </c:pt>
                <c:pt idx="2391">
                  <c:v>2.1493221875001596</c:v>
                </c:pt>
                <c:pt idx="2392">
                  <c:v>2.15106765624992</c:v>
                </c:pt>
                <c:pt idx="2393">
                  <c:v>2.1527778125001595</c:v>
                </c:pt>
                <c:pt idx="2394">
                  <c:v>2.1545314062499203</c:v>
                </c:pt>
                <c:pt idx="2395">
                  <c:v>2.1561887500000001</c:v>
                </c:pt>
                <c:pt idx="2396">
                  <c:v>2.1579279687500801</c:v>
                </c:pt>
                <c:pt idx="2397">
                  <c:v>2.1595765625001597</c:v>
                </c:pt>
                <c:pt idx="2398">
                  <c:v>2.1612493750000001</c:v>
                </c:pt>
                <c:pt idx="2399">
                  <c:v>2.16292671875008</c:v>
                </c:pt>
                <c:pt idx="2400">
                  <c:v>2.1645521875001599</c:v>
                </c:pt>
                <c:pt idx="2401">
                  <c:v>2.1662120312499202</c:v>
                </c:pt>
                <c:pt idx="2402">
                  <c:v>2.1678915625001598</c:v>
                </c:pt>
                <c:pt idx="2403">
                  <c:v>2.1695559375001596</c:v>
                </c:pt>
                <c:pt idx="2404">
                  <c:v>2.1712237499999998</c:v>
                </c:pt>
                <c:pt idx="2405">
                  <c:v>2.1729042187500798</c:v>
                </c:pt>
                <c:pt idx="2406">
                  <c:v>2.17451375</c:v>
                </c:pt>
                <c:pt idx="2407">
                  <c:v>2.1762531250000001</c:v>
                </c:pt>
                <c:pt idx="2408">
                  <c:v>2.17793734375008</c:v>
                </c:pt>
                <c:pt idx="2409">
                  <c:v>2.1796954687500798</c:v>
                </c:pt>
                <c:pt idx="2410">
                  <c:v>2.1813781250000002</c:v>
                </c:pt>
                <c:pt idx="2411">
                  <c:v>2.18315468750016</c:v>
                </c:pt>
                <c:pt idx="2412">
                  <c:v>2.1848532812499202</c:v>
                </c:pt>
                <c:pt idx="2413">
                  <c:v>2.1866035937500801</c:v>
                </c:pt>
                <c:pt idx="2414">
                  <c:v>2.1883795312499204</c:v>
                </c:pt>
                <c:pt idx="2415">
                  <c:v>2.1901759375001597</c:v>
                </c:pt>
                <c:pt idx="2416">
                  <c:v>2.1919917187500797</c:v>
                </c:pt>
                <c:pt idx="2417">
                  <c:v>2.1937600000000002</c:v>
                </c:pt>
                <c:pt idx="2418">
                  <c:v>2.1955521875001596</c:v>
                </c:pt>
                <c:pt idx="2419">
                  <c:v>2.1973432812499203</c:v>
                </c:pt>
                <c:pt idx="2420">
                  <c:v>2.1992126562499204</c:v>
                </c:pt>
                <c:pt idx="2421">
                  <c:v>2.2009517187500798</c:v>
                </c:pt>
                <c:pt idx="2422">
                  <c:v>2.2027601562499202</c:v>
                </c:pt>
                <c:pt idx="2423">
                  <c:v>2.204545</c:v>
                </c:pt>
                <c:pt idx="2424">
                  <c:v>2.206309375</c:v>
                </c:pt>
                <c:pt idx="2425">
                  <c:v>2.2080420312499203</c:v>
                </c:pt>
                <c:pt idx="2426">
                  <c:v>2.209794375</c:v>
                </c:pt>
                <c:pt idx="2427">
                  <c:v>2.2115737499999999</c:v>
                </c:pt>
                <c:pt idx="2428">
                  <c:v>2.21326828124992</c:v>
                </c:pt>
                <c:pt idx="2429">
                  <c:v>2.2150092187500801</c:v>
                </c:pt>
                <c:pt idx="2430">
                  <c:v>2.21667203124992</c:v>
                </c:pt>
                <c:pt idx="2431">
                  <c:v>2.2184439062499202</c:v>
                </c:pt>
                <c:pt idx="2432">
                  <c:v>2.2201853125001598</c:v>
                </c:pt>
                <c:pt idx="2433">
                  <c:v>2.2219696875001596</c:v>
                </c:pt>
                <c:pt idx="2434">
                  <c:v>2.2237470312499203</c:v>
                </c:pt>
                <c:pt idx="2435">
                  <c:v>2.2255346875001596</c:v>
                </c:pt>
                <c:pt idx="2436">
                  <c:v>2.227306875</c:v>
                </c:pt>
                <c:pt idx="2437">
                  <c:v>2.2291007812499202</c:v>
                </c:pt>
                <c:pt idx="2438">
                  <c:v>2.23094015624992</c:v>
                </c:pt>
                <c:pt idx="2439">
                  <c:v>2.2326731249999998</c:v>
                </c:pt>
                <c:pt idx="2440">
                  <c:v>2.2345171875001597</c:v>
                </c:pt>
                <c:pt idx="2441">
                  <c:v>2.2361890625001597</c:v>
                </c:pt>
                <c:pt idx="2442">
                  <c:v>2.2379518749999998</c:v>
                </c:pt>
                <c:pt idx="2443">
                  <c:v>2.2396340625001598</c:v>
                </c:pt>
                <c:pt idx="2444">
                  <c:v>2.2413587499999998</c:v>
                </c:pt>
                <c:pt idx="2445">
                  <c:v>2.2430609375001596</c:v>
                </c:pt>
                <c:pt idx="2446">
                  <c:v>2.24479546875008</c:v>
                </c:pt>
                <c:pt idx="2447">
                  <c:v>2.2465307812499202</c:v>
                </c:pt>
                <c:pt idx="2448">
                  <c:v>2.2482924999999998</c:v>
                </c:pt>
                <c:pt idx="2449">
                  <c:v>2.2500706250000002</c:v>
                </c:pt>
                <c:pt idx="2450">
                  <c:v>2.25183734375008</c:v>
                </c:pt>
                <c:pt idx="2451">
                  <c:v>2.2537037500000001</c:v>
                </c:pt>
                <c:pt idx="2452">
                  <c:v>2.2554637500000001</c:v>
                </c:pt>
                <c:pt idx="2453">
                  <c:v>2.2573071875001598</c:v>
                </c:pt>
                <c:pt idx="2454">
                  <c:v>2.2590257812499202</c:v>
                </c:pt>
                <c:pt idx="2455">
                  <c:v>2.2608471875001599</c:v>
                </c:pt>
                <c:pt idx="2456">
                  <c:v>2.2626092187500797</c:v>
                </c:pt>
                <c:pt idx="2457">
                  <c:v>2.2643328125001596</c:v>
                </c:pt>
                <c:pt idx="2458">
                  <c:v>2.2660634375001596</c:v>
                </c:pt>
                <c:pt idx="2459">
                  <c:v>2.2678614062499203</c:v>
                </c:pt>
                <c:pt idx="2460">
                  <c:v>2.2695425</c:v>
                </c:pt>
                <c:pt idx="2461">
                  <c:v>2.27134046875008</c:v>
                </c:pt>
                <c:pt idx="2462">
                  <c:v>2.2731154687500799</c:v>
                </c:pt>
                <c:pt idx="2463">
                  <c:v>2.2748249999999999</c:v>
                </c:pt>
                <c:pt idx="2464">
                  <c:v>2.2767409375001599</c:v>
                </c:pt>
                <c:pt idx="2465">
                  <c:v>2.27853828124992</c:v>
                </c:pt>
                <c:pt idx="2466">
                  <c:v>2.2803662500000002</c:v>
                </c:pt>
                <c:pt idx="2467">
                  <c:v>2.2822131250000002</c:v>
                </c:pt>
                <c:pt idx="2468">
                  <c:v>2.2840820312499202</c:v>
                </c:pt>
                <c:pt idx="2469">
                  <c:v>2.2858501562499201</c:v>
                </c:pt>
                <c:pt idx="2470">
                  <c:v>2.2877704687500797</c:v>
                </c:pt>
                <c:pt idx="2471">
                  <c:v>2.2895810937500798</c:v>
                </c:pt>
                <c:pt idx="2472">
                  <c:v>2.2914979687500798</c:v>
                </c:pt>
                <c:pt idx="2473">
                  <c:v>2.29343015624992</c:v>
                </c:pt>
                <c:pt idx="2474">
                  <c:v>2.2952389062499203</c:v>
                </c:pt>
                <c:pt idx="2475">
                  <c:v>2.2971015625001598</c:v>
                </c:pt>
                <c:pt idx="2476">
                  <c:v>2.2989298437500798</c:v>
                </c:pt>
                <c:pt idx="2477">
                  <c:v>2.3008337499999998</c:v>
                </c:pt>
                <c:pt idx="2478">
                  <c:v>2.3026410937500801</c:v>
                </c:pt>
                <c:pt idx="2479">
                  <c:v>2.3045556249999999</c:v>
                </c:pt>
                <c:pt idx="2480">
                  <c:v>2.3063268749999999</c:v>
                </c:pt>
                <c:pt idx="2481">
                  <c:v>2.3081414062499199</c:v>
                </c:pt>
                <c:pt idx="2482">
                  <c:v>2.3098623437500798</c:v>
                </c:pt>
                <c:pt idx="2483">
                  <c:v>2.3116224999999999</c:v>
                </c:pt>
                <c:pt idx="2484">
                  <c:v>2.3133724999999998</c:v>
                </c:pt>
                <c:pt idx="2485">
                  <c:v>2.3151309375001596</c:v>
                </c:pt>
                <c:pt idx="2486">
                  <c:v>2.3169206249999998</c:v>
                </c:pt>
                <c:pt idx="2487">
                  <c:v>2.3186018750000001</c:v>
                </c:pt>
                <c:pt idx="2488">
                  <c:v>2.32038078124992</c:v>
                </c:pt>
                <c:pt idx="2489">
                  <c:v>2.3220809375001599</c:v>
                </c:pt>
                <c:pt idx="2490">
                  <c:v>2.32383421875008</c:v>
                </c:pt>
                <c:pt idx="2491">
                  <c:v>2.3255387500000002</c:v>
                </c:pt>
                <c:pt idx="2492">
                  <c:v>2.3274059375001599</c:v>
                </c:pt>
                <c:pt idx="2493">
                  <c:v>2.3292018749999999</c:v>
                </c:pt>
                <c:pt idx="2494">
                  <c:v>2.3310706250000002</c:v>
                </c:pt>
                <c:pt idx="2495">
                  <c:v>2.3328596875001599</c:v>
                </c:pt>
                <c:pt idx="2496">
                  <c:v>2.3346453125001596</c:v>
                </c:pt>
                <c:pt idx="2497">
                  <c:v>2.3364553125001599</c:v>
                </c:pt>
                <c:pt idx="2498">
                  <c:v>2.3382165625001599</c:v>
                </c:pt>
                <c:pt idx="2499">
                  <c:v>2.34003125</c:v>
                </c:pt>
                <c:pt idx="2500">
                  <c:v>2.341815</c:v>
                </c:pt>
                <c:pt idx="2501">
                  <c:v>2.3436507812499201</c:v>
                </c:pt>
                <c:pt idx="2502">
                  <c:v>2.3453843750000001</c:v>
                </c:pt>
                <c:pt idx="2503">
                  <c:v>2.3471765625001599</c:v>
                </c:pt>
                <c:pt idx="2504">
                  <c:v>2.3488907812499202</c:v>
                </c:pt>
                <c:pt idx="2505">
                  <c:v>2.35067390624992</c:v>
                </c:pt>
                <c:pt idx="2506">
                  <c:v>2.3523965625001599</c:v>
                </c:pt>
                <c:pt idx="2507">
                  <c:v>2.3541876562499202</c:v>
                </c:pt>
                <c:pt idx="2508">
                  <c:v>2.3559506250000002</c:v>
                </c:pt>
                <c:pt idx="2509">
                  <c:v>2.3577084375001598</c:v>
                </c:pt>
                <c:pt idx="2510">
                  <c:v>2.3594596875001597</c:v>
                </c:pt>
                <c:pt idx="2511">
                  <c:v>2.3612528125001599</c:v>
                </c:pt>
                <c:pt idx="2512">
                  <c:v>2.3630256250000001</c:v>
                </c:pt>
                <c:pt idx="2513">
                  <c:v>2.3647420312499201</c:v>
                </c:pt>
                <c:pt idx="2514">
                  <c:v>2.3665082812499203</c:v>
                </c:pt>
                <c:pt idx="2515">
                  <c:v>2.3682465625001599</c:v>
                </c:pt>
                <c:pt idx="2516">
                  <c:v>2.3700745312499203</c:v>
                </c:pt>
                <c:pt idx="2517">
                  <c:v>2.3718529687500798</c:v>
                </c:pt>
                <c:pt idx="2518">
                  <c:v>2.3736781250000001</c:v>
                </c:pt>
                <c:pt idx="2519">
                  <c:v>2.3754646875001599</c:v>
                </c:pt>
                <c:pt idx="2520">
                  <c:v>2.37732546875008</c:v>
                </c:pt>
                <c:pt idx="2521">
                  <c:v>2.3791523437500799</c:v>
                </c:pt>
                <c:pt idx="2522">
                  <c:v>2.381024375</c:v>
                </c:pt>
                <c:pt idx="2523">
                  <c:v>2.38293390624992</c:v>
                </c:pt>
                <c:pt idx="2524">
                  <c:v>2.3847692187500797</c:v>
                </c:pt>
                <c:pt idx="2525">
                  <c:v>2.3866953125001595</c:v>
                </c:pt>
                <c:pt idx="2526">
                  <c:v>2.3885296875001596</c:v>
                </c:pt>
                <c:pt idx="2527">
                  <c:v>2.3904406250000001</c:v>
                </c:pt>
                <c:pt idx="2528">
                  <c:v>2.392273125</c:v>
                </c:pt>
                <c:pt idx="2529">
                  <c:v>2.3941815625001599</c:v>
                </c:pt>
                <c:pt idx="2530">
                  <c:v>2.3960548437500799</c:v>
                </c:pt>
                <c:pt idx="2531">
                  <c:v>2.3979412500000001</c:v>
                </c:pt>
                <c:pt idx="2532">
                  <c:v>2.3997278125001595</c:v>
                </c:pt>
                <c:pt idx="2533">
                  <c:v>2.4015106249999998</c:v>
                </c:pt>
                <c:pt idx="2534">
                  <c:v>2.4033448437500797</c:v>
                </c:pt>
                <c:pt idx="2535">
                  <c:v>2.4051092187500798</c:v>
                </c:pt>
                <c:pt idx="2536">
                  <c:v>2.4069112499999998</c:v>
                </c:pt>
                <c:pt idx="2537">
                  <c:v>2.4086723437500797</c:v>
                </c:pt>
                <c:pt idx="2538">
                  <c:v>2.4105237499999999</c:v>
                </c:pt>
                <c:pt idx="2539">
                  <c:v>2.4122507812499201</c:v>
                </c:pt>
                <c:pt idx="2540">
                  <c:v>2.41403015624992</c:v>
                </c:pt>
                <c:pt idx="2541">
                  <c:v>2.4157265625001596</c:v>
                </c:pt>
                <c:pt idx="2542">
                  <c:v>2.41753328124992</c:v>
                </c:pt>
                <c:pt idx="2543">
                  <c:v>2.4192995312499201</c:v>
                </c:pt>
                <c:pt idx="2544">
                  <c:v>2.421059375</c:v>
                </c:pt>
                <c:pt idx="2545">
                  <c:v>2.4228190625001598</c:v>
                </c:pt>
                <c:pt idx="2546">
                  <c:v>2.4246721875001596</c:v>
                </c:pt>
                <c:pt idx="2547">
                  <c:v>2.4264462500000001</c:v>
                </c:pt>
                <c:pt idx="2548">
                  <c:v>2.4282112499999999</c:v>
                </c:pt>
                <c:pt idx="2549">
                  <c:v>2.4300293750000002</c:v>
                </c:pt>
                <c:pt idx="2550">
                  <c:v>2.4317682812499202</c:v>
                </c:pt>
                <c:pt idx="2551">
                  <c:v>2.4336167187500797</c:v>
                </c:pt>
                <c:pt idx="2552">
                  <c:v>2.4354109375001598</c:v>
                </c:pt>
                <c:pt idx="2553">
                  <c:v>2.4372854687500798</c:v>
                </c:pt>
                <c:pt idx="2554">
                  <c:v>2.4391139062499203</c:v>
                </c:pt>
                <c:pt idx="2555">
                  <c:v>2.4409801562499203</c:v>
                </c:pt>
                <c:pt idx="2556">
                  <c:v>2.44276781250016</c:v>
                </c:pt>
                <c:pt idx="2557">
                  <c:v>2.4446120312499202</c:v>
                </c:pt>
                <c:pt idx="2558">
                  <c:v>2.4464603125001596</c:v>
                </c:pt>
                <c:pt idx="2559">
                  <c:v>2.4483167187500801</c:v>
                </c:pt>
                <c:pt idx="2560">
                  <c:v>2.4501775000000001</c:v>
                </c:pt>
                <c:pt idx="2561">
                  <c:v>2.4520259375001596</c:v>
                </c:pt>
                <c:pt idx="2562">
                  <c:v>2.4538481249999999</c:v>
                </c:pt>
                <c:pt idx="2563">
                  <c:v>2.4556359375001597</c:v>
                </c:pt>
                <c:pt idx="2564">
                  <c:v>2.4575215625001596</c:v>
                </c:pt>
                <c:pt idx="2565">
                  <c:v>2.4593387500000001</c:v>
                </c:pt>
                <c:pt idx="2566">
                  <c:v>2.4611904687500799</c:v>
                </c:pt>
                <c:pt idx="2567">
                  <c:v>2.4629962500000002</c:v>
                </c:pt>
                <c:pt idx="2568">
                  <c:v>2.4648373437500797</c:v>
                </c:pt>
                <c:pt idx="2569">
                  <c:v>2.46663015624992</c:v>
                </c:pt>
                <c:pt idx="2570">
                  <c:v>2.4684890625001596</c:v>
                </c:pt>
                <c:pt idx="2571">
                  <c:v>2.4702992187500801</c:v>
                </c:pt>
                <c:pt idx="2572">
                  <c:v>2.4721990625001595</c:v>
                </c:pt>
                <c:pt idx="2573">
                  <c:v>2.4741068749999999</c:v>
                </c:pt>
                <c:pt idx="2574">
                  <c:v>2.4759953125001597</c:v>
                </c:pt>
                <c:pt idx="2575">
                  <c:v>2.4779035937500797</c:v>
                </c:pt>
                <c:pt idx="2576">
                  <c:v>2.4797565625001599</c:v>
                </c:pt>
                <c:pt idx="2577">
                  <c:v>2.4817040625001598</c:v>
                </c:pt>
                <c:pt idx="2578">
                  <c:v>2.48359140624992</c:v>
                </c:pt>
                <c:pt idx="2579">
                  <c:v>2.4855624999999999</c:v>
                </c:pt>
                <c:pt idx="2580">
                  <c:v>2.4874890625001598</c:v>
                </c:pt>
                <c:pt idx="2581">
                  <c:v>2.4894456250000001</c:v>
                </c:pt>
                <c:pt idx="2582">
                  <c:v>2.4912792187500798</c:v>
                </c:pt>
                <c:pt idx="2583">
                  <c:v>2.4931940625001596</c:v>
                </c:pt>
                <c:pt idx="2584">
                  <c:v>2.4950604687500797</c:v>
                </c:pt>
                <c:pt idx="2585">
                  <c:v>2.49693875</c:v>
                </c:pt>
                <c:pt idx="2586">
                  <c:v>2.4988309375001596</c:v>
                </c:pt>
                <c:pt idx="2587">
                  <c:v>2.5006576562499201</c:v>
                </c:pt>
                <c:pt idx="2588">
                  <c:v>2.5025403125001597</c:v>
                </c:pt>
                <c:pt idx="2589">
                  <c:v>2.5043614062499202</c:v>
                </c:pt>
                <c:pt idx="2590">
                  <c:v>2.5062187499999999</c:v>
                </c:pt>
                <c:pt idx="2591">
                  <c:v>2.5080131250000002</c:v>
                </c:pt>
                <c:pt idx="2592">
                  <c:v>2.5099129687500801</c:v>
                </c:pt>
                <c:pt idx="2593">
                  <c:v>2.5117223437500797</c:v>
                </c:pt>
                <c:pt idx="2594">
                  <c:v>2.51358078124992</c:v>
                </c:pt>
                <c:pt idx="2595">
                  <c:v>2.5154142187500801</c:v>
                </c:pt>
                <c:pt idx="2596">
                  <c:v>2.51729515624992</c:v>
                </c:pt>
                <c:pt idx="2597">
                  <c:v>2.5192096875001599</c:v>
                </c:pt>
                <c:pt idx="2598">
                  <c:v>2.5210985937500801</c:v>
                </c:pt>
                <c:pt idx="2599">
                  <c:v>2.5229932812499203</c:v>
                </c:pt>
                <c:pt idx="2600">
                  <c:v>2.5248190625001596</c:v>
                </c:pt>
                <c:pt idx="2601">
                  <c:v>2.52675625</c:v>
                </c:pt>
                <c:pt idx="2602">
                  <c:v>2.5286528125001597</c:v>
                </c:pt>
                <c:pt idx="2603">
                  <c:v>2.5305650000000002</c:v>
                </c:pt>
                <c:pt idx="2604">
                  <c:v>2.5323935937500797</c:v>
                </c:pt>
                <c:pt idx="2605">
                  <c:v>2.5342934375001596</c:v>
                </c:pt>
                <c:pt idx="2606">
                  <c:v>2.5361678125001599</c:v>
                </c:pt>
                <c:pt idx="2607">
                  <c:v>2.5380181249999998</c:v>
                </c:pt>
                <c:pt idx="2608">
                  <c:v>2.5398512499999999</c:v>
                </c:pt>
                <c:pt idx="2609">
                  <c:v>2.5417274999999999</c:v>
                </c:pt>
                <c:pt idx="2610">
                  <c:v>2.5436465625001596</c:v>
                </c:pt>
                <c:pt idx="2611">
                  <c:v>2.5454918750000002</c:v>
                </c:pt>
                <c:pt idx="2612">
                  <c:v>2.5473682812499203</c:v>
                </c:pt>
                <c:pt idx="2613">
                  <c:v>2.5492201562499202</c:v>
                </c:pt>
                <c:pt idx="2614">
                  <c:v>2.5511584375001597</c:v>
                </c:pt>
                <c:pt idx="2615">
                  <c:v>2.5530098437500799</c:v>
                </c:pt>
                <c:pt idx="2616">
                  <c:v>2.5549020312499202</c:v>
                </c:pt>
                <c:pt idx="2617">
                  <c:v>2.55675640624992</c:v>
                </c:pt>
                <c:pt idx="2618">
                  <c:v>2.5586531250000002</c:v>
                </c:pt>
                <c:pt idx="2619">
                  <c:v>2.560499375</c:v>
                </c:pt>
                <c:pt idx="2620">
                  <c:v>2.5623490625001599</c:v>
                </c:pt>
                <c:pt idx="2621">
                  <c:v>2.56424578124992</c:v>
                </c:pt>
                <c:pt idx="2622">
                  <c:v>2.5661310937500801</c:v>
                </c:pt>
                <c:pt idx="2623">
                  <c:v>2.56802328124992</c:v>
                </c:pt>
                <c:pt idx="2624">
                  <c:v>2.56985625</c:v>
                </c:pt>
                <c:pt idx="2625">
                  <c:v>2.5717623437500801</c:v>
                </c:pt>
                <c:pt idx="2626">
                  <c:v>2.5735976562499201</c:v>
                </c:pt>
                <c:pt idx="2627">
                  <c:v>2.5754954687500797</c:v>
                </c:pt>
                <c:pt idx="2628">
                  <c:v>2.5773290625001599</c:v>
                </c:pt>
                <c:pt idx="2629">
                  <c:v>2.5792739062499201</c:v>
                </c:pt>
                <c:pt idx="2630">
                  <c:v>2.5812103125001595</c:v>
                </c:pt>
                <c:pt idx="2631">
                  <c:v>2.5831159375001596</c:v>
                </c:pt>
                <c:pt idx="2632">
                  <c:v>2.58500828124992</c:v>
                </c:pt>
                <c:pt idx="2633">
                  <c:v>2.5869395312499202</c:v>
                </c:pt>
                <c:pt idx="2634">
                  <c:v>2.5888356250000002</c:v>
                </c:pt>
                <c:pt idx="2635">
                  <c:v>2.5907301562499203</c:v>
                </c:pt>
                <c:pt idx="2636">
                  <c:v>2.5926635937500797</c:v>
                </c:pt>
                <c:pt idx="2637">
                  <c:v>2.5946175</c:v>
                </c:pt>
                <c:pt idx="2638">
                  <c:v>2.5966148437500798</c:v>
                </c:pt>
                <c:pt idx="2639">
                  <c:v>2.59849703124992</c:v>
                </c:pt>
                <c:pt idx="2640">
                  <c:v>2.60039828124992</c:v>
                </c:pt>
                <c:pt idx="2641">
                  <c:v>2.6022892187500797</c:v>
                </c:pt>
                <c:pt idx="2642">
                  <c:v>2.6042192187500799</c:v>
                </c:pt>
                <c:pt idx="2643">
                  <c:v>2.6060846875001595</c:v>
                </c:pt>
                <c:pt idx="2644">
                  <c:v>2.6080406250000001</c:v>
                </c:pt>
                <c:pt idx="2645">
                  <c:v>2.6099456249999999</c:v>
                </c:pt>
                <c:pt idx="2646">
                  <c:v>2.6118903125001598</c:v>
                </c:pt>
                <c:pt idx="2647">
                  <c:v>2.6137596875001599</c:v>
                </c:pt>
                <c:pt idx="2648">
                  <c:v>2.61561328124992</c:v>
                </c:pt>
                <c:pt idx="2649">
                  <c:v>2.6174610937500797</c:v>
                </c:pt>
                <c:pt idx="2650">
                  <c:v>2.6193276562499199</c:v>
                </c:pt>
                <c:pt idx="2651">
                  <c:v>2.6212157812499202</c:v>
                </c:pt>
                <c:pt idx="2652">
                  <c:v>2.6230506249999999</c:v>
                </c:pt>
                <c:pt idx="2653">
                  <c:v>2.6249309375001597</c:v>
                </c:pt>
                <c:pt idx="2654">
                  <c:v>2.6268043749999999</c:v>
                </c:pt>
                <c:pt idx="2655">
                  <c:v>2.6286987499999999</c:v>
                </c:pt>
                <c:pt idx="2656">
                  <c:v>2.6305399999999999</c:v>
                </c:pt>
                <c:pt idx="2657">
                  <c:v>2.6324631250000001</c:v>
                </c:pt>
                <c:pt idx="2658">
                  <c:v>2.6343365625001596</c:v>
                </c:pt>
                <c:pt idx="2659">
                  <c:v>2.6363503125001597</c:v>
                </c:pt>
                <c:pt idx="2660">
                  <c:v>2.6383209375001599</c:v>
                </c:pt>
                <c:pt idx="2661">
                  <c:v>2.6402381250000002</c:v>
                </c:pt>
                <c:pt idx="2662">
                  <c:v>2.6422090625001595</c:v>
                </c:pt>
                <c:pt idx="2663">
                  <c:v>2.6441940625001599</c:v>
                </c:pt>
                <c:pt idx="2664">
                  <c:v>2.6461243749999999</c:v>
                </c:pt>
                <c:pt idx="2665">
                  <c:v>2.64807375</c:v>
                </c:pt>
                <c:pt idx="2666">
                  <c:v>2.650061875</c:v>
                </c:pt>
                <c:pt idx="2667">
                  <c:v>2.6519978125001598</c:v>
                </c:pt>
                <c:pt idx="2668">
                  <c:v>2.6539487500000001</c:v>
                </c:pt>
                <c:pt idx="2669">
                  <c:v>2.6558128125001597</c:v>
                </c:pt>
                <c:pt idx="2670">
                  <c:v>2.6577475000000002</c:v>
                </c:pt>
                <c:pt idx="2671">
                  <c:v>2.6596603125001597</c:v>
                </c:pt>
                <c:pt idx="2672">
                  <c:v>2.6615837500000001</c:v>
                </c:pt>
                <c:pt idx="2673">
                  <c:v>2.6634784375001597</c:v>
                </c:pt>
                <c:pt idx="2674">
                  <c:v>2.6654271875001596</c:v>
                </c:pt>
                <c:pt idx="2675">
                  <c:v>2.6673443749999999</c:v>
                </c:pt>
                <c:pt idx="2676">
                  <c:v>2.6692553125001597</c:v>
                </c:pt>
                <c:pt idx="2677">
                  <c:v>2.6712009375001595</c:v>
                </c:pt>
                <c:pt idx="2678">
                  <c:v>2.6732049999999998</c:v>
                </c:pt>
                <c:pt idx="2679">
                  <c:v>2.6752403125001596</c:v>
                </c:pt>
                <c:pt idx="2680">
                  <c:v>2.6772106249999998</c:v>
                </c:pt>
                <c:pt idx="2681">
                  <c:v>2.6792371875001599</c:v>
                </c:pt>
                <c:pt idx="2682">
                  <c:v>2.6812006249999998</c:v>
                </c:pt>
                <c:pt idx="2683">
                  <c:v>2.6832503125001597</c:v>
                </c:pt>
                <c:pt idx="2684">
                  <c:v>2.6852278125001598</c:v>
                </c:pt>
                <c:pt idx="2685">
                  <c:v>2.6872787499999999</c:v>
                </c:pt>
                <c:pt idx="2686">
                  <c:v>2.6892753125001598</c:v>
                </c:pt>
                <c:pt idx="2687">
                  <c:v>2.6912862500000001</c:v>
                </c:pt>
                <c:pt idx="2688">
                  <c:v>2.6932662500000002</c:v>
                </c:pt>
                <c:pt idx="2689">
                  <c:v>2.6952531249999998</c:v>
                </c:pt>
                <c:pt idx="2690">
                  <c:v>2.6971803125001599</c:v>
                </c:pt>
                <c:pt idx="2691">
                  <c:v>2.6991421875001596</c:v>
                </c:pt>
                <c:pt idx="2692">
                  <c:v>2.7011728125001597</c:v>
                </c:pt>
                <c:pt idx="2693">
                  <c:v>2.7031049999999999</c:v>
                </c:pt>
                <c:pt idx="2694">
                  <c:v>2.7050553125001597</c:v>
                </c:pt>
                <c:pt idx="2695">
                  <c:v>2.7069578125001597</c:v>
                </c:pt>
                <c:pt idx="2696">
                  <c:v>2.7089178125001596</c:v>
                </c:pt>
                <c:pt idx="2697">
                  <c:v>2.7108043749999999</c:v>
                </c:pt>
                <c:pt idx="2698">
                  <c:v>2.7127325</c:v>
                </c:pt>
                <c:pt idx="2699">
                  <c:v>2.7145915625001598</c:v>
                </c:pt>
                <c:pt idx="2700">
                  <c:v>2.7165471875001597</c:v>
                </c:pt>
                <c:pt idx="2701">
                  <c:v>2.7184137499999999</c:v>
                </c:pt>
                <c:pt idx="2702">
                  <c:v>2.7202528125001599</c:v>
                </c:pt>
                <c:pt idx="2703">
                  <c:v>2.7221243749999999</c:v>
                </c:pt>
                <c:pt idx="2704">
                  <c:v>2.7240378125001596</c:v>
                </c:pt>
                <c:pt idx="2705">
                  <c:v>2.7259740625001596</c:v>
                </c:pt>
                <c:pt idx="2706">
                  <c:v>2.7278784375001597</c:v>
                </c:pt>
                <c:pt idx="2707">
                  <c:v>2.7298121875001597</c:v>
                </c:pt>
                <c:pt idx="2708">
                  <c:v>2.73170125</c:v>
                </c:pt>
                <c:pt idx="2709">
                  <c:v>2.7336337500000001</c:v>
                </c:pt>
                <c:pt idx="2710">
                  <c:v>2.7355143750000002</c:v>
                </c:pt>
                <c:pt idx="2711">
                  <c:v>2.7375003125001598</c:v>
                </c:pt>
                <c:pt idx="2712">
                  <c:v>2.7394678125001599</c:v>
                </c:pt>
                <c:pt idx="2713">
                  <c:v>2.7414575000000001</c:v>
                </c:pt>
                <c:pt idx="2714">
                  <c:v>2.74343</c:v>
                </c:pt>
                <c:pt idx="2715">
                  <c:v>2.7453924999999999</c:v>
                </c:pt>
                <c:pt idx="2716">
                  <c:v>2.747341875</c:v>
                </c:pt>
                <c:pt idx="2717">
                  <c:v>2.7493146875001599</c:v>
                </c:pt>
                <c:pt idx="2718">
                  <c:v>2.7512862500000002</c:v>
                </c:pt>
                <c:pt idx="2719">
                  <c:v>2.7532725</c:v>
                </c:pt>
                <c:pt idx="2720">
                  <c:v>2.7552609375001595</c:v>
                </c:pt>
                <c:pt idx="2721">
                  <c:v>2.7572337500000001</c:v>
                </c:pt>
                <c:pt idx="2722">
                  <c:v>2.7592196875001598</c:v>
                </c:pt>
                <c:pt idx="2723">
                  <c:v>2.7611246875001596</c:v>
                </c:pt>
                <c:pt idx="2724">
                  <c:v>2.7631109375001599</c:v>
                </c:pt>
                <c:pt idx="2725">
                  <c:v>2.765015</c:v>
                </c:pt>
                <c:pt idx="2726">
                  <c:v>2.7670312500000001</c:v>
                </c:pt>
                <c:pt idx="2727">
                  <c:v>2.7689478125001599</c:v>
                </c:pt>
                <c:pt idx="2728">
                  <c:v>2.7709287499999999</c:v>
                </c:pt>
                <c:pt idx="2729">
                  <c:v>2.7727984375001595</c:v>
                </c:pt>
                <c:pt idx="2730">
                  <c:v>2.7747674999999998</c:v>
                </c:pt>
                <c:pt idx="2731">
                  <c:v>2.7766774999999999</c:v>
                </c:pt>
                <c:pt idx="2732">
                  <c:v>2.7786062500000002</c:v>
                </c:pt>
                <c:pt idx="2733">
                  <c:v>2.7805781249999999</c:v>
                </c:pt>
                <c:pt idx="2734">
                  <c:v>2.78245875</c:v>
                </c:pt>
                <c:pt idx="2735">
                  <c:v>2.7844056250000002</c:v>
                </c:pt>
                <c:pt idx="2736">
                  <c:v>2.7863153125001596</c:v>
                </c:pt>
                <c:pt idx="2737">
                  <c:v>2.7883125</c:v>
                </c:pt>
                <c:pt idx="2738">
                  <c:v>2.7902046875001596</c:v>
                </c:pt>
                <c:pt idx="2739">
                  <c:v>2.7922059375001598</c:v>
                </c:pt>
                <c:pt idx="2740">
                  <c:v>2.7941556250000001</c:v>
                </c:pt>
                <c:pt idx="2741">
                  <c:v>2.7961537500000002</c:v>
                </c:pt>
                <c:pt idx="2742">
                  <c:v>2.79809375</c:v>
                </c:pt>
                <c:pt idx="2743">
                  <c:v>2.8000862500000001</c:v>
                </c:pt>
                <c:pt idx="2744">
                  <c:v>2.8020678125001597</c:v>
                </c:pt>
                <c:pt idx="2745">
                  <c:v>2.8040453125001599</c:v>
                </c:pt>
                <c:pt idx="2746">
                  <c:v>2.805949375</c:v>
                </c:pt>
                <c:pt idx="2747">
                  <c:v>2.8078640625001596</c:v>
                </c:pt>
                <c:pt idx="2748">
                  <c:v>2.8098409375001596</c:v>
                </c:pt>
                <c:pt idx="2749">
                  <c:v>2.8118068749999998</c:v>
                </c:pt>
                <c:pt idx="2750">
                  <c:v>2.813725625</c:v>
                </c:pt>
                <c:pt idx="2751">
                  <c:v>2.8155815625001597</c:v>
                </c:pt>
                <c:pt idx="2752">
                  <c:v>2.8174634375001597</c:v>
                </c:pt>
                <c:pt idx="2753">
                  <c:v>2.8193703125001597</c:v>
                </c:pt>
                <c:pt idx="2754">
                  <c:v>2.8212840625001596</c:v>
                </c:pt>
                <c:pt idx="2755">
                  <c:v>2.823168125</c:v>
                </c:pt>
                <c:pt idx="2756">
                  <c:v>2.825081875</c:v>
                </c:pt>
                <c:pt idx="2757">
                  <c:v>2.8270143750000001</c:v>
                </c:pt>
                <c:pt idx="2758">
                  <c:v>2.8289928125001595</c:v>
                </c:pt>
                <c:pt idx="2759">
                  <c:v>2.8308909375001599</c:v>
                </c:pt>
                <c:pt idx="2760">
                  <c:v>2.8328600000000002</c:v>
                </c:pt>
                <c:pt idx="2761">
                  <c:v>2.8348693749999998</c:v>
                </c:pt>
                <c:pt idx="2762">
                  <c:v>2.8368878125001595</c:v>
                </c:pt>
                <c:pt idx="2763">
                  <c:v>2.8388343749999998</c:v>
                </c:pt>
                <c:pt idx="2764">
                  <c:v>2.8408284375001598</c:v>
                </c:pt>
                <c:pt idx="2765">
                  <c:v>2.8428871875001596</c:v>
                </c:pt>
                <c:pt idx="2766">
                  <c:v>2.84498125</c:v>
                </c:pt>
                <c:pt idx="2767">
                  <c:v>2.8469715625001597</c:v>
                </c:pt>
                <c:pt idx="2768">
                  <c:v>2.8489390625001598</c:v>
                </c:pt>
                <c:pt idx="2769">
                  <c:v>2.8510028125001599</c:v>
                </c:pt>
                <c:pt idx="2770">
                  <c:v>2.8530234375001595</c:v>
                </c:pt>
                <c:pt idx="2771">
                  <c:v>2.8550596875001597</c:v>
                </c:pt>
                <c:pt idx="2772">
                  <c:v>2.857069375</c:v>
                </c:pt>
                <c:pt idx="2773">
                  <c:v>2.8591421875001597</c:v>
                </c:pt>
                <c:pt idx="2774">
                  <c:v>2.861175625</c:v>
                </c:pt>
                <c:pt idx="2775">
                  <c:v>2.8632318749999999</c:v>
                </c:pt>
                <c:pt idx="2776">
                  <c:v>2.8652196875001597</c:v>
                </c:pt>
                <c:pt idx="2777">
                  <c:v>2.8672599999999999</c:v>
                </c:pt>
                <c:pt idx="2778">
                  <c:v>2.869275</c:v>
                </c:pt>
                <c:pt idx="2779">
                  <c:v>2.8713284375001598</c:v>
                </c:pt>
                <c:pt idx="2780">
                  <c:v>2.8733665625001596</c:v>
                </c:pt>
                <c:pt idx="2781">
                  <c:v>2.8753943749999999</c:v>
                </c:pt>
                <c:pt idx="2782">
                  <c:v>2.8774184375001597</c:v>
                </c:pt>
                <c:pt idx="2783">
                  <c:v>2.8793896875001597</c:v>
                </c:pt>
                <c:pt idx="2784">
                  <c:v>2.8814012500000001</c:v>
                </c:pt>
                <c:pt idx="2785">
                  <c:v>2.8833465625001597</c:v>
                </c:pt>
                <c:pt idx="2786">
                  <c:v>2.8853928125001596</c:v>
                </c:pt>
                <c:pt idx="2787">
                  <c:v>2.8873618749999999</c:v>
                </c:pt>
                <c:pt idx="2788">
                  <c:v>2.8893956250000001</c:v>
                </c:pt>
                <c:pt idx="2789">
                  <c:v>2.8913871875001598</c:v>
                </c:pt>
                <c:pt idx="2790">
                  <c:v>2.8933965625001599</c:v>
                </c:pt>
                <c:pt idx="2791">
                  <c:v>2.8953871875001598</c:v>
                </c:pt>
                <c:pt idx="2792">
                  <c:v>2.8974190625001599</c:v>
                </c:pt>
                <c:pt idx="2793">
                  <c:v>2.8994618750000001</c:v>
                </c:pt>
                <c:pt idx="2794">
                  <c:v>2.9015021875001596</c:v>
                </c:pt>
                <c:pt idx="2795">
                  <c:v>2.9035659375001597</c:v>
                </c:pt>
                <c:pt idx="2796">
                  <c:v>2.9056081250000001</c:v>
                </c:pt>
                <c:pt idx="2797">
                  <c:v>2.90769375</c:v>
                </c:pt>
                <c:pt idx="2798">
                  <c:v>2.909739375</c:v>
                </c:pt>
                <c:pt idx="2799">
                  <c:v>2.9117765625001599</c:v>
                </c:pt>
                <c:pt idx="2800">
                  <c:v>2.9137884375001599</c:v>
                </c:pt>
                <c:pt idx="2801">
                  <c:v>2.9158540625001597</c:v>
                </c:pt>
                <c:pt idx="2802">
                  <c:v>2.9178612500000001</c:v>
                </c:pt>
                <c:pt idx="2803">
                  <c:v>2.9198715625001599</c:v>
                </c:pt>
                <c:pt idx="2804">
                  <c:v>2.9218153125001596</c:v>
                </c:pt>
                <c:pt idx="2805">
                  <c:v>2.9237753125001595</c:v>
                </c:pt>
                <c:pt idx="2806">
                  <c:v>2.9256537499999999</c:v>
                </c:pt>
                <c:pt idx="2807">
                  <c:v>2.9275990625001596</c:v>
                </c:pt>
                <c:pt idx="2808">
                  <c:v>2.9294909375001597</c:v>
                </c:pt>
                <c:pt idx="2809">
                  <c:v>2.9314296875001595</c:v>
                </c:pt>
                <c:pt idx="2810">
                  <c:v>2.9333537500000002</c:v>
                </c:pt>
                <c:pt idx="2811">
                  <c:v>2.9352206249999999</c:v>
                </c:pt>
                <c:pt idx="2812">
                  <c:v>2.9371874999999998</c:v>
                </c:pt>
                <c:pt idx="2813">
                  <c:v>2.9391025000000002</c:v>
                </c:pt>
                <c:pt idx="2814">
                  <c:v>2.94109</c:v>
                </c:pt>
                <c:pt idx="2815">
                  <c:v>2.9430662500000002</c:v>
                </c:pt>
                <c:pt idx="2816">
                  <c:v>2.9450893749999998</c:v>
                </c:pt>
                <c:pt idx="2817">
                  <c:v>2.9470609375001597</c:v>
                </c:pt>
                <c:pt idx="2818">
                  <c:v>2.9491365625001595</c:v>
                </c:pt>
                <c:pt idx="2819">
                  <c:v>2.9511334375001597</c:v>
                </c:pt>
                <c:pt idx="2820">
                  <c:v>2.9531615625001599</c:v>
                </c:pt>
                <c:pt idx="2821">
                  <c:v>2.9552156250000001</c:v>
                </c:pt>
                <c:pt idx="2822">
                  <c:v>2.9572268749999999</c:v>
                </c:pt>
                <c:pt idx="2823">
                  <c:v>2.9592437500000002</c:v>
                </c:pt>
                <c:pt idx="2824">
                  <c:v>2.9612743749999999</c:v>
                </c:pt>
                <c:pt idx="2825">
                  <c:v>2.9632646875001596</c:v>
                </c:pt>
                <c:pt idx="2826">
                  <c:v>2.9652721875001595</c:v>
                </c:pt>
                <c:pt idx="2827">
                  <c:v>2.9673565625001599</c:v>
                </c:pt>
                <c:pt idx="2828">
                  <c:v>2.9693346875001598</c:v>
                </c:pt>
                <c:pt idx="2829">
                  <c:v>2.9713415625001596</c:v>
                </c:pt>
                <c:pt idx="2830">
                  <c:v>2.9733909375001599</c:v>
                </c:pt>
                <c:pt idx="2831">
                  <c:v>2.9753375000000002</c:v>
                </c:pt>
                <c:pt idx="2832">
                  <c:v>2.9772946875001596</c:v>
                </c:pt>
                <c:pt idx="2833">
                  <c:v>2.9792931249999999</c:v>
                </c:pt>
                <c:pt idx="2834">
                  <c:v>2.9812237499999998</c:v>
                </c:pt>
                <c:pt idx="2835">
                  <c:v>2.9832481249999998</c:v>
                </c:pt>
                <c:pt idx="2836">
                  <c:v>2.9851696875001599</c:v>
                </c:pt>
                <c:pt idx="2837">
                  <c:v>2.9870865625001599</c:v>
                </c:pt>
                <c:pt idx="2838">
                  <c:v>2.9890578125001599</c:v>
                </c:pt>
                <c:pt idx="2839">
                  <c:v>2.9909903125001596</c:v>
                </c:pt>
                <c:pt idx="2840">
                  <c:v>2.9928900000000001</c:v>
                </c:pt>
                <c:pt idx="2841">
                  <c:v>2.9949406249999999</c:v>
                </c:pt>
                <c:pt idx="2842">
                  <c:v>2.9969290625001599</c:v>
                </c:pt>
                <c:pt idx="2843">
                  <c:v>2.9989378125001598</c:v>
                </c:pt>
                <c:pt idx="2844">
                  <c:v>3.0009971875001598</c:v>
                </c:pt>
                <c:pt idx="2845">
                  <c:v>3.0029478125001599</c:v>
                </c:pt>
                <c:pt idx="2846">
                  <c:v>3.0050390625001597</c:v>
                </c:pt>
                <c:pt idx="2847">
                  <c:v>3.0070437499999998</c:v>
                </c:pt>
                <c:pt idx="2848">
                  <c:v>3.0090521875001599</c:v>
                </c:pt>
                <c:pt idx="2849">
                  <c:v>3.0110718749999998</c:v>
                </c:pt>
                <c:pt idx="2850">
                  <c:v>3.0131462500000001</c:v>
                </c:pt>
                <c:pt idx="2851">
                  <c:v>3.0151384375001595</c:v>
                </c:pt>
                <c:pt idx="2852">
                  <c:v>3.0171843749999998</c:v>
                </c:pt>
                <c:pt idx="2853">
                  <c:v>3.0191650000000001</c:v>
                </c:pt>
                <c:pt idx="2854">
                  <c:v>3.021168125</c:v>
                </c:pt>
                <c:pt idx="2855">
                  <c:v>3.023184375</c:v>
                </c:pt>
                <c:pt idx="2856">
                  <c:v>3.025168125</c:v>
                </c:pt>
                <c:pt idx="2857">
                  <c:v>3.0271512500000002</c:v>
                </c:pt>
                <c:pt idx="2858">
                  <c:v>3.0291646875001597</c:v>
                </c:pt>
                <c:pt idx="2859">
                  <c:v>3.0311937499999999</c:v>
                </c:pt>
                <c:pt idx="2860">
                  <c:v>3.0332024999999998</c:v>
                </c:pt>
                <c:pt idx="2861">
                  <c:v>3.0352000000000001</c:v>
                </c:pt>
                <c:pt idx="2862">
                  <c:v>3.0371656250000001</c:v>
                </c:pt>
                <c:pt idx="2863">
                  <c:v>3.0392193750000001</c:v>
                </c:pt>
                <c:pt idx="2864">
                  <c:v>3.0412159375001599</c:v>
                </c:pt>
                <c:pt idx="2865">
                  <c:v>3.0433459375001597</c:v>
                </c:pt>
                <c:pt idx="2866">
                  <c:v>3.0453953125001596</c:v>
                </c:pt>
                <c:pt idx="2867">
                  <c:v>3.04749625</c:v>
                </c:pt>
                <c:pt idx="2868">
                  <c:v>3.0495071875001596</c:v>
                </c:pt>
                <c:pt idx="2869">
                  <c:v>3.0515846875001595</c:v>
                </c:pt>
                <c:pt idx="2870">
                  <c:v>3.0536290625001596</c:v>
                </c:pt>
                <c:pt idx="2871">
                  <c:v>3.0557850000000002</c:v>
                </c:pt>
                <c:pt idx="2872">
                  <c:v>3.0578928125001599</c:v>
                </c:pt>
                <c:pt idx="2873">
                  <c:v>3.0600003125001596</c:v>
                </c:pt>
                <c:pt idx="2874">
                  <c:v>3.0621475</c:v>
                </c:pt>
                <c:pt idx="2875">
                  <c:v>3.0642040625001599</c:v>
                </c:pt>
                <c:pt idx="2876">
                  <c:v>3.0662975000000001</c:v>
                </c:pt>
                <c:pt idx="2877">
                  <c:v>3.0684243750000002</c:v>
                </c:pt>
                <c:pt idx="2878">
                  <c:v>3.070599375</c:v>
                </c:pt>
                <c:pt idx="2879">
                  <c:v>3.0726996875001595</c:v>
                </c:pt>
                <c:pt idx="2880">
                  <c:v>3.0748696875001595</c:v>
                </c:pt>
                <c:pt idx="2881">
                  <c:v>3.0769378125001596</c:v>
                </c:pt>
                <c:pt idx="2882">
                  <c:v>3.0790790625001598</c:v>
                </c:pt>
                <c:pt idx="2883">
                  <c:v>3.0811137500000001</c:v>
                </c:pt>
                <c:pt idx="2884">
                  <c:v>3.0831606250000001</c:v>
                </c:pt>
                <c:pt idx="2885">
                  <c:v>3.08521125</c:v>
                </c:pt>
                <c:pt idx="2886">
                  <c:v>3.0872628125001595</c:v>
                </c:pt>
                <c:pt idx="2887">
                  <c:v>3.0892540625001597</c:v>
                </c:pt>
                <c:pt idx="2888">
                  <c:v>3.0912078125001599</c:v>
                </c:pt>
                <c:pt idx="2889">
                  <c:v>3.0932206249999998</c:v>
                </c:pt>
                <c:pt idx="2890">
                  <c:v>3.09511125</c:v>
                </c:pt>
                <c:pt idx="2891">
                  <c:v>3.0970309375001599</c:v>
                </c:pt>
                <c:pt idx="2892">
                  <c:v>3.0989734375001596</c:v>
                </c:pt>
                <c:pt idx="2893">
                  <c:v>3.1009728125001597</c:v>
                </c:pt>
                <c:pt idx="2894">
                  <c:v>3.1029687500000001</c:v>
                </c:pt>
                <c:pt idx="2895">
                  <c:v>3.1049390625001596</c:v>
                </c:pt>
                <c:pt idx="2896">
                  <c:v>3.1068924999999998</c:v>
                </c:pt>
                <c:pt idx="2897">
                  <c:v>3.1089665625001599</c:v>
                </c:pt>
                <c:pt idx="2898">
                  <c:v>3.1110125000000002</c:v>
                </c:pt>
                <c:pt idx="2899">
                  <c:v>3.1130331249999998</c:v>
                </c:pt>
                <c:pt idx="2900">
                  <c:v>3.1151068749999999</c:v>
                </c:pt>
                <c:pt idx="2901">
                  <c:v>3.1172162499999998</c:v>
                </c:pt>
                <c:pt idx="2902">
                  <c:v>3.119294375</c:v>
                </c:pt>
                <c:pt idx="2903">
                  <c:v>3.1213481249999999</c:v>
                </c:pt>
                <c:pt idx="2904">
                  <c:v>3.12337031250016</c:v>
                </c:pt>
                <c:pt idx="2905">
                  <c:v>3.1254312500000001</c:v>
                </c:pt>
                <c:pt idx="2906">
                  <c:v>3.1274731249999999</c:v>
                </c:pt>
                <c:pt idx="2907">
                  <c:v>3.1294356250000002</c:v>
                </c:pt>
                <c:pt idx="2908">
                  <c:v>3.1314734375001598</c:v>
                </c:pt>
                <c:pt idx="2909">
                  <c:v>3.1334468750000002</c:v>
                </c:pt>
                <c:pt idx="2910">
                  <c:v>3.1354543750000001</c:v>
                </c:pt>
                <c:pt idx="2911">
                  <c:v>3.1373715625001597</c:v>
                </c:pt>
                <c:pt idx="2912">
                  <c:v>3.1393381250000001</c:v>
                </c:pt>
                <c:pt idx="2913">
                  <c:v>3.1412806249999998</c:v>
                </c:pt>
                <c:pt idx="2914">
                  <c:v>3.1433193749999999</c:v>
                </c:pt>
                <c:pt idx="2915">
                  <c:v>3.1452431249999999</c:v>
                </c:pt>
                <c:pt idx="2916">
                  <c:v>3.1472643749999998</c:v>
                </c:pt>
                <c:pt idx="2917">
                  <c:v>3.1492249999999999</c:v>
                </c:pt>
                <c:pt idx="2918">
                  <c:v>3.1512565625001598</c:v>
                </c:pt>
                <c:pt idx="2919">
                  <c:v>3.1532946875001597</c:v>
                </c:pt>
                <c:pt idx="2920">
                  <c:v>3.1553471875001597</c:v>
                </c:pt>
                <c:pt idx="2921">
                  <c:v>3.1575018749999999</c:v>
                </c:pt>
                <c:pt idx="2922">
                  <c:v>3.1596406250000002</c:v>
                </c:pt>
                <c:pt idx="2923">
                  <c:v>3.16179343750016</c:v>
                </c:pt>
                <c:pt idx="2924">
                  <c:v>3.1638278125001595</c:v>
                </c:pt>
                <c:pt idx="2925">
                  <c:v>3.1659765625001599</c:v>
                </c:pt>
                <c:pt idx="2926">
                  <c:v>3.1680784375001596</c:v>
                </c:pt>
                <c:pt idx="2927">
                  <c:v>3.1702724999999998</c:v>
                </c:pt>
                <c:pt idx="2928">
                  <c:v>3.1723734375001595</c:v>
                </c:pt>
                <c:pt idx="2929">
                  <c:v>3.1745834375001598</c:v>
                </c:pt>
                <c:pt idx="2930">
                  <c:v>3.1766759375001596</c:v>
                </c:pt>
                <c:pt idx="2931">
                  <c:v>3.17879656250016</c:v>
                </c:pt>
                <c:pt idx="2932">
                  <c:v>3.1808690625001597</c:v>
                </c:pt>
                <c:pt idx="2933">
                  <c:v>3.1829890625001598</c:v>
                </c:pt>
                <c:pt idx="2934">
                  <c:v>3.1851193750000002</c:v>
                </c:pt>
                <c:pt idx="2935">
                  <c:v>3.1872556250000001</c:v>
                </c:pt>
                <c:pt idx="2936">
                  <c:v>3.1893381249999999</c:v>
                </c:pt>
                <c:pt idx="2937">
                  <c:v>3.1914384375001599</c:v>
                </c:pt>
                <c:pt idx="2938">
                  <c:v>3.1935040625001596</c:v>
                </c:pt>
                <c:pt idx="2939">
                  <c:v>3.1955075000000002</c:v>
                </c:pt>
                <c:pt idx="2940">
                  <c:v>3.1975893750000002</c:v>
                </c:pt>
                <c:pt idx="2941">
                  <c:v>3.1995987499999998</c:v>
                </c:pt>
                <c:pt idx="2942">
                  <c:v>3.2016640624992001</c:v>
                </c:pt>
                <c:pt idx="2943">
                  <c:v>3.2036515624991999</c:v>
                </c:pt>
                <c:pt idx="2944">
                  <c:v>3.2056724999999999</c:v>
                </c:pt>
                <c:pt idx="2945">
                  <c:v>3.2076500000000001</c:v>
                </c:pt>
                <c:pt idx="2946">
                  <c:v>3.2097362500000002</c:v>
                </c:pt>
                <c:pt idx="2947">
                  <c:v>3.2117668750016004</c:v>
                </c:pt>
                <c:pt idx="2948">
                  <c:v>3.2138724999999999</c:v>
                </c:pt>
                <c:pt idx="2949">
                  <c:v>3.2159212500000001</c:v>
                </c:pt>
                <c:pt idx="2950">
                  <c:v>3.2179796875008</c:v>
                </c:pt>
                <c:pt idx="2951">
                  <c:v>3.2199731250016002</c:v>
                </c:pt>
                <c:pt idx="2952">
                  <c:v>3.2220031250016001</c:v>
                </c:pt>
                <c:pt idx="2953">
                  <c:v>3.2240709375007999</c:v>
                </c:pt>
                <c:pt idx="2954">
                  <c:v>3.2262003124992003</c:v>
                </c:pt>
                <c:pt idx="2955">
                  <c:v>3.2282937500000002</c:v>
                </c:pt>
                <c:pt idx="2956">
                  <c:v>3.2303262500000001</c:v>
                </c:pt>
                <c:pt idx="2957">
                  <c:v>3.2323940624992002</c:v>
                </c:pt>
                <c:pt idx="2958">
                  <c:v>3.2343884375008001</c:v>
                </c:pt>
                <c:pt idx="2959">
                  <c:v>3.2364490624991999</c:v>
                </c:pt>
                <c:pt idx="2960">
                  <c:v>3.2384884375007998</c:v>
                </c:pt>
                <c:pt idx="2961">
                  <c:v>3.2405909375007997</c:v>
                </c:pt>
                <c:pt idx="2962">
                  <c:v>3.2426290624992</c:v>
                </c:pt>
                <c:pt idx="2963">
                  <c:v>3.2447215624992003</c:v>
                </c:pt>
                <c:pt idx="2964">
                  <c:v>3.2466803124992003</c:v>
                </c:pt>
                <c:pt idx="2965">
                  <c:v>3.2487565624992003</c:v>
                </c:pt>
                <c:pt idx="2966">
                  <c:v>3.2507678124992001</c:v>
                </c:pt>
                <c:pt idx="2967">
                  <c:v>3.2528256250016003</c:v>
                </c:pt>
                <c:pt idx="2968">
                  <c:v>3.2549059375008</c:v>
                </c:pt>
                <c:pt idx="2969">
                  <c:v>3.2569537500000001</c:v>
                </c:pt>
                <c:pt idx="2970">
                  <c:v>3.2590093750016003</c:v>
                </c:pt>
                <c:pt idx="2971">
                  <c:v>3.2610681250016</c:v>
                </c:pt>
                <c:pt idx="2972">
                  <c:v>3.2631740624992003</c:v>
                </c:pt>
                <c:pt idx="2973">
                  <c:v>3.2652428124992001</c:v>
                </c:pt>
                <c:pt idx="2974">
                  <c:v>3.2673928124992</c:v>
                </c:pt>
                <c:pt idx="2975">
                  <c:v>3.2694862499999999</c:v>
                </c:pt>
                <c:pt idx="2976">
                  <c:v>3.2716384375007999</c:v>
                </c:pt>
                <c:pt idx="2977">
                  <c:v>3.2737581250016001</c:v>
                </c:pt>
                <c:pt idx="2978">
                  <c:v>3.2758981250016004</c:v>
                </c:pt>
                <c:pt idx="2979">
                  <c:v>3.2780343750016003</c:v>
                </c:pt>
                <c:pt idx="2980">
                  <c:v>3.2802056250016003</c:v>
                </c:pt>
                <c:pt idx="2981">
                  <c:v>3.2823615624992</c:v>
                </c:pt>
                <c:pt idx="2982">
                  <c:v>3.2844928124992001</c:v>
                </c:pt>
                <c:pt idx="2983">
                  <c:v>3.2866218750016003</c:v>
                </c:pt>
                <c:pt idx="2984">
                  <c:v>3.2887640624992001</c:v>
                </c:pt>
                <c:pt idx="2985">
                  <c:v>3.2908659375007998</c:v>
                </c:pt>
                <c:pt idx="2986">
                  <c:v>3.2930256250016003</c:v>
                </c:pt>
                <c:pt idx="2987">
                  <c:v>3.2950990624992</c:v>
                </c:pt>
                <c:pt idx="2988">
                  <c:v>3.2971565624992003</c:v>
                </c:pt>
                <c:pt idx="2989">
                  <c:v>3.2992584375008001</c:v>
                </c:pt>
                <c:pt idx="2990">
                  <c:v>3.3012921875007999</c:v>
                </c:pt>
                <c:pt idx="2991">
                  <c:v>3.3033524999999999</c:v>
                </c:pt>
                <c:pt idx="2992">
                  <c:v>3.3053753124992</c:v>
                </c:pt>
                <c:pt idx="2993">
                  <c:v>3.3074581250016002</c:v>
                </c:pt>
                <c:pt idx="2994">
                  <c:v>3.3094999999999999</c:v>
                </c:pt>
                <c:pt idx="2995">
                  <c:v>3.3115796875007999</c:v>
                </c:pt>
                <c:pt idx="2996">
                  <c:v>3.3136134375007997</c:v>
                </c:pt>
                <c:pt idx="2997">
                  <c:v>3.3157053124992002</c:v>
                </c:pt>
                <c:pt idx="2998">
                  <c:v>3.3177671875007997</c:v>
                </c:pt>
                <c:pt idx="2999">
                  <c:v>3.3198500000000002</c:v>
                </c:pt>
                <c:pt idx="3000">
                  <c:v>3.3219237499999998</c:v>
                </c:pt>
                <c:pt idx="3001">
                  <c:v>3.3240425</c:v>
                </c:pt>
                <c:pt idx="3002">
                  <c:v>3.3261478124992001</c:v>
                </c:pt>
                <c:pt idx="3003">
                  <c:v>3.3282181250016003</c:v>
                </c:pt>
                <c:pt idx="3004">
                  <c:v>3.3303618750016</c:v>
                </c:pt>
                <c:pt idx="3005">
                  <c:v>3.3324628124992</c:v>
                </c:pt>
                <c:pt idx="3006">
                  <c:v>3.3345674999999999</c:v>
                </c:pt>
                <c:pt idx="3007">
                  <c:v>3.3366125000000002</c:v>
                </c:pt>
                <c:pt idx="3008">
                  <c:v>3.33872875</c:v>
                </c:pt>
                <c:pt idx="3009">
                  <c:v>3.3407734375008</c:v>
                </c:pt>
                <c:pt idx="3010">
                  <c:v>3.3429456250016001</c:v>
                </c:pt>
                <c:pt idx="3011">
                  <c:v>3.3450021875007998</c:v>
                </c:pt>
                <c:pt idx="3012">
                  <c:v>3.3470931250016003</c:v>
                </c:pt>
                <c:pt idx="3013">
                  <c:v>3.3491531250016</c:v>
                </c:pt>
                <c:pt idx="3014">
                  <c:v>3.3511790624992002</c:v>
                </c:pt>
                <c:pt idx="3015">
                  <c:v>3.3532125000000002</c:v>
                </c:pt>
                <c:pt idx="3016">
                  <c:v>3.3552778124992</c:v>
                </c:pt>
                <c:pt idx="3017">
                  <c:v>3.3573456250016003</c:v>
                </c:pt>
                <c:pt idx="3018">
                  <c:v>3.3594271875007999</c:v>
                </c:pt>
                <c:pt idx="3019">
                  <c:v>3.3614978124992003</c:v>
                </c:pt>
                <c:pt idx="3020">
                  <c:v>3.3635449999999998</c:v>
                </c:pt>
                <c:pt idx="3021">
                  <c:v>3.3656312499999999</c:v>
                </c:pt>
                <c:pt idx="3022">
                  <c:v>3.36765625</c:v>
                </c:pt>
                <c:pt idx="3023">
                  <c:v>3.3697593750016002</c:v>
                </c:pt>
                <c:pt idx="3024">
                  <c:v>3.3717937500000001</c:v>
                </c:pt>
                <c:pt idx="3025">
                  <c:v>3.3739309375007998</c:v>
                </c:pt>
                <c:pt idx="3026">
                  <c:v>3.3759856250016003</c:v>
                </c:pt>
                <c:pt idx="3027">
                  <c:v>3.3781031250016</c:v>
                </c:pt>
                <c:pt idx="3028">
                  <c:v>3.3801765624992002</c:v>
                </c:pt>
                <c:pt idx="3029">
                  <c:v>3.3823256250016001</c:v>
                </c:pt>
                <c:pt idx="3030">
                  <c:v>3.3843790624992001</c:v>
                </c:pt>
                <c:pt idx="3031">
                  <c:v>3.3865062500000001</c:v>
                </c:pt>
                <c:pt idx="3032">
                  <c:v>3.3886446875008001</c:v>
                </c:pt>
                <c:pt idx="3033">
                  <c:v>3.3907425</c:v>
                </c:pt>
                <c:pt idx="3034">
                  <c:v>3.3929550000000002</c:v>
                </c:pt>
                <c:pt idx="3035">
                  <c:v>3.3950815624991999</c:v>
                </c:pt>
                <c:pt idx="3036">
                  <c:v>3.3972531250016003</c:v>
                </c:pt>
                <c:pt idx="3037">
                  <c:v>3.3993715624992</c:v>
                </c:pt>
                <c:pt idx="3038">
                  <c:v>3.4015200000000001</c:v>
                </c:pt>
                <c:pt idx="3039">
                  <c:v>3.40361</c:v>
                </c:pt>
                <c:pt idx="3040">
                  <c:v>3.4058081250016001</c:v>
                </c:pt>
                <c:pt idx="3041">
                  <c:v>3.4079031250016003</c:v>
                </c:pt>
                <c:pt idx="3042">
                  <c:v>3.4100600000000001</c:v>
                </c:pt>
                <c:pt idx="3043">
                  <c:v>3.4121390624992003</c:v>
                </c:pt>
                <c:pt idx="3044">
                  <c:v>3.4141578124992003</c:v>
                </c:pt>
                <c:pt idx="3045">
                  <c:v>3.4162093750016003</c:v>
                </c:pt>
                <c:pt idx="3046">
                  <c:v>3.4182784375008</c:v>
                </c:pt>
                <c:pt idx="3047">
                  <c:v>3.42033875</c:v>
                </c:pt>
                <c:pt idx="3048">
                  <c:v>3.4223499999999998</c:v>
                </c:pt>
                <c:pt idx="3049">
                  <c:v>3.4243768750016002</c:v>
                </c:pt>
                <c:pt idx="3050">
                  <c:v>3.4263203124992003</c:v>
                </c:pt>
                <c:pt idx="3051">
                  <c:v>3.4283299999999999</c:v>
                </c:pt>
                <c:pt idx="3052">
                  <c:v>3.4302728124991999</c:v>
                </c:pt>
                <c:pt idx="3053">
                  <c:v>3.4323640624992002</c:v>
                </c:pt>
                <c:pt idx="3054">
                  <c:v>3.4343509375007999</c:v>
                </c:pt>
                <c:pt idx="3055">
                  <c:v>3.4363465624992</c:v>
                </c:pt>
                <c:pt idx="3056">
                  <c:v>3.43838</c:v>
                </c:pt>
                <c:pt idx="3057">
                  <c:v>3.4404693750016002</c:v>
                </c:pt>
                <c:pt idx="3058">
                  <c:v>3.4425515624992</c:v>
                </c:pt>
                <c:pt idx="3059">
                  <c:v>3.4447031250016003</c:v>
                </c:pt>
                <c:pt idx="3060">
                  <c:v>3.4468134375007997</c:v>
                </c:pt>
                <c:pt idx="3061">
                  <c:v>3.4489081250016</c:v>
                </c:pt>
                <c:pt idx="3062">
                  <c:v>3.4510181250016001</c:v>
                </c:pt>
                <c:pt idx="3063">
                  <c:v>3.4530843750016</c:v>
                </c:pt>
                <c:pt idx="3064">
                  <c:v>3.4552203124992</c:v>
                </c:pt>
                <c:pt idx="3065">
                  <c:v>3.4573299999999998</c:v>
                </c:pt>
                <c:pt idx="3066">
                  <c:v>3.4594537500000002</c:v>
                </c:pt>
                <c:pt idx="3067">
                  <c:v>3.4615440624992</c:v>
                </c:pt>
                <c:pt idx="3068">
                  <c:v>3.4636300000000002</c:v>
                </c:pt>
                <c:pt idx="3069">
                  <c:v>3.4656809375008</c:v>
                </c:pt>
                <c:pt idx="3070">
                  <c:v>3.4678578124991999</c:v>
                </c:pt>
                <c:pt idx="3071">
                  <c:v>3.4699981250016001</c:v>
                </c:pt>
                <c:pt idx="3072">
                  <c:v>3.4722090624991999</c:v>
                </c:pt>
                <c:pt idx="3073">
                  <c:v>3.4743628124992001</c:v>
                </c:pt>
                <c:pt idx="3074">
                  <c:v>3.4765528124992002</c:v>
                </c:pt>
                <c:pt idx="3075">
                  <c:v>3.4787256250016001</c:v>
                </c:pt>
                <c:pt idx="3076">
                  <c:v>3.4809000000000001</c:v>
                </c:pt>
                <c:pt idx="3077">
                  <c:v>3.4830759375008</c:v>
                </c:pt>
                <c:pt idx="3078">
                  <c:v>3.4852937499999999</c:v>
                </c:pt>
                <c:pt idx="3079">
                  <c:v>3.4875234375008</c:v>
                </c:pt>
                <c:pt idx="3080">
                  <c:v>3.4897062499999998</c:v>
                </c:pt>
                <c:pt idx="3081">
                  <c:v>3.4919006250016</c:v>
                </c:pt>
                <c:pt idx="3082">
                  <c:v>3.4940681250016001</c:v>
                </c:pt>
                <c:pt idx="3083">
                  <c:v>3.4962981250016001</c:v>
                </c:pt>
                <c:pt idx="3084">
                  <c:v>3.4985178124992005</c:v>
                </c:pt>
                <c:pt idx="3085">
                  <c:v>3.5007718750016004</c:v>
                </c:pt>
                <c:pt idx="3086">
                  <c:v>3.5028903124992006</c:v>
                </c:pt>
                <c:pt idx="3087">
                  <c:v>3.5051065624992006</c:v>
                </c:pt>
                <c:pt idx="3088">
                  <c:v>3.50722625</c:v>
                </c:pt>
                <c:pt idx="3089">
                  <c:v>3.5093868750016002</c:v>
                </c:pt>
                <c:pt idx="3090">
                  <c:v>3.5114787500000002</c:v>
                </c:pt>
                <c:pt idx="3091">
                  <c:v>3.5136384375007994</c:v>
                </c:pt>
                <c:pt idx="3092">
                  <c:v>3.5157559375007996</c:v>
                </c:pt>
                <c:pt idx="3093">
                  <c:v>3.5178699999999998</c:v>
                </c:pt>
                <c:pt idx="3094">
                  <c:v>3.5199218750016001</c:v>
                </c:pt>
                <c:pt idx="3095">
                  <c:v>3.5219809375007993</c:v>
                </c:pt>
                <c:pt idx="3096">
                  <c:v>3.5241215624992006</c:v>
                </c:pt>
                <c:pt idx="3097">
                  <c:v>3.5261828124992003</c:v>
                </c:pt>
                <c:pt idx="3098">
                  <c:v>3.5283246875007994</c:v>
                </c:pt>
                <c:pt idx="3099">
                  <c:v>3.5303696875007997</c:v>
                </c:pt>
                <c:pt idx="3100">
                  <c:v>3.5324934375007997</c:v>
                </c:pt>
                <c:pt idx="3101">
                  <c:v>3.5345346875007997</c:v>
                </c:pt>
                <c:pt idx="3102">
                  <c:v>3.5366606250016002</c:v>
                </c:pt>
                <c:pt idx="3103">
                  <c:v>3.5387124999999999</c:v>
                </c:pt>
                <c:pt idx="3104">
                  <c:v>3.5408793750016003</c:v>
                </c:pt>
                <c:pt idx="3105">
                  <c:v>3.54300375</c:v>
                </c:pt>
                <c:pt idx="3106">
                  <c:v>3.5450740624992005</c:v>
                </c:pt>
                <c:pt idx="3107">
                  <c:v>3.5471265624992006</c:v>
                </c:pt>
                <c:pt idx="3108">
                  <c:v>3.5492306250016004</c:v>
                </c:pt>
                <c:pt idx="3109">
                  <c:v>3.5513606250016001</c:v>
                </c:pt>
                <c:pt idx="3110">
                  <c:v>3.5534521875007994</c:v>
                </c:pt>
                <c:pt idx="3111">
                  <c:v>3.5556206250016</c:v>
                </c:pt>
                <c:pt idx="3112">
                  <c:v>3.5576996875007993</c:v>
                </c:pt>
                <c:pt idx="3113">
                  <c:v>3.5598359375007993</c:v>
                </c:pt>
                <c:pt idx="3114">
                  <c:v>3.5619187499999998</c:v>
                </c:pt>
                <c:pt idx="3115">
                  <c:v>3.5640640624992006</c:v>
                </c:pt>
                <c:pt idx="3116">
                  <c:v>3.5662425</c:v>
                </c:pt>
                <c:pt idx="3117">
                  <c:v>3.5684425000000002</c:v>
                </c:pt>
                <c:pt idx="3118">
                  <c:v>3.5705906250016004</c:v>
                </c:pt>
                <c:pt idx="3119">
                  <c:v>3.5727834375007994</c:v>
                </c:pt>
                <c:pt idx="3120">
                  <c:v>3.5749212500000001</c:v>
                </c:pt>
                <c:pt idx="3121">
                  <c:v>3.5770525000000002</c:v>
                </c:pt>
                <c:pt idx="3122">
                  <c:v>3.5792303124992007</c:v>
                </c:pt>
                <c:pt idx="3123">
                  <c:v>3.5813740624992003</c:v>
                </c:pt>
                <c:pt idx="3124">
                  <c:v>3.5835387500000002</c:v>
                </c:pt>
                <c:pt idx="3125">
                  <c:v>3.5856753124992005</c:v>
                </c:pt>
                <c:pt idx="3126">
                  <c:v>3.5878190624992006</c:v>
                </c:pt>
                <c:pt idx="3127">
                  <c:v>3.5899074999999998</c:v>
                </c:pt>
                <c:pt idx="3128">
                  <c:v>3.5920103124992004</c:v>
                </c:pt>
                <c:pt idx="3129">
                  <c:v>3.5940856250016004</c:v>
                </c:pt>
                <c:pt idx="3130">
                  <c:v>3.5962728124992007</c:v>
                </c:pt>
                <c:pt idx="3131">
                  <c:v>3.5983543750016005</c:v>
                </c:pt>
                <c:pt idx="3132">
                  <c:v>3.6005046875007993</c:v>
                </c:pt>
                <c:pt idx="3133">
                  <c:v>3.6026037500000001</c:v>
                </c:pt>
                <c:pt idx="3134">
                  <c:v>3.6047040624992004</c:v>
                </c:pt>
                <c:pt idx="3135">
                  <c:v>3.6068190624992007</c:v>
                </c:pt>
                <c:pt idx="3136">
                  <c:v>3.6090031250016006</c:v>
                </c:pt>
                <c:pt idx="3137">
                  <c:v>3.6111281250016005</c:v>
                </c:pt>
                <c:pt idx="3138">
                  <c:v>3.6132834375007996</c:v>
                </c:pt>
                <c:pt idx="3139">
                  <c:v>3.6154068750016006</c:v>
                </c:pt>
                <c:pt idx="3140">
                  <c:v>3.61747</c:v>
                </c:pt>
                <c:pt idx="3141">
                  <c:v>3.6196449999999998</c:v>
                </c:pt>
                <c:pt idx="3142">
                  <c:v>3.6217062499999999</c:v>
                </c:pt>
                <c:pt idx="3143">
                  <c:v>3.6238899999999998</c:v>
                </c:pt>
                <c:pt idx="3144">
                  <c:v>3.6259478124992004</c:v>
                </c:pt>
                <c:pt idx="3145">
                  <c:v>3.6280215624992005</c:v>
                </c:pt>
                <c:pt idx="3146">
                  <c:v>3.6300059375007994</c:v>
                </c:pt>
                <c:pt idx="3147">
                  <c:v>3.6321006250016006</c:v>
                </c:pt>
                <c:pt idx="3148">
                  <c:v>3.6341284375007996</c:v>
                </c:pt>
                <c:pt idx="3149">
                  <c:v>3.6362371875007997</c:v>
                </c:pt>
                <c:pt idx="3150">
                  <c:v>3.6383015624992003</c:v>
                </c:pt>
                <c:pt idx="3151">
                  <c:v>3.6403546875007997</c:v>
                </c:pt>
                <c:pt idx="3152">
                  <c:v>3.6424271875007994</c:v>
                </c:pt>
                <c:pt idx="3153">
                  <c:v>3.6444556250016005</c:v>
                </c:pt>
                <c:pt idx="3154">
                  <c:v>3.6465590624992004</c:v>
                </c:pt>
                <c:pt idx="3155">
                  <c:v>3.6486131250016007</c:v>
                </c:pt>
                <c:pt idx="3156">
                  <c:v>3.650725</c:v>
                </c:pt>
                <c:pt idx="3157">
                  <c:v>3.652825</c:v>
                </c:pt>
                <c:pt idx="3158">
                  <c:v>3.6549471875007993</c:v>
                </c:pt>
                <c:pt idx="3159">
                  <c:v>3.6569625000000001</c:v>
                </c:pt>
                <c:pt idx="3160">
                  <c:v>3.6590975000000001</c:v>
                </c:pt>
                <c:pt idx="3161">
                  <c:v>3.6612021875007996</c:v>
                </c:pt>
                <c:pt idx="3162">
                  <c:v>3.6633512499999998</c:v>
                </c:pt>
                <c:pt idx="3163">
                  <c:v>3.6654709375007997</c:v>
                </c:pt>
                <c:pt idx="3164">
                  <c:v>3.6676368750016004</c:v>
                </c:pt>
                <c:pt idx="3165">
                  <c:v>3.6698484375007996</c:v>
                </c:pt>
                <c:pt idx="3166">
                  <c:v>3.6720543750016006</c:v>
                </c:pt>
                <c:pt idx="3167">
                  <c:v>3.6742290624992004</c:v>
                </c:pt>
                <c:pt idx="3168">
                  <c:v>3.6764556250016005</c:v>
                </c:pt>
                <c:pt idx="3169">
                  <c:v>3.6787437500000002</c:v>
                </c:pt>
                <c:pt idx="3170">
                  <c:v>3.6810174999999998</c:v>
                </c:pt>
                <c:pt idx="3171">
                  <c:v>3.6832615624992004</c:v>
                </c:pt>
                <c:pt idx="3172">
                  <c:v>3.6855090624992006</c:v>
                </c:pt>
                <c:pt idx="3173">
                  <c:v>3.6877825</c:v>
                </c:pt>
                <c:pt idx="3174">
                  <c:v>3.6900281250016005</c:v>
                </c:pt>
                <c:pt idx="3175">
                  <c:v>3.6922549999999998</c:v>
                </c:pt>
                <c:pt idx="3176">
                  <c:v>3.6945125000000001</c:v>
                </c:pt>
                <c:pt idx="3177">
                  <c:v>3.6967821875007996</c:v>
                </c:pt>
                <c:pt idx="3178">
                  <c:v>3.6989490624992003</c:v>
                </c:pt>
                <c:pt idx="3179">
                  <c:v>3.7011050000000001</c:v>
                </c:pt>
                <c:pt idx="3180">
                  <c:v>3.7032384375007994</c:v>
                </c:pt>
                <c:pt idx="3181">
                  <c:v>3.705435</c:v>
                </c:pt>
                <c:pt idx="3182">
                  <c:v>3.7075784375007994</c:v>
                </c:pt>
                <c:pt idx="3183">
                  <c:v>3.7097324999999999</c:v>
                </c:pt>
                <c:pt idx="3184">
                  <c:v>3.7118943750016005</c:v>
                </c:pt>
                <c:pt idx="3185">
                  <c:v>3.7140578124992003</c:v>
                </c:pt>
                <c:pt idx="3186">
                  <c:v>3.7161306250016004</c:v>
                </c:pt>
                <c:pt idx="3187">
                  <c:v>3.7182734375007995</c:v>
                </c:pt>
                <c:pt idx="3188">
                  <c:v>3.7204299999999999</c:v>
                </c:pt>
                <c:pt idx="3189">
                  <c:v>3.7226018750016006</c:v>
                </c:pt>
                <c:pt idx="3190">
                  <c:v>3.7247234375007996</c:v>
                </c:pt>
                <c:pt idx="3191">
                  <c:v>3.7268818750016006</c:v>
                </c:pt>
                <c:pt idx="3192">
                  <c:v>3.7290618750016007</c:v>
                </c:pt>
                <c:pt idx="3193">
                  <c:v>3.7312434375007997</c:v>
                </c:pt>
                <c:pt idx="3194">
                  <c:v>3.7333949999999998</c:v>
                </c:pt>
                <c:pt idx="3195">
                  <c:v>3.7355028124992007</c:v>
                </c:pt>
                <c:pt idx="3196">
                  <c:v>3.7376953124992003</c:v>
                </c:pt>
                <c:pt idx="3197">
                  <c:v>3.7398178124992003</c:v>
                </c:pt>
                <c:pt idx="3198">
                  <c:v>3.7420043750016005</c:v>
                </c:pt>
                <c:pt idx="3199">
                  <c:v>3.7441153124992006</c:v>
                </c:pt>
                <c:pt idx="3200">
                  <c:v>3.7462943750016007</c:v>
                </c:pt>
                <c:pt idx="3201">
                  <c:v>3.7483912500000001</c:v>
                </c:pt>
                <c:pt idx="3202">
                  <c:v>3.7504637500000002</c:v>
                </c:pt>
                <c:pt idx="3203">
                  <c:v>3.7524881250016007</c:v>
                </c:pt>
                <c:pt idx="3204">
                  <c:v>3.7545540624992007</c:v>
                </c:pt>
                <c:pt idx="3205">
                  <c:v>3.7566143750016008</c:v>
                </c:pt>
                <c:pt idx="3206">
                  <c:v>3.7586693750016007</c:v>
                </c:pt>
                <c:pt idx="3207">
                  <c:v>3.7607274999999998</c:v>
                </c:pt>
                <c:pt idx="3208">
                  <c:v>3.7627828124992004</c:v>
                </c:pt>
                <c:pt idx="3209">
                  <c:v>3.7648681250016005</c:v>
                </c:pt>
                <c:pt idx="3210">
                  <c:v>3.7668949999999999</c:v>
                </c:pt>
                <c:pt idx="3211">
                  <c:v>3.7690240624992004</c:v>
                </c:pt>
                <c:pt idx="3212">
                  <c:v>3.7711215624992005</c:v>
                </c:pt>
                <c:pt idx="3213">
                  <c:v>3.7732643750016006</c:v>
                </c:pt>
                <c:pt idx="3214">
                  <c:v>3.7754159375007994</c:v>
                </c:pt>
                <c:pt idx="3215">
                  <c:v>3.7776350000000001</c:v>
                </c:pt>
                <c:pt idx="3216">
                  <c:v>3.7797281250016006</c:v>
                </c:pt>
                <c:pt idx="3217">
                  <c:v>3.7819121875007995</c:v>
                </c:pt>
                <c:pt idx="3218">
                  <c:v>3.7840484375007994</c:v>
                </c:pt>
                <c:pt idx="3219">
                  <c:v>3.7862518750016005</c:v>
                </c:pt>
                <c:pt idx="3220">
                  <c:v>3.788475</c:v>
                </c:pt>
                <c:pt idx="3221">
                  <c:v>3.7906528124992005</c:v>
                </c:pt>
                <c:pt idx="3222">
                  <c:v>3.7928406250016007</c:v>
                </c:pt>
                <c:pt idx="3223">
                  <c:v>3.7950287500000002</c:v>
                </c:pt>
                <c:pt idx="3224">
                  <c:v>3.7971584375007996</c:v>
                </c:pt>
                <c:pt idx="3225">
                  <c:v>3.79926875</c:v>
                </c:pt>
                <c:pt idx="3226">
                  <c:v>3.8014700000000001</c:v>
                </c:pt>
                <c:pt idx="3227">
                  <c:v>3.8035678124992005</c:v>
                </c:pt>
                <c:pt idx="3228">
                  <c:v>3.8057112499999999</c:v>
                </c:pt>
                <c:pt idx="3229">
                  <c:v>3.8077671875007995</c:v>
                </c:pt>
                <c:pt idx="3230">
                  <c:v>3.8098615624992007</c:v>
                </c:pt>
                <c:pt idx="3231">
                  <c:v>3.8118903124992003</c:v>
                </c:pt>
                <c:pt idx="3232">
                  <c:v>3.8140084375007994</c:v>
                </c:pt>
                <c:pt idx="3233">
                  <c:v>3.8160118750016006</c:v>
                </c:pt>
                <c:pt idx="3234">
                  <c:v>3.8181256250016005</c:v>
                </c:pt>
                <c:pt idx="3235">
                  <c:v>3.8201737499999999</c:v>
                </c:pt>
                <c:pt idx="3236">
                  <c:v>3.8222503124992007</c:v>
                </c:pt>
                <c:pt idx="3237">
                  <c:v>3.8243374999999999</c:v>
                </c:pt>
                <c:pt idx="3238">
                  <c:v>3.8264156250016006</c:v>
                </c:pt>
                <c:pt idx="3239">
                  <c:v>3.8285384375007996</c:v>
                </c:pt>
                <c:pt idx="3240">
                  <c:v>3.8306546875007994</c:v>
                </c:pt>
                <c:pt idx="3241">
                  <c:v>3.8327849999999999</c:v>
                </c:pt>
                <c:pt idx="3242">
                  <c:v>3.8349159375007993</c:v>
                </c:pt>
                <c:pt idx="3243">
                  <c:v>3.8371015624992006</c:v>
                </c:pt>
                <c:pt idx="3244">
                  <c:v>3.8392328124992003</c:v>
                </c:pt>
                <c:pt idx="3245">
                  <c:v>3.8414253124992004</c:v>
                </c:pt>
                <c:pt idx="3246">
                  <c:v>3.8435259375007993</c:v>
                </c:pt>
                <c:pt idx="3247">
                  <c:v>3.8456443750016005</c:v>
                </c:pt>
                <c:pt idx="3248">
                  <c:v>3.84777375</c:v>
                </c:pt>
                <c:pt idx="3249">
                  <c:v>3.8499340624992007</c:v>
                </c:pt>
                <c:pt idx="3250">
                  <c:v>3.8520506250016004</c:v>
                </c:pt>
                <c:pt idx="3251">
                  <c:v>3.8542381250016007</c:v>
                </c:pt>
                <c:pt idx="3252">
                  <c:v>3.8563103124992004</c:v>
                </c:pt>
                <c:pt idx="3253">
                  <c:v>3.8584706250016008</c:v>
                </c:pt>
                <c:pt idx="3254">
                  <c:v>3.8605684375007994</c:v>
                </c:pt>
                <c:pt idx="3255">
                  <c:v>3.8627184375007997</c:v>
                </c:pt>
                <c:pt idx="3256">
                  <c:v>3.8648509375007993</c:v>
                </c:pt>
                <c:pt idx="3257">
                  <c:v>3.8670584375007997</c:v>
                </c:pt>
                <c:pt idx="3258">
                  <c:v>3.8692178124992007</c:v>
                </c:pt>
                <c:pt idx="3259">
                  <c:v>3.8713921875007995</c:v>
                </c:pt>
                <c:pt idx="3260">
                  <c:v>3.8735678124992003</c:v>
                </c:pt>
                <c:pt idx="3261">
                  <c:v>3.8756818750016007</c:v>
                </c:pt>
                <c:pt idx="3262">
                  <c:v>3.87789625</c:v>
                </c:pt>
                <c:pt idx="3263">
                  <c:v>3.8800328124992003</c:v>
                </c:pt>
                <c:pt idx="3264">
                  <c:v>3.8822253124992003</c:v>
                </c:pt>
                <c:pt idx="3265">
                  <c:v>3.8843812500000001</c:v>
                </c:pt>
                <c:pt idx="3266">
                  <c:v>3.8866846875007997</c:v>
                </c:pt>
                <c:pt idx="3267">
                  <c:v>3.8888771875007997</c:v>
                </c:pt>
                <c:pt idx="3268">
                  <c:v>3.8910940624992003</c:v>
                </c:pt>
                <c:pt idx="3269">
                  <c:v>3.8932918750016006</c:v>
                </c:pt>
                <c:pt idx="3270">
                  <c:v>3.8955025000000001</c:v>
                </c:pt>
                <c:pt idx="3271">
                  <c:v>3.8977184375007994</c:v>
                </c:pt>
                <c:pt idx="3272">
                  <c:v>3.8999543750016006</c:v>
                </c:pt>
                <c:pt idx="3273">
                  <c:v>3.9021856250016005</c:v>
                </c:pt>
                <c:pt idx="3274">
                  <c:v>3.9044459375007996</c:v>
                </c:pt>
                <c:pt idx="3275">
                  <c:v>3.9066465624992004</c:v>
                </c:pt>
                <c:pt idx="3276">
                  <c:v>3.9088178124992004</c:v>
                </c:pt>
                <c:pt idx="3277">
                  <c:v>3.9110031250016006</c:v>
                </c:pt>
                <c:pt idx="3278">
                  <c:v>3.9132043750016008</c:v>
                </c:pt>
                <c:pt idx="3279">
                  <c:v>3.9153796875007996</c:v>
                </c:pt>
                <c:pt idx="3280">
                  <c:v>3.9175212500000001</c:v>
                </c:pt>
                <c:pt idx="3281">
                  <c:v>3.9196971875007995</c:v>
                </c:pt>
                <c:pt idx="3282">
                  <c:v>3.9217871875007995</c:v>
                </c:pt>
                <c:pt idx="3283">
                  <c:v>3.9238987500000002</c:v>
                </c:pt>
                <c:pt idx="3284">
                  <c:v>3.9259028124992006</c:v>
                </c:pt>
                <c:pt idx="3285">
                  <c:v>3.9279965624992004</c:v>
                </c:pt>
                <c:pt idx="3286">
                  <c:v>3.9300074999999999</c:v>
                </c:pt>
                <c:pt idx="3287">
                  <c:v>3.9320406250016005</c:v>
                </c:pt>
                <c:pt idx="3288">
                  <c:v>3.9340534375007996</c:v>
                </c:pt>
                <c:pt idx="3289">
                  <c:v>3.9360643750016004</c:v>
                </c:pt>
                <c:pt idx="3290">
                  <c:v>3.9380640624992007</c:v>
                </c:pt>
                <c:pt idx="3291">
                  <c:v>3.9400618750016005</c:v>
                </c:pt>
                <c:pt idx="3292">
                  <c:v>3.9420318750016006</c:v>
                </c:pt>
                <c:pt idx="3293">
                  <c:v>3.9440903124992004</c:v>
                </c:pt>
                <c:pt idx="3294">
                  <c:v>3.9461493750016006</c:v>
                </c:pt>
                <c:pt idx="3295">
                  <c:v>3.9482368750016006</c:v>
                </c:pt>
                <c:pt idx="3296">
                  <c:v>3.9502687500000002</c:v>
                </c:pt>
                <c:pt idx="3297">
                  <c:v>3.9523765624992007</c:v>
                </c:pt>
                <c:pt idx="3298">
                  <c:v>3.9544631250016007</c:v>
                </c:pt>
                <c:pt idx="3299">
                  <c:v>3.9565368750016008</c:v>
                </c:pt>
                <c:pt idx="3300">
                  <c:v>3.9586653124992006</c:v>
                </c:pt>
                <c:pt idx="3301">
                  <c:v>3.9607475000000001</c:v>
                </c:pt>
                <c:pt idx="3302">
                  <c:v>3.9629462499999999</c:v>
                </c:pt>
                <c:pt idx="3303">
                  <c:v>3.9650343750016006</c:v>
                </c:pt>
                <c:pt idx="3304">
                  <c:v>3.9672234375007993</c:v>
                </c:pt>
                <c:pt idx="3305">
                  <c:v>3.9692503124992005</c:v>
                </c:pt>
                <c:pt idx="3306">
                  <c:v>3.9714037499999999</c:v>
                </c:pt>
                <c:pt idx="3307">
                  <c:v>3.9734278124992004</c:v>
                </c:pt>
                <c:pt idx="3308">
                  <c:v>3.9755375000000002</c:v>
                </c:pt>
                <c:pt idx="3309">
                  <c:v>3.9776368750016005</c:v>
                </c:pt>
                <c:pt idx="3310">
                  <c:v>3.9797574999999998</c:v>
                </c:pt>
                <c:pt idx="3311">
                  <c:v>3.9818543750016007</c:v>
                </c:pt>
                <c:pt idx="3312">
                  <c:v>3.9839396875007993</c:v>
                </c:pt>
                <c:pt idx="3313">
                  <c:v>3.9860037500000001</c:v>
                </c:pt>
                <c:pt idx="3314">
                  <c:v>3.9880684375007993</c:v>
                </c:pt>
                <c:pt idx="3315">
                  <c:v>3.9901768750016005</c:v>
                </c:pt>
                <c:pt idx="3316">
                  <c:v>3.9922693750016007</c:v>
                </c:pt>
                <c:pt idx="3317">
                  <c:v>3.9944693750016005</c:v>
                </c:pt>
                <c:pt idx="3318">
                  <c:v>3.9966081250016008</c:v>
                </c:pt>
                <c:pt idx="3319">
                  <c:v>3.9988115624992004</c:v>
                </c:pt>
                <c:pt idx="3320">
                  <c:v>4.0009693750016009</c:v>
                </c:pt>
                <c:pt idx="3321">
                  <c:v>4.0031671875007993</c:v>
                </c:pt>
                <c:pt idx="3322">
                  <c:v>4.0052753124992009</c:v>
                </c:pt>
                <c:pt idx="3323">
                  <c:v>4.0074618750016002</c:v>
                </c:pt>
                <c:pt idx="3324">
                  <c:v>4.0096562499999999</c:v>
                </c:pt>
                <c:pt idx="3325">
                  <c:v>4.0119187500000004</c:v>
                </c:pt>
                <c:pt idx="3326">
                  <c:v>4.0141334375007993</c:v>
                </c:pt>
                <c:pt idx="3327">
                  <c:v>4.0163143750016008</c:v>
                </c:pt>
                <c:pt idx="3328">
                  <c:v>4.0184584375007999</c:v>
                </c:pt>
                <c:pt idx="3329">
                  <c:v>4.020556875001601</c:v>
                </c:pt>
                <c:pt idx="3330">
                  <c:v>4.0226924999999998</c:v>
                </c:pt>
                <c:pt idx="3331">
                  <c:v>4.0248150000000003</c:v>
                </c:pt>
                <c:pt idx="3332">
                  <c:v>4.0269640624992009</c:v>
                </c:pt>
                <c:pt idx="3333">
                  <c:v>4.0290418750016004</c:v>
                </c:pt>
                <c:pt idx="3334">
                  <c:v>4.0310778124992002</c:v>
                </c:pt>
                <c:pt idx="3335">
                  <c:v>4.0330543750016004</c:v>
                </c:pt>
                <c:pt idx="3336">
                  <c:v>4.0351037500000002</c:v>
                </c:pt>
                <c:pt idx="3337">
                  <c:v>4.0370903124992008</c:v>
                </c:pt>
                <c:pt idx="3338">
                  <c:v>4.0391737499999998</c:v>
                </c:pt>
                <c:pt idx="3339">
                  <c:v>4.0412106250016002</c:v>
                </c:pt>
                <c:pt idx="3340">
                  <c:v>4.0432340624992005</c:v>
                </c:pt>
                <c:pt idx="3341">
                  <c:v>4.0452428124992004</c:v>
                </c:pt>
                <c:pt idx="3342">
                  <c:v>4.0473290624992009</c:v>
                </c:pt>
                <c:pt idx="3343">
                  <c:v>4.0494225000000004</c:v>
                </c:pt>
                <c:pt idx="3344">
                  <c:v>4.0515306250016003</c:v>
                </c:pt>
                <c:pt idx="3345">
                  <c:v>4.0536712499999998</c:v>
                </c:pt>
                <c:pt idx="3346">
                  <c:v>4.0557512500000001</c:v>
                </c:pt>
                <c:pt idx="3347">
                  <c:v>4.0578740624992005</c:v>
                </c:pt>
                <c:pt idx="3348">
                  <c:v>4.0599287500000001</c:v>
                </c:pt>
                <c:pt idx="3349">
                  <c:v>4.0620587500000003</c:v>
                </c:pt>
                <c:pt idx="3350">
                  <c:v>4.06415375</c:v>
                </c:pt>
                <c:pt idx="3351">
                  <c:v>4.0662696875007995</c:v>
                </c:pt>
                <c:pt idx="3352">
                  <c:v>4.0683609375007999</c:v>
                </c:pt>
                <c:pt idx="3353">
                  <c:v>4.0704921875007996</c:v>
                </c:pt>
                <c:pt idx="3354">
                  <c:v>4.0726109375007997</c:v>
                </c:pt>
                <c:pt idx="3355">
                  <c:v>4.0747471875007992</c:v>
                </c:pt>
                <c:pt idx="3356">
                  <c:v>4.0768500000000003</c:v>
                </c:pt>
                <c:pt idx="3357">
                  <c:v>4.0789409375007999</c:v>
                </c:pt>
                <c:pt idx="3358">
                  <c:v>4.0810515624992005</c:v>
                </c:pt>
                <c:pt idx="3359">
                  <c:v>4.083149375001601</c:v>
                </c:pt>
                <c:pt idx="3360">
                  <c:v>4.0852296875007994</c:v>
                </c:pt>
                <c:pt idx="3361">
                  <c:v>4.0873100000000004</c:v>
                </c:pt>
                <c:pt idx="3362">
                  <c:v>4.0893159375007997</c:v>
                </c:pt>
                <c:pt idx="3363">
                  <c:v>4.0913481250016002</c:v>
                </c:pt>
                <c:pt idx="3364">
                  <c:v>4.0933790624992001</c:v>
                </c:pt>
                <c:pt idx="3365">
                  <c:v>4.0954209375007995</c:v>
                </c:pt>
                <c:pt idx="3366">
                  <c:v>4.0974393750016009</c:v>
                </c:pt>
                <c:pt idx="3367">
                  <c:v>4.0994831250016004</c:v>
                </c:pt>
                <c:pt idx="3368">
                  <c:v>4.1015462500000002</c:v>
                </c:pt>
                <c:pt idx="3369">
                  <c:v>4.1035550000000001</c:v>
                </c:pt>
                <c:pt idx="3370">
                  <c:v>4.1055731250016008</c:v>
                </c:pt>
                <c:pt idx="3371">
                  <c:v>4.107666875001601</c:v>
                </c:pt>
                <c:pt idx="3372">
                  <c:v>4.1098325000000004</c:v>
                </c:pt>
                <c:pt idx="3373">
                  <c:v>4.1119787499999996</c:v>
                </c:pt>
                <c:pt idx="3374">
                  <c:v>4.1141128124992008</c:v>
                </c:pt>
                <c:pt idx="3375">
                  <c:v>4.1161765624992004</c:v>
                </c:pt>
                <c:pt idx="3376">
                  <c:v>4.1183471875007998</c:v>
                </c:pt>
                <c:pt idx="3377">
                  <c:v>4.1204387499999999</c:v>
                </c:pt>
                <c:pt idx="3378">
                  <c:v>4.1226084375007996</c:v>
                </c:pt>
                <c:pt idx="3379">
                  <c:v>4.1247612499999997</c:v>
                </c:pt>
                <c:pt idx="3380">
                  <c:v>4.1269921875007993</c:v>
                </c:pt>
                <c:pt idx="3381">
                  <c:v>4.1290809375007997</c:v>
                </c:pt>
                <c:pt idx="3382">
                  <c:v>4.1311931250016007</c:v>
                </c:pt>
                <c:pt idx="3383">
                  <c:v>4.1332653124992005</c:v>
                </c:pt>
                <c:pt idx="3384">
                  <c:v>4.1353096875007997</c:v>
                </c:pt>
                <c:pt idx="3385">
                  <c:v>4.1374000000000004</c:v>
                </c:pt>
                <c:pt idx="3386">
                  <c:v>4.1394581250016005</c:v>
                </c:pt>
                <c:pt idx="3387">
                  <c:v>4.1415709375007994</c:v>
                </c:pt>
                <c:pt idx="3388">
                  <c:v>4.1435993750016005</c:v>
                </c:pt>
                <c:pt idx="3389">
                  <c:v>4.1456581250016002</c:v>
                </c:pt>
                <c:pt idx="3390">
                  <c:v>4.1476528124992003</c:v>
                </c:pt>
                <c:pt idx="3391">
                  <c:v>4.1497531250016007</c:v>
                </c:pt>
                <c:pt idx="3392">
                  <c:v>4.1517921875007993</c:v>
                </c:pt>
                <c:pt idx="3393">
                  <c:v>4.1538478124992002</c:v>
                </c:pt>
                <c:pt idx="3394">
                  <c:v>4.1559487500000003</c:v>
                </c:pt>
                <c:pt idx="3395">
                  <c:v>4.1580684375007992</c:v>
                </c:pt>
                <c:pt idx="3396">
                  <c:v>4.1601512500000002</c:v>
                </c:pt>
                <c:pt idx="3397">
                  <c:v>4.1623306250016006</c:v>
                </c:pt>
                <c:pt idx="3398">
                  <c:v>4.1644559375007999</c:v>
                </c:pt>
                <c:pt idx="3399">
                  <c:v>4.1666293750016008</c:v>
                </c:pt>
                <c:pt idx="3400">
                  <c:v>4.1688049999999999</c:v>
                </c:pt>
                <c:pt idx="3401">
                  <c:v>4.1709503124992002</c:v>
                </c:pt>
                <c:pt idx="3402">
                  <c:v>4.1730678124992009</c:v>
                </c:pt>
                <c:pt idx="3403">
                  <c:v>4.1752481250016009</c:v>
                </c:pt>
                <c:pt idx="3404">
                  <c:v>4.1773737500000001</c:v>
                </c:pt>
                <c:pt idx="3405">
                  <c:v>4.1795037500000003</c:v>
                </c:pt>
                <c:pt idx="3406">
                  <c:v>4.1816196875007998</c:v>
                </c:pt>
                <c:pt idx="3407">
                  <c:v>4.1836646875007997</c:v>
                </c:pt>
                <c:pt idx="3408">
                  <c:v>4.1857556250016001</c:v>
                </c:pt>
                <c:pt idx="3409">
                  <c:v>4.1878124999999997</c:v>
                </c:pt>
                <c:pt idx="3410">
                  <c:v>4.1898828124992002</c:v>
                </c:pt>
                <c:pt idx="3411">
                  <c:v>4.1919028124992002</c:v>
                </c:pt>
                <c:pt idx="3412">
                  <c:v>4.1939934375007999</c:v>
                </c:pt>
                <c:pt idx="3413">
                  <c:v>4.1960143750016003</c:v>
                </c:pt>
                <c:pt idx="3414">
                  <c:v>4.1981168750016007</c:v>
                </c:pt>
                <c:pt idx="3415">
                  <c:v>4.2001534375007994</c:v>
                </c:pt>
                <c:pt idx="3416">
                  <c:v>4.2022234375007992</c:v>
                </c:pt>
                <c:pt idx="3417">
                  <c:v>4.2042856250016003</c:v>
                </c:pt>
                <c:pt idx="3418">
                  <c:v>4.2063525000000004</c:v>
                </c:pt>
                <c:pt idx="3419">
                  <c:v>4.208405</c:v>
                </c:pt>
                <c:pt idx="3420">
                  <c:v>4.2104212499999996</c:v>
                </c:pt>
                <c:pt idx="3421">
                  <c:v>4.21251</c:v>
                </c:pt>
                <c:pt idx="3422">
                  <c:v>4.2145149999999996</c:v>
                </c:pt>
                <c:pt idx="3423">
                  <c:v>4.2165746875007999</c:v>
                </c:pt>
                <c:pt idx="3424">
                  <c:v>4.2185859375007997</c:v>
                </c:pt>
                <c:pt idx="3425">
                  <c:v>4.2206562500000002</c:v>
                </c:pt>
                <c:pt idx="3426">
                  <c:v>4.2226962500000003</c:v>
                </c:pt>
                <c:pt idx="3427">
                  <c:v>4.2247824999999999</c:v>
                </c:pt>
                <c:pt idx="3428">
                  <c:v>4.2267865624992007</c:v>
                </c:pt>
                <c:pt idx="3429">
                  <c:v>4.2288659375007995</c:v>
                </c:pt>
                <c:pt idx="3430">
                  <c:v>4.2309512500000004</c:v>
                </c:pt>
                <c:pt idx="3431">
                  <c:v>4.2330537499999998</c:v>
                </c:pt>
                <c:pt idx="3432">
                  <c:v>4.2351637499999999</c:v>
                </c:pt>
                <c:pt idx="3433">
                  <c:v>4.2372678124992005</c:v>
                </c:pt>
                <c:pt idx="3434">
                  <c:v>4.2393640624992006</c:v>
                </c:pt>
                <c:pt idx="3435">
                  <c:v>4.2414253124992003</c:v>
                </c:pt>
                <c:pt idx="3436">
                  <c:v>4.2434909375007992</c:v>
                </c:pt>
                <c:pt idx="3437">
                  <c:v>4.2455146875007994</c:v>
                </c:pt>
                <c:pt idx="3438">
                  <c:v>4.2476349999999998</c:v>
                </c:pt>
                <c:pt idx="3439">
                  <c:v>4.2496918750016004</c:v>
                </c:pt>
                <c:pt idx="3440">
                  <c:v>4.2517884375007995</c:v>
                </c:pt>
                <c:pt idx="3441">
                  <c:v>4.2538062500000002</c:v>
                </c:pt>
                <c:pt idx="3442">
                  <c:v>4.2558831250016009</c:v>
                </c:pt>
                <c:pt idx="3443">
                  <c:v>4.2578793750016004</c:v>
                </c:pt>
                <c:pt idx="3444">
                  <c:v>4.259925</c:v>
                </c:pt>
                <c:pt idx="3445">
                  <c:v>4.2619221875007991</c:v>
                </c:pt>
                <c:pt idx="3446">
                  <c:v>4.2639762499999998</c:v>
                </c:pt>
                <c:pt idx="3447">
                  <c:v>4.2659928124992001</c:v>
                </c:pt>
                <c:pt idx="3448">
                  <c:v>4.2680421875007992</c:v>
                </c:pt>
                <c:pt idx="3449">
                  <c:v>4.2700218750016008</c:v>
                </c:pt>
                <c:pt idx="3450">
                  <c:v>4.2720618750016008</c:v>
                </c:pt>
                <c:pt idx="3451">
                  <c:v>4.2740475</c:v>
                </c:pt>
                <c:pt idx="3452">
                  <c:v>4.2760103124992002</c:v>
                </c:pt>
                <c:pt idx="3453">
                  <c:v>4.2780337499999996</c:v>
                </c:pt>
                <c:pt idx="3454">
                  <c:v>4.2800518750016003</c:v>
                </c:pt>
                <c:pt idx="3455">
                  <c:v>4.2821059375007993</c:v>
                </c:pt>
                <c:pt idx="3456">
                  <c:v>4.2841490624992007</c:v>
                </c:pt>
                <c:pt idx="3457">
                  <c:v>4.2862843750016006</c:v>
                </c:pt>
                <c:pt idx="3458">
                  <c:v>4.2883240624992007</c:v>
                </c:pt>
                <c:pt idx="3459">
                  <c:v>4.2904087500000001</c:v>
                </c:pt>
                <c:pt idx="3460">
                  <c:v>4.2924084375007991</c:v>
                </c:pt>
                <c:pt idx="3461">
                  <c:v>4.294534375001601</c:v>
                </c:pt>
                <c:pt idx="3462">
                  <c:v>4.2966190624992002</c:v>
                </c:pt>
                <c:pt idx="3463">
                  <c:v>4.2987096875007991</c:v>
                </c:pt>
                <c:pt idx="3464">
                  <c:v>4.3007521875007999</c:v>
                </c:pt>
                <c:pt idx="3465">
                  <c:v>4.3028221875007997</c:v>
                </c:pt>
                <c:pt idx="3466">
                  <c:v>4.3048578124992005</c:v>
                </c:pt>
                <c:pt idx="3467">
                  <c:v>4.3068843750016006</c:v>
                </c:pt>
                <c:pt idx="3468">
                  <c:v>4.3088768750016007</c:v>
                </c:pt>
                <c:pt idx="3469">
                  <c:v>4.3109465624992005</c:v>
                </c:pt>
                <c:pt idx="3470">
                  <c:v>4.3129521875007999</c:v>
                </c:pt>
                <c:pt idx="3471">
                  <c:v>4.3149490624992008</c:v>
                </c:pt>
                <c:pt idx="3472">
                  <c:v>4.316998125001601</c:v>
                </c:pt>
                <c:pt idx="3473">
                  <c:v>4.3190128124992002</c:v>
                </c:pt>
                <c:pt idx="3474">
                  <c:v>4.3210193750016002</c:v>
                </c:pt>
                <c:pt idx="3475">
                  <c:v>4.3230128124992007</c:v>
                </c:pt>
                <c:pt idx="3476">
                  <c:v>4.325009375001601</c:v>
                </c:pt>
                <c:pt idx="3477">
                  <c:v>4.3268828124992007</c:v>
                </c:pt>
                <c:pt idx="3478">
                  <c:v>4.3288440624992006</c:v>
                </c:pt>
                <c:pt idx="3479">
                  <c:v>4.3307078124992007</c:v>
                </c:pt>
                <c:pt idx="3480">
                  <c:v>4.3326834375007994</c:v>
                </c:pt>
                <c:pt idx="3481">
                  <c:v>4.3345824999999998</c:v>
                </c:pt>
                <c:pt idx="3482">
                  <c:v>4.3364984375007998</c:v>
                </c:pt>
                <c:pt idx="3483">
                  <c:v>4.3384018750016002</c:v>
                </c:pt>
                <c:pt idx="3484">
                  <c:v>4.3403625000000003</c:v>
                </c:pt>
                <c:pt idx="3485">
                  <c:v>4.3423287500000001</c:v>
                </c:pt>
                <c:pt idx="3486">
                  <c:v>4.3443612500000004</c:v>
                </c:pt>
                <c:pt idx="3487">
                  <c:v>4.3463903124992003</c:v>
                </c:pt>
                <c:pt idx="3488">
                  <c:v>4.3484871875007993</c:v>
                </c:pt>
                <c:pt idx="3489">
                  <c:v>4.3505568750016002</c:v>
                </c:pt>
                <c:pt idx="3490">
                  <c:v>4.3525971875007992</c:v>
                </c:pt>
                <c:pt idx="3491">
                  <c:v>4.3546453124992004</c:v>
                </c:pt>
                <c:pt idx="3492">
                  <c:v>4.3566628124992004</c:v>
                </c:pt>
                <c:pt idx="3493">
                  <c:v>4.3586921875007993</c:v>
                </c:pt>
                <c:pt idx="3494">
                  <c:v>4.3607178124992005</c:v>
                </c:pt>
                <c:pt idx="3495">
                  <c:v>4.3626968750016006</c:v>
                </c:pt>
                <c:pt idx="3496">
                  <c:v>4.3645987499999999</c:v>
                </c:pt>
                <c:pt idx="3497">
                  <c:v>4.3665856250016004</c:v>
                </c:pt>
                <c:pt idx="3498">
                  <c:v>4.3684621875007998</c:v>
                </c:pt>
                <c:pt idx="3499">
                  <c:v>4.370406875001601</c:v>
                </c:pt>
                <c:pt idx="3500">
                  <c:v>4.3723190624992005</c:v>
                </c:pt>
                <c:pt idx="3501">
                  <c:v>4.3742931250016008</c:v>
                </c:pt>
                <c:pt idx="3502">
                  <c:v>4.3762456250016006</c:v>
                </c:pt>
                <c:pt idx="3503">
                  <c:v>4.3782031250016002</c:v>
                </c:pt>
                <c:pt idx="3504">
                  <c:v>4.3800924999999999</c:v>
                </c:pt>
                <c:pt idx="3505">
                  <c:v>4.3820443750016009</c:v>
                </c:pt>
                <c:pt idx="3506">
                  <c:v>4.3839665624992001</c:v>
                </c:pt>
                <c:pt idx="3507">
                  <c:v>4.3858937500000001</c:v>
                </c:pt>
                <c:pt idx="3508">
                  <c:v>4.3878506250016009</c:v>
                </c:pt>
                <c:pt idx="3509">
                  <c:v>4.3897868750016009</c:v>
                </c:pt>
                <c:pt idx="3510">
                  <c:v>4.3917006250016009</c:v>
                </c:pt>
                <c:pt idx="3511">
                  <c:v>4.3936149999999996</c:v>
                </c:pt>
                <c:pt idx="3512">
                  <c:v>4.3955103124992005</c:v>
                </c:pt>
                <c:pt idx="3513">
                  <c:v>4.3974331250016006</c:v>
                </c:pt>
                <c:pt idx="3514">
                  <c:v>4.3993706250016009</c:v>
                </c:pt>
                <c:pt idx="3515">
                  <c:v>4.4012462499999998</c:v>
                </c:pt>
                <c:pt idx="3516">
                  <c:v>4.4032256250016006</c:v>
                </c:pt>
                <c:pt idx="3517">
                  <c:v>4.4051537500000002</c:v>
                </c:pt>
                <c:pt idx="3518">
                  <c:v>4.4070928124992008</c:v>
                </c:pt>
                <c:pt idx="3519">
                  <c:v>4.4090165624992004</c:v>
                </c:pt>
                <c:pt idx="3520">
                  <c:v>4.4110187500000002</c:v>
                </c:pt>
                <c:pt idx="3521">
                  <c:v>4.4129474999999996</c:v>
                </c:pt>
                <c:pt idx="3522">
                  <c:v>4.4149681250016002</c:v>
                </c:pt>
                <c:pt idx="3523">
                  <c:v>4.4169296875007991</c:v>
                </c:pt>
                <c:pt idx="3524">
                  <c:v>4.4188996875007991</c:v>
                </c:pt>
                <c:pt idx="3525">
                  <c:v>4.4208493750016009</c:v>
                </c:pt>
                <c:pt idx="3526">
                  <c:v>4.4228424999999998</c:v>
                </c:pt>
                <c:pt idx="3527">
                  <c:v>4.4247290624992006</c:v>
                </c:pt>
                <c:pt idx="3528">
                  <c:v>4.4266081250016009</c:v>
                </c:pt>
                <c:pt idx="3529">
                  <c:v>4.4285403124992007</c:v>
                </c:pt>
                <c:pt idx="3530">
                  <c:v>4.43047375</c:v>
                </c:pt>
                <c:pt idx="3531">
                  <c:v>4.4324006250016001</c:v>
                </c:pt>
                <c:pt idx="3532">
                  <c:v>4.4342775000000003</c:v>
                </c:pt>
                <c:pt idx="3533">
                  <c:v>4.4361337499999998</c:v>
                </c:pt>
                <c:pt idx="3534">
                  <c:v>4.4380021875007998</c:v>
                </c:pt>
                <c:pt idx="3535">
                  <c:v>4.4399406250016007</c:v>
                </c:pt>
                <c:pt idx="3536">
                  <c:v>4.4417840624992007</c:v>
                </c:pt>
                <c:pt idx="3537">
                  <c:v>4.4437309375007992</c:v>
                </c:pt>
                <c:pt idx="3538">
                  <c:v>4.4456418750016002</c:v>
                </c:pt>
                <c:pt idx="3539">
                  <c:v>4.4475609375007998</c:v>
                </c:pt>
                <c:pt idx="3540">
                  <c:v>4.449388125001601</c:v>
                </c:pt>
                <c:pt idx="3541">
                  <c:v>4.4512865624992006</c:v>
                </c:pt>
                <c:pt idx="3542">
                  <c:v>4.4531353124992004</c:v>
                </c:pt>
                <c:pt idx="3543">
                  <c:v>4.4550371875007997</c:v>
                </c:pt>
                <c:pt idx="3544">
                  <c:v>4.4568953124992001</c:v>
                </c:pt>
                <c:pt idx="3545">
                  <c:v>4.4587490624992006</c:v>
                </c:pt>
                <c:pt idx="3546">
                  <c:v>4.4605724999999996</c:v>
                </c:pt>
                <c:pt idx="3547">
                  <c:v>4.4624468750016009</c:v>
                </c:pt>
                <c:pt idx="3548">
                  <c:v>4.4642778124992004</c:v>
                </c:pt>
                <c:pt idx="3549">
                  <c:v>4.4660821875007999</c:v>
                </c:pt>
                <c:pt idx="3550">
                  <c:v>4.4678856250016006</c:v>
                </c:pt>
                <c:pt idx="3551">
                  <c:v>4.4697290624992005</c:v>
                </c:pt>
                <c:pt idx="3552">
                  <c:v>4.4715381250016009</c:v>
                </c:pt>
                <c:pt idx="3553">
                  <c:v>4.4733706250016008</c:v>
                </c:pt>
                <c:pt idx="3554">
                  <c:v>4.4752400000000003</c:v>
                </c:pt>
                <c:pt idx="3555">
                  <c:v>4.4770440624992007</c:v>
                </c:pt>
                <c:pt idx="3556">
                  <c:v>4.4788525000000003</c:v>
                </c:pt>
                <c:pt idx="3557">
                  <c:v>4.4806428124992008</c:v>
                </c:pt>
                <c:pt idx="3558">
                  <c:v>4.4824503124992008</c:v>
                </c:pt>
                <c:pt idx="3559">
                  <c:v>4.4842456250016003</c:v>
                </c:pt>
                <c:pt idx="3560">
                  <c:v>4.4860540624992007</c:v>
                </c:pt>
                <c:pt idx="3561">
                  <c:v>4.4877681250016002</c:v>
                </c:pt>
                <c:pt idx="3562">
                  <c:v>4.4895506250016002</c:v>
                </c:pt>
                <c:pt idx="3563">
                  <c:v>4.4913478124992006</c:v>
                </c:pt>
                <c:pt idx="3564">
                  <c:v>4.4931112500000001</c:v>
                </c:pt>
                <c:pt idx="3565">
                  <c:v>4.4949081250016008</c:v>
                </c:pt>
                <c:pt idx="3566">
                  <c:v>4.4967128124992009</c:v>
                </c:pt>
                <c:pt idx="3567">
                  <c:v>4.4984884375007992</c:v>
                </c:pt>
                <c:pt idx="3568">
                  <c:v>4.5002700000000004</c:v>
                </c:pt>
                <c:pt idx="3569">
                  <c:v>4.5020403124992008</c:v>
                </c:pt>
                <c:pt idx="3570">
                  <c:v>4.5038718750016002</c:v>
                </c:pt>
                <c:pt idx="3571">
                  <c:v>4.5057046875007991</c:v>
                </c:pt>
                <c:pt idx="3572">
                  <c:v>4.5075428124992003</c:v>
                </c:pt>
                <c:pt idx="3573">
                  <c:v>4.5093081250016009</c:v>
                </c:pt>
                <c:pt idx="3574">
                  <c:v>4.5111446875007992</c:v>
                </c:pt>
                <c:pt idx="3575">
                  <c:v>4.5129912499999998</c:v>
                </c:pt>
                <c:pt idx="3576">
                  <c:v>4.5148381250016003</c:v>
                </c:pt>
                <c:pt idx="3577">
                  <c:v>4.5166906250016003</c:v>
                </c:pt>
                <c:pt idx="3578">
                  <c:v>4.5186365624992009</c:v>
                </c:pt>
                <c:pt idx="3579">
                  <c:v>4.5205334375007995</c:v>
                </c:pt>
                <c:pt idx="3580">
                  <c:v>4.5223896875007998</c:v>
                </c:pt>
                <c:pt idx="3581">
                  <c:v>4.5242806250016008</c:v>
                </c:pt>
                <c:pt idx="3582">
                  <c:v>4.5261575000000001</c:v>
                </c:pt>
                <c:pt idx="3583">
                  <c:v>4.5281215624992006</c:v>
                </c:pt>
                <c:pt idx="3584">
                  <c:v>4.5299809375007998</c:v>
                </c:pt>
                <c:pt idx="3585">
                  <c:v>4.5319171875007997</c:v>
                </c:pt>
                <c:pt idx="3586">
                  <c:v>4.5337646875007991</c:v>
                </c:pt>
                <c:pt idx="3587">
                  <c:v>4.5356790624992005</c:v>
                </c:pt>
                <c:pt idx="3588">
                  <c:v>4.5374759375007994</c:v>
                </c:pt>
                <c:pt idx="3589">
                  <c:v>4.53935625</c:v>
                </c:pt>
                <c:pt idx="3590">
                  <c:v>4.54122</c:v>
                </c:pt>
                <c:pt idx="3591">
                  <c:v>4.5431006250016006</c:v>
                </c:pt>
                <c:pt idx="3592">
                  <c:v>4.5449875000000004</c:v>
                </c:pt>
                <c:pt idx="3593">
                  <c:v>4.54681625</c:v>
                </c:pt>
                <c:pt idx="3594">
                  <c:v>4.5486903124992004</c:v>
                </c:pt>
                <c:pt idx="3595">
                  <c:v>4.5505268750016006</c:v>
                </c:pt>
                <c:pt idx="3596">
                  <c:v>4.5524403124992006</c:v>
                </c:pt>
                <c:pt idx="3597">
                  <c:v>4.5542934375007995</c:v>
                </c:pt>
                <c:pt idx="3598">
                  <c:v>4.5561971875007998</c:v>
                </c:pt>
                <c:pt idx="3599">
                  <c:v>4.5580321875007996</c:v>
                </c:pt>
                <c:pt idx="3600">
                  <c:v>4.5599012500000002</c:v>
                </c:pt>
                <c:pt idx="3601">
                  <c:v>4.5617293750016001</c:v>
                </c:pt>
                <c:pt idx="3602">
                  <c:v>4.5635903124992003</c:v>
                </c:pt>
                <c:pt idx="3603">
                  <c:v>4.5653728124992004</c:v>
                </c:pt>
                <c:pt idx="3604">
                  <c:v>4.5672024999999996</c:v>
                </c:pt>
                <c:pt idx="3605">
                  <c:v>4.5689296875007992</c:v>
                </c:pt>
                <c:pt idx="3606">
                  <c:v>4.5707387500000003</c:v>
                </c:pt>
                <c:pt idx="3607">
                  <c:v>4.5724456250016008</c:v>
                </c:pt>
                <c:pt idx="3608">
                  <c:v>4.574211875001601</c:v>
                </c:pt>
                <c:pt idx="3609">
                  <c:v>4.57600125</c:v>
                </c:pt>
                <c:pt idx="3610">
                  <c:v>4.5777828124992004</c:v>
                </c:pt>
                <c:pt idx="3611">
                  <c:v>4.5794943750016008</c:v>
                </c:pt>
                <c:pt idx="3612">
                  <c:v>4.5812043750016009</c:v>
                </c:pt>
                <c:pt idx="3613">
                  <c:v>4.5829384375007995</c:v>
                </c:pt>
                <c:pt idx="3614">
                  <c:v>4.5846128124992003</c:v>
                </c:pt>
                <c:pt idx="3615">
                  <c:v>4.5863493750016007</c:v>
                </c:pt>
                <c:pt idx="3616">
                  <c:v>4.5880009375007997</c:v>
                </c:pt>
                <c:pt idx="3617">
                  <c:v>4.5897296875007996</c:v>
                </c:pt>
                <c:pt idx="3618">
                  <c:v>4.5913543750016004</c:v>
                </c:pt>
                <c:pt idx="3619">
                  <c:v>4.5930193750016004</c:v>
                </c:pt>
                <c:pt idx="3620">
                  <c:v>4.5946959375007994</c:v>
                </c:pt>
                <c:pt idx="3621">
                  <c:v>4.5964437499999997</c:v>
                </c:pt>
                <c:pt idx="3622">
                  <c:v>4.5981015624992008</c:v>
                </c:pt>
                <c:pt idx="3623">
                  <c:v>4.5998609375007993</c:v>
                </c:pt>
                <c:pt idx="3624">
                  <c:v>4.6015765624992007</c:v>
                </c:pt>
                <c:pt idx="3625">
                  <c:v>4.6033484375007996</c:v>
                </c:pt>
                <c:pt idx="3626">
                  <c:v>4.6050703124992003</c:v>
                </c:pt>
                <c:pt idx="3627">
                  <c:v>4.6068049999999996</c:v>
                </c:pt>
                <c:pt idx="3628">
                  <c:v>4.6086028124992007</c:v>
                </c:pt>
                <c:pt idx="3629">
                  <c:v>4.6103943750016008</c:v>
                </c:pt>
                <c:pt idx="3630">
                  <c:v>4.6121518750016008</c:v>
                </c:pt>
                <c:pt idx="3631">
                  <c:v>4.6139337500000002</c:v>
                </c:pt>
                <c:pt idx="3632">
                  <c:v>4.6157874999999997</c:v>
                </c:pt>
                <c:pt idx="3633">
                  <c:v>4.6176131250016006</c:v>
                </c:pt>
                <c:pt idx="3634">
                  <c:v>4.6194637500000004</c:v>
                </c:pt>
                <c:pt idx="3635">
                  <c:v>4.6212746875007991</c:v>
                </c:pt>
                <c:pt idx="3636">
                  <c:v>4.6231415624992005</c:v>
                </c:pt>
                <c:pt idx="3637">
                  <c:v>4.6249562500000003</c:v>
                </c:pt>
                <c:pt idx="3638">
                  <c:v>4.6268131250016005</c:v>
                </c:pt>
                <c:pt idx="3639">
                  <c:v>4.6286621875007992</c:v>
                </c:pt>
                <c:pt idx="3640">
                  <c:v>4.6305046875007996</c:v>
                </c:pt>
                <c:pt idx="3641">
                  <c:v>4.6322743750016002</c:v>
                </c:pt>
                <c:pt idx="3642">
                  <c:v>4.6340700000000004</c:v>
                </c:pt>
                <c:pt idx="3643">
                  <c:v>4.6357696875007992</c:v>
                </c:pt>
                <c:pt idx="3644">
                  <c:v>4.6374990624992005</c:v>
                </c:pt>
                <c:pt idx="3645">
                  <c:v>4.6391690624992004</c:v>
                </c:pt>
                <c:pt idx="3646">
                  <c:v>4.6409134375007994</c:v>
                </c:pt>
                <c:pt idx="3647">
                  <c:v>4.6426924999999999</c:v>
                </c:pt>
                <c:pt idx="3648">
                  <c:v>4.6444231250016008</c:v>
                </c:pt>
                <c:pt idx="3649">
                  <c:v>4.6461228124992004</c:v>
                </c:pt>
                <c:pt idx="3650">
                  <c:v>4.6478253124992008</c:v>
                </c:pt>
                <c:pt idx="3651">
                  <c:v>4.6495965624992008</c:v>
                </c:pt>
                <c:pt idx="3652">
                  <c:v>4.6512915624992006</c:v>
                </c:pt>
                <c:pt idx="3653">
                  <c:v>4.6531028124992009</c:v>
                </c:pt>
                <c:pt idx="3654">
                  <c:v>4.6549081250016009</c:v>
                </c:pt>
                <c:pt idx="3655">
                  <c:v>4.6567106250016002</c:v>
                </c:pt>
                <c:pt idx="3656">
                  <c:v>4.6584199999999996</c:v>
                </c:pt>
                <c:pt idx="3657">
                  <c:v>4.6601734375007995</c:v>
                </c:pt>
                <c:pt idx="3658">
                  <c:v>4.6619203124992001</c:v>
                </c:pt>
                <c:pt idx="3659">
                  <c:v>4.6637168750016009</c:v>
                </c:pt>
                <c:pt idx="3660">
                  <c:v>4.6654675000000001</c:v>
                </c:pt>
                <c:pt idx="3661">
                  <c:v>4.6672490624992005</c:v>
                </c:pt>
                <c:pt idx="3662">
                  <c:v>4.6690006250016003</c:v>
                </c:pt>
                <c:pt idx="3663">
                  <c:v>4.6707762500000003</c:v>
                </c:pt>
                <c:pt idx="3664">
                  <c:v>4.6725034375007999</c:v>
                </c:pt>
                <c:pt idx="3665">
                  <c:v>4.6743006250016004</c:v>
                </c:pt>
                <c:pt idx="3666">
                  <c:v>4.6760581250016005</c:v>
                </c:pt>
                <c:pt idx="3667">
                  <c:v>4.6778231250016002</c:v>
                </c:pt>
                <c:pt idx="3668">
                  <c:v>4.6795515624992001</c:v>
                </c:pt>
                <c:pt idx="3669">
                  <c:v>4.6812746875007996</c:v>
                </c:pt>
                <c:pt idx="3670">
                  <c:v>4.6830409375007997</c:v>
                </c:pt>
                <c:pt idx="3671">
                  <c:v>4.6847225000000003</c:v>
                </c:pt>
                <c:pt idx="3672">
                  <c:v>4.6864909375007997</c:v>
                </c:pt>
                <c:pt idx="3673">
                  <c:v>4.6882065624992002</c:v>
                </c:pt>
                <c:pt idx="3674">
                  <c:v>4.6899781250016002</c:v>
                </c:pt>
                <c:pt idx="3675">
                  <c:v>4.6916950000000002</c:v>
                </c:pt>
                <c:pt idx="3676">
                  <c:v>4.6934828124992007</c:v>
                </c:pt>
                <c:pt idx="3677">
                  <c:v>4.6951771875007999</c:v>
                </c:pt>
                <c:pt idx="3678">
                  <c:v>4.6969293750016003</c:v>
                </c:pt>
                <c:pt idx="3679">
                  <c:v>4.6986168750016004</c:v>
                </c:pt>
                <c:pt idx="3680">
                  <c:v>4.7003934375007992</c:v>
                </c:pt>
                <c:pt idx="3681">
                  <c:v>4.7022084375007998</c:v>
                </c:pt>
                <c:pt idx="3682">
                  <c:v>4.7039984375007995</c:v>
                </c:pt>
                <c:pt idx="3683">
                  <c:v>4.7057165624992008</c:v>
                </c:pt>
                <c:pt idx="3684">
                  <c:v>4.7075221875007998</c:v>
                </c:pt>
                <c:pt idx="3685">
                  <c:v>4.7093224999999999</c:v>
                </c:pt>
                <c:pt idx="3686">
                  <c:v>4.7111240624992003</c:v>
                </c:pt>
                <c:pt idx="3687">
                  <c:v>4.7129828124992006</c:v>
                </c:pt>
                <c:pt idx="3688">
                  <c:v>4.7148271875007994</c:v>
                </c:pt>
                <c:pt idx="3689">
                  <c:v>4.7166731250016003</c:v>
                </c:pt>
                <c:pt idx="3690">
                  <c:v>4.7184884375007998</c:v>
                </c:pt>
                <c:pt idx="3691">
                  <c:v>4.7203084375007993</c:v>
                </c:pt>
                <c:pt idx="3692">
                  <c:v>4.7221156250016003</c:v>
                </c:pt>
                <c:pt idx="3693">
                  <c:v>4.7239781250016009</c:v>
                </c:pt>
                <c:pt idx="3694">
                  <c:v>4.7257843750016004</c:v>
                </c:pt>
                <c:pt idx="3695">
                  <c:v>4.7275965624992002</c:v>
                </c:pt>
                <c:pt idx="3696">
                  <c:v>4.7294584375007993</c:v>
                </c:pt>
                <c:pt idx="3697">
                  <c:v>4.7313049999999999</c:v>
                </c:pt>
                <c:pt idx="3698">
                  <c:v>4.7331371875007999</c:v>
                </c:pt>
                <c:pt idx="3699">
                  <c:v>4.7349687500000002</c:v>
                </c:pt>
                <c:pt idx="3700">
                  <c:v>4.7367465624992002</c:v>
                </c:pt>
                <c:pt idx="3701">
                  <c:v>4.7385537500000003</c:v>
                </c:pt>
                <c:pt idx="3702">
                  <c:v>4.7403312499999997</c:v>
                </c:pt>
                <c:pt idx="3703">
                  <c:v>4.742133125001601</c:v>
                </c:pt>
                <c:pt idx="3704">
                  <c:v>4.7438562500000003</c:v>
                </c:pt>
                <c:pt idx="3705">
                  <c:v>4.7456090624992004</c:v>
                </c:pt>
                <c:pt idx="3706">
                  <c:v>4.7473115624992008</c:v>
                </c:pt>
                <c:pt idx="3707">
                  <c:v>4.7490009375007993</c:v>
                </c:pt>
                <c:pt idx="3708">
                  <c:v>4.7507106250016005</c:v>
                </c:pt>
                <c:pt idx="3709">
                  <c:v>4.7524465624992009</c:v>
                </c:pt>
                <c:pt idx="3710">
                  <c:v>4.7541415624992007</c:v>
                </c:pt>
                <c:pt idx="3711">
                  <c:v>4.7558331250016002</c:v>
                </c:pt>
                <c:pt idx="3712">
                  <c:v>4.7575603124992005</c:v>
                </c:pt>
                <c:pt idx="3713">
                  <c:v>4.7592228124992006</c:v>
                </c:pt>
                <c:pt idx="3714">
                  <c:v>4.7609750000000002</c:v>
                </c:pt>
                <c:pt idx="3715">
                  <c:v>4.7626656250016008</c:v>
                </c:pt>
                <c:pt idx="3716">
                  <c:v>4.7643734375007991</c:v>
                </c:pt>
                <c:pt idx="3717">
                  <c:v>4.7660490624992002</c:v>
                </c:pt>
                <c:pt idx="3718">
                  <c:v>4.7677034375007992</c:v>
                </c:pt>
                <c:pt idx="3719">
                  <c:v>4.7693343750016002</c:v>
                </c:pt>
                <c:pt idx="3720">
                  <c:v>4.7710440624992003</c:v>
                </c:pt>
                <c:pt idx="3721">
                  <c:v>4.7726421875007992</c:v>
                </c:pt>
                <c:pt idx="3722">
                  <c:v>4.7742962499999999</c:v>
                </c:pt>
                <c:pt idx="3723">
                  <c:v>4.7759324999999997</c:v>
                </c:pt>
                <c:pt idx="3724">
                  <c:v>4.7775590624992006</c:v>
                </c:pt>
                <c:pt idx="3725">
                  <c:v>4.779189375001601</c:v>
                </c:pt>
                <c:pt idx="3726">
                  <c:v>4.7807956250016002</c:v>
                </c:pt>
                <c:pt idx="3727">
                  <c:v>4.7824293750016009</c:v>
                </c:pt>
                <c:pt idx="3728">
                  <c:v>4.7840612499999997</c:v>
                </c:pt>
                <c:pt idx="3729">
                  <c:v>4.7857240624992006</c:v>
                </c:pt>
                <c:pt idx="3730">
                  <c:v>4.7873615624992008</c:v>
                </c:pt>
                <c:pt idx="3731">
                  <c:v>4.7890190624992002</c:v>
                </c:pt>
                <c:pt idx="3732">
                  <c:v>4.7905871875007993</c:v>
                </c:pt>
                <c:pt idx="3733">
                  <c:v>4.7922718750016005</c:v>
                </c:pt>
                <c:pt idx="3734">
                  <c:v>4.7938725</c:v>
                </c:pt>
                <c:pt idx="3735">
                  <c:v>4.7955350000000001</c:v>
                </c:pt>
                <c:pt idx="3736">
                  <c:v>4.7971728124992001</c:v>
                </c:pt>
                <c:pt idx="3737">
                  <c:v>4.7988396875007995</c:v>
                </c:pt>
                <c:pt idx="3738">
                  <c:v>4.8004459375007995</c:v>
                </c:pt>
                <c:pt idx="3739">
                  <c:v>4.8020656250016005</c:v>
                </c:pt>
                <c:pt idx="3740">
                  <c:v>4.8036453124992002</c:v>
                </c:pt>
                <c:pt idx="3741">
                  <c:v>4.8052790624992001</c:v>
                </c:pt>
                <c:pt idx="3742">
                  <c:v>4.8068843750016006</c:v>
                </c:pt>
                <c:pt idx="3743">
                  <c:v>4.8084315624992007</c:v>
                </c:pt>
                <c:pt idx="3744">
                  <c:v>4.8099909375007996</c:v>
                </c:pt>
                <c:pt idx="3745">
                  <c:v>4.8115918750016009</c:v>
                </c:pt>
                <c:pt idx="3746">
                  <c:v>4.8131568750016003</c:v>
                </c:pt>
                <c:pt idx="3747">
                  <c:v>4.8147196875007996</c:v>
                </c:pt>
                <c:pt idx="3748">
                  <c:v>4.8163049999999998</c:v>
                </c:pt>
                <c:pt idx="3749">
                  <c:v>4.8178890624992006</c:v>
                </c:pt>
                <c:pt idx="3750">
                  <c:v>4.8195515624992007</c:v>
                </c:pt>
                <c:pt idx="3751">
                  <c:v>4.8211806250016007</c:v>
                </c:pt>
                <c:pt idx="3752">
                  <c:v>4.8228600000000004</c:v>
                </c:pt>
                <c:pt idx="3753">
                  <c:v>4.82447625</c:v>
                </c:pt>
                <c:pt idx="3754">
                  <c:v>4.8261746875007994</c:v>
                </c:pt>
                <c:pt idx="3755">
                  <c:v>4.8277840624992008</c:v>
                </c:pt>
                <c:pt idx="3756">
                  <c:v>4.829455625001601</c:v>
                </c:pt>
                <c:pt idx="3757">
                  <c:v>4.8310862500000002</c:v>
                </c:pt>
                <c:pt idx="3758">
                  <c:v>4.8327212499999996</c:v>
                </c:pt>
                <c:pt idx="3759">
                  <c:v>4.8343384375007998</c:v>
                </c:pt>
                <c:pt idx="3760">
                  <c:v>4.8359196875007999</c:v>
                </c:pt>
                <c:pt idx="3761">
                  <c:v>4.8374559375007999</c:v>
                </c:pt>
                <c:pt idx="3762">
                  <c:v>4.8390015624992007</c:v>
                </c:pt>
                <c:pt idx="3763">
                  <c:v>4.8405843750016002</c:v>
                </c:pt>
                <c:pt idx="3764">
                  <c:v>4.8421050000000001</c:v>
                </c:pt>
                <c:pt idx="3765">
                  <c:v>4.843673125001601</c:v>
                </c:pt>
                <c:pt idx="3766">
                  <c:v>4.845135</c:v>
                </c:pt>
                <c:pt idx="3767">
                  <c:v>4.8466556250016009</c:v>
                </c:pt>
                <c:pt idx="3768">
                  <c:v>4.8481681250016004</c:v>
                </c:pt>
                <c:pt idx="3769">
                  <c:v>4.8496812499999997</c:v>
                </c:pt>
                <c:pt idx="3770">
                  <c:v>4.8511350000000002</c:v>
                </c:pt>
                <c:pt idx="3771">
                  <c:v>4.8526556250016002</c:v>
                </c:pt>
                <c:pt idx="3772">
                  <c:v>4.8541262500000002</c:v>
                </c:pt>
                <c:pt idx="3773">
                  <c:v>4.8555837500000001</c:v>
                </c:pt>
                <c:pt idx="3774">
                  <c:v>4.8570465624992005</c:v>
                </c:pt>
                <c:pt idx="3775">
                  <c:v>4.8584825</c:v>
                </c:pt>
                <c:pt idx="3776">
                  <c:v>4.8599703124992004</c:v>
                </c:pt>
                <c:pt idx="3777">
                  <c:v>4.8614715624992009</c:v>
                </c:pt>
                <c:pt idx="3778">
                  <c:v>4.8629550000000004</c:v>
                </c:pt>
                <c:pt idx="3779">
                  <c:v>4.8644265624992009</c:v>
                </c:pt>
                <c:pt idx="3780">
                  <c:v>4.8658975</c:v>
                </c:pt>
                <c:pt idx="3781">
                  <c:v>4.8674125000000004</c:v>
                </c:pt>
                <c:pt idx="3782">
                  <c:v>4.8688990624992003</c:v>
                </c:pt>
                <c:pt idx="3783">
                  <c:v>4.8704371875007997</c:v>
                </c:pt>
                <c:pt idx="3784">
                  <c:v>4.8719756250016006</c:v>
                </c:pt>
                <c:pt idx="3785">
                  <c:v>4.8735159375007999</c:v>
                </c:pt>
                <c:pt idx="3786">
                  <c:v>4.8750946875007992</c:v>
                </c:pt>
                <c:pt idx="3787">
                  <c:v>4.8766150000000001</c:v>
                </c:pt>
                <c:pt idx="3788">
                  <c:v>4.8781818750016006</c:v>
                </c:pt>
                <c:pt idx="3789">
                  <c:v>4.8796974999999998</c:v>
                </c:pt>
                <c:pt idx="3790">
                  <c:v>4.8813246875007996</c:v>
                </c:pt>
                <c:pt idx="3791">
                  <c:v>4.8828337499999996</c:v>
                </c:pt>
                <c:pt idx="3792">
                  <c:v>4.8844562500000004</c:v>
                </c:pt>
                <c:pt idx="3793">
                  <c:v>4.8859915624992007</c:v>
                </c:pt>
                <c:pt idx="3794">
                  <c:v>4.8875543750016002</c:v>
                </c:pt>
                <c:pt idx="3795">
                  <c:v>4.8890821875007999</c:v>
                </c:pt>
                <c:pt idx="3796">
                  <c:v>4.8906106250016004</c:v>
                </c:pt>
                <c:pt idx="3797">
                  <c:v>4.8921237499999997</c:v>
                </c:pt>
                <c:pt idx="3798">
                  <c:v>4.8936665624992006</c:v>
                </c:pt>
                <c:pt idx="3799">
                  <c:v>4.8952249999999999</c:v>
                </c:pt>
                <c:pt idx="3800">
                  <c:v>4.8967284375007996</c:v>
                </c:pt>
                <c:pt idx="3801">
                  <c:v>4.8982496875007993</c:v>
                </c:pt>
                <c:pt idx="3802">
                  <c:v>4.8997537500000004</c:v>
                </c:pt>
                <c:pt idx="3803">
                  <c:v>4.9012946875007994</c:v>
                </c:pt>
                <c:pt idx="3804">
                  <c:v>4.9027700000000003</c:v>
                </c:pt>
                <c:pt idx="3805">
                  <c:v>4.9043049999999999</c:v>
                </c:pt>
                <c:pt idx="3806">
                  <c:v>4.9057824999999999</c:v>
                </c:pt>
                <c:pt idx="3807">
                  <c:v>4.9073975000000001</c:v>
                </c:pt>
                <c:pt idx="3808">
                  <c:v>4.9088434375007992</c:v>
                </c:pt>
                <c:pt idx="3809">
                  <c:v>4.9103540624992004</c:v>
                </c:pt>
                <c:pt idx="3810">
                  <c:v>4.9118321875007993</c:v>
                </c:pt>
                <c:pt idx="3811">
                  <c:v>4.9133256250016002</c:v>
                </c:pt>
                <c:pt idx="3812">
                  <c:v>4.9148087499999997</c:v>
                </c:pt>
                <c:pt idx="3813">
                  <c:v>4.9163165624992002</c:v>
                </c:pt>
                <c:pt idx="3814">
                  <c:v>4.9178487500000001</c:v>
                </c:pt>
                <c:pt idx="3815">
                  <c:v>4.9193671875007992</c:v>
                </c:pt>
                <c:pt idx="3816">
                  <c:v>4.9209240624992008</c:v>
                </c:pt>
                <c:pt idx="3817">
                  <c:v>4.9223856250016009</c:v>
                </c:pt>
                <c:pt idx="3818">
                  <c:v>4.923944375001601</c:v>
                </c:pt>
                <c:pt idx="3819">
                  <c:v>4.9255234375007992</c:v>
                </c:pt>
                <c:pt idx="3820">
                  <c:v>4.9270762499999998</c:v>
                </c:pt>
                <c:pt idx="3821">
                  <c:v>4.9286521875007994</c:v>
                </c:pt>
                <c:pt idx="3822">
                  <c:v>4.93019125</c:v>
                </c:pt>
                <c:pt idx="3823">
                  <c:v>4.9317187499999999</c:v>
                </c:pt>
                <c:pt idx="3824">
                  <c:v>4.9332703124992001</c:v>
                </c:pt>
                <c:pt idx="3825">
                  <c:v>4.9347950000000003</c:v>
                </c:pt>
                <c:pt idx="3826">
                  <c:v>4.9363621875007997</c:v>
                </c:pt>
                <c:pt idx="3827">
                  <c:v>4.9378287500000004</c:v>
                </c:pt>
                <c:pt idx="3828">
                  <c:v>4.9393665624992007</c:v>
                </c:pt>
                <c:pt idx="3829">
                  <c:v>4.9408149999999997</c:v>
                </c:pt>
                <c:pt idx="3830">
                  <c:v>4.9423165624992009</c:v>
                </c:pt>
                <c:pt idx="3831">
                  <c:v>4.9437731250016004</c:v>
                </c:pt>
                <c:pt idx="3832">
                  <c:v>4.9452518750016008</c:v>
                </c:pt>
                <c:pt idx="3833">
                  <c:v>4.9466981250016007</c:v>
                </c:pt>
                <c:pt idx="3834">
                  <c:v>4.9481271875007993</c:v>
                </c:pt>
                <c:pt idx="3835">
                  <c:v>4.9495193750016009</c:v>
                </c:pt>
                <c:pt idx="3836">
                  <c:v>4.9509290624992008</c:v>
                </c:pt>
                <c:pt idx="3837">
                  <c:v>4.9523671875007995</c:v>
                </c:pt>
                <c:pt idx="3838">
                  <c:v>4.9537540624992005</c:v>
                </c:pt>
                <c:pt idx="3839">
                  <c:v>4.9551303124992003</c:v>
                </c:pt>
                <c:pt idx="3840">
                  <c:v>4.9564993750016004</c:v>
                </c:pt>
                <c:pt idx="3841">
                  <c:v>4.9579403124992005</c:v>
                </c:pt>
                <c:pt idx="3842">
                  <c:v>4.9593221875007991</c:v>
                </c:pt>
                <c:pt idx="3843">
                  <c:v>4.9607121875007998</c:v>
                </c:pt>
                <c:pt idx="3844">
                  <c:v>4.9620565624992006</c:v>
                </c:pt>
                <c:pt idx="3845">
                  <c:v>4.963476875001601</c:v>
                </c:pt>
                <c:pt idx="3846">
                  <c:v>4.9647934375007994</c:v>
                </c:pt>
                <c:pt idx="3847">
                  <c:v>4.9661946875007992</c:v>
                </c:pt>
                <c:pt idx="3848">
                  <c:v>4.9675506250016008</c:v>
                </c:pt>
                <c:pt idx="3849">
                  <c:v>4.9689965624992007</c:v>
                </c:pt>
                <c:pt idx="3850">
                  <c:v>4.9703425000000001</c:v>
                </c:pt>
                <c:pt idx="3851">
                  <c:v>4.9717256250016009</c:v>
                </c:pt>
                <c:pt idx="3852">
                  <c:v>4.9731109375007998</c:v>
                </c:pt>
                <c:pt idx="3853">
                  <c:v>4.9745650000000001</c:v>
                </c:pt>
                <c:pt idx="3854">
                  <c:v>4.9760359375007992</c:v>
                </c:pt>
                <c:pt idx="3855">
                  <c:v>4.9774721875007994</c:v>
                </c:pt>
                <c:pt idx="3856">
                  <c:v>4.9789303124992008</c:v>
                </c:pt>
                <c:pt idx="3857">
                  <c:v>4.9803281250016003</c:v>
                </c:pt>
                <c:pt idx="3858">
                  <c:v>4.9817596875007997</c:v>
                </c:pt>
                <c:pt idx="3859">
                  <c:v>4.9831349999999999</c:v>
                </c:pt>
                <c:pt idx="3860">
                  <c:v>4.9846174999999997</c:v>
                </c:pt>
                <c:pt idx="3861">
                  <c:v>4.9859906250016008</c:v>
                </c:pt>
                <c:pt idx="3862">
                  <c:v>4.9874018750016003</c:v>
                </c:pt>
                <c:pt idx="3863">
                  <c:v>4.9886921875007992</c:v>
                </c:pt>
                <c:pt idx="3864">
                  <c:v>4.9900265624992004</c:v>
                </c:pt>
                <c:pt idx="3865">
                  <c:v>4.9913053124992004</c:v>
                </c:pt>
                <c:pt idx="3866">
                  <c:v>4.9926065624992004</c:v>
                </c:pt>
                <c:pt idx="3867">
                  <c:v>4.9939150000000003</c:v>
                </c:pt>
                <c:pt idx="3868">
                  <c:v>4.9952584375007998</c:v>
                </c:pt>
                <c:pt idx="3869">
                  <c:v>4.9965321875007991</c:v>
                </c:pt>
                <c:pt idx="3870">
                  <c:v>4.99778375</c:v>
                </c:pt>
                <c:pt idx="3871">
                  <c:v>4.9990259375007993</c:v>
                </c:pt>
                <c:pt idx="3872">
                  <c:v>5.0003153124992004</c:v>
                </c:pt>
                <c:pt idx="3873">
                  <c:v>5.0016140624992005</c:v>
                </c:pt>
                <c:pt idx="3874">
                  <c:v>5.0028746875007997</c:v>
                </c:pt>
                <c:pt idx="3875">
                  <c:v>5.0041624999999996</c:v>
                </c:pt>
                <c:pt idx="3876">
                  <c:v>5.0054346875007996</c:v>
                </c:pt>
                <c:pt idx="3877">
                  <c:v>5.0066684375007995</c:v>
                </c:pt>
                <c:pt idx="3878">
                  <c:v>5.0078465624992008</c:v>
                </c:pt>
                <c:pt idx="3879">
                  <c:v>5.0090878124992004</c:v>
                </c:pt>
                <c:pt idx="3880">
                  <c:v>5.0103612499999999</c:v>
                </c:pt>
                <c:pt idx="3881">
                  <c:v>5.0116393750016002</c:v>
                </c:pt>
                <c:pt idx="3882">
                  <c:v>5.0128590624992002</c:v>
                </c:pt>
                <c:pt idx="3883">
                  <c:v>5.0141153124992002</c:v>
                </c:pt>
                <c:pt idx="3884">
                  <c:v>5.0153428124992008</c:v>
                </c:pt>
                <c:pt idx="3885">
                  <c:v>5.0165996875007997</c:v>
                </c:pt>
                <c:pt idx="3886">
                  <c:v>5.0177987499999999</c:v>
                </c:pt>
                <c:pt idx="3887">
                  <c:v>5.0190475000000001</c:v>
                </c:pt>
                <c:pt idx="3888">
                  <c:v>5.0203053124992003</c:v>
                </c:pt>
                <c:pt idx="3889">
                  <c:v>5.0216193750016007</c:v>
                </c:pt>
                <c:pt idx="3890">
                  <c:v>5.0228362500000001</c:v>
                </c:pt>
                <c:pt idx="3891">
                  <c:v>5.0241300000000004</c:v>
                </c:pt>
                <c:pt idx="3892">
                  <c:v>5.0253353124992008</c:v>
                </c:pt>
                <c:pt idx="3893">
                  <c:v>5.0265793750016003</c:v>
                </c:pt>
                <c:pt idx="3894">
                  <c:v>5.0278028124992007</c:v>
                </c:pt>
                <c:pt idx="3895">
                  <c:v>5.0290540624992008</c:v>
                </c:pt>
                <c:pt idx="3896">
                  <c:v>5.0302740624992008</c:v>
                </c:pt>
                <c:pt idx="3897">
                  <c:v>5.0314678124992005</c:v>
                </c:pt>
                <c:pt idx="3898">
                  <c:v>5.0326893750016009</c:v>
                </c:pt>
                <c:pt idx="3899">
                  <c:v>5.0338062499999996</c:v>
                </c:pt>
                <c:pt idx="3900">
                  <c:v>5.0349415624992009</c:v>
                </c:pt>
                <c:pt idx="3901">
                  <c:v>5.0360143750016002</c:v>
                </c:pt>
                <c:pt idx="3902">
                  <c:v>5.0371709375007994</c:v>
                </c:pt>
                <c:pt idx="3903">
                  <c:v>5.0382190624992003</c:v>
                </c:pt>
                <c:pt idx="3904">
                  <c:v>5.0393612499999998</c:v>
                </c:pt>
                <c:pt idx="3905">
                  <c:v>5.0404081250016004</c:v>
                </c:pt>
                <c:pt idx="3906">
                  <c:v>5.0415349999999997</c:v>
                </c:pt>
                <c:pt idx="3907">
                  <c:v>5.0426396875007997</c:v>
                </c:pt>
                <c:pt idx="3908">
                  <c:v>5.0437487499999998</c:v>
                </c:pt>
                <c:pt idx="3909">
                  <c:v>5.0448512499999998</c:v>
                </c:pt>
                <c:pt idx="3910">
                  <c:v>5.0459368750016003</c:v>
                </c:pt>
                <c:pt idx="3911">
                  <c:v>5.0469959375007996</c:v>
                </c:pt>
                <c:pt idx="3912">
                  <c:v>5.0480840624992007</c:v>
                </c:pt>
                <c:pt idx="3913">
                  <c:v>5.0491900000000003</c:v>
                </c:pt>
                <c:pt idx="3914">
                  <c:v>5.0502840624992009</c:v>
                </c:pt>
                <c:pt idx="3915">
                  <c:v>5.0513918750016007</c:v>
                </c:pt>
                <c:pt idx="3916">
                  <c:v>5.0524731250016002</c:v>
                </c:pt>
                <c:pt idx="3917">
                  <c:v>5.0535793750016005</c:v>
                </c:pt>
                <c:pt idx="3918">
                  <c:v>5.0546712500000002</c:v>
                </c:pt>
                <c:pt idx="3919">
                  <c:v>5.0557984375007994</c:v>
                </c:pt>
                <c:pt idx="3920">
                  <c:v>5.0569206250016006</c:v>
                </c:pt>
                <c:pt idx="3921">
                  <c:v>5.0580578124992002</c:v>
                </c:pt>
                <c:pt idx="3922">
                  <c:v>5.0591040624992001</c:v>
                </c:pt>
                <c:pt idx="3923">
                  <c:v>5.0602403124992001</c:v>
                </c:pt>
                <c:pt idx="3924">
                  <c:v>5.0613028124992008</c:v>
                </c:pt>
                <c:pt idx="3925">
                  <c:v>5.06244125</c:v>
                </c:pt>
                <c:pt idx="3926">
                  <c:v>5.0635621875007999</c:v>
                </c:pt>
                <c:pt idx="3927">
                  <c:v>5.0646612500000003</c:v>
                </c:pt>
                <c:pt idx="3928">
                  <c:v>5.0657656250016005</c:v>
                </c:pt>
                <c:pt idx="3929">
                  <c:v>5.0668284375007993</c:v>
                </c:pt>
                <c:pt idx="3930">
                  <c:v>5.06790875</c:v>
                </c:pt>
                <c:pt idx="3931">
                  <c:v>5.0690099999999996</c:v>
                </c:pt>
                <c:pt idx="3932">
                  <c:v>5.0701368750016007</c:v>
                </c:pt>
                <c:pt idx="3933">
                  <c:v>5.0712196875007995</c:v>
                </c:pt>
                <c:pt idx="3934">
                  <c:v>5.0723453124992002</c:v>
                </c:pt>
                <c:pt idx="3935">
                  <c:v>5.0733584375007998</c:v>
                </c:pt>
                <c:pt idx="3936">
                  <c:v>5.0744415624992003</c:v>
                </c:pt>
                <c:pt idx="3937">
                  <c:v>5.0755153124992001</c:v>
                </c:pt>
                <c:pt idx="3938">
                  <c:v>5.0766303124992005</c:v>
                </c:pt>
                <c:pt idx="3939">
                  <c:v>5.0777087500000002</c:v>
                </c:pt>
                <c:pt idx="3940">
                  <c:v>5.0788143750016008</c:v>
                </c:pt>
                <c:pt idx="3941">
                  <c:v>5.0798237500000001</c:v>
                </c:pt>
                <c:pt idx="3942">
                  <c:v>5.0808928124992008</c:v>
                </c:pt>
                <c:pt idx="3943">
                  <c:v>5.0819059375007996</c:v>
                </c:pt>
                <c:pt idx="3944">
                  <c:v>5.0829087499999996</c:v>
                </c:pt>
                <c:pt idx="3945">
                  <c:v>5.0838868750016006</c:v>
                </c:pt>
                <c:pt idx="3946">
                  <c:v>5.08486875</c:v>
                </c:pt>
                <c:pt idx="3947">
                  <c:v>5.0858481250016006</c:v>
                </c:pt>
                <c:pt idx="3948">
                  <c:v>5.0867496875007996</c:v>
                </c:pt>
                <c:pt idx="3949">
                  <c:v>5.0876993750016002</c:v>
                </c:pt>
                <c:pt idx="3950">
                  <c:v>5.0886253124992002</c:v>
                </c:pt>
                <c:pt idx="3951">
                  <c:v>5.0895774999999999</c:v>
                </c:pt>
                <c:pt idx="3952">
                  <c:v>5.0905246875007997</c:v>
                </c:pt>
                <c:pt idx="3953">
                  <c:v>5.0914734375007997</c:v>
                </c:pt>
                <c:pt idx="3954">
                  <c:v>5.0924003124992003</c:v>
                </c:pt>
                <c:pt idx="3955">
                  <c:v>5.0933968750016003</c:v>
                </c:pt>
                <c:pt idx="3956">
                  <c:v>5.0943118750016003</c:v>
                </c:pt>
                <c:pt idx="3957">
                  <c:v>5.0952287500000004</c:v>
                </c:pt>
                <c:pt idx="3958">
                  <c:v>5.0961128124992001</c:v>
                </c:pt>
                <c:pt idx="3959">
                  <c:v>5.0970050000000002</c:v>
                </c:pt>
                <c:pt idx="3960">
                  <c:v>5.0978859375007994</c:v>
                </c:pt>
                <c:pt idx="3961">
                  <c:v>5.0988334375007991</c:v>
                </c:pt>
                <c:pt idx="3962">
                  <c:v>5.0996775000000003</c:v>
                </c:pt>
                <c:pt idx="3963">
                  <c:v>5.100570625001601</c:v>
                </c:pt>
                <c:pt idx="3964">
                  <c:v>5.1014443750016003</c:v>
                </c:pt>
                <c:pt idx="3965">
                  <c:v>5.1023131250016007</c:v>
                </c:pt>
                <c:pt idx="3966">
                  <c:v>5.1031737499999998</c:v>
                </c:pt>
                <c:pt idx="3967">
                  <c:v>5.1040143750016007</c:v>
                </c:pt>
                <c:pt idx="3968">
                  <c:v>5.1048675000000001</c:v>
                </c:pt>
                <c:pt idx="3969">
                  <c:v>5.105719375001601</c:v>
                </c:pt>
                <c:pt idx="3970">
                  <c:v>5.1066075</c:v>
                </c:pt>
                <c:pt idx="3971">
                  <c:v>5.1074103124992005</c:v>
                </c:pt>
                <c:pt idx="3972">
                  <c:v>5.1082349999999996</c:v>
                </c:pt>
                <c:pt idx="3973">
                  <c:v>5.1089731250016008</c:v>
                </c:pt>
                <c:pt idx="3974">
                  <c:v>5.1097671875007995</c:v>
                </c:pt>
                <c:pt idx="3975">
                  <c:v>5.1105296875007991</c:v>
                </c:pt>
                <c:pt idx="3976">
                  <c:v>5.1113378124992002</c:v>
                </c:pt>
                <c:pt idx="3977">
                  <c:v>5.1120850000000004</c:v>
                </c:pt>
                <c:pt idx="3978">
                  <c:v>5.1128653124992001</c:v>
                </c:pt>
                <c:pt idx="3979">
                  <c:v>5.1136181250016008</c:v>
                </c:pt>
                <c:pt idx="3980">
                  <c:v>5.1143096875007998</c:v>
                </c:pt>
                <c:pt idx="3981">
                  <c:v>5.11501625</c:v>
                </c:pt>
                <c:pt idx="3982">
                  <c:v>5.1157500000000002</c:v>
                </c:pt>
                <c:pt idx="3983">
                  <c:v>5.1164753124992002</c:v>
                </c:pt>
                <c:pt idx="3984">
                  <c:v>5.1171631250016008</c:v>
                </c:pt>
                <c:pt idx="3985">
                  <c:v>5.1178715624992002</c:v>
                </c:pt>
                <c:pt idx="3986">
                  <c:v>5.1185221875007993</c:v>
                </c:pt>
                <c:pt idx="3987">
                  <c:v>5.1192893750016006</c:v>
                </c:pt>
                <c:pt idx="3988">
                  <c:v>5.1199768750016004</c:v>
                </c:pt>
                <c:pt idx="3989">
                  <c:v>5.1206884375007995</c:v>
                </c:pt>
                <c:pt idx="3990">
                  <c:v>5.1213831250016009</c:v>
                </c:pt>
                <c:pt idx="3991">
                  <c:v>5.1221284375007992</c:v>
                </c:pt>
                <c:pt idx="3992">
                  <c:v>5.1227878124992001</c:v>
                </c:pt>
                <c:pt idx="3993">
                  <c:v>5.1235318750016008</c:v>
                </c:pt>
                <c:pt idx="3994">
                  <c:v>5.1242446875007994</c:v>
                </c:pt>
                <c:pt idx="3995">
                  <c:v>5.1249615624992009</c:v>
                </c:pt>
                <c:pt idx="3996">
                  <c:v>5.1256959375007991</c:v>
                </c:pt>
                <c:pt idx="3997">
                  <c:v>5.1263121875007993</c:v>
                </c:pt>
                <c:pt idx="3998">
                  <c:v>5.1269715624992003</c:v>
                </c:pt>
                <c:pt idx="3999">
                  <c:v>5.1276165624992007</c:v>
                </c:pt>
                <c:pt idx="4000">
                  <c:v>5.1283000000000003</c:v>
                </c:pt>
                <c:pt idx="4001">
                  <c:v>5.1289209375007996</c:v>
                </c:pt>
                <c:pt idx="4002">
                  <c:v>5.1296084375007993</c:v>
                </c:pt>
                <c:pt idx="4003">
                  <c:v>5.1302259375007999</c:v>
                </c:pt>
                <c:pt idx="4004">
                  <c:v>5.1308553124992002</c:v>
                </c:pt>
                <c:pt idx="4005">
                  <c:v>5.1314446875007995</c:v>
                </c:pt>
                <c:pt idx="4006">
                  <c:v>5.1320887500000003</c:v>
                </c:pt>
                <c:pt idx="4007">
                  <c:v>5.1327315624992007</c:v>
                </c:pt>
                <c:pt idx="4008">
                  <c:v>5.1333796875007991</c:v>
                </c:pt>
                <c:pt idx="4009">
                  <c:v>5.1340340624992002</c:v>
                </c:pt>
                <c:pt idx="4010">
                  <c:v>5.1346984375007994</c:v>
                </c:pt>
                <c:pt idx="4011">
                  <c:v>5.1353437499999997</c:v>
                </c:pt>
                <c:pt idx="4012">
                  <c:v>5.1360128124992004</c:v>
                </c:pt>
                <c:pt idx="4013">
                  <c:v>5.1366765624992006</c:v>
                </c:pt>
                <c:pt idx="4014">
                  <c:v>5.1373193750016002</c:v>
                </c:pt>
                <c:pt idx="4015">
                  <c:v>5.1379693750016004</c:v>
                </c:pt>
                <c:pt idx="4016">
                  <c:v>5.1384937500000003</c:v>
                </c:pt>
                <c:pt idx="4017">
                  <c:v>5.1391125000000004</c:v>
                </c:pt>
                <c:pt idx="4018">
                  <c:v>5.1396859375007997</c:v>
                </c:pt>
                <c:pt idx="4019">
                  <c:v>5.1402178124992002</c:v>
                </c:pt>
                <c:pt idx="4020">
                  <c:v>5.1406528124992006</c:v>
                </c:pt>
                <c:pt idx="4021">
                  <c:v>5.1411931250016005</c:v>
                </c:pt>
                <c:pt idx="4022">
                  <c:v>5.1416346875007992</c:v>
                </c:pt>
                <c:pt idx="4023">
                  <c:v>5.1421175000000003</c:v>
                </c:pt>
                <c:pt idx="4024">
                  <c:v>5.1425503124992007</c:v>
                </c:pt>
                <c:pt idx="4025">
                  <c:v>5.1430071875007997</c:v>
                </c:pt>
                <c:pt idx="4026">
                  <c:v>5.14351</c:v>
                </c:pt>
                <c:pt idx="4027">
                  <c:v>5.1439681250016003</c:v>
                </c:pt>
                <c:pt idx="4028">
                  <c:v>5.1443565624992003</c:v>
                </c:pt>
                <c:pt idx="4029">
                  <c:v>5.1448262500000004</c:v>
                </c:pt>
                <c:pt idx="4030">
                  <c:v>5.1452825000000004</c:v>
                </c:pt>
                <c:pt idx="4031">
                  <c:v>5.1456634375007999</c:v>
                </c:pt>
                <c:pt idx="4032">
                  <c:v>5.1460809375007992</c:v>
                </c:pt>
                <c:pt idx="4033">
                  <c:v>5.1464390624992005</c:v>
                </c:pt>
                <c:pt idx="4034">
                  <c:v>5.1468431250016007</c:v>
                </c:pt>
                <c:pt idx="4035">
                  <c:v>5.1472121875007995</c:v>
                </c:pt>
                <c:pt idx="4036">
                  <c:v>5.1475650000000002</c:v>
                </c:pt>
                <c:pt idx="4037">
                  <c:v>5.1482631250016002</c:v>
                </c:pt>
                <c:pt idx="4038">
                  <c:v>5.1489337500000003</c:v>
                </c:pt>
                <c:pt idx="4039">
                  <c:v>5.1495134375007998</c:v>
                </c:pt>
                <c:pt idx="4040">
                  <c:v>5.1498340624992007</c:v>
                </c:pt>
                <c:pt idx="4041">
                  <c:v>5.1495134375007998</c:v>
                </c:pt>
                <c:pt idx="4042">
                  <c:v>5.1491593750016005</c:v>
                </c:pt>
                <c:pt idx="4043">
                  <c:v>5.1488078124992009</c:v>
                </c:pt>
                <c:pt idx="4044">
                  <c:v>5.1483209375007997</c:v>
                </c:pt>
                <c:pt idx="4045">
                  <c:v>5.1476575000000002</c:v>
                </c:pt>
                <c:pt idx="4046">
                  <c:v>5.1472724999999997</c:v>
                </c:pt>
                <c:pt idx="4047">
                  <c:v>5.1468249999999998</c:v>
                </c:pt>
                <c:pt idx="4048">
                  <c:v>5.1463718750016003</c:v>
                </c:pt>
                <c:pt idx="4049">
                  <c:v>5.1458871875007999</c:v>
                </c:pt>
                <c:pt idx="4050">
                  <c:v>5.1454046875007995</c:v>
                </c:pt>
                <c:pt idx="4051">
                  <c:v>5.1448337500000001</c:v>
                </c:pt>
                <c:pt idx="4052">
                  <c:v>5.1443631250016004</c:v>
                </c:pt>
                <c:pt idx="4053">
                  <c:v>5.1439243750016006</c:v>
                </c:pt>
                <c:pt idx="4054">
                  <c:v>5.1434437500000003</c:v>
                </c:pt>
                <c:pt idx="4055">
                  <c:v>5.1429771875007999</c:v>
                </c:pt>
                <c:pt idx="4056">
                  <c:v>5.142525</c:v>
                </c:pt>
                <c:pt idx="4057">
                  <c:v>5.1421003124992009</c:v>
                </c:pt>
                <c:pt idx="4058">
                  <c:v>5.1416575</c:v>
                </c:pt>
                <c:pt idx="4059">
                  <c:v>5.141239375001601</c:v>
                </c:pt>
                <c:pt idx="4060">
                  <c:v>5.1407334375007991</c:v>
                </c:pt>
                <c:pt idx="4061">
                  <c:v>5.1402975</c:v>
                </c:pt>
                <c:pt idx="4062">
                  <c:v>5.1398053124992007</c:v>
                </c:pt>
                <c:pt idx="4063">
                  <c:v>5.1393315624992004</c:v>
                </c:pt>
                <c:pt idx="4064">
                  <c:v>5.1388281250016004</c:v>
                </c:pt>
                <c:pt idx="4065">
                  <c:v>5.1384140624992005</c:v>
                </c:pt>
                <c:pt idx="4066">
                  <c:v>5.1379559375007995</c:v>
                </c:pt>
                <c:pt idx="4067">
                  <c:v>5.1375328124992006</c:v>
                </c:pt>
                <c:pt idx="4068">
                  <c:v>5.1370481250016002</c:v>
                </c:pt>
                <c:pt idx="4069">
                  <c:v>5.1365999999999996</c:v>
                </c:pt>
                <c:pt idx="4070">
                  <c:v>5.1361290624992009</c:v>
                </c:pt>
                <c:pt idx="4071">
                  <c:v>5.13570875</c:v>
                </c:pt>
                <c:pt idx="4072">
                  <c:v>5.1352200000000003</c:v>
                </c:pt>
                <c:pt idx="4073">
                  <c:v>5.1347906250016004</c:v>
                </c:pt>
                <c:pt idx="4074">
                  <c:v>5.134315</c:v>
                </c:pt>
                <c:pt idx="4075">
                  <c:v>5.1337671875007995</c:v>
                </c:pt>
                <c:pt idx="4076">
                  <c:v>5.1332496875007996</c:v>
                </c:pt>
                <c:pt idx="4077">
                  <c:v>5.1326328124992004</c:v>
                </c:pt>
                <c:pt idx="4078">
                  <c:v>5.1320318750016005</c:v>
                </c:pt>
                <c:pt idx="4079">
                  <c:v>5.131361875001601</c:v>
                </c:pt>
                <c:pt idx="4080">
                  <c:v>5.1307465624992004</c:v>
                </c:pt>
                <c:pt idx="4081">
                  <c:v>5.1299896875007995</c:v>
                </c:pt>
                <c:pt idx="4082">
                  <c:v>5.1292309375007994</c:v>
                </c:pt>
                <c:pt idx="4083">
                  <c:v>5.1282765624992006</c:v>
                </c:pt>
                <c:pt idx="4084">
                  <c:v>5.1273600000000004</c:v>
                </c:pt>
                <c:pt idx="4085">
                  <c:v>5.1263512499999999</c:v>
                </c:pt>
                <c:pt idx="4086">
                  <c:v>5.1252831250016007</c:v>
                </c:pt>
                <c:pt idx="4087">
                  <c:v>5.1241940624992006</c:v>
                </c:pt>
                <c:pt idx="4088">
                  <c:v>5.1230884375007992</c:v>
                </c:pt>
                <c:pt idx="4089">
                  <c:v>5.1218315624992004</c:v>
                </c:pt>
                <c:pt idx="4090">
                  <c:v>5.1206043750016006</c:v>
                </c:pt>
                <c:pt idx="4091">
                  <c:v>5.1192821875007999</c:v>
                </c:pt>
                <c:pt idx="4092">
                  <c:v>5.1179553124992001</c:v>
                </c:pt>
                <c:pt idx="4093">
                  <c:v>5.1167065624992007</c:v>
                </c:pt>
                <c:pt idx="4094">
                  <c:v>5.1153228124992003</c:v>
                </c:pt>
                <c:pt idx="4095">
                  <c:v>5.1139412499999999</c:v>
                </c:pt>
                <c:pt idx="4096">
                  <c:v>5.1125384375007998</c:v>
                </c:pt>
                <c:pt idx="4097">
                  <c:v>5.1110737500000001</c:v>
                </c:pt>
                <c:pt idx="4098">
                  <c:v>5.1095831250016008</c:v>
                </c:pt>
                <c:pt idx="4099">
                  <c:v>5.1081918750016007</c:v>
                </c:pt>
                <c:pt idx="4100">
                  <c:v>5.1067140624992007</c:v>
                </c:pt>
                <c:pt idx="4101">
                  <c:v>5.1053325000000003</c:v>
                </c:pt>
                <c:pt idx="4102">
                  <c:v>5.1038865624992003</c:v>
                </c:pt>
                <c:pt idx="4103">
                  <c:v>5.1024303124992008</c:v>
                </c:pt>
                <c:pt idx="4104">
                  <c:v>5.1009762500000004</c:v>
                </c:pt>
                <c:pt idx="4105">
                  <c:v>5.0995765624992009</c:v>
                </c:pt>
                <c:pt idx="4106">
                  <c:v>5.0981775000000003</c:v>
                </c:pt>
                <c:pt idx="4107">
                  <c:v>5.0969121875007994</c:v>
                </c:pt>
                <c:pt idx="4108">
                  <c:v>5.0955818750016002</c:v>
                </c:pt>
                <c:pt idx="4109">
                  <c:v>5.0942962500000002</c:v>
                </c:pt>
                <c:pt idx="4110">
                  <c:v>5.0929718750016004</c:v>
                </c:pt>
                <c:pt idx="4111">
                  <c:v>5.0916940624992009</c:v>
                </c:pt>
                <c:pt idx="4112">
                  <c:v>5.0904449999999999</c:v>
                </c:pt>
                <c:pt idx="4113">
                  <c:v>5.0892140624992006</c:v>
                </c:pt>
                <c:pt idx="4114">
                  <c:v>5.0880493750016003</c:v>
                </c:pt>
                <c:pt idx="4115">
                  <c:v>5.0868712499999997</c:v>
                </c:pt>
                <c:pt idx="4116">
                  <c:v>5.0857346875007998</c:v>
                </c:pt>
                <c:pt idx="4117">
                  <c:v>5.0845243750016005</c:v>
                </c:pt>
                <c:pt idx="4118">
                  <c:v>5.0833787499999996</c:v>
                </c:pt>
                <c:pt idx="4119">
                  <c:v>5.0821659375007995</c:v>
                </c:pt>
                <c:pt idx="4120">
                  <c:v>5.0810328124992008</c:v>
                </c:pt>
                <c:pt idx="4121">
                  <c:v>5.0798118750016004</c:v>
                </c:pt>
                <c:pt idx="4122">
                  <c:v>5.0786221875007991</c:v>
                </c:pt>
                <c:pt idx="4123">
                  <c:v>5.0774059375007994</c:v>
                </c:pt>
                <c:pt idx="4124">
                  <c:v>5.0762309375007995</c:v>
                </c:pt>
                <c:pt idx="4125">
                  <c:v>5.0749387500000003</c:v>
                </c:pt>
                <c:pt idx="4126">
                  <c:v>5.0736512500000002</c:v>
                </c:pt>
                <c:pt idx="4127">
                  <c:v>5.0723653124992003</c:v>
                </c:pt>
                <c:pt idx="4128">
                  <c:v>5.0710434375007996</c:v>
                </c:pt>
                <c:pt idx="4129">
                  <c:v>5.0697481250016008</c:v>
                </c:pt>
                <c:pt idx="4130">
                  <c:v>5.0684184375007995</c:v>
                </c:pt>
                <c:pt idx="4131">
                  <c:v>5.0670912499999998</c:v>
                </c:pt>
                <c:pt idx="4132">
                  <c:v>5.0657393750016002</c:v>
                </c:pt>
                <c:pt idx="4133">
                  <c:v>5.0643368750016009</c:v>
                </c:pt>
                <c:pt idx="4134">
                  <c:v>5.0629740624992001</c:v>
                </c:pt>
                <c:pt idx="4135">
                  <c:v>5.0616675000000004</c:v>
                </c:pt>
                <c:pt idx="4136">
                  <c:v>5.0603303124992003</c:v>
                </c:pt>
                <c:pt idx="4137">
                  <c:v>5.0590384375007993</c:v>
                </c:pt>
                <c:pt idx="4138">
                  <c:v>5.0577703124992004</c:v>
                </c:pt>
                <c:pt idx="4139">
                  <c:v>5.0565015624992009</c:v>
                </c:pt>
                <c:pt idx="4140">
                  <c:v>5.0552681250016009</c:v>
                </c:pt>
                <c:pt idx="4141">
                  <c:v>5.0541862499999999</c:v>
                </c:pt>
                <c:pt idx="4142">
                  <c:v>5.0530121875007996</c:v>
                </c:pt>
                <c:pt idx="4143">
                  <c:v>5.0519518750016008</c:v>
                </c:pt>
                <c:pt idx="4144">
                  <c:v>5.0508168750016003</c:v>
                </c:pt>
                <c:pt idx="4145">
                  <c:v>5.0497265624992007</c:v>
                </c:pt>
                <c:pt idx="4146">
                  <c:v>5.0485878124992007</c:v>
                </c:pt>
                <c:pt idx="4147">
                  <c:v>5.0475156250016004</c:v>
                </c:pt>
                <c:pt idx="4148">
                  <c:v>5.0463453124992004</c:v>
                </c:pt>
                <c:pt idx="4149">
                  <c:v>5.0452215624992007</c:v>
                </c:pt>
                <c:pt idx="4150">
                  <c:v>5.0440931250016003</c:v>
                </c:pt>
                <c:pt idx="4151">
                  <c:v>5.0428612499999996</c:v>
                </c:pt>
                <c:pt idx="4152">
                  <c:v>5.0416793750016007</c:v>
                </c:pt>
                <c:pt idx="4153">
                  <c:v>5.0404237500000004</c:v>
                </c:pt>
                <c:pt idx="4154">
                  <c:v>5.0391365624992002</c:v>
                </c:pt>
                <c:pt idx="4155">
                  <c:v>5.0378603124992001</c:v>
                </c:pt>
                <c:pt idx="4156">
                  <c:v>5.0366206250016008</c:v>
                </c:pt>
                <c:pt idx="4157">
                  <c:v>5.0353112500000003</c:v>
                </c:pt>
                <c:pt idx="4158">
                  <c:v>5.0341537499999998</c:v>
                </c:pt>
                <c:pt idx="4159">
                  <c:v>5.0329465624992009</c:v>
                </c:pt>
                <c:pt idx="4160">
                  <c:v>5.0317084375007992</c:v>
                </c:pt>
                <c:pt idx="4161">
                  <c:v>5.0304265624992004</c:v>
                </c:pt>
                <c:pt idx="4162">
                  <c:v>5.0292478124992002</c:v>
                </c:pt>
                <c:pt idx="4163">
                  <c:v>5.0280640624992001</c:v>
                </c:pt>
                <c:pt idx="4164">
                  <c:v>5.0269556250016008</c:v>
                </c:pt>
                <c:pt idx="4165">
                  <c:v>5.0258159375007994</c:v>
                </c:pt>
                <c:pt idx="4166">
                  <c:v>5.0246993750016005</c:v>
                </c:pt>
                <c:pt idx="4167">
                  <c:v>5.0235993750016004</c:v>
                </c:pt>
                <c:pt idx="4168">
                  <c:v>5.0224537500000004</c:v>
                </c:pt>
                <c:pt idx="4169">
                  <c:v>5.0212649999999996</c:v>
                </c:pt>
                <c:pt idx="4170">
                  <c:v>5.0201318750016002</c:v>
                </c:pt>
                <c:pt idx="4171">
                  <c:v>5.0190787500000003</c:v>
                </c:pt>
                <c:pt idx="4172">
                  <c:v>5.0180131250016009</c:v>
                </c:pt>
                <c:pt idx="4173">
                  <c:v>5.0169362499999997</c:v>
                </c:pt>
                <c:pt idx="4174">
                  <c:v>5.0158921875007998</c:v>
                </c:pt>
                <c:pt idx="4175">
                  <c:v>5.0148771875007991</c:v>
                </c:pt>
                <c:pt idx="4176">
                  <c:v>5.0138400000000001</c:v>
                </c:pt>
                <c:pt idx="4177">
                  <c:v>5.0127703124992005</c:v>
                </c:pt>
                <c:pt idx="4178">
                  <c:v>5.0117393750016008</c:v>
                </c:pt>
                <c:pt idx="4179">
                  <c:v>5.0107540624992009</c:v>
                </c:pt>
                <c:pt idx="4180">
                  <c:v>5.0097587499999996</c:v>
                </c:pt>
                <c:pt idx="4181">
                  <c:v>5.0087418750016006</c:v>
                </c:pt>
                <c:pt idx="4182">
                  <c:v>5.00766125</c:v>
                </c:pt>
                <c:pt idx="4183">
                  <c:v>5.0066687500000002</c:v>
                </c:pt>
                <c:pt idx="4184">
                  <c:v>5.0055846875007992</c:v>
                </c:pt>
                <c:pt idx="4185">
                  <c:v>5.0045771875007992</c:v>
                </c:pt>
                <c:pt idx="4186">
                  <c:v>5.0035212500000004</c:v>
                </c:pt>
                <c:pt idx="4187">
                  <c:v>5.0024756250016003</c:v>
                </c:pt>
                <c:pt idx="4188">
                  <c:v>5.0013787499999998</c:v>
                </c:pt>
                <c:pt idx="4189">
                  <c:v>5.0003765624992003</c:v>
                </c:pt>
                <c:pt idx="4190">
                  <c:v>4.9993331250016002</c:v>
                </c:pt>
                <c:pt idx="4191">
                  <c:v>4.9982896875007992</c:v>
                </c:pt>
                <c:pt idx="4192">
                  <c:v>4.9972787500000004</c:v>
                </c:pt>
                <c:pt idx="4193">
                  <c:v>4.9962565624992008</c:v>
                </c:pt>
                <c:pt idx="4194">
                  <c:v>4.9952106250016008</c:v>
                </c:pt>
                <c:pt idx="4195">
                  <c:v>4.9941296875007994</c:v>
                </c:pt>
                <c:pt idx="4196">
                  <c:v>4.9931078124992005</c:v>
                </c:pt>
                <c:pt idx="4197">
                  <c:v>4.9920712500000004</c:v>
                </c:pt>
                <c:pt idx="4198">
                  <c:v>4.9911068750016003</c:v>
                </c:pt>
                <c:pt idx="4199">
                  <c:v>4.9900365624992009</c:v>
                </c:pt>
                <c:pt idx="4200">
                  <c:v>4.9890137499999998</c:v>
                </c:pt>
                <c:pt idx="4201">
                  <c:v>4.9879362499999997</c:v>
                </c:pt>
                <c:pt idx="4202">
                  <c:v>4.9869071875007993</c:v>
                </c:pt>
                <c:pt idx="4203">
                  <c:v>4.9858321875007992</c:v>
                </c:pt>
                <c:pt idx="4204">
                  <c:v>4.9848762500000001</c:v>
                </c:pt>
                <c:pt idx="4205">
                  <c:v>4.9838546875007994</c:v>
                </c:pt>
                <c:pt idx="4206">
                  <c:v>4.9829100000000004</c:v>
                </c:pt>
                <c:pt idx="4207">
                  <c:v>4.9819478124992003</c:v>
                </c:pt>
                <c:pt idx="4208">
                  <c:v>4.9810134375007991</c:v>
                </c:pt>
                <c:pt idx="4209">
                  <c:v>4.9800874999999998</c:v>
                </c:pt>
                <c:pt idx="4210">
                  <c:v>4.9792015624992008</c:v>
                </c:pt>
                <c:pt idx="4211">
                  <c:v>4.9783115624992007</c:v>
                </c:pt>
                <c:pt idx="4212">
                  <c:v>4.9774537499999996</c:v>
                </c:pt>
                <c:pt idx="4213">
                  <c:v>4.9766365624992002</c:v>
                </c:pt>
                <c:pt idx="4214">
                  <c:v>4.9757646875007993</c:v>
                </c:pt>
                <c:pt idx="4215">
                  <c:v>4.9749237500000003</c:v>
                </c:pt>
                <c:pt idx="4216">
                  <c:v>4.9740656250016002</c:v>
                </c:pt>
                <c:pt idx="4217">
                  <c:v>4.9732531250016008</c:v>
                </c:pt>
                <c:pt idx="4218">
                  <c:v>4.9723846875007993</c:v>
                </c:pt>
                <c:pt idx="4219">
                  <c:v>4.9715884375007997</c:v>
                </c:pt>
                <c:pt idx="4220">
                  <c:v>4.9707628124992009</c:v>
                </c:pt>
                <c:pt idx="4221">
                  <c:v>4.9700196875007991</c:v>
                </c:pt>
                <c:pt idx="4222">
                  <c:v>4.9691831250016003</c:v>
                </c:pt>
                <c:pt idx="4223">
                  <c:v>4.96838625</c:v>
                </c:pt>
                <c:pt idx="4224">
                  <c:v>4.9675243750016005</c:v>
                </c:pt>
                <c:pt idx="4225">
                  <c:v>4.9667512499999997</c:v>
                </c:pt>
                <c:pt idx="4226">
                  <c:v>4.9659378124992006</c:v>
                </c:pt>
                <c:pt idx="4227">
                  <c:v>4.9651634375007996</c:v>
                </c:pt>
                <c:pt idx="4228">
                  <c:v>4.9644159375007995</c:v>
                </c:pt>
                <c:pt idx="4229">
                  <c:v>4.9636518750016005</c:v>
                </c:pt>
                <c:pt idx="4230">
                  <c:v>4.9628712500000001</c:v>
                </c:pt>
                <c:pt idx="4231">
                  <c:v>4.9621084375007998</c:v>
                </c:pt>
                <c:pt idx="4232">
                  <c:v>4.9613725000000004</c:v>
                </c:pt>
                <c:pt idx="4233">
                  <c:v>4.9606396875007999</c:v>
                </c:pt>
                <c:pt idx="4234">
                  <c:v>4.9599771875007992</c:v>
                </c:pt>
                <c:pt idx="4235">
                  <c:v>4.9592074999999998</c:v>
                </c:pt>
                <c:pt idx="4236">
                  <c:v>4.9585324999999996</c:v>
                </c:pt>
                <c:pt idx="4237">
                  <c:v>4.9577809375007993</c:v>
                </c:pt>
                <c:pt idx="4238">
                  <c:v>4.9570740624992009</c:v>
                </c:pt>
                <c:pt idx="4239">
                  <c:v>4.9563378124992008</c:v>
                </c:pt>
                <c:pt idx="4240">
                  <c:v>4.9556487499999999</c:v>
                </c:pt>
                <c:pt idx="4241">
                  <c:v>4.9549025000000002</c:v>
                </c:pt>
                <c:pt idx="4242">
                  <c:v>4.9542471875007994</c:v>
                </c:pt>
                <c:pt idx="4243">
                  <c:v>4.9534956250016009</c:v>
                </c:pt>
                <c:pt idx="4244">
                  <c:v>4.9527734375007997</c:v>
                </c:pt>
                <c:pt idx="4245">
                  <c:v>4.9520946875007992</c:v>
                </c:pt>
                <c:pt idx="4246">
                  <c:v>4.9513318750016007</c:v>
                </c:pt>
                <c:pt idx="4247">
                  <c:v>4.9506353124992009</c:v>
                </c:pt>
                <c:pt idx="4248">
                  <c:v>4.9499103124992008</c:v>
                </c:pt>
                <c:pt idx="4249">
                  <c:v>4.9491959375007992</c:v>
                </c:pt>
                <c:pt idx="4250">
                  <c:v>4.9484068750016004</c:v>
                </c:pt>
                <c:pt idx="4251">
                  <c:v>4.9477328124992006</c:v>
                </c:pt>
                <c:pt idx="4252">
                  <c:v>4.9469325</c:v>
                </c:pt>
                <c:pt idx="4253">
                  <c:v>4.9462425000000003</c:v>
                </c:pt>
                <c:pt idx="4254">
                  <c:v>4.9455046875007991</c:v>
                </c:pt>
                <c:pt idx="4255">
                  <c:v>4.9448006250016006</c:v>
                </c:pt>
                <c:pt idx="4256">
                  <c:v>4.9440965624992002</c:v>
                </c:pt>
                <c:pt idx="4257">
                  <c:v>4.9434031250016002</c:v>
                </c:pt>
                <c:pt idx="4258">
                  <c:v>4.9426403124992007</c:v>
                </c:pt>
                <c:pt idx="4259">
                  <c:v>4.9419874999999998</c:v>
                </c:pt>
                <c:pt idx="4260">
                  <c:v>4.9413400000000003</c:v>
                </c:pt>
                <c:pt idx="4261">
                  <c:v>4.9406034375007994</c:v>
                </c:pt>
                <c:pt idx="4262">
                  <c:v>4.9399328124992001</c:v>
                </c:pt>
                <c:pt idx="4263">
                  <c:v>4.9392221875007998</c:v>
                </c:pt>
                <c:pt idx="4264">
                  <c:v>4.9385471875007996</c:v>
                </c:pt>
                <c:pt idx="4265">
                  <c:v>4.9378481250016009</c:v>
                </c:pt>
                <c:pt idx="4266">
                  <c:v>4.9371812500000001</c:v>
                </c:pt>
                <c:pt idx="4267">
                  <c:v>4.9364962500000003</c:v>
                </c:pt>
                <c:pt idx="4268">
                  <c:v>4.9358475000000004</c:v>
                </c:pt>
                <c:pt idx="4269">
                  <c:v>4.9350562499999997</c:v>
                </c:pt>
                <c:pt idx="4270">
                  <c:v>4.9343406250016004</c:v>
                </c:pt>
                <c:pt idx="4271">
                  <c:v>4.9336190624992007</c:v>
                </c:pt>
                <c:pt idx="4272">
                  <c:v>4.9329503124992007</c:v>
                </c:pt>
                <c:pt idx="4273">
                  <c:v>4.9322203124992008</c:v>
                </c:pt>
                <c:pt idx="4274">
                  <c:v>4.9315309375007992</c:v>
                </c:pt>
                <c:pt idx="4275">
                  <c:v>4.930805625001601</c:v>
                </c:pt>
                <c:pt idx="4276">
                  <c:v>4.9300665624992002</c:v>
                </c:pt>
                <c:pt idx="4277">
                  <c:v>4.9293068750016005</c:v>
                </c:pt>
                <c:pt idx="4278">
                  <c:v>4.9285568750016004</c:v>
                </c:pt>
                <c:pt idx="4279">
                  <c:v>4.9278071875007994</c:v>
                </c:pt>
                <c:pt idx="4280">
                  <c:v>4.9270484375007992</c:v>
                </c:pt>
                <c:pt idx="4281">
                  <c:v>4.9262746875007997</c:v>
                </c:pt>
                <c:pt idx="4282">
                  <c:v>4.9254506250016004</c:v>
                </c:pt>
                <c:pt idx="4283">
                  <c:v>4.9246487500000002</c:v>
                </c:pt>
                <c:pt idx="4284">
                  <c:v>4.9238299999999997</c:v>
                </c:pt>
                <c:pt idx="4285">
                  <c:v>4.9230165624992006</c:v>
                </c:pt>
                <c:pt idx="4286">
                  <c:v>4.9222124999999997</c:v>
                </c:pt>
                <c:pt idx="4287">
                  <c:v>4.9214259375007998</c:v>
                </c:pt>
                <c:pt idx="4288">
                  <c:v>4.9205800000000002</c:v>
                </c:pt>
                <c:pt idx="4289">
                  <c:v>4.9198196875007998</c:v>
                </c:pt>
                <c:pt idx="4290">
                  <c:v>4.9190290624992006</c:v>
                </c:pt>
                <c:pt idx="4291">
                  <c:v>4.9182768750016006</c:v>
                </c:pt>
                <c:pt idx="4292">
                  <c:v>4.9174518750016007</c:v>
                </c:pt>
                <c:pt idx="4293">
                  <c:v>4.9166637499999997</c:v>
                </c:pt>
                <c:pt idx="4294">
                  <c:v>4.9158737500000003</c:v>
                </c:pt>
                <c:pt idx="4295">
                  <c:v>4.9151443750016002</c:v>
                </c:pt>
                <c:pt idx="4296">
                  <c:v>4.9143465624992002</c:v>
                </c:pt>
                <c:pt idx="4297">
                  <c:v>4.9136040624992008</c:v>
                </c:pt>
                <c:pt idx="4298">
                  <c:v>4.9128434375007997</c:v>
                </c:pt>
                <c:pt idx="4299">
                  <c:v>4.9120431250016008</c:v>
                </c:pt>
                <c:pt idx="4300">
                  <c:v>4.9112071875007999</c:v>
                </c:pt>
                <c:pt idx="4301">
                  <c:v>4.9104150000000004</c:v>
                </c:pt>
                <c:pt idx="4302">
                  <c:v>4.9096481250016009</c:v>
                </c:pt>
                <c:pt idx="4303">
                  <c:v>4.9089165624992006</c:v>
                </c:pt>
                <c:pt idx="4304">
                  <c:v>4.9081393750016007</c:v>
                </c:pt>
                <c:pt idx="4305">
                  <c:v>4.9073421875007996</c:v>
                </c:pt>
                <c:pt idx="4306">
                  <c:v>4.9065834375007995</c:v>
                </c:pt>
                <c:pt idx="4307">
                  <c:v>4.9057712499999999</c:v>
                </c:pt>
                <c:pt idx="4308">
                  <c:v>4.905081875001601</c:v>
                </c:pt>
                <c:pt idx="4309">
                  <c:v>4.9043021875007993</c:v>
                </c:pt>
                <c:pt idx="4310">
                  <c:v>4.9035821875007999</c:v>
                </c:pt>
                <c:pt idx="4311">
                  <c:v>4.9028309375007995</c:v>
                </c:pt>
                <c:pt idx="4312">
                  <c:v>4.9021371875007995</c:v>
                </c:pt>
                <c:pt idx="4313">
                  <c:v>4.9013840624992007</c:v>
                </c:pt>
                <c:pt idx="4314">
                  <c:v>4.9006809375007991</c:v>
                </c:pt>
                <c:pt idx="4315">
                  <c:v>4.8999428124992006</c:v>
                </c:pt>
                <c:pt idx="4316">
                  <c:v>4.8991956250016004</c:v>
                </c:pt>
                <c:pt idx="4317">
                  <c:v>4.8984340624992004</c:v>
                </c:pt>
                <c:pt idx="4318">
                  <c:v>4.8976184375007996</c:v>
                </c:pt>
                <c:pt idx="4319">
                  <c:v>4.8968528124992003</c:v>
                </c:pt>
                <c:pt idx="4320">
                  <c:v>4.8960593750016006</c:v>
                </c:pt>
                <c:pt idx="4321">
                  <c:v>4.8952574999999996</c:v>
                </c:pt>
                <c:pt idx="4322">
                  <c:v>4.8943759375007998</c:v>
                </c:pt>
                <c:pt idx="4323">
                  <c:v>4.8934728124992004</c:v>
                </c:pt>
                <c:pt idx="4324">
                  <c:v>4.892576875001601</c:v>
                </c:pt>
                <c:pt idx="4325">
                  <c:v>4.8916834375007996</c:v>
                </c:pt>
                <c:pt idx="4326">
                  <c:v>4.8907828124992001</c:v>
                </c:pt>
                <c:pt idx="4327">
                  <c:v>4.8898959375007998</c:v>
                </c:pt>
                <c:pt idx="4328">
                  <c:v>4.8890043750016003</c:v>
                </c:pt>
                <c:pt idx="4329">
                  <c:v>4.8880631250016009</c:v>
                </c:pt>
                <c:pt idx="4330">
                  <c:v>4.8870990624992006</c:v>
                </c:pt>
                <c:pt idx="4331">
                  <c:v>4.8861462500000004</c:v>
                </c:pt>
                <c:pt idx="4332">
                  <c:v>4.8852303124992007</c:v>
                </c:pt>
                <c:pt idx="4333">
                  <c:v>4.8843681250016004</c:v>
                </c:pt>
                <c:pt idx="4334">
                  <c:v>4.8834228124992007</c:v>
                </c:pt>
                <c:pt idx="4335">
                  <c:v>4.8825025000000002</c:v>
                </c:pt>
                <c:pt idx="4336">
                  <c:v>4.8815265624992001</c:v>
                </c:pt>
                <c:pt idx="4337">
                  <c:v>4.8805768750016005</c:v>
                </c:pt>
                <c:pt idx="4338">
                  <c:v>4.8796093750016007</c:v>
                </c:pt>
                <c:pt idx="4339">
                  <c:v>4.8787868750016008</c:v>
                </c:pt>
                <c:pt idx="4340">
                  <c:v>4.8779149999999998</c:v>
                </c:pt>
                <c:pt idx="4341">
                  <c:v>4.8770512500000001</c:v>
                </c:pt>
                <c:pt idx="4342">
                  <c:v>4.8761549999999998</c:v>
                </c:pt>
                <c:pt idx="4343">
                  <c:v>4.8752431250016004</c:v>
                </c:pt>
                <c:pt idx="4344">
                  <c:v>4.8743759375007993</c:v>
                </c:pt>
                <c:pt idx="4345">
                  <c:v>4.8735175000000002</c:v>
                </c:pt>
                <c:pt idx="4346">
                  <c:v>4.8727031250016006</c:v>
                </c:pt>
                <c:pt idx="4347">
                  <c:v>4.8718496875007995</c:v>
                </c:pt>
                <c:pt idx="4348">
                  <c:v>4.87102375</c:v>
                </c:pt>
                <c:pt idx="4349">
                  <c:v>4.8701168750016004</c:v>
                </c:pt>
                <c:pt idx="4350">
                  <c:v>4.8692718750016004</c:v>
                </c:pt>
                <c:pt idx="4351">
                  <c:v>4.8683193750016009</c:v>
                </c:pt>
                <c:pt idx="4352">
                  <c:v>4.867449375001601</c:v>
                </c:pt>
                <c:pt idx="4353">
                  <c:v>4.8665315624992003</c:v>
                </c:pt>
                <c:pt idx="4354">
                  <c:v>4.8656246875007998</c:v>
                </c:pt>
                <c:pt idx="4355">
                  <c:v>4.8646846875007999</c:v>
                </c:pt>
                <c:pt idx="4356">
                  <c:v>4.8637775000000003</c:v>
                </c:pt>
                <c:pt idx="4357">
                  <c:v>4.8628418750016005</c:v>
                </c:pt>
                <c:pt idx="4358">
                  <c:v>4.8619137500000003</c:v>
                </c:pt>
                <c:pt idx="4359">
                  <c:v>4.8609418750016005</c:v>
                </c:pt>
                <c:pt idx="4360">
                  <c:v>4.8599906250016005</c:v>
                </c:pt>
                <c:pt idx="4361">
                  <c:v>4.8590871875007995</c:v>
                </c:pt>
                <c:pt idx="4362">
                  <c:v>4.8580953124992003</c:v>
                </c:pt>
                <c:pt idx="4363">
                  <c:v>4.857185625001601</c:v>
                </c:pt>
                <c:pt idx="4364">
                  <c:v>4.85621875</c:v>
                </c:pt>
                <c:pt idx="4365">
                  <c:v>4.8553056250016002</c:v>
                </c:pt>
                <c:pt idx="4366">
                  <c:v>4.8543290624992004</c:v>
                </c:pt>
                <c:pt idx="4367">
                  <c:v>4.8533828124992002</c:v>
                </c:pt>
                <c:pt idx="4368">
                  <c:v>4.8523550000000002</c:v>
                </c:pt>
                <c:pt idx="4369">
                  <c:v>4.8514859375007999</c:v>
                </c:pt>
                <c:pt idx="4370">
                  <c:v>4.8505278124992008</c:v>
                </c:pt>
                <c:pt idx="4371">
                  <c:v>4.8496584375007998</c:v>
                </c:pt>
                <c:pt idx="4372">
                  <c:v>4.8488146875007994</c:v>
                </c:pt>
                <c:pt idx="4373">
                  <c:v>4.8479021875007993</c:v>
                </c:pt>
                <c:pt idx="4374">
                  <c:v>4.8470143750016002</c:v>
                </c:pt>
                <c:pt idx="4375">
                  <c:v>4.8461150000000002</c:v>
                </c:pt>
                <c:pt idx="4376">
                  <c:v>4.8452603124992004</c:v>
                </c:pt>
                <c:pt idx="4377">
                  <c:v>4.8444653124992003</c:v>
                </c:pt>
                <c:pt idx="4378">
                  <c:v>4.8436834375007995</c:v>
                </c:pt>
                <c:pt idx="4379">
                  <c:v>4.8428440624992009</c:v>
                </c:pt>
                <c:pt idx="4380">
                  <c:v>4.8420006250016003</c:v>
                </c:pt>
                <c:pt idx="4381">
                  <c:v>4.8411334375007993</c:v>
                </c:pt>
                <c:pt idx="4382">
                  <c:v>4.8402934375007991</c:v>
                </c:pt>
                <c:pt idx="4383">
                  <c:v>4.839484375001601</c:v>
                </c:pt>
                <c:pt idx="4384">
                  <c:v>4.8386778124992009</c:v>
                </c:pt>
                <c:pt idx="4385">
                  <c:v>4.8378106250016009</c:v>
                </c:pt>
                <c:pt idx="4386">
                  <c:v>4.8369774999999997</c:v>
                </c:pt>
                <c:pt idx="4387">
                  <c:v>4.8360534375007997</c:v>
                </c:pt>
                <c:pt idx="4388">
                  <c:v>4.8352209375007993</c:v>
                </c:pt>
                <c:pt idx="4389">
                  <c:v>4.8343421875007992</c:v>
                </c:pt>
                <c:pt idx="4390">
                  <c:v>4.8335518750016009</c:v>
                </c:pt>
                <c:pt idx="4391">
                  <c:v>4.8327153124992002</c:v>
                </c:pt>
                <c:pt idx="4392">
                  <c:v>4.8318665624992008</c:v>
                </c:pt>
                <c:pt idx="4393">
                  <c:v>4.8309412500000004</c:v>
                </c:pt>
                <c:pt idx="4394">
                  <c:v>4.8300456250016008</c:v>
                </c:pt>
                <c:pt idx="4395">
                  <c:v>4.8292565624992001</c:v>
                </c:pt>
                <c:pt idx="4396">
                  <c:v>4.8284206250016002</c:v>
                </c:pt>
                <c:pt idx="4397">
                  <c:v>4.8276128124992006</c:v>
                </c:pt>
                <c:pt idx="4398">
                  <c:v>4.8267221875007991</c:v>
                </c:pt>
                <c:pt idx="4399">
                  <c:v>4.8258900000000002</c:v>
                </c:pt>
                <c:pt idx="4400">
                  <c:v>4.8249856250016006</c:v>
                </c:pt>
                <c:pt idx="4401">
                  <c:v>4.8241456250016004</c:v>
                </c:pt>
                <c:pt idx="4402">
                  <c:v>4.8233090624992006</c:v>
                </c:pt>
                <c:pt idx="4403">
                  <c:v>4.8225518750016008</c:v>
                </c:pt>
                <c:pt idx="4404">
                  <c:v>4.8217706250016006</c:v>
                </c:pt>
                <c:pt idx="4405">
                  <c:v>4.8209703124992007</c:v>
                </c:pt>
                <c:pt idx="4406">
                  <c:v>4.8201693750016004</c:v>
                </c:pt>
                <c:pt idx="4407">
                  <c:v>4.8193781250016006</c:v>
                </c:pt>
                <c:pt idx="4408">
                  <c:v>4.8186090624992008</c:v>
                </c:pt>
                <c:pt idx="4409">
                  <c:v>4.8178124999999996</c:v>
                </c:pt>
                <c:pt idx="4410">
                  <c:v>4.8170096875007991</c:v>
                </c:pt>
                <c:pt idx="4411">
                  <c:v>4.8162406250016003</c:v>
                </c:pt>
                <c:pt idx="4412">
                  <c:v>4.8154565624992003</c:v>
                </c:pt>
                <c:pt idx="4413">
                  <c:v>4.8146793750016004</c:v>
                </c:pt>
                <c:pt idx="4414">
                  <c:v>4.8138671875007999</c:v>
                </c:pt>
                <c:pt idx="4415">
                  <c:v>4.8130384375007997</c:v>
                </c:pt>
                <c:pt idx="4416">
                  <c:v>4.8122006250016005</c:v>
                </c:pt>
                <c:pt idx="4417">
                  <c:v>4.8113359375007994</c:v>
                </c:pt>
                <c:pt idx="4418">
                  <c:v>4.810486875001601</c:v>
                </c:pt>
                <c:pt idx="4419">
                  <c:v>4.8096281250016002</c:v>
                </c:pt>
                <c:pt idx="4420">
                  <c:v>4.8088150000000001</c:v>
                </c:pt>
                <c:pt idx="4421">
                  <c:v>4.8079187499999998</c:v>
                </c:pt>
                <c:pt idx="4422">
                  <c:v>4.8070428124992004</c:v>
                </c:pt>
                <c:pt idx="4423">
                  <c:v>4.8061031250016004</c:v>
                </c:pt>
                <c:pt idx="4424">
                  <c:v>4.8052475000000001</c:v>
                </c:pt>
                <c:pt idx="4425">
                  <c:v>4.8043306250016009</c:v>
                </c:pt>
                <c:pt idx="4426">
                  <c:v>4.8035228124992004</c:v>
                </c:pt>
                <c:pt idx="4427">
                  <c:v>4.8026728124992006</c:v>
                </c:pt>
                <c:pt idx="4428">
                  <c:v>4.80183625</c:v>
                </c:pt>
                <c:pt idx="4429">
                  <c:v>4.8009331250016007</c:v>
                </c:pt>
                <c:pt idx="4430">
                  <c:v>4.8001212500000001</c:v>
                </c:pt>
                <c:pt idx="4431">
                  <c:v>4.7992865624992005</c:v>
                </c:pt>
                <c:pt idx="4432">
                  <c:v>4.7984371875007996</c:v>
                </c:pt>
                <c:pt idx="4433">
                  <c:v>4.7976431250016009</c:v>
                </c:pt>
                <c:pt idx="4434">
                  <c:v>4.7967962499999999</c:v>
                </c:pt>
                <c:pt idx="4435">
                  <c:v>4.7959575000000001</c:v>
                </c:pt>
                <c:pt idx="4436">
                  <c:v>4.7950771875007998</c:v>
                </c:pt>
                <c:pt idx="4437">
                  <c:v>4.7942403124992001</c:v>
                </c:pt>
                <c:pt idx="4438">
                  <c:v>4.793384375001601</c:v>
                </c:pt>
                <c:pt idx="4439">
                  <c:v>4.7926356250016005</c:v>
                </c:pt>
                <c:pt idx="4440">
                  <c:v>4.7917668750016009</c:v>
                </c:pt>
                <c:pt idx="4441">
                  <c:v>4.7909550000000003</c:v>
                </c:pt>
                <c:pt idx="4442">
                  <c:v>4.7900918750016004</c:v>
                </c:pt>
                <c:pt idx="4443">
                  <c:v>4.7892896875007995</c:v>
                </c:pt>
                <c:pt idx="4444">
                  <c:v>4.7884043750016003</c:v>
                </c:pt>
                <c:pt idx="4445">
                  <c:v>4.7875906250016005</c:v>
                </c:pt>
                <c:pt idx="4446">
                  <c:v>4.7867224999999998</c:v>
                </c:pt>
                <c:pt idx="4447">
                  <c:v>4.7858534375007995</c:v>
                </c:pt>
                <c:pt idx="4448">
                  <c:v>4.7849696875007997</c:v>
                </c:pt>
                <c:pt idx="4449">
                  <c:v>4.7840915624992002</c:v>
                </c:pt>
                <c:pt idx="4450">
                  <c:v>4.7832415624992004</c:v>
                </c:pt>
                <c:pt idx="4451">
                  <c:v>4.7823856250016004</c:v>
                </c:pt>
                <c:pt idx="4452">
                  <c:v>4.7815668750016007</c:v>
                </c:pt>
                <c:pt idx="4453">
                  <c:v>4.7806949999999997</c:v>
                </c:pt>
                <c:pt idx="4454">
                  <c:v>4.7798962500000002</c:v>
                </c:pt>
                <c:pt idx="4455">
                  <c:v>4.77905625</c:v>
                </c:pt>
                <c:pt idx="4456">
                  <c:v>4.7782628124992002</c:v>
                </c:pt>
                <c:pt idx="4457">
                  <c:v>4.7774681250016009</c:v>
                </c:pt>
                <c:pt idx="4458">
                  <c:v>4.7766940624992005</c:v>
                </c:pt>
                <c:pt idx="4459">
                  <c:v>4.7758506250016008</c:v>
                </c:pt>
                <c:pt idx="4460">
                  <c:v>4.7750371875007991</c:v>
                </c:pt>
                <c:pt idx="4461">
                  <c:v>4.7742015624992007</c:v>
                </c:pt>
                <c:pt idx="4462">
                  <c:v>4.7733940624992002</c:v>
                </c:pt>
                <c:pt idx="4463">
                  <c:v>4.7725825000000004</c:v>
                </c:pt>
                <c:pt idx="4464">
                  <c:v>4.7718178124992008</c:v>
                </c:pt>
                <c:pt idx="4465">
                  <c:v>4.7710340624992007</c:v>
                </c:pt>
                <c:pt idx="4466">
                  <c:v>4.7702387499999999</c:v>
                </c:pt>
                <c:pt idx="4467">
                  <c:v>4.7694693750016004</c:v>
                </c:pt>
                <c:pt idx="4468">
                  <c:v>4.7686921875007995</c:v>
                </c:pt>
                <c:pt idx="4469">
                  <c:v>4.7679393750016006</c:v>
                </c:pt>
                <c:pt idx="4470">
                  <c:v>4.7672587499999999</c:v>
                </c:pt>
                <c:pt idx="4471">
                  <c:v>4.7665424999999999</c:v>
                </c:pt>
                <c:pt idx="4472">
                  <c:v>4.7658215624992009</c:v>
                </c:pt>
                <c:pt idx="4473">
                  <c:v>4.7651034375007999</c:v>
                </c:pt>
                <c:pt idx="4474">
                  <c:v>4.7643246875007996</c:v>
                </c:pt>
                <c:pt idx="4475">
                  <c:v>4.7636581250016006</c:v>
                </c:pt>
                <c:pt idx="4476">
                  <c:v>4.7629196875007995</c:v>
                </c:pt>
                <c:pt idx="4477">
                  <c:v>4.7621946875007994</c:v>
                </c:pt>
                <c:pt idx="4478">
                  <c:v>4.7614471875007993</c:v>
                </c:pt>
                <c:pt idx="4479">
                  <c:v>4.7607643750016004</c:v>
                </c:pt>
                <c:pt idx="4480">
                  <c:v>4.7599349999999996</c:v>
                </c:pt>
                <c:pt idx="4481">
                  <c:v>4.7591878124992002</c:v>
                </c:pt>
                <c:pt idx="4482">
                  <c:v>4.7584481250016006</c:v>
                </c:pt>
                <c:pt idx="4483">
                  <c:v>4.7576728124992007</c:v>
                </c:pt>
                <c:pt idx="4484">
                  <c:v>4.7569162499999997</c:v>
                </c:pt>
                <c:pt idx="4485">
                  <c:v>4.7561168750016005</c:v>
                </c:pt>
                <c:pt idx="4486">
                  <c:v>4.7553346875007998</c:v>
                </c:pt>
                <c:pt idx="4487">
                  <c:v>4.7545518750016003</c:v>
                </c:pt>
                <c:pt idx="4488">
                  <c:v>4.7538228124992008</c:v>
                </c:pt>
                <c:pt idx="4489">
                  <c:v>4.7529962499999998</c:v>
                </c:pt>
                <c:pt idx="4490">
                  <c:v>4.7522981250016008</c:v>
                </c:pt>
                <c:pt idx="4491">
                  <c:v>4.7515403124992002</c:v>
                </c:pt>
                <c:pt idx="4492">
                  <c:v>4.7507890624992006</c:v>
                </c:pt>
                <c:pt idx="4493">
                  <c:v>4.7500821875007997</c:v>
                </c:pt>
                <c:pt idx="4494">
                  <c:v>4.7494100000000001</c:v>
                </c:pt>
                <c:pt idx="4495">
                  <c:v>4.7486234375007994</c:v>
                </c:pt>
                <c:pt idx="4496">
                  <c:v>4.7479149999999999</c:v>
                </c:pt>
                <c:pt idx="4497">
                  <c:v>4.7471571875007994</c:v>
                </c:pt>
                <c:pt idx="4498">
                  <c:v>4.7464678124992004</c:v>
                </c:pt>
                <c:pt idx="4499">
                  <c:v>4.7458140624992007</c:v>
                </c:pt>
                <c:pt idx="4500">
                  <c:v>4.7451449999999999</c:v>
                </c:pt>
                <c:pt idx="4501">
                  <c:v>4.7444375000000001</c:v>
                </c:pt>
                <c:pt idx="4502">
                  <c:v>4.7437921875007998</c:v>
                </c:pt>
                <c:pt idx="4503">
                  <c:v>4.7431028124992007</c:v>
                </c:pt>
                <c:pt idx="4504">
                  <c:v>4.7423959375007998</c:v>
                </c:pt>
                <c:pt idx="4505">
                  <c:v>4.7417668750016002</c:v>
                </c:pt>
                <c:pt idx="4506">
                  <c:v>4.7410818750016004</c:v>
                </c:pt>
                <c:pt idx="4507">
                  <c:v>4.740490625001601</c:v>
                </c:pt>
                <c:pt idx="4508">
                  <c:v>4.7398350000000002</c:v>
                </c:pt>
                <c:pt idx="4509">
                  <c:v>4.7391831250016008</c:v>
                </c:pt>
                <c:pt idx="4510">
                  <c:v>4.7384874999999997</c:v>
                </c:pt>
                <c:pt idx="4511">
                  <c:v>4.7378956250016007</c:v>
                </c:pt>
                <c:pt idx="4512">
                  <c:v>4.7372140624992003</c:v>
                </c:pt>
                <c:pt idx="4513">
                  <c:v>4.7366124999999997</c:v>
                </c:pt>
                <c:pt idx="4514">
                  <c:v>4.7360006250016005</c:v>
                </c:pt>
                <c:pt idx="4515">
                  <c:v>4.7353812499999997</c:v>
                </c:pt>
                <c:pt idx="4516">
                  <c:v>4.7347778124992006</c:v>
                </c:pt>
                <c:pt idx="4517">
                  <c:v>4.7341715624992009</c:v>
                </c:pt>
                <c:pt idx="4518">
                  <c:v>4.7335328124992007</c:v>
                </c:pt>
                <c:pt idx="4519">
                  <c:v>4.7329684375007997</c:v>
                </c:pt>
                <c:pt idx="4520">
                  <c:v>4.7323821875007992</c:v>
                </c:pt>
                <c:pt idx="4521">
                  <c:v>4.7318306250016002</c:v>
                </c:pt>
                <c:pt idx="4522">
                  <c:v>4.7312631250016004</c:v>
                </c:pt>
                <c:pt idx="4523">
                  <c:v>4.7306634375007999</c:v>
                </c:pt>
                <c:pt idx="4524">
                  <c:v>4.730086875001601</c:v>
                </c:pt>
                <c:pt idx="4525">
                  <c:v>4.7295087499999999</c:v>
                </c:pt>
                <c:pt idx="4526">
                  <c:v>4.7289684375007992</c:v>
                </c:pt>
                <c:pt idx="4527">
                  <c:v>4.7283868750016005</c:v>
                </c:pt>
                <c:pt idx="4528">
                  <c:v>4.7278734375007998</c:v>
                </c:pt>
                <c:pt idx="4529">
                  <c:v>4.7272178124992008</c:v>
                </c:pt>
                <c:pt idx="4530">
                  <c:v>4.7265990624992007</c:v>
                </c:pt>
                <c:pt idx="4531">
                  <c:v>4.7259281250016008</c:v>
                </c:pt>
                <c:pt idx="4532">
                  <c:v>4.7253240624992001</c:v>
                </c:pt>
                <c:pt idx="4533">
                  <c:v>4.7247328124992007</c:v>
                </c:pt>
                <c:pt idx="4534">
                  <c:v>4.7241784375007994</c:v>
                </c:pt>
                <c:pt idx="4535">
                  <c:v>4.7235968750016006</c:v>
                </c:pt>
                <c:pt idx="4536">
                  <c:v>4.7230415624992004</c:v>
                </c:pt>
                <c:pt idx="4537">
                  <c:v>4.7224925000000004</c:v>
                </c:pt>
                <c:pt idx="4538">
                  <c:v>4.7219175</c:v>
                </c:pt>
                <c:pt idx="4539">
                  <c:v>4.7214090624992009</c:v>
                </c:pt>
                <c:pt idx="4540">
                  <c:v>4.7209221875007996</c:v>
                </c:pt>
                <c:pt idx="4541">
                  <c:v>4.7203765624992009</c:v>
                </c:pt>
                <c:pt idx="4542">
                  <c:v>4.7198515624992003</c:v>
                </c:pt>
                <c:pt idx="4543">
                  <c:v>4.7192668750016002</c:v>
                </c:pt>
                <c:pt idx="4544">
                  <c:v>4.7186440624992008</c:v>
                </c:pt>
                <c:pt idx="4545">
                  <c:v>4.7181175</c:v>
                </c:pt>
                <c:pt idx="4546">
                  <c:v>4.7175971875007994</c:v>
                </c:pt>
                <c:pt idx="4547">
                  <c:v>4.7170406250016006</c:v>
                </c:pt>
                <c:pt idx="4548">
                  <c:v>4.7165178124992009</c:v>
                </c:pt>
                <c:pt idx="4549">
                  <c:v>4.7160068750016002</c:v>
                </c:pt>
                <c:pt idx="4550">
                  <c:v>4.7154256250016005</c:v>
                </c:pt>
                <c:pt idx="4551">
                  <c:v>4.7149884375007991</c:v>
                </c:pt>
                <c:pt idx="4552">
                  <c:v>4.7144187500000001</c:v>
                </c:pt>
                <c:pt idx="4553">
                  <c:v>4.7139837499999997</c:v>
                </c:pt>
                <c:pt idx="4554">
                  <c:v>4.7135028124992004</c:v>
                </c:pt>
                <c:pt idx="4555">
                  <c:v>4.7130243750016003</c:v>
                </c:pt>
                <c:pt idx="4556">
                  <c:v>4.7124537499999999</c:v>
                </c:pt>
                <c:pt idx="4557">
                  <c:v>4.7119521875007999</c:v>
                </c:pt>
                <c:pt idx="4558">
                  <c:v>4.7113800000000001</c:v>
                </c:pt>
                <c:pt idx="4559">
                  <c:v>4.7108490624992001</c:v>
                </c:pt>
                <c:pt idx="4560">
                  <c:v>4.7103687499999998</c:v>
                </c:pt>
                <c:pt idx="4561">
                  <c:v>4.7098153124992006</c:v>
                </c:pt>
                <c:pt idx="4562">
                  <c:v>4.7093556250016002</c:v>
                </c:pt>
                <c:pt idx="4563">
                  <c:v>4.708795625001601</c:v>
                </c:pt>
                <c:pt idx="4564">
                  <c:v>4.708255625001601</c:v>
                </c:pt>
                <c:pt idx="4565">
                  <c:v>4.7076925000000003</c:v>
                </c:pt>
                <c:pt idx="4566">
                  <c:v>4.7071821875007993</c:v>
                </c:pt>
                <c:pt idx="4567">
                  <c:v>4.7066709375007996</c:v>
                </c:pt>
                <c:pt idx="4568">
                  <c:v>4.7062196875007993</c:v>
                </c:pt>
                <c:pt idx="4569">
                  <c:v>4.7056878124992005</c:v>
                </c:pt>
                <c:pt idx="4570">
                  <c:v>4.7051884375007997</c:v>
                </c:pt>
                <c:pt idx="4571">
                  <c:v>4.7046374999999996</c:v>
                </c:pt>
                <c:pt idx="4572">
                  <c:v>4.7041599999999999</c:v>
                </c:pt>
                <c:pt idx="4573">
                  <c:v>4.7036778124992003</c:v>
                </c:pt>
                <c:pt idx="4574">
                  <c:v>4.70325375</c:v>
                </c:pt>
                <c:pt idx="4575">
                  <c:v>4.7027634375007992</c:v>
                </c:pt>
                <c:pt idx="4576">
                  <c:v>4.7023281250016007</c:v>
                </c:pt>
                <c:pt idx="4577">
                  <c:v>4.7018593750016002</c:v>
                </c:pt>
                <c:pt idx="4578">
                  <c:v>4.7013974999999997</c:v>
                </c:pt>
                <c:pt idx="4579">
                  <c:v>4.7009465624992002</c:v>
                </c:pt>
                <c:pt idx="4580">
                  <c:v>4.7004818750016009</c:v>
                </c:pt>
                <c:pt idx="4581">
                  <c:v>4.7000309375007996</c:v>
                </c:pt>
                <c:pt idx="4582">
                  <c:v>4.6995859375007996</c:v>
                </c:pt>
                <c:pt idx="4583">
                  <c:v>4.6991284375007991</c:v>
                </c:pt>
                <c:pt idx="4584">
                  <c:v>4.6986843750016005</c:v>
                </c:pt>
                <c:pt idx="4585">
                  <c:v>4.698296875001601</c:v>
                </c:pt>
                <c:pt idx="4586">
                  <c:v>4.6978359375007992</c:v>
                </c:pt>
                <c:pt idx="4587">
                  <c:v>4.6973962499999997</c:v>
                </c:pt>
                <c:pt idx="4588">
                  <c:v>4.6969056250016008</c:v>
                </c:pt>
                <c:pt idx="4589">
                  <c:v>4.6964984375007992</c:v>
                </c:pt>
                <c:pt idx="4590">
                  <c:v>4.6960409375007997</c:v>
                </c:pt>
                <c:pt idx="4591">
                  <c:v>4.6956662500000004</c:v>
                </c:pt>
                <c:pt idx="4592">
                  <c:v>4.6952021875007999</c:v>
                </c:pt>
                <c:pt idx="4593">
                  <c:v>4.6948240624992001</c:v>
                </c:pt>
                <c:pt idx="4594">
                  <c:v>4.6944162499999997</c:v>
                </c:pt>
                <c:pt idx="4595">
                  <c:v>4.6940131250016002</c:v>
                </c:pt>
                <c:pt idx="4596">
                  <c:v>4.6936296875007999</c:v>
                </c:pt>
                <c:pt idx="4597">
                  <c:v>4.6932462499999996</c:v>
                </c:pt>
                <c:pt idx="4598">
                  <c:v>4.6928443750016005</c:v>
                </c:pt>
                <c:pt idx="4599">
                  <c:v>4.6924128124992004</c:v>
                </c:pt>
                <c:pt idx="4600">
                  <c:v>4.6920540624992002</c:v>
                </c:pt>
                <c:pt idx="4601">
                  <c:v>4.6916728124992009</c:v>
                </c:pt>
                <c:pt idx="4602">
                  <c:v>4.6913475</c:v>
                </c:pt>
                <c:pt idx="4603">
                  <c:v>4.6909675000000002</c:v>
                </c:pt>
                <c:pt idx="4604">
                  <c:v>4.6905928124992009</c:v>
                </c:pt>
                <c:pt idx="4605">
                  <c:v>4.6901765624992002</c:v>
                </c:pt>
                <c:pt idx="4606">
                  <c:v>4.6897768750016002</c:v>
                </c:pt>
                <c:pt idx="4607">
                  <c:v>4.6893909375007992</c:v>
                </c:pt>
                <c:pt idx="4608">
                  <c:v>4.6890603124992003</c:v>
                </c:pt>
                <c:pt idx="4609">
                  <c:v>4.6886662499999998</c:v>
                </c:pt>
                <c:pt idx="4610">
                  <c:v>4.6882953124992008</c:v>
                </c:pt>
                <c:pt idx="4611">
                  <c:v>4.6878796875007991</c:v>
                </c:pt>
                <c:pt idx="4612">
                  <c:v>4.6874771875007992</c:v>
                </c:pt>
                <c:pt idx="4613">
                  <c:v>4.6870628124992004</c:v>
                </c:pt>
                <c:pt idx="4614">
                  <c:v>4.6866818750016002</c:v>
                </c:pt>
                <c:pt idx="4615">
                  <c:v>4.6862756250016009</c:v>
                </c:pt>
                <c:pt idx="4616">
                  <c:v>4.6859496875007993</c:v>
                </c:pt>
                <c:pt idx="4617">
                  <c:v>4.6855571875007991</c:v>
                </c:pt>
                <c:pt idx="4618">
                  <c:v>4.6852049999999998</c:v>
                </c:pt>
                <c:pt idx="4619">
                  <c:v>4.6848665624992005</c:v>
                </c:pt>
                <c:pt idx="4620">
                  <c:v>4.68448625</c:v>
                </c:pt>
                <c:pt idx="4621">
                  <c:v>4.6841212499999996</c:v>
                </c:pt>
                <c:pt idx="4622">
                  <c:v>4.6837274999999998</c:v>
                </c:pt>
                <c:pt idx="4623">
                  <c:v>4.6834003124992005</c:v>
                </c:pt>
                <c:pt idx="4624">
                  <c:v>4.682995</c:v>
                </c:pt>
                <c:pt idx="4625">
                  <c:v>4.6822815624992007</c:v>
                </c:pt>
                <c:pt idx="4626">
                  <c:v>4.6816162500000003</c:v>
                </c:pt>
                <c:pt idx="4627">
                  <c:v>4.6809912499999999</c:v>
                </c:pt>
                <c:pt idx="4628">
                  <c:v>4.6803465624992002</c:v>
                </c:pt>
                <c:pt idx="4629">
                  <c:v>4.6800199999999998</c:v>
                </c:pt>
                <c:pt idx="4630">
                  <c:v>4.6796818750016005</c:v>
                </c:pt>
                <c:pt idx="4631">
                  <c:v>4.6790521875007993</c:v>
                </c:pt>
                <c:pt idx="4632">
                  <c:v>4.6787106250016004</c:v>
                </c:pt>
                <c:pt idx="4633">
                  <c:v>4.6783403124992002</c:v>
                </c:pt>
                <c:pt idx="4634">
                  <c:v>4.6779234375007999</c:v>
                </c:pt>
                <c:pt idx="4635">
                  <c:v>4.6773178124992008</c:v>
                </c:pt>
                <c:pt idx="4636">
                  <c:v>4.6767071875007993</c:v>
                </c:pt>
                <c:pt idx="4637">
                  <c:v>4.6761309375007993</c:v>
                </c:pt>
                <c:pt idx="4638">
                  <c:v>4.6755140624992002</c:v>
                </c:pt>
                <c:pt idx="4639">
                  <c:v>4.6749653124992001</c:v>
                </c:pt>
                <c:pt idx="4640">
                  <c:v>4.6746400000000001</c:v>
                </c:pt>
                <c:pt idx="4641">
                  <c:v>4.6742984375007994</c:v>
                </c:pt>
                <c:pt idx="4642">
                  <c:v>4.6736931250016003</c:v>
                </c:pt>
                <c:pt idx="4643">
                  <c:v>4.6730784375007994</c:v>
                </c:pt>
                <c:pt idx="4644">
                  <c:v>4.6725253124992001</c:v>
                </c:pt>
                <c:pt idx="4645">
                  <c:v>4.6719237500000004</c:v>
                </c:pt>
                <c:pt idx="4646">
                  <c:v>4.67141625</c:v>
                </c:pt>
                <c:pt idx="4647">
                  <c:v>4.6709381250016007</c:v>
                </c:pt>
                <c:pt idx="4648">
                  <c:v>4.6704165624992005</c:v>
                </c:pt>
                <c:pt idx="4649">
                  <c:v>4.6698887500000001</c:v>
                </c:pt>
                <c:pt idx="4650">
                  <c:v>4.669498125001601</c:v>
                </c:pt>
                <c:pt idx="4651">
                  <c:v>4.6690037499999999</c:v>
                </c:pt>
                <c:pt idx="4652">
                  <c:v>4.6684487499999996</c:v>
                </c:pt>
                <c:pt idx="4653">
                  <c:v>4.6679584375007996</c:v>
                </c:pt>
                <c:pt idx="4654">
                  <c:v>4.6674212500000003</c:v>
                </c:pt>
                <c:pt idx="4655">
                  <c:v>4.6670993750016008</c:v>
                </c:pt>
                <c:pt idx="4656">
                  <c:v>4.6666359375007991</c:v>
                </c:pt>
                <c:pt idx="4657">
                  <c:v>4.666120625001601</c:v>
                </c:pt>
                <c:pt idx="4658">
                  <c:v>4.6656156250016005</c:v>
                </c:pt>
                <c:pt idx="4659">
                  <c:v>4.6651606250016009</c:v>
                </c:pt>
                <c:pt idx="4660">
                  <c:v>4.6648350000000001</c:v>
                </c:pt>
                <c:pt idx="4661">
                  <c:v>4.6643287500000001</c:v>
                </c:pt>
                <c:pt idx="4662">
                  <c:v>4.6638396875007997</c:v>
                </c:pt>
                <c:pt idx="4663">
                  <c:v>4.6634134375007994</c:v>
                </c:pt>
                <c:pt idx="4664">
                  <c:v>4.6629921875007998</c:v>
                </c:pt>
                <c:pt idx="4665">
                  <c:v>4.6625615624992003</c:v>
                </c:pt>
                <c:pt idx="4666">
                  <c:v>4.6621199999999998</c:v>
                </c:pt>
                <c:pt idx="4667">
                  <c:v>4.6616468750016002</c:v>
                </c:pt>
                <c:pt idx="4668">
                  <c:v>4.66125875</c:v>
                </c:pt>
                <c:pt idx="4669">
                  <c:v>4.6608971875007992</c:v>
                </c:pt>
                <c:pt idx="4670">
                  <c:v>4.6604884375007991</c:v>
                </c:pt>
                <c:pt idx="4671">
                  <c:v>4.6600615624992008</c:v>
                </c:pt>
                <c:pt idx="4672">
                  <c:v>4.6596334375007995</c:v>
                </c:pt>
                <c:pt idx="4673">
                  <c:v>4.6592934375007999</c:v>
                </c:pt>
                <c:pt idx="4674">
                  <c:v>4.6588612500000002</c:v>
                </c:pt>
                <c:pt idx="4675">
                  <c:v>4.6585021875007993</c:v>
                </c:pt>
                <c:pt idx="4676">
                  <c:v>4.6581459375007999</c:v>
                </c:pt>
                <c:pt idx="4677">
                  <c:v>4.6576390624992001</c:v>
                </c:pt>
                <c:pt idx="4678">
                  <c:v>4.6571928124992006</c:v>
                </c:pt>
                <c:pt idx="4679">
                  <c:v>4.656794375001601</c:v>
                </c:pt>
                <c:pt idx="4680">
                  <c:v>4.6564462500000001</c:v>
                </c:pt>
                <c:pt idx="4681">
                  <c:v>4.6561134375007995</c:v>
                </c:pt>
                <c:pt idx="4682">
                  <c:v>4.6556259375007993</c:v>
                </c:pt>
                <c:pt idx="4683">
                  <c:v>4.6550940624992005</c:v>
                </c:pt>
                <c:pt idx="4684">
                  <c:v>4.6547053124992006</c:v>
                </c:pt>
                <c:pt idx="4685">
                  <c:v>4.6542996875007994</c:v>
                </c:pt>
                <c:pt idx="4686">
                  <c:v>4.6538971875007995</c:v>
                </c:pt>
                <c:pt idx="4687">
                  <c:v>4.6535553124992006</c:v>
                </c:pt>
                <c:pt idx="4688">
                  <c:v>4.6532209375007998</c:v>
                </c:pt>
                <c:pt idx="4689">
                  <c:v>4.6528746875007991</c:v>
                </c:pt>
                <c:pt idx="4690">
                  <c:v>4.6523856250016005</c:v>
                </c:pt>
                <c:pt idx="4691">
                  <c:v>4.6520603124992004</c:v>
                </c:pt>
                <c:pt idx="4692">
                  <c:v>4.6515881250016005</c:v>
                </c:pt>
                <c:pt idx="4693">
                  <c:v>4.6512403124992003</c:v>
                </c:pt>
                <c:pt idx="4694">
                  <c:v>4.6509031250016006</c:v>
                </c:pt>
                <c:pt idx="4695">
                  <c:v>4.6503615624992003</c:v>
                </c:pt>
                <c:pt idx="4696">
                  <c:v>4.6500362500000003</c:v>
                </c:pt>
                <c:pt idx="4697">
                  <c:v>4.6496565624992003</c:v>
                </c:pt>
                <c:pt idx="4698">
                  <c:v>4.6492803124992008</c:v>
                </c:pt>
                <c:pt idx="4699">
                  <c:v>4.6489403124992004</c:v>
                </c:pt>
                <c:pt idx="4700">
                  <c:v>4.6484750000000004</c:v>
                </c:pt>
                <c:pt idx="4701">
                  <c:v>4.6480681250016005</c:v>
                </c:pt>
                <c:pt idx="4702">
                  <c:v>4.6476259375007993</c:v>
                </c:pt>
                <c:pt idx="4703">
                  <c:v>4.6472093750016006</c:v>
                </c:pt>
                <c:pt idx="4704">
                  <c:v>4.6468306250016003</c:v>
                </c:pt>
                <c:pt idx="4705">
                  <c:v>4.6464959375007995</c:v>
                </c:pt>
                <c:pt idx="4706">
                  <c:v>4.6460956250016006</c:v>
                </c:pt>
                <c:pt idx="4707">
                  <c:v>4.6457706250016004</c:v>
                </c:pt>
                <c:pt idx="4708">
                  <c:v>4.6454312499999997</c:v>
                </c:pt>
                <c:pt idx="4709">
                  <c:v>4.6450681250016004</c:v>
                </c:pt>
                <c:pt idx="4710">
                  <c:v>4.644664375001601</c:v>
                </c:pt>
                <c:pt idx="4711">
                  <c:v>4.6442931250016004</c:v>
                </c:pt>
                <c:pt idx="4712">
                  <c:v>4.6438784375007991</c:v>
                </c:pt>
                <c:pt idx="4713">
                  <c:v>4.6435234375007992</c:v>
                </c:pt>
                <c:pt idx="4714">
                  <c:v>4.6432018750016004</c:v>
                </c:pt>
                <c:pt idx="4715">
                  <c:v>4.6427540624992005</c:v>
                </c:pt>
                <c:pt idx="4716">
                  <c:v>4.6424300000000001</c:v>
                </c:pt>
                <c:pt idx="4717">
                  <c:v>4.6420750000000002</c:v>
                </c:pt>
                <c:pt idx="4718">
                  <c:v>4.6417324999999998</c:v>
                </c:pt>
                <c:pt idx="4719">
                  <c:v>4.6414</c:v>
                </c:pt>
                <c:pt idx="4720">
                  <c:v>4.6410434375007998</c:v>
                </c:pt>
                <c:pt idx="4721">
                  <c:v>4.6406803124992004</c:v>
                </c:pt>
                <c:pt idx="4722">
                  <c:v>4.6403012500000003</c:v>
                </c:pt>
                <c:pt idx="4723">
                  <c:v>4.6398609375007993</c:v>
                </c:pt>
                <c:pt idx="4724">
                  <c:v>4.6395353124992003</c:v>
                </c:pt>
                <c:pt idx="4725">
                  <c:v>4.6391896875007994</c:v>
                </c:pt>
                <c:pt idx="4726">
                  <c:v>4.6388518750016008</c:v>
                </c:pt>
                <c:pt idx="4727">
                  <c:v>4.6384503124992005</c:v>
                </c:pt>
                <c:pt idx="4728">
                  <c:v>4.6380615624992005</c:v>
                </c:pt>
                <c:pt idx="4729">
                  <c:v>4.6376140624992006</c:v>
                </c:pt>
                <c:pt idx="4730">
                  <c:v>4.6372128124992003</c:v>
                </c:pt>
                <c:pt idx="4731">
                  <c:v>4.6367209375007992</c:v>
                </c:pt>
                <c:pt idx="4732">
                  <c:v>4.6362978124992003</c:v>
                </c:pt>
                <c:pt idx="4733">
                  <c:v>4.6359259375007991</c:v>
                </c:pt>
                <c:pt idx="4734">
                  <c:v>4.6355075000000001</c:v>
                </c:pt>
                <c:pt idx="4735">
                  <c:v>4.6351837500000004</c:v>
                </c:pt>
                <c:pt idx="4736">
                  <c:v>4.6347381250016007</c:v>
                </c:pt>
                <c:pt idx="4737">
                  <c:v>4.6342853124992001</c:v>
                </c:pt>
                <c:pt idx="4738">
                  <c:v>4.63395125</c:v>
                </c:pt>
                <c:pt idx="4739">
                  <c:v>4.6336159375007995</c:v>
                </c:pt>
                <c:pt idx="4740">
                  <c:v>4.6332928124992003</c:v>
                </c:pt>
                <c:pt idx="4741">
                  <c:v>4.6329243750016005</c:v>
                </c:pt>
                <c:pt idx="4742">
                  <c:v>4.6324118750016003</c:v>
                </c:pt>
                <c:pt idx="4743">
                  <c:v>4.6320625</c:v>
                </c:pt>
                <c:pt idx="4744">
                  <c:v>4.6315943750016002</c:v>
                </c:pt>
                <c:pt idx="4745">
                  <c:v>4.6312481250016004</c:v>
                </c:pt>
                <c:pt idx="4746">
                  <c:v>4.6308665624992003</c:v>
                </c:pt>
                <c:pt idx="4747">
                  <c:v>4.6304856250016009</c:v>
                </c:pt>
                <c:pt idx="4748">
                  <c:v>4.6300862499999997</c:v>
                </c:pt>
                <c:pt idx="4749">
                  <c:v>4.6297325000000003</c:v>
                </c:pt>
                <c:pt idx="4750">
                  <c:v>4.6292906250016008</c:v>
                </c:pt>
                <c:pt idx="4751">
                  <c:v>4.6287140624992009</c:v>
                </c:pt>
                <c:pt idx="4752">
                  <c:v>4.6280934375007998</c:v>
                </c:pt>
                <c:pt idx="4753">
                  <c:v>4.6274525000000004</c:v>
                </c:pt>
                <c:pt idx="4754">
                  <c:v>4.6270796875007996</c:v>
                </c:pt>
                <c:pt idx="4755">
                  <c:v>4.6267053124992001</c:v>
                </c:pt>
                <c:pt idx="4756">
                  <c:v>4.6263440624992009</c:v>
                </c:pt>
                <c:pt idx="4757">
                  <c:v>4.6258803124992003</c:v>
                </c:pt>
                <c:pt idx="4758">
                  <c:v>4.6252881250016005</c:v>
                </c:pt>
                <c:pt idx="4759">
                  <c:v>4.6249621875007998</c:v>
                </c:pt>
                <c:pt idx="4760">
                  <c:v>4.6246021875007992</c:v>
                </c:pt>
                <c:pt idx="4761">
                  <c:v>4.6239837499999998</c:v>
                </c:pt>
                <c:pt idx="4762">
                  <c:v>4.6233950000000004</c:v>
                </c:pt>
                <c:pt idx="4763">
                  <c:v>4.6229009375007992</c:v>
                </c:pt>
                <c:pt idx="4764">
                  <c:v>4.6222725000000002</c:v>
                </c:pt>
                <c:pt idx="4765">
                  <c:v>4.6216909375007997</c:v>
                </c:pt>
                <c:pt idx="4766">
                  <c:v>4.6210093750016004</c:v>
                </c:pt>
                <c:pt idx="4767">
                  <c:v>4.6204565624992009</c:v>
                </c:pt>
                <c:pt idx="4768">
                  <c:v>4.6200840624992008</c:v>
                </c:pt>
                <c:pt idx="4769">
                  <c:v>4.6194509375007993</c:v>
                </c:pt>
                <c:pt idx="4770">
                  <c:v>4.6188753124992008</c:v>
                </c:pt>
                <c:pt idx="4771">
                  <c:v>4.6183059375007991</c:v>
                </c:pt>
                <c:pt idx="4772">
                  <c:v>4.6177981250016007</c:v>
                </c:pt>
                <c:pt idx="4773">
                  <c:v>4.6172025000000003</c:v>
                </c:pt>
                <c:pt idx="4774">
                  <c:v>4.6165965624992005</c:v>
                </c:pt>
                <c:pt idx="4775">
                  <c:v>4.6159543750016008</c:v>
                </c:pt>
                <c:pt idx="4776">
                  <c:v>4.6156206250016005</c:v>
                </c:pt>
                <c:pt idx="4777">
                  <c:v>4.61520625</c:v>
                </c:pt>
                <c:pt idx="4778">
                  <c:v>4.6147578124992004</c:v>
                </c:pt>
                <c:pt idx="4779">
                  <c:v>4.6144049999999996</c:v>
                </c:pt>
                <c:pt idx="4780">
                  <c:v>4.6140459375007996</c:v>
                </c:pt>
                <c:pt idx="4781">
                  <c:v>4.6136875000000002</c:v>
                </c:pt>
                <c:pt idx="4782">
                  <c:v>4.6133256250016004</c:v>
                </c:pt>
                <c:pt idx="4783">
                  <c:v>4.6129962500000001</c:v>
                </c:pt>
                <c:pt idx="4784">
                  <c:v>4.6125825000000003</c:v>
                </c:pt>
                <c:pt idx="4785">
                  <c:v>4.6122353124992008</c:v>
                </c:pt>
                <c:pt idx="4786">
                  <c:v>4.6118287499999999</c:v>
                </c:pt>
                <c:pt idx="4787">
                  <c:v>4.61119375</c:v>
                </c:pt>
                <c:pt idx="4788">
                  <c:v>4.6105343750016008</c:v>
                </c:pt>
                <c:pt idx="4789">
                  <c:v>4.6098625000000002</c:v>
                </c:pt>
                <c:pt idx="4790">
                  <c:v>4.6095415624992002</c:v>
                </c:pt>
                <c:pt idx="4791">
                  <c:v>4.6089565624992002</c:v>
                </c:pt>
                <c:pt idx="4792">
                  <c:v>4.6086096875007998</c:v>
                </c:pt>
                <c:pt idx="4793">
                  <c:v>4.6080378124992007</c:v>
                </c:pt>
                <c:pt idx="4794">
                  <c:v>4.6077062499999997</c:v>
                </c:pt>
                <c:pt idx="4795">
                  <c:v>4.6073346875007992</c:v>
                </c:pt>
                <c:pt idx="4796">
                  <c:v>4.6070034375007998</c:v>
                </c:pt>
                <c:pt idx="4797">
                  <c:v>4.6064371875007994</c:v>
                </c:pt>
                <c:pt idx="4798">
                  <c:v>4.6057550000000003</c:v>
                </c:pt>
                <c:pt idx="4799">
                  <c:v>4.6051715624992005</c:v>
                </c:pt>
                <c:pt idx="4800">
                  <c:v>4.6045359375007999</c:v>
                </c:pt>
                <c:pt idx="4801">
                  <c:v>4.6039849999999998</c:v>
                </c:pt>
                <c:pt idx="4802">
                  <c:v>4.6036559375007995</c:v>
                </c:pt>
                <c:pt idx="4803">
                  <c:v>4.6031106250016007</c:v>
                </c:pt>
                <c:pt idx="4804">
                  <c:v>4.6025734375007996</c:v>
                </c:pt>
                <c:pt idx="4805">
                  <c:v>4.6020128124992006</c:v>
                </c:pt>
                <c:pt idx="4806">
                  <c:v>4.6015109375007999</c:v>
                </c:pt>
                <c:pt idx="4807">
                  <c:v>4.6009549999999999</c:v>
                </c:pt>
                <c:pt idx="4808">
                  <c:v>4.6004268750016006</c:v>
                </c:pt>
                <c:pt idx="4809">
                  <c:v>4.5998909375007999</c:v>
                </c:pt>
                <c:pt idx="4810">
                  <c:v>4.5993434375007993</c:v>
                </c:pt>
                <c:pt idx="4811">
                  <c:v>4.5988290624992008</c:v>
                </c:pt>
                <c:pt idx="4812">
                  <c:v>4.5982562500000004</c:v>
                </c:pt>
                <c:pt idx="4813">
                  <c:v>4.5976478124992006</c:v>
                </c:pt>
                <c:pt idx="4814">
                  <c:v>4.5971018750016004</c:v>
                </c:pt>
                <c:pt idx="4815">
                  <c:v>4.5965990624992008</c:v>
                </c:pt>
                <c:pt idx="4816">
                  <c:v>4.5959840624992001</c:v>
                </c:pt>
                <c:pt idx="4817">
                  <c:v>4.5954912500000002</c:v>
                </c:pt>
                <c:pt idx="4818">
                  <c:v>4.5950021875007998</c:v>
                </c:pt>
                <c:pt idx="4819">
                  <c:v>4.5943981250016002</c:v>
                </c:pt>
                <c:pt idx="4820">
                  <c:v>4.5940525000000001</c:v>
                </c:pt>
                <c:pt idx="4821">
                  <c:v>4.5935337499999997</c:v>
                </c:pt>
                <c:pt idx="4822">
                  <c:v>4.5929803124992006</c:v>
                </c:pt>
                <c:pt idx="4823">
                  <c:v>4.5923387499999997</c:v>
                </c:pt>
                <c:pt idx="4824">
                  <c:v>4.5920050000000003</c:v>
                </c:pt>
                <c:pt idx="4825">
                  <c:v>4.591615</c:v>
                </c:pt>
                <c:pt idx="4826">
                  <c:v>4.5912584375007999</c:v>
                </c:pt>
                <c:pt idx="4827">
                  <c:v>4.5908781250016002</c:v>
                </c:pt>
                <c:pt idx="4828">
                  <c:v>4.5904009375007995</c:v>
                </c:pt>
                <c:pt idx="4829">
                  <c:v>4.5899806250016004</c:v>
                </c:pt>
                <c:pt idx="4830">
                  <c:v>4.5896146875007995</c:v>
                </c:pt>
                <c:pt idx="4831">
                  <c:v>4.5892034375007995</c:v>
                </c:pt>
                <c:pt idx="4832">
                  <c:v>4.588775</c:v>
                </c:pt>
                <c:pt idx="4833">
                  <c:v>4.5883271875007994</c:v>
                </c:pt>
                <c:pt idx="4834">
                  <c:v>4.5878043750016007</c:v>
                </c:pt>
                <c:pt idx="4835">
                  <c:v>4.5873893750016004</c:v>
                </c:pt>
                <c:pt idx="4836">
                  <c:v>4.5869365624992007</c:v>
                </c:pt>
                <c:pt idx="4837">
                  <c:v>4.5865740624992002</c:v>
                </c:pt>
                <c:pt idx="4838">
                  <c:v>4.5861793750016009</c:v>
                </c:pt>
                <c:pt idx="4839">
                  <c:v>4.5857459375007998</c:v>
                </c:pt>
                <c:pt idx="4840">
                  <c:v>4.5852153124992006</c:v>
                </c:pt>
                <c:pt idx="4841">
                  <c:v>4.5847228124992006</c:v>
                </c:pt>
                <c:pt idx="4842">
                  <c:v>4.5842324999999997</c:v>
                </c:pt>
                <c:pt idx="4843">
                  <c:v>4.5838018750016003</c:v>
                </c:pt>
                <c:pt idx="4844">
                  <c:v>4.5834275</c:v>
                </c:pt>
                <c:pt idx="4845">
                  <c:v>4.5830468750016005</c:v>
                </c:pt>
                <c:pt idx="4846">
                  <c:v>4.5826437499999999</c:v>
                </c:pt>
                <c:pt idx="4847">
                  <c:v>4.5821496875007997</c:v>
                </c:pt>
                <c:pt idx="4848">
                  <c:v>4.5816896875007993</c:v>
                </c:pt>
                <c:pt idx="4849">
                  <c:v>4.5811890624992007</c:v>
                </c:pt>
                <c:pt idx="4850">
                  <c:v>4.5807459375007991</c:v>
                </c:pt>
                <c:pt idx="4851">
                  <c:v>4.5802931250016004</c:v>
                </c:pt>
                <c:pt idx="4852">
                  <c:v>4.5798750000000004</c:v>
                </c:pt>
                <c:pt idx="4853">
                  <c:v>4.5793990624992009</c:v>
                </c:pt>
                <c:pt idx="4854">
                  <c:v>4.5789065624992009</c:v>
                </c:pt>
                <c:pt idx="4855">
                  <c:v>4.5783696875007998</c:v>
                </c:pt>
                <c:pt idx="4856">
                  <c:v>4.5778862499999997</c:v>
                </c:pt>
                <c:pt idx="4857">
                  <c:v>4.5773834375007993</c:v>
                </c:pt>
                <c:pt idx="4858">
                  <c:v>4.5769146875007998</c:v>
                </c:pt>
                <c:pt idx="4859">
                  <c:v>4.5764984375007991</c:v>
                </c:pt>
                <c:pt idx="4860">
                  <c:v>4.5760646875007991</c:v>
                </c:pt>
                <c:pt idx="4861">
                  <c:v>4.5755940624992002</c:v>
                </c:pt>
                <c:pt idx="4862">
                  <c:v>4.5750912499999998</c:v>
                </c:pt>
                <c:pt idx="4863">
                  <c:v>4.5746000000000002</c:v>
                </c:pt>
                <c:pt idx="4864">
                  <c:v>4.5741590624992003</c:v>
                </c:pt>
                <c:pt idx="4865">
                  <c:v>4.5736731250016005</c:v>
                </c:pt>
                <c:pt idx="4866">
                  <c:v>4.5731706250016009</c:v>
                </c:pt>
                <c:pt idx="4867">
                  <c:v>4.5727012499999997</c:v>
                </c:pt>
                <c:pt idx="4868">
                  <c:v>4.5722209375007994</c:v>
                </c:pt>
                <c:pt idx="4869">
                  <c:v>4.5717049999999997</c:v>
                </c:pt>
                <c:pt idx="4870">
                  <c:v>4.5711868750016009</c:v>
                </c:pt>
                <c:pt idx="4871">
                  <c:v>4.5707318750016004</c:v>
                </c:pt>
                <c:pt idx="4872">
                  <c:v>4.5702521875007998</c:v>
                </c:pt>
                <c:pt idx="4873">
                  <c:v>4.5697996875007991</c:v>
                </c:pt>
                <c:pt idx="4874">
                  <c:v>4.5692950000000003</c:v>
                </c:pt>
                <c:pt idx="4875">
                  <c:v>4.5688525000000002</c:v>
                </c:pt>
                <c:pt idx="4876">
                  <c:v>4.5684137500000004</c:v>
                </c:pt>
                <c:pt idx="4877">
                  <c:v>4.5679781250016003</c:v>
                </c:pt>
                <c:pt idx="4878">
                  <c:v>4.5675321875007997</c:v>
                </c:pt>
                <c:pt idx="4879">
                  <c:v>4.5670668750016006</c:v>
                </c:pt>
                <c:pt idx="4880">
                  <c:v>4.5666156250016003</c:v>
                </c:pt>
                <c:pt idx="4881">
                  <c:v>4.5661843750016002</c:v>
                </c:pt>
                <c:pt idx="4882">
                  <c:v>4.5657468750016008</c:v>
                </c:pt>
                <c:pt idx="4883">
                  <c:v>4.5652999999999997</c:v>
                </c:pt>
                <c:pt idx="4884">
                  <c:v>4.5648584375007992</c:v>
                </c:pt>
                <c:pt idx="4885">
                  <c:v>4.5644296875007999</c:v>
                </c:pt>
                <c:pt idx="4886">
                  <c:v>4.5639862500000001</c:v>
                </c:pt>
                <c:pt idx="4887">
                  <c:v>4.5635343750016002</c:v>
                </c:pt>
                <c:pt idx="4888">
                  <c:v>4.5630753124992003</c:v>
                </c:pt>
                <c:pt idx="4889">
                  <c:v>4.5626699999999998</c:v>
                </c:pt>
                <c:pt idx="4890">
                  <c:v>4.5622293750016008</c:v>
                </c:pt>
                <c:pt idx="4891">
                  <c:v>4.5617178124992002</c:v>
                </c:pt>
                <c:pt idx="4892">
                  <c:v>4.5612862500000002</c:v>
                </c:pt>
                <c:pt idx="4893">
                  <c:v>4.5608028124992002</c:v>
                </c:pt>
                <c:pt idx="4894">
                  <c:v>4.5603556250016002</c:v>
                </c:pt>
                <c:pt idx="4895">
                  <c:v>4.5598384375007992</c:v>
                </c:pt>
                <c:pt idx="4896">
                  <c:v>4.5594203124992001</c:v>
                </c:pt>
                <c:pt idx="4897">
                  <c:v>4.5589874999999997</c:v>
                </c:pt>
                <c:pt idx="4898">
                  <c:v>4.5585399999999998</c:v>
                </c:pt>
                <c:pt idx="4899">
                  <c:v>4.5580528124992004</c:v>
                </c:pt>
                <c:pt idx="4900">
                  <c:v>4.5576096875007996</c:v>
                </c:pt>
                <c:pt idx="4901">
                  <c:v>4.5572212499999996</c:v>
                </c:pt>
                <c:pt idx="4902">
                  <c:v>4.5567834375007994</c:v>
                </c:pt>
                <c:pt idx="4903">
                  <c:v>4.5564212499999996</c:v>
                </c:pt>
                <c:pt idx="4904">
                  <c:v>4.5560015624992003</c:v>
                </c:pt>
                <c:pt idx="4905">
                  <c:v>4.5556475000000001</c:v>
                </c:pt>
                <c:pt idx="4906">
                  <c:v>4.5551431250016003</c:v>
                </c:pt>
                <c:pt idx="4907">
                  <c:v>4.5547112500000004</c:v>
                </c:pt>
                <c:pt idx="4908">
                  <c:v>4.55422875</c:v>
                </c:pt>
                <c:pt idx="4909">
                  <c:v>4.553846875001601</c:v>
                </c:pt>
                <c:pt idx="4910">
                  <c:v>4.5534178124992009</c:v>
                </c:pt>
                <c:pt idx="4911">
                  <c:v>4.5530421875007994</c:v>
                </c:pt>
                <c:pt idx="4912">
                  <c:v>4.5525756250016007</c:v>
                </c:pt>
                <c:pt idx="4913">
                  <c:v>4.5520706250016003</c:v>
                </c:pt>
                <c:pt idx="4914">
                  <c:v>4.5516281250016002</c:v>
                </c:pt>
                <c:pt idx="4915">
                  <c:v>4.5511875000000002</c:v>
                </c:pt>
                <c:pt idx="4916">
                  <c:v>4.5507943750016002</c:v>
                </c:pt>
                <c:pt idx="4917">
                  <c:v>4.5503243750016003</c:v>
                </c:pt>
                <c:pt idx="4918">
                  <c:v>4.5499212499999997</c:v>
                </c:pt>
                <c:pt idx="4919">
                  <c:v>4.5494203124992003</c:v>
                </c:pt>
                <c:pt idx="4920">
                  <c:v>4.5490162500000002</c:v>
                </c:pt>
                <c:pt idx="4921">
                  <c:v>4.5484978124992006</c:v>
                </c:pt>
                <c:pt idx="4922">
                  <c:v>4.5480421875007995</c:v>
                </c:pt>
                <c:pt idx="4923">
                  <c:v>4.5476568750016009</c:v>
                </c:pt>
                <c:pt idx="4924">
                  <c:v>4.5472281250016007</c:v>
                </c:pt>
                <c:pt idx="4925">
                  <c:v>4.5467656250016004</c:v>
                </c:pt>
                <c:pt idx="4926">
                  <c:v>4.546335</c:v>
                </c:pt>
                <c:pt idx="4927">
                  <c:v>4.5458528124992004</c:v>
                </c:pt>
                <c:pt idx="4928">
                  <c:v>4.5454478124992006</c:v>
                </c:pt>
                <c:pt idx="4929">
                  <c:v>4.5450009375007996</c:v>
                </c:pt>
                <c:pt idx="4930">
                  <c:v>4.5445209375007991</c:v>
                </c:pt>
                <c:pt idx="4931">
                  <c:v>4.5440453124992004</c:v>
                </c:pt>
                <c:pt idx="4932">
                  <c:v>4.5436187500000003</c:v>
                </c:pt>
                <c:pt idx="4933">
                  <c:v>4.5431059375007994</c:v>
                </c:pt>
                <c:pt idx="4934">
                  <c:v>4.5426549999999999</c:v>
                </c:pt>
                <c:pt idx="4935">
                  <c:v>4.5422009375007999</c:v>
                </c:pt>
                <c:pt idx="4936">
                  <c:v>4.5417134375007997</c:v>
                </c:pt>
                <c:pt idx="4937">
                  <c:v>4.541319375001601</c:v>
                </c:pt>
                <c:pt idx="4938">
                  <c:v>4.5408559375007993</c:v>
                </c:pt>
                <c:pt idx="4939">
                  <c:v>4.5404353124992003</c:v>
                </c:pt>
                <c:pt idx="4940">
                  <c:v>4.5399925000000003</c:v>
                </c:pt>
                <c:pt idx="4941">
                  <c:v>4.5395981250016009</c:v>
                </c:pt>
                <c:pt idx="4942">
                  <c:v>4.5391596875007991</c:v>
                </c:pt>
                <c:pt idx="4943">
                  <c:v>4.5387674999999996</c:v>
                </c:pt>
                <c:pt idx="4944">
                  <c:v>4.5383415624992001</c:v>
                </c:pt>
                <c:pt idx="4945">
                  <c:v>4.5379325000000001</c:v>
                </c:pt>
                <c:pt idx="4946">
                  <c:v>4.5375234375007993</c:v>
                </c:pt>
                <c:pt idx="4947">
                  <c:v>4.5371003124992004</c:v>
                </c:pt>
                <c:pt idx="4948">
                  <c:v>4.5366490624992002</c:v>
                </c:pt>
                <c:pt idx="4949">
                  <c:v>4.5362574999999996</c:v>
                </c:pt>
                <c:pt idx="4950">
                  <c:v>4.5358403124992002</c:v>
                </c:pt>
                <c:pt idx="4951">
                  <c:v>4.535395625001601</c:v>
                </c:pt>
                <c:pt idx="4952">
                  <c:v>4.5349631250016005</c:v>
                </c:pt>
                <c:pt idx="4953">
                  <c:v>4.5345318750016004</c:v>
                </c:pt>
                <c:pt idx="4954">
                  <c:v>4.5341231250016003</c:v>
                </c:pt>
                <c:pt idx="4955">
                  <c:v>4.5336731250016005</c:v>
                </c:pt>
                <c:pt idx="4956">
                  <c:v>4.5332584375007992</c:v>
                </c:pt>
                <c:pt idx="4957">
                  <c:v>4.5328240624992002</c:v>
                </c:pt>
                <c:pt idx="4958">
                  <c:v>4.5324368750016006</c:v>
                </c:pt>
                <c:pt idx="4959">
                  <c:v>4.5319715624992005</c:v>
                </c:pt>
                <c:pt idx="4960">
                  <c:v>4.5315246875007995</c:v>
                </c:pt>
                <c:pt idx="4961">
                  <c:v>4.5310793750016005</c:v>
                </c:pt>
                <c:pt idx="4962">
                  <c:v>4.5306949999999997</c:v>
                </c:pt>
                <c:pt idx="4963">
                  <c:v>4.5302243750016009</c:v>
                </c:pt>
                <c:pt idx="4964">
                  <c:v>4.5298281250016004</c:v>
                </c:pt>
                <c:pt idx="4965">
                  <c:v>4.5294190624992003</c:v>
                </c:pt>
                <c:pt idx="4966">
                  <c:v>4.5290271875007999</c:v>
                </c:pt>
                <c:pt idx="4967">
                  <c:v>4.5285659375007992</c:v>
                </c:pt>
                <c:pt idx="4968">
                  <c:v>4.5281459375007991</c:v>
                </c:pt>
                <c:pt idx="4969">
                  <c:v>4.5276909375007994</c:v>
                </c:pt>
                <c:pt idx="4970">
                  <c:v>4.5272600000000001</c:v>
                </c:pt>
                <c:pt idx="4971">
                  <c:v>4.5268296875007996</c:v>
                </c:pt>
                <c:pt idx="4972">
                  <c:v>4.5263774999999997</c:v>
                </c:pt>
                <c:pt idx="4973">
                  <c:v>4.5260015624992009</c:v>
                </c:pt>
                <c:pt idx="4974">
                  <c:v>4.525525</c:v>
                </c:pt>
                <c:pt idx="4975">
                  <c:v>4.5251128124992004</c:v>
                </c:pt>
                <c:pt idx="4976">
                  <c:v>4.5246309375007998</c:v>
                </c:pt>
                <c:pt idx="4977">
                  <c:v>4.5242728124992002</c:v>
                </c:pt>
                <c:pt idx="4978">
                  <c:v>4.5238003124992003</c:v>
                </c:pt>
                <c:pt idx="4979">
                  <c:v>4.5233978124992005</c:v>
                </c:pt>
                <c:pt idx="4980">
                  <c:v>4.5229484375007996</c:v>
                </c:pt>
                <c:pt idx="4981">
                  <c:v>4.5225762500000002</c:v>
                </c:pt>
                <c:pt idx="4982">
                  <c:v>4.5220978124992008</c:v>
                </c:pt>
                <c:pt idx="4983">
                  <c:v>4.5216693750016006</c:v>
                </c:pt>
                <c:pt idx="4984">
                  <c:v>4.5212253124992001</c:v>
                </c:pt>
                <c:pt idx="4985">
                  <c:v>4.5207903124992006</c:v>
                </c:pt>
                <c:pt idx="4986">
                  <c:v>4.5204090624992004</c:v>
                </c:pt>
                <c:pt idx="4987">
                  <c:v>4.5199924999999999</c:v>
                </c:pt>
                <c:pt idx="4988">
                  <c:v>4.5193237499999999</c:v>
                </c:pt>
                <c:pt idx="4989">
                  <c:v>4.5189640624992009</c:v>
                </c:pt>
                <c:pt idx="4990">
                  <c:v>4.5184953124992004</c:v>
                </c:pt>
                <c:pt idx="4991">
                  <c:v>4.5181678124992004</c:v>
                </c:pt>
                <c:pt idx="4992">
                  <c:v>4.5177399999999999</c:v>
                </c:pt>
                <c:pt idx="4993">
                  <c:v>4.5173724999999996</c:v>
                </c:pt>
                <c:pt idx="4994">
                  <c:v>4.5169440624992001</c:v>
                </c:pt>
                <c:pt idx="4995">
                  <c:v>4.5165546875007996</c:v>
                </c:pt>
                <c:pt idx="4996">
                  <c:v>4.5161153124992008</c:v>
                </c:pt>
                <c:pt idx="4997">
                  <c:v>4.5156653124992001</c:v>
                </c:pt>
                <c:pt idx="4998">
                  <c:v>4.5152459375007998</c:v>
                </c:pt>
                <c:pt idx="4999">
                  <c:v>4.5148218750016005</c:v>
                </c:pt>
                <c:pt idx="5000">
                  <c:v>4.5144540624992002</c:v>
                </c:pt>
                <c:pt idx="5001">
                  <c:v>4.5139978124992002</c:v>
                </c:pt>
                <c:pt idx="5002">
                  <c:v>4.5136112500000003</c:v>
                </c:pt>
                <c:pt idx="5003">
                  <c:v>4.5131940624992009</c:v>
                </c:pt>
                <c:pt idx="5004">
                  <c:v>4.5128228124992003</c:v>
                </c:pt>
                <c:pt idx="5005">
                  <c:v>4.5123640624992003</c:v>
                </c:pt>
                <c:pt idx="5006">
                  <c:v>4.5119590624992005</c:v>
                </c:pt>
                <c:pt idx="5007">
                  <c:v>4.5115331250016002</c:v>
                </c:pt>
                <c:pt idx="5008">
                  <c:v>4.5110971875007992</c:v>
                </c:pt>
                <c:pt idx="5009">
                  <c:v>4.5106815624992009</c:v>
                </c:pt>
                <c:pt idx="5010">
                  <c:v>4.5103009375007996</c:v>
                </c:pt>
                <c:pt idx="5011">
                  <c:v>4.5099259375007996</c:v>
                </c:pt>
                <c:pt idx="5012">
                  <c:v>4.5095562500000002</c:v>
                </c:pt>
                <c:pt idx="5013">
                  <c:v>4.5091187499999998</c:v>
                </c:pt>
                <c:pt idx="5014">
                  <c:v>4.5087096875007999</c:v>
                </c:pt>
                <c:pt idx="5015">
                  <c:v>4.5083725000000001</c:v>
                </c:pt>
                <c:pt idx="5016">
                  <c:v>4.5079768750016003</c:v>
                </c:pt>
                <c:pt idx="5017">
                  <c:v>4.5076021875007992</c:v>
                </c:pt>
                <c:pt idx="5018">
                  <c:v>4.5072471875007993</c:v>
                </c:pt>
                <c:pt idx="5019">
                  <c:v>4.5068768750016002</c:v>
                </c:pt>
                <c:pt idx="5020">
                  <c:v>4.5064903124992002</c:v>
                </c:pt>
                <c:pt idx="5021">
                  <c:v>4.5061453124992008</c:v>
                </c:pt>
                <c:pt idx="5022">
                  <c:v>4.5057421875007995</c:v>
                </c:pt>
                <c:pt idx="5023">
                  <c:v>4.5050403124992009</c:v>
                </c:pt>
                <c:pt idx="5024">
                  <c:v>4.5046737500000003</c:v>
                </c:pt>
                <c:pt idx="5025">
                  <c:v>4.5043031250016003</c:v>
                </c:pt>
                <c:pt idx="5026">
                  <c:v>4.5039343750016005</c:v>
                </c:pt>
                <c:pt idx="5027">
                  <c:v>4.5035456250016006</c:v>
                </c:pt>
                <c:pt idx="5028">
                  <c:v>4.5031850000000002</c:v>
                </c:pt>
                <c:pt idx="5029">
                  <c:v>4.5028190624992002</c:v>
                </c:pt>
                <c:pt idx="5030">
                  <c:v>4.5024328124992001</c:v>
                </c:pt>
                <c:pt idx="5031">
                  <c:v>4.5020528124992003</c:v>
                </c:pt>
                <c:pt idx="5032">
                  <c:v>4.5016315624992007</c:v>
                </c:pt>
                <c:pt idx="5033">
                  <c:v>4.5012737500000002</c:v>
                </c:pt>
                <c:pt idx="5034">
                  <c:v>4.5008771875007998</c:v>
                </c:pt>
                <c:pt idx="5035">
                  <c:v>4.500191875001601</c:v>
                </c:pt>
                <c:pt idx="5036">
                  <c:v>4.4998125</c:v>
                </c:pt>
                <c:pt idx="5037">
                  <c:v>4.4994631250016006</c:v>
                </c:pt>
                <c:pt idx="5038">
                  <c:v>4.4990649999999999</c:v>
                </c:pt>
                <c:pt idx="5039">
                  <c:v>4.4986921875007999</c:v>
                </c:pt>
                <c:pt idx="5040">
                  <c:v>4.4983649999999997</c:v>
                </c:pt>
                <c:pt idx="5041">
                  <c:v>4.4979834375007997</c:v>
                </c:pt>
                <c:pt idx="5042">
                  <c:v>4.4976146875007998</c:v>
                </c:pt>
                <c:pt idx="5043">
                  <c:v>4.4972428124992003</c:v>
                </c:pt>
                <c:pt idx="5044">
                  <c:v>4.4968403124992005</c:v>
                </c:pt>
                <c:pt idx="5045">
                  <c:v>4.4964343750016003</c:v>
                </c:pt>
                <c:pt idx="5046">
                  <c:v>4.4961087500000003</c:v>
                </c:pt>
                <c:pt idx="5047">
                  <c:v>4.4957384375007994</c:v>
                </c:pt>
                <c:pt idx="5048">
                  <c:v>4.4953796875007992</c:v>
                </c:pt>
                <c:pt idx="5049">
                  <c:v>4.4950343750016009</c:v>
                </c:pt>
                <c:pt idx="5050">
                  <c:v>4.4946531250016006</c:v>
                </c:pt>
                <c:pt idx="5051">
                  <c:v>4.4940415624992003</c:v>
                </c:pt>
                <c:pt idx="5052">
                  <c:v>4.4936749999999996</c:v>
                </c:pt>
                <c:pt idx="5053">
                  <c:v>4.49334875</c:v>
                </c:pt>
                <c:pt idx="5054">
                  <c:v>4.4926678124992003</c:v>
                </c:pt>
                <c:pt idx="5055">
                  <c:v>4.4920506250016006</c:v>
                </c:pt>
                <c:pt idx="5056">
                  <c:v>4.4913893750016003</c:v>
                </c:pt>
                <c:pt idx="5057">
                  <c:v>4.4907571875007992</c:v>
                </c:pt>
                <c:pt idx="5058">
                  <c:v>4.4901</c:v>
                </c:pt>
                <c:pt idx="5059">
                  <c:v>4.48975875</c:v>
                </c:pt>
                <c:pt idx="5060">
                  <c:v>4.4891090624992005</c:v>
                </c:pt>
                <c:pt idx="5061">
                  <c:v>4.4884403124992005</c:v>
                </c:pt>
                <c:pt idx="5062">
                  <c:v>4.4877618750016008</c:v>
                </c:pt>
                <c:pt idx="5063">
                  <c:v>4.4871746875007998</c:v>
                </c:pt>
                <c:pt idx="5064">
                  <c:v>4.4865984375007999</c:v>
                </c:pt>
                <c:pt idx="5065">
                  <c:v>4.48624125</c:v>
                </c:pt>
                <c:pt idx="5066">
                  <c:v>4.4856818750016005</c:v>
                </c:pt>
                <c:pt idx="5067">
                  <c:v>4.4853559375007999</c:v>
                </c:pt>
                <c:pt idx="5068">
                  <c:v>4.4847103124992005</c:v>
                </c:pt>
                <c:pt idx="5069">
                  <c:v>4.4843456250016009</c:v>
                </c:pt>
                <c:pt idx="5070">
                  <c:v>4.4837043750016008</c:v>
                </c:pt>
                <c:pt idx="5071">
                  <c:v>4.4831000000000003</c:v>
                </c:pt>
                <c:pt idx="5072">
                  <c:v>4.482538125001601</c:v>
                </c:pt>
                <c:pt idx="5073">
                  <c:v>4.4820743750016003</c:v>
                </c:pt>
                <c:pt idx="5074">
                  <c:v>4.4816687499999999</c:v>
                </c:pt>
                <c:pt idx="5075">
                  <c:v>4.4811921875007998</c:v>
                </c:pt>
                <c:pt idx="5076">
                  <c:v>4.4807181250016006</c:v>
                </c:pt>
                <c:pt idx="5077">
                  <c:v>4.4802212499999996</c:v>
                </c:pt>
                <c:pt idx="5078">
                  <c:v>4.4797471875007995</c:v>
                </c:pt>
                <c:pt idx="5079">
                  <c:v>4.4792075000000002</c:v>
                </c:pt>
                <c:pt idx="5080">
                  <c:v>4.4786618750016007</c:v>
                </c:pt>
                <c:pt idx="5081">
                  <c:v>4.4781306250016009</c:v>
                </c:pt>
                <c:pt idx="5082">
                  <c:v>4.4775490624992003</c:v>
                </c:pt>
                <c:pt idx="5083">
                  <c:v>4.4769609375007997</c:v>
                </c:pt>
                <c:pt idx="5084">
                  <c:v>4.4765031250016003</c:v>
                </c:pt>
                <c:pt idx="5085">
                  <c:v>4.4758840624992002</c:v>
                </c:pt>
                <c:pt idx="5086">
                  <c:v>4.4753193750016003</c:v>
                </c:pt>
                <c:pt idx="5087">
                  <c:v>4.4747456250016002</c:v>
                </c:pt>
                <c:pt idx="5088">
                  <c:v>4.4741499999999998</c:v>
                </c:pt>
                <c:pt idx="5089">
                  <c:v>4.4735028124992002</c:v>
                </c:pt>
                <c:pt idx="5090">
                  <c:v>4.4728953124992001</c:v>
                </c:pt>
                <c:pt idx="5091">
                  <c:v>4.4722178124992009</c:v>
                </c:pt>
                <c:pt idx="5092">
                  <c:v>4.4715150000000001</c:v>
                </c:pt>
                <c:pt idx="5093">
                  <c:v>4.4708924999999997</c:v>
                </c:pt>
                <c:pt idx="5094">
                  <c:v>4.4704359375007998</c:v>
                </c:pt>
                <c:pt idx="5095">
                  <c:v>4.4700421875007992</c:v>
                </c:pt>
                <c:pt idx="5096">
                  <c:v>4.4696350000000002</c:v>
                </c:pt>
                <c:pt idx="5097">
                  <c:v>4.4692724999999998</c:v>
                </c:pt>
                <c:pt idx="5098">
                  <c:v>4.4688471875007991</c:v>
                </c:pt>
                <c:pt idx="5099">
                  <c:v>4.4681575000000002</c:v>
                </c:pt>
                <c:pt idx="5100">
                  <c:v>4.4674915624992009</c:v>
                </c:pt>
                <c:pt idx="5101">
                  <c:v>4.4671646875007998</c:v>
                </c:pt>
                <c:pt idx="5102">
                  <c:v>4.4667809375007996</c:v>
                </c:pt>
                <c:pt idx="5103">
                  <c:v>4.4664590624992009</c:v>
                </c:pt>
                <c:pt idx="5104">
                  <c:v>4.4661218750016003</c:v>
                </c:pt>
                <c:pt idx="5105">
                  <c:v>4.4657803124992004</c:v>
                </c:pt>
                <c:pt idx="5106">
                  <c:v>4.4654471875007991</c:v>
                </c:pt>
                <c:pt idx="5107">
                  <c:v>4.4650868750016004</c:v>
                </c:pt>
                <c:pt idx="5108">
                  <c:v>4.4644712499999999</c:v>
                </c:pt>
                <c:pt idx="5109">
                  <c:v>4.4641231250016009</c:v>
                </c:pt>
                <c:pt idx="5110">
                  <c:v>4.4637731250016008</c:v>
                </c:pt>
                <c:pt idx="5111">
                  <c:v>4.4631646875007993</c:v>
                </c:pt>
                <c:pt idx="5112">
                  <c:v>4.4625693750016007</c:v>
                </c:pt>
                <c:pt idx="5113">
                  <c:v>4.4620162499999996</c:v>
                </c:pt>
                <c:pt idx="5114">
                  <c:v>4.4614309375007997</c:v>
                </c:pt>
                <c:pt idx="5115">
                  <c:v>4.4609034375007992</c:v>
                </c:pt>
                <c:pt idx="5116">
                  <c:v>4.4603221875007995</c:v>
                </c:pt>
                <c:pt idx="5117">
                  <c:v>4.459765</c:v>
                </c:pt>
                <c:pt idx="5118">
                  <c:v>4.4591943750016005</c:v>
                </c:pt>
                <c:pt idx="5119">
                  <c:v>4.4586071875007995</c:v>
                </c:pt>
                <c:pt idx="5120">
                  <c:v>4.4580756250016007</c:v>
                </c:pt>
                <c:pt idx="5121">
                  <c:v>4.4574659375007997</c:v>
                </c:pt>
                <c:pt idx="5122">
                  <c:v>4.4571118750016003</c:v>
                </c:pt>
                <c:pt idx="5123">
                  <c:v>4.4565059375007996</c:v>
                </c:pt>
                <c:pt idx="5124">
                  <c:v>4.4559768750016007</c:v>
                </c:pt>
                <c:pt idx="5125">
                  <c:v>4.4554359375007992</c:v>
                </c:pt>
                <c:pt idx="5126">
                  <c:v>4.4549296875007993</c:v>
                </c:pt>
                <c:pt idx="5127">
                  <c:v>4.4544259375007993</c:v>
                </c:pt>
                <c:pt idx="5128">
                  <c:v>4.4539762500000002</c:v>
                </c:pt>
                <c:pt idx="5129">
                  <c:v>4.4533684375007994</c:v>
                </c:pt>
                <c:pt idx="5130">
                  <c:v>4.4528615624992005</c:v>
                </c:pt>
                <c:pt idx="5131">
                  <c:v>4.4523009375007998</c:v>
                </c:pt>
                <c:pt idx="5132">
                  <c:v>4.4518468750016007</c:v>
                </c:pt>
                <c:pt idx="5133">
                  <c:v>4.4514081250016009</c:v>
                </c:pt>
                <c:pt idx="5134">
                  <c:v>4.4510328124992009</c:v>
                </c:pt>
                <c:pt idx="5135">
                  <c:v>4.4506287499999999</c:v>
                </c:pt>
                <c:pt idx="5136">
                  <c:v>4.4502753124992003</c:v>
                </c:pt>
                <c:pt idx="5137">
                  <c:v>4.4498409375007997</c:v>
                </c:pt>
                <c:pt idx="5138">
                  <c:v>4.4493799999999997</c:v>
                </c:pt>
                <c:pt idx="5139">
                  <c:v>4.4489553124992005</c:v>
                </c:pt>
                <c:pt idx="5140">
                  <c:v>4.4485099999999997</c:v>
                </c:pt>
                <c:pt idx="5141">
                  <c:v>4.4480293750016004</c:v>
                </c:pt>
                <c:pt idx="5142">
                  <c:v>4.4475618750016004</c:v>
                </c:pt>
                <c:pt idx="5143">
                  <c:v>4.4471790624992007</c:v>
                </c:pt>
                <c:pt idx="5144">
                  <c:v>4.4467212500000004</c:v>
                </c:pt>
                <c:pt idx="5145">
                  <c:v>4.4462878124992002</c:v>
                </c:pt>
                <c:pt idx="5146">
                  <c:v>4.4458506250016008</c:v>
                </c:pt>
                <c:pt idx="5147">
                  <c:v>4.4455065624992001</c:v>
                </c:pt>
                <c:pt idx="5148">
                  <c:v>4.4450475000000003</c:v>
                </c:pt>
                <c:pt idx="5149">
                  <c:v>4.4445537499999999</c:v>
                </c:pt>
                <c:pt idx="5150">
                  <c:v>4.4440931250016007</c:v>
                </c:pt>
                <c:pt idx="5151">
                  <c:v>4.4437487500000001</c:v>
                </c:pt>
                <c:pt idx="5152">
                  <c:v>4.4433134375007999</c:v>
                </c:pt>
                <c:pt idx="5153">
                  <c:v>4.4429003124992006</c:v>
                </c:pt>
                <c:pt idx="5154">
                  <c:v>4.4425390624992005</c:v>
                </c:pt>
                <c:pt idx="5155">
                  <c:v>4.44215625</c:v>
                </c:pt>
                <c:pt idx="5156">
                  <c:v>4.4418024999999997</c:v>
                </c:pt>
                <c:pt idx="5157">
                  <c:v>4.4413793750016008</c:v>
                </c:pt>
                <c:pt idx="5158">
                  <c:v>4.4410128124992001</c:v>
                </c:pt>
                <c:pt idx="5159">
                  <c:v>4.4405353124992004</c:v>
                </c:pt>
                <c:pt idx="5160">
                  <c:v>4.4401593750016008</c:v>
                </c:pt>
                <c:pt idx="5161">
                  <c:v>4.4398165624992005</c:v>
                </c:pt>
                <c:pt idx="5162">
                  <c:v>4.4394740624992002</c:v>
                </c:pt>
                <c:pt idx="5163">
                  <c:v>4.4391409375007997</c:v>
                </c:pt>
                <c:pt idx="5164">
                  <c:v>4.4387274999999997</c:v>
                </c:pt>
                <c:pt idx="5165">
                  <c:v>4.4383403124992009</c:v>
                </c:pt>
                <c:pt idx="5166">
                  <c:v>4.4378824999999997</c:v>
                </c:pt>
                <c:pt idx="5167">
                  <c:v>4.4373790624992004</c:v>
                </c:pt>
                <c:pt idx="5168">
                  <c:v>4.4368621875007994</c:v>
                </c:pt>
                <c:pt idx="5169">
                  <c:v>4.4363293750016002</c:v>
                </c:pt>
                <c:pt idx="5170">
                  <c:v>4.4357412500000004</c:v>
                </c:pt>
                <c:pt idx="5171">
                  <c:v>4.4353012500000002</c:v>
                </c:pt>
                <c:pt idx="5172">
                  <c:v>4.4348875000000003</c:v>
                </c:pt>
                <c:pt idx="5173">
                  <c:v>4.4344384375007992</c:v>
                </c:pt>
                <c:pt idx="5174">
                  <c:v>4.4339853124992006</c:v>
                </c:pt>
                <c:pt idx="5175">
                  <c:v>4.4335931250016003</c:v>
                </c:pt>
                <c:pt idx="5176">
                  <c:v>4.4331931250016003</c:v>
                </c:pt>
                <c:pt idx="5177">
                  <c:v>4.4328603124992005</c:v>
                </c:pt>
                <c:pt idx="5178">
                  <c:v>4.4325225000000001</c:v>
                </c:pt>
                <c:pt idx="5179">
                  <c:v>4.4321390624992008</c:v>
                </c:pt>
                <c:pt idx="5180">
                  <c:v>4.4317684375007991</c:v>
                </c:pt>
                <c:pt idx="5181">
                  <c:v>4.4314378124992002</c:v>
                </c:pt>
                <c:pt idx="5182">
                  <c:v>4.4310278124992006</c:v>
                </c:pt>
                <c:pt idx="5183">
                  <c:v>4.4305390624992009</c:v>
                </c:pt>
                <c:pt idx="5184">
                  <c:v>4.4302090624992001</c:v>
                </c:pt>
                <c:pt idx="5185">
                  <c:v>4.4298496875007993</c:v>
                </c:pt>
                <c:pt idx="5186">
                  <c:v>4.4294950000000002</c:v>
                </c:pt>
                <c:pt idx="5187">
                  <c:v>4.4291246875007992</c:v>
                </c:pt>
                <c:pt idx="5188">
                  <c:v>4.4287425000000002</c:v>
                </c:pt>
                <c:pt idx="5189">
                  <c:v>4.4283593750016008</c:v>
                </c:pt>
                <c:pt idx="5190">
                  <c:v>4.4279171875007997</c:v>
                </c:pt>
                <c:pt idx="5191">
                  <c:v>4.4275124999999997</c:v>
                </c:pt>
                <c:pt idx="5192">
                  <c:v>4.4270746875007996</c:v>
                </c:pt>
                <c:pt idx="5193">
                  <c:v>4.4265834375007991</c:v>
                </c:pt>
                <c:pt idx="5194">
                  <c:v>4.4261850000000003</c:v>
                </c:pt>
                <c:pt idx="5195">
                  <c:v>4.4257850000000003</c:v>
                </c:pt>
                <c:pt idx="5196">
                  <c:v>4.4252871875007997</c:v>
                </c:pt>
                <c:pt idx="5197">
                  <c:v>4.4249040624992002</c:v>
                </c:pt>
                <c:pt idx="5198">
                  <c:v>4.4244709375007991</c:v>
                </c:pt>
                <c:pt idx="5199">
                  <c:v>4.4241481250016008</c:v>
                </c:pt>
                <c:pt idx="5200">
                  <c:v>4.4237109375007995</c:v>
                </c:pt>
                <c:pt idx="5201">
                  <c:v>4.4233431250016002</c:v>
                </c:pt>
                <c:pt idx="5202">
                  <c:v>4.4230012500000004</c:v>
                </c:pt>
                <c:pt idx="5203">
                  <c:v>4.4226134375007993</c:v>
                </c:pt>
                <c:pt idx="5204">
                  <c:v>4.4222290624992002</c:v>
                </c:pt>
                <c:pt idx="5205">
                  <c:v>4.4217796875007993</c:v>
                </c:pt>
                <c:pt idx="5206">
                  <c:v>4.4213984375007991</c:v>
                </c:pt>
                <c:pt idx="5207">
                  <c:v>4.4209940624992008</c:v>
                </c:pt>
                <c:pt idx="5208">
                  <c:v>4.4206603124992006</c:v>
                </c:pt>
                <c:pt idx="5209">
                  <c:v>4.4203396875007996</c:v>
                </c:pt>
                <c:pt idx="5210">
                  <c:v>4.4199331250016005</c:v>
                </c:pt>
                <c:pt idx="5211">
                  <c:v>4.4195828124992005</c:v>
                </c:pt>
                <c:pt idx="5212">
                  <c:v>4.4191515624992004</c:v>
                </c:pt>
                <c:pt idx="5213">
                  <c:v>4.4188278124992006</c:v>
                </c:pt>
                <c:pt idx="5214">
                  <c:v>4.4184687499999997</c:v>
                </c:pt>
                <c:pt idx="5215">
                  <c:v>4.4180678124992001</c:v>
                </c:pt>
                <c:pt idx="5216">
                  <c:v>4.4176978124992008</c:v>
                </c:pt>
                <c:pt idx="5217">
                  <c:v>4.4172603124992005</c:v>
                </c:pt>
                <c:pt idx="5218">
                  <c:v>4.4169203124992009</c:v>
                </c:pt>
                <c:pt idx="5219">
                  <c:v>4.4165318750016009</c:v>
                </c:pt>
                <c:pt idx="5220">
                  <c:v>4.4161287500000004</c:v>
                </c:pt>
                <c:pt idx="5221">
                  <c:v>4.4157031250016008</c:v>
                </c:pt>
                <c:pt idx="5222">
                  <c:v>4.4153378124992004</c:v>
                </c:pt>
                <c:pt idx="5223">
                  <c:v>4.4149890624992008</c:v>
                </c:pt>
                <c:pt idx="5224">
                  <c:v>4.4146209375007999</c:v>
                </c:pt>
                <c:pt idx="5225">
                  <c:v>4.4142187499999999</c:v>
                </c:pt>
                <c:pt idx="5226">
                  <c:v>4.4138946875007994</c:v>
                </c:pt>
                <c:pt idx="5227">
                  <c:v>4.4134671875007996</c:v>
                </c:pt>
                <c:pt idx="5228">
                  <c:v>4.4130437499999999</c:v>
                </c:pt>
                <c:pt idx="5229">
                  <c:v>4.4126837500000002</c:v>
                </c:pt>
                <c:pt idx="5230">
                  <c:v>4.4123003124992008</c:v>
                </c:pt>
                <c:pt idx="5231">
                  <c:v>4.4118831250016006</c:v>
                </c:pt>
                <c:pt idx="5232">
                  <c:v>4.4115337500000003</c:v>
                </c:pt>
                <c:pt idx="5233">
                  <c:v>4.4111381250016004</c:v>
                </c:pt>
                <c:pt idx="5234">
                  <c:v>4.4107353124992006</c:v>
                </c:pt>
                <c:pt idx="5235">
                  <c:v>4.4103962499999998</c:v>
                </c:pt>
                <c:pt idx="5236">
                  <c:v>4.4100668750016006</c:v>
                </c:pt>
                <c:pt idx="5237">
                  <c:v>4.4096937499999997</c:v>
                </c:pt>
                <c:pt idx="5238">
                  <c:v>4.4093234375007997</c:v>
                </c:pt>
                <c:pt idx="5239">
                  <c:v>4.4089974999999999</c:v>
                </c:pt>
                <c:pt idx="5240">
                  <c:v>4.4086437500000004</c:v>
                </c:pt>
                <c:pt idx="5241">
                  <c:v>4.4082853124992001</c:v>
                </c:pt>
                <c:pt idx="5242">
                  <c:v>4.4079640624992003</c:v>
                </c:pt>
                <c:pt idx="5243">
                  <c:v>4.4076365624992002</c:v>
                </c:pt>
                <c:pt idx="5244">
                  <c:v>4.4072259375007992</c:v>
                </c:pt>
                <c:pt idx="5245">
                  <c:v>4.4068659375007995</c:v>
                </c:pt>
                <c:pt idx="5246">
                  <c:v>4.4065040624992005</c:v>
                </c:pt>
                <c:pt idx="5247">
                  <c:v>4.4061418750016008</c:v>
                </c:pt>
                <c:pt idx="5248">
                  <c:v>4.4057121875007992</c:v>
                </c:pt>
                <c:pt idx="5249">
                  <c:v>4.4053568750016003</c:v>
                </c:pt>
                <c:pt idx="5250">
                  <c:v>4.4049006250016003</c:v>
                </c:pt>
                <c:pt idx="5251">
                  <c:v>4.4044918750016002</c:v>
                </c:pt>
                <c:pt idx="5252">
                  <c:v>4.4040600000000003</c:v>
                </c:pt>
                <c:pt idx="5253">
                  <c:v>4.40368125</c:v>
                </c:pt>
                <c:pt idx="5254">
                  <c:v>4.4033487500000001</c:v>
                </c:pt>
                <c:pt idx="5255">
                  <c:v>4.4028656250016009</c:v>
                </c:pt>
                <c:pt idx="5256">
                  <c:v>4.4025240624992001</c:v>
                </c:pt>
                <c:pt idx="5257">
                  <c:v>4.4021206250016007</c:v>
                </c:pt>
                <c:pt idx="5258">
                  <c:v>4.4017784375007993</c:v>
                </c:pt>
                <c:pt idx="5259">
                  <c:v>4.4014506250016003</c:v>
                </c:pt>
                <c:pt idx="5260">
                  <c:v>4.4011031250016002</c:v>
                </c:pt>
                <c:pt idx="5261">
                  <c:v>4.4007534375007991</c:v>
                </c:pt>
                <c:pt idx="5262">
                  <c:v>4.4004200000000004</c:v>
                </c:pt>
                <c:pt idx="5263">
                  <c:v>4.4000718750016006</c:v>
                </c:pt>
                <c:pt idx="5264">
                  <c:v>4.3996924999999996</c:v>
                </c:pt>
                <c:pt idx="5265">
                  <c:v>4.3993518750016003</c:v>
                </c:pt>
                <c:pt idx="5266">
                  <c:v>4.3989225000000003</c:v>
                </c:pt>
                <c:pt idx="5267">
                  <c:v>4.3985275000000001</c:v>
                </c:pt>
                <c:pt idx="5268">
                  <c:v>4.3981756250016009</c:v>
                </c:pt>
                <c:pt idx="5269">
                  <c:v>4.3977393750016009</c:v>
                </c:pt>
                <c:pt idx="5270">
                  <c:v>4.3974153124992004</c:v>
                </c:pt>
                <c:pt idx="5271">
                  <c:v>4.3970290624992003</c:v>
                </c:pt>
                <c:pt idx="5272">
                  <c:v>4.3966368750016009</c:v>
                </c:pt>
                <c:pt idx="5273">
                  <c:v>4.3962706250016002</c:v>
                </c:pt>
                <c:pt idx="5274">
                  <c:v>4.3958809375007997</c:v>
                </c:pt>
                <c:pt idx="5275">
                  <c:v>4.3955115624992009</c:v>
                </c:pt>
                <c:pt idx="5276">
                  <c:v>4.3950590624992003</c:v>
                </c:pt>
                <c:pt idx="5277">
                  <c:v>4.3946665624992001</c:v>
                </c:pt>
                <c:pt idx="5278">
                  <c:v>4.3943424999999996</c:v>
                </c:pt>
                <c:pt idx="5279">
                  <c:v>4.3939837500000003</c:v>
                </c:pt>
                <c:pt idx="5280">
                  <c:v>4.3935700000000004</c:v>
                </c:pt>
                <c:pt idx="5281">
                  <c:v>4.3932124999999997</c:v>
                </c:pt>
                <c:pt idx="5282">
                  <c:v>4.3928918750016006</c:v>
                </c:pt>
                <c:pt idx="5283">
                  <c:v>4.3925187499999998</c:v>
                </c:pt>
                <c:pt idx="5284">
                  <c:v>4.3921837500000001</c:v>
                </c:pt>
                <c:pt idx="5285">
                  <c:v>4.3917718750016004</c:v>
                </c:pt>
                <c:pt idx="5286">
                  <c:v>4.3914037500000003</c:v>
                </c:pt>
                <c:pt idx="5287">
                  <c:v>4.3910709375007997</c:v>
                </c:pt>
                <c:pt idx="5288">
                  <c:v>4.3907190624992003</c:v>
                </c:pt>
                <c:pt idx="5289">
                  <c:v>4.3903143750016005</c:v>
                </c:pt>
                <c:pt idx="5290">
                  <c:v>4.3899334375007992</c:v>
                </c:pt>
                <c:pt idx="5291">
                  <c:v>4.3895318750016008</c:v>
                </c:pt>
                <c:pt idx="5292">
                  <c:v>4.3891653124992009</c:v>
                </c:pt>
                <c:pt idx="5293">
                  <c:v>4.3888140624992005</c:v>
                </c:pt>
                <c:pt idx="5294">
                  <c:v>4.3884128124992001</c:v>
                </c:pt>
                <c:pt idx="5295">
                  <c:v>4.3880928124992007</c:v>
                </c:pt>
                <c:pt idx="5296">
                  <c:v>4.3877478124992004</c:v>
                </c:pt>
                <c:pt idx="5297">
                  <c:v>4.3874003124992003</c:v>
                </c:pt>
                <c:pt idx="5298">
                  <c:v>4.3870409375007995</c:v>
                </c:pt>
                <c:pt idx="5299">
                  <c:v>4.3866618750016002</c:v>
                </c:pt>
                <c:pt idx="5300">
                  <c:v>4.3863231250016002</c:v>
                </c:pt>
                <c:pt idx="5301">
                  <c:v>4.3859318750016003</c:v>
                </c:pt>
                <c:pt idx="5302">
                  <c:v>4.385605</c:v>
                </c:pt>
                <c:pt idx="5303">
                  <c:v>4.3852031250016008</c:v>
                </c:pt>
                <c:pt idx="5304">
                  <c:v>4.3847750000000003</c:v>
                </c:pt>
                <c:pt idx="5305">
                  <c:v>4.3843706250016004</c:v>
                </c:pt>
                <c:pt idx="5306">
                  <c:v>4.3840396875007999</c:v>
                </c:pt>
                <c:pt idx="5307">
                  <c:v>4.3837009375007998</c:v>
                </c:pt>
                <c:pt idx="5308">
                  <c:v>4.3833559375007995</c:v>
                </c:pt>
                <c:pt idx="5309">
                  <c:v>4.3830093750016008</c:v>
                </c:pt>
                <c:pt idx="5310">
                  <c:v>4.3825671875007997</c:v>
                </c:pt>
                <c:pt idx="5311">
                  <c:v>4.3822015624992003</c:v>
                </c:pt>
                <c:pt idx="5312">
                  <c:v>4.3818718750016004</c:v>
                </c:pt>
                <c:pt idx="5313">
                  <c:v>4.3815453124992008</c:v>
                </c:pt>
                <c:pt idx="5314">
                  <c:v>4.3812228124992005</c:v>
                </c:pt>
                <c:pt idx="5315">
                  <c:v>4.3808846875007994</c:v>
                </c:pt>
                <c:pt idx="5316">
                  <c:v>4.3805228124992004</c:v>
                </c:pt>
                <c:pt idx="5317">
                  <c:v>4.3801293750016006</c:v>
                </c:pt>
                <c:pt idx="5318">
                  <c:v>4.3797278124992003</c:v>
                </c:pt>
                <c:pt idx="5319">
                  <c:v>4.3794012499999999</c:v>
                </c:pt>
                <c:pt idx="5320">
                  <c:v>4.3790165624992001</c:v>
                </c:pt>
                <c:pt idx="5321">
                  <c:v>4.3785165624992004</c:v>
                </c:pt>
                <c:pt idx="5322">
                  <c:v>4.3780496875007993</c:v>
                </c:pt>
                <c:pt idx="5323">
                  <c:v>4.3777078124992004</c:v>
                </c:pt>
                <c:pt idx="5324">
                  <c:v>4.3773259375007996</c:v>
                </c:pt>
                <c:pt idx="5325">
                  <c:v>4.3769284375007995</c:v>
                </c:pt>
                <c:pt idx="5326">
                  <c:v>4.3766046875007998</c:v>
                </c:pt>
                <c:pt idx="5327">
                  <c:v>4.3761759375007996</c:v>
                </c:pt>
                <c:pt idx="5328">
                  <c:v>4.3757365624992008</c:v>
                </c:pt>
                <c:pt idx="5329">
                  <c:v>4.3753506250016008</c:v>
                </c:pt>
                <c:pt idx="5330">
                  <c:v>4.3750096875007998</c:v>
                </c:pt>
                <c:pt idx="5331">
                  <c:v>4.3746621875007996</c:v>
                </c:pt>
                <c:pt idx="5332">
                  <c:v>4.3742999999999999</c:v>
                </c:pt>
                <c:pt idx="5333">
                  <c:v>4.3739528124992004</c:v>
                </c:pt>
                <c:pt idx="5334">
                  <c:v>4.3735396875007995</c:v>
                </c:pt>
                <c:pt idx="5335">
                  <c:v>4.3731309375007994</c:v>
                </c:pt>
                <c:pt idx="5336">
                  <c:v>4.3727034375007996</c:v>
                </c:pt>
                <c:pt idx="5337">
                  <c:v>4.3723700000000001</c:v>
                </c:pt>
                <c:pt idx="5338">
                  <c:v>4.3719718750016003</c:v>
                </c:pt>
                <c:pt idx="5339">
                  <c:v>4.3715593750016009</c:v>
                </c:pt>
                <c:pt idx="5340">
                  <c:v>4.3712103124992003</c:v>
                </c:pt>
                <c:pt idx="5341">
                  <c:v>4.3708425000000002</c:v>
                </c:pt>
                <c:pt idx="5342">
                  <c:v>4.3705100000000003</c:v>
                </c:pt>
                <c:pt idx="5343">
                  <c:v>4.3700778124992006</c:v>
                </c:pt>
                <c:pt idx="5344">
                  <c:v>4.3697034375007995</c:v>
                </c:pt>
                <c:pt idx="5345">
                  <c:v>4.3692828124992005</c:v>
                </c:pt>
                <c:pt idx="5346">
                  <c:v>4.3689159375007991</c:v>
                </c:pt>
                <c:pt idx="5347">
                  <c:v>4.3685487500000004</c:v>
                </c:pt>
                <c:pt idx="5348">
                  <c:v>4.3682262500000002</c:v>
                </c:pt>
                <c:pt idx="5349">
                  <c:v>4.3677681250016009</c:v>
                </c:pt>
                <c:pt idx="5350">
                  <c:v>4.367375</c:v>
                </c:pt>
                <c:pt idx="5351">
                  <c:v>4.3670534375007994</c:v>
                </c:pt>
                <c:pt idx="5352">
                  <c:v>4.3667259375007994</c:v>
                </c:pt>
                <c:pt idx="5353">
                  <c:v>4.3663715624992001</c:v>
                </c:pt>
                <c:pt idx="5354">
                  <c:v>4.3659962500000002</c:v>
                </c:pt>
                <c:pt idx="5355">
                  <c:v>4.3656543750016006</c:v>
                </c:pt>
                <c:pt idx="5356">
                  <c:v>4.3653121875007992</c:v>
                </c:pt>
                <c:pt idx="5357">
                  <c:v>4.3648465624992001</c:v>
                </c:pt>
                <c:pt idx="5358">
                  <c:v>4.3644293750016008</c:v>
                </c:pt>
                <c:pt idx="5359">
                  <c:v>4.3640406250016008</c:v>
                </c:pt>
                <c:pt idx="5360">
                  <c:v>4.3636806250016003</c:v>
                </c:pt>
                <c:pt idx="5361">
                  <c:v>4.3633100000000002</c:v>
                </c:pt>
                <c:pt idx="5362">
                  <c:v>4.3629428124992007</c:v>
                </c:pt>
                <c:pt idx="5363">
                  <c:v>4.3625606250016009</c:v>
                </c:pt>
                <c:pt idx="5364">
                  <c:v>4.3621353124992002</c:v>
                </c:pt>
                <c:pt idx="5365">
                  <c:v>4.3617687500000004</c:v>
                </c:pt>
                <c:pt idx="5366">
                  <c:v>4.3613949999999999</c:v>
                </c:pt>
                <c:pt idx="5367">
                  <c:v>4.3610593750016005</c:v>
                </c:pt>
                <c:pt idx="5368">
                  <c:v>4.3607018750016007</c:v>
                </c:pt>
                <c:pt idx="5369">
                  <c:v>4.3603809375007998</c:v>
                </c:pt>
                <c:pt idx="5370">
                  <c:v>4.3600196875007997</c:v>
                </c:pt>
                <c:pt idx="5371">
                  <c:v>4.3595934375007994</c:v>
                </c:pt>
                <c:pt idx="5372">
                  <c:v>4.3592040624992006</c:v>
                </c:pt>
                <c:pt idx="5373">
                  <c:v>4.3587668750016002</c:v>
                </c:pt>
                <c:pt idx="5374">
                  <c:v>4.3583837499999998</c:v>
                </c:pt>
                <c:pt idx="5375">
                  <c:v>4.3580100000000002</c:v>
                </c:pt>
                <c:pt idx="5376">
                  <c:v>4.3576315624992006</c:v>
                </c:pt>
                <c:pt idx="5377">
                  <c:v>4.3572465624992001</c:v>
                </c:pt>
                <c:pt idx="5378">
                  <c:v>4.3567218750016004</c:v>
                </c:pt>
                <c:pt idx="5379">
                  <c:v>4.3563493750016002</c:v>
                </c:pt>
                <c:pt idx="5380">
                  <c:v>4.3559087500000002</c:v>
                </c:pt>
                <c:pt idx="5381">
                  <c:v>4.3554984375007999</c:v>
                </c:pt>
                <c:pt idx="5382">
                  <c:v>4.3550278124992001</c:v>
                </c:pt>
                <c:pt idx="5383">
                  <c:v>4.3545446875007991</c:v>
                </c:pt>
                <c:pt idx="5384">
                  <c:v>4.3541331250016002</c:v>
                </c:pt>
                <c:pt idx="5385">
                  <c:v>4.3537981250016005</c:v>
                </c:pt>
                <c:pt idx="5386">
                  <c:v>4.3533021875007991</c:v>
                </c:pt>
                <c:pt idx="5387">
                  <c:v>4.3528206250016002</c:v>
                </c:pt>
                <c:pt idx="5388">
                  <c:v>4.3524809375007996</c:v>
                </c:pt>
                <c:pt idx="5389">
                  <c:v>4.3520803124992007</c:v>
                </c:pt>
                <c:pt idx="5390">
                  <c:v>4.3517428124992001</c:v>
                </c:pt>
                <c:pt idx="5391">
                  <c:v>4.3514109375007992</c:v>
                </c:pt>
                <c:pt idx="5392">
                  <c:v>4.3509028124992009</c:v>
                </c:pt>
                <c:pt idx="5393">
                  <c:v>4.3505437499999999</c:v>
                </c:pt>
                <c:pt idx="5394">
                  <c:v>4.3502165624992006</c:v>
                </c:pt>
                <c:pt idx="5395">
                  <c:v>4.3497184375007993</c:v>
                </c:pt>
                <c:pt idx="5396">
                  <c:v>4.3492843750016004</c:v>
                </c:pt>
                <c:pt idx="5397">
                  <c:v>4.3489396875007991</c:v>
                </c:pt>
                <c:pt idx="5398">
                  <c:v>4.3485871875007991</c:v>
                </c:pt>
                <c:pt idx="5399">
                  <c:v>4.3482284375007998</c:v>
                </c:pt>
                <c:pt idx="5400">
                  <c:v>4.3478775000000001</c:v>
                </c:pt>
                <c:pt idx="5401">
                  <c:v>4.3473875</c:v>
                </c:pt>
                <c:pt idx="5402">
                  <c:v>4.3470268750016006</c:v>
                </c:pt>
                <c:pt idx="5403">
                  <c:v>4.3465653124992008</c:v>
                </c:pt>
                <c:pt idx="5404">
                  <c:v>4.3461809375007991</c:v>
                </c:pt>
                <c:pt idx="5405">
                  <c:v>4.3457946875007991</c:v>
                </c:pt>
                <c:pt idx="5406">
                  <c:v>4.3453631250016009</c:v>
                </c:pt>
                <c:pt idx="5407">
                  <c:v>4.34498125</c:v>
                </c:pt>
                <c:pt idx="5408">
                  <c:v>4.3446006250016005</c:v>
                </c:pt>
                <c:pt idx="5409">
                  <c:v>4.34423125</c:v>
                </c:pt>
                <c:pt idx="5410">
                  <c:v>4.3438915624992003</c:v>
                </c:pt>
                <c:pt idx="5411">
                  <c:v>4.3435306250016001</c:v>
                </c:pt>
                <c:pt idx="5412">
                  <c:v>4.3431584375007999</c:v>
                </c:pt>
                <c:pt idx="5413">
                  <c:v>4.3428059375007999</c:v>
                </c:pt>
                <c:pt idx="5414">
                  <c:v>4.3424240624992008</c:v>
                </c:pt>
                <c:pt idx="5415">
                  <c:v>4.3420578124992009</c:v>
                </c:pt>
                <c:pt idx="5416">
                  <c:v>4.3416565624992005</c:v>
                </c:pt>
                <c:pt idx="5417">
                  <c:v>4.3412628124992008</c:v>
                </c:pt>
                <c:pt idx="5418">
                  <c:v>4.3409243750016007</c:v>
                </c:pt>
                <c:pt idx="5419">
                  <c:v>4.340575625001601</c:v>
                </c:pt>
                <c:pt idx="5420">
                  <c:v>4.3401359375007997</c:v>
                </c:pt>
                <c:pt idx="5421">
                  <c:v>4.3397399999999999</c:v>
                </c:pt>
                <c:pt idx="5422">
                  <c:v>4.3393962500000001</c:v>
                </c:pt>
                <c:pt idx="5423">
                  <c:v>4.3390271875007995</c:v>
                </c:pt>
                <c:pt idx="5424">
                  <c:v>4.3387043750016003</c:v>
                </c:pt>
                <c:pt idx="5425">
                  <c:v>4.3383450000000003</c:v>
                </c:pt>
                <c:pt idx="5426">
                  <c:v>4.3379696875007996</c:v>
                </c:pt>
                <c:pt idx="5427">
                  <c:v>4.3375781250016008</c:v>
                </c:pt>
                <c:pt idx="5428">
                  <c:v>4.3372028124992008</c:v>
                </c:pt>
                <c:pt idx="5429">
                  <c:v>4.3368218750016005</c:v>
                </c:pt>
                <c:pt idx="5430">
                  <c:v>4.3364596875007999</c:v>
                </c:pt>
                <c:pt idx="5431">
                  <c:v>4.3360993750016004</c:v>
                </c:pt>
                <c:pt idx="5432">
                  <c:v>4.3356334375007997</c:v>
                </c:pt>
                <c:pt idx="5433">
                  <c:v>4.3352418750016009</c:v>
                </c:pt>
                <c:pt idx="5434">
                  <c:v>4.3348556250016008</c:v>
                </c:pt>
                <c:pt idx="5435">
                  <c:v>4.3344656250016005</c:v>
                </c:pt>
                <c:pt idx="5436">
                  <c:v>4.3339150000000002</c:v>
                </c:pt>
                <c:pt idx="5437">
                  <c:v>4.3335446875007992</c:v>
                </c:pt>
                <c:pt idx="5438">
                  <c:v>4.3331140624992006</c:v>
                </c:pt>
                <c:pt idx="5439">
                  <c:v>4.3326725000000001</c:v>
                </c:pt>
                <c:pt idx="5440">
                  <c:v>4.3321750000000003</c:v>
                </c:pt>
                <c:pt idx="5441">
                  <c:v>4.3317381250016007</c:v>
                </c:pt>
                <c:pt idx="5442">
                  <c:v>4.3313446875007999</c:v>
                </c:pt>
                <c:pt idx="5443">
                  <c:v>4.3310012499999999</c:v>
                </c:pt>
                <c:pt idx="5444">
                  <c:v>4.3306312499999997</c:v>
                </c:pt>
                <c:pt idx="5445">
                  <c:v>4.3302699999999996</c:v>
                </c:pt>
                <c:pt idx="5446">
                  <c:v>4.3298640624992002</c:v>
                </c:pt>
                <c:pt idx="5447">
                  <c:v>4.3295171875007998</c:v>
                </c:pt>
                <c:pt idx="5448">
                  <c:v>4.3291631250016005</c:v>
                </c:pt>
                <c:pt idx="5449">
                  <c:v>4.3288071875007992</c:v>
                </c:pt>
                <c:pt idx="5450">
                  <c:v>4.3284659375007992</c:v>
                </c:pt>
                <c:pt idx="5451">
                  <c:v>4.3281434375007999</c:v>
                </c:pt>
                <c:pt idx="5452">
                  <c:v>4.327801875001601</c:v>
                </c:pt>
                <c:pt idx="5453">
                  <c:v>4.32740875</c:v>
                </c:pt>
                <c:pt idx="5454">
                  <c:v>4.3270418750016004</c:v>
                </c:pt>
                <c:pt idx="5455">
                  <c:v>4.3267009375007994</c:v>
                </c:pt>
                <c:pt idx="5456">
                  <c:v>4.3263403124992008</c:v>
                </c:pt>
                <c:pt idx="5457">
                  <c:v>4.3259081250016003</c:v>
                </c:pt>
                <c:pt idx="5458">
                  <c:v>4.3254971875007993</c:v>
                </c:pt>
                <c:pt idx="5459">
                  <c:v>4.3251371875007996</c:v>
                </c:pt>
                <c:pt idx="5460">
                  <c:v>4.3247321875007998</c:v>
                </c:pt>
                <c:pt idx="5461">
                  <c:v>4.3243324999999997</c:v>
                </c:pt>
                <c:pt idx="5462">
                  <c:v>4.3238506250016009</c:v>
                </c:pt>
                <c:pt idx="5463">
                  <c:v>4.3234937499999999</c:v>
                </c:pt>
                <c:pt idx="5464">
                  <c:v>4.3230912500000001</c:v>
                </c:pt>
                <c:pt idx="5465">
                  <c:v>4.3227549999999999</c:v>
                </c:pt>
                <c:pt idx="5466">
                  <c:v>4.3222509375007991</c:v>
                </c:pt>
                <c:pt idx="5467">
                  <c:v>4.3219015624992005</c:v>
                </c:pt>
                <c:pt idx="5468">
                  <c:v>4.3215418750016008</c:v>
                </c:pt>
                <c:pt idx="5469">
                  <c:v>4.3211596875007992</c:v>
                </c:pt>
                <c:pt idx="5470">
                  <c:v>4.3207734375007991</c:v>
                </c:pt>
                <c:pt idx="5471">
                  <c:v>4.3204309375007997</c:v>
                </c:pt>
                <c:pt idx="5472">
                  <c:v>4.32003</c:v>
                </c:pt>
                <c:pt idx="5473">
                  <c:v>4.3196649999999996</c:v>
                </c:pt>
                <c:pt idx="5474">
                  <c:v>4.3192481250016002</c:v>
                </c:pt>
                <c:pt idx="5475">
                  <c:v>4.3188781250016008</c:v>
                </c:pt>
                <c:pt idx="5476">
                  <c:v>4.3185031250016008</c:v>
                </c:pt>
                <c:pt idx="5477">
                  <c:v>4.3180040624992007</c:v>
                </c:pt>
                <c:pt idx="5478">
                  <c:v>4.3176165624992002</c:v>
                </c:pt>
                <c:pt idx="5479">
                  <c:v>4.3171809375007992</c:v>
                </c:pt>
                <c:pt idx="5480">
                  <c:v>4.3168328124992001</c:v>
                </c:pt>
                <c:pt idx="5481">
                  <c:v>4.3163875000000003</c:v>
                </c:pt>
                <c:pt idx="5482">
                  <c:v>4.3159824999999996</c:v>
                </c:pt>
                <c:pt idx="5483">
                  <c:v>4.3155915624992005</c:v>
                </c:pt>
                <c:pt idx="5484">
                  <c:v>4.3152556250016003</c:v>
                </c:pt>
                <c:pt idx="5485">
                  <c:v>4.3148253124992006</c:v>
                </c:pt>
                <c:pt idx="5486">
                  <c:v>4.3143362500000002</c:v>
                </c:pt>
                <c:pt idx="5487">
                  <c:v>4.3139056250016008</c:v>
                </c:pt>
                <c:pt idx="5488">
                  <c:v>4.3134312499999998</c:v>
                </c:pt>
                <c:pt idx="5489">
                  <c:v>4.3130600000000001</c:v>
                </c:pt>
                <c:pt idx="5490">
                  <c:v>4.3126584375007999</c:v>
                </c:pt>
                <c:pt idx="5491">
                  <c:v>4.3122121875007995</c:v>
                </c:pt>
                <c:pt idx="5492">
                  <c:v>4.3117706250016008</c:v>
                </c:pt>
                <c:pt idx="5493">
                  <c:v>4.3114234375007996</c:v>
                </c:pt>
                <c:pt idx="5494">
                  <c:v>4.3109921875007995</c:v>
                </c:pt>
                <c:pt idx="5495">
                  <c:v>4.3105653124992003</c:v>
                </c:pt>
                <c:pt idx="5496">
                  <c:v>4.3101909375007992</c:v>
                </c:pt>
                <c:pt idx="5497">
                  <c:v>4.3097265624992005</c:v>
                </c:pt>
                <c:pt idx="5498">
                  <c:v>4.3093093750016003</c:v>
                </c:pt>
                <c:pt idx="5499">
                  <c:v>4.3089346875007992</c:v>
                </c:pt>
                <c:pt idx="5500">
                  <c:v>4.3084875</c:v>
                </c:pt>
                <c:pt idx="5501">
                  <c:v>4.3080906250016007</c:v>
                </c:pt>
                <c:pt idx="5502">
                  <c:v>4.307624375001601</c:v>
                </c:pt>
                <c:pt idx="5503">
                  <c:v>4.3072628124992001</c:v>
                </c:pt>
                <c:pt idx="5504">
                  <c:v>4.3069387499999996</c:v>
                </c:pt>
                <c:pt idx="5505">
                  <c:v>4.3063896875007996</c:v>
                </c:pt>
                <c:pt idx="5506">
                  <c:v>4.3060074999999998</c:v>
                </c:pt>
                <c:pt idx="5507">
                  <c:v>4.3055371875007991</c:v>
                </c:pt>
                <c:pt idx="5508">
                  <c:v>4.3051790624992003</c:v>
                </c:pt>
                <c:pt idx="5509">
                  <c:v>4.3048556250016006</c:v>
                </c:pt>
                <c:pt idx="5510">
                  <c:v>4.3044418750016007</c:v>
                </c:pt>
                <c:pt idx="5511">
                  <c:v>4.3041103124992004</c:v>
                </c:pt>
                <c:pt idx="5512">
                  <c:v>4.3037212499999997</c:v>
                </c:pt>
                <c:pt idx="5513">
                  <c:v>4.3033074999999998</c:v>
                </c:pt>
                <c:pt idx="5514">
                  <c:v>4.3029646875007996</c:v>
                </c:pt>
                <c:pt idx="5515">
                  <c:v>4.3025581250016005</c:v>
                </c:pt>
                <c:pt idx="5516">
                  <c:v>4.3021334375007996</c:v>
                </c:pt>
                <c:pt idx="5517">
                  <c:v>4.3017968750016005</c:v>
                </c:pt>
                <c:pt idx="5518">
                  <c:v>4.3014496875007993</c:v>
                </c:pt>
                <c:pt idx="5519">
                  <c:v>4.3011193750016004</c:v>
                </c:pt>
                <c:pt idx="5520">
                  <c:v>4.3007721875007991</c:v>
                </c:pt>
                <c:pt idx="5521">
                  <c:v>4.3003128124992003</c:v>
                </c:pt>
                <c:pt idx="5522">
                  <c:v>4.2998893750016007</c:v>
                </c:pt>
                <c:pt idx="5523">
                  <c:v>4.2994293750016004</c:v>
                </c:pt>
                <c:pt idx="5524">
                  <c:v>4.2990581250016007</c:v>
                </c:pt>
                <c:pt idx="5525">
                  <c:v>4.2987365624992009</c:v>
                </c:pt>
                <c:pt idx="5526">
                  <c:v>4.2983700000000002</c:v>
                </c:pt>
                <c:pt idx="5527">
                  <c:v>4.2979893750016007</c:v>
                </c:pt>
                <c:pt idx="5528">
                  <c:v>4.2976421875007995</c:v>
                </c:pt>
                <c:pt idx="5529">
                  <c:v>4.2972193750016006</c:v>
                </c:pt>
                <c:pt idx="5530">
                  <c:v>4.2968475000000002</c:v>
                </c:pt>
                <c:pt idx="5531">
                  <c:v>4.2965081250016004</c:v>
                </c:pt>
                <c:pt idx="5532">
                  <c:v>4.2961493750016002</c:v>
                </c:pt>
                <c:pt idx="5533">
                  <c:v>4.2957168750016006</c:v>
                </c:pt>
                <c:pt idx="5534">
                  <c:v>4.2953284375007996</c:v>
                </c:pt>
                <c:pt idx="5535">
                  <c:v>4.2948615624992001</c:v>
                </c:pt>
                <c:pt idx="5536">
                  <c:v>4.2944912500000001</c:v>
                </c:pt>
                <c:pt idx="5537">
                  <c:v>4.2940068750016005</c:v>
                </c:pt>
                <c:pt idx="5538">
                  <c:v>4.2936040624992007</c:v>
                </c:pt>
                <c:pt idx="5539">
                  <c:v>4.2931474999999999</c:v>
                </c:pt>
                <c:pt idx="5540">
                  <c:v>4.2927571875007997</c:v>
                </c:pt>
                <c:pt idx="5541">
                  <c:v>4.2923728124992007</c:v>
                </c:pt>
                <c:pt idx="5542">
                  <c:v>4.2920512500000001</c:v>
                </c:pt>
                <c:pt idx="5543">
                  <c:v>4.2916931250016006</c:v>
                </c:pt>
                <c:pt idx="5544">
                  <c:v>4.2913003124992004</c:v>
                </c:pt>
                <c:pt idx="5545">
                  <c:v>4.2909684375007995</c:v>
                </c:pt>
                <c:pt idx="5546">
                  <c:v>4.2905803124992001</c:v>
                </c:pt>
                <c:pt idx="5547">
                  <c:v>4.2902253124992002</c:v>
                </c:pt>
                <c:pt idx="5548">
                  <c:v>4.2898112499999996</c:v>
                </c:pt>
                <c:pt idx="5549">
                  <c:v>4.2894693750016009</c:v>
                </c:pt>
                <c:pt idx="5550">
                  <c:v>4.2890693750016009</c:v>
                </c:pt>
                <c:pt idx="5551">
                  <c:v>4.2886937500000002</c:v>
                </c:pt>
                <c:pt idx="5552">
                  <c:v>4.2882187500000004</c:v>
                </c:pt>
                <c:pt idx="5553">
                  <c:v>4.2878071875007997</c:v>
                </c:pt>
                <c:pt idx="5554">
                  <c:v>4.2873965624992003</c:v>
                </c:pt>
                <c:pt idx="5555">
                  <c:v>4.2870074999999996</c:v>
                </c:pt>
                <c:pt idx="5556">
                  <c:v>4.2866693750016003</c:v>
                </c:pt>
                <c:pt idx="5557">
                  <c:v>4.2863359375007999</c:v>
                </c:pt>
                <c:pt idx="5558">
                  <c:v>4.2859196875007992</c:v>
                </c:pt>
                <c:pt idx="5559">
                  <c:v>4.2853493750016005</c:v>
                </c:pt>
                <c:pt idx="5560">
                  <c:v>4.2849990624992005</c:v>
                </c:pt>
                <c:pt idx="5561">
                  <c:v>4.2846140624992008</c:v>
                </c:pt>
                <c:pt idx="5562">
                  <c:v>4.2841346875007993</c:v>
                </c:pt>
                <c:pt idx="5563">
                  <c:v>4.2836534375007993</c:v>
                </c:pt>
                <c:pt idx="5564">
                  <c:v>4.2832618750016005</c:v>
                </c:pt>
                <c:pt idx="5565">
                  <c:v>4.2827628124992003</c:v>
                </c:pt>
                <c:pt idx="5566">
                  <c:v>4.2822800000000001</c:v>
                </c:pt>
                <c:pt idx="5567">
                  <c:v>4.2818075000000002</c:v>
                </c:pt>
                <c:pt idx="5568">
                  <c:v>4.2812984375007996</c:v>
                </c:pt>
                <c:pt idx="5569">
                  <c:v>4.2807784375007998</c:v>
                </c:pt>
                <c:pt idx="5570">
                  <c:v>4.2803118750016003</c:v>
                </c:pt>
                <c:pt idx="5571">
                  <c:v>4.2798903124992007</c:v>
                </c:pt>
                <c:pt idx="5572">
                  <c:v>4.2794384375007999</c:v>
                </c:pt>
                <c:pt idx="5573">
                  <c:v>4.27898625</c:v>
                </c:pt>
                <c:pt idx="5574">
                  <c:v>4.2786637499999998</c:v>
                </c:pt>
                <c:pt idx="5575">
                  <c:v>4.2782</c:v>
                </c:pt>
                <c:pt idx="5576">
                  <c:v>4.2777615624992009</c:v>
                </c:pt>
                <c:pt idx="5577">
                  <c:v>4.2773968750016005</c:v>
                </c:pt>
                <c:pt idx="5578">
                  <c:v>4.2769537499999997</c:v>
                </c:pt>
                <c:pt idx="5579">
                  <c:v>4.2765496875007996</c:v>
                </c:pt>
                <c:pt idx="5580">
                  <c:v>4.2761871875007991</c:v>
                </c:pt>
                <c:pt idx="5581">
                  <c:v>4.2757943750016008</c:v>
                </c:pt>
                <c:pt idx="5582">
                  <c:v>4.2754712499999998</c:v>
                </c:pt>
                <c:pt idx="5583">
                  <c:v>4.2750768750016004</c:v>
                </c:pt>
                <c:pt idx="5584">
                  <c:v>4.2747431250016001</c:v>
                </c:pt>
                <c:pt idx="5585">
                  <c:v>4.2743671875007996</c:v>
                </c:pt>
                <c:pt idx="5586">
                  <c:v>4.2739212499999999</c:v>
                </c:pt>
                <c:pt idx="5587">
                  <c:v>4.2735421875007997</c:v>
                </c:pt>
                <c:pt idx="5588">
                  <c:v>4.2730612499999996</c:v>
                </c:pt>
                <c:pt idx="5589">
                  <c:v>4.2727009375007992</c:v>
                </c:pt>
                <c:pt idx="5590">
                  <c:v>4.2722721875007998</c:v>
                </c:pt>
                <c:pt idx="5591">
                  <c:v>4.2718934375007995</c:v>
                </c:pt>
                <c:pt idx="5592">
                  <c:v>4.2715481250016003</c:v>
                </c:pt>
                <c:pt idx="5593">
                  <c:v>4.2711956250016003</c:v>
                </c:pt>
                <c:pt idx="5594">
                  <c:v>4.2708053124992009</c:v>
                </c:pt>
                <c:pt idx="5595">
                  <c:v>4.2704821875007992</c:v>
                </c:pt>
                <c:pt idx="5596">
                  <c:v>4.2701018750016004</c:v>
                </c:pt>
                <c:pt idx="5597">
                  <c:v>4.2697396875007998</c:v>
                </c:pt>
                <c:pt idx="5598">
                  <c:v>4.2693731250016009</c:v>
                </c:pt>
                <c:pt idx="5599">
                  <c:v>4.2690000000000001</c:v>
                </c:pt>
                <c:pt idx="5600">
                  <c:v>4.2686500000000001</c:v>
                </c:pt>
                <c:pt idx="5601">
                  <c:v>4.2683265624992002</c:v>
                </c:pt>
                <c:pt idx="5602">
                  <c:v>4.2677956250016003</c:v>
                </c:pt>
                <c:pt idx="5603">
                  <c:v>4.2674328124992007</c:v>
                </c:pt>
                <c:pt idx="5604">
                  <c:v>4.2670868750016009</c:v>
                </c:pt>
                <c:pt idx="5605">
                  <c:v>4.2667181250016002</c:v>
                </c:pt>
                <c:pt idx="5606">
                  <c:v>4.2663843750016008</c:v>
                </c:pt>
                <c:pt idx="5607">
                  <c:v>4.265970625001601</c:v>
                </c:pt>
                <c:pt idx="5608">
                  <c:v>4.2655540624992003</c:v>
                </c:pt>
                <c:pt idx="5609">
                  <c:v>4.26516875</c:v>
                </c:pt>
                <c:pt idx="5610">
                  <c:v>4.2647399999999998</c:v>
                </c:pt>
                <c:pt idx="5611">
                  <c:v>4.2642409375007997</c:v>
                </c:pt>
                <c:pt idx="5612">
                  <c:v>4.2638296875007997</c:v>
                </c:pt>
                <c:pt idx="5613">
                  <c:v>4.2634503124992005</c:v>
                </c:pt>
                <c:pt idx="5614">
                  <c:v>4.2630903124992008</c:v>
                </c:pt>
                <c:pt idx="5615">
                  <c:v>4.2627193750016001</c:v>
                </c:pt>
                <c:pt idx="5616">
                  <c:v>4.2623515624992008</c:v>
                </c:pt>
                <c:pt idx="5617">
                  <c:v>4.2620243750016007</c:v>
                </c:pt>
                <c:pt idx="5618">
                  <c:v>4.2616196875007999</c:v>
                </c:pt>
                <c:pt idx="5619">
                  <c:v>4.2611646875007994</c:v>
                </c:pt>
                <c:pt idx="5620">
                  <c:v>4.2607368750016006</c:v>
                </c:pt>
                <c:pt idx="5621">
                  <c:v>4.2604165624992003</c:v>
                </c:pt>
                <c:pt idx="5622">
                  <c:v>4.2600543750016007</c:v>
                </c:pt>
                <c:pt idx="5623">
                  <c:v>4.2597209375007994</c:v>
                </c:pt>
                <c:pt idx="5624">
                  <c:v>4.2593365624992003</c:v>
                </c:pt>
                <c:pt idx="5625">
                  <c:v>4.2589412500000003</c:v>
                </c:pt>
                <c:pt idx="5626">
                  <c:v>4.2585506250016003</c:v>
                </c:pt>
                <c:pt idx="5627">
                  <c:v>4.2581559375007991</c:v>
                </c:pt>
                <c:pt idx="5628">
                  <c:v>4.2578334375007998</c:v>
                </c:pt>
                <c:pt idx="5629">
                  <c:v>4.2574828124992008</c:v>
                </c:pt>
                <c:pt idx="5630">
                  <c:v>4.2571325</c:v>
                </c:pt>
                <c:pt idx="5631">
                  <c:v>4.2567571875007992</c:v>
                </c:pt>
                <c:pt idx="5632">
                  <c:v>4.2563537499999997</c:v>
                </c:pt>
                <c:pt idx="5633">
                  <c:v>4.2559196875007999</c:v>
                </c:pt>
                <c:pt idx="5634">
                  <c:v>4.2555474999999996</c:v>
                </c:pt>
                <c:pt idx="5635">
                  <c:v>4.2551543750016005</c:v>
                </c:pt>
                <c:pt idx="5636">
                  <c:v>4.2547437500000003</c:v>
                </c:pt>
                <c:pt idx="5637">
                  <c:v>4.2544190624992009</c:v>
                </c:pt>
                <c:pt idx="5638">
                  <c:v>4.2540262499999999</c:v>
                </c:pt>
                <c:pt idx="5639">
                  <c:v>4.2535474999999998</c:v>
                </c:pt>
                <c:pt idx="5640">
                  <c:v>4.2532196875007999</c:v>
                </c:pt>
                <c:pt idx="5641">
                  <c:v>4.2527675</c:v>
                </c:pt>
                <c:pt idx="5642">
                  <c:v>4.2523421875007994</c:v>
                </c:pt>
                <c:pt idx="5643">
                  <c:v>4.2519803124992004</c:v>
                </c:pt>
                <c:pt idx="5644">
                  <c:v>4.2516284375007993</c:v>
                </c:pt>
                <c:pt idx="5645">
                  <c:v>4.2512968750016009</c:v>
                </c:pt>
                <c:pt idx="5646">
                  <c:v>4.2509381250016007</c:v>
                </c:pt>
                <c:pt idx="5647">
                  <c:v>4.2505259375007993</c:v>
                </c:pt>
                <c:pt idx="5648">
                  <c:v>4.2501075000000004</c:v>
                </c:pt>
                <c:pt idx="5649">
                  <c:v>4.2496884375007991</c:v>
                </c:pt>
                <c:pt idx="5650">
                  <c:v>4.2493684375007996</c:v>
                </c:pt>
                <c:pt idx="5651">
                  <c:v>4.2490346875007994</c:v>
                </c:pt>
                <c:pt idx="5652">
                  <c:v>4.2486356250016009</c:v>
                </c:pt>
                <c:pt idx="5653">
                  <c:v>4.2482418750016002</c:v>
                </c:pt>
                <c:pt idx="5654">
                  <c:v>4.24785375</c:v>
                </c:pt>
                <c:pt idx="5655">
                  <c:v>4.2474856250016009</c:v>
                </c:pt>
                <c:pt idx="5656">
                  <c:v>4.2470446875007992</c:v>
                </c:pt>
                <c:pt idx="5657">
                  <c:v>4.2467137499999996</c:v>
                </c:pt>
                <c:pt idx="5658">
                  <c:v>4.2463771875007996</c:v>
                </c:pt>
                <c:pt idx="5659">
                  <c:v>4.2460275000000003</c:v>
                </c:pt>
                <c:pt idx="5660">
                  <c:v>4.2456787499999997</c:v>
                </c:pt>
                <c:pt idx="5661">
                  <c:v>4.2453068750016003</c:v>
                </c:pt>
                <c:pt idx="5662">
                  <c:v>4.2448931250016004</c:v>
                </c:pt>
                <c:pt idx="5663">
                  <c:v>4.2444853124992008</c:v>
                </c:pt>
                <c:pt idx="5664">
                  <c:v>4.2441528124992001</c:v>
                </c:pt>
                <c:pt idx="5665">
                  <c:v>4.2437399999999998</c:v>
                </c:pt>
                <c:pt idx="5666">
                  <c:v>4.2433312499999998</c:v>
                </c:pt>
                <c:pt idx="5667">
                  <c:v>4.24299625</c:v>
                </c:pt>
                <c:pt idx="5668">
                  <c:v>4.2426631250016005</c:v>
                </c:pt>
                <c:pt idx="5669">
                  <c:v>4.2423078124992006</c:v>
                </c:pt>
                <c:pt idx="5670">
                  <c:v>4.2419112500000002</c:v>
                </c:pt>
                <c:pt idx="5671">
                  <c:v>4.2415465624992006</c:v>
                </c:pt>
                <c:pt idx="5672">
                  <c:v>4.2411893750016008</c:v>
                </c:pt>
                <c:pt idx="5673">
                  <c:v>4.2408587500000001</c:v>
                </c:pt>
                <c:pt idx="5674">
                  <c:v>4.2404543750016002</c:v>
                </c:pt>
                <c:pt idx="5675">
                  <c:v>4.2400646875007997</c:v>
                </c:pt>
                <c:pt idx="5676">
                  <c:v>4.2397240624992003</c:v>
                </c:pt>
                <c:pt idx="5677">
                  <c:v>4.2393853124992003</c:v>
                </c:pt>
                <c:pt idx="5678">
                  <c:v>4.2389481250016008</c:v>
                </c:pt>
                <c:pt idx="5679">
                  <c:v>4.2386068750016008</c:v>
                </c:pt>
                <c:pt idx="5680">
                  <c:v>4.2382684375007997</c:v>
                </c:pt>
                <c:pt idx="5681">
                  <c:v>4.2378556250016004</c:v>
                </c:pt>
                <c:pt idx="5682">
                  <c:v>4.2374056250016006</c:v>
                </c:pt>
                <c:pt idx="5683">
                  <c:v>4.2370353124992004</c:v>
                </c:pt>
                <c:pt idx="5684">
                  <c:v>4.236605</c:v>
                </c:pt>
                <c:pt idx="5685">
                  <c:v>4.2362837500000001</c:v>
                </c:pt>
                <c:pt idx="5686">
                  <c:v>4.2359568750016008</c:v>
                </c:pt>
                <c:pt idx="5687">
                  <c:v>4.2355609375007992</c:v>
                </c:pt>
                <c:pt idx="5688">
                  <c:v>4.2351478124992008</c:v>
                </c:pt>
                <c:pt idx="5689">
                  <c:v>4.2346862500000002</c:v>
                </c:pt>
                <c:pt idx="5690">
                  <c:v>4.2343425000000003</c:v>
                </c:pt>
                <c:pt idx="5691">
                  <c:v>4.2340040624992001</c:v>
                </c:pt>
                <c:pt idx="5692">
                  <c:v>4.2336815624992008</c:v>
                </c:pt>
                <c:pt idx="5693">
                  <c:v>4.2332796875007999</c:v>
                </c:pt>
                <c:pt idx="5694">
                  <c:v>4.2328928124992009</c:v>
                </c:pt>
                <c:pt idx="5695">
                  <c:v>4.2325625000000002</c:v>
                </c:pt>
                <c:pt idx="5696">
                  <c:v>4.2322021875007998</c:v>
                </c:pt>
                <c:pt idx="5697">
                  <c:v>4.2317793750016008</c:v>
                </c:pt>
                <c:pt idx="5698">
                  <c:v>4.2314421875007993</c:v>
                </c:pt>
                <c:pt idx="5699">
                  <c:v>4.2310634375007998</c:v>
                </c:pt>
                <c:pt idx="5700">
                  <c:v>4.2306321875007997</c:v>
                </c:pt>
                <c:pt idx="5701">
                  <c:v>4.2302787500000001</c:v>
                </c:pt>
                <c:pt idx="5702">
                  <c:v>4.2298524999999998</c:v>
                </c:pt>
                <c:pt idx="5703">
                  <c:v>4.2295153124992009</c:v>
                </c:pt>
                <c:pt idx="5704">
                  <c:v>4.2291928124992006</c:v>
                </c:pt>
                <c:pt idx="5705">
                  <c:v>4.2286993750016002</c:v>
                </c:pt>
                <c:pt idx="5706">
                  <c:v>4.2283703124992007</c:v>
                </c:pt>
                <c:pt idx="5707">
                  <c:v>4.2278799999999999</c:v>
                </c:pt>
                <c:pt idx="5708">
                  <c:v>4.2275568750016008</c:v>
                </c:pt>
                <c:pt idx="5709">
                  <c:v>4.2271756250016006</c:v>
                </c:pt>
                <c:pt idx="5710">
                  <c:v>4.2267684375007999</c:v>
                </c:pt>
                <c:pt idx="5711">
                  <c:v>4.2262978124992001</c:v>
                </c:pt>
                <c:pt idx="5712">
                  <c:v>4.2259468750016005</c:v>
                </c:pt>
                <c:pt idx="5713">
                  <c:v>4.2255624999999997</c:v>
                </c:pt>
                <c:pt idx="5714">
                  <c:v>4.2251203124992003</c:v>
                </c:pt>
                <c:pt idx="5715">
                  <c:v>4.2246371875007993</c:v>
                </c:pt>
                <c:pt idx="5716">
                  <c:v>4.2242115624992005</c:v>
                </c:pt>
                <c:pt idx="5717">
                  <c:v>4.2237053124992006</c:v>
                </c:pt>
                <c:pt idx="5718">
                  <c:v>4.2232415624992008</c:v>
                </c:pt>
                <c:pt idx="5719">
                  <c:v>4.2229118750016008</c:v>
                </c:pt>
                <c:pt idx="5720">
                  <c:v>4.222579375001601</c:v>
                </c:pt>
                <c:pt idx="5721">
                  <c:v>4.2222046875007999</c:v>
                </c:pt>
                <c:pt idx="5722">
                  <c:v>4.2218600000000004</c:v>
                </c:pt>
                <c:pt idx="5723">
                  <c:v>4.2214584375007993</c:v>
                </c:pt>
                <c:pt idx="5724">
                  <c:v>4.2210774999999998</c:v>
                </c:pt>
                <c:pt idx="5725">
                  <c:v>4.2206278124992007</c:v>
                </c:pt>
                <c:pt idx="5726">
                  <c:v>4.2202450000000002</c:v>
                </c:pt>
                <c:pt idx="5727">
                  <c:v>4.2198653124992003</c:v>
                </c:pt>
                <c:pt idx="5728">
                  <c:v>4.2195181250016009</c:v>
                </c:pt>
                <c:pt idx="5729">
                  <c:v>4.2191421875007995</c:v>
                </c:pt>
                <c:pt idx="5730">
                  <c:v>4.2186868750016009</c:v>
                </c:pt>
                <c:pt idx="5731">
                  <c:v>4.2182990624992005</c:v>
                </c:pt>
                <c:pt idx="5732">
                  <c:v>4.2178921875007997</c:v>
                </c:pt>
                <c:pt idx="5733">
                  <c:v>4.2174334375007998</c:v>
                </c:pt>
                <c:pt idx="5734">
                  <c:v>4.2169565624992007</c:v>
                </c:pt>
                <c:pt idx="5735">
                  <c:v>4.2165559375007993</c:v>
                </c:pt>
                <c:pt idx="5736">
                  <c:v>4.2162193750016002</c:v>
                </c:pt>
                <c:pt idx="5737">
                  <c:v>4.2157221875007993</c:v>
                </c:pt>
                <c:pt idx="5738">
                  <c:v>4.2153290624992001</c:v>
                </c:pt>
                <c:pt idx="5739">
                  <c:v>4.2148384375007995</c:v>
                </c:pt>
                <c:pt idx="5740">
                  <c:v>4.2144649999999997</c:v>
                </c:pt>
                <c:pt idx="5741">
                  <c:v>4.2140740624992006</c:v>
                </c:pt>
                <c:pt idx="5742">
                  <c:v>4.2136437500000001</c:v>
                </c:pt>
                <c:pt idx="5743">
                  <c:v>4.2132053124992002</c:v>
                </c:pt>
                <c:pt idx="5744">
                  <c:v>4.2127884375007998</c:v>
                </c:pt>
                <c:pt idx="5745">
                  <c:v>4.2124356250016008</c:v>
                </c:pt>
                <c:pt idx="5746">
                  <c:v>4.2120187500000004</c:v>
                </c:pt>
                <c:pt idx="5747">
                  <c:v>4.2116190624992003</c:v>
                </c:pt>
                <c:pt idx="5748">
                  <c:v>4.2112003124992006</c:v>
                </c:pt>
                <c:pt idx="5749">
                  <c:v>4.2108078124992003</c:v>
                </c:pt>
                <c:pt idx="5750">
                  <c:v>4.2104090624992008</c:v>
                </c:pt>
                <c:pt idx="5751">
                  <c:v>4.2099712499999997</c:v>
                </c:pt>
                <c:pt idx="5752">
                  <c:v>4.2094834375007997</c:v>
                </c:pt>
                <c:pt idx="5753">
                  <c:v>4.2089749999999997</c:v>
                </c:pt>
                <c:pt idx="5754">
                  <c:v>4.2084771875007991</c:v>
                </c:pt>
                <c:pt idx="5755">
                  <c:v>4.2079887500000002</c:v>
                </c:pt>
                <c:pt idx="5756">
                  <c:v>4.2075828124992007</c:v>
                </c:pt>
                <c:pt idx="5757">
                  <c:v>4.2071375</c:v>
                </c:pt>
                <c:pt idx="5758">
                  <c:v>4.2067837499999996</c:v>
                </c:pt>
                <c:pt idx="5759">
                  <c:v>4.2064137500000003</c:v>
                </c:pt>
                <c:pt idx="5760">
                  <c:v>4.2058749999999998</c:v>
                </c:pt>
                <c:pt idx="5761">
                  <c:v>4.2055009375007995</c:v>
                </c:pt>
                <c:pt idx="5762">
                  <c:v>4.2051512500000001</c:v>
                </c:pt>
                <c:pt idx="5763">
                  <c:v>4.2048259375007992</c:v>
                </c:pt>
                <c:pt idx="5764">
                  <c:v>4.2044718750016008</c:v>
                </c:pt>
                <c:pt idx="5765">
                  <c:v>4.2041459375007992</c:v>
                </c:pt>
                <c:pt idx="5766">
                  <c:v>4.2036521875007997</c:v>
                </c:pt>
                <c:pt idx="5767">
                  <c:v>4.20327875</c:v>
                </c:pt>
                <c:pt idx="5768">
                  <c:v>4.2028446875007992</c:v>
                </c:pt>
                <c:pt idx="5769">
                  <c:v>4.2024743750016009</c:v>
                </c:pt>
                <c:pt idx="5770">
                  <c:v>4.2021262500000001</c:v>
                </c:pt>
                <c:pt idx="5771">
                  <c:v>4.2017668750016002</c:v>
                </c:pt>
                <c:pt idx="5772">
                  <c:v>4.2013009375007995</c:v>
                </c:pt>
                <c:pt idx="5773">
                  <c:v>4.2009196875007992</c:v>
                </c:pt>
                <c:pt idx="5774">
                  <c:v>4.2004662499999998</c:v>
                </c:pt>
                <c:pt idx="5775">
                  <c:v>4.2000887499999999</c:v>
                </c:pt>
                <c:pt idx="5776">
                  <c:v>4.1996756250016007</c:v>
                </c:pt>
                <c:pt idx="5777">
                  <c:v>4.1991628124992006</c:v>
                </c:pt>
                <c:pt idx="5778">
                  <c:v>4.198766875001601</c:v>
                </c:pt>
                <c:pt idx="5779">
                  <c:v>4.1984196875007997</c:v>
                </c:pt>
                <c:pt idx="5780">
                  <c:v>4.1980306250016008</c:v>
                </c:pt>
                <c:pt idx="5781">
                  <c:v>4.1976256250016002</c:v>
                </c:pt>
                <c:pt idx="5782">
                  <c:v>4.1972668750016009</c:v>
                </c:pt>
                <c:pt idx="5783">
                  <c:v>4.1967987500000001</c:v>
                </c:pt>
                <c:pt idx="5784">
                  <c:v>4.1964784375007991</c:v>
                </c:pt>
                <c:pt idx="5785">
                  <c:v>4.1961525000000002</c:v>
                </c:pt>
                <c:pt idx="5786">
                  <c:v>4.1958156250016003</c:v>
                </c:pt>
                <c:pt idx="5787">
                  <c:v>4.1954671875007996</c:v>
                </c:pt>
                <c:pt idx="5788">
                  <c:v>4.1951012499999996</c:v>
                </c:pt>
                <c:pt idx="5789">
                  <c:v>4.1946928124992002</c:v>
                </c:pt>
                <c:pt idx="5790">
                  <c:v>4.1942259375007991</c:v>
                </c:pt>
                <c:pt idx="5791">
                  <c:v>4.1938643750016009</c:v>
                </c:pt>
                <c:pt idx="5792">
                  <c:v>4.1934874999999998</c:v>
                </c:pt>
                <c:pt idx="5793">
                  <c:v>4.1931362500000002</c:v>
                </c:pt>
                <c:pt idx="5794">
                  <c:v>4.1927303124992008</c:v>
                </c:pt>
                <c:pt idx="5795">
                  <c:v>4.1922562499999998</c:v>
                </c:pt>
                <c:pt idx="5796">
                  <c:v>4.1919284375007999</c:v>
                </c:pt>
                <c:pt idx="5797">
                  <c:v>4.1915959375007992</c:v>
                </c:pt>
                <c:pt idx="5798">
                  <c:v>4.1911224999999996</c:v>
                </c:pt>
                <c:pt idx="5799">
                  <c:v>4.1906353124992002</c:v>
                </c:pt>
                <c:pt idx="5800">
                  <c:v>4.1902037500000002</c:v>
                </c:pt>
                <c:pt idx="5801">
                  <c:v>4.1898474999999999</c:v>
                </c:pt>
                <c:pt idx="5802">
                  <c:v>4.1894068750016009</c:v>
                </c:pt>
                <c:pt idx="5803">
                  <c:v>4.1890065624992001</c:v>
                </c:pt>
                <c:pt idx="5804">
                  <c:v>4.1886462499999997</c:v>
                </c:pt>
                <c:pt idx="5805">
                  <c:v>4.1883012500000003</c:v>
                </c:pt>
                <c:pt idx="5806">
                  <c:v>4.1879256250016006</c:v>
                </c:pt>
                <c:pt idx="5807">
                  <c:v>4.1875343750016008</c:v>
                </c:pt>
                <c:pt idx="5808">
                  <c:v>4.1870790624992003</c:v>
                </c:pt>
                <c:pt idx="5809">
                  <c:v>4.1867568750016009</c:v>
                </c:pt>
                <c:pt idx="5810">
                  <c:v>4.1863956250016008</c:v>
                </c:pt>
                <c:pt idx="5811">
                  <c:v>4.1859243750016004</c:v>
                </c:pt>
                <c:pt idx="5812">
                  <c:v>4.1855143750016008</c:v>
                </c:pt>
                <c:pt idx="5813">
                  <c:v>4.1850615624992002</c:v>
                </c:pt>
                <c:pt idx="5814">
                  <c:v>4.1846353124992008</c:v>
                </c:pt>
                <c:pt idx="5815">
                  <c:v>4.1842937500000001</c:v>
                </c:pt>
                <c:pt idx="5816">
                  <c:v>4.1838768750016007</c:v>
                </c:pt>
                <c:pt idx="5817">
                  <c:v>4.1833987500000003</c:v>
                </c:pt>
                <c:pt idx="5818">
                  <c:v>4.1830309375007992</c:v>
                </c:pt>
                <c:pt idx="5819">
                  <c:v>4.1826028124992005</c:v>
                </c:pt>
                <c:pt idx="5820">
                  <c:v>4.1822081250016003</c:v>
                </c:pt>
                <c:pt idx="5821">
                  <c:v>4.1818409375007999</c:v>
                </c:pt>
                <c:pt idx="5822">
                  <c:v>4.1814724999999999</c:v>
                </c:pt>
                <c:pt idx="5823">
                  <c:v>4.1809721875007995</c:v>
                </c:pt>
                <c:pt idx="5824">
                  <c:v>4.1805484375007991</c:v>
                </c:pt>
                <c:pt idx="5825">
                  <c:v>4.180136875001601</c:v>
                </c:pt>
                <c:pt idx="5826">
                  <c:v>4.1796899999999999</c:v>
                </c:pt>
                <c:pt idx="5827">
                  <c:v>4.1792262500000001</c:v>
                </c:pt>
                <c:pt idx="5828">
                  <c:v>4.1787446875007994</c:v>
                </c:pt>
                <c:pt idx="5829">
                  <c:v>4.1783806250016005</c:v>
                </c:pt>
                <c:pt idx="5830">
                  <c:v>4.1779428124992002</c:v>
                </c:pt>
                <c:pt idx="5831">
                  <c:v>4.1774912500000001</c:v>
                </c:pt>
                <c:pt idx="5832">
                  <c:v>4.1770887500000002</c:v>
                </c:pt>
                <c:pt idx="5833">
                  <c:v>4.1766340624992004</c:v>
                </c:pt>
                <c:pt idx="5834">
                  <c:v>4.1762762499999999</c:v>
                </c:pt>
                <c:pt idx="5835">
                  <c:v>4.1757850000000003</c:v>
                </c:pt>
                <c:pt idx="5836">
                  <c:v>4.1753171875007995</c:v>
                </c:pt>
                <c:pt idx="5837">
                  <c:v>4.1748840624992001</c:v>
                </c:pt>
                <c:pt idx="5838">
                  <c:v>4.1744553124992008</c:v>
                </c:pt>
                <c:pt idx="5839">
                  <c:v>4.1740449999999996</c:v>
                </c:pt>
                <c:pt idx="5840">
                  <c:v>4.1735968750016008</c:v>
                </c:pt>
                <c:pt idx="5841">
                  <c:v>4.173110625001601</c:v>
                </c:pt>
                <c:pt idx="5842">
                  <c:v>4.1726709375007998</c:v>
                </c:pt>
                <c:pt idx="5843">
                  <c:v>4.1722762500000004</c:v>
                </c:pt>
                <c:pt idx="5844">
                  <c:v>4.1718337500000002</c:v>
                </c:pt>
                <c:pt idx="5845">
                  <c:v>4.1714862500000001</c:v>
                </c:pt>
                <c:pt idx="5846">
                  <c:v>4.1711634375007991</c:v>
                </c:pt>
                <c:pt idx="5847">
                  <c:v>4.1706968750016005</c:v>
                </c:pt>
                <c:pt idx="5848">
                  <c:v>4.1702840624992001</c:v>
                </c:pt>
                <c:pt idx="5849">
                  <c:v>4.1698225000000004</c:v>
                </c:pt>
                <c:pt idx="5850">
                  <c:v>4.1694040624992006</c:v>
                </c:pt>
                <c:pt idx="5851">
                  <c:v>4.1690178124992006</c:v>
                </c:pt>
                <c:pt idx="5852">
                  <c:v>4.1685462500000003</c:v>
                </c:pt>
                <c:pt idx="5853">
                  <c:v>4.1681281250016005</c:v>
                </c:pt>
                <c:pt idx="5854">
                  <c:v>4.1677512500000002</c:v>
                </c:pt>
                <c:pt idx="5855">
                  <c:v>4.1673781250016004</c:v>
                </c:pt>
                <c:pt idx="5856">
                  <c:v>4.1669153124992002</c:v>
                </c:pt>
                <c:pt idx="5857">
                  <c:v>4.1665906250016009</c:v>
                </c:pt>
                <c:pt idx="5858">
                  <c:v>4.1662331250016003</c:v>
                </c:pt>
                <c:pt idx="5859">
                  <c:v>4.1658084375007993</c:v>
                </c:pt>
                <c:pt idx="5860">
                  <c:v>4.1654015624992002</c:v>
                </c:pt>
                <c:pt idx="5861">
                  <c:v>4.1649440624992007</c:v>
                </c:pt>
                <c:pt idx="5862">
                  <c:v>4.1645537499999996</c:v>
                </c:pt>
                <c:pt idx="5863">
                  <c:v>4.1641084375007997</c:v>
                </c:pt>
                <c:pt idx="5864">
                  <c:v>4.1637287499999998</c:v>
                </c:pt>
                <c:pt idx="5865">
                  <c:v>4.1632737500000001</c:v>
                </c:pt>
                <c:pt idx="5866">
                  <c:v>4.1627971875007992</c:v>
                </c:pt>
                <c:pt idx="5867">
                  <c:v>4.1624162499999997</c:v>
                </c:pt>
                <c:pt idx="5868">
                  <c:v>4.1620915624992003</c:v>
                </c:pt>
                <c:pt idx="5869">
                  <c:v>4.1616815624992007</c:v>
                </c:pt>
                <c:pt idx="5870">
                  <c:v>4.1612850000000003</c:v>
                </c:pt>
                <c:pt idx="5871">
                  <c:v>4.1609118750016005</c:v>
                </c:pt>
                <c:pt idx="5872">
                  <c:v>4.1605593750016006</c:v>
                </c:pt>
                <c:pt idx="5873">
                  <c:v>4.1602062499999999</c:v>
                </c:pt>
                <c:pt idx="5874">
                  <c:v>4.1598699999999997</c:v>
                </c:pt>
                <c:pt idx="5875">
                  <c:v>4.1593421875007994</c:v>
                </c:pt>
                <c:pt idx="5876">
                  <c:v>4.1589556250016004</c:v>
                </c:pt>
                <c:pt idx="5877">
                  <c:v>4.1585506250016007</c:v>
                </c:pt>
                <c:pt idx="5878">
                  <c:v>4.1581625000000004</c:v>
                </c:pt>
                <c:pt idx="5879">
                  <c:v>4.1577521875007992</c:v>
                </c:pt>
                <c:pt idx="5880">
                  <c:v>4.1572815624992003</c:v>
                </c:pt>
                <c:pt idx="5881">
                  <c:v>4.1568690624992009</c:v>
                </c:pt>
                <c:pt idx="5882">
                  <c:v>4.1565193750016007</c:v>
                </c:pt>
                <c:pt idx="5883">
                  <c:v>4.1561028124992001</c:v>
                </c:pt>
                <c:pt idx="5884">
                  <c:v>4.1556521875007997</c:v>
                </c:pt>
                <c:pt idx="5885">
                  <c:v>4.1552653124992007</c:v>
                </c:pt>
                <c:pt idx="5886">
                  <c:v>4.1547281250016006</c:v>
                </c:pt>
                <c:pt idx="5887">
                  <c:v>4.1543015624992004</c:v>
                </c:pt>
                <c:pt idx="5888">
                  <c:v>4.1539421875007996</c:v>
                </c:pt>
                <c:pt idx="5889">
                  <c:v>4.1535818750016009</c:v>
                </c:pt>
                <c:pt idx="5890">
                  <c:v>4.1531309375007996</c:v>
                </c:pt>
                <c:pt idx="5891">
                  <c:v>4.1526456250016004</c:v>
                </c:pt>
                <c:pt idx="5892">
                  <c:v>4.1523253124992001</c:v>
                </c:pt>
                <c:pt idx="5893">
                  <c:v>4.1518912500000003</c:v>
                </c:pt>
                <c:pt idx="5894">
                  <c:v>4.1515562499999996</c:v>
                </c:pt>
                <c:pt idx="5895">
                  <c:v>4.1511203124992004</c:v>
                </c:pt>
                <c:pt idx="5896">
                  <c:v>4.1507899999999998</c:v>
                </c:pt>
                <c:pt idx="5897">
                  <c:v>4.1503912500000002</c:v>
                </c:pt>
                <c:pt idx="5898">
                  <c:v>4.14997375</c:v>
                </c:pt>
                <c:pt idx="5899">
                  <c:v>4.1495487500000001</c:v>
                </c:pt>
                <c:pt idx="5900">
                  <c:v>4.1491656250016007</c:v>
                </c:pt>
                <c:pt idx="5901">
                  <c:v>4.1487221875007991</c:v>
                </c:pt>
                <c:pt idx="5902">
                  <c:v>4.1482684375007999</c:v>
                </c:pt>
                <c:pt idx="5903">
                  <c:v>4.1479181250016008</c:v>
                </c:pt>
                <c:pt idx="5904">
                  <c:v>4.1475134375007991</c:v>
                </c:pt>
                <c:pt idx="5905">
                  <c:v>4.1471637499999998</c:v>
                </c:pt>
                <c:pt idx="5906">
                  <c:v>4.1466728124992009</c:v>
                </c:pt>
                <c:pt idx="5907">
                  <c:v>4.1463074999999998</c:v>
                </c:pt>
                <c:pt idx="5908">
                  <c:v>4.1459681250016009</c:v>
                </c:pt>
                <c:pt idx="5909">
                  <c:v>4.1456306250016004</c:v>
                </c:pt>
                <c:pt idx="5910">
                  <c:v>4.1451534375007997</c:v>
                </c:pt>
                <c:pt idx="5911">
                  <c:v>4.1447771875007993</c:v>
                </c:pt>
                <c:pt idx="5912">
                  <c:v>4.1444262500000004</c:v>
                </c:pt>
                <c:pt idx="5913">
                  <c:v>4.1440418750016006</c:v>
                </c:pt>
                <c:pt idx="5914">
                  <c:v>4.1436315624992002</c:v>
                </c:pt>
                <c:pt idx="5915">
                  <c:v>4.1432056250016007</c:v>
                </c:pt>
                <c:pt idx="5916">
                  <c:v>4.1428284375007998</c:v>
                </c:pt>
                <c:pt idx="5917">
                  <c:v>4.1424278124992009</c:v>
                </c:pt>
                <c:pt idx="5918">
                  <c:v>4.1419546875007995</c:v>
                </c:pt>
                <c:pt idx="5919">
                  <c:v>4.1415281250016003</c:v>
                </c:pt>
                <c:pt idx="5920">
                  <c:v>4.1412071875007994</c:v>
                </c:pt>
                <c:pt idx="5921">
                  <c:v>4.1408587499999996</c:v>
                </c:pt>
                <c:pt idx="5922">
                  <c:v>4.1405090624992003</c:v>
                </c:pt>
                <c:pt idx="5923">
                  <c:v>4.1401818750016002</c:v>
                </c:pt>
                <c:pt idx="5924">
                  <c:v>4.1398268750016003</c:v>
                </c:pt>
                <c:pt idx="5925">
                  <c:v>4.1394168750016007</c:v>
                </c:pt>
                <c:pt idx="5926">
                  <c:v>4.1390893750016007</c:v>
                </c:pt>
                <c:pt idx="5927">
                  <c:v>4.1387168750016006</c:v>
                </c:pt>
                <c:pt idx="5928">
                  <c:v>4.1382946875007995</c:v>
                </c:pt>
                <c:pt idx="5929">
                  <c:v>4.1378921875007997</c:v>
                </c:pt>
                <c:pt idx="5930">
                  <c:v>4.1375668750016006</c:v>
                </c:pt>
                <c:pt idx="5931">
                  <c:v>4.1372143750016006</c:v>
                </c:pt>
                <c:pt idx="5932">
                  <c:v>4.1368384375007992</c:v>
                </c:pt>
                <c:pt idx="5933">
                  <c:v>4.1364968750016002</c:v>
                </c:pt>
                <c:pt idx="5934">
                  <c:v>4.1360934375007998</c:v>
                </c:pt>
                <c:pt idx="5935">
                  <c:v>4.1357609375007991</c:v>
                </c:pt>
                <c:pt idx="5936">
                  <c:v>4.1354306250016002</c:v>
                </c:pt>
                <c:pt idx="5937">
                  <c:v>4.134999375001601</c:v>
                </c:pt>
                <c:pt idx="5938">
                  <c:v>4.1345878124992002</c:v>
                </c:pt>
                <c:pt idx="5939">
                  <c:v>4.1342365624992006</c:v>
                </c:pt>
                <c:pt idx="5940">
                  <c:v>4.133845</c:v>
                </c:pt>
                <c:pt idx="5941">
                  <c:v>4.1334675000000001</c:v>
                </c:pt>
                <c:pt idx="5942">
                  <c:v>4.1330696875007993</c:v>
                </c:pt>
                <c:pt idx="5943">
                  <c:v>4.1326906250016009</c:v>
                </c:pt>
                <c:pt idx="5944">
                  <c:v>4.1322165624992007</c:v>
                </c:pt>
                <c:pt idx="5945">
                  <c:v>4.1318631250016002</c:v>
                </c:pt>
                <c:pt idx="5946">
                  <c:v>4.1315028124992006</c:v>
                </c:pt>
                <c:pt idx="5947">
                  <c:v>4.1311318750016008</c:v>
                </c:pt>
                <c:pt idx="5948">
                  <c:v>4.1306803124992006</c:v>
                </c:pt>
                <c:pt idx="5949">
                  <c:v>4.1303584375007993</c:v>
                </c:pt>
                <c:pt idx="5950">
                  <c:v>4.1300065624992008</c:v>
                </c:pt>
                <c:pt idx="5951">
                  <c:v>4.1296512500000002</c:v>
                </c:pt>
                <c:pt idx="5952">
                  <c:v>4.1292490624992002</c:v>
                </c:pt>
                <c:pt idx="5953">
                  <c:v>4.1288390624992006</c:v>
                </c:pt>
                <c:pt idx="5954">
                  <c:v>4.1285012500000002</c:v>
                </c:pt>
                <c:pt idx="5955">
                  <c:v>4.1281675</c:v>
                </c:pt>
                <c:pt idx="5956">
                  <c:v>4.1277853124992001</c:v>
                </c:pt>
                <c:pt idx="5957">
                  <c:v>4.1274456250016005</c:v>
                </c:pt>
                <c:pt idx="5958">
                  <c:v>4.1270859375007998</c:v>
                </c:pt>
                <c:pt idx="5959">
                  <c:v>4.1267556250016009</c:v>
                </c:pt>
                <c:pt idx="5960">
                  <c:v>4.1264190624992008</c:v>
                </c:pt>
                <c:pt idx="5961">
                  <c:v>4.1260615624992001</c:v>
                </c:pt>
                <c:pt idx="5962">
                  <c:v>4.1256781250016008</c:v>
                </c:pt>
                <c:pt idx="5963">
                  <c:v>4.1253140624992009</c:v>
                </c:pt>
                <c:pt idx="5964">
                  <c:v>4.1249799999999999</c:v>
                </c:pt>
                <c:pt idx="5965">
                  <c:v>4.1246453124992009</c:v>
                </c:pt>
                <c:pt idx="5966">
                  <c:v>4.1242834375007993</c:v>
                </c:pt>
                <c:pt idx="5967">
                  <c:v>4.1238278124992007</c:v>
                </c:pt>
                <c:pt idx="5968">
                  <c:v>4.1235037500000002</c:v>
                </c:pt>
                <c:pt idx="5969">
                  <c:v>4.1231831250016002</c:v>
                </c:pt>
                <c:pt idx="5970">
                  <c:v>4.1227659375007999</c:v>
                </c:pt>
                <c:pt idx="5971">
                  <c:v>4.1224165624992004</c:v>
                </c:pt>
                <c:pt idx="5972">
                  <c:v>4.1220425000000001</c:v>
                </c:pt>
                <c:pt idx="5973">
                  <c:v>4.1216509375007995</c:v>
                </c:pt>
                <c:pt idx="5974">
                  <c:v>4.1212081250016004</c:v>
                </c:pt>
                <c:pt idx="5975">
                  <c:v>4.1208815624992008</c:v>
                </c:pt>
                <c:pt idx="5976">
                  <c:v>4.1204987500000003</c:v>
                </c:pt>
                <c:pt idx="5977">
                  <c:v>4.1200793750016009</c:v>
                </c:pt>
                <c:pt idx="5978">
                  <c:v>4.1197178124992009</c:v>
                </c:pt>
                <c:pt idx="5979">
                  <c:v>4.1193962500000003</c:v>
                </c:pt>
                <c:pt idx="5980">
                  <c:v>4.1190190624992002</c:v>
                </c:pt>
                <c:pt idx="5981">
                  <c:v>4.118665</c:v>
                </c:pt>
                <c:pt idx="5982">
                  <c:v>4.1183134375007997</c:v>
                </c:pt>
                <c:pt idx="5983">
                  <c:v>4.1179703124992004</c:v>
                </c:pt>
                <c:pt idx="5984">
                  <c:v>4.1176337500000004</c:v>
                </c:pt>
                <c:pt idx="5985">
                  <c:v>4.1172371875007991</c:v>
                </c:pt>
                <c:pt idx="5986">
                  <c:v>4.1168568750016004</c:v>
                </c:pt>
                <c:pt idx="5987">
                  <c:v>4.1165846875007999</c:v>
                </c:pt>
                <c:pt idx="5988">
                  <c:v>4.1162290624992002</c:v>
                </c:pt>
                <c:pt idx="5989">
                  <c:v>4.1158793750016009</c:v>
                </c:pt>
                <c:pt idx="5990">
                  <c:v>4.115479375001601</c:v>
                </c:pt>
                <c:pt idx="5991">
                  <c:v>4.11511125</c:v>
                </c:pt>
                <c:pt idx="5992">
                  <c:v>4.1147853124992002</c:v>
                </c:pt>
                <c:pt idx="5993">
                  <c:v>4.1144446875007992</c:v>
                </c:pt>
                <c:pt idx="5994">
                  <c:v>4.1140474999999999</c:v>
                </c:pt>
                <c:pt idx="5995">
                  <c:v>4.1137128124992008</c:v>
                </c:pt>
                <c:pt idx="5996">
                  <c:v>4.1133712500000001</c:v>
                </c:pt>
                <c:pt idx="5997">
                  <c:v>4.1130146875007991</c:v>
                </c:pt>
                <c:pt idx="5998">
                  <c:v>4.1126096875007994</c:v>
                </c:pt>
                <c:pt idx="5999">
                  <c:v>4.1122146875007992</c:v>
                </c:pt>
                <c:pt idx="6000">
                  <c:v>4.1118321875007995</c:v>
                </c:pt>
                <c:pt idx="6001">
                  <c:v>4.1114684375007995</c:v>
                </c:pt>
                <c:pt idx="6002">
                  <c:v>4.1110856250016008</c:v>
                </c:pt>
                <c:pt idx="6003">
                  <c:v>4.1107493750016006</c:v>
                </c:pt>
                <c:pt idx="6004">
                  <c:v>4.1103753124992002</c:v>
                </c:pt>
                <c:pt idx="6005">
                  <c:v>4.1100403124992004</c:v>
                </c:pt>
                <c:pt idx="6006">
                  <c:v>4.1096793750016003</c:v>
                </c:pt>
                <c:pt idx="6007">
                  <c:v>4.1092568750016003</c:v>
                </c:pt>
                <c:pt idx="6008">
                  <c:v>4.1088434375007994</c:v>
                </c:pt>
                <c:pt idx="6009">
                  <c:v>4.1085068750016003</c:v>
                </c:pt>
                <c:pt idx="6010">
                  <c:v>4.1081618750016009</c:v>
                </c:pt>
                <c:pt idx="6011">
                  <c:v>4.1078215624992005</c:v>
                </c:pt>
                <c:pt idx="6012">
                  <c:v>4.1074981250016007</c:v>
                </c:pt>
                <c:pt idx="6013">
                  <c:v>4.1071287500000002</c:v>
                </c:pt>
                <c:pt idx="6014">
                  <c:v>4.106795</c:v>
                </c:pt>
                <c:pt idx="6015">
                  <c:v>4.1064093750016006</c:v>
                </c:pt>
                <c:pt idx="6016">
                  <c:v>4.1060278124992005</c:v>
                </c:pt>
                <c:pt idx="6017">
                  <c:v>4.1056993750016009</c:v>
                </c:pt>
                <c:pt idx="6018">
                  <c:v>4.1053343750016005</c:v>
                </c:pt>
                <c:pt idx="6019">
                  <c:v>4.1049353124992001</c:v>
                </c:pt>
                <c:pt idx="6020">
                  <c:v>4.1045803124992002</c:v>
                </c:pt>
                <c:pt idx="6021">
                  <c:v>4.1042334375007998</c:v>
                </c:pt>
                <c:pt idx="6022">
                  <c:v>4.1038696875007998</c:v>
                </c:pt>
                <c:pt idx="6023">
                  <c:v>4.1035118750016002</c:v>
                </c:pt>
                <c:pt idx="6024">
                  <c:v>4.1031431250016004</c:v>
                </c:pt>
                <c:pt idx="6025">
                  <c:v>4.1027662500000002</c:v>
                </c:pt>
                <c:pt idx="6026">
                  <c:v>4.102411875001601</c:v>
                </c:pt>
                <c:pt idx="6027">
                  <c:v>4.102055</c:v>
                </c:pt>
                <c:pt idx="6028">
                  <c:v>4.1017306250016006</c:v>
                </c:pt>
                <c:pt idx="6029">
                  <c:v>4.1013740624992003</c:v>
                </c:pt>
                <c:pt idx="6030">
                  <c:v>4.1010340624992008</c:v>
                </c:pt>
                <c:pt idx="6031">
                  <c:v>4.1007093750016006</c:v>
                </c:pt>
                <c:pt idx="6032">
                  <c:v>4.1003515624992009</c:v>
                </c:pt>
                <c:pt idx="6033">
                  <c:v>4.1000065624992006</c:v>
                </c:pt>
                <c:pt idx="6034">
                  <c:v>4.0996503124992003</c:v>
                </c:pt>
                <c:pt idx="6035">
                  <c:v>4.0993237499999999</c:v>
                </c:pt>
                <c:pt idx="6036">
                  <c:v>4.09897125</c:v>
                </c:pt>
                <c:pt idx="6037">
                  <c:v>4.0985881250016005</c:v>
                </c:pt>
                <c:pt idx="6038">
                  <c:v>4.0982265624992005</c:v>
                </c:pt>
                <c:pt idx="6039">
                  <c:v>4.0978812500000004</c:v>
                </c:pt>
                <c:pt idx="6040">
                  <c:v>4.0975406250016002</c:v>
                </c:pt>
                <c:pt idx="6041">
                  <c:v>4.0971603124992004</c:v>
                </c:pt>
                <c:pt idx="6042">
                  <c:v>4.0967806250016006</c:v>
                </c:pt>
                <c:pt idx="6043">
                  <c:v>4.0964328124992004</c:v>
                </c:pt>
                <c:pt idx="6044">
                  <c:v>4.0960571875007998</c:v>
                </c:pt>
                <c:pt idx="6045">
                  <c:v>4.0957090624992007</c:v>
                </c:pt>
                <c:pt idx="6046">
                  <c:v>4.0952934375007999</c:v>
                </c:pt>
                <c:pt idx="6047">
                  <c:v>4.0950215624992001</c:v>
                </c:pt>
                <c:pt idx="6048">
                  <c:v>4.0946734375007994</c:v>
                </c:pt>
                <c:pt idx="6049">
                  <c:v>4.0942875000000001</c:v>
                </c:pt>
                <c:pt idx="6050">
                  <c:v>4.0939259375007993</c:v>
                </c:pt>
                <c:pt idx="6051">
                  <c:v>4.0935603124992008</c:v>
                </c:pt>
                <c:pt idx="6052">
                  <c:v>4.0931787499999999</c:v>
                </c:pt>
                <c:pt idx="6053">
                  <c:v>4.0928228124992003</c:v>
                </c:pt>
                <c:pt idx="6054">
                  <c:v>4.0924453124992004</c:v>
                </c:pt>
                <c:pt idx="6055">
                  <c:v>4.0920703124992004</c:v>
                </c:pt>
                <c:pt idx="6056">
                  <c:v>4.0916953124992004</c:v>
                </c:pt>
                <c:pt idx="6057">
                  <c:v>4.0913446875007997</c:v>
                </c:pt>
                <c:pt idx="6058">
                  <c:v>4.0909765624992005</c:v>
                </c:pt>
                <c:pt idx="6059">
                  <c:v>4.0906562500000003</c:v>
                </c:pt>
                <c:pt idx="6060">
                  <c:v>4.0903209375007998</c:v>
                </c:pt>
                <c:pt idx="6061">
                  <c:v>4.0899453124992009</c:v>
                </c:pt>
                <c:pt idx="6062">
                  <c:v>4.0896074999999996</c:v>
                </c:pt>
                <c:pt idx="6063">
                  <c:v>4.0892125000000004</c:v>
                </c:pt>
                <c:pt idx="6064">
                  <c:v>4.0888456250016008</c:v>
                </c:pt>
                <c:pt idx="6065">
                  <c:v>4.0884871875007995</c:v>
                </c:pt>
                <c:pt idx="6066">
                  <c:v>4.0881224999999999</c:v>
                </c:pt>
                <c:pt idx="6067">
                  <c:v>4.0877875000000001</c:v>
                </c:pt>
                <c:pt idx="6068">
                  <c:v>4.0874578124992009</c:v>
                </c:pt>
                <c:pt idx="6069">
                  <c:v>4.0871065624992005</c:v>
                </c:pt>
                <c:pt idx="6070">
                  <c:v>4.0868743750016003</c:v>
                </c:pt>
                <c:pt idx="6071">
                  <c:v>4.0865475</c:v>
                </c:pt>
                <c:pt idx="6072">
                  <c:v>4.0862228124992006</c:v>
                </c:pt>
                <c:pt idx="6073">
                  <c:v>4.0858396875007994</c:v>
                </c:pt>
                <c:pt idx="6074">
                  <c:v>4.0855762499999999</c:v>
                </c:pt>
                <c:pt idx="6075">
                  <c:v>4.085225625001601</c:v>
                </c:pt>
                <c:pt idx="6076">
                  <c:v>4.085063125001601</c:v>
                </c:pt>
                <c:pt idx="6077">
                  <c:v>4.0847162499999996</c:v>
                </c:pt>
                <c:pt idx="6078">
                  <c:v>4.0843915624992002</c:v>
                </c:pt>
                <c:pt idx="6079">
                  <c:v>4.0842025</c:v>
                </c:pt>
                <c:pt idx="6080">
                  <c:v>4.0838628124992002</c:v>
                </c:pt>
                <c:pt idx="6081">
                  <c:v>4.0835150000000002</c:v>
                </c:pt>
                <c:pt idx="6082">
                  <c:v>4.0831903124992008</c:v>
                </c:pt>
                <c:pt idx="6083">
                  <c:v>4.0828259375007994</c:v>
                </c:pt>
                <c:pt idx="6084">
                  <c:v>4.082469375001601</c:v>
                </c:pt>
                <c:pt idx="6085">
                  <c:v>4.0821375</c:v>
                </c:pt>
                <c:pt idx="6086">
                  <c:v>4.0818834375007995</c:v>
                </c:pt>
                <c:pt idx="6087">
                  <c:v>4.0815581250016004</c:v>
                </c:pt>
                <c:pt idx="6088">
                  <c:v>4.0811831250016004</c:v>
                </c:pt>
                <c:pt idx="6089">
                  <c:v>4.0808465624992003</c:v>
                </c:pt>
                <c:pt idx="6090">
                  <c:v>4.0806149999999999</c:v>
                </c:pt>
                <c:pt idx="6091">
                  <c:v>4.0802874999999998</c:v>
                </c:pt>
                <c:pt idx="6092">
                  <c:v>4.0799096875007992</c:v>
                </c:pt>
                <c:pt idx="6093">
                  <c:v>4.07958</c:v>
                </c:pt>
                <c:pt idx="6094">
                  <c:v>4.0792218750016005</c:v>
                </c:pt>
                <c:pt idx="6095">
                  <c:v>4.0788146875007998</c:v>
                </c:pt>
                <c:pt idx="6096">
                  <c:v>4.0784975000000001</c:v>
                </c:pt>
                <c:pt idx="6097">
                  <c:v>4.0781218750016004</c:v>
                </c:pt>
                <c:pt idx="6098">
                  <c:v>4.0777984375007996</c:v>
                </c:pt>
                <c:pt idx="6099">
                  <c:v>4.0774587499999999</c:v>
                </c:pt>
                <c:pt idx="6100">
                  <c:v>4.0771368750016004</c:v>
                </c:pt>
                <c:pt idx="6101">
                  <c:v>4.0767924999999998</c:v>
                </c:pt>
                <c:pt idx="6102">
                  <c:v>4.0764703124992003</c:v>
                </c:pt>
                <c:pt idx="6103">
                  <c:v>4.0761121875007991</c:v>
                </c:pt>
                <c:pt idx="6104">
                  <c:v>4.0757503124992009</c:v>
                </c:pt>
                <c:pt idx="6105">
                  <c:v>4.0753593750016002</c:v>
                </c:pt>
                <c:pt idx="6106">
                  <c:v>4.0750118750016009</c:v>
                </c:pt>
                <c:pt idx="6107">
                  <c:v>4.0746128124992005</c:v>
                </c:pt>
                <c:pt idx="6108">
                  <c:v>4.0742112500000003</c:v>
                </c:pt>
                <c:pt idx="6109">
                  <c:v>4.0738534375007998</c:v>
                </c:pt>
                <c:pt idx="6110">
                  <c:v>4.0734959375007991</c:v>
                </c:pt>
                <c:pt idx="6111">
                  <c:v>4.0731153124992003</c:v>
                </c:pt>
                <c:pt idx="6112">
                  <c:v>4.0727131250016004</c:v>
                </c:pt>
                <c:pt idx="6113">
                  <c:v>4.0723181250016003</c:v>
                </c:pt>
                <c:pt idx="6114">
                  <c:v>4.0719562500000004</c:v>
                </c:pt>
                <c:pt idx="6115">
                  <c:v>4.0715162500000002</c:v>
                </c:pt>
                <c:pt idx="6116">
                  <c:v>4.0711915624992008</c:v>
                </c:pt>
                <c:pt idx="6117">
                  <c:v>4.0708265624992004</c:v>
                </c:pt>
                <c:pt idx="6118">
                  <c:v>4.0704881250016003</c:v>
                </c:pt>
                <c:pt idx="6119">
                  <c:v>4.0701156250016002</c:v>
                </c:pt>
                <c:pt idx="6120">
                  <c:v>4.0697215624992005</c:v>
                </c:pt>
                <c:pt idx="6121">
                  <c:v>4.0693840624992008</c:v>
                </c:pt>
                <c:pt idx="6122">
                  <c:v>4.0690193750016004</c:v>
                </c:pt>
                <c:pt idx="6123">
                  <c:v>4.0685728124992009</c:v>
                </c:pt>
                <c:pt idx="6124">
                  <c:v>4.0681359375007995</c:v>
                </c:pt>
                <c:pt idx="6125">
                  <c:v>4.0677456250016002</c:v>
                </c:pt>
                <c:pt idx="6126">
                  <c:v>4.0673868750016009</c:v>
                </c:pt>
                <c:pt idx="6127">
                  <c:v>4.0670356250016004</c:v>
                </c:pt>
                <c:pt idx="6128">
                  <c:v>4.0666743750016003</c:v>
                </c:pt>
                <c:pt idx="6129">
                  <c:v>4.06631125</c:v>
                </c:pt>
                <c:pt idx="6130">
                  <c:v>4.0659809375007994</c:v>
                </c:pt>
                <c:pt idx="6131">
                  <c:v>4.0656378124992001</c:v>
                </c:pt>
                <c:pt idx="6132">
                  <c:v>4.0652937500000004</c:v>
                </c:pt>
                <c:pt idx="6133">
                  <c:v>4.0649696875007999</c:v>
                </c:pt>
                <c:pt idx="6134">
                  <c:v>4.0646215624992008</c:v>
                </c:pt>
                <c:pt idx="6135">
                  <c:v>4.0642321875007994</c:v>
                </c:pt>
                <c:pt idx="6136">
                  <c:v>4.0638703124992004</c:v>
                </c:pt>
                <c:pt idx="6137">
                  <c:v>4.0634753124992002</c:v>
                </c:pt>
                <c:pt idx="6138">
                  <c:v>4.0631134375007996</c:v>
                </c:pt>
                <c:pt idx="6139">
                  <c:v>4.0627471875007997</c:v>
                </c:pt>
                <c:pt idx="6140">
                  <c:v>4.0624253124992009</c:v>
                </c:pt>
                <c:pt idx="6141">
                  <c:v>4.0620487499999998</c:v>
                </c:pt>
                <c:pt idx="6142">
                  <c:v>4.0617171875007996</c:v>
                </c:pt>
                <c:pt idx="6143">
                  <c:v>4.0613346875007998</c:v>
                </c:pt>
                <c:pt idx="6144">
                  <c:v>4.0608956250016002</c:v>
                </c:pt>
                <c:pt idx="6145">
                  <c:v>4.0605565624992002</c:v>
                </c:pt>
                <c:pt idx="6146">
                  <c:v>4.0601443750016006</c:v>
                </c:pt>
                <c:pt idx="6147">
                  <c:v>4.0598243750016003</c:v>
                </c:pt>
                <c:pt idx="6148">
                  <c:v>4.0594900000000003</c:v>
                </c:pt>
                <c:pt idx="6149">
                  <c:v>4.05915625</c:v>
                </c:pt>
                <c:pt idx="6150">
                  <c:v>4.0587578124992003</c:v>
                </c:pt>
                <c:pt idx="6151">
                  <c:v>4.0583943750016003</c:v>
                </c:pt>
                <c:pt idx="6152">
                  <c:v>4.0579312500000002</c:v>
                </c:pt>
                <c:pt idx="6153">
                  <c:v>4.0575143750016007</c:v>
                </c:pt>
                <c:pt idx="6154">
                  <c:v>4.0571762500000004</c:v>
                </c:pt>
                <c:pt idx="6155">
                  <c:v>4.0567309375007996</c:v>
                </c:pt>
                <c:pt idx="6156">
                  <c:v>4.0562924999999996</c:v>
                </c:pt>
                <c:pt idx="6157">
                  <c:v>4.0559084375007997</c:v>
                </c:pt>
                <c:pt idx="6158">
                  <c:v>4.0555675000000004</c:v>
                </c:pt>
                <c:pt idx="6159">
                  <c:v>4.0552309375007995</c:v>
                </c:pt>
                <c:pt idx="6160">
                  <c:v>4.0548453124992001</c:v>
                </c:pt>
                <c:pt idx="6161">
                  <c:v>4.0545131250016002</c:v>
                </c:pt>
                <c:pt idx="6162">
                  <c:v>4.0540603124992005</c:v>
                </c:pt>
                <c:pt idx="6163">
                  <c:v>4.0536465624992006</c:v>
                </c:pt>
                <c:pt idx="6164">
                  <c:v>4.0532671875007997</c:v>
                </c:pt>
                <c:pt idx="6165">
                  <c:v>4.0529409375007992</c:v>
                </c:pt>
                <c:pt idx="6166">
                  <c:v>4.052615625001601</c:v>
                </c:pt>
                <c:pt idx="6167">
                  <c:v>4.0522934375007997</c:v>
                </c:pt>
                <c:pt idx="6168">
                  <c:v>4.0519234375007995</c:v>
                </c:pt>
                <c:pt idx="6169">
                  <c:v>4.0515306250016003</c:v>
                </c:pt>
                <c:pt idx="6170">
                  <c:v>4.0511765624992009</c:v>
                </c:pt>
                <c:pt idx="6171">
                  <c:v>4.0508140624992004</c:v>
                </c:pt>
                <c:pt idx="6172">
                  <c:v>4.0504825000000002</c:v>
                </c:pt>
                <c:pt idx="6173">
                  <c:v>4.0501387500000003</c:v>
                </c:pt>
                <c:pt idx="6174">
                  <c:v>4.0497356250016008</c:v>
                </c:pt>
                <c:pt idx="6175">
                  <c:v>4.0493956250016003</c:v>
                </c:pt>
                <c:pt idx="6176">
                  <c:v>4.0490093750016003</c:v>
                </c:pt>
                <c:pt idx="6177">
                  <c:v>4.048650625001601</c:v>
                </c:pt>
                <c:pt idx="6178">
                  <c:v>4.0483106250016005</c:v>
                </c:pt>
                <c:pt idx="6179">
                  <c:v>4.0479718750016005</c:v>
                </c:pt>
                <c:pt idx="6180">
                  <c:v>4.0476099999999997</c:v>
                </c:pt>
                <c:pt idx="6181">
                  <c:v>4.0472781250016006</c:v>
                </c:pt>
                <c:pt idx="6182">
                  <c:v>4.0468978124992008</c:v>
                </c:pt>
                <c:pt idx="6183">
                  <c:v>4.0464962499999997</c:v>
                </c:pt>
                <c:pt idx="6184">
                  <c:v>4.0459590624992003</c:v>
                </c:pt>
                <c:pt idx="6185">
                  <c:v>4.0455474999999996</c:v>
                </c:pt>
                <c:pt idx="6186">
                  <c:v>4.0451662500000003</c:v>
                </c:pt>
                <c:pt idx="6187">
                  <c:v>4.0447896875007991</c:v>
                </c:pt>
                <c:pt idx="6188">
                  <c:v>4.0443996875007997</c:v>
                </c:pt>
                <c:pt idx="6189">
                  <c:v>4.0440240624992008</c:v>
                </c:pt>
                <c:pt idx="6190">
                  <c:v>4.0436381250016007</c:v>
                </c:pt>
                <c:pt idx="6191">
                  <c:v>4.0432484375007993</c:v>
                </c:pt>
                <c:pt idx="6192">
                  <c:v>4.0428181250016006</c:v>
                </c:pt>
                <c:pt idx="6193">
                  <c:v>4.0423756250016005</c:v>
                </c:pt>
                <c:pt idx="6194">
                  <c:v>4.0419737500000004</c:v>
                </c:pt>
                <c:pt idx="6195">
                  <c:v>4.0415331250016004</c:v>
                </c:pt>
                <c:pt idx="6196">
                  <c:v>4.0411049999999999</c:v>
                </c:pt>
                <c:pt idx="6197">
                  <c:v>4.0406862500000003</c:v>
                </c:pt>
                <c:pt idx="6198">
                  <c:v>4.0402371875007992</c:v>
                </c:pt>
                <c:pt idx="6199">
                  <c:v>4.0397281250016004</c:v>
                </c:pt>
                <c:pt idx="6200">
                  <c:v>4.0393456250016007</c:v>
                </c:pt>
                <c:pt idx="6201">
                  <c:v>4.0389093750016007</c:v>
                </c:pt>
                <c:pt idx="6202">
                  <c:v>4.0385249999999999</c:v>
                </c:pt>
                <c:pt idx="6203">
                  <c:v>4.0381862499999999</c:v>
                </c:pt>
                <c:pt idx="6204">
                  <c:v>4.0377759375007996</c:v>
                </c:pt>
                <c:pt idx="6205">
                  <c:v>4.0373828124992004</c:v>
                </c:pt>
                <c:pt idx="6206">
                  <c:v>4.0369909375007991</c:v>
                </c:pt>
                <c:pt idx="6207">
                  <c:v>4.0366353124992003</c:v>
                </c:pt>
                <c:pt idx="6208">
                  <c:v>4.0362409375007999</c:v>
                </c:pt>
                <c:pt idx="6209">
                  <c:v>4.0358618750016007</c:v>
                </c:pt>
                <c:pt idx="6210">
                  <c:v>4.0354446875007994</c:v>
                </c:pt>
                <c:pt idx="6211">
                  <c:v>4.0351115624992007</c:v>
                </c:pt>
                <c:pt idx="6212">
                  <c:v>4.0347474999999999</c:v>
                </c:pt>
                <c:pt idx="6213">
                  <c:v>4.034363125001601</c:v>
                </c:pt>
                <c:pt idx="6214">
                  <c:v>4.0340234375007995</c:v>
                </c:pt>
                <c:pt idx="6215">
                  <c:v>4.0335806250016004</c:v>
                </c:pt>
                <c:pt idx="6216">
                  <c:v>4.0332565624992007</c:v>
                </c:pt>
                <c:pt idx="6217">
                  <c:v>4.0328400000000002</c:v>
                </c:pt>
                <c:pt idx="6218">
                  <c:v>4.0324584375007992</c:v>
                </c:pt>
                <c:pt idx="6219">
                  <c:v>4.0320931250016008</c:v>
                </c:pt>
                <c:pt idx="6220">
                  <c:v>4.0317003124992006</c:v>
                </c:pt>
                <c:pt idx="6221">
                  <c:v>4.0313503124992005</c:v>
                </c:pt>
                <c:pt idx="6222">
                  <c:v>4.0310106250016009</c:v>
                </c:pt>
                <c:pt idx="6223">
                  <c:v>4.0305915624992004</c:v>
                </c:pt>
                <c:pt idx="6224">
                  <c:v>4.0302078124992002</c:v>
                </c:pt>
                <c:pt idx="6225">
                  <c:v>4.0297925000000001</c:v>
                </c:pt>
                <c:pt idx="6226">
                  <c:v>4.0294596875007995</c:v>
                </c:pt>
                <c:pt idx="6227">
                  <c:v>4.0290559375007993</c:v>
                </c:pt>
                <c:pt idx="6228">
                  <c:v>4.0286774999999997</c:v>
                </c:pt>
                <c:pt idx="6229">
                  <c:v>4.0283384375007998</c:v>
                </c:pt>
                <c:pt idx="6230">
                  <c:v>4.0280034375007991</c:v>
                </c:pt>
                <c:pt idx="6231">
                  <c:v>4.0275981250016004</c:v>
                </c:pt>
                <c:pt idx="6232">
                  <c:v>4.0272390624992003</c:v>
                </c:pt>
                <c:pt idx="6233">
                  <c:v>4.0268312499999999</c:v>
                </c:pt>
                <c:pt idx="6234">
                  <c:v>4.0265112500000004</c:v>
                </c:pt>
                <c:pt idx="6235">
                  <c:v>4.0261740624992006</c:v>
                </c:pt>
                <c:pt idx="6236">
                  <c:v>4.0257525000000003</c:v>
                </c:pt>
                <c:pt idx="6237">
                  <c:v>4.0254103124992007</c:v>
                </c:pt>
                <c:pt idx="6238">
                  <c:v>4.02501</c:v>
                </c:pt>
                <c:pt idx="6239">
                  <c:v>4.0246218750016007</c:v>
                </c:pt>
                <c:pt idx="6240">
                  <c:v>4.0241690624992001</c:v>
                </c:pt>
                <c:pt idx="6241">
                  <c:v>4.0238253124992003</c:v>
                </c:pt>
                <c:pt idx="6242">
                  <c:v>4.0233737500000002</c:v>
                </c:pt>
                <c:pt idx="6243">
                  <c:v>4.0228537500000003</c:v>
                </c:pt>
                <c:pt idx="6244">
                  <c:v>4.0223453124992004</c:v>
                </c:pt>
                <c:pt idx="6245">
                  <c:v>4.0217484375007997</c:v>
                </c:pt>
                <c:pt idx="6246">
                  <c:v>4.0211968750016007</c:v>
                </c:pt>
                <c:pt idx="6247">
                  <c:v>4.0205812500000002</c:v>
                </c:pt>
                <c:pt idx="6248">
                  <c:v>4.0200031250016002</c:v>
                </c:pt>
                <c:pt idx="6249">
                  <c:v>4.0192871875007992</c:v>
                </c:pt>
                <c:pt idx="6250">
                  <c:v>4.0187049999999997</c:v>
                </c:pt>
                <c:pt idx="6251">
                  <c:v>4.0182315624992002</c:v>
                </c:pt>
                <c:pt idx="6252">
                  <c:v>4.0178649999999996</c:v>
                </c:pt>
                <c:pt idx="6253">
                  <c:v>4.0174621875007999</c:v>
                </c:pt>
                <c:pt idx="6254">
                  <c:v>4.0171187499999998</c:v>
                </c:pt>
                <c:pt idx="6255">
                  <c:v>4.0167278124992007</c:v>
                </c:pt>
                <c:pt idx="6256">
                  <c:v>4.0164031250016006</c:v>
                </c:pt>
                <c:pt idx="6257">
                  <c:v>4.0160268750016002</c:v>
                </c:pt>
                <c:pt idx="6258">
                  <c:v>4.0156990624992002</c:v>
                </c:pt>
                <c:pt idx="6259">
                  <c:v>4.0151659375007993</c:v>
                </c:pt>
                <c:pt idx="6260">
                  <c:v>4.0146909375007995</c:v>
                </c:pt>
                <c:pt idx="6261">
                  <c:v>4.0142959375007994</c:v>
                </c:pt>
                <c:pt idx="6262">
                  <c:v>4.0138887499999996</c:v>
                </c:pt>
                <c:pt idx="6263">
                  <c:v>4.0135190624992001</c:v>
                </c:pt>
                <c:pt idx="6264">
                  <c:v>4.0130356250016002</c:v>
                </c:pt>
                <c:pt idx="6265">
                  <c:v>4.0125975</c:v>
                </c:pt>
                <c:pt idx="6266">
                  <c:v>4.0121374999999997</c:v>
                </c:pt>
                <c:pt idx="6267">
                  <c:v>4.011700625001601</c:v>
                </c:pt>
                <c:pt idx="6268">
                  <c:v>4.0113453124992002</c:v>
                </c:pt>
                <c:pt idx="6269">
                  <c:v>4.0109671875007997</c:v>
                </c:pt>
                <c:pt idx="6270">
                  <c:v>4.0106421875007996</c:v>
                </c:pt>
                <c:pt idx="6271">
                  <c:v>4.010304375001601</c:v>
                </c:pt>
                <c:pt idx="6272">
                  <c:v>4.0098387500000001</c:v>
                </c:pt>
                <c:pt idx="6273">
                  <c:v>4.0093399999999999</c:v>
                </c:pt>
                <c:pt idx="6274">
                  <c:v>4.0089843750016003</c:v>
                </c:pt>
                <c:pt idx="6275">
                  <c:v>4.0086387500000003</c:v>
                </c:pt>
                <c:pt idx="6276">
                  <c:v>4.0081781250016002</c:v>
                </c:pt>
                <c:pt idx="6277">
                  <c:v>4.0076553124992005</c:v>
                </c:pt>
                <c:pt idx="6278">
                  <c:v>4.0073165624992004</c:v>
                </c:pt>
                <c:pt idx="6279">
                  <c:v>4.0069871875007994</c:v>
                </c:pt>
                <c:pt idx="6280">
                  <c:v>4.0065600000000003</c:v>
                </c:pt>
                <c:pt idx="6281">
                  <c:v>4.0061259375007996</c:v>
                </c:pt>
                <c:pt idx="6282">
                  <c:v>4.0056868750016008</c:v>
                </c:pt>
                <c:pt idx="6283">
                  <c:v>4.0052846875007999</c:v>
                </c:pt>
                <c:pt idx="6284">
                  <c:v>4.0049090624992001</c:v>
                </c:pt>
                <c:pt idx="6285">
                  <c:v>4.0045099999999998</c:v>
                </c:pt>
                <c:pt idx="6286">
                  <c:v>4.0041303124992007</c:v>
                </c:pt>
                <c:pt idx="6287">
                  <c:v>4.0037206250016002</c:v>
                </c:pt>
                <c:pt idx="6288">
                  <c:v>4.0033849999999997</c:v>
                </c:pt>
                <c:pt idx="6289">
                  <c:v>4.0030368750016008</c:v>
                </c:pt>
                <c:pt idx="6290">
                  <c:v>4.0026853124992003</c:v>
                </c:pt>
                <c:pt idx="6291">
                  <c:v>4.002245625001601</c:v>
                </c:pt>
                <c:pt idx="6292">
                  <c:v>4.0019168750016005</c:v>
                </c:pt>
                <c:pt idx="6293">
                  <c:v>4.0015925000000001</c:v>
                </c:pt>
                <c:pt idx="6294">
                  <c:v>4.0012168750016004</c:v>
                </c:pt>
                <c:pt idx="6295">
                  <c:v>4.0008043750016009</c:v>
                </c:pt>
                <c:pt idx="6296">
                  <c:v>4.0004612499999999</c:v>
                </c:pt>
                <c:pt idx="6297">
                  <c:v>4.0000462499999996</c:v>
                </c:pt>
                <c:pt idx="6298">
                  <c:v>3.9996903124992005</c:v>
                </c:pt>
                <c:pt idx="6299">
                  <c:v>3.9993403124992004</c:v>
                </c:pt>
                <c:pt idx="6300">
                  <c:v>3.9988868750016007</c:v>
                </c:pt>
                <c:pt idx="6301">
                  <c:v>3.99849875</c:v>
                </c:pt>
                <c:pt idx="6302">
                  <c:v>3.9980956250016004</c:v>
                </c:pt>
                <c:pt idx="6303">
                  <c:v>3.9976503124992004</c:v>
                </c:pt>
                <c:pt idx="6304">
                  <c:v>3.9973256250016007</c:v>
                </c:pt>
                <c:pt idx="6305">
                  <c:v>3.9968890624992004</c:v>
                </c:pt>
                <c:pt idx="6306">
                  <c:v>3.9964934375007997</c:v>
                </c:pt>
                <c:pt idx="6307">
                  <c:v>3.9961590624992005</c:v>
                </c:pt>
                <c:pt idx="6308">
                  <c:v>3.9958331250016004</c:v>
                </c:pt>
                <c:pt idx="6309">
                  <c:v>3.9955112499999998</c:v>
                </c:pt>
                <c:pt idx="6310">
                  <c:v>3.9951387500000002</c:v>
                </c:pt>
                <c:pt idx="6311">
                  <c:v>3.9947009375007996</c:v>
                </c:pt>
                <c:pt idx="6312">
                  <c:v>3.9942834375007994</c:v>
                </c:pt>
                <c:pt idx="6313">
                  <c:v>3.9939387499999999</c:v>
                </c:pt>
                <c:pt idx="6314">
                  <c:v>3.9935871875007996</c:v>
                </c:pt>
                <c:pt idx="6315">
                  <c:v>3.9932037500000002</c:v>
                </c:pt>
                <c:pt idx="6316">
                  <c:v>3.9928362499999999</c:v>
                </c:pt>
                <c:pt idx="6317">
                  <c:v>3.9924775000000001</c:v>
                </c:pt>
                <c:pt idx="6318">
                  <c:v>3.9920953124992007</c:v>
                </c:pt>
                <c:pt idx="6319">
                  <c:v>3.9916737499999999</c:v>
                </c:pt>
                <c:pt idx="6320">
                  <c:v>3.9912831250016008</c:v>
                </c:pt>
                <c:pt idx="6321">
                  <c:v>3.9909118750016006</c:v>
                </c:pt>
                <c:pt idx="6322">
                  <c:v>3.9905821875007996</c:v>
                </c:pt>
                <c:pt idx="6323">
                  <c:v>3.9902234375007994</c:v>
                </c:pt>
                <c:pt idx="6324">
                  <c:v>3.9898178124992003</c:v>
                </c:pt>
                <c:pt idx="6325">
                  <c:v>3.9893815624992004</c:v>
                </c:pt>
                <c:pt idx="6326">
                  <c:v>3.9890065624992004</c:v>
                </c:pt>
                <c:pt idx="6327">
                  <c:v>3.9886853124992006</c:v>
                </c:pt>
                <c:pt idx="6328">
                  <c:v>3.9882724999999999</c:v>
                </c:pt>
                <c:pt idx="6329">
                  <c:v>3.9878437500000001</c:v>
                </c:pt>
                <c:pt idx="6330">
                  <c:v>3.9875228124992006</c:v>
                </c:pt>
                <c:pt idx="6331">
                  <c:v>3.9870681250016005</c:v>
                </c:pt>
                <c:pt idx="6332">
                  <c:v>3.9866528124992007</c:v>
                </c:pt>
                <c:pt idx="6333">
                  <c:v>3.9862581250016005</c:v>
                </c:pt>
                <c:pt idx="6334">
                  <c:v>3.9859328124992004</c:v>
                </c:pt>
                <c:pt idx="6335">
                  <c:v>3.9855109375007993</c:v>
                </c:pt>
                <c:pt idx="6336">
                  <c:v>3.98502</c:v>
                </c:pt>
                <c:pt idx="6337">
                  <c:v>3.9846703124992007</c:v>
                </c:pt>
                <c:pt idx="6338">
                  <c:v>3.9843165624992003</c:v>
                </c:pt>
                <c:pt idx="6339">
                  <c:v>3.9839224999999998</c:v>
                </c:pt>
                <c:pt idx="6340">
                  <c:v>3.9835400000000001</c:v>
                </c:pt>
                <c:pt idx="6341">
                  <c:v>3.98310875</c:v>
                </c:pt>
                <c:pt idx="6342">
                  <c:v>3.9826575000000002</c:v>
                </c:pt>
                <c:pt idx="6343">
                  <c:v>3.9822903124992006</c:v>
                </c:pt>
                <c:pt idx="6344">
                  <c:v>3.9819203124992004</c:v>
                </c:pt>
                <c:pt idx="6345">
                  <c:v>3.9815984375007996</c:v>
                </c:pt>
                <c:pt idx="6346">
                  <c:v>3.9812637500000001</c:v>
                </c:pt>
                <c:pt idx="6347">
                  <c:v>3.9809431250016005</c:v>
                </c:pt>
                <c:pt idx="6348">
                  <c:v>3.9804946875007996</c:v>
                </c:pt>
                <c:pt idx="6349">
                  <c:v>3.9800974999999998</c:v>
                </c:pt>
                <c:pt idx="6350">
                  <c:v>3.9797528124992003</c:v>
                </c:pt>
                <c:pt idx="6351">
                  <c:v>3.9793156250016004</c:v>
                </c:pt>
                <c:pt idx="6352">
                  <c:v>3.9789887500000001</c:v>
                </c:pt>
                <c:pt idx="6353">
                  <c:v>3.9786684375007995</c:v>
                </c:pt>
                <c:pt idx="6354">
                  <c:v>3.9783259375007995</c:v>
                </c:pt>
                <c:pt idx="6355">
                  <c:v>3.9779443750016004</c:v>
                </c:pt>
                <c:pt idx="6356">
                  <c:v>3.9775846875007996</c:v>
                </c:pt>
                <c:pt idx="6357">
                  <c:v>3.9772568750016006</c:v>
                </c:pt>
                <c:pt idx="6358">
                  <c:v>3.9768459375007996</c:v>
                </c:pt>
                <c:pt idx="6359">
                  <c:v>3.9764259375007995</c:v>
                </c:pt>
                <c:pt idx="6360">
                  <c:v>3.9760143750016006</c:v>
                </c:pt>
                <c:pt idx="6361">
                  <c:v>3.9755618750016004</c:v>
                </c:pt>
                <c:pt idx="6362">
                  <c:v>3.9751756250016004</c:v>
                </c:pt>
                <c:pt idx="6363">
                  <c:v>3.9747928124992007</c:v>
                </c:pt>
                <c:pt idx="6364">
                  <c:v>3.9744728124992004</c:v>
                </c:pt>
                <c:pt idx="6365">
                  <c:v>3.9740025000000001</c:v>
                </c:pt>
                <c:pt idx="6366">
                  <c:v>3.9735456250016008</c:v>
                </c:pt>
                <c:pt idx="6367">
                  <c:v>3.9731090624992005</c:v>
                </c:pt>
                <c:pt idx="6368">
                  <c:v>3.9727109375007994</c:v>
                </c:pt>
                <c:pt idx="6369">
                  <c:v>3.9723703124992005</c:v>
                </c:pt>
                <c:pt idx="6370">
                  <c:v>3.9720340624992003</c:v>
                </c:pt>
                <c:pt idx="6371">
                  <c:v>3.9716906250016004</c:v>
                </c:pt>
                <c:pt idx="6372">
                  <c:v>3.9713434375007997</c:v>
                </c:pt>
                <c:pt idx="6373">
                  <c:v>3.9710218750016004</c:v>
                </c:pt>
                <c:pt idx="6374">
                  <c:v>3.970615</c:v>
                </c:pt>
                <c:pt idx="6375">
                  <c:v>3.9702715624992004</c:v>
                </c:pt>
                <c:pt idx="6376">
                  <c:v>3.9699475</c:v>
                </c:pt>
                <c:pt idx="6377">
                  <c:v>3.9696137500000002</c:v>
                </c:pt>
                <c:pt idx="6378">
                  <c:v>3.9692828124992006</c:v>
                </c:pt>
                <c:pt idx="6379">
                  <c:v>3.9689456250016004</c:v>
                </c:pt>
                <c:pt idx="6380">
                  <c:v>3.9685668750016005</c:v>
                </c:pt>
                <c:pt idx="6381">
                  <c:v>3.9682309375007994</c:v>
                </c:pt>
                <c:pt idx="6382">
                  <c:v>3.9679012500000002</c:v>
                </c:pt>
                <c:pt idx="6383">
                  <c:v>3.9675612500000002</c:v>
                </c:pt>
                <c:pt idx="6384">
                  <c:v>3.9672368750016007</c:v>
                </c:pt>
                <c:pt idx="6385">
                  <c:v>3.9668231250016004</c:v>
                </c:pt>
                <c:pt idx="6386">
                  <c:v>3.9664825000000001</c:v>
                </c:pt>
                <c:pt idx="6387">
                  <c:v>3.9661368750016006</c:v>
                </c:pt>
                <c:pt idx="6388">
                  <c:v>3.9657825</c:v>
                </c:pt>
                <c:pt idx="6389">
                  <c:v>3.9654621875007994</c:v>
                </c:pt>
                <c:pt idx="6390">
                  <c:v>3.9651174999999999</c:v>
                </c:pt>
                <c:pt idx="6391">
                  <c:v>3.9647812500000001</c:v>
                </c:pt>
                <c:pt idx="6392">
                  <c:v>3.9644537500000001</c:v>
                </c:pt>
                <c:pt idx="6393">
                  <c:v>3.9641112500000002</c:v>
                </c:pt>
                <c:pt idx="6394">
                  <c:v>3.9636928124992004</c:v>
                </c:pt>
                <c:pt idx="6395">
                  <c:v>3.9632796875007994</c:v>
                </c:pt>
                <c:pt idx="6396">
                  <c:v>3.9629387500000002</c:v>
                </c:pt>
                <c:pt idx="6397">
                  <c:v>3.9625575</c:v>
                </c:pt>
                <c:pt idx="6398">
                  <c:v>3.9622184375007996</c:v>
                </c:pt>
                <c:pt idx="6399">
                  <c:v>3.9618040624992004</c:v>
                </c:pt>
                <c:pt idx="6400">
                  <c:v>3.9614721875007994</c:v>
                </c:pt>
                <c:pt idx="6401">
                  <c:v>3.9611465624992004</c:v>
                </c:pt>
                <c:pt idx="6402">
                  <c:v>3.9607625</c:v>
                </c:pt>
                <c:pt idx="6403">
                  <c:v>3.9603934375007994</c:v>
                </c:pt>
                <c:pt idx="6404">
                  <c:v>3.9599309375007996</c:v>
                </c:pt>
                <c:pt idx="6405">
                  <c:v>3.9595950000000002</c:v>
                </c:pt>
                <c:pt idx="6406">
                  <c:v>3.9592637499999999</c:v>
                </c:pt>
                <c:pt idx="6407">
                  <c:v>3.9588678124992005</c:v>
                </c:pt>
                <c:pt idx="6408">
                  <c:v>3.9585300000000001</c:v>
                </c:pt>
                <c:pt idx="6409">
                  <c:v>3.95820375</c:v>
                </c:pt>
                <c:pt idx="6410">
                  <c:v>3.9578487500000001</c:v>
                </c:pt>
                <c:pt idx="6411">
                  <c:v>3.9575174999999998</c:v>
                </c:pt>
                <c:pt idx="6412">
                  <c:v>3.9571909375007994</c:v>
                </c:pt>
                <c:pt idx="6413">
                  <c:v>3.9568509375007994</c:v>
                </c:pt>
                <c:pt idx="6414">
                  <c:v>3.9564721875007995</c:v>
                </c:pt>
                <c:pt idx="6415">
                  <c:v>3.9561515624992003</c:v>
                </c:pt>
                <c:pt idx="6416">
                  <c:v>3.9557687499999998</c:v>
                </c:pt>
                <c:pt idx="6417">
                  <c:v>3.9553709375007995</c:v>
                </c:pt>
                <c:pt idx="6418">
                  <c:v>3.9550450000000001</c:v>
                </c:pt>
                <c:pt idx="6419">
                  <c:v>3.9547309375007993</c:v>
                </c:pt>
                <c:pt idx="6420">
                  <c:v>3.9544353124992004</c:v>
                </c:pt>
                <c:pt idx="6421">
                  <c:v>3.95411</c:v>
                </c:pt>
                <c:pt idx="6422">
                  <c:v>3.9537818750016007</c:v>
                </c:pt>
                <c:pt idx="6423">
                  <c:v>3.9533962499999999</c:v>
                </c:pt>
                <c:pt idx="6424">
                  <c:v>3.9530500000000002</c:v>
                </c:pt>
                <c:pt idx="6425">
                  <c:v>3.9527065624992006</c:v>
                </c:pt>
                <c:pt idx="6426">
                  <c:v>3.9527787499999998</c:v>
                </c:pt>
                <c:pt idx="6427">
                  <c:v>3.9524521875007994</c:v>
                </c:pt>
                <c:pt idx="6428">
                  <c:v>3.9521818750016005</c:v>
                </c:pt>
                <c:pt idx="6429">
                  <c:v>3.9518328124992004</c:v>
                </c:pt>
                <c:pt idx="6430">
                  <c:v>3.9514484375007997</c:v>
                </c:pt>
                <c:pt idx="6431">
                  <c:v>3.9512103124992004</c:v>
                </c:pt>
                <c:pt idx="6432">
                  <c:v>3.9508596875007993</c:v>
                </c:pt>
                <c:pt idx="6433">
                  <c:v>3.9505334375007997</c:v>
                </c:pt>
                <c:pt idx="6434">
                  <c:v>3.9501678124992003</c:v>
                </c:pt>
                <c:pt idx="6435">
                  <c:v>3.94977</c:v>
                </c:pt>
                <c:pt idx="6436">
                  <c:v>3.9494240624992005</c:v>
                </c:pt>
                <c:pt idx="6437">
                  <c:v>3.9490559375007996</c:v>
                </c:pt>
                <c:pt idx="6438">
                  <c:v>3.9487534375007995</c:v>
                </c:pt>
                <c:pt idx="6439">
                  <c:v>3.9483999999999999</c:v>
                </c:pt>
                <c:pt idx="6440">
                  <c:v>3.9480037499999998</c:v>
                </c:pt>
                <c:pt idx="6441">
                  <c:v>3.9476737499999999</c:v>
                </c:pt>
                <c:pt idx="6442">
                  <c:v>3.9473381250016004</c:v>
                </c:pt>
                <c:pt idx="6443">
                  <c:v>3.9470034375007996</c:v>
                </c:pt>
                <c:pt idx="6444">
                  <c:v>3.9466412499999999</c:v>
                </c:pt>
                <c:pt idx="6445">
                  <c:v>3.9463062500000001</c:v>
                </c:pt>
                <c:pt idx="6446">
                  <c:v>3.9461956250016006</c:v>
                </c:pt>
                <c:pt idx="6447">
                  <c:v>3.9458562499999998</c:v>
                </c:pt>
                <c:pt idx="6448">
                  <c:v>3.9455693750016008</c:v>
                </c:pt>
                <c:pt idx="6449">
                  <c:v>3.9452440624992007</c:v>
                </c:pt>
                <c:pt idx="6450">
                  <c:v>3.9449168750016006</c:v>
                </c:pt>
                <c:pt idx="6451">
                  <c:v>3.9446268750016005</c:v>
                </c:pt>
                <c:pt idx="6452">
                  <c:v>3.9442531250016004</c:v>
                </c:pt>
                <c:pt idx="6453">
                  <c:v>3.9438900000000001</c:v>
                </c:pt>
                <c:pt idx="6454">
                  <c:v>3.9435693750016005</c:v>
                </c:pt>
                <c:pt idx="6455">
                  <c:v>3.9432340624992004</c:v>
                </c:pt>
                <c:pt idx="6456">
                  <c:v>3.9429115624992006</c:v>
                </c:pt>
                <c:pt idx="6457">
                  <c:v>3.9425521875007994</c:v>
                </c:pt>
                <c:pt idx="6458">
                  <c:v>3.9423071875007993</c:v>
                </c:pt>
                <c:pt idx="6459">
                  <c:v>3.9419374999999999</c:v>
                </c:pt>
                <c:pt idx="6460">
                  <c:v>3.9415159375007995</c:v>
                </c:pt>
                <c:pt idx="6461">
                  <c:v>3.9412265624992004</c:v>
                </c:pt>
                <c:pt idx="6462">
                  <c:v>3.9408634375007994</c:v>
                </c:pt>
                <c:pt idx="6463">
                  <c:v>3.9405346875007994</c:v>
                </c:pt>
                <c:pt idx="6464">
                  <c:v>3.940175</c:v>
                </c:pt>
                <c:pt idx="6465">
                  <c:v>3.9395965624992004</c:v>
                </c:pt>
                <c:pt idx="6466">
                  <c:v>3.9389015624992005</c:v>
                </c:pt>
                <c:pt idx="6467">
                  <c:v>3.9385509375007994</c:v>
                </c:pt>
                <c:pt idx="6468">
                  <c:v>3.9381271875007995</c:v>
                </c:pt>
                <c:pt idx="6469">
                  <c:v>3.9377512499999998</c:v>
                </c:pt>
                <c:pt idx="6470">
                  <c:v>3.93729</c:v>
                </c:pt>
                <c:pt idx="6471">
                  <c:v>3.9369437500000002</c:v>
                </c:pt>
                <c:pt idx="6472">
                  <c:v>3.9365131250016008</c:v>
                </c:pt>
                <c:pt idx="6473">
                  <c:v>3.9361159375007997</c:v>
                </c:pt>
                <c:pt idx="6474">
                  <c:v>3.9357506250016008</c:v>
                </c:pt>
                <c:pt idx="6475">
                  <c:v>3.9353493750016004</c:v>
                </c:pt>
                <c:pt idx="6476">
                  <c:v>3.9349037500000001</c:v>
                </c:pt>
                <c:pt idx="6477">
                  <c:v>3.9345181250016004</c:v>
                </c:pt>
                <c:pt idx="6478">
                  <c:v>3.9341075000000001</c:v>
                </c:pt>
                <c:pt idx="6479">
                  <c:v>3.9337471875007997</c:v>
                </c:pt>
                <c:pt idx="6480">
                  <c:v>3.9333018750016007</c:v>
                </c:pt>
                <c:pt idx="6481">
                  <c:v>3.9329456250016004</c:v>
                </c:pt>
                <c:pt idx="6482">
                  <c:v>3.9325956250016008</c:v>
                </c:pt>
                <c:pt idx="6483">
                  <c:v>3.9322143750016005</c:v>
                </c:pt>
                <c:pt idx="6484">
                  <c:v>3.9318881250016005</c:v>
                </c:pt>
                <c:pt idx="6485">
                  <c:v>3.9315096875007995</c:v>
                </c:pt>
                <c:pt idx="6486">
                  <c:v>3.9311478124992005</c:v>
                </c:pt>
                <c:pt idx="6487">
                  <c:v>3.93072</c:v>
                </c:pt>
                <c:pt idx="6488">
                  <c:v>3.9303637500000002</c:v>
                </c:pt>
                <c:pt idx="6489">
                  <c:v>3.9300378124992004</c:v>
                </c:pt>
                <c:pt idx="6490">
                  <c:v>3.9296359375007994</c:v>
                </c:pt>
                <c:pt idx="6491">
                  <c:v>3.9292818750016005</c:v>
                </c:pt>
                <c:pt idx="6492">
                  <c:v>3.9289528124992006</c:v>
                </c:pt>
                <c:pt idx="6493">
                  <c:v>3.9285712500000001</c:v>
                </c:pt>
                <c:pt idx="6494">
                  <c:v>3.9282140624992006</c:v>
                </c:pt>
                <c:pt idx="6495">
                  <c:v>3.9277953124992004</c:v>
                </c:pt>
                <c:pt idx="6496">
                  <c:v>3.9273856250016004</c:v>
                </c:pt>
                <c:pt idx="6497">
                  <c:v>3.9270637499999999</c:v>
                </c:pt>
                <c:pt idx="6498">
                  <c:v>3.9267181250016008</c:v>
                </c:pt>
                <c:pt idx="6499">
                  <c:v>3.9263940624992006</c:v>
                </c:pt>
                <c:pt idx="6500">
                  <c:v>3.9260631250016007</c:v>
                </c:pt>
                <c:pt idx="6501">
                  <c:v>3.9256646875007997</c:v>
                </c:pt>
                <c:pt idx="6502">
                  <c:v>3.9253293750016005</c:v>
                </c:pt>
                <c:pt idx="6503">
                  <c:v>3.9249959375007997</c:v>
                </c:pt>
                <c:pt idx="6504">
                  <c:v>3.9246365624992006</c:v>
                </c:pt>
                <c:pt idx="6505">
                  <c:v>3.9242253124992006</c:v>
                </c:pt>
                <c:pt idx="6506">
                  <c:v>3.9238662500000001</c:v>
                </c:pt>
                <c:pt idx="6507">
                  <c:v>3.9235312499999999</c:v>
                </c:pt>
                <c:pt idx="6508">
                  <c:v>3.9230996875007995</c:v>
                </c:pt>
                <c:pt idx="6509">
                  <c:v>3.9227340624992006</c:v>
                </c:pt>
                <c:pt idx="6510">
                  <c:v>3.9223884375007994</c:v>
                </c:pt>
                <c:pt idx="6511">
                  <c:v>3.9219718750016006</c:v>
                </c:pt>
                <c:pt idx="6512">
                  <c:v>3.9216437499999999</c:v>
                </c:pt>
                <c:pt idx="6513">
                  <c:v>3.9213181250016005</c:v>
                </c:pt>
                <c:pt idx="6514">
                  <c:v>3.9208850000000002</c:v>
                </c:pt>
                <c:pt idx="6515">
                  <c:v>3.9205106250016004</c:v>
                </c:pt>
                <c:pt idx="6516">
                  <c:v>3.9201687500000002</c:v>
                </c:pt>
                <c:pt idx="6517">
                  <c:v>3.9198421875007994</c:v>
                </c:pt>
                <c:pt idx="6518">
                  <c:v>3.919505</c:v>
                </c:pt>
                <c:pt idx="6519">
                  <c:v>3.9191587499999998</c:v>
                </c:pt>
                <c:pt idx="6520">
                  <c:v>3.9188031250016007</c:v>
                </c:pt>
                <c:pt idx="6521">
                  <c:v>3.9184793750016005</c:v>
                </c:pt>
                <c:pt idx="6522">
                  <c:v>3.9181328124992003</c:v>
                </c:pt>
                <c:pt idx="6523">
                  <c:v>3.9177499999999998</c:v>
                </c:pt>
                <c:pt idx="6524">
                  <c:v>3.9174228124992005</c:v>
                </c:pt>
                <c:pt idx="6525">
                  <c:v>3.9170528124992003</c:v>
                </c:pt>
                <c:pt idx="6526">
                  <c:v>3.9167056250016006</c:v>
                </c:pt>
                <c:pt idx="6527">
                  <c:v>3.9163640624992007</c:v>
                </c:pt>
                <c:pt idx="6528">
                  <c:v>3.9160349999999999</c:v>
                </c:pt>
                <c:pt idx="6529">
                  <c:v>3.9156840624992006</c:v>
                </c:pt>
                <c:pt idx="6530">
                  <c:v>3.9152865624992006</c:v>
                </c:pt>
                <c:pt idx="6531">
                  <c:v>3.9149656250016007</c:v>
                </c:pt>
                <c:pt idx="6532">
                  <c:v>3.9146321875007994</c:v>
                </c:pt>
                <c:pt idx="6533">
                  <c:v>3.9142596875007993</c:v>
                </c:pt>
                <c:pt idx="6534">
                  <c:v>3.9139321875007993</c:v>
                </c:pt>
                <c:pt idx="6535">
                  <c:v>3.9136071875007996</c:v>
                </c:pt>
                <c:pt idx="6536">
                  <c:v>3.9132346875007995</c:v>
                </c:pt>
                <c:pt idx="6537">
                  <c:v>3.9127756250016006</c:v>
                </c:pt>
                <c:pt idx="6538">
                  <c:v>3.9124340624992007</c:v>
                </c:pt>
                <c:pt idx="6539">
                  <c:v>3.9120875000000002</c:v>
                </c:pt>
                <c:pt idx="6540">
                  <c:v>3.9116650000000002</c:v>
                </c:pt>
                <c:pt idx="6541">
                  <c:v>3.9113099999999998</c:v>
                </c:pt>
                <c:pt idx="6542">
                  <c:v>3.9109581250016006</c:v>
                </c:pt>
                <c:pt idx="6543">
                  <c:v>3.9106100000000001</c:v>
                </c:pt>
                <c:pt idx="6544">
                  <c:v>3.9102125000000001</c:v>
                </c:pt>
                <c:pt idx="6545">
                  <c:v>3.9098456250016005</c:v>
                </c:pt>
                <c:pt idx="6546">
                  <c:v>3.9093846875007996</c:v>
                </c:pt>
                <c:pt idx="6547">
                  <c:v>3.9090012500000002</c:v>
                </c:pt>
                <c:pt idx="6548">
                  <c:v>3.9086534375007993</c:v>
                </c:pt>
                <c:pt idx="6549">
                  <c:v>3.9082590624992006</c:v>
                </c:pt>
                <c:pt idx="6550">
                  <c:v>3.9078559375007993</c:v>
                </c:pt>
                <c:pt idx="6551">
                  <c:v>3.9074943750016007</c:v>
                </c:pt>
                <c:pt idx="6552">
                  <c:v>3.9071506250016004</c:v>
                </c:pt>
                <c:pt idx="6553">
                  <c:v>3.9067846875007994</c:v>
                </c:pt>
                <c:pt idx="6554">
                  <c:v>3.9064606250016007</c:v>
                </c:pt>
                <c:pt idx="6555">
                  <c:v>3.9060950000000001</c:v>
                </c:pt>
                <c:pt idx="6556">
                  <c:v>3.9057612499999999</c:v>
                </c:pt>
                <c:pt idx="6557">
                  <c:v>3.9054350000000002</c:v>
                </c:pt>
                <c:pt idx="6558">
                  <c:v>3.9050968750016004</c:v>
                </c:pt>
                <c:pt idx="6559">
                  <c:v>3.9047418750016005</c:v>
                </c:pt>
                <c:pt idx="6560">
                  <c:v>3.9044159375007994</c:v>
                </c:pt>
                <c:pt idx="6561">
                  <c:v>3.9040684375007997</c:v>
                </c:pt>
                <c:pt idx="6562">
                  <c:v>3.9037471875007994</c:v>
                </c:pt>
                <c:pt idx="6563">
                  <c:v>3.9033574999999998</c:v>
                </c:pt>
                <c:pt idx="6564">
                  <c:v>3.9029609375007994</c:v>
                </c:pt>
                <c:pt idx="6565">
                  <c:v>3.90261375</c:v>
                </c:pt>
                <c:pt idx="6566">
                  <c:v>3.9022806250016004</c:v>
                </c:pt>
                <c:pt idx="6567">
                  <c:v>3.9019546875007993</c:v>
                </c:pt>
                <c:pt idx="6568">
                  <c:v>3.9016243750016004</c:v>
                </c:pt>
                <c:pt idx="6569">
                  <c:v>3.90128875</c:v>
                </c:pt>
                <c:pt idx="6570">
                  <c:v>3.9009162499999999</c:v>
                </c:pt>
                <c:pt idx="6571">
                  <c:v>3.9005606250016007</c:v>
                </c:pt>
                <c:pt idx="6572">
                  <c:v>3.9001934375007994</c:v>
                </c:pt>
                <c:pt idx="6573">
                  <c:v>3.8998656250016004</c:v>
                </c:pt>
                <c:pt idx="6574">
                  <c:v>3.8995343750016005</c:v>
                </c:pt>
                <c:pt idx="6575">
                  <c:v>3.8991475000000002</c:v>
                </c:pt>
                <c:pt idx="6576">
                  <c:v>3.89880125</c:v>
                </c:pt>
                <c:pt idx="6577">
                  <c:v>3.8983906250016007</c:v>
                </c:pt>
                <c:pt idx="6578">
                  <c:v>3.8980703124992004</c:v>
                </c:pt>
                <c:pt idx="6579">
                  <c:v>3.89767375</c:v>
                </c:pt>
                <c:pt idx="6580">
                  <c:v>3.8972996875007997</c:v>
                </c:pt>
                <c:pt idx="6581">
                  <c:v>3.8969631250016006</c:v>
                </c:pt>
                <c:pt idx="6582">
                  <c:v>3.89663125</c:v>
                </c:pt>
                <c:pt idx="6583">
                  <c:v>3.89629125</c:v>
                </c:pt>
                <c:pt idx="6584">
                  <c:v>3.8959646875007996</c:v>
                </c:pt>
                <c:pt idx="6585">
                  <c:v>3.8955681250016005</c:v>
                </c:pt>
                <c:pt idx="6586">
                  <c:v>3.8951746875007993</c:v>
                </c:pt>
                <c:pt idx="6587">
                  <c:v>3.8948403124992006</c:v>
                </c:pt>
                <c:pt idx="6588">
                  <c:v>3.8945196875007997</c:v>
                </c:pt>
                <c:pt idx="6589">
                  <c:v>3.8940887499999999</c:v>
                </c:pt>
                <c:pt idx="6590">
                  <c:v>3.8936693750016005</c:v>
                </c:pt>
                <c:pt idx="6591">
                  <c:v>3.8933209375007993</c:v>
                </c:pt>
                <c:pt idx="6592">
                  <c:v>3.8929768750016005</c:v>
                </c:pt>
                <c:pt idx="6593">
                  <c:v>3.8925943750016008</c:v>
                </c:pt>
                <c:pt idx="6594">
                  <c:v>3.8922281250016004</c:v>
                </c:pt>
                <c:pt idx="6595">
                  <c:v>3.8918750000000002</c:v>
                </c:pt>
                <c:pt idx="6596">
                  <c:v>3.8914596875007996</c:v>
                </c:pt>
                <c:pt idx="6597">
                  <c:v>3.8911181250016007</c:v>
                </c:pt>
                <c:pt idx="6598">
                  <c:v>3.8907968750016004</c:v>
                </c:pt>
                <c:pt idx="6599">
                  <c:v>3.8904293750016006</c:v>
                </c:pt>
                <c:pt idx="6600">
                  <c:v>3.8901996875007994</c:v>
                </c:pt>
                <c:pt idx="6601">
                  <c:v>3.8898721875007993</c:v>
                </c:pt>
                <c:pt idx="6602">
                  <c:v>3.8895006250016007</c:v>
                </c:pt>
                <c:pt idx="6603">
                  <c:v>3.8891746875007995</c:v>
                </c:pt>
                <c:pt idx="6604">
                  <c:v>3.8887568750016004</c:v>
                </c:pt>
                <c:pt idx="6605">
                  <c:v>3.8884290624992004</c:v>
                </c:pt>
                <c:pt idx="6606">
                  <c:v>3.8880565624992003</c:v>
                </c:pt>
                <c:pt idx="6607">
                  <c:v>3.8877309375007996</c:v>
                </c:pt>
                <c:pt idx="6608">
                  <c:v>3.8873943750016005</c:v>
                </c:pt>
                <c:pt idx="6609">
                  <c:v>3.8870253124992007</c:v>
                </c:pt>
                <c:pt idx="6610">
                  <c:v>3.8865965624992005</c:v>
                </c:pt>
                <c:pt idx="6611">
                  <c:v>3.8862675000000002</c:v>
                </c:pt>
                <c:pt idx="6612">
                  <c:v>3.8859462499999999</c:v>
                </c:pt>
                <c:pt idx="6613">
                  <c:v>3.8855521875007994</c:v>
                </c:pt>
                <c:pt idx="6614">
                  <c:v>3.8851599999999999</c:v>
                </c:pt>
                <c:pt idx="6615">
                  <c:v>3.8848118750016005</c:v>
                </c:pt>
                <c:pt idx="6616">
                  <c:v>3.8844684375007996</c:v>
                </c:pt>
                <c:pt idx="6617">
                  <c:v>3.8840878124992004</c:v>
                </c:pt>
                <c:pt idx="6618">
                  <c:v>3.8836831250016006</c:v>
                </c:pt>
                <c:pt idx="6619">
                  <c:v>3.8833590624992005</c:v>
                </c:pt>
                <c:pt idx="6620">
                  <c:v>3.8830281250016006</c:v>
                </c:pt>
                <c:pt idx="6621">
                  <c:v>3.8826315624992005</c:v>
                </c:pt>
                <c:pt idx="6622">
                  <c:v>3.8823056250016004</c:v>
                </c:pt>
                <c:pt idx="6623">
                  <c:v>3.8818943750016004</c:v>
                </c:pt>
                <c:pt idx="6624">
                  <c:v>3.8815650000000002</c:v>
                </c:pt>
                <c:pt idx="6625">
                  <c:v>3.8812140624992004</c:v>
                </c:pt>
                <c:pt idx="6626">
                  <c:v>3.8808931250016006</c:v>
                </c:pt>
                <c:pt idx="6627">
                  <c:v>3.8805403124992006</c:v>
                </c:pt>
                <c:pt idx="6628">
                  <c:v>3.8802040624992005</c:v>
                </c:pt>
                <c:pt idx="6629">
                  <c:v>3.8798043750016005</c:v>
                </c:pt>
                <c:pt idx="6630">
                  <c:v>3.8795003124992005</c:v>
                </c:pt>
                <c:pt idx="6631">
                  <c:v>3.8791328124992006</c:v>
                </c:pt>
                <c:pt idx="6632">
                  <c:v>3.8787615624992005</c:v>
                </c:pt>
                <c:pt idx="6633">
                  <c:v>3.8784337500000001</c:v>
                </c:pt>
                <c:pt idx="6634">
                  <c:v>3.8781034375007994</c:v>
                </c:pt>
                <c:pt idx="6635">
                  <c:v>3.8777681250016007</c:v>
                </c:pt>
                <c:pt idx="6636">
                  <c:v>3.8774296875007996</c:v>
                </c:pt>
                <c:pt idx="6637">
                  <c:v>3.8770690624992006</c:v>
                </c:pt>
                <c:pt idx="6638">
                  <c:v>3.8767187500000002</c:v>
                </c:pt>
                <c:pt idx="6639">
                  <c:v>3.8763887499999998</c:v>
                </c:pt>
                <c:pt idx="6640">
                  <c:v>3.8761606250016007</c:v>
                </c:pt>
                <c:pt idx="6641">
                  <c:v>3.8759659375007995</c:v>
                </c:pt>
                <c:pt idx="6642">
                  <c:v>3.8757487500000001</c:v>
                </c:pt>
                <c:pt idx="6643">
                  <c:v>3.8758196875007993</c:v>
                </c:pt>
                <c:pt idx="6644">
                  <c:v>3.8754759375007994</c:v>
                </c:pt>
                <c:pt idx="6645">
                  <c:v>3.8752493750016006</c:v>
                </c:pt>
                <c:pt idx="6646">
                  <c:v>3.8751674999999999</c:v>
                </c:pt>
                <c:pt idx="6647">
                  <c:v>3.8748046875007995</c:v>
                </c:pt>
                <c:pt idx="6648">
                  <c:v>3.8744353124992004</c:v>
                </c:pt>
                <c:pt idx="6649">
                  <c:v>3.8740646875007996</c:v>
                </c:pt>
                <c:pt idx="6650">
                  <c:v>3.8737768750016004</c:v>
                </c:pt>
                <c:pt idx="6651">
                  <c:v>3.8734540624992007</c:v>
                </c:pt>
                <c:pt idx="6652">
                  <c:v>3.8731215624992004</c:v>
                </c:pt>
                <c:pt idx="6653">
                  <c:v>3.8729365624992007</c:v>
                </c:pt>
                <c:pt idx="6654">
                  <c:v>3.8726153124992004</c:v>
                </c:pt>
                <c:pt idx="6655">
                  <c:v>3.8722337499999999</c:v>
                </c:pt>
                <c:pt idx="6656">
                  <c:v>3.8721096875007994</c:v>
                </c:pt>
                <c:pt idx="6657">
                  <c:v>3.8719331250016005</c:v>
                </c:pt>
                <c:pt idx="6658">
                  <c:v>3.8716009375007996</c:v>
                </c:pt>
                <c:pt idx="6659">
                  <c:v>3.8715371875007993</c:v>
                </c:pt>
                <c:pt idx="6660">
                  <c:v>3.8714056250016005</c:v>
                </c:pt>
                <c:pt idx="6661">
                  <c:v>3.8712225</c:v>
                </c:pt>
                <c:pt idx="6662">
                  <c:v>3.8709962500000001</c:v>
                </c:pt>
                <c:pt idx="6663">
                  <c:v>3.8706456250016004</c:v>
                </c:pt>
                <c:pt idx="6664">
                  <c:v>3.8703684375007996</c:v>
                </c:pt>
                <c:pt idx="6665">
                  <c:v>3.8700299999999999</c:v>
                </c:pt>
                <c:pt idx="6666">
                  <c:v>3.8699090624992003</c:v>
                </c:pt>
                <c:pt idx="6667">
                  <c:v>3.8695728124992006</c:v>
                </c:pt>
                <c:pt idx="6668">
                  <c:v>3.8693871875007995</c:v>
                </c:pt>
                <c:pt idx="6669">
                  <c:v>3.8689143750016006</c:v>
                </c:pt>
                <c:pt idx="6670">
                  <c:v>3.8685062499999998</c:v>
                </c:pt>
                <c:pt idx="6671">
                  <c:v>3.8679606250016008</c:v>
                </c:pt>
                <c:pt idx="6672">
                  <c:v>3.8673481250016004</c:v>
                </c:pt>
                <c:pt idx="6673">
                  <c:v>3.8666921875007993</c:v>
                </c:pt>
                <c:pt idx="6674">
                  <c:v>3.8662556250016005</c:v>
                </c:pt>
                <c:pt idx="6675">
                  <c:v>3.8659187500000001</c:v>
                </c:pt>
                <c:pt idx="6676">
                  <c:v>3.8655768750016004</c:v>
                </c:pt>
                <c:pt idx="6677">
                  <c:v>3.8652371875007994</c:v>
                </c:pt>
                <c:pt idx="6678">
                  <c:v>3.8649140624992007</c:v>
                </c:pt>
                <c:pt idx="6679">
                  <c:v>3.8645081250016005</c:v>
                </c:pt>
                <c:pt idx="6680">
                  <c:v>3.8640906250016007</c:v>
                </c:pt>
                <c:pt idx="6681">
                  <c:v>3.8637409375007996</c:v>
                </c:pt>
                <c:pt idx="6682">
                  <c:v>3.8634009375007996</c:v>
                </c:pt>
                <c:pt idx="6683">
                  <c:v>3.8630787500000001</c:v>
                </c:pt>
                <c:pt idx="6684">
                  <c:v>3.8627115624992006</c:v>
                </c:pt>
                <c:pt idx="6685">
                  <c:v>3.8623271875007994</c:v>
                </c:pt>
                <c:pt idx="6686">
                  <c:v>3.8619603124992006</c:v>
                </c:pt>
                <c:pt idx="6687">
                  <c:v>3.861605</c:v>
                </c:pt>
                <c:pt idx="6688">
                  <c:v>3.8612034375007993</c:v>
                </c:pt>
                <c:pt idx="6689">
                  <c:v>3.8608712500000002</c:v>
                </c:pt>
                <c:pt idx="6690">
                  <c:v>3.86054875</c:v>
                </c:pt>
                <c:pt idx="6691">
                  <c:v>3.8602196875007997</c:v>
                </c:pt>
                <c:pt idx="6692">
                  <c:v>3.8598468750016006</c:v>
                </c:pt>
                <c:pt idx="6693">
                  <c:v>3.8595059375007996</c:v>
                </c:pt>
                <c:pt idx="6694">
                  <c:v>3.8592893750016004</c:v>
                </c:pt>
                <c:pt idx="6695">
                  <c:v>3.8588996875007995</c:v>
                </c:pt>
                <c:pt idx="6696">
                  <c:v>3.8586103124992004</c:v>
                </c:pt>
                <c:pt idx="6697">
                  <c:v>3.8582206250016005</c:v>
                </c:pt>
                <c:pt idx="6698">
                  <c:v>3.8578684375007994</c:v>
                </c:pt>
                <c:pt idx="6699">
                  <c:v>3.8575018750016006</c:v>
                </c:pt>
                <c:pt idx="6700">
                  <c:v>3.8571456250016007</c:v>
                </c:pt>
                <c:pt idx="6701">
                  <c:v>3.8570209375007996</c:v>
                </c:pt>
                <c:pt idx="6702">
                  <c:v>3.8565999999999998</c:v>
                </c:pt>
                <c:pt idx="6703">
                  <c:v>3.8562496875007994</c:v>
                </c:pt>
                <c:pt idx="6704">
                  <c:v>3.8558453124992007</c:v>
                </c:pt>
                <c:pt idx="6705">
                  <c:v>3.8555990624992007</c:v>
                </c:pt>
                <c:pt idx="6706">
                  <c:v>3.8554715624992006</c:v>
                </c:pt>
                <c:pt idx="6707">
                  <c:v>3.8551537499999999</c:v>
                </c:pt>
                <c:pt idx="6708">
                  <c:v>3.8549449999999998</c:v>
                </c:pt>
                <c:pt idx="6709">
                  <c:v>3.8545921875007996</c:v>
                </c:pt>
                <c:pt idx="6710">
                  <c:v>3.8542715624992003</c:v>
                </c:pt>
                <c:pt idx="6711">
                  <c:v>3.8540203124992005</c:v>
                </c:pt>
                <c:pt idx="6712">
                  <c:v>3.85369875</c:v>
                </c:pt>
                <c:pt idx="6713">
                  <c:v>3.8533115624992007</c:v>
                </c:pt>
                <c:pt idx="6714">
                  <c:v>3.8529437500000001</c:v>
                </c:pt>
                <c:pt idx="6715">
                  <c:v>3.8526259375007994</c:v>
                </c:pt>
                <c:pt idx="6716">
                  <c:v>3.8522793750016007</c:v>
                </c:pt>
                <c:pt idx="6717">
                  <c:v>3.8519171875007996</c:v>
                </c:pt>
                <c:pt idx="6718">
                  <c:v>3.8515837500000001</c:v>
                </c:pt>
                <c:pt idx="6719">
                  <c:v>3.8512149999999998</c:v>
                </c:pt>
                <c:pt idx="6720">
                  <c:v>3.8508874999999998</c:v>
                </c:pt>
                <c:pt idx="6721">
                  <c:v>3.8505478124992005</c:v>
                </c:pt>
                <c:pt idx="6722">
                  <c:v>3.8501253124992005</c:v>
                </c:pt>
                <c:pt idx="6723">
                  <c:v>3.8497949999999999</c:v>
                </c:pt>
                <c:pt idx="6724">
                  <c:v>3.8493993750016005</c:v>
                </c:pt>
                <c:pt idx="6725">
                  <c:v>3.8490596875007994</c:v>
                </c:pt>
                <c:pt idx="6726">
                  <c:v>3.8486803124992006</c:v>
                </c:pt>
                <c:pt idx="6727">
                  <c:v>3.8483059375007995</c:v>
                </c:pt>
                <c:pt idx="6728">
                  <c:v>3.8479484375007993</c:v>
                </c:pt>
                <c:pt idx="6729">
                  <c:v>3.8476281250016005</c:v>
                </c:pt>
                <c:pt idx="6730">
                  <c:v>3.8473859375007997</c:v>
                </c:pt>
                <c:pt idx="6731">
                  <c:v>3.8470499999999999</c:v>
                </c:pt>
                <c:pt idx="6732">
                  <c:v>3.8468737499999999</c:v>
                </c:pt>
                <c:pt idx="6733">
                  <c:v>3.8464912500000001</c:v>
                </c:pt>
                <c:pt idx="6734">
                  <c:v>3.8461640624992004</c:v>
                </c:pt>
                <c:pt idx="6735">
                  <c:v>3.8460281250016006</c:v>
                </c:pt>
                <c:pt idx="6736">
                  <c:v>3.8457659375007993</c:v>
                </c:pt>
                <c:pt idx="6737">
                  <c:v>3.8453668750016008</c:v>
                </c:pt>
                <c:pt idx="6738">
                  <c:v>3.8450193750016006</c:v>
                </c:pt>
                <c:pt idx="6739">
                  <c:v>3.8447815624992003</c:v>
                </c:pt>
                <c:pt idx="6740">
                  <c:v>3.8446359375007995</c:v>
                </c:pt>
                <c:pt idx="6741">
                  <c:v>3.8442478124992006</c:v>
                </c:pt>
                <c:pt idx="6742">
                  <c:v>3.8438724999999998</c:v>
                </c:pt>
                <c:pt idx="6743">
                  <c:v>3.8435428124992006</c:v>
                </c:pt>
                <c:pt idx="6744">
                  <c:v>3.8432053124992005</c:v>
                </c:pt>
                <c:pt idx="6745">
                  <c:v>3.8428687500000001</c:v>
                </c:pt>
                <c:pt idx="6746">
                  <c:v>3.8425162500000001</c:v>
                </c:pt>
                <c:pt idx="6747">
                  <c:v>3.8421821875007995</c:v>
                </c:pt>
                <c:pt idx="6748">
                  <c:v>3.8418290624992006</c:v>
                </c:pt>
                <c:pt idx="6749">
                  <c:v>3.8414828124992004</c:v>
                </c:pt>
                <c:pt idx="6750">
                  <c:v>3.8412206250016006</c:v>
                </c:pt>
                <c:pt idx="6751">
                  <c:v>3.8408434375007996</c:v>
                </c:pt>
                <c:pt idx="6752">
                  <c:v>3.8405156250016006</c:v>
                </c:pt>
                <c:pt idx="6753">
                  <c:v>3.8402143750016005</c:v>
                </c:pt>
                <c:pt idx="6754">
                  <c:v>3.8399131250016008</c:v>
                </c:pt>
                <c:pt idx="6755">
                  <c:v>3.8395706250016004</c:v>
                </c:pt>
                <c:pt idx="6756">
                  <c:v>3.8392300000000001</c:v>
                </c:pt>
                <c:pt idx="6757">
                  <c:v>3.8388962499999999</c:v>
                </c:pt>
                <c:pt idx="6758">
                  <c:v>3.8385546875007996</c:v>
                </c:pt>
                <c:pt idx="6759">
                  <c:v>3.8383240624992006</c:v>
                </c:pt>
                <c:pt idx="6760">
                  <c:v>3.8381681250016007</c:v>
                </c:pt>
                <c:pt idx="6761">
                  <c:v>3.8380181250016006</c:v>
                </c:pt>
                <c:pt idx="6762">
                  <c:v>3.83768625</c:v>
                </c:pt>
                <c:pt idx="6763">
                  <c:v>3.8373443750016007</c:v>
                </c:pt>
                <c:pt idx="6764">
                  <c:v>3.8371843750016006</c:v>
                </c:pt>
                <c:pt idx="6765">
                  <c:v>3.8371521875007994</c:v>
                </c:pt>
                <c:pt idx="6766">
                  <c:v>3.8371175000000002</c:v>
                </c:pt>
                <c:pt idx="6767">
                  <c:v>3.8367193750016004</c:v>
                </c:pt>
                <c:pt idx="6768">
                  <c:v>3.8362943750016005</c:v>
                </c:pt>
                <c:pt idx="6769">
                  <c:v>3.8359200000000002</c:v>
                </c:pt>
                <c:pt idx="6770">
                  <c:v>3.8355487500000001</c:v>
                </c:pt>
                <c:pt idx="6771">
                  <c:v>3.8352050000000002</c:v>
                </c:pt>
                <c:pt idx="6772">
                  <c:v>3.8348509375007995</c:v>
                </c:pt>
                <c:pt idx="6773">
                  <c:v>3.8344812500000001</c:v>
                </c:pt>
                <c:pt idx="6774">
                  <c:v>3.8341090624992007</c:v>
                </c:pt>
                <c:pt idx="6775">
                  <c:v>3.8337559375007997</c:v>
                </c:pt>
                <c:pt idx="6776">
                  <c:v>3.8334337500000002</c:v>
                </c:pt>
                <c:pt idx="6777">
                  <c:v>3.8331121875007996</c:v>
                </c:pt>
                <c:pt idx="6778">
                  <c:v>3.8329181250016005</c:v>
                </c:pt>
                <c:pt idx="6779">
                  <c:v>3.8326071875007997</c:v>
                </c:pt>
                <c:pt idx="6780">
                  <c:v>3.8322628124992004</c:v>
                </c:pt>
                <c:pt idx="6781">
                  <c:v>3.8319693750016004</c:v>
                </c:pt>
                <c:pt idx="6782">
                  <c:v>3.8315324999999998</c:v>
                </c:pt>
                <c:pt idx="6783">
                  <c:v>3.8311771875007996</c:v>
                </c:pt>
                <c:pt idx="6784">
                  <c:v>3.8308475</c:v>
                </c:pt>
                <c:pt idx="6785">
                  <c:v>3.8305221875007995</c:v>
                </c:pt>
                <c:pt idx="6786">
                  <c:v>3.8301659375007997</c:v>
                </c:pt>
                <c:pt idx="6787">
                  <c:v>3.8298318750016005</c:v>
                </c:pt>
                <c:pt idx="6788">
                  <c:v>3.8294884375007996</c:v>
                </c:pt>
                <c:pt idx="6789">
                  <c:v>3.8291615624992006</c:v>
                </c:pt>
                <c:pt idx="6790">
                  <c:v>3.8288199999999999</c:v>
                </c:pt>
                <c:pt idx="6791">
                  <c:v>3.8285521875007995</c:v>
                </c:pt>
                <c:pt idx="6792">
                  <c:v>3.8282696875007995</c:v>
                </c:pt>
                <c:pt idx="6793">
                  <c:v>3.8280156250016004</c:v>
                </c:pt>
                <c:pt idx="6794">
                  <c:v>3.8276853124992005</c:v>
                </c:pt>
                <c:pt idx="6795">
                  <c:v>3.8273328124992005</c:v>
                </c:pt>
                <c:pt idx="6796">
                  <c:v>3.8269950000000001</c:v>
                </c:pt>
                <c:pt idx="6797">
                  <c:v>3.8266478124992007</c:v>
                </c:pt>
                <c:pt idx="6798">
                  <c:v>3.8265496875007994</c:v>
                </c:pt>
                <c:pt idx="6799">
                  <c:v>3.8264218750016008</c:v>
                </c:pt>
                <c:pt idx="6800">
                  <c:v>3.8263009375007995</c:v>
                </c:pt>
                <c:pt idx="6801">
                  <c:v>3.8261362499999998</c:v>
                </c:pt>
                <c:pt idx="6802">
                  <c:v>3.8258868750016006</c:v>
                </c:pt>
                <c:pt idx="6803">
                  <c:v>3.8259362499999998</c:v>
                </c:pt>
                <c:pt idx="6804">
                  <c:v>3.8258946875007993</c:v>
                </c:pt>
                <c:pt idx="6805">
                  <c:v>3.8255865624992005</c:v>
                </c:pt>
                <c:pt idx="6806">
                  <c:v>3.8253149999999998</c:v>
                </c:pt>
                <c:pt idx="6807">
                  <c:v>3.8249512499999998</c:v>
                </c:pt>
                <c:pt idx="6808">
                  <c:v>3.8248546875007996</c:v>
                </c:pt>
                <c:pt idx="6809">
                  <c:v>3.8246103124992006</c:v>
                </c:pt>
                <c:pt idx="6810">
                  <c:v>3.8245796875007994</c:v>
                </c:pt>
                <c:pt idx="6811">
                  <c:v>3.8244546875007996</c:v>
                </c:pt>
                <c:pt idx="6812">
                  <c:v>3.8242746875007994</c:v>
                </c:pt>
                <c:pt idx="6813">
                  <c:v>3.8240021875007995</c:v>
                </c:pt>
                <c:pt idx="6814">
                  <c:v>3.8236371875007995</c:v>
                </c:pt>
                <c:pt idx="6815">
                  <c:v>3.8233931250016004</c:v>
                </c:pt>
                <c:pt idx="6816">
                  <c:v>3.8230446875007993</c:v>
                </c:pt>
                <c:pt idx="6817">
                  <c:v>3.8227946875007994</c:v>
                </c:pt>
                <c:pt idx="6818">
                  <c:v>3.8226912500000001</c:v>
                </c:pt>
                <c:pt idx="6819">
                  <c:v>3.8224278124992006</c:v>
                </c:pt>
                <c:pt idx="6820">
                  <c:v>3.8221159375007994</c:v>
                </c:pt>
                <c:pt idx="6821">
                  <c:v>3.8220653124992006</c:v>
                </c:pt>
                <c:pt idx="6822">
                  <c:v>3.8219096875007996</c:v>
                </c:pt>
                <c:pt idx="6823">
                  <c:v>3.8219574999999999</c:v>
                </c:pt>
                <c:pt idx="6824">
                  <c:v>3.8220737499999999</c:v>
                </c:pt>
                <c:pt idx="6825">
                  <c:v>3.8220340624992004</c:v>
                </c:pt>
                <c:pt idx="6826">
                  <c:v>3.8220190624992005</c:v>
                </c:pt>
                <c:pt idx="6827">
                  <c:v>3.8220421875007995</c:v>
                </c:pt>
                <c:pt idx="6828">
                  <c:v>3.8221509375007994</c:v>
                </c:pt>
                <c:pt idx="6829">
                  <c:v>3.8218965624992003</c:v>
                </c:pt>
                <c:pt idx="6830">
                  <c:v>3.8217540624992004</c:v>
                </c:pt>
                <c:pt idx="6831">
                  <c:v>3.8218318750016005</c:v>
                </c:pt>
                <c:pt idx="6832">
                  <c:v>3.8213206250016007</c:v>
                </c:pt>
                <c:pt idx="6833">
                  <c:v>3.8209875000000002</c:v>
                </c:pt>
                <c:pt idx="6834">
                  <c:v>3.8205703124992003</c:v>
                </c:pt>
                <c:pt idx="6835">
                  <c:v>3.8202362499999998</c:v>
                </c:pt>
                <c:pt idx="6836">
                  <c:v>3.8198821875007996</c:v>
                </c:pt>
                <c:pt idx="6837">
                  <c:v>3.8195146875007997</c:v>
                </c:pt>
                <c:pt idx="6838">
                  <c:v>3.8191525</c:v>
                </c:pt>
                <c:pt idx="6839">
                  <c:v>3.8189118750016005</c:v>
                </c:pt>
                <c:pt idx="6840">
                  <c:v>3.8184731250016006</c:v>
                </c:pt>
                <c:pt idx="6841">
                  <c:v>3.8181287500000001</c:v>
                </c:pt>
                <c:pt idx="6842">
                  <c:v>3.8178590624992004</c:v>
                </c:pt>
                <c:pt idx="6843">
                  <c:v>3.8175115624992007</c:v>
                </c:pt>
                <c:pt idx="6844">
                  <c:v>3.8171459375007997</c:v>
                </c:pt>
                <c:pt idx="6845">
                  <c:v>3.8167887500000002</c:v>
                </c:pt>
                <c:pt idx="6846">
                  <c:v>3.8164881250016007</c:v>
                </c:pt>
                <c:pt idx="6847">
                  <c:v>3.8161849999999999</c:v>
                </c:pt>
                <c:pt idx="6848">
                  <c:v>3.8158446875007996</c:v>
                </c:pt>
                <c:pt idx="6849">
                  <c:v>3.8157615624992003</c:v>
                </c:pt>
                <c:pt idx="6850">
                  <c:v>3.8156906250016007</c:v>
                </c:pt>
                <c:pt idx="6851">
                  <c:v>3.8155593750016004</c:v>
                </c:pt>
                <c:pt idx="6852">
                  <c:v>3.8153424999999999</c:v>
                </c:pt>
                <c:pt idx="6853">
                  <c:v>3.8153296875007996</c:v>
                </c:pt>
                <c:pt idx="6854">
                  <c:v>3.8153721875007993</c:v>
                </c:pt>
                <c:pt idx="6855">
                  <c:v>3.8150943750016006</c:v>
                </c:pt>
                <c:pt idx="6856">
                  <c:v>3.8147109375007995</c:v>
                </c:pt>
                <c:pt idx="6857">
                  <c:v>3.8143456250016006</c:v>
                </c:pt>
                <c:pt idx="6858">
                  <c:v>3.8140034375007996</c:v>
                </c:pt>
                <c:pt idx="6859">
                  <c:v>3.8136531250016006</c:v>
                </c:pt>
                <c:pt idx="6860">
                  <c:v>3.8132540624992006</c:v>
                </c:pt>
                <c:pt idx="6861">
                  <c:v>3.8128943750016004</c:v>
                </c:pt>
                <c:pt idx="6862">
                  <c:v>3.8126231250016005</c:v>
                </c:pt>
                <c:pt idx="6863">
                  <c:v>3.81237</c:v>
                </c:pt>
                <c:pt idx="6864">
                  <c:v>3.8122050000000001</c:v>
                </c:pt>
                <c:pt idx="6865">
                  <c:v>3.8121809375007993</c:v>
                </c:pt>
                <c:pt idx="6866">
                  <c:v>3.8124528124992003</c:v>
                </c:pt>
                <c:pt idx="6867">
                  <c:v>3.8123146875007996</c:v>
                </c:pt>
                <c:pt idx="6868">
                  <c:v>3.8123387499999999</c:v>
                </c:pt>
                <c:pt idx="6869">
                  <c:v>3.8120975000000001</c:v>
                </c:pt>
                <c:pt idx="6870">
                  <c:v>3.8119121875007993</c:v>
                </c:pt>
                <c:pt idx="6871">
                  <c:v>3.8115350000000001</c:v>
                </c:pt>
                <c:pt idx="6872">
                  <c:v>3.8116265624992005</c:v>
                </c:pt>
                <c:pt idx="6873">
                  <c:v>3.8113278124992007</c:v>
                </c:pt>
                <c:pt idx="6874">
                  <c:v>3.8111753124992007</c:v>
                </c:pt>
                <c:pt idx="6875">
                  <c:v>3.8110165624992005</c:v>
                </c:pt>
                <c:pt idx="6876">
                  <c:v>3.8108109375007997</c:v>
                </c:pt>
                <c:pt idx="6877">
                  <c:v>3.8107603124992004</c:v>
                </c:pt>
                <c:pt idx="6878">
                  <c:v>3.8106262499999999</c:v>
                </c:pt>
                <c:pt idx="6879">
                  <c:v>3.8104490624992007</c:v>
                </c:pt>
                <c:pt idx="6880">
                  <c:v>3.8102531250016005</c:v>
                </c:pt>
                <c:pt idx="6881">
                  <c:v>3.8099256250016005</c:v>
                </c:pt>
                <c:pt idx="6882">
                  <c:v>3.8097568750016007</c:v>
                </c:pt>
                <c:pt idx="6883">
                  <c:v>3.8093981250016005</c:v>
                </c:pt>
                <c:pt idx="6884">
                  <c:v>3.8090759375007996</c:v>
                </c:pt>
                <c:pt idx="6885">
                  <c:v>3.8087762500000002</c:v>
                </c:pt>
                <c:pt idx="6886">
                  <c:v>3.8086025000000001</c:v>
                </c:pt>
                <c:pt idx="6887">
                  <c:v>3.8082387500000001</c:v>
                </c:pt>
                <c:pt idx="6888">
                  <c:v>3.8081565624992004</c:v>
                </c:pt>
                <c:pt idx="6889">
                  <c:v>3.8077981250016006</c:v>
                </c:pt>
                <c:pt idx="6890">
                  <c:v>3.8075609375007997</c:v>
                </c:pt>
                <c:pt idx="6891">
                  <c:v>3.8072875000000002</c:v>
                </c:pt>
                <c:pt idx="6892">
                  <c:v>3.8070009375007996</c:v>
                </c:pt>
                <c:pt idx="6893">
                  <c:v>3.8066525000000002</c:v>
                </c:pt>
                <c:pt idx="6894">
                  <c:v>3.8063965624992004</c:v>
                </c:pt>
                <c:pt idx="6895">
                  <c:v>3.8061090624992007</c:v>
                </c:pt>
                <c:pt idx="6896">
                  <c:v>3.8058006250016008</c:v>
                </c:pt>
                <c:pt idx="6897">
                  <c:v>3.8056021875007997</c:v>
                </c:pt>
                <c:pt idx="6898">
                  <c:v>3.8052309375007995</c:v>
                </c:pt>
                <c:pt idx="6899">
                  <c:v>3.8050268750016008</c:v>
                </c:pt>
                <c:pt idx="6900">
                  <c:v>3.8048096875007995</c:v>
                </c:pt>
                <c:pt idx="6901">
                  <c:v>3.8044378124992004</c:v>
                </c:pt>
                <c:pt idx="6902">
                  <c:v>3.8040768750016007</c:v>
                </c:pt>
                <c:pt idx="6903">
                  <c:v>3.80383125</c:v>
                </c:pt>
                <c:pt idx="6904">
                  <c:v>3.8035821875007993</c:v>
                </c:pt>
                <c:pt idx="6905">
                  <c:v>3.8034278124992005</c:v>
                </c:pt>
                <c:pt idx="6906">
                  <c:v>3.8034062500000001</c:v>
                </c:pt>
                <c:pt idx="6907">
                  <c:v>3.8032028124992006</c:v>
                </c:pt>
                <c:pt idx="6908">
                  <c:v>3.8030443750016008</c:v>
                </c:pt>
                <c:pt idx="6909">
                  <c:v>3.8031096875007995</c:v>
                </c:pt>
                <c:pt idx="6910">
                  <c:v>3.8027865624992003</c:v>
                </c:pt>
                <c:pt idx="6911">
                  <c:v>3.8025734375007993</c:v>
                </c:pt>
                <c:pt idx="6912">
                  <c:v>3.8025090624992006</c:v>
                </c:pt>
                <c:pt idx="6913">
                  <c:v>3.8021703124992006</c:v>
                </c:pt>
                <c:pt idx="6914">
                  <c:v>3.8018496875007997</c:v>
                </c:pt>
                <c:pt idx="6915">
                  <c:v>3.8016212500000002</c:v>
                </c:pt>
                <c:pt idx="6916">
                  <c:v>3.8012459375007994</c:v>
                </c:pt>
                <c:pt idx="6917">
                  <c:v>3.8008903124992006</c:v>
                </c:pt>
                <c:pt idx="6918">
                  <c:v>3.8007431250016004</c:v>
                </c:pt>
                <c:pt idx="6919">
                  <c:v>3.8004621875007993</c:v>
                </c:pt>
                <c:pt idx="6920">
                  <c:v>3.8006362500000002</c:v>
                </c:pt>
                <c:pt idx="6921">
                  <c:v>3.8004268750016004</c:v>
                </c:pt>
                <c:pt idx="6922">
                  <c:v>3.8003421875007994</c:v>
                </c:pt>
                <c:pt idx="6923">
                  <c:v>3.8003781250016004</c:v>
                </c:pt>
                <c:pt idx="6924">
                  <c:v>3.8000546875007997</c:v>
                </c:pt>
                <c:pt idx="6925">
                  <c:v>3.8001315624992005</c:v>
                </c:pt>
                <c:pt idx="6926">
                  <c:v>3.7997896875007995</c:v>
                </c:pt>
                <c:pt idx="6927">
                  <c:v>3.7997737499999999</c:v>
                </c:pt>
                <c:pt idx="6928">
                  <c:v>3.7994153124992005</c:v>
                </c:pt>
                <c:pt idx="6929">
                  <c:v>3.7991656250016006</c:v>
                </c:pt>
                <c:pt idx="6930">
                  <c:v>3.7991259375007993</c:v>
                </c:pt>
                <c:pt idx="6931">
                  <c:v>3.7993115624992004</c:v>
                </c:pt>
                <c:pt idx="6932">
                  <c:v>3.7993253124992004</c:v>
                </c:pt>
                <c:pt idx="6933">
                  <c:v>3.7993225000000002</c:v>
                </c:pt>
                <c:pt idx="6934">
                  <c:v>3.7991734375007993</c:v>
                </c:pt>
                <c:pt idx="6935">
                  <c:v>3.7988081250016004</c:v>
                </c:pt>
                <c:pt idx="6936">
                  <c:v>3.7985343750016005</c:v>
                </c:pt>
                <c:pt idx="6937">
                  <c:v>3.7985628124992004</c:v>
                </c:pt>
                <c:pt idx="6938">
                  <c:v>3.7982206250016004</c:v>
                </c:pt>
                <c:pt idx="6939">
                  <c:v>3.7978974999999999</c:v>
                </c:pt>
                <c:pt idx="6940">
                  <c:v>3.7975187500000001</c:v>
                </c:pt>
                <c:pt idx="6941">
                  <c:v>3.7970959375007993</c:v>
                </c:pt>
                <c:pt idx="6942">
                  <c:v>3.7965809375007993</c:v>
                </c:pt>
                <c:pt idx="6943">
                  <c:v>3.7962334375007996</c:v>
                </c:pt>
                <c:pt idx="6944">
                  <c:v>3.7958703124992006</c:v>
                </c:pt>
                <c:pt idx="6945">
                  <c:v>3.7954571875007996</c:v>
                </c:pt>
                <c:pt idx="6946">
                  <c:v>3.7950993750016004</c:v>
                </c:pt>
                <c:pt idx="6947">
                  <c:v>3.7947612500000001</c:v>
                </c:pt>
                <c:pt idx="6948">
                  <c:v>3.7944290624992005</c:v>
                </c:pt>
                <c:pt idx="6949">
                  <c:v>3.7940878124992006</c:v>
                </c:pt>
                <c:pt idx="6950">
                  <c:v>3.7936806250016004</c:v>
                </c:pt>
                <c:pt idx="6951">
                  <c:v>3.79332125</c:v>
                </c:pt>
                <c:pt idx="6952">
                  <c:v>3.7929871875007994</c:v>
                </c:pt>
                <c:pt idx="6953">
                  <c:v>3.7926212499999998</c:v>
                </c:pt>
                <c:pt idx="6954">
                  <c:v>3.7922824999999998</c:v>
                </c:pt>
                <c:pt idx="6955">
                  <c:v>3.7919421875007995</c:v>
                </c:pt>
                <c:pt idx="6956">
                  <c:v>3.7915743750016007</c:v>
                </c:pt>
                <c:pt idx="6957">
                  <c:v>3.7911665624992006</c:v>
                </c:pt>
                <c:pt idx="6958">
                  <c:v>3.7907187499999999</c:v>
                </c:pt>
                <c:pt idx="6959">
                  <c:v>3.7902049999999998</c:v>
                </c:pt>
                <c:pt idx="6960">
                  <c:v>3.7896509375007996</c:v>
                </c:pt>
                <c:pt idx="6961">
                  <c:v>3.7890243750016004</c:v>
                </c:pt>
                <c:pt idx="6962">
                  <c:v>3.7883803124992004</c:v>
                </c:pt>
                <c:pt idx="6963">
                  <c:v>3.7878056250016008</c:v>
                </c:pt>
                <c:pt idx="6964">
                  <c:v>3.7871240624992004</c:v>
                </c:pt>
                <c:pt idx="6965">
                  <c:v>3.7864684375007993</c:v>
                </c:pt>
                <c:pt idx="6966">
                  <c:v>3.7857968750016004</c:v>
                </c:pt>
                <c:pt idx="6967">
                  <c:v>3.7853737500000002</c:v>
                </c:pt>
                <c:pt idx="6968">
                  <c:v>3.7849681250016007</c:v>
                </c:pt>
                <c:pt idx="6969">
                  <c:v>3.7843490624992007</c:v>
                </c:pt>
                <c:pt idx="6970">
                  <c:v>3.7837687500000001</c:v>
                </c:pt>
                <c:pt idx="6971">
                  <c:v>3.7834478124992006</c:v>
                </c:pt>
                <c:pt idx="6972">
                  <c:v>3.7828431250016008</c:v>
                </c:pt>
                <c:pt idx="6973">
                  <c:v>3.7821818750016005</c:v>
                </c:pt>
                <c:pt idx="6974">
                  <c:v>3.7818443750016004</c:v>
                </c:pt>
                <c:pt idx="6975">
                  <c:v>3.7814643750016006</c:v>
                </c:pt>
                <c:pt idx="6976">
                  <c:v>3.7811203124992003</c:v>
                </c:pt>
                <c:pt idx="6977">
                  <c:v>3.7807215624992003</c:v>
                </c:pt>
                <c:pt idx="6978">
                  <c:v>3.7801287499999998</c:v>
                </c:pt>
                <c:pt idx="6979">
                  <c:v>3.7797703124992004</c:v>
                </c:pt>
                <c:pt idx="6980">
                  <c:v>3.7794471875007996</c:v>
                </c:pt>
                <c:pt idx="6981">
                  <c:v>3.7790921875007997</c:v>
                </c:pt>
                <c:pt idx="6982">
                  <c:v>3.7784956250016006</c:v>
                </c:pt>
                <c:pt idx="6983">
                  <c:v>3.7779084375007996</c:v>
                </c:pt>
                <c:pt idx="6984">
                  <c:v>3.7773362499999998</c:v>
                </c:pt>
                <c:pt idx="6985">
                  <c:v>3.7767531250016004</c:v>
                </c:pt>
                <c:pt idx="6986">
                  <c:v>3.7761553124992004</c:v>
                </c:pt>
                <c:pt idx="6987">
                  <c:v>3.7757953124992003</c:v>
                </c:pt>
                <c:pt idx="6988">
                  <c:v>3.7750937499999999</c:v>
                </c:pt>
                <c:pt idx="6989">
                  <c:v>3.7747706250016004</c:v>
                </c:pt>
                <c:pt idx="6990">
                  <c:v>3.7743878124992003</c:v>
                </c:pt>
                <c:pt idx="6991">
                  <c:v>3.7740225000000001</c:v>
                </c:pt>
                <c:pt idx="6992">
                  <c:v>3.7736003124992004</c:v>
                </c:pt>
                <c:pt idx="6993">
                  <c:v>3.7732081250016005</c:v>
                </c:pt>
                <c:pt idx="6994">
                  <c:v>3.7728515624992003</c:v>
                </c:pt>
                <c:pt idx="6995">
                  <c:v>3.7724171875007997</c:v>
                </c:pt>
                <c:pt idx="6996">
                  <c:v>3.7720618750016004</c:v>
                </c:pt>
                <c:pt idx="6997">
                  <c:v>3.7716043750016004</c:v>
                </c:pt>
                <c:pt idx="6998">
                  <c:v>3.7711943750016004</c:v>
                </c:pt>
                <c:pt idx="6999">
                  <c:v>3.7706781250016004</c:v>
                </c:pt>
                <c:pt idx="7000">
                  <c:v>3.7702415624992005</c:v>
                </c:pt>
                <c:pt idx="7001">
                  <c:v>3.7697115624992006</c:v>
                </c:pt>
                <c:pt idx="7002">
                  <c:v>3.7689356250016006</c:v>
                </c:pt>
                <c:pt idx="7003">
                  <c:v>3.7678415624992003</c:v>
                </c:pt>
                <c:pt idx="7004">
                  <c:v>3.7659212499999999</c:v>
                </c:pt>
                <c:pt idx="7005">
                  <c:v>3.7637643750016005</c:v>
                </c:pt>
                <c:pt idx="7006">
                  <c:v>3.7613393750016004</c:v>
                </c:pt>
                <c:pt idx="7007">
                  <c:v>3.7589137500000001</c:v>
                </c:pt>
                <c:pt idx="7008">
                  <c:v>3.7563759375007995</c:v>
                </c:pt>
                <c:pt idx="7009">
                  <c:v>3.7538524999999998</c:v>
                </c:pt>
                <c:pt idx="7010">
                  <c:v>3.7512190624992003</c:v>
                </c:pt>
                <c:pt idx="7011">
                  <c:v>3.7486065624992007</c:v>
                </c:pt>
                <c:pt idx="7012">
                  <c:v>3.7462312500000001</c:v>
                </c:pt>
                <c:pt idx="7013">
                  <c:v>3.7441306250016004</c:v>
                </c:pt>
                <c:pt idx="7014">
                  <c:v>3.7428265624992005</c:v>
                </c:pt>
                <c:pt idx="7015">
                  <c:v>3.74173</c:v>
                </c:pt>
                <c:pt idx="7016">
                  <c:v>3.7409037500000002</c:v>
                </c:pt>
                <c:pt idx="7017">
                  <c:v>3.7400906250016006</c:v>
                </c:pt>
                <c:pt idx="7018">
                  <c:v>3.7394090624992007</c:v>
                </c:pt>
                <c:pt idx="7019">
                  <c:v>3.7387059375007996</c:v>
                </c:pt>
                <c:pt idx="7020">
                  <c:v>3.7380971875007996</c:v>
                </c:pt>
                <c:pt idx="7021">
                  <c:v>3.7375196875007997</c:v>
                </c:pt>
                <c:pt idx="7022">
                  <c:v>3.7369446875007997</c:v>
                </c:pt>
                <c:pt idx="7023">
                  <c:v>3.7363974999999998</c:v>
                </c:pt>
                <c:pt idx="7024">
                  <c:v>3.7358718750016005</c:v>
                </c:pt>
                <c:pt idx="7025">
                  <c:v>3.7354596875007995</c:v>
                </c:pt>
                <c:pt idx="7026">
                  <c:v>3.7349378124992003</c:v>
                </c:pt>
                <c:pt idx="7027">
                  <c:v>3.7345043750016007</c:v>
                </c:pt>
                <c:pt idx="7028">
                  <c:v>3.7339487500000001</c:v>
                </c:pt>
                <c:pt idx="7029">
                  <c:v>3.7335046875007993</c:v>
                </c:pt>
                <c:pt idx="7030">
                  <c:v>3.7330496875007997</c:v>
                </c:pt>
                <c:pt idx="7031">
                  <c:v>3.7326343750016004</c:v>
                </c:pt>
                <c:pt idx="7032">
                  <c:v>3.7322115624992005</c:v>
                </c:pt>
                <c:pt idx="7033">
                  <c:v>3.7318384375007994</c:v>
                </c:pt>
                <c:pt idx="7034">
                  <c:v>3.7314428124992003</c:v>
                </c:pt>
                <c:pt idx="7035">
                  <c:v>3.7310168750016004</c:v>
                </c:pt>
                <c:pt idx="7036">
                  <c:v>3.73031625</c:v>
                </c:pt>
                <c:pt idx="7037">
                  <c:v>3.7297596875007994</c:v>
                </c:pt>
                <c:pt idx="7038">
                  <c:v>3.7291949999999998</c:v>
                </c:pt>
                <c:pt idx="7039">
                  <c:v>3.7286950000000001</c:v>
                </c:pt>
                <c:pt idx="7040">
                  <c:v>3.7282790624992006</c:v>
                </c:pt>
                <c:pt idx="7041">
                  <c:v>3.7278106250016005</c:v>
                </c:pt>
                <c:pt idx="7042">
                  <c:v>3.7274037500000001</c:v>
                </c:pt>
                <c:pt idx="7043">
                  <c:v>3.7269671875007995</c:v>
                </c:pt>
                <c:pt idx="7044">
                  <c:v>3.7264856250016005</c:v>
                </c:pt>
                <c:pt idx="7045">
                  <c:v>3.7259562499999999</c:v>
                </c:pt>
                <c:pt idx="7046">
                  <c:v>3.7255284375007993</c:v>
                </c:pt>
                <c:pt idx="7047">
                  <c:v>3.7249484375007995</c:v>
                </c:pt>
                <c:pt idx="7048">
                  <c:v>3.7245293750016004</c:v>
                </c:pt>
                <c:pt idx="7049">
                  <c:v>3.7241468750016007</c:v>
                </c:pt>
                <c:pt idx="7050">
                  <c:v>3.7236781250016007</c:v>
                </c:pt>
                <c:pt idx="7051">
                  <c:v>3.7233387499999999</c:v>
                </c:pt>
                <c:pt idx="7052">
                  <c:v>3.7228875000000001</c:v>
                </c:pt>
                <c:pt idx="7053">
                  <c:v>3.7224090624992003</c:v>
                </c:pt>
                <c:pt idx="7054">
                  <c:v>3.7220318750016004</c:v>
                </c:pt>
                <c:pt idx="7055">
                  <c:v>3.72158875</c:v>
                </c:pt>
                <c:pt idx="7056">
                  <c:v>3.7212228124992004</c:v>
                </c:pt>
                <c:pt idx="7057">
                  <c:v>3.7207621875007995</c:v>
                </c:pt>
                <c:pt idx="7058">
                  <c:v>3.7202578124992005</c:v>
                </c:pt>
                <c:pt idx="7059">
                  <c:v>3.7199206250016004</c:v>
                </c:pt>
                <c:pt idx="7060">
                  <c:v>3.7195881250016005</c:v>
                </c:pt>
                <c:pt idx="7061">
                  <c:v>3.7191371875007997</c:v>
                </c:pt>
                <c:pt idx="7062">
                  <c:v>3.7186971875007995</c:v>
                </c:pt>
                <c:pt idx="7063">
                  <c:v>3.7182678124992004</c:v>
                </c:pt>
                <c:pt idx="7064">
                  <c:v>3.7178434375007994</c:v>
                </c:pt>
                <c:pt idx="7065">
                  <c:v>3.7172396875007996</c:v>
                </c:pt>
                <c:pt idx="7066">
                  <c:v>3.7168662499999998</c:v>
                </c:pt>
                <c:pt idx="7067">
                  <c:v>3.7165237499999999</c:v>
                </c:pt>
                <c:pt idx="7068">
                  <c:v>3.7161196875007994</c:v>
                </c:pt>
                <c:pt idx="7069">
                  <c:v>3.7157828124992003</c:v>
                </c:pt>
                <c:pt idx="7070">
                  <c:v>3.7153662500000002</c:v>
                </c:pt>
                <c:pt idx="7071">
                  <c:v>3.7149365624992003</c:v>
                </c:pt>
                <c:pt idx="7072">
                  <c:v>3.7144712499999999</c:v>
                </c:pt>
                <c:pt idx="7073">
                  <c:v>3.7140849999999999</c:v>
                </c:pt>
                <c:pt idx="7074">
                  <c:v>3.7137440624992006</c:v>
                </c:pt>
                <c:pt idx="7075">
                  <c:v>3.7134143750016007</c:v>
                </c:pt>
                <c:pt idx="7076">
                  <c:v>3.7128146875007997</c:v>
                </c:pt>
                <c:pt idx="7077">
                  <c:v>3.7122803124992005</c:v>
                </c:pt>
                <c:pt idx="7078">
                  <c:v>3.7117703124992003</c:v>
                </c:pt>
                <c:pt idx="7079">
                  <c:v>3.7113468750016008</c:v>
                </c:pt>
                <c:pt idx="7080">
                  <c:v>3.7109893750016005</c:v>
                </c:pt>
                <c:pt idx="7081">
                  <c:v>3.7106612499999998</c:v>
                </c:pt>
                <c:pt idx="7082">
                  <c:v>3.7102509375007995</c:v>
                </c:pt>
                <c:pt idx="7083">
                  <c:v>3.7099056250016007</c:v>
                </c:pt>
                <c:pt idx="7084">
                  <c:v>3.7094437500000002</c:v>
                </c:pt>
                <c:pt idx="7085">
                  <c:v>3.7089462499999999</c:v>
                </c:pt>
                <c:pt idx="7086">
                  <c:v>3.7085981250016005</c:v>
                </c:pt>
                <c:pt idx="7087">
                  <c:v>3.7081331250016007</c:v>
                </c:pt>
                <c:pt idx="7088">
                  <c:v>3.7077584375007997</c:v>
                </c:pt>
                <c:pt idx="7089">
                  <c:v>3.7074321875007996</c:v>
                </c:pt>
                <c:pt idx="7090">
                  <c:v>3.7069906250016005</c:v>
                </c:pt>
                <c:pt idx="7091">
                  <c:v>3.7065531250016006</c:v>
                </c:pt>
                <c:pt idx="7092">
                  <c:v>3.7061634375007997</c:v>
                </c:pt>
                <c:pt idx="7093">
                  <c:v>3.7057284375007993</c:v>
                </c:pt>
                <c:pt idx="7094">
                  <c:v>3.7053534375007997</c:v>
                </c:pt>
                <c:pt idx="7095">
                  <c:v>3.7049634375007994</c:v>
                </c:pt>
                <c:pt idx="7096">
                  <c:v>3.7045784375007993</c:v>
                </c:pt>
                <c:pt idx="7097">
                  <c:v>3.7042475000000001</c:v>
                </c:pt>
                <c:pt idx="7098">
                  <c:v>3.7039181250016004</c:v>
                </c:pt>
                <c:pt idx="7099">
                  <c:v>3.7035128124992007</c:v>
                </c:pt>
                <c:pt idx="7100">
                  <c:v>3.7031796875007994</c:v>
                </c:pt>
                <c:pt idx="7101">
                  <c:v>3.7028406250016004</c:v>
                </c:pt>
                <c:pt idx="7102">
                  <c:v>3.7026096875007997</c:v>
                </c:pt>
                <c:pt idx="7103">
                  <c:v>3.7022640624992005</c:v>
                </c:pt>
                <c:pt idx="7104">
                  <c:v>3.7018456250016007</c:v>
                </c:pt>
                <c:pt idx="7105">
                  <c:v>3.7015175</c:v>
                </c:pt>
                <c:pt idx="7106">
                  <c:v>3.7011931250016006</c:v>
                </c:pt>
                <c:pt idx="7107">
                  <c:v>3.70086125</c:v>
                </c:pt>
                <c:pt idx="7108">
                  <c:v>3.7008256250016007</c:v>
                </c:pt>
                <c:pt idx="7109">
                  <c:v>3.7006312499999998</c:v>
                </c:pt>
                <c:pt idx="7110">
                  <c:v>3.7005646875007994</c:v>
                </c:pt>
                <c:pt idx="7111">
                  <c:v>3.7002212499999998</c:v>
                </c:pt>
                <c:pt idx="7112">
                  <c:v>3.7000578124992005</c:v>
                </c:pt>
                <c:pt idx="7113">
                  <c:v>3.6998171875007997</c:v>
                </c:pt>
                <c:pt idx="7114">
                  <c:v>3.6996993750016007</c:v>
                </c:pt>
                <c:pt idx="7115">
                  <c:v>3.70006375</c:v>
                </c:pt>
                <c:pt idx="7116">
                  <c:v>3.7002706250016004</c:v>
                </c:pt>
                <c:pt idx="7117">
                  <c:v>3.7004190624992006</c:v>
                </c:pt>
                <c:pt idx="7118">
                  <c:v>3.7006809375007994</c:v>
                </c:pt>
                <c:pt idx="7119">
                  <c:v>3.7007275000000002</c:v>
                </c:pt>
                <c:pt idx="7120">
                  <c:v>3.7009131250016005</c:v>
                </c:pt>
                <c:pt idx="7121">
                  <c:v>3.70116625</c:v>
                </c:pt>
                <c:pt idx="7122">
                  <c:v>3.7015359375007995</c:v>
                </c:pt>
                <c:pt idx="7123">
                  <c:v>3.7017546875007996</c:v>
                </c:pt>
                <c:pt idx="7124">
                  <c:v>3.7019846875007993</c:v>
                </c:pt>
                <c:pt idx="7125">
                  <c:v>3.7016190624992005</c:v>
                </c:pt>
                <c:pt idx="7126">
                  <c:v>3.7011840624992005</c:v>
                </c:pt>
                <c:pt idx="7127">
                  <c:v>3.7007443750016007</c:v>
                </c:pt>
                <c:pt idx="7128">
                  <c:v>3.7003990624992005</c:v>
                </c:pt>
                <c:pt idx="7129">
                  <c:v>3.7000743750016007</c:v>
                </c:pt>
                <c:pt idx="7130">
                  <c:v>3.6998937500000002</c:v>
                </c:pt>
                <c:pt idx="7131">
                  <c:v>3.6998968750016008</c:v>
                </c:pt>
                <c:pt idx="7132">
                  <c:v>3.7000518750016007</c:v>
                </c:pt>
                <c:pt idx="7133">
                  <c:v>3.7003599999999999</c:v>
                </c:pt>
                <c:pt idx="7134">
                  <c:v>3.7003662500000001</c:v>
                </c:pt>
                <c:pt idx="7135">
                  <c:v>3.7004971875007997</c:v>
                </c:pt>
                <c:pt idx="7136">
                  <c:v>3.7007024999999998</c:v>
                </c:pt>
                <c:pt idx="7137">
                  <c:v>3.7010731250016007</c:v>
                </c:pt>
                <c:pt idx="7138">
                  <c:v>3.7013921875007996</c:v>
                </c:pt>
                <c:pt idx="7139">
                  <c:v>3.7017256250016004</c:v>
                </c:pt>
                <c:pt idx="7140">
                  <c:v>3.7021365624992004</c:v>
                </c:pt>
                <c:pt idx="7141">
                  <c:v>3.7022712499999999</c:v>
                </c:pt>
                <c:pt idx="7142">
                  <c:v>3.7018968750016006</c:v>
                </c:pt>
                <c:pt idx="7143">
                  <c:v>3.7014999999999998</c:v>
                </c:pt>
                <c:pt idx="7144">
                  <c:v>3.7015756250016008</c:v>
                </c:pt>
                <c:pt idx="7145">
                  <c:v>3.7019121875007994</c:v>
                </c:pt>
                <c:pt idx="7146">
                  <c:v>3.7020575</c:v>
                </c:pt>
                <c:pt idx="7147">
                  <c:v>3.7023999999999999</c:v>
                </c:pt>
                <c:pt idx="7148">
                  <c:v>3.7025493750016008</c:v>
                </c:pt>
                <c:pt idx="7149">
                  <c:v>3.7029053124992006</c:v>
                </c:pt>
                <c:pt idx="7150">
                  <c:v>3.7032906250016007</c:v>
                </c:pt>
                <c:pt idx="7151">
                  <c:v>3.7033903124992005</c:v>
                </c:pt>
                <c:pt idx="7152">
                  <c:v>3.7037278124992006</c:v>
                </c:pt>
                <c:pt idx="7153">
                  <c:v>3.7040693750016005</c:v>
                </c:pt>
                <c:pt idx="7154">
                  <c:v>3.7040568750016005</c:v>
                </c:pt>
                <c:pt idx="7155">
                  <c:v>3.70418125</c:v>
                </c:pt>
                <c:pt idx="7156">
                  <c:v>3.7038409375007997</c:v>
                </c:pt>
                <c:pt idx="7157">
                  <c:v>3.7035003124992003</c:v>
                </c:pt>
                <c:pt idx="7158">
                  <c:v>3.7031231250016008</c:v>
                </c:pt>
                <c:pt idx="7159">
                  <c:v>3.7028609375007995</c:v>
                </c:pt>
                <c:pt idx="7160">
                  <c:v>3.7027878124992006</c:v>
                </c:pt>
                <c:pt idx="7161">
                  <c:v>3.7029424999999998</c:v>
                </c:pt>
                <c:pt idx="7162">
                  <c:v>3.7030581250016006</c:v>
                </c:pt>
                <c:pt idx="7163">
                  <c:v>3.70336</c:v>
                </c:pt>
                <c:pt idx="7164">
                  <c:v>3.7036825000000002</c:v>
                </c:pt>
                <c:pt idx="7165">
                  <c:v>3.7037831250016007</c:v>
                </c:pt>
                <c:pt idx="7166">
                  <c:v>3.7041084375007993</c:v>
                </c:pt>
                <c:pt idx="7167">
                  <c:v>3.7044521875007996</c:v>
                </c:pt>
                <c:pt idx="7168">
                  <c:v>3.70478</c:v>
                </c:pt>
                <c:pt idx="7169">
                  <c:v>3.7051065624992003</c:v>
                </c:pt>
                <c:pt idx="7170">
                  <c:v>3.7053081250016007</c:v>
                </c:pt>
                <c:pt idx="7171">
                  <c:v>3.7055275000000001</c:v>
                </c:pt>
                <c:pt idx="7172">
                  <c:v>3.7050809375007994</c:v>
                </c:pt>
                <c:pt idx="7173">
                  <c:v>3.7052178124992006</c:v>
                </c:pt>
                <c:pt idx="7174">
                  <c:v>3.7054671875007994</c:v>
                </c:pt>
                <c:pt idx="7175">
                  <c:v>3.7053487500000002</c:v>
                </c:pt>
                <c:pt idx="7176">
                  <c:v>3.7049671875007997</c:v>
                </c:pt>
                <c:pt idx="7177">
                  <c:v>3.7045618750016005</c:v>
                </c:pt>
                <c:pt idx="7178">
                  <c:v>3.7041584375007996</c:v>
                </c:pt>
                <c:pt idx="7179">
                  <c:v>3.7038206250016006</c:v>
                </c:pt>
                <c:pt idx="7180">
                  <c:v>3.7034418750016007</c:v>
                </c:pt>
                <c:pt idx="7181">
                  <c:v>3.7031103124992004</c:v>
                </c:pt>
                <c:pt idx="7182">
                  <c:v>3.7030190624992003</c:v>
                </c:pt>
                <c:pt idx="7183">
                  <c:v>3.7032096875007996</c:v>
                </c:pt>
                <c:pt idx="7184">
                  <c:v>3.7032931250016006</c:v>
                </c:pt>
                <c:pt idx="7185">
                  <c:v>3.7032421875007997</c:v>
                </c:pt>
                <c:pt idx="7186">
                  <c:v>3.7030912499999999</c:v>
                </c:pt>
                <c:pt idx="7187">
                  <c:v>3.7029703124992004</c:v>
                </c:pt>
                <c:pt idx="7188">
                  <c:v>3.7030712499999998</c:v>
                </c:pt>
                <c:pt idx="7189">
                  <c:v>3.7032600000000002</c:v>
                </c:pt>
                <c:pt idx="7190">
                  <c:v>3.70336</c:v>
                </c:pt>
                <c:pt idx="7191">
                  <c:v>3.70342875</c:v>
                </c:pt>
                <c:pt idx="7192">
                  <c:v>3.7033656250016005</c:v>
                </c:pt>
                <c:pt idx="7193">
                  <c:v>3.7037084375007994</c:v>
                </c:pt>
                <c:pt idx="7194">
                  <c:v>3.7036984375007993</c:v>
                </c:pt>
                <c:pt idx="7195">
                  <c:v>3.7038746875007993</c:v>
                </c:pt>
                <c:pt idx="7196">
                  <c:v>3.7040393750016007</c:v>
                </c:pt>
                <c:pt idx="7197">
                  <c:v>3.7043621875007995</c:v>
                </c:pt>
                <c:pt idx="7198">
                  <c:v>3.7043349999999999</c:v>
                </c:pt>
                <c:pt idx="7199">
                  <c:v>3.7043090624992003</c:v>
                </c:pt>
                <c:pt idx="7200">
                  <c:v>3.7039865624992006</c:v>
                </c:pt>
                <c:pt idx="7201">
                  <c:v>3.7037800000000001</c:v>
                </c:pt>
                <c:pt idx="7202">
                  <c:v>3.7037131250016007</c:v>
                </c:pt>
                <c:pt idx="7203">
                  <c:v>3.7039175000000002</c:v>
                </c:pt>
                <c:pt idx="7204">
                  <c:v>3.7040390624992003</c:v>
                </c:pt>
                <c:pt idx="7205">
                  <c:v>3.7042215624992005</c:v>
                </c:pt>
                <c:pt idx="7206">
                  <c:v>3.7043349999999999</c:v>
                </c:pt>
                <c:pt idx="7207">
                  <c:v>3.7041478124992007</c:v>
                </c:pt>
                <c:pt idx="7208">
                  <c:v>3.7039934375007997</c:v>
                </c:pt>
                <c:pt idx="7209">
                  <c:v>3.7040618750016008</c:v>
                </c:pt>
                <c:pt idx="7210">
                  <c:v>3.7041040624992005</c:v>
                </c:pt>
                <c:pt idx="7211">
                  <c:v>3.7037246875007996</c:v>
                </c:pt>
                <c:pt idx="7212">
                  <c:v>3.7033518750016006</c:v>
                </c:pt>
                <c:pt idx="7213">
                  <c:v>3.7030021875007995</c:v>
                </c:pt>
                <c:pt idx="7214">
                  <c:v>3.7028196875007997</c:v>
                </c:pt>
                <c:pt idx="7215">
                  <c:v>3.7027834375007993</c:v>
                </c:pt>
                <c:pt idx="7216">
                  <c:v>3.7029203124992005</c:v>
                </c:pt>
                <c:pt idx="7217">
                  <c:v>3.7032596875007995</c:v>
                </c:pt>
                <c:pt idx="7218">
                  <c:v>3.7033621875007996</c:v>
                </c:pt>
                <c:pt idx="7219">
                  <c:v>3.7035374999999999</c:v>
                </c:pt>
                <c:pt idx="7220">
                  <c:v>3.7038684375007995</c:v>
                </c:pt>
                <c:pt idx="7221">
                  <c:v>3.7039418750016004</c:v>
                </c:pt>
                <c:pt idx="7222">
                  <c:v>3.7043225</c:v>
                </c:pt>
                <c:pt idx="7223">
                  <c:v>3.7042540624992006</c:v>
                </c:pt>
                <c:pt idx="7224">
                  <c:v>3.7043903124992004</c:v>
                </c:pt>
                <c:pt idx="7225">
                  <c:v>3.7041506250016005</c:v>
                </c:pt>
                <c:pt idx="7226">
                  <c:v>3.7037368750016006</c:v>
                </c:pt>
                <c:pt idx="7227">
                  <c:v>3.7033940624992003</c:v>
                </c:pt>
                <c:pt idx="7228">
                  <c:v>3.7029815624992004</c:v>
                </c:pt>
                <c:pt idx="7229">
                  <c:v>3.7025403124992007</c:v>
                </c:pt>
                <c:pt idx="7230">
                  <c:v>3.7022109375007997</c:v>
                </c:pt>
                <c:pt idx="7231">
                  <c:v>3.7018456250016007</c:v>
                </c:pt>
                <c:pt idx="7232">
                  <c:v>3.7015146875007994</c:v>
                </c:pt>
                <c:pt idx="7233">
                  <c:v>3.7011903124992007</c:v>
                </c:pt>
                <c:pt idx="7234">
                  <c:v>3.7008528124992006</c:v>
                </c:pt>
                <c:pt idx="7235">
                  <c:v>3.7004946875007994</c:v>
                </c:pt>
                <c:pt idx="7236">
                  <c:v>3.7002396875007997</c:v>
                </c:pt>
                <c:pt idx="7237">
                  <c:v>3.7004484375007993</c:v>
                </c:pt>
                <c:pt idx="7238">
                  <c:v>3.7004490624992004</c:v>
                </c:pt>
                <c:pt idx="7239">
                  <c:v>3.7005371875007995</c:v>
                </c:pt>
                <c:pt idx="7240">
                  <c:v>3.7009578124992006</c:v>
                </c:pt>
                <c:pt idx="7241">
                  <c:v>3.70107125</c:v>
                </c:pt>
                <c:pt idx="7242">
                  <c:v>3.7014412499999998</c:v>
                </c:pt>
                <c:pt idx="7243">
                  <c:v>3.7016487499999999</c:v>
                </c:pt>
                <c:pt idx="7244">
                  <c:v>3.7018737499999999</c:v>
                </c:pt>
                <c:pt idx="7245">
                  <c:v>3.7016800000000001</c:v>
                </c:pt>
                <c:pt idx="7246">
                  <c:v>3.7013237499999998</c:v>
                </c:pt>
                <c:pt idx="7247">
                  <c:v>3.7010000000000001</c:v>
                </c:pt>
                <c:pt idx="7248">
                  <c:v>3.7006553124992005</c:v>
                </c:pt>
                <c:pt idx="7249">
                  <c:v>3.7003256250016006</c:v>
                </c:pt>
                <c:pt idx="7250">
                  <c:v>3.7004921875007994</c:v>
                </c:pt>
                <c:pt idx="7251">
                  <c:v>3.7006443750016005</c:v>
                </c:pt>
                <c:pt idx="7252">
                  <c:v>3.70082625</c:v>
                </c:pt>
                <c:pt idx="7253">
                  <c:v>3.7011574999999999</c:v>
                </c:pt>
                <c:pt idx="7254">
                  <c:v>3.7014971875007996</c:v>
                </c:pt>
                <c:pt idx="7255">
                  <c:v>3.70167</c:v>
                </c:pt>
                <c:pt idx="7256">
                  <c:v>3.7018278124992006</c:v>
                </c:pt>
                <c:pt idx="7257">
                  <c:v>3.7020775000000001</c:v>
                </c:pt>
                <c:pt idx="7258">
                  <c:v>3.7022156250016005</c:v>
                </c:pt>
                <c:pt idx="7259">
                  <c:v>3.7018925</c:v>
                </c:pt>
                <c:pt idx="7260">
                  <c:v>3.7015150000000001</c:v>
                </c:pt>
                <c:pt idx="7261">
                  <c:v>3.7011837500000002</c:v>
                </c:pt>
                <c:pt idx="7262">
                  <c:v>3.7007496875007995</c:v>
                </c:pt>
                <c:pt idx="7263">
                  <c:v>3.7003931250016007</c:v>
                </c:pt>
                <c:pt idx="7264">
                  <c:v>3.7000431250016006</c:v>
                </c:pt>
                <c:pt idx="7265">
                  <c:v>3.6998371875007994</c:v>
                </c:pt>
                <c:pt idx="7266">
                  <c:v>3.69969875</c:v>
                </c:pt>
                <c:pt idx="7267">
                  <c:v>3.7000493750016008</c:v>
                </c:pt>
                <c:pt idx="7268">
                  <c:v>3.7004012500000001</c:v>
                </c:pt>
                <c:pt idx="7269">
                  <c:v>3.7006634375007996</c:v>
                </c:pt>
                <c:pt idx="7270">
                  <c:v>3.7007618750016005</c:v>
                </c:pt>
                <c:pt idx="7271">
                  <c:v>3.7008881250016006</c:v>
                </c:pt>
                <c:pt idx="7272">
                  <c:v>3.7012396875007996</c:v>
                </c:pt>
                <c:pt idx="7273">
                  <c:v>3.7012393750016006</c:v>
                </c:pt>
                <c:pt idx="7274">
                  <c:v>3.7014753124992006</c:v>
                </c:pt>
                <c:pt idx="7275">
                  <c:v>3.7013715624992005</c:v>
                </c:pt>
                <c:pt idx="7276">
                  <c:v>3.7010312500000002</c:v>
                </c:pt>
                <c:pt idx="7277">
                  <c:v>3.7006781250016005</c:v>
                </c:pt>
                <c:pt idx="7278">
                  <c:v>3.7004828124992004</c:v>
                </c:pt>
                <c:pt idx="7279">
                  <c:v>3.7006459375007994</c:v>
                </c:pt>
                <c:pt idx="7280">
                  <c:v>3.7005184375007993</c:v>
                </c:pt>
                <c:pt idx="7281">
                  <c:v>3.7004712500000001</c:v>
                </c:pt>
                <c:pt idx="7282">
                  <c:v>3.7001978124992005</c:v>
                </c:pt>
                <c:pt idx="7283">
                  <c:v>3.7002178124992007</c:v>
                </c:pt>
                <c:pt idx="7284">
                  <c:v>3.7004074999999998</c:v>
                </c:pt>
                <c:pt idx="7285">
                  <c:v>3.7005059375007994</c:v>
                </c:pt>
                <c:pt idx="7286">
                  <c:v>3.7004015624992004</c:v>
                </c:pt>
                <c:pt idx="7287">
                  <c:v>3.7000321875007995</c:v>
                </c:pt>
                <c:pt idx="7288">
                  <c:v>3.699675</c:v>
                </c:pt>
                <c:pt idx="7289">
                  <c:v>3.6991615624992007</c:v>
                </c:pt>
                <c:pt idx="7290">
                  <c:v>3.6986699999999999</c:v>
                </c:pt>
                <c:pt idx="7291">
                  <c:v>3.6983074999999999</c:v>
                </c:pt>
                <c:pt idx="7292">
                  <c:v>3.6979181250016007</c:v>
                </c:pt>
                <c:pt idx="7293">
                  <c:v>3.6975234375007995</c:v>
                </c:pt>
                <c:pt idx="7294">
                  <c:v>3.6971006250016005</c:v>
                </c:pt>
                <c:pt idx="7295">
                  <c:v>3.6967500000000002</c:v>
                </c:pt>
                <c:pt idx="7296">
                  <c:v>3.6963596875007996</c:v>
                </c:pt>
                <c:pt idx="7297">
                  <c:v>3.6961550000000001</c:v>
                </c:pt>
                <c:pt idx="7298">
                  <c:v>3.6958715624992005</c:v>
                </c:pt>
                <c:pt idx="7299">
                  <c:v>3.6959178124992005</c:v>
                </c:pt>
                <c:pt idx="7300">
                  <c:v>3.6962434375007995</c:v>
                </c:pt>
                <c:pt idx="7301">
                  <c:v>3.6962603124992004</c:v>
                </c:pt>
                <c:pt idx="7302">
                  <c:v>3.6965903124992003</c:v>
                </c:pt>
                <c:pt idx="7303">
                  <c:v>3.6966537499999998</c:v>
                </c:pt>
                <c:pt idx="7304">
                  <c:v>3.6968549999999998</c:v>
                </c:pt>
                <c:pt idx="7305">
                  <c:v>3.6967878124992004</c:v>
                </c:pt>
                <c:pt idx="7306">
                  <c:v>3.6969734375007994</c:v>
                </c:pt>
                <c:pt idx="7307">
                  <c:v>3.6967390624992005</c:v>
                </c:pt>
                <c:pt idx="7308">
                  <c:v>3.6967281250016004</c:v>
                </c:pt>
                <c:pt idx="7309">
                  <c:v>3.6963503124992005</c:v>
                </c:pt>
                <c:pt idx="7310">
                  <c:v>3.6960365624992004</c:v>
                </c:pt>
                <c:pt idx="7311">
                  <c:v>3.6959315624992004</c:v>
                </c:pt>
                <c:pt idx="7312">
                  <c:v>3.6959156250016005</c:v>
                </c:pt>
                <c:pt idx="7313">
                  <c:v>3.6960099999999998</c:v>
                </c:pt>
                <c:pt idx="7314">
                  <c:v>3.6963009375007996</c:v>
                </c:pt>
                <c:pt idx="7315">
                  <c:v>3.6960181250016007</c:v>
                </c:pt>
                <c:pt idx="7316">
                  <c:v>3.6956975000000001</c:v>
                </c:pt>
                <c:pt idx="7317">
                  <c:v>3.6957887500000002</c:v>
                </c:pt>
                <c:pt idx="7318">
                  <c:v>3.6958625000000001</c:v>
                </c:pt>
                <c:pt idx="7319">
                  <c:v>3.6954793750016006</c:v>
                </c:pt>
                <c:pt idx="7320">
                  <c:v>3.6951178124992006</c:v>
                </c:pt>
                <c:pt idx="7321">
                  <c:v>3.6948512500000001</c:v>
                </c:pt>
                <c:pt idx="7322">
                  <c:v>3.6944909375007997</c:v>
                </c:pt>
                <c:pt idx="7323">
                  <c:v>3.6941671875007995</c:v>
                </c:pt>
                <c:pt idx="7324">
                  <c:v>3.6940484375007996</c:v>
                </c:pt>
                <c:pt idx="7325">
                  <c:v>3.6939475000000002</c:v>
                </c:pt>
                <c:pt idx="7326">
                  <c:v>3.6936106250016008</c:v>
                </c:pt>
                <c:pt idx="7327">
                  <c:v>3.6936612499999999</c:v>
                </c:pt>
                <c:pt idx="7328">
                  <c:v>3.6937090624992006</c:v>
                </c:pt>
                <c:pt idx="7329">
                  <c:v>3.69407</c:v>
                </c:pt>
                <c:pt idx="7330">
                  <c:v>3.6941125000000001</c:v>
                </c:pt>
                <c:pt idx="7331">
                  <c:v>3.6941965624992004</c:v>
                </c:pt>
                <c:pt idx="7332">
                  <c:v>3.6940734375007995</c:v>
                </c:pt>
                <c:pt idx="7333">
                  <c:v>3.69424375</c:v>
                </c:pt>
                <c:pt idx="7334">
                  <c:v>3.6943312499999998</c:v>
                </c:pt>
                <c:pt idx="7335">
                  <c:v>3.6942137499999999</c:v>
                </c:pt>
                <c:pt idx="7336">
                  <c:v>3.6938825</c:v>
                </c:pt>
                <c:pt idx="7337">
                  <c:v>3.6935446875007996</c:v>
                </c:pt>
                <c:pt idx="7338">
                  <c:v>3.6932081250016005</c:v>
                </c:pt>
                <c:pt idx="7339">
                  <c:v>3.6928471875007993</c:v>
                </c:pt>
                <c:pt idx="7340">
                  <c:v>3.6924000000000001</c:v>
                </c:pt>
                <c:pt idx="7341">
                  <c:v>3.6920715624992004</c:v>
                </c:pt>
                <c:pt idx="7342">
                  <c:v>3.6916703124992005</c:v>
                </c:pt>
                <c:pt idx="7343">
                  <c:v>3.6914209375007996</c:v>
                </c:pt>
                <c:pt idx="7344">
                  <c:v>3.6912506250016004</c:v>
                </c:pt>
                <c:pt idx="7345">
                  <c:v>3.6915437500000001</c:v>
                </c:pt>
                <c:pt idx="7346">
                  <c:v>3.6918899999999999</c:v>
                </c:pt>
                <c:pt idx="7347">
                  <c:v>3.6918424999999999</c:v>
                </c:pt>
                <c:pt idx="7348">
                  <c:v>3.6914903124992007</c:v>
                </c:pt>
                <c:pt idx="7349">
                  <c:v>3.6913821875007997</c:v>
                </c:pt>
                <c:pt idx="7350">
                  <c:v>3.6914021875007994</c:v>
                </c:pt>
                <c:pt idx="7351">
                  <c:v>3.69123</c:v>
                </c:pt>
                <c:pt idx="7352">
                  <c:v>3.6909575000000001</c:v>
                </c:pt>
                <c:pt idx="7353">
                  <c:v>3.6909928124992004</c:v>
                </c:pt>
                <c:pt idx="7354">
                  <c:v>3.69109</c:v>
                </c:pt>
                <c:pt idx="7355">
                  <c:v>3.6908256250016005</c:v>
                </c:pt>
                <c:pt idx="7356">
                  <c:v>3.6909365624992003</c:v>
                </c:pt>
                <c:pt idx="7357">
                  <c:v>3.6910568750016006</c:v>
                </c:pt>
                <c:pt idx="7358">
                  <c:v>3.6910762500000001</c:v>
                </c:pt>
                <c:pt idx="7359">
                  <c:v>3.6910625000000001</c:v>
                </c:pt>
                <c:pt idx="7360">
                  <c:v>3.6914231250016005</c:v>
                </c:pt>
                <c:pt idx="7361">
                  <c:v>3.6917556250016004</c:v>
                </c:pt>
                <c:pt idx="7362">
                  <c:v>3.6920018750016004</c:v>
                </c:pt>
                <c:pt idx="7363">
                  <c:v>3.6921775000000001</c:v>
                </c:pt>
                <c:pt idx="7364">
                  <c:v>3.6921681250016007</c:v>
                </c:pt>
                <c:pt idx="7365">
                  <c:v>3.6919690624992003</c:v>
                </c:pt>
                <c:pt idx="7366">
                  <c:v>3.6923315624992004</c:v>
                </c:pt>
                <c:pt idx="7367">
                  <c:v>3.6926675000000002</c:v>
                </c:pt>
                <c:pt idx="7368">
                  <c:v>3.6925940624992006</c:v>
                </c:pt>
                <c:pt idx="7369">
                  <c:v>3.6922337500000002</c:v>
                </c:pt>
                <c:pt idx="7370">
                  <c:v>3.6924390624992003</c:v>
                </c:pt>
                <c:pt idx="7371">
                  <c:v>3.6924100000000002</c:v>
                </c:pt>
                <c:pt idx="7372">
                  <c:v>3.6925434375007997</c:v>
                </c:pt>
                <c:pt idx="7373">
                  <c:v>3.6922312499999999</c:v>
                </c:pt>
                <c:pt idx="7374">
                  <c:v>3.6923234375007996</c:v>
                </c:pt>
                <c:pt idx="7375">
                  <c:v>3.6920209375007995</c:v>
                </c:pt>
                <c:pt idx="7376">
                  <c:v>3.6916384375007993</c:v>
                </c:pt>
                <c:pt idx="7377">
                  <c:v>3.6913921875007993</c:v>
                </c:pt>
                <c:pt idx="7378">
                  <c:v>3.6913737499999999</c:v>
                </c:pt>
                <c:pt idx="7379">
                  <c:v>3.6914515624992004</c:v>
                </c:pt>
                <c:pt idx="7380">
                  <c:v>3.6915293750016005</c:v>
                </c:pt>
                <c:pt idx="7381">
                  <c:v>3.6914881250016007</c:v>
                </c:pt>
                <c:pt idx="7382">
                  <c:v>3.6911084375007994</c:v>
                </c:pt>
                <c:pt idx="7383">
                  <c:v>3.6907790624992005</c:v>
                </c:pt>
                <c:pt idx="7384">
                  <c:v>3.6905768750016006</c:v>
                </c:pt>
                <c:pt idx="7385">
                  <c:v>3.6907912500000002</c:v>
                </c:pt>
                <c:pt idx="7386">
                  <c:v>3.6911203124992005</c:v>
                </c:pt>
                <c:pt idx="7387">
                  <c:v>3.6914509375007993</c:v>
                </c:pt>
                <c:pt idx="7388">
                  <c:v>3.6915159375007995</c:v>
                </c:pt>
                <c:pt idx="7389">
                  <c:v>3.6913606250016007</c:v>
                </c:pt>
                <c:pt idx="7390">
                  <c:v>3.6917415624992005</c:v>
                </c:pt>
                <c:pt idx="7391">
                  <c:v>3.6916099999999998</c:v>
                </c:pt>
                <c:pt idx="7392">
                  <c:v>3.69194625</c:v>
                </c:pt>
                <c:pt idx="7393">
                  <c:v>3.6917803124992004</c:v>
                </c:pt>
                <c:pt idx="7394">
                  <c:v>3.6914378124992004</c:v>
                </c:pt>
                <c:pt idx="7395">
                  <c:v>3.6910771875007997</c:v>
                </c:pt>
                <c:pt idx="7396">
                  <c:v>3.69056125</c:v>
                </c:pt>
                <c:pt idx="7397">
                  <c:v>3.6902331250016007</c:v>
                </c:pt>
                <c:pt idx="7398">
                  <c:v>3.6898818750016007</c:v>
                </c:pt>
                <c:pt idx="7399">
                  <c:v>3.6895634375007993</c:v>
                </c:pt>
                <c:pt idx="7400">
                  <c:v>3.6895228124992006</c:v>
                </c:pt>
                <c:pt idx="7401">
                  <c:v>3.6891581250016006</c:v>
                </c:pt>
                <c:pt idx="7402">
                  <c:v>3.68922375</c:v>
                </c:pt>
                <c:pt idx="7403">
                  <c:v>3.6888690624992004</c:v>
                </c:pt>
                <c:pt idx="7404">
                  <c:v>3.68859125</c:v>
                </c:pt>
                <c:pt idx="7405">
                  <c:v>3.6882609375007993</c:v>
                </c:pt>
                <c:pt idx="7406">
                  <c:v>3.6880631250016007</c:v>
                </c:pt>
                <c:pt idx="7407">
                  <c:v>3.6884009375007993</c:v>
                </c:pt>
                <c:pt idx="7408">
                  <c:v>3.6884890624992006</c:v>
                </c:pt>
                <c:pt idx="7409">
                  <c:v>3.6887387500000002</c:v>
                </c:pt>
                <c:pt idx="7410">
                  <c:v>3.6888381250016007</c:v>
                </c:pt>
                <c:pt idx="7411">
                  <c:v>3.6891375000000002</c:v>
                </c:pt>
                <c:pt idx="7412">
                  <c:v>3.6892868750016006</c:v>
                </c:pt>
                <c:pt idx="7413">
                  <c:v>3.6895359375007994</c:v>
                </c:pt>
                <c:pt idx="7414">
                  <c:v>3.6899059375007996</c:v>
                </c:pt>
                <c:pt idx="7415">
                  <c:v>3.6897625000000001</c:v>
                </c:pt>
                <c:pt idx="7416">
                  <c:v>3.6894115624992003</c:v>
                </c:pt>
                <c:pt idx="7417">
                  <c:v>3.6890312500000002</c:v>
                </c:pt>
                <c:pt idx="7418">
                  <c:v>3.6886337500000002</c:v>
                </c:pt>
                <c:pt idx="7419">
                  <c:v>3.6887009375007995</c:v>
                </c:pt>
                <c:pt idx="7420">
                  <c:v>3.6885196875007993</c:v>
                </c:pt>
                <c:pt idx="7421">
                  <c:v>3.6885906250016007</c:v>
                </c:pt>
                <c:pt idx="7422">
                  <c:v>3.68883625</c:v>
                </c:pt>
                <c:pt idx="7423">
                  <c:v>3.6890484375007997</c:v>
                </c:pt>
                <c:pt idx="7424">
                  <c:v>3.6891515624992004</c:v>
                </c:pt>
                <c:pt idx="7425">
                  <c:v>3.6895006250016005</c:v>
                </c:pt>
                <c:pt idx="7426">
                  <c:v>3.6898603124992007</c:v>
                </c:pt>
                <c:pt idx="7427">
                  <c:v>3.6901340624992005</c:v>
                </c:pt>
                <c:pt idx="7428">
                  <c:v>3.6900675000000001</c:v>
                </c:pt>
                <c:pt idx="7429">
                  <c:v>3.6899665624992006</c:v>
                </c:pt>
                <c:pt idx="7430">
                  <c:v>3.6899587500000002</c:v>
                </c:pt>
                <c:pt idx="7431">
                  <c:v>3.6900965624992006</c:v>
                </c:pt>
                <c:pt idx="7432">
                  <c:v>3.6898968750016006</c:v>
                </c:pt>
                <c:pt idx="7433">
                  <c:v>3.6894628124992006</c:v>
                </c:pt>
                <c:pt idx="7434">
                  <c:v>3.6891150000000001</c:v>
                </c:pt>
                <c:pt idx="7435">
                  <c:v>3.6887059375007993</c:v>
                </c:pt>
                <c:pt idx="7436">
                  <c:v>3.6883309375007993</c:v>
                </c:pt>
                <c:pt idx="7437">
                  <c:v>3.6880324999999998</c:v>
                </c:pt>
                <c:pt idx="7438">
                  <c:v>3.6880040624992003</c:v>
                </c:pt>
                <c:pt idx="7439">
                  <c:v>3.6882203124992006</c:v>
                </c:pt>
                <c:pt idx="7440">
                  <c:v>3.6885653124992004</c:v>
                </c:pt>
                <c:pt idx="7441">
                  <c:v>3.6888081250016005</c:v>
                </c:pt>
                <c:pt idx="7442">
                  <c:v>3.6891646875007993</c:v>
                </c:pt>
                <c:pt idx="7443">
                  <c:v>3.6893140624992005</c:v>
                </c:pt>
                <c:pt idx="7444">
                  <c:v>3.6896893750016004</c:v>
                </c:pt>
                <c:pt idx="7445">
                  <c:v>3.6896765624992005</c:v>
                </c:pt>
                <c:pt idx="7446">
                  <c:v>3.6900793750016008</c:v>
                </c:pt>
                <c:pt idx="7447">
                  <c:v>3.6902403124992005</c:v>
                </c:pt>
                <c:pt idx="7448">
                  <c:v>3.6905359375007993</c:v>
                </c:pt>
                <c:pt idx="7449">
                  <c:v>3.6900643750016004</c:v>
                </c:pt>
                <c:pt idx="7450">
                  <c:v>3.6897268750016008</c:v>
                </c:pt>
                <c:pt idx="7451">
                  <c:v>3.6893978124992004</c:v>
                </c:pt>
                <c:pt idx="7452">
                  <c:v>3.6889896875007997</c:v>
                </c:pt>
                <c:pt idx="7453">
                  <c:v>3.6885887500000001</c:v>
                </c:pt>
                <c:pt idx="7454">
                  <c:v>3.6886575000000001</c:v>
                </c:pt>
                <c:pt idx="7455">
                  <c:v>3.6882893750016006</c:v>
                </c:pt>
                <c:pt idx="7456">
                  <c:v>3.6885490624992006</c:v>
                </c:pt>
                <c:pt idx="7457">
                  <c:v>3.6886321875007995</c:v>
                </c:pt>
                <c:pt idx="7458">
                  <c:v>3.6881206250016008</c:v>
                </c:pt>
                <c:pt idx="7459">
                  <c:v>3.6877984375007995</c:v>
                </c:pt>
                <c:pt idx="7460">
                  <c:v>3.6874712500000002</c:v>
                </c:pt>
                <c:pt idx="7461">
                  <c:v>3.6871087500000002</c:v>
                </c:pt>
                <c:pt idx="7462">
                  <c:v>3.6869540624992005</c:v>
                </c:pt>
                <c:pt idx="7463">
                  <c:v>3.6870259375007994</c:v>
                </c:pt>
                <c:pt idx="7464">
                  <c:v>3.6871090624992005</c:v>
                </c:pt>
                <c:pt idx="7465">
                  <c:v>3.6867353124992004</c:v>
                </c:pt>
                <c:pt idx="7466">
                  <c:v>3.6863809375007994</c:v>
                </c:pt>
                <c:pt idx="7467">
                  <c:v>3.6861950000000001</c:v>
                </c:pt>
                <c:pt idx="7468">
                  <c:v>3.6863193750016006</c:v>
                </c:pt>
                <c:pt idx="7469">
                  <c:v>3.6867087500000002</c:v>
                </c:pt>
                <c:pt idx="7470">
                  <c:v>3.6868987500000001</c:v>
                </c:pt>
                <c:pt idx="7471">
                  <c:v>3.6870237499999998</c:v>
                </c:pt>
                <c:pt idx="7472">
                  <c:v>3.6869624999999999</c:v>
                </c:pt>
                <c:pt idx="7473">
                  <c:v>3.6870721875007995</c:v>
                </c:pt>
                <c:pt idx="7474">
                  <c:v>3.6871390624992006</c:v>
                </c:pt>
                <c:pt idx="7475">
                  <c:v>3.6875156250016006</c:v>
                </c:pt>
                <c:pt idx="7476">
                  <c:v>3.6878234375007994</c:v>
                </c:pt>
                <c:pt idx="7477">
                  <c:v>3.6880993750016007</c:v>
                </c:pt>
                <c:pt idx="7478">
                  <c:v>3.6882950000000001</c:v>
                </c:pt>
                <c:pt idx="7479">
                  <c:v>3.6883453124992007</c:v>
                </c:pt>
                <c:pt idx="7480">
                  <c:v>3.6885590624992006</c:v>
                </c:pt>
                <c:pt idx="7481">
                  <c:v>3.6888453124992004</c:v>
                </c:pt>
                <c:pt idx="7482">
                  <c:v>3.6891868750016004</c:v>
                </c:pt>
                <c:pt idx="7483">
                  <c:v>3.6890693750016004</c:v>
                </c:pt>
                <c:pt idx="7484">
                  <c:v>3.6887565624992007</c:v>
                </c:pt>
                <c:pt idx="7485">
                  <c:v>3.6884468750016004</c:v>
                </c:pt>
                <c:pt idx="7486">
                  <c:v>3.6882293750016006</c:v>
                </c:pt>
                <c:pt idx="7487">
                  <c:v>3.6882418750016006</c:v>
                </c:pt>
                <c:pt idx="7488">
                  <c:v>3.6881996875007994</c:v>
                </c:pt>
                <c:pt idx="7489">
                  <c:v>3.6881771875007994</c:v>
                </c:pt>
                <c:pt idx="7490">
                  <c:v>3.6881871875007994</c:v>
                </c:pt>
                <c:pt idx="7491">
                  <c:v>3.6885168750016004</c:v>
                </c:pt>
                <c:pt idx="7492">
                  <c:v>3.6887271875007994</c:v>
                </c:pt>
                <c:pt idx="7493">
                  <c:v>3.68907125</c:v>
                </c:pt>
                <c:pt idx="7494">
                  <c:v>3.6891596875007995</c:v>
                </c:pt>
                <c:pt idx="7495">
                  <c:v>3.6891156250016004</c:v>
                </c:pt>
                <c:pt idx="7496">
                  <c:v>3.68879</c:v>
                </c:pt>
                <c:pt idx="7497">
                  <c:v>3.6884096875007994</c:v>
                </c:pt>
                <c:pt idx="7498">
                  <c:v>3.6880562499999998</c:v>
                </c:pt>
                <c:pt idx="7499">
                  <c:v>3.6879156250016005</c:v>
                </c:pt>
                <c:pt idx="7500">
                  <c:v>3.6881775000000001</c:v>
                </c:pt>
                <c:pt idx="7501">
                  <c:v>3.6881843750016006</c:v>
                </c:pt>
                <c:pt idx="7502">
                  <c:v>3.6881837499999999</c:v>
                </c:pt>
                <c:pt idx="7503">
                  <c:v>3.6883612499999998</c:v>
                </c:pt>
                <c:pt idx="7504">
                  <c:v>3.6882931250016004</c:v>
                </c:pt>
                <c:pt idx="7505">
                  <c:v>3.6881728124992006</c:v>
                </c:pt>
                <c:pt idx="7506">
                  <c:v>3.6884462500000001</c:v>
                </c:pt>
                <c:pt idx="7507">
                  <c:v>3.6887881250016008</c:v>
                </c:pt>
                <c:pt idx="7508">
                  <c:v>3.6891437499999999</c:v>
                </c:pt>
                <c:pt idx="7509">
                  <c:v>3.6894675000000001</c:v>
                </c:pt>
                <c:pt idx="7510">
                  <c:v>3.6898193750016004</c:v>
                </c:pt>
                <c:pt idx="7511">
                  <c:v>3.6901743750016007</c:v>
                </c:pt>
                <c:pt idx="7512">
                  <c:v>3.6904193750016008</c:v>
                </c:pt>
                <c:pt idx="7513">
                  <c:v>3.6907465624992004</c:v>
                </c:pt>
                <c:pt idx="7514">
                  <c:v>3.6906418750016008</c:v>
                </c:pt>
                <c:pt idx="7515">
                  <c:v>3.6904840624992006</c:v>
                </c:pt>
                <c:pt idx="7516">
                  <c:v>3.6901221875007995</c:v>
                </c:pt>
                <c:pt idx="7517">
                  <c:v>3.6897621875007993</c:v>
                </c:pt>
                <c:pt idx="7518">
                  <c:v>3.6894196875007994</c:v>
                </c:pt>
                <c:pt idx="7519">
                  <c:v>3.6890378124992007</c:v>
                </c:pt>
                <c:pt idx="7520">
                  <c:v>3.6889906250016007</c:v>
                </c:pt>
                <c:pt idx="7521">
                  <c:v>3.6886321875007995</c:v>
                </c:pt>
                <c:pt idx="7522">
                  <c:v>3.6882668750016006</c:v>
                </c:pt>
                <c:pt idx="7523">
                  <c:v>3.6878662499999999</c:v>
                </c:pt>
                <c:pt idx="7524">
                  <c:v>3.6875271875007996</c:v>
                </c:pt>
                <c:pt idx="7525">
                  <c:v>3.6871521875007995</c:v>
                </c:pt>
                <c:pt idx="7526">
                  <c:v>3.6868075</c:v>
                </c:pt>
                <c:pt idx="7527">
                  <c:v>3.6867281250016006</c:v>
                </c:pt>
                <c:pt idx="7528">
                  <c:v>3.6863059375007996</c:v>
                </c:pt>
                <c:pt idx="7529">
                  <c:v>3.6859746875007997</c:v>
                </c:pt>
                <c:pt idx="7530">
                  <c:v>3.6854831250016007</c:v>
                </c:pt>
                <c:pt idx="7531">
                  <c:v>3.6851446875007996</c:v>
                </c:pt>
                <c:pt idx="7532">
                  <c:v>3.6848071875007995</c:v>
                </c:pt>
                <c:pt idx="7533">
                  <c:v>3.6844831250016008</c:v>
                </c:pt>
                <c:pt idx="7534">
                  <c:v>3.6842690624992005</c:v>
                </c:pt>
                <c:pt idx="7535">
                  <c:v>3.6846068750016006</c:v>
                </c:pt>
                <c:pt idx="7536">
                  <c:v>3.6849521875007993</c:v>
                </c:pt>
                <c:pt idx="7537">
                  <c:v>3.6854081250016004</c:v>
                </c:pt>
                <c:pt idx="7538">
                  <c:v>3.6855240624992005</c:v>
                </c:pt>
                <c:pt idx="7539">
                  <c:v>3.6858703124992007</c:v>
                </c:pt>
                <c:pt idx="7540">
                  <c:v>3.6859112500000002</c:v>
                </c:pt>
                <c:pt idx="7541">
                  <c:v>3.6862459375007997</c:v>
                </c:pt>
                <c:pt idx="7542">
                  <c:v>3.6860059375007994</c:v>
                </c:pt>
                <c:pt idx="7543">
                  <c:v>3.6859734375007993</c:v>
                </c:pt>
                <c:pt idx="7544">
                  <c:v>3.6861740624992003</c:v>
                </c:pt>
                <c:pt idx="7545">
                  <c:v>3.6861693750016005</c:v>
                </c:pt>
                <c:pt idx="7546">
                  <c:v>3.6862431250016008</c:v>
                </c:pt>
                <c:pt idx="7547">
                  <c:v>3.6865190624992006</c:v>
                </c:pt>
                <c:pt idx="7548">
                  <c:v>3.6864493750016005</c:v>
                </c:pt>
                <c:pt idx="7549">
                  <c:v>3.6868093750016007</c:v>
                </c:pt>
                <c:pt idx="7550">
                  <c:v>3.6871793750016004</c:v>
                </c:pt>
                <c:pt idx="7551">
                  <c:v>3.6871734375007996</c:v>
                </c:pt>
                <c:pt idx="7552">
                  <c:v>3.6875315624992004</c:v>
                </c:pt>
                <c:pt idx="7553">
                  <c:v>3.6873225000000001</c:v>
                </c:pt>
                <c:pt idx="7554">
                  <c:v>3.6870937499999998</c:v>
                </c:pt>
                <c:pt idx="7555">
                  <c:v>3.6871565624992004</c:v>
                </c:pt>
                <c:pt idx="7556">
                  <c:v>3.6869393750016006</c:v>
                </c:pt>
                <c:pt idx="7557">
                  <c:v>3.6868875000000001</c:v>
                </c:pt>
                <c:pt idx="7558">
                  <c:v>3.6870728124992005</c:v>
                </c:pt>
                <c:pt idx="7559">
                  <c:v>3.6871943750016007</c:v>
                </c:pt>
                <c:pt idx="7560">
                  <c:v>3.6872528124992003</c:v>
                </c:pt>
                <c:pt idx="7561">
                  <c:v>3.68741875</c:v>
                </c:pt>
                <c:pt idx="7562">
                  <c:v>3.6876590624992005</c:v>
                </c:pt>
                <c:pt idx="7563">
                  <c:v>3.6878175</c:v>
                </c:pt>
                <c:pt idx="7564">
                  <c:v>3.6874500000000001</c:v>
                </c:pt>
                <c:pt idx="7565">
                  <c:v>3.6870256250016005</c:v>
                </c:pt>
                <c:pt idx="7566">
                  <c:v>3.6866306250016008</c:v>
                </c:pt>
                <c:pt idx="7567">
                  <c:v>3.6864434375007993</c:v>
                </c:pt>
                <c:pt idx="7568">
                  <c:v>3.6867687500000001</c:v>
                </c:pt>
                <c:pt idx="7569">
                  <c:v>3.6870665624992003</c:v>
                </c:pt>
                <c:pt idx="7570">
                  <c:v>3.6874631250016008</c:v>
                </c:pt>
                <c:pt idx="7571">
                  <c:v>3.6878228124992005</c:v>
                </c:pt>
                <c:pt idx="7572">
                  <c:v>3.6880456250016005</c:v>
                </c:pt>
                <c:pt idx="7573">
                  <c:v>3.6881084375007993</c:v>
                </c:pt>
                <c:pt idx="7574">
                  <c:v>3.6884356250016004</c:v>
                </c:pt>
                <c:pt idx="7575">
                  <c:v>3.6884121875007994</c:v>
                </c:pt>
                <c:pt idx="7576">
                  <c:v>3.6884831250016008</c:v>
                </c:pt>
                <c:pt idx="7577">
                  <c:v>3.6884537499999999</c:v>
                </c:pt>
                <c:pt idx="7578">
                  <c:v>3.68877875</c:v>
                </c:pt>
                <c:pt idx="7579">
                  <c:v>3.6891206250016007</c:v>
                </c:pt>
                <c:pt idx="7580">
                  <c:v>3.6892478124992003</c:v>
                </c:pt>
                <c:pt idx="7581">
                  <c:v>3.6893131250016005</c:v>
                </c:pt>
                <c:pt idx="7582">
                  <c:v>3.6896834375007996</c:v>
                </c:pt>
                <c:pt idx="7583">
                  <c:v>3.6900240624992007</c:v>
                </c:pt>
                <c:pt idx="7584">
                  <c:v>3.6901940624992005</c:v>
                </c:pt>
                <c:pt idx="7585">
                  <c:v>3.6896646875007995</c:v>
                </c:pt>
                <c:pt idx="7586">
                  <c:v>3.6892240624992003</c:v>
                </c:pt>
                <c:pt idx="7587">
                  <c:v>3.6887721875007995</c:v>
                </c:pt>
                <c:pt idx="7588">
                  <c:v>3.6882193750016006</c:v>
                </c:pt>
                <c:pt idx="7589">
                  <c:v>3.6877906250016004</c:v>
                </c:pt>
                <c:pt idx="7590">
                  <c:v>3.6873453124992004</c:v>
                </c:pt>
                <c:pt idx="7591">
                  <c:v>3.6870165624992004</c:v>
                </c:pt>
                <c:pt idx="7592">
                  <c:v>3.6873778124992005</c:v>
                </c:pt>
                <c:pt idx="7593">
                  <c:v>3.6875990624992006</c:v>
                </c:pt>
                <c:pt idx="7594">
                  <c:v>3.6872750000000001</c:v>
                </c:pt>
                <c:pt idx="7595">
                  <c:v>3.6869409375007995</c:v>
                </c:pt>
                <c:pt idx="7596">
                  <c:v>3.6871968750016006</c:v>
                </c:pt>
                <c:pt idx="7597">
                  <c:v>3.6872603124992005</c:v>
                </c:pt>
                <c:pt idx="7598">
                  <c:v>3.6868753124992004</c:v>
                </c:pt>
                <c:pt idx="7599">
                  <c:v>3.6865459375007994</c:v>
                </c:pt>
                <c:pt idx="7600">
                  <c:v>3.6866587499999999</c:v>
                </c:pt>
                <c:pt idx="7601">
                  <c:v>3.6869912500000002</c:v>
                </c:pt>
                <c:pt idx="7602">
                  <c:v>3.6873906250016004</c:v>
                </c:pt>
                <c:pt idx="7603">
                  <c:v>3.6877696875007997</c:v>
                </c:pt>
                <c:pt idx="7604">
                  <c:v>3.6878506250016008</c:v>
                </c:pt>
                <c:pt idx="7605">
                  <c:v>3.68827375</c:v>
                </c:pt>
                <c:pt idx="7606">
                  <c:v>3.6885987500000001</c:v>
                </c:pt>
                <c:pt idx="7607">
                  <c:v>3.6889687499999999</c:v>
                </c:pt>
                <c:pt idx="7608">
                  <c:v>3.6893018750016005</c:v>
                </c:pt>
                <c:pt idx="7609">
                  <c:v>3.6896374999999999</c:v>
                </c:pt>
                <c:pt idx="7610">
                  <c:v>3.6899962500000001</c:v>
                </c:pt>
                <c:pt idx="7611">
                  <c:v>3.6903559375007995</c:v>
                </c:pt>
                <c:pt idx="7612">
                  <c:v>3.6905299999999999</c:v>
                </c:pt>
                <c:pt idx="7613">
                  <c:v>3.6903968750016007</c:v>
                </c:pt>
                <c:pt idx="7614">
                  <c:v>3.6900243750016006</c:v>
                </c:pt>
                <c:pt idx="7615">
                  <c:v>3.6896693750016007</c:v>
                </c:pt>
                <c:pt idx="7616">
                  <c:v>3.6892812500000001</c:v>
                </c:pt>
                <c:pt idx="7617">
                  <c:v>3.6889446875007996</c:v>
                </c:pt>
                <c:pt idx="7618">
                  <c:v>3.6889896875007997</c:v>
                </c:pt>
                <c:pt idx="7619">
                  <c:v>3.6893437499999999</c:v>
                </c:pt>
                <c:pt idx="7620">
                  <c:v>3.6896718750016007</c:v>
                </c:pt>
                <c:pt idx="7621">
                  <c:v>3.6901034375007993</c:v>
                </c:pt>
                <c:pt idx="7622">
                  <c:v>3.6904281250016004</c:v>
                </c:pt>
                <c:pt idx="7623">
                  <c:v>3.6905884375007996</c:v>
                </c:pt>
                <c:pt idx="7624">
                  <c:v>3.6909318750016005</c:v>
                </c:pt>
                <c:pt idx="7625">
                  <c:v>3.6910065624992003</c:v>
                </c:pt>
                <c:pt idx="7626">
                  <c:v>3.6913509375007996</c:v>
                </c:pt>
                <c:pt idx="7627">
                  <c:v>3.6913940624992003</c:v>
                </c:pt>
                <c:pt idx="7628">
                  <c:v>3.6910706250016005</c:v>
                </c:pt>
                <c:pt idx="7629">
                  <c:v>3.6910881250016008</c:v>
                </c:pt>
                <c:pt idx="7630">
                  <c:v>3.6913787500000002</c:v>
                </c:pt>
                <c:pt idx="7631">
                  <c:v>3.6914706250016005</c:v>
                </c:pt>
                <c:pt idx="7632">
                  <c:v>3.6918103124992006</c:v>
                </c:pt>
                <c:pt idx="7633">
                  <c:v>3.6920571875007995</c:v>
                </c:pt>
                <c:pt idx="7634">
                  <c:v>3.6921928124992003</c:v>
                </c:pt>
                <c:pt idx="7635">
                  <c:v>3.6918324999999999</c:v>
                </c:pt>
                <c:pt idx="7636">
                  <c:v>3.6914946875007995</c:v>
                </c:pt>
                <c:pt idx="7637">
                  <c:v>3.6911571875007994</c:v>
                </c:pt>
                <c:pt idx="7638">
                  <c:v>3.6910837500000002</c:v>
                </c:pt>
                <c:pt idx="7639">
                  <c:v>3.6913337500000001</c:v>
                </c:pt>
                <c:pt idx="7640">
                  <c:v>3.6912665624992007</c:v>
                </c:pt>
                <c:pt idx="7641">
                  <c:v>3.6913071875007994</c:v>
                </c:pt>
                <c:pt idx="7642">
                  <c:v>3.6909828124992003</c:v>
                </c:pt>
                <c:pt idx="7643">
                  <c:v>3.6906281250016004</c:v>
                </c:pt>
                <c:pt idx="7644">
                  <c:v>3.69019875</c:v>
                </c:pt>
                <c:pt idx="7645">
                  <c:v>3.6898425000000001</c:v>
                </c:pt>
                <c:pt idx="7646">
                  <c:v>3.6898881250016005</c:v>
                </c:pt>
                <c:pt idx="7647">
                  <c:v>3.6902581250016007</c:v>
                </c:pt>
                <c:pt idx="7648">
                  <c:v>3.6904937499999999</c:v>
                </c:pt>
                <c:pt idx="7649">
                  <c:v>3.6908284375007994</c:v>
                </c:pt>
                <c:pt idx="7650">
                  <c:v>3.6910509375007994</c:v>
                </c:pt>
                <c:pt idx="7651">
                  <c:v>3.6912600000000002</c:v>
                </c:pt>
                <c:pt idx="7652">
                  <c:v>3.6908775</c:v>
                </c:pt>
                <c:pt idx="7653">
                  <c:v>3.6904734375007995</c:v>
                </c:pt>
                <c:pt idx="7654">
                  <c:v>3.6901496875007993</c:v>
                </c:pt>
                <c:pt idx="7655">
                  <c:v>3.6897243750016004</c:v>
                </c:pt>
                <c:pt idx="7656">
                  <c:v>3.6893971875007994</c:v>
                </c:pt>
                <c:pt idx="7657">
                  <c:v>3.6889875000000001</c:v>
                </c:pt>
                <c:pt idx="7658">
                  <c:v>3.6886475000000001</c:v>
                </c:pt>
                <c:pt idx="7659">
                  <c:v>3.6883103124992007</c:v>
                </c:pt>
                <c:pt idx="7660">
                  <c:v>3.6879749999999998</c:v>
                </c:pt>
                <c:pt idx="7661">
                  <c:v>3.6882521875007996</c:v>
                </c:pt>
                <c:pt idx="7662">
                  <c:v>3.6886296875007996</c:v>
                </c:pt>
                <c:pt idx="7663">
                  <c:v>3.6889940624992006</c:v>
                </c:pt>
                <c:pt idx="7664">
                  <c:v>3.68933125</c:v>
                </c:pt>
                <c:pt idx="7665">
                  <c:v>3.6897143750016004</c:v>
                </c:pt>
                <c:pt idx="7666">
                  <c:v>3.6898712499999999</c:v>
                </c:pt>
                <c:pt idx="7667">
                  <c:v>3.6898087500000001</c:v>
                </c:pt>
                <c:pt idx="7668">
                  <c:v>3.6902249999999999</c:v>
                </c:pt>
                <c:pt idx="7669">
                  <c:v>3.6905759375007996</c:v>
                </c:pt>
                <c:pt idx="7670">
                  <c:v>3.6910118750016006</c:v>
                </c:pt>
                <c:pt idx="7671">
                  <c:v>3.6913368750016007</c:v>
                </c:pt>
                <c:pt idx="7672">
                  <c:v>3.6916578124992006</c:v>
                </c:pt>
                <c:pt idx="7673">
                  <c:v>3.6920109375007995</c:v>
                </c:pt>
                <c:pt idx="7674">
                  <c:v>3.6923349999999999</c:v>
                </c:pt>
                <c:pt idx="7675">
                  <c:v>3.6922159375007997</c:v>
                </c:pt>
                <c:pt idx="7676">
                  <c:v>3.6923949999999999</c:v>
                </c:pt>
                <c:pt idx="7677">
                  <c:v>3.6920396875007997</c:v>
                </c:pt>
                <c:pt idx="7678">
                  <c:v>3.6916459375007995</c:v>
                </c:pt>
                <c:pt idx="7679">
                  <c:v>3.6911956250016007</c:v>
                </c:pt>
                <c:pt idx="7680">
                  <c:v>3.6908184375007993</c:v>
                </c:pt>
                <c:pt idx="7681">
                  <c:v>3.6905906250016005</c:v>
                </c:pt>
                <c:pt idx="7682">
                  <c:v>3.6909584375007993</c:v>
                </c:pt>
                <c:pt idx="7683">
                  <c:v>3.69142875</c:v>
                </c:pt>
                <c:pt idx="7684">
                  <c:v>3.6913728124992007</c:v>
                </c:pt>
                <c:pt idx="7685">
                  <c:v>3.6909896875007995</c:v>
                </c:pt>
                <c:pt idx="7686">
                  <c:v>3.6908856250016004</c:v>
                </c:pt>
                <c:pt idx="7687">
                  <c:v>3.6910571875007996</c:v>
                </c:pt>
                <c:pt idx="7688">
                  <c:v>3.6914043750016008</c:v>
                </c:pt>
                <c:pt idx="7689">
                  <c:v>3.6916515624992003</c:v>
                </c:pt>
                <c:pt idx="7690">
                  <c:v>3.6918375000000001</c:v>
                </c:pt>
                <c:pt idx="7691">
                  <c:v>3.6921274999999998</c:v>
                </c:pt>
                <c:pt idx="7692">
                  <c:v>3.6924721875007993</c:v>
                </c:pt>
                <c:pt idx="7693">
                  <c:v>3.6921984375007995</c:v>
                </c:pt>
                <c:pt idx="7694">
                  <c:v>3.6923571875007997</c:v>
                </c:pt>
                <c:pt idx="7695">
                  <c:v>3.6926062499999999</c:v>
                </c:pt>
                <c:pt idx="7696">
                  <c:v>3.6928278124992007</c:v>
                </c:pt>
                <c:pt idx="7697">
                  <c:v>3.6924978124992003</c:v>
                </c:pt>
                <c:pt idx="7698">
                  <c:v>3.6922881250016006</c:v>
                </c:pt>
                <c:pt idx="7699">
                  <c:v>3.6921628124992005</c:v>
                </c:pt>
                <c:pt idx="7700">
                  <c:v>3.6919437500000001</c:v>
                </c:pt>
                <c:pt idx="7701">
                  <c:v>3.692145</c:v>
                </c:pt>
                <c:pt idx="7702">
                  <c:v>3.6922946875007994</c:v>
                </c:pt>
                <c:pt idx="7703">
                  <c:v>3.6926343750016004</c:v>
                </c:pt>
                <c:pt idx="7704">
                  <c:v>3.6929815624992006</c:v>
                </c:pt>
                <c:pt idx="7705">
                  <c:v>3.6930759375007995</c:v>
                </c:pt>
                <c:pt idx="7706">
                  <c:v>3.6930253124992003</c:v>
                </c:pt>
                <c:pt idx="7707">
                  <c:v>3.6933837500000002</c:v>
                </c:pt>
                <c:pt idx="7708">
                  <c:v>3.6935671875007996</c:v>
                </c:pt>
                <c:pt idx="7709">
                  <c:v>3.6935556250016006</c:v>
                </c:pt>
                <c:pt idx="7710">
                  <c:v>3.6932081250016005</c:v>
                </c:pt>
                <c:pt idx="7711">
                  <c:v>3.6928668750016005</c:v>
                </c:pt>
                <c:pt idx="7712">
                  <c:v>3.6926106250016004</c:v>
                </c:pt>
                <c:pt idx="7713">
                  <c:v>3.6922796875007995</c:v>
                </c:pt>
                <c:pt idx="7714">
                  <c:v>3.6919556250016008</c:v>
                </c:pt>
                <c:pt idx="7715">
                  <c:v>3.6915490624992007</c:v>
                </c:pt>
                <c:pt idx="7716">
                  <c:v>3.6911590624992003</c:v>
                </c:pt>
                <c:pt idx="7717">
                  <c:v>3.6908028124992005</c:v>
                </c:pt>
                <c:pt idx="7718">
                  <c:v>3.6908503124992005</c:v>
                </c:pt>
                <c:pt idx="7719">
                  <c:v>3.6911499999999999</c:v>
                </c:pt>
                <c:pt idx="7720">
                  <c:v>3.6913953124992007</c:v>
                </c:pt>
                <c:pt idx="7721">
                  <c:v>3.6909646875007995</c:v>
                </c:pt>
                <c:pt idx="7722">
                  <c:v>3.6904175000000001</c:v>
                </c:pt>
                <c:pt idx="7723">
                  <c:v>3.6900865624992005</c:v>
                </c:pt>
                <c:pt idx="7724">
                  <c:v>3.6897143750016004</c:v>
                </c:pt>
                <c:pt idx="7725">
                  <c:v>3.6893321875007996</c:v>
                </c:pt>
                <c:pt idx="7726">
                  <c:v>3.6890037499999999</c:v>
                </c:pt>
                <c:pt idx="7727">
                  <c:v>3.68857875</c:v>
                </c:pt>
                <c:pt idx="7728">
                  <c:v>3.6881915624992003</c:v>
                </c:pt>
                <c:pt idx="7729">
                  <c:v>3.6878643750016007</c:v>
                </c:pt>
                <c:pt idx="7730">
                  <c:v>3.6875390624992006</c:v>
                </c:pt>
                <c:pt idx="7731">
                  <c:v>3.6873706250016007</c:v>
                </c:pt>
                <c:pt idx="7732">
                  <c:v>3.6875871875007995</c:v>
                </c:pt>
                <c:pt idx="7733">
                  <c:v>3.6877512499999998</c:v>
                </c:pt>
                <c:pt idx="7734">
                  <c:v>3.6880959375007993</c:v>
                </c:pt>
                <c:pt idx="7735">
                  <c:v>3.6884281250016007</c:v>
                </c:pt>
                <c:pt idx="7736">
                  <c:v>3.6887643750016004</c:v>
                </c:pt>
                <c:pt idx="7737">
                  <c:v>3.6891140624992005</c:v>
                </c:pt>
                <c:pt idx="7738">
                  <c:v>3.6894478124992003</c:v>
                </c:pt>
                <c:pt idx="7739">
                  <c:v>3.6896768750016005</c:v>
                </c:pt>
                <c:pt idx="7740">
                  <c:v>3.6892962499999999</c:v>
                </c:pt>
                <c:pt idx="7741">
                  <c:v>3.6889168750016004</c:v>
                </c:pt>
                <c:pt idx="7742">
                  <c:v>3.6885762500000001</c:v>
                </c:pt>
                <c:pt idx="7743">
                  <c:v>3.6882412499999999</c:v>
                </c:pt>
                <c:pt idx="7744">
                  <c:v>3.6878840624992004</c:v>
                </c:pt>
                <c:pt idx="7745">
                  <c:v>3.6874756250016008</c:v>
                </c:pt>
                <c:pt idx="7746">
                  <c:v>3.6871246875007997</c:v>
                </c:pt>
                <c:pt idx="7747">
                  <c:v>3.6869318750016005</c:v>
                </c:pt>
                <c:pt idx="7748">
                  <c:v>3.6872921875007996</c:v>
                </c:pt>
                <c:pt idx="7749">
                  <c:v>3.6876799999999998</c:v>
                </c:pt>
                <c:pt idx="7750">
                  <c:v>3.6880728124992004</c:v>
                </c:pt>
                <c:pt idx="7751">
                  <c:v>3.6884315624992006</c:v>
                </c:pt>
                <c:pt idx="7752">
                  <c:v>3.6887581250016006</c:v>
                </c:pt>
                <c:pt idx="7753">
                  <c:v>3.6890618750016007</c:v>
                </c:pt>
                <c:pt idx="7754">
                  <c:v>3.6893931250016005</c:v>
                </c:pt>
                <c:pt idx="7755">
                  <c:v>3.6896100000000001</c:v>
                </c:pt>
                <c:pt idx="7756">
                  <c:v>3.6894484375007996</c:v>
                </c:pt>
                <c:pt idx="7757">
                  <c:v>3.6897984375007993</c:v>
                </c:pt>
                <c:pt idx="7758">
                  <c:v>3.6898340624992003</c:v>
                </c:pt>
                <c:pt idx="7759">
                  <c:v>3.6902065624992004</c:v>
                </c:pt>
                <c:pt idx="7760">
                  <c:v>3.6905643750016006</c:v>
                </c:pt>
                <c:pt idx="7761">
                  <c:v>3.6909053124992006</c:v>
                </c:pt>
                <c:pt idx="7762">
                  <c:v>3.6909212500000002</c:v>
                </c:pt>
                <c:pt idx="7763">
                  <c:v>3.6907265624992007</c:v>
                </c:pt>
                <c:pt idx="7764">
                  <c:v>3.6903971875007997</c:v>
                </c:pt>
                <c:pt idx="7765">
                  <c:v>3.6900403124992005</c:v>
                </c:pt>
                <c:pt idx="7766">
                  <c:v>3.6898046875007995</c:v>
                </c:pt>
                <c:pt idx="7767">
                  <c:v>3.6894465624992003</c:v>
                </c:pt>
                <c:pt idx="7768">
                  <c:v>3.6896775000000002</c:v>
                </c:pt>
                <c:pt idx="7769">
                  <c:v>3.69</c:v>
                </c:pt>
                <c:pt idx="7770">
                  <c:v>3.6903668750016005</c:v>
                </c:pt>
                <c:pt idx="7771">
                  <c:v>3.6899706250016004</c:v>
                </c:pt>
                <c:pt idx="7772">
                  <c:v>3.689505</c:v>
                </c:pt>
                <c:pt idx="7773">
                  <c:v>3.6894553124992004</c:v>
                </c:pt>
                <c:pt idx="7774">
                  <c:v>3.6897981250016008</c:v>
                </c:pt>
                <c:pt idx="7775">
                  <c:v>3.6900096875007997</c:v>
                </c:pt>
                <c:pt idx="7776">
                  <c:v>3.6903378124992003</c:v>
                </c:pt>
                <c:pt idx="7777">
                  <c:v>3.6906737500000002</c:v>
                </c:pt>
                <c:pt idx="7778">
                  <c:v>3.6910365624992005</c:v>
                </c:pt>
                <c:pt idx="7779">
                  <c:v>3.6913740624992006</c:v>
                </c:pt>
                <c:pt idx="7780">
                  <c:v>3.69145375</c:v>
                </c:pt>
                <c:pt idx="7781">
                  <c:v>3.6915809375007993</c:v>
                </c:pt>
                <c:pt idx="7782">
                  <c:v>3.6913999999999998</c:v>
                </c:pt>
                <c:pt idx="7783">
                  <c:v>3.6916040624992004</c:v>
                </c:pt>
                <c:pt idx="7784">
                  <c:v>3.6912799999999999</c:v>
                </c:pt>
                <c:pt idx="7785">
                  <c:v>3.6909443750016004</c:v>
                </c:pt>
                <c:pt idx="7786">
                  <c:v>3.6912124999999998</c:v>
                </c:pt>
                <c:pt idx="7787">
                  <c:v>3.6912746875007993</c:v>
                </c:pt>
                <c:pt idx="7788">
                  <c:v>3.6916234375007995</c:v>
                </c:pt>
                <c:pt idx="7789">
                  <c:v>3.6911546875007994</c:v>
                </c:pt>
                <c:pt idx="7790">
                  <c:v>3.6907803124992005</c:v>
                </c:pt>
                <c:pt idx="7791">
                  <c:v>3.6904368750016006</c:v>
                </c:pt>
                <c:pt idx="7792">
                  <c:v>3.6900796875007993</c:v>
                </c:pt>
                <c:pt idx="7793">
                  <c:v>3.6902112499999999</c:v>
                </c:pt>
                <c:pt idx="7794">
                  <c:v>3.6904499999999998</c:v>
                </c:pt>
                <c:pt idx="7795">
                  <c:v>3.6908484375007995</c:v>
                </c:pt>
                <c:pt idx="7796">
                  <c:v>3.6912021875007994</c:v>
                </c:pt>
                <c:pt idx="7797">
                  <c:v>3.6908018750016005</c:v>
                </c:pt>
                <c:pt idx="7798">
                  <c:v>3.6904106250016007</c:v>
                </c:pt>
                <c:pt idx="7799">
                  <c:v>3.6902868750016005</c:v>
                </c:pt>
                <c:pt idx="7800">
                  <c:v>3.6904340624992007</c:v>
                </c:pt>
                <c:pt idx="7801">
                  <c:v>3.6908090624992007</c:v>
                </c:pt>
                <c:pt idx="7802">
                  <c:v>3.6910081250016007</c:v>
                </c:pt>
                <c:pt idx="7803">
                  <c:v>3.6913325000000001</c:v>
                </c:pt>
                <c:pt idx="7804">
                  <c:v>3.6917859375007995</c:v>
                </c:pt>
                <c:pt idx="7805">
                  <c:v>3.6918246875007994</c:v>
                </c:pt>
                <c:pt idx="7806">
                  <c:v>3.6917640624992005</c:v>
                </c:pt>
                <c:pt idx="7807">
                  <c:v>3.6918475000000002</c:v>
                </c:pt>
                <c:pt idx="7808">
                  <c:v>3.6921778124992004</c:v>
                </c:pt>
                <c:pt idx="7809">
                  <c:v>3.6925159375007994</c:v>
                </c:pt>
                <c:pt idx="7810">
                  <c:v>3.6928465624992004</c:v>
                </c:pt>
                <c:pt idx="7811">
                  <c:v>3.6931778124992003</c:v>
                </c:pt>
                <c:pt idx="7812">
                  <c:v>3.6933574999999998</c:v>
                </c:pt>
                <c:pt idx="7813">
                  <c:v>3.6934343750016008</c:v>
                </c:pt>
                <c:pt idx="7814">
                  <c:v>3.6931175000000001</c:v>
                </c:pt>
                <c:pt idx="7815">
                  <c:v>3.6932115624992004</c:v>
                </c:pt>
                <c:pt idx="7816">
                  <c:v>3.6935418750016007</c:v>
                </c:pt>
                <c:pt idx="7817">
                  <c:v>3.6934859375007996</c:v>
                </c:pt>
                <c:pt idx="7818">
                  <c:v>3.6938643750016005</c:v>
                </c:pt>
                <c:pt idx="7819">
                  <c:v>3.6942746875007995</c:v>
                </c:pt>
                <c:pt idx="7820">
                  <c:v>3.6946931250016006</c:v>
                </c:pt>
                <c:pt idx="7821">
                  <c:v>3.6950290624992004</c:v>
                </c:pt>
                <c:pt idx="7822">
                  <c:v>3.6953853124992007</c:v>
                </c:pt>
                <c:pt idx="7823">
                  <c:v>3.69580625</c:v>
                </c:pt>
                <c:pt idx="7824">
                  <c:v>3.6958806250016005</c:v>
                </c:pt>
                <c:pt idx="7825">
                  <c:v>3.6955271875007996</c:v>
                </c:pt>
                <c:pt idx="7826">
                  <c:v>3.6954093750016006</c:v>
                </c:pt>
                <c:pt idx="7827">
                  <c:v>3.6951506250016006</c:v>
                </c:pt>
                <c:pt idx="7828">
                  <c:v>3.6952799999999999</c:v>
                </c:pt>
                <c:pt idx="7829">
                  <c:v>3.6956284375007993</c:v>
                </c:pt>
                <c:pt idx="7830">
                  <c:v>3.6959959375007996</c:v>
                </c:pt>
                <c:pt idx="7831">
                  <c:v>3.6962996875007996</c:v>
                </c:pt>
                <c:pt idx="7832">
                  <c:v>3.6966453124992005</c:v>
                </c:pt>
                <c:pt idx="7833">
                  <c:v>3.6967746875007994</c:v>
                </c:pt>
                <c:pt idx="7834">
                  <c:v>3.6966690624992005</c:v>
                </c:pt>
                <c:pt idx="7835">
                  <c:v>3.6967456250016006</c:v>
                </c:pt>
                <c:pt idx="7836">
                  <c:v>3.6967290624992004</c:v>
                </c:pt>
                <c:pt idx="7837">
                  <c:v>3.69634375</c:v>
                </c:pt>
                <c:pt idx="7838">
                  <c:v>3.6959878124992005</c:v>
                </c:pt>
                <c:pt idx="7839">
                  <c:v>3.6956437499999999</c:v>
                </c:pt>
                <c:pt idx="7840">
                  <c:v>3.6953134375007997</c:v>
                </c:pt>
                <c:pt idx="7841">
                  <c:v>3.6953281250016006</c:v>
                </c:pt>
                <c:pt idx="7842">
                  <c:v>3.6954371875007994</c:v>
                </c:pt>
                <c:pt idx="7843">
                  <c:v>3.6956628124992004</c:v>
                </c:pt>
                <c:pt idx="7844">
                  <c:v>3.6959050000000002</c:v>
                </c:pt>
                <c:pt idx="7845">
                  <c:v>3.6962518750016007</c:v>
                </c:pt>
                <c:pt idx="7846">
                  <c:v>3.6966784375007995</c:v>
                </c:pt>
                <c:pt idx="7847">
                  <c:v>3.6970559375007994</c:v>
                </c:pt>
                <c:pt idx="7848">
                  <c:v>3.6974140624992007</c:v>
                </c:pt>
                <c:pt idx="7849">
                  <c:v>3.6977600000000002</c:v>
                </c:pt>
                <c:pt idx="7850">
                  <c:v>3.6981218750016005</c:v>
                </c:pt>
                <c:pt idx="7851">
                  <c:v>3.698385</c:v>
                </c:pt>
                <c:pt idx="7852">
                  <c:v>3.6986553124992003</c:v>
                </c:pt>
                <c:pt idx="7853">
                  <c:v>3.6983174999999999</c:v>
                </c:pt>
                <c:pt idx="7854">
                  <c:v>3.6978646875007994</c:v>
                </c:pt>
                <c:pt idx="7855">
                  <c:v>3.6975356250016005</c:v>
                </c:pt>
                <c:pt idx="7856">
                  <c:v>3.6971824999999998</c:v>
                </c:pt>
                <c:pt idx="7857">
                  <c:v>3.6968290624992006</c:v>
                </c:pt>
                <c:pt idx="7858">
                  <c:v>3.6965893750016008</c:v>
                </c:pt>
                <c:pt idx="7859">
                  <c:v>3.6967806250016007</c:v>
                </c:pt>
                <c:pt idx="7860">
                  <c:v>3.6971137500000002</c:v>
                </c:pt>
                <c:pt idx="7861">
                  <c:v>3.69734125</c:v>
                </c:pt>
                <c:pt idx="7862">
                  <c:v>3.6977096875007995</c:v>
                </c:pt>
                <c:pt idx="7863">
                  <c:v>3.6978631250016005</c:v>
                </c:pt>
                <c:pt idx="7864">
                  <c:v>3.6975259375007994</c:v>
                </c:pt>
                <c:pt idx="7865">
                  <c:v>3.6972418750016005</c:v>
                </c:pt>
                <c:pt idx="7866">
                  <c:v>3.6969037500000002</c:v>
                </c:pt>
                <c:pt idx="7867">
                  <c:v>3.6965540624992004</c:v>
                </c:pt>
                <c:pt idx="7868">
                  <c:v>3.6965150000000002</c:v>
                </c:pt>
                <c:pt idx="7869">
                  <c:v>3.6969353124992006</c:v>
                </c:pt>
                <c:pt idx="7870">
                  <c:v>3.6973418750016007</c:v>
                </c:pt>
                <c:pt idx="7871">
                  <c:v>3.6977600000000002</c:v>
                </c:pt>
                <c:pt idx="7872">
                  <c:v>3.6981725000000001</c:v>
                </c:pt>
                <c:pt idx="7873">
                  <c:v>3.6984956250016006</c:v>
                </c:pt>
                <c:pt idx="7874">
                  <c:v>3.6989256250016007</c:v>
                </c:pt>
                <c:pt idx="7875">
                  <c:v>3.69923125</c:v>
                </c:pt>
                <c:pt idx="7876">
                  <c:v>3.6994609375007994</c:v>
                </c:pt>
                <c:pt idx="7877">
                  <c:v>3.6997831250016007</c:v>
                </c:pt>
                <c:pt idx="7878">
                  <c:v>3.6997037499999998</c:v>
                </c:pt>
                <c:pt idx="7879">
                  <c:v>3.6993721875007997</c:v>
                </c:pt>
                <c:pt idx="7880">
                  <c:v>3.6995184375007995</c:v>
                </c:pt>
                <c:pt idx="7881">
                  <c:v>3.6998553124992006</c:v>
                </c:pt>
                <c:pt idx="7882">
                  <c:v>3.7002165624992007</c:v>
                </c:pt>
                <c:pt idx="7883">
                  <c:v>3.7004493750016008</c:v>
                </c:pt>
                <c:pt idx="7884">
                  <c:v>3.7005753124992005</c:v>
                </c:pt>
                <c:pt idx="7885">
                  <c:v>3.70085</c:v>
                </c:pt>
                <c:pt idx="7886">
                  <c:v>3.7011843750016005</c:v>
                </c:pt>
                <c:pt idx="7887">
                  <c:v>3.7015587499999998</c:v>
                </c:pt>
                <c:pt idx="7888">
                  <c:v>3.7019231250016005</c:v>
                </c:pt>
                <c:pt idx="7889">
                  <c:v>3.7022418750016004</c:v>
                </c:pt>
                <c:pt idx="7890">
                  <c:v>3.7023621875007997</c:v>
                </c:pt>
                <c:pt idx="7891">
                  <c:v>3.7024875000000002</c:v>
                </c:pt>
                <c:pt idx="7892">
                  <c:v>3.7026190624992004</c:v>
                </c:pt>
                <c:pt idx="7893">
                  <c:v>3.7023393750016007</c:v>
                </c:pt>
                <c:pt idx="7894">
                  <c:v>3.7021850000000001</c:v>
                </c:pt>
                <c:pt idx="7895">
                  <c:v>3.7025324999999998</c:v>
                </c:pt>
                <c:pt idx="7896">
                  <c:v>3.7028565624992007</c:v>
                </c:pt>
                <c:pt idx="7897">
                  <c:v>3.7031796875007994</c:v>
                </c:pt>
                <c:pt idx="7898">
                  <c:v>3.7035368750016007</c:v>
                </c:pt>
                <c:pt idx="7899">
                  <c:v>3.7038587500000002</c:v>
                </c:pt>
                <c:pt idx="7900">
                  <c:v>3.7041887500000001</c:v>
                </c:pt>
                <c:pt idx="7901">
                  <c:v>3.7041200000000001</c:v>
                </c:pt>
                <c:pt idx="7902">
                  <c:v>3.7039865624992006</c:v>
                </c:pt>
                <c:pt idx="7903">
                  <c:v>3.7037293750016005</c:v>
                </c:pt>
                <c:pt idx="7904">
                  <c:v>3.7039290624992005</c:v>
                </c:pt>
                <c:pt idx="7905">
                  <c:v>3.7035075000000002</c:v>
                </c:pt>
                <c:pt idx="7906">
                  <c:v>3.7031524999999998</c:v>
                </c:pt>
                <c:pt idx="7907">
                  <c:v>3.7028240624992006</c:v>
                </c:pt>
                <c:pt idx="7908">
                  <c:v>3.7027421875007995</c:v>
                </c:pt>
                <c:pt idx="7909">
                  <c:v>3.7027040624992007</c:v>
                </c:pt>
                <c:pt idx="7910">
                  <c:v>3.7027078124992006</c:v>
                </c:pt>
                <c:pt idx="7911">
                  <c:v>3.7030293750016008</c:v>
                </c:pt>
                <c:pt idx="7912">
                  <c:v>3.7033703124992003</c:v>
                </c:pt>
                <c:pt idx="7913">
                  <c:v>3.7029931250016004</c:v>
                </c:pt>
                <c:pt idx="7914">
                  <c:v>3.7026078124992003</c:v>
                </c:pt>
                <c:pt idx="7915">
                  <c:v>3.7022871875007994</c:v>
                </c:pt>
                <c:pt idx="7916">
                  <c:v>3.701905</c:v>
                </c:pt>
                <c:pt idx="7917">
                  <c:v>3.7019418750016007</c:v>
                </c:pt>
                <c:pt idx="7918">
                  <c:v>3.7022721875007996</c:v>
                </c:pt>
                <c:pt idx="7919">
                  <c:v>3.7024590624992006</c:v>
                </c:pt>
                <c:pt idx="7920">
                  <c:v>3.7027990624992007</c:v>
                </c:pt>
                <c:pt idx="7921">
                  <c:v>3.7028431250016007</c:v>
                </c:pt>
                <c:pt idx="7922">
                  <c:v>3.7029759375007996</c:v>
                </c:pt>
                <c:pt idx="7923">
                  <c:v>3.7028937499999999</c:v>
                </c:pt>
                <c:pt idx="7924">
                  <c:v>3.7030237499999998</c:v>
                </c:pt>
                <c:pt idx="7925">
                  <c:v>3.7032278124992004</c:v>
                </c:pt>
                <c:pt idx="7926">
                  <c:v>3.7036053124992003</c:v>
                </c:pt>
                <c:pt idx="7927">
                  <c:v>3.7040056250016007</c:v>
                </c:pt>
                <c:pt idx="7928">
                  <c:v>3.7043987500000002</c:v>
                </c:pt>
                <c:pt idx="7929">
                  <c:v>3.7047506250016005</c:v>
                </c:pt>
                <c:pt idx="7930">
                  <c:v>3.7051296875007993</c:v>
                </c:pt>
                <c:pt idx="7931">
                  <c:v>3.7054743750016006</c:v>
                </c:pt>
                <c:pt idx="7932">
                  <c:v>3.7056874999999998</c:v>
                </c:pt>
                <c:pt idx="7933">
                  <c:v>3.7057893750016007</c:v>
                </c:pt>
                <c:pt idx="7934">
                  <c:v>3.70602125</c:v>
                </c:pt>
                <c:pt idx="7935">
                  <c:v>3.7062990624992005</c:v>
                </c:pt>
                <c:pt idx="7936">
                  <c:v>3.7062409375007994</c:v>
                </c:pt>
                <c:pt idx="7937">
                  <c:v>3.7065315624992006</c:v>
                </c:pt>
                <c:pt idx="7938">
                  <c:v>3.7064368750016006</c:v>
                </c:pt>
                <c:pt idx="7939">
                  <c:v>3.7060393750016005</c:v>
                </c:pt>
                <c:pt idx="7940">
                  <c:v>3.7057021875007994</c:v>
                </c:pt>
                <c:pt idx="7941">
                  <c:v>3.7053715624992005</c:v>
                </c:pt>
                <c:pt idx="7942">
                  <c:v>3.7053425</c:v>
                </c:pt>
                <c:pt idx="7943">
                  <c:v>3.7051112499999999</c:v>
                </c:pt>
                <c:pt idx="7944">
                  <c:v>3.7054421875007995</c:v>
                </c:pt>
                <c:pt idx="7945">
                  <c:v>3.7057628124992004</c:v>
                </c:pt>
                <c:pt idx="7946">
                  <c:v>3.7059687499999998</c:v>
                </c:pt>
                <c:pt idx="7947">
                  <c:v>3.7059068750016007</c:v>
                </c:pt>
                <c:pt idx="7948">
                  <c:v>3.7062668750016008</c:v>
                </c:pt>
                <c:pt idx="7949">
                  <c:v>3.7065959375007993</c:v>
                </c:pt>
                <c:pt idx="7950">
                  <c:v>3.7068665624992003</c:v>
                </c:pt>
                <c:pt idx="7951">
                  <c:v>3.7067621875007997</c:v>
                </c:pt>
                <c:pt idx="7952">
                  <c:v>3.7071596875007997</c:v>
                </c:pt>
                <c:pt idx="7953">
                  <c:v>3.70748875</c:v>
                </c:pt>
                <c:pt idx="7954">
                  <c:v>3.7078112499999998</c:v>
                </c:pt>
                <c:pt idx="7955">
                  <c:v>3.7081690624992003</c:v>
                </c:pt>
                <c:pt idx="7956">
                  <c:v>3.7085043750016005</c:v>
                </c:pt>
                <c:pt idx="7957">
                  <c:v>3.7089159375007994</c:v>
                </c:pt>
                <c:pt idx="7958">
                  <c:v>3.7090331250016004</c:v>
                </c:pt>
                <c:pt idx="7959">
                  <c:v>3.7088225000000001</c:v>
                </c:pt>
                <c:pt idx="7960">
                  <c:v>3.7088662499999998</c:v>
                </c:pt>
                <c:pt idx="7961">
                  <c:v>3.7092550000000002</c:v>
                </c:pt>
                <c:pt idx="7962">
                  <c:v>3.7095862500000001</c:v>
                </c:pt>
                <c:pt idx="7963">
                  <c:v>3.7098481250016007</c:v>
                </c:pt>
                <c:pt idx="7964">
                  <c:v>3.7099696875007995</c:v>
                </c:pt>
                <c:pt idx="7965">
                  <c:v>3.709635</c:v>
                </c:pt>
                <c:pt idx="7966">
                  <c:v>3.7092350000000001</c:v>
                </c:pt>
                <c:pt idx="7967">
                  <c:v>3.7087984375007994</c:v>
                </c:pt>
                <c:pt idx="7968">
                  <c:v>3.7084715624992004</c:v>
                </c:pt>
                <c:pt idx="7969">
                  <c:v>3.7081318750016008</c:v>
                </c:pt>
                <c:pt idx="7970">
                  <c:v>3.7081581250016007</c:v>
                </c:pt>
                <c:pt idx="7971">
                  <c:v>3.7081959375007996</c:v>
                </c:pt>
                <c:pt idx="7972">
                  <c:v>3.7083312500000001</c:v>
                </c:pt>
                <c:pt idx="7973">
                  <c:v>3.7079703124992003</c:v>
                </c:pt>
                <c:pt idx="7974">
                  <c:v>3.7075996875007995</c:v>
                </c:pt>
                <c:pt idx="7975">
                  <c:v>3.7071318750016005</c:v>
                </c:pt>
                <c:pt idx="7976">
                  <c:v>3.7067753124992007</c:v>
                </c:pt>
                <c:pt idx="7977">
                  <c:v>3.7066084375007997</c:v>
                </c:pt>
                <c:pt idx="7978">
                  <c:v>3.7069568750016004</c:v>
                </c:pt>
                <c:pt idx="7979">
                  <c:v>3.7072834375007995</c:v>
                </c:pt>
                <c:pt idx="7980">
                  <c:v>3.70764125</c:v>
                </c:pt>
                <c:pt idx="7981">
                  <c:v>3.7079653124992005</c:v>
                </c:pt>
                <c:pt idx="7982">
                  <c:v>3.7083034375007995</c:v>
                </c:pt>
                <c:pt idx="7983">
                  <c:v>3.7084774999999999</c:v>
                </c:pt>
                <c:pt idx="7984">
                  <c:v>3.708685</c:v>
                </c:pt>
                <c:pt idx="7985">
                  <c:v>3.7089306250016008</c:v>
                </c:pt>
                <c:pt idx="7986">
                  <c:v>3.70918875</c:v>
                </c:pt>
                <c:pt idx="7987">
                  <c:v>3.7096181250016005</c:v>
                </c:pt>
                <c:pt idx="7988">
                  <c:v>3.7099390624992004</c:v>
                </c:pt>
                <c:pt idx="7989">
                  <c:v>3.7102928124992003</c:v>
                </c:pt>
                <c:pt idx="7990">
                  <c:v>3.7106515624992005</c:v>
                </c:pt>
                <c:pt idx="7991">
                  <c:v>3.7110150000000002</c:v>
                </c:pt>
                <c:pt idx="7992">
                  <c:v>3.7111524999999999</c:v>
                </c:pt>
                <c:pt idx="7993">
                  <c:v>3.7108043750016004</c:v>
                </c:pt>
                <c:pt idx="7994">
                  <c:v>3.7104334375007997</c:v>
                </c:pt>
                <c:pt idx="7995">
                  <c:v>3.7099771875007996</c:v>
                </c:pt>
                <c:pt idx="7996">
                  <c:v>3.7096468750016007</c:v>
                </c:pt>
                <c:pt idx="7997">
                  <c:v>3.7091834375007995</c:v>
                </c:pt>
                <c:pt idx="7998">
                  <c:v>3.7087884375007993</c:v>
                </c:pt>
                <c:pt idx="7999">
                  <c:v>3.7083990624992005</c:v>
                </c:pt>
                <c:pt idx="8000">
                  <c:v>3.7080521875007997</c:v>
                </c:pt>
                <c:pt idx="8001">
                  <c:v>3.7077540624992005</c:v>
                </c:pt>
                <c:pt idx="8002">
                  <c:v>3.7080756250016007</c:v>
                </c:pt>
                <c:pt idx="8003">
                  <c:v>3.7081984375007995</c:v>
                </c:pt>
                <c:pt idx="8004">
                  <c:v>3.7077724999999999</c:v>
                </c:pt>
                <c:pt idx="8005">
                  <c:v>3.7074349999999998</c:v>
                </c:pt>
                <c:pt idx="8006">
                  <c:v>3.7074140624992005</c:v>
                </c:pt>
                <c:pt idx="8007">
                  <c:v>3.7077406250016005</c:v>
                </c:pt>
                <c:pt idx="8008">
                  <c:v>3.7081637500000002</c:v>
                </c:pt>
                <c:pt idx="8009">
                  <c:v>3.7086284375007996</c:v>
                </c:pt>
                <c:pt idx="8010">
                  <c:v>3.7089865624992004</c:v>
                </c:pt>
                <c:pt idx="8011">
                  <c:v>3.70932</c:v>
                </c:pt>
                <c:pt idx="8012">
                  <c:v>3.7096046875007995</c:v>
                </c:pt>
                <c:pt idx="8013">
                  <c:v>3.7099384375007993</c:v>
                </c:pt>
                <c:pt idx="8014">
                  <c:v>3.7102384375007995</c:v>
                </c:pt>
                <c:pt idx="8015">
                  <c:v>3.7105353124992004</c:v>
                </c:pt>
                <c:pt idx="8016">
                  <c:v>3.7108637500000001</c:v>
                </c:pt>
                <c:pt idx="8017">
                  <c:v>3.7110603124992005</c:v>
                </c:pt>
                <c:pt idx="8018">
                  <c:v>3.7109171875007996</c:v>
                </c:pt>
                <c:pt idx="8019">
                  <c:v>3.7112440624992007</c:v>
                </c:pt>
                <c:pt idx="8020">
                  <c:v>3.7114956250016005</c:v>
                </c:pt>
                <c:pt idx="8021">
                  <c:v>3.7118171875007997</c:v>
                </c:pt>
                <c:pt idx="8022">
                  <c:v>3.7114787499999999</c:v>
                </c:pt>
                <c:pt idx="8023">
                  <c:v>3.7111218750016004</c:v>
                </c:pt>
                <c:pt idx="8024">
                  <c:v>3.7111409375007995</c:v>
                </c:pt>
                <c:pt idx="8025">
                  <c:v>3.7114884375007997</c:v>
                </c:pt>
                <c:pt idx="8026">
                  <c:v>3.7118109375007995</c:v>
                </c:pt>
                <c:pt idx="8027">
                  <c:v>3.7122640624992007</c:v>
                </c:pt>
                <c:pt idx="8028">
                  <c:v>3.7127012499999998</c:v>
                </c:pt>
                <c:pt idx="8029">
                  <c:v>3.7125425000000001</c:v>
                </c:pt>
                <c:pt idx="8030">
                  <c:v>3.7126696875007994</c:v>
                </c:pt>
                <c:pt idx="8031">
                  <c:v>3.7130165624992006</c:v>
                </c:pt>
                <c:pt idx="8032">
                  <c:v>3.7133456250016006</c:v>
                </c:pt>
                <c:pt idx="8033">
                  <c:v>3.7136428124992005</c:v>
                </c:pt>
                <c:pt idx="8034">
                  <c:v>3.7139850000000001</c:v>
                </c:pt>
                <c:pt idx="8035">
                  <c:v>3.7135171875007993</c:v>
                </c:pt>
                <c:pt idx="8036">
                  <c:v>3.7130728124992003</c:v>
                </c:pt>
                <c:pt idx="8037">
                  <c:v>3.7127306250016008</c:v>
                </c:pt>
                <c:pt idx="8038">
                  <c:v>3.7123931250016007</c:v>
                </c:pt>
                <c:pt idx="8039">
                  <c:v>3.7122096875007995</c:v>
                </c:pt>
                <c:pt idx="8040">
                  <c:v>3.7120821875007994</c:v>
                </c:pt>
                <c:pt idx="8041">
                  <c:v>3.7124590624992004</c:v>
                </c:pt>
                <c:pt idx="8042">
                  <c:v>3.7128059375007996</c:v>
                </c:pt>
                <c:pt idx="8043">
                  <c:v>3.7131609375007995</c:v>
                </c:pt>
                <c:pt idx="8044">
                  <c:v>3.7134884375007995</c:v>
                </c:pt>
                <c:pt idx="8045">
                  <c:v>3.7134618750016006</c:v>
                </c:pt>
                <c:pt idx="8046">
                  <c:v>3.7130403124992006</c:v>
                </c:pt>
                <c:pt idx="8047">
                  <c:v>3.7126003124992004</c:v>
                </c:pt>
                <c:pt idx="8048">
                  <c:v>3.7122068750016006</c:v>
                </c:pt>
                <c:pt idx="8049">
                  <c:v>3.7118390624992004</c:v>
                </c:pt>
                <c:pt idx="8050">
                  <c:v>3.7115087500000001</c:v>
                </c:pt>
                <c:pt idx="8051">
                  <c:v>3.71166375</c:v>
                </c:pt>
                <c:pt idx="8052">
                  <c:v>3.7118362500000002</c:v>
                </c:pt>
                <c:pt idx="8053">
                  <c:v>3.7121381250016006</c:v>
                </c:pt>
                <c:pt idx="8054">
                  <c:v>3.7124959375007993</c:v>
                </c:pt>
                <c:pt idx="8055">
                  <c:v>3.7128381250016007</c:v>
                </c:pt>
                <c:pt idx="8056">
                  <c:v>3.7132768750016005</c:v>
                </c:pt>
                <c:pt idx="8057">
                  <c:v>3.713625</c:v>
                </c:pt>
                <c:pt idx="8058">
                  <c:v>3.7140440624992004</c:v>
                </c:pt>
                <c:pt idx="8059">
                  <c:v>3.7143831250016004</c:v>
                </c:pt>
                <c:pt idx="8060">
                  <c:v>3.7147340624992005</c:v>
                </c:pt>
                <c:pt idx="8061">
                  <c:v>3.7151774999999998</c:v>
                </c:pt>
                <c:pt idx="8062">
                  <c:v>3.7153309375007995</c:v>
                </c:pt>
                <c:pt idx="8063">
                  <c:v>3.7150353124992006</c:v>
                </c:pt>
                <c:pt idx="8064">
                  <c:v>3.7149721875007997</c:v>
                </c:pt>
                <c:pt idx="8065">
                  <c:v>3.7149140624992003</c:v>
                </c:pt>
                <c:pt idx="8066">
                  <c:v>3.7152493750016005</c:v>
                </c:pt>
                <c:pt idx="8067">
                  <c:v>3.7156143750016004</c:v>
                </c:pt>
                <c:pt idx="8068">
                  <c:v>3.7159909375007993</c:v>
                </c:pt>
                <c:pt idx="8069">
                  <c:v>3.7163853124992006</c:v>
                </c:pt>
                <c:pt idx="8070">
                  <c:v>3.7167500000000002</c:v>
                </c:pt>
                <c:pt idx="8071">
                  <c:v>3.7171256250016005</c:v>
                </c:pt>
                <c:pt idx="8072">
                  <c:v>3.7174584375007993</c:v>
                </c:pt>
                <c:pt idx="8073">
                  <c:v>3.7178403124992006</c:v>
                </c:pt>
                <c:pt idx="8074">
                  <c:v>3.7181665624992006</c:v>
                </c:pt>
                <c:pt idx="8075">
                  <c:v>3.7184915624992003</c:v>
                </c:pt>
                <c:pt idx="8076">
                  <c:v>3.7186193750016008</c:v>
                </c:pt>
                <c:pt idx="8077">
                  <c:v>3.7186015624992006</c:v>
                </c:pt>
                <c:pt idx="8078">
                  <c:v>3.7184412500000001</c:v>
                </c:pt>
                <c:pt idx="8079">
                  <c:v>3.7185625</c:v>
                </c:pt>
                <c:pt idx="8080">
                  <c:v>3.7181203124992006</c:v>
                </c:pt>
                <c:pt idx="8081">
                  <c:v>3.7177384375007994</c:v>
                </c:pt>
                <c:pt idx="8082">
                  <c:v>3.7174049999999998</c:v>
                </c:pt>
                <c:pt idx="8083">
                  <c:v>3.7170112500000001</c:v>
                </c:pt>
                <c:pt idx="8084">
                  <c:v>3.7166887499999999</c:v>
                </c:pt>
                <c:pt idx="8085">
                  <c:v>3.7163162500000002</c:v>
                </c:pt>
                <c:pt idx="8086">
                  <c:v>3.7164978124992003</c:v>
                </c:pt>
                <c:pt idx="8087">
                  <c:v>3.7168415624992006</c:v>
                </c:pt>
                <c:pt idx="8088">
                  <c:v>3.7172387499999999</c:v>
                </c:pt>
                <c:pt idx="8089">
                  <c:v>3.7176090624992004</c:v>
                </c:pt>
                <c:pt idx="8090">
                  <c:v>3.7180037499999998</c:v>
                </c:pt>
                <c:pt idx="8091">
                  <c:v>3.7180559375007993</c:v>
                </c:pt>
                <c:pt idx="8092">
                  <c:v>3.7183103124992005</c:v>
                </c:pt>
                <c:pt idx="8093">
                  <c:v>3.71865625</c:v>
                </c:pt>
                <c:pt idx="8094">
                  <c:v>3.7189774999999998</c:v>
                </c:pt>
                <c:pt idx="8095">
                  <c:v>3.7193653124992005</c:v>
                </c:pt>
                <c:pt idx="8096">
                  <c:v>3.7196862500000001</c:v>
                </c:pt>
                <c:pt idx="8097">
                  <c:v>3.7200337499999998</c:v>
                </c:pt>
                <c:pt idx="8098">
                  <c:v>3.7204121875007994</c:v>
                </c:pt>
                <c:pt idx="8099">
                  <c:v>3.7207565624992003</c:v>
                </c:pt>
                <c:pt idx="8100">
                  <c:v>3.7210746875007996</c:v>
                </c:pt>
                <c:pt idx="8101">
                  <c:v>3.7212768750016005</c:v>
                </c:pt>
                <c:pt idx="8102">
                  <c:v>3.7211690624992007</c:v>
                </c:pt>
                <c:pt idx="8103">
                  <c:v>3.7208065624992006</c:v>
                </c:pt>
                <c:pt idx="8104">
                  <c:v>3.7204587500000001</c:v>
                </c:pt>
                <c:pt idx="8105">
                  <c:v>3.7201059375007994</c:v>
                </c:pt>
                <c:pt idx="8106">
                  <c:v>3.7202621875007993</c:v>
                </c:pt>
                <c:pt idx="8107">
                  <c:v>3.7206765624992006</c:v>
                </c:pt>
                <c:pt idx="8108">
                  <c:v>3.7210609375007997</c:v>
                </c:pt>
                <c:pt idx="8109">
                  <c:v>3.7210074999999998</c:v>
                </c:pt>
                <c:pt idx="8110">
                  <c:v>3.7208509375007996</c:v>
                </c:pt>
                <c:pt idx="8111">
                  <c:v>3.7212037499999999</c:v>
                </c:pt>
                <c:pt idx="8112">
                  <c:v>3.7210378124992003</c:v>
                </c:pt>
                <c:pt idx="8113">
                  <c:v>3.7212006250016008</c:v>
                </c:pt>
                <c:pt idx="8114">
                  <c:v>3.7211681250016007</c:v>
                </c:pt>
                <c:pt idx="8115">
                  <c:v>3.7212271875007996</c:v>
                </c:pt>
                <c:pt idx="8116">
                  <c:v>3.7215768750016007</c:v>
                </c:pt>
                <c:pt idx="8117">
                  <c:v>3.7219212499999998</c:v>
                </c:pt>
                <c:pt idx="8118">
                  <c:v>3.7215893750016007</c:v>
                </c:pt>
                <c:pt idx="8119">
                  <c:v>3.7211978124992005</c:v>
                </c:pt>
                <c:pt idx="8120">
                  <c:v>3.7207259375007995</c:v>
                </c:pt>
                <c:pt idx="8121">
                  <c:v>3.7201331250016008</c:v>
                </c:pt>
                <c:pt idx="8122">
                  <c:v>3.7196937499999998</c:v>
                </c:pt>
                <c:pt idx="8123">
                  <c:v>3.7192896875007997</c:v>
                </c:pt>
                <c:pt idx="8124">
                  <c:v>3.7189481250016008</c:v>
                </c:pt>
                <c:pt idx="8125">
                  <c:v>3.7190837499999998</c:v>
                </c:pt>
                <c:pt idx="8126">
                  <c:v>3.7194124999999998</c:v>
                </c:pt>
                <c:pt idx="8127">
                  <c:v>3.7197709375007997</c:v>
                </c:pt>
                <c:pt idx="8128">
                  <c:v>3.7201434375007993</c:v>
                </c:pt>
                <c:pt idx="8129">
                  <c:v>3.7204834375007994</c:v>
                </c:pt>
                <c:pt idx="8130">
                  <c:v>3.7208284375007996</c:v>
                </c:pt>
                <c:pt idx="8131">
                  <c:v>3.7212240624992003</c:v>
                </c:pt>
                <c:pt idx="8132">
                  <c:v>3.7216546875007994</c:v>
                </c:pt>
                <c:pt idx="8133">
                  <c:v>3.7220425000000001</c:v>
                </c:pt>
                <c:pt idx="8134">
                  <c:v>3.72244625</c:v>
                </c:pt>
                <c:pt idx="8135">
                  <c:v>3.7227971875007997</c:v>
                </c:pt>
                <c:pt idx="8136">
                  <c:v>3.7231678124992005</c:v>
                </c:pt>
                <c:pt idx="8137">
                  <c:v>3.7235406250016005</c:v>
                </c:pt>
                <c:pt idx="8138">
                  <c:v>3.7238696875007995</c:v>
                </c:pt>
                <c:pt idx="8139">
                  <c:v>3.7241962499999999</c:v>
                </c:pt>
                <c:pt idx="8140">
                  <c:v>3.7246134375007993</c:v>
                </c:pt>
                <c:pt idx="8141">
                  <c:v>3.7250190624992006</c:v>
                </c:pt>
                <c:pt idx="8142">
                  <c:v>3.7253487500000002</c:v>
                </c:pt>
                <c:pt idx="8143">
                  <c:v>3.7255150000000001</c:v>
                </c:pt>
                <c:pt idx="8144">
                  <c:v>3.7257403124992003</c:v>
                </c:pt>
                <c:pt idx="8145">
                  <c:v>3.7259362500000002</c:v>
                </c:pt>
                <c:pt idx="8146">
                  <c:v>3.7255699999999998</c:v>
                </c:pt>
                <c:pt idx="8147">
                  <c:v>3.725285</c:v>
                </c:pt>
                <c:pt idx="8148">
                  <c:v>3.7254159375007996</c:v>
                </c:pt>
                <c:pt idx="8149">
                  <c:v>3.7249453124992007</c:v>
                </c:pt>
                <c:pt idx="8150">
                  <c:v>3.7245406250016004</c:v>
                </c:pt>
                <c:pt idx="8151">
                  <c:v>3.7247765624992004</c:v>
                </c:pt>
                <c:pt idx="8152">
                  <c:v>3.7244743750016007</c:v>
                </c:pt>
                <c:pt idx="8153">
                  <c:v>3.7245481250016006</c:v>
                </c:pt>
                <c:pt idx="8154">
                  <c:v>3.7247515624992005</c:v>
                </c:pt>
                <c:pt idx="8155">
                  <c:v>3.7250725</c:v>
                </c:pt>
                <c:pt idx="8156">
                  <c:v>3.7254037499999999</c:v>
                </c:pt>
                <c:pt idx="8157">
                  <c:v>3.7256465624992003</c:v>
                </c:pt>
                <c:pt idx="8158">
                  <c:v>3.7259778124992007</c:v>
                </c:pt>
                <c:pt idx="8159">
                  <c:v>3.7263493750016008</c:v>
                </c:pt>
                <c:pt idx="8160">
                  <c:v>3.7266828124992006</c:v>
                </c:pt>
                <c:pt idx="8161">
                  <c:v>3.7270484375007995</c:v>
                </c:pt>
                <c:pt idx="8162">
                  <c:v>3.7272453124992007</c:v>
                </c:pt>
                <c:pt idx="8163">
                  <c:v>3.7270175000000001</c:v>
                </c:pt>
                <c:pt idx="8164">
                  <c:v>3.7268068750016008</c:v>
                </c:pt>
                <c:pt idx="8165">
                  <c:v>3.7271390624992007</c:v>
                </c:pt>
                <c:pt idx="8166">
                  <c:v>3.72718375</c:v>
                </c:pt>
                <c:pt idx="8167">
                  <c:v>3.7274637500000001</c:v>
                </c:pt>
                <c:pt idx="8168">
                  <c:v>3.72779375</c:v>
                </c:pt>
                <c:pt idx="8169">
                  <c:v>3.7281556250016008</c:v>
                </c:pt>
                <c:pt idx="8170">
                  <c:v>3.7283974999999998</c:v>
                </c:pt>
                <c:pt idx="8171">
                  <c:v>3.7287699999999999</c:v>
                </c:pt>
                <c:pt idx="8172">
                  <c:v>3.7291290624992004</c:v>
                </c:pt>
                <c:pt idx="8173">
                  <c:v>3.7291375000000002</c:v>
                </c:pt>
                <c:pt idx="8174">
                  <c:v>3.7292271875007996</c:v>
                </c:pt>
                <c:pt idx="8175">
                  <c:v>3.72955375</c:v>
                </c:pt>
                <c:pt idx="8176">
                  <c:v>3.7291750000000001</c:v>
                </c:pt>
                <c:pt idx="8177">
                  <c:v>3.7288056250016006</c:v>
                </c:pt>
                <c:pt idx="8178">
                  <c:v>3.7284681250016005</c:v>
                </c:pt>
                <c:pt idx="8179">
                  <c:v>3.7281425000000001</c:v>
                </c:pt>
                <c:pt idx="8180">
                  <c:v>3.7278199999999999</c:v>
                </c:pt>
                <c:pt idx="8181">
                  <c:v>3.727465</c:v>
                </c:pt>
                <c:pt idx="8182">
                  <c:v>3.7274803124992006</c:v>
                </c:pt>
                <c:pt idx="8183">
                  <c:v>3.7273484375007997</c:v>
                </c:pt>
                <c:pt idx="8184">
                  <c:v>3.7275943750016007</c:v>
                </c:pt>
                <c:pt idx="8185">
                  <c:v>3.7277759375007995</c:v>
                </c:pt>
                <c:pt idx="8186">
                  <c:v>3.7281268750016006</c:v>
                </c:pt>
                <c:pt idx="8187">
                  <c:v>3.7285453124992003</c:v>
                </c:pt>
                <c:pt idx="8188">
                  <c:v>3.7288890624992006</c:v>
                </c:pt>
                <c:pt idx="8189">
                  <c:v>3.7288728124992003</c:v>
                </c:pt>
                <c:pt idx="8190">
                  <c:v>3.7288215624992005</c:v>
                </c:pt>
                <c:pt idx="8191">
                  <c:v>3.7284818750016004</c:v>
                </c:pt>
                <c:pt idx="8192">
                  <c:v>3.7280346875007995</c:v>
                </c:pt>
                <c:pt idx="8193">
                  <c:v>3.7277021875007996</c:v>
                </c:pt>
                <c:pt idx="8194">
                  <c:v>3.7273678124992005</c:v>
                </c:pt>
                <c:pt idx="8195">
                  <c:v>3.7269818750016004</c:v>
                </c:pt>
                <c:pt idx="8196">
                  <c:v>3.7268565624992007</c:v>
                </c:pt>
                <c:pt idx="8197">
                  <c:v>3.7269268750016007</c:v>
                </c:pt>
                <c:pt idx="8198">
                  <c:v>3.7270471875007996</c:v>
                </c:pt>
                <c:pt idx="8199">
                  <c:v>3.7268415624992004</c:v>
                </c:pt>
                <c:pt idx="8200">
                  <c:v>3.7266128124992006</c:v>
                </c:pt>
                <c:pt idx="8201">
                  <c:v>3.7269615624992003</c:v>
                </c:pt>
                <c:pt idx="8202">
                  <c:v>3.7270474999999998</c:v>
                </c:pt>
                <c:pt idx="8203">
                  <c:v>3.7274015624992005</c:v>
                </c:pt>
                <c:pt idx="8204">
                  <c:v>3.7278424999999999</c:v>
                </c:pt>
                <c:pt idx="8205">
                  <c:v>3.7281990624992005</c:v>
                </c:pt>
                <c:pt idx="8206">
                  <c:v>3.7286190624992006</c:v>
                </c:pt>
                <c:pt idx="8207">
                  <c:v>3.728955</c:v>
                </c:pt>
                <c:pt idx="8208">
                  <c:v>3.7293509375007994</c:v>
                </c:pt>
                <c:pt idx="8209">
                  <c:v>3.7298118750016007</c:v>
                </c:pt>
                <c:pt idx="8210">
                  <c:v>3.7302546875007994</c:v>
                </c:pt>
                <c:pt idx="8211">
                  <c:v>3.7306575</c:v>
                </c:pt>
                <c:pt idx="8212">
                  <c:v>3.7309834375007993</c:v>
                </c:pt>
                <c:pt idx="8213">
                  <c:v>3.7314012499999998</c:v>
                </c:pt>
                <c:pt idx="8214">
                  <c:v>3.7317918750016004</c:v>
                </c:pt>
                <c:pt idx="8215">
                  <c:v>3.7320690624992006</c:v>
                </c:pt>
                <c:pt idx="8216">
                  <c:v>3.7324093750016005</c:v>
                </c:pt>
                <c:pt idx="8217">
                  <c:v>3.7323156250016005</c:v>
                </c:pt>
                <c:pt idx="8218">
                  <c:v>3.7321887500000002</c:v>
                </c:pt>
                <c:pt idx="8219">
                  <c:v>3.7317953124992007</c:v>
                </c:pt>
                <c:pt idx="8220">
                  <c:v>3.7313278124992006</c:v>
                </c:pt>
                <c:pt idx="8221">
                  <c:v>3.7308146875007995</c:v>
                </c:pt>
                <c:pt idx="8222">
                  <c:v>3.7304262499999998</c:v>
                </c:pt>
                <c:pt idx="8223">
                  <c:v>3.7301059375007997</c:v>
                </c:pt>
                <c:pt idx="8224">
                  <c:v>3.7297831250016005</c:v>
                </c:pt>
                <c:pt idx="8225">
                  <c:v>3.7296065624992005</c:v>
                </c:pt>
                <c:pt idx="8226">
                  <c:v>3.7296334375007993</c:v>
                </c:pt>
                <c:pt idx="8227">
                  <c:v>3.7299275000000001</c:v>
                </c:pt>
                <c:pt idx="8228">
                  <c:v>3.7302540624992004</c:v>
                </c:pt>
                <c:pt idx="8229">
                  <c:v>3.7306149999999998</c:v>
                </c:pt>
                <c:pt idx="8230">
                  <c:v>3.7309434375007995</c:v>
                </c:pt>
                <c:pt idx="8231">
                  <c:v>3.7312949999999998</c:v>
                </c:pt>
                <c:pt idx="8232">
                  <c:v>3.7316321875007996</c:v>
                </c:pt>
                <c:pt idx="8233">
                  <c:v>3.7319524999999998</c:v>
                </c:pt>
                <c:pt idx="8234">
                  <c:v>3.7322950000000001</c:v>
                </c:pt>
                <c:pt idx="8235">
                  <c:v>3.7326174999999999</c:v>
                </c:pt>
                <c:pt idx="8236">
                  <c:v>3.7329868750016004</c:v>
                </c:pt>
                <c:pt idx="8237">
                  <c:v>3.7333862500000001</c:v>
                </c:pt>
                <c:pt idx="8238">
                  <c:v>3.7337481250016005</c:v>
                </c:pt>
                <c:pt idx="8239">
                  <c:v>3.7341678124992006</c:v>
                </c:pt>
                <c:pt idx="8240">
                  <c:v>3.7345375000000001</c:v>
                </c:pt>
                <c:pt idx="8241">
                  <c:v>3.7348128124992006</c:v>
                </c:pt>
                <c:pt idx="8242">
                  <c:v>3.734915</c:v>
                </c:pt>
                <c:pt idx="8243">
                  <c:v>3.7348906250016007</c:v>
                </c:pt>
                <c:pt idx="8244">
                  <c:v>3.7345784375007995</c:v>
                </c:pt>
                <c:pt idx="8245">
                  <c:v>3.7346168750016004</c:v>
                </c:pt>
                <c:pt idx="8246">
                  <c:v>3.7347600000000001</c:v>
                </c:pt>
                <c:pt idx="8247">
                  <c:v>3.7347340624992005</c:v>
                </c:pt>
                <c:pt idx="8248">
                  <c:v>3.7343246875007994</c:v>
                </c:pt>
                <c:pt idx="8249">
                  <c:v>3.7340837499999999</c:v>
                </c:pt>
                <c:pt idx="8250">
                  <c:v>3.7337321875007996</c:v>
                </c:pt>
                <c:pt idx="8251">
                  <c:v>3.7337224999999998</c:v>
                </c:pt>
                <c:pt idx="8252">
                  <c:v>3.7340568750016008</c:v>
                </c:pt>
                <c:pt idx="8253">
                  <c:v>3.7344037499999998</c:v>
                </c:pt>
                <c:pt idx="8254">
                  <c:v>3.7347334375007994</c:v>
                </c:pt>
                <c:pt idx="8255">
                  <c:v>3.7349015624992004</c:v>
                </c:pt>
                <c:pt idx="8256">
                  <c:v>3.7351350000000001</c:v>
                </c:pt>
                <c:pt idx="8257">
                  <c:v>3.7354775</c:v>
                </c:pt>
                <c:pt idx="8258">
                  <c:v>3.7352915624992007</c:v>
                </c:pt>
                <c:pt idx="8259">
                  <c:v>3.7355734375007996</c:v>
                </c:pt>
                <c:pt idx="8260">
                  <c:v>3.7358243750016005</c:v>
                </c:pt>
                <c:pt idx="8261">
                  <c:v>3.7361590624992007</c:v>
                </c:pt>
                <c:pt idx="8262">
                  <c:v>3.7353209375007994</c:v>
                </c:pt>
                <c:pt idx="8263">
                  <c:v>3.7344837499999999</c:v>
                </c:pt>
                <c:pt idx="8264">
                  <c:v>3.7336190624992005</c:v>
                </c:pt>
                <c:pt idx="8265">
                  <c:v>3.7325750000000002</c:v>
                </c:pt>
                <c:pt idx="8266">
                  <c:v>3.7314781250016007</c:v>
                </c:pt>
                <c:pt idx="8267">
                  <c:v>3.7302771875007994</c:v>
                </c:pt>
                <c:pt idx="8268">
                  <c:v>3.7290409375007996</c:v>
                </c:pt>
                <c:pt idx="8269">
                  <c:v>3.7277303124992005</c:v>
                </c:pt>
                <c:pt idx="8270">
                  <c:v>3.7262981250016005</c:v>
                </c:pt>
                <c:pt idx="8271">
                  <c:v>3.7252053124992006</c:v>
                </c:pt>
                <c:pt idx="8272">
                  <c:v>3.7244265624992003</c:v>
                </c:pt>
                <c:pt idx="8273">
                  <c:v>3.7238343750016005</c:v>
                </c:pt>
                <c:pt idx="8274">
                  <c:v>3.7232609375007995</c:v>
                </c:pt>
                <c:pt idx="8275">
                  <c:v>3.7227915624992005</c:v>
                </c:pt>
                <c:pt idx="8276">
                  <c:v>3.7222550000000001</c:v>
                </c:pt>
                <c:pt idx="8277">
                  <c:v>3.7217381250016004</c:v>
                </c:pt>
                <c:pt idx="8278">
                  <c:v>3.7211296875007993</c:v>
                </c:pt>
                <c:pt idx="8279">
                  <c:v>3.7205287500000002</c:v>
                </c:pt>
                <c:pt idx="8280">
                  <c:v>3.7200634375007997</c:v>
                </c:pt>
                <c:pt idx="8281">
                  <c:v>3.7194290624992004</c:v>
                </c:pt>
                <c:pt idx="8282">
                  <c:v>3.7189049999999999</c:v>
                </c:pt>
                <c:pt idx="8283">
                  <c:v>3.7183925000000002</c:v>
                </c:pt>
                <c:pt idx="8284">
                  <c:v>3.7179109375007995</c:v>
                </c:pt>
                <c:pt idx="8285">
                  <c:v>3.7174049999999998</c:v>
                </c:pt>
                <c:pt idx="8286">
                  <c:v>3.7170334375007994</c:v>
                </c:pt>
                <c:pt idx="8287">
                  <c:v>3.7164746875007997</c:v>
                </c:pt>
                <c:pt idx="8288">
                  <c:v>3.7161218750016007</c:v>
                </c:pt>
                <c:pt idx="8289">
                  <c:v>3.7157353124992003</c:v>
                </c:pt>
                <c:pt idx="8290">
                  <c:v>3.7153231250016008</c:v>
                </c:pt>
                <c:pt idx="8291">
                  <c:v>3.7149084375007995</c:v>
                </c:pt>
                <c:pt idx="8292">
                  <c:v>3.7147046875007996</c:v>
                </c:pt>
                <c:pt idx="8293">
                  <c:v>3.7143787499999998</c:v>
                </c:pt>
                <c:pt idx="8294">
                  <c:v>3.7140306250016004</c:v>
                </c:pt>
                <c:pt idx="8295">
                  <c:v>3.7141284375007997</c:v>
                </c:pt>
                <c:pt idx="8296">
                  <c:v>3.7145062499999999</c:v>
                </c:pt>
                <c:pt idx="8297">
                  <c:v>3.7148296875007993</c:v>
                </c:pt>
                <c:pt idx="8298">
                  <c:v>3.7150634375007994</c:v>
                </c:pt>
                <c:pt idx="8299">
                  <c:v>3.71548875</c:v>
                </c:pt>
                <c:pt idx="8300">
                  <c:v>3.7158709375007994</c:v>
                </c:pt>
                <c:pt idx="8301">
                  <c:v>3.7162231250016005</c:v>
                </c:pt>
                <c:pt idx="8302">
                  <c:v>3.71623875</c:v>
                </c:pt>
                <c:pt idx="8303">
                  <c:v>3.71647375</c:v>
                </c:pt>
                <c:pt idx="8304">
                  <c:v>3.7168240624992004</c:v>
                </c:pt>
                <c:pt idx="8305">
                  <c:v>3.7170668750016005</c:v>
                </c:pt>
                <c:pt idx="8306">
                  <c:v>3.7173956250016005</c:v>
                </c:pt>
                <c:pt idx="8307">
                  <c:v>3.7177718750016004</c:v>
                </c:pt>
                <c:pt idx="8308">
                  <c:v>3.7181312499999999</c:v>
                </c:pt>
                <c:pt idx="8309">
                  <c:v>3.7184503124992005</c:v>
                </c:pt>
                <c:pt idx="8310">
                  <c:v>3.7186959375007995</c:v>
                </c:pt>
                <c:pt idx="8311">
                  <c:v>3.7190278124992004</c:v>
                </c:pt>
                <c:pt idx="8312">
                  <c:v>3.7193274999999999</c:v>
                </c:pt>
                <c:pt idx="8313">
                  <c:v>3.7189821875007993</c:v>
                </c:pt>
                <c:pt idx="8314">
                  <c:v>3.7186284375007994</c:v>
                </c:pt>
                <c:pt idx="8315">
                  <c:v>3.71827</c:v>
                </c:pt>
                <c:pt idx="8316">
                  <c:v>3.71801125</c:v>
                </c:pt>
                <c:pt idx="8317">
                  <c:v>3.7183625</c:v>
                </c:pt>
                <c:pt idx="8318">
                  <c:v>3.7187221875007994</c:v>
                </c:pt>
                <c:pt idx="8319">
                  <c:v>3.7190599999999998</c:v>
                </c:pt>
                <c:pt idx="8320">
                  <c:v>3.7193818750016008</c:v>
                </c:pt>
                <c:pt idx="8321">
                  <c:v>3.7197043750016006</c:v>
                </c:pt>
                <c:pt idx="8322">
                  <c:v>3.7197484375007996</c:v>
                </c:pt>
                <c:pt idx="8323">
                  <c:v>3.7194215624992006</c:v>
                </c:pt>
                <c:pt idx="8324">
                  <c:v>3.71905375</c:v>
                </c:pt>
                <c:pt idx="8325">
                  <c:v>3.7186515624992005</c:v>
                </c:pt>
                <c:pt idx="8326">
                  <c:v>3.7187390624992007</c:v>
                </c:pt>
                <c:pt idx="8327">
                  <c:v>3.7189681250016005</c:v>
                </c:pt>
                <c:pt idx="8328">
                  <c:v>3.7190843750016005</c:v>
                </c:pt>
                <c:pt idx="8329">
                  <c:v>3.7194428124992007</c:v>
                </c:pt>
                <c:pt idx="8330">
                  <c:v>3.7195878124992006</c:v>
                </c:pt>
                <c:pt idx="8331">
                  <c:v>3.7199274999999998</c:v>
                </c:pt>
                <c:pt idx="8332">
                  <c:v>3.7202693750016005</c:v>
                </c:pt>
                <c:pt idx="8333">
                  <c:v>3.7205900000000001</c:v>
                </c:pt>
                <c:pt idx="8334">
                  <c:v>3.7209737500000002</c:v>
                </c:pt>
                <c:pt idx="8335">
                  <c:v>3.7213318750016007</c:v>
                </c:pt>
                <c:pt idx="8336">
                  <c:v>3.72167</c:v>
                </c:pt>
                <c:pt idx="8337">
                  <c:v>3.7220071875007994</c:v>
                </c:pt>
                <c:pt idx="8338">
                  <c:v>3.7223424999999999</c:v>
                </c:pt>
                <c:pt idx="8339">
                  <c:v>3.7226153124992005</c:v>
                </c:pt>
                <c:pt idx="8340">
                  <c:v>3.7229403124992007</c:v>
                </c:pt>
                <c:pt idx="8341">
                  <c:v>3.7232618750016004</c:v>
                </c:pt>
                <c:pt idx="8342">
                  <c:v>3.7236228124992006</c:v>
                </c:pt>
                <c:pt idx="8343">
                  <c:v>3.7237418750016005</c:v>
                </c:pt>
                <c:pt idx="8344">
                  <c:v>3.7239153124992006</c:v>
                </c:pt>
                <c:pt idx="8345">
                  <c:v>3.7239562500000001</c:v>
                </c:pt>
                <c:pt idx="8346">
                  <c:v>3.7236056250016007</c:v>
                </c:pt>
                <c:pt idx="8347">
                  <c:v>3.7231718750016007</c:v>
                </c:pt>
                <c:pt idx="8348">
                  <c:v>3.7228090624992003</c:v>
                </c:pt>
                <c:pt idx="8349">
                  <c:v>3.7223543750016006</c:v>
                </c:pt>
                <c:pt idx="8350">
                  <c:v>3.7219568750016006</c:v>
                </c:pt>
                <c:pt idx="8351">
                  <c:v>3.7215993750016008</c:v>
                </c:pt>
                <c:pt idx="8352">
                  <c:v>3.7211421875007993</c:v>
                </c:pt>
                <c:pt idx="8353">
                  <c:v>3.7207290624992004</c:v>
                </c:pt>
                <c:pt idx="8354">
                  <c:v>3.7203046875007995</c:v>
                </c:pt>
                <c:pt idx="8355">
                  <c:v>3.7201615624992006</c:v>
                </c:pt>
                <c:pt idx="8356">
                  <c:v>3.7204815624992005</c:v>
                </c:pt>
                <c:pt idx="8357">
                  <c:v>3.7208556250016005</c:v>
                </c:pt>
                <c:pt idx="8358">
                  <c:v>3.7212184375007995</c:v>
                </c:pt>
                <c:pt idx="8359">
                  <c:v>3.7216312500000002</c:v>
                </c:pt>
                <c:pt idx="8360">
                  <c:v>3.7220503124992006</c:v>
                </c:pt>
                <c:pt idx="8361">
                  <c:v>3.7220562500000001</c:v>
                </c:pt>
                <c:pt idx="8362">
                  <c:v>3.7216281250016006</c:v>
                </c:pt>
                <c:pt idx="8363">
                  <c:v>3.7211784375007997</c:v>
                </c:pt>
                <c:pt idx="8364">
                  <c:v>3.7208243750016008</c:v>
                </c:pt>
                <c:pt idx="8365">
                  <c:v>3.7204859375007997</c:v>
                </c:pt>
                <c:pt idx="8366">
                  <c:v>3.7201274999999998</c:v>
                </c:pt>
                <c:pt idx="8367">
                  <c:v>3.7201518750016005</c:v>
                </c:pt>
                <c:pt idx="8368">
                  <c:v>3.7205096875007997</c:v>
                </c:pt>
                <c:pt idx="8369">
                  <c:v>3.7208440624992005</c:v>
                </c:pt>
                <c:pt idx="8370">
                  <c:v>3.7211975000000002</c:v>
                </c:pt>
                <c:pt idx="8371">
                  <c:v>3.7211459375007996</c:v>
                </c:pt>
                <c:pt idx="8372">
                  <c:v>3.7214753124992006</c:v>
                </c:pt>
                <c:pt idx="8373">
                  <c:v>3.7218374999999999</c:v>
                </c:pt>
                <c:pt idx="8374">
                  <c:v>3.7221909375007995</c:v>
                </c:pt>
                <c:pt idx="8375">
                  <c:v>3.7225409375007996</c:v>
                </c:pt>
                <c:pt idx="8376">
                  <c:v>3.7229643750016006</c:v>
                </c:pt>
                <c:pt idx="8377">
                  <c:v>3.7233515624992006</c:v>
                </c:pt>
                <c:pt idx="8378">
                  <c:v>3.7237331250016004</c:v>
                </c:pt>
                <c:pt idx="8379">
                  <c:v>3.7240543750016006</c:v>
                </c:pt>
                <c:pt idx="8380">
                  <c:v>3.7244259375007993</c:v>
                </c:pt>
                <c:pt idx="8381">
                  <c:v>3.7245178124992004</c:v>
                </c:pt>
                <c:pt idx="8382">
                  <c:v>3.7242678124992006</c:v>
                </c:pt>
                <c:pt idx="8383">
                  <c:v>3.7239062500000002</c:v>
                </c:pt>
                <c:pt idx="8384">
                  <c:v>3.7243168750016005</c:v>
                </c:pt>
                <c:pt idx="8385">
                  <c:v>3.7246390624992003</c:v>
                </c:pt>
                <c:pt idx="8386">
                  <c:v>3.7247965624992005</c:v>
                </c:pt>
                <c:pt idx="8387">
                  <c:v>3.7248465624992004</c:v>
                </c:pt>
                <c:pt idx="8388">
                  <c:v>3.7251865624992004</c:v>
                </c:pt>
                <c:pt idx="8389">
                  <c:v>3.7249434375007997</c:v>
                </c:pt>
                <c:pt idx="8390">
                  <c:v>3.7244996875007996</c:v>
                </c:pt>
                <c:pt idx="8391">
                  <c:v>3.7241309375007994</c:v>
                </c:pt>
                <c:pt idx="8392">
                  <c:v>3.7237040624992006</c:v>
                </c:pt>
                <c:pt idx="8393">
                  <c:v>3.7233546875007995</c:v>
                </c:pt>
                <c:pt idx="8394">
                  <c:v>3.7229931250016004</c:v>
                </c:pt>
                <c:pt idx="8395">
                  <c:v>3.7227693750016004</c:v>
                </c:pt>
                <c:pt idx="8396">
                  <c:v>3.7231046875007996</c:v>
                </c:pt>
                <c:pt idx="8397">
                  <c:v>3.7234278124992004</c:v>
                </c:pt>
                <c:pt idx="8398">
                  <c:v>3.7237890624992005</c:v>
                </c:pt>
                <c:pt idx="8399">
                  <c:v>3.7242046875007997</c:v>
                </c:pt>
                <c:pt idx="8400">
                  <c:v>3.7245281250016005</c:v>
                </c:pt>
                <c:pt idx="8401">
                  <c:v>3.7248890624992006</c:v>
                </c:pt>
                <c:pt idx="8402">
                  <c:v>3.7252471875007993</c:v>
                </c:pt>
                <c:pt idx="8403">
                  <c:v>3.7256303124992005</c:v>
                </c:pt>
                <c:pt idx="8404">
                  <c:v>3.7259996875007997</c:v>
                </c:pt>
                <c:pt idx="8405">
                  <c:v>3.7263774999999999</c:v>
                </c:pt>
                <c:pt idx="8406">
                  <c:v>3.7267093750016005</c:v>
                </c:pt>
                <c:pt idx="8407">
                  <c:v>3.7270568750016007</c:v>
                </c:pt>
                <c:pt idx="8408">
                  <c:v>3.7271984375007996</c:v>
                </c:pt>
                <c:pt idx="8409">
                  <c:v>3.7273387499999999</c:v>
                </c:pt>
                <c:pt idx="8410">
                  <c:v>3.7276765624992003</c:v>
                </c:pt>
                <c:pt idx="8411">
                  <c:v>3.7275859375007996</c:v>
                </c:pt>
                <c:pt idx="8412">
                  <c:v>3.7271406250016006</c:v>
                </c:pt>
                <c:pt idx="8413">
                  <c:v>3.7267287499999999</c:v>
                </c:pt>
                <c:pt idx="8414">
                  <c:v>3.7263875</c:v>
                </c:pt>
                <c:pt idx="8415">
                  <c:v>3.7260671875007993</c:v>
                </c:pt>
                <c:pt idx="8416">
                  <c:v>3.7258653124992005</c:v>
                </c:pt>
                <c:pt idx="8417">
                  <c:v>3.7260749999999998</c:v>
                </c:pt>
                <c:pt idx="8418">
                  <c:v>3.7264271875007995</c:v>
                </c:pt>
                <c:pt idx="8419">
                  <c:v>3.7268793750016007</c:v>
                </c:pt>
                <c:pt idx="8420">
                  <c:v>3.72721875</c:v>
                </c:pt>
                <c:pt idx="8421">
                  <c:v>3.7275590624992003</c:v>
                </c:pt>
                <c:pt idx="8422">
                  <c:v>3.7275856250016006</c:v>
                </c:pt>
                <c:pt idx="8423">
                  <c:v>3.7271721875007997</c:v>
                </c:pt>
                <c:pt idx="8424">
                  <c:v>3.7268128124992006</c:v>
                </c:pt>
                <c:pt idx="8425">
                  <c:v>3.7265653124992006</c:v>
                </c:pt>
                <c:pt idx="8426">
                  <c:v>3.7269628124992007</c:v>
                </c:pt>
                <c:pt idx="8427">
                  <c:v>3.7273465624992004</c:v>
                </c:pt>
                <c:pt idx="8428">
                  <c:v>3.7277078124992005</c:v>
                </c:pt>
                <c:pt idx="8429">
                  <c:v>3.7281065624992005</c:v>
                </c:pt>
                <c:pt idx="8430">
                  <c:v>3.7284834375007994</c:v>
                </c:pt>
                <c:pt idx="8431">
                  <c:v>3.7288656250016006</c:v>
                </c:pt>
                <c:pt idx="8432">
                  <c:v>3.7292212500000002</c:v>
                </c:pt>
                <c:pt idx="8433">
                  <c:v>3.7295612500000002</c:v>
                </c:pt>
                <c:pt idx="8434">
                  <c:v>3.7297799999999999</c:v>
                </c:pt>
                <c:pt idx="8435">
                  <c:v>3.7294581250016008</c:v>
                </c:pt>
                <c:pt idx="8436">
                  <c:v>3.7291318750016007</c:v>
                </c:pt>
                <c:pt idx="8437">
                  <c:v>3.7288284375007996</c:v>
                </c:pt>
                <c:pt idx="8438">
                  <c:v>3.7287568750016007</c:v>
                </c:pt>
                <c:pt idx="8439">
                  <c:v>3.7290921875007994</c:v>
                </c:pt>
                <c:pt idx="8440">
                  <c:v>3.7294196875007994</c:v>
                </c:pt>
                <c:pt idx="8441">
                  <c:v>3.7297784375007996</c:v>
                </c:pt>
                <c:pt idx="8442">
                  <c:v>3.7296318750016004</c:v>
                </c:pt>
                <c:pt idx="8443">
                  <c:v>3.7292562500000002</c:v>
                </c:pt>
                <c:pt idx="8444">
                  <c:v>3.7287615624992005</c:v>
                </c:pt>
                <c:pt idx="8445">
                  <c:v>3.7281559375007993</c:v>
                </c:pt>
                <c:pt idx="8446">
                  <c:v>3.7277856250016006</c:v>
                </c:pt>
                <c:pt idx="8447">
                  <c:v>3.7273746875007996</c:v>
                </c:pt>
                <c:pt idx="8448">
                  <c:v>3.7267559375007995</c:v>
                </c:pt>
                <c:pt idx="8449">
                  <c:v>3.7262893750016004</c:v>
                </c:pt>
                <c:pt idx="8450">
                  <c:v>3.7259396875007993</c:v>
                </c:pt>
                <c:pt idx="8451">
                  <c:v>3.72564625</c:v>
                </c:pt>
                <c:pt idx="8452">
                  <c:v>3.7254065624992005</c:v>
                </c:pt>
                <c:pt idx="8453">
                  <c:v>3.7250549999999998</c:v>
                </c:pt>
                <c:pt idx="8454">
                  <c:v>3.7247206250016007</c:v>
                </c:pt>
                <c:pt idx="8455">
                  <c:v>3.7244996875007996</c:v>
                </c:pt>
                <c:pt idx="8456">
                  <c:v>3.7248312499999998</c:v>
                </c:pt>
                <c:pt idx="8457">
                  <c:v>3.7251753124992004</c:v>
                </c:pt>
                <c:pt idx="8458">
                  <c:v>3.7255396875007993</c:v>
                </c:pt>
                <c:pt idx="8459">
                  <c:v>3.7258684375007993</c:v>
                </c:pt>
                <c:pt idx="8460">
                  <c:v>3.7262140624992006</c:v>
                </c:pt>
                <c:pt idx="8461">
                  <c:v>3.7265446875007995</c:v>
                </c:pt>
                <c:pt idx="8462">
                  <c:v>3.7269168750016006</c:v>
                </c:pt>
                <c:pt idx="8463">
                  <c:v>3.7272756250016004</c:v>
                </c:pt>
                <c:pt idx="8464">
                  <c:v>3.7276434375007996</c:v>
                </c:pt>
                <c:pt idx="8465">
                  <c:v>3.7279740624992006</c:v>
                </c:pt>
                <c:pt idx="8466">
                  <c:v>3.7283140624992006</c:v>
                </c:pt>
                <c:pt idx="8467">
                  <c:v>3.7287175000000001</c:v>
                </c:pt>
                <c:pt idx="8468">
                  <c:v>3.7290843750016007</c:v>
                </c:pt>
                <c:pt idx="8469">
                  <c:v>3.7294315624992005</c:v>
                </c:pt>
                <c:pt idx="8470">
                  <c:v>3.7297646875007997</c:v>
                </c:pt>
                <c:pt idx="8471">
                  <c:v>3.7299681250016006</c:v>
                </c:pt>
                <c:pt idx="8472">
                  <c:v>3.7303421875007996</c:v>
                </c:pt>
                <c:pt idx="8473">
                  <c:v>3.7306625000000002</c:v>
                </c:pt>
                <c:pt idx="8474">
                  <c:v>3.7309915624992005</c:v>
                </c:pt>
                <c:pt idx="8475">
                  <c:v>3.7311709375007993</c:v>
                </c:pt>
                <c:pt idx="8476">
                  <c:v>3.7311409375007996</c:v>
                </c:pt>
                <c:pt idx="8477">
                  <c:v>3.7309299999999999</c:v>
                </c:pt>
                <c:pt idx="8478">
                  <c:v>3.7312656250016007</c:v>
                </c:pt>
                <c:pt idx="8479">
                  <c:v>3.7308646875007994</c:v>
                </c:pt>
                <c:pt idx="8480">
                  <c:v>3.7305303124992006</c:v>
                </c:pt>
                <c:pt idx="8481">
                  <c:v>3.7303868750016007</c:v>
                </c:pt>
                <c:pt idx="8482">
                  <c:v>3.7307375</c:v>
                </c:pt>
                <c:pt idx="8483">
                  <c:v>3.7310843750016005</c:v>
                </c:pt>
                <c:pt idx="8484">
                  <c:v>3.7314331250016006</c:v>
                </c:pt>
                <c:pt idx="8485">
                  <c:v>3.7317678124992004</c:v>
                </c:pt>
                <c:pt idx="8486">
                  <c:v>3.7320928124992006</c:v>
                </c:pt>
                <c:pt idx="8487">
                  <c:v>3.7319368750016007</c:v>
                </c:pt>
                <c:pt idx="8488">
                  <c:v>3.7316084375007996</c:v>
                </c:pt>
                <c:pt idx="8489">
                  <c:v>3.7318618750016004</c:v>
                </c:pt>
                <c:pt idx="8490">
                  <c:v>3.7321859375007995</c:v>
                </c:pt>
                <c:pt idx="8491">
                  <c:v>3.7324062499999999</c:v>
                </c:pt>
                <c:pt idx="8492">
                  <c:v>3.7322771875007996</c:v>
                </c:pt>
                <c:pt idx="8493">
                  <c:v>3.7318803124992006</c:v>
                </c:pt>
                <c:pt idx="8494">
                  <c:v>3.7321565624992004</c:v>
                </c:pt>
                <c:pt idx="8495">
                  <c:v>3.7324446875007995</c:v>
                </c:pt>
                <c:pt idx="8496">
                  <c:v>3.7327893750016008</c:v>
                </c:pt>
                <c:pt idx="8497">
                  <c:v>3.7331259375007995</c:v>
                </c:pt>
                <c:pt idx="8498">
                  <c:v>3.7334299999999998</c:v>
                </c:pt>
                <c:pt idx="8499">
                  <c:v>3.7337831250016005</c:v>
                </c:pt>
                <c:pt idx="8500">
                  <c:v>3.7339465624992005</c:v>
                </c:pt>
                <c:pt idx="8501">
                  <c:v>3.7338518750016005</c:v>
                </c:pt>
                <c:pt idx="8502">
                  <c:v>3.7336653124992005</c:v>
                </c:pt>
                <c:pt idx="8503">
                  <c:v>3.7339203124992006</c:v>
                </c:pt>
                <c:pt idx="8504">
                  <c:v>3.7335212499999999</c:v>
                </c:pt>
                <c:pt idx="8505">
                  <c:v>3.7331781250016007</c:v>
                </c:pt>
                <c:pt idx="8506">
                  <c:v>3.7328096875007994</c:v>
                </c:pt>
                <c:pt idx="8507">
                  <c:v>3.7329553124992003</c:v>
                </c:pt>
                <c:pt idx="8508">
                  <c:v>3.7327309375007993</c:v>
                </c:pt>
                <c:pt idx="8509">
                  <c:v>3.7330981250016007</c:v>
                </c:pt>
                <c:pt idx="8510">
                  <c:v>3.7331212499999999</c:v>
                </c:pt>
                <c:pt idx="8511">
                  <c:v>3.7327818750016006</c:v>
                </c:pt>
                <c:pt idx="8512">
                  <c:v>3.7323790624992004</c:v>
                </c:pt>
                <c:pt idx="8513">
                  <c:v>3.7321918750016008</c:v>
                </c:pt>
                <c:pt idx="8514">
                  <c:v>3.7318953124992005</c:v>
                </c:pt>
                <c:pt idx="8515">
                  <c:v>3.7315200000000002</c:v>
                </c:pt>
                <c:pt idx="8516">
                  <c:v>3.7315593750016007</c:v>
                </c:pt>
                <c:pt idx="8517">
                  <c:v>3.7319334375007993</c:v>
                </c:pt>
                <c:pt idx="8518">
                  <c:v>3.7322684375007995</c:v>
                </c:pt>
                <c:pt idx="8519">
                  <c:v>3.7318118750016005</c:v>
                </c:pt>
                <c:pt idx="8520">
                  <c:v>3.7314765624992003</c:v>
                </c:pt>
                <c:pt idx="8521">
                  <c:v>3.7310631250016004</c:v>
                </c:pt>
                <c:pt idx="8522">
                  <c:v>3.7307378124992003</c:v>
                </c:pt>
                <c:pt idx="8523">
                  <c:v>3.7302693750016007</c:v>
                </c:pt>
                <c:pt idx="8524">
                  <c:v>3.7298965624992007</c:v>
                </c:pt>
                <c:pt idx="8525">
                  <c:v>3.7299115624992005</c:v>
                </c:pt>
                <c:pt idx="8526">
                  <c:v>3.7302434375007993</c:v>
                </c:pt>
                <c:pt idx="8527">
                  <c:v>3.7303878124992007</c:v>
                </c:pt>
                <c:pt idx="8528">
                  <c:v>3.7302796875007993</c:v>
                </c:pt>
                <c:pt idx="8529">
                  <c:v>3.7303490624992004</c:v>
                </c:pt>
                <c:pt idx="8530">
                  <c:v>3.7307193750016006</c:v>
                </c:pt>
                <c:pt idx="8531">
                  <c:v>3.7310653124992004</c:v>
                </c:pt>
                <c:pt idx="8532">
                  <c:v>3.7314118750016005</c:v>
                </c:pt>
                <c:pt idx="8533">
                  <c:v>3.7317353124992003</c:v>
                </c:pt>
                <c:pt idx="8534">
                  <c:v>3.7320653124992007</c:v>
                </c:pt>
                <c:pt idx="8535">
                  <c:v>3.7324937500000002</c:v>
                </c:pt>
                <c:pt idx="8536">
                  <c:v>3.7322415624992007</c:v>
                </c:pt>
                <c:pt idx="8537">
                  <c:v>3.7321056250016005</c:v>
                </c:pt>
                <c:pt idx="8538">
                  <c:v>3.7324421875007996</c:v>
                </c:pt>
                <c:pt idx="8539">
                  <c:v>3.7327881250016004</c:v>
                </c:pt>
                <c:pt idx="8540">
                  <c:v>3.7331096875007996</c:v>
                </c:pt>
                <c:pt idx="8541">
                  <c:v>3.7333521875007993</c:v>
                </c:pt>
                <c:pt idx="8542">
                  <c:v>3.7332675000000002</c:v>
                </c:pt>
                <c:pt idx="8543">
                  <c:v>3.7331171875007993</c:v>
                </c:pt>
                <c:pt idx="8544">
                  <c:v>3.7327446875007997</c:v>
                </c:pt>
                <c:pt idx="8545">
                  <c:v>3.7323187500000001</c:v>
                </c:pt>
                <c:pt idx="8546">
                  <c:v>3.7319249999999999</c:v>
                </c:pt>
                <c:pt idx="8547">
                  <c:v>3.7319465624992003</c:v>
                </c:pt>
                <c:pt idx="8548">
                  <c:v>3.7322950000000001</c:v>
                </c:pt>
                <c:pt idx="8549">
                  <c:v>3.7326999999999999</c:v>
                </c:pt>
                <c:pt idx="8550">
                  <c:v>3.7330703124992004</c:v>
                </c:pt>
                <c:pt idx="8551">
                  <c:v>3.7333996875007993</c:v>
                </c:pt>
                <c:pt idx="8552">
                  <c:v>3.7336690624992004</c:v>
                </c:pt>
                <c:pt idx="8553">
                  <c:v>3.7340293750016005</c:v>
                </c:pt>
                <c:pt idx="8554">
                  <c:v>3.7344400000000002</c:v>
                </c:pt>
                <c:pt idx="8555">
                  <c:v>3.7347665624992006</c:v>
                </c:pt>
                <c:pt idx="8556">
                  <c:v>3.7351140624992003</c:v>
                </c:pt>
                <c:pt idx="8557">
                  <c:v>3.7355268750016006</c:v>
                </c:pt>
                <c:pt idx="8558">
                  <c:v>3.7358853124992004</c:v>
                </c:pt>
                <c:pt idx="8559">
                  <c:v>3.7362268750016008</c:v>
                </c:pt>
                <c:pt idx="8560">
                  <c:v>3.7365553124992004</c:v>
                </c:pt>
                <c:pt idx="8561">
                  <c:v>3.7368581250016004</c:v>
                </c:pt>
                <c:pt idx="8562">
                  <c:v>3.7372093750016004</c:v>
                </c:pt>
                <c:pt idx="8563">
                  <c:v>3.7375600000000002</c:v>
                </c:pt>
                <c:pt idx="8564">
                  <c:v>3.7373418750016008</c:v>
                </c:pt>
                <c:pt idx="8565">
                  <c:v>3.7369728124992005</c:v>
                </c:pt>
                <c:pt idx="8566">
                  <c:v>3.7365678124992003</c:v>
                </c:pt>
                <c:pt idx="8567">
                  <c:v>3.7360909375007996</c:v>
                </c:pt>
                <c:pt idx="8568">
                  <c:v>3.7357046875007995</c:v>
                </c:pt>
                <c:pt idx="8569">
                  <c:v>3.7352762500000001</c:v>
                </c:pt>
                <c:pt idx="8570">
                  <c:v>3.7349462500000001</c:v>
                </c:pt>
                <c:pt idx="8571">
                  <c:v>3.7348403124992005</c:v>
                </c:pt>
                <c:pt idx="8572">
                  <c:v>3.7351753124992007</c:v>
                </c:pt>
                <c:pt idx="8573">
                  <c:v>3.7352796875007996</c:v>
                </c:pt>
                <c:pt idx="8574">
                  <c:v>3.7354596875007995</c:v>
                </c:pt>
                <c:pt idx="8575">
                  <c:v>3.7358046875007993</c:v>
                </c:pt>
                <c:pt idx="8576">
                  <c:v>3.7361368750016006</c:v>
                </c:pt>
                <c:pt idx="8577">
                  <c:v>3.7364600000000001</c:v>
                </c:pt>
                <c:pt idx="8578">
                  <c:v>3.7368603124992004</c:v>
                </c:pt>
                <c:pt idx="8579">
                  <c:v>3.7372043750016006</c:v>
                </c:pt>
                <c:pt idx="8580">
                  <c:v>3.7375750000000001</c:v>
                </c:pt>
                <c:pt idx="8581">
                  <c:v>3.7379181250016007</c:v>
                </c:pt>
                <c:pt idx="8582">
                  <c:v>3.7377681250016006</c:v>
                </c:pt>
                <c:pt idx="8583">
                  <c:v>3.7373837499999998</c:v>
                </c:pt>
                <c:pt idx="8584">
                  <c:v>3.7369971875007995</c:v>
                </c:pt>
                <c:pt idx="8585">
                  <c:v>3.7364887499999999</c:v>
                </c:pt>
                <c:pt idx="8586">
                  <c:v>3.7361184375007994</c:v>
                </c:pt>
                <c:pt idx="8587">
                  <c:v>3.7357209375007994</c:v>
                </c:pt>
                <c:pt idx="8588">
                  <c:v>3.7356637500000001</c:v>
                </c:pt>
                <c:pt idx="8589">
                  <c:v>3.7353350000000001</c:v>
                </c:pt>
                <c:pt idx="8590">
                  <c:v>3.7355278124992006</c:v>
                </c:pt>
                <c:pt idx="8591">
                  <c:v>3.7358853124992004</c:v>
                </c:pt>
                <c:pt idx="8592">
                  <c:v>3.7361790624992004</c:v>
                </c:pt>
                <c:pt idx="8593">
                  <c:v>3.7365906250016008</c:v>
                </c:pt>
                <c:pt idx="8594">
                  <c:v>3.7369381250016005</c:v>
                </c:pt>
                <c:pt idx="8595">
                  <c:v>3.7371996875007993</c:v>
                </c:pt>
                <c:pt idx="8596">
                  <c:v>3.7374809375007993</c:v>
                </c:pt>
                <c:pt idx="8597">
                  <c:v>3.7377631250016008</c:v>
                </c:pt>
                <c:pt idx="8598">
                  <c:v>3.7381031250016008</c:v>
                </c:pt>
                <c:pt idx="8599">
                  <c:v>3.7384675000000001</c:v>
                </c:pt>
                <c:pt idx="8600">
                  <c:v>3.7387968750016007</c:v>
                </c:pt>
                <c:pt idx="8601">
                  <c:v>3.739125</c:v>
                </c:pt>
                <c:pt idx="8602">
                  <c:v>3.7387549999999998</c:v>
                </c:pt>
                <c:pt idx="8603">
                  <c:v>3.7386362499999999</c:v>
                </c:pt>
                <c:pt idx="8604">
                  <c:v>3.7389646875007996</c:v>
                </c:pt>
                <c:pt idx="8605">
                  <c:v>3.7392884375007993</c:v>
                </c:pt>
                <c:pt idx="8606">
                  <c:v>3.7389440624992005</c:v>
                </c:pt>
                <c:pt idx="8607">
                  <c:v>3.7385921875007995</c:v>
                </c:pt>
                <c:pt idx="8608">
                  <c:v>3.7382596875007996</c:v>
                </c:pt>
                <c:pt idx="8609">
                  <c:v>3.7378912500000001</c:v>
                </c:pt>
                <c:pt idx="8610">
                  <c:v>3.7375275000000001</c:v>
                </c:pt>
                <c:pt idx="8611">
                  <c:v>3.7376443750016004</c:v>
                </c:pt>
                <c:pt idx="8612">
                  <c:v>3.7379134375007994</c:v>
                </c:pt>
                <c:pt idx="8613">
                  <c:v>3.7382546875007994</c:v>
                </c:pt>
                <c:pt idx="8614">
                  <c:v>3.7382084375007993</c:v>
                </c:pt>
                <c:pt idx="8615">
                  <c:v>3.7384546875007993</c:v>
                </c:pt>
                <c:pt idx="8616">
                  <c:v>3.7386949999999999</c:v>
                </c:pt>
                <c:pt idx="8617">
                  <c:v>3.7390703124992006</c:v>
                </c:pt>
                <c:pt idx="8618">
                  <c:v>3.7395459375007993</c:v>
                </c:pt>
                <c:pt idx="8619">
                  <c:v>3.7398793750016006</c:v>
                </c:pt>
                <c:pt idx="8620">
                  <c:v>3.7402112500000002</c:v>
                </c:pt>
                <c:pt idx="8621">
                  <c:v>3.7405343750016007</c:v>
                </c:pt>
                <c:pt idx="8622">
                  <c:v>3.7409325</c:v>
                </c:pt>
                <c:pt idx="8623">
                  <c:v>3.7412621875007996</c:v>
                </c:pt>
                <c:pt idx="8624">
                  <c:v>3.7413371875007995</c:v>
                </c:pt>
                <c:pt idx="8625">
                  <c:v>3.7409903124992003</c:v>
                </c:pt>
                <c:pt idx="8626">
                  <c:v>3.7409537500000001</c:v>
                </c:pt>
                <c:pt idx="8627">
                  <c:v>3.7411599999999998</c:v>
                </c:pt>
                <c:pt idx="8628">
                  <c:v>3.7415140624992005</c:v>
                </c:pt>
                <c:pt idx="8629">
                  <c:v>3.7418384375007996</c:v>
                </c:pt>
                <c:pt idx="8630">
                  <c:v>3.7419734375007994</c:v>
                </c:pt>
                <c:pt idx="8631">
                  <c:v>3.7415293750016008</c:v>
                </c:pt>
                <c:pt idx="8632">
                  <c:v>3.7411793750016007</c:v>
                </c:pt>
                <c:pt idx="8633">
                  <c:v>3.7408199999999998</c:v>
                </c:pt>
                <c:pt idx="8634">
                  <c:v>3.7403581250016007</c:v>
                </c:pt>
                <c:pt idx="8635">
                  <c:v>3.7399062500000002</c:v>
                </c:pt>
                <c:pt idx="8636">
                  <c:v>3.7395753124992006</c:v>
                </c:pt>
                <c:pt idx="8637">
                  <c:v>3.7392337499999999</c:v>
                </c:pt>
                <c:pt idx="8638">
                  <c:v>3.7388750000000002</c:v>
                </c:pt>
                <c:pt idx="8639">
                  <c:v>3.7387256250016008</c:v>
                </c:pt>
                <c:pt idx="8640">
                  <c:v>3.7390181250016008</c:v>
                </c:pt>
                <c:pt idx="8641">
                  <c:v>3.7394068750016007</c:v>
                </c:pt>
                <c:pt idx="8642">
                  <c:v>3.7398034375007994</c:v>
                </c:pt>
                <c:pt idx="8643">
                  <c:v>3.7399675000000001</c:v>
                </c:pt>
                <c:pt idx="8644">
                  <c:v>3.7403515624992005</c:v>
                </c:pt>
                <c:pt idx="8645">
                  <c:v>3.7405253124992006</c:v>
                </c:pt>
                <c:pt idx="8646">
                  <c:v>3.7402990624992003</c:v>
                </c:pt>
                <c:pt idx="8647">
                  <c:v>3.7399753124992006</c:v>
                </c:pt>
                <c:pt idx="8648">
                  <c:v>3.7396131250016005</c:v>
                </c:pt>
                <c:pt idx="8649">
                  <c:v>3.7392337499999999</c:v>
                </c:pt>
                <c:pt idx="8650">
                  <c:v>3.7388915624992003</c:v>
                </c:pt>
                <c:pt idx="8651">
                  <c:v>3.7385584375007994</c:v>
                </c:pt>
                <c:pt idx="8652">
                  <c:v>3.7382668750016004</c:v>
                </c:pt>
                <c:pt idx="8653">
                  <c:v>3.7385384375007993</c:v>
                </c:pt>
                <c:pt idx="8654">
                  <c:v>3.7388628124992005</c:v>
                </c:pt>
                <c:pt idx="8655">
                  <c:v>3.7392843750016005</c:v>
                </c:pt>
                <c:pt idx="8656">
                  <c:v>3.7396865624992004</c:v>
                </c:pt>
                <c:pt idx="8657">
                  <c:v>3.7400625000000001</c:v>
                </c:pt>
                <c:pt idx="8658">
                  <c:v>3.7404343750016005</c:v>
                </c:pt>
                <c:pt idx="8659">
                  <c:v>3.7408165624992007</c:v>
                </c:pt>
                <c:pt idx="8660">
                  <c:v>3.7411368750016005</c:v>
                </c:pt>
                <c:pt idx="8661">
                  <c:v>3.7415096875007996</c:v>
                </c:pt>
                <c:pt idx="8662">
                  <c:v>3.7418615624992007</c:v>
                </c:pt>
                <c:pt idx="8663">
                  <c:v>3.7422049999999998</c:v>
                </c:pt>
                <c:pt idx="8664">
                  <c:v>3.7425731250016008</c:v>
                </c:pt>
                <c:pt idx="8665">
                  <c:v>3.7426828124992007</c:v>
                </c:pt>
                <c:pt idx="8666">
                  <c:v>3.7428959375007995</c:v>
                </c:pt>
                <c:pt idx="8667">
                  <c:v>3.7425390624992003</c:v>
                </c:pt>
                <c:pt idx="8668">
                  <c:v>3.7421690624992006</c:v>
                </c:pt>
                <c:pt idx="8669">
                  <c:v>3.7419596875007994</c:v>
                </c:pt>
                <c:pt idx="8670">
                  <c:v>3.7416159375007996</c:v>
                </c:pt>
                <c:pt idx="8671">
                  <c:v>3.7416384375007996</c:v>
                </c:pt>
                <c:pt idx="8672">
                  <c:v>3.7419965624992004</c:v>
                </c:pt>
                <c:pt idx="8673">
                  <c:v>3.7417518750016008</c:v>
                </c:pt>
                <c:pt idx="8674">
                  <c:v>3.7416009375007997</c:v>
                </c:pt>
                <c:pt idx="8675">
                  <c:v>3.7419853124992004</c:v>
                </c:pt>
                <c:pt idx="8676">
                  <c:v>3.7423121875007994</c:v>
                </c:pt>
                <c:pt idx="8677">
                  <c:v>3.7425846875007993</c:v>
                </c:pt>
                <c:pt idx="8678">
                  <c:v>3.7429337500000002</c:v>
                </c:pt>
                <c:pt idx="8679">
                  <c:v>3.7433309375007995</c:v>
                </c:pt>
                <c:pt idx="8680">
                  <c:v>3.7436571875007996</c:v>
                </c:pt>
                <c:pt idx="8681">
                  <c:v>3.7439871875007995</c:v>
                </c:pt>
                <c:pt idx="8682">
                  <c:v>3.7443340624992003</c:v>
                </c:pt>
                <c:pt idx="8683">
                  <c:v>3.7445809375007997</c:v>
                </c:pt>
                <c:pt idx="8684">
                  <c:v>3.7442549999999999</c:v>
                </c:pt>
                <c:pt idx="8685">
                  <c:v>3.7440928124992006</c:v>
                </c:pt>
                <c:pt idx="8686">
                  <c:v>3.7445165624992005</c:v>
                </c:pt>
                <c:pt idx="8687">
                  <c:v>3.7448543750016006</c:v>
                </c:pt>
                <c:pt idx="8688">
                  <c:v>3.7451931250016006</c:v>
                </c:pt>
                <c:pt idx="8689">
                  <c:v>3.7453746875007994</c:v>
                </c:pt>
                <c:pt idx="8690">
                  <c:v>3.7457474999999998</c:v>
                </c:pt>
                <c:pt idx="8691">
                  <c:v>3.7461321875007996</c:v>
                </c:pt>
                <c:pt idx="8692">
                  <c:v>3.7464575</c:v>
                </c:pt>
                <c:pt idx="8693">
                  <c:v>3.7467874999999999</c:v>
                </c:pt>
                <c:pt idx="8694">
                  <c:v>3.7468753124992005</c:v>
                </c:pt>
                <c:pt idx="8695">
                  <c:v>3.7470809375007996</c:v>
                </c:pt>
                <c:pt idx="8696">
                  <c:v>3.7470315624992003</c:v>
                </c:pt>
                <c:pt idx="8697">
                  <c:v>3.7466315624992004</c:v>
                </c:pt>
                <c:pt idx="8698">
                  <c:v>3.7464296875007994</c:v>
                </c:pt>
                <c:pt idx="8699">
                  <c:v>3.7460056250016005</c:v>
                </c:pt>
                <c:pt idx="8700">
                  <c:v>3.7456325000000001</c:v>
                </c:pt>
                <c:pt idx="8701">
                  <c:v>3.7455512500000001</c:v>
                </c:pt>
                <c:pt idx="8702">
                  <c:v>3.7458128124992003</c:v>
                </c:pt>
                <c:pt idx="8703">
                  <c:v>3.7458556250016004</c:v>
                </c:pt>
                <c:pt idx="8704">
                  <c:v>3.7460387499999999</c:v>
                </c:pt>
                <c:pt idx="8705">
                  <c:v>3.7463778124992007</c:v>
                </c:pt>
                <c:pt idx="8706">
                  <c:v>3.7467762499999999</c:v>
                </c:pt>
                <c:pt idx="8707">
                  <c:v>3.7471649999999999</c:v>
                </c:pt>
                <c:pt idx="8708">
                  <c:v>3.7475749999999999</c:v>
                </c:pt>
                <c:pt idx="8709">
                  <c:v>3.7478950000000002</c:v>
                </c:pt>
                <c:pt idx="8710">
                  <c:v>3.7482759375007997</c:v>
                </c:pt>
                <c:pt idx="8711">
                  <c:v>3.7486109375007994</c:v>
                </c:pt>
                <c:pt idx="8712">
                  <c:v>3.7485650000000001</c:v>
                </c:pt>
                <c:pt idx="8713">
                  <c:v>3.7483840624992006</c:v>
                </c:pt>
                <c:pt idx="8714">
                  <c:v>3.7486046875007997</c:v>
                </c:pt>
                <c:pt idx="8715">
                  <c:v>3.7489671875007997</c:v>
                </c:pt>
                <c:pt idx="8716">
                  <c:v>3.7492431250016005</c:v>
                </c:pt>
                <c:pt idx="8717">
                  <c:v>3.7489853124992005</c:v>
                </c:pt>
                <c:pt idx="8718">
                  <c:v>3.7493581250016006</c:v>
                </c:pt>
                <c:pt idx="8719">
                  <c:v>3.7492359375007993</c:v>
                </c:pt>
                <c:pt idx="8720">
                  <c:v>3.7488665624992006</c:v>
                </c:pt>
                <c:pt idx="8721">
                  <c:v>3.7484868750016007</c:v>
                </c:pt>
                <c:pt idx="8722">
                  <c:v>3.7480531250016007</c:v>
                </c:pt>
                <c:pt idx="8723">
                  <c:v>3.7476731250016004</c:v>
                </c:pt>
                <c:pt idx="8724">
                  <c:v>3.7471993750016006</c:v>
                </c:pt>
                <c:pt idx="8725">
                  <c:v>3.7468165624992005</c:v>
                </c:pt>
                <c:pt idx="8726">
                  <c:v>3.7464434375007993</c:v>
                </c:pt>
                <c:pt idx="8727">
                  <c:v>3.7460568750016008</c:v>
                </c:pt>
                <c:pt idx="8728">
                  <c:v>3.7456259375007996</c:v>
                </c:pt>
                <c:pt idx="8729">
                  <c:v>3.7455512500000001</c:v>
                </c:pt>
                <c:pt idx="8730">
                  <c:v>3.7458881250016005</c:v>
                </c:pt>
                <c:pt idx="8731">
                  <c:v>3.7462225</c:v>
                </c:pt>
                <c:pt idx="8732">
                  <c:v>3.7465809375007995</c:v>
                </c:pt>
                <c:pt idx="8733">
                  <c:v>3.7469556250016005</c:v>
                </c:pt>
                <c:pt idx="8734">
                  <c:v>3.7472903124992003</c:v>
                </c:pt>
                <c:pt idx="8735">
                  <c:v>3.7476409375007993</c:v>
                </c:pt>
                <c:pt idx="8736">
                  <c:v>3.7479890624992005</c:v>
                </c:pt>
                <c:pt idx="8737">
                  <c:v>3.7483446875007993</c:v>
                </c:pt>
                <c:pt idx="8738">
                  <c:v>3.7486840624992004</c:v>
                </c:pt>
                <c:pt idx="8739">
                  <c:v>3.7490925000000002</c:v>
                </c:pt>
                <c:pt idx="8740">
                  <c:v>3.7494912500000002</c:v>
                </c:pt>
                <c:pt idx="8741">
                  <c:v>3.7498209375007994</c:v>
                </c:pt>
                <c:pt idx="8742">
                  <c:v>3.7499928124992006</c:v>
                </c:pt>
                <c:pt idx="8743">
                  <c:v>3.7495965624992005</c:v>
                </c:pt>
                <c:pt idx="8744">
                  <c:v>3.7493428124992003</c:v>
                </c:pt>
                <c:pt idx="8745">
                  <c:v>3.7496203124992005</c:v>
                </c:pt>
                <c:pt idx="8746">
                  <c:v>3.7498284375007995</c:v>
                </c:pt>
                <c:pt idx="8747">
                  <c:v>3.7496328124992004</c:v>
                </c:pt>
                <c:pt idx="8748">
                  <c:v>3.7499681250016006</c:v>
                </c:pt>
                <c:pt idx="8749">
                  <c:v>3.7503087499999999</c:v>
                </c:pt>
                <c:pt idx="8750">
                  <c:v>3.7506884375007994</c:v>
                </c:pt>
                <c:pt idx="8751">
                  <c:v>3.7505603124992004</c:v>
                </c:pt>
                <c:pt idx="8752">
                  <c:v>3.7509303124992006</c:v>
                </c:pt>
                <c:pt idx="8753">
                  <c:v>3.7512837499999998</c:v>
                </c:pt>
                <c:pt idx="8754">
                  <c:v>3.7516056250016008</c:v>
                </c:pt>
                <c:pt idx="8755">
                  <c:v>3.7515918750016004</c:v>
                </c:pt>
                <c:pt idx="8756">
                  <c:v>3.7519143750016006</c:v>
                </c:pt>
                <c:pt idx="8757">
                  <c:v>3.7522421875007996</c:v>
                </c:pt>
                <c:pt idx="8758">
                  <c:v>3.7518418750016007</c:v>
                </c:pt>
                <c:pt idx="8759">
                  <c:v>3.7514034375007994</c:v>
                </c:pt>
                <c:pt idx="8760">
                  <c:v>3.7512609375007995</c:v>
                </c:pt>
                <c:pt idx="8761">
                  <c:v>3.7516421875007997</c:v>
                </c:pt>
                <c:pt idx="8762">
                  <c:v>3.7520159375007993</c:v>
                </c:pt>
                <c:pt idx="8763">
                  <c:v>3.7523884375007994</c:v>
                </c:pt>
                <c:pt idx="8764">
                  <c:v>3.7527434375007993</c:v>
                </c:pt>
                <c:pt idx="8765">
                  <c:v>3.7530784375007995</c:v>
                </c:pt>
                <c:pt idx="8766">
                  <c:v>3.7532293750016006</c:v>
                </c:pt>
                <c:pt idx="8767">
                  <c:v>3.7533987500000001</c:v>
                </c:pt>
                <c:pt idx="8768">
                  <c:v>3.7537453124992006</c:v>
                </c:pt>
                <c:pt idx="8769">
                  <c:v>3.7539040624992004</c:v>
                </c:pt>
                <c:pt idx="8770">
                  <c:v>3.7543000000000002</c:v>
                </c:pt>
                <c:pt idx="8771">
                  <c:v>3.7546534375007994</c:v>
                </c:pt>
                <c:pt idx="8772">
                  <c:v>3.7549931250016004</c:v>
                </c:pt>
                <c:pt idx="8773">
                  <c:v>3.7553637499999999</c:v>
                </c:pt>
                <c:pt idx="8774">
                  <c:v>3.7557128124992003</c:v>
                </c:pt>
                <c:pt idx="8775">
                  <c:v>3.7560600000000002</c:v>
                </c:pt>
                <c:pt idx="8776">
                  <c:v>3.7563956250016006</c:v>
                </c:pt>
                <c:pt idx="8777">
                  <c:v>3.7559831250016007</c:v>
                </c:pt>
                <c:pt idx="8778">
                  <c:v>3.7557918750016004</c:v>
                </c:pt>
                <c:pt idx="8779">
                  <c:v>3.7555271875007996</c:v>
                </c:pt>
                <c:pt idx="8780">
                  <c:v>3.7558359375007995</c:v>
                </c:pt>
                <c:pt idx="8781">
                  <c:v>3.7561634375007995</c:v>
                </c:pt>
                <c:pt idx="8782">
                  <c:v>3.7557890624992005</c:v>
                </c:pt>
                <c:pt idx="8783">
                  <c:v>3.7553112500000001</c:v>
                </c:pt>
                <c:pt idx="8784">
                  <c:v>3.7549581250016004</c:v>
                </c:pt>
                <c:pt idx="8785">
                  <c:v>3.7546084375007993</c:v>
                </c:pt>
                <c:pt idx="8786">
                  <c:v>3.7542284375007995</c:v>
                </c:pt>
                <c:pt idx="8787">
                  <c:v>3.7538812500000001</c:v>
                </c:pt>
                <c:pt idx="8788">
                  <c:v>3.7535478124992006</c:v>
                </c:pt>
                <c:pt idx="8789">
                  <c:v>3.7537071875007997</c:v>
                </c:pt>
                <c:pt idx="8790">
                  <c:v>3.7540643750016005</c:v>
                </c:pt>
                <c:pt idx="8791">
                  <c:v>3.7544068750016004</c:v>
                </c:pt>
                <c:pt idx="8792">
                  <c:v>3.7547559375007995</c:v>
                </c:pt>
                <c:pt idx="8793">
                  <c:v>3.7549490624992004</c:v>
                </c:pt>
                <c:pt idx="8794">
                  <c:v>3.7548540624992004</c:v>
                </c:pt>
                <c:pt idx="8795">
                  <c:v>3.7551946875007993</c:v>
                </c:pt>
                <c:pt idx="8796">
                  <c:v>3.7555900000000002</c:v>
                </c:pt>
                <c:pt idx="8797">
                  <c:v>3.7559353124992003</c:v>
                </c:pt>
                <c:pt idx="8798">
                  <c:v>3.7563178124992005</c:v>
                </c:pt>
                <c:pt idx="8799">
                  <c:v>3.7559178124992005</c:v>
                </c:pt>
                <c:pt idx="8800">
                  <c:v>3.7555562500000002</c:v>
                </c:pt>
                <c:pt idx="8801">
                  <c:v>3.7551675000000002</c:v>
                </c:pt>
                <c:pt idx="8802">
                  <c:v>3.7548206250016007</c:v>
                </c:pt>
                <c:pt idx="8803">
                  <c:v>3.7547293750016006</c:v>
                </c:pt>
                <c:pt idx="8804">
                  <c:v>3.7545321875007995</c:v>
                </c:pt>
                <c:pt idx="8805">
                  <c:v>3.7547225000000002</c:v>
                </c:pt>
                <c:pt idx="8806">
                  <c:v>3.7549109375007994</c:v>
                </c:pt>
                <c:pt idx="8807">
                  <c:v>3.7553281250016006</c:v>
                </c:pt>
                <c:pt idx="8808">
                  <c:v>3.7557318750016004</c:v>
                </c:pt>
                <c:pt idx="8809">
                  <c:v>3.7559125</c:v>
                </c:pt>
                <c:pt idx="8810">
                  <c:v>3.7562437499999999</c:v>
                </c:pt>
                <c:pt idx="8811">
                  <c:v>3.7566362500000001</c:v>
                </c:pt>
                <c:pt idx="8812">
                  <c:v>3.7568028124992003</c:v>
                </c:pt>
                <c:pt idx="8813">
                  <c:v>3.7571531250016004</c:v>
                </c:pt>
                <c:pt idx="8814">
                  <c:v>3.7574690624992004</c:v>
                </c:pt>
                <c:pt idx="8815">
                  <c:v>3.7571465624992006</c:v>
                </c:pt>
                <c:pt idx="8816">
                  <c:v>3.7567421875007994</c:v>
                </c:pt>
                <c:pt idx="8817">
                  <c:v>3.7568337500000002</c:v>
                </c:pt>
                <c:pt idx="8818">
                  <c:v>3.7571871875007994</c:v>
                </c:pt>
                <c:pt idx="8819">
                  <c:v>3.7575668750016007</c:v>
                </c:pt>
                <c:pt idx="8820">
                  <c:v>3.7579509375007993</c:v>
                </c:pt>
                <c:pt idx="8821">
                  <c:v>3.7582731250016006</c:v>
                </c:pt>
                <c:pt idx="8822">
                  <c:v>3.7586459375007997</c:v>
                </c:pt>
                <c:pt idx="8823">
                  <c:v>3.7589828124992004</c:v>
                </c:pt>
                <c:pt idx="8824">
                  <c:v>3.7593056250016006</c:v>
                </c:pt>
                <c:pt idx="8825">
                  <c:v>3.7596750000000001</c:v>
                </c:pt>
                <c:pt idx="8826">
                  <c:v>3.7600487500000002</c:v>
                </c:pt>
                <c:pt idx="8827">
                  <c:v>3.7601106250016008</c:v>
                </c:pt>
                <c:pt idx="8828">
                  <c:v>3.7602525</c:v>
                </c:pt>
                <c:pt idx="8829">
                  <c:v>3.7598568750016006</c:v>
                </c:pt>
                <c:pt idx="8830">
                  <c:v>3.7594612500000002</c:v>
                </c:pt>
                <c:pt idx="8831">
                  <c:v>3.7591228124992004</c:v>
                </c:pt>
                <c:pt idx="8832">
                  <c:v>3.7586837499999999</c:v>
                </c:pt>
                <c:pt idx="8833">
                  <c:v>3.7582690624992003</c:v>
                </c:pt>
                <c:pt idx="8834">
                  <c:v>3.7579131250016005</c:v>
                </c:pt>
                <c:pt idx="8835">
                  <c:v>3.7579481250016005</c:v>
                </c:pt>
                <c:pt idx="8836">
                  <c:v>3.7582837499999999</c:v>
                </c:pt>
                <c:pt idx="8837">
                  <c:v>3.7587090624992006</c:v>
                </c:pt>
                <c:pt idx="8838">
                  <c:v>3.7590915624992003</c:v>
                </c:pt>
                <c:pt idx="8839">
                  <c:v>3.7594253124992005</c:v>
                </c:pt>
                <c:pt idx="8840">
                  <c:v>3.7595412499999998</c:v>
                </c:pt>
                <c:pt idx="8841">
                  <c:v>3.7594965624992005</c:v>
                </c:pt>
                <c:pt idx="8842">
                  <c:v>3.7594659375007997</c:v>
                </c:pt>
                <c:pt idx="8843">
                  <c:v>3.7590865624992005</c:v>
                </c:pt>
                <c:pt idx="8844">
                  <c:v>3.7589615624992003</c:v>
                </c:pt>
                <c:pt idx="8845">
                  <c:v>3.7589328124992005</c:v>
                </c:pt>
                <c:pt idx="8846">
                  <c:v>3.75861125</c:v>
                </c:pt>
                <c:pt idx="8847">
                  <c:v>3.7582624999999998</c:v>
                </c:pt>
                <c:pt idx="8848">
                  <c:v>3.7578987499999998</c:v>
                </c:pt>
                <c:pt idx="8849">
                  <c:v>3.7575621875007994</c:v>
                </c:pt>
                <c:pt idx="8850">
                  <c:v>3.7572215624992005</c:v>
                </c:pt>
                <c:pt idx="8851">
                  <c:v>3.7568881250016006</c:v>
                </c:pt>
                <c:pt idx="8852">
                  <c:v>3.7567640624992005</c:v>
                </c:pt>
                <c:pt idx="8853">
                  <c:v>3.7568899999999998</c:v>
                </c:pt>
                <c:pt idx="8854">
                  <c:v>3.7569553124992003</c:v>
                </c:pt>
                <c:pt idx="8855">
                  <c:v>3.7573253124992005</c:v>
                </c:pt>
                <c:pt idx="8856">
                  <c:v>3.7576809375007993</c:v>
                </c:pt>
                <c:pt idx="8857">
                  <c:v>3.7580300000000002</c:v>
                </c:pt>
                <c:pt idx="8858">
                  <c:v>3.7584246875007996</c:v>
                </c:pt>
                <c:pt idx="8859">
                  <c:v>3.7588281250016005</c:v>
                </c:pt>
                <c:pt idx="8860">
                  <c:v>3.7592162500000001</c:v>
                </c:pt>
                <c:pt idx="8861">
                  <c:v>3.7595743750016006</c:v>
                </c:pt>
                <c:pt idx="8862">
                  <c:v>3.7595575000000001</c:v>
                </c:pt>
                <c:pt idx="8863">
                  <c:v>3.75979625</c:v>
                </c:pt>
                <c:pt idx="8864">
                  <c:v>3.7598234375007995</c:v>
                </c:pt>
                <c:pt idx="8865">
                  <c:v>3.7596684375007996</c:v>
                </c:pt>
                <c:pt idx="8866">
                  <c:v>3.7593090624992005</c:v>
                </c:pt>
                <c:pt idx="8867">
                  <c:v>3.7589237500000001</c:v>
                </c:pt>
                <c:pt idx="8868">
                  <c:v>3.7587946875007994</c:v>
                </c:pt>
                <c:pt idx="8869">
                  <c:v>3.7585299999999999</c:v>
                </c:pt>
                <c:pt idx="8870">
                  <c:v>3.7589459375007994</c:v>
                </c:pt>
                <c:pt idx="8871">
                  <c:v>3.7593071875007995</c:v>
                </c:pt>
                <c:pt idx="8872">
                  <c:v>3.7595346875007993</c:v>
                </c:pt>
                <c:pt idx="8873">
                  <c:v>3.7591899999999998</c:v>
                </c:pt>
                <c:pt idx="8874">
                  <c:v>3.7587318750016006</c:v>
                </c:pt>
                <c:pt idx="8875">
                  <c:v>3.7582559375007993</c:v>
                </c:pt>
                <c:pt idx="8876">
                  <c:v>3.7578306250016005</c:v>
                </c:pt>
                <c:pt idx="8877">
                  <c:v>3.7574771875007995</c:v>
                </c:pt>
                <c:pt idx="8878">
                  <c:v>3.7571278124992005</c:v>
                </c:pt>
                <c:pt idx="8879">
                  <c:v>3.75675625</c:v>
                </c:pt>
                <c:pt idx="8880">
                  <c:v>3.7563962499999999</c:v>
                </c:pt>
                <c:pt idx="8881">
                  <c:v>3.7560756250016007</c:v>
                </c:pt>
                <c:pt idx="8882">
                  <c:v>3.7557440624992005</c:v>
                </c:pt>
                <c:pt idx="8883">
                  <c:v>3.7556243750016005</c:v>
                </c:pt>
                <c:pt idx="8884">
                  <c:v>3.7558184375007997</c:v>
                </c:pt>
                <c:pt idx="8885">
                  <c:v>3.7561974999999999</c:v>
                </c:pt>
                <c:pt idx="8886">
                  <c:v>3.75665125</c:v>
                </c:pt>
                <c:pt idx="8887">
                  <c:v>3.7569896875007993</c:v>
                </c:pt>
                <c:pt idx="8888">
                  <c:v>3.7573981250016004</c:v>
                </c:pt>
                <c:pt idx="8889">
                  <c:v>3.7578218750016004</c:v>
                </c:pt>
                <c:pt idx="8890">
                  <c:v>3.758165</c:v>
                </c:pt>
                <c:pt idx="8891">
                  <c:v>3.7585059375007996</c:v>
                </c:pt>
                <c:pt idx="8892">
                  <c:v>3.7588643750016004</c:v>
                </c:pt>
                <c:pt idx="8893">
                  <c:v>3.75924375</c:v>
                </c:pt>
                <c:pt idx="8894">
                  <c:v>3.7595893750016005</c:v>
                </c:pt>
                <c:pt idx="8895">
                  <c:v>3.7599984375007995</c:v>
                </c:pt>
                <c:pt idx="8896">
                  <c:v>3.7603340624992003</c:v>
                </c:pt>
                <c:pt idx="8897">
                  <c:v>3.7606759375007996</c:v>
                </c:pt>
                <c:pt idx="8898">
                  <c:v>3.7605234375007996</c:v>
                </c:pt>
                <c:pt idx="8899">
                  <c:v>3.7606475000000001</c:v>
                </c:pt>
                <c:pt idx="8900">
                  <c:v>3.7608393750016007</c:v>
                </c:pt>
                <c:pt idx="8901">
                  <c:v>3.7606115624992005</c:v>
                </c:pt>
                <c:pt idx="8902">
                  <c:v>3.7601778124992005</c:v>
                </c:pt>
                <c:pt idx="8903">
                  <c:v>3.7598190624992003</c:v>
                </c:pt>
                <c:pt idx="8904">
                  <c:v>3.7593903124992005</c:v>
                </c:pt>
                <c:pt idx="8905">
                  <c:v>3.7590571875007996</c:v>
                </c:pt>
                <c:pt idx="8906">
                  <c:v>3.7587318750016006</c:v>
                </c:pt>
                <c:pt idx="8907">
                  <c:v>3.7585028124992004</c:v>
                </c:pt>
                <c:pt idx="8908">
                  <c:v>3.7586987500000002</c:v>
                </c:pt>
                <c:pt idx="8909">
                  <c:v>3.75848</c:v>
                </c:pt>
                <c:pt idx="8910">
                  <c:v>3.7588349999999999</c:v>
                </c:pt>
                <c:pt idx="8911">
                  <c:v>3.7591853124992003</c:v>
                </c:pt>
                <c:pt idx="8912">
                  <c:v>3.7595715624992003</c:v>
                </c:pt>
                <c:pt idx="8913">
                  <c:v>3.7599728124992007</c:v>
                </c:pt>
                <c:pt idx="8914">
                  <c:v>3.7603537500000002</c:v>
                </c:pt>
                <c:pt idx="8915">
                  <c:v>3.7606918750016005</c:v>
                </c:pt>
                <c:pt idx="8916">
                  <c:v>3.7610140624992003</c:v>
                </c:pt>
                <c:pt idx="8917">
                  <c:v>3.7613043750016004</c:v>
                </c:pt>
                <c:pt idx="8918">
                  <c:v>3.7616874999999999</c:v>
                </c:pt>
                <c:pt idx="8919">
                  <c:v>3.7619590624992005</c:v>
                </c:pt>
                <c:pt idx="8920">
                  <c:v>3.7616796875007994</c:v>
                </c:pt>
                <c:pt idx="8921">
                  <c:v>3.7613446875007996</c:v>
                </c:pt>
                <c:pt idx="8922">
                  <c:v>3.7609843750016005</c:v>
                </c:pt>
                <c:pt idx="8923">
                  <c:v>3.7606631250016007</c:v>
                </c:pt>
                <c:pt idx="8924">
                  <c:v>3.7608287499999999</c:v>
                </c:pt>
                <c:pt idx="8925">
                  <c:v>3.7611518750016004</c:v>
                </c:pt>
                <c:pt idx="8926">
                  <c:v>3.7615340624992006</c:v>
                </c:pt>
                <c:pt idx="8927">
                  <c:v>3.7618874999999998</c:v>
                </c:pt>
                <c:pt idx="8928">
                  <c:v>3.7620524999999998</c:v>
                </c:pt>
                <c:pt idx="8929">
                  <c:v>3.7621315624992007</c:v>
                </c:pt>
                <c:pt idx="8930">
                  <c:v>3.7617365624992005</c:v>
                </c:pt>
                <c:pt idx="8931">
                  <c:v>3.7614003124992004</c:v>
                </c:pt>
                <c:pt idx="8932">
                  <c:v>3.7610709375007993</c:v>
                </c:pt>
                <c:pt idx="8933">
                  <c:v>3.76068625</c:v>
                </c:pt>
                <c:pt idx="8934">
                  <c:v>3.76022875</c:v>
                </c:pt>
                <c:pt idx="8935">
                  <c:v>3.7599</c:v>
                </c:pt>
                <c:pt idx="8936">
                  <c:v>3.7600015624992005</c:v>
                </c:pt>
                <c:pt idx="8937">
                  <c:v>3.7603837499999999</c:v>
                </c:pt>
                <c:pt idx="8938">
                  <c:v>3.7607784375007993</c:v>
                </c:pt>
                <c:pt idx="8939">
                  <c:v>3.7611237499999999</c:v>
                </c:pt>
                <c:pt idx="8940">
                  <c:v>3.7614518750016006</c:v>
                </c:pt>
                <c:pt idx="8941">
                  <c:v>3.7618193750016005</c:v>
                </c:pt>
                <c:pt idx="8942">
                  <c:v>3.7621406250016007</c:v>
                </c:pt>
                <c:pt idx="8943">
                  <c:v>3.76254</c:v>
                </c:pt>
                <c:pt idx="8944">
                  <c:v>3.7629100000000002</c:v>
                </c:pt>
                <c:pt idx="8945">
                  <c:v>3.7632612499999998</c:v>
                </c:pt>
                <c:pt idx="8946">
                  <c:v>3.7635953124992003</c:v>
                </c:pt>
                <c:pt idx="8947">
                  <c:v>3.7637081250016005</c:v>
                </c:pt>
                <c:pt idx="8948">
                  <c:v>3.7633534375007995</c:v>
                </c:pt>
                <c:pt idx="8949">
                  <c:v>3.7629996875007996</c:v>
                </c:pt>
                <c:pt idx="8950">
                  <c:v>3.7628096875007997</c:v>
                </c:pt>
                <c:pt idx="8951">
                  <c:v>3.7630578124992007</c:v>
                </c:pt>
                <c:pt idx="8952">
                  <c:v>3.76341875</c:v>
                </c:pt>
                <c:pt idx="8953">
                  <c:v>3.7637734375007996</c:v>
                </c:pt>
                <c:pt idx="8954">
                  <c:v>3.7636581250016006</c:v>
                </c:pt>
                <c:pt idx="8955">
                  <c:v>3.7637765624992006</c:v>
                </c:pt>
                <c:pt idx="8956">
                  <c:v>3.7637624999999999</c:v>
                </c:pt>
                <c:pt idx="8957">
                  <c:v>3.7633778124992006</c:v>
                </c:pt>
                <c:pt idx="8958">
                  <c:v>3.7628750000000002</c:v>
                </c:pt>
                <c:pt idx="8959">
                  <c:v>3.7624987499999998</c:v>
                </c:pt>
                <c:pt idx="8960">
                  <c:v>3.7620618750016006</c:v>
                </c:pt>
                <c:pt idx="8961">
                  <c:v>3.7617368750016005</c:v>
                </c:pt>
                <c:pt idx="8962">
                  <c:v>3.7614156250016006</c:v>
                </c:pt>
                <c:pt idx="8963">
                  <c:v>3.7609496875007995</c:v>
                </c:pt>
                <c:pt idx="8964">
                  <c:v>3.76051</c:v>
                </c:pt>
                <c:pt idx="8965">
                  <c:v>3.7600012500000002</c:v>
                </c:pt>
                <c:pt idx="8966">
                  <c:v>3.7595834375007997</c:v>
                </c:pt>
                <c:pt idx="8967">
                  <c:v>3.7592115624992006</c:v>
                </c:pt>
                <c:pt idx="8968">
                  <c:v>3.7588009375007996</c:v>
                </c:pt>
                <c:pt idx="8969">
                  <c:v>3.7584612499999999</c:v>
                </c:pt>
                <c:pt idx="8970">
                  <c:v>3.7586353124992007</c:v>
                </c:pt>
                <c:pt idx="8971">
                  <c:v>3.7587828124992004</c:v>
                </c:pt>
                <c:pt idx="8972">
                  <c:v>3.7591471875007993</c:v>
                </c:pt>
                <c:pt idx="8973">
                  <c:v>3.7594731250016005</c:v>
                </c:pt>
                <c:pt idx="8974">
                  <c:v>3.7597959375007997</c:v>
                </c:pt>
                <c:pt idx="8975">
                  <c:v>3.7601618750016006</c:v>
                </c:pt>
                <c:pt idx="8976">
                  <c:v>3.7604940624992005</c:v>
                </c:pt>
                <c:pt idx="8977">
                  <c:v>3.7608462500000002</c:v>
                </c:pt>
                <c:pt idx="8978">
                  <c:v>3.7610984375007996</c:v>
                </c:pt>
                <c:pt idx="8979">
                  <c:v>3.7614284375007996</c:v>
                </c:pt>
                <c:pt idx="8980">
                  <c:v>3.7618406250016005</c:v>
                </c:pt>
                <c:pt idx="8981">
                  <c:v>3.7621625000000001</c:v>
                </c:pt>
                <c:pt idx="8982">
                  <c:v>3.7623965624992004</c:v>
                </c:pt>
                <c:pt idx="8983">
                  <c:v>3.7627981250016007</c:v>
                </c:pt>
                <c:pt idx="8984">
                  <c:v>3.7628503124992005</c:v>
                </c:pt>
                <c:pt idx="8985">
                  <c:v>3.7629118750016004</c:v>
                </c:pt>
                <c:pt idx="8986">
                  <c:v>3.7628187500000001</c:v>
                </c:pt>
                <c:pt idx="8987">
                  <c:v>3.7631524999999999</c:v>
                </c:pt>
                <c:pt idx="8988">
                  <c:v>3.7634843750016005</c:v>
                </c:pt>
                <c:pt idx="8989">
                  <c:v>3.7631168750016006</c:v>
                </c:pt>
                <c:pt idx="8990">
                  <c:v>3.7626268750016005</c:v>
                </c:pt>
                <c:pt idx="8991">
                  <c:v>3.7622543750016004</c:v>
                </c:pt>
                <c:pt idx="8992">
                  <c:v>3.7619253124992005</c:v>
                </c:pt>
                <c:pt idx="8993">
                  <c:v>3.7617799999999999</c:v>
                </c:pt>
                <c:pt idx="8994">
                  <c:v>3.7617893750016007</c:v>
                </c:pt>
                <c:pt idx="8995">
                  <c:v>3.7617099999999999</c:v>
                </c:pt>
                <c:pt idx="8996">
                  <c:v>3.7618134375007997</c:v>
                </c:pt>
                <c:pt idx="8997">
                  <c:v>3.7621093750016006</c:v>
                </c:pt>
                <c:pt idx="8998">
                  <c:v>3.7624537500000002</c:v>
                </c:pt>
                <c:pt idx="8999">
                  <c:v>3.7626928124992003</c:v>
                </c:pt>
                <c:pt idx="9000">
                  <c:v>3.7626487499999999</c:v>
                </c:pt>
                <c:pt idx="9001">
                  <c:v>3.7629706250016004</c:v>
                </c:pt>
                <c:pt idx="9002">
                  <c:v>3.7632075</c:v>
                </c:pt>
                <c:pt idx="9003">
                  <c:v>3.7636162500000001</c:v>
                </c:pt>
                <c:pt idx="9004">
                  <c:v>3.7639728124992007</c:v>
                </c:pt>
                <c:pt idx="9005">
                  <c:v>3.7642384375007993</c:v>
                </c:pt>
                <c:pt idx="9006">
                  <c:v>3.7643818750016007</c:v>
                </c:pt>
                <c:pt idx="9007">
                  <c:v>3.7646234375007994</c:v>
                </c:pt>
                <c:pt idx="9008">
                  <c:v>3.764875</c:v>
                </c:pt>
                <c:pt idx="9009">
                  <c:v>3.7651981250016004</c:v>
                </c:pt>
                <c:pt idx="9010">
                  <c:v>3.7651028124992005</c:v>
                </c:pt>
                <c:pt idx="9011">
                  <c:v>3.7647696875007997</c:v>
                </c:pt>
                <c:pt idx="9012">
                  <c:v>3.7643990624992005</c:v>
                </c:pt>
                <c:pt idx="9013">
                  <c:v>3.7640712500000002</c:v>
                </c:pt>
                <c:pt idx="9014">
                  <c:v>3.7636890624992003</c:v>
                </c:pt>
                <c:pt idx="9015">
                  <c:v>3.7636153124992004</c:v>
                </c:pt>
                <c:pt idx="9016">
                  <c:v>3.76341875</c:v>
                </c:pt>
                <c:pt idx="9017">
                  <c:v>3.7637393750016006</c:v>
                </c:pt>
                <c:pt idx="9018">
                  <c:v>3.7640893750016007</c:v>
                </c:pt>
                <c:pt idx="9019">
                  <c:v>3.7644362500000002</c:v>
                </c:pt>
                <c:pt idx="9020">
                  <c:v>3.7647793750016008</c:v>
                </c:pt>
                <c:pt idx="9021">
                  <c:v>3.7651975000000002</c:v>
                </c:pt>
                <c:pt idx="9022">
                  <c:v>3.7655490624992005</c:v>
                </c:pt>
                <c:pt idx="9023">
                  <c:v>3.7656846875007997</c:v>
                </c:pt>
                <c:pt idx="9024">
                  <c:v>3.7654881250016006</c:v>
                </c:pt>
                <c:pt idx="9025">
                  <c:v>3.7653784375007997</c:v>
                </c:pt>
                <c:pt idx="9026">
                  <c:v>3.7650412499999999</c:v>
                </c:pt>
                <c:pt idx="9027">
                  <c:v>3.7646715624992004</c:v>
                </c:pt>
                <c:pt idx="9028">
                  <c:v>3.7644646875007997</c:v>
                </c:pt>
                <c:pt idx="9029">
                  <c:v>3.7644146875007993</c:v>
                </c:pt>
                <c:pt idx="9030">
                  <c:v>3.7648074999999999</c:v>
                </c:pt>
                <c:pt idx="9031">
                  <c:v>3.7652025</c:v>
                </c:pt>
                <c:pt idx="9032">
                  <c:v>3.7656331250016004</c:v>
                </c:pt>
                <c:pt idx="9033">
                  <c:v>3.7660499999999999</c:v>
                </c:pt>
                <c:pt idx="9034">
                  <c:v>3.7664659375007994</c:v>
                </c:pt>
                <c:pt idx="9035">
                  <c:v>3.7666962499999999</c:v>
                </c:pt>
                <c:pt idx="9036">
                  <c:v>3.7663665624992007</c:v>
                </c:pt>
                <c:pt idx="9037">
                  <c:v>3.7661418750016007</c:v>
                </c:pt>
                <c:pt idx="9038">
                  <c:v>3.7657437499999999</c:v>
                </c:pt>
                <c:pt idx="9039">
                  <c:v>3.7652984375007996</c:v>
                </c:pt>
                <c:pt idx="9040">
                  <c:v>3.7648375000000001</c:v>
                </c:pt>
                <c:pt idx="9041">
                  <c:v>3.7644931250016005</c:v>
                </c:pt>
                <c:pt idx="9042">
                  <c:v>3.7641612499999999</c:v>
                </c:pt>
                <c:pt idx="9043">
                  <c:v>3.7637825</c:v>
                </c:pt>
                <c:pt idx="9044">
                  <c:v>3.7633118750016008</c:v>
                </c:pt>
                <c:pt idx="9045">
                  <c:v>3.7628578124992007</c:v>
                </c:pt>
                <c:pt idx="9046">
                  <c:v>3.7624374999999999</c:v>
                </c:pt>
                <c:pt idx="9047">
                  <c:v>3.7619515624992004</c:v>
                </c:pt>
                <c:pt idx="9048">
                  <c:v>3.7614812500000001</c:v>
                </c:pt>
                <c:pt idx="9049">
                  <c:v>3.7610468750016004</c:v>
                </c:pt>
                <c:pt idx="9050">
                  <c:v>3.7605615624992006</c:v>
                </c:pt>
                <c:pt idx="9051">
                  <c:v>3.7600984375007993</c:v>
                </c:pt>
                <c:pt idx="9052">
                  <c:v>3.7595399999999999</c:v>
                </c:pt>
                <c:pt idx="9053">
                  <c:v>3.7590593750016006</c:v>
                </c:pt>
                <c:pt idx="9054">
                  <c:v>3.7586665624992004</c:v>
                </c:pt>
                <c:pt idx="9055">
                  <c:v>3.7582656250016004</c:v>
                </c:pt>
                <c:pt idx="9056">
                  <c:v>3.7579034375007994</c:v>
                </c:pt>
                <c:pt idx="9057">
                  <c:v>3.7575371875007995</c:v>
                </c:pt>
                <c:pt idx="9058">
                  <c:v>3.7571843750016005</c:v>
                </c:pt>
                <c:pt idx="9059">
                  <c:v>3.7570393750016007</c:v>
                </c:pt>
                <c:pt idx="9060">
                  <c:v>3.7573612500000002</c:v>
                </c:pt>
                <c:pt idx="9061">
                  <c:v>3.7572312499999998</c:v>
                </c:pt>
                <c:pt idx="9062">
                  <c:v>3.7567537500000001</c:v>
                </c:pt>
                <c:pt idx="9063">
                  <c:v>3.7563734375007996</c:v>
                </c:pt>
                <c:pt idx="9064">
                  <c:v>3.75598125</c:v>
                </c:pt>
                <c:pt idx="9065">
                  <c:v>3.7555996875007995</c:v>
                </c:pt>
                <c:pt idx="9066">
                  <c:v>3.7552374999999998</c:v>
                </c:pt>
                <c:pt idx="9067">
                  <c:v>3.7550237499999999</c:v>
                </c:pt>
                <c:pt idx="9068">
                  <c:v>3.75537375</c:v>
                </c:pt>
                <c:pt idx="9069">
                  <c:v>3.7557165624992006</c:v>
                </c:pt>
                <c:pt idx="9070">
                  <c:v>3.7560559375007996</c:v>
                </c:pt>
                <c:pt idx="9071">
                  <c:v>3.7564362500000001</c:v>
                </c:pt>
                <c:pt idx="9072">
                  <c:v>3.7564893750016006</c:v>
                </c:pt>
                <c:pt idx="9073">
                  <c:v>3.7568362500000001</c:v>
                </c:pt>
                <c:pt idx="9074">
                  <c:v>3.7572193750016005</c:v>
                </c:pt>
                <c:pt idx="9075">
                  <c:v>3.7576021875007997</c:v>
                </c:pt>
                <c:pt idx="9076">
                  <c:v>3.7579275000000001</c:v>
                </c:pt>
                <c:pt idx="9077">
                  <c:v>3.7582599999999999</c:v>
                </c:pt>
                <c:pt idx="9078">
                  <c:v>3.7586575</c:v>
                </c:pt>
                <c:pt idx="9079">
                  <c:v>3.7589828124992004</c:v>
                </c:pt>
                <c:pt idx="9080">
                  <c:v>3.7591518750016006</c:v>
                </c:pt>
                <c:pt idx="9081">
                  <c:v>3.7589028124992003</c:v>
                </c:pt>
                <c:pt idx="9082">
                  <c:v>3.7585696875007994</c:v>
                </c:pt>
                <c:pt idx="9083">
                  <c:v>3.7582356250016007</c:v>
                </c:pt>
                <c:pt idx="9084">
                  <c:v>3.7578203124992005</c:v>
                </c:pt>
                <c:pt idx="9085">
                  <c:v>3.75746</c:v>
                </c:pt>
                <c:pt idx="9086">
                  <c:v>3.7571171875007994</c:v>
                </c:pt>
                <c:pt idx="9087">
                  <c:v>3.7569293750016004</c:v>
                </c:pt>
                <c:pt idx="9088">
                  <c:v>3.7570531250016006</c:v>
                </c:pt>
                <c:pt idx="9089">
                  <c:v>3.7574796875007994</c:v>
                </c:pt>
                <c:pt idx="9090">
                  <c:v>3.7579137500000002</c:v>
                </c:pt>
                <c:pt idx="9091">
                  <c:v>3.7582768750016005</c:v>
                </c:pt>
                <c:pt idx="9092">
                  <c:v>3.7586215624992003</c:v>
                </c:pt>
                <c:pt idx="9093">
                  <c:v>3.7590309375007993</c:v>
                </c:pt>
                <c:pt idx="9094">
                  <c:v>3.7594406250016004</c:v>
                </c:pt>
                <c:pt idx="9095">
                  <c:v>3.7598578124992006</c:v>
                </c:pt>
                <c:pt idx="9096">
                  <c:v>3.7602246875007994</c:v>
                </c:pt>
                <c:pt idx="9097">
                  <c:v>3.7605537500000001</c:v>
                </c:pt>
                <c:pt idx="9098">
                  <c:v>3.7609112499999999</c:v>
                </c:pt>
                <c:pt idx="9099">
                  <c:v>3.7612590624992004</c:v>
                </c:pt>
                <c:pt idx="9100">
                  <c:v>3.7615906250016007</c:v>
                </c:pt>
                <c:pt idx="9101">
                  <c:v>3.7616246875007997</c:v>
                </c:pt>
                <c:pt idx="9102">
                  <c:v>3.7611743750016005</c:v>
                </c:pt>
                <c:pt idx="9103">
                  <c:v>3.7608128124992004</c:v>
                </c:pt>
                <c:pt idx="9104">
                  <c:v>3.7604806250016005</c:v>
                </c:pt>
                <c:pt idx="9105">
                  <c:v>3.76015875</c:v>
                </c:pt>
                <c:pt idx="9106">
                  <c:v>3.7597900000000002</c:v>
                </c:pt>
                <c:pt idx="9107">
                  <c:v>3.7596490624992005</c:v>
                </c:pt>
                <c:pt idx="9108">
                  <c:v>3.7596706250016005</c:v>
                </c:pt>
                <c:pt idx="9109">
                  <c:v>3.7600946875007994</c:v>
                </c:pt>
                <c:pt idx="9110">
                  <c:v>3.7604534375007996</c:v>
                </c:pt>
                <c:pt idx="9111">
                  <c:v>3.7608137500000001</c:v>
                </c:pt>
                <c:pt idx="9112">
                  <c:v>3.7612253124992003</c:v>
                </c:pt>
                <c:pt idx="9113">
                  <c:v>3.7616956250016007</c:v>
                </c:pt>
                <c:pt idx="9114">
                  <c:v>3.7620609375007996</c:v>
                </c:pt>
                <c:pt idx="9115">
                  <c:v>3.7622431250016004</c:v>
                </c:pt>
                <c:pt idx="9116">
                  <c:v>3.761965</c:v>
                </c:pt>
                <c:pt idx="9117">
                  <c:v>3.7615493750016005</c:v>
                </c:pt>
                <c:pt idx="9118">
                  <c:v>3.7611990624992004</c:v>
                </c:pt>
                <c:pt idx="9119">
                  <c:v>3.7608437499999998</c:v>
                </c:pt>
                <c:pt idx="9120">
                  <c:v>3.7606628124992003</c:v>
                </c:pt>
                <c:pt idx="9121">
                  <c:v>3.7605434375007993</c:v>
                </c:pt>
                <c:pt idx="9122">
                  <c:v>3.7608968750016007</c:v>
                </c:pt>
                <c:pt idx="9123">
                  <c:v>3.7613178124992004</c:v>
                </c:pt>
                <c:pt idx="9124">
                  <c:v>3.7616753124992006</c:v>
                </c:pt>
                <c:pt idx="9125">
                  <c:v>3.7620396875007995</c:v>
                </c:pt>
                <c:pt idx="9126">
                  <c:v>3.7623771875007996</c:v>
                </c:pt>
                <c:pt idx="9127">
                  <c:v>3.7626987500000002</c:v>
                </c:pt>
                <c:pt idx="9128">
                  <c:v>3.76303125</c:v>
                </c:pt>
                <c:pt idx="9129">
                  <c:v>3.7633937500000001</c:v>
                </c:pt>
                <c:pt idx="9130">
                  <c:v>3.7637831250016007</c:v>
                </c:pt>
                <c:pt idx="9131">
                  <c:v>3.7641534375007994</c:v>
                </c:pt>
                <c:pt idx="9132">
                  <c:v>3.7643853124992006</c:v>
                </c:pt>
                <c:pt idx="9133">
                  <c:v>3.7647456250016007</c:v>
                </c:pt>
                <c:pt idx="9134">
                  <c:v>3.7646278124992003</c:v>
                </c:pt>
                <c:pt idx="9135">
                  <c:v>3.7644815624992005</c:v>
                </c:pt>
                <c:pt idx="9136">
                  <c:v>3.7641168750016005</c:v>
                </c:pt>
                <c:pt idx="9137">
                  <c:v>3.7637821875007993</c:v>
                </c:pt>
                <c:pt idx="9138">
                  <c:v>3.7636512500000001</c:v>
                </c:pt>
                <c:pt idx="9139">
                  <c:v>3.7639931250016008</c:v>
                </c:pt>
                <c:pt idx="9140">
                  <c:v>3.7643675000000001</c:v>
                </c:pt>
                <c:pt idx="9141">
                  <c:v>3.7640396875007993</c:v>
                </c:pt>
                <c:pt idx="9142">
                  <c:v>3.7637121875007993</c:v>
                </c:pt>
                <c:pt idx="9143">
                  <c:v>3.7633309375007995</c:v>
                </c:pt>
                <c:pt idx="9144">
                  <c:v>3.7629406250016006</c:v>
                </c:pt>
                <c:pt idx="9145">
                  <c:v>3.7625856250016008</c:v>
                </c:pt>
                <c:pt idx="9146">
                  <c:v>3.7621959375007994</c:v>
                </c:pt>
                <c:pt idx="9147">
                  <c:v>3.7618425000000002</c:v>
                </c:pt>
                <c:pt idx="9148">
                  <c:v>3.7614303124992006</c:v>
                </c:pt>
                <c:pt idx="9149">
                  <c:v>3.7612465624992004</c:v>
                </c:pt>
                <c:pt idx="9150">
                  <c:v>3.7614531250016006</c:v>
                </c:pt>
                <c:pt idx="9151">
                  <c:v>3.7617621875007994</c:v>
                </c:pt>
                <c:pt idx="9152">
                  <c:v>3.7621934375007995</c:v>
                </c:pt>
                <c:pt idx="9153">
                  <c:v>3.7625449999999998</c:v>
                </c:pt>
                <c:pt idx="9154">
                  <c:v>3.7629975</c:v>
                </c:pt>
                <c:pt idx="9155">
                  <c:v>3.7633318750016005</c:v>
                </c:pt>
                <c:pt idx="9156">
                  <c:v>3.7636584375007995</c:v>
                </c:pt>
                <c:pt idx="9157">
                  <c:v>3.7640221875007995</c:v>
                </c:pt>
                <c:pt idx="9158">
                  <c:v>3.7643493750016006</c:v>
                </c:pt>
                <c:pt idx="9159">
                  <c:v>3.7646962500000001</c:v>
                </c:pt>
                <c:pt idx="9160">
                  <c:v>3.7650268750016007</c:v>
                </c:pt>
                <c:pt idx="9161">
                  <c:v>3.7653500000000002</c:v>
                </c:pt>
                <c:pt idx="9162">
                  <c:v>3.7652118750016004</c:v>
                </c:pt>
                <c:pt idx="9163">
                  <c:v>3.7648290624992007</c:v>
                </c:pt>
                <c:pt idx="9164">
                  <c:v>3.7644324999999998</c:v>
                </c:pt>
                <c:pt idx="9165">
                  <c:v>3.7641478124992007</c:v>
                </c:pt>
                <c:pt idx="9166">
                  <c:v>3.7640199999999999</c:v>
                </c:pt>
                <c:pt idx="9167">
                  <c:v>3.7641703124992003</c:v>
                </c:pt>
                <c:pt idx="9168">
                  <c:v>3.7645206250016008</c:v>
                </c:pt>
                <c:pt idx="9169">
                  <c:v>3.7649237499999999</c:v>
                </c:pt>
                <c:pt idx="9170">
                  <c:v>3.7652603124992003</c:v>
                </c:pt>
                <c:pt idx="9171">
                  <c:v>3.7656609375007997</c:v>
                </c:pt>
                <c:pt idx="9172">
                  <c:v>3.7660534375007995</c:v>
                </c:pt>
                <c:pt idx="9173">
                  <c:v>3.7661596875007994</c:v>
                </c:pt>
                <c:pt idx="9174">
                  <c:v>3.765755</c:v>
                </c:pt>
                <c:pt idx="9175">
                  <c:v>3.7653765624992004</c:v>
                </c:pt>
                <c:pt idx="9176">
                  <c:v>3.76500375</c:v>
                </c:pt>
                <c:pt idx="9177">
                  <c:v>3.7646003124992005</c:v>
                </c:pt>
                <c:pt idx="9178">
                  <c:v>3.7642765624992003</c:v>
                </c:pt>
                <c:pt idx="9179">
                  <c:v>3.7641687500000001</c:v>
                </c:pt>
                <c:pt idx="9180">
                  <c:v>3.7642603124992005</c:v>
                </c:pt>
                <c:pt idx="9181">
                  <c:v>3.7645715624992007</c:v>
                </c:pt>
                <c:pt idx="9182">
                  <c:v>3.76492</c:v>
                </c:pt>
                <c:pt idx="9183">
                  <c:v>3.7653706250016006</c:v>
                </c:pt>
                <c:pt idx="9184">
                  <c:v>3.7657121875007995</c:v>
                </c:pt>
                <c:pt idx="9185">
                  <c:v>3.7661384375007994</c:v>
                </c:pt>
                <c:pt idx="9186">
                  <c:v>3.7665687499999998</c:v>
                </c:pt>
                <c:pt idx="9187">
                  <c:v>3.7669018750016008</c:v>
                </c:pt>
                <c:pt idx="9188">
                  <c:v>3.7670256250016005</c:v>
                </c:pt>
                <c:pt idx="9189">
                  <c:v>3.7666706250016007</c:v>
                </c:pt>
                <c:pt idx="9190">
                  <c:v>3.7667121875007994</c:v>
                </c:pt>
                <c:pt idx="9191">
                  <c:v>3.7670790624992003</c:v>
                </c:pt>
                <c:pt idx="9192">
                  <c:v>3.7670643750016004</c:v>
                </c:pt>
                <c:pt idx="9193">
                  <c:v>3.7674574999999999</c:v>
                </c:pt>
                <c:pt idx="9194">
                  <c:v>3.7678081250016007</c:v>
                </c:pt>
                <c:pt idx="9195">
                  <c:v>3.7678456250016006</c:v>
                </c:pt>
                <c:pt idx="9196">
                  <c:v>3.7681815624992003</c:v>
                </c:pt>
                <c:pt idx="9197">
                  <c:v>3.7685265624992006</c:v>
                </c:pt>
                <c:pt idx="9198">
                  <c:v>3.7689021875007995</c:v>
                </c:pt>
                <c:pt idx="9199">
                  <c:v>3.7693281250016004</c:v>
                </c:pt>
                <c:pt idx="9200">
                  <c:v>3.7696615624992007</c:v>
                </c:pt>
                <c:pt idx="9201">
                  <c:v>3.7697346875007995</c:v>
                </c:pt>
                <c:pt idx="9202">
                  <c:v>3.7693615624992005</c:v>
                </c:pt>
                <c:pt idx="9203">
                  <c:v>3.7688906250016005</c:v>
                </c:pt>
                <c:pt idx="9204">
                  <c:v>3.7684806250016005</c:v>
                </c:pt>
                <c:pt idx="9205">
                  <c:v>3.7681568750016008</c:v>
                </c:pt>
                <c:pt idx="9206">
                  <c:v>3.7677493750016007</c:v>
                </c:pt>
                <c:pt idx="9207">
                  <c:v>3.7674268750016005</c:v>
                </c:pt>
                <c:pt idx="9208">
                  <c:v>3.7675406250016006</c:v>
                </c:pt>
                <c:pt idx="9209">
                  <c:v>3.7678615624992005</c:v>
                </c:pt>
                <c:pt idx="9210">
                  <c:v>3.7682218750016006</c:v>
                </c:pt>
                <c:pt idx="9211">
                  <c:v>3.7684137500000001</c:v>
                </c:pt>
                <c:pt idx="9212">
                  <c:v>3.7688121875007994</c:v>
                </c:pt>
                <c:pt idx="9213">
                  <c:v>3.7691731250016005</c:v>
                </c:pt>
                <c:pt idx="9214">
                  <c:v>3.7694974999999999</c:v>
                </c:pt>
                <c:pt idx="9215">
                  <c:v>3.7698021875007997</c:v>
                </c:pt>
                <c:pt idx="9216">
                  <c:v>3.7700271875007996</c:v>
                </c:pt>
                <c:pt idx="9217">
                  <c:v>3.7697406250016008</c:v>
                </c:pt>
                <c:pt idx="9218">
                  <c:v>3.7697946875007995</c:v>
                </c:pt>
                <c:pt idx="9219">
                  <c:v>3.7700103124992004</c:v>
                </c:pt>
                <c:pt idx="9220">
                  <c:v>3.77034125</c:v>
                </c:pt>
                <c:pt idx="9221">
                  <c:v>3.7706640624992005</c:v>
                </c:pt>
                <c:pt idx="9222">
                  <c:v>3.7710690624992007</c:v>
                </c:pt>
                <c:pt idx="9223">
                  <c:v>3.7712721875007995</c:v>
                </c:pt>
                <c:pt idx="9224">
                  <c:v>3.7716128124992006</c:v>
                </c:pt>
                <c:pt idx="9225">
                  <c:v>3.7716596875007995</c:v>
                </c:pt>
                <c:pt idx="9226">
                  <c:v>3.7716834375007995</c:v>
                </c:pt>
                <c:pt idx="9227">
                  <c:v>3.7712121875007996</c:v>
                </c:pt>
                <c:pt idx="9228">
                  <c:v>3.7708487499999999</c:v>
                </c:pt>
                <c:pt idx="9229">
                  <c:v>3.7704334375007993</c:v>
                </c:pt>
                <c:pt idx="9230">
                  <c:v>3.7700043750016006</c:v>
                </c:pt>
                <c:pt idx="9231">
                  <c:v>3.7696025</c:v>
                </c:pt>
                <c:pt idx="9232">
                  <c:v>3.7691621875007995</c:v>
                </c:pt>
                <c:pt idx="9233">
                  <c:v>3.7687334375007997</c:v>
                </c:pt>
                <c:pt idx="9234">
                  <c:v>3.7682065624992007</c:v>
                </c:pt>
                <c:pt idx="9235">
                  <c:v>3.7676815624992006</c:v>
                </c:pt>
                <c:pt idx="9236">
                  <c:v>3.7671971875007997</c:v>
                </c:pt>
                <c:pt idx="9237">
                  <c:v>3.7667203124992006</c:v>
                </c:pt>
                <c:pt idx="9238">
                  <c:v>3.7663490624992004</c:v>
                </c:pt>
                <c:pt idx="9239">
                  <c:v>3.7660256250016007</c:v>
                </c:pt>
                <c:pt idx="9240">
                  <c:v>3.7655865624992004</c:v>
                </c:pt>
                <c:pt idx="9241">
                  <c:v>3.7652549999999998</c:v>
                </c:pt>
                <c:pt idx="9242">
                  <c:v>3.7647353124992007</c:v>
                </c:pt>
                <c:pt idx="9243">
                  <c:v>3.76440625</c:v>
                </c:pt>
                <c:pt idx="9244">
                  <c:v>3.7643815624992003</c:v>
                </c:pt>
                <c:pt idx="9245">
                  <c:v>3.7647228124992007</c:v>
                </c:pt>
                <c:pt idx="9246">
                  <c:v>3.7650659375007995</c:v>
                </c:pt>
                <c:pt idx="9247">
                  <c:v>3.7654187499999998</c:v>
                </c:pt>
                <c:pt idx="9248">
                  <c:v>3.765825</c:v>
                </c:pt>
                <c:pt idx="9249">
                  <c:v>3.7661487500000002</c:v>
                </c:pt>
                <c:pt idx="9250">
                  <c:v>3.7665746875007997</c:v>
                </c:pt>
                <c:pt idx="9251">
                  <c:v>3.7669999999999999</c:v>
                </c:pt>
                <c:pt idx="9252">
                  <c:v>3.7673353124992004</c:v>
                </c:pt>
                <c:pt idx="9253">
                  <c:v>3.7676003124992006</c:v>
                </c:pt>
                <c:pt idx="9254">
                  <c:v>3.7679512499999999</c:v>
                </c:pt>
                <c:pt idx="9255">
                  <c:v>3.7682828124992005</c:v>
                </c:pt>
                <c:pt idx="9256">
                  <c:v>3.7686190624992006</c:v>
                </c:pt>
                <c:pt idx="9257">
                  <c:v>3.7689724999999998</c:v>
                </c:pt>
                <c:pt idx="9258">
                  <c:v>3.7693309375007993</c:v>
                </c:pt>
                <c:pt idx="9259">
                  <c:v>3.7696996875007995</c:v>
                </c:pt>
                <c:pt idx="9260">
                  <c:v>3.7700921875007993</c:v>
                </c:pt>
                <c:pt idx="9261">
                  <c:v>3.7701574999999998</c:v>
                </c:pt>
                <c:pt idx="9262">
                  <c:v>3.7705131250016004</c:v>
                </c:pt>
                <c:pt idx="9263">
                  <c:v>3.7709065624992006</c:v>
                </c:pt>
                <c:pt idx="9264">
                  <c:v>3.7713034375007997</c:v>
                </c:pt>
                <c:pt idx="9265">
                  <c:v>3.7716681250016006</c:v>
                </c:pt>
                <c:pt idx="9266">
                  <c:v>3.7714981250016004</c:v>
                </c:pt>
                <c:pt idx="9267">
                  <c:v>3.7711396875007996</c:v>
                </c:pt>
                <c:pt idx="9268">
                  <c:v>3.7707384375007993</c:v>
                </c:pt>
                <c:pt idx="9269">
                  <c:v>3.7703615624992004</c:v>
                </c:pt>
                <c:pt idx="9270">
                  <c:v>3.7701525</c:v>
                </c:pt>
                <c:pt idx="9271">
                  <c:v>3.7696812500000001</c:v>
                </c:pt>
                <c:pt idx="9272">
                  <c:v>3.7693165624992004</c:v>
                </c:pt>
                <c:pt idx="9273">
                  <c:v>3.76941375</c:v>
                </c:pt>
                <c:pt idx="9274">
                  <c:v>3.7697671875007996</c:v>
                </c:pt>
                <c:pt idx="9275">
                  <c:v>3.7699009375007995</c:v>
                </c:pt>
                <c:pt idx="9276">
                  <c:v>3.7697996875007993</c:v>
                </c:pt>
                <c:pt idx="9277">
                  <c:v>3.77006</c:v>
                </c:pt>
                <c:pt idx="9278">
                  <c:v>3.7704093750016008</c:v>
                </c:pt>
                <c:pt idx="9279">
                  <c:v>3.7705328124992006</c:v>
                </c:pt>
                <c:pt idx="9280">
                  <c:v>3.7704321875007993</c:v>
                </c:pt>
                <c:pt idx="9281">
                  <c:v>3.7705456250016005</c:v>
                </c:pt>
                <c:pt idx="9282">
                  <c:v>3.7708434375007993</c:v>
                </c:pt>
                <c:pt idx="9283">
                  <c:v>3.771185</c:v>
                </c:pt>
                <c:pt idx="9284">
                  <c:v>3.7716503124992005</c:v>
                </c:pt>
                <c:pt idx="9285">
                  <c:v>3.7720590624992005</c:v>
                </c:pt>
                <c:pt idx="9286">
                  <c:v>3.7719118750016007</c:v>
                </c:pt>
                <c:pt idx="9287">
                  <c:v>3.7721262499999999</c:v>
                </c:pt>
                <c:pt idx="9288">
                  <c:v>3.7718003124992006</c:v>
                </c:pt>
                <c:pt idx="9289">
                  <c:v>3.7718218750016006</c:v>
                </c:pt>
                <c:pt idx="9290">
                  <c:v>3.77214625</c:v>
                </c:pt>
                <c:pt idx="9291">
                  <c:v>3.7718009375007995</c:v>
                </c:pt>
                <c:pt idx="9292">
                  <c:v>3.7714425</c:v>
                </c:pt>
                <c:pt idx="9293">
                  <c:v>3.7710590624992006</c:v>
                </c:pt>
                <c:pt idx="9294">
                  <c:v>3.7707240624992004</c:v>
                </c:pt>
                <c:pt idx="9295">
                  <c:v>3.7703071875007996</c:v>
                </c:pt>
                <c:pt idx="9296">
                  <c:v>3.7699568750016006</c:v>
                </c:pt>
                <c:pt idx="9297">
                  <c:v>3.7698428124992005</c:v>
                </c:pt>
                <c:pt idx="9298">
                  <c:v>3.7702078124992005</c:v>
                </c:pt>
                <c:pt idx="9299">
                  <c:v>3.7705500000000001</c:v>
                </c:pt>
                <c:pt idx="9300">
                  <c:v>3.7709040624992003</c:v>
                </c:pt>
                <c:pt idx="9301">
                  <c:v>3.7712390624992005</c:v>
                </c:pt>
                <c:pt idx="9302">
                  <c:v>3.7716078124992003</c:v>
                </c:pt>
                <c:pt idx="9303">
                  <c:v>3.7720137500000002</c:v>
                </c:pt>
                <c:pt idx="9304">
                  <c:v>3.7723925</c:v>
                </c:pt>
                <c:pt idx="9305">
                  <c:v>3.7727624999999998</c:v>
                </c:pt>
                <c:pt idx="9306">
                  <c:v>3.7731234375007996</c:v>
                </c:pt>
                <c:pt idx="9307">
                  <c:v>3.7734475000000001</c:v>
                </c:pt>
                <c:pt idx="9308">
                  <c:v>3.7738156250016006</c:v>
                </c:pt>
                <c:pt idx="9309">
                  <c:v>3.7734246875007993</c:v>
                </c:pt>
                <c:pt idx="9310">
                  <c:v>3.7730893750016006</c:v>
                </c:pt>
                <c:pt idx="9311">
                  <c:v>3.7732384375007997</c:v>
                </c:pt>
                <c:pt idx="9312">
                  <c:v>3.7735612500000002</c:v>
                </c:pt>
                <c:pt idx="9313">
                  <c:v>3.7739099999999999</c:v>
                </c:pt>
                <c:pt idx="9314">
                  <c:v>3.7740256250016007</c:v>
                </c:pt>
                <c:pt idx="9315">
                  <c:v>3.7736556250016005</c:v>
                </c:pt>
                <c:pt idx="9316">
                  <c:v>3.7733178124992004</c:v>
                </c:pt>
                <c:pt idx="9317">
                  <c:v>3.7729546875007993</c:v>
                </c:pt>
                <c:pt idx="9318">
                  <c:v>3.7727328124992003</c:v>
                </c:pt>
                <c:pt idx="9319">
                  <c:v>3.7728315624992006</c:v>
                </c:pt>
                <c:pt idx="9320">
                  <c:v>3.7724678124992006</c:v>
                </c:pt>
                <c:pt idx="9321">
                  <c:v>3.7720246875007994</c:v>
                </c:pt>
                <c:pt idx="9322">
                  <c:v>3.7715931250016004</c:v>
                </c:pt>
                <c:pt idx="9323">
                  <c:v>3.7711118750016004</c:v>
                </c:pt>
                <c:pt idx="9324">
                  <c:v>3.7705684375007995</c:v>
                </c:pt>
                <c:pt idx="9325">
                  <c:v>3.7701574999999998</c:v>
                </c:pt>
                <c:pt idx="9326">
                  <c:v>3.7696987499999999</c:v>
                </c:pt>
                <c:pt idx="9327">
                  <c:v>3.7692931250016004</c:v>
                </c:pt>
                <c:pt idx="9328">
                  <c:v>3.7688950000000001</c:v>
                </c:pt>
                <c:pt idx="9329">
                  <c:v>3.7688978124992003</c:v>
                </c:pt>
                <c:pt idx="9330">
                  <c:v>3.7692471875007993</c:v>
                </c:pt>
                <c:pt idx="9331">
                  <c:v>3.7695693750016006</c:v>
                </c:pt>
                <c:pt idx="9332">
                  <c:v>3.7700056250016005</c:v>
                </c:pt>
                <c:pt idx="9333">
                  <c:v>3.7703471875007994</c:v>
                </c:pt>
                <c:pt idx="9334">
                  <c:v>3.7707040624992003</c:v>
                </c:pt>
                <c:pt idx="9335">
                  <c:v>3.7709031250016007</c:v>
                </c:pt>
                <c:pt idx="9336">
                  <c:v>3.7705562499999998</c:v>
                </c:pt>
                <c:pt idx="9337">
                  <c:v>3.7707584375007994</c:v>
                </c:pt>
                <c:pt idx="9338">
                  <c:v>3.7708656250016004</c:v>
                </c:pt>
                <c:pt idx="9339">
                  <c:v>3.7709243750016004</c:v>
                </c:pt>
                <c:pt idx="9340">
                  <c:v>3.7710434375007993</c:v>
                </c:pt>
                <c:pt idx="9341">
                  <c:v>3.7705884375007996</c:v>
                </c:pt>
                <c:pt idx="9342">
                  <c:v>3.7706240624992007</c:v>
                </c:pt>
                <c:pt idx="9343">
                  <c:v>3.7705090624992006</c:v>
                </c:pt>
                <c:pt idx="9344">
                  <c:v>3.7706365624992007</c:v>
                </c:pt>
                <c:pt idx="9345">
                  <c:v>3.7709728124992004</c:v>
                </c:pt>
                <c:pt idx="9346">
                  <c:v>3.7710065624992004</c:v>
                </c:pt>
                <c:pt idx="9347">
                  <c:v>3.77066875</c:v>
                </c:pt>
                <c:pt idx="9348">
                  <c:v>3.7704506250016006</c:v>
                </c:pt>
                <c:pt idx="9349">
                  <c:v>3.7705899999999999</c:v>
                </c:pt>
                <c:pt idx="9350">
                  <c:v>3.7708637500000002</c:v>
                </c:pt>
                <c:pt idx="9351">
                  <c:v>3.7711459375007994</c:v>
                </c:pt>
                <c:pt idx="9352">
                  <c:v>3.7710965624992006</c:v>
                </c:pt>
                <c:pt idx="9353">
                  <c:v>3.7712081250016007</c:v>
                </c:pt>
                <c:pt idx="9354">
                  <c:v>3.7715428124992005</c:v>
                </c:pt>
                <c:pt idx="9355">
                  <c:v>3.7718574999999999</c:v>
                </c:pt>
                <c:pt idx="9356">
                  <c:v>3.7718525000000001</c:v>
                </c:pt>
                <c:pt idx="9357">
                  <c:v>3.7715134375007997</c:v>
                </c:pt>
                <c:pt idx="9358">
                  <c:v>3.770975</c:v>
                </c:pt>
                <c:pt idx="9359">
                  <c:v>3.7705965624992004</c:v>
                </c:pt>
                <c:pt idx="9360">
                  <c:v>3.7702556250016004</c:v>
                </c:pt>
                <c:pt idx="9361">
                  <c:v>3.7698484375007997</c:v>
                </c:pt>
                <c:pt idx="9362">
                  <c:v>3.7693031250016005</c:v>
                </c:pt>
                <c:pt idx="9363">
                  <c:v>3.7688090624992006</c:v>
                </c:pt>
                <c:pt idx="9364">
                  <c:v>3.7684184375007996</c:v>
                </c:pt>
                <c:pt idx="9365">
                  <c:v>3.7680625000000001</c:v>
                </c:pt>
                <c:pt idx="9366">
                  <c:v>3.7678028124992005</c:v>
                </c:pt>
                <c:pt idx="9367">
                  <c:v>3.7674634375007994</c:v>
                </c:pt>
                <c:pt idx="9368">
                  <c:v>3.7677043750016006</c:v>
                </c:pt>
                <c:pt idx="9369">
                  <c:v>3.7678775</c:v>
                </c:pt>
                <c:pt idx="9370">
                  <c:v>3.7682706250016005</c:v>
                </c:pt>
                <c:pt idx="9371">
                  <c:v>3.7685959375007996</c:v>
                </c:pt>
                <c:pt idx="9372">
                  <c:v>3.7689203124992003</c:v>
                </c:pt>
                <c:pt idx="9373">
                  <c:v>3.7692899999999998</c:v>
                </c:pt>
                <c:pt idx="9374">
                  <c:v>3.7696912500000002</c:v>
                </c:pt>
                <c:pt idx="9375">
                  <c:v>3.7697840624992005</c:v>
                </c:pt>
                <c:pt idx="9376">
                  <c:v>3.7698628124992006</c:v>
                </c:pt>
                <c:pt idx="9377">
                  <c:v>3.7694428124992005</c:v>
                </c:pt>
                <c:pt idx="9378">
                  <c:v>3.7690078124992006</c:v>
                </c:pt>
                <c:pt idx="9379">
                  <c:v>3.7685868750016005</c:v>
                </c:pt>
                <c:pt idx="9380">
                  <c:v>3.7682484375007994</c:v>
                </c:pt>
                <c:pt idx="9381">
                  <c:v>3.7686006250016004</c:v>
                </c:pt>
                <c:pt idx="9382">
                  <c:v>3.7689775000000001</c:v>
                </c:pt>
                <c:pt idx="9383">
                  <c:v>3.7693315624992003</c:v>
                </c:pt>
                <c:pt idx="9384">
                  <c:v>3.7696665624992005</c:v>
                </c:pt>
                <c:pt idx="9385">
                  <c:v>3.7700846875007996</c:v>
                </c:pt>
                <c:pt idx="9386">
                  <c:v>3.7705299999999999</c:v>
                </c:pt>
                <c:pt idx="9387">
                  <c:v>3.7709015624992004</c:v>
                </c:pt>
                <c:pt idx="9388">
                  <c:v>3.7710275000000002</c:v>
                </c:pt>
                <c:pt idx="9389">
                  <c:v>3.7713515624992007</c:v>
                </c:pt>
                <c:pt idx="9390">
                  <c:v>3.7715665624992005</c:v>
                </c:pt>
                <c:pt idx="9391">
                  <c:v>3.7717409375007995</c:v>
                </c:pt>
                <c:pt idx="9392">
                  <c:v>3.7720981250016008</c:v>
                </c:pt>
                <c:pt idx="9393">
                  <c:v>3.7724206250016006</c:v>
                </c:pt>
                <c:pt idx="9394">
                  <c:v>3.7720087499999999</c:v>
                </c:pt>
                <c:pt idx="9395">
                  <c:v>3.7716431250016007</c:v>
                </c:pt>
                <c:pt idx="9396">
                  <c:v>3.7712493750016005</c:v>
                </c:pt>
                <c:pt idx="9397">
                  <c:v>3.7708896875007993</c:v>
                </c:pt>
                <c:pt idx="9398">
                  <c:v>3.7705590624992005</c:v>
                </c:pt>
                <c:pt idx="9399">
                  <c:v>3.7702040624992006</c:v>
                </c:pt>
                <c:pt idx="9400">
                  <c:v>3.7698721875007997</c:v>
                </c:pt>
                <c:pt idx="9401">
                  <c:v>3.7695184375007993</c:v>
                </c:pt>
                <c:pt idx="9402">
                  <c:v>3.7696431250016005</c:v>
                </c:pt>
                <c:pt idx="9403">
                  <c:v>3.7692600000000001</c:v>
                </c:pt>
                <c:pt idx="9404">
                  <c:v>3.7689159375007995</c:v>
                </c:pt>
                <c:pt idx="9405">
                  <c:v>3.7688018750016008</c:v>
                </c:pt>
                <c:pt idx="9406">
                  <c:v>3.7691606250016005</c:v>
                </c:pt>
                <c:pt idx="9407">
                  <c:v>3.76959</c:v>
                </c:pt>
                <c:pt idx="9408">
                  <c:v>3.7699521875007993</c:v>
                </c:pt>
                <c:pt idx="9409">
                  <c:v>3.7703168750016007</c:v>
                </c:pt>
                <c:pt idx="9410">
                  <c:v>3.7706931250016007</c:v>
                </c:pt>
                <c:pt idx="9411">
                  <c:v>3.7710590624992006</c:v>
                </c:pt>
                <c:pt idx="9412">
                  <c:v>3.7707871875007997</c:v>
                </c:pt>
                <c:pt idx="9413">
                  <c:v>3.7709340624992005</c:v>
                </c:pt>
                <c:pt idx="9414">
                  <c:v>3.7712953124992006</c:v>
                </c:pt>
                <c:pt idx="9415">
                  <c:v>3.7716709375007995</c:v>
                </c:pt>
                <c:pt idx="9416">
                  <c:v>3.7721359375007997</c:v>
                </c:pt>
                <c:pt idx="9417">
                  <c:v>3.7723840624992007</c:v>
                </c:pt>
                <c:pt idx="9418">
                  <c:v>3.7723978124992006</c:v>
                </c:pt>
                <c:pt idx="9419">
                  <c:v>3.7720715624992005</c:v>
                </c:pt>
                <c:pt idx="9420">
                  <c:v>3.7724318750016006</c:v>
                </c:pt>
                <c:pt idx="9421">
                  <c:v>3.7725865624992005</c:v>
                </c:pt>
                <c:pt idx="9422">
                  <c:v>3.7722362500000002</c:v>
                </c:pt>
                <c:pt idx="9423">
                  <c:v>3.7718753124992004</c:v>
                </c:pt>
                <c:pt idx="9424">
                  <c:v>3.7715453124992004</c:v>
                </c:pt>
                <c:pt idx="9425">
                  <c:v>3.77117375</c:v>
                </c:pt>
                <c:pt idx="9426">
                  <c:v>3.7707959375007993</c:v>
                </c:pt>
                <c:pt idx="9427">
                  <c:v>3.7704203124992004</c:v>
                </c:pt>
                <c:pt idx="9428">
                  <c:v>3.7700409375007995</c:v>
                </c:pt>
                <c:pt idx="9429">
                  <c:v>3.7699231250016005</c:v>
                </c:pt>
                <c:pt idx="9430">
                  <c:v>3.7701018750016004</c:v>
                </c:pt>
                <c:pt idx="9431">
                  <c:v>3.7705062499999999</c:v>
                </c:pt>
                <c:pt idx="9432">
                  <c:v>3.7708828124992007</c:v>
                </c:pt>
                <c:pt idx="9433">
                  <c:v>3.7708040624992005</c:v>
                </c:pt>
                <c:pt idx="9434">
                  <c:v>3.7711515624992007</c:v>
                </c:pt>
                <c:pt idx="9435">
                  <c:v>3.7714762500000001</c:v>
                </c:pt>
                <c:pt idx="9436">
                  <c:v>3.7718440624992007</c:v>
                </c:pt>
                <c:pt idx="9437">
                  <c:v>3.7722628124992004</c:v>
                </c:pt>
                <c:pt idx="9438">
                  <c:v>3.7726324999999998</c:v>
                </c:pt>
                <c:pt idx="9439">
                  <c:v>3.7730046875007996</c:v>
                </c:pt>
                <c:pt idx="9440">
                  <c:v>3.7733918750016007</c:v>
                </c:pt>
                <c:pt idx="9441">
                  <c:v>3.7737578124992006</c:v>
                </c:pt>
                <c:pt idx="9442">
                  <c:v>3.7736584375007993</c:v>
                </c:pt>
                <c:pt idx="9443">
                  <c:v>3.7732631250016007</c:v>
                </c:pt>
                <c:pt idx="9444">
                  <c:v>3.7728153124992003</c:v>
                </c:pt>
                <c:pt idx="9445">
                  <c:v>3.7724428124992007</c:v>
                </c:pt>
                <c:pt idx="9446">
                  <c:v>3.7720756250016008</c:v>
                </c:pt>
                <c:pt idx="9447">
                  <c:v>3.7724137500000001</c:v>
                </c:pt>
                <c:pt idx="9448">
                  <c:v>3.7727468750016007</c:v>
                </c:pt>
                <c:pt idx="9449">
                  <c:v>3.7730546875007995</c:v>
                </c:pt>
                <c:pt idx="9450">
                  <c:v>3.7733737500000002</c:v>
                </c:pt>
                <c:pt idx="9451">
                  <c:v>3.7730353124992004</c:v>
                </c:pt>
                <c:pt idx="9452">
                  <c:v>3.7730996875007996</c:v>
                </c:pt>
                <c:pt idx="9453">
                  <c:v>3.7732431250016005</c:v>
                </c:pt>
                <c:pt idx="9454">
                  <c:v>3.7729518750016005</c:v>
                </c:pt>
                <c:pt idx="9455">
                  <c:v>3.7726187499999999</c:v>
                </c:pt>
                <c:pt idx="9456">
                  <c:v>3.7726962500000001</c:v>
                </c:pt>
                <c:pt idx="9457">
                  <c:v>3.7724346875007995</c:v>
                </c:pt>
                <c:pt idx="9458">
                  <c:v>3.7727596875007996</c:v>
                </c:pt>
                <c:pt idx="9459">
                  <c:v>3.7730821875007994</c:v>
                </c:pt>
                <c:pt idx="9460">
                  <c:v>3.773425</c:v>
                </c:pt>
                <c:pt idx="9461">
                  <c:v>3.7737765624992003</c:v>
                </c:pt>
                <c:pt idx="9462">
                  <c:v>3.7741400000000001</c:v>
                </c:pt>
                <c:pt idx="9463">
                  <c:v>3.7745128124992005</c:v>
                </c:pt>
                <c:pt idx="9464">
                  <c:v>3.7748537500000001</c:v>
                </c:pt>
                <c:pt idx="9465">
                  <c:v>3.7751818750016004</c:v>
                </c:pt>
                <c:pt idx="9466">
                  <c:v>3.7748225</c:v>
                </c:pt>
                <c:pt idx="9467">
                  <c:v>3.7745390624992003</c:v>
                </c:pt>
                <c:pt idx="9468">
                  <c:v>3.7741931250016005</c:v>
                </c:pt>
                <c:pt idx="9469">
                  <c:v>3.7740809375007993</c:v>
                </c:pt>
                <c:pt idx="9470">
                  <c:v>3.7744553124992004</c:v>
                </c:pt>
                <c:pt idx="9471">
                  <c:v>3.7748068750016004</c:v>
                </c:pt>
                <c:pt idx="9472">
                  <c:v>3.7744984375007995</c:v>
                </c:pt>
                <c:pt idx="9473">
                  <c:v>3.7743815624992005</c:v>
                </c:pt>
                <c:pt idx="9474">
                  <c:v>3.7747449999999998</c:v>
                </c:pt>
                <c:pt idx="9475">
                  <c:v>3.7751087499999998</c:v>
                </c:pt>
                <c:pt idx="9476">
                  <c:v>3.7751009375007993</c:v>
                </c:pt>
                <c:pt idx="9477">
                  <c:v>3.7747850000000001</c:v>
                </c:pt>
                <c:pt idx="9478">
                  <c:v>3.7743912499999999</c:v>
                </c:pt>
                <c:pt idx="9479">
                  <c:v>3.7739615624992005</c:v>
                </c:pt>
                <c:pt idx="9480">
                  <c:v>3.7736412499999998</c:v>
                </c:pt>
                <c:pt idx="9481">
                  <c:v>3.7732796875007995</c:v>
                </c:pt>
                <c:pt idx="9482">
                  <c:v>3.7728487500000001</c:v>
                </c:pt>
                <c:pt idx="9483">
                  <c:v>3.7723353124992003</c:v>
                </c:pt>
                <c:pt idx="9484">
                  <c:v>3.7720059375007997</c:v>
                </c:pt>
                <c:pt idx="9485">
                  <c:v>3.7714118750016006</c:v>
                </c:pt>
                <c:pt idx="9486">
                  <c:v>3.7709796875007995</c:v>
                </c:pt>
                <c:pt idx="9487">
                  <c:v>3.7706146875007995</c:v>
                </c:pt>
                <c:pt idx="9488">
                  <c:v>3.7702943750016007</c:v>
                </c:pt>
                <c:pt idx="9489">
                  <c:v>3.7701121875007995</c:v>
                </c:pt>
                <c:pt idx="9490">
                  <c:v>3.7702759375007995</c:v>
                </c:pt>
                <c:pt idx="9491">
                  <c:v>3.7706968750016006</c:v>
                </c:pt>
                <c:pt idx="9492">
                  <c:v>3.7711100000000002</c:v>
                </c:pt>
                <c:pt idx="9493">
                  <c:v>3.7714915624992007</c:v>
                </c:pt>
                <c:pt idx="9494">
                  <c:v>3.7718709375007995</c:v>
                </c:pt>
                <c:pt idx="9495">
                  <c:v>3.7722643750016007</c:v>
                </c:pt>
                <c:pt idx="9496">
                  <c:v>3.7726437499999999</c:v>
                </c:pt>
                <c:pt idx="9497">
                  <c:v>3.7729996875007994</c:v>
                </c:pt>
                <c:pt idx="9498">
                  <c:v>3.7733703124992006</c:v>
                </c:pt>
                <c:pt idx="9499">
                  <c:v>3.7737512500000001</c:v>
                </c:pt>
                <c:pt idx="9500">
                  <c:v>3.7739578124992006</c:v>
                </c:pt>
                <c:pt idx="9501">
                  <c:v>3.7739215624992006</c:v>
                </c:pt>
                <c:pt idx="9502">
                  <c:v>3.7735943750016006</c:v>
                </c:pt>
                <c:pt idx="9503">
                  <c:v>3.7734399999999999</c:v>
                </c:pt>
                <c:pt idx="9504">
                  <c:v>3.7733653124992004</c:v>
                </c:pt>
                <c:pt idx="9505">
                  <c:v>3.7736874999999999</c:v>
                </c:pt>
                <c:pt idx="9506">
                  <c:v>3.7739221875007996</c:v>
                </c:pt>
                <c:pt idx="9507">
                  <c:v>3.7743734375007993</c:v>
                </c:pt>
                <c:pt idx="9508">
                  <c:v>3.7747125000000001</c:v>
                </c:pt>
                <c:pt idx="9509">
                  <c:v>3.7750459375007996</c:v>
                </c:pt>
                <c:pt idx="9510">
                  <c:v>3.7753815624992004</c:v>
                </c:pt>
                <c:pt idx="9511">
                  <c:v>3.7757278124992006</c:v>
                </c:pt>
                <c:pt idx="9512">
                  <c:v>3.7759784375007994</c:v>
                </c:pt>
                <c:pt idx="9513">
                  <c:v>3.7763003124992003</c:v>
                </c:pt>
                <c:pt idx="9514">
                  <c:v>3.7759987499999998</c:v>
                </c:pt>
                <c:pt idx="9515">
                  <c:v>3.7756750000000001</c:v>
                </c:pt>
                <c:pt idx="9516">
                  <c:v>3.77526625</c:v>
                </c:pt>
                <c:pt idx="9517">
                  <c:v>3.7748050000000002</c:v>
                </c:pt>
                <c:pt idx="9518">
                  <c:v>3.7744343750016007</c:v>
                </c:pt>
                <c:pt idx="9519">
                  <c:v>3.7740743750016006</c:v>
                </c:pt>
                <c:pt idx="9520">
                  <c:v>3.7736790624992005</c:v>
                </c:pt>
                <c:pt idx="9521">
                  <c:v>3.7732359375007993</c:v>
                </c:pt>
                <c:pt idx="9522">
                  <c:v>3.7728465624992005</c:v>
                </c:pt>
                <c:pt idx="9523">
                  <c:v>3.7726778124992006</c:v>
                </c:pt>
                <c:pt idx="9524">
                  <c:v>3.7725721875007996</c:v>
                </c:pt>
                <c:pt idx="9525">
                  <c:v>3.7728537499999999</c:v>
                </c:pt>
                <c:pt idx="9526">
                  <c:v>3.7732356250016004</c:v>
                </c:pt>
                <c:pt idx="9527">
                  <c:v>3.7735978124992005</c:v>
                </c:pt>
                <c:pt idx="9528">
                  <c:v>3.7739990624992004</c:v>
                </c:pt>
                <c:pt idx="9529">
                  <c:v>3.7743706250016005</c:v>
                </c:pt>
                <c:pt idx="9530">
                  <c:v>3.7747159375007997</c:v>
                </c:pt>
                <c:pt idx="9531">
                  <c:v>3.77511625</c:v>
                </c:pt>
                <c:pt idx="9532">
                  <c:v>3.7754987500000001</c:v>
                </c:pt>
                <c:pt idx="9533">
                  <c:v>3.7751712500000001</c:v>
                </c:pt>
                <c:pt idx="9534">
                  <c:v>3.7747803124992005</c:v>
                </c:pt>
                <c:pt idx="9535">
                  <c:v>3.7743509375007993</c:v>
                </c:pt>
                <c:pt idx="9536">
                  <c:v>3.7739078124992007</c:v>
                </c:pt>
                <c:pt idx="9537">
                  <c:v>3.7735012499999998</c:v>
                </c:pt>
                <c:pt idx="9538">
                  <c:v>3.7731515624992005</c:v>
                </c:pt>
                <c:pt idx="9539">
                  <c:v>3.7731496875007995</c:v>
                </c:pt>
                <c:pt idx="9540">
                  <c:v>3.7735153124992005</c:v>
                </c:pt>
                <c:pt idx="9541">
                  <c:v>3.7738381250016007</c:v>
                </c:pt>
                <c:pt idx="9542">
                  <c:v>3.7741937499999998</c:v>
                </c:pt>
                <c:pt idx="9543">
                  <c:v>3.7744659375007994</c:v>
                </c:pt>
                <c:pt idx="9544">
                  <c:v>3.7747903124992006</c:v>
                </c:pt>
                <c:pt idx="9545">
                  <c:v>3.7751159375007997</c:v>
                </c:pt>
                <c:pt idx="9546">
                  <c:v>3.7754824999999999</c:v>
                </c:pt>
                <c:pt idx="9547">
                  <c:v>3.7758303124992003</c:v>
                </c:pt>
                <c:pt idx="9548">
                  <c:v>3.7760165624992004</c:v>
                </c:pt>
                <c:pt idx="9549">
                  <c:v>3.7763143750016006</c:v>
                </c:pt>
                <c:pt idx="9550">
                  <c:v>3.7759468750016008</c:v>
                </c:pt>
                <c:pt idx="9551">
                  <c:v>3.7754762500000001</c:v>
                </c:pt>
                <c:pt idx="9552">
                  <c:v>3.7750693750016007</c:v>
                </c:pt>
                <c:pt idx="9553">
                  <c:v>3.7747443750016005</c:v>
                </c:pt>
                <c:pt idx="9554">
                  <c:v>3.7744156250016005</c:v>
                </c:pt>
                <c:pt idx="9555">
                  <c:v>3.7747756250016007</c:v>
                </c:pt>
                <c:pt idx="9556">
                  <c:v>3.7750981250016005</c:v>
                </c:pt>
                <c:pt idx="9557">
                  <c:v>3.7754293750016004</c:v>
                </c:pt>
                <c:pt idx="9558">
                  <c:v>3.7757921875007994</c:v>
                </c:pt>
                <c:pt idx="9559">
                  <c:v>3.7761753124992006</c:v>
                </c:pt>
                <c:pt idx="9560">
                  <c:v>3.7765631250016005</c:v>
                </c:pt>
                <c:pt idx="9561">
                  <c:v>3.7769584375007996</c:v>
                </c:pt>
                <c:pt idx="9562">
                  <c:v>3.7772959375007993</c:v>
                </c:pt>
                <c:pt idx="9563">
                  <c:v>3.7770671875007995</c:v>
                </c:pt>
                <c:pt idx="9564">
                  <c:v>3.7767246875007996</c:v>
                </c:pt>
                <c:pt idx="9565">
                  <c:v>3.7763756250016005</c:v>
                </c:pt>
                <c:pt idx="9566">
                  <c:v>3.7761743750016006</c:v>
                </c:pt>
                <c:pt idx="9567">
                  <c:v>3.7760009375007995</c:v>
                </c:pt>
                <c:pt idx="9568">
                  <c:v>3.7758659375007997</c:v>
                </c:pt>
                <c:pt idx="9569">
                  <c:v>3.7760206250016006</c:v>
                </c:pt>
                <c:pt idx="9570">
                  <c:v>3.7761359375007997</c:v>
                </c:pt>
                <c:pt idx="9571">
                  <c:v>3.7765593750016007</c:v>
                </c:pt>
                <c:pt idx="9572">
                  <c:v>3.7769509375007995</c:v>
                </c:pt>
                <c:pt idx="9573">
                  <c:v>3.7773396875007994</c:v>
                </c:pt>
                <c:pt idx="9574">
                  <c:v>3.7776990624992006</c:v>
                </c:pt>
                <c:pt idx="9575">
                  <c:v>3.7780428124992005</c:v>
                </c:pt>
                <c:pt idx="9576">
                  <c:v>3.7784262499999999</c:v>
                </c:pt>
                <c:pt idx="9577">
                  <c:v>3.7787828124992004</c:v>
                </c:pt>
                <c:pt idx="9578">
                  <c:v>3.7791931250016004</c:v>
                </c:pt>
                <c:pt idx="9579">
                  <c:v>3.779585</c:v>
                </c:pt>
                <c:pt idx="9580">
                  <c:v>3.77997125</c:v>
                </c:pt>
                <c:pt idx="9581">
                  <c:v>3.7803225</c:v>
                </c:pt>
                <c:pt idx="9582">
                  <c:v>3.7806443750016006</c:v>
                </c:pt>
                <c:pt idx="9583">
                  <c:v>3.7802018750016004</c:v>
                </c:pt>
                <c:pt idx="9584">
                  <c:v>3.7798162500000001</c:v>
                </c:pt>
                <c:pt idx="9585">
                  <c:v>3.7796725000000002</c:v>
                </c:pt>
                <c:pt idx="9586">
                  <c:v>3.7792743750016005</c:v>
                </c:pt>
                <c:pt idx="9587">
                  <c:v>3.7789446875007995</c:v>
                </c:pt>
                <c:pt idx="9588">
                  <c:v>3.7785709375007994</c:v>
                </c:pt>
                <c:pt idx="9589">
                  <c:v>3.7782331250016008</c:v>
                </c:pt>
                <c:pt idx="9590">
                  <c:v>3.7778974999999999</c:v>
                </c:pt>
                <c:pt idx="9591">
                  <c:v>3.7780953124992007</c:v>
                </c:pt>
                <c:pt idx="9592">
                  <c:v>3.7777381250016004</c:v>
                </c:pt>
                <c:pt idx="9593">
                  <c:v>3.7778337500000001</c:v>
                </c:pt>
                <c:pt idx="9594">
                  <c:v>3.7775843750016005</c:v>
                </c:pt>
                <c:pt idx="9595">
                  <c:v>3.7772512499999999</c:v>
                </c:pt>
                <c:pt idx="9596">
                  <c:v>3.7771653124992004</c:v>
                </c:pt>
                <c:pt idx="9597">
                  <c:v>3.7772471875007994</c:v>
                </c:pt>
                <c:pt idx="9598">
                  <c:v>3.7776062499999998</c:v>
                </c:pt>
                <c:pt idx="9599">
                  <c:v>3.7779706250016005</c:v>
                </c:pt>
                <c:pt idx="9600">
                  <c:v>3.7783293750016007</c:v>
                </c:pt>
                <c:pt idx="9601">
                  <c:v>3.7787074999999999</c:v>
                </c:pt>
                <c:pt idx="9602">
                  <c:v>3.7790806250016007</c:v>
                </c:pt>
                <c:pt idx="9603">
                  <c:v>3.7794321875007997</c:v>
                </c:pt>
                <c:pt idx="9604">
                  <c:v>3.7794015624992006</c:v>
                </c:pt>
                <c:pt idx="9605">
                  <c:v>3.7790731250016005</c:v>
                </c:pt>
                <c:pt idx="9606">
                  <c:v>3.7793521875007996</c:v>
                </c:pt>
                <c:pt idx="9607">
                  <c:v>3.7796981250016004</c:v>
                </c:pt>
                <c:pt idx="9608">
                  <c:v>3.7798684375007996</c:v>
                </c:pt>
                <c:pt idx="9609">
                  <c:v>3.7796440624992007</c:v>
                </c:pt>
                <c:pt idx="9610">
                  <c:v>3.7791987499999999</c:v>
                </c:pt>
                <c:pt idx="9611">
                  <c:v>3.7788415624992004</c:v>
                </c:pt>
                <c:pt idx="9612">
                  <c:v>3.7784815624992003</c:v>
                </c:pt>
                <c:pt idx="9613">
                  <c:v>3.7781081250016006</c:v>
                </c:pt>
                <c:pt idx="9614">
                  <c:v>3.7777556250016007</c:v>
                </c:pt>
                <c:pt idx="9615">
                  <c:v>3.7774231250016004</c:v>
                </c:pt>
                <c:pt idx="9616">
                  <c:v>3.7770771875007996</c:v>
                </c:pt>
                <c:pt idx="9617">
                  <c:v>3.7767068750016004</c:v>
                </c:pt>
                <c:pt idx="9618">
                  <c:v>3.7763781250016004</c:v>
                </c:pt>
                <c:pt idx="9619">
                  <c:v>3.7760540624992003</c:v>
                </c:pt>
                <c:pt idx="9620">
                  <c:v>3.7756740624992005</c:v>
                </c:pt>
                <c:pt idx="9621">
                  <c:v>3.7753100000000002</c:v>
                </c:pt>
                <c:pt idx="9622">
                  <c:v>3.7752224999999999</c:v>
                </c:pt>
                <c:pt idx="9623">
                  <c:v>3.7754553124992003</c:v>
                </c:pt>
                <c:pt idx="9624">
                  <c:v>3.7758246875007995</c:v>
                </c:pt>
                <c:pt idx="9625">
                  <c:v>3.7762090624992006</c:v>
                </c:pt>
                <c:pt idx="9626">
                  <c:v>3.77658</c:v>
                </c:pt>
                <c:pt idx="9627">
                  <c:v>3.7769159375007995</c:v>
                </c:pt>
                <c:pt idx="9628">
                  <c:v>3.7772440624992005</c:v>
                </c:pt>
                <c:pt idx="9629">
                  <c:v>3.7776015624992003</c:v>
                </c:pt>
                <c:pt idx="9630">
                  <c:v>3.7779384375007994</c:v>
                </c:pt>
                <c:pt idx="9631">
                  <c:v>3.7782737499999999</c:v>
                </c:pt>
                <c:pt idx="9632">
                  <c:v>3.7786340624992003</c:v>
                </c:pt>
                <c:pt idx="9633">
                  <c:v>3.7789774999999999</c:v>
                </c:pt>
                <c:pt idx="9634">
                  <c:v>3.7793549999999998</c:v>
                </c:pt>
                <c:pt idx="9635">
                  <c:v>3.7798124999999998</c:v>
                </c:pt>
                <c:pt idx="9636">
                  <c:v>3.7801418750016005</c:v>
                </c:pt>
                <c:pt idx="9637">
                  <c:v>3.7802228124992006</c:v>
                </c:pt>
                <c:pt idx="9638">
                  <c:v>3.7798725000000002</c:v>
                </c:pt>
                <c:pt idx="9639">
                  <c:v>3.7795375</c:v>
                </c:pt>
                <c:pt idx="9640">
                  <c:v>3.7796746875007994</c:v>
                </c:pt>
                <c:pt idx="9641">
                  <c:v>3.7800050000000001</c:v>
                </c:pt>
                <c:pt idx="9642">
                  <c:v>3.7803556250016004</c:v>
                </c:pt>
                <c:pt idx="9643">
                  <c:v>3.7807828124992007</c:v>
                </c:pt>
                <c:pt idx="9644">
                  <c:v>3.7811640624992005</c:v>
                </c:pt>
                <c:pt idx="9645">
                  <c:v>3.7812196875007995</c:v>
                </c:pt>
                <c:pt idx="9646">
                  <c:v>3.7814174999999999</c:v>
                </c:pt>
                <c:pt idx="9647">
                  <c:v>3.7817490624992005</c:v>
                </c:pt>
                <c:pt idx="9648">
                  <c:v>3.7820749999999999</c:v>
                </c:pt>
                <c:pt idx="9649">
                  <c:v>3.7815646875007993</c:v>
                </c:pt>
                <c:pt idx="9650">
                  <c:v>3.7811684375007997</c:v>
                </c:pt>
                <c:pt idx="9651">
                  <c:v>3.7806875</c:v>
                </c:pt>
                <c:pt idx="9652">
                  <c:v>3.7800943750016005</c:v>
                </c:pt>
                <c:pt idx="9653">
                  <c:v>3.7795690624992004</c:v>
                </c:pt>
                <c:pt idx="9654">
                  <c:v>3.7790821875007996</c:v>
                </c:pt>
                <c:pt idx="9655">
                  <c:v>3.7787609375007993</c:v>
                </c:pt>
                <c:pt idx="9656">
                  <c:v>3.7784399999999998</c:v>
                </c:pt>
                <c:pt idx="9657">
                  <c:v>3.7778825</c:v>
                </c:pt>
                <c:pt idx="9658">
                  <c:v>3.7774278124992007</c:v>
                </c:pt>
                <c:pt idx="9659">
                  <c:v>3.7769321875007993</c:v>
                </c:pt>
                <c:pt idx="9660">
                  <c:v>3.7765209375007993</c:v>
                </c:pt>
                <c:pt idx="9661">
                  <c:v>3.7765840624992006</c:v>
                </c:pt>
                <c:pt idx="9662">
                  <c:v>3.7769153124992005</c:v>
                </c:pt>
                <c:pt idx="9663">
                  <c:v>3.7770131250016008</c:v>
                </c:pt>
                <c:pt idx="9664">
                  <c:v>3.7773790624992003</c:v>
                </c:pt>
                <c:pt idx="9665">
                  <c:v>3.7777140624992005</c:v>
                </c:pt>
                <c:pt idx="9666">
                  <c:v>3.7780784375007994</c:v>
                </c:pt>
                <c:pt idx="9667">
                  <c:v>3.778435</c:v>
                </c:pt>
                <c:pt idx="9668">
                  <c:v>3.7788565624992003</c:v>
                </c:pt>
                <c:pt idx="9669">
                  <c:v>3.7791993750016006</c:v>
                </c:pt>
                <c:pt idx="9670">
                  <c:v>3.77942</c:v>
                </c:pt>
                <c:pt idx="9671">
                  <c:v>3.7797403124992006</c:v>
                </c:pt>
                <c:pt idx="9672">
                  <c:v>3.7800768750016007</c:v>
                </c:pt>
                <c:pt idx="9673">
                  <c:v>3.7804146875007993</c:v>
                </c:pt>
                <c:pt idx="9674">
                  <c:v>3.7807631250016005</c:v>
                </c:pt>
                <c:pt idx="9675">
                  <c:v>3.7810834375007993</c:v>
                </c:pt>
                <c:pt idx="9676">
                  <c:v>3.7812687500000002</c:v>
                </c:pt>
                <c:pt idx="9677">
                  <c:v>3.7813296875007993</c:v>
                </c:pt>
                <c:pt idx="9678">
                  <c:v>3.7810618750016007</c:v>
                </c:pt>
                <c:pt idx="9679">
                  <c:v>3.7810362500000001</c:v>
                </c:pt>
                <c:pt idx="9680">
                  <c:v>3.7814046875007996</c:v>
                </c:pt>
                <c:pt idx="9681">
                  <c:v>3.7817612500000002</c:v>
                </c:pt>
                <c:pt idx="9682">
                  <c:v>3.7821468750016005</c:v>
                </c:pt>
                <c:pt idx="9683">
                  <c:v>3.7824756250016005</c:v>
                </c:pt>
                <c:pt idx="9684">
                  <c:v>3.7828578124992007</c:v>
                </c:pt>
                <c:pt idx="9685">
                  <c:v>3.7824793750016004</c:v>
                </c:pt>
                <c:pt idx="9686">
                  <c:v>3.7820109375007993</c:v>
                </c:pt>
                <c:pt idx="9687">
                  <c:v>3.7816512499999999</c:v>
                </c:pt>
                <c:pt idx="9688">
                  <c:v>3.7812534375007996</c:v>
                </c:pt>
                <c:pt idx="9689">
                  <c:v>3.7808565624992005</c:v>
                </c:pt>
                <c:pt idx="9690">
                  <c:v>3.7804896875007996</c:v>
                </c:pt>
                <c:pt idx="9691">
                  <c:v>3.7800881250016007</c:v>
                </c:pt>
                <c:pt idx="9692">
                  <c:v>3.7797278124992006</c:v>
                </c:pt>
                <c:pt idx="9693">
                  <c:v>3.77984125</c:v>
                </c:pt>
                <c:pt idx="9694">
                  <c:v>3.7802071875007996</c:v>
                </c:pt>
                <c:pt idx="9695">
                  <c:v>3.7805312500000001</c:v>
                </c:pt>
                <c:pt idx="9696">
                  <c:v>3.7807665624992004</c:v>
                </c:pt>
                <c:pt idx="9697">
                  <c:v>3.7807718750016006</c:v>
                </c:pt>
                <c:pt idx="9698">
                  <c:v>3.7807956250016006</c:v>
                </c:pt>
                <c:pt idx="9699">
                  <c:v>3.7811853124992005</c:v>
                </c:pt>
                <c:pt idx="9700">
                  <c:v>3.7815106250016006</c:v>
                </c:pt>
                <c:pt idx="9701">
                  <c:v>3.7818415624992006</c:v>
                </c:pt>
                <c:pt idx="9702">
                  <c:v>3.7821768750016007</c:v>
                </c:pt>
                <c:pt idx="9703">
                  <c:v>3.7825018750016004</c:v>
                </c:pt>
                <c:pt idx="9704">
                  <c:v>3.7828243750016006</c:v>
                </c:pt>
                <c:pt idx="9705">
                  <c:v>3.7827431250016006</c:v>
                </c:pt>
                <c:pt idx="9706">
                  <c:v>3.7823812499999998</c:v>
                </c:pt>
                <c:pt idx="9707">
                  <c:v>3.7827671875007995</c:v>
                </c:pt>
                <c:pt idx="9708">
                  <c:v>3.7831571875007994</c:v>
                </c:pt>
                <c:pt idx="9709">
                  <c:v>3.7835034375007996</c:v>
                </c:pt>
                <c:pt idx="9710">
                  <c:v>3.7837359375007993</c:v>
                </c:pt>
                <c:pt idx="9711">
                  <c:v>3.7835821875007993</c:v>
                </c:pt>
                <c:pt idx="9712">
                  <c:v>3.7834640624992004</c:v>
                </c:pt>
                <c:pt idx="9713">
                  <c:v>3.7830328124992003</c:v>
                </c:pt>
                <c:pt idx="9714">
                  <c:v>3.7827324999999998</c:v>
                </c:pt>
                <c:pt idx="9715">
                  <c:v>3.78292625</c:v>
                </c:pt>
                <c:pt idx="9716">
                  <c:v>3.7833159375007996</c:v>
                </c:pt>
                <c:pt idx="9717">
                  <c:v>3.78369</c:v>
                </c:pt>
                <c:pt idx="9718">
                  <c:v>3.7840193750016007</c:v>
                </c:pt>
                <c:pt idx="9719">
                  <c:v>3.78434625</c:v>
                </c:pt>
                <c:pt idx="9720">
                  <c:v>3.7843106250016008</c:v>
                </c:pt>
                <c:pt idx="9721">
                  <c:v>3.7842493750016004</c:v>
                </c:pt>
                <c:pt idx="9722">
                  <c:v>3.7839812500000001</c:v>
                </c:pt>
                <c:pt idx="9723">
                  <c:v>3.7835846875007997</c:v>
                </c:pt>
                <c:pt idx="9724">
                  <c:v>3.7833225000000001</c:v>
                </c:pt>
                <c:pt idx="9725">
                  <c:v>3.7836468750016006</c:v>
                </c:pt>
                <c:pt idx="9726">
                  <c:v>3.7836175000000001</c:v>
                </c:pt>
                <c:pt idx="9727">
                  <c:v>3.7839715624992003</c:v>
                </c:pt>
                <c:pt idx="9728">
                  <c:v>3.7843396875007995</c:v>
                </c:pt>
                <c:pt idx="9729">
                  <c:v>3.7846646875007997</c:v>
                </c:pt>
                <c:pt idx="9730">
                  <c:v>3.7849796875007997</c:v>
                </c:pt>
                <c:pt idx="9731">
                  <c:v>3.7852378124992003</c:v>
                </c:pt>
                <c:pt idx="9732">
                  <c:v>3.7848762499999999</c:v>
                </c:pt>
                <c:pt idx="9733">
                  <c:v>3.7845865624992006</c:v>
                </c:pt>
                <c:pt idx="9734">
                  <c:v>3.7842478124992005</c:v>
                </c:pt>
                <c:pt idx="9735">
                  <c:v>3.7838628124992004</c:v>
                </c:pt>
                <c:pt idx="9736">
                  <c:v>3.7836881250016008</c:v>
                </c:pt>
                <c:pt idx="9737">
                  <c:v>3.7840190624992003</c:v>
                </c:pt>
                <c:pt idx="9738">
                  <c:v>3.7841971875007996</c:v>
                </c:pt>
                <c:pt idx="9739">
                  <c:v>3.7837937500000001</c:v>
                </c:pt>
                <c:pt idx="9740">
                  <c:v>3.7834306250016008</c:v>
                </c:pt>
                <c:pt idx="9741">
                  <c:v>3.7828937499999999</c:v>
                </c:pt>
                <c:pt idx="9742">
                  <c:v>3.7824053124992005</c:v>
                </c:pt>
                <c:pt idx="9743">
                  <c:v>3.7820053124992006</c:v>
                </c:pt>
                <c:pt idx="9744">
                  <c:v>3.7815765624992004</c:v>
                </c:pt>
                <c:pt idx="9745">
                  <c:v>3.7819821875007995</c:v>
                </c:pt>
                <c:pt idx="9746">
                  <c:v>3.7823387500000001</c:v>
                </c:pt>
                <c:pt idx="9747">
                  <c:v>3.7826771875007994</c:v>
                </c:pt>
                <c:pt idx="9748">
                  <c:v>3.7828640624992005</c:v>
                </c:pt>
                <c:pt idx="9749">
                  <c:v>3.7832599999999998</c:v>
                </c:pt>
                <c:pt idx="9750">
                  <c:v>3.7836156250016004</c:v>
                </c:pt>
                <c:pt idx="9751">
                  <c:v>3.7840396875007993</c:v>
                </c:pt>
                <c:pt idx="9752">
                  <c:v>3.7844262500000001</c:v>
                </c:pt>
                <c:pt idx="9753">
                  <c:v>3.7846621875007993</c:v>
                </c:pt>
                <c:pt idx="9754">
                  <c:v>3.7847478124992007</c:v>
                </c:pt>
                <c:pt idx="9755">
                  <c:v>3.7848781250016006</c:v>
                </c:pt>
                <c:pt idx="9756">
                  <c:v>3.7852487500000001</c:v>
                </c:pt>
                <c:pt idx="9757">
                  <c:v>3.7855956250016005</c:v>
                </c:pt>
                <c:pt idx="9758">
                  <c:v>3.7859328124992007</c:v>
                </c:pt>
                <c:pt idx="9759">
                  <c:v>3.7855425</c:v>
                </c:pt>
                <c:pt idx="9760">
                  <c:v>3.7851068750016004</c:v>
                </c:pt>
                <c:pt idx="9761">
                  <c:v>3.7847584375007997</c:v>
                </c:pt>
                <c:pt idx="9762">
                  <c:v>3.7843959375007996</c:v>
                </c:pt>
                <c:pt idx="9763">
                  <c:v>3.7844406250016007</c:v>
                </c:pt>
                <c:pt idx="9764">
                  <c:v>3.7847806250016007</c:v>
                </c:pt>
                <c:pt idx="9765">
                  <c:v>3.7851262499999998</c:v>
                </c:pt>
                <c:pt idx="9766">
                  <c:v>3.7855290624992004</c:v>
                </c:pt>
                <c:pt idx="9767">
                  <c:v>3.7858874999999999</c:v>
                </c:pt>
                <c:pt idx="9768">
                  <c:v>3.7862828124992003</c:v>
                </c:pt>
                <c:pt idx="9769">
                  <c:v>3.7866162499999998</c:v>
                </c:pt>
                <c:pt idx="9770">
                  <c:v>3.78700875</c:v>
                </c:pt>
                <c:pt idx="9771">
                  <c:v>3.7873871875007996</c:v>
                </c:pt>
                <c:pt idx="9772">
                  <c:v>3.7877337500000001</c:v>
                </c:pt>
                <c:pt idx="9773">
                  <c:v>3.7875587500000001</c:v>
                </c:pt>
                <c:pt idx="9774">
                  <c:v>3.7873840624992003</c:v>
                </c:pt>
                <c:pt idx="9775">
                  <c:v>3.7870515624992005</c:v>
                </c:pt>
                <c:pt idx="9776">
                  <c:v>3.7866624999999998</c:v>
                </c:pt>
                <c:pt idx="9777">
                  <c:v>3.7862303124992005</c:v>
                </c:pt>
                <c:pt idx="9778">
                  <c:v>3.7858890624992005</c:v>
                </c:pt>
                <c:pt idx="9779">
                  <c:v>3.7854424999999998</c:v>
                </c:pt>
                <c:pt idx="9780">
                  <c:v>3.7851090624992003</c:v>
                </c:pt>
                <c:pt idx="9781">
                  <c:v>3.7853031250016005</c:v>
                </c:pt>
                <c:pt idx="9782">
                  <c:v>3.7852940624992004</c:v>
                </c:pt>
                <c:pt idx="9783">
                  <c:v>3.7856321875007994</c:v>
                </c:pt>
                <c:pt idx="9784">
                  <c:v>3.7859781250016007</c:v>
                </c:pt>
                <c:pt idx="9785">
                  <c:v>3.7861584375007995</c:v>
                </c:pt>
                <c:pt idx="9786">
                  <c:v>3.7860990624992006</c:v>
                </c:pt>
                <c:pt idx="9787">
                  <c:v>3.7857709375007995</c:v>
                </c:pt>
                <c:pt idx="9788">
                  <c:v>3.7852928124992005</c:v>
                </c:pt>
                <c:pt idx="9789">
                  <c:v>3.7849459375007997</c:v>
                </c:pt>
                <c:pt idx="9790">
                  <c:v>3.7845243750016007</c:v>
                </c:pt>
                <c:pt idx="9791">
                  <c:v>3.7844350000000002</c:v>
                </c:pt>
                <c:pt idx="9792">
                  <c:v>3.7847871875007995</c:v>
                </c:pt>
                <c:pt idx="9793">
                  <c:v>3.7851284375007994</c:v>
                </c:pt>
                <c:pt idx="9794">
                  <c:v>3.7854796875007994</c:v>
                </c:pt>
                <c:pt idx="9795">
                  <c:v>3.7858393750016006</c:v>
                </c:pt>
                <c:pt idx="9796">
                  <c:v>3.7861809375007995</c:v>
                </c:pt>
                <c:pt idx="9797">
                  <c:v>3.7865315624992006</c:v>
                </c:pt>
                <c:pt idx="9798">
                  <c:v>3.7869446875007995</c:v>
                </c:pt>
                <c:pt idx="9799">
                  <c:v>3.7873221875007994</c:v>
                </c:pt>
                <c:pt idx="9800">
                  <c:v>3.7876493750016005</c:v>
                </c:pt>
                <c:pt idx="9801">
                  <c:v>3.7879771875007995</c:v>
                </c:pt>
                <c:pt idx="9802">
                  <c:v>3.7883034375007996</c:v>
                </c:pt>
                <c:pt idx="9803">
                  <c:v>3.7887296875007994</c:v>
                </c:pt>
                <c:pt idx="9804">
                  <c:v>3.7891075000000001</c:v>
                </c:pt>
                <c:pt idx="9805">
                  <c:v>3.7894628124992007</c:v>
                </c:pt>
                <c:pt idx="9806">
                  <c:v>3.7897906250016007</c:v>
                </c:pt>
                <c:pt idx="9807">
                  <c:v>3.7901506250016004</c:v>
                </c:pt>
                <c:pt idx="9808">
                  <c:v>3.7902171875007995</c:v>
                </c:pt>
                <c:pt idx="9809">
                  <c:v>3.7898043750016006</c:v>
                </c:pt>
                <c:pt idx="9810">
                  <c:v>3.7894281250016006</c:v>
                </c:pt>
                <c:pt idx="9811">
                  <c:v>3.78895625</c:v>
                </c:pt>
                <c:pt idx="9812">
                  <c:v>3.7886256250016004</c:v>
                </c:pt>
                <c:pt idx="9813">
                  <c:v>3.7882162500000001</c:v>
                </c:pt>
                <c:pt idx="9814">
                  <c:v>3.7879499999999999</c:v>
                </c:pt>
                <c:pt idx="9815">
                  <c:v>3.7882812499999998</c:v>
                </c:pt>
                <c:pt idx="9816">
                  <c:v>3.7886468750016005</c:v>
                </c:pt>
                <c:pt idx="9817">
                  <c:v>3.7889693750016007</c:v>
                </c:pt>
                <c:pt idx="9818">
                  <c:v>3.7889681250016007</c:v>
                </c:pt>
                <c:pt idx="9819">
                  <c:v>3.7892915624992005</c:v>
                </c:pt>
                <c:pt idx="9820">
                  <c:v>3.7891328124992003</c:v>
                </c:pt>
                <c:pt idx="9821">
                  <c:v>3.7894096875007994</c:v>
                </c:pt>
                <c:pt idx="9822">
                  <c:v>3.7896218750016004</c:v>
                </c:pt>
                <c:pt idx="9823">
                  <c:v>3.7900596875007997</c:v>
                </c:pt>
                <c:pt idx="9824">
                  <c:v>3.7902856250016006</c:v>
                </c:pt>
                <c:pt idx="9825">
                  <c:v>3.7903540624992007</c:v>
                </c:pt>
                <c:pt idx="9826">
                  <c:v>3.7899896875007997</c:v>
                </c:pt>
                <c:pt idx="9827">
                  <c:v>3.78963625</c:v>
                </c:pt>
                <c:pt idx="9828">
                  <c:v>3.7894106250016004</c:v>
                </c:pt>
                <c:pt idx="9829">
                  <c:v>3.7892674999999998</c:v>
                </c:pt>
                <c:pt idx="9830">
                  <c:v>3.7895890624992004</c:v>
                </c:pt>
                <c:pt idx="9831">
                  <c:v>3.7899465624992006</c:v>
                </c:pt>
                <c:pt idx="9832">
                  <c:v>3.7903415624992003</c:v>
                </c:pt>
                <c:pt idx="9833">
                  <c:v>3.7907262500000001</c:v>
                </c:pt>
                <c:pt idx="9834">
                  <c:v>3.7911215624992005</c:v>
                </c:pt>
                <c:pt idx="9835">
                  <c:v>3.7909353124992005</c:v>
                </c:pt>
                <c:pt idx="9836">
                  <c:v>3.7913015624992004</c:v>
                </c:pt>
                <c:pt idx="9837">
                  <c:v>3.7916306250016008</c:v>
                </c:pt>
                <c:pt idx="9838">
                  <c:v>3.7919550000000002</c:v>
                </c:pt>
                <c:pt idx="9839">
                  <c:v>3.7915368750016007</c:v>
                </c:pt>
                <c:pt idx="9840">
                  <c:v>3.7911956250016008</c:v>
                </c:pt>
                <c:pt idx="9841">
                  <c:v>3.7908640624992005</c:v>
                </c:pt>
                <c:pt idx="9842">
                  <c:v>3.7905334375007995</c:v>
                </c:pt>
                <c:pt idx="9843">
                  <c:v>3.7901737500000001</c:v>
                </c:pt>
                <c:pt idx="9844">
                  <c:v>3.790025</c:v>
                </c:pt>
                <c:pt idx="9845">
                  <c:v>3.7903862500000001</c:v>
                </c:pt>
                <c:pt idx="9846">
                  <c:v>3.7906221875007997</c:v>
                </c:pt>
                <c:pt idx="9847">
                  <c:v>3.7909734375007993</c:v>
                </c:pt>
                <c:pt idx="9848">
                  <c:v>3.7913353124992004</c:v>
                </c:pt>
                <c:pt idx="9849">
                  <c:v>3.7916646875007993</c:v>
                </c:pt>
                <c:pt idx="9850">
                  <c:v>3.7917784375007995</c:v>
                </c:pt>
                <c:pt idx="9851">
                  <c:v>3.7918656250016007</c:v>
                </c:pt>
                <c:pt idx="9852">
                  <c:v>3.7917790624992005</c:v>
                </c:pt>
                <c:pt idx="9853">
                  <c:v>3.7915696875007994</c:v>
                </c:pt>
                <c:pt idx="9854">
                  <c:v>3.7913999999999999</c:v>
                </c:pt>
                <c:pt idx="9855">
                  <c:v>3.7917337500000001</c:v>
                </c:pt>
                <c:pt idx="9856">
                  <c:v>3.7918778124992003</c:v>
                </c:pt>
                <c:pt idx="9857">
                  <c:v>3.7921156250016006</c:v>
                </c:pt>
                <c:pt idx="9858">
                  <c:v>3.7921946875007997</c:v>
                </c:pt>
                <c:pt idx="9859">
                  <c:v>3.7918121875007995</c:v>
                </c:pt>
                <c:pt idx="9860">
                  <c:v>3.7913812500000001</c:v>
                </c:pt>
                <c:pt idx="9861">
                  <c:v>3.7907712500000001</c:v>
                </c:pt>
                <c:pt idx="9862">
                  <c:v>3.7901928124992006</c:v>
                </c:pt>
                <c:pt idx="9863">
                  <c:v>3.78987125</c:v>
                </c:pt>
                <c:pt idx="9864">
                  <c:v>3.7893490624992006</c:v>
                </c:pt>
                <c:pt idx="9865">
                  <c:v>3.78892125</c:v>
                </c:pt>
                <c:pt idx="9866">
                  <c:v>3.7885596875007996</c:v>
                </c:pt>
                <c:pt idx="9867">
                  <c:v>3.7881834375007997</c:v>
                </c:pt>
                <c:pt idx="9868">
                  <c:v>3.7878271875007994</c:v>
                </c:pt>
                <c:pt idx="9869">
                  <c:v>3.7874893750016008</c:v>
                </c:pt>
                <c:pt idx="9870">
                  <c:v>3.7871446875007995</c:v>
                </c:pt>
                <c:pt idx="9871">
                  <c:v>3.7867887499999999</c:v>
                </c:pt>
                <c:pt idx="9872">
                  <c:v>3.7871228124992005</c:v>
                </c:pt>
                <c:pt idx="9873">
                  <c:v>3.7875712500000001</c:v>
                </c:pt>
                <c:pt idx="9874">
                  <c:v>3.7879478124992003</c:v>
                </c:pt>
                <c:pt idx="9875">
                  <c:v>3.7882890624992007</c:v>
                </c:pt>
                <c:pt idx="9876">
                  <c:v>3.7887621875007995</c:v>
                </c:pt>
                <c:pt idx="9877">
                  <c:v>3.7891034375007995</c:v>
                </c:pt>
                <c:pt idx="9878">
                  <c:v>3.7894993750016006</c:v>
                </c:pt>
                <c:pt idx="9879">
                  <c:v>3.7898550000000002</c:v>
                </c:pt>
                <c:pt idx="9880">
                  <c:v>3.7901765624992003</c:v>
                </c:pt>
                <c:pt idx="9881">
                  <c:v>3.7905634375007997</c:v>
                </c:pt>
                <c:pt idx="9882">
                  <c:v>3.7909290624992007</c:v>
                </c:pt>
                <c:pt idx="9883">
                  <c:v>3.7909490624992004</c:v>
                </c:pt>
                <c:pt idx="9884">
                  <c:v>3.7913331250016005</c:v>
                </c:pt>
                <c:pt idx="9885">
                  <c:v>3.7917253124992003</c:v>
                </c:pt>
                <c:pt idx="9886">
                  <c:v>3.7921021875007996</c:v>
                </c:pt>
                <c:pt idx="9887">
                  <c:v>3.7924234375007995</c:v>
                </c:pt>
                <c:pt idx="9888">
                  <c:v>3.7928053124992007</c:v>
                </c:pt>
                <c:pt idx="9889">
                  <c:v>3.792735</c:v>
                </c:pt>
                <c:pt idx="9890">
                  <c:v>3.7930812500000002</c:v>
                </c:pt>
                <c:pt idx="9891">
                  <c:v>3.7930612500000001</c:v>
                </c:pt>
                <c:pt idx="9892">
                  <c:v>3.7926618750016008</c:v>
                </c:pt>
                <c:pt idx="9893">
                  <c:v>3.7925171875007995</c:v>
                </c:pt>
                <c:pt idx="9894">
                  <c:v>3.7923856250016006</c:v>
                </c:pt>
                <c:pt idx="9895">
                  <c:v>3.7920256250016005</c:v>
                </c:pt>
                <c:pt idx="9896">
                  <c:v>3.7923756250016005</c:v>
                </c:pt>
                <c:pt idx="9897">
                  <c:v>3.7927</c:v>
                </c:pt>
                <c:pt idx="9898">
                  <c:v>3.7923409375007995</c:v>
                </c:pt>
                <c:pt idx="9899">
                  <c:v>3.7920084375007996</c:v>
                </c:pt>
                <c:pt idx="9900">
                  <c:v>3.7916365624992006</c:v>
                </c:pt>
                <c:pt idx="9901">
                  <c:v>3.7912875000000001</c:v>
                </c:pt>
                <c:pt idx="9902">
                  <c:v>3.7913606250016008</c:v>
                </c:pt>
                <c:pt idx="9903">
                  <c:v>3.7917440624992005</c:v>
                </c:pt>
                <c:pt idx="9904">
                  <c:v>3.7919203124992005</c:v>
                </c:pt>
                <c:pt idx="9905">
                  <c:v>3.7915343750016004</c:v>
                </c:pt>
                <c:pt idx="9906">
                  <c:v>3.7911984375007997</c:v>
                </c:pt>
                <c:pt idx="9907">
                  <c:v>3.7912478124992006</c:v>
                </c:pt>
                <c:pt idx="9908">
                  <c:v>3.7915940624992004</c:v>
                </c:pt>
                <c:pt idx="9909">
                  <c:v>3.7919218750016004</c:v>
                </c:pt>
                <c:pt idx="9910">
                  <c:v>3.7922612500000001</c:v>
                </c:pt>
                <c:pt idx="9911">
                  <c:v>3.7926628124992003</c:v>
                </c:pt>
                <c:pt idx="9912">
                  <c:v>3.7930537499999999</c:v>
                </c:pt>
                <c:pt idx="9913">
                  <c:v>3.7934221875007994</c:v>
                </c:pt>
                <c:pt idx="9914">
                  <c:v>3.7935300000000001</c:v>
                </c:pt>
                <c:pt idx="9915">
                  <c:v>3.7932100000000002</c:v>
                </c:pt>
                <c:pt idx="9916">
                  <c:v>3.7928578124992005</c:v>
                </c:pt>
                <c:pt idx="9917">
                  <c:v>3.7928250000000001</c:v>
                </c:pt>
                <c:pt idx="9918">
                  <c:v>3.7924096875007995</c:v>
                </c:pt>
                <c:pt idx="9919">
                  <c:v>3.7920378124992005</c:v>
                </c:pt>
                <c:pt idx="9920">
                  <c:v>3.7918184375007993</c:v>
                </c:pt>
                <c:pt idx="9921">
                  <c:v>3.7920768750016007</c:v>
                </c:pt>
                <c:pt idx="9922">
                  <c:v>3.792405</c:v>
                </c:pt>
                <c:pt idx="9923">
                  <c:v>3.7921493750016007</c:v>
                </c:pt>
                <c:pt idx="9924">
                  <c:v>3.7922371875007994</c:v>
                </c:pt>
                <c:pt idx="9925">
                  <c:v>3.7925856250016006</c:v>
                </c:pt>
                <c:pt idx="9926">
                  <c:v>3.7929503124992006</c:v>
                </c:pt>
                <c:pt idx="9927">
                  <c:v>3.7933371875007995</c:v>
                </c:pt>
                <c:pt idx="9928">
                  <c:v>3.7936971875007997</c:v>
                </c:pt>
                <c:pt idx="9929">
                  <c:v>3.7940768750016005</c:v>
                </c:pt>
                <c:pt idx="9930">
                  <c:v>3.7944662500000002</c:v>
                </c:pt>
                <c:pt idx="9931">
                  <c:v>3.7948624999999998</c:v>
                </c:pt>
                <c:pt idx="9932">
                  <c:v>3.7953171875007996</c:v>
                </c:pt>
                <c:pt idx="9933">
                  <c:v>3.7956762500000001</c:v>
                </c:pt>
                <c:pt idx="9934">
                  <c:v>3.7956249999999998</c:v>
                </c:pt>
                <c:pt idx="9935">
                  <c:v>3.7957006250016008</c:v>
                </c:pt>
                <c:pt idx="9936">
                  <c:v>3.7952728124992006</c:v>
                </c:pt>
                <c:pt idx="9937">
                  <c:v>3.7949946875007994</c:v>
                </c:pt>
                <c:pt idx="9938">
                  <c:v>3.7950228124992007</c:v>
                </c:pt>
                <c:pt idx="9939">
                  <c:v>3.7953596875007993</c:v>
                </c:pt>
                <c:pt idx="9940">
                  <c:v>3.7951928124992005</c:v>
                </c:pt>
                <c:pt idx="9941">
                  <c:v>3.7949725000000001</c:v>
                </c:pt>
                <c:pt idx="9942">
                  <c:v>3.7952934375007996</c:v>
                </c:pt>
                <c:pt idx="9943">
                  <c:v>3.7954400000000001</c:v>
                </c:pt>
                <c:pt idx="9944">
                  <c:v>3.7957231250016004</c:v>
                </c:pt>
                <c:pt idx="9945">
                  <c:v>3.7959553124992005</c:v>
                </c:pt>
                <c:pt idx="9946">
                  <c:v>3.7955987499999999</c:v>
                </c:pt>
                <c:pt idx="9947">
                  <c:v>3.7952653124992004</c:v>
                </c:pt>
                <c:pt idx="9948">
                  <c:v>3.7949062499999999</c:v>
                </c:pt>
                <c:pt idx="9949">
                  <c:v>3.7946728124992006</c:v>
                </c:pt>
                <c:pt idx="9950">
                  <c:v>3.7945821875007995</c:v>
                </c:pt>
                <c:pt idx="9951">
                  <c:v>3.7949362500000001</c:v>
                </c:pt>
                <c:pt idx="9952">
                  <c:v>3.7952668750016008</c:v>
                </c:pt>
                <c:pt idx="9953">
                  <c:v>3.7956506250016004</c:v>
                </c:pt>
                <c:pt idx="9954">
                  <c:v>3.7959996875007995</c:v>
                </c:pt>
                <c:pt idx="9955">
                  <c:v>3.7963675000000001</c:v>
                </c:pt>
                <c:pt idx="9956">
                  <c:v>3.7967496875007996</c:v>
                </c:pt>
                <c:pt idx="9957">
                  <c:v>3.79707375</c:v>
                </c:pt>
                <c:pt idx="9958">
                  <c:v>3.7973921875007997</c:v>
                </c:pt>
                <c:pt idx="9959">
                  <c:v>3.7977228124992006</c:v>
                </c:pt>
                <c:pt idx="9960">
                  <c:v>3.7981034375007994</c:v>
                </c:pt>
                <c:pt idx="9961">
                  <c:v>3.7984878124992005</c:v>
                </c:pt>
                <c:pt idx="9962">
                  <c:v>3.7988225</c:v>
                </c:pt>
                <c:pt idx="9963">
                  <c:v>3.7991515624992007</c:v>
                </c:pt>
                <c:pt idx="9964">
                  <c:v>3.7990599999999999</c:v>
                </c:pt>
                <c:pt idx="9965">
                  <c:v>3.7987128124992005</c:v>
                </c:pt>
                <c:pt idx="9966">
                  <c:v>3.7982540624992005</c:v>
                </c:pt>
                <c:pt idx="9967">
                  <c:v>3.7978440624992005</c:v>
                </c:pt>
                <c:pt idx="9968">
                  <c:v>3.7974125000000001</c:v>
                </c:pt>
                <c:pt idx="9969">
                  <c:v>3.7969878124992005</c:v>
                </c:pt>
                <c:pt idx="9970">
                  <c:v>3.7966068750016007</c:v>
                </c:pt>
                <c:pt idx="9971">
                  <c:v>3.7963825</c:v>
                </c:pt>
                <c:pt idx="9972">
                  <c:v>3.7967368750016006</c:v>
                </c:pt>
                <c:pt idx="9973">
                  <c:v>3.7965631250016005</c:v>
                </c:pt>
                <c:pt idx="9974">
                  <c:v>3.7969696875007997</c:v>
                </c:pt>
                <c:pt idx="9975">
                  <c:v>3.7973284375007994</c:v>
                </c:pt>
                <c:pt idx="9976">
                  <c:v>3.7973240624992006</c:v>
                </c:pt>
                <c:pt idx="9977">
                  <c:v>3.7972475000000001</c:v>
                </c:pt>
                <c:pt idx="9978">
                  <c:v>3.7975406250016004</c:v>
                </c:pt>
                <c:pt idx="9979">
                  <c:v>3.7978896875007995</c:v>
                </c:pt>
                <c:pt idx="9980">
                  <c:v>3.7982759375007995</c:v>
                </c:pt>
                <c:pt idx="9981">
                  <c:v>3.7979262500000002</c:v>
                </c:pt>
                <c:pt idx="9982">
                  <c:v>3.7975459375007996</c:v>
                </c:pt>
                <c:pt idx="9983">
                  <c:v>3.7971540624992004</c:v>
                </c:pt>
                <c:pt idx="9984">
                  <c:v>3.7967571875007997</c:v>
                </c:pt>
                <c:pt idx="9985">
                  <c:v>3.79637125</c:v>
                </c:pt>
                <c:pt idx="9986">
                  <c:v>3.7960031250016004</c:v>
                </c:pt>
                <c:pt idx="9987">
                  <c:v>3.7956621875007994</c:v>
                </c:pt>
                <c:pt idx="9988">
                  <c:v>3.7955271875007996</c:v>
                </c:pt>
                <c:pt idx="9989">
                  <c:v>3.7951571875007994</c:v>
                </c:pt>
                <c:pt idx="9990">
                  <c:v>3.7947696875007995</c:v>
                </c:pt>
                <c:pt idx="9991">
                  <c:v>3.7943371875007994</c:v>
                </c:pt>
                <c:pt idx="9992">
                  <c:v>3.7939687499999999</c:v>
                </c:pt>
                <c:pt idx="9993">
                  <c:v>3.7934256250016007</c:v>
                </c:pt>
                <c:pt idx="9994">
                  <c:v>3.7930721875007993</c:v>
                </c:pt>
                <c:pt idx="9995">
                  <c:v>3.7926978124992003</c:v>
                </c:pt>
                <c:pt idx="9996">
                  <c:v>3.7923493750016006</c:v>
                </c:pt>
                <c:pt idx="9997">
                  <c:v>3.7920224999999999</c:v>
                </c:pt>
                <c:pt idx="9998">
                  <c:v>3.7924256250016004</c:v>
                </c:pt>
                <c:pt idx="9999">
                  <c:v>3.7927703124992007</c:v>
                </c:pt>
                <c:pt idx="10000">
                  <c:v>3.7931400000000002</c:v>
                </c:pt>
                <c:pt idx="10001">
                  <c:v>3.7935865624992005</c:v>
                </c:pt>
                <c:pt idx="10002">
                  <c:v>3.7939231250016006</c:v>
                </c:pt>
                <c:pt idx="10003">
                  <c:v>3.7943224999999998</c:v>
                </c:pt>
                <c:pt idx="10004">
                  <c:v>3.7947665624992006</c:v>
                </c:pt>
                <c:pt idx="10005">
                  <c:v>3.7951765624992007</c:v>
                </c:pt>
                <c:pt idx="10006">
                  <c:v>3.7955306250016005</c:v>
                </c:pt>
                <c:pt idx="10007">
                  <c:v>3.7958896875007997</c:v>
                </c:pt>
                <c:pt idx="10008">
                  <c:v>3.7961571875007993</c:v>
                </c:pt>
                <c:pt idx="10009">
                  <c:v>3.7959409375007995</c:v>
                </c:pt>
                <c:pt idx="10010">
                  <c:v>3.7956078124992003</c:v>
                </c:pt>
                <c:pt idx="10011">
                  <c:v>3.7956271875007994</c:v>
                </c:pt>
                <c:pt idx="10012">
                  <c:v>3.7957862499999999</c:v>
                </c:pt>
                <c:pt idx="10013">
                  <c:v>3.7961146875007996</c:v>
                </c:pt>
                <c:pt idx="10014">
                  <c:v>3.7965</c:v>
                </c:pt>
                <c:pt idx="10015">
                  <c:v>3.7969043750016005</c:v>
                </c:pt>
                <c:pt idx="10016">
                  <c:v>3.7972909375007995</c:v>
                </c:pt>
                <c:pt idx="10017">
                  <c:v>3.7977012499999998</c:v>
                </c:pt>
                <c:pt idx="10018">
                  <c:v>3.7981349999999998</c:v>
                </c:pt>
                <c:pt idx="10019">
                  <c:v>3.7980181250016005</c:v>
                </c:pt>
                <c:pt idx="10020">
                  <c:v>3.7981128124992005</c:v>
                </c:pt>
                <c:pt idx="10021">
                  <c:v>3.7984921875007993</c:v>
                </c:pt>
                <c:pt idx="10022">
                  <c:v>3.7987256250016004</c:v>
                </c:pt>
                <c:pt idx="10023">
                  <c:v>3.7983181250016007</c:v>
                </c:pt>
                <c:pt idx="10024">
                  <c:v>3.7979240624992006</c:v>
                </c:pt>
                <c:pt idx="10025">
                  <c:v>3.7978459375007994</c:v>
                </c:pt>
                <c:pt idx="10026">
                  <c:v>3.7976246875007993</c:v>
                </c:pt>
                <c:pt idx="10027">
                  <c:v>3.7972634375007996</c:v>
                </c:pt>
                <c:pt idx="10028">
                  <c:v>3.7968103124992005</c:v>
                </c:pt>
                <c:pt idx="10029">
                  <c:v>3.7964875</c:v>
                </c:pt>
                <c:pt idx="10030">
                  <c:v>3.7967440624992004</c:v>
                </c:pt>
                <c:pt idx="10031">
                  <c:v>3.7971740624992005</c:v>
                </c:pt>
                <c:pt idx="10032">
                  <c:v>3.7974943750016004</c:v>
                </c:pt>
                <c:pt idx="10033">
                  <c:v>3.7978281250016006</c:v>
                </c:pt>
                <c:pt idx="10034">
                  <c:v>3.7980037499999999</c:v>
                </c:pt>
                <c:pt idx="10035">
                  <c:v>3.7976684375007994</c:v>
                </c:pt>
                <c:pt idx="10036">
                  <c:v>3.7973084375007997</c:v>
                </c:pt>
                <c:pt idx="10037">
                  <c:v>3.7971312500000001</c:v>
                </c:pt>
                <c:pt idx="10038">
                  <c:v>3.7969262499999998</c:v>
                </c:pt>
                <c:pt idx="10039">
                  <c:v>3.7972768750016006</c:v>
                </c:pt>
                <c:pt idx="10040">
                  <c:v>3.7976399999999999</c:v>
                </c:pt>
                <c:pt idx="10041">
                  <c:v>3.7980818750016008</c:v>
                </c:pt>
                <c:pt idx="10042">
                  <c:v>3.7984503124992006</c:v>
                </c:pt>
                <c:pt idx="10043">
                  <c:v>3.7988681250016008</c:v>
                </c:pt>
                <c:pt idx="10044">
                  <c:v>3.7992287500000002</c:v>
                </c:pt>
                <c:pt idx="10045">
                  <c:v>3.7995690624992005</c:v>
                </c:pt>
                <c:pt idx="10046">
                  <c:v>3.7999196875007994</c:v>
                </c:pt>
                <c:pt idx="10047">
                  <c:v>3.8002631250016008</c:v>
                </c:pt>
                <c:pt idx="10048">
                  <c:v>3.8005996875007995</c:v>
                </c:pt>
                <c:pt idx="10049">
                  <c:v>3.8001643750016005</c:v>
                </c:pt>
                <c:pt idx="10050">
                  <c:v>3.7997575000000001</c:v>
                </c:pt>
                <c:pt idx="10051">
                  <c:v>3.7994146875007995</c:v>
                </c:pt>
                <c:pt idx="10052">
                  <c:v>3.7990478124992006</c:v>
                </c:pt>
                <c:pt idx="10053">
                  <c:v>3.7986615624992006</c:v>
                </c:pt>
                <c:pt idx="10054">
                  <c:v>3.79834</c:v>
                </c:pt>
                <c:pt idx="10055">
                  <c:v>3.7980153124992007</c:v>
                </c:pt>
                <c:pt idx="10056">
                  <c:v>3.7983040624992004</c:v>
                </c:pt>
                <c:pt idx="10057">
                  <c:v>3.7986956250016006</c:v>
                </c:pt>
                <c:pt idx="10058">
                  <c:v>3.7990303124992004</c:v>
                </c:pt>
                <c:pt idx="10059">
                  <c:v>3.7994143750016005</c:v>
                </c:pt>
                <c:pt idx="10060">
                  <c:v>3.7997478124992004</c:v>
                </c:pt>
                <c:pt idx="10061">
                  <c:v>3.8001246875007997</c:v>
                </c:pt>
                <c:pt idx="10062">
                  <c:v>3.8001778124992005</c:v>
                </c:pt>
                <c:pt idx="10063">
                  <c:v>3.7997743750016006</c:v>
                </c:pt>
                <c:pt idx="10064">
                  <c:v>3.7993481250016008</c:v>
                </c:pt>
                <c:pt idx="10065">
                  <c:v>3.7988834375007996</c:v>
                </c:pt>
                <c:pt idx="10066">
                  <c:v>3.7984459375007993</c:v>
                </c:pt>
                <c:pt idx="10067">
                  <c:v>3.7981084375007996</c:v>
                </c:pt>
                <c:pt idx="10068">
                  <c:v>3.7976846875007997</c:v>
                </c:pt>
                <c:pt idx="10069">
                  <c:v>3.7974759375007996</c:v>
                </c:pt>
                <c:pt idx="10070">
                  <c:v>3.7975949999999998</c:v>
                </c:pt>
                <c:pt idx="10071">
                  <c:v>3.7978506250016006</c:v>
                </c:pt>
                <c:pt idx="10072">
                  <c:v>3.7982134375007996</c:v>
                </c:pt>
                <c:pt idx="10073">
                  <c:v>3.7978265624992007</c:v>
                </c:pt>
                <c:pt idx="10074">
                  <c:v>3.7979356250016005</c:v>
                </c:pt>
                <c:pt idx="10075">
                  <c:v>3.7983109375007995</c:v>
                </c:pt>
                <c:pt idx="10076">
                  <c:v>3.7986318750016004</c:v>
                </c:pt>
                <c:pt idx="10077">
                  <c:v>3.7983737500000001</c:v>
                </c:pt>
                <c:pt idx="10078">
                  <c:v>3.7980353124992003</c:v>
                </c:pt>
                <c:pt idx="10079">
                  <c:v>3.7976968750016007</c:v>
                </c:pt>
                <c:pt idx="10080">
                  <c:v>3.7978546875007995</c:v>
                </c:pt>
                <c:pt idx="10081">
                  <c:v>3.7981812499999998</c:v>
                </c:pt>
                <c:pt idx="10082">
                  <c:v>3.7985756250016007</c:v>
                </c:pt>
                <c:pt idx="10083">
                  <c:v>3.7989056250016007</c:v>
                </c:pt>
                <c:pt idx="10084">
                  <c:v>3.7992387500000002</c:v>
                </c:pt>
                <c:pt idx="10085">
                  <c:v>3.7995721875007993</c:v>
                </c:pt>
                <c:pt idx="10086">
                  <c:v>3.8000025000000002</c:v>
                </c:pt>
                <c:pt idx="10087">
                  <c:v>3.8000228124992006</c:v>
                </c:pt>
                <c:pt idx="10088">
                  <c:v>3.7996425</c:v>
                </c:pt>
                <c:pt idx="10089">
                  <c:v>3.7992259375007995</c:v>
                </c:pt>
                <c:pt idx="10090">
                  <c:v>3.7988981250016005</c:v>
                </c:pt>
                <c:pt idx="10091">
                  <c:v>3.7985484375007994</c:v>
                </c:pt>
                <c:pt idx="10092">
                  <c:v>3.7981474999999998</c:v>
                </c:pt>
                <c:pt idx="10093">
                  <c:v>3.7977634375007994</c:v>
                </c:pt>
                <c:pt idx="10094">
                  <c:v>3.7973693750016007</c:v>
                </c:pt>
                <c:pt idx="10095">
                  <c:v>3.7970537499999999</c:v>
                </c:pt>
                <c:pt idx="10096">
                  <c:v>3.79672125</c:v>
                </c:pt>
                <c:pt idx="10097">
                  <c:v>3.7965946875007996</c:v>
                </c:pt>
                <c:pt idx="10098">
                  <c:v>3.7966806250016005</c:v>
                </c:pt>
                <c:pt idx="10099">
                  <c:v>3.7970459375007994</c:v>
                </c:pt>
                <c:pt idx="10100">
                  <c:v>3.7974384375007997</c:v>
                </c:pt>
                <c:pt idx="10101">
                  <c:v>3.7979250000000002</c:v>
                </c:pt>
                <c:pt idx="10102">
                  <c:v>3.7983093750016006</c:v>
                </c:pt>
                <c:pt idx="10103">
                  <c:v>3.7987021875007994</c:v>
                </c:pt>
                <c:pt idx="10104">
                  <c:v>3.7990903124992004</c:v>
                </c:pt>
                <c:pt idx="10105">
                  <c:v>3.7994234375007996</c:v>
                </c:pt>
                <c:pt idx="10106">
                  <c:v>3.7998228124992006</c:v>
                </c:pt>
                <c:pt idx="10107">
                  <c:v>3.8002096875007996</c:v>
                </c:pt>
                <c:pt idx="10108">
                  <c:v>3.8006190624992007</c:v>
                </c:pt>
                <c:pt idx="10109">
                  <c:v>3.8009537500000001</c:v>
                </c:pt>
                <c:pt idx="10110">
                  <c:v>3.8013228124992007</c:v>
                </c:pt>
                <c:pt idx="10111">
                  <c:v>3.8009162500000002</c:v>
                </c:pt>
                <c:pt idx="10112">
                  <c:v>3.8004612500000001</c:v>
                </c:pt>
                <c:pt idx="10113">
                  <c:v>3.8001078124992005</c:v>
                </c:pt>
                <c:pt idx="10114">
                  <c:v>3.7997575000000001</c:v>
                </c:pt>
                <c:pt idx="10115">
                  <c:v>3.7994353124992006</c:v>
                </c:pt>
                <c:pt idx="10116">
                  <c:v>3.7990490624992006</c:v>
                </c:pt>
                <c:pt idx="10117">
                  <c:v>3.7990415624992004</c:v>
                </c:pt>
                <c:pt idx="10118">
                  <c:v>3.7993700000000001</c:v>
                </c:pt>
                <c:pt idx="10119">
                  <c:v>3.7997793750016005</c:v>
                </c:pt>
                <c:pt idx="10120">
                  <c:v>3.8001490624992007</c:v>
                </c:pt>
                <c:pt idx="10121">
                  <c:v>3.8003493750016006</c:v>
                </c:pt>
                <c:pt idx="10122">
                  <c:v>3.8006012500000002</c:v>
                </c:pt>
                <c:pt idx="10123">
                  <c:v>3.8006671875007996</c:v>
                </c:pt>
                <c:pt idx="10124">
                  <c:v>3.8010456250016005</c:v>
                </c:pt>
                <c:pt idx="10125">
                  <c:v>3.8012375</c:v>
                </c:pt>
                <c:pt idx="10126">
                  <c:v>3.8007815624992003</c:v>
                </c:pt>
                <c:pt idx="10127">
                  <c:v>3.80044125</c:v>
                </c:pt>
                <c:pt idx="10128">
                  <c:v>3.8000581250016006</c:v>
                </c:pt>
                <c:pt idx="10129">
                  <c:v>3.7997271875007996</c:v>
                </c:pt>
                <c:pt idx="10130">
                  <c:v>3.7993396875007996</c:v>
                </c:pt>
                <c:pt idx="10131">
                  <c:v>3.7997140624992003</c:v>
                </c:pt>
                <c:pt idx="10132">
                  <c:v>3.8000596875007995</c:v>
                </c:pt>
                <c:pt idx="10133">
                  <c:v>3.8004481250016005</c:v>
                </c:pt>
                <c:pt idx="10134">
                  <c:v>3.8008250000000001</c:v>
                </c:pt>
                <c:pt idx="10135">
                  <c:v>3.8012600000000001</c:v>
                </c:pt>
                <c:pt idx="10136">
                  <c:v>3.8016203124992005</c:v>
                </c:pt>
                <c:pt idx="10137">
                  <c:v>3.8019765624992004</c:v>
                </c:pt>
                <c:pt idx="10138">
                  <c:v>3.8022996875007995</c:v>
                </c:pt>
                <c:pt idx="10139">
                  <c:v>3.8026675000000001</c:v>
                </c:pt>
                <c:pt idx="10140">
                  <c:v>3.8030968750016005</c:v>
                </c:pt>
                <c:pt idx="10141">
                  <c:v>3.8035299999999999</c:v>
                </c:pt>
                <c:pt idx="10142">
                  <c:v>3.8031231250016004</c:v>
                </c:pt>
                <c:pt idx="10143">
                  <c:v>3.8027334375007995</c:v>
                </c:pt>
                <c:pt idx="10144">
                  <c:v>3.8023628124992004</c:v>
                </c:pt>
                <c:pt idx="10145">
                  <c:v>3.8020056250016006</c:v>
                </c:pt>
                <c:pt idx="10146">
                  <c:v>3.8015715624992006</c:v>
                </c:pt>
                <c:pt idx="10147">
                  <c:v>3.8011168750016004</c:v>
                </c:pt>
                <c:pt idx="10148">
                  <c:v>3.8005943750016007</c:v>
                </c:pt>
                <c:pt idx="10149">
                  <c:v>3.8000674999999999</c:v>
                </c:pt>
                <c:pt idx="10150">
                  <c:v>3.7996571875007996</c:v>
                </c:pt>
                <c:pt idx="10151">
                  <c:v>3.7991731250016008</c:v>
                </c:pt>
                <c:pt idx="10152">
                  <c:v>3.7988065624992005</c:v>
                </c:pt>
                <c:pt idx="10153">
                  <c:v>3.7984765624992005</c:v>
                </c:pt>
                <c:pt idx="10154">
                  <c:v>3.7980971875007996</c:v>
                </c:pt>
                <c:pt idx="10155">
                  <c:v>3.7977265624992005</c:v>
                </c:pt>
                <c:pt idx="10156">
                  <c:v>3.7972381250016007</c:v>
                </c:pt>
                <c:pt idx="10157">
                  <c:v>3.7968309375007996</c:v>
                </c:pt>
                <c:pt idx="10158">
                  <c:v>3.7964615624992004</c:v>
                </c:pt>
                <c:pt idx="10159">
                  <c:v>3.7961046875007995</c:v>
                </c:pt>
                <c:pt idx="10160">
                  <c:v>3.7957734375007997</c:v>
                </c:pt>
                <c:pt idx="10161">
                  <c:v>3.7955809375007994</c:v>
                </c:pt>
                <c:pt idx="10162">
                  <c:v>3.7959143750016007</c:v>
                </c:pt>
                <c:pt idx="10163">
                  <c:v>3.7962509375007993</c:v>
                </c:pt>
                <c:pt idx="10164">
                  <c:v>3.7966193750016006</c:v>
                </c:pt>
                <c:pt idx="10165">
                  <c:v>3.7969696875007997</c:v>
                </c:pt>
                <c:pt idx="10166">
                  <c:v>3.7973412500000001</c:v>
                </c:pt>
                <c:pt idx="10167">
                  <c:v>3.7977003124992006</c:v>
                </c:pt>
                <c:pt idx="10168">
                  <c:v>3.7980806250016004</c:v>
                </c:pt>
                <c:pt idx="10169">
                  <c:v>3.7983009375007994</c:v>
                </c:pt>
                <c:pt idx="10170">
                  <c:v>3.7986465624992003</c:v>
                </c:pt>
                <c:pt idx="10171">
                  <c:v>3.7989843750016008</c:v>
                </c:pt>
                <c:pt idx="10172">
                  <c:v>3.7993615624992003</c:v>
                </c:pt>
                <c:pt idx="10173">
                  <c:v>3.7997774999999998</c:v>
                </c:pt>
                <c:pt idx="10174">
                  <c:v>3.8001665624992005</c:v>
                </c:pt>
                <c:pt idx="10175">
                  <c:v>3.8004871875007993</c:v>
                </c:pt>
                <c:pt idx="10176">
                  <c:v>3.8007228124992003</c:v>
                </c:pt>
                <c:pt idx="10177">
                  <c:v>3.8009090624992004</c:v>
                </c:pt>
                <c:pt idx="10178">
                  <c:v>3.8007425000000001</c:v>
                </c:pt>
                <c:pt idx="10179">
                  <c:v>3.8010421875007996</c:v>
                </c:pt>
                <c:pt idx="10180">
                  <c:v>3.8013696875007996</c:v>
                </c:pt>
                <c:pt idx="10181">
                  <c:v>3.8017275000000001</c:v>
                </c:pt>
                <c:pt idx="10182">
                  <c:v>3.8021003124992006</c:v>
                </c:pt>
                <c:pt idx="10183">
                  <c:v>3.8024981250016006</c:v>
                </c:pt>
                <c:pt idx="10184">
                  <c:v>3.8028309375007994</c:v>
                </c:pt>
                <c:pt idx="10185">
                  <c:v>3.8031468750016004</c:v>
                </c:pt>
                <c:pt idx="10186">
                  <c:v>3.8028243750016006</c:v>
                </c:pt>
                <c:pt idx="10187">
                  <c:v>3.8024284375007995</c:v>
                </c:pt>
                <c:pt idx="10188">
                  <c:v>3.8020409375007995</c:v>
                </c:pt>
                <c:pt idx="10189">
                  <c:v>3.8016443750016005</c:v>
                </c:pt>
                <c:pt idx="10190">
                  <c:v>3.801285</c:v>
                </c:pt>
                <c:pt idx="10191">
                  <c:v>3.8009050000000002</c:v>
                </c:pt>
                <c:pt idx="10192">
                  <c:v>3.8007537500000002</c:v>
                </c:pt>
                <c:pt idx="10193">
                  <c:v>3.8010809375007995</c:v>
                </c:pt>
                <c:pt idx="10194">
                  <c:v>3.8011474999999999</c:v>
                </c:pt>
                <c:pt idx="10195">
                  <c:v>3.8014684375007994</c:v>
                </c:pt>
                <c:pt idx="10196">
                  <c:v>3.8018096875007994</c:v>
                </c:pt>
                <c:pt idx="10197">
                  <c:v>3.8018168750016006</c:v>
                </c:pt>
                <c:pt idx="10198">
                  <c:v>3.8021109375007995</c:v>
                </c:pt>
                <c:pt idx="10199">
                  <c:v>3.80243625</c:v>
                </c:pt>
                <c:pt idx="10200">
                  <c:v>3.8027768750016007</c:v>
                </c:pt>
                <c:pt idx="10201">
                  <c:v>3.80315</c:v>
                </c:pt>
                <c:pt idx="10202">
                  <c:v>3.8034978124992005</c:v>
                </c:pt>
                <c:pt idx="10203">
                  <c:v>3.8036496875007995</c:v>
                </c:pt>
                <c:pt idx="10204">
                  <c:v>3.8034924999999999</c:v>
                </c:pt>
                <c:pt idx="10205">
                  <c:v>3.8036243750016006</c:v>
                </c:pt>
                <c:pt idx="10206">
                  <c:v>3.8039125</c:v>
                </c:pt>
                <c:pt idx="10207">
                  <c:v>3.8043006250016007</c:v>
                </c:pt>
                <c:pt idx="10208">
                  <c:v>3.80464125</c:v>
                </c:pt>
                <c:pt idx="10209">
                  <c:v>3.8044356250016005</c:v>
                </c:pt>
                <c:pt idx="10210">
                  <c:v>3.8046193750016006</c:v>
                </c:pt>
                <c:pt idx="10211">
                  <c:v>3.8042600000000002</c:v>
                </c:pt>
                <c:pt idx="10212">
                  <c:v>3.8045859375007995</c:v>
                </c:pt>
                <c:pt idx="10213">
                  <c:v>3.8043387499999999</c:v>
                </c:pt>
                <c:pt idx="10214">
                  <c:v>3.8039228124992004</c:v>
                </c:pt>
                <c:pt idx="10215">
                  <c:v>3.8035640624992006</c:v>
                </c:pt>
                <c:pt idx="10216">
                  <c:v>3.8038581250016006</c:v>
                </c:pt>
                <c:pt idx="10217">
                  <c:v>3.8041800000000001</c:v>
                </c:pt>
                <c:pt idx="10218">
                  <c:v>3.8040693750016006</c:v>
                </c:pt>
                <c:pt idx="10219">
                  <c:v>3.8044162500000001</c:v>
                </c:pt>
                <c:pt idx="10220">
                  <c:v>3.8048171875007997</c:v>
                </c:pt>
                <c:pt idx="10221">
                  <c:v>3.8051671875007993</c:v>
                </c:pt>
                <c:pt idx="10222">
                  <c:v>3.8055421875007993</c:v>
                </c:pt>
                <c:pt idx="10223">
                  <c:v>3.8052081250016005</c:v>
                </c:pt>
                <c:pt idx="10224">
                  <c:v>3.8048268750016008</c:v>
                </c:pt>
                <c:pt idx="10225">
                  <c:v>3.8044684375007995</c:v>
                </c:pt>
                <c:pt idx="10226">
                  <c:v>3.8041387499999999</c:v>
                </c:pt>
                <c:pt idx="10227">
                  <c:v>3.8036859375007994</c:v>
                </c:pt>
                <c:pt idx="10228">
                  <c:v>3.8031990624992007</c:v>
                </c:pt>
                <c:pt idx="10229">
                  <c:v>3.8027840624992004</c:v>
                </c:pt>
                <c:pt idx="10230">
                  <c:v>3.8023053124992003</c:v>
                </c:pt>
                <c:pt idx="10231">
                  <c:v>3.8018387499999999</c:v>
                </c:pt>
                <c:pt idx="10232">
                  <c:v>3.8013187500000001</c:v>
                </c:pt>
                <c:pt idx="10233">
                  <c:v>3.8008837500000001</c:v>
                </c:pt>
                <c:pt idx="10234">
                  <c:v>3.8005353124992003</c:v>
                </c:pt>
                <c:pt idx="10235">
                  <c:v>3.8002081250016007</c:v>
                </c:pt>
                <c:pt idx="10236">
                  <c:v>3.7998603124992005</c:v>
                </c:pt>
                <c:pt idx="10237">
                  <c:v>3.7997328124992005</c:v>
                </c:pt>
                <c:pt idx="10238">
                  <c:v>3.8000840624992005</c:v>
                </c:pt>
                <c:pt idx="10239">
                  <c:v>3.8004143750016004</c:v>
                </c:pt>
                <c:pt idx="10240">
                  <c:v>3.8008475000000002</c:v>
                </c:pt>
                <c:pt idx="10241">
                  <c:v>3.8012087499999998</c:v>
                </c:pt>
                <c:pt idx="10242">
                  <c:v>3.8013993750016004</c:v>
                </c:pt>
                <c:pt idx="10243">
                  <c:v>3.8017284375007994</c:v>
                </c:pt>
                <c:pt idx="10244">
                  <c:v>3.8021081250016007</c:v>
                </c:pt>
                <c:pt idx="10245">
                  <c:v>3.8024781250016004</c:v>
                </c:pt>
                <c:pt idx="10246">
                  <c:v>3.8029103124992005</c:v>
                </c:pt>
                <c:pt idx="10247">
                  <c:v>3.8032593750016006</c:v>
                </c:pt>
                <c:pt idx="10248">
                  <c:v>3.8035953124992004</c:v>
                </c:pt>
                <c:pt idx="10249">
                  <c:v>3.8039171875007995</c:v>
                </c:pt>
                <c:pt idx="10250">
                  <c:v>3.8039184375007995</c:v>
                </c:pt>
                <c:pt idx="10251">
                  <c:v>3.8038753124992004</c:v>
                </c:pt>
                <c:pt idx="10252">
                  <c:v>3.8035540624992006</c:v>
                </c:pt>
                <c:pt idx="10253">
                  <c:v>3.8036756250016004</c:v>
                </c:pt>
                <c:pt idx="10254">
                  <c:v>3.804055</c:v>
                </c:pt>
                <c:pt idx="10255">
                  <c:v>3.8044056250016007</c:v>
                </c:pt>
                <c:pt idx="10256">
                  <c:v>3.8048250000000001</c:v>
                </c:pt>
                <c:pt idx="10257">
                  <c:v>3.8051546875007993</c:v>
                </c:pt>
                <c:pt idx="10258">
                  <c:v>3.8055181250016008</c:v>
                </c:pt>
                <c:pt idx="10259">
                  <c:v>3.8056240624992004</c:v>
                </c:pt>
                <c:pt idx="10260">
                  <c:v>3.8052859375007997</c:v>
                </c:pt>
                <c:pt idx="10261">
                  <c:v>3.8049396875007995</c:v>
                </c:pt>
                <c:pt idx="10262">
                  <c:v>3.8045628124992006</c:v>
                </c:pt>
                <c:pt idx="10263">
                  <c:v>3.8041078124992005</c:v>
                </c:pt>
                <c:pt idx="10264">
                  <c:v>3.8036746875007994</c:v>
                </c:pt>
                <c:pt idx="10265">
                  <c:v>3.8032059375007994</c:v>
                </c:pt>
                <c:pt idx="10266">
                  <c:v>3.8028428124992004</c:v>
                </c:pt>
                <c:pt idx="10267">
                  <c:v>3.8023893750016007</c:v>
                </c:pt>
                <c:pt idx="10268">
                  <c:v>3.8019740624992004</c:v>
                </c:pt>
                <c:pt idx="10269">
                  <c:v>3.8015690624992007</c:v>
                </c:pt>
                <c:pt idx="10270">
                  <c:v>3.8012487500000001</c:v>
                </c:pt>
                <c:pt idx="10271">
                  <c:v>3.8015131250016005</c:v>
                </c:pt>
                <c:pt idx="10272">
                  <c:v>3.8018396875007996</c:v>
                </c:pt>
                <c:pt idx="10273">
                  <c:v>3.80217625</c:v>
                </c:pt>
                <c:pt idx="10274">
                  <c:v>3.8025168750016007</c:v>
                </c:pt>
                <c:pt idx="10275">
                  <c:v>3.8029365624992004</c:v>
                </c:pt>
                <c:pt idx="10276">
                  <c:v>3.8032678124992003</c:v>
                </c:pt>
                <c:pt idx="10277">
                  <c:v>3.80362125</c:v>
                </c:pt>
                <c:pt idx="10278">
                  <c:v>3.8040059375007993</c:v>
                </c:pt>
                <c:pt idx="10279">
                  <c:v>3.8043943750016007</c:v>
                </c:pt>
                <c:pt idx="10280">
                  <c:v>3.8043568750016008</c:v>
                </c:pt>
                <c:pt idx="10281">
                  <c:v>3.8046781250016006</c:v>
                </c:pt>
                <c:pt idx="10282">
                  <c:v>3.8050034375007993</c:v>
                </c:pt>
                <c:pt idx="10283">
                  <c:v>3.8053865624992005</c:v>
                </c:pt>
                <c:pt idx="10284">
                  <c:v>3.8056718750016008</c:v>
                </c:pt>
                <c:pt idx="10285">
                  <c:v>3.8054184375007996</c:v>
                </c:pt>
                <c:pt idx="10286">
                  <c:v>3.8054100000000002</c:v>
                </c:pt>
                <c:pt idx="10287">
                  <c:v>3.8050799999999998</c:v>
                </c:pt>
                <c:pt idx="10288">
                  <c:v>3.8046968750016004</c:v>
                </c:pt>
                <c:pt idx="10289">
                  <c:v>3.8043584375007997</c:v>
                </c:pt>
                <c:pt idx="10290">
                  <c:v>3.8039809375007994</c:v>
                </c:pt>
                <c:pt idx="10291">
                  <c:v>3.8035853124992003</c:v>
                </c:pt>
                <c:pt idx="10292">
                  <c:v>3.8032568750016007</c:v>
                </c:pt>
                <c:pt idx="10293">
                  <c:v>3.8033975</c:v>
                </c:pt>
                <c:pt idx="10294">
                  <c:v>3.8037740624992007</c:v>
                </c:pt>
                <c:pt idx="10295">
                  <c:v>3.8041368750016007</c:v>
                </c:pt>
                <c:pt idx="10296">
                  <c:v>3.8043534375007995</c:v>
                </c:pt>
                <c:pt idx="10297">
                  <c:v>3.8041624999999999</c:v>
                </c:pt>
                <c:pt idx="10298">
                  <c:v>3.8038353124992006</c:v>
                </c:pt>
                <c:pt idx="10299">
                  <c:v>3.8039243750016007</c:v>
                </c:pt>
                <c:pt idx="10300">
                  <c:v>3.8041</c:v>
                </c:pt>
                <c:pt idx="10301">
                  <c:v>3.8041709375007997</c:v>
                </c:pt>
                <c:pt idx="10302">
                  <c:v>3.8041468750016008</c:v>
                </c:pt>
                <c:pt idx="10303">
                  <c:v>3.8043212500000001</c:v>
                </c:pt>
                <c:pt idx="10304">
                  <c:v>3.8045431250016004</c:v>
                </c:pt>
                <c:pt idx="10305">
                  <c:v>3.8048915624992006</c:v>
                </c:pt>
                <c:pt idx="10306">
                  <c:v>3.8052728124992004</c:v>
                </c:pt>
                <c:pt idx="10307">
                  <c:v>3.8056475000000001</c:v>
                </c:pt>
                <c:pt idx="10308">
                  <c:v>3.8059046875007994</c:v>
                </c:pt>
                <c:pt idx="10309">
                  <c:v>3.8055156250016005</c:v>
                </c:pt>
                <c:pt idx="10310">
                  <c:v>3.8050687500000002</c:v>
                </c:pt>
                <c:pt idx="10311">
                  <c:v>3.8046646875007997</c:v>
                </c:pt>
                <c:pt idx="10312">
                  <c:v>3.8042853124992004</c:v>
                </c:pt>
                <c:pt idx="10313">
                  <c:v>3.8038496875007994</c:v>
                </c:pt>
                <c:pt idx="10314">
                  <c:v>3.80345625</c:v>
                </c:pt>
                <c:pt idx="10315">
                  <c:v>3.8030646875007994</c:v>
                </c:pt>
                <c:pt idx="10316">
                  <c:v>3.8026468750016007</c:v>
                </c:pt>
                <c:pt idx="10317">
                  <c:v>3.8023015624992005</c:v>
                </c:pt>
                <c:pt idx="10318">
                  <c:v>3.8019043750016004</c:v>
                </c:pt>
                <c:pt idx="10319">
                  <c:v>3.8014828124992004</c:v>
                </c:pt>
                <c:pt idx="10320">
                  <c:v>3.8011425000000001</c:v>
                </c:pt>
                <c:pt idx="10321">
                  <c:v>3.8014774999999998</c:v>
                </c:pt>
                <c:pt idx="10322">
                  <c:v>3.8017043750016004</c:v>
                </c:pt>
                <c:pt idx="10323">
                  <c:v>3.8013590624992006</c:v>
                </c:pt>
                <c:pt idx="10324">
                  <c:v>3.8016446875007994</c:v>
                </c:pt>
                <c:pt idx="10325">
                  <c:v>3.8012840624992004</c:v>
                </c:pt>
                <c:pt idx="10326">
                  <c:v>3.8010825000000001</c:v>
                </c:pt>
                <c:pt idx="10327">
                  <c:v>3.8014093750016005</c:v>
                </c:pt>
                <c:pt idx="10328">
                  <c:v>3.80174375</c:v>
                </c:pt>
                <c:pt idx="10329">
                  <c:v>3.8020768750016005</c:v>
                </c:pt>
                <c:pt idx="10330">
                  <c:v>3.8020559375007994</c:v>
                </c:pt>
                <c:pt idx="10331">
                  <c:v>3.8024118750016007</c:v>
                </c:pt>
                <c:pt idx="10332">
                  <c:v>3.8028128124992007</c:v>
                </c:pt>
                <c:pt idx="10333">
                  <c:v>3.8031628124992003</c:v>
                </c:pt>
                <c:pt idx="10334">
                  <c:v>3.8034843750016005</c:v>
                </c:pt>
                <c:pt idx="10335">
                  <c:v>3.8038112499999999</c:v>
                </c:pt>
                <c:pt idx="10336">
                  <c:v>3.8036412500000001</c:v>
                </c:pt>
                <c:pt idx="10337">
                  <c:v>3.8033621875007997</c:v>
                </c:pt>
                <c:pt idx="10338">
                  <c:v>3.8030359375007996</c:v>
                </c:pt>
                <c:pt idx="10339">
                  <c:v>3.8025840624992004</c:v>
                </c:pt>
                <c:pt idx="10340">
                  <c:v>3.8022493750016007</c:v>
                </c:pt>
                <c:pt idx="10341">
                  <c:v>3.8018684375007994</c:v>
                </c:pt>
                <c:pt idx="10342">
                  <c:v>3.8018056250016006</c:v>
                </c:pt>
                <c:pt idx="10343">
                  <c:v>3.80219</c:v>
                </c:pt>
                <c:pt idx="10344">
                  <c:v>3.8022974999999999</c:v>
                </c:pt>
                <c:pt idx="10345">
                  <c:v>3.8026624999999998</c:v>
                </c:pt>
                <c:pt idx="10346">
                  <c:v>3.8028387499999998</c:v>
                </c:pt>
                <c:pt idx="10347">
                  <c:v>3.8029681250016005</c:v>
                </c:pt>
                <c:pt idx="10348">
                  <c:v>3.8031693750016005</c:v>
                </c:pt>
                <c:pt idx="10349">
                  <c:v>3.8035443750016005</c:v>
                </c:pt>
                <c:pt idx="10350">
                  <c:v>3.8039156250016006</c:v>
                </c:pt>
                <c:pt idx="10351">
                  <c:v>3.8040240624992006</c:v>
                </c:pt>
                <c:pt idx="10352">
                  <c:v>3.8043487499999999</c:v>
                </c:pt>
                <c:pt idx="10353">
                  <c:v>3.8045271875007995</c:v>
                </c:pt>
                <c:pt idx="10354">
                  <c:v>3.8040456250016006</c:v>
                </c:pt>
                <c:pt idx="10355">
                  <c:v>3.8034740624992005</c:v>
                </c:pt>
                <c:pt idx="10356">
                  <c:v>3.8031268750016007</c:v>
                </c:pt>
                <c:pt idx="10357">
                  <c:v>3.8027528124992007</c:v>
                </c:pt>
                <c:pt idx="10358">
                  <c:v>3.8024181250016005</c:v>
                </c:pt>
                <c:pt idx="10359">
                  <c:v>3.8020471875007993</c:v>
                </c:pt>
                <c:pt idx="10360">
                  <c:v>3.8016821875007993</c:v>
                </c:pt>
                <c:pt idx="10361">
                  <c:v>3.8013240624992006</c:v>
                </c:pt>
                <c:pt idx="10362">
                  <c:v>3.8007418750016004</c:v>
                </c:pt>
                <c:pt idx="10363">
                  <c:v>3.8004028124992004</c:v>
                </c:pt>
                <c:pt idx="10364">
                  <c:v>3.8000346875007995</c:v>
                </c:pt>
                <c:pt idx="10365">
                  <c:v>3.7996731250016005</c:v>
                </c:pt>
                <c:pt idx="10366">
                  <c:v>3.7995675000000002</c:v>
                </c:pt>
                <c:pt idx="10367">
                  <c:v>3.7996556250016007</c:v>
                </c:pt>
                <c:pt idx="10368">
                  <c:v>3.8000340624992006</c:v>
                </c:pt>
                <c:pt idx="10369">
                  <c:v>3.8004034375007993</c:v>
                </c:pt>
                <c:pt idx="10370">
                  <c:v>3.8007731250016006</c:v>
                </c:pt>
                <c:pt idx="10371">
                  <c:v>3.8009015624992006</c:v>
                </c:pt>
                <c:pt idx="10372">
                  <c:v>3.8012653124992006</c:v>
                </c:pt>
                <c:pt idx="10373">
                  <c:v>3.80162625</c:v>
                </c:pt>
                <c:pt idx="10374">
                  <c:v>3.8020575000000001</c:v>
                </c:pt>
                <c:pt idx="10375">
                  <c:v>3.8023953124992005</c:v>
                </c:pt>
                <c:pt idx="10376">
                  <c:v>3.8027768750016007</c:v>
                </c:pt>
                <c:pt idx="10377">
                  <c:v>3.8031831250016004</c:v>
                </c:pt>
                <c:pt idx="10378">
                  <c:v>3.8035809375007994</c:v>
                </c:pt>
                <c:pt idx="10379">
                  <c:v>3.8039078124992005</c:v>
                </c:pt>
                <c:pt idx="10380">
                  <c:v>3.8042403124992004</c:v>
                </c:pt>
                <c:pt idx="10381">
                  <c:v>3.8045828124992007</c:v>
                </c:pt>
                <c:pt idx="10382">
                  <c:v>3.8049075000000001</c:v>
                </c:pt>
                <c:pt idx="10383">
                  <c:v>3.8052543750016006</c:v>
                </c:pt>
                <c:pt idx="10384">
                  <c:v>3.8056546875007995</c:v>
                </c:pt>
                <c:pt idx="10385">
                  <c:v>3.8052409375007996</c:v>
                </c:pt>
                <c:pt idx="10386">
                  <c:v>3.8048250000000001</c:v>
                </c:pt>
                <c:pt idx="10387">
                  <c:v>3.8044668750016006</c:v>
                </c:pt>
                <c:pt idx="10388">
                  <c:v>3.8041409375007995</c:v>
                </c:pt>
                <c:pt idx="10389">
                  <c:v>3.8037556250016005</c:v>
                </c:pt>
                <c:pt idx="10390">
                  <c:v>3.8036715624992006</c:v>
                </c:pt>
                <c:pt idx="10391">
                  <c:v>3.8036665624992003</c:v>
                </c:pt>
                <c:pt idx="10392">
                  <c:v>3.8035346875007994</c:v>
                </c:pt>
                <c:pt idx="10393">
                  <c:v>3.8039065624992006</c:v>
                </c:pt>
                <c:pt idx="10394">
                  <c:v>3.8042478124992005</c:v>
                </c:pt>
                <c:pt idx="10395">
                  <c:v>3.8042924999999999</c:v>
                </c:pt>
                <c:pt idx="10396">
                  <c:v>3.8043056250016005</c:v>
                </c:pt>
                <c:pt idx="10397">
                  <c:v>3.8039109375007993</c:v>
                </c:pt>
                <c:pt idx="10398">
                  <c:v>3.8035303124992006</c:v>
                </c:pt>
                <c:pt idx="10399">
                  <c:v>3.8031918750016005</c:v>
                </c:pt>
                <c:pt idx="10400">
                  <c:v>3.8029746875007997</c:v>
                </c:pt>
                <c:pt idx="10401">
                  <c:v>3.8027012500000001</c:v>
                </c:pt>
                <c:pt idx="10402">
                  <c:v>3.8028909375007993</c:v>
                </c:pt>
                <c:pt idx="10403">
                  <c:v>3.80325625</c:v>
                </c:pt>
                <c:pt idx="10404">
                  <c:v>3.8035906250016005</c:v>
                </c:pt>
                <c:pt idx="10405">
                  <c:v>3.8039790624992005</c:v>
                </c:pt>
                <c:pt idx="10406">
                  <c:v>3.8043268750016006</c:v>
                </c:pt>
                <c:pt idx="10407">
                  <c:v>3.8047093750016008</c:v>
                </c:pt>
                <c:pt idx="10408">
                  <c:v>3.8050565624992005</c:v>
                </c:pt>
                <c:pt idx="10409">
                  <c:v>3.8053809375007996</c:v>
                </c:pt>
                <c:pt idx="10410">
                  <c:v>3.8053468750016006</c:v>
                </c:pt>
                <c:pt idx="10411">
                  <c:v>3.8049628124992005</c:v>
                </c:pt>
                <c:pt idx="10412">
                  <c:v>3.8045675000000001</c:v>
                </c:pt>
                <c:pt idx="10413">
                  <c:v>3.8041968750016006</c:v>
                </c:pt>
                <c:pt idx="10414">
                  <c:v>3.8037381250016007</c:v>
                </c:pt>
                <c:pt idx="10415">
                  <c:v>3.8033253124992004</c:v>
                </c:pt>
                <c:pt idx="10416">
                  <c:v>3.8028659375007994</c:v>
                </c:pt>
                <c:pt idx="10417">
                  <c:v>3.8024859375007996</c:v>
                </c:pt>
                <c:pt idx="10418">
                  <c:v>3.8020781250016005</c:v>
                </c:pt>
                <c:pt idx="10419">
                  <c:v>3.8017240624992006</c:v>
                </c:pt>
                <c:pt idx="10420">
                  <c:v>3.8013890624992004</c:v>
                </c:pt>
                <c:pt idx="10421">
                  <c:v>3.8010053124992007</c:v>
                </c:pt>
                <c:pt idx="10422">
                  <c:v>3.8010687500000002</c:v>
                </c:pt>
                <c:pt idx="10423">
                  <c:v>3.8014359375007993</c:v>
                </c:pt>
                <c:pt idx="10424">
                  <c:v>3.8017856250016004</c:v>
                </c:pt>
                <c:pt idx="10425">
                  <c:v>3.8021209375007996</c:v>
                </c:pt>
                <c:pt idx="10426">
                  <c:v>3.8022009375007997</c:v>
                </c:pt>
                <c:pt idx="10427">
                  <c:v>3.8018628124992007</c:v>
                </c:pt>
                <c:pt idx="10428">
                  <c:v>3.8018534375007995</c:v>
                </c:pt>
                <c:pt idx="10429">
                  <c:v>3.8022228124992004</c:v>
                </c:pt>
                <c:pt idx="10430">
                  <c:v>3.8023906250016006</c:v>
                </c:pt>
                <c:pt idx="10431">
                  <c:v>3.8019962500000002</c:v>
                </c:pt>
                <c:pt idx="10432">
                  <c:v>3.8015637500000001</c:v>
                </c:pt>
                <c:pt idx="10433">
                  <c:v>3.8011275000000002</c:v>
                </c:pt>
                <c:pt idx="10434">
                  <c:v>3.8007565624992004</c:v>
                </c:pt>
                <c:pt idx="10435">
                  <c:v>3.8004343750016005</c:v>
                </c:pt>
                <c:pt idx="10436">
                  <c:v>3.8001028124992007</c:v>
                </c:pt>
                <c:pt idx="10437">
                  <c:v>3.8002899999999999</c:v>
                </c:pt>
                <c:pt idx="10438">
                  <c:v>3.8006275</c:v>
                </c:pt>
                <c:pt idx="10439">
                  <c:v>3.8009571875007997</c:v>
                </c:pt>
                <c:pt idx="10440">
                  <c:v>3.8013331250016007</c:v>
                </c:pt>
                <c:pt idx="10441">
                  <c:v>3.8015756250016004</c:v>
                </c:pt>
                <c:pt idx="10442">
                  <c:v>3.8013903124992003</c:v>
                </c:pt>
                <c:pt idx="10443">
                  <c:v>3.8010343750016005</c:v>
                </c:pt>
                <c:pt idx="10444">
                  <c:v>3.8006850000000001</c:v>
                </c:pt>
                <c:pt idx="10445">
                  <c:v>3.8002709375007995</c:v>
                </c:pt>
                <c:pt idx="10446">
                  <c:v>3.7998840624992005</c:v>
                </c:pt>
                <c:pt idx="10447">
                  <c:v>3.7994493750016005</c:v>
                </c:pt>
                <c:pt idx="10448">
                  <c:v>3.7990715624992006</c:v>
                </c:pt>
                <c:pt idx="10449">
                  <c:v>3.7987206250016006</c:v>
                </c:pt>
                <c:pt idx="10450">
                  <c:v>3.7985199999999999</c:v>
                </c:pt>
                <c:pt idx="10451">
                  <c:v>3.7981625000000001</c:v>
                </c:pt>
                <c:pt idx="10452">
                  <c:v>3.7977971875007994</c:v>
                </c:pt>
                <c:pt idx="10453">
                  <c:v>3.7974034375007997</c:v>
                </c:pt>
                <c:pt idx="10454">
                  <c:v>3.7972878124992007</c:v>
                </c:pt>
                <c:pt idx="10455">
                  <c:v>3.7969184375007994</c:v>
                </c:pt>
                <c:pt idx="10456">
                  <c:v>3.79654625</c:v>
                </c:pt>
                <c:pt idx="10457">
                  <c:v>3.7961931250016008</c:v>
                </c:pt>
                <c:pt idx="10458">
                  <c:v>3.7957303124992006</c:v>
                </c:pt>
                <c:pt idx="10459">
                  <c:v>3.7952665624992004</c:v>
                </c:pt>
                <c:pt idx="10460">
                  <c:v>3.7948540624992004</c:v>
                </c:pt>
                <c:pt idx="10461">
                  <c:v>3.7943224999999998</c:v>
                </c:pt>
                <c:pt idx="10462">
                  <c:v>3.7939743750016004</c:v>
                </c:pt>
                <c:pt idx="10463">
                  <c:v>3.7935718750016005</c:v>
                </c:pt>
                <c:pt idx="10464">
                  <c:v>3.7931162500000002</c:v>
                </c:pt>
                <c:pt idx="10465">
                  <c:v>3.7926328124992006</c:v>
                </c:pt>
                <c:pt idx="10466">
                  <c:v>3.7920540624992003</c:v>
                </c:pt>
                <c:pt idx="10467">
                  <c:v>3.7915353124992004</c:v>
                </c:pt>
                <c:pt idx="10468">
                  <c:v>3.7908821875007996</c:v>
                </c:pt>
                <c:pt idx="10469">
                  <c:v>3.7903125000000002</c:v>
                </c:pt>
                <c:pt idx="10470">
                  <c:v>3.78963625</c:v>
                </c:pt>
                <c:pt idx="10471">
                  <c:v>3.7889646875007994</c:v>
                </c:pt>
                <c:pt idx="10472">
                  <c:v>3.7882915624992006</c:v>
                </c:pt>
                <c:pt idx="10473">
                  <c:v>3.7875953124992003</c:v>
                </c:pt>
                <c:pt idx="10474">
                  <c:v>3.7868578124992003</c:v>
                </c:pt>
                <c:pt idx="10475">
                  <c:v>3.7802615624992004</c:v>
                </c:pt>
                <c:pt idx="10476">
                  <c:v>3.7683206250016004</c:v>
                </c:pt>
                <c:pt idx="10477">
                  <c:v>3.7555309375007995</c:v>
                </c:pt>
                <c:pt idx="10478">
                  <c:v>3.7423962500000001</c:v>
                </c:pt>
                <c:pt idx="10479">
                  <c:v>3.7288321875007995</c:v>
                </c:pt>
                <c:pt idx="10480">
                  <c:v>3.7150843750016005</c:v>
                </c:pt>
                <c:pt idx="10481">
                  <c:v>3.7011540624992003</c:v>
                </c:pt>
                <c:pt idx="10482">
                  <c:v>3.6871437500000002</c:v>
                </c:pt>
                <c:pt idx="10483">
                  <c:v>3.6730471875007993</c:v>
                </c:pt>
                <c:pt idx="10484">
                  <c:v>3.6588346875007995</c:v>
                </c:pt>
                <c:pt idx="10485">
                  <c:v>3.6504306250016008</c:v>
                </c:pt>
                <c:pt idx="10486">
                  <c:v>3.6472946875007994</c:v>
                </c:pt>
                <c:pt idx="10487">
                  <c:v>3.6449946875007995</c:v>
                </c:pt>
                <c:pt idx="10488">
                  <c:v>3.6430449999999999</c:v>
                </c:pt>
                <c:pt idx="10489">
                  <c:v>3.6414671875007993</c:v>
                </c:pt>
                <c:pt idx="10490">
                  <c:v>3.6401412500000001</c:v>
                </c:pt>
                <c:pt idx="10491">
                  <c:v>3.6389987499999998</c:v>
                </c:pt>
                <c:pt idx="10492">
                  <c:v>3.6379940624992004</c:v>
                </c:pt>
                <c:pt idx="10493">
                  <c:v>3.6371131250016004</c:v>
                </c:pt>
                <c:pt idx="10494">
                  <c:v>3.6364621875007996</c:v>
                </c:pt>
                <c:pt idx="10495">
                  <c:v>3.6358468750016004</c:v>
                </c:pt>
                <c:pt idx="10496">
                  <c:v>3.6353771875007994</c:v>
                </c:pt>
                <c:pt idx="10497">
                  <c:v>3.6348324999999999</c:v>
                </c:pt>
                <c:pt idx="10498">
                  <c:v>3.6344762500000001</c:v>
                </c:pt>
                <c:pt idx="10499">
                  <c:v>3.6341268750016007</c:v>
                </c:pt>
                <c:pt idx="10500">
                  <c:v>3.6337696875007994</c:v>
                </c:pt>
                <c:pt idx="10501">
                  <c:v>3.6334246875007996</c:v>
                </c:pt>
                <c:pt idx="10502">
                  <c:v>3.6331012500000002</c:v>
                </c:pt>
                <c:pt idx="10503">
                  <c:v>3.6325324999999999</c:v>
                </c:pt>
                <c:pt idx="10504">
                  <c:v>3.6320021875007993</c:v>
                </c:pt>
                <c:pt idx="10505">
                  <c:v>3.6314934375007994</c:v>
                </c:pt>
                <c:pt idx="10506">
                  <c:v>3.6309893750016005</c:v>
                </c:pt>
                <c:pt idx="10507">
                  <c:v>3.6306190624992003</c:v>
                </c:pt>
                <c:pt idx="10508">
                  <c:v>3.6301931250016004</c:v>
                </c:pt>
                <c:pt idx="10509">
                  <c:v>3.6297865624992003</c:v>
                </c:pt>
                <c:pt idx="10510">
                  <c:v>3.6292571875007993</c:v>
                </c:pt>
                <c:pt idx="10511">
                  <c:v>3.6288562500000001</c:v>
                </c:pt>
                <c:pt idx="10512">
                  <c:v>3.6283671875007997</c:v>
                </c:pt>
                <c:pt idx="10513">
                  <c:v>3.6279743750016005</c:v>
                </c:pt>
                <c:pt idx="10514">
                  <c:v>3.6276056250016007</c:v>
                </c:pt>
                <c:pt idx="10515">
                  <c:v>3.6272587500000002</c:v>
                </c:pt>
                <c:pt idx="10516">
                  <c:v>3.6268628124992004</c:v>
                </c:pt>
                <c:pt idx="10517">
                  <c:v>3.6264712499999998</c:v>
                </c:pt>
                <c:pt idx="10518">
                  <c:v>3.6260481250016006</c:v>
                </c:pt>
                <c:pt idx="10519">
                  <c:v>3.6256490624992006</c:v>
                </c:pt>
                <c:pt idx="10520">
                  <c:v>3.6251962500000001</c:v>
                </c:pt>
                <c:pt idx="10521">
                  <c:v>3.624825</c:v>
                </c:pt>
                <c:pt idx="10522">
                  <c:v>3.6244193750016005</c:v>
                </c:pt>
                <c:pt idx="10523">
                  <c:v>3.62398</c:v>
                </c:pt>
                <c:pt idx="10524">
                  <c:v>3.6235537500000001</c:v>
                </c:pt>
                <c:pt idx="10525">
                  <c:v>3.62317125</c:v>
                </c:pt>
                <c:pt idx="10526">
                  <c:v>3.6227912500000001</c:v>
                </c:pt>
                <c:pt idx="10527">
                  <c:v>3.6224012499999998</c:v>
                </c:pt>
                <c:pt idx="10528">
                  <c:v>3.6220640624992004</c:v>
                </c:pt>
                <c:pt idx="10529">
                  <c:v>3.6216315624992004</c:v>
                </c:pt>
                <c:pt idx="10530">
                  <c:v>3.6211503124992004</c:v>
                </c:pt>
                <c:pt idx="10531">
                  <c:v>3.6207515624992004</c:v>
                </c:pt>
                <c:pt idx="10532">
                  <c:v>3.6204028124992007</c:v>
                </c:pt>
                <c:pt idx="10533">
                  <c:v>3.6200096875007994</c:v>
                </c:pt>
                <c:pt idx="10534">
                  <c:v>3.6196731250016008</c:v>
                </c:pt>
                <c:pt idx="10535">
                  <c:v>3.6193103124992003</c:v>
                </c:pt>
                <c:pt idx="10536">
                  <c:v>3.6189784375007994</c:v>
                </c:pt>
                <c:pt idx="10537">
                  <c:v>3.6185828124992003</c:v>
                </c:pt>
                <c:pt idx="10538">
                  <c:v>3.6181443750016005</c:v>
                </c:pt>
                <c:pt idx="10539">
                  <c:v>3.6178968750016005</c:v>
                </c:pt>
                <c:pt idx="10540">
                  <c:v>3.6174918750016007</c:v>
                </c:pt>
                <c:pt idx="10541">
                  <c:v>3.6171531250016007</c:v>
                </c:pt>
                <c:pt idx="10542">
                  <c:v>3.6168090624992004</c:v>
                </c:pt>
                <c:pt idx="10543">
                  <c:v>3.6164134375007997</c:v>
                </c:pt>
                <c:pt idx="10544">
                  <c:v>3.6161578124992007</c:v>
                </c:pt>
                <c:pt idx="10545">
                  <c:v>3.6160140624992003</c:v>
                </c:pt>
                <c:pt idx="10546">
                  <c:v>3.6159796875007997</c:v>
                </c:pt>
                <c:pt idx="10547">
                  <c:v>3.6163565624992007</c:v>
                </c:pt>
                <c:pt idx="10548">
                  <c:v>3.6166784375007994</c:v>
                </c:pt>
                <c:pt idx="10549">
                  <c:v>3.6167096875007996</c:v>
                </c:pt>
                <c:pt idx="10550">
                  <c:v>3.6170684375007993</c:v>
                </c:pt>
                <c:pt idx="10551">
                  <c:v>3.61743375</c:v>
                </c:pt>
                <c:pt idx="10552">
                  <c:v>3.6177859375007997</c:v>
                </c:pt>
                <c:pt idx="10553">
                  <c:v>3.6178168750016004</c:v>
                </c:pt>
                <c:pt idx="10554">
                  <c:v>3.6181756250016006</c:v>
                </c:pt>
                <c:pt idx="10555">
                  <c:v>3.6180712499999998</c:v>
                </c:pt>
                <c:pt idx="10556">
                  <c:v>3.6184406250016008</c:v>
                </c:pt>
                <c:pt idx="10557">
                  <c:v>3.6187796875007994</c:v>
                </c:pt>
                <c:pt idx="10558">
                  <c:v>3.6186634375007993</c:v>
                </c:pt>
                <c:pt idx="10559">
                  <c:v>3.6189818750016007</c:v>
                </c:pt>
                <c:pt idx="10560">
                  <c:v>3.6194184375007996</c:v>
                </c:pt>
                <c:pt idx="10561">
                  <c:v>3.6197515624992005</c:v>
                </c:pt>
                <c:pt idx="10562">
                  <c:v>3.6202974999999999</c:v>
                </c:pt>
                <c:pt idx="10563">
                  <c:v>3.6206706250016008</c:v>
                </c:pt>
                <c:pt idx="10564">
                  <c:v>3.6210809375007993</c:v>
                </c:pt>
                <c:pt idx="10565">
                  <c:v>3.6214249999999999</c:v>
                </c:pt>
                <c:pt idx="10566">
                  <c:v>3.6217549999999998</c:v>
                </c:pt>
                <c:pt idx="10567">
                  <c:v>3.6221609375007997</c:v>
                </c:pt>
                <c:pt idx="10568">
                  <c:v>3.6225078124992005</c:v>
                </c:pt>
                <c:pt idx="10569">
                  <c:v>3.62287625</c:v>
                </c:pt>
                <c:pt idx="10570">
                  <c:v>3.6232596875007994</c:v>
                </c:pt>
                <c:pt idx="10571">
                  <c:v>3.6228818750016005</c:v>
                </c:pt>
                <c:pt idx="10572">
                  <c:v>3.6225206250016004</c:v>
                </c:pt>
                <c:pt idx="10573">
                  <c:v>3.622125</c:v>
                </c:pt>
                <c:pt idx="10574">
                  <c:v>3.6217537499999999</c:v>
                </c:pt>
                <c:pt idx="10575">
                  <c:v>3.6221196875007995</c:v>
                </c:pt>
                <c:pt idx="10576">
                  <c:v>3.6225503124992007</c:v>
                </c:pt>
                <c:pt idx="10577">
                  <c:v>3.6229421875007994</c:v>
                </c:pt>
                <c:pt idx="10578">
                  <c:v>3.6234118750016004</c:v>
                </c:pt>
                <c:pt idx="10579">
                  <c:v>3.6238859375007997</c:v>
                </c:pt>
                <c:pt idx="10580">
                  <c:v>3.6242318750016005</c:v>
                </c:pt>
                <c:pt idx="10581">
                  <c:v>3.6246671875007994</c:v>
                </c:pt>
                <c:pt idx="10582">
                  <c:v>3.6250109375007993</c:v>
                </c:pt>
                <c:pt idx="10583">
                  <c:v>3.6253734375007993</c:v>
                </c:pt>
                <c:pt idx="10584">
                  <c:v>3.6258228124992007</c:v>
                </c:pt>
                <c:pt idx="10585">
                  <c:v>3.6261721875007993</c:v>
                </c:pt>
                <c:pt idx="10586">
                  <c:v>3.6265803124992004</c:v>
                </c:pt>
                <c:pt idx="10587">
                  <c:v>3.6269143750016006</c:v>
                </c:pt>
                <c:pt idx="10588">
                  <c:v>3.6269096875007993</c:v>
                </c:pt>
                <c:pt idx="10589">
                  <c:v>3.6268753124992004</c:v>
                </c:pt>
                <c:pt idx="10590">
                  <c:v>3.6272346875007995</c:v>
                </c:pt>
                <c:pt idx="10591">
                  <c:v>3.6275806250016007</c:v>
                </c:pt>
                <c:pt idx="10592">
                  <c:v>3.6279484375007995</c:v>
                </c:pt>
                <c:pt idx="10593">
                  <c:v>3.6283737500000002</c:v>
                </c:pt>
                <c:pt idx="10594">
                  <c:v>3.6288274999999999</c:v>
                </c:pt>
                <c:pt idx="10595">
                  <c:v>3.6291950000000002</c:v>
                </c:pt>
                <c:pt idx="10596">
                  <c:v>3.6296268750016005</c:v>
                </c:pt>
                <c:pt idx="10597">
                  <c:v>3.6299693750016004</c:v>
                </c:pt>
                <c:pt idx="10598">
                  <c:v>3.6303771875007995</c:v>
                </c:pt>
                <c:pt idx="10599">
                  <c:v>3.6308331250016006</c:v>
                </c:pt>
                <c:pt idx="10600">
                  <c:v>3.6312421875007996</c:v>
                </c:pt>
                <c:pt idx="10601">
                  <c:v>3.6315981250016005</c:v>
                </c:pt>
                <c:pt idx="10602">
                  <c:v>3.6319325</c:v>
                </c:pt>
                <c:pt idx="10603">
                  <c:v>3.6322706250016004</c:v>
                </c:pt>
                <c:pt idx="10604">
                  <c:v>3.6323768750016008</c:v>
                </c:pt>
                <c:pt idx="10605">
                  <c:v>3.6327218750016006</c:v>
                </c:pt>
                <c:pt idx="10606">
                  <c:v>3.6330781250016004</c:v>
                </c:pt>
                <c:pt idx="10607">
                  <c:v>3.6334403124992005</c:v>
                </c:pt>
                <c:pt idx="10608">
                  <c:v>3.6338193750016008</c:v>
                </c:pt>
                <c:pt idx="10609">
                  <c:v>3.6342059375007993</c:v>
                </c:pt>
                <c:pt idx="10610">
                  <c:v>3.6341959375007993</c:v>
                </c:pt>
                <c:pt idx="10611">
                  <c:v>3.6343443750016005</c:v>
                </c:pt>
                <c:pt idx="10612">
                  <c:v>3.6346631250016004</c:v>
                </c:pt>
                <c:pt idx="10613">
                  <c:v>3.6350150000000001</c:v>
                </c:pt>
                <c:pt idx="10614">
                  <c:v>3.6354165624992003</c:v>
                </c:pt>
                <c:pt idx="10615">
                  <c:v>3.6358259375007993</c:v>
                </c:pt>
                <c:pt idx="10616">
                  <c:v>3.6362171875007996</c:v>
                </c:pt>
                <c:pt idx="10617">
                  <c:v>3.6366428124992005</c:v>
                </c:pt>
                <c:pt idx="10618">
                  <c:v>3.6370381250016006</c:v>
                </c:pt>
                <c:pt idx="10619">
                  <c:v>3.6374365624992007</c:v>
                </c:pt>
                <c:pt idx="10620">
                  <c:v>3.637785</c:v>
                </c:pt>
                <c:pt idx="10621">
                  <c:v>3.6381715624992004</c:v>
                </c:pt>
                <c:pt idx="10622">
                  <c:v>3.6385778124992005</c:v>
                </c:pt>
                <c:pt idx="10623">
                  <c:v>3.6389225000000001</c:v>
                </c:pt>
                <c:pt idx="10624">
                  <c:v>3.6388643750016008</c:v>
                </c:pt>
                <c:pt idx="10625">
                  <c:v>3.6389125</c:v>
                </c:pt>
                <c:pt idx="10626">
                  <c:v>3.6392362500000002</c:v>
                </c:pt>
                <c:pt idx="10627">
                  <c:v>3.6395718750016006</c:v>
                </c:pt>
                <c:pt idx="10628">
                  <c:v>3.6399131250016006</c:v>
                </c:pt>
                <c:pt idx="10629">
                  <c:v>3.6403396875007994</c:v>
                </c:pt>
                <c:pt idx="10630">
                  <c:v>3.64070625</c:v>
                </c:pt>
                <c:pt idx="10631">
                  <c:v>3.6402587500000001</c:v>
                </c:pt>
                <c:pt idx="10632">
                  <c:v>3.6398178124992007</c:v>
                </c:pt>
                <c:pt idx="10633">
                  <c:v>3.6393309375007994</c:v>
                </c:pt>
                <c:pt idx="10634">
                  <c:v>3.6389609375007996</c:v>
                </c:pt>
                <c:pt idx="10635">
                  <c:v>3.6386171875007993</c:v>
                </c:pt>
                <c:pt idx="10636">
                  <c:v>3.6384212499999999</c:v>
                </c:pt>
                <c:pt idx="10637">
                  <c:v>3.6380790624992003</c:v>
                </c:pt>
                <c:pt idx="10638">
                  <c:v>3.6382024999999998</c:v>
                </c:pt>
                <c:pt idx="10639">
                  <c:v>3.6385293750016006</c:v>
                </c:pt>
                <c:pt idx="10640">
                  <c:v>3.6388859375007994</c:v>
                </c:pt>
                <c:pt idx="10641">
                  <c:v>3.6393115624992003</c:v>
                </c:pt>
                <c:pt idx="10642">
                  <c:v>3.6397703124992007</c:v>
                </c:pt>
                <c:pt idx="10643">
                  <c:v>3.6400921875007994</c:v>
                </c:pt>
                <c:pt idx="10644">
                  <c:v>3.640495</c:v>
                </c:pt>
                <c:pt idx="10645">
                  <c:v>3.6408415624992005</c:v>
                </c:pt>
                <c:pt idx="10646">
                  <c:v>3.6411656250016007</c:v>
                </c:pt>
                <c:pt idx="10647">
                  <c:v>3.6415721875007994</c:v>
                </c:pt>
                <c:pt idx="10648">
                  <c:v>3.6419275</c:v>
                </c:pt>
                <c:pt idx="10649">
                  <c:v>3.6423346875007994</c:v>
                </c:pt>
                <c:pt idx="10650">
                  <c:v>3.6426765624992004</c:v>
                </c:pt>
                <c:pt idx="10651">
                  <c:v>3.6430790624992007</c:v>
                </c:pt>
                <c:pt idx="10652">
                  <c:v>3.6434143750016004</c:v>
                </c:pt>
                <c:pt idx="10653">
                  <c:v>3.64381625</c:v>
                </c:pt>
                <c:pt idx="10654">
                  <c:v>3.6442581250016004</c:v>
                </c:pt>
                <c:pt idx="10655">
                  <c:v>3.6446440624992005</c:v>
                </c:pt>
                <c:pt idx="10656">
                  <c:v>3.6449646875007997</c:v>
                </c:pt>
                <c:pt idx="10657">
                  <c:v>3.64534</c:v>
                </c:pt>
                <c:pt idx="10658">
                  <c:v>3.64568</c:v>
                </c:pt>
                <c:pt idx="10659">
                  <c:v>3.6453525</c:v>
                </c:pt>
                <c:pt idx="10660">
                  <c:v>3.6449037500000001</c:v>
                </c:pt>
                <c:pt idx="10661">
                  <c:v>3.6445581250016006</c:v>
                </c:pt>
                <c:pt idx="10662">
                  <c:v>3.6443128124992006</c:v>
                </c:pt>
                <c:pt idx="10663">
                  <c:v>3.6443268750016005</c:v>
                </c:pt>
                <c:pt idx="10664">
                  <c:v>3.6443640624992004</c:v>
                </c:pt>
                <c:pt idx="10665">
                  <c:v>3.6440074999999998</c:v>
                </c:pt>
                <c:pt idx="10666">
                  <c:v>3.6436643750016007</c:v>
                </c:pt>
                <c:pt idx="10667">
                  <c:v>3.6432746875007993</c:v>
                </c:pt>
                <c:pt idx="10668">
                  <c:v>3.6430253124992005</c:v>
                </c:pt>
                <c:pt idx="10669">
                  <c:v>3.64344</c:v>
                </c:pt>
                <c:pt idx="10670">
                  <c:v>3.6437634375007995</c:v>
                </c:pt>
                <c:pt idx="10671">
                  <c:v>3.64412125</c:v>
                </c:pt>
                <c:pt idx="10672">
                  <c:v>3.6444549999999998</c:v>
                </c:pt>
                <c:pt idx="10673">
                  <c:v>3.6447815624992006</c:v>
                </c:pt>
                <c:pt idx="10674">
                  <c:v>3.6450184375007995</c:v>
                </c:pt>
                <c:pt idx="10675">
                  <c:v>3.6453956250016004</c:v>
                </c:pt>
                <c:pt idx="10676">
                  <c:v>3.6457596875007994</c:v>
                </c:pt>
                <c:pt idx="10677">
                  <c:v>3.6461450000000002</c:v>
                </c:pt>
                <c:pt idx="10678">
                  <c:v>3.6465621875007996</c:v>
                </c:pt>
                <c:pt idx="10679">
                  <c:v>3.6469396875007996</c:v>
                </c:pt>
                <c:pt idx="10680">
                  <c:v>3.6472971875007993</c:v>
                </c:pt>
                <c:pt idx="10681">
                  <c:v>3.6476821875007994</c:v>
                </c:pt>
                <c:pt idx="10682">
                  <c:v>3.6480581250016004</c:v>
                </c:pt>
                <c:pt idx="10683">
                  <c:v>3.6484284375007996</c:v>
                </c:pt>
                <c:pt idx="10684">
                  <c:v>3.6488225000000001</c:v>
                </c:pt>
                <c:pt idx="10685">
                  <c:v>3.6491640624992003</c:v>
                </c:pt>
                <c:pt idx="10686">
                  <c:v>3.6490271875007996</c:v>
                </c:pt>
                <c:pt idx="10687">
                  <c:v>3.6486874999999999</c:v>
                </c:pt>
                <c:pt idx="10688">
                  <c:v>3.6483656250016008</c:v>
                </c:pt>
                <c:pt idx="10689">
                  <c:v>3.6480899999999998</c:v>
                </c:pt>
                <c:pt idx="10690">
                  <c:v>3.6484556250016005</c:v>
                </c:pt>
                <c:pt idx="10691">
                  <c:v>3.6485431250016007</c:v>
                </c:pt>
                <c:pt idx="10692">
                  <c:v>3.6483012499999998</c:v>
                </c:pt>
                <c:pt idx="10693">
                  <c:v>3.6486184375007995</c:v>
                </c:pt>
                <c:pt idx="10694">
                  <c:v>3.6489953124992005</c:v>
                </c:pt>
                <c:pt idx="10695">
                  <c:v>3.6493521875007997</c:v>
                </c:pt>
                <c:pt idx="10696">
                  <c:v>3.6496865624992005</c:v>
                </c:pt>
                <c:pt idx="10697">
                  <c:v>3.6496193750016004</c:v>
                </c:pt>
                <c:pt idx="10698">
                  <c:v>3.6497034375007993</c:v>
                </c:pt>
                <c:pt idx="10699">
                  <c:v>3.6497625</c:v>
                </c:pt>
                <c:pt idx="10700">
                  <c:v>3.6494118750016007</c:v>
                </c:pt>
                <c:pt idx="10701">
                  <c:v>3.6493971875007993</c:v>
                </c:pt>
                <c:pt idx="10702">
                  <c:v>3.6498281250016005</c:v>
                </c:pt>
                <c:pt idx="10703">
                  <c:v>3.6501846875007997</c:v>
                </c:pt>
                <c:pt idx="10704">
                  <c:v>3.6506287500000001</c:v>
                </c:pt>
                <c:pt idx="10705">
                  <c:v>3.6509849999999999</c:v>
                </c:pt>
                <c:pt idx="10706">
                  <c:v>3.6513893750016004</c:v>
                </c:pt>
                <c:pt idx="10707">
                  <c:v>3.6517368750016006</c:v>
                </c:pt>
                <c:pt idx="10708">
                  <c:v>3.6520937500000001</c:v>
                </c:pt>
                <c:pt idx="10709">
                  <c:v>3.6524278124992007</c:v>
                </c:pt>
                <c:pt idx="10710">
                  <c:v>3.6529143750016004</c:v>
                </c:pt>
                <c:pt idx="10711">
                  <c:v>3.6532515624992006</c:v>
                </c:pt>
                <c:pt idx="10712">
                  <c:v>3.6536093750016008</c:v>
                </c:pt>
                <c:pt idx="10713">
                  <c:v>3.6531934375007995</c:v>
                </c:pt>
                <c:pt idx="10714">
                  <c:v>3.6528281250016006</c:v>
                </c:pt>
                <c:pt idx="10715">
                  <c:v>3.6526318750016005</c:v>
                </c:pt>
                <c:pt idx="10716">
                  <c:v>3.6524390624992007</c:v>
                </c:pt>
                <c:pt idx="10717">
                  <c:v>3.6523237499999999</c:v>
                </c:pt>
                <c:pt idx="10718">
                  <c:v>3.6526368750016007</c:v>
                </c:pt>
                <c:pt idx="10719">
                  <c:v>3.6528318750016004</c:v>
                </c:pt>
                <c:pt idx="10720">
                  <c:v>3.6526190624992005</c:v>
                </c:pt>
                <c:pt idx="10721">
                  <c:v>3.6527528124992004</c:v>
                </c:pt>
                <c:pt idx="10722">
                  <c:v>3.6531378124992004</c:v>
                </c:pt>
                <c:pt idx="10723">
                  <c:v>3.6535021875007994</c:v>
                </c:pt>
                <c:pt idx="10724">
                  <c:v>3.6539178124992007</c:v>
                </c:pt>
                <c:pt idx="10725">
                  <c:v>3.6536265624992006</c:v>
                </c:pt>
                <c:pt idx="10726">
                  <c:v>3.6533012500000002</c:v>
                </c:pt>
                <c:pt idx="10727">
                  <c:v>3.6529053124992004</c:v>
                </c:pt>
                <c:pt idx="10728">
                  <c:v>3.65250875</c:v>
                </c:pt>
                <c:pt idx="10729">
                  <c:v>3.6521362499999999</c:v>
                </c:pt>
                <c:pt idx="10730">
                  <c:v>3.6517471875007996</c:v>
                </c:pt>
                <c:pt idx="10731">
                  <c:v>3.6513618750016006</c:v>
                </c:pt>
                <c:pt idx="10732">
                  <c:v>3.6510362500000002</c:v>
                </c:pt>
                <c:pt idx="10733">
                  <c:v>3.6506834375007995</c:v>
                </c:pt>
                <c:pt idx="10734">
                  <c:v>3.6508184375007997</c:v>
                </c:pt>
                <c:pt idx="10735">
                  <c:v>3.6511537500000002</c:v>
                </c:pt>
                <c:pt idx="10736">
                  <c:v>3.6515359375007996</c:v>
                </c:pt>
                <c:pt idx="10737">
                  <c:v>3.6520043750016007</c:v>
                </c:pt>
                <c:pt idx="10738">
                  <c:v>3.6524025</c:v>
                </c:pt>
                <c:pt idx="10739">
                  <c:v>3.6527390624992004</c:v>
                </c:pt>
                <c:pt idx="10740">
                  <c:v>3.6530828124992003</c:v>
                </c:pt>
                <c:pt idx="10741">
                  <c:v>3.6534421875007994</c:v>
                </c:pt>
                <c:pt idx="10742">
                  <c:v>3.6537999999999999</c:v>
                </c:pt>
                <c:pt idx="10743">
                  <c:v>3.6541453124992005</c:v>
                </c:pt>
                <c:pt idx="10744">
                  <c:v>3.65449</c:v>
                </c:pt>
                <c:pt idx="10745">
                  <c:v>3.6548781250016007</c:v>
                </c:pt>
                <c:pt idx="10746">
                  <c:v>3.6552068750016007</c:v>
                </c:pt>
                <c:pt idx="10747">
                  <c:v>3.6555781250016004</c:v>
                </c:pt>
                <c:pt idx="10748">
                  <c:v>3.6559268750016005</c:v>
                </c:pt>
                <c:pt idx="10749">
                  <c:v>3.6563409375007994</c:v>
                </c:pt>
                <c:pt idx="10750">
                  <c:v>3.6565459375007996</c:v>
                </c:pt>
                <c:pt idx="10751">
                  <c:v>3.6566981250016006</c:v>
                </c:pt>
                <c:pt idx="10752">
                  <c:v>3.6563349999999999</c:v>
                </c:pt>
                <c:pt idx="10753">
                  <c:v>3.6559875000000002</c:v>
                </c:pt>
                <c:pt idx="10754">
                  <c:v>3.6562600000000001</c:v>
                </c:pt>
                <c:pt idx="10755">
                  <c:v>3.6565893750016008</c:v>
                </c:pt>
                <c:pt idx="10756">
                  <c:v>3.6569493750016004</c:v>
                </c:pt>
                <c:pt idx="10757">
                  <c:v>3.6573275000000001</c:v>
                </c:pt>
                <c:pt idx="10758">
                  <c:v>3.6571628124992004</c:v>
                </c:pt>
                <c:pt idx="10759">
                  <c:v>3.6567968750016004</c:v>
                </c:pt>
                <c:pt idx="10760">
                  <c:v>3.6564065624992006</c:v>
                </c:pt>
                <c:pt idx="10761">
                  <c:v>3.6559781250016008</c:v>
                </c:pt>
                <c:pt idx="10762">
                  <c:v>3.6556478124992005</c:v>
                </c:pt>
                <c:pt idx="10763">
                  <c:v>3.65513625</c:v>
                </c:pt>
                <c:pt idx="10764">
                  <c:v>3.6547756250016006</c:v>
                </c:pt>
                <c:pt idx="10765">
                  <c:v>3.6544075</c:v>
                </c:pt>
                <c:pt idx="10766">
                  <c:v>3.6540868750016005</c:v>
                </c:pt>
                <c:pt idx="10767">
                  <c:v>3.6544106250016006</c:v>
                </c:pt>
                <c:pt idx="10768">
                  <c:v>3.6547325000000002</c:v>
                </c:pt>
                <c:pt idx="10769">
                  <c:v>3.6550693750016006</c:v>
                </c:pt>
                <c:pt idx="10770">
                  <c:v>3.6554865624992003</c:v>
                </c:pt>
                <c:pt idx="10771">
                  <c:v>3.6558631250016007</c:v>
                </c:pt>
                <c:pt idx="10772">
                  <c:v>3.6562934375007994</c:v>
                </c:pt>
                <c:pt idx="10773">
                  <c:v>3.65671875</c:v>
                </c:pt>
                <c:pt idx="10774">
                  <c:v>3.6570534375007995</c:v>
                </c:pt>
                <c:pt idx="10775">
                  <c:v>3.6573909375007996</c:v>
                </c:pt>
                <c:pt idx="10776">
                  <c:v>3.6577828124992005</c:v>
                </c:pt>
                <c:pt idx="10777">
                  <c:v>3.6581446875007995</c:v>
                </c:pt>
                <c:pt idx="10778">
                  <c:v>3.6585296875007995</c:v>
                </c:pt>
                <c:pt idx="10779">
                  <c:v>3.6588565624992007</c:v>
                </c:pt>
                <c:pt idx="10780">
                  <c:v>3.6591868750016006</c:v>
                </c:pt>
                <c:pt idx="10781">
                  <c:v>3.6595228124992003</c:v>
                </c:pt>
                <c:pt idx="10782">
                  <c:v>3.6595234375007997</c:v>
                </c:pt>
                <c:pt idx="10783">
                  <c:v>3.6593337500000001</c:v>
                </c:pt>
                <c:pt idx="10784">
                  <c:v>3.6588987500000001</c:v>
                </c:pt>
                <c:pt idx="10785">
                  <c:v>3.6585718750016007</c:v>
                </c:pt>
                <c:pt idx="10786">
                  <c:v>3.6582462499999999</c:v>
                </c:pt>
                <c:pt idx="10787">
                  <c:v>3.6582709375007996</c:v>
                </c:pt>
                <c:pt idx="10788">
                  <c:v>3.6587053124992006</c:v>
                </c:pt>
                <c:pt idx="10789">
                  <c:v>3.6590687499999999</c:v>
                </c:pt>
                <c:pt idx="10790">
                  <c:v>3.6594393750016008</c:v>
                </c:pt>
                <c:pt idx="10791">
                  <c:v>3.6598115624992005</c:v>
                </c:pt>
                <c:pt idx="10792">
                  <c:v>3.6601712499999999</c:v>
                </c:pt>
                <c:pt idx="10793">
                  <c:v>3.6605387500000002</c:v>
                </c:pt>
                <c:pt idx="10794">
                  <c:v>3.6609259375007994</c:v>
                </c:pt>
                <c:pt idx="10795">
                  <c:v>3.6613250000000002</c:v>
                </c:pt>
                <c:pt idx="10796">
                  <c:v>3.6613381250016004</c:v>
                </c:pt>
                <c:pt idx="10797">
                  <c:v>3.6609143750016004</c:v>
                </c:pt>
                <c:pt idx="10798">
                  <c:v>3.6605631250016004</c:v>
                </c:pt>
                <c:pt idx="10799">
                  <c:v>3.6601859375007995</c:v>
                </c:pt>
                <c:pt idx="10800">
                  <c:v>3.6598568750016005</c:v>
                </c:pt>
                <c:pt idx="10801">
                  <c:v>3.6595028124992006</c:v>
                </c:pt>
                <c:pt idx="10802">
                  <c:v>3.65914625</c:v>
                </c:pt>
                <c:pt idx="10803">
                  <c:v>3.6587178124992006</c:v>
                </c:pt>
                <c:pt idx="10804">
                  <c:v>3.6585203124992005</c:v>
                </c:pt>
                <c:pt idx="10805">
                  <c:v>3.6581515624992007</c:v>
                </c:pt>
                <c:pt idx="10806">
                  <c:v>3.65776375</c:v>
                </c:pt>
                <c:pt idx="10807">
                  <c:v>3.6574175000000002</c:v>
                </c:pt>
                <c:pt idx="10808">
                  <c:v>3.6570031250016006</c:v>
                </c:pt>
                <c:pt idx="10809">
                  <c:v>3.6566450000000001</c:v>
                </c:pt>
                <c:pt idx="10810">
                  <c:v>3.6569915624992007</c:v>
                </c:pt>
                <c:pt idx="10811">
                  <c:v>3.6574087500000001</c:v>
                </c:pt>
                <c:pt idx="10812">
                  <c:v>3.6577828124992005</c:v>
                </c:pt>
                <c:pt idx="10813">
                  <c:v>3.6581468750016004</c:v>
                </c:pt>
                <c:pt idx="10814">
                  <c:v>3.6584971875007994</c:v>
                </c:pt>
                <c:pt idx="10815">
                  <c:v>3.6588793750016007</c:v>
                </c:pt>
                <c:pt idx="10816">
                  <c:v>3.6592090624992006</c:v>
                </c:pt>
                <c:pt idx="10817">
                  <c:v>3.6596424999999999</c:v>
                </c:pt>
                <c:pt idx="10818">
                  <c:v>3.6600565624992005</c:v>
                </c:pt>
                <c:pt idx="10819">
                  <c:v>3.6604521875007996</c:v>
                </c:pt>
                <c:pt idx="10820">
                  <c:v>3.6603124999999999</c:v>
                </c:pt>
                <c:pt idx="10821">
                  <c:v>3.6599028124992006</c:v>
                </c:pt>
                <c:pt idx="10822">
                  <c:v>3.659535</c:v>
                </c:pt>
                <c:pt idx="10823">
                  <c:v>3.6594324999999999</c:v>
                </c:pt>
                <c:pt idx="10824">
                  <c:v>3.6597959375007996</c:v>
                </c:pt>
                <c:pt idx="10825">
                  <c:v>3.6601465624992007</c:v>
                </c:pt>
                <c:pt idx="10826">
                  <c:v>3.6605112499999999</c:v>
                </c:pt>
                <c:pt idx="10827">
                  <c:v>3.6608631250016006</c:v>
                </c:pt>
                <c:pt idx="10828">
                  <c:v>3.6612450000000001</c:v>
                </c:pt>
                <c:pt idx="10829">
                  <c:v>3.6616018750016006</c:v>
                </c:pt>
                <c:pt idx="10830">
                  <c:v>3.6620550000000001</c:v>
                </c:pt>
                <c:pt idx="10831">
                  <c:v>3.6624478124992006</c:v>
                </c:pt>
                <c:pt idx="10832">
                  <c:v>3.6628731250016004</c:v>
                </c:pt>
                <c:pt idx="10833">
                  <c:v>3.6632793750016006</c:v>
                </c:pt>
                <c:pt idx="10834">
                  <c:v>3.6635459375007997</c:v>
                </c:pt>
                <c:pt idx="10835">
                  <c:v>3.6637209375007993</c:v>
                </c:pt>
                <c:pt idx="10836">
                  <c:v>3.6640831250016004</c:v>
                </c:pt>
                <c:pt idx="10837">
                  <c:v>3.6641281250016005</c:v>
                </c:pt>
                <c:pt idx="10838">
                  <c:v>3.6645025000000002</c:v>
                </c:pt>
                <c:pt idx="10839">
                  <c:v>3.6647071875007997</c:v>
                </c:pt>
                <c:pt idx="10840">
                  <c:v>3.6643509375007994</c:v>
                </c:pt>
                <c:pt idx="10841">
                  <c:v>3.6638999999999999</c:v>
                </c:pt>
                <c:pt idx="10842">
                  <c:v>3.6634831250016004</c:v>
                </c:pt>
                <c:pt idx="10843">
                  <c:v>3.6630615624992005</c:v>
                </c:pt>
                <c:pt idx="10844">
                  <c:v>3.6626243750016005</c:v>
                </c:pt>
                <c:pt idx="10845">
                  <c:v>3.6624968750016005</c:v>
                </c:pt>
                <c:pt idx="10846">
                  <c:v>3.6620696875007996</c:v>
                </c:pt>
                <c:pt idx="10847">
                  <c:v>3.66169375</c:v>
                </c:pt>
                <c:pt idx="10848">
                  <c:v>3.6618343750016007</c:v>
                </c:pt>
                <c:pt idx="10849">
                  <c:v>3.6614906250016004</c:v>
                </c:pt>
                <c:pt idx="10850">
                  <c:v>3.6611615624992004</c:v>
                </c:pt>
                <c:pt idx="10851">
                  <c:v>3.6610621875007996</c:v>
                </c:pt>
                <c:pt idx="10852">
                  <c:v>3.6614093750016008</c:v>
                </c:pt>
                <c:pt idx="10853">
                  <c:v>3.6618137499999999</c:v>
                </c:pt>
                <c:pt idx="10854">
                  <c:v>3.6622259375007995</c:v>
                </c:pt>
                <c:pt idx="10855">
                  <c:v>3.6626609375007995</c:v>
                </c:pt>
                <c:pt idx="10856">
                  <c:v>3.6630418750016007</c:v>
                </c:pt>
                <c:pt idx="10857">
                  <c:v>3.6634278124992004</c:v>
                </c:pt>
                <c:pt idx="10858">
                  <c:v>3.6638221875007995</c:v>
                </c:pt>
                <c:pt idx="10859">
                  <c:v>3.6642212500000002</c:v>
                </c:pt>
                <c:pt idx="10860">
                  <c:v>3.6646031250016007</c:v>
                </c:pt>
                <c:pt idx="10861">
                  <c:v>3.6649637500000001</c:v>
                </c:pt>
                <c:pt idx="10862">
                  <c:v>3.6653015624992005</c:v>
                </c:pt>
                <c:pt idx="10863">
                  <c:v>3.6656490624992006</c:v>
                </c:pt>
                <c:pt idx="10864">
                  <c:v>3.6659996875007996</c:v>
                </c:pt>
                <c:pt idx="10865">
                  <c:v>3.6661021875007993</c:v>
                </c:pt>
                <c:pt idx="10866">
                  <c:v>3.6658631250016005</c:v>
                </c:pt>
                <c:pt idx="10867">
                  <c:v>3.6660937499999999</c:v>
                </c:pt>
                <c:pt idx="10868">
                  <c:v>3.6657584375007994</c:v>
                </c:pt>
                <c:pt idx="10869">
                  <c:v>3.6655224999999998</c:v>
                </c:pt>
                <c:pt idx="10870">
                  <c:v>3.6653571875007995</c:v>
                </c:pt>
                <c:pt idx="10871">
                  <c:v>3.6649671875007996</c:v>
                </c:pt>
                <c:pt idx="10872">
                  <c:v>3.6645965624992005</c:v>
                </c:pt>
                <c:pt idx="10873">
                  <c:v>3.6642462500000001</c:v>
                </c:pt>
                <c:pt idx="10874">
                  <c:v>3.6638996875007996</c:v>
                </c:pt>
                <c:pt idx="10875">
                  <c:v>3.6635228124992003</c:v>
                </c:pt>
                <c:pt idx="10876">
                  <c:v>3.6631406250016005</c:v>
                </c:pt>
                <c:pt idx="10877">
                  <c:v>3.6627984375007996</c:v>
                </c:pt>
                <c:pt idx="10878">
                  <c:v>3.6624634375007994</c:v>
                </c:pt>
                <c:pt idx="10879">
                  <c:v>3.6620862500000002</c:v>
                </c:pt>
                <c:pt idx="10880">
                  <c:v>3.6622365624992006</c:v>
                </c:pt>
                <c:pt idx="10881">
                  <c:v>3.6626656250016008</c:v>
                </c:pt>
                <c:pt idx="10882">
                  <c:v>3.6630818750016005</c:v>
                </c:pt>
                <c:pt idx="10883">
                  <c:v>3.6634146875007993</c:v>
                </c:pt>
                <c:pt idx="10884">
                  <c:v>3.6637953124992007</c:v>
                </c:pt>
                <c:pt idx="10885">
                  <c:v>3.6641474999999999</c:v>
                </c:pt>
                <c:pt idx="10886">
                  <c:v>3.6645349999999999</c:v>
                </c:pt>
                <c:pt idx="10887">
                  <c:v>3.6649471875007995</c:v>
                </c:pt>
                <c:pt idx="10888">
                  <c:v>3.6653671875007996</c:v>
                </c:pt>
                <c:pt idx="10889">
                  <c:v>3.6657471875007994</c:v>
                </c:pt>
                <c:pt idx="10890">
                  <c:v>3.6661240624992004</c:v>
                </c:pt>
                <c:pt idx="10891">
                  <c:v>3.6662737500000002</c:v>
                </c:pt>
                <c:pt idx="10892">
                  <c:v>3.6659356250016004</c:v>
                </c:pt>
                <c:pt idx="10893">
                  <c:v>3.6658431250016004</c:v>
                </c:pt>
                <c:pt idx="10894">
                  <c:v>3.6654846875007996</c:v>
                </c:pt>
                <c:pt idx="10895">
                  <c:v>3.6650984375007996</c:v>
                </c:pt>
                <c:pt idx="10896">
                  <c:v>3.6651368750016005</c:v>
                </c:pt>
                <c:pt idx="10897">
                  <c:v>3.6653778124992007</c:v>
                </c:pt>
                <c:pt idx="10898">
                  <c:v>3.6657831250016004</c:v>
                </c:pt>
                <c:pt idx="10899">
                  <c:v>3.6661293750016006</c:v>
                </c:pt>
                <c:pt idx="10900">
                  <c:v>3.6664603124992006</c:v>
                </c:pt>
                <c:pt idx="10901">
                  <c:v>3.6668481250016005</c:v>
                </c:pt>
                <c:pt idx="10902">
                  <c:v>3.6672353124992005</c:v>
                </c:pt>
                <c:pt idx="10903">
                  <c:v>3.6676203124992006</c:v>
                </c:pt>
                <c:pt idx="10904">
                  <c:v>3.6680246875007994</c:v>
                </c:pt>
                <c:pt idx="10905">
                  <c:v>3.6683540624992004</c:v>
                </c:pt>
                <c:pt idx="10906">
                  <c:v>3.6686781250016005</c:v>
                </c:pt>
                <c:pt idx="10907">
                  <c:v>3.6690149999999999</c:v>
                </c:pt>
                <c:pt idx="10908">
                  <c:v>3.6685928124992007</c:v>
                </c:pt>
                <c:pt idx="10909">
                  <c:v>3.6682159375007997</c:v>
                </c:pt>
                <c:pt idx="10910">
                  <c:v>3.6677159375007995</c:v>
                </c:pt>
                <c:pt idx="10911">
                  <c:v>3.6671793750016004</c:v>
                </c:pt>
                <c:pt idx="10912">
                  <c:v>3.6666731250016005</c:v>
                </c:pt>
                <c:pt idx="10913">
                  <c:v>3.6660349999999999</c:v>
                </c:pt>
                <c:pt idx="10914">
                  <c:v>3.6655825000000002</c:v>
                </c:pt>
                <c:pt idx="10915">
                  <c:v>3.6651025000000002</c:v>
                </c:pt>
                <c:pt idx="10916">
                  <c:v>3.6647303124992003</c:v>
                </c:pt>
                <c:pt idx="10917">
                  <c:v>3.66467375</c:v>
                </c:pt>
                <c:pt idx="10918">
                  <c:v>3.6650506250016006</c:v>
                </c:pt>
                <c:pt idx="10919">
                  <c:v>3.6653806250016006</c:v>
                </c:pt>
                <c:pt idx="10920">
                  <c:v>3.66572875</c:v>
                </c:pt>
                <c:pt idx="10921">
                  <c:v>3.6660525000000002</c:v>
                </c:pt>
                <c:pt idx="10922">
                  <c:v>3.6663840624992003</c:v>
                </c:pt>
                <c:pt idx="10923">
                  <c:v>3.6667665624992005</c:v>
                </c:pt>
                <c:pt idx="10924">
                  <c:v>3.6671659375007994</c:v>
                </c:pt>
                <c:pt idx="10925">
                  <c:v>3.66755875</c:v>
                </c:pt>
                <c:pt idx="10926">
                  <c:v>3.6679021875007995</c:v>
                </c:pt>
                <c:pt idx="10927">
                  <c:v>3.6683621875007995</c:v>
                </c:pt>
                <c:pt idx="10928">
                  <c:v>3.6686953124992003</c:v>
                </c:pt>
                <c:pt idx="10929">
                  <c:v>3.6687456250016006</c:v>
                </c:pt>
                <c:pt idx="10930">
                  <c:v>3.6690718750016007</c:v>
                </c:pt>
                <c:pt idx="10931">
                  <c:v>3.6686909375007994</c:v>
                </c:pt>
                <c:pt idx="10932">
                  <c:v>3.6682887499999999</c:v>
                </c:pt>
                <c:pt idx="10933">
                  <c:v>3.6679415624992004</c:v>
                </c:pt>
                <c:pt idx="10934">
                  <c:v>3.6679521875007994</c:v>
                </c:pt>
                <c:pt idx="10935">
                  <c:v>3.6682521875007996</c:v>
                </c:pt>
                <c:pt idx="10936">
                  <c:v>3.6679784375007993</c:v>
                </c:pt>
                <c:pt idx="10937">
                  <c:v>3.6680837500000001</c:v>
                </c:pt>
                <c:pt idx="10938">
                  <c:v>3.6685609375007995</c:v>
                </c:pt>
                <c:pt idx="10939">
                  <c:v>3.6689212499999999</c:v>
                </c:pt>
                <c:pt idx="10940">
                  <c:v>3.6693068750016007</c:v>
                </c:pt>
                <c:pt idx="10941">
                  <c:v>3.6696856250016006</c:v>
                </c:pt>
                <c:pt idx="10942">
                  <c:v>3.6700503124992006</c:v>
                </c:pt>
                <c:pt idx="10943">
                  <c:v>3.6703871875007996</c:v>
                </c:pt>
                <c:pt idx="10944">
                  <c:v>3.6707637499999999</c:v>
                </c:pt>
                <c:pt idx="10945">
                  <c:v>3.67118375</c:v>
                </c:pt>
                <c:pt idx="10946">
                  <c:v>3.6715287499999998</c:v>
                </c:pt>
                <c:pt idx="10947">
                  <c:v>3.6718587500000002</c:v>
                </c:pt>
                <c:pt idx="10948">
                  <c:v>3.6715365624992007</c:v>
                </c:pt>
                <c:pt idx="10949">
                  <c:v>3.6711862499999999</c:v>
                </c:pt>
                <c:pt idx="10950">
                  <c:v>3.6708653124992003</c:v>
                </c:pt>
                <c:pt idx="10951">
                  <c:v>3.6705228124992004</c:v>
                </c:pt>
                <c:pt idx="10952">
                  <c:v>3.6705006250016008</c:v>
                </c:pt>
                <c:pt idx="10953">
                  <c:v>3.6705928124992004</c:v>
                </c:pt>
                <c:pt idx="10954">
                  <c:v>3.6702234375007996</c:v>
                </c:pt>
                <c:pt idx="10955">
                  <c:v>3.6697753124992003</c:v>
                </c:pt>
                <c:pt idx="10956">
                  <c:v>3.6696240624992007</c:v>
                </c:pt>
                <c:pt idx="10957">
                  <c:v>3.6696912500000001</c:v>
                </c:pt>
                <c:pt idx="10958">
                  <c:v>3.6696184375007994</c:v>
                </c:pt>
                <c:pt idx="10959">
                  <c:v>3.6697743750016008</c:v>
                </c:pt>
                <c:pt idx="10960">
                  <c:v>3.6700587499999999</c:v>
                </c:pt>
                <c:pt idx="10961">
                  <c:v>3.6703937500000001</c:v>
                </c:pt>
                <c:pt idx="10962">
                  <c:v>3.6704775000000001</c:v>
                </c:pt>
                <c:pt idx="10963">
                  <c:v>3.6708353124992006</c:v>
                </c:pt>
                <c:pt idx="10964">
                  <c:v>3.6712137500000002</c:v>
                </c:pt>
                <c:pt idx="10965">
                  <c:v>3.6715728124992006</c:v>
                </c:pt>
                <c:pt idx="10966">
                  <c:v>3.6720106250016005</c:v>
                </c:pt>
                <c:pt idx="10967">
                  <c:v>3.6723940624992006</c:v>
                </c:pt>
                <c:pt idx="10968">
                  <c:v>3.6727731250016005</c:v>
                </c:pt>
                <c:pt idx="10969">
                  <c:v>3.6731981250016004</c:v>
                </c:pt>
                <c:pt idx="10970">
                  <c:v>3.6735659375007996</c:v>
                </c:pt>
                <c:pt idx="10971">
                  <c:v>3.6738871875007995</c:v>
                </c:pt>
                <c:pt idx="10972">
                  <c:v>3.6742187500000001</c:v>
                </c:pt>
                <c:pt idx="10973">
                  <c:v>3.6745587500000001</c:v>
                </c:pt>
                <c:pt idx="10974">
                  <c:v>3.6746731250016005</c:v>
                </c:pt>
                <c:pt idx="10975">
                  <c:v>3.6743134375007993</c:v>
                </c:pt>
                <c:pt idx="10976">
                  <c:v>3.6739262500000001</c:v>
                </c:pt>
                <c:pt idx="10977">
                  <c:v>3.6734828124992007</c:v>
                </c:pt>
                <c:pt idx="10978">
                  <c:v>3.6731159375007993</c:v>
                </c:pt>
                <c:pt idx="10979">
                  <c:v>3.6727168750016004</c:v>
                </c:pt>
                <c:pt idx="10980">
                  <c:v>3.6724950000000001</c:v>
                </c:pt>
                <c:pt idx="10981">
                  <c:v>3.6728290624992006</c:v>
                </c:pt>
                <c:pt idx="10982">
                  <c:v>3.6732024999999999</c:v>
                </c:pt>
                <c:pt idx="10983">
                  <c:v>3.6735240624992005</c:v>
                </c:pt>
                <c:pt idx="10984">
                  <c:v>3.6738946875007996</c:v>
                </c:pt>
                <c:pt idx="10985">
                  <c:v>3.6736599999999999</c:v>
                </c:pt>
                <c:pt idx="10986">
                  <c:v>3.6737625</c:v>
                </c:pt>
                <c:pt idx="10987">
                  <c:v>3.6741634375007997</c:v>
                </c:pt>
                <c:pt idx="10988">
                  <c:v>3.6745334375007994</c:v>
                </c:pt>
                <c:pt idx="10989">
                  <c:v>3.6748593750016005</c:v>
                </c:pt>
                <c:pt idx="10990">
                  <c:v>3.6749578124992004</c:v>
                </c:pt>
                <c:pt idx="10991">
                  <c:v>3.6745912500000002</c:v>
                </c:pt>
                <c:pt idx="10992">
                  <c:v>3.6743462500000001</c:v>
                </c:pt>
                <c:pt idx="10993">
                  <c:v>3.6746684375007996</c:v>
                </c:pt>
                <c:pt idx="10994">
                  <c:v>3.6748306250016007</c:v>
                </c:pt>
                <c:pt idx="10995">
                  <c:v>3.6744765624992004</c:v>
                </c:pt>
                <c:pt idx="10996">
                  <c:v>3.6741168750016007</c:v>
                </c:pt>
                <c:pt idx="10997">
                  <c:v>3.6736890624992005</c:v>
                </c:pt>
                <c:pt idx="10998">
                  <c:v>3.6733478124992005</c:v>
                </c:pt>
                <c:pt idx="10999">
                  <c:v>3.6729784375007997</c:v>
                </c:pt>
                <c:pt idx="11000">
                  <c:v>3.6726437500000002</c:v>
                </c:pt>
                <c:pt idx="11001">
                  <c:v>3.6722959375007993</c:v>
                </c:pt>
                <c:pt idx="11002">
                  <c:v>3.6719640624992005</c:v>
                </c:pt>
                <c:pt idx="11003">
                  <c:v>3.6715918750016008</c:v>
                </c:pt>
                <c:pt idx="11004">
                  <c:v>3.6712131250016005</c:v>
                </c:pt>
                <c:pt idx="11005">
                  <c:v>3.6715734375007996</c:v>
                </c:pt>
                <c:pt idx="11006">
                  <c:v>3.6719075000000001</c:v>
                </c:pt>
                <c:pt idx="11007">
                  <c:v>3.6722299999999999</c:v>
                </c:pt>
                <c:pt idx="11008">
                  <c:v>3.6725918750016007</c:v>
                </c:pt>
                <c:pt idx="11009">
                  <c:v>3.6729490624992005</c:v>
                </c:pt>
                <c:pt idx="11010">
                  <c:v>3.6733209375007996</c:v>
                </c:pt>
                <c:pt idx="11011">
                  <c:v>3.6736884375007994</c:v>
                </c:pt>
                <c:pt idx="11012">
                  <c:v>3.6740993750016004</c:v>
                </c:pt>
                <c:pt idx="11013">
                  <c:v>3.6744828124992006</c:v>
                </c:pt>
                <c:pt idx="11014">
                  <c:v>3.6748321875007997</c:v>
                </c:pt>
                <c:pt idx="11015">
                  <c:v>3.6752346875007995</c:v>
                </c:pt>
                <c:pt idx="11016">
                  <c:v>3.6755781250016004</c:v>
                </c:pt>
                <c:pt idx="11017">
                  <c:v>3.6755278124992006</c:v>
                </c:pt>
                <c:pt idx="11018">
                  <c:v>3.67547625</c:v>
                </c:pt>
                <c:pt idx="11019">
                  <c:v>3.6752306250016007</c:v>
                </c:pt>
                <c:pt idx="11020">
                  <c:v>3.6748400000000001</c:v>
                </c:pt>
                <c:pt idx="11021">
                  <c:v>3.6744143750016005</c:v>
                </c:pt>
                <c:pt idx="11022">
                  <c:v>3.6745187499999998</c:v>
                </c:pt>
                <c:pt idx="11023">
                  <c:v>3.6746218750016006</c:v>
                </c:pt>
                <c:pt idx="11024">
                  <c:v>3.6744771875007993</c:v>
                </c:pt>
                <c:pt idx="11025">
                  <c:v>3.6748053124992004</c:v>
                </c:pt>
                <c:pt idx="11026">
                  <c:v>3.6751274999999999</c:v>
                </c:pt>
                <c:pt idx="11027">
                  <c:v>3.6754853124992004</c:v>
                </c:pt>
                <c:pt idx="11028">
                  <c:v>3.6758646875007996</c:v>
                </c:pt>
                <c:pt idx="11029">
                  <c:v>3.6763290624992004</c:v>
                </c:pt>
                <c:pt idx="11030">
                  <c:v>3.6766587500000001</c:v>
                </c:pt>
                <c:pt idx="11031">
                  <c:v>3.6769978124992004</c:v>
                </c:pt>
                <c:pt idx="11032">
                  <c:v>3.6773781250016007</c:v>
                </c:pt>
                <c:pt idx="11033">
                  <c:v>3.6777128124992005</c:v>
                </c:pt>
                <c:pt idx="11034">
                  <c:v>3.6773440624992006</c:v>
                </c:pt>
                <c:pt idx="11035">
                  <c:v>3.6769781250016007</c:v>
                </c:pt>
                <c:pt idx="11036">
                  <c:v>3.6765003124992006</c:v>
                </c:pt>
                <c:pt idx="11037">
                  <c:v>3.6761128124992006</c:v>
                </c:pt>
                <c:pt idx="11038">
                  <c:v>3.6757384375007995</c:v>
                </c:pt>
                <c:pt idx="11039">
                  <c:v>3.6753643750016005</c:v>
                </c:pt>
                <c:pt idx="11040">
                  <c:v>3.6754665624992007</c:v>
                </c:pt>
                <c:pt idx="11041">
                  <c:v>3.6758459375007995</c:v>
                </c:pt>
                <c:pt idx="11042">
                  <c:v>3.6762312499999998</c:v>
                </c:pt>
                <c:pt idx="11043">
                  <c:v>3.6766740624992007</c:v>
                </c:pt>
                <c:pt idx="11044">
                  <c:v>3.6770340624992004</c:v>
                </c:pt>
                <c:pt idx="11045">
                  <c:v>3.6773578124992006</c:v>
                </c:pt>
                <c:pt idx="11046">
                  <c:v>3.6777487500000001</c:v>
                </c:pt>
                <c:pt idx="11047">
                  <c:v>3.6781362500000001</c:v>
                </c:pt>
                <c:pt idx="11048">
                  <c:v>3.6784665624992003</c:v>
                </c:pt>
                <c:pt idx="11049">
                  <c:v>3.6788478124992006</c:v>
                </c:pt>
                <c:pt idx="11050">
                  <c:v>3.6791887499999998</c:v>
                </c:pt>
                <c:pt idx="11051">
                  <c:v>3.6795615624992006</c:v>
                </c:pt>
                <c:pt idx="11052">
                  <c:v>3.6799149999999998</c:v>
                </c:pt>
                <c:pt idx="11053">
                  <c:v>3.6802359375007994</c:v>
                </c:pt>
                <c:pt idx="11054">
                  <c:v>3.6801699999999999</c:v>
                </c:pt>
                <c:pt idx="11055">
                  <c:v>3.6798428124992006</c:v>
                </c:pt>
                <c:pt idx="11056">
                  <c:v>3.6795100000000001</c:v>
                </c:pt>
                <c:pt idx="11057">
                  <c:v>3.67910125</c:v>
                </c:pt>
                <c:pt idx="11058">
                  <c:v>3.6786909375007997</c:v>
                </c:pt>
                <c:pt idx="11059">
                  <c:v>3.6782559375007997</c:v>
                </c:pt>
                <c:pt idx="11060">
                  <c:v>3.6778</c:v>
                </c:pt>
                <c:pt idx="11061">
                  <c:v>3.6774746875007995</c:v>
                </c:pt>
                <c:pt idx="11062">
                  <c:v>3.6771275000000001</c:v>
                </c:pt>
                <c:pt idx="11063">
                  <c:v>3.6769693750016006</c:v>
                </c:pt>
                <c:pt idx="11064">
                  <c:v>3.6769621875007994</c:v>
                </c:pt>
                <c:pt idx="11065">
                  <c:v>3.6772903124992005</c:v>
                </c:pt>
                <c:pt idx="11066">
                  <c:v>3.6776300000000002</c:v>
                </c:pt>
                <c:pt idx="11067">
                  <c:v>3.6777281250016007</c:v>
                </c:pt>
                <c:pt idx="11068">
                  <c:v>3.6777924999999998</c:v>
                </c:pt>
                <c:pt idx="11069">
                  <c:v>3.6780218750016007</c:v>
                </c:pt>
                <c:pt idx="11070">
                  <c:v>3.6776906250016004</c:v>
                </c:pt>
                <c:pt idx="11071">
                  <c:v>3.6775640624992003</c:v>
                </c:pt>
                <c:pt idx="11072">
                  <c:v>3.6778959375007996</c:v>
                </c:pt>
                <c:pt idx="11073">
                  <c:v>3.6782556250016007</c:v>
                </c:pt>
                <c:pt idx="11074">
                  <c:v>3.6786243750016006</c:v>
                </c:pt>
                <c:pt idx="11075">
                  <c:v>3.6783628124992007</c:v>
                </c:pt>
                <c:pt idx="11076">
                  <c:v>3.6787059375007995</c:v>
                </c:pt>
                <c:pt idx="11077">
                  <c:v>3.6790912499999999</c:v>
                </c:pt>
                <c:pt idx="11078">
                  <c:v>3.6792993750016008</c:v>
                </c:pt>
                <c:pt idx="11079">
                  <c:v>3.6791040624992006</c:v>
                </c:pt>
                <c:pt idx="11080">
                  <c:v>3.6794393750016008</c:v>
                </c:pt>
                <c:pt idx="11081">
                  <c:v>3.6796246875007994</c:v>
                </c:pt>
                <c:pt idx="11082">
                  <c:v>3.6796678124992006</c:v>
                </c:pt>
                <c:pt idx="11083">
                  <c:v>3.6800606250016008</c:v>
                </c:pt>
                <c:pt idx="11084">
                  <c:v>3.6803931250016007</c:v>
                </c:pt>
                <c:pt idx="11085">
                  <c:v>3.6807315624992003</c:v>
                </c:pt>
                <c:pt idx="11086">
                  <c:v>3.6804806250016004</c:v>
                </c:pt>
                <c:pt idx="11087">
                  <c:v>3.6802565624992005</c:v>
                </c:pt>
                <c:pt idx="11088">
                  <c:v>3.6800234375007994</c:v>
                </c:pt>
                <c:pt idx="11089">
                  <c:v>3.6796943750016005</c:v>
                </c:pt>
                <c:pt idx="11090">
                  <c:v>3.6796240624992005</c:v>
                </c:pt>
                <c:pt idx="11091">
                  <c:v>3.6798453124992005</c:v>
                </c:pt>
                <c:pt idx="11092">
                  <c:v>3.6801781250016008</c:v>
                </c:pt>
                <c:pt idx="11093">
                  <c:v>3.6805281250016004</c:v>
                </c:pt>
                <c:pt idx="11094">
                  <c:v>3.6808503124992007</c:v>
                </c:pt>
                <c:pt idx="11095">
                  <c:v>3.6811884375007997</c:v>
                </c:pt>
                <c:pt idx="11096">
                  <c:v>3.6815121875007994</c:v>
                </c:pt>
                <c:pt idx="11097">
                  <c:v>3.6816215624992004</c:v>
                </c:pt>
                <c:pt idx="11098">
                  <c:v>3.6812765624992005</c:v>
                </c:pt>
                <c:pt idx="11099">
                  <c:v>3.6808918750016004</c:v>
                </c:pt>
                <c:pt idx="11100">
                  <c:v>3.6804778124992006</c:v>
                </c:pt>
                <c:pt idx="11101">
                  <c:v>3.6801131250016006</c:v>
                </c:pt>
                <c:pt idx="11102">
                  <c:v>3.6797399999999998</c:v>
                </c:pt>
                <c:pt idx="11103">
                  <c:v>3.6793637499999998</c:v>
                </c:pt>
                <c:pt idx="11104">
                  <c:v>3.6790006250016005</c:v>
                </c:pt>
                <c:pt idx="11105">
                  <c:v>3.6786359375007995</c:v>
                </c:pt>
                <c:pt idx="11106">
                  <c:v>3.6782931250016007</c:v>
                </c:pt>
                <c:pt idx="11107">
                  <c:v>3.6782734375007995</c:v>
                </c:pt>
                <c:pt idx="11108">
                  <c:v>3.6786325</c:v>
                </c:pt>
                <c:pt idx="11109">
                  <c:v>3.6789840624992003</c:v>
                </c:pt>
                <c:pt idx="11110">
                  <c:v>3.6793584375007997</c:v>
                </c:pt>
                <c:pt idx="11111">
                  <c:v>3.6796821875007995</c:v>
                </c:pt>
                <c:pt idx="11112">
                  <c:v>3.6800074999999999</c:v>
                </c:pt>
                <c:pt idx="11113">
                  <c:v>3.6803906250016007</c:v>
                </c:pt>
                <c:pt idx="11114">
                  <c:v>3.6808653124992006</c:v>
                </c:pt>
                <c:pt idx="11115">
                  <c:v>3.6812499999999999</c:v>
                </c:pt>
                <c:pt idx="11116">
                  <c:v>3.6816768750016005</c:v>
                </c:pt>
                <c:pt idx="11117">
                  <c:v>3.6821121875007994</c:v>
                </c:pt>
                <c:pt idx="11118">
                  <c:v>3.6824771875007993</c:v>
                </c:pt>
                <c:pt idx="11119">
                  <c:v>3.6828365624992006</c:v>
                </c:pt>
                <c:pt idx="11120">
                  <c:v>3.6831693750016008</c:v>
                </c:pt>
                <c:pt idx="11121">
                  <c:v>3.6835737499999999</c:v>
                </c:pt>
                <c:pt idx="11122">
                  <c:v>3.6838984375007997</c:v>
                </c:pt>
                <c:pt idx="11123">
                  <c:v>3.6835368750016007</c:v>
                </c:pt>
                <c:pt idx="11124">
                  <c:v>3.6831968750016006</c:v>
                </c:pt>
                <c:pt idx="11125">
                  <c:v>3.6829571875007994</c:v>
                </c:pt>
                <c:pt idx="11126">
                  <c:v>3.6832559375007996</c:v>
                </c:pt>
                <c:pt idx="11127">
                  <c:v>3.6836190624992007</c:v>
                </c:pt>
                <c:pt idx="11128">
                  <c:v>3.6832340624992006</c:v>
                </c:pt>
                <c:pt idx="11129">
                  <c:v>3.6828687499999999</c:v>
                </c:pt>
                <c:pt idx="11130">
                  <c:v>3.6824040624992005</c:v>
                </c:pt>
                <c:pt idx="11131">
                  <c:v>3.6819284375007997</c:v>
                </c:pt>
                <c:pt idx="11132">
                  <c:v>3.6815975000000001</c:v>
                </c:pt>
                <c:pt idx="11133">
                  <c:v>3.6811315624992007</c:v>
                </c:pt>
                <c:pt idx="11134">
                  <c:v>3.6807425</c:v>
                </c:pt>
                <c:pt idx="11135">
                  <c:v>3.6803040624992005</c:v>
                </c:pt>
                <c:pt idx="11136">
                  <c:v>3.6801059375007994</c:v>
                </c:pt>
                <c:pt idx="11137">
                  <c:v>3.6802884375007996</c:v>
                </c:pt>
                <c:pt idx="11138">
                  <c:v>3.6800868750016007</c:v>
                </c:pt>
                <c:pt idx="11139">
                  <c:v>3.6804206250016005</c:v>
                </c:pt>
                <c:pt idx="11140">
                  <c:v>3.6807756250016004</c:v>
                </c:pt>
                <c:pt idx="11141">
                  <c:v>3.6811281250016008</c:v>
                </c:pt>
                <c:pt idx="11142">
                  <c:v>3.6814868750016005</c:v>
                </c:pt>
                <c:pt idx="11143">
                  <c:v>3.6815725000000001</c:v>
                </c:pt>
                <c:pt idx="11144">
                  <c:v>3.6819165624992003</c:v>
                </c:pt>
                <c:pt idx="11145">
                  <c:v>3.6823703124992004</c:v>
                </c:pt>
                <c:pt idx="11146">
                  <c:v>3.6827281250016006</c:v>
                </c:pt>
                <c:pt idx="11147">
                  <c:v>3.6830565624992007</c:v>
                </c:pt>
                <c:pt idx="11148">
                  <c:v>3.6834321875007996</c:v>
                </c:pt>
                <c:pt idx="11149">
                  <c:v>3.6838909375007995</c:v>
                </c:pt>
                <c:pt idx="11150">
                  <c:v>3.6842450000000002</c:v>
                </c:pt>
                <c:pt idx="11151">
                  <c:v>3.6846059375007996</c:v>
                </c:pt>
                <c:pt idx="11152">
                  <c:v>3.6850743750016006</c:v>
                </c:pt>
                <c:pt idx="11153">
                  <c:v>3.6854071875007994</c:v>
                </c:pt>
                <c:pt idx="11154">
                  <c:v>3.6857368750016004</c:v>
                </c:pt>
                <c:pt idx="11155">
                  <c:v>3.6853631250016008</c:v>
                </c:pt>
                <c:pt idx="11156">
                  <c:v>3.6849921875007996</c:v>
                </c:pt>
                <c:pt idx="11157">
                  <c:v>3.6848759375007996</c:v>
                </c:pt>
                <c:pt idx="11158">
                  <c:v>3.6844968750016007</c:v>
                </c:pt>
                <c:pt idx="11159">
                  <c:v>3.6841443750016007</c:v>
                </c:pt>
                <c:pt idx="11160">
                  <c:v>3.6837168750016005</c:v>
                </c:pt>
                <c:pt idx="11161">
                  <c:v>3.6833775000000002</c:v>
                </c:pt>
                <c:pt idx="11162">
                  <c:v>3.6830153124992004</c:v>
                </c:pt>
                <c:pt idx="11163">
                  <c:v>3.6826706250016006</c:v>
                </c:pt>
                <c:pt idx="11164">
                  <c:v>3.6826606250016005</c:v>
                </c:pt>
                <c:pt idx="11165">
                  <c:v>3.6829415624992006</c:v>
                </c:pt>
                <c:pt idx="11166">
                  <c:v>3.6832790624992007</c:v>
                </c:pt>
                <c:pt idx="11167">
                  <c:v>3.6835881250016005</c:v>
                </c:pt>
                <c:pt idx="11168">
                  <c:v>3.6836859375007993</c:v>
                </c:pt>
                <c:pt idx="11169">
                  <c:v>3.6838468750016005</c:v>
                </c:pt>
                <c:pt idx="11170">
                  <c:v>3.6837650000000002</c:v>
                </c:pt>
                <c:pt idx="11171">
                  <c:v>3.6842009375007994</c:v>
                </c:pt>
                <c:pt idx="11172">
                  <c:v>3.6845690624992007</c:v>
                </c:pt>
                <c:pt idx="11173">
                  <c:v>3.6848928124992004</c:v>
                </c:pt>
                <c:pt idx="11174">
                  <c:v>3.6852203124992005</c:v>
                </c:pt>
                <c:pt idx="11175">
                  <c:v>3.6856096875007993</c:v>
                </c:pt>
                <c:pt idx="11176">
                  <c:v>3.6859481250016004</c:v>
                </c:pt>
                <c:pt idx="11177">
                  <c:v>3.6862865624992005</c:v>
                </c:pt>
                <c:pt idx="11178">
                  <c:v>3.6866890624992004</c:v>
                </c:pt>
                <c:pt idx="11179">
                  <c:v>3.6870303124992003</c:v>
                </c:pt>
                <c:pt idx="11180">
                  <c:v>3.6874059375007997</c:v>
                </c:pt>
                <c:pt idx="11181">
                  <c:v>3.6872975000000001</c:v>
                </c:pt>
                <c:pt idx="11182">
                  <c:v>3.6869396875007996</c:v>
                </c:pt>
                <c:pt idx="11183">
                  <c:v>3.6865334375007994</c:v>
                </c:pt>
                <c:pt idx="11184">
                  <c:v>3.6862768750016004</c:v>
                </c:pt>
                <c:pt idx="11185">
                  <c:v>3.6863790624992006</c:v>
                </c:pt>
                <c:pt idx="11186">
                  <c:v>3.6867581250016004</c:v>
                </c:pt>
                <c:pt idx="11187">
                  <c:v>3.6871434375007994</c:v>
                </c:pt>
                <c:pt idx="11188">
                  <c:v>3.6870878124992004</c:v>
                </c:pt>
                <c:pt idx="11189">
                  <c:v>3.6867053124992006</c:v>
                </c:pt>
                <c:pt idx="11190">
                  <c:v>3.6862443750016007</c:v>
                </c:pt>
                <c:pt idx="11191">
                  <c:v>3.6861487500000001</c:v>
                </c:pt>
                <c:pt idx="11192">
                  <c:v>3.6861665624992006</c:v>
                </c:pt>
                <c:pt idx="11193">
                  <c:v>3.6860156250016005</c:v>
                </c:pt>
                <c:pt idx="11194">
                  <c:v>3.6863700000000001</c:v>
                </c:pt>
                <c:pt idx="11195">
                  <c:v>3.6867146875007997</c:v>
                </c:pt>
                <c:pt idx="11196">
                  <c:v>3.6868915624992007</c:v>
                </c:pt>
                <c:pt idx="11197">
                  <c:v>3.6872184375007997</c:v>
                </c:pt>
                <c:pt idx="11198">
                  <c:v>3.6875653124992005</c:v>
                </c:pt>
                <c:pt idx="11199">
                  <c:v>3.6879546875007994</c:v>
                </c:pt>
                <c:pt idx="11200">
                  <c:v>3.6883243750016006</c:v>
                </c:pt>
                <c:pt idx="11201">
                  <c:v>3.6886759375007996</c:v>
                </c:pt>
                <c:pt idx="11202">
                  <c:v>3.68906</c:v>
                </c:pt>
                <c:pt idx="11203">
                  <c:v>3.6893856250016004</c:v>
                </c:pt>
                <c:pt idx="11204">
                  <c:v>3.6892718750016007</c:v>
                </c:pt>
                <c:pt idx="11205">
                  <c:v>3.6888646875007995</c:v>
                </c:pt>
                <c:pt idx="11206">
                  <c:v>3.6884053124992007</c:v>
                </c:pt>
                <c:pt idx="11207">
                  <c:v>3.6880631250016007</c:v>
                </c:pt>
                <c:pt idx="11208">
                  <c:v>3.6876187499999999</c:v>
                </c:pt>
                <c:pt idx="11209">
                  <c:v>3.6871990624992006</c:v>
                </c:pt>
                <c:pt idx="11210">
                  <c:v>3.6868471875007995</c:v>
                </c:pt>
                <c:pt idx="11211">
                  <c:v>3.686455</c:v>
                </c:pt>
                <c:pt idx="11212">
                  <c:v>3.6860918750016007</c:v>
                </c:pt>
                <c:pt idx="11213">
                  <c:v>3.6860890624992004</c:v>
                </c:pt>
                <c:pt idx="11214">
                  <c:v>3.6864553124992003</c:v>
                </c:pt>
                <c:pt idx="11215">
                  <c:v>3.6868506250016004</c:v>
                </c:pt>
                <c:pt idx="11216">
                  <c:v>3.6871806250016004</c:v>
                </c:pt>
                <c:pt idx="11217">
                  <c:v>3.6875771875007994</c:v>
                </c:pt>
                <c:pt idx="11218">
                  <c:v>3.6879096875007993</c:v>
                </c:pt>
                <c:pt idx="11219">
                  <c:v>3.6882662499999999</c:v>
                </c:pt>
                <c:pt idx="11220">
                  <c:v>3.6886946875007993</c:v>
                </c:pt>
                <c:pt idx="11221">
                  <c:v>3.6890184375007995</c:v>
                </c:pt>
                <c:pt idx="11222">
                  <c:v>3.6894087500000001</c:v>
                </c:pt>
                <c:pt idx="11223">
                  <c:v>3.6895890624992007</c:v>
                </c:pt>
                <c:pt idx="11224">
                  <c:v>3.6897909375007996</c:v>
                </c:pt>
                <c:pt idx="11225">
                  <c:v>3.6893665624992007</c:v>
                </c:pt>
                <c:pt idx="11226">
                  <c:v>3.6890240624992003</c:v>
                </c:pt>
                <c:pt idx="11227">
                  <c:v>3.6886540624992006</c:v>
                </c:pt>
                <c:pt idx="11228">
                  <c:v>3.6882946875007994</c:v>
                </c:pt>
                <c:pt idx="11229">
                  <c:v>3.6879356250016007</c:v>
                </c:pt>
                <c:pt idx="11230">
                  <c:v>3.6875393750016006</c:v>
                </c:pt>
                <c:pt idx="11231">
                  <c:v>3.6872837500000002</c:v>
                </c:pt>
                <c:pt idx="11232">
                  <c:v>3.6870496875007994</c:v>
                </c:pt>
                <c:pt idx="11233">
                  <c:v>3.6869981250016006</c:v>
                </c:pt>
                <c:pt idx="11234">
                  <c:v>3.6873481250016007</c:v>
                </c:pt>
                <c:pt idx="11235">
                  <c:v>3.6877240624992007</c:v>
                </c:pt>
                <c:pt idx="11236">
                  <c:v>3.6880725000000001</c:v>
                </c:pt>
                <c:pt idx="11237">
                  <c:v>3.6883931250016007</c:v>
                </c:pt>
                <c:pt idx="11238">
                  <c:v>3.6884312499999998</c:v>
                </c:pt>
                <c:pt idx="11239">
                  <c:v>3.6884556250016005</c:v>
                </c:pt>
                <c:pt idx="11240">
                  <c:v>3.6888800000000002</c:v>
                </c:pt>
                <c:pt idx="11241">
                  <c:v>3.6892653124992005</c:v>
                </c:pt>
                <c:pt idx="11242">
                  <c:v>3.6896240624992007</c:v>
                </c:pt>
                <c:pt idx="11243">
                  <c:v>3.6901015624992004</c:v>
                </c:pt>
                <c:pt idx="11244">
                  <c:v>3.6904256250016005</c:v>
                </c:pt>
                <c:pt idx="11245">
                  <c:v>3.6907718750016008</c:v>
                </c:pt>
                <c:pt idx="11246">
                  <c:v>3.6909293750016006</c:v>
                </c:pt>
                <c:pt idx="11247">
                  <c:v>3.6905868750016007</c:v>
                </c:pt>
                <c:pt idx="11248">
                  <c:v>3.6902537500000001</c:v>
                </c:pt>
                <c:pt idx="11249">
                  <c:v>3.6899337499999998</c:v>
                </c:pt>
                <c:pt idx="11250">
                  <c:v>3.6895956250016004</c:v>
                </c:pt>
                <c:pt idx="11251">
                  <c:v>3.6892325000000001</c:v>
                </c:pt>
                <c:pt idx="11252">
                  <c:v>3.6889059375007993</c:v>
                </c:pt>
                <c:pt idx="11253">
                  <c:v>3.6884584375007994</c:v>
                </c:pt>
                <c:pt idx="11254">
                  <c:v>3.6879499999999998</c:v>
                </c:pt>
                <c:pt idx="11255">
                  <c:v>3.6876181250016007</c:v>
                </c:pt>
                <c:pt idx="11256">
                  <c:v>3.6872853124992004</c:v>
                </c:pt>
                <c:pt idx="11257">
                  <c:v>3.6868937499999999</c:v>
                </c:pt>
                <c:pt idx="11258">
                  <c:v>3.6871340624992004</c:v>
                </c:pt>
                <c:pt idx="11259">
                  <c:v>3.6875125</c:v>
                </c:pt>
                <c:pt idx="11260">
                  <c:v>3.6878434375007996</c:v>
                </c:pt>
                <c:pt idx="11261">
                  <c:v>3.6882256250016008</c:v>
                </c:pt>
                <c:pt idx="11262">
                  <c:v>3.6886440624992005</c:v>
                </c:pt>
                <c:pt idx="11263">
                  <c:v>3.6890631250016006</c:v>
                </c:pt>
                <c:pt idx="11264">
                  <c:v>3.68945875</c:v>
                </c:pt>
                <c:pt idx="11265">
                  <c:v>3.6898428124992004</c:v>
                </c:pt>
                <c:pt idx="11266">
                  <c:v>3.6897962500000001</c:v>
                </c:pt>
                <c:pt idx="11267">
                  <c:v>3.6893509375007993</c:v>
                </c:pt>
                <c:pt idx="11268">
                  <c:v>3.6889493750016005</c:v>
                </c:pt>
                <c:pt idx="11269">
                  <c:v>3.6886128124992004</c:v>
                </c:pt>
                <c:pt idx="11270">
                  <c:v>3.6882324999999998</c:v>
                </c:pt>
                <c:pt idx="11271">
                  <c:v>3.6885368750016005</c:v>
                </c:pt>
                <c:pt idx="11272">
                  <c:v>3.6889018750016005</c:v>
                </c:pt>
                <c:pt idx="11273">
                  <c:v>3.6892918750016004</c:v>
                </c:pt>
                <c:pt idx="11274">
                  <c:v>3.6896450000000001</c:v>
                </c:pt>
                <c:pt idx="11275">
                  <c:v>3.6900671875007993</c:v>
                </c:pt>
                <c:pt idx="11276">
                  <c:v>3.6904496875007995</c:v>
                </c:pt>
                <c:pt idx="11277">
                  <c:v>3.6908071875007993</c:v>
                </c:pt>
                <c:pt idx="11278">
                  <c:v>3.6911846875007996</c:v>
                </c:pt>
                <c:pt idx="11279">
                  <c:v>3.6915421875007994</c:v>
                </c:pt>
                <c:pt idx="11280">
                  <c:v>3.6919034375007995</c:v>
                </c:pt>
                <c:pt idx="11281">
                  <c:v>3.6922578124992005</c:v>
                </c:pt>
                <c:pt idx="11282">
                  <c:v>3.6925918750016007</c:v>
                </c:pt>
                <c:pt idx="11283">
                  <c:v>3.6929175000000001</c:v>
                </c:pt>
                <c:pt idx="11284">
                  <c:v>3.6925434375007997</c:v>
                </c:pt>
                <c:pt idx="11285">
                  <c:v>3.6921612499999998</c:v>
                </c:pt>
                <c:pt idx="11286">
                  <c:v>3.6918681250016006</c:v>
                </c:pt>
                <c:pt idx="11287">
                  <c:v>3.6914578124992006</c:v>
                </c:pt>
                <c:pt idx="11288">
                  <c:v>3.6911887499999998</c:v>
                </c:pt>
                <c:pt idx="11289">
                  <c:v>3.6915106250016008</c:v>
                </c:pt>
                <c:pt idx="11290">
                  <c:v>3.6918962500000001</c:v>
                </c:pt>
                <c:pt idx="11291">
                  <c:v>3.6922812500000002</c:v>
                </c:pt>
                <c:pt idx="11292">
                  <c:v>3.6926406250016006</c:v>
                </c:pt>
                <c:pt idx="11293">
                  <c:v>3.6928934375007993</c:v>
                </c:pt>
                <c:pt idx="11294">
                  <c:v>3.6925621875007995</c:v>
                </c:pt>
                <c:pt idx="11295">
                  <c:v>3.6921896875007993</c:v>
                </c:pt>
                <c:pt idx="11296">
                  <c:v>3.6918443750016006</c:v>
                </c:pt>
                <c:pt idx="11297">
                  <c:v>3.6914890624992007</c:v>
                </c:pt>
                <c:pt idx="11298">
                  <c:v>3.6914328124992006</c:v>
                </c:pt>
                <c:pt idx="11299">
                  <c:v>3.6911871875007995</c:v>
                </c:pt>
                <c:pt idx="11300">
                  <c:v>3.6913765624992005</c:v>
                </c:pt>
                <c:pt idx="11301">
                  <c:v>3.6917140624992006</c:v>
                </c:pt>
                <c:pt idx="11302">
                  <c:v>3.6920581250016005</c:v>
                </c:pt>
                <c:pt idx="11303">
                  <c:v>3.6924621875007997</c:v>
                </c:pt>
                <c:pt idx="11304">
                  <c:v>3.6927500000000002</c:v>
                </c:pt>
                <c:pt idx="11305">
                  <c:v>3.6929140624992005</c:v>
                </c:pt>
                <c:pt idx="11306">
                  <c:v>3.6926934375007994</c:v>
                </c:pt>
                <c:pt idx="11307">
                  <c:v>3.6926393750016007</c:v>
                </c:pt>
                <c:pt idx="11308">
                  <c:v>3.6928746875007996</c:v>
                </c:pt>
                <c:pt idx="11309">
                  <c:v>3.6927321875007997</c:v>
                </c:pt>
                <c:pt idx="11310">
                  <c:v>3.6926125000000001</c:v>
                </c:pt>
                <c:pt idx="11311">
                  <c:v>3.6930371875007997</c:v>
                </c:pt>
                <c:pt idx="11312">
                  <c:v>3.6934940624992003</c:v>
                </c:pt>
                <c:pt idx="11313">
                  <c:v>3.6938412500000002</c:v>
                </c:pt>
                <c:pt idx="11314">
                  <c:v>3.6941678124992006</c:v>
                </c:pt>
                <c:pt idx="11315">
                  <c:v>3.6945946875007993</c:v>
                </c:pt>
                <c:pt idx="11316">
                  <c:v>3.6949562500000002</c:v>
                </c:pt>
                <c:pt idx="11317">
                  <c:v>3.6953715624992003</c:v>
                </c:pt>
                <c:pt idx="11318">
                  <c:v>3.6957953124992007</c:v>
                </c:pt>
                <c:pt idx="11319">
                  <c:v>3.69616875</c:v>
                </c:pt>
                <c:pt idx="11320">
                  <c:v>3.6964943750016004</c:v>
                </c:pt>
                <c:pt idx="11321">
                  <c:v>3.69614625</c:v>
                </c:pt>
                <c:pt idx="11322">
                  <c:v>3.6957675000000001</c:v>
                </c:pt>
                <c:pt idx="11323">
                  <c:v>3.6953718750016007</c:v>
                </c:pt>
                <c:pt idx="11324">
                  <c:v>3.6949396875007996</c:v>
                </c:pt>
                <c:pt idx="11325">
                  <c:v>3.6944359375007996</c:v>
                </c:pt>
                <c:pt idx="11326">
                  <c:v>3.6939099999999998</c:v>
                </c:pt>
                <c:pt idx="11327">
                  <c:v>3.6935012500000002</c:v>
                </c:pt>
                <c:pt idx="11328">
                  <c:v>3.6931287500000001</c:v>
                </c:pt>
                <c:pt idx="11329">
                  <c:v>3.6927996875007993</c:v>
                </c:pt>
                <c:pt idx="11330">
                  <c:v>3.6924940624992004</c:v>
                </c:pt>
                <c:pt idx="11331">
                  <c:v>3.6921078124992004</c:v>
                </c:pt>
                <c:pt idx="11332">
                  <c:v>3.6917534375007994</c:v>
                </c:pt>
                <c:pt idx="11333">
                  <c:v>3.6913749999999999</c:v>
                </c:pt>
                <c:pt idx="11334">
                  <c:v>3.6910393750016004</c:v>
                </c:pt>
                <c:pt idx="11335">
                  <c:v>3.6913218750016008</c:v>
                </c:pt>
                <c:pt idx="11336">
                  <c:v>3.6916884375007997</c:v>
                </c:pt>
                <c:pt idx="11337">
                  <c:v>3.6920421875007996</c:v>
                </c:pt>
                <c:pt idx="11338">
                  <c:v>3.6924053124992007</c:v>
                </c:pt>
                <c:pt idx="11339">
                  <c:v>3.6927971875007994</c:v>
                </c:pt>
                <c:pt idx="11340">
                  <c:v>3.6931831250016005</c:v>
                </c:pt>
                <c:pt idx="11341">
                  <c:v>3.6931553124992007</c:v>
                </c:pt>
                <c:pt idx="11342">
                  <c:v>3.6930524999999998</c:v>
                </c:pt>
                <c:pt idx="11343">
                  <c:v>3.6933959375007994</c:v>
                </c:pt>
                <c:pt idx="11344">
                  <c:v>3.6937449999999998</c:v>
                </c:pt>
                <c:pt idx="11345">
                  <c:v>3.6940121875007996</c:v>
                </c:pt>
                <c:pt idx="11346">
                  <c:v>3.6943593750016004</c:v>
                </c:pt>
                <c:pt idx="11347">
                  <c:v>3.6947743750016007</c:v>
                </c:pt>
                <c:pt idx="11348">
                  <c:v>3.6951465624992004</c:v>
                </c:pt>
                <c:pt idx="11349">
                  <c:v>3.6955631250016006</c:v>
                </c:pt>
                <c:pt idx="11350">
                  <c:v>3.6959193750016004</c:v>
                </c:pt>
                <c:pt idx="11351">
                  <c:v>3.6961665624992004</c:v>
                </c:pt>
                <c:pt idx="11352">
                  <c:v>3.6961834375007996</c:v>
                </c:pt>
                <c:pt idx="11353">
                  <c:v>3.6961290624992005</c:v>
                </c:pt>
                <c:pt idx="11354">
                  <c:v>3.6959053124992005</c:v>
                </c:pt>
                <c:pt idx="11355">
                  <c:v>3.6960118750016004</c:v>
                </c:pt>
                <c:pt idx="11356">
                  <c:v>3.6959675000000001</c:v>
                </c:pt>
                <c:pt idx="11357">
                  <c:v>3.6960784375007996</c:v>
                </c:pt>
                <c:pt idx="11358">
                  <c:v>3.6964168750016007</c:v>
                </c:pt>
                <c:pt idx="11359">
                  <c:v>3.6964815624992005</c:v>
                </c:pt>
                <c:pt idx="11360">
                  <c:v>3.69602875</c:v>
                </c:pt>
                <c:pt idx="11361">
                  <c:v>3.6956415624992003</c:v>
                </c:pt>
                <c:pt idx="11362">
                  <c:v>3.6953184375007995</c:v>
                </c:pt>
                <c:pt idx="11363">
                  <c:v>3.69499625</c:v>
                </c:pt>
                <c:pt idx="11364">
                  <c:v>3.6946596875007995</c:v>
                </c:pt>
                <c:pt idx="11365">
                  <c:v>3.6941440624992006</c:v>
                </c:pt>
                <c:pt idx="11366">
                  <c:v>3.6936815624992003</c:v>
                </c:pt>
                <c:pt idx="11367">
                  <c:v>3.6933168750016008</c:v>
                </c:pt>
                <c:pt idx="11368">
                  <c:v>3.6929371875007995</c:v>
                </c:pt>
                <c:pt idx="11369">
                  <c:v>3.6925331250016007</c:v>
                </c:pt>
                <c:pt idx="11370">
                  <c:v>3.6922093750016005</c:v>
                </c:pt>
                <c:pt idx="11371">
                  <c:v>3.6923728124992006</c:v>
                </c:pt>
                <c:pt idx="11372">
                  <c:v>3.69269625</c:v>
                </c:pt>
                <c:pt idx="11373">
                  <c:v>3.6930671875007994</c:v>
                </c:pt>
                <c:pt idx="11374">
                  <c:v>3.6934575000000001</c:v>
                </c:pt>
                <c:pt idx="11375">
                  <c:v>3.6938140624992006</c:v>
                </c:pt>
                <c:pt idx="11376">
                  <c:v>3.6941521875007997</c:v>
                </c:pt>
                <c:pt idx="11377">
                  <c:v>3.6945399999999999</c:v>
                </c:pt>
                <c:pt idx="11378">
                  <c:v>3.6948756250016004</c:v>
                </c:pt>
                <c:pt idx="11379">
                  <c:v>3.69519625</c:v>
                </c:pt>
                <c:pt idx="11380">
                  <c:v>3.6956028124992004</c:v>
                </c:pt>
                <c:pt idx="11381">
                  <c:v>3.69562875</c:v>
                </c:pt>
                <c:pt idx="11382">
                  <c:v>3.6954765624992003</c:v>
                </c:pt>
                <c:pt idx="11383">
                  <c:v>3.6951253124992003</c:v>
                </c:pt>
                <c:pt idx="11384">
                  <c:v>3.6946856250016005</c:v>
                </c:pt>
                <c:pt idx="11385">
                  <c:v>3.6942831250016006</c:v>
                </c:pt>
                <c:pt idx="11386">
                  <c:v>3.6943340624992005</c:v>
                </c:pt>
                <c:pt idx="11387">
                  <c:v>3.6946043750016004</c:v>
                </c:pt>
                <c:pt idx="11388">
                  <c:v>3.6949687500000001</c:v>
                </c:pt>
                <c:pt idx="11389">
                  <c:v>3.6953990624992006</c:v>
                </c:pt>
                <c:pt idx="11390">
                  <c:v>3.6958168750016007</c:v>
                </c:pt>
                <c:pt idx="11391">
                  <c:v>3.6961609375007995</c:v>
                </c:pt>
                <c:pt idx="11392">
                  <c:v>3.6965003124992006</c:v>
                </c:pt>
                <c:pt idx="11393">
                  <c:v>3.6969159375007994</c:v>
                </c:pt>
                <c:pt idx="11394">
                  <c:v>3.69727125</c:v>
                </c:pt>
                <c:pt idx="11395">
                  <c:v>3.6976212500000001</c:v>
                </c:pt>
                <c:pt idx="11396">
                  <c:v>3.6979821875007994</c:v>
                </c:pt>
                <c:pt idx="11397">
                  <c:v>3.6983643750016006</c:v>
                </c:pt>
                <c:pt idx="11398">
                  <c:v>3.6986943750016006</c:v>
                </c:pt>
                <c:pt idx="11399">
                  <c:v>3.6991103124992004</c:v>
                </c:pt>
                <c:pt idx="11400">
                  <c:v>3.6993609375007996</c:v>
                </c:pt>
                <c:pt idx="11401">
                  <c:v>3.6990393750016004</c:v>
                </c:pt>
                <c:pt idx="11402">
                  <c:v>3.6986718750016006</c:v>
                </c:pt>
                <c:pt idx="11403">
                  <c:v>3.6985743750016007</c:v>
                </c:pt>
                <c:pt idx="11404">
                  <c:v>3.6987709375007993</c:v>
                </c:pt>
                <c:pt idx="11405">
                  <c:v>3.6987243750016008</c:v>
                </c:pt>
                <c:pt idx="11406">
                  <c:v>3.6982018750016006</c:v>
                </c:pt>
                <c:pt idx="11407">
                  <c:v>3.6978193750016004</c:v>
                </c:pt>
                <c:pt idx="11408">
                  <c:v>3.6974784375007994</c:v>
                </c:pt>
                <c:pt idx="11409">
                  <c:v>3.6970884375007995</c:v>
                </c:pt>
                <c:pt idx="11410">
                  <c:v>3.6966709375007993</c:v>
                </c:pt>
                <c:pt idx="11411">
                  <c:v>3.6963359375007996</c:v>
                </c:pt>
                <c:pt idx="11412">
                  <c:v>3.6960128124992004</c:v>
                </c:pt>
                <c:pt idx="11413">
                  <c:v>3.6955974999999999</c:v>
                </c:pt>
                <c:pt idx="11414">
                  <c:v>3.6952631250016004</c:v>
                </c:pt>
                <c:pt idx="11415">
                  <c:v>3.6951906250016004</c:v>
                </c:pt>
                <c:pt idx="11416">
                  <c:v>3.6948249999999998</c:v>
                </c:pt>
                <c:pt idx="11417">
                  <c:v>3.6948190624992003</c:v>
                </c:pt>
                <c:pt idx="11418">
                  <c:v>3.6952265624992005</c:v>
                </c:pt>
                <c:pt idx="11419">
                  <c:v>3.6955781250016004</c:v>
                </c:pt>
                <c:pt idx="11420">
                  <c:v>3.6959378124992006</c:v>
                </c:pt>
                <c:pt idx="11421">
                  <c:v>3.6962996875007996</c:v>
                </c:pt>
                <c:pt idx="11422">
                  <c:v>3.6966756250016006</c:v>
                </c:pt>
                <c:pt idx="11423">
                  <c:v>3.69704875</c:v>
                </c:pt>
                <c:pt idx="11424">
                  <c:v>3.6974609375007996</c:v>
                </c:pt>
                <c:pt idx="11425">
                  <c:v>3.6978153124992006</c:v>
                </c:pt>
                <c:pt idx="11426">
                  <c:v>3.6981646875007996</c:v>
                </c:pt>
                <c:pt idx="11427">
                  <c:v>3.6985934375007994</c:v>
                </c:pt>
                <c:pt idx="11428">
                  <c:v>3.6989756250016006</c:v>
                </c:pt>
                <c:pt idx="11429">
                  <c:v>3.6993428124992005</c:v>
                </c:pt>
                <c:pt idx="11430">
                  <c:v>3.6996875</c:v>
                </c:pt>
                <c:pt idx="11431">
                  <c:v>3.7000265624992004</c:v>
                </c:pt>
                <c:pt idx="11432">
                  <c:v>3.69964</c:v>
                </c:pt>
                <c:pt idx="11433">
                  <c:v>3.6994674999999999</c:v>
                </c:pt>
                <c:pt idx="11434">
                  <c:v>3.6995121875007997</c:v>
                </c:pt>
                <c:pt idx="11435">
                  <c:v>3.6998556250016006</c:v>
                </c:pt>
                <c:pt idx="11436">
                  <c:v>3.7002490624992004</c:v>
                </c:pt>
                <c:pt idx="11437">
                  <c:v>3.7004443750016005</c:v>
                </c:pt>
                <c:pt idx="11438">
                  <c:v>3.7005859375007994</c:v>
                </c:pt>
                <c:pt idx="11439">
                  <c:v>3.7005684375007997</c:v>
                </c:pt>
                <c:pt idx="11440">
                  <c:v>3.7001981250016005</c:v>
                </c:pt>
                <c:pt idx="11441">
                  <c:v>3.6997356250016007</c:v>
                </c:pt>
                <c:pt idx="11442">
                  <c:v>3.6993093750016004</c:v>
                </c:pt>
                <c:pt idx="11443">
                  <c:v>3.6989524999999999</c:v>
                </c:pt>
                <c:pt idx="11444">
                  <c:v>3.6985190624992006</c:v>
                </c:pt>
                <c:pt idx="11445">
                  <c:v>3.6981484375007994</c:v>
                </c:pt>
                <c:pt idx="11446">
                  <c:v>3.6977978124992004</c:v>
                </c:pt>
                <c:pt idx="11447">
                  <c:v>3.6974678124992004</c:v>
                </c:pt>
                <c:pt idx="11448">
                  <c:v>3.6970687500000001</c:v>
                </c:pt>
                <c:pt idx="11449">
                  <c:v>3.6966468750016004</c:v>
                </c:pt>
                <c:pt idx="11450">
                  <c:v>3.6962084375007995</c:v>
                </c:pt>
                <c:pt idx="11451">
                  <c:v>3.6960487500000001</c:v>
                </c:pt>
                <c:pt idx="11452">
                  <c:v>3.6965193750016008</c:v>
                </c:pt>
                <c:pt idx="11453">
                  <c:v>3.6968531250016006</c:v>
                </c:pt>
                <c:pt idx="11454">
                  <c:v>3.6972356250016007</c:v>
                </c:pt>
                <c:pt idx="11455">
                  <c:v>3.6976253124992007</c:v>
                </c:pt>
                <c:pt idx="11456">
                  <c:v>3.6980271875007995</c:v>
                </c:pt>
                <c:pt idx="11457">
                  <c:v>3.6983559375007995</c:v>
                </c:pt>
                <c:pt idx="11458">
                  <c:v>3.6987621875007997</c:v>
                </c:pt>
                <c:pt idx="11459">
                  <c:v>3.6991246875007997</c:v>
                </c:pt>
                <c:pt idx="11460">
                  <c:v>3.6995481250016007</c:v>
                </c:pt>
                <c:pt idx="11461">
                  <c:v>3.7000459375007995</c:v>
                </c:pt>
                <c:pt idx="11462">
                  <c:v>3.7004709375007994</c:v>
                </c:pt>
                <c:pt idx="11463">
                  <c:v>3.7008253124992003</c:v>
                </c:pt>
                <c:pt idx="11464">
                  <c:v>3.7012125</c:v>
                </c:pt>
                <c:pt idx="11465">
                  <c:v>3.7015709375007995</c:v>
                </c:pt>
                <c:pt idx="11466">
                  <c:v>3.7017218750016005</c:v>
                </c:pt>
                <c:pt idx="11467">
                  <c:v>3.7013590624992005</c:v>
                </c:pt>
                <c:pt idx="11468">
                  <c:v>3.7009943750016006</c:v>
                </c:pt>
                <c:pt idx="11469">
                  <c:v>3.7006315624992006</c:v>
                </c:pt>
                <c:pt idx="11470">
                  <c:v>3.7001706250016007</c:v>
                </c:pt>
                <c:pt idx="11471">
                  <c:v>3.6996153124992004</c:v>
                </c:pt>
                <c:pt idx="11472">
                  <c:v>3.6991906250016005</c:v>
                </c:pt>
                <c:pt idx="11473">
                  <c:v>3.6988140624992005</c:v>
                </c:pt>
                <c:pt idx="11474">
                  <c:v>3.6991371875007997</c:v>
                </c:pt>
                <c:pt idx="11475">
                  <c:v>3.6994918750016006</c:v>
                </c:pt>
                <c:pt idx="11476">
                  <c:v>3.6998237500000002</c:v>
                </c:pt>
                <c:pt idx="11477">
                  <c:v>3.7001893750016004</c:v>
                </c:pt>
                <c:pt idx="11478">
                  <c:v>3.7005265624992005</c:v>
                </c:pt>
                <c:pt idx="11479">
                  <c:v>3.7008734375007997</c:v>
                </c:pt>
                <c:pt idx="11480">
                  <c:v>3.7012493750016007</c:v>
                </c:pt>
                <c:pt idx="11481">
                  <c:v>3.7016550000000001</c:v>
                </c:pt>
                <c:pt idx="11482">
                  <c:v>3.7020824999999999</c:v>
                </c:pt>
                <c:pt idx="11483">
                  <c:v>3.7020940624992007</c:v>
                </c:pt>
                <c:pt idx="11484">
                  <c:v>3.7017459375007995</c:v>
                </c:pt>
                <c:pt idx="11485">
                  <c:v>3.7013765624992003</c:v>
                </c:pt>
                <c:pt idx="11486">
                  <c:v>3.7009243750016005</c:v>
                </c:pt>
                <c:pt idx="11487">
                  <c:v>3.7003828124992006</c:v>
                </c:pt>
                <c:pt idx="11488">
                  <c:v>3.6998243750016004</c:v>
                </c:pt>
                <c:pt idx="11489">
                  <c:v>3.6994821875007995</c:v>
                </c:pt>
                <c:pt idx="11490">
                  <c:v>3.6988328124992007</c:v>
                </c:pt>
                <c:pt idx="11491">
                  <c:v>3.6981643750016007</c:v>
                </c:pt>
                <c:pt idx="11492">
                  <c:v>3.6978368750016006</c:v>
                </c:pt>
                <c:pt idx="11493">
                  <c:v>3.6972459375007993</c:v>
                </c:pt>
                <c:pt idx="11494">
                  <c:v>3.6966237500000001</c:v>
                </c:pt>
                <c:pt idx="11495">
                  <c:v>3.6960909375007995</c:v>
                </c:pt>
                <c:pt idx="11496">
                  <c:v>3.6957068750016004</c:v>
                </c:pt>
                <c:pt idx="11497">
                  <c:v>3.6953359375007997</c:v>
                </c:pt>
                <c:pt idx="11498">
                  <c:v>3.6949396875007996</c:v>
                </c:pt>
                <c:pt idx="11499">
                  <c:v>3.6950037500000001</c:v>
                </c:pt>
                <c:pt idx="11500">
                  <c:v>3.6953874999999998</c:v>
                </c:pt>
                <c:pt idx="11501">
                  <c:v>3.6957153124992006</c:v>
                </c:pt>
                <c:pt idx="11502">
                  <c:v>3.6960596875007994</c:v>
                </c:pt>
                <c:pt idx="11503">
                  <c:v>3.6963834375007996</c:v>
                </c:pt>
                <c:pt idx="11504">
                  <c:v>3.6968490624992003</c:v>
                </c:pt>
                <c:pt idx="11505">
                  <c:v>3.6972353124992003</c:v>
                </c:pt>
                <c:pt idx="11506">
                  <c:v>3.6976334375007993</c:v>
                </c:pt>
                <c:pt idx="11507">
                  <c:v>3.6979834375007994</c:v>
                </c:pt>
                <c:pt idx="11508">
                  <c:v>3.6983146875007993</c:v>
                </c:pt>
                <c:pt idx="11509">
                  <c:v>3.6986609375007995</c:v>
                </c:pt>
                <c:pt idx="11510">
                  <c:v>3.6990546875007997</c:v>
                </c:pt>
                <c:pt idx="11511">
                  <c:v>3.6994403124992004</c:v>
                </c:pt>
                <c:pt idx="11512">
                  <c:v>3.6998590624992005</c:v>
                </c:pt>
                <c:pt idx="11513">
                  <c:v>3.7002271875007997</c:v>
                </c:pt>
                <c:pt idx="11514">
                  <c:v>3.7006421875007995</c:v>
                </c:pt>
                <c:pt idx="11515">
                  <c:v>3.7002556250016005</c:v>
                </c:pt>
                <c:pt idx="11516">
                  <c:v>3.6999262499999999</c:v>
                </c:pt>
                <c:pt idx="11517">
                  <c:v>3.6999562500000001</c:v>
                </c:pt>
                <c:pt idx="11518">
                  <c:v>3.6998212499999998</c:v>
                </c:pt>
                <c:pt idx="11519">
                  <c:v>3.7001374999999999</c:v>
                </c:pt>
                <c:pt idx="11520">
                  <c:v>3.7005078124992004</c:v>
                </c:pt>
                <c:pt idx="11521">
                  <c:v>3.7008640624992006</c:v>
                </c:pt>
                <c:pt idx="11522">
                  <c:v>3.7012262499999999</c:v>
                </c:pt>
                <c:pt idx="11523">
                  <c:v>3.7016103124992004</c:v>
                </c:pt>
                <c:pt idx="11524">
                  <c:v>3.7019928124992005</c:v>
                </c:pt>
                <c:pt idx="11525">
                  <c:v>3.7023324999999998</c:v>
                </c:pt>
                <c:pt idx="11526">
                  <c:v>3.7027171875007996</c:v>
                </c:pt>
                <c:pt idx="11527">
                  <c:v>3.7030675</c:v>
                </c:pt>
                <c:pt idx="11528">
                  <c:v>3.7034434375007996</c:v>
                </c:pt>
                <c:pt idx="11529">
                  <c:v>3.7037965624992006</c:v>
                </c:pt>
                <c:pt idx="11530">
                  <c:v>3.7036693750016005</c:v>
                </c:pt>
                <c:pt idx="11531">
                  <c:v>3.7035621875007996</c:v>
                </c:pt>
                <c:pt idx="11532">
                  <c:v>3.7034696875007995</c:v>
                </c:pt>
                <c:pt idx="11533">
                  <c:v>3.7033715624992003</c:v>
                </c:pt>
                <c:pt idx="11534">
                  <c:v>3.7029665624992005</c:v>
                </c:pt>
                <c:pt idx="11535">
                  <c:v>3.7026378124992005</c:v>
                </c:pt>
                <c:pt idx="11536">
                  <c:v>3.7022993750016004</c:v>
                </c:pt>
                <c:pt idx="11537">
                  <c:v>3.7018556250016004</c:v>
                </c:pt>
                <c:pt idx="11538">
                  <c:v>3.7014381250016006</c:v>
                </c:pt>
                <c:pt idx="11539">
                  <c:v>3.7010681250016004</c:v>
                </c:pt>
                <c:pt idx="11540">
                  <c:v>3.7007259375007995</c:v>
                </c:pt>
                <c:pt idx="11541">
                  <c:v>3.7003665624992004</c:v>
                </c:pt>
                <c:pt idx="11542">
                  <c:v>3.7000118750016004</c:v>
                </c:pt>
                <c:pt idx="11543">
                  <c:v>3.6996662499999999</c:v>
                </c:pt>
                <c:pt idx="11544">
                  <c:v>3.69940625</c:v>
                </c:pt>
                <c:pt idx="11545">
                  <c:v>3.6997296875007994</c:v>
                </c:pt>
                <c:pt idx="11546">
                  <c:v>3.7000656250016006</c:v>
                </c:pt>
                <c:pt idx="11547">
                  <c:v>3.70048625</c:v>
                </c:pt>
                <c:pt idx="11548">
                  <c:v>3.7008081250016005</c:v>
                </c:pt>
                <c:pt idx="11549">
                  <c:v>3.7011456250016006</c:v>
                </c:pt>
                <c:pt idx="11550">
                  <c:v>3.7015046875007993</c:v>
                </c:pt>
                <c:pt idx="11551">
                  <c:v>3.7018534375007994</c:v>
                </c:pt>
                <c:pt idx="11552">
                  <c:v>3.7022137499999999</c:v>
                </c:pt>
                <c:pt idx="11553">
                  <c:v>3.7025906250016005</c:v>
                </c:pt>
                <c:pt idx="11554">
                  <c:v>3.7029656250016005</c:v>
                </c:pt>
                <c:pt idx="11555">
                  <c:v>3.7033018750016007</c:v>
                </c:pt>
                <c:pt idx="11556">
                  <c:v>3.7036428124992007</c:v>
                </c:pt>
                <c:pt idx="11557">
                  <c:v>3.7039890624992005</c:v>
                </c:pt>
                <c:pt idx="11558">
                  <c:v>3.7042206250016005</c:v>
                </c:pt>
                <c:pt idx="11559">
                  <c:v>3.7040740624992003</c:v>
                </c:pt>
                <c:pt idx="11560">
                  <c:v>3.7044340624992005</c:v>
                </c:pt>
                <c:pt idx="11561">
                  <c:v>3.7047837499999998</c:v>
                </c:pt>
                <c:pt idx="11562">
                  <c:v>3.7051275000000001</c:v>
                </c:pt>
                <c:pt idx="11563">
                  <c:v>3.7054759375007995</c:v>
                </c:pt>
                <c:pt idx="11564">
                  <c:v>3.7054281250016006</c:v>
                </c:pt>
                <c:pt idx="11565">
                  <c:v>3.70500125</c:v>
                </c:pt>
                <c:pt idx="11566">
                  <c:v>3.7046634375007996</c:v>
                </c:pt>
                <c:pt idx="11567">
                  <c:v>3.7042368750016004</c:v>
                </c:pt>
                <c:pt idx="11568">
                  <c:v>3.7039062500000002</c:v>
                </c:pt>
                <c:pt idx="11569">
                  <c:v>3.703535</c:v>
                </c:pt>
                <c:pt idx="11570">
                  <c:v>3.7031915624992005</c:v>
                </c:pt>
                <c:pt idx="11571">
                  <c:v>3.7028443750016007</c:v>
                </c:pt>
                <c:pt idx="11572">
                  <c:v>3.7025706250016004</c:v>
                </c:pt>
                <c:pt idx="11573">
                  <c:v>3.7027106250016004</c:v>
                </c:pt>
                <c:pt idx="11574">
                  <c:v>3.7030581250016006</c:v>
                </c:pt>
                <c:pt idx="11575">
                  <c:v>3.7033790624992005</c:v>
                </c:pt>
                <c:pt idx="11576">
                  <c:v>3.7037318750016004</c:v>
                </c:pt>
                <c:pt idx="11577">
                  <c:v>3.7041371875007996</c:v>
                </c:pt>
                <c:pt idx="11578">
                  <c:v>3.7045075000000001</c:v>
                </c:pt>
                <c:pt idx="11579">
                  <c:v>3.7048684375007994</c:v>
                </c:pt>
                <c:pt idx="11580">
                  <c:v>3.7049371875007995</c:v>
                </c:pt>
                <c:pt idx="11581">
                  <c:v>3.7050021875007997</c:v>
                </c:pt>
                <c:pt idx="11582">
                  <c:v>3.7046628124992007</c:v>
                </c:pt>
                <c:pt idx="11583">
                  <c:v>3.7042549999999999</c:v>
                </c:pt>
                <c:pt idx="11584">
                  <c:v>3.7037459375007993</c:v>
                </c:pt>
                <c:pt idx="11585">
                  <c:v>3.7033368750016007</c:v>
                </c:pt>
                <c:pt idx="11586">
                  <c:v>3.7029840624992003</c:v>
                </c:pt>
                <c:pt idx="11587">
                  <c:v>3.7026481250016006</c:v>
                </c:pt>
                <c:pt idx="11588">
                  <c:v>3.7029690624992004</c:v>
                </c:pt>
                <c:pt idx="11589">
                  <c:v>3.70331375</c:v>
                </c:pt>
                <c:pt idx="11590">
                  <c:v>3.7037334375007993</c:v>
                </c:pt>
                <c:pt idx="11591">
                  <c:v>3.7040787499999999</c:v>
                </c:pt>
                <c:pt idx="11592">
                  <c:v>3.7043565624992003</c:v>
                </c:pt>
                <c:pt idx="11593">
                  <c:v>3.7045059375007994</c:v>
                </c:pt>
                <c:pt idx="11594">
                  <c:v>3.7044146875007997</c:v>
                </c:pt>
                <c:pt idx="11595">
                  <c:v>3.7040656250016006</c:v>
                </c:pt>
                <c:pt idx="11596">
                  <c:v>3.7038578124992005</c:v>
                </c:pt>
                <c:pt idx="11597">
                  <c:v>3.7041593750016006</c:v>
                </c:pt>
                <c:pt idx="11598">
                  <c:v>3.7045221875007996</c:v>
                </c:pt>
                <c:pt idx="11599">
                  <c:v>3.7047159375007994</c:v>
                </c:pt>
                <c:pt idx="11600">
                  <c:v>3.7043053124992005</c:v>
                </c:pt>
                <c:pt idx="11601">
                  <c:v>3.7039581250016007</c:v>
                </c:pt>
                <c:pt idx="11602">
                  <c:v>3.7036237500000002</c:v>
                </c:pt>
                <c:pt idx="11603">
                  <c:v>3.7032965624992005</c:v>
                </c:pt>
                <c:pt idx="11604">
                  <c:v>3.7029274999999999</c:v>
                </c:pt>
                <c:pt idx="11605">
                  <c:v>3.7025465624992004</c:v>
                </c:pt>
                <c:pt idx="11606">
                  <c:v>3.7021115624992005</c:v>
                </c:pt>
                <c:pt idx="11607">
                  <c:v>3.7016096875007993</c:v>
                </c:pt>
                <c:pt idx="11608">
                  <c:v>3.7012274999999999</c:v>
                </c:pt>
                <c:pt idx="11609">
                  <c:v>3.7010418750016005</c:v>
                </c:pt>
                <c:pt idx="11610">
                  <c:v>3.7013362500000002</c:v>
                </c:pt>
                <c:pt idx="11611">
                  <c:v>3.7016628124992006</c:v>
                </c:pt>
                <c:pt idx="11612">
                  <c:v>3.7020684375007993</c:v>
                </c:pt>
                <c:pt idx="11613">
                  <c:v>3.7025515624992007</c:v>
                </c:pt>
                <c:pt idx="11614">
                  <c:v>3.7029787500000002</c:v>
                </c:pt>
                <c:pt idx="11615">
                  <c:v>3.7033062499999998</c:v>
                </c:pt>
                <c:pt idx="11616">
                  <c:v>3.7036343750016005</c:v>
                </c:pt>
                <c:pt idx="11617">
                  <c:v>3.7039712499999999</c:v>
                </c:pt>
                <c:pt idx="11618">
                  <c:v>3.7043159375007995</c:v>
                </c:pt>
                <c:pt idx="11619">
                  <c:v>3.7046899999999998</c:v>
                </c:pt>
                <c:pt idx="11620">
                  <c:v>3.7050993750016006</c:v>
                </c:pt>
                <c:pt idx="11621">
                  <c:v>3.705165</c:v>
                </c:pt>
                <c:pt idx="11622">
                  <c:v>3.7048046875007996</c:v>
                </c:pt>
                <c:pt idx="11623">
                  <c:v>3.7044603124992004</c:v>
                </c:pt>
                <c:pt idx="11624">
                  <c:v>3.7045506250016005</c:v>
                </c:pt>
                <c:pt idx="11625">
                  <c:v>3.7049862500000001</c:v>
                </c:pt>
                <c:pt idx="11626">
                  <c:v>3.7053540624992003</c:v>
                </c:pt>
                <c:pt idx="11627">
                  <c:v>3.7057406250016007</c:v>
                </c:pt>
                <c:pt idx="11628">
                  <c:v>3.7060790624992004</c:v>
                </c:pt>
                <c:pt idx="11629">
                  <c:v>3.7061081250016006</c:v>
                </c:pt>
                <c:pt idx="11630">
                  <c:v>3.7060084375007993</c:v>
                </c:pt>
                <c:pt idx="11631">
                  <c:v>3.7057171875007997</c:v>
                </c:pt>
                <c:pt idx="11632">
                  <c:v>3.7055703124992005</c:v>
                </c:pt>
                <c:pt idx="11633">
                  <c:v>3.7051603124992005</c:v>
                </c:pt>
                <c:pt idx="11634">
                  <c:v>3.7048109375007994</c:v>
                </c:pt>
                <c:pt idx="11635">
                  <c:v>3.704485</c:v>
                </c:pt>
                <c:pt idx="11636">
                  <c:v>3.7040562499999998</c:v>
                </c:pt>
                <c:pt idx="11637">
                  <c:v>3.7041499999999998</c:v>
                </c:pt>
                <c:pt idx="11638">
                  <c:v>3.7041818750016007</c:v>
                </c:pt>
                <c:pt idx="11639">
                  <c:v>3.7045468750016006</c:v>
                </c:pt>
                <c:pt idx="11640">
                  <c:v>3.7049290624992004</c:v>
                </c:pt>
                <c:pt idx="11641">
                  <c:v>3.7052618750016006</c:v>
                </c:pt>
                <c:pt idx="11642">
                  <c:v>3.7054181250016005</c:v>
                </c:pt>
                <c:pt idx="11643">
                  <c:v>3.7057046875007993</c:v>
                </c:pt>
                <c:pt idx="11644">
                  <c:v>3.7059712500000002</c:v>
                </c:pt>
                <c:pt idx="11645">
                  <c:v>3.70614</c:v>
                </c:pt>
                <c:pt idx="11646">
                  <c:v>3.7064768750016004</c:v>
                </c:pt>
                <c:pt idx="11647">
                  <c:v>3.7068118750016006</c:v>
                </c:pt>
                <c:pt idx="11648">
                  <c:v>3.70717125</c:v>
                </c:pt>
                <c:pt idx="11649">
                  <c:v>3.7074706250016005</c:v>
                </c:pt>
                <c:pt idx="11650">
                  <c:v>3.70709</c:v>
                </c:pt>
                <c:pt idx="11651">
                  <c:v>3.7070596875007995</c:v>
                </c:pt>
                <c:pt idx="11652">
                  <c:v>3.7071034375007996</c:v>
                </c:pt>
                <c:pt idx="11653">
                  <c:v>3.7068609375007995</c:v>
                </c:pt>
                <c:pt idx="11654">
                  <c:v>3.70642125</c:v>
                </c:pt>
                <c:pt idx="11655">
                  <c:v>3.7060306250016004</c:v>
                </c:pt>
                <c:pt idx="11656">
                  <c:v>3.7062203124992004</c:v>
                </c:pt>
                <c:pt idx="11657">
                  <c:v>3.7065818750016004</c:v>
                </c:pt>
                <c:pt idx="11658">
                  <c:v>3.7069918750016004</c:v>
                </c:pt>
                <c:pt idx="11659">
                  <c:v>3.7073784375007994</c:v>
                </c:pt>
                <c:pt idx="11660">
                  <c:v>3.7077049999999998</c:v>
                </c:pt>
                <c:pt idx="11661">
                  <c:v>3.7080603124992004</c:v>
                </c:pt>
                <c:pt idx="11662">
                  <c:v>3.7084078124992006</c:v>
                </c:pt>
                <c:pt idx="11663">
                  <c:v>3.7088140624992003</c:v>
                </c:pt>
                <c:pt idx="11664">
                  <c:v>3.7091025000000002</c:v>
                </c:pt>
                <c:pt idx="11665">
                  <c:v>3.7087300000000001</c:v>
                </c:pt>
                <c:pt idx="11666">
                  <c:v>3.7082456250016005</c:v>
                </c:pt>
                <c:pt idx="11667">
                  <c:v>3.7078912499999999</c:v>
                </c:pt>
                <c:pt idx="11668">
                  <c:v>3.7074468750016005</c:v>
                </c:pt>
                <c:pt idx="11669">
                  <c:v>3.7070471875007995</c:v>
                </c:pt>
                <c:pt idx="11670">
                  <c:v>3.7066040624992005</c:v>
                </c:pt>
                <c:pt idx="11671">
                  <c:v>3.7062471875007996</c:v>
                </c:pt>
                <c:pt idx="11672">
                  <c:v>3.7059146875007993</c:v>
                </c:pt>
                <c:pt idx="11673">
                  <c:v>3.7060149999999998</c:v>
                </c:pt>
                <c:pt idx="11674">
                  <c:v>3.7060634375007995</c:v>
                </c:pt>
                <c:pt idx="11675">
                  <c:v>3.7064034375007995</c:v>
                </c:pt>
                <c:pt idx="11676">
                  <c:v>3.70673875</c:v>
                </c:pt>
                <c:pt idx="11677">
                  <c:v>3.7071271875007996</c:v>
                </c:pt>
                <c:pt idx="11678">
                  <c:v>3.7075271875007996</c:v>
                </c:pt>
                <c:pt idx="11679">
                  <c:v>3.7079784375007994</c:v>
                </c:pt>
                <c:pt idx="11680">
                  <c:v>3.7083796875007997</c:v>
                </c:pt>
                <c:pt idx="11681">
                  <c:v>3.7087487499999998</c:v>
                </c:pt>
                <c:pt idx="11682">
                  <c:v>3.7084196875007995</c:v>
                </c:pt>
                <c:pt idx="11683">
                  <c:v>3.7080196875007996</c:v>
                </c:pt>
                <c:pt idx="11684">
                  <c:v>3.7076434375007996</c:v>
                </c:pt>
                <c:pt idx="11685">
                  <c:v>3.7072915624992007</c:v>
                </c:pt>
                <c:pt idx="11686">
                  <c:v>3.7069453124992005</c:v>
                </c:pt>
                <c:pt idx="11687">
                  <c:v>3.7065199999999998</c:v>
                </c:pt>
                <c:pt idx="11688">
                  <c:v>3.7060846875007996</c:v>
                </c:pt>
                <c:pt idx="11689">
                  <c:v>3.7057553124992006</c:v>
                </c:pt>
                <c:pt idx="11690">
                  <c:v>3.7053368750016005</c:v>
                </c:pt>
                <c:pt idx="11691">
                  <c:v>3.7049418750016008</c:v>
                </c:pt>
                <c:pt idx="11692">
                  <c:v>3.7049128124992006</c:v>
                </c:pt>
                <c:pt idx="11693">
                  <c:v>3.7052718750016007</c:v>
                </c:pt>
                <c:pt idx="11694">
                  <c:v>3.7056421875007994</c:v>
                </c:pt>
                <c:pt idx="11695">
                  <c:v>3.7060065624992005</c:v>
                </c:pt>
                <c:pt idx="11696">
                  <c:v>3.7063606250016008</c:v>
                </c:pt>
                <c:pt idx="11697">
                  <c:v>3.7068006250016006</c:v>
                </c:pt>
                <c:pt idx="11698">
                  <c:v>3.70725375</c:v>
                </c:pt>
                <c:pt idx="11699">
                  <c:v>3.7075881250016005</c:v>
                </c:pt>
                <c:pt idx="11700">
                  <c:v>3.7079806250016007</c:v>
                </c:pt>
                <c:pt idx="11701">
                  <c:v>3.70835625</c:v>
                </c:pt>
                <c:pt idx="11702">
                  <c:v>3.7087059375007994</c:v>
                </c:pt>
                <c:pt idx="11703">
                  <c:v>3.7090412499999998</c:v>
                </c:pt>
                <c:pt idx="11704">
                  <c:v>3.7094496875007996</c:v>
                </c:pt>
                <c:pt idx="11705">
                  <c:v>3.7095940624992005</c:v>
                </c:pt>
                <c:pt idx="11706">
                  <c:v>3.7091003124992006</c:v>
                </c:pt>
                <c:pt idx="11707">
                  <c:v>3.7085949999999999</c:v>
                </c:pt>
                <c:pt idx="11708">
                  <c:v>3.7081193750016004</c:v>
                </c:pt>
                <c:pt idx="11709">
                  <c:v>3.7076968750016004</c:v>
                </c:pt>
                <c:pt idx="11710">
                  <c:v>3.7073659375007995</c:v>
                </c:pt>
                <c:pt idx="11711">
                  <c:v>3.7069043750016006</c:v>
                </c:pt>
                <c:pt idx="11712">
                  <c:v>3.7064962499999998</c:v>
                </c:pt>
                <c:pt idx="11713">
                  <c:v>3.7060681250016008</c:v>
                </c:pt>
                <c:pt idx="11714">
                  <c:v>3.7056234375007997</c:v>
                </c:pt>
                <c:pt idx="11715">
                  <c:v>3.7052559375007994</c:v>
                </c:pt>
                <c:pt idx="11716">
                  <c:v>3.7048774999999998</c:v>
                </c:pt>
                <c:pt idx="11717">
                  <c:v>3.7045168750016004</c:v>
                </c:pt>
                <c:pt idx="11718">
                  <c:v>3.7041531250016004</c:v>
                </c:pt>
                <c:pt idx="11719">
                  <c:v>3.7042034375007993</c:v>
                </c:pt>
                <c:pt idx="11720">
                  <c:v>3.7045243750016006</c:v>
                </c:pt>
                <c:pt idx="11721">
                  <c:v>3.7048725</c:v>
                </c:pt>
                <c:pt idx="11722">
                  <c:v>3.7051959375007995</c:v>
                </c:pt>
                <c:pt idx="11723">
                  <c:v>3.7055403124992004</c:v>
                </c:pt>
                <c:pt idx="11724">
                  <c:v>3.7059078124992006</c:v>
                </c:pt>
                <c:pt idx="11725">
                  <c:v>3.7062434375007993</c:v>
                </c:pt>
                <c:pt idx="11726">
                  <c:v>3.7065768750016006</c:v>
                </c:pt>
                <c:pt idx="11727">
                  <c:v>3.7068975000000002</c:v>
                </c:pt>
                <c:pt idx="11728">
                  <c:v>3.7073274999999999</c:v>
                </c:pt>
                <c:pt idx="11729">
                  <c:v>3.7076875</c:v>
                </c:pt>
                <c:pt idx="11730">
                  <c:v>3.7080825000000002</c:v>
                </c:pt>
                <c:pt idx="11731">
                  <c:v>3.7084600000000001</c:v>
                </c:pt>
                <c:pt idx="11732">
                  <c:v>3.7087512500000002</c:v>
                </c:pt>
                <c:pt idx="11733">
                  <c:v>3.7087574999999999</c:v>
                </c:pt>
                <c:pt idx="11734">
                  <c:v>3.7085678124992003</c:v>
                </c:pt>
                <c:pt idx="11735">
                  <c:v>3.7082199999999998</c:v>
                </c:pt>
                <c:pt idx="11736">
                  <c:v>3.7079024999999999</c:v>
                </c:pt>
                <c:pt idx="11737">
                  <c:v>3.70793375</c:v>
                </c:pt>
                <c:pt idx="11738">
                  <c:v>3.7075243750016007</c:v>
                </c:pt>
                <c:pt idx="11739">
                  <c:v>3.7071240624992003</c:v>
                </c:pt>
                <c:pt idx="11740">
                  <c:v>3.7068293750016004</c:v>
                </c:pt>
                <c:pt idx="11741">
                  <c:v>3.7068153124992005</c:v>
                </c:pt>
                <c:pt idx="11742">
                  <c:v>3.7069443750016005</c:v>
                </c:pt>
                <c:pt idx="11743">
                  <c:v>3.7073006250016007</c:v>
                </c:pt>
                <c:pt idx="11744">
                  <c:v>3.7077290624992005</c:v>
                </c:pt>
                <c:pt idx="11745">
                  <c:v>3.7076778124992007</c:v>
                </c:pt>
                <c:pt idx="11746">
                  <c:v>3.7074371875007994</c:v>
                </c:pt>
                <c:pt idx="11747">
                  <c:v>3.7074643750016008</c:v>
                </c:pt>
                <c:pt idx="11748">
                  <c:v>3.7077018750016006</c:v>
                </c:pt>
                <c:pt idx="11749">
                  <c:v>3.7077628124992006</c:v>
                </c:pt>
                <c:pt idx="11750">
                  <c:v>3.7079571875007993</c:v>
                </c:pt>
                <c:pt idx="11751">
                  <c:v>3.7080818750016005</c:v>
                </c:pt>
                <c:pt idx="11752">
                  <c:v>3.7084478124992004</c:v>
                </c:pt>
                <c:pt idx="11753">
                  <c:v>3.7087712499999999</c:v>
                </c:pt>
                <c:pt idx="11754">
                  <c:v>3.7091334375007996</c:v>
                </c:pt>
                <c:pt idx="11755">
                  <c:v>3.7095103124992006</c:v>
                </c:pt>
                <c:pt idx="11756">
                  <c:v>3.7099481250016004</c:v>
                </c:pt>
                <c:pt idx="11757">
                  <c:v>3.7103081250016006</c:v>
                </c:pt>
                <c:pt idx="11758">
                  <c:v>3.7104750000000002</c:v>
                </c:pt>
                <c:pt idx="11759">
                  <c:v>3.7107171875007996</c:v>
                </c:pt>
                <c:pt idx="11760">
                  <c:v>3.7103128124992004</c:v>
                </c:pt>
                <c:pt idx="11761">
                  <c:v>3.7099003124992005</c:v>
                </c:pt>
                <c:pt idx="11762">
                  <c:v>3.7094659375007994</c:v>
                </c:pt>
                <c:pt idx="11763">
                  <c:v>3.7094037499999999</c:v>
                </c:pt>
                <c:pt idx="11764">
                  <c:v>3.7093696875007995</c:v>
                </c:pt>
                <c:pt idx="11765">
                  <c:v>3.7097349999999998</c:v>
                </c:pt>
                <c:pt idx="11766">
                  <c:v>3.7101228124992005</c:v>
                </c:pt>
                <c:pt idx="11767">
                  <c:v>3.7105440624992005</c:v>
                </c:pt>
                <c:pt idx="11768">
                  <c:v>3.7109634375007996</c:v>
                </c:pt>
                <c:pt idx="11769">
                  <c:v>3.7113121875007993</c:v>
                </c:pt>
                <c:pt idx="11770">
                  <c:v>3.7116659375007997</c:v>
                </c:pt>
                <c:pt idx="11771">
                  <c:v>3.7120018750016004</c:v>
                </c:pt>
                <c:pt idx="11772">
                  <c:v>3.7123843750016006</c:v>
                </c:pt>
                <c:pt idx="11773">
                  <c:v>3.7127978124992005</c:v>
                </c:pt>
                <c:pt idx="11774">
                  <c:v>3.7131306250016007</c:v>
                </c:pt>
                <c:pt idx="11775">
                  <c:v>3.7134540624992005</c:v>
                </c:pt>
                <c:pt idx="11776">
                  <c:v>3.7137953124992005</c:v>
                </c:pt>
                <c:pt idx="11777">
                  <c:v>3.7135474999999998</c:v>
                </c:pt>
                <c:pt idx="11778">
                  <c:v>3.7131353124992006</c:v>
                </c:pt>
                <c:pt idx="11779">
                  <c:v>3.7126443750016005</c:v>
                </c:pt>
                <c:pt idx="11780">
                  <c:v>3.7121528124992005</c:v>
                </c:pt>
                <c:pt idx="11781">
                  <c:v>3.7115853124992007</c:v>
                </c:pt>
                <c:pt idx="11782">
                  <c:v>3.7110349999999999</c:v>
                </c:pt>
                <c:pt idx="11783">
                  <c:v>3.7104909375007993</c:v>
                </c:pt>
                <c:pt idx="11784">
                  <c:v>3.7100740624992006</c:v>
                </c:pt>
                <c:pt idx="11785">
                  <c:v>3.7096196875007994</c:v>
                </c:pt>
                <c:pt idx="11786">
                  <c:v>3.7092312500000002</c:v>
                </c:pt>
                <c:pt idx="11787">
                  <c:v>3.7088259375007997</c:v>
                </c:pt>
                <c:pt idx="11788">
                  <c:v>3.7083409375007994</c:v>
                </c:pt>
                <c:pt idx="11789">
                  <c:v>3.7080006250016004</c:v>
                </c:pt>
                <c:pt idx="11790">
                  <c:v>3.7076653124992003</c:v>
                </c:pt>
                <c:pt idx="11791">
                  <c:v>3.7074240624992005</c:v>
                </c:pt>
                <c:pt idx="11792">
                  <c:v>3.7077740624992006</c:v>
                </c:pt>
                <c:pt idx="11793">
                  <c:v>3.7081581250016007</c:v>
                </c:pt>
                <c:pt idx="11794">
                  <c:v>3.7085231250016006</c:v>
                </c:pt>
                <c:pt idx="11795">
                  <c:v>3.7088456250016004</c:v>
                </c:pt>
                <c:pt idx="11796">
                  <c:v>3.7091696875007996</c:v>
                </c:pt>
                <c:pt idx="11797">
                  <c:v>3.7095409375007997</c:v>
                </c:pt>
                <c:pt idx="11798">
                  <c:v>3.7095765624992003</c:v>
                </c:pt>
                <c:pt idx="11799">
                  <c:v>3.7092534375007995</c:v>
                </c:pt>
                <c:pt idx="11800">
                  <c:v>3.7089065624992004</c:v>
                </c:pt>
                <c:pt idx="11801">
                  <c:v>3.7085187500000001</c:v>
                </c:pt>
                <c:pt idx="11802">
                  <c:v>3.7081640624992005</c:v>
                </c:pt>
                <c:pt idx="11803">
                  <c:v>3.7083550000000001</c:v>
                </c:pt>
                <c:pt idx="11804">
                  <c:v>3.7087168750016004</c:v>
                </c:pt>
                <c:pt idx="11805">
                  <c:v>3.7091078124992003</c:v>
                </c:pt>
                <c:pt idx="11806">
                  <c:v>3.7095099999999999</c:v>
                </c:pt>
                <c:pt idx="11807">
                  <c:v>3.7098356250016007</c:v>
                </c:pt>
                <c:pt idx="11808">
                  <c:v>3.7101406250016007</c:v>
                </c:pt>
                <c:pt idx="11809">
                  <c:v>3.7103268750016007</c:v>
                </c:pt>
                <c:pt idx="11810">
                  <c:v>3.7101803124992006</c:v>
                </c:pt>
                <c:pt idx="11811">
                  <c:v>3.7098575</c:v>
                </c:pt>
                <c:pt idx="11812">
                  <c:v>3.7094825</c:v>
                </c:pt>
                <c:pt idx="11813">
                  <c:v>3.7090656250016005</c:v>
                </c:pt>
                <c:pt idx="11814">
                  <c:v>3.7087321875007997</c:v>
                </c:pt>
                <c:pt idx="11815">
                  <c:v>3.7089159375007994</c:v>
                </c:pt>
                <c:pt idx="11816">
                  <c:v>3.7092609375007997</c:v>
                </c:pt>
                <c:pt idx="11817">
                  <c:v>3.7093328124992007</c:v>
                </c:pt>
                <c:pt idx="11818">
                  <c:v>3.7094800000000001</c:v>
                </c:pt>
                <c:pt idx="11819">
                  <c:v>3.7098503124992006</c:v>
                </c:pt>
                <c:pt idx="11820">
                  <c:v>3.7101996875007996</c:v>
                </c:pt>
                <c:pt idx="11821">
                  <c:v>3.7105465624992005</c:v>
                </c:pt>
                <c:pt idx="11822">
                  <c:v>3.7109399999999999</c:v>
                </c:pt>
                <c:pt idx="11823">
                  <c:v>3.7110446875007996</c:v>
                </c:pt>
                <c:pt idx="11824">
                  <c:v>3.7106915624992003</c:v>
                </c:pt>
                <c:pt idx="11825">
                  <c:v>3.71035</c:v>
                </c:pt>
                <c:pt idx="11826">
                  <c:v>3.7099956250016004</c:v>
                </c:pt>
                <c:pt idx="11827">
                  <c:v>3.7097012500000002</c:v>
                </c:pt>
                <c:pt idx="11828">
                  <c:v>3.7098093750016008</c:v>
                </c:pt>
                <c:pt idx="11829">
                  <c:v>3.7101306250016006</c:v>
                </c:pt>
                <c:pt idx="11830">
                  <c:v>3.7105593750016004</c:v>
                </c:pt>
                <c:pt idx="11831">
                  <c:v>3.7109196875007995</c:v>
                </c:pt>
                <c:pt idx="11832">
                  <c:v>3.7113634375007996</c:v>
                </c:pt>
                <c:pt idx="11833">
                  <c:v>3.7117296875007995</c:v>
                </c:pt>
                <c:pt idx="11834">
                  <c:v>3.7120574999999998</c:v>
                </c:pt>
                <c:pt idx="11835">
                  <c:v>3.7124671875007995</c:v>
                </c:pt>
                <c:pt idx="11836">
                  <c:v>3.7123956250016006</c:v>
                </c:pt>
                <c:pt idx="11837">
                  <c:v>3.7124068750016006</c:v>
                </c:pt>
                <c:pt idx="11838">
                  <c:v>3.7124925000000002</c:v>
                </c:pt>
                <c:pt idx="11839">
                  <c:v>3.7122934375007994</c:v>
                </c:pt>
                <c:pt idx="11840">
                  <c:v>3.7120390624992003</c:v>
                </c:pt>
                <c:pt idx="11841">
                  <c:v>3.7123128124992006</c:v>
                </c:pt>
                <c:pt idx="11842">
                  <c:v>3.7126631250016007</c:v>
                </c:pt>
                <c:pt idx="11843">
                  <c:v>3.7130162499999999</c:v>
                </c:pt>
                <c:pt idx="11844">
                  <c:v>3.7133637500000001</c:v>
                </c:pt>
                <c:pt idx="11845">
                  <c:v>3.7137559375007996</c:v>
                </c:pt>
                <c:pt idx="11846">
                  <c:v>3.7141350000000002</c:v>
                </c:pt>
                <c:pt idx="11847">
                  <c:v>3.7142221875007997</c:v>
                </c:pt>
                <c:pt idx="11848">
                  <c:v>3.7139962500000001</c:v>
                </c:pt>
                <c:pt idx="11849">
                  <c:v>3.7136468750016007</c:v>
                </c:pt>
                <c:pt idx="11850">
                  <c:v>3.7133162500000001</c:v>
                </c:pt>
                <c:pt idx="11851">
                  <c:v>3.7129634375007994</c:v>
                </c:pt>
                <c:pt idx="11852">
                  <c:v>3.7125706250016006</c:v>
                </c:pt>
                <c:pt idx="11853">
                  <c:v>3.7121756250016005</c:v>
                </c:pt>
                <c:pt idx="11854">
                  <c:v>3.7118303124992007</c:v>
                </c:pt>
                <c:pt idx="11855">
                  <c:v>3.7114584375007995</c:v>
                </c:pt>
                <c:pt idx="11856">
                  <c:v>3.7111287499999999</c:v>
                </c:pt>
                <c:pt idx="11857">
                  <c:v>3.7107646875007996</c:v>
                </c:pt>
                <c:pt idx="11858">
                  <c:v>3.7104231250016007</c:v>
                </c:pt>
                <c:pt idx="11859">
                  <c:v>3.7101175</c:v>
                </c:pt>
                <c:pt idx="11860">
                  <c:v>3.7105125000000001</c:v>
                </c:pt>
                <c:pt idx="11861">
                  <c:v>3.7108628124992005</c:v>
                </c:pt>
                <c:pt idx="11862">
                  <c:v>3.7112531250016008</c:v>
                </c:pt>
                <c:pt idx="11863">
                  <c:v>3.7116459375007995</c:v>
                </c:pt>
                <c:pt idx="11864">
                  <c:v>3.7119778124992004</c:v>
                </c:pt>
                <c:pt idx="11865">
                  <c:v>3.7123806250016007</c:v>
                </c:pt>
                <c:pt idx="11866">
                  <c:v>3.7127103124992007</c:v>
                </c:pt>
                <c:pt idx="11867">
                  <c:v>3.7130774999999998</c:v>
                </c:pt>
                <c:pt idx="11868">
                  <c:v>3.7134106250016008</c:v>
                </c:pt>
                <c:pt idx="11869">
                  <c:v>3.7137331250016006</c:v>
                </c:pt>
                <c:pt idx="11870">
                  <c:v>3.71411625</c:v>
                </c:pt>
                <c:pt idx="11871">
                  <c:v>3.7144428124992004</c:v>
                </c:pt>
                <c:pt idx="11872">
                  <c:v>3.7147790624992005</c:v>
                </c:pt>
                <c:pt idx="11873">
                  <c:v>3.7148296875007993</c:v>
                </c:pt>
                <c:pt idx="11874">
                  <c:v>3.7147134375007993</c:v>
                </c:pt>
                <c:pt idx="11875">
                  <c:v>3.7150746875007994</c:v>
                </c:pt>
                <c:pt idx="11876">
                  <c:v>3.7154068750016007</c:v>
                </c:pt>
                <c:pt idx="11877">
                  <c:v>3.7157293750016005</c:v>
                </c:pt>
                <c:pt idx="11878">
                  <c:v>3.7160609375007994</c:v>
                </c:pt>
                <c:pt idx="11879">
                  <c:v>3.7164074999999999</c:v>
                </c:pt>
                <c:pt idx="11880">
                  <c:v>3.7162028124992004</c:v>
                </c:pt>
                <c:pt idx="11881">
                  <c:v>3.7158803124992006</c:v>
                </c:pt>
                <c:pt idx="11882">
                  <c:v>3.715525</c:v>
                </c:pt>
                <c:pt idx="11883">
                  <c:v>3.7151700000000001</c:v>
                </c:pt>
                <c:pt idx="11884">
                  <c:v>3.7147931250016004</c:v>
                </c:pt>
                <c:pt idx="11885">
                  <c:v>3.7144103124992003</c:v>
                </c:pt>
                <c:pt idx="11886">
                  <c:v>3.7140034375007995</c:v>
                </c:pt>
                <c:pt idx="11887">
                  <c:v>3.7136593750016007</c:v>
                </c:pt>
                <c:pt idx="11888">
                  <c:v>3.7138137499999999</c:v>
                </c:pt>
                <c:pt idx="11889">
                  <c:v>3.7136487499999999</c:v>
                </c:pt>
                <c:pt idx="11890">
                  <c:v>3.7136518750016005</c:v>
                </c:pt>
                <c:pt idx="11891">
                  <c:v>3.7137621875007993</c:v>
                </c:pt>
                <c:pt idx="11892">
                  <c:v>3.7141534375007996</c:v>
                </c:pt>
                <c:pt idx="11893">
                  <c:v>3.7145446875007995</c:v>
                </c:pt>
                <c:pt idx="11894">
                  <c:v>3.7149021875007997</c:v>
                </c:pt>
                <c:pt idx="11895">
                  <c:v>3.7152271875007994</c:v>
                </c:pt>
                <c:pt idx="11896">
                  <c:v>3.7156034375007994</c:v>
                </c:pt>
                <c:pt idx="11897">
                  <c:v>3.7159265624992006</c:v>
                </c:pt>
                <c:pt idx="11898">
                  <c:v>3.7155390624992006</c:v>
                </c:pt>
                <c:pt idx="11899">
                  <c:v>3.7150843750016005</c:v>
                </c:pt>
                <c:pt idx="11900">
                  <c:v>3.7147131250016008</c:v>
                </c:pt>
                <c:pt idx="11901">
                  <c:v>3.7143678124992006</c:v>
                </c:pt>
                <c:pt idx="11902">
                  <c:v>3.7143431250016006</c:v>
                </c:pt>
                <c:pt idx="11903">
                  <c:v>3.71466875</c:v>
                </c:pt>
                <c:pt idx="11904">
                  <c:v>3.7149228124992004</c:v>
                </c:pt>
                <c:pt idx="11905">
                  <c:v>3.7145968750016007</c:v>
                </c:pt>
                <c:pt idx="11906">
                  <c:v>3.71427</c:v>
                </c:pt>
                <c:pt idx="11907">
                  <c:v>3.7138603124992007</c:v>
                </c:pt>
                <c:pt idx="11908">
                  <c:v>3.7135400000000001</c:v>
                </c:pt>
                <c:pt idx="11909">
                  <c:v>3.7134793750016004</c:v>
                </c:pt>
                <c:pt idx="11910">
                  <c:v>3.7135753124992004</c:v>
                </c:pt>
                <c:pt idx="11911">
                  <c:v>3.7135865624992004</c:v>
                </c:pt>
                <c:pt idx="11912">
                  <c:v>3.7136037499999999</c:v>
                </c:pt>
                <c:pt idx="11913">
                  <c:v>3.7136778124992005</c:v>
                </c:pt>
                <c:pt idx="11914">
                  <c:v>3.7134456250016008</c:v>
                </c:pt>
                <c:pt idx="11915">
                  <c:v>3.7131356250016005</c:v>
                </c:pt>
                <c:pt idx="11916">
                  <c:v>3.7135221875007995</c:v>
                </c:pt>
                <c:pt idx="11917">
                  <c:v>3.7138428124992005</c:v>
                </c:pt>
                <c:pt idx="11918">
                  <c:v>3.7142515624992005</c:v>
                </c:pt>
                <c:pt idx="11919">
                  <c:v>3.7145756250016007</c:v>
                </c:pt>
                <c:pt idx="11920">
                  <c:v>3.7149424999999998</c:v>
                </c:pt>
                <c:pt idx="11921">
                  <c:v>3.7152868750016004</c:v>
                </c:pt>
                <c:pt idx="11922">
                  <c:v>3.7156609375007994</c:v>
                </c:pt>
                <c:pt idx="11923">
                  <c:v>3.7160065624992007</c:v>
                </c:pt>
                <c:pt idx="11924">
                  <c:v>3.7163453124992003</c:v>
                </c:pt>
                <c:pt idx="11925">
                  <c:v>3.7167581250016006</c:v>
                </c:pt>
                <c:pt idx="11926">
                  <c:v>3.7170821875007993</c:v>
                </c:pt>
                <c:pt idx="11927">
                  <c:v>3.7174528124992006</c:v>
                </c:pt>
                <c:pt idx="11928">
                  <c:v>3.7171043750016004</c:v>
                </c:pt>
                <c:pt idx="11929">
                  <c:v>3.7167509375007994</c:v>
                </c:pt>
                <c:pt idx="11930">
                  <c:v>3.7162684375007995</c:v>
                </c:pt>
                <c:pt idx="11931">
                  <c:v>3.7158362500000002</c:v>
                </c:pt>
                <c:pt idx="11932">
                  <c:v>3.7154821875007995</c:v>
                </c:pt>
                <c:pt idx="11933">
                  <c:v>3.7151518750016006</c:v>
                </c:pt>
                <c:pt idx="11934">
                  <c:v>3.7147559375007995</c:v>
                </c:pt>
                <c:pt idx="11935">
                  <c:v>3.7149087500000002</c:v>
                </c:pt>
                <c:pt idx="11936">
                  <c:v>3.7152731250016005</c:v>
                </c:pt>
                <c:pt idx="11937">
                  <c:v>3.7156256250016004</c:v>
                </c:pt>
                <c:pt idx="11938">
                  <c:v>3.7159903124992004</c:v>
                </c:pt>
                <c:pt idx="11939">
                  <c:v>3.7163756250016005</c:v>
                </c:pt>
                <c:pt idx="11940">
                  <c:v>3.7167590624992006</c:v>
                </c:pt>
                <c:pt idx="11941">
                  <c:v>3.717155</c:v>
                </c:pt>
                <c:pt idx="11942">
                  <c:v>3.7175693750016006</c:v>
                </c:pt>
                <c:pt idx="11943">
                  <c:v>3.7179328124992006</c:v>
                </c:pt>
                <c:pt idx="11944">
                  <c:v>3.7183453124992005</c:v>
                </c:pt>
                <c:pt idx="11945">
                  <c:v>3.7186784375007993</c:v>
                </c:pt>
                <c:pt idx="11946">
                  <c:v>3.7187925000000002</c:v>
                </c:pt>
                <c:pt idx="11947">
                  <c:v>3.7184593750016006</c:v>
                </c:pt>
                <c:pt idx="11948">
                  <c:v>3.7179984375007993</c:v>
                </c:pt>
                <c:pt idx="11949">
                  <c:v>3.7176081250016004</c:v>
                </c:pt>
                <c:pt idx="11950">
                  <c:v>3.717285</c:v>
                </c:pt>
                <c:pt idx="11951">
                  <c:v>3.71694375</c:v>
                </c:pt>
                <c:pt idx="11952">
                  <c:v>3.7165396875007994</c:v>
                </c:pt>
                <c:pt idx="11953">
                  <c:v>3.7160518750016007</c:v>
                </c:pt>
                <c:pt idx="11954">
                  <c:v>3.71571125</c:v>
                </c:pt>
                <c:pt idx="11955">
                  <c:v>3.7152987500000001</c:v>
                </c:pt>
                <c:pt idx="11956">
                  <c:v>3.7148949999999998</c:v>
                </c:pt>
                <c:pt idx="11957">
                  <c:v>3.7145484375007993</c:v>
                </c:pt>
                <c:pt idx="11958">
                  <c:v>3.7142115624992007</c:v>
                </c:pt>
                <c:pt idx="11959">
                  <c:v>3.7139743750016008</c:v>
                </c:pt>
                <c:pt idx="11960">
                  <c:v>3.7141009375007994</c:v>
                </c:pt>
                <c:pt idx="11961">
                  <c:v>3.7144446875007997</c:v>
                </c:pt>
                <c:pt idx="11962">
                  <c:v>3.7147874999999999</c:v>
                </c:pt>
                <c:pt idx="11963">
                  <c:v>3.7151409375007995</c:v>
                </c:pt>
                <c:pt idx="11964">
                  <c:v>3.7154924999999999</c:v>
                </c:pt>
                <c:pt idx="11965">
                  <c:v>3.7158128124992005</c:v>
                </c:pt>
                <c:pt idx="11966">
                  <c:v>3.7161787500000001</c:v>
                </c:pt>
                <c:pt idx="11967">
                  <c:v>3.7165009375007996</c:v>
                </c:pt>
                <c:pt idx="11968">
                  <c:v>3.7168325000000002</c:v>
                </c:pt>
                <c:pt idx="11969">
                  <c:v>3.71721375</c:v>
                </c:pt>
                <c:pt idx="11970">
                  <c:v>3.7175518750016008</c:v>
                </c:pt>
                <c:pt idx="11971">
                  <c:v>3.7179118750016005</c:v>
                </c:pt>
                <c:pt idx="11972">
                  <c:v>3.7182849999999998</c:v>
                </c:pt>
                <c:pt idx="11973">
                  <c:v>3.7185003124992004</c:v>
                </c:pt>
                <c:pt idx="11974">
                  <c:v>3.7187874999999999</c:v>
                </c:pt>
                <c:pt idx="11975">
                  <c:v>3.7188931250016006</c:v>
                </c:pt>
                <c:pt idx="11976">
                  <c:v>3.7192143750016005</c:v>
                </c:pt>
                <c:pt idx="11977">
                  <c:v>3.7195462500000001</c:v>
                </c:pt>
                <c:pt idx="11978">
                  <c:v>3.7199274999999998</c:v>
                </c:pt>
                <c:pt idx="11979">
                  <c:v>3.7202843750016004</c:v>
                </c:pt>
                <c:pt idx="11980">
                  <c:v>3.7204296875007996</c:v>
                </c:pt>
                <c:pt idx="11981">
                  <c:v>3.7203487499999999</c:v>
                </c:pt>
                <c:pt idx="11982">
                  <c:v>3.7200224999999998</c:v>
                </c:pt>
                <c:pt idx="11983">
                  <c:v>3.7196868750016008</c:v>
                </c:pt>
                <c:pt idx="11984">
                  <c:v>3.7192084375007997</c:v>
                </c:pt>
                <c:pt idx="11985">
                  <c:v>3.7188737500000002</c:v>
                </c:pt>
                <c:pt idx="11986">
                  <c:v>3.7185137500000001</c:v>
                </c:pt>
                <c:pt idx="11987">
                  <c:v>3.7179868750016007</c:v>
                </c:pt>
                <c:pt idx="11988">
                  <c:v>3.7175443750016006</c:v>
                </c:pt>
                <c:pt idx="11989">
                  <c:v>3.7171903124992003</c:v>
                </c:pt>
                <c:pt idx="11990">
                  <c:v>3.7167140624992006</c:v>
                </c:pt>
                <c:pt idx="11991">
                  <c:v>3.7162465624992005</c:v>
                </c:pt>
                <c:pt idx="11992">
                  <c:v>3.7158774999999999</c:v>
                </c:pt>
                <c:pt idx="11993">
                  <c:v>3.7156503124992004</c:v>
                </c:pt>
                <c:pt idx="11994">
                  <c:v>3.7153881250016005</c:v>
                </c:pt>
                <c:pt idx="11995">
                  <c:v>3.7153028124992007</c:v>
                </c:pt>
                <c:pt idx="11996">
                  <c:v>3.7155928124992004</c:v>
                </c:pt>
                <c:pt idx="11997">
                  <c:v>3.7160234375007994</c:v>
                </c:pt>
                <c:pt idx="11998">
                  <c:v>3.7164015624992004</c:v>
                </c:pt>
                <c:pt idx="11999">
                  <c:v>3.7167646875007994</c:v>
                </c:pt>
                <c:pt idx="12000">
                  <c:v>3.71710875</c:v>
                </c:pt>
                <c:pt idx="12001">
                  <c:v>3.7174509375007996</c:v>
                </c:pt>
                <c:pt idx="12002">
                  <c:v>3.7178624999999998</c:v>
                </c:pt>
                <c:pt idx="12003">
                  <c:v>3.7182062500000002</c:v>
                </c:pt>
                <c:pt idx="12004">
                  <c:v>3.7186175000000001</c:v>
                </c:pt>
                <c:pt idx="12005">
                  <c:v>3.7189668750016005</c:v>
                </c:pt>
                <c:pt idx="12006">
                  <c:v>3.7191356250016008</c:v>
                </c:pt>
                <c:pt idx="12007">
                  <c:v>3.7189371875007997</c:v>
                </c:pt>
                <c:pt idx="12008">
                  <c:v>3.7185743750016007</c:v>
                </c:pt>
                <c:pt idx="12009">
                  <c:v>3.7182534375007994</c:v>
                </c:pt>
                <c:pt idx="12010">
                  <c:v>3.7179071875007996</c:v>
                </c:pt>
                <c:pt idx="12011">
                  <c:v>3.7178156250016006</c:v>
                </c:pt>
                <c:pt idx="12012">
                  <c:v>3.7181631250016007</c:v>
                </c:pt>
                <c:pt idx="12013">
                  <c:v>3.7185365624992004</c:v>
                </c:pt>
                <c:pt idx="12014">
                  <c:v>3.7188875000000001</c:v>
                </c:pt>
                <c:pt idx="12015">
                  <c:v>3.7192512500000001</c:v>
                </c:pt>
                <c:pt idx="12016">
                  <c:v>3.7195840624992007</c:v>
                </c:pt>
                <c:pt idx="12017">
                  <c:v>3.7198671875007996</c:v>
                </c:pt>
                <c:pt idx="12018">
                  <c:v>3.7195115624992003</c:v>
                </c:pt>
                <c:pt idx="12019">
                  <c:v>3.71910125</c:v>
                </c:pt>
                <c:pt idx="12020">
                  <c:v>3.7187015624992004</c:v>
                </c:pt>
                <c:pt idx="12021">
                  <c:v>3.7183584375007994</c:v>
                </c:pt>
                <c:pt idx="12022">
                  <c:v>3.7181231250016005</c:v>
                </c:pt>
                <c:pt idx="12023">
                  <c:v>3.7182421875007994</c:v>
                </c:pt>
                <c:pt idx="12024">
                  <c:v>3.7185999999999999</c:v>
                </c:pt>
                <c:pt idx="12025">
                  <c:v>3.7189881250016006</c:v>
                </c:pt>
                <c:pt idx="12026">
                  <c:v>3.71935875</c:v>
                </c:pt>
                <c:pt idx="12027">
                  <c:v>3.7196909375007996</c:v>
                </c:pt>
                <c:pt idx="12028">
                  <c:v>3.7198409375007997</c:v>
                </c:pt>
                <c:pt idx="12029">
                  <c:v>3.7198934375007995</c:v>
                </c:pt>
                <c:pt idx="12030">
                  <c:v>3.7196040624992004</c:v>
                </c:pt>
                <c:pt idx="12031">
                  <c:v>3.7192690624992006</c:v>
                </c:pt>
                <c:pt idx="12032">
                  <c:v>3.7189121875007993</c:v>
                </c:pt>
                <c:pt idx="12033">
                  <c:v>3.7189274999999999</c:v>
                </c:pt>
                <c:pt idx="12034">
                  <c:v>3.71900875</c:v>
                </c:pt>
                <c:pt idx="12035">
                  <c:v>3.7193309375007995</c:v>
                </c:pt>
                <c:pt idx="12036">
                  <c:v>3.7196743750016004</c:v>
                </c:pt>
                <c:pt idx="12037">
                  <c:v>3.7200140624992004</c:v>
                </c:pt>
                <c:pt idx="12038">
                  <c:v>3.7204528124992007</c:v>
                </c:pt>
                <c:pt idx="12039">
                  <c:v>3.7208531250016006</c:v>
                </c:pt>
                <c:pt idx="12040">
                  <c:v>3.7213090624992007</c:v>
                </c:pt>
                <c:pt idx="12041">
                  <c:v>3.7217753124992003</c:v>
                </c:pt>
                <c:pt idx="12042">
                  <c:v>3.7221340624992005</c:v>
                </c:pt>
                <c:pt idx="12043">
                  <c:v>3.7224581250016007</c:v>
                </c:pt>
                <c:pt idx="12044">
                  <c:v>3.7225403124992007</c:v>
                </c:pt>
                <c:pt idx="12045">
                  <c:v>3.7221537499999999</c:v>
                </c:pt>
                <c:pt idx="12046">
                  <c:v>3.7218171875007995</c:v>
                </c:pt>
                <c:pt idx="12047">
                  <c:v>3.7214399999999999</c:v>
                </c:pt>
                <c:pt idx="12048">
                  <c:v>3.7210146875007997</c:v>
                </c:pt>
                <c:pt idx="12049">
                  <c:v>3.7204887499999999</c:v>
                </c:pt>
                <c:pt idx="12050">
                  <c:v>3.7200846875007993</c:v>
                </c:pt>
                <c:pt idx="12051">
                  <c:v>3.7197524999999998</c:v>
                </c:pt>
                <c:pt idx="12052">
                  <c:v>3.7193759375007995</c:v>
                </c:pt>
                <c:pt idx="12053">
                  <c:v>3.7190325</c:v>
                </c:pt>
                <c:pt idx="12054">
                  <c:v>3.7186915624992003</c:v>
                </c:pt>
                <c:pt idx="12055">
                  <c:v>3.7183321875007995</c:v>
                </c:pt>
                <c:pt idx="12056">
                  <c:v>3.7180043750016005</c:v>
                </c:pt>
                <c:pt idx="12057">
                  <c:v>3.7177459375007995</c:v>
                </c:pt>
                <c:pt idx="12058">
                  <c:v>3.7180675000000001</c:v>
                </c:pt>
                <c:pt idx="12059">
                  <c:v>3.7184018750016006</c:v>
                </c:pt>
                <c:pt idx="12060">
                  <c:v>3.7187231250016004</c:v>
                </c:pt>
                <c:pt idx="12061">
                  <c:v>3.7190559375007997</c:v>
                </c:pt>
                <c:pt idx="12062">
                  <c:v>3.7190815624992006</c:v>
                </c:pt>
                <c:pt idx="12063">
                  <c:v>3.7194775</c:v>
                </c:pt>
                <c:pt idx="12064">
                  <c:v>3.7197178124992005</c:v>
                </c:pt>
                <c:pt idx="12065">
                  <c:v>3.7195240624992003</c:v>
                </c:pt>
                <c:pt idx="12066">
                  <c:v>3.7196403124992004</c:v>
                </c:pt>
                <c:pt idx="12067">
                  <c:v>3.7196975000000001</c:v>
                </c:pt>
                <c:pt idx="12068">
                  <c:v>3.7200221875007995</c:v>
                </c:pt>
                <c:pt idx="12069">
                  <c:v>3.7201309375007994</c:v>
                </c:pt>
                <c:pt idx="12070">
                  <c:v>3.7199650000000002</c:v>
                </c:pt>
                <c:pt idx="12071">
                  <c:v>3.7196406250016008</c:v>
                </c:pt>
                <c:pt idx="12072">
                  <c:v>3.7194615624992005</c:v>
                </c:pt>
                <c:pt idx="12073">
                  <c:v>3.7193800000000001</c:v>
                </c:pt>
                <c:pt idx="12074">
                  <c:v>3.7192143750016005</c:v>
                </c:pt>
                <c:pt idx="12075">
                  <c:v>3.7188168750016004</c:v>
                </c:pt>
                <c:pt idx="12076">
                  <c:v>3.7184762500000001</c:v>
                </c:pt>
                <c:pt idx="12077">
                  <c:v>3.71818625</c:v>
                </c:pt>
                <c:pt idx="12078">
                  <c:v>3.7178281250016005</c:v>
                </c:pt>
                <c:pt idx="12079">
                  <c:v>3.7174974999999999</c:v>
                </c:pt>
                <c:pt idx="12080">
                  <c:v>3.7170715624992003</c:v>
                </c:pt>
                <c:pt idx="12081">
                  <c:v>3.7166931250016004</c:v>
                </c:pt>
                <c:pt idx="12082">
                  <c:v>3.7163321875007993</c:v>
                </c:pt>
                <c:pt idx="12083">
                  <c:v>3.7163215624992003</c:v>
                </c:pt>
                <c:pt idx="12084">
                  <c:v>3.7167009375007996</c:v>
                </c:pt>
                <c:pt idx="12085">
                  <c:v>3.7171221875007996</c:v>
                </c:pt>
                <c:pt idx="12086">
                  <c:v>3.7174434375007994</c:v>
                </c:pt>
                <c:pt idx="12087">
                  <c:v>3.7179025000000001</c:v>
                </c:pt>
                <c:pt idx="12088">
                  <c:v>3.7182300000000001</c:v>
                </c:pt>
                <c:pt idx="12089">
                  <c:v>3.7185537499999999</c:v>
                </c:pt>
                <c:pt idx="12090">
                  <c:v>3.71895</c:v>
                </c:pt>
                <c:pt idx="12091">
                  <c:v>3.7193153124992007</c:v>
                </c:pt>
                <c:pt idx="12092">
                  <c:v>3.7196840624992005</c:v>
                </c:pt>
                <c:pt idx="12093">
                  <c:v>3.7200228124992005</c:v>
                </c:pt>
                <c:pt idx="12094">
                  <c:v>3.7204815624992005</c:v>
                </c:pt>
                <c:pt idx="12095">
                  <c:v>3.7208268750016007</c:v>
                </c:pt>
                <c:pt idx="12096">
                  <c:v>3.7211978124992005</c:v>
                </c:pt>
                <c:pt idx="12097">
                  <c:v>3.72090875</c:v>
                </c:pt>
                <c:pt idx="12098">
                  <c:v>3.7205765624992004</c:v>
                </c:pt>
                <c:pt idx="12099">
                  <c:v>3.7202278124992003</c:v>
                </c:pt>
                <c:pt idx="12100">
                  <c:v>3.7198359375007994</c:v>
                </c:pt>
                <c:pt idx="12101">
                  <c:v>3.7194715624992005</c:v>
                </c:pt>
                <c:pt idx="12102">
                  <c:v>3.7190440624992007</c:v>
                </c:pt>
                <c:pt idx="12103">
                  <c:v>3.7192634375007994</c:v>
                </c:pt>
                <c:pt idx="12104">
                  <c:v>3.7196484375007994</c:v>
                </c:pt>
                <c:pt idx="12105">
                  <c:v>3.7199800000000001</c:v>
                </c:pt>
                <c:pt idx="12106">
                  <c:v>3.7203359375007996</c:v>
                </c:pt>
                <c:pt idx="12107">
                  <c:v>3.7207378124992005</c:v>
                </c:pt>
                <c:pt idx="12108">
                  <c:v>3.7212375</c:v>
                </c:pt>
                <c:pt idx="12109">
                  <c:v>3.7215875</c:v>
                </c:pt>
                <c:pt idx="12110">
                  <c:v>3.7219950000000002</c:v>
                </c:pt>
                <c:pt idx="12111">
                  <c:v>3.7224346875007996</c:v>
                </c:pt>
                <c:pt idx="12112">
                  <c:v>3.7227696875007994</c:v>
                </c:pt>
                <c:pt idx="12113">
                  <c:v>3.7223959375007993</c:v>
                </c:pt>
                <c:pt idx="12114">
                  <c:v>3.7219765624992007</c:v>
                </c:pt>
                <c:pt idx="12115">
                  <c:v>3.7215540624992003</c:v>
                </c:pt>
                <c:pt idx="12116">
                  <c:v>3.7211981250016004</c:v>
                </c:pt>
                <c:pt idx="12117">
                  <c:v>3.7208062499999999</c:v>
                </c:pt>
                <c:pt idx="12118">
                  <c:v>3.7204715624992004</c:v>
                </c:pt>
                <c:pt idx="12119">
                  <c:v>3.72001625</c:v>
                </c:pt>
                <c:pt idx="12120">
                  <c:v>3.7196400000000001</c:v>
                </c:pt>
                <c:pt idx="12121">
                  <c:v>3.7192309375007997</c:v>
                </c:pt>
                <c:pt idx="12122">
                  <c:v>3.7187540624992006</c:v>
                </c:pt>
                <c:pt idx="12123">
                  <c:v>3.7184118750016006</c:v>
                </c:pt>
                <c:pt idx="12124">
                  <c:v>3.7187774999999998</c:v>
                </c:pt>
                <c:pt idx="12125">
                  <c:v>3.7191615624992007</c:v>
                </c:pt>
                <c:pt idx="12126">
                  <c:v>3.7195606250016007</c:v>
                </c:pt>
                <c:pt idx="12127">
                  <c:v>3.7199134375007996</c:v>
                </c:pt>
                <c:pt idx="12128">
                  <c:v>3.7203318750016008</c:v>
                </c:pt>
                <c:pt idx="12129">
                  <c:v>3.7206821875007994</c:v>
                </c:pt>
                <c:pt idx="12130">
                  <c:v>3.7210428124992005</c:v>
                </c:pt>
                <c:pt idx="12131">
                  <c:v>3.7214874999999998</c:v>
                </c:pt>
                <c:pt idx="12132">
                  <c:v>3.7218709375007997</c:v>
                </c:pt>
                <c:pt idx="12133">
                  <c:v>3.7220562500000001</c:v>
                </c:pt>
                <c:pt idx="12134">
                  <c:v>3.7221921875007995</c:v>
                </c:pt>
                <c:pt idx="12135">
                  <c:v>3.7218096875007993</c:v>
                </c:pt>
                <c:pt idx="12136">
                  <c:v>3.7214409375007995</c:v>
                </c:pt>
                <c:pt idx="12137">
                  <c:v>3.7210928124992004</c:v>
                </c:pt>
                <c:pt idx="12138">
                  <c:v>3.7207315624992003</c:v>
                </c:pt>
                <c:pt idx="12139">
                  <c:v>3.7203412500000002</c:v>
                </c:pt>
                <c:pt idx="12140">
                  <c:v>3.7199971875007996</c:v>
                </c:pt>
                <c:pt idx="12141">
                  <c:v>3.7203175000000002</c:v>
                </c:pt>
                <c:pt idx="12142">
                  <c:v>3.7206778124992006</c:v>
                </c:pt>
                <c:pt idx="12143">
                  <c:v>3.7210728124992003</c:v>
                </c:pt>
                <c:pt idx="12144">
                  <c:v>3.7214368750016007</c:v>
                </c:pt>
                <c:pt idx="12145">
                  <c:v>3.7218631250016005</c:v>
                </c:pt>
                <c:pt idx="12146">
                  <c:v>3.7222087500000001</c:v>
                </c:pt>
                <c:pt idx="12147">
                  <c:v>3.7225809375007994</c:v>
                </c:pt>
                <c:pt idx="12148">
                  <c:v>3.7229015624992003</c:v>
                </c:pt>
                <c:pt idx="12149">
                  <c:v>3.7231493750016007</c:v>
                </c:pt>
                <c:pt idx="12150">
                  <c:v>3.7231462500000001</c:v>
                </c:pt>
                <c:pt idx="12151">
                  <c:v>3.7228028124992005</c:v>
                </c:pt>
                <c:pt idx="12152">
                  <c:v>3.7224378124992006</c:v>
                </c:pt>
                <c:pt idx="12153">
                  <c:v>3.7220931250016007</c:v>
                </c:pt>
                <c:pt idx="12154">
                  <c:v>3.7217118750016005</c:v>
                </c:pt>
                <c:pt idx="12155">
                  <c:v>3.7212900000000002</c:v>
                </c:pt>
                <c:pt idx="12156">
                  <c:v>3.7208328124992005</c:v>
                </c:pt>
                <c:pt idx="12157">
                  <c:v>3.7203956250016006</c:v>
                </c:pt>
                <c:pt idx="12158">
                  <c:v>3.7199918750016008</c:v>
                </c:pt>
                <c:pt idx="12159">
                  <c:v>3.7196696875007995</c:v>
                </c:pt>
                <c:pt idx="12160">
                  <c:v>3.7193831250016007</c:v>
                </c:pt>
                <c:pt idx="12161">
                  <c:v>3.7189975</c:v>
                </c:pt>
                <c:pt idx="12162">
                  <c:v>3.7186037500000002</c:v>
                </c:pt>
                <c:pt idx="12163">
                  <c:v>3.7182062500000002</c:v>
                </c:pt>
                <c:pt idx="12164">
                  <c:v>3.7178765624992005</c:v>
                </c:pt>
                <c:pt idx="12165">
                  <c:v>3.7183021875007993</c:v>
                </c:pt>
                <c:pt idx="12166">
                  <c:v>3.7186368750016006</c:v>
                </c:pt>
                <c:pt idx="12167">
                  <c:v>3.7190850000000002</c:v>
                </c:pt>
                <c:pt idx="12168">
                  <c:v>3.7194759375007993</c:v>
                </c:pt>
                <c:pt idx="12169">
                  <c:v>3.7198103124992006</c:v>
                </c:pt>
                <c:pt idx="12170">
                  <c:v>3.7201856250016005</c:v>
                </c:pt>
                <c:pt idx="12171">
                  <c:v>3.7205184375007994</c:v>
                </c:pt>
                <c:pt idx="12172">
                  <c:v>3.7208631250016007</c:v>
                </c:pt>
                <c:pt idx="12173">
                  <c:v>3.7212156250016006</c:v>
                </c:pt>
                <c:pt idx="12174">
                  <c:v>3.7216393750016006</c:v>
                </c:pt>
                <c:pt idx="12175">
                  <c:v>3.7220440624992004</c:v>
                </c:pt>
                <c:pt idx="12176">
                  <c:v>3.7224081250016008</c:v>
                </c:pt>
                <c:pt idx="12177">
                  <c:v>3.7227628124992007</c:v>
                </c:pt>
                <c:pt idx="12178">
                  <c:v>3.7231553124992005</c:v>
                </c:pt>
                <c:pt idx="12179">
                  <c:v>3.7233393750016006</c:v>
                </c:pt>
                <c:pt idx="12180">
                  <c:v>3.7232331250016006</c:v>
                </c:pt>
                <c:pt idx="12181">
                  <c:v>3.7229059375007996</c:v>
                </c:pt>
                <c:pt idx="12182">
                  <c:v>3.7225471875007994</c:v>
                </c:pt>
                <c:pt idx="12183">
                  <c:v>3.7220956250016006</c:v>
                </c:pt>
                <c:pt idx="12184">
                  <c:v>3.7217009375007994</c:v>
                </c:pt>
                <c:pt idx="12185">
                  <c:v>3.7213534375007993</c:v>
                </c:pt>
                <c:pt idx="12186">
                  <c:v>3.72098</c:v>
                </c:pt>
                <c:pt idx="12187">
                  <c:v>3.7205268750016005</c:v>
                </c:pt>
                <c:pt idx="12188">
                  <c:v>3.7201656250016004</c:v>
                </c:pt>
                <c:pt idx="12189">
                  <c:v>3.7198428124992007</c:v>
                </c:pt>
                <c:pt idx="12190">
                  <c:v>3.7194471875007995</c:v>
                </c:pt>
                <c:pt idx="12191">
                  <c:v>3.7190581250016006</c:v>
                </c:pt>
                <c:pt idx="12192">
                  <c:v>3.7186559375007997</c:v>
                </c:pt>
                <c:pt idx="12193">
                  <c:v>3.7183881250016007</c:v>
                </c:pt>
                <c:pt idx="12194">
                  <c:v>3.7180562500000001</c:v>
                </c:pt>
                <c:pt idx="12195">
                  <c:v>3.7182209375007993</c:v>
                </c:pt>
                <c:pt idx="12196">
                  <c:v>3.7185234375007994</c:v>
                </c:pt>
                <c:pt idx="12197">
                  <c:v>3.7187071875007995</c:v>
                </c:pt>
                <c:pt idx="12198">
                  <c:v>3.7183815624992005</c:v>
                </c:pt>
                <c:pt idx="12199">
                  <c:v>3.7181065624992007</c:v>
                </c:pt>
                <c:pt idx="12200">
                  <c:v>3.7180331250016008</c:v>
                </c:pt>
                <c:pt idx="12201">
                  <c:v>3.7179840624992004</c:v>
                </c:pt>
                <c:pt idx="12202">
                  <c:v>3.7178974999999999</c:v>
                </c:pt>
                <c:pt idx="12203">
                  <c:v>3.7179774999999999</c:v>
                </c:pt>
                <c:pt idx="12204">
                  <c:v>3.7183062499999999</c:v>
                </c:pt>
                <c:pt idx="12205">
                  <c:v>3.7186434375007993</c:v>
                </c:pt>
                <c:pt idx="12206">
                  <c:v>3.7187103124992005</c:v>
                </c:pt>
                <c:pt idx="12207">
                  <c:v>3.7190168750016004</c:v>
                </c:pt>
                <c:pt idx="12208">
                  <c:v>3.7192971875007994</c:v>
                </c:pt>
                <c:pt idx="12209">
                  <c:v>3.7196321875007996</c:v>
                </c:pt>
                <c:pt idx="12210">
                  <c:v>3.7199821875007997</c:v>
                </c:pt>
                <c:pt idx="12211">
                  <c:v>3.7202875</c:v>
                </c:pt>
                <c:pt idx="12212">
                  <c:v>3.7200784375007996</c:v>
                </c:pt>
                <c:pt idx="12213">
                  <c:v>3.7199062500000002</c:v>
                </c:pt>
                <c:pt idx="12214">
                  <c:v>3.7196425</c:v>
                </c:pt>
                <c:pt idx="12215">
                  <c:v>3.7195581250016008</c:v>
                </c:pt>
                <c:pt idx="12216">
                  <c:v>3.7198312499999999</c:v>
                </c:pt>
                <c:pt idx="12217">
                  <c:v>3.7202625</c:v>
                </c:pt>
                <c:pt idx="12218">
                  <c:v>3.7205871875007994</c:v>
                </c:pt>
                <c:pt idx="12219">
                  <c:v>3.7209668750016007</c:v>
                </c:pt>
                <c:pt idx="12220">
                  <c:v>3.72133125</c:v>
                </c:pt>
                <c:pt idx="12221">
                  <c:v>3.7216612499999999</c:v>
                </c:pt>
                <c:pt idx="12222">
                  <c:v>3.7220646875007994</c:v>
                </c:pt>
                <c:pt idx="12223">
                  <c:v>3.7223990624992007</c:v>
                </c:pt>
                <c:pt idx="12224">
                  <c:v>3.7221040624992003</c:v>
                </c:pt>
                <c:pt idx="12225">
                  <c:v>3.7217600000000002</c:v>
                </c:pt>
                <c:pt idx="12226">
                  <c:v>3.7214121875007997</c:v>
                </c:pt>
                <c:pt idx="12227">
                  <c:v>3.72106125</c:v>
                </c:pt>
                <c:pt idx="12228">
                  <c:v>3.7207012499999998</c:v>
                </c:pt>
                <c:pt idx="12229">
                  <c:v>3.72036875</c:v>
                </c:pt>
                <c:pt idx="12230">
                  <c:v>3.7201653124992005</c:v>
                </c:pt>
                <c:pt idx="12231">
                  <c:v>3.7199806250016008</c:v>
                </c:pt>
                <c:pt idx="12232">
                  <c:v>3.7203134375007996</c:v>
                </c:pt>
                <c:pt idx="12233">
                  <c:v>3.7207412500000001</c:v>
                </c:pt>
                <c:pt idx="12234">
                  <c:v>3.7211543750016007</c:v>
                </c:pt>
                <c:pt idx="12235">
                  <c:v>3.7215271875007994</c:v>
                </c:pt>
                <c:pt idx="12236">
                  <c:v>3.7219034375007993</c:v>
                </c:pt>
                <c:pt idx="12237">
                  <c:v>3.7223012500000001</c:v>
                </c:pt>
                <c:pt idx="12238">
                  <c:v>3.722505</c:v>
                </c:pt>
                <c:pt idx="12239">
                  <c:v>3.7221721875007994</c:v>
                </c:pt>
                <c:pt idx="12240">
                  <c:v>3.7219653124992007</c:v>
                </c:pt>
                <c:pt idx="12241">
                  <c:v>3.7218340624992003</c:v>
                </c:pt>
                <c:pt idx="12242">
                  <c:v>3.7214825</c:v>
                </c:pt>
                <c:pt idx="12243">
                  <c:v>3.7210243750016008</c:v>
                </c:pt>
                <c:pt idx="12244">
                  <c:v>3.7206587500000001</c:v>
                </c:pt>
                <c:pt idx="12245">
                  <c:v>3.7202568750016005</c:v>
                </c:pt>
                <c:pt idx="12246">
                  <c:v>3.7198368750016004</c:v>
                </c:pt>
                <c:pt idx="12247">
                  <c:v>3.7194571875007996</c:v>
                </c:pt>
                <c:pt idx="12248">
                  <c:v>3.7191068750016005</c:v>
                </c:pt>
                <c:pt idx="12249">
                  <c:v>3.7187793750016005</c:v>
                </c:pt>
                <c:pt idx="12250">
                  <c:v>3.7183765624992007</c:v>
                </c:pt>
                <c:pt idx="12251">
                  <c:v>3.7179493750016004</c:v>
                </c:pt>
                <c:pt idx="12252">
                  <c:v>3.7175818750016005</c:v>
                </c:pt>
                <c:pt idx="12253">
                  <c:v>3.7171534375007993</c:v>
                </c:pt>
                <c:pt idx="12254">
                  <c:v>3.7167650000000001</c:v>
                </c:pt>
                <c:pt idx="12255">
                  <c:v>3.7163512500000002</c:v>
                </c:pt>
                <c:pt idx="12256">
                  <c:v>3.7160231250016005</c:v>
                </c:pt>
                <c:pt idx="12257">
                  <c:v>3.7160459375007995</c:v>
                </c:pt>
                <c:pt idx="12258">
                  <c:v>3.7164184375007996</c:v>
                </c:pt>
                <c:pt idx="12259">
                  <c:v>3.7168168750016006</c:v>
                </c:pt>
                <c:pt idx="12260">
                  <c:v>3.7171612500000002</c:v>
                </c:pt>
                <c:pt idx="12261">
                  <c:v>3.7176</c:v>
                </c:pt>
                <c:pt idx="12262">
                  <c:v>3.7179393750016008</c:v>
                </c:pt>
                <c:pt idx="12263">
                  <c:v>3.7182809375007997</c:v>
                </c:pt>
                <c:pt idx="12264">
                  <c:v>3.7187046875007996</c:v>
                </c:pt>
                <c:pt idx="12265">
                  <c:v>3.7190609375007995</c:v>
                </c:pt>
                <c:pt idx="12266">
                  <c:v>3.7194103124992006</c:v>
                </c:pt>
                <c:pt idx="12267">
                  <c:v>3.7198146875007994</c:v>
                </c:pt>
                <c:pt idx="12268">
                  <c:v>3.7201643750016005</c:v>
                </c:pt>
                <c:pt idx="12269">
                  <c:v>3.7203487499999999</c:v>
                </c:pt>
                <c:pt idx="12270">
                  <c:v>3.7207184375007993</c:v>
                </c:pt>
                <c:pt idx="12271">
                  <c:v>3.7209931250016006</c:v>
                </c:pt>
                <c:pt idx="12272">
                  <c:v>3.7209743750016004</c:v>
                </c:pt>
                <c:pt idx="12273">
                  <c:v>3.7213168750016008</c:v>
                </c:pt>
                <c:pt idx="12274">
                  <c:v>3.7216728124992007</c:v>
                </c:pt>
                <c:pt idx="12275">
                  <c:v>3.7215131250016005</c:v>
                </c:pt>
                <c:pt idx="12276">
                  <c:v>3.7214143750016007</c:v>
                </c:pt>
                <c:pt idx="12277">
                  <c:v>3.7210459375007994</c:v>
                </c:pt>
                <c:pt idx="12278">
                  <c:v>3.7206537499999999</c:v>
                </c:pt>
                <c:pt idx="12279">
                  <c:v>3.7202078124992006</c:v>
                </c:pt>
                <c:pt idx="12280">
                  <c:v>3.7198221875007995</c:v>
                </c:pt>
                <c:pt idx="12281">
                  <c:v>3.7194584375007995</c:v>
                </c:pt>
                <c:pt idx="12282">
                  <c:v>3.7190534375007993</c:v>
                </c:pt>
                <c:pt idx="12283">
                  <c:v>3.7186603124992006</c:v>
                </c:pt>
                <c:pt idx="12284">
                  <c:v>3.7183290624992007</c:v>
                </c:pt>
                <c:pt idx="12285">
                  <c:v>3.7179740624992004</c:v>
                </c:pt>
                <c:pt idx="12286">
                  <c:v>3.7176468750016007</c:v>
                </c:pt>
                <c:pt idx="12287">
                  <c:v>3.7172968750016007</c:v>
                </c:pt>
                <c:pt idx="12288">
                  <c:v>3.7172009375007997</c:v>
                </c:pt>
                <c:pt idx="12289">
                  <c:v>3.71738875</c:v>
                </c:pt>
                <c:pt idx="12290">
                  <c:v>3.7177356250016005</c:v>
                </c:pt>
                <c:pt idx="12291">
                  <c:v>3.7181406250016007</c:v>
                </c:pt>
                <c:pt idx="12292">
                  <c:v>3.7185443750016005</c:v>
                </c:pt>
                <c:pt idx="12293">
                  <c:v>3.7189531250016006</c:v>
                </c:pt>
                <c:pt idx="12294">
                  <c:v>3.7193412499999998</c:v>
                </c:pt>
                <c:pt idx="12295">
                  <c:v>3.7197671875007994</c:v>
                </c:pt>
                <c:pt idx="12296">
                  <c:v>3.7201187500000001</c:v>
                </c:pt>
                <c:pt idx="12297">
                  <c:v>3.7205349999999999</c:v>
                </c:pt>
                <c:pt idx="12298">
                  <c:v>3.7209075</c:v>
                </c:pt>
                <c:pt idx="12299">
                  <c:v>3.7206243750016004</c:v>
                </c:pt>
                <c:pt idx="12300">
                  <c:v>3.7202518750016007</c:v>
                </c:pt>
                <c:pt idx="12301">
                  <c:v>3.7198468750016005</c:v>
                </c:pt>
                <c:pt idx="12302">
                  <c:v>3.7194440624992007</c:v>
                </c:pt>
                <c:pt idx="12303">
                  <c:v>3.7190506250016004</c:v>
                </c:pt>
                <c:pt idx="12304">
                  <c:v>3.7186878124992004</c:v>
                </c:pt>
                <c:pt idx="12305">
                  <c:v>3.7183118750016004</c:v>
                </c:pt>
                <c:pt idx="12306">
                  <c:v>3.7179821875007995</c:v>
                </c:pt>
                <c:pt idx="12307">
                  <c:v>3.7176274999999999</c:v>
                </c:pt>
                <c:pt idx="12308">
                  <c:v>3.7173015624992005</c:v>
                </c:pt>
                <c:pt idx="12309">
                  <c:v>3.7176418750016005</c:v>
                </c:pt>
                <c:pt idx="12310">
                  <c:v>3.7179640624992003</c:v>
                </c:pt>
                <c:pt idx="12311">
                  <c:v>3.7183259375007993</c:v>
                </c:pt>
                <c:pt idx="12312">
                  <c:v>3.7186546875007993</c:v>
                </c:pt>
                <c:pt idx="12313">
                  <c:v>3.7190031250016005</c:v>
                </c:pt>
                <c:pt idx="12314">
                  <c:v>3.7191649999999998</c:v>
                </c:pt>
                <c:pt idx="12315">
                  <c:v>3.7190959375007995</c:v>
                </c:pt>
                <c:pt idx="12316">
                  <c:v>3.7188615624992005</c:v>
                </c:pt>
                <c:pt idx="12317">
                  <c:v>3.7189125000000001</c:v>
                </c:pt>
                <c:pt idx="12318">
                  <c:v>3.7185212499999998</c:v>
                </c:pt>
                <c:pt idx="12319">
                  <c:v>3.7181728124992004</c:v>
                </c:pt>
                <c:pt idx="12320">
                  <c:v>3.7178165624992006</c:v>
                </c:pt>
                <c:pt idx="12321">
                  <c:v>3.7173971875007994</c:v>
                </c:pt>
                <c:pt idx="12322">
                  <c:v>3.7170440624992005</c:v>
                </c:pt>
                <c:pt idx="12323">
                  <c:v>3.7170350000000001</c:v>
                </c:pt>
                <c:pt idx="12324">
                  <c:v>3.7173146875007994</c:v>
                </c:pt>
                <c:pt idx="12325">
                  <c:v>3.7176618750016006</c:v>
                </c:pt>
                <c:pt idx="12326">
                  <c:v>3.7180990624992005</c:v>
                </c:pt>
                <c:pt idx="12327">
                  <c:v>3.7184606250016006</c:v>
                </c:pt>
                <c:pt idx="12328">
                  <c:v>3.7188634375007994</c:v>
                </c:pt>
                <c:pt idx="12329">
                  <c:v>3.7191968750016007</c:v>
                </c:pt>
                <c:pt idx="12330">
                  <c:v>3.7193753124992006</c:v>
                </c:pt>
                <c:pt idx="12331">
                  <c:v>3.7197331250016008</c:v>
                </c:pt>
                <c:pt idx="12332">
                  <c:v>3.7200571875007995</c:v>
                </c:pt>
                <c:pt idx="12333">
                  <c:v>3.7205081250016008</c:v>
                </c:pt>
                <c:pt idx="12334">
                  <c:v>3.7205640624992005</c:v>
                </c:pt>
                <c:pt idx="12335">
                  <c:v>3.7207190624992004</c:v>
                </c:pt>
                <c:pt idx="12336">
                  <c:v>3.7206893750016006</c:v>
                </c:pt>
                <c:pt idx="12337">
                  <c:v>3.7205418750016004</c:v>
                </c:pt>
                <c:pt idx="12338">
                  <c:v>3.7204640624992007</c:v>
                </c:pt>
                <c:pt idx="12339">
                  <c:v>3.7202978124992003</c:v>
                </c:pt>
                <c:pt idx="12340">
                  <c:v>3.7206437499999998</c:v>
                </c:pt>
                <c:pt idx="12341">
                  <c:v>3.7209981250016004</c:v>
                </c:pt>
                <c:pt idx="12342">
                  <c:v>3.7213390624992004</c:v>
                </c:pt>
                <c:pt idx="12343">
                  <c:v>3.7217262500000001</c:v>
                </c:pt>
                <c:pt idx="12344">
                  <c:v>3.7220856250016006</c:v>
                </c:pt>
                <c:pt idx="12345">
                  <c:v>3.7224193750016008</c:v>
                </c:pt>
                <c:pt idx="12346">
                  <c:v>3.722585</c:v>
                </c:pt>
                <c:pt idx="12347">
                  <c:v>3.7225487500000001</c:v>
                </c:pt>
                <c:pt idx="12348">
                  <c:v>3.7222118750016007</c:v>
                </c:pt>
                <c:pt idx="12349">
                  <c:v>3.7218556250016004</c:v>
                </c:pt>
                <c:pt idx="12350">
                  <c:v>3.7214556250016004</c:v>
                </c:pt>
                <c:pt idx="12351">
                  <c:v>3.7210725</c:v>
                </c:pt>
                <c:pt idx="12352">
                  <c:v>3.7205856250016005</c:v>
                </c:pt>
                <c:pt idx="12353">
                  <c:v>3.7200850000000001</c:v>
                </c:pt>
                <c:pt idx="12354">
                  <c:v>3.7195800000000001</c:v>
                </c:pt>
                <c:pt idx="12355">
                  <c:v>3.7190449999999999</c:v>
                </c:pt>
                <c:pt idx="12356">
                  <c:v>3.7185481250016004</c:v>
                </c:pt>
                <c:pt idx="12357">
                  <c:v>3.7181296875007996</c:v>
                </c:pt>
                <c:pt idx="12358">
                  <c:v>3.717765</c:v>
                </c:pt>
                <c:pt idx="12359">
                  <c:v>3.7174215624992004</c:v>
                </c:pt>
                <c:pt idx="12360">
                  <c:v>3.7170337500000001</c:v>
                </c:pt>
                <c:pt idx="12361">
                  <c:v>3.7166284375007996</c:v>
                </c:pt>
                <c:pt idx="12362">
                  <c:v>3.7167018750016005</c:v>
                </c:pt>
                <c:pt idx="12363">
                  <c:v>3.7170356250016008</c:v>
                </c:pt>
                <c:pt idx="12364">
                  <c:v>3.7173581250016006</c:v>
                </c:pt>
                <c:pt idx="12365">
                  <c:v>3.7171965624992005</c:v>
                </c:pt>
                <c:pt idx="12366">
                  <c:v>3.7174171875007995</c:v>
                </c:pt>
                <c:pt idx="12367">
                  <c:v>3.7175340624992006</c:v>
                </c:pt>
                <c:pt idx="12368">
                  <c:v>3.7174550000000002</c:v>
                </c:pt>
                <c:pt idx="12369">
                  <c:v>3.7173871875007993</c:v>
                </c:pt>
                <c:pt idx="12370">
                  <c:v>3.7174778124992005</c:v>
                </c:pt>
                <c:pt idx="12371">
                  <c:v>3.7174109375007993</c:v>
                </c:pt>
                <c:pt idx="12372">
                  <c:v>3.7177328124992006</c:v>
                </c:pt>
                <c:pt idx="12373">
                  <c:v>3.7181684375007995</c:v>
                </c:pt>
                <c:pt idx="12374">
                  <c:v>3.7185843750016008</c:v>
                </c:pt>
                <c:pt idx="12375">
                  <c:v>3.7189925000000001</c:v>
                </c:pt>
                <c:pt idx="12376">
                  <c:v>3.7194281250016008</c:v>
                </c:pt>
                <c:pt idx="12377">
                  <c:v>3.7197618750016006</c:v>
                </c:pt>
                <c:pt idx="12378">
                  <c:v>3.7201831250016006</c:v>
                </c:pt>
                <c:pt idx="12379">
                  <c:v>3.7205156250016005</c:v>
                </c:pt>
                <c:pt idx="12380">
                  <c:v>3.7208521875007996</c:v>
                </c:pt>
                <c:pt idx="12381">
                  <c:v>3.7207028124992005</c:v>
                </c:pt>
                <c:pt idx="12382">
                  <c:v>3.7203818750016007</c:v>
                </c:pt>
                <c:pt idx="12383">
                  <c:v>3.7199681250016008</c:v>
                </c:pt>
                <c:pt idx="12384">
                  <c:v>3.7195078124992005</c:v>
                </c:pt>
                <c:pt idx="12385">
                  <c:v>3.7191796875007994</c:v>
                </c:pt>
                <c:pt idx="12386">
                  <c:v>3.7187956250016008</c:v>
                </c:pt>
                <c:pt idx="12387">
                  <c:v>3.7184481250016006</c:v>
                </c:pt>
                <c:pt idx="12388">
                  <c:v>3.7180628124992006</c:v>
                </c:pt>
                <c:pt idx="12389">
                  <c:v>3.7176843750016006</c:v>
                </c:pt>
                <c:pt idx="12390">
                  <c:v>3.7173324999999999</c:v>
                </c:pt>
                <c:pt idx="12391">
                  <c:v>3.7169568750016007</c:v>
                </c:pt>
                <c:pt idx="12392">
                  <c:v>3.7165003124992007</c:v>
                </c:pt>
                <c:pt idx="12393">
                  <c:v>3.7161603124992006</c:v>
                </c:pt>
                <c:pt idx="12394">
                  <c:v>3.7158093750016006</c:v>
                </c:pt>
                <c:pt idx="12395">
                  <c:v>3.7161724999999999</c:v>
                </c:pt>
                <c:pt idx="12396">
                  <c:v>3.7165465624992007</c:v>
                </c:pt>
                <c:pt idx="12397">
                  <c:v>3.71690875</c:v>
                </c:pt>
                <c:pt idx="12398">
                  <c:v>3.7173087499999999</c:v>
                </c:pt>
                <c:pt idx="12399">
                  <c:v>3.7176634375007995</c:v>
                </c:pt>
                <c:pt idx="12400">
                  <c:v>3.7180412500000002</c:v>
                </c:pt>
                <c:pt idx="12401">
                  <c:v>3.7184346875007996</c:v>
                </c:pt>
                <c:pt idx="12402">
                  <c:v>3.7187846875007997</c:v>
                </c:pt>
                <c:pt idx="12403">
                  <c:v>3.7191096875007994</c:v>
                </c:pt>
                <c:pt idx="12404">
                  <c:v>3.7194590624992006</c:v>
                </c:pt>
                <c:pt idx="12405">
                  <c:v>3.7196993750016007</c:v>
                </c:pt>
                <c:pt idx="12406">
                  <c:v>3.7196609375007994</c:v>
                </c:pt>
                <c:pt idx="12407">
                  <c:v>3.7194890624992003</c:v>
                </c:pt>
                <c:pt idx="12408">
                  <c:v>3.7191671875007994</c:v>
                </c:pt>
                <c:pt idx="12409">
                  <c:v>3.7189643750016006</c:v>
                </c:pt>
                <c:pt idx="12410">
                  <c:v>3.7188143750016005</c:v>
                </c:pt>
                <c:pt idx="12411">
                  <c:v>3.71885625</c:v>
                </c:pt>
                <c:pt idx="12412">
                  <c:v>3.7185337500000002</c:v>
                </c:pt>
                <c:pt idx="12413">
                  <c:v>3.7182568750016007</c:v>
                </c:pt>
                <c:pt idx="12414">
                  <c:v>3.7178515624992006</c:v>
                </c:pt>
                <c:pt idx="12415">
                  <c:v>3.7174734375007996</c:v>
                </c:pt>
                <c:pt idx="12416">
                  <c:v>3.7174100000000001</c:v>
                </c:pt>
                <c:pt idx="12417">
                  <c:v>3.7173653124992003</c:v>
                </c:pt>
                <c:pt idx="12418">
                  <c:v>3.7177459375007995</c:v>
                </c:pt>
                <c:pt idx="12419">
                  <c:v>3.7181178124992007</c:v>
                </c:pt>
                <c:pt idx="12420">
                  <c:v>3.7185353124992004</c:v>
                </c:pt>
                <c:pt idx="12421">
                  <c:v>3.7183868750016007</c:v>
                </c:pt>
                <c:pt idx="12422">
                  <c:v>3.7179731250016004</c:v>
                </c:pt>
                <c:pt idx="12423">
                  <c:v>3.7176390624992006</c:v>
                </c:pt>
                <c:pt idx="12424">
                  <c:v>3.7173034375007994</c:v>
                </c:pt>
                <c:pt idx="12425">
                  <c:v>3.7169659375007993</c:v>
                </c:pt>
                <c:pt idx="12426">
                  <c:v>3.7165843750016005</c:v>
                </c:pt>
                <c:pt idx="12427">
                  <c:v>3.7166543750016006</c:v>
                </c:pt>
                <c:pt idx="12428">
                  <c:v>3.7170081250016005</c:v>
                </c:pt>
                <c:pt idx="12429">
                  <c:v>3.7173909375007996</c:v>
                </c:pt>
                <c:pt idx="12430">
                  <c:v>3.7177549999999999</c:v>
                </c:pt>
                <c:pt idx="12431">
                  <c:v>3.7180765624992005</c:v>
                </c:pt>
                <c:pt idx="12432">
                  <c:v>3.7184790624992003</c:v>
                </c:pt>
                <c:pt idx="12433">
                  <c:v>3.7188150000000002</c:v>
                </c:pt>
                <c:pt idx="12434">
                  <c:v>3.7191271875007996</c:v>
                </c:pt>
                <c:pt idx="12435">
                  <c:v>3.7195206250016004</c:v>
                </c:pt>
                <c:pt idx="12436">
                  <c:v>3.7198484375007994</c:v>
                </c:pt>
                <c:pt idx="12437">
                  <c:v>3.7201749999999998</c:v>
                </c:pt>
                <c:pt idx="12438">
                  <c:v>3.7205090624992003</c:v>
                </c:pt>
                <c:pt idx="12439">
                  <c:v>3.7205024999999998</c:v>
                </c:pt>
                <c:pt idx="12440">
                  <c:v>3.7204975</c:v>
                </c:pt>
                <c:pt idx="12441">
                  <c:v>3.7208806250016004</c:v>
                </c:pt>
                <c:pt idx="12442">
                  <c:v>3.7212149999999999</c:v>
                </c:pt>
                <c:pt idx="12443">
                  <c:v>3.7208715624992004</c:v>
                </c:pt>
                <c:pt idx="12444">
                  <c:v>3.7212606250016007</c:v>
                </c:pt>
                <c:pt idx="12445">
                  <c:v>3.7216128124992003</c:v>
                </c:pt>
                <c:pt idx="12446">
                  <c:v>3.7217250000000002</c:v>
                </c:pt>
                <c:pt idx="12447">
                  <c:v>3.7213968750016004</c:v>
                </c:pt>
                <c:pt idx="12448">
                  <c:v>3.7211056250016008</c:v>
                </c:pt>
                <c:pt idx="12449">
                  <c:v>3.7207637500000001</c:v>
                </c:pt>
                <c:pt idx="12450">
                  <c:v>3.7202234375007994</c:v>
                </c:pt>
                <c:pt idx="12451">
                  <c:v>3.7197868750016005</c:v>
                </c:pt>
                <c:pt idx="12452">
                  <c:v>3.7193246875007997</c:v>
                </c:pt>
                <c:pt idx="12453">
                  <c:v>3.7188359375007995</c:v>
                </c:pt>
                <c:pt idx="12454">
                  <c:v>3.7183250000000001</c:v>
                </c:pt>
                <c:pt idx="12455">
                  <c:v>3.7178690624992003</c:v>
                </c:pt>
                <c:pt idx="12456">
                  <c:v>3.7173921875007996</c:v>
                </c:pt>
                <c:pt idx="12457">
                  <c:v>3.7169656250016008</c:v>
                </c:pt>
                <c:pt idx="12458">
                  <c:v>3.7165853124992005</c:v>
                </c:pt>
                <c:pt idx="12459">
                  <c:v>3.71618</c:v>
                </c:pt>
                <c:pt idx="12460">
                  <c:v>3.7158187499999999</c:v>
                </c:pt>
                <c:pt idx="12461">
                  <c:v>3.7156765624992003</c:v>
                </c:pt>
                <c:pt idx="12462">
                  <c:v>3.7159312500000001</c:v>
                </c:pt>
                <c:pt idx="12463">
                  <c:v>3.7162790624992006</c:v>
                </c:pt>
                <c:pt idx="12464">
                  <c:v>3.7167031250016005</c:v>
                </c:pt>
                <c:pt idx="12465">
                  <c:v>3.7170700000000001</c:v>
                </c:pt>
                <c:pt idx="12466">
                  <c:v>3.7174043750016006</c:v>
                </c:pt>
                <c:pt idx="12467">
                  <c:v>3.7178184375007994</c:v>
                </c:pt>
                <c:pt idx="12468">
                  <c:v>3.7181506250016008</c:v>
                </c:pt>
                <c:pt idx="12469">
                  <c:v>3.7184728124992006</c:v>
                </c:pt>
                <c:pt idx="12470">
                  <c:v>3.7188046875007994</c:v>
                </c:pt>
                <c:pt idx="12471">
                  <c:v>3.7191559375007994</c:v>
                </c:pt>
                <c:pt idx="12472">
                  <c:v>3.7194834375007995</c:v>
                </c:pt>
                <c:pt idx="12473">
                  <c:v>3.7198071875007996</c:v>
                </c:pt>
                <c:pt idx="12474">
                  <c:v>3.7201409375007994</c:v>
                </c:pt>
                <c:pt idx="12475">
                  <c:v>3.7200459375007995</c:v>
                </c:pt>
                <c:pt idx="12476">
                  <c:v>3.7203140624992006</c:v>
                </c:pt>
                <c:pt idx="12477">
                  <c:v>3.7203571875007997</c:v>
                </c:pt>
                <c:pt idx="12478">
                  <c:v>3.7204068750016006</c:v>
                </c:pt>
                <c:pt idx="12479">
                  <c:v>3.7200109375007995</c:v>
                </c:pt>
                <c:pt idx="12480">
                  <c:v>3.71965375</c:v>
                </c:pt>
                <c:pt idx="12481">
                  <c:v>3.7194803124992006</c:v>
                </c:pt>
                <c:pt idx="12482">
                  <c:v>3.7191274999999999</c:v>
                </c:pt>
                <c:pt idx="12483">
                  <c:v>3.7187199999999998</c:v>
                </c:pt>
                <c:pt idx="12484">
                  <c:v>3.7182762500000002</c:v>
                </c:pt>
                <c:pt idx="12485">
                  <c:v>3.7178434375007994</c:v>
                </c:pt>
                <c:pt idx="12486">
                  <c:v>3.7174418750016005</c:v>
                </c:pt>
                <c:pt idx="12487">
                  <c:v>3.7170865624992007</c:v>
                </c:pt>
                <c:pt idx="12488">
                  <c:v>3.7169062500000001</c:v>
                </c:pt>
                <c:pt idx="12489">
                  <c:v>3.7171484375007995</c:v>
                </c:pt>
                <c:pt idx="12490">
                  <c:v>3.7170459375007994</c:v>
                </c:pt>
                <c:pt idx="12491">
                  <c:v>3.7174071875007995</c:v>
                </c:pt>
                <c:pt idx="12492">
                  <c:v>3.7175143750016004</c:v>
                </c:pt>
                <c:pt idx="12493">
                  <c:v>3.7178121875007997</c:v>
                </c:pt>
                <c:pt idx="12494">
                  <c:v>3.7181031250016008</c:v>
                </c:pt>
                <c:pt idx="12495">
                  <c:v>3.7184340624992007</c:v>
                </c:pt>
                <c:pt idx="12496">
                  <c:v>3.7187815624992004</c:v>
                </c:pt>
                <c:pt idx="12497">
                  <c:v>3.7191209375007994</c:v>
                </c:pt>
                <c:pt idx="12498">
                  <c:v>3.7194531250016007</c:v>
                </c:pt>
                <c:pt idx="12499">
                  <c:v>3.7196206250016006</c:v>
                </c:pt>
                <c:pt idx="12500">
                  <c:v>3.7198096875007995</c:v>
                </c:pt>
                <c:pt idx="12501">
                  <c:v>3.7201809375007997</c:v>
                </c:pt>
                <c:pt idx="12502">
                  <c:v>3.7203206250016008</c:v>
                </c:pt>
                <c:pt idx="12503">
                  <c:v>3.7199718750016006</c:v>
                </c:pt>
                <c:pt idx="12504">
                  <c:v>3.7195528124992006</c:v>
                </c:pt>
                <c:pt idx="12505">
                  <c:v>3.7190703124992006</c:v>
                </c:pt>
                <c:pt idx="12506">
                  <c:v>3.7187103124992005</c:v>
                </c:pt>
                <c:pt idx="12507">
                  <c:v>3.7182984375007995</c:v>
                </c:pt>
                <c:pt idx="12508">
                  <c:v>3.7178968750016006</c:v>
                </c:pt>
                <c:pt idx="12509">
                  <c:v>3.7175728124992005</c:v>
                </c:pt>
                <c:pt idx="12510">
                  <c:v>3.7171496875007994</c:v>
                </c:pt>
                <c:pt idx="12511">
                  <c:v>3.7171478124992006</c:v>
                </c:pt>
                <c:pt idx="12512">
                  <c:v>3.7175931250016006</c:v>
                </c:pt>
                <c:pt idx="12513">
                  <c:v>3.7179631250016008</c:v>
                </c:pt>
                <c:pt idx="12514">
                  <c:v>3.7182996875007994</c:v>
                </c:pt>
                <c:pt idx="12515">
                  <c:v>3.7186309375007993</c:v>
                </c:pt>
                <c:pt idx="12516">
                  <c:v>3.7189656250016006</c:v>
                </c:pt>
                <c:pt idx="12517">
                  <c:v>3.7192859375007994</c:v>
                </c:pt>
                <c:pt idx="12518">
                  <c:v>3.7196356250016005</c:v>
                </c:pt>
                <c:pt idx="12519">
                  <c:v>3.7196734375007994</c:v>
                </c:pt>
                <c:pt idx="12520">
                  <c:v>3.7192656250016007</c:v>
                </c:pt>
                <c:pt idx="12521">
                  <c:v>3.7188693750016006</c:v>
                </c:pt>
                <c:pt idx="12522">
                  <c:v>3.7185000000000001</c:v>
                </c:pt>
                <c:pt idx="12523">
                  <c:v>3.7181421875007996</c:v>
                </c:pt>
                <c:pt idx="12524">
                  <c:v>3.7178106250016008</c:v>
                </c:pt>
                <c:pt idx="12525">
                  <c:v>3.7173928124992006</c:v>
                </c:pt>
                <c:pt idx="12526">
                  <c:v>3.7170524999999999</c:v>
                </c:pt>
                <c:pt idx="12527">
                  <c:v>3.7173178124992003</c:v>
                </c:pt>
                <c:pt idx="12528">
                  <c:v>3.7177009375007994</c:v>
                </c:pt>
                <c:pt idx="12529">
                  <c:v>3.7181587500000002</c:v>
                </c:pt>
                <c:pt idx="12530">
                  <c:v>3.7185781250016006</c:v>
                </c:pt>
                <c:pt idx="12531">
                  <c:v>3.7189196875007995</c:v>
                </c:pt>
                <c:pt idx="12532">
                  <c:v>3.7192896875007997</c:v>
                </c:pt>
                <c:pt idx="12533">
                  <c:v>3.7189515624992007</c:v>
                </c:pt>
                <c:pt idx="12534">
                  <c:v>3.7185384375007997</c:v>
                </c:pt>
                <c:pt idx="12535">
                  <c:v>3.7181428124992006</c:v>
                </c:pt>
                <c:pt idx="12536">
                  <c:v>3.7177540624992007</c:v>
                </c:pt>
                <c:pt idx="12537">
                  <c:v>3.7173028124992005</c:v>
                </c:pt>
                <c:pt idx="12538">
                  <c:v>3.7169300000000001</c:v>
                </c:pt>
                <c:pt idx="12539">
                  <c:v>3.7164643750016007</c:v>
                </c:pt>
                <c:pt idx="12540">
                  <c:v>3.7161037499999998</c:v>
                </c:pt>
                <c:pt idx="12541">
                  <c:v>3.7157768750016005</c:v>
                </c:pt>
                <c:pt idx="12542">
                  <c:v>3.7154275000000001</c:v>
                </c:pt>
                <c:pt idx="12543">
                  <c:v>3.7150593750016006</c:v>
                </c:pt>
                <c:pt idx="12544">
                  <c:v>3.7148240624992006</c:v>
                </c:pt>
                <c:pt idx="12545">
                  <c:v>3.7151453124992004</c:v>
                </c:pt>
                <c:pt idx="12546">
                  <c:v>3.7154940624992006</c:v>
                </c:pt>
                <c:pt idx="12547">
                  <c:v>3.7156331250016006</c:v>
                </c:pt>
                <c:pt idx="12548">
                  <c:v>3.7159803124992004</c:v>
                </c:pt>
                <c:pt idx="12549">
                  <c:v>3.7163668750016008</c:v>
                </c:pt>
                <c:pt idx="12550">
                  <c:v>3.7167115624992006</c:v>
                </c:pt>
                <c:pt idx="12551">
                  <c:v>3.7171153124992005</c:v>
                </c:pt>
                <c:pt idx="12552">
                  <c:v>3.7174965624992007</c:v>
                </c:pt>
                <c:pt idx="12553">
                  <c:v>3.7179321875007996</c:v>
                </c:pt>
                <c:pt idx="12554">
                  <c:v>3.7183643750016007</c:v>
                </c:pt>
                <c:pt idx="12555">
                  <c:v>3.7186903124992003</c:v>
                </c:pt>
                <c:pt idx="12556">
                  <c:v>3.7190275000000002</c:v>
                </c:pt>
                <c:pt idx="12557">
                  <c:v>3.7193212500000001</c:v>
                </c:pt>
                <c:pt idx="12558">
                  <c:v>3.7196406250016008</c:v>
                </c:pt>
                <c:pt idx="12559">
                  <c:v>3.7195262499999999</c:v>
                </c:pt>
                <c:pt idx="12560">
                  <c:v>3.7191915624992005</c:v>
                </c:pt>
                <c:pt idx="12561">
                  <c:v>3.7187800000000002</c:v>
                </c:pt>
                <c:pt idx="12562">
                  <c:v>3.7183546875007996</c:v>
                </c:pt>
                <c:pt idx="12563">
                  <c:v>3.7178834375007996</c:v>
                </c:pt>
                <c:pt idx="12564">
                  <c:v>3.7174209375007994</c:v>
                </c:pt>
                <c:pt idx="12565">
                  <c:v>3.7169903124992003</c:v>
                </c:pt>
                <c:pt idx="12566">
                  <c:v>3.7165865624992005</c:v>
                </c:pt>
                <c:pt idx="12567">
                  <c:v>3.7162068750016006</c:v>
                </c:pt>
                <c:pt idx="12568">
                  <c:v>3.7164853124992003</c:v>
                </c:pt>
                <c:pt idx="12569">
                  <c:v>3.7165415624992004</c:v>
                </c:pt>
                <c:pt idx="12570">
                  <c:v>3.7169659375007993</c:v>
                </c:pt>
                <c:pt idx="12571">
                  <c:v>3.7173349999999998</c:v>
                </c:pt>
                <c:pt idx="12572">
                  <c:v>3.7177484375007994</c:v>
                </c:pt>
                <c:pt idx="12573">
                  <c:v>3.7180940624992007</c:v>
                </c:pt>
                <c:pt idx="12574">
                  <c:v>3.7184221875007997</c:v>
                </c:pt>
                <c:pt idx="12575">
                  <c:v>3.7184675</c:v>
                </c:pt>
                <c:pt idx="12576">
                  <c:v>3.7188406250016004</c:v>
                </c:pt>
                <c:pt idx="12577">
                  <c:v>3.7188868750016004</c:v>
                </c:pt>
                <c:pt idx="12578">
                  <c:v>3.7192871875007993</c:v>
                </c:pt>
                <c:pt idx="12579">
                  <c:v>3.7194506250016004</c:v>
                </c:pt>
                <c:pt idx="12580">
                  <c:v>3.7196790624992007</c:v>
                </c:pt>
                <c:pt idx="12581">
                  <c:v>3.7198890624992007</c:v>
                </c:pt>
                <c:pt idx="12582">
                  <c:v>3.7201518750016005</c:v>
                </c:pt>
                <c:pt idx="12583">
                  <c:v>3.7198240624992005</c:v>
                </c:pt>
                <c:pt idx="12584">
                  <c:v>3.7197703124992003</c:v>
                </c:pt>
                <c:pt idx="12585">
                  <c:v>3.7199215624992004</c:v>
                </c:pt>
                <c:pt idx="12586">
                  <c:v>3.7199381250016006</c:v>
                </c:pt>
                <c:pt idx="12587">
                  <c:v>3.7195728124992007</c:v>
                </c:pt>
                <c:pt idx="12588">
                  <c:v>3.7192393750016004</c:v>
                </c:pt>
                <c:pt idx="12589">
                  <c:v>3.7188881250016004</c:v>
                </c:pt>
                <c:pt idx="12590">
                  <c:v>3.7185549999999998</c:v>
                </c:pt>
                <c:pt idx="12591">
                  <c:v>3.7182178124992005</c:v>
                </c:pt>
                <c:pt idx="12592">
                  <c:v>3.7177953124992005</c:v>
                </c:pt>
                <c:pt idx="12593">
                  <c:v>3.7173353124992006</c:v>
                </c:pt>
                <c:pt idx="12594">
                  <c:v>3.7169315624992003</c:v>
                </c:pt>
                <c:pt idx="12595">
                  <c:v>3.7165875000000002</c:v>
                </c:pt>
                <c:pt idx="12596">
                  <c:v>3.7162584375007994</c:v>
                </c:pt>
                <c:pt idx="12597">
                  <c:v>3.7160496875007993</c:v>
                </c:pt>
                <c:pt idx="12598">
                  <c:v>3.7164296875007996</c:v>
                </c:pt>
                <c:pt idx="12599">
                  <c:v>3.7167699999999999</c:v>
                </c:pt>
                <c:pt idx="12600">
                  <c:v>3.7171121875007995</c:v>
                </c:pt>
                <c:pt idx="12601">
                  <c:v>3.7170318750016005</c:v>
                </c:pt>
                <c:pt idx="12602">
                  <c:v>3.7171856250016004</c:v>
                </c:pt>
                <c:pt idx="12603">
                  <c:v>3.7168265624992003</c:v>
                </c:pt>
                <c:pt idx="12604">
                  <c:v>3.7165037500000002</c:v>
                </c:pt>
                <c:pt idx="12605">
                  <c:v>3.7160753124992003</c:v>
                </c:pt>
                <c:pt idx="12606">
                  <c:v>3.7157209375007993</c:v>
                </c:pt>
                <c:pt idx="12607">
                  <c:v>3.7153934375007993</c:v>
                </c:pt>
                <c:pt idx="12608">
                  <c:v>3.71523125</c:v>
                </c:pt>
                <c:pt idx="12609">
                  <c:v>3.7155581250016008</c:v>
                </c:pt>
                <c:pt idx="12610">
                  <c:v>3.7158975000000001</c:v>
                </c:pt>
                <c:pt idx="12611">
                  <c:v>3.7163200000000001</c:v>
                </c:pt>
                <c:pt idx="12612">
                  <c:v>3.7166928124992005</c:v>
                </c:pt>
                <c:pt idx="12613">
                  <c:v>3.7170399999999999</c:v>
                </c:pt>
                <c:pt idx="12614">
                  <c:v>3.7174243750016007</c:v>
                </c:pt>
                <c:pt idx="12615">
                  <c:v>3.7178543750016004</c:v>
                </c:pt>
                <c:pt idx="12616">
                  <c:v>3.71818625</c:v>
                </c:pt>
                <c:pt idx="12617">
                  <c:v>3.7186175000000001</c:v>
                </c:pt>
                <c:pt idx="12618">
                  <c:v>3.7189450000000002</c:v>
                </c:pt>
                <c:pt idx="12619">
                  <c:v>3.7193637499999999</c:v>
                </c:pt>
                <c:pt idx="12620">
                  <c:v>3.7197481250016007</c:v>
                </c:pt>
                <c:pt idx="12621">
                  <c:v>3.7197768750016005</c:v>
                </c:pt>
                <c:pt idx="12622">
                  <c:v>3.719865</c:v>
                </c:pt>
                <c:pt idx="12623">
                  <c:v>3.7198140624992004</c:v>
                </c:pt>
                <c:pt idx="12624">
                  <c:v>3.7195118750016007</c:v>
                </c:pt>
                <c:pt idx="12625">
                  <c:v>3.7194753124992004</c:v>
                </c:pt>
                <c:pt idx="12626">
                  <c:v>3.7191299999999998</c:v>
                </c:pt>
                <c:pt idx="12627">
                  <c:v>3.7187234375007994</c:v>
                </c:pt>
                <c:pt idx="12628">
                  <c:v>3.7183600000000001</c:v>
                </c:pt>
                <c:pt idx="12629">
                  <c:v>3.7178990624992005</c:v>
                </c:pt>
                <c:pt idx="12630">
                  <c:v>3.7175071875007997</c:v>
                </c:pt>
                <c:pt idx="12631">
                  <c:v>3.7171753124992004</c:v>
                </c:pt>
                <c:pt idx="12632">
                  <c:v>3.7166731250016007</c:v>
                </c:pt>
                <c:pt idx="12633">
                  <c:v>3.7162815624992005</c:v>
                </c:pt>
                <c:pt idx="12634">
                  <c:v>3.71586375</c:v>
                </c:pt>
                <c:pt idx="12635">
                  <c:v>3.7153509375007996</c:v>
                </c:pt>
                <c:pt idx="12636">
                  <c:v>3.7149484375007993</c:v>
                </c:pt>
                <c:pt idx="12637">
                  <c:v>3.7146193750016008</c:v>
                </c:pt>
                <c:pt idx="12638">
                  <c:v>3.7142184375007994</c:v>
                </c:pt>
                <c:pt idx="12639">
                  <c:v>3.7138450000000001</c:v>
                </c:pt>
                <c:pt idx="12640">
                  <c:v>3.7139787499999999</c:v>
                </c:pt>
                <c:pt idx="12641">
                  <c:v>3.7143293750016007</c:v>
                </c:pt>
                <c:pt idx="12642">
                  <c:v>3.7146628124992005</c:v>
                </c:pt>
                <c:pt idx="12643">
                  <c:v>3.7151062499999998</c:v>
                </c:pt>
                <c:pt idx="12644">
                  <c:v>3.7154674999999999</c:v>
                </c:pt>
                <c:pt idx="12645">
                  <c:v>3.7158165624992003</c:v>
                </c:pt>
                <c:pt idx="12646">
                  <c:v>3.7162899999999999</c:v>
                </c:pt>
                <c:pt idx="12647">
                  <c:v>3.7167103124992007</c:v>
                </c:pt>
                <c:pt idx="12648">
                  <c:v>3.7170315624992005</c:v>
                </c:pt>
                <c:pt idx="12649">
                  <c:v>3.7174478124992003</c:v>
                </c:pt>
                <c:pt idx="12650">
                  <c:v>3.71743625</c:v>
                </c:pt>
                <c:pt idx="12651">
                  <c:v>3.7169921875007996</c:v>
                </c:pt>
                <c:pt idx="12652">
                  <c:v>3.7166165624992007</c:v>
                </c:pt>
                <c:pt idx="12653">
                  <c:v>3.7166984375007996</c:v>
                </c:pt>
                <c:pt idx="12654">
                  <c:v>3.7170818750016004</c:v>
                </c:pt>
                <c:pt idx="12655">
                  <c:v>3.7173315624992007</c:v>
                </c:pt>
                <c:pt idx="12656">
                  <c:v>3.7176925000000001</c:v>
                </c:pt>
                <c:pt idx="12657">
                  <c:v>3.71807</c:v>
                </c:pt>
                <c:pt idx="12658">
                  <c:v>3.7184887500000001</c:v>
                </c:pt>
                <c:pt idx="12659">
                  <c:v>3.7188634375007994</c:v>
                </c:pt>
                <c:pt idx="12660">
                  <c:v>3.7188937499999999</c:v>
                </c:pt>
                <c:pt idx="12661">
                  <c:v>3.7189165624992007</c:v>
                </c:pt>
                <c:pt idx="12662">
                  <c:v>3.7185800000000002</c:v>
                </c:pt>
                <c:pt idx="12663">
                  <c:v>3.7182303124992004</c:v>
                </c:pt>
                <c:pt idx="12664">
                  <c:v>3.7178493750016006</c:v>
                </c:pt>
                <c:pt idx="12665">
                  <c:v>3.7175103124992006</c:v>
                </c:pt>
                <c:pt idx="12666">
                  <c:v>3.7170881250016006</c:v>
                </c:pt>
                <c:pt idx="12667">
                  <c:v>3.7165675</c:v>
                </c:pt>
                <c:pt idx="12668">
                  <c:v>3.7161390624992006</c:v>
                </c:pt>
                <c:pt idx="12669">
                  <c:v>3.7157628124992006</c:v>
                </c:pt>
                <c:pt idx="12670">
                  <c:v>3.7153771875007995</c:v>
                </c:pt>
                <c:pt idx="12671">
                  <c:v>3.7150471875007995</c:v>
                </c:pt>
                <c:pt idx="12672">
                  <c:v>3.7148090624992003</c:v>
                </c:pt>
                <c:pt idx="12673">
                  <c:v>3.7149834375007993</c:v>
                </c:pt>
                <c:pt idx="12674">
                  <c:v>3.7154112499999998</c:v>
                </c:pt>
                <c:pt idx="12675">
                  <c:v>3.71580625</c:v>
                </c:pt>
                <c:pt idx="12676">
                  <c:v>3.7162843750016008</c:v>
                </c:pt>
                <c:pt idx="12677">
                  <c:v>3.7166443750016005</c:v>
                </c:pt>
                <c:pt idx="12678">
                  <c:v>3.7170756250016006</c:v>
                </c:pt>
                <c:pt idx="12679">
                  <c:v>3.7175606250016004</c:v>
                </c:pt>
                <c:pt idx="12680">
                  <c:v>3.7178906250016004</c:v>
                </c:pt>
                <c:pt idx="12681">
                  <c:v>3.7182606250016006</c:v>
                </c:pt>
                <c:pt idx="12682">
                  <c:v>3.7185871875007996</c:v>
                </c:pt>
                <c:pt idx="12683">
                  <c:v>3.7189456250016004</c:v>
                </c:pt>
                <c:pt idx="12684">
                  <c:v>3.7193428124992005</c:v>
                </c:pt>
                <c:pt idx="12685">
                  <c:v>3.7195756250016005</c:v>
                </c:pt>
                <c:pt idx="12686">
                  <c:v>3.7192075</c:v>
                </c:pt>
                <c:pt idx="12687">
                  <c:v>3.7188400000000001</c:v>
                </c:pt>
                <c:pt idx="12688">
                  <c:v>3.7184593750016006</c:v>
                </c:pt>
                <c:pt idx="12689">
                  <c:v>3.71801</c:v>
                </c:pt>
                <c:pt idx="12690">
                  <c:v>3.7175059375007997</c:v>
                </c:pt>
                <c:pt idx="12691">
                  <c:v>3.7171131250016005</c:v>
                </c:pt>
                <c:pt idx="12692">
                  <c:v>3.7167856250016005</c:v>
                </c:pt>
                <c:pt idx="12693">
                  <c:v>3.7163821875007996</c:v>
                </c:pt>
                <c:pt idx="12694">
                  <c:v>3.7160315624992006</c:v>
                </c:pt>
                <c:pt idx="12695">
                  <c:v>3.7162181250016006</c:v>
                </c:pt>
                <c:pt idx="12696">
                  <c:v>3.7165865624992005</c:v>
                </c:pt>
                <c:pt idx="12697">
                  <c:v>3.7169287500000001</c:v>
                </c:pt>
                <c:pt idx="12698">
                  <c:v>3.7169065624992004</c:v>
                </c:pt>
                <c:pt idx="12699">
                  <c:v>3.7172818750016008</c:v>
                </c:pt>
                <c:pt idx="12700">
                  <c:v>3.7176540624992005</c:v>
                </c:pt>
                <c:pt idx="12701">
                  <c:v>3.7179671875007996</c:v>
                </c:pt>
                <c:pt idx="12702">
                  <c:v>3.7178434375007994</c:v>
                </c:pt>
                <c:pt idx="12703">
                  <c:v>3.7175125000000002</c:v>
                </c:pt>
                <c:pt idx="12704">
                  <c:v>3.7171850000000002</c:v>
                </c:pt>
                <c:pt idx="12705">
                  <c:v>3.7168268750016007</c:v>
                </c:pt>
                <c:pt idx="12706">
                  <c:v>3.7164456250016005</c:v>
                </c:pt>
                <c:pt idx="12707">
                  <c:v>3.7160387500000001</c:v>
                </c:pt>
                <c:pt idx="12708">
                  <c:v>3.7156746875007993</c:v>
                </c:pt>
                <c:pt idx="12709">
                  <c:v>3.7152131250016005</c:v>
                </c:pt>
                <c:pt idx="12710">
                  <c:v>3.7147749999999999</c:v>
                </c:pt>
                <c:pt idx="12711">
                  <c:v>3.7144015624992006</c:v>
                </c:pt>
                <c:pt idx="12712">
                  <c:v>3.7140334375007993</c:v>
                </c:pt>
                <c:pt idx="12713">
                  <c:v>3.7136728124992007</c:v>
                </c:pt>
                <c:pt idx="12714">
                  <c:v>3.7133390624992004</c:v>
                </c:pt>
                <c:pt idx="12715">
                  <c:v>3.7130087500000002</c:v>
                </c:pt>
                <c:pt idx="12716">
                  <c:v>3.7132350000000001</c:v>
                </c:pt>
                <c:pt idx="12717">
                  <c:v>3.7136059375007995</c:v>
                </c:pt>
                <c:pt idx="12718">
                  <c:v>3.7139375000000001</c:v>
                </c:pt>
                <c:pt idx="12719">
                  <c:v>3.7143481250016004</c:v>
                </c:pt>
                <c:pt idx="12720">
                  <c:v>3.7146856250016005</c:v>
                </c:pt>
                <c:pt idx="12721">
                  <c:v>3.7150796875007996</c:v>
                </c:pt>
                <c:pt idx="12722">
                  <c:v>3.7154296875007997</c:v>
                </c:pt>
                <c:pt idx="12723">
                  <c:v>3.7158009375007994</c:v>
                </c:pt>
                <c:pt idx="12724">
                  <c:v>3.7161471875007996</c:v>
                </c:pt>
                <c:pt idx="12725">
                  <c:v>3.7164978124992003</c:v>
                </c:pt>
                <c:pt idx="12726">
                  <c:v>3.7169112499999999</c:v>
                </c:pt>
                <c:pt idx="12727">
                  <c:v>3.7172421875007995</c:v>
                </c:pt>
                <c:pt idx="12728">
                  <c:v>3.7173425</c:v>
                </c:pt>
                <c:pt idx="12729">
                  <c:v>3.7172628124992007</c:v>
                </c:pt>
                <c:pt idx="12730">
                  <c:v>3.7169103124992007</c:v>
                </c:pt>
                <c:pt idx="12731">
                  <c:v>3.7172187499999998</c:v>
                </c:pt>
                <c:pt idx="12732">
                  <c:v>3.7175750000000001</c:v>
                </c:pt>
                <c:pt idx="12733">
                  <c:v>3.7179625000000001</c:v>
                </c:pt>
                <c:pt idx="12734">
                  <c:v>3.7183043750016007</c:v>
                </c:pt>
                <c:pt idx="12735">
                  <c:v>3.7186703124992007</c:v>
                </c:pt>
                <c:pt idx="12736">
                  <c:v>3.7190212499999999</c:v>
                </c:pt>
                <c:pt idx="12737">
                  <c:v>3.7193478124992003</c:v>
                </c:pt>
                <c:pt idx="12738">
                  <c:v>3.7196703124992005</c:v>
                </c:pt>
                <c:pt idx="12739">
                  <c:v>3.7196075</c:v>
                </c:pt>
                <c:pt idx="12740">
                  <c:v>3.7192162500000001</c:v>
                </c:pt>
                <c:pt idx="12741">
                  <c:v>3.7187934375007994</c:v>
                </c:pt>
                <c:pt idx="12742">
                  <c:v>3.7183959375007993</c:v>
                </c:pt>
                <c:pt idx="12743">
                  <c:v>3.7179034375007993</c:v>
                </c:pt>
                <c:pt idx="12744">
                  <c:v>3.7173250000000002</c:v>
                </c:pt>
                <c:pt idx="12745">
                  <c:v>3.7166937500000001</c:v>
                </c:pt>
                <c:pt idx="12746">
                  <c:v>3.7162712500000001</c:v>
                </c:pt>
                <c:pt idx="12747">
                  <c:v>3.7158953124992005</c:v>
                </c:pt>
                <c:pt idx="12748">
                  <c:v>3.7154940624992006</c:v>
                </c:pt>
                <c:pt idx="12749">
                  <c:v>3.7151493750016007</c:v>
                </c:pt>
                <c:pt idx="12750">
                  <c:v>3.7147478124992004</c:v>
                </c:pt>
                <c:pt idx="12751">
                  <c:v>3.7146156250016005</c:v>
                </c:pt>
                <c:pt idx="12752">
                  <c:v>3.7149409375007996</c:v>
                </c:pt>
                <c:pt idx="12753">
                  <c:v>3.7153231250016008</c:v>
                </c:pt>
                <c:pt idx="12754">
                  <c:v>3.7156968750016004</c:v>
                </c:pt>
                <c:pt idx="12755">
                  <c:v>3.7161021875007996</c:v>
                </c:pt>
                <c:pt idx="12756">
                  <c:v>3.7164471875007994</c:v>
                </c:pt>
                <c:pt idx="12757">
                  <c:v>3.7168343750016004</c:v>
                </c:pt>
                <c:pt idx="12758">
                  <c:v>3.7171593750016005</c:v>
                </c:pt>
                <c:pt idx="12759">
                  <c:v>3.7175009375007995</c:v>
                </c:pt>
                <c:pt idx="12760">
                  <c:v>3.7174753124992006</c:v>
                </c:pt>
                <c:pt idx="12761">
                  <c:v>3.7173053124992004</c:v>
                </c:pt>
                <c:pt idx="12762">
                  <c:v>3.7175584375007995</c:v>
                </c:pt>
                <c:pt idx="12763">
                  <c:v>3.717155</c:v>
                </c:pt>
                <c:pt idx="12764">
                  <c:v>3.7168975</c:v>
                </c:pt>
                <c:pt idx="12765">
                  <c:v>3.7167587499999999</c:v>
                </c:pt>
                <c:pt idx="12766">
                  <c:v>3.71670875</c:v>
                </c:pt>
                <c:pt idx="12767">
                  <c:v>3.7162896875007996</c:v>
                </c:pt>
                <c:pt idx="12768">
                  <c:v>3.7159487499999999</c:v>
                </c:pt>
                <c:pt idx="12769">
                  <c:v>3.7155</c:v>
                </c:pt>
                <c:pt idx="12770">
                  <c:v>3.7151209375007994</c:v>
                </c:pt>
                <c:pt idx="12771">
                  <c:v>3.714715</c:v>
                </c:pt>
                <c:pt idx="12772">
                  <c:v>3.7146040624992005</c:v>
                </c:pt>
                <c:pt idx="12773">
                  <c:v>3.7147153124992003</c:v>
                </c:pt>
                <c:pt idx="12774">
                  <c:v>3.7147928124992005</c:v>
                </c:pt>
                <c:pt idx="12775">
                  <c:v>3.7145937500000001</c:v>
                </c:pt>
                <c:pt idx="12776">
                  <c:v>3.7143587500000002</c:v>
                </c:pt>
                <c:pt idx="12777">
                  <c:v>3.71413875</c:v>
                </c:pt>
                <c:pt idx="12778">
                  <c:v>3.7143531250016006</c:v>
                </c:pt>
                <c:pt idx="12779">
                  <c:v>3.7145846875007993</c:v>
                </c:pt>
                <c:pt idx="12780">
                  <c:v>3.7144187500000001</c:v>
                </c:pt>
                <c:pt idx="12781">
                  <c:v>3.7148112499999999</c:v>
                </c:pt>
                <c:pt idx="12782">
                  <c:v>3.7152028124992005</c:v>
                </c:pt>
                <c:pt idx="12783">
                  <c:v>3.7155675000000001</c:v>
                </c:pt>
                <c:pt idx="12784">
                  <c:v>3.7158909375007996</c:v>
                </c:pt>
                <c:pt idx="12785">
                  <c:v>3.7160965624992004</c:v>
                </c:pt>
                <c:pt idx="12786">
                  <c:v>3.7159815624992003</c:v>
                </c:pt>
                <c:pt idx="12787">
                  <c:v>3.7156509375007993</c:v>
                </c:pt>
                <c:pt idx="12788">
                  <c:v>3.7155493750016007</c:v>
                </c:pt>
                <c:pt idx="12789">
                  <c:v>3.7152837500000002</c:v>
                </c:pt>
                <c:pt idx="12790">
                  <c:v>3.7150353124992006</c:v>
                </c:pt>
                <c:pt idx="12791">
                  <c:v>3.7152184375007993</c:v>
                </c:pt>
                <c:pt idx="12792">
                  <c:v>3.7156168750016008</c:v>
                </c:pt>
                <c:pt idx="12793">
                  <c:v>3.7159396875007995</c:v>
                </c:pt>
                <c:pt idx="12794">
                  <c:v>3.7162956250016004</c:v>
                </c:pt>
                <c:pt idx="12795">
                  <c:v>3.7165371875007995</c:v>
                </c:pt>
                <c:pt idx="12796">
                  <c:v>3.7167609375007995</c:v>
                </c:pt>
                <c:pt idx="12797">
                  <c:v>3.7170159375007996</c:v>
                </c:pt>
                <c:pt idx="12798">
                  <c:v>3.7173778124992003</c:v>
                </c:pt>
                <c:pt idx="12799">
                  <c:v>3.7172534375007995</c:v>
                </c:pt>
                <c:pt idx="12800">
                  <c:v>3.7169031250016005</c:v>
                </c:pt>
                <c:pt idx="12801">
                  <c:v>3.7164503124992003</c:v>
                </c:pt>
                <c:pt idx="12802">
                  <c:v>3.7160337499999998</c:v>
                </c:pt>
                <c:pt idx="12803">
                  <c:v>3.7156406250016007</c:v>
                </c:pt>
                <c:pt idx="12804">
                  <c:v>3.7153090624992005</c:v>
                </c:pt>
                <c:pt idx="12805">
                  <c:v>3.7148621875007994</c:v>
                </c:pt>
                <c:pt idx="12806">
                  <c:v>3.7144681250016007</c:v>
                </c:pt>
                <c:pt idx="12807">
                  <c:v>3.7141362500000001</c:v>
                </c:pt>
                <c:pt idx="12808">
                  <c:v>3.7140578124992003</c:v>
                </c:pt>
                <c:pt idx="12809">
                  <c:v>3.7142837499999999</c:v>
                </c:pt>
                <c:pt idx="12810">
                  <c:v>3.7146343750016007</c:v>
                </c:pt>
                <c:pt idx="12811">
                  <c:v>3.7149593750016008</c:v>
                </c:pt>
                <c:pt idx="12812">
                  <c:v>3.7152990624992004</c:v>
                </c:pt>
                <c:pt idx="12813">
                  <c:v>3.7154331250016006</c:v>
                </c:pt>
                <c:pt idx="12814">
                  <c:v>3.7151103124992004</c:v>
                </c:pt>
                <c:pt idx="12815">
                  <c:v>3.7147546875007995</c:v>
                </c:pt>
                <c:pt idx="12816">
                  <c:v>3.7143521875007997</c:v>
                </c:pt>
                <c:pt idx="12817">
                  <c:v>3.7139799999999998</c:v>
                </c:pt>
                <c:pt idx="12818">
                  <c:v>3.7138096875007993</c:v>
                </c:pt>
                <c:pt idx="12819">
                  <c:v>3.7139875</c:v>
                </c:pt>
                <c:pt idx="12820">
                  <c:v>3.7143346875007994</c:v>
                </c:pt>
                <c:pt idx="12821">
                  <c:v>3.7147193750016005</c:v>
                </c:pt>
                <c:pt idx="12822">
                  <c:v>3.7150759375007993</c:v>
                </c:pt>
                <c:pt idx="12823">
                  <c:v>3.7154756250016008</c:v>
                </c:pt>
                <c:pt idx="12824">
                  <c:v>3.7157259375007996</c:v>
                </c:pt>
                <c:pt idx="12825">
                  <c:v>3.71605125</c:v>
                </c:pt>
                <c:pt idx="12826">
                  <c:v>3.7158703124992005</c:v>
                </c:pt>
                <c:pt idx="12827">
                  <c:v>3.7155409375007995</c:v>
                </c:pt>
                <c:pt idx="12828">
                  <c:v>3.7151434375007995</c:v>
                </c:pt>
                <c:pt idx="12829">
                  <c:v>3.7146878124992004</c:v>
                </c:pt>
                <c:pt idx="12830">
                  <c:v>3.7143290624992007</c:v>
                </c:pt>
                <c:pt idx="12831">
                  <c:v>3.7143678124992006</c:v>
                </c:pt>
                <c:pt idx="12832">
                  <c:v>3.7147193750016005</c:v>
                </c:pt>
                <c:pt idx="12833">
                  <c:v>3.7151187499999998</c:v>
                </c:pt>
                <c:pt idx="12834">
                  <c:v>3.7154390624992004</c:v>
                </c:pt>
                <c:pt idx="12835">
                  <c:v>3.7158128124992005</c:v>
                </c:pt>
                <c:pt idx="12836">
                  <c:v>3.7161765624992005</c:v>
                </c:pt>
                <c:pt idx="12837">
                  <c:v>3.7165071875007993</c:v>
                </c:pt>
                <c:pt idx="12838">
                  <c:v>3.7169321875007997</c:v>
                </c:pt>
                <c:pt idx="12839">
                  <c:v>3.7173753124992004</c:v>
                </c:pt>
                <c:pt idx="12840">
                  <c:v>3.7177525</c:v>
                </c:pt>
                <c:pt idx="12841">
                  <c:v>3.7181250000000001</c:v>
                </c:pt>
                <c:pt idx="12842">
                  <c:v>3.7181615624992004</c:v>
                </c:pt>
                <c:pt idx="12843">
                  <c:v>3.7182949999999999</c:v>
                </c:pt>
                <c:pt idx="12844">
                  <c:v>3.7183478124992004</c:v>
                </c:pt>
                <c:pt idx="12845">
                  <c:v>3.7181621875007993</c:v>
                </c:pt>
                <c:pt idx="12846">
                  <c:v>3.7177518750016008</c:v>
                </c:pt>
                <c:pt idx="12847">
                  <c:v>3.7173768750016007</c:v>
                </c:pt>
                <c:pt idx="12848">
                  <c:v>3.7169309375007993</c:v>
                </c:pt>
                <c:pt idx="12849">
                  <c:v>3.7165043750016005</c:v>
                </c:pt>
                <c:pt idx="12850">
                  <c:v>3.7161803124992003</c:v>
                </c:pt>
                <c:pt idx="12851">
                  <c:v>3.7158115624992005</c:v>
                </c:pt>
                <c:pt idx="12852">
                  <c:v>3.7153534375007995</c:v>
                </c:pt>
                <c:pt idx="12853">
                  <c:v>3.7150031250016005</c:v>
                </c:pt>
                <c:pt idx="12854">
                  <c:v>3.7146518750016004</c:v>
                </c:pt>
                <c:pt idx="12855">
                  <c:v>3.7142943750016006</c:v>
                </c:pt>
                <c:pt idx="12856">
                  <c:v>3.7139653124992007</c:v>
                </c:pt>
                <c:pt idx="12857">
                  <c:v>3.7135059375007997</c:v>
                </c:pt>
                <c:pt idx="12858">
                  <c:v>3.7130765624992006</c:v>
                </c:pt>
                <c:pt idx="12859">
                  <c:v>3.71268625</c:v>
                </c:pt>
                <c:pt idx="12860">
                  <c:v>3.7123259375007995</c:v>
                </c:pt>
                <c:pt idx="12861">
                  <c:v>3.7119784375007994</c:v>
                </c:pt>
                <c:pt idx="12862">
                  <c:v>3.7115465624992003</c:v>
                </c:pt>
                <c:pt idx="12863">
                  <c:v>3.7113618750016006</c:v>
                </c:pt>
                <c:pt idx="12864">
                  <c:v>3.71170125</c:v>
                </c:pt>
                <c:pt idx="12865">
                  <c:v>3.7120640624992003</c:v>
                </c:pt>
                <c:pt idx="12866">
                  <c:v>3.7123959375007995</c:v>
                </c:pt>
                <c:pt idx="12867">
                  <c:v>3.7127278124992005</c:v>
                </c:pt>
                <c:pt idx="12868">
                  <c:v>3.7130550000000002</c:v>
                </c:pt>
                <c:pt idx="12869">
                  <c:v>3.7134815624992004</c:v>
                </c:pt>
                <c:pt idx="12870">
                  <c:v>3.7137856250016004</c:v>
                </c:pt>
                <c:pt idx="12871">
                  <c:v>3.71414</c:v>
                </c:pt>
                <c:pt idx="12872">
                  <c:v>3.7140200000000001</c:v>
                </c:pt>
                <c:pt idx="12873">
                  <c:v>3.7139324999999999</c:v>
                </c:pt>
                <c:pt idx="12874">
                  <c:v>3.7142931250016007</c:v>
                </c:pt>
                <c:pt idx="12875">
                  <c:v>3.714645</c:v>
                </c:pt>
                <c:pt idx="12876">
                  <c:v>3.7149825000000001</c:v>
                </c:pt>
                <c:pt idx="12877">
                  <c:v>3.71516125</c:v>
                </c:pt>
                <c:pt idx="12878">
                  <c:v>3.7146525000000001</c:v>
                </c:pt>
                <c:pt idx="12879">
                  <c:v>3.7142775000000001</c:v>
                </c:pt>
                <c:pt idx="12880">
                  <c:v>3.7140618750016006</c:v>
                </c:pt>
                <c:pt idx="12881">
                  <c:v>3.7144143750016005</c:v>
                </c:pt>
                <c:pt idx="12882">
                  <c:v>3.7146290624992004</c:v>
                </c:pt>
                <c:pt idx="12883">
                  <c:v>3.7147912500000002</c:v>
                </c:pt>
                <c:pt idx="12884">
                  <c:v>3.7148478124992006</c:v>
                </c:pt>
                <c:pt idx="12885">
                  <c:v>3.7148168750016004</c:v>
                </c:pt>
                <c:pt idx="12886">
                  <c:v>3.7146587499999999</c:v>
                </c:pt>
                <c:pt idx="12887">
                  <c:v>3.7143253124992004</c:v>
                </c:pt>
                <c:pt idx="12888">
                  <c:v>3.7139131250016004</c:v>
                </c:pt>
                <c:pt idx="12889">
                  <c:v>3.7135912499999999</c:v>
                </c:pt>
                <c:pt idx="12890">
                  <c:v>3.7137143750016004</c:v>
                </c:pt>
                <c:pt idx="12891">
                  <c:v>3.7140928124992003</c:v>
                </c:pt>
                <c:pt idx="12892">
                  <c:v>3.7144349999999999</c:v>
                </c:pt>
                <c:pt idx="12893">
                  <c:v>3.7147931250016004</c:v>
                </c:pt>
                <c:pt idx="12894">
                  <c:v>3.7151225000000001</c:v>
                </c:pt>
                <c:pt idx="12895">
                  <c:v>3.7154434375007996</c:v>
                </c:pt>
                <c:pt idx="12896">
                  <c:v>3.7152646875007993</c:v>
                </c:pt>
                <c:pt idx="12897">
                  <c:v>3.7149234375007993</c:v>
                </c:pt>
                <c:pt idx="12898">
                  <c:v>3.7145846875007993</c:v>
                </c:pt>
                <c:pt idx="12899">
                  <c:v>3.7142781250016004</c:v>
                </c:pt>
                <c:pt idx="12900">
                  <c:v>3.7139006250016005</c:v>
                </c:pt>
                <c:pt idx="12901">
                  <c:v>3.7135665624992007</c:v>
                </c:pt>
                <c:pt idx="12902">
                  <c:v>3.7131665624992003</c:v>
                </c:pt>
                <c:pt idx="12903">
                  <c:v>3.7127750000000002</c:v>
                </c:pt>
                <c:pt idx="12904">
                  <c:v>3.7126040624992007</c:v>
                </c:pt>
                <c:pt idx="12905">
                  <c:v>3.7128781250016005</c:v>
                </c:pt>
                <c:pt idx="12906">
                  <c:v>3.7131678124992007</c:v>
                </c:pt>
                <c:pt idx="12907">
                  <c:v>3.7135446875007996</c:v>
                </c:pt>
                <c:pt idx="12908">
                  <c:v>3.7138853124992006</c:v>
                </c:pt>
                <c:pt idx="12909">
                  <c:v>3.7143731250016008</c:v>
                </c:pt>
                <c:pt idx="12910">
                  <c:v>3.7147793750016005</c:v>
                </c:pt>
                <c:pt idx="12911">
                  <c:v>3.7151459375007994</c:v>
                </c:pt>
                <c:pt idx="12912">
                  <c:v>3.7155143750016006</c:v>
                </c:pt>
                <c:pt idx="12913">
                  <c:v>3.7155221875007993</c:v>
                </c:pt>
                <c:pt idx="12914">
                  <c:v>3.7157656250016005</c:v>
                </c:pt>
                <c:pt idx="12915">
                  <c:v>3.7153568750016004</c:v>
                </c:pt>
                <c:pt idx="12916">
                  <c:v>3.7149715624992004</c:v>
                </c:pt>
                <c:pt idx="12917">
                  <c:v>3.7144396875007994</c:v>
                </c:pt>
                <c:pt idx="12918">
                  <c:v>3.7138499999999999</c:v>
                </c:pt>
                <c:pt idx="12919">
                  <c:v>3.7134859375007996</c:v>
                </c:pt>
                <c:pt idx="12920">
                  <c:v>3.7129221875007996</c:v>
                </c:pt>
                <c:pt idx="12921">
                  <c:v>3.7122753124992003</c:v>
                </c:pt>
                <c:pt idx="12922">
                  <c:v>3.7119278124992006</c:v>
                </c:pt>
                <c:pt idx="12923">
                  <c:v>3.71140625</c:v>
                </c:pt>
                <c:pt idx="12924">
                  <c:v>3.7109306250016005</c:v>
                </c:pt>
                <c:pt idx="12925">
                  <c:v>3.7104518750016005</c:v>
                </c:pt>
                <c:pt idx="12926">
                  <c:v>3.7103321875007995</c:v>
                </c:pt>
                <c:pt idx="12927">
                  <c:v>3.7107221875007994</c:v>
                </c:pt>
                <c:pt idx="12928">
                  <c:v>3.7110815624992006</c:v>
                </c:pt>
                <c:pt idx="12929">
                  <c:v>3.7114978124992004</c:v>
                </c:pt>
                <c:pt idx="12930">
                  <c:v>3.7118718750016004</c:v>
                </c:pt>
                <c:pt idx="12931">
                  <c:v>3.7122700000000002</c:v>
                </c:pt>
                <c:pt idx="12932">
                  <c:v>3.7127078124992003</c:v>
                </c:pt>
                <c:pt idx="12933">
                  <c:v>3.7130321875007994</c:v>
                </c:pt>
                <c:pt idx="12934">
                  <c:v>3.7133668750016007</c:v>
                </c:pt>
                <c:pt idx="12935">
                  <c:v>3.7137112499999998</c:v>
                </c:pt>
                <c:pt idx="12936">
                  <c:v>3.7140334375007993</c:v>
                </c:pt>
                <c:pt idx="12937">
                  <c:v>3.7143559375007995</c:v>
                </c:pt>
                <c:pt idx="12938">
                  <c:v>3.7146956250016006</c:v>
                </c:pt>
                <c:pt idx="12939">
                  <c:v>3.7150434375007997</c:v>
                </c:pt>
                <c:pt idx="12940">
                  <c:v>3.7153703124992004</c:v>
                </c:pt>
                <c:pt idx="12941">
                  <c:v>3.7153509375007996</c:v>
                </c:pt>
                <c:pt idx="12942">
                  <c:v>3.7148890624992004</c:v>
                </c:pt>
                <c:pt idx="12943">
                  <c:v>3.7145656250016006</c:v>
                </c:pt>
                <c:pt idx="12944">
                  <c:v>3.7141290624992007</c:v>
                </c:pt>
                <c:pt idx="12945">
                  <c:v>3.7137940624992005</c:v>
                </c:pt>
                <c:pt idx="12946">
                  <c:v>3.7134018750016007</c:v>
                </c:pt>
                <c:pt idx="12947">
                  <c:v>3.7129871875007994</c:v>
                </c:pt>
                <c:pt idx="12948">
                  <c:v>3.7126340624992005</c:v>
                </c:pt>
                <c:pt idx="12949">
                  <c:v>3.7126671875007995</c:v>
                </c:pt>
                <c:pt idx="12950">
                  <c:v>3.7130246875007993</c:v>
                </c:pt>
                <c:pt idx="12951">
                  <c:v>3.7131656250016007</c:v>
                </c:pt>
                <c:pt idx="12952">
                  <c:v>3.7128093750016005</c:v>
                </c:pt>
                <c:pt idx="12953">
                  <c:v>3.7124809375007994</c:v>
                </c:pt>
                <c:pt idx="12954">
                  <c:v>3.7121584375007997</c:v>
                </c:pt>
                <c:pt idx="12955">
                  <c:v>3.7118340624992006</c:v>
                </c:pt>
                <c:pt idx="12956">
                  <c:v>3.7117146875007996</c:v>
                </c:pt>
                <c:pt idx="12957">
                  <c:v>3.7113315624992005</c:v>
                </c:pt>
                <c:pt idx="12958">
                  <c:v>3.7109740624992007</c:v>
                </c:pt>
                <c:pt idx="12959">
                  <c:v>3.7106362499999999</c:v>
                </c:pt>
                <c:pt idx="12960">
                  <c:v>3.7107584375007994</c:v>
                </c:pt>
                <c:pt idx="12961">
                  <c:v>3.7110790624992007</c:v>
                </c:pt>
                <c:pt idx="12962">
                  <c:v>3.7114915624992006</c:v>
                </c:pt>
                <c:pt idx="12963">
                  <c:v>3.7119443750016008</c:v>
                </c:pt>
                <c:pt idx="12964">
                  <c:v>3.71235625</c:v>
                </c:pt>
                <c:pt idx="12965">
                  <c:v>3.7127359375007996</c:v>
                </c:pt>
                <c:pt idx="12966">
                  <c:v>3.7131021875007995</c:v>
                </c:pt>
                <c:pt idx="12967">
                  <c:v>3.7134609375007996</c:v>
                </c:pt>
                <c:pt idx="12968">
                  <c:v>3.7138062500000002</c:v>
                </c:pt>
                <c:pt idx="12969">
                  <c:v>3.7141403124992003</c:v>
                </c:pt>
                <c:pt idx="12970">
                  <c:v>3.7144750000000002</c:v>
                </c:pt>
                <c:pt idx="12971">
                  <c:v>3.7146315624992003</c:v>
                </c:pt>
                <c:pt idx="12972">
                  <c:v>3.7148996875007994</c:v>
                </c:pt>
                <c:pt idx="12973">
                  <c:v>3.7152243750016005</c:v>
                </c:pt>
                <c:pt idx="12974">
                  <c:v>3.7151256250016007</c:v>
                </c:pt>
                <c:pt idx="12975">
                  <c:v>3.7147918750016005</c:v>
                </c:pt>
                <c:pt idx="12976">
                  <c:v>3.7143487500000001</c:v>
                </c:pt>
                <c:pt idx="12977">
                  <c:v>3.7139193750016006</c:v>
                </c:pt>
                <c:pt idx="12978">
                  <c:v>3.713425</c:v>
                </c:pt>
                <c:pt idx="12979">
                  <c:v>3.7129271875007994</c:v>
                </c:pt>
                <c:pt idx="12980">
                  <c:v>3.7124509375007997</c:v>
                </c:pt>
                <c:pt idx="12981">
                  <c:v>3.7120634375007997</c:v>
                </c:pt>
                <c:pt idx="12982">
                  <c:v>3.7117409375007995</c:v>
                </c:pt>
                <c:pt idx="12983">
                  <c:v>3.7113800000000001</c:v>
                </c:pt>
                <c:pt idx="12984">
                  <c:v>3.7115540624992005</c:v>
                </c:pt>
                <c:pt idx="12985">
                  <c:v>3.7117884375007995</c:v>
                </c:pt>
                <c:pt idx="12986">
                  <c:v>3.7118193750016006</c:v>
                </c:pt>
                <c:pt idx="12987">
                  <c:v>3.7121543750016004</c:v>
                </c:pt>
                <c:pt idx="12988">
                  <c:v>3.7125359375007996</c:v>
                </c:pt>
                <c:pt idx="12989">
                  <c:v>3.7129340624992007</c:v>
                </c:pt>
                <c:pt idx="12990">
                  <c:v>3.7129084375007997</c:v>
                </c:pt>
                <c:pt idx="12991">
                  <c:v>3.7125865624992005</c:v>
                </c:pt>
                <c:pt idx="12992">
                  <c:v>3.7125993750016004</c:v>
                </c:pt>
                <c:pt idx="12993">
                  <c:v>3.7129459375007996</c:v>
                </c:pt>
                <c:pt idx="12994">
                  <c:v>3.7129365624992006</c:v>
                </c:pt>
                <c:pt idx="12995">
                  <c:v>3.7132725</c:v>
                </c:pt>
                <c:pt idx="12996">
                  <c:v>3.7136815624992003</c:v>
                </c:pt>
                <c:pt idx="12997">
                  <c:v>3.7140393750016005</c:v>
                </c:pt>
                <c:pt idx="12998">
                  <c:v>3.7144153124992005</c:v>
                </c:pt>
                <c:pt idx="12999">
                  <c:v>3.7147365624992004</c:v>
                </c:pt>
                <c:pt idx="13000">
                  <c:v>3.7150665624992003</c:v>
                </c:pt>
                <c:pt idx="13001">
                  <c:v>3.7151696875007993</c:v>
                </c:pt>
                <c:pt idx="13002">
                  <c:v>3.7152865624992004</c:v>
                </c:pt>
                <c:pt idx="13003">
                  <c:v>3.7149346875007994</c:v>
                </c:pt>
                <c:pt idx="13004">
                  <c:v>3.7146115624992007</c:v>
                </c:pt>
                <c:pt idx="13005">
                  <c:v>3.7142853124992006</c:v>
                </c:pt>
                <c:pt idx="13006">
                  <c:v>3.7138612499999999</c:v>
                </c:pt>
                <c:pt idx="13007">
                  <c:v>3.7134784375007994</c:v>
                </c:pt>
                <c:pt idx="13008">
                  <c:v>3.7131175000000001</c:v>
                </c:pt>
                <c:pt idx="13009">
                  <c:v>3.7127784375007993</c:v>
                </c:pt>
                <c:pt idx="13010">
                  <c:v>3.7124687500000002</c:v>
                </c:pt>
                <c:pt idx="13011">
                  <c:v>3.7121268750016005</c:v>
                </c:pt>
                <c:pt idx="13012">
                  <c:v>3.7117134375007996</c:v>
                </c:pt>
                <c:pt idx="13013">
                  <c:v>3.7113359375007997</c:v>
                </c:pt>
                <c:pt idx="13014">
                  <c:v>3.7112271875007994</c:v>
                </c:pt>
                <c:pt idx="13015">
                  <c:v>3.7115778124992005</c:v>
                </c:pt>
                <c:pt idx="13016">
                  <c:v>3.7119393750016005</c:v>
                </c:pt>
                <c:pt idx="13017">
                  <c:v>3.7121506250016005</c:v>
                </c:pt>
                <c:pt idx="13018">
                  <c:v>3.71249875</c:v>
                </c:pt>
                <c:pt idx="13019">
                  <c:v>3.7129093750016007</c:v>
                </c:pt>
                <c:pt idx="13020">
                  <c:v>3.7128031250016007</c:v>
                </c:pt>
                <c:pt idx="13021">
                  <c:v>3.7124334375007995</c:v>
                </c:pt>
                <c:pt idx="13022">
                  <c:v>3.7120106250016005</c:v>
                </c:pt>
                <c:pt idx="13023">
                  <c:v>3.7116093750016006</c:v>
                </c:pt>
                <c:pt idx="13024">
                  <c:v>3.7112159375007994</c:v>
                </c:pt>
                <c:pt idx="13025">
                  <c:v>3.7108521875007994</c:v>
                </c:pt>
                <c:pt idx="13026">
                  <c:v>3.7104618750016005</c:v>
                </c:pt>
                <c:pt idx="13027">
                  <c:v>3.7102059375007994</c:v>
                </c:pt>
                <c:pt idx="13028">
                  <c:v>3.7105993750016006</c:v>
                </c:pt>
                <c:pt idx="13029">
                  <c:v>3.7109212500000002</c:v>
                </c:pt>
                <c:pt idx="13030">
                  <c:v>3.7113268750016006</c:v>
                </c:pt>
                <c:pt idx="13031">
                  <c:v>3.7116768750016007</c:v>
                </c:pt>
                <c:pt idx="13032">
                  <c:v>3.7120153124992004</c:v>
                </c:pt>
                <c:pt idx="13033">
                  <c:v>3.7123478124992006</c:v>
                </c:pt>
                <c:pt idx="13034">
                  <c:v>3.7127162500000002</c:v>
                </c:pt>
                <c:pt idx="13035">
                  <c:v>3.7130496875007997</c:v>
                </c:pt>
                <c:pt idx="13036">
                  <c:v>3.7134240624992003</c:v>
                </c:pt>
                <c:pt idx="13037">
                  <c:v>3.7137674999999999</c:v>
                </c:pt>
                <c:pt idx="13038">
                  <c:v>3.7138200000000001</c:v>
                </c:pt>
                <c:pt idx="13039">
                  <c:v>3.7136371875007996</c:v>
                </c:pt>
                <c:pt idx="13040">
                  <c:v>3.7133453124992006</c:v>
                </c:pt>
                <c:pt idx="13041">
                  <c:v>3.7135050000000001</c:v>
                </c:pt>
                <c:pt idx="13042">
                  <c:v>3.7133590624992006</c:v>
                </c:pt>
                <c:pt idx="13043">
                  <c:v>3.7129943750016006</c:v>
                </c:pt>
                <c:pt idx="13044">
                  <c:v>3.7127621875007994</c:v>
                </c:pt>
                <c:pt idx="13045">
                  <c:v>3.7123784375007993</c:v>
                </c:pt>
                <c:pt idx="13046">
                  <c:v>3.7119021875007996</c:v>
                </c:pt>
                <c:pt idx="13047">
                  <c:v>3.7115693750016008</c:v>
                </c:pt>
                <c:pt idx="13048">
                  <c:v>3.7111700000000001</c:v>
                </c:pt>
                <c:pt idx="13049">
                  <c:v>3.7108181250016008</c:v>
                </c:pt>
                <c:pt idx="13050">
                  <c:v>3.7104668750016008</c:v>
                </c:pt>
                <c:pt idx="13051">
                  <c:v>3.7103118750016004</c:v>
                </c:pt>
                <c:pt idx="13052">
                  <c:v>3.7106521875007994</c:v>
                </c:pt>
                <c:pt idx="13053">
                  <c:v>3.7110071875007993</c:v>
                </c:pt>
                <c:pt idx="13054">
                  <c:v>3.7113331250016004</c:v>
                </c:pt>
                <c:pt idx="13055">
                  <c:v>3.7116653124992003</c:v>
                </c:pt>
                <c:pt idx="13056">
                  <c:v>3.7120199999999999</c:v>
                </c:pt>
                <c:pt idx="13057">
                  <c:v>3.71208625</c:v>
                </c:pt>
                <c:pt idx="13058">
                  <c:v>3.7119612499999999</c:v>
                </c:pt>
                <c:pt idx="13059">
                  <c:v>3.7123078124992004</c:v>
                </c:pt>
                <c:pt idx="13060">
                  <c:v>3.7126606250016008</c:v>
                </c:pt>
                <c:pt idx="13061">
                  <c:v>3.7130690624992004</c:v>
                </c:pt>
                <c:pt idx="13062">
                  <c:v>3.7133990624992004</c:v>
                </c:pt>
                <c:pt idx="13063">
                  <c:v>3.7135912499999999</c:v>
                </c:pt>
                <c:pt idx="13064">
                  <c:v>3.7132343750016004</c:v>
                </c:pt>
                <c:pt idx="13065">
                  <c:v>3.7128578124992004</c:v>
                </c:pt>
                <c:pt idx="13066">
                  <c:v>3.7132165624992006</c:v>
                </c:pt>
                <c:pt idx="13067">
                  <c:v>3.7135468750016005</c:v>
                </c:pt>
                <c:pt idx="13068">
                  <c:v>3.7133234375007995</c:v>
                </c:pt>
                <c:pt idx="13069">
                  <c:v>3.7129484375007995</c:v>
                </c:pt>
                <c:pt idx="13070">
                  <c:v>3.7125128124992006</c:v>
                </c:pt>
                <c:pt idx="13071">
                  <c:v>3.7121646875007994</c:v>
                </c:pt>
                <c:pt idx="13072">
                  <c:v>3.7117912500000001</c:v>
                </c:pt>
                <c:pt idx="13073">
                  <c:v>3.7115903124992005</c:v>
                </c:pt>
                <c:pt idx="13074">
                  <c:v>3.7114209375007996</c:v>
                </c:pt>
                <c:pt idx="13075">
                  <c:v>3.7115571875007993</c:v>
                </c:pt>
                <c:pt idx="13076">
                  <c:v>3.7116996875007997</c:v>
                </c:pt>
                <c:pt idx="13077">
                  <c:v>3.7116109375007995</c:v>
                </c:pt>
                <c:pt idx="13078">
                  <c:v>3.7118703124992005</c:v>
                </c:pt>
                <c:pt idx="13079">
                  <c:v>3.7118128124992005</c:v>
                </c:pt>
                <c:pt idx="13080">
                  <c:v>3.7117946875007997</c:v>
                </c:pt>
                <c:pt idx="13081">
                  <c:v>3.7116621875007993</c:v>
                </c:pt>
                <c:pt idx="13082">
                  <c:v>3.7119971875007995</c:v>
                </c:pt>
                <c:pt idx="13083">
                  <c:v>3.7123671875007993</c:v>
                </c:pt>
                <c:pt idx="13084">
                  <c:v>3.7126746875007997</c:v>
                </c:pt>
                <c:pt idx="13085">
                  <c:v>3.7130146875007997</c:v>
                </c:pt>
                <c:pt idx="13086">
                  <c:v>3.7133937499999998</c:v>
                </c:pt>
                <c:pt idx="13087">
                  <c:v>3.7137825000000002</c:v>
                </c:pt>
                <c:pt idx="13088">
                  <c:v>3.7140590624992007</c:v>
                </c:pt>
                <c:pt idx="13089">
                  <c:v>3.7141521875007997</c:v>
                </c:pt>
                <c:pt idx="13090">
                  <c:v>3.7138815624992003</c:v>
                </c:pt>
                <c:pt idx="13091">
                  <c:v>3.7135459375007995</c:v>
                </c:pt>
                <c:pt idx="13092">
                  <c:v>3.7133681250016006</c:v>
                </c:pt>
                <c:pt idx="13093">
                  <c:v>3.7136271875007996</c:v>
                </c:pt>
                <c:pt idx="13094">
                  <c:v>3.7137459375007995</c:v>
                </c:pt>
                <c:pt idx="13095">
                  <c:v>3.7134156250016006</c:v>
                </c:pt>
                <c:pt idx="13096">
                  <c:v>3.7130906250016005</c:v>
                </c:pt>
                <c:pt idx="13097">
                  <c:v>3.7127315624992003</c:v>
                </c:pt>
                <c:pt idx="13098">
                  <c:v>3.7123862500000002</c:v>
                </c:pt>
                <c:pt idx="13099">
                  <c:v>3.7120306250016006</c:v>
                </c:pt>
                <c:pt idx="13100">
                  <c:v>3.7115743750016006</c:v>
                </c:pt>
                <c:pt idx="13101">
                  <c:v>3.7110028124992005</c:v>
                </c:pt>
                <c:pt idx="13102">
                  <c:v>3.7103756250016007</c:v>
                </c:pt>
                <c:pt idx="13103">
                  <c:v>3.709625</c:v>
                </c:pt>
                <c:pt idx="13104">
                  <c:v>3.7092968750016007</c:v>
                </c:pt>
                <c:pt idx="13105">
                  <c:v>3.7088700000000001</c:v>
                </c:pt>
                <c:pt idx="13106">
                  <c:v>3.7085362499999999</c:v>
                </c:pt>
                <c:pt idx="13107">
                  <c:v>3.7079900000000001</c:v>
                </c:pt>
                <c:pt idx="13108">
                  <c:v>3.7075715624992007</c:v>
                </c:pt>
                <c:pt idx="13109">
                  <c:v>3.7071678124992005</c:v>
                </c:pt>
                <c:pt idx="13110">
                  <c:v>3.7068400000000001</c:v>
                </c:pt>
                <c:pt idx="13111">
                  <c:v>3.7067187499999998</c:v>
                </c:pt>
                <c:pt idx="13112">
                  <c:v>3.7070706250016006</c:v>
                </c:pt>
                <c:pt idx="13113">
                  <c:v>3.707465</c:v>
                </c:pt>
                <c:pt idx="13114">
                  <c:v>3.7078740624992004</c:v>
                </c:pt>
                <c:pt idx="13115">
                  <c:v>3.7082143750016008</c:v>
                </c:pt>
                <c:pt idx="13116">
                  <c:v>3.7085750000000002</c:v>
                </c:pt>
                <c:pt idx="13117">
                  <c:v>3.7090093750016004</c:v>
                </c:pt>
                <c:pt idx="13118">
                  <c:v>3.7093400000000001</c:v>
                </c:pt>
                <c:pt idx="13119">
                  <c:v>3.7097381250016004</c:v>
                </c:pt>
                <c:pt idx="13120">
                  <c:v>3.7100650000000002</c:v>
                </c:pt>
                <c:pt idx="13121">
                  <c:v>3.7104390624992005</c:v>
                </c:pt>
                <c:pt idx="13122">
                  <c:v>3.7106471875007996</c:v>
                </c:pt>
                <c:pt idx="13123">
                  <c:v>3.7110106250016006</c:v>
                </c:pt>
                <c:pt idx="13124">
                  <c:v>3.7113956250016007</c:v>
                </c:pt>
                <c:pt idx="13125">
                  <c:v>3.7112175000000001</c:v>
                </c:pt>
                <c:pt idx="13126">
                  <c:v>3.7108606250016005</c:v>
                </c:pt>
                <c:pt idx="13127">
                  <c:v>3.7105278124992007</c:v>
                </c:pt>
                <c:pt idx="13128">
                  <c:v>3.7101821875007994</c:v>
                </c:pt>
                <c:pt idx="13129">
                  <c:v>3.7104753124992005</c:v>
                </c:pt>
                <c:pt idx="13130">
                  <c:v>3.7108231250016006</c:v>
                </c:pt>
                <c:pt idx="13131">
                  <c:v>3.7111540624992005</c:v>
                </c:pt>
                <c:pt idx="13132">
                  <c:v>3.7115565624992004</c:v>
                </c:pt>
                <c:pt idx="13133">
                  <c:v>3.7118953124992005</c:v>
                </c:pt>
                <c:pt idx="13134">
                  <c:v>3.7123443750016007</c:v>
                </c:pt>
                <c:pt idx="13135">
                  <c:v>3.7119296875007994</c:v>
                </c:pt>
                <c:pt idx="13136">
                  <c:v>3.7115906250016004</c:v>
                </c:pt>
                <c:pt idx="13137">
                  <c:v>3.7111681250016004</c:v>
                </c:pt>
                <c:pt idx="13138">
                  <c:v>3.7108090624992003</c:v>
                </c:pt>
                <c:pt idx="13139">
                  <c:v>3.7104471875007996</c:v>
                </c:pt>
                <c:pt idx="13140">
                  <c:v>3.7100696875007997</c:v>
                </c:pt>
                <c:pt idx="13141">
                  <c:v>3.7096974999999999</c:v>
                </c:pt>
                <c:pt idx="13142">
                  <c:v>3.7093687499999999</c:v>
                </c:pt>
                <c:pt idx="13143">
                  <c:v>3.7089887500000001</c:v>
                </c:pt>
                <c:pt idx="13144">
                  <c:v>3.7084903124992006</c:v>
                </c:pt>
                <c:pt idx="13145">
                  <c:v>3.7081509375007995</c:v>
                </c:pt>
                <c:pt idx="13146">
                  <c:v>3.7078243750016004</c:v>
                </c:pt>
                <c:pt idx="13147">
                  <c:v>3.7074287500000001</c:v>
                </c:pt>
                <c:pt idx="13148">
                  <c:v>3.7073168750016006</c:v>
                </c:pt>
                <c:pt idx="13149">
                  <c:v>3.7075840624992007</c:v>
                </c:pt>
                <c:pt idx="13150">
                  <c:v>3.7079184375007994</c:v>
                </c:pt>
                <c:pt idx="13151">
                  <c:v>3.7082778124992006</c:v>
                </c:pt>
                <c:pt idx="13152">
                  <c:v>3.7087421875007993</c:v>
                </c:pt>
                <c:pt idx="13153">
                  <c:v>3.7091337499999999</c:v>
                </c:pt>
                <c:pt idx="13154">
                  <c:v>3.7094734375007996</c:v>
                </c:pt>
                <c:pt idx="13155">
                  <c:v>3.7098078124992004</c:v>
                </c:pt>
                <c:pt idx="13156">
                  <c:v>3.7101768750016006</c:v>
                </c:pt>
                <c:pt idx="13157">
                  <c:v>3.7105362500000001</c:v>
                </c:pt>
                <c:pt idx="13158">
                  <c:v>3.7108706250016006</c:v>
                </c:pt>
                <c:pt idx="13159">
                  <c:v>3.7112103124992006</c:v>
                </c:pt>
                <c:pt idx="13160">
                  <c:v>3.7115915624992004</c:v>
                </c:pt>
                <c:pt idx="13161">
                  <c:v>3.7117815624992003</c:v>
                </c:pt>
                <c:pt idx="13162">
                  <c:v>3.7113415624992006</c:v>
                </c:pt>
                <c:pt idx="13163">
                  <c:v>3.71094875</c:v>
                </c:pt>
                <c:pt idx="13164">
                  <c:v>3.7105581250016004</c:v>
                </c:pt>
                <c:pt idx="13165">
                  <c:v>3.7101756250016007</c:v>
                </c:pt>
                <c:pt idx="13166">
                  <c:v>3.7098396875007995</c:v>
                </c:pt>
                <c:pt idx="13167">
                  <c:v>3.7099850000000001</c:v>
                </c:pt>
                <c:pt idx="13168">
                  <c:v>3.7104737499999998</c:v>
                </c:pt>
                <c:pt idx="13169">
                  <c:v>3.7109031250016007</c:v>
                </c:pt>
                <c:pt idx="13170">
                  <c:v>3.7112725000000002</c:v>
                </c:pt>
                <c:pt idx="13171">
                  <c:v>3.7114856250016004</c:v>
                </c:pt>
                <c:pt idx="13172">
                  <c:v>3.7117403124992006</c:v>
                </c:pt>
                <c:pt idx="13173">
                  <c:v>3.7113715624992003</c:v>
                </c:pt>
                <c:pt idx="13174">
                  <c:v>3.710995</c:v>
                </c:pt>
                <c:pt idx="13175">
                  <c:v>3.7104809375007997</c:v>
                </c:pt>
                <c:pt idx="13176">
                  <c:v>3.7100206250016008</c:v>
                </c:pt>
                <c:pt idx="13177">
                  <c:v>3.7096325000000001</c:v>
                </c:pt>
                <c:pt idx="13178">
                  <c:v>3.7092109375007993</c:v>
                </c:pt>
                <c:pt idx="13179">
                  <c:v>3.7088534375007995</c:v>
                </c:pt>
                <c:pt idx="13180">
                  <c:v>3.7084206250016005</c:v>
                </c:pt>
                <c:pt idx="13181">
                  <c:v>3.7080850000000001</c:v>
                </c:pt>
                <c:pt idx="13182">
                  <c:v>3.7077621875007996</c:v>
                </c:pt>
                <c:pt idx="13183">
                  <c:v>3.7074418750016007</c:v>
                </c:pt>
                <c:pt idx="13184">
                  <c:v>3.7073771875007995</c:v>
                </c:pt>
                <c:pt idx="13185">
                  <c:v>3.7077249999999999</c:v>
                </c:pt>
                <c:pt idx="13186">
                  <c:v>3.7081903124992004</c:v>
                </c:pt>
                <c:pt idx="13187">
                  <c:v>3.7085534375007994</c:v>
                </c:pt>
                <c:pt idx="13188">
                  <c:v>3.7089293750016008</c:v>
                </c:pt>
                <c:pt idx="13189">
                  <c:v>3.7093856250016004</c:v>
                </c:pt>
                <c:pt idx="13190">
                  <c:v>3.7097153124992004</c:v>
                </c:pt>
                <c:pt idx="13191">
                  <c:v>3.7101543750016006</c:v>
                </c:pt>
                <c:pt idx="13192">
                  <c:v>3.7105059375007996</c:v>
                </c:pt>
                <c:pt idx="13193">
                  <c:v>3.7107156250016007</c:v>
                </c:pt>
                <c:pt idx="13194">
                  <c:v>3.7102853124992006</c:v>
                </c:pt>
                <c:pt idx="13195">
                  <c:v>3.7099612500000001</c:v>
                </c:pt>
                <c:pt idx="13196">
                  <c:v>3.7095131250016005</c:v>
                </c:pt>
                <c:pt idx="13197">
                  <c:v>3.7090571875007994</c:v>
                </c:pt>
                <c:pt idx="13198">
                  <c:v>3.7085062500000001</c:v>
                </c:pt>
                <c:pt idx="13199">
                  <c:v>3.7080184375007996</c:v>
                </c:pt>
                <c:pt idx="13200">
                  <c:v>3.7074256250016004</c:v>
                </c:pt>
                <c:pt idx="13201">
                  <c:v>3.7069409375007996</c:v>
                </c:pt>
                <c:pt idx="13202">
                  <c:v>3.7065378124992003</c:v>
                </c:pt>
                <c:pt idx="13203">
                  <c:v>3.7062034375007995</c:v>
                </c:pt>
                <c:pt idx="13204">
                  <c:v>3.7058125</c:v>
                </c:pt>
                <c:pt idx="13205">
                  <c:v>3.7061606250016004</c:v>
                </c:pt>
                <c:pt idx="13206">
                  <c:v>3.7064915624992003</c:v>
                </c:pt>
                <c:pt idx="13207">
                  <c:v>3.7068671875007997</c:v>
                </c:pt>
                <c:pt idx="13208">
                  <c:v>3.7072246875007995</c:v>
                </c:pt>
                <c:pt idx="13209">
                  <c:v>3.7076290624992003</c:v>
                </c:pt>
                <c:pt idx="13210">
                  <c:v>3.7080328124992006</c:v>
                </c:pt>
                <c:pt idx="13211">
                  <c:v>3.7083590624992007</c:v>
                </c:pt>
                <c:pt idx="13212">
                  <c:v>3.7086834375007993</c:v>
                </c:pt>
                <c:pt idx="13213">
                  <c:v>3.7090509375007996</c:v>
                </c:pt>
                <c:pt idx="13214">
                  <c:v>3.7094468750016008</c:v>
                </c:pt>
                <c:pt idx="13215">
                  <c:v>3.7097878124992003</c:v>
                </c:pt>
                <c:pt idx="13216">
                  <c:v>3.7101143750016008</c:v>
                </c:pt>
                <c:pt idx="13217">
                  <c:v>3.7104853124992005</c:v>
                </c:pt>
                <c:pt idx="13218">
                  <c:v>3.7101293750016007</c:v>
                </c:pt>
                <c:pt idx="13219">
                  <c:v>3.7097759375007997</c:v>
                </c:pt>
                <c:pt idx="13220">
                  <c:v>3.7094321875007994</c:v>
                </c:pt>
                <c:pt idx="13221">
                  <c:v>3.7090906250016005</c:v>
                </c:pt>
                <c:pt idx="13222">
                  <c:v>3.70864875</c:v>
                </c:pt>
                <c:pt idx="13223">
                  <c:v>3.7082496875007993</c:v>
                </c:pt>
                <c:pt idx="13224">
                  <c:v>3.7078003124992005</c:v>
                </c:pt>
                <c:pt idx="13225">
                  <c:v>3.7073531250016005</c:v>
                </c:pt>
                <c:pt idx="13226">
                  <c:v>3.7069668750016005</c:v>
                </c:pt>
                <c:pt idx="13227">
                  <c:v>3.7067378124992003</c:v>
                </c:pt>
                <c:pt idx="13228">
                  <c:v>3.7063087499999998</c:v>
                </c:pt>
                <c:pt idx="13229">
                  <c:v>3.7062540624992004</c:v>
                </c:pt>
                <c:pt idx="13230">
                  <c:v>3.7066190624992004</c:v>
                </c:pt>
                <c:pt idx="13231">
                  <c:v>3.7070090624992007</c:v>
                </c:pt>
                <c:pt idx="13232">
                  <c:v>3.7073603124992003</c:v>
                </c:pt>
                <c:pt idx="13233">
                  <c:v>3.7077049999999998</c:v>
                </c:pt>
                <c:pt idx="13234">
                  <c:v>3.7080312499999999</c:v>
                </c:pt>
                <c:pt idx="13235">
                  <c:v>3.7079974999999998</c:v>
                </c:pt>
                <c:pt idx="13236">
                  <c:v>3.7083668750016008</c:v>
                </c:pt>
                <c:pt idx="13237">
                  <c:v>3.708745</c:v>
                </c:pt>
                <c:pt idx="13238">
                  <c:v>3.7089665624992003</c:v>
                </c:pt>
                <c:pt idx="13239">
                  <c:v>3.70935375</c:v>
                </c:pt>
                <c:pt idx="13240">
                  <c:v>3.7097215624992006</c:v>
                </c:pt>
                <c:pt idx="13241">
                  <c:v>3.7100431250016004</c:v>
                </c:pt>
                <c:pt idx="13242">
                  <c:v>3.7104671875007993</c:v>
                </c:pt>
                <c:pt idx="13243">
                  <c:v>3.7108515624992005</c:v>
                </c:pt>
                <c:pt idx="13244">
                  <c:v>3.7112734375007994</c:v>
                </c:pt>
                <c:pt idx="13245">
                  <c:v>3.7116262500000001</c:v>
                </c:pt>
                <c:pt idx="13246">
                  <c:v>3.7120487500000001</c:v>
                </c:pt>
                <c:pt idx="13247">
                  <c:v>3.7123881250016004</c:v>
                </c:pt>
                <c:pt idx="13248">
                  <c:v>3.7127724999999998</c:v>
                </c:pt>
                <c:pt idx="13249">
                  <c:v>3.7127271875007994</c:v>
                </c:pt>
                <c:pt idx="13250">
                  <c:v>3.7123965624992006</c:v>
                </c:pt>
                <c:pt idx="13251">
                  <c:v>3.7120437499999999</c:v>
                </c:pt>
                <c:pt idx="13252">
                  <c:v>3.7116281250016008</c:v>
                </c:pt>
                <c:pt idx="13253">
                  <c:v>3.7112515624992004</c:v>
                </c:pt>
                <c:pt idx="13254">
                  <c:v>3.7108546875007993</c:v>
                </c:pt>
                <c:pt idx="13255">
                  <c:v>3.71043375</c:v>
                </c:pt>
                <c:pt idx="13256">
                  <c:v>3.710035</c:v>
                </c:pt>
                <c:pt idx="13257">
                  <c:v>3.7097078124992007</c:v>
                </c:pt>
                <c:pt idx="13258">
                  <c:v>3.7093337499999999</c:v>
                </c:pt>
                <c:pt idx="13259">
                  <c:v>3.7087581250016006</c:v>
                </c:pt>
                <c:pt idx="13260">
                  <c:v>3.7082953124992004</c:v>
                </c:pt>
                <c:pt idx="13261">
                  <c:v>3.7078306250016007</c:v>
                </c:pt>
                <c:pt idx="13262">
                  <c:v>3.7074131250016005</c:v>
                </c:pt>
                <c:pt idx="13263">
                  <c:v>3.7070740624992005</c:v>
                </c:pt>
                <c:pt idx="13264">
                  <c:v>3.7066815624992007</c:v>
                </c:pt>
                <c:pt idx="13265">
                  <c:v>3.7063250000000001</c:v>
                </c:pt>
                <c:pt idx="13266">
                  <c:v>3.7060012499999999</c:v>
                </c:pt>
                <c:pt idx="13267">
                  <c:v>3.7056787500000001</c:v>
                </c:pt>
                <c:pt idx="13268">
                  <c:v>3.7053340624992006</c:v>
                </c:pt>
                <c:pt idx="13269">
                  <c:v>3.7050115624992004</c:v>
                </c:pt>
                <c:pt idx="13270">
                  <c:v>3.7051718750016005</c:v>
                </c:pt>
                <c:pt idx="13271">
                  <c:v>3.7055009375007995</c:v>
                </c:pt>
                <c:pt idx="13272">
                  <c:v>3.7058359375007996</c:v>
                </c:pt>
                <c:pt idx="13273">
                  <c:v>3.7062503124992006</c:v>
                </c:pt>
                <c:pt idx="13274">
                  <c:v>3.7066378124992005</c:v>
                </c:pt>
                <c:pt idx="13275">
                  <c:v>3.7069590624992004</c:v>
                </c:pt>
                <c:pt idx="13276">
                  <c:v>3.7073265624992007</c:v>
                </c:pt>
                <c:pt idx="13277">
                  <c:v>3.7077121875007997</c:v>
                </c:pt>
                <c:pt idx="13278">
                  <c:v>3.7080843750016004</c:v>
                </c:pt>
                <c:pt idx="13279">
                  <c:v>3.7084184375007996</c:v>
                </c:pt>
                <c:pt idx="13280">
                  <c:v>3.7088768750016006</c:v>
                </c:pt>
                <c:pt idx="13281">
                  <c:v>3.7093196875007997</c:v>
                </c:pt>
                <c:pt idx="13282">
                  <c:v>3.7096765624992005</c:v>
                </c:pt>
                <c:pt idx="13283">
                  <c:v>3.7100900000000001</c:v>
                </c:pt>
                <c:pt idx="13284">
                  <c:v>3.7104837499999999</c:v>
                </c:pt>
                <c:pt idx="13285">
                  <c:v>3.7102009375007996</c:v>
                </c:pt>
                <c:pt idx="13286">
                  <c:v>3.7102521875007994</c:v>
                </c:pt>
                <c:pt idx="13287">
                  <c:v>3.7102090624992003</c:v>
                </c:pt>
                <c:pt idx="13288">
                  <c:v>3.7098468750016007</c:v>
                </c:pt>
                <c:pt idx="13289">
                  <c:v>3.70946</c:v>
                </c:pt>
                <c:pt idx="13290">
                  <c:v>3.7089206250016007</c:v>
                </c:pt>
                <c:pt idx="13291">
                  <c:v>3.7083421875007994</c:v>
                </c:pt>
                <c:pt idx="13292">
                  <c:v>3.7077534375007994</c:v>
                </c:pt>
                <c:pt idx="13293">
                  <c:v>3.7072715624992005</c:v>
                </c:pt>
                <c:pt idx="13294">
                  <c:v>3.7068921875007996</c:v>
                </c:pt>
                <c:pt idx="13295">
                  <c:v>3.7065709375007994</c:v>
                </c:pt>
                <c:pt idx="13296">
                  <c:v>3.7069274999999999</c:v>
                </c:pt>
                <c:pt idx="13297">
                  <c:v>3.7072615624992005</c:v>
                </c:pt>
                <c:pt idx="13298">
                  <c:v>3.7076318750016006</c:v>
                </c:pt>
                <c:pt idx="13299">
                  <c:v>3.7079837499999999</c:v>
                </c:pt>
                <c:pt idx="13300">
                  <c:v>3.7083490624992006</c:v>
                </c:pt>
                <c:pt idx="13301">
                  <c:v>3.7087209375007997</c:v>
                </c:pt>
                <c:pt idx="13302">
                  <c:v>3.7090993750016006</c:v>
                </c:pt>
                <c:pt idx="13303">
                  <c:v>3.7094200000000002</c:v>
                </c:pt>
                <c:pt idx="13304">
                  <c:v>3.7094412499999998</c:v>
                </c:pt>
                <c:pt idx="13305">
                  <c:v>3.7091150000000002</c:v>
                </c:pt>
                <c:pt idx="13306">
                  <c:v>3.7087068750016008</c:v>
                </c:pt>
                <c:pt idx="13307">
                  <c:v>3.7081618750016005</c:v>
                </c:pt>
                <c:pt idx="13308">
                  <c:v>3.7076915624992006</c:v>
                </c:pt>
                <c:pt idx="13309">
                  <c:v>3.7071746875007996</c:v>
                </c:pt>
                <c:pt idx="13310">
                  <c:v>3.7067343750016004</c:v>
                </c:pt>
                <c:pt idx="13311">
                  <c:v>3.7062849999999998</c:v>
                </c:pt>
                <c:pt idx="13312">
                  <c:v>3.7058803124992004</c:v>
                </c:pt>
                <c:pt idx="13313">
                  <c:v>3.7055256250016004</c:v>
                </c:pt>
                <c:pt idx="13314">
                  <c:v>3.7051596875007995</c:v>
                </c:pt>
                <c:pt idx="13315">
                  <c:v>3.7046865624992007</c:v>
                </c:pt>
                <c:pt idx="13316">
                  <c:v>3.7042784375007995</c:v>
                </c:pt>
                <c:pt idx="13317">
                  <c:v>3.7041287500000002</c:v>
                </c:pt>
                <c:pt idx="13318">
                  <c:v>3.7044524999999999</c:v>
                </c:pt>
                <c:pt idx="13319">
                  <c:v>3.7048596875007993</c:v>
                </c:pt>
                <c:pt idx="13320">
                  <c:v>3.7053090624992007</c:v>
                </c:pt>
                <c:pt idx="13321">
                  <c:v>3.7056706250016007</c:v>
                </c:pt>
                <c:pt idx="13322">
                  <c:v>3.7060484375007996</c:v>
                </c:pt>
                <c:pt idx="13323">
                  <c:v>3.7063803124992005</c:v>
                </c:pt>
                <c:pt idx="13324">
                  <c:v>3.7067187499999998</c:v>
                </c:pt>
                <c:pt idx="13325">
                  <c:v>3.7070856250016004</c:v>
                </c:pt>
                <c:pt idx="13326">
                  <c:v>3.7074553124992007</c:v>
                </c:pt>
                <c:pt idx="13327">
                  <c:v>3.7078875</c:v>
                </c:pt>
                <c:pt idx="13328">
                  <c:v>3.7077756250016005</c:v>
                </c:pt>
                <c:pt idx="13329">
                  <c:v>3.7073953124992003</c:v>
                </c:pt>
                <c:pt idx="13330">
                  <c:v>3.7069759375007996</c:v>
                </c:pt>
                <c:pt idx="13331">
                  <c:v>3.7065459375007994</c:v>
                </c:pt>
                <c:pt idx="13332">
                  <c:v>3.70592875</c:v>
                </c:pt>
                <c:pt idx="13333">
                  <c:v>3.7055562499999999</c:v>
                </c:pt>
                <c:pt idx="13334">
                  <c:v>3.7051453124992006</c:v>
                </c:pt>
                <c:pt idx="13335">
                  <c:v>3.7044578124992005</c:v>
                </c:pt>
                <c:pt idx="13336">
                  <c:v>3.7041193750016004</c:v>
                </c:pt>
                <c:pt idx="13337">
                  <c:v>3.7037481250016007</c:v>
                </c:pt>
                <c:pt idx="13338">
                  <c:v>3.7031149999999999</c:v>
                </c:pt>
                <c:pt idx="13339">
                  <c:v>3.7027440624992005</c:v>
                </c:pt>
                <c:pt idx="13340">
                  <c:v>3.7024021875007995</c:v>
                </c:pt>
                <c:pt idx="13341">
                  <c:v>3.7026531250016004</c:v>
                </c:pt>
                <c:pt idx="13342">
                  <c:v>3.7029971875007996</c:v>
                </c:pt>
                <c:pt idx="13343">
                  <c:v>3.7033796875007994</c:v>
                </c:pt>
                <c:pt idx="13344">
                  <c:v>3.7037671875007994</c:v>
                </c:pt>
                <c:pt idx="13345">
                  <c:v>3.7041559375007993</c:v>
                </c:pt>
                <c:pt idx="13346">
                  <c:v>3.7045109375007996</c:v>
                </c:pt>
                <c:pt idx="13347">
                  <c:v>3.7048196875007995</c:v>
                </c:pt>
                <c:pt idx="13348">
                  <c:v>3.7051753124992004</c:v>
                </c:pt>
                <c:pt idx="13349">
                  <c:v>3.7055109375007995</c:v>
                </c:pt>
                <c:pt idx="13350">
                  <c:v>3.7050743750016006</c:v>
                </c:pt>
                <c:pt idx="13351">
                  <c:v>3.7045868750016004</c:v>
                </c:pt>
                <c:pt idx="13352">
                  <c:v>3.7041609375007996</c:v>
                </c:pt>
                <c:pt idx="13353">
                  <c:v>3.7037959375007996</c:v>
                </c:pt>
                <c:pt idx="13354">
                  <c:v>3.7033084375007994</c:v>
                </c:pt>
                <c:pt idx="13355">
                  <c:v>3.7028306250016008</c:v>
                </c:pt>
                <c:pt idx="13356">
                  <c:v>3.7023578124992005</c:v>
                </c:pt>
                <c:pt idx="13357">
                  <c:v>3.7020124999999999</c:v>
                </c:pt>
                <c:pt idx="13358">
                  <c:v>3.7016468750016007</c:v>
                </c:pt>
                <c:pt idx="13359">
                  <c:v>3.7019018750016004</c:v>
                </c:pt>
                <c:pt idx="13360">
                  <c:v>3.7022668750016008</c:v>
                </c:pt>
                <c:pt idx="13361">
                  <c:v>3.7026409375007994</c:v>
                </c:pt>
                <c:pt idx="13362">
                  <c:v>3.7030375000000002</c:v>
                </c:pt>
                <c:pt idx="13363">
                  <c:v>3.7034590624992005</c:v>
                </c:pt>
                <c:pt idx="13364">
                  <c:v>3.7039065624992005</c:v>
                </c:pt>
                <c:pt idx="13365">
                  <c:v>3.7043618750016005</c:v>
                </c:pt>
                <c:pt idx="13366">
                  <c:v>3.704745</c:v>
                </c:pt>
                <c:pt idx="13367">
                  <c:v>3.7051559375007996</c:v>
                </c:pt>
                <c:pt idx="13368">
                  <c:v>3.7055256250016004</c:v>
                </c:pt>
                <c:pt idx="13369">
                  <c:v>3.7058809375007993</c:v>
                </c:pt>
                <c:pt idx="13370">
                  <c:v>3.7062256250016006</c:v>
                </c:pt>
                <c:pt idx="13371">
                  <c:v>3.7066112499999999</c:v>
                </c:pt>
                <c:pt idx="13372">
                  <c:v>3.7069418750016006</c:v>
                </c:pt>
                <c:pt idx="13373">
                  <c:v>3.7072959375007994</c:v>
                </c:pt>
                <c:pt idx="13374">
                  <c:v>3.7069128124992003</c:v>
                </c:pt>
                <c:pt idx="13375">
                  <c:v>3.7065409375007996</c:v>
                </c:pt>
                <c:pt idx="13376">
                  <c:v>3.7062037499999998</c:v>
                </c:pt>
                <c:pt idx="13377">
                  <c:v>3.7060075000000001</c:v>
                </c:pt>
                <c:pt idx="13378">
                  <c:v>3.7063487500000001</c:v>
                </c:pt>
                <c:pt idx="13379">
                  <c:v>3.7065803124992005</c:v>
                </c:pt>
                <c:pt idx="13380">
                  <c:v>3.7064559375007997</c:v>
                </c:pt>
                <c:pt idx="13381">
                  <c:v>3.7061187499999999</c:v>
                </c:pt>
                <c:pt idx="13382">
                  <c:v>3.7057946875007994</c:v>
                </c:pt>
                <c:pt idx="13383">
                  <c:v>3.7054481250016007</c:v>
                </c:pt>
                <c:pt idx="13384">
                  <c:v>3.7050628124992007</c:v>
                </c:pt>
                <c:pt idx="13385">
                  <c:v>3.7047281250016004</c:v>
                </c:pt>
                <c:pt idx="13386">
                  <c:v>3.7044018750016008</c:v>
                </c:pt>
                <c:pt idx="13387">
                  <c:v>3.7040393750016007</c:v>
                </c:pt>
                <c:pt idx="13388">
                  <c:v>3.7036240624992005</c:v>
                </c:pt>
                <c:pt idx="13389">
                  <c:v>3.7032681250016006</c:v>
                </c:pt>
                <c:pt idx="13390">
                  <c:v>3.7035790624992004</c:v>
                </c:pt>
                <c:pt idx="13391">
                  <c:v>3.7039065624992005</c:v>
                </c:pt>
                <c:pt idx="13392">
                  <c:v>3.7042431250016006</c:v>
                </c:pt>
                <c:pt idx="13393">
                  <c:v>3.7046590624992004</c:v>
                </c:pt>
                <c:pt idx="13394">
                  <c:v>3.7049909375007997</c:v>
                </c:pt>
                <c:pt idx="13395">
                  <c:v>3.7053562499999999</c:v>
                </c:pt>
                <c:pt idx="13396">
                  <c:v>3.7057728124992004</c:v>
                </c:pt>
                <c:pt idx="13397">
                  <c:v>3.7061118750016004</c:v>
                </c:pt>
                <c:pt idx="13398">
                  <c:v>3.7061084375007995</c:v>
                </c:pt>
                <c:pt idx="13399">
                  <c:v>3.7061534375007996</c:v>
                </c:pt>
                <c:pt idx="13400">
                  <c:v>3.7061756250016007</c:v>
                </c:pt>
                <c:pt idx="13401">
                  <c:v>3.7058962499999999</c:v>
                </c:pt>
                <c:pt idx="13402">
                  <c:v>3.7055171875007993</c:v>
                </c:pt>
                <c:pt idx="13403">
                  <c:v>3.7051356250016005</c:v>
                </c:pt>
                <c:pt idx="13404">
                  <c:v>3.7047056250016004</c:v>
                </c:pt>
                <c:pt idx="13405">
                  <c:v>3.7042265624992003</c:v>
                </c:pt>
                <c:pt idx="13406">
                  <c:v>3.7038496875007993</c:v>
                </c:pt>
                <c:pt idx="13407">
                  <c:v>3.7035825</c:v>
                </c:pt>
                <c:pt idx="13408">
                  <c:v>3.7034765624992003</c:v>
                </c:pt>
                <c:pt idx="13409">
                  <c:v>3.7033428124992005</c:v>
                </c:pt>
                <c:pt idx="13410">
                  <c:v>3.7035609375007996</c:v>
                </c:pt>
                <c:pt idx="13411">
                  <c:v>3.7032256250016005</c:v>
                </c:pt>
                <c:pt idx="13412">
                  <c:v>3.7028256250016005</c:v>
                </c:pt>
                <c:pt idx="13413">
                  <c:v>3.70250375</c:v>
                </c:pt>
                <c:pt idx="13414">
                  <c:v>3.7021443750016005</c:v>
                </c:pt>
                <c:pt idx="13415">
                  <c:v>3.7018146875007996</c:v>
                </c:pt>
                <c:pt idx="13416">
                  <c:v>3.7020274999999998</c:v>
                </c:pt>
                <c:pt idx="13417">
                  <c:v>3.7023509375007997</c:v>
                </c:pt>
                <c:pt idx="13418">
                  <c:v>3.7027381250016007</c:v>
                </c:pt>
                <c:pt idx="13419">
                  <c:v>3.7031171875007995</c:v>
                </c:pt>
                <c:pt idx="13420">
                  <c:v>3.7035075000000002</c:v>
                </c:pt>
                <c:pt idx="13421">
                  <c:v>3.7039243750016007</c:v>
                </c:pt>
                <c:pt idx="13422">
                  <c:v>3.7042765624992007</c:v>
                </c:pt>
                <c:pt idx="13423">
                  <c:v>3.7047246875007995</c:v>
                </c:pt>
                <c:pt idx="13424">
                  <c:v>3.7051081250016007</c:v>
                </c:pt>
                <c:pt idx="13425">
                  <c:v>3.7054418750016005</c:v>
                </c:pt>
                <c:pt idx="13426">
                  <c:v>3.7057759375007997</c:v>
                </c:pt>
                <c:pt idx="13427">
                  <c:v>3.7060756250016005</c:v>
                </c:pt>
                <c:pt idx="13428">
                  <c:v>3.7064365624992006</c:v>
                </c:pt>
                <c:pt idx="13429">
                  <c:v>3.7059465624992005</c:v>
                </c:pt>
                <c:pt idx="13430">
                  <c:v>3.7056165624992006</c:v>
                </c:pt>
                <c:pt idx="13431">
                  <c:v>3.7052240624992003</c:v>
                </c:pt>
                <c:pt idx="13432">
                  <c:v>3.7047478124992006</c:v>
                </c:pt>
                <c:pt idx="13433">
                  <c:v>3.7042678124992006</c:v>
                </c:pt>
                <c:pt idx="13434">
                  <c:v>3.7038065624992007</c:v>
                </c:pt>
                <c:pt idx="13435">
                  <c:v>3.7033706250016007</c:v>
                </c:pt>
                <c:pt idx="13436">
                  <c:v>3.7029559375007994</c:v>
                </c:pt>
                <c:pt idx="13437">
                  <c:v>3.7026159375007994</c:v>
                </c:pt>
                <c:pt idx="13438">
                  <c:v>3.7022940624992007</c:v>
                </c:pt>
                <c:pt idx="13439">
                  <c:v>3.7019706250016005</c:v>
                </c:pt>
                <c:pt idx="13440">
                  <c:v>3.7017943750016005</c:v>
                </c:pt>
                <c:pt idx="13441">
                  <c:v>3.7021950000000001</c:v>
                </c:pt>
                <c:pt idx="13442">
                  <c:v>3.7023475000000001</c:v>
                </c:pt>
                <c:pt idx="13443">
                  <c:v>3.7026112499999999</c:v>
                </c:pt>
                <c:pt idx="13444">
                  <c:v>3.7029381250016007</c:v>
                </c:pt>
                <c:pt idx="13445">
                  <c:v>3.7033353124992003</c:v>
                </c:pt>
                <c:pt idx="13446">
                  <c:v>3.7037043750016005</c:v>
                </c:pt>
                <c:pt idx="13447">
                  <c:v>3.7040343750016005</c:v>
                </c:pt>
                <c:pt idx="13448">
                  <c:v>3.7044565624992005</c:v>
                </c:pt>
                <c:pt idx="13449">
                  <c:v>3.7048768750016006</c:v>
                </c:pt>
                <c:pt idx="13450">
                  <c:v>3.7050490624992003</c:v>
                </c:pt>
                <c:pt idx="13451">
                  <c:v>3.7046871875007996</c:v>
                </c:pt>
                <c:pt idx="13452">
                  <c:v>3.7042684375007995</c:v>
                </c:pt>
                <c:pt idx="13453">
                  <c:v>3.7039443750016008</c:v>
                </c:pt>
                <c:pt idx="13454">
                  <c:v>3.7036112499999998</c:v>
                </c:pt>
                <c:pt idx="13455">
                  <c:v>3.7032409375007993</c:v>
                </c:pt>
                <c:pt idx="13456">
                  <c:v>3.7028053124992004</c:v>
                </c:pt>
                <c:pt idx="13457">
                  <c:v>3.7024834375007996</c:v>
                </c:pt>
                <c:pt idx="13458">
                  <c:v>3.7021221875007995</c:v>
                </c:pt>
                <c:pt idx="13459">
                  <c:v>3.7017634375007993</c:v>
                </c:pt>
                <c:pt idx="13460">
                  <c:v>3.7014665624992005</c:v>
                </c:pt>
                <c:pt idx="13461">
                  <c:v>3.7017940624992005</c:v>
                </c:pt>
                <c:pt idx="13462">
                  <c:v>3.7021746875007997</c:v>
                </c:pt>
                <c:pt idx="13463">
                  <c:v>3.7025074999999998</c:v>
                </c:pt>
                <c:pt idx="13464">
                  <c:v>3.7028403124992004</c:v>
                </c:pt>
                <c:pt idx="13465">
                  <c:v>3.7032668750016007</c:v>
                </c:pt>
                <c:pt idx="13466">
                  <c:v>3.7034234375007995</c:v>
                </c:pt>
                <c:pt idx="13467">
                  <c:v>3.7038146875007993</c:v>
                </c:pt>
                <c:pt idx="13468">
                  <c:v>3.7042265624992003</c:v>
                </c:pt>
                <c:pt idx="13469">
                  <c:v>3.7045853124992005</c:v>
                </c:pt>
                <c:pt idx="13470">
                  <c:v>3.7044565624992005</c:v>
                </c:pt>
                <c:pt idx="13471">
                  <c:v>3.7042209375007995</c:v>
                </c:pt>
                <c:pt idx="13472">
                  <c:v>3.7045921875007997</c:v>
                </c:pt>
                <c:pt idx="13473">
                  <c:v>3.7049334375007996</c:v>
                </c:pt>
                <c:pt idx="13474">
                  <c:v>3.7053128124992005</c:v>
                </c:pt>
                <c:pt idx="13475">
                  <c:v>3.7057140624992004</c:v>
                </c:pt>
                <c:pt idx="13476">
                  <c:v>3.7060359375007996</c:v>
                </c:pt>
                <c:pt idx="13477">
                  <c:v>3.7063915624992005</c:v>
                </c:pt>
                <c:pt idx="13478">
                  <c:v>3.7064496875007995</c:v>
                </c:pt>
                <c:pt idx="13479">
                  <c:v>3.7061959375007993</c:v>
                </c:pt>
                <c:pt idx="13480">
                  <c:v>3.7058731250016006</c:v>
                </c:pt>
                <c:pt idx="13481">
                  <c:v>3.7055106250016006</c:v>
                </c:pt>
                <c:pt idx="13482">
                  <c:v>3.7051309375007997</c:v>
                </c:pt>
                <c:pt idx="13483">
                  <c:v>3.7047637500000001</c:v>
                </c:pt>
                <c:pt idx="13484">
                  <c:v>3.7043043750016005</c:v>
                </c:pt>
                <c:pt idx="13485">
                  <c:v>3.7037900000000001</c:v>
                </c:pt>
                <c:pt idx="13486">
                  <c:v>3.7033575000000001</c:v>
                </c:pt>
                <c:pt idx="13487">
                  <c:v>3.7027796875007994</c:v>
                </c:pt>
                <c:pt idx="13488">
                  <c:v>3.7022056250016004</c:v>
                </c:pt>
                <c:pt idx="13489">
                  <c:v>3.7017153124992004</c:v>
                </c:pt>
                <c:pt idx="13490">
                  <c:v>3.7012903124992005</c:v>
                </c:pt>
                <c:pt idx="13491">
                  <c:v>3.7008999999999999</c:v>
                </c:pt>
                <c:pt idx="13492">
                  <c:v>3.7005531250016004</c:v>
                </c:pt>
                <c:pt idx="13493">
                  <c:v>3.7005621875007995</c:v>
                </c:pt>
                <c:pt idx="13494">
                  <c:v>3.7003046875007994</c:v>
                </c:pt>
                <c:pt idx="13495">
                  <c:v>3.7002312499999999</c:v>
                </c:pt>
                <c:pt idx="13496">
                  <c:v>3.7000906250016006</c:v>
                </c:pt>
                <c:pt idx="13497">
                  <c:v>3.7001403124992005</c:v>
                </c:pt>
                <c:pt idx="13498">
                  <c:v>3.7004712500000001</c:v>
                </c:pt>
                <c:pt idx="13499">
                  <c:v>3.7008484375007993</c:v>
                </c:pt>
                <c:pt idx="13500">
                  <c:v>3.7012640624992006</c:v>
                </c:pt>
                <c:pt idx="13501">
                  <c:v>3.7016303124992005</c:v>
                </c:pt>
                <c:pt idx="13502">
                  <c:v>3.7020175000000002</c:v>
                </c:pt>
                <c:pt idx="13503">
                  <c:v>3.7021121875007994</c:v>
                </c:pt>
                <c:pt idx="13504">
                  <c:v>3.7023524999999999</c:v>
                </c:pt>
                <c:pt idx="13505">
                  <c:v>3.7027203124992005</c:v>
                </c:pt>
                <c:pt idx="13506">
                  <c:v>3.7030462499999999</c:v>
                </c:pt>
                <c:pt idx="13507">
                  <c:v>3.7032193750016007</c:v>
                </c:pt>
                <c:pt idx="13508">
                  <c:v>3.7030893750016007</c:v>
                </c:pt>
                <c:pt idx="13509">
                  <c:v>3.7027524999999999</c:v>
                </c:pt>
                <c:pt idx="13510">
                  <c:v>3.7023378124992004</c:v>
                </c:pt>
                <c:pt idx="13511">
                  <c:v>3.7023225000000002</c:v>
                </c:pt>
                <c:pt idx="13512">
                  <c:v>3.7024965624992006</c:v>
                </c:pt>
                <c:pt idx="13513">
                  <c:v>3.7026893750016008</c:v>
                </c:pt>
                <c:pt idx="13514">
                  <c:v>3.7023481250016004</c:v>
                </c:pt>
                <c:pt idx="13515">
                  <c:v>3.7019906250016006</c:v>
                </c:pt>
                <c:pt idx="13516">
                  <c:v>3.7016415624992005</c:v>
                </c:pt>
                <c:pt idx="13517">
                  <c:v>3.7019475000000002</c:v>
                </c:pt>
                <c:pt idx="13518">
                  <c:v>3.7022946875007996</c:v>
                </c:pt>
                <c:pt idx="13519">
                  <c:v>3.7027103124992005</c:v>
                </c:pt>
                <c:pt idx="13520">
                  <c:v>3.7030446875007996</c:v>
                </c:pt>
                <c:pt idx="13521">
                  <c:v>3.7031734375007996</c:v>
                </c:pt>
                <c:pt idx="13522">
                  <c:v>3.7028431250016007</c:v>
                </c:pt>
                <c:pt idx="13523">
                  <c:v>3.7024706250016006</c:v>
                </c:pt>
                <c:pt idx="13524">
                  <c:v>3.7021012500000001</c:v>
                </c:pt>
                <c:pt idx="13525">
                  <c:v>3.7017184375007997</c:v>
                </c:pt>
                <c:pt idx="13526">
                  <c:v>3.7013912499999999</c:v>
                </c:pt>
                <c:pt idx="13527">
                  <c:v>3.7010209375007994</c:v>
                </c:pt>
                <c:pt idx="13528">
                  <c:v>3.7006649999999999</c:v>
                </c:pt>
                <c:pt idx="13529">
                  <c:v>3.7002153124992003</c:v>
                </c:pt>
                <c:pt idx="13530">
                  <c:v>3.6998340624992005</c:v>
                </c:pt>
                <c:pt idx="13531">
                  <c:v>3.6998725000000001</c:v>
                </c:pt>
                <c:pt idx="13532">
                  <c:v>3.7002590624992004</c:v>
                </c:pt>
                <c:pt idx="13533">
                  <c:v>3.7007203124992003</c:v>
                </c:pt>
                <c:pt idx="13534">
                  <c:v>3.7010937500000001</c:v>
                </c:pt>
                <c:pt idx="13535">
                  <c:v>3.7014281250016006</c:v>
                </c:pt>
                <c:pt idx="13536">
                  <c:v>3.7019418750016007</c:v>
                </c:pt>
                <c:pt idx="13537">
                  <c:v>3.70242</c:v>
                </c:pt>
                <c:pt idx="13538">
                  <c:v>3.7027475000000001</c:v>
                </c:pt>
                <c:pt idx="13539">
                  <c:v>3.7031709375007993</c:v>
                </c:pt>
                <c:pt idx="13540">
                  <c:v>3.7035003124992003</c:v>
                </c:pt>
                <c:pt idx="13541">
                  <c:v>3.7038409375007997</c:v>
                </c:pt>
                <c:pt idx="13542">
                  <c:v>3.7042278124992003</c:v>
                </c:pt>
                <c:pt idx="13543">
                  <c:v>3.7038631250016008</c:v>
                </c:pt>
                <c:pt idx="13544">
                  <c:v>3.7034921875007996</c:v>
                </c:pt>
                <c:pt idx="13545">
                  <c:v>3.7031003124992004</c:v>
                </c:pt>
                <c:pt idx="13546">
                  <c:v>3.7026596875007995</c:v>
                </c:pt>
                <c:pt idx="13547">
                  <c:v>3.7022396875007995</c:v>
                </c:pt>
                <c:pt idx="13548">
                  <c:v>3.7018565624992004</c:v>
                </c:pt>
                <c:pt idx="13549">
                  <c:v>3.7013928124992006</c:v>
                </c:pt>
                <c:pt idx="13550">
                  <c:v>3.7009178124992004</c:v>
                </c:pt>
                <c:pt idx="13551">
                  <c:v>3.70055625</c:v>
                </c:pt>
                <c:pt idx="13552">
                  <c:v>3.7001843750016006</c:v>
                </c:pt>
                <c:pt idx="13553">
                  <c:v>3.6998534375007996</c:v>
                </c:pt>
                <c:pt idx="13554">
                  <c:v>3.6999765624992005</c:v>
                </c:pt>
                <c:pt idx="13555">
                  <c:v>3.7003234375007996</c:v>
                </c:pt>
                <c:pt idx="13556">
                  <c:v>3.7006625</c:v>
                </c:pt>
                <c:pt idx="13557">
                  <c:v>3.7010084375007994</c:v>
                </c:pt>
                <c:pt idx="13558">
                  <c:v>3.7013368750016005</c:v>
                </c:pt>
                <c:pt idx="13559">
                  <c:v>3.7017234375007995</c:v>
                </c:pt>
                <c:pt idx="13560">
                  <c:v>3.7019184375007996</c:v>
                </c:pt>
                <c:pt idx="13561">
                  <c:v>3.7019556250016006</c:v>
                </c:pt>
                <c:pt idx="13562">
                  <c:v>3.7015712500000002</c:v>
                </c:pt>
                <c:pt idx="13563">
                  <c:v>3.7011543750016007</c:v>
                </c:pt>
                <c:pt idx="13564">
                  <c:v>3.7007681250016007</c:v>
                </c:pt>
                <c:pt idx="13565">
                  <c:v>3.7004468750016004</c:v>
                </c:pt>
                <c:pt idx="13566">
                  <c:v>3.7002409375007996</c:v>
                </c:pt>
                <c:pt idx="13567">
                  <c:v>3.7004190624992006</c:v>
                </c:pt>
                <c:pt idx="13568">
                  <c:v>3.7007571875007996</c:v>
                </c:pt>
                <c:pt idx="13569">
                  <c:v>3.7010862499999999</c:v>
                </c:pt>
                <c:pt idx="13570">
                  <c:v>3.7014159375007996</c:v>
                </c:pt>
                <c:pt idx="13571">
                  <c:v>3.7018437500000001</c:v>
                </c:pt>
                <c:pt idx="13572">
                  <c:v>3.7022596875007996</c:v>
                </c:pt>
                <c:pt idx="13573">
                  <c:v>3.7025984375007996</c:v>
                </c:pt>
                <c:pt idx="13574">
                  <c:v>3.7030431250016007</c:v>
                </c:pt>
                <c:pt idx="13575">
                  <c:v>3.7034003124992005</c:v>
                </c:pt>
                <c:pt idx="13576">
                  <c:v>3.7037240624992007</c:v>
                </c:pt>
                <c:pt idx="13577">
                  <c:v>3.7040821875007994</c:v>
                </c:pt>
                <c:pt idx="13578">
                  <c:v>3.7044434375007995</c:v>
                </c:pt>
                <c:pt idx="13579">
                  <c:v>3.7047793750016007</c:v>
                </c:pt>
                <c:pt idx="13580">
                  <c:v>3.7051584375007995</c:v>
                </c:pt>
                <c:pt idx="13581">
                  <c:v>3.7052346875007993</c:v>
                </c:pt>
                <c:pt idx="13582">
                  <c:v>3.7049012499999998</c:v>
                </c:pt>
                <c:pt idx="13583">
                  <c:v>3.7045393750016005</c:v>
                </c:pt>
                <c:pt idx="13584">
                  <c:v>3.7041925</c:v>
                </c:pt>
                <c:pt idx="13585">
                  <c:v>3.70378125</c:v>
                </c:pt>
                <c:pt idx="13586">
                  <c:v>3.7034221875007995</c:v>
                </c:pt>
                <c:pt idx="13587">
                  <c:v>3.7030484375007995</c:v>
                </c:pt>
                <c:pt idx="13588">
                  <c:v>3.7026281250016004</c:v>
                </c:pt>
                <c:pt idx="13589">
                  <c:v>3.70214</c:v>
                </c:pt>
                <c:pt idx="13590">
                  <c:v>3.70165875</c:v>
                </c:pt>
                <c:pt idx="13591">
                  <c:v>3.7010662499999998</c:v>
                </c:pt>
                <c:pt idx="13592">
                  <c:v>3.7007393750016004</c:v>
                </c:pt>
                <c:pt idx="13593">
                  <c:v>3.7001824999999999</c:v>
                </c:pt>
                <c:pt idx="13594">
                  <c:v>3.6997206250016004</c:v>
                </c:pt>
                <c:pt idx="13595">
                  <c:v>3.6991703124992004</c:v>
                </c:pt>
                <c:pt idx="13596">
                  <c:v>3.6987456250016004</c:v>
                </c:pt>
                <c:pt idx="13597">
                  <c:v>3.6983865624992007</c:v>
                </c:pt>
                <c:pt idx="13598">
                  <c:v>3.6978928124992003</c:v>
                </c:pt>
                <c:pt idx="13599">
                  <c:v>3.6975600000000002</c:v>
                </c:pt>
                <c:pt idx="13600">
                  <c:v>3.6974996875007995</c:v>
                </c:pt>
                <c:pt idx="13601">
                  <c:v>3.6976234375007997</c:v>
                </c:pt>
                <c:pt idx="13602">
                  <c:v>3.6976528124992005</c:v>
                </c:pt>
                <c:pt idx="13603">
                  <c:v>3.6979950000000001</c:v>
                </c:pt>
                <c:pt idx="13604">
                  <c:v>3.6982546875007993</c:v>
                </c:pt>
                <c:pt idx="13605">
                  <c:v>3.6980093750016008</c:v>
                </c:pt>
                <c:pt idx="13606">
                  <c:v>3.6983121875007994</c:v>
                </c:pt>
                <c:pt idx="13607">
                  <c:v>3.6983412499999999</c:v>
                </c:pt>
                <c:pt idx="13608">
                  <c:v>3.6987046875007996</c:v>
                </c:pt>
                <c:pt idx="13609">
                  <c:v>3.6990837499999998</c:v>
                </c:pt>
                <c:pt idx="13610">
                  <c:v>3.6994418750016007</c:v>
                </c:pt>
                <c:pt idx="13611">
                  <c:v>3.6998068750016007</c:v>
                </c:pt>
                <c:pt idx="13612">
                  <c:v>3.7002321875007995</c:v>
                </c:pt>
                <c:pt idx="13613">
                  <c:v>3.7007006250016006</c:v>
                </c:pt>
                <c:pt idx="13614">
                  <c:v>3.7010668750016005</c:v>
                </c:pt>
                <c:pt idx="13615">
                  <c:v>3.7013875000000001</c:v>
                </c:pt>
                <c:pt idx="13616">
                  <c:v>3.7017415624992007</c:v>
                </c:pt>
                <c:pt idx="13617">
                  <c:v>3.7019431250016006</c:v>
                </c:pt>
                <c:pt idx="13618">
                  <c:v>3.7022809375007997</c:v>
                </c:pt>
                <c:pt idx="13619">
                  <c:v>3.7023665624992006</c:v>
                </c:pt>
                <c:pt idx="13620">
                  <c:v>3.7018581250016007</c:v>
                </c:pt>
                <c:pt idx="13621">
                  <c:v>3.7014412499999998</c:v>
                </c:pt>
                <c:pt idx="13622">
                  <c:v>3.7010606250016007</c:v>
                </c:pt>
                <c:pt idx="13623">
                  <c:v>3.7006346875007994</c:v>
                </c:pt>
                <c:pt idx="13624">
                  <c:v>3.7002784375007995</c:v>
                </c:pt>
                <c:pt idx="13625">
                  <c:v>3.6999093750016008</c:v>
                </c:pt>
                <c:pt idx="13626">
                  <c:v>3.6995043750016006</c:v>
                </c:pt>
                <c:pt idx="13627">
                  <c:v>3.6991784375007994</c:v>
                </c:pt>
                <c:pt idx="13628">
                  <c:v>3.6994190624992007</c:v>
                </c:pt>
                <c:pt idx="13629">
                  <c:v>3.6990990624992004</c:v>
                </c:pt>
                <c:pt idx="13630">
                  <c:v>3.6987646875007996</c:v>
                </c:pt>
                <c:pt idx="13631">
                  <c:v>3.6983853124992003</c:v>
                </c:pt>
                <c:pt idx="13632">
                  <c:v>3.6983284375007996</c:v>
                </c:pt>
                <c:pt idx="13633">
                  <c:v>3.6986987500000001</c:v>
                </c:pt>
                <c:pt idx="13634">
                  <c:v>3.6990543750016007</c:v>
                </c:pt>
                <c:pt idx="13635">
                  <c:v>3.6994093750016006</c:v>
                </c:pt>
                <c:pt idx="13636">
                  <c:v>3.6997781250016004</c:v>
                </c:pt>
                <c:pt idx="13637">
                  <c:v>3.7001281250016005</c:v>
                </c:pt>
                <c:pt idx="13638">
                  <c:v>3.7002859375007997</c:v>
                </c:pt>
                <c:pt idx="13639">
                  <c:v>3.7004350000000001</c:v>
                </c:pt>
                <c:pt idx="13640">
                  <c:v>3.7003056250016004</c:v>
                </c:pt>
                <c:pt idx="13641">
                  <c:v>3.7004331250016005</c:v>
                </c:pt>
                <c:pt idx="13642">
                  <c:v>3.7001612499999998</c:v>
                </c:pt>
                <c:pt idx="13643">
                  <c:v>3.6996403124992003</c:v>
                </c:pt>
                <c:pt idx="13644">
                  <c:v>3.6991759375007995</c:v>
                </c:pt>
                <c:pt idx="13645">
                  <c:v>3.6988240624992006</c:v>
                </c:pt>
                <c:pt idx="13646">
                  <c:v>3.6984506250016005</c:v>
                </c:pt>
                <c:pt idx="13647">
                  <c:v>3.6980415624992005</c:v>
                </c:pt>
                <c:pt idx="13648">
                  <c:v>3.698385</c:v>
                </c:pt>
                <c:pt idx="13649">
                  <c:v>3.6987209375007994</c:v>
                </c:pt>
                <c:pt idx="13650">
                  <c:v>3.6985106250016004</c:v>
                </c:pt>
                <c:pt idx="13651">
                  <c:v>3.6981446875007995</c:v>
                </c:pt>
                <c:pt idx="13652">
                  <c:v>3.6977518750016007</c:v>
                </c:pt>
                <c:pt idx="13653">
                  <c:v>3.6973606250016005</c:v>
                </c:pt>
                <c:pt idx="13654">
                  <c:v>3.6970221875007994</c:v>
                </c:pt>
                <c:pt idx="13655">
                  <c:v>3.69669625</c:v>
                </c:pt>
                <c:pt idx="13656">
                  <c:v>3.6965162500000002</c:v>
                </c:pt>
                <c:pt idx="13657">
                  <c:v>3.6968921875007994</c:v>
                </c:pt>
                <c:pt idx="13658">
                  <c:v>3.6972399999999999</c:v>
                </c:pt>
                <c:pt idx="13659">
                  <c:v>3.6976093750016004</c:v>
                </c:pt>
                <c:pt idx="13660">
                  <c:v>3.6980278124992005</c:v>
                </c:pt>
                <c:pt idx="13661">
                  <c:v>3.6983581250016004</c:v>
                </c:pt>
                <c:pt idx="13662">
                  <c:v>3.6987334375007994</c:v>
                </c:pt>
                <c:pt idx="13663">
                  <c:v>3.6992746875007994</c:v>
                </c:pt>
                <c:pt idx="13664">
                  <c:v>3.6995990624992006</c:v>
                </c:pt>
                <c:pt idx="13665">
                  <c:v>3.70003875</c:v>
                </c:pt>
                <c:pt idx="13666">
                  <c:v>3.7004125000000001</c:v>
                </c:pt>
                <c:pt idx="13667">
                  <c:v>3.7007390624992005</c:v>
                </c:pt>
                <c:pt idx="13668">
                  <c:v>3.7010862499999999</c:v>
                </c:pt>
                <c:pt idx="13669">
                  <c:v>3.7005571875007996</c:v>
                </c:pt>
                <c:pt idx="13670">
                  <c:v>3.7000290624992007</c:v>
                </c:pt>
                <c:pt idx="13671">
                  <c:v>3.6994784375007996</c:v>
                </c:pt>
                <c:pt idx="13672">
                  <c:v>3.6991318750016005</c:v>
                </c:pt>
                <c:pt idx="13673">
                  <c:v>3.6986065624992004</c:v>
                </c:pt>
                <c:pt idx="13674">
                  <c:v>3.6980262499999998</c:v>
                </c:pt>
                <c:pt idx="13675">
                  <c:v>3.6976428124992005</c:v>
                </c:pt>
                <c:pt idx="13676">
                  <c:v>3.6973009375007995</c:v>
                </c:pt>
                <c:pt idx="13677">
                  <c:v>3.6968774999999998</c:v>
                </c:pt>
                <c:pt idx="13678">
                  <c:v>3.6964606250016008</c:v>
                </c:pt>
                <c:pt idx="13679">
                  <c:v>3.6961365624992006</c:v>
                </c:pt>
                <c:pt idx="13680">
                  <c:v>3.6964981250016007</c:v>
                </c:pt>
                <c:pt idx="13681">
                  <c:v>3.6968771875007995</c:v>
                </c:pt>
                <c:pt idx="13682">
                  <c:v>3.6972165624992006</c:v>
                </c:pt>
                <c:pt idx="13683">
                  <c:v>3.6973996875007993</c:v>
                </c:pt>
                <c:pt idx="13684">
                  <c:v>3.6978046875007995</c:v>
                </c:pt>
                <c:pt idx="13685">
                  <c:v>3.6982046875007994</c:v>
                </c:pt>
                <c:pt idx="13686">
                  <c:v>3.6986815624992007</c:v>
                </c:pt>
                <c:pt idx="13687">
                  <c:v>3.6990349999999999</c:v>
                </c:pt>
                <c:pt idx="13688">
                  <c:v>3.6993596875007997</c:v>
                </c:pt>
                <c:pt idx="13689">
                  <c:v>3.6989996875007995</c:v>
                </c:pt>
                <c:pt idx="13690">
                  <c:v>3.6985975</c:v>
                </c:pt>
                <c:pt idx="13691">
                  <c:v>3.6981484375007994</c:v>
                </c:pt>
                <c:pt idx="13692">
                  <c:v>3.6976718750016007</c:v>
                </c:pt>
                <c:pt idx="13693">
                  <c:v>3.6972628124992006</c:v>
                </c:pt>
                <c:pt idx="13694">
                  <c:v>3.6969050000000001</c:v>
                </c:pt>
                <c:pt idx="13695">
                  <c:v>3.69655625</c:v>
                </c:pt>
                <c:pt idx="13696">
                  <c:v>3.6962275</c:v>
                </c:pt>
                <c:pt idx="13697">
                  <c:v>3.6961175000000002</c:v>
                </c:pt>
                <c:pt idx="13698">
                  <c:v>3.6960278124992003</c:v>
                </c:pt>
                <c:pt idx="13699">
                  <c:v>3.6960228124992005</c:v>
                </c:pt>
                <c:pt idx="13700">
                  <c:v>3.6963481250016006</c:v>
                </c:pt>
                <c:pt idx="13701">
                  <c:v>3.6966768750016006</c:v>
                </c:pt>
                <c:pt idx="13702">
                  <c:v>3.6970303124992006</c:v>
                </c:pt>
                <c:pt idx="13703">
                  <c:v>3.6973643750016008</c:v>
                </c:pt>
                <c:pt idx="13704">
                  <c:v>3.6977121875007994</c:v>
                </c:pt>
                <c:pt idx="13705">
                  <c:v>3.6973456250016006</c:v>
                </c:pt>
                <c:pt idx="13706">
                  <c:v>3.6969631250016004</c:v>
                </c:pt>
                <c:pt idx="13707">
                  <c:v>3.6965709375007996</c:v>
                </c:pt>
                <c:pt idx="13708">
                  <c:v>3.69612125</c:v>
                </c:pt>
                <c:pt idx="13709">
                  <c:v>3.6956453124992006</c:v>
                </c:pt>
                <c:pt idx="13710">
                  <c:v>3.6950881250016008</c:v>
                </c:pt>
                <c:pt idx="13711">
                  <c:v>3.6946359375007995</c:v>
                </c:pt>
                <c:pt idx="13712">
                  <c:v>3.6941143750016008</c:v>
                </c:pt>
                <c:pt idx="13713">
                  <c:v>3.6937696875007995</c:v>
                </c:pt>
                <c:pt idx="13714">
                  <c:v>3.6934409375007995</c:v>
                </c:pt>
                <c:pt idx="13715">
                  <c:v>3.6936215624992004</c:v>
                </c:pt>
                <c:pt idx="13716">
                  <c:v>3.6941018750016004</c:v>
                </c:pt>
                <c:pt idx="13717">
                  <c:v>3.6945725</c:v>
                </c:pt>
                <c:pt idx="13718">
                  <c:v>3.6950400000000001</c:v>
                </c:pt>
                <c:pt idx="13719">
                  <c:v>3.6953731250016006</c:v>
                </c:pt>
                <c:pt idx="13720">
                  <c:v>3.6957378124992006</c:v>
                </c:pt>
                <c:pt idx="13721">
                  <c:v>3.6961034375007995</c:v>
                </c:pt>
                <c:pt idx="13722">
                  <c:v>3.6964790624992006</c:v>
                </c:pt>
                <c:pt idx="13723">
                  <c:v>3.6969093750016007</c:v>
                </c:pt>
                <c:pt idx="13724">
                  <c:v>3.6974221875007993</c:v>
                </c:pt>
                <c:pt idx="13725">
                  <c:v>3.6978012499999999</c:v>
                </c:pt>
                <c:pt idx="13726">
                  <c:v>3.6982093750016007</c:v>
                </c:pt>
                <c:pt idx="13727">
                  <c:v>3.6983421875007996</c:v>
                </c:pt>
                <c:pt idx="13728">
                  <c:v>3.6980046875007995</c:v>
                </c:pt>
                <c:pt idx="13729">
                  <c:v>3.6976178124992005</c:v>
                </c:pt>
                <c:pt idx="13730">
                  <c:v>3.6971856250016004</c:v>
                </c:pt>
                <c:pt idx="13731">
                  <c:v>3.6968303124992006</c:v>
                </c:pt>
                <c:pt idx="13732">
                  <c:v>3.6964318750016005</c:v>
                </c:pt>
                <c:pt idx="13733">
                  <c:v>3.6959043750016005</c:v>
                </c:pt>
                <c:pt idx="13734">
                  <c:v>3.6953425000000002</c:v>
                </c:pt>
                <c:pt idx="13735">
                  <c:v>3.6946946875007995</c:v>
                </c:pt>
                <c:pt idx="13736">
                  <c:v>3.6941609375007993</c:v>
                </c:pt>
                <c:pt idx="13737">
                  <c:v>3.6937150000000001</c:v>
                </c:pt>
                <c:pt idx="13738">
                  <c:v>3.6933371875007994</c:v>
                </c:pt>
                <c:pt idx="13739">
                  <c:v>3.6929971875007994</c:v>
                </c:pt>
                <c:pt idx="13740">
                  <c:v>3.6926581250016004</c:v>
                </c:pt>
                <c:pt idx="13741">
                  <c:v>3.6930053124992006</c:v>
                </c:pt>
                <c:pt idx="13742">
                  <c:v>3.6933721875007994</c:v>
                </c:pt>
                <c:pt idx="13743">
                  <c:v>3.6937671875007996</c:v>
                </c:pt>
                <c:pt idx="13744">
                  <c:v>3.6941009375007994</c:v>
                </c:pt>
                <c:pt idx="13745">
                  <c:v>3.6944790624992003</c:v>
                </c:pt>
                <c:pt idx="13746">
                  <c:v>3.6948675</c:v>
                </c:pt>
                <c:pt idx="13747">
                  <c:v>3.6951946875007997</c:v>
                </c:pt>
                <c:pt idx="13748">
                  <c:v>3.6955418750016005</c:v>
                </c:pt>
                <c:pt idx="13749">
                  <c:v>3.6959103124992003</c:v>
                </c:pt>
                <c:pt idx="13750">
                  <c:v>3.6962640624992007</c:v>
                </c:pt>
                <c:pt idx="13751">
                  <c:v>3.6966662499999998</c:v>
                </c:pt>
                <c:pt idx="13752">
                  <c:v>3.6970653124992006</c:v>
                </c:pt>
                <c:pt idx="13753">
                  <c:v>3.6974631250016006</c:v>
                </c:pt>
                <c:pt idx="13754">
                  <c:v>3.6970756250016006</c:v>
                </c:pt>
                <c:pt idx="13755">
                  <c:v>3.6967240624992006</c:v>
                </c:pt>
                <c:pt idx="13756">
                  <c:v>3.69638</c:v>
                </c:pt>
                <c:pt idx="13757">
                  <c:v>3.6967965624992005</c:v>
                </c:pt>
                <c:pt idx="13758">
                  <c:v>3.6971640624992004</c:v>
                </c:pt>
                <c:pt idx="13759">
                  <c:v>3.6971915624992007</c:v>
                </c:pt>
                <c:pt idx="13760">
                  <c:v>3.6967140624992005</c:v>
                </c:pt>
                <c:pt idx="13761">
                  <c:v>3.6962681250016005</c:v>
                </c:pt>
                <c:pt idx="13762">
                  <c:v>3.6959315624992004</c:v>
                </c:pt>
                <c:pt idx="13763">
                  <c:v>3.6955803124992004</c:v>
                </c:pt>
                <c:pt idx="13764">
                  <c:v>3.6952334375007996</c:v>
                </c:pt>
                <c:pt idx="13765">
                  <c:v>3.69489</c:v>
                </c:pt>
                <c:pt idx="13766">
                  <c:v>3.6952181250016007</c:v>
                </c:pt>
                <c:pt idx="13767">
                  <c:v>3.6948378124992005</c:v>
                </c:pt>
                <c:pt idx="13768">
                  <c:v>3.6943465624992005</c:v>
                </c:pt>
                <c:pt idx="13769">
                  <c:v>3.6939009375007994</c:v>
                </c:pt>
                <c:pt idx="13770">
                  <c:v>3.6935406250016007</c:v>
                </c:pt>
                <c:pt idx="13771">
                  <c:v>3.6931621875007994</c:v>
                </c:pt>
                <c:pt idx="13772">
                  <c:v>3.6928031250016007</c:v>
                </c:pt>
                <c:pt idx="13773">
                  <c:v>3.6924290624992007</c:v>
                </c:pt>
                <c:pt idx="13774">
                  <c:v>3.6920034375007993</c:v>
                </c:pt>
                <c:pt idx="13775">
                  <c:v>3.6915543750016004</c:v>
                </c:pt>
                <c:pt idx="13776">
                  <c:v>3.6911331250016004</c:v>
                </c:pt>
                <c:pt idx="13777">
                  <c:v>3.6907821875007993</c:v>
                </c:pt>
                <c:pt idx="13778">
                  <c:v>3.6904496875007995</c:v>
                </c:pt>
                <c:pt idx="13779">
                  <c:v>3.6904962499999998</c:v>
                </c:pt>
                <c:pt idx="13780">
                  <c:v>3.6901521875007997</c:v>
                </c:pt>
                <c:pt idx="13781">
                  <c:v>3.6897515624992003</c:v>
                </c:pt>
                <c:pt idx="13782">
                  <c:v>3.6893968750016004</c:v>
                </c:pt>
                <c:pt idx="13783">
                  <c:v>3.6889071875007997</c:v>
                </c:pt>
                <c:pt idx="13784">
                  <c:v>3.6885818750016006</c:v>
                </c:pt>
                <c:pt idx="13785">
                  <c:v>3.6886378124992003</c:v>
                </c:pt>
                <c:pt idx="13786">
                  <c:v>3.6890471875007993</c:v>
                </c:pt>
                <c:pt idx="13787">
                  <c:v>3.6887565624992007</c:v>
                </c:pt>
                <c:pt idx="13788">
                  <c:v>3.68841625</c:v>
                </c:pt>
                <c:pt idx="13789">
                  <c:v>3.6885631250016004</c:v>
                </c:pt>
                <c:pt idx="13790">
                  <c:v>3.6883062500000001</c:v>
                </c:pt>
                <c:pt idx="13791">
                  <c:v>3.6881968750016005</c:v>
                </c:pt>
                <c:pt idx="13792">
                  <c:v>3.6880090624992006</c:v>
                </c:pt>
                <c:pt idx="13793">
                  <c:v>3.6884100000000002</c:v>
                </c:pt>
                <c:pt idx="13794">
                  <c:v>3.6887881250016008</c:v>
                </c:pt>
                <c:pt idx="13795">
                  <c:v>3.6892506250016006</c:v>
                </c:pt>
                <c:pt idx="13796">
                  <c:v>3.6896096875007993</c:v>
                </c:pt>
                <c:pt idx="13797">
                  <c:v>3.6899456250016005</c:v>
                </c:pt>
                <c:pt idx="13798">
                  <c:v>3.6902837499999999</c:v>
                </c:pt>
                <c:pt idx="13799">
                  <c:v>3.6906240624992006</c:v>
                </c:pt>
                <c:pt idx="13800">
                  <c:v>3.6910171875007993</c:v>
                </c:pt>
                <c:pt idx="13801">
                  <c:v>3.6913649999999998</c:v>
                </c:pt>
                <c:pt idx="13802">
                  <c:v>3.6917659375007994</c:v>
                </c:pt>
                <c:pt idx="13803">
                  <c:v>3.6922040624992003</c:v>
                </c:pt>
                <c:pt idx="13804">
                  <c:v>3.6924628124992007</c:v>
                </c:pt>
                <c:pt idx="13805">
                  <c:v>3.6920603124992004</c:v>
                </c:pt>
                <c:pt idx="13806">
                  <c:v>3.6917265624992006</c:v>
                </c:pt>
                <c:pt idx="13807">
                  <c:v>3.6913240624992003</c:v>
                </c:pt>
                <c:pt idx="13808">
                  <c:v>3.6908334375007996</c:v>
                </c:pt>
                <c:pt idx="13809">
                  <c:v>3.6903218750016005</c:v>
                </c:pt>
                <c:pt idx="13810">
                  <c:v>3.6898934375007997</c:v>
                </c:pt>
                <c:pt idx="13811">
                  <c:v>3.6894765624992005</c:v>
                </c:pt>
                <c:pt idx="13812">
                  <c:v>3.6890303124992005</c:v>
                </c:pt>
                <c:pt idx="13813">
                  <c:v>3.6886162499999999</c:v>
                </c:pt>
                <c:pt idx="13814">
                  <c:v>3.6882465624992005</c:v>
                </c:pt>
                <c:pt idx="13815">
                  <c:v>3.6878393750016008</c:v>
                </c:pt>
                <c:pt idx="13816">
                  <c:v>3.6873618750016006</c:v>
                </c:pt>
                <c:pt idx="13817">
                  <c:v>3.6870234375007995</c:v>
                </c:pt>
                <c:pt idx="13818">
                  <c:v>3.6866440624992003</c:v>
                </c:pt>
                <c:pt idx="13819">
                  <c:v>3.6864971875007995</c:v>
                </c:pt>
                <c:pt idx="13820">
                  <c:v>3.6868474999999998</c:v>
                </c:pt>
                <c:pt idx="13821">
                  <c:v>3.6872090624992007</c:v>
                </c:pt>
                <c:pt idx="13822">
                  <c:v>3.6870940624992006</c:v>
                </c:pt>
                <c:pt idx="13823">
                  <c:v>3.6875137499999999</c:v>
                </c:pt>
                <c:pt idx="13824">
                  <c:v>3.6877846875007996</c:v>
                </c:pt>
                <c:pt idx="13825">
                  <c:v>3.6875643750016005</c:v>
                </c:pt>
                <c:pt idx="13826">
                  <c:v>3.6872356250016005</c:v>
                </c:pt>
                <c:pt idx="13827">
                  <c:v>3.6868265624992005</c:v>
                </c:pt>
                <c:pt idx="13828">
                  <c:v>3.6864306250016008</c:v>
                </c:pt>
                <c:pt idx="13829">
                  <c:v>3.6861053124992007</c:v>
                </c:pt>
                <c:pt idx="13830">
                  <c:v>3.6857146875007993</c:v>
                </c:pt>
                <c:pt idx="13831">
                  <c:v>3.6859734375007993</c:v>
                </c:pt>
                <c:pt idx="13832">
                  <c:v>3.6863746875007997</c:v>
                </c:pt>
                <c:pt idx="13833">
                  <c:v>3.6868353124992006</c:v>
                </c:pt>
                <c:pt idx="13834">
                  <c:v>3.6871900000000002</c:v>
                </c:pt>
                <c:pt idx="13835">
                  <c:v>3.6875481250016007</c:v>
                </c:pt>
                <c:pt idx="13836">
                  <c:v>3.6879300000000002</c:v>
                </c:pt>
                <c:pt idx="13837">
                  <c:v>3.6881193750016004</c:v>
                </c:pt>
                <c:pt idx="13838">
                  <c:v>3.6877746875007995</c:v>
                </c:pt>
                <c:pt idx="13839">
                  <c:v>3.6873062499999998</c:v>
                </c:pt>
                <c:pt idx="13840">
                  <c:v>3.6869256250016007</c:v>
                </c:pt>
                <c:pt idx="13841">
                  <c:v>3.6865878124992006</c:v>
                </c:pt>
                <c:pt idx="13842">
                  <c:v>3.6866712499999998</c:v>
                </c:pt>
                <c:pt idx="13843">
                  <c:v>3.6863493750016008</c:v>
                </c:pt>
                <c:pt idx="13844">
                  <c:v>3.68601125</c:v>
                </c:pt>
                <c:pt idx="13845">
                  <c:v>3.6855796875007996</c:v>
                </c:pt>
                <c:pt idx="13846">
                  <c:v>3.6852259375007996</c:v>
                </c:pt>
                <c:pt idx="13847">
                  <c:v>3.6848553124992005</c:v>
                </c:pt>
                <c:pt idx="13848">
                  <c:v>3.6844874999999999</c:v>
                </c:pt>
                <c:pt idx="13849">
                  <c:v>3.6846990624992007</c:v>
                </c:pt>
                <c:pt idx="13850">
                  <c:v>3.6850668750016005</c:v>
                </c:pt>
                <c:pt idx="13851">
                  <c:v>3.6848131250016007</c:v>
                </c:pt>
                <c:pt idx="13852">
                  <c:v>3.6850518750016006</c:v>
                </c:pt>
                <c:pt idx="13853">
                  <c:v>3.6848581250016004</c:v>
                </c:pt>
                <c:pt idx="13854">
                  <c:v>3.6852056250016005</c:v>
                </c:pt>
                <c:pt idx="13855">
                  <c:v>3.6855968750016004</c:v>
                </c:pt>
                <c:pt idx="13856">
                  <c:v>3.6860218750016007</c:v>
                </c:pt>
                <c:pt idx="13857">
                  <c:v>3.6863950000000001</c:v>
                </c:pt>
                <c:pt idx="13858">
                  <c:v>3.6868115624992006</c:v>
                </c:pt>
                <c:pt idx="13859">
                  <c:v>3.68715875</c:v>
                </c:pt>
                <c:pt idx="13860">
                  <c:v>3.6874831250016005</c:v>
                </c:pt>
                <c:pt idx="13861">
                  <c:v>3.687395</c:v>
                </c:pt>
                <c:pt idx="13862">
                  <c:v>3.6870578124992006</c:v>
                </c:pt>
                <c:pt idx="13863">
                  <c:v>3.6866356250016006</c:v>
                </c:pt>
                <c:pt idx="13864">
                  <c:v>3.6862928124992007</c:v>
                </c:pt>
                <c:pt idx="13865">
                  <c:v>3.6857909375007996</c:v>
                </c:pt>
                <c:pt idx="13866">
                  <c:v>3.6854624999999999</c:v>
                </c:pt>
                <c:pt idx="13867">
                  <c:v>3.6851034375007994</c:v>
                </c:pt>
                <c:pt idx="13868">
                  <c:v>3.6854653124992005</c:v>
                </c:pt>
                <c:pt idx="13869">
                  <c:v>3.6857859375007993</c:v>
                </c:pt>
                <c:pt idx="13870">
                  <c:v>3.6857565624992006</c:v>
                </c:pt>
                <c:pt idx="13871">
                  <c:v>3.6854343750016008</c:v>
                </c:pt>
                <c:pt idx="13872">
                  <c:v>3.6857734375007993</c:v>
                </c:pt>
                <c:pt idx="13873">
                  <c:v>3.6861534375007996</c:v>
                </c:pt>
                <c:pt idx="13874">
                  <c:v>3.6860671875007993</c:v>
                </c:pt>
                <c:pt idx="13875">
                  <c:v>3.6856965624992006</c:v>
                </c:pt>
                <c:pt idx="13876">
                  <c:v>3.6852593750016007</c:v>
                </c:pt>
                <c:pt idx="13877">
                  <c:v>3.6849196875007997</c:v>
                </c:pt>
                <c:pt idx="13878">
                  <c:v>3.6845353124992006</c:v>
                </c:pt>
                <c:pt idx="13879">
                  <c:v>3.6840528124992007</c:v>
                </c:pt>
                <c:pt idx="13880">
                  <c:v>3.6837190624992004</c:v>
                </c:pt>
                <c:pt idx="13881">
                  <c:v>3.6832559375007996</c:v>
                </c:pt>
                <c:pt idx="13882">
                  <c:v>3.6827912500000002</c:v>
                </c:pt>
                <c:pt idx="13883">
                  <c:v>3.6823343750016004</c:v>
                </c:pt>
                <c:pt idx="13884">
                  <c:v>3.6818784375007994</c:v>
                </c:pt>
                <c:pt idx="13885">
                  <c:v>3.6814821875007997</c:v>
                </c:pt>
                <c:pt idx="13886">
                  <c:v>3.6810540624992005</c:v>
                </c:pt>
                <c:pt idx="13887">
                  <c:v>3.6807159375007994</c:v>
                </c:pt>
                <c:pt idx="13888">
                  <c:v>3.6808293750016006</c:v>
                </c:pt>
                <c:pt idx="13889">
                  <c:v>3.6809818750016006</c:v>
                </c:pt>
                <c:pt idx="13890">
                  <c:v>3.6806518750016006</c:v>
                </c:pt>
                <c:pt idx="13891">
                  <c:v>3.6808581250016004</c:v>
                </c:pt>
                <c:pt idx="13892">
                  <c:v>3.6812109375007993</c:v>
                </c:pt>
                <c:pt idx="13893">
                  <c:v>3.6816443750016008</c:v>
                </c:pt>
                <c:pt idx="13894">
                  <c:v>3.6819793750016006</c:v>
                </c:pt>
                <c:pt idx="13895">
                  <c:v>3.6823925000000002</c:v>
                </c:pt>
                <c:pt idx="13896">
                  <c:v>3.6827581250016004</c:v>
                </c:pt>
                <c:pt idx="13897">
                  <c:v>3.6831731250016007</c:v>
                </c:pt>
                <c:pt idx="13898">
                  <c:v>3.6835256250016006</c:v>
                </c:pt>
                <c:pt idx="13899">
                  <c:v>3.6838565624992006</c:v>
                </c:pt>
                <c:pt idx="13900">
                  <c:v>3.6842096875007995</c:v>
                </c:pt>
                <c:pt idx="13901">
                  <c:v>3.6845459375007996</c:v>
                </c:pt>
                <c:pt idx="13902">
                  <c:v>3.6842549999999998</c:v>
                </c:pt>
                <c:pt idx="13903">
                  <c:v>3.6837881250016005</c:v>
                </c:pt>
                <c:pt idx="13904">
                  <c:v>3.6834665624992007</c:v>
                </c:pt>
                <c:pt idx="13905">
                  <c:v>3.6830543750016007</c:v>
                </c:pt>
                <c:pt idx="13906">
                  <c:v>3.6827328124992005</c:v>
                </c:pt>
                <c:pt idx="13907">
                  <c:v>3.6823296875007996</c:v>
                </c:pt>
                <c:pt idx="13908">
                  <c:v>3.68245625</c:v>
                </c:pt>
                <c:pt idx="13909">
                  <c:v>3.6827818750016004</c:v>
                </c:pt>
                <c:pt idx="13910">
                  <c:v>3.6830690624992006</c:v>
                </c:pt>
                <c:pt idx="13911">
                  <c:v>3.6834609375007994</c:v>
                </c:pt>
                <c:pt idx="13912">
                  <c:v>3.6838003124992005</c:v>
                </c:pt>
                <c:pt idx="13913">
                  <c:v>3.6840825000000001</c:v>
                </c:pt>
                <c:pt idx="13914">
                  <c:v>3.6840596875007994</c:v>
                </c:pt>
                <c:pt idx="13915">
                  <c:v>3.6837371875007996</c:v>
                </c:pt>
                <c:pt idx="13916">
                  <c:v>3.6833534375007995</c:v>
                </c:pt>
                <c:pt idx="13917">
                  <c:v>3.6829640624992006</c:v>
                </c:pt>
                <c:pt idx="13918">
                  <c:v>3.6825746875007996</c:v>
                </c:pt>
                <c:pt idx="13919">
                  <c:v>3.6821031250016008</c:v>
                </c:pt>
                <c:pt idx="13920">
                  <c:v>3.6815884375007997</c:v>
                </c:pt>
                <c:pt idx="13921">
                  <c:v>3.6809896875007997</c:v>
                </c:pt>
                <c:pt idx="13922">
                  <c:v>3.6805287500000001</c:v>
                </c:pt>
                <c:pt idx="13923">
                  <c:v>3.6801175000000002</c:v>
                </c:pt>
                <c:pt idx="13924">
                  <c:v>3.6797818750016007</c:v>
                </c:pt>
                <c:pt idx="13925">
                  <c:v>3.6794428124992007</c:v>
                </c:pt>
                <c:pt idx="13926">
                  <c:v>3.6790587499999998</c:v>
                </c:pt>
                <c:pt idx="13927">
                  <c:v>3.6787000000000001</c:v>
                </c:pt>
                <c:pt idx="13928">
                  <c:v>3.6783253124992004</c:v>
                </c:pt>
                <c:pt idx="13929">
                  <c:v>3.6786706250016006</c:v>
                </c:pt>
                <c:pt idx="13930">
                  <c:v>3.6790371875007994</c:v>
                </c:pt>
                <c:pt idx="13931">
                  <c:v>3.6794931250016005</c:v>
                </c:pt>
                <c:pt idx="13932">
                  <c:v>3.6798299999999999</c:v>
                </c:pt>
                <c:pt idx="13933">
                  <c:v>3.6802096875007995</c:v>
                </c:pt>
                <c:pt idx="13934">
                  <c:v>3.6806190624992006</c:v>
                </c:pt>
                <c:pt idx="13935">
                  <c:v>3.68095375</c:v>
                </c:pt>
                <c:pt idx="13936">
                  <c:v>3.6813175</c:v>
                </c:pt>
                <c:pt idx="13937">
                  <c:v>3.6816581250016007</c:v>
                </c:pt>
                <c:pt idx="13938">
                  <c:v>3.6820068750016004</c:v>
                </c:pt>
                <c:pt idx="13939">
                  <c:v>3.6823753124992007</c:v>
                </c:pt>
                <c:pt idx="13940">
                  <c:v>3.6827446875007994</c:v>
                </c:pt>
                <c:pt idx="13941">
                  <c:v>3.6830859375007994</c:v>
                </c:pt>
                <c:pt idx="13942">
                  <c:v>3.6827834375007993</c:v>
                </c:pt>
                <c:pt idx="13943">
                  <c:v>3.6823471875007994</c:v>
                </c:pt>
                <c:pt idx="13944">
                  <c:v>3.6818775000000001</c:v>
                </c:pt>
                <c:pt idx="13945">
                  <c:v>3.6814496875007996</c:v>
                </c:pt>
                <c:pt idx="13946">
                  <c:v>3.6809718750016005</c:v>
                </c:pt>
                <c:pt idx="13947">
                  <c:v>3.6805521875007994</c:v>
                </c:pt>
                <c:pt idx="13948">
                  <c:v>3.6800631250016007</c:v>
                </c:pt>
                <c:pt idx="13949">
                  <c:v>3.6796218750016005</c:v>
                </c:pt>
                <c:pt idx="13950">
                  <c:v>3.6792209375007996</c:v>
                </c:pt>
                <c:pt idx="13951">
                  <c:v>3.6788965624992005</c:v>
                </c:pt>
                <c:pt idx="13952">
                  <c:v>3.6785753124992007</c:v>
                </c:pt>
                <c:pt idx="13953">
                  <c:v>3.6782168750016004</c:v>
                </c:pt>
                <c:pt idx="13954">
                  <c:v>3.6779556250016006</c:v>
                </c:pt>
                <c:pt idx="13955">
                  <c:v>3.6782953124992006</c:v>
                </c:pt>
                <c:pt idx="13956">
                  <c:v>3.6786231250016006</c:v>
                </c:pt>
                <c:pt idx="13957">
                  <c:v>3.6790012499999998</c:v>
                </c:pt>
                <c:pt idx="13958">
                  <c:v>3.6794134375007994</c:v>
                </c:pt>
                <c:pt idx="13959">
                  <c:v>3.6797540624992005</c:v>
                </c:pt>
                <c:pt idx="13960">
                  <c:v>3.6801596875007996</c:v>
                </c:pt>
                <c:pt idx="13961">
                  <c:v>3.6804462500000001</c:v>
                </c:pt>
                <c:pt idx="13962">
                  <c:v>3.6803690624992007</c:v>
                </c:pt>
                <c:pt idx="13963">
                  <c:v>3.6804709375007993</c:v>
                </c:pt>
                <c:pt idx="13964">
                  <c:v>3.6801249999999999</c:v>
                </c:pt>
                <c:pt idx="13965">
                  <c:v>3.6799803124992003</c:v>
                </c:pt>
                <c:pt idx="13966">
                  <c:v>3.6797974999999998</c:v>
                </c:pt>
                <c:pt idx="13967">
                  <c:v>3.6801284375007994</c:v>
                </c:pt>
                <c:pt idx="13968">
                  <c:v>3.6805065624992004</c:v>
                </c:pt>
                <c:pt idx="13969">
                  <c:v>3.6808603124992003</c:v>
                </c:pt>
                <c:pt idx="13970">
                  <c:v>3.6811912499999999</c:v>
                </c:pt>
                <c:pt idx="13971">
                  <c:v>3.6815574999999998</c:v>
                </c:pt>
                <c:pt idx="13972">
                  <c:v>3.6817787499999999</c:v>
                </c:pt>
                <c:pt idx="13973">
                  <c:v>3.6812896875007994</c:v>
                </c:pt>
                <c:pt idx="13974">
                  <c:v>3.68096625</c:v>
                </c:pt>
                <c:pt idx="13975">
                  <c:v>3.6806774999999998</c:v>
                </c:pt>
                <c:pt idx="13976">
                  <c:v>3.6803328124992003</c:v>
                </c:pt>
                <c:pt idx="13977">
                  <c:v>3.6799846875007995</c:v>
                </c:pt>
                <c:pt idx="13978">
                  <c:v>3.6800628124992003</c:v>
                </c:pt>
                <c:pt idx="13979">
                  <c:v>3.6801381250016005</c:v>
                </c:pt>
                <c:pt idx="13980">
                  <c:v>3.6797825</c:v>
                </c:pt>
                <c:pt idx="13981">
                  <c:v>3.67941875</c:v>
                </c:pt>
                <c:pt idx="13982">
                  <c:v>3.6790390624992004</c:v>
                </c:pt>
                <c:pt idx="13983">
                  <c:v>3.6786096875007996</c:v>
                </c:pt>
                <c:pt idx="13984">
                  <c:v>3.6782509375007995</c:v>
                </c:pt>
                <c:pt idx="13985">
                  <c:v>3.6779165624992003</c:v>
                </c:pt>
                <c:pt idx="13986">
                  <c:v>3.6782471875007996</c:v>
                </c:pt>
                <c:pt idx="13987">
                  <c:v>3.6781524999999999</c:v>
                </c:pt>
                <c:pt idx="13988">
                  <c:v>3.6780406250016004</c:v>
                </c:pt>
                <c:pt idx="13989">
                  <c:v>3.6783631250016007</c:v>
                </c:pt>
                <c:pt idx="13990">
                  <c:v>3.6782625000000002</c:v>
                </c:pt>
                <c:pt idx="13991">
                  <c:v>3.6786715624992006</c:v>
                </c:pt>
                <c:pt idx="13992">
                  <c:v>3.6790218750016006</c:v>
                </c:pt>
                <c:pt idx="13993">
                  <c:v>3.67945375</c:v>
                </c:pt>
                <c:pt idx="13994">
                  <c:v>3.6792753124992004</c:v>
                </c:pt>
                <c:pt idx="13995">
                  <c:v>3.6788759375007993</c:v>
                </c:pt>
                <c:pt idx="13996">
                  <c:v>3.6785093750016005</c:v>
                </c:pt>
                <c:pt idx="13997">
                  <c:v>3.6780206250016008</c:v>
                </c:pt>
                <c:pt idx="13998">
                  <c:v>3.6776006250016007</c:v>
                </c:pt>
                <c:pt idx="13999">
                  <c:v>3.6771656250016007</c:v>
                </c:pt>
                <c:pt idx="14000">
                  <c:v>3.6768315624992005</c:v>
                </c:pt>
                <c:pt idx="14001">
                  <c:v>3.6764834375007993</c:v>
                </c:pt>
                <c:pt idx="14002">
                  <c:v>3.6764434375007995</c:v>
                </c:pt>
                <c:pt idx="14003">
                  <c:v>3.6762978124992003</c:v>
                </c:pt>
                <c:pt idx="14004">
                  <c:v>3.6766187499999998</c:v>
                </c:pt>
                <c:pt idx="14005">
                  <c:v>3.6769759375007993</c:v>
                </c:pt>
                <c:pt idx="14006">
                  <c:v>3.6772959375007996</c:v>
                </c:pt>
                <c:pt idx="14007">
                  <c:v>3.6776909375007993</c:v>
                </c:pt>
                <c:pt idx="14008">
                  <c:v>3.6780778124992004</c:v>
                </c:pt>
                <c:pt idx="14009">
                  <c:v>3.6784193750016008</c:v>
                </c:pt>
                <c:pt idx="14010">
                  <c:v>3.6787640624992006</c:v>
                </c:pt>
                <c:pt idx="14011">
                  <c:v>3.6786175000000001</c:v>
                </c:pt>
                <c:pt idx="14012">
                  <c:v>3.6789709375007993</c:v>
                </c:pt>
                <c:pt idx="14013">
                  <c:v>3.6793103124992004</c:v>
                </c:pt>
                <c:pt idx="14014">
                  <c:v>3.6796503124992004</c:v>
                </c:pt>
                <c:pt idx="14015">
                  <c:v>3.6792956250016005</c:v>
                </c:pt>
                <c:pt idx="14016">
                  <c:v>3.6789384375007996</c:v>
                </c:pt>
                <c:pt idx="14017">
                  <c:v>3.6785784375007995</c:v>
                </c:pt>
                <c:pt idx="14018">
                  <c:v>3.6782387499999998</c:v>
                </c:pt>
                <c:pt idx="14019">
                  <c:v>3.67783375</c:v>
                </c:pt>
                <c:pt idx="14020">
                  <c:v>3.6773150000000001</c:v>
                </c:pt>
                <c:pt idx="14021">
                  <c:v>3.6769599999999998</c:v>
                </c:pt>
                <c:pt idx="14022">
                  <c:v>3.6767206250016007</c:v>
                </c:pt>
                <c:pt idx="14023">
                  <c:v>3.6770109375007993</c:v>
                </c:pt>
                <c:pt idx="14024">
                  <c:v>3.6773368750016004</c:v>
                </c:pt>
                <c:pt idx="14025">
                  <c:v>3.67752875</c:v>
                </c:pt>
                <c:pt idx="14026">
                  <c:v>3.6778818750016007</c:v>
                </c:pt>
                <c:pt idx="14027">
                  <c:v>3.6783125000000001</c:v>
                </c:pt>
                <c:pt idx="14028">
                  <c:v>3.6786609375007995</c:v>
                </c:pt>
                <c:pt idx="14029">
                  <c:v>3.6790893750016007</c:v>
                </c:pt>
                <c:pt idx="14030">
                  <c:v>3.6794846875007994</c:v>
                </c:pt>
                <c:pt idx="14031">
                  <c:v>3.6798918750016005</c:v>
                </c:pt>
                <c:pt idx="14032">
                  <c:v>3.6802553124992006</c:v>
                </c:pt>
                <c:pt idx="14033">
                  <c:v>3.6800334375007995</c:v>
                </c:pt>
                <c:pt idx="14034">
                  <c:v>3.6794940624992005</c:v>
                </c:pt>
                <c:pt idx="14035">
                  <c:v>3.6790478124992005</c:v>
                </c:pt>
                <c:pt idx="14036">
                  <c:v>3.6785568750016004</c:v>
                </c:pt>
                <c:pt idx="14037">
                  <c:v>3.6781068750016006</c:v>
                </c:pt>
                <c:pt idx="14038">
                  <c:v>3.6777106250016005</c:v>
                </c:pt>
                <c:pt idx="14039">
                  <c:v>3.6773590624992005</c:v>
                </c:pt>
                <c:pt idx="14040">
                  <c:v>3.6769756250016008</c:v>
                </c:pt>
                <c:pt idx="14041">
                  <c:v>3.6765809375007996</c:v>
                </c:pt>
                <c:pt idx="14042">
                  <c:v>3.6762206250016005</c:v>
                </c:pt>
                <c:pt idx="14043">
                  <c:v>3.6761275000000002</c:v>
                </c:pt>
                <c:pt idx="14044">
                  <c:v>3.6760887499999999</c:v>
                </c:pt>
                <c:pt idx="14045">
                  <c:v>3.6761875000000002</c:v>
                </c:pt>
                <c:pt idx="14046">
                  <c:v>3.6765556250016007</c:v>
                </c:pt>
                <c:pt idx="14047">
                  <c:v>3.6768818750016008</c:v>
                </c:pt>
                <c:pt idx="14048">
                  <c:v>3.6769875000000001</c:v>
                </c:pt>
                <c:pt idx="14049">
                  <c:v>3.6768406250016006</c:v>
                </c:pt>
                <c:pt idx="14050">
                  <c:v>3.6768478124992003</c:v>
                </c:pt>
                <c:pt idx="14051">
                  <c:v>3.6764703124992004</c:v>
                </c:pt>
                <c:pt idx="14052">
                  <c:v>3.6761118750016006</c:v>
                </c:pt>
                <c:pt idx="14053">
                  <c:v>3.6756690624992006</c:v>
                </c:pt>
                <c:pt idx="14054">
                  <c:v>3.6752753124992004</c:v>
                </c:pt>
                <c:pt idx="14055">
                  <c:v>3.6749149999999999</c:v>
                </c:pt>
                <c:pt idx="14056">
                  <c:v>3.6744915624992003</c:v>
                </c:pt>
                <c:pt idx="14057">
                  <c:v>3.6743359375007993</c:v>
                </c:pt>
                <c:pt idx="14058">
                  <c:v>3.6747656250016005</c:v>
                </c:pt>
                <c:pt idx="14059">
                  <c:v>3.6751450000000001</c:v>
                </c:pt>
                <c:pt idx="14060">
                  <c:v>3.6753318750016004</c:v>
                </c:pt>
                <c:pt idx="14061">
                  <c:v>3.6756993750016007</c:v>
                </c:pt>
                <c:pt idx="14062">
                  <c:v>3.6760578124992005</c:v>
                </c:pt>
                <c:pt idx="14063">
                  <c:v>3.6763815624992007</c:v>
                </c:pt>
                <c:pt idx="14064">
                  <c:v>3.6767474999999998</c:v>
                </c:pt>
                <c:pt idx="14065">
                  <c:v>3.6771484375007994</c:v>
                </c:pt>
                <c:pt idx="14066">
                  <c:v>3.6776187500000002</c:v>
                </c:pt>
                <c:pt idx="14067">
                  <c:v>3.6777109375007995</c:v>
                </c:pt>
                <c:pt idx="14068">
                  <c:v>3.6772396875007995</c:v>
                </c:pt>
                <c:pt idx="14069">
                  <c:v>3.6768718750016007</c:v>
                </c:pt>
                <c:pt idx="14070">
                  <c:v>3.6765349999999999</c:v>
                </c:pt>
                <c:pt idx="14071">
                  <c:v>3.6761540624992004</c:v>
                </c:pt>
                <c:pt idx="14072">
                  <c:v>3.6757078124992004</c:v>
                </c:pt>
                <c:pt idx="14073">
                  <c:v>3.6753628124992006</c:v>
                </c:pt>
                <c:pt idx="14074">
                  <c:v>3.6749559375007994</c:v>
                </c:pt>
                <c:pt idx="14075">
                  <c:v>3.6745409375007996</c:v>
                </c:pt>
                <c:pt idx="14076">
                  <c:v>3.6740974999999998</c:v>
                </c:pt>
                <c:pt idx="14077">
                  <c:v>3.6736149999999999</c:v>
                </c:pt>
                <c:pt idx="14078">
                  <c:v>3.6731687499999999</c:v>
                </c:pt>
                <c:pt idx="14079">
                  <c:v>3.6728218750016004</c:v>
                </c:pt>
                <c:pt idx="14080">
                  <c:v>3.6724740624992007</c:v>
                </c:pt>
                <c:pt idx="14081">
                  <c:v>3.6726640624992006</c:v>
                </c:pt>
                <c:pt idx="14082">
                  <c:v>3.6729956250016005</c:v>
                </c:pt>
                <c:pt idx="14083">
                  <c:v>3.6733275000000001</c:v>
                </c:pt>
                <c:pt idx="14084">
                  <c:v>3.6737053124992003</c:v>
                </c:pt>
                <c:pt idx="14085">
                  <c:v>3.6740959375007995</c:v>
                </c:pt>
                <c:pt idx="14086">
                  <c:v>3.6744971875007995</c:v>
                </c:pt>
                <c:pt idx="14087">
                  <c:v>3.6748206250016007</c:v>
                </c:pt>
                <c:pt idx="14088">
                  <c:v>3.6751771875007995</c:v>
                </c:pt>
                <c:pt idx="14089">
                  <c:v>3.6755049999999998</c:v>
                </c:pt>
                <c:pt idx="14090">
                  <c:v>3.6758628124992003</c:v>
                </c:pt>
                <c:pt idx="14091">
                  <c:v>3.6761937499999999</c:v>
                </c:pt>
                <c:pt idx="14092">
                  <c:v>3.6762671875007995</c:v>
                </c:pt>
                <c:pt idx="14093">
                  <c:v>3.6759328124992003</c:v>
                </c:pt>
                <c:pt idx="14094">
                  <c:v>3.6755228124992003</c:v>
                </c:pt>
                <c:pt idx="14095">
                  <c:v>3.6751165624992006</c:v>
                </c:pt>
                <c:pt idx="14096">
                  <c:v>3.6746993750016004</c:v>
                </c:pt>
                <c:pt idx="14097">
                  <c:v>3.6743271875007997</c:v>
                </c:pt>
                <c:pt idx="14098">
                  <c:v>3.6743234375007994</c:v>
                </c:pt>
                <c:pt idx="14099">
                  <c:v>3.6739403124992007</c:v>
                </c:pt>
                <c:pt idx="14100">
                  <c:v>3.6735578124992005</c:v>
                </c:pt>
                <c:pt idx="14101">
                  <c:v>3.6732300000000002</c:v>
                </c:pt>
                <c:pt idx="14102">
                  <c:v>3.6730187500000002</c:v>
                </c:pt>
                <c:pt idx="14103">
                  <c:v>3.6733328124992006</c:v>
                </c:pt>
                <c:pt idx="14104">
                  <c:v>3.6734206250016004</c:v>
                </c:pt>
                <c:pt idx="14105">
                  <c:v>3.6737578124992005</c:v>
                </c:pt>
                <c:pt idx="14106">
                  <c:v>3.6734446875007993</c:v>
                </c:pt>
                <c:pt idx="14107">
                  <c:v>3.6731600000000002</c:v>
                </c:pt>
                <c:pt idx="14108">
                  <c:v>3.6728178124992006</c:v>
                </c:pt>
                <c:pt idx="14109">
                  <c:v>3.6728887499999998</c:v>
                </c:pt>
                <c:pt idx="14110">
                  <c:v>3.6732718750016007</c:v>
                </c:pt>
                <c:pt idx="14111">
                  <c:v>3.6735031250016004</c:v>
                </c:pt>
                <c:pt idx="14112">
                  <c:v>3.6736209375007993</c:v>
                </c:pt>
                <c:pt idx="14113">
                  <c:v>3.6739828124992004</c:v>
                </c:pt>
                <c:pt idx="14114">
                  <c:v>3.6743206250016005</c:v>
                </c:pt>
                <c:pt idx="14115">
                  <c:v>3.6741131250016004</c:v>
                </c:pt>
                <c:pt idx="14116">
                  <c:v>3.6738706250016007</c:v>
                </c:pt>
                <c:pt idx="14117">
                  <c:v>3.6734775000000002</c:v>
                </c:pt>
                <c:pt idx="14118">
                  <c:v>3.6731387500000001</c:v>
                </c:pt>
                <c:pt idx="14119">
                  <c:v>3.6733453124992006</c:v>
                </c:pt>
                <c:pt idx="14120">
                  <c:v>3.6737131250016004</c:v>
                </c:pt>
                <c:pt idx="14121">
                  <c:v>3.6740425000000001</c:v>
                </c:pt>
                <c:pt idx="14122">
                  <c:v>3.6743893750016006</c:v>
                </c:pt>
                <c:pt idx="14123">
                  <c:v>3.6747543750016005</c:v>
                </c:pt>
                <c:pt idx="14124">
                  <c:v>3.6751634375007995</c:v>
                </c:pt>
                <c:pt idx="14125">
                  <c:v>3.6752568750016006</c:v>
                </c:pt>
                <c:pt idx="14126">
                  <c:v>3.6748915624992007</c:v>
                </c:pt>
                <c:pt idx="14127">
                  <c:v>3.6745212500000002</c:v>
                </c:pt>
                <c:pt idx="14128">
                  <c:v>3.6741375000000001</c:v>
                </c:pt>
                <c:pt idx="14129">
                  <c:v>3.6737778124992007</c:v>
                </c:pt>
                <c:pt idx="14130">
                  <c:v>3.6734374999999999</c:v>
                </c:pt>
                <c:pt idx="14131">
                  <c:v>3.6730896875007994</c:v>
                </c:pt>
                <c:pt idx="14132">
                  <c:v>3.6727384375007994</c:v>
                </c:pt>
                <c:pt idx="14133">
                  <c:v>3.6724178124992006</c:v>
                </c:pt>
                <c:pt idx="14134">
                  <c:v>3.6719974999999998</c:v>
                </c:pt>
                <c:pt idx="14135">
                  <c:v>3.6716453124992006</c:v>
                </c:pt>
                <c:pt idx="14136">
                  <c:v>3.67132375</c:v>
                </c:pt>
                <c:pt idx="14137">
                  <c:v>3.6715790624992004</c:v>
                </c:pt>
                <c:pt idx="14138">
                  <c:v>3.6714693750016005</c:v>
                </c:pt>
                <c:pt idx="14139">
                  <c:v>3.6718087499999998</c:v>
                </c:pt>
                <c:pt idx="14140">
                  <c:v>3.6721318750016008</c:v>
                </c:pt>
                <c:pt idx="14141">
                  <c:v>3.6725184375007993</c:v>
                </c:pt>
                <c:pt idx="14142">
                  <c:v>3.6729809375007996</c:v>
                </c:pt>
                <c:pt idx="14143">
                  <c:v>3.6730253124992007</c:v>
                </c:pt>
                <c:pt idx="14144">
                  <c:v>3.6726712500000001</c:v>
                </c:pt>
                <c:pt idx="14145">
                  <c:v>3.6723846875007995</c:v>
                </c:pt>
                <c:pt idx="14146">
                  <c:v>3.6726540624992006</c:v>
                </c:pt>
                <c:pt idx="14147">
                  <c:v>3.6724453124992005</c:v>
                </c:pt>
                <c:pt idx="14148">
                  <c:v>3.6724212500000002</c:v>
                </c:pt>
                <c:pt idx="14149">
                  <c:v>3.6720946875007994</c:v>
                </c:pt>
                <c:pt idx="14150">
                  <c:v>3.6720153124992003</c:v>
                </c:pt>
                <c:pt idx="14151">
                  <c:v>3.6724012500000001</c:v>
                </c:pt>
                <c:pt idx="14152">
                  <c:v>3.6727690624992007</c:v>
                </c:pt>
                <c:pt idx="14153">
                  <c:v>3.6729506250016004</c:v>
                </c:pt>
                <c:pt idx="14154">
                  <c:v>3.6729015624992005</c:v>
                </c:pt>
                <c:pt idx="14155">
                  <c:v>3.6725118750016006</c:v>
                </c:pt>
                <c:pt idx="14156">
                  <c:v>3.6720990624992007</c:v>
                </c:pt>
                <c:pt idx="14157">
                  <c:v>3.6716581250016005</c:v>
                </c:pt>
                <c:pt idx="14158">
                  <c:v>3.6712784375007996</c:v>
                </c:pt>
                <c:pt idx="14159">
                  <c:v>3.6708531250016008</c:v>
                </c:pt>
                <c:pt idx="14160">
                  <c:v>3.6703443750016005</c:v>
                </c:pt>
                <c:pt idx="14161">
                  <c:v>3.6700059375007994</c:v>
                </c:pt>
                <c:pt idx="14162">
                  <c:v>3.6696593750016007</c:v>
                </c:pt>
                <c:pt idx="14163">
                  <c:v>3.6692624999999999</c:v>
                </c:pt>
                <c:pt idx="14164">
                  <c:v>3.6691481250016005</c:v>
                </c:pt>
                <c:pt idx="14165">
                  <c:v>3.6694718750016007</c:v>
                </c:pt>
                <c:pt idx="14166">
                  <c:v>3.6697893750016006</c:v>
                </c:pt>
                <c:pt idx="14167">
                  <c:v>3.6701353124992004</c:v>
                </c:pt>
                <c:pt idx="14168">
                  <c:v>3.6704940624992006</c:v>
                </c:pt>
                <c:pt idx="14169">
                  <c:v>3.6708459375007996</c:v>
                </c:pt>
                <c:pt idx="14170">
                  <c:v>3.6712078124992007</c:v>
                </c:pt>
                <c:pt idx="14171">
                  <c:v>3.6715278124992006</c:v>
                </c:pt>
                <c:pt idx="14172">
                  <c:v>3.6718696875007995</c:v>
                </c:pt>
                <c:pt idx="14173">
                  <c:v>3.6722290624992007</c:v>
                </c:pt>
                <c:pt idx="14174">
                  <c:v>3.6725493750016005</c:v>
                </c:pt>
                <c:pt idx="14175">
                  <c:v>3.6729949999999998</c:v>
                </c:pt>
                <c:pt idx="14176">
                  <c:v>3.6733525</c:v>
                </c:pt>
                <c:pt idx="14177">
                  <c:v>3.6737140624992004</c:v>
                </c:pt>
                <c:pt idx="14178">
                  <c:v>3.6741337500000002</c:v>
                </c:pt>
                <c:pt idx="14179">
                  <c:v>3.6745293750016006</c:v>
                </c:pt>
                <c:pt idx="14180">
                  <c:v>3.6748965624992005</c:v>
                </c:pt>
                <c:pt idx="14181">
                  <c:v>3.6752740624992004</c:v>
                </c:pt>
                <c:pt idx="14182">
                  <c:v>3.6749028124992007</c:v>
                </c:pt>
                <c:pt idx="14183">
                  <c:v>3.6745281250016006</c:v>
                </c:pt>
                <c:pt idx="14184">
                  <c:v>3.6740940624992007</c:v>
                </c:pt>
                <c:pt idx="14185">
                  <c:v>3.6736403124992005</c:v>
                </c:pt>
                <c:pt idx="14186">
                  <c:v>3.6730803124992004</c:v>
                </c:pt>
                <c:pt idx="14187">
                  <c:v>3.6724631250016007</c:v>
                </c:pt>
                <c:pt idx="14188">
                  <c:v>3.6721412500000001</c:v>
                </c:pt>
                <c:pt idx="14189">
                  <c:v>3.6718099999999998</c:v>
                </c:pt>
                <c:pt idx="14190">
                  <c:v>3.6711874999999998</c:v>
                </c:pt>
                <c:pt idx="14191">
                  <c:v>3.6706525000000001</c:v>
                </c:pt>
                <c:pt idx="14192">
                  <c:v>3.6700968750016005</c:v>
                </c:pt>
                <c:pt idx="14193">
                  <c:v>3.6695815624992005</c:v>
                </c:pt>
                <c:pt idx="14194">
                  <c:v>3.6692303124992005</c:v>
                </c:pt>
                <c:pt idx="14195">
                  <c:v>3.6688821875007993</c:v>
                </c:pt>
                <c:pt idx="14196">
                  <c:v>3.6684756250016006</c:v>
                </c:pt>
                <c:pt idx="14197">
                  <c:v>3.6680565624992005</c:v>
                </c:pt>
                <c:pt idx="14198">
                  <c:v>3.6677124999999999</c:v>
                </c:pt>
                <c:pt idx="14199">
                  <c:v>3.6678628124992003</c:v>
                </c:pt>
                <c:pt idx="14200">
                  <c:v>3.6681643750016004</c:v>
                </c:pt>
                <c:pt idx="14201">
                  <c:v>3.6685618750016005</c:v>
                </c:pt>
                <c:pt idx="14202">
                  <c:v>3.6690018750016007</c:v>
                </c:pt>
                <c:pt idx="14203">
                  <c:v>3.6693915624992006</c:v>
                </c:pt>
                <c:pt idx="14204">
                  <c:v>3.6698393750016005</c:v>
                </c:pt>
                <c:pt idx="14205">
                  <c:v>3.6701618750016007</c:v>
                </c:pt>
                <c:pt idx="14206">
                  <c:v>3.6705440624992005</c:v>
                </c:pt>
                <c:pt idx="14207">
                  <c:v>3.6708843750016005</c:v>
                </c:pt>
                <c:pt idx="14208">
                  <c:v>3.6713115624992003</c:v>
                </c:pt>
                <c:pt idx="14209">
                  <c:v>3.6717143750016006</c:v>
                </c:pt>
                <c:pt idx="14210">
                  <c:v>3.6720912499999998</c:v>
                </c:pt>
                <c:pt idx="14211">
                  <c:v>3.6724231250016004</c:v>
                </c:pt>
                <c:pt idx="14212">
                  <c:v>3.6721024999999998</c:v>
                </c:pt>
                <c:pt idx="14213">
                  <c:v>3.6715981250016005</c:v>
                </c:pt>
                <c:pt idx="14214">
                  <c:v>3.6710621875007994</c:v>
                </c:pt>
                <c:pt idx="14215">
                  <c:v>3.67052625</c:v>
                </c:pt>
                <c:pt idx="14216">
                  <c:v>3.6698615624992006</c:v>
                </c:pt>
                <c:pt idx="14217">
                  <c:v>3.6694249999999999</c:v>
                </c:pt>
                <c:pt idx="14218">
                  <c:v>3.6690559375007994</c:v>
                </c:pt>
                <c:pt idx="14219">
                  <c:v>3.6694468750016007</c:v>
                </c:pt>
                <c:pt idx="14220">
                  <c:v>3.6698374999999999</c:v>
                </c:pt>
                <c:pt idx="14221">
                  <c:v>3.6701728124992004</c:v>
                </c:pt>
                <c:pt idx="14222">
                  <c:v>3.6700456250016007</c:v>
                </c:pt>
                <c:pt idx="14223">
                  <c:v>3.6704353124992006</c:v>
                </c:pt>
                <c:pt idx="14224">
                  <c:v>3.6707706250016008</c:v>
                </c:pt>
                <c:pt idx="14225">
                  <c:v>3.6711512499999999</c:v>
                </c:pt>
                <c:pt idx="14226">
                  <c:v>3.6715218750016008</c:v>
                </c:pt>
                <c:pt idx="14227">
                  <c:v>3.6718793750016006</c:v>
                </c:pt>
                <c:pt idx="14228">
                  <c:v>3.6722146875007997</c:v>
                </c:pt>
                <c:pt idx="14229">
                  <c:v>3.6725796875007997</c:v>
                </c:pt>
                <c:pt idx="14230">
                  <c:v>3.6722178124992007</c:v>
                </c:pt>
                <c:pt idx="14231">
                  <c:v>3.6718153124992003</c:v>
                </c:pt>
                <c:pt idx="14232">
                  <c:v>3.6713487499999999</c:v>
                </c:pt>
                <c:pt idx="14233">
                  <c:v>3.6709621875007996</c:v>
                </c:pt>
                <c:pt idx="14234">
                  <c:v>3.6705415624992006</c:v>
                </c:pt>
                <c:pt idx="14235">
                  <c:v>3.6701587500000001</c:v>
                </c:pt>
                <c:pt idx="14236">
                  <c:v>3.6701753124992007</c:v>
                </c:pt>
                <c:pt idx="14237">
                  <c:v>3.6705043750016006</c:v>
                </c:pt>
                <c:pt idx="14238">
                  <c:v>3.6708946875007995</c:v>
                </c:pt>
                <c:pt idx="14239">
                  <c:v>3.6709734375007996</c:v>
                </c:pt>
                <c:pt idx="14240">
                  <c:v>3.6712928124992006</c:v>
                </c:pt>
                <c:pt idx="14241">
                  <c:v>3.6716293750016007</c:v>
                </c:pt>
                <c:pt idx="14242">
                  <c:v>3.6712118750016005</c:v>
                </c:pt>
                <c:pt idx="14243">
                  <c:v>3.6708821875007995</c:v>
                </c:pt>
                <c:pt idx="14244">
                  <c:v>3.6705412499999999</c:v>
                </c:pt>
                <c:pt idx="14245">
                  <c:v>3.6700400000000002</c:v>
                </c:pt>
                <c:pt idx="14246">
                  <c:v>3.6696803124992003</c:v>
                </c:pt>
                <c:pt idx="14247">
                  <c:v>3.6692743750016006</c:v>
                </c:pt>
                <c:pt idx="14248">
                  <c:v>3.6688721875007997</c:v>
                </c:pt>
                <c:pt idx="14249">
                  <c:v>3.6684503124992003</c:v>
                </c:pt>
                <c:pt idx="14250">
                  <c:v>3.6680490624992004</c:v>
                </c:pt>
                <c:pt idx="14251">
                  <c:v>3.6676549999999999</c:v>
                </c:pt>
                <c:pt idx="14252">
                  <c:v>3.6673240624992003</c:v>
                </c:pt>
                <c:pt idx="14253">
                  <c:v>3.6668665624992003</c:v>
                </c:pt>
                <c:pt idx="14254">
                  <c:v>3.6665184375007995</c:v>
                </c:pt>
                <c:pt idx="14255">
                  <c:v>3.6664418750016008</c:v>
                </c:pt>
                <c:pt idx="14256">
                  <c:v>3.6668665624992003</c:v>
                </c:pt>
                <c:pt idx="14257">
                  <c:v>3.6670181250016007</c:v>
                </c:pt>
                <c:pt idx="14258">
                  <c:v>3.6667481250016007</c:v>
                </c:pt>
                <c:pt idx="14259">
                  <c:v>3.6668971875007994</c:v>
                </c:pt>
                <c:pt idx="14260">
                  <c:v>3.6670056250016008</c:v>
                </c:pt>
                <c:pt idx="14261">
                  <c:v>3.6666043750016004</c:v>
                </c:pt>
                <c:pt idx="14262">
                  <c:v>3.6668059375007993</c:v>
                </c:pt>
                <c:pt idx="14263">
                  <c:v>3.6671831250016007</c:v>
                </c:pt>
                <c:pt idx="14264">
                  <c:v>3.6675300000000002</c:v>
                </c:pt>
                <c:pt idx="14265">
                  <c:v>3.6673374999999999</c:v>
                </c:pt>
                <c:pt idx="14266">
                  <c:v>3.6669803124992004</c:v>
                </c:pt>
                <c:pt idx="14267">
                  <c:v>3.66683</c:v>
                </c:pt>
                <c:pt idx="14268">
                  <c:v>3.6670353124992006</c:v>
                </c:pt>
                <c:pt idx="14269">
                  <c:v>3.6670037500000001</c:v>
                </c:pt>
                <c:pt idx="14270">
                  <c:v>3.6667818750016008</c:v>
                </c:pt>
                <c:pt idx="14271">
                  <c:v>3.6668531250016008</c:v>
                </c:pt>
                <c:pt idx="14272">
                  <c:v>3.6664856250016005</c:v>
                </c:pt>
                <c:pt idx="14273">
                  <c:v>3.6665209375007994</c:v>
                </c:pt>
                <c:pt idx="14274">
                  <c:v>3.6669049999999999</c:v>
                </c:pt>
                <c:pt idx="14275">
                  <c:v>3.6672259375007994</c:v>
                </c:pt>
                <c:pt idx="14276">
                  <c:v>3.6676387500000001</c:v>
                </c:pt>
                <c:pt idx="14277">
                  <c:v>3.6679959375007996</c:v>
                </c:pt>
                <c:pt idx="14278">
                  <c:v>3.6683237499999999</c:v>
                </c:pt>
                <c:pt idx="14279">
                  <c:v>3.6679740624992005</c:v>
                </c:pt>
                <c:pt idx="14280">
                  <c:v>3.6676515624992003</c:v>
                </c:pt>
                <c:pt idx="14281">
                  <c:v>3.6673231250016007</c:v>
                </c:pt>
                <c:pt idx="14282">
                  <c:v>3.6675290624992005</c:v>
                </c:pt>
                <c:pt idx="14283">
                  <c:v>3.6674790624992006</c:v>
                </c:pt>
                <c:pt idx="14284">
                  <c:v>3.6670787499999999</c:v>
                </c:pt>
                <c:pt idx="14285">
                  <c:v>3.6665999999999999</c:v>
                </c:pt>
                <c:pt idx="14286">
                  <c:v>3.6662143750016005</c:v>
                </c:pt>
                <c:pt idx="14287">
                  <c:v>3.6657453124992005</c:v>
                </c:pt>
                <c:pt idx="14288">
                  <c:v>3.6653912499999999</c:v>
                </c:pt>
                <c:pt idx="14289">
                  <c:v>3.6650459375007993</c:v>
                </c:pt>
                <c:pt idx="14290">
                  <c:v>3.6650896875007994</c:v>
                </c:pt>
                <c:pt idx="14291">
                  <c:v>3.6654800000000001</c:v>
                </c:pt>
                <c:pt idx="14292">
                  <c:v>3.6659009375007994</c:v>
                </c:pt>
                <c:pt idx="14293">
                  <c:v>3.66634875</c:v>
                </c:pt>
                <c:pt idx="14294">
                  <c:v>3.6667350000000001</c:v>
                </c:pt>
                <c:pt idx="14295">
                  <c:v>3.6670637500000001</c:v>
                </c:pt>
                <c:pt idx="14296">
                  <c:v>3.6667281250016006</c:v>
                </c:pt>
                <c:pt idx="14297">
                  <c:v>3.6662709375007996</c:v>
                </c:pt>
                <c:pt idx="14298">
                  <c:v>3.66591625</c:v>
                </c:pt>
                <c:pt idx="14299">
                  <c:v>3.6655825000000002</c:v>
                </c:pt>
                <c:pt idx="14300">
                  <c:v>3.6652312500000002</c:v>
                </c:pt>
                <c:pt idx="14301">
                  <c:v>3.6653937499999998</c:v>
                </c:pt>
                <c:pt idx="14302">
                  <c:v>3.6656440624992004</c:v>
                </c:pt>
                <c:pt idx="14303">
                  <c:v>3.6658581250016007</c:v>
                </c:pt>
                <c:pt idx="14304">
                  <c:v>3.6661981250016007</c:v>
                </c:pt>
                <c:pt idx="14305">
                  <c:v>3.6665331250016004</c:v>
                </c:pt>
                <c:pt idx="14306">
                  <c:v>3.6669871875007995</c:v>
                </c:pt>
                <c:pt idx="14307">
                  <c:v>3.6673171875007995</c:v>
                </c:pt>
                <c:pt idx="14308">
                  <c:v>3.667745</c:v>
                </c:pt>
                <c:pt idx="14309">
                  <c:v>3.6681371875007995</c:v>
                </c:pt>
                <c:pt idx="14310">
                  <c:v>3.6685309375007993</c:v>
                </c:pt>
                <c:pt idx="14311">
                  <c:v>3.6688946875007993</c:v>
                </c:pt>
                <c:pt idx="14312">
                  <c:v>3.6688034375007996</c:v>
                </c:pt>
                <c:pt idx="14313">
                  <c:v>3.6683849999999998</c:v>
                </c:pt>
                <c:pt idx="14314">
                  <c:v>3.6679809375007997</c:v>
                </c:pt>
                <c:pt idx="14315">
                  <c:v>3.6675668750016004</c:v>
                </c:pt>
                <c:pt idx="14316">
                  <c:v>3.6671612499999999</c:v>
                </c:pt>
                <c:pt idx="14317">
                  <c:v>3.6667853124992007</c:v>
                </c:pt>
                <c:pt idx="14318">
                  <c:v>3.6664415624992004</c:v>
                </c:pt>
                <c:pt idx="14319">
                  <c:v>3.6659700000000002</c:v>
                </c:pt>
                <c:pt idx="14320">
                  <c:v>3.6655871875007997</c:v>
                </c:pt>
                <c:pt idx="14321">
                  <c:v>3.6652531250016005</c:v>
                </c:pt>
                <c:pt idx="14322">
                  <c:v>3.6649209375007996</c:v>
                </c:pt>
                <c:pt idx="14323">
                  <c:v>3.6645943750016006</c:v>
                </c:pt>
                <c:pt idx="14324">
                  <c:v>3.6642671875007995</c:v>
                </c:pt>
                <c:pt idx="14325">
                  <c:v>3.6641421875007993</c:v>
                </c:pt>
                <c:pt idx="14326">
                  <c:v>3.6644968750016007</c:v>
                </c:pt>
                <c:pt idx="14327">
                  <c:v>3.6648503124992007</c:v>
                </c:pt>
                <c:pt idx="14328">
                  <c:v>3.6651812499999998</c:v>
                </c:pt>
                <c:pt idx="14329">
                  <c:v>3.6655831250016004</c:v>
                </c:pt>
                <c:pt idx="14330">
                  <c:v>3.6660400000000002</c:v>
                </c:pt>
                <c:pt idx="14331">
                  <c:v>3.6664318750016007</c:v>
                </c:pt>
                <c:pt idx="14332">
                  <c:v>3.6662303124992004</c:v>
                </c:pt>
                <c:pt idx="14333">
                  <c:v>3.6660003124992007</c:v>
                </c:pt>
                <c:pt idx="14334">
                  <c:v>3.6664003124992006</c:v>
                </c:pt>
                <c:pt idx="14335">
                  <c:v>3.6667800000000002</c:v>
                </c:pt>
                <c:pt idx="14336">
                  <c:v>3.6671853124992007</c:v>
                </c:pt>
                <c:pt idx="14337">
                  <c:v>3.6672409375007997</c:v>
                </c:pt>
                <c:pt idx="14338">
                  <c:v>3.6667315624992005</c:v>
                </c:pt>
                <c:pt idx="14339">
                  <c:v>3.6661178124992007</c:v>
                </c:pt>
                <c:pt idx="14340">
                  <c:v>3.66567</c:v>
                </c:pt>
                <c:pt idx="14341">
                  <c:v>3.6652881250016005</c:v>
                </c:pt>
                <c:pt idx="14342">
                  <c:v>3.6647956250016005</c:v>
                </c:pt>
                <c:pt idx="14343">
                  <c:v>3.6643050000000001</c:v>
                </c:pt>
                <c:pt idx="14344">
                  <c:v>3.6637868750016005</c:v>
                </c:pt>
                <c:pt idx="14345">
                  <c:v>3.6632856250016004</c:v>
                </c:pt>
                <c:pt idx="14346">
                  <c:v>3.6627971875007996</c:v>
                </c:pt>
                <c:pt idx="14347">
                  <c:v>3.6624034375007994</c:v>
                </c:pt>
                <c:pt idx="14348">
                  <c:v>3.6620425000000001</c:v>
                </c:pt>
                <c:pt idx="14349">
                  <c:v>3.6615378124992004</c:v>
                </c:pt>
                <c:pt idx="14350">
                  <c:v>3.6611349999999998</c:v>
                </c:pt>
                <c:pt idx="14351">
                  <c:v>3.6607956250016005</c:v>
                </c:pt>
                <c:pt idx="14352">
                  <c:v>3.6604628124992007</c:v>
                </c:pt>
                <c:pt idx="14353">
                  <c:v>3.6603574999999999</c:v>
                </c:pt>
                <c:pt idx="14354">
                  <c:v>3.6605640624992004</c:v>
                </c:pt>
                <c:pt idx="14355">
                  <c:v>3.6609034375007994</c:v>
                </c:pt>
                <c:pt idx="14356">
                  <c:v>3.6612321875007994</c:v>
                </c:pt>
                <c:pt idx="14357">
                  <c:v>3.6615834375007994</c:v>
                </c:pt>
                <c:pt idx="14358">
                  <c:v>3.6620625000000002</c:v>
                </c:pt>
                <c:pt idx="14359">
                  <c:v>3.6624165624992004</c:v>
                </c:pt>
                <c:pt idx="14360">
                  <c:v>3.6627709375007993</c:v>
                </c:pt>
                <c:pt idx="14361">
                  <c:v>3.6631903124992005</c:v>
                </c:pt>
                <c:pt idx="14362">
                  <c:v>3.6635259375007996</c:v>
                </c:pt>
                <c:pt idx="14363">
                  <c:v>3.6639218750016007</c:v>
                </c:pt>
                <c:pt idx="14364">
                  <c:v>3.6642531250016006</c:v>
                </c:pt>
                <c:pt idx="14365">
                  <c:v>3.6646637499999999</c:v>
                </c:pt>
                <c:pt idx="14366">
                  <c:v>3.6651087499999999</c:v>
                </c:pt>
                <c:pt idx="14367">
                  <c:v>3.6654634375007995</c:v>
                </c:pt>
                <c:pt idx="14368">
                  <c:v>3.6657906250016006</c:v>
                </c:pt>
                <c:pt idx="14369">
                  <c:v>3.6658978124992005</c:v>
                </c:pt>
                <c:pt idx="14370">
                  <c:v>3.6655009375007994</c:v>
                </c:pt>
                <c:pt idx="14371">
                  <c:v>3.6649778124992003</c:v>
                </c:pt>
                <c:pt idx="14372">
                  <c:v>3.6644271875007997</c:v>
                </c:pt>
                <c:pt idx="14373">
                  <c:v>3.6639856250016005</c:v>
                </c:pt>
                <c:pt idx="14374">
                  <c:v>3.6634993750016007</c:v>
                </c:pt>
                <c:pt idx="14375">
                  <c:v>3.6630612500000002</c:v>
                </c:pt>
                <c:pt idx="14376">
                  <c:v>3.6624809375007996</c:v>
                </c:pt>
                <c:pt idx="14377">
                  <c:v>3.6619446875007995</c:v>
                </c:pt>
                <c:pt idx="14378">
                  <c:v>3.6612581250016007</c:v>
                </c:pt>
                <c:pt idx="14379">
                  <c:v>3.6606325000000002</c:v>
                </c:pt>
                <c:pt idx="14380">
                  <c:v>3.6600434375007995</c:v>
                </c:pt>
                <c:pt idx="14381">
                  <c:v>3.6594931250016005</c:v>
                </c:pt>
                <c:pt idx="14382">
                  <c:v>3.6590218750016006</c:v>
                </c:pt>
                <c:pt idx="14383">
                  <c:v>3.6586296875007993</c:v>
                </c:pt>
                <c:pt idx="14384">
                  <c:v>3.6579990624992007</c:v>
                </c:pt>
                <c:pt idx="14385">
                  <c:v>3.6575134375007994</c:v>
                </c:pt>
                <c:pt idx="14386">
                  <c:v>3.6571471875007995</c:v>
                </c:pt>
                <c:pt idx="14387">
                  <c:v>3.6566999999999998</c:v>
                </c:pt>
                <c:pt idx="14388">
                  <c:v>3.6563159375007994</c:v>
                </c:pt>
                <c:pt idx="14389">
                  <c:v>3.6558881250016007</c:v>
                </c:pt>
                <c:pt idx="14390">
                  <c:v>3.65551125</c:v>
                </c:pt>
                <c:pt idx="14391">
                  <c:v>3.6550815624992006</c:v>
                </c:pt>
                <c:pt idx="14392">
                  <c:v>3.6546737500000002</c:v>
                </c:pt>
                <c:pt idx="14393">
                  <c:v>3.6543049999999999</c:v>
                </c:pt>
                <c:pt idx="14394">
                  <c:v>3.6539515624992007</c:v>
                </c:pt>
                <c:pt idx="14395">
                  <c:v>3.6541321875007995</c:v>
                </c:pt>
                <c:pt idx="14396">
                  <c:v>3.6544556250016007</c:v>
                </c:pt>
                <c:pt idx="14397">
                  <c:v>3.6548015624992005</c:v>
                </c:pt>
                <c:pt idx="14398">
                  <c:v>3.6551946875007997</c:v>
                </c:pt>
                <c:pt idx="14399">
                  <c:v>3.6556328124992006</c:v>
                </c:pt>
                <c:pt idx="14400">
                  <c:v>3.6560000000000001</c:v>
                </c:pt>
                <c:pt idx="14401">
                  <c:v>3.6559156250016005</c:v>
                </c:pt>
                <c:pt idx="14402">
                  <c:v>3.6557181250016004</c:v>
                </c:pt>
                <c:pt idx="14403">
                  <c:v>3.6556537499999999</c:v>
                </c:pt>
                <c:pt idx="14404">
                  <c:v>3.6560496875007993</c:v>
                </c:pt>
                <c:pt idx="14405">
                  <c:v>3.6563831250016006</c:v>
                </c:pt>
                <c:pt idx="14406">
                  <c:v>3.6567303124992003</c:v>
                </c:pt>
                <c:pt idx="14407">
                  <c:v>3.6571487500000002</c:v>
                </c:pt>
                <c:pt idx="14408">
                  <c:v>3.6575000000000002</c:v>
                </c:pt>
                <c:pt idx="14409">
                  <c:v>3.6578540624992004</c:v>
                </c:pt>
                <c:pt idx="14410">
                  <c:v>3.6583218750016004</c:v>
                </c:pt>
                <c:pt idx="14411">
                  <c:v>3.6586628124992004</c:v>
                </c:pt>
                <c:pt idx="14412">
                  <c:v>3.6590206250016006</c:v>
                </c:pt>
                <c:pt idx="14413">
                  <c:v>3.6594209375007996</c:v>
                </c:pt>
                <c:pt idx="14414">
                  <c:v>3.6595374999999999</c:v>
                </c:pt>
                <c:pt idx="14415">
                  <c:v>3.6591490624992007</c:v>
                </c:pt>
                <c:pt idx="14416">
                  <c:v>3.6588099999999999</c:v>
                </c:pt>
                <c:pt idx="14417">
                  <c:v>3.6584240624992006</c:v>
                </c:pt>
                <c:pt idx="14418">
                  <c:v>3.65794</c:v>
                </c:pt>
                <c:pt idx="14419">
                  <c:v>3.6574340624992003</c:v>
                </c:pt>
                <c:pt idx="14420">
                  <c:v>3.6570578124992004</c:v>
                </c:pt>
                <c:pt idx="14421">
                  <c:v>3.6566703124992004</c:v>
                </c:pt>
                <c:pt idx="14422">
                  <c:v>3.6561803124992007</c:v>
                </c:pt>
                <c:pt idx="14423">
                  <c:v>3.65578</c:v>
                </c:pt>
                <c:pt idx="14424">
                  <c:v>3.6553571875007993</c:v>
                </c:pt>
                <c:pt idx="14425">
                  <c:v>3.6550256250016004</c:v>
                </c:pt>
                <c:pt idx="14426">
                  <c:v>3.6546924999999999</c:v>
                </c:pt>
                <c:pt idx="14427">
                  <c:v>3.6542193750016008</c:v>
                </c:pt>
                <c:pt idx="14428">
                  <c:v>3.6538681250016007</c:v>
                </c:pt>
                <c:pt idx="14429">
                  <c:v>3.6541540624992006</c:v>
                </c:pt>
                <c:pt idx="14430">
                  <c:v>3.6545468750016008</c:v>
                </c:pt>
                <c:pt idx="14431">
                  <c:v>3.6548699999999998</c:v>
                </c:pt>
                <c:pt idx="14432">
                  <c:v>3.6551928124992004</c:v>
                </c:pt>
                <c:pt idx="14433">
                  <c:v>3.6556071875007996</c:v>
                </c:pt>
                <c:pt idx="14434">
                  <c:v>3.6559315624992004</c:v>
                </c:pt>
                <c:pt idx="14435">
                  <c:v>3.6562568750016005</c:v>
                </c:pt>
                <c:pt idx="14436">
                  <c:v>3.6566228124992004</c:v>
                </c:pt>
                <c:pt idx="14437">
                  <c:v>3.6569950000000002</c:v>
                </c:pt>
                <c:pt idx="14438">
                  <c:v>3.6574175000000002</c:v>
                </c:pt>
                <c:pt idx="14439">
                  <c:v>3.6577812500000002</c:v>
                </c:pt>
                <c:pt idx="14440">
                  <c:v>3.6574196875007994</c:v>
                </c:pt>
                <c:pt idx="14441">
                  <c:v>3.6572825</c:v>
                </c:pt>
                <c:pt idx="14442">
                  <c:v>3.6573528124992003</c:v>
                </c:pt>
                <c:pt idx="14443">
                  <c:v>3.6569921875007996</c:v>
                </c:pt>
                <c:pt idx="14444">
                  <c:v>3.6566174999999999</c:v>
                </c:pt>
                <c:pt idx="14445">
                  <c:v>3.6562078124992006</c:v>
                </c:pt>
                <c:pt idx="14446">
                  <c:v>3.6557775000000001</c:v>
                </c:pt>
                <c:pt idx="14447">
                  <c:v>3.6553218750016008</c:v>
                </c:pt>
                <c:pt idx="14448">
                  <c:v>3.6549906250016004</c:v>
                </c:pt>
                <c:pt idx="14449">
                  <c:v>3.6546562499999999</c:v>
                </c:pt>
                <c:pt idx="14450">
                  <c:v>3.6543290624992006</c:v>
                </c:pt>
                <c:pt idx="14451">
                  <c:v>3.6541887499999999</c:v>
                </c:pt>
                <c:pt idx="14452">
                  <c:v>3.6543212500000002</c:v>
                </c:pt>
                <c:pt idx="14453">
                  <c:v>3.6540293750016004</c:v>
                </c:pt>
                <c:pt idx="14454">
                  <c:v>3.6541887499999999</c:v>
                </c:pt>
                <c:pt idx="14455">
                  <c:v>3.6546265624992005</c:v>
                </c:pt>
                <c:pt idx="14456">
                  <c:v>3.6550628124992004</c:v>
                </c:pt>
                <c:pt idx="14457">
                  <c:v>3.6554250000000001</c:v>
                </c:pt>
                <c:pt idx="14458">
                  <c:v>3.6554825000000002</c:v>
                </c:pt>
                <c:pt idx="14459">
                  <c:v>3.6557828124992007</c:v>
                </c:pt>
                <c:pt idx="14460">
                  <c:v>3.65544125</c:v>
                </c:pt>
                <c:pt idx="14461">
                  <c:v>3.6550206250016006</c:v>
                </c:pt>
                <c:pt idx="14462">
                  <c:v>3.6546703124992006</c:v>
                </c:pt>
                <c:pt idx="14463">
                  <c:v>3.6543315624992005</c:v>
                </c:pt>
                <c:pt idx="14464">
                  <c:v>3.6539643750016007</c:v>
                </c:pt>
                <c:pt idx="14465">
                  <c:v>3.6535728124992004</c:v>
                </c:pt>
                <c:pt idx="14466">
                  <c:v>3.6532262499999999</c:v>
                </c:pt>
                <c:pt idx="14467">
                  <c:v>3.6528821875007993</c:v>
                </c:pt>
                <c:pt idx="14468">
                  <c:v>3.6525371875007995</c:v>
                </c:pt>
                <c:pt idx="14469">
                  <c:v>3.6520734375007997</c:v>
                </c:pt>
                <c:pt idx="14470">
                  <c:v>3.6516937500000002</c:v>
                </c:pt>
                <c:pt idx="14471">
                  <c:v>3.6517556250016008</c:v>
                </c:pt>
                <c:pt idx="14472">
                  <c:v>3.6520915624992005</c:v>
                </c:pt>
                <c:pt idx="14473">
                  <c:v>3.6524706250016008</c:v>
                </c:pt>
                <c:pt idx="14474">
                  <c:v>3.6528512499999999</c:v>
                </c:pt>
                <c:pt idx="14475">
                  <c:v>3.6531881250016007</c:v>
                </c:pt>
                <c:pt idx="14476">
                  <c:v>3.6535834375007994</c:v>
                </c:pt>
                <c:pt idx="14477">
                  <c:v>3.6539118750016004</c:v>
                </c:pt>
                <c:pt idx="14478">
                  <c:v>3.6543346875007994</c:v>
                </c:pt>
                <c:pt idx="14479">
                  <c:v>3.6546940624992006</c:v>
                </c:pt>
                <c:pt idx="14480">
                  <c:v>3.6550500000000001</c:v>
                </c:pt>
                <c:pt idx="14481">
                  <c:v>3.6554262500000001</c:v>
                </c:pt>
                <c:pt idx="14482">
                  <c:v>3.6558818750016004</c:v>
                </c:pt>
                <c:pt idx="14483">
                  <c:v>3.6562125000000001</c:v>
                </c:pt>
                <c:pt idx="14484">
                  <c:v>3.6564862499999999</c:v>
                </c:pt>
                <c:pt idx="14485">
                  <c:v>3.6560793750016005</c:v>
                </c:pt>
                <c:pt idx="14486">
                  <c:v>3.6556659375007996</c:v>
                </c:pt>
                <c:pt idx="14487">
                  <c:v>3.6552212499999999</c:v>
                </c:pt>
                <c:pt idx="14488">
                  <c:v>3.6548743750016004</c:v>
                </c:pt>
                <c:pt idx="14489">
                  <c:v>3.6549612499999999</c:v>
                </c:pt>
                <c:pt idx="14490">
                  <c:v>3.6546275000000001</c:v>
                </c:pt>
                <c:pt idx="14491">
                  <c:v>3.6542806250016007</c:v>
                </c:pt>
                <c:pt idx="14492">
                  <c:v>3.65394</c:v>
                </c:pt>
                <c:pt idx="14493">
                  <c:v>3.6538531250016004</c:v>
                </c:pt>
                <c:pt idx="14494">
                  <c:v>3.6536603124992006</c:v>
                </c:pt>
                <c:pt idx="14495">
                  <c:v>3.6539828124992004</c:v>
                </c:pt>
                <c:pt idx="14496">
                  <c:v>3.6543090624992005</c:v>
                </c:pt>
                <c:pt idx="14497">
                  <c:v>3.6546625000000001</c:v>
                </c:pt>
                <c:pt idx="14498">
                  <c:v>3.6547787500000002</c:v>
                </c:pt>
                <c:pt idx="14499">
                  <c:v>3.654315</c:v>
                </c:pt>
                <c:pt idx="14500">
                  <c:v>3.6539068750016006</c:v>
                </c:pt>
                <c:pt idx="14501">
                  <c:v>3.6535346875007995</c:v>
                </c:pt>
                <c:pt idx="14502">
                  <c:v>3.6531175</c:v>
                </c:pt>
                <c:pt idx="14503">
                  <c:v>3.6529471875007995</c:v>
                </c:pt>
                <c:pt idx="14504">
                  <c:v>3.6531478124992005</c:v>
                </c:pt>
                <c:pt idx="14505">
                  <c:v>3.6535943750016004</c:v>
                </c:pt>
                <c:pt idx="14506">
                  <c:v>3.6539168750016007</c:v>
                </c:pt>
                <c:pt idx="14507">
                  <c:v>3.6543096875007994</c:v>
                </c:pt>
                <c:pt idx="14508">
                  <c:v>3.6546440624992007</c:v>
                </c:pt>
                <c:pt idx="14509">
                  <c:v>3.6542493750016005</c:v>
                </c:pt>
                <c:pt idx="14510">
                  <c:v>3.6539046875007997</c:v>
                </c:pt>
                <c:pt idx="14511">
                  <c:v>3.6538084375007993</c:v>
                </c:pt>
                <c:pt idx="14512">
                  <c:v>3.6541565624992005</c:v>
                </c:pt>
                <c:pt idx="14513">
                  <c:v>3.6537331250016005</c:v>
                </c:pt>
                <c:pt idx="14514">
                  <c:v>3.6533409375007997</c:v>
                </c:pt>
                <c:pt idx="14515">
                  <c:v>3.6529812499999998</c:v>
                </c:pt>
                <c:pt idx="14516">
                  <c:v>3.6525428124992003</c:v>
                </c:pt>
                <c:pt idx="14517">
                  <c:v>3.6521921875007997</c:v>
                </c:pt>
                <c:pt idx="14518">
                  <c:v>3.6518362500000001</c:v>
                </c:pt>
                <c:pt idx="14519">
                  <c:v>3.6514203124992006</c:v>
                </c:pt>
                <c:pt idx="14520">
                  <c:v>3.6510309375007997</c:v>
                </c:pt>
                <c:pt idx="14521">
                  <c:v>3.6511781250016004</c:v>
                </c:pt>
                <c:pt idx="14522">
                  <c:v>3.6515078124992004</c:v>
                </c:pt>
                <c:pt idx="14523">
                  <c:v>3.6518331250016005</c:v>
                </c:pt>
                <c:pt idx="14524">
                  <c:v>3.6522025</c:v>
                </c:pt>
                <c:pt idx="14525">
                  <c:v>3.6526112500000001</c:v>
                </c:pt>
                <c:pt idx="14526">
                  <c:v>3.6530518750016006</c:v>
                </c:pt>
                <c:pt idx="14527">
                  <c:v>3.6534946875007996</c:v>
                </c:pt>
                <c:pt idx="14528">
                  <c:v>3.6538496875007995</c:v>
                </c:pt>
                <c:pt idx="14529">
                  <c:v>3.6542415624992004</c:v>
                </c:pt>
                <c:pt idx="14530">
                  <c:v>3.6545753124992006</c:v>
                </c:pt>
                <c:pt idx="14531">
                  <c:v>3.6549118750016008</c:v>
                </c:pt>
                <c:pt idx="14532">
                  <c:v>3.6552384375007994</c:v>
                </c:pt>
                <c:pt idx="14533">
                  <c:v>3.6556268750016008</c:v>
                </c:pt>
                <c:pt idx="14534">
                  <c:v>3.6559724999999998</c:v>
                </c:pt>
                <c:pt idx="14535">
                  <c:v>3.6555537500000002</c:v>
                </c:pt>
                <c:pt idx="14536">
                  <c:v>3.6552018750016004</c:v>
                </c:pt>
                <c:pt idx="14537">
                  <c:v>3.6548453124992006</c:v>
                </c:pt>
                <c:pt idx="14538">
                  <c:v>3.6544634375007994</c:v>
                </c:pt>
                <c:pt idx="14539">
                  <c:v>3.6541040624992007</c:v>
                </c:pt>
                <c:pt idx="14540">
                  <c:v>3.6537575000000002</c:v>
                </c:pt>
                <c:pt idx="14541">
                  <c:v>3.6538746875007995</c:v>
                </c:pt>
                <c:pt idx="14542">
                  <c:v>3.6536781250016004</c:v>
                </c:pt>
                <c:pt idx="14543">
                  <c:v>3.6533406250016007</c:v>
                </c:pt>
                <c:pt idx="14544">
                  <c:v>3.653295</c:v>
                </c:pt>
                <c:pt idx="14545">
                  <c:v>3.6534684375007993</c:v>
                </c:pt>
                <c:pt idx="14546">
                  <c:v>3.6535821875007994</c:v>
                </c:pt>
                <c:pt idx="14547">
                  <c:v>3.6532371875007996</c:v>
                </c:pt>
                <c:pt idx="14548">
                  <c:v>3.6527515624992004</c:v>
                </c:pt>
                <c:pt idx="14549">
                  <c:v>3.6523812499999999</c:v>
                </c:pt>
                <c:pt idx="14550">
                  <c:v>3.6519446875007997</c:v>
                </c:pt>
                <c:pt idx="14551">
                  <c:v>3.6516034375007993</c:v>
                </c:pt>
                <c:pt idx="14552">
                  <c:v>3.6512625000000001</c:v>
                </c:pt>
                <c:pt idx="14553">
                  <c:v>3.6508137500000002</c:v>
                </c:pt>
                <c:pt idx="14554">
                  <c:v>3.6504675</c:v>
                </c:pt>
                <c:pt idx="14555">
                  <c:v>3.6508862500000001</c:v>
                </c:pt>
                <c:pt idx="14556">
                  <c:v>3.6512203124992006</c:v>
                </c:pt>
                <c:pt idx="14557">
                  <c:v>3.6516299999999999</c:v>
                </c:pt>
                <c:pt idx="14558">
                  <c:v>3.6520937500000001</c:v>
                </c:pt>
                <c:pt idx="14559">
                  <c:v>3.6525256250016005</c:v>
                </c:pt>
                <c:pt idx="14560">
                  <c:v>3.6528849999999999</c:v>
                </c:pt>
                <c:pt idx="14561">
                  <c:v>3.6532790624992004</c:v>
                </c:pt>
                <c:pt idx="14562">
                  <c:v>3.6531946875007995</c:v>
                </c:pt>
                <c:pt idx="14563">
                  <c:v>3.6535653124992007</c:v>
                </c:pt>
                <c:pt idx="14564">
                  <c:v>3.6532225</c:v>
                </c:pt>
                <c:pt idx="14565">
                  <c:v>3.6528609375007997</c:v>
                </c:pt>
                <c:pt idx="14566">
                  <c:v>3.6523790624992003</c:v>
                </c:pt>
                <c:pt idx="14567">
                  <c:v>3.6517362499999999</c:v>
                </c:pt>
                <c:pt idx="14568">
                  <c:v>3.6511987499999998</c:v>
                </c:pt>
                <c:pt idx="14569">
                  <c:v>3.6508653124992003</c:v>
                </c:pt>
                <c:pt idx="14570">
                  <c:v>3.6505087500000002</c:v>
                </c:pt>
                <c:pt idx="14571">
                  <c:v>3.6501668750016005</c:v>
                </c:pt>
                <c:pt idx="14572">
                  <c:v>3.6498171875007994</c:v>
                </c:pt>
                <c:pt idx="14573">
                  <c:v>3.6494315624992004</c:v>
                </c:pt>
                <c:pt idx="14574">
                  <c:v>3.6491490624992005</c:v>
                </c:pt>
                <c:pt idx="14575">
                  <c:v>3.6495409375007997</c:v>
                </c:pt>
                <c:pt idx="14576">
                  <c:v>3.6499978124992003</c:v>
                </c:pt>
                <c:pt idx="14577">
                  <c:v>3.6503534375007995</c:v>
                </c:pt>
                <c:pt idx="14578">
                  <c:v>3.6506978124992004</c:v>
                </c:pt>
                <c:pt idx="14579">
                  <c:v>3.6511293750016005</c:v>
                </c:pt>
                <c:pt idx="14580">
                  <c:v>3.6514556250016006</c:v>
                </c:pt>
                <c:pt idx="14581">
                  <c:v>3.65182875</c:v>
                </c:pt>
                <c:pt idx="14582">
                  <c:v>3.6521640624992004</c:v>
                </c:pt>
                <c:pt idx="14583">
                  <c:v>3.6524903124992005</c:v>
                </c:pt>
                <c:pt idx="14584">
                  <c:v>3.6528271875007996</c:v>
                </c:pt>
                <c:pt idx="14585">
                  <c:v>3.6531684375007996</c:v>
                </c:pt>
                <c:pt idx="14586">
                  <c:v>3.6529534375007997</c:v>
                </c:pt>
                <c:pt idx="14587">
                  <c:v>3.6525803124992007</c:v>
                </c:pt>
                <c:pt idx="14588">
                  <c:v>3.6520440624992005</c:v>
                </c:pt>
                <c:pt idx="14589">
                  <c:v>3.6514196875007996</c:v>
                </c:pt>
                <c:pt idx="14590">
                  <c:v>3.6508106250016006</c:v>
                </c:pt>
                <c:pt idx="14591">
                  <c:v>3.6502724999999998</c:v>
                </c:pt>
                <c:pt idx="14592">
                  <c:v>3.6498928124992007</c:v>
                </c:pt>
                <c:pt idx="14593">
                  <c:v>3.6494853124992006</c:v>
                </c:pt>
                <c:pt idx="14594">
                  <c:v>3.6498218750016007</c:v>
                </c:pt>
                <c:pt idx="14595">
                  <c:v>3.6501549999999998</c:v>
                </c:pt>
                <c:pt idx="14596">
                  <c:v>3.65051375</c:v>
                </c:pt>
                <c:pt idx="14597">
                  <c:v>3.6508653124992003</c:v>
                </c:pt>
                <c:pt idx="14598">
                  <c:v>3.6509649999999998</c:v>
                </c:pt>
                <c:pt idx="14599">
                  <c:v>3.6506396875007994</c:v>
                </c:pt>
                <c:pt idx="14600">
                  <c:v>3.6508425</c:v>
                </c:pt>
                <c:pt idx="14601">
                  <c:v>3.6511646875007995</c:v>
                </c:pt>
                <c:pt idx="14602">
                  <c:v>3.6515906250016004</c:v>
                </c:pt>
                <c:pt idx="14603">
                  <c:v>3.6515431250016004</c:v>
                </c:pt>
                <c:pt idx="14604">
                  <c:v>3.6512978124992004</c:v>
                </c:pt>
                <c:pt idx="14605">
                  <c:v>3.6515825</c:v>
                </c:pt>
                <c:pt idx="14606">
                  <c:v>3.6513278124992006</c:v>
                </c:pt>
                <c:pt idx="14607">
                  <c:v>3.6509749999999999</c:v>
                </c:pt>
                <c:pt idx="14608">
                  <c:v>3.6505578124992004</c:v>
                </c:pt>
                <c:pt idx="14609">
                  <c:v>3.6502275000000002</c:v>
                </c:pt>
                <c:pt idx="14610">
                  <c:v>3.6503378124992003</c:v>
                </c:pt>
                <c:pt idx="14611">
                  <c:v>3.6506603124992005</c:v>
                </c:pt>
                <c:pt idx="14612">
                  <c:v>3.6510046875007993</c:v>
                </c:pt>
                <c:pt idx="14613">
                  <c:v>3.6514231250016005</c:v>
                </c:pt>
                <c:pt idx="14614">
                  <c:v>3.6518275</c:v>
                </c:pt>
                <c:pt idx="14615">
                  <c:v>3.6521806250016007</c:v>
                </c:pt>
                <c:pt idx="14616">
                  <c:v>3.6525224999999999</c:v>
                </c:pt>
                <c:pt idx="14617">
                  <c:v>3.6521918750016007</c:v>
                </c:pt>
                <c:pt idx="14618">
                  <c:v>3.6518324999999998</c:v>
                </c:pt>
                <c:pt idx="14619">
                  <c:v>3.6514496875007993</c:v>
                </c:pt>
                <c:pt idx="14620">
                  <c:v>3.6517828124992007</c:v>
                </c:pt>
                <c:pt idx="14621">
                  <c:v>3.6521349999999999</c:v>
                </c:pt>
                <c:pt idx="14622">
                  <c:v>3.6523631250016004</c:v>
                </c:pt>
                <c:pt idx="14623">
                  <c:v>3.6522428124992006</c:v>
                </c:pt>
                <c:pt idx="14624">
                  <c:v>3.6517596875007996</c:v>
                </c:pt>
                <c:pt idx="14625">
                  <c:v>3.6514131250016004</c:v>
                </c:pt>
                <c:pt idx="14626">
                  <c:v>3.6510478124992005</c:v>
                </c:pt>
                <c:pt idx="14627">
                  <c:v>3.6506615624992005</c:v>
                </c:pt>
                <c:pt idx="14628">
                  <c:v>3.6501428124992006</c:v>
                </c:pt>
                <c:pt idx="14629">
                  <c:v>3.6497228124992005</c:v>
                </c:pt>
                <c:pt idx="14630">
                  <c:v>3.649365</c:v>
                </c:pt>
                <c:pt idx="14631">
                  <c:v>3.6489059375007993</c:v>
                </c:pt>
                <c:pt idx="14632">
                  <c:v>3.6484409375007996</c:v>
                </c:pt>
                <c:pt idx="14633">
                  <c:v>3.6480787499999998</c:v>
                </c:pt>
                <c:pt idx="14634">
                  <c:v>3.6477515624992005</c:v>
                </c:pt>
                <c:pt idx="14635">
                  <c:v>3.6473256250016006</c:v>
                </c:pt>
                <c:pt idx="14636">
                  <c:v>3.6470053124992003</c:v>
                </c:pt>
                <c:pt idx="14637">
                  <c:v>3.6466421875007997</c:v>
                </c:pt>
                <c:pt idx="14638">
                  <c:v>3.6463734375007997</c:v>
                </c:pt>
                <c:pt idx="14639">
                  <c:v>3.64626625</c:v>
                </c:pt>
                <c:pt idx="14640">
                  <c:v>3.6466093750016007</c:v>
                </c:pt>
                <c:pt idx="14641">
                  <c:v>3.6469446875007994</c:v>
                </c:pt>
                <c:pt idx="14642">
                  <c:v>3.6473065624992005</c:v>
                </c:pt>
                <c:pt idx="14643">
                  <c:v>3.6476449999999998</c:v>
                </c:pt>
                <c:pt idx="14644">
                  <c:v>3.6480740624992003</c:v>
                </c:pt>
                <c:pt idx="14645">
                  <c:v>3.6484825000000001</c:v>
                </c:pt>
                <c:pt idx="14646">
                  <c:v>3.6488434375007994</c:v>
                </c:pt>
                <c:pt idx="14647">
                  <c:v>3.6493278124992004</c:v>
                </c:pt>
                <c:pt idx="14648">
                  <c:v>3.6497728124992004</c:v>
                </c:pt>
                <c:pt idx="14649">
                  <c:v>3.6501506250016007</c:v>
                </c:pt>
                <c:pt idx="14650">
                  <c:v>3.6504884375007993</c:v>
                </c:pt>
                <c:pt idx="14651">
                  <c:v>3.6508803124992006</c:v>
                </c:pt>
                <c:pt idx="14652">
                  <c:v>3.6512515624992004</c:v>
                </c:pt>
                <c:pt idx="14653">
                  <c:v>3.6515934375007997</c:v>
                </c:pt>
                <c:pt idx="14654">
                  <c:v>3.6519509375007995</c:v>
                </c:pt>
                <c:pt idx="14655">
                  <c:v>3.6516234375007994</c:v>
                </c:pt>
                <c:pt idx="14656">
                  <c:v>3.6512506250016008</c:v>
                </c:pt>
                <c:pt idx="14657">
                  <c:v>3.6509178124992006</c:v>
                </c:pt>
                <c:pt idx="14658">
                  <c:v>3.6505081250016005</c:v>
                </c:pt>
                <c:pt idx="14659">
                  <c:v>3.6500968750016005</c:v>
                </c:pt>
                <c:pt idx="14660">
                  <c:v>3.6495831250016004</c:v>
                </c:pt>
                <c:pt idx="14661">
                  <c:v>3.6491318750016006</c:v>
                </c:pt>
                <c:pt idx="14662">
                  <c:v>3.6487584375007995</c:v>
                </c:pt>
                <c:pt idx="14663">
                  <c:v>3.6483978124992005</c:v>
                </c:pt>
                <c:pt idx="14664">
                  <c:v>3.6479546875007993</c:v>
                </c:pt>
                <c:pt idx="14665">
                  <c:v>3.6476259375007993</c:v>
                </c:pt>
                <c:pt idx="14666">
                  <c:v>3.6472837500000002</c:v>
                </c:pt>
                <c:pt idx="14667">
                  <c:v>3.6469321875007994</c:v>
                </c:pt>
                <c:pt idx="14668">
                  <c:v>3.6465974999999999</c:v>
                </c:pt>
                <c:pt idx="14669">
                  <c:v>3.6469396875007996</c:v>
                </c:pt>
                <c:pt idx="14670">
                  <c:v>3.6467912500000002</c:v>
                </c:pt>
                <c:pt idx="14671">
                  <c:v>3.6470162500000001</c:v>
                </c:pt>
                <c:pt idx="14672">
                  <c:v>3.6473921875007993</c:v>
                </c:pt>
                <c:pt idx="14673">
                  <c:v>3.6478299999999999</c:v>
                </c:pt>
                <c:pt idx="14674">
                  <c:v>3.6482043750016007</c:v>
                </c:pt>
                <c:pt idx="14675">
                  <c:v>3.6485365624992006</c:v>
                </c:pt>
                <c:pt idx="14676">
                  <c:v>3.6481828124992006</c:v>
                </c:pt>
                <c:pt idx="14677">
                  <c:v>3.6477137499999999</c:v>
                </c:pt>
                <c:pt idx="14678">
                  <c:v>3.6473609375007996</c:v>
                </c:pt>
                <c:pt idx="14679">
                  <c:v>3.6470321875007996</c:v>
                </c:pt>
                <c:pt idx="14680">
                  <c:v>3.6466165624992004</c:v>
                </c:pt>
                <c:pt idx="14681">
                  <c:v>3.6461206250016005</c:v>
                </c:pt>
                <c:pt idx="14682">
                  <c:v>3.6457956250016004</c:v>
                </c:pt>
                <c:pt idx="14683">
                  <c:v>3.6461968750016007</c:v>
                </c:pt>
                <c:pt idx="14684">
                  <c:v>3.6465200000000002</c:v>
                </c:pt>
                <c:pt idx="14685">
                  <c:v>3.6469321875007994</c:v>
                </c:pt>
                <c:pt idx="14686">
                  <c:v>3.6473481250016007</c:v>
                </c:pt>
                <c:pt idx="14687">
                  <c:v>3.6477090624992003</c:v>
                </c:pt>
                <c:pt idx="14688">
                  <c:v>3.6479359375007996</c:v>
                </c:pt>
                <c:pt idx="14689">
                  <c:v>3.6481006250016006</c:v>
                </c:pt>
                <c:pt idx="14690">
                  <c:v>3.6483521875007994</c:v>
                </c:pt>
                <c:pt idx="14691">
                  <c:v>3.6482578124992004</c:v>
                </c:pt>
                <c:pt idx="14692">
                  <c:v>3.6481531250016004</c:v>
                </c:pt>
                <c:pt idx="14693">
                  <c:v>3.6480081250016005</c:v>
                </c:pt>
                <c:pt idx="14694">
                  <c:v>3.6482728124992003</c:v>
                </c:pt>
                <c:pt idx="14695">
                  <c:v>3.6486615624992007</c:v>
                </c:pt>
                <c:pt idx="14696">
                  <c:v>3.64907125</c:v>
                </c:pt>
                <c:pt idx="14697">
                  <c:v>3.6494209375007993</c:v>
                </c:pt>
                <c:pt idx="14698">
                  <c:v>3.6489406250016008</c:v>
                </c:pt>
                <c:pt idx="14699">
                  <c:v>3.64835625</c:v>
                </c:pt>
                <c:pt idx="14700">
                  <c:v>3.6477043750016005</c:v>
                </c:pt>
                <c:pt idx="14701">
                  <c:v>3.6473662500000001</c:v>
                </c:pt>
                <c:pt idx="14702">
                  <c:v>3.6467384375007996</c:v>
                </c:pt>
                <c:pt idx="14703">
                  <c:v>3.6462196875007993</c:v>
                </c:pt>
                <c:pt idx="14704">
                  <c:v>3.6458653124992004</c:v>
                </c:pt>
                <c:pt idx="14705">
                  <c:v>3.6457774999999999</c:v>
                </c:pt>
                <c:pt idx="14706">
                  <c:v>3.6453940624992005</c:v>
                </c:pt>
                <c:pt idx="14707">
                  <c:v>3.6450696875007993</c:v>
                </c:pt>
                <c:pt idx="14708">
                  <c:v>3.6447090624992007</c:v>
                </c:pt>
                <c:pt idx="14709">
                  <c:v>3.6445915624992007</c:v>
                </c:pt>
                <c:pt idx="14710">
                  <c:v>3.6449896875007997</c:v>
                </c:pt>
                <c:pt idx="14711">
                  <c:v>3.6453428124992007</c:v>
                </c:pt>
                <c:pt idx="14712">
                  <c:v>3.6456859375007995</c:v>
                </c:pt>
                <c:pt idx="14713">
                  <c:v>3.6460618750016005</c:v>
                </c:pt>
                <c:pt idx="14714">
                  <c:v>3.6465103124992004</c:v>
                </c:pt>
                <c:pt idx="14715">
                  <c:v>3.6469637499999998</c:v>
                </c:pt>
                <c:pt idx="14716">
                  <c:v>3.6472890624992007</c:v>
                </c:pt>
                <c:pt idx="14717">
                  <c:v>3.6477159375007995</c:v>
                </c:pt>
                <c:pt idx="14718">
                  <c:v>3.6481262499999998</c:v>
                </c:pt>
                <c:pt idx="14719">
                  <c:v>3.6484925000000001</c:v>
                </c:pt>
                <c:pt idx="14720">
                  <c:v>3.6485206250016007</c:v>
                </c:pt>
                <c:pt idx="14721">
                  <c:v>3.6483290624992004</c:v>
                </c:pt>
                <c:pt idx="14722">
                  <c:v>3.6487315624992007</c:v>
                </c:pt>
                <c:pt idx="14723">
                  <c:v>3.6483296875007993</c:v>
                </c:pt>
                <c:pt idx="14724">
                  <c:v>3.6478212499999998</c:v>
                </c:pt>
                <c:pt idx="14725">
                  <c:v>3.6474718750016004</c:v>
                </c:pt>
                <c:pt idx="14726">
                  <c:v>3.6470659375007997</c:v>
                </c:pt>
                <c:pt idx="14727">
                  <c:v>3.6466003124992006</c:v>
                </c:pt>
                <c:pt idx="14728">
                  <c:v>3.6461315624992006</c:v>
                </c:pt>
                <c:pt idx="14729">
                  <c:v>3.6457774999999999</c:v>
                </c:pt>
                <c:pt idx="14730">
                  <c:v>3.6459078124992006</c:v>
                </c:pt>
                <c:pt idx="14731">
                  <c:v>3.6462965624992005</c:v>
                </c:pt>
                <c:pt idx="14732">
                  <c:v>3.6463431250016005</c:v>
                </c:pt>
                <c:pt idx="14733">
                  <c:v>3.6461834375007993</c:v>
                </c:pt>
                <c:pt idx="14734">
                  <c:v>3.64576375</c:v>
                </c:pt>
                <c:pt idx="14735">
                  <c:v>3.6453818750016005</c:v>
                </c:pt>
                <c:pt idx="14736">
                  <c:v>3.6452118750016007</c:v>
                </c:pt>
                <c:pt idx="14737">
                  <c:v>3.6455806250016005</c:v>
                </c:pt>
                <c:pt idx="14738">
                  <c:v>3.6459646875007996</c:v>
                </c:pt>
                <c:pt idx="14739">
                  <c:v>3.6456234375007996</c:v>
                </c:pt>
                <c:pt idx="14740">
                  <c:v>3.6451371875007994</c:v>
                </c:pt>
                <c:pt idx="14741">
                  <c:v>3.6446974999999999</c:v>
                </c:pt>
                <c:pt idx="14742">
                  <c:v>3.6443162500000001</c:v>
                </c:pt>
                <c:pt idx="14743">
                  <c:v>3.6438828124992004</c:v>
                </c:pt>
                <c:pt idx="14744">
                  <c:v>3.6434212499999998</c:v>
                </c:pt>
                <c:pt idx="14745">
                  <c:v>3.6429715624992003</c:v>
                </c:pt>
                <c:pt idx="14746">
                  <c:v>3.6424621875007994</c:v>
                </c:pt>
                <c:pt idx="14747">
                  <c:v>3.6418706250016006</c:v>
                </c:pt>
                <c:pt idx="14748">
                  <c:v>3.6414437500000001</c:v>
                </c:pt>
                <c:pt idx="14749">
                  <c:v>3.6410993750016005</c:v>
                </c:pt>
                <c:pt idx="14750">
                  <c:v>3.6410796875007994</c:v>
                </c:pt>
                <c:pt idx="14751">
                  <c:v>3.6411099999999998</c:v>
                </c:pt>
                <c:pt idx="14752">
                  <c:v>3.6407093750016006</c:v>
                </c:pt>
                <c:pt idx="14753">
                  <c:v>3.6405515624992004</c:v>
                </c:pt>
                <c:pt idx="14754">
                  <c:v>3.6408896875007994</c:v>
                </c:pt>
                <c:pt idx="14755">
                  <c:v>3.6412556250016004</c:v>
                </c:pt>
                <c:pt idx="14756">
                  <c:v>3.6416581250016007</c:v>
                </c:pt>
                <c:pt idx="14757">
                  <c:v>3.6420499999999998</c:v>
                </c:pt>
                <c:pt idx="14758">
                  <c:v>3.6422731250016005</c:v>
                </c:pt>
                <c:pt idx="14759">
                  <c:v>3.6422665624992003</c:v>
                </c:pt>
                <c:pt idx="14760">
                  <c:v>3.6419318750016005</c:v>
                </c:pt>
                <c:pt idx="14761">
                  <c:v>3.6418018750016006</c:v>
                </c:pt>
                <c:pt idx="14762">
                  <c:v>3.6414356250016007</c:v>
                </c:pt>
                <c:pt idx="14763">
                  <c:v>3.6415787499999999</c:v>
                </c:pt>
                <c:pt idx="14764">
                  <c:v>3.6419450000000002</c:v>
                </c:pt>
                <c:pt idx="14765">
                  <c:v>3.6423465624992004</c:v>
                </c:pt>
                <c:pt idx="14766">
                  <c:v>3.6427040624992006</c:v>
                </c:pt>
                <c:pt idx="14767">
                  <c:v>3.6431209375007994</c:v>
                </c:pt>
                <c:pt idx="14768">
                  <c:v>3.6435499999999998</c:v>
                </c:pt>
                <c:pt idx="14769">
                  <c:v>3.6439275000000002</c:v>
                </c:pt>
                <c:pt idx="14770">
                  <c:v>3.6442956250016008</c:v>
                </c:pt>
                <c:pt idx="14771">
                  <c:v>3.6444568750016004</c:v>
                </c:pt>
                <c:pt idx="14772">
                  <c:v>3.6441024999999998</c:v>
                </c:pt>
                <c:pt idx="14773">
                  <c:v>3.6437390624992005</c:v>
                </c:pt>
                <c:pt idx="14774">
                  <c:v>3.6434118750016005</c:v>
                </c:pt>
                <c:pt idx="14775">
                  <c:v>3.6430553124992007</c:v>
                </c:pt>
                <c:pt idx="14776">
                  <c:v>3.6427</c:v>
                </c:pt>
                <c:pt idx="14777">
                  <c:v>3.6423771875007995</c:v>
                </c:pt>
                <c:pt idx="14778">
                  <c:v>3.6420062500000001</c:v>
                </c:pt>
                <c:pt idx="14779">
                  <c:v>3.6416521875007994</c:v>
                </c:pt>
                <c:pt idx="14780">
                  <c:v>3.6412043750016005</c:v>
                </c:pt>
                <c:pt idx="14781">
                  <c:v>3.6408784375007994</c:v>
                </c:pt>
                <c:pt idx="14782">
                  <c:v>3.6405534375007993</c:v>
                </c:pt>
                <c:pt idx="14783">
                  <c:v>3.6409050000000001</c:v>
                </c:pt>
                <c:pt idx="14784">
                  <c:v>3.6413406250016007</c:v>
                </c:pt>
                <c:pt idx="14785">
                  <c:v>3.6413237500000002</c:v>
                </c:pt>
                <c:pt idx="14786">
                  <c:v>3.6409478124992005</c:v>
                </c:pt>
                <c:pt idx="14787">
                  <c:v>3.6405440624992007</c:v>
                </c:pt>
                <c:pt idx="14788">
                  <c:v>3.6409481250016005</c:v>
                </c:pt>
                <c:pt idx="14789">
                  <c:v>3.6412878124992005</c:v>
                </c:pt>
                <c:pt idx="14790">
                  <c:v>3.6416325000000001</c:v>
                </c:pt>
                <c:pt idx="14791">
                  <c:v>3.6420137499999998</c:v>
                </c:pt>
                <c:pt idx="14792">
                  <c:v>3.6417368750016004</c:v>
                </c:pt>
                <c:pt idx="14793">
                  <c:v>3.6413746875007993</c:v>
                </c:pt>
                <c:pt idx="14794">
                  <c:v>3.6417565624992005</c:v>
                </c:pt>
                <c:pt idx="14795">
                  <c:v>3.6421674999999998</c:v>
                </c:pt>
                <c:pt idx="14796">
                  <c:v>3.6425946875007993</c:v>
                </c:pt>
                <c:pt idx="14797">
                  <c:v>3.6429768750016005</c:v>
                </c:pt>
                <c:pt idx="14798">
                  <c:v>3.6433706250016007</c:v>
                </c:pt>
                <c:pt idx="14799">
                  <c:v>3.6436990624992007</c:v>
                </c:pt>
                <c:pt idx="14800">
                  <c:v>3.6440315624992006</c:v>
                </c:pt>
                <c:pt idx="14801">
                  <c:v>3.6439493750016005</c:v>
                </c:pt>
                <c:pt idx="14802">
                  <c:v>3.6436265624992004</c:v>
                </c:pt>
                <c:pt idx="14803">
                  <c:v>3.64321875</c:v>
                </c:pt>
                <c:pt idx="14804">
                  <c:v>3.64285375</c:v>
                </c:pt>
                <c:pt idx="14805">
                  <c:v>3.6423753124992007</c:v>
                </c:pt>
                <c:pt idx="14806">
                  <c:v>3.6420384375007995</c:v>
                </c:pt>
                <c:pt idx="14807">
                  <c:v>3.6415968750016008</c:v>
                </c:pt>
                <c:pt idx="14808">
                  <c:v>3.6411356250016005</c:v>
                </c:pt>
                <c:pt idx="14809">
                  <c:v>3.6406749999999999</c:v>
                </c:pt>
                <c:pt idx="14810">
                  <c:v>3.6403190624992003</c:v>
                </c:pt>
                <c:pt idx="14811">
                  <c:v>3.6398956250016008</c:v>
                </c:pt>
                <c:pt idx="14812">
                  <c:v>3.6395568750016007</c:v>
                </c:pt>
                <c:pt idx="14813">
                  <c:v>3.6392231250016005</c:v>
                </c:pt>
                <c:pt idx="14814">
                  <c:v>3.6388290624992004</c:v>
                </c:pt>
                <c:pt idx="14815">
                  <c:v>3.6386303124992003</c:v>
                </c:pt>
                <c:pt idx="14816">
                  <c:v>3.6389571875007993</c:v>
                </c:pt>
                <c:pt idx="14817">
                  <c:v>3.6393040624992006</c:v>
                </c:pt>
                <c:pt idx="14818">
                  <c:v>3.6396865624992003</c:v>
                </c:pt>
                <c:pt idx="14819">
                  <c:v>3.6400125000000001</c:v>
                </c:pt>
                <c:pt idx="14820">
                  <c:v>3.6404399999999999</c:v>
                </c:pt>
                <c:pt idx="14821">
                  <c:v>3.6409140624992005</c:v>
                </c:pt>
                <c:pt idx="14822">
                  <c:v>3.6412546875007994</c:v>
                </c:pt>
                <c:pt idx="14823">
                  <c:v>3.6416428124992004</c:v>
                </c:pt>
                <c:pt idx="14824">
                  <c:v>3.6420021875007995</c:v>
                </c:pt>
                <c:pt idx="14825">
                  <c:v>3.6423346875007994</c:v>
                </c:pt>
                <c:pt idx="14826">
                  <c:v>3.6426740624992004</c:v>
                </c:pt>
                <c:pt idx="14827">
                  <c:v>3.6431100000000001</c:v>
                </c:pt>
                <c:pt idx="14828">
                  <c:v>3.6434662499999999</c:v>
                </c:pt>
                <c:pt idx="14829">
                  <c:v>3.6438137500000001</c:v>
                </c:pt>
                <c:pt idx="14830">
                  <c:v>3.6438218750016005</c:v>
                </c:pt>
                <c:pt idx="14831">
                  <c:v>3.6434240624992005</c:v>
                </c:pt>
                <c:pt idx="14832">
                  <c:v>3.6430640624992003</c:v>
                </c:pt>
                <c:pt idx="14833">
                  <c:v>3.6426640624992004</c:v>
                </c:pt>
                <c:pt idx="14834">
                  <c:v>3.6423134375007993</c:v>
                </c:pt>
                <c:pt idx="14835">
                  <c:v>3.64177375</c:v>
                </c:pt>
                <c:pt idx="14836">
                  <c:v>3.6414428124992004</c:v>
                </c:pt>
                <c:pt idx="14837">
                  <c:v>3.6408462500000001</c:v>
                </c:pt>
                <c:pt idx="14838">
                  <c:v>3.6402459375007994</c:v>
                </c:pt>
                <c:pt idx="14839">
                  <c:v>3.6396937500000002</c:v>
                </c:pt>
                <c:pt idx="14840">
                  <c:v>3.6391815624992003</c:v>
                </c:pt>
                <c:pt idx="14841">
                  <c:v>3.6388487500000002</c:v>
                </c:pt>
                <c:pt idx="14842">
                  <c:v>3.6385218750016004</c:v>
                </c:pt>
                <c:pt idx="14843">
                  <c:v>3.6384584375007996</c:v>
                </c:pt>
                <c:pt idx="14844">
                  <c:v>3.6384593750016005</c:v>
                </c:pt>
                <c:pt idx="14845">
                  <c:v>3.6384743750016004</c:v>
                </c:pt>
                <c:pt idx="14846">
                  <c:v>3.6381059375007996</c:v>
                </c:pt>
                <c:pt idx="14847">
                  <c:v>3.6377831250016004</c:v>
                </c:pt>
                <c:pt idx="14848">
                  <c:v>3.6375909375007995</c:v>
                </c:pt>
                <c:pt idx="14849">
                  <c:v>3.6378381250016005</c:v>
                </c:pt>
                <c:pt idx="14850">
                  <c:v>3.6381931250016004</c:v>
                </c:pt>
                <c:pt idx="14851">
                  <c:v>3.6382590624992006</c:v>
                </c:pt>
                <c:pt idx="14852">
                  <c:v>3.6386540624992003</c:v>
                </c:pt>
                <c:pt idx="14853">
                  <c:v>3.6390409375007997</c:v>
                </c:pt>
                <c:pt idx="14854">
                  <c:v>3.6394878124992003</c:v>
                </c:pt>
                <c:pt idx="14855">
                  <c:v>3.6398856250016007</c:v>
                </c:pt>
                <c:pt idx="14856">
                  <c:v>3.6397565624992003</c:v>
                </c:pt>
                <c:pt idx="14857">
                  <c:v>3.6394053124992003</c:v>
                </c:pt>
                <c:pt idx="14858">
                  <c:v>3.6389865624992006</c:v>
                </c:pt>
                <c:pt idx="14859">
                  <c:v>3.6385184375007995</c:v>
                </c:pt>
                <c:pt idx="14860">
                  <c:v>3.6381921875007994</c:v>
                </c:pt>
                <c:pt idx="14861">
                  <c:v>3.6377715624992004</c:v>
                </c:pt>
                <c:pt idx="14862">
                  <c:v>3.6373581250016005</c:v>
                </c:pt>
                <c:pt idx="14863">
                  <c:v>3.6370003124992003</c:v>
                </c:pt>
                <c:pt idx="14864">
                  <c:v>3.6366181250016005</c:v>
                </c:pt>
                <c:pt idx="14865">
                  <c:v>3.6365734375007994</c:v>
                </c:pt>
                <c:pt idx="14866">
                  <c:v>3.6362375</c:v>
                </c:pt>
                <c:pt idx="14867">
                  <c:v>3.6363365624992006</c:v>
                </c:pt>
                <c:pt idx="14868">
                  <c:v>3.6367246875007995</c:v>
                </c:pt>
                <c:pt idx="14869">
                  <c:v>3.6370612499999999</c:v>
                </c:pt>
                <c:pt idx="14870">
                  <c:v>3.6373828124992005</c:v>
                </c:pt>
                <c:pt idx="14871">
                  <c:v>3.6376609375007996</c:v>
                </c:pt>
                <c:pt idx="14872">
                  <c:v>3.6379034375007997</c:v>
                </c:pt>
                <c:pt idx="14873">
                  <c:v>3.6375768750016007</c:v>
                </c:pt>
                <c:pt idx="14874">
                  <c:v>3.6372028124992006</c:v>
                </c:pt>
                <c:pt idx="14875">
                  <c:v>3.6370231250016007</c:v>
                </c:pt>
                <c:pt idx="14876">
                  <c:v>3.6367503124992004</c:v>
                </c:pt>
                <c:pt idx="14877">
                  <c:v>3.6364925000000001</c:v>
                </c:pt>
                <c:pt idx="14878">
                  <c:v>3.6361343750016006</c:v>
                </c:pt>
                <c:pt idx="14879">
                  <c:v>3.6357368750016006</c:v>
                </c:pt>
                <c:pt idx="14880">
                  <c:v>3.6354140624992004</c:v>
                </c:pt>
                <c:pt idx="14881">
                  <c:v>3.6355046875007995</c:v>
                </c:pt>
                <c:pt idx="14882">
                  <c:v>3.6358581250016004</c:v>
                </c:pt>
                <c:pt idx="14883">
                  <c:v>3.6361909375007997</c:v>
                </c:pt>
                <c:pt idx="14884">
                  <c:v>3.6365218750016006</c:v>
                </c:pt>
                <c:pt idx="14885">
                  <c:v>3.6368800000000001</c:v>
                </c:pt>
                <c:pt idx="14886">
                  <c:v>3.6372821875007997</c:v>
                </c:pt>
                <c:pt idx="14887">
                  <c:v>3.6376537500000001</c:v>
                </c:pt>
                <c:pt idx="14888">
                  <c:v>3.6380103124992007</c:v>
                </c:pt>
                <c:pt idx="14889">
                  <c:v>3.6383434375007995</c:v>
                </c:pt>
                <c:pt idx="14890">
                  <c:v>3.6386818750016006</c:v>
                </c:pt>
                <c:pt idx="14891">
                  <c:v>3.6391231250016007</c:v>
                </c:pt>
                <c:pt idx="14892">
                  <c:v>3.6386656250016007</c:v>
                </c:pt>
                <c:pt idx="14893">
                  <c:v>3.6383190624992006</c:v>
                </c:pt>
                <c:pt idx="14894">
                  <c:v>3.6379306250016006</c:v>
                </c:pt>
                <c:pt idx="14895">
                  <c:v>3.6375346875007994</c:v>
                </c:pt>
                <c:pt idx="14896">
                  <c:v>3.6372031250016006</c:v>
                </c:pt>
                <c:pt idx="14897">
                  <c:v>3.6368378124992007</c:v>
                </c:pt>
                <c:pt idx="14898">
                  <c:v>3.6365287500000001</c:v>
                </c:pt>
                <c:pt idx="14899">
                  <c:v>3.6364831250016008</c:v>
                </c:pt>
                <c:pt idx="14900">
                  <c:v>3.6361006250016006</c:v>
                </c:pt>
                <c:pt idx="14901">
                  <c:v>3.6357409375007994</c:v>
                </c:pt>
                <c:pt idx="14902">
                  <c:v>3.6353940624992007</c:v>
                </c:pt>
                <c:pt idx="14903">
                  <c:v>3.6350609375007994</c:v>
                </c:pt>
                <c:pt idx="14904">
                  <c:v>3.6354243750016004</c:v>
                </c:pt>
                <c:pt idx="14905">
                  <c:v>3.6357746875007995</c:v>
                </c:pt>
                <c:pt idx="14906">
                  <c:v>3.6361824999999999</c:v>
                </c:pt>
                <c:pt idx="14907">
                  <c:v>3.6365474999999998</c:v>
                </c:pt>
                <c:pt idx="14908">
                  <c:v>3.6368768750016005</c:v>
                </c:pt>
                <c:pt idx="14909">
                  <c:v>3.6366974999999999</c:v>
                </c:pt>
                <c:pt idx="14910">
                  <c:v>3.6368646875007995</c:v>
                </c:pt>
                <c:pt idx="14911">
                  <c:v>3.6365153124992005</c:v>
                </c:pt>
                <c:pt idx="14912">
                  <c:v>3.6361065624992004</c:v>
                </c:pt>
                <c:pt idx="14913">
                  <c:v>3.6364512499999999</c:v>
                </c:pt>
                <c:pt idx="14914">
                  <c:v>3.6367940624992006</c:v>
                </c:pt>
                <c:pt idx="14915">
                  <c:v>3.6371456250016005</c:v>
                </c:pt>
                <c:pt idx="14916">
                  <c:v>3.6374721875007996</c:v>
                </c:pt>
                <c:pt idx="14917">
                  <c:v>3.6378153124992005</c:v>
                </c:pt>
                <c:pt idx="14918">
                  <c:v>3.6382253124992006</c:v>
                </c:pt>
                <c:pt idx="14919">
                  <c:v>3.6386462499999999</c:v>
                </c:pt>
                <c:pt idx="14920">
                  <c:v>3.6391396875007995</c:v>
                </c:pt>
                <c:pt idx="14921">
                  <c:v>3.6395059375007994</c:v>
                </c:pt>
                <c:pt idx="14922">
                  <c:v>3.6398968750016008</c:v>
                </c:pt>
                <c:pt idx="14923">
                  <c:v>3.6403290624992004</c:v>
                </c:pt>
                <c:pt idx="14924">
                  <c:v>3.6406628124992007</c:v>
                </c:pt>
                <c:pt idx="14925">
                  <c:v>3.6410318750016004</c:v>
                </c:pt>
                <c:pt idx="14926">
                  <c:v>3.6414178124992005</c:v>
                </c:pt>
                <c:pt idx="14927">
                  <c:v>3.6410781250016004</c:v>
                </c:pt>
                <c:pt idx="14928">
                  <c:v>3.6405693750016006</c:v>
                </c:pt>
                <c:pt idx="14929">
                  <c:v>3.6402193750016005</c:v>
                </c:pt>
                <c:pt idx="14930">
                  <c:v>3.6397468750016007</c:v>
                </c:pt>
                <c:pt idx="14931">
                  <c:v>3.6393328124992004</c:v>
                </c:pt>
                <c:pt idx="14932">
                  <c:v>3.6387615624992007</c:v>
                </c:pt>
                <c:pt idx="14933">
                  <c:v>3.6382159375007994</c:v>
                </c:pt>
                <c:pt idx="14934">
                  <c:v>3.6377203124992006</c:v>
                </c:pt>
                <c:pt idx="14935">
                  <c:v>3.6371878124992003</c:v>
                </c:pt>
                <c:pt idx="14936">
                  <c:v>3.6366859375007996</c:v>
                </c:pt>
                <c:pt idx="14937">
                  <c:v>3.6361709375007996</c:v>
                </c:pt>
                <c:pt idx="14938">
                  <c:v>3.6357218750016007</c:v>
                </c:pt>
                <c:pt idx="14939">
                  <c:v>3.6352978124992004</c:v>
                </c:pt>
                <c:pt idx="14940">
                  <c:v>3.6349246875007997</c:v>
                </c:pt>
                <c:pt idx="14941">
                  <c:v>3.6343537499999998</c:v>
                </c:pt>
                <c:pt idx="14942">
                  <c:v>3.6339253124992004</c:v>
                </c:pt>
                <c:pt idx="14943">
                  <c:v>3.6334662500000001</c:v>
                </c:pt>
                <c:pt idx="14944">
                  <c:v>3.6330415624992005</c:v>
                </c:pt>
                <c:pt idx="14945">
                  <c:v>3.63263625</c:v>
                </c:pt>
                <c:pt idx="14946">
                  <c:v>3.6321868750016004</c:v>
                </c:pt>
                <c:pt idx="14947">
                  <c:v>3.6316225000000002</c:v>
                </c:pt>
                <c:pt idx="14948">
                  <c:v>3.6312106250016005</c:v>
                </c:pt>
                <c:pt idx="14949">
                  <c:v>3.6308746875007993</c:v>
                </c:pt>
                <c:pt idx="14950">
                  <c:v>3.6304709375007995</c:v>
                </c:pt>
                <c:pt idx="14951">
                  <c:v>3.6301193750016005</c:v>
                </c:pt>
                <c:pt idx="14952">
                  <c:v>3.6300406250016004</c:v>
                </c:pt>
                <c:pt idx="14953">
                  <c:v>3.6303687500000001</c:v>
                </c:pt>
                <c:pt idx="14954">
                  <c:v>3.6307859375007996</c:v>
                </c:pt>
                <c:pt idx="14955">
                  <c:v>3.6311734375007996</c:v>
                </c:pt>
                <c:pt idx="14956">
                  <c:v>3.6316462500000002</c:v>
                </c:pt>
                <c:pt idx="14957">
                  <c:v>3.63205</c:v>
                </c:pt>
                <c:pt idx="14958">
                  <c:v>3.6324315624992005</c:v>
                </c:pt>
                <c:pt idx="14959">
                  <c:v>3.6327678124992007</c:v>
                </c:pt>
                <c:pt idx="14960">
                  <c:v>3.6330965624992007</c:v>
                </c:pt>
                <c:pt idx="14961">
                  <c:v>3.6332928124992003</c:v>
                </c:pt>
                <c:pt idx="14962">
                  <c:v>3.6332431250016004</c:v>
                </c:pt>
                <c:pt idx="14963">
                  <c:v>3.6333153124992004</c:v>
                </c:pt>
                <c:pt idx="14964">
                  <c:v>3.6336656250016004</c:v>
                </c:pt>
                <c:pt idx="14965">
                  <c:v>3.6340531250016004</c:v>
                </c:pt>
                <c:pt idx="14966">
                  <c:v>3.6343893750016005</c:v>
                </c:pt>
                <c:pt idx="14967">
                  <c:v>3.6347959375007997</c:v>
                </c:pt>
                <c:pt idx="14968">
                  <c:v>3.6352046875007993</c:v>
                </c:pt>
                <c:pt idx="14969">
                  <c:v>3.6355740624992006</c:v>
                </c:pt>
                <c:pt idx="14970">
                  <c:v>3.6358946875007994</c:v>
                </c:pt>
                <c:pt idx="14971">
                  <c:v>3.6355290624992005</c:v>
                </c:pt>
                <c:pt idx="14972">
                  <c:v>3.6350349999999998</c:v>
                </c:pt>
                <c:pt idx="14973">
                  <c:v>3.6345171875007996</c:v>
                </c:pt>
                <c:pt idx="14974">
                  <c:v>3.6341825000000001</c:v>
                </c:pt>
                <c:pt idx="14975">
                  <c:v>3.6336249999999999</c:v>
                </c:pt>
                <c:pt idx="14976">
                  <c:v>3.6330853124992006</c:v>
                </c:pt>
                <c:pt idx="14977">
                  <c:v>3.6327390624992004</c:v>
                </c:pt>
                <c:pt idx="14978">
                  <c:v>3.6325915624992007</c:v>
                </c:pt>
                <c:pt idx="14979">
                  <c:v>3.6321278124992005</c:v>
                </c:pt>
                <c:pt idx="14980">
                  <c:v>3.6317568750016007</c:v>
                </c:pt>
                <c:pt idx="14981">
                  <c:v>3.6313974999999998</c:v>
                </c:pt>
                <c:pt idx="14982">
                  <c:v>3.6309465624992003</c:v>
                </c:pt>
                <c:pt idx="14983">
                  <c:v>3.6305903124992005</c:v>
                </c:pt>
                <c:pt idx="14984">
                  <c:v>3.6303678124992005</c:v>
                </c:pt>
                <c:pt idx="14985">
                  <c:v>3.63075875</c:v>
                </c:pt>
                <c:pt idx="14986">
                  <c:v>3.6310818750016005</c:v>
                </c:pt>
                <c:pt idx="14987">
                  <c:v>3.6314565624992006</c:v>
                </c:pt>
                <c:pt idx="14988">
                  <c:v>3.6318696875007994</c:v>
                </c:pt>
                <c:pt idx="14989">
                  <c:v>3.6322637499999999</c:v>
                </c:pt>
                <c:pt idx="14990">
                  <c:v>3.6325956250016005</c:v>
                </c:pt>
                <c:pt idx="14991">
                  <c:v>3.6329306250016007</c:v>
                </c:pt>
                <c:pt idx="14992">
                  <c:v>3.6332909375007993</c:v>
                </c:pt>
                <c:pt idx="14993">
                  <c:v>3.6336215624992003</c:v>
                </c:pt>
                <c:pt idx="14994">
                  <c:v>3.6339584375007994</c:v>
                </c:pt>
                <c:pt idx="14995">
                  <c:v>3.6342881250016004</c:v>
                </c:pt>
                <c:pt idx="14996">
                  <c:v>3.6346121875007995</c:v>
                </c:pt>
                <c:pt idx="14997">
                  <c:v>3.6349703124992003</c:v>
                </c:pt>
                <c:pt idx="14998">
                  <c:v>3.6346484375007995</c:v>
                </c:pt>
                <c:pt idx="14999">
                  <c:v>3.6341784375007995</c:v>
                </c:pt>
                <c:pt idx="15000">
                  <c:v>3.6335128124992004</c:v>
                </c:pt>
                <c:pt idx="15001">
                  <c:v>3.6331656250016007</c:v>
                </c:pt>
                <c:pt idx="15002">
                  <c:v>3.6323799999999999</c:v>
                </c:pt>
                <c:pt idx="15003">
                  <c:v>3.6319809375007996</c:v>
                </c:pt>
                <c:pt idx="15004">
                  <c:v>3.6315718750016006</c:v>
                </c:pt>
                <c:pt idx="15005">
                  <c:v>3.6311815624992003</c:v>
                </c:pt>
                <c:pt idx="15006">
                  <c:v>3.6307987499999999</c:v>
                </c:pt>
                <c:pt idx="15007">
                  <c:v>3.6304071875007997</c:v>
                </c:pt>
                <c:pt idx="15008">
                  <c:v>3.6298681250016007</c:v>
                </c:pt>
                <c:pt idx="15009">
                  <c:v>3.6293509375007993</c:v>
                </c:pt>
                <c:pt idx="15010">
                  <c:v>3.6289843750016004</c:v>
                </c:pt>
                <c:pt idx="15011">
                  <c:v>3.6290246875007997</c:v>
                </c:pt>
                <c:pt idx="15012">
                  <c:v>3.6292256250016006</c:v>
                </c:pt>
                <c:pt idx="15013">
                  <c:v>3.6294778124992004</c:v>
                </c:pt>
                <c:pt idx="15014">
                  <c:v>3.6298318750016008</c:v>
                </c:pt>
                <c:pt idx="15015">
                  <c:v>3.6301746875007996</c:v>
                </c:pt>
                <c:pt idx="15016">
                  <c:v>3.6305578124992004</c:v>
                </c:pt>
                <c:pt idx="15017">
                  <c:v>3.6309409375007995</c:v>
                </c:pt>
                <c:pt idx="15018">
                  <c:v>3.6312959375007994</c:v>
                </c:pt>
                <c:pt idx="15019">
                  <c:v>3.6317503124992006</c:v>
                </c:pt>
                <c:pt idx="15020">
                  <c:v>3.6317765624992004</c:v>
                </c:pt>
                <c:pt idx="15021">
                  <c:v>3.6315384375007995</c:v>
                </c:pt>
                <c:pt idx="15022">
                  <c:v>3.6318359375007994</c:v>
                </c:pt>
                <c:pt idx="15023">
                  <c:v>3.6314843750016004</c:v>
                </c:pt>
                <c:pt idx="15024">
                  <c:v>3.63115875</c:v>
                </c:pt>
                <c:pt idx="15025">
                  <c:v>3.6310243750016005</c:v>
                </c:pt>
                <c:pt idx="15026">
                  <c:v>3.6309643750016005</c:v>
                </c:pt>
                <c:pt idx="15027">
                  <c:v>3.6306515624992004</c:v>
                </c:pt>
                <c:pt idx="15028">
                  <c:v>3.6305253124992003</c:v>
                </c:pt>
                <c:pt idx="15029">
                  <c:v>3.6309</c:v>
                </c:pt>
                <c:pt idx="15030">
                  <c:v>3.6311325000000001</c:v>
                </c:pt>
                <c:pt idx="15031">
                  <c:v>3.6310440624992006</c:v>
                </c:pt>
                <c:pt idx="15032">
                  <c:v>3.6313787500000001</c:v>
                </c:pt>
                <c:pt idx="15033">
                  <c:v>3.6317131250016006</c:v>
                </c:pt>
                <c:pt idx="15034">
                  <c:v>3.6319368750016006</c:v>
                </c:pt>
                <c:pt idx="15035">
                  <c:v>3.6322465624992004</c:v>
                </c:pt>
                <c:pt idx="15036">
                  <c:v>3.6326721875007997</c:v>
                </c:pt>
                <c:pt idx="15037">
                  <c:v>3.6330021875007996</c:v>
                </c:pt>
                <c:pt idx="15038">
                  <c:v>3.6326387499999999</c:v>
                </c:pt>
                <c:pt idx="15039">
                  <c:v>3.6327628124992004</c:v>
                </c:pt>
                <c:pt idx="15040">
                  <c:v>3.6331224999999998</c:v>
                </c:pt>
                <c:pt idx="15041">
                  <c:v>3.6335090624992006</c:v>
                </c:pt>
                <c:pt idx="15042">
                  <c:v>3.6335996875007996</c:v>
                </c:pt>
                <c:pt idx="15043">
                  <c:v>3.6332262499999999</c:v>
                </c:pt>
                <c:pt idx="15044">
                  <c:v>3.6329018750016004</c:v>
                </c:pt>
                <c:pt idx="15045">
                  <c:v>3.6325793750016007</c:v>
                </c:pt>
                <c:pt idx="15046">
                  <c:v>3.6321099999999999</c:v>
                </c:pt>
                <c:pt idx="15047">
                  <c:v>3.6317206250016008</c:v>
                </c:pt>
                <c:pt idx="15048">
                  <c:v>3.6312640624992003</c:v>
                </c:pt>
                <c:pt idx="15049">
                  <c:v>3.6308162500000001</c:v>
                </c:pt>
                <c:pt idx="15050">
                  <c:v>3.6304890624992003</c:v>
                </c:pt>
                <c:pt idx="15051">
                  <c:v>3.6301581250016004</c:v>
                </c:pt>
                <c:pt idx="15052">
                  <c:v>3.6298137499999998</c:v>
                </c:pt>
                <c:pt idx="15053">
                  <c:v>3.6294143750016006</c:v>
                </c:pt>
                <c:pt idx="15054">
                  <c:v>3.6290450000000001</c:v>
                </c:pt>
                <c:pt idx="15055">
                  <c:v>3.6287043750016004</c:v>
                </c:pt>
                <c:pt idx="15056">
                  <c:v>3.6284375</c:v>
                </c:pt>
                <c:pt idx="15057">
                  <c:v>3.6280887499999999</c:v>
                </c:pt>
                <c:pt idx="15058">
                  <c:v>3.6281709375007996</c:v>
                </c:pt>
                <c:pt idx="15059">
                  <c:v>3.6281131250016005</c:v>
                </c:pt>
                <c:pt idx="15060">
                  <c:v>3.6277884375007994</c:v>
                </c:pt>
                <c:pt idx="15061">
                  <c:v>3.6274371875007994</c:v>
                </c:pt>
                <c:pt idx="15062">
                  <c:v>3.6271131250016007</c:v>
                </c:pt>
                <c:pt idx="15063">
                  <c:v>3.6267762499999998</c:v>
                </c:pt>
                <c:pt idx="15064">
                  <c:v>3.6271071875007994</c:v>
                </c:pt>
                <c:pt idx="15065">
                  <c:v>3.6274768750016007</c:v>
                </c:pt>
                <c:pt idx="15066">
                  <c:v>3.6271940624992003</c:v>
                </c:pt>
                <c:pt idx="15067">
                  <c:v>3.6272931250016005</c:v>
                </c:pt>
                <c:pt idx="15068">
                  <c:v>3.6276365624992004</c:v>
                </c:pt>
                <c:pt idx="15069">
                  <c:v>3.6280403124992007</c:v>
                </c:pt>
                <c:pt idx="15070">
                  <c:v>3.6284187499999998</c:v>
                </c:pt>
                <c:pt idx="15071">
                  <c:v>3.6288315624992005</c:v>
                </c:pt>
                <c:pt idx="15072">
                  <c:v>3.6292300000000002</c:v>
                </c:pt>
                <c:pt idx="15073">
                  <c:v>3.6296278124992005</c:v>
                </c:pt>
                <c:pt idx="15074">
                  <c:v>3.6300678124992003</c:v>
                </c:pt>
                <c:pt idx="15075">
                  <c:v>3.63043125</c:v>
                </c:pt>
                <c:pt idx="15076">
                  <c:v>3.6307878124992006</c:v>
                </c:pt>
                <c:pt idx="15077">
                  <c:v>3.6311353124992003</c:v>
                </c:pt>
                <c:pt idx="15078">
                  <c:v>3.6309031250016006</c:v>
                </c:pt>
                <c:pt idx="15079">
                  <c:v>3.6305753124992006</c:v>
                </c:pt>
                <c:pt idx="15080">
                  <c:v>3.6302221875007996</c:v>
                </c:pt>
                <c:pt idx="15081">
                  <c:v>3.6297484375007993</c:v>
                </c:pt>
                <c:pt idx="15082">
                  <c:v>3.6292875000000002</c:v>
                </c:pt>
                <c:pt idx="15083">
                  <c:v>3.6288078124992005</c:v>
                </c:pt>
                <c:pt idx="15084">
                  <c:v>3.6283878124992004</c:v>
                </c:pt>
                <c:pt idx="15085">
                  <c:v>3.6280068750016006</c:v>
                </c:pt>
                <c:pt idx="15086">
                  <c:v>3.6280109375007994</c:v>
                </c:pt>
                <c:pt idx="15087">
                  <c:v>3.6283459375007996</c:v>
                </c:pt>
                <c:pt idx="15088">
                  <c:v>3.6286706250016008</c:v>
                </c:pt>
                <c:pt idx="15089">
                  <c:v>3.6290584375007997</c:v>
                </c:pt>
                <c:pt idx="15090">
                  <c:v>3.6294675000000001</c:v>
                </c:pt>
                <c:pt idx="15091">
                  <c:v>3.6294856250016005</c:v>
                </c:pt>
                <c:pt idx="15092">
                  <c:v>3.6296731250016006</c:v>
                </c:pt>
                <c:pt idx="15093">
                  <c:v>3.6292968750016006</c:v>
                </c:pt>
                <c:pt idx="15094">
                  <c:v>3.6288859375007996</c:v>
                </c:pt>
                <c:pt idx="15095">
                  <c:v>3.6285656250016007</c:v>
                </c:pt>
                <c:pt idx="15096">
                  <c:v>3.6284684375007994</c:v>
                </c:pt>
                <c:pt idx="15097">
                  <c:v>3.6284468750016008</c:v>
                </c:pt>
                <c:pt idx="15098">
                  <c:v>3.6287828124992005</c:v>
                </c:pt>
                <c:pt idx="15099">
                  <c:v>3.6292365624992007</c:v>
                </c:pt>
                <c:pt idx="15100">
                  <c:v>3.6291821875007995</c:v>
                </c:pt>
                <c:pt idx="15101">
                  <c:v>3.6289265624992004</c:v>
                </c:pt>
                <c:pt idx="15102">
                  <c:v>3.6290796875007993</c:v>
                </c:pt>
                <c:pt idx="15103">
                  <c:v>3.629445</c:v>
                </c:pt>
                <c:pt idx="15104">
                  <c:v>3.6298175000000001</c:v>
                </c:pt>
                <c:pt idx="15105">
                  <c:v>3.6295475000000001</c:v>
                </c:pt>
                <c:pt idx="15106">
                  <c:v>3.6291493750016004</c:v>
                </c:pt>
                <c:pt idx="15107">
                  <c:v>3.6286978124992006</c:v>
                </c:pt>
                <c:pt idx="15108">
                  <c:v>3.6283012499999998</c:v>
                </c:pt>
                <c:pt idx="15109">
                  <c:v>3.6279346875007996</c:v>
                </c:pt>
                <c:pt idx="15110">
                  <c:v>3.6276221875007995</c:v>
                </c:pt>
                <c:pt idx="15111">
                  <c:v>3.6272821875007994</c:v>
                </c:pt>
                <c:pt idx="15112">
                  <c:v>3.6271565624992004</c:v>
                </c:pt>
                <c:pt idx="15113">
                  <c:v>3.6273396875007995</c:v>
                </c:pt>
                <c:pt idx="15114">
                  <c:v>3.6271743750016006</c:v>
                </c:pt>
                <c:pt idx="15115">
                  <c:v>3.6268425</c:v>
                </c:pt>
                <c:pt idx="15116">
                  <c:v>3.6264093750016007</c:v>
                </c:pt>
                <c:pt idx="15117">
                  <c:v>3.62603125</c:v>
                </c:pt>
                <c:pt idx="15118">
                  <c:v>3.6257796875007995</c:v>
                </c:pt>
                <c:pt idx="15119">
                  <c:v>3.6254015624992006</c:v>
                </c:pt>
                <c:pt idx="15120">
                  <c:v>3.6250749999999998</c:v>
                </c:pt>
                <c:pt idx="15121">
                  <c:v>3.6254228124992003</c:v>
                </c:pt>
                <c:pt idx="15122">
                  <c:v>3.6257618750016007</c:v>
                </c:pt>
                <c:pt idx="15123">
                  <c:v>3.6260956250016005</c:v>
                </c:pt>
                <c:pt idx="15124">
                  <c:v>3.62646625</c:v>
                </c:pt>
                <c:pt idx="15125">
                  <c:v>3.6268303124992003</c:v>
                </c:pt>
                <c:pt idx="15126">
                  <c:v>3.6272381250016004</c:v>
                </c:pt>
                <c:pt idx="15127">
                  <c:v>3.6275659375007994</c:v>
                </c:pt>
                <c:pt idx="15128">
                  <c:v>3.62788625</c:v>
                </c:pt>
                <c:pt idx="15129">
                  <c:v>3.6274825000000002</c:v>
                </c:pt>
                <c:pt idx="15130">
                  <c:v>3.6275478124992007</c:v>
                </c:pt>
                <c:pt idx="15131">
                  <c:v>3.6279056250016004</c:v>
                </c:pt>
                <c:pt idx="15132">
                  <c:v>3.6272718750016004</c:v>
                </c:pt>
                <c:pt idx="15133">
                  <c:v>3.6268390624992004</c:v>
                </c:pt>
                <c:pt idx="15134">
                  <c:v>3.6263071875007995</c:v>
                </c:pt>
                <c:pt idx="15135">
                  <c:v>3.6257487500000001</c:v>
                </c:pt>
                <c:pt idx="15136">
                  <c:v>3.6251196875007996</c:v>
                </c:pt>
                <c:pt idx="15137">
                  <c:v>3.6244587500000001</c:v>
                </c:pt>
                <c:pt idx="15138">
                  <c:v>3.6237862500000002</c:v>
                </c:pt>
                <c:pt idx="15139">
                  <c:v>3.6229090624992004</c:v>
                </c:pt>
                <c:pt idx="15140">
                  <c:v>3.6221531250016006</c:v>
                </c:pt>
                <c:pt idx="15141">
                  <c:v>3.6214846875007995</c:v>
                </c:pt>
                <c:pt idx="15142">
                  <c:v>3.6208387499999999</c:v>
                </c:pt>
                <c:pt idx="15143">
                  <c:v>3.62026125</c:v>
                </c:pt>
                <c:pt idx="15144">
                  <c:v>3.6196774999999999</c:v>
                </c:pt>
                <c:pt idx="15145">
                  <c:v>3.6191531250016005</c:v>
                </c:pt>
                <c:pt idx="15146">
                  <c:v>3.6186112499999998</c:v>
                </c:pt>
                <c:pt idx="15147">
                  <c:v>3.6181406250016006</c:v>
                </c:pt>
                <c:pt idx="15148">
                  <c:v>3.6176346875007996</c:v>
                </c:pt>
                <c:pt idx="15149">
                  <c:v>3.61719875</c:v>
                </c:pt>
                <c:pt idx="15150">
                  <c:v>3.6167871875007993</c:v>
                </c:pt>
                <c:pt idx="15151">
                  <c:v>3.6163796875007996</c:v>
                </c:pt>
                <c:pt idx="15152">
                  <c:v>3.6157365624992006</c:v>
                </c:pt>
                <c:pt idx="15153">
                  <c:v>3.6151249999999999</c:v>
                </c:pt>
                <c:pt idx="15154">
                  <c:v>3.6146128124992005</c:v>
                </c:pt>
                <c:pt idx="15155">
                  <c:v>3.6141606250016007</c:v>
                </c:pt>
                <c:pt idx="15156">
                  <c:v>3.6136487499999999</c:v>
                </c:pt>
                <c:pt idx="15157">
                  <c:v>3.6132187500000001</c:v>
                </c:pt>
                <c:pt idx="15158">
                  <c:v>3.6129468750016005</c:v>
                </c:pt>
                <c:pt idx="15159">
                  <c:v>3.6131903124992006</c:v>
                </c:pt>
                <c:pt idx="15160">
                  <c:v>3.6135131250016004</c:v>
                </c:pt>
                <c:pt idx="15161">
                  <c:v>3.6139381250016007</c:v>
                </c:pt>
                <c:pt idx="15162">
                  <c:v>3.61435</c:v>
                </c:pt>
                <c:pt idx="15163">
                  <c:v>3.6146881250016007</c:v>
                </c:pt>
                <c:pt idx="15164">
                  <c:v>3.6150171875007997</c:v>
                </c:pt>
                <c:pt idx="15165">
                  <c:v>3.6153650000000002</c:v>
                </c:pt>
                <c:pt idx="15166">
                  <c:v>3.6157293750016004</c:v>
                </c:pt>
                <c:pt idx="15167">
                  <c:v>3.6160553124992005</c:v>
                </c:pt>
                <c:pt idx="15168">
                  <c:v>3.6165293750016008</c:v>
                </c:pt>
                <c:pt idx="15169">
                  <c:v>3.6169618750016004</c:v>
                </c:pt>
                <c:pt idx="15170">
                  <c:v>3.6172828124992007</c:v>
                </c:pt>
                <c:pt idx="15171">
                  <c:v>3.6176193750016008</c:v>
                </c:pt>
                <c:pt idx="15172">
                  <c:v>3.6180050000000001</c:v>
                </c:pt>
                <c:pt idx="15173">
                  <c:v>3.6184493750016005</c:v>
                </c:pt>
                <c:pt idx="15174">
                  <c:v>3.6188256250016004</c:v>
                </c:pt>
                <c:pt idx="15175">
                  <c:v>3.6191915624992004</c:v>
                </c:pt>
                <c:pt idx="15176">
                  <c:v>3.6195225</c:v>
                </c:pt>
                <c:pt idx="15177">
                  <c:v>3.6191706250016007</c:v>
                </c:pt>
                <c:pt idx="15178">
                  <c:v>3.6188365624992005</c:v>
                </c:pt>
                <c:pt idx="15179">
                  <c:v>3.6183596875007993</c:v>
                </c:pt>
                <c:pt idx="15180">
                  <c:v>3.6179881250016006</c:v>
                </c:pt>
                <c:pt idx="15181">
                  <c:v>3.6180259375007995</c:v>
                </c:pt>
                <c:pt idx="15182">
                  <c:v>3.6175596875007994</c:v>
                </c:pt>
                <c:pt idx="15183">
                  <c:v>3.6171021875007994</c:v>
                </c:pt>
                <c:pt idx="15184">
                  <c:v>3.6165331250016006</c:v>
                </c:pt>
                <c:pt idx="15185">
                  <c:v>3.6158940624992004</c:v>
                </c:pt>
                <c:pt idx="15186">
                  <c:v>3.6154481250016004</c:v>
                </c:pt>
                <c:pt idx="15187">
                  <c:v>3.6149668750016004</c:v>
                </c:pt>
                <c:pt idx="15188">
                  <c:v>3.6146349999999998</c:v>
                </c:pt>
                <c:pt idx="15189">
                  <c:v>3.6146468750016005</c:v>
                </c:pt>
                <c:pt idx="15190">
                  <c:v>3.6150984375007993</c:v>
                </c:pt>
                <c:pt idx="15191">
                  <c:v>3.6155287500000002</c:v>
                </c:pt>
                <c:pt idx="15192">
                  <c:v>3.6158721875007993</c:v>
                </c:pt>
                <c:pt idx="15193">
                  <c:v>3.6163290624992004</c:v>
                </c:pt>
                <c:pt idx="15194">
                  <c:v>3.6166784375007994</c:v>
                </c:pt>
                <c:pt idx="15195">
                  <c:v>3.6170368750016006</c:v>
                </c:pt>
                <c:pt idx="15196">
                  <c:v>3.6173853124992004</c:v>
                </c:pt>
                <c:pt idx="15197">
                  <c:v>3.6176425000000001</c:v>
                </c:pt>
                <c:pt idx="15198">
                  <c:v>3.6172575</c:v>
                </c:pt>
                <c:pt idx="15199">
                  <c:v>3.6167278124992004</c:v>
                </c:pt>
                <c:pt idx="15200">
                  <c:v>3.6162778124992006</c:v>
                </c:pt>
                <c:pt idx="15201">
                  <c:v>3.61593125</c:v>
                </c:pt>
                <c:pt idx="15202">
                  <c:v>3.6155984375007995</c:v>
                </c:pt>
                <c:pt idx="15203">
                  <c:v>3.6152693750016005</c:v>
                </c:pt>
                <c:pt idx="15204">
                  <c:v>3.6156799999999998</c:v>
                </c:pt>
                <c:pt idx="15205">
                  <c:v>3.6161081250016007</c:v>
                </c:pt>
                <c:pt idx="15206">
                  <c:v>3.6164334375007994</c:v>
                </c:pt>
                <c:pt idx="15207">
                  <c:v>3.6168521875007995</c:v>
                </c:pt>
                <c:pt idx="15208">
                  <c:v>3.6172353124992007</c:v>
                </c:pt>
                <c:pt idx="15209">
                  <c:v>3.6176587499999999</c:v>
                </c:pt>
                <c:pt idx="15210">
                  <c:v>3.6180581250016006</c:v>
                </c:pt>
                <c:pt idx="15211">
                  <c:v>3.6185031250016007</c:v>
                </c:pt>
                <c:pt idx="15212">
                  <c:v>3.6189499999999999</c:v>
                </c:pt>
                <c:pt idx="15213">
                  <c:v>3.6193971875007995</c:v>
                </c:pt>
                <c:pt idx="15214">
                  <c:v>3.6197771875007994</c:v>
                </c:pt>
                <c:pt idx="15215">
                  <c:v>3.6199318750016007</c:v>
                </c:pt>
                <c:pt idx="15216">
                  <c:v>3.6195612499999998</c:v>
                </c:pt>
                <c:pt idx="15217">
                  <c:v>3.6191512499999998</c:v>
                </c:pt>
                <c:pt idx="15218">
                  <c:v>3.6187231250016008</c:v>
                </c:pt>
                <c:pt idx="15219">
                  <c:v>3.6181971875007997</c:v>
                </c:pt>
                <c:pt idx="15220">
                  <c:v>3.6176365624992006</c:v>
                </c:pt>
                <c:pt idx="15221">
                  <c:v>3.6171515624992003</c:v>
                </c:pt>
                <c:pt idx="15222">
                  <c:v>3.6167296875007997</c:v>
                </c:pt>
                <c:pt idx="15223">
                  <c:v>3.6162690624992004</c:v>
                </c:pt>
                <c:pt idx="15224">
                  <c:v>3.6157643750016004</c:v>
                </c:pt>
                <c:pt idx="15225">
                  <c:v>3.6151243750016007</c:v>
                </c:pt>
                <c:pt idx="15226">
                  <c:v>3.6144581250016006</c:v>
                </c:pt>
                <c:pt idx="15227">
                  <c:v>3.6139418750016006</c:v>
                </c:pt>
                <c:pt idx="15228">
                  <c:v>3.6134940624992007</c:v>
                </c:pt>
                <c:pt idx="15229">
                  <c:v>3.6131653124992007</c:v>
                </c:pt>
                <c:pt idx="15230">
                  <c:v>3.6134012499999999</c:v>
                </c:pt>
                <c:pt idx="15231">
                  <c:v>3.6134262499999998</c:v>
                </c:pt>
                <c:pt idx="15232">
                  <c:v>3.6138818750016006</c:v>
                </c:pt>
                <c:pt idx="15233">
                  <c:v>3.6142837499999998</c:v>
                </c:pt>
                <c:pt idx="15234">
                  <c:v>3.6147209375007994</c:v>
                </c:pt>
                <c:pt idx="15235">
                  <c:v>3.6151153124992006</c:v>
                </c:pt>
                <c:pt idx="15236">
                  <c:v>3.6154846875007993</c:v>
                </c:pt>
                <c:pt idx="15237">
                  <c:v>3.61555625</c:v>
                </c:pt>
                <c:pt idx="15238">
                  <c:v>3.6156384375007997</c:v>
                </c:pt>
                <c:pt idx="15239">
                  <c:v>3.6159709375007996</c:v>
                </c:pt>
                <c:pt idx="15240">
                  <c:v>3.6163696875007996</c:v>
                </c:pt>
                <c:pt idx="15241">
                  <c:v>3.6164203124992005</c:v>
                </c:pt>
                <c:pt idx="15242">
                  <c:v>3.6160934375007994</c:v>
                </c:pt>
                <c:pt idx="15243">
                  <c:v>3.6157715624992006</c:v>
                </c:pt>
                <c:pt idx="15244">
                  <c:v>3.6153278124992005</c:v>
                </c:pt>
                <c:pt idx="15245">
                  <c:v>3.6149456250016008</c:v>
                </c:pt>
                <c:pt idx="15246">
                  <c:v>3.6145884375007995</c:v>
                </c:pt>
                <c:pt idx="15247">
                  <c:v>3.6142612500000002</c:v>
                </c:pt>
                <c:pt idx="15248">
                  <c:v>3.61393875</c:v>
                </c:pt>
                <c:pt idx="15249">
                  <c:v>3.6140646875007993</c:v>
                </c:pt>
                <c:pt idx="15250">
                  <c:v>3.6142978124992005</c:v>
                </c:pt>
                <c:pt idx="15251">
                  <c:v>3.61463</c:v>
                </c:pt>
                <c:pt idx="15252">
                  <c:v>3.6148093750016006</c:v>
                </c:pt>
                <c:pt idx="15253">
                  <c:v>3.6151834375007996</c:v>
                </c:pt>
                <c:pt idx="15254">
                  <c:v>3.6156028124992003</c:v>
                </c:pt>
                <c:pt idx="15255">
                  <c:v>3.6160259375007997</c:v>
                </c:pt>
                <c:pt idx="15256">
                  <c:v>3.6163653124992003</c:v>
                </c:pt>
                <c:pt idx="15257">
                  <c:v>3.6168203124992004</c:v>
                </c:pt>
                <c:pt idx="15258">
                  <c:v>3.6171828124992005</c:v>
                </c:pt>
                <c:pt idx="15259">
                  <c:v>3.6175131250016004</c:v>
                </c:pt>
                <c:pt idx="15260">
                  <c:v>3.6173940624992005</c:v>
                </c:pt>
                <c:pt idx="15261">
                  <c:v>3.6169668750016006</c:v>
                </c:pt>
                <c:pt idx="15262">
                  <c:v>3.6166162499999999</c:v>
                </c:pt>
                <c:pt idx="15263">
                  <c:v>3.6162853124992007</c:v>
                </c:pt>
                <c:pt idx="15264">
                  <c:v>3.6158353124992004</c:v>
                </c:pt>
                <c:pt idx="15265">
                  <c:v>3.6156959375007993</c:v>
                </c:pt>
                <c:pt idx="15266">
                  <c:v>3.6152587500000002</c:v>
                </c:pt>
                <c:pt idx="15267">
                  <c:v>3.6148621875007994</c:v>
                </c:pt>
                <c:pt idx="15268">
                  <c:v>3.6144978124992004</c:v>
                </c:pt>
                <c:pt idx="15269">
                  <c:v>3.6140287500000001</c:v>
                </c:pt>
                <c:pt idx="15270">
                  <c:v>3.6135971875007993</c:v>
                </c:pt>
                <c:pt idx="15271">
                  <c:v>3.6132368750016006</c:v>
                </c:pt>
                <c:pt idx="15272">
                  <c:v>3.6128956250016007</c:v>
                </c:pt>
                <c:pt idx="15273">
                  <c:v>3.6125349999999998</c:v>
                </c:pt>
                <c:pt idx="15274">
                  <c:v>3.6120521875007996</c:v>
                </c:pt>
                <c:pt idx="15275">
                  <c:v>3.6117296875007994</c:v>
                </c:pt>
                <c:pt idx="15276">
                  <c:v>3.6113196875007993</c:v>
                </c:pt>
                <c:pt idx="15277">
                  <c:v>3.6109075000000002</c:v>
                </c:pt>
                <c:pt idx="15278">
                  <c:v>3.6105396875007996</c:v>
                </c:pt>
                <c:pt idx="15279">
                  <c:v>3.6102025000000002</c:v>
                </c:pt>
                <c:pt idx="15280">
                  <c:v>3.6098300000000001</c:v>
                </c:pt>
                <c:pt idx="15281">
                  <c:v>3.6094949999999999</c:v>
                </c:pt>
                <c:pt idx="15282">
                  <c:v>3.6091000000000002</c:v>
                </c:pt>
                <c:pt idx="15283">
                  <c:v>3.6090056250016005</c:v>
                </c:pt>
                <c:pt idx="15284">
                  <c:v>3.6091496875007993</c:v>
                </c:pt>
                <c:pt idx="15285">
                  <c:v>3.6095021875007993</c:v>
                </c:pt>
                <c:pt idx="15286">
                  <c:v>3.6099140624992003</c:v>
                </c:pt>
                <c:pt idx="15287">
                  <c:v>3.6103200000000002</c:v>
                </c:pt>
                <c:pt idx="15288">
                  <c:v>3.6106881250016007</c:v>
                </c:pt>
                <c:pt idx="15289">
                  <c:v>3.6110653124992007</c:v>
                </c:pt>
                <c:pt idx="15290">
                  <c:v>3.6114456250016005</c:v>
                </c:pt>
                <c:pt idx="15291">
                  <c:v>3.6118140624992003</c:v>
                </c:pt>
                <c:pt idx="15292">
                  <c:v>3.6122103124992004</c:v>
                </c:pt>
                <c:pt idx="15293">
                  <c:v>3.6126390624992006</c:v>
                </c:pt>
                <c:pt idx="15294">
                  <c:v>3.6130440624992004</c:v>
                </c:pt>
                <c:pt idx="15295">
                  <c:v>3.6133684375007995</c:v>
                </c:pt>
                <c:pt idx="15296">
                  <c:v>3.6136893750016004</c:v>
                </c:pt>
                <c:pt idx="15297">
                  <c:v>3.6140796875007997</c:v>
                </c:pt>
                <c:pt idx="15298">
                  <c:v>3.6145624999999999</c:v>
                </c:pt>
                <c:pt idx="15299">
                  <c:v>3.6149834375007996</c:v>
                </c:pt>
                <c:pt idx="15300">
                  <c:v>3.6153403124992005</c:v>
                </c:pt>
                <c:pt idx="15301">
                  <c:v>3.6156706250016004</c:v>
                </c:pt>
                <c:pt idx="15302">
                  <c:v>3.6160203124992005</c:v>
                </c:pt>
                <c:pt idx="15303">
                  <c:v>3.6155518750016005</c:v>
                </c:pt>
                <c:pt idx="15304">
                  <c:v>3.6151006250016007</c:v>
                </c:pt>
                <c:pt idx="15305">
                  <c:v>3.6146050000000001</c:v>
                </c:pt>
                <c:pt idx="15306">
                  <c:v>3.6141434375007995</c:v>
                </c:pt>
                <c:pt idx="15307">
                  <c:v>3.6136431250016008</c:v>
                </c:pt>
                <c:pt idx="15308">
                  <c:v>3.6132393750016005</c:v>
                </c:pt>
                <c:pt idx="15309">
                  <c:v>3.6128034375007996</c:v>
                </c:pt>
                <c:pt idx="15310">
                  <c:v>3.6124346875007993</c:v>
                </c:pt>
                <c:pt idx="15311">
                  <c:v>3.6120940624992004</c:v>
                </c:pt>
                <c:pt idx="15312">
                  <c:v>3.6117709375007996</c:v>
                </c:pt>
                <c:pt idx="15313">
                  <c:v>3.6114071875007996</c:v>
                </c:pt>
                <c:pt idx="15314">
                  <c:v>3.6110350000000002</c:v>
                </c:pt>
                <c:pt idx="15315">
                  <c:v>3.6106068750016007</c:v>
                </c:pt>
                <c:pt idx="15316">
                  <c:v>3.6102343750016006</c:v>
                </c:pt>
                <c:pt idx="15317">
                  <c:v>3.6102534375007993</c:v>
                </c:pt>
                <c:pt idx="15318">
                  <c:v>3.6106087499999999</c:v>
                </c:pt>
                <c:pt idx="15319">
                  <c:v>3.6109503124992006</c:v>
                </c:pt>
                <c:pt idx="15320">
                  <c:v>3.61135625</c:v>
                </c:pt>
                <c:pt idx="15321">
                  <c:v>3.6116993750016007</c:v>
                </c:pt>
                <c:pt idx="15322">
                  <c:v>3.6120203124992005</c:v>
                </c:pt>
                <c:pt idx="15323">
                  <c:v>3.6123715624992006</c:v>
                </c:pt>
                <c:pt idx="15324">
                  <c:v>3.61266</c:v>
                </c:pt>
                <c:pt idx="15325">
                  <c:v>3.6123324999999999</c:v>
                </c:pt>
                <c:pt idx="15326">
                  <c:v>3.6119718750016006</c:v>
                </c:pt>
                <c:pt idx="15327">
                  <c:v>3.6115793750016008</c:v>
                </c:pt>
                <c:pt idx="15328">
                  <c:v>3.6115237499999999</c:v>
                </c:pt>
                <c:pt idx="15329">
                  <c:v>3.6111603124992007</c:v>
                </c:pt>
                <c:pt idx="15330">
                  <c:v>3.6113659375007994</c:v>
                </c:pt>
                <c:pt idx="15331">
                  <c:v>3.6117403124992005</c:v>
                </c:pt>
                <c:pt idx="15332">
                  <c:v>3.6120646875007996</c:v>
                </c:pt>
                <c:pt idx="15333">
                  <c:v>3.6124253124992003</c:v>
                </c:pt>
                <c:pt idx="15334">
                  <c:v>3.6127521875007993</c:v>
                </c:pt>
                <c:pt idx="15335">
                  <c:v>3.6131231250016005</c:v>
                </c:pt>
                <c:pt idx="15336">
                  <c:v>3.6134643750016004</c:v>
                </c:pt>
                <c:pt idx="15337">
                  <c:v>3.6137303124992006</c:v>
                </c:pt>
                <c:pt idx="15338">
                  <c:v>3.6139312499999998</c:v>
                </c:pt>
                <c:pt idx="15339">
                  <c:v>3.6140653124992004</c:v>
                </c:pt>
                <c:pt idx="15340">
                  <c:v>3.6137074999999999</c:v>
                </c:pt>
                <c:pt idx="15341">
                  <c:v>3.6132196875007994</c:v>
                </c:pt>
                <c:pt idx="15342">
                  <c:v>3.6128743750016006</c:v>
                </c:pt>
                <c:pt idx="15343">
                  <c:v>3.6124559375007994</c:v>
                </c:pt>
                <c:pt idx="15344">
                  <c:v>3.6121240624992006</c:v>
                </c:pt>
                <c:pt idx="15345">
                  <c:v>3.6117009375007996</c:v>
                </c:pt>
                <c:pt idx="15346">
                  <c:v>3.6113249999999999</c:v>
                </c:pt>
                <c:pt idx="15347">
                  <c:v>3.6109181250016005</c:v>
                </c:pt>
                <c:pt idx="15348">
                  <c:v>3.6105456250016004</c:v>
                </c:pt>
                <c:pt idx="15349">
                  <c:v>3.6108471875007995</c:v>
                </c:pt>
                <c:pt idx="15350">
                  <c:v>3.6111075000000001</c:v>
                </c:pt>
                <c:pt idx="15351">
                  <c:v>3.6108962500000001</c:v>
                </c:pt>
                <c:pt idx="15352">
                  <c:v>3.6105418750016005</c:v>
                </c:pt>
                <c:pt idx="15353">
                  <c:v>3.6102190624992003</c:v>
                </c:pt>
                <c:pt idx="15354">
                  <c:v>3.6101421875007995</c:v>
                </c:pt>
                <c:pt idx="15355">
                  <c:v>3.6100140624992005</c:v>
                </c:pt>
                <c:pt idx="15356">
                  <c:v>3.6095643750016007</c:v>
                </c:pt>
                <c:pt idx="15357">
                  <c:v>3.6091471875007994</c:v>
                </c:pt>
                <c:pt idx="15358">
                  <c:v>3.6089737500000001</c:v>
                </c:pt>
                <c:pt idx="15359">
                  <c:v>3.6092996875007994</c:v>
                </c:pt>
                <c:pt idx="15360">
                  <c:v>3.6096931250016007</c:v>
                </c:pt>
                <c:pt idx="15361">
                  <c:v>3.6101299999999998</c:v>
                </c:pt>
                <c:pt idx="15362">
                  <c:v>3.6105206250016004</c:v>
                </c:pt>
                <c:pt idx="15363">
                  <c:v>3.6110334375007995</c:v>
                </c:pt>
                <c:pt idx="15364">
                  <c:v>3.6113962499999999</c:v>
                </c:pt>
                <c:pt idx="15365">
                  <c:v>3.6117249999999999</c:v>
                </c:pt>
                <c:pt idx="15366">
                  <c:v>3.6121031250016005</c:v>
                </c:pt>
                <c:pt idx="15367">
                  <c:v>3.6119106250016006</c:v>
                </c:pt>
                <c:pt idx="15368">
                  <c:v>3.6115509375007995</c:v>
                </c:pt>
                <c:pt idx="15369">
                  <c:v>3.6116371875007993</c:v>
                </c:pt>
                <c:pt idx="15370">
                  <c:v>3.6114090624992006</c:v>
                </c:pt>
                <c:pt idx="15371">
                  <c:v>3.6111546875007994</c:v>
                </c:pt>
                <c:pt idx="15372">
                  <c:v>3.6107409375007995</c:v>
                </c:pt>
                <c:pt idx="15373">
                  <c:v>3.6103209375007994</c:v>
                </c:pt>
                <c:pt idx="15374">
                  <c:v>3.6099656250016006</c:v>
                </c:pt>
                <c:pt idx="15375">
                  <c:v>3.6096253124992006</c:v>
                </c:pt>
                <c:pt idx="15376">
                  <c:v>3.6092190624992004</c:v>
                </c:pt>
                <c:pt idx="15377">
                  <c:v>3.6088981250016006</c:v>
                </c:pt>
                <c:pt idx="15378">
                  <c:v>3.6090662500000001</c:v>
                </c:pt>
                <c:pt idx="15379">
                  <c:v>3.6094818750016007</c:v>
                </c:pt>
                <c:pt idx="15380">
                  <c:v>3.6098043750016005</c:v>
                </c:pt>
                <c:pt idx="15381">
                  <c:v>3.6101343750016004</c:v>
                </c:pt>
                <c:pt idx="15382">
                  <c:v>3.6101956250016007</c:v>
                </c:pt>
                <c:pt idx="15383">
                  <c:v>3.6101543750016005</c:v>
                </c:pt>
                <c:pt idx="15384">
                  <c:v>3.6103906250016005</c:v>
                </c:pt>
                <c:pt idx="15385">
                  <c:v>3.6101190624992006</c:v>
                </c:pt>
                <c:pt idx="15386">
                  <c:v>3.6102587499999998</c:v>
                </c:pt>
                <c:pt idx="15387">
                  <c:v>3.6106284375007993</c:v>
                </c:pt>
                <c:pt idx="15388">
                  <c:v>3.6109553124992004</c:v>
                </c:pt>
                <c:pt idx="15389">
                  <c:v>3.6112878124992007</c:v>
                </c:pt>
                <c:pt idx="15390">
                  <c:v>3.6116284375007996</c:v>
                </c:pt>
                <c:pt idx="15391">
                  <c:v>3.6119553124992003</c:v>
                </c:pt>
                <c:pt idx="15392">
                  <c:v>3.6120021875007997</c:v>
                </c:pt>
                <c:pt idx="15393">
                  <c:v>3.6115943750016006</c:v>
                </c:pt>
                <c:pt idx="15394">
                  <c:v>3.6112621875007993</c:v>
                </c:pt>
                <c:pt idx="15395">
                  <c:v>3.6108409375007997</c:v>
                </c:pt>
                <c:pt idx="15396">
                  <c:v>3.610455</c:v>
                </c:pt>
                <c:pt idx="15397">
                  <c:v>3.6100924999999999</c:v>
                </c:pt>
                <c:pt idx="15398">
                  <c:v>3.6096681250016007</c:v>
                </c:pt>
                <c:pt idx="15399">
                  <c:v>3.6092628124992006</c:v>
                </c:pt>
                <c:pt idx="15400">
                  <c:v>3.6088325000000001</c:v>
                </c:pt>
                <c:pt idx="15401">
                  <c:v>3.6082359375007993</c:v>
                </c:pt>
                <c:pt idx="15402">
                  <c:v>3.6078868750016007</c:v>
                </c:pt>
                <c:pt idx="15403">
                  <c:v>3.6072612500000001</c:v>
                </c:pt>
                <c:pt idx="15404">
                  <c:v>3.6068449999999999</c:v>
                </c:pt>
                <c:pt idx="15405">
                  <c:v>3.60643</c:v>
                </c:pt>
                <c:pt idx="15406">
                  <c:v>3.6060293750016004</c:v>
                </c:pt>
                <c:pt idx="15407">
                  <c:v>3.6055912499999998</c:v>
                </c:pt>
                <c:pt idx="15408">
                  <c:v>3.6052287500000002</c:v>
                </c:pt>
                <c:pt idx="15409">
                  <c:v>3.6055706250016004</c:v>
                </c:pt>
                <c:pt idx="15410">
                  <c:v>3.6058946875007996</c:v>
                </c:pt>
                <c:pt idx="15411">
                  <c:v>3.6062946875007995</c:v>
                </c:pt>
                <c:pt idx="15412">
                  <c:v>3.6067018750016007</c:v>
                </c:pt>
                <c:pt idx="15413">
                  <c:v>3.6070259375007994</c:v>
                </c:pt>
                <c:pt idx="15414">
                  <c:v>3.60742875</c:v>
                </c:pt>
                <c:pt idx="15415">
                  <c:v>3.6074806250016005</c:v>
                </c:pt>
                <c:pt idx="15416">
                  <c:v>3.60726375</c:v>
                </c:pt>
                <c:pt idx="15417">
                  <c:v>3.6075940624992007</c:v>
                </c:pt>
                <c:pt idx="15418">
                  <c:v>3.60703</c:v>
                </c:pt>
                <c:pt idx="15419">
                  <c:v>3.6065665624992005</c:v>
                </c:pt>
                <c:pt idx="15420">
                  <c:v>3.6060806250016006</c:v>
                </c:pt>
                <c:pt idx="15421">
                  <c:v>3.6056409375007994</c:v>
                </c:pt>
                <c:pt idx="15422">
                  <c:v>3.6052653124992005</c:v>
                </c:pt>
                <c:pt idx="15423">
                  <c:v>3.6049278124992004</c:v>
                </c:pt>
                <c:pt idx="15424">
                  <c:v>3.6048181250016005</c:v>
                </c:pt>
                <c:pt idx="15425">
                  <c:v>3.6051768750016007</c:v>
                </c:pt>
                <c:pt idx="15426">
                  <c:v>3.6050787500000001</c:v>
                </c:pt>
                <c:pt idx="15427">
                  <c:v>3.6050037499999998</c:v>
                </c:pt>
                <c:pt idx="15428">
                  <c:v>3.6053356250016004</c:v>
                </c:pt>
                <c:pt idx="15429">
                  <c:v>3.6057409375007996</c:v>
                </c:pt>
                <c:pt idx="15430">
                  <c:v>3.6060696875007996</c:v>
                </c:pt>
                <c:pt idx="15431">
                  <c:v>3.6064340624992006</c:v>
                </c:pt>
                <c:pt idx="15432">
                  <c:v>3.6067921875007993</c:v>
                </c:pt>
                <c:pt idx="15433">
                  <c:v>3.6070362500000002</c:v>
                </c:pt>
                <c:pt idx="15434">
                  <c:v>3.6066612500000002</c:v>
                </c:pt>
                <c:pt idx="15435">
                  <c:v>3.6067278124992006</c:v>
                </c:pt>
                <c:pt idx="15436">
                  <c:v>3.6070674999999999</c:v>
                </c:pt>
                <c:pt idx="15437">
                  <c:v>3.60743875</c:v>
                </c:pt>
                <c:pt idx="15438">
                  <c:v>3.6072156250016008</c:v>
                </c:pt>
                <c:pt idx="15439">
                  <c:v>3.6067887500000002</c:v>
                </c:pt>
                <c:pt idx="15440">
                  <c:v>3.6063084375007994</c:v>
                </c:pt>
                <c:pt idx="15441">
                  <c:v>3.6058328124992003</c:v>
                </c:pt>
                <c:pt idx="15442">
                  <c:v>3.6054118750016007</c:v>
                </c:pt>
                <c:pt idx="15443">
                  <c:v>3.6049968750016004</c:v>
                </c:pt>
                <c:pt idx="15444">
                  <c:v>3.6046287499999998</c:v>
                </c:pt>
                <c:pt idx="15445">
                  <c:v>3.6041768750016008</c:v>
                </c:pt>
                <c:pt idx="15446">
                  <c:v>3.6037412500000001</c:v>
                </c:pt>
                <c:pt idx="15447">
                  <c:v>3.6032443750016006</c:v>
                </c:pt>
                <c:pt idx="15448">
                  <c:v>3.6027925000000001</c:v>
                </c:pt>
                <c:pt idx="15449">
                  <c:v>3.6023821875007993</c:v>
                </c:pt>
                <c:pt idx="15450">
                  <c:v>3.6019681250016005</c:v>
                </c:pt>
                <c:pt idx="15451">
                  <c:v>3.6015253124992004</c:v>
                </c:pt>
                <c:pt idx="15452">
                  <c:v>3.6011362500000001</c:v>
                </c:pt>
                <c:pt idx="15453">
                  <c:v>3.6007828124992005</c:v>
                </c:pt>
                <c:pt idx="15454">
                  <c:v>3.6003781250016007</c:v>
                </c:pt>
                <c:pt idx="15455">
                  <c:v>3.6000403124992006</c:v>
                </c:pt>
                <c:pt idx="15456">
                  <c:v>3.5996587500000001</c:v>
                </c:pt>
                <c:pt idx="15457">
                  <c:v>3.5997678124992003</c:v>
                </c:pt>
                <c:pt idx="15458">
                  <c:v>3.6001368750016005</c:v>
                </c:pt>
                <c:pt idx="15459">
                  <c:v>3.6004740624992007</c:v>
                </c:pt>
                <c:pt idx="15460">
                  <c:v>3.6008478124992007</c:v>
                </c:pt>
                <c:pt idx="15461">
                  <c:v>3.6011918750016005</c:v>
                </c:pt>
                <c:pt idx="15462">
                  <c:v>3.6016428124992004</c:v>
                </c:pt>
                <c:pt idx="15463">
                  <c:v>3.6020365624992006</c:v>
                </c:pt>
                <c:pt idx="15464">
                  <c:v>3.6024315624992007</c:v>
                </c:pt>
                <c:pt idx="15465">
                  <c:v>3.60284</c:v>
                </c:pt>
                <c:pt idx="15466">
                  <c:v>3.6032375000000001</c:v>
                </c:pt>
                <c:pt idx="15467">
                  <c:v>3.6036865624992007</c:v>
                </c:pt>
                <c:pt idx="15468">
                  <c:v>3.6040603124992003</c:v>
                </c:pt>
                <c:pt idx="15469">
                  <c:v>3.6042218750016004</c:v>
                </c:pt>
                <c:pt idx="15470">
                  <c:v>3.6038821875007994</c:v>
                </c:pt>
                <c:pt idx="15471">
                  <c:v>3.6035153124992005</c:v>
                </c:pt>
                <c:pt idx="15472">
                  <c:v>3.60315875</c:v>
                </c:pt>
                <c:pt idx="15473">
                  <c:v>3.6027465624992003</c:v>
                </c:pt>
                <c:pt idx="15474">
                  <c:v>3.6022046875007994</c:v>
                </c:pt>
                <c:pt idx="15475">
                  <c:v>3.6018556250016007</c:v>
                </c:pt>
                <c:pt idx="15476">
                  <c:v>3.6014365624992006</c:v>
                </c:pt>
                <c:pt idx="15477">
                  <c:v>3.6010456250016007</c:v>
                </c:pt>
                <c:pt idx="15478">
                  <c:v>3.6010659375007994</c:v>
                </c:pt>
                <c:pt idx="15479">
                  <c:v>3.6011078124992006</c:v>
                </c:pt>
                <c:pt idx="15480">
                  <c:v>3.6007328124992006</c:v>
                </c:pt>
                <c:pt idx="15481">
                  <c:v>3.6008156250016006</c:v>
                </c:pt>
                <c:pt idx="15482">
                  <c:v>3.6004568750016004</c:v>
                </c:pt>
                <c:pt idx="15483">
                  <c:v>3.6001050000000001</c:v>
                </c:pt>
                <c:pt idx="15484">
                  <c:v>3.5997046875007994</c:v>
                </c:pt>
                <c:pt idx="15485">
                  <c:v>3.5993456250016007</c:v>
                </c:pt>
                <c:pt idx="15486">
                  <c:v>3.59899375</c:v>
                </c:pt>
                <c:pt idx="15487">
                  <c:v>3.5986653124992003</c:v>
                </c:pt>
                <c:pt idx="15488">
                  <c:v>3.5983221875007994</c:v>
                </c:pt>
                <c:pt idx="15489">
                  <c:v>3.59837125</c:v>
                </c:pt>
                <c:pt idx="15490">
                  <c:v>3.5987559375007994</c:v>
                </c:pt>
                <c:pt idx="15491">
                  <c:v>3.5991621875007995</c:v>
                </c:pt>
                <c:pt idx="15492">
                  <c:v>3.5996015624992004</c:v>
                </c:pt>
                <c:pt idx="15493">
                  <c:v>3.5999768750016008</c:v>
                </c:pt>
                <c:pt idx="15494">
                  <c:v>3.6003271875007994</c:v>
                </c:pt>
                <c:pt idx="15495">
                  <c:v>3.6006765624992005</c:v>
                </c:pt>
                <c:pt idx="15496">
                  <c:v>3.6010428124992004</c:v>
                </c:pt>
                <c:pt idx="15497">
                  <c:v>3.6014871875007994</c:v>
                </c:pt>
                <c:pt idx="15498">
                  <c:v>3.6018181250016004</c:v>
                </c:pt>
                <c:pt idx="15499">
                  <c:v>3.6022484375007995</c:v>
                </c:pt>
                <c:pt idx="15500">
                  <c:v>3.6026437499999999</c:v>
                </c:pt>
                <c:pt idx="15501">
                  <c:v>3.6027681250016004</c:v>
                </c:pt>
                <c:pt idx="15502">
                  <c:v>3.6022956250016005</c:v>
                </c:pt>
                <c:pt idx="15503">
                  <c:v>3.6018415624992004</c:v>
                </c:pt>
                <c:pt idx="15504">
                  <c:v>3.6012918750016008</c:v>
                </c:pt>
                <c:pt idx="15505">
                  <c:v>3.6009500000000001</c:v>
                </c:pt>
                <c:pt idx="15506">
                  <c:v>3.6006243750016007</c:v>
                </c:pt>
                <c:pt idx="15507">
                  <c:v>3.6002106250016004</c:v>
                </c:pt>
                <c:pt idx="15508">
                  <c:v>3.5996899999999998</c:v>
                </c:pt>
                <c:pt idx="15509">
                  <c:v>3.5992421875007996</c:v>
                </c:pt>
                <c:pt idx="15510">
                  <c:v>3.5987140624992007</c:v>
                </c:pt>
                <c:pt idx="15511">
                  <c:v>3.5981365624992003</c:v>
                </c:pt>
                <c:pt idx="15512">
                  <c:v>3.5977740624992003</c:v>
                </c:pt>
                <c:pt idx="15513">
                  <c:v>3.5971537499999999</c:v>
                </c:pt>
                <c:pt idx="15514">
                  <c:v>3.5967543750016007</c:v>
                </c:pt>
                <c:pt idx="15515">
                  <c:v>3.5961106250016006</c:v>
                </c:pt>
                <c:pt idx="15516">
                  <c:v>3.5957090624992003</c:v>
                </c:pt>
                <c:pt idx="15517">
                  <c:v>3.5953409375007994</c:v>
                </c:pt>
                <c:pt idx="15518">
                  <c:v>3.5949956250016006</c:v>
                </c:pt>
                <c:pt idx="15519">
                  <c:v>3.5948921875007995</c:v>
                </c:pt>
                <c:pt idx="15520">
                  <c:v>3.5952334375007995</c:v>
                </c:pt>
                <c:pt idx="15521">
                  <c:v>3.5955662500000001</c:v>
                </c:pt>
                <c:pt idx="15522">
                  <c:v>3.5959115624992006</c:v>
                </c:pt>
                <c:pt idx="15523">
                  <c:v>3.5962793750016004</c:v>
                </c:pt>
                <c:pt idx="15524">
                  <c:v>3.5966753124992006</c:v>
                </c:pt>
                <c:pt idx="15525">
                  <c:v>3.5967918750016006</c:v>
                </c:pt>
                <c:pt idx="15526">
                  <c:v>3.5971609375007993</c:v>
                </c:pt>
                <c:pt idx="15527">
                  <c:v>3.5974171875007994</c:v>
                </c:pt>
                <c:pt idx="15528">
                  <c:v>3.5975600000000001</c:v>
                </c:pt>
                <c:pt idx="15529">
                  <c:v>3.59754</c:v>
                </c:pt>
                <c:pt idx="15530">
                  <c:v>3.5977259375007993</c:v>
                </c:pt>
                <c:pt idx="15531">
                  <c:v>3.5980678124992007</c:v>
                </c:pt>
                <c:pt idx="15532">
                  <c:v>3.5984065624992003</c:v>
                </c:pt>
                <c:pt idx="15533">
                  <c:v>3.5980106250016006</c:v>
                </c:pt>
                <c:pt idx="15534">
                  <c:v>3.5976821875007996</c:v>
                </c:pt>
                <c:pt idx="15535">
                  <c:v>3.5973362500000001</c:v>
                </c:pt>
                <c:pt idx="15536">
                  <c:v>3.5969484375007994</c:v>
                </c:pt>
                <c:pt idx="15537">
                  <c:v>3.5966125</c:v>
                </c:pt>
                <c:pt idx="15538">
                  <c:v>3.5961421875007993</c:v>
                </c:pt>
                <c:pt idx="15539">
                  <c:v>3.5956609375007993</c:v>
                </c:pt>
                <c:pt idx="15540">
                  <c:v>3.5952418750016006</c:v>
                </c:pt>
                <c:pt idx="15541">
                  <c:v>3.5948150000000001</c:v>
                </c:pt>
                <c:pt idx="15542">
                  <c:v>3.5944381250016004</c:v>
                </c:pt>
                <c:pt idx="15543">
                  <c:v>3.5940806250016006</c:v>
                </c:pt>
                <c:pt idx="15544">
                  <c:v>3.5939874999999999</c:v>
                </c:pt>
                <c:pt idx="15545">
                  <c:v>3.5937218750016005</c:v>
                </c:pt>
                <c:pt idx="15546">
                  <c:v>3.5933812500000002</c:v>
                </c:pt>
                <c:pt idx="15547">
                  <c:v>3.5934737499999998</c:v>
                </c:pt>
                <c:pt idx="15548">
                  <c:v>3.5938278124992005</c:v>
                </c:pt>
                <c:pt idx="15549">
                  <c:v>3.5941803124992004</c:v>
                </c:pt>
                <c:pt idx="15550">
                  <c:v>3.5944178124992003</c:v>
                </c:pt>
                <c:pt idx="15551">
                  <c:v>3.5947815624992003</c:v>
                </c:pt>
                <c:pt idx="15552">
                  <c:v>3.5951153124992006</c:v>
                </c:pt>
                <c:pt idx="15553">
                  <c:v>3.5950912499999998</c:v>
                </c:pt>
                <c:pt idx="15554">
                  <c:v>3.5946487500000002</c:v>
                </c:pt>
                <c:pt idx="15555">
                  <c:v>3.5941800000000002</c:v>
                </c:pt>
                <c:pt idx="15556">
                  <c:v>3.5936465624992007</c:v>
                </c:pt>
                <c:pt idx="15557">
                  <c:v>3.5929790624992006</c:v>
                </c:pt>
                <c:pt idx="15558">
                  <c:v>3.5925859375007994</c:v>
                </c:pt>
                <c:pt idx="15559">
                  <c:v>3.5920565624992005</c:v>
                </c:pt>
                <c:pt idx="15560">
                  <c:v>3.5915903124992004</c:v>
                </c:pt>
                <c:pt idx="15561">
                  <c:v>3.5912199999999999</c:v>
                </c:pt>
                <c:pt idx="15562">
                  <c:v>3.5908128124992005</c:v>
                </c:pt>
                <c:pt idx="15563">
                  <c:v>3.5901290624992006</c:v>
                </c:pt>
                <c:pt idx="15564">
                  <c:v>3.5895012500000001</c:v>
                </c:pt>
                <c:pt idx="15565">
                  <c:v>3.5890996875007994</c:v>
                </c:pt>
                <c:pt idx="15566">
                  <c:v>3.5887431250016006</c:v>
                </c:pt>
                <c:pt idx="15567">
                  <c:v>3.5884034375007996</c:v>
                </c:pt>
                <c:pt idx="15568">
                  <c:v>3.5879878124992004</c:v>
                </c:pt>
                <c:pt idx="15569">
                  <c:v>3.5875359375007996</c:v>
                </c:pt>
                <c:pt idx="15570">
                  <c:v>3.5871599999999999</c:v>
                </c:pt>
                <c:pt idx="15571">
                  <c:v>3.5872993750016007</c:v>
                </c:pt>
                <c:pt idx="15572">
                  <c:v>3.5874475000000001</c:v>
                </c:pt>
                <c:pt idx="15573">
                  <c:v>3.5875949999999999</c:v>
                </c:pt>
                <c:pt idx="15574">
                  <c:v>3.5879793750016007</c:v>
                </c:pt>
                <c:pt idx="15575">
                  <c:v>3.5884168750016006</c:v>
                </c:pt>
                <c:pt idx="15576">
                  <c:v>3.5888615624992006</c:v>
                </c:pt>
                <c:pt idx="15577">
                  <c:v>3.5892056250016005</c:v>
                </c:pt>
                <c:pt idx="15578">
                  <c:v>3.5873706250016006</c:v>
                </c:pt>
                <c:pt idx="15579">
                  <c:v>3.5853318750016006</c:v>
                </c:pt>
                <c:pt idx="15580">
                  <c:v>3.5829221875007997</c:v>
                </c:pt>
                <c:pt idx="15581">
                  <c:v>3.5802918750016004</c:v>
                </c:pt>
                <c:pt idx="15582">
                  <c:v>3.5738978124992005</c:v>
                </c:pt>
                <c:pt idx="15583">
                  <c:v>3.5663734375007996</c:v>
                </c:pt>
                <c:pt idx="15584">
                  <c:v>3.5583378124992007</c:v>
                </c:pt>
                <c:pt idx="15585">
                  <c:v>3.5499309375007995</c:v>
                </c:pt>
                <c:pt idx="15586">
                  <c:v>3.5412587499999999</c:v>
                </c:pt>
                <c:pt idx="15587">
                  <c:v>3.5323331250016001</c:v>
                </c:pt>
                <c:pt idx="15588">
                  <c:v>3.5248400000000002</c:v>
                </c:pt>
                <c:pt idx="15589">
                  <c:v>3.5175343750016004</c:v>
                </c:pt>
                <c:pt idx="15590">
                  <c:v>3.5104681250016001</c:v>
                </c:pt>
                <c:pt idx="15591">
                  <c:v>3.5034800000000001</c:v>
                </c:pt>
                <c:pt idx="15592">
                  <c:v>3.5001087499999999</c:v>
                </c:pt>
                <c:pt idx="15593">
                  <c:v>3.4977584375007993</c:v>
                </c:pt>
                <c:pt idx="15594">
                  <c:v>3.4958946875007997</c:v>
                </c:pt>
                <c:pt idx="15595">
                  <c:v>3.4943543750016004</c:v>
                </c:pt>
                <c:pt idx="15596">
                  <c:v>3.4930796875008001</c:v>
                </c:pt>
                <c:pt idx="15597">
                  <c:v>3.4920665624992</c:v>
                </c:pt>
                <c:pt idx="15598">
                  <c:v>3.4911021875007999</c:v>
                </c:pt>
                <c:pt idx="15599">
                  <c:v>3.4903824999999999</c:v>
                </c:pt>
                <c:pt idx="15600">
                  <c:v>3.4897134375008001</c:v>
                </c:pt>
                <c:pt idx="15601">
                  <c:v>3.4891978124992002</c:v>
                </c:pt>
                <c:pt idx="15602">
                  <c:v>3.4887496875007997</c:v>
                </c:pt>
                <c:pt idx="15603">
                  <c:v>3.4883640624992003</c:v>
                </c:pt>
                <c:pt idx="15604">
                  <c:v>3.4880137499999999</c:v>
                </c:pt>
                <c:pt idx="15605">
                  <c:v>3.4874912500000002</c:v>
                </c:pt>
                <c:pt idx="15606">
                  <c:v>3.4870665624992001</c:v>
                </c:pt>
                <c:pt idx="15607">
                  <c:v>3.4865843750016001</c:v>
                </c:pt>
                <c:pt idx="15608">
                  <c:v>3.4861409375007999</c:v>
                </c:pt>
                <c:pt idx="15609">
                  <c:v>3.4858181250016003</c:v>
                </c:pt>
                <c:pt idx="15610">
                  <c:v>3.4854643750016003</c:v>
                </c:pt>
                <c:pt idx="15611">
                  <c:v>3.4850803124992003</c:v>
                </c:pt>
                <c:pt idx="15612">
                  <c:v>3.4847184375008</c:v>
                </c:pt>
                <c:pt idx="15613">
                  <c:v>3.4843156250016003</c:v>
                </c:pt>
                <c:pt idx="15614">
                  <c:v>3.4839784375008001</c:v>
                </c:pt>
                <c:pt idx="15615">
                  <c:v>3.4836084375007998</c:v>
                </c:pt>
                <c:pt idx="15616">
                  <c:v>3.48327125</c:v>
                </c:pt>
                <c:pt idx="15617">
                  <c:v>3.4828731250016003</c:v>
                </c:pt>
                <c:pt idx="15618">
                  <c:v>3.4826540624992002</c:v>
                </c:pt>
                <c:pt idx="15619">
                  <c:v>3.4827196875007997</c:v>
                </c:pt>
                <c:pt idx="15620">
                  <c:v>3.4826940624992</c:v>
                </c:pt>
                <c:pt idx="15621">
                  <c:v>3.4826000000000001</c:v>
                </c:pt>
                <c:pt idx="15622">
                  <c:v>3.4829540624991999</c:v>
                </c:pt>
                <c:pt idx="15623">
                  <c:v>3.483285</c:v>
                </c:pt>
                <c:pt idx="15624">
                  <c:v>3.4836268750016002</c:v>
                </c:pt>
                <c:pt idx="15625">
                  <c:v>3.4840615624992002</c:v>
                </c:pt>
                <c:pt idx="15626">
                  <c:v>3.4844124999999999</c:v>
                </c:pt>
                <c:pt idx="15627">
                  <c:v>3.4848068750016004</c:v>
                </c:pt>
                <c:pt idx="15628">
                  <c:v>3.4851556250016</c:v>
                </c:pt>
                <c:pt idx="15629">
                  <c:v>3.4854778124992003</c:v>
                </c:pt>
                <c:pt idx="15630">
                  <c:v>3.4858653124992003</c:v>
                </c:pt>
                <c:pt idx="15631">
                  <c:v>3.4862218750016001</c:v>
                </c:pt>
                <c:pt idx="15632">
                  <c:v>3.4866071875008</c:v>
                </c:pt>
                <c:pt idx="15633">
                  <c:v>3.4869493750016001</c:v>
                </c:pt>
                <c:pt idx="15634">
                  <c:v>3.4873334375008</c:v>
                </c:pt>
                <c:pt idx="15635">
                  <c:v>3.4877043750016004</c:v>
                </c:pt>
                <c:pt idx="15636">
                  <c:v>3.4873303124991999</c:v>
                </c:pt>
                <c:pt idx="15637">
                  <c:v>3.4869121875008</c:v>
                </c:pt>
                <c:pt idx="15638">
                  <c:v>3.4864890624992002</c:v>
                </c:pt>
                <c:pt idx="15639">
                  <c:v>3.4860687499999998</c:v>
                </c:pt>
                <c:pt idx="15640">
                  <c:v>3.4857309375007999</c:v>
                </c:pt>
                <c:pt idx="15641">
                  <c:v>3.4859015624992002</c:v>
                </c:pt>
                <c:pt idx="15642">
                  <c:v>3.4863015624992002</c:v>
                </c:pt>
                <c:pt idx="15643">
                  <c:v>3.4867293750016004</c:v>
                </c:pt>
                <c:pt idx="15644">
                  <c:v>3.4871059375007998</c:v>
                </c:pt>
                <c:pt idx="15645">
                  <c:v>3.4874465624991999</c:v>
                </c:pt>
                <c:pt idx="15646">
                  <c:v>3.4878878124992001</c:v>
                </c:pt>
                <c:pt idx="15647">
                  <c:v>3.4882328124991999</c:v>
                </c:pt>
                <c:pt idx="15648">
                  <c:v>3.4886456250016002</c:v>
                </c:pt>
                <c:pt idx="15649">
                  <c:v>3.4890940624992002</c:v>
                </c:pt>
                <c:pt idx="15650">
                  <c:v>3.4895218750016004</c:v>
                </c:pt>
                <c:pt idx="15651">
                  <c:v>3.4899303124992</c:v>
                </c:pt>
                <c:pt idx="15652">
                  <c:v>3.4903003124992003</c:v>
                </c:pt>
                <c:pt idx="15653">
                  <c:v>3.4906665624992002</c:v>
                </c:pt>
                <c:pt idx="15654">
                  <c:v>3.4910193750016001</c:v>
                </c:pt>
                <c:pt idx="15655">
                  <c:v>3.4913440624992003</c:v>
                </c:pt>
                <c:pt idx="15656">
                  <c:v>3.4917856250016004</c:v>
                </c:pt>
                <c:pt idx="15657">
                  <c:v>3.4921500000000001</c:v>
                </c:pt>
                <c:pt idx="15658">
                  <c:v>3.4924815624992003</c:v>
                </c:pt>
                <c:pt idx="15659">
                  <c:v>3.4928406250016</c:v>
                </c:pt>
                <c:pt idx="15660">
                  <c:v>3.4932431250016003</c:v>
                </c:pt>
                <c:pt idx="15661">
                  <c:v>3.4935953124992003</c:v>
                </c:pt>
                <c:pt idx="15662">
                  <c:v>3.4939221875007997</c:v>
                </c:pt>
                <c:pt idx="15663">
                  <c:v>3.4942809375007999</c:v>
                </c:pt>
                <c:pt idx="15664">
                  <c:v>3.4946303124992002</c:v>
                </c:pt>
                <c:pt idx="15665">
                  <c:v>3.4943071875007998</c:v>
                </c:pt>
                <c:pt idx="15666">
                  <c:v>3.4937128124992003</c:v>
                </c:pt>
                <c:pt idx="15667">
                  <c:v>3.4933268750016002</c:v>
                </c:pt>
                <c:pt idx="15668">
                  <c:v>3.4929259375007997</c:v>
                </c:pt>
                <c:pt idx="15669">
                  <c:v>3.4924359375008001</c:v>
                </c:pt>
                <c:pt idx="15670">
                  <c:v>3.4919600000000002</c:v>
                </c:pt>
                <c:pt idx="15671">
                  <c:v>3.4913699999999999</c:v>
                </c:pt>
                <c:pt idx="15672">
                  <c:v>3.4909815624992002</c:v>
                </c:pt>
                <c:pt idx="15673">
                  <c:v>3.4905921875007997</c:v>
                </c:pt>
                <c:pt idx="15674">
                  <c:v>3.4902518750016003</c:v>
                </c:pt>
                <c:pt idx="15675">
                  <c:v>3.4898806250016001</c:v>
                </c:pt>
                <c:pt idx="15676">
                  <c:v>3.4892503124992</c:v>
                </c:pt>
                <c:pt idx="15677">
                  <c:v>3.4887656250016001</c:v>
                </c:pt>
                <c:pt idx="15678">
                  <c:v>3.4884075000000001</c:v>
                </c:pt>
                <c:pt idx="15679">
                  <c:v>3.4879871875007997</c:v>
                </c:pt>
                <c:pt idx="15680">
                  <c:v>3.4879231250016001</c:v>
                </c:pt>
                <c:pt idx="15681">
                  <c:v>3.4882599999999999</c:v>
                </c:pt>
                <c:pt idx="15682">
                  <c:v>3.4886096875007997</c:v>
                </c:pt>
                <c:pt idx="15683">
                  <c:v>3.4889778124992001</c:v>
                </c:pt>
                <c:pt idx="15684">
                  <c:v>3.4892634375007998</c:v>
                </c:pt>
                <c:pt idx="15685">
                  <c:v>3.4895981250016002</c:v>
                </c:pt>
                <c:pt idx="15686">
                  <c:v>3.4899584375007997</c:v>
                </c:pt>
                <c:pt idx="15687">
                  <c:v>3.4903584375008001</c:v>
                </c:pt>
                <c:pt idx="15688">
                  <c:v>3.4907056250016</c:v>
                </c:pt>
                <c:pt idx="15689">
                  <c:v>3.4911653124991999</c:v>
                </c:pt>
                <c:pt idx="15690">
                  <c:v>3.4916134375008001</c:v>
                </c:pt>
                <c:pt idx="15691">
                  <c:v>3.4919387500000001</c:v>
                </c:pt>
                <c:pt idx="15692">
                  <c:v>3.4923806250016001</c:v>
                </c:pt>
                <c:pt idx="15693">
                  <c:v>3.4928965624992001</c:v>
                </c:pt>
                <c:pt idx="15694">
                  <c:v>3.4932534375007998</c:v>
                </c:pt>
                <c:pt idx="15695">
                  <c:v>3.4936221875008</c:v>
                </c:pt>
                <c:pt idx="15696">
                  <c:v>3.4940121875007999</c:v>
                </c:pt>
                <c:pt idx="15697">
                  <c:v>3.4943753124992001</c:v>
                </c:pt>
                <c:pt idx="15698">
                  <c:v>3.4948540624992002</c:v>
                </c:pt>
                <c:pt idx="15699">
                  <c:v>3.4952003124991999</c:v>
                </c:pt>
                <c:pt idx="15700">
                  <c:v>3.4956049999999999</c:v>
                </c:pt>
                <c:pt idx="15701">
                  <c:v>3.4956381250016002</c:v>
                </c:pt>
                <c:pt idx="15702">
                  <c:v>3.4952606250016003</c:v>
                </c:pt>
                <c:pt idx="15703">
                  <c:v>3.4948725</c:v>
                </c:pt>
                <c:pt idx="15704">
                  <c:v>3.49454625</c:v>
                </c:pt>
                <c:pt idx="15705">
                  <c:v>3.4948487500000001</c:v>
                </c:pt>
                <c:pt idx="15706">
                  <c:v>3.4952256250016003</c:v>
                </c:pt>
                <c:pt idx="15707">
                  <c:v>3.4948418750016002</c:v>
                </c:pt>
                <c:pt idx="15708">
                  <c:v>3.4944790624992002</c:v>
                </c:pt>
                <c:pt idx="15709">
                  <c:v>3.4940693750016001</c:v>
                </c:pt>
                <c:pt idx="15710">
                  <c:v>3.4936568750016002</c:v>
                </c:pt>
                <c:pt idx="15711">
                  <c:v>3.49325625</c:v>
                </c:pt>
                <c:pt idx="15712">
                  <c:v>3.4929209375007999</c:v>
                </c:pt>
                <c:pt idx="15713">
                  <c:v>3.4927946875007998</c:v>
                </c:pt>
                <c:pt idx="15714">
                  <c:v>3.4929581250016</c:v>
                </c:pt>
                <c:pt idx="15715">
                  <c:v>3.4933415624992001</c:v>
                </c:pt>
                <c:pt idx="15716">
                  <c:v>3.4937537500000002</c:v>
                </c:pt>
                <c:pt idx="15717">
                  <c:v>3.4941443750016004</c:v>
                </c:pt>
                <c:pt idx="15718">
                  <c:v>3.4945184375007998</c:v>
                </c:pt>
                <c:pt idx="15719">
                  <c:v>3.4947981250016</c:v>
                </c:pt>
                <c:pt idx="15720">
                  <c:v>3.4945509375007999</c:v>
                </c:pt>
                <c:pt idx="15721">
                  <c:v>3.4942193750016002</c:v>
                </c:pt>
                <c:pt idx="15722">
                  <c:v>3.4941109375007997</c:v>
                </c:pt>
                <c:pt idx="15723">
                  <c:v>3.4944743750016003</c:v>
                </c:pt>
                <c:pt idx="15724">
                  <c:v>3.4949146875007999</c:v>
                </c:pt>
                <c:pt idx="15725">
                  <c:v>3.4952631250016002</c:v>
                </c:pt>
                <c:pt idx="15726">
                  <c:v>3.4957156250016004</c:v>
                </c:pt>
                <c:pt idx="15727">
                  <c:v>3.4960584375007997</c:v>
                </c:pt>
                <c:pt idx="15728">
                  <c:v>3.4964243750016002</c:v>
                </c:pt>
                <c:pt idx="15729">
                  <c:v>3.4969109375007994</c:v>
                </c:pt>
                <c:pt idx="15730">
                  <c:v>3.4973434375007995</c:v>
                </c:pt>
                <c:pt idx="15731">
                  <c:v>3.4977503124992007</c:v>
                </c:pt>
                <c:pt idx="15732">
                  <c:v>3.4982125000000002</c:v>
                </c:pt>
                <c:pt idx="15733">
                  <c:v>3.4985849999999998</c:v>
                </c:pt>
                <c:pt idx="15734">
                  <c:v>3.4989124999999999</c:v>
                </c:pt>
                <c:pt idx="15735">
                  <c:v>3.4992434375007995</c:v>
                </c:pt>
                <c:pt idx="15736">
                  <c:v>3.4995878124992004</c:v>
                </c:pt>
                <c:pt idx="15737">
                  <c:v>3.4993943750016001</c:v>
                </c:pt>
                <c:pt idx="15738">
                  <c:v>3.4989487499999998</c:v>
                </c:pt>
                <c:pt idx="15739">
                  <c:v>3.4984128124992004</c:v>
                </c:pt>
                <c:pt idx="15740">
                  <c:v>3.4978625000000001</c:v>
                </c:pt>
                <c:pt idx="15741">
                  <c:v>3.4972650000000001</c:v>
                </c:pt>
                <c:pt idx="15742">
                  <c:v>3.4966768750016004</c:v>
                </c:pt>
                <c:pt idx="15743">
                  <c:v>3.4960828124992007</c:v>
                </c:pt>
                <c:pt idx="15744">
                  <c:v>3.4956131250016003</c:v>
                </c:pt>
                <c:pt idx="15745">
                  <c:v>3.4951474999999999</c:v>
                </c:pt>
                <c:pt idx="15746">
                  <c:v>3.4947512500000002</c:v>
                </c:pt>
                <c:pt idx="15747">
                  <c:v>3.4949281250016</c:v>
                </c:pt>
                <c:pt idx="15748">
                  <c:v>3.4952728124992003</c:v>
                </c:pt>
                <c:pt idx="15749">
                  <c:v>3.4956187500000002</c:v>
                </c:pt>
                <c:pt idx="15750">
                  <c:v>3.4959409375007997</c:v>
                </c:pt>
                <c:pt idx="15751">
                  <c:v>3.4963199999999999</c:v>
                </c:pt>
                <c:pt idx="15752">
                  <c:v>3.4967700000000002</c:v>
                </c:pt>
                <c:pt idx="15753">
                  <c:v>3.4971903124992005</c:v>
                </c:pt>
                <c:pt idx="15754">
                  <c:v>3.4976218750016002</c:v>
                </c:pt>
                <c:pt idx="15755">
                  <c:v>3.4980521875007997</c:v>
                </c:pt>
                <c:pt idx="15756">
                  <c:v>3.4984437499999999</c:v>
                </c:pt>
                <c:pt idx="15757">
                  <c:v>3.4989062500000001</c:v>
                </c:pt>
                <c:pt idx="15758">
                  <c:v>3.4993803124992007</c:v>
                </c:pt>
                <c:pt idx="15759">
                  <c:v>3.4997271875007994</c:v>
                </c:pt>
                <c:pt idx="15760">
                  <c:v>3.5000724999999999</c:v>
                </c:pt>
                <c:pt idx="15761">
                  <c:v>3.50043375</c:v>
                </c:pt>
                <c:pt idx="15762">
                  <c:v>3.5007540624992006</c:v>
                </c:pt>
                <c:pt idx="15763">
                  <c:v>3.5012456250016002</c:v>
                </c:pt>
                <c:pt idx="15764">
                  <c:v>3.5015812500000001</c:v>
                </c:pt>
                <c:pt idx="15765">
                  <c:v>3.5020012500000002</c:v>
                </c:pt>
                <c:pt idx="15766">
                  <c:v>3.5023831250016002</c:v>
                </c:pt>
                <c:pt idx="15767">
                  <c:v>3.5027521875007994</c:v>
                </c:pt>
                <c:pt idx="15768">
                  <c:v>3.5023599999999999</c:v>
                </c:pt>
                <c:pt idx="15769">
                  <c:v>3.5020384375007994</c:v>
                </c:pt>
                <c:pt idx="15770">
                  <c:v>3.5016146875007994</c:v>
                </c:pt>
                <c:pt idx="15771">
                  <c:v>3.5012706250016001</c:v>
                </c:pt>
                <c:pt idx="15772">
                  <c:v>3.5009187499999999</c:v>
                </c:pt>
                <c:pt idx="15773">
                  <c:v>3.500435</c:v>
                </c:pt>
                <c:pt idx="15774">
                  <c:v>3.4999871875007993</c:v>
                </c:pt>
                <c:pt idx="15775">
                  <c:v>3.4993153124992005</c:v>
                </c:pt>
                <c:pt idx="15776">
                  <c:v>3.4989703124992007</c:v>
                </c:pt>
                <c:pt idx="15777">
                  <c:v>3.4985693750016003</c:v>
                </c:pt>
                <c:pt idx="15778">
                  <c:v>3.4979556250016004</c:v>
                </c:pt>
                <c:pt idx="15779">
                  <c:v>3.4976231250016001</c:v>
                </c:pt>
                <c:pt idx="15780">
                  <c:v>3.4972578124992006</c:v>
                </c:pt>
                <c:pt idx="15781">
                  <c:v>3.4968881250016004</c:v>
                </c:pt>
                <c:pt idx="15782">
                  <c:v>3.4965549999999999</c:v>
                </c:pt>
                <c:pt idx="15783">
                  <c:v>3.4961975000000001</c:v>
                </c:pt>
                <c:pt idx="15784">
                  <c:v>3.4957081250016002</c:v>
                </c:pt>
                <c:pt idx="15785">
                  <c:v>3.4952593750016003</c:v>
                </c:pt>
                <c:pt idx="15786">
                  <c:v>3.4948334375007999</c:v>
                </c:pt>
                <c:pt idx="15787">
                  <c:v>3.4944953124992</c:v>
                </c:pt>
                <c:pt idx="15788">
                  <c:v>3.4947921875007997</c:v>
                </c:pt>
                <c:pt idx="15789">
                  <c:v>3.4951909375007997</c:v>
                </c:pt>
                <c:pt idx="15790">
                  <c:v>3.4955521875007993</c:v>
                </c:pt>
                <c:pt idx="15791">
                  <c:v>3.4959509375007993</c:v>
                </c:pt>
                <c:pt idx="15792">
                  <c:v>3.4962968750016001</c:v>
                </c:pt>
                <c:pt idx="15793">
                  <c:v>3.4966918750016003</c:v>
                </c:pt>
                <c:pt idx="15794">
                  <c:v>3.4971353124992004</c:v>
                </c:pt>
                <c:pt idx="15795">
                  <c:v>3.4974875000000001</c:v>
                </c:pt>
                <c:pt idx="15796">
                  <c:v>3.4978571875007995</c:v>
                </c:pt>
                <c:pt idx="15797">
                  <c:v>3.4982099999999998</c:v>
                </c:pt>
                <c:pt idx="15798">
                  <c:v>3.4985921875007997</c:v>
                </c:pt>
                <c:pt idx="15799">
                  <c:v>3.4990637499999999</c:v>
                </c:pt>
                <c:pt idx="15800">
                  <c:v>3.4995181250016003</c:v>
                </c:pt>
                <c:pt idx="15801">
                  <c:v>3.4999859375007993</c:v>
                </c:pt>
                <c:pt idx="15802">
                  <c:v>3.50039875</c:v>
                </c:pt>
                <c:pt idx="15803">
                  <c:v>3.5002128124992007</c:v>
                </c:pt>
                <c:pt idx="15804">
                  <c:v>3.4998093750016004</c:v>
                </c:pt>
                <c:pt idx="15805">
                  <c:v>3.5000496875007996</c:v>
                </c:pt>
                <c:pt idx="15806">
                  <c:v>3.5003931250016</c:v>
                </c:pt>
                <c:pt idx="15807">
                  <c:v>3.5007221875007994</c:v>
                </c:pt>
                <c:pt idx="15808">
                  <c:v>3.5011143750016003</c:v>
                </c:pt>
                <c:pt idx="15809">
                  <c:v>3.5014618750016</c:v>
                </c:pt>
                <c:pt idx="15810">
                  <c:v>3.5018562499999999</c:v>
                </c:pt>
                <c:pt idx="15811">
                  <c:v>3.5022431250016002</c:v>
                </c:pt>
                <c:pt idx="15812">
                  <c:v>3.5026099999999998</c:v>
                </c:pt>
                <c:pt idx="15813">
                  <c:v>3.5029640624992004</c:v>
                </c:pt>
                <c:pt idx="15814">
                  <c:v>3.5033793750016002</c:v>
                </c:pt>
                <c:pt idx="15815">
                  <c:v>3.5038621875007996</c:v>
                </c:pt>
                <c:pt idx="15816">
                  <c:v>3.50424625</c:v>
                </c:pt>
                <c:pt idx="15817">
                  <c:v>3.5046571875007997</c:v>
                </c:pt>
                <c:pt idx="15818">
                  <c:v>3.5050103124992007</c:v>
                </c:pt>
                <c:pt idx="15819">
                  <c:v>3.5054234375007995</c:v>
                </c:pt>
                <c:pt idx="15820">
                  <c:v>3.5057568750016004</c:v>
                </c:pt>
                <c:pt idx="15821">
                  <c:v>3.5061459375007993</c:v>
                </c:pt>
                <c:pt idx="15822">
                  <c:v>3.5056903124992007</c:v>
                </c:pt>
                <c:pt idx="15823">
                  <c:v>3.5051753124992007</c:v>
                </c:pt>
                <c:pt idx="15824">
                  <c:v>3.5046968750016001</c:v>
                </c:pt>
                <c:pt idx="15825">
                  <c:v>3.5041053124992003</c:v>
                </c:pt>
                <c:pt idx="15826">
                  <c:v>3.5034618750016002</c:v>
                </c:pt>
                <c:pt idx="15827">
                  <c:v>3.50306125</c:v>
                </c:pt>
                <c:pt idx="15828">
                  <c:v>3.5026549999999999</c:v>
                </c:pt>
                <c:pt idx="15829">
                  <c:v>3.5022315624992006</c:v>
                </c:pt>
                <c:pt idx="15830">
                  <c:v>3.5018640624992003</c:v>
                </c:pt>
                <c:pt idx="15831">
                  <c:v>3.5013512499999999</c:v>
                </c:pt>
                <c:pt idx="15832">
                  <c:v>3.5009981250016002</c:v>
                </c:pt>
                <c:pt idx="15833">
                  <c:v>3.5006453124992003</c:v>
                </c:pt>
                <c:pt idx="15834">
                  <c:v>3.5003231250016</c:v>
                </c:pt>
                <c:pt idx="15835">
                  <c:v>3.4997884375007997</c:v>
                </c:pt>
                <c:pt idx="15836">
                  <c:v>3.4994187499999998</c:v>
                </c:pt>
                <c:pt idx="15837">
                  <c:v>3.4990843750016003</c:v>
                </c:pt>
                <c:pt idx="15838">
                  <c:v>3.4988346875007994</c:v>
                </c:pt>
                <c:pt idx="15839">
                  <c:v>3.4991775000000001</c:v>
                </c:pt>
                <c:pt idx="15840">
                  <c:v>3.4994987499999999</c:v>
                </c:pt>
                <c:pt idx="15841">
                  <c:v>3.4998909375007994</c:v>
                </c:pt>
                <c:pt idx="15842">
                  <c:v>3.5002165624992005</c:v>
                </c:pt>
                <c:pt idx="15843">
                  <c:v>3.5000603124992007</c:v>
                </c:pt>
                <c:pt idx="15844">
                  <c:v>3.5002343750016003</c:v>
                </c:pt>
                <c:pt idx="15845">
                  <c:v>3.5005693750016</c:v>
                </c:pt>
                <c:pt idx="15846">
                  <c:v>3.5009356250016004</c:v>
                </c:pt>
                <c:pt idx="15847">
                  <c:v>3.5013350000000001</c:v>
                </c:pt>
                <c:pt idx="15848">
                  <c:v>3.5016206250016002</c:v>
                </c:pt>
                <c:pt idx="15849">
                  <c:v>3.5012681250016002</c:v>
                </c:pt>
                <c:pt idx="15850">
                  <c:v>3.5008615624992006</c:v>
                </c:pt>
                <c:pt idx="15851">
                  <c:v>3.5005393750016003</c:v>
                </c:pt>
                <c:pt idx="15852">
                  <c:v>3.5001706250016</c:v>
                </c:pt>
                <c:pt idx="15853">
                  <c:v>3.4997490624992005</c:v>
                </c:pt>
                <c:pt idx="15854">
                  <c:v>3.4994156250016002</c:v>
                </c:pt>
                <c:pt idx="15855">
                  <c:v>3.4990306250016001</c:v>
                </c:pt>
                <c:pt idx="15856">
                  <c:v>3.4991278124992005</c:v>
                </c:pt>
                <c:pt idx="15857">
                  <c:v>3.4994915624992005</c:v>
                </c:pt>
                <c:pt idx="15858">
                  <c:v>3.4998440624992004</c:v>
                </c:pt>
                <c:pt idx="15859">
                  <c:v>3.5001890624992007</c:v>
                </c:pt>
                <c:pt idx="15860">
                  <c:v>3.5004028124992006</c:v>
                </c:pt>
                <c:pt idx="15861">
                  <c:v>3.5004778124992004</c:v>
                </c:pt>
                <c:pt idx="15862">
                  <c:v>3.5001465624992005</c:v>
                </c:pt>
                <c:pt idx="15863">
                  <c:v>3.4997909375007996</c:v>
                </c:pt>
                <c:pt idx="15864">
                  <c:v>3.4994000000000001</c:v>
                </c:pt>
                <c:pt idx="15865">
                  <c:v>3.4990025</c:v>
                </c:pt>
                <c:pt idx="15866">
                  <c:v>3.4986700000000002</c:v>
                </c:pt>
                <c:pt idx="15867">
                  <c:v>3.4988393750016002</c:v>
                </c:pt>
                <c:pt idx="15868">
                  <c:v>3.4991784375007997</c:v>
                </c:pt>
                <c:pt idx="15869">
                  <c:v>3.4995378124992005</c:v>
                </c:pt>
                <c:pt idx="15870">
                  <c:v>3.5000071875007994</c:v>
                </c:pt>
                <c:pt idx="15871">
                  <c:v>3.5003518750016003</c:v>
                </c:pt>
                <c:pt idx="15872">
                  <c:v>3.5007746875007997</c:v>
                </c:pt>
                <c:pt idx="15873">
                  <c:v>3.5012746875007994</c:v>
                </c:pt>
                <c:pt idx="15874">
                  <c:v>3.5016137500000002</c:v>
                </c:pt>
                <c:pt idx="15875">
                  <c:v>3.5020096875007996</c:v>
                </c:pt>
                <c:pt idx="15876">
                  <c:v>3.5023690624992003</c:v>
                </c:pt>
                <c:pt idx="15877">
                  <c:v>3.5027021875007995</c:v>
                </c:pt>
                <c:pt idx="15878">
                  <c:v>3.5030749999999999</c:v>
                </c:pt>
                <c:pt idx="15879">
                  <c:v>3.5034459375007994</c:v>
                </c:pt>
                <c:pt idx="15880">
                  <c:v>3.50316625</c:v>
                </c:pt>
                <c:pt idx="15881">
                  <c:v>3.5027643750016</c:v>
                </c:pt>
                <c:pt idx="15882">
                  <c:v>3.5023675000000001</c:v>
                </c:pt>
                <c:pt idx="15883">
                  <c:v>3.5020471875007995</c:v>
                </c:pt>
                <c:pt idx="15884">
                  <c:v>3.5014546875007997</c:v>
                </c:pt>
                <c:pt idx="15885">
                  <c:v>3.5008218750016002</c:v>
                </c:pt>
                <c:pt idx="15886">
                  <c:v>3.5000959375007996</c:v>
                </c:pt>
                <c:pt idx="15887">
                  <c:v>3.4997243750016001</c:v>
                </c:pt>
                <c:pt idx="15888">
                  <c:v>3.4993846875007995</c:v>
                </c:pt>
                <c:pt idx="15889">
                  <c:v>3.4990256250016003</c:v>
                </c:pt>
                <c:pt idx="15890">
                  <c:v>3.4983093750016003</c:v>
                </c:pt>
                <c:pt idx="15891">
                  <c:v>3.4976881250016003</c:v>
                </c:pt>
                <c:pt idx="15892">
                  <c:v>3.4971906250016001</c:v>
                </c:pt>
                <c:pt idx="15893">
                  <c:v>3.4967984375007997</c:v>
                </c:pt>
                <c:pt idx="15894">
                  <c:v>3.4964978124992006</c:v>
                </c:pt>
                <c:pt idx="15895">
                  <c:v>3.4969187499999999</c:v>
                </c:pt>
                <c:pt idx="15896">
                  <c:v>3.4972718750016001</c:v>
                </c:pt>
                <c:pt idx="15897">
                  <c:v>3.4974921875007996</c:v>
                </c:pt>
                <c:pt idx="15898">
                  <c:v>3.4973925000000001</c:v>
                </c:pt>
                <c:pt idx="15899">
                  <c:v>3.49778375</c:v>
                </c:pt>
                <c:pt idx="15900">
                  <c:v>3.4981165624992006</c:v>
                </c:pt>
                <c:pt idx="15901">
                  <c:v>3.4982087499999999</c:v>
                </c:pt>
                <c:pt idx="15902">
                  <c:v>3.4981737499999999</c:v>
                </c:pt>
                <c:pt idx="15903">
                  <c:v>3.4981178124992005</c:v>
                </c:pt>
                <c:pt idx="15904">
                  <c:v>3.49795875</c:v>
                </c:pt>
                <c:pt idx="15905">
                  <c:v>3.4979784375007994</c:v>
                </c:pt>
                <c:pt idx="15906">
                  <c:v>3.4976106250016001</c:v>
                </c:pt>
                <c:pt idx="15907">
                  <c:v>3.4972712499999998</c:v>
                </c:pt>
                <c:pt idx="15908">
                  <c:v>3.4969187499999999</c:v>
                </c:pt>
                <c:pt idx="15909">
                  <c:v>3.4965943750016</c:v>
                </c:pt>
                <c:pt idx="15910">
                  <c:v>3.4962565624992004</c:v>
                </c:pt>
                <c:pt idx="15911">
                  <c:v>3.4965621875007993</c:v>
                </c:pt>
                <c:pt idx="15912">
                  <c:v>3.4965765624992007</c:v>
                </c:pt>
                <c:pt idx="15913">
                  <c:v>3.4969315624992006</c:v>
                </c:pt>
                <c:pt idx="15914">
                  <c:v>3.4974240624992006</c:v>
                </c:pt>
                <c:pt idx="15915">
                  <c:v>3.4977821875007993</c:v>
                </c:pt>
                <c:pt idx="15916">
                  <c:v>3.4978924999999998</c:v>
                </c:pt>
                <c:pt idx="15917">
                  <c:v>3.4975187499999998</c:v>
                </c:pt>
                <c:pt idx="15918">
                  <c:v>3.4974956250016001</c:v>
                </c:pt>
                <c:pt idx="15919">
                  <c:v>3.4974249999999998</c:v>
                </c:pt>
                <c:pt idx="15920">
                  <c:v>3.4975931250016004</c:v>
                </c:pt>
                <c:pt idx="15921">
                  <c:v>3.4979606250016002</c:v>
                </c:pt>
                <c:pt idx="15922">
                  <c:v>3.4983431250016004</c:v>
                </c:pt>
                <c:pt idx="15923">
                  <c:v>3.4986843750016003</c:v>
                </c:pt>
                <c:pt idx="15924">
                  <c:v>3.4991328124992007</c:v>
                </c:pt>
                <c:pt idx="15925">
                  <c:v>3.4994540624992005</c:v>
                </c:pt>
                <c:pt idx="15926">
                  <c:v>3.4992731250016003</c:v>
                </c:pt>
                <c:pt idx="15927">
                  <c:v>3.498875</c:v>
                </c:pt>
                <c:pt idx="15928">
                  <c:v>3.4985412500000002</c:v>
                </c:pt>
                <c:pt idx="15929">
                  <c:v>3.4981887500000002</c:v>
                </c:pt>
                <c:pt idx="15930">
                  <c:v>3.4977943750016003</c:v>
                </c:pt>
                <c:pt idx="15931">
                  <c:v>3.4974484375007995</c:v>
                </c:pt>
                <c:pt idx="15932">
                  <c:v>3.4968712499999999</c:v>
                </c:pt>
                <c:pt idx="15933">
                  <c:v>3.4963381250016003</c:v>
                </c:pt>
                <c:pt idx="15934">
                  <c:v>3.4957084375007996</c:v>
                </c:pt>
                <c:pt idx="15935">
                  <c:v>3.4953253124992005</c:v>
                </c:pt>
                <c:pt idx="15936">
                  <c:v>3.4946165624992003</c:v>
                </c:pt>
                <c:pt idx="15937">
                  <c:v>3.4939471875007997</c:v>
                </c:pt>
                <c:pt idx="15938">
                  <c:v>3.4934150000000002</c:v>
                </c:pt>
                <c:pt idx="15939">
                  <c:v>3.49306625</c:v>
                </c:pt>
                <c:pt idx="15940">
                  <c:v>3.4927278124992003</c:v>
                </c:pt>
                <c:pt idx="15941">
                  <c:v>3.4928406250016</c:v>
                </c:pt>
                <c:pt idx="15942">
                  <c:v>3.4932340624992002</c:v>
                </c:pt>
                <c:pt idx="15943">
                  <c:v>3.4937187500000002</c:v>
                </c:pt>
                <c:pt idx="15944">
                  <c:v>3.4941165624992001</c:v>
                </c:pt>
                <c:pt idx="15945">
                  <c:v>3.4944865624992003</c:v>
                </c:pt>
                <c:pt idx="15946">
                  <c:v>3.4948878124992002</c:v>
                </c:pt>
                <c:pt idx="15947">
                  <c:v>3.4952634375007996</c:v>
                </c:pt>
                <c:pt idx="15948">
                  <c:v>3.4952481250016003</c:v>
                </c:pt>
                <c:pt idx="15949">
                  <c:v>3.4954293750016001</c:v>
                </c:pt>
                <c:pt idx="15950">
                  <c:v>3.4957746875007993</c:v>
                </c:pt>
                <c:pt idx="15951">
                  <c:v>3.49608125</c:v>
                </c:pt>
                <c:pt idx="15952">
                  <c:v>3.4957196875007996</c:v>
                </c:pt>
                <c:pt idx="15953">
                  <c:v>3.4955031250016</c:v>
                </c:pt>
                <c:pt idx="15954">
                  <c:v>3.4958381250016002</c:v>
                </c:pt>
                <c:pt idx="15955">
                  <c:v>3.4954809375007994</c:v>
                </c:pt>
                <c:pt idx="15956">
                  <c:v>3.4951403124992</c:v>
                </c:pt>
                <c:pt idx="15957">
                  <c:v>3.4951371875007999</c:v>
                </c:pt>
                <c:pt idx="15958">
                  <c:v>3.4946865624992003</c:v>
                </c:pt>
                <c:pt idx="15959">
                  <c:v>3.4942381250016004</c:v>
                </c:pt>
                <c:pt idx="15960">
                  <c:v>3.4938362500000002</c:v>
                </c:pt>
                <c:pt idx="15961">
                  <c:v>3.4934756250016004</c:v>
                </c:pt>
                <c:pt idx="15962">
                  <c:v>3.4936059375007997</c:v>
                </c:pt>
                <c:pt idx="15963">
                  <c:v>3.4937309375007999</c:v>
                </c:pt>
                <c:pt idx="15964">
                  <c:v>3.4935746875008</c:v>
                </c:pt>
                <c:pt idx="15965">
                  <c:v>3.4933006250016003</c:v>
                </c:pt>
                <c:pt idx="15966">
                  <c:v>3.4936284375007998</c:v>
                </c:pt>
                <c:pt idx="15967">
                  <c:v>3.4940134375007998</c:v>
                </c:pt>
                <c:pt idx="15968">
                  <c:v>3.4943818750016002</c:v>
                </c:pt>
                <c:pt idx="15969">
                  <c:v>3.4947109375008001</c:v>
                </c:pt>
                <c:pt idx="15970">
                  <c:v>3.4950393750016002</c:v>
                </c:pt>
                <c:pt idx="15971">
                  <c:v>3.4954428124992005</c:v>
                </c:pt>
                <c:pt idx="15972">
                  <c:v>3.4958856250016002</c:v>
                </c:pt>
                <c:pt idx="15973">
                  <c:v>3.4962703124992003</c:v>
                </c:pt>
                <c:pt idx="15974">
                  <c:v>3.4966878124992005</c:v>
                </c:pt>
                <c:pt idx="15975">
                  <c:v>3.49708</c:v>
                </c:pt>
                <c:pt idx="15976">
                  <c:v>3.4974446875007996</c:v>
                </c:pt>
                <c:pt idx="15977">
                  <c:v>3.4977853124992007</c:v>
                </c:pt>
                <c:pt idx="15978">
                  <c:v>3.4981134375007996</c:v>
                </c:pt>
                <c:pt idx="15979">
                  <c:v>3.4984396875007997</c:v>
                </c:pt>
                <c:pt idx="15980">
                  <c:v>3.4987903124992004</c:v>
                </c:pt>
                <c:pt idx="15981">
                  <c:v>3.4984549999999999</c:v>
                </c:pt>
                <c:pt idx="15982">
                  <c:v>3.4979381250016002</c:v>
                </c:pt>
                <c:pt idx="15983">
                  <c:v>3.4974946875007995</c:v>
                </c:pt>
                <c:pt idx="15984">
                  <c:v>3.4971299999999998</c:v>
                </c:pt>
                <c:pt idx="15985">
                  <c:v>3.4967440624992006</c:v>
                </c:pt>
                <c:pt idx="15986">
                  <c:v>3.4962468750016003</c:v>
                </c:pt>
                <c:pt idx="15987">
                  <c:v>3.49591875</c:v>
                </c:pt>
                <c:pt idx="15988">
                  <c:v>3.4955281250016004</c:v>
                </c:pt>
                <c:pt idx="15989">
                  <c:v>3.4951712499999998</c:v>
                </c:pt>
                <c:pt idx="15990">
                  <c:v>3.4947684375007997</c:v>
                </c:pt>
                <c:pt idx="15991">
                  <c:v>3.4944350000000002</c:v>
                </c:pt>
                <c:pt idx="15992">
                  <c:v>3.4940778124992002</c:v>
                </c:pt>
                <c:pt idx="15993">
                  <c:v>3.4936812499999998</c:v>
                </c:pt>
                <c:pt idx="15994">
                  <c:v>3.4932928124992002</c:v>
                </c:pt>
                <c:pt idx="15995">
                  <c:v>3.4930953124992001</c:v>
                </c:pt>
                <c:pt idx="15996">
                  <c:v>3.4927021875007997</c:v>
                </c:pt>
                <c:pt idx="15997">
                  <c:v>3.4923187499999999</c:v>
                </c:pt>
                <c:pt idx="15998">
                  <c:v>3.4920040624992001</c:v>
                </c:pt>
                <c:pt idx="15999">
                  <c:v>3.4915431250016002</c:v>
                </c:pt>
                <c:pt idx="16000">
                  <c:v>3.4911343750016002</c:v>
                </c:pt>
                <c:pt idx="16001">
                  <c:v>3.4907156250016</c:v>
                </c:pt>
                <c:pt idx="16002">
                  <c:v>3.4903840624992002</c:v>
                </c:pt>
                <c:pt idx="16003">
                  <c:v>3.4907534375007998</c:v>
                </c:pt>
                <c:pt idx="16004">
                  <c:v>3.4911053124992</c:v>
                </c:pt>
                <c:pt idx="16005">
                  <c:v>3.4914774999999998</c:v>
                </c:pt>
                <c:pt idx="16006">
                  <c:v>3.4911040624992</c:v>
                </c:pt>
                <c:pt idx="16007">
                  <c:v>3.4905993750016</c:v>
                </c:pt>
                <c:pt idx="16008">
                  <c:v>3.4902321875008</c:v>
                </c:pt>
                <c:pt idx="16009">
                  <c:v>3.4904000000000002</c:v>
                </c:pt>
                <c:pt idx="16010">
                  <c:v>3.4907374999999998</c:v>
                </c:pt>
                <c:pt idx="16011">
                  <c:v>3.4911103124992002</c:v>
                </c:pt>
                <c:pt idx="16012">
                  <c:v>3.4915600000000002</c:v>
                </c:pt>
                <c:pt idx="16013">
                  <c:v>3.4918862499999999</c:v>
                </c:pt>
                <c:pt idx="16014">
                  <c:v>3.4920096875007998</c:v>
                </c:pt>
                <c:pt idx="16015">
                  <c:v>3.49207125</c:v>
                </c:pt>
                <c:pt idx="16016">
                  <c:v>3.4917456250016001</c:v>
                </c:pt>
                <c:pt idx="16017">
                  <c:v>3.4914168750016001</c:v>
                </c:pt>
                <c:pt idx="16018">
                  <c:v>3.4910765624992002</c:v>
                </c:pt>
                <c:pt idx="16019">
                  <c:v>3.4906831250016004</c:v>
                </c:pt>
                <c:pt idx="16020">
                  <c:v>3.4903421875007998</c:v>
                </c:pt>
                <c:pt idx="16021">
                  <c:v>3.4900043750016003</c:v>
                </c:pt>
                <c:pt idx="16022">
                  <c:v>3.4897912500000001</c:v>
                </c:pt>
                <c:pt idx="16023">
                  <c:v>3.4898940624992001</c:v>
                </c:pt>
                <c:pt idx="16024">
                  <c:v>3.4902915624992001</c:v>
                </c:pt>
                <c:pt idx="16025">
                  <c:v>3.4907525000000001</c:v>
                </c:pt>
                <c:pt idx="16026">
                  <c:v>3.4910971875008001</c:v>
                </c:pt>
                <c:pt idx="16027">
                  <c:v>3.4914706250016003</c:v>
                </c:pt>
                <c:pt idx="16028">
                  <c:v>3.4918399999999998</c:v>
                </c:pt>
                <c:pt idx="16029">
                  <c:v>3.4922209375007998</c:v>
                </c:pt>
                <c:pt idx="16030">
                  <c:v>3.4926628124992001</c:v>
                </c:pt>
                <c:pt idx="16031">
                  <c:v>3.4923871875007997</c:v>
                </c:pt>
                <c:pt idx="16032">
                  <c:v>3.4920278124992001</c:v>
                </c:pt>
                <c:pt idx="16033">
                  <c:v>3.4916331250016004</c:v>
                </c:pt>
                <c:pt idx="16034">
                  <c:v>3.4912593750016003</c:v>
                </c:pt>
                <c:pt idx="16035">
                  <c:v>3.4908578124992</c:v>
                </c:pt>
                <c:pt idx="16036">
                  <c:v>3.4904928124992001</c:v>
                </c:pt>
                <c:pt idx="16037">
                  <c:v>3.4900940624992001</c:v>
                </c:pt>
                <c:pt idx="16038">
                  <c:v>3.4897087500000001</c:v>
                </c:pt>
                <c:pt idx="16039">
                  <c:v>3.4892959375007999</c:v>
                </c:pt>
                <c:pt idx="16040">
                  <c:v>3.4888706250016002</c:v>
                </c:pt>
                <c:pt idx="16041">
                  <c:v>3.4884571875007997</c:v>
                </c:pt>
                <c:pt idx="16042">
                  <c:v>3.4881184375008001</c:v>
                </c:pt>
                <c:pt idx="16043">
                  <c:v>3.4885196875008</c:v>
                </c:pt>
                <c:pt idx="16044">
                  <c:v>3.4889109375007998</c:v>
                </c:pt>
                <c:pt idx="16045">
                  <c:v>3.4892434375007997</c:v>
                </c:pt>
                <c:pt idx="16046">
                  <c:v>3.4895550000000002</c:v>
                </c:pt>
                <c:pt idx="16047">
                  <c:v>3.4899709375007997</c:v>
                </c:pt>
                <c:pt idx="16048">
                  <c:v>3.49039375</c:v>
                </c:pt>
                <c:pt idx="16049">
                  <c:v>3.4907281250016</c:v>
                </c:pt>
                <c:pt idx="16050">
                  <c:v>3.4911246875008</c:v>
                </c:pt>
                <c:pt idx="16051">
                  <c:v>3.49144875</c:v>
                </c:pt>
                <c:pt idx="16052">
                  <c:v>3.4918365624992003</c:v>
                </c:pt>
                <c:pt idx="16053">
                  <c:v>3.4914593750016003</c:v>
                </c:pt>
                <c:pt idx="16054">
                  <c:v>3.4909937499999999</c:v>
                </c:pt>
                <c:pt idx="16055">
                  <c:v>3.4905228124992003</c:v>
                </c:pt>
                <c:pt idx="16056">
                  <c:v>3.4900943750016</c:v>
                </c:pt>
                <c:pt idx="16057">
                  <c:v>3.4897537500000002</c:v>
                </c:pt>
                <c:pt idx="16058">
                  <c:v>3.4893665624992001</c:v>
                </c:pt>
                <c:pt idx="16059">
                  <c:v>3.4889193750016001</c:v>
                </c:pt>
                <c:pt idx="16060">
                  <c:v>3.4884956250016002</c:v>
                </c:pt>
                <c:pt idx="16061">
                  <c:v>3.4886940624992002</c:v>
                </c:pt>
                <c:pt idx="16062">
                  <c:v>3.48903125</c:v>
                </c:pt>
                <c:pt idx="16063">
                  <c:v>3.4893728124992003</c:v>
                </c:pt>
                <c:pt idx="16064">
                  <c:v>3.4896950000000002</c:v>
                </c:pt>
                <c:pt idx="16065">
                  <c:v>3.4895531250016001</c:v>
                </c:pt>
                <c:pt idx="16066">
                  <c:v>3.4897440624992</c:v>
                </c:pt>
                <c:pt idx="16067">
                  <c:v>3.4898924999999998</c:v>
                </c:pt>
                <c:pt idx="16068">
                  <c:v>3.4896846875007999</c:v>
                </c:pt>
                <c:pt idx="16069">
                  <c:v>3.4893418750016001</c:v>
                </c:pt>
                <c:pt idx="16070">
                  <c:v>3.4888975000000002</c:v>
                </c:pt>
                <c:pt idx="16071">
                  <c:v>3.4883890624992002</c:v>
                </c:pt>
                <c:pt idx="16072">
                  <c:v>3.4879087499999999</c:v>
                </c:pt>
                <c:pt idx="16073">
                  <c:v>3.4875415624991999</c:v>
                </c:pt>
                <c:pt idx="16074">
                  <c:v>3.4872184375008</c:v>
                </c:pt>
                <c:pt idx="16075">
                  <c:v>3.4872999999999998</c:v>
                </c:pt>
                <c:pt idx="16076">
                  <c:v>3.4876496875008001</c:v>
                </c:pt>
                <c:pt idx="16077">
                  <c:v>3.4880143750016002</c:v>
                </c:pt>
                <c:pt idx="16078">
                  <c:v>3.4883893750016002</c:v>
                </c:pt>
                <c:pt idx="16079">
                  <c:v>3.4888381250016001</c:v>
                </c:pt>
                <c:pt idx="16080">
                  <c:v>3.4892509375007998</c:v>
                </c:pt>
                <c:pt idx="16081">
                  <c:v>3.4896281250016004</c:v>
                </c:pt>
                <c:pt idx="16082">
                  <c:v>3.4900040624991999</c:v>
                </c:pt>
                <c:pt idx="16083">
                  <c:v>3.4904031250016003</c:v>
                </c:pt>
                <c:pt idx="16084">
                  <c:v>3.4907990624992</c:v>
                </c:pt>
                <c:pt idx="16085">
                  <c:v>3.4910853124992003</c:v>
                </c:pt>
                <c:pt idx="16086">
                  <c:v>3.4907090624992003</c:v>
                </c:pt>
                <c:pt idx="16087">
                  <c:v>3.4901893750016</c:v>
                </c:pt>
                <c:pt idx="16088">
                  <c:v>3.4896937499999998</c:v>
                </c:pt>
                <c:pt idx="16089">
                  <c:v>3.4891303124992001</c:v>
                </c:pt>
                <c:pt idx="16090">
                  <c:v>3.4886731250016001</c:v>
                </c:pt>
                <c:pt idx="16091">
                  <c:v>3.4882184375007999</c:v>
                </c:pt>
                <c:pt idx="16092">
                  <c:v>3.4878509375008</c:v>
                </c:pt>
                <c:pt idx="16093">
                  <c:v>3.4874281250016002</c:v>
                </c:pt>
                <c:pt idx="16094">
                  <c:v>3.4868781250016001</c:v>
                </c:pt>
                <c:pt idx="16095">
                  <c:v>3.4865543750016004</c:v>
                </c:pt>
                <c:pt idx="16096">
                  <c:v>3.4860081250016002</c:v>
                </c:pt>
                <c:pt idx="16097">
                  <c:v>3.4855434375007999</c:v>
                </c:pt>
                <c:pt idx="16098">
                  <c:v>3.4850665624992003</c:v>
                </c:pt>
                <c:pt idx="16099">
                  <c:v>3.48463375</c:v>
                </c:pt>
                <c:pt idx="16100">
                  <c:v>3.4843728124991999</c:v>
                </c:pt>
                <c:pt idx="16101">
                  <c:v>3.4844534375007998</c:v>
                </c:pt>
                <c:pt idx="16102">
                  <c:v>3.4846946875008</c:v>
                </c:pt>
                <c:pt idx="16103">
                  <c:v>3.4847575000000002</c:v>
                </c:pt>
                <c:pt idx="16104">
                  <c:v>3.4851003124991999</c:v>
                </c:pt>
                <c:pt idx="16105">
                  <c:v>3.4854975000000001</c:v>
                </c:pt>
                <c:pt idx="16106">
                  <c:v>3.4859665624992</c:v>
                </c:pt>
                <c:pt idx="16107">
                  <c:v>3.4863540624992</c:v>
                </c:pt>
                <c:pt idx="16108">
                  <c:v>3.4866925000000002</c:v>
                </c:pt>
                <c:pt idx="16109">
                  <c:v>3.4870856250016002</c:v>
                </c:pt>
                <c:pt idx="16110">
                  <c:v>3.4871868750016004</c:v>
                </c:pt>
                <c:pt idx="16111">
                  <c:v>3.4868462500000001</c:v>
                </c:pt>
                <c:pt idx="16112">
                  <c:v>3.4868134375007998</c:v>
                </c:pt>
                <c:pt idx="16113">
                  <c:v>3.4867196875007997</c:v>
                </c:pt>
                <c:pt idx="16114">
                  <c:v>3.4866581250016</c:v>
                </c:pt>
                <c:pt idx="16115">
                  <c:v>3.4870446875007999</c:v>
                </c:pt>
                <c:pt idx="16116">
                  <c:v>3.4873709375008</c:v>
                </c:pt>
                <c:pt idx="16117">
                  <c:v>3.4874731250016002</c:v>
                </c:pt>
                <c:pt idx="16118">
                  <c:v>3.4876431250016</c:v>
                </c:pt>
                <c:pt idx="16119">
                  <c:v>3.4880312500000001</c:v>
                </c:pt>
                <c:pt idx="16120">
                  <c:v>3.4884146875008</c:v>
                </c:pt>
                <c:pt idx="16121">
                  <c:v>3.48877375</c:v>
                </c:pt>
                <c:pt idx="16122">
                  <c:v>3.4884484375008</c:v>
                </c:pt>
                <c:pt idx="16123">
                  <c:v>3.4880246875008001</c:v>
                </c:pt>
                <c:pt idx="16124">
                  <c:v>3.4877025000000001</c:v>
                </c:pt>
                <c:pt idx="16125">
                  <c:v>3.4872662499999998</c:v>
                </c:pt>
                <c:pt idx="16126">
                  <c:v>3.4869315624991999</c:v>
                </c:pt>
                <c:pt idx="16127">
                  <c:v>3.4865937499999999</c:v>
                </c:pt>
                <c:pt idx="16128">
                  <c:v>3.4862674999999999</c:v>
                </c:pt>
                <c:pt idx="16129">
                  <c:v>3.4866484375007998</c:v>
                </c:pt>
                <c:pt idx="16130">
                  <c:v>3.4870187499999998</c:v>
                </c:pt>
                <c:pt idx="16131">
                  <c:v>3.4873871875007998</c:v>
                </c:pt>
                <c:pt idx="16132">
                  <c:v>3.4877406250016003</c:v>
                </c:pt>
                <c:pt idx="16133">
                  <c:v>3.4874806250016004</c:v>
                </c:pt>
                <c:pt idx="16134">
                  <c:v>3.4874409375008</c:v>
                </c:pt>
                <c:pt idx="16135">
                  <c:v>3.4871034375007999</c:v>
                </c:pt>
                <c:pt idx="16136">
                  <c:v>3.4867809375008001</c:v>
                </c:pt>
                <c:pt idx="16137">
                  <c:v>3.4864656250016002</c:v>
                </c:pt>
                <c:pt idx="16138">
                  <c:v>3.4860990624992003</c:v>
                </c:pt>
                <c:pt idx="16139">
                  <c:v>3.4857671875007998</c:v>
                </c:pt>
                <c:pt idx="16140">
                  <c:v>3.4856806250016001</c:v>
                </c:pt>
                <c:pt idx="16141">
                  <c:v>3.4860484375007998</c:v>
                </c:pt>
                <c:pt idx="16142">
                  <c:v>3.4863974999999998</c:v>
                </c:pt>
                <c:pt idx="16143">
                  <c:v>3.4859990624992001</c:v>
                </c:pt>
                <c:pt idx="16144">
                  <c:v>3.4856531250016003</c:v>
                </c:pt>
                <c:pt idx="16145">
                  <c:v>3.4859125</c:v>
                </c:pt>
                <c:pt idx="16146">
                  <c:v>3.4862556250016001</c:v>
                </c:pt>
                <c:pt idx="16147">
                  <c:v>3.4865756250016</c:v>
                </c:pt>
                <c:pt idx="16148">
                  <c:v>3.4869568750016002</c:v>
                </c:pt>
                <c:pt idx="16149">
                  <c:v>3.4873065624991999</c:v>
                </c:pt>
                <c:pt idx="16150">
                  <c:v>3.4876353124991999</c:v>
                </c:pt>
                <c:pt idx="16151">
                  <c:v>3.4880481250016002</c:v>
                </c:pt>
                <c:pt idx="16152">
                  <c:v>3.4879137500000001</c:v>
                </c:pt>
                <c:pt idx="16153">
                  <c:v>3.4875228124992002</c:v>
                </c:pt>
                <c:pt idx="16154">
                  <c:v>3.4871765624991999</c:v>
                </c:pt>
                <c:pt idx="16155">
                  <c:v>3.4867503124992001</c:v>
                </c:pt>
                <c:pt idx="16156">
                  <c:v>3.4863887500000001</c:v>
                </c:pt>
                <c:pt idx="16157">
                  <c:v>3.4860084375008</c:v>
                </c:pt>
                <c:pt idx="16158">
                  <c:v>3.4855581250016003</c:v>
                </c:pt>
                <c:pt idx="16159">
                  <c:v>3.4851356250016003</c:v>
                </c:pt>
                <c:pt idx="16160">
                  <c:v>3.4846609375008</c:v>
                </c:pt>
                <c:pt idx="16161">
                  <c:v>3.4842468750016002</c:v>
                </c:pt>
                <c:pt idx="16162">
                  <c:v>3.4839046875007997</c:v>
                </c:pt>
                <c:pt idx="16163">
                  <c:v>3.48351875</c:v>
                </c:pt>
                <c:pt idx="16164">
                  <c:v>3.4831909375008001</c:v>
                </c:pt>
                <c:pt idx="16165">
                  <c:v>3.4835818750016001</c:v>
                </c:pt>
                <c:pt idx="16166">
                  <c:v>3.4840100000000001</c:v>
                </c:pt>
                <c:pt idx="16167">
                  <c:v>3.4843384375007997</c:v>
                </c:pt>
                <c:pt idx="16168">
                  <c:v>3.4847487500000001</c:v>
                </c:pt>
                <c:pt idx="16169">
                  <c:v>3.4852053124992</c:v>
                </c:pt>
                <c:pt idx="16170">
                  <c:v>3.4855534375007999</c:v>
                </c:pt>
                <c:pt idx="16171">
                  <c:v>3.4857768750016001</c:v>
                </c:pt>
                <c:pt idx="16172">
                  <c:v>3.4855309375007999</c:v>
                </c:pt>
                <c:pt idx="16173">
                  <c:v>3.4851206250016</c:v>
                </c:pt>
                <c:pt idx="16174">
                  <c:v>3.4847059375008</c:v>
                </c:pt>
                <c:pt idx="16175">
                  <c:v>3.4843653124992002</c:v>
                </c:pt>
                <c:pt idx="16176">
                  <c:v>3.4844262499999998</c:v>
                </c:pt>
                <c:pt idx="16177">
                  <c:v>3.48475</c:v>
                </c:pt>
                <c:pt idx="16178">
                  <c:v>3.485185</c:v>
                </c:pt>
                <c:pt idx="16179">
                  <c:v>3.4855862499999999</c:v>
                </c:pt>
                <c:pt idx="16180">
                  <c:v>3.48601625</c:v>
                </c:pt>
                <c:pt idx="16181">
                  <c:v>3.4863925</c:v>
                </c:pt>
                <c:pt idx="16182">
                  <c:v>3.4867306250016004</c:v>
                </c:pt>
                <c:pt idx="16183">
                  <c:v>3.4870675000000002</c:v>
                </c:pt>
                <c:pt idx="16184">
                  <c:v>3.4874034375008001</c:v>
                </c:pt>
                <c:pt idx="16185">
                  <c:v>3.4878356250016003</c:v>
                </c:pt>
                <c:pt idx="16186">
                  <c:v>3.4876490624992003</c:v>
                </c:pt>
                <c:pt idx="16187">
                  <c:v>3.4872899999999998</c:v>
                </c:pt>
                <c:pt idx="16188">
                  <c:v>3.4868634375008001</c:v>
                </c:pt>
                <c:pt idx="16189">
                  <c:v>3.48639375</c:v>
                </c:pt>
                <c:pt idx="16190">
                  <c:v>3.4858859375007998</c:v>
                </c:pt>
                <c:pt idx="16191">
                  <c:v>3.4854068750016003</c:v>
                </c:pt>
                <c:pt idx="16192">
                  <c:v>3.4848484375008</c:v>
                </c:pt>
                <c:pt idx="16193">
                  <c:v>3.4843421875008</c:v>
                </c:pt>
                <c:pt idx="16194">
                  <c:v>3.4838706250016003</c:v>
                </c:pt>
                <c:pt idx="16195">
                  <c:v>3.4834593750016003</c:v>
                </c:pt>
                <c:pt idx="16196">
                  <c:v>3.4830165624992002</c:v>
                </c:pt>
                <c:pt idx="16197">
                  <c:v>3.4826218750016</c:v>
                </c:pt>
                <c:pt idx="16198">
                  <c:v>3.4822381250016003</c:v>
                </c:pt>
                <c:pt idx="16199">
                  <c:v>3.4818453124992002</c:v>
                </c:pt>
                <c:pt idx="16200">
                  <c:v>3.4820899999999999</c:v>
                </c:pt>
                <c:pt idx="16201">
                  <c:v>3.4824840624992</c:v>
                </c:pt>
                <c:pt idx="16202">
                  <c:v>3.4828762499999999</c:v>
                </c:pt>
                <c:pt idx="16203">
                  <c:v>3.4832731250016002</c:v>
                </c:pt>
                <c:pt idx="16204">
                  <c:v>3.4836106250016003</c:v>
                </c:pt>
                <c:pt idx="16205">
                  <c:v>3.48394</c:v>
                </c:pt>
                <c:pt idx="16206">
                  <c:v>3.4842940624992003</c:v>
                </c:pt>
                <c:pt idx="16207">
                  <c:v>3.4846406250016</c:v>
                </c:pt>
                <c:pt idx="16208">
                  <c:v>3.4849840624991999</c:v>
                </c:pt>
                <c:pt idx="16209">
                  <c:v>3.4852162500000001</c:v>
                </c:pt>
                <c:pt idx="16210">
                  <c:v>3.4855881250016001</c:v>
                </c:pt>
                <c:pt idx="16211">
                  <c:v>3.4859371875008001</c:v>
                </c:pt>
                <c:pt idx="16212">
                  <c:v>3.4855125</c:v>
                </c:pt>
                <c:pt idx="16213">
                  <c:v>3.4851068750016001</c:v>
                </c:pt>
                <c:pt idx="16214">
                  <c:v>3.4850818750016002</c:v>
                </c:pt>
                <c:pt idx="16215">
                  <c:v>3.4846734375007999</c:v>
                </c:pt>
                <c:pt idx="16216">
                  <c:v>3.4843356250016</c:v>
                </c:pt>
                <c:pt idx="16217">
                  <c:v>3.4844346875008001</c:v>
                </c:pt>
                <c:pt idx="16218">
                  <c:v>3.4847990624992002</c:v>
                </c:pt>
                <c:pt idx="16219">
                  <c:v>3.4850053124992</c:v>
                </c:pt>
                <c:pt idx="16220">
                  <c:v>3.4853371875007997</c:v>
                </c:pt>
                <c:pt idx="16221">
                  <c:v>3.4857346875007997</c:v>
                </c:pt>
                <c:pt idx="16222">
                  <c:v>3.4860681250016001</c:v>
                </c:pt>
                <c:pt idx="16223">
                  <c:v>3.4860678124992002</c:v>
                </c:pt>
                <c:pt idx="16224">
                  <c:v>3.4857234375007997</c:v>
                </c:pt>
                <c:pt idx="16225">
                  <c:v>3.4853125</c:v>
                </c:pt>
                <c:pt idx="16226">
                  <c:v>3.4848134375008</c:v>
                </c:pt>
                <c:pt idx="16227">
                  <c:v>3.4844090624991999</c:v>
                </c:pt>
                <c:pt idx="16228">
                  <c:v>3.4839968750016004</c:v>
                </c:pt>
                <c:pt idx="16229">
                  <c:v>3.4834746875008</c:v>
                </c:pt>
                <c:pt idx="16230">
                  <c:v>3.4830375</c:v>
                </c:pt>
                <c:pt idx="16231">
                  <c:v>3.4826321875007999</c:v>
                </c:pt>
                <c:pt idx="16232">
                  <c:v>3.4822471875007999</c:v>
                </c:pt>
                <c:pt idx="16233">
                  <c:v>3.4818449999999999</c:v>
                </c:pt>
                <c:pt idx="16234">
                  <c:v>3.4814921875008</c:v>
                </c:pt>
                <c:pt idx="16235">
                  <c:v>3.4811178124992002</c:v>
                </c:pt>
                <c:pt idx="16236">
                  <c:v>3.4812659375007997</c:v>
                </c:pt>
                <c:pt idx="16237">
                  <c:v>3.4816690624992002</c:v>
                </c:pt>
                <c:pt idx="16238">
                  <c:v>3.4820240624992</c:v>
                </c:pt>
                <c:pt idx="16239">
                  <c:v>3.4824012500000001</c:v>
                </c:pt>
                <c:pt idx="16240">
                  <c:v>3.4827300000000001</c:v>
                </c:pt>
                <c:pt idx="16241">
                  <c:v>3.4831993750016004</c:v>
                </c:pt>
                <c:pt idx="16242">
                  <c:v>3.4835193750016002</c:v>
                </c:pt>
                <c:pt idx="16243">
                  <c:v>3.4830946875007998</c:v>
                </c:pt>
                <c:pt idx="16244">
                  <c:v>3.4826746875008001</c:v>
                </c:pt>
                <c:pt idx="16245">
                  <c:v>3.4823537500000001</c:v>
                </c:pt>
                <c:pt idx="16246">
                  <c:v>3.4820165624991999</c:v>
                </c:pt>
                <c:pt idx="16247">
                  <c:v>3.4815665624992</c:v>
                </c:pt>
                <c:pt idx="16248">
                  <c:v>3.4811443750016</c:v>
                </c:pt>
                <c:pt idx="16249">
                  <c:v>3.4808040624992</c:v>
                </c:pt>
                <c:pt idx="16250">
                  <c:v>3.4804628124992001</c:v>
                </c:pt>
                <c:pt idx="16251">
                  <c:v>3.4800925</c:v>
                </c:pt>
                <c:pt idx="16252">
                  <c:v>3.4800971875008</c:v>
                </c:pt>
                <c:pt idx="16253">
                  <c:v>3.4804762500000002</c:v>
                </c:pt>
                <c:pt idx="16254">
                  <c:v>3.4808574999999999</c:v>
                </c:pt>
                <c:pt idx="16255">
                  <c:v>3.4809496875007997</c:v>
                </c:pt>
                <c:pt idx="16256">
                  <c:v>3.4814265624992</c:v>
                </c:pt>
                <c:pt idx="16257">
                  <c:v>3.4818481250016</c:v>
                </c:pt>
                <c:pt idx="16258">
                  <c:v>3.4822115624992001</c:v>
                </c:pt>
                <c:pt idx="16259">
                  <c:v>3.4825887500000001</c:v>
                </c:pt>
                <c:pt idx="16260">
                  <c:v>3.4829756250016004</c:v>
                </c:pt>
                <c:pt idx="16261">
                  <c:v>3.4833065624991999</c:v>
                </c:pt>
                <c:pt idx="16262">
                  <c:v>3.4837690624992002</c:v>
                </c:pt>
                <c:pt idx="16263">
                  <c:v>3.4840987499999998</c:v>
                </c:pt>
                <c:pt idx="16264">
                  <c:v>3.4842565624991999</c:v>
                </c:pt>
                <c:pt idx="16265">
                  <c:v>3.4846134375008</c:v>
                </c:pt>
                <c:pt idx="16266">
                  <c:v>3.4842321875007998</c:v>
                </c:pt>
                <c:pt idx="16267">
                  <c:v>3.4838900000000002</c:v>
                </c:pt>
                <c:pt idx="16268">
                  <c:v>3.4833993750016004</c:v>
                </c:pt>
                <c:pt idx="16269">
                  <c:v>3.4830528124992002</c:v>
                </c:pt>
                <c:pt idx="16270">
                  <c:v>3.4826706250016004</c:v>
                </c:pt>
                <c:pt idx="16271">
                  <c:v>3.4822271875007997</c:v>
                </c:pt>
                <c:pt idx="16272">
                  <c:v>3.4818343750016001</c:v>
                </c:pt>
                <c:pt idx="16273">
                  <c:v>3.4818975000000001</c:v>
                </c:pt>
                <c:pt idx="16274">
                  <c:v>3.4822431250016002</c:v>
                </c:pt>
                <c:pt idx="16275">
                  <c:v>3.482605</c:v>
                </c:pt>
                <c:pt idx="16276">
                  <c:v>3.4829834375008</c:v>
                </c:pt>
                <c:pt idx="16277">
                  <c:v>3.4827824999999999</c:v>
                </c:pt>
                <c:pt idx="16278">
                  <c:v>3.4824484375007998</c:v>
                </c:pt>
                <c:pt idx="16279">
                  <c:v>3.4820500000000001</c:v>
                </c:pt>
                <c:pt idx="16280">
                  <c:v>3.4816253124992</c:v>
                </c:pt>
                <c:pt idx="16281">
                  <c:v>3.4812112499999999</c:v>
                </c:pt>
                <c:pt idx="16282">
                  <c:v>3.4806221875008001</c:v>
                </c:pt>
                <c:pt idx="16283">
                  <c:v>3.4801525</c:v>
                </c:pt>
                <c:pt idx="16284">
                  <c:v>3.4796681250016004</c:v>
                </c:pt>
                <c:pt idx="16285">
                  <c:v>3.4793084375008001</c:v>
                </c:pt>
                <c:pt idx="16286">
                  <c:v>3.4789818750016002</c:v>
                </c:pt>
                <c:pt idx="16287">
                  <c:v>3.4791559375008001</c:v>
                </c:pt>
                <c:pt idx="16288">
                  <c:v>3.4794846875008001</c:v>
                </c:pt>
                <c:pt idx="16289">
                  <c:v>3.4798578124991999</c:v>
                </c:pt>
                <c:pt idx="16290">
                  <c:v>3.4803059375008001</c:v>
                </c:pt>
                <c:pt idx="16291">
                  <c:v>3.4806496875007999</c:v>
                </c:pt>
                <c:pt idx="16292">
                  <c:v>3.4809946875007998</c:v>
                </c:pt>
                <c:pt idx="16293">
                  <c:v>3.4810190624991999</c:v>
                </c:pt>
                <c:pt idx="16294">
                  <c:v>3.4806231250016002</c:v>
                </c:pt>
                <c:pt idx="16295">
                  <c:v>3.4802293750016</c:v>
                </c:pt>
                <c:pt idx="16296">
                  <c:v>3.4800506250016001</c:v>
                </c:pt>
                <c:pt idx="16297">
                  <c:v>3.4802040624992001</c:v>
                </c:pt>
                <c:pt idx="16298">
                  <c:v>3.4798512499999998</c:v>
                </c:pt>
                <c:pt idx="16299">
                  <c:v>3.4799896875008001</c:v>
                </c:pt>
                <c:pt idx="16300">
                  <c:v>3.4800834375008001</c:v>
                </c:pt>
                <c:pt idx="16301">
                  <c:v>3.4799662499999999</c:v>
                </c:pt>
                <c:pt idx="16302">
                  <c:v>3.4796174999999998</c:v>
                </c:pt>
                <c:pt idx="16303">
                  <c:v>3.4794921875007998</c:v>
                </c:pt>
                <c:pt idx="16304">
                  <c:v>3.47983625</c:v>
                </c:pt>
                <c:pt idx="16305">
                  <c:v>3.4800953124992002</c:v>
                </c:pt>
                <c:pt idx="16306">
                  <c:v>3.4804434375007998</c:v>
                </c:pt>
                <c:pt idx="16307">
                  <c:v>3.4804715624992002</c:v>
                </c:pt>
                <c:pt idx="16308">
                  <c:v>3.4801074999999999</c:v>
                </c:pt>
                <c:pt idx="16309">
                  <c:v>3.4797709375007999</c:v>
                </c:pt>
                <c:pt idx="16310">
                  <c:v>3.47942375</c:v>
                </c:pt>
                <c:pt idx="16311">
                  <c:v>3.4790421875008</c:v>
                </c:pt>
                <c:pt idx="16312">
                  <c:v>3.4786343750016</c:v>
                </c:pt>
                <c:pt idx="16313">
                  <c:v>3.4782484375007998</c:v>
                </c:pt>
                <c:pt idx="16314">
                  <c:v>3.4778165624991999</c:v>
                </c:pt>
                <c:pt idx="16315">
                  <c:v>3.4774209375008001</c:v>
                </c:pt>
                <c:pt idx="16316">
                  <c:v>3.4774912499999999</c:v>
                </c:pt>
                <c:pt idx="16317">
                  <c:v>3.4778596875007999</c:v>
                </c:pt>
                <c:pt idx="16318">
                  <c:v>3.4782265624991999</c:v>
                </c:pt>
                <c:pt idx="16319">
                  <c:v>3.4786324999999998</c:v>
                </c:pt>
                <c:pt idx="16320">
                  <c:v>3.4790071875008</c:v>
                </c:pt>
                <c:pt idx="16321">
                  <c:v>3.4794240624991999</c:v>
                </c:pt>
                <c:pt idx="16322">
                  <c:v>3.4799165624991999</c:v>
                </c:pt>
                <c:pt idx="16323">
                  <c:v>3.4802575</c:v>
                </c:pt>
                <c:pt idx="16324">
                  <c:v>3.4806371875008</c:v>
                </c:pt>
                <c:pt idx="16325">
                  <c:v>3.4810756250016004</c:v>
                </c:pt>
                <c:pt idx="16326">
                  <c:v>3.4814903124992003</c:v>
                </c:pt>
                <c:pt idx="16327">
                  <c:v>3.4819200000000001</c:v>
                </c:pt>
                <c:pt idx="16328">
                  <c:v>3.4823525000000002</c:v>
                </c:pt>
                <c:pt idx="16329">
                  <c:v>3.4827331250016003</c:v>
                </c:pt>
                <c:pt idx="16330">
                  <c:v>3.4830578124992</c:v>
                </c:pt>
                <c:pt idx="16331">
                  <c:v>3.4825640624992</c:v>
                </c:pt>
                <c:pt idx="16332">
                  <c:v>3.4820950000000002</c:v>
                </c:pt>
                <c:pt idx="16333">
                  <c:v>3.4815159375008</c:v>
                </c:pt>
                <c:pt idx="16334">
                  <c:v>3.4811293750016001</c:v>
                </c:pt>
                <c:pt idx="16335">
                  <c:v>3.4804928124992003</c:v>
                </c:pt>
                <c:pt idx="16336">
                  <c:v>3.4799565624992002</c:v>
                </c:pt>
                <c:pt idx="16337">
                  <c:v>3.4794887499999998</c:v>
                </c:pt>
                <c:pt idx="16338">
                  <c:v>3.4791068750016003</c:v>
                </c:pt>
                <c:pt idx="16339">
                  <c:v>3.4787709375008</c:v>
                </c:pt>
                <c:pt idx="16340">
                  <c:v>3.4785831250016002</c:v>
                </c:pt>
                <c:pt idx="16341">
                  <c:v>3.4781809375007997</c:v>
                </c:pt>
                <c:pt idx="16342">
                  <c:v>3.4776846875007998</c:v>
                </c:pt>
                <c:pt idx="16343">
                  <c:v>3.4770415624991999</c:v>
                </c:pt>
                <c:pt idx="16344">
                  <c:v>3.4763871875008001</c:v>
                </c:pt>
                <c:pt idx="16345">
                  <c:v>3.4755287500000001</c:v>
                </c:pt>
                <c:pt idx="16346">
                  <c:v>3.4746793750016001</c:v>
                </c:pt>
                <c:pt idx="16347">
                  <c:v>3.4737971875008</c:v>
                </c:pt>
                <c:pt idx="16348">
                  <c:v>3.4728237499999999</c:v>
                </c:pt>
                <c:pt idx="16349">
                  <c:v>3.4718512499999998</c:v>
                </c:pt>
                <c:pt idx="16350">
                  <c:v>3.4708390624992003</c:v>
                </c:pt>
                <c:pt idx="16351">
                  <c:v>3.4701443750016003</c:v>
                </c:pt>
                <c:pt idx="16352">
                  <c:v>3.4695271875008</c:v>
                </c:pt>
                <c:pt idx="16353">
                  <c:v>3.4690387500000002</c:v>
                </c:pt>
                <c:pt idx="16354">
                  <c:v>3.4685153124992003</c:v>
                </c:pt>
                <c:pt idx="16355">
                  <c:v>3.4681146875007998</c:v>
                </c:pt>
                <c:pt idx="16356">
                  <c:v>3.4677231250016001</c:v>
                </c:pt>
                <c:pt idx="16357">
                  <c:v>3.4673812499999999</c:v>
                </c:pt>
                <c:pt idx="16358">
                  <c:v>3.4667606250016001</c:v>
                </c:pt>
                <c:pt idx="16359">
                  <c:v>3.4661465624992003</c:v>
                </c:pt>
                <c:pt idx="16360">
                  <c:v>3.4656203124992002</c:v>
                </c:pt>
                <c:pt idx="16361">
                  <c:v>3.4651896875007999</c:v>
                </c:pt>
                <c:pt idx="16362">
                  <c:v>3.4648521875007998</c:v>
                </c:pt>
                <c:pt idx="16363">
                  <c:v>3.4651856250016002</c:v>
                </c:pt>
                <c:pt idx="16364">
                  <c:v>3.4655178124992001</c:v>
                </c:pt>
                <c:pt idx="16365">
                  <c:v>3.4659421875007999</c:v>
                </c:pt>
                <c:pt idx="16366">
                  <c:v>3.4662746875007997</c:v>
                </c:pt>
                <c:pt idx="16367">
                  <c:v>3.4666668750016001</c:v>
                </c:pt>
                <c:pt idx="16368">
                  <c:v>3.4671071875007997</c:v>
                </c:pt>
                <c:pt idx="16369">
                  <c:v>3.4674900000000002</c:v>
                </c:pt>
                <c:pt idx="16370">
                  <c:v>3.4678103124991999</c:v>
                </c:pt>
                <c:pt idx="16371">
                  <c:v>3.4681259375007998</c:v>
                </c:pt>
                <c:pt idx="16372">
                  <c:v>3.4685681250016001</c:v>
                </c:pt>
                <c:pt idx="16373">
                  <c:v>3.4689693750016</c:v>
                </c:pt>
                <c:pt idx="16374">
                  <c:v>3.4693262499999999</c:v>
                </c:pt>
                <c:pt idx="16375">
                  <c:v>3.4697078124992</c:v>
                </c:pt>
                <c:pt idx="16376">
                  <c:v>3.4700359375007999</c:v>
                </c:pt>
                <c:pt idx="16377">
                  <c:v>3.4704053124992003</c:v>
                </c:pt>
                <c:pt idx="16378">
                  <c:v>3.4705112499999999</c:v>
                </c:pt>
                <c:pt idx="16379">
                  <c:v>3.4701534375007999</c:v>
                </c:pt>
                <c:pt idx="16380">
                  <c:v>3.4697859375008</c:v>
                </c:pt>
                <c:pt idx="16381">
                  <c:v>3.4701903124992</c:v>
                </c:pt>
                <c:pt idx="16382">
                  <c:v>3.4705618750016001</c:v>
                </c:pt>
                <c:pt idx="16383">
                  <c:v>3.4701284375007999</c:v>
                </c:pt>
                <c:pt idx="16384">
                  <c:v>3.4697568750016003</c:v>
                </c:pt>
                <c:pt idx="16385">
                  <c:v>3.4693865624992002</c:v>
                </c:pt>
                <c:pt idx="16386">
                  <c:v>3.4690356250016001</c:v>
                </c:pt>
                <c:pt idx="16387">
                  <c:v>3.4686353124992002</c:v>
                </c:pt>
                <c:pt idx="16388">
                  <c:v>3.4681431250016002</c:v>
                </c:pt>
                <c:pt idx="16389">
                  <c:v>3.4680781250016004</c:v>
                </c:pt>
                <c:pt idx="16390">
                  <c:v>3.4683821875007999</c:v>
                </c:pt>
                <c:pt idx="16391">
                  <c:v>3.4686918750016003</c:v>
                </c:pt>
                <c:pt idx="16392">
                  <c:v>3.4687365624991999</c:v>
                </c:pt>
                <c:pt idx="16393">
                  <c:v>3.4683346875007999</c:v>
                </c:pt>
                <c:pt idx="16394">
                  <c:v>3.4678528124992001</c:v>
                </c:pt>
                <c:pt idx="16395">
                  <c:v>3.4674181250016001</c:v>
                </c:pt>
                <c:pt idx="16396">
                  <c:v>3.4669803124992002</c:v>
                </c:pt>
                <c:pt idx="16397">
                  <c:v>3.4666428124992001</c:v>
                </c:pt>
                <c:pt idx="16398">
                  <c:v>3.4662881250016002</c:v>
                </c:pt>
                <c:pt idx="16399">
                  <c:v>3.4666112500000001</c:v>
                </c:pt>
                <c:pt idx="16400">
                  <c:v>3.4669656250016003</c:v>
                </c:pt>
                <c:pt idx="16401">
                  <c:v>3.4673025000000002</c:v>
                </c:pt>
                <c:pt idx="16402">
                  <c:v>3.4676459375007997</c:v>
                </c:pt>
                <c:pt idx="16403">
                  <c:v>3.4679740624991999</c:v>
                </c:pt>
                <c:pt idx="16404">
                  <c:v>3.4681396875007997</c:v>
                </c:pt>
                <c:pt idx="16405">
                  <c:v>3.4683071875008</c:v>
                </c:pt>
                <c:pt idx="16406">
                  <c:v>3.4686862500000002</c:v>
                </c:pt>
                <c:pt idx="16407">
                  <c:v>3.46827</c:v>
                </c:pt>
                <c:pt idx="16408">
                  <c:v>3.4677812499999998</c:v>
                </c:pt>
                <c:pt idx="16409">
                  <c:v>3.4673306250016003</c:v>
                </c:pt>
                <c:pt idx="16410">
                  <c:v>3.4668187499999998</c:v>
                </c:pt>
                <c:pt idx="16411">
                  <c:v>3.4664837500000001</c:v>
                </c:pt>
                <c:pt idx="16412">
                  <c:v>3.4660765624992003</c:v>
                </c:pt>
                <c:pt idx="16413">
                  <c:v>3.4657243750016002</c:v>
                </c:pt>
                <c:pt idx="16414">
                  <c:v>3.4658240624992001</c:v>
                </c:pt>
                <c:pt idx="16415">
                  <c:v>3.4661496875008</c:v>
                </c:pt>
                <c:pt idx="16416">
                  <c:v>3.4665581250016002</c:v>
                </c:pt>
                <c:pt idx="16417">
                  <c:v>3.46689625</c:v>
                </c:pt>
                <c:pt idx="16418">
                  <c:v>3.4672431250016</c:v>
                </c:pt>
                <c:pt idx="16419">
                  <c:v>3.46767125</c:v>
                </c:pt>
                <c:pt idx="16420">
                  <c:v>3.4680037499999998</c:v>
                </c:pt>
                <c:pt idx="16421">
                  <c:v>3.4683256250016004</c:v>
                </c:pt>
                <c:pt idx="16422">
                  <c:v>3.4686559375007997</c:v>
                </c:pt>
                <c:pt idx="16423">
                  <c:v>3.4690690624992002</c:v>
                </c:pt>
                <c:pt idx="16424">
                  <c:v>3.4694146875007998</c:v>
                </c:pt>
                <c:pt idx="16425">
                  <c:v>3.4698484375007999</c:v>
                </c:pt>
                <c:pt idx="16426">
                  <c:v>3.4698303124992003</c:v>
                </c:pt>
                <c:pt idx="16427">
                  <c:v>3.4695656250016</c:v>
                </c:pt>
                <c:pt idx="16428">
                  <c:v>3.4691996875008</c:v>
                </c:pt>
                <c:pt idx="16429">
                  <c:v>3.4688190624991999</c:v>
                </c:pt>
                <c:pt idx="16430">
                  <c:v>3.4684759375007999</c:v>
                </c:pt>
                <c:pt idx="16431">
                  <c:v>3.4681375000000001</c:v>
                </c:pt>
                <c:pt idx="16432">
                  <c:v>3.4684675</c:v>
                </c:pt>
                <c:pt idx="16433">
                  <c:v>3.4688378124992001</c:v>
                </c:pt>
                <c:pt idx="16434">
                  <c:v>3.4692099999999999</c:v>
                </c:pt>
                <c:pt idx="16435">
                  <c:v>3.4695593750016003</c:v>
                </c:pt>
                <c:pt idx="16436">
                  <c:v>3.4693350000000001</c:v>
                </c:pt>
                <c:pt idx="16437">
                  <c:v>3.46897375</c:v>
                </c:pt>
                <c:pt idx="16438">
                  <c:v>3.4686503124992001</c:v>
                </c:pt>
                <c:pt idx="16439">
                  <c:v>3.4689906250016</c:v>
                </c:pt>
                <c:pt idx="16440">
                  <c:v>3.4693431250016</c:v>
                </c:pt>
                <c:pt idx="16441">
                  <c:v>3.4696674999999999</c:v>
                </c:pt>
                <c:pt idx="16442">
                  <c:v>3.4699125</c:v>
                </c:pt>
                <c:pt idx="16443">
                  <c:v>3.4700250000000001</c:v>
                </c:pt>
                <c:pt idx="16444">
                  <c:v>3.4698175</c:v>
                </c:pt>
                <c:pt idx="16445">
                  <c:v>3.4697396875008</c:v>
                </c:pt>
                <c:pt idx="16446">
                  <c:v>3.46962875</c:v>
                </c:pt>
                <c:pt idx="16447">
                  <c:v>3.4693021875008001</c:v>
                </c:pt>
                <c:pt idx="16448">
                  <c:v>3.4689303124992001</c:v>
                </c:pt>
                <c:pt idx="16449">
                  <c:v>3.4691281250016002</c:v>
                </c:pt>
                <c:pt idx="16450">
                  <c:v>3.4694706250016001</c:v>
                </c:pt>
                <c:pt idx="16451">
                  <c:v>3.4698459375007999</c:v>
                </c:pt>
                <c:pt idx="16452">
                  <c:v>3.4694796875008</c:v>
                </c:pt>
                <c:pt idx="16453">
                  <c:v>3.4690334375008001</c:v>
                </c:pt>
                <c:pt idx="16454">
                  <c:v>3.4686537500000001</c:v>
                </c:pt>
                <c:pt idx="16455">
                  <c:v>3.4680328124991999</c:v>
                </c:pt>
                <c:pt idx="16456">
                  <c:v>3.4676537500000002</c:v>
                </c:pt>
                <c:pt idx="16457">
                  <c:v>3.4672431250016</c:v>
                </c:pt>
                <c:pt idx="16458">
                  <c:v>3.4668646875008</c:v>
                </c:pt>
                <c:pt idx="16459">
                  <c:v>3.4661943750016002</c:v>
                </c:pt>
                <c:pt idx="16460">
                  <c:v>3.4658668750016002</c:v>
                </c:pt>
                <c:pt idx="16461">
                  <c:v>3.4654937499999998</c:v>
                </c:pt>
                <c:pt idx="16462">
                  <c:v>3.4649534375008</c:v>
                </c:pt>
                <c:pt idx="16463">
                  <c:v>3.4645796875007999</c:v>
                </c:pt>
                <c:pt idx="16464">
                  <c:v>3.4649209375007999</c:v>
                </c:pt>
                <c:pt idx="16465">
                  <c:v>3.4653581250016003</c:v>
                </c:pt>
                <c:pt idx="16466">
                  <c:v>3.4656924999999998</c:v>
                </c:pt>
                <c:pt idx="16467">
                  <c:v>3.4660553124992002</c:v>
                </c:pt>
                <c:pt idx="16468">
                  <c:v>3.4664221875007999</c:v>
                </c:pt>
                <c:pt idx="16469">
                  <c:v>3.4667684375008001</c:v>
                </c:pt>
                <c:pt idx="16470">
                  <c:v>3.4671996875007998</c:v>
                </c:pt>
                <c:pt idx="16471">
                  <c:v>3.4675690624992002</c:v>
                </c:pt>
                <c:pt idx="16472">
                  <c:v>3.4679462499999998</c:v>
                </c:pt>
                <c:pt idx="16473">
                  <c:v>3.4683781250016001</c:v>
                </c:pt>
                <c:pt idx="16474">
                  <c:v>3.4684693750016002</c:v>
                </c:pt>
                <c:pt idx="16475">
                  <c:v>3.4681128124992</c:v>
                </c:pt>
                <c:pt idx="16476">
                  <c:v>3.4676643750016001</c:v>
                </c:pt>
                <c:pt idx="16477">
                  <c:v>3.4672771875007999</c:v>
                </c:pt>
                <c:pt idx="16478">
                  <c:v>3.4668334375007999</c:v>
                </c:pt>
                <c:pt idx="16479">
                  <c:v>3.4671071875007997</c:v>
                </c:pt>
                <c:pt idx="16480">
                  <c:v>3.4674968750016002</c:v>
                </c:pt>
                <c:pt idx="16481">
                  <c:v>3.4678274999999998</c:v>
                </c:pt>
                <c:pt idx="16482">
                  <c:v>3.4682734375008</c:v>
                </c:pt>
                <c:pt idx="16483">
                  <c:v>3.4686925</c:v>
                </c:pt>
                <c:pt idx="16484">
                  <c:v>3.4690337499999999</c:v>
                </c:pt>
                <c:pt idx="16485">
                  <c:v>3.4686868750016</c:v>
                </c:pt>
                <c:pt idx="16486">
                  <c:v>3.4682962499999999</c:v>
                </c:pt>
                <c:pt idx="16487">
                  <c:v>3.4679737500000001</c:v>
                </c:pt>
                <c:pt idx="16488">
                  <c:v>3.4675028124992</c:v>
                </c:pt>
                <c:pt idx="16489">
                  <c:v>3.4671134375007999</c:v>
                </c:pt>
                <c:pt idx="16490">
                  <c:v>3.4667784375007997</c:v>
                </c:pt>
                <c:pt idx="16491">
                  <c:v>3.4664412499999999</c:v>
                </c:pt>
                <c:pt idx="16492">
                  <c:v>3.4662815624992001</c:v>
                </c:pt>
                <c:pt idx="16493">
                  <c:v>3.4665793750016003</c:v>
                </c:pt>
                <c:pt idx="16494">
                  <c:v>3.4670406250016002</c:v>
                </c:pt>
                <c:pt idx="16495">
                  <c:v>3.4674134375008001</c:v>
                </c:pt>
                <c:pt idx="16496">
                  <c:v>3.4676209375007998</c:v>
                </c:pt>
                <c:pt idx="16497">
                  <c:v>3.4679681250016001</c:v>
                </c:pt>
                <c:pt idx="16498">
                  <c:v>3.4683768750016002</c:v>
                </c:pt>
                <c:pt idx="16499">
                  <c:v>3.4687793750016001</c:v>
                </c:pt>
                <c:pt idx="16500">
                  <c:v>3.4692196875007997</c:v>
                </c:pt>
                <c:pt idx="16501">
                  <c:v>3.4695615624992002</c:v>
                </c:pt>
                <c:pt idx="16502">
                  <c:v>3.4699053124992001</c:v>
                </c:pt>
                <c:pt idx="16503">
                  <c:v>3.4695512499999999</c:v>
                </c:pt>
                <c:pt idx="16504">
                  <c:v>3.4691318750016</c:v>
                </c:pt>
                <c:pt idx="16505">
                  <c:v>3.4686053124992</c:v>
                </c:pt>
                <c:pt idx="16506">
                  <c:v>3.4681940624992</c:v>
                </c:pt>
                <c:pt idx="16507">
                  <c:v>3.4678603124992002</c:v>
                </c:pt>
                <c:pt idx="16508">
                  <c:v>3.4675262500000001</c:v>
                </c:pt>
                <c:pt idx="16509">
                  <c:v>3.4671809375008</c:v>
                </c:pt>
                <c:pt idx="16510">
                  <c:v>3.4667896875007997</c:v>
                </c:pt>
                <c:pt idx="16511">
                  <c:v>3.4663796875007997</c:v>
                </c:pt>
                <c:pt idx="16512">
                  <c:v>3.4659140624992002</c:v>
                </c:pt>
                <c:pt idx="16513">
                  <c:v>3.4655471875007997</c:v>
                </c:pt>
                <c:pt idx="16514">
                  <c:v>3.4657918750016004</c:v>
                </c:pt>
                <c:pt idx="16515">
                  <c:v>3.4661578124992003</c:v>
                </c:pt>
                <c:pt idx="16516">
                  <c:v>3.4664812500000002</c:v>
                </c:pt>
                <c:pt idx="16517">
                  <c:v>3.4668018750016003</c:v>
                </c:pt>
                <c:pt idx="16518">
                  <c:v>3.4671349999999999</c:v>
                </c:pt>
                <c:pt idx="16519">
                  <c:v>3.4675418750016003</c:v>
                </c:pt>
                <c:pt idx="16520">
                  <c:v>3.4680200000000001</c:v>
                </c:pt>
                <c:pt idx="16521">
                  <c:v>3.4684374999999998</c:v>
                </c:pt>
                <c:pt idx="16522">
                  <c:v>3.4688581250016002</c:v>
                </c:pt>
                <c:pt idx="16523">
                  <c:v>3.4691968750016002</c:v>
                </c:pt>
                <c:pt idx="16524">
                  <c:v>3.4696237499999998</c:v>
                </c:pt>
                <c:pt idx="16525">
                  <c:v>3.4699915624991999</c:v>
                </c:pt>
                <c:pt idx="16526">
                  <c:v>3.4696218750016001</c:v>
                </c:pt>
                <c:pt idx="16527">
                  <c:v>3.4691731250016002</c:v>
                </c:pt>
                <c:pt idx="16528">
                  <c:v>3.4687503124992003</c:v>
                </c:pt>
                <c:pt idx="16529">
                  <c:v>3.4683725000000001</c:v>
                </c:pt>
                <c:pt idx="16530">
                  <c:v>3.4679868750016003</c:v>
                </c:pt>
                <c:pt idx="16531">
                  <c:v>3.4679021875007998</c:v>
                </c:pt>
                <c:pt idx="16532">
                  <c:v>3.4682846875008</c:v>
                </c:pt>
                <c:pt idx="16533">
                  <c:v>3.46863375</c:v>
                </c:pt>
                <c:pt idx="16534">
                  <c:v>3.4689790624992001</c:v>
                </c:pt>
                <c:pt idx="16535">
                  <c:v>3.4685690624992001</c:v>
                </c:pt>
                <c:pt idx="16536">
                  <c:v>3.4681384375007998</c:v>
                </c:pt>
                <c:pt idx="16537">
                  <c:v>3.4677593750016</c:v>
                </c:pt>
                <c:pt idx="16538">
                  <c:v>3.4673421875007997</c:v>
                </c:pt>
                <c:pt idx="16539">
                  <c:v>3.4669909375007997</c:v>
                </c:pt>
                <c:pt idx="16540">
                  <c:v>3.4666240624992</c:v>
                </c:pt>
                <c:pt idx="16541">
                  <c:v>3.4662962500000001</c:v>
                </c:pt>
                <c:pt idx="16542">
                  <c:v>3.4659493750016002</c:v>
                </c:pt>
                <c:pt idx="16543">
                  <c:v>3.46556</c:v>
                </c:pt>
                <c:pt idx="16544">
                  <c:v>3.4651590624991999</c:v>
                </c:pt>
                <c:pt idx="16545">
                  <c:v>3.4647693750016</c:v>
                </c:pt>
                <c:pt idx="16546">
                  <c:v>3.4645821875007998</c:v>
                </c:pt>
                <c:pt idx="16547">
                  <c:v>3.4650275000000001</c:v>
                </c:pt>
                <c:pt idx="16548">
                  <c:v>3.4653646875008</c:v>
                </c:pt>
                <c:pt idx="16549">
                  <c:v>3.4656950000000002</c:v>
                </c:pt>
                <c:pt idx="16550">
                  <c:v>3.4660709375007999</c:v>
                </c:pt>
                <c:pt idx="16551">
                  <c:v>3.4665290624992</c:v>
                </c:pt>
                <c:pt idx="16552">
                  <c:v>3.4668921875007999</c:v>
                </c:pt>
                <c:pt idx="16553">
                  <c:v>3.4672815624991999</c:v>
                </c:pt>
                <c:pt idx="16554">
                  <c:v>3.46764625</c:v>
                </c:pt>
                <c:pt idx="16555">
                  <c:v>3.4679915624992002</c:v>
                </c:pt>
                <c:pt idx="16556">
                  <c:v>3.4684428124991999</c:v>
                </c:pt>
                <c:pt idx="16557">
                  <c:v>3.4688606250016001</c:v>
                </c:pt>
                <c:pt idx="16558">
                  <c:v>3.4692468750016001</c:v>
                </c:pt>
                <c:pt idx="16559">
                  <c:v>3.4697284375008</c:v>
                </c:pt>
                <c:pt idx="16560">
                  <c:v>3.4701837499999999</c:v>
                </c:pt>
                <c:pt idx="16561">
                  <c:v>3.4705971875007999</c:v>
                </c:pt>
                <c:pt idx="16562">
                  <c:v>3.4705565624992003</c:v>
                </c:pt>
                <c:pt idx="16563">
                  <c:v>3.4701646875007999</c:v>
                </c:pt>
                <c:pt idx="16564">
                  <c:v>3.4698068750016002</c:v>
                </c:pt>
                <c:pt idx="16565">
                  <c:v>3.4694815624992001</c:v>
                </c:pt>
                <c:pt idx="16566">
                  <c:v>3.4690237499999999</c:v>
                </c:pt>
                <c:pt idx="16567">
                  <c:v>3.4685806250016</c:v>
                </c:pt>
                <c:pt idx="16568">
                  <c:v>3.4682503124992001</c:v>
                </c:pt>
                <c:pt idx="16569">
                  <c:v>3.4679231250016</c:v>
                </c:pt>
                <c:pt idx="16570">
                  <c:v>3.4675990624991999</c:v>
                </c:pt>
                <c:pt idx="16571">
                  <c:v>3.4672149999999999</c:v>
                </c:pt>
                <c:pt idx="16572">
                  <c:v>3.4668278124992002</c:v>
                </c:pt>
                <c:pt idx="16573">
                  <c:v>3.4664246875007998</c:v>
                </c:pt>
                <c:pt idx="16574">
                  <c:v>3.4660353124992</c:v>
                </c:pt>
                <c:pt idx="16575">
                  <c:v>3.4656418750016003</c:v>
                </c:pt>
                <c:pt idx="16576">
                  <c:v>3.4656256250016</c:v>
                </c:pt>
                <c:pt idx="16577">
                  <c:v>3.4659865624992001</c:v>
                </c:pt>
                <c:pt idx="16578">
                  <c:v>3.4656415624992003</c:v>
                </c:pt>
                <c:pt idx="16579">
                  <c:v>3.46526625</c:v>
                </c:pt>
                <c:pt idx="16580">
                  <c:v>3.4649446875007999</c:v>
                </c:pt>
                <c:pt idx="16581">
                  <c:v>3.4645840624991999</c:v>
                </c:pt>
                <c:pt idx="16582">
                  <c:v>3.4641625</c:v>
                </c:pt>
                <c:pt idx="16583">
                  <c:v>3.4637793750016002</c:v>
                </c:pt>
                <c:pt idx="16584">
                  <c:v>3.4634168750016001</c:v>
                </c:pt>
                <c:pt idx="16585">
                  <c:v>3.4630965624992003</c:v>
                </c:pt>
                <c:pt idx="16586">
                  <c:v>3.4634615624992002</c:v>
                </c:pt>
                <c:pt idx="16587">
                  <c:v>3.4639390624991999</c:v>
                </c:pt>
                <c:pt idx="16588">
                  <c:v>3.4643278124992003</c:v>
                </c:pt>
                <c:pt idx="16589">
                  <c:v>3.4647481250016003</c:v>
                </c:pt>
                <c:pt idx="16590">
                  <c:v>3.4651299999999998</c:v>
                </c:pt>
                <c:pt idx="16591">
                  <c:v>3.4655343750016003</c:v>
                </c:pt>
                <c:pt idx="16592">
                  <c:v>3.4659406250016001</c:v>
                </c:pt>
                <c:pt idx="16593">
                  <c:v>3.4662715624992</c:v>
                </c:pt>
                <c:pt idx="16594">
                  <c:v>3.4665921875008001</c:v>
                </c:pt>
                <c:pt idx="16595">
                  <c:v>3.46706</c:v>
                </c:pt>
                <c:pt idx="16596">
                  <c:v>3.4673918750016002</c:v>
                </c:pt>
                <c:pt idx="16597">
                  <c:v>3.4678303124992</c:v>
                </c:pt>
                <c:pt idx="16598">
                  <c:v>3.4682303124992</c:v>
                </c:pt>
                <c:pt idx="16599">
                  <c:v>3.4678259375008</c:v>
                </c:pt>
                <c:pt idx="16600">
                  <c:v>3.4674812500000001</c:v>
                </c:pt>
                <c:pt idx="16601">
                  <c:v>3.4669143750016</c:v>
                </c:pt>
                <c:pt idx="16602">
                  <c:v>3.4663200000000001</c:v>
                </c:pt>
                <c:pt idx="16603">
                  <c:v>3.4659509375008</c:v>
                </c:pt>
                <c:pt idx="16604">
                  <c:v>3.4655165624992001</c:v>
                </c:pt>
                <c:pt idx="16605">
                  <c:v>3.4650856250016</c:v>
                </c:pt>
                <c:pt idx="16606">
                  <c:v>3.46465625</c:v>
                </c:pt>
                <c:pt idx="16607">
                  <c:v>3.4642234375008001</c:v>
                </c:pt>
                <c:pt idx="16608">
                  <c:v>3.4638556250016004</c:v>
                </c:pt>
                <c:pt idx="16609">
                  <c:v>3.4634528124992001</c:v>
                </c:pt>
                <c:pt idx="16610">
                  <c:v>3.4629956250016001</c:v>
                </c:pt>
                <c:pt idx="16611">
                  <c:v>3.4626696875007998</c:v>
                </c:pt>
                <c:pt idx="16612">
                  <c:v>3.4623237499999999</c:v>
                </c:pt>
                <c:pt idx="16613">
                  <c:v>3.4625278124992001</c:v>
                </c:pt>
                <c:pt idx="16614">
                  <c:v>3.4629493750016</c:v>
                </c:pt>
                <c:pt idx="16615">
                  <c:v>3.4632853124992002</c:v>
                </c:pt>
                <c:pt idx="16616">
                  <c:v>3.4633309375007997</c:v>
                </c:pt>
                <c:pt idx="16617">
                  <c:v>3.4632299999999998</c:v>
                </c:pt>
                <c:pt idx="16618">
                  <c:v>3.4628815624992</c:v>
                </c:pt>
                <c:pt idx="16619">
                  <c:v>3.4626487500000001</c:v>
                </c:pt>
                <c:pt idx="16620">
                  <c:v>3.4630309375007999</c:v>
                </c:pt>
                <c:pt idx="16621">
                  <c:v>3.4634018750016002</c:v>
                </c:pt>
                <c:pt idx="16622">
                  <c:v>3.4636874999999998</c:v>
                </c:pt>
                <c:pt idx="16623">
                  <c:v>3.4640656250016</c:v>
                </c:pt>
                <c:pt idx="16624">
                  <c:v>3.4644487499999999</c:v>
                </c:pt>
                <c:pt idx="16625">
                  <c:v>3.4648478124992002</c:v>
                </c:pt>
                <c:pt idx="16626">
                  <c:v>3.46526625</c:v>
                </c:pt>
                <c:pt idx="16627">
                  <c:v>3.4656534375007997</c:v>
                </c:pt>
                <c:pt idx="16628">
                  <c:v>3.4660196875008</c:v>
                </c:pt>
                <c:pt idx="16629">
                  <c:v>3.4664571875007999</c:v>
                </c:pt>
                <c:pt idx="16630">
                  <c:v>3.4668565624992</c:v>
                </c:pt>
                <c:pt idx="16631">
                  <c:v>3.4672387499999999</c:v>
                </c:pt>
                <c:pt idx="16632">
                  <c:v>3.4668434375007999</c:v>
                </c:pt>
                <c:pt idx="16633">
                  <c:v>3.4664696875007999</c:v>
                </c:pt>
                <c:pt idx="16634">
                  <c:v>3.4660331250016001</c:v>
                </c:pt>
                <c:pt idx="16635">
                  <c:v>3.4655818750016003</c:v>
                </c:pt>
                <c:pt idx="16636">
                  <c:v>3.4651718750016003</c:v>
                </c:pt>
                <c:pt idx="16637">
                  <c:v>3.4647196875007999</c:v>
                </c:pt>
                <c:pt idx="16638">
                  <c:v>3.4643275</c:v>
                </c:pt>
                <c:pt idx="16639">
                  <c:v>3.4639284375007997</c:v>
                </c:pt>
                <c:pt idx="16640">
                  <c:v>3.4634496875008001</c:v>
                </c:pt>
                <c:pt idx="16641">
                  <c:v>3.4630406250016001</c:v>
                </c:pt>
                <c:pt idx="16642">
                  <c:v>3.46262625</c:v>
                </c:pt>
                <c:pt idx="16643">
                  <c:v>3.4622521875008001</c:v>
                </c:pt>
                <c:pt idx="16644">
                  <c:v>3.4617434375007998</c:v>
                </c:pt>
                <c:pt idx="16645">
                  <c:v>3.4614175</c:v>
                </c:pt>
                <c:pt idx="16646">
                  <c:v>3.4617037499999999</c:v>
                </c:pt>
                <c:pt idx="16647">
                  <c:v>3.4620146875007998</c:v>
                </c:pt>
                <c:pt idx="16648">
                  <c:v>3.4623706250016002</c:v>
                </c:pt>
                <c:pt idx="16649">
                  <c:v>3.4627156250016</c:v>
                </c:pt>
                <c:pt idx="16650">
                  <c:v>3.4630440624992</c:v>
                </c:pt>
                <c:pt idx="16651">
                  <c:v>3.4633993750016003</c:v>
                </c:pt>
                <c:pt idx="16652">
                  <c:v>3.4638509375008</c:v>
                </c:pt>
                <c:pt idx="16653">
                  <c:v>3.4642031250016001</c:v>
                </c:pt>
                <c:pt idx="16654">
                  <c:v>3.4645365624991999</c:v>
                </c:pt>
                <c:pt idx="16655">
                  <c:v>3.4643915624992001</c:v>
                </c:pt>
                <c:pt idx="16656">
                  <c:v>3.4640690624992003</c:v>
                </c:pt>
                <c:pt idx="16657">
                  <c:v>3.4637196875008001</c:v>
                </c:pt>
                <c:pt idx="16658">
                  <c:v>3.4634381250016002</c:v>
                </c:pt>
                <c:pt idx="16659">
                  <c:v>3.4630265624992003</c:v>
                </c:pt>
                <c:pt idx="16660">
                  <c:v>3.4626353124992</c:v>
                </c:pt>
                <c:pt idx="16661">
                  <c:v>3.4622834375007998</c:v>
                </c:pt>
                <c:pt idx="16662">
                  <c:v>3.4619196875007998</c:v>
                </c:pt>
                <c:pt idx="16663">
                  <c:v>3.4614912499999999</c:v>
                </c:pt>
                <c:pt idx="16664">
                  <c:v>3.4611518750016002</c:v>
                </c:pt>
                <c:pt idx="16665">
                  <c:v>3.4608150000000002</c:v>
                </c:pt>
                <c:pt idx="16666">
                  <c:v>3.4604640624992</c:v>
                </c:pt>
                <c:pt idx="16667">
                  <c:v>3.4601175</c:v>
                </c:pt>
                <c:pt idx="16668">
                  <c:v>3.4602565624991999</c:v>
                </c:pt>
                <c:pt idx="16669">
                  <c:v>3.4606103124992003</c:v>
                </c:pt>
                <c:pt idx="16670">
                  <c:v>3.4609706250016004</c:v>
                </c:pt>
                <c:pt idx="16671">
                  <c:v>3.4613849999999999</c:v>
                </c:pt>
                <c:pt idx="16672">
                  <c:v>3.46172375</c:v>
                </c:pt>
                <c:pt idx="16673">
                  <c:v>3.4616596875007999</c:v>
                </c:pt>
                <c:pt idx="16674">
                  <c:v>3.4613068750016001</c:v>
                </c:pt>
                <c:pt idx="16675">
                  <c:v>3.4609643750016001</c:v>
                </c:pt>
                <c:pt idx="16676">
                  <c:v>3.4611421875007999</c:v>
                </c:pt>
                <c:pt idx="16677">
                  <c:v>3.4615209375007998</c:v>
                </c:pt>
                <c:pt idx="16678">
                  <c:v>3.4619312500000001</c:v>
                </c:pt>
                <c:pt idx="16679">
                  <c:v>3.4623928124992003</c:v>
                </c:pt>
                <c:pt idx="16680">
                  <c:v>3.4628087500000002</c:v>
                </c:pt>
                <c:pt idx="16681">
                  <c:v>3.4631706250016001</c:v>
                </c:pt>
                <c:pt idx="16682">
                  <c:v>3.4635090624992002</c:v>
                </c:pt>
                <c:pt idx="16683">
                  <c:v>3.4637662499999999</c:v>
                </c:pt>
                <c:pt idx="16684">
                  <c:v>3.4640209375007998</c:v>
                </c:pt>
                <c:pt idx="16685">
                  <c:v>3.4635756250016003</c:v>
                </c:pt>
                <c:pt idx="16686">
                  <c:v>3.4630090624992</c:v>
                </c:pt>
                <c:pt idx="16687">
                  <c:v>3.4626375</c:v>
                </c:pt>
                <c:pt idx="16688">
                  <c:v>3.4621362499999999</c:v>
                </c:pt>
                <c:pt idx="16689">
                  <c:v>3.4616074999999999</c:v>
                </c:pt>
                <c:pt idx="16690">
                  <c:v>3.4612812499999999</c:v>
                </c:pt>
                <c:pt idx="16691">
                  <c:v>3.4606496875007999</c:v>
                </c:pt>
                <c:pt idx="16692">
                  <c:v>3.4603284375008001</c:v>
                </c:pt>
                <c:pt idx="16693">
                  <c:v>3.4598890624992</c:v>
                </c:pt>
                <c:pt idx="16694">
                  <c:v>3.4595168750016003</c:v>
                </c:pt>
                <c:pt idx="16695">
                  <c:v>3.4591593750016001</c:v>
                </c:pt>
                <c:pt idx="16696">
                  <c:v>3.4587650000000001</c:v>
                </c:pt>
                <c:pt idx="16697">
                  <c:v>3.4584006250016004</c:v>
                </c:pt>
                <c:pt idx="16698">
                  <c:v>3.4580659375008</c:v>
                </c:pt>
                <c:pt idx="16699">
                  <c:v>3.4575084375007998</c:v>
                </c:pt>
                <c:pt idx="16700">
                  <c:v>3.4569403124992002</c:v>
                </c:pt>
                <c:pt idx="16701">
                  <c:v>3.4564893750016004</c:v>
                </c:pt>
                <c:pt idx="16702">
                  <c:v>3.4560974999999998</c:v>
                </c:pt>
                <c:pt idx="16703">
                  <c:v>3.4557393750016003</c:v>
                </c:pt>
                <c:pt idx="16704">
                  <c:v>3.4553806250016001</c:v>
                </c:pt>
                <c:pt idx="16705">
                  <c:v>3.4550371875007997</c:v>
                </c:pt>
                <c:pt idx="16706">
                  <c:v>3.4553218750016002</c:v>
                </c:pt>
                <c:pt idx="16707">
                  <c:v>3.4557181250016002</c:v>
                </c:pt>
                <c:pt idx="16708">
                  <c:v>3.4561221875007999</c:v>
                </c:pt>
                <c:pt idx="16709">
                  <c:v>3.4563131250016004</c:v>
                </c:pt>
                <c:pt idx="16710">
                  <c:v>3.4565456250016</c:v>
                </c:pt>
                <c:pt idx="16711">
                  <c:v>3.4569178124992002</c:v>
                </c:pt>
                <c:pt idx="16712">
                  <c:v>3.4572462499999999</c:v>
                </c:pt>
                <c:pt idx="16713">
                  <c:v>3.4575856250016002</c:v>
                </c:pt>
                <c:pt idx="16714">
                  <c:v>3.4576881250016003</c:v>
                </c:pt>
                <c:pt idx="16715">
                  <c:v>3.4580181250016002</c:v>
                </c:pt>
                <c:pt idx="16716">
                  <c:v>3.4582725000000001</c:v>
                </c:pt>
                <c:pt idx="16717">
                  <c:v>3.4585325</c:v>
                </c:pt>
                <c:pt idx="16718">
                  <c:v>3.4582078124992002</c:v>
                </c:pt>
                <c:pt idx="16719">
                  <c:v>3.4578746875007997</c:v>
                </c:pt>
                <c:pt idx="16720">
                  <c:v>3.4573881250016001</c:v>
                </c:pt>
                <c:pt idx="16721">
                  <c:v>3.4572371875007999</c:v>
                </c:pt>
                <c:pt idx="16722">
                  <c:v>3.4575578124991999</c:v>
                </c:pt>
                <c:pt idx="16723">
                  <c:v>3.4578825000000002</c:v>
                </c:pt>
                <c:pt idx="16724">
                  <c:v>3.4582296875008001</c:v>
                </c:pt>
                <c:pt idx="16725">
                  <c:v>3.4580012500000001</c:v>
                </c:pt>
                <c:pt idx="16726">
                  <c:v>3.4575853124992002</c:v>
                </c:pt>
                <c:pt idx="16727">
                  <c:v>3.4572625000000001</c:v>
                </c:pt>
                <c:pt idx="16728">
                  <c:v>3.4568837499999998</c:v>
                </c:pt>
                <c:pt idx="16729">
                  <c:v>3.4565000000000001</c:v>
                </c:pt>
                <c:pt idx="16730">
                  <c:v>3.4561718750016004</c:v>
                </c:pt>
                <c:pt idx="16731">
                  <c:v>3.4558365624992002</c:v>
                </c:pt>
                <c:pt idx="16732">
                  <c:v>3.4560368750016002</c:v>
                </c:pt>
                <c:pt idx="16733">
                  <c:v>3.4564453124992003</c:v>
                </c:pt>
                <c:pt idx="16734">
                  <c:v>3.4567896875008</c:v>
                </c:pt>
                <c:pt idx="16735">
                  <c:v>3.4571568750016004</c:v>
                </c:pt>
                <c:pt idx="16736">
                  <c:v>3.4575434375007998</c:v>
                </c:pt>
                <c:pt idx="16737">
                  <c:v>3.4578821875007999</c:v>
                </c:pt>
                <c:pt idx="16738">
                  <c:v>3.4582331250016001</c:v>
                </c:pt>
                <c:pt idx="16739">
                  <c:v>3.4585759375007998</c:v>
                </c:pt>
                <c:pt idx="16740">
                  <c:v>3.4589415624991999</c:v>
                </c:pt>
                <c:pt idx="16741">
                  <c:v>3.4592862499999999</c:v>
                </c:pt>
                <c:pt idx="16742">
                  <c:v>3.4589362499999998</c:v>
                </c:pt>
                <c:pt idx="16743">
                  <c:v>3.4584931250016</c:v>
                </c:pt>
                <c:pt idx="16744">
                  <c:v>3.4579749999999998</c:v>
                </c:pt>
                <c:pt idx="16745">
                  <c:v>3.4574131250016</c:v>
                </c:pt>
                <c:pt idx="16746">
                  <c:v>3.4568887500000001</c:v>
                </c:pt>
                <c:pt idx="16747">
                  <c:v>3.4564665624991999</c:v>
                </c:pt>
                <c:pt idx="16748">
                  <c:v>3.4561462500000002</c:v>
                </c:pt>
                <c:pt idx="16749">
                  <c:v>3.4563093750016001</c:v>
                </c:pt>
                <c:pt idx="16750">
                  <c:v>3.4566331250016002</c:v>
                </c:pt>
                <c:pt idx="16751">
                  <c:v>3.4565609375007997</c:v>
                </c:pt>
                <c:pt idx="16752">
                  <c:v>3.4562146875008</c:v>
                </c:pt>
                <c:pt idx="16753">
                  <c:v>3.4558790624992</c:v>
                </c:pt>
                <c:pt idx="16754">
                  <c:v>3.4560862499999998</c:v>
                </c:pt>
                <c:pt idx="16755">
                  <c:v>3.4564084375007997</c:v>
                </c:pt>
                <c:pt idx="16756">
                  <c:v>3.4564218750016003</c:v>
                </c:pt>
                <c:pt idx="16757">
                  <c:v>3.4560846875008</c:v>
                </c:pt>
                <c:pt idx="16758">
                  <c:v>3.4555928124992001</c:v>
                </c:pt>
                <c:pt idx="16759">
                  <c:v>3.4551753124992</c:v>
                </c:pt>
                <c:pt idx="16760">
                  <c:v>3.4547806250016002</c:v>
                </c:pt>
                <c:pt idx="16761">
                  <c:v>3.4543828124992002</c:v>
                </c:pt>
                <c:pt idx="16762">
                  <c:v>3.4539228124992003</c:v>
                </c:pt>
                <c:pt idx="16763">
                  <c:v>3.4535675000000001</c:v>
                </c:pt>
                <c:pt idx="16764">
                  <c:v>3.4531581250016004</c:v>
                </c:pt>
                <c:pt idx="16765">
                  <c:v>3.4528337499999999</c:v>
                </c:pt>
                <c:pt idx="16766">
                  <c:v>3.4531999999999998</c:v>
                </c:pt>
                <c:pt idx="16767">
                  <c:v>3.4529793750016</c:v>
                </c:pt>
                <c:pt idx="16768">
                  <c:v>3.4530115624992002</c:v>
                </c:pt>
                <c:pt idx="16769">
                  <c:v>3.4533590624992003</c:v>
                </c:pt>
                <c:pt idx="16770">
                  <c:v>3.4536356250016</c:v>
                </c:pt>
                <c:pt idx="16771">
                  <c:v>3.4537365624992002</c:v>
                </c:pt>
                <c:pt idx="16772">
                  <c:v>3.4538193750016002</c:v>
                </c:pt>
                <c:pt idx="16773">
                  <c:v>3.4541193750016004</c:v>
                </c:pt>
                <c:pt idx="16774">
                  <c:v>3.4541984375007999</c:v>
                </c:pt>
                <c:pt idx="16775">
                  <c:v>3.4545890624991999</c:v>
                </c:pt>
                <c:pt idx="16776">
                  <c:v>3.4549743750016</c:v>
                </c:pt>
                <c:pt idx="16777">
                  <c:v>3.45528375</c:v>
                </c:pt>
                <c:pt idx="16778">
                  <c:v>3.4553584375008</c:v>
                </c:pt>
                <c:pt idx="16779">
                  <c:v>3.4556656250016</c:v>
                </c:pt>
                <c:pt idx="16780">
                  <c:v>3.4553696875008</c:v>
                </c:pt>
                <c:pt idx="16781">
                  <c:v>3.4549881250016004</c:v>
                </c:pt>
                <c:pt idx="16782">
                  <c:v>3.4545140624992001</c:v>
                </c:pt>
                <c:pt idx="16783">
                  <c:v>3.4540884375008001</c:v>
                </c:pt>
                <c:pt idx="16784">
                  <c:v>3.4536518750016003</c:v>
                </c:pt>
                <c:pt idx="16785">
                  <c:v>3.4530512500000001</c:v>
                </c:pt>
                <c:pt idx="16786">
                  <c:v>3.4525696875007998</c:v>
                </c:pt>
                <c:pt idx="16787">
                  <c:v>3.4522493750016001</c:v>
                </c:pt>
                <c:pt idx="16788">
                  <c:v>3.4518896875007998</c:v>
                </c:pt>
                <c:pt idx="16789">
                  <c:v>3.4518481250016002</c:v>
                </c:pt>
                <c:pt idx="16790">
                  <c:v>3.4519187499999999</c:v>
                </c:pt>
                <c:pt idx="16791">
                  <c:v>3.4517765624992003</c:v>
                </c:pt>
                <c:pt idx="16792">
                  <c:v>3.4521071875008</c:v>
                </c:pt>
                <c:pt idx="16793">
                  <c:v>3.4524724999999998</c:v>
                </c:pt>
                <c:pt idx="16794">
                  <c:v>3.4528996875007998</c:v>
                </c:pt>
                <c:pt idx="16795">
                  <c:v>3.4532218750016002</c:v>
                </c:pt>
                <c:pt idx="16796">
                  <c:v>3.4535884375007999</c:v>
                </c:pt>
                <c:pt idx="16797">
                  <c:v>3.4532231250016001</c:v>
                </c:pt>
                <c:pt idx="16798">
                  <c:v>3.4528584375008</c:v>
                </c:pt>
                <c:pt idx="16799">
                  <c:v>3.4523687500000002</c:v>
                </c:pt>
                <c:pt idx="16800">
                  <c:v>3.4517834375007999</c:v>
                </c:pt>
                <c:pt idx="16801">
                  <c:v>3.4514371875008001</c:v>
                </c:pt>
                <c:pt idx="16802">
                  <c:v>3.4508628124992002</c:v>
                </c:pt>
                <c:pt idx="16803">
                  <c:v>3.4502187499999999</c:v>
                </c:pt>
                <c:pt idx="16804">
                  <c:v>3.4497678124991999</c:v>
                </c:pt>
                <c:pt idx="16805">
                  <c:v>3.4493800000000001</c:v>
                </c:pt>
                <c:pt idx="16806">
                  <c:v>3.4493443750016004</c:v>
                </c:pt>
                <c:pt idx="16807">
                  <c:v>3.4497256250016002</c:v>
                </c:pt>
                <c:pt idx="16808">
                  <c:v>3.4501584375008001</c:v>
                </c:pt>
                <c:pt idx="16809">
                  <c:v>3.4506081250016001</c:v>
                </c:pt>
                <c:pt idx="16810">
                  <c:v>3.4509412500000001</c:v>
                </c:pt>
                <c:pt idx="16811">
                  <c:v>3.4513040624992</c:v>
                </c:pt>
                <c:pt idx="16812">
                  <c:v>3.4516665624992</c:v>
                </c:pt>
                <c:pt idx="16813">
                  <c:v>3.4520987500000002</c:v>
                </c:pt>
                <c:pt idx="16814">
                  <c:v>3.4524681250016003</c:v>
                </c:pt>
                <c:pt idx="16815">
                  <c:v>3.4527940624992</c:v>
                </c:pt>
                <c:pt idx="16816">
                  <c:v>3.4529568750016</c:v>
                </c:pt>
                <c:pt idx="16817">
                  <c:v>3.4525593750016004</c:v>
                </c:pt>
                <c:pt idx="16818">
                  <c:v>3.4521771875008</c:v>
                </c:pt>
                <c:pt idx="16819">
                  <c:v>3.4517856250016004</c:v>
                </c:pt>
                <c:pt idx="16820">
                  <c:v>3.4512999999999998</c:v>
                </c:pt>
                <c:pt idx="16821">
                  <c:v>3.4508034375008001</c:v>
                </c:pt>
                <c:pt idx="16822">
                  <c:v>3.4503943750016002</c:v>
                </c:pt>
                <c:pt idx="16823">
                  <c:v>3.4500309375008</c:v>
                </c:pt>
                <c:pt idx="16824">
                  <c:v>3.4495846875008001</c:v>
                </c:pt>
                <c:pt idx="16825">
                  <c:v>3.4499193750016004</c:v>
                </c:pt>
                <c:pt idx="16826">
                  <c:v>3.4498868750016003</c:v>
                </c:pt>
                <c:pt idx="16827">
                  <c:v>3.4499384375008</c:v>
                </c:pt>
                <c:pt idx="16828">
                  <c:v>3.4499521875007999</c:v>
                </c:pt>
                <c:pt idx="16829">
                  <c:v>3.4503106250016002</c:v>
                </c:pt>
                <c:pt idx="16830">
                  <c:v>3.4506906250016001</c:v>
                </c:pt>
                <c:pt idx="16831">
                  <c:v>3.4508921875007998</c:v>
                </c:pt>
                <c:pt idx="16832">
                  <c:v>3.4512956250016003</c:v>
                </c:pt>
                <c:pt idx="16833">
                  <c:v>3.4508634375008</c:v>
                </c:pt>
                <c:pt idx="16834">
                  <c:v>3.4504193750016001</c:v>
                </c:pt>
                <c:pt idx="16835">
                  <c:v>3.4500584375007999</c:v>
                </c:pt>
                <c:pt idx="16836">
                  <c:v>3.4497253124992002</c:v>
                </c:pt>
                <c:pt idx="16837">
                  <c:v>3.4493987499999998</c:v>
                </c:pt>
                <c:pt idx="16838">
                  <c:v>3.4490699999999999</c:v>
                </c:pt>
                <c:pt idx="16839">
                  <c:v>3.44875</c:v>
                </c:pt>
                <c:pt idx="16840">
                  <c:v>3.4484062500000001</c:v>
                </c:pt>
                <c:pt idx="16841">
                  <c:v>3.4480209375007997</c:v>
                </c:pt>
                <c:pt idx="16842">
                  <c:v>3.4475531250016003</c:v>
                </c:pt>
                <c:pt idx="16843">
                  <c:v>3.4472075000000002</c:v>
                </c:pt>
                <c:pt idx="16844">
                  <c:v>3.4470918750016</c:v>
                </c:pt>
                <c:pt idx="16845">
                  <c:v>3.4474290624992001</c:v>
                </c:pt>
                <c:pt idx="16846">
                  <c:v>3.4477690624992001</c:v>
                </c:pt>
                <c:pt idx="16847">
                  <c:v>3.4480840624992002</c:v>
                </c:pt>
                <c:pt idx="16848">
                  <c:v>3.4484443750016003</c:v>
                </c:pt>
                <c:pt idx="16849">
                  <c:v>3.4488296875007998</c:v>
                </c:pt>
                <c:pt idx="16850">
                  <c:v>3.4492487500000002</c:v>
                </c:pt>
                <c:pt idx="16851">
                  <c:v>3.4495728124992002</c:v>
                </c:pt>
                <c:pt idx="16852">
                  <c:v>3.449395</c:v>
                </c:pt>
                <c:pt idx="16853">
                  <c:v>3.4490484375007999</c:v>
                </c:pt>
                <c:pt idx="16854">
                  <c:v>3.4494465624992001</c:v>
                </c:pt>
                <c:pt idx="16855">
                  <c:v>3.4498337499999998</c:v>
                </c:pt>
                <c:pt idx="16856">
                  <c:v>3.4502040624992003</c:v>
                </c:pt>
                <c:pt idx="16857">
                  <c:v>3.4500568750016001</c:v>
                </c:pt>
                <c:pt idx="16858">
                  <c:v>3.4497200000000001</c:v>
                </c:pt>
                <c:pt idx="16859">
                  <c:v>3.4497912500000001</c:v>
                </c:pt>
                <c:pt idx="16860">
                  <c:v>3.4501168750016</c:v>
                </c:pt>
                <c:pt idx="16861">
                  <c:v>3.4504709375007998</c:v>
                </c:pt>
                <c:pt idx="16862">
                  <c:v>3.4507915624992003</c:v>
                </c:pt>
                <c:pt idx="16863">
                  <c:v>3.4506590624992</c:v>
                </c:pt>
                <c:pt idx="16864">
                  <c:v>3.4503296875007998</c:v>
                </c:pt>
                <c:pt idx="16865">
                  <c:v>3.4498646875008001</c:v>
                </c:pt>
                <c:pt idx="16866">
                  <c:v>3.4494003124992001</c:v>
                </c:pt>
                <c:pt idx="16867">
                  <c:v>3.4488978124992</c:v>
                </c:pt>
                <c:pt idx="16868">
                  <c:v>3.4483418750016002</c:v>
                </c:pt>
                <c:pt idx="16869">
                  <c:v>3.4478559375007998</c:v>
                </c:pt>
                <c:pt idx="16870">
                  <c:v>3.4474437500000001</c:v>
                </c:pt>
                <c:pt idx="16871">
                  <c:v>3.4469684375008001</c:v>
                </c:pt>
                <c:pt idx="16872">
                  <c:v>3.4465365624992002</c:v>
                </c:pt>
                <c:pt idx="16873">
                  <c:v>3.4460600000000001</c:v>
                </c:pt>
                <c:pt idx="16874">
                  <c:v>3.4459721875008</c:v>
                </c:pt>
                <c:pt idx="16875">
                  <c:v>3.4463743750016</c:v>
                </c:pt>
                <c:pt idx="16876">
                  <c:v>3.4467296875007998</c:v>
                </c:pt>
                <c:pt idx="16877">
                  <c:v>3.4471862500000001</c:v>
                </c:pt>
                <c:pt idx="16878">
                  <c:v>3.4475425</c:v>
                </c:pt>
                <c:pt idx="16879">
                  <c:v>3.4478800000000001</c:v>
                </c:pt>
                <c:pt idx="16880">
                  <c:v>3.4482237499999999</c:v>
                </c:pt>
                <c:pt idx="16881">
                  <c:v>3.4485584375007998</c:v>
                </c:pt>
                <c:pt idx="16882">
                  <c:v>3.4490196875007997</c:v>
                </c:pt>
                <c:pt idx="16883">
                  <c:v>3.4494793750016002</c:v>
                </c:pt>
                <c:pt idx="16884">
                  <c:v>3.4498615624992</c:v>
                </c:pt>
                <c:pt idx="16885">
                  <c:v>3.4502421875008</c:v>
                </c:pt>
                <c:pt idx="16886">
                  <c:v>3.4505737500000002</c:v>
                </c:pt>
                <c:pt idx="16887">
                  <c:v>3.4506218750016</c:v>
                </c:pt>
                <c:pt idx="16888">
                  <c:v>3.4502571875007999</c:v>
                </c:pt>
                <c:pt idx="16889">
                  <c:v>3.4498196875008</c:v>
                </c:pt>
                <c:pt idx="16890">
                  <c:v>3.4494943750016001</c:v>
                </c:pt>
                <c:pt idx="16891">
                  <c:v>3.4491359375007997</c:v>
                </c:pt>
                <c:pt idx="16892">
                  <c:v>3.4487749999999999</c:v>
                </c:pt>
                <c:pt idx="16893">
                  <c:v>3.4485450000000002</c:v>
                </c:pt>
                <c:pt idx="16894">
                  <c:v>3.4480624999999998</c:v>
                </c:pt>
                <c:pt idx="16895">
                  <c:v>3.4477387500000001</c:v>
                </c:pt>
                <c:pt idx="16896">
                  <c:v>3.4474034375008</c:v>
                </c:pt>
                <c:pt idx="16897">
                  <c:v>3.4469921875008001</c:v>
                </c:pt>
                <c:pt idx="16898">
                  <c:v>3.4466365624991999</c:v>
                </c:pt>
                <c:pt idx="16899">
                  <c:v>3.4462371875007998</c:v>
                </c:pt>
                <c:pt idx="16900">
                  <c:v>3.4458324999999999</c:v>
                </c:pt>
                <c:pt idx="16901">
                  <c:v>3.4454165624991999</c:v>
                </c:pt>
                <c:pt idx="16902">
                  <c:v>3.4449509375008001</c:v>
                </c:pt>
                <c:pt idx="16903">
                  <c:v>3.4445637499999999</c:v>
                </c:pt>
                <c:pt idx="16904">
                  <c:v>3.4441906250016001</c:v>
                </c:pt>
                <c:pt idx="16905">
                  <c:v>3.4436815624992003</c:v>
                </c:pt>
                <c:pt idx="16906">
                  <c:v>3.4432512499999999</c:v>
                </c:pt>
                <c:pt idx="16907">
                  <c:v>3.4427831250016001</c:v>
                </c:pt>
                <c:pt idx="16908">
                  <c:v>3.4423031250016001</c:v>
                </c:pt>
                <c:pt idx="16909">
                  <c:v>3.4419596875008001</c:v>
                </c:pt>
                <c:pt idx="16910">
                  <c:v>3.4422112500000002</c:v>
                </c:pt>
                <c:pt idx="16911">
                  <c:v>3.4424796875007999</c:v>
                </c:pt>
                <c:pt idx="16912">
                  <c:v>3.4428221875007998</c:v>
                </c:pt>
                <c:pt idx="16913">
                  <c:v>3.4432153124992002</c:v>
                </c:pt>
                <c:pt idx="16914">
                  <c:v>3.4435503124992</c:v>
                </c:pt>
                <c:pt idx="16915">
                  <c:v>3.4439721875007998</c:v>
                </c:pt>
                <c:pt idx="16916">
                  <c:v>3.4442990624992</c:v>
                </c:pt>
                <c:pt idx="16917">
                  <c:v>3.4446881250016004</c:v>
                </c:pt>
                <c:pt idx="16918">
                  <c:v>3.4450728124992001</c:v>
                </c:pt>
                <c:pt idx="16919">
                  <c:v>3.4454443750016002</c:v>
                </c:pt>
                <c:pt idx="16920">
                  <c:v>3.4458087499999999</c:v>
                </c:pt>
                <c:pt idx="16921">
                  <c:v>3.4461796875007997</c:v>
                </c:pt>
                <c:pt idx="16922">
                  <c:v>3.4465059375007998</c:v>
                </c:pt>
                <c:pt idx="16923">
                  <c:v>3.4469556250016002</c:v>
                </c:pt>
                <c:pt idx="16924">
                  <c:v>3.4473799999999999</c:v>
                </c:pt>
                <c:pt idx="16925">
                  <c:v>3.4477996875007997</c:v>
                </c:pt>
                <c:pt idx="16926">
                  <c:v>3.4481893750016002</c:v>
                </c:pt>
                <c:pt idx="16927">
                  <c:v>3.4485306250016001</c:v>
                </c:pt>
                <c:pt idx="16928">
                  <c:v>3.4488709375008</c:v>
                </c:pt>
                <c:pt idx="16929">
                  <c:v>3.4492159375007998</c:v>
                </c:pt>
                <c:pt idx="16930">
                  <c:v>3.4493965624992002</c:v>
                </c:pt>
                <c:pt idx="16931">
                  <c:v>3.4489206250016</c:v>
                </c:pt>
                <c:pt idx="16932">
                  <c:v>3.4483837500000001</c:v>
                </c:pt>
                <c:pt idx="16933">
                  <c:v>3.4477362500000002</c:v>
                </c:pt>
                <c:pt idx="16934">
                  <c:v>3.4471078124992003</c:v>
                </c:pt>
                <c:pt idx="16935">
                  <c:v>3.4465875000000001</c:v>
                </c:pt>
                <c:pt idx="16936">
                  <c:v>3.4461246875008</c:v>
                </c:pt>
                <c:pt idx="16937">
                  <c:v>3.4456015624992</c:v>
                </c:pt>
                <c:pt idx="16938">
                  <c:v>3.4451350000000001</c:v>
                </c:pt>
                <c:pt idx="16939">
                  <c:v>3.4447359375007998</c:v>
                </c:pt>
                <c:pt idx="16940">
                  <c:v>3.4442528124992</c:v>
                </c:pt>
                <c:pt idx="16941">
                  <c:v>3.4439253124992</c:v>
                </c:pt>
                <c:pt idx="16942">
                  <c:v>3.4441950000000001</c:v>
                </c:pt>
                <c:pt idx="16943">
                  <c:v>3.4445356250016004</c:v>
                </c:pt>
                <c:pt idx="16944">
                  <c:v>3.4449237500000001</c:v>
                </c:pt>
                <c:pt idx="16945">
                  <c:v>3.4450915624992002</c:v>
                </c:pt>
                <c:pt idx="16946">
                  <c:v>3.4449609375007997</c:v>
                </c:pt>
                <c:pt idx="16947">
                  <c:v>3.4445590624992</c:v>
                </c:pt>
                <c:pt idx="16948">
                  <c:v>3.4441903124992002</c:v>
                </c:pt>
                <c:pt idx="16949">
                  <c:v>3.4438399999999998</c:v>
                </c:pt>
                <c:pt idx="16950">
                  <c:v>3.4441115624992</c:v>
                </c:pt>
                <c:pt idx="16951">
                  <c:v>3.4444537500000001</c:v>
                </c:pt>
                <c:pt idx="16952">
                  <c:v>3.4447759375008</c:v>
                </c:pt>
                <c:pt idx="16953">
                  <c:v>3.4451381250016002</c:v>
                </c:pt>
                <c:pt idx="16954">
                  <c:v>3.4455328124992</c:v>
                </c:pt>
                <c:pt idx="16955">
                  <c:v>3.4459090624991999</c:v>
                </c:pt>
                <c:pt idx="16956">
                  <c:v>3.44572375</c:v>
                </c:pt>
                <c:pt idx="16957">
                  <c:v>3.4455274999999999</c:v>
                </c:pt>
                <c:pt idx="16958">
                  <c:v>3.4459225</c:v>
                </c:pt>
                <c:pt idx="16959">
                  <c:v>3.4462656250016002</c:v>
                </c:pt>
                <c:pt idx="16960">
                  <c:v>3.4466412499999999</c:v>
                </c:pt>
                <c:pt idx="16961">
                  <c:v>3.4463203124991999</c:v>
                </c:pt>
                <c:pt idx="16962">
                  <c:v>3.4458203124992002</c:v>
                </c:pt>
                <c:pt idx="16963">
                  <c:v>3.4453493750016002</c:v>
                </c:pt>
                <c:pt idx="16964">
                  <c:v>3.44489</c:v>
                </c:pt>
                <c:pt idx="16965">
                  <c:v>3.4444228124992002</c:v>
                </c:pt>
                <c:pt idx="16966">
                  <c:v>3.4440934375008001</c:v>
                </c:pt>
                <c:pt idx="16967">
                  <c:v>3.4437284375007997</c:v>
                </c:pt>
                <c:pt idx="16968">
                  <c:v>3.4432931250016003</c:v>
                </c:pt>
                <c:pt idx="16969">
                  <c:v>3.4429131250016001</c:v>
                </c:pt>
                <c:pt idx="16970">
                  <c:v>3.4426478124991999</c:v>
                </c:pt>
                <c:pt idx="16971">
                  <c:v>3.4428184375008</c:v>
                </c:pt>
                <c:pt idx="16972">
                  <c:v>3.4432053124992001</c:v>
                </c:pt>
                <c:pt idx="16973">
                  <c:v>3.4435418750016002</c:v>
                </c:pt>
                <c:pt idx="16974">
                  <c:v>3.4439140624992</c:v>
                </c:pt>
                <c:pt idx="16975">
                  <c:v>3.4442928124992003</c:v>
                </c:pt>
                <c:pt idx="16976">
                  <c:v>3.4446293750016004</c:v>
                </c:pt>
                <c:pt idx="16977">
                  <c:v>3.4450421875007997</c:v>
                </c:pt>
                <c:pt idx="16978">
                  <c:v>3.4452096875008</c:v>
                </c:pt>
                <c:pt idx="16979">
                  <c:v>3.4455468750016003</c:v>
                </c:pt>
                <c:pt idx="16980">
                  <c:v>3.4451562500000001</c:v>
                </c:pt>
                <c:pt idx="16981">
                  <c:v>3.4447125000000001</c:v>
                </c:pt>
                <c:pt idx="16982">
                  <c:v>3.4447475000000001</c:v>
                </c:pt>
                <c:pt idx="16983">
                  <c:v>3.4450796875008001</c:v>
                </c:pt>
                <c:pt idx="16984">
                  <c:v>3.4454265624992</c:v>
                </c:pt>
                <c:pt idx="16985">
                  <c:v>3.4457515624992001</c:v>
                </c:pt>
                <c:pt idx="16986">
                  <c:v>3.4461953124992002</c:v>
                </c:pt>
                <c:pt idx="16987">
                  <c:v>3.4465815624992002</c:v>
                </c:pt>
                <c:pt idx="16988">
                  <c:v>3.4461921875007997</c:v>
                </c:pt>
                <c:pt idx="16989">
                  <c:v>3.4457684375007998</c:v>
                </c:pt>
                <c:pt idx="16990">
                  <c:v>3.44534875</c:v>
                </c:pt>
                <c:pt idx="16991">
                  <c:v>3.4449737499999999</c:v>
                </c:pt>
                <c:pt idx="16992">
                  <c:v>3.4445403124992002</c:v>
                </c:pt>
                <c:pt idx="16993">
                  <c:v>3.4441662499999999</c:v>
                </c:pt>
                <c:pt idx="16994">
                  <c:v>3.4437796875008</c:v>
                </c:pt>
                <c:pt idx="16995">
                  <c:v>3.4433628124992</c:v>
                </c:pt>
                <c:pt idx="16996">
                  <c:v>3.4429884375007997</c:v>
                </c:pt>
                <c:pt idx="16997">
                  <c:v>3.4426265624992003</c:v>
                </c:pt>
                <c:pt idx="16998">
                  <c:v>3.44228625</c:v>
                </c:pt>
                <c:pt idx="16999">
                  <c:v>3.4418671875008</c:v>
                </c:pt>
                <c:pt idx="17000">
                  <c:v>3.4414884375007997</c:v>
                </c:pt>
                <c:pt idx="17001">
                  <c:v>3.4411350000000001</c:v>
                </c:pt>
                <c:pt idx="17002">
                  <c:v>3.4410978124992</c:v>
                </c:pt>
                <c:pt idx="17003">
                  <c:v>3.4414268750016004</c:v>
                </c:pt>
                <c:pt idx="17004">
                  <c:v>3.4413121875007997</c:v>
                </c:pt>
                <c:pt idx="17005">
                  <c:v>3.4414787499999999</c:v>
                </c:pt>
                <c:pt idx="17006">
                  <c:v>3.4418503124991999</c:v>
                </c:pt>
                <c:pt idx="17007">
                  <c:v>3.4422759375008001</c:v>
                </c:pt>
                <c:pt idx="17008">
                  <c:v>3.4426606250016003</c:v>
                </c:pt>
                <c:pt idx="17009">
                  <c:v>3.4430756250016001</c:v>
                </c:pt>
                <c:pt idx="17010">
                  <c:v>3.4434024999999999</c:v>
                </c:pt>
                <c:pt idx="17011">
                  <c:v>3.4438153124992001</c:v>
                </c:pt>
                <c:pt idx="17012">
                  <c:v>3.4442143750016001</c:v>
                </c:pt>
                <c:pt idx="17013">
                  <c:v>3.4442503124992001</c:v>
                </c:pt>
                <c:pt idx="17014">
                  <c:v>3.44390375</c:v>
                </c:pt>
                <c:pt idx="17015">
                  <c:v>3.4435462499999998</c:v>
                </c:pt>
                <c:pt idx="17016">
                  <c:v>3.4431140624992</c:v>
                </c:pt>
                <c:pt idx="17017">
                  <c:v>3.4427062500000001</c:v>
                </c:pt>
                <c:pt idx="17018">
                  <c:v>3.44229875</c:v>
                </c:pt>
                <c:pt idx="17019">
                  <c:v>3.4418850000000001</c:v>
                </c:pt>
                <c:pt idx="17020">
                  <c:v>3.4418549999999999</c:v>
                </c:pt>
                <c:pt idx="17021">
                  <c:v>3.4422028124991999</c:v>
                </c:pt>
                <c:pt idx="17022">
                  <c:v>3.4421962499999998</c:v>
                </c:pt>
                <c:pt idx="17023">
                  <c:v>3.4422359375007998</c:v>
                </c:pt>
                <c:pt idx="17024">
                  <c:v>3.4421071875007998</c:v>
                </c:pt>
                <c:pt idx="17025">
                  <c:v>3.4417737499999999</c:v>
                </c:pt>
                <c:pt idx="17026">
                  <c:v>3.4414393750016004</c:v>
                </c:pt>
                <c:pt idx="17027">
                  <c:v>3.4409974999999999</c:v>
                </c:pt>
                <c:pt idx="17028">
                  <c:v>3.4405731250016003</c:v>
                </c:pt>
                <c:pt idx="17029">
                  <c:v>3.4406646875007998</c:v>
                </c:pt>
                <c:pt idx="17030">
                  <c:v>3.4410387500000001</c:v>
                </c:pt>
                <c:pt idx="17031">
                  <c:v>3.4413959375008001</c:v>
                </c:pt>
                <c:pt idx="17032">
                  <c:v>3.4417690624991999</c:v>
                </c:pt>
                <c:pt idx="17033">
                  <c:v>3.4421543750016004</c:v>
                </c:pt>
                <c:pt idx="17034">
                  <c:v>3.4425293750016004</c:v>
                </c:pt>
                <c:pt idx="17035">
                  <c:v>3.4428628124992002</c:v>
                </c:pt>
                <c:pt idx="17036">
                  <c:v>3.4430437500000002</c:v>
                </c:pt>
                <c:pt idx="17037">
                  <c:v>3.44350625</c:v>
                </c:pt>
                <c:pt idx="17038">
                  <c:v>3.4438703124992003</c:v>
                </c:pt>
                <c:pt idx="17039">
                  <c:v>3.4441925000000002</c:v>
                </c:pt>
                <c:pt idx="17040">
                  <c:v>3.4444006250016002</c:v>
                </c:pt>
                <c:pt idx="17041">
                  <c:v>3.4439415624992002</c:v>
                </c:pt>
                <c:pt idx="17042">
                  <c:v>3.4434775000000002</c:v>
                </c:pt>
                <c:pt idx="17043">
                  <c:v>3.4429696875008</c:v>
                </c:pt>
                <c:pt idx="17044">
                  <c:v>3.4424028124992003</c:v>
                </c:pt>
                <c:pt idx="17045">
                  <c:v>3.4418965624992</c:v>
                </c:pt>
                <c:pt idx="17046">
                  <c:v>3.4414259375007998</c:v>
                </c:pt>
                <c:pt idx="17047">
                  <c:v>3.4409065624992001</c:v>
                </c:pt>
                <c:pt idx="17048">
                  <c:v>3.44037375</c:v>
                </c:pt>
                <c:pt idx="17049">
                  <c:v>3.4400468750016002</c:v>
                </c:pt>
                <c:pt idx="17050">
                  <c:v>3.4395231250016001</c:v>
                </c:pt>
                <c:pt idx="17051">
                  <c:v>3.4390287499999999</c:v>
                </c:pt>
                <c:pt idx="17052">
                  <c:v>3.4385409375007998</c:v>
                </c:pt>
                <c:pt idx="17053">
                  <c:v>3.4380962500000001</c:v>
                </c:pt>
                <c:pt idx="17054">
                  <c:v>3.4376937500000002</c:v>
                </c:pt>
                <c:pt idx="17055">
                  <c:v>3.4373043750016001</c:v>
                </c:pt>
                <c:pt idx="17056">
                  <c:v>3.4369496875008001</c:v>
                </c:pt>
                <c:pt idx="17057">
                  <c:v>3.4371862499999999</c:v>
                </c:pt>
                <c:pt idx="17058">
                  <c:v>3.4375540624992</c:v>
                </c:pt>
                <c:pt idx="17059">
                  <c:v>3.4380206250016001</c:v>
                </c:pt>
                <c:pt idx="17060">
                  <c:v>3.4383859375007999</c:v>
                </c:pt>
                <c:pt idx="17061">
                  <c:v>3.4387393750016</c:v>
                </c:pt>
                <c:pt idx="17062">
                  <c:v>3.4391678124992002</c:v>
                </c:pt>
                <c:pt idx="17063">
                  <c:v>3.4395218750016001</c:v>
                </c:pt>
                <c:pt idx="17064">
                  <c:v>3.4393159375007998</c:v>
                </c:pt>
                <c:pt idx="17065">
                  <c:v>3.4389221875008</c:v>
                </c:pt>
                <c:pt idx="17066">
                  <c:v>3.4385740624992001</c:v>
                </c:pt>
                <c:pt idx="17067">
                  <c:v>3.4381603124992002</c:v>
                </c:pt>
                <c:pt idx="17068">
                  <c:v>3.4378375000000001</c:v>
                </c:pt>
                <c:pt idx="17069">
                  <c:v>3.4381881250016</c:v>
                </c:pt>
                <c:pt idx="17070">
                  <c:v>3.4385418750016004</c:v>
                </c:pt>
                <c:pt idx="17071">
                  <c:v>3.4390115624991999</c:v>
                </c:pt>
                <c:pt idx="17072">
                  <c:v>3.4394884375007999</c:v>
                </c:pt>
                <c:pt idx="17073">
                  <c:v>3.4398312500000001</c:v>
                </c:pt>
                <c:pt idx="17074">
                  <c:v>3.44015125</c:v>
                </c:pt>
                <c:pt idx="17075">
                  <c:v>3.4406246875008</c:v>
                </c:pt>
                <c:pt idx="17076">
                  <c:v>3.44103</c:v>
                </c:pt>
                <c:pt idx="17077">
                  <c:v>3.4413718750016002</c:v>
                </c:pt>
                <c:pt idx="17078">
                  <c:v>3.4416931250016001</c:v>
                </c:pt>
                <c:pt idx="17079">
                  <c:v>3.4420549999999999</c:v>
                </c:pt>
                <c:pt idx="17080">
                  <c:v>3.4417318750016004</c:v>
                </c:pt>
                <c:pt idx="17081">
                  <c:v>3.4412712499999998</c:v>
                </c:pt>
                <c:pt idx="17082">
                  <c:v>3.4407059375008</c:v>
                </c:pt>
                <c:pt idx="17083">
                  <c:v>3.4402509375007999</c:v>
                </c:pt>
                <c:pt idx="17084">
                  <c:v>3.4398115624992003</c:v>
                </c:pt>
                <c:pt idx="17085">
                  <c:v>3.4398506250016001</c:v>
                </c:pt>
                <c:pt idx="17086">
                  <c:v>3.4395965624992</c:v>
                </c:pt>
                <c:pt idx="17087">
                  <c:v>3.4392609375008001</c:v>
                </c:pt>
                <c:pt idx="17088">
                  <c:v>3.4388018750016003</c:v>
                </c:pt>
                <c:pt idx="17089">
                  <c:v>3.4383796875007997</c:v>
                </c:pt>
                <c:pt idx="17090">
                  <c:v>3.4380393750016003</c:v>
                </c:pt>
                <c:pt idx="17091">
                  <c:v>3.4380309375008</c:v>
                </c:pt>
                <c:pt idx="17092">
                  <c:v>3.4383678124992003</c:v>
                </c:pt>
                <c:pt idx="17093">
                  <c:v>3.4387659375007997</c:v>
                </c:pt>
                <c:pt idx="17094">
                  <c:v>3.4391193750016003</c:v>
                </c:pt>
                <c:pt idx="17095">
                  <c:v>3.4395434375008</c:v>
                </c:pt>
                <c:pt idx="17096">
                  <c:v>3.4399240624992</c:v>
                </c:pt>
                <c:pt idx="17097">
                  <c:v>3.4403199999999998</c:v>
                </c:pt>
                <c:pt idx="17098">
                  <c:v>3.4407146875007997</c:v>
                </c:pt>
                <c:pt idx="17099">
                  <c:v>3.4410953124992001</c:v>
                </c:pt>
                <c:pt idx="17100">
                  <c:v>3.4414493750016</c:v>
                </c:pt>
                <c:pt idx="17101">
                  <c:v>3.4411806250016004</c:v>
                </c:pt>
                <c:pt idx="17102">
                  <c:v>3.4408218750016002</c:v>
                </c:pt>
                <c:pt idx="17103">
                  <c:v>3.4404412500000001</c:v>
                </c:pt>
                <c:pt idx="17104">
                  <c:v>3.4400840624992002</c:v>
                </c:pt>
                <c:pt idx="17105">
                  <c:v>3.4396743750016001</c:v>
                </c:pt>
                <c:pt idx="17106">
                  <c:v>3.43933125</c:v>
                </c:pt>
                <c:pt idx="17107">
                  <c:v>3.4395328124992002</c:v>
                </c:pt>
                <c:pt idx="17108">
                  <c:v>3.4399131250016004</c:v>
                </c:pt>
                <c:pt idx="17109">
                  <c:v>3.4403196875008</c:v>
                </c:pt>
                <c:pt idx="17110">
                  <c:v>3.4406531250016004</c:v>
                </c:pt>
                <c:pt idx="17111">
                  <c:v>3.4403859375007997</c:v>
                </c:pt>
                <c:pt idx="17112">
                  <c:v>3.4399334375007999</c:v>
                </c:pt>
                <c:pt idx="17113">
                  <c:v>3.4395215624992002</c:v>
                </c:pt>
                <c:pt idx="17114">
                  <c:v>3.4390287499999999</c:v>
                </c:pt>
                <c:pt idx="17115">
                  <c:v>3.4384556250016001</c:v>
                </c:pt>
                <c:pt idx="17116">
                  <c:v>3.4380571875007999</c:v>
                </c:pt>
                <c:pt idx="17117">
                  <c:v>3.4373240624992003</c:v>
                </c:pt>
                <c:pt idx="17118">
                  <c:v>3.4366968750016</c:v>
                </c:pt>
                <c:pt idx="17119">
                  <c:v>3.4363231250016</c:v>
                </c:pt>
                <c:pt idx="17120">
                  <c:v>3.4358187500000001</c:v>
                </c:pt>
                <c:pt idx="17121">
                  <c:v>3.4354553124992</c:v>
                </c:pt>
                <c:pt idx="17122">
                  <c:v>3.4350421875007999</c:v>
                </c:pt>
                <c:pt idx="17123">
                  <c:v>3.4352125</c:v>
                </c:pt>
                <c:pt idx="17124">
                  <c:v>3.4355881250016003</c:v>
                </c:pt>
                <c:pt idx="17125">
                  <c:v>3.4358525000000002</c:v>
                </c:pt>
                <c:pt idx="17126">
                  <c:v>3.4361881250016002</c:v>
                </c:pt>
                <c:pt idx="17127">
                  <c:v>3.4366228124992002</c:v>
                </c:pt>
                <c:pt idx="17128">
                  <c:v>3.4369681250016</c:v>
                </c:pt>
                <c:pt idx="17129">
                  <c:v>3.4371121875007997</c:v>
                </c:pt>
                <c:pt idx="17130">
                  <c:v>3.4374856250016004</c:v>
                </c:pt>
                <c:pt idx="17131">
                  <c:v>3.4378568750016001</c:v>
                </c:pt>
                <c:pt idx="17132">
                  <c:v>3.4375087500000001</c:v>
                </c:pt>
                <c:pt idx="17133">
                  <c:v>3.4371265624992002</c:v>
                </c:pt>
                <c:pt idx="17134">
                  <c:v>3.4367059375008</c:v>
                </c:pt>
                <c:pt idx="17135">
                  <c:v>3.4363237500000001</c:v>
                </c:pt>
                <c:pt idx="17136">
                  <c:v>3.4359449999999998</c:v>
                </c:pt>
                <c:pt idx="17137">
                  <c:v>3.4358768750016</c:v>
                </c:pt>
                <c:pt idx="17138">
                  <c:v>3.4362346875008001</c:v>
                </c:pt>
                <c:pt idx="17139">
                  <c:v>3.4366075</c:v>
                </c:pt>
                <c:pt idx="17140">
                  <c:v>3.4369928124992</c:v>
                </c:pt>
                <c:pt idx="17141">
                  <c:v>3.43741875</c:v>
                </c:pt>
                <c:pt idx="17142">
                  <c:v>3.4377450000000001</c:v>
                </c:pt>
                <c:pt idx="17143">
                  <c:v>3.4381487499999999</c:v>
                </c:pt>
                <c:pt idx="17144">
                  <c:v>3.4385540624991999</c:v>
                </c:pt>
                <c:pt idx="17145">
                  <c:v>3.4387737500000002</c:v>
                </c:pt>
                <c:pt idx="17146">
                  <c:v>3.4383962499999998</c:v>
                </c:pt>
                <c:pt idx="17147">
                  <c:v>3.4379896875007998</c:v>
                </c:pt>
                <c:pt idx="17148">
                  <c:v>3.4375371875008001</c:v>
                </c:pt>
                <c:pt idx="17149">
                  <c:v>3.4370859375007998</c:v>
                </c:pt>
                <c:pt idx="17150">
                  <c:v>3.4366175000000001</c:v>
                </c:pt>
                <c:pt idx="17151">
                  <c:v>3.4361106250016</c:v>
                </c:pt>
                <c:pt idx="17152">
                  <c:v>3.4357243750016</c:v>
                </c:pt>
                <c:pt idx="17153">
                  <c:v>3.4352912500000001</c:v>
                </c:pt>
                <c:pt idx="17154">
                  <c:v>3.4353224999999998</c:v>
                </c:pt>
                <c:pt idx="17155">
                  <c:v>3.4356893750016</c:v>
                </c:pt>
                <c:pt idx="17156">
                  <c:v>3.4357040624991999</c:v>
                </c:pt>
                <c:pt idx="17157">
                  <c:v>3.4357846875007998</c:v>
                </c:pt>
                <c:pt idx="17158">
                  <c:v>3.4358518750016001</c:v>
                </c:pt>
                <c:pt idx="17159">
                  <c:v>3.4357793750016001</c:v>
                </c:pt>
                <c:pt idx="17160">
                  <c:v>3.4361774999999999</c:v>
                </c:pt>
                <c:pt idx="17161">
                  <c:v>3.4365043750016002</c:v>
                </c:pt>
                <c:pt idx="17162">
                  <c:v>3.4369237500000001</c:v>
                </c:pt>
                <c:pt idx="17163">
                  <c:v>3.4372640624991999</c:v>
                </c:pt>
                <c:pt idx="17164">
                  <c:v>3.4374318750016002</c:v>
                </c:pt>
                <c:pt idx="17165">
                  <c:v>3.4372953124992001</c:v>
                </c:pt>
                <c:pt idx="17166">
                  <c:v>3.4377615624992002</c:v>
                </c:pt>
                <c:pt idx="17167">
                  <c:v>3.4381837499999999</c:v>
                </c:pt>
                <c:pt idx="17168">
                  <c:v>3.4385731250016001</c:v>
                </c:pt>
                <c:pt idx="17169">
                  <c:v>3.4389165624992</c:v>
                </c:pt>
                <c:pt idx="17170">
                  <c:v>3.4391084375008001</c:v>
                </c:pt>
                <c:pt idx="17171">
                  <c:v>3.4391793750016002</c:v>
                </c:pt>
                <c:pt idx="17172">
                  <c:v>3.4395268750016004</c:v>
                </c:pt>
                <c:pt idx="17173">
                  <c:v>3.4399778124992002</c:v>
                </c:pt>
                <c:pt idx="17174">
                  <c:v>3.4398484375008</c:v>
                </c:pt>
                <c:pt idx="17175">
                  <c:v>3.4392915624992</c:v>
                </c:pt>
                <c:pt idx="17176">
                  <c:v>3.43866125</c:v>
                </c:pt>
                <c:pt idx="17177">
                  <c:v>3.4382356250016004</c:v>
                </c:pt>
                <c:pt idx="17178">
                  <c:v>3.4377706250016002</c:v>
                </c:pt>
                <c:pt idx="17179">
                  <c:v>3.4373171875008</c:v>
                </c:pt>
                <c:pt idx="17180">
                  <c:v>3.4368137499999998</c:v>
                </c:pt>
                <c:pt idx="17181">
                  <c:v>3.4363896875008</c:v>
                </c:pt>
                <c:pt idx="17182">
                  <c:v>3.4359237500000002</c:v>
                </c:pt>
                <c:pt idx="17183">
                  <c:v>3.4354334375007998</c:v>
                </c:pt>
                <c:pt idx="17184">
                  <c:v>3.4350637499999999</c:v>
                </c:pt>
                <c:pt idx="17185">
                  <c:v>3.4346971875008001</c:v>
                </c:pt>
                <c:pt idx="17186">
                  <c:v>3.4341478124992002</c:v>
                </c:pt>
                <c:pt idx="17187">
                  <c:v>3.4337840624992002</c:v>
                </c:pt>
                <c:pt idx="17188">
                  <c:v>3.4334468750016001</c:v>
                </c:pt>
                <c:pt idx="17189">
                  <c:v>3.4337853124992002</c:v>
                </c:pt>
                <c:pt idx="17190">
                  <c:v>3.4341412500000001</c:v>
                </c:pt>
                <c:pt idx="17191">
                  <c:v>3.4345796875008001</c:v>
                </c:pt>
                <c:pt idx="17192">
                  <c:v>3.4349571875008</c:v>
                </c:pt>
                <c:pt idx="17193">
                  <c:v>3.4351578124992002</c:v>
                </c:pt>
                <c:pt idx="17194">
                  <c:v>3.4353290624991999</c:v>
                </c:pt>
                <c:pt idx="17195">
                  <c:v>3.435705</c:v>
                </c:pt>
                <c:pt idx="17196">
                  <c:v>3.4360846875008</c:v>
                </c:pt>
                <c:pt idx="17197">
                  <c:v>3.4356818750016003</c:v>
                </c:pt>
                <c:pt idx="17198">
                  <c:v>3.4352174999999998</c:v>
                </c:pt>
                <c:pt idx="17199">
                  <c:v>3.4348784375007999</c:v>
                </c:pt>
                <c:pt idx="17200">
                  <c:v>3.4344815624992</c:v>
                </c:pt>
                <c:pt idx="17201">
                  <c:v>3.4340937500000002</c:v>
                </c:pt>
                <c:pt idx="17202">
                  <c:v>3.4341390624992001</c:v>
                </c:pt>
                <c:pt idx="17203">
                  <c:v>3.4338159375007997</c:v>
                </c:pt>
                <c:pt idx="17204">
                  <c:v>3.4334275000000001</c:v>
                </c:pt>
                <c:pt idx="17205">
                  <c:v>3.4330850000000002</c:v>
                </c:pt>
                <c:pt idx="17206">
                  <c:v>3.4333337500000001</c:v>
                </c:pt>
                <c:pt idx="17207">
                  <c:v>3.4337015624992002</c:v>
                </c:pt>
                <c:pt idx="17208">
                  <c:v>3.4340328124992001</c:v>
                </c:pt>
                <c:pt idx="17209">
                  <c:v>3.4344146875007997</c:v>
                </c:pt>
                <c:pt idx="17210">
                  <c:v>3.4343734375007999</c:v>
                </c:pt>
                <c:pt idx="17211">
                  <c:v>3.4339459375007997</c:v>
                </c:pt>
                <c:pt idx="17212">
                  <c:v>3.4336078124992002</c:v>
                </c:pt>
                <c:pt idx="17213">
                  <c:v>3.4331765624992001</c:v>
                </c:pt>
                <c:pt idx="17214">
                  <c:v>3.4327946875007997</c:v>
                </c:pt>
                <c:pt idx="17215">
                  <c:v>3.4324453124992003</c:v>
                </c:pt>
                <c:pt idx="17216">
                  <c:v>3.4321084375008</c:v>
                </c:pt>
                <c:pt idx="17217">
                  <c:v>3.4324193750016003</c:v>
                </c:pt>
                <c:pt idx="17218">
                  <c:v>3.4327621875008001</c:v>
                </c:pt>
                <c:pt idx="17219">
                  <c:v>3.4331234375007997</c:v>
                </c:pt>
                <c:pt idx="17220">
                  <c:v>3.4334565624992002</c:v>
                </c:pt>
                <c:pt idx="17221">
                  <c:v>3.4337831250016002</c:v>
                </c:pt>
                <c:pt idx="17222">
                  <c:v>3.4341200000000001</c:v>
                </c:pt>
                <c:pt idx="17223">
                  <c:v>3.4344800000000002</c:v>
                </c:pt>
                <c:pt idx="17224">
                  <c:v>3.4349625000000001</c:v>
                </c:pt>
                <c:pt idx="17225">
                  <c:v>3.4352931250016003</c:v>
                </c:pt>
                <c:pt idx="17226">
                  <c:v>3.4357353124992001</c:v>
                </c:pt>
                <c:pt idx="17227">
                  <c:v>3.4360568750016003</c:v>
                </c:pt>
                <c:pt idx="17228">
                  <c:v>3.43639625</c:v>
                </c:pt>
                <c:pt idx="17229">
                  <c:v>3.4367996875008</c:v>
                </c:pt>
                <c:pt idx="17230">
                  <c:v>3.4371778124992001</c:v>
                </c:pt>
                <c:pt idx="17231">
                  <c:v>3.4375959375008001</c:v>
                </c:pt>
                <c:pt idx="17232">
                  <c:v>3.4379440624991999</c:v>
                </c:pt>
                <c:pt idx="17233">
                  <c:v>3.4381596875008</c:v>
                </c:pt>
                <c:pt idx="17234">
                  <c:v>3.4377678124991999</c:v>
                </c:pt>
                <c:pt idx="17235">
                  <c:v>3.4372156250016004</c:v>
                </c:pt>
                <c:pt idx="17236">
                  <c:v>3.43685375</c:v>
                </c:pt>
                <c:pt idx="17237">
                  <c:v>3.4364606250016001</c:v>
                </c:pt>
                <c:pt idx="17238">
                  <c:v>3.4360443750016003</c:v>
                </c:pt>
                <c:pt idx="17239">
                  <c:v>3.4354790624992</c:v>
                </c:pt>
                <c:pt idx="17240">
                  <c:v>3.4349687499999999</c:v>
                </c:pt>
                <c:pt idx="17241">
                  <c:v>3.4344649999999999</c:v>
                </c:pt>
                <c:pt idx="17242">
                  <c:v>3.433945</c:v>
                </c:pt>
                <c:pt idx="17243">
                  <c:v>3.4334571875008</c:v>
                </c:pt>
                <c:pt idx="17244">
                  <c:v>3.4330590624992001</c:v>
                </c:pt>
                <c:pt idx="17245">
                  <c:v>3.4326915624992003</c:v>
                </c:pt>
                <c:pt idx="17246">
                  <c:v>3.4323453124992001</c:v>
                </c:pt>
                <c:pt idx="17247">
                  <c:v>3.4318153124992001</c:v>
                </c:pt>
                <c:pt idx="17248">
                  <c:v>3.4314478124992003</c:v>
                </c:pt>
                <c:pt idx="17249">
                  <c:v>3.4311237499999998</c:v>
                </c:pt>
                <c:pt idx="17250">
                  <c:v>3.4308031250016002</c:v>
                </c:pt>
                <c:pt idx="17251">
                  <c:v>3.4304821875007998</c:v>
                </c:pt>
                <c:pt idx="17252">
                  <c:v>3.4301190624992</c:v>
                </c:pt>
                <c:pt idx="17253">
                  <c:v>3.4302999999999999</c:v>
                </c:pt>
                <c:pt idx="17254">
                  <c:v>3.4306212500000002</c:v>
                </c:pt>
                <c:pt idx="17255">
                  <c:v>3.4309793750016002</c:v>
                </c:pt>
                <c:pt idx="17256">
                  <c:v>3.4313396875007998</c:v>
                </c:pt>
                <c:pt idx="17257">
                  <c:v>3.4317140624992</c:v>
                </c:pt>
                <c:pt idx="17258">
                  <c:v>3.4320740624992001</c:v>
                </c:pt>
                <c:pt idx="17259">
                  <c:v>3.4323965624991999</c:v>
                </c:pt>
                <c:pt idx="17260">
                  <c:v>3.4319012500000001</c:v>
                </c:pt>
                <c:pt idx="17261">
                  <c:v>3.4314543750016</c:v>
                </c:pt>
                <c:pt idx="17262">
                  <c:v>3.4310412499999998</c:v>
                </c:pt>
                <c:pt idx="17263">
                  <c:v>3.4306459375007998</c:v>
                </c:pt>
                <c:pt idx="17264">
                  <c:v>3.43057875</c:v>
                </c:pt>
                <c:pt idx="17265">
                  <c:v>3.4309746875007998</c:v>
                </c:pt>
                <c:pt idx="17266">
                  <c:v>3.4313262500000001</c:v>
                </c:pt>
                <c:pt idx="17267">
                  <c:v>3.4318062500000002</c:v>
                </c:pt>
                <c:pt idx="17268">
                  <c:v>3.4321396875007997</c:v>
                </c:pt>
                <c:pt idx="17269">
                  <c:v>3.4325006250016004</c:v>
                </c:pt>
                <c:pt idx="17270">
                  <c:v>3.4328390624992</c:v>
                </c:pt>
                <c:pt idx="17271">
                  <c:v>3.4331659375007999</c:v>
                </c:pt>
                <c:pt idx="17272">
                  <c:v>3.4335071875007999</c:v>
                </c:pt>
                <c:pt idx="17273">
                  <c:v>3.4339737499999998</c:v>
                </c:pt>
                <c:pt idx="17274">
                  <c:v>3.4343206250016003</c:v>
                </c:pt>
                <c:pt idx="17275">
                  <c:v>3.4345703124992002</c:v>
                </c:pt>
                <c:pt idx="17276">
                  <c:v>3.4344659375008</c:v>
                </c:pt>
                <c:pt idx="17277">
                  <c:v>3.4340565624992001</c:v>
                </c:pt>
                <c:pt idx="17278">
                  <c:v>3.4334850000000001</c:v>
                </c:pt>
                <c:pt idx="17279">
                  <c:v>3.4327593750016003</c:v>
                </c:pt>
                <c:pt idx="17280">
                  <c:v>3.4323796875007999</c:v>
                </c:pt>
                <c:pt idx="17281">
                  <c:v>3.4320128124992002</c:v>
                </c:pt>
                <c:pt idx="17282">
                  <c:v>3.4315853124992</c:v>
                </c:pt>
                <c:pt idx="17283">
                  <c:v>3.4312309375007999</c:v>
                </c:pt>
                <c:pt idx="17284">
                  <c:v>3.4308621875008001</c:v>
                </c:pt>
                <c:pt idx="17285">
                  <c:v>3.4305374999999998</c:v>
                </c:pt>
                <c:pt idx="17286">
                  <c:v>3.4301737499999998</c:v>
                </c:pt>
                <c:pt idx="17287">
                  <c:v>3.4296912499999999</c:v>
                </c:pt>
                <c:pt idx="17288">
                  <c:v>3.4293378124992002</c:v>
                </c:pt>
                <c:pt idx="17289">
                  <c:v>3.42898375</c:v>
                </c:pt>
                <c:pt idx="17290">
                  <c:v>3.4287896875007999</c:v>
                </c:pt>
                <c:pt idx="17291">
                  <c:v>3.4291271875008</c:v>
                </c:pt>
                <c:pt idx="17292">
                  <c:v>3.4295575</c:v>
                </c:pt>
                <c:pt idx="17293">
                  <c:v>3.4299190624992</c:v>
                </c:pt>
                <c:pt idx="17294">
                  <c:v>3.4302468750016</c:v>
                </c:pt>
                <c:pt idx="17295">
                  <c:v>3.4306174999999999</c:v>
                </c:pt>
                <c:pt idx="17296">
                  <c:v>3.4309709375008</c:v>
                </c:pt>
                <c:pt idx="17297">
                  <c:v>3.4312968750016002</c:v>
                </c:pt>
                <c:pt idx="17298">
                  <c:v>3.4316525000000002</c:v>
                </c:pt>
                <c:pt idx="17299">
                  <c:v>3.4319746875007997</c:v>
                </c:pt>
                <c:pt idx="17300">
                  <c:v>3.4323456250016</c:v>
                </c:pt>
                <c:pt idx="17301">
                  <c:v>3.4326965624992001</c:v>
                </c:pt>
                <c:pt idx="17302">
                  <c:v>3.4322262499999998</c:v>
                </c:pt>
                <c:pt idx="17303">
                  <c:v>3.4318631250016001</c:v>
                </c:pt>
                <c:pt idx="17304">
                  <c:v>3.4315259375007998</c:v>
                </c:pt>
                <c:pt idx="17305">
                  <c:v>3.4311946875007999</c:v>
                </c:pt>
                <c:pt idx="17306">
                  <c:v>3.4308562500000002</c:v>
                </c:pt>
                <c:pt idx="17307">
                  <c:v>3.4308634375008</c:v>
                </c:pt>
                <c:pt idx="17308">
                  <c:v>3.4312028124992002</c:v>
                </c:pt>
                <c:pt idx="17309">
                  <c:v>3.4315278124991999</c:v>
                </c:pt>
                <c:pt idx="17310">
                  <c:v>3.4318871875007999</c:v>
                </c:pt>
                <c:pt idx="17311">
                  <c:v>3.4322246875008</c:v>
                </c:pt>
                <c:pt idx="17312">
                  <c:v>3.4325615624992003</c:v>
                </c:pt>
                <c:pt idx="17313">
                  <c:v>3.4329271875008001</c:v>
                </c:pt>
                <c:pt idx="17314">
                  <c:v>3.4333475</c:v>
                </c:pt>
                <c:pt idx="17315">
                  <c:v>3.4336834375007999</c:v>
                </c:pt>
                <c:pt idx="17316">
                  <c:v>3.4339693750016003</c:v>
                </c:pt>
                <c:pt idx="17317">
                  <c:v>3.4343425000000001</c:v>
                </c:pt>
                <c:pt idx="17318">
                  <c:v>3.4339075000000001</c:v>
                </c:pt>
                <c:pt idx="17319">
                  <c:v>3.4335249999999999</c:v>
                </c:pt>
                <c:pt idx="17320">
                  <c:v>3.4331203124992</c:v>
                </c:pt>
                <c:pt idx="17321">
                  <c:v>3.4326584375008</c:v>
                </c:pt>
                <c:pt idx="17322">
                  <c:v>3.4322575</c:v>
                </c:pt>
                <c:pt idx="17323">
                  <c:v>3.4317562499999998</c:v>
                </c:pt>
                <c:pt idx="17324">
                  <c:v>3.4312715624992003</c:v>
                </c:pt>
                <c:pt idx="17325">
                  <c:v>3.4312374999999999</c:v>
                </c:pt>
                <c:pt idx="17326">
                  <c:v>3.4316028124992002</c:v>
                </c:pt>
                <c:pt idx="17327">
                  <c:v>3.4316300000000002</c:v>
                </c:pt>
                <c:pt idx="17328">
                  <c:v>3.4312809375007998</c:v>
                </c:pt>
                <c:pt idx="17329">
                  <c:v>3.4307790624992003</c:v>
                </c:pt>
                <c:pt idx="17330">
                  <c:v>3.4304206250016001</c:v>
                </c:pt>
                <c:pt idx="17331">
                  <c:v>3.4299296875007999</c:v>
                </c:pt>
                <c:pt idx="17332">
                  <c:v>3.4295775000000002</c:v>
                </c:pt>
                <c:pt idx="17333">
                  <c:v>3.4292371875007999</c:v>
                </c:pt>
                <c:pt idx="17334">
                  <c:v>3.4289075000000002</c:v>
                </c:pt>
                <c:pt idx="17335">
                  <c:v>3.4285640624992002</c:v>
                </c:pt>
                <c:pt idx="17336">
                  <c:v>3.4282053124992</c:v>
                </c:pt>
                <c:pt idx="17337">
                  <c:v>3.4278481250016002</c:v>
                </c:pt>
                <c:pt idx="17338">
                  <c:v>3.4274337500000001</c:v>
                </c:pt>
                <c:pt idx="17339">
                  <c:v>3.4270946875007997</c:v>
                </c:pt>
                <c:pt idx="17340">
                  <c:v>3.4272959375008001</c:v>
                </c:pt>
                <c:pt idx="17341">
                  <c:v>3.4276896875007998</c:v>
                </c:pt>
                <c:pt idx="17342">
                  <c:v>3.4280878124992</c:v>
                </c:pt>
                <c:pt idx="17343">
                  <c:v>3.4285071875008</c:v>
                </c:pt>
                <c:pt idx="17344">
                  <c:v>3.4289059375008</c:v>
                </c:pt>
                <c:pt idx="17345">
                  <c:v>3.4292381250016</c:v>
                </c:pt>
                <c:pt idx="17346">
                  <c:v>3.4296453124992001</c:v>
                </c:pt>
                <c:pt idx="17347">
                  <c:v>3.4301081250016003</c:v>
                </c:pt>
                <c:pt idx="17348">
                  <c:v>3.4305146875007999</c:v>
                </c:pt>
                <c:pt idx="17349">
                  <c:v>3.4308437500000002</c:v>
                </c:pt>
                <c:pt idx="17350">
                  <c:v>3.4304100000000002</c:v>
                </c:pt>
                <c:pt idx="17351">
                  <c:v>3.4303796875007997</c:v>
                </c:pt>
                <c:pt idx="17352">
                  <c:v>3.4305356250016001</c:v>
                </c:pt>
                <c:pt idx="17353">
                  <c:v>3.4305946875008</c:v>
                </c:pt>
                <c:pt idx="17354">
                  <c:v>3.4307606250016001</c:v>
                </c:pt>
                <c:pt idx="17355">
                  <c:v>3.4306631250016002</c:v>
                </c:pt>
                <c:pt idx="17356">
                  <c:v>3.4301459375008001</c:v>
                </c:pt>
                <c:pt idx="17357">
                  <c:v>3.4296028124992</c:v>
                </c:pt>
                <c:pt idx="17358">
                  <c:v>3.4291262499999999</c:v>
                </c:pt>
                <c:pt idx="17359">
                  <c:v>3.42867875</c:v>
                </c:pt>
                <c:pt idx="17360">
                  <c:v>3.4283159375008001</c:v>
                </c:pt>
                <c:pt idx="17361">
                  <c:v>3.4279762499999999</c:v>
                </c:pt>
                <c:pt idx="17362">
                  <c:v>3.4282590624992002</c:v>
                </c:pt>
                <c:pt idx="17363">
                  <c:v>3.4285540624992001</c:v>
                </c:pt>
                <c:pt idx="17364">
                  <c:v>3.4287115624991999</c:v>
                </c:pt>
                <c:pt idx="17365">
                  <c:v>3.4290640624991999</c:v>
                </c:pt>
                <c:pt idx="17366">
                  <c:v>3.4294250000000002</c:v>
                </c:pt>
                <c:pt idx="17367">
                  <c:v>3.4298456250016001</c:v>
                </c:pt>
                <c:pt idx="17368">
                  <c:v>3.4297093750016003</c:v>
                </c:pt>
                <c:pt idx="17369">
                  <c:v>3.4301075000000001</c:v>
                </c:pt>
                <c:pt idx="17370">
                  <c:v>3.4305128124992001</c:v>
                </c:pt>
                <c:pt idx="17371">
                  <c:v>3.4308737499999999</c:v>
                </c:pt>
                <c:pt idx="17372">
                  <c:v>3.4307596875008</c:v>
                </c:pt>
                <c:pt idx="17373">
                  <c:v>3.4311478124992001</c:v>
                </c:pt>
                <c:pt idx="17374">
                  <c:v>3.4312209375007998</c:v>
                </c:pt>
                <c:pt idx="17375">
                  <c:v>3.4307528124991999</c:v>
                </c:pt>
                <c:pt idx="17376">
                  <c:v>3.4303540624991999</c:v>
                </c:pt>
                <c:pt idx="17377">
                  <c:v>3.4297790624991999</c:v>
                </c:pt>
                <c:pt idx="17378">
                  <c:v>3.4291262499999999</c:v>
                </c:pt>
                <c:pt idx="17379">
                  <c:v>3.4284406250016004</c:v>
                </c:pt>
                <c:pt idx="17380">
                  <c:v>3.4280765624992</c:v>
                </c:pt>
                <c:pt idx="17381">
                  <c:v>3.4274721875008001</c:v>
                </c:pt>
                <c:pt idx="17382">
                  <c:v>3.4269871875007998</c:v>
                </c:pt>
                <c:pt idx="17383">
                  <c:v>3.4265815624992002</c:v>
                </c:pt>
                <c:pt idx="17384">
                  <c:v>3.4261831250016002</c:v>
                </c:pt>
                <c:pt idx="17385">
                  <c:v>3.4262346875007998</c:v>
                </c:pt>
                <c:pt idx="17386">
                  <c:v>3.4265790624992003</c:v>
                </c:pt>
                <c:pt idx="17387">
                  <c:v>3.4269528124991999</c:v>
                </c:pt>
                <c:pt idx="17388">
                  <c:v>3.4272968750016002</c:v>
                </c:pt>
                <c:pt idx="17389">
                  <c:v>3.4276643750016</c:v>
                </c:pt>
                <c:pt idx="17390">
                  <c:v>3.4280565624992003</c:v>
                </c:pt>
                <c:pt idx="17391">
                  <c:v>3.4284337499999999</c:v>
                </c:pt>
                <c:pt idx="17392">
                  <c:v>3.4286812499999999</c:v>
                </c:pt>
                <c:pt idx="17393">
                  <c:v>3.4283559375007999</c:v>
                </c:pt>
                <c:pt idx="17394">
                  <c:v>3.4286890624991999</c:v>
                </c:pt>
                <c:pt idx="17395">
                  <c:v>3.429055</c:v>
                </c:pt>
                <c:pt idx="17396">
                  <c:v>3.4294125000000002</c:v>
                </c:pt>
                <c:pt idx="17397">
                  <c:v>3.4297487499999999</c:v>
                </c:pt>
                <c:pt idx="17398">
                  <c:v>3.4301837499999999</c:v>
                </c:pt>
                <c:pt idx="17399">
                  <c:v>3.4306049999999999</c:v>
                </c:pt>
                <c:pt idx="17400">
                  <c:v>3.4309434375008001</c:v>
                </c:pt>
                <c:pt idx="17401">
                  <c:v>3.4305068750016003</c:v>
                </c:pt>
                <c:pt idx="17402">
                  <c:v>3.4301793750016003</c:v>
                </c:pt>
                <c:pt idx="17403">
                  <c:v>3.4298543750016002</c:v>
                </c:pt>
                <c:pt idx="17404">
                  <c:v>3.4295278124992001</c:v>
                </c:pt>
                <c:pt idx="17405">
                  <c:v>3.4292003124992001</c:v>
                </c:pt>
                <c:pt idx="17406">
                  <c:v>3.4287456250016004</c:v>
                </c:pt>
                <c:pt idx="17407">
                  <c:v>3.4283706250016004</c:v>
                </c:pt>
                <c:pt idx="17408">
                  <c:v>3.4279928124992001</c:v>
                </c:pt>
                <c:pt idx="17409">
                  <c:v>3.4275568750016001</c:v>
                </c:pt>
                <c:pt idx="17410">
                  <c:v>3.4272343750016003</c:v>
                </c:pt>
                <c:pt idx="17411">
                  <c:v>3.4270193750016</c:v>
                </c:pt>
                <c:pt idx="17412">
                  <c:v>3.4267490624992001</c:v>
                </c:pt>
                <c:pt idx="17413">
                  <c:v>3.4265421875007998</c:v>
                </c:pt>
                <c:pt idx="17414">
                  <c:v>3.4267971875007999</c:v>
                </c:pt>
                <c:pt idx="17415">
                  <c:v>3.4271759375007997</c:v>
                </c:pt>
                <c:pt idx="17416">
                  <c:v>3.4275943750016</c:v>
                </c:pt>
                <c:pt idx="17417">
                  <c:v>3.4280034375007999</c:v>
                </c:pt>
                <c:pt idx="17418">
                  <c:v>3.4284574999999999</c:v>
                </c:pt>
                <c:pt idx="17419">
                  <c:v>3.4288124999999998</c:v>
                </c:pt>
                <c:pt idx="17420">
                  <c:v>3.4292712500000002</c:v>
                </c:pt>
                <c:pt idx="17421">
                  <c:v>3.4297071875007998</c:v>
                </c:pt>
                <c:pt idx="17422">
                  <c:v>3.4300471875007998</c:v>
                </c:pt>
                <c:pt idx="17423">
                  <c:v>3.4303928124992003</c:v>
                </c:pt>
                <c:pt idx="17424">
                  <c:v>3.4300334375007999</c:v>
                </c:pt>
                <c:pt idx="17425">
                  <c:v>3.4294868750016003</c:v>
                </c:pt>
                <c:pt idx="17426">
                  <c:v>3.4289340624992</c:v>
                </c:pt>
                <c:pt idx="17427">
                  <c:v>3.4285834375007997</c:v>
                </c:pt>
                <c:pt idx="17428">
                  <c:v>3.4282190624991999</c:v>
                </c:pt>
                <c:pt idx="17429">
                  <c:v>3.4276143750016002</c:v>
                </c:pt>
                <c:pt idx="17430">
                  <c:v>3.4271050000000001</c:v>
                </c:pt>
                <c:pt idx="17431">
                  <c:v>3.4266037499999999</c:v>
                </c:pt>
                <c:pt idx="17432">
                  <c:v>3.4262600000000001</c:v>
                </c:pt>
                <c:pt idx="17433">
                  <c:v>3.4258781250016002</c:v>
                </c:pt>
                <c:pt idx="17434">
                  <c:v>3.4255121875008001</c:v>
                </c:pt>
                <c:pt idx="17435">
                  <c:v>3.4250046875007998</c:v>
                </c:pt>
                <c:pt idx="17436">
                  <c:v>3.4246812499999999</c:v>
                </c:pt>
                <c:pt idx="17437">
                  <c:v>3.4240943750016002</c:v>
                </c:pt>
                <c:pt idx="17438">
                  <c:v>3.4237681250016001</c:v>
                </c:pt>
                <c:pt idx="17439">
                  <c:v>3.4232346875007997</c:v>
                </c:pt>
                <c:pt idx="17440">
                  <c:v>3.4227937499999999</c:v>
                </c:pt>
                <c:pt idx="17441">
                  <c:v>3.4224478124991999</c:v>
                </c:pt>
                <c:pt idx="17442">
                  <c:v>3.4221209375007997</c:v>
                </c:pt>
                <c:pt idx="17443">
                  <c:v>3.4220771875008</c:v>
                </c:pt>
                <c:pt idx="17444">
                  <c:v>3.4219084375007998</c:v>
                </c:pt>
                <c:pt idx="17445">
                  <c:v>3.4222590624992</c:v>
                </c:pt>
                <c:pt idx="17446">
                  <c:v>3.4225115624992002</c:v>
                </c:pt>
                <c:pt idx="17447">
                  <c:v>3.4229034375007998</c:v>
                </c:pt>
                <c:pt idx="17448">
                  <c:v>3.42329375</c:v>
                </c:pt>
                <c:pt idx="17449">
                  <c:v>3.4237671875008</c:v>
                </c:pt>
                <c:pt idx="17450">
                  <c:v>3.4241340624992</c:v>
                </c:pt>
                <c:pt idx="17451">
                  <c:v>3.4244987500000001</c:v>
                </c:pt>
                <c:pt idx="17452">
                  <c:v>3.4248446875008001</c:v>
                </c:pt>
                <c:pt idx="17453">
                  <c:v>3.4252140624992</c:v>
                </c:pt>
                <c:pt idx="17454">
                  <c:v>3.4255856250016001</c:v>
                </c:pt>
                <c:pt idx="17455">
                  <c:v>3.4259890624992</c:v>
                </c:pt>
                <c:pt idx="17456">
                  <c:v>3.4264034375007997</c:v>
                </c:pt>
                <c:pt idx="17457">
                  <c:v>3.4265959375007999</c:v>
                </c:pt>
                <c:pt idx="17458">
                  <c:v>3.4269440624992002</c:v>
                </c:pt>
                <c:pt idx="17459">
                  <c:v>3.4273112499999998</c:v>
                </c:pt>
                <c:pt idx="17460">
                  <c:v>3.4276984375007999</c:v>
                </c:pt>
                <c:pt idx="17461">
                  <c:v>3.4281078124992002</c:v>
                </c:pt>
                <c:pt idx="17462">
                  <c:v>3.4284965624992001</c:v>
                </c:pt>
                <c:pt idx="17463">
                  <c:v>3.428115</c:v>
                </c:pt>
                <c:pt idx="17464">
                  <c:v>3.4277290624992003</c:v>
                </c:pt>
                <c:pt idx="17465">
                  <c:v>3.4272393750016001</c:v>
                </c:pt>
                <c:pt idx="17466">
                  <c:v>3.4267190624991999</c:v>
                </c:pt>
                <c:pt idx="17467">
                  <c:v>3.4263303124991999</c:v>
                </c:pt>
                <c:pt idx="17468">
                  <c:v>3.4259124999999999</c:v>
                </c:pt>
                <c:pt idx="17469">
                  <c:v>3.4255859375008</c:v>
                </c:pt>
                <c:pt idx="17470">
                  <c:v>3.4252256250016</c:v>
                </c:pt>
                <c:pt idx="17471">
                  <c:v>3.42484375</c:v>
                </c:pt>
                <c:pt idx="17472">
                  <c:v>3.4243834375007998</c:v>
                </c:pt>
                <c:pt idx="17473">
                  <c:v>3.4238965624992002</c:v>
                </c:pt>
                <c:pt idx="17474">
                  <c:v>3.4235021875007998</c:v>
                </c:pt>
                <c:pt idx="17475">
                  <c:v>3.4231456250016001</c:v>
                </c:pt>
                <c:pt idx="17476">
                  <c:v>3.4227362499999998</c:v>
                </c:pt>
                <c:pt idx="17477">
                  <c:v>3.4224028124992003</c:v>
                </c:pt>
                <c:pt idx="17478">
                  <c:v>3.4223865624992</c:v>
                </c:pt>
                <c:pt idx="17479">
                  <c:v>3.4226890624992001</c:v>
                </c:pt>
                <c:pt idx="17480">
                  <c:v>3.4230168750016001</c:v>
                </c:pt>
                <c:pt idx="17481">
                  <c:v>3.4234075000000002</c:v>
                </c:pt>
                <c:pt idx="17482">
                  <c:v>3.4238021875008</c:v>
                </c:pt>
                <c:pt idx="17483">
                  <c:v>3.4241265624991999</c:v>
                </c:pt>
                <c:pt idx="17484">
                  <c:v>3.4245524999999999</c:v>
                </c:pt>
                <c:pt idx="17485">
                  <c:v>3.4245571875007998</c:v>
                </c:pt>
                <c:pt idx="17486">
                  <c:v>3.4241625</c:v>
                </c:pt>
                <c:pt idx="17487">
                  <c:v>3.4237787499999999</c:v>
                </c:pt>
                <c:pt idx="17488">
                  <c:v>3.4234256250016002</c:v>
                </c:pt>
                <c:pt idx="17489">
                  <c:v>3.4233518750016003</c:v>
                </c:pt>
                <c:pt idx="17490">
                  <c:v>3.4237828124992</c:v>
                </c:pt>
                <c:pt idx="17491">
                  <c:v>3.4241740624992003</c:v>
                </c:pt>
                <c:pt idx="17492">
                  <c:v>3.4245965624992003</c:v>
                </c:pt>
                <c:pt idx="17493">
                  <c:v>3.4246112499999999</c:v>
                </c:pt>
                <c:pt idx="17494">
                  <c:v>3.4248137500000002</c:v>
                </c:pt>
                <c:pt idx="17495">
                  <c:v>3.4251537500000002</c:v>
                </c:pt>
                <c:pt idx="17496">
                  <c:v>3.4254828124992001</c:v>
                </c:pt>
                <c:pt idx="17497">
                  <c:v>3.4258665624992002</c:v>
                </c:pt>
                <c:pt idx="17498">
                  <c:v>3.4261937499999999</c:v>
                </c:pt>
                <c:pt idx="17499">
                  <c:v>3.4257149999999998</c:v>
                </c:pt>
                <c:pt idx="17500">
                  <c:v>3.4253406250016001</c:v>
                </c:pt>
                <c:pt idx="17501">
                  <c:v>3.4249721875007997</c:v>
                </c:pt>
                <c:pt idx="17502">
                  <c:v>3.4245946875007998</c:v>
                </c:pt>
                <c:pt idx="17503">
                  <c:v>3.4241384375007997</c:v>
                </c:pt>
                <c:pt idx="17504">
                  <c:v>3.4237215624992001</c:v>
                </c:pt>
                <c:pt idx="17505">
                  <c:v>3.4232959375008001</c:v>
                </c:pt>
                <c:pt idx="17506">
                  <c:v>3.4229621875007998</c:v>
                </c:pt>
                <c:pt idx="17507">
                  <c:v>3.42263875</c:v>
                </c:pt>
                <c:pt idx="17508">
                  <c:v>3.4223040624992001</c:v>
                </c:pt>
                <c:pt idx="17509">
                  <c:v>3.4219821875008001</c:v>
                </c:pt>
                <c:pt idx="17510">
                  <c:v>3.4221459375008001</c:v>
                </c:pt>
                <c:pt idx="17511">
                  <c:v>3.4217046875007999</c:v>
                </c:pt>
                <c:pt idx="17512">
                  <c:v>3.4212178124992003</c:v>
                </c:pt>
                <c:pt idx="17513">
                  <c:v>3.4206837499999998</c:v>
                </c:pt>
                <c:pt idx="17514">
                  <c:v>3.4201918750016</c:v>
                </c:pt>
                <c:pt idx="17515">
                  <c:v>3.4198637500000002</c:v>
                </c:pt>
                <c:pt idx="17516">
                  <c:v>3.4194834375008001</c:v>
                </c:pt>
                <c:pt idx="17517">
                  <c:v>3.4191384375007998</c:v>
                </c:pt>
                <c:pt idx="17518">
                  <c:v>3.4187918750016002</c:v>
                </c:pt>
                <c:pt idx="17519">
                  <c:v>3.4184424999999998</c:v>
                </c:pt>
                <c:pt idx="17520">
                  <c:v>3.4185734375007999</c:v>
                </c:pt>
                <c:pt idx="17521">
                  <c:v>3.4189318750016002</c:v>
                </c:pt>
                <c:pt idx="17522">
                  <c:v>3.4193168750016003</c:v>
                </c:pt>
                <c:pt idx="17523">
                  <c:v>3.4196415624992</c:v>
                </c:pt>
                <c:pt idx="17524">
                  <c:v>3.4200106250016002</c:v>
                </c:pt>
                <c:pt idx="17525">
                  <c:v>3.4203393750016002</c:v>
                </c:pt>
                <c:pt idx="17526">
                  <c:v>3.4207399999999999</c:v>
                </c:pt>
                <c:pt idx="17527">
                  <c:v>3.4210928124992002</c:v>
                </c:pt>
                <c:pt idx="17528">
                  <c:v>3.421475</c:v>
                </c:pt>
                <c:pt idx="17529">
                  <c:v>3.4218299999999999</c:v>
                </c:pt>
                <c:pt idx="17530">
                  <c:v>3.4221521875007999</c:v>
                </c:pt>
                <c:pt idx="17531">
                  <c:v>3.4225071875007997</c:v>
                </c:pt>
                <c:pt idx="17532">
                  <c:v>3.4228334375007998</c:v>
                </c:pt>
                <c:pt idx="17533">
                  <c:v>3.4231790624992002</c:v>
                </c:pt>
                <c:pt idx="17534">
                  <c:v>3.4226537499999998</c:v>
                </c:pt>
                <c:pt idx="17535">
                  <c:v>3.4222365624991999</c:v>
                </c:pt>
                <c:pt idx="17536">
                  <c:v>3.42178125</c:v>
                </c:pt>
                <c:pt idx="17537">
                  <c:v>3.4212628124991999</c:v>
                </c:pt>
                <c:pt idx="17538">
                  <c:v>3.4208634375007998</c:v>
                </c:pt>
                <c:pt idx="17539">
                  <c:v>3.4204506250016</c:v>
                </c:pt>
                <c:pt idx="17540">
                  <c:v>3.4205484375007997</c:v>
                </c:pt>
                <c:pt idx="17541">
                  <c:v>3.4202018750016001</c:v>
                </c:pt>
                <c:pt idx="17542">
                  <c:v>3.4197081250016002</c:v>
                </c:pt>
                <c:pt idx="17543">
                  <c:v>3.4193865624991999</c:v>
                </c:pt>
                <c:pt idx="17544">
                  <c:v>3.4190212500000001</c:v>
                </c:pt>
                <c:pt idx="17545">
                  <c:v>3.4189615624992</c:v>
                </c:pt>
                <c:pt idx="17546">
                  <c:v>3.419365</c:v>
                </c:pt>
                <c:pt idx="17547">
                  <c:v>3.4197353124992</c:v>
                </c:pt>
                <c:pt idx="17548">
                  <c:v>3.42015</c:v>
                </c:pt>
                <c:pt idx="17549">
                  <c:v>3.4205524999999999</c:v>
                </c:pt>
                <c:pt idx="17550">
                  <c:v>3.4208768750016003</c:v>
                </c:pt>
                <c:pt idx="17551">
                  <c:v>3.4208093750016002</c:v>
                </c:pt>
                <c:pt idx="17552">
                  <c:v>3.4203496875007997</c:v>
                </c:pt>
                <c:pt idx="17553">
                  <c:v>3.4199684375007999</c:v>
                </c:pt>
                <c:pt idx="17554">
                  <c:v>3.4201065624992002</c:v>
                </c:pt>
                <c:pt idx="17555">
                  <c:v>3.4204581250016002</c:v>
                </c:pt>
                <c:pt idx="17556">
                  <c:v>3.4208609375007999</c:v>
                </c:pt>
                <c:pt idx="17557">
                  <c:v>3.4212478124992001</c:v>
                </c:pt>
                <c:pt idx="17558">
                  <c:v>3.4215928124991999</c:v>
                </c:pt>
                <c:pt idx="17559">
                  <c:v>3.4219162500000002</c:v>
                </c:pt>
                <c:pt idx="17560">
                  <c:v>3.4222581250016</c:v>
                </c:pt>
                <c:pt idx="17561">
                  <c:v>3.4226928124992</c:v>
                </c:pt>
                <c:pt idx="17562">
                  <c:v>3.4230481250016003</c:v>
                </c:pt>
                <c:pt idx="17563">
                  <c:v>3.4234343750016003</c:v>
                </c:pt>
                <c:pt idx="17564">
                  <c:v>3.4238793750016003</c:v>
                </c:pt>
                <c:pt idx="17565">
                  <c:v>3.4243006250016004</c:v>
                </c:pt>
                <c:pt idx="17566">
                  <c:v>3.4247418750016001</c:v>
                </c:pt>
                <c:pt idx="17567">
                  <c:v>3.4252109375008</c:v>
                </c:pt>
                <c:pt idx="17568">
                  <c:v>3.4255621875008</c:v>
                </c:pt>
                <c:pt idx="17569">
                  <c:v>3.4259637500000002</c:v>
                </c:pt>
                <c:pt idx="17570">
                  <c:v>3.4263243750016001</c:v>
                </c:pt>
                <c:pt idx="17571">
                  <c:v>3.4267043750016</c:v>
                </c:pt>
                <c:pt idx="17572">
                  <c:v>3.4270862499999999</c:v>
                </c:pt>
                <c:pt idx="17573">
                  <c:v>3.42742375</c:v>
                </c:pt>
                <c:pt idx="17574">
                  <c:v>3.4270368750016003</c:v>
                </c:pt>
                <c:pt idx="17575">
                  <c:v>3.4263743750016</c:v>
                </c:pt>
                <c:pt idx="17576">
                  <c:v>3.4259056250016</c:v>
                </c:pt>
                <c:pt idx="17577">
                  <c:v>3.4253171875007999</c:v>
                </c:pt>
                <c:pt idx="17578">
                  <c:v>3.4246906250016003</c:v>
                </c:pt>
                <c:pt idx="17579">
                  <c:v>3.4239281250016003</c:v>
                </c:pt>
                <c:pt idx="17580">
                  <c:v>3.4231996875007997</c:v>
                </c:pt>
                <c:pt idx="17581">
                  <c:v>3.4225246875008</c:v>
                </c:pt>
                <c:pt idx="17582">
                  <c:v>3.4218428124992002</c:v>
                </c:pt>
                <c:pt idx="17583">
                  <c:v>3.4212046875007998</c:v>
                </c:pt>
                <c:pt idx="17584">
                  <c:v>3.4205115624992</c:v>
                </c:pt>
                <c:pt idx="17585">
                  <c:v>3.4199928124992001</c:v>
                </c:pt>
                <c:pt idx="17586">
                  <c:v>3.4194259375008</c:v>
                </c:pt>
                <c:pt idx="17587">
                  <c:v>3.4189799999999999</c:v>
                </c:pt>
                <c:pt idx="17588">
                  <c:v>3.4185859375007999</c:v>
                </c:pt>
                <c:pt idx="17589">
                  <c:v>3.4182418750016001</c:v>
                </c:pt>
                <c:pt idx="17590">
                  <c:v>3.4176443750016001</c:v>
                </c:pt>
                <c:pt idx="17591">
                  <c:v>3.4171024999999999</c:v>
                </c:pt>
                <c:pt idx="17592">
                  <c:v>3.4167381250016002</c:v>
                </c:pt>
                <c:pt idx="17593">
                  <c:v>3.4163881250016002</c:v>
                </c:pt>
                <c:pt idx="17594">
                  <c:v>3.4160221875008001</c:v>
                </c:pt>
                <c:pt idx="17595">
                  <c:v>3.4155915624992002</c:v>
                </c:pt>
                <c:pt idx="17596">
                  <c:v>3.4153118750016001</c:v>
                </c:pt>
                <c:pt idx="17597">
                  <c:v>3.4153890624992003</c:v>
                </c:pt>
                <c:pt idx="17598">
                  <c:v>3.4157206250016001</c:v>
                </c:pt>
                <c:pt idx="17599">
                  <c:v>3.4161118750016004</c:v>
                </c:pt>
                <c:pt idx="17600">
                  <c:v>3.4164931250016002</c:v>
                </c:pt>
                <c:pt idx="17601">
                  <c:v>3.4168915624992002</c:v>
                </c:pt>
                <c:pt idx="17602">
                  <c:v>3.4173381250016002</c:v>
                </c:pt>
                <c:pt idx="17603">
                  <c:v>3.4177431250016004</c:v>
                </c:pt>
                <c:pt idx="17604">
                  <c:v>3.4181300000000001</c:v>
                </c:pt>
                <c:pt idx="17605">
                  <c:v>3.4185334375008001</c:v>
                </c:pt>
                <c:pt idx="17606">
                  <c:v>3.4188537499999998</c:v>
                </c:pt>
                <c:pt idx="17607">
                  <c:v>3.4192146875008</c:v>
                </c:pt>
                <c:pt idx="17608">
                  <c:v>3.4188365624992003</c:v>
                </c:pt>
                <c:pt idx="17609">
                  <c:v>3.4184987499999999</c:v>
                </c:pt>
                <c:pt idx="17610">
                  <c:v>3.4185949999999998</c:v>
                </c:pt>
                <c:pt idx="17611">
                  <c:v>3.4188240624991999</c:v>
                </c:pt>
                <c:pt idx="17612">
                  <c:v>3.4183968750016001</c:v>
                </c:pt>
                <c:pt idx="17613">
                  <c:v>3.4185159375007999</c:v>
                </c:pt>
                <c:pt idx="17614">
                  <c:v>3.4184021875007997</c:v>
                </c:pt>
                <c:pt idx="17615">
                  <c:v>3.4184234375007998</c:v>
                </c:pt>
                <c:pt idx="17616">
                  <c:v>3.4181249999999999</c:v>
                </c:pt>
                <c:pt idx="17617">
                  <c:v>3.4177724999999999</c:v>
                </c:pt>
                <c:pt idx="17618">
                  <c:v>3.4173428124992</c:v>
                </c:pt>
                <c:pt idx="17619">
                  <c:v>3.4170153124992</c:v>
                </c:pt>
                <c:pt idx="17620">
                  <c:v>3.4166878124991999</c:v>
                </c:pt>
                <c:pt idx="17621">
                  <c:v>3.4163628124992003</c:v>
                </c:pt>
                <c:pt idx="17622">
                  <c:v>3.4164084375007997</c:v>
                </c:pt>
                <c:pt idx="17623">
                  <c:v>3.4167990624992002</c:v>
                </c:pt>
                <c:pt idx="17624">
                  <c:v>3.4171612499999999</c:v>
                </c:pt>
                <c:pt idx="17625">
                  <c:v>3.41759375</c:v>
                </c:pt>
                <c:pt idx="17626">
                  <c:v>3.4179162500000002</c:v>
                </c:pt>
                <c:pt idx="17627">
                  <c:v>3.4182625</c:v>
                </c:pt>
                <c:pt idx="17628">
                  <c:v>3.4186040624992002</c:v>
                </c:pt>
                <c:pt idx="17629">
                  <c:v>3.4189921875008</c:v>
                </c:pt>
                <c:pt idx="17630">
                  <c:v>3.4193315624992002</c:v>
                </c:pt>
                <c:pt idx="17631">
                  <c:v>3.4197099999999998</c:v>
                </c:pt>
                <c:pt idx="17632">
                  <c:v>3.4195040624991999</c:v>
                </c:pt>
                <c:pt idx="17633">
                  <c:v>3.419095</c:v>
                </c:pt>
                <c:pt idx="17634">
                  <c:v>3.4186412499999999</c:v>
                </c:pt>
                <c:pt idx="17635">
                  <c:v>3.4182399999999999</c:v>
                </c:pt>
                <c:pt idx="17636">
                  <c:v>3.4178006250016</c:v>
                </c:pt>
                <c:pt idx="17637">
                  <c:v>3.4173612499999999</c:v>
                </c:pt>
                <c:pt idx="17638">
                  <c:v>3.4169490624992003</c:v>
                </c:pt>
                <c:pt idx="17639">
                  <c:v>3.4169953124992003</c:v>
                </c:pt>
                <c:pt idx="17640">
                  <c:v>3.4166615624992001</c:v>
                </c:pt>
                <c:pt idx="17641">
                  <c:v>3.4162828124992002</c:v>
                </c:pt>
                <c:pt idx="17642">
                  <c:v>3.4158306250016004</c:v>
                </c:pt>
                <c:pt idx="17643">
                  <c:v>3.4154343750016003</c:v>
                </c:pt>
                <c:pt idx="17644">
                  <c:v>3.4150743750016002</c:v>
                </c:pt>
                <c:pt idx="17645">
                  <c:v>3.4149471875008</c:v>
                </c:pt>
                <c:pt idx="17646">
                  <c:v>3.4153418750016002</c:v>
                </c:pt>
                <c:pt idx="17647">
                  <c:v>3.4157646875008001</c:v>
                </c:pt>
                <c:pt idx="17648">
                  <c:v>3.416185</c:v>
                </c:pt>
                <c:pt idx="17649">
                  <c:v>3.4165221875007998</c:v>
                </c:pt>
                <c:pt idx="17650">
                  <c:v>3.4166075</c:v>
                </c:pt>
                <c:pt idx="17651">
                  <c:v>3.4161703124992</c:v>
                </c:pt>
                <c:pt idx="17652">
                  <c:v>3.4158293750016</c:v>
                </c:pt>
                <c:pt idx="17653">
                  <c:v>3.4154825</c:v>
                </c:pt>
                <c:pt idx="17654">
                  <c:v>3.4151006250016001</c:v>
                </c:pt>
                <c:pt idx="17655">
                  <c:v>3.4147474999999998</c:v>
                </c:pt>
                <c:pt idx="17656">
                  <c:v>3.4147571875008</c:v>
                </c:pt>
                <c:pt idx="17657">
                  <c:v>3.4147646875007998</c:v>
                </c:pt>
                <c:pt idx="17658">
                  <c:v>3.4150078124992</c:v>
                </c:pt>
                <c:pt idx="17659">
                  <c:v>3.4153337499999998</c:v>
                </c:pt>
                <c:pt idx="17660">
                  <c:v>3.4156962499999999</c:v>
                </c:pt>
                <c:pt idx="17661">
                  <c:v>3.4160703124992002</c:v>
                </c:pt>
                <c:pt idx="17662">
                  <c:v>3.4164037500000002</c:v>
                </c:pt>
                <c:pt idx="17663">
                  <c:v>3.4161131250016004</c:v>
                </c:pt>
                <c:pt idx="17664">
                  <c:v>3.4157734375007998</c:v>
                </c:pt>
                <c:pt idx="17665">
                  <c:v>3.4154471875007997</c:v>
                </c:pt>
                <c:pt idx="17666">
                  <c:v>3.4150981250016001</c:v>
                </c:pt>
                <c:pt idx="17667">
                  <c:v>3.4146100000000001</c:v>
                </c:pt>
                <c:pt idx="17668">
                  <c:v>3.4142643750016002</c:v>
                </c:pt>
                <c:pt idx="17669">
                  <c:v>3.4138693750016</c:v>
                </c:pt>
                <c:pt idx="17670">
                  <c:v>3.4137403124992001</c:v>
                </c:pt>
                <c:pt idx="17671">
                  <c:v>3.41415625</c:v>
                </c:pt>
                <c:pt idx="17672">
                  <c:v>3.414485</c:v>
                </c:pt>
                <c:pt idx="17673">
                  <c:v>3.4148181250016001</c:v>
                </c:pt>
                <c:pt idx="17674">
                  <c:v>3.4151824999999998</c:v>
                </c:pt>
                <c:pt idx="17675">
                  <c:v>3.4155415624992003</c:v>
                </c:pt>
                <c:pt idx="17676">
                  <c:v>3.4158696875008001</c:v>
                </c:pt>
                <c:pt idx="17677">
                  <c:v>3.41619875</c:v>
                </c:pt>
                <c:pt idx="17678">
                  <c:v>3.4166156250016</c:v>
                </c:pt>
                <c:pt idx="17679">
                  <c:v>3.4165781250016001</c:v>
                </c:pt>
                <c:pt idx="17680">
                  <c:v>3.4162440624992003</c:v>
                </c:pt>
                <c:pt idx="17681">
                  <c:v>3.4158862499999998</c:v>
                </c:pt>
                <c:pt idx="17682">
                  <c:v>3.4154925</c:v>
                </c:pt>
                <c:pt idx="17683">
                  <c:v>3.4151206250016002</c:v>
                </c:pt>
                <c:pt idx="17684">
                  <c:v>3.4147759375007998</c:v>
                </c:pt>
                <c:pt idx="17685">
                  <c:v>3.4143965624992001</c:v>
                </c:pt>
                <c:pt idx="17686">
                  <c:v>3.4140171875008001</c:v>
                </c:pt>
                <c:pt idx="17687">
                  <c:v>3.4136734375007998</c:v>
                </c:pt>
                <c:pt idx="17688">
                  <c:v>3.4132990624991999</c:v>
                </c:pt>
                <c:pt idx="17689">
                  <c:v>3.4129543750016</c:v>
                </c:pt>
                <c:pt idx="17690">
                  <c:v>3.4130050000000001</c:v>
                </c:pt>
                <c:pt idx="17691">
                  <c:v>3.4133428124992</c:v>
                </c:pt>
                <c:pt idx="17692">
                  <c:v>3.4137681250016003</c:v>
                </c:pt>
                <c:pt idx="17693">
                  <c:v>3.4141018750016001</c:v>
                </c:pt>
                <c:pt idx="17694">
                  <c:v>3.4144274999999999</c:v>
                </c:pt>
                <c:pt idx="17695">
                  <c:v>3.4148550000000002</c:v>
                </c:pt>
                <c:pt idx="17696">
                  <c:v>3.4152481250016002</c:v>
                </c:pt>
                <c:pt idx="17697">
                  <c:v>3.4156184375007999</c:v>
                </c:pt>
                <c:pt idx="17698">
                  <c:v>3.4160362499999999</c:v>
                </c:pt>
                <c:pt idx="17699">
                  <c:v>3.4164003124992002</c:v>
                </c:pt>
                <c:pt idx="17700">
                  <c:v>3.4167656250016001</c:v>
                </c:pt>
                <c:pt idx="17701">
                  <c:v>3.4167387499999999</c:v>
                </c:pt>
                <c:pt idx="17702">
                  <c:v>3.4162634375007999</c:v>
                </c:pt>
                <c:pt idx="17703">
                  <c:v>3.4157615624991999</c:v>
                </c:pt>
                <c:pt idx="17704">
                  <c:v>3.4152378124992002</c:v>
                </c:pt>
                <c:pt idx="17705">
                  <c:v>3.4146706250016003</c:v>
                </c:pt>
                <c:pt idx="17706">
                  <c:v>3.4141046875007999</c:v>
                </c:pt>
                <c:pt idx="17707">
                  <c:v>3.4137415624992</c:v>
                </c:pt>
                <c:pt idx="17708">
                  <c:v>3.4133518750016001</c:v>
                </c:pt>
                <c:pt idx="17709">
                  <c:v>3.4130084375008001</c:v>
                </c:pt>
                <c:pt idx="17710">
                  <c:v>3.4126178124991999</c:v>
                </c:pt>
                <c:pt idx="17711">
                  <c:v>3.4122506250016</c:v>
                </c:pt>
                <c:pt idx="17712">
                  <c:v>3.4119090624992001</c:v>
                </c:pt>
                <c:pt idx="17713">
                  <c:v>3.4121281250016002</c:v>
                </c:pt>
                <c:pt idx="17714">
                  <c:v>3.412255</c:v>
                </c:pt>
                <c:pt idx="17715">
                  <c:v>3.4119178124992002</c:v>
                </c:pt>
                <c:pt idx="17716">
                  <c:v>3.4116015624992002</c:v>
                </c:pt>
                <c:pt idx="17717">
                  <c:v>3.4120146875007999</c:v>
                </c:pt>
                <c:pt idx="17718">
                  <c:v>3.4123350000000001</c:v>
                </c:pt>
                <c:pt idx="17719">
                  <c:v>3.4127434375007999</c:v>
                </c:pt>
                <c:pt idx="17720">
                  <c:v>3.4131</c:v>
                </c:pt>
                <c:pt idx="17721">
                  <c:v>3.4134884375008001</c:v>
                </c:pt>
                <c:pt idx="17722">
                  <c:v>3.4138206250016001</c:v>
                </c:pt>
                <c:pt idx="17723">
                  <c:v>3.4142334375007999</c:v>
                </c:pt>
                <c:pt idx="17724">
                  <c:v>3.4145750000000001</c:v>
                </c:pt>
                <c:pt idx="17725">
                  <c:v>3.4149003124992001</c:v>
                </c:pt>
                <c:pt idx="17726">
                  <c:v>3.4151659375008001</c:v>
                </c:pt>
                <c:pt idx="17727">
                  <c:v>3.4154981250016001</c:v>
                </c:pt>
                <c:pt idx="17728">
                  <c:v>3.4155462499999998</c:v>
                </c:pt>
                <c:pt idx="17729">
                  <c:v>3.4155881250016003</c:v>
                </c:pt>
                <c:pt idx="17730">
                  <c:v>3.4159456250016</c:v>
                </c:pt>
                <c:pt idx="17731">
                  <c:v>3.4163493750016003</c:v>
                </c:pt>
                <c:pt idx="17732">
                  <c:v>3.4158334375007997</c:v>
                </c:pt>
                <c:pt idx="17733">
                  <c:v>3.41550625</c:v>
                </c:pt>
                <c:pt idx="17734">
                  <c:v>3.4151087499999999</c:v>
                </c:pt>
                <c:pt idx="17735">
                  <c:v>3.4147543750016003</c:v>
                </c:pt>
                <c:pt idx="17736">
                  <c:v>3.4142671875007999</c:v>
                </c:pt>
                <c:pt idx="17737">
                  <c:v>3.4137312500000001</c:v>
                </c:pt>
                <c:pt idx="17738">
                  <c:v>3.4131281250016001</c:v>
                </c:pt>
                <c:pt idx="17739">
                  <c:v>3.4127821875007998</c:v>
                </c:pt>
                <c:pt idx="17740">
                  <c:v>3.4123318750016001</c:v>
                </c:pt>
                <c:pt idx="17741">
                  <c:v>3.4118856250016001</c:v>
                </c:pt>
                <c:pt idx="17742">
                  <c:v>3.4114309375007998</c:v>
                </c:pt>
                <c:pt idx="17743">
                  <c:v>3.4107621875007998</c:v>
                </c:pt>
                <c:pt idx="17744">
                  <c:v>3.4102671875007999</c:v>
                </c:pt>
                <c:pt idx="17745">
                  <c:v>3.4099349999999999</c:v>
                </c:pt>
                <c:pt idx="17746">
                  <c:v>3.4094990624992003</c:v>
                </c:pt>
                <c:pt idx="17747">
                  <c:v>3.4091512499999999</c:v>
                </c:pt>
                <c:pt idx="17748">
                  <c:v>3.4087328124992</c:v>
                </c:pt>
                <c:pt idx="17749">
                  <c:v>3.4082934375008</c:v>
                </c:pt>
                <c:pt idx="17750">
                  <c:v>3.4080656250016004</c:v>
                </c:pt>
                <c:pt idx="17751">
                  <c:v>3.40844375</c:v>
                </c:pt>
                <c:pt idx="17752">
                  <c:v>3.4088265624992</c:v>
                </c:pt>
                <c:pt idx="17753">
                  <c:v>3.4091940624992003</c:v>
                </c:pt>
                <c:pt idx="17754">
                  <c:v>3.4095528124992001</c:v>
                </c:pt>
                <c:pt idx="17755">
                  <c:v>3.4100034375007997</c:v>
                </c:pt>
                <c:pt idx="17756">
                  <c:v>3.4103587499999999</c:v>
                </c:pt>
                <c:pt idx="17757">
                  <c:v>3.4106184375008</c:v>
                </c:pt>
                <c:pt idx="17758">
                  <c:v>3.4109609375007999</c:v>
                </c:pt>
                <c:pt idx="17759">
                  <c:v>3.4112831250016002</c:v>
                </c:pt>
                <c:pt idx="17760">
                  <c:v>3.4117456250016001</c:v>
                </c:pt>
                <c:pt idx="17761">
                  <c:v>3.4120971875007999</c:v>
                </c:pt>
                <c:pt idx="17762">
                  <c:v>3.4120671875007997</c:v>
                </c:pt>
                <c:pt idx="17763">
                  <c:v>3.4118965624992001</c:v>
                </c:pt>
                <c:pt idx="17764">
                  <c:v>3.4117128124992</c:v>
                </c:pt>
                <c:pt idx="17765">
                  <c:v>3.4113656250016002</c:v>
                </c:pt>
                <c:pt idx="17766">
                  <c:v>3.4109400000000001</c:v>
                </c:pt>
                <c:pt idx="17767">
                  <c:v>3.4106146875008001</c:v>
                </c:pt>
                <c:pt idx="17768">
                  <c:v>3.4102840624991999</c:v>
                </c:pt>
                <c:pt idx="17769">
                  <c:v>3.4099499999999998</c:v>
                </c:pt>
                <c:pt idx="17770">
                  <c:v>3.4103418750016004</c:v>
                </c:pt>
                <c:pt idx="17771">
                  <c:v>3.4106706250016003</c:v>
                </c:pt>
                <c:pt idx="17772">
                  <c:v>3.4109937499999998</c:v>
                </c:pt>
                <c:pt idx="17773">
                  <c:v>3.4113593750016</c:v>
                </c:pt>
                <c:pt idx="17774">
                  <c:v>3.4112575000000001</c:v>
                </c:pt>
                <c:pt idx="17775">
                  <c:v>3.4109337499999999</c:v>
                </c:pt>
                <c:pt idx="17776">
                  <c:v>3.4105862500000002</c:v>
                </c:pt>
                <c:pt idx="17777">
                  <c:v>3.4101703124992002</c:v>
                </c:pt>
                <c:pt idx="17778">
                  <c:v>3.4097474999999999</c:v>
                </c:pt>
                <c:pt idx="17779">
                  <c:v>3.4099349999999999</c:v>
                </c:pt>
                <c:pt idx="17780">
                  <c:v>3.4103175000000001</c:v>
                </c:pt>
                <c:pt idx="17781">
                  <c:v>3.4106565624992</c:v>
                </c:pt>
                <c:pt idx="17782">
                  <c:v>3.4110049999999998</c:v>
                </c:pt>
                <c:pt idx="17783">
                  <c:v>3.4107528124991999</c:v>
                </c:pt>
                <c:pt idx="17784">
                  <c:v>3.4111890624992003</c:v>
                </c:pt>
                <c:pt idx="17785">
                  <c:v>3.4115106250016001</c:v>
                </c:pt>
                <c:pt idx="17786">
                  <c:v>3.4113856250016004</c:v>
                </c:pt>
                <c:pt idx="17787">
                  <c:v>3.4109093750016002</c:v>
                </c:pt>
                <c:pt idx="17788">
                  <c:v>3.4105675</c:v>
                </c:pt>
                <c:pt idx="17789">
                  <c:v>3.4101878124992</c:v>
                </c:pt>
                <c:pt idx="17790">
                  <c:v>3.4101981250016</c:v>
                </c:pt>
                <c:pt idx="17791">
                  <c:v>3.4098003124992</c:v>
                </c:pt>
                <c:pt idx="17792">
                  <c:v>3.4094231250016001</c:v>
                </c:pt>
                <c:pt idx="17793">
                  <c:v>3.4092665624992002</c:v>
                </c:pt>
                <c:pt idx="17794">
                  <c:v>3.4096475000000002</c:v>
                </c:pt>
                <c:pt idx="17795">
                  <c:v>3.4098312499999999</c:v>
                </c:pt>
                <c:pt idx="17796">
                  <c:v>3.4101553124991999</c:v>
                </c:pt>
                <c:pt idx="17797">
                  <c:v>3.4105093750016002</c:v>
                </c:pt>
                <c:pt idx="17798">
                  <c:v>3.4106653124992001</c:v>
                </c:pt>
                <c:pt idx="17799">
                  <c:v>3.4102981250016002</c:v>
                </c:pt>
                <c:pt idx="17800">
                  <c:v>3.4097875000000002</c:v>
                </c:pt>
                <c:pt idx="17801">
                  <c:v>3.4091893750016</c:v>
                </c:pt>
                <c:pt idx="17802">
                  <c:v>3.4085853124992003</c:v>
                </c:pt>
                <c:pt idx="17803">
                  <c:v>3.4082603124992001</c:v>
                </c:pt>
                <c:pt idx="17804">
                  <c:v>3.4077956250016004</c:v>
                </c:pt>
                <c:pt idx="17805">
                  <c:v>3.4074468750016003</c:v>
                </c:pt>
                <c:pt idx="17806">
                  <c:v>3.4070553124992</c:v>
                </c:pt>
                <c:pt idx="17807">
                  <c:v>3.4066759375008</c:v>
                </c:pt>
                <c:pt idx="17808">
                  <c:v>3.4063081250016003</c:v>
                </c:pt>
                <c:pt idx="17809">
                  <c:v>3.4059856250016001</c:v>
                </c:pt>
                <c:pt idx="17810">
                  <c:v>3.4056375000000001</c:v>
                </c:pt>
                <c:pt idx="17811">
                  <c:v>3.4048434375008001</c:v>
                </c:pt>
                <c:pt idx="17812">
                  <c:v>3.4044128124992001</c:v>
                </c:pt>
                <c:pt idx="17813">
                  <c:v>3.4038750000000002</c:v>
                </c:pt>
                <c:pt idx="17814">
                  <c:v>3.4033659375008001</c:v>
                </c:pt>
                <c:pt idx="17815">
                  <c:v>3.4027040624992</c:v>
                </c:pt>
                <c:pt idx="17816">
                  <c:v>3.4021421875007998</c:v>
                </c:pt>
                <c:pt idx="17817">
                  <c:v>3.4015465624992003</c:v>
                </c:pt>
                <c:pt idx="17818">
                  <c:v>3.4011318750016</c:v>
                </c:pt>
                <c:pt idx="17819">
                  <c:v>3.4005028124992003</c:v>
                </c:pt>
                <c:pt idx="17820">
                  <c:v>3.4000271875007999</c:v>
                </c:pt>
                <c:pt idx="17821">
                  <c:v>3.3996468750016002</c:v>
                </c:pt>
                <c:pt idx="17822">
                  <c:v>3.3992965624992002</c:v>
                </c:pt>
                <c:pt idx="17823">
                  <c:v>3.3989534375007997</c:v>
                </c:pt>
                <c:pt idx="17824">
                  <c:v>3.3986053124992002</c:v>
                </c:pt>
                <c:pt idx="17825">
                  <c:v>3.3981750000000002</c:v>
                </c:pt>
                <c:pt idx="17826">
                  <c:v>3.3977043750016001</c:v>
                </c:pt>
                <c:pt idx="17827">
                  <c:v>3.3972768750016002</c:v>
                </c:pt>
                <c:pt idx="17828">
                  <c:v>3.3968084375008001</c:v>
                </c:pt>
                <c:pt idx="17829">
                  <c:v>3.3963575000000001</c:v>
                </c:pt>
                <c:pt idx="17830">
                  <c:v>3.3959825000000001</c:v>
                </c:pt>
                <c:pt idx="17831">
                  <c:v>3.3956340624992003</c:v>
                </c:pt>
                <c:pt idx="17832">
                  <c:v>3.3955103124992001</c:v>
                </c:pt>
                <c:pt idx="17833">
                  <c:v>3.3958734375008</c:v>
                </c:pt>
                <c:pt idx="17834">
                  <c:v>3.3962165624992</c:v>
                </c:pt>
                <c:pt idx="17835">
                  <c:v>3.3966468750016001</c:v>
                </c:pt>
                <c:pt idx="17836">
                  <c:v>3.3969978124992002</c:v>
                </c:pt>
                <c:pt idx="17837">
                  <c:v>3.3973715624992002</c:v>
                </c:pt>
                <c:pt idx="17838">
                  <c:v>3.3977128124992002</c:v>
                </c:pt>
                <c:pt idx="17839">
                  <c:v>3.3980865624992003</c:v>
                </c:pt>
                <c:pt idx="17840">
                  <c:v>3.3984762499999999</c:v>
                </c:pt>
                <c:pt idx="17841">
                  <c:v>3.3988240624992003</c:v>
                </c:pt>
                <c:pt idx="17842">
                  <c:v>3.3991590624992001</c:v>
                </c:pt>
                <c:pt idx="17843">
                  <c:v>3.3994909375007998</c:v>
                </c:pt>
                <c:pt idx="17844">
                  <c:v>3.3995853124991999</c:v>
                </c:pt>
                <c:pt idx="17845">
                  <c:v>3.3995006250016</c:v>
                </c:pt>
                <c:pt idx="17846">
                  <c:v>3.3998803124992003</c:v>
                </c:pt>
                <c:pt idx="17847">
                  <c:v>3.4002521875007998</c:v>
                </c:pt>
                <c:pt idx="17848">
                  <c:v>3.4006075</c:v>
                </c:pt>
                <c:pt idx="17849">
                  <c:v>3.4009853124992002</c:v>
                </c:pt>
                <c:pt idx="17850">
                  <c:v>3.4013131250016002</c:v>
                </c:pt>
                <c:pt idx="17851">
                  <c:v>3.4016453124992001</c:v>
                </c:pt>
                <c:pt idx="17852">
                  <c:v>3.4020878124992002</c:v>
                </c:pt>
                <c:pt idx="17853">
                  <c:v>3.4025025000000002</c:v>
                </c:pt>
                <c:pt idx="17854">
                  <c:v>3.4028453124992</c:v>
                </c:pt>
                <c:pt idx="17855">
                  <c:v>3.4031881250016003</c:v>
                </c:pt>
                <c:pt idx="17856">
                  <c:v>3.40352875</c:v>
                </c:pt>
                <c:pt idx="17857">
                  <c:v>3.4038768750016</c:v>
                </c:pt>
                <c:pt idx="17858">
                  <c:v>3.4039840624991999</c:v>
                </c:pt>
                <c:pt idx="17859">
                  <c:v>3.4036365624992002</c:v>
                </c:pt>
                <c:pt idx="17860">
                  <c:v>3.4032184375007999</c:v>
                </c:pt>
                <c:pt idx="17861">
                  <c:v>3.4028624999999999</c:v>
                </c:pt>
                <c:pt idx="17862">
                  <c:v>3.4025118750016001</c:v>
                </c:pt>
                <c:pt idx="17863">
                  <c:v>3.4019568750016003</c:v>
                </c:pt>
                <c:pt idx="17864">
                  <c:v>3.4013481250016002</c:v>
                </c:pt>
                <c:pt idx="17865">
                  <c:v>3.4010162500000001</c:v>
                </c:pt>
                <c:pt idx="17866">
                  <c:v>3.4006150000000002</c:v>
                </c:pt>
                <c:pt idx="17867">
                  <c:v>3.4001287499999999</c:v>
                </c:pt>
                <c:pt idx="17868">
                  <c:v>3.3997412499999999</c:v>
                </c:pt>
                <c:pt idx="17869">
                  <c:v>3.3993462499999998</c:v>
                </c:pt>
                <c:pt idx="17870">
                  <c:v>3.3987750000000001</c:v>
                </c:pt>
                <c:pt idx="17871">
                  <c:v>3.3982087499999998</c:v>
                </c:pt>
                <c:pt idx="17872">
                  <c:v>3.3977543750016004</c:v>
                </c:pt>
                <c:pt idx="17873">
                  <c:v>3.3972959375007998</c:v>
                </c:pt>
                <c:pt idx="17874">
                  <c:v>3.3969259375008001</c:v>
                </c:pt>
                <c:pt idx="17875">
                  <c:v>3.3966031250016</c:v>
                </c:pt>
                <c:pt idx="17876">
                  <c:v>3.3968546875008001</c:v>
                </c:pt>
                <c:pt idx="17877">
                  <c:v>3.3972487500000002</c:v>
                </c:pt>
                <c:pt idx="17878">
                  <c:v>3.397675</c:v>
                </c:pt>
                <c:pt idx="17879">
                  <c:v>3.3980118750016004</c:v>
                </c:pt>
                <c:pt idx="17880">
                  <c:v>3.3984493750016003</c:v>
                </c:pt>
                <c:pt idx="17881">
                  <c:v>3.3988450000000001</c:v>
                </c:pt>
                <c:pt idx="17882">
                  <c:v>3.3992568750016003</c:v>
                </c:pt>
                <c:pt idx="17883">
                  <c:v>3.3996149999999998</c:v>
                </c:pt>
                <c:pt idx="17884">
                  <c:v>3.3999481250016004</c:v>
                </c:pt>
                <c:pt idx="17885">
                  <c:v>3.4003231250016004</c:v>
                </c:pt>
                <c:pt idx="17886">
                  <c:v>3.4001065624992002</c:v>
                </c:pt>
                <c:pt idx="17887">
                  <c:v>3.3997471875007998</c:v>
                </c:pt>
                <c:pt idx="17888">
                  <c:v>3.3992821875007997</c:v>
                </c:pt>
                <c:pt idx="17889">
                  <c:v>3.3989528124991999</c:v>
                </c:pt>
                <c:pt idx="17890">
                  <c:v>3.3992481250016002</c:v>
                </c:pt>
                <c:pt idx="17891">
                  <c:v>3.3995996875008001</c:v>
                </c:pt>
                <c:pt idx="17892">
                  <c:v>3.3999946875007998</c:v>
                </c:pt>
                <c:pt idx="17893">
                  <c:v>3.4003828124991999</c:v>
                </c:pt>
                <c:pt idx="17894">
                  <c:v>3.4007171875008</c:v>
                </c:pt>
                <c:pt idx="17895">
                  <c:v>3.4003528124992002</c:v>
                </c:pt>
                <c:pt idx="17896">
                  <c:v>3.3999712500000001</c:v>
                </c:pt>
                <c:pt idx="17897">
                  <c:v>3.4002953124992001</c:v>
                </c:pt>
                <c:pt idx="17898">
                  <c:v>3.4004940624992002</c:v>
                </c:pt>
                <c:pt idx="17899">
                  <c:v>3.4001593750016004</c:v>
                </c:pt>
                <c:pt idx="17900">
                  <c:v>3.3997262500000001</c:v>
                </c:pt>
                <c:pt idx="17901">
                  <c:v>3.3991931250016001</c:v>
                </c:pt>
                <c:pt idx="17902">
                  <c:v>3.3988521875008</c:v>
                </c:pt>
                <c:pt idx="17903">
                  <c:v>3.3982918750016</c:v>
                </c:pt>
                <c:pt idx="17904">
                  <c:v>3.3978056250016002</c:v>
                </c:pt>
                <c:pt idx="17905">
                  <c:v>3.3973209375007998</c:v>
                </c:pt>
                <c:pt idx="17906">
                  <c:v>3.3969093750016004</c:v>
                </c:pt>
                <c:pt idx="17907">
                  <c:v>3.3965475000000001</c:v>
                </c:pt>
                <c:pt idx="17908">
                  <c:v>3.3969381250016002</c:v>
                </c:pt>
                <c:pt idx="17909">
                  <c:v>3.3973434375007998</c:v>
                </c:pt>
                <c:pt idx="17910">
                  <c:v>3.3977878124992</c:v>
                </c:pt>
                <c:pt idx="17911">
                  <c:v>3.3982015624991999</c:v>
                </c:pt>
                <c:pt idx="17912">
                  <c:v>3.3986284375008</c:v>
                </c:pt>
                <c:pt idx="17913">
                  <c:v>3.3989553124992002</c:v>
                </c:pt>
                <c:pt idx="17914">
                  <c:v>3.3992778124992</c:v>
                </c:pt>
                <c:pt idx="17915">
                  <c:v>3.3994371875008</c:v>
                </c:pt>
                <c:pt idx="17916">
                  <c:v>3.3998078124991999</c:v>
                </c:pt>
                <c:pt idx="17917">
                  <c:v>3.3994806250016003</c:v>
                </c:pt>
                <c:pt idx="17918">
                  <c:v>3.39904875</c:v>
                </c:pt>
                <c:pt idx="17919">
                  <c:v>3.3985824999999998</c:v>
                </c:pt>
                <c:pt idx="17920">
                  <c:v>3.3980878124992002</c:v>
                </c:pt>
                <c:pt idx="17921">
                  <c:v>3.3976593750016</c:v>
                </c:pt>
                <c:pt idx="17922">
                  <c:v>3.3972931250016001</c:v>
                </c:pt>
                <c:pt idx="17923">
                  <c:v>3.3969118750016003</c:v>
                </c:pt>
                <c:pt idx="17924">
                  <c:v>3.3973471875008001</c:v>
                </c:pt>
                <c:pt idx="17925">
                  <c:v>3.3977043750016001</c:v>
                </c:pt>
                <c:pt idx="17926">
                  <c:v>3.3981340624992002</c:v>
                </c:pt>
                <c:pt idx="17927">
                  <c:v>3.3985315624992003</c:v>
                </c:pt>
                <c:pt idx="17928">
                  <c:v>3.3988768750016001</c:v>
                </c:pt>
                <c:pt idx="17929">
                  <c:v>3.3992575</c:v>
                </c:pt>
                <c:pt idx="17930">
                  <c:v>3.3995859375007997</c:v>
                </c:pt>
                <c:pt idx="17931">
                  <c:v>3.4000178124992</c:v>
                </c:pt>
                <c:pt idx="17932">
                  <c:v>3.4004003124992002</c:v>
                </c:pt>
                <c:pt idx="17933">
                  <c:v>3.4007446875007998</c:v>
                </c:pt>
                <c:pt idx="17934">
                  <c:v>3.401125</c:v>
                </c:pt>
                <c:pt idx="17935">
                  <c:v>3.4014534375008001</c:v>
                </c:pt>
                <c:pt idx="17936">
                  <c:v>3.4016659375008</c:v>
                </c:pt>
                <c:pt idx="17937">
                  <c:v>3.4012459375008</c:v>
                </c:pt>
                <c:pt idx="17938">
                  <c:v>3.4007543750016</c:v>
                </c:pt>
                <c:pt idx="17939">
                  <c:v>3.4001459375007999</c:v>
                </c:pt>
                <c:pt idx="17940">
                  <c:v>3.3998096875007997</c:v>
                </c:pt>
                <c:pt idx="17941">
                  <c:v>3.3994218750016003</c:v>
                </c:pt>
                <c:pt idx="17942">
                  <c:v>3.39903625</c:v>
                </c:pt>
                <c:pt idx="17943">
                  <c:v>3.3986096875007998</c:v>
                </c:pt>
                <c:pt idx="17944">
                  <c:v>3.3982481250016003</c:v>
                </c:pt>
                <c:pt idx="17945">
                  <c:v>3.3978625</c:v>
                </c:pt>
                <c:pt idx="17946">
                  <c:v>3.3972393750016003</c:v>
                </c:pt>
                <c:pt idx="17947">
                  <c:v>3.39679625</c:v>
                </c:pt>
                <c:pt idx="17948">
                  <c:v>3.3963706250016004</c:v>
                </c:pt>
                <c:pt idx="17949">
                  <c:v>3.3959462500000002</c:v>
                </c:pt>
                <c:pt idx="17950">
                  <c:v>3.3955203124992002</c:v>
                </c:pt>
                <c:pt idx="17951">
                  <c:v>3.3951084375008</c:v>
                </c:pt>
                <c:pt idx="17952">
                  <c:v>3.3947006250016001</c:v>
                </c:pt>
                <c:pt idx="17953">
                  <c:v>3.3943681250016002</c:v>
                </c:pt>
                <c:pt idx="17954">
                  <c:v>3.3940456250016</c:v>
                </c:pt>
                <c:pt idx="17955">
                  <c:v>3.3941443750016003</c:v>
                </c:pt>
                <c:pt idx="17956">
                  <c:v>3.3945153124992</c:v>
                </c:pt>
                <c:pt idx="17957">
                  <c:v>3.3948734375008001</c:v>
                </c:pt>
                <c:pt idx="17958">
                  <c:v>3.3952249999999999</c:v>
                </c:pt>
                <c:pt idx="17959">
                  <c:v>3.3956175000000002</c:v>
                </c:pt>
                <c:pt idx="17960">
                  <c:v>3.3959953124991999</c:v>
                </c:pt>
                <c:pt idx="17961">
                  <c:v>3.3963840624991999</c:v>
                </c:pt>
                <c:pt idx="17962">
                  <c:v>3.39676125</c:v>
                </c:pt>
                <c:pt idx="17963">
                  <c:v>3.3971643750016001</c:v>
                </c:pt>
                <c:pt idx="17964">
                  <c:v>3.3975256250016002</c:v>
                </c:pt>
                <c:pt idx="17965">
                  <c:v>3.3973499999999999</c:v>
                </c:pt>
                <c:pt idx="17966">
                  <c:v>3.3969490624992003</c:v>
                </c:pt>
                <c:pt idx="17967">
                  <c:v>3.3971912500000001</c:v>
                </c:pt>
                <c:pt idx="17968">
                  <c:v>3.3976040624991999</c:v>
                </c:pt>
                <c:pt idx="17969">
                  <c:v>3.3980012500000001</c:v>
                </c:pt>
                <c:pt idx="17970">
                  <c:v>3.3983875000000001</c:v>
                </c:pt>
                <c:pt idx="17971">
                  <c:v>3.3987678124992002</c:v>
                </c:pt>
                <c:pt idx="17972">
                  <c:v>3.3991009375007999</c:v>
                </c:pt>
                <c:pt idx="17973">
                  <c:v>3.3995059375008001</c:v>
                </c:pt>
                <c:pt idx="17974">
                  <c:v>3.3998325</c:v>
                </c:pt>
                <c:pt idx="17975">
                  <c:v>3.4002271875007999</c:v>
                </c:pt>
                <c:pt idx="17976">
                  <c:v>3.4006081250016003</c:v>
                </c:pt>
                <c:pt idx="17977">
                  <c:v>3.4010337499999999</c:v>
                </c:pt>
                <c:pt idx="17978">
                  <c:v>3.4014246875007998</c:v>
                </c:pt>
                <c:pt idx="17979">
                  <c:v>3.4010043750016004</c:v>
                </c:pt>
                <c:pt idx="17980">
                  <c:v>3.4006253124992001</c:v>
                </c:pt>
                <c:pt idx="17981">
                  <c:v>3.4001131250016003</c:v>
                </c:pt>
                <c:pt idx="17982">
                  <c:v>3.3996615624992002</c:v>
                </c:pt>
                <c:pt idx="17983">
                  <c:v>3.3992015624992002</c:v>
                </c:pt>
                <c:pt idx="17984">
                  <c:v>3.3988075000000002</c:v>
                </c:pt>
                <c:pt idx="17985">
                  <c:v>3.39827375</c:v>
                </c:pt>
                <c:pt idx="17986">
                  <c:v>3.3978793750016001</c:v>
                </c:pt>
                <c:pt idx="17987">
                  <c:v>3.3974878124992003</c:v>
                </c:pt>
                <c:pt idx="17988">
                  <c:v>3.3970006250016</c:v>
                </c:pt>
                <c:pt idx="17989">
                  <c:v>3.3965365624991999</c:v>
                </c:pt>
                <c:pt idx="17990">
                  <c:v>3.3961125000000001</c:v>
                </c:pt>
                <c:pt idx="17991">
                  <c:v>3.3956565624991999</c:v>
                </c:pt>
                <c:pt idx="17992">
                  <c:v>3.3951221875008</c:v>
                </c:pt>
                <c:pt idx="17993">
                  <c:v>3.3946065624992001</c:v>
                </c:pt>
                <c:pt idx="17994">
                  <c:v>3.3942534375008</c:v>
                </c:pt>
                <c:pt idx="17995">
                  <c:v>3.39383875</c:v>
                </c:pt>
                <c:pt idx="17996">
                  <c:v>3.3933884375007999</c:v>
                </c:pt>
                <c:pt idx="17997">
                  <c:v>3.3930509375007998</c:v>
                </c:pt>
                <c:pt idx="17998">
                  <c:v>3.3925971875008001</c:v>
                </c:pt>
                <c:pt idx="17999">
                  <c:v>3.3922190624991999</c:v>
                </c:pt>
                <c:pt idx="18000">
                  <c:v>3.3922053124992</c:v>
                </c:pt>
                <c:pt idx="18001">
                  <c:v>3.3925593750016003</c:v>
                </c:pt>
                <c:pt idx="18002">
                  <c:v>3.3928968750016</c:v>
                </c:pt>
                <c:pt idx="18003">
                  <c:v>3.3932515624991999</c:v>
                </c:pt>
                <c:pt idx="18004">
                  <c:v>3.3936087499999998</c:v>
                </c:pt>
                <c:pt idx="18005">
                  <c:v>3.3939609375008</c:v>
                </c:pt>
                <c:pt idx="18006">
                  <c:v>3.3943237499999999</c:v>
                </c:pt>
                <c:pt idx="18007">
                  <c:v>3.3946778124992001</c:v>
                </c:pt>
                <c:pt idx="18008">
                  <c:v>3.3951906250016002</c:v>
                </c:pt>
                <c:pt idx="18009">
                  <c:v>3.3955984375007997</c:v>
                </c:pt>
                <c:pt idx="18010">
                  <c:v>3.3959209375007999</c:v>
                </c:pt>
                <c:pt idx="18011">
                  <c:v>3.3962690624992002</c:v>
                </c:pt>
                <c:pt idx="18012">
                  <c:v>3.3964234375008</c:v>
                </c:pt>
                <c:pt idx="18013">
                  <c:v>3.3963450000000002</c:v>
                </c:pt>
                <c:pt idx="18014">
                  <c:v>3.3962528124992</c:v>
                </c:pt>
                <c:pt idx="18015">
                  <c:v>3.3958043750016</c:v>
                </c:pt>
                <c:pt idx="18016">
                  <c:v>3.3954228124992003</c:v>
                </c:pt>
                <c:pt idx="18017">
                  <c:v>3.3949565624992002</c:v>
                </c:pt>
                <c:pt idx="18018">
                  <c:v>3.3945675</c:v>
                </c:pt>
                <c:pt idx="18019">
                  <c:v>3.39439125</c:v>
                </c:pt>
                <c:pt idx="18020">
                  <c:v>3.3946184375007999</c:v>
                </c:pt>
                <c:pt idx="18021">
                  <c:v>3.3949862500000001</c:v>
                </c:pt>
                <c:pt idx="18022">
                  <c:v>3.3954381250016001</c:v>
                </c:pt>
                <c:pt idx="18023">
                  <c:v>3.3958331250016003</c:v>
                </c:pt>
                <c:pt idx="18024">
                  <c:v>3.3962224999999999</c:v>
                </c:pt>
                <c:pt idx="18025">
                  <c:v>3.3960453124992003</c:v>
                </c:pt>
                <c:pt idx="18026">
                  <c:v>3.3956243750016002</c:v>
                </c:pt>
                <c:pt idx="18027">
                  <c:v>3.3951853124992</c:v>
                </c:pt>
                <c:pt idx="18028">
                  <c:v>3.3946884375008</c:v>
                </c:pt>
                <c:pt idx="18029">
                  <c:v>3.3943271875007999</c:v>
                </c:pt>
                <c:pt idx="18030">
                  <c:v>3.3939137499999998</c:v>
                </c:pt>
                <c:pt idx="18031">
                  <c:v>3.3940203124992001</c:v>
                </c:pt>
                <c:pt idx="18032">
                  <c:v>3.3944256250016003</c:v>
                </c:pt>
                <c:pt idx="18033">
                  <c:v>3.3947706250016001</c:v>
                </c:pt>
                <c:pt idx="18034">
                  <c:v>3.3952046875008</c:v>
                </c:pt>
                <c:pt idx="18035">
                  <c:v>3.3955309375008</c:v>
                </c:pt>
                <c:pt idx="18036">
                  <c:v>3.3958843750016001</c:v>
                </c:pt>
                <c:pt idx="18037">
                  <c:v>3.3962790624992003</c:v>
                </c:pt>
                <c:pt idx="18038">
                  <c:v>3.3966140624992001</c:v>
                </c:pt>
                <c:pt idx="18039">
                  <c:v>3.3966028124992</c:v>
                </c:pt>
                <c:pt idx="18040">
                  <c:v>3.3962740624992001</c:v>
                </c:pt>
                <c:pt idx="18041">
                  <c:v>3.3959156250016003</c:v>
                </c:pt>
                <c:pt idx="18042">
                  <c:v>3.3955099999999998</c:v>
                </c:pt>
                <c:pt idx="18043">
                  <c:v>3.3954987499999998</c:v>
                </c:pt>
                <c:pt idx="18044">
                  <c:v>3.3951512500000001</c:v>
                </c:pt>
                <c:pt idx="18045">
                  <c:v>3.3948106250016004</c:v>
                </c:pt>
                <c:pt idx="18046">
                  <c:v>3.3949806250016001</c:v>
                </c:pt>
                <c:pt idx="18047">
                  <c:v>3.3953615624992</c:v>
                </c:pt>
                <c:pt idx="18048">
                  <c:v>3.3957946875007998</c:v>
                </c:pt>
                <c:pt idx="18049">
                  <c:v>3.3959375000000001</c:v>
                </c:pt>
                <c:pt idx="18050">
                  <c:v>3.3955721875007998</c:v>
                </c:pt>
                <c:pt idx="18051">
                  <c:v>3.3953778124992002</c:v>
                </c:pt>
                <c:pt idx="18052">
                  <c:v>3.3952100000000001</c:v>
                </c:pt>
                <c:pt idx="18053">
                  <c:v>3.3948531250016001</c:v>
                </c:pt>
                <c:pt idx="18054">
                  <c:v>3.394495</c:v>
                </c:pt>
                <c:pt idx="18055">
                  <c:v>3.3941546875007997</c:v>
                </c:pt>
                <c:pt idx="18056">
                  <c:v>3.3937281250016</c:v>
                </c:pt>
                <c:pt idx="18057">
                  <c:v>3.39323</c:v>
                </c:pt>
                <c:pt idx="18058">
                  <c:v>3.3928162500000001</c:v>
                </c:pt>
                <c:pt idx="18059">
                  <c:v>3.3924468750016001</c:v>
                </c:pt>
                <c:pt idx="18060">
                  <c:v>3.3920675</c:v>
                </c:pt>
                <c:pt idx="18061">
                  <c:v>3.3919284375008001</c:v>
                </c:pt>
                <c:pt idx="18062">
                  <c:v>3.3922893750016003</c:v>
                </c:pt>
                <c:pt idx="18063">
                  <c:v>3.39266625</c:v>
                </c:pt>
                <c:pt idx="18064">
                  <c:v>3.39300625</c:v>
                </c:pt>
                <c:pt idx="18065">
                  <c:v>3.3933512499999998</c:v>
                </c:pt>
                <c:pt idx="18066">
                  <c:v>3.3938003124992</c:v>
                </c:pt>
                <c:pt idx="18067">
                  <c:v>3.3941484375008</c:v>
                </c:pt>
                <c:pt idx="18068">
                  <c:v>3.3945581250016001</c:v>
                </c:pt>
                <c:pt idx="18069">
                  <c:v>3.3950753124992001</c:v>
                </c:pt>
                <c:pt idx="18070">
                  <c:v>3.3955606250016004</c:v>
                </c:pt>
                <c:pt idx="18071">
                  <c:v>3.3958928124992003</c:v>
                </c:pt>
                <c:pt idx="18072">
                  <c:v>3.3955209375008</c:v>
                </c:pt>
                <c:pt idx="18073">
                  <c:v>3.3949746875007998</c:v>
                </c:pt>
                <c:pt idx="18074">
                  <c:v>3.3946490624992003</c:v>
                </c:pt>
                <c:pt idx="18075">
                  <c:v>3.3942581250016004</c:v>
                </c:pt>
                <c:pt idx="18076">
                  <c:v>3.3936496875007998</c:v>
                </c:pt>
                <c:pt idx="18077">
                  <c:v>3.3931784375007998</c:v>
                </c:pt>
                <c:pt idx="18078">
                  <c:v>3.3928365624992001</c:v>
                </c:pt>
                <c:pt idx="18079">
                  <c:v>3.3927356250016003</c:v>
                </c:pt>
                <c:pt idx="18080">
                  <c:v>3.3928199999999999</c:v>
                </c:pt>
                <c:pt idx="18081">
                  <c:v>3.3924546875007997</c:v>
                </c:pt>
                <c:pt idx="18082">
                  <c:v>3.3928018750016</c:v>
                </c:pt>
                <c:pt idx="18083">
                  <c:v>3.3932109375007999</c:v>
                </c:pt>
                <c:pt idx="18084">
                  <c:v>3.3935443750016003</c:v>
                </c:pt>
                <c:pt idx="18085">
                  <c:v>3.3937590624992002</c:v>
                </c:pt>
                <c:pt idx="18086">
                  <c:v>3.3939559375007997</c:v>
                </c:pt>
                <c:pt idx="18087">
                  <c:v>3.3942968750016003</c:v>
                </c:pt>
                <c:pt idx="18088">
                  <c:v>3.3940343750016</c:v>
                </c:pt>
                <c:pt idx="18089">
                  <c:v>3.3939321875007997</c:v>
                </c:pt>
                <c:pt idx="18090">
                  <c:v>3.3940015624991999</c:v>
                </c:pt>
                <c:pt idx="18091">
                  <c:v>3.3942693750016</c:v>
                </c:pt>
                <c:pt idx="18092">
                  <c:v>3.3945465624992002</c:v>
                </c:pt>
                <c:pt idx="18093">
                  <c:v>3.3949718750016</c:v>
                </c:pt>
                <c:pt idx="18094">
                  <c:v>3.3953187499999999</c:v>
                </c:pt>
                <c:pt idx="18095">
                  <c:v>3.3956809375007997</c:v>
                </c:pt>
                <c:pt idx="18096">
                  <c:v>3.3960656250016004</c:v>
                </c:pt>
                <c:pt idx="18097">
                  <c:v>3.3964018750016001</c:v>
                </c:pt>
                <c:pt idx="18098">
                  <c:v>3.3959537499999999</c:v>
                </c:pt>
                <c:pt idx="18099">
                  <c:v>3.3954650000000002</c:v>
                </c:pt>
                <c:pt idx="18100">
                  <c:v>3.3950331250016004</c:v>
                </c:pt>
                <c:pt idx="18101">
                  <c:v>3.3946628124992002</c:v>
                </c:pt>
                <c:pt idx="18102">
                  <c:v>3.3942815624992</c:v>
                </c:pt>
                <c:pt idx="18103">
                  <c:v>3.3939090624992003</c:v>
                </c:pt>
                <c:pt idx="18104">
                  <c:v>3.3933825</c:v>
                </c:pt>
                <c:pt idx="18105">
                  <c:v>3.3930528124992003</c:v>
                </c:pt>
                <c:pt idx="18106">
                  <c:v>3.3925909375007999</c:v>
                </c:pt>
                <c:pt idx="18107">
                  <c:v>3.3921784375007999</c:v>
                </c:pt>
                <c:pt idx="18108">
                  <c:v>3.3917196875008</c:v>
                </c:pt>
                <c:pt idx="18109">
                  <c:v>3.3913959375007998</c:v>
                </c:pt>
                <c:pt idx="18110">
                  <c:v>3.3913284375007997</c:v>
                </c:pt>
                <c:pt idx="18111">
                  <c:v>3.3916515624992001</c:v>
                </c:pt>
                <c:pt idx="18112">
                  <c:v>3.3920374999999998</c:v>
                </c:pt>
                <c:pt idx="18113">
                  <c:v>3.3924815624992002</c:v>
                </c:pt>
                <c:pt idx="18114">
                  <c:v>3.3928375000000002</c:v>
                </c:pt>
                <c:pt idx="18115">
                  <c:v>3.3930621875007998</c:v>
                </c:pt>
                <c:pt idx="18116">
                  <c:v>3.3928721875007999</c:v>
                </c:pt>
                <c:pt idx="18117">
                  <c:v>3.3930487500000002</c:v>
                </c:pt>
                <c:pt idx="18118">
                  <c:v>3.3929509375008</c:v>
                </c:pt>
                <c:pt idx="18119">
                  <c:v>3.3927937500000001</c:v>
                </c:pt>
                <c:pt idx="18120">
                  <c:v>3.3931181250016</c:v>
                </c:pt>
                <c:pt idx="18121">
                  <c:v>3.3932240624992001</c:v>
                </c:pt>
                <c:pt idx="18122">
                  <c:v>3.3935518750016</c:v>
                </c:pt>
                <c:pt idx="18123">
                  <c:v>3.3931921875007998</c:v>
                </c:pt>
                <c:pt idx="18124">
                  <c:v>3.3928503124992</c:v>
                </c:pt>
                <c:pt idx="18125">
                  <c:v>3.3925296875008</c:v>
                </c:pt>
                <c:pt idx="18126">
                  <c:v>3.3926574999999999</c:v>
                </c:pt>
                <c:pt idx="18127">
                  <c:v>3.3927200000000002</c:v>
                </c:pt>
                <c:pt idx="18128">
                  <c:v>3.3922487499999998</c:v>
                </c:pt>
                <c:pt idx="18129">
                  <c:v>3.3918509375007999</c:v>
                </c:pt>
                <c:pt idx="18130">
                  <c:v>3.3915206250016001</c:v>
                </c:pt>
                <c:pt idx="18131">
                  <c:v>3.3911915624992002</c:v>
                </c:pt>
                <c:pt idx="18132">
                  <c:v>3.3907990624991999</c:v>
                </c:pt>
                <c:pt idx="18133">
                  <c:v>3.3904078124992001</c:v>
                </c:pt>
                <c:pt idx="18134">
                  <c:v>3.3905584375008</c:v>
                </c:pt>
                <c:pt idx="18135">
                  <c:v>3.3909196875008001</c:v>
                </c:pt>
                <c:pt idx="18136">
                  <c:v>3.3912915624991999</c:v>
                </c:pt>
                <c:pt idx="18137">
                  <c:v>3.39172875</c:v>
                </c:pt>
                <c:pt idx="18138">
                  <c:v>3.3920981250016</c:v>
                </c:pt>
                <c:pt idx="18139">
                  <c:v>3.3924546875007997</c:v>
                </c:pt>
                <c:pt idx="18140">
                  <c:v>3.3928665624992003</c:v>
                </c:pt>
                <c:pt idx="18141">
                  <c:v>3.3932878124992003</c:v>
                </c:pt>
                <c:pt idx="18142">
                  <c:v>3.3929303124992001</c:v>
                </c:pt>
                <c:pt idx="18143">
                  <c:v>3.3925340624992</c:v>
                </c:pt>
                <c:pt idx="18144">
                  <c:v>3.3920115624992002</c:v>
                </c:pt>
                <c:pt idx="18145">
                  <c:v>3.3914546875007998</c:v>
                </c:pt>
                <c:pt idx="18146">
                  <c:v>3.3908815624991999</c:v>
                </c:pt>
                <c:pt idx="18147">
                  <c:v>3.3903668750016003</c:v>
                </c:pt>
                <c:pt idx="18148">
                  <c:v>3.3898796875007999</c:v>
                </c:pt>
                <c:pt idx="18149">
                  <c:v>3.3895159375007999</c:v>
                </c:pt>
                <c:pt idx="18150">
                  <c:v>3.3899012499999999</c:v>
                </c:pt>
                <c:pt idx="18151">
                  <c:v>3.3902556250016</c:v>
                </c:pt>
                <c:pt idx="18152">
                  <c:v>3.3906040624992002</c:v>
                </c:pt>
                <c:pt idx="18153">
                  <c:v>3.3904643750016001</c:v>
                </c:pt>
                <c:pt idx="18154">
                  <c:v>3.3904568750016</c:v>
                </c:pt>
                <c:pt idx="18155">
                  <c:v>3.3907059375007997</c:v>
                </c:pt>
                <c:pt idx="18156">
                  <c:v>3.3907150000000001</c:v>
                </c:pt>
                <c:pt idx="18157">
                  <c:v>3.3910524999999998</c:v>
                </c:pt>
                <c:pt idx="18158">
                  <c:v>3.3909021875007999</c:v>
                </c:pt>
                <c:pt idx="18159">
                  <c:v>3.3905553124992003</c:v>
                </c:pt>
                <c:pt idx="18160">
                  <c:v>3.3908846875008001</c:v>
                </c:pt>
                <c:pt idx="18161">
                  <c:v>3.3906512499999999</c:v>
                </c:pt>
                <c:pt idx="18162">
                  <c:v>3.3909959375007999</c:v>
                </c:pt>
                <c:pt idx="18163">
                  <c:v>3.3911528124992003</c:v>
                </c:pt>
                <c:pt idx="18164">
                  <c:v>3.3914931250016003</c:v>
                </c:pt>
                <c:pt idx="18165">
                  <c:v>3.3918325</c:v>
                </c:pt>
                <c:pt idx="18166">
                  <c:v>3.3920434375007997</c:v>
                </c:pt>
                <c:pt idx="18167">
                  <c:v>3.3923690624992</c:v>
                </c:pt>
                <c:pt idx="18168">
                  <c:v>3.3927881250016001</c:v>
                </c:pt>
                <c:pt idx="18169">
                  <c:v>3.3931128124992003</c:v>
                </c:pt>
                <c:pt idx="18170">
                  <c:v>3.3926946875007999</c:v>
                </c:pt>
                <c:pt idx="18171">
                  <c:v>3.3922262500000002</c:v>
                </c:pt>
                <c:pt idx="18172">
                  <c:v>3.3918890624992</c:v>
                </c:pt>
                <c:pt idx="18173">
                  <c:v>3.3915431250016002</c:v>
                </c:pt>
                <c:pt idx="18174">
                  <c:v>3.39108125</c:v>
                </c:pt>
                <c:pt idx="18175">
                  <c:v>3.3907503124992</c:v>
                </c:pt>
                <c:pt idx="18176">
                  <c:v>3.3902609375007997</c:v>
                </c:pt>
                <c:pt idx="18177">
                  <c:v>3.3899281250016</c:v>
                </c:pt>
                <c:pt idx="18178">
                  <c:v>3.3895271875008</c:v>
                </c:pt>
                <c:pt idx="18179">
                  <c:v>3.3895509375007999</c:v>
                </c:pt>
                <c:pt idx="18180">
                  <c:v>3.38957</c:v>
                </c:pt>
                <c:pt idx="18181">
                  <c:v>3.3891615624992002</c:v>
                </c:pt>
                <c:pt idx="18182">
                  <c:v>3.3887653124992001</c:v>
                </c:pt>
                <c:pt idx="18183">
                  <c:v>3.3884131250016001</c:v>
                </c:pt>
                <c:pt idx="18184">
                  <c:v>3.3880509375007999</c:v>
                </c:pt>
                <c:pt idx="18185">
                  <c:v>3.3876550000000001</c:v>
                </c:pt>
                <c:pt idx="18186">
                  <c:v>3.3874271875008</c:v>
                </c:pt>
                <c:pt idx="18187">
                  <c:v>3.3874253124992002</c:v>
                </c:pt>
                <c:pt idx="18188">
                  <c:v>3.3878378124992001</c:v>
                </c:pt>
                <c:pt idx="18189">
                  <c:v>3.3882834375008</c:v>
                </c:pt>
                <c:pt idx="18190">
                  <c:v>3.3887528124992001</c:v>
                </c:pt>
                <c:pt idx="18191">
                  <c:v>3.3891531250016</c:v>
                </c:pt>
                <c:pt idx="18192">
                  <c:v>3.3895553124991999</c:v>
                </c:pt>
                <c:pt idx="18193">
                  <c:v>3.3900178124992002</c:v>
                </c:pt>
                <c:pt idx="18194">
                  <c:v>3.3904350000000001</c:v>
                </c:pt>
                <c:pt idx="18195">
                  <c:v>3.3908862499999999</c:v>
                </c:pt>
                <c:pt idx="18196">
                  <c:v>3.3912665624992</c:v>
                </c:pt>
                <c:pt idx="18197">
                  <c:v>3.3916962499999999</c:v>
                </c:pt>
                <c:pt idx="18198">
                  <c:v>3.3920637500000002</c:v>
                </c:pt>
                <c:pt idx="18199">
                  <c:v>3.3925571875007998</c:v>
                </c:pt>
                <c:pt idx="18200">
                  <c:v>3.3930403124991999</c:v>
                </c:pt>
                <c:pt idx="18201">
                  <c:v>3.3933743750016001</c:v>
                </c:pt>
                <c:pt idx="18202">
                  <c:v>3.3937321875007997</c:v>
                </c:pt>
                <c:pt idx="18203">
                  <c:v>3.3940915624992001</c:v>
                </c:pt>
                <c:pt idx="18204">
                  <c:v>3.3937559375007997</c:v>
                </c:pt>
                <c:pt idx="18205">
                  <c:v>3.3933484375008001</c:v>
                </c:pt>
                <c:pt idx="18206">
                  <c:v>3.3929068750016</c:v>
                </c:pt>
                <c:pt idx="18207">
                  <c:v>3.3925034375008001</c:v>
                </c:pt>
                <c:pt idx="18208">
                  <c:v>3.3921000000000001</c:v>
                </c:pt>
                <c:pt idx="18209">
                  <c:v>3.3917478124992</c:v>
                </c:pt>
                <c:pt idx="18210">
                  <c:v>3.3913262500000001</c:v>
                </c:pt>
                <c:pt idx="18211">
                  <c:v>3.3909856250016004</c:v>
                </c:pt>
                <c:pt idx="18212">
                  <c:v>3.3905556250016002</c:v>
                </c:pt>
                <c:pt idx="18213">
                  <c:v>3.3901837499999998</c:v>
                </c:pt>
                <c:pt idx="18214">
                  <c:v>3.3897871875007999</c:v>
                </c:pt>
                <c:pt idx="18215">
                  <c:v>3.3894456250016001</c:v>
                </c:pt>
                <c:pt idx="18216">
                  <c:v>3.3891009375008001</c:v>
                </c:pt>
                <c:pt idx="18217">
                  <c:v>3.3888828124992001</c:v>
                </c:pt>
                <c:pt idx="18218">
                  <c:v>3.3889121875007997</c:v>
                </c:pt>
                <c:pt idx="18219">
                  <c:v>3.3885078124992001</c:v>
                </c:pt>
                <c:pt idx="18220">
                  <c:v>3.3880975000000002</c:v>
                </c:pt>
                <c:pt idx="18221">
                  <c:v>3.3875981250016003</c:v>
                </c:pt>
                <c:pt idx="18222">
                  <c:v>3.3871324999999999</c:v>
                </c:pt>
                <c:pt idx="18223">
                  <c:v>3.3867465624992001</c:v>
                </c:pt>
                <c:pt idx="18224">
                  <c:v>3.3863737500000002</c:v>
                </c:pt>
                <c:pt idx="18225">
                  <c:v>3.3863690624992002</c:v>
                </c:pt>
                <c:pt idx="18226">
                  <c:v>3.3867796875008001</c:v>
                </c:pt>
                <c:pt idx="18227">
                  <c:v>3.3872521875007999</c:v>
                </c:pt>
                <c:pt idx="18228">
                  <c:v>3.3876156250016001</c:v>
                </c:pt>
                <c:pt idx="18229">
                  <c:v>3.3879375</c:v>
                </c:pt>
                <c:pt idx="18230">
                  <c:v>3.3882921875008001</c:v>
                </c:pt>
                <c:pt idx="18231">
                  <c:v>3.3887009375007997</c:v>
                </c:pt>
                <c:pt idx="18232">
                  <c:v>3.3890343750016001</c:v>
                </c:pt>
                <c:pt idx="18233">
                  <c:v>3.38944</c:v>
                </c:pt>
                <c:pt idx="18234">
                  <c:v>3.3895287500000002</c:v>
                </c:pt>
                <c:pt idx="18235">
                  <c:v>3.3894868750016003</c:v>
                </c:pt>
                <c:pt idx="18236">
                  <c:v>3.3894250000000001</c:v>
                </c:pt>
                <c:pt idx="18237">
                  <c:v>3.3889834375008001</c:v>
                </c:pt>
                <c:pt idx="18238">
                  <c:v>3.3886053124991999</c:v>
                </c:pt>
                <c:pt idx="18239">
                  <c:v>3.3882537500000001</c:v>
                </c:pt>
                <c:pt idx="18240">
                  <c:v>3.3879278124992003</c:v>
                </c:pt>
                <c:pt idx="18241">
                  <c:v>3.3875375000000001</c:v>
                </c:pt>
                <c:pt idx="18242">
                  <c:v>3.3872921875007997</c:v>
                </c:pt>
                <c:pt idx="18243">
                  <c:v>3.3876178124992</c:v>
                </c:pt>
                <c:pt idx="18244">
                  <c:v>3.3879753124992003</c:v>
                </c:pt>
                <c:pt idx="18245">
                  <c:v>3.3883359375007998</c:v>
                </c:pt>
                <c:pt idx="18246">
                  <c:v>3.3879825000000001</c:v>
                </c:pt>
                <c:pt idx="18247">
                  <c:v>3.3876334375007997</c:v>
                </c:pt>
                <c:pt idx="18248">
                  <c:v>3.3880090624992003</c:v>
                </c:pt>
                <c:pt idx="18249">
                  <c:v>3.3883446875007999</c:v>
                </c:pt>
                <c:pt idx="18250">
                  <c:v>3.3883790624992001</c:v>
                </c:pt>
                <c:pt idx="18251">
                  <c:v>3.3884212499999999</c:v>
                </c:pt>
                <c:pt idx="18252">
                  <c:v>3.3887053124992002</c:v>
                </c:pt>
                <c:pt idx="18253">
                  <c:v>3.3886806250016002</c:v>
                </c:pt>
                <c:pt idx="18254">
                  <c:v>3.3890400000000001</c:v>
                </c:pt>
                <c:pt idx="18255">
                  <c:v>3.3894403124992003</c:v>
                </c:pt>
                <c:pt idx="18256">
                  <c:v>3.3897606250016001</c:v>
                </c:pt>
                <c:pt idx="18257">
                  <c:v>3.3901443750016003</c:v>
                </c:pt>
                <c:pt idx="18258">
                  <c:v>3.3904771875008</c:v>
                </c:pt>
                <c:pt idx="18259">
                  <c:v>3.3908078124992</c:v>
                </c:pt>
                <c:pt idx="18260">
                  <c:v>3.3912512499999998</c:v>
                </c:pt>
                <c:pt idx="18261">
                  <c:v>3.391705</c:v>
                </c:pt>
                <c:pt idx="18262">
                  <c:v>3.3920959375008</c:v>
                </c:pt>
                <c:pt idx="18263">
                  <c:v>3.3925399999999999</c:v>
                </c:pt>
                <c:pt idx="18264">
                  <c:v>3.3929078124992</c:v>
                </c:pt>
                <c:pt idx="18265">
                  <c:v>3.3933631250016001</c:v>
                </c:pt>
                <c:pt idx="18266">
                  <c:v>3.3928634375007998</c:v>
                </c:pt>
                <c:pt idx="18267">
                  <c:v>3.3921856250016003</c:v>
                </c:pt>
                <c:pt idx="18268">
                  <c:v>3.3914325000000001</c:v>
                </c:pt>
                <c:pt idx="18269">
                  <c:v>3.3910443750016004</c:v>
                </c:pt>
                <c:pt idx="18270">
                  <c:v>3.3905928124992002</c:v>
                </c:pt>
                <c:pt idx="18271">
                  <c:v>3.3902056250016002</c:v>
                </c:pt>
                <c:pt idx="18272">
                  <c:v>3.3897831250016002</c:v>
                </c:pt>
                <c:pt idx="18273">
                  <c:v>3.3894343750016001</c:v>
                </c:pt>
                <c:pt idx="18274">
                  <c:v>3.3889118750016003</c:v>
                </c:pt>
                <c:pt idx="18275">
                  <c:v>3.3885056250016001</c:v>
                </c:pt>
                <c:pt idx="18276">
                  <c:v>3.3881731250016003</c:v>
                </c:pt>
                <c:pt idx="18277">
                  <c:v>3.3877856250016003</c:v>
                </c:pt>
                <c:pt idx="18278">
                  <c:v>3.3873556250016001</c:v>
                </c:pt>
                <c:pt idx="18279">
                  <c:v>3.3870318750016</c:v>
                </c:pt>
                <c:pt idx="18280">
                  <c:v>3.3866478124992003</c:v>
                </c:pt>
                <c:pt idx="18281">
                  <c:v>3.3862734375007997</c:v>
                </c:pt>
                <c:pt idx="18282">
                  <c:v>3.3859346875008001</c:v>
                </c:pt>
                <c:pt idx="18283">
                  <c:v>3.3855612499999999</c:v>
                </c:pt>
                <c:pt idx="18284">
                  <c:v>3.3854996875008001</c:v>
                </c:pt>
                <c:pt idx="18285">
                  <c:v>3.3854681250016001</c:v>
                </c:pt>
                <c:pt idx="18286">
                  <c:v>3.3858831250016004</c:v>
                </c:pt>
                <c:pt idx="18287">
                  <c:v>3.3862128124991999</c:v>
                </c:pt>
                <c:pt idx="18288">
                  <c:v>3.3865393750016004</c:v>
                </c:pt>
                <c:pt idx="18289">
                  <c:v>3.3864509375008001</c:v>
                </c:pt>
                <c:pt idx="18290">
                  <c:v>3.3864312499999998</c:v>
                </c:pt>
                <c:pt idx="18291">
                  <c:v>3.3867928124992002</c:v>
                </c:pt>
                <c:pt idx="18292">
                  <c:v>3.3871646875007997</c:v>
                </c:pt>
                <c:pt idx="18293">
                  <c:v>3.3876103124992003</c:v>
                </c:pt>
                <c:pt idx="18294">
                  <c:v>3.3879409375008001</c:v>
                </c:pt>
                <c:pt idx="18295">
                  <c:v>3.38833875</c:v>
                </c:pt>
                <c:pt idx="18296">
                  <c:v>3.3887537499999998</c:v>
                </c:pt>
                <c:pt idx="18297">
                  <c:v>3.3890809375008</c:v>
                </c:pt>
                <c:pt idx="18298">
                  <c:v>3.3894996875008001</c:v>
                </c:pt>
                <c:pt idx="18299">
                  <c:v>3.3898746875007997</c:v>
                </c:pt>
                <c:pt idx="18300">
                  <c:v>3.39022625</c:v>
                </c:pt>
                <c:pt idx="18301">
                  <c:v>3.39058875</c:v>
                </c:pt>
                <c:pt idx="18302">
                  <c:v>3.3909128124992001</c:v>
                </c:pt>
                <c:pt idx="18303">
                  <c:v>3.3913240624992</c:v>
                </c:pt>
                <c:pt idx="18304">
                  <c:v>3.3916484375008</c:v>
                </c:pt>
                <c:pt idx="18305">
                  <c:v>3.3910996875007999</c:v>
                </c:pt>
                <c:pt idx="18306">
                  <c:v>3.3907525000000001</c:v>
                </c:pt>
                <c:pt idx="18307">
                  <c:v>3.3903025000000002</c:v>
                </c:pt>
                <c:pt idx="18308">
                  <c:v>3.3897278124992001</c:v>
                </c:pt>
                <c:pt idx="18309">
                  <c:v>3.3891518750016001</c:v>
                </c:pt>
                <c:pt idx="18310">
                  <c:v>3.3887631250016002</c:v>
                </c:pt>
                <c:pt idx="18311">
                  <c:v>3.3880612499999998</c:v>
                </c:pt>
                <c:pt idx="18312">
                  <c:v>3.3876621875007999</c:v>
                </c:pt>
                <c:pt idx="18313">
                  <c:v>3.3872187500000002</c:v>
                </c:pt>
                <c:pt idx="18314">
                  <c:v>3.3868037499999999</c:v>
                </c:pt>
                <c:pt idx="18315">
                  <c:v>3.3863790624992003</c:v>
                </c:pt>
                <c:pt idx="18316">
                  <c:v>3.3860218750016</c:v>
                </c:pt>
                <c:pt idx="18317">
                  <c:v>3.385605</c:v>
                </c:pt>
                <c:pt idx="18318">
                  <c:v>3.3852396875007997</c:v>
                </c:pt>
                <c:pt idx="18319">
                  <c:v>3.3846381250016</c:v>
                </c:pt>
                <c:pt idx="18320">
                  <c:v>3.3840587499999999</c:v>
                </c:pt>
                <c:pt idx="18321">
                  <c:v>3.3837100000000002</c:v>
                </c:pt>
                <c:pt idx="18322">
                  <c:v>3.3833209375008</c:v>
                </c:pt>
                <c:pt idx="18323">
                  <c:v>3.3831696875007999</c:v>
                </c:pt>
                <c:pt idx="18324">
                  <c:v>3.3834268750016001</c:v>
                </c:pt>
                <c:pt idx="18325">
                  <c:v>3.3834984375007999</c:v>
                </c:pt>
                <c:pt idx="18326">
                  <c:v>3.3838228124992002</c:v>
                </c:pt>
                <c:pt idx="18327">
                  <c:v>3.3841734375007997</c:v>
                </c:pt>
                <c:pt idx="18328">
                  <c:v>3.3845156250016002</c:v>
                </c:pt>
                <c:pt idx="18329">
                  <c:v>3.38489</c:v>
                </c:pt>
                <c:pt idx="18330">
                  <c:v>3.3852140624992</c:v>
                </c:pt>
                <c:pt idx="18331">
                  <c:v>3.3855984375007999</c:v>
                </c:pt>
                <c:pt idx="18332">
                  <c:v>3.3852918750016001</c:v>
                </c:pt>
                <c:pt idx="18333">
                  <c:v>3.3849678124992</c:v>
                </c:pt>
                <c:pt idx="18334">
                  <c:v>3.3846309375007997</c:v>
                </c:pt>
                <c:pt idx="18335">
                  <c:v>3.3843053124992002</c:v>
                </c:pt>
                <c:pt idx="18336">
                  <c:v>3.38456</c:v>
                </c:pt>
                <c:pt idx="18337">
                  <c:v>3.3849528124992001</c:v>
                </c:pt>
                <c:pt idx="18338">
                  <c:v>3.3853040624992001</c:v>
                </c:pt>
                <c:pt idx="18339">
                  <c:v>3.3856865624992003</c:v>
                </c:pt>
                <c:pt idx="18340">
                  <c:v>3.3861284375007998</c:v>
                </c:pt>
                <c:pt idx="18341">
                  <c:v>3.3865481250016001</c:v>
                </c:pt>
                <c:pt idx="18342">
                  <c:v>3.3869362500000002</c:v>
                </c:pt>
                <c:pt idx="18343">
                  <c:v>3.3873018750016004</c:v>
                </c:pt>
                <c:pt idx="18344">
                  <c:v>3.3877143750016003</c:v>
                </c:pt>
                <c:pt idx="18345">
                  <c:v>3.3881440624992001</c:v>
                </c:pt>
                <c:pt idx="18346">
                  <c:v>3.3885862499999999</c:v>
                </c:pt>
                <c:pt idx="18347">
                  <c:v>3.3890584375007999</c:v>
                </c:pt>
                <c:pt idx="18348">
                  <c:v>3.3894224999999998</c:v>
                </c:pt>
                <c:pt idx="18349">
                  <c:v>3.3898524999999999</c:v>
                </c:pt>
                <c:pt idx="18350">
                  <c:v>3.3902353124992</c:v>
                </c:pt>
                <c:pt idx="18351">
                  <c:v>3.3899824999999999</c:v>
                </c:pt>
                <c:pt idx="18352">
                  <c:v>3.3895378124992002</c:v>
                </c:pt>
                <c:pt idx="18353">
                  <c:v>3.3890109375008</c:v>
                </c:pt>
                <c:pt idx="18354">
                  <c:v>3.3884706250016001</c:v>
                </c:pt>
                <c:pt idx="18355">
                  <c:v>3.38813875</c:v>
                </c:pt>
                <c:pt idx="18356">
                  <c:v>3.38780875</c:v>
                </c:pt>
                <c:pt idx="18357">
                  <c:v>3.3874240624992003</c:v>
                </c:pt>
                <c:pt idx="18358">
                  <c:v>3.3867234375008</c:v>
                </c:pt>
                <c:pt idx="18359">
                  <c:v>3.3863971875007999</c:v>
                </c:pt>
                <c:pt idx="18360">
                  <c:v>3.3860453124992</c:v>
                </c:pt>
                <c:pt idx="18361">
                  <c:v>3.3856950000000001</c:v>
                </c:pt>
                <c:pt idx="18362">
                  <c:v>3.3853225</c:v>
                </c:pt>
                <c:pt idx="18363">
                  <c:v>3.3849903124992</c:v>
                </c:pt>
                <c:pt idx="18364">
                  <c:v>3.3844856250016</c:v>
                </c:pt>
                <c:pt idx="18365">
                  <c:v>3.3839840624991999</c:v>
                </c:pt>
                <c:pt idx="18366">
                  <c:v>3.3836300000000001</c:v>
                </c:pt>
                <c:pt idx="18367">
                  <c:v>3.3832871875007999</c:v>
                </c:pt>
                <c:pt idx="18368">
                  <c:v>3.3829396875007998</c:v>
                </c:pt>
                <c:pt idx="18369">
                  <c:v>3.3832715624992002</c:v>
                </c:pt>
                <c:pt idx="18370">
                  <c:v>3.3835237500000002</c:v>
                </c:pt>
                <c:pt idx="18371">
                  <c:v>3.3835796875008</c:v>
                </c:pt>
                <c:pt idx="18372">
                  <c:v>3.3839156250016003</c:v>
                </c:pt>
                <c:pt idx="18373">
                  <c:v>3.3843518750016002</c:v>
                </c:pt>
                <c:pt idx="18374">
                  <c:v>3.3847524999999998</c:v>
                </c:pt>
                <c:pt idx="18375">
                  <c:v>3.3850743750016004</c:v>
                </c:pt>
                <c:pt idx="18376">
                  <c:v>3.3854218750016001</c:v>
                </c:pt>
                <c:pt idx="18377">
                  <c:v>3.3858165624992003</c:v>
                </c:pt>
                <c:pt idx="18378">
                  <c:v>3.3861987500000001</c:v>
                </c:pt>
                <c:pt idx="18379">
                  <c:v>3.3866156250016002</c:v>
                </c:pt>
                <c:pt idx="18380">
                  <c:v>3.3869621875007998</c:v>
                </c:pt>
                <c:pt idx="18381">
                  <c:v>3.3873549999999999</c:v>
                </c:pt>
                <c:pt idx="18382">
                  <c:v>3.3870153124992002</c:v>
                </c:pt>
                <c:pt idx="18383">
                  <c:v>3.3866803124992</c:v>
                </c:pt>
                <c:pt idx="18384">
                  <c:v>3.3861759375007998</c:v>
                </c:pt>
                <c:pt idx="18385">
                  <c:v>3.3858021875007998</c:v>
                </c:pt>
                <c:pt idx="18386">
                  <c:v>3.3854356250016</c:v>
                </c:pt>
                <c:pt idx="18387">
                  <c:v>3.3850518750016003</c:v>
                </c:pt>
                <c:pt idx="18388">
                  <c:v>3.3854315624992002</c:v>
                </c:pt>
                <c:pt idx="18389">
                  <c:v>3.3857837499999999</c:v>
                </c:pt>
                <c:pt idx="18390">
                  <c:v>3.3861159375007999</c:v>
                </c:pt>
                <c:pt idx="18391">
                  <c:v>3.3864996875008</c:v>
                </c:pt>
                <c:pt idx="18392">
                  <c:v>3.3869146875007998</c:v>
                </c:pt>
                <c:pt idx="18393">
                  <c:v>3.3864974999999999</c:v>
                </c:pt>
                <c:pt idx="18394">
                  <c:v>3.3860943750016004</c:v>
                </c:pt>
                <c:pt idx="18395">
                  <c:v>3.3856478124992</c:v>
                </c:pt>
                <c:pt idx="18396">
                  <c:v>3.3853062500000002</c:v>
                </c:pt>
                <c:pt idx="18397">
                  <c:v>3.3849512499999999</c:v>
                </c:pt>
                <c:pt idx="18398">
                  <c:v>3.38449125</c:v>
                </c:pt>
                <c:pt idx="18399">
                  <c:v>3.3838109375008001</c:v>
                </c:pt>
                <c:pt idx="18400">
                  <c:v>3.3834550000000001</c:v>
                </c:pt>
                <c:pt idx="18401">
                  <c:v>3.3829156250016004</c:v>
                </c:pt>
                <c:pt idx="18402">
                  <c:v>3.3825721875007999</c:v>
                </c:pt>
                <c:pt idx="18403">
                  <c:v>3.3822371875007997</c:v>
                </c:pt>
                <c:pt idx="18404">
                  <c:v>3.3825909375008001</c:v>
                </c:pt>
                <c:pt idx="18405">
                  <c:v>3.3829137500000002</c:v>
                </c:pt>
                <c:pt idx="18406">
                  <c:v>3.38329375</c:v>
                </c:pt>
                <c:pt idx="18407">
                  <c:v>3.3836593750016002</c:v>
                </c:pt>
                <c:pt idx="18408">
                  <c:v>3.3840824999999999</c:v>
                </c:pt>
                <c:pt idx="18409">
                  <c:v>3.3845403124992002</c:v>
                </c:pt>
                <c:pt idx="18410">
                  <c:v>3.3848765624992003</c:v>
                </c:pt>
                <c:pt idx="18411">
                  <c:v>3.38532375</c:v>
                </c:pt>
                <c:pt idx="18412">
                  <c:v>3.3856700000000002</c:v>
                </c:pt>
                <c:pt idx="18413">
                  <c:v>3.3860012500000001</c:v>
                </c:pt>
                <c:pt idx="18414">
                  <c:v>3.3863571875008001</c:v>
                </c:pt>
                <c:pt idx="18415">
                  <c:v>3.3866856250016002</c:v>
                </c:pt>
                <c:pt idx="18416">
                  <c:v>3.3870196875007998</c:v>
                </c:pt>
                <c:pt idx="18417">
                  <c:v>3.3873440624992002</c:v>
                </c:pt>
                <c:pt idx="18418">
                  <c:v>3.3871665624992002</c:v>
                </c:pt>
                <c:pt idx="18419">
                  <c:v>3.3866512499999999</c:v>
                </c:pt>
                <c:pt idx="18420">
                  <c:v>3.3862293750016002</c:v>
                </c:pt>
                <c:pt idx="18421">
                  <c:v>3.3857265624992001</c:v>
                </c:pt>
                <c:pt idx="18422">
                  <c:v>3.3852737500000001</c:v>
                </c:pt>
                <c:pt idx="18423">
                  <c:v>3.3849209375007998</c:v>
                </c:pt>
                <c:pt idx="18424">
                  <c:v>3.3844425</c:v>
                </c:pt>
                <c:pt idx="18425">
                  <c:v>3.3840599999999998</c:v>
                </c:pt>
                <c:pt idx="18426">
                  <c:v>3.3835518750016003</c:v>
                </c:pt>
                <c:pt idx="18427">
                  <c:v>3.3831765624992003</c:v>
                </c:pt>
                <c:pt idx="18428">
                  <c:v>3.3832556250016004</c:v>
                </c:pt>
                <c:pt idx="18429">
                  <c:v>3.3836431250016004</c:v>
                </c:pt>
                <c:pt idx="18430">
                  <c:v>3.3840390624992001</c:v>
                </c:pt>
                <c:pt idx="18431">
                  <c:v>3.3844681250016002</c:v>
                </c:pt>
                <c:pt idx="18432">
                  <c:v>3.3848349999999998</c:v>
                </c:pt>
                <c:pt idx="18433">
                  <c:v>3.3853459375007997</c:v>
                </c:pt>
                <c:pt idx="18434">
                  <c:v>3.3858225000000002</c:v>
                </c:pt>
                <c:pt idx="18435">
                  <c:v>3.3861559375007997</c:v>
                </c:pt>
                <c:pt idx="18436">
                  <c:v>3.3865065624991999</c:v>
                </c:pt>
                <c:pt idx="18437">
                  <c:v>3.3860534375008</c:v>
                </c:pt>
                <c:pt idx="18438">
                  <c:v>3.3860668750016001</c:v>
                </c:pt>
                <c:pt idx="18439">
                  <c:v>3.3862778124992001</c:v>
                </c:pt>
                <c:pt idx="18440">
                  <c:v>3.3858337500000002</c:v>
                </c:pt>
                <c:pt idx="18441">
                  <c:v>3.3853790624992</c:v>
                </c:pt>
                <c:pt idx="18442">
                  <c:v>3.3855178124992</c:v>
                </c:pt>
                <c:pt idx="18443">
                  <c:v>3.3858559375007999</c:v>
                </c:pt>
                <c:pt idx="18444">
                  <c:v>3.3857718750016002</c:v>
                </c:pt>
                <c:pt idx="18445">
                  <c:v>3.3853590624992003</c:v>
                </c:pt>
                <c:pt idx="18446">
                  <c:v>3.3848906250016002</c:v>
                </c:pt>
                <c:pt idx="18447">
                  <c:v>3.3843524999999999</c:v>
                </c:pt>
                <c:pt idx="18448">
                  <c:v>3.3837878124992002</c:v>
                </c:pt>
                <c:pt idx="18449">
                  <c:v>3.3832571875007997</c:v>
                </c:pt>
                <c:pt idx="18450">
                  <c:v>3.3827634375007998</c:v>
                </c:pt>
                <c:pt idx="18451">
                  <c:v>3.3824081250016</c:v>
                </c:pt>
                <c:pt idx="18452">
                  <c:v>3.3823693750016002</c:v>
                </c:pt>
                <c:pt idx="18453">
                  <c:v>3.3822715624991999</c:v>
                </c:pt>
                <c:pt idx="18454">
                  <c:v>3.3820409375008</c:v>
                </c:pt>
                <c:pt idx="18455">
                  <c:v>3.3824484375007997</c:v>
                </c:pt>
                <c:pt idx="18456">
                  <c:v>3.3828209375007998</c:v>
                </c:pt>
                <c:pt idx="18457">
                  <c:v>3.3831687499999998</c:v>
                </c:pt>
                <c:pt idx="18458">
                  <c:v>3.3835403124992003</c:v>
                </c:pt>
                <c:pt idx="18459">
                  <c:v>3.3838796875007997</c:v>
                </c:pt>
                <c:pt idx="18460">
                  <c:v>3.3842893750016003</c:v>
                </c:pt>
                <c:pt idx="18461">
                  <c:v>3.3846421875007997</c:v>
                </c:pt>
                <c:pt idx="18462">
                  <c:v>3.3850125000000002</c:v>
                </c:pt>
                <c:pt idx="18463">
                  <c:v>3.3853859375008</c:v>
                </c:pt>
                <c:pt idx="18464">
                  <c:v>3.3855915624991999</c:v>
                </c:pt>
                <c:pt idx="18465">
                  <c:v>3.3855590624992002</c:v>
                </c:pt>
                <c:pt idx="18466">
                  <c:v>3.3859368750016001</c:v>
                </c:pt>
                <c:pt idx="18467">
                  <c:v>3.3863840624992001</c:v>
                </c:pt>
                <c:pt idx="18468">
                  <c:v>3.3860265624992003</c:v>
                </c:pt>
                <c:pt idx="18469">
                  <c:v>3.3855909375007998</c:v>
                </c:pt>
                <c:pt idx="18470">
                  <c:v>3.3852037500000001</c:v>
                </c:pt>
                <c:pt idx="18471">
                  <c:v>3.3848003124992001</c:v>
                </c:pt>
                <c:pt idx="18472">
                  <c:v>3.3844481250016001</c:v>
                </c:pt>
                <c:pt idx="18473">
                  <c:v>3.3840684375008001</c:v>
                </c:pt>
                <c:pt idx="18474">
                  <c:v>3.3837328124992001</c:v>
                </c:pt>
                <c:pt idx="18475">
                  <c:v>3.3833721875007998</c:v>
                </c:pt>
                <c:pt idx="18476">
                  <c:v>3.3829618750016004</c:v>
                </c:pt>
                <c:pt idx="18477">
                  <c:v>3.3823231250016002</c:v>
                </c:pt>
                <c:pt idx="18478">
                  <c:v>3.3819349999999999</c:v>
                </c:pt>
                <c:pt idx="18479">
                  <c:v>3.3816065624992002</c:v>
                </c:pt>
                <c:pt idx="18480">
                  <c:v>3.3812759375007997</c:v>
                </c:pt>
                <c:pt idx="18481">
                  <c:v>3.3816290624992003</c:v>
                </c:pt>
                <c:pt idx="18482">
                  <c:v>3.3819521875007998</c:v>
                </c:pt>
                <c:pt idx="18483">
                  <c:v>3.3823081250016003</c:v>
                </c:pt>
                <c:pt idx="18484">
                  <c:v>3.3826809375007998</c:v>
                </c:pt>
                <c:pt idx="18485">
                  <c:v>3.3830221875007997</c:v>
                </c:pt>
                <c:pt idx="18486">
                  <c:v>3.3834809375007997</c:v>
                </c:pt>
                <c:pt idx="18487">
                  <c:v>3.3833362500000002</c:v>
                </c:pt>
                <c:pt idx="18488">
                  <c:v>3.3832818750016003</c:v>
                </c:pt>
                <c:pt idx="18489">
                  <c:v>3.3828418750016001</c:v>
                </c:pt>
                <c:pt idx="18490">
                  <c:v>3.3824615624992003</c:v>
                </c:pt>
                <c:pt idx="18491">
                  <c:v>3.3821268750016</c:v>
                </c:pt>
                <c:pt idx="18492">
                  <c:v>3.3823396875007998</c:v>
                </c:pt>
                <c:pt idx="18493">
                  <c:v>3.3827515624991999</c:v>
                </c:pt>
                <c:pt idx="18494">
                  <c:v>3.3831371875007998</c:v>
                </c:pt>
                <c:pt idx="18495">
                  <c:v>3.3834784375007998</c:v>
                </c:pt>
                <c:pt idx="18496">
                  <c:v>3.3838578124992003</c:v>
                </c:pt>
                <c:pt idx="18497">
                  <c:v>3.3842209375008001</c:v>
                </c:pt>
                <c:pt idx="18498">
                  <c:v>3.3844474999999998</c:v>
                </c:pt>
                <c:pt idx="18499">
                  <c:v>3.3842921875008001</c:v>
                </c:pt>
                <c:pt idx="18500">
                  <c:v>3.3838681250016003</c:v>
                </c:pt>
                <c:pt idx="18501">
                  <c:v>3.3835303124992002</c:v>
                </c:pt>
                <c:pt idx="18502">
                  <c:v>3.3831193750016002</c:v>
                </c:pt>
                <c:pt idx="18503">
                  <c:v>3.3826512499999999</c:v>
                </c:pt>
                <c:pt idx="18504">
                  <c:v>3.3823175000000001</c:v>
                </c:pt>
                <c:pt idx="18505">
                  <c:v>3.381885</c:v>
                </c:pt>
                <c:pt idx="18506">
                  <c:v>3.3815228124992003</c:v>
                </c:pt>
                <c:pt idx="18507">
                  <c:v>3.3811874999999998</c:v>
                </c:pt>
                <c:pt idx="18508">
                  <c:v>3.3811671875007998</c:v>
                </c:pt>
                <c:pt idx="18509">
                  <c:v>3.3815487499999999</c:v>
                </c:pt>
                <c:pt idx="18510">
                  <c:v>3.3820003124992</c:v>
                </c:pt>
                <c:pt idx="18511">
                  <c:v>3.3823481250016001</c:v>
                </c:pt>
                <c:pt idx="18512">
                  <c:v>3.3826831250016003</c:v>
                </c:pt>
                <c:pt idx="18513">
                  <c:v>3.3830187500000002</c:v>
                </c:pt>
                <c:pt idx="18514">
                  <c:v>3.3833703124992001</c:v>
                </c:pt>
                <c:pt idx="18515">
                  <c:v>3.3838075000000001</c:v>
                </c:pt>
                <c:pt idx="18516">
                  <c:v>3.3841281250016002</c:v>
                </c:pt>
                <c:pt idx="18517">
                  <c:v>3.3844837499999998</c:v>
                </c:pt>
                <c:pt idx="18518">
                  <c:v>3.3849046875008</c:v>
                </c:pt>
                <c:pt idx="18519">
                  <c:v>3.3853443750016003</c:v>
                </c:pt>
                <c:pt idx="18520">
                  <c:v>3.3857468750016002</c:v>
                </c:pt>
                <c:pt idx="18521">
                  <c:v>3.3861606250016001</c:v>
                </c:pt>
                <c:pt idx="18522">
                  <c:v>3.3864912500000002</c:v>
                </c:pt>
                <c:pt idx="18523">
                  <c:v>3.3861365624992001</c:v>
                </c:pt>
                <c:pt idx="18524">
                  <c:v>3.3857218750016003</c:v>
                </c:pt>
                <c:pt idx="18525">
                  <c:v>3.3851450000000001</c:v>
                </c:pt>
                <c:pt idx="18526">
                  <c:v>3.3845825</c:v>
                </c:pt>
                <c:pt idx="18527">
                  <c:v>3.3840193750016003</c:v>
                </c:pt>
                <c:pt idx="18528">
                  <c:v>3.3836328124991999</c:v>
                </c:pt>
                <c:pt idx="18529">
                  <c:v>3.3833087499999999</c:v>
                </c:pt>
                <c:pt idx="18530">
                  <c:v>3.38288375</c:v>
                </c:pt>
                <c:pt idx="18531">
                  <c:v>3.3825031250016</c:v>
                </c:pt>
                <c:pt idx="18532">
                  <c:v>3.3820606250016003</c:v>
                </c:pt>
                <c:pt idx="18533">
                  <c:v>3.3816665624992002</c:v>
                </c:pt>
                <c:pt idx="18534">
                  <c:v>3.3816106250016</c:v>
                </c:pt>
                <c:pt idx="18535">
                  <c:v>3.3812865624991999</c:v>
                </c:pt>
                <c:pt idx="18536">
                  <c:v>3.3813615624992002</c:v>
                </c:pt>
                <c:pt idx="18537">
                  <c:v>3.3817381250016001</c:v>
                </c:pt>
                <c:pt idx="18538">
                  <c:v>3.3820996875008</c:v>
                </c:pt>
                <c:pt idx="18539">
                  <c:v>3.3824274999999999</c:v>
                </c:pt>
                <c:pt idx="18540">
                  <c:v>3.3825056250016003</c:v>
                </c:pt>
                <c:pt idx="18541">
                  <c:v>3.3821075</c:v>
                </c:pt>
                <c:pt idx="18542">
                  <c:v>3.3817540624992</c:v>
                </c:pt>
                <c:pt idx="18543">
                  <c:v>3.3813690624991999</c:v>
                </c:pt>
                <c:pt idx="18544">
                  <c:v>3.3809859375008</c:v>
                </c:pt>
                <c:pt idx="18545">
                  <c:v>3.3809231250016003</c:v>
                </c:pt>
                <c:pt idx="18546">
                  <c:v>3.3812668750016002</c:v>
                </c:pt>
                <c:pt idx="18547">
                  <c:v>3.3815956250016002</c:v>
                </c:pt>
                <c:pt idx="18548">
                  <c:v>3.3819871875007999</c:v>
                </c:pt>
                <c:pt idx="18549">
                  <c:v>3.3823343750016002</c:v>
                </c:pt>
                <c:pt idx="18550">
                  <c:v>3.3826556250016</c:v>
                </c:pt>
                <c:pt idx="18551">
                  <c:v>3.3830524999999998</c:v>
                </c:pt>
                <c:pt idx="18552">
                  <c:v>3.3833934375007999</c:v>
                </c:pt>
                <c:pt idx="18553">
                  <c:v>3.3837899999999999</c:v>
                </c:pt>
                <c:pt idx="18554">
                  <c:v>3.3841965624992003</c:v>
                </c:pt>
                <c:pt idx="18555">
                  <c:v>3.3840637500000001</c:v>
                </c:pt>
                <c:pt idx="18556">
                  <c:v>3.3836881250016</c:v>
                </c:pt>
                <c:pt idx="18557">
                  <c:v>3.3832603124992002</c:v>
                </c:pt>
                <c:pt idx="18558">
                  <c:v>3.3828825</c:v>
                </c:pt>
                <c:pt idx="18559">
                  <c:v>3.3824687500000001</c:v>
                </c:pt>
                <c:pt idx="18560">
                  <c:v>3.3819362499999999</c:v>
                </c:pt>
                <c:pt idx="18561">
                  <c:v>3.3815081250016004</c:v>
                </c:pt>
                <c:pt idx="18562">
                  <c:v>3.3811862499999998</c:v>
                </c:pt>
                <c:pt idx="18563">
                  <c:v>3.3807068750016001</c:v>
                </c:pt>
                <c:pt idx="18564">
                  <c:v>3.3803581250016004</c:v>
                </c:pt>
                <c:pt idx="18565">
                  <c:v>3.3799731250016003</c:v>
                </c:pt>
                <c:pt idx="18566">
                  <c:v>3.3796109375008001</c:v>
                </c:pt>
                <c:pt idx="18567">
                  <c:v>3.3790274999999999</c:v>
                </c:pt>
                <c:pt idx="18568">
                  <c:v>3.3787021875007999</c:v>
                </c:pt>
                <c:pt idx="18569">
                  <c:v>3.3788196875007999</c:v>
                </c:pt>
                <c:pt idx="18570">
                  <c:v>3.3791809375008</c:v>
                </c:pt>
                <c:pt idx="18571">
                  <c:v>3.3795481250016004</c:v>
                </c:pt>
                <c:pt idx="18572">
                  <c:v>3.3799465624992</c:v>
                </c:pt>
                <c:pt idx="18573">
                  <c:v>3.3803059375008</c:v>
                </c:pt>
                <c:pt idx="18574">
                  <c:v>3.3806321875008001</c:v>
                </c:pt>
                <c:pt idx="18575">
                  <c:v>3.3809646875007999</c:v>
                </c:pt>
                <c:pt idx="18576">
                  <c:v>3.3813359375008001</c:v>
                </c:pt>
                <c:pt idx="18577">
                  <c:v>3.3812384375007998</c:v>
                </c:pt>
                <c:pt idx="18578">
                  <c:v>3.3808809375008</c:v>
                </c:pt>
                <c:pt idx="18579">
                  <c:v>3.3803871875008</c:v>
                </c:pt>
                <c:pt idx="18580">
                  <c:v>3.3806143750016</c:v>
                </c:pt>
                <c:pt idx="18581">
                  <c:v>3.3808796875008</c:v>
                </c:pt>
                <c:pt idx="18582">
                  <c:v>3.3812068750016002</c:v>
                </c:pt>
                <c:pt idx="18583">
                  <c:v>3.3815565624991999</c:v>
                </c:pt>
                <c:pt idx="18584">
                  <c:v>3.3818993750016002</c:v>
                </c:pt>
                <c:pt idx="18585">
                  <c:v>3.381945</c:v>
                </c:pt>
                <c:pt idx="18586">
                  <c:v>3.3819806250016002</c:v>
                </c:pt>
                <c:pt idx="18587">
                  <c:v>3.3815412500000002</c:v>
                </c:pt>
                <c:pt idx="18588">
                  <c:v>3.3810253124992</c:v>
                </c:pt>
                <c:pt idx="18589">
                  <c:v>3.3805093750016</c:v>
                </c:pt>
                <c:pt idx="18590">
                  <c:v>3.3799518750016002</c:v>
                </c:pt>
                <c:pt idx="18591">
                  <c:v>3.3793203124992002</c:v>
                </c:pt>
                <c:pt idx="18592">
                  <c:v>3.3789040624991999</c:v>
                </c:pt>
                <c:pt idx="18593">
                  <c:v>3.3785084375008001</c:v>
                </c:pt>
                <c:pt idx="18594">
                  <c:v>3.3780987499999999</c:v>
                </c:pt>
                <c:pt idx="18595">
                  <c:v>3.3777409375007998</c:v>
                </c:pt>
                <c:pt idx="18596">
                  <c:v>3.3773934375007997</c:v>
                </c:pt>
                <c:pt idx="18597">
                  <c:v>3.3769909375007998</c:v>
                </c:pt>
                <c:pt idx="18598">
                  <c:v>3.3766687499999999</c:v>
                </c:pt>
                <c:pt idx="18599">
                  <c:v>3.3765887499999998</c:v>
                </c:pt>
                <c:pt idx="18600">
                  <c:v>3.3765940624991999</c:v>
                </c:pt>
                <c:pt idx="18601">
                  <c:v>3.3769787500000001</c:v>
                </c:pt>
                <c:pt idx="18602">
                  <c:v>3.3773753124992001</c:v>
                </c:pt>
                <c:pt idx="18603">
                  <c:v>3.3779018750016001</c:v>
                </c:pt>
                <c:pt idx="18604">
                  <c:v>3.3782656250016001</c:v>
                </c:pt>
                <c:pt idx="18605">
                  <c:v>3.3786068750016001</c:v>
                </c:pt>
                <c:pt idx="18606">
                  <c:v>3.3790453124991999</c:v>
                </c:pt>
                <c:pt idx="18607">
                  <c:v>3.3794978124992001</c:v>
                </c:pt>
                <c:pt idx="18608">
                  <c:v>3.3799234375007998</c:v>
                </c:pt>
                <c:pt idx="18609">
                  <c:v>3.380255</c:v>
                </c:pt>
                <c:pt idx="18610">
                  <c:v>3.3806853124992</c:v>
                </c:pt>
                <c:pt idx="18611">
                  <c:v>3.3811153124992002</c:v>
                </c:pt>
                <c:pt idx="18612">
                  <c:v>3.3814871875007997</c:v>
                </c:pt>
                <c:pt idx="18613">
                  <c:v>3.3818681250016001</c:v>
                </c:pt>
                <c:pt idx="18614">
                  <c:v>3.38198</c:v>
                </c:pt>
                <c:pt idx="18615">
                  <c:v>3.3814134375007998</c:v>
                </c:pt>
                <c:pt idx="18616">
                  <c:v>3.3808543750016002</c:v>
                </c:pt>
                <c:pt idx="18617">
                  <c:v>3.38016125</c:v>
                </c:pt>
                <c:pt idx="18618">
                  <c:v>3.3795315624992002</c:v>
                </c:pt>
                <c:pt idx="18619">
                  <c:v>3.3791796875008</c:v>
                </c:pt>
                <c:pt idx="18620">
                  <c:v>3.3785525000000001</c:v>
                </c:pt>
                <c:pt idx="18621">
                  <c:v>3.3782100000000002</c:v>
                </c:pt>
                <c:pt idx="18622">
                  <c:v>3.3785625000000001</c:v>
                </c:pt>
                <c:pt idx="18623">
                  <c:v>3.3785281250016004</c:v>
                </c:pt>
                <c:pt idx="18624">
                  <c:v>3.3782984375008001</c:v>
                </c:pt>
                <c:pt idx="18625">
                  <c:v>3.3785306250016003</c:v>
                </c:pt>
                <c:pt idx="18626">
                  <c:v>3.3788584375007997</c:v>
                </c:pt>
                <c:pt idx="18627">
                  <c:v>3.3789790624992002</c:v>
                </c:pt>
                <c:pt idx="18628">
                  <c:v>3.3785571875008</c:v>
                </c:pt>
                <c:pt idx="18629">
                  <c:v>3.3780762499999999</c:v>
                </c:pt>
                <c:pt idx="18630">
                  <c:v>3.3776696875007999</c:v>
                </c:pt>
                <c:pt idx="18631">
                  <c:v>3.3772956250016</c:v>
                </c:pt>
                <c:pt idx="18632">
                  <c:v>3.3769084375007998</c:v>
                </c:pt>
                <c:pt idx="18633">
                  <c:v>3.3764715624992001</c:v>
                </c:pt>
                <c:pt idx="18634">
                  <c:v>3.3759287499999999</c:v>
                </c:pt>
                <c:pt idx="18635">
                  <c:v>3.3755174999999999</c:v>
                </c:pt>
                <c:pt idx="18636">
                  <c:v>3.3751603124992</c:v>
                </c:pt>
                <c:pt idx="18637">
                  <c:v>3.3747906250016002</c:v>
                </c:pt>
                <c:pt idx="18638">
                  <c:v>3.37439125</c:v>
                </c:pt>
                <c:pt idx="18639">
                  <c:v>3.3739603124992001</c:v>
                </c:pt>
                <c:pt idx="18640">
                  <c:v>3.3736106250016</c:v>
                </c:pt>
                <c:pt idx="18641">
                  <c:v>3.3732706250016</c:v>
                </c:pt>
                <c:pt idx="18642">
                  <c:v>3.3729093750016004</c:v>
                </c:pt>
                <c:pt idx="18643">
                  <c:v>3.3727775000000002</c:v>
                </c:pt>
                <c:pt idx="18644">
                  <c:v>3.3731159375008</c:v>
                </c:pt>
                <c:pt idx="18645">
                  <c:v>3.3734778124992002</c:v>
                </c:pt>
                <c:pt idx="18646">
                  <c:v>3.3738684375007999</c:v>
                </c:pt>
                <c:pt idx="18647">
                  <c:v>3.3742918750016</c:v>
                </c:pt>
                <c:pt idx="18648">
                  <c:v>3.3747503124992</c:v>
                </c:pt>
                <c:pt idx="18649">
                  <c:v>3.3750703124992003</c:v>
                </c:pt>
                <c:pt idx="18650">
                  <c:v>3.3755743750016003</c:v>
                </c:pt>
                <c:pt idx="18651">
                  <c:v>3.3759918750016</c:v>
                </c:pt>
                <c:pt idx="18652">
                  <c:v>3.3764140624992001</c:v>
                </c:pt>
                <c:pt idx="18653">
                  <c:v>3.3767893750016</c:v>
                </c:pt>
                <c:pt idx="18654">
                  <c:v>3.3771571875007997</c:v>
                </c:pt>
                <c:pt idx="18655">
                  <c:v>3.3771403124992001</c:v>
                </c:pt>
                <c:pt idx="18656">
                  <c:v>3.3769318750016</c:v>
                </c:pt>
                <c:pt idx="18657">
                  <c:v>3.3767524999999998</c:v>
                </c:pt>
                <c:pt idx="18658">
                  <c:v>3.37719375</c:v>
                </c:pt>
                <c:pt idx="18659">
                  <c:v>3.3776181250016002</c:v>
                </c:pt>
                <c:pt idx="18660">
                  <c:v>3.3780153124992003</c:v>
                </c:pt>
                <c:pt idx="18661">
                  <c:v>3.37846125</c:v>
                </c:pt>
                <c:pt idx="18662">
                  <c:v>3.3789034375007998</c:v>
                </c:pt>
                <c:pt idx="18663">
                  <c:v>3.3785640624991999</c:v>
                </c:pt>
                <c:pt idx="18664">
                  <c:v>3.3782284375008</c:v>
                </c:pt>
                <c:pt idx="18665">
                  <c:v>3.3778490624991999</c:v>
                </c:pt>
                <c:pt idx="18666">
                  <c:v>3.3775115624992003</c:v>
                </c:pt>
                <c:pt idx="18667">
                  <c:v>3.37704</c:v>
                </c:pt>
                <c:pt idx="18668">
                  <c:v>3.3764643750016003</c:v>
                </c:pt>
                <c:pt idx="18669">
                  <c:v>3.3759640624992002</c:v>
                </c:pt>
                <c:pt idx="18670">
                  <c:v>3.3755562499999998</c:v>
                </c:pt>
                <c:pt idx="18671">
                  <c:v>3.3751509375007998</c:v>
                </c:pt>
                <c:pt idx="18672">
                  <c:v>3.3745949999999998</c:v>
                </c:pt>
                <c:pt idx="18673">
                  <c:v>3.3741556250016003</c:v>
                </c:pt>
                <c:pt idx="18674">
                  <c:v>3.3736562499999998</c:v>
                </c:pt>
                <c:pt idx="18675">
                  <c:v>3.3731906250016004</c:v>
                </c:pt>
                <c:pt idx="18676">
                  <c:v>3.3728103124992002</c:v>
                </c:pt>
                <c:pt idx="18677">
                  <c:v>3.3726428124992003</c:v>
                </c:pt>
                <c:pt idx="18678">
                  <c:v>3.3730131250016</c:v>
                </c:pt>
                <c:pt idx="18679">
                  <c:v>3.3733959375008</c:v>
                </c:pt>
                <c:pt idx="18680">
                  <c:v>3.3737268750016001</c:v>
                </c:pt>
                <c:pt idx="18681">
                  <c:v>3.3741240624992002</c:v>
                </c:pt>
                <c:pt idx="18682">
                  <c:v>3.3745415624991999</c:v>
                </c:pt>
                <c:pt idx="18683">
                  <c:v>3.3749771875008001</c:v>
                </c:pt>
                <c:pt idx="18684">
                  <c:v>3.3753121875007999</c:v>
                </c:pt>
                <c:pt idx="18685">
                  <c:v>3.3757034375007997</c:v>
                </c:pt>
                <c:pt idx="18686">
                  <c:v>3.3760928124992002</c:v>
                </c:pt>
                <c:pt idx="18687">
                  <c:v>3.3764153124992</c:v>
                </c:pt>
                <c:pt idx="18688">
                  <c:v>3.3767846875008001</c:v>
                </c:pt>
                <c:pt idx="18689">
                  <c:v>3.3771550000000001</c:v>
                </c:pt>
                <c:pt idx="18690">
                  <c:v>3.3776096875007999</c:v>
                </c:pt>
                <c:pt idx="18691">
                  <c:v>3.3780115624992</c:v>
                </c:pt>
                <c:pt idx="18692">
                  <c:v>3.3783962500000002</c:v>
                </c:pt>
                <c:pt idx="18693">
                  <c:v>3.37874125</c:v>
                </c:pt>
                <c:pt idx="18694">
                  <c:v>3.3791000000000002</c:v>
                </c:pt>
                <c:pt idx="18695">
                  <c:v>3.3794731250016001</c:v>
                </c:pt>
                <c:pt idx="18696">
                  <c:v>3.3792509375008</c:v>
                </c:pt>
                <c:pt idx="18697">
                  <c:v>3.3787500000000001</c:v>
                </c:pt>
                <c:pt idx="18698">
                  <c:v>3.3783946875008</c:v>
                </c:pt>
                <c:pt idx="18699">
                  <c:v>3.3780068750016001</c:v>
                </c:pt>
                <c:pt idx="18700">
                  <c:v>3.37784</c:v>
                </c:pt>
                <c:pt idx="18701">
                  <c:v>3.3774656250016002</c:v>
                </c:pt>
                <c:pt idx="18702">
                  <c:v>3.3770906250016002</c:v>
                </c:pt>
                <c:pt idx="18703">
                  <c:v>3.3766953124992001</c:v>
                </c:pt>
                <c:pt idx="18704">
                  <c:v>3.3762684375008001</c:v>
                </c:pt>
                <c:pt idx="18705">
                  <c:v>3.3758081250016003</c:v>
                </c:pt>
                <c:pt idx="18706">
                  <c:v>3.3753956250016004</c:v>
                </c:pt>
                <c:pt idx="18707">
                  <c:v>3.3749543750016002</c:v>
                </c:pt>
                <c:pt idx="18708">
                  <c:v>3.3744765624992001</c:v>
                </c:pt>
                <c:pt idx="18709">
                  <c:v>3.3740846875007997</c:v>
                </c:pt>
                <c:pt idx="18710">
                  <c:v>3.3737318750016003</c:v>
                </c:pt>
                <c:pt idx="18711">
                  <c:v>3.3733696875007997</c:v>
                </c:pt>
                <c:pt idx="18712">
                  <c:v>3.3731203124992</c:v>
                </c:pt>
                <c:pt idx="18713">
                  <c:v>3.3727165624992002</c:v>
                </c:pt>
                <c:pt idx="18714">
                  <c:v>3.3723665624992001</c:v>
                </c:pt>
                <c:pt idx="18715">
                  <c:v>3.3718843750016001</c:v>
                </c:pt>
                <c:pt idx="18716">
                  <c:v>3.3715021875007998</c:v>
                </c:pt>
                <c:pt idx="18717">
                  <c:v>3.3711003124992001</c:v>
                </c:pt>
                <c:pt idx="18718">
                  <c:v>3.3710621875008</c:v>
                </c:pt>
                <c:pt idx="18719">
                  <c:v>3.37146875</c:v>
                </c:pt>
                <c:pt idx="18720">
                  <c:v>3.3718312500000001</c:v>
                </c:pt>
                <c:pt idx="18721">
                  <c:v>3.3721709375007998</c:v>
                </c:pt>
                <c:pt idx="18722">
                  <c:v>3.3725378124992003</c:v>
                </c:pt>
                <c:pt idx="18723">
                  <c:v>3.3728915624992002</c:v>
                </c:pt>
                <c:pt idx="18724">
                  <c:v>3.3733271875008</c:v>
                </c:pt>
                <c:pt idx="18725">
                  <c:v>3.3737115624992002</c:v>
                </c:pt>
                <c:pt idx="18726">
                  <c:v>3.3740856250016003</c:v>
                </c:pt>
                <c:pt idx="18727">
                  <c:v>3.3744296875008</c:v>
                </c:pt>
                <c:pt idx="18728">
                  <c:v>3.3747856250016004</c:v>
                </c:pt>
                <c:pt idx="18729">
                  <c:v>3.3752868750016001</c:v>
                </c:pt>
                <c:pt idx="18730">
                  <c:v>3.3756484375008</c:v>
                </c:pt>
                <c:pt idx="18731">
                  <c:v>3.3759700000000001</c:v>
                </c:pt>
                <c:pt idx="18732">
                  <c:v>3.3762918750016002</c:v>
                </c:pt>
                <c:pt idx="18733">
                  <c:v>3.3767787500000002</c:v>
                </c:pt>
                <c:pt idx="18734">
                  <c:v>3.3772321875008</c:v>
                </c:pt>
                <c:pt idx="18735">
                  <c:v>3.3777065624992</c:v>
                </c:pt>
                <c:pt idx="18736">
                  <c:v>3.3782353124991999</c:v>
                </c:pt>
                <c:pt idx="18737">
                  <c:v>3.3785621875007998</c:v>
                </c:pt>
                <c:pt idx="18738">
                  <c:v>3.3788859375008</c:v>
                </c:pt>
                <c:pt idx="18739">
                  <c:v>3.3792140624992002</c:v>
                </c:pt>
                <c:pt idx="18740">
                  <c:v>3.3787981250016004</c:v>
                </c:pt>
                <c:pt idx="18741">
                  <c:v>3.3784356250016003</c:v>
                </c:pt>
                <c:pt idx="18742">
                  <c:v>3.3778800000000002</c:v>
                </c:pt>
                <c:pt idx="18743">
                  <c:v>3.3773193750016004</c:v>
                </c:pt>
                <c:pt idx="18744">
                  <c:v>3.3766368750016</c:v>
                </c:pt>
                <c:pt idx="18745">
                  <c:v>3.3763025</c:v>
                </c:pt>
                <c:pt idx="18746">
                  <c:v>3.3759528124992002</c:v>
                </c:pt>
                <c:pt idx="18747">
                  <c:v>3.3755753124992003</c:v>
                </c:pt>
                <c:pt idx="18748">
                  <c:v>3.37501125</c:v>
                </c:pt>
                <c:pt idx="18749">
                  <c:v>3.3744862499999999</c:v>
                </c:pt>
                <c:pt idx="18750">
                  <c:v>3.3741284375007998</c:v>
                </c:pt>
                <c:pt idx="18751">
                  <c:v>3.3745056250016003</c:v>
                </c:pt>
                <c:pt idx="18752">
                  <c:v>3.3745859375007998</c:v>
                </c:pt>
                <c:pt idx="18753">
                  <c:v>3.3744921875007998</c:v>
                </c:pt>
                <c:pt idx="18754">
                  <c:v>3.3743803124992002</c:v>
                </c:pt>
                <c:pt idx="18755">
                  <c:v>3.3739703124992002</c:v>
                </c:pt>
                <c:pt idx="18756">
                  <c:v>3.3735546875007998</c:v>
                </c:pt>
                <c:pt idx="18757">
                  <c:v>3.3731228124992003</c:v>
                </c:pt>
                <c:pt idx="18758">
                  <c:v>3.3726359375007999</c:v>
                </c:pt>
                <c:pt idx="18759">
                  <c:v>3.37225375</c:v>
                </c:pt>
                <c:pt idx="18760">
                  <c:v>3.3718006250016002</c:v>
                </c:pt>
                <c:pt idx="18761">
                  <c:v>3.3713774999999999</c:v>
                </c:pt>
                <c:pt idx="18762">
                  <c:v>3.3709799999999999</c:v>
                </c:pt>
                <c:pt idx="18763">
                  <c:v>3.3706265624992002</c:v>
                </c:pt>
                <c:pt idx="18764">
                  <c:v>3.3702196875007999</c:v>
                </c:pt>
                <c:pt idx="18765">
                  <c:v>3.3698978124992003</c:v>
                </c:pt>
                <c:pt idx="18766">
                  <c:v>3.3700524999999999</c:v>
                </c:pt>
                <c:pt idx="18767">
                  <c:v>3.3704031250016002</c:v>
                </c:pt>
                <c:pt idx="18768">
                  <c:v>3.3707250000000002</c:v>
                </c:pt>
                <c:pt idx="18769">
                  <c:v>3.3707690624992002</c:v>
                </c:pt>
                <c:pt idx="18770">
                  <c:v>3.3711618750016004</c:v>
                </c:pt>
                <c:pt idx="18771">
                  <c:v>3.3715268750016003</c:v>
                </c:pt>
                <c:pt idx="18772">
                  <c:v>3.3719253124991999</c:v>
                </c:pt>
                <c:pt idx="18773">
                  <c:v>3.3722690624992002</c:v>
                </c:pt>
                <c:pt idx="18774">
                  <c:v>3.3726324999999999</c:v>
                </c:pt>
                <c:pt idx="18775">
                  <c:v>3.3729575000000001</c:v>
                </c:pt>
                <c:pt idx="18776">
                  <c:v>3.3733381250016001</c:v>
                </c:pt>
                <c:pt idx="18777">
                  <c:v>3.3737259375008</c:v>
                </c:pt>
                <c:pt idx="18778">
                  <c:v>3.3742031250016002</c:v>
                </c:pt>
                <c:pt idx="18779">
                  <c:v>3.3746231250016003</c:v>
                </c:pt>
                <c:pt idx="18780">
                  <c:v>3.3749931250016001</c:v>
                </c:pt>
                <c:pt idx="18781">
                  <c:v>3.3754390624992001</c:v>
                </c:pt>
                <c:pt idx="18782">
                  <c:v>3.3758365624992002</c:v>
                </c:pt>
                <c:pt idx="18783">
                  <c:v>3.3761046875008001</c:v>
                </c:pt>
                <c:pt idx="18784">
                  <c:v>3.3764362499999998</c:v>
                </c:pt>
                <c:pt idx="18785">
                  <c:v>3.3759968750016003</c:v>
                </c:pt>
                <c:pt idx="18786">
                  <c:v>3.3753962500000001</c:v>
                </c:pt>
                <c:pt idx="18787">
                  <c:v>3.3747490624992</c:v>
                </c:pt>
                <c:pt idx="18788">
                  <c:v>3.3742553124992001</c:v>
                </c:pt>
                <c:pt idx="18789">
                  <c:v>3.3738928124992</c:v>
                </c:pt>
                <c:pt idx="18790">
                  <c:v>3.3734221875007999</c:v>
                </c:pt>
                <c:pt idx="18791">
                  <c:v>3.37301875</c:v>
                </c:pt>
                <c:pt idx="18792">
                  <c:v>3.3731568750016003</c:v>
                </c:pt>
                <c:pt idx="18793">
                  <c:v>3.3732506250016003</c:v>
                </c:pt>
                <c:pt idx="18794">
                  <c:v>3.3728371875007999</c:v>
                </c:pt>
                <c:pt idx="18795">
                  <c:v>3.3724115624992002</c:v>
                </c:pt>
                <c:pt idx="18796">
                  <c:v>3.3719412499999999</c:v>
                </c:pt>
                <c:pt idx="18797">
                  <c:v>3.3714331250016003</c:v>
                </c:pt>
                <c:pt idx="18798">
                  <c:v>3.3709421875008001</c:v>
                </c:pt>
                <c:pt idx="18799">
                  <c:v>3.3703656250016003</c:v>
                </c:pt>
                <c:pt idx="18800">
                  <c:v>3.3700153124992003</c:v>
                </c:pt>
                <c:pt idx="18801">
                  <c:v>3.3696684375007999</c:v>
                </c:pt>
                <c:pt idx="18802">
                  <c:v>3.3693325000000001</c:v>
                </c:pt>
                <c:pt idx="18803">
                  <c:v>3.3689406250016001</c:v>
                </c:pt>
                <c:pt idx="18804">
                  <c:v>3.36926375</c:v>
                </c:pt>
                <c:pt idx="18805">
                  <c:v>3.3696487500000001</c:v>
                </c:pt>
                <c:pt idx="18806">
                  <c:v>3.3699884375007998</c:v>
                </c:pt>
                <c:pt idx="18807">
                  <c:v>3.3705059375007997</c:v>
                </c:pt>
                <c:pt idx="18808">
                  <c:v>3.3710221875007997</c:v>
                </c:pt>
                <c:pt idx="18809">
                  <c:v>3.3713881250016002</c:v>
                </c:pt>
                <c:pt idx="18810">
                  <c:v>3.3717456250016</c:v>
                </c:pt>
                <c:pt idx="18811">
                  <c:v>3.3720903124992003</c:v>
                </c:pt>
                <c:pt idx="18812">
                  <c:v>3.3724218750016002</c:v>
                </c:pt>
                <c:pt idx="18813">
                  <c:v>3.3727728124992002</c:v>
                </c:pt>
                <c:pt idx="18814">
                  <c:v>3.3730962500000001</c:v>
                </c:pt>
                <c:pt idx="18815">
                  <c:v>3.3735193750016004</c:v>
                </c:pt>
                <c:pt idx="18816">
                  <c:v>3.3738765624992002</c:v>
                </c:pt>
                <c:pt idx="18817">
                  <c:v>3.3742034375008001</c:v>
                </c:pt>
                <c:pt idx="18818">
                  <c:v>3.3746059375008</c:v>
                </c:pt>
                <c:pt idx="18819">
                  <c:v>3.3744978124992002</c:v>
                </c:pt>
                <c:pt idx="18820">
                  <c:v>3.3742578124992</c:v>
                </c:pt>
                <c:pt idx="18821">
                  <c:v>3.374085</c:v>
                </c:pt>
                <c:pt idx="18822">
                  <c:v>3.3741587499999999</c:v>
                </c:pt>
                <c:pt idx="18823">
                  <c:v>3.3744865624992002</c:v>
                </c:pt>
                <c:pt idx="18824">
                  <c:v>3.3740403124992002</c:v>
                </c:pt>
                <c:pt idx="18825">
                  <c:v>3.3736756250016002</c:v>
                </c:pt>
                <c:pt idx="18826">
                  <c:v>3.3733056250016</c:v>
                </c:pt>
                <c:pt idx="18827">
                  <c:v>3.3729428124992</c:v>
                </c:pt>
                <c:pt idx="18828">
                  <c:v>3.3725959375008001</c:v>
                </c:pt>
                <c:pt idx="18829">
                  <c:v>3.3721918750016</c:v>
                </c:pt>
                <c:pt idx="18830">
                  <c:v>3.3718671875007997</c:v>
                </c:pt>
                <c:pt idx="18831">
                  <c:v>3.3715384375007997</c:v>
                </c:pt>
                <c:pt idx="18832">
                  <c:v>3.371175</c:v>
                </c:pt>
                <c:pt idx="18833">
                  <c:v>3.3710800000000001</c:v>
                </c:pt>
                <c:pt idx="18834">
                  <c:v>3.3708621875008</c:v>
                </c:pt>
                <c:pt idx="18835">
                  <c:v>3.3704453124992</c:v>
                </c:pt>
                <c:pt idx="18836">
                  <c:v>3.3703034375007999</c:v>
                </c:pt>
                <c:pt idx="18837">
                  <c:v>3.3702543750016001</c:v>
                </c:pt>
                <c:pt idx="18838">
                  <c:v>3.3706215624992</c:v>
                </c:pt>
                <c:pt idx="18839">
                  <c:v>3.3709478124992001</c:v>
                </c:pt>
                <c:pt idx="18840">
                  <c:v>3.3712825</c:v>
                </c:pt>
                <c:pt idx="18841">
                  <c:v>3.3717059375008001</c:v>
                </c:pt>
                <c:pt idx="18842">
                  <c:v>3.3720937499999999</c:v>
                </c:pt>
                <c:pt idx="18843">
                  <c:v>3.3724203124992003</c:v>
                </c:pt>
                <c:pt idx="18844">
                  <c:v>3.3728409375007997</c:v>
                </c:pt>
                <c:pt idx="18845">
                  <c:v>3.3732109375007999</c:v>
                </c:pt>
                <c:pt idx="18846">
                  <c:v>3.3735515624992001</c:v>
                </c:pt>
                <c:pt idx="18847">
                  <c:v>3.3738725000000001</c:v>
                </c:pt>
                <c:pt idx="18848">
                  <c:v>3.3742290624992002</c:v>
                </c:pt>
                <c:pt idx="18849">
                  <c:v>3.3737321875007997</c:v>
                </c:pt>
                <c:pt idx="18850">
                  <c:v>3.3731200000000001</c:v>
                </c:pt>
                <c:pt idx="18851">
                  <c:v>3.3727256250016002</c:v>
                </c:pt>
                <c:pt idx="18852">
                  <c:v>3.3723578124992</c:v>
                </c:pt>
                <c:pt idx="18853">
                  <c:v>3.3719015624991999</c:v>
                </c:pt>
                <c:pt idx="18854">
                  <c:v>3.3715299999999999</c:v>
                </c:pt>
                <c:pt idx="18855">
                  <c:v>3.3711193750016002</c:v>
                </c:pt>
                <c:pt idx="18856">
                  <c:v>3.3707115624992001</c:v>
                </c:pt>
                <c:pt idx="18857">
                  <c:v>3.3703603124992001</c:v>
                </c:pt>
                <c:pt idx="18858">
                  <c:v>3.36978125</c:v>
                </c:pt>
                <c:pt idx="18859">
                  <c:v>3.3692387500000001</c:v>
                </c:pt>
                <c:pt idx="18860">
                  <c:v>3.3688106250016001</c:v>
                </c:pt>
                <c:pt idx="18861">
                  <c:v>3.3684584375008</c:v>
                </c:pt>
                <c:pt idx="18862">
                  <c:v>3.3681109375007998</c:v>
                </c:pt>
                <c:pt idx="18863">
                  <c:v>3.3677396875008001</c:v>
                </c:pt>
                <c:pt idx="18864">
                  <c:v>3.3680440624992003</c:v>
                </c:pt>
                <c:pt idx="18865">
                  <c:v>3.3685081250016</c:v>
                </c:pt>
                <c:pt idx="18866">
                  <c:v>3.3686965624992</c:v>
                </c:pt>
                <c:pt idx="18867">
                  <c:v>3.3686090624992002</c:v>
                </c:pt>
                <c:pt idx="18868">
                  <c:v>3.36838375</c:v>
                </c:pt>
                <c:pt idx="18869">
                  <c:v>3.3688034375007998</c:v>
                </c:pt>
                <c:pt idx="18870">
                  <c:v>3.3692568750016001</c:v>
                </c:pt>
                <c:pt idx="18871">
                  <c:v>3.3696353124992</c:v>
                </c:pt>
                <c:pt idx="18872">
                  <c:v>3.3699662500000001</c:v>
                </c:pt>
                <c:pt idx="18873">
                  <c:v>3.3703484375007999</c:v>
                </c:pt>
                <c:pt idx="18874">
                  <c:v>3.3707653124992003</c:v>
                </c:pt>
                <c:pt idx="18875">
                  <c:v>3.3707509375007998</c:v>
                </c:pt>
                <c:pt idx="18876">
                  <c:v>3.3706953124992003</c:v>
                </c:pt>
                <c:pt idx="18877">
                  <c:v>3.3710753124992001</c:v>
                </c:pt>
                <c:pt idx="18878">
                  <c:v>3.3714218750016003</c:v>
                </c:pt>
                <c:pt idx="18879">
                  <c:v>3.3717993750016002</c:v>
                </c:pt>
                <c:pt idx="18880">
                  <c:v>3.3721965624992003</c:v>
                </c:pt>
                <c:pt idx="18881">
                  <c:v>3.3722915624992003</c:v>
                </c:pt>
                <c:pt idx="18882">
                  <c:v>3.3722678124992003</c:v>
                </c:pt>
                <c:pt idx="18883">
                  <c:v>3.3724728124992001</c:v>
                </c:pt>
                <c:pt idx="18884">
                  <c:v>3.3728809375008</c:v>
                </c:pt>
                <c:pt idx="18885">
                  <c:v>3.373205</c:v>
                </c:pt>
                <c:pt idx="18886">
                  <c:v>3.3735715624992002</c:v>
                </c:pt>
                <c:pt idx="18887">
                  <c:v>3.3738981250016002</c:v>
                </c:pt>
                <c:pt idx="18888">
                  <c:v>3.3742521875008</c:v>
                </c:pt>
                <c:pt idx="18889">
                  <c:v>3.3739156250016</c:v>
                </c:pt>
                <c:pt idx="18890">
                  <c:v>3.3732212499999998</c:v>
                </c:pt>
                <c:pt idx="18891">
                  <c:v>3.37285375</c:v>
                </c:pt>
                <c:pt idx="18892">
                  <c:v>3.3723715624991999</c:v>
                </c:pt>
                <c:pt idx="18893">
                  <c:v>3.3719606250016003</c:v>
                </c:pt>
                <c:pt idx="18894">
                  <c:v>3.3713865624992003</c:v>
                </c:pt>
                <c:pt idx="18895">
                  <c:v>3.3708612499999999</c:v>
                </c:pt>
                <c:pt idx="18896">
                  <c:v>3.3702843750016003</c:v>
                </c:pt>
                <c:pt idx="18897">
                  <c:v>3.3698025</c:v>
                </c:pt>
                <c:pt idx="18898">
                  <c:v>3.3693078124992</c:v>
                </c:pt>
                <c:pt idx="18899">
                  <c:v>3.3688906250016002</c:v>
                </c:pt>
                <c:pt idx="18900">
                  <c:v>3.3682918750016002</c:v>
                </c:pt>
                <c:pt idx="18901">
                  <c:v>3.3679412499999999</c:v>
                </c:pt>
                <c:pt idx="18902">
                  <c:v>3.3681412499999999</c:v>
                </c:pt>
                <c:pt idx="18903">
                  <c:v>3.3684293750016003</c:v>
                </c:pt>
                <c:pt idx="18904">
                  <c:v>3.3687506250016002</c:v>
                </c:pt>
                <c:pt idx="18905">
                  <c:v>3.3689274999999999</c:v>
                </c:pt>
                <c:pt idx="18906">
                  <c:v>3.3692668750016002</c:v>
                </c:pt>
                <c:pt idx="18907">
                  <c:v>3.3691018750016002</c:v>
                </c:pt>
                <c:pt idx="18908">
                  <c:v>3.3687509375008</c:v>
                </c:pt>
                <c:pt idx="18909">
                  <c:v>3.3686893750016003</c:v>
                </c:pt>
                <c:pt idx="18910">
                  <c:v>3.3683809375007998</c:v>
                </c:pt>
                <c:pt idx="18911">
                  <c:v>3.3680296875007998</c:v>
                </c:pt>
                <c:pt idx="18912">
                  <c:v>3.3682984375007998</c:v>
                </c:pt>
                <c:pt idx="18913">
                  <c:v>3.3687284375008</c:v>
                </c:pt>
                <c:pt idx="18914">
                  <c:v>3.3691878124992001</c:v>
                </c:pt>
                <c:pt idx="18915">
                  <c:v>3.3695390624992001</c:v>
                </c:pt>
                <c:pt idx="18916">
                  <c:v>3.3699856250016</c:v>
                </c:pt>
                <c:pt idx="18917">
                  <c:v>3.3704803124992</c:v>
                </c:pt>
                <c:pt idx="18918">
                  <c:v>3.3708643750016001</c:v>
                </c:pt>
                <c:pt idx="18919">
                  <c:v>3.3711950000000002</c:v>
                </c:pt>
                <c:pt idx="18920">
                  <c:v>3.3714103124992003</c:v>
                </c:pt>
                <c:pt idx="18921">
                  <c:v>3.3717774999999999</c:v>
                </c:pt>
                <c:pt idx="18922">
                  <c:v>3.3715743750016003</c:v>
                </c:pt>
                <c:pt idx="18923">
                  <c:v>3.3714906250016003</c:v>
                </c:pt>
                <c:pt idx="18924">
                  <c:v>3.3718121875008</c:v>
                </c:pt>
                <c:pt idx="18925">
                  <c:v>3.3713734375007998</c:v>
                </c:pt>
                <c:pt idx="18926">
                  <c:v>3.3709471875007999</c:v>
                </c:pt>
                <c:pt idx="18927">
                  <c:v>3.3704956250016003</c:v>
                </c:pt>
                <c:pt idx="18928">
                  <c:v>3.3699525000000001</c:v>
                </c:pt>
                <c:pt idx="18929">
                  <c:v>3.3694487500000001</c:v>
                </c:pt>
                <c:pt idx="18930">
                  <c:v>3.3688553124992002</c:v>
                </c:pt>
                <c:pt idx="18931">
                  <c:v>3.36824375</c:v>
                </c:pt>
                <c:pt idx="18932">
                  <c:v>3.3675993750016002</c:v>
                </c:pt>
                <c:pt idx="18933">
                  <c:v>3.3671153124991999</c:v>
                </c:pt>
                <c:pt idx="18934">
                  <c:v>3.3666787500000002</c:v>
                </c:pt>
                <c:pt idx="18935">
                  <c:v>3.3663209375008001</c:v>
                </c:pt>
                <c:pt idx="18936">
                  <c:v>3.3659209375007997</c:v>
                </c:pt>
                <c:pt idx="18937">
                  <c:v>3.3655256250016001</c:v>
                </c:pt>
                <c:pt idx="18938">
                  <c:v>3.3650625000000001</c:v>
                </c:pt>
                <c:pt idx="18939">
                  <c:v>3.3647131250016002</c:v>
                </c:pt>
                <c:pt idx="18940">
                  <c:v>3.3650556250016002</c:v>
                </c:pt>
                <c:pt idx="18941">
                  <c:v>3.3654299999999999</c:v>
                </c:pt>
                <c:pt idx="18942">
                  <c:v>3.36581625</c:v>
                </c:pt>
                <c:pt idx="18943">
                  <c:v>3.3661415624991999</c:v>
                </c:pt>
                <c:pt idx="18944">
                  <c:v>3.36640125</c:v>
                </c:pt>
                <c:pt idx="18945">
                  <c:v>3.3668118750016003</c:v>
                </c:pt>
                <c:pt idx="18946">
                  <c:v>3.3671356250016</c:v>
                </c:pt>
                <c:pt idx="18947">
                  <c:v>3.3667981250016004</c:v>
                </c:pt>
                <c:pt idx="18948">
                  <c:v>3.3671625000000001</c:v>
                </c:pt>
                <c:pt idx="18949">
                  <c:v>3.3674928124992003</c:v>
                </c:pt>
                <c:pt idx="18950">
                  <c:v>3.3679478124991999</c:v>
                </c:pt>
                <c:pt idx="18951">
                  <c:v>3.3682984375007998</c:v>
                </c:pt>
                <c:pt idx="18952">
                  <c:v>3.367985</c:v>
                </c:pt>
                <c:pt idx="18953">
                  <c:v>3.3676528124992</c:v>
                </c:pt>
                <c:pt idx="18954">
                  <c:v>3.3672859375008</c:v>
                </c:pt>
                <c:pt idx="18955">
                  <c:v>3.3668868750016001</c:v>
                </c:pt>
                <c:pt idx="18956">
                  <c:v>3.36639</c:v>
                </c:pt>
                <c:pt idx="18957">
                  <c:v>3.36604875</c:v>
                </c:pt>
                <c:pt idx="18958">
                  <c:v>3.3656496875007997</c:v>
                </c:pt>
                <c:pt idx="18959">
                  <c:v>3.3655618750016001</c:v>
                </c:pt>
                <c:pt idx="18960">
                  <c:v>3.3658946875007998</c:v>
                </c:pt>
                <c:pt idx="18961">
                  <c:v>3.3663665624992003</c:v>
                </c:pt>
                <c:pt idx="18962">
                  <c:v>3.3666990624992001</c:v>
                </c:pt>
                <c:pt idx="18963">
                  <c:v>3.3665040624992</c:v>
                </c:pt>
                <c:pt idx="18964">
                  <c:v>3.3668243750016003</c:v>
                </c:pt>
                <c:pt idx="18965">
                  <c:v>3.3665871875007998</c:v>
                </c:pt>
                <c:pt idx="18966">
                  <c:v>3.3663671875008001</c:v>
                </c:pt>
                <c:pt idx="18967">
                  <c:v>3.3667684375008</c:v>
                </c:pt>
                <c:pt idx="18968">
                  <c:v>3.3671018750016</c:v>
                </c:pt>
                <c:pt idx="18969">
                  <c:v>3.3674987500000002</c:v>
                </c:pt>
                <c:pt idx="18970">
                  <c:v>3.3678334375008001</c:v>
                </c:pt>
                <c:pt idx="18971">
                  <c:v>3.3681806250016</c:v>
                </c:pt>
                <c:pt idx="18972">
                  <c:v>3.3685221875007998</c:v>
                </c:pt>
                <c:pt idx="18973">
                  <c:v>3.3688815624992001</c:v>
                </c:pt>
                <c:pt idx="18974">
                  <c:v>3.3692168750016003</c:v>
                </c:pt>
                <c:pt idx="18975">
                  <c:v>3.3696078124992002</c:v>
                </c:pt>
                <c:pt idx="18976">
                  <c:v>3.3700287499999999</c:v>
                </c:pt>
                <c:pt idx="18977">
                  <c:v>3.3704009375007997</c:v>
                </c:pt>
                <c:pt idx="18978">
                  <c:v>3.3707853124992</c:v>
                </c:pt>
                <c:pt idx="18979">
                  <c:v>3.3711556250016002</c:v>
                </c:pt>
                <c:pt idx="18980">
                  <c:v>3.3707521875007997</c:v>
                </c:pt>
                <c:pt idx="18981">
                  <c:v>3.3703568750016002</c:v>
                </c:pt>
                <c:pt idx="18982">
                  <c:v>3.3700159375008001</c:v>
                </c:pt>
                <c:pt idx="18983">
                  <c:v>3.3694796875008</c:v>
                </c:pt>
                <c:pt idx="18984">
                  <c:v>3.3688093750016002</c:v>
                </c:pt>
                <c:pt idx="18985">
                  <c:v>3.3684228124992002</c:v>
                </c:pt>
                <c:pt idx="18986">
                  <c:v>3.3680743750016</c:v>
                </c:pt>
                <c:pt idx="18987">
                  <c:v>3.36764375</c:v>
                </c:pt>
                <c:pt idx="18988">
                  <c:v>3.3673137500000001</c:v>
                </c:pt>
                <c:pt idx="18989">
                  <c:v>3.3668737499999999</c:v>
                </c:pt>
                <c:pt idx="18990">
                  <c:v>3.3665396875007998</c:v>
                </c:pt>
                <c:pt idx="18991">
                  <c:v>3.3661931250016002</c:v>
                </c:pt>
                <c:pt idx="18992">
                  <c:v>3.3655599999999999</c:v>
                </c:pt>
                <c:pt idx="18993">
                  <c:v>3.3651828124992003</c:v>
                </c:pt>
                <c:pt idx="18994">
                  <c:v>3.3648609375007998</c:v>
                </c:pt>
                <c:pt idx="18995">
                  <c:v>3.3648243750016</c:v>
                </c:pt>
                <c:pt idx="18996">
                  <c:v>3.3652012500000001</c:v>
                </c:pt>
                <c:pt idx="18997">
                  <c:v>3.3654437499999998</c:v>
                </c:pt>
                <c:pt idx="18998">
                  <c:v>3.36506375</c:v>
                </c:pt>
                <c:pt idx="18999">
                  <c:v>3.3653900000000001</c:v>
                </c:pt>
                <c:pt idx="19000">
                  <c:v>3.3657362499999999</c:v>
                </c:pt>
                <c:pt idx="19001">
                  <c:v>3.3661721875007999</c:v>
                </c:pt>
                <c:pt idx="19002">
                  <c:v>3.3665028124992</c:v>
                </c:pt>
                <c:pt idx="19003">
                  <c:v>3.3668653124992001</c:v>
                </c:pt>
                <c:pt idx="19004">
                  <c:v>3.3672278124992001</c:v>
                </c:pt>
                <c:pt idx="19005">
                  <c:v>3.3675768750016002</c:v>
                </c:pt>
                <c:pt idx="19006">
                  <c:v>3.3679874999999999</c:v>
                </c:pt>
                <c:pt idx="19007">
                  <c:v>3.3675134375007998</c:v>
                </c:pt>
                <c:pt idx="19008">
                  <c:v>3.3671574999999998</c:v>
                </c:pt>
                <c:pt idx="19009">
                  <c:v>3.3667012500000002</c:v>
                </c:pt>
                <c:pt idx="19010">
                  <c:v>3.3663378124992001</c:v>
                </c:pt>
                <c:pt idx="19011">
                  <c:v>3.36599125</c:v>
                </c:pt>
                <c:pt idx="19012">
                  <c:v>3.3655365624992002</c:v>
                </c:pt>
                <c:pt idx="19013">
                  <c:v>3.3651459375007997</c:v>
                </c:pt>
                <c:pt idx="19014">
                  <c:v>3.3652218750016001</c:v>
                </c:pt>
                <c:pt idx="19015">
                  <c:v>3.3655606250016001</c:v>
                </c:pt>
                <c:pt idx="19016">
                  <c:v>3.3657403124992</c:v>
                </c:pt>
                <c:pt idx="19017">
                  <c:v>3.3655353124992002</c:v>
                </c:pt>
                <c:pt idx="19018">
                  <c:v>3.3659875000000001</c:v>
                </c:pt>
                <c:pt idx="19019">
                  <c:v>3.3664090624992</c:v>
                </c:pt>
                <c:pt idx="19020">
                  <c:v>3.3660475000000001</c:v>
                </c:pt>
                <c:pt idx="19021">
                  <c:v>3.3656287499999999</c:v>
                </c:pt>
                <c:pt idx="19022">
                  <c:v>3.3651571875007997</c:v>
                </c:pt>
                <c:pt idx="19023">
                  <c:v>3.3647431250016</c:v>
                </c:pt>
                <c:pt idx="19024">
                  <c:v>3.3642099999999999</c:v>
                </c:pt>
                <c:pt idx="19025">
                  <c:v>3.3637496875007997</c:v>
                </c:pt>
                <c:pt idx="19026">
                  <c:v>3.3632459375007997</c:v>
                </c:pt>
                <c:pt idx="19027">
                  <c:v>3.3627415624992003</c:v>
                </c:pt>
                <c:pt idx="19028">
                  <c:v>3.3622624999999999</c:v>
                </c:pt>
                <c:pt idx="19029">
                  <c:v>3.3618196875008</c:v>
                </c:pt>
                <c:pt idx="19030">
                  <c:v>3.3620778124992001</c:v>
                </c:pt>
                <c:pt idx="19031">
                  <c:v>3.3624003124991999</c:v>
                </c:pt>
                <c:pt idx="19032">
                  <c:v>3.3628184375007999</c:v>
                </c:pt>
                <c:pt idx="19033">
                  <c:v>3.3632387499999998</c:v>
                </c:pt>
                <c:pt idx="19034">
                  <c:v>3.3637165624992003</c:v>
                </c:pt>
                <c:pt idx="19035">
                  <c:v>3.3641340624992</c:v>
                </c:pt>
                <c:pt idx="19036">
                  <c:v>3.3645325000000001</c:v>
                </c:pt>
                <c:pt idx="19037">
                  <c:v>3.3648771875008001</c:v>
                </c:pt>
                <c:pt idx="19038">
                  <c:v>3.3652021875007998</c:v>
                </c:pt>
                <c:pt idx="19039">
                  <c:v>3.3655753124992001</c:v>
                </c:pt>
                <c:pt idx="19040">
                  <c:v>3.3652034375007998</c:v>
                </c:pt>
                <c:pt idx="19041">
                  <c:v>3.3647853124992002</c:v>
                </c:pt>
                <c:pt idx="19042">
                  <c:v>3.3643693750016004</c:v>
                </c:pt>
                <c:pt idx="19043">
                  <c:v>3.3640462499999999</c:v>
                </c:pt>
                <c:pt idx="19044">
                  <c:v>3.3639549999999998</c:v>
                </c:pt>
                <c:pt idx="19045">
                  <c:v>3.3634443750016003</c:v>
                </c:pt>
                <c:pt idx="19046">
                  <c:v>3.3630499999999999</c:v>
                </c:pt>
                <c:pt idx="19047">
                  <c:v>3.3626353124991999</c:v>
                </c:pt>
                <c:pt idx="19048">
                  <c:v>3.3623143750016</c:v>
                </c:pt>
                <c:pt idx="19049">
                  <c:v>3.3619065624991999</c:v>
                </c:pt>
                <c:pt idx="19050">
                  <c:v>3.3623593750016001</c:v>
                </c:pt>
                <c:pt idx="19051">
                  <c:v>3.3627271875007998</c:v>
                </c:pt>
                <c:pt idx="19052">
                  <c:v>3.3630684375007998</c:v>
                </c:pt>
                <c:pt idx="19053">
                  <c:v>3.3635003124992</c:v>
                </c:pt>
                <c:pt idx="19054">
                  <c:v>3.3638750000000002</c:v>
                </c:pt>
                <c:pt idx="19055">
                  <c:v>3.3641968750016003</c:v>
                </c:pt>
                <c:pt idx="19056">
                  <c:v>3.3645318750016</c:v>
                </c:pt>
                <c:pt idx="19057">
                  <c:v>3.3649478124992003</c:v>
                </c:pt>
                <c:pt idx="19058">
                  <c:v>3.3653662500000001</c:v>
                </c:pt>
                <c:pt idx="19059">
                  <c:v>3.3658884375008</c:v>
                </c:pt>
                <c:pt idx="19060">
                  <c:v>3.3662281250016002</c:v>
                </c:pt>
                <c:pt idx="19061">
                  <c:v>3.3661159375007998</c:v>
                </c:pt>
                <c:pt idx="19062">
                  <c:v>3.3659496875007999</c:v>
                </c:pt>
                <c:pt idx="19063">
                  <c:v>3.3662762499999999</c:v>
                </c:pt>
                <c:pt idx="19064">
                  <c:v>3.3657706250016002</c:v>
                </c:pt>
                <c:pt idx="19065">
                  <c:v>3.3652918750016001</c:v>
                </c:pt>
                <c:pt idx="19066">
                  <c:v>3.3648150000000001</c:v>
                </c:pt>
                <c:pt idx="19067">
                  <c:v>3.3643278124992002</c:v>
                </c:pt>
                <c:pt idx="19068">
                  <c:v>3.3639784375007999</c:v>
                </c:pt>
                <c:pt idx="19069">
                  <c:v>3.36362125</c:v>
                </c:pt>
                <c:pt idx="19070">
                  <c:v>3.3632759375007999</c:v>
                </c:pt>
                <c:pt idx="19071">
                  <c:v>3.3629509375007998</c:v>
                </c:pt>
                <c:pt idx="19072">
                  <c:v>3.3625490624992</c:v>
                </c:pt>
                <c:pt idx="19073">
                  <c:v>3.3621253124992001</c:v>
                </c:pt>
                <c:pt idx="19074">
                  <c:v>3.3616787499999998</c:v>
                </c:pt>
                <c:pt idx="19075">
                  <c:v>3.3611865624992001</c:v>
                </c:pt>
                <c:pt idx="19076">
                  <c:v>3.3608643750016003</c:v>
                </c:pt>
                <c:pt idx="19077">
                  <c:v>3.3604606250016</c:v>
                </c:pt>
                <c:pt idx="19078">
                  <c:v>3.3602240624992001</c:v>
                </c:pt>
                <c:pt idx="19079">
                  <c:v>3.3602806250016002</c:v>
                </c:pt>
                <c:pt idx="19080">
                  <c:v>3.3606693750016001</c:v>
                </c:pt>
                <c:pt idx="19081">
                  <c:v>3.3610393750016003</c:v>
                </c:pt>
                <c:pt idx="19082">
                  <c:v>3.3614424999999999</c:v>
                </c:pt>
                <c:pt idx="19083">
                  <c:v>3.36177875</c:v>
                </c:pt>
                <c:pt idx="19084">
                  <c:v>3.3622118750016003</c:v>
                </c:pt>
                <c:pt idx="19085">
                  <c:v>3.3625578124992002</c:v>
                </c:pt>
                <c:pt idx="19086">
                  <c:v>3.3630321875007998</c:v>
                </c:pt>
                <c:pt idx="19087">
                  <c:v>3.3633981250016003</c:v>
                </c:pt>
                <c:pt idx="19088">
                  <c:v>3.3630365624992002</c:v>
                </c:pt>
                <c:pt idx="19089">
                  <c:v>3.3631899999999999</c:v>
                </c:pt>
                <c:pt idx="19090">
                  <c:v>3.3635299999999999</c:v>
                </c:pt>
                <c:pt idx="19091">
                  <c:v>3.3634259375008</c:v>
                </c:pt>
                <c:pt idx="19092">
                  <c:v>3.3632178124992</c:v>
                </c:pt>
                <c:pt idx="19093">
                  <c:v>3.3628859375008</c:v>
                </c:pt>
                <c:pt idx="19094">
                  <c:v>3.3625434375008001</c:v>
                </c:pt>
                <c:pt idx="19095">
                  <c:v>3.3629203124992002</c:v>
                </c:pt>
                <c:pt idx="19096">
                  <c:v>3.3632646875007999</c:v>
                </c:pt>
                <c:pt idx="19097">
                  <c:v>3.3635881250016002</c:v>
                </c:pt>
                <c:pt idx="19098">
                  <c:v>3.3639468750016004</c:v>
                </c:pt>
                <c:pt idx="19099">
                  <c:v>3.3643668750016</c:v>
                </c:pt>
                <c:pt idx="19100">
                  <c:v>3.36467625</c:v>
                </c:pt>
                <c:pt idx="19101">
                  <c:v>3.3649009375008001</c:v>
                </c:pt>
                <c:pt idx="19102">
                  <c:v>3.3645303124992001</c:v>
                </c:pt>
                <c:pt idx="19103">
                  <c:v>3.3640574999999999</c:v>
                </c:pt>
                <c:pt idx="19104">
                  <c:v>3.3634624999999998</c:v>
                </c:pt>
                <c:pt idx="19105">
                  <c:v>3.3631343750016001</c:v>
                </c:pt>
                <c:pt idx="19106">
                  <c:v>3.3624784375007999</c:v>
                </c:pt>
                <c:pt idx="19107">
                  <c:v>3.3618371875007997</c:v>
                </c:pt>
                <c:pt idx="19108">
                  <c:v>3.3613515624992001</c:v>
                </c:pt>
                <c:pt idx="19109">
                  <c:v>3.3609599999999999</c:v>
                </c:pt>
                <c:pt idx="19110">
                  <c:v>3.3608640624991999</c:v>
                </c:pt>
                <c:pt idx="19111">
                  <c:v>3.3611915624991999</c:v>
                </c:pt>
                <c:pt idx="19112">
                  <c:v>3.361545</c:v>
                </c:pt>
                <c:pt idx="19113">
                  <c:v>3.3619321875007997</c:v>
                </c:pt>
                <c:pt idx="19114">
                  <c:v>3.3622568750016</c:v>
                </c:pt>
                <c:pt idx="19115">
                  <c:v>3.3625924999999999</c:v>
                </c:pt>
                <c:pt idx="19116">
                  <c:v>3.3622718750016003</c:v>
                </c:pt>
                <c:pt idx="19117">
                  <c:v>3.3619253124992001</c:v>
                </c:pt>
                <c:pt idx="19118">
                  <c:v>3.3614790624992001</c:v>
                </c:pt>
                <c:pt idx="19119">
                  <c:v>3.3611021875008</c:v>
                </c:pt>
                <c:pt idx="19120">
                  <c:v>3.3614653124992002</c:v>
                </c:pt>
                <c:pt idx="19121">
                  <c:v>3.3617931250016002</c:v>
                </c:pt>
                <c:pt idx="19122">
                  <c:v>3.3614103124992001</c:v>
                </c:pt>
                <c:pt idx="19123">
                  <c:v>3.3610606250016</c:v>
                </c:pt>
                <c:pt idx="19124">
                  <c:v>3.3606015624992001</c:v>
                </c:pt>
                <c:pt idx="19125">
                  <c:v>3.3602453124992002</c:v>
                </c:pt>
                <c:pt idx="19126">
                  <c:v>3.3597771875008</c:v>
                </c:pt>
                <c:pt idx="19127">
                  <c:v>3.3594215624992003</c:v>
                </c:pt>
                <c:pt idx="19128">
                  <c:v>3.3589856250016004</c:v>
                </c:pt>
                <c:pt idx="19129">
                  <c:v>3.3586374999999999</c:v>
                </c:pt>
                <c:pt idx="19130">
                  <c:v>3.3585500000000001</c:v>
                </c:pt>
                <c:pt idx="19131">
                  <c:v>3.3589381250016004</c:v>
                </c:pt>
                <c:pt idx="19132">
                  <c:v>3.3592653124992</c:v>
                </c:pt>
                <c:pt idx="19133">
                  <c:v>3.3597156250016003</c:v>
                </c:pt>
                <c:pt idx="19134">
                  <c:v>3.3600546875007997</c:v>
                </c:pt>
                <c:pt idx="19135">
                  <c:v>3.3604759375007998</c:v>
                </c:pt>
                <c:pt idx="19136">
                  <c:v>3.3608078124992002</c:v>
                </c:pt>
                <c:pt idx="19137">
                  <c:v>3.3611956250016002</c:v>
                </c:pt>
                <c:pt idx="19138">
                  <c:v>3.3616725000000001</c:v>
                </c:pt>
                <c:pt idx="19139">
                  <c:v>3.3620084375007999</c:v>
                </c:pt>
                <c:pt idx="19140">
                  <c:v>3.36246</c:v>
                </c:pt>
                <c:pt idx="19141">
                  <c:v>3.3628140624992002</c:v>
                </c:pt>
                <c:pt idx="19142">
                  <c:v>3.3632256250016002</c:v>
                </c:pt>
                <c:pt idx="19143">
                  <c:v>3.3636253124992002</c:v>
                </c:pt>
                <c:pt idx="19144">
                  <c:v>3.3640446875008001</c:v>
                </c:pt>
                <c:pt idx="19145">
                  <c:v>3.3643915624992</c:v>
                </c:pt>
                <c:pt idx="19146">
                  <c:v>3.36423125</c:v>
                </c:pt>
                <c:pt idx="19147">
                  <c:v>3.3637596875007998</c:v>
                </c:pt>
                <c:pt idx="19148">
                  <c:v>3.3632046875007999</c:v>
                </c:pt>
                <c:pt idx="19149">
                  <c:v>3.3628409375007999</c:v>
                </c:pt>
                <c:pt idx="19150">
                  <c:v>3.3624681250016</c:v>
                </c:pt>
                <c:pt idx="19151">
                  <c:v>3.3621246875008</c:v>
                </c:pt>
                <c:pt idx="19152">
                  <c:v>3.3617806250016002</c:v>
                </c:pt>
                <c:pt idx="19153">
                  <c:v>3.3612181250016002</c:v>
                </c:pt>
                <c:pt idx="19154">
                  <c:v>3.3607046875008</c:v>
                </c:pt>
                <c:pt idx="19155">
                  <c:v>3.3603703124991999</c:v>
                </c:pt>
                <c:pt idx="19156">
                  <c:v>3.3607331250016004</c:v>
                </c:pt>
                <c:pt idx="19157">
                  <c:v>3.3611390624992001</c:v>
                </c:pt>
                <c:pt idx="19158">
                  <c:v>3.3615046875007999</c:v>
                </c:pt>
                <c:pt idx="19159">
                  <c:v>3.3611984375007999</c:v>
                </c:pt>
                <c:pt idx="19160">
                  <c:v>3.3608503124992</c:v>
                </c:pt>
                <c:pt idx="19161">
                  <c:v>3.3605031250016002</c:v>
                </c:pt>
                <c:pt idx="19162">
                  <c:v>3.3601665624992001</c:v>
                </c:pt>
                <c:pt idx="19163">
                  <c:v>3.3597581250016</c:v>
                </c:pt>
                <c:pt idx="19164">
                  <c:v>3.3593262500000001</c:v>
                </c:pt>
                <c:pt idx="19165">
                  <c:v>3.3589871875007997</c:v>
                </c:pt>
                <c:pt idx="19166">
                  <c:v>3.3586443750016004</c:v>
                </c:pt>
                <c:pt idx="19167">
                  <c:v>3.3587487500000002</c:v>
                </c:pt>
                <c:pt idx="19168">
                  <c:v>3.3585765624991999</c:v>
                </c:pt>
                <c:pt idx="19169">
                  <c:v>3.3582553124992001</c:v>
                </c:pt>
                <c:pt idx="19170">
                  <c:v>3.3586390624992002</c:v>
                </c:pt>
                <c:pt idx="19171">
                  <c:v>3.3590206250016004</c:v>
                </c:pt>
                <c:pt idx="19172">
                  <c:v>3.3586228124991999</c:v>
                </c:pt>
                <c:pt idx="19173">
                  <c:v>3.3582703124991999</c:v>
                </c:pt>
                <c:pt idx="19174">
                  <c:v>3.35846125</c:v>
                </c:pt>
                <c:pt idx="19175">
                  <c:v>3.3587940624992001</c:v>
                </c:pt>
                <c:pt idx="19176">
                  <c:v>3.3592328124991999</c:v>
                </c:pt>
                <c:pt idx="19177">
                  <c:v>3.3595890624992002</c:v>
                </c:pt>
                <c:pt idx="19178">
                  <c:v>3.3599246875007998</c:v>
                </c:pt>
                <c:pt idx="19179">
                  <c:v>3.3602740624992</c:v>
                </c:pt>
                <c:pt idx="19180">
                  <c:v>3.3606971875007998</c:v>
                </c:pt>
                <c:pt idx="19181">
                  <c:v>3.3610693750016001</c:v>
                </c:pt>
                <c:pt idx="19182">
                  <c:v>3.3614634375007997</c:v>
                </c:pt>
                <c:pt idx="19183">
                  <c:v>3.3618934375007998</c:v>
                </c:pt>
                <c:pt idx="19184">
                  <c:v>3.3623128124992001</c:v>
                </c:pt>
                <c:pt idx="19185">
                  <c:v>3.3623715624992001</c:v>
                </c:pt>
                <c:pt idx="19186">
                  <c:v>3.3620140624992003</c:v>
                </c:pt>
                <c:pt idx="19187">
                  <c:v>3.3615568750016003</c:v>
                </c:pt>
                <c:pt idx="19188">
                  <c:v>3.3610465624992001</c:v>
                </c:pt>
                <c:pt idx="19189">
                  <c:v>3.3603925000000001</c:v>
                </c:pt>
                <c:pt idx="19190">
                  <c:v>3.3598287500000001</c:v>
                </c:pt>
                <c:pt idx="19191">
                  <c:v>3.3592568750016003</c:v>
                </c:pt>
                <c:pt idx="19192">
                  <c:v>3.3588318750016</c:v>
                </c:pt>
                <c:pt idx="19193">
                  <c:v>3.3584881250016001</c:v>
                </c:pt>
                <c:pt idx="19194">
                  <c:v>3.3587368750016</c:v>
                </c:pt>
                <c:pt idx="19195">
                  <c:v>3.3590624999999998</c:v>
                </c:pt>
                <c:pt idx="19196">
                  <c:v>3.3590090624991999</c:v>
                </c:pt>
                <c:pt idx="19197">
                  <c:v>3.3590331250016003</c:v>
                </c:pt>
                <c:pt idx="19198">
                  <c:v>3.3590800000000001</c:v>
                </c:pt>
                <c:pt idx="19199">
                  <c:v>3.35933875</c:v>
                </c:pt>
                <c:pt idx="19200">
                  <c:v>3.3597043750016002</c:v>
                </c:pt>
                <c:pt idx="19201">
                  <c:v>3.3600178124992</c:v>
                </c:pt>
                <c:pt idx="19202">
                  <c:v>3.3596225</c:v>
                </c:pt>
                <c:pt idx="19203">
                  <c:v>3.3591790624992002</c:v>
                </c:pt>
                <c:pt idx="19204">
                  <c:v>3.3587009375007999</c:v>
                </c:pt>
                <c:pt idx="19205">
                  <c:v>3.3581865624992</c:v>
                </c:pt>
                <c:pt idx="19206">
                  <c:v>3.3578146875007997</c:v>
                </c:pt>
                <c:pt idx="19207">
                  <c:v>3.3573434375007998</c:v>
                </c:pt>
                <c:pt idx="19208">
                  <c:v>3.3569446875007998</c:v>
                </c:pt>
                <c:pt idx="19209">
                  <c:v>3.3565359375007997</c:v>
                </c:pt>
                <c:pt idx="19210">
                  <c:v>3.3560246875008</c:v>
                </c:pt>
                <c:pt idx="19211">
                  <c:v>3.3554393750016001</c:v>
                </c:pt>
                <c:pt idx="19212">
                  <c:v>3.35501</c:v>
                </c:pt>
                <c:pt idx="19213">
                  <c:v>3.3546384375008</c:v>
                </c:pt>
                <c:pt idx="19214">
                  <c:v>3.3545356250016001</c:v>
                </c:pt>
                <c:pt idx="19215">
                  <c:v>3.3541790624992003</c:v>
                </c:pt>
                <c:pt idx="19216">
                  <c:v>3.3546293750016001</c:v>
                </c:pt>
                <c:pt idx="19217">
                  <c:v>3.3549665624992002</c:v>
                </c:pt>
                <c:pt idx="19218">
                  <c:v>3.3554106250016003</c:v>
                </c:pt>
                <c:pt idx="19219">
                  <c:v>3.3557543750016001</c:v>
                </c:pt>
                <c:pt idx="19220">
                  <c:v>3.3561403124992002</c:v>
                </c:pt>
                <c:pt idx="19221">
                  <c:v>3.3564681250016002</c:v>
                </c:pt>
                <c:pt idx="19222">
                  <c:v>3.3568515624991999</c:v>
                </c:pt>
                <c:pt idx="19223">
                  <c:v>3.3572065624992002</c:v>
                </c:pt>
                <c:pt idx="19224">
                  <c:v>3.3575581250016002</c:v>
                </c:pt>
                <c:pt idx="19225">
                  <c:v>3.3579940624992002</c:v>
                </c:pt>
                <c:pt idx="19226">
                  <c:v>3.3583328124992002</c:v>
                </c:pt>
                <c:pt idx="19227">
                  <c:v>3.3580787499999998</c:v>
                </c:pt>
                <c:pt idx="19228">
                  <c:v>3.3576506250016003</c:v>
                </c:pt>
                <c:pt idx="19229">
                  <c:v>3.3572521875007997</c:v>
                </c:pt>
                <c:pt idx="19230">
                  <c:v>3.3567640624992001</c:v>
                </c:pt>
                <c:pt idx="19231">
                  <c:v>3.3562599999999998</c:v>
                </c:pt>
                <c:pt idx="19232">
                  <c:v>3.3557953124991999</c:v>
                </c:pt>
                <c:pt idx="19233">
                  <c:v>3.3554715624992002</c:v>
                </c:pt>
                <c:pt idx="19234">
                  <c:v>3.3558078124991999</c:v>
                </c:pt>
                <c:pt idx="19235">
                  <c:v>3.3561715624991999</c:v>
                </c:pt>
                <c:pt idx="19236">
                  <c:v>3.3565100000000001</c:v>
                </c:pt>
                <c:pt idx="19237">
                  <c:v>3.3568884375007997</c:v>
                </c:pt>
                <c:pt idx="19238">
                  <c:v>3.3563721875007997</c:v>
                </c:pt>
                <c:pt idx="19239">
                  <c:v>3.3559240624991999</c:v>
                </c:pt>
                <c:pt idx="19240">
                  <c:v>3.3554553124991999</c:v>
                </c:pt>
                <c:pt idx="19241">
                  <c:v>3.3550034375008</c:v>
                </c:pt>
                <c:pt idx="19242">
                  <c:v>3.3545981250016004</c:v>
                </c:pt>
                <c:pt idx="19243">
                  <c:v>3.3542524999999999</c:v>
                </c:pt>
                <c:pt idx="19244">
                  <c:v>3.3542584375007998</c:v>
                </c:pt>
                <c:pt idx="19245">
                  <c:v>3.3546925000000001</c:v>
                </c:pt>
                <c:pt idx="19246">
                  <c:v>3.3550353124992003</c:v>
                </c:pt>
                <c:pt idx="19247">
                  <c:v>3.3550965624992002</c:v>
                </c:pt>
                <c:pt idx="19248">
                  <c:v>3.3552696875007997</c:v>
                </c:pt>
                <c:pt idx="19249">
                  <c:v>3.3556718750016001</c:v>
                </c:pt>
                <c:pt idx="19250">
                  <c:v>3.3558009375008</c:v>
                </c:pt>
                <c:pt idx="19251">
                  <c:v>3.3557546875008</c:v>
                </c:pt>
                <c:pt idx="19252">
                  <c:v>3.3561725</c:v>
                </c:pt>
                <c:pt idx="19253">
                  <c:v>3.3565256250016002</c:v>
                </c:pt>
                <c:pt idx="19254">
                  <c:v>3.3569487499999999</c:v>
                </c:pt>
                <c:pt idx="19255">
                  <c:v>3.3573068750016</c:v>
                </c:pt>
                <c:pt idx="19256">
                  <c:v>3.3576559375007999</c:v>
                </c:pt>
                <c:pt idx="19257">
                  <c:v>3.3580915624992</c:v>
                </c:pt>
                <c:pt idx="19258">
                  <c:v>3.3584818750016003</c:v>
                </c:pt>
                <c:pt idx="19259">
                  <c:v>3.3589218750016001</c:v>
                </c:pt>
                <c:pt idx="19260">
                  <c:v>3.3593934375007999</c:v>
                </c:pt>
                <c:pt idx="19261">
                  <c:v>3.3598193750016003</c:v>
                </c:pt>
                <c:pt idx="19262">
                  <c:v>3.3601428124992001</c:v>
                </c:pt>
                <c:pt idx="19263">
                  <c:v>3.3601665624992001</c:v>
                </c:pt>
                <c:pt idx="19264">
                  <c:v>3.3597503124992003</c:v>
                </c:pt>
                <c:pt idx="19265">
                  <c:v>3.3594046875007999</c:v>
                </c:pt>
                <c:pt idx="19266">
                  <c:v>3.3588115624992003</c:v>
                </c:pt>
                <c:pt idx="19267">
                  <c:v>3.3584490624992003</c:v>
                </c:pt>
                <c:pt idx="19268">
                  <c:v>3.3580531250016001</c:v>
                </c:pt>
                <c:pt idx="19269">
                  <c:v>3.3576834375007998</c:v>
                </c:pt>
                <c:pt idx="19270">
                  <c:v>3.3572625</c:v>
                </c:pt>
                <c:pt idx="19271">
                  <c:v>3.3568737500000001</c:v>
                </c:pt>
                <c:pt idx="19272">
                  <c:v>3.3564281250016004</c:v>
                </c:pt>
                <c:pt idx="19273">
                  <c:v>3.3559946875007998</c:v>
                </c:pt>
                <c:pt idx="19274">
                  <c:v>3.3555384375007997</c:v>
                </c:pt>
                <c:pt idx="19275">
                  <c:v>3.3551168750016003</c:v>
                </c:pt>
                <c:pt idx="19276">
                  <c:v>3.3547303124992003</c:v>
                </c:pt>
                <c:pt idx="19277">
                  <c:v>3.3543862500000001</c:v>
                </c:pt>
                <c:pt idx="19278">
                  <c:v>3.3536815624992</c:v>
                </c:pt>
                <c:pt idx="19279">
                  <c:v>3.3533440624991999</c:v>
                </c:pt>
                <c:pt idx="19280">
                  <c:v>3.3529524999999998</c:v>
                </c:pt>
                <c:pt idx="19281">
                  <c:v>3.3524862500000001</c:v>
                </c:pt>
                <c:pt idx="19282">
                  <c:v>3.3520418750016003</c:v>
                </c:pt>
                <c:pt idx="19283">
                  <c:v>3.3516575</c:v>
                </c:pt>
                <c:pt idx="19284">
                  <c:v>3.3515468750016</c:v>
                </c:pt>
                <c:pt idx="19285">
                  <c:v>3.3518818750016002</c:v>
                </c:pt>
                <c:pt idx="19286">
                  <c:v>3.3522340624992002</c:v>
                </c:pt>
                <c:pt idx="19287">
                  <c:v>3.3525956250016002</c:v>
                </c:pt>
                <c:pt idx="19288">
                  <c:v>3.3527428124992</c:v>
                </c:pt>
                <c:pt idx="19289">
                  <c:v>3.3523825</c:v>
                </c:pt>
                <c:pt idx="19290">
                  <c:v>3.3520996875007998</c:v>
                </c:pt>
                <c:pt idx="19291">
                  <c:v>3.3525187500000002</c:v>
                </c:pt>
                <c:pt idx="19292">
                  <c:v>3.3529062500000002</c:v>
                </c:pt>
                <c:pt idx="19293">
                  <c:v>3.3528446875008</c:v>
                </c:pt>
                <c:pt idx="19294">
                  <c:v>3.3521793750016</c:v>
                </c:pt>
                <c:pt idx="19295">
                  <c:v>3.3516340624992003</c:v>
                </c:pt>
                <c:pt idx="19296">
                  <c:v>3.3511318750016001</c:v>
                </c:pt>
                <c:pt idx="19297">
                  <c:v>3.3505162500000001</c:v>
                </c:pt>
                <c:pt idx="19298">
                  <c:v>3.3499590624992002</c:v>
                </c:pt>
                <c:pt idx="19299">
                  <c:v>3.3493893750016004</c:v>
                </c:pt>
                <c:pt idx="19300">
                  <c:v>3.3488381250016004</c:v>
                </c:pt>
                <c:pt idx="19301">
                  <c:v>3.3482628124992</c:v>
                </c:pt>
                <c:pt idx="19302">
                  <c:v>3.3476296875007998</c:v>
                </c:pt>
                <c:pt idx="19303">
                  <c:v>3.3471362500000001</c:v>
                </c:pt>
                <c:pt idx="19304">
                  <c:v>3.3467990624991999</c:v>
                </c:pt>
                <c:pt idx="19305">
                  <c:v>3.3462056250016001</c:v>
                </c:pt>
                <c:pt idx="19306">
                  <c:v>3.3457306250016003</c:v>
                </c:pt>
                <c:pt idx="19307">
                  <c:v>3.3452853124991999</c:v>
                </c:pt>
                <c:pt idx="19308">
                  <c:v>3.3447606250016002</c:v>
                </c:pt>
                <c:pt idx="19309">
                  <c:v>3.3443343750016004</c:v>
                </c:pt>
                <c:pt idx="19310">
                  <c:v>3.3438740624992001</c:v>
                </c:pt>
                <c:pt idx="19311">
                  <c:v>3.3433815624992</c:v>
                </c:pt>
                <c:pt idx="19312">
                  <c:v>3.3429140624992</c:v>
                </c:pt>
                <c:pt idx="19313">
                  <c:v>3.3425050000000001</c:v>
                </c:pt>
                <c:pt idx="19314">
                  <c:v>3.3420334375007998</c:v>
                </c:pt>
                <c:pt idx="19315">
                  <c:v>3.3416559375007999</c:v>
                </c:pt>
                <c:pt idx="19316">
                  <c:v>3.3412706250016</c:v>
                </c:pt>
                <c:pt idx="19317">
                  <c:v>3.3415965624992001</c:v>
                </c:pt>
                <c:pt idx="19318">
                  <c:v>3.3420015624991999</c:v>
                </c:pt>
                <c:pt idx="19319">
                  <c:v>3.3423699999999998</c:v>
                </c:pt>
                <c:pt idx="19320">
                  <c:v>3.3427674999999999</c:v>
                </c:pt>
                <c:pt idx="19321">
                  <c:v>3.3432059375007999</c:v>
                </c:pt>
                <c:pt idx="19322">
                  <c:v>3.34355</c:v>
                </c:pt>
                <c:pt idx="19323">
                  <c:v>3.3439471875007998</c:v>
                </c:pt>
                <c:pt idx="19324">
                  <c:v>3.3442949999999998</c:v>
                </c:pt>
                <c:pt idx="19325">
                  <c:v>3.3446515624991999</c:v>
                </c:pt>
                <c:pt idx="19326">
                  <c:v>3.3450303124992002</c:v>
                </c:pt>
                <c:pt idx="19327">
                  <c:v>3.3452234375007999</c:v>
                </c:pt>
                <c:pt idx="19328">
                  <c:v>3.3448218750016001</c:v>
                </c:pt>
                <c:pt idx="19329">
                  <c:v>3.3443200000000002</c:v>
                </c:pt>
                <c:pt idx="19330">
                  <c:v>3.34386625</c:v>
                </c:pt>
                <c:pt idx="19331">
                  <c:v>3.3433584375007999</c:v>
                </c:pt>
                <c:pt idx="19332">
                  <c:v>3.3430106250016003</c:v>
                </c:pt>
                <c:pt idx="19333">
                  <c:v>3.3434949999999999</c:v>
                </c:pt>
                <c:pt idx="19334">
                  <c:v>3.3438228124992002</c:v>
                </c:pt>
                <c:pt idx="19335">
                  <c:v>3.3441778124992001</c:v>
                </c:pt>
                <c:pt idx="19336">
                  <c:v>3.3444987500000001</c:v>
                </c:pt>
                <c:pt idx="19337">
                  <c:v>3.3448353124992001</c:v>
                </c:pt>
                <c:pt idx="19338">
                  <c:v>3.3452390624991999</c:v>
                </c:pt>
                <c:pt idx="19339">
                  <c:v>3.3455928124992003</c:v>
                </c:pt>
                <c:pt idx="19340">
                  <c:v>3.3459218750016002</c:v>
                </c:pt>
                <c:pt idx="19341">
                  <c:v>3.3463159375007998</c:v>
                </c:pt>
                <c:pt idx="19342">
                  <c:v>3.3466743750016001</c:v>
                </c:pt>
                <c:pt idx="19343">
                  <c:v>3.3470121875008001</c:v>
                </c:pt>
                <c:pt idx="19344">
                  <c:v>3.3473521875008001</c:v>
                </c:pt>
                <c:pt idx="19345">
                  <c:v>3.3477028124992003</c:v>
                </c:pt>
                <c:pt idx="19346">
                  <c:v>3.3480278124992</c:v>
                </c:pt>
                <c:pt idx="19347">
                  <c:v>3.3484425</c:v>
                </c:pt>
                <c:pt idx="19348">
                  <c:v>3.3483296875008</c:v>
                </c:pt>
                <c:pt idx="19349">
                  <c:v>3.3482409375007998</c:v>
                </c:pt>
                <c:pt idx="19350">
                  <c:v>3.3478728124992001</c:v>
                </c:pt>
                <c:pt idx="19351">
                  <c:v>3.3475371875007998</c:v>
                </c:pt>
                <c:pt idx="19352">
                  <c:v>3.3471899999999999</c:v>
                </c:pt>
                <c:pt idx="19353">
                  <c:v>3.3468096875007998</c:v>
                </c:pt>
                <c:pt idx="19354">
                  <c:v>3.3463474999999998</c:v>
                </c:pt>
                <c:pt idx="19355">
                  <c:v>3.3459474999999999</c:v>
                </c:pt>
                <c:pt idx="19356">
                  <c:v>3.3456059375008</c:v>
                </c:pt>
                <c:pt idx="19357">
                  <c:v>3.3452021875007998</c:v>
                </c:pt>
                <c:pt idx="19358">
                  <c:v>3.3448699999999998</c:v>
                </c:pt>
                <c:pt idx="19359">
                  <c:v>3.3444968750016</c:v>
                </c:pt>
                <c:pt idx="19360">
                  <c:v>3.3441334375007998</c:v>
                </c:pt>
                <c:pt idx="19361">
                  <c:v>3.3438018750016001</c:v>
                </c:pt>
                <c:pt idx="19362">
                  <c:v>3.3433440624992001</c:v>
                </c:pt>
                <c:pt idx="19363">
                  <c:v>3.3428537500000002</c:v>
                </c:pt>
                <c:pt idx="19364">
                  <c:v>3.3424940624991999</c:v>
                </c:pt>
                <c:pt idx="19365">
                  <c:v>3.3427503124992</c:v>
                </c:pt>
                <c:pt idx="19366">
                  <c:v>3.3431368750016004</c:v>
                </c:pt>
                <c:pt idx="19367">
                  <c:v>3.3435806250016</c:v>
                </c:pt>
                <c:pt idx="19368">
                  <c:v>3.3439800000000002</c:v>
                </c:pt>
                <c:pt idx="19369">
                  <c:v>3.3443681250016</c:v>
                </c:pt>
                <c:pt idx="19370">
                  <c:v>3.3447356250016003</c:v>
                </c:pt>
                <c:pt idx="19371">
                  <c:v>3.3450728124992</c:v>
                </c:pt>
                <c:pt idx="19372">
                  <c:v>3.3454725000000001</c:v>
                </c:pt>
                <c:pt idx="19373">
                  <c:v>3.3459059375007998</c:v>
                </c:pt>
                <c:pt idx="19374">
                  <c:v>3.3462781250016</c:v>
                </c:pt>
                <c:pt idx="19375">
                  <c:v>3.3466765624992001</c:v>
                </c:pt>
                <c:pt idx="19376">
                  <c:v>3.3470049999999998</c:v>
                </c:pt>
                <c:pt idx="19377">
                  <c:v>3.3466759375007999</c:v>
                </c:pt>
                <c:pt idx="19378">
                  <c:v>3.3459865624992</c:v>
                </c:pt>
                <c:pt idx="19379">
                  <c:v>3.3456281250016002</c:v>
                </c:pt>
                <c:pt idx="19380">
                  <c:v>3.3450759375007997</c:v>
                </c:pt>
                <c:pt idx="19381">
                  <c:v>3.3445468750016003</c:v>
                </c:pt>
                <c:pt idx="19382">
                  <c:v>3.3439696875007998</c:v>
                </c:pt>
                <c:pt idx="19383">
                  <c:v>3.3434731250016001</c:v>
                </c:pt>
                <c:pt idx="19384">
                  <c:v>3.3430537500000002</c:v>
                </c:pt>
                <c:pt idx="19385">
                  <c:v>3.3427175</c:v>
                </c:pt>
                <c:pt idx="19386">
                  <c:v>3.3421981250016004</c:v>
                </c:pt>
                <c:pt idx="19387">
                  <c:v>3.3418087500000002</c:v>
                </c:pt>
                <c:pt idx="19388">
                  <c:v>3.3414540624992002</c:v>
                </c:pt>
                <c:pt idx="19389">
                  <c:v>3.3410509375007997</c:v>
                </c:pt>
                <c:pt idx="19390">
                  <c:v>3.3406950000000002</c:v>
                </c:pt>
                <c:pt idx="19391">
                  <c:v>3.3410521875007997</c:v>
                </c:pt>
                <c:pt idx="19392">
                  <c:v>3.3414165624992003</c:v>
                </c:pt>
                <c:pt idx="19393">
                  <c:v>3.3418118750016004</c:v>
                </c:pt>
                <c:pt idx="19394">
                  <c:v>3.3421731250016</c:v>
                </c:pt>
                <c:pt idx="19395">
                  <c:v>3.3425684375008</c:v>
                </c:pt>
                <c:pt idx="19396">
                  <c:v>3.3429434375008</c:v>
                </c:pt>
                <c:pt idx="19397">
                  <c:v>3.3432928124992003</c:v>
                </c:pt>
                <c:pt idx="19398">
                  <c:v>3.3429065624992003</c:v>
                </c:pt>
                <c:pt idx="19399">
                  <c:v>3.3425118750016001</c:v>
                </c:pt>
                <c:pt idx="19400">
                  <c:v>3.3420965624992003</c:v>
                </c:pt>
                <c:pt idx="19401">
                  <c:v>3.3416346875007998</c:v>
                </c:pt>
                <c:pt idx="19402">
                  <c:v>3.34131</c:v>
                </c:pt>
                <c:pt idx="19403">
                  <c:v>3.3409734375008</c:v>
                </c:pt>
                <c:pt idx="19404">
                  <c:v>3.3405659375007999</c:v>
                </c:pt>
                <c:pt idx="19405">
                  <c:v>3.3402156250016004</c:v>
                </c:pt>
                <c:pt idx="19406">
                  <c:v>3.3396750000000002</c:v>
                </c:pt>
                <c:pt idx="19407">
                  <c:v>3.3390834375008001</c:v>
                </c:pt>
                <c:pt idx="19408">
                  <c:v>3.3387349999999998</c:v>
                </c:pt>
                <c:pt idx="19409">
                  <c:v>3.3381243750016001</c:v>
                </c:pt>
                <c:pt idx="19410">
                  <c:v>3.3376475000000001</c:v>
                </c:pt>
                <c:pt idx="19411">
                  <c:v>3.3372424999999999</c:v>
                </c:pt>
                <c:pt idx="19412">
                  <c:v>3.3375971875007999</c:v>
                </c:pt>
                <c:pt idx="19413">
                  <c:v>3.33801375</c:v>
                </c:pt>
                <c:pt idx="19414">
                  <c:v>3.3384596875007997</c:v>
                </c:pt>
                <c:pt idx="19415">
                  <c:v>3.3388696875007997</c:v>
                </c:pt>
                <c:pt idx="19416">
                  <c:v>3.3392837499999999</c:v>
                </c:pt>
                <c:pt idx="19417">
                  <c:v>3.3396121875008</c:v>
                </c:pt>
                <c:pt idx="19418">
                  <c:v>3.3399921875007998</c:v>
                </c:pt>
                <c:pt idx="19419">
                  <c:v>3.3404543750016003</c:v>
                </c:pt>
                <c:pt idx="19420">
                  <c:v>3.3407940624992003</c:v>
                </c:pt>
                <c:pt idx="19421">
                  <c:v>3.3404059375007997</c:v>
                </c:pt>
                <c:pt idx="19422">
                  <c:v>3.3400809375008</c:v>
                </c:pt>
                <c:pt idx="19423">
                  <c:v>3.339715</c:v>
                </c:pt>
                <c:pt idx="19424">
                  <c:v>3.3400503124992</c:v>
                </c:pt>
                <c:pt idx="19425">
                  <c:v>3.3401412499999998</c:v>
                </c:pt>
                <c:pt idx="19426">
                  <c:v>3.3396484375008</c:v>
                </c:pt>
                <c:pt idx="19427">
                  <c:v>3.3393271875007997</c:v>
                </c:pt>
                <c:pt idx="19428">
                  <c:v>3.3396987500000002</c:v>
                </c:pt>
                <c:pt idx="19429">
                  <c:v>3.3400609375007999</c:v>
                </c:pt>
                <c:pt idx="19430">
                  <c:v>3.3404096875008</c:v>
                </c:pt>
                <c:pt idx="19431">
                  <c:v>3.3407737499999999</c:v>
                </c:pt>
                <c:pt idx="19432">
                  <c:v>3.3409231250016003</c:v>
                </c:pt>
                <c:pt idx="19433">
                  <c:v>3.3412999999999999</c:v>
                </c:pt>
                <c:pt idx="19434">
                  <c:v>3.3417500000000002</c:v>
                </c:pt>
                <c:pt idx="19435">
                  <c:v>3.3421056250016004</c:v>
                </c:pt>
                <c:pt idx="19436">
                  <c:v>3.3420015624991999</c:v>
                </c:pt>
                <c:pt idx="19437">
                  <c:v>3.3416315624992001</c:v>
                </c:pt>
                <c:pt idx="19438">
                  <c:v>3.3418809375007998</c:v>
                </c:pt>
                <c:pt idx="19439">
                  <c:v>3.3414712500000001</c:v>
                </c:pt>
                <c:pt idx="19440">
                  <c:v>3.3410121875007999</c:v>
                </c:pt>
                <c:pt idx="19441">
                  <c:v>3.3404503124992</c:v>
                </c:pt>
                <c:pt idx="19442">
                  <c:v>3.3398843750016001</c:v>
                </c:pt>
                <c:pt idx="19443">
                  <c:v>3.3393765624992002</c:v>
                </c:pt>
                <c:pt idx="19444">
                  <c:v>3.3389068750016002</c:v>
                </c:pt>
                <c:pt idx="19445">
                  <c:v>3.3384581250016003</c:v>
                </c:pt>
                <c:pt idx="19446">
                  <c:v>3.3380575000000001</c:v>
                </c:pt>
                <c:pt idx="19447">
                  <c:v>3.3377009375008</c:v>
                </c:pt>
                <c:pt idx="19448">
                  <c:v>3.3373356250016002</c:v>
                </c:pt>
                <c:pt idx="19449">
                  <c:v>3.3375775000000001</c:v>
                </c:pt>
                <c:pt idx="19450">
                  <c:v>3.3379325</c:v>
                </c:pt>
                <c:pt idx="19451">
                  <c:v>3.3382803124992</c:v>
                </c:pt>
                <c:pt idx="19452">
                  <c:v>3.3386659375007999</c:v>
                </c:pt>
                <c:pt idx="19453">
                  <c:v>3.3389943750016</c:v>
                </c:pt>
                <c:pt idx="19454">
                  <c:v>3.3393146875007997</c:v>
                </c:pt>
                <c:pt idx="19455">
                  <c:v>3.3396543750016003</c:v>
                </c:pt>
                <c:pt idx="19456">
                  <c:v>3.3392681250016003</c:v>
                </c:pt>
                <c:pt idx="19457">
                  <c:v>3.3388356250016002</c:v>
                </c:pt>
                <c:pt idx="19458">
                  <c:v>3.3384643750016001</c:v>
                </c:pt>
                <c:pt idx="19459">
                  <c:v>3.3381075</c:v>
                </c:pt>
                <c:pt idx="19460">
                  <c:v>3.3379937499999999</c:v>
                </c:pt>
                <c:pt idx="19461">
                  <c:v>3.3376253124991999</c:v>
                </c:pt>
                <c:pt idx="19462">
                  <c:v>3.3372174999999999</c:v>
                </c:pt>
                <c:pt idx="19463">
                  <c:v>3.3371634375007999</c:v>
                </c:pt>
                <c:pt idx="19464">
                  <c:v>3.3375137499999998</c:v>
                </c:pt>
                <c:pt idx="19465">
                  <c:v>3.3378787499999998</c:v>
                </c:pt>
                <c:pt idx="19466">
                  <c:v>3.3382206250016</c:v>
                </c:pt>
                <c:pt idx="19467">
                  <c:v>3.3385671875008001</c:v>
                </c:pt>
                <c:pt idx="19468">
                  <c:v>3.3388934375007997</c:v>
                </c:pt>
                <c:pt idx="19469">
                  <c:v>3.3389837500000001</c:v>
                </c:pt>
                <c:pt idx="19470">
                  <c:v>3.3386321875007998</c:v>
                </c:pt>
                <c:pt idx="19471">
                  <c:v>3.3382725</c:v>
                </c:pt>
                <c:pt idx="19472">
                  <c:v>3.3378649999999999</c:v>
                </c:pt>
                <c:pt idx="19473">
                  <c:v>3.3374915624992001</c:v>
                </c:pt>
                <c:pt idx="19474">
                  <c:v>3.3376384375007997</c:v>
                </c:pt>
                <c:pt idx="19475">
                  <c:v>3.3372962500000001</c:v>
                </c:pt>
                <c:pt idx="19476">
                  <c:v>3.3369290624992001</c:v>
                </c:pt>
                <c:pt idx="19477">
                  <c:v>3.3365800000000001</c:v>
                </c:pt>
                <c:pt idx="19478">
                  <c:v>3.3366343750016001</c:v>
                </c:pt>
                <c:pt idx="19479">
                  <c:v>3.3370000000000002</c:v>
                </c:pt>
                <c:pt idx="19480">
                  <c:v>3.3373393750016001</c:v>
                </c:pt>
                <c:pt idx="19481">
                  <c:v>3.3377234375008</c:v>
                </c:pt>
                <c:pt idx="19482">
                  <c:v>3.33807375</c:v>
                </c:pt>
                <c:pt idx="19483">
                  <c:v>3.3384731250016002</c:v>
                </c:pt>
                <c:pt idx="19484">
                  <c:v>3.3388181250016</c:v>
                </c:pt>
                <c:pt idx="19485">
                  <c:v>3.3391549999999999</c:v>
                </c:pt>
                <c:pt idx="19486">
                  <c:v>3.3395156250016003</c:v>
                </c:pt>
                <c:pt idx="19487">
                  <c:v>3.3399490624992003</c:v>
                </c:pt>
                <c:pt idx="19488">
                  <c:v>3.3398924999999999</c:v>
                </c:pt>
                <c:pt idx="19489">
                  <c:v>3.3398468750016002</c:v>
                </c:pt>
                <c:pt idx="19490">
                  <c:v>3.3395000000000001</c:v>
                </c:pt>
                <c:pt idx="19491">
                  <c:v>3.33901</c:v>
                </c:pt>
                <c:pt idx="19492">
                  <c:v>3.3383734375007998</c:v>
                </c:pt>
                <c:pt idx="19493">
                  <c:v>3.3377384375007999</c:v>
                </c:pt>
                <c:pt idx="19494">
                  <c:v>3.3373346875008001</c:v>
                </c:pt>
                <c:pt idx="19495">
                  <c:v>3.3366784375008001</c:v>
                </c:pt>
                <c:pt idx="19496">
                  <c:v>3.3362456250016002</c:v>
                </c:pt>
                <c:pt idx="19497">
                  <c:v>3.3358850000000002</c:v>
                </c:pt>
                <c:pt idx="19498">
                  <c:v>3.3354928124992003</c:v>
                </c:pt>
                <c:pt idx="19499">
                  <c:v>3.3350078124992</c:v>
                </c:pt>
                <c:pt idx="19500">
                  <c:v>3.3346056250016001</c:v>
                </c:pt>
                <c:pt idx="19501">
                  <c:v>3.3341293750016003</c:v>
                </c:pt>
                <c:pt idx="19502">
                  <c:v>3.3336443750016</c:v>
                </c:pt>
                <c:pt idx="19503">
                  <c:v>3.3331756250016</c:v>
                </c:pt>
                <c:pt idx="19504">
                  <c:v>3.3328281250016003</c:v>
                </c:pt>
                <c:pt idx="19505">
                  <c:v>3.3324978124992</c:v>
                </c:pt>
                <c:pt idx="19506">
                  <c:v>3.3321675000000002</c:v>
                </c:pt>
                <c:pt idx="19507">
                  <c:v>3.3320409375007998</c:v>
                </c:pt>
                <c:pt idx="19508">
                  <c:v>3.3323631250016001</c:v>
                </c:pt>
                <c:pt idx="19509">
                  <c:v>3.3327309375007999</c:v>
                </c:pt>
                <c:pt idx="19510">
                  <c:v>3.3332796875007999</c:v>
                </c:pt>
                <c:pt idx="19511">
                  <c:v>3.3336325000000002</c:v>
                </c:pt>
                <c:pt idx="19512">
                  <c:v>3.3340728124992003</c:v>
                </c:pt>
                <c:pt idx="19513">
                  <c:v>3.3345437499999999</c:v>
                </c:pt>
                <c:pt idx="19514">
                  <c:v>3.3348768750016</c:v>
                </c:pt>
                <c:pt idx="19515">
                  <c:v>3.3352009375008</c:v>
                </c:pt>
                <c:pt idx="19516">
                  <c:v>3.3356096875008001</c:v>
                </c:pt>
                <c:pt idx="19517">
                  <c:v>3.3360478124992001</c:v>
                </c:pt>
                <c:pt idx="19518">
                  <c:v>3.3364243750016001</c:v>
                </c:pt>
                <c:pt idx="19519">
                  <c:v>3.3367840624992002</c:v>
                </c:pt>
                <c:pt idx="19520">
                  <c:v>3.3371418750016</c:v>
                </c:pt>
                <c:pt idx="19521">
                  <c:v>3.3374878124992002</c:v>
                </c:pt>
                <c:pt idx="19522">
                  <c:v>3.3379309375007997</c:v>
                </c:pt>
                <c:pt idx="19523">
                  <c:v>3.3383603124992001</c:v>
                </c:pt>
                <c:pt idx="19524">
                  <c:v>3.3386903124992</c:v>
                </c:pt>
                <c:pt idx="19525">
                  <c:v>3.3383459375008</c:v>
                </c:pt>
                <c:pt idx="19526">
                  <c:v>3.3377434375007997</c:v>
                </c:pt>
                <c:pt idx="19527">
                  <c:v>3.3374146875007997</c:v>
                </c:pt>
                <c:pt idx="19528">
                  <c:v>3.3370000000000002</c:v>
                </c:pt>
                <c:pt idx="19529">
                  <c:v>3.3365828124992003</c:v>
                </c:pt>
                <c:pt idx="19530">
                  <c:v>3.3361446875007998</c:v>
                </c:pt>
                <c:pt idx="19531">
                  <c:v>3.3357915624992001</c:v>
                </c:pt>
                <c:pt idx="19532">
                  <c:v>3.3351915624992001</c:v>
                </c:pt>
                <c:pt idx="19533">
                  <c:v>3.3347587500000002</c:v>
                </c:pt>
                <c:pt idx="19534">
                  <c:v>3.3346840624992002</c:v>
                </c:pt>
                <c:pt idx="19535">
                  <c:v>3.3344524999999998</c:v>
                </c:pt>
                <c:pt idx="19536">
                  <c:v>3.3340981250016002</c:v>
                </c:pt>
                <c:pt idx="19537">
                  <c:v>3.3342015624992003</c:v>
                </c:pt>
                <c:pt idx="19538">
                  <c:v>3.33418875</c:v>
                </c:pt>
                <c:pt idx="19539">
                  <c:v>3.3337678124992003</c:v>
                </c:pt>
                <c:pt idx="19540">
                  <c:v>3.3334221875007999</c:v>
                </c:pt>
                <c:pt idx="19541">
                  <c:v>3.3329837499999999</c:v>
                </c:pt>
                <c:pt idx="19542">
                  <c:v>3.3325528124992001</c:v>
                </c:pt>
                <c:pt idx="19543">
                  <c:v>3.3322121875007999</c:v>
                </c:pt>
                <c:pt idx="19544">
                  <c:v>3.3318268750016</c:v>
                </c:pt>
                <c:pt idx="19545">
                  <c:v>3.3313575000000002</c:v>
                </c:pt>
                <c:pt idx="19546">
                  <c:v>3.3309346875007999</c:v>
                </c:pt>
                <c:pt idx="19547">
                  <c:v>3.3305471875007999</c:v>
                </c:pt>
                <c:pt idx="19548">
                  <c:v>3.3302100000000001</c:v>
                </c:pt>
                <c:pt idx="19549">
                  <c:v>3.3298459375007998</c:v>
                </c:pt>
                <c:pt idx="19550">
                  <c:v>3.3302415624992001</c:v>
                </c:pt>
                <c:pt idx="19551">
                  <c:v>3.3305890624992003</c:v>
                </c:pt>
                <c:pt idx="19552">
                  <c:v>3.3309834375007998</c:v>
                </c:pt>
                <c:pt idx="19553">
                  <c:v>3.3313753124992003</c:v>
                </c:pt>
                <c:pt idx="19554">
                  <c:v>3.3317087500000002</c:v>
                </c:pt>
                <c:pt idx="19555">
                  <c:v>3.3321309375007999</c:v>
                </c:pt>
                <c:pt idx="19556">
                  <c:v>3.3326090624992002</c:v>
                </c:pt>
                <c:pt idx="19557">
                  <c:v>3.3329753124992001</c:v>
                </c:pt>
                <c:pt idx="19558">
                  <c:v>3.3333690624992003</c:v>
                </c:pt>
                <c:pt idx="19559">
                  <c:v>3.3337037500000002</c:v>
                </c:pt>
                <c:pt idx="19560">
                  <c:v>3.3340553124992001</c:v>
                </c:pt>
                <c:pt idx="19561">
                  <c:v>3.3343793750016002</c:v>
                </c:pt>
                <c:pt idx="19562">
                  <c:v>3.3347212499999999</c:v>
                </c:pt>
                <c:pt idx="19563">
                  <c:v>3.3350903124992</c:v>
                </c:pt>
                <c:pt idx="19564">
                  <c:v>3.3354281250016</c:v>
                </c:pt>
                <c:pt idx="19565">
                  <c:v>3.3349887499999999</c:v>
                </c:pt>
                <c:pt idx="19566">
                  <c:v>3.3346656250016</c:v>
                </c:pt>
                <c:pt idx="19567">
                  <c:v>3.33427125</c:v>
                </c:pt>
                <c:pt idx="19568">
                  <c:v>3.3338190624992001</c:v>
                </c:pt>
                <c:pt idx="19569">
                  <c:v>3.3333599999999999</c:v>
                </c:pt>
                <c:pt idx="19570">
                  <c:v>3.3328503124991999</c:v>
                </c:pt>
                <c:pt idx="19571">
                  <c:v>3.3323084375007999</c:v>
                </c:pt>
                <c:pt idx="19572">
                  <c:v>3.3318468750016002</c:v>
                </c:pt>
                <c:pt idx="19573">
                  <c:v>3.3314981250016</c:v>
                </c:pt>
                <c:pt idx="19574">
                  <c:v>3.3318381250016</c:v>
                </c:pt>
                <c:pt idx="19575">
                  <c:v>3.3315359375007998</c:v>
                </c:pt>
                <c:pt idx="19576">
                  <c:v>3.3316443750016003</c:v>
                </c:pt>
                <c:pt idx="19577">
                  <c:v>3.3319990624992002</c:v>
                </c:pt>
                <c:pt idx="19578">
                  <c:v>3.3319768750016001</c:v>
                </c:pt>
                <c:pt idx="19579">
                  <c:v>3.3319874999999999</c:v>
                </c:pt>
                <c:pt idx="19580">
                  <c:v>3.3322753124991999</c:v>
                </c:pt>
                <c:pt idx="19581">
                  <c:v>3.3322153124992</c:v>
                </c:pt>
                <c:pt idx="19582">
                  <c:v>3.3316612499999998</c:v>
                </c:pt>
                <c:pt idx="19583">
                  <c:v>3.3313268750016003</c:v>
                </c:pt>
                <c:pt idx="19584">
                  <c:v>3.3309506250016003</c:v>
                </c:pt>
                <c:pt idx="19585">
                  <c:v>3.33054125</c:v>
                </c:pt>
                <c:pt idx="19586">
                  <c:v>3.3304675000000001</c:v>
                </c:pt>
                <c:pt idx="19587">
                  <c:v>3.3302546875007999</c:v>
                </c:pt>
                <c:pt idx="19588">
                  <c:v>3.3305681250016002</c:v>
                </c:pt>
                <c:pt idx="19589">
                  <c:v>3.3309696875007999</c:v>
                </c:pt>
                <c:pt idx="19590">
                  <c:v>3.3313600000000001</c:v>
                </c:pt>
                <c:pt idx="19591">
                  <c:v>3.3316896875007997</c:v>
                </c:pt>
                <c:pt idx="19592">
                  <c:v>3.3320306250016003</c:v>
                </c:pt>
                <c:pt idx="19593">
                  <c:v>3.3323749999999999</c:v>
                </c:pt>
                <c:pt idx="19594">
                  <c:v>3.3327659375007999</c:v>
                </c:pt>
                <c:pt idx="19595">
                  <c:v>3.3331115624992003</c:v>
                </c:pt>
                <c:pt idx="19596">
                  <c:v>3.3334937500000001</c:v>
                </c:pt>
                <c:pt idx="19597">
                  <c:v>3.3338909375007999</c:v>
                </c:pt>
                <c:pt idx="19598">
                  <c:v>3.3342387499999999</c:v>
                </c:pt>
                <c:pt idx="19599">
                  <c:v>3.3345603124992</c:v>
                </c:pt>
                <c:pt idx="19600">
                  <c:v>3.3343337499999999</c:v>
                </c:pt>
                <c:pt idx="19601">
                  <c:v>3.3337287500000001</c:v>
                </c:pt>
                <c:pt idx="19602">
                  <c:v>3.3331962499999999</c:v>
                </c:pt>
                <c:pt idx="19603">
                  <c:v>3.3327984375008</c:v>
                </c:pt>
                <c:pt idx="19604">
                  <c:v>3.3324528124991999</c:v>
                </c:pt>
                <c:pt idx="19605">
                  <c:v>3.3320137500000002</c:v>
                </c:pt>
                <c:pt idx="19606">
                  <c:v>3.3316574999999999</c:v>
                </c:pt>
                <c:pt idx="19607">
                  <c:v>3.3312987500000002</c:v>
                </c:pt>
                <c:pt idx="19608">
                  <c:v>3.3309643750016003</c:v>
                </c:pt>
                <c:pt idx="19609">
                  <c:v>3.3305593750016</c:v>
                </c:pt>
                <c:pt idx="19610">
                  <c:v>3.3299396875007998</c:v>
                </c:pt>
                <c:pt idx="19611">
                  <c:v>3.3293612499999998</c:v>
                </c:pt>
                <c:pt idx="19612">
                  <c:v>3.3288906250016002</c:v>
                </c:pt>
                <c:pt idx="19613">
                  <c:v>3.3284181250016003</c:v>
                </c:pt>
                <c:pt idx="19614">
                  <c:v>3.3279653124992001</c:v>
                </c:pt>
                <c:pt idx="19615">
                  <c:v>3.3275143750016003</c:v>
                </c:pt>
                <c:pt idx="19616">
                  <c:v>3.3271565624992001</c:v>
                </c:pt>
                <c:pt idx="19617">
                  <c:v>3.3267403124992003</c:v>
                </c:pt>
                <c:pt idx="19618">
                  <c:v>3.32649375</c:v>
                </c:pt>
                <c:pt idx="19619">
                  <c:v>3.32636625</c:v>
                </c:pt>
                <c:pt idx="19620">
                  <c:v>3.3267753124991999</c:v>
                </c:pt>
                <c:pt idx="19621">
                  <c:v>3.3272009375008</c:v>
                </c:pt>
                <c:pt idx="19622">
                  <c:v>3.3276075000000001</c:v>
                </c:pt>
                <c:pt idx="19623">
                  <c:v>3.3280556250016002</c:v>
                </c:pt>
                <c:pt idx="19624">
                  <c:v>3.3284175</c:v>
                </c:pt>
                <c:pt idx="19625">
                  <c:v>3.3288256250016004</c:v>
                </c:pt>
                <c:pt idx="19626">
                  <c:v>3.3291706250016002</c:v>
                </c:pt>
                <c:pt idx="19627">
                  <c:v>3.3296221875007999</c:v>
                </c:pt>
                <c:pt idx="19628">
                  <c:v>3.3300218750016004</c:v>
                </c:pt>
                <c:pt idx="19629">
                  <c:v>3.3303640624991999</c:v>
                </c:pt>
                <c:pt idx="19630">
                  <c:v>3.3307059375007997</c:v>
                </c:pt>
                <c:pt idx="19631">
                  <c:v>3.3311143750016003</c:v>
                </c:pt>
                <c:pt idx="19632">
                  <c:v>3.3315078124992001</c:v>
                </c:pt>
                <c:pt idx="19633">
                  <c:v>3.33187875</c:v>
                </c:pt>
                <c:pt idx="19634">
                  <c:v>3.3315153124992003</c:v>
                </c:pt>
                <c:pt idx="19635">
                  <c:v>3.3311540624992002</c:v>
                </c:pt>
                <c:pt idx="19636">
                  <c:v>3.3307121875007999</c:v>
                </c:pt>
                <c:pt idx="19637">
                  <c:v>3.3301821875008</c:v>
                </c:pt>
                <c:pt idx="19638">
                  <c:v>3.3296912500000002</c:v>
                </c:pt>
                <c:pt idx="19639">
                  <c:v>3.3293474999999999</c:v>
                </c:pt>
                <c:pt idx="19640">
                  <c:v>3.3293615624992001</c:v>
                </c:pt>
                <c:pt idx="19641">
                  <c:v>3.3298178124992002</c:v>
                </c:pt>
                <c:pt idx="19642">
                  <c:v>3.3301803124992002</c:v>
                </c:pt>
                <c:pt idx="19643">
                  <c:v>3.3305534375007997</c:v>
                </c:pt>
                <c:pt idx="19644">
                  <c:v>3.3308962499999999</c:v>
                </c:pt>
                <c:pt idx="19645">
                  <c:v>3.3308115624992003</c:v>
                </c:pt>
                <c:pt idx="19646">
                  <c:v>3.3304806250016004</c:v>
                </c:pt>
                <c:pt idx="19647">
                  <c:v>3.3301209375008001</c:v>
                </c:pt>
                <c:pt idx="19648">
                  <c:v>3.329755</c:v>
                </c:pt>
                <c:pt idx="19649">
                  <c:v>3.3293678124991999</c:v>
                </c:pt>
                <c:pt idx="19650">
                  <c:v>3.3289956250016002</c:v>
                </c:pt>
                <c:pt idx="19651">
                  <c:v>3.3286321875008</c:v>
                </c:pt>
                <c:pt idx="19652">
                  <c:v>3.3282771875007997</c:v>
                </c:pt>
                <c:pt idx="19653">
                  <c:v>3.3279399999999999</c:v>
                </c:pt>
                <c:pt idx="19654">
                  <c:v>3.3275087499999998</c:v>
                </c:pt>
                <c:pt idx="19655">
                  <c:v>3.3270487499999999</c:v>
                </c:pt>
                <c:pt idx="19656">
                  <c:v>3.3266749999999998</c:v>
                </c:pt>
                <c:pt idx="19657">
                  <c:v>3.3270531250016</c:v>
                </c:pt>
                <c:pt idx="19658">
                  <c:v>3.3274221875008001</c:v>
                </c:pt>
                <c:pt idx="19659">
                  <c:v>3.3278181250016003</c:v>
                </c:pt>
                <c:pt idx="19660">
                  <c:v>3.3281903124992001</c:v>
                </c:pt>
                <c:pt idx="19661">
                  <c:v>3.3286221875008</c:v>
                </c:pt>
                <c:pt idx="19662">
                  <c:v>3.3289525000000002</c:v>
                </c:pt>
                <c:pt idx="19663">
                  <c:v>3.3293746875007999</c:v>
                </c:pt>
                <c:pt idx="19664">
                  <c:v>3.3297750000000002</c:v>
                </c:pt>
                <c:pt idx="19665">
                  <c:v>3.3301665624992003</c:v>
                </c:pt>
                <c:pt idx="19666">
                  <c:v>3.3301015624992001</c:v>
                </c:pt>
                <c:pt idx="19667">
                  <c:v>3.3304643750016001</c:v>
                </c:pt>
                <c:pt idx="19668">
                  <c:v>3.3308146875008</c:v>
                </c:pt>
                <c:pt idx="19669">
                  <c:v>3.3312312500000001</c:v>
                </c:pt>
                <c:pt idx="19670">
                  <c:v>3.3315618750016003</c:v>
                </c:pt>
                <c:pt idx="19671">
                  <c:v>3.3312406250016</c:v>
                </c:pt>
                <c:pt idx="19672">
                  <c:v>3.3308596875008001</c:v>
                </c:pt>
                <c:pt idx="19673">
                  <c:v>3.3304084375007998</c:v>
                </c:pt>
                <c:pt idx="19674">
                  <c:v>3.3300343750016004</c:v>
                </c:pt>
                <c:pt idx="19675">
                  <c:v>3.3296268750016003</c:v>
                </c:pt>
                <c:pt idx="19676">
                  <c:v>3.3292571875007999</c:v>
                </c:pt>
                <c:pt idx="19677">
                  <c:v>3.3288984375007997</c:v>
                </c:pt>
                <c:pt idx="19678">
                  <c:v>3.3285259375008001</c:v>
                </c:pt>
                <c:pt idx="19679">
                  <c:v>3.3280812499999999</c:v>
                </c:pt>
                <c:pt idx="19680">
                  <c:v>3.3277346875007998</c:v>
                </c:pt>
                <c:pt idx="19681">
                  <c:v>3.3273518750016002</c:v>
                </c:pt>
                <c:pt idx="19682">
                  <c:v>3.3269924999999998</c:v>
                </c:pt>
                <c:pt idx="19683">
                  <c:v>3.3266024999999999</c:v>
                </c:pt>
                <c:pt idx="19684">
                  <c:v>3.3262565624992</c:v>
                </c:pt>
                <c:pt idx="19685">
                  <c:v>3.3259099999999999</c:v>
                </c:pt>
                <c:pt idx="19686">
                  <c:v>3.3260071875007999</c:v>
                </c:pt>
                <c:pt idx="19687">
                  <c:v>3.3263009375007999</c:v>
                </c:pt>
                <c:pt idx="19688">
                  <c:v>3.3260937500000001</c:v>
                </c:pt>
                <c:pt idx="19689">
                  <c:v>3.3257471875008</c:v>
                </c:pt>
                <c:pt idx="19690">
                  <c:v>3.3254118750016004</c:v>
                </c:pt>
                <c:pt idx="19691">
                  <c:v>3.3250615624991999</c:v>
                </c:pt>
                <c:pt idx="19692">
                  <c:v>3.3246578124992001</c:v>
                </c:pt>
                <c:pt idx="19693">
                  <c:v>3.3241562500000001</c:v>
                </c:pt>
                <c:pt idx="19694">
                  <c:v>3.3237774999999998</c:v>
                </c:pt>
                <c:pt idx="19695">
                  <c:v>3.3233659375008</c:v>
                </c:pt>
                <c:pt idx="19696">
                  <c:v>3.3230387499999998</c:v>
                </c:pt>
                <c:pt idx="19697">
                  <c:v>3.3232925</c:v>
                </c:pt>
                <c:pt idx="19698">
                  <c:v>3.3236990624992</c:v>
                </c:pt>
                <c:pt idx="19699">
                  <c:v>3.3240546875007997</c:v>
                </c:pt>
                <c:pt idx="19700">
                  <c:v>3.3244637500000001</c:v>
                </c:pt>
                <c:pt idx="19701">
                  <c:v>3.3248921875008</c:v>
                </c:pt>
                <c:pt idx="19702">
                  <c:v>3.3252718750016004</c:v>
                </c:pt>
                <c:pt idx="19703">
                  <c:v>3.3256284375008001</c:v>
                </c:pt>
                <c:pt idx="19704">
                  <c:v>3.3260284375008</c:v>
                </c:pt>
                <c:pt idx="19705">
                  <c:v>3.3263959375007999</c:v>
                </c:pt>
                <c:pt idx="19706">
                  <c:v>3.3267690624992001</c:v>
                </c:pt>
                <c:pt idx="19707">
                  <c:v>3.3271693750016</c:v>
                </c:pt>
                <c:pt idx="19708">
                  <c:v>3.3276109375008001</c:v>
                </c:pt>
                <c:pt idx="19709">
                  <c:v>3.3280725000000002</c:v>
                </c:pt>
                <c:pt idx="19710">
                  <c:v>3.3284018750016</c:v>
                </c:pt>
                <c:pt idx="19711">
                  <c:v>3.3288321875008</c:v>
                </c:pt>
                <c:pt idx="19712">
                  <c:v>3.3291587499999999</c:v>
                </c:pt>
                <c:pt idx="19713">
                  <c:v>3.3294937500000001</c:v>
                </c:pt>
                <c:pt idx="19714">
                  <c:v>3.3298403124992002</c:v>
                </c:pt>
                <c:pt idx="19715">
                  <c:v>3.3302218750016004</c:v>
                </c:pt>
                <c:pt idx="19716">
                  <c:v>3.3306221875007997</c:v>
                </c:pt>
                <c:pt idx="19717">
                  <c:v>3.3310153124992001</c:v>
                </c:pt>
                <c:pt idx="19718">
                  <c:v>3.3313693750016</c:v>
                </c:pt>
                <c:pt idx="19719">
                  <c:v>3.33169</c:v>
                </c:pt>
                <c:pt idx="19720">
                  <c:v>3.3313656250016002</c:v>
                </c:pt>
                <c:pt idx="19721">
                  <c:v>3.3307068750016002</c:v>
                </c:pt>
                <c:pt idx="19722">
                  <c:v>3.3302868750016001</c:v>
                </c:pt>
                <c:pt idx="19723">
                  <c:v>3.3298831250016003</c:v>
                </c:pt>
                <c:pt idx="19724">
                  <c:v>3.3293993750016</c:v>
                </c:pt>
                <c:pt idx="19725">
                  <c:v>3.3288881250016003</c:v>
                </c:pt>
                <c:pt idx="19726">
                  <c:v>3.3284218750016001</c:v>
                </c:pt>
                <c:pt idx="19727">
                  <c:v>3.3279068750016001</c:v>
                </c:pt>
                <c:pt idx="19728">
                  <c:v>3.3274949999999999</c:v>
                </c:pt>
                <c:pt idx="19729">
                  <c:v>3.3271337499999998</c:v>
                </c:pt>
                <c:pt idx="19730">
                  <c:v>3.3265840624992</c:v>
                </c:pt>
                <c:pt idx="19731">
                  <c:v>3.3261490624992001</c:v>
                </c:pt>
                <c:pt idx="19732">
                  <c:v>3.3257746875007999</c:v>
                </c:pt>
                <c:pt idx="19733">
                  <c:v>3.3253175000000001</c:v>
                </c:pt>
                <c:pt idx="19734">
                  <c:v>3.3248771875008001</c:v>
                </c:pt>
                <c:pt idx="19735">
                  <c:v>3.3244821875007999</c:v>
                </c:pt>
                <c:pt idx="19736">
                  <c:v>3.324125</c:v>
                </c:pt>
                <c:pt idx="19737">
                  <c:v>3.3238015624992001</c:v>
                </c:pt>
                <c:pt idx="19738">
                  <c:v>3.3240718750016001</c:v>
                </c:pt>
                <c:pt idx="19739">
                  <c:v>3.3244415624992003</c:v>
                </c:pt>
                <c:pt idx="19740">
                  <c:v>3.3247862499999998</c:v>
                </c:pt>
                <c:pt idx="19741">
                  <c:v>3.3250559375008</c:v>
                </c:pt>
                <c:pt idx="19742">
                  <c:v>3.3253984375007999</c:v>
                </c:pt>
                <c:pt idx="19743">
                  <c:v>3.3257853124992001</c:v>
                </c:pt>
                <c:pt idx="19744">
                  <c:v>3.3261134375007999</c:v>
                </c:pt>
                <c:pt idx="19745">
                  <c:v>3.3264571875007998</c:v>
                </c:pt>
                <c:pt idx="19746">
                  <c:v>3.3260912500000002</c:v>
                </c:pt>
                <c:pt idx="19747">
                  <c:v>3.3257053124992</c:v>
                </c:pt>
                <c:pt idx="19748">
                  <c:v>3.3261003124992001</c:v>
                </c:pt>
                <c:pt idx="19749">
                  <c:v>3.3264343750016003</c:v>
                </c:pt>
                <c:pt idx="19750">
                  <c:v>3.3269003124992</c:v>
                </c:pt>
                <c:pt idx="19751">
                  <c:v>3.3272768750016</c:v>
                </c:pt>
                <c:pt idx="19752">
                  <c:v>3.3276365624992001</c:v>
                </c:pt>
                <c:pt idx="19753">
                  <c:v>3.3279571875007998</c:v>
                </c:pt>
                <c:pt idx="19754">
                  <c:v>3.3280465624992002</c:v>
                </c:pt>
                <c:pt idx="19755">
                  <c:v>3.3284087499999999</c:v>
                </c:pt>
                <c:pt idx="19756">
                  <c:v>3.3287515624992001</c:v>
                </c:pt>
                <c:pt idx="19757">
                  <c:v>3.3284256250016</c:v>
                </c:pt>
                <c:pt idx="19758">
                  <c:v>3.3281043750016002</c:v>
                </c:pt>
                <c:pt idx="19759">
                  <c:v>3.3277659375008</c:v>
                </c:pt>
                <c:pt idx="19760">
                  <c:v>3.3273759375008001</c:v>
                </c:pt>
                <c:pt idx="19761">
                  <c:v>3.3269009375007998</c:v>
                </c:pt>
                <c:pt idx="19762">
                  <c:v>3.3265515624991999</c:v>
                </c:pt>
                <c:pt idx="19763">
                  <c:v>3.3261084375008001</c:v>
                </c:pt>
                <c:pt idx="19764">
                  <c:v>3.3256912500000002</c:v>
                </c:pt>
                <c:pt idx="19765">
                  <c:v>3.32520375</c:v>
                </c:pt>
                <c:pt idx="19766">
                  <c:v>3.3245778124992</c:v>
                </c:pt>
                <c:pt idx="19767">
                  <c:v>3.3240493750016</c:v>
                </c:pt>
                <c:pt idx="19768">
                  <c:v>3.3234490624992001</c:v>
                </c:pt>
                <c:pt idx="19769">
                  <c:v>3.3229631250016003</c:v>
                </c:pt>
                <c:pt idx="19770">
                  <c:v>3.3224371875008001</c:v>
                </c:pt>
                <c:pt idx="19771">
                  <c:v>3.32208375</c:v>
                </c:pt>
                <c:pt idx="19772">
                  <c:v>3.3215465624992002</c:v>
                </c:pt>
                <c:pt idx="19773">
                  <c:v>3.3211374999999999</c:v>
                </c:pt>
                <c:pt idx="19774">
                  <c:v>3.3207915624991999</c:v>
                </c:pt>
                <c:pt idx="19775">
                  <c:v>3.3203584375007997</c:v>
                </c:pt>
                <c:pt idx="19776">
                  <c:v>3.3199946875007997</c:v>
                </c:pt>
                <c:pt idx="19777">
                  <c:v>3.3195928124992</c:v>
                </c:pt>
                <c:pt idx="19778">
                  <c:v>3.3191881250016002</c:v>
                </c:pt>
                <c:pt idx="19779">
                  <c:v>3.3188415624992</c:v>
                </c:pt>
                <c:pt idx="19780">
                  <c:v>3.3188928124992003</c:v>
                </c:pt>
                <c:pt idx="19781">
                  <c:v>3.3192631250016</c:v>
                </c:pt>
                <c:pt idx="19782">
                  <c:v>3.3196400000000001</c:v>
                </c:pt>
                <c:pt idx="19783">
                  <c:v>3.32006625</c:v>
                </c:pt>
                <c:pt idx="19784">
                  <c:v>3.3204475000000002</c:v>
                </c:pt>
                <c:pt idx="19785">
                  <c:v>3.3207915624991999</c:v>
                </c:pt>
                <c:pt idx="19786">
                  <c:v>3.3211559375007997</c:v>
                </c:pt>
                <c:pt idx="19787">
                  <c:v>3.3215112499999999</c:v>
                </c:pt>
                <c:pt idx="19788">
                  <c:v>3.3218534375008</c:v>
                </c:pt>
                <c:pt idx="19789">
                  <c:v>3.3222571875007998</c:v>
                </c:pt>
                <c:pt idx="19790">
                  <c:v>3.3227209375008</c:v>
                </c:pt>
                <c:pt idx="19791">
                  <c:v>3.32309375</c:v>
                </c:pt>
                <c:pt idx="19792">
                  <c:v>3.3232318750016003</c:v>
                </c:pt>
                <c:pt idx="19793">
                  <c:v>3.3228109375007997</c:v>
                </c:pt>
                <c:pt idx="19794">
                  <c:v>3.3224268750016002</c:v>
                </c:pt>
                <c:pt idx="19795">
                  <c:v>3.3220546875007999</c:v>
                </c:pt>
                <c:pt idx="19796">
                  <c:v>3.3216209375007999</c:v>
                </c:pt>
                <c:pt idx="19797">
                  <c:v>3.3217459375008</c:v>
                </c:pt>
                <c:pt idx="19798">
                  <c:v>3.3221924999999999</c:v>
                </c:pt>
                <c:pt idx="19799">
                  <c:v>3.3226075000000002</c:v>
                </c:pt>
                <c:pt idx="19800">
                  <c:v>3.3230231250016002</c:v>
                </c:pt>
                <c:pt idx="19801">
                  <c:v>3.3227178124992003</c:v>
                </c:pt>
                <c:pt idx="19802">
                  <c:v>3.3223778124992003</c:v>
                </c:pt>
                <c:pt idx="19803">
                  <c:v>3.3219415624991999</c:v>
                </c:pt>
                <c:pt idx="19804">
                  <c:v>3.3217643750016004</c:v>
                </c:pt>
                <c:pt idx="19805">
                  <c:v>3.3219131250016001</c:v>
                </c:pt>
                <c:pt idx="19806">
                  <c:v>3.3221371875007999</c:v>
                </c:pt>
                <c:pt idx="19807">
                  <c:v>3.3223681250016002</c:v>
                </c:pt>
                <c:pt idx="19808">
                  <c:v>3.3227156250016003</c:v>
                </c:pt>
                <c:pt idx="19809">
                  <c:v>3.3231462500000002</c:v>
                </c:pt>
                <c:pt idx="19810">
                  <c:v>3.3227015624992</c:v>
                </c:pt>
                <c:pt idx="19811">
                  <c:v>3.3221640624991999</c:v>
                </c:pt>
                <c:pt idx="19812">
                  <c:v>3.3218306250016001</c:v>
                </c:pt>
                <c:pt idx="19813">
                  <c:v>3.3215084375007997</c:v>
                </c:pt>
                <c:pt idx="19814">
                  <c:v>3.3212953124992</c:v>
                </c:pt>
                <c:pt idx="19815">
                  <c:v>3.3211431250016004</c:v>
                </c:pt>
                <c:pt idx="19816">
                  <c:v>3.3215446875007997</c:v>
                </c:pt>
                <c:pt idx="19817">
                  <c:v>3.3218681250016</c:v>
                </c:pt>
                <c:pt idx="19818">
                  <c:v>3.3222024999999999</c:v>
                </c:pt>
                <c:pt idx="19819">
                  <c:v>3.3226512499999998</c:v>
                </c:pt>
                <c:pt idx="19820">
                  <c:v>3.3230459375007997</c:v>
                </c:pt>
                <c:pt idx="19821">
                  <c:v>3.3234078124991999</c:v>
                </c:pt>
                <c:pt idx="19822">
                  <c:v>3.3234812499999999</c:v>
                </c:pt>
                <c:pt idx="19823">
                  <c:v>3.3238153124992</c:v>
                </c:pt>
                <c:pt idx="19824">
                  <c:v>3.3241746875008</c:v>
                </c:pt>
                <c:pt idx="19825">
                  <c:v>3.3245265624992002</c:v>
                </c:pt>
                <c:pt idx="19826">
                  <c:v>3.3248587500000002</c:v>
                </c:pt>
                <c:pt idx="19827">
                  <c:v>3.3243775000000002</c:v>
                </c:pt>
                <c:pt idx="19828">
                  <c:v>3.3239084375007999</c:v>
                </c:pt>
                <c:pt idx="19829">
                  <c:v>3.3235340624992</c:v>
                </c:pt>
                <c:pt idx="19830">
                  <c:v>3.3231865624992003</c:v>
                </c:pt>
                <c:pt idx="19831">
                  <c:v>3.3227240624992</c:v>
                </c:pt>
                <c:pt idx="19832">
                  <c:v>3.3223281250016004</c:v>
                </c:pt>
                <c:pt idx="19833">
                  <c:v>3.3220018750016003</c:v>
                </c:pt>
                <c:pt idx="19834">
                  <c:v>3.3214803124992001</c:v>
                </c:pt>
                <c:pt idx="19835">
                  <c:v>3.3210215624992001</c:v>
                </c:pt>
                <c:pt idx="19836">
                  <c:v>3.3206684375008</c:v>
                </c:pt>
                <c:pt idx="19837">
                  <c:v>3.3202684375008</c:v>
                </c:pt>
                <c:pt idx="19838">
                  <c:v>3.3197978124992003</c:v>
                </c:pt>
                <c:pt idx="19839">
                  <c:v>3.3193371875007998</c:v>
                </c:pt>
                <c:pt idx="19840">
                  <c:v>3.3187671875008</c:v>
                </c:pt>
                <c:pt idx="19841">
                  <c:v>3.3156712499999998</c:v>
                </c:pt>
                <c:pt idx="19842">
                  <c:v>3.3038740624992</c:v>
                </c:pt>
                <c:pt idx="19843">
                  <c:v>3.2906287500000002</c:v>
                </c:pt>
                <c:pt idx="19844">
                  <c:v>3.2766840624992</c:v>
                </c:pt>
                <c:pt idx="19845">
                  <c:v>3.2622406250016001</c:v>
                </c:pt>
                <c:pt idx="19846">
                  <c:v>3.2474859375007998</c:v>
                </c:pt>
                <c:pt idx="19847">
                  <c:v>3.23238125</c:v>
                </c:pt>
                <c:pt idx="19848">
                  <c:v>3.2171487499999998</c:v>
                </c:pt>
                <c:pt idx="19849">
                  <c:v>3.2018109375007997</c:v>
                </c:pt>
                <c:pt idx="19850">
                  <c:v>3.18640875</c:v>
                </c:pt>
                <c:pt idx="19851">
                  <c:v>3.1737212499999998</c:v>
                </c:pt>
                <c:pt idx="19852">
                  <c:v>3.1696637499999998</c:v>
                </c:pt>
                <c:pt idx="19853">
                  <c:v>3.1669590625001596</c:v>
                </c:pt>
                <c:pt idx="19854">
                  <c:v>3.1648621875001597</c:v>
                </c:pt>
                <c:pt idx="19855">
                  <c:v>3.1632759375001598</c:v>
                </c:pt>
                <c:pt idx="19856">
                  <c:v>3.1620462499999999</c:v>
                </c:pt>
                <c:pt idx="19857">
                  <c:v>3.1610943749999998</c:v>
                </c:pt>
                <c:pt idx="19858">
                  <c:v>3.1603340625001599</c:v>
                </c:pt>
                <c:pt idx="19859">
                  <c:v>3.1596790625001598</c:v>
                </c:pt>
                <c:pt idx="19860">
                  <c:v>3.1591296875001595</c:v>
                </c:pt>
                <c:pt idx="19861">
                  <c:v>3.1585749999999999</c:v>
                </c:pt>
                <c:pt idx="19862">
                  <c:v>3.1582318749999998</c:v>
                </c:pt>
                <c:pt idx="19863">
                  <c:v>3.157885625</c:v>
                </c:pt>
                <c:pt idx="19864">
                  <c:v>3.1573071875001597</c:v>
                </c:pt>
                <c:pt idx="19865">
                  <c:v>3.1567840625001597</c:v>
                </c:pt>
                <c:pt idx="19866">
                  <c:v>3.1562515625001599</c:v>
                </c:pt>
                <c:pt idx="19867">
                  <c:v>3.1558556250000001</c:v>
                </c:pt>
                <c:pt idx="19868">
                  <c:v>3.1554306250000002</c:v>
                </c:pt>
                <c:pt idx="19869">
                  <c:v>3.1549675000000001</c:v>
                </c:pt>
                <c:pt idx="19870">
                  <c:v>3.1545912500000002</c:v>
                </c:pt>
                <c:pt idx="19871">
                  <c:v>3.1542490625001598</c:v>
                </c:pt>
                <c:pt idx="19872">
                  <c:v>3.1539225000000002</c:v>
                </c:pt>
                <c:pt idx="19873">
                  <c:v>3.1534821875001597</c:v>
                </c:pt>
                <c:pt idx="19874">
                  <c:v>3.1531337499999998</c:v>
                </c:pt>
                <c:pt idx="19875">
                  <c:v>3.1527034375001599</c:v>
                </c:pt>
                <c:pt idx="19876">
                  <c:v>3.1523053125001597</c:v>
                </c:pt>
                <c:pt idx="19877">
                  <c:v>3.1519403125001597</c:v>
                </c:pt>
                <c:pt idx="19878">
                  <c:v>3.1515468750000002</c:v>
                </c:pt>
                <c:pt idx="19879">
                  <c:v>3.1512131249999999</c:v>
                </c:pt>
                <c:pt idx="19880">
                  <c:v>3.15086656250016</c:v>
                </c:pt>
                <c:pt idx="19881">
                  <c:v>3.150544375</c:v>
                </c:pt>
                <c:pt idx="19882">
                  <c:v>3.1501959375001598</c:v>
                </c:pt>
                <c:pt idx="19883">
                  <c:v>3.1498628125001598</c:v>
                </c:pt>
                <c:pt idx="19884">
                  <c:v>3.1495203125001598</c:v>
                </c:pt>
                <c:pt idx="19885">
                  <c:v>3.1492290625001598</c:v>
                </c:pt>
                <c:pt idx="19886">
                  <c:v>3.1488974999999999</c:v>
                </c:pt>
                <c:pt idx="19887">
                  <c:v>3.1485712499999998</c:v>
                </c:pt>
                <c:pt idx="19888">
                  <c:v>3.1482424999999998</c:v>
                </c:pt>
                <c:pt idx="19889">
                  <c:v>3.1479134375001596</c:v>
                </c:pt>
                <c:pt idx="19890">
                  <c:v>3.1475675000000001</c:v>
                </c:pt>
                <c:pt idx="19891">
                  <c:v>3.1472859375001598</c:v>
                </c:pt>
                <c:pt idx="19892">
                  <c:v>3.1472178125001595</c:v>
                </c:pt>
                <c:pt idx="19893">
                  <c:v>3.1469928125001596</c:v>
                </c:pt>
                <c:pt idx="19894">
                  <c:v>3.1469637499999998</c:v>
                </c:pt>
                <c:pt idx="19895">
                  <c:v>3.1467315625001597</c:v>
                </c:pt>
                <c:pt idx="19896">
                  <c:v>3.1465953125001596</c:v>
                </c:pt>
                <c:pt idx="19897">
                  <c:v>3.1467075000000002</c:v>
                </c:pt>
                <c:pt idx="19898">
                  <c:v>3.1468203125001599</c:v>
                </c:pt>
                <c:pt idx="19899">
                  <c:v>3.14699531250016</c:v>
                </c:pt>
                <c:pt idx="19900">
                  <c:v>3.1470806250000001</c:v>
                </c:pt>
                <c:pt idx="19901">
                  <c:v>3.1474387500000001</c:v>
                </c:pt>
                <c:pt idx="19902">
                  <c:v>3.1477693750000002</c:v>
                </c:pt>
                <c:pt idx="19903">
                  <c:v>3.1481643749999999</c:v>
                </c:pt>
                <c:pt idx="19904">
                  <c:v>3.1485193749999998</c:v>
                </c:pt>
                <c:pt idx="19905">
                  <c:v>3.1489034375001599</c:v>
                </c:pt>
                <c:pt idx="19906">
                  <c:v>3.14928125</c:v>
                </c:pt>
                <c:pt idx="19907">
                  <c:v>3.1496078125001596</c:v>
                </c:pt>
                <c:pt idx="19908">
                  <c:v>3.1499662499999999</c:v>
                </c:pt>
                <c:pt idx="19909">
                  <c:v>3.1502931250000001</c:v>
                </c:pt>
                <c:pt idx="19910">
                  <c:v>3.1506953125001598</c:v>
                </c:pt>
                <c:pt idx="19911">
                  <c:v>3.1511615625001599</c:v>
                </c:pt>
                <c:pt idx="19912">
                  <c:v>3.1516734375001598</c:v>
                </c:pt>
                <c:pt idx="19913">
                  <c:v>3.152160625</c:v>
                </c:pt>
                <c:pt idx="19914">
                  <c:v>3.15265</c:v>
                </c:pt>
                <c:pt idx="19915">
                  <c:v>3.1531699999999998</c:v>
                </c:pt>
                <c:pt idx="19916">
                  <c:v>3.1536546875001599</c:v>
                </c:pt>
                <c:pt idx="19917">
                  <c:v>3.1541062499999999</c:v>
                </c:pt>
                <c:pt idx="19918">
                  <c:v>3.1545234375001598</c:v>
                </c:pt>
                <c:pt idx="19919">
                  <c:v>3.1550403125001596</c:v>
                </c:pt>
                <c:pt idx="19920">
                  <c:v>3.1553762500000002</c:v>
                </c:pt>
                <c:pt idx="19921">
                  <c:v>3.1549909375001599</c:v>
                </c:pt>
                <c:pt idx="19922">
                  <c:v>3.1546687499999999</c:v>
                </c:pt>
                <c:pt idx="19923">
                  <c:v>3.1542953125001598</c:v>
                </c:pt>
                <c:pt idx="19924">
                  <c:v>3.1538403125001597</c:v>
                </c:pt>
                <c:pt idx="19925">
                  <c:v>3.1533240625001597</c:v>
                </c:pt>
                <c:pt idx="19926">
                  <c:v>3.1528831249999998</c:v>
                </c:pt>
                <c:pt idx="19927">
                  <c:v>3.1524956249999998</c:v>
                </c:pt>
                <c:pt idx="19928">
                  <c:v>3.1521309375001598</c:v>
                </c:pt>
                <c:pt idx="19929">
                  <c:v>3.1517171875001599</c:v>
                </c:pt>
                <c:pt idx="19930">
                  <c:v>3.1513459375001598</c:v>
                </c:pt>
                <c:pt idx="19931">
                  <c:v>3.1509540625001597</c:v>
                </c:pt>
                <c:pt idx="19932">
                  <c:v>3.1504496875001595</c:v>
                </c:pt>
                <c:pt idx="19933">
                  <c:v>3.1501256249999998</c:v>
                </c:pt>
                <c:pt idx="19934">
                  <c:v>3.1497587500000002</c:v>
                </c:pt>
                <c:pt idx="19935">
                  <c:v>3.1492915625001596</c:v>
                </c:pt>
                <c:pt idx="19936">
                  <c:v>3.1496315625001596</c:v>
                </c:pt>
                <c:pt idx="19937">
                  <c:v>3.1500571875001597</c:v>
                </c:pt>
                <c:pt idx="19938">
                  <c:v>3.1503843749999998</c:v>
                </c:pt>
                <c:pt idx="19939">
                  <c:v>3.1507818749999998</c:v>
                </c:pt>
                <c:pt idx="19940">
                  <c:v>3.15117125</c:v>
                </c:pt>
                <c:pt idx="19941">
                  <c:v>3.1516243749999999</c:v>
                </c:pt>
                <c:pt idx="19942">
                  <c:v>3.1520375</c:v>
                </c:pt>
                <c:pt idx="19943">
                  <c:v>3.1523837499999998</c:v>
                </c:pt>
                <c:pt idx="19944">
                  <c:v>3.1527574999999999</c:v>
                </c:pt>
                <c:pt idx="19945">
                  <c:v>3.1531162500000001</c:v>
                </c:pt>
                <c:pt idx="19946">
                  <c:v>3.1535309375001597</c:v>
                </c:pt>
                <c:pt idx="19947">
                  <c:v>3.1538915625001596</c:v>
                </c:pt>
                <c:pt idx="19948">
                  <c:v>3.1544271875001599</c:v>
                </c:pt>
                <c:pt idx="19949">
                  <c:v>3.1548328125001599</c:v>
                </c:pt>
                <c:pt idx="19950">
                  <c:v>3.1552615625001597</c:v>
                </c:pt>
                <c:pt idx="19951">
                  <c:v>3.1556431250000001</c:v>
                </c:pt>
                <c:pt idx="19952">
                  <c:v>3.1560156250000002</c:v>
                </c:pt>
                <c:pt idx="19953">
                  <c:v>3.1564056250000001</c:v>
                </c:pt>
                <c:pt idx="19954">
                  <c:v>3.156735625</c:v>
                </c:pt>
                <c:pt idx="19955">
                  <c:v>3.1571215625001599</c:v>
                </c:pt>
                <c:pt idx="19956">
                  <c:v>3.1574478125001599</c:v>
                </c:pt>
                <c:pt idx="19957">
                  <c:v>3.157780625</c:v>
                </c:pt>
                <c:pt idx="19958">
                  <c:v>3.1575971875001598</c:v>
                </c:pt>
                <c:pt idx="19959">
                  <c:v>3.1575478125001597</c:v>
                </c:pt>
                <c:pt idx="19960">
                  <c:v>3.1571525</c:v>
                </c:pt>
                <c:pt idx="19961">
                  <c:v>3.1566184375001596</c:v>
                </c:pt>
                <c:pt idx="19962">
                  <c:v>3.1560265625001596</c:v>
                </c:pt>
                <c:pt idx="19963">
                  <c:v>3.1556068750000001</c:v>
                </c:pt>
                <c:pt idx="19964">
                  <c:v>3.1552668750000001</c:v>
                </c:pt>
                <c:pt idx="19965">
                  <c:v>3.1548046875001599</c:v>
                </c:pt>
                <c:pt idx="19966">
                  <c:v>3.1543453125001597</c:v>
                </c:pt>
                <c:pt idx="19967">
                  <c:v>3.1538887500000001</c:v>
                </c:pt>
                <c:pt idx="19968">
                  <c:v>3.15349375</c:v>
                </c:pt>
                <c:pt idx="19969">
                  <c:v>3.1529196875001597</c:v>
                </c:pt>
                <c:pt idx="19970">
                  <c:v>3.152431875</c:v>
                </c:pt>
                <c:pt idx="19971">
                  <c:v>3.1520340625001597</c:v>
                </c:pt>
                <c:pt idx="19972">
                  <c:v>3.15218031250016</c:v>
                </c:pt>
                <c:pt idx="19973">
                  <c:v>3.1525046875001599</c:v>
                </c:pt>
                <c:pt idx="19974">
                  <c:v>3.1528731250000002</c:v>
                </c:pt>
                <c:pt idx="19975">
                  <c:v>3.1532931249999998</c:v>
                </c:pt>
                <c:pt idx="19976">
                  <c:v>3.1536537500000001</c:v>
                </c:pt>
                <c:pt idx="19977">
                  <c:v>3.1539746875001597</c:v>
                </c:pt>
                <c:pt idx="19978">
                  <c:v>3.1543475000000001</c:v>
                </c:pt>
                <c:pt idx="19979">
                  <c:v>3.1547203125001597</c:v>
                </c:pt>
                <c:pt idx="19980">
                  <c:v>3.1551724999999999</c:v>
                </c:pt>
                <c:pt idx="19981">
                  <c:v>3.1555384375001596</c:v>
                </c:pt>
                <c:pt idx="19982">
                  <c:v>3.1559271875001595</c:v>
                </c:pt>
                <c:pt idx="19983">
                  <c:v>3.1563015625001598</c:v>
                </c:pt>
                <c:pt idx="19984">
                  <c:v>3.1567128125001598</c:v>
                </c:pt>
                <c:pt idx="19985">
                  <c:v>3.1571946875001595</c:v>
                </c:pt>
                <c:pt idx="19986">
                  <c:v>3.1575796875001596</c:v>
                </c:pt>
                <c:pt idx="19987">
                  <c:v>3.1579018749999999</c:v>
                </c:pt>
                <c:pt idx="19988">
                  <c:v>3.157556875</c:v>
                </c:pt>
                <c:pt idx="19989">
                  <c:v>3.1579856249999998</c:v>
                </c:pt>
                <c:pt idx="19990">
                  <c:v>3.158356875</c:v>
                </c:pt>
                <c:pt idx="19991">
                  <c:v>3.1587290625001598</c:v>
                </c:pt>
                <c:pt idx="19992">
                  <c:v>3.1592193750000002</c:v>
                </c:pt>
                <c:pt idx="19993">
                  <c:v>3.1595815625001595</c:v>
                </c:pt>
                <c:pt idx="19994">
                  <c:v>3.1600056250000002</c:v>
                </c:pt>
                <c:pt idx="19995">
                  <c:v>3.1603809375001597</c:v>
                </c:pt>
                <c:pt idx="19996">
                  <c:v>3.1607746875001599</c:v>
                </c:pt>
                <c:pt idx="19997">
                  <c:v>3.1611103125001598</c:v>
                </c:pt>
                <c:pt idx="19998">
                  <c:v>3.1612615625001599</c:v>
                </c:pt>
                <c:pt idx="19999">
                  <c:v>3.1617924999999998</c:v>
                </c:pt>
                <c:pt idx="20000">
                  <c:v>3.1622315625001596</c:v>
                </c:pt>
                <c:pt idx="20001">
                  <c:v>3.1625940625001596</c:v>
                </c:pt>
                <c:pt idx="20002">
                  <c:v>3.162919375</c:v>
                </c:pt>
                <c:pt idx="20003">
                  <c:v>3.1632418750000002</c:v>
                </c:pt>
                <c:pt idx="20004">
                  <c:v>3.1635790625001596</c:v>
                </c:pt>
                <c:pt idx="20005">
                  <c:v>3.1639040625001598</c:v>
                </c:pt>
                <c:pt idx="20006">
                  <c:v>3.1643696875001597</c:v>
                </c:pt>
                <c:pt idx="20007">
                  <c:v>3.1647959375001595</c:v>
                </c:pt>
                <c:pt idx="20008">
                  <c:v>3.1651500000000001</c:v>
                </c:pt>
                <c:pt idx="20009">
                  <c:v>3.1654946875001597</c:v>
                </c:pt>
                <c:pt idx="20010">
                  <c:v>3.1651556250000001</c:v>
                </c:pt>
                <c:pt idx="20011">
                  <c:v>3.1647915625001599</c:v>
                </c:pt>
                <c:pt idx="20012">
                  <c:v>3.164338125</c:v>
                </c:pt>
                <c:pt idx="20013">
                  <c:v>3.1639550000000001</c:v>
                </c:pt>
                <c:pt idx="20014">
                  <c:v>3.1635090625001596</c:v>
                </c:pt>
                <c:pt idx="20015">
                  <c:v>3.1631471875001598</c:v>
                </c:pt>
                <c:pt idx="20016">
                  <c:v>3.1628237499999998</c:v>
                </c:pt>
                <c:pt idx="20017">
                  <c:v>3.1624609375001596</c:v>
                </c:pt>
                <c:pt idx="20018">
                  <c:v>3.162531875</c:v>
                </c:pt>
                <c:pt idx="20019">
                  <c:v>3.1620365625001599</c:v>
                </c:pt>
                <c:pt idx="20020">
                  <c:v>3.1616978125001598</c:v>
                </c:pt>
                <c:pt idx="20021">
                  <c:v>3.1612684375001598</c:v>
                </c:pt>
                <c:pt idx="20022">
                  <c:v>3.1608834375001598</c:v>
                </c:pt>
                <c:pt idx="20023">
                  <c:v>3.1604190625001598</c:v>
                </c:pt>
                <c:pt idx="20024">
                  <c:v>3.1606128125001596</c:v>
                </c:pt>
                <c:pt idx="20025">
                  <c:v>3.160983125</c:v>
                </c:pt>
                <c:pt idx="20026">
                  <c:v>3.1613224999999998</c:v>
                </c:pt>
                <c:pt idx="20027">
                  <c:v>3.16169375</c:v>
                </c:pt>
                <c:pt idx="20028">
                  <c:v>3.162155625</c:v>
                </c:pt>
                <c:pt idx="20029">
                  <c:v>3.1625899999999998</c:v>
                </c:pt>
                <c:pt idx="20030">
                  <c:v>3.1629321875001599</c:v>
                </c:pt>
                <c:pt idx="20031">
                  <c:v>3.1632828125001597</c:v>
                </c:pt>
                <c:pt idx="20032">
                  <c:v>3.1636428125001599</c:v>
                </c:pt>
                <c:pt idx="20033">
                  <c:v>3.1640340625001597</c:v>
                </c:pt>
                <c:pt idx="20034">
                  <c:v>3.1644237500000001</c:v>
                </c:pt>
                <c:pt idx="20035">
                  <c:v>3.1647656249999998</c:v>
                </c:pt>
                <c:pt idx="20036">
                  <c:v>3.1651509375001599</c:v>
                </c:pt>
                <c:pt idx="20037">
                  <c:v>3.1655315625001599</c:v>
                </c:pt>
                <c:pt idx="20038">
                  <c:v>3.1658965625001598</c:v>
                </c:pt>
                <c:pt idx="20039">
                  <c:v>3.1662809375001597</c:v>
                </c:pt>
                <c:pt idx="20040">
                  <c:v>3.16669</c:v>
                </c:pt>
                <c:pt idx="20041">
                  <c:v>3.1670965625001597</c:v>
                </c:pt>
                <c:pt idx="20042">
                  <c:v>3.1675009375001597</c:v>
                </c:pt>
                <c:pt idx="20043">
                  <c:v>3.1678928125001597</c:v>
                </c:pt>
                <c:pt idx="20044">
                  <c:v>3.1682549999999998</c:v>
                </c:pt>
                <c:pt idx="20045">
                  <c:v>3.1686162499999999</c:v>
                </c:pt>
                <c:pt idx="20046">
                  <c:v>3.1690256250000002</c:v>
                </c:pt>
                <c:pt idx="20047">
                  <c:v>3.1694499999999999</c:v>
                </c:pt>
                <c:pt idx="20048">
                  <c:v>3.1698090625001596</c:v>
                </c:pt>
                <c:pt idx="20049">
                  <c:v>3.1700396875001595</c:v>
                </c:pt>
                <c:pt idx="20050">
                  <c:v>3.1704574999999999</c:v>
                </c:pt>
                <c:pt idx="20051">
                  <c:v>3.1708521875001598</c:v>
                </c:pt>
                <c:pt idx="20052">
                  <c:v>3.1708353125001598</c:v>
                </c:pt>
                <c:pt idx="20053">
                  <c:v>3.1703956249999998</c:v>
                </c:pt>
                <c:pt idx="20054">
                  <c:v>3.1698159375001596</c:v>
                </c:pt>
                <c:pt idx="20055">
                  <c:v>3.1692274999999999</c:v>
                </c:pt>
                <c:pt idx="20056">
                  <c:v>3.1685596875001596</c:v>
                </c:pt>
                <c:pt idx="20057">
                  <c:v>3.1682103125001597</c:v>
                </c:pt>
                <c:pt idx="20058">
                  <c:v>3.1677628125001598</c:v>
                </c:pt>
                <c:pt idx="20059">
                  <c:v>3.1673081249999999</c:v>
                </c:pt>
                <c:pt idx="20060">
                  <c:v>3.1668453125001599</c:v>
                </c:pt>
                <c:pt idx="20061">
                  <c:v>3.1664884375001598</c:v>
                </c:pt>
                <c:pt idx="20062">
                  <c:v>3.1665662499999998</c:v>
                </c:pt>
                <c:pt idx="20063">
                  <c:v>3.1669334375001599</c:v>
                </c:pt>
                <c:pt idx="20064">
                  <c:v>3.1673759375001596</c:v>
                </c:pt>
                <c:pt idx="20065">
                  <c:v>3.1676996875001597</c:v>
                </c:pt>
                <c:pt idx="20066">
                  <c:v>3.1680409375001597</c:v>
                </c:pt>
                <c:pt idx="20067">
                  <c:v>3.1683865625001597</c:v>
                </c:pt>
                <c:pt idx="20068">
                  <c:v>3.1688337500000001</c:v>
                </c:pt>
                <c:pt idx="20069">
                  <c:v>3.1692524999999998</c:v>
                </c:pt>
                <c:pt idx="20070">
                  <c:v>3.1695893750000002</c:v>
                </c:pt>
                <c:pt idx="20071">
                  <c:v>3.1699850000000001</c:v>
                </c:pt>
                <c:pt idx="20072">
                  <c:v>3.1704190625001596</c:v>
                </c:pt>
                <c:pt idx="20073">
                  <c:v>3.1707465625001596</c:v>
                </c:pt>
                <c:pt idx="20074">
                  <c:v>3.1711615625001599</c:v>
                </c:pt>
                <c:pt idx="20075">
                  <c:v>3.1714912499999999</c:v>
                </c:pt>
                <c:pt idx="20076">
                  <c:v>3.17117125</c:v>
                </c:pt>
                <c:pt idx="20077">
                  <c:v>3.1708212499999999</c:v>
                </c:pt>
                <c:pt idx="20078">
                  <c:v>3.1704406249999999</c:v>
                </c:pt>
                <c:pt idx="20079">
                  <c:v>3.1700949999999999</c:v>
                </c:pt>
                <c:pt idx="20080">
                  <c:v>3.1696900000000001</c:v>
                </c:pt>
                <c:pt idx="20081">
                  <c:v>3.1693518749999998</c:v>
                </c:pt>
                <c:pt idx="20082">
                  <c:v>3.1690743750000001</c:v>
                </c:pt>
                <c:pt idx="20083">
                  <c:v>3.1694921875001598</c:v>
                </c:pt>
                <c:pt idx="20084">
                  <c:v>3.1698503125001598</c:v>
                </c:pt>
                <c:pt idx="20085">
                  <c:v>3.1702112499999999</c:v>
                </c:pt>
                <c:pt idx="20086">
                  <c:v>3.1706737500000002</c:v>
                </c:pt>
                <c:pt idx="20087">
                  <c:v>3.1710684375001597</c:v>
                </c:pt>
                <c:pt idx="20088">
                  <c:v>3.1711421875001595</c:v>
                </c:pt>
                <c:pt idx="20089">
                  <c:v>3.1715471875001597</c:v>
                </c:pt>
                <c:pt idx="20090">
                  <c:v>3.1720025000000001</c:v>
                </c:pt>
                <c:pt idx="20091">
                  <c:v>3.1724171875001597</c:v>
                </c:pt>
                <c:pt idx="20092">
                  <c:v>3.1727574999999999</c:v>
                </c:pt>
                <c:pt idx="20093">
                  <c:v>3.17311906250016</c:v>
                </c:pt>
                <c:pt idx="20094">
                  <c:v>3.1734403125001598</c:v>
                </c:pt>
                <c:pt idx="20095">
                  <c:v>3.1731115625001598</c:v>
                </c:pt>
                <c:pt idx="20096">
                  <c:v>3.172714375</c:v>
                </c:pt>
                <c:pt idx="20097">
                  <c:v>3.1721928125001599</c:v>
                </c:pt>
                <c:pt idx="20098">
                  <c:v>3.1723809375001597</c:v>
                </c:pt>
                <c:pt idx="20099">
                  <c:v>3.1727093750000002</c:v>
                </c:pt>
                <c:pt idx="20100">
                  <c:v>3.173148125</c:v>
                </c:pt>
                <c:pt idx="20101">
                  <c:v>3.1731581250000001</c:v>
                </c:pt>
                <c:pt idx="20102">
                  <c:v>3.1735609375001599</c:v>
                </c:pt>
                <c:pt idx="20103">
                  <c:v>3.1739340625001597</c:v>
                </c:pt>
                <c:pt idx="20104">
                  <c:v>3.174296875</c:v>
                </c:pt>
                <c:pt idx="20105">
                  <c:v>3.1746571875001597</c:v>
                </c:pt>
                <c:pt idx="20106">
                  <c:v>3.1750684375001597</c:v>
                </c:pt>
                <c:pt idx="20107">
                  <c:v>3.1754928125001598</c:v>
                </c:pt>
                <c:pt idx="20108">
                  <c:v>3.1758371875001599</c:v>
                </c:pt>
                <c:pt idx="20109">
                  <c:v>3.1762059375001597</c:v>
                </c:pt>
                <c:pt idx="20110">
                  <c:v>3.1765487499999998</c:v>
                </c:pt>
                <c:pt idx="20111">
                  <c:v>3.1768943749999998</c:v>
                </c:pt>
                <c:pt idx="20112">
                  <c:v>3.1773400000000001</c:v>
                </c:pt>
                <c:pt idx="20113">
                  <c:v>3.1776718750000001</c:v>
                </c:pt>
                <c:pt idx="20114">
                  <c:v>3.177288125</c:v>
                </c:pt>
                <c:pt idx="20115">
                  <c:v>3.1777165625001595</c:v>
                </c:pt>
                <c:pt idx="20116">
                  <c:v>3.1780787500000001</c:v>
                </c:pt>
                <c:pt idx="20117">
                  <c:v>3.1784737500000002</c:v>
                </c:pt>
                <c:pt idx="20118">
                  <c:v>3.1787956249999998</c:v>
                </c:pt>
                <c:pt idx="20119">
                  <c:v>3.1784775000000001</c:v>
                </c:pt>
                <c:pt idx="20120">
                  <c:v>3.1781209375001596</c:v>
                </c:pt>
                <c:pt idx="20121">
                  <c:v>3.17760031250016</c:v>
                </c:pt>
                <c:pt idx="20122">
                  <c:v>3.1771871875001598</c:v>
                </c:pt>
                <c:pt idx="20123">
                  <c:v>3.1767562499999999</c:v>
                </c:pt>
                <c:pt idx="20124">
                  <c:v>3.1762853125001596</c:v>
                </c:pt>
                <c:pt idx="20125">
                  <c:v>3.1758871875001597</c:v>
                </c:pt>
                <c:pt idx="20126">
                  <c:v>3.17551125</c:v>
                </c:pt>
                <c:pt idx="20127">
                  <c:v>3.1751399999999999</c:v>
                </c:pt>
                <c:pt idx="20128">
                  <c:v>3.1749093749999999</c:v>
                </c:pt>
                <c:pt idx="20129">
                  <c:v>3.1745831249999998</c:v>
                </c:pt>
                <c:pt idx="20130">
                  <c:v>3.1741006249999999</c:v>
                </c:pt>
                <c:pt idx="20131">
                  <c:v>3.1737196875001596</c:v>
                </c:pt>
                <c:pt idx="20132">
                  <c:v>3.1733171875001598</c:v>
                </c:pt>
                <c:pt idx="20133">
                  <c:v>3.1736759375001595</c:v>
                </c:pt>
                <c:pt idx="20134">
                  <c:v>3.1740256250000001</c:v>
                </c:pt>
                <c:pt idx="20135">
                  <c:v>3.17446875</c:v>
                </c:pt>
                <c:pt idx="20136">
                  <c:v>3.1748565625001599</c:v>
                </c:pt>
                <c:pt idx="20137">
                  <c:v>3.1752840625001597</c:v>
                </c:pt>
                <c:pt idx="20138">
                  <c:v>3.1756790625001599</c:v>
                </c:pt>
                <c:pt idx="20139">
                  <c:v>3.1761365625001599</c:v>
                </c:pt>
                <c:pt idx="20140">
                  <c:v>3.1764815625001597</c:v>
                </c:pt>
                <c:pt idx="20141">
                  <c:v>3.1769037500000001</c:v>
                </c:pt>
                <c:pt idx="20142">
                  <c:v>3.1772343749999998</c:v>
                </c:pt>
                <c:pt idx="20143">
                  <c:v>3.1776321875001599</c:v>
                </c:pt>
                <c:pt idx="20144">
                  <c:v>3.1779543750000001</c:v>
                </c:pt>
                <c:pt idx="20145">
                  <c:v>3.1783418750000001</c:v>
                </c:pt>
                <c:pt idx="20146">
                  <c:v>3.1787493750000002</c:v>
                </c:pt>
                <c:pt idx="20147">
                  <c:v>3.1791762499999998</c:v>
                </c:pt>
                <c:pt idx="20148">
                  <c:v>3.1796840625001597</c:v>
                </c:pt>
                <c:pt idx="20149">
                  <c:v>3.1800562499999998</c:v>
                </c:pt>
                <c:pt idx="20150">
                  <c:v>3.18041375</c:v>
                </c:pt>
                <c:pt idx="20151">
                  <c:v>3.1807449999999999</c:v>
                </c:pt>
                <c:pt idx="20152">
                  <c:v>3.1810675000000002</c:v>
                </c:pt>
                <c:pt idx="20153">
                  <c:v>3.1814125</c:v>
                </c:pt>
                <c:pt idx="20154">
                  <c:v>3.1818434375001599</c:v>
                </c:pt>
                <c:pt idx="20155">
                  <c:v>3.1821649999999999</c:v>
                </c:pt>
                <c:pt idx="20156">
                  <c:v>3.1825012500000001</c:v>
                </c:pt>
                <c:pt idx="20157">
                  <c:v>3.1826834375001596</c:v>
                </c:pt>
                <c:pt idx="20158">
                  <c:v>3.1827100000000002</c:v>
                </c:pt>
                <c:pt idx="20159">
                  <c:v>3.1823637499999999</c:v>
                </c:pt>
                <c:pt idx="20160">
                  <c:v>3.1819328125001598</c:v>
                </c:pt>
                <c:pt idx="20161">
                  <c:v>3.1815421875001597</c:v>
                </c:pt>
                <c:pt idx="20162">
                  <c:v>3.1811906250000002</c:v>
                </c:pt>
                <c:pt idx="20163">
                  <c:v>3.1808634375001597</c:v>
                </c:pt>
                <c:pt idx="20164">
                  <c:v>3.1804965625001596</c:v>
                </c:pt>
                <c:pt idx="20165">
                  <c:v>3.1800899999999999</c:v>
                </c:pt>
                <c:pt idx="20166">
                  <c:v>3.1797034375001596</c:v>
                </c:pt>
                <c:pt idx="20167">
                  <c:v>3.1792415625001595</c:v>
                </c:pt>
                <c:pt idx="20168">
                  <c:v>3.178848125</c:v>
                </c:pt>
                <c:pt idx="20169">
                  <c:v>3.1784209375001597</c:v>
                </c:pt>
                <c:pt idx="20170">
                  <c:v>3.1779678125001598</c:v>
                </c:pt>
                <c:pt idx="20171">
                  <c:v>3.1775309375001597</c:v>
                </c:pt>
                <c:pt idx="20172">
                  <c:v>3.1770993750000001</c:v>
                </c:pt>
                <c:pt idx="20173">
                  <c:v>3.176725625</c:v>
                </c:pt>
                <c:pt idx="20174">
                  <c:v>3.1763412500000001</c:v>
                </c:pt>
                <c:pt idx="20175">
                  <c:v>3.1759531249999999</c:v>
                </c:pt>
                <c:pt idx="20176">
                  <c:v>3.1756074999999999</c:v>
                </c:pt>
                <c:pt idx="20177">
                  <c:v>3.1760040625001595</c:v>
                </c:pt>
                <c:pt idx="20178">
                  <c:v>3.1764165625001599</c:v>
                </c:pt>
                <c:pt idx="20179">
                  <c:v>3.1767931250000001</c:v>
                </c:pt>
                <c:pt idx="20180">
                  <c:v>3.1771237499999998</c:v>
                </c:pt>
                <c:pt idx="20181">
                  <c:v>3.1774499999999999</c:v>
                </c:pt>
                <c:pt idx="20182">
                  <c:v>3.1779299999999999</c:v>
                </c:pt>
                <c:pt idx="20183">
                  <c:v>3.1783534375001596</c:v>
                </c:pt>
                <c:pt idx="20184">
                  <c:v>3.178825625</c:v>
                </c:pt>
                <c:pt idx="20185">
                  <c:v>3.1791743750000001</c:v>
                </c:pt>
                <c:pt idx="20186">
                  <c:v>3.179506875</c:v>
                </c:pt>
                <c:pt idx="20187">
                  <c:v>3.1799084375001598</c:v>
                </c:pt>
                <c:pt idx="20188">
                  <c:v>3.1802409375001597</c:v>
                </c:pt>
                <c:pt idx="20189">
                  <c:v>3.1805646875001599</c:v>
                </c:pt>
                <c:pt idx="20190">
                  <c:v>3.1809687499999999</c:v>
                </c:pt>
                <c:pt idx="20191">
                  <c:v>3.1814090625001596</c:v>
                </c:pt>
                <c:pt idx="20192">
                  <c:v>3.1809190625001595</c:v>
                </c:pt>
                <c:pt idx="20193">
                  <c:v>3.1805656249999998</c:v>
                </c:pt>
                <c:pt idx="20194">
                  <c:v>3.1801946875001597</c:v>
                </c:pt>
                <c:pt idx="20195">
                  <c:v>3.1798428125001599</c:v>
                </c:pt>
                <c:pt idx="20196">
                  <c:v>3.1794753125001596</c:v>
                </c:pt>
                <c:pt idx="20197">
                  <c:v>3.1788584375001596</c:v>
                </c:pt>
                <c:pt idx="20198">
                  <c:v>3.1784896875001598</c:v>
                </c:pt>
                <c:pt idx="20199">
                  <c:v>3.1785049999999999</c:v>
                </c:pt>
                <c:pt idx="20200">
                  <c:v>3.17871375</c:v>
                </c:pt>
                <c:pt idx="20201">
                  <c:v>3.1790796875001597</c:v>
                </c:pt>
                <c:pt idx="20202">
                  <c:v>3.1795115625001595</c:v>
                </c:pt>
                <c:pt idx="20203">
                  <c:v>3.1798968749999998</c:v>
                </c:pt>
                <c:pt idx="20204">
                  <c:v>3.1803237499999999</c:v>
                </c:pt>
                <c:pt idx="20205">
                  <c:v>3.180666875</c:v>
                </c:pt>
                <c:pt idx="20206">
                  <c:v>3.1809965625001597</c:v>
                </c:pt>
                <c:pt idx="20207">
                  <c:v>3.1813521875001598</c:v>
                </c:pt>
                <c:pt idx="20208">
                  <c:v>3.1817715625001597</c:v>
                </c:pt>
                <c:pt idx="20209">
                  <c:v>3.1821721875001598</c:v>
                </c:pt>
                <c:pt idx="20210">
                  <c:v>3.1824971875001595</c:v>
                </c:pt>
                <c:pt idx="20211">
                  <c:v>3.1828678125001599</c:v>
                </c:pt>
                <c:pt idx="20212">
                  <c:v>3.1832737500000001</c:v>
                </c:pt>
                <c:pt idx="20213">
                  <c:v>3.1836278125001596</c:v>
                </c:pt>
                <c:pt idx="20214">
                  <c:v>3.1839921875001598</c:v>
                </c:pt>
                <c:pt idx="20215">
                  <c:v>3.184361875</c:v>
                </c:pt>
                <c:pt idx="20216">
                  <c:v>3.1846925000000001</c:v>
                </c:pt>
                <c:pt idx="20217">
                  <c:v>3.1850231249999998</c:v>
                </c:pt>
                <c:pt idx="20218">
                  <c:v>3.1853750000000001</c:v>
                </c:pt>
                <c:pt idx="20219">
                  <c:v>3.1848565625001597</c:v>
                </c:pt>
                <c:pt idx="20220">
                  <c:v>3.1843665625001596</c:v>
                </c:pt>
                <c:pt idx="20221">
                  <c:v>3.1837537500000002</c:v>
                </c:pt>
                <c:pt idx="20222">
                  <c:v>3.1834037500000001</c:v>
                </c:pt>
                <c:pt idx="20223">
                  <c:v>3.1830631249999999</c:v>
                </c:pt>
                <c:pt idx="20224">
                  <c:v>3.1826778125001596</c:v>
                </c:pt>
                <c:pt idx="20225">
                  <c:v>3.1820124999999999</c:v>
                </c:pt>
                <c:pt idx="20226">
                  <c:v>3.1814274999999999</c:v>
                </c:pt>
                <c:pt idx="20227">
                  <c:v>3.1810100000000001</c:v>
                </c:pt>
                <c:pt idx="20228">
                  <c:v>3.1805678125001595</c:v>
                </c:pt>
                <c:pt idx="20229">
                  <c:v>3.1802078125001598</c:v>
                </c:pt>
                <c:pt idx="20230">
                  <c:v>3.1798700000000002</c:v>
                </c:pt>
                <c:pt idx="20231">
                  <c:v>3.1794265625001596</c:v>
                </c:pt>
                <c:pt idx="20232">
                  <c:v>3.1790668750000002</c:v>
                </c:pt>
                <c:pt idx="20233">
                  <c:v>3.1786415625001596</c:v>
                </c:pt>
                <c:pt idx="20234">
                  <c:v>3.1782312500000001</c:v>
                </c:pt>
                <c:pt idx="20235">
                  <c:v>3.1780371875001596</c:v>
                </c:pt>
                <c:pt idx="20236">
                  <c:v>3.1783878125001599</c:v>
                </c:pt>
                <c:pt idx="20237">
                  <c:v>3.1787725</c:v>
                </c:pt>
                <c:pt idx="20238">
                  <c:v>3.1792196875001597</c:v>
                </c:pt>
                <c:pt idx="20239">
                  <c:v>3.1796112499999998</c:v>
                </c:pt>
                <c:pt idx="20240">
                  <c:v>3.1799996875001599</c:v>
                </c:pt>
                <c:pt idx="20241">
                  <c:v>3.1803559375001598</c:v>
                </c:pt>
                <c:pt idx="20242">
                  <c:v>3.180761875</c:v>
                </c:pt>
                <c:pt idx="20243">
                  <c:v>3.18114281250016</c:v>
                </c:pt>
                <c:pt idx="20244">
                  <c:v>3.1815265625001596</c:v>
                </c:pt>
                <c:pt idx="20245">
                  <c:v>3.18166875</c:v>
                </c:pt>
                <c:pt idx="20246">
                  <c:v>3.1815265625001596</c:v>
                </c:pt>
                <c:pt idx="20247">
                  <c:v>3.181864375</c:v>
                </c:pt>
                <c:pt idx="20248">
                  <c:v>3.1822737499999998</c:v>
                </c:pt>
                <c:pt idx="20249">
                  <c:v>3.1826721875001596</c:v>
                </c:pt>
                <c:pt idx="20250">
                  <c:v>3.1830571875001596</c:v>
                </c:pt>
                <c:pt idx="20251">
                  <c:v>3.1833815625001596</c:v>
                </c:pt>
                <c:pt idx="20252">
                  <c:v>3.1837175000000002</c:v>
                </c:pt>
                <c:pt idx="20253">
                  <c:v>3.184056875</c:v>
                </c:pt>
                <c:pt idx="20254">
                  <c:v>3.1843993749999999</c:v>
                </c:pt>
                <c:pt idx="20255">
                  <c:v>3.1848778125001598</c:v>
                </c:pt>
                <c:pt idx="20256">
                  <c:v>3.1852393750000001</c:v>
                </c:pt>
                <c:pt idx="20257">
                  <c:v>3.1855631249999998</c:v>
                </c:pt>
                <c:pt idx="20258">
                  <c:v>3.1859746875001598</c:v>
                </c:pt>
                <c:pt idx="20259">
                  <c:v>3.1863778125001598</c:v>
                </c:pt>
                <c:pt idx="20260">
                  <c:v>3.1867281250000001</c:v>
                </c:pt>
                <c:pt idx="20261">
                  <c:v>3.18708875</c:v>
                </c:pt>
                <c:pt idx="20262">
                  <c:v>3.1867503125001599</c:v>
                </c:pt>
                <c:pt idx="20263">
                  <c:v>3.1863531250000001</c:v>
                </c:pt>
                <c:pt idx="20264">
                  <c:v>3.1858803125001596</c:v>
                </c:pt>
                <c:pt idx="20265">
                  <c:v>3.1854171875001596</c:v>
                </c:pt>
                <c:pt idx="20266">
                  <c:v>3.1849306249999998</c:v>
                </c:pt>
                <c:pt idx="20267">
                  <c:v>3.1844940625001597</c:v>
                </c:pt>
                <c:pt idx="20268">
                  <c:v>3.1839628125001598</c:v>
                </c:pt>
                <c:pt idx="20269">
                  <c:v>3.1835256250000001</c:v>
                </c:pt>
                <c:pt idx="20270">
                  <c:v>3.1831621875001597</c:v>
                </c:pt>
                <c:pt idx="20271">
                  <c:v>3.1826715625001598</c:v>
                </c:pt>
                <c:pt idx="20272">
                  <c:v>3.1821412499999999</c:v>
                </c:pt>
                <c:pt idx="20273">
                  <c:v>3.1817746875001598</c:v>
                </c:pt>
                <c:pt idx="20274">
                  <c:v>3.1813390625001596</c:v>
                </c:pt>
                <c:pt idx="20275">
                  <c:v>3.1808237500000001</c:v>
                </c:pt>
                <c:pt idx="20276">
                  <c:v>3.1804287499999999</c:v>
                </c:pt>
                <c:pt idx="20277">
                  <c:v>3.1800362500000001</c:v>
                </c:pt>
                <c:pt idx="20278">
                  <c:v>3.179658125</c:v>
                </c:pt>
                <c:pt idx="20279">
                  <c:v>3.179330625</c:v>
                </c:pt>
                <c:pt idx="20280">
                  <c:v>3.1789690625001596</c:v>
                </c:pt>
                <c:pt idx="20281">
                  <c:v>3.1785990625001599</c:v>
                </c:pt>
                <c:pt idx="20282">
                  <c:v>3.1786403125001597</c:v>
                </c:pt>
                <c:pt idx="20283">
                  <c:v>3.1790559375001597</c:v>
                </c:pt>
                <c:pt idx="20284">
                  <c:v>3.1794025000000001</c:v>
                </c:pt>
                <c:pt idx="20285">
                  <c:v>3.1797818750000002</c:v>
                </c:pt>
                <c:pt idx="20286">
                  <c:v>3.1801390625001598</c:v>
                </c:pt>
                <c:pt idx="20287">
                  <c:v>3.1805625000000002</c:v>
                </c:pt>
                <c:pt idx="20288">
                  <c:v>3.1810215625001597</c:v>
                </c:pt>
                <c:pt idx="20289">
                  <c:v>3.1813484375001599</c:v>
                </c:pt>
                <c:pt idx="20290">
                  <c:v>3.1816771875001599</c:v>
                </c:pt>
                <c:pt idx="20291">
                  <c:v>3.1820440625001596</c:v>
                </c:pt>
                <c:pt idx="20292">
                  <c:v>3.1823999999999999</c:v>
                </c:pt>
                <c:pt idx="20293">
                  <c:v>3.1828625000000001</c:v>
                </c:pt>
                <c:pt idx="20294">
                  <c:v>3.1833503125001599</c:v>
                </c:pt>
                <c:pt idx="20295">
                  <c:v>3.1837040625001598</c:v>
                </c:pt>
                <c:pt idx="20296">
                  <c:v>3.1841762500000002</c:v>
                </c:pt>
                <c:pt idx="20297">
                  <c:v>3.1845084375001598</c:v>
                </c:pt>
                <c:pt idx="20298">
                  <c:v>3.1849159375001599</c:v>
                </c:pt>
                <c:pt idx="20299">
                  <c:v>3.1853090625001599</c:v>
                </c:pt>
                <c:pt idx="20300">
                  <c:v>3.1857153125001596</c:v>
                </c:pt>
                <c:pt idx="20301">
                  <c:v>3.1860900000000001</c:v>
                </c:pt>
                <c:pt idx="20302">
                  <c:v>3.1864590625001599</c:v>
                </c:pt>
                <c:pt idx="20303">
                  <c:v>3.1867884375001596</c:v>
                </c:pt>
                <c:pt idx="20304">
                  <c:v>3.1871612499999999</c:v>
                </c:pt>
                <c:pt idx="20305">
                  <c:v>3.1875153125001598</c:v>
                </c:pt>
                <c:pt idx="20306">
                  <c:v>3.18784125</c:v>
                </c:pt>
                <c:pt idx="20307">
                  <c:v>3.1882171875001597</c:v>
                </c:pt>
                <c:pt idx="20308">
                  <c:v>3.1878546875001597</c:v>
                </c:pt>
                <c:pt idx="20309">
                  <c:v>3.1874768750000002</c:v>
                </c:pt>
                <c:pt idx="20310">
                  <c:v>3.1869796875001599</c:v>
                </c:pt>
                <c:pt idx="20311">
                  <c:v>3.1866478125001598</c:v>
                </c:pt>
                <c:pt idx="20312">
                  <c:v>3.1860371875001596</c:v>
                </c:pt>
                <c:pt idx="20313">
                  <c:v>3.1853921875001596</c:v>
                </c:pt>
                <c:pt idx="20314">
                  <c:v>3.184713125</c:v>
                </c:pt>
                <c:pt idx="20315">
                  <c:v>3.1841171875001599</c:v>
                </c:pt>
                <c:pt idx="20316">
                  <c:v>3.1837543749999999</c:v>
                </c:pt>
                <c:pt idx="20317">
                  <c:v>3.1833353125001596</c:v>
                </c:pt>
                <c:pt idx="20318">
                  <c:v>3.1832693750000001</c:v>
                </c:pt>
                <c:pt idx="20319">
                  <c:v>3.1836565625001598</c:v>
                </c:pt>
                <c:pt idx="20320">
                  <c:v>3.1840253125001596</c:v>
                </c:pt>
                <c:pt idx="20321">
                  <c:v>3.1843650000000001</c:v>
                </c:pt>
                <c:pt idx="20322">
                  <c:v>3.1842309375001596</c:v>
                </c:pt>
                <c:pt idx="20323">
                  <c:v>3.1837871875001595</c:v>
                </c:pt>
                <c:pt idx="20324">
                  <c:v>3.1832915625001599</c:v>
                </c:pt>
                <c:pt idx="20325">
                  <c:v>3.1829703125001596</c:v>
                </c:pt>
                <c:pt idx="20326">
                  <c:v>3.1827696875001599</c:v>
                </c:pt>
                <c:pt idx="20327">
                  <c:v>3.1827021875001598</c:v>
                </c:pt>
                <c:pt idx="20328">
                  <c:v>3.1826659375001598</c:v>
                </c:pt>
                <c:pt idx="20329">
                  <c:v>3.1830840625001597</c:v>
                </c:pt>
                <c:pt idx="20330">
                  <c:v>3.183494375</c:v>
                </c:pt>
                <c:pt idx="20331">
                  <c:v>3.1838462500000002</c:v>
                </c:pt>
                <c:pt idx="20332">
                  <c:v>3.1841434375001598</c:v>
                </c:pt>
                <c:pt idx="20333">
                  <c:v>3.1842018749999998</c:v>
                </c:pt>
                <c:pt idx="20334">
                  <c:v>3.1843118750000001</c:v>
                </c:pt>
                <c:pt idx="20335">
                  <c:v>3.1839296875001599</c:v>
                </c:pt>
                <c:pt idx="20336">
                  <c:v>3.1842487500000001</c:v>
                </c:pt>
                <c:pt idx="20337">
                  <c:v>3.1846274999999999</c:v>
                </c:pt>
                <c:pt idx="20338">
                  <c:v>3.1849565625001599</c:v>
                </c:pt>
                <c:pt idx="20339">
                  <c:v>3.1853175</c:v>
                </c:pt>
                <c:pt idx="20340">
                  <c:v>3.1857471875001599</c:v>
                </c:pt>
                <c:pt idx="20341">
                  <c:v>3.1861140625001596</c:v>
                </c:pt>
                <c:pt idx="20342">
                  <c:v>3.1865253125001596</c:v>
                </c:pt>
                <c:pt idx="20343">
                  <c:v>3.1869096875001599</c:v>
                </c:pt>
                <c:pt idx="20344">
                  <c:v>3.1865696875001599</c:v>
                </c:pt>
                <c:pt idx="20345">
                  <c:v>3.186245</c:v>
                </c:pt>
                <c:pt idx="20346">
                  <c:v>3.1858734375001596</c:v>
                </c:pt>
                <c:pt idx="20347">
                  <c:v>3.1854959375001597</c:v>
                </c:pt>
                <c:pt idx="20348">
                  <c:v>3.1851193750000002</c:v>
                </c:pt>
                <c:pt idx="20349">
                  <c:v>3.1847378125001597</c:v>
                </c:pt>
                <c:pt idx="20350">
                  <c:v>3.1846049999999999</c:v>
                </c:pt>
                <c:pt idx="20351">
                  <c:v>3.1849799999999999</c:v>
                </c:pt>
                <c:pt idx="20352">
                  <c:v>3.185359375</c:v>
                </c:pt>
                <c:pt idx="20353">
                  <c:v>3.1857156249999998</c:v>
                </c:pt>
                <c:pt idx="20354">
                  <c:v>3.1860662500000001</c:v>
                </c:pt>
                <c:pt idx="20355">
                  <c:v>3.1859265625001596</c:v>
                </c:pt>
                <c:pt idx="20356">
                  <c:v>3.1855459375001596</c:v>
                </c:pt>
                <c:pt idx="20357">
                  <c:v>3.1852062499999998</c:v>
                </c:pt>
                <c:pt idx="20358">
                  <c:v>3.1848696875001599</c:v>
                </c:pt>
                <c:pt idx="20359">
                  <c:v>3.1845243750000001</c:v>
                </c:pt>
                <c:pt idx="20360">
                  <c:v>3.1847165625001597</c:v>
                </c:pt>
                <c:pt idx="20361">
                  <c:v>3.1842943749999999</c:v>
                </c:pt>
                <c:pt idx="20362">
                  <c:v>3.1839724999999999</c:v>
                </c:pt>
                <c:pt idx="20363">
                  <c:v>3.18363</c:v>
                </c:pt>
                <c:pt idx="20364">
                  <c:v>3.1832796875001597</c:v>
                </c:pt>
                <c:pt idx="20365">
                  <c:v>3.1833790625001597</c:v>
                </c:pt>
                <c:pt idx="20366">
                  <c:v>3.1837315625001597</c:v>
                </c:pt>
                <c:pt idx="20367">
                  <c:v>3.1840799999999998</c:v>
                </c:pt>
                <c:pt idx="20368">
                  <c:v>3.1844878125001599</c:v>
                </c:pt>
                <c:pt idx="20369">
                  <c:v>3.1848237500000001</c:v>
                </c:pt>
                <c:pt idx="20370">
                  <c:v>3.1851587499999998</c:v>
                </c:pt>
                <c:pt idx="20371">
                  <c:v>3.1855293750000002</c:v>
                </c:pt>
                <c:pt idx="20372">
                  <c:v>3.1860068749999999</c:v>
                </c:pt>
                <c:pt idx="20373">
                  <c:v>3.1863678125001598</c:v>
                </c:pt>
                <c:pt idx="20374">
                  <c:v>3.1867153125001599</c:v>
                </c:pt>
                <c:pt idx="20375">
                  <c:v>3.1871403125001598</c:v>
                </c:pt>
                <c:pt idx="20376">
                  <c:v>3.1875287499999998</c:v>
                </c:pt>
                <c:pt idx="20377">
                  <c:v>3.1879128125001599</c:v>
                </c:pt>
                <c:pt idx="20378">
                  <c:v>3.1883275000000002</c:v>
                </c:pt>
                <c:pt idx="20379">
                  <c:v>3.1886740625001599</c:v>
                </c:pt>
                <c:pt idx="20380">
                  <c:v>3.18901406250016</c:v>
                </c:pt>
                <c:pt idx="20381">
                  <c:v>3.1893790625001599</c:v>
                </c:pt>
                <c:pt idx="20382">
                  <c:v>3.1897918750000001</c:v>
                </c:pt>
                <c:pt idx="20383">
                  <c:v>3.1901462500000002</c:v>
                </c:pt>
                <c:pt idx="20384">
                  <c:v>3.1904696875001597</c:v>
                </c:pt>
                <c:pt idx="20385">
                  <c:v>3.1908578125001599</c:v>
                </c:pt>
                <c:pt idx="20386">
                  <c:v>3.1904468750000001</c:v>
                </c:pt>
                <c:pt idx="20387">
                  <c:v>3.1898849999999999</c:v>
                </c:pt>
                <c:pt idx="20388">
                  <c:v>3.1895109375001596</c:v>
                </c:pt>
                <c:pt idx="20389">
                  <c:v>3.189183125</c:v>
                </c:pt>
                <c:pt idx="20390">
                  <c:v>3.1887303125001596</c:v>
                </c:pt>
                <c:pt idx="20391">
                  <c:v>3.1882721875001598</c:v>
                </c:pt>
                <c:pt idx="20392">
                  <c:v>3.1878365625001597</c:v>
                </c:pt>
                <c:pt idx="20393">
                  <c:v>3.1873287499999998</c:v>
                </c:pt>
                <c:pt idx="20394">
                  <c:v>3.1868834375001596</c:v>
                </c:pt>
                <c:pt idx="20395">
                  <c:v>3.1864131250000001</c:v>
                </c:pt>
                <c:pt idx="20396">
                  <c:v>3.1859959375001599</c:v>
                </c:pt>
                <c:pt idx="20397">
                  <c:v>3.1855640625001596</c:v>
                </c:pt>
                <c:pt idx="20398">
                  <c:v>3.1852143750000002</c:v>
                </c:pt>
                <c:pt idx="20399">
                  <c:v>3.1848675000000002</c:v>
                </c:pt>
                <c:pt idx="20400">
                  <c:v>3.1844774999999998</c:v>
                </c:pt>
                <c:pt idx="20401">
                  <c:v>3.1841309375001599</c:v>
                </c:pt>
                <c:pt idx="20402">
                  <c:v>3.1837346875001598</c:v>
                </c:pt>
                <c:pt idx="20403">
                  <c:v>3.184058125</c:v>
                </c:pt>
                <c:pt idx="20404">
                  <c:v>3.1844174999999999</c:v>
                </c:pt>
                <c:pt idx="20405">
                  <c:v>3.1847978125001597</c:v>
                </c:pt>
                <c:pt idx="20406">
                  <c:v>3.1851628125001596</c:v>
                </c:pt>
                <c:pt idx="20407">
                  <c:v>3.1855371875001599</c:v>
                </c:pt>
                <c:pt idx="20408">
                  <c:v>3.1858856250000001</c:v>
                </c:pt>
                <c:pt idx="20409">
                  <c:v>3.1862684375001598</c:v>
                </c:pt>
                <c:pt idx="20410">
                  <c:v>3.1866481250000001</c:v>
                </c:pt>
                <c:pt idx="20411">
                  <c:v>3.1870025000000002</c:v>
                </c:pt>
                <c:pt idx="20412">
                  <c:v>3.18745968750016</c:v>
                </c:pt>
                <c:pt idx="20413">
                  <c:v>3.1878475000000002</c:v>
                </c:pt>
                <c:pt idx="20414">
                  <c:v>3.1882296875001597</c:v>
                </c:pt>
                <c:pt idx="20415">
                  <c:v>3.1885699999999999</c:v>
                </c:pt>
                <c:pt idx="20416">
                  <c:v>3.1889009375001596</c:v>
                </c:pt>
                <c:pt idx="20417">
                  <c:v>3.1892271875001597</c:v>
                </c:pt>
                <c:pt idx="20418">
                  <c:v>3.1887525000000001</c:v>
                </c:pt>
                <c:pt idx="20419">
                  <c:v>3.1883965625001598</c:v>
                </c:pt>
                <c:pt idx="20420">
                  <c:v>3.1880446875001596</c:v>
                </c:pt>
                <c:pt idx="20421">
                  <c:v>3.1876475000000002</c:v>
                </c:pt>
                <c:pt idx="20422">
                  <c:v>3.1872400000000001</c:v>
                </c:pt>
                <c:pt idx="20423">
                  <c:v>3.1868578125001599</c:v>
                </c:pt>
                <c:pt idx="20424">
                  <c:v>3.186884375</c:v>
                </c:pt>
                <c:pt idx="20425">
                  <c:v>3.1872609375001599</c:v>
                </c:pt>
                <c:pt idx="20426">
                  <c:v>3.1869037499999999</c:v>
                </c:pt>
                <c:pt idx="20427">
                  <c:v>3.187200625</c:v>
                </c:pt>
                <c:pt idx="20428">
                  <c:v>3.1873606250000002</c:v>
                </c:pt>
                <c:pt idx="20429">
                  <c:v>3.1870228125001598</c:v>
                </c:pt>
                <c:pt idx="20430">
                  <c:v>3.1866924999999999</c:v>
                </c:pt>
                <c:pt idx="20431">
                  <c:v>3.1862996875001599</c:v>
                </c:pt>
                <c:pt idx="20432">
                  <c:v>3.1859696875001595</c:v>
                </c:pt>
                <c:pt idx="20433">
                  <c:v>3.1855393749999998</c:v>
                </c:pt>
                <c:pt idx="20434">
                  <c:v>3.1851690625001599</c:v>
                </c:pt>
                <c:pt idx="20435">
                  <c:v>3.18484875</c:v>
                </c:pt>
                <c:pt idx="20436">
                  <c:v>3.1848178125001598</c:v>
                </c:pt>
                <c:pt idx="20437">
                  <c:v>3.1849762500000001</c:v>
                </c:pt>
                <c:pt idx="20438">
                  <c:v>3.1846928125001597</c:v>
                </c:pt>
                <c:pt idx="20439">
                  <c:v>3.1848765625001598</c:v>
                </c:pt>
                <c:pt idx="20440">
                  <c:v>3.1852540625001597</c:v>
                </c:pt>
                <c:pt idx="20441">
                  <c:v>3.1855871875001598</c:v>
                </c:pt>
                <c:pt idx="20442">
                  <c:v>3.1859181250000002</c:v>
                </c:pt>
                <c:pt idx="20443">
                  <c:v>3.1862884375001599</c:v>
                </c:pt>
                <c:pt idx="20444">
                  <c:v>3.1867109375001599</c:v>
                </c:pt>
                <c:pt idx="20445">
                  <c:v>3.1870793750000002</c:v>
                </c:pt>
                <c:pt idx="20446">
                  <c:v>3.1875374999999999</c:v>
                </c:pt>
                <c:pt idx="20447">
                  <c:v>3.1879540625001597</c:v>
                </c:pt>
                <c:pt idx="20448">
                  <c:v>3.1883575</c:v>
                </c:pt>
                <c:pt idx="20449">
                  <c:v>3.1888784375001595</c:v>
                </c:pt>
                <c:pt idx="20450">
                  <c:v>3.1893753125001596</c:v>
                </c:pt>
                <c:pt idx="20451">
                  <c:v>3.1897240625001597</c:v>
                </c:pt>
                <c:pt idx="20452">
                  <c:v>3.1901253125001596</c:v>
                </c:pt>
                <c:pt idx="20453">
                  <c:v>3.1905493749999998</c:v>
                </c:pt>
                <c:pt idx="20454">
                  <c:v>3.1900971875001596</c:v>
                </c:pt>
                <c:pt idx="20455">
                  <c:v>3.1896393750000001</c:v>
                </c:pt>
                <c:pt idx="20456">
                  <c:v>3.1892759375001596</c:v>
                </c:pt>
                <c:pt idx="20457">
                  <c:v>3.1886709375001598</c:v>
                </c:pt>
                <c:pt idx="20458">
                  <c:v>3.1882346875001599</c:v>
                </c:pt>
                <c:pt idx="20459">
                  <c:v>3.1877296875001599</c:v>
                </c:pt>
                <c:pt idx="20460">
                  <c:v>3.1873968750000001</c:v>
                </c:pt>
                <c:pt idx="20461">
                  <c:v>3.1872756249999998</c:v>
                </c:pt>
                <c:pt idx="20462">
                  <c:v>3.1873328125001597</c:v>
                </c:pt>
                <c:pt idx="20463">
                  <c:v>3.1871350000000001</c:v>
                </c:pt>
                <c:pt idx="20464">
                  <c:v>3.1875037499999999</c:v>
                </c:pt>
                <c:pt idx="20465">
                  <c:v>3.1878381249999999</c:v>
                </c:pt>
                <c:pt idx="20466">
                  <c:v>3.1882068750000001</c:v>
                </c:pt>
                <c:pt idx="20467">
                  <c:v>3.1881881249999999</c:v>
                </c:pt>
                <c:pt idx="20468">
                  <c:v>3.1878618749999998</c:v>
                </c:pt>
                <c:pt idx="20469">
                  <c:v>3.1875396875001596</c:v>
                </c:pt>
                <c:pt idx="20470">
                  <c:v>3.1870506249999999</c:v>
                </c:pt>
                <c:pt idx="20471">
                  <c:v>3.1866003125001598</c:v>
                </c:pt>
                <c:pt idx="20472">
                  <c:v>3.1861074999999999</c:v>
                </c:pt>
                <c:pt idx="20473">
                  <c:v>3.1857421875001597</c:v>
                </c:pt>
                <c:pt idx="20474">
                  <c:v>3.1853771875001597</c:v>
                </c:pt>
                <c:pt idx="20475">
                  <c:v>3.1855168749999998</c:v>
                </c:pt>
                <c:pt idx="20476">
                  <c:v>3.185850625</c:v>
                </c:pt>
                <c:pt idx="20477">
                  <c:v>3.1862815625001599</c:v>
                </c:pt>
                <c:pt idx="20478">
                  <c:v>3.1867350000000001</c:v>
                </c:pt>
                <c:pt idx="20479">
                  <c:v>3.1870637500000001</c:v>
                </c:pt>
                <c:pt idx="20480">
                  <c:v>3.1874512500000001</c:v>
                </c:pt>
                <c:pt idx="20481">
                  <c:v>3.1878371875001599</c:v>
                </c:pt>
                <c:pt idx="20482">
                  <c:v>3.1882678125001598</c:v>
                </c:pt>
                <c:pt idx="20483">
                  <c:v>3.18866</c:v>
                </c:pt>
                <c:pt idx="20484">
                  <c:v>3.189148125</c:v>
                </c:pt>
                <c:pt idx="20485">
                  <c:v>3.1894815625001596</c:v>
                </c:pt>
                <c:pt idx="20486">
                  <c:v>3.1895443750000001</c:v>
                </c:pt>
                <c:pt idx="20487">
                  <c:v>3.1897571875001596</c:v>
                </c:pt>
                <c:pt idx="20488">
                  <c:v>3.1900918749999998</c:v>
                </c:pt>
                <c:pt idx="20489">
                  <c:v>3.1904915625001595</c:v>
                </c:pt>
                <c:pt idx="20490">
                  <c:v>3.1909412499999998</c:v>
                </c:pt>
                <c:pt idx="20491">
                  <c:v>3.1913187500000002</c:v>
                </c:pt>
                <c:pt idx="20492">
                  <c:v>3.1908412500000001</c:v>
                </c:pt>
                <c:pt idx="20493">
                  <c:v>3.190509375</c:v>
                </c:pt>
                <c:pt idx="20494">
                  <c:v>3.19011656250016</c:v>
                </c:pt>
                <c:pt idx="20495">
                  <c:v>3.189686875</c:v>
                </c:pt>
                <c:pt idx="20496">
                  <c:v>3.1892284375001596</c:v>
                </c:pt>
                <c:pt idx="20497">
                  <c:v>3.1887237499999999</c:v>
                </c:pt>
                <c:pt idx="20498">
                  <c:v>3.188363125</c:v>
                </c:pt>
                <c:pt idx="20499">
                  <c:v>3.1880828125001597</c:v>
                </c:pt>
                <c:pt idx="20500">
                  <c:v>3.1881271875001596</c:v>
                </c:pt>
                <c:pt idx="20501">
                  <c:v>3.1884690625001597</c:v>
                </c:pt>
                <c:pt idx="20502">
                  <c:v>3.1888346875001599</c:v>
                </c:pt>
                <c:pt idx="20503">
                  <c:v>3.1892225000000001</c:v>
                </c:pt>
                <c:pt idx="20504">
                  <c:v>3.1895884375001597</c:v>
                </c:pt>
                <c:pt idx="20505">
                  <c:v>3.1898062500000002</c:v>
                </c:pt>
                <c:pt idx="20506">
                  <c:v>3.189804375</c:v>
                </c:pt>
                <c:pt idx="20507">
                  <c:v>3.189700625</c:v>
                </c:pt>
                <c:pt idx="20508">
                  <c:v>3.1893746875001598</c:v>
                </c:pt>
                <c:pt idx="20509">
                  <c:v>3.188885</c:v>
                </c:pt>
                <c:pt idx="20510">
                  <c:v>3.1882925000000002</c:v>
                </c:pt>
                <c:pt idx="20511">
                  <c:v>3.1878246875001599</c:v>
                </c:pt>
                <c:pt idx="20512">
                  <c:v>3.1873090625001597</c:v>
                </c:pt>
                <c:pt idx="20513">
                  <c:v>3.1867259375001598</c:v>
                </c:pt>
                <c:pt idx="20514">
                  <c:v>3.1861784375001596</c:v>
                </c:pt>
                <c:pt idx="20515">
                  <c:v>3.185839375</c:v>
                </c:pt>
                <c:pt idx="20516">
                  <c:v>3.1854946875001597</c:v>
                </c:pt>
                <c:pt idx="20517">
                  <c:v>3.1851600000000002</c:v>
                </c:pt>
                <c:pt idx="20518">
                  <c:v>3.1848350000000001</c:v>
                </c:pt>
                <c:pt idx="20519">
                  <c:v>3.1847840625001598</c:v>
                </c:pt>
                <c:pt idx="20520">
                  <c:v>3.1851075</c:v>
                </c:pt>
                <c:pt idx="20521">
                  <c:v>3.1851596875001595</c:v>
                </c:pt>
                <c:pt idx="20522">
                  <c:v>3.1850471875001598</c:v>
                </c:pt>
                <c:pt idx="20523">
                  <c:v>3.1851150000000001</c:v>
                </c:pt>
                <c:pt idx="20524">
                  <c:v>3.1855150000000001</c:v>
                </c:pt>
                <c:pt idx="20525">
                  <c:v>3.1858943750000002</c:v>
                </c:pt>
                <c:pt idx="20526">
                  <c:v>3.1862431249999998</c:v>
                </c:pt>
                <c:pt idx="20527">
                  <c:v>3.1865718749999998</c:v>
                </c:pt>
                <c:pt idx="20528">
                  <c:v>3.1861103125001597</c:v>
                </c:pt>
                <c:pt idx="20529">
                  <c:v>3.1857718749999999</c:v>
                </c:pt>
                <c:pt idx="20530">
                  <c:v>3.1854106249999998</c:v>
                </c:pt>
                <c:pt idx="20531">
                  <c:v>3.1850100000000001</c:v>
                </c:pt>
                <c:pt idx="20532">
                  <c:v>3.1846046875001597</c:v>
                </c:pt>
                <c:pt idx="20533">
                  <c:v>3.18471875</c:v>
                </c:pt>
                <c:pt idx="20534">
                  <c:v>3.18507843750016</c:v>
                </c:pt>
                <c:pt idx="20535">
                  <c:v>3.1854749999999998</c:v>
                </c:pt>
                <c:pt idx="20536">
                  <c:v>3.1858078125001597</c:v>
                </c:pt>
                <c:pt idx="20537">
                  <c:v>3.186145625</c:v>
                </c:pt>
                <c:pt idx="20538">
                  <c:v>3.1865365625001596</c:v>
                </c:pt>
                <c:pt idx="20539">
                  <c:v>3.1869540625001598</c:v>
                </c:pt>
                <c:pt idx="20540">
                  <c:v>3.1873156250000001</c:v>
                </c:pt>
                <c:pt idx="20541">
                  <c:v>3.1876387500000001</c:v>
                </c:pt>
                <c:pt idx="20542">
                  <c:v>3.1880534375001597</c:v>
                </c:pt>
                <c:pt idx="20543">
                  <c:v>3.1883984375001599</c:v>
                </c:pt>
                <c:pt idx="20544">
                  <c:v>3.1887325</c:v>
                </c:pt>
                <c:pt idx="20545">
                  <c:v>3.1890465625001596</c:v>
                </c:pt>
                <c:pt idx="20546">
                  <c:v>3.1885128125001598</c:v>
                </c:pt>
                <c:pt idx="20547">
                  <c:v>3.1881828125001599</c:v>
                </c:pt>
                <c:pt idx="20548">
                  <c:v>3.1877837499999999</c:v>
                </c:pt>
                <c:pt idx="20549">
                  <c:v>3.1873825</c:v>
                </c:pt>
                <c:pt idx="20550">
                  <c:v>3.1869074999999998</c:v>
                </c:pt>
                <c:pt idx="20551">
                  <c:v>3.186450625</c:v>
                </c:pt>
                <c:pt idx="20552">
                  <c:v>3.1859178125001599</c:v>
                </c:pt>
                <c:pt idx="20553">
                  <c:v>3.1853921875001596</c:v>
                </c:pt>
                <c:pt idx="20554">
                  <c:v>3.1848143750000002</c:v>
                </c:pt>
                <c:pt idx="20555">
                  <c:v>3.1844253125001596</c:v>
                </c:pt>
                <c:pt idx="20556">
                  <c:v>3.1840496875001598</c:v>
                </c:pt>
                <c:pt idx="20557">
                  <c:v>3.1834743749999999</c:v>
                </c:pt>
                <c:pt idx="20558">
                  <c:v>3.18299625</c:v>
                </c:pt>
                <c:pt idx="20559">
                  <c:v>3.1826637500000001</c:v>
                </c:pt>
                <c:pt idx="20560">
                  <c:v>3.1823399999999999</c:v>
                </c:pt>
                <c:pt idx="20561">
                  <c:v>3.18191625</c:v>
                </c:pt>
                <c:pt idx="20562">
                  <c:v>3.1815490625001597</c:v>
                </c:pt>
                <c:pt idx="20563">
                  <c:v>3.1811262500000002</c:v>
                </c:pt>
                <c:pt idx="20564">
                  <c:v>3.1807546875001598</c:v>
                </c:pt>
                <c:pt idx="20565">
                  <c:v>3.1809043749999999</c:v>
                </c:pt>
                <c:pt idx="20566">
                  <c:v>3.1812459375001598</c:v>
                </c:pt>
                <c:pt idx="20567">
                  <c:v>3.1816703125001595</c:v>
                </c:pt>
                <c:pt idx="20568">
                  <c:v>3.1820162500000002</c:v>
                </c:pt>
                <c:pt idx="20569">
                  <c:v>3.1823543750000001</c:v>
                </c:pt>
                <c:pt idx="20570">
                  <c:v>3.182778125</c:v>
                </c:pt>
                <c:pt idx="20571">
                  <c:v>3.1831584375001598</c:v>
                </c:pt>
                <c:pt idx="20572">
                  <c:v>3.1835749999999998</c:v>
                </c:pt>
                <c:pt idx="20573">
                  <c:v>3.1839412500000002</c:v>
                </c:pt>
                <c:pt idx="20574">
                  <c:v>3.1843515625001597</c:v>
                </c:pt>
                <c:pt idx="20575">
                  <c:v>3.1846856250000002</c:v>
                </c:pt>
                <c:pt idx="20576">
                  <c:v>3.1850409375001596</c:v>
                </c:pt>
                <c:pt idx="20577">
                  <c:v>3.1854015625001599</c:v>
                </c:pt>
                <c:pt idx="20578">
                  <c:v>3.185336875</c:v>
                </c:pt>
                <c:pt idx="20579">
                  <c:v>3.1849625000000001</c:v>
                </c:pt>
                <c:pt idx="20580">
                  <c:v>3.1844718749999998</c:v>
                </c:pt>
                <c:pt idx="20581">
                  <c:v>3.1839946875001597</c:v>
                </c:pt>
                <c:pt idx="20582">
                  <c:v>3.1836490625001597</c:v>
                </c:pt>
                <c:pt idx="20583">
                  <c:v>3.1832659375001597</c:v>
                </c:pt>
                <c:pt idx="20584">
                  <c:v>3.1836003125001597</c:v>
                </c:pt>
                <c:pt idx="20585">
                  <c:v>3.1836903125001599</c:v>
                </c:pt>
                <c:pt idx="20586">
                  <c:v>3.1838321875001596</c:v>
                </c:pt>
                <c:pt idx="20587">
                  <c:v>3.1842337500000002</c:v>
                </c:pt>
                <c:pt idx="20588">
                  <c:v>3.1846309375001596</c:v>
                </c:pt>
                <c:pt idx="20589">
                  <c:v>3.1850728125001599</c:v>
                </c:pt>
                <c:pt idx="20590">
                  <c:v>3.1854556249999999</c:v>
                </c:pt>
                <c:pt idx="20591">
                  <c:v>3.1853471875001595</c:v>
                </c:pt>
                <c:pt idx="20592">
                  <c:v>3.1848465625001596</c:v>
                </c:pt>
                <c:pt idx="20593">
                  <c:v>3.1844381249999998</c:v>
                </c:pt>
                <c:pt idx="20594">
                  <c:v>3.1839587499999999</c:v>
                </c:pt>
                <c:pt idx="20595">
                  <c:v>3.183516875</c:v>
                </c:pt>
                <c:pt idx="20596">
                  <c:v>3.1831062499999998</c:v>
                </c:pt>
                <c:pt idx="20597">
                  <c:v>3.1827687500000001</c:v>
                </c:pt>
                <c:pt idx="20598">
                  <c:v>3.1822606250000001</c:v>
                </c:pt>
                <c:pt idx="20599">
                  <c:v>3.1816437500000001</c:v>
                </c:pt>
                <c:pt idx="20600">
                  <c:v>3.1810103125001596</c:v>
                </c:pt>
                <c:pt idx="20601">
                  <c:v>3.1803253125001598</c:v>
                </c:pt>
                <c:pt idx="20602">
                  <c:v>3.179745</c:v>
                </c:pt>
                <c:pt idx="20603">
                  <c:v>3.1794021875001599</c:v>
                </c:pt>
                <c:pt idx="20604">
                  <c:v>3.1790578125001598</c:v>
                </c:pt>
                <c:pt idx="20605">
                  <c:v>3.1787031250000002</c:v>
                </c:pt>
                <c:pt idx="20606">
                  <c:v>3.1783324999999998</c:v>
                </c:pt>
                <c:pt idx="20607">
                  <c:v>3.1779571875001595</c:v>
                </c:pt>
                <c:pt idx="20608">
                  <c:v>3.17763375</c:v>
                </c:pt>
                <c:pt idx="20609">
                  <c:v>3.1771881249999998</c:v>
                </c:pt>
                <c:pt idx="20610">
                  <c:v>3.1770974999999999</c:v>
                </c:pt>
                <c:pt idx="20611">
                  <c:v>3.1774268750000001</c:v>
                </c:pt>
                <c:pt idx="20612">
                  <c:v>3.1777881250000002</c:v>
                </c:pt>
                <c:pt idx="20613">
                  <c:v>3.1782340625001599</c:v>
                </c:pt>
                <c:pt idx="20614">
                  <c:v>3.1785725</c:v>
                </c:pt>
                <c:pt idx="20615">
                  <c:v>3.1789534375001596</c:v>
                </c:pt>
                <c:pt idx="20616">
                  <c:v>3.1793434375001599</c:v>
                </c:pt>
                <c:pt idx="20617">
                  <c:v>3.1796875</c:v>
                </c:pt>
                <c:pt idx="20618">
                  <c:v>3.1800612500000001</c:v>
                </c:pt>
                <c:pt idx="20619">
                  <c:v>3.1804953125001596</c:v>
                </c:pt>
                <c:pt idx="20620">
                  <c:v>3.1808615625001599</c:v>
                </c:pt>
                <c:pt idx="20621">
                  <c:v>3.1812134375001597</c:v>
                </c:pt>
                <c:pt idx="20622">
                  <c:v>3.1815878125001595</c:v>
                </c:pt>
                <c:pt idx="20623">
                  <c:v>3.1819962500000001</c:v>
                </c:pt>
                <c:pt idx="20624">
                  <c:v>3.1824468750000001</c:v>
                </c:pt>
                <c:pt idx="20625">
                  <c:v>3.1828799999999999</c:v>
                </c:pt>
                <c:pt idx="20626">
                  <c:v>3.1833384375001597</c:v>
                </c:pt>
                <c:pt idx="20627">
                  <c:v>3.1836896875001597</c:v>
                </c:pt>
                <c:pt idx="20628">
                  <c:v>3.184015</c:v>
                </c:pt>
                <c:pt idx="20629">
                  <c:v>3.1843396875001599</c:v>
                </c:pt>
                <c:pt idx="20630">
                  <c:v>3.1847193749999998</c:v>
                </c:pt>
                <c:pt idx="20631">
                  <c:v>3.1841931250000002</c:v>
                </c:pt>
                <c:pt idx="20632">
                  <c:v>3.1835856250000001</c:v>
                </c:pt>
                <c:pt idx="20633">
                  <c:v>3.182995</c:v>
                </c:pt>
                <c:pt idx="20634">
                  <c:v>3.1825940625001596</c:v>
                </c:pt>
                <c:pt idx="20635">
                  <c:v>3.1822434375001598</c:v>
                </c:pt>
                <c:pt idx="20636">
                  <c:v>3.1818290625001597</c:v>
                </c:pt>
                <c:pt idx="20637">
                  <c:v>3.1811993749999998</c:v>
                </c:pt>
                <c:pt idx="20638">
                  <c:v>3.1808212500000002</c:v>
                </c:pt>
                <c:pt idx="20639">
                  <c:v>3.1804978125001599</c:v>
                </c:pt>
                <c:pt idx="20640">
                  <c:v>3.1808878125001598</c:v>
                </c:pt>
                <c:pt idx="20641">
                  <c:v>3.1811093750000001</c:v>
                </c:pt>
                <c:pt idx="20642">
                  <c:v>3.1807593750000001</c:v>
                </c:pt>
                <c:pt idx="20643">
                  <c:v>3.1804378125001596</c:v>
                </c:pt>
                <c:pt idx="20644">
                  <c:v>3.1801178125001597</c:v>
                </c:pt>
                <c:pt idx="20645">
                  <c:v>3.1798028125001596</c:v>
                </c:pt>
                <c:pt idx="20646">
                  <c:v>3.1792681250000001</c:v>
                </c:pt>
                <c:pt idx="20647">
                  <c:v>3.1788193749999998</c:v>
                </c:pt>
                <c:pt idx="20648">
                  <c:v>3.1783287499999999</c:v>
                </c:pt>
                <c:pt idx="20649">
                  <c:v>3.1780040625001598</c:v>
                </c:pt>
                <c:pt idx="20650">
                  <c:v>3.1773725000000002</c:v>
                </c:pt>
                <c:pt idx="20651">
                  <c:v>3.1768271875001597</c:v>
                </c:pt>
                <c:pt idx="20652">
                  <c:v>3.176409375</c:v>
                </c:pt>
                <c:pt idx="20653">
                  <c:v>3.1760434375001596</c:v>
                </c:pt>
                <c:pt idx="20654">
                  <c:v>3.1756890625001599</c:v>
                </c:pt>
                <c:pt idx="20655">
                  <c:v>3.1753662500000002</c:v>
                </c:pt>
                <c:pt idx="20656">
                  <c:v>3.1753374999999999</c:v>
                </c:pt>
                <c:pt idx="20657">
                  <c:v>3.1756609375001599</c:v>
                </c:pt>
                <c:pt idx="20658">
                  <c:v>3.1759928125001595</c:v>
                </c:pt>
                <c:pt idx="20659">
                  <c:v>3.1764950000000001</c:v>
                </c:pt>
                <c:pt idx="20660">
                  <c:v>3.1770046875001596</c:v>
                </c:pt>
                <c:pt idx="20661">
                  <c:v>3.1773471875001595</c:v>
                </c:pt>
                <c:pt idx="20662">
                  <c:v>3.1777850000000001</c:v>
                </c:pt>
                <c:pt idx="20663">
                  <c:v>3.1781246875001599</c:v>
                </c:pt>
                <c:pt idx="20664">
                  <c:v>3.1784803125001599</c:v>
                </c:pt>
                <c:pt idx="20665">
                  <c:v>3.1789215625001597</c:v>
                </c:pt>
                <c:pt idx="20666">
                  <c:v>3.1793503125001599</c:v>
                </c:pt>
                <c:pt idx="20667">
                  <c:v>3.1797528125001597</c:v>
                </c:pt>
                <c:pt idx="20668">
                  <c:v>3.1800978125001595</c:v>
                </c:pt>
                <c:pt idx="20669">
                  <c:v>3.1804759375001597</c:v>
                </c:pt>
                <c:pt idx="20670">
                  <c:v>3.1809562499999999</c:v>
                </c:pt>
                <c:pt idx="20671">
                  <c:v>3.1813262500000001</c:v>
                </c:pt>
                <c:pt idx="20672">
                  <c:v>3.18167</c:v>
                </c:pt>
                <c:pt idx="20673">
                  <c:v>3.182050625</c:v>
                </c:pt>
                <c:pt idx="20674">
                  <c:v>3.1824278125001597</c:v>
                </c:pt>
                <c:pt idx="20675">
                  <c:v>3.1827765625001598</c:v>
                </c:pt>
                <c:pt idx="20676">
                  <c:v>3.1831509375001596</c:v>
                </c:pt>
                <c:pt idx="20677">
                  <c:v>3.1831499999999999</c:v>
                </c:pt>
                <c:pt idx="20678">
                  <c:v>3.1827184375001596</c:v>
                </c:pt>
                <c:pt idx="20679">
                  <c:v>3.1823631250000002</c:v>
                </c:pt>
                <c:pt idx="20680">
                  <c:v>3.1820374999999999</c:v>
                </c:pt>
                <c:pt idx="20681">
                  <c:v>3.1816581249999998</c:v>
                </c:pt>
                <c:pt idx="20682">
                  <c:v>3.1811246875001595</c:v>
                </c:pt>
                <c:pt idx="20683">
                  <c:v>3.18077906250016</c:v>
                </c:pt>
                <c:pt idx="20684">
                  <c:v>3.180415</c:v>
                </c:pt>
                <c:pt idx="20685">
                  <c:v>3.1800549999999999</c:v>
                </c:pt>
                <c:pt idx="20686">
                  <c:v>3.1802237500000001</c:v>
                </c:pt>
                <c:pt idx="20687">
                  <c:v>3.1805531249999999</c:v>
                </c:pt>
                <c:pt idx="20688">
                  <c:v>3.1805484375001596</c:v>
                </c:pt>
                <c:pt idx="20689">
                  <c:v>3.1802137500000001</c:v>
                </c:pt>
                <c:pt idx="20690">
                  <c:v>3.1798796875001596</c:v>
                </c:pt>
                <c:pt idx="20691">
                  <c:v>3.1794956249999999</c:v>
                </c:pt>
                <c:pt idx="20692">
                  <c:v>3.1790215625001599</c:v>
                </c:pt>
                <c:pt idx="20693">
                  <c:v>3.1785868750000001</c:v>
                </c:pt>
                <c:pt idx="20694">
                  <c:v>3.178191875</c:v>
                </c:pt>
                <c:pt idx="20695">
                  <c:v>3.1781771875001597</c:v>
                </c:pt>
                <c:pt idx="20696">
                  <c:v>3.1786349999999999</c:v>
                </c:pt>
                <c:pt idx="20697">
                  <c:v>3.1791071875001595</c:v>
                </c:pt>
                <c:pt idx="20698">
                  <c:v>3.1795556249999999</c:v>
                </c:pt>
                <c:pt idx="20699">
                  <c:v>3.1799565625001596</c:v>
                </c:pt>
                <c:pt idx="20700">
                  <c:v>3.1800928125001597</c:v>
                </c:pt>
                <c:pt idx="20701">
                  <c:v>3.1796940625001597</c:v>
                </c:pt>
                <c:pt idx="20702">
                  <c:v>3.1792703125001598</c:v>
                </c:pt>
                <c:pt idx="20703">
                  <c:v>3.1788556250000002</c:v>
                </c:pt>
                <c:pt idx="20704">
                  <c:v>3.1792253125001597</c:v>
                </c:pt>
                <c:pt idx="20705">
                  <c:v>3.1793024999999999</c:v>
                </c:pt>
                <c:pt idx="20706">
                  <c:v>3.1789209375001599</c:v>
                </c:pt>
                <c:pt idx="20707">
                  <c:v>3.1792756249999998</c:v>
                </c:pt>
                <c:pt idx="20708">
                  <c:v>3.1796193750000001</c:v>
                </c:pt>
                <c:pt idx="20709">
                  <c:v>3.1799662500000001</c:v>
                </c:pt>
                <c:pt idx="20710">
                  <c:v>3.180421875</c:v>
                </c:pt>
                <c:pt idx="20711">
                  <c:v>3.1807559375001597</c:v>
                </c:pt>
                <c:pt idx="20712">
                  <c:v>3.18117218750016</c:v>
                </c:pt>
                <c:pt idx="20713">
                  <c:v>3.1815290625001595</c:v>
                </c:pt>
                <c:pt idx="20714">
                  <c:v>3.1818909375001598</c:v>
                </c:pt>
                <c:pt idx="20715">
                  <c:v>3.1821543750000001</c:v>
                </c:pt>
                <c:pt idx="20716">
                  <c:v>3.1821171875001597</c:v>
                </c:pt>
                <c:pt idx="20717">
                  <c:v>3.1817971875001598</c:v>
                </c:pt>
                <c:pt idx="20718">
                  <c:v>3.1813434375001597</c:v>
                </c:pt>
                <c:pt idx="20719">
                  <c:v>3.1807853125001597</c:v>
                </c:pt>
                <c:pt idx="20720">
                  <c:v>3.1804171875001597</c:v>
                </c:pt>
                <c:pt idx="20721">
                  <c:v>3.1798546875001596</c:v>
                </c:pt>
                <c:pt idx="20722">
                  <c:v>3.1791912500000001</c:v>
                </c:pt>
                <c:pt idx="20723">
                  <c:v>3.1787121875001598</c:v>
                </c:pt>
                <c:pt idx="20724">
                  <c:v>3.1783762499999999</c:v>
                </c:pt>
                <c:pt idx="20725">
                  <c:v>3.1779068750000001</c:v>
                </c:pt>
                <c:pt idx="20726">
                  <c:v>3.1775275000000001</c:v>
                </c:pt>
                <c:pt idx="20727">
                  <c:v>3.177065625</c:v>
                </c:pt>
                <c:pt idx="20728">
                  <c:v>3.1766537499999998</c:v>
                </c:pt>
                <c:pt idx="20729">
                  <c:v>3.1762065625001599</c:v>
                </c:pt>
                <c:pt idx="20730">
                  <c:v>3.1757215625001596</c:v>
                </c:pt>
                <c:pt idx="20731">
                  <c:v>3.1753596875001597</c:v>
                </c:pt>
                <c:pt idx="20732">
                  <c:v>3.1754459375001596</c:v>
                </c:pt>
                <c:pt idx="20733">
                  <c:v>3.1758081250000001</c:v>
                </c:pt>
                <c:pt idx="20734">
                  <c:v>3.1762340625001597</c:v>
                </c:pt>
                <c:pt idx="20735">
                  <c:v>3.1766412499999999</c:v>
                </c:pt>
                <c:pt idx="20736">
                  <c:v>3.1770562500000001</c:v>
                </c:pt>
                <c:pt idx="20737">
                  <c:v>3.1774921875001598</c:v>
                </c:pt>
                <c:pt idx="20738">
                  <c:v>3.1778678125001596</c:v>
                </c:pt>
                <c:pt idx="20739">
                  <c:v>3.1781968749999998</c:v>
                </c:pt>
                <c:pt idx="20740">
                  <c:v>3.1786525000000001</c:v>
                </c:pt>
                <c:pt idx="20741">
                  <c:v>3.1791550000000002</c:v>
                </c:pt>
                <c:pt idx="20742">
                  <c:v>3.1795759375001595</c:v>
                </c:pt>
                <c:pt idx="20743">
                  <c:v>3.1799628125001598</c:v>
                </c:pt>
                <c:pt idx="20744">
                  <c:v>3.1795265625001599</c:v>
                </c:pt>
                <c:pt idx="20745">
                  <c:v>3.17903718750016</c:v>
                </c:pt>
                <c:pt idx="20746">
                  <c:v>3.1784343750000001</c:v>
                </c:pt>
                <c:pt idx="20747">
                  <c:v>3.177839375</c:v>
                </c:pt>
                <c:pt idx="20748">
                  <c:v>3.1772331249999999</c:v>
                </c:pt>
                <c:pt idx="20749">
                  <c:v>3.17687281250016</c:v>
                </c:pt>
                <c:pt idx="20750">
                  <c:v>3.1769525000000001</c:v>
                </c:pt>
                <c:pt idx="20751">
                  <c:v>3.1772809375001598</c:v>
                </c:pt>
                <c:pt idx="20752">
                  <c:v>3.1776571875001598</c:v>
                </c:pt>
                <c:pt idx="20753">
                  <c:v>3.1780681249999998</c:v>
                </c:pt>
                <c:pt idx="20754">
                  <c:v>3.1783950000000001</c:v>
                </c:pt>
                <c:pt idx="20755">
                  <c:v>3.1787350000000001</c:v>
                </c:pt>
                <c:pt idx="20756">
                  <c:v>3.1791415625001598</c:v>
                </c:pt>
                <c:pt idx="20757">
                  <c:v>3.1794868749999998</c:v>
                </c:pt>
                <c:pt idx="20758">
                  <c:v>3.1799021875001596</c:v>
                </c:pt>
                <c:pt idx="20759">
                  <c:v>3.1803456250000002</c:v>
                </c:pt>
                <c:pt idx="20760">
                  <c:v>3.1807471875001596</c:v>
                </c:pt>
                <c:pt idx="20761">
                  <c:v>3.1811387500000001</c:v>
                </c:pt>
                <c:pt idx="20762">
                  <c:v>3.1815109375001596</c:v>
                </c:pt>
                <c:pt idx="20763">
                  <c:v>3.1813318750000001</c:v>
                </c:pt>
                <c:pt idx="20764">
                  <c:v>3.1810103125001596</c:v>
                </c:pt>
                <c:pt idx="20765">
                  <c:v>3.1806765625001598</c:v>
                </c:pt>
                <c:pt idx="20766">
                  <c:v>3.1803278125001597</c:v>
                </c:pt>
                <c:pt idx="20767">
                  <c:v>3.1798459375001595</c:v>
                </c:pt>
                <c:pt idx="20768">
                  <c:v>3.1794793750000001</c:v>
                </c:pt>
                <c:pt idx="20769">
                  <c:v>3.1788128125001598</c:v>
                </c:pt>
                <c:pt idx="20770">
                  <c:v>3.1781778125001598</c:v>
                </c:pt>
                <c:pt idx="20771">
                  <c:v>3.1775031249999999</c:v>
                </c:pt>
                <c:pt idx="20772">
                  <c:v>3.1771721875001599</c:v>
                </c:pt>
                <c:pt idx="20773">
                  <c:v>3.1768156250000001</c:v>
                </c:pt>
                <c:pt idx="20774">
                  <c:v>3.1763737500000002</c:v>
                </c:pt>
                <c:pt idx="20775">
                  <c:v>3.1759668749999999</c:v>
                </c:pt>
                <c:pt idx="20776">
                  <c:v>3.1755943750000002</c:v>
                </c:pt>
                <c:pt idx="20777">
                  <c:v>3.1752521875001598</c:v>
                </c:pt>
                <c:pt idx="20778">
                  <c:v>3.1748890625001596</c:v>
                </c:pt>
                <c:pt idx="20779">
                  <c:v>3.1745606249999998</c:v>
                </c:pt>
                <c:pt idx="20780">
                  <c:v>3.1742318749999998</c:v>
                </c:pt>
                <c:pt idx="20781">
                  <c:v>3.1738784375001599</c:v>
                </c:pt>
                <c:pt idx="20782">
                  <c:v>3.1742206249999998</c:v>
                </c:pt>
                <c:pt idx="20783">
                  <c:v>3.1745578125001597</c:v>
                </c:pt>
                <c:pt idx="20784">
                  <c:v>3.1749503125001599</c:v>
                </c:pt>
                <c:pt idx="20785">
                  <c:v>3.1752759375001598</c:v>
                </c:pt>
                <c:pt idx="20786">
                  <c:v>3.175715625</c:v>
                </c:pt>
                <c:pt idx="20787">
                  <c:v>3.1760984375001597</c:v>
                </c:pt>
                <c:pt idx="20788">
                  <c:v>3.1766159375001597</c:v>
                </c:pt>
                <c:pt idx="20789">
                  <c:v>3.1769625000000001</c:v>
                </c:pt>
                <c:pt idx="20790">
                  <c:v>3.1772846875001597</c:v>
                </c:pt>
                <c:pt idx="20791">
                  <c:v>3.1776512499999998</c:v>
                </c:pt>
                <c:pt idx="20792">
                  <c:v>3.1780990625001597</c:v>
                </c:pt>
                <c:pt idx="20793">
                  <c:v>3.1784331250000002</c:v>
                </c:pt>
                <c:pt idx="20794">
                  <c:v>3.1787987499999999</c:v>
                </c:pt>
                <c:pt idx="20795">
                  <c:v>3.1791281250000001</c:v>
                </c:pt>
                <c:pt idx="20796">
                  <c:v>3.1794996875001598</c:v>
                </c:pt>
                <c:pt idx="20797">
                  <c:v>3.1799384375001596</c:v>
                </c:pt>
                <c:pt idx="20798">
                  <c:v>3.1794756249999998</c:v>
                </c:pt>
                <c:pt idx="20799">
                  <c:v>3.1789203125001597</c:v>
                </c:pt>
                <c:pt idx="20800">
                  <c:v>3.1783915625001598</c:v>
                </c:pt>
                <c:pt idx="20801">
                  <c:v>3.17790531250016</c:v>
                </c:pt>
                <c:pt idx="20802">
                  <c:v>3.1777971875001598</c:v>
                </c:pt>
                <c:pt idx="20803">
                  <c:v>3.1781674999999998</c:v>
                </c:pt>
                <c:pt idx="20804">
                  <c:v>3.1785384375001597</c:v>
                </c:pt>
                <c:pt idx="20805">
                  <c:v>3.1786940625001598</c:v>
                </c:pt>
                <c:pt idx="20806">
                  <c:v>3.1789378125001599</c:v>
                </c:pt>
                <c:pt idx="20807">
                  <c:v>3.1792728125001597</c:v>
                </c:pt>
                <c:pt idx="20808">
                  <c:v>3.1793081249999999</c:v>
                </c:pt>
                <c:pt idx="20809">
                  <c:v>3.1789828125001596</c:v>
                </c:pt>
                <c:pt idx="20810">
                  <c:v>3.1785915625001597</c:v>
                </c:pt>
                <c:pt idx="20811">
                  <c:v>3.1781409375001597</c:v>
                </c:pt>
                <c:pt idx="20812">
                  <c:v>3.177765</c:v>
                </c:pt>
                <c:pt idx="20813">
                  <c:v>3.1772915625001596</c:v>
                </c:pt>
                <c:pt idx="20814">
                  <c:v>3.1769659375001598</c:v>
                </c:pt>
                <c:pt idx="20815">
                  <c:v>3.1763574999999999</c:v>
                </c:pt>
                <c:pt idx="20816">
                  <c:v>3.1760340625001597</c:v>
                </c:pt>
                <c:pt idx="20817">
                  <c:v>3.1756678125001598</c:v>
                </c:pt>
                <c:pt idx="20818">
                  <c:v>3.1751787500000002</c:v>
                </c:pt>
                <c:pt idx="20819">
                  <c:v>3.1746859375001599</c:v>
                </c:pt>
                <c:pt idx="20820">
                  <c:v>3.1743268750000002</c:v>
                </c:pt>
                <c:pt idx="20821">
                  <c:v>3.1738</c:v>
                </c:pt>
                <c:pt idx="20822">
                  <c:v>3.1733821875001595</c:v>
                </c:pt>
                <c:pt idx="20823">
                  <c:v>3.172924375</c:v>
                </c:pt>
                <c:pt idx="20824">
                  <c:v>3.1724531250000001</c:v>
                </c:pt>
                <c:pt idx="20825">
                  <c:v>3.17211</c:v>
                </c:pt>
                <c:pt idx="20826">
                  <c:v>3.1717575</c:v>
                </c:pt>
                <c:pt idx="20827">
                  <c:v>3.1717312500000001</c:v>
                </c:pt>
                <c:pt idx="20828">
                  <c:v>3.17210875</c:v>
                </c:pt>
                <c:pt idx="20829">
                  <c:v>3.17252</c:v>
                </c:pt>
                <c:pt idx="20830">
                  <c:v>3.1728562500000002</c:v>
                </c:pt>
                <c:pt idx="20831">
                  <c:v>3.17324218750016</c:v>
                </c:pt>
                <c:pt idx="20832">
                  <c:v>3.1735965625001596</c:v>
                </c:pt>
                <c:pt idx="20833">
                  <c:v>3.1740021875001596</c:v>
                </c:pt>
                <c:pt idx="20834">
                  <c:v>3.174485625</c:v>
                </c:pt>
                <c:pt idx="20835">
                  <c:v>3.1748118750000001</c:v>
                </c:pt>
                <c:pt idx="20836">
                  <c:v>3.1751484375001597</c:v>
                </c:pt>
                <c:pt idx="20837">
                  <c:v>3.1754906250000001</c:v>
                </c:pt>
                <c:pt idx="20838">
                  <c:v>3.1758715625001597</c:v>
                </c:pt>
                <c:pt idx="20839">
                  <c:v>3.1763374999999998</c:v>
                </c:pt>
                <c:pt idx="20840">
                  <c:v>3.1767259375001595</c:v>
                </c:pt>
                <c:pt idx="20841">
                  <c:v>3.1770462500000001</c:v>
                </c:pt>
                <c:pt idx="20842">
                  <c:v>3.17744625</c:v>
                </c:pt>
                <c:pt idx="20843">
                  <c:v>3.1778165625001598</c:v>
                </c:pt>
                <c:pt idx="20844">
                  <c:v>3.1782293749999999</c:v>
                </c:pt>
                <c:pt idx="20845">
                  <c:v>3.1786056249999999</c:v>
                </c:pt>
                <c:pt idx="20846">
                  <c:v>3.1781403125001599</c:v>
                </c:pt>
                <c:pt idx="20847">
                  <c:v>3.1775740625001596</c:v>
                </c:pt>
                <c:pt idx="20848">
                  <c:v>3.17704875</c:v>
                </c:pt>
                <c:pt idx="20849">
                  <c:v>3.1764984375001597</c:v>
                </c:pt>
                <c:pt idx="20850">
                  <c:v>3.1760740625001596</c:v>
                </c:pt>
                <c:pt idx="20851">
                  <c:v>3.1757315625001596</c:v>
                </c:pt>
                <c:pt idx="20852">
                  <c:v>3.1758418750000001</c:v>
                </c:pt>
                <c:pt idx="20853">
                  <c:v>3.1761706250000001</c:v>
                </c:pt>
                <c:pt idx="20854">
                  <c:v>3.1765065625001596</c:v>
                </c:pt>
                <c:pt idx="20855">
                  <c:v>3.1768506250000002</c:v>
                </c:pt>
                <c:pt idx="20856">
                  <c:v>3.1768312500000002</c:v>
                </c:pt>
                <c:pt idx="20857">
                  <c:v>3.1766653125001598</c:v>
                </c:pt>
                <c:pt idx="20858">
                  <c:v>3.176304375</c:v>
                </c:pt>
                <c:pt idx="20859">
                  <c:v>3.1759612499999998</c:v>
                </c:pt>
                <c:pt idx="20860">
                  <c:v>3.1755575</c:v>
                </c:pt>
                <c:pt idx="20861">
                  <c:v>3.175236875</c:v>
                </c:pt>
                <c:pt idx="20862">
                  <c:v>3.1748806250000001</c:v>
                </c:pt>
                <c:pt idx="20863">
                  <c:v>3.1744203125001595</c:v>
                </c:pt>
                <c:pt idx="20864">
                  <c:v>3.1739784375001596</c:v>
                </c:pt>
                <c:pt idx="20865">
                  <c:v>3.1736528125001597</c:v>
                </c:pt>
                <c:pt idx="20866">
                  <c:v>3.1732396875001596</c:v>
                </c:pt>
                <c:pt idx="20867">
                  <c:v>3.1735271875001598</c:v>
                </c:pt>
                <c:pt idx="20868">
                  <c:v>3.1738953125001599</c:v>
                </c:pt>
                <c:pt idx="20869">
                  <c:v>3.1743540625001598</c:v>
                </c:pt>
                <c:pt idx="20870">
                  <c:v>3.1747303125001598</c:v>
                </c:pt>
                <c:pt idx="20871">
                  <c:v>3.1750565625001599</c:v>
                </c:pt>
                <c:pt idx="20872">
                  <c:v>3.1754628125001596</c:v>
                </c:pt>
                <c:pt idx="20873">
                  <c:v>3.1757956250000001</c:v>
                </c:pt>
                <c:pt idx="20874">
                  <c:v>3.1761531249999999</c:v>
                </c:pt>
                <c:pt idx="20875">
                  <c:v>3.176513125</c:v>
                </c:pt>
                <c:pt idx="20876">
                  <c:v>3.1768809375001599</c:v>
                </c:pt>
                <c:pt idx="20877">
                  <c:v>3.177335625</c:v>
                </c:pt>
                <c:pt idx="20878">
                  <c:v>3.1777171875001597</c:v>
                </c:pt>
                <c:pt idx="20879">
                  <c:v>3.1780584375001597</c:v>
                </c:pt>
                <c:pt idx="20880">
                  <c:v>3.17833906250016</c:v>
                </c:pt>
                <c:pt idx="20881">
                  <c:v>3.1787234375001598</c:v>
                </c:pt>
                <c:pt idx="20882">
                  <c:v>3.1790518749999999</c:v>
                </c:pt>
                <c:pt idx="20883">
                  <c:v>3.1795184375001599</c:v>
                </c:pt>
                <c:pt idx="20884">
                  <c:v>3.17998718750016</c:v>
                </c:pt>
                <c:pt idx="20885">
                  <c:v>3.1803665625001596</c:v>
                </c:pt>
                <c:pt idx="20886">
                  <c:v>3.1802878125001599</c:v>
                </c:pt>
                <c:pt idx="20887">
                  <c:v>3.1798993750000002</c:v>
                </c:pt>
                <c:pt idx="20888">
                  <c:v>3.179375625</c:v>
                </c:pt>
                <c:pt idx="20889">
                  <c:v>3.1788678125001599</c:v>
                </c:pt>
                <c:pt idx="20890">
                  <c:v>3.1783484375001598</c:v>
                </c:pt>
                <c:pt idx="20891">
                  <c:v>3.1779431250000001</c:v>
                </c:pt>
                <c:pt idx="20892">
                  <c:v>3.1775540625001599</c:v>
                </c:pt>
                <c:pt idx="20893">
                  <c:v>3.1771721875001599</c:v>
                </c:pt>
                <c:pt idx="20894">
                  <c:v>3.17676625</c:v>
                </c:pt>
                <c:pt idx="20895">
                  <c:v>3.1763737500000002</c:v>
                </c:pt>
                <c:pt idx="20896">
                  <c:v>3.17595781250016</c:v>
                </c:pt>
                <c:pt idx="20897">
                  <c:v>3.175611875</c:v>
                </c:pt>
                <c:pt idx="20898">
                  <c:v>3.1752281249999998</c:v>
                </c:pt>
                <c:pt idx="20899">
                  <c:v>3.1748337499999999</c:v>
                </c:pt>
                <c:pt idx="20900">
                  <c:v>3.1743656250000001</c:v>
                </c:pt>
                <c:pt idx="20901">
                  <c:v>3.17395125</c:v>
                </c:pt>
                <c:pt idx="20902">
                  <c:v>3.1734515625001598</c:v>
                </c:pt>
                <c:pt idx="20903">
                  <c:v>3.1729853125001597</c:v>
                </c:pt>
                <c:pt idx="20904">
                  <c:v>3.1726200000000002</c:v>
                </c:pt>
                <c:pt idx="20905">
                  <c:v>3.1722524999999999</c:v>
                </c:pt>
                <c:pt idx="20906">
                  <c:v>3.1718781250000001</c:v>
                </c:pt>
                <c:pt idx="20907">
                  <c:v>3.1716803125001598</c:v>
                </c:pt>
                <c:pt idx="20908">
                  <c:v>3.1713596875001597</c:v>
                </c:pt>
                <c:pt idx="20909">
                  <c:v>3.1709618750000002</c:v>
                </c:pt>
                <c:pt idx="20910">
                  <c:v>3.1705196875001596</c:v>
                </c:pt>
                <c:pt idx="20911">
                  <c:v>3.1701728125001596</c:v>
                </c:pt>
                <c:pt idx="20912">
                  <c:v>3.1705221875001599</c:v>
                </c:pt>
                <c:pt idx="20913">
                  <c:v>3.1707568749999999</c:v>
                </c:pt>
                <c:pt idx="20914">
                  <c:v>3.1708540625001596</c:v>
                </c:pt>
                <c:pt idx="20915">
                  <c:v>3.1712018749999999</c:v>
                </c:pt>
                <c:pt idx="20916">
                  <c:v>3.1716662499999999</c:v>
                </c:pt>
                <c:pt idx="20917">
                  <c:v>3.1720396875001597</c:v>
                </c:pt>
                <c:pt idx="20918">
                  <c:v>3.1723931250000001</c:v>
                </c:pt>
                <c:pt idx="20919">
                  <c:v>3.1728471875001598</c:v>
                </c:pt>
                <c:pt idx="20920">
                  <c:v>3.1733425</c:v>
                </c:pt>
                <c:pt idx="20921">
                  <c:v>3.1736775000000002</c:v>
                </c:pt>
                <c:pt idx="20922">
                  <c:v>3.17411625</c:v>
                </c:pt>
                <c:pt idx="20923">
                  <c:v>3.1746078125001596</c:v>
                </c:pt>
                <c:pt idx="20924">
                  <c:v>3.1749609375001597</c:v>
                </c:pt>
                <c:pt idx="20925">
                  <c:v>3.1753040625001598</c:v>
                </c:pt>
                <c:pt idx="20926">
                  <c:v>3.1757650000000002</c:v>
                </c:pt>
                <c:pt idx="20927">
                  <c:v>3.1761203125001596</c:v>
                </c:pt>
                <c:pt idx="20928">
                  <c:v>3.17644875</c:v>
                </c:pt>
                <c:pt idx="20929">
                  <c:v>3.1767893749999998</c:v>
                </c:pt>
                <c:pt idx="20930">
                  <c:v>3.1771528125001596</c:v>
                </c:pt>
                <c:pt idx="20931">
                  <c:v>3.1775734375001599</c:v>
                </c:pt>
                <c:pt idx="20932">
                  <c:v>3.1779671875001596</c:v>
                </c:pt>
                <c:pt idx="20933">
                  <c:v>3.1783509375001597</c:v>
                </c:pt>
                <c:pt idx="20934">
                  <c:v>3.1788012499999998</c:v>
                </c:pt>
                <c:pt idx="20935">
                  <c:v>3.1782740625001598</c:v>
                </c:pt>
                <c:pt idx="20936">
                  <c:v>3.1779475000000001</c:v>
                </c:pt>
                <c:pt idx="20937">
                  <c:v>3.1774471875001598</c:v>
                </c:pt>
                <c:pt idx="20938">
                  <c:v>3.1769203125001599</c:v>
                </c:pt>
                <c:pt idx="20939">
                  <c:v>3.1763328125001595</c:v>
                </c:pt>
                <c:pt idx="20940">
                  <c:v>3.1757856250000001</c:v>
                </c:pt>
                <c:pt idx="20941">
                  <c:v>3.1752503125001597</c:v>
                </c:pt>
                <c:pt idx="20942">
                  <c:v>3.174696875</c:v>
                </c:pt>
                <c:pt idx="20943">
                  <c:v>3.1742362499999999</c:v>
                </c:pt>
                <c:pt idx="20944">
                  <c:v>3.17375843750016</c:v>
                </c:pt>
                <c:pt idx="20945">
                  <c:v>3.1733737500000001</c:v>
                </c:pt>
                <c:pt idx="20946">
                  <c:v>3.1730290625001598</c:v>
                </c:pt>
                <c:pt idx="20947">
                  <c:v>3.1725775000000001</c:v>
                </c:pt>
                <c:pt idx="20948">
                  <c:v>3.1722056250000001</c:v>
                </c:pt>
                <c:pt idx="20949">
                  <c:v>3.1717990625001597</c:v>
                </c:pt>
                <c:pt idx="20950">
                  <c:v>3.1716043749999998</c:v>
                </c:pt>
                <c:pt idx="20951">
                  <c:v>3.1712521875001598</c:v>
                </c:pt>
                <c:pt idx="20952">
                  <c:v>3.1713528125001598</c:v>
                </c:pt>
                <c:pt idx="20953">
                  <c:v>3.1718118749999999</c:v>
                </c:pt>
                <c:pt idx="20954">
                  <c:v>3.1721331250000002</c:v>
                </c:pt>
                <c:pt idx="20955">
                  <c:v>3.1723762500000001</c:v>
                </c:pt>
                <c:pt idx="20956">
                  <c:v>3.1727878125001596</c:v>
                </c:pt>
                <c:pt idx="20957">
                  <c:v>3.1731421875001597</c:v>
                </c:pt>
                <c:pt idx="20958">
                  <c:v>3.1734968750000001</c:v>
                </c:pt>
                <c:pt idx="20959">
                  <c:v>3.1731506249999999</c:v>
                </c:pt>
                <c:pt idx="20960">
                  <c:v>3.1726343749999999</c:v>
                </c:pt>
                <c:pt idx="20961">
                  <c:v>3.1722190625001598</c:v>
                </c:pt>
                <c:pt idx="20962">
                  <c:v>3.1725762500000001</c:v>
                </c:pt>
                <c:pt idx="20963">
                  <c:v>3.1729725000000002</c:v>
                </c:pt>
                <c:pt idx="20964">
                  <c:v>3.1733353125001598</c:v>
                </c:pt>
                <c:pt idx="20965">
                  <c:v>3.1735846875001599</c:v>
                </c:pt>
                <c:pt idx="20966">
                  <c:v>3.1739440625001598</c:v>
                </c:pt>
                <c:pt idx="20967">
                  <c:v>3.1743506250000002</c:v>
                </c:pt>
                <c:pt idx="20968">
                  <c:v>3.1747096875001599</c:v>
                </c:pt>
                <c:pt idx="20969">
                  <c:v>3.1751228125001596</c:v>
                </c:pt>
                <c:pt idx="20970">
                  <c:v>3.1755265625001599</c:v>
                </c:pt>
                <c:pt idx="20971">
                  <c:v>3.17587625</c:v>
                </c:pt>
                <c:pt idx="20972">
                  <c:v>3.1762118749999999</c:v>
                </c:pt>
                <c:pt idx="20973">
                  <c:v>3.1758290625001599</c:v>
                </c:pt>
                <c:pt idx="20974">
                  <c:v>3.1753606250000002</c:v>
                </c:pt>
                <c:pt idx="20975">
                  <c:v>3.1749609375001597</c:v>
                </c:pt>
                <c:pt idx="20976">
                  <c:v>3.1746025000000002</c:v>
                </c:pt>
                <c:pt idx="20977">
                  <c:v>3.1741271875001598</c:v>
                </c:pt>
                <c:pt idx="20978">
                  <c:v>3.1737543750000001</c:v>
                </c:pt>
                <c:pt idx="20979">
                  <c:v>3.1733587499999998</c:v>
                </c:pt>
                <c:pt idx="20980">
                  <c:v>3.1727984375001599</c:v>
                </c:pt>
                <c:pt idx="20981">
                  <c:v>3.1722250000000001</c:v>
                </c:pt>
                <c:pt idx="20982">
                  <c:v>3.1717640625001597</c:v>
                </c:pt>
                <c:pt idx="20983">
                  <c:v>3.17135875</c:v>
                </c:pt>
                <c:pt idx="20984">
                  <c:v>3.1709846875001597</c:v>
                </c:pt>
                <c:pt idx="20985">
                  <c:v>3.1705862499999999</c:v>
                </c:pt>
                <c:pt idx="20986">
                  <c:v>3.170263125</c:v>
                </c:pt>
                <c:pt idx="20987">
                  <c:v>3.1701581249999999</c:v>
                </c:pt>
                <c:pt idx="20988">
                  <c:v>3.1704675</c:v>
                </c:pt>
                <c:pt idx="20989">
                  <c:v>3.1708474999999998</c:v>
                </c:pt>
                <c:pt idx="20990">
                  <c:v>3.1711812500000001</c:v>
                </c:pt>
                <c:pt idx="20991">
                  <c:v>3.1715790625001596</c:v>
                </c:pt>
                <c:pt idx="20992">
                  <c:v>3.1719206249999998</c:v>
                </c:pt>
                <c:pt idx="20993">
                  <c:v>3.1723009375001596</c:v>
                </c:pt>
                <c:pt idx="20994">
                  <c:v>3.1723515625001597</c:v>
                </c:pt>
                <c:pt idx="20995">
                  <c:v>3.1725496875001595</c:v>
                </c:pt>
                <c:pt idx="20996">
                  <c:v>3.1727512500000001</c:v>
                </c:pt>
                <c:pt idx="20997">
                  <c:v>3.1723724999999998</c:v>
                </c:pt>
                <c:pt idx="20998">
                  <c:v>3.1720199999999998</c:v>
                </c:pt>
                <c:pt idx="20999">
                  <c:v>3.1722853125001595</c:v>
                </c:pt>
                <c:pt idx="21000">
                  <c:v>3.1720725000000001</c:v>
                </c:pt>
                <c:pt idx="21001">
                  <c:v>3.1716665625001599</c:v>
                </c:pt>
                <c:pt idx="21002">
                  <c:v>3.1712946875001595</c:v>
                </c:pt>
                <c:pt idx="21003">
                  <c:v>3.1709737499999999</c:v>
                </c:pt>
                <c:pt idx="21004">
                  <c:v>3.1706021875001595</c:v>
                </c:pt>
                <c:pt idx="21005">
                  <c:v>3.1701450000000002</c:v>
                </c:pt>
                <c:pt idx="21006">
                  <c:v>3.1699121875001599</c:v>
                </c:pt>
                <c:pt idx="21007">
                  <c:v>3.1695740625001596</c:v>
                </c:pt>
                <c:pt idx="21008">
                  <c:v>3.1699546875001596</c:v>
                </c:pt>
                <c:pt idx="21009">
                  <c:v>3.1703346875001599</c:v>
                </c:pt>
                <c:pt idx="21010">
                  <c:v>3.17079625</c:v>
                </c:pt>
                <c:pt idx="21011">
                  <c:v>3.1711653125001598</c:v>
                </c:pt>
                <c:pt idx="21012">
                  <c:v>3.1715062500000002</c:v>
                </c:pt>
                <c:pt idx="21013">
                  <c:v>3.1719515625001597</c:v>
                </c:pt>
                <c:pt idx="21014">
                  <c:v>3.1722899999999998</c:v>
                </c:pt>
                <c:pt idx="21015">
                  <c:v>3.1718356249999999</c:v>
                </c:pt>
                <c:pt idx="21016">
                  <c:v>3.1713728125001599</c:v>
                </c:pt>
                <c:pt idx="21017">
                  <c:v>3.1710081250000002</c:v>
                </c:pt>
                <c:pt idx="21018">
                  <c:v>3.1704918750000002</c:v>
                </c:pt>
                <c:pt idx="21019">
                  <c:v>3.1701671875001596</c:v>
                </c:pt>
                <c:pt idx="21020">
                  <c:v>3.1697971875001598</c:v>
                </c:pt>
                <c:pt idx="21021">
                  <c:v>3.1700106250000002</c:v>
                </c:pt>
                <c:pt idx="21022">
                  <c:v>3.1703753125001599</c:v>
                </c:pt>
                <c:pt idx="21023">
                  <c:v>3.1708221875001597</c:v>
                </c:pt>
                <c:pt idx="21024">
                  <c:v>3.1712740625001596</c:v>
                </c:pt>
                <c:pt idx="21025">
                  <c:v>3.1717084375001598</c:v>
                </c:pt>
                <c:pt idx="21026">
                  <c:v>3.1720490625001596</c:v>
                </c:pt>
                <c:pt idx="21027">
                  <c:v>3.1723734375001595</c:v>
                </c:pt>
                <c:pt idx="21028">
                  <c:v>3.1727009375001596</c:v>
                </c:pt>
                <c:pt idx="21029">
                  <c:v>3.1730459375001598</c:v>
                </c:pt>
                <c:pt idx="21030">
                  <c:v>3.1734215625001596</c:v>
                </c:pt>
                <c:pt idx="21031">
                  <c:v>3.1738740625001598</c:v>
                </c:pt>
                <c:pt idx="21032">
                  <c:v>3.174250625</c:v>
                </c:pt>
                <c:pt idx="21033">
                  <c:v>3.174579375</c:v>
                </c:pt>
                <c:pt idx="21034">
                  <c:v>3.1749806249999999</c:v>
                </c:pt>
                <c:pt idx="21035">
                  <c:v>3.1753093749999999</c:v>
                </c:pt>
                <c:pt idx="21036">
                  <c:v>3.1752175</c:v>
                </c:pt>
                <c:pt idx="21037">
                  <c:v>3.1747896875001596</c:v>
                </c:pt>
                <c:pt idx="21038">
                  <c:v>3.1743981250000002</c:v>
                </c:pt>
                <c:pt idx="21039">
                  <c:v>3.1739356249999999</c:v>
                </c:pt>
                <c:pt idx="21040">
                  <c:v>3.173594375</c:v>
                </c:pt>
                <c:pt idx="21041">
                  <c:v>3.1729456250000001</c:v>
                </c:pt>
                <c:pt idx="21042">
                  <c:v>3.1726143750000002</c:v>
                </c:pt>
                <c:pt idx="21043">
                  <c:v>3.1720437499999998</c:v>
                </c:pt>
                <c:pt idx="21044">
                  <c:v>3.1714934375001596</c:v>
                </c:pt>
                <c:pt idx="21045">
                  <c:v>3.1710203125001599</c:v>
                </c:pt>
                <c:pt idx="21046">
                  <c:v>3.1705381250000002</c:v>
                </c:pt>
                <c:pt idx="21047">
                  <c:v>3.1702071875001598</c:v>
                </c:pt>
                <c:pt idx="21048">
                  <c:v>3.169733125</c:v>
                </c:pt>
                <c:pt idx="21049">
                  <c:v>3.1693643749999998</c:v>
                </c:pt>
                <c:pt idx="21050">
                  <c:v>3.1690165625001598</c:v>
                </c:pt>
                <c:pt idx="21051">
                  <c:v>3.1684787499999998</c:v>
                </c:pt>
                <c:pt idx="21052">
                  <c:v>3.1679318749999998</c:v>
                </c:pt>
                <c:pt idx="21053">
                  <c:v>3.167395</c:v>
                </c:pt>
                <c:pt idx="21054">
                  <c:v>3.1670046875001598</c:v>
                </c:pt>
                <c:pt idx="21055">
                  <c:v>3.1665874999999999</c:v>
                </c:pt>
                <c:pt idx="21056">
                  <c:v>3.1662365625001598</c:v>
                </c:pt>
                <c:pt idx="21057">
                  <c:v>3.165886875</c:v>
                </c:pt>
                <c:pt idx="21058">
                  <c:v>3.1658640625001597</c:v>
                </c:pt>
                <c:pt idx="21059">
                  <c:v>3.1661871875001597</c:v>
                </c:pt>
                <c:pt idx="21060">
                  <c:v>3.1666065625001596</c:v>
                </c:pt>
                <c:pt idx="21061">
                  <c:v>3.1669646875001596</c:v>
                </c:pt>
                <c:pt idx="21062">
                  <c:v>3.1673053125001598</c:v>
                </c:pt>
                <c:pt idx="21063">
                  <c:v>3.1676368749999999</c:v>
                </c:pt>
                <c:pt idx="21064">
                  <c:v>3.1679793749999998</c:v>
                </c:pt>
                <c:pt idx="21065">
                  <c:v>3.1683262499999998</c:v>
                </c:pt>
                <c:pt idx="21066">
                  <c:v>3.1687500000000002</c:v>
                </c:pt>
                <c:pt idx="21067">
                  <c:v>3.1690715625001595</c:v>
                </c:pt>
                <c:pt idx="21068">
                  <c:v>3.1692303125001597</c:v>
                </c:pt>
                <c:pt idx="21069">
                  <c:v>3.1688925000000001</c:v>
                </c:pt>
                <c:pt idx="21070">
                  <c:v>3.1688787500000002</c:v>
                </c:pt>
                <c:pt idx="21071">
                  <c:v>3.1692378125001599</c:v>
                </c:pt>
                <c:pt idx="21072">
                  <c:v>3.1696203125001596</c:v>
                </c:pt>
                <c:pt idx="21073">
                  <c:v>3.1699809375001595</c:v>
                </c:pt>
                <c:pt idx="21074">
                  <c:v>3.170309375</c:v>
                </c:pt>
                <c:pt idx="21075">
                  <c:v>3.1706609375001595</c:v>
                </c:pt>
                <c:pt idx="21076">
                  <c:v>3.1709909375001599</c:v>
                </c:pt>
                <c:pt idx="21077">
                  <c:v>3.1713621875001596</c:v>
                </c:pt>
                <c:pt idx="21078">
                  <c:v>3.1716859375001598</c:v>
                </c:pt>
                <c:pt idx="21079">
                  <c:v>3.1721215625001595</c:v>
                </c:pt>
                <c:pt idx="21080">
                  <c:v>3.1725306249999998</c:v>
                </c:pt>
                <c:pt idx="21081">
                  <c:v>3.1729590625001598</c:v>
                </c:pt>
                <c:pt idx="21082">
                  <c:v>3.1734087500000001</c:v>
                </c:pt>
                <c:pt idx="21083">
                  <c:v>3.1737893750000001</c:v>
                </c:pt>
                <c:pt idx="21084">
                  <c:v>3.1741199999999998</c:v>
                </c:pt>
                <c:pt idx="21085">
                  <c:v>3.1742190625001596</c:v>
                </c:pt>
                <c:pt idx="21086">
                  <c:v>3.1738675000000001</c:v>
                </c:pt>
                <c:pt idx="21087">
                  <c:v>3.1733353125001598</c:v>
                </c:pt>
                <c:pt idx="21088">
                  <c:v>3.1727953125001598</c:v>
                </c:pt>
                <c:pt idx="21089">
                  <c:v>3.1724625</c:v>
                </c:pt>
                <c:pt idx="21090">
                  <c:v>3.1718515625001595</c:v>
                </c:pt>
                <c:pt idx="21091">
                  <c:v>3.1712224999999998</c:v>
                </c:pt>
                <c:pt idx="21092">
                  <c:v>3.1708990625001596</c:v>
                </c:pt>
                <c:pt idx="21093">
                  <c:v>3.1704953125001598</c:v>
                </c:pt>
                <c:pt idx="21094">
                  <c:v>3.1698203125001596</c:v>
                </c:pt>
                <c:pt idx="21095">
                  <c:v>3.1694412500000002</c:v>
                </c:pt>
                <c:pt idx="21096">
                  <c:v>3.1687765625001596</c:v>
                </c:pt>
                <c:pt idx="21097">
                  <c:v>3.1681634375001599</c:v>
                </c:pt>
                <c:pt idx="21098">
                  <c:v>3.1676596875001599</c:v>
                </c:pt>
                <c:pt idx="21099">
                  <c:v>3.1673015625001599</c:v>
                </c:pt>
                <c:pt idx="21100">
                  <c:v>3.1669462500000001</c:v>
                </c:pt>
                <c:pt idx="21101">
                  <c:v>3.1665865625001599</c:v>
                </c:pt>
                <c:pt idx="21102">
                  <c:v>3.1661812500000002</c:v>
                </c:pt>
                <c:pt idx="21103">
                  <c:v>3.1658331249999998</c:v>
                </c:pt>
                <c:pt idx="21104">
                  <c:v>3.1654821875001597</c:v>
                </c:pt>
                <c:pt idx="21105">
                  <c:v>3.1650684375001599</c:v>
                </c:pt>
                <c:pt idx="21106">
                  <c:v>3.1647334375001597</c:v>
                </c:pt>
                <c:pt idx="21107">
                  <c:v>3.1650762499999998</c:v>
                </c:pt>
                <c:pt idx="21108">
                  <c:v>3.1654321875001599</c:v>
                </c:pt>
                <c:pt idx="21109">
                  <c:v>3.1658528125001597</c:v>
                </c:pt>
                <c:pt idx="21110">
                  <c:v>3.1662146875001596</c:v>
                </c:pt>
                <c:pt idx="21111">
                  <c:v>3.16657375</c:v>
                </c:pt>
                <c:pt idx="21112">
                  <c:v>3.1670803125001599</c:v>
                </c:pt>
                <c:pt idx="21113">
                  <c:v>3.1674506249999999</c:v>
                </c:pt>
                <c:pt idx="21114">
                  <c:v>3.1679062500000001</c:v>
                </c:pt>
                <c:pt idx="21115">
                  <c:v>3.1683603125001598</c:v>
                </c:pt>
                <c:pt idx="21116">
                  <c:v>3.1688631250000001</c:v>
                </c:pt>
                <c:pt idx="21117">
                  <c:v>3.1692703125001596</c:v>
                </c:pt>
                <c:pt idx="21118">
                  <c:v>3.1696253125001599</c:v>
                </c:pt>
                <c:pt idx="21119">
                  <c:v>3.1700575</c:v>
                </c:pt>
                <c:pt idx="21120">
                  <c:v>3.1704284375001599</c:v>
                </c:pt>
                <c:pt idx="21121">
                  <c:v>3.1700384375001596</c:v>
                </c:pt>
                <c:pt idx="21122">
                  <c:v>3.1695318750000001</c:v>
                </c:pt>
                <c:pt idx="21123">
                  <c:v>3.1689434375001597</c:v>
                </c:pt>
                <c:pt idx="21124">
                  <c:v>3.1684865625001599</c:v>
                </c:pt>
                <c:pt idx="21125">
                  <c:v>3.1680618749999998</c:v>
                </c:pt>
                <c:pt idx="21126">
                  <c:v>3.1677118750000002</c:v>
                </c:pt>
                <c:pt idx="21127">
                  <c:v>3.1678350000000002</c:v>
                </c:pt>
                <c:pt idx="21128">
                  <c:v>3.1675159375001596</c:v>
                </c:pt>
                <c:pt idx="21129">
                  <c:v>3.1678740625001596</c:v>
                </c:pt>
                <c:pt idx="21130">
                  <c:v>3.1682000000000001</c:v>
                </c:pt>
                <c:pt idx="21131">
                  <c:v>3.1685887500000001</c:v>
                </c:pt>
                <c:pt idx="21132">
                  <c:v>3.1689803125001599</c:v>
                </c:pt>
                <c:pt idx="21133">
                  <c:v>3.169429375</c:v>
                </c:pt>
                <c:pt idx="21134">
                  <c:v>3.1697803125001598</c:v>
                </c:pt>
                <c:pt idx="21135">
                  <c:v>3.1701215625001598</c:v>
                </c:pt>
                <c:pt idx="21136">
                  <c:v>3.1705246875001598</c:v>
                </c:pt>
                <c:pt idx="21137">
                  <c:v>3.1701559375001596</c:v>
                </c:pt>
                <c:pt idx="21138">
                  <c:v>3.1697781250000001</c:v>
                </c:pt>
                <c:pt idx="21139">
                  <c:v>3.1693853125001596</c:v>
                </c:pt>
                <c:pt idx="21140">
                  <c:v>3.1690618750000001</c:v>
                </c:pt>
                <c:pt idx="21141">
                  <c:v>3.1684749999999999</c:v>
                </c:pt>
                <c:pt idx="21142">
                  <c:v>3.1679390625001598</c:v>
                </c:pt>
                <c:pt idx="21143">
                  <c:v>3.1673390625001598</c:v>
                </c:pt>
                <c:pt idx="21144">
                  <c:v>3.16672625</c:v>
                </c:pt>
                <c:pt idx="21145">
                  <c:v>3.1662537500000001</c:v>
                </c:pt>
                <c:pt idx="21146">
                  <c:v>3.1659025000000001</c:v>
                </c:pt>
                <c:pt idx="21147">
                  <c:v>3.1655209375001596</c:v>
                </c:pt>
                <c:pt idx="21148">
                  <c:v>3.1651765625001596</c:v>
                </c:pt>
                <c:pt idx="21149">
                  <c:v>3.1651765625001596</c:v>
                </c:pt>
                <c:pt idx="21150">
                  <c:v>3.165165</c:v>
                </c:pt>
                <c:pt idx="21151">
                  <c:v>3.1653003125001598</c:v>
                </c:pt>
                <c:pt idx="21152">
                  <c:v>3.1656356250000002</c:v>
                </c:pt>
                <c:pt idx="21153">
                  <c:v>3.1659168750000002</c:v>
                </c:pt>
                <c:pt idx="21154">
                  <c:v>3.1662124999999999</c:v>
                </c:pt>
                <c:pt idx="21155">
                  <c:v>3.1665593749999998</c:v>
                </c:pt>
                <c:pt idx="21156">
                  <c:v>3.1669087500000002</c:v>
                </c:pt>
                <c:pt idx="21157">
                  <c:v>3.1672590625001598</c:v>
                </c:pt>
                <c:pt idx="21158">
                  <c:v>3.1670324999999999</c:v>
                </c:pt>
                <c:pt idx="21159">
                  <c:v>3.1666824999999998</c:v>
                </c:pt>
                <c:pt idx="21160">
                  <c:v>3.1664893749999998</c:v>
                </c:pt>
                <c:pt idx="21161">
                  <c:v>3.1668162500000001</c:v>
                </c:pt>
                <c:pt idx="21162">
                  <c:v>3.16723031250016</c:v>
                </c:pt>
                <c:pt idx="21163">
                  <c:v>3.1676546875001597</c:v>
                </c:pt>
                <c:pt idx="21164">
                  <c:v>3.1680118749999999</c:v>
                </c:pt>
                <c:pt idx="21165">
                  <c:v>3.1683746875001599</c:v>
                </c:pt>
                <c:pt idx="21166">
                  <c:v>3.168736875</c:v>
                </c:pt>
                <c:pt idx="21167">
                  <c:v>3.1690612499999999</c:v>
                </c:pt>
                <c:pt idx="21168">
                  <c:v>3.1694412500000002</c:v>
                </c:pt>
                <c:pt idx="21169">
                  <c:v>3.1697850000000001</c:v>
                </c:pt>
                <c:pt idx="21170">
                  <c:v>3.1701521875001597</c:v>
                </c:pt>
                <c:pt idx="21171">
                  <c:v>3.1704993749999999</c:v>
                </c:pt>
                <c:pt idx="21172">
                  <c:v>3.1708846875001599</c:v>
                </c:pt>
                <c:pt idx="21173">
                  <c:v>3.1709259375001597</c:v>
                </c:pt>
                <c:pt idx="21174">
                  <c:v>3.1705284375001597</c:v>
                </c:pt>
                <c:pt idx="21175">
                  <c:v>3.1701250000000001</c:v>
                </c:pt>
                <c:pt idx="21176">
                  <c:v>3.1696046875001596</c:v>
                </c:pt>
                <c:pt idx="21177">
                  <c:v>3.1692506250000001</c:v>
                </c:pt>
                <c:pt idx="21178">
                  <c:v>3.1689275000000001</c:v>
                </c:pt>
                <c:pt idx="21179">
                  <c:v>3.1685646875001598</c:v>
                </c:pt>
                <c:pt idx="21180">
                  <c:v>3.1680025000000001</c:v>
                </c:pt>
                <c:pt idx="21181">
                  <c:v>3.1675190625001597</c:v>
                </c:pt>
                <c:pt idx="21182">
                  <c:v>3.1671212500000001</c:v>
                </c:pt>
                <c:pt idx="21183">
                  <c:v>3.1667912500000002</c:v>
                </c:pt>
                <c:pt idx="21184">
                  <c:v>3.1664278125001597</c:v>
                </c:pt>
                <c:pt idx="21185">
                  <c:v>3.1662921875001597</c:v>
                </c:pt>
                <c:pt idx="21186">
                  <c:v>3.1665531250000001</c:v>
                </c:pt>
                <c:pt idx="21187">
                  <c:v>3.1661000000000001</c:v>
                </c:pt>
                <c:pt idx="21188">
                  <c:v>3.1657196875001596</c:v>
                </c:pt>
                <c:pt idx="21189">
                  <c:v>3.165310625</c:v>
                </c:pt>
                <c:pt idx="21190">
                  <c:v>3.1649290625001596</c:v>
                </c:pt>
                <c:pt idx="21191">
                  <c:v>3.1646056250000001</c:v>
                </c:pt>
                <c:pt idx="21192">
                  <c:v>3.1649296875001598</c:v>
                </c:pt>
                <c:pt idx="21193">
                  <c:v>3.1652568749999999</c:v>
                </c:pt>
                <c:pt idx="21194">
                  <c:v>3.1654315625001597</c:v>
                </c:pt>
                <c:pt idx="21195">
                  <c:v>3.1657612500000001</c:v>
                </c:pt>
                <c:pt idx="21196">
                  <c:v>3.1661178125001599</c:v>
                </c:pt>
                <c:pt idx="21197">
                  <c:v>3.1664278125001597</c:v>
                </c:pt>
                <c:pt idx="21198">
                  <c:v>3.1667871875001596</c:v>
                </c:pt>
                <c:pt idx="21199">
                  <c:v>3.1671434375001599</c:v>
                </c:pt>
                <c:pt idx="21200">
                  <c:v>3.1675484375001597</c:v>
                </c:pt>
                <c:pt idx="21201">
                  <c:v>3.1679650000000001</c:v>
                </c:pt>
                <c:pt idx="21202">
                  <c:v>3.1684125000000001</c:v>
                </c:pt>
                <c:pt idx="21203">
                  <c:v>3.1688296875001596</c:v>
                </c:pt>
                <c:pt idx="21204">
                  <c:v>3.1691521875001598</c:v>
                </c:pt>
                <c:pt idx="21205">
                  <c:v>3.1694984375001596</c:v>
                </c:pt>
                <c:pt idx="21206">
                  <c:v>3.1698381250000001</c:v>
                </c:pt>
                <c:pt idx="21207">
                  <c:v>3.1694440625001596</c:v>
                </c:pt>
                <c:pt idx="21208">
                  <c:v>3.1690240625001596</c:v>
                </c:pt>
                <c:pt idx="21209">
                  <c:v>3.1686971875001597</c:v>
                </c:pt>
                <c:pt idx="21210">
                  <c:v>3.1683075000000001</c:v>
                </c:pt>
                <c:pt idx="21211">
                  <c:v>3.1679309375001599</c:v>
                </c:pt>
                <c:pt idx="21212">
                  <c:v>3.1674909375001596</c:v>
                </c:pt>
                <c:pt idx="21213">
                  <c:v>3.1669090625001597</c:v>
                </c:pt>
                <c:pt idx="21214">
                  <c:v>3.1663196875001596</c:v>
                </c:pt>
                <c:pt idx="21215">
                  <c:v>3.1659509375001598</c:v>
                </c:pt>
                <c:pt idx="21216">
                  <c:v>3.1655718749999999</c:v>
                </c:pt>
                <c:pt idx="21217">
                  <c:v>3.1651731249999999</c:v>
                </c:pt>
                <c:pt idx="21218">
                  <c:v>3.16478468750016</c:v>
                </c:pt>
                <c:pt idx="21219">
                  <c:v>3.1644106249999999</c:v>
                </c:pt>
                <c:pt idx="21220">
                  <c:v>3.1638084375001596</c:v>
                </c:pt>
                <c:pt idx="21221">
                  <c:v>3.1633606250000001</c:v>
                </c:pt>
                <c:pt idx="21222">
                  <c:v>3.1629631250000001</c:v>
                </c:pt>
                <c:pt idx="21223">
                  <c:v>3.1626175000000001</c:v>
                </c:pt>
                <c:pt idx="21224">
                  <c:v>3.162261875</c:v>
                </c:pt>
                <c:pt idx="21225">
                  <c:v>3.1618978125001598</c:v>
                </c:pt>
                <c:pt idx="21226">
                  <c:v>3.1615253125001597</c:v>
                </c:pt>
                <c:pt idx="21227">
                  <c:v>3.1615081250000001</c:v>
                </c:pt>
                <c:pt idx="21228">
                  <c:v>3.1619171875001597</c:v>
                </c:pt>
                <c:pt idx="21229">
                  <c:v>3.1622784375001598</c:v>
                </c:pt>
                <c:pt idx="21230">
                  <c:v>3.1626775</c:v>
                </c:pt>
                <c:pt idx="21231">
                  <c:v>3.1630321875001597</c:v>
                </c:pt>
                <c:pt idx="21232">
                  <c:v>3.1633840625001599</c:v>
                </c:pt>
                <c:pt idx="21233">
                  <c:v>3.1637353125001599</c:v>
                </c:pt>
                <c:pt idx="21234">
                  <c:v>3.1640799999999998</c:v>
                </c:pt>
                <c:pt idx="21235">
                  <c:v>3.1644028125001595</c:v>
                </c:pt>
                <c:pt idx="21236">
                  <c:v>3.16450875</c:v>
                </c:pt>
                <c:pt idx="21237">
                  <c:v>3.16434375</c:v>
                </c:pt>
                <c:pt idx="21238">
                  <c:v>3.1638925000000002</c:v>
                </c:pt>
                <c:pt idx="21239">
                  <c:v>3.1635331249999998</c:v>
                </c:pt>
                <c:pt idx="21240">
                  <c:v>3.1636774999999999</c:v>
                </c:pt>
                <c:pt idx="21241">
                  <c:v>3.16404</c:v>
                </c:pt>
                <c:pt idx="21242">
                  <c:v>3.1644356249999999</c:v>
                </c:pt>
                <c:pt idx="21243">
                  <c:v>3.1648734375001597</c:v>
                </c:pt>
                <c:pt idx="21244">
                  <c:v>3.1652596875001597</c:v>
                </c:pt>
                <c:pt idx="21245">
                  <c:v>3.1656762500000002</c:v>
                </c:pt>
                <c:pt idx="21246">
                  <c:v>3.1661368749999999</c:v>
                </c:pt>
                <c:pt idx="21247">
                  <c:v>3.1665128125001596</c:v>
                </c:pt>
                <c:pt idx="21248">
                  <c:v>3.1668418749999998</c:v>
                </c:pt>
                <c:pt idx="21249">
                  <c:v>3.167178125</c:v>
                </c:pt>
                <c:pt idx="21250">
                  <c:v>3.1675606250000001</c:v>
                </c:pt>
                <c:pt idx="21251">
                  <c:v>3.1676303125001599</c:v>
                </c:pt>
                <c:pt idx="21252">
                  <c:v>3.1673078125001597</c:v>
                </c:pt>
                <c:pt idx="21253">
                  <c:v>3.1669725</c:v>
                </c:pt>
                <c:pt idx="21254">
                  <c:v>3.1664625000000002</c:v>
                </c:pt>
                <c:pt idx="21255">
                  <c:v>3.1660259375001596</c:v>
                </c:pt>
                <c:pt idx="21256">
                  <c:v>3.1655953125001597</c:v>
                </c:pt>
                <c:pt idx="21257">
                  <c:v>3.1650831250000002</c:v>
                </c:pt>
                <c:pt idx="21258">
                  <c:v>3.16464875</c:v>
                </c:pt>
                <c:pt idx="21259">
                  <c:v>3.1640925000000002</c:v>
                </c:pt>
                <c:pt idx="21260">
                  <c:v>3.16353375</c:v>
                </c:pt>
                <c:pt idx="21261">
                  <c:v>3.1630615625001597</c:v>
                </c:pt>
                <c:pt idx="21262">
                  <c:v>3.1626206250000002</c:v>
                </c:pt>
                <c:pt idx="21263">
                  <c:v>3.1622962499999998</c:v>
                </c:pt>
                <c:pt idx="21264">
                  <c:v>3.1619674999999998</c:v>
                </c:pt>
                <c:pt idx="21265">
                  <c:v>3.1616318749999999</c:v>
                </c:pt>
                <c:pt idx="21266">
                  <c:v>3.1617396875001598</c:v>
                </c:pt>
                <c:pt idx="21267">
                  <c:v>3.1620796875001598</c:v>
                </c:pt>
                <c:pt idx="21268">
                  <c:v>3.1624540625001596</c:v>
                </c:pt>
                <c:pt idx="21269">
                  <c:v>3.1628159375001599</c:v>
                </c:pt>
                <c:pt idx="21270">
                  <c:v>3.1632656250000002</c:v>
                </c:pt>
                <c:pt idx="21271">
                  <c:v>3.1637543749999999</c:v>
                </c:pt>
                <c:pt idx="21272">
                  <c:v>3.1640959375001598</c:v>
                </c:pt>
                <c:pt idx="21273">
                  <c:v>3.1644274999999999</c:v>
                </c:pt>
                <c:pt idx="21274">
                  <c:v>3.1644125000000001</c:v>
                </c:pt>
                <c:pt idx="21275">
                  <c:v>3.1646959375001598</c:v>
                </c:pt>
                <c:pt idx="21276">
                  <c:v>3.1643024999999998</c:v>
                </c:pt>
                <c:pt idx="21277">
                  <c:v>3.1637575</c:v>
                </c:pt>
                <c:pt idx="21278">
                  <c:v>3.1631559375001599</c:v>
                </c:pt>
                <c:pt idx="21279">
                  <c:v>3.1625428125001598</c:v>
                </c:pt>
                <c:pt idx="21280">
                  <c:v>3.1620806250000002</c:v>
                </c:pt>
                <c:pt idx="21281">
                  <c:v>3.1621831249999999</c:v>
                </c:pt>
                <c:pt idx="21282">
                  <c:v>3.1625115625001596</c:v>
                </c:pt>
                <c:pt idx="21283">
                  <c:v>3.1628637500000001</c:v>
                </c:pt>
                <c:pt idx="21284">
                  <c:v>3.1632671875001597</c:v>
                </c:pt>
                <c:pt idx="21285">
                  <c:v>3.163611875</c:v>
                </c:pt>
                <c:pt idx="21286">
                  <c:v>3.1639921875001598</c:v>
                </c:pt>
                <c:pt idx="21287">
                  <c:v>3.1643909375001598</c:v>
                </c:pt>
                <c:pt idx="21288">
                  <c:v>3.16473</c:v>
                </c:pt>
                <c:pt idx="21289">
                  <c:v>3.1650825</c:v>
                </c:pt>
                <c:pt idx="21290">
                  <c:v>3.1654321875001599</c:v>
                </c:pt>
                <c:pt idx="21291">
                  <c:v>3.165805625</c:v>
                </c:pt>
                <c:pt idx="21292">
                  <c:v>3.1661615625001596</c:v>
                </c:pt>
                <c:pt idx="21293">
                  <c:v>3.1658159375001595</c:v>
                </c:pt>
                <c:pt idx="21294">
                  <c:v>3.1654053125001598</c:v>
                </c:pt>
                <c:pt idx="21295">
                  <c:v>3.1649546875001597</c:v>
                </c:pt>
                <c:pt idx="21296">
                  <c:v>3.1644965625001595</c:v>
                </c:pt>
                <c:pt idx="21297">
                  <c:v>3.1639962499999998</c:v>
                </c:pt>
                <c:pt idx="21298">
                  <c:v>3.1635565625001596</c:v>
                </c:pt>
                <c:pt idx="21299">
                  <c:v>3.1631734375001597</c:v>
                </c:pt>
                <c:pt idx="21300">
                  <c:v>3.16267875</c:v>
                </c:pt>
                <c:pt idx="21301">
                  <c:v>3.1619996875001597</c:v>
                </c:pt>
                <c:pt idx="21302">
                  <c:v>3.1615765625001599</c:v>
                </c:pt>
                <c:pt idx="21303">
                  <c:v>3.1612246875001597</c:v>
                </c:pt>
                <c:pt idx="21304">
                  <c:v>3.1608428125001597</c:v>
                </c:pt>
                <c:pt idx="21305">
                  <c:v>3.1604575000000001</c:v>
                </c:pt>
                <c:pt idx="21306">
                  <c:v>3.1600678125001598</c:v>
                </c:pt>
                <c:pt idx="21307">
                  <c:v>3.1597403125001597</c:v>
                </c:pt>
                <c:pt idx="21308">
                  <c:v>3.1594137500000001</c:v>
                </c:pt>
                <c:pt idx="21309">
                  <c:v>3.1590568750000001</c:v>
                </c:pt>
                <c:pt idx="21310">
                  <c:v>3.1588387500000001</c:v>
                </c:pt>
                <c:pt idx="21311">
                  <c:v>3.1592115625001598</c:v>
                </c:pt>
                <c:pt idx="21312">
                  <c:v>3.1595481250000002</c:v>
                </c:pt>
                <c:pt idx="21313">
                  <c:v>3.1598975</c:v>
                </c:pt>
                <c:pt idx="21314">
                  <c:v>3.160325625</c:v>
                </c:pt>
                <c:pt idx="21315">
                  <c:v>3.1607249999999998</c:v>
                </c:pt>
                <c:pt idx="21316">
                  <c:v>3.1611696875001596</c:v>
                </c:pt>
                <c:pt idx="21317">
                  <c:v>3.1615321875001596</c:v>
                </c:pt>
                <c:pt idx="21318">
                  <c:v>3.1619184375001597</c:v>
                </c:pt>
                <c:pt idx="21319">
                  <c:v>3.1616893749999999</c:v>
                </c:pt>
                <c:pt idx="21320">
                  <c:v>3.1613125000000002</c:v>
                </c:pt>
                <c:pt idx="21321">
                  <c:v>3.1613490625001597</c:v>
                </c:pt>
                <c:pt idx="21322">
                  <c:v>3.1614049999999998</c:v>
                </c:pt>
                <c:pt idx="21323">
                  <c:v>3.1610646875001596</c:v>
                </c:pt>
                <c:pt idx="21324">
                  <c:v>3.1614159375001596</c:v>
                </c:pt>
                <c:pt idx="21325">
                  <c:v>3.1617496875001598</c:v>
                </c:pt>
                <c:pt idx="21326">
                  <c:v>3.1621146875001598</c:v>
                </c:pt>
                <c:pt idx="21327">
                  <c:v>3.1625646875001596</c:v>
                </c:pt>
                <c:pt idx="21328">
                  <c:v>3.1630403125001596</c:v>
                </c:pt>
                <c:pt idx="21329">
                  <c:v>3.1633618750000001</c:v>
                </c:pt>
                <c:pt idx="21330">
                  <c:v>3.1638021875001598</c:v>
                </c:pt>
                <c:pt idx="21331">
                  <c:v>3.16417875</c:v>
                </c:pt>
                <c:pt idx="21332">
                  <c:v>3.1645625000000002</c:v>
                </c:pt>
                <c:pt idx="21333">
                  <c:v>3.1649025000000002</c:v>
                </c:pt>
                <c:pt idx="21334">
                  <c:v>3.1652353125001595</c:v>
                </c:pt>
                <c:pt idx="21335">
                  <c:v>3.1655903125001599</c:v>
                </c:pt>
                <c:pt idx="21336">
                  <c:v>3.1659253125001596</c:v>
                </c:pt>
                <c:pt idx="21337">
                  <c:v>3.1656771875001599</c:v>
                </c:pt>
                <c:pt idx="21338">
                  <c:v>3.16534</c:v>
                </c:pt>
                <c:pt idx="21339">
                  <c:v>3.1648956250000002</c:v>
                </c:pt>
                <c:pt idx="21340">
                  <c:v>3.1644696875001599</c:v>
                </c:pt>
                <c:pt idx="21341">
                  <c:v>3.1640484375001598</c:v>
                </c:pt>
                <c:pt idx="21342">
                  <c:v>3.1634296875001597</c:v>
                </c:pt>
                <c:pt idx="21343">
                  <c:v>3.1630568750000001</c:v>
                </c:pt>
                <c:pt idx="21344">
                  <c:v>3.1626756249999999</c:v>
                </c:pt>
                <c:pt idx="21345">
                  <c:v>3.1621884375001597</c:v>
                </c:pt>
                <c:pt idx="21346">
                  <c:v>3.1617790625001598</c:v>
                </c:pt>
                <c:pt idx="21347">
                  <c:v>3.1613256249999999</c:v>
                </c:pt>
                <c:pt idx="21348">
                  <c:v>3.1608628125001599</c:v>
                </c:pt>
                <c:pt idx="21349">
                  <c:v>3.1604199999999998</c:v>
                </c:pt>
                <c:pt idx="21350">
                  <c:v>3.1600112500000002</c:v>
                </c:pt>
                <c:pt idx="21351">
                  <c:v>3.159646875</c:v>
                </c:pt>
                <c:pt idx="21352">
                  <c:v>3.1591075000000002</c:v>
                </c:pt>
                <c:pt idx="21353">
                  <c:v>3.1587662500000002</c:v>
                </c:pt>
                <c:pt idx="21354">
                  <c:v>3.1584084375001598</c:v>
                </c:pt>
                <c:pt idx="21355">
                  <c:v>3.1583490625001596</c:v>
                </c:pt>
                <c:pt idx="21356">
                  <c:v>3.1586184375001598</c:v>
                </c:pt>
                <c:pt idx="21357">
                  <c:v>3.159071875</c:v>
                </c:pt>
                <c:pt idx="21358">
                  <c:v>3.1594628125001596</c:v>
                </c:pt>
                <c:pt idx="21359">
                  <c:v>3.1598128125001597</c:v>
                </c:pt>
                <c:pt idx="21360">
                  <c:v>3.1601568750000002</c:v>
                </c:pt>
                <c:pt idx="21361">
                  <c:v>3.1605625000000002</c:v>
                </c:pt>
                <c:pt idx="21362">
                  <c:v>3.1608984375001596</c:v>
                </c:pt>
                <c:pt idx="21363">
                  <c:v>3.1612775000000002</c:v>
                </c:pt>
                <c:pt idx="21364">
                  <c:v>3.1616809375001598</c:v>
                </c:pt>
                <c:pt idx="21365">
                  <c:v>3.1619112500000002</c:v>
                </c:pt>
                <c:pt idx="21366">
                  <c:v>3.1614146875001596</c:v>
                </c:pt>
                <c:pt idx="21367">
                  <c:v>3.1609871875001598</c:v>
                </c:pt>
                <c:pt idx="21368">
                  <c:v>3.160655625</c:v>
                </c:pt>
                <c:pt idx="21369">
                  <c:v>3.16033281250016</c:v>
                </c:pt>
                <c:pt idx="21370">
                  <c:v>3.1606740625001599</c:v>
                </c:pt>
                <c:pt idx="21371">
                  <c:v>3.1610115625001596</c:v>
                </c:pt>
                <c:pt idx="21372">
                  <c:v>3.1614243750000002</c:v>
                </c:pt>
                <c:pt idx="21373">
                  <c:v>3.16147</c:v>
                </c:pt>
                <c:pt idx="21374">
                  <c:v>3.1611475000000002</c:v>
                </c:pt>
                <c:pt idx="21375">
                  <c:v>3.1607465625001598</c:v>
                </c:pt>
                <c:pt idx="21376">
                  <c:v>3.1603990625001597</c:v>
                </c:pt>
                <c:pt idx="21377">
                  <c:v>3.1600565625001598</c:v>
                </c:pt>
                <c:pt idx="21378">
                  <c:v>3.1596912499999998</c:v>
                </c:pt>
                <c:pt idx="21379">
                  <c:v>3.1592896875001597</c:v>
                </c:pt>
                <c:pt idx="21380">
                  <c:v>3.1588906250000002</c:v>
                </c:pt>
                <c:pt idx="21381">
                  <c:v>3.1585287499999999</c:v>
                </c:pt>
                <c:pt idx="21382">
                  <c:v>3.1587162499999999</c:v>
                </c:pt>
                <c:pt idx="21383">
                  <c:v>3.1583653125001598</c:v>
                </c:pt>
                <c:pt idx="21384">
                  <c:v>3.15813343750016</c:v>
                </c:pt>
                <c:pt idx="21385">
                  <c:v>3.1579203125001598</c:v>
                </c:pt>
                <c:pt idx="21386">
                  <c:v>3.1580650000000001</c:v>
                </c:pt>
                <c:pt idx="21387">
                  <c:v>3.1583987499999999</c:v>
                </c:pt>
                <c:pt idx="21388">
                  <c:v>3.1588321875001597</c:v>
                </c:pt>
                <c:pt idx="21389">
                  <c:v>3.1591724999999999</c:v>
                </c:pt>
                <c:pt idx="21390">
                  <c:v>3.1595603125001599</c:v>
                </c:pt>
                <c:pt idx="21391">
                  <c:v>3.1599906249999998</c:v>
                </c:pt>
                <c:pt idx="21392">
                  <c:v>3.1603906249999998</c:v>
                </c:pt>
                <c:pt idx="21393">
                  <c:v>3.1607128125001598</c:v>
                </c:pt>
                <c:pt idx="21394">
                  <c:v>3.1611584375001596</c:v>
                </c:pt>
                <c:pt idx="21395">
                  <c:v>3.16148843750016</c:v>
                </c:pt>
                <c:pt idx="21396">
                  <c:v>3.1619021875001598</c:v>
                </c:pt>
                <c:pt idx="21397">
                  <c:v>3.1623393750000002</c:v>
                </c:pt>
                <c:pt idx="21398">
                  <c:v>3.1627615625001599</c:v>
                </c:pt>
                <c:pt idx="21399">
                  <c:v>3.1631115625001596</c:v>
                </c:pt>
                <c:pt idx="21400">
                  <c:v>3.1628234375001596</c:v>
                </c:pt>
                <c:pt idx="21401">
                  <c:v>3.1624265625001597</c:v>
                </c:pt>
                <c:pt idx="21402">
                  <c:v>3.1619859375001598</c:v>
                </c:pt>
                <c:pt idx="21403">
                  <c:v>3.16147</c:v>
                </c:pt>
                <c:pt idx="21404">
                  <c:v>3.1610818749999998</c:v>
                </c:pt>
                <c:pt idx="21405">
                  <c:v>3.1607287500000001</c:v>
                </c:pt>
                <c:pt idx="21406">
                  <c:v>3.1602803125001597</c:v>
                </c:pt>
                <c:pt idx="21407">
                  <c:v>3.1603875000000001</c:v>
                </c:pt>
                <c:pt idx="21408">
                  <c:v>3.1602734375001598</c:v>
                </c:pt>
                <c:pt idx="21409">
                  <c:v>3.1604625</c:v>
                </c:pt>
                <c:pt idx="21410">
                  <c:v>3.1601343750000002</c:v>
                </c:pt>
                <c:pt idx="21411">
                  <c:v>3.1598034375001598</c:v>
                </c:pt>
                <c:pt idx="21412">
                  <c:v>3.15972125</c:v>
                </c:pt>
                <c:pt idx="21413">
                  <c:v>3.1596912499999998</c:v>
                </c:pt>
                <c:pt idx="21414">
                  <c:v>3.1597096875001598</c:v>
                </c:pt>
                <c:pt idx="21415">
                  <c:v>3.1592968749999999</c:v>
                </c:pt>
                <c:pt idx="21416">
                  <c:v>3.1588921875001597</c:v>
                </c:pt>
                <c:pt idx="21417">
                  <c:v>3.1584574999999999</c:v>
                </c:pt>
                <c:pt idx="21418">
                  <c:v>3.1580537500000001</c:v>
                </c:pt>
                <c:pt idx="21419">
                  <c:v>3.1577081250000001</c:v>
                </c:pt>
                <c:pt idx="21420">
                  <c:v>3.1573815625001598</c:v>
                </c:pt>
                <c:pt idx="21421">
                  <c:v>3.1569781250000002</c:v>
                </c:pt>
                <c:pt idx="21422">
                  <c:v>3.1566059375001596</c:v>
                </c:pt>
                <c:pt idx="21423">
                  <c:v>3.1566856250000002</c:v>
                </c:pt>
                <c:pt idx="21424">
                  <c:v>3.1570756250000001</c:v>
                </c:pt>
                <c:pt idx="21425">
                  <c:v>3.157441875</c:v>
                </c:pt>
                <c:pt idx="21426">
                  <c:v>3.1578143750000001</c:v>
                </c:pt>
                <c:pt idx="21427">
                  <c:v>3.1581384375001598</c:v>
                </c:pt>
                <c:pt idx="21428">
                  <c:v>3.15853218750016</c:v>
                </c:pt>
                <c:pt idx="21429">
                  <c:v>3.1589096875001599</c:v>
                </c:pt>
                <c:pt idx="21430">
                  <c:v>3.1592799999999999</c:v>
                </c:pt>
                <c:pt idx="21431">
                  <c:v>3.1596812500000002</c:v>
                </c:pt>
                <c:pt idx="21432">
                  <c:v>3.1600637499999999</c:v>
                </c:pt>
                <c:pt idx="21433">
                  <c:v>3.1604453125001597</c:v>
                </c:pt>
                <c:pt idx="21434">
                  <c:v>3.1608396875001596</c:v>
                </c:pt>
                <c:pt idx="21435">
                  <c:v>3.1611699999999998</c:v>
                </c:pt>
                <c:pt idx="21436">
                  <c:v>3.1616059375001599</c:v>
                </c:pt>
                <c:pt idx="21437">
                  <c:v>3.1620400000000002</c:v>
                </c:pt>
                <c:pt idx="21438">
                  <c:v>3.162425625</c:v>
                </c:pt>
                <c:pt idx="21439">
                  <c:v>3.16275</c:v>
                </c:pt>
                <c:pt idx="21440">
                  <c:v>3.1624587499999999</c:v>
                </c:pt>
                <c:pt idx="21441">
                  <c:v>3.1620903125001596</c:v>
                </c:pt>
                <c:pt idx="21442">
                  <c:v>3.16170531250016</c:v>
                </c:pt>
                <c:pt idx="21443">
                  <c:v>3.1611915625001599</c:v>
                </c:pt>
                <c:pt idx="21444">
                  <c:v>3.1605403125001597</c:v>
                </c:pt>
                <c:pt idx="21445">
                  <c:v>3.1599040625001598</c:v>
                </c:pt>
                <c:pt idx="21446">
                  <c:v>3.1595365625001599</c:v>
                </c:pt>
                <c:pt idx="21447">
                  <c:v>3.1592112499999998</c:v>
                </c:pt>
                <c:pt idx="21448">
                  <c:v>3.1588468750000001</c:v>
                </c:pt>
                <c:pt idx="21449">
                  <c:v>3.1584409375001599</c:v>
                </c:pt>
                <c:pt idx="21450">
                  <c:v>3.1580296875001599</c:v>
                </c:pt>
                <c:pt idx="21451">
                  <c:v>3.1576478125001599</c:v>
                </c:pt>
                <c:pt idx="21452">
                  <c:v>3.1572900000000002</c:v>
                </c:pt>
                <c:pt idx="21453">
                  <c:v>3.1569340625001598</c:v>
                </c:pt>
                <c:pt idx="21454">
                  <c:v>3.1564840625001596</c:v>
                </c:pt>
                <c:pt idx="21455">
                  <c:v>3.1559525000000002</c:v>
                </c:pt>
                <c:pt idx="21456">
                  <c:v>3.1554009375001599</c:v>
                </c:pt>
                <c:pt idx="21457">
                  <c:v>3.1550562499999999</c:v>
                </c:pt>
                <c:pt idx="21458">
                  <c:v>3.1545684375001599</c:v>
                </c:pt>
                <c:pt idx="21459">
                  <c:v>3.1540306249999999</c:v>
                </c:pt>
                <c:pt idx="21460">
                  <c:v>3.1536340625001595</c:v>
                </c:pt>
                <c:pt idx="21461">
                  <c:v>3.1532678125001596</c:v>
                </c:pt>
                <c:pt idx="21462">
                  <c:v>3.1529581250000001</c:v>
                </c:pt>
                <c:pt idx="21463">
                  <c:v>3.1532968750000001</c:v>
                </c:pt>
                <c:pt idx="21464">
                  <c:v>3.1536525000000002</c:v>
                </c:pt>
                <c:pt idx="21465">
                  <c:v>3.1540012499999999</c:v>
                </c:pt>
                <c:pt idx="21466">
                  <c:v>3.1543259375001598</c:v>
                </c:pt>
                <c:pt idx="21467">
                  <c:v>3.1546487499999998</c:v>
                </c:pt>
                <c:pt idx="21468">
                  <c:v>3.15505375</c:v>
                </c:pt>
                <c:pt idx="21469">
                  <c:v>3.1554587500000002</c:v>
                </c:pt>
                <c:pt idx="21470">
                  <c:v>3.1559571875001597</c:v>
                </c:pt>
                <c:pt idx="21471">
                  <c:v>3.1563471875001596</c:v>
                </c:pt>
                <c:pt idx="21472">
                  <c:v>3.1567678125001599</c:v>
                </c:pt>
                <c:pt idx="21473">
                  <c:v>3.157181875</c:v>
                </c:pt>
                <c:pt idx="21474">
                  <c:v>3.1575465625001597</c:v>
                </c:pt>
                <c:pt idx="21475">
                  <c:v>3.1578896875001599</c:v>
                </c:pt>
                <c:pt idx="21476">
                  <c:v>3.15825656250016</c:v>
                </c:pt>
                <c:pt idx="21477">
                  <c:v>3.1584784375001598</c:v>
                </c:pt>
                <c:pt idx="21478">
                  <c:v>3.1587062499999998</c:v>
                </c:pt>
                <c:pt idx="21479">
                  <c:v>3.1586709375001596</c:v>
                </c:pt>
                <c:pt idx="21480">
                  <c:v>3.1590199999999999</c:v>
                </c:pt>
                <c:pt idx="21481">
                  <c:v>3.1591140625001599</c:v>
                </c:pt>
                <c:pt idx="21482">
                  <c:v>3.158754375</c:v>
                </c:pt>
                <c:pt idx="21483">
                  <c:v>3.1582790625001596</c:v>
                </c:pt>
                <c:pt idx="21484">
                  <c:v>3.1577684375001596</c:v>
                </c:pt>
                <c:pt idx="21485">
                  <c:v>3.1572100000000001</c:v>
                </c:pt>
                <c:pt idx="21486">
                  <c:v>3.1567234375001596</c:v>
                </c:pt>
                <c:pt idx="21487">
                  <c:v>3.1564031250000002</c:v>
                </c:pt>
                <c:pt idx="21488">
                  <c:v>3.1564340625001597</c:v>
                </c:pt>
                <c:pt idx="21489">
                  <c:v>3.1560946875001599</c:v>
                </c:pt>
                <c:pt idx="21490">
                  <c:v>3.1557724999999999</c:v>
                </c:pt>
                <c:pt idx="21491">
                  <c:v>3.15544718750016</c:v>
                </c:pt>
                <c:pt idx="21492">
                  <c:v>3.1557784375001598</c:v>
                </c:pt>
                <c:pt idx="21493">
                  <c:v>3.1561203125001596</c:v>
                </c:pt>
                <c:pt idx="21494">
                  <c:v>3.1564765625001598</c:v>
                </c:pt>
                <c:pt idx="21495">
                  <c:v>3.1568200000000002</c:v>
                </c:pt>
                <c:pt idx="21496">
                  <c:v>3.15724625</c:v>
                </c:pt>
                <c:pt idx="21497">
                  <c:v>3.1575700000000002</c:v>
                </c:pt>
                <c:pt idx="21498">
                  <c:v>3.1578971875001596</c:v>
                </c:pt>
                <c:pt idx="21499">
                  <c:v>3.1582287500000001</c:v>
                </c:pt>
                <c:pt idx="21500">
                  <c:v>3.1585940625001596</c:v>
                </c:pt>
                <c:pt idx="21501">
                  <c:v>3.1582153125001597</c:v>
                </c:pt>
                <c:pt idx="21502">
                  <c:v>3.1578775000000001</c:v>
                </c:pt>
                <c:pt idx="21503">
                  <c:v>3.1575240625001597</c:v>
                </c:pt>
                <c:pt idx="21504">
                  <c:v>3.157136875</c:v>
                </c:pt>
                <c:pt idx="21505">
                  <c:v>3.1566959375001598</c:v>
                </c:pt>
                <c:pt idx="21506">
                  <c:v>3.1563650000000001</c:v>
                </c:pt>
                <c:pt idx="21507">
                  <c:v>3.1559840625001598</c:v>
                </c:pt>
                <c:pt idx="21508">
                  <c:v>3.1561881249999999</c:v>
                </c:pt>
                <c:pt idx="21509">
                  <c:v>3.1566396875001597</c:v>
                </c:pt>
                <c:pt idx="21510">
                  <c:v>3.1570581249999998</c:v>
                </c:pt>
                <c:pt idx="21511">
                  <c:v>3.1574603125001599</c:v>
                </c:pt>
                <c:pt idx="21512">
                  <c:v>3.1577887499999999</c:v>
                </c:pt>
                <c:pt idx="21513">
                  <c:v>3.1581215625001597</c:v>
                </c:pt>
                <c:pt idx="21514">
                  <c:v>3.158495625</c:v>
                </c:pt>
                <c:pt idx="21515">
                  <c:v>3.1588631249999999</c:v>
                </c:pt>
                <c:pt idx="21516">
                  <c:v>3.159081875</c:v>
                </c:pt>
                <c:pt idx="21517">
                  <c:v>3.159154375</c:v>
                </c:pt>
                <c:pt idx="21518">
                  <c:v>3.1586671875001597</c:v>
                </c:pt>
                <c:pt idx="21519">
                  <c:v>3.1582124999999999</c:v>
                </c:pt>
                <c:pt idx="21520">
                  <c:v>3.1576134375001597</c:v>
                </c:pt>
                <c:pt idx="21521">
                  <c:v>3.157230625</c:v>
                </c:pt>
                <c:pt idx="21522">
                  <c:v>3.1565903125001595</c:v>
                </c:pt>
                <c:pt idx="21523">
                  <c:v>3.1562168750000001</c:v>
                </c:pt>
                <c:pt idx="21524">
                  <c:v>3.1555828125001599</c:v>
                </c:pt>
                <c:pt idx="21525">
                  <c:v>3.1551037499999999</c:v>
                </c:pt>
                <c:pt idx="21526">
                  <c:v>3.1547365625001595</c:v>
                </c:pt>
                <c:pt idx="21527">
                  <c:v>3.1543915625001597</c:v>
                </c:pt>
                <c:pt idx="21528">
                  <c:v>3.1540374999999998</c:v>
                </c:pt>
                <c:pt idx="21529">
                  <c:v>3.1540249999999999</c:v>
                </c:pt>
                <c:pt idx="21530">
                  <c:v>3.1541168750000002</c:v>
                </c:pt>
                <c:pt idx="21531">
                  <c:v>3.154145625</c:v>
                </c:pt>
                <c:pt idx="21532">
                  <c:v>3.1540625000000002</c:v>
                </c:pt>
                <c:pt idx="21533">
                  <c:v>3.153955625</c:v>
                </c:pt>
                <c:pt idx="21534">
                  <c:v>3.1542693750000002</c:v>
                </c:pt>
                <c:pt idx="21535">
                  <c:v>3.1546684375001597</c:v>
                </c:pt>
                <c:pt idx="21536">
                  <c:v>3.1550028125001597</c:v>
                </c:pt>
                <c:pt idx="21537">
                  <c:v>3.1550209375001597</c:v>
                </c:pt>
                <c:pt idx="21538">
                  <c:v>3.1553425000000002</c:v>
                </c:pt>
                <c:pt idx="21539">
                  <c:v>3.1556696875001595</c:v>
                </c:pt>
                <c:pt idx="21540">
                  <c:v>3.1560153125001595</c:v>
                </c:pt>
                <c:pt idx="21541">
                  <c:v>3.1559759375001599</c:v>
                </c:pt>
                <c:pt idx="21542">
                  <c:v>3.1555421875001599</c:v>
                </c:pt>
                <c:pt idx="21543">
                  <c:v>3.1552034375001599</c:v>
                </c:pt>
                <c:pt idx="21544">
                  <c:v>3.154766875</c:v>
                </c:pt>
                <c:pt idx="21545">
                  <c:v>3.1543615625001595</c:v>
                </c:pt>
                <c:pt idx="21546">
                  <c:v>3.15403375</c:v>
                </c:pt>
                <c:pt idx="21547">
                  <c:v>3.1536912500000001</c:v>
                </c:pt>
                <c:pt idx="21548">
                  <c:v>3.1533196875001597</c:v>
                </c:pt>
                <c:pt idx="21549">
                  <c:v>3.1533015625001597</c:v>
                </c:pt>
                <c:pt idx="21550">
                  <c:v>3.1536965625001598</c:v>
                </c:pt>
                <c:pt idx="21551">
                  <c:v>3.1540521875001599</c:v>
                </c:pt>
                <c:pt idx="21552">
                  <c:v>3.1544034375001599</c:v>
                </c:pt>
                <c:pt idx="21553">
                  <c:v>3.1548040625001597</c:v>
                </c:pt>
                <c:pt idx="21554">
                  <c:v>3.1551256250000002</c:v>
                </c:pt>
                <c:pt idx="21555">
                  <c:v>3.1554896875001597</c:v>
                </c:pt>
                <c:pt idx="21556">
                  <c:v>3.1558428125001599</c:v>
                </c:pt>
                <c:pt idx="21557">
                  <c:v>3.1554684375001596</c:v>
                </c:pt>
                <c:pt idx="21558">
                  <c:v>3.1551303125001597</c:v>
                </c:pt>
                <c:pt idx="21559">
                  <c:v>3.1547874999999999</c:v>
                </c:pt>
                <c:pt idx="21560">
                  <c:v>3.1544346875001597</c:v>
                </c:pt>
                <c:pt idx="21561">
                  <c:v>3.1540371875001596</c:v>
                </c:pt>
                <c:pt idx="21562">
                  <c:v>3.1544224999999999</c:v>
                </c:pt>
                <c:pt idx="21563">
                  <c:v>3.1548171875001598</c:v>
                </c:pt>
                <c:pt idx="21564">
                  <c:v>3.1551990625001598</c:v>
                </c:pt>
                <c:pt idx="21565">
                  <c:v>3.1555693749999998</c:v>
                </c:pt>
                <c:pt idx="21566">
                  <c:v>3.1558621875001598</c:v>
                </c:pt>
                <c:pt idx="21567">
                  <c:v>3.1562706249999999</c:v>
                </c:pt>
                <c:pt idx="21568">
                  <c:v>3.1566334375001599</c:v>
                </c:pt>
                <c:pt idx="21569">
                  <c:v>3.1569975000000001</c:v>
                </c:pt>
                <c:pt idx="21570">
                  <c:v>3.15749406250016</c:v>
                </c:pt>
                <c:pt idx="21571">
                  <c:v>3.1578478125001599</c:v>
                </c:pt>
                <c:pt idx="21572">
                  <c:v>3.15822</c:v>
                </c:pt>
                <c:pt idx="21573">
                  <c:v>3.1586699999999999</c:v>
                </c:pt>
                <c:pt idx="21574">
                  <c:v>3.1589028125001599</c:v>
                </c:pt>
                <c:pt idx="21575">
                  <c:v>3.1587637499999999</c:v>
                </c:pt>
                <c:pt idx="21576">
                  <c:v>3.15828593750016</c:v>
                </c:pt>
                <c:pt idx="21577">
                  <c:v>3.1577128125001597</c:v>
                </c:pt>
                <c:pt idx="21578">
                  <c:v>3.157358125</c:v>
                </c:pt>
                <c:pt idx="21579">
                  <c:v>3.1570034375001597</c:v>
                </c:pt>
                <c:pt idx="21580">
                  <c:v>3.15661375</c:v>
                </c:pt>
                <c:pt idx="21581">
                  <c:v>3.156155</c:v>
                </c:pt>
                <c:pt idx="21582">
                  <c:v>3.1557471875001597</c:v>
                </c:pt>
                <c:pt idx="21583">
                  <c:v>3.1553509375001596</c:v>
                </c:pt>
                <c:pt idx="21584">
                  <c:v>3.1550228125001598</c:v>
                </c:pt>
                <c:pt idx="21585">
                  <c:v>3.1546596875001596</c:v>
                </c:pt>
                <c:pt idx="21586">
                  <c:v>3.1540256250000001</c:v>
                </c:pt>
                <c:pt idx="21587">
                  <c:v>3.1536890625001597</c:v>
                </c:pt>
                <c:pt idx="21588">
                  <c:v>3.1531646875001598</c:v>
                </c:pt>
                <c:pt idx="21589">
                  <c:v>3.1526546875001595</c:v>
                </c:pt>
                <c:pt idx="21590">
                  <c:v>3.1522399999999999</c:v>
                </c:pt>
                <c:pt idx="21591">
                  <c:v>3.1518378125001596</c:v>
                </c:pt>
                <c:pt idx="21592">
                  <c:v>3.1515024999999999</c:v>
                </c:pt>
                <c:pt idx="21593">
                  <c:v>3.1511790625001597</c:v>
                </c:pt>
                <c:pt idx="21594">
                  <c:v>3.1508337499999999</c:v>
                </c:pt>
                <c:pt idx="21595">
                  <c:v>3.1504365625001598</c:v>
                </c:pt>
                <c:pt idx="21596">
                  <c:v>3.1500306249999999</c:v>
                </c:pt>
                <c:pt idx="21597">
                  <c:v>3.1496312500000001</c:v>
                </c:pt>
                <c:pt idx="21598">
                  <c:v>3.1493031249999999</c:v>
                </c:pt>
                <c:pt idx="21599">
                  <c:v>3.14919875</c:v>
                </c:pt>
                <c:pt idx="21600">
                  <c:v>3.1495537499999999</c:v>
                </c:pt>
                <c:pt idx="21601">
                  <c:v>3.1499778125001598</c:v>
                </c:pt>
                <c:pt idx="21602">
                  <c:v>3.1504468750000001</c:v>
                </c:pt>
                <c:pt idx="21603">
                  <c:v>3.1508281249999999</c:v>
                </c:pt>
                <c:pt idx="21604">
                  <c:v>3.1511946875001597</c:v>
                </c:pt>
                <c:pt idx="21605">
                  <c:v>3.1516293750000002</c:v>
                </c:pt>
                <c:pt idx="21606">
                  <c:v>3.1519671875001598</c:v>
                </c:pt>
                <c:pt idx="21607">
                  <c:v>3.1523750000000001</c:v>
                </c:pt>
                <c:pt idx="21608">
                  <c:v>3.1527790625001599</c:v>
                </c:pt>
                <c:pt idx="21609">
                  <c:v>3.1531150000000001</c:v>
                </c:pt>
                <c:pt idx="21610">
                  <c:v>3.1535056250000002</c:v>
                </c:pt>
                <c:pt idx="21611">
                  <c:v>3.1530512499999999</c:v>
                </c:pt>
                <c:pt idx="21612">
                  <c:v>3.1527281249999999</c:v>
                </c:pt>
                <c:pt idx="21613">
                  <c:v>3.1523809375001597</c:v>
                </c:pt>
                <c:pt idx="21614">
                  <c:v>3.1520025</c:v>
                </c:pt>
                <c:pt idx="21615">
                  <c:v>3.1515593750000002</c:v>
                </c:pt>
                <c:pt idx="21616">
                  <c:v>3.1510406249999998</c:v>
                </c:pt>
                <c:pt idx="21617">
                  <c:v>3.1506246875001596</c:v>
                </c:pt>
                <c:pt idx="21618">
                  <c:v>3.1501725</c:v>
                </c:pt>
                <c:pt idx="21619">
                  <c:v>3.1497575000000002</c:v>
                </c:pt>
                <c:pt idx="21620">
                  <c:v>3.1492243750000002</c:v>
                </c:pt>
                <c:pt idx="21621">
                  <c:v>3.1488784375001599</c:v>
                </c:pt>
                <c:pt idx="21622">
                  <c:v>3.1489418749999998</c:v>
                </c:pt>
                <c:pt idx="21623">
                  <c:v>3.1492809375001598</c:v>
                </c:pt>
                <c:pt idx="21624">
                  <c:v>3.1496578125001595</c:v>
                </c:pt>
                <c:pt idx="21625">
                  <c:v>3.1500459375001597</c:v>
                </c:pt>
                <c:pt idx="21626">
                  <c:v>3.150403125</c:v>
                </c:pt>
                <c:pt idx="21627">
                  <c:v>3.1507546875001595</c:v>
                </c:pt>
                <c:pt idx="21628">
                  <c:v>3.1510796875001597</c:v>
                </c:pt>
                <c:pt idx="21629">
                  <c:v>3.1514778125001599</c:v>
                </c:pt>
                <c:pt idx="21630">
                  <c:v>3.1519581250000002</c:v>
                </c:pt>
                <c:pt idx="21631">
                  <c:v>3.1522975</c:v>
                </c:pt>
                <c:pt idx="21632">
                  <c:v>3.1526665625001598</c:v>
                </c:pt>
                <c:pt idx="21633">
                  <c:v>3.1529996875001598</c:v>
                </c:pt>
                <c:pt idx="21634">
                  <c:v>3.1534159375001596</c:v>
                </c:pt>
                <c:pt idx="21635">
                  <c:v>3.1537449999999998</c:v>
                </c:pt>
                <c:pt idx="21636">
                  <c:v>3.1540806250000002</c:v>
                </c:pt>
                <c:pt idx="21637">
                  <c:v>3.1544065625001596</c:v>
                </c:pt>
                <c:pt idx="21638">
                  <c:v>3.1547337500000001</c:v>
                </c:pt>
                <c:pt idx="21639">
                  <c:v>3.1550768749999998</c:v>
                </c:pt>
                <c:pt idx="21640">
                  <c:v>3.1554659375001597</c:v>
                </c:pt>
                <c:pt idx="21641">
                  <c:v>3.1553624999999998</c:v>
                </c:pt>
                <c:pt idx="21642">
                  <c:v>3.1547365625001595</c:v>
                </c:pt>
                <c:pt idx="21643">
                  <c:v>3.1543531250000001</c:v>
                </c:pt>
                <c:pt idx="21644">
                  <c:v>3.1540231250000001</c:v>
                </c:pt>
                <c:pt idx="21645">
                  <c:v>3.1536775000000001</c:v>
                </c:pt>
                <c:pt idx="21646">
                  <c:v>3.1532740625001598</c:v>
                </c:pt>
                <c:pt idx="21647">
                  <c:v>3.1529043749999999</c:v>
                </c:pt>
                <c:pt idx="21648">
                  <c:v>3.1525428125001596</c:v>
                </c:pt>
                <c:pt idx="21649">
                  <c:v>3.1519528125001597</c:v>
                </c:pt>
                <c:pt idx="21650">
                  <c:v>3.1515131250000001</c:v>
                </c:pt>
                <c:pt idx="21651">
                  <c:v>3.1511190625001597</c:v>
                </c:pt>
                <c:pt idx="21652">
                  <c:v>3.1507493750000002</c:v>
                </c:pt>
                <c:pt idx="21653">
                  <c:v>3.1502824999999999</c:v>
                </c:pt>
                <c:pt idx="21654">
                  <c:v>3.1499021875001598</c:v>
                </c:pt>
                <c:pt idx="21655">
                  <c:v>3.1495159375001598</c:v>
                </c:pt>
                <c:pt idx="21656">
                  <c:v>3.1490575000000001</c:v>
                </c:pt>
                <c:pt idx="21657">
                  <c:v>3.1487165625001596</c:v>
                </c:pt>
                <c:pt idx="21658">
                  <c:v>3.1483878125001596</c:v>
                </c:pt>
                <c:pt idx="21659">
                  <c:v>3.1483431249999998</c:v>
                </c:pt>
                <c:pt idx="21660">
                  <c:v>3.1487340625001599</c:v>
                </c:pt>
                <c:pt idx="21661">
                  <c:v>3.1490693749999998</c:v>
                </c:pt>
                <c:pt idx="21662">
                  <c:v>3.1494443749999999</c:v>
                </c:pt>
                <c:pt idx="21663">
                  <c:v>3.1498284375001599</c:v>
                </c:pt>
                <c:pt idx="21664">
                  <c:v>3.150203125</c:v>
                </c:pt>
                <c:pt idx="21665">
                  <c:v>3.1505365625001596</c:v>
                </c:pt>
                <c:pt idx="21666">
                  <c:v>3.150741875</c:v>
                </c:pt>
                <c:pt idx="21667">
                  <c:v>3.1505987499999999</c:v>
                </c:pt>
                <c:pt idx="21668">
                  <c:v>3.1500896875001598</c:v>
                </c:pt>
                <c:pt idx="21669">
                  <c:v>3.1495506249999998</c:v>
                </c:pt>
                <c:pt idx="21670">
                  <c:v>3.1491181250000002</c:v>
                </c:pt>
                <c:pt idx="21671">
                  <c:v>3.1490518750000001</c:v>
                </c:pt>
                <c:pt idx="21672">
                  <c:v>3.1493825000000002</c:v>
                </c:pt>
                <c:pt idx="21673">
                  <c:v>3.1497762499999999</c:v>
                </c:pt>
                <c:pt idx="21674">
                  <c:v>3.1501521875001597</c:v>
                </c:pt>
                <c:pt idx="21675">
                  <c:v>3.1504975000000002</c:v>
                </c:pt>
                <c:pt idx="21676">
                  <c:v>3.1509090625001597</c:v>
                </c:pt>
                <c:pt idx="21677">
                  <c:v>3.1512721875001599</c:v>
                </c:pt>
                <c:pt idx="21678">
                  <c:v>3.1516759375001597</c:v>
                </c:pt>
                <c:pt idx="21679">
                  <c:v>3.1519974999999998</c:v>
                </c:pt>
                <c:pt idx="21680">
                  <c:v>3.1524331249999999</c:v>
                </c:pt>
                <c:pt idx="21681">
                  <c:v>3.1528459375001598</c:v>
                </c:pt>
                <c:pt idx="21682">
                  <c:v>3.1532006250000002</c:v>
                </c:pt>
                <c:pt idx="21683">
                  <c:v>3.153533125</c:v>
                </c:pt>
                <c:pt idx="21684">
                  <c:v>3.1539959375001598</c:v>
                </c:pt>
                <c:pt idx="21685">
                  <c:v>3.15433875</c:v>
                </c:pt>
                <c:pt idx="21686">
                  <c:v>3.1546756249999999</c:v>
                </c:pt>
                <c:pt idx="21687">
                  <c:v>3.155011875</c:v>
                </c:pt>
                <c:pt idx="21688">
                  <c:v>3.1553478125001599</c:v>
                </c:pt>
                <c:pt idx="21689">
                  <c:v>3.1556684375001596</c:v>
                </c:pt>
                <c:pt idx="21690">
                  <c:v>3.1553468750000002</c:v>
                </c:pt>
                <c:pt idx="21691">
                  <c:v>3.15489</c:v>
                </c:pt>
                <c:pt idx="21692">
                  <c:v>3.1545146875001597</c:v>
                </c:pt>
                <c:pt idx="21693">
                  <c:v>3.1540831250000001</c:v>
                </c:pt>
                <c:pt idx="21694">
                  <c:v>3.1537378125001596</c:v>
                </c:pt>
                <c:pt idx="21695">
                  <c:v>3.1532681249999999</c:v>
                </c:pt>
                <c:pt idx="21696">
                  <c:v>3.1527809375001596</c:v>
                </c:pt>
                <c:pt idx="21697">
                  <c:v>3.1522459375001599</c:v>
                </c:pt>
                <c:pt idx="21698">
                  <c:v>3.1516990625001595</c:v>
                </c:pt>
                <c:pt idx="21699">
                  <c:v>3.151328125</c:v>
                </c:pt>
                <c:pt idx="21700">
                  <c:v>3.1507624999999999</c:v>
                </c:pt>
                <c:pt idx="21701">
                  <c:v>3.1502040625001597</c:v>
                </c:pt>
                <c:pt idx="21702">
                  <c:v>3.1496593750000001</c:v>
                </c:pt>
                <c:pt idx="21703">
                  <c:v>3.1491462499999998</c:v>
                </c:pt>
                <c:pt idx="21704">
                  <c:v>3.1487318750000002</c:v>
                </c:pt>
                <c:pt idx="21705">
                  <c:v>3.1483287500000001</c:v>
                </c:pt>
                <c:pt idx="21706">
                  <c:v>3.14799843750016</c:v>
                </c:pt>
                <c:pt idx="21707">
                  <c:v>3.1476665625001599</c:v>
                </c:pt>
                <c:pt idx="21708">
                  <c:v>3.1472971875001599</c:v>
                </c:pt>
                <c:pt idx="21709">
                  <c:v>3.1469687500000001</c:v>
                </c:pt>
                <c:pt idx="21710">
                  <c:v>3.1465796875001599</c:v>
                </c:pt>
                <c:pt idx="21711">
                  <c:v>3.1462521875001599</c:v>
                </c:pt>
                <c:pt idx="21712">
                  <c:v>3.1463371875001598</c:v>
                </c:pt>
                <c:pt idx="21713">
                  <c:v>3.1466871875001599</c:v>
                </c:pt>
                <c:pt idx="21714">
                  <c:v>3.1467756250000001</c:v>
                </c:pt>
                <c:pt idx="21715">
                  <c:v>3.1471450000000001</c:v>
                </c:pt>
                <c:pt idx="21716">
                  <c:v>3.1474903125001599</c:v>
                </c:pt>
                <c:pt idx="21717">
                  <c:v>3.1478293750000002</c:v>
                </c:pt>
                <c:pt idx="21718">
                  <c:v>3.1481750000000002</c:v>
                </c:pt>
                <c:pt idx="21719">
                  <c:v>3.1485015625001598</c:v>
                </c:pt>
                <c:pt idx="21720">
                  <c:v>3.1488509375001597</c:v>
                </c:pt>
                <c:pt idx="21721">
                  <c:v>3.1489990625001596</c:v>
                </c:pt>
                <c:pt idx="21722">
                  <c:v>3.1488156250000001</c:v>
                </c:pt>
                <c:pt idx="21723">
                  <c:v>3.149183125</c:v>
                </c:pt>
                <c:pt idx="21724">
                  <c:v>3.1495362500000001</c:v>
                </c:pt>
                <c:pt idx="21725">
                  <c:v>3.1498775000000001</c:v>
                </c:pt>
                <c:pt idx="21726">
                  <c:v>3.15022125</c:v>
                </c:pt>
                <c:pt idx="21727">
                  <c:v>3.1506343750000001</c:v>
                </c:pt>
                <c:pt idx="21728">
                  <c:v>3.1501503125001595</c:v>
                </c:pt>
                <c:pt idx="21729">
                  <c:v>3.1495228125001598</c:v>
                </c:pt>
                <c:pt idx="21730">
                  <c:v>3.1491815625001598</c:v>
                </c:pt>
                <c:pt idx="21731">
                  <c:v>3.1488087500000002</c:v>
                </c:pt>
                <c:pt idx="21732">
                  <c:v>3.1481959375001596</c:v>
                </c:pt>
                <c:pt idx="21733">
                  <c:v>3.1476453125001598</c:v>
                </c:pt>
                <c:pt idx="21734">
                  <c:v>3.1473028125001599</c:v>
                </c:pt>
                <c:pt idx="21735">
                  <c:v>3.1469512499999999</c:v>
                </c:pt>
                <c:pt idx="21736">
                  <c:v>3.1466296875001598</c:v>
                </c:pt>
                <c:pt idx="21737">
                  <c:v>3.1464134375001596</c:v>
                </c:pt>
                <c:pt idx="21738">
                  <c:v>3.1462046875001599</c:v>
                </c:pt>
                <c:pt idx="21739">
                  <c:v>3.1465540625001598</c:v>
                </c:pt>
                <c:pt idx="21740">
                  <c:v>3.1468862500000001</c:v>
                </c:pt>
                <c:pt idx="21741">
                  <c:v>3.1471584375001598</c:v>
                </c:pt>
                <c:pt idx="21742">
                  <c:v>3.1474431250000001</c:v>
                </c:pt>
                <c:pt idx="21743">
                  <c:v>3.1477703125001599</c:v>
                </c:pt>
                <c:pt idx="21744">
                  <c:v>3.1481053125001597</c:v>
                </c:pt>
                <c:pt idx="21745">
                  <c:v>3.1484959375001598</c:v>
                </c:pt>
                <c:pt idx="21746">
                  <c:v>3.1481518749999999</c:v>
                </c:pt>
                <c:pt idx="21747">
                  <c:v>3.1477415625001597</c:v>
                </c:pt>
                <c:pt idx="21748">
                  <c:v>3.1473856250000001</c:v>
                </c:pt>
                <c:pt idx="21749">
                  <c:v>3.1476078125001599</c:v>
                </c:pt>
                <c:pt idx="21750">
                  <c:v>3.1479346875001597</c:v>
                </c:pt>
                <c:pt idx="21751">
                  <c:v>3.1483175000000001</c:v>
                </c:pt>
                <c:pt idx="21752">
                  <c:v>3.1486421875001596</c:v>
                </c:pt>
                <c:pt idx="21753">
                  <c:v>3.1490121875001598</c:v>
                </c:pt>
                <c:pt idx="21754">
                  <c:v>3.1493778125001599</c:v>
                </c:pt>
                <c:pt idx="21755">
                  <c:v>3.1497928125001597</c:v>
                </c:pt>
                <c:pt idx="21756">
                  <c:v>3.1501937500000001</c:v>
                </c:pt>
                <c:pt idx="21757">
                  <c:v>3.1505803125001597</c:v>
                </c:pt>
                <c:pt idx="21758">
                  <c:v>3.1509906249999999</c:v>
                </c:pt>
                <c:pt idx="21759">
                  <c:v>3.151316875</c:v>
                </c:pt>
                <c:pt idx="21760">
                  <c:v>3.1513871875001596</c:v>
                </c:pt>
                <c:pt idx="21761">
                  <c:v>3.1510025000000002</c:v>
                </c:pt>
                <c:pt idx="21762">
                  <c:v>3.1506062500000001</c:v>
                </c:pt>
                <c:pt idx="21763">
                  <c:v>3.1502628125001597</c:v>
                </c:pt>
                <c:pt idx="21764">
                  <c:v>3.1498228125001599</c:v>
                </c:pt>
                <c:pt idx="21765">
                  <c:v>3.1493568750000001</c:v>
                </c:pt>
                <c:pt idx="21766">
                  <c:v>3.1486312500000002</c:v>
                </c:pt>
                <c:pt idx="21767">
                  <c:v>3.1482203125001598</c:v>
                </c:pt>
                <c:pt idx="21768">
                  <c:v>3.1477806250000002</c:v>
                </c:pt>
                <c:pt idx="21769">
                  <c:v>3.1472431250000001</c:v>
                </c:pt>
                <c:pt idx="21770">
                  <c:v>3.1466684375001597</c:v>
                </c:pt>
                <c:pt idx="21771">
                  <c:v>3.1461246875001598</c:v>
                </c:pt>
                <c:pt idx="21772">
                  <c:v>3.1456221875001598</c:v>
                </c:pt>
                <c:pt idx="21773">
                  <c:v>3.1450409375001596</c:v>
                </c:pt>
                <c:pt idx="21774">
                  <c:v>3.1446065625001598</c:v>
                </c:pt>
                <c:pt idx="21775">
                  <c:v>3.1442553125001598</c:v>
                </c:pt>
                <c:pt idx="21776">
                  <c:v>3.1439334375001597</c:v>
                </c:pt>
                <c:pt idx="21777">
                  <c:v>3.14338125</c:v>
                </c:pt>
                <c:pt idx="21778">
                  <c:v>3.1430428125001599</c:v>
                </c:pt>
                <c:pt idx="21779">
                  <c:v>3.1429715625001595</c:v>
                </c:pt>
                <c:pt idx="21780">
                  <c:v>3.1433903125001597</c:v>
                </c:pt>
                <c:pt idx="21781">
                  <c:v>3.1437787500000001</c:v>
                </c:pt>
                <c:pt idx="21782">
                  <c:v>3.1441724999999998</c:v>
                </c:pt>
                <c:pt idx="21783">
                  <c:v>3.14455375</c:v>
                </c:pt>
                <c:pt idx="21784">
                  <c:v>3.1449753125001596</c:v>
                </c:pt>
                <c:pt idx="21785">
                  <c:v>3.1453725000000001</c:v>
                </c:pt>
                <c:pt idx="21786">
                  <c:v>3.1458546875001598</c:v>
                </c:pt>
                <c:pt idx="21787">
                  <c:v>3.1462396875001599</c:v>
                </c:pt>
                <c:pt idx="21788">
                  <c:v>3.1466128125001598</c:v>
                </c:pt>
                <c:pt idx="21789">
                  <c:v>3.1470909375001597</c:v>
                </c:pt>
                <c:pt idx="21790">
                  <c:v>3.1474921875001596</c:v>
                </c:pt>
                <c:pt idx="21791">
                  <c:v>3.1478634375001597</c:v>
                </c:pt>
                <c:pt idx="21792">
                  <c:v>3.1481893749999998</c:v>
                </c:pt>
                <c:pt idx="21793">
                  <c:v>3.1484496875001597</c:v>
                </c:pt>
                <c:pt idx="21794">
                  <c:v>3.1480165625001599</c:v>
                </c:pt>
                <c:pt idx="21795">
                  <c:v>3.1475515625001598</c:v>
                </c:pt>
                <c:pt idx="21796">
                  <c:v>3.1469865625001598</c:v>
                </c:pt>
                <c:pt idx="21797">
                  <c:v>3.1464078125001596</c:v>
                </c:pt>
                <c:pt idx="21798">
                  <c:v>3.1460678125001595</c:v>
                </c:pt>
                <c:pt idx="21799">
                  <c:v>3.1454346875001598</c:v>
                </c:pt>
                <c:pt idx="21800">
                  <c:v>3.1448728125001599</c:v>
                </c:pt>
                <c:pt idx="21801">
                  <c:v>3.1444575000000001</c:v>
                </c:pt>
                <c:pt idx="21802">
                  <c:v>3.1441278125001597</c:v>
                </c:pt>
                <c:pt idx="21803">
                  <c:v>3.1443281249999999</c:v>
                </c:pt>
                <c:pt idx="21804">
                  <c:v>3.1446615625001599</c:v>
                </c:pt>
                <c:pt idx="21805">
                  <c:v>3.14503625</c:v>
                </c:pt>
                <c:pt idx="21806">
                  <c:v>3.145380625</c:v>
                </c:pt>
                <c:pt idx="21807">
                  <c:v>3.1458009375001597</c:v>
                </c:pt>
                <c:pt idx="21808">
                  <c:v>3.1462175000000001</c:v>
                </c:pt>
                <c:pt idx="21809">
                  <c:v>3.1465659375001596</c:v>
                </c:pt>
                <c:pt idx="21810">
                  <c:v>3.1469399999999998</c:v>
                </c:pt>
                <c:pt idx="21811">
                  <c:v>3.1465737499999999</c:v>
                </c:pt>
                <c:pt idx="21812">
                  <c:v>3.1461790625001598</c:v>
                </c:pt>
                <c:pt idx="21813">
                  <c:v>3.1458540625001596</c:v>
                </c:pt>
                <c:pt idx="21814">
                  <c:v>3.14533</c:v>
                </c:pt>
                <c:pt idx="21815">
                  <c:v>3.1449634375001598</c:v>
                </c:pt>
                <c:pt idx="21816">
                  <c:v>3.1443790625001595</c:v>
                </c:pt>
                <c:pt idx="21817">
                  <c:v>3.1438671875001596</c:v>
                </c:pt>
                <c:pt idx="21818">
                  <c:v>3.1434187499999999</c:v>
                </c:pt>
                <c:pt idx="21819">
                  <c:v>3.1429984375001596</c:v>
                </c:pt>
                <c:pt idx="21820">
                  <c:v>3.1429981250000001</c:v>
                </c:pt>
                <c:pt idx="21821">
                  <c:v>3.14332375</c:v>
                </c:pt>
                <c:pt idx="21822">
                  <c:v>3.1437849999999998</c:v>
                </c:pt>
                <c:pt idx="21823">
                  <c:v>3.1442646875001596</c:v>
                </c:pt>
                <c:pt idx="21824">
                  <c:v>3.1446415625001598</c:v>
                </c:pt>
                <c:pt idx="21825">
                  <c:v>3.1449896875001597</c:v>
                </c:pt>
                <c:pt idx="21826">
                  <c:v>3.1453600000000002</c:v>
                </c:pt>
                <c:pt idx="21827">
                  <c:v>3.1457203125001598</c:v>
                </c:pt>
                <c:pt idx="21828">
                  <c:v>3.1457746875001598</c:v>
                </c:pt>
                <c:pt idx="21829">
                  <c:v>3.1460984375001599</c:v>
                </c:pt>
                <c:pt idx="21830">
                  <c:v>3.1455787499999999</c:v>
                </c:pt>
                <c:pt idx="21831">
                  <c:v>3.1450368750000002</c:v>
                </c:pt>
                <c:pt idx="21832">
                  <c:v>3.1443975000000002</c:v>
                </c:pt>
                <c:pt idx="21833">
                  <c:v>3.143809375</c:v>
                </c:pt>
                <c:pt idx="21834">
                  <c:v>3.1433650000000002</c:v>
                </c:pt>
                <c:pt idx="21835">
                  <c:v>3.1430115625001598</c:v>
                </c:pt>
                <c:pt idx="21836">
                  <c:v>3.1430875</c:v>
                </c:pt>
                <c:pt idx="21837">
                  <c:v>3.1434449999999998</c:v>
                </c:pt>
                <c:pt idx="21838">
                  <c:v>3.1438259375001598</c:v>
                </c:pt>
                <c:pt idx="21839">
                  <c:v>3.1437846875001596</c:v>
                </c:pt>
                <c:pt idx="21840">
                  <c:v>3.1439093749999998</c:v>
                </c:pt>
                <c:pt idx="21841">
                  <c:v>3.1442981250000002</c:v>
                </c:pt>
                <c:pt idx="21842">
                  <c:v>3.1446443749999999</c:v>
                </c:pt>
                <c:pt idx="21843">
                  <c:v>3.1450403125001598</c:v>
                </c:pt>
                <c:pt idx="21844">
                  <c:v>3.1454093749999998</c:v>
                </c:pt>
                <c:pt idx="21845">
                  <c:v>3.1458300000000001</c:v>
                </c:pt>
                <c:pt idx="21846">
                  <c:v>3.1461746875001597</c:v>
                </c:pt>
                <c:pt idx="21847">
                  <c:v>3.1465784375001595</c:v>
                </c:pt>
                <c:pt idx="21848">
                  <c:v>3.1465653125001598</c:v>
                </c:pt>
                <c:pt idx="21849">
                  <c:v>3.1461662499999998</c:v>
                </c:pt>
                <c:pt idx="21850">
                  <c:v>3.145745625</c:v>
                </c:pt>
                <c:pt idx="21851">
                  <c:v>3.1451224999999998</c:v>
                </c:pt>
                <c:pt idx="21852">
                  <c:v>3.1444809375001599</c:v>
                </c:pt>
                <c:pt idx="21853">
                  <c:v>3.1441568750000002</c:v>
                </c:pt>
                <c:pt idx="21854">
                  <c:v>3.1438259375001598</c:v>
                </c:pt>
                <c:pt idx="21855">
                  <c:v>3.1432768750000002</c:v>
                </c:pt>
                <c:pt idx="21856">
                  <c:v>3.1428175</c:v>
                </c:pt>
                <c:pt idx="21857">
                  <c:v>3.14249</c:v>
                </c:pt>
                <c:pt idx="21858">
                  <c:v>3.1423521875001597</c:v>
                </c:pt>
                <c:pt idx="21859">
                  <c:v>3.1424771875001598</c:v>
                </c:pt>
                <c:pt idx="21860">
                  <c:v>3.1427381250000002</c:v>
                </c:pt>
                <c:pt idx="21861">
                  <c:v>3.1429253125001599</c:v>
                </c:pt>
                <c:pt idx="21862">
                  <c:v>3.14327625</c:v>
                </c:pt>
                <c:pt idx="21863">
                  <c:v>3.1436312499999999</c:v>
                </c:pt>
                <c:pt idx="21864">
                  <c:v>3.1439621875001595</c:v>
                </c:pt>
                <c:pt idx="21865">
                  <c:v>3.1443300000000001</c:v>
                </c:pt>
                <c:pt idx="21866">
                  <c:v>3.1444762499999999</c:v>
                </c:pt>
                <c:pt idx="21867">
                  <c:v>3.1444396875001597</c:v>
                </c:pt>
                <c:pt idx="21868">
                  <c:v>3.1440878125001599</c:v>
                </c:pt>
                <c:pt idx="21869">
                  <c:v>3.1436299999999999</c:v>
                </c:pt>
                <c:pt idx="21870">
                  <c:v>3.1432596875001599</c:v>
                </c:pt>
                <c:pt idx="21871">
                  <c:v>3.1428562499999999</c:v>
                </c:pt>
                <c:pt idx="21872">
                  <c:v>3.1422756249999999</c:v>
                </c:pt>
                <c:pt idx="21873">
                  <c:v>3.1417990625001599</c:v>
                </c:pt>
                <c:pt idx="21874">
                  <c:v>3.1413212499999998</c:v>
                </c:pt>
                <c:pt idx="21875">
                  <c:v>3.1408128125001595</c:v>
                </c:pt>
                <c:pt idx="21876">
                  <c:v>3.140350625</c:v>
                </c:pt>
                <c:pt idx="21877">
                  <c:v>3.1400140625001596</c:v>
                </c:pt>
                <c:pt idx="21878">
                  <c:v>3.1398965625001596</c:v>
                </c:pt>
                <c:pt idx="21879">
                  <c:v>3.1402218749999999</c:v>
                </c:pt>
                <c:pt idx="21880">
                  <c:v>3.1405840625001598</c:v>
                </c:pt>
                <c:pt idx="21881">
                  <c:v>3.1410524999999998</c:v>
                </c:pt>
                <c:pt idx="21882">
                  <c:v>3.1414128125001599</c:v>
                </c:pt>
                <c:pt idx="21883">
                  <c:v>3.1417475000000001</c:v>
                </c:pt>
                <c:pt idx="21884">
                  <c:v>3.1420718750000001</c:v>
                </c:pt>
                <c:pt idx="21885">
                  <c:v>3.1423968750000002</c:v>
                </c:pt>
                <c:pt idx="21886">
                  <c:v>3.1427687500000001</c:v>
                </c:pt>
                <c:pt idx="21887">
                  <c:v>3.1426796875001597</c:v>
                </c:pt>
                <c:pt idx="21888">
                  <c:v>3.1422949999999998</c:v>
                </c:pt>
                <c:pt idx="21889">
                  <c:v>3.1418956250000001</c:v>
                </c:pt>
                <c:pt idx="21890">
                  <c:v>3.1422396875001599</c:v>
                </c:pt>
                <c:pt idx="21891">
                  <c:v>3.1426175000000001</c:v>
                </c:pt>
                <c:pt idx="21892">
                  <c:v>3.1429734375001597</c:v>
                </c:pt>
                <c:pt idx="21893">
                  <c:v>3.1433028125001599</c:v>
                </c:pt>
                <c:pt idx="21894">
                  <c:v>3.1436525</c:v>
                </c:pt>
                <c:pt idx="21895">
                  <c:v>3.1439884375001599</c:v>
                </c:pt>
                <c:pt idx="21896">
                  <c:v>3.1443693750000001</c:v>
                </c:pt>
                <c:pt idx="21897">
                  <c:v>3.1447065625001596</c:v>
                </c:pt>
                <c:pt idx="21898">
                  <c:v>3.1448281250000001</c:v>
                </c:pt>
                <c:pt idx="21899">
                  <c:v>3.1444746875001597</c:v>
                </c:pt>
                <c:pt idx="21900">
                  <c:v>3.1445715625001598</c:v>
                </c:pt>
                <c:pt idx="21901">
                  <c:v>3.1450087500000001</c:v>
                </c:pt>
                <c:pt idx="21902">
                  <c:v>3.1445540625001596</c:v>
                </c:pt>
                <c:pt idx="21903">
                  <c:v>3.1441187500000001</c:v>
                </c:pt>
                <c:pt idx="21904">
                  <c:v>3.1436834375001599</c:v>
                </c:pt>
                <c:pt idx="21905">
                  <c:v>3.1432896875001597</c:v>
                </c:pt>
                <c:pt idx="21906">
                  <c:v>3.1429221875001598</c:v>
                </c:pt>
                <c:pt idx="21907">
                  <c:v>3.1425562500000002</c:v>
                </c:pt>
                <c:pt idx="21908">
                  <c:v>3.14217375</c:v>
                </c:pt>
                <c:pt idx="21909">
                  <c:v>3.1417212499999998</c:v>
                </c:pt>
                <c:pt idx="21910">
                  <c:v>3.141394375</c:v>
                </c:pt>
                <c:pt idx="21911">
                  <c:v>3.1410215625001596</c:v>
                </c:pt>
                <c:pt idx="21912">
                  <c:v>3.1406440625001597</c:v>
                </c:pt>
                <c:pt idx="21913">
                  <c:v>3.14032125</c:v>
                </c:pt>
                <c:pt idx="21914">
                  <c:v>3.1398631250000002</c:v>
                </c:pt>
                <c:pt idx="21915">
                  <c:v>3.13949875</c:v>
                </c:pt>
                <c:pt idx="21916">
                  <c:v>3.1390534375001597</c:v>
                </c:pt>
                <c:pt idx="21917">
                  <c:v>3.1386856249999999</c:v>
                </c:pt>
                <c:pt idx="21918">
                  <c:v>3.1383153125001599</c:v>
                </c:pt>
                <c:pt idx="21919">
                  <c:v>3.1379890625001599</c:v>
                </c:pt>
                <c:pt idx="21920">
                  <c:v>3.1383759375001596</c:v>
                </c:pt>
                <c:pt idx="21921">
                  <c:v>3.1387971875001597</c:v>
                </c:pt>
                <c:pt idx="21922">
                  <c:v>3.1391584375001598</c:v>
                </c:pt>
                <c:pt idx="21923">
                  <c:v>3.1395503125001598</c:v>
                </c:pt>
                <c:pt idx="21924">
                  <c:v>3.1399590625001599</c:v>
                </c:pt>
                <c:pt idx="21925">
                  <c:v>3.1402987499999999</c:v>
                </c:pt>
                <c:pt idx="21926">
                  <c:v>3.1406453125001597</c:v>
                </c:pt>
                <c:pt idx="21927">
                  <c:v>3.14106</c:v>
                </c:pt>
                <c:pt idx="21928">
                  <c:v>3.1414143750000001</c:v>
                </c:pt>
                <c:pt idx="21929">
                  <c:v>3.1418559375001598</c:v>
                </c:pt>
                <c:pt idx="21930">
                  <c:v>3.1422590625001598</c:v>
                </c:pt>
                <c:pt idx="21931">
                  <c:v>3.1426309375001598</c:v>
                </c:pt>
                <c:pt idx="21932">
                  <c:v>3.1422687499999999</c:v>
                </c:pt>
                <c:pt idx="21933">
                  <c:v>3.1418528125001597</c:v>
                </c:pt>
                <c:pt idx="21934">
                  <c:v>3.1414328125001596</c:v>
                </c:pt>
                <c:pt idx="21935">
                  <c:v>3.1411034375001599</c:v>
                </c:pt>
                <c:pt idx="21936">
                  <c:v>3.1404759375001596</c:v>
                </c:pt>
                <c:pt idx="21937">
                  <c:v>3.1399521875001599</c:v>
                </c:pt>
                <c:pt idx="21938">
                  <c:v>3.1394684375001596</c:v>
                </c:pt>
                <c:pt idx="21939">
                  <c:v>3.1396440625001598</c:v>
                </c:pt>
                <c:pt idx="21940">
                  <c:v>3.1400118749999999</c:v>
                </c:pt>
                <c:pt idx="21941">
                  <c:v>3.1404959375001598</c:v>
                </c:pt>
                <c:pt idx="21942">
                  <c:v>3.1408900000000002</c:v>
                </c:pt>
                <c:pt idx="21943">
                  <c:v>3.1412828125001599</c:v>
                </c:pt>
                <c:pt idx="21944">
                  <c:v>3.1416209375001598</c:v>
                </c:pt>
                <c:pt idx="21945">
                  <c:v>3.1420634375001599</c:v>
                </c:pt>
                <c:pt idx="21946">
                  <c:v>3.1425149999999999</c:v>
                </c:pt>
                <c:pt idx="21947">
                  <c:v>3.14287625</c:v>
                </c:pt>
                <c:pt idx="21948">
                  <c:v>3.1431968750000001</c:v>
                </c:pt>
                <c:pt idx="21949">
                  <c:v>3.1435912500000001</c:v>
                </c:pt>
                <c:pt idx="21950">
                  <c:v>3.1439406249999999</c:v>
                </c:pt>
                <c:pt idx="21951">
                  <c:v>3.1442925000000002</c:v>
                </c:pt>
                <c:pt idx="21952">
                  <c:v>3.1446700000000001</c:v>
                </c:pt>
                <c:pt idx="21953">
                  <c:v>3.145041875</c:v>
                </c:pt>
                <c:pt idx="21954">
                  <c:v>3.1454415625001597</c:v>
                </c:pt>
                <c:pt idx="21955">
                  <c:v>3.1453146875001599</c:v>
                </c:pt>
                <c:pt idx="21956">
                  <c:v>3.1449881249999998</c:v>
                </c:pt>
                <c:pt idx="21957">
                  <c:v>3.1444790625001597</c:v>
                </c:pt>
                <c:pt idx="21958">
                  <c:v>3.1439465625001599</c:v>
                </c:pt>
                <c:pt idx="21959">
                  <c:v>3.1436240625001597</c:v>
                </c:pt>
                <c:pt idx="21960">
                  <c:v>3.14318125</c:v>
                </c:pt>
                <c:pt idx="21961">
                  <c:v>3.142655</c:v>
                </c:pt>
                <c:pt idx="21962">
                  <c:v>3.1421625</c:v>
                </c:pt>
                <c:pt idx="21963">
                  <c:v>3.1416715625001599</c:v>
                </c:pt>
                <c:pt idx="21964">
                  <c:v>3.1412718750000002</c:v>
                </c:pt>
                <c:pt idx="21965">
                  <c:v>3.1408865625001599</c:v>
                </c:pt>
                <c:pt idx="21966">
                  <c:v>3.1405206250000002</c:v>
                </c:pt>
                <c:pt idx="21967">
                  <c:v>3.1399050000000002</c:v>
                </c:pt>
                <c:pt idx="21968">
                  <c:v>3.13951125</c:v>
                </c:pt>
                <c:pt idx="21969">
                  <c:v>3.1390928125001598</c:v>
                </c:pt>
                <c:pt idx="21970">
                  <c:v>3.1387259375001597</c:v>
                </c:pt>
                <c:pt idx="21971">
                  <c:v>3.138385</c:v>
                </c:pt>
                <c:pt idx="21972">
                  <c:v>3.1380103125001599</c:v>
                </c:pt>
                <c:pt idx="21973">
                  <c:v>3.1376903125001596</c:v>
                </c:pt>
                <c:pt idx="21974">
                  <c:v>3.1372921875001598</c:v>
                </c:pt>
                <c:pt idx="21975">
                  <c:v>3.1368453125001596</c:v>
                </c:pt>
                <c:pt idx="21976">
                  <c:v>3.1364624999999999</c:v>
                </c:pt>
                <c:pt idx="21977">
                  <c:v>3.1367209375001597</c:v>
                </c:pt>
                <c:pt idx="21978">
                  <c:v>3.1371121875001595</c:v>
                </c:pt>
                <c:pt idx="21979">
                  <c:v>3.1374974999999998</c:v>
                </c:pt>
                <c:pt idx="21980">
                  <c:v>3.13786875</c:v>
                </c:pt>
                <c:pt idx="21981">
                  <c:v>3.1382540625001596</c:v>
                </c:pt>
                <c:pt idx="21982">
                  <c:v>3.1385862499999999</c:v>
                </c:pt>
                <c:pt idx="21983">
                  <c:v>3.138930625</c:v>
                </c:pt>
                <c:pt idx="21984">
                  <c:v>3.1393849999999999</c:v>
                </c:pt>
                <c:pt idx="21985">
                  <c:v>3.1398375000000001</c:v>
                </c:pt>
                <c:pt idx="21986">
                  <c:v>3.1401809375001597</c:v>
                </c:pt>
                <c:pt idx="21987">
                  <c:v>3.1406025</c:v>
                </c:pt>
                <c:pt idx="21988">
                  <c:v>3.1400296875001596</c:v>
                </c:pt>
                <c:pt idx="21989">
                  <c:v>3.1397003125001599</c:v>
                </c:pt>
                <c:pt idx="21990">
                  <c:v>3.1393062500000002</c:v>
                </c:pt>
                <c:pt idx="21991">
                  <c:v>3.1388868749999999</c:v>
                </c:pt>
                <c:pt idx="21992">
                  <c:v>3.1384468750000001</c:v>
                </c:pt>
                <c:pt idx="21993">
                  <c:v>3.138120625</c:v>
                </c:pt>
                <c:pt idx="21994">
                  <c:v>3.1374584375001597</c:v>
                </c:pt>
                <c:pt idx="21995">
                  <c:v>3.1370503125001599</c:v>
                </c:pt>
                <c:pt idx="21996">
                  <c:v>3.1366671875001599</c:v>
                </c:pt>
                <c:pt idx="21997">
                  <c:v>3.1366834375001598</c:v>
                </c:pt>
                <c:pt idx="21998">
                  <c:v>3.1366178125001598</c:v>
                </c:pt>
                <c:pt idx="21999">
                  <c:v>3.1369434375001597</c:v>
                </c:pt>
                <c:pt idx="22000">
                  <c:v>3.1373465625001598</c:v>
                </c:pt>
                <c:pt idx="22001">
                  <c:v>3.1377409375001597</c:v>
                </c:pt>
                <c:pt idx="22002">
                  <c:v>3.1381125000000001</c:v>
                </c:pt>
                <c:pt idx="22003">
                  <c:v>3.1384431249999998</c:v>
                </c:pt>
                <c:pt idx="22004">
                  <c:v>3.1388012500000002</c:v>
                </c:pt>
                <c:pt idx="22005">
                  <c:v>3.1392153125001596</c:v>
                </c:pt>
                <c:pt idx="22006">
                  <c:v>3.139634375</c:v>
                </c:pt>
                <c:pt idx="22007">
                  <c:v>3.1392434375001597</c:v>
                </c:pt>
                <c:pt idx="22008">
                  <c:v>3.1387034375001597</c:v>
                </c:pt>
                <c:pt idx="22009">
                  <c:v>3.1381706249999999</c:v>
                </c:pt>
                <c:pt idx="22010">
                  <c:v>3.1375956249999999</c:v>
                </c:pt>
                <c:pt idx="22011">
                  <c:v>3.1370140625001599</c:v>
                </c:pt>
                <c:pt idx="22012">
                  <c:v>3.1366331249999999</c:v>
                </c:pt>
                <c:pt idx="22013">
                  <c:v>3.1359328125001595</c:v>
                </c:pt>
                <c:pt idx="22014">
                  <c:v>3.1355081249999999</c:v>
                </c:pt>
                <c:pt idx="22015">
                  <c:v>3.1350990625001596</c:v>
                </c:pt>
                <c:pt idx="22016">
                  <c:v>3.1346409375001598</c:v>
                </c:pt>
                <c:pt idx="22017">
                  <c:v>3.1342771875001598</c:v>
                </c:pt>
                <c:pt idx="22018">
                  <c:v>3.1338668749999998</c:v>
                </c:pt>
                <c:pt idx="22019">
                  <c:v>3.1335368749999999</c:v>
                </c:pt>
                <c:pt idx="22020">
                  <c:v>3.1330028125001599</c:v>
                </c:pt>
                <c:pt idx="22021">
                  <c:v>3.132536875</c:v>
                </c:pt>
                <c:pt idx="22022">
                  <c:v>3.1324146875001597</c:v>
                </c:pt>
                <c:pt idx="22023">
                  <c:v>3.1327359375001596</c:v>
                </c:pt>
                <c:pt idx="22024">
                  <c:v>3.133076875</c:v>
                </c:pt>
                <c:pt idx="22025">
                  <c:v>3.13350375</c:v>
                </c:pt>
                <c:pt idx="22026">
                  <c:v>3.1339143749999998</c:v>
                </c:pt>
                <c:pt idx="22027">
                  <c:v>3.1342868749999999</c:v>
                </c:pt>
                <c:pt idx="22028">
                  <c:v>3.1346381249999999</c:v>
                </c:pt>
                <c:pt idx="22029">
                  <c:v>3.1350478125001597</c:v>
                </c:pt>
                <c:pt idx="22030">
                  <c:v>3.1355012499999999</c:v>
                </c:pt>
                <c:pt idx="22031">
                  <c:v>3.1358309375001596</c:v>
                </c:pt>
                <c:pt idx="22032">
                  <c:v>3.1362043750000002</c:v>
                </c:pt>
                <c:pt idx="22033">
                  <c:v>3.1365362499999998</c:v>
                </c:pt>
                <c:pt idx="22034">
                  <c:v>3.1367409375001598</c:v>
                </c:pt>
                <c:pt idx="22035">
                  <c:v>3.1364412499999998</c:v>
                </c:pt>
                <c:pt idx="22036">
                  <c:v>3.1359128125001599</c:v>
                </c:pt>
                <c:pt idx="22037">
                  <c:v>3.1352346875001595</c:v>
                </c:pt>
                <c:pt idx="22038">
                  <c:v>3.1349078125001597</c:v>
                </c:pt>
                <c:pt idx="22039">
                  <c:v>3.1343074999999998</c:v>
                </c:pt>
                <c:pt idx="22040">
                  <c:v>3.1339831249999999</c:v>
                </c:pt>
                <c:pt idx="22041">
                  <c:v>3.1344418749999998</c:v>
                </c:pt>
                <c:pt idx="22042">
                  <c:v>3.1347649999999998</c:v>
                </c:pt>
                <c:pt idx="22043">
                  <c:v>3.1350865625001596</c:v>
                </c:pt>
                <c:pt idx="22044">
                  <c:v>3.1354756250000002</c:v>
                </c:pt>
                <c:pt idx="22045">
                  <c:v>3.1358043750000002</c:v>
                </c:pt>
                <c:pt idx="22046">
                  <c:v>3.136233125</c:v>
                </c:pt>
                <c:pt idx="22047">
                  <c:v>3.1366206249999999</c:v>
                </c:pt>
                <c:pt idx="22048">
                  <c:v>3.1369549999999999</c:v>
                </c:pt>
                <c:pt idx="22049">
                  <c:v>3.1373612500000001</c:v>
                </c:pt>
                <c:pt idx="22050">
                  <c:v>3.1376896875001599</c:v>
                </c:pt>
                <c:pt idx="22051">
                  <c:v>3.1380568750000002</c:v>
                </c:pt>
                <c:pt idx="22052">
                  <c:v>3.1384249999999998</c:v>
                </c:pt>
                <c:pt idx="22053">
                  <c:v>3.1387509375001597</c:v>
                </c:pt>
                <c:pt idx="22054">
                  <c:v>3.13914625</c:v>
                </c:pt>
                <c:pt idx="22055">
                  <c:v>3.1394996875001597</c:v>
                </c:pt>
                <c:pt idx="22056">
                  <c:v>3.1398259375001598</c:v>
                </c:pt>
                <c:pt idx="22057">
                  <c:v>3.1401465625001599</c:v>
                </c:pt>
                <c:pt idx="22058">
                  <c:v>3.140503125</c:v>
                </c:pt>
                <c:pt idx="22059">
                  <c:v>3.1409112499999998</c:v>
                </c:pt>
                <c:pt idx="22060">
                  <c:v>3.1412918749999998</c:v>
                </c:pt>
                <c:pt idx="22061">
                  <c:v>3.1413868749999998</c:v>
                </c:pt>
                <c:pt idx="22062">
                  <c:v>3.1409528125001596</c:v>
                </c:pt>
                <c:pt idx="22063">
                  <c:v>3.1403721875001596</c:v>
                </c:pt>
                <c:pt idx="22064">
                  <c:v>3.1399628125001597</c:v>
                </c:pt>
                <c:pt idx="22065">
                  <c:v>3.1394590625001597</c:v>
                </c:pt>
                <c:pt idx="22066">
                  <c:v>3.1390318750000001</c:v>
                </c:pt>
                <c:pt idx="22067">
                  <c:v>3.1385393750000001</c:v>
                </c:pt>
                <c:pt idx="22068">
                  <c:v>3.13793343750016</c:v>
                </c:pt>
                <c:pt idx="22069">
                  <c:v>3.1373409375001597</c:v>
                </c:pt>
                <c:pt idx="22070">
                  <c:v>3.1368106249999999</c:v>
                </c:pt>
                <c:pt idx="22071">
                  <c:v>3.1363456250000001</c:v>
                </c:pt>
                <c:pt idx="22072">
                  <c:v>3.1359106250000002</c:v>
                </c:pt>
                <c:pt idx="22073">
                  <c:v>3.1355356250000002</c:v>
                </c:pt>
                <c:pt idx="22074">
                  <c:v>3.13518125</c:v>
                </c:pt>
                <c:pt idx="22075">
                  <c:v>3.1347540625001598</c:v>
                </c:pt>
                <c:pt idx="22076">
                  <c:v>3.1343246875001598</c:v>
                </c:pt>
                <c:pt idx="22077">
                  <c:v>3.1339790625001598</c:v>
                </c:pt>
                <c:pt idx="22078">
                  <c:v>3.1336140625001598</c:v>
                </c:pt>
                <c:pt idx="22079">
                  <c:v>3.1332681249999998</c:v>
                </c:pt>
                <c:pt idx="22080">
                  <c:v>3.1328581249999998</c:v>
                </c:pt>
                <c:pt idx="22081">
                  <c:v>3.1324887499999998</c:v>
                </c:pt>
                <c:pt idx="22082">
                  <c:v>3.1321543749999998</c:v>
                </c:pt>
                <c:pt idx="22083">
                  <c:v>3.1318018749999998</c:v>
                </c:pt>
                <c:pt idx="22084">
                  <c:v>3.1314506249999998</c:v>
                </c:pt>
                <c:pt idx="22085">
                  <c:v>3.13146406250016</c:v>
                </c:pt>
                <c:pt idx="22086">
                  <c:v>3.1318803125001597</c:v>
                </c:pt>
                <c:pt idx="22087">
                  <c:v>3.1322293750000001</c:v>
                </c:pt>
                <c:pt idx="22088">
                  <c:v>3.1325771875001598</c:v>
                </c:pt>
                <c:pt idx="22089">
                  <c:v>3.1329324999999999</c:v>
                </c:pt>
                <c:pt idx="22090">
                  <c:v>3.1332693749999998</c:v>
                </c:pt>
                <c:pt idx="22091">
                  <c:v>3.1336921875001598</c:v>
                </c:pt>
                <c:pt idx="22092">
                  <c:v>3.1341268750000002</c:v>
                </c:pt>
                <c:pt idx="22093">
                  <c:v>3.134625625</c:v>
                </c:pt>
                <c:pt idx="22094">
                  <c:v>3.1343003125001596</c:v>
                </c:pt>
                <c:pt idx="22095">
                  <c:v>3.1339540625001598</c:v>
                </c:pt>
                <c:pt idx="22096">
                  <c:v>3.1335981249999998</c:v>
                </c:pt>
                <c:pt idx="22097">
                  <c:v>3.1339674999999998</c:v>
                </c:pt>
                <c:pt idx="22098">
                  <c:v>3.1343134375001598</c:v>
                </c:pt>
                <c:pt idx="22099">
                  <c:v>3.1346715625001598</c:v>
                </c:pt>
                <c:pt idx="22100">
                  <c:v>3.13502875</c:v>
                </c:pt>
                <c:pt idx="22101">
                  <c:v>3.1354150000000001</c:v>
                </c:pt>
                <c:pt idx="22102">
                  <c:v>3.1350699999999998</c:v>
                </c:pt>
                <c:pt idx="22103">
                  <c:v>3.134730625</c:v>
                </c:pt>
                <c:pt idx="22104">
                  <c:v>3.1343996875001596</c:v>
                </c:pt>
                <c:pt idx="22105">
                  <c:v>3.1342834375001596</c:v>
                </c:pt>
                <c:pt idx="22106">
                  <c:v>3.1346181249999998</c:v>
                </c:pt>
                <c:pt idx="22107">
                  <c:v>3.1342503125001597</c:v>
                </c:pt>
                <c:pt idx="22108">
                  <c:v>3.1343637499999999</c:v>
                </c:pt>
                <c:pt idx="22109">
                  <c:v>3.1341984375001597</c:v>
                </c:pt>
                <c:pt idx="22110">
                  <c:v>3.1338340625001599</c:v>
                </c:pt>
                <c:pt idx="22111">
                  <c:v>3.1333171875001598</c:v>
                </c:pt>
                <c:pt idx="22112">
                  <c:v>3.1327987500000001</c:v>
                </c:pt>
                <c:pt idx="22113">
                  <c:v>3.1323178125001596</c:v>
                </c:pt>
                <c:pt idx="22114">
                  <c:v>3.1319175000000001</c:v>
                </c:pt>
                <c:pt idx="22115">
                  <c:v>3.1314674999999998</c:v>
                </c:pt>
                <c:pt idx="22116">
                  <c:v>3.1311100000000001</c:v>
                </c:pt>
                <c:pt idx="22117">
                  <c:v>3.1307174999999998</c:v>
                </c:pt>
                <c:pt idx="22118">
                  <c:v>3.1304912499999999</c:v>
                </c:pt>
                <c:pt idx="22119">
                  <c:v>3.1308859375001599</c:v>
                </c:pt>
                <c:pt idx="22120">
                  <c:v>3.1312600000000002</c:v>
                </c:pt>
                <c:pt idx="22121">
                  <c:v>3.1317493750000001</c:v>
                </c:pt>
                <c:pt idx="22122">
                  <c:v>3.1321487499999998</c:v>
                </c:pt>
                <c:pt idx="22123">
                  <c:v>3.132500625</c:v>
                </c:pt>
                <c:pt idx="22124">
                  <c:v>3.1328243750000002</c:v>
                </c:pt>
                <c:pt idx="22125">
                  <c:v>3.13327125</c:v>
                </c:pt>
                <c:pt idx="22126">
                  <c:v>3.1336615625001598</c:v>
                </c:pt>
                <c:pt idx="22127">
                  <c:v>3.1339999999999999</c:v>
                </c:pt>
                <c:pt idx="22128">
                  <c:v>3.1339181250000001</c:v>
                </c:pt>
                <c:pt idx="22129">
                  <c:v>3.1342671875001598</c:v>
                </c:pt>
                <c:pt idx="22130">
                  <c:v>3.1346050000000001</c:v>
                </c:pt>
                <c:pt idx="22131">
                  <c:v>3.1343396875001597</c:v>
                </c:pt>
                <c:pt idx="22132">
                  <c:v>3.1338646875001599</c:v>
                </c:pt>
                <c:pt idx="22133">
                  <c:v>3.1333721875001599</c:v>
                </c:pt>
                <c:pt idx="22134">
                  <c:v>3.1330115625001596</c:v>
                </c:pt>
                <c:pt idx="22135">
                  <c:v>3.1332475</c:v>
                </c:pt>
                <c:pt idx="22136">
                  <c:v>3.133651875</c:v>
                </c:pt>
                <c:pt idx="22137">
                  <c:v>3.1339978125001595</c:v>
                </c:pt>
                <c:pt idx="22138">
                  <c:v>3.133791875</c:v>
                </c:pt>
                <c:pt idx="22139">
                  <c:v>3.1333471875001599</c:v>
                </c:pt>
                <c:pt idx="22140">
                  <c:v>3.1328921875001599</c:v>
                </c:pt>
                <c:pt idx="22141">
                  <c:v>3.1324787500000002</c:v>
                </c:pt>
                <c:pt idx="22142">
                  <c:v>3.1324434375001595</c:v>
                </c:pt>
                <c:pt idx="22143">
                  <c:v>3.1327878125001596</c:v>
                </c:pt>
                <c:pt idx="22144">
                  <c:v>3.1331234375001595</c:v>
                </c:pt>
                <c:pt idx="22145">
                  <c:v>3.1334821875001597</c:v>
                </c:pt>
                <c:pt idx="22146">
                  <c:v>3.1338346875001597</c:v>
                </c:pt>
                <c:pt idx="22147">
                  <c:v>3.1342374999999998</c:v>
                </c:pt>
                <c:pt idx="22148">
                  <c:v>3.1345900000000002</c:v>
                </c:pt>
                <c:pt idx="22149">
                  <c:v>3.1340793749999998</c:v>
                </c:pt>
                <c:pt idx="22150">
                  <c:v>3.1335074999999999</c:v>
                </c:pt>
                <c:pt idx="22151">
                  <c:v>3.1328637499999998</c:v>
                </c:pt>
                <c:pt idx="22152">
                  <c:v>3.1324174999999999</c:v>
                </c:pt>
                <c:pt idx="22153">
                  <c:v>3.1319949999999999</c:v>
                </c:pt>
                <c:pt idx="22154">
                  <c:v>3.1315274999999998</c:v>
                </c:pt>
                <c:pt idx="22155">
                  <c:v>3.1310912499999999</c:v>
                </c:pt>
                <c:pt idx="22156">
                  <c:v>3.1307671875001599</c:v>
                </c:pt>
                <c:pt idx="22157">
                  <c:v>3.1301971875001597</c:v>
                </c:pt>
                <c:pt idx="22158">
                  <c:v>3.1297731249999998</c:v>
                </c:pt>
                <c:pt idx="22159">
                  <c:v>3.1293215625001598</c:v>
                </c:pt>
                <c:pt idx="22160">
                  <c:v>3.12923375</c:v>
                </c:pt>
                <c:pt idx="22161">
                  <c:v>3.1296024999999998</c:v>
                </c:pt>
                <c:pt idx="22162">
                  <c:v>3.1298078125001596</c:v>
                </c:pt>
                <c:pt idx="22163">
                  <c:v>3.130155625</c:v>
                </c:pt>
                <c:pt idx="22164">
                  <c:v>3.130495625</c:v>
                </c:pt>
                <c:pt idx="22165">
                  <c:v>3.1308206250000001</c:v>
                </c:pt>
                <c:pt idx="22166">
                  <c:v>3.1311709375001597</c:v>
                </c:pt>
                <c:pt idx="22167">
                  <c:v>3.1314521875001597</c:v>
                </c:pt>
                <c:pt idx="22168">
                  <c:v>3.1310678125001599</c:v>
                </c:pt>
                <c:pt idx="22169">
                  <c:v>3.1305956250000002</c:v>
                </c:pt>
                <c:pt idx="22170">
                  <c:v>3.1301281250000001</c:v>
                </c:pt>
                <c:pt idx="22171">
                  <c:v>3.1297481249999999</c:v>
                </c:pt>
                <c:pt idx="22172">
                  <c:v>3.1292959375001597</c:v>
                </c:pt>
                <c:pt idx="22173">
                  <c:v>3.12881125</c:v>
                </c:pt>
                <c:pt idx="22174">
                  <c:v>3.1282587500000001</c:v>
                </c:pt>
                <c:pt idx="22175">
                  <c:v>3.1278846875001598</c:v>
                </c:pt>
                <c:pt idx="22176">
                  <c:v>3.1275131250000001</c:v>
                </c:pt>
                <c:pt idx="22177">
                  <c:v>3.1275931250000002</c:v>
                </c:pt>
                <c:pt idx="22178">
                  <c:v>3.1277403125001597</c:v>
                </c:pt>
                <c:pt idx="22179">
                  <c:v>3.1281178125001596</c:v>
                </c:pt>
                <c:pt idx="22180">
                  <c:v>3.1284509375001597</c:v>
                </c:pt>
                <c:pt idx="22181">
                  <c:v>3.1287871875001598</c:v>
                </c:pt>
                <c:pt idx="22182">
                  <c:v>3.1292015625001599</c:v>
                </c:pt>
                <c:pt idx="22183">
                  <c:v>3.1295337499999998</c:v>
                </c:pt>
                <c:pt idx="22184">
                  <c:v>3.12990375</c:v>
                </c:pt>
                <c:pt idx="22185">
                  <c:v>3.1302371875001596</c:v>
                </c:pt>
                <c:pt idx="22186">
                  <c:v>3.1305643750000001</c:v>
                </c:pt>
                <c:pt idx="22187">
                  <c:v>3.1308503125001597</c:v>
                </c:pt>
                <c:pt idx="22188">
                  <c:v>3.1304284375001599</c:v>
                </c:pt>
                <c:pt idx="22189">
                  <c:v>3.1300084375001598</c:v>
                </c:pt>
                <c:pt idx="22190">
                  <c:v>3.1295525</c:v>
                </c:pt>
                <c:pt idx="22191">
                  <c:v>3.1291853125001596</c:v>
                </c:pt>
                <c:pt idx="22192">
                  <c:v>3.1287746875001599</c:v>
                </c:pt>
                <c:pt idx="22193">
                  <c:v>3.1286256250000002</c:v>
                </c:pt>
                <c:pt idx="22194">
                  <c:v>3.1289690625001598</c:v>
                </c:pt>
                <c:pt idx="22195">
                  <c:v>3.1293025000000001</c:v>
                </c:pt>
                <c:pt idx="22196">
                  <c:v>3.1296759375001599</c:v>
                </c:pt>
                <c:pt idx="22197">
                  <c:v>3.1300906249999998</c:v>
                </c:pt>
                <c:pt idx="22198">
                  <c:v>3.130448125</c:v>
                </c:pt>
                <c:pt idx="22199">
                  <c:v>3.1308656250000002</c:v>
                </c:pt>
                <c:pt idx="22200">
                  <c:v>3.1311878125001598</c:v>
                </c:pt>
                <c:pt idx="22201">
                  <c:v>3.1315759375001599</c:v>
                </c:pt>
                <c:pt idx="22202">
                  <c:v>3.1319553125001596</c:v>
                </c:pt>
                <c:pt idx="22203">
                  <c:v>3.1316640625001599</c:v>
                </c:pt>
                <c:pt idx="22204">
                  <c:v>3.1313024999999999</c:v>
                </c:pt>
                <c:pt idx="22205">
                  <c:v>3.1309481250000002</c:v>
                </c:pt>
                <c:pt idx="22206">
                  <c:v>3.1305874999999999</c:v>
                </c:pt>
                <c:pt idx="22207">
                  <c:v>3.1301609375001598</c:v>
                </c:pt>
                <c:pt idx="22208">
                  <c:v>3.1297334375001595</c:v>
                </c:pt>
                <c:pt idx="22209">
                  <c:v>3.1293109375001595</c:v>
                </c:pt>
                <c:pt idx="22210">
                  <c:v>3.1289834375001599</c:v>
                </c:pt>
                <c:pt idx="22211">
                  <c:v>3.12865468750016</c:v>
                </c:pt>
                <c:pt idx="22212">
                  <c:v>3.1287725000000002</c:v>
                </c:pt>
                <c:pt idx="22213">
                  <c:v>3.1291090625001599</c:v>
                </c:pt>
                <c:pt idx="22214">
                  <c:v>3.1294403125001597</c:v>
                </c:pt>
                <c:pt idx="22215">
                  <c:v>3.1298021875001596</c:v>
                </c:pt>
                <c:pt idx="22216">
                  <c:v>3.1301353125001596</c:v>
                </c:pt>
                <c:pt idx="22217">
                  <c:v>3.1304799999999999</c:v>
                </c:pt>
                <c:pt idx="22218">
                  <c:v>3.1308228125001598</c:v>
                </c:pt>
                <c:pt idx="22219">
                  <c:v>3.1311696875001598</c:v>
                </c:pt>
                <c:pt idx="22220">
                  <c:v>3.1308971875001599</c:v>
                </c:pt>
                <c:pt idx="22221">
                  <c:v>3.13048468750016</c:v>
                </c:pt>
                <c:pt idx="22222">
                  <c:v>3.130003125</c:v>
                </c:pt>
                <c:pt idx="22223">
                  <c:v>3.1295462500000002</c:v>
                </c:pt>
                <c:pt idx="22224">
                  <c:v>3.1290450000000001</c:v>
                </c:pt>
                <c:pt idx="22225">
                  <c:v>3.1285568750000001</c:v>
                </c:pt>
                <c:pt idx="22226">
                  <c:v>3.1281768749999999</c:v>
                </c:pt>
                <c:pt idx="22227">
                  <c:v>3.1278293750000001</c:v>
                </c:pt>
                <c:pt idx="22228">
                  <c:v>3.1274990625001595</c:v>
                </c:pt>
                <c:pt idx="22229">
                  <c:v>3.1271571875001598</c:v>
                </c:pt>
                <c:pt idx="22230">
                  <c:v>3.1269165625001598</c:v>
                </c:pt>
                <c:pt idx="22231">
                  <c:v>3.12724</c:v>
                </c:pt>
                <c:pt idx="22232">
                  <c:v>3.1275734375001596</c:v>
                </c:pt>
                <c:pt idx="22233">
                  <c:v>3.1278078125001598</c:v>
                </c:pt>
                <c:pt idx="22234">
                  <c:v>3.1281893749999998</c:v>
                </c:pt>
                <c:pt idx="22235">
                  <c:v>3.1285875000000001</c:v>
                </c:pt>
                <c:pt idx="22236">
                  <c:v>3.1290300000000002</c:v>
                </c:pt>
                <c:pt idx="22237">
                  <c:v>3.1293525</c:v>
                </c:pt>
                <c:pt idx="22238">
                  <c:v>3.1296831250000001</c:v>
                </c:pt>
                <c:pt idx="22239">
                  <c:v>3.1296887500000001</c:v>
                </c:pt>
                <c:pt idx="22240">
                  <c:v>3.1292249999999999</c:v>
                </c:pt>
                <c:pt idx="22241">
                  <c:v>3.1286284375001596</c:v>
                </c:pt>
                <c:pt idx="22242">
                  <c:v>3.1279243750000001</c:v>
                </c:pt>
                <c:pt idx="22243">
                  <c:v>3.127551875</c:v>
                </c:pt>
                <c:pt idx="22244">
                  <c:v>3.1272103125001598</c:v>
                </c:pt>
                <c:pt idx="22245">
                  <c:v>3.1268759375001598</c:v>
                </c:pt>
                <c:pt idx="22246">
                  <c:v>3.1265281250000001</c:v>
                </c:pt>
                <c:pt idx="22247">
                  <c:v>3.1259412499999999</c:v>
                </c:pt>
                <c:pt idx="22248">
                  <c:v>3.125499375</c:v>
                </c:pt>
                <c:pt idx="22249">
                  <c:v>3.1250490625001599</c:v>
                </c:pt>
                <c:pt idx="22250">
                  <c:v>3.1247056249999998</c:v>
                </c:pt>
                <c:pt idx="22251">
                  <c:v>3.1243271875001599</c:v>
                </c:pt>
                <c:pt idx="22252">
                  <c:v>3.1239218750000002</c:v>
                </c:pt>
                <c:pt idx="22253">
                  <c:v>3.12359125</c:v>
                </c:pt>
                <c:pt idx="22254">
                  <c:v>3.1231515625001598</c:v>
                </c:pt>
                <c:pt idx="22255">
                  <c:v>3.1227962499999999</c:v>
                </c:pt>
                <c:pt idx="22256">
                  <c:v>3.1223662499999998</c:v>
                </c:pt>
                <c:pt idx="22257">
                  <c:v>3.1220187500000001</c:v>
                </c:pt>
                <c:pt idx="22258">
                  <c:v>3.1221693749999999</c:v>
                </c:pt>
                <c:pt idx="22259">
                  <c:v>3.1224949999999998</c:v>
                </c:pt>
                <c:pt idx="22260">
                  <c:v>3.1228899999999999</c:v>
                </c:pt>
                <c:pt idx="22261">
                  <c:v>3.1232653125001599</c:v>
                </c:pt>
                <c:pt idx="22262">
                  <c:v>3.1236199999999998</c:v>
                </c:pt>
                <c:pt idx="22263">
                  <c:v>3.1239612499999998</c:v>
                </c:pt>
                <c:pt idx="22264">
                  <c:v>3.1243931250000001</c:v>
                </c:pt>
                <c:pt idx="22265">
                  <c:v>3.1247331250000001</c:v>
                </c:pt>
                <c:pt idx="22266">
                  <c:v>3.1250743750000001</c:v>
                </c:pt>
                <c:pt idx="22267">
                  <c:v>3.1255206250000001</c:v>
                </c:pt>
                <c:pt idx="22268">
                  <c:v>3.1259559375001595</c:v>
                </c:pt>
                <c:pt idx="22269">
                  <c:v>3.1263256250000002</c:v>
                </c:pt>
                <c:pt idx="22270">
                  <c:v>3.1259959375001598</c:v>
                </c:pt>
                <c:pt idx="22271">
                  <c:v>3.1256728125001598</c:v>
                </c:pt>
                <c:pt idx="22272">
                  <c:v>3.1253046875001598</c:v>
                </c:pt>
                <c:pt idx="22273">
                  <c:v>3.1249843749999999</c:v>
                </c:pt>
                <c:pt idx="22274">
                  <c:v>3.125321875</c:v>
                </c:pt>
                <c:pt idx="22275">
                  <c:v>3.1256809375001597</c:v>
                </c:pt>
                <c:pt idx="22276">
                  <c:v>3.1260396875001599</c:v>
                </c:pt>
                <c:pt idx="22277">
                  <c:v>3.1264165625001596</c:v>
                </c:pt>
                <c:pt idx="22278">
                  <c:v>3.1267800000000001</c:v>
                </c:pt>
                <c:pt idx="22279">
                  <c:v>3.127153125</c:v>
                </c:pt>
                <c:pt idx="22280">
                  <c:v>3.1275359375001597</c:v>
                </c:pt>
                <c:pt idx="22281">
                  <c:v>3.1279275000000002</c:v>
                </c:pt>
                <c:pt idx="22282">
                  <c:v>3.1283209375001597</c:v>
                </c:pt>
                <c:pt idx="22283">
                  <c:v>3.1287178125001596</c:v>
                </c:pt>
                <c:pt idx="22284">
                  <c:v>3.129051875</c:v>
                </c:pt>
                <c:pt idx="22285">
                  <c:v>3.1294715625001599</c:v>
                </c:pt>
                <c:pt idx="22286">
                  <c:v>3.1298221875001597</c:v>
                </c:pt>
                <c:pt idx="22287">
                  <c:v>3.1301884375001596</c:v>
                </c:pt>
                <c:pt idx="22288">
                  <c:v>3.13054343750016</c:v>
                </c:pt>
                <c:pt idx="22289">
                  <c:v>3.1300056249999999</c:v>
                </c:pt>
                <c:pt idx="22290">
                  <c:v>3.1295846875001598</c:v>
                </c:pt>
                <c:pt idx="22291">
                  <c:v>3.1290918749999999</c:v>
                </c:pt>
                <c:pt idx="22292">
                  <c:v>3.1285978125001597</c:v>
                </c:pt>
                <c:pt idx="22293">
                  <c:v>3.1280012500000001</c:v>
                </c:pt>
                <c:pt idx="22294">
                  <c:v>3.1273037499999998</c:v>
                </c:pt>
                <c:pt idx="22295">
                  <c:v>3.1266324999999999</c:v>
                </c:pt>
                <c:pt idx="22296">
                  <c:v>3.1259490625001596</c:v>
                </c:pt>
                <c:pt idx="22297">
                  <c:v>3.125333125</c:v>
                </c:pt>
                <c:pt idx="22298">
                  <c:v>3.1247665625001599</c:v>
                </c:pt>
                <c:pt idx="22299">
                  <c:v>3.1242228125001597</c:v>
                </c:pt>
                <c:pt idx="22300">
                  <c:v>3.12380406250016</c:v>
                </c:pt>
                <c:pt idx="22301">
                  <c:v>3.1234384375001598</c:v>
                </c:pt>
                <c:pt idx="22302">
                  <c:v>3.1231128125001599</c:v>
                </c:pt>
                <c:pt idx="22303">
                  <c:v>3.1226993749999998</c:v>
                </c:pt>
                <c:pt idx="22304">
                  <c:v>3.1223740625001599</c:v>
                </c:pt>
                <c:pt idx="22305">
                  <c:v>3.1219768750000001</c:v>
                </c:pt>
                <c:pt idx="22306">
                  <c:v>3.1217440625001598</c:v>
                </c:pt>
                <c:pt idx="22307">
                  <c:v>3.1213924999999998</c:v>
                </c:pt>
                <c:pt idx="22308">
                  <c:v>3.1216356250000001</c:v>
                </c:pt>
                <c:pt idx="22309">
                  <c:v>3.1220181249999999</c:v>
                </c:pt>
                <c:pt idx="22310">
                  <c:v>3.1223812500000001</c:v>
                </c:pt>
                <c:pt idx="22311">
                  <c:v>3.1227784375001599</c:v>
                </c:pt>
                <c:pt idx="22312">
                  <c:v>3.1231759375001595</c:v>
                </c:pt>
                <c:pt idx="22313">
                  <c:v>3.1236268749999998</c:v>
                </c:pt>
                <c:pt idx="22314">
                  <c:v>3.1240684375001599</c:v>
                </c:pt>
                <c:pt idx="22315">
                  <c:v>3.124455625</c:v>
                </c:pt>
                <c:pt idx="22316">
                  <c:v>3.1248028125001599</c:v>
                </c:pt>
                <c:pt idx="22317">
                  <c:v>3.1251315625001599</c:v>
                </c:pt>
                <c:pt idx="22318">
                  <c:v>3.1254640625001597</c:v>
                </c:pt>
                <c:pt idx="22319">
                  <c:v>3.1258784375001598</c:v>
                </c:pt>
                <c:pt idx="22320">
                  <c:v>3.1262903125001595</c:v>
                </c:pt>
                <c:pt idx="22321">
                  <c:v>3.1266393749999999</c:v>
                </c:pt>
                <c:pt idx="22322">
                  <c:v>3.1261587500000001</c:v>
                </c:pt>
                <c:pt idx="22323">
                  <c:v>3.1258296875001599</c:v>
                </c:pt>
                <c:pt idx="22324">
                  <c:v>3.1252200000000001</c:v>
                </c:pt>
                <c:pt idx="22325">
                  <c:v>3.1246109375001598</c:v>
                </c:pt>
                <c:pt idx="22326">
                  <c:v>3.1241975000000002</c:v>
                </c:pt>
                <c:pt idx="22327">
                  <c:v>3.1242800000000002</c:v>
                </c:pt>
                <c:pt idx="22328">
                  <c:v>3.1246356249999998</c:v>
                </c:pt>
                <c:pt idx="22329">
                  <c:v>3.1249962500000001</c:v>
                </c:pt>
                <c:pt idx="22330">
                  <c:v>3.1253259375001599</c:v>
                </c:pt>
                <c:pt idx="22331">
                  <c:v>3.1256662500000001</c:v>
                </c:pt>
                <c:pt idx="22332">
                  <c:v>3.1260453125001599</c:v>
                </c:pt>
                <c:pt idx="22333">
                  <c:v>3.1263878125001598</c:v>
                </c:pt>
                <c:pt idx="22334">
                  <c:v>3.126741875</c:v>
                </c:pt>
                <c:pt idx="22335">
                  <c:v>3.1269690625001596</c:v>
                </c:pt>
                <c:pt idx="22336">
                  <c:v>3.1273315625001596</c:v>
                </c:pt>
                <c:pt idx="22337">
                  <c:v>3.1276859375001598</c:v>
                </c:pt>
                <c:pt idx="22338">
                  <c:v>3.1279387500000002</c:v>
                </c:pt>
                <c:pt idx="22339">
                  <c:v>3.1276065625001599</c:v>
                </c:pt>
                <c:pt idx="22340">
                  <c:v>3.1272034375001598</c:v>
                </c:pt>
                <c:pt idx="22341">
                  <c:v>3.1266446875001597</c:v>
                </c:pt>
                <c:pt idx="22342">
                  <c:v>3.1263156250000002</c:v>
                </c:pt>
                <c:pt idx="22343">
                  <c:v>3.1259306250000001</c:v>
                </c:pt>
                <c:pt idx="22344">
                  <c:v>3.1255337500000002</c:v>
                </c:pt>
                <c:pt idx="22345">
                  <c:v>3.1250946875001597</c:v>
                </c:pt>
                <c:pt idx="22346">
                  <c:v>3.1246312500000002</c:v>
                </c:pt>
                <c:pt idx="22347">
                  <c:v>3.12425</c:v>
                </c:pt>
                <c:pt idx="22348">
                  <c:v>3.1238950000000001</c:v>
                </c:pt>
                <c:pt idx="22349">
                  <c:v>3.1235537500000001</c:v>
                </c:pt>
                <c:pt idx="22350">
                  <c:v>3.1229884375001595</c:v>
                </c:pt>
                <c:pt idx="22351">
                  <c:v>3.1225465625001596</c:v>
                </c:pt>
                <c:pt idx="22352">
                  <c:v>3.1221728125001595</c:v>
                </c:pt>
                <c:pt idx="22353">
                  <c:v>3.1217768750000001</c:v>
                </c:pt>
                <c:pt idx="22354">
                  <c:v>3.1213843749999999</c:v>
                </c:pt>
                <c:pt idx="22355">
                  <c:v>3.1212837499999999</c:v>
                </c:pt>
                <c:pt idx="22356">
                  <c:v>3.1211131249999999</c:v>
                </c:pt>
                <c:pt idx="22357">
                  <c:v>3.12145625</c:v>
                </c:pt>
                <c:pt idx="22358">
                  <c:v>3.121790625</c:v>
                </c:pt>
                <c:pt idx="22359">
                  <c:v>3.1221590625001596</c:v>
                </c:pt>
                <c:pt idx="22360">
                  <c:v>3.1224846875001599</c:v>
                </c:pt>
                <c:pt idx="22361">
                  <c:v>3.1228681250000001</c:v>
                </c:pt>
                <c:pt idx="22362">
                  <c:v>3.1225390625001599</c:v>
                </c:pt>
                <c:pt idx="22363">
                  <c:v>3.1220918750000002</c:v>
                </c:pt>
                <c:pt idx="22364">
                  <c:v>3.1216900000000001</c:v>
                </c:pt>
                <c:pt idx="22365">
                  <c:v>3.1210931249999998</c:v>
                </c:pt>
                <c:pt idx="22366">
                  <c:v>3.1205587499999998</c:v>
                </c:pt>
                <c:pt idx="22367">
                  <c:v>3.1200965625001595</c:v>
                </c:pt>
                <c:pt idx="22368">
                  <c:v>3.11972125</c:v>
                </c:pt>
                <c:pt idx="22369">
                  <c:v>3.1193178125001597</c:v>
                </c:pt>
                <c:pt idx="22370">
                  <c:v>3.1196025000000001</c:v>
                </c:pt>
                <c:pt idx="22371">
                  <c:v>3.1199396875001599</c:v>
                </c:pt>
                <c:pt idx="22372">
                  <c:v>3.1203603125001598</c:v>
                </c:pt>
                <c:pt idx="22373">
                  <c:v>3.1207256249999999</c:v>
                </c:pt>
                <c:pt idx="22374">
                  <c:v>3.1211025000000001</c:v>
                </c:pt>
                <c:pt idx="22375">
                  <c:v>3.1216137499999999</c:v>
                </c:pt>
                <c:pt idx="22376">
                  <c:v>3.1219718749999998</c:v>
                </c:pt>
                <c:pt idx="22377">
                  <c:v>3.1223128125001596</c:v>
                </c:pt>
                <c:pt idx="22378">
                  <c:v>3.1227331249999999</c:v>
                </c:pt>
                <c:pt idx="22379">
                  <c:v>3.1231856250000001</c:v>
                </c:pt>
                <c:pt idx="22380">
                  <c:v>3.1236656250000001</c:v>
                </c:pt>
                <c:pt idx="22381">
                  <c:v>3.1240999999999999</c:v>
                </c:pt>
                <c:pt idx="22382">
                  <c:v>3.1244568749999999</c:v>
                </c:pt>
                <c:pt idx="22383">
                  <c:v>3.1248946875001598</c:v>
                </c:pt>
                <c:pt idx="22384">
                  <c:v>3.1254159375001596</c:v>
                </c:pt>
                <c:pt idx="22385">
                  <c:v>3.1258906249999998</c:v>
                </c:pt>
                <c:pt idx="22386">
                  <c:v>3.1262431249999998</c:v>
                </c:pt>
                <c:pt idx="22387">
                  <c:v>3.1265915625001597</c:v>
                </c:pt>
                <c:pt idx="22388">
                  <c:v>3.1269550000000002</c:v>
                </c:pt>
                <c:pt idx="22389">
                  <c:v>3.1266040625001597</c:v>
                </c:pt>
                <c:pt idx="22390">
                  <c:v>3.1260418749999999</c:v>
                </c:pt>
                <c:pt idx="22391">
                  <c:v>3.1257146875001598</c:v>
                </c:pt>
                <c:pt idx="22392">
                  <c:v>3.1252974999999998</c:v>
                </c:pt>
                <c:pt idx="22393">
                  <c:v>3.1247896875001597</c:v>
                </c:pt>
                <c:pt idx="22394">
                  <c:v>3.1243003125001598</c:v>
                </c:pt>
                <c:pt idx="22395">
                  <c:v>3.1239271875001595</c:v>
                </c:pt>
                <c:pt idx="22396">
                  <c:v>3.1235384375001596</c:v>
                </c:pt>
                <c:pt idx="22397">
                  <c:v>3.1231171875001595</c:v>
                </c:pt>
                <c:pt idx="22398">
                  <c:v>3.122646875</c:v>
                </c:pt>
                <c:pt idx="22399">
                  <c:v>3.1222671875001597</c:v>
                </c:pt>
                <c:pt idx="22400">
                  <c:v>3.12166875</c:v>
                </c:pt>
                <c:pt idx="22401">
                  <c:v>3.1212871875001595</c:v>
                </c:pt>
                <c:pt idx="22402">
                  <c:v>3.1209065625001595</c:v>
                </c:pt>
                <c:pt idx="22403">
                  <c:v>3.12050625</c:v>
                </c:pt>
                <c:pt idx="22404">
                  <c:v>3.1201365625001598</c:v>
                </c:pt>
                <c:pt idx="22405">
                  <c:v>3.1196250000000001</c:v>
                </c:pt>
                <c:pt idx="22406">
                  <c:v>3.1192478125001597</c:v>
                </c:pt>
                <c:pt idx="22407">
                  <c:v>3.1188237499999998</c:v>
                </c:pt>
                <c:pt idx="22408">
                  <c:v>3.1182868749999999</c:v>
                </c:pt>
                <c:pt idx="22409">
                  <c:v>3.1178846875001596</c:v>
                </c:pt>
                <c:pt idx="22410">
                  <c:v>3.1175193750000001</c:v>
                </c:pt>
                <c:pt idx="22411">
                  <c:v>3.1171190625001599</c:v>
                </c:pt>
                <c:pt idx="22412">
                  <c:v>3.1167787499999999</c:v>
                </c:pt>
                <c:pt idx="22413">
                  <c:v>3.1171206250000001</c:v>
                </c:pt>
                <c:pt idx="22414">
                  <c:v>3.117520625</c:v>
                </c:pt>
                <c:pt idx="22415">
                  <c:v>3.1178793749999998</c:v>
                </c:pt>
                <c:pt idx="22416">
                  <c:v>3.1182246875001596</c:v>
                </c:pt>
                <c:pt idx="22417">
                  <c:v>3.118635625</c:v>
                </c:pt>
                <c:pt idx="22418">
                  <c:v>3.1190725000000001</c:v>
                </c:pt>
                <c:pt idx="22419">
                  <c:v>3.1195575</c:v>
                </c:pt>
                <c:pt idx="22420">
                  <c:v>3.1200434375001596</c:v>
                </c:pt>
                <c:pt idx="22421">
                  <c:v>3.1203715625001598</c:v>
                </c:pt>
                <c:pt idx="22422">
                  <c:v>3.1208443749999999</c:v>
                </c:pt>
                <c:pt idx="22423">
                  <c:v>3.1213193750000001</c:v>
                </c:pt>
                <c:pt idx="22424">
                  <c:v>3.1216712499999999</c:v>
                </c:pt>
                <c:pt idx="22425">
                  <c:v>3.1212665625001597</c:v>
                </c:pt>
                <c:pt idx="22426">
                  <c:v>3.120841875</c:v>
                </c:pt>
                <c:pt idx="22427">
                  <c:v>3.120513125</c:v>
                </c:pt>
                <c:pt idx="22428">
                  <c:v>3.1201631249999999</c:v>
                </c:pt>
                <c:pt idx="22429">
                  <c:v>3.1198043750000002</c:v>
                </c:pt>
                <c:pt idx="22430">
                  <c:v>3.1194596875001599</c:v>
                </c:pt>
                <c:pt idx="22431">
                  <c:v>3.1190978125001596</c:v>
                </c:pt>
                <c:pt idx="22432">
                  <c:v>3.1187743750000001</c:v>
                </c:pt>
                <c:pt idx="22433">
                  <c:v>3.1181512499999999</c:v>
                </c:pt>
                <c:pt idx="22434">
                  <c:v>3.1177268749999998</c:v>
                </c:pt>
                <c:pt idx="22435">
                  <c:v>3.1177937500000001</c:v>
                </c:pt>
                <c:pt idx="22436">
                  <c:v>3.1181671875001595</c:v>
                </c:pt>
                <c:pt idx="22437">
                  <c:v>3.1185450000000001</c:v>
                </c:pt>
                <c:pt idx="22438">
                  <c:v>3.1188962500000001</c:v>
                </c:pt>
                <c:pt idx="22439">
                  <c:v>3.1193634375001595</c:v>
                </c:pt>
                <c:pt idx="22440">
                  <c:v>3.1196950000000001</c:v>
                </c:pt>
                <c:pt idx="22441">
                  <c:v>3.120125625</c:v>
                </c:pt>
                <c:pt idx="22442">
                  <c:v>3.1204706249999998</c:v>
                </c:pt>
                <c:pt idx="22443">
                  <c:v>3.1208081249999999</c:v>
                </c:pt>
                <c:pt idx="22444">
                  <c:v>3.1211656250000002</c:v>
                </c:pt>
                <c:pt idx="22445">
                  <c:v>3.1215021875001598</c:v>
                </c:pt>
                <c:pt idx="22446">
                  <c:v>3.1218818750000001</c:v>
                </c:pt>
                <c:pt idx="22447">
                  <c:v>3.1222578125001599</c:v>
                </c:pt>
                <c:pt idx="22448">
                  <c:v>3.1226674999999999</c:v>
                </c:pt>
                <c:pt idx="22449">
                  <c:v>3.1230043749999998</c:v>
                </c:pt>
                <c:pt idx="22450">
                  <c:v>3.1234371875001599</c:v>
                </c:pt>
                <c:pt idx="22451">
                  <c:v>3.1237778125001596</c:v>
                </c:pt>
                <c:pt idx="22452">
                  <c:v>3.1241446875001597</c:v>
                </c:pt>
                <c:pt idx="22453">
                  <c:v>3.1244956250000002</c:v>
                </c:pt>
                <c:pt idx="22454">
                  <c:v>3.1240787499999998</c:v>
                </c:pt>
                <c:pt idx="22455">
                  <c:v>3.1235887500000001</c:v>
                </c:pt>
                <c:pt idx="22456">
                  <c:v>3.1232668750000001</c:v>
                </c:pt>
                <c:pt idx="22457">
                  <c:v>3.1225559375001599</c:v>
                </c:pt>
                <c:pt idx="22458">
                  <c:v>3.1221584375001599</c:v>
                </c:pt>
                <c:pt idx="22459">
                  <c:v>3.1218024999999998</c:v>
                </c:pt>
                <c:pt idx="22460">
                  <c:v>3.1213950000000001</c:v>
                </c:pt>
                <c:pt idx="22461">
                  <c:v>3.1210446875001598</c:v>
                </c:pt>
                <c:pt idx="22462">
                  <c:v>3.1206868750000001</c:v>
                </c:pt>
                <c:pt idx="22463">
                  <c:v>3.1203309375001598</c:v>
                </c:pt>
                <c:pt idx="22464">
                  <c:v>3.1196481249999999</c:v>
                </c:pt>
                <c:pt idx="22465">
                  <c:v>3.1190250000000002</c:v>
                </c:pt>
                <c:pt idx="22466">
                  <c:v>3.1185184375001596</c:v>
                </c:pt>
                <c:pt idx="22467">
                  <c:v>3.118071875</c:v>
                </c:pt>
                <c:pt idx="22468">
                  <c:v>3.117721875</c:v>
                </c:pt>
                <c:pt idx="22469">
                  <c:v>3.1172856250000001</c:v>
                </c:pt>
                <c:pt idx="22470">
                  <c:v>3.1169590625001597</c:v>
                </c:pt>
                <c:pt idx="22471">
                  <c:v>3.1170200000000001</c:v>
                </c:pt>
                <c:pt idx="22472">
                  <c:v>3.1173125000000002</c:v>
                </c:pt>
                <c:pt idx="22473">
                  <c:v>3.1169859375001598</c:v>
                </c:pt>
                <c:pt idx="22474">
                  <c:v>3.1171784375001597</c:v>
                </c:pt>
                <c:pt idx="22475">
                  <c:v>3.1175168750000002</c:v>
                </c:pt>
                <c:pt idx="22476">
                  <c:v>3.1172962499999999</c:v>
                </c:pt>
                <c:pt idx="22477">
                  <c:v>3.1176559375001598</c:v>
                </c:pt>
                <c:pt idx="22478">
                  <c:v>3.1180162500000002</c:v>
                </c:pt>
                <c:pt idx="22479">
                  <c:v>3.1184715625001598</c:v>
                </c:pt>
                <c:pt idx="22480">
                  <c:v>3.1187990625001598</c:v>
                </c:pt>
                <c:pt idx="22481">
                  <c:v>3.1191471875001597</c:v>
                </c:pt>
                <c:pt idx="22482">
                  <c:v>3.1186568750000001</c:v>
                </c:pt>
                <c:pt idx="22483">
                  <c:v>3.1182253125001598</c:v>
                </c:pt>
                <c:pt idx="22484">
                  <c:v>3.1178249999999998</c:v>
                </c:pt>
                <c:pt idx="22485">
                  <c:v>3.1174543749999999</c:v>
                </c:pt>
                <c:pt idx="22486">
                  <c:v>3.1177487500000001</c:v>
                </c:pt>
                <c:pt idx="22487">
                  <c:v>3.1180821875001596</c:v>
                </c:pt>
                <c:pt idx="22488">
                  <c:v>3.1184740625001597</c:v>
                </c:pt>
                <c:pt idx="22489">
                  <c:v>3.1188924999999998</c:v>
                </c:pt>
                <c:pt idx="22490">
                  <c:v>3.1192328125001598</c:v>
                </c:pt>
                <c:pt idx="22491">
                  <c:v>3.1196356249999999</c:v>
                </c:pt>
                <c:pt idx="22492">
                  <c:v>3.1199965625001598</c:v>
                </c:pt>
                <c:pt idx="22493">
                  <c:v>3.1203671875001597</c:v>
                </c:pt>
                <c:pt idx="22494">
                  <c:v>3.1204196875001595</c:v>
                </c:pt>
                <c:pt idx="22495">
                  <c:v>3.1200465625001597</c:v>
                </c:pt>
                <c:pt idx="22496">
                  <c:v>3.1196728125001596</c:v>
                </c:pt>
                <c:pt idx="22497">
                  <c:v>3.1192696875001595</c:v>
                </c:pt>
                <c:pt idx="22498">
                  <c:v>3.1188987500000001</c:v>
                </c:pt>
                <c:pt idx="22499">
                  <c:v>3.1183278125001599</c:v>
                </c:pt>
                <c:pt idx="22500">
                  <c:v>3.1177999999999999</c:v>
                </c:pt>
                <c:pt idx="22501">
                  <c:v>3.1174646875001599</c:v>
                </c:pt>
                <c:pt idx="22502">
                  <c:v>3.1168865625001598</c:v>
                </c:pt>
                <c:pt idx="22503">
                  <c:v>3.1163468750000001</c:v>
                </c:pt>
                <c:pt idx="22504">
                  <c:v>3.1160106249999999</c:v>
                </c:pt>
                <c:pt idx="22505">
                  <c:v>3.1156990625001599</c:v>
                </c:pt>
                <c:pt idx="22506">
                  <c:v>3.1160299999999999</c:v>
                </c:pt>
                <c:pt idx="22507">
                  <c:v>3.1164165625001599</c:v>
                </c:pt>
                <c:pt idx="22508">
                  <c:v>3.1168503125001599</c:v>
                </c:pt>
                <c:pt idx="22509">
                  <c:v>3.1172278125001598</c:v>
                </c:pt>
                <c:pt idx="22510">
                  <c:v>3.1176681249999998</c:v>
                </c:pt>
                <c:pt idx="22511">
                  <c:v>3.118045</c:v>
                </c:pt>
                <c:pt idx="22512">
                  <c:v>3.1184509375001599</c:v>
                </c:pt>
                <c:pt idx="22513">
                  <c:v>3.1188056249999998</c:v>
                </c:pt>
                <c:pt idx="22514">
                  <c:v>3.1191640625001598</c:v>
                </c:pt>
                <c:pt idx="22515">
                  <c:v>3.1195478125001599</c:v>
                </c:pt>
                <c:pt idx="22516">
                  <c:v>3.1195896875001599</c:v>
                </c:pt>
                <c:pt idx="22517">
                  <c:v>3.1194365625001597</c:v>
                </c:pt>
                <c:pt idx="22518">
                  <c:v>3.1193878125001597</c:v>
                </c:pt>
                <c:pt idx="22519">
                  <c:v>3.1190462499999998</c:v>
                </c:pt>
                <c:pt idx="22520">
                  <c:v>3.1189921875001598</c:v>
                </c:pt>
                <c:pt idx="22521">
                  <c:v>3.1193900000000001</c:v>
                </c:pt>
                <c:pt idx="22522">
                  <c:v>3.1197806250000002</c:v>
                </c:pt>
                <c:pt idx="22523">
                  <c:v>3.1201034375001599</c:v>
                </c:pt>
                <c:pt idx="22524">
                  <c:v>3.1204490625001595</c:v>
                </c:pt>
                <c:pt idx="22525">
                  <c:v>3.1207693750000001</c:v>
                </c:pt>
                <c:pt idx="22526">
                  <c:v>3.1210115625001595</c:v>
                </c:pt>
                <c:pt idx="22527">
                  <c:v>3.1207846875001599</c:v>
                </c:pt>
                <c:pt idx="22528">
                  <c:v>3.12112875</c:v>
                </c:pt>
                <c:pt idx="22529">
                  <c:v>3.1214531249999999</c:v>
                </c:pt>
                <c:pt idx="22530">
                  <c:v>3.1211053125001595</c:v>
                </c:pt>
                <c:pt idx="22531">
                  <c:v>3.1206512499999999</c:v>
                </c:pt>
                <c:pt idx="22532">
                  <c:v>3.1201006250000001</c:v>
                </c:pt>
                <c:pt idx="22533">
                  <c:v>3.1195428125001596</c:v>
                </c:pt>
                <c:pt idx="22534">
                  <c:v>3.1189884375001595</c:v>
                </c:pt>
                <c:pt idx="22535">
                  <c:v>3.1185515625001599</c:v>
                </c:pt>
                <c:pt idx="22536">
                  <c:v>3.1182065625001596</c:v>
                </c:pt>
                <c:pt idx="22537">
                  <c:v>3.1178771875001599</c:v>
                </c:pt>
                <c:pt idx="22538">
                  <c:v>3.1175462500000002</c:v>
                </c:pt>
                <c:pt idx="22539">
                  <c:v>3.11763968750016</c:v>
                </c:pt>
                <c:pt idx="22540">
                  <c:v>3.1177649999999999</c:v>
                </c:pt>
                <c:pt idx="22541">
                  <c:v>3.117978125</c:v>
                </c:pt>
                <c:pt idx="22542">
                  <c:v>3.1183621875001597</c:v>
                </c:pt>
                <c:pt idx="22543">
                  <c:v>3.1186993749999998</c:v>
                </c:pt>
                <c:pt idx="22544">
                  <c:v>3.118964375</c:v>
                </c:pt>
                <c:pt idx="22545">
                  <c:v>3.1193353125001599</c:v>
                </c:pt>
                <c:pt idx="22546">
                  <c:v>3.1190493749999999</c:v>
                </c:pt>
                <c:pt idx="22547">
                  <c:v>3.1186515625001596</c:v>
                </c:pt>
                <c:pt idx="22548">
                  <c:v>3.1181040625001599</c:v>
                </c:pt>
                <c:pt idx="22549">
                  <c:v>3.117780625</c:v>
                </c:pt>
                <c:pt idx="22550">
                  <c:v>3.1171840625001597</c:v>
                </c:pt>
                <c:pt idx="22551">
                  <c:v>3.1168203125001597</c:v>
                </c:pt>
                <c:pt idx="22552">
                  <c:v>3.1164859375001597</c:v>
                </c:pt>
                <c:pt idx="22553">
                  <c:v>3.1161343750000001</c:v>
                </c:pt>
                <c:pt idx="22554">
                  <c:v>3.1161374999999998</c:v>
                </c:pt>
                <c:pt idx="22555">
                  <c:v>3.1165259375001599</c:v>
                </c:pt>
                <c:pt idx="22556">
                  <c:v>3.1168568749999999</c:v>
                </c:pt>
                <c:pt idx="22557">
                  <c:v>3.1172184375001599</c:v>
                </c:pt>
                <c:pt idx="22558">
                  <c:v>3.1177187499999999</c:v>
                </c:pt>
                <c:pt idx="22559">
                  <c:v>3.1176203125001596</c:v>
                </c:pt>
                <c:pt idx="22560">
                  <c:v>3.117288125</c:v>
                </c:pt>
                <c:pt idx="22561">
                  <c:v>3.1175293750000002</c:v>
                </c:pt>
                <c:pt idx="22562">
                  <c:v>3.1177309375001596</c:v>
                </c:pt>
                <c:pt idx="22563">
                  <c:v>3.1172931250000002</c:v>
                </c:pt>
                <c:pt idx="22564">
                  <c:v>3.1169256249999999</c:v>
                </c:pt>
                <c:pt idx="22565">
                  <c:v>3.1165709375001596</c:v>
                </c:pt>
                <c:pt idx="22566">
                  <c:v>3.1160859375001597</c:v>
                </c:pt>
                <c:pt idx="22567">
                  <c:v>3.1155681249999998</c:v>
                </c:pt>
                <c:pt idx="22568">
                  <c:v>3.1150025000000001</c:v>
                </c:pt>
                <c:pt idx="22569">
                  <c:v>3.1144971875001599</c:v>
                </c:pt>
                <c:pt idx="22570">
                  <c:v>3.1140868749999999</c:v>
                </c:pt>
                <c:pt idx="22571">
                  <c:v>3.1137540625001598</c:v>
                </c:pt>
                <c:pt idx="22572">
                  <c:v>3.1135293750000002</c:v>
                </c:pt>
                <c:pt idx="22573">
                  <c:v>3.1138984375001599</c:v>
                </c:pt>
                <c:pt idx="22574">
                  <c:v>3.1142640625001596</c:v>
                </c:pt>
                <c:pt idx="22575">
                  <c:v>3.1146928125001598</c:v>
                </c:pt>
                <c:pt idx="22576">
                  <c:v>3.1151450000000001</c:v>
                </c:pt>
                <c:pt idx="22577">
                  <c:v>3.1155296875001599</c:v>
                </c:pt>
                <c:pt idx="22578">
                  <c:v>3.1160199999999998</c:v>
                </c:pt>
                <c:pt idx="22579">
                  <c:v>3.1165128125001598</c:v>
                </c:pt>
                <c:pt idx="22580">
                  <c:v>3.1169993749999998</c:v>
                </c:pt>
                <c:pt idx="22581">
                  <c:v>3.1173225000000002</c:v>
                </c:pt>
                <c:pt idx="22582">
                  <c:v>3.1177543750000001</c:v>
                </c:pt>
                <c:pt idx="22583">
                  <c:v>3.118125</c:v>
                </c:pt>
                <c:pt idx="22584">
                  <c:v>3.1184703125001598</c:v>
                </c:pt>
                <c:pt idx="22585">
                  <c:v>3.118905625</c:v>
                </c:pt>
                <c:pt idx="22586">
                  <c:v>3.1192856249999998</c:v>
                </c:pt>
                <c:pt idx="22587">
                  <c:v>3.1196362500000001</c:v>
                </c:pt>
                <c:pt idx="22588">
                  <c:v>3.1199490625001598</c:v>
                </c:pt>
                <c:pt idx="22589">
                  <c:v>3.1194384375001598</c:v>
                </c:pt>
                <c:pt idx="22590">
                  <c:v>3.1189146875001597</c:v>
                </c:pt>
                <c:pt idx="22591">
                  <c:v>3.1183162499999999</c:v>
                </c:pt>
                <c:pt idx="22592">
                  <c:v>3.1179378125001596</c:v>
                </c:pt>
                <c:pt idx="22593">
                  <c:v>3.1175746875001598</c:v>
                </c:pt>
                <c:pt idx="22594">
                  <c:v>3.1172084375001599</c:v>
                </c:pt>
                <c:pt idx="22595">
                  <c:v>3.1168221875001598</c:v>
                </c:pt>
                <c:pt idx="22596">
                  <c:v>3.1163359375001596</c:v>
                </c:pt>
                <c:pt idx="22597">
                  <c:v>3.1159015625001598</c:v>
                </c:pt>
                <c:pt idx="22598">
                  <c:v>3.1159890625001596</c:v>
                </c:pt>
                <c:pt idx="22599">
                  <c:v>3.11565</c:v>
                </c:pt>
                <c:pt idx="22600">
                  <c:v>3.115265</c:v>
                </c:pt>
                <c:pt idx="22601">
                  <c:v>3.11491843750016</c:v>
                </c:pt>
                <c:pt idx="22602">
                  <c:v>3.1145731250000002</c:v>
                </c:pt>
                <c:pt idx="22603">
                  <c:v>3.1146343750000001</c:v>
                </c:pt>
                <c:pt idx="22604">
                  <c:v>3.1150503125001596</c:v>
                </c:pt>
                <c:pt idx="22605">
                  <c:v>3.115434375</c:v>
                </c:pt>
                <c:pt idx="22606">
                  <c:v>3.1158121875001599</c:v>
                </c:pt>
                <c:pt idx="22607">
                  <c:v>3.1162450000000002</c:v>
                </c:pt>
                <c:pt idx="22608">
                  <c:v>3.1166031250000001</c:v>
                </c:pt>
                <c:pt idx="22609">
                  <c:v>3.11699875</c:v>
                </c:pt>
                <c:pt idx="22610">
                  <c:v>3.1174243750000001</c:v>
                </c:pt>
                <c:pt idx="22611">
                  <c:v>3.1177581249999999</c:v>
                </c:pt>
                <c:pt idx="22612">
                  <c:v>3.1181903125001598</c:v>
                </c:pt>
                <c:pt idx="22613">
                  <c:v>3.1185918749999999</c:v>
                </c:pt>
                <c:pt idx="22614">
                  <c:v>3.1182175000000001</c:v>
                </c:pt>
                <c:pt idx="22615">
                  <c:v>3.1176418749999999</c:v>
                </c:pt>
                <c:pt idx="22616">
                  <c:v>3.1173009375001599</c:v>
                </c:pt>
                <c:pt idx="22617">
                  <c:v>3.116641875</c:v>
                </c:pt>
                <c:pt idx="22618">
                  <c:v>3.1160728125001596</c:v>
                </c:pt>
                <c:pt idx="22619">
                  <c:v>3.1156021875001598</c:v>
                </c:pt>
                <c:pt idx="22620">
                  <c:v>3.115270625</c:v>
                </c:pt>
                <c:pt idx="22621">
                  <c:v>3.11488906250016</c:v>
                </c:pt>
                <c:pt idx="22622">
                  <c:v>3.1146934375001596</c:v>
                </c:pt>
                <c:pt idx="22623">
                  <c:v>3.1150165625001596</c:v>
                </c:pt>
                <c:pt idx="22624">
                  <c:v>3.1153368750000001</c:v>
                </c:pt>
                <c:pt idx="22625">
                  <c:v>3.1156803125001598</c:v>
                </c:pt>
                <c:pt idx="22626">
                  <c:v>3.1160243749999998</c:v>
                </c:pt>
                <c:pt idx="22627">
                  <c:v>3.1163612500000002</c:v>
                </c:pt>
                <c:pt idx="22628">
                  <c:v>3.1167146875001599</c:v>
                </c:pt>
                <c:pt idx="22629">
                  <c:v>3.1170765625001597</c:v>
                </c:pt>
                <c:pt idx="22630">
                  <c:v>3.1174474999999999</c:v>
                </c:pt>
                <c:pt idx="22631">
                  <c:v>3.1170650000000002</c:v>
                </c:pt>
                <c:pt idx="22632">
                  <c:v>3.1167162500000001</c:v>
                </c:pt>
                <c:pt idx="22633">
                  <c:v>3.1163428125001595</c:v>
                </c:pt>
                <c:pt idx="22634">
                  <c:v>3.1157018750000001</c:v>
                </c:pt>
                <c:pt idx="22635">
                  <c:v>3.11531718750016</c:v>
                </c:pt>
                <c:pt idx="22636">
                  <c:v>3.1149259375001597</c:v>
                </c:pt>
                <c:pt idx="22637">
                  <c:v>3.1144765625001596</c:v>
                </c:pt>
                <c:pt idx="22638">
                  <c:v>3.1139815625001597</c:v>
                </c:pt>
                <c:pt idx="22639">
                  <c:v>3.1135025000000001</c:v>
                </c:pt>
                <c:pt idx="22640">
                  <c:v>3.112970625</c:v>
                </c:pt>
                <c:pt idx="22641">
                  <c:v>3.1125765625001596</c:v>
                </c:pt>
                <c:pt idx="22642">
                  <c:v>3.1122415625001598</c:v>
                </c:pt>
                <c:pt idx="22643">
                  <c:v>3.1117284375001599</c:v>
                </c:pt>
                <c:pt idx="22644">
                  <c:v>3.1113084375001598</c:v>
                </c:pt>
                <c:pt idx="22645">
                  <c:v>3.1109718750000002</c:v>
                </c:pt>
                <c:pt idx="22646">
                  <c:v>3.1106340625001598</c:v>
                </c:pt>
                <c:pt idx="22647">
                  <c:v>3.1102609375001595</c:v>
                </c:pt>
                <c:pt idx="22648">
                  <c:v>3.1101771875001596</c:v>
                </c:pt>
                <c:pt idx="22649">
                  <c:v>3.1103265625001599</c:v>
                </c:pt>
                <c:pt idx="22650">
                  <c:v>3.1105321875001599</c:v>
                </c:pt>
                <c:pt idx="22651">
                  <c:v>3.11088906250016</c:v>
                </c:pt>
                <c:pt idx="22652">
                  <c:v>3.11084</c:v>
                </c:pt>
                <c:pt idx="22653">
                  <c:v>3.1112253125001597</c:v>
                </c:pt>
                <c:pt idx="22654">
                  <c:v>3.1116112500000002</c:v>
                </c:pt>
                <c:pt idx="22655">
                  <c:v>3.1119596875001596</c:v>
                </c:pt>
                <c:pt idx="22656">
                  <c:v>3.1117790625001596</c:v>
                </c:pt>
                <c:pt idx="22657">
                  <c:v>3.1114299999999999</c:v>
                </c:pt>
                <c:pt idx="22658">
                  <c:v>3.1117603125001598</c:v>
                </c:pt>
                <c:pt idx="22659">
                  <c:v>3.11214406250016</c:v>
                </c:pt>
                <c:pt idx="22660">
                  <c:v>3.1124990625001598</c:v>
                </c:pt>
                <c:pt idx="22661">
                  <c:v>3.1128556249999999</c:v>
                </c:pt>
                <c:pt idx="22662">
                  <c:v>3.1132146875001596</c:v>
                </c:pt>
                <c:pt idx="22663">
                  <c:v>3.1136253125001598</c:v>
                </c:pt>
                <c:pt idx="22664">
                  <c:v>3.114071875</c:v>
                </c:pt>
                <c:pt idx="22665">
                  <c:v>3.1144687499999999</c:v>
                </c:pt>
                <c:pt idx="22666">
                  <c:v>3.1149243750000002</c:v>
                </c:pt>
                <c:pt idx="22667">
                  <c:v>3.1152449999999998</c:v>
                </c:pt>
                <c:pt idx="22668">
                  <c:v>3.1156631250000002</c:v>
                </c:pt>
                <c:pt idx="22669">
                  <c:v>3.1160899999999998</c:v>
                </c:pt>
                <c:pt idx="22670">
                  <c:v>3.1164762499999998</c:v>
                </c:pt>
                <c:pt idx="22671">
                  <c:v>3.1168887500000002</c:v>
                </c:pt>
                <c:pt idx="22672">
                  <c:v>3.11722375</c:v>
                </c:pt>
                <c:pt idx="22673">
                  <c:v>3.1167850000000001</c:v>
                </c:pt>
                <c:pt idx="22674">
                  <c:v>3.1163996875001598</c:v>
                </c:pt>
                <c:pt idx="22675">
                  <c:v>3.1159675</c:v>
                </c:pt>
                <c:pt idx="22676">
                  <c:v>3.1155499999999998</c:v>
                </c:pt>
                <c:pt idx="22677">
                  <c:v>3.1151065625001597</c:v>
                </c:pt>
                <c:pt idx="22678">
                  <c:v>3.1146449999999999</c:v>
                </c:pt>
                <c:pt idx="22679">
                  <c:v>3.1142750000000001</c:v>
                </c:pt>
                <c:pt idx="22680">
                  <c:v>3.1137021875001598</c:v>
                </c:pt>
                <c:pt idx="22681">
                  <c:v>3.1133606249999999</c:v>
                </c:pt>
                <c:pt idx="22682">
                  <c:v>3.1127137500000002</c:v>
                </c:pt>
                <c:pt idx="22683">
                  <c:v>3.1123818750000001</c:v>
                </c:pt>
                <c:pt idx="22684">
                  <c:v>3.1120496875001598</c:v>
                </c:pt>
                <c:pt idx="22685">
                  <c:v>3.1114043750000002</c:v>
                </c:pt>
                <c:pt idx="22686">
                  <c:v>3.1109959375001597</c:v>
                </c:pt>
                <c:pt idx="22687">
                  <c:v>3.1106500000000001</c:v>
                </c:pt>
                <c:pt idx="22688">
                  <c:v>3.1103174999999998</c:v>
                </c:pt>
                <c:pt idx="22689">
                  <c:v>3.1099746875001597</c:v>
                </c:pt>
                <c:pt idx="22690">
                  <c:v>3.1096474999999999</c:v>
                </c:pt>
                <c:pt idx="22691">
                  <c:v>3.1093150000000001</c:v>
                </c:pt>
                <c:pt idx="22692">
                  <c:v>3.1096671875001598</c:v>
                </c:pt>
                <c:pt idx="22693">
                  <c:v>3.1100221875001597</c:v>
                </c:pt>
                <c:pt idx="22694">
                  <c:v>3.11046093750016</c:v>
                </c:pt>
                <c:pt idx="22695">
                  <c:v>3.1108631249999998</c:v>
                </c:pt>
                <c:pt idx="22696">
                  <c:v>3.11120375</c:v>
                </c:pt>
                <c:pt idx="22697">
                  <c:v>3.1116243749999999</c:v>
                </c:pt>
                <c:pt idx="22698">
                  <c:v>3.1120559375001595</c:v>
                </c:pt>
                <c:pt idx="22699">
                  <c:v>3.1124259375001597</c:v>
                </c:pt>
                <c:pt idx="22700">
                  <c:v>3.1128100000000001</c:v>
                </c:pt>
                <c:pt idx="22701">
                  <c:v>3.1132721875001597</c:v>
                </c:pt>
                <c:pt idx="22702">
                  <c:v>3.1136849999999998</c:v>
                </c:pt>
                <c:pt idx="22703">
                  <c:v>3.1133999999999999</c:v>
                </c:pt>
                <c:pt idx="22704">
                  <c:v>3.11305906250016</c:v>
                </c:pt>
                <c:pt idx="22705">
                  <c:v>3.1125728125001597</c:v>
                </c:pt>
                <c:pt idx="22706">
                  <c:v>3.1121981249999999</c:v>
                </c:pt>
                <c:pt idx="22707">
                  <c:v>3.1117231250000001</c:v>
                </c:pt>
                <c:pt idx="22708">
                  <c:v>3.1112403125001595</c:v>
                </c:pt>
                <c:pt idx="22709">
                  <c:v>3.1108559375001597</c:v>
                </c:pt>
                <c:pt idx="22710">
                  <c:v>3.1105087500000002</c:v>
                </c:pt>
                <c:pt idx="22711">
                  <c:v>3.1107340625001596</c:v>
                </c:pt>
                <c:pt idx="22712">
                  <c:v>3.1110087499999999</c:v>
                </c:pt>
                <c:pt idx="22713">
                  <c:v>3.1113934375001597</c:v>
                </c:pt>
                <c:pt idx="22714">
                  <c:v>3.1117650000000001</c:v>
                </c:pt>
                <c:pt idx="22715">
                  <c:v>3.1120984375001597</c:v>
                </c:pt>
                <c:pt idx="22716">
                  <c:v>3.1124234375001598</c:v>
                </c:pt>
                <c:pt idx="22717">
                  <c:v>3.1127546875001597</c:v>
                </c:pt>
                <c:pt idx="22718">
                  <c:v>3.1131281249999998</c:v>
                </c:pt>
                <c:pt idx="22719">
                  <c:v>3.1135393750000002</c:v>
                </c:pt>
                <c:pt idx="22720">
                  <c:v>3.1139662499999998</c:v>
                </c:pt>
                <c:pt idx="22721">
                  <c:v>3.1143274999999999</c:v>
                </c:pt>
                <c:pt idx="22722">
                  <c:v>3.1147059375001596</c:v>
                </c:pt>
                <c:pt idx="22723">
                  <c:v>3.1150478125001597</c:v>
                </c:pt>
                <c:pt idx="22724">
                  <c:v>3.1154334375001596</c:v>
                </c:pt>
                <c:pt idx="22725">
                  <c:v>3.11580375</c:v>
                </c:pt>
                <c:pt idx="22726">
                  <c:v>3.1158637499999999</c:v>
                </c:pt>
                <c:pt idx="22727">
                  <c:v>3.1154203125001598</c:v>
                </c:pt>
                <c:pt idx="22728">
                  <c:v>3.1150259375001599</c:v>
                </c:pt>
                <c:pt idx="22729">
                  <c:v>3.1147009375001597</c:v>
                </c:pt>
                <c:pt idx="22730">
                  <c:v>3.1142959375001595</c:v>
                </c:pt>
                <c:pt idx="22731">
                  <c:v>3.113968125</c:v>
                </c:pt>
                <c:pt idx="22732">
                  <c:v>3.1135868750000002</c:v>
                </c:pt>
                <c:pt idx="22733">
                  <c:v>3.1131390625001596</c:v>
                </c:pt>
                <c:pt idx="22734">
                  <c:v>3.1126209375001599</c:v>
                </c:pt>
                <c:pt idx="22735">
                  <c:v>3.1120734375001597</c:v>
                </c:pt>
                <c:pt idx="22736">
                  <c:v>3.1116362500000001</c:v>
                </c:pt>
                <c:pt idx="22737">
                  <c:v>3.1112156249999998</c:v>
                </c:pt>
                <c:pt idx="22738">
                  <c:v>3.1108775</c:v>
                </c:pt>
                <c:pt idx="22739">
                  <c:v>3.1104803125001599</c:v>
                </c:pt>
                <c:pt idx="22740">
                  <c:v>3.1101171875001596</c:v>
                </c:pt>
                <c:pt idx="22741">
                  <c:v>3.1101109375001599</c:v>
                </c:pt>
                <c:pt idx="22742">
                  <c:v>3.1104462499999999</c:v>
                </c:pt>
                <c:pt idx="22743">
                  <c:v>3.1107843750000002</c:v>
                </c:pt>
                <c:pt idx="22744">
                  <c:v>3.11111125</c:v>
                </c:pt>
                <c:pt idx="22745">
                  <c:v>3.1109018750000001</c:v>
                </c:pt>
                <c:pt idx="22746">
                  <c:v>3.1105775000000002</c:v>
                </c:pt>
                <c:pt idx="22747">
                  <c:v>3.1101490625001595</c:v>
                </c:pt>
                <c:pt idx="22748">
                  <c:v>3.1098243750000001</c:v>
                </c:pt>
                <c:pt idx="22749">
                  <c:v>3.1093653125001599</c:v>
                </c:pt>
                <c:pt idx="22750">
                  <c:v>3.1089981249999998</c:v>
                </c:pt>
                <c:pt idx="22751">
                  <c:v>3.1086062499999998</c:v>
                </c:pt>
                <c:pt idx="22752">
                  <c:v>3.1081303125001596</c:v>
                </c:pt>
                <c:pt idx="22753">
                  <c:v>3.1075728125001598</c:v>
                </c:pt>
                <c:pt idx="22754">
                  <c:v>3.1072406250000002</c:v>
                </c:pt>
                <c:pt idx="22755">
                  <c:v>3.1066962500000002</c:v>
                </c:pt>
                <c:pt idx="22756">
                  <c:v>3.1063131249999998</c:v>
                </c:pt>
                <c:pt idx="22757">
                  <c:v>3.1066828125001598</c:v>
                </c:pt>
                <c:pt idx="22758">
                  <c:v>3.1070631249999998</c:v>
                </c:pt>
                <c:pt idx="22759">
                  <c:v>3.1074943749999999</c:v>
                </c:pt>
                <c:pt idx="22760">
                  <c:v>3.1078424999999998</c:v>
                </c:pt>
                <c:pt idx="22761">
                  <c:v>3.1082796875001599</c:v>
                </c:pt>
                <c:pt idx="22762">
                  <c:v>3.1087790625001599</c:v>
                </c:pt>
                <c:pt idx="22763">
                  <c:v>3.1091715625001597</c:v>
                </c:pt>
                <c:pt idx="22764">
                  <c:v>3.1095368749999999</c:v>
                </c:pt>
                <c:pt idx="22765">
                  <c:v>3.1099774999999998</c:v>
                </c:pt>
                <c:pt idx="22766">
                  <c:v>3.1103243749999998</c:v>
                </c:pt>
                <c:pt idx="22767">
                  <c:v>3.1106600000000002</c:v>
                </c:pt>
                <c:pt idx="22768">
                  <c:v>3.1111246875001597</c:v>
                </c:pt>
                <c:pt idx="22769">
                  <c:v>3.1115487499999999</c:v>
                </c:pt>
                <c:pt idx="22770">
                  <c:v>3.1118825000000001</c:v>
                </c:pt>
                <c:pt idx="22771">
                  <c:v>3.11228375</c:v>
                </c:pt>
                <c:pt idx="22772">
                  <c:v>3.1126568749999999</c:v>
                </c:pt>
                <c:pt idx="22773">
                  <c:v>3.1131312499999999</c:v>
                </c:pt>
                <c:pt idx="22774">
                  <c:v>3.1136078125001596</c:v>
                </c:pt>
                <c:pt idx="22775">
                  <c:v>3.1140668749999998</c:v>
                </c:pt>
                <c:pt idx="22776">
                  <c:v>3.1143934375001598</c:v>
                </c:pt>
                <c:pt idx="22777">
                  <c:v>3.1147209375001599</c:v>
                </c:pt>
                <c:pt idx="22778">
                  <c:v>3.1150518749999998</c:v>
                </c:pt>
                <c:pt idx="22779">
                  <c:v>3.114719375</c:v>
                </c:pt>
                <c:pt idx="22780">
                  <c:v>3.11434875</c:v>
                </c:pt>
                <c:pt idx="22781">
                  <c:v>3.1137049999999999</c:v>
                </c:pt>
                <c:pt idx="22782">
                  <c:v>3.113381875</c:v>
                </c:pt>
                <c:pt idx="22783">
                  <c:v>3.1130053125001598</c:v>
                </c:pt>
                <c:pt idx="22784">
                  <c:v>3.1126584375001598</c:v>
                </c:pt>
                <c:pt idx="22785">
                  <c:v>3.1122734375001597</c:v>
                </c:pt>
                <c:pt idx="22786">
                  <c:v>3.1119518749999999</c:v>
                </c:pt>
                <c:pt idx="22787">
                  <c:v>3.1114103125001598</c:v>
                </c:pt>
                <c:pt idx="22788">
                  <c:v>3.1108781250000002</c:v>
                </c:pt>
                <c:pt idx="22789">
                  <c:v>3.1104209375001597</c:v>
                </c:pt>
                <c:pt idx="22790">
                  <c:v>3.1098906249999998</c:v>
                </c:pt>
                <c:pt idx="22791">
                  <c:v>3.1094118750000002</c:v>
                </c:pt>
                <c:pt idx="22792">
                  <c:v>3.10907125</c:v>
                </c:pt>
                <c:pt idx="22793">
                  <c:v>3.1085543750000002</c:v>
                </c:pt>
                <c:pt idx="22794">
                  <c:v>3.108220625</c:v>
                </c:pt>
                <c:pt idx="22795">
                  <c:v>3.107785625</c:v>
                </c:pt>
                <c:pt idx="22796">
                  <c:v>3.1074537499999999</c:v>
                </c:pt>
                <c:pt idx="22797">
                  <c:v>3.1071015625001599</c:v>
                </c:pt>
                <c:pt idx="22798">
                  <c:v>3.1067246875001597</c:v>
                </c:pt>
                <c:pt idx="22799">
                  <c:v>3.1062959375001595</c:v>
                </c:pt>
                <c:pt idx="22800">
                  <c:v>3.1057506250000002</c:v>
                </c:pt>
                <c:pt idx="22801">
                  <c:v>3.1053646875001597</c:v>
                </c:pt>
                <c:pt idx="22802">
                  <c:v>3.1049437499999999</c:v>
                </c:pt>
                <c:pt idx="22803">
                  <c:v>3.1045787499999999</c:v>
                </c:pt>
                <c:pt idx="22804">
                  <c:v>3.1042515625001599</c:v>
                </c:pt>
                <c:pt idx="22805">
                  <c:v>3.1041571875001597</c:v>
                </c:pt>
                <c:pt idx="22806">
                  <c:v>3.1045103125001599</c:v>
                </c:pt>
                <c:pt idx="22807">
                  <c:v>3.1048456249999998</c:v>
                </c:pt>
                <c:pt idx="22808">
                  <c:v>3.1052149999999998</c:v>
                </c:pt>
                <c:pt idx="22809">
                  <c:v>3.10553875</c:v>
                </c:pt>
                <c:pt idx="22810">
                  <c:v>3.1059509375001597</c:v>
                </c:pt>
                <c:pt idx="22811">
                  <c:v>3.10627875</c:v>
                </c:pt>
                <c:pt idx="22812">
                  <c:v>3.1066362500000002</c:v>
                </c:pt>
                <c:pt idx="22813">
                  <c:v>3.1070631249999998</c:v>
                </c:pt>
                <c:pt idx="22814">
                  <c:v>3.1074096875001596</c:v>
                </c:pt>
                <c:pt idx="22815">
                  <c:v>3.1077546875001598</c:v>
                </c:pt>
                <c:pt idx="22816">
                  <c:v>3.1076281250000002</c:v>
                </c:pt>
                <c:pt idx="22817">
                  <c:v>3.1076328125001598</c:v>
                </c:pt>
                <c:pt idx="22818">
                  <c:v>3.1080359375001598</c:v>
                </c:pt>
                <c:pt idx="22819">
                  <c:v>3.1084231249999998</c:v>
                </c:pt>
                <c:pt idx="22820">
                  <c:v>3.1087490625001597</c:v>
                </c:pt>
                <c:pt idx="22821">
                  <c:v>3.1091184375001597</c:v>
                </c:pt>
                <c:pt idx="22822">
                  <c:v>3.109515</c:v>
                </c:pt>
                <c:pt idx="22823">
                  <c:v>3.1098612499999998</c:v>
                </c:pt>
                <c:pt idx="22824">
                  <c:v>3.1102296875001598</c:v>
                </c:pt>
                <c:pt idx="22825">
                  <c:v>3.1105562500000001</c:v>
                </c:pt>
                <c:pt idx="22826">
                  <c:v>3.1109646875001595</c:v>
                </c:pt>
                <c:pt idx="22827">
                  <c:v>3.1110725000000001</c:v>
                </c:pt>
                <c:pt idx="22828">
                  <c:v>3.1108903125001599</c:v>
                </c:pt>
                <c:pt idx="22829">
                  <c:v>3.1104474999999998</c:v>
                </c:pt>
                <c:pt idx="22830">
                  <c:v>3.1100525000000001</c:v>
                </c:pt>
                <c:pt idx="22831">
                  <c:v>3.1094596875001597</c:v>
                </c:pt>
                <c:pt idx="22832">
                  <c:v>3.1090800000000001</c:v>
                </c:pt>
                <c:pt idx="22833">
                  <c:v>3.1086665625001597</c:v>
                </c:pt>
                <c:pt idx="22834">
                  <c:v>3.1083425</c:v>
                </c:pt>
                <c:pt idx="22835">
                  <c:v>3.1079881249999999</c:v>
                </c:pt>
                <c:pt idx="22836">
                  <c:v>3.1073921875001598</c:v>
                </c:pt>
                <c:pt idx="22837">
                  <c:v>3.1069125</c:v>
                </c:pt>
                <c:pt idx="22838">
                  <c:v>3.1064784375001597</c:v>
                </c:pt>
                <c:pt idx="22839">
                  <c:v>3.1061271875001597</c:v>
                </c:pt>
                <c:pt idx="22840">
                  <c:v>3.1058987500000002</c:v>
                </c:pt>
                <c:pt idx="22841">
                  <c:v>3.1062315625001595</c:v>
                </c:pt>
                <c:pt idx="22842">
                  <c:v>3.1065559375001599</c:v>
                </c:pt>
                <c:pt idx="22843">
                  <c:v>3.1069146875001596</c:v>
                </c:pt>
                <c:pt idx="22844">
                  <c:v>3.1068834375001599</c:v>
                </c:pt>
                <c:pt idx="22845">
                  <c:v>3.1065096875001599</c:v>
                </c:pt>
                <c:pt idx="22846">
                  <c:v>3.1062340625001599</c:v>
                </c:pt>
                <c:pt idx="22847">
                  <c:v>3.1058712499999999</c:v>
                </c:pt>
                <c:pt idx="22848">
                  <c:v>3.1055418750000001</c:v>
                </c:pt>
                <c:pt idx="22849">
                  <c:v>3.1057365625001596</c:v>
                </c:pt>
                <c:pt idx="22850">
                  <c:v>3.1061353125001596</c:v>
                </c:pt>
                <c:pt idx="22851">
                  <c:v>3.106565625</c:v>
                </c:pt>
                <c:pt idx="22852">
                  <c:v>3.1070365625001597</c:v>
                </c:pt>
                <c:pt idx="22853">
                  <c:v>3.1073650000000002</c:v>
                </c:pt>
                <c:pt idx="22854">
                  <c:v>3.1077987500000002</c:v>
                </c:pt>
                <c:pt idx="22855">
                  <c:v>3.1081328125001599</c:v>
                </c:pt>
                <c:pt idx="22856">
                  <c:v>3.1085875000000001</c:v>
                </c:pt>
                <c:pt idx="22857">
                  <c:v>3.1090437500000001</c:v>
                </c:pt>
                <c:pt idx="22858">
                  <c:v>3.1094412500000002</c:v>
                </c:pt>
                <c:pt idx="22859">
                  <c:v>3.1098162500000002</c:v>
                </c:pt>
                <c:pt idx="22860">
                  <c:v>3.1101424999999998</c:v>
                </c:pt>
                <c:pt idx="22861">
                  <c:v>3.11047875</c:v>
                </c:pt>
                <c:pt idx="22862">
                  <c:v>3.1108015625001597</c:v>
                </c:pt>
                <c:pt idx="22863">
                  <c:v>3.1109118750000002</c:v>
                </c:pt>
                <c:pt idx="22864">
                  <c:v>3.1105046875001596</c:v>
                </c:pt>
                <c:pt idx="22865">
                  <c:v>3.1106396875001598</c:v>
                </c:pt>
                <c:pt idx="22866">
                  <c:v>3.1103018750000002</c:v>
                </c:pt>
                <c:pt idx="22867">
                  <c:v>3.1098668749999998</c:v>
                </c:pt>
                <c:pt idx="22868">
                  <c:v>3.109275625</c:v>
                </c:pt>
                <c:pt idx="22869">
                  <c:v>3.1088668749999999</c:v>
                </c:pt>
                <c:pt idx="22870">
                  <c:v>3.1085046875001598</c:v>
                </c:pt>
                <c:pt idx="22871">
                  <c:v>3.1081403125001597</c:v>
                </c:pt>
                <c:pt idx="22872">
                  <c:v>3.1078071875001596</c:v>
                </c:pt>
                <c:pt idx="22873">
                  <c:v>3.107293125</c:v>
                </c:pt>
                <c:pt idx="22874">
                  <c:v>3.1068865625001596</c:v>
                </c:pt>
                <c:pt idx="22875">
                  <c:v>3.1065450000000001</c:v>
                </c:pt>
                <c:pt idx="22876">
                  <c:v>3.1060478125001598</c:v>
                </c:pt>
                <c:pt idx="22877">
                  <c:v>3.1056678125001596</c:v>
                </c:pt>
                <c:pt idx="22878">
                  <c:v>3.1052875000000002</c:v>
                </c:pt>
                <c:pt idx="22879">
                  <c:v>3.1048959375001597</c:v>
                </c:pt>
                <c:pt idx="22880">
                  <c:v>3.1045659375001597</c:v>
                </c:pt>
                <c:pt idx="22881">
                  <c:v>3.1042359375001598</c:v>
                </c:pt>
                <c:pt idx="22882">
                  <c:v>3.1038812500000001</c:v>
                </c:pt>
                <c:pt idx="22883">
                  <c:v>3.1035531249999999</c:v>
                </c:pt>
                <c:pt idx="22884">
                  <c:v>3.1032146875001598</c:v>
                </c:pt>
                <c:pt idx="22885">
                  <c:v>3.1035696875001597</c:v>
                </c:pt>
                <c:pt idx="22886">
                  <c:v>3.1039062500000001</c:v>
                </c:pt>
                <c:pt idx="22887">
                  <c:v>3.1043193750000002</c:v>
                </c:pt>
                <c:pt idx="22888">
                  <c:v>3.1047275000000001</c:v>
                </c:pt>
                <c:pt idx="22889">
                  <c:v>3.105105</c:v>
                </c:pt>
                <c:pt idx="22890">
                  <c:v>3.1055165625001599</c:v>
                </c:pt>
                <c:pt idx="22891">
                  <c:v>3.1058924999999999</c:v>
                </c:pt>
                <c:pt idx="22892">
                  <c:v>3.10624968750016</c:v>
                </c:pt>
                <c:pt idx="22893">
                  <c:v>3.106595</c:v>
                </c:pt>
                <c:pt idx="22894">
                  <c:v>3.106964375</c:v>
                </c:pt>
                <c:pt idx="22895">
                  <c:v>3.106576875</c:v>
                </c:pt>
                <c:pt idx="22896">
                  <c:v>3.1062237499999998</c:v>
                </c:pt>
                <c:pt idx="22897">
                  <c:v>3.1063803125001597</c:v>
                </c:pt>
                <c:pt idx="22898">
                  <c:v>3.1067140625001599</c:v>
                </c:pt>
                <c:pt idx="22899">
                  <c:v>3.1070990625001595</c:v>
                </c:pt>
                <c:pt idx="22900">
                  <c:v>3.1074690625001598</c:v>
                </c:pt>
                <c:pt idx="22901">
                  <c:v>3.1078162499999999</c:v>
                </c:pt>
                <c:pt idx="22902">
                  <c:v>3.1074309375001596</c:v>
                </c:pt>
                <c:pt idx="22903">
                  <c:v>3.1070899999999999</c:v>
                </c:pt>
                <c:pt idx="22904">
                  <c:v>3.1066928125001598</c:v>
                </c:pt>
                <c:pt idx="22905">
                  <c:v>3.10636125</c:v>
                </c:pt>
                <c:pt idx="22906">
                  <c:v>3.1063953125001595</c:v>
                </c:pt>
                <c:pt idx="22907">
                  <c:v>3.1067743750000001</c:v>
                </c:pt>
                <c:pt idx="22908">
                  <c:v>3.1067459375001598</c:v>
                </c:pt>
                <c:pt idx="22909">
                  <c:v>3.1070890625001599</c:v>
                </c:pt>
                <c:pt idx="22910">
                  <c:v>3.10741093750016</c:v>
                </c:pt>
                <c:pt idx="22911">
                  <c:v>3.10693625</c:v>
                </c:pt>
                <c:pt idx="22912">
                  <c:v>3.1065856250000001</c:v>
                </c:pt>
                <c:pt idx="22913">
                  <c:v>3.1061434375001595</c:v>
                </c:pt>
                <c:pt idx="22914">
                  <c:v>3.1057368749999998</c:v>
                </c:pt>
                <c:pt idx="22915">
                  <c:v>3.1052931250000002</c:v>
                </c:pt>
                <c:pt idx="22916">
                  <c:v>3.104946875</c:v>
                </c:pt>
                <c:pt idx="22917">
                  <c:v>3.1046093749999999</c:v>
                </c:pt>
                <c:pt idx="22918">
                  <c:v>3.104548125</c:v>
                </c:pt>
                <c:pt idx="22919">
                  <c:v>3.10487718750016</c:v>
                </c:pt>
                <c:pt idx="22920">
                  <c:v>3.1052849999999999</c:v>
                </c:pt>
                <c:pt idx="22921">
                  <c:v>3.1057874999999999</c:v>
                </c:pt>
                <c:pt idx="22922">
                  <c:v>3.1061743750000002</c:v>
                </c:pt>
                <c:pt idx="22923">
                  <c:v>3.1066349999999998</c:v>
                </c:pt>
                <c:pt idx="22924">
                  <c:v>3.1070625000000001</c:v>
                </c:pt>
                <c:pt idx="22925">
                  <c:v>3.1075953125001599</c:v>
                </c:pt>
                <c:pt idx="22926">
                  <c:v>3.1079793750000002</c:v>
                </c:pt>
                <c:pt idx="22927">
                  <c:v>3.108441875</c:v>
                </c:pt>
                <c:pt idx="22928">
                  <c:v>3.1088459375001598</c:v>
                </c:pt>
                <c:pt idx="22929">
                  <c:v>3.1092396875001596</c:v>
                </c:pt>
                <c:pt idx="22930">
                  <c:v>3.1096196875001598</c:v>
                </c:pt>
                <c:pt idx="22931">
                  <c:v>3.1099881250000001</c:v>
                </c:pt>
                <c:pt idx="22932">
                  <c:v>3.1100115625001599</c:v>
                </c:pt>
                <c:pt idx="22933">
                  <c:v>3.1095896875001596</c:v>
                </c:pt>
                <c:pt idx="22934">
                  <c:v>3.1090746875001596</c:v>
                </c:pt>
                <c:pt idx="22935">
                  <c:v>3.1085653125001595</c:v>
                </c:pt>
                <c:pt idx="22936">
                  <c:v>3.1080546875001596</c:v>
                </c:pt>
                <c:pt idx="22937">
                  <c:v>3.1075290625001597</c:v>
                </c:pt>
                <c:pt idx="22938">
                  <c:v>3.1070625000000001</c:v>
                </c:pt>
                <c:pt idx="22939">
                  <c:v>3.1066868749999998</c:v>
                </c:pt>
                <c:pt idx="22940">
                  <c:v>3.1062790625001599</c:v>
                </c:pt>
                <c:pt idx="22941">
                  <c:v>3.1058890625001596</c:v>
                </c:pt>
                <c:pt idx="22942">
                  <c:v>3.1061246875001598</c:v>
                </c:pt>
                <c:pt idx="22943">
                  <c:v>3.1065340625001596</c:v>
                </c:pt>
                <c:pt idx="22944">
                  <c:v>3.1069506250000001</c:v>
                </c:pt>
                <c:pt idx="22945">
                  <c:v>3.1067915625001596</c:v>
                </c:pt>
                <c:pt idx="22946">
                  <c:v>3.1063231249999999</c:v>
                </c:pt>
                <c:pt idx="22947">
                  <c:v>3.1059725</c:v>
                </c:pt>
                <c:pt idx="22948">
                  <c:v>3.1054359375001597</c:v>
                </c:pt>
                <c:pt idx="22949">
                  <c:v>3.1047896875001597</c:v>
                </c:pt>
                <c:pt idx="22950">
                  <c:v>3.1044590625001596</c:v>
                </c:pt>
                <c:pt idx="22951">
                  <c:v>3.1039724999999998</c:v>
                </c:pt>
                <c:pt idx="22952">
                  <c:v>3.1035675</c:v>
                </c:pt>
                <c:pt idx="22953">
                  <c:v>3.1031928125001595</c:v>
                </c:pt>
                <c:pt idx="22954">
                  <c:v>3.1028525</c:v>
                </c:pt>
                <c:pt idx="22955">
                  <c:v>3.1025162499999999</c:v>
                </c:pt>
                <c:pt idx="22956">
                  <c:v>3.1021384375001597</c:v>
                </c:pt>
                <c:pt idx="22957">
                  <c:v>3.1018068749999999</c:v>
                </c:pt>
                <c:pt idx="22958">
                  <c:v>3.1013912499999998</c:v>
                </c:pt>
                <c:pt idx="22959">
                  <c:v>3.1010231250000002</c:v>
                </c:pt>
                <c:pt idx="22960">
                  <c:v>3.1009009375001599</c:v>
                </c:pt>
                <c:pt idx="22961">
                  <c:v>3.101240625</c:v>
                </c:pt>
                <c:pt idx="22962">
                  <c:v>3.1015871875001597</c:v>
                </c:pt>
                <c:pt idx="22963">
                  <c:v>3.1019887499999999</c:v>
                </c:pt>
                <c:pt idx="22964">
                  <c:v>3.1023100000000001</c:v>
                </c:pt>
                <c:pt idx="22965">
                  <c:v>3.1026553125001599</c:v>
                </c:pt>
                <c:pt idx="22966">
                  <c:v>3.1029806249999998</c:v>
                </c:pt>
                <c:pt idx="22967">
                  <c:v>3.1031584375001597</c:v>
                </c:pt>
                <c:pt idx="22968">
                  <c:v>3.1035328125001596</c:v>
                </c:pt>
                <c:pt idx="22969">
                  <c:v>3.1038787499999998</c:v>
                </c:pt>
                <c:pt idx="22970">
                  <c:v>3.1042628125001599</c:v>
                </c:pt>
                <c:pt idx="22971">
                  <c:v>3.1046684375001599</c:v>
                </c:pt>
                <c:pt idx="22972">
                  <c:v>3.105075625</c:v>
                </c:pt>
                <c:pt idx="22973">
                  <c:v>3.1054181249999999</c:v>
                </c:pt>
                <c:pt idx="22974">
                  <c:v>3.1057487500000001</c:v>
                </c:pt>
                <c:pt idx="22975">
                  <c:v>3.1062343750000001</c:v>
                </c:pt>
                <c:pt idx="22976">
                  <c:v>3.1066162500000001</c:v>
                </c:pt>
                <c:pt idx="22977">
                  <c:v>3.1069612499999999</c:v>
                </c:pt>
                <c:pt idx="22978">
                  <c:v>3.1074034375001598</c:v>
                </c:pt>
                <c:pt idx="22979">
                  <c:v>3.1078534375001596</c:v>
                </c:pt>
                <c:pt idx="22980">
                  <c:v>3.10824875</c:v>
                </c:pt>
                <c:pt idx="22981">
                  <c:v>3.1086121875001598</c:v>
                </c:pt>
                <c:pt idx="22982">
                  <c:v>3.1081678125001599</c:v>
                </c:pt>
                <c:pt idx="22983">
                  <c:v>3.1078321875001595</c:v>
                </c:pt>
                <c:pt idx="22984">
                  <c:v>3.1072781250000001</c:v>
                </c:pt>
                <c:pt idx="22985">
                  <c:v>3.10691125</c:v>
                </c:pt>
                <c:pt idx="22986">
                  <c:v>3.1065871875001596</c:v>
                </c:pt>
                <c:pt idx="22987">
                  <c:v>3.1059440625001598</c:v>
                </c:pt>
                <c:pt idx="22988">
                  <c:v>3.105534375</c:v>
                </c:pt>
                <c:pt idx="22989">
                  <c:v>3.1052118750000002</c:v>
                </c:pt>
                <c:pt idx="22990">
                  <c:v>3.105028125</c:v>
                </c:pt>
                <c:pt idx="22991">
                  <c:v>3.1046906249999999</c:v>
                </c:pt>
                <c:pt idx="22992">
                  <c:v>3.1042056250000001</c:v>
                </c:pt>
                <c:pt idx="22993">
                  <c:v>3.1038581249999999</c:v>
                </c:pt>
                <c:pt idx="22994">
                  <c:v>3.1034962500000001</c:v>
                </c:pt>
                <c:pt idx="22995">
                  <c:v>3.1033315625001596</c:v>
                </c:pt>
                <c:pt idx="22996">
                  <c:v>3.1036643750000001</c:v>
                </c:pt>
                <c:pt idx="22997">
                  <c:v>3.1038615625001595</c:v>
                </c:pt>
                <c:pt idx="22998">
                  <c:v>3.1036159375001597</c:v>
                </c:pt>
                <c:pt idx="22999">
                  <c:v>3.1032259375001598</c:v>
                </c:pt>
                <c:pt idx="23000">
                  <c:v>3.1027743750000001</c:v>
                </c:pt>
                <c:pt idx="23001">
                  <c:v>3.1022503125001597</c:v>
                </c:pt>
                <c:pt idx="23002">
                  <c:v>3.1017056250000001</c:v>
                </c:pt>
                <c:pt idx="23003">
                  <c:v>3.1012</c:v>
                </c:pt>
                <c:pt idx="23004">
                  <c:v>3.1008450000000001</c:v>
                </c:pt>
                <c:pt idx="23005">
                  <c:v>3.1012243750000001</c:v>
                </c:pt>
                <c:pt idx="23006">
                  <c:v>3.1016287500000002</c:v>
                </c:pt>
                <c:pt idx="23007">
                  <c:v>3.1019865625001599</c:v>
                </c:pt>
                <c:pt idx="23008">
                  <c:v>3.10237843750016</c:v>
                </c:pt>
                <c:pt idx="23009">
                  <c:v>3.1027499999999999</c:v>
                </c:pt>
                <c:pt idx="23010">
                  <c:v>3.103174375</c:v>
                </c:pt>
                <c:pt idx="23011">
                  <c:v>3.1035284375001599</c:v>
                </c:pt>
                <c:pt idx="23012">
                  <c:v>3.1039893749999998</c:v>
                </c:pt>
                <c:pt idx="23013">
                  <c:v>3.1043134375001595</c:v>
                </c:pt>
                <c:pt idx="23014">
                  <c:v>3.1047096875001596</c:v>
                </c:pt>
                <c:pt idx="23015">
                  <c:v>3.105145625</c:v>
                </c:pt>
                <c:pt idx="23016">
                  <c:v>3.1055856249999998</c:v>
                </c:pt>
                <c:pt idx="23017">
                  <c:v>3.1060262500000002</c:v>
                </c:pt>
                <c:pt idx="23018">
                  <c:v>3.1063796875001599</c:v>
                </c:pt>
                <c:pt idx="23019">
                  <c:v>3.1067787500000001</c:v>
                </c:pt>
                <c:pt idx="23020">
                  <c:v>3.1072150000000001</c:v>
                </c:pt>
                <c:pt idx="23021">
                  <c:v>3.1076768750000001</c:v>
                </c:pt>
                <c:pt idx="23022">
                  <c:v>3.1072496875001598</c:v>
                </c:pt>
                <c:pt idx="23023">
                  <c:v>3.10674218750016</c:v>
                </c:pt>
                <c:pt idx="23024">
                  <c:v>3.1064009375001596</c:v>
                </c:pt>
                <c:pt idx="23025">
                  <c:v>3.1060737500000002</c:v>
                </c:pt>
                <c:pt idx="23026">
                  <c:v>3.1056778125001596</c:v>
                </c:pt>
                <c:pt idx="23027">
                  <c:v>3.1053459375001595</c:v>
                </c:pt>
                <c:pt idx="23028">
                  <c:v>3.1048453125001596</c:v>
                </c:pt>
                <c:pt idx="23029">
                  <c:v>3.1044937500000001</c:v>
                </c:pt>
                <c:pt idx="23030">
                  <c:v>3.1048315625001597</c:v>
                </c:pt>
                <c:pt idx="23031">
                  <c:v>3.1048618750000001</c:v>
                </c:pt>
                <c:pt idx="23032">
                  <c:v>3.104478125</c:v>
                </c:pt>
                <c:pt idx="23033">
                  <c:v>3.1040218749999999</c:v>
                </c:pt>
                <c:pt idx="23034">
                  <c:v>3.1035162500000002</c:v>
                </c:pt>
                <c:pt idx="23035">
                  <c:v>3.1031428125001597</c:v>
                </c:pt>
                <c:pt idx="23036">
                  <c:v>3.1027018750000002</c:v>
                </c:pt>
                <c:pt idx="23037">
                  <c:v>3.102249375</c:v>
                </c:pt>
                <c:pt idx="23038">
                  <c:v>3.1018500000000002</c:v>
                </c:pt>
                <c:pt idx="23039">
                  <c:v>3.1014681249999998</c:v>
                </c:pt>
                <c:pt idx="23040">
                  <c:v>3.10103375</c:v>
                </c:pt>
                <c:pt idx="23041">
                  <c:v>3.1006890625001597</c:v>
                </c:pt>
                <c:pt idx="23042">
                  <c:v>3.1002678125001597</c:v>
                </c:pt>
                <c:pt idx="23043">
                  <c:v>3.0998459375001599</c:v>
                </c:pt>
                <c:pt idx="23044">
                  <c:v>3.0993806249999998</c:v>
                </c:pt>
                <c:pt idx="23045">
                  <c:v>3.099005</c:v>
                </c:pt>
                <c:pt idx="23046">
                  <c:v>3.0985078125001597</c:v>
                </c:pt>
                <c:pt idx="23047">
                  <c:v>3.09810125</c:v>
                </c:pt>
                <c:pt idx="23048">
                  <c:v>3.097686875</c:v>
                </c:pt>
                <c:pt idx="23049">
                  <c:v>3.0973625</c:v>
                </c:pt>
                <c:pt idx="23050">
                  <c:v>3.0970184375001599</c:v>
                </c:pt>
                <c:pt idx="23051">
                  <c:v>3.09708125</c:v>
                </c:pt>
                <c:pt idx="23052">
                  <c:v>3.0974162500000002</c:v>
                </c:pt>
                <c:pt idx="23053">
                  <c:v>3.0978396875001599</c:v>
                </c:pt>
                <c:pt idx="23054">
                  <c:v>3.0983528125001598</c:v>
                </c:pt>
                <c:pt idx="23055">
                  <c:v>3.0987028125001599</c:v>
                </c:pt>
                <c:pt idx="23056">
                  <c:v>3.0991059375001599</c:v>
                </c:pt>
                <c:pt idx="23057">
                  <c:v>3.0995762500000001</c:v>
                </c:pt>
                <c:pt idx="23058">
                  <c:v>3.1000140625001595</c:v>
                </c:pt>
                <c:pt idx="23059">
                  <c:v>3.1004146875001597</c:v>
                </c:pt>
                <c:pt idx="23060">
                  <c:v>3.1008603125001599</c:v>
                </c:pt>
                <c:pt idx="23061">
                  <c:v>3.1012512499999998</c:v>
                </c:pt>
                <c:pt idx="23062">
                  <c:v>3.1016184375001599</c:v>
                </c:pt>
                <c:pt idx="23063">
                  <c:v>3.1020521875001599</c:v>
                </c:pt>
                <c:pt idx="23064">
                  <c:v>3.1024415625001596</c:v>
                </c:pt>
                <c:pt idx="23065">
                  <c:v>3.1029062500000002</c:v>
                </c:pt>
                <c:pt idx="23066">
                  <c:v>3.1033359375001597</c:v>
                </c:pt>
                <c:pt idx="23067">
                  <c:v>3.1038012500000001</c:v>
                </c:pt>
                <c:pt idx="23068">
                  <c:v>3.1039671875001598</c:v>
                </c:pt>
                <c:pt idx="23069">
                  <c:v>3.1039240625001598</c:v>
                </c:pt>
                <c:pt idx="23070">
                  <c:v>3.1034428125001599</c:v>
                </c:pt>
                <c:pt idx="23071">
                  <c:v>3.1029834375001597</c:v>
                </c:pt>
                <c:pt idx="23072">
                  <c:v>3.1025399999999999</c:v>
                </c:pt>
                <c:pt idx="23073">
                  <c:v>3.102026875</c:v>
                </c:pt>
                <c:pt idx="23074">
                  <c:v>3.1016346875001597</c:v>
                </c:pt>
                <c:pt idx="23075">
                  <c:v>3.1011959375001599</c:v>
                </c:pt>
                <c:pt idx="23076">
                  <c:v>3.100864375</c:v>
                </c:pt>
                <c:pt idx="23077">
                  <c:v>3.1005396875001598</c:v>
                </c:pt>
                <c:pt idx="23078">
                  <c:v>3.1002609375001597</c:v>
                </c:pt>
                <c:pt idx="23079">
                  <c:v>3.1005725000000002</c:v>
                </c:pt>
                <c:pt idx="23080">
                  <c:v>3.1009743749999998</c:v>
                </c:pt>
                <c:pt idx="23081">
                  <c:v>3.101169375</c:v>
                </c:pt>
                <c:pt idx="23082">
                  <c:v>3.1010071875001599</c:v>
                </c:pt>
                <c:pt idx="23083">
                  <c:v>3.1006134375001597</c:v>
                </c:pt>
                <c:pt idx="23084">
                  <c:v>3.1003403125001596</c:v>
                </c:pt>
                <c:pt idx="23085">
                  <c:v>3.0999862500000002</c:v>
                </c:pt>
                <c:pt idx="23086">
                  <c:v>3.1000778125001598</c:v>
                </c:pt>
                <c:pt idx="23087">
                  <c:v>3.1004596875001598</c:v>
                </c:pt>
                <c:pt idx="23088">
                  <c:v>3.1009134375001599</c:v>
                </c:pt>
                <c:pt idx="23089">
                  <c:v>3.1013396875001598</c:v>
                </c:pt>
                <c:pt idx="23090">
                  <c:v>3.1017887499999999</c:v>
                </c:pt>
                <c:pt idx="23091">
                  <c:v>3.1021312499999998</c:v>
                </c:pt>
                <c:pt idx="23092">
                  <c:v>3.1024765625001596</c:v>
                </c:pt>
                <c:pt idx="23093">
                  <c:v>3.1028271875001598</c:v>
                </c:pt>
                <c:pt idx="23094">
                  <c:v>3.1032299999999999</c:v>
                </c:pt>
                <c:pt idx="23095">
                  <c:v>3.1035965625001598</c:v>
                </c:pt>
                <c:pt idx="23096">
                  <c:v>3.1040375</c:v>
                </c:pt>
                <c:pt idx="23097">
                  <c:v>3.1044284375001596</c:v>
                </c:pt>
                <c:pt idx="23098">
                  <c:v>3.1047503125001596</c:v>
                </c:pt>
                <c:pt idx="23099">
                  <c:v>3.1050912500000001</c:v>
                </c:pt>
                <c:pt idx="23100">
                  <c:v>3.1055074999999999</c:v>
                </c:pt>
                <c:pt idx="23101">
                  <c:v>3.1059178125001599</c:v>
                </c:pt>
                <c:pt idx="23102">
                  <c:v>3.1062484375001596</c:v>
                </c:pt>
                <c:pt idx="23103">
                  <c:v>3.1058868749999999</c:v>
                </c:pt>
                <c:pt idx="23104">
                  <c:v>3.1055450000000002</c:v>
                </c:pt>
                <c:pt idx="23105">
                  <c:v>3.1052090625001596</c:v>
                </c:pt>
                <c:pt idx="23106">
                  <c:v>3.1046871875001596</c:v>
                </c:pt>
                <c:pt idx="23107">
                  <c:v>3.1042571875001599</c:v>
                </c:pt>
                <c:pt idx="23108">
                  <c:v>3.1037193749999998</c:v>
                </c:pt>
                <c:pt idx="23109">
                  <c:v>3.1033928125001595</c:v>
                </c:pt>
                <c:pt idx="23110">
                  <c:v>3.1027443749999999</c:v>
                </c:pt>
                <c:pt idx="23111">
                  <c:v>3.1021159375001597</c:v>
                </c:pt>
                <c:pt idx="23112">
                  <c:v>3.1015046875001597</c:v>
                </c:pt>
                <c:pt idx="23113">
                  <c:v>3.1011571875001596</c:v>
                </c:pt>
                <c:pt idx="23114">
                  <c:v>3.1008115625001595</c:v>
                </c:pt>
                <c:pt idx="23115">
                  <c:v>3.1004753125001598</c:v>
                </c:pt>
                <c:pt idx="23116">
                  <c:v>3.1001321875001597</c:v>
                </c:pt>
                <c:pt idx="23117">
                  <c:v>3.0995865625001597</c:v>
                </c:pt>
                <c:pt idx="23118">
                  <c:v>3.0992115625001597</c:v>
                </c:pt>
                <c:pt idx="23119">
                  <c:v>3.0988881250000002</c:v>
                </c:pt>
                <c:pt idx="23120">
                  <c:v>3.0985287499999998</c:v>
                </c:pt>
                <c:pt idx="23121">
                  <c:v>3.0981943749999998</c:v>
                </c:pt>
                <c:pt idx="23122">
                  <c:v>3.0981528125001598</c:v>
                </c:pt>
                <c:pt idx="23123">
                  <c:v>3.09850156250016</c:v>
                </c:pt>
                <c:pt idx="23124">
                  <c:v>3.098905625</c:v>
                </c:pt>
                <c:pt idx="23125">
                  <c:v>3.0993121875001597</c:v>
                </c:pt>
                <c:pt idx="23126">
                  <c:v>3.0996990625001599</c:v>
                </c:pt>
                <c:pt idx="23127">
                  <c:v>3.099808125</c:v>
                </c:pt>
                <c:pt idx="23128">
                  <c:v>3.0994362500000001</c:v>
                </c:pt>
                <c:pt idx="23129">
                  <c:v>3.0989931249999998</c:v>
                </c:pt>
                <c:pt idx="23130">
                  <c:v>3.0986181249999998</c:v>
                </c:pt>
                <c:pt idx="23131">
                  <c:v>3.0982396875001599</c:v>
                </c:pt>
                <c:pt idx="23132">
                  <c:v>3.0978831250000001</c:v>
                </c:pt>
                <c:pt idx="23133">
                  <c:v>3.0981675000000002</c:v>
                </c:pt>
                <c:pt idx="23134">
                  <c:v>3.0985128125001595</c:v>
                </c:pt>
                <c:pt idx="23135">
                  <c:v>3.0988549999999999</c:v>
                </c:pt>
                <c:pt idx="23136">
                  <c:v>3.099199375</c:v>
                </c:pt>
                <c:pt idx="23137">
                  <c:v>3.0995712499999999</c:v>
                </c:pt>
                <c:pt idx="23138">
                  <c:v>3.0999343750000001</c:v>
                </c:pt>
                <c:pt idx="23139">
                  <c:v>3.1003543750000002</c:v>
                </c:pt>
                <c:pt idx="23140">
                  <c:v>3.1007612500000001</c:v>
                </c:pt>
                <c:pt idx="23141">
                  <c:v>3.1004809375001599</c:v>
                </c:pt>
                <c:pt idx="23142">
                  <c:v>3.1001471875001596</c:v>
                </c:pt>
                <c:pt idx="23143">
                  <c:v>3.0997206249999998</c:v>
                </c:pt>
                <c:pt idx="23144">
                  <c:v>3.0994662499999999</c:v>
                </c:pt>
                <c:pt idx="23145">
                  <c:v>3.0998246875001598</c:v>
                </c:pt>
                <c:pt idx="23146">
                  <c:v>3.0993615625001598</c:v>
                </c:pt>
                <c:pt idx="23147">
                  <c:v>3.0989365625001599</c:v>
                </c:pt>
                <c:pt idx="23148">
                  <c:v>3.0984609375001599</c:v>
                </c:pt>
                <c:pt idx="23149">
                  <c:v>3.0979578125001597</c:v>
                </c:pt>
                <c:pt idx="23150">
                  <c:v>3.0976137499999998</c:v>
                </c:pt>
                <c:pt idx="23151">
                  <c:v>3.09754</c:v>
                </c:pt>
                <c:pt idx="23152">
                  <c:v>3.0979493749999998</c:v>
                </c:pt>
                <c:pt idx="23153">
                  <c:v>3.0983590625001596</c:v>
                </c:pt>
                <c:pt idx="23154">
                  <c:v>3.098725</c:v>
                </c:pt>
                <c:pt idx="23155">
                  <c:v>3.0990799999999998</c:v>
                </c:pt>
                <c:pt idx="23156">
                  <c:v>3.0994371875001598</c:v>
                </c:pt>
                <c:pt idx="23157">
                  <c:v>3.0998646875001596</c:v>
                </c:pt>
                <c:pt idx="23158">
                  <c:v>3.1002100000000001</c:v>
                </c:pt>
                <c:pt idx="23159">
                  <c:v>3.1006049999999998</c:v>
                </c:pt>
                <c:pt idx="23160">
                  <c:v>3.100958125</c:v>
                </c:pt>
                <c:pt idx="23161">
                  <c:v>3.101315</c:v>
                </c:pt>
                <c:pt idx="23162">
                  <c:v>3.1015090625001598</c:v>
                </c:pt>
                <c:pt idx="23163">
                  <c:v>3.1018140625001598</c:v>
                </c:pt>
                <c:pt idx="23164">
                  <c:v>3.1019412499999999</c:v>
                </c:pt>
                <c:pt idx="23165">
                  <c:v>3.101545625</c:v>
                </c:pt>
                <c:pt idx="23166">
                  <c:v>3.1012184375001599</c:v>
                </c:pt>
                <c:pt idx="23167">
                  <c:v>3.1008146875001596</c:v>
                </c:pt>
                <c:pt idx="23168">
                  <c:v>3.1004900000000002</c:v>
                </c:pt>
                <c:pt idx="23169">
                  <c:v>3.1005478125001598</c:v>
                </c:pt>
                <c:pt idx="23170">
                  <c:v>3.1008781249999999</c:v>
                </c:pt>
                <c:pt idx="23171">
                  <c:v>3.1012253125001599</c:v>
                </c:pt>
                <c:pt idx="23172">
                  <c:v>3.1016175000000001</c:v>
                </c:pt>
                <c:pt idx="23173">
                  <c:v>3.1019825000000001</c:v>
                </c:pt>
                <c:pt idx="23174">
                  <c:v>3.1024503125001597</c:v>
                </c:pt>
                <c:pt idx="23175">
                  <c:v>3.1027793749999999</c:v>
                </c:pt>
                <c:pt idx="23176">
                  <c:v>3.1031034375001596</c:v>
                </c:pt>
                <c:pt idx="23177">
                  <c:v>3.1027125</c:v>
                </c:pt>
                <c:pt idx="23178">
                  <c:v>3.1023921875001599</c:v>
                </c:pt>
                <c:pt idx="23179">
                  <c:v>3.1020356250000001</c:v>
                </c:pt>
                <c:pt idx="23180">
                  <c:v>3.1014971875001596</c:v>
                </c:pt>
                <c:pt idx="23181">
                  <c:v>3.1008825</c:v>
                </c:pt>
                <c:pt idx="23182">
                  <c:v>3.1004693749999999</c:v>
                </c:pt>
                <c:pt idx="23183">
                  <c:v>3.0999984375001599</c:v>
                </c:pt>
                <c:pt idx="23184">
                  <c:v>3.0995581250000002</c:v>
                </c:pt>
                <c:pt idx="23185">
                  <c:v>3.0991862499999998</c:v>
                </c:pt>
                <c:pt idx="23186">
                  <c:v>3.0988131249999999</c:v>
                </c:pt>
                <c:pt idx="23187">
                  <c:v>3.0981915625001597</c:v>
                </c:pt>
                <c:pt idx="23188">
                  <c:v>3.0978224999999999</c:v>
                </c:pt>
                <c:pt idx="23189">
                  <c:v>3.0971409375001597</c:v>
                </c:pt>
                <c:pt idx="23190">
                  <c:v>3.0967934375001596</c:v>
                </c:pt>
                <c:pt idx="23191">
                  <c:v>3.0964559375001599</c:v>
                </c:pt>
                <c:pt idx="23192">
                  <c:v>3.0961175000000001</c:v>
                </c:pt>
                <c:pt idx="23193">
                  <c:v>3.0955581250000002</c:v>
                </c:pt>
                <c:pt idx="23194">
                  <c:v>3.09514625</c:v>
                </c:pt>
                <c:pt idx="23195">
                  <c:v>3.0946899999999999</c:v>
                </c:pt>
                <c:pt idx="23196">
                  <c:v>3.0943681249999999</c:v>
                </c:pt>
                <c:pt idx="23197">
                  <c:v>3.0939725</c:v>
                </c:pt>
                <c:pt idx="23198">
                  <c:v>3.0939546875001596</c:v>
                </c:pt>
                <c:pt idx="23199">
                  <c:v>3.094354375</c:v>
                </c:pt>
                <c:pt idx="23200">
                  <c:v>3.0939281250000001</c:v>
                </c:pt>
                <c:pt idx="23201">
                  <c:v>3.0932650000000002</c:v>
                </c:pt>
                <c:pt idx="23202">
                  <c:v>3.0929078125001599</c:v>
                </c:pt>
                <c:pt idx="23203">
                  <c:v>3.0925224999999998</c:v>
                </c:pt>
                <c:pt idx="23204">
                  <c:v>3.0921309375001598</c:v>
                </c:pt>
                <c:pt idx="23205">
                  <c:v>3.0917315625001596</c:v>
                </c:pt>
                <c:pt idx="23206">
                  <c:v>3.0912137500000001</c:v>
                </c:pt>
                <c:pt idx="23207">
                  <c:v>3.0906740625001596</c:v>
                </c:pt>
                <c:pt idx="23208">
                  <c:v>3.0901062499999998</c:v>
                </c:pt>
                <c:pt idx="23209">
                  <c:v>3.0896050000000002</c:v>
                </c:pt>
                <c:pt idx="23210">
                  <c:v>3.0890437500000001</c:v>
                </c:pt>
                <c:pt idx="23211">
                  <c:v>3.0886621875001596</c:v>
                </c:pt>
                <c:pt idx="23212">
                  <c:v>3.0885750000000001</c:v>
                </c:pt>
                <c:pt idx="23213">
                  <c:v>3.0889662499999999</c:v>
                </c:pt>
                <c:pt idx="23214">
                  <c:v>3.0893221875001595</c:v>
                </c:pt>
                <c:pt idx="23215">
                  <c:v>3.0897040625001599</c:v>
                </c:pt>
                <c:pt idx="23216">
                  <c:v>3.0900334375001597</c:v>
                </c:pt>
                <c:pt idx="23217">
                  <c:v>3.0904171875001598</c:v>
                </c:pt>
                <c:pt idx="23218">
                  <c:v>3.0907896875001599</c:v>
                </c:pt>
                <c:pt idx="23219">
                  <c:v>3.091163125</c:v>
                </c:pt>
                <c:pt idx="23220">
                  <c:v>3.09148625</c:v>
                </c:pt>
                <c:pt idx="23221">
                  <c:v>3.0919078125001596</c:v>
                </c:pt>
                <c:pt idx="23222">
                  <c:v>3.0922462500000001</c:v>
                </c:pt>
                <c:pt idx="23223">
                  <c:v>3.0925937499999998</c:v>
                </c:pt>
                <c:pt idx="23224">
                  <c:v>3.0929284375001598</c:v>
                </c:pt>
                <c:pt idx="23225">
                  <c:v>3.0927256249999999</c:v>
                </c:pt>
                <c:pt idx="23226">
                  <c:v>3.0923743749999999</c:v>
                </c:pt>
                <c:pt idx="23227">
                  <c:v>3.0920221875001599</c:v>
                </c:pt>
                <c:pt idx="23228">
                  <c:v>3.091690625</c:v>
                </c:pt>
                <c:pt idx="23229">
                  <c:v>3.09135781250016</c:v>
                </c:pt>
                <c:pt idx="23230">
                  <c:v>3.0908596875001599</c:v>
                </c:pt>
                <c:pt idx="23231">
                  <c:v>3.0903437500000002</c:v>
                </c:pt>
                <c:pt idx="23232">
                  <c:v>3.0899509375001597</c:v>
                </c:pt>
                <c:pt idx="23233">
                  <c:v>3.0895687500000002</c:v>
                </c:pt>
                <c:pt idx="23234">
                  <c:v>3.0896715625001598</c:v>
                </c:pt>
                <c:pt idx="23235">
                  <c:v>3.0897221875001599</c:v>
                </c:pt>
                <c:pt idx="23236">
                  <c:v>3.0893999999999999</c:v>
                </c:pt>
                <c:pt idx="23237">
                  <c:v>3.0890512499999998</c:v>
                </c:pt>
                <c:pt idx="23238">
                  <c:v>3.088775</c:v>
                </c:pt>
                <c:pt idx="23239">
                  <c:v>3.0891540625001599</c:v>
                </c:pt>
                <c:pt idx="23240">
                  <c:v>3.0895831249999999</c:v>
                </c:pt>
                <c:pt idx="23241">
                  <c:v>3.08994875</c:v>
                </c:pt>
                <c:pt idx="23242">
                  <c:v>3.0902937499999998</c:v>
                </c:pt>
                <c:pt idx="23243">
                  <c:v>3.0907484375001597</c:v>
                </c:pt>
                <c:pt idx="23244">
                  <c:v>3.0911962499999999</c:v>
                </c:pt>
                <c:pt idx="23245">
                  <c:v>3.0916178125001599</c:v>
                </c:pt>
                <c:pt idx="23246">
                  <c:v>3.0920174999999999</c:v>
                </c:pt>
                <c:pt idx="23247">
                  <c:v>3.0924928125001596</c:v>
                </c:pt>
                <c:pt idx="23248">
                  <c:v>3.0928903125001597</c:v>
                </c:pt>
                <c:pt idx="23249">
                  <c:v>3.092441875</c:v>
                </c:pt>
                <c:pt idx="23250">
                  <c:v>3.0919534375001598</c:v>
                </c:pt>
                <c:pt idx="23251">
                  <c:v>3.0914028125001596</c:v>
                </c:pt>
                <c:pt idx="23252">
                  <c:v>3.0909087500000001</c:v>
                </c:pt>
                <c:pt idx="23253">
                  <c:v>3.090554375</c:v>
                </c:pt>
                <c:pt idx="23254">
                  <c:v>3.0901506250000002</c:v>
                </c:pt>
                <c:pt idx="23255">
                  <c:v>3.0898168749999999</c:v>
                </c:pt>
                <c:pt idx="23256">
                  <c:v>3.09016125</c:v>
                </c:pt>
                <c:pt idx="23257">
                  <c:v>3.090518125</c:v>
                </c:pt>
                <c:pt idx="23258">
                  <c:v>3.0908478125001597</c:v>
                </c:pt>
                <c:pt idx="23259">
                  <c:v>3.091215</c:v>
                </c:pt>
                <c:pt idx="23260">
                  <c:v>3.0915496875001596</c:v>
                </c:pt>
                <c:pt idx="23261">
                  <c:v>3.0919750000000001</c:v>
                </c:pt>
                <c:pt idx="23262">
                  <c:v>3.0923290625001596</c:v>
                </c:pt>
                <c:pt idx="23263">
                  <c:v>3.0927096875001596</c:v>
                </c:pt>
                <c:pt idx="23264">
                  <c:v>3.0930834375001597</c:v>
                </c:pt>
                <c:pt idx="23265">
                  <c:v>3.0935021875001598</c:v>
                </c:pt>
                <c:pt idx="23266">
                  <c:v>3.0938728125001598</c:v>
                </c:pt>
                <c:pt idx="23267">
                  <c:v>3.0942321875001597</c:v>
                </c:pt>
                <c:pt idx="23268">
                  <c:v>3.0938946875001596</c:v>
                </c:pt>
                <c:pt idx="23269">
                  <c:v>3.093439375</c:v>
                </c:pt>
                <c:pt idx="23270">
                  <c:v>3.0928381250000001</c:v>
                </c:pt>
                <c:pt idx="23271">
                  <c:v>3.0922615625001599</c:v>
                </c:pt>
                <c:pt idx="23272">
                  <c:v>3.0917237499999999</c:v>
                </c:pt>
                <c:pt idx="23273">
                  <c:v>3.0911878125001597</c:v>
                </c:pt>
                <c:pt idx="23274">
                  <c:v>3.0906734375001599</c:v>
                </c:pt>
                <c:pt idx="23275">
                  <c:v>3.0902337499999999</c:v>
                </c:pt>
                <c:pt idx="23276">
                  <c:v>3.0896678125001595</c:v>
                </c:pt>
                <c:pt idx="23277">
                  <c:v>3.0891015625001597</c:v>
                </c:pt>
                <c:pt idx="23278">
                  <c:v>3.0886084375001599</c:v>
                </c:pt>
                <c:pt idx="23279">
                  <c:v>3.0881509375001599</c:v>
                </c:pt>
                <c:pt idx="23280">
                  <c:v>3.0876584375001599</c:v>
                </c:pt>
                <c:pt idx="23281">
                  <c:v>3.0871471875001597</c:v>
                </c:pt>
                <c:pt idx="23282">
                  <c:v>3.0867981250000001</c:v>
                </c:pt>
                <c:pt idx="23283">
                  <c:v>3.08641343750016</c:v>
                </c:pt>
                <c:pt idx="23284">
                  <c:v>3.08608875</c:v>
                </c:pt>
                <c:pt idx="23285">
                  <c:v>3.0857628125001599</c:v>
                </c:pt>
                <c:pt idx="23286">
                  <c:v>3.085785</c:v>
                </c:pt>
                <c:pt idx="23287">
                  <c:v>3.0861499999999999</c:v>
                </c:pt>
                <c:pt idx="23288">
                  <c:v>3.0865524999999998</c:v>
                </c:pt>
                <c:pt idx="23289">
                  <c:v>3.0868959375001599</c:v>
                </c:pt>
                <c:pt idx="23290">
                  <c:v>3.087345</c:v>
                </c:pt>
                <c:pt idx="23291">
                  <c:v>3.08782625</c:v>
                </c:pt>
                <c:pt idx="23292">
                  <c:v>3.0883306250000002</c:v>
                </c:pt>
                <c:pt idx="23293">
                  <c:v>3.0886825</c:v>
                </c:pt>
                <c:pt idx="23294">
                  <c:v>3.0890809375001598</c:v>
                </c:pt>
                <c:pt idx="23295">
                  <c:v>3.0894671875001598</c:v>
                </c:pt>
                <c:pt idx="23296">
                  <c:v>3.0898243750000001</c:v>
                </c:pt>
                <c:pt idx="23297">
                  <c:v>3.0902484375001595</c:v>
                </c:pt>
                <c:pt idx="23298">
                  <c:v>3.09062468750016</c:v>
                </c:pt>
                <c:pt idx="23299">
                  <c:v>3.0909962499999999</c:v>
                </c:pt>
                <c:pt idx="23300">
                  <c:v>3.0906415625001595</c:v>
                </c:pt>
                <c:pt idx="23301">
                  <c:v>3.0907153125001599</c:v>
                </c:pt>
                <c:pt idx="23302">
                  <c:v>3.0902518749999999</c:v>
                </c:pt>
                <c:pt idx="23303">
                  <c:v>3.0897806249999999</c:v>
                </c:pt>
                <c:pt idx="23304">
                  <c:v>3.0891756250000002</c:v>
                </c:pt>
                <c:pt idx="23305">
                  <c:v>3.0888503125001598</c:v>
                </c:pt>
                <c:pt idx="23306">
                  <c:v>3.0883193750000002</c:v>
                </c:pt>
                <c:pt idx="23307">
                  <c:v>3.0879806250000001</c:v>
                </c:pt>
                <c:pt idx="23308">
                  <c:v>3.087584375</c:v>
                </c:pt>
                <c:pt idx="23309">
                  <c:v>3.0876253125001596</c:v>
                </c:pt>
                <c:pt idx="23310">
                  <c:v>3.0880603125001596</c:v>
                </c:pt>
                <c:pt idx="23311">
                  <c:v>3.0884465625001596</c:v>
                </c:pt>
                <c:pt idx="23312">
                  <c:v>3.0888303125001597</c:v>
                </c:pt>
                <c:pt idx="23313">
                  <c:v>3.0892503125001598</c:v>
                </c:pt>
                <c:pt idx="23314">
                  <c:v>3.0896290625001597</c:v>
                </c:pt>
                <c:pt idx="23315">
                  <c:v>3.09002031250016</c:v>
                </c:pt>
                <c:pt idx="23316">
                  <c:v>3.0903756250000001</c:v>
                </c:pt>
                <c:pt idx="23317">
                  <c:v>3.0907331249999999</c:v>
                </c:pt>
                <c:pt idx="23318">
                  <c:v>3.0910534375001597</c:v>
                </c:pt>
                <c:pt idx="23319">
                  <c:v>3.0914590625001597</c:v>
                </c:pt>
                <c:pt idx="23320">
                  <c:v>3.0918046875001597</c:v>
                </c:pt>
                <c:pt idx="23321">
                  <c:v>3.0922065625001598</c:v>
                </c:pt>
                <c:pt idx="23322">
                  <c:v>3.0925821875001596</c:v>
                </c:pt>
                <c:pt idx="23323">
                  <c:v>3.092148125</c:v>
                </c:pt>
                <c:pt idx="23324">
                  <c:v>3.0916346875001599</c:v>
                </c:pt>
                <c:pt idx="23325">
                  <c:v>3.091065</c:v>
                </c:pt>
                <c:pt idx="23326">
                  <c:v>3.0907087500000001</c:v>
                </c:pt>
                <c:pt idx="23327">
                  <c:v>3.0900943750000001</c:v>
                </c:pt>
                <c:pt idx="23328">
                  <c:v>3.0897315625001598</c:v>
                </c:pt>
                <c:pt idx="23329">
                  <c:v>3.0893740625001596</c:v>
                </c:pt>
                <c:pt idx="23330">
                  <c:v>3.0887893750000002</c:v>
                </c:pt>
                <c:pt idx="23331">
                  <c:v>3.088336875</c:v>
                </c:pt>
                <c:pt idx="23332">
                  <c:v>3.0878409375001596</c:v>
                </c:pt>
                <c:pt idx="23333">
                  <c:v>3.0873171875001599</c:v>
                </c:pt>
                <c:pt idx="23334">
                  <c:v>3.0868621875001598</c:v>
                </c:pt>
                <c:pt idx="23335">
                  <c:v>3.0863490625001599</c:v>
                </c:pt>
                <c:pt idx="23336">
                  <c:v>3.085849375</c:v>
                </c:pt>
                <c:pt idx="23337">
                  <c:v>3.085385</c:v>
                </c:pt>
                <c:pt idx="23338">
                  <c:v>3.0849774999999999</c:v>
                </c:pt>
                <c:pt idx="23339">
                  <c:v>3.0850540625001597</c:v>
                </c:pt>
                <c:pt idx="23340">
                  <c:v>3.0854075000000001</c:v>
                </c:pt>
                <c:pt idx="23341">
                  <c:v>3.0858359375001596</c:v>
                </c:pt>
                <c:pt idx="23342">
                  <c:v>3.0861790625001597</c:v>
                </c:pt>
                <c:pt idx="23343">
                  <c:v>3.0865637499999998</c:v>
                </c:pt>
                <c:pt idx="23344">
                  <c:v>3.08693375</c:v>
                </c:pt>
                <c:pt idx="23345">
                  <c:v>3.0873828125001599</c:v>
                </c:pt>
                <c:pt idx="23346">
                  <c:v>3.087749375</c:v>
                </c:pt>
                <c:pt idx="23347">
                  <c:v>3.0880946875001598</c:v>
                </c:pt>
                <c:pt idx="23348">
                  <c:v>3.0884915625001597</c:v>
                </c:pt>
                <c:pt idx="23349">
                  <c:v>3.0888734375001596</c:v>
                </c:pt>
                <c:pt idx="23350">
                  <c:v>3.0893934375001599</c:v>
                </c:pt>
                <c:pt idx="23351">
                  <c:v>3.0897368749999998</c:v>
                </c:pt>
                <c:pt idx="23352">
                  <c:v>3.09016</c:v>
                </c:pt>
                <c:pt idx="23353">
                  <c:v>3.090729375</c:v>
                </c:pt>
                <c:pt idx="23354">
                  <c:v>3.0911959375001596</c:v>
                </c:pt>
                <c:pt idx="23355">
                  <c:v>3.0915328125001595</c:v>
                </c:pt>
                <c:pt idx="23356">
                  <c:v>3.0910309375001597</c:v>
                </c:pt>
                <c:pt idx="23357">
                  <c:v>3.0905800000000001</c:v>
                </c:pt>
                <c:pt idx="23358">
                  <c:v>3.0902056249999998</c:v>
                </c:pt>
                <c:pt idx="23359">
                  <c:v>3.0897506250000002</c:v>
                </c:pt>
                <c:pt idx="23360">
                  <c:v>3.08922125</c:v>
                </c:pt>
                <c:pt idx="23361">
                  <c:v>3.0886996875001596</c:v>
                </c:pt>
                <c:pt idx="23362">
                  <c:v>3.0880843750000002</c:v>
                </c:pt>
                <c:pt idx="23363">
                  <c:v>3.0875271875001595</c:v>
                </c:pt>
                <c:pt idx="23364">
                  <c:v>3.0869521875001595</c:v>
                </c:pt>
                <c:pt idx="23365">
                  <c:v>3.0864359375001595</c:v>
                </c:pt>
                <c:pt idx="23366">
                  <c:v>3.0858934375001597</c:v>
                </c:pt>
                <c:pt idx="23367">
                  <c:v>3.0853912499999998</c:v>
                </c:pt>
                <c:pt idx="23368">
                  <c:v>3.0849815625001598</c:v>
                </c:pt>
                <c:pt idx="23369">
                  <c:v>3.0844718750000002</c:v>
                </c:pt>
                <c:pt idx="23370">
                  <c:v>3.084148125</c:v>
                </c:pt>
                <c:pt idx="23371">
                  <c:v>3.0844740625001599</c:v>
                </c:pt>
                <c:pt idx="23372">
                  <c:v>3.0848478125001599</c:v>
                </c:pt>
                <c:pt idx="23373">
                  <c:v>3.0852218749999998</c:v>
                </c:pt>
                <c:pt idx="23374">
                  <c:v>3.085591875</c:v>
                </c:pt>
                <c:pt idx="23375">
                  <c:v>3.08597375</c:v>
                </c:pt>
                <c:pt idx="23376">
                  <c:v>3.0863959375001597</c:v>
                </c:pt>
                <c:pt idx="23377">
                  <c:v>3.0868465625001598</c:v>
                </c:pt>
                <c:pt idx="23378">
                  <c:v>3.0872084375001596</c:v>
                </c:pt>
                <c:pt idx="23379">
                  <c:v>3.0875884375001599</c:v>
                </c:pt>
                <c:pt idx="23380">
                  <c:v>3.0879484375001596</c:v>
                </c:pt>
                <c:pt idx="23381">
                  <c:v>3.0878706249999999</c:v>
                </c:pt>
                <c:pt idx="23382">
                  <c:v>3.0875300000000001</c:v>
                </c:pt>
                <c:pt idx="23383">
                  <c:v>3.0871821875001597</c:v>
                </c:pt>
                <c:pt idx="23384">
                  <c:v>3.0867734375001596</c:v>
                </c:pt>
                <c:pt idx="23385">
                  <c:v>3.0864009375001595</c:v>
                </c:pt>
                <c:pt idx="23386">
                  <c:v>3.086024375</c:v>
                </c:pt>
                <c:pt idx="23387">
                  <c:v>3.0856281249999999</c:v>
                </c:pt>
                <c:pt idx="23388">
                  <c:v>3.0850206249999998</c:v>
                </c:pt>
                <c:pt idx="23389">
                  <c:v>3.0844115625001596</c:v>
                </c:pt>
                <c:pt idx="23390">
                  <c:v>3.0840387499999999</c:v>
                </c:pt>
                <c:pt idx="23391">
                  <c:v>3.083714375</c:v>
                </c:pt>
                <c:pt idx="23392">
                  <c:v>3.0832146875001598</c:v>
                </c:pt>
                <c:pt idx="23393">
                  <c:v>3.0827803125001596</c:v>
                </c:pt>
                <c:pt idx="23394">
                  <c:v>3.0824228125001598</c:v>
                </c:pt>
                <c:pt idx="23395">
                  <c:v>3.0820684375001597</c:v>
                </c:pt>
                <c:pt idx="23396">
                  <c:v>3.0816896875001598</c:v>
                </c:pt>
                <c:pt idx="23397">
                  <c:v>3.0812853125001598</c:v>
                </c:pt>
                <c:pt idx="23398">
                  <c:v>3.0813756250000002</c:v>
                </c:pt>
                <c:pt idx="23399">
                  <c:v>3.0816793750000002</c:v>
                </c:pt>
                <c:pt idx="23400">
                  <c:v>3.0820175000000001</c:v>
                </c:pt>
                <c:pt idx="23401">
                  <c:v>3.0823384375001597</c:v>
                </c:pt>
                <c:pt idx="23402">
                  <c:v>3.0827246875001597</c:v>
                </c:pt>
                <c:pt idx="23403">
                  <c:v>3.083068125</c:v>
                </c:pt>
                <c:pt idx="23404">
                  <c:v>3.0834800000000002</c:v>
                </c:pt>
                <c:pt idx="23405">
                  <c:v>3.0838918749999999</c:v>
                </c:pt>
                <c:pt idx="23406">
                  <c:v>3.0842459375001599</c:v>
                </c:pt>
                <c:pt idx="23407">
                  <c:v>3.0846553125001597</c:v>
                </c:pt>
                <c:pt idx="23408">
                  <c:v>3.0850178125001597</c:v>
                </c:pt>
                <c:pt idx="23409">
                  <c:v>3.0853653125001599</c:v>
                </c:pt>
                <c:pt idx="23410">
                  <c:v>3.0856906249999998</c:v>
                </c:pt>
                <c:pt idx="23411">
                  <c:v>3.0856993749999999</c:v>
                </c:pt>
                <c:pt idx="23412">
                  <c:v>3.0852946875001597</c:v>
                </c:pt>
                <c:pt idx="23413">
                  <c:v>3.0847368749999999</c:v>
                </c:pt>
                <c:pt idx="23414">
                  <c:v>3.0844049999999998</c:v>
                </c:pt>
                <c:pt idx="23415">
                  <c:v>3.0840537499999998</c:v>
                </c:pt>
                <c:pt idx="23416">
                  <c:v>3.0836868750000002</c:v>
                </c:pt>
                <c:pt idx="23417">
                  <c:v>3.0830815625001597</c:v>
                </c:pt>
                <c:pt idx="23418">
                  <c:v>3.0825165625001598</c:v>
                </c:pt>
                <c:pt idx="23419">
                  <c:v>3.0823178125001598</c:v>
                </c:pt>
                <c:pt idx="23420">
                  <c:v>3.0826862500000001</c:v>
                </c:pt>
                <c:pt idx="23421">
                  <c:v>3.0830306250000001</c:v>
                </c:pt>
                <c:pt idx="23422">
                  <c:v>3.0834028125001596</c:v>
                </c:pt>
                <c:pt idx="23423">
                  <c:v>3.0837500000000002</c:v>
                </c:pt>
                <c:pt idx="23424">
                  <c:v>3.0841078125001595</c:v>
                </c:pt>
                <c:pt idx="23425">
                  <c:v>3.0845315625001599</c:v>
                </c:pt>
                <c:pt idx="23426">
                  <c:v>3.0848690625001596</c:v>
                </c:pt>
                <c:pt idx="23427">
                  <c:v>3.0852974999999998</c:v>
                </c:pt>
                <c:pt idx="23428">
                  <c:v>3.0856553125001596</c:v>
                </c:pt>
                <c:pt idx="23429">
                  <c:v>3.0860768749999998</c:v>
                </c:pt>
                <c:pt idx="23430">
                  <c:v>3.0865034375001597</c:v>
                </c:pt>
                <c:pt idx="23431">
                  <c:v>3.0869284375001595</c:v>
                </c:pt>
                <c:pt idx="23432">
                  <c:v>3.0873781249999999</c:v>
                </c:pt>
                <c:pt idx="23433">
                  <c:v>3.0877946875001596</c:v>
                </c:pt>
                <c:pt idx="23434">
                  <c:v>3.0881268749999999</c:v>
                </c:pt>
                <c:pt idx="23435">
                  <c:v>3.0885343750000001</c:v>
                </c:pt>
                <c:pt idx="23436">
                  <c:v>3.0888915625001596</c:v>
                </c:pt>
                <c:pt idx="23437">
                  <c:v>3.0887159375001598</c:v>
                </c:pt>
                <c:pt idx="23438">
                  <c:v>3.0882696875001598</c:v>
                </c:pt>
                <c:pt idx="23439">
                  <c:v>3.0879109375001597</c:v>
                </c:pt>
                <c:pt idx="23440">
                  <c:v>3.0874943749999999</c:v>
                </c:pt>
                <c:pt idx="23441">
                  <c:v>3.0868796875001596</c:v>
                </c:pt>
                <c:pt idx="23442">
                  <c:v>3.0864978125001596</c:v>
                </c:pt>
                <c:pt idx="23443">
                  <c:v>3.0861696875001599</c:v>
                </c:pt>
                <c:pt idx="23444">
                  <c:v>3.0857628125001599</c:v>
                </c:pt>
                <c:pt idx="23445">
                  <c:v>3.0854349999999999</c:v>
                </c:pt>
                <c:pt idx="23446">
                  <c:v>3.0851137500000001</c:v>
                </c:pt>
                <c:pt idx="23447">
                  <c:v>3.0845521875001598</c:v>
                </c:pt>
                <c:pt idx="23448">
                  <c:v>3.0839543749999998</c:v>
                </c:pt>
                <c:pt idx="23449">
                  <c:v>3.0833703125001599</c:v>
                </c:pt>
                <c:pt idx="23450">
                  <c:v>3.0828009375001599</c:v>
                </c:pt>
                <c:pt idx="23451">
                  <c:v>3.0821462500000001</c:v>
                </c:pt>
                <c:pt idx="23452">
                  <c:v>3.0817950000000001</c:v>
                </c:pt>
                <c:pt idx="23453">
                  <c:v>3.0814093749999998</c:v>
                </c:pt>
                <c:pt idx="23454">
                  <c:v>3.0810834375001597</c:v>
                </c:pt>
                <c:pt idx="23455">
                  <c:v>3.0805409375001598</c:v>
                </c:pt>
                <c:pt idx="23456">
                  <c:v>3.080124375</c:v>
                </c:pt>
                <c:pt idx="23457">
                  <c:v>3.0797321875001598</c:v>
                </c:pt>
                <c:pt idx="23458">
                  <c:v>3.0794056250000001</c:v>
                </c:pt>
                <c:pt idx="23459">
                  <c:v>3.0793484375001596</c:v>
                </c:pt>
                <c:pt idx="23460">
                  <c:v>3.0796768750000001</c:v>
                </c:pt>
                <c:pt idx="23461">
                  <c:v>3.0800274999999999</c:v>
                </c:pt>
                <c:pt idx="23462">
                  <c:v>3.08036625</c:v>
                </c:pt>
                <c:pt idx="23463">
                  <c:v>3.0807206250000001</c:v>
                </c:pt>
                <c:pt idx="23464">
                  <c:v>3.0810459375001598</c:v>
                </c:pt>
                <c:pt idx="23465">
                  <c:v>3.0813721875001598</c:v>
                </c:pt>
                <c:pt idx="23466">
                  <c:v>3.0817165625001599</c:v>
                </c:pt>
                <c:pt idx="23467">
                  <c:v>3.0820928125001599</c:v>
                </c:pt>
                <c:pt idx="23468">
                  <c:v>3.0824875</c:v>
                </c:pt>
                <c:pt idx="23469">
                  <c:v>3.0829731250000001</c:v>
                </c:pt>
                <c:pt idx="23470">
                  <c:v>3.0832959375001598</c:v>
                </c:pt>
                <c:pt idx="23471">
                  <c:v>3.0836696875001599</c:v>
                </c:pt>
                <c:pt idx="23472">
                  <c:v>3.0840365625001596</c:v>
                </c:pt>
                <c:pt idx="23473">
                  <c:v>3.0843824999999998</c:v>
                </c:pt>
                <c:pt idx="23474">
                  <c:v>3.0847681250000001</c:v>
                </c:pt>
                <c:pt idx="23475">
                  <c:v>3.0852090625001596</c:v>
                </c:pt>
                <c:pt idx="23476">
                  <c:v>3.0855728125001596</c:v>
                </c:pt>
                <c:pt idx="23477">
                  <c:v>3.0859259375001598</c:v>
                </c:pt>
                <c:pt idx="23478">
                  <c:v>3.0853975</c:v>
                </c:pt>
                <c:pt idx="23479">
                  <c:v>3.084898125</c:v>
                </c:pt>
                <c:pt idx="23480">
                  <c:v>3.0842265625001599</c:v>
                </c:pt>
                <c:pt idx="23481">
                  <c:v>3.0837890625001596</c:v>
                </c:pt>
                <c:pt idx="23482">
                  <c:v>3.0834118749999999</c:v>
                </c:pt>
                <c:pt idx="23483">
                  <c:v>3.0830053125001595</c:v>
                </c:pt>
                <c:pt idx="23484">
                  <c:v>3.0826662499999999</c:v>
                </c:pt>
                <c:pt idx="23485">
                  <c:v>3.0822928125001599</c:v>
                </c:pt>
                <c:pt idx="23486">
                  <c:v>3.0817721875001598</c:v>
                </c:pt>
                <c:pt idx="23487">
                  <c:v>3.0814499999999998</c:v>
                </c:pt>
                <c:pt idx="23488">
                  <c:v>3.0814781249999998</c:v>
                </c:pt>
                <c:pt idx="23489">
                  <c:v>3.0818371875001596</c:v>
                </c:pt>
                <c:pt idx="23490">
                  <c:v>3.0821871875001596</c:v>
                </c:pt>
                <c:pt idx="23491">
                  <c:v>3.0825134375001597</c:v>
                </c:pt>
                <c:pt idx="23492">
                  <c:v>3.08287656250016</c:v>
                </c:pt>
                <c:pt idx="23493">
                  <c:v>3.0832034375001598</c:v>
                </c:pt>
                <c:pt idx="23494">
                  <c:v>3.0828168749999998</c:v>
                </c:pt>
                <c:pt idx="23495">
                  <c:v>3.0824731249999999</c:v>
                </c:pt>
                <c:pt idx="23496">
                  <c:v>3.0820712499999998</c:v>
                </c:pt>
                <c:pt idx="23497">
                  <c:v>3.0816406249999999</c:v>
                </c:pt>
                <c:pt idx="23498">
                  <c:v>3.0811746875001598</c:v>
                </c:pt>
                <c:pt idx="23499">
                  <c:v>3.0806337500000001</c:v>
                </c:pt>
                <c:pt idx="23500">
                  <c:v>3.0801990625001596</c:v>
                </c:pt>
                <c:pt idx="23501">
                  <c:v>3.0796734375001598</c:v>
                </c:pt>
                <c:pt idx="23502">
                  <c:v>3.0793318749999998</c:v>
                </c:pt>
                <c:pt idx="23503">
                  <c:v>3.0789537500000002</c:v>
                </c:pt>
                <c:pt idx="23504">
                  <c:v>3.0786025000000001</c:v>
                </c:pt>
                <c:pt idx="23505">
                  <c:v>3.0779540625001598</c:v>
                </c:pt>
                <c:pt idx="23506">
                  <c:v>3.0776275000000002</c:v>
                </c:pt>
                <c:pt idx="23507">
                  <c:v>3.0771859375001598</c:v>
                </c:pt>
                <c:pt idx="23508">
                  <c:v>3.076723125</c:v>
                </c:pt>
                <c:pt idx="23509">
                  <c:v>3.0763259375001599</c:v>
                </c:pt>
                <c:pt idx="23510">
                  <c:v>3.0759462499999999</c:v>
                </c:pt>
                <c:pt idx="23511">
                  <c:v>3.0754446875001595</c:v>
                </c:pt>
                <c:pt idx="23512">
                  <c:v>3.0749846875001596</c:v>
                </c:pt>
                <c:pt idx="23513">
                  <c:v>3.0745584375001598</c:v>
                </c:pt>
                <c:pt idx="23514">
                  <c:v>3.0742237499999998</c:v>
                </c:pt>
                <c:pt idx="23515">
                  <c:v>3.0743075000000002</c:v>
                </c:pt>
                <c:pt idx="23516">
                  <c:v>3.0747834375001597</c:v>
                </c:pt>
                <c:pt idx="23517">
                  <c:v>3.0751878125001597</c:v>
                </c:pt>
                <c:pt idx="23518">
                  <c:v>3.0755584375001597</c:v>
                </c:pt>
                <c:pt idx="23519">
                  <c:v>3.0758874999999999</c:v>
                </c:pt>
                <c:pt idx="23520">
                  <c:v>3.0762465625001596</c:v>
                </c:pt>
                <c:pt idx="23521">
                  <c:v>3.0766178125001598</c:v>
                </c:pt>
                <c:pt idx="23522">
                  <c:v>3.0769831249999999</c:v>
                </c:pt>
                <c:pt idx="23523">
                  <c:v>3.0773962500000001</c:v>
                </c:pt>
                <c:pt idx="23524">
                  <c:v>3.0777625</c:v>
                </c:pt>
                <c:pt idx="23525">
                  <c:v>3.0781043750000001</c:v>
                </c:pt>
                <c:pt idx="23526">
                  <c:v>3.0784571875001596</c:v>
                </c:pt>
                <c:pt idx="23527">
                  <c:v>3.0787828125001599</c:v>
                </c:pt>
                <c:pt idx="23528">
                  <c:v>3.0784371875001599</c:v>
                </c:pt>
                <c:pt idx="23529">
                  <c:v>3.0780293749999998</c:v>
                </c:pt>
                <c:pt idx="23530">
                  <c:v>3.0776746875001599</c:v>
                </c:pt>
                <c:pt idx="23531">
                  <c:v>3.0772703125001599</c:v>
                </c:pt>
                <c:pt idx="23532">
                  <c:v>3.0768396875001596</c:v>
                </c:pt>
                <c:pt idx="23533">
                  <c:v>3.0762056250000001</c:v>
                </c:pt>
                <c:pt idx="23534">
                  <c:v>3.0756693749999999</c:v>
                </c:pt>
                <c:pt idx="23535">
                  <c:v>3.0751153125001598</c:v>
                </c:pt>
                <c:pt idx="23536">
                  <c:v>3.0747334375001598</c:v>
                </c:pt>
                <c:pt idx="23537">
                  <c:v>3.0743671875001599</c:v>
                </c:pt>
                <c:pt idx="23538">
                  <c:v>3.0742053125001596</c:v>
                </c:pt>
                <c:pt idx="23539">
                  <c:v>3.07454781250016</c:v>
                </c:pt>
                <c:pt idx="23540">
                  <c:v>3.0749378125001599</c:v>
                </c:pt>
                <c:pt idx="23541">
                  <c:v>3.0753412500000001</c:v>
                </c:pt>
                <c:pt idx="23542">
                  <c:v>3.0757521875001599</c:v>
                </c:pt>
                <c:pt idx="23543">
                  <c:v>3.0761221875001596</c:v>
                </c:pt>
                <c:pt idx="23544">
                  <c:v>3.0765765625001595</c:v>
                </c:pt>
                <c:pt idx="23545">
                  <c:v>3.076911875</c:v>
                </c:pt>
                <c:pt idx="23546">
                  <c:v>3.07733875</c:v>
                </c:pt>
                <c:pt idx="23547">
                  <c:v>3.07774875</c:v>
                </c:pt>
                <c:pt idx="23548">
                  <c:v>3.0781015625001595</c:v>
                </c:pt>
                <c:pt idx="23549">
                  <c:v>3.0784521875001598</c:v>
                </c:pt>
                <c:pt idx="23550">
                  <c:v>3.0787921875001598</c:v>
                </c:pt>
                <c:pt idx="23551">
                  <c:v>3.0791409375001599</c:v>
                </c:pt>
                <c:pt idx="23552">
                  <c:v>3.0794684375001595</c:v>
                </c:pt>
                <c:pt idx="23553">
                  <c:v>3.0796018749999998</c:v>
                </c:pt>
                <c:pt idx="23554">
                  <c:v>3.079220625</c:v>
                </c:pt>
                <c:pt idx="23555">
                  <c:v>3.0788903125001599</c:v>
                </c:pt>
                <c:pt idx="23556">
                  <c:v>3.0784684375001596</c:v>
                </c:pt>
                <c:pt idx="23557">
                  <c:v>3.0780612500000002</c:v>
                </c:pt>
                <c:pt idx="23558">
                  <c:v>3.0777243749999998</c:v>
                </c:pt>
                <c:pt idx="23559">
                  <c:v>3.0773390625001595</c:v>
                </c:pt>
                <c:pt idx="23560">
                  <c:v>3.0769109375001595</c:v>
                </c:pt>
                <c:pt idx="23561">
                  <c:v>3.0764399999999998</c:v>
                </c:pt>
                <c:pt idx="23562">
                  <c:v>3.0758978125001599</c:v>
                </c:pt>
                <c:pt idx="23563">
                  <c:v>3.075444375</c:v>
                </c:pt>
                <c:pt idx="23564">
                  <c:v>3.0750840625001596</c:v>
                </c:pt>
                <c:pt idx="23565">
                  <c:v>3.0746215625001598</c:v>
                </c:pt>
                <c:pt idx="23566">
                  <c:v>3.074195</c:v>
                </c:pt>
                <c:pt idx="23567">
                  <c:v>3.073860625</c:v>
                </c:pt>
                <c:pt idx="23568">
                  <c:v>3.0738378125001597</c:v>
                </c:pt>
                <c:pt idx="23569">
                  <c:v>3.0741809375001599</c:v>
                </c:pt>
                <c:pt idx="23570">
                  <c:v>3.0745278125001598</c:v>
                </c:pt>
                <c:pt idx="23571">
                  <c:v>3.0748737500000001</c:v>
                </c:pt>
                <c:pt idx="23572">
                  <c:v>3.0752178125001599</c:v>
                </c:pt>
                <c:pt idx="23573">
                  <c:v>3.0755881249999999</c:v>
                </c:pt>
                <c:pt idx="23574">
                  <c:v>3.0759218750000001</c:v>
                </c:pt>
                <c:pt idx="23575">
                  <c:v>3.0763581250000001</c:v>
                </c:pt>
                <c:pt idx="23576">
                  <c:v>3.0767862500000001</c:v>
                </c:pt>
                <c:pt idx="23577">
                  <c:v>3.0771553125001598</c:v>
                </c:pt>
                <c:pt idx="23578">
                  <c:v>3.0775265625001595</c:v>
                </c:pt>
                <c:pt idx="23579">
                  <c:v>3.0778806250000001</c:v>
                </c:pt>
                <c:pt idx="23580">
                  <c:v>3.0777256249999998</c:v>
                </c:pt>
                <c:pt idx="23581">
                  <c:v>3.0772612499999998</c:v>
                </c:pt>
                <c:pt idx="23582">
                  <c:v>3.0766915625001596</c:v>
                </c:pt>
                <c:pt idx="23583">
                  <c:v>3.0760421875001596</c:v>
                </c:pt>
                <c:pt idx="23584">
                  <c:v>3.0756515625001599</c:v>
                </c:pt>
                <c:pt idx="23585">
                  <c:v>3.0753065625001597</c:v>
                </c:pt>
                <c:pt idx="23586">
                  <c:v>3.0748815625001598</c:v>
                </c:pt>
                <c:pt idx="23587">
                  <c:v>3.0744903125001599</c:v>
                </c:pt>
                <c:pt idx="23588">
                  <c:v>3.074094375</c:v>
                </c:pt>
                <c:pt idx="23589">
                  <c:v>3.0741315625001597</c:v>
                </c:pt>
                <c:pt idx="23590">
                  <c:v>3.0744734375001599</c:v>
                </c:pt>
                <c:pt idx="23591">
                  <c:v>3.0748434375001596</c:v>
                </c:pt>
                <c:pt idx="23592">
                  <c:v>3.075221875</c:v>
                </c:pt>
                <c:pt idx="23593">
                  <c:v>3.075255625</c:v>
                </c:pt>
                <c:pt idx="23594">
                  <c:v>3.0756509375001597</c:v>
                </c:pt>
                <c:pt idx="23595">
                  <c:v>3.0760225000000001</c:v>
                </c:pt>
                <c:pt idx="23596">
                  <c:v>3.0764096875001599</c:v>
                </c:pt>
                <c:pt idx="23597">
                  <c:v>3.0767365625001597</c:v>
                </c:pt>
                <c:pt idx="23598">
                  <c:v>3.07714</c:v>
                </c:pt>
                <c:pt idx="23599">
                  <c:v>3.0774753125001597</c:v>
                </c:pt>
                <c:pt idx="23600">
                  <c:v>3.0771534375001597</c:v>
                </c:pt>
                <c:pt idx="23601">
                  <c:v>3.0768153125001598</c:v>
                </c:pt>
                <c:pt idx="23602">
                  <c:v>3.0764649999999998</c:v>
                </c:pt>
                <c:pt idx="23603">
                  <c:v>3.0761434375001597</c:v>
                </c:pt>
                <c:pt idx="23604">
                  <c:v>3.0757837499999998</c:v>
                </c:pt>
                <c:pt idx="23605">
                  <c:v>3.07536875</c:v>
                </c:pt>
                <c:pt idx="23606">
                  <c:v>3.0749875000000002</c:v>
                </c:pt>
                <c:pt idx="23607">
                  <c:v>3.0745556249999999</c:v>
                </c:pt>
                <c:pt idx="23608">
                  <c:v>3.0741934375001598</c:v>
                </c:pt>
                <c:pt idx="23609">
                  <c:v>3.07386625</c:v>
                </c:pt>
                <c:pt idx="23610">
                  <c:v>3.0734768749999999</c:v>
                </c:pt>
                <c:pt idx="23611">
                  <c:v>3.07306875</c:v>
                </c:pt>
                <c:pt idx="23612">
                  <c:v>3.0729221875001596</c:v>
                </c:pt>
                <c:pt idx="23613">
                  <c:v>3.0725490625001597</c:v>
                </c:pt>
                <c:pt idx="23614">
                  <c:v>3.0721065625001596</c:v>
                </c:pt>
                <c:pt idx="23615">
                  <c:v>3.0724340625001596</c:v>
                </c:pt>
                <c:pt idx="23616">
                  <c:v>3.0724453125001596</c:v>
                </c:pt>
                <c:pt idx="23617">
                  <c:v>3.072041875</c:v>
                </c:pt>
                <c:pt idx="23618">
                  <c:v>3.0719587499999998</c:v>
                </c:pt>
                <c:pt idx="23619">
                  <c:v>3.0715571875001597</c:v>
                </c:pt>
                <c:pt idx="23620">
                  <c:v>3.0710674999999998</c:v>
                </c:pt>
                <c:pt idx="23621">
                  <c:v>3.0706271875001598</c:v>
                </c:pt>
                <c:pt idx="23622">
                  <c:v>3.0702137500000002</c:v>
                </c:pt>
                <c:pt idx="23623">
                  <c:v>3.0698924999999999</c:v>
                </c:pt>
                <c:pt idx="23624">
                  <c:v>3.0702224999999999</c:v>
                </c:pt>
                <c:pt idx="23625">
                  <c:v>3.0705615625001599</c:v>
                </c:pt>
                <c:pt idx="23626">
                  <c:v>3.0710071875001597</c:v>
                </c:pt>
                <c:pt idx="23627">
                  <c:v>3.0713400000000002</c:v>
                </c:pt>
                <c:pt idx="23628">
                  <c:v>3.0716943749999999</c:v>
                </c:pt>
                <c:pt idx="23629">
                  <c:v>3.0720371875001597</c:v>
                </c:pt>
                <c:pt idx="23630">
                  <c:v>3.0723668750000002</c:v>
                </c:pt>
                <c:pt idx="23631">
                  <c:v>3.0727921875001596</c:v>
                </c:pt>
                <c:pt idx="23632">
                  <c:v>3.0731528125001599</c:v>
                </c:pt>
                <c:pt idx="23633">
                  <c:v>3.0735834375001598</c:v>
                </c:pt>
                <c:pt idx="23634">
                  <c:v>3.0740750000000001</c:v>
                </c:pt>
                <c:pt idx="23635">
                  <c:v>3.0744637500000001</c:v>
                </c:pt>
                <c:pt idx="23636">
                  <c:v>3.07493375</c:v>
                </c:pt>
                <c:pt idx="23637">
                  <c:v>3.0752700000000002</c:v>
                </c:pt>
                <c:pt idx="23638">
                  <c:v>3.0756290625001599</c:v>
                </c:pt>
                <c:pt idx="23639">
                  <c:v>3.0754584375001599</c:v>
                </c:pt>
                <c:pt idx="23640">
                  <c:v>3.0750896875001597</c:v>
                </c:pt>
                <c:pt idx="23641">
                  <c:v>3.0747650000000002</c:v>
                </c:pt>
                <c:pt idx="23642">
                  <c:v>3.0748878125001595</c:v>
                </c:pt>
                <c:pt idx="23643">
                  <c:v>3.0745606250000002</c:v>
                </c:pt>
                <c:pt idx="23644">
                  <c:v>3.0742396875001599</c:v>
                </c:pt>
                <c:pt idx="23645">
                  <c:v>3.0739056250000001</c:v>
                </c:pt>
                <c:pt idx="23646">
                  <c:v>3.0734915625001595</c:v>
                </c:pt>
                <c:pt idx="23647">
                  <c:v>3.0729649999999999</c:v>
                </c:pt>
                <c:pt idx="23648">
                  <c:v>3.0723890625001595</c:v>
                </c:pt>
                <c:pt idx="23649">
                  <c:v>3.0717896875001598</c:v>
                </c:pt>
                <c:pt idx="23650">
                  <c:v>3.0714278125001599</c:v>
                </c:pt>
                <c:pt idx="23651">
                  <c:v>3.0711015625001599</c:v>
                </c:pt>
                <c:pt idx="23652">
                  <c:v>3.0707525000000002</c:v>
                </c:pt>
                <c:pt idx="23653">
                  <c:v>3.0703428125001597</c:v>
                </c:pt>
                <c:pt idx="23654">
                  <c:v>3.0699643750000001</c:v>
                </c:pt>
                <c:pt idx="23655">
                  <c:v>3.0696134375001596</c:v>
                </c:pt>
                <c:pt idx="23656">
                  <c:v>3.0692218750000002</c:v>
                </c:pt>
                <c:pt idx="23657">
                  <c:v>3.0694396875001599</c:v>
                </c:pt>
                <c:pt idx="23658">
                  <c:v>3.0698206250000002</c:v>
                </c:pt>
                <c:pt idx="23659">
                  <c:v>3.0701459375001598</c:v>
                </c:pt>
                <c:pt idx="23660">
                  <c:v>3.0705834375001597</c:v>
                </c:pt>
                <c:pt idx="23661">
                  <c:v>3.0709124999999999</c:v>
                </c:pt>
                <c:pt idx="23662">
                  <c:v>3.0713706250000001</c:v>
                </c:pt>
                <c:pt idx="23663">
                  <c:v>3.0717615625001597</c:v>
                </c:pt>
                <c:pt idx="23664">
                  <c:v>3.0721065625001596</c:v>
                </c:pt>
                <c:pt idx="23665">
                  <c:v>3.072571875</c:v>
                </c:pt>
                <c:pt idx="23666">
                  <c:v>3.0730018750000001</c:v>
                </c:pt>
                <c:pt idx="23667">
                  <c:v>3.0734603125001598</c:v>
                </c:pt>
                <c:pt idx="23668">
                  <c:v>3.0738171875001599</c:v>
                </c:pt>
                <c:pt idx="23669">
                  <c:v>3.0734609375001596</c:v>
                </c:pt>
                <c:pt idx="23670">
                  <c:v>3.0730709375001597</c:v>
                </c:pt>
                <c:pt idx="23671">
                  <c:v>3.0725815625001598</c:v>
                </c:pt>
                <c:pt idx="23672">
                  <c:v>3.0719490625001598</c:v>
                </c:pt>
                <c:pt idx="23673">
                  <c:v>3.0716078125001598</c:v>
                </c:pt>
                <c:pt idx="23674">
                  <c:v>3.0712421875001596</c:v>
                </c:pt>
                <c:pt idx="23675">
                  <c:v>3.0706471875001595</c:v>
                </c:pt>
                <c:pt idx="23676">
                  <c:v>3.0700284375001599</c:v>
                </c:pt>
                <c:pt idx="23677">
                  <c:v>3.0696990625001597</c:v>
                </c:pt>
                <c:pt idx="23678">
                  <c:v>3.0693606249999998</c:v>
                </c:pt>
                <c:pt idx="23679">
                  <c:v>3.0690003125001599</c:v>
                </c:pt>
                <c:pt idx="23680">
                  <c:v>3.0684506250000001</c:v>
                </c:pt>
                <c:pt idx="23681">
                  <c:v>3.0680296875001596</c:v>
                </c:pt>
                <c:pt idx="23682">
                  <c:v>3.0675612499999998</c:v>
                </c:pt>
                <c:pt idx="23683">
                  <c:v>3.0672153125001596</c:v>
                </c:pt>
                <c:pt idx="23684">
                  <c:v>3.0673034375001595</c:v>
                </c:pt>
                <c:pt idx="23685">
                  <c:v>3.0677118750000001</c:v>
                </c:pt>
                <c:pt idx="23686">
                  <c:v>3.0681562499999999</c:v>
                </c:pt>
                <c:pt idx="23687">
                  <c:v>3.0685909375001597</c:v>
                </c:pt>
                <c:pt idx="23688">
                  <c:v>3.0690124999999999</c:v>
                </c:pt>
                <c:pt idx="23689">
                  <c:v>3.0686256250000001</c:v>
                </c:pt>
                <c:pt idx="23690">
                  <c:v>3.0682265625001599</c:v>
                </c:pt>
                <c:pt idx="23691">
                  <c:v>3.0677693750000001</c:v>
                </c:pt>
                <c:pt idx="23692">
                  <c:v>3.0674453125001597</c:v>
                </c:pt>
                <c:pt idx="23693">
                  <c:v>3.0670528125001599</c:v>
                </c:pt>
                <c:pt idx="23694">
                  <c:v>3.0666309375001597</c:v>
                </c:pt>
                <c:pt idx="23695">
                  <c:v>3.0661803125001597</c:v>
                </c:pt>
                <c:pt idx="23696">
                  <c:v>3.0658306249999998</c:v>
                </c:pt>
                <c:pt idx="23697">
                  <c:v>3.0654059375001599</c:v>
                </c:pt>
                <c:pt idx="23698">
                  <c:v>3.0649609375001599</c:v>
                </c:pt>
                <c:pt idx="23699">
                  <c:v>3.0646303125001597</c:v>
                </c:pt>
                <c:pt idx="23700">
                  <c:v>3.0645381249999999</c:v>
                </c:pt>
                <c:pt idx="23701">
                  <c:v>3.0648959375001597</c:v>
                </c:pt>
                <c:pt idx="23702">
                  <c:v>3.0652490625001598</c:v>
                </c:pt>
                <c:pt idx="23703">
                  <c:v>3.0656103125001599</c:v>
                </c:pt>
                <c:pt idx="23704">
                  <c:v>3.0660587499999998</c:v>
                </c:pt>
                <c:pt idx="23705">
                  <c:v>3.0664025000000001</c:v>
                </c:pt>
                <c:pt idx="23706">
                  <c:v>3.0668940625001597</c:v>
                </c:pt>
                <c:pt idx="23707">
                  <c:v>3.0672690625001597</c:v>
                </c:pt>
                <c:pt idx="23708">
                  <c:v>3.0676215625001597</c:v>
                </c:pt>
                <c:pt idx="23709">
                  <c:v>3.0680162499999999</c:v>
                </c:pt>
                <c:pt idx="23710">
                  <c:v>3.0683500000000001</c:v>
                </c:pt>
                <c:pt idx="23711">
                  <c:v>3.0687737500000001</c:v>
                </c:pt>
                <c:pt idx="23712">
                  <c:v>3.0691656250000001</c:v>
                </c:pt>
                <c:pt idx="23713">
                  <c:v>3.0695375</c:v>
                </c:pt>
                <c:pt idx="23714">
                  <c:v>3.0699103125001597</c:v>
                </c:pt>
                <c:pt idx="23715">
                  <c:v>3.0702459375001596</c:v>
                </c:pt>
                <c:pt idx="23716">
                  <c:v>3.0705100000000001</c:v>
                </c:pt>
                <c:pt idx="23717">
                  <c:v>3.0704687499999999</c:v>
                </c:pt>
                <c:pt idx="23718">
                  <c:v>3.070038125</c:v>
                </c:pt>
                <c:pt idx="23719">
                  <c:v>3.0696884375001598</c:v>
                </c:pt>
                <c:pt idx="23720">
                  <c:v>3.0693490625001596</c:v>
                </c:pt>
                <c:pt idx="23721">
                  <c:v>3.0688978125001598</c:v>
                </c:pt>
                <c:pt idx="23722">
                  <c:v>3.0685709375001595</c:v>
                </c:pt>
                <c:pt idx="23723">
                  <c:v>3.0682053125001598</c:v>
                </c:pt>
                <c:pt idx="23724">
                  <c:v>3.0678346875001599</c:v>
                </c:pt>
                <c:pt idx="23725">
                  <c:v>3.0675134375001596</c:v>
                </c:pt>
                <c:pt idx="23726">
                  <c:v>3.067373125</c:v>
                </c:pt>
                <c:pt idx="23727">
                  <c:v>3.0677228125001599</c:v>
                </c:pt>
                <c:pt idx="23728">
                  <c:v>3.068165</c:v>
                </c:pt>
                <c:pt idx="23729">
                  <c:v>3.0685778125001599</c:v>
                </c:pt>
                <c:pt idx="23730">
                  <c:v>3.0689778125001599</c:v>
                </c:pt>
                <c:pt idx="23731">
                  <c:v>3.0686853125001599</c:v>
                </c:pt>
                <c:pt idx="23732">
                  <c:v>3.0683615625001597</c:v>
                </c:pt>
                <c:pt idx="23733">
                  <c:v>3.0679099999999999</c:v>
                </c:pt>
                <c:pt idx="23734">
                  <c:v>3.0673565625001595</c:v>
                </c:pt>
                <c:pt idx="23735">
                  <c:v>3.0667209375001598</c:v>
                </c:pt>
                <c:pt idx="23736">
                  <c:v>3.0663728125001599</c:v>
                </c:pt>
                <c:pt idx="23737">
                  <c:v>3.0659887499999998</c:v>
                </c:pt>
                <c:pt idx="23738">
                  <c:v>3.0655540625001598</c:v>
                </c:pt>
                <c:pt idx="23739">
                  <c:v>3.065226875</c:v>
                </c:pt>
                <c:pt idx="23740">
                  <c:v>3.0646450000000001</c:v>
                </c:pt>
                <c:pt idx="23741">
                  <c:v>3.0641978125001597</c:v>
                </c:pt>
                <c:pt idx="23742">
                  <c:v>3.0637478125001598</c:v>
                </c:pt>
                <c:pt idx="23743">
                  <c:v>3.0634021875001598</c:v>
                </c:pt>
                <c:pt idx="23744">
                  <c:v>3.0630509375001598</c:v>
                </c:pt>
                <c:pt idx="23745">
                  <c:v>3.0627200000000001</c:v>
                </c:pt>
                <c:pt idx="23746">
                  <c:v>3.0625609375001597</c:v>
                </c:pt>
                <c:pt idx="23747">
                  <c:v>3.0628606249999999</c:v>
                </c:pt>
                <c:pt idx="23748">
                  <c:v>3.0632087499999998</c:v>
                </c:pt>
                <c:pt idx="23749">
                  <c:v>3.06362093750016</c:v>
                </c:pt>
                <c:pt idx="23750">
                  <c:v>3.0639971875001599</c:v>
                </c:pt>
                <c:pt idx="23751">
                  <c:v>3.0643875</c:v>
                </c:pt>
                <c:pt idx="23752">
                  <c:v>3.0647996875001597</c:v>
                </c:pt>
                <c:pt idx="23753">
                  <c:v>3.0651868750000002</c:v>
                </c:pt>
                <c:pt idx="23754">
                  <c:v>3.0655074999999998</c:v>
                </c:pt>
                <c:pt idx="23755">
                  <c:v>3.0659359375001598</c:v>
                </c:pt>
                <c:pt idx="23756">
                  <c:v>3.0664012500000002</c:v>
                </c:pt>
                <c:pt idx="23757">
                  <c:v>3.066739375</c:v>
                </c:pt>
                <c:pt idx="23758">
                  <c:v>3.0671809375001597</c:v>
                </c:pt>
                <c:pt idx="23759">
                  <c:v>3.0676540625001598</c:v>
                </c:pt>
                <c:pt idx="23760">
                  <c:v>3.0679975000000002</c:v>
                </c:pt>
                <c:pt idx="23761">
                  <c:v>3.0684909375001599</c:v>
                </c:pt>
                <c:pt idx="23762">
                  <c:v>3.0689799999999998</c:v>
                </c:pt>
                <c:pt idx="23763">
                  <c:v>3.0693012500000001</c:v>
                </c:pt>
                <c:pt idx="23764">
                  <c:v>3.0696218750000002</c:v>
                </c:pt>
                <c:pt idx="23765">
                  <c:v>3.0691674999999998</c:v>
                </c:pt>
                <c:pt idx="23766">
                  <c:v>3.0687606249999999</c:v>
                </c:pt>
                <c:pt idx="23767">
                  <c:v>3.0682053125001598</c:v>
                </c:pt>
                <c:pt idx="23768">
                  <c:v>3.0676640625001599</c:v>
                </c:pt>
                <c:pt idx="23769">
                  <c:v>3.0670687499999998</c:v>
                </c:pt>
                <c:pt idx="23770">
                  <c:v>3.0665174999999998</c:v>
                </c:pt>
                <c:pt idx="23771">
                  <c:v>3.0660709375001596</c:v>
                </c:pt>
                <c:pt idx="23772">
                  <c:v>3.0656037500000002</c:v>
                </c:pt>
                <c:pt idx="23773">
                  <c:v>3.06517531250016</c:v>
                </c:pt>
                <c:pt idx="23774">
                  <c:v>3.0647562499999998</c:v>
                </c:pt>
                <c:pt idx="23775">
                  <c:v>3.0646268750000001</c:v>
                </c:pt>
                <c:pt idx="23776">
                  <c:v>3.0646259375001597</c:v>
                </c:pt>
                <c:pt idx="23777">
                  <c:v>3.0646599999999999</c:v>
                </c:pt>
                <c:pt idx="23778">
                  <c:v>3.0642049999999998</c:v>
                </c:pt>
                <c:pt idx="23779">
                  <c:v>3.0638009375001598</c:v>
                </c:pt>
                <c:pt idx="23780">
                  <c:v>3.063444375</c:v>
                </c:pt>
                <c:pt idx="23781">
                  <c:v>3.0631143750000001</c:v>
                </c:pt>
                <c:pt idx="23782">
                  <c:v>3.0627003125001599</c:v>
                </c:pt>
                <c:pt idx="23783">
                  <c:v>3.0623581249999998</c:v>
                </c:pt>
                <c:pt idx="23784">
                  <c:v>3.0620334375001597</c:v>
                </c:pt>
                <c:pt idx="23785">
                  <c:v>3.0615809375001599</c:v>
                </c:pt>
                <c:pt idx="23786">
                  <c:v>3.0611303125001599</c:v>
                </c:pt>
                <c:pt idx="23787">
                  <c:v>3.0607224999999998</c:v>
                </c:pt>
                <c:pt idx="23788">
                  <c:v>3.060394375</c:v>
                </c:pt>
                <c:pt idx="23789">
                  <c:v>3.0600287499999999</c:v>
                </c:pt>
                <c:pt idx="23790">
                  <c:v>3.0596437500000002</c:v>
                </c:pt>
                <c:pt idx="23791">
                  <c:v>3.0592653125001599</c:v>
                </c:pt>
                <c:pt idx="23792">
                  <c:v>3.0594746875001597</c:v>
                </c:pt>
                <c:pt idx="23793">
                  <c:v>3.0598021875001598</c:v>
                </c:pt>
                <c:pt idx="23794">
                  <c:v>3.0601746875001599</c:v>
                </c:pt>
                <c:pt idx="23795">
                  <c:v>3.0605103125001598</c:v>
                </c:pt>
                <c:pt idx="23796">
                  <c:v>3.0609587500000002</c:v>
                </c:pt>
                <c:pt idx="23797">
                  <c:v>3.0612996875001599</c:v>
                </c:pt>
                <c:pt idx="23798">
                  <c:v>3.0616249999999998</c:v>
                </c:pt>
                <c:pt idx="23799">
                  <c:v>3.061978125</c:v>
                </c:pt>
                <c:pt idx="23800">
                  <c:v>3.062378125</c:v>
                </c:pt>
                <c:pt idx="23801">
                  <c:v>3.0627803125001596</c:v>
                </c:pt>
                <c:pt idx="23802">
                  <c:v>3.0631490625001598</c:v>
                </c:pt>
                <c:pt idx="23803">
                  <c:v>3.0635249999999998</c:v>
                </c:pt>
                <c:pt idx="23804">
                  <c:v>3.0639525000000001</c:v>
                </c:pt>
                <c:pt idx="23805">
                  <c:v>3.0643668750000002</c:v>
                </c:pt>
                <c:pt idx="23806">
                  <c:v>3.0646871875001596</c:v>
                </c:pt>
                <c:pt idx="23807">
                  <c:v>3.0651428125001599</c:v>
                </c:pt>
                <c:pt idx="23808">
                  <c:v>3.0654831250000001</c:v>
                </c:pt>
                <c:pt idx="23809">
                  <c:v>3.0658724999999998</c:v>
                </c:pt>
                <c:pt idx="23810">
                  <c:v>3.0662968749999999</c:v>
                </c:pt>
                <c:pt idx="23811">
                  <c:v>3.0666893750000002</c:v>
                </c:pt>
                <c:pt idx="23812">
                  <c:v>3.067023125</c:v>
                </c:pt>
                <c:pt idx="23813">
                  <c:v>3.0673699999999999</c:v>
                </c:pt>
                <c:pt idx="23814">
                  <c:v>3.0677778125001596</c:v>
                </c:pt>
                <c:pt idx="23815">
                  <c:v>3.0674125000000001</c:v>
                </c:pt>
                <c:pt idx="23816">
                  <c:v>3.0670665625001599</c:v>
                </c:pt>
                <c:pt idx="23817">
                  <c:v>3.0664296875001598</c:v>
                </c:pt>
                <c:pt idx="23818">
                  <c:v>3.0658150000000002</c:v>
                </c:pt>
                <c:pt idx="23819">
                  <c:v>3.06547875</c:v>
                </c:pt>
                <c:pt idx="23820">
                  <c:v>3.0650893749999999</c:v>
                </c:pt>
                <c:pt idx="23821">
                  <c:v>3.0644049999999998</c:v>
                </c:pt>
                <c:pt idx="23822">
                  <c:v>3.0640665625001597</c:v>
                </c:pt>
                <c:pt idx="23823">
                  <c:v>3.0635625000000002</c:v>
                </c:pt>
                <c:pt idx="23824">
                  <c:v>3.063175625</c:v>
                </c:pt>
                <c:pt idx="23825">
                  <c:v>3.0628515625001596</c:v>
                </c:pt>
                <c:pt idx="23826">
                  <c:v>3.0630434375001596</c:v>
                </c:pt>
                <c:pt idx="23827">
                  <c:v>3.0628081250000001</c:v>
                </c:pt>
                <c:pt idx="23828">
                  <c:v>3.0623925000000001</c:v>
                </c:pt>
                <c:pt idx="23829">
                  <c:v>3.0620056249999998</c:v>
                </c:pt>
                <c:pt idx="23830">
                  <c:v>3.0615418750000001</c:v>
                </c:pt>
                <c:pt idx="23831">
                  <c:v>3.0612053125001597</c:v>
                </c:pt>
                <c:pt idx="23832">
                  <c:v>3.0608440625001596</c:v>
                </c:pt>
                <c:pt idx="23833">
                  <c:v>3.0603631249999999</c:v>
                </c:pt>
                <c:pt idx="23834">
                  <c:v>3.0598181250000001</c:v>
                </c:pt>
                <c:pt idx="23835">
                  <c:v>3.0592971875001598</c:v>
                </c:pt>
                <c:pt idx="23836">
                  <c:v>3.0588259375001599</c:v>
                </c:pt>
                <c:pt idx="23837">
                  <c:v>3.0583603125001599</c:v>
                </c:pt>
                <c:pt idx="23838">
                  <c:v>3.0579721875001598</c:v>
                </c:pt>
                <c:pt idx="23839">
                  <c:v>3.0575384375001597</c:v>
                </c:pt>
                <c:pt idx="23840">
                  <c:v>3.0571362500000001</c:v>
                </c:pt>
                <c:pt idx="23841">
                  <c:v>3.0568109375001598</c:v>
                </c:pt>
                <c:pt idx="23842">
                  <c:v>3.0563871875001598</c:v>
                </c:pt>
                <c:pt idx="23843">
                  <c:v>3.0559381249999999</c:v>
                </c:pt>
                <c:pt idx="23844">
                  <c:v>3.0554831249999999</c:v>
                </c:pt>
                <c:pt idx="23845">
                  <c:v>3.05499125</c:v>
                </c:pt>
                <c:pt idx="23846">
                  <c:v>3.054645625</c:v>
                </c:pt>
                <c:pt idx="23847">
                  <c:v>3.05496875</c:v>
                </c:pt>
                <c:pt idx="23848">
                  <c:v>3.055363125</c:v>
                </c:pt>
                <c:pt idx="23849">
                  <c:v>3.0556874999999999</c:v>
                </c:pt>
                <c:pt idx="23850">
                  <c:v>3.0561387500000001</c:v>
                </c:pt>
                <c:pt idx="23851">
                  <c:v>3.0565015625001597</c:v>
                </c:pt>
                <c:pt idx="23852">
                  <c:v>3.0569725000000001</c:v>
                </c:pt>
                <c:pt idx="23853">
                  <c:v>3.0573659375001596</c:v>
                </c:pt>
                <c:pt idx="23854">
                  <c:v>3.0577234375001598</c:v>
                </c:pt>
                <c:pt idx="23855">
                  <c:v>3.0581296875001596</c:v>
                </c:pt>
                <c:pt idx="23856">
                  <c:v>3.0584984375001598</c:v>
                </c:pt>
                <c:pt idx="23857">
                  <c:v>3.0590071875001597</c:v>
                </c:pt>
                <c:pt idx="23858">
                  <c:v>3.0594396875001597</c:v>
                </c:pt>
                <c:pt idx="23859">
                  <c:v>3.0597668750000002</c:v>
                </c:pt>
                <c:pt idx="23860">
                  <c:v>3.0601950000000002</c:v>
                </c:pt>
                <c:pt idx="23861">
                  <c:v>3.06054125</c:v>
                </c:pt>
                <c:pt idx="23862">
                  <c:v>3.0609721875001599</c:v>
                </c:pt>
                <c:pt idx="23863">
                  <c:v>3.0613725000000001</c:v>
                </c:pt>
                <c:pt idx="23864">
                  <c:v>3.06181875</c:v>
                </c:pt>
                <c:pt idx="23865">
                  <c:v>3.062154375</c:v>
                </c:pt>
                <c:pt idx="23866">
                  <c:v>3.0624843749999999</c:v>
                </c:pt>
                <c:pt idx="23867">
                  <c:v>3.0628799999999998</c:v>
                </c:pt>
                <c:pt idx="23868">
                  <c:v>3.0632640625001599</c:v>
                </c:pt>
                <c:pt idx="23869">
                  <c:v>3.0635906249999998</c:v>
                </c:pt>
                <c:pt idx="23870">
                  <c:v>3.0639615625001597</c:v>
                </c:pt>
                <c:pt idx="23871">
                  <c:v>3.064381875</c:v>
                </c:pt>
                <c:pt idx="23872">
                  <c:v>3.064705</c:v>
                </c:pt>
                <c:pt idx="23873">
                  <c:v>3.0642268750000001</c:v>
                </c:pt>
                <c:pt idx="23874">
                  <c:v>3.06361375</c:v>
                </c:pt>
                <c:pt idx="23875">
                  <c:v>3.0632531250000001</c:v>
                </c:pt>
                <c:pt idx="23876">
                  <c:v>3.0627849999999999</c:v>
                </c:pt>
                <c:pt idx="23877">
                  <c:v>3.0623321875001599</c:v>
                </c:pt>
                <c:pt idx="23878">
                  <c:v>3.0618743749999999</c:v>
                </c:pt>
                <c:pt idx="23879">
                  <c:v>3.0613687500000002</c:v>
                </c:pt>
                <c:pt idx="23880">
                  <c:v>3.0609243749999999</c:v>
                </c:pt>
                <c:pt idx="23881">
                  <c:v>3.0604353125001595</c:v>
                </c:pt>
                <c:pt idx="23882">
                  <c:v>3.060054375</c:v>
                </c:pt>
                <c:pt idx="23883">
                  <c:v>3.0596925000000001</c:v>
                </c:pt>
                <c:pt idx="23884">
                  <c:v>3.0593356250000001</c:v>
                </c:pt>
                <c:pt idx="23885">
                  <c:v>3.0588187499999999</c:v>
                </c:pt>
                <c:pt idx="23886">
                  <c:v>3.0583974999999999</c:v>
                </c:pt>
                <c:pt idx="23887">
                  <c:v>3.0580075</c:v>
                </c:pt>
                <c:pt idx="23888">
                  <c:v>3.0574690625001599</c:v>
                </c:pt>
                <c:pt idx="23889">
                  <c:v>3.0569268749999998</c:v>
                </c:pt>
                <c:pt idx="23890">
                  <c:v>3.0563512500000001</c:v>
                </c:pt>
                <c:pt idx="23891">
                  <c:v>3.0557621875001599</c:v>
                </c:pt>
                <c:pt idx="23892">
                  <c:v>3.0551843750000001</c:v>
                </c:pt>
                <c:pt idx="23893">
                  <c:v>3.0548431250000001</c:v>
                </c:pt>
                <c:pt idx="23894">
                  <c:v>3.0544696875001596</c:v>
                </c:pt>
                <c:pt idx="23895">
                  <c:v>3.05413093750016</c:v>
                </c:pt>
                <c:pt idx="23896">
                  <c:v>3.0544228125001598</c:v>
                </c:pt>
                <c:pt idx="23897">
                  <c:v>3.0547634375001596</c:v>
                </c:pt>
                <c:pt idx="23898">
                  <c:v>3.0551728125001598</c:v>
                </c:pt>
                <c:pt idx="23899">
                  <c:v>3.0554968749999998</c:v>
                </c:pt>
                <c:pt idx="23900">
                  <c:v>3.0559156249999999</c:v>
                </c:pt>
                <c:pt idx="23901">
                  <c:v>3.056289375</c:v>
                </c:pt>
                <c:pt idx="23902">
                  <c:v>3.056711875</c:v>
                </c:pt>
                <c:pt idx="23903">
                  <c:v>3.0572278125001597</c:v>
                </c:pt>
                <c:pt idx="23904">
                  <c:v>3.0576656249999998</c:v>
                </c:pt>
                <c:pt idx="23905">
                  <c:v>3.0580778125001595</c:v>
                </c:pt>
                <c:pt idx="23906">
                  <c:v>3.0584181250000002</c:v>
                </c:pt>
                <c:pt idx="23907">
                  <c:v>3.0588090625001598</c:v>
                </c:pt>
                <c:pt idx="23908">
                  <c:v>3.0592178125001599</c:v>
                </c:pt>
                <c:pt idx="23909">
                  <c:v>3.0587934375001598</c:v>
                </c:pt>
                <c:pt idx="23910">
                  <c:v>3.05844</c:v>
                </c:pt>
                <c:pt idx="23911">
                  <c:v>3.0580349999999998</c:v>
                </c:pt>
                <c:pt idx="23912">
                  <c:v>3.0577109375001599</c:v>
                </c:pt>
                <c:pt idx="23913">
                  <c:v>3.0573256249999998</c:v>
                </c:pt>
                <c:pt idx="23914">
                  <c:v>3.0569096875001596</c:v>
                </c:pt>
                <c:pt idx="23915">
                  <c:v>3.0565825000000002</c:v>
                </c:pt>
                <c:pt idx="23916">
                  <c:v>3.0565896875001597</c:v>
                </c:pt>
                <c:pt idx="23917">
                  <c:v>3.0569140625001596</c:v>
                </c:pt>
                <c:pt idx="23918">
                  <c:v>3.0572625000000002</c:v>
                </c:pt>
                <c:pt idx="23919">
                  <c:v>3.0576609375001595</c:v>
                </c:pt>
                <c:pt idx="23920">
                  <c:v>3.0580546875001597</c:v>
                </c:pt>
                <c:pt idx="23921">
                  <c:v>3.05842875</c:v>
                </c:pt>
                <c:pt idx="23922">
                  <c:v>3.0587493750000001</c:v>
                </c:pt>
                <c:pt idx="23923">
                  <c:v>3.0590881250000002</c:v>
                </c:pt>
                <c:pt idx="23924">
                  <c:v>3.0594159375001597</c:v>
                </c:pt>
                <c:pt idx="23925">
                  <c:v>3.0597449999999999</c:v>
                </c:pt>
                <c:pt idx="23926">
                  <c:v>3.0601540625001595</c:v>
                </c:pt>
                <c:pt idx="23927">
                  <c:v>3.0605028125001597</c:v>
                </c:pt>
                <c:pt idx="23928">
                  <c:v>3.0608378125001598</c:v>
                </c:pt>
                <c:pt idx="23929">
                  <c:v>3.0607487500000001</c:v>
                </c:pt>
                <c:pt idx="23930">
                  <c:v>3.0603837500000002</c:v>
                </c:pt>
                <c:pt idx="23931">
                  <c:v>3.0599096875001597</c:v>
                </c:pt>
                <c:pt idx="23932">
                  <c:v>3.0594996875001597</c:v>
                </c:pt>
                <c:pt idx="23933">
                  <c:v>3.0591056249999999</c:v>
                </c:pt>
                <c:pt idx="23934">
                  <c:v>3.0587490625001599</c:v>
                </c:pt>
                <c:pt idx="23935">
                  <c:v>3.0583187500000002</c:v>
                </c:pt>
                <c:pt idx="23936">
                  <c:v>3.057803125</c:v>
                </c:pt>
                <c:pt idx="23937">
                  <c:v>3.05743375</c:v>
                </c:pt>
                <c:pt idx="23938">
                  <c:v>3.0567609375001599</c:v>
                </c:pt>
                <c:pt idx="23939">
                  <c:v>3.0563659375001597</c:v>
                </c:pt>
                <c:pt idx="23940">
                  <c:v>3.0560303125001598</c:v>
                </c:pt>
                <c:pt idx="23941">
                  <c:v>3.0557046875001599</c:v>
                </c:pt>
                <c:pt idx="23942">
                  <c:v>3.0553443749999998</c:v>
                </c:pt>
                <c:pt idx="23943">
                  <c:v>3.0550137500000001</c:v>
                </c:pt>
                <c:pt idx="23944">
                  <c:v>3.0545353125001595</c:v>
                </c:pt>
                <c:pt idx="23945">
                  <c:v>3.0540756249999998</c:v>
                </c:pt>
                <c:pt idx="23946">
                  <c:v>3.0537243749999998</c:v>
                </c:pt>
                <c:pt idx="23947">
                  <c:v>3.0533993750000001</c:v>
                </c:pt>
                <c:pt idx="23948">
                  <c:v>3.0536631249999999</c:v>
                </c:pt>
                <c:pt idx="23949">
                  <c:v>3.0539940625001596</c:v>
                </c:pt>
                <c:pt idx="23950">
                  <c:v>3.0543428125001597</c:v>
                </c:pt>
                <c:pt idx="23951">
                  <c:v>3.0547274999999998</c:v>
                </c:pt>
                <c:pt idx="23952">
                  <c:v>3.0551831250000001</c:v>
                </c:pt>
                <c:pt idx="23953">
                  <c:v>3.0555099999999999</c:v>
                </c:pt>
                <c:pt idx="23954">
                  <c:v>3.0558718749999998</c:v>
                </c:pt>
                <c:pt idx="23955">
                  <c:v>3.0562312500000002</c:v>
                </c:pt>
                <c:pt idx="23956">
                  <c:v>3.05674125</c:v>
                </c:pt>
                <c:pt idx="23957">
                  <c:v>3.0571890625001599</c:v>
                </c:pt>
                <c:pt idx="23958">
                  <c:v>3.0576628125001597</c:v>
                </c:pt>
                <c:pt idx="23959">
                  <c:v>3.0580434375001597</c:v>
                </c:pt>
                <c:pt idx="23960">
                  <c:v>3.0584865625001596</c:v>
                </c:pt>
                <c:pt idx="23961">
                  <c:v>3.0588649999999999</c:v>
                </c:pt>
                <c:pt idx="23962">
                  <c:v>3.0592874999999999</c:v>
                </c:pt>
                <c:pt idx="23963">
                  <c:v>3.0596462500000001</c:v>
                </c:pt>
                <c:pt idx="23964">
                  <c:v>3.0593415625001597</c:v>
                </c:pt>
                <c:pt idx="23965">
                  <c:v>3.0588881250000002</c:v>
                </c:pt>
                <c:pt idx="23966">
                  <c:v>3.0582534375001598</c:v>
                </c:pt>
                <c:pt idx="23967">
                  <c:v>3.0578418749999998</c:v>
                </c:pt>
                <c:pt idx="23968">
                  <c:v>3.0574325</c:v>
                </c:pt>
                <c:pt idx="23969">
                  <c:v>3.0569553125001598</c:v>
                </c:pt>
                <c:pt idx="23970">
                  <c:v>3.0565449999999998</c:v>
                </c:pt>
                <c:pt idx="23971">
                  <c:v>3.0561081250000002</c:v>
                </c:pt>
                <c:pt idx="23972">
                  <c:v>3.0555115625001599</c:v>
                </c:pt>
                <c:pt idx="23973">
                  <c:v>3.0551006250000001</c:v>
                </c:pt>
                <c:pt idx="23974">
                  <c:v>3.0547131250000001</c:v>
                </c:pt>
                <c:pt idx="23975">
                  <c:v>3.0551175000000002</c:v>
                </c:pt>
                <c:pt idx="23976">
                  <c:v>3.0555471875001596</c:v>
                </c:pt>
                <c:pt idx="23977">
                  <c:v>3.0559206250000002</c:v>
                </c:pt>
                <c:pt idx="23978">
                  <c:v>3.0562562500000001</c:v>
                </c:pt>
                <c:pt idx="23979">
                  <c:v>3.0565903125001599</c:v>
                </c:pt>
                <c:pt idx="23980">
                  <c:v>3.0570365625001599</c:v>
                </c:pt>
                <c:pt idx="23981">
                  <c:v>3.0574003125001599</c:v>
                </c:pt>
                <c:pt idx="23982">
                  <c:v>3.0577296875001596</c:v>
                </c:pt>
                <c:pt idx="23983">
                  <c:v>3.0581337500000001</c:v>
                </c:pt>
                <c:pt idx="23984">
                  <c:v>3.0586184375001597</c:v>
                </c:pt>
                <c:pt idx="23985">
                  <c:v>3.0589581250000002</c:v>
                </c:pt>
                <c:pt idx="23986">
                  <c:v>3.0592912499999998</c:v>
                </c:pt>
                <c:pt idx="23987">
                  <c:v>3.05891</c:v>
                </c:pt>
                <c:pt idx="23988">
                  <c:v>3.0583943750000002</c:v>
                </c:pt>
                <c:pt idx="23989">
                  <c:v>3.0579121875001598</c:v>
                </c:pt>
                <c:pt idx="23990">
                  <c:v>3.0574715625001598</c:v>
                </c:pt>
                <c:pt idx="23991">
                  <c:v>3.0569781250000001</c:v>
                </c:pt>
                <c:pt idx="23992">
                  <c:v>3.05663375</c:v>
                </c:pt>
                <c:pt idx="23993">
                  <c:v>3.0562562500000001</c:v>
                </c:pt>
                <c:pt idx="23994">
                  <c:v>3.0558268750000002</c:v>
                </c:pt>
                <c:pt idx="23995">
                  <c:v>3.0553946875001596</c:v>
                </c:pt>
                <c:pt idx="23996">
                  <c:v>3.0549190625001597</c:v>
                </c:pt>
                <c:pt idx="23997">
                  <c:v>3.0544237500000002</c:v>
                </c:pt>
                <c:pt idx="23998">
                  <c:v>3.0539815625001596</c:v>
                </c:pt>
                <c:pt idx="23999">
                  <c:v>3.0535234375001599</c:v>
                </c:pt>
                <c:pt idx="24000">
                  <c:v>3.0531156250000002</c:v>
                </c:pt>
                <c:pt idx="24001">
                  <c:v>3.0527868749999998</c:v>
                </c:pt>
                <c:pt idx="24002">
                  <c:v>3.0522793749999999</c:v>
                </c:pt>
                <c:pt idx="24003">
                  <c:v>3.0519146875001599</c:v>
                </c:pt>
                <c:pt idx="24004">
                  <c:v>3.0515390625001597</c:v>
                </c:pt>
                <c:pt idx="24005">
                  <c:v>3.0513271875001595</c:v>
                </c:pt>
                <c:pt idx="24006">
                  <c:v>3.0516971875001597</c:v>
                </c:pt>
                <c:pt idx="24007">
                  <c:v>3.0520234375001598</c:v>
                </c:pt>
                <c:pt idx="24008">
                  <c:v>3.0524631250000001</c:v>
                </c:pt>
                <c:pt idx="24009">
                  <c:v>3.0527978125001596</c:v>
                </c:pt>
                <c:pt idx="24010">
                  <c:v>3.0531450000000002</c:v>
                </c:pt>
                <c:pt idx="24011">
                  <c:v>3.0535587500000001</c:v>
                </c:pt>
                <c:pt idx="24012">
                  <c:v>3.0539659375001595</c:v>
                </c:pt>
                <c:pt idx="24013">
                  <c:v>3.054341875</c:v>
                </c:pt>
                <c:pt idx="24014">
                  <c:v>3.0547543749999999</c:v>
                </c:pt>
                <c:pt idx="24015">
                  <c:v>3.0551412500000001</c:v>
                </c:pt>
                <c:pt idx="24016">
                  <c:v>3.0555059375001599</c:v>
                </c:pt>
                <c:pt idx="24017">
                  <c:v>3.0559409375001598</c:v>
                </c:pt>
                <c:pt idx="24018">
                  <c:v>3.056370625</c:v>
                </c:pt>
                <c:pt idx="24019">
                  <c:v>3.0567774999999999</c:v>
                </c:pt>
                <c:pt idx="24020">
                  <c:v>3.0571787499999998</c:v>
                </c:pt>
                <c:pt idx="24021">
                  <c:v>3.0568990625001597</c:v>
                </c:pt>
                <c:pt idx="24022">
                  <c:v>3.0564228125001596</c:v>
                </c:pt>
                <c:pt idx="24023">
                  <c:v>3.0560690625001596</c:v>
                </c:pt>
                <c:pt idx="24024">
                  <c:v>3.055538125</c:v>
                </c:pt>
                <c:pt idx="24025">
                  <c:v>3.0549171875001599</c:v>
                </c:pt>
                <c:pt idx="24026">
                  <c:v>3.0544753125001596</c:v>
                </c:pt>
                <c:pt idx="24027">
                  <c:v>3.0541353125001596</c:v>
                </c:pt>
                <c:pt idx="24028">
                  <c:v>3.0537815625001596</c:v>
                </c:pt>
                <c:pt idx="24029">
                  <c:v>3.0539009375001598</c:v>
                </c:pt>
                <c:pt idx="24030">
                  <c:v>3.0542353125001598</c:v>
                </c:pt>
                <c:pt idx="24031">
                  <c:v>3.0545787500000001</c:v>
                </c:pt>
                <c:pt idx="24032">
                  <c:v>3.0549575</c:v>
                </c:pt>
                <c:pt idx="24033">
                  <c:v>3.0553715625001598</c:v>
                </c:pt>
                <c:pt idx="24034">
                  <c:v>3.0557093750000002</c:v>
                </c:pt>
                <c:pt idx="24035">
                  <c:v>3.0560981250000001</c:v>
                </c:pt>
                <c:pt idx="24036">
                  <c:v>3.056429375</c:v>
                </c:pt>
                <c:pt idx="24037">
                  <c:v>3.0567506249999998</c:v>
                </c:pt>
                <c:pt idx="24038">
                  <c:v>3.0571596875001599</c:v>
                </c:pt>
                <c:pt idx="24039">
                  <c:v>3.0574834375001596</c:v>
                </c:pt>
                <c:pt idx="24040">
                  <c:v>3.0579637499999999</c:v>
                </c:pt>
                <c:pt idx="24041">
                  <c:v>3.0582918750000001</c:v>
                </c:pt>
                <c:pt idx="24042">
                  <c:v>3.0587453125001596</c:v>
                </c:pt>
                <c:pt idx="24043">
                  <c:v>3.0590903125001598</c:v>
                </c:pt>
                <c:pt idx="24044">
                  <c:v>3.0594765625001599</c:v>
                </c:pt>
                <c:pt idx="24045">
                  <c:v>3.0598709375001598</c:v>
                </c:pt>
                <c:pt idx="24046">
                  <c:v>3.0602725</c:v>
                </c:pt>
                <c:pt idx="24047">
                  <c:v>3.0601750000000001</c:v>
                </c:pt>
                <c:pt idx="24048">
                  <c:v>3.0598396875001597</c:v>
                </c:pt>
                <c:pt idx="24049">
                  <c:v>3.0594393750000002</c:v>
                </c:pt>
                <c:pt idx="24050">
                  <c:v>3.0588890625001599</c:v>
                </c:pt>
                <c:pt idx="24051">
                  <c:v>3.0583393750000001</c:v>
                </c:pt>
                <c:pt idx="24052">
                  <c:v>3.0579928125001596</c:v>
                </c:pt>
                <c:pt idx="24053">
                  <c:v>3.0574106250000002</c:v>
                </c:pt>
                <c:pt idx="24054">
                  <c:v>3.0570184375001599</c:v>
                </c:pt>
                <c:pt idx="24055">
                  <c:v>3.0565253125001597</c:v>
                </c:pt>
                <c:pt idx="24056">
                  <c:v>3.0559846875001599</c:v>
                </c:pt>
                <c:pt idx="24057">
                  <c:v>3.0555456250000002</c:v>
                </c:pt>
                <c:pt idx="24058">
                  <c:v>3.0550268749999998</c:v>
                </c:pt>
                <c:pt idx="24059">
                  <c:v>3.0546331250000001</c:v>
                </c:pt>
                <c:pt idx="24060">
                  <c:v>3.05416</c:v>
                </c:pt>
                <c:pt idx="24061">
                  <c:v>3.0537159375001597</c:v>
                </c:pt>
                <c:pt idx="24062">
                  <c:v>3.0532925</c:v>
                </c:pt>
                <c:pt idx="24063">
                  <c:v>3.0529228125001597</c:v>
                </c:pt>
                <c:pt idx="24064">
                  <c:v>3.0523262500000001</c:v>
                </c:pt>
                <c:pt idx="24065">
                  <c:v>3.0518665625001598</c:v>
                </c:pt>
                <c:pt idx="24066">
                  <c:v>3.0514821875001599</c:v>
                </c:pt>
                <c:pt idx="24067">
                  <c:v>3.0510396875001597</c:v>
                </c:pt>
                <c:pt idx="24068">
                  <c:v>3.0505931249999998</c:v>
                </c:pt>
                <c:pt idx="24069">
                  <c:v>3.050258125</c:v>
                </c:pt>
                <c:pt idx="24070">
                  <c:v>3.0504640625001596</c:v>
                </c:pt>
                <c:pt idx="24071">
                  <c:v>3.0508337499999998</c:v>
                </c:pt>
                <c:pt idx="24072">
                  <c:v>3.0512084375001596</c:v>
                </c:pt>
                <c:pt idx="24073">
                  <c:v>3.0515415625001596</c:v>
                </c:pt>
                <c:pt idx="24074">
                  <c:v>3.0518678125001597</c:v>
                </c:pt>
                <c:pt idx="24075">
                  <c:v>3.052218125</c:v>
                </c:pt>
                <c:pt idx="24076">
                  <c:v>3.0525956249999999</c:v>
                </c:pt>
                <c:pt idx="24077">
                  <c:v>3.052945625</c:v>
                </c:pt>
                <c:pt idx="24078">
                  <c:v>3.0532837499999999</c:v>
                </c:pt>
                <c:pt idx="24079">
                  <c:v>3.0536262500000002</c:v>
                </c:pt>
                <c:pt idx="24080">
                  <c:v>3.0539506250000001</c:v>
                </c:pt>
                <c:pt idx="24081">
                  <c:v>3.053590625</c:v>
                </c:pt>
                <c:pt idx="24082">
                  <c:v>3.053134375</c:v>
                </c:pt>
                <c:pt idx="24083">
                  <c:v>3.0527990625001595</c:v>
                </c:pt>
                <c:pt idx="24084">
                  <c:v>3.052393125</c:v>
                </c:pt>
                <c:pt idx="24085">
                  <c:v>3.0519750000000001</c:v>
                </c:pt>
                <c:pt idx="24086">
                  <c:v>3.0515740625001597</c:v>
                </c:pt>
                <c:pt idx="24087">
                  <c:v>3.0512462500000002</c:v>
                </c:pt>
                <c:pt idx="24088">
                  <c:v>3.0509209375001598</c:v>
                </c:pt>
                <c:pt idx="24089">
                  <c:v>3.051245625</c:v>
                </c:pt>
                <c:pt idx="24090">
                  <c:v>3.051608125</c:v>
                </c:pt>
                <c:pt idx="24091">
                  <c:v>3.0519349999999998</c:v>
                </c:pt>
                <c:pt idx="24092">
                  <c:v>3.0523825000000002</c:v>
                </c:pt>
                <c:pt idx="24093">
                  <c:v>3.0527421875001597</c:v>
                </c:pt>
                <c:pt idx="24094">
                  <c:v>3.0530881249999999</c:v>
                </c:pt>
                <c:pt idx="24095">
                  <c:v>3.0534237499999999</c:v>
                </c:pt>
                <c:pt idx="24096">
                  <c:v>3.0537896875001596</c:v>
                </c:pt>
                <c:pt idx="24097">
                  <c:v>3.0541281250000001</c:v>
                </c:pt>
                <c:pt idx="24098">
                  <c:v>3.0545165625001598</c:v>
                </c:pt>
                <c:pt idx="24099">
                  <c:v>3.0549575</c:v>
                </c:pt>
                <c:pt idx="24100">
                  <c:v>3.0552999999999999</c:v>
                </c:pt>
                <c:pt idx="24101">
                  <c:v>3.0557471875001596</c:v>
                </c:pt>
                <c:pt idx="24102">
                  <c:v>3.0561565625001599</c:v>
                </c:pt>
                <c:pt idx="24103">
                  <c:v>3.0565140625001597</c:v>
                </c:pt>
                <c:pt idx="24104">
                  <c:v>3.056863125</c:v>
                </c:pt>
                <c:pt idx="24105">
                  <c:v>3.056923125</c:v>
                </c:pt>
                <c:pt idx="24106">
                  <c:v>3.0565843749999999</c:v>
                </c:pt>
                <c:pt idx="24107">
                  <c:v>3.05623625</c:v>
                </c:pt>
                <c:pt idx="24108">
                  <c:v>3.0558231249999999</c:v>
                </c:pt>
                <c:pt idx="24109">
                  <c:v>3.0553525000000001</c:v>
                </c:pt>
                <c:pt idx="24110">
                  <c:v>3.0547628125001598</c:v>
                </c:pt>
                <c:pt idx="24111">
                  <c:v>3.054201875</c:v>
                </c:pt>
                <c:pt idx="24112">
                  <c:v>3.0537584375001599</c:v>
                </c:pt>
                <c:pt idx="24113">
                  <c:v>3.0531212499999998</c:v>
                </c:pt>
                <c:pt idx="24114">
                  <c:v>3.0527712500000002</c:v>
                </c:pt>
                <c:pt idx="24115">
                  <c:v>3.0524053125001598</c:v>
                </c:pt>
                <c:pt idx="24116">
                  <c:v>3.05206</c:v>
                </c:pt>
                <c:pt idx="24117">
                  <c:v>3.0517290625001596</c:v>
                </c:pt>
                <c:pt idx="24118">
                  <c:v>3.0514071875001596</c:v>
                </c:pt>
                <c:pt idx="24119">
                  <c:v>3.0507228125001595</c:v>
                </c:pt>
                <c:pt idx="24120">
                  <c:v>3.050341875</c:v>
                </c:pt>
                <c:pt idx="24121">
                  <c:v>3.0500165625001596</c:v>
                </c:pt>
                <c:pt idx="24122">
                  <c:v>3.0494487499999998</c:v>
                </c:pt>
                <c:pt idx="24123">
                  <c:v>3.0490718750000001</c:v>
                </c:pt>
                <c:pt idx="24124">
                  <c:v>3.0485759375001598</c:v>
                </c:pt>
                <c:pt idx="24125">
                  <c:v>3.0482490625001599</c:v>
                </c:pt>
                <c:pt idx="24126">
                  <c:v>3.0478931249999999</c:v>
                </c:pt>
                <c:pt idx="24127">
                  <c:v>3.0482284375001596</c:v>
                </c:pt>
                <c:pt idx="24128">
                  <c:v>3.0485971875001598</c:v>
                </c:pt>
                <c:pt idx="24129">
                  <c:v>3.0489250000000001</c:v>
                </c:pt>
                <c:pt idx="24130">
                  <c:v>3.0493228125001597</c:v>
                </c:pt>
                <c:pt idx="24131">
                  <c:v>3.049684375</c:v>
                </c:pt>
                <c:pt idx="24132">
                  <c:v>3.0501171875001596</c:v>
                </c:pt>
                <c:pt idx="24133">
                  <c:v>3.0505100000000001</c:v>
                </c:pt>
                <c:pt idx="24134">
                  <c:v>3.0508853125001596</c:v>
                </c:pt>
                <c:pt idx="24135">
                  <c:v>3.0513371875001596</c:v>
                </c:pt>
                <c:pt idx="24136">
                  <c:v>3.0518512499999999</c:v>
                </c:pt>
                <c:pt idx="24137">
                  <c:v>3.0523515625001596</c:v>
                </c:pt>
                <c:pt idx="24138">
                  <c:v>3.0527453125001598</c:v>
                </c:pt>
                <c:pt idx="24139">
                  <c:v>3.05314</c:v>
                </c:pt>
                <c:pt idx="24140">
                  <c:v>3.0534750000000002</c:v>
                </c:pt>
                <c:pt idx="24141">
                  <c:v>3.0538668750000002</c:v>
                </c:pt>
                <c:pt idx="24142">
                  <c:v>3.0542534375001598</c:v>
                </c:pt>
                <c:pt idx="24143">
                  <c:v>3.0546043749999998</c:v>
                </c:pt>
                <c:pt idx="24144">
                  <c:v>3.0541387499999999</c:v>
                </c:pt>
                <c:pt idx="24145">
                  <c:v>3.0537381250000002</c:v>
                </c:pt>
                <c:pt idx="24146">
                  <c:v>3.0533709375001599</c:v>
                </c:pt>
                <c:pt idx="24147">
                  <c:v>3.0528075000000001</c:v>
                </c:pt>
                <c:pt idx="24148">
                  <c:v>3.0522609375001597</c:v>
                </c:pt>
                <c:pt idx="24149">
                  <c:v>3.051714375</c:v>
                </c:pt>
                <c:pt idx="24150">
                  <c:v>3.0512306250000001</c:v>
                </c:pt>
                <c:pt idx="24151">
                  <c:v>3.0507718750000001</c:v>
                </c:pt>
                <c:pt idx="24152">
                  <c:v>3.0503687500000001</c:v>
                </c:pt>
                <c:pt idx="24153">
                  <c:v>3.0500293749999998</c:v>
                </c:pt>
                <c:pt idx="24154">
                  <c:v>3.0499556249999999</c:v>
                </c:pt>
                <c:pt idx="24155">
                  <c:v>3.0503668749999999</c:v>
                </c:pt>
                <c:pt idx="24156">
                  <c:v>3.0507809375001598</c:v>
                </c:pt>
                <c:pt idx="24157">
                  <c:v>3.0511843750000001</c:v>
                </c:pt>
                <c:pt idx="24158">
                  <c:v>3.0516043750000001</c:v>
                </c:pt>
                <c:pt idx="24159">
                  <c:v>3.0520478125001596</c:v>
                </c:pt>
                <c:pt idx="24160">
                  <c:v>3.0523984375001598</c:v>
                </c:pt>
                <c:pt idx="24161">
                  <c:v>3.0527421875001597</c:v>
                </c:pt>
                <c:pt idx="24162">
                  <c:v>3.0531684375001595</c:v>
                </c:pt>
                <c:pt idx="24163">
                  <c:v>3.0536906250000002</c:v>
                </c:pt>
                <c:pt idx="24164">
                  <c:v>3.0541168750000001</c:v>
                </c:pt>
                <c:pt idx="24165">
                  <c:v>3.0545459375001598</c:v>
                </c:pt>
                <c:pt idx="24166">
                  <c:v>3.0549193749999999</c:v>
                </c:pt>
                <c:pt idx="24167">
                  <c:v>3.0552431250000001</c:v>
                </c:pt>
                <c:pt idx="24168">
                  <c:v>3.0555893749999998</c:v>
                </c:pt>
                <c:pt idx="24169">
                  <c:v>3.0553865625001597</c:v>
                </c:pt>
                <c:pt idx="24170">
                  <c:v>3.0549893749999999</c:v>
                </c:pt>
                <c:pt idx="24171">
                  <c:v>3.0546234375001595</c:v>
                </c:pt>
                <c:pt idx="24172">
                  <c:v>3.0542112499999998</c:v>
                </c:pt>
                <c:pt idx="24173">
                  <c:v>3.0538559375001597</c:v>
                </c:pt>
                <c:pt idx="24174">
                  <c:v>3.05349</c:v>
                </c:pt>
                <c:pt idx="24175">
                  <c:v>3.0531234375001599</c:v>
                </c:pt>
                <c:pt idx="24176">
                  <c:v>3.0524031250000001</c:v>
                </c:pt>
                <c:pt idx="24177">
                  <c:v>3.0520584375001598</c:v>
                </c:pt>
                <c:pt idx="24178">
                  <c:v>3.0517218750000001</c:v>
                </c:pt>
                <c:pt idx="24179">
                  <c:v>3.05134375</c:v>
                </c:pt>
                <c:pt idx="24180">
                  <c:v>3.0510096875001596</c:v>
                </c:pt>
                <c:pt idx="24181">
                  <c:v>3.0504146875001599</c:v>
                </c:pt>
                <c:pt idx="24182">
                  <c:v>3.0500396875001599</c:v>
                </c:pt>
                <c:pt idx="24183">
                  <c:v>3.0495165625001599</c:v>
                </c:pt>
                <c:pt idx="24184">
                  <c:v>3.048980625</c:v>
                </c:pt>
                <c:pt idx="24185">
                  <c:v>3.0484374999999999</c:v>
                </c:pt>
                <c:pt idx="24186">
                  <c:v>3.0479637500000001</c:v>
                </c:pt>
                <c:pt idx="24187">
                  <c:v>3.0474709375001598</c:v>
                </c:pt>
                <c:pt idx="24188">
                  <c:v>3.0471215625001595</c:v>
                </c:pt>
                <c:pt idx="24189">
                  <c:v>3.0466487500000001</c:v>
                </c:pt>
                <c:pt idx="24190">
                  <c:v>3.0462806250000001</c:v>
                </c:pt>
                <c:pt idx="24191">
                  <c:v>3.0458196875001597</c:v>
                </c:pt>
                <c:pt idx="24192">
                  <c:v>3.0454325</c:v>
                </c:pt>
                <c:pt idx="24193">
                  <c:v>3.0450537500000001</c:v>
                </c:pt>
                <c:pt idx="24194">
                  <c:v>3.0446706250000002</c:v>
                </c:pt>
                <c:pt idx="24195">
                  <c:v>3.0448400000000002</c:v>
                </c:pt>
                <c:pt idx="24196">
                  <c:v>3.0451712500000001</c:v>
                </c:pt>
                <c:pt idx="24197">
                  <c:v>3.045589375</c:v>
                </c:pt>
                <c:pt idx="24198">
                  <c:v>3.0459793749999999</c:v>
                </c:pt>
                <c:pt idx="24199">
                  <c:v>3.0463800000000001</c:v>
                </c:pt>
                <c:pt idx="24200">
                  <c:v>3.04679375</c:v>
                </c:pt>
                <c:pt idx="24201">
                  <c:v>3.0471468750000001</c:v>
                </c:pt>
                <c:pt idx="24202">
                  <c:v>3.0475137499999998</c:v>
                </c:pt>
                <c:pt idx="24203">
                  <c:v>3.0479203125001599</c:v>
                </c:pt>
                <c:pt idx="24204">
                  <c:v>3.0483418750000002</c:v>
                </c:pt>
                <c:pt idx="24205">
                  <c:v>3.0487084375001596</c:v>
                </c:pt>
                <c:pt idx="24206">
                  <c:v>3.0490421875001599</c:v>
                </c:pt>
                <c:pt idx="24207">
                  <c:v>3.0494124999999999</c:v>
                </c:pt>
                <c:pt idx="24208">
                  <c:v>3.0489865625001595</c:v>
                </c:pt>
                <c:pt idx="24209">
                  <c:v>3.0486265625001598</c:v>
                </c:pt>
                <c:pt idx="24210">
                  <c:v>3.0482084375001599</c:v>
                </c:pt>
                <c:pt idx="24211">
                  <c:v>3.0478162499999999</c:v>
                </c:pt>
                <c:pt idx="24212">
                  <c:v>3.0474143749999998</c:v>
                </c:pt>
                <c:pt idx="24213">
                  <c:v>3.0469996875001599</c:v>
                </c:pt>
                <c:pt idx="24214">
                  <c:v>3.0466509375001598</c:v>
                </c:pt>
                <c:pt idx="24215">
                  <c:v>3.0469274999999998</c:v>
                </c:pt>
                <c:pt idx="24216">
                  <c:v>3.0472649999999999</c:v>
                </c:pt>
                <c:pt idx="24217">
                  <c:v>3.0476287499999999</c:v>
                </c:pt>
                <c:pt idx="24218">
                  <c:v>3.0480093749999999</c:v>
                </c:pt>
                <c:pt idx="24219">
                  <c:v>3.0484090625001596</c:v>
                </c:pt>
                <c:pt idx="24220">
                  <c:v>3.0487828125001597</c:v>
                </c:pt>
                <c:pt idx="24221">
                  <c:v>3.0492162500000002</c:v>
                </c:pt>
                <c:pt idx="24222">
                  <c:v>3.0495903125001598</c:v>
                </c:pt>
                <c:pt idx="24223">
                  <c:v>3.0499603125001595</c:v>
                </c:pt>
                <c:pt idx="24224">
                  <c:v>3.0499100000000001</c:v>
                </c:pt>
                <c:pt idx="24225">
                  <c:v>3.0495524999999999</c:v>
                </c:pt>
                <c:pt idx="24226">
                  <c:v>3.0490362499999999</c:v>
                </c:pt>
                <c:pt idx="24227">
                  <c:v>3.04870375</c:v>
                </c:pt>
                <c:pt idx="24228">
                  <c:v>3.0480190625001597</c:v>
                </c:pt>
                <c:pt idx="24229">
                  <c:v>3.04762625</c:v>
                </c:pt>
                <c:pt idx="24230">
                  <c:v>3.0472265625001596</c:v>
                </c:pt>
                <c:pt idx="24231">
                  <c:v>3.0467165625001598</c:v>
                </c:pt>
                <c:pt idx="24232">
                  <c:v>3.0462640625001596</c:v>
                </c:pt>
                <c:pt idx="24233">
                  <c:v>3.0458734375001599</c:v>
                </c:pt>
                <c:pt idx="24234">
                  <c:v>3.0454718750000001</c:v>
                </c:pt>
                <c:pt idx="24235">
                  <c:v>3.0450300000000001</c:v>
                </c:pt>
                <c:pt idx="24236">
                  <c:v>3.0446378125001599</c:v>
                </c:pt>
                <c:pt idx="24237">
                  <c:v>3.0442821875001598</c:v>
                </c:pt>
                <c:pt idx="24238">
                  <c:v>3.0439009375001596</c:v>
                </c:pt>
                <c:pt idx="24239">
                  <c:v>3.0432421875001596</c:v>
                </c:pt>
                <c:pt idx="24240">
                  <c:v>3.0427346875001597</c:v>
                </c:pt>
                <c:pt idx="24241">
                  <c:v>3.0424012500000002</c:v>
                </c:pt>
                <c:pt idx="24242">
                  <c:v>3.0420140625001597</c:v>
                </c:pt>
                <c:pt idx="24243">
                  <c:v>3.0416599999999998</c:v>
                </c:pt>
                <c:pt idx="24244">
                  <c:v>3.0413250000000001</c:v>
                </c:pt>
                <c:pt idx="24245">
                  <c:v>3.0410487499999999</c:v>
                </c:pt>
                <c:pt idx="24246">
                  <c:v>3.0406534375001599</c:v>
                </c:pt>
                <c:pt idx="24247">
                  <c:v>3.0410334375001598</c:v>
                </c:pt>
                <c:pt idx="24248">
                  <c:v>3.0413859375001597</c:v>
                </c:pt>
                <c:pt idx="24249">
                  <c:v>3.0417743750000001</c:v>
                </c:pt>
                <c:pt idx="24250">
                  <c:v>3.0421506250000001</c:v>
                </c:pt>
                <c:pt idx="24251">
                  <c:v>3.0425740625001598</c:v>
                </c:pt>
                <c:pt idx="24252">
                  <c:v>3.0429249999999999</c:v>
                </c:pt>
                <c:pt idx="24253">
                  <c:v>3.0432524999999999</c:v>
                </c:pt>
                <c:pt idx="24254">
                  <c:v>3.0435762500000001</c:v>
                </c:pt>
                <c:pt idx="24255">
                  <c:v>3.043490625</c:v>
                </c:pt>
                <c:pt idx="24256">
                  <c:v>3.0431403125001597</c:v>
                </c:pt>
                <c:pt idx="24257">
                  <c:v>3.0426350000000002</c:v>
                </c:pt>
                <c:pt idx="24258">
                  <c:v>3.0422224999999998</c:v>
                </c:pt>
                <c:pt idx="24259">
                  <c:v>3.0417815625001596</c:v>
                </c:pt>
                <c:pt idx="24260">
                  <c:v>3.0412943750000001</c:v>
                </c:pt>
                <c:pt idx="24261">
                  <c:v>3.0409643750000002</c:v>
                </c:pt>
                <c:pt idx="24262">
                  <c:v>3.0406909375001598</c:v>
                </c:pt>
                <c:pt idx="24263">
                  <c:v>3.0382459375001596</c:v>
                </c:pt>
                <c:pt idx="24264">
                  <c:v>3.0323571875001596</c:v>
                </c:pt>
                <c:pt idx="24265">
                  <c:v>3.0253646875001596</c:v>
                </c:pt>
                <c:pt idx="24266">
                  <c:v>3.0176043749999999</c:v>
                </c:pt>
                <c:pt idx="24267">
                  <c:v>3.0093271875001597</c:v>
                </c:pt>
                <c:pt idx="24268">
                  <c:v>3.0007362500000001</c:v>
                </c:pt>
                <c:pt idx="24269">
                  <c:v>2.9919074999999999</c:v>
                </c:pt>
                <c:pt idx="24270">
                  <c:v>2.9828106249999999</c:v>
                </c:pt>
                <c:pt idx="24271">
                  <c:v>2.9736678125001599</c:v>
                </c:pt>
                <c:pt idx="24272">
                  <c:v>2.964369375</c:v>
                </c:pt>
                <c:pt idx="24273">
                  <c:v>2.9573475</c:v>
                </c:pt>
                <c:pt idx="24274">
                  <c:v>2.9538074999999999</c:v>
                </c:pt>
                <c:pt idx="24275">
                  <c:v>2.9511921875001597</c:v>
                </c:pt>
                <c:pt idx="24276">
                  <c:v>2.9493668749999999</c:v>
                </c:pt>
                <c:pt idx="24277">
                  <c:v>2.9479471875001599</c:v>
                </c:pt>
                <c:pt idx="24278">
                  <c:v>2.9468062499999998</c:v>
                </c:pt>
                <c:pt idx="24279">
                  <c:v>2.9459434375001599</c:v>
                </c:pt>
                <c:pt idx="24280">
                  <c:v>2.9453049999999998</c:v>
                </c:pt>
                <c:pt idx="24281">
                  <c:v>2.9447649999999999</c:v>
                </c:pt>
                <c:pt idx="24282">
                  <c:v>2.9443125000000001</c:v>
                </c:pt>
                <c:pt idx="24283">
                  <c:v>2.9439303125001599</c:v>
                </c:pt>
                <c:pt idx="24284">
                  <c:v>2.9435953125001597</c:v>
                </c:pt>
                <c:pt idx="24285">
                  <c:v>2.9430987499999999</c:v>
                </c:pt>
                <c:pt idx="24286">
                  <c:v>2.9426493749999998</c:v>
                </c:pt>
                <c:pt idx="24287">
                  <c:v>2.9422468749999999</c:v>
                </c:pt>
                <c:pt idx="24288">
                  <c:v>2.941894375</c:v>
                </c:pt>
                <c:pt idx="24289">
                  <c:v>2.9414962500000001</c:v>
                </c:pt>
                <c:pt idx="24290">
                  <c:v>2.9411296875001596</c:v>
                </c:pt>
                <c:pt idx="24291">
                  <c:v>2.9407653125001598</c:v>
                </c:pt>
                <c:pt idx="24292">
                  <c:v>2.9404821875001597</c:v>
                </c:pt>
                <c:pt idx="24293">
                  <c:v>2.94034</c:v>
                </c:pt>
                <c:pt idx="24294">
                  <c:v>2.9403409375001597</c:v>
                </c:pt>
                <c:pt idx="24295">
                  <c:v>2.9407453125001597</c:v>
                </c:pt>
                <c:pt idx="24296">
                  <c:v>2.9408071875001598</c:v>
                </c:pt>
                <c:pt idx="24297">
                  <c:v>2.9411853125001599</c:v>
                </c:pt>
                <c:pt idx="24298">
                  <c:v>2.9415215625001596</c:v>
                </c:pt>
                <c:pt idx="24299">
                  <c:v>2.9418421875001597</c:v>
                </c:pt>
                <c:pt idx="24300">
                  <c:v>2.9421996875001599</c:v>
                </c:pt>
                <c:pt idx="24301">
                  <c:v>2.9425681250000002</c:v>
                </c:pt>
                <c:pt idx="24302">
                  <c:v>2.9429012499999998</c:v>
                </c:pt>
                <c:pt idx="24303">
                  <c:v>2.9432921875001599</c:v>
                </c:pt>
                <c:pt idx="24304">
                  <c:v>2.9436931249999998</c:v>
                </c:pt>
                <c:pt idx="24305">
                  <c:v>2.9440540625001597</c:v>
                </c:pt>
                <c:pt idx="24306">
                  <c:v>2.9444474999999999</c:v>
                </c:pt>
                <c:pt idx="24307">
                  <c:v>2.9447778125001598</c:v>
                </c:pt>
                <c:pt idx="24308">
                  <c:v>2.9451187499999998</c:v>
                </c:pt>
                <c:pt idx="24309">
                  <c:v>2.945481875</c:v>
                </c:pt>
                <c:pt idx="24310">
                  <c:v>2.9457846875001596</c:v>
                </c:pt>
                <c:pt idx="24311">
                  <c:v>2.9462606249999999</c:v>
                </c:pt>
                <c:pt idx="24312">
                  <c:v>2.9466465625001597</c:v>
                </c:pt>
                <c:pt idx="24313">
                  <c:v>2.9470725</c:v>
                </c:pt>
                <c:pt idx="24314">
                  <c:v>2.9474062499999998</c:v>
                </c:pt>
                <c:pt idx="24315">
                  <c:v>2.9477359375001599</c:v>
                </c:pt>
                <c:pt idx="24316">
                  <c:v>2.9477481249999999</c:v>
                </c:pt>
                <c:pt idx="24317">
                  <c:v>2.9474018750000002</c:v>
                </c:pt>
                <c:pt idx="24318">
                  <c:v>2.9470796875001599</c:v>
                </c:pt>
                <c:pt idx="24319">
                  <c:v>2.9464459375001599</c:v>
                </c:pt>
                <c:pt idx="24320">
                  <c:v>2.9457443749999999</c:v>
                </c:pt>
                <c:pt idx="24321">
                  <c:v>2.9453996875001596</c:v>
                </c:pt>
                <c:pt idx="24322">
                  <c:v>2.9450175000000001</c:v>
                </c:pt>
                <c:pt idx="24323">
                  <c:v>2.9446578125001599</c:v>
                </c:pt>
                <c:pt idx="24324">
                  <c:v>2.9440690625001595</c:v>
                </c:pt>
                <c:pt idx="24325">
                  <c:v>2.9437237500000002</c:v>
                </c:pt>
                <c:pt idx="24326">
                  <c:v>2.9433625000000001</c:v>
                </c:pt>
                <c:pt idx="24327">
                  <c:v>2.9430259375001597</c:v>
                </c:pt>
                <c:pt idx="24328">
                  <c:v>2.9424953125001596</c:v>
                </c:pt>
                <c:pt idx="24329">
                  <c:v>2.9421750000000002</c:v>
                </c:pt>
                <c:pt idx="24330">
                  <c:v>2.9420640625001599</c:v>
                </c:pt>
                <c:pt idx="24331">
                  <c:v>2.9422668750000001</c:v>
                </c:pt>
                <c:pt idx="24332">
                  <c:v>2.9426312499999998</c:v>
                </c:pt>
                <c:pt idx="24333">
                  <c:v>2.942984375</c:v>
                </c:pt>
                <c:pt idx="24334">
                  <c:v>2.9434040625001598</c:v>
                </c:pt>
                <c:pt idx="24335">
                  <c:v>2.94379875</c:v>
                </c:pt>
                <c:pt idx="24336">
                  <c:v>2.94420468750016</c:v>
                </c:pt>
                <c:pt idx="24337">
                  <c:v>2.9445428125001598</c:v>
                </c:pt>
                <c:pt idx="24338">
                  <c:v>2.9448756249999999</c:v>
                </c:pt>
                <c:pt idx="24339">
                  <c:v>2.945325</c:v>
                </c:pt>
                <c:pt idx="24340">
                  <c:v>2.9456837500000002</c:v>
                </c:pt>
                <c:pt idx="24341">
                  <c:v>2.9460159375001598</c:v>
                </c:pt>
                <c:pt idx="24342">
                  <c:v>2.9464934375001599</c:v>
                </c:pt>
                <c:pt idx="24343">
                  <c:v>2.9468215625001597</c:v>
                </c:pt>
                <c:pt idx="24344">
                  <c:v>2.9471596875001596</c:v>
                </c:pt>
                <c:pt idx="24345">
                  <c:v>2.9475687499999998</c:v>
                </c:pt>
                <c:pt idx="24346">
                  <c:v>2.9479000000000002</c:v>
                </c:pt>
                <c:pt idx="24347">
                  <c:v>2.9483509375001598</c:v>
                </c:pt>
                <c:pt idx="24348">
                  <c:v>2.9487537499999998</c:v>
                </c:pt>
                <c:pt idx="24349">
                  <c:v>2.9490896875001598</c:v>
                </c:pt>
                <c:pt idx="24350">
                  <c:v>2.9495515625001598</c:v>
                </c:pt>
                <c:pt idx="24351">
                  <c:v>2.9498809375001596</c:v>
                </c:pt>
                <c:pt idx="24352">
                  <c:v>2.9494518749999998</c:v>
                </c:pt>
                <c:pt idx="24353">
                  <c:v>2.9490634375001599</c:v>
                </c:pt>
                <c:pt idx="24354">
                  <c:v>2.9486240625001598</c:v>
                </c:pt>
                <c:pt idx="24355">
                  <c:v>2.9480584375001597</c:v>
                </c:pt>
                <c:pt idx="24356">
                  <c:v>2.9475371875001599</c:v>
                </c:pt>
                <c:pt idx="24357">
                  <c:v>2.9470103125001597</c:v>
                </c:pt>
                <c:pt idx="24358">
                  <c:v>2.9464928125001597</c:v>
                </c:pt>
                <c:pt idx="24359">
                  <c:v>2.9461421875001599</c:v>
                </c:pt>
                <c:pt idx="24360">
                  <c:v>2.9457925</c:v>
                </c:pt>
                <c:pt idx="24361">
                  <c:v>2.9453534375001595</c:v>
                </c:pt>
                <c:pt idx="24362">
                  <c:v>2.9449309375001596</c:v>
                </c:pt>
                <c:pt idx="24363">
                  <c:v>2.9445409375001597</c:v>
                </c:pt>
                <c:pt idx="24364">
                  <c:v>2.944175</c:v>
                </c:pt>
                <c:pt idx="24365">
                  <c:v>2.9438359375001597</c:v>
                </c:pt>
                <c:pt idx="24366">
                  <c:v>2.943441875</c:v>
                </c:pt>
                <c:pt idx="24367">
                  <c:v>2.9431206250000002</c:v>
                </c:pt>
                <c:pt idx="24368">
                  <c:v>2.9427612500000002</c:v>
                </c:pt>
                <c:pt idx="24369">
                  <c:v>2.9424418750000001</c:v>
                </c:pt>
                <c:pt idx="24370">
                  <c:v>2.9421109375001597</c:v>
                </c:pt>
                <c:pt idx="24371">
                  <c:v>2.9424496875001598</c:v>
                </c:pt>
                <c:pt idx="24372">
                  <c:v>2.9428815625001596</c:v>
                </c:pt>
                <c:pt idx="24373">
                  <c:v>2.9432065625001598</c:v>
                </c:pt>
                <c:pt idx="24374">
                  <c:v>2.9435590625001598</c:v>
                </c:pt>
                <c:pt idx="24375">
                  <c:v>2.9440303125001597</c:v>
                </c:pt>
                <c:pt idx="24376">
                  <c:v>2.94438656250016</c:v>
                </c:pt>
                <c:pt idx="24377">
                  <c:v>2.9447990625001599</c:v>
                </c:pt>
                <c:pt idx="24378">
                  <c:v>2.9451421875001595</c:v>
                </c:pt>
                <c:pt idx="24379">
                  <c:v>2.945553125</c:v>
                </c:pt>
                <c:pt idx="24380">
                  <c:v>2.9459124999999999</c:v>
                </c:pt>
                <c:pt idx="24381">
                  <c:v>2.9463321875001598</c:v>
                </c:pt>
                <c:pt idx="24382">
                  <c:v>2.9465121875001596</c:v>
                </c:pt>
                <c:pt idx="24383">
                  <c:v>2.9469075</c:v>
                </c:pt>
                <c:pt idx="24384">
                  <c:v>2.947241875</c:v>
                </c:pt>
                <c:pt idx="24385">
                  <c:v>2.947616875</c:v>
                </c:pt>
                <c:pt idx="24386">
                  <c:v>2.9480300000000002</c:v>
                </c:pt>
                <c:pt idx="24387">
                  <c:v>2.9476896875001599</c:v>
                </c:pt>
                <c:pt idx="24388">
                  <c:v>2.9473628125001596</c:v>
                </c:pt>
                <c:pt idx="24389">
                  <c:v>2.9477112499999998</c:v>
                </c:pt>
                <c:pt idx="24390">
                  <c:v>2.9480325000000001</c:v>
                </c:pt>
                <c:pt idx="24391">
                  <c:v>2.9483799999999998</c:v>
                </c:pt>
                <c:pt idx="24392">
                  <c:v>2.9487859375001597</c:v>
                </c:pt>
                <c:pt idx="24393">
                  <c:v>2.9491790625001597</c:v>
                </c:pt>
                <c:pt idx="24394">
                  <c:v>2.9495356250000002</c:v>
                </c:pt>
                <c:pt idx="24395">
                  <c:v>2.9499968750000001</c:v>
                </c:pt>
                <c:pt idx="24396">
                  <c:v>2.9504384375001598</c:v>
                </c:pt>
                <c:pt idx="24397">
                  <c:v>2.9508006249999998</c:v>
                </c:pt>
                <c:pt idx="24398">
                  <c:v>2.9511318750000002</c:v>
                </c:pt>
                <c:pt idx="24399">
                  <c:v>2.9509878125001596</c:v>
                </c:pt>
                <c:pt idx="24400">
                  <c:v>2.9506234375001599</c:v>
                </c:pt>
                <c:pt idx="24401">
                  <c:v>2.9501309375001599</c:v>
                </c:pt>
                <c:pt idx="24402">
                  <c:v>2.9494215625001599</c:v>
                </c:pt>
                <c:pt idx="24403">
                  <c:v>2.94901875</c:v>
                </c:pt>
                <c:pt idx="24404">
                  <c:v>2.9485240625001596</c:v>
                </c:pt>
                <c:pt idx="24405">
                  <c:v>2.9480824999999999</c:v>
                </c:pt>
                <c:pt idx="24406">
                  <c:v>2.9476353125001595</c:v>
                </c:pt>
                <c:pt idx="24407">
                  <c:v>2.9471796875001597</c:v>
                </c:pt>
                <c:pt idx="24408">
                  <c:v>2.946784375</c:v>
                </c:pt>
                <c:pt idx="24409">
                  <c:v>2.9463965625001598</c:v>
                </c:pt>
                <c:pt idx="24410">
                  <c:v>2.9458971875001598</c:v>
                </c:pt>
                <c:pt idx="24411">
                  <c:v>2.94546625</c:v>
                </c:pt>
                <c:pt idx="24412">
                  <c:v>2.9449681249999999</c:v>
                </c:pt>
                <c:pt idx="24413">
                  <c:v>2.9443531250000001</c:v>
                </c:pt>
                <c:pt idx="24414">
                  <c:v>2.9439956249999999</c:v>
                </c:pt>
                <c:pt idx="24415">
                  <c:v>2.9436284375001596</c:v>
                </c:pt>
                <c:pt idx="24416">
                  <c:v>2.9432871875001596</c:v>
                </c:pt>
                <c:pt idx="24417">
                  <c:v>2.9428274999999999</c:v>
                </c:pt>
                <c:pt idx="24418">
                  <c:v>2.9422100000000002</c:v>
                </c:pt>
                <c:pt idx="24419">
                  <c:v>2.9418028125001596</c:v>
                </c:pt>
                <c:pt idx="24420">
                  <c:v>2.9414371875001599</c:v>
                </c:pt>
                <c:pt idx="24421">
                  <c:v>2.9415765625001598</c:v>
                </c:pt>
                <c:pt idx="24422">
                  <c:v>2.9419840625001599</c:v>
                </c:pt>
                <c:pt idx="24423">
                  <c:v>2.9423456250000002</c:v>
                </c:pt>
                <c:pt idx="24424">
                  <c:v>2.9427409375001599</c:v>
                </c:pt>
                <c:pt idx="24425">
                  <c:v>2.9432156250000001</c:v>
                </c:pt>
                <c:pt idx="24426">
                  <c:v>2.9436974999999999</c:v>
                </c:pt>
                <c:pt idx="24427">
                  <c:v>2.94423375</c:v>
                </c:pt>
                <c:pt idx="24428">
                  <c:v>2.9446187500000001</c:v>
                </c:pt>
                <c:pt idx="24429">
                  <c:v>2.9449815625001596</c:v>
                </c:pt>
                <c:pt idx="24430">
                  <c:v>2.9453109375001598</c:v>
                </c:pt>
                <c:pt idx="24431">
                  <c:v>2.9456875</c:v>
                </c:pt>
                <c:pt idx="24432">
                  <c:v>2.9460306250000001</c:v>
                </c:pt>
                <c:pt idx="24433">
                  <c:v>2.9464309375001596</c:v>
                </c:pt>
                <c:pt idx="24434">
                  <c:v>2.946773125</c:v>
                </c:pt>
                <c:pt idx="24435">
                  <c:v>2.9472075000000002</c:v>
                </c:pt>
                <c:pt idx="24436">
                  <c:v>2.9475609375001599</c:v>
                </c:pt>
                <c:pt idx="24437">
                  <c:v>2.9479759375001597</c:v>
                </c:pt>
                <c:pt idx="24438">
                  <c:v>2.9483825000000001</c:v>
                </c:pt>
                <c:pt idx="24439">
                  <c:v>2.948719375</c:v>
                </c:pt>
                <c:pt idx="24440">
                  <c:v>2.9491337500000001</c:v>
                </c:pt>
                <c:pt idx="24441">
                  <c:v>2.9494909375001597</c:v>
                </c:pt>
                <c:pt idx="24442">
                  <c:v>2.949143125</c:v>
                </c:pt>
                <c:pt idx="24443">
                  <c:v>2.9487087500000002</c:v>
                </c:pt>
                <c:pt idx="24444">
                  <c:v>2.9483834375001599</c:v>
                </c:pt>
                <c:pt idx="24445">
                  <c:v>2.9482159375001595</c:v>
                </c:pt>
                <c:pt idx="24446">
                  <c:v>2.9485899999999998</c:v>
                </c:pt>
                <c:pt idx="24447">
                  <c:v>2.9486928125001599</c:v>
                </c:pt>
                <c:pt idx="24448">
                  <c:v>2.9490528125001596</c:v>
                </c:pt>
                <c:pt idx="24449">
                  <c:v>2.949446875</c:v>
                </c:pt>
                <c:pt idx="24450">
                  <c:v>2.9497718750000002</c:v>
                </c:pt>
                <c:pt idx="24451">
                  <c:v>2.9501421875001599</c:v>
                </c:pt>
                <c:pt idx="24452">
                  <c:v>2.9504825000000001</c:v>
                </c:pt>
                <c:pt idx="24453">
                  <c:v>2.950885</c:v>
                </c:pt>
                <c:pt idx="24454">
                  <c:v>2.9510753125001599</c:v>
                </c:pt>
                <c:pt idx="24455">
                  <c:v>2.9507084375001598</c:v>
                </c:pt>
                <c:pt idx="24456">
                  <c:v>2.9503756249999999</c:v>
                </c:pt>
                <c:pt idx="24457">
                  <c:v>2.9498446875001596</c:v>
                </c:pt>
                <c:pt idx="24458">
                  <c:v>2.9492771875001598</c:v>
                </c:pt>
                <c:pt idx="24459">
                  <c:v>2.9486534375001598</c:v>
                </c:pt>
                <c:pt idx="24460">
                  <c:v>2.9481649999999999</c:v>
                </c:pt>
                <c:pt idx="24461">
                  <c:v>2.9476740625001598</c:v>
                </c:pt>
                <c:pt idx="24462">
                  <c:v>2.947219375</c:v>
                </c:pt>
                <c:pt idx="24463">
                  <c:v>2.9467868749999999</c:v>
                </c:pt>
                <c:pt idx="24464">
                  <c:v>2.9464653125001599</c:v>
                </c:pt>
                <c:pt idx="24465">
                  <c:v>2.9461259375001596</c:v>
                </c:pt>
                <c:pt idx="24466">
                  <c:v>2.9457362499999999</c:v>
                </c:pt>
                <c:pt idx="24467">
                  <c:v>2.9452734375001599</c:v>
                </c:pt>
                <c:pt idx="24468">
                  <c:v>2.9448212499999999</c:v>
                </c:pt>
                <c:pt idx="24469">
                  <c:v>2.9444849999999998</c:v>
                </c:pt>
                <c:pt idx="24470">
                  <c:v>2.9446946875001596</c:v>
                </c:pt>
                <c:pt idx="24471">
                  <c:v>2.9450681250000001</c:v>
                </c:pt>
                <c:pt idx="24472">
                  <c:v>2.9454493749999999</c:v>
                </c:pt>
                <c:pt idx="24473">
                  <c:v>2.9458184375001597</c:v>
                </c:pt>
                <c:pt idx="24474">
                  <c:v>2.94621625</c:v>
                </c:pt>
                <c:pt idx="24475">
                  <c:v>2.9466025</c:v>
                </c:pt>
                <c:pt idx="24476">
                  <c:v>2.9470253125001595</c:v>
                </c:pt>
                <c:pt idx="24477">
                  <c:v>2.9473871875001598</c:v>
                </c:pt>
                <c:pt idx="24478">
                  <c:v>2.9478528125001597</c:v>
                </c:pt>
                <c:pt idx="24479">
                  <c:v>2.9482459375001597</c:v>
                </c:pt>
                <c:pt idx="24480">
                  <c:v>2.9486175000000001</c:v>
                </c:pt>
                <c:pt idx="24481">
                  <c:v>2.9490640625001596</c:v>
                </c:pt>
                <c:pt idx="24482">
                  <c:v>2.9493925000000001</c:v>
                </c:pt>
                <c:pt idx="24483">
                  <c:v>2.9497878125001598</c:v>
                </c:pt>
                <c:pt idx="24484">
                  <c:v>2.9501178125001597</c:v>
                </c:pt>
                <c:pt idx="24485">
                  <c:v>2.9504393750000002</c:v>
                </c:pt>
                <c:pt idx="24486">
                  <c:v>2.9507690625001599</c:v>
                </c:pt>
                <c:pt idx="24487">
                  <c:v>2.9507353125001599</c:v>
                </c:pt>
                <c:pt idx="24488">
                  <c:v>2.9503590625001599</c:v>
                </c:pt>
                <c:pt idx="24489">
                  <c:v>2.9500199999999999</c:v>
                </c:pt>
                <c:pt idx="24490">
                  <c:v>2.9496496875001599</c:v>
                </c:pt>
                <c:pt idx="24491">
                  <c:v>2.949329375</c:v>
                </c:pt>
                <c:pt idx="24492">
                  <c:v>2.94971125</c:v>
                </c:pt>
                <c:pt idx="24493">
                  <c:v>2.9498703125001597</c:v>
                </c:pt>
                <c:pt idx="24494">
                  <c:v>2.95021625</c:v>
                </c:pt>
                <c:pt idx="24495">
                  <c:v>2.9505659375001598</c:v>
                </c:pt>
                <c:pt idx="24496">
                  <c:v>2.9509403125001596</c:v>
                </c:pt>
                <c:pt idx="24497">
                  <c:v>2.9513303125001595</c:v>
                </c:pt>
                <c:pt idx="24498">
                  <c:v>2.9513824999999998</c:v>
                </c:pt>
                <c:pt idx="24499">
                  <c:v>2.95102625</c:v>
                </c:pt>
                <c:pt idx="24500">
                  <c:v>2.9506874999999999</c:v>
                </c:pt>
                <c:pt idx="24501">
                  <c:v>2.95029875</c:v>
                </c:pt>
                <c:pt idx="24502">
                  <c:v>2.9496915625001598</c:v>
                </c:pt>
                <c:pt idx="24503">
                  <c:v>2.9492746875001599</c:v>
                </c:pt>
                <c:pt idx="24504">
                  <c:v>2.9489153125001599</c:v>
                </c:pt>
                <c:pt idx="24505">
                  <c:v>2.9485749999999999</c:v>
                </c:pt>
                <c:pt idx="24506">
                  <c:v>2.9482131250000001</c:v>
                </c:pt>
                <c:pt idx="24507">
                  <c:v>2.9478303125001597</c:v>
                </c:pt>
                <c:pt idx="24508">
                  <c:v>2.9474109375001598</c:v>
                </c:pt>
                <c:pt idx="24509">
                  <c:v>2.94707125</c:v>
                </c:pt>
                <c:pt idx="24510">
                  <c:v>2.9467187500000001</c:v>
                </c:pt>
                <c:pt idx="24511">
                  <c:v>2.9461865625001598</c:v>
                </c:pt>
                <c:pt idx="24512">
                  <c:v>2.9457943750000002</c:v>
                </c:pt>
                <c:pt idx="24513">
                  <c:v>2.9454040625001596</c:v>
                </c:pt>
                <c:pt idx="24514">
                  <c:v>2.9450034375001599</c:v>
                </c:pt>
                <c:pt idx="24515">
                  <c:v>2.9446406249999999</c:v>
                </c:pt>
                <c:pt idx="24516">
                  <c:v>2.9442787500000001</c:v>
                </c:pt>
                <c:pt idx="24517">
                  <c:v>2.9438515625001598</c:v>
                </c:pt>
                <c:pt idx="24518">
                  <c:v>2.9434671875001599</c:v>
                </c:pt>
                <c:pt idx="24519">
                  <c:v>2.9436912500000001</c:v>
                </c:pt>
                <c:pt idx="24520">
                  <c:v>2.9440365625001599</c:v>
                </c:pt>
                <c:pt idx="24521">
                  <c:v>2.9443590625001597</c:v>
                </c:pt>
                <c:pt idx="24522">
                  <c:v>2.9447184375001596</c:v>
                </c:pt>
                <c:pt idx="24523">
                  <c:v>2.9450834375001596</c:v>
                </c:pt>
                <c:pt idx="24524">
                  <c:v>2.9455453125001596</c:v>
                </c:pt>
                <c:pt idx="24525">
                  <c:v>2.9459325000000001</c:v>
                </c:pt>
                <c:pt idx="24526">
                  <c:v>2.9463218750000002</c:v>
                </c:pt>
                <c:pt idx="24527">
                  <c:v>2.9466987499999999</c:v>
                </c:pt>
                <c:pt idx="24528">
                  <c:v>2.9470409375001596</c:v>
                </c:pt>
                <c:pt idx="24529">
                  <c:v>2.9473634375001598</c:v>
                </c:pt>
                <c:pt idx="24530">
                  <c:v>2.9477465625001598</c:v>
                </c:pt>
                <c:pt idx="24531">
                  <c:v>2.94808125</c:v>
                </c:pt>
                <c:pt idx="24532">
                  <c:v>2.9484831250000001</c:v>
                </c:pt>
                <c:pt idx="24533">
                  <c:v>2.9488818750000001</c:v>
                </c:pt>
                <c:pt idx="24534">
                  <c:v>2.9492040625001597</c:v>
                </c:pt>
                <c:pt idx="24535">
                  <c:v>2.9492034375001599</c:v>
                </c:pt>
                <c:pt idx="24536">
                  <c:v>2.9492621875001599</c:v>
                </c:pt>
                <c:pt idx="24537">
                  <c:v>2.9491243749999998</c:v>
                </c:pt>
                <c:pt idx="24538">
                  <c:v>2.9493187500000002</c:v>
                </c:pt>
                <c:pt idx="24539">
                  <c:v>2.9489074999999998</c:v>
                </c:pt>
                <c:pt idx="24540">
                  <c:v>2.9485828125001596</c:v>
                </c:pt>
                <c:pt idx="24541">
                  <c:v>2.9482543749999999</c:v>
                </c:pt>
                <c:pt idx="24542">
                  <c:v>2.9486240625001598</c:v>
                </c:pt>
                <c:pt idx="24543">
                  <c:v>2.9490984375001599</c:v>
                </c:pt>
                <c:pt idx="24544">
                  <c:v>2.9494993749999998</c:v>
                </c:pt>
                <c:pt idx="24545">
                  <c:v>2.9498481249999999</c:v>
                </c:pt>
                <c:pt idx="24546">
                  <c:v>2.9502134375001599</c:v>
                </c:pt>
                <c:pt idx="24547">
                  <c:v>2.9506018749999998</c:v>
                </c:pt>
                <c:pt idx="24548">
                  <c:v>2.9510146875001597</c:v>
                </c:pt>
                <c:pt idx="24549">
                  <c:v>2.9514096875001599</c:v>
                </c:pt>
                <c:pt idx="24550">
                  <c:v>2.9517915625001598</c:v>
                </c:pt>
                <c:pt idx="24551">
                  <c:v>2.9514615625001599</c:v>
                </c:pt>
                <c:pt idx="24552">
                  <c:v>2.9510568749999999</c:v>
                </c:pt>
                <c:pt idx="24553">
                  <c:v>2.9506549999999998</c:v>
                </c:pt>
                <c:pt idx="24554">
                  <c:v>2.9501875000000002</c:v>
                </c:pt>
                <c:pt idx="24555">
                  <c:v>2.9496321875001597</c:v>
                </c:pt>
                <c:pt idx="24556">
                  <c:v>2.949190625</c:v>
                </c:pt>
                <c:pt idx="24557">
                  <c:v>2.9486012499999998</c:v>
                </c:pt>
                <c:pt idx="24558">
                  <c:v>2.9480071875001599</c:v>
                </c:pt>
                <c:pt idx="24559">
                  <c:v>2.9474828125001595</c:v>
                </c:pt>
                <c:pt idx="24560">
                  <c:v>2.9471559375001597</c:v>
                </c:pt>
                <c:pt idx="24561">
                  <c:v>2.9467821875001596</c:v>
                </c:pt>
                <c:pt idx="24562">
                  <c:v>2.946361875</c:v>
                </c:pt>
                <c:pt idx="24563">
                  <c:v>2.9460031249999998</c:v>
                </c:pt>
                <c:pt idx="24564">
                  <c:v>2.945624375</c:v>
                </c:pt>
                <c:pt idx="24565">
                  <c:v>2.9452284375001598</c:v>
                </c:pt>
                <c:pt idx="24566">
                  <c:v>2.944825625</c:v>
                </c:pt>
                <c:pt idx="24567">
                  <c:v>2.9447803125001597</c:v>
                </c:pt>
                <c:pt idx="24568">
                  <c:v>2.9452484375001595</c:v>
                </c:pt>
                <c:pt idx="24569">
                  <c:v>2.9455731250000001</c:v>
                </c:pt>
                <c:pt idx="24570">
                  <c:v>2.9459153125001598</c:v>
                </c:pt>
                <c:pt idx="24571">
                  <c:v>2.9463781249999998</c:v>
                </c:pt>
                <c:pt idx="24572">
                  <c:v>2.9468378125001595</c:v>
                </c:pt>
                <c:pt idx="24573">
                  <c:v>2.9471962500000002</c:v>
                </c:pt>
                <c:pt idx="24574">
                  <c:v>2.9475240625001597</c:v>
                </c:pt>
                <c:pt idx="24575">
                  <c:v>2.9478818750000002</c:v>
                </c:pt>
                <c:pt idx="24576">
                  <c:v>2.9482496875001596</c:v>
                </c:pt>
                <c:pt idx="24577">
                  <c:v>2.9488434375001598</c:v>
                </c:pt>
                <c:pt idx="24578">
                  <c:v>2.9491818749999998</c:v>
                </c:pt>
                <c:pt idx="24579">
                  <c:v>2.9495915625001596</c:v>
                </c:pt>
                <c:pt idx="24580">
                  <c:v>2.9499390625001598</c:v>
                </c:pt>
                <c:pt idx="24581">
                  <c:v>2.9502984375001597</c:v>
                </c:pt>
                <c:pt idx="24582">
                  <c:v>2.9499543749999999</c:v>
                </c:pt>
                <c:pt idx="24583">
                  <c:v>2.9495765625001598</c:v>
                </c:pt>
                <c:pt idx="24584">
                  <c:v>2.9492228125001598</c:v>
                </c:pt>
                <c:pt idx="24585">
                  <c:v>2.9488696875001597</c:v>
                </c:pt>
                <c:pt idx="24586">
                  <c:v>2.9484340625001599</c:v>
                </c:pt>
                <c:pt idx="24587">
                  <c:v>2.9480537500000001</c:v>
                </c:pt>
                <c:pt idx="24588">
                  <c:v>2.9476915625001596</c:v>
                </c:pt>
                <c:pt idx="24589">
                  <c:v>2.9477890625001599</c:v>
                </c:pt>
                <c:pt idx="24590">
                  <c:v>2.948133125</c:v>
                </c:pt>
                <c:pt idx="24591">
                  <c:v>2.9483303125001599</c:v>
                </c:pt>
                <c:pt idx="24592">
                  <c:v>2.9479703125001597</c:v>
                </c:pt>
                <c:pt idx="24593">
                  <c:v>2.9480456249999998</c:v>
                </c:pt>
                <c:pt idx="24594">
                  <c:v>2.9480418749999999</c:v>
                </c:pt>
                <c:pt idx="24595">
                  <c:v>2.9476831250000002</c:v>
                </c:pt>
                <c:pt idx="24596">
                  <c:v>2.947276875</c:v>
                </c:pt>
                <c:pt idx="24597">
                  <c:v>2.9469387500000002</c:v>
                </c:pt>
                <c:pt idx="24598">
                  <c:v>2.9465590625001599</c:v>
                </c:pt>
                <c:pt idx="24599">
                  <c:v>2.9461706250000002</c:v>
                </c:pt>
                <c:pt idx="24600">
                  <c:v>2.9456353125001598</c:v>
                </c:pt>
                <c:pt idx="24601">
                  <c:v>2.9452303125001595</c:v>
                </c:pt>
                <c:pt idx="24602">
                  <c:v>2.944814375</c:v>
                </c:pt>
                <c:pt idx="24603">
                  <c:v>2.944425625</c:v>
                </c:pt>
                <c:pt idx="24604">
                  <c:v>2.9440865625001598</c:v>
                </c:pt>
                <c:pt idx="24605">
                  <c:v>2.9442996875001599</c:v>
                </c:pt>
                <c:pt idx="24606">
                  <c:v>2.9442312500000001</c:v>
                </c:pt>
                <c:pt idx="24607">
                  <c:v>2.9445996875001597</c:v>
                </c:pt>
                <c:pt idx="24608">
                  <c:v>2.9449200000000002</c:v>
                </c:pt>
                <c:pt idx="24609">
                  <c:v>2.9449718749999998</c:v>
                </c:pt>
                <c:pt idx="24610">
                  <c:v>2.9453440625001597</c:v>
                </c:pt>
                <c:pt idx="24611">
                  <c:v>2.9457803125001596</c:v>
                </c:pt>
                <c:pt idx="24612">
                  <c:v>2.9461771875001599</c:v>
                </c:pt>
                <c:pt idx="24613">
                  <c:v>2.9466553125001598</c:v>
                </c:pt>
                <c:pt idx="24614">
                  <c:v>2.9470040625001599</c:v>
                </c:pt>
                <c:pt idx="24615">
                  <c:v>2.947371875</c:v>
                </c:pt>
                <c:pt idx="24616">
                  <c:v>2.947793125</c:v>
                </c:pt>
                <c:pt idx="24617">
                  <c:v>2.9482225</c:v>
                </c:pt>
                <c:pt idx="24618">
                  <c:v>2.9486240625001598</c:v>
                </c:pt>
                <c:pt idx="24619">
                  <c:v>2.9491609375001597</c:v>
                </c:pt>
                <c:pt idx="24620">
                  <c:v>2.9495956250000002</c:v>
                </c:pt>
                <c:pt idx="24621">
                  <c:v>2.9499271875001596</c:v>
                </c:pt>
                <c:pt idx="24622">
                  <c:v>2.9502884375001597</c:v>
                </c:pt>
                <c:pt idx="24623">
                  <c:v>2.950643125</c:v>
                </c:pt>
                <c:pt idx="24624">
                  <c:v>2.9503225</c:v>
                </c:pt>
                <c:pt idx="24625">
                  <c:v>2.949945</c:v>
                </c:pt>
                <c:pt idx="24626">
                  <c:v>2.9494265625001597</c:v>
                </c:pt>
                <c:pt idx="24627">
                  <c:v>2.9489256250000002</c:v>
                </c:pt>
                <c:pt idx="24628">
                  <c:v>2.94846875</c:v>
                </c:pt>
                <c:pt idx="24629">
                  <c:v>2.9479703125001597</c:v>
                </c:pt>
                <c:pt idx="24630">
                  <c:v>2.947465625</c:v>
                </c:pt>
                <c:pt idx="24631">
                  <c:v>2.9469284375001599</c:v>
                </c:pt>
                <c:pt idx="24632">
                  <c:v>2.9465915625001595</c:v>
                </c:pt>
                <c:pt idx="24633">
                  <c:v>2.9461209375001598</c:v>
                </c:pt>
                <c:pt idx="24634">
                  <c:v>2.9457006250000002</c:v>
                </c:pt>
                <c:pt idx="24635">
                  <c:v>2.9453303125001598</c:v>
                </c:pt>
                <c:pt idx="24636">
                  <c:v>2.9449987499999999</c:v>
                </c:pt>
                <c:pt idx="24637">
                  <c:v>2.9453450000000001</c:v>
                </c:pt>
                <c:pt idx="24638">
                  <c:v>2.9457412500000002</c:v>
                </c:pt>
                <c:pt idx="24639">
                  <c:v>2.9461218749999998</c:v>
                </c:pt>
                <c:pt idx="24640">
                  <c:v>2.9465096875001597</c:v>
                </c:pt>
                <c:pt idx="24641">
                  <c:v>2.9469171875001599</c:v>
                </c:pt>
                <c:pt idx="24642">
                  <c:v>2.9472606250000002</c:v>
                </c:pt>
                <c:pt idx="24643">
                  <c:v>2.9476681249999999</c:v>
                </c:pt>
                <c:pt idx="24644">
                  <c:v>2.9480315625001596</c:v>
                </c:pt>
                <c:pt idx="24645">
                  <c:v>2.9484518749999999</c:v>
                </c:pt>
                <c:pt idx="24646">
                  <c:v>2.9488571875001597</c:v>
                </c:pt>
                <c:pt idx="24647">
                  <c:v>2.9492384375001599</c:v>
                </c:pt>
                <c:pt idx="24648">
                  <c:v>2.9496331250000001</c:v>
                </c:pt>
                <c:pt idx="24649">
                  <c:v>2.9493996875001596</c:v>
                </c:pt>
                <c:pt idx="24650">
                  <c:v>2.9489131249999998</c:v>
                </c:pt>
                <c:pt idx="24651">
                  <c:v>2.9483549999999998</c:v>
                </c:pt>
                <c:pt idx="24652">
                  <c:v>2.9478159375001596</c:v>
                </c:pt>
                <c:pt idx="24653">
                  <c:v>2.9474862499999999</c:v>
                </c:pt>
                <c:pt idx="24654">
                  <c:v>2.947041875</c:v>
                </c:pt>
                <c:pt idx="24655">
                  <c:v>2.9466881250000001</c:v>
                </c:pt>
                <c:pt idx="24656">
                  <c:v>2.9463409375001599</c:v>
                </c:pt>
                <c:pt idx="24657">
                  <c:v>2.9459296875001599</c:v>
                </c:pt>
                <c:pt idx="24658">
                  <c:v>2.9456071875001597</c:v>
                </c:pt>
                <c:pt idx="24659">
                  <c:v>2.9452065625001596</c:v>
                </c:pt>
                <c:pt idx="24660">
                  <c:v>2.9447946875001598</c:v>
                </c:pt>
                <c:pt idx="24661">
                  <c:v>2.9444478125001599</c:v>
                </c:pt>
                <c:pt idx="24662">
                  <c:v>2.9441090625001598</c:v>
                </c:pt>
                <c:pt idx="24663">
                  <c:v>2.9440921875001598</c:v>
                </c:pt>
                <c:pt idx="24664">
                  <c:v>2.9444384375001595</c:v>
                </c:pt>
                <c:pt idx="24665">
                  <c:v>2.9447709375001598</c:v>
                </c:pt>
                <c:pt idx="24666">
                  <c:v>2.9451190625001598</c:v>
                </c:pt>
                <c:pt idx="24667">
                  <c:v>2.945493125</c:v>
                </c:pt>
                <c:pt idx="24668">
                  <c:v>2.9458368749999999</c:v>
                </c:pt>
                <c:pt idx="24669">
                  <c:v>2.9462553125001598</c:v>
                </c:pt>
                <c:pt idx="24670">
                  <c:v>2.9467112499999999</c:v>
                </c:pt>
                <c:pt idx="24671">
                  <c:v>2.9471790625001599</c:v>
                </c:pt>
                <c:pt idx="24672">
                  <c:v>2.9475484375001599</c:v>
                </c:pt>
                <c:pt idx="24673">
                  <c:v>2.9479387500000001</c:v>
                </c:pt>
                <c:pt idx="24674">
                  <c:v>2.9482653125001597</c:v>
                </c:pt>
                <c:pt idx="24675">
                  <c:v>2.9487418750000001</c:v>
                </c:pt>
                <c:pt idx="24676">
                  <c:v>2.9490784375001597</c:v>
                </c:pt>
                <c:pt idx="24677">
                  <c:v>2.9494331250000001</c:v>
                </c:pt>
                <c:pt idx="24678">
                  <c:v>2.9490875000000001</c:v>
                </c:pt>
                <c:pt idx="24679">
                  <c:v>2.9486924999999999</c:v>
                </c:pt>
                <c:pt idx="24680">
                  <c:v>2.9481562499999998</c:v>
                </c:pt>
                <c:pt idx="24681">
                  <c:v>2.947488125</c:v>
                </c:pt>
                <c:pt idx="24682">
                  <c:v>2.9470515625001599</c:v>
                </c:pt>
                <c:pt idx="24683">
                  <c:v>2.9466778125001598</c:v>
                </c:pt>
                <c:pt idx="24684">
                  <c:v>2.9463368750000001</c:v>
                </c:pt>
                <c:pt idx="24685">
                  <c:v>2.9458215625001598</c:v>
                </c:pt>
                <c:pt idx="24686">
                  <c:v>2.9452859375001599</c:v>
                </c:pt>
                <c:pt idx="24687">
                  <c:v>2.9448406249999999</c:v>
                </c:pt>
                <c:pt idx="24688">
                  <c:v>2.9443521875001597</c:v>
                </c:pt>
                <c:pt idx="24689">
                  <c:v>2.9439596875001599</c:v>
                </c:pt>
                <c:pt idx="24690">
                  <c:v>2.9436149999999999</c:v>
                </c:pt>
                <c:pt idx="24691">
                  <c:v>2.94362406250016</c:v>
                </c:pt>
                <c:pt idx="24692">
                  <c:v>2.943945625</c:v>
                </c:pt>
                <c:pt idx="24693">
                  <c:v>2.9442675</c:v>
                </c:pt>
                <c:pt idx="24694">
                  <c:v>2.9446124999999999</c:v>
                </c:pt>
                <c:pt idx="24695">
                  <c:v>2.9449565625001597</c:v>
                </c:pt>
                <c:pt idx="24696">
                  <c:v>2.94531375</c:v>
                </c:pt>
                <c:pt idx="24697">
                  <c:v>2.9457259375001597</c:v>
                </c:pt>
                <c:pt idx="24698">
                  <c:v>2.9461496875001596</c:v>
                </c:pt>
                <c:pt idx="24699">
                  <c:v>2.9465118750000001</c:v>
                </c:pt>
                <c:pt idx="24700">
                  <c:v>2.9468481249999998</c:v>
                </c:pt>
                <c:pt idx="24701">
                  <c:v>2.9472071875001595</c:v>
                </c:pt>
                <c:pt idx="24702">
                  <c:v>2.9475484375001599</c:v>
                </c:pt>
                <c:pt idx="24703">
                  <c:v>2.9474721875001597</c:v>
                </c:pt>
                <c:pt idx="24704">
                  <c:v>2.9469190625001596</c:v>
                </c:pt>
                <c:pt idx="24705">
                  <c:v>2.9463628125001597</c:v>
                </c:pt>
                <c:pt idx="24706">
                  <c:v>2.9457528125001597</c:v>
                </c:pt>
                <c:pt idx="24707">
                  <c:v>2.9453878125001598</c:v>
                </c:pt>
                <c:pt idx="24708">
                  <c:v>2.9449031250000002</c:v>
                </c:pt>
                <c:pt idx="24709">
                  <c:v>2.9444675</c:v>
                </c:pt>
                <c:pt idx="24710">
                  <c:v>2.9441153125001596</c:v>
                </c:pt>
                <c:pt idx="24711">
                  <c:v>2.9437112499999998</c:v>
                </c:pt>
                <c:pt idx="24712">
                  <c:v>2.9433565625001599</c:v>
                </c:pt>
                <c:pt idx="24713">
                  <c:v>2.9429375000000002</c:v>
                </c:pt>
                <c:pt idx="24714">
                  <c:v>2.9432671875001599</c:v>
                </c:pt>
                <c:pt idx="24715">
                  <c:v>2.9436128125001599</c:v>
                </c:pt>
                <c:pt idx="24716">
                  <c:v>2.9439921875001596</c:v>
                </c:pt>
                <c:pt idx="24717">
                  <c:v>2.9443187499999999</c:v>
                </c:pt>
                <c:pt idx="24718">
                  <c:v>2.9447303125001598</c:v>
                </c:pt>
                <c:pt idx="24719">
                  <c:v>2.9450781250000002</c:v>
                </c:pt>
                <c:pt idx="24720">
                  <c:v>2.9454587499999998</c:v>
                </c:pt>
                <c:pt idx="24721">
                  <c:v>2.9458459375001596</c:v>
                </c:pt>
                <c:pt idx="24722">
                  <c:v>2.9461937499999999</c:v>
                </c:pt>
                <c:pt idx="24723">
                  <c:v>2.9462315625001598</c:v>
                </c:pt>
                <c:pt idx="24724">
                  <c:v>2.9458228125001598</c:v>
                </c:pt>
                <c:pt idx="24725">
                  <c:v>2.945400625</c:v>
                </c:pt>
                <c:pt idx="24726">
                  <c:v>2.9449887499999998</c:v>
                </c:pt>
                <c:pt idx="24727">
                  <c:v>2.9446675</c:v>
                </c:pt>
                <c:pt idx="24728">
                  <c:v>2.9441009375001599</c:v>
                </c:pt>
                <c:pt idx="24729">
                  <c:v>2.9437568750000001</c:v>
                </c:pt>
                <c:pt idx="24730">
                  <c:v>2.9431631249999999</c:v>
                </c:pt>
                <c:pt idx="24731">
                  <c:v>2.9428234375001598</c:v>
                </c:pt>
                <c:pt idx="24732">
                  <c:v>2.9422368749999999</c:v>
                </c:pt>
                <c:pt idx="24733">
                  <c:v>2.9418600000000001</c:v>
                </c:pt>
                <c:pt idx="24734">
                  <c:v>2.9413915625001597</c:v>
                </c:pt>
                <c:pt idx="24735">
                  <c:v>2.9410656249999998</c:v>
                </c:pt>
                <c:pt idx="24736">
                  <c:v>2.9405106249999999</c:v>
                </c:pt>
                <c:pt idx="24737">
                  <c:v>2.9400956250000001</c:v>
                </c:pt>
                <c:pt idx="24738">
                  <c:v>2.9396856250000001</c:v>
                </c:pt>
                <c:pt idx="24739">
                  <c:v>2.9392771875001595</c:v>
                </c:pt>
                <c:pt idx="24740">
                  <c:v>2.9393953125001597</c:v>
                </c:pt>
                <c:pt idx="24741">
                  <c:v>2.9398015625001599</c:v>
                </c:pt>
                <c:pt idx="24742">
                  <c:v>2.9401271875001598</c:v>
                </c:pt>
                <c:pt idx="24743">
                  <c:v>2.9405399999999999</c:v>
                </c:pt>
                <c:pt idx="24744">
                  <c:v>2.9408893749999998</c:v>
                </c:pt>
                <c:pt idx="24745">
                  <c:v>2.941225625</c:v>
                </c:pt>
                <c:pt idx="24746">
                  <c:v>2.9416903125001599</c:v>
                </c:pt>
                <c:pt idx="24747">
                  <c:v>2.9421271875001596</c:v>
                </c:pt>
                <c:pt idx="24748">
                  <c:v>2.9426006249999999</c:v>
                </c:pt>
                <c:pt idx="24749">
                  <c:v>2.9429653125001596</c:v>
                </c:pt>
                <c:pt idx="24750">
                  <c:v>2.94341281250016</c:v>
                </c:pt>
                <c:pt idx="24751">
                  <c:v>2.9437381249999999</c:v>
                </c:pt>
                <c:pt idx="24752">
                  <c:v>2.9441187499999999</c:v>
                </c:pt>
                <c:pt idx="24753">
                  <c:v>2.944543125</c:v>
                </c:pt>
                <c:pt idx="24754">
                  <c:v>2.9450065625001596</c:v>
                </c:pt>
                <c:pt idx="24755">
                  <c:v>2.945365625</c:v>
                </c:pt>
                <c:pt idx="24756">
                  <c:v>2.9458071875001597</c:v>
                </c:pt>
                <c:pt idx="24757">
                  <c:v>2.9461706250000002</c:v>
                </c:pt>
                <c:pt idx="24758">
                  <c:v>2.9460146875001598</c:v>
                </c:pt>
                <c:pt idx="24759">
                  <c:v>2.945623125</c:v>
                </c:pt>
                <c:pt idx="24760">
                  <c:v>2.9452081250000002</c:v>
                </c:pt>
                <c:pt idx="24761">
                  <c:v>2.9447649999999999</c:v>
                </c:pt>
                <c:pt idx="24762">
                  <c:v>2.9443728125001596</c:v>
                </c:pt>
                <c:pt idx="24763">
                  <c:v>2.9440253125001599</c:v>
                </c:pt>
                <c:pt idx="24764">
                  <c:v>2.9435928125001598</c:v>
                </c:pt>
                <c:pt idx="24765">
                  <c:v>2.9430853125001599</c:v>
                </c:pt>
                <c:pt idx="24766">
                  <c:v>2.9425331250000002</c:v>
                </c:pt>
                <c:pt idx="24767">
                  <c:v>2.9422115625001597</c:v>
                </c:pt>
                <c:pt idx="24768">
                  <c:v>2.9417918749999998</c:v>
                </c:pt>
                <c:pt idx="24769">
                  <c:v>2.9414428125001599</c:v>
                </c:pt>
                <c:pt idx="24770">
                  <c:v>2.941528125</c:v>
                </c:pt>
                <c:pt idx="24771">
                  <c:v>2.9418596875001599</c:v>
                </c:pt>
                <c:pt idx="24772">
                  <c:v>2.94208625</c:v>
                </c:pt>
                <c:pt idx="24773">
                  <c:v>2.9417049999999998</c:v>
                </c:pt>
                <c:pt idx="24774">
                  <c:v>2.9412968749999999</c:v>
                </c:pt>
                <c:pt idx="24775">
                  <c:v>2.9408175000000001</c:v>
                </c:pt>
                <c:pt idx="24776">
                  <c:v>2.9402499999999998</c:v>
                </c:pt>
                <c:pt idx="24777">
                  <c:v>2.9396300000000002</c:v>
                </c:pt>
                <c:pt idx="24778">
                  <c:v>2.9390065625001598</c:v>
                </c:pt>
                <c:pt idx="24779">
                  <c:v>2.938668125</c:v>
                </c:pt>
                <c:pt idx="24780">
                  <c:v>2.9380721875001599</c:v>
                </c:pt>
                <c:pt idx="24781">
                  <c:v>2.9376059375001597</c:v>
                </c:pt>
                <c:pt idx="24782">
                  <c:v>2.9371825</c:v>
                </c:pt>
                <c:pt idx="24783">
                  <c:v>2.9367921875001599</c:v>
                </c:pt>
                <c:pt idx="24784">
                  <c:v>2.9366321875001598</c:v>
                </c:pt>
                <c:pt idx="24785">
                  <c:v>2.9369568749999999</c:v>
                </c:pt>
                <c:pt idx="24786">
                  <c:v>2.9373415625001598</c:v>
                </c:pt>
                <c:pt idx="24787">
                  <c:v>2.9378084375001596</c:v>
                </c:pt>
                <c:pt idx="24788">
                  <c:v>2.9381784375001598</c:v>
                </c:pt>
                <c:pt idx="24789">
                  <c:v>2.9385628125001597</c:v>
                </c:pt>
                <c:pt idx="24790">
                  <c:v>2.93892593750016</c:v>
                </c:pt>
                <c:pt idx="24791">
                  <c:v>2.9392915625001597</c:v>
                </c:pt>
                <c:pt idx="24792">
                  <c:v>2.9396571875001598</c:v>
                </c:pt>
                <c:pt idx="24793">
                  <c:v>2.9399984375001598</c:v>
                </c:pt>
                <c:pt idx="24794">
                  <c:v>2.9404431249999998</c:v>
                </c:pt>
                <c:pt idx="24795">
                  <c:v>2.9408118750000001</c:v>
                </c:pt>
                <c:pt idx="24796">
                  <c:v>2.9412037500000001</c:v>
                </c:pt>
                <c:pt idx="24797">
                  <c:v>2.9416181250000002</c:v>
                </c:pt>
                <c:pt idx="24798">
                  <c:v>2.9419412500000002</c:v>
                </c:pt>
                <c:pt idx="24799">
                  <c:v>2.9423078125001596</c:v>
                </c:pt>
                <c:pt idx="24800">
                  <c:v>2.9417271875001596</c:v>
                </c:pt>
                <c:pt idx="24801">
                  <c:v>2.9387709375001596</c:v>
                </c:pt>
                <c:pt idx="24802">
                  <c:v>2.931006875</c:v>
                </c:pt>
                <c:pt idx="24803">
                  <c:v>2.9219543749999999</c:v>
                </c:pt>
                <c:pt idx="24804">
                  <c:v>2.9122574999999999</c:v>
                </c:pt>
                <c:pt idx="24805">
                  <c:v>2.9021050000000002</c:v>
                </c:pt>
                <c:pt idx="24806">
                  <c:v>2.8916065625001597</c:v>
                </c:pt>
                <c:pt idx="24807">
                  <c:v>2.8808003125001598</c:v>
                </c:pt>
                <c:pt idx="24808">
                  <c:v>2.869914375</c:v>
                </c:pt>
                <c:pt idx="24809">
                  <c:v>2.8588637499999998</c:v>
                </c:pt>
                <c:pt idx="24810">
                  <c:v>2.8478403125001597</c:v>
                </c:pt>
                <c:pt idx="24811">
                  <c:v>2.8394178125001597</c:v>
                </c:pt>
                <c:pt idx="24812">
                  <c:v>2.8357528125001599</c:v>
                </c:pt>
                <c:pt idx="24813">
                  <c:v>2.8333056249999999</c:v>
                </c:pt>
                <c:pt idx="24814">
                  <c:v>2.8314303125001596</c:v>
                </c:pt>
                <c:pt idx="24815">
                  <c:v>2.8300268750000002</c:v>
                </c:pt>
                <c:pt idx="24816">
                  <c:v>2.8288606249999999</c:v>
                </c:pt>
                <c:pt idx="24817">
                  <c:v>2.8280181249999998</c:v>
                </c:pt>
                <c:pt idx="24818">
                  <c:v>2.8272553125001596</c:v>
                </c:pt>
                <c:pt idx="24819">
                  <c:v>2.8267262500000001</c:v>
                </c:pt>
                <c:pt idx="24820">
                  <c:v>2.8262718750000002</c:v>
                </c:pt>
                <c:pt idx="24821">
                  <c:v>2.825808125</c:v>
                </c:pt>
                <c:pt idx="24822">
                  <c:v>2.8254409375001597</c:v>
                </c:pt>
                <c:pt idx="24823">
                  <c:v>2.8250618749999998</c:v>
                </c:pt>
                <c:pt idx="24824">
                  <c:v>2.8244975000000001</c:v>
                </c:pt>
                <c:pt idx="24825">
                  <c:v>2.8241765625001598</c:v>
                </c:pt>
                <c:pt idx="24826">
                  <c:v>2.8237631250000002</c:v>
                </c:pt>
                <c:pt idx="24827">
                  <c:v>2.82341</c:v>
                </c:pt>
                <c:pt idx="24828">
                  <c:v>2.8230412500000002</c:v>
                </c:pt>
                <c:pt idx="24829">
                  <c:v>2.822641875</c:v>
                </c:pt>
                <c:pt idx="24830">
                  <c:v>2.8223115625001598</c:v>
                </c:pt>
                <c:pt idx="24831">
                  <c:v>2.8219990625001596</c:v>
                </c:pt>
                <c:pt idx="24832">
                  <c:v>2.8216584375001599</c:v>
                </c:pt>
                <c:pt idx="24833">
                  <c:v>2.8213246875001596</c:v>
                </c:pt>
                <c:pt idx="24834">
                  <c:v>2.821091875</c:v>
                </c:pt>
                <c:pt idx="24835">
                  <c:v>2.8209509375001596</c:v>
                </c:pt>
                <c:pt idx="24836">
                  <c:v>2.8206265625001596</c:v>
                </c:pt>
                <c:pt idx="24837">
                  <c:v>2.8205762499999998</c:v>
                </c:pt>
                <c:pt idx="24838">
                  <c:v>2.8202484375001595</c:v>
                </c:pt>
                <c:pt idx="24839">
                  <c:v>2.8202025000000002</c:v>
                </c:pt>
                <c:pt idx="24840">
                  <c:v>2.8203337500000001</c:v>
                </c:pt>
                <c:pt idx="24841">
                  <c:v>2.8205550000000001</c:v>
                </c:pt>
                <c:pt idx="24842">
                  <c:v>2.8209740625001598</c:v>
                </c:pt>
                <c:pt idx="24843">
                  <c:v>2.8213534375001599</c:v>
                </c:pt>
                <c:pt idx="24844">
                  <c:v>2.8217325</c:v>
                </c:pt>
                <c:pt idx="24845">
                  <c:v>2.8221578125001598</c:v>
                </c:pt>
                <c:pt idx="24846">
                  <c:v>2.8225759375001598</c:v>
                </c:pt>
                <c:pt idx="24847">
                  <c:v>2.8230053125001597</c:v>
                </c:pt>
                <c:pt idx="24848">
                  <c:v>2.8233281250000002</c:v>
                </c:pt>
                <c:pt idx="24849">
                  <c:v>2.8236803125001599</c:v>
                </c:pt>
                <c:pt idx="24850">
                  <c:v>2.8240462499999999</c:v>
                </c:pt>
                <c:pt idx="24851">
                  <c:v>2.8243690625001596</c:v>
                </c:pt>
                <c:pt idx="24852">
                  <c:v>2.8247203125001596</c:v>
                </c:pt>
                <c:pt idx="24853">
                  <c:v>2.8250212499999998</c:v>
                </c:pt>
                <c:pt idx="24854">
                  <c:v>2.8254306250000001</c:v>
                </c:pt>
                <c:pt idx="24855">
                  <c:v>2.8252009375001599</c:v>
                </c:pt>
                <c:pt idx="24856">
                  <c:v>2.8247790625001596</c:v>
                </c:pt>
                <c:pt idx="24857">
                  <c:v>2.8243815625001596</c:v>
                </c:pt>
                <c:pt idx="24858">
                  <c:v>2.824024375</c:v>
                </c:pt>
                <c:pt idx="24859">
                  <c:v>2.8235703125001597</c:v>
                </c:pt>
                <c:pt idx="24860">
                  <c:v>2.8232421875001599</c:v>
                </c:pt>
                <c:pt idx="24861">
                  <c:v>2.8230893749999999</c:v>
                </c:pt>
                <c:pt idx="24862">
                  <c:v>2.8229603125001597</c:v>
                </c:pt>
                <c:pt idx="24863">
                  <c:v>2.8232962499999998</c:v>
                </c:pt>
                <c:pt idx="24864">
                  <c:v>2.82362718750016</c:v>
                </c:pt>
                <c:pt idx="24865">
                  <c:v>2.8240759375001598</c:v>
                </c:pt>
                <c:pt idx="24866">
                  <c:v>2.8245821875001598</c:v>
                </c:pt>
                <c:pt idx="24867">
                  <c:v>2.8249331249999998</c:v>
                </c:pt>
                <c:pt idx="24868">
                  <c:v>2.8252996875001597</c:v>
                </c:pt>
                <c:pt idx="24869">
                  <c:v>2.8256615625001595</c:v>
                </c:pt>
                <c:pt idx="24870">
                  <c:v>2.8260815625001596</c:v>
                </c:pt>
                <c:pt idx="24871">
                  <c:v>2.8265015625001597</c:v>
                </c:pt>
                <c:pt idx="24872">
                  <c:v>2.8269471875001599</c:v>
                </c:pt>
                <c:pt idx="24873">
                  <c:v>2.8273524999999999</c:v>
                </c:pt>
                <c:pt idx="24874">
                  <c:v>2.8277843749999998</c:v>
                </c:pt>
                <c:pt idx="24875">
                  <c:v>2.8281312500000002</c:v>
                </c:pt>
                <c:pt idx="24876">
                  <c:v>2.8284996875001598</c:v>
                </c:pt>
                <c:pt idx="24877">
                  <c:v>2.8289090625001596</c:v>
                </c:pt>
                <c:pt idx="24878">
                  <c:v>2.82930468750016</c:v>
                </c:pt>
                <c:pt idx="24879">
                  <c:v>2.8296493749999998</c:v>
                </c:pt>
                <c:pt idx="24880">
                  <c:v>2.8301228125001598</c:v>
                </c:pt>
                <c:pt idx="24881">
                  <c:v>2.83054125</c:v>
                </c:pt>
                <c:pt idx="24882">
                  <c:v>2.8310306249999999</c:v>
                </c:pt>
                <c:pt idx="24883">
                  <c:v>2.8314112499999999</c:v>
                </c:pt>
                <c:pt idx="24884">
                  <c:v>2.831063125</c:v>
                </c:pt>
                <c:pt idx="24885">
                  <c:v>2.8305684375001596</c:v>
                </c:pt>
                <c:pt idx="24886">
                  <c:v>2.8299303125001596</c:v>
                </c:pt>
                <c:pt idx="24887">
                  <c:v>2.8295228125001599</c:v>
                </c:pt>
                <c:pt idx="24888">
                  <c:v>2.8290706249999999</c:v>
                </c:pt>
                <c:pt idx="24889">
                  <c:v>2.8285856250000001</c:v>
                </c:pt>
                <c:pt idx="24890">
                  <c:v>2.8280331250000001</c:v>
                </c:pt>
                <c:pt idx="24891">
                  <c:v>2.8275759375001597</c:v>
                </c:pt>
                <c:pt idx="24892">
                  <c:v>2.8271865625001595</c:v>
                </c:pt>
                <c:pt idx="24893">
                  <c:v>2.8268546875001599</c:v>
                </c:pt>
                <c:pt idx="24894">
                  <c:v>2.8265237499999998</c:v>
                </c:pt>
                <c:pt idx="24895">
                  <c:v>2.8260015625001595</c:v>
                </c:pt>
                <c:pt idx="24896">
                  <c:v>2.8260115625001596</c:v>
                </c:pt>
                <c:pt idx="24897">
                  <c:v>2.825666875</c:v>
                </c:pt>
                <c:pt idx="24898">
                  <c:v>2.8252965625001596</c:v>
                </c:pt>
                <c:pt idx="24899">
                  <c:v>2.8249046875001596</c:v>
                </c:pt>
                <c:pt idx="24900">
                  <c:v>2.8245409375001596</c:v>
                </c:pt>
                <c:pt idx="24901">
                  <c:v>2.8240865625001597</c:v>
                </c:pt>
                <c:pt idx="24902">
                  <c:v>2.8236065625001596</c:v>
                </c:pt>
                <c:pt idx="24903">
                  <c:v>2.8231303125001599</c:v>
                </c:pt>
                <c:pt idx="24904">
                  <c:v>2.8227168749999998</c:v>
                </c:pt>
                <c:pt idx="24905">
                  <c:v>2.82253031250016</c:v>
                </c:pt>
                <c:pt idx="24906">
                  <c:v>2.8229590625001597</c:v>
                </c:pt>
                <c:pt idx="24907">
                  <c:v>2.8233196875001596</c:v>
                </c:pt>
                <c:pt idx="24908">
                  <c:v>2.82370375</c:v>
                </c:pt>
                <c:pt idx="24909">
                  <c:v>2.8241112500000001</c:v>
                </c:pt>
                <c:pt idx="24910">
                  <c:v>2.8244493749999999</c:v>
                </c:pt>
                <c:pt idx="24911">
                  <c:v>2.8247865625001598</c:v>
                </c:pt>
                <c:pt idx="24912">
                  <c:v>2.8252362500000001</c:v>
                </c:pt>
                <c:pt idx="24913">
                  <c:v>2.8257065625001596</c:v>
                </c:pt>
                <c:pt idx="24914">
                  <c:v>2.8261334375001597</c:v>
                </c:pt>
                <c:pt idx="24915">
                  <c:v>2.8266156250000001</c:v>
                </c:pt>
                <c:pt idx="24916">
                  <c:v>2.8270753125001598</c:v>
                </c:pt>
                <c:pt idx="24917">
                  <c:v>2.8274209375001598</c:v>
                </c:pt>
                <c:pt idx="24918">
                  <c:v>2.8277874999999999</c:v>
                </c:pt>
                <c:pt idx="24919">
                  <c:v>2.828260625</c:v>
                </c:pt>
                <c:pt idx="24920">
                  <c:v>2.8285859375001596</c:v>
                </c:pt>
                <c:pt idx="24921">
                  <c:v>2.8289081249999999</c:v>
                </c:pt>
                <c:pt idx="24922">
                  <c:v>2.8285753125001598</c:v>
                </c:pt>
                <c:pt idx="24923">
                  <c:v>2.8282490625001597</c:v>
                </c:pt>
                <c:pt idx="24924">
                  <c:v>2.8277296875001596</c:v>
                </c:pt>
                <c:pt idx="24925">
                  <c:v>2.8273000000000001</c:v>
                </c:pt>
                <c:pt idx="24926">
                  <c:v>2.8268075000000001</c:v>
                </c:pt>
                <c:pt idx="24927">
                  <c:v>2.8264053125001598</c:v>
                </c:pt>
                <c:pt idx="24928">
                  <c:v>2.8260346875001598</c:v>
                </c:pt>
                <c:pt idx="24929">
                  <c:v>2.8257043749999999</c:v>
                </c:pt>
                <c:pt idx="24930">
                  <c:v>2.8257928125001599</c:v>
                </c:pt>
                <c:pt idx="24931">
                  <c:v>2.8261140625001597</c:v>
                </c:pt>
                <c:pt idx="24932">
                  <c:v>2.8265893750000002</c:v>
                </c:pt>
                <c:pt idx="24933">
                  <c:v>2.8269565625001598</c:v>
                </c:pt>
                <c:pt idx="24934">
                  <c:v>2.8273946875001599</c:v>
                </c:pt>
                <c:pt idx="24935">
                  <c:v>2.8278565625001599</c:v>
                </c:pt>
                <c:pt idx="24936">
                  <c:v>2.8282234375001596</c:v>
                </c:pt>
                <c:pt idx="24937">
                  <c:v>2.8285653125001597</c:v>
                </c:pt>
                <c:pt idx="24938">
                  <c:v>2.8290078125001599</c:v>
                </c:pt>
                <c:pt idx="24939">
                  <c:v>2.82948625</c:v>
                </c:pt>
                <c:pt idx="24940">
                  <c:v>2.8298428125001598</c:v>
                </c:pt>
                <c:pt idx="24941">
                  <c:v>2.8302456249999999</c:v>
                </c:pt>
                <c:pt idx="24942">
                  <c:v>2.8306650000000002</c:v>
                </c:pt>
                <c:pt idx="24943">
                  <c:v>2.8305265625001597</c:v>
                </c:pt>
                <c:pt idx="24944">
                  <c:v>2.8301865625001597</c:v>
                </c:pt>
                <c:pt idx="24945">
                  <c:v>2.829760625</c:v>
                </c:pt>
                <c:pt idx="24946">
                  <c:v>2.82933406250016</c:v>
                </c:pt>
                <c:pt idx="24947">
                  <c:v>2.8289618750000001</c:v>
                </c:pt>
                <c:pt idx="24948">
                  <c:v>2.8286143749999999</c:v>
                </c:pt>
                <c:pt idx="24949">
                  <c:v>2.8282856249999999</c:v>
                </c:pt>
                <c:pt idx="24950">
                  <c:v>2.827838125</c:v>
                </c:pt>
                <c:pt idx="24951">
                  <c:v>2.8274684375001597</c:v>
                </c:pt>
                <c:pt idx="24952">
                  <c:v>2.8272818750000002</c:v>
                </c:pt>
                <c:pt idx="24953">
                  <c:v>2.8269006249999999</c:v>
                </c:pt>
                <c:pt idx="24954">
                  <c:v>2.826565</c:v>
                </c:pt>
                <c:pt idx="24955">
                  <c:v>2.8261812499999999</c:v>
                </c:pt>
                <c:pt idx="24956">
                  <c:v>2.8265084375001597</c:v>
                </c:pt>
                <c:pt idx="24957">
                  <c:v>2.8268718750000001</c:v>
                </c:pt>
                <c:pt idx="24958">
                  <c:v>2.8272015625001599</c:v>
                </c:pt>
                <c:pt idx="24959">
                  <c:v>2.8275528125001599</c:v>
                </c:pt>
                <c:pt idx="24960">
                  <c:v>2.8278793750000002</c:v>
                </c:pt>
                <c:pt idx="24961">
                  <c:v>2.8282553125001599</c:v>
                </c:pt>
                <c:pt idx="24962">
                  <c:v>2.8286584375001596</c:v>
                </c:pt>
                <c:pt idx="24963">
                  <c:v>2.8290128125001597</c:v>
                </c:pt>
                <c:pt idx="24964">
                  <c:v>2.8294003125001597</c:v>
                </c:pt>
                <c:pt idx="24965">
                  <c:v>2.8292993750000002</c:v>
                </c:pt>
                <c:pt idx="24966">
                  <c:v>2.8289453125001596</c:v>
                </c:pt>
                <c:pt idx="24967">
                  <c:v>2.8289081249999999</c:v>
                </c:pt>
                <c:pt idx="24968">
                  <c:v>2.8292575000000002</c:v>
                </c:pt>
                <c:pt idx="24969">
                  <c:v>2.8296087499999998</c:v>
                </c:pt>
                <c:pt idx="24970">
                  <c:v>2.8300381250000002</c:v>
                </c:pt>
                <c:pt idx="24971">
                  <c:v>2.8304590625001596</c:v>
                </c:pt>
                <c:pt idx="24972">
                  <c:v>2.8308568749999998</c:v>
                </c:pt>
                <c:pt idx="24973">
                  <c:v>2.8311943749999999</c:v>
                </c:pt>
                <c:pt idx="24974">
                  <c:v>2.8315587500000001</c:v>
                </c:pt>
                <c:pt idx="24975">
                  <c:v>2.8319062499999998</c:v>
                </c:pt>
                <c:pt idx="24976">
                  <c:v>2.8324421875001597</c:v>
                </c:pt>
                <c:pt idx="24977">
                  <c:v>2.8327928125001596</c:v>
                </c:pt>
                <c:pt idx="24978">
                  <c:v>2.8331474999999999</c:v>
                </c:pt>
                <c:pt idx="24979">
                  <c:v>2.8335746875001599</c:v>
                </c:pt>
                <c:pt idx="24980">
                  <c:v>2.8339412500000001</c:v>
                </c:pt>
                <c:pt idx="24981">
                  <c:v>2.8340956249999998</c:v>
                </c:pt>
                <c:pt idx="24982">
                  <c:v>2.8344415625001598</c:v>
                </c:pt>
                <c:pt idx="24983">
                  <c:v>2.8348368750000001</c:v>
                </c:pt>
                <c:pt idx="24984">
                  <c:v>2.8352334375001598</c:v>
                </c:pt>
                <c:pt idx="24985">
                  <c:v>2.8357065625001598</c:v>
                </c:pt>
                <c:pt idx="24986">
                  <c:v>2.8362087499999999</c:v>
                </c:pt>
                <c:pt idx="24987">
                  <c:v>2.8366640625001596</c:v>
                </c:pt>
                <c:pt idx="24988">
                  <c:v>2.8370774999999999</c:v>
                </c:pt>
                <c:pt idx="24989">
                  <c:v>2.8374593749999999</c:v>
                </c:pt>
                <c:pt idx="24990">
                  <c:v>2.8369865625001598</c:v>
                </c:pt>
                <c:pt idx="24991">
                  <c:v>2.8364903125001599</c:v>
                </c:pt>
                <c:pt idx="24992">
                  <c:v>2.83607906250016</c:v>
                </c:pt>
                <c:pt idx="24993">
                  <c:v>2.8356937499999999</c:v>
                </c:pt>
                <c:pt idx="24994">
                  <c:v>2.8353625</c:v>
                </c:pt>
                <c:pt idx="24995">
                  <c:v>2.8349921875001596</c:v>
                </c:pt>
                <c:pt idx="24996">
                  <c:v>2.8344928125001596</c:v>
                </c:pt>
                <c:pt idx="24997">
                  <c:v>2.8339231250000001</c:v>
                </c:pt>
                <c:pt idx="24998">
                  <c:v>2.8332153125001596</c:v>
                </c:pt>
                <c:pt idx="24999">
                  <c:v>2.8328774999999999</c:v>
                </c:pt>
                <c:pt idx="25000">
                  <c:v>2.8325328125001596</c:v>
                </c:pt>
                <c:pt idx="25001">
                  <c:v>2.8321399999999999</c:v>
                </c:pt>
                <c:pt idx="25002">
                  <c:v>2.8318075</c:v>
                </c:pt>
                <c:pt idx="25003">
                  <c:v>2.8312903125001596</c:v>
                </c:pt>
                <c:pt idx="25004">
                  <c:v>2.83076375</c:v>
                </c:pt>
                <c:pt idx="25005">
                  <c:v>2.8303750000000001</c:v>
                </c:pt>
                <c:pt idx="25006">
                  <c:v>2.8299809375001597</c:v>
                </c:pt>
                <c:pt idx="25007">
                  <c:v>2.8294209375001595</c:v>
                </c:pt>
                <c:pt idx="25008">
                  <c:v>2.8288228125001598</c:v>
                </c:pt>
                <c:pt idx="25009">
                  <c:v>2.82835875</c:v>
                </c:pt>
                <c:pt idx="25010">
                  <c:v>2.8279609375001598</c:v>
                </c:pt>
                <c:pt idx="25011">
                  <c:v>2.8282218750000001</c:v>
                </c:pt>
                <c:pt idx="25012">
                  <c:v>2.8285825</c:v>
                </c:pt>
                <c:pt idx="25013">
                  <c:v>2.8290803125001598</c:v>
                </c:pt>
                <c:pt idx="25014">
                  <c:v>2.8294028125001596</c:v>
                </c:pt>
                <c:pt idx="25015">
                  <c:v>2.8297859375001599</c:v>
                </c:pt>
                <c:pt idx="25016">
                  <c:v>2.8302240625001596</c:v>
                </c:pt>
                <c:pt idx="25017">
                  <c:v>2.8306331249999999</c:v>
                </c:pt>
                <c:pt idx="25018">
                  <c:v>2.8309725000000001</c:v>
                </c:pt>
                <c:pt idx="25019">
                  <c:v>2.8313025000000001</c:v>
                </c:pt>
                <c:pt idx="25020">
                  <c:v>2.8316343750000001</c:v>
                </c:pt>
                <c:pt idx="25021">
                  <c:v>2.8320471875001596</c:v>
                </c:pt>
                <c:pt idx="25022">
                  <c:v>2.832458125</c:v>
                </c:pt>
                <c:pt idx="25023">
                  <c:v>2.8328734375001599</c:v>
                </c:pt>
                <c:pt idx="25024">
                  <c:v>2.8332759375001597</c:v>
                </c:pt>
                <c:pt idx="25025">
                  <c:v>2.8337287500000001</c:v>
                </c:pt>
                <c:pt idx="25026">
                  <c:v>2.8340859375001597</c:v>
                </c:pt>
                <c:pt idx="25027">
                  <c:v>2.8344421875001595</c:v>
                </c:pt>
                <c:pt idx="25028">
                  <c:v>2.8347684375001596</c:v>
                </c:pt>
                <c:pt idx="25029">
                  <c:v>2.8351193750000001</c:v>
                </c:pt>
                <c:pt idx="25030">
                  <c:v>2.8354949999999999</c:v>
                </c:pt>
                <c:pt idx="25031">
                  <c:v>2.8351478125001597</c:v>
                </c:pt>
                <c:pt idx="25032">
                  <c:v>2.8347121875001595</c:v>
                </c:pt>
                <c:pt idx="25033">
                  <c:v>2.8342800000000001</c:v>
                </c:pt>
                <c:pt idx="25034">
                  <c:v>2.8338074999999998</c:v>
                </c:pt>
                <c:pt idx="25035">
                  <c:v>2.8333387499999998</c:v>
                </c:pt>
                <c:pt idx="25036">
                  <c:v>2.8330184375001597</c:v>
                </c:pt>
                <c:pt idx="25037">
                  <c:v>2.8333599999999999</c:v>
                </c:pt>
                <c:pt idx="25038">
                  <c:v>2.8337650000000001</c:v>
                </c:pt>
                <c:pt idx="25039">
                  <c:v>2.834101875</c:v>
                </c:pt>
                <c:pt idx="25040">
                  <c:v>2.83449375</c:v>
                </c:pt>
                <c:pt idx="25041">
                  <c:v>2.8348603125001599</c:v>
                </c:pt>
                <c:pt idx="25042">
                  <c:v>2.8346156250000001</c:v>
                </c:pt>
                <c:pt idx="25043">
                  <c:v>2.8350606250000001</c:v>
                </c:pt>
                <c:pt idx="25044">
                  <c:v>2.8354771875001599</c:v>
                </c:pt>
                <c:pt idx="25045">
                  <c:v>2.835826875</c:v>
                </c:pt>
                <c:pt idx="25046">
                  <c:v>2.8361562500000002</c:v>
                </c:pt>
                <c:pt idx="25047">
                  <c:v>2.8363006249999998</c:v>
                </c:pt>
                <c:pt idx="25048">
                  <c:v>2.8358356250000001</c:v>
                </c:pt>
                <c:pt idx="25049">
                  <c:v>2.8355090625001598</c:v>
                </c:pt>
                <c:pt idx="25050">
                  <c:v>2.8349609375001599</c:v>
                </c:pt>
                <c:pt idx="25051">
                  <c:v>2.8344259375001597</c:v>
                </c:pt>
                <c:pt idx="25052">
                  <c:v>2.8339675</c:v>
                </c:pt>
                <c:pt idx="25053">
                  <c:v>2.8335934375001597</c:v>
                </c:pt>
                <c:pt idx="25054">
                  <c:v>2.8331931250000002</c:v>
                </c:pt>
                <c:pt idx="25055">
                  <c:v>2.8327971875001596</c:v>
                </c:pt>
                <c:pt idx="25056">
                  <c:v>2.8324315625001599</c:v>
                </c:pt>
                <c:pt idx="25057">
                  <c:v>2.8324828125001598</c:v>
                </c:pt>
                <c:pt idx="25058">
                  <c:v>2.8321125</c:v>
                </c:pt>
                <c:pt idx="25059">
                  <c:v>2.8323534375001596</c:v>
                </c:pt>
                <c:pt idx="25060">
                  <c:v>2.8325553125001597</c:v>
                </c:pt>
                <c:pt idx="25061">
                  <c:v>2.832904375</c:v>
                </c:pt>
                <c:pt idx="25062">
                  <c:v>2.8332643750000002</c:v>
                </c:pt>
                <c:pt idx="25063">
                  <c:v>2.8336053125001599</c:v>
                </c:pt>
                <c:pt idx="25064">
                  <c:v>2.8339996875001598</c:v>
                </c:pt>
                <c:pt idx="25065">
                  <c:v>2.8343278125001596</c:v>
                </c:pt>
                <c:pt idx="25066">
                  <c:v>2.83482968750016</c:v>
                </c:pt>
                <c:pt idx="25067">
                  <c:v>2.8353481249999999</c:v>
                </c:pt>
                <c:pt idx="25068">
                  <c:v>2.8357409375001597</c:v>
                </c:pt>
                <c:pt idx="25069">
                  <c:v>2.8361818749999999</c:v>
                </c:pt>
                <c:pt idx="25070">
                  <c:v>2.8366218750000001</c:v>
                </c:pt>
                <c:pt idx="25071">
                  <c:v>2.8370993750000002</c:v>
                </c:pt>
                <c:pt idx="25072">
                  <c:v>2.8374534375001597</c:v>
                </c:pt>
                <c:pt idx="25073">
                  <c:v>2.8378121875001598</c:v>
                </c:pt>
                <c:pt idx="25074">
                  <c:v>2.8382128125001596</c:v>
                </c:pt>
                <c:pt idx="25075">
                  <c:v>2.8378174999999999</c:v>
                </c:pt>
                <c:pt idx="25076">
                  <c:v>2.8377815625001599</c:v>
                </c:pt>
                <c:pt idx="25077">
                  <c:v>2.8373875000000002</c:v>
                </c:pt>
                <c:pt idx="25078">
                  <c:v>2.8370268749999998</c:v>
                </c:pt>
                <c:pt idx="25079">
                  <c:v>2.8366284375001598</c:v>
                </c:pt>
                <c:pt idx="25080">
                  <c:v>2.8362465625001598</c:v>
                </c:pt>
                <c:pt idx="25081">
                  <c:v>2.8358728125001598</c:v>
                </c:pt>
                <c:pt idx="25082">
                  <c:v>2.8358824999999999</c:v>
                </c:pt>
                <c:pt idx="25083">
                  <c:v>2.8362696875001596</c:v>
                </c:pt>
                <c:pt idx="25084">
                  <c:v>2.8366903125001599</c:v>
                </c:pt>
                <c:pt idx="25085">
                  <c:v>2.8371237499999999</c:v>
                </c:pt>
                <c:pt idx="25086">
                  <c:v>2.8374853125001596</c:v>
                </c:pt>
                <c:pt idx="25087">
                  <c:v>2.8378587500000001</c:v>
                </c:pt>
                <c:pt idx="25088">
                  <c:v>2.838254375</c:v>
                </c:pt>
                <c:pt idx="25089">
                  <c:v>2.8386512499999998</c:v>
                </c:pt>
                <c:pt idx="25090">
                  <c:v>2.8389975000000001</c:v>
                </c:pt>
                <c:pt idx="25091">
                  <c:v>2.8395234375001599</c:v>
                </c:pt>
                <c:pt idx="25092">
                  <c:v>2.8398650000000001</c:v>
                </c:pt>
                <c:pt idx="25093">
                  <c:v>2.84023156250016</c:v>
                </c:pt>
                <c:pt idx="25094">
                  <c:v>2.8406262500000001</c:v>
                </c:pt>
                <c:pt idx="25095">
                  <c:v>2.8405575000000001</c:v>
                </c:pt>
                <c:pt idx="25096">
                  <c:v>2.84019625</c:v>
                </c:pt>
                <c:pt idx="25097">
                  <c:v>2.8397634375001597</c:v>
                </c:pt>
                <c:pt idx="25098">
                  <c:v>2.8392131250000001</c:v>
                </c:pt>
                <c:pt idx="25099">
                  <c:v>2.8386896875001599</c:v>
                </c:pt>
                <c:pt idx="25100">
                  <c:v>2.8381687499999999</c:v>
                </c:pt>
                <c:pt idx="25101">
                  <c:v>2.8376649999999999</c:v>
                </c:pt>
                <c:pt idx="25102">
                  <c:v>2.8372256249999999</c:v>
                </c:pt>
                <c:pt idx="25103">
                  <c:v>2.8368731249999999</c:v>
                </c:pt>
                <c:pt idx="25104">
                  <c:v>2.8367268750000001</c:v>
                </c:pt>
                <c:pt idx="25105">
                  <c:v>2.8363046875001596</c:v>
                </c:pt>
                <c:pt idx="25106">
                  <c:v>2.8358628125001597</c:v>
                </c:pt>
                <c:pt idx="25107">
                  <c:v>2.8354859375001595</c:v>
                </c:pt>
                <c:pt idx="25108">
                  <c:v>2.8356596875001596</c:v>
                </c:pt>
                <c:pt idx="25109">
                  <c:v>2.8360003125001598</c:v>
                </c:pt>
                <c:pt idx="25110">
                  <c:v>2.8363959375001597</c:v>
                </c:pt>
                <c:pt idx="25111">
                  <c:v>2.8368487500000001</c:v>
                </c:pt>
                <c:pt idx="25112">
                  <c:v>2.8372465625001597</c:v>
                </c:pt>
                <c:pt idx="25113">
                  <c:v>2.8376718749999998</c:v>
                </c:pt>
                <c:pt idx="25114">
                  <c:v>2.83803218750016</c:v>
                </c:pt>
                <c:pt idx="25115">
                  <c:v>2.8383643749999998</c:v>
                </c:pt>
                <c:pt idx="25116">
                  <c:v>2.8383196875001597</c:v>
                </c:pt>
                <c:pt idx="25117">
                  <c:v>2.8379237499999999</c:v>
                </c:pt>
                <c:pt idx="25118">
                  <c:v>2.8374237500000001</c:v>
                </c:pt>
                <c:pt idx="25119">
                  <c:v>2.8370781250000001</c:v>
                </c:pt>
                <c:pt idx="25120">
                  <c:v>2.8367015625001599</c:v>
                </c:pt>
                <c:pt idx="25121">
                  <c:v>2.8363703125001596</c:v>
                </c:pt>
                <c:pt idx="25122">
                  <c:v>2.8363218749999999</c:v>
                </c:pt>
                <c:pt idx="25123">
                  <c:v>2.8366859375001598</c:v>
                </c:pt>
                <c:pt idx="25124">
                  <c:v>2.83702906250016</c:v>
                </c:pt>
                <c:pt idx="25125">
                  <c:v>2.8370981249999998</c:v>
                </c:pt>
                <c:pt idx="25126">
                  <c:v>2.8374771875001596</c:v>
                </c:pt>
                <c:pt idx="25127">
                  <c:v>2.8378196875001596</c:v>
                </c:pt>
                <c:pt idx="25128">
                  <c:v>2.8381940625001598</c:v>
                </c:pt>
                <c:pt idx="25129">
                  <c:v>2.8385500000000001</c:v>
                </c:pt>
                <c:pt idx="25130">
                  <c:v>2.8388728125001599</c:v>
                </c:pt>
                <c:pt idx="25131">
                  <c:v>2.8392824999999999</c:v>
                </c:pt>
                <c:pt idx="25132">
                  <c:v>2.8396124999999999</c:v>
                </c:pt>
                <c:pt idx="25133">
                  <c:v>2.8399553125001598</c:v>
                </c:pt>
                <c:pt idx="25134">
                  <c:v>2.8404303125001595</c:v>
                </c:pt>
                <c:pt idx="25135">
                  <c:v>2.8407503125001599</c:v>
                </c:pt>
                <c:pt idx="25136">
                  <c:v>2.8410850000000001</c:v>
                </c:pt>
                <c:pt idx="25137">
                  <c:v>2.8414631250000002</c:v>
                </c:pt>
                <c:pt idx="25138">
                  <c:v>2.8419587499999999</c:v>
                </c:pt>
                <c:pt idx="25139">
                  <c:v>2.8423503125001597</c:v>
                </c:pt>
                <c:pt idx="25140">
                  <c:v>2.8418584375001599</c:v>
                </c:pt>
                <c:pt idx="25141">
                  <c:v>2.8415071875001598</c:v>
                </c:pt>
                <c:pt idx="25142">
                  <c:v>2.8411624999999998</c:v>
                </c:pt>
                <c:pt idx="25143">
                  <c:v>2.840788125</c:v>
                </c:pt>
                <c:pt idx="25144">
                  <c:v>2.8404453125001599</c:v>
                </c:pt>
                <c:pt idx="25145">
                  <c:v>2.8400425</c:v>
                </c:pt>
                <c:pt idx="25146">
                  <c:v>2.8395637499999999</c:v>
                </c:pt>
                <c:pt idx="25147">
                  <c:v>2.8391403125001595</c:v>
                </c:pt>
                <c:pt idx="25148">
                  <c:v>2.8386149999999999</c:v>
                </c:pt>
                <c:pt idx="25149">
                  <c:v>2.8382931249999999</c:v>
                </c:pt>
                <c:pt idx="25150">
                  <c:v>2.8379284375001599</c:v>
                </c:pt>
                <c:pt idx="25151">
                  <c:v>2.8373796875001598</c:v>
                </c:pt>
                <c:pt idx="25152">
                  <c:v>2.8367903125001597</c:v>
                </c:pt>
                <c:pt idx="25153">
                  <c:v>2.8364421875001598</c:v>
                </c:pt>
                <c:pt idx="25154">
                  <c:v>2.8358599999999998</c:v>
                </c:pt>
                <c:pt idx="25155">
                  <c:v>2.8353606249999999</c:v>
                </c:pt>
                <c:pt idx="25156">
                  <c:v>2.8349756250000002</c:v>
                </c:pt>
                <c:pt idx="25157">
                  <c:v>2.8347968749999999</c:v>
                </c:pt>
                <c:pt idx="25158">
                  <c:v>2.8351225000000002</c:v>
                </c:pt>
                <c:pt idx="25159">
                  <c:v>2.8354481250000001</c:v>
                </c:pt>
                <c:pt idx="25160">
                  <c:v>2.83583843750016</c:v>
                </c:pt>
                <c:pt idx="25161">
                  <c:v>2.8362231250000001</c:v>
                </c:pt>
                <c:pt idx="25162">
                  <c:v>2.8366712500000002</c:v>
                </c:pt>
                <c:pt idx="25163">
                  <c:v>2.8370825000000002</c:v>
                </c:pt>
                <c:pt idx="25164">
                  <c:v>2.8375778125001596</c:v>
                </c:pt>
                <c:pt idx="25165">
                  <c:v>2.8379203125001595</c:v>
                </c:pt>
                <c:pt idx="25166">
                  <c:v>2.8382778125001598</c:v>
                </c:pt>
                <c:pt idx="25167">
                  <c:v>2.838635</c:v>
                </c:pt>
                <c:pt idx="25168">
                  <c:v>2.8382828125001596</c:v>
                </c:pt>
                <c:pt idx="25169">
                  <c:v>2.8379559375001597</c:v>
                </c:pt>
                <c:pt idx="25170">
                  <c:v>2.8374834375001599</c:v>
                </c:pt>
                <c:pt idx="25171">
                  <c:v>2.8370668750000001</c:v>
                </c:pt>
                <c:pt idx="25172">
                  <c:v>2.8366924999999998</c:v>
                </c:pt>
                <c:pt idx="25173">
                  <c:v>2.8365303125001597</c:v>
                </c:pt>
                <c:pt idx="25174">
                  <c:v>2.8368743749999998</c:v>
                </c:pt>
                <c:pt idx="25175">
                  <c:v>2.8372059375001597</c:v>
                </c:pt>
                <c:pt idx="25176">
                  <c:v>2.8375575</c:v>
                </c:pt>
                <c:pt idx="25177">
                  <c:v>2.8379181249999998</c:v>
                </c:pt>
                <c:pt idx="25178">
                  <c:v>2.83833718750016</c:v>
                </c:pt>
                <c:pt idx="25179">
                  <c:v>2.8387334375001596</c:v>
                </c:pt>
                <c:pt idx="25180">
                  <c:v>2.8391168750000002</c:v>
                </c:pt>
                <c:pt idx="25181">
                  <c:v>2.8394875000000002</c:v>
                </c:pt>
                <c:pt idx="25182">
                  <c:v>2.8398546875001598</c:v>
                </c:pt>
                <c:pt idx="25183">
                  <c:v>2.8401774999999998</c:v>
                </c:pt>
                <c:pt idx="25184">
                  <c:v>2.8405718750000002</c:v>
                </c:pt>
                <c:pt idx="25185">
                  <c:v>2.8409175000000002</c:v>
                </c:pt>
                <c:pt idx="25186">
                  <c:v>2.8413190625001596</c:v>
                </c:pt>
                <c:pt idx="25187">
                  <c:v>2.8416843749999998</c:v>
                </c:pt>
                <c:pt idx="25188">
                  <c:v>2.8413171875001599</c:v>
                </c:pt>
                <c:pt idx="25189">
                  <c:v>2.8408212499999999</c:v>
                </c:pt>
                <c:pt idx="25190">
                  <c:v>2.8402734375001599</c:v>
                </c:pt>
                <c:pt idx="25191">
                  <c:v>2.8396740625001597</c:v>
                </c:pt>
                <c:pt idx="25192">
                  <c:v>2.8391437499999999</c:v>
                </c:pt>
                <c:pt idx="25193">
                  <c:v>2.8386593750000002</c:v>
                </c:pt>
                <c:pt idx="25194">
                  <c:v>2.8382659375001595</c:v>
                </c:pt>
                <c:pt idx="25195">
                  <c:v>2.8379009375001596</c:v>
                </c:pt>
                <c:pt idx="25196">
                  <c:v>2.83751</c:v>
                </c:pt>
                <c:pt idx="25197">
                  <c:v>2.8371550000000001</c:v>
                </c:pt>
                <c:pt idx="25198">
                  <c:v>2.8367249999999999</c:v>
                </c:pt>
                <c:pt idx="25199">
                  <c:v>2.8367528125001598</c:v>
                </c:pt>
                <c:pt idx="25200">
                  <c:v>2.8370868749999998</c:v>
                </c:pt>
                <c:pt idx="25201">
                  <c:v>2.83746375</c:v>
                </c:pt>
                <c:pt idx="25202">
                  <c:v>2.8375078125001596</c:v>
                </c:pt>
                <c:pt idx="25203">
                  <c:v>2.837656875</c:v>
                </c:pt>
                <c:pt idx="25204">
                  <c:v>2.8371646875001599</c:v>
                </c:pt>
                <c:pt idx="25205">
                  <c:v>2.8368446875001596</c:v>
                </c:pt>
                <c:pt idx="25206">
                  <c:v>2.8365231249999998</c:v>
                </c:pt>
                <c:pt idx="25207">
                  <c:v>2.8358881249999999</c:v>
                </c:pt>
                <c:pt idx="25208">
                  <c:v>2.8352290625001597</c:v>
                </c:pt>
                <c:pt idx="25209">
                  <c:v>2.8348787500000001</c:v>
                </c:pt>
                <c:pt idx="25210">
                  <c:v>2.8345043749999999</c:v>
                </c:pt>
                <c:pt idx="25211">
                  <c:v>2.8340787500000002</c:v>
                </c:pt>
                <c:pt idx="25212">
                  <c:v>2.8336656250000001</c:v>
                </c:pt>
                <c:pt idx="25213">
                  <c:v>2.8337056249999999</c:v>
                </c:pt>
                <c:pt idx="25214">
                  <c:v>2.8340443749999999</c:v>
                </c:pt>
                <c:pt idx="25215">
                  <c:v>2.8343771875001598</c:v>
                </c:pt>
                <c:pt idx="25216">
                  <c:v>2.8347690625001598</c:v>
                </c:pt>
                <c:pt idx="25217">
                  <c:v>2.8351475000000002</c:v>
                </c:pt>
                <c:pt idx="25218">
                  <c:v>2.8355409375001597</c:v>
                </c:pt>
                <c:pt idx="25219">
                  <c:v>2.8359165625001599</c:v>
                </c:pt>
                <c:pt idx="25220">
                  <c:v>2.8363093749999999</c:v>
                </c:pt>
                <c:pt idx="25221">
                  <c:v>2.8366840625001597</c:v>
                </c:pt>
                <c:pt idx="25222">
                  <c:v>2.8370884375001597</c:v>
                </c:pt>
                <c:pt idx="25223">
                  <c:v>2.8375003125001599</c:v>
                </c:pt>
                <c:pt idx="25224">
                  <c:v>2.8378571875001599</c:v>
                </c:pt>
                <c:pt idx="25225">
                  <c:v>2.8383712499999998</c:v>
                </c:pt>
                <c:pt idx="25226">
                  <c:v>2.8388193749999999</c:v>
                </c:pt>
                <c:pt idx="25227">
                  <c:v>2.8391850000000001</c:v>
                </c:pt>
                <c:pt idx="25228">
                  <c:v>2.8395356249999999</c:v>
                </c:pt>
                <c:pt idx="25229">
                  <c:v>2.8398775000000001</c:v>
                </c:pt>
                <c:pt idx="25230">
                  <c:v>2.84020218750016</c:v>
                </c:pt>
                <c:pt idx="25231">
                  <c:v>2.8405468749999998</c:v>
                </c:pt>
                <c:pt idx="25232">
                  <c:v>2.8408993749999998</c:v>
                </c:pt>
                <c:pt idx="25233">
                  <c:v>2.8413374999999998</c:v>
                </c:pt>
                <c:pt idx="25234">
                  <c:v>2.8416671875001596</c:v>
                </c:pt>
                <c:pt idx="25235">
                  <c:v>2.8421334375001597</c:v>
                </c:pt>
                <c:pt idx="25236">
                  <c:v>2.8425096875001596</c:v>
                </c:pt>
                <c:pt idx="25237">
                  <c:v>2.842934375</c:v>
                </c:pt>
                <c:pt idx="25238">
                  <c:v>2.8424843750000002</c:v>
                </c:pt>
                <c:pt idx="25239">
                  <c:v>2.8420684375001599</c:v>
                </c:pt>
                <c:pt idx="25240">
                  <c:v>2.8416453125001597</c:v>
                </c:pt>
                <c:pt idx="25241">
                  <c:v>2.8411790625001596</c:v>
                </c:pt>
                <c:pt idx="25242">
                  <c:v>2.8407024999999999</c:v>
                </c:pt>
                <c:pt idx="25243">
                  <c:v>2.84013625</c:v>
                </c:pt>
                <c:pt idx="25244">
                  <c:v>2.8395109375001599</c:v>
                </c:pt>
                <c:pt idx="25245">
                  <c:v>2.838981875</c:v>
                </c:pt>
                <c:pt idx="25246">
                  <c:v>2.8384256250000002</c:v>
                </c:pt>
                <c:pt idx="25247">
                  <c:v>2.83799</c:v>
                </c:pt>
                <c:pt idx="25248">
                  <c:v>2.8375690625001599</c:v>
                </c:pt>
                <c:pt idx="25249">
                  <c:v>2.8371968750000001</c:v>
                </c:pt>
                <c:pt idx="25250">
                  <c:v>2.8368250000000002</c:v>
                </c:pt>
                <c:pt idx="25251">
                  <c:v>2.8364681250000001</c:v>
                </c:pt>
                <c:pt idx="25252">
                  <c:v>2.8360931250000001</c:v>
                </c:pt>
                <c:pt idx="25253">
                  <c:v>2.8357165625001599</c:v>
                </c:pt>
                <c:pt idx="25254">
                  <c:v>2.8350325000000001</c:v>
                </c:pt>
                <c:pt idx="25255">
                  <c:v>2.8347009375001599</c:v>
                </c:pt>
                <c:pt idx="25256">
                  <c:v>2.83429625</c:v>
                </c:pt>
                <c:pt idx="25257">
                  <c:v>2.8338346875001599</c:v>
                </c:pt>
                <c:pt idx="25258">
                  <c:v>2.8334524999999999</c:v>
                </c:pt>
                <c:pt idx="25259">
                  <c:v>2.83305125</c:v>
                </c:pt>
                <c:pt idx="25260">
                  <c:v>2.8327203125001597</c:v>
                </c:pt>
                <c:pt idx="25261">
                  <c:v>2.8321353125001596</c:v>
                </c:pt>
                <c:pt idx="25262">
                  <c:v>2.8315475000000001</c:v>
                </c:pt>
                <c:pt idx="25263">
                  <c:v>2.8310046875001595</c:v>
                </c:pt>
                <c:pt idx="25264">
                  <c:v>2.8306200000000001</c:v>
                </c:pt>
                <c:pt idx="25265">
                  <c:v>2.8302459375001598</c:v>
                </c:pt>
                <c:pt idx="25266">
                  <c:v>2.8299228125001599</c:v>
                </c:pt>
                <c:pt idx="25267">
                  <c:v>2.8295943750000001</c:v>
                </c:pt>
                <c:pt idx="25268">
                  <c:v>2.8296015625001596</c:v>
                </c:pt>
                <c:pt idx="25269">
                  <c:v>2.8299799999999999</c:v>
                </c:pt>
                <c:pt idx="25270">
                  <c:v>2.8303487500000002</c:v>
                </c:pt>
                <c:pt idx="25271">
                  <c:v>2.8307043749999998</c:v>
                </c:pt>
                <c:pt idx="25272">
                  <c:v>2.8311421875001597</c:v>
                </c:pt>
                <c:pt idx="25273">
                  <c:v>2.8315700000000001</c:v>
                </c:pt>
                <c:pt idx="25274">
                  <c:v>2.8319009375001598</c:v>
                </c:pt>
                <c:pt idx="25275">
                  <c:v>2.8323740625001599</c:v>
                </c:pt>
                <c:pt idx="25276">
                  <c:v>2.8327346875001598</c:v>
                </c:pt>
                <c:pt idx="25277">
                  <c:v>2.8330731249999999</c:v>
                </c:pt>
                <c:pt idx="25278">
                  <c:v>2.83342781250016</c:v>
                </c:pt>
                <c:pt idx="25279">
                  <c:v>2.8332503125001596</c:v>
                </c:pt>
                <c:pt idx="25280">
                  <c:v>2.8328712500000002</c:v>
                </c:pt>
                <c:pt idx="25281">
                  <c:v>2.8325359375001598</c:v>
                </c:pt>
                <c:pt idx="25282">
                  <c:v>2.8321062499999998</c:v>
                </c:pt>
                <c:pt idx="25283">
                  <c:v>2.8316540625001596</c:v>
                </c:pt>
                <c:pt idx="25284">
                  <c:v>2.8313287499999999</c:v>
                </c:pt>
                <c:pt idx="25285">
                  <c:v>2.831226875</c:v>
                </c:pt>
                <c:pt idx="25286">
                  <c:v>2.8315693749999999</c:v>
                </c:pt>
                <c:pt idx="25287">
                  <c:v>2.8319059375001596</c:v>
                </c:pt>
                <c:pt idx="25288">
                  <c:v>2.8322406249999998</c:v>
                </c:pt>
                <c:pt idx="25289">
                  <c:v>2.8326275000000001</c:v>
                </c:pt>
                <c:pt idx="25290">
                  <c:v>2.8330299999999999</c:v>
                </c:pt>
                <c:pt idx="25291">
                  <c:v>2.8334287499999999</c:v>
                </c:pt>
                <c:pt idx="25292">
                  <c:v>2.8338062499999999</c:v>
                </c:pt>
                <c:pt idx="25293">
                  <c:v>2.8342481249999998</c:v>
                </c:pt>
                <c:pt idx="25294">
                  <c:v>2.8346715625001599</c:v>
                </c:pt>
                <c:pt idx="25295">
                  <c:v>2.8350396875001596</c:v>
                </c:pt>
                <c:pt idx="25296">
                  <c:v>2.8355503125001595</c:v>
                </c:pt>
                <c:pt idx="25297">
                  <c:v>2.8360134375001596</c:v>
                </c:pt>
                <c:pt idx="25298">
                  <c:v>2.8363481250000002</c:v>
                </c:pt>
                <c:pt idx="25299">
                  <c:v>2.8367337500000001</c:v>
                </c:pt>
                <c:pt idx="25300">
                  <c:v>2.8370649999999999</c:v>
                </c:pt>
                <c:pt idx="25301">
                  <c:v>2.8374787499999998</c:v>
                </c:pt>
                <c:pt idx="25302">
                  <c:v>2.8371284375001595</c:v>
                </c:pt>
                <c:pt idx="25303">
                  <c:v>2.8365128125001595</c:v>
                </c:pt>
                <c:pt idx="25304">
                  <c:v>2.8360675</c:v>
                </c:pt>
                <c:pt idx="25305">
                  <c:v>2.8355899999999998</c:v>
                </c:pt>
                <c:pt idx="25306">
                  <c:v>2.8350474999999999</c:v>
                </c:pt>
                <c:pt idx="25307">
                  <c:v>2.8346509375001596</c:v>
                </c:pt>
                <c:pt idx="25308">
                  <c:v>2.8340865625001599</c:v>
                </c:pt>
                <c:pt idx="25309">
                  <c:v>2.8335996875001599</c:v>
                </c:pt>
                <c:pt idx="25310">
                  <c:v>2.8330525</c:v>
                </c:pt>
                <c:pt idx="25311">
                  <c:v>2.8326406249999998</c:v>
                </c:pt>
                <c:pt idx="25312">
                  <c:v>2.8322262500000002</c:v>
                </c:pt>
                <c:pt idx="25313">
                  <c:v>2.8317034375001597</c:v>
                </c:pt>
                <c:pt idx="25314">
                  <c:v>2.8313168750000002</c:v>
                </c:pt>
                <c:pt idx="25315">
                  <c:v>2.8308968750000001</c:v>
                </c:pt>
                <c:pt idx="25316">
                  <c:v>2.8304159375001596</c:v>
                </c:pt>
                <c:pt idx="25317">
                  <c:v>2.8297871875001599</c:v>
                </c:pt>
                <c:pt idx="25318">
                  <c:v>2.8294393750000002</c:v>
                </c:pt>
                <c:pt idx="25319">
                  <c:v>2.8291090625001596</c:v>
                </c:pt>
                <c:pt idx="25320">
                  <c:v>2.828753125</c:v>
                </c:pt>
                <c:pt idx="25321">
                  <c:v>2.8284121875001595</c:v>
                </c:pt>
                <c:pt idx="25322">
                  <c:v>2.82804375</c:v>
                </c:pt>
                <c:pt idx="25323">
                  <c:v>2.8277112500000001</c:v>
                </c:pt>
                <c:pt idx="25324">
                  <c:v>2.8272496875001596</c:v>
                </c:pt>
                <c:pt idx="25325">
                  <c:v>2.8269250000000001</c:v>
                </c:pt>
                <c:pt idx="25326">
                  <c:v>2.8265606249999999</c:v>
                </c:pt>
                <c:pt idx="25327">
                  <c:v>2.826218125</c:v>
                </c:pt>
                <c:pt idx="25328">
                  <c:v>2.8258693749999999</c:v>
                </c:pt>
                <c:pt idx="25329">
                  <c:v>2.8261362499999998</c:v>
                </c:pt>
                <c:pt idx="25330">
                  <c:v>2.8264637499999998</c:v>
                </c:pt>
                <c:pt idx="25331">
                  <c:v>2.8267850000000001</c:v>
                </c:pt>
                <c:pt idx="25332">
                  <c:v>2.8271834375001599</c:v>
                </c:pt>
                <c:pt idx="25333">
                  <c:v>2.8275424999999998</c:v>
                </c:pt>
                <c:pt idx="25334">
                  <c:v>2.8279700000000001</c:v>
                </c:pt>
                <c:pt idx="25335">
                  <c:v>2.8283856250000001</c:v>
                </c:pt>
                <c:pt idx="25336">
                  <c:v>2.8287687500000001</c:v>
                </c:pt>
                <c:pt idx="25337">
                  <c:v>2.8291803125001596</c:v>
                </c:pt>
                <c:pt idx="25338">
                  <c:v>2.82884125</c:v>
                </c:pt>
                <c:pt idx="25339">
                  <c:v>2.8284146875001599</c:v>
                </c:pt>
                <c:pt idx="25340">
                  <c:v>2.8280037500000001</c:v>
                </c:pt>
                <c:pt idx="25341">
                  <c:v>2.8275753125001599</c:v>
                </c:pt>
                <c:pt idx="25342">
                  <c:v>2.8271859375001598</c:v>
                </c:pt>
                <c:pt idx="25343">
                  <c:v>2.826840625</c:v>
                </c:pt>
                <c:pt idx="25344">
                  <c:v>2.8270612499999999</c:v>
                </c:pt>
                <c:pt idx="25345">
                  <c:v>2.8274859375001595</c:v>
                </c:pt>
                <c:pt idx="25346">
                  <c:v>2.827885625</c:v>
                </c:pt>
                <c:pt idx="25347">
                  <c:v>2.8282815625001598</c:v>
                </c:pt>
                <c:pt idx="25348">
                  <c:v>2.8286856249999999</c:v>
                </c:pt>
                <c:pt idx="25349">
                  <c:v>2.8290062499999999</c:v>
                </c:pt>
                <c:pt idx="25350">
                  <c:v>2.8294459375001599</c:v>
                </c:pt>
                <c:pt idx="25351">
                  <c:v>2.8298437500000002</c:v>
                </c:pt>
                <c:pt idx="25352">
                  <c:v>2.8302184375001596</c:v>
                </c:pt>
                <c:pt idx="25353">
                  <c:v>2.8305390625001596</c:v>
                </c:pt>
                <c:pt idx="25354">
                  <c:v>2.8309028125001596</c:v>
                </c:pt>
                <c:pt idx="25355">
                  <c:v>2.8312328125001596</c:v>
                </c:pt>
                <c:pt idx="25356">
                  <c:v>2.8315725</c:v>
                </c:pt>
                <c:pt idx="25357">
                  <c:v>2.8319731250000002</c:v>
                </c:pt>
                <c:pt idx="25358">
                  <c:v>2.8323718750000002</c:v>
                </c:pt>
                <c:pt idx="25359">
                  <c:v>2.8327137499999999</c:v>
                </c:pt>
                <c:pt idx="25360">
                  <c:v>2.8327965625001599</c:v>
                </c:pt>
                <c:pt idx="25361">
                  <c:v>2.8324178125001596</c:v>
                </c:pt>
                <c:pt idx="25362">
                  <c:v>2.8318903125001595</c:v>
                </c:pt>
                <c:pt idx="25363">
                  <c:v>2.8312481250000001</c:v>
                </c:pt>
                <c:pt idx="25364">
                  <c:v>2.8306978125001598</c:v>
                </c:pt>
                <c:pt idx="25365">
                  <c:v>2.8301796875001597</c:v>
                </c:pt>
                <c:pt idx="25366">
                  <c:v>2.8297281249999999</c:v>
                </c:pt>
                <c:pt idx="25367">
                  <c:v>2.8293034375001596</c:v>
                </c:pt>
                <c:pt idx="25368">
                  <c:v>2.8289128125001599</c:v>
                </c:pt>
                <c:pt idx="25369">
                  <c:v>2.8283753125001598</c:v>
                </c:pt>
                <c:pt idx="25370">
                  <c:v>2.8278387500000002</c:v>
                </c:pt>
                <c:pt idx="25371">
                  <c:v>2.8273137500000001</c:v>
                </c:pt>
                <c:pt idx="25372">
                  <c:v>2.8268225</c:v>
                </c:pt>
                <c:pt idx="25373">
                  <c:v>2.8263746875001599</c:v>
                </c:pt>
                <c:pt idx="25374">
                  <c:v>2.8258509375001597</c:v>
                </c:pt>
                <c:pt idx="25375">
                  <c:v>2.8252537499999999</c:v>
                </c:pt>
                <c:pt idx="25376">
                  <c:v>2.8246803125001598</c:v>
                </c:pt>
                <c:pt idx="25377">
                  <c:v>2.8241521875001596</c:v>
                </c:pt>
                <c:pt idx="25378">
                  <c:v>2.8236053125001597</c:v>
                </c:pt>
                <c:pt idx="25379">
                  <c:v>2.8232409375001599</c:v>
                </c:pt>
                <c:pt idx="25380">
                  <c:v>2.8229040625001596</c:v>
                </c:pt>
                <c:pt idx="25381">
                  <c:v>2.8232503125001598</c:v>
                </c:pt>
                <c:pt idx="25382">
                  <c:v>2.8235840625001596</c:v>
                </c:pt>
                <c:pt idx="25383">
                  <c:v>2.8239218749999999</c:v>
                </c:pt>
                <c:pt idx="25384">
                  <c:v>2.8243062499999998</c:v>
                </c:pt>
                <c:pt idx="25385">
                  <c:v>2.8246546875001597</c:v>
                </c:pt>
                <c:pt idx="25386">
                  <c:v>2.8250559375001596</c:v>
                </c:pt>
                <c:pt idx="25387">
                  <c:v>2.8255112499999999</c:v>
                </c:pt>
                <c:pt idx="25388">
                  <c:v>2.8259434375001597</c:v>
                </c:pt>
                <c:pt idx="25389">
                  <c:v>2.8263965625001597</c:v>
                </c:pt>
                <c:pt idx="25390">
                  <c:v>2.82687</c:v>
                </c:pt>
                <c:pt idx="25391">
                  <c:v>2.8271943749999999</c:v>
                </c:pt>
                <c:pt idx="25392">
                  <c:v>2.8275250000000001</c:v>
                </c:pt>
                <c:pt idx="25393">
                  <c:v>2.8279621875001597</c:v>
                </c:pt>
                <c:pt idx="25394">
                  <c:v>2.8282828125001598</c:v>
                </c:pt>
                <c:pt idx="25395">
                  <c:v>2.8284793750000001</c:v>
                </c:pt>
                <c:pt idx="25396">
                  <c:v>2.8280215625001599</c:v>
                </c:pt>
                <c:pt idx="25397">
                  <c:v>2.827625625</c:v>
                </c:pt>
                <c:pt idx="25398">
                  <c:v>2.82708</c:v>
                </c:pt>
                <c:pt idx="25399">
                  <c:v>2.826676875</c:v>
                </c:pt>
                <c:pt idx="25400">
                  <c:v>2.8262762499999998</c:v>
                </c:pt>
                <c:pt idx="25401">
                  <c:v>2.8259378125001597</c:v>
                </c:pt>
                <c:pt idx="25402">
                  <c:v>2.8262693749999999</c:v>
                </c:pt>
                <c:pt idx="25403">
                  <c:v>2.8266912500000001</c:v>
                </c:pt>
                <c:pt idx="25404">
                  <c:v>2.8270818750000002</c:v>
                </c:pt>
                <c:pt idx="25405">
                  <c:v>2.827261875</c:v>
                </c:pt>
                <c:pt idx="25406">
                  <c:v>2.8275931249999999</c:v>
                </c:pt>
                <c:pt idx="25407">
                  <c:v>2.8279209375001599</c:v>
                </c:pt>
                <c:pt idx="25408">
                  <c:v>2.8283165625001598</c:v>
                </c:pt>
                <c:pt idx="25409">
                  <c:v>2.8286884375001597</c:v>
                </c:pt>
                <c:pt idx="25410">
                  <c:v>2.8290784375001596</c:v>
                </c:pt>
                <c:pt idx="25411">
                  <c:v>2.8294096875001595</c:v>
                </c:pt>
                <c:pt idx="25412">
                  <c:v>2.8297703125001599</c:v>
                </c:pt>
                <c:pt idx="25413">
                  <c:v>2.8302296875001596</c:v>
                </c:pt>
                <c:pt idx="25414">
                  <c:v>2.8306862499999998</c:v>
                </c:pt>
                <c:pt idx="25415">
                  <c:v>2.8310974999999998</c:v>
                </c:pt>
                <c:pt idx="25416">
                  <c:v>2.8314643749999999</c:v>
                </c:pt>
                <c:pt idx="25417">
                  <c:v>2.8310418749999999</c:v>
                </c:pt>
                <c:pt idx="25418">
                  <c:v>2.8306903125001597</c:v>
                </c:pt>
                <c:pt idx="25419">
                  <c:v>2.8302256250000002</c:v>
                </c:pt>
                <c:pt idx="25420">
                  <c:v>2.8297668749999998</c:v>
                </c:pt>
                <c:pt idx="25421">
                  <c:v>2.8292334375001595</c:v>
                </c:pt>
                <c:pt idx="25422">
                  <c:v>2.8286615625001597</c:v>
                </c:pt>
                <c:pt idx="25423">
                  <c:v>2.8280915625001599</c:v>
                </c:pt>
                <c:pt idx="25424">
                  <c:v>2.8274559375001598</c:v>
                </c:pt>
                <c:pt idx="25425">
                  <c:v>2.8268803125001596</c:v>
                </c:pt>
                <c:pt idx="25426">
                  <c:v>2.8262475</c:v>
                </c:pt>
                <c:pt idx="25427">
                  <c:v>2.8257474999999999</c:v>
                </c:pt>
                <c:pt idx="25428">
                  <c:v>2.8253118750000001</c:v>
                </c:pt>
                <c:pt idx="25429">
                  <c:v>2.8249124999999999</c:v>
                </c:pt>
                <c:pt idx="25430">
                  <c:v>2.8242084375001597</c:v>
                </c:pt>
                <c:pt idx="25431">
                  <c:v>2.823803125</c:v>
                </c:pt>
                <c:pt idx="25432">
                  <c:v>2.8233774999999999</c:v>
                </c:pt>
                <c:pt idx="25433">
                  <c:v>2.8230018750000001</c:v>
                </c:pt>
                <c:pt idx="25434">
                  <c:v>2.8225956249999999</c:v>
                </c:pt>
                <c:pt idx="25435">
                  <c:v>2.8221793750000002</c:v>
                </c:pt>
                <c:pt idx="25436">
                  <c:v>2.8218524999999999</c:v>
                </c:pt>
                <c:pt idx="25437">
                  <c:v>2.8214690625001597</c:v>
                </c:pt>
                <c:pt idx="25438">
                  <c:v>2.8211374999999999</c:v>
                </c:pt>
                <c:pt idx="25439">
                  <c:v>2.82077125</c:v>
                </c:pt>
                <c:pt idx="25440">
                  <c:v>2.8204509375001598</c:v>
                </c:pt>
                <c:pt idx="25441">
                  <c:v>2.8201190625001598</c:v>
                </c:pt>
                <c:pt idx="25442">
                  <c:v>2.8197912500000002</c:v>
                </c:pt>
                <c:pt idx="25443">
                  <c:v>2.8194059375001599</c:v>
                </c:pt>
                <c:pt idx="25444">
                  <c:v>2.8189431250000001</c:v>
                </c:pt>
                <c:pt idx="25445">
                  <c:v>2.8184328125001596</c:v>
                </c:pt>
                <c:pt idx="25446">
                  <c:v>2.8181087499999999</c:v>
                </c:pt>
                <c:pt idx="25447">
                  <c:v>2.8181618749999999</c:v>
                </c:pt>
                <c:pt idx="25448">
                  <c:v>2.8185456250000001</c:v>
                </c:pt>
                <c:pt idx="25449">
                  <c:v>2.8188825</c:v>
                </c:pt>
                <c:pt idx="25450">
                  <c:v>2.8192481250000001</c:v>
                </c:pt>
                <c:pt idx="25451">
                  <c:v>2.8196875000000001</c:v>
                </c:pt>
                <c:pt idx="25452">
                  <c:v>2.8201128125001595</c:v>
                </c:pt>
                <c:pt idx="25453">
                  <c:v>2.8204971875001599</c:v>
                </c:pt>
                <c:pt idx="25454">
                  <c:v>2.8209696875001598</c:v>
                </c:pt>
                <c:pt idx="25455">
                  <c:v>2.8213662500000001</c:v>
                </c:pt>
                <c:pt idx="25456">
                  <c:v>2.8217518749999999</c:v>
                </c:pt>
                <c:pt idx="25457">
                  <c:v>2.8221090625001599</c:v>
                </c:pt>
                <c:pt idx="25458">
                  <c:v>2.8224775000000002</c:v>
                </c:pt>
                <c:pt idx="25459">
                  <c:v>2.8221500000000002</c:v>
                </c:pt>
                <c:pt idx="25460">
                  <c:v>2.8217699999999999</c:v>
                </c:pt>
                <c:pt idx="25461">
                  <c:v>2.8212903125001598</c:v>
                </c:pt>
                <c:pt idx="25462">
                  <c:v>2.8208112500000002</c:v>
                </c:pt>
                <c:pt idx="25463">
                  <c:v>2.8203374999999999</c:v>
                </c:pt>
                <c:pt idx="25464">
                  <c:v>2.8200168749999999</c:v>
                </c:pt>
                <c:pt idx="25465">
                  <c:v>2.8194887500000001</c:v>
                </c:pt>
                <c:pt idx="25466">
                  <c:v>2.8190490625001599</c:v>
                </c:pt>
                <c:pt idx="25467">
                  <c:v>2.8185937499999998</c:v>
                </c:pt>
                <c:pt idx="25468">
                  <c:v>2.8186724999999999</c:v>
                </c:pt>
                <c:pt idx="25469">
                  <c:v>2.8190724999999999</c:v>
                </c:pt>
                <c:pt idx="25470">
                  <c:v>2.8194209375001598</c:v>
                </c:pt>
                <c:pt idx="25471">
                  <c:v>2.8197659375001596</c:v>
                </c:pt>
                <c:pt idx="25472">
                  <c:v>2.8201262499999999</c:v>
                </c:pt>
                <c:pt idx="25473">
                  <c:v>2.8201940625001596</c:v>
                </c:pt>
                <c:pt idx="25474">
                  <c:v>2.8204734375001599</c:v>
                </c:pt>
                <c:pt idx="25475">
                  <c:v>2.8208362500000002</c:v>
                </c:pt>
                <c:pt idx="25476">
                  <c:v>2.8211843750000001</c:v>
                </c:pt>
                <c:pt idx="25477">
                  <c:v>2.8213581250000002</c:v>
                </c:pt>
                <c:pt idx="25478">
                  <c:v>2.8209525000000002</c:v>
                </c:pt>
                <c:pt idx="25479">
                  <c:v>2.8205703125001595</c:v>
                </c:pt>
                <c:pt idx="25480">
                  <c:v>2.8200178125001596</c:v>
                </c:pt>
                <c:pt idx="25481">
                  <c:v>2.8196568750000002</c:v>
                </c:pt>
                <c:pt idx="25482">
                  <c:v>2.8193321875001596</c:v>
                </c:pt>
                <c:pt idx="25483">
                  <c:v>2.8189893750000001</c:v>
                </c:pt>
                <c:pt idx="25484">
                  <c:v>2.8183390625001596</c:v>
                </c:pt>
                <c:pt idx="25485">
                  <c:v>2.8179715625001598</c:v>
                </c:pt>
                <c:pt idx="25486">
                  <c:v>2.8176381250000002</c:v>
                </c:pt>
                <c:pt idx="25487">
                  <c:v>2.8170725000000001</c:v>
                </c:pt>
                <c:pt idx="25488">
                  <c:v>2.8166262500000001</c:v>
                </c:pt>
                <c:pt idx="25489">
                  <c:v>2.8160275000000001</c:v>
                </c:pt>
                <c:pt idx="25490">
                  <c:v>2.8154403125001597</c:v>
                </c:pt>
                <c:pt idx="25491">
                  <c:v>2.8150065625001597</c:v>
                </c:pt>
                <c:pt idx="25492">
                  <c:v>2.8144556249999999</c:v>
                </c:pt>
                <c:pt idx="25493">
                  <c:v>2.8139237499999998</c:v>
                </c:pt>
                <c:pt idx="25494">
                  <c:v>2.8135331250000002</c:v>
                </c:pt>
                <c:pt idx="25495">
                  <c:v>2.8131962499999998</c:v>
                </c:pt>
                <c:pt idx="25496">
                  <c:v>2.8128315625001599</c:v>
                </c:pt>
                <c:pt idx="25497">
                  <c:v>2.8126937500000002</c:v>
                </c:pt>
                <c:pt idx="25498">
                  <c:v>2.8127465625001595</c:v>
                </c:pt>
                <c:pt idx="25499">
                  <c:v>2.8131175000000002</c:v>
                </c:pt>
                <c:pt idx="25500">
                  <c:v>2.8135328125001595</c:v>
                </c:pt>
                <c:pt idx="25501">
                  <c:v>2.8138559375001599</c:v>
                </c:pt>
                <c:pt idx="25502">
                  <c:v>2.8141803125001599</c:v>
                </c:pt>
                <c:pt idx="25503">
                  <c:v>2.8145490625001597</c:v>
                </c:pt>
                <c:pt idx="25504">
                  <c:v>2.81497625</c:v>
                </c:pt>
                <c:pt idx="25505">
                  <c:v>2.8153871875001597</c:v>
                </c:pt>
                <c:pt idx="25506">
                  <c:v>2.8157381250000002</c:v>
                </c:pt>
                <c:pt idx="25507">
                  <c:v>2.8161059375001596</c:v>
                </c:pt>
                <c:pt idx="25508">
                  <c:v>2.8165206249999999</c:v>
                </c:pt>
                <c:pt idx="25509">
                  <c:v>2.8169753125001598</c:v>
                </c:pt>
                <c:pt idx="25510">
                  <c:v>2.8174618749999998</c:v>
                </c:pt>
                <c:pt idx="25511">
                  <c:v>2.8178484375001598</c:v>
                </c:pt>
                <c:pt idx="25512">
                  <c:v>2.818358125</c:v>
                </c:pt>
                <c:pt idx="25513">
                  <c:v>2.8187012500000002</c:v>
                </c:pt>
                <c:pt idx="25514">
                  <c:v>2.8190959375001596</c:v>
                </c:pt>
                <c:pt idx="25515">
                  <c:v>2.8187253125001597</c:v>
                </c:pt>
                <c:pt idx="25516">
                  <c:v>2.8181184375001598</c:v>
                </c:pt>
                <c:pt idx="25517">
                  <c:v>2.8177653125001596</c:v>
                </c:pt>
                <c:pt idx="25518">
                  <c:v>2.81737875</c:v>
                </c:pt>
                <c:pt idx="25519">
                  <c:v>2.8169690625001595</c:v>
                </c:pt>
                <c:pt idx="25520">
                  <c:v>2.8165650000000002</c:v>
                </c:pt>
                <c:pt idx="25521">
                  <c:v>2.8161728125001599</c:v>
                </c:pt>
                <c:pt idx="25522">
                  <c:v>2.8158075</c:v>
                </c:pt>
                <c:pt idx="25523">
                  <c:v>2.81542156250016</c:v>
                </c:pt>
                <c:pt idx="25524">
                  <c:v>2.8148321875001598</c:v>
                </c:pt>
                <c:pt idx="25525">
                  <c:v>2.8142749999999999</c:v>
                </c:pt>
                <c:pt idx="25526">
                  <c:v>2.8137637500000001</c:v>
                </c:pt>
                <c:pt idx="25527">
                  <c:v>2.81340406250016</c:v>
                </c:pt>
                <c:pt idx="25528">
                  <c:v>2.8130140625001596</c:v>
                </c:pt>
                <c:pt idx="25529">
                  <c:v>2.8130631250000002</c:v>
                </c:pt>
                <c:pt idx="25530">
                  <c:v>2.8134065625001599</c:v>
                </c:pt>
                <c:pt idx="25531">
                  <c:v>2.8137459375001597</c:v>
                </c:pt>
                <c:pt idx="25532">
                  <c:v>2.8138706249999998</c:v>
                </c:pt>
                <c:pt idx="25533">
                  <c:v>2.8143156249999999</c:v>
                </c:pt>
                <c:pt idx="25534">
                  <c:v>2.8146443749999999</c:v>
                </c:pt>
                <c:pt idx="25535">
                  <c:v>2.8150053125001597</c:v>
                </c:pt>
                <c:pt idx="25536">
                  <c:v>2.8153928125001597</c:v>
                </c:pt>
                <c:pt idx="25537">
                  <c:v>2.8157765625001598</c:v>
                </c:pt>
                <c:pt idx="25538">
                  <c:v>2.8161456249999999</c:v>
                </c:pt>
                <c:pt idx="25539">
                  <c:v>2.8165390625001598</c:v>
                </c:pt>
                <c:pt idx="25540">
                  <c:v>2.8168731249999999</c:v>
                </c:pt>
                <c:pt idx="25541">
                  <c:v>2.8172956249999999</c:v>
                </c:pt>
                <c:pt idx="25542">
                  <c:v>2.81687625</c:v>
                </c:pt>
                <c:pt idx="25543">
                  <c:v>2.8163265625001599</c:v>
                </c:pt>
                <c:pt idx="25544">
                  <c:v>2.8157671875001595</c:v>
                </c:pt>
                <c:pt idx="25545">
                  <c:v>2.8153893750000001</c:v>
                </c:pt>
                <c:pt idx="25546">
                  <c:v>2.8148809375001598</c:v>
                </c:pt>
                <c:pt idx="25547">
                  <c:v>2.8143659375001597</c:v>
                </c:pt>
                <c:pt idx="25548">
                  <c:v>2.8139237499999998</c:v>
                </c:pt>
                <c:pt idx="25549">
                  <c:v>2.8134290625001599</c:v>
                </c:pt>
                <c:pt idx="25550">
                  <c:v>2.8130412499999999</c:v>
                </c:pt>
                <c:pt idx="25551">
                  <c:v>2.8126109375001596</c:v>
                </c:pt>
                <c:pt idx="25552">
                  <c:v>2.8121212500000001</c:v>
                </c:pt>
                <c:pt idx="25553">
                  <c:v>2.8116828125001598</c:v>
                </c:pt>
                <c:pt idx="25554">
                  <c:v>2.8113356249999999</c:v>
                </c:pt>
                <c:pt idx="25555">
                  <c:v>2.8109006249999999</c:v>
                </c:pt>
                <c:pt idx="25556">
                  <c:v>2.8105606249999999</c:v>
                </c:pt>
                <c:pt idx="25557">
                  <c:v>2.810235</c:v>
                </c:pt>
                <c:pt idx="25558">
                  <c:v>2.8099028125001597</c:v>
                </c:pt>
                <c:pt idx="25559">
                  <c:v>2.8098421875001596</c:v>
                </c:pt>
                <c:pt idx="25560">
                  <c:v>2.8102278125001598</c:v>
                </c:pt>
                <c:pt idx="25561">
                  <c:v>2.8105781250000001</c:v>
                </c:pt>
                <c:pt idx="25562">
                  <c:v>2.8109184375001597</c:v>
                </c:pt>
                <c:pt idx="25563">
                  <c:v>2.8112756249999999</c:v>
                </c:pt>
                <c:pt idx="25564">
                  <c:v>2.8116565625001599</c:v>
                </c:pt>
                <c:pt idx="25565">
                  <c:v>2.8120512500000001</c:v>
                </c:pt>
                <c:pt idx="25566">
                  <c:v>2.8124146875001599</c:v>
                </c:pt>
                <c:pt idx="25567">
                  <c:v>2.8127771875001599</c:v>
                </c:pt>
                <c:pt idx="25568">
                  <c:v>2.8123137499999999</c:v>
                </c:pt>
                <c:pt idx="25569">
                  <c:v>2.811978125</c:v>
                </c:pt>
                <c:pt idx="25570">
                  <c:v>2.8114903125001596</c:v>
                </c:pt>
                <c:pt idx="25571">
                  <c:v>2.8110849999999998</c:v>
                </c:pt>
                <c:pt idx="25572">
                  <c:v>2.8106443749999999</c:v>
                </c:pt>
                <c:pt idx="25573">
                  <c:v>2.810324375</c:v>
                </c:pt>
                <c:pt idx="25574">
                  <c:v>2.8098125</c:v>
                </c:pt>
                <c:pt idx="25575">
                  <c:v>2.8094134375001598</c:v>
                </c:pt>
                <c:pt idx="25576">
                  <c:v>2.8090812500000002</c:v>
                </c:pt>
                <c:pt idx="25577">
                  <c:v>2.8092471875001599</c:v>
                </c:pt>
                <c:pt idx="25578">
                  <c:v>2.809595625</c:v>
                </c:pt>
                <c:pt idx="25579">
                  <c:v>2.8099465625001598</c:v>
                </c:pt>
                <c:pt idx="25580">
                  <c:v>2.8103484375001599</c:v>
                </c:pt>
                <c:pt idx="25581">
                  <c:v>2.8107059375001597</c:v>
                </c:pt>
                <c:pt idx="25582">
                  <c:v>2.8111071875001596</c:v>
                </c:pt>
                <c:pt idx="25583">
                  <c:v>2.8115018749999998</c:v>
                </c:pt>
                <c:pt idx="25584">
                  <c:v>2.8118565625001599</c:v>
                </c:pt>
                <c:pt idx="25585">
                  <c:v>2.8123003125001595</c:v>
                </c:pt>
                <c:pt idx="25586">
                  <c:v>2.8126390625001596</c:v>
                </c:pt>
                <c:pt idx="25587">
                  <c:v>2.8130446875001596</c:v>
                </c:pt>
                <c:pt idx="25588">
                  <c:v>2.8134309375001596</c:v>
                </c:pt>
                <c:pt idx="25589">
                  <c:v>2.8138637499999999</c:v>
                </c:pt>
                <c:pt idx="25590">
                  <c:v>2.8142550000000002</c:v>
                </c:pt>
                <c:pt idx="25591">
                  <c:v>2.814628125</c:v>
                </c:pt>
                <c:pt idx="25592">
                  <c:v>2.8149549999999999</c:v>
                </c:pt>
                <c:pt idx="25593">
                  <c:v>2.8152887500000001</c:v>
                </c:pt>
                <c:pt idx="25594">
                  <c:v>2.8156781249999998</c:v>
                </c:pt>
                <c:pt idx="25595">
                  <c:v>2.8160890625001596</c:v>
                </c:pt>
                <c:pt idx="25596">
                  <c:v>2.8164928125001598</c:v>
                </c:pt>
                <c:pt idx="25597">
                  <c:v>2.8158887500000001</c:v>
                </c:pt>
                <c:pt idx="25598">
                  <c:v>2.8154984375001599</c:v>
                </c:pt>
                <c:pt idx="25599">
                  <c:v>2.8148003125001599</c:v>
                </c:pt>
                <c:pt idx="25600">
                  <c:v>2.8144134375001597</c:v>
                </c:pt>
                <c:pt idx="25601">
                  <c:v>2.8140478125001596</c:v>
                </c:pt>
                <c:pt idx="25602">
                  <c:v>2.8136784375001596</c:v>
                </c:pt>
                <c:pt idx="25603">
                  <c:v>2.8132759375001597</c:v>
                </c:pt>
                <c:pt idx="25604">
                  <c:v>2.8129037499999998</c:v>
                </c:pt>
                <c:pt idx="25605">
                  <c:v>2.8125815625001596</c:v>
                </c:pt>
                <c:pt idx="25606">
                  <c:v>2.8122193750000002</c:v>
                </c:pt>
                <c:pt idx="25607">
                  <c:v>2.8118034375001599</c:v>
                </c:pt>
                <c:pt idx="25608">
                  <c:v>2.8114675</c:v>
                </c:pt>
                <c:pt idx="25609">
                  <c:v>2.8109649999999999</c:v>
                </c:pt>
                <c:pt idx="25610">
                  <c:v>2.8104271875001596</c:v>
                </c:pt>
                <c:pt idx="25611">
                  <c:v>2.810076875</c:v>
                </c:pt>
                <c:pt idx="25612">
                  <c:v>2.809701875</c:v>
                </c:pt>
                <c:pt idx="25613">
                  <c:v>2.809679375</c:v>
                </c:pt>
                <c:pt idx="25614">
                  <c:v>2.8096390625001599</c:v>
                </c:pt>
                <c:pt idx="25615">
                  <c:v>2.8097425</c:v>
                </c:pt>
                <c:pt idx="25616">
                  <c:v>2.810076875</c:v>
                </c:pt>
                <c:pt idx="25617">
                  <c:v>2.8104871875001596</c:v>
                </c:pt>
                <c:pt idx="25618">
                  <c:v>2.8108765625001597</c:v>
                </c:pt>
                <c:pt idx="25619">
                  <c:v>2.8112124999999999</c:v>
                </c:pt>
                <c:pt idx="25620">
                  <c:v>2.81085875</c:v>
                </c:pt>
                <c:pt idx="25621">
                  <c:v>2.8105175</c:v>
                </c:pt>
                <c:pt idx="25622">
                  <c:v>2.8103793750000001</c:v>
                </c:pt>
                <c:pt idx="25623">
                  <c:v>2.8107000000000002</c:v>
                </c:pt>
                <c:pt idx="25624">
                  <c:v>2.8111359375001599</c:v>
                </c:pt>
                <c:pt idx="25625">
                  <c:v>2.8114578125001599</c:v>
                </c:pt>
                <c:pt idx="25626">
                  <c:v>2.8118571875001597</c:v>
                </c:pt>
                <c:pt idx="25627">
                  <c:v>2.8121984375001596</c:v>
                </c:pt>
                <c:pt idx="25628">
                  <c:v>2.8126181250000002</c:v>
                </c:pt>
                <c:pt idx="25629">
                  <c:v>2.8129884375001599</c:v>
                </c:pt>
                <c:pt idx="25630">
                  <c:v>2.81330875</c:v>
                </c:pt>
                <c:pt idx="25631">
                  <c:v>2.8136409375001596</c:v>
                </c:pt>
                <c:pt idx="25632">
                  <c:v>2.8137396875001599</c:v>
                </c:pt>
                <c:pt idx="25633">
                  <c:v>2.8140990625001598</c:v>
                </c:pt>
                <c:pt idx="25634">
                  <c:v>2.8144865625001598</c:v>
                </c:pt>
                <c:pt idx="25635">
                  <c:v>2.8148831250000002</c:v>
                </c:pt>
                <c:pt idx="25636">
                  <c:v>2.8153259375001598</c:v>
                </c:pt>
                <c:pt idx="25637">
                  <c:v>2.8157171875001596</c:v>
                </c:pt>
                <c:pt idx="25638">
                  <c:v>2.8160968749999999</c:v>
                </c:pt>
                <c:pt idx="25639">
                  <c:v>2.8164190625001599</c:v>
                </c:pt>
                <c:pt idx="25640">
                  <c:v>2.816764375</c:v>
                </c:pt>
                <c:pt idx="25641">
                  <c:v>2.8168131249999999</c:v>
                </c:pt>
                <c:pt idx="25642">
                  <c:v>2.8164893750000002</c:v>
                </c:pt>
                <c:pt idx="25643">
                  <c:v>2.8161187499999998</c:v>
                </c:pt>
                <c:pt idx="25644">
                  <c:v>2.8157406250000001</c:v>
                </c:pt>
                <c:pt idx="25645">
                  <c:v>2.8151612500000001</c:v>
                </c:pt>
                <c:pt idx="25646">
                  <c:v>2.814781875</c:v>
                </c:pt>
                <c:pt idx="25647">
                  <c:v>2.8144049999999998</c:v>
                </c:pt>
                <c:pt idx="25648">
                  <c:v>2.8140793749999999</c:v>
                </c:pt>
                <c:pt idx="25649">
                  <c:v>2.8137150000000002</c:v>
                </c:pt>
                <c:pt idx="25650">
                  <c:v>2.8132859375001598</c:v>
                </c:pt>
                <c:pt idx="25651">
                  <c:v>2.8129446875001598</c:v>
                </c:pt>
                <c:pt idx="25652">
                  <c:v>2.8124862500000001</c:v>
                </c:pt>
                <c:pt idx="25653">
                  <c:v>2.8120837500000002</c:v>
                </c:pt>
                <c:pt idx="25654">
                  <c:v>2.8117456249999999</c:v>
                </c:pt>
                <c:pt idx="25655">
                  <c:v>2.8113515625001599</c:v>
                </c:pt>
                <c:pt idx="25656">
                  <c:v>2.8108537500000002</c:v>
                </c:pt>
                <c:pt idx="25657">
                  <c:v>2.8104868750000001</c:v>
                </c:pt>
                <c:pt idx="25658">
                  <c:v>2.8101156249999999</c:v>
                </c:pt>
                <c:pt idx="25659">
                  <c:v>2.8096593749999998</c:v>
                </c:pt>
                <c:pt idx="25660">
                  <c:v>2.8091346875001597</c:v>
                </c:pt>
                <c:pt idx="25661">
                  <c:v>2.8085990625001598</c:v>
                </c:pt>
                <c:pt idx="25662">
                  <c:v>2.8079784375001595</c:v>
                </c:pt>
                <c:pt idx="25663">
                  <c:v>2.8073965625001596</c:v>
                </c:pt>
                <c:pt idx="25664">
                  <c:v>2.8069871875001597</c:v>
                </c:pt>
                <c:pt idx="25665">
                  <c:v>2.8065718749999999</c:v>
                </c:pt>
                <c:pt idx="25666">
                  <c:v>2.8061287500000001</c:v>
                </c:pt>
                <c:pt idx="25667">
                  <c:v>2.8057009375001596</c:v>
                </c:pt>
                <c:pt idx="25668">
                  <c:v>2.8053246875001596</c:v>
                </c:pt>
                <c:pt idx="25669">
                  <c:v>2.804939375</c:v>
                </c:pt>
                <c:pt idx="25670">
                  <c:v>2.8045562500000001</c:v>
                </c:pt>
                <c:pt idx="25671">
                  <c:v>2.8046712500000002</c:v>
                </c:pt>
                <c:pt idx="25672">
                  <c:v>2.8049965625001598</c:v>
                </c:pt>
                <c:pt idx="25673">
                  <c:v>2.8053671875001598</c:v>
                </c:pt>
                <c:pt idx="25674">
                  <c:v>2.8058115625001596</c:v>
                </c:pt>
                <c:pt idx="25675">
                  <c:v>2.8061853125001597</c:v>
                </c:pt>
                <c:pt idx="25676">
                  <c:v>2.8065109375001596</c:v>
                </c:pt>
                <c:pt idx="25677">
                  <c:v>2.8069315625001598</c:v>
                </c:pt>
                <c:pt idx="25678">
                  <c:v>2.807344375</c:v>
                </c:pt>
                <c:pt idx="25679">
                  <c:v>2.80779625</c:v>
                </c:pt>
                <c:pt idx="25680">
                  <c:v>2.80812375</c:v>
                </c:pt>
                <c:pt idx="25681">
                  <c:v>2.8085218749999998</c:v>
                </c:pt>
                <c:pt idx="25682">
                  <c:v>2.80817125</c:v>
                </c:pt>
                <c:pt idx="25683">
                  <c:v>2.80846531250016</c:v>
                </c:pt>
                <c:pt idx="25684">
                  <c:v>2.8088825000000002</c:v>
                </c:pt>
                <c:pt idx="25685">
                  <c:v>2.8092081250000001</c:v>
                </c:pt>
                <c:pt idx="25686">
                  <c:v>2.80960375</c:v>
                </c:pt>
                <c:pt idx="25687">
                  <c:v>2.8099509375001599</c:v>
                </c:pt>
                <c:pt idx="25688">
                  <c:v>2.8104093749999999</c:v>
                </c:pt>
                <c:pt idx="25689">
                  <c:v>2.8108731250000001</c:v>
                </c:pt>
                <c:pt idx="25690">
                  <c:v>2.8112356250000001</c:v>
                </c:pt>
                <c:pt idx="25691">
                  <c:v>2.8116443750000002</c:v>
                </c:pt>
                <c:pt idx="25692">
                  <c:v>2.8120121875001596</c:v>
                </c:pt>
                <c:pt idx="25693">
                  <c:v>2.8119109375001599</c:v>
                </c:pt>
                <c:pt idx="25694">
                  <c:v>2.8116659375001598</c:v>
                </c:pt>
                <c:pt idx="25695">
                  <c:v>2.8113412499999999</c:v>
                </c:pt>
                <c:pt idx="25696">
                  <c:v>2.8110053125001597</c:v>
                </c:pt>
                <c:pt idx="25697">
                  <c:v>2.8104381250000001</c:v>
                </c:pt>
                <c:pt idx="25698">
                  <c:v>2.8099934375001596</c:v>
                </c:pt>
                <c:pt idx="25699">
                  <c:v>2.8096625</c:v>
                </c:pt>
                <c:pt idx="25700">
                  <c:v>2.8093181249999999</c:v>
                </c:pt>
                <c:pt idx="25701">
                  <c:v>2.8089624999999998</c:v>
                </c:pt>
                <c:pt idx="25702">
                  <c:v>2.8085081249999999</c:v>
                </c:pt>
                <c:pt idx="25703">
                  <c:v>2.8078984375001599</c:v>
                </c:pt>
                <c:pt idx="25704">
                  <c:v>2.8073903125001598</c:v>
                </c:pt>
                <c:pt idx="25705">
                  <c:v>2.8069118749999999</c:v>
                </c:pt>
                <c:pt idx="25706">
                  <c:v>2.8064187500000002</c:v>
                </c:pt>
                <c:pt idx="25707">
                  <c:v>2.806008125</c:v>
                </c:pt>
                <c:pt idx="25708">
                  <c:v>2.8056615625001595</c:v>
                </c:pt>
                <c:pt idx="25709">
                  <c:v>2.8052193750000001</c:v>
                </c:pt>
                <c:pt idx="25710">
                  <c:v>2.8046418750000002</c:v>
                </c:pt>
                <c:pt idx="25711">
                  <c:v>2.8042812499999998</c:v>
                </c:pt>
                <c:pt idx="25712">
                  <c:v>2.8039203125001597</c:v>
                </c:pt>
                <c:pt idx="25713">
                  <c:v>2.8039737499999999</c:v>
                </c:pt>
                <c:pt idx="25714">
                  <c:v>2.8043174999999998</c:v>
                </c:pt>
                <c:pt idx="25715">
                  <c:v>2.80464718750016</c:v>
                </c:pt>
                <c:pt idx="25716">
                  <c:v>2.8049762500000002</c:v>
                </c:pt>
                <c:pt idx="25717">
                  <c:v>2.8053353125001599</c:v>
                </c:pt>
                <c:pt idx="25718">
                  <c:v>2.8057503125001597</c:v>
                </c:pt>
                <c:pt idx="25719">
                  <c:v>2.8060746875001596</c:v>
                </c:pt>
                <c:pt idx="25720">
                  <c:v>2.8065518749999998</c:v>
                </c:pt>
                <c:pt idx="25721">
                  <c:v>2.80690531250016</c:v>
                </c:pt>
                <c:pt idx="25722">
                  <c:v>2.8072556249999998</c:v>
                </c:pt>
                <c:pt idx="25723">
                  <c:v>2.807591875</c:v>
                </c:pt>
                <c:pt idx="25724">
                  <c:v>2.8081509375001596</c:v>
                </c:pt>
                <c:pt idx="25725">
                  <c:v>2.8084799999999999</c:v>
                </c:pt>
                <c:pt idx="25726">
                  <c:v>2.8088618749999998</c:v>
                </c:pt>
                <c:pt idx="25727">
                  <c:v>2.8093921875001597</c:v>
                </c:pt>
                <c:pt idx="25728">
                  <c:v>2.8097181249999998</c:v>
                </c:pt>
                <c:pt idx="25729">
                  <c:v>2.8100968750000002</c:v>
                </c:pt>
                <c:pt idx="25730">
                  <c:v>2.8104481250000002</c:v>
                </c:pt>
                <c:pt idx="25731">
                  <c:v>2.8107796875001596</c:v>
                </c:pt>
                <c:pt idx="25732">
                  <c:v>2.8112678125001596</c:v>
                </c:pt>
                <c:pt idx="25733">
                  <c:v>2.8116184375001598</c:v>
                </c:pt>
                <c:pt idx="25734">
                  <c:v>2.8111156249999998</c:v>
                </c:pt>
                <c:pt idx="25735">
                  <c:v>2.8107834375001599</c:v>
                </c:pt>
                <c:pt idx="25736">
                  <c:v>2.8103546875001597</c:v>
                </c:pt>
                <c:pt idx="25737">
                  <c:v>2.8099337499999999</c:v>
                </c:pt>
                <c:pt idx="25738">
                  <c:v>2.8094637499999999</c:v>
                </c:pt>
                <c:pt idx="25739">
                  <c:v>2.8089409375001599</c:v>
                </c:pt>
                <c:pt idx="25740">
                  <c:v>2.8084865625001596</c:v>
                </c:pt>
                <c:pt idx="25741">
                  <c:v>2.8079371875001597</c:v>
                </c:pt>
                <c:pt idx="25742">
                  <c:v>2.8074709375001596</c:v>
                </c:pt>
                <c:pt idx="25743">
                  <c:v>2.8070343750000002</c:v>
                </c:pt>
                <c:pt idx="25744">
                  <c:v>2.8067003125001597</c:v>
                </c:pt>
                <c:pt idx="25745">
                  <c:v>2.8062384375001597</c:v>
                </c:pt>
                <c:pt idx="25746">
                  <c:v>2.8059056249999998</c:v>
                </c:pt>
                <c:pt idx="25747">
                  <c:v>2.8055478125001598</c:v>
                </c:pt>
                <c:pt idx="25748">
                  <c:v>2.8051606250000001</c:v>
                </c:pt>
                <c:pt idx="25749">
                  <c:v>2.8048009375001599</c:v>
                </c:pt>
                <c:pt idx="25750">
                  <c:v>2.8049484375001597</c:v>
                </c:pt>
                <c:pt idx="25751">
                  <c:v>2.8052965625001596</c:v>
                </c:pt>
                <c:pt idx="25752">
                  <c:v>2.805736875</c:v>
                </c:pt>
                <c:pt idx="25753">
                  <c:v>2.8060821875001598</c:v>
                </c:pt>
                <c:pt idx="25754">
                  <c:v>2.8064800000000001</c:v>
                </c:pt>
                <c:pt idx="25755">
                  <c:v>2.8068843750000001</c:v>
                </c:pt>
                <c:pt idx="25756">
                  <c:v>2.8072109375001597</c:v>
                </c:pt>
                <c:pt idx="25757">
                  <c:v>2.8075600000000001</c:v>
                </c:pt>
                <c:pt idx="25758">
                  <c:v>2.8079109375001599</c:v>
                </c:pt>
                <c:pt idx="25759">
                  <c:v>2.8082346875001596</c:v>
                </c:pt>
                <c:pt idx="25760">
                  <c:v>2.8086684375001596</c:v>
                </c:pt>
                <c:pt idx="25761">
                  <c:v>2.8090940625001597</c:v>
                </c:pt>
                <c:pt idx="25762">
                  <c:v>2.8094881250000001</c:v>
                </c:pt>
                <c:pt idx="25763">
                  <c:v>2.8098662499999998</c:v>
                </c:pt>
                <c:pt idx="25764">
                  <c:v>2.8103156249999999</c:v>
                </c:pt>
                <c:pt idx="25765">
                  <c:v>2.8106521875001595</c:v>
                </c:pt>
                <c:pt idx="25766">
                  <c:v>2.8109781250000001</c:v>
                </c:pt>
                <c:pt idx="25767">
                  <c:v>2.8103621875001599</c:v>
                </c:pt>
                <c:pt idx="25768">
                  <c:v>2.8100143750000002</c:v>
                </c:pt>
                <c:pt idx="25769">
                  <c:v>2.8095643749999999</c:v>
                </c:pt>
                <c:pt idx="25770">
                  <c:v>2.809020625</c:v>
                </c:pt>
                <c:pt idx="25771">
                  <c:v>2.808399375</c:v>
                </c:pt>
                <c:pt idx="25772">
                  <c:v>2.8077974999999999</c:v>
                </c:pt>
                <c:pt idx="25773">
                  <c:v>2.80719875</c:v>
                </c:pt>
                <c:pt idx="25774">
                  <c:v>2.8066103125001596</c:v>
                </c:pt>
                <c:pt idx="25775">
                  <c:v>2.8060671875001599</c:v>
                </c:pt>
                <c:pt idx="25776">
                  <c:v>2.805573125</c:v>
                </c:pt>
                <c:pt idx="25777">
                  <c:v>2.8051078125001596</c:v>
                </c:pt>
                <c:pt idx="25778">
                  <c:v>2.8045300000000002</c:v>
                </c:pt>
                <c:pt idx="25779">
                  <c:v>2.8040121875001596</c:v>
                </c:pt>
                <c:pt idx="25780">
                  <c:v>2.8035259375001598</c:v>
                </c:pt>
                <c:pt idx="25781">
                  <c:v>2.8030606250000001</c:v>
                </c:pt>
                <c:pt idx="25782">
                  <c:v>2.8025168749999998</c:v>
                </c:pt>
                <c:pt idx="25783">
                  <c:v>2.802029375</c:v>
                </c:pt>
                <c:pt idx="25784">
                  <c:v>2.8016121875001598</c:v>
                </c:pt>
                <c:pt idx="25785">
                  <c:v>2.8012265625001596</c:v>
                </c:pt>
                <c:pt idx="25786">
                  <c:v>2.8008971875001598</c:v>
                </c:pt>
                <c:pt idx="25787">
                  <c:v>2.8004996875001598</c:v>
                </c:pt>
                <c:pt idx="25788">
                  <c:v>2.8001146875001597</c:v>
                </c:pt>
                <c:pt idx="25789">
                  <c:v>2.7996331250000002</c:v>
                </c:pt>
                <c:pt idx="25790">
                  <c:v>2.79930968750016</c:v>
                </c:pt>
                <c:pt idx="25791">
                  <c:v>2.7993350000000001</c:v>
                </c:pt>
                <c:pt idx="25792">
                  <c:v>2.7996875000000001</c:v>
                </c:pt>
                <c:pt idx="25793">
                  <c:v>2.8000237499999998</c:v>
                </c:pt>
                <c:pt idx="25794">
                  <c:v>2.8003481250000002</c:v>
                </c:pt>
                <c:pt idx="25795">
                  <c:v>2.8006884375001597</c:v>
                </c:pt>
                <c:pt idx="25796">
                  <c:v>2.80109875</c:v>
                </c:pt>
                <c:pt idx="25797">
                  <c:v>2.8015512500000002</c:v>
                </c:pt>
                <c:pt idx="25798">
                  <c:v>2.8019500000000002</c:v>
                </c:pt>
                <c:pt idx="25799">
                  <c:v>2.8023790625001599</c:v>
                </c:pt>
                <c:pt idx="25800">
                  <c:v>2.8027353125001597</c:v>
                </c:pt>
                <c:pt idx="25801">
                  <c:v>2.8031878125001599</c:v>
                </c:pt>
                <c:pt idx="25802">
                  <c:v>2.8035131249999998</c:v>
                </c:pt>
                <c:pt idx="25803">
                  <c:v>2.8039037499999999</c:v>
                </c:pt>
                <c:pt idx="25804">
                  <c:v>2.8033934375001599</c:v>
                </c:pt>
                <c:pt idx="25805">
                  <c:v>2.8029871875001597</c:v>
                </c:pt>
                <c:pt idx="25806">
                  <c:v>2.8025218750000001</c:v>
                </c:pt>
                <c:pt idx="25807">
                  <c:v>2.8021965625001597</c:v>
                </c:pt>
                <c:pt idx="25808">
                  <c:v>2.8017837499999998</c:v>
                </c:pt>
                <c:pt idx="25809">
                  <c:v>2.8014253125001596</c:v>
                </c:pt>
                <c:pt idx="25810">
                  <c:v>2.8016203125001597</c:v>
                </c:pt>
                <c:pt idx="25811">
                  <c:v>2.8019996875001598</c:v>
                </c:pt>
                <c:pt idx="25812">
                  <c:v>2.802324375</c:v>
                </c:pt>
                <c:pt idx="25813">
                  <c:v>2.8027396875001598</c:v>
                </c:pt>
                <c:pt idx="25814">
                  <c:v>2.8030606250000001</c:v>
                </c:pt>
                <c:pt idx="25815">
                  <c:v>2.8034046875001599</c:v>
                </c:pt>
                <c:pt idx="25816">
                  <c:v>2.8037884375001596</c:v>
                </c:pt>
                <c:pt idx="25817">
                  <c:v>2.8041793749999999</c:v>
                </c:pt>
                <c:pt idx="25818">
                  <c:v>2.8045228125001596</c:v>
                </c:pt>
                <c:pt idx="25819">
                  <c:v>2.8049940625001599</c:v>
                </c:pt>
                <c:pt idx="25820">
                  <c:v>2.8054078125001598</c:v>
                </c:pt>
                <c:pt idx="25821">
                  <c:v>2.805819375</c:v>
                </c:pt>
                <c:pt idx="25822">
                  <c:v>2.80615375</c:v>
                </c:pt>
                <c:pt idx="25823">
                  <c:v>2.8057609375001595</c:v>
                </c:pt>
                <c:pt idx="25824">
                  <c:v>2.8052562499999998</c:v>
                </c:pt>
                <c:pt idx="25825">
                  <c:v>2.804564375</c:v>
                </c:pt>
                <c:pt idx="25826">
                  <c:v>2.8041706249999998</c:v>
                </c:pt>
                <c:pt idx="25827">
                  <c:v>2.8034937499999999</c:v>
                </c:pt>
                <c:pt idx="25828">
                  <c:v>2.80302125</c:v>
                </c:pt>
                <c:pt idx="25829">
                  <c:v>2.8026081249999999</c:v>
                </c:pt>
                <c:pt idx="25830">
                  <c:v>2.8021918750000001</c:v>
                </c:pt>
                <c:pt idx="25831">
                  <c:v>2.80179125</c:v>
                </c:pt>
                <c:pt idx="25832">
                  <c:v>2.8014609375001598</c:v>
                </c:pt>
                <c:pt idx="25833">
                  <c:v>2.8008465625001597</c:v>
                </c:pt>
                <c:pt idx="25834">
                  <c:v>2.8000953125001597</c:v>
                </c:pt>
                <c:pt idx="25835">
                  <c:v>2.7997565625001597</c:v>
                </c:pt>
                <c:pt idx="25836">
                  <c:v>2.7990503125001598</c:v>
                </c:pt>
                <c:pt idx="25837">
                  <c:v>2.7986821875001597</c:v>
                </c:pt>
                <c:pt idx="25838">
                  <c:v>2.7982140625001599</c:v>
                </c:pt>
                <c:pt idx="25839">
                  <c:v>2.7978456249999999</c:v>
                </c:pt>
                <c:pt idx="25840">
                  <c:v>2.7974184375001596</c:v>
                </c:pt>
                <c:pt idx="25841">
                  <c:v>2.7970231249999999</c:v>
                </c:pt>
                <c:pt idx="25842">
                  <c:v>2.7965090625001596</c:v>
                </c:pt>
                <c:pt idx="25843">
                  <c:v>2.7960756249999998</c:v>
                </c:pt>
                <c:pt idx="25844">
                  <c:v>2.7956412500000001</c:v>
                </c:pt>
                <c:pt idx="25845">
                  <c:v>2.7952553125001596</c:v>
                </c:pt>
                <c:pt idx="25846">
                  <c:v>2.794909375</c:v>
                </c:pt>
                <c:pt idx="25847">
                  <c:v>2.7945256249999999</c:v>
                </c:pt>
                <c:pt idx="25848">
                  <c:v>2.79429375</c:v>
                </c:pt>
                <c:pt idx="25849">
                  <c:v>2.7945746875001598</c:v>
                </c:pt>
                <c:pt idx="25850">
                  <c:v>2.7948584375001597</c:v>
                </c:pt>
                <c:pt idx="25851">
                  <c:v>2.7944193749999999</c:v>
                </c:pt>
                <c:pt idx="25852">
                  <c:v>2.7940649999999998</c:v>
                </c:pt>
                <c:pt idx="25853">
                  <c:v>2.7937271875001599</c:v>
                </c:pt>
                <c:pt idx="25854">
                  <c:v>2.7932265625001595</c:v>
                </c:pt>
                <c:pt idx="25855">
                  <c:v>2.7925046875001596</c:v>
                </c:pt>
                <c:pt idx="25856">
                  <c:v>2.7916921875001597</c:v>
                </c:pt>
                <c:pt idx="25857">
                  <c:v>2.7907890625001599</c:v>
                </c:pt>
                <c:pt idx="25858">
                  <c:v>2.7898206249999999</c:v>
                </c:pt>
                <c:pt idx="25859">
                  <c:v>2.7887318749999999</c:v>
                </c:pt>
                <c:pt idx="25860">
                  <c:v>2.78775</c:v>
                </c:pt>
                <c:pt idx="25861">
                  <c:v>2.7868300000000001</c:v>
                </c:pt>
                <c:pt idx="25862">
                  <c:v>2.7859496875001599</c:v>
                </c:pt>
                <c:pt idx="25863">
                  <c:v>2.7851553125001596</c:v>
                </c:pt>
                <c:pt idx="25864">
                  <c:v>2.7844125000000002</c:v>
                </c:pt>
                <c:pt idx="25865">
                  <c:v>2.7839159375001596</c:v>
                </c:pt>
                <c:pt idx="25866">
                  <c:v>2.7834762500000001</c:v>
                </c:pt>
                <c:pt idx="25867">
                  <c:v>2.7831546875001596</c:v>
                </c:pt>
                <c:pt idx="25868">
                  <c:v>2.7826953125001599</c:v>
                </c:pt>
                <c:pt idx="25869">
                  <c:v>2.7823071875001597</c:v>
                </c:pt>
                <c:pt idx="25870">
                  <c:v>2.7819759375001598</c:v>
                </c:pt>
                <c:pt idx="25871">
                  <c:v>2.7816368749999998</c:v>
                </c:pt>
                <c:pt idx="25872">
                  <c:v>2.7814546875001596</c:v>
                </c:pt>
                <c:pt idx="25873">
                  <c:v>2.7816162499999999</c:v>
                </c:pt>
                <c:pt idx="25874">
                  <c:v>2.78203656250016</c:v>
                </c:pt>
                <c:pt idx="25875">
                  <c:v>2.782205625</c:v>
                </c:pt>
                <c:pt idx="25876">
                  <c:v>2.7818765625001598</c:v>
                </c:pt>
                <c:pt idx="25877">
                  <c:v>2.7813040625001597</c:v>
                </c:pt>
                <c:pt idx="25878">
                  <c:v>2.7775546875001598</c:v>
                </c:pt>
                <c:pt idx="25879">
                  <c:v>2.7729371875001596</c:v>
                </c:pt>
                <c:pt idx="25880">
                  <c:v>2.7679134375001597</c:v>
                </c:pt>
                <c:pt idx="25881">
                  <c:v>2.7625193750000001</c:v>
                </c:pt>
                <c:pt idx="25882">
                  <c:v>2.7569187500000001</c:v>
                </c:pt>
                <c:pt idx="25883">
                  <c:v>2.7510671875001598</c:v>
                </c:pt>
                <c:pt idx="25884">
                  <c:v>2.7450549999999998</c:v>
                </c:pt>
                <c:pt idx="25885">
                  <c:v>2.7388543749999998</c:v>
                </c:pt>
                <c:pt idx="25886">
                  <c:v>2.7325615625001598</c:v>
                </c:pt>
                <c:pt idx="25887">
                  <c:v>2.7266034375001595</c:v>
                </c:pt>
                <c:pt idx="25888">
                  <c:v>2.7238465625001598</c:v>
                </c:pt>
                <c:pt idx="25889">
                  <c:v>2.7218646875001595</c:v>
                </c:pt>
                <c:pt idx="25890">
                  <c:v>2.7202475000000002</c:v>
                </c:pt>
                <c:pt idx="25891">
                  <c:v>2.7189034375001597</c:v>
                </c:pt>
                <c:pt idx="25892">
                  <c:v>2.7177881250000002</c:v>
                </c:pt>
                <c:pt idx="25893">
                  <c:v>2.7168399999999999</c:v>
                </c:pt>
                <c:pt idx="25894">
                  <c:v>2.7160703125001597</c:v>
                </c:pt>
                <c:pt idx="25895">
                  <c:v>2.7154384375001599</c:v>
                </c:pt>
                <c:pt idx="25896">
                  <c:v>2.7149740625001599</c:v>
                </c:pt>
                <c:pt idx="25897">
                  <c:v>2.7145818749999999</c:v>
                </c:pt>
                <c:pt idx="25898">
                  <c:v>2.7141890625001599</c:v>
                </c:pt>
                <c:pt idx="25899">
                  <c:v>2.7136887500000002</c:v>
                </c:pt>
                <c:pt idx="25900">
                  <c:v>2.71336656250016</c:v>
                </c:pt>
                <c:pt idx="25901">
                  <c:v>2.7129156249999999</c:v>
                </c:pt>
                <c:pt idx="25902">
                  <c:v>2.7125881249999999</c:v>
                </c:pt>
                <c:pt idx="25903">
                  <c:v>2.7122571875001595</c:v>
                </c:pt>
                <c:pt idx="25904">
                  <c:v>2.7114162500000001</c:v>
                </c:pt>
                <c:pt idx="25905">
                  <c:v>2.7104334375001597</c:v>
                </c:pt>
                <c:pt idx="25906">
                  <c:v>2.7093987500000001</c:v>
                </c:pt>
                <c:pt idx="25907">
                  <c:v>2.7082843749999999</c:v>
                </c:pt>
                <c:pt idx="25908">
                  <c:v>2.7072234375001596</c:v>
                </c:pt>
                <c:pt idx="25909">
                  <c:v>2.7060443749999998</c:v>
                </c:pt>
                <c:pt idx="25910">
                  <c:v>2.7049025000000002</c:v>
                </c:pt>
                <c:pt idx="25911">
                  <c:v>2.7037821875001598</c:v>
                </c:pt>
                <c:pt idx="25912">
                  <c:v>2.7025796875001595</c:v>
                </c:pt>
                <c:pt idx="25913">
                  <c:v>2.7014128125001595</c:v>
                </c:pt>
                <c:pt idx="25914">
                  <c:v>2.7009743749999999</c:v>
                </c:pt>
                <c:pt idx="25915">
                  <c:v>2.7005184375001599</c:v>
                </c:pt>
                <c:pt idx="25916">
                  <c:v>2.700105625</c:v>
                </c:pt>
                <c:pt idx="25917">
                  <c:v>2.6997668749999999</c:v>
                </c:pt>
                <c:pt idx="25918">
                  <c:v>2.69985281250016</c:v>
                </c:pt>
                <c:pt idx="25919">
                  <c:v>2.7000903125001599</c:v>
                </c:pt>
                <c:pt idx="25920">
                  <c:v>2.7002071875001596</c:v>
                </c:pt>
                <c:pt idx="25921">
                  <c:v>2.70055625</c:v>
                </c:pt>
                <c:pt idx="25922">
                  <c:v>2.7009678125001599</c:v>
                </c:pt>
                <c:pt idx="25923">
                  <c:v>2.7013425</c:v>
                </c:pt>
                <c:pt idx="25924">
                  <c:v>2.7016978125001598</c:v>
                </c:pt>
                <c:pt idx="25925">
                  <c:v>2.7020306249999999</c:v>
                </c:pt>
                <c:pt idx="25926">
                  <c:v>2.7024137499999998</c:v>
                </c:pt>
                <c:pt idx="25927">
                  <c:v>2.7027637499999999</c:v>
                </c:pt>
                <c:pt idx="25928">
                  <c:v>2.7031062499999998</c:v>
                </c:pt>
                <c:pt idx="25929">
                  <c:v>2.7035409375001596</c:v>
                </c:pt>
                <c:pt idx="25930">
                  <c:v>2.7038615625001596</c:v>
                </c:pt>
                <c:pt idx="25931">
                  <c:v>2.7042318750000001</c:v>
                </c:pt>
                <c:pt idx="25932">
                  <c:v>2.7046718749999998</c:v>
                </c:pt>
                <c:pt idx="25933">
                  <c:v>2.7051003125001598</c:v>
                </c:pt>
                <c:pt idx="25934">
                  <c:v>2.7055621875001599</c:v>
                </c:pt>
                <c:pt idx="25935">
                  <c:v>2.70598781250016</c:v>
                </c:pt>
                <c:pt idx="25936">
                  <c:v>2.7063184375001597</c:v>
                </c:pt>
                <c:pt idx="25937">
                  <c:v>2.7066715625001598</c:v>
                </c:pt>
                <c:pt idx="25938">
                  <c:v>2.7070171875001598</c:v>
                </c:pt>
                <c:pt idx="25939">
                  <c:v>2.70692625</c:v>
                </c:pt>
                <c:pt idx="25940">
                  <c:v>2.7065559375001595</c:v>
                </c:pt>
                <c:pt idx="25941">
                  <c:v>2.7061143749999998</c:v>
                </c:pt>
                <c:pt idx="25942">
                  <c:v>2.7056062500000002</c:v>
                </c:pt>
                <c:pt idx="25943">
                  <c:v>2.7050299999999998</c:v>
                </c:pt>
                <c:pt idx="25944">
                  <c:v>2.704479375</c:v>
                </c:pt>
                <c:pt idx="25945">
                  <c:v>2.7038778125001599</c:v>
                </c:pt>
                <c:pt idx="25946">
                  <c:v>2.7033174999999998</c:v>
                </c:pt>
                <c:pt idx="25947">
                  <c:v>2.7029503125001599</c:v>
                </c:pt>
                <c:pt idx="25948">
                  <c:v>2.7026159375001599</c:v>
                </c:pt>
                <c:pt idx="25949">
                  <c:v>2.7020006250000002</c:v>
                </c:pt>
                <c:pt idx="25950">
                  <c:v>2.701371875</c:v>
                </c:pt>
                <c:pt idx="25951">
                  <c:v>2.7007359375001596</c:v>
                </c:pt>
                <c:pt idx="25952">
                  <c:v>2.7001200000000001</c:v>
                </c:pt>
                <c:pt idx="25953">
                  <c:v>2.6996284375001598</c:v>
                </c:pt>
                <c:pt idx="25954">
                  <c:v>2.6992565625001599</c:v>
                </c:pt>
                <c:pt idx="25955">
                  <c:v>2.6989203125001597</c:v>
                </c:pt>
                <c:pt idx="25956">
                  <c:v>2.6985278125001599</c:v>
                </c:pt>
                <c:pt idx="25957">
                  <c:v>2.6981415625001599</c:v>
                </c:pt>
                <c:pt idx="25958">
                  <c:v>2.6983134375001598</c:v>
                </c:pt>
                <c:pt idx="25959">
                  <c:v>2.6987328125001597</c:v>
                </c:pt>
                <c:pt idx="25960">
                  <c:v>2.6991331249999999</c:v>
                </c:pt>
                <c:pt idx="25961">
                  <c:v>2.6995024999999999</c:v>
                </c:pt>
                <c:pt idx="25962">
                  <c:v>2.6999268750000001</c:v>
                </c:pt>
                <c:pt idx="25963">
                  <c:v>2.7002706249999999</c:v>
                </c:pt>
                <c:pt idx="25964">
                  <c:v>2.7006284375001597</c:v>
                </c:pt>
                <c:pt idx="25965">
                  <c:v>2.7010753125001599</c:v>
                </c:pt>
                <c:pt idx="25966">
                  <c:v>2.7014221875001598</c:v>
                </c:pt>
                <c:pt idx="25967">
                  <c:v>2.7018262499999999</c:v>
                </c:pt>
                <c:pt idx="25968">
                  <c:v>2.7022068749999999</c:v>
                </c:pt>
                <c:pt idx="25969">
                  <c:v>2.7026946875001596</c:v>
                </c:pt>
                <c:pt idx="25970">
                  <c:v>2.7030709375001596</c:v>
                </c:pt>
                <c:pt idx="25971">
                  <c:v>2.70346625</c:v>
                </c:pt>
                <c:pt idx="25972">
                  <c:v>2.7030909375001597</c:v>
                </c:pt>
                <c:pt idx="25973">
                  <c:v>2.7023674999999998</c:v>
                </c:pt>
                <c:pt idx="25974">
                  <c:v>2.7017746875001598</c:v>
                </c:pt>
                <c:pt idx="25975">
                  <c:v>2.701136875</c:v>
                </c:pt>
                <c:pt idx="25976">
                  <c:v>2.7003853125001598</c:v>
                </c:pt>
                <c:pt idx="25977">
                  <c:v>2.6996162500000001</c:v>
                </c:pt>
                <c:pt idx="25978">
                  <c:v>2.6987756250000001</c:v>
                </c:pt>
                <c:pt idx="25979">
                  <c:v>2.6979134375001599</c:v>
                </c:pt>
                <c:pt idx="25980">
                  <c:v>2.6971181249999998</c:v>
                </c:pt>
                <c:pt idx="25981">
                  <c:v>2.6964090625001598</c:v>
                </c:pt>
                <c:pt idx="25982">
                  <c:v>2.6957062500000002</c:v>
                </c:pt>
                <c:pt idx="25983">
                  <c:v>2.6950862500000001</c:v>
                </c:pt>
                <c:pt idx="25984">
                  <c:v>2.6946465625001599</c:v>
                </c:pt>
                <c:pt idx="25985">
                  <c:v>2.694226875</c:v>
                </c:pt>
                <c:pt idx="25986">
                  <c:v>2.6936490625001599</c:v>
                </c:pt>
                <c:pt idx="25987">
                  <c:v>2.6932337500000001</c:v>
                </c:pt>
                <c:pt idx="25988">
                  <c:v>2.6927681250000002</c:v>
                </c:pt>
                <c:pt idx="25989">
                  <c:v>2.6924215625001597</c:v>
                </c:pt>
                <c:pt idx="25990">
                  <c:v>2.6920181250000002</c:v>
                </c:pt>
                <c:pt idx="25991">
                  <c:v>2.6915721875001597</c:v>
                </c:pt>
                <c:pt idx="25992">
                  <c:v>2.6912431250000002</c:v>
                </c:pt>
                <c:pt idx="25993">
                  <c:v>2.6908871875001599</c:v>
                </c:pt>
                <c:pt idx="25994">
                  <c:v>2.6896568749999998</c:v>
                </c:pt>
                <c:pt idx="25995">
                  <c:v>2.6850465625001596</c:v>
                </c:pt>
                <c:pt idx="25996">
                  <c:v>2.6796712500000002</c:v>
                </c:pt>
                <c:pt idx="25997">
                  <c:v>2.6736718750000001</c:v>
                </c:pt>
                <c:pt idx="25998">
                  <c:v>2.6672971875001599</c:v>
                </c:pt>
                <c:pt idx="25999">
                  <c:v>2.6606006249999998</c:v>
                </c:pt>
                <c:pt idx="26000">
                  <c:v>2.6537434375001596</c:v>
                </c:pt>
                <c:pt idx="26001">
                  <c:v>2.6467393750000001</c:v>
                </c:pt>
                <c:pt idx="26002">
                  <c:v>2.6395568749999998</c:v>
                </c:pt>
                <c:pt idx="26003">
                  <c:v>2.6323596875001596</c:v>
                </c:pt>
                <c:pt idx="26004">
                  <c:v>2.6262500000000002</c:v>
                </c:pt>
                <c:pt idx="26005">
                  <c:v>2.6234846875001598</c:v>
                </c:pt>
                <c:pt idx="26006">
                  <c:v>2.6215525</c:v>
                </c:pt>
                <c:pt idx="26007">
                  <c:v>2.6200590625001596</c:v>
                </c:pt>
                <c:pt idx="26008">
                  <c:v>2.6190160937500799</c:v>
                </c:pt>
                <c:pt idx="26009">
                  <c:v>2.6182103125001599</c:v>
                </c:pt>
                <c:pt idx="26010">
                  <c:v>2.6175834375001599</c:v>
                </c:pt>
                <c:pt idx="26011">
                  <c:v>2.6170942187500801</c:v>
                </c:pt>
                <c:pt idx="26012">
                  <c:v>2.6167107812499202</c:v>
                </c:pt>
                <c:pt idx="26013">
                  <c:v>2.6161468750000001</c:v>
                </c:pt>
                <c:pt idx="26014">
                  <c:v>2.6158267187500797</c:v>
                </c:pt>
                <c:pt idx="26015">
                  <c:v>2.6156018749999999</c:v>
                </c:pt>
                <c:pt idx="26016">
                  <c:v>2.6158623437500799</c:v>
                </c:pt>
                <c:pt idx="26017">
                  <c:v>2.61608890624992</c:v>
                </c:pt>
                <c:pt idx="26018">
                  <c:v>2.6163962500000002</c:v>
                </c:pt>
                <c:pt idx="26019">
                  <c:v>2.6165425</c:v>
                </c:pt>
                <c:pt idx="26020">
                  <c:v>2.6168668749999999</c:v>
                </c:pt>
                <c:pt idx="26021">
                  <c:v>2.6172396875001596</c:v>
                </c:pt>
                <c:pt idx="26022">
                  <c:v>2.6176223437500798</c:v>
                </c:pt>
                <c:pt idx="26023">
                  <c:v>2.6180353125001599</c:v>
                </c:pt>
                <c:pt idx="26024">
                  <c:v>2.6183704687500797</c:v>
                </c:pt>
                <c:pt idx="26025">
                  <c:v>2.6186957812499201</c:v>
                </c:pt>
                <c:pt idx="26026">
                  <c:v>2.6191262499999999</c:v>
                </c:pt>
                <c:pt idx="26027">
                  <c:v>2.619458125</c:v>
                </c:pt>
                <c:pt idx="26028">
                  <c:v>2.6198207812499201</c:v>
                </c:pt>
                <c:pt idx="26029">
                  <c:v>2.6202417187500799</c:v>
                </c:pt>
                <c:pt idx="26030">
                  <c:v>2.6206162499999999</c:v>
                </c:pt>
                <c:pt idx="26031">
                  <c:v>2.6209426562499201</c:v>
                </c:pt>
                <c:pt idx="26032">
                  <c:v>2.6213443750000001</c:v>
                </c:pt>
                <c:pt idx="26033">
                  <c:v>2.6217062499999999</c:v>
                </c:pt>
                <c:pt idx="26034">
                  <c:v>2.6216590625001599</c:v>
                </c:pt>
                <c:pt idx="26035">
                  <c:v>2.6220109375001597</c:v>
                </c:pt>
                <c:pt idx="26036">
                  <c:v>2.6223446875001599</c:v>
                </c:pt>
                <c:pt idx="26037">
                  <c:v>2.6226768749999998</c:v>
                </c:pt>
                <c:pt idx="26038">
                  <c:v>2.62263</c:v>
                </c:pt>
                <c:pt idx="26039">
                  <c:v>2.6230143749999999</c:v>
                </c:pt>
                <c:pt idx="26040">
                  <c:v>2.6233565625001596</c:v>
                </c:pt>
                <c:pt idx="26041">
                  <c:v>2.6237887500000001</c:v>
                </c:pt>
                <c:pt idx="26042">
                  <c:v>2.6241224999999999</c:v>
                </c:pt>
                <c:pt idx="26043">
                  <c:v>2.6243343750000001</c:v>
                </c:pt>
                <c:pt idx="26044">
                  <c:v>2.6246715625001595</c:v>
                </c:pt>
                <c:pt idx="26045">
                  <c:v>2.6250809375001598</c:v>
                </c:pt>
                <c:pt idx="26046">
                  <c:v>2.6254934375001597</c:v>
                </c:pt>
                <c:pt idx="26047">
                  <c:v>2.6258178125001597</c:v>
                </c:pt>
                <c:pt idx="26048">
                  <c:v>2.6261749999999999</c:v>
                </c:pt>
                <c:pt idx="26049">
                  <c:v>2.626518125</c:v>
                </c:pt>
                <c:pt idx="26050">
                  <c:v>2.6268449999999999</c:v>
                </c:pt>
                <c:pt idx="26051">
                  <c:v>2.6263056250000001</c:v>
                </c:pt>
                <c:pt idx="26052">
                  <c:v>2.6256712499999999</c:v>
                </c:pt>
                <c:pt idx="26053">
                  <c:v>2.62522375</c:v>
                </c:pt>
                <c:pt idx="26054">
                  <c:v>2.6248021875001597</c:v>
                </c:pt>
                <c:pt idx="26055">
                  <c:v>2.6243509375001599</c:v>
                </c:pt>
                <c:pt idx="26056">
                  <c:v>2.6239059375001599</c:v>
                </c:pt>
                <c:pt idx="26057">
                  <c:v>2.6234668750000001</c:v>
                </c:pt>
                <c:pt idx="26058">
                  <c:v>2.6230715625001597</c:v>
                </c:pt>
                <c:pt idx="26059">
                  <c:v>2.6227278125001598</c:v>
                </c:pt>
                <c:pt idx="26060">
                  <c:v>2.6222496875001595</c:v>
                </c:pt>
                <c:pt idx="26061">
                  <c:v>2.6218993749999999</c:v>
                </c:pt>
                <c:pt idx="26062">
                  <c:v>2.6215453125001598</c:v>
                </c:pt>
                <c:pt idx="26063">
                  <c:v>2.6217684375001595</c:v>
                </c:pt>
                <c:pt idx="26064">
                  <c:v>2.6221537499999998</c:v>
                </c:pt>
                <c:pt idx="26065">
                  <c:v>2.6225684375001599</c:v>
                </c:pt>
                <c:pt idx="26066">
                  <c:v>2.6229240625001595</c:v>
                </c:pt>
                <c:pt idx="26067">
                  <c:v>2.6232578125001598</c:v>
                </c:pt>
                <c:pt idx="26068">
                  <c:v>2.6236759375001597</c:v>
                </c:pt>
                <c:pt idx="26069">
                  <c:v>2.6241293749999999</c:v>
                </c:pt>
                <c:pt idx="26070">
                  <c:v>2.6244846875001597</c:v>
                </c:pt>
                <c:pt idx="26071">
                  <c:v>2.6248374999999999</c:v>
                </c:pt>
                <c:pt idx="26072">
                  <c:v>2.6251903125001599</c:v>
                </c:pt>
                <c:pt idx="26073">
                  <c:v>2.6255556250000001</c:v>
                </c:pt>
                <c:pt idx="26074">
                  <c:v>2.62596843750016</c:v>
                </c:pt>
                <c:pt idx="26075">
                  <c:v>2.6264109375001596</c:v>
                </c:pt>
                <c:pt idx="26076">
                  <c:v>2.6267968750000001</c:v>
                </c:pt>
                <c:pt idx="26077">
                  <c:v>2.6271243750000002</c:v>
                </c:pt>
                <c:pt idx="26078">
                  <c:v>2.6274774999999999</c:v>
                </c:pt>
                <c:pt idx="26079">
                  <c:v>2.6278721875001598</c:v>
                </c:pt>
                <c:pt idx="26080">
                  <c:v>2.6282528125001599</c:v>
                </c:pt>
                <c:pt idx="26081">
                  <c:v>2.6286749999999999</c:v>
                </c:pt>
                <c:pt idx="26082">
                  <c:v>2.6283040625001597</c:v>
                </c:pt>
                <c:pt idx="26083">
                  <c:v>2.6278475000000001</c:v>
                </c:pt>
                <c:pt idx="26084">
                  <c:v>2.6273978125001598</c:v>
                </c:pt>
                <c:pt idx="26085">
                  <c:v>2.6270134375001599</c:v>
                </c:pt>
                <c:pt idx="26086">
                  <c:v>2.62666625</c:v>
                </c:pt>
                <c:pt idx="26087">
                  <c:v>2.6263087500000002</c:v>
                </c:pt>
                <c:pt idx="26088">
                  <c:v>2.625943125</c:v>
                </c:pt>
                <c:pt idx="26089">
                  <c:v>2.6256109375001597</c:v>
                </c:pt>
                <c:pt idx="26090">
                  <c:v>2.625264375</c:v>
                </c:pt>
                <c:pt idx="26091">
                  <c:v>2.6249393749999999</c:v>
                </c:pt>
                <c:pt idx="26092">
                  <c:v>2.6245540625001595</c:v>
                </c:pt>
                <c:pt idx="26093">
                  <c:v>2.6241484375001596</c:v>
                </c:pt>
                <c:pt idx="26094">
                  <c:v>2.6237553125001596</c:v>
                </c:pt>
                <c:pt idx="26095">
                  <c:v>2.6233190625001597</c:v>
                </c:pt>
                <c:pt idx="26096">
                  <c:v>2.6229849999999999</c:v>
                </c:pt>
                <c:pt idx="26097">
                  <c:v>2.62257843750016</c:v>
                </c:pt>
                <c:pt idx="26098">
                  <c:v>2.6222184375001598</c:v>
                </c:pt>
                <c:pt idx="26099">
                  <c:v>2.6219928125001597</c:v>
                </c:pt>
                <c:pt idx="26100">
                  <c:v>2.6223649999999998</c:v>
                </c:pt>
                <c:pt idx="26101">
                  <c:v>2.6226875000000001</c:v>
                </c:pt>
                <c:pt idx="26102">
                  <c:v>2.6230112499999998</c:v>
                </c:pt>
                <c:pt idx="26103">
                  <c:v>2.6234506249999998</c:v>
                </c:pt>
                <c:pt idx="26104">
                  <c:v>2.6238181250000001</c:v>
                </c:pt>
                <c:pt idx="26105">
                  <c:v>2.6242059375001596</c:v>
                </c:pt>
                <c:pt idx="26106">
                  <c:v>2.6245884375001598</c:v>
                </c:pt>
                <c:pt idx="26107">
                  <c:v>2.6249753125001596</c:v>
                </c:pt>
                <c:pt idx="26108">
                  <c:v>2.6254656249999999</c:v>
                </c:pt>
                <c:pt idx="26109">
                  <c:v>2.625826875</c:v>
                </c:pt>
                <c:pt idx="26110">
                  <c:v>2.6262081249999998</c:v>
                </c:pt>
                <c:pt idx="26111">
                  <c:v>2.6266693750000001</c:v>
                </c:pt>
                <c:pt idx="26112">
                  <c:v>2.6269915625001596</c:v>
                </c:pt>
                <c:pt idx="26113">
                  <c:v>2.6274418750000001</c:v>
                </c:pt>
                <c:pt idx="26114">
                  <c:v>2.6278771875001596</c:v>
                </c:pt>
                <c:pt idx="26115">
                  <c:v>2.6282334375001599</c:v>
                </c:pt>
                <c:pt idx="26116">
                  <c:v>2.6285574999999999</c:v>
                </c:pt>
                <c:pt idx="26117">
                  <c:v>2.6289475000000002</c:v>
                </c:pt>
                <c:pt idx="26118">
                  <c:v>2.6293262500000001</c:v>
                </c:pt>
                <c:pt idx="26119">
                  <c:v>2.6297306250000001</c:v>
                </c:pt>
                <c:pt idx="26120">
                  <c:v>2.6300990625001597</c:v>
                </c:pt>
                <c:pt idx="26121">
                  <c:v>2.6305990625001598</c:v>
                </c:pt>
                <c:pt idx="26122">
                  <c:v>2.631083125</c:v>
                </c:pt>
                <c:pt idx="26123">
                  <c:v>2.6314115625001597</c:v>
                </c:pt>
                <c:pt idx="26124">
                  <c:v>2.6310525</c:v>
                </c:pt>
                <c:pt idx="26125">
                  <c:v>2.6305003125001596</c:v>
                </c:pt>
                <c:pt idx="26126">
                  <c:v>2.6301493749999998</c:v>
                </c:pt>
                <c:pt idx="26127">
                  <c:v>2.6297712500000001</c:v>
                </c:pt>
                <c:pt idx="26128">
                  <c:v>2.6293881250000002</c:v>
                </c:pt>
                <c:pt idx="26129">
                  <c:v>2.62871875</c:v>
                </c:pt>
                <c:pt idx="26130">
                  <c:v>2.6283837499999998</c:v>
                </c:pt>
                <c:pt idx="26131">
                  <c:v>2.6278487500000001</c:v>
                </c:pt>
                <c:pt idx="26132">
                  <c:v>2.6273912500000001</c:v>
                </c:pt>
                <c:pt idx="26133">
                  <c:v>2.6270540625001599</c:v>
                </c:pt>
                <c:pt idx="26134">
                  <c:v>2.6266128125001598</c:v>
                </c:pt>
                <c:pt idx="26135">
                  <c:v>2.6262653125001596</c:v>
                </c:pt>
                <c:pt idx="26136">
                  <c:v>2.6258528125001597</c:v>
                </c:pt>
                <c:pt idx="26137">
                  <c:v>2.6254956250000001</c:v>
                </c:pt>
                <c:pt idx="26138">
                  <c:v>2.6251496875001599</c:v>
                </c:pt>
                <c:pt idx="26139">
                  <c:v>2.6248146875001597</c:v>
                </c:pt>
                <c:pt idx="26140">
                  <c:v>2.6244428125001598</c:v>
                </c:pt>
                <c:pt idx="26141">
                  <c:v>2.6240675000000002</c:v>
                </c:pt>
                <c:pt idx="26142">
                  <c:v>2.6237024999999998</c:v>
                </c:pt>
                <c:pt idx="26143">
                  <c:v>2.6240778125001598</c:v>
                </c:pt>
                <c:pt idx="26144">
                  <c:v>2.6245543750000002</c:v>
                </c:pt>
                <c:pt idx="26145">
                  <c:v>2.6249081250000001</c:v>
                </c:pt>
                <c:pt idx="26146">
                  <c:v>2.6254303125001597</c:v>
                </c:pt>
                <c:pt idx="26147">
                  <c:v>2.6257678125001598</c:v>
                </c:pt>
                <c:pt idx="26148">
                  <c:v>2.6261184375001596</c:v>
                </c:pt>
                <c:pt idx="26149">
                  <c:v>2.6260281249999999</c:v>
                </c:pt>
                <c:pt idx="26150">
                  <c:v>2.6255609375001598</c:v>
                </c:pt>
                <c:pt idx="26151">
                  <c:v>2.6250790625001597</c:v>
                </c:pt>
                <c:pt idx="26152">
                  <c:v>2.6245903125001599</c:v>
                </c:pt>
                <c:pt idx="26153">
                  <c:v>2.6241534375001598</c:v>
                </c:pt>
                <c:pt idx="26154">
                  <c:v>2.6237490625001598</c:v>
                </c:pt>
                <c:pt idx="26155">
                  <c:v>2.6233834375001597</c:v>
                </c:pt>
                <c:pt idx="26156">
                  <c:v>2.6230234375001595</c:v>
                </c:pt>
                <c:pt idx="26157">
                  <c:v>2.6234312499999999</c:v>
                </c:pt>
                <c:pt idx="26158">
                  <c:v>2.6239062500000001</c:v>
                </c:pt>
                <c:pt idx="26159">
                  <c:v>2.624303125</c:v>
                </c:pt>
                <c:pt idx="26160">
                  <c:v>2.6247868749999999</c:v>
                </c:pt>
                <c:pt idx="26161">
                  <c:v>2.6251778125001599</c:v>
                </c:pt>
                <c:pt idx="26162">
                  <c:v>2.6255040625001596</c:v>
                </c:pt>
                <c:pt idx="26163">
                  <c:v>2.6256843750000001</c:v>
                </c:pt>
                <c:pt idx="26164">
                  <c:v>2.6260906249999998</c:v>
                </c:pt>
                <c:pt idx="26165">
                  <c:v>2.6264990625001596</c:v>
                </c:pt>
                <c:pt idx="26166">
                  <c:v>2.6268615625001597</c:v>
                </c:pt>
                <c:pt idx="26167">
                  <c:v>2.6273153125001598</c:v>
                </c:pt>
                <c:pt idx="26168">
                  <c:v>2.6278365625001596</c:v>
                </c:pt>
                <c:pt idx="26169">
                  <c:v>2.6281584375001596</c:v>
                </c:pt>
                <c:pt idx="26170">
                  <c:v>2.6285928125001599</c:v>
                </c:pt>
                <c:pt idx="26171">
                  <c:v>2.6290334375001598</c:v>
                </c:pt>
                <c:pt idx="26172">
                  <c:v>2.629404375</c:v>
                </c:pt>
                <c:pt idx="26173">
                  <c:v>2.62981</c:v>
                </c:pt>
                <c:pt idx="26174">
                  <c:v>2.6301971875001597</c:v>
                </c:pt>
                <c:pt idx="26175">
                  <c:v>2.630589375</c:v>
                </c:pt>
                <c:pt idx="26176">
                  <c:v>2.6309399999999998</c:v>
                </c:pt>
                <c:pt idx="26177">
                  <c:v>2.6313656249999999</c:v>
                </c:pt>
                <c:pt idx="26178">
                  <c:v>2.6317178125001597</c:v>
                </c:pt>
                <c:pt idx="26179">
                  <c:v>2.6312662499999999</c:v>
                </c:pt>
                <c:pt idx="26180">
                  <c:v>2.6308734375001599</c:v>
                </c:pt>
                <c:pt idx="26181">
                  <c:v>2.63051375</c:v>
                </c:pt>
                <c:pt idx="26182">
                  <c:v>2.6300746875001599</c:v>
                </c:pt>
                <c:pt idx="26183">
                  <c:v>2.6297000000000001</c:v>
                </c:pt>
                <c:pt idx="26184">
                  <c:v>2.6293228125001598</c:v>
                </c:pt>
                <c:pt idx="26185">
                  <c:v>2.6289071875001597</c:v>
                </c:pt>
                <c:pt idx="26186">
                  <c:v>2.6285709375001596</c:v>
                </c:pt>
                <c:pt idx="26187">
                  <c:v>2.62806125</c:v>
                </c:pt>
                <c:pt idx="26188">
                  <c:v>2.6277237499999999</c:v>
                </c:pt>
                <c:pt idx="26189">
                  <c:v>2.6273543749999999</c:v>
                </c:pt>
                <c:pt idx="26190">
                  <c:v>2.6269487499999999</c:v>
                </c:pt>
                <c:pt idx="26191">
                  <c:v>2.6265040625001599</c:v>
                </c:pt>
                <c:pt idx="26192">
                  <c:v>2.6260828125001598</c:v>
                </c:pt>
                <c:pt idx="26193">
                  <c:v>2.625638125</c:v>
                </c:pt>
                <c:pt idx="26194">
                  <c:v>2.6251478125001597</c:v>
                </c:pt>
                <c:pt idx="26195">
                  <c:v>2.6246325000000001</c:v>
                </c:pt>
                <c:pt idx="26196">
                  <c:v>2.6242521875001596</c:v>
                </c:pt>
                <c:pt idx="26197">
                  <c:v>2.6239062500000001</c:v>
                </c:pt>
                <c:pt idx="26198">
                  <c:v>2.6241171875001599</c:v>
                </c:pt>
                <c:pt idx="26199">
                  <c:v>2.6245331250000001</c:v>
                </c:pt>
                <c:pt idx="26200">
                  <c:v>2.6249556250000001</c:v>
                </c:pt>
                <c:pt idx="26201">
                  <c:v>2.6252890625001597</c:v>
                </c:pt>
                <c:pt idx="26202">
                  <c:v>2.6257359375001599</c:v>
                </c:pt>
                <c:pt idx="26203">
                  <c:v>2.6261399999999999</c:v>
                </c:pt>
                <c:pt idx="26204">
                  <c:v>2.626578125</c:v>
                </c:pt>
                <c:pt idx="26205">
                  <c:v>2.6270012500000002</c:v>
                </c:pt>
                <c:pt idx="26206">
                  <c:v>2.6274500000000001</c:v>
                </c:pt>
                <c:pt idx="26207">
                  <c:v>2.6279178125001597</c:v>
                </c:pt>
                <c:pt idx="26208">
                  <c:v>2.6282734375001597</c:v>
                </c:pt>
                <c:pt idx="26209">
                  <c:v>2.6286734375001597</c:v>
                </c:pt>
                <c:pt idx="26210">
                  <c:v>2.6291159375001598</c:v>
                </c:pt>
                <c:pt idx="26211">
                  <c:v>2.6295021875001598</c:v>
                </c:pt>
                <c:pt idx="26212">
                  <c:v>2.6299031249999998</c:v>
                </c:pt>
                <c:pt idx="26213">
                  <c:v>2.6298084375001598</c:v>
                </c:pt>
                <c:pt idx="26214">
                  <c:v>2.6293915625001598</c:v>
                </c:pt>
                <c:pt idx="26215">
                  <c:v>2.6289196875001597</c:v>
                </c:pt>
                <c:pt idx="26216">
                  <c:v>2.6284746875001597</c:v>
                </c:pt>
                <c:pt idx="26217">
                  <c:v>2.6279612499999998</c:v>
                </c:pt>
                <c:pt idx="26218">
                  <c:v>2.6274621875001598</c:v>
                </c:pt>
                <c:pt idx="26219">
                  <c:v>2.6270668750000001</c:v>
                </c:pt>
                <c:pt idx="26220">
                  <c:v>2.626694375</c:v>
                </c:pt>
                <c:pt idx="26221">
                  <c:v>2.627135</c:v>
                </c:pt>
                <c:pt idx="26222">
                  <c:v>2.6275809375001598</c:v>
                </c:pt>
                <c:pt idx="26223">
                  <c:v>2.6276821875001599</c:v>
                </c:pt>
                <c:pt idx="26224">
                  <c:v>2.6279853125001598</c:v>
                </c:pt>
                <c:pt idx="26225">
                  <c:v>2.62831875</c:v>
                </c:pt>
                <c:pt idx="26226">
                  <c:v>2.6286940625001596</c:v>
                </c:pt>
                <c:pt idx="26227">
                  <c:v>2.6291081250000001</c:v>
                </c:pt>
                <c:pt idx="26228">
                  <c:v>2.6294809375001598</c:v>
                </c:pt>
                <c:pt idx="26229">
                  <c:v>2.6298390625001598</c:v>
                </c:pt>
                <c:pt idx="26230">
                  <c:v>2.6301662499999998</c:v>
                </c:pt>
                <c:pt idx="26231">
                  <c:v>2.6305453125001597</c:v>
                </c:pt>
                <c:pt idx="26232">
                  <c:v>2.6309040625001598</c:v>
                </c:pt>
                <c:pt idx="26233">
                  <c:v>2.6313128125001599</c:v>
                </c:pt>
                <c:pt idx="26234">
                  <c:v>2.6317431249999998</c:v>
                </c:pt>
                <c:pt idx="26235">
                  <c:v>2.6320674999999998</c:v>
                </c:pt>
                <c:pt idx="26236">
                  <c:v>2.63240125</c:v>
                </c:pt>
                <c:pt idx="26237">
                  <c:v>2.6320484375001598</c:v>
                </c:pt>
                <c:pt idx="26238">
                  <c:v>2.6315012499999999</c:v>
                </c:pt>
                <c:pt idx="26239">
                  <c:v>2.6311225</c:v>
                </c:pt>
                <c:pt idx="26240">
                  <c:v>2.6306893750000002</c:v>
                </c:pt>
                <c:pt idx="26241">
                  <c:v>2.6302893749999998</c:v>
                </c:pt>
                <c:pt idx="26242">
                  <c:v>2.6298149999999998</c:v>
                </c:pt>
                <c:pt idx="26243">
                  <c:v>2.6293615625001596</c:v>
                </c:pt>
                <c:pt idx="26244">
                  <c:v>2.6288825</c:v>
                </c:pt>
                <c:pt idx="26245">
                  <c:v>2.6284231249999999</c:v>
                </c:pt>
                <c:pt idx="26246">
                  <c:v>2.6280437499999998</c:v>
                </c:pt>
                <c:pt idx="26247">
                  <c:v>2.6277003125001599</c:v>
                </c:pt>
                <c:pt idx="26248">
                  <c:v>2.6272109375001595</c:v>
                </c:pt>
                <c:pt idx="26249">
                  <c:v>2.6267524999999998</c:v>
                </c:pt>
                <c:pt idx="26250">
                  <c:v>2.6263234375001598</c:v>
                </c:pt>
                <c:pt idx="26251">
                  <c:v>2.6258865625001597</c:v>
                </c:pt>
                <c:pt idx="26252">
                  <c:v>2.6254371875001596</c:v>
                </c:pt>
                <c:pt idx="26253">
                  <c:v>2.6250309375001599</c:v>
                </c:pt>
                <c:pt idx="26254">
                  <c:v>2.6246959375001597</c:v>
                </c:pt>
                <c:pt idx="26255">
                  <c:v>2.6246209375001599</c:v>
                </c:pt>
                <c:pt idx="26256">
                  <c:v>2.6249990625001596</c:v>
                </c:pt>
                <c:pt idx="26257">
                  <c:v>2.6253559375001596</c:v>
                </c:pt>
                <c:pt idx="26258">
                  <c:v>2.6256768749999999</c:v>
                </c:pt>
                <c:pt idx="26259">
                  <c:v>2.6260084375001598</c:v>
                </c:pt>
                <c:pt idx="26260">
                  <c:v>2.6263715625001596</c:v>
                </c:pt>
                <c:pt idx="26261">
                  <c:v>2.6268484375001599</c:v>
                </c:pt>
                <c:pt idx="26262">
                  <c:v>2.6271915625001596</c:v>
                </c:pt>
                <c:pt idx="26263">
                  <c:v>2.6276543750000001</c:v>
                </c:pt>
                <c:pt idx="26264">
                  <c:v>2.627998125</c:v>
                </c:pt>
                <c:pt idx="26265">
                  <c:v>2.6284059375001596</c:v>
                </c:pt>
                <c:pt idx="26266">
                  <c:v>2.6289403125001596</c:v>
                </c:pt>
                <c:pt idx="26267">
                  <c:v>2.6292906249999999</c:v>
                </c:pt>
                <c:pt idx="26268">
                  <c:v>2.629686875</c:v>
                </c:pt>
                <c:pt idx="26269">
                  <c:v>2.6300937499999999</c:v>
                </c:pt>
                <c:pt idx="26270">
                  <c:v>2.6305403125001598</c:v>
                </c:pt>
                <c:pt idx="26271">
                  <c:v>2.63097</c:v>
                </c:pt>
                <c:pt idx="26272">
                  <c:v>2.6313959375001597</c:v>
                </c:pt>
                <c:pt idx="26273">
                  <c:v>2.6317818750000002</c:v>
                </c:pt>
                <c:pt idx="26274">
                  <c:v>2.6321465625001599</c:v>
                </c:pt>
                <c:pt idx="26275">
                  <c:v>2.6324690625001597</c:v>
                </c:pt>
                <c:pt idx="26276">
                  <c:v>2.6328046875001596</c:v>
                </c:pt>
                <c:pt idx="26277">
                  <c:v>2.6324731250000002</c:v>
                </c:pt>
                <c:pt idx="26278">
                  <c:v>2.6321228125001599</c:v>
                </c:pt>
                <c:pt idx="26279">
                  <c:v>2.6316818749999999</c:v>
                </c:pt>
                <c:pt idx="26280">
                  <c:v>2.6312784375001597</c:v>
                </c:pt>
                <c:pt idx="26281">
                  <c:v>2.6308168749999998</c:v>
                </c:pt>
                <c:pt idx="26282">
                  <c:v>2.6303381250000002</c:v>
                </c:pt>
                <c:pt idx="26283">
                  <c:v>2.6299074999999998</c:v>
                </c:pt>
                <c:pt idx="26284">
                  <c:v>2.6295015625001597</c:v>
                </c:pt>
                <c:pt idx="26285">
                  <c:v>2.6291390625001596</c:v>
                </c:pt>
                <c:pt idx="26286">
                  <c:v>2.6287868749999999</c:v>
                </c:pt>
                <c:pt idx="26287">
                  <c:v>2.6284299999999998</c:v>
                </c:pt>
                <c:pt idx="26288">
                  <c:v>2.6279868749999999</c:v>
                </c:pt>
                <c:pt idx="26289">
                  <c:v>2.6275062500000002</c:v>
                </c:pt>
                <c:pt idx="26290">
                  <c:v>2.627129375</c:v>
                </c:pt>
                <c:pt idx="26291">
                  <c:v>2.6267862499999999</c:v>
                </c:pt>
                <c:pt idx="26292">
                  <c:v>2.6264478125001598</c:v>
                </c:pt>
                <c:pt idx="26293">
                  <c:v>2.6266559375001597</c:v>
                </c:pt>
                <c:pt idx="26294">
                  <c:v>2.6270646875001598</c:v>
                </c:pt>
                <c:pt idx="26295">
                  <c:v>2.627421875</c:v>
                </c:pt>
                <c:pt idx="26296">
                  <c:v>2.6277474999999999</c:v>
                </c:pt>
                <c:pt idx="26297">
                  <c:v>2.6281540625001596</c:v>
                </c:pt>
                <c:pt idx="26298">
                  <c:v>2.6284778125001598</c:v>
                </c:pt>
                <c:pt idx="26299">
                  <c:v>2.6288634375001596</c:v>
                </c:pt>
                <c:pt idx="26300">
                  <c:v>2.6288431249999999</c:v>
                </c:pt>
                <c:pt idx="26301">
                  <c:v>2.6285171875001598</c:v>
                </c:pt>
                <c:pt idx="26302">
                  <c:v>2.6280381249999998</c:v>
                </c:pt>
                <c:pt idx="26303">
                  <c:v>2.6275037499999998</c:v>
                </c:pt>
                <c:pt idx="26304">
                  <c:v>2.6269396875001596</c:v>
                </c:pt>
                <c:pt idx="26305">
                  <c:v>2.6264687499999999</c:v>
                </c:pt>
                <c:pt idx="26306">
                  <c:v>2.6259009375001598</c:v>
                </c:pt>
                <c:pt idx="26307">
                  <c:v>2.6254606250000001</c:v>
                </c:pt>
                <c:pt idx="26308">
                  <c:v>2.6250965625001599</c:v>
                </c:pt>
                <c:pt idx="26309">
                  <c:v>2.62546875</c:v>
                </c:pt>
                <c:pt idx="26310">
                  <c:v>2.6258028125001598</c:v>
                </c:pt>
                <c:pt idx="26311">
                  <c:v>2.6261568749999999</c:v>
                </c:pt>
                <c:pt idx="26312">
                  <c:v>2.626495625</c:v>
                </c:pt>
                <c:pt idx="26313">
                  <c:v>2.6268584375001596</c:v>
                </c:pt>
                <c:pt idx="26314">
                  <c:v>2.6272521875001598</c:v>
                </c:pt>
                <c:pt idx="26315">
                  <c:v>2.6277499999999998</c:v>
                </c:pt>
                <c:pt idx="26316">
                  <c:v>2.6282021875001598</c:v>
                </c:pt>
                <c:pt idx="26317">
                  <c:v>2.6285321875001597</c:v>
                </c:pt>
                <c:pt idx="26318">
                  <c:v>2.6289093750000001</c:v>
                </c:pt>
                <c:pt idx="26319">
                  <c:v>2.6289365625001597</c:v>
                </c:pt>
                <c:pt idx="26320">
                  <c:v>2.6292624999999998</c:v>
                </c:pt>
                <c:pt idx="26321">
                  <c:v>2.62961</c:v>
                </c:pt>
                <c:pt idx="26322">
                  <c:v>2.6300443750000002</c:v>
                </c:pt>
                <c:pt idx="26323">
                  <c:v>2.630484375</c:v>
                </c:pt>
                <c:pt idx="26324">
                  <c:v>2.6308181249999998</c:v>
                </c:pt>
                <c:pt idx="26325">
                  <c:v>2.6311803125001596</c:v>
                </c:pt>
                <c:pt idx="26326">
                  <c:v>2.6315396875001595</c:v>
                </c:pt>
                <c:pt idx="26327">
                  <c:v>2.6319571875001597</c:v>
                </c:pt>
                <c:pt idx="26328">
                  <c:v>2.6323959375001595</c:v>
                </c:pt>
                <c:pt idx="26329">
                  <c:v>2.6327725000000002</c:v>
                </c:pt>
                <c:pt idx="26330">
                  <c:v>2.6331643749999998</c:v>
                </c:pt>
                <c:pt idx="26331">
                  <c:v>2.6335118749999999</c:v>
                </c:pt>
                <c:pt idx="26332">
                  <c:v>2.6338412500000001</c:v>
                </c:pt>
                <c:pt idx="26333">
                  <c:v>2.6333718749999999</c:v>
                </c:pt>
                <c:pt idx="26334">
                  <c:v>2.6329628125001596</c:v>
                </c:pt>
                <c:pt idx="26335">
                  <c:v>2.6326399999999999</c:v>
                </c:pt>
                <c:pt idx="26336">
                  <c:v>2.632314375</c:v>
                </c:pt>
                <c:pt idx="26337">
                  <c:v>2.6318765625001599</c:v>
                </c:pt>
                <c:pt idx="26338">
                  <c:v>2.6314103125001598</c:v>
                </c:pt>
                <c:pt idx="26339">
                  <c:v>2.6309084375001599</c:v>
                </c:pt>
                <c:pt idx="26340">
                  <c:v>2.6304078125001595</c:v>
                </c:pt>
                <c:pt idx="26341">
                  <c:v>2.6299459375001599</c:v>
                </c:pt>
                <c:pt idx="26342">
                  <c:v>2.6294146875001596</c:v>
                </c:pt>
                <c:pt idx="26343">
                  <c:v>2.6289140625001597</c:v>
                </c:pt>
                <c:pt idx="26344">
                  <c:v>2.6284053125001599</c:v>
                </c:pt>
                <c:pt idx="26345">
                  <c:v>2.6280406250000001</c:v>
                </c:pt>
                <c:pt idx="26346">
                  <c:v>2.6276759375001597</c:v>
                </c:pt>
                <c:pt idx="26347">
                  <c:v>2.6271409375001595</c:v>
                </c:pt>
                <c:pt idx="26348">
                  <c:v>2.6267846875001597</c:v>
                </c:pt>
                <c:pt idx="26349">
                  <c:v>2.6264025000000002</c:v>
                </c:pt>
                <c:pt idx="26350">
                  <c:v>2.6260303125001596</c:v>
                </c:pt>
                <c:pt idx="26351">
                  <c:v>2.6256675</c:v>
                </c:pt>
                <c:pt idx="26352">
                  <c:v>2.6256065625001597</c:v>
                </c:pt>
                <c:pt idx="26353">
                  <c:v>2.6259859375001597</c:v>
                </c:pt>
                <c:pt idx="26354">
                  <c:v>2.6263565625001597</c:v>
                </c:pt>
                <c:pt idx="26355">
                  <c:v>2.6267021875001597</c:v>
                </c:pt>
                <c:pt idx="26356">
                  <c:v>2.62703</c:v>
                </c:pt>
                <c:pt idx="26357">
                  <c:v>2.6273949999999999</c:v>
                </c:pt>
                <c:pt idx="26358">
                  <c:v>2.627798125</c:v>
                </c:pt>
                <c:pt idx="26359">
                  <c:v>2.628231875</c:v>
                </c:pt>
                <c:pt idx="26360">
                  <c:v>2.6286859375001597</c:v>
                </c:pt>
                <c:pt idx="26361">
                  <c:v>2.6284859375001597</c:v>
                </c:pt>
                <c:pt idx="26362">
                  <c:v>2.6281078125001596</c:v>
                </c:pt>
                <c:pt idx="26363">
                  <c:v>2.6277456250000002</c:v>
                </c:pt>
                <c:pt idx="26364">
                  <c:v>2.6273568749999998</c:v>
                </c:pt>
                <c:pt idx="26365">
                  <c:v>2.6270121875001595</c:v>
                </c:pt>
                <c:pt idx="26366">
                  <c:v>2.626660625</c:v>
                </c:pt>
                <c:pt idx="26367">
                  <c:v>2.6263078125001598</c:v>
                </c:pt>
                <c:pt idx="26368">
                  <c:v>2.6258671875001598</c:v>
                </c:pt>
                <c:pt idx="26369">
                  <c:v>2.62551093750016</c:v>
                </c:pt>
                <c:pt idx="26370">
                  <c:v>2.6251078125001599</c:v>
                </c:pt>
                <c:pt idx="26371">
                  <c:v>2.62532343750016</c:v>
                </c:pt>
                <c:pt idx="26372">
                  <c:v>2.6256996875001599</c:v>
                </c:pt>
                <c:pt idx="26373">
                  <c:v>2.6260984375001599</c:v>
                </c:pt>
                <c:pt idx="26374">
                  <c:v>2.6264334375001597</c:v>
                </c:pt>
                <c:pt idx="26375">
                  <c:v>2.6268253125001597</c:v>
                </c:pt>
                <c:pt idx="26376">
                  <c:v>2.6272040625001596</c:v>
                </c:pt>
                <c:pt idx="26377">
                  <c:v>2.6275784375001598</c:v>
                </c:pt>
                <c:pt idx="26378">
                  <c:v>2.62796875</c:v>
                </c:pt>
                <c:pt idx="26379">
                  <c:v>2.6283390625001597</c:v>
                </c:pt>
                <c:pt idx="26380">
                  <c:v>2.6286771875001596</c:v>
                </c:pt>
                <c:pt idx="26381">
                  <c:v>2.6290234375001598</c:v>
                </c:pt>
                <c:pt idx="26382">
                  <c:v>2.6294678125001596</c:v>
                </c:pt>
                <c:pt idx="26383">
                  <c:v>2.6298550000000001</c:v>
                </c:pt>
                <c:pt idx="26384">
                  <c:v>2.6302934375001596</c:v>
                </c:pt>
                <c:pt idx="26385">
                  <c:v>2.6306262500000002</c:v>
                </c:pt>
                <c:pt idx="26386">
                  <c:v>2.6309790625001597</c:v>
                </c:pt>
                <c:pt idx="26387">
                  <c:v>2.6313909375001598</c:v>
                </c:pt>
                <c:pt idx="26388">
                  <c:v>2.6318246875001599</c:v>
                </c:pt>
                <c:pt idx="26389">
                  <c:v>2.632149375</c:v>
                </c:pt>
                <c:pt idx="26390">
                  <c:v>2.6325506249999999</c:v>
                </c:pt>
                <c:pt idx="26391">
                  <c:v>2.6329840625001597</c:v>
                </c:pt>
                <c:pt idx="26392">
                  <c:v>2.6327453125001599</c:v>
                </c:pt>
                <c:pt idx="26393">
                  <c:v>2.6323765625001596</c:v>
                </c:pt>
                <c:pt idx="26394">
                  <c:v>2.6318931249999999</c:v>
                </c:pt>
                <c:pt idx="26395">
                  <c:v>2.6311475</c:v>
                </c:pt>
                <c:pt idx="26396">
                  <c:v>2.6307700000000001</c:v>
                </c:pt>
                <c:pt idx="26397">
                  <c:v>2.6303218749999999</c:v>
                </c:pt>
                <c:pt idx="26398">
                  <c:v>2.6298765625001597</c:v>
                </c:pt>
                <c:pt idx="26399">
                  <c:v>2.6293178125001599</c:v>
                </c:pt>
                <c:pt idx="26400">
                  <c:v>2.6287150000000001</c:v>
                </c:pt>
                <c:pt idx="26401">
                  <c:v>2.6281334375001597</c:v>
                </c:pt>
                <c:pt idx="26402">
                  <c:v>2.6276003125001597</c:v>
                </c:pt>
                <c:pt idx="26403">
                  <c:v>2.6271465625001595</c:v>
                </c:pt>
                <c:pt idx="26404">
                  <c:v>2.6267034375001597</c:v>
                </c:pt>
                <c:pt idx="26405">
                  <c:v>2.6263803125001597</c:v>
                </c:pt>
                <c:pt idx="26406">
                  <c:v>2.6256871875001599</c:v>
                </c:pt>
                <c:pt idx="26407">
                  <c:v>2.6253278125001596</c:v>
                </c:pt>
                <c:pt idx="26408">
                  <c:v>2.6247449999999999</c:v>
                </c:pt>
                <c:pt idx="26409">
                  <c:v>2.6242240625001596</c:v>
                </c:pt>
                <c:pt idx="26410">
                  <c:v>2.6238756250000002</c:v>
                </c:pt>
                <c:pt idx="26411">
                  <c:v>2.6233062500000002</c:v>
                </c:pt>
                <c:pt idx="26412">
                  <c:v>2.6228521875001598</c:v>
                </c:pt>
                <c:pt idx="26413">
                  <c:v>2.6225028125001599</c:v>
                </c:pt>
                <c:pt idx="26414">
                  <c:v>2.6221171875001597</c:v>
                </c:pt>
                <c:pt idx="26415">
                  <c:v>2.6219590625001596</c:v>
                </c:pt>
                <c:pt idx="26416">
                  <c:v>2.6223096875001599</c:v>
                </c:pt>
                <c:pt idx="26417">
                  <c:v>2.6226775</c:v>
                </c:pt>
                <c:pt idx="26418">
                  <c:v>2.6230234375001595</c:v>
                </c:pt>
                <c:pt idx="26419">
                  <c:v>2.6233681249999998</c:v>
                </c:pt>
                <c:pt idx="26420">
                  <c:v>2.62371031250016</c:v>
                </c:pt>
                <c:pt idx="26421">
                  <c:v>2.6241453125001599</c:v>
                </c:pt>
                <c:pt idx="26422">
                  <c:v>2.6245984375001599</c:v>
                </c:pt>
                <c:pt idx="26423">
                  <c:v>2.6250271875001596</c:v>
                </c:pt>
                <c:pt idx="26424">
                  <c:v>2.6253990625001595</c:v>
                </c:pt>
                <c:pt idx="26425">
                  <c:v>2.6257956249999999</c:v>
                </c:pt>
                <c:pt idx="26426">
                  <c:v>2.6261843749999998</c:v>
                </c:pt>
                <c:pt idx="26427">
                  <c:v>2.626649375</c:v>
                </c:pt>
                <c:pt idx="26428">
                  <c:v>2.6270268749999999</c:v>
                </c:pt>
                <c:pt idx="26429">
                  <c:v>2.6274646875001597</c:v>
                </c:pt>
                <c:pt idx="26430">
                  <c:v>2.6279684375001597</c:v>
                </c:pt>
                <c:pt idx="26431">
                  <c:v>2.6283846875001595</c:v>
                </c:pt>
                <c:pt idx="26432">
                  <c:v>2.6287859375001599</c:v>
                </c:pt>
                <c:pt idx="26433">
                  <c:v>2.6291996875001598</c:v>
                </c:pt>
                <c:pt idx="26434">
                  <c:v>2.6296078125001596</c:v>
                </c:pt>
                <c:pt idx="26435">
                  <c:v>2.6297946875001599</c:v>
                </c:pt>
                <c:pt idx="26436">
                  <c:v>2.6294040625001598</c:v>
                </c:pt>
                <c:pt idx="26437">
                  <c:v>2.6287337499999999</c:v>
                </c:pt>
                <c:pt idx="26438">
                  <c:v>2.6282996875001596</c:v>
                </c:pt>
                <c:pt idx="26439">
                  <c:v>2.6277959375001596</c:v>
                </c:pt>
                <c:pt idx="26440">
                  <c:v>2.6271596875001597</c:v>
                </c:pt>
                <c:pt idx="26441">
                  <c:v>2.6265550000000002</c:v>
                </c:pt>
                <c:pt idx="26442">
                  <c:v>2.6259221875001599</c:v>
                </c:pt>
                <c:pt idx="26443">
                  <c:v>2.6253834375001599</c:v>
                </c:pt>
                <c:pt idx="26444">
                  <c:v>2.6248428125001597</c:v>
                </c:pt>
                <c:pt idx="26445">
                  <c:v>2.6244965625001599</c:v>
                </c:pt>
                <c:pt idx="26446">
                  <c:v>2.6241284375001599</c:v>
                </c:pt>
                <c:pt idx="26447">
                  <c:v>2.6236524999999999</c:v>
                </c:pt>
                <c:pt idx="26448">
                  <c:v>2.6232934375001595</c:v>
                </c:pt>
                <c:pt idx="26449">
                  <c:v>2.6233340625001595</c:v>
                </c:pt>
                <c:pt idx="26450">
                  <c:v>2.6236718749999999</c:v>
                </c:pt>
                <c:pt idx="26451">
                  <c:v>2.6241024999999998</c:v>
                </c:pt>
                <c:pt idx="26452">
                  <c:v>2.6244834375001598</c:v>
                </c:pt>
                <c:pt idx="26453">
                  <c:v>2.6248840625001599</c:v>
                </c:pt>
                <c:pt idx="26454">
                  <c:v>2.6253146875001598</c:v>
                </c:pt>
                <c:pt idx="26455">
                  <c:v>2.62571625</c:v>
                </c:pt>
                <c:pt idx="26456">
                  <c:v>2.6260556249999998</c:v>
                </c:pt>
                <c:pt idx="26457">
                  <c:v>2.6256624999999998</c:v>
                </c:pt>
                <c:pt idx="26458">
                  <c:v>2.6252499999999999</c:v>
                </c:pt>
                <c:pt idx="26459">
                  <c:v>2.6253000000000002</c:v>
                </c:pt>
                <c:pt idx="26460">
                  <c:v>2.6254681249999998</c:v>
                </c:pt>
                <c:pt idx="26461">
                  <c:v>2.625121875</c:v>
                </c:pt>
                <c:pt idx="26462">
                  <c:v>2.6246649999999998</c:v>
                </c:pt>
                <c:pt idx="26463">
                  <c:v>2.6242165625001599</c:v>
                </c:pt>
                <c:pt idx="26464">
                  <c:v>2.6236665625001598</c:v>
                </c:pt>
                <c:pt idx="26465">
                  <c:v>2.62313375</c:v>
                </c:pt>
                <c:pt idx="26466">
                  <c:v>2.6226837500000002</c:v>
                </c:pt>
                <c:pt idx="26467">
                  <c:v>2.62216</c:v>
                </c:pt>
                <c:pt idx="26468">
                  <c:v>2.6217174999999999</c:v>
                </c:pt>
                <c:pt idx="26469">
                  <c:v>2.6213071875001597</c:v>
                </c:pt>
                <c:pt idx="26470">
                  <c:v>2.6209078125001599</c:v>
                </c:pt>
                <c:pt idx="26471">
                  <c:v>2.6204364062499201</c:v>
                </c:pt>
                <c:pt idx="26472">
                  <c:v>2.6200729687500797</c:v>
                </c:pt>
                <c:pt idx="26473">
                  <c:v>2.6198909375001596</c:v>
                </c:pt>
                <c:pt idx="26474">
                  <c:v>2.6198381249999998</c:v>
                </c:pt>
                <c:pt idx="26475">
                  <c:v>2.62017609375008</c:v>
                </c:pt>
                <c:pt idx="26476">
                  <c:v>2.6205932812499202</c:v>
                </c:pt>
                <c:pt idx="26477">
                  <c:v>2.6209212499999999</c:v>
                </c:pt>
                <c:pt idx="26478">
                  <c:v>2.62130109375008</c:v>
                </c:pt>
                <c:pt idx="26479">
                  <c:v>2.6217284375001597</c:v>
                </c:pt>
                <c:pt idx="26480">
                  <c:v>2.6220500000000002</c:v>
                </c:pt>
                <c:pt idx="26481">
                  <c:v>2.622379375</c:v>
                </c:pt>
                <c:pt idx="26482">
                  <c:v>2.6227609375001597</c:v>
                </c:pt>
                <c:pt idx="26483">
                  <c:v>2.6231646875001595</c:v>
                </c:pt>
                <c:pt idx="26484">
                  <c:v>2.6235062500000002</c:v>
                </c:pt>
                <c:pt idx="26485">
                  <c:v>2.62397875</c:v>
                </c:pt>
                <c:pt idx="26486">
                  <c:v>2.6243365625001598</c:v>
                </c:pt>
                <c:pt idx="26487">
                  <c:v>2.6247396875001598</c:v>
                </c:pt>
                <c:pt idx="26488">
                  <c:v>2.6243756249999999</c:v>
                </c:pt>
                <c:pt idx="26489">
                  <c:v>2.6238993750000001</c:v>
                </c:pt>
                <c:pt idx="26490">
                  <c:v>2.6233875000000002</c:v>
                </c:pt>
                <c:pt idx="26491">
                  <c:v>2.6228978125001596</c:v>
                </c:pt>
                <c:pt idx="26492">
                  <c:v>2.6223387499999999</c:v>
                </c:pt>
                <c:pt idx="26493">
                  <c:v>2.6218828125001599</c:v>
                </c:pt>
                <c:pt idx="26494">
                  <c:v>2.6215415625001599</c:v>
                </c:pt>
                <c:pt idx="26495">
                  <c:v>2.6211853125001596</c:v>
                </c:pt>
                <c:pt idx="26496">
                  <c:v>2.62076203124992</c:v>
                </c:pt>
                <c:pt idx="26497">
                  <c:v>2.6204195312499201</c:v>
                </c:pt>
                <c:pt idx="26498">
                  <c:v>2.6200734375001598</c:v>
                </c:pt>
                <c:pt idx="26499">
                  <c:v>2.6197151562499204</c:v>
                </c:pt>
                <c:pt idx="26500">
                  <c:v>2.61937171875008</c:v>
                </c:pt>
                <c:pt idx="26501">
                  <c:v>2.6190310937500798</c:v>
                </c:pt>
                <c:pt idx="26502">
                  <c:v>2.6186525</c:v>
                </c:pt>
                <c:pt idx="26503">
                  <c:v>2.618483125</c:v>
                </c:pt>
                <c:pt idx="26504">
                  <c:v>2.6188212499999999</c:v>
                </c:pt>
                <c:pt idx="26505">
                  <c:v>2.6192004687500798</c:v>
                </c:pt>
                <c:pt idx="26506">
                  <c:v>2.6195478125001599</c:v>
                </c:pt>
                <c:pt idx="26507">
                  <c:v>2.6199746875001599</c:v>
                </c:pt>
                <c:pt idx="26508">
                  <c:v>2.6204323437500801</c:v>
                </c:pt>
                <c:pt idx="26509">
                  <c:v>2.6207670312499203</c:v>
                </c:pt>
                <c:pt idx="26510">
                  <c:v>2.6210925</c:v>
                </c:pt>
                <c:pt idx="26511">
                  <c:v>2.621520625</c:v>
                </c:pt>
                <c:pt idx="26512">
                  <c:v>2.6219015625001596</c:v>
                </c:pt>
                <c:pt idx="26513">
                  <c:v>2.6223196875001595</c:v>
                </c:pt>
                <c:pt idx="26514">
                  <c:v>2.6227034375001597</c:v>
                </c:pt>
                <c:pt idx="26515">
                  <c:v>2.623116875</c:v>
                </c:pt>
                <c:pt idx="26516">
                  <c:v>2.6235303125001597</c:v>
                </c:pt>
                <c:pt idx="26517">
                  <c:v>2.6239818750000001</c:v>
                </c:pt>
                <c:pt idx="26518">
                  <c:v>2.6243587499999999</c:v>
                </c:pt>
                <c:pt idx="26519">
                  <c:v>2.6247193750000002</c:v>
                </c:pt>
                <c:pt idx="26520">
                  <c:v>2.6251153125001596</c:v>
                </c:pt>
                <c:pt idx="26521">
                  <c:v>2.6255065625001599</c:v>
                </c:pt>
                <c:pt idx="26522">
                  <c:v>2.6258803125001595</c:v>
                </c:pt>
                <c:pt idx="26523">
                  <c:v>2.6262140625001598</c:v>
                </c:pt>
                <c:pt idx="26524">
                  <c:v>2.6265546875001595</c:v>
                </c:pt>
                <c:pt idx="26525">
                  <c:v>2.6270112499999998</c:v>
                </c:pt>
                <c:pt idx="26526">
                  <c:v>2.6274375000000001</c:v>
                </c:pt>
                <c:pt idx="26527">
                  <c:v>2.6268693750000001</c:v>
                </c:pt>
                <c:pt idx="26528">
                  <c:v>2.6263746875001597</c:v>
                </c:pt>
                <c:pt idx="26529">
                  <c:v>2.6258203125001596</c:v>
                </c:pt>
                <c:pt idx="26530">
                  <c:v>2.6252090625001596</c:v>
                </c:pt>
                <c:pt idx="26531">
                  <c:v>2.6245474999999998</c:v>
                </c:pt>
                <c:pt idx="26532">
                  <c:v>2.6238771875001596</c:v>
                </c:pt>
                <c:pt idx="26533">
                  <c:v>2.6232090625001598</c:v>
                </c:pt>
                <c:pt idx="26534">
                  <c:v>2.6226121875001596</c:v>
                </c:pt>
                <c:pt idx="26535">
                  <c:v>2.6220253125001598</c:v>
                </c:pt>
                <c:pt idx="26536">
                  <c:v>2.6215834375001599</c:v>
                </c:pt>
                <c:pt idx="26537">
                  <c:v>2.6211817187500799</c:v>
                </c:pt>
                <c:pt idx="26538">
                  <c:v>2.6206759375001596</c:v>
                </c:pt>
                <c:pt idx="26539">
                  <c:v>2.6203457812499202</c:v>
                </c:pt>
                <c:pt idx="26540">
                  <c:v>2.61993640624992</c:v>
                </c:pt>
                <c:pt idx="26541">
                  <c:v>2.6195949999999999</c:v>
                </c:pt>
                <c:pt idx="26542">
                  <c:v>2.6192156249999998</c:v>
                </c:pt>
                <c:pt idx="26543">
                  <c:v>2.6188668750000001</c:v>
                </c:pt>
                <c:pt idx="26544">
                  <c:v>2.6189390625001598</c:v>
                </c:pt>
                <c:pt idx="26545">
                  <c:v>2.6192839062499202</c:v>
                </c:pt>
                <c:pt idx="26546">
                  <c:v>2.6192671875001596</c:v>
                </c:pt>
                <c:pt idx="26547">
                  <c:v>2.6196628125001595</c:v>
                </c:pt>
                <c:pt idx="26548">
                  <c:v>2.62001203124992</c:v>
                </c:pt>
                <c:pt idx="26549">
                  <c:v>2.6203428125001595</c:v>
                </c:pt>
                <c:pt idx="26550">
                  <c:v>2.6207490625001597</c:v>
                </c:pt>
                <c:pt idx="26551">
                  <c:v>2.6210932812499199</c:v>
                </c:pt>
                <c:pt idx="26552">
                  <c:v>2.6215215625001598</c:v>
                </c:pt>
                <c:pt idx="26553">
                  <c:v>2.6219409375001597</c:v>
                </c:pt>
                <c:pt idx="26554">
                  <c:v>2.6216421875001599</c:v>
                </c:pt>
                <c:pt idx="26555">
                  <c:v>2.6212006250000002</c:v>
                </c:pt>
                <c:pt idx="26556">
                  <c:v>2.6207823437500797</c:v>
                </c:pt>
                <c:pt idx="26557">
                  <c:v>2.6203525000000001</c:v>
                </c:pt>
                <c:pt idx="26558">
                  <c:v>2.6199531249999999</c:v>
                </c:pt>
                <c:pt idx="26559">
                  <c:v>2.6196109375001599</c:v>
                </c:pt>
                <c:pt idx="26560">
                  <c:v>2.6192389062499202</c:v>
                </c:pt>
                <c:pt idx="26561">
                  <c:v>2.6188671875001597</c:v>
                </c:pt>
                <c:pt idx="26562">
                  <c:v>2.6189635937500797</c:v>
                </c:pt>
                <c:pt idx="26563">
                  <c:v>2.6193289062499203</c:v>
                </c:pt>
                <c:pt idx="26564">
                  <c:v>2.6197064062499202</c:v>
                </c:pt>
                <c:pt idx="26565">
                  <c:v>2.62010015624992</c:v>
                </c:pt>
                <c:pt idx="26566">
                  <c:v>2.6200057812499202</c:v>
                </c:pt>
                <c:pt idx="26567">
                  <c:v>2.61964734375008</c:v>
                </c:pt>
                <c:pt idx="26568">
                  <c:v>2.6199837499999998</c:v>
                </c:pt>
                <c:pt idx="26569">
                  <c:v>2.6203176562499202</c:v>
                </c:pt>
                <c:pt idx="26570">
                  <c:v>2.6206984375001596</c:v>
                </c:pt>
                <c:pt idx="26571">
                  <c:v>2.6210370312499203</c:v>
                </c:pt>
                <c:pt idx="26572">
                  <c:v>2.6214615625001598</c:v>
                </c:pt>
                <c:pt idx="26573">
                  <c:v>2.6216493750000001</c:v>
                </c:pt>
                <c:pt idx="26574">
                  <c:v>2.6213000000000002</c:v>
                </c:pt>
                <c:pt idx="26575">
                  <c:v>2.6209764062499201</c:v>
                </c:pt>
                <c:pt idx="26576">
                  <c:v>2.6205921875001597</c:v>
                </c:pt>
                <c:pt idx="26577">
                  <c:v>2.6201937499999999</c:v>
                </c:pt>
                <c:pt idx="26578">
                  <c:v>2.619704375</c:v>
                </c:pt>
                <c:pt idx="26579">
                  <c:v>2.61916171875008</c:v>
                </c:pt>
                <c:pt idx="26580">
                  <c:v>2.618705625</c:v>
                </c:pt>
                <c:pt idx="26581">
                  <c:v>2.6182820312499202</c:v>
                </c:pt>
                <c:pt idx="26582">
                  <c:v>2.61804765624992</c:v>
                </c:pt>
                <c:pt idx="26583">
                  <c:v>2.6178259375001596</c:v>
                </c:pt>
                <c:pt idx="26584">
                  <c:v>2.61823546875008</c:v>
                </c:pt>
                <c:pt idx="26585">
                  <c:v>2.6185679687500798</c:v>
                </c:pt>
                <c:pt idx="26586">
                  <c:v>2.6189157812499202</c:v>
                </c:pt>
                <c:pt idx="26587">
                  <c:v>2.6193109375001598</c:v>
                </c:pt>
                <c:pt idx="26588">
                  <c:v>2.6196601562499202</c:v>
                </c:pt>
                <c:pt idx="26589">
                  <c:v>2.62007375</c:v>
                </c:pt>
                <c:pt idx="26590">
                  <c:v>2.6204432812499201</c:v>
                </c:pt>
                <c:pt idx="26591">
                  <c:v>2.62078484375008</c:v>
                </c:pt>
                <c:pt idx="26592">
                  <c:v>2.6211281249999998</c:v>
                </c:pt>
                <c:pt idx="26593">
                  <c:v>2.6206620312499203</c:v>
                </c:pt>
                <c:pt idx="26594">
                  <c:v>2.62033515624992</c:v>
                </c:pt>
                <c:pt idx="26595">
                  <c:v>2.6199750000000002</c:v>
                </c:pt>
                <c:pt idx="26596">
                  <c:v>2.6194920312499201</c:v>
                </c:pt>
                <c:pt idx="26597">
                  <c:v>2.6190864062499202</c:v>
                </c:pt>
                <c:pt idx="26598">
                  <c:v>2.6186332812499202</c:v>
                </c:pt>
                <c:pt idx="26599">
                  <c:v>2.6182206250000002</c:v>
                </c:pt>
                <c:pt idx="26600">
                  <c:v>2.6178720312499202</c:v>
                </c:pt>
                <c:pt idx="26601">
                  <c:v>2.6175328125001598</c:v>
                </c:pt>
                <c:pt idx="26602">
                  <c:v>2.6177834375001598</c:v>
                </c:pt>
                <c:pt idx="26603">
                  <c:v>2.6179904687500799</c:v>
                </c:pt>
                <c:pt idx="26604">
                  <c:v>2.6183715625001596</c:v>
                </c:pt>
                <c:pt idx="26605">
                  <c:v>2.6187360937500799</c:v>
                </c:pt>
                <c:pt idx="26606">
                  <c:v>2.6190568750000001</c:v>
                </c:pt>
                <c:pt idx="26607">
                  <c:v>2.61939671875008</c:v>
                </c:pt>
                <c:pt idx="26608">
                  <c:v>2.6197360937500798</c:v>
                </c:pt>
                <c:pt idx="26609">
                  <c:v>2.6201829687500799</c:v>
                </c:pt>
                <c:pt idx="26610">
                  <c:v>2.6206609375001597</c:v>
                </c:pt>
                <c:pt idx="26611">
                  <c:v>2.6210359375001597</c:v>
                </c:pt>
                <c:pt idx="26612">
                  <c:v>2.6214603125001599</c:v>
                </c:pt>
                <c:pt idx="26613">
                  <c:v>2.6219106249999999</c:v>
                </c:pt>
                <c:pt idx="26614">
                  <c:v>2.622355625</c:v>
                </c:pt>
                <c:pt idx="26615">
                  <c:v>2.6226993749999998</c:v>
                </c:pt>
                <c:pt idx="26616">
                  <c:v>2.6231325000000001</c:v>
                </c:pt>
                <c:pt idx="26617">
                  <c:v>2.6235021875001596</c:v>
                </c:pt>
                <c:pt idx="26618">
                  <c:v>2.6238231249999999</c:v>
                </c:pt>
                <c:pt idx="26619">
                  <c:v>2.6243343750000001</c:v>
                </c:pt>
                <c:pt idx="26620">
                  <c:v>2.6247465625001598</c:v>
                </c:pt>
                <c:pt idx="26621">
                  <c:v>2.6251606249999999</c:v>
                </c:pt>
                <c:pt idx="26622">
                  <c:v>2.6255565625001598</c:v>
                </c:pt>
                <c:pt idx="26623">
                  <c:v>2.6258890625001596</c:v>
                </c:pt>
                <c:pt idx="26624">
                  <c:v>2.6262118750000001</c:v>
                </c:pt>
                <c:pt idx="26625">
                  <c:v>2.6265737499999999</c:v>
                </c:pt>
                <c:pt idx="26626">
                  <c:v>2.6262075</c:v>
                </c:pt>
                <c:pt idx="26627">
                  <c:v>2.6257846875001598</c:v>
                </c:pt>
                <c:pt idx="26628">
                  <c:v>2.6253175</c:v>
                </c:pt>
                <c:pt idx="26629">
                  <c:v>2.6247815625001598</c:v>
                </c:pt>
                <c:pt idx="26630">
                  <c:v>2.6241684375001597</c:v>
                </c:pt>
                <c:pt idx="26631">
                  <c:v>2.6235946875001597</c:v>
                </c:pt>
                <c:pt idx="26632">
                  <c:v>2.6229296875001595</c:v>
                </c:pt>
                <c:pt idx="26633">
                  <c:v>2.6222903125001595</c:v>
                </c:pt>
                <c:pt idx="26634">
                  <c:v>2.6217043750000002</c:v>
                </c:pt>
                <c:pt idx="26635">
                  <c:v>2.6210879687500799</c:v>
                </c:pt>
                <c:pt idx="26636">
                  <c:v>2.62069109375008</c:v>
                </c:pt>
                <c:pt idx="26637">
                  <c:v>2.6201446875001597</c:v>
                </c:pt>
                <c:pt idx="26638">
                  <c:v>2.61981890624992</c:v>
                </c:pt>
                <c:pt idx="26639">
                  <c:v>2.6193940625001599</c:v>
                </c:pt>
                <c:pt idx="26640">
                  <c:v>2.6189849999999999</c:v>
                </c:pt>
                <c:pt idx="26641">
                  <c:v>2.6184965625001597</c:v>
                </c:pt>
                <c:pt idx="26642">
                  <c:v>2.6181762499999999</c:v>
                </c:pt>
                <c:pt idx="26643">
                  <c:v>2.6175415625001599</c:v>
                </c:pt>
                <c:pt idx="26644">
                  <c:v>2.6170810937500799</c:v>
                </c:pt>
                <c:pt idx="26645">
                  <c:v>2.6167034375001599</c:v>
                </c:pt>
                <c:pt idx="26646">
                  <c:v>2.6163671875001597</c:v>
                </c:pt>
                <c:pt idx="26647">
                  <c:v>2.6160270312499203</c:v>
                </c:pt>
                <c:pt idx="26648">
                  <c:v>2.6161651562499202</c:v>
                </c:pt>
                <c:pt idx="26649">
                  <c:v>2.61624046875008</c:v>
                </c:pt>
                <c:pt idx="26650">
                  <c:v>2.6166228125001596</c:v>
                </c:pt>
                <c:pt idx="26651">
                  <c:v>2.61703109375008</c:v>
                </c:pt>
                <c:pt idx="26652">
                  <c:v>2.6175065625001599</c:v>
                </c:pt>
                <c:pt idx="26653">
                  <c:v>2.6178823437500798</c:v>
                </c:pt>
                <c:pt idx="26654">
                  <c:v>2.6182962500000002</c:v>
                </c:pt>
                <c:pt idx="26655">
                  <c:v>2.61862828124992</c:v>
                </c:pt>
                <c:pt idx="26656">
                  <c:v>2.6185296875001596</c:v>
                </c:pt>
                <c:pt idx="26657">
                  <c:v>2.6180910937500799</c:v>
                </c:pt>
                <c:pt idx="26658">
                  <c:v>2.6176103125001595</c:v>
                </c:pt>
                <c:pt idx="26659">
                  <c:v>2.6171143749999999</c:v>
                </c:pt>
                <c:pt idx="26660">
                  <c:v>2.61677890624992</c:v>
                </c:pt>
                <c:pt idx="26661">
                  <c:v>2.6164443749999999</c:v>
                </c:pt>
                <c:pt idx="26662">
                  <c:v>2.6161050000000001</c:v>
                </c:pt>
                <c:pt idx="26663">
                  <c:v>2.61573078124992</c:v>
                </c:pt>
                <c:pt idx="26664">
                  <c:v>2.6156320312499202</c:v>
                </c:pt>
                <c:pt idx="26665">
                  <c:v>2.6159881249999999</c:v>
                </c:pt>
                <c:pt idx="26666">
                  <c:v>2.6162770312499202</c:v>
                </c:pt>
                <c:pt idx="26667">
                  <c:v>2.6166649999999998</c:v>
                </c:pt>
                <c:pt idx="26668">
                  <c:v>2.6168381250000001</c:v>
                </c:pt>
                <c:pt idx="26669">
                  <c:v>2.6171989062499201</c:v>
                </c:pt>
                <c:pt idx="26670">
                  <c:v>2.6175670312499202</c:v>
                </c:pt>
                <c:pt idx="26671">
                  <c:v>2.618001875</c:v>
                </c:pt>
                <c:pt idx="26672">
                  <c:v>2.6184014062499203</c:v>
                </c:pt>
                <c:pt idx="26673">
                  <c:v>2.6187253125001599</c:v>
                </c:pt>
                <c:pt idx="26674">
                  <c:v>2.6191742187500799</c:v>
                </c:pt>
                <c:pt idx="26675">
                  <c:v>2.6196695312499201</c:v>
                </c:pt>
                <c:pt idx="26676">
                  <c:v>2.6201003125001598</c:v>
                </c:pt>
                <c:pt idx="26677">
                  <c:v>2.6204673437500801</c:v>
                </c:pt>
                <c:pt idx="26678">
                  <c:v>2.6208296875001595</c:v>
                </c:pt>
                <c:pt idx="26679">
                  <c:v>2.6203850000000002</c:v>
                </c:pt>
                <c:pt idx="26680">
                  <c:v>2.6198156250000002</c:v>
                </c:pt>
                <c:pt idx="26681">
                  <c:v>2.6194921875001596</c:v>
                </c:pt>
                <c:pt idx="26682">
                  <c:v>2.61915875</c:v>
                </c:pt>
                <c:pt idx="26683">
                  <c:v>2.61850859375008</c:v>
                </c:pt>
                <c:pt idx="26684">
                  <c:v>2.6179310937500797</c:v>
                </c:pt>
                <c:pt idx="26685">
                  <c:v>2.61739484375008</c:v>
                </c:pt>
                <c:pt idx="26686">
                  <c:v>2.6169576562499199</c:v>
                </c:pt>
                <c:pt idx="26687">
                  <c:v>2.6166357812499199</c:v>
                </c:pt>
                <c:pt idx="26688">
                  <c:v>2.6162667187500799</c:v>
                </c:pt>
                <c:pt idx="26689">
                  <c:v>2.6159290625001597</c:v>
                </c:pt>
                <c:pt idx="26690">
                  <c:v>2.6154640625001599</c:v>
                </c:pt>
                <c:pt idx="26691">
                  <c:v>2.61501218750016</c:v>
                </c:pt>
                <c:pt idx="26692">
                  <c:v>2.61459890624992</c:v>
                </c:pt>
                <c:pt idx="26693">
                  <c:v>2.6142668750000002</c:v>
                </c:pt>
                <c:pt idx="26694">
                  <c:v>2.6142759375001599</c:v>
                </c:pt>
                <c:pt idx="26695">
                  <c:v>2.6146634375001598</c:v>
                </c:pt>
                <c:pt idx="26696">
                  <c:v>2.6149887500000002</c:v>
                </c:pt>
                <c:pt idx="26697">
                  <c:v>2.6153454687500797</c:v>
                </c:pt>
                <c:pt idx="26698">
                  <c:v>2.61569578124992</c:v>
                </c:pt>
                <c:pt idx="26699">
                  <c:v>2.6160229687500798</c:v>
                </c:pt>
                <c:pt idx="26700">
                  <c:v>2.6164159375001597</c:v>
                </c:pt>
                <c:pt idx="26701">
                  <c:v>2.6168381250000001</c:v>
                </c:pt>
                <c:pt idx="26702">
                  <c:v>2.6172474999999999</c:v>
                </c:pt>
                <c:pt idx="26703">
                  <c:v>2.6176093749999998</c:v>
                </c:pt>
                <c:pt idx="26704">
                  <c:v>2.6179765625001599</c:v>
                </c:pt>
                <c:pt idx="26705">
                  <c:v>2.6183589062499202</c:v>
                </c:pt>
                <c:pt idx="26706">
                  <c:v>2.6187234375001598</c:v>
                </c:pt>
                <c:pt idx="26707">
                  <c:v>2.6190573437500797</c:v>
                </c:pt>
                <c:pt idx="26708">
                  <c:v>2.6194625</c:v>
                </c:pt>
                <c:pt idx="26709">
                  <c:v>2.6190392187500797</c:v>
                </c:pt>
                <c:pt idx="26710">
                  <c:v>2.6185476562499201</c:v>
                </c:pt>
                <c:pt idx="26711">
                  <c:v>2.6179843749999998</c:v>
                </c:pt>
                <c:pt idx="26712">
                  <c:v>2.6176379687500799</c:v>
                </c:pt>
                <c:pt idx="26713">
                  <c:v>2.61731328124992</c:v>
                </c:pt>
                <c:pt idx="26714">
                  <c:v>2.6169465625001598</c:v>
                </c:pt>
                <c:pt idx="26715">
                  <c:v>2.6173381249999998</c:v>
                </c:pt>
                <c:pt idx="26716">
                  <c:v>2.6177498437500799</c:v>
                </c:pt>
                <c:pt idx="26717">
                  <c:v>2.6178732812499201</c:v>
                </c:pt>
                <c:pt idx="26718">
                  <c:v>2.61768125</c:v>
                </c:pt>
                <c:pt idx="26719">
                  <c:v>2.6180425000000001</c:v>
                </c:pt>
                <c:pt idx="26720">
                  <c:v>2.6184332812499203</c:v>
                </c:pt>
                <c:pt idx="26721">
                  <c:v>2.6187895312499201</c:v>
                </c:pt>
                <c:pt idx="26722">
                  <c:v>2.6192120312499201</c:v>
                </c:pt>
                <c:pt idx="26723">
                  <c:v>2.61954109375008</c:v>
                </c:pt>
                <c:pt idx="26724">
                  <c:v>2.6199892187500797</c:v>
                </c:pt>
                <c:pt idx="26725">
                  <c:v>2.6204123437500799</c:v>
                </c:pt>
                <c:pt idx="26726">
                  <c:v>2.6208301562499203</c:v>
                </c:pt>
                <c:pt idx="26727">
                  <c:v>2.6212506250000001</c:v>
                </c:pt>
                <c:pt idx="26728">
                  <c:v>2.6216265625001598</c:v>
                </c:pt>
                <c:pt idx="26729">
                  <c:v>2.6221203125001598</c:v>
                </c:pt>
                <c:pt idx="26730">
                  <c:v>2.6225046875001596</c:v>
                </c:pt>
                <c:pt idx="26731">
                  <c:v>2.6228421875001597</c:v>
                </c:pt>
                <c:pt idx="26732">
                  <c:v>2.6233031250000001</c:v>
                </c:pt>
                <c:pt idx="26733">
                  <c:v>2.62285375</c:v>
                </c:pt>
                <c:pt idx="26734">
                  <c:v>2.6224915625001599</c:v>
                </c:pt>
                <c:pt idx="26735">
                  <c:v>2.6221049999999999</c:v>
                </c:pt>
                <c:pt idx="26736">
                  <c:v>2.6216762500000002</c:v>
                </c:pt>
                <c:pt idx="26737">
                  <c:v>2.6212784375001599</c:v>
                </c:pt>
                <c:pt idx="26738">
                  <c:v>2.62084484375008</c:v>
                </c:pt>
                <c:pt idx="26739">
                  <c:v>2.62039171875008</c:v>
                </c:pt>
                <c:pt idx="26740">
                  <c:v>2.619974375</c:v>
                </c:pt>
                <c:pt idx="26741">
                  <c:v>2.6195379687500799</c:v>
                </c:pt>
                <c:pt idx="26742">
                  <c:v>2.6191515625001598</c:v>
                </c:pt>
                <c:pt idx="26743">
                  <c:v>2.6186629687500798</c:v>
                </c:pt>
                <c:pt idx="26744">
                  <c:v>2.6183268750000002</c:v>
                </c:pt>
                <c:pt idx="26745">
                  <c:v>2.6179385937500799</c:v>
                </c:pt>
                <c:pt idx="26746">
                  <c:v>2.617520625</c:v>
                </c:pt>
                <c:pt idx="26747">
                  <c:v>2.6170598437500798</c:v>
                </c:pt>
                <c:pt idx="26748">
                  <c:v>2.6165699999999998</c:v>
                </c:pt>
                <c:pt idx="26749">
                  <c:v>2.6160800000000002</c:v>
                </c:pt>
                <c:pt idx="26750">
                  <c:v>2.6156335937500801</c:v>
                </c:pt>
                <c:pt idx="26751">
                  <c:v>2.6153035937500797</c:v>
                </c:pt>
                <c:pt idx="26752">
                  <c:v>2.6148948437500801</c:v>
                </c:pt>
                <c:pt idx="26753">
                  <c:v>2.6145314062499203</c:v>
                </c:pt>
                <c:pt idx="26754">
                  <c:v>2.6140854687500799</c:v>
                </c:pt>
                <c:pt idx="26755">
                  <c:v>2.6137174999999999</c:v>
                </c:pt>
                <c:pt idx="26756">
                  <c:v>2.6133739062499202</c:v>
                </c:pt>
                <c:pt idx="26757">
                  <c:v>2.6137573437500801</c:v>
                </c:pt>
                <c:pt idx="26758">
                  <c:v>2.6141496875001597</c:v>
                </c:pt>
                <c:pt idx="26759">
                  <c:v>2.6145373437500798</c:v>
                </c:pt>
                <c:pt idx="26760">
                  <c:v>2.6148815625001598</c:v>
                </c:pt>
                <c:pt idx="26761">
                  <c:v>2.6152956249999999</c:v>
                </c:pt>
                <c:pt idx="26762">
                  <c:v>2.6157504687500799</c:v>
                </c:pt>
                <c:pt idx="26763">
                  <c:v>2.6161675</c:v>
                </c:pt>
                <c:pt idx="26764">
                  <c:v>2.61651015624992</c:v>
                </c:pt>
                <c:pt idx="26765">
                  <c:v>2.61691453124992</c:v>
                </c:pt>
                <c:pt idx="26766">
                  <c:v>2.6173423437500798</c:v>
                </c:pt>
                <c:pt idx="26767">
                  <c:v>2.6177662499999999</c:v>
                </c:pt>
                <c:pt idx="26768">
                  <c:v>2.6181601562499202</c:v>
                </c:pt>
                <c:pt idx="26769">
                  <c:v>2.6176843750000001</c:v>
                </c:pt>
                <c:pt idx="26770">
                  <c:v>2.6172024999999999</c:v>
                </c:pt>
                <c:pt idx="26771">
                  <c:v>2.6165954687500799</c:v>
                </c:pt>
                <c:pt idx="26772">
                  <c:v>2.61616359375008</c:v>
                </c:pt>
                <c:pt idx="26773">
                  <c:v>2.6157237499999999</c:v>
                </c:pt>
                <c:pt idx="26774">
                  <c:v>2.6153024999999999</c:v>
                </c:pt>
                <c:pt idx="26775">
                  <c:v>2.6149800000000001</c:v>
                </c:pt>
                <c:pt idx="26776">
                  <c:v>2.6142842187500799</c:v>
                </c:pt>
                <c:pt idx="26777">
                  <c:v>2.61392921875008</c:v>
                </c:pt>
                <c:pt idx="26778">
                  <c:v>2.6135635937500798</c:v>
                </c:pt>
                <c:pt idx="26779">
                  <c:v>2.6130032812499202</c:v>
                </c:pt>
                <c:pt idx="26780">
                  <c:v>2.6125781250000002</c:v>
                </c:pt>
                <c:pt idx="26781">
                  <c:v>2.6122498437500798</c:v>
                </c:pt>
                <c:pt idx="26782">
                  <c:v>2.6118899999999998</c:v>
                </c:pt>
                <c:pt idx="26783">
                  <c:v>2.6117501562499204</c:v>
                </c:pt>
                <c:pt idx="26784">
                  <c:v>2.6120976562499201</c:v>
                </c:pt>
                <c:pt idx="26785">
                  <c:v>2.6124956250000002</c:v>
                </c:pt>
                <c:pt idx="26786">
                  <c:v>2.6128657812499201</c:v>
                </c:pt>
                <c:pt idx="26787">
                  <c:v>2.6133018749999999</c:v>
                </c:pt>
                <c:pt idx="26788">
                  <c:v>2.61373484375008</c:v>
                </c:pt>
                <c:pt idx="26789">
                  <c:v>2.6141803125001597</c:v>
                </c:pt>
                <c:pt idx="26790">
                  <c:v>2.6146435937500798</c:v>
                </c:pt>
                <c:pt idx="26791">
                  <c:v>2.6150910937500798</c:v>
                </c:pt>
                <c:pt idx="26792">
                  <c:v>2.6154984375001598</c:v>
                </c:pt>
                <c:pt idx="26793">
                  <c:v>2.6158800000000002</c:v>
                </c:pt>
                <c:pt idx="26794">
                  <c:v>2.6163098437500798</c:v>
                </c:pt>
                <c:pt idx="26795">
                  <c:v>2.61670234375008</c:v>
                </c:pt>
                <c:pt idx="26796">
                  <c:v>2.6170679687500797</c:v>
                </c:pt>
                <c:pt idx="26797">
                  <c:v>2.6174531249999999</c:v>
                </c:pt>
                <c:pt idx="26798">
                  <c:v>2.6177789062499199</c:v>
                </c:pt>
                <c:pt idx="26799">
                  <c:v>2.6181654687500799</c:v>
                </c:pt>
                <c:pt idx="26800">
                  <c:v>2.6185467187500797</c:v>
                </c:pt>
                <c:pt idx="26801">
                  <c:v>2.6189006250000002</c:v>
                </c:pt>
                <c:pt idx="26802">
                  <c:v>2.6185409375001596</c:v>
                </c:pt>
                <c:pt idx="26803">
                  <c:v>2.6180651562499202</c:v>
                </c:pt>
                <c:pt idx="26804">
                  <c:v>2.6174343750000002</c:v>
                </c:pt>
                <c:pt idx="26805">
                  <c:v>2.61691453124992</c:v>
                </c:pt>
                <c:pt idx="26806">
                  <c:v>2.6164301562499199</c:v>
                </c:pt>
                <c:pt idx="26807">
                  <c:v>2.61601640624992</c:v>
                </c:pt>
                <c:pt idx="26808">
                  <c:v>2.6156587500000001</c:v>
                </c:pt>
                <c:pt idx="26809">
                  <c:v>2.61518515624992</c:v>
                </c:pt>
                <c:pt idx="26810">
                  <c:v>2.6147528125001598</c:v>
                </c:pt>
                <c:pt idx="26811">
                  <c:v>2.6144135937500801</c:v>
                </c:pt>
                <c:pt idx="26812">
                  <c:v>2.6140682812499203</c:v>
                </c:pt>
                <c:pt idx="26813">
                  <c:v>2.6137134375001598</c:v>
                </c:pt>
                <c:pt idx="26814">
                  <c:v>2.6133351562499203</c:v>
                </c:pt>
                <c:pt idx="26815">
                  <c:v>2.6129278125001596</c:v>
                </c:pt>
                <c:pt idx="26816">
                  <c:v>2.6125807812499202</c:v>
                </c:pt>
                <c:pt idx="26817">
                  <c:v>2.6122598437500799</c:v>
                </c:pt>
                <c:pt idx="26818">
                  <c:v>2.6125617187500798</c:v>
                </c:pt>
                <c:pt idx="26819">
                  <c:v>2.6129587500000002</c:v>
                </c:pt>
                <c:pt idx="26820">
                  <c:v>2.6133084375001596</c:v>
                </c:pt>
                <c:pt idx="26821">
                  <c:v>2.6137398437500798</c:v>
                </c:pt>
                <c:pt idx="26822">
                  <c:v>2.6141717187500797</c:v>
                </c:pt>
                <c:pt idx="26823">
                  <c:v>2.61452671875008</c:v>
                </c:pt>
                <c:pt idx="26824">
                  <c:v>2.6148715625001597</c:v>
                </c:pt>
                <c:pt idx="26825">
                  <c:v>2.6153062500000002</c:v>
                </c:pt>
                <c:pt idx="26826">
                  <c:v>2.6156479687500798</c:v>
                </c:pt>
                <c:pt idx="26827">
                  <c:v>2.61578390624992</c:v>
                </c:pt>
                <c:pt idx="26828">
                  <c:v>2.6153578125001595</c:v>
                </c:pt>
                <c:pt idx="26829">
                  <c:v>2.6147139062499201</c:v>
                </c:pt>
                <c:pt idx="26830">
                  <c:v>2.6142809375001597</c:v>
                </c:pt>
                <c:pt idx="26831">
                  <c:v>2.6139039062499201</c:v>
                </c:pt>
                <c:pt idx="26832">
                  <c:v>2.6135039062499201</c:v>
                </c:pt>
                <c:pt idx="26833">
                  <c:v>2.6130642187500799</c:v>
                </c:pt>
                <c:pt idx="26834">
                  <c:v>2.6126815625001596</c:v>
                </c:pt>
                <c:pt idx="26835">
                  <c:v>2.61232296875008</c:v>
                </c:pt>
                <c:pt idx="26836">
                  <c:v>2.6117914062499201</c:v>
                </c:pt>
                <c:pt idx="26837">
                  <c:v>2.6114535937500798</c:v>
                </c:pt>
                <c:pt idx="26838">
                  <c:v>2.6118125000000001</c:v>
                </c:pt>
                <c:pt idx="26839">
                  <c:v>2.6121682812499203</c:v>
                </c:pt>
                <c:pt idx="26840">
                  <c:v>2.6125253125001597</c:v>
                </c:pt>
                <c:pt idx="26841">
                  <c:v>2.6128607812499203</c:v>
                </c:pt>
                <c:pt idx="26842">
                  <c:v>2.6131989062499201</c:v>
                </c:pt>
                <c:pt idx="26843">
                  <c:v>2.61361171875008</c:v>
                </c:pt>
                <c:pt idx="26844">
                  <c:v>2.6139812500000001</c:v>
                </c:pt>
                <c:pt idx="26845">
                  <c:v>2.61439890624992</c:v>
                </c:pt>
                <c:pt idx="26846">
                  <c:v>2.6148414062499201</c:v>
                </c:pt>
                <c:pt idx="26847">
                  <c:v>2.6151676562499202</c:v>
                </c:pt>
                <c:pt idx="26848">
                  <c:v>2.6155349999999999</c:v>
                </c:pt>
                <c:pt idx="26849">
                  <c:v>2.6158596875001598</c:v>
                </c:pt>
                <c:pt idx="26850">
                  <c:v>2.6163264062499203</c:v>
                </c:pt>
                <c:pt idx="26851">
                  <c:v>2.6167670312499203</c:v>
                </c:pt>
                <c:pt idx="26852">
                  <c:v>2.61721515624992</c:v>
                </c:pt>
                <c:pt idx="26853">
                  <c:v>2.6176165625001597</c:v>
                </c:pt>
                <c:pt idx="26854">
                  <c:v>2.6179448437500801</c:v>
                </c:pt>
                <c:pt idx="26855">
                  <c:v>2.6182931250000001</c:v>
                </c:pt>
                <c:pt idx="26856">
                  <c:v>2.6186553125001599</c:v>
                </c:pt>
                <c:pt idx="26857">
                  <c:v>2.6189884375001595</c:v>
                </c:pt>
                <c:pt idx="26858">
                  <c:v>2.6187595312499203</c:v>
                </c:pt>
                <c:pt idx="26859">
                  <c:v>2.6191079687500798</c:v>
                </c:pt>
                <c:pt idx="26860">
                  <c:v>2.6191403125001598</c:v>
                </c:pt>
                <c:pt idx="26861">
                  <c:v>2.6187496875001597</c:v>
                </c:pt>
                <c:pt idx="26862">
                  <c:v>2.6183092187500798</c:v>
                </c:pt>
                <c:pt idx="26863">
                  <c:v>2.6179773437500797</c:v>
                </c:pt>
                <c:pt idx="26864">
                  <c:v>2.6175959375001598</c:v>
                </c:pt>
                <c:pt idx="26865">
                  <c:v>2.6171514062499202</c:v>
                </c:pt>
                <c:pt idx="26866">
                  <c:v>2.6166787500000002</c:v>
                </c:pt>
                <c:pt idx="26867">
                  <c:v>2.6160740625001599</c:v>
                </c:pt>
                <c:pt idx="26868">
                  <c:v>2.6154981249999998</c:v>
                </c:pt>
                <c:pt idx="26869">
                  <c:v>2.6149290625001598</c:v>
                </c:pt>
                <c:pt idx="26870">
                  <c:v>2.6143445312499201</c:v>
                </c:pt>
                <c:pt idx="26871">
                  <c:v>2.6137589062499202</c:v>
                </c:pt>
                <c:pt idx="26872">
                  <c:v>2.6132031250000001</c:v>
                </c:pt>
                <c:pt idx="26873">
                  <c:v>2.6126779687500798</c:v>
                </c:pt>
                <c:pt idx="26874">
                  <c:v>2.6122060937500797</c:v>
                </c:pt>
                <c:pt idx="26875">
                  <c:v>2.6117957812499202</c:v>
                </c:pt>
                <c:pt idx="26876">
                  <c:v>2.6113787500000001</c:v>
                </c:pt>
                <c:pt idx="26877">
                  <c:v>2.6110303125001599</c:v>
                </c:pt>
                <c:pt idx="26878">
                  <c:v>2.6104378125001597</c:v>
                </c:pt>
                <c:pt idx="26879">
                  <c:v>2.6100571875001597</c:v>
                </c:pt>
                <c:pt idx="26880">
                  <c:v>2.60958328124992</c:v>
                </c:pt>
                <c:pt idx="26881">
                  <c:v>2.6091640625001595</c:v>
                </c:pt>
                <c:pt idx="26882">
                  <c:v>2.60883109375008</c:v>
                </c:pt>
                <c:pt idx="26883">
                  <c:v>2.60846296875008</c:v>
                </c:pt>
                <c:pt idx="26884">
                  <c:v>2.6088075000000002</c:v>
                </c:pt>
                <c:pt idx="26885">
                  <c:v>2.60913609375008</c:v>
                </c:pt>
                <c:pt idx="26886">
                  <c:v>2.6095614062499202</c:v>
                </c:pt>
                <c:pt idx="26887">
                  <c:v>2.61004375</c:v>
                </c:pt>
                <c:pt idx="26888">
                  <c:v>2.61044546875008</c:v>
                </c:pt>
                <c:pt idx="26889">
                  <c:v>2.6108426562499201</c:v>
                </c:pt>
                <c:pt idx="26890">
                  <c:v>2.6112342187500799</c:v>
                </c:pt>
                <c:pt idx="26891">
                  <c:v>2.6116978125001595</c:v>
                </c:pt>
                <c:pt idx="26892">
                  <c:v>2.6120956249999998</c:v>
                </c:pt>
                <c:pt idx="26893">
                  <c:v>2.6125609375001599</c:v>
                </c:pt>
                <c:pt idx="26894">
                  <c:v>2.6128884375001595</c:v>
                </c:pt>
                <c:pt idx="26895">
                  <c:v>2.6133187499999999</c:v>
                </c:pt>
                <c:pt idx="26896">
                  <c:v>2.6138315625001596</c:v>
                </c:pt>
                <c:pt idx="26897">
                  <c:v>2.6143064062499199</c:v>
                </c:pt>
                <c:pt idx="26898">
                  <c:v>2.614681875</c:v>
                </c:pt>
                <c:pt idx="26899">
                  <c:v>2.615070625</c:v>
                </c:pt>
                <c:pt idx="26900">
                  <c:v>2.6148103125001598</c:v>
                </c:pt>
                <c:pt idx="26901">
                  <c:v>2.614473125</c:v>
                </c:pt>
                <c:pt idx="26902">
                  <c:v>2.6141389062499201</c:v>
                </c:pt>
                <c:pt idx="26903">
                  <c:v>2.6138028125001598</c:v>
                </c:pt>
                <c:pt idx="26904">
                  <c:v>2.6132498437500797</c:v>
                </c:pt>
                <c:pt idx="26905">
                  <c:v>2.61268968750016</c:v>
                </c:pt>
                <c:pt idx="26906">
                  <c:v>2.6122376562499201</c:v>
                </c:pt>
                <c:pt idx="26907">
                  <c:v>2.6118576562499203</c:v>
                </c:pt>
                <c:pt idx="26908">
                  <c:v>2.61173640624992</c:v>
                </c:pt>
                <c:pt idx="26909">
                  <c:v>2.6118442187500799</c:v>
                </c:pt>
                <c:pt idx="26910">
                  <c:v>2.6122840625001595</c:v>
                </c:pt>
                <c:pt idx="26911">
                  <c:v>2.6126606250000002</c:v>
                </c:pt>
                <c:pt idx="26912">
                  <c:v>2.61303109375008</c:v>
                </c:pt>
                <c:pt idx="26913">
                  <c:v>2.6130642187500799</c:v>
                </c:pt>
                <c:pt idx="26914">
                  <c:v>2.6134512499999998</c:v>
                </c:pt>
                <c:pt idx="26915">
                  <c:v>2.6138154687500799</c:v>
                </c:pt>
                <c:pt idx="26916">
                  <c:v>2.6142153125001597</c:v>
                </c:pt>
                <c:pt idx="26917">
                  <c:v>2.6146901562499201</c:v>
                </c:pt>
                <c:pt idx="26918">
                  <c:v>2.61513796875008</c:v>
                </c:pt>
                <c:pt idx="26919">
                  <c:v>2.6155217187500797</c:v>
                </c:pt>
                <c:pt idx="26920">
                  <c:v>2.6160281250000001</c:v>
                </c:pt>
                <c:pt idx="26921">
                  <c:v>2.6163653125001596</c:v>
                </c:pt>
                <c:pt idx="26922">
                  <c:v>2.6167409375001598</c:v>
                </c:pt>
                <c:pt idx="26923">
                  <c:v>2.6170803125001596</c:v>
                </c:pt>
                <c:pt idx="26924">
                  <c:v>2.6174451562499201</c:v>
                </c:pt>
                <c:pt idx="26925">
                  <c:v>2.6177925000000002</c:v>
                </c:pt>
                <c:pt idx="26926">
                  <c:v>2.6175051562499201</c:v>
                </c:pt>
                <c:pt idx="26927">
                  <c:v>2.6171371875001599</c:v>
                </c:pt>
                <c:pt idx="26928">
                  <c:v>2.616630625</c:v>
                </c:pt>
                <c:pt idx="26929">
                  <c:v>2.6161162500000001</c:v>
                </c:pt>
                <c:pt idx="26930">
                  <c:v>2.6154815625001597</c:v>
                </c:pt>
                <c:pt idx="26931">
                  <c:v>2.6150832812499201</c:v>
                </c:pt>
                <c:pt idx="26932">
                  <c:v>2.61467921875008</c:v>
                </c:pt>
                <c:pt idx="26933">
                  <c:v>2.6142595312499202</c:v>
                </c:pt>
                <c:pt idx="26934">
                  <c:v>2.6138400000000002</c:v>
                </c:pt>
                <c:pt idx="26935">
                  <c:v>2.6133899999999999</c:v>
                </c:pt>
                <c:pt idx="26936">
                  <c:v>2.6130049999999998</c:v>
                </c:pt>
                <c:pt idx="26937">
                  <c:v>2.6125912499999999</c:v>
                </c:pt>
                <c:pt idx="26938">
                  <c:v>2.6122450000000002</c:v>
                </c:pt>
                <c:pt idx="26939">
                  <c:v>2.6118515625001599</c:v>
                </c:pt>
                <c:pt idx="26940">
                  <c:v>2.6113300000000002</c:v>
                </c:pt>
                <c:pt idx="26941">
                  <c:v>2.6109517187500799</c:v>
                </c:pt>
                <c:pt idx="26942">
                  <c:v>2.61056390624992</c:v>
                </c:pt>
                <c:pt idx="26943">
                  <c:v>2.610189375</c:v>
                </c:pt>
                <c:pt idx="26944">
                  <c:v>2.6098231250000001</c:v>
                </c:pt>
                <c:pt idx="26945">
                  <c:v>2.60948390624992</c:v>
                </c:pt>
                <c:pt idx="26946">
                  <c:v>2.6091634375001598</c:v>
                </c:pt>
                <c:pt idx="26947">
                  <c:v>2.6090532812499201</c:v>
                </c:pt>
                <c:pt idx="26948">
                  <c:v>2.6092757812499201</c:v>
                </c:pt>
                <c:pt idx="26949">
                  <c:v>2.6097256249999998</c:v>
                </c:pt>
                <c:pt idx="26950">
                  <c:v>2.61007875</c:v>
                </c:pt>
                <c:pt idx="26951">
                  <c:v>2.6105495312499203</c:v>
                </c:pt>
                <c:pt idx="26952">
                  <c:v>2.61090125</c:v>
                </c:pt>
                <c:pt idx="26953">
                  <c:v>2.6113203125001596</c:v>
                </c:pt>
                <c:pt idx="26954">
                  <c:v>2.6118690625001597</c:v>
                </c:pt>
                <c:pt idx="26955">
                  <c:v>2.6122614062499201</c:v>
                </c:pt>
                <c:pt idx="26956">
                  <c:v>2.6127437499999999</c:v>
                </c:pt>
                <c:pt idx="26957">
                  <c:v>2.61316796875008</c:v>
                </c:pt>
                <c:pt idx="26958">
                  <c:v>2.6135031249999998</c:v>
                </c:pt>
                <c:pt idx="26959">
                  <c:v>2.6138921875001597</c:v>
                </c:pt>
                <c:pt idx="26960">
                  <c:v>2.6142715625001598</c:v>
                </c:pt>
                <c:pt idx="26961">
                  <c:v>2.6147429687500798</c:v>
                </c:pt>
                <c:pt idx="26962">
                  <c:v>2.6151470312499203</c:v>
                </c:pt>
                <c:pt idx="26963">
                  <c:v>2.6156367187500797</c:v>
                </c:pt>
                <c:pt idx="26964">
                  <c:v>2.6160242187500797</c:v>
                </c:pt>
                <c:pt idx="26965">
                  <c:v>2.6164879687500799</c:v>
                </c:pt>
                <c:pt idx="26966">
                  <c:v>2.6168215625001596</c:v>
                </c:pt>
                <c:pt idx="26967">
                  <c:v>2.6164998437500797</c:v>
                </c:pt>
                <c:pt idx="26968">
                  <c:v>2.6161490625001598</c:v>
                </c:pt>
                <c:pt idx="26969">
                  <c:v>2.6156960937500799</c:v>
                </c:pt>
                <c:pt idx="26970">
                  <c:v>2.6149832812499203</c:v>
                </c:pt>
                <c:pt idx="26971">
                  <c:v>2.6145579687500797</c:v>
                </c:pt>
                <c:pt idx="26972">
                  <c:v>2.6141154687500801</c:v>
                </c:pt>
                <c:pt idx="26973">
                  <c:v>2.6137100000000002</c:v>
                </c:pt>
                <c:pt idx="26974">
                  <c:v>2.6133335937500797</c:v>
                </c:pt>
                <c:pt idx="26975">
                  <c:v>2.6129660937500798</c:v>
                </c:pt>
                <c:pt idx="26976">
                  <c:v>2.6126087500000001</c:v>
                </c:pt>
                <c:pt idx="26977">
                  <c:v>2.6121009375001596</c:v>
                </c:pt>
                <c:pt idx="26978">
                  <c:v>2.6117632812499201</c:v>
                </c:pt>
                <c:pt idx="26979">
                  <c:v>2.6119518749999999</c:v>
                </c:pt>
                <c:pt idx="26980">
                  <c:v>2.6123326562499201</c:v>
                </c:pt>
                <c:pt idx="26981">
                  <c:v>2.6126943749999998</c:v>
                </c:pt>
                <c:pt idx="26982">
                  <c:v>2.6123734375001599</c:v>
                </c:pt>
                <c:pt idx="26983">
                  <c:v>2.6122165625001599</c:v>
                </c:pt>
                <c:pt idx="26984">
                  <c:v>2.6125693750000001</c:v>
                </c:pt>
                <c:pt idx="26985">
                  <c:v>2.6128909375001599</c:v>
                </c:pt>
                <c:pt idx="26986">
                  <c:v>2.6128996875001596</c:v>
                </c:pt>
                <c:pt idx="26987">
                  <c:v>2.6131817187500799</c:v>
                </c:pt>
                <c:pt idx="26988">
                  <c:v>2.6134900000000001</c:v>
                </c:pt>
                <c:pt idx="26989">
                  <c:v>2.6138189062499202</c:v>
                </c:pt>
                <c:pt idx="26990">
                  <c:v>2.6134646875001599</c:v>
                </c:pt>
                <c:pt idx="26991">
                  <c:v>2.6129457812499202</c:v>
                </c:pt>
                <c:pt idx="26992">
                  <c:v>2.6122912500000002</c:v>
                </c:pt>
                <c:pt idx="26993">
                  <c:v>2.6119339062499201</c:v>
                </c:pt>
                <c:pt idx="26994">
                  <c:v>2.6114954687500798</c:v>
                </c:pt>
                <c:pt idx="26995">
                  <c:v>2.61113671875008</c:v>
                </c:pt>
                <c:pt idx="26996">
                  <c:v>2.6107410937500797</c:v>
                </c:pt>
                <c:pt idx="26997">
                  <c:v>2.6103296875001596</c:v>
                </c:pt>
                <c:pt idx="26998">
                  <c:v>2.6099684375001599</c:v>
                </c:pt>
                <c:pt idx="26999">
                  <c:v>2.6096329687500797</c:v>
                </c:pt>
                <c:pt idx="27000">
                  <c:v>2.6092935937500799</c:v>
                </c:pt>
                <c:pt idx="27001">
                  <c:v>2.6087612500000001</c:v>
                </c:pt>
                <c:pt idx="27002">
                  <c:v>2.6083707812499202</c:v>
                </c:pt>
                <c:pt idx="27003">
                  <c:v>2.6080276562499201</c:v>
                </c:pt>
                <c:pt idx="27004">
                  <c:v>2.608243125</c:v>
                </c:pt>
                <c:pt idx="27005">
                  <c:v>2.6086307812499201</c:v>
                </c:pt>
                <c:pt idx="27006">
                  <c:v>2.6090335937500799</c:v>
                </c:pt>
                <c:pt idx="27007">
                  <c:v>2.6093826562499203</c:v>
                </c:pt>
                <c:pt idx="27008">
                  <c:v>2.6098162500000002</c:v>
                </c:pt>
                <c:pt idx="27009">
                  <c:v>2.6101939062499202</c:v>
                </c:pt>
                <c:pt idx="27010">
                  <c:v>2.6106371875001599</c:v>
                </c:pt>
                <c:pt idx="27011">
                  <c:v>2.6109876562499199</c:v>
                </c:pt>
                <c:pt idx="27012">
                  <c:v>2.61146671875008</c:v>
                </c:pt>
                <c:pt idx="27013">
                  <c:v>2.6118164062499201</c:v>
                </c:pt>
                <c:pt idx="27014">
                  <c:v>2.61235765624992</c:v>
                </c:pt>
                <c:pt idx="27015">
                  <c:v>2.6127099999999999</c:v>
                </c:pt>
                <c:pt idx="27016">
                  <c:v>2.61310203124992</c:v>
                </c:pt>
                <c:pt idx="27017">
                  <c:v>2.6130407812499201</c:v>
                </c:pt>
                <c:pt idx="27018">
                  <c:v>2.6129953125001597</c:v>
                </c:pt>
                <c:pt idx="27019">
                  <c:v>2.6126664062499203</c:v>
                </c:pt>
                <c:pt idx="27020">
                  <c:v>2.6121517187500798</c:v>
                </c:pt>
                <c:pt idx="27021">
                  <c:v>2.6117556249999998</c:v>
                </c:pt>
                <c:pt idx="27022">
                  <c:v>2.6112907812499202</c:v>
                </c:pt>
                <c:pt idx="27023">
                  <c:v>2.6108245312499201</c:v>
                </c:pt>
                <c:pt idx="27024">
                  <c:v>2.6104789062499201</c:v>
                </c:pt>
                <c:pt idx="27025">
                  <c:v>2.6103925000000001</c:v>
                </c:pt>
                <c:pt idx="27026">
                  <c:v>2.6107148437500798</c:v>
                </c:pt>
                <c:pt idx="27027">
                  <c:v>2.6110715625001597</c:v>
                </c:pt>
                <c:pt idx="27028">
                  <c:v>2.6114504687500797</c:v>
                </c:pt>
                <c:pt idx="27029">
                  <c:v>2.6118559375001595</c:v>
                </c:pt>
                <c:pt idx="27030">
                  <c:v>2.6121940625001598</c:v>
                </c:pt>
                <c:pt idx="27031">
                  <c:v>2.6126057812499202</c:v>
                </c:pt>
                <c:pt idx="27032">
                  <c:v>2.6129781250000002</c:v>
                </c:pt>
                <c:pt idx="27033">
                  <c:v>2.6134104687500797</c:v>
                </c:pt>
                <c:pt idx="27034">
                  <c:v>2.6138389062499203</c:v>
                </c:pt>
                <c:pt idx="27035">
                  <c:v>2.6138898437500799</c:v>
                </c:pt>
                <c:pt idx="27036">
                  <c:v>2.6142345312499202</c:v>
                </c:pt>
                <c:pt idx="27037">
                  <c:v>2.614600625</c:v>
                </c:pt>
                <c:pt idx="27038">
                  <c:v>2.6149468749999998</c:v>
                </c:pt>
                <c:pt idx="27039">
                  <c:v>2.6153862499999998</c:v>
                </c:pt>
                <c:pt idx="27040">
                  <c:v>2.6155143750000001</c:v>
                </c:pt>
                <c:pt idx="27041">
                  <c:v>2.6151742187500799</c:v>
                </c:pt>
                <c:pt idx="27042">
                  <c:v>2.6147337500000001</c:v>
                </c:pt>
                <c:pt idx="27043">
                  <c:v>2.6141520312499202</c:v>
                </c:pt>
                <c:pt idx="27044">
                  <c:v>2.613721875</c:v>
                </c:pt>
                <c:pt idx="27045">
                  <c:v>2.6132348437500799</c:v>
                </c:pt>
                <c:pt idx="27046">
                  <c:v>2.6127549999999999</c:v>
                </c:pt>
                <c:pt idx="27047">
                  <c:v>2.6121270312499201</c:v>
                </c:pt>
                <c:pt idx="27048">
                  <c:v>2.6115681249999998</c:v>
                </c:pt>
                <c:pt idx="27049">
                  <c:v>2.6109965625001599</c:v>
                </c:pt>
                <c:pt idx="27050">
                  <c:v>2.6104676562499201</c:v>
                </c:pt>
                <c:pt idx="27051">
                  <c:v>2.6100107812499203</c:v>
                </c:pt>
                <c:pt idx="27052">
                  <c:v>2.6095728125001596</c:v>
                </c:pt>
                <c:pt idx="27053">
                  <c:v>2.60914984375008</c:v>
                </c:pt>
                <c:pt idx="27054">
                  <c:v>2.6088296875001595</c:v>
                </c:pt>
                <c:pt idx="27055">
                  <c:v>2.6083667187500801</c:v>
                </c:pt>
                <c:pt idx="27056">
                  <c:v>2.6078632812499203</c:v>
                </c:pt>
                <c:pt idx="27057">
                  <c:v>2.6074382812499199</c:v>
                </c:pt>
                <c:pt idx="27058">
                  <c:v>2.6069599999999999</c:v>
                </c:pt>
                <c:pt idx="27059">
                  <c:v>2.6064004687500799</c:v>
                </c:pt>
                <c:pt idx="27060">
                  <c:v>2.6057965625001596</c:v>
                </c:pt>
                <c:pt idx="27061">
                  <c:v>2.6050585937500799</c:v>
                </c:pt>
                <c:pt idx="27062">
                  <c:v>2.6042826562499202</c:v>
                </c:pt>
                <c:pt idx="27063">
                  <c:v>2.6035071875001599</c:v>
                </c:pt>
                <c:pt idx="27064">
                  <c:v>2.60269171875008</c:v>
                </c:pt>
                <c:pt idx="27065">
                  <c:v>2.6018178125001596</c:v>
                </c:pt>
                <c:pt idx="27066">
                  <c:v>2.6009737500000001</c:v>
                </c:pt>
                <c:pt idx="27067">
                  <c:v>2.6002959375001597</c:v>
                </c:pt>
                <c:pt idx="27068">
                  <c:v>2.5996534375001596</c:v>
                </c:pt>
                <c:pt idx="27069">
                  <c:v>2.5990646875001597</c:v>
                </c:pt>
                <c:pt idx="27070">
                  <c:v>2.5985273437500798</c:v>
                </c:pt>
                <c:pt idx="27071">
                  <c:v>2.598155625</c:v>
                </c:pt>
                <c:pt idx="27072">
                  <c:v>2.597766875</c:v>
                </c:pt>
                <c:pt idx="27073">
                  <c:v>2.5974373437500797</c:v>
                </c:pt>
                <c:pt idx="27074">
                  <c:v>2.5971064062499201</c:v>
                </c:pt>
                <c:pt idx="27075">
                  <c:v>2.5965964062499203</c:v>
                </c:pt>
                <c:pt idx="27076">
                  <c:v>2.5962417187500799</c:v>
                </c:pt>
                <c:pt idx="27077">
                  <c:v>2.5958800000000002</c:v>
                </c:pt>
                <c:pt idx="27078">
                  <c:v>2.59553546875008</c:v>
                </c:pt>
                <c:pt idx="27079">
                  <c:v>2.5951834375001597</c:v>
                </c:pt>
                <c:pt idx="27080">
                  <c:v>2.5949512499999998</c:v>
                </c:pt>
                <c:pt idx="27081">
                  <c:v>2.59534921875008</c:v>
                </c:pt>
                <c:pt idx="27082">
                  <c:v>2.5957681250000002</c:v>
                </c:pt>
                <c:pt idx="27083">
                  <c:v>2.5962901562499203</c:v>
                </c:pt>
                <c:pt idx="27084">
                  <c:v>2.5967957812499201</c:v>
                </c:pt>
                <c:pt idx="27085">
                  <c:v>2.59719703124992</c:v>
                </c:pt>
                <c:pt idx="27086">
                  <c:v>2.5975857812499203</c:v>
                </c:pt>
                <c:pt idx="27087">
                  <c:v>2.59799625</c:v>
                </c:pt>
                <c:pt idx="27088">
                  <c:v>2.5984151562499203</c:v>
                </c:pt>
                <c:pt idx="27089">
                  <c:v>2.5988596875001599</c:v>
                </c:pt>
                <c:pt idx="27090">
                  <c:v>2.5993865625001598</c:v>
                </c:pt>
                <c:pt idx="27091">
                  <c:v>2.5997896875001598</c:v>
                </c:pt>
                <c:pt idx="27092">
                  <c:v>2.6002029687500801</c:v>
                </c:pt>
                <c:pt idx="27093">
                  <c:v>2.6005781250000002</c:v>
                </c:pt>
                <c:pt idx="27094">
                  <c:v>2.6009603125001597</c:v>
                </c:pt>
                <c:pt idx="27095">
                  <c:v>2.6013078125001599</c:v>
                </c:pt>
                <c:pt idx="27096">
                  <c:v>2.6016848437500797</c:v>
                </c:pt>
                <c:pt idx="27097">
                  <c:v>2.6020821875001596</c:v>
                </c:pt>
                <c:pt idx="27098">
                  <c:v>2.6024314062499201</c:v>
                </c:pt>
                <c:pt idx="27099">
                  <c:v>2.6019434375001596</c:v>
                </c:pt>
                <c:pt idx="27100">
                  <c:v>2.6014537500000001</c:v>
                </c:pt>
                <c:pt idx="27101">
                  <c:v>2.6011093750000001</c:v>
                </c:pt>
                <c:pt idx="27102">
                  <c:v>2.6006559375001599</c:v>
                </c:pt>
                <c:pt idx="27103">
                  <c:v>2.60022796875008</c:v>
                </c:pt>
                <c:pt idx="27104">
                  <c:v>2.5997656249999999</c:v>
                </c:pt>
                <c:pt idx="27105">
                  <c:v>2.5994371875001598</c:v>
                </c:pt>
                <c:pt idx="27106">
                  <c:v>2.5990953125001597</c:v>
                </c:pt>
                <c:pt idx="27107">
                  <c:v>2.5993512499999998</c:v>
                </c:pt>
                <c:pt idx="27108">
                  <c:v>2.5989221875001598</c:v>
                </c:pt>
                <c:pt idx="27109">
                  <c:v>2.5985828125001595</c:v>
                </c:pt>
                <c:pt idx="27110">
                  <c:v>2.5980715625001598</c:v>
                </c:pt>
                <c:pt idx="27111">
                  <c:v>2.5976470312499202</c:v>
                </c:pt>
                <c:pt idx="27112">
                  <c:v>2.5976368750000001</c:v>
                </c:pt>
                <c:pt idx="27113">
                  <c:v>2.5976303125001596</c:v>
                </c:pt>
                <c:pt idx="27114">
                  <c:v>2.5979859375001597</c:v>
                </c:pt>
                <c:pt idx="27115">
                  <c:v>2.5983384375001597</c:v>
                </c:pt>
                <c:pt idx="27116">
                  <c:v>2.5987123437500799</c:v>
                </c:pt>
                <c:pt idx="27117">
                  <c:v>2.5990496875001599</c:v>
                </c:pt>
                <c:pt idx="27118">
                  <c:v>2.5994382812499199</c:v>
                </c:pt>
                <c:pt idx="27119">
                  <c:v>2.59984140624992</c:v>
                </c:pt>
                <c:pt idx="27120">
                  <c:v>2.6001671875001597</c:v>
                </c:pt>
                <c:pt idx="27121">
                  <c:v>2.59999859375008</c:v>
                </c:pt>
                <c:pt idx="27122">
                  <c:v>2.5994685937500797</c:v>
                </c:pt>
                <c:pt idx="27123">
                  <c:v>2.5988759375001598</c:v>
                </c:pt>
                <c:pt idx="27124">
                  <c:v>2.59827484375008</c:v>
                </c:pt>
                <c:pt idx="27125">
                  <c:v>2.59793875</c:v>
                </c:pt>
                <c:pt idx="27126">
                  <c:v>2.5974906249999998</c:v>
                </c:pt>
                <c:pt idx="27127">
                  <c:v>2.59705015624992</c:v>
                </c:pt>
                <c:pt idx="27128">
                  <c:v>2.5965523437500799</c:v>
                </c:pt>
                <c:pt idx="27129">
                  <c:v>2.59610453124992</c:v>
                </c:pt>
                <c:pt idx="27130">
                  <c:v>2.5956989062499201</c:v>
                </c:pt>
                <c:pt idx="27131">
                  <c:v>2.595210625</c:v>
                </c:pt>
                <c:pt idx="27132">
                  <c:v>2.5948265625001596</c:v>
                </c:pt>
                <c:pt idx="27133">
                  <c:v>2.5943829687500797</c:v>
                </c:pt>
                <c:pt idx="27134">
                  <c:v>2.594024375</c:v>
                </c:pt>
                <c:pt idx="27135">
                  <c:v>2.5936107812499203</c:v>
                </c:pt>
                <c:pt idx="27136">
                  <c:v>2.5930987499999998</c:v>
                </c:pt>
                <c:pt idx="27137">
                  <c:v>2.5927531250000002</c:v>
                </c:pt>
                <c:pt idx="27138">
                  <c:v>2.5923314062499201</c:v>
                </c:pt>
                <c:pt idx="27139">
                  <c:v>2.5920067187500799</c:v>
                </c:pt>
                <c:pt idx="27140">
                  <c:v>2.5916510937500798</c:v>
                </c:pt>
                <c:pt idx="27141">
                  <c:v>2.5918504687500801</c:v>
                </c:pt>
                <c:pt idx="27142">
                  <c:v>2.5922315625001597</c:v>
                </c:pt>
                <c:pt idx="27143">
                  <c:v>2.592581875</c:v>
                </c:pt>
                <c:pt idx="27144">
                  <c:v>2.59291781250016</c:v>
                </c:pt>
                <c:pt idx="27145">
                  <c:v>2.5933225000000002</c:v>
                </c:pt>
                <c:pt idx="27146">
                  <c:v>2.5936454687500801</c:v>
                </c:pt>
                <c:pt idx="27147">
                  <c:v>2.5940776562499201</c:v>
                </c:pt>
                <c:pt idx="27148">
                  <c:v>2.5945299999999998</c:v>
                </c:pt>
                <c:pt idx="27149">
                  <c:v>2.5949223437500799</c:v>
                </c:pt>
                <c:pt idx="27150">
                  <c:v>2.59537703124992</c:v>
                </c:pt>
                <c:pt idx="27151">
                  <c:v>2.5958549999999998</c:v>
                </c:pt>
                <c:pt idx="27152">
                  <c:v>2.5961781249999998</c:v>
                </c:pt>
                <c:pt idx="27153">
                  <c:v>2.5965276562499202</c:v>
                </c:pt>
                <c:pt idx="27154">
                  <c:v>2.5969443750000001</c:v>
                </c:pt>
                <c:pt idx="27155">
                  <c:v>2.5973025000000001</c:v>
                </c:pt>
                <c:pt idx="27156">
                  <c:v>2.5976326562499201</c:v>
                </c:pt>
                <c:pt idx="27157">
                  <c:v>2.5979760937500798</c:v>
                </c:pt>
                <c:pt idx="27158">
                  <c:v>2.5974554687500797</c:v>
                </c:pt>
                <c:pt idx="27159">
                  <c:v>2.5968960937500798</c:v>
                </c:pt>
                <c:pt idx="27160">
                  <c:v>2.5965543750000002</c:v>
                </c:pt>
                <c:pt idx="27161">
                  <c:v>2.59585390624992</c:v>
                </c:pt>
                <c:pt idx="27162">
                  <c:v>2.5955223437500798</c:v>
                </c:pt>
                <c:pt idx="27163">
                  <c:v>2.5949340625001596</c:v>
                </c:pt>
                <c:pt idx="27164">
                  <c:v>2.5945846875001597</c:v>
                </c:pt>
                <c:pt idx="27165">
                  <c:v>2.5949201562499202</c:v>
                </c:pt>
                <c:pt idx="27166">
                  <c:v>2.5953012499999999</c:v>
                </c:pt>
                <c:pt idx="27167">
                  <c:v>2.59569359375008</c:v>
                </c:pt>
                <c:pt idx="27168">
                  <c:v>2.5960779687500799</c:v>
                </c:pt>
                <c:pt idx="27169">
                  <c:v>2.59609234375008</c:v>
                </c:pt>
                <c:pt idx="27170">
                  <c:v>2.596095</c:v>
                </c:pt>
                <c:pt idx="27171">
                  <c:v>2.5964717187500796</c:v>
                </c:pt>
                <c:pt idx="27172">
                  <c:v>2.5966203125001597</c:v>
                </c:pt>
                <c:pt idx="27173">
                  <c:v>2.5968987499999998</c:v>
                </c:pt>
                <c:pt idx="27174">
                  <c:v>2.5972345312499203</c:v>
                </c:pt>
                <c:pt idx="27175">
                  <c:v>2.5976417187500798</c:v>
                </c:pt>
                <c:pt idx="27176">
                  <c:v>2.5979882812499202</c:v>
                </c:pt>
                <c:pt idx="27177">
                  <c:v>2.5976670312499199</c:v>
                </c:pt>
                <c:pt idx="27178">
                  <c:v>2.5973012500000001</c:v>
                </c:pt>
                <c:pt idx="27179">
                  <c:v>2.5967146875001599</c:v>
                </c:pt>
                <c:pt idx="27180">
                  <c:v>2.5963556250000002</c:v>
                </c:pt>
                <c:pt idx="27181">
                  <c:v>2.59570578124992</c:v>
                </c:pt>
                <c:pt idx="27182">
                  <c:v>2.5953731250000001</c:v>
                </c:pt>
                <c:pt idx="27183">
                  <c:v>2.5948421875001597</c:v>
                </c:pt>
                <c:pt idx="27184">
                  <c:v>2.59428140624992</c:v>
                </c:pt>
                <c:pt idx="27185">
                  <c:v>2.5938482812499202</c:v>
                </c:pt>
                <c:pt idx="27186">
                  <c:v>2.59336078124992</c:v>
                </c:pt>
                <c:pt idx="27187">
                  <c:v>2.5928553125001597</c:v>
                </c:pt>
                <c:pt idx="27188">
                  <c:v>2.5923923437500798</c:v>
                </c:pt>
                <c:pt idx="27189">
                  <c:v>2.591996875</c:v>
                </c:pt>
                <c:pt idx="27190">
                  <c:v>2.5916281250000002</c:v>
                </c:pt>
                <c:pt idx="27191">
                  <c:v>2.5912764062499201</c:v>
                </c:pt>
                <c:pt idx="27192">
                  <c:v>2.5911893749999999</c:v>
                </c:pt>
                <c:pt idx="27193">
                  <c:v>2.5916143749999998</c:v>
                </c:pt>
                <c:pt idx="27194">
                  <c:v>2.5919732812499201</c:v>
                </c:pt>
                <c:pt idx="27195">
                  <c:v>2.5923590625001598</c:v>
                </c:pt>
                <c:pt idx="27196">
                  <c:v>2.5926987499999998</c:v>
                </c:pt>
                <c:pt idx="27197">
                  <c:v>2.5931065625001599</c:v>
                </c:pt>
                <c:pt idx="27198">
                  <c:v>2.593515</c:v>
                </c:pt>
                <c:pt idx="27199">
                  <c:v>2.5939778125001598</c:v>
                </c:pt>
                <c:pt idx="27200">
                  <c:v>2.5943251562499201</c:v>
                </c:pt>
                <c:pt idx="27201">
                  <c:v>2.5946492187500798</c:v>
                </c:pt>
                <c:pt idx="27202">
                  <c:v>2.5949987499999998</c:v>
                </c:pt>
                <c:pt idx="27203">
                  <c:v>2.5955096875001598</c:v>
                </c:pt>
                <c:pt idx="27204">
                  <c:v>2.5960178125001598</c:v>
                </c:pt>
                <c:pt idx="27205">
                  <c:v>2.5963753125001596</c:v>
                </c:pt>
                <c:pt idx="27206">
                  <c:v>2.596748125</c:v>
                </c:pt>
                <c:pt idx="27207">
                  <c:v>2.59711359375008</c:v>
                </c:pt>
                <c:pt idx="27208">
                  <c:v>2.5974503125001598</c:v>
                </c:pt>
                <c:pt idx="27209">
                  <c:v>2.5979062499999999</c:v>
                </c:pt>
                <c:pt idx="27210">
                  <c:v>2.5984082812499203</c:v>
                </c:pt>
                <c:pt idx="27211">
                  <c:v>2.5988335937500797</c:v>
                </c:pt>
                <c:pt idx="27212">
                  <c:v>2.5992170312499203</c:v>
                </c:pt>
                <c:pt idx="27213">
                  <c:v>2.59875609375008</c:v>
                </c:pt>
                <c:pt idx="27214">
                  <c:v>2.5981726562499201</c:v>
                </c:pt>
                <c:pt idx="27215">
                  <c:v>2.5978028125001598</c:v>
                </c:pt>
                <c:pt idx="27216">
                  <c:v>2.59718781250016</c:v>
                </c:pt>
                <c:pt idx="27217">
                  <c:v>2.59684328124992</c:v>
                </c:pt>
                <c:pt idx="27218">
                  <c:v>2.5963446875001597</c:v>
                </c:pt>
                <c:pt idx="27219">
                  <c:v>2.5960060937500797</c:v>
                </c:pt>
                <c:pt idx="27220">
                  <c:v>2.5956565625001597</c:v>
                </c:pt>
                <c:pt idx="27221">
                  <c:v>2.5952968749999998</c:v>
                </c:pt>
                <c:pt idx="27222">
                  <c:v>2.5949303125001597</c:v>
                </c:pt>
                <c:pt idx="27223">
                  <c:v>2.5944076562499201</c:v>
                </c:pt>
                <c:pt idx="27224">
                  <c:v>2.5940357812499202</c:v>
                </c:pt>
                <c:pt idx="27225">
                  <c:v>2.5935609375001598</c:v>
                </c:pt>
                <c:pt idx="27226">
                  <c:v>2.59317234375008</c:v>
                </c:pt>
                <c:pt idx="27227">
                  <c:v>2.5927950000000002</c:v>
                </c:pt>
                <c:pt idx="27228">
                  <c:v>2.5924157812499202</c:v>
                </c:pt>
                <c:pt idx="27229">
                  <c:v>2.5920878125001598</c:v>
                </c:pt>
                <c:pt idx="27230">
                  <c:v>2.5917275000000002</c:v>
                </c:pt>
                <c:pt idx="27231">
                  <c:v>2.59205</c:v>
                </c:pt>
                <c:pt idx="27232">
                  <c:v>2.5924684375001599</c:v>
                </c:pt>
                <c:pt idx="27233">
                  <c:v>2.5929409375001597</c:v>
                </c:pt>
                <c:pt idx="27234">
                  <c:v>2.5933615625001596</c:v>
                </c:pt>
                <c:pt idx="27235">
                  <c:v>2.5937190625001598</c:v>
                </c:pt>
                <c:pt idx="27236">
                  <c:v>2.594141875</c:v>
                </c:pt>
                <c:pt idx="27237">
                  <c:v>2.59447578124992</c:v>
                </c:pt>
                <c:pt idx="27238">
                  <c:v>2.5949215625001596</c:v>
                </c:pt>
                <c:pt idx="27239">
                  <c:v>2.5952631249999998</c:v>
                </c:pt>
                <c:pt idx="27240">
                  <c:v>2.5956976562499201</c:v>
                </c:pt>
                <c:pt idx="27241">
                  <c:v>2.59622671875008</c:v>
                </c:pt>
                <c:pt idx="27242">
                  <c:v>2.5965767187500797</c:v>
                </c:pt>
                <c:pt idx="27243">
                  <c:v>2.5970615625001598</c:v>
                </c:pt>
                <c:pt idx="27244">
                  <c:v>2.5974009375001597</c:v>
                </c:pt>
                <c:pt idx="27245">
                  <c:v>2.5977346875001599</c:v>
                </c:pt>
                <c:pt idx="27246">
                  <c:v>2.597463125</c:v>
                </c:pt>
                <c:pt idx="27247">
                  <c:v>2.5970540625001597</c:v>
                </c:pt>
                <c:pt idx="27248">
                  <c:v>2.5965910937500798</c:v>
                </c:pt>
                <c:pt idx="27249">
                  <c:v>2.59607546875008</c:v>
                </c:pt>
                <c:pt idx="27250">
                  <c:v>2.5954614062499202</c:v>
                </c:pt>
                <c:pt idx="27251">
                  <c:v>2.59490734375008</c:v>
                </c:pt>
                <c:pt idx="27252">
                  <c:v>2.5944140625001597</c:v>
                </c:pt>
                <c:pt idx="27253">
                  <c:v>2.5939745312499203</c:v>
                </c:pt>
                <c:pt idx="27254">
                  <c:v>2.5934387499999998</c:v>
                </c:pt>
                <c:pt idx="27255">
                  <c:v>2.5930178125001597</c:v>
                </c:pt>
                <c:pt idx="27256">
                  <c:v>2.5926834375001597</c:v>
                </c:pt>
                <c:pt idx="27257">
                  <c:v>2.5923375000000002</c:v>
                </c:pt>
                <c:pt idx="27258">
                  <c:v>2.5925443750000001</c:v>
                </c:pt>
                <c:pt idx="27259">
                  <c:v>2.5928971875001596</c:v>
                </c:pt>
                <c:pt idx="27260">
                  <c:v>2.5932564062499202</c:v>
                </c:pt>
                <c:pt idx="27261">
                  <c:v>2.5929193750000001</c:v>
                </c:pt>
                <c:pt idx="27262">
                  <c:v>2.5925153125001597</c:v>
                </c:pt>
                <c:pt idx="27263">
                  <c:v>2.5929121875001599</c:v>
                </c:pt>
                <c:pt idx="27264">
                  <c:v>2.5932915625001596</c:v>
                </c:pt>
                <c:pt idx="27265">
                  <c:v>2.5936457812499203</c:v>
                </c:pt>
                <c:pt idx="27266">
                  <c:v>2.59403953124992</c:v>
                </c:pt>
                <c:pt idx="27267">
                  <c:v>2.5943707812499199</c:v>
                </c:pt>
                <c:pt idx="27268">
                  <c:v>2.5947162499999998</c:v>
                </c:pt>
                <c:pt idx="27269">
                  <c:v>2.59506640624992</c:v>
                </c:pt>
                <c:pt idx="27270">
                  <c:v>2.5954657812499202</c:v>
                </c:pt>
                <c:pt idx="27271">
                  <c:v>2.5958645312499202</c:v>
                </c:pt>
                <c:pt idx="27272">
                  <c:v>2.5962743750000001</c:v>
                </c:pt>
                <c:pt idx="27273">
                  <c:v>2.5966140625001599</c:v>
                </c:pt>
                <c:pt idx="27274">
                  <c:v>2.59696078124992</c:v>
                </c:pt>
                <c:pt idx="27275">
                  <c:v>2.59669796875008</c:v>
                </c:pt>
                <c:pt idx="27276">
                  <c:v>2.5961735937500801</c:v>
                </c:pt>
                <c:pt idx="27277">
                  <c:v>2.5958240625001596</c:v>
                </c:pt>
                <c:pt idx="27278">
                  <c:v>2.5954315625001598</c:v>
                </c:pt>
                <c:pt idx="27279">
                  <c:v>2.5950459375001595</c:v>
                </c:pt>
                <c:pt idx="27280">
                  <c:v>2.5945706249999998</c:v>
                </c:pt>
                <c:pt idx="27281">
                  <c:v>2.5941690625001597</c:v>
                </c:pt>
                <c:pt idx="27282">
                  <c:v>2.5936990625001597</c:v>
                </c:pt>
                <c:pt idx="27283">
                  <c:v>2.5932326562499202</c:v>
                </c:pt>
                <c:pt idx="27284">
                  <c:v>2.59283109375008</c:v>
                </c:pt>
                <c:pt idx="27285">
                  <c:v>2.5924520312499202</c:v>
                </c:pt>
                <c:pt idx="27286">
                  <c:v>2.59200515624992</c:v>
                </c:pt>
                <c:pt idx="27287">
                  <c:v>2.5923815625001598</c:v>
                </c:pt>
                <c:pt idx="27288">
                  <c:v>2.5927651562499201</c:v>
                </c:pt>
                <c:pt idx="27289">
                  <c:v>2.59314734375008</c:v>
                </c:pt>
                <c:pt idx="27290">
                  <c:v>2.5935059375001597</c:v>
                </c:pt>
                <c:pt idx="27291">
                  <c:v>2.5938393749999999</c:v>
                </c:pt>
                <c:pt idx="27292">
                  <c:v>2.5941948437500799</c:v>
                </c:pt>
                <c:pt idx="27293">
                  <c:v>2.5945296875001596</c:v>
                </c:pt>
                <c:pt idx="27294">
                  <c:v>2.5949564062499202</c:v>
                </c:pt>
                <c:pt idx="27295">
                  <c:v>2.5954042187500797</c:v>
                </c:pt>
                <c:pt idx="27296">
                  <c:v>2.595808125</c:v>
                </c:pt>
                <c:pt idx="27297">
                  <c:v>2.5962182812499202</c:v>
                </c:pt>
                <c:pt idx="27298">
                  <c:v>2.5965995312499199</c:v>
                </c:pt>
                <c:pt idx="27299">
                  <c:v>2.59658609375008</c:v>
                </c:pt>
                <c:pt idx="27300">
                  <c:v>2.596583125</c:v>
                </c:pt>
                <c:pt idx="27301">
                  <c:v>2.5963307812499203</c:v>
                </c:pt>
                <c:pt idx="27302">
                  <c:v>2.5959201562499201</c:v>
                </c:pt>
                <c:pt idx="27303">
                  <c:v>2.59557468750016</c:v>
                </c:pt>
                <c:pt idx="27304">
                  <c:v>2.5950903125001599</c:v>
                </c:pt>
                <c:pt idx="27305">
                  <c:v>2.5947278125001598</c:v>
                </c:pt>
                <c:pt idx="27306">
                  <c:v>2.5940284375001599</c:v>
                </c:pt>
                <c:pt idx="27307">
                  <c:v>2.59362390624992</c:v>
                </c:pt>
                <c:pt idx="27308">
                  <c:v>2.5932262499999998</c:v>
                </c:pt>
                <c:pt idx="27309">
                  <c:v>2.5928221875001598</c:v>
                </c:pt>
                <c:pt idx="27310">
                  <c:v>2.5923948437500797</c:v>
                </c:pt>
                <c:pt idx="27311">
                  <c:v>2.5920032812499203</c:v>
                </c:pt>
                <c:pt idx="27312">
                  <c:v>2.59161796875008</c:v>
                </c:pt>
                <c:pt idx="27313">
                  <c:v>2.5912787499999999</c:v>
                </c:pt>
                <c:pt idx="27314">
                  <c:v>2.5906923437500797</c:v>
                </c:pt>
                <c:pt idx="27315">
                  <c:v>2.590214375</c:v>
                </c:pt>
                <c:pt idx="27316">
                  <c:v>2.5897854687500801</c:v>
                </c:pt>
                <c:pt idx="27317">
                  <c:v>2.58943640624992</c:v>
                </c:pt>
                <c:pt idx="27318">
                  <c:v>2.5892576562499201</c:v>
                </c:pt>
                <c:pt idx="27319">
                  <c:v>2.5896023437500797</c:v>
                </c:pt>
                <c:pt idx="27320">
                  <c:v>2.5899598437500799</c:v>
                </c:pt>
                <c:pt idx="27321">
                  <c:v>2.5903076562499203</c:v>
                </c:pt>
                <c:pt idx="27322">
                  <c:v>2.5907057812499201</c:v>
                </c:pt>
                <c:pt idx="27323">
                  <c:v>2.59109015624992</c:v>
                </c:pt>
                <c:pt idx="27324">
                  <c:v>2.5914140625001596</c:v>
                </c:pt>
                <c:pt idx="27325">
                  <c:v>2.5917637500000001</c:v>
                </c:pt>
                <c:pt idx="27326">
                  <c:v>2.59217484375008</c:v>
                </c:pt>
                <c:pt idx="27327">
                  <c:v>2.5925034375001599</c:v>
                </c:pt>
                <c:pt idx="27328">
                  <c:v>2.5928392187500799</c:v>
                </c:pt>
                <c:pt idx="27329">
                  <c:v>2.59320609375008</c:v>
                </c:pt>
                <c:pt idx="27330">
                  <c:v>2.5935809375001599</c:v>
                </c:pt>
                <c:pt idx="27331">
                  <c:v>2.5940123437500797</c:v>
                </c:pt>
                <c:pt idx="27332">
                  <c:v>2.5943503125001599</c:v>
                </c:pt>
                <c:pt idx="27333">
                  <c:v>2.5947609375001597</c:v>
                </c:pt>
                <c:pt idx="27334">
                  <c:v>2.5951493750000001</c:v>
                </c:pt>
                <c:pt idx="27335">
                  <c:v>2.5956373437500799</c:v>
                </c:pt>
                <c:pt idx="27336">
                  <c:v>2.5960170312499202</c:v>
                </c:pt>
                <c:pt idx="27337">
                  <c:v>2.5961259375001595</c:v>
                </c:pt>
                <c:pt idx="27338">
                  <c:v>2.5957546875001598</c:v>
                </c:pt>
                <c:pt idx="27339">
                  <c:v>2.5951575</c:v>
                </c:pt>
                <c:pt idx="27340">
                  <c:v>2.5947765625001598</c:v>
                </c:pt>
                <c:pt idx="27341">
                  <c:v>2.5944001562499199</c:v>
                </c:pt>
                <c:pt idx="27342">
                  <c:v>2.59391234375008</c:v>
                </c:pt>
                <c:pt idx="27343">
                  <c:v>2.5934762500000001</c:v>
                </c:pt>
                <c:pt idx="27344">
                  <c:v>2.59298015624992</c:v>
                </c:pt>
                <c:pt idx="27345">
                  <c:v>2.5925560937500798</c:v>
                </c:pt>
                <c:pt idx="27346">
                  <c:v>2.5922092187500798</c:v>
                </c:pt>
                <c:pt idx="27347">
                  <c:v>2.5917378125001598</c:v>
                </c:pt>
                <c:pt idx="27348">
                  <c:v>2.5913723437500797</c:v>
                </c:pt>
                <c:pt idx="27349">
                  <c:v>2.5917137499999998</c:v>
                </c:pt>
                <c:pt idx="27350">
                  <c:v>2.5919862500000002</c:v>
                </c:pt>
                <c:pt idx="27351">
                  <c:v>2.5923428125001595</c:v>
                </c:pt>
                <c:pt idx="27352">
                  <c:v>2.5920456249999999</c:v>
                </c:pt>
                <c:pt idx="27353">
                  <c:v>2.5923965625001597</c:v>
                </c:pt>
                <c:pt idx="27354">
                  <c:v>2.59280296875008</c:v>
                </c:pt>
                <c:pt idx="27355">
                  <c:v>2.5931606249999999</c:v>
                </c:pt>
                <c:pt idx="27356">
                  <c:v>2.5934973437500797</c:v>
                </c:pt>
                <c:pt idx="27357">
                  <c:v>2.59383640624992</c:v>
                </c:pt>
                <c:pt idx="27358">
                  <c:v>2.5942287500000001</c:v>
                </c:pt>
                <c:pt idx="27359">
                  <c:v>2.59464515624992</c:v>
                </c:pt>
                <c:pt idx="27360">
                  <c:v>2.59496734375008</c:v>
                </c:pt>
                <c:pt idx="27361">
                  <c:v>2.5953293749999999</c:v>
                </c:pt>
                <c:pt idx="27362">
                  <c:v>2.5957982812499201</c:v>
                </c:pt>
                <c:pt idx="27363">
                  <c:v>2.5961287500000001</c:v>
                </c:pt>
                <c:pt idx="27364">
                  <c:v>2.5957132812499202</c:v>
                </c:pt>
                <c:pt idx="27365">
                  <c:v>2.5952998437500798</c:v>
                </c:pt>
                <c:pt idx="27366">
                  <c:v>2.5948112499999998</c:v>
                </c:pt>
                <c:pt idx="27367">
                  <c:v>2.5942699999999999</c:v>
                </c:pt>
                <c:pt idx="27368">
                  <c:v>2.5936421875001598</c:v>
                </c:pt>
                <c:pt idx="27369">
                  <c:v>2.5933174999999999</c:v>
                </c:pt>
                <c:pt idx="27370">
                  <c:v>2.5929206250000001</c:v>
                </c:pt>
                <c:pt idx="27371">
                  <c:v>2.5925598437500801</c:v>
                </c:pt>
                <c:pt idx="27372">
                  <c:v>2.5922385937500798</c:v>
                </c:pt>
                <c:pt idx="27373">
                  <c:v>2.5916220312499201</c:v>
                </c:pt>
                <c:pt idx="27374">
                  <c:v>2.591258125</c:v>
                </c:pt>
                <c:pt idx="27375">
                  <c:v>2.5906004687500799</c:v>
                </c:pt>
                <c:pt idx="27376">
                  <c:v>2.5901548437500796</c:v>
                </c:pt>
                <c:pt idx="27377">
                  <c:v>2.58978671875008</c:v>
                </c:pt>
                <c:pt idx="27378">
                  <c:v>2.5894485937500797</c:v>
                </c:pt>
                <c:pt idx="27379">
                  <c:v>2.58941296875008</c:v>
                </c:pt>
                <c:pt idx="27380">
                  <c:v>2.5897826562499202</c:v>
                </c:pt>
                <c:pt idx="27381">
                  <c:v>2.5901675000000002</c:v>
                </c:pt>
                <c:pt idx="27382">
                  <c:v>2.5905017187500801</c:v>
                </c:pt>
                <c:pt idx="27383">
                  <c:v>2.5908504687500797</c:v>
                </c:pt>
                <c:pt idx="27384">
                  <c:v>2.5912803125001598</c:v>
                </c:pt>
                <c:pt idx="27385">
                  <c:v>2.5916899999999998</c:v>
                </c:pt>
                <c:pt idx="27386">
                  <c:v>2.5920229687500798</c:v>
                </c:pt>
                <c:pt idx="27387">
                  <c:v>2.5923915625001599</c:v>
                </c:pt>
                <c:pt idx="27388">
                  <c:v>2.5927484375001599</c:v>
                </c:pt>
                <c:pt idx="27389">
                  <c:v>2.5932817187500801</c:v>
                </c:pt>
                <c:pt idx="27390">
                  <c:v>2.59364765624992</c:v>
                </c:pt>
                <c:pt idx="27391">
                  <c:v>2.5939739062499201</c:v>
                </c:pt>
                <c:pt idx="27392">
                  <c:v>2.5943948437500799</c:v>
                </c:pt>
                <c:pt idx="27393">
                  <c:v>2.5947806249999998</c:v>
                </c:pt>
                <c:pt idx="27394">
                  <c:v>2.5952265625001596</c:v>
                </c:pt>
                <c:pt idx="27395">
                  <c:v>2.5956362500000001</c:v>
                </c:pt>
                <c:pt idx="27396">
                  <c:v>2.59597140624992</c:v>
                </c:pt>
                <c:pt idx="27397">
                  <c:v>2.5963107812499202</c:v>
                </c:pt>
                <c:pt idx="27398">
                  <c:v>2.5958943749999999</c:v>
                </c:pt>
                <c:pt idx="27399">
                  <c:v>2.5953231250000002</c:v>
                </c:pt>
                <c:pt idx="27400">
                  <c:v>2.5947953125001599</c:v>
                </c:pt>
                <c:pt idx="27401">
                  <c:v>2.594284375</c:v>
                </c:pt>
                <c:pt idx="27402">
                  <c:v>2.5939549999999998</c:v>
                </c:pt>
                <c:pt idx="27403">
                  <c:v>2.59348953124992</c:v>
                </c:pt>
                <c:pt idx="27404">
                  <c:v>2.5931460937500797</c:v>
                </c:pt>
                <c:pt idx="27405">
                  <c:v>2.5928201562499202</c:v>
                </c:pt>
                <c:pt idx="27406">
                  <c:v>2.5923951562499203</c:v>
                </c:pt>
                <c:pt idx="27407">
                  <c:v>2.5919460937500798</c:v>
                </c:pt>
                <c:pt idx="27408">
                  <c:v>2.5915460937500798</c:v>
                </c:pt>
                <c:pt idx="27409">
                  <c:v>2.5911340625001595</c:v>
                </c:pt>
                <c:pt idx="27410">
                  <c:v>2.5907440625001597</c:v>
                </c:pt>
                <c:pt idx="27411">
                  <c:v>2.5903681249999999</c:v>
                </c:pt>
                <c:pt idx="27412">
                  <c:v>2.5899679687500798</c:v>
                </c:pt>
                <c:pt idx="27413">
                  <c:v>2.5895967187500797</c:v>
                </c:pt>
                <c:pt idx="27414">
                  <c:v>2.5893995312499203</c:v>
                </c:pt>
                <c:pt idx="27415">
                  <c:v>2.58949125</c:v>
                </c:pt>
                <c:pt idx="27416">
                  <c:v>2.5897382812499203</c:v>
                </c:pt>
                <c:pt idx="27417">
                  <c:v>2.590095625</c:v>
                </c:pt>
                <c:pt idx="27418">
                  <c:v>2.59044515624992</c:v>
                </c:pt>
                <c:pt idx="27419">
                  <c:v>2.5907678125001596</c:v>
                </c:pt>
                <c:pt idx="27420">
                  <c:v>2.5911778125001597</c:v>
                </c:pt>
                <c:pt idx="27421">
                  <c:v>2.5915240625001599</c:v>
                </c:pt>
                <c:pt idx="27422">
                  <c:v>2.5915254687500799</c:v>
                </c:pt>
                <c:pt idx="27423">
                  <c:v>2.5912009375001599</c:v>
                </c:pt>
                <c:pt idx="27424">
                  <c:v>2.5906971875001599</c:v>
                </c:pt>
                <c:pt idx="27425">
                  <c:v>2.5902132812499201</c:v>
                </c:pt>
                <c:pt idx="27426">
                  <c:v>2.5897570312499201</c:v>
                </c:pt>
                <c:pt idx="27427">
                  <c:v>2.5891603125001597</c:v>
                </c:pt>
                <c:pt idx="27428">
                  <c:v>2.5886001562499201</c:v>
                </c:pt>
                <c:pt idx="27429">
                  <c:v>2.5879896875001598</c:v>
                </c:pt>
                <c:pt idx="27430">
                  <c:v>2.5875310937500799</c:v>
                </c:pt>
                <c:pt idx="27431">
                  <c:v>2.5871809375001598</c:v>
                </c:pt>
                <c:pt idx="27432">
                  <c:v>2.5867634375001596</c:v>
                </c:pt>
                <c:pt idx="27433">
                  <c:v>2.5871332812499199</c:v>
                </c:pt>
                <c:pt idx="27434">
                  <c:v>2.5874976562499201</c:v>
                </c:pt>
                <c:pt idx="27435">
                  <c:v>2.5878446875001599</c:v>
                </c:pt>
                <c:pt idx="27436">
                  <c:v>2.5882778125001598</c:v>
                </c:pt>
                <c:pt idx="27437">
                  <c:v>2.5885996875001598</c:v>
                </c:pt>
                <c:pt idx="27438">
                  <c:v>2.5889846875001599</c:v>
                </c:pt>
                <c:pt idx="27439">
                  <c:v>2.5893685937500797</c:v>
                </c:pt>
                <c:pt idx="27440">
                  <c:v>2.5897865625001599</c:v>
                </c:pt>
                <c:pt idx="27441">
                  <c:v>2.5902456250000001</c:v>
                </c:pt>
                <c:pt idx="27442">
                  <c:v>2.5906528125001596</c:v>
                </c:pt>
                <c:pt idx="27443">
                  <c:v>2.5910842187500798</c:v>
                </c:pt>
                <c:pt idx="27444">
                  <c:v>2.5914798437500797</c:v>
                </c:pt>
                <c:pt idx="27445">
                  <c:v>2.5918143749999998</c:v>
                </c:pt>
                <c:pt idx="27446">
                  <c:v>2.5922174999999998</c:v>
                </c:pt>
                <c:pt idx="27447">
                  <c:v>2.59261515624992</c:v>
                </c:pt>
                <c:pt idx="27448">
                  <c:v>2.5930348437500799</c:v>
                </c:pt>
                <c:pt idx="27449">
                  <c:v>2.5933584375001599</c:v>
                </c:pt>
                <c:pt idx="27450">
                  <c:v>2.59372234375008</c:v>
                </c:pt>
                <c:pt idx="27451">
                  <c:v>2.5933118749999999</c:v>
                </c:pt>
                <c:pt idx="27452">
                  <c:v>2.5927839062499203</c:v>
                </c:pt>
                <c:pt idx="27453">
                  <c:v>2.5922520312499202</c:v>
                </c:pt>
                <c:pt idx="27454">
                  <c:v>2.5916721875001598</c:v>
                </c:pt>
                <c:pt idx="27455">
                  <c:v>2.5911351562499201</c:v>
                </c:pt>
                <c:pt idx="27456">
                  <c:v>2.5908090625001599</c:v>
                </c:pt>
                <c:pt idx="27457">
                  <c:v>2.5904885937500799</c:v>
                </c:pt>
                <c:pt idx="27458">
                  <c:v>2.5901542187500799</c:v>
                </c:pt>
                <c:pt idx="27459">
                  <c:v>2.589744375</c:v>
                </c:pt>
                <c:pt idx="27460">
                  <c:v>2.5893604687500797</c:v>
                </c:pt>
                <c:pt idx="27461">
                  <c:v>2.5888593750000002</c:v>
                </c:pt>
                <c:pt idx="27462">
                  <c:v>2.5885071875001597</c:v>
                </c:pt>
                <c:pt idx="27463">
                  <c:v>2.58816359375008</c:v>
                </c:pt>
                <c:pt idx="27464">
                  <c:v>2.5878218749999999</c:v>
                </c:pt>
                <c:pt idx="27465">
                  <c:v>2.5876393750000002</c:v>
                </c:pt>
                <c:pt idx="27466">
                  <c:v>2.58798140624992</c:v>
                </c:pt>
                <c:pt idx="27467">
                  <c:v>2.5883292187500797</c:v>
                </c:pt>
                <c:pt idx="27468">
                  <c:v>2.5887445312499202</c:v>
                </c:pt>
                <c:pt idx="27469">
                  <c:v>2.5891787499999999</c:v>
                </c:pt>
                <c:pt idx="27470">
                  <c:v>2.58961703124992</c:v>
                </c:pt>
                <c:pt idx="27471">
                  <c:v>2.590061875</c:v>
                </c:pt>
                <c:pt idx="27472">
                  <c:v>2.5904359375001595</c:v>
                </c:pt>
                <c:pt idx="27473">
                  <c:v>2.5908381249999999</c:v>
                </c:pt>
                <c:pt idx="27474">
                  <c:v>2.5911968750000001</c:v>
                </c:pt>
                <c:pt idx="27475">
                  <c:v>2.5916453125001597</c:v>
                </c:pt>
                <c:pt idx="27476">
                  <c:v>2.5920792187500798</c:v>
                </c:pt>
                <c:pt idx="27477">
                  <c:v>2.5925343750000001</c:v>
                </c:pt>
                <c:pt idx="27478">
                  <c:v>2.5928579687500797</c:v>
                </c:pt>
                <c:pt idx="27479">
                  <c:v>2.5923353125001598</c:v>
                </c:pt>
                <c:pt idx="27480">
                  <c:v>2.5920142187500801</c:v>
                </c:pt>
                <c:pt idx="27481">
                  <c:v>2.5916350000000001</c:v>
                </c:pt>
                <c:pt idx="27482">
                  <c:v>2.59100109375008</c:v>
                </c:pt>
                <c:pt idx="27483">
                  <c:v>2.5904109375001596</c:v>
                </c:pt>
                <c:pt idx="27484">
                  <c:v>2.5898629687500798</c:v>
                </c:pt>
                <c:pt idx="27485">
                  <c:v>2.5893821875001599</c:v>
                </c:pt>
                <c:pt idx="27486">
                  <c:v>2.5888665625001597</c:v>
                </c:pt>
                <c:pt idx="27487">
                  <c:v>2.5885278125001596</c:v>
                </c:pt>
                <c:pt idx="27488">
                  <c:v>2.5879062500000001</c:v>
                </c:pt>
                <c:pt idx="27489">
                  <c:v>2.5873229687500801</c:v>
                </c:pt>
                <c:pt idx="27490">
                  <c:v>2.5868110937500797</c:v>
                </c:pt>
                <c:pt idx="27491">
                  <c:v>2.5864081250000002</c:v>
                </c:pt>
                <c:pt idx="27492">
                  <c:v>2.5865646875001596</c:v>
                </c:pt>
                <c:pt idx="27493">
                  <c:v>2.5868935937500797</c:v>
                </c:pt>
                <c:pt idx="27494">
                  <c:v>2.586671875</c:v>
                </c:pt>
                <c:pt idx="27495">
                  <c:v>2.5870648437500798</c:v>
                </c:pt>
                <c:pt idx="27496">
                  <c:v>2.5873937499999999</c:v>
                </c:pt>
                <c:pt idx="27497">
                  <c:v>2.58773125</c:v>
                </c:pt>
                <c:pt idx="27498">
                  <c:v>2.5880814062499202</c:v>
                </c:pt>
                <c:pt idx="27499">
                  <c:v>2.5884668749999999</c:v>
                </c:pt>
                <c:pt idx="27500">
                  <c:v>2.58890890624992</c:v>
                </c:pt>
                <c:pt idx="27501">
                  <c:v>2.5893176562499201</c:v>
                </c:pt>
                <c:pt idx="27502">
                  <c:v>2.5895160937500799</c:v>
                </c:pt>
                <c:pt idx="27503">
                  <c:v>2.5898587499999999</c:v>
                </c:pt>
                <c:pt idx="27504">
                  <c:v>2.5902854687500798</c:v>
                </c:pt>
                <c:pt idx="27505">
                  <c:v>2.589785</c:v>
                </c:pt>
                <c:pt idx="27506">
                  <c:v>2.5894068749999999</c:v>
                </c:pt>
                <c:pt idx="27507">
                  <c:v>2.58893171875008</c:v>
                </c:pt>
                <c:pt idx="27508">
                  <c:v>2.5884515625001598</c:v>
                </c:pt>
                <c:pt idx="27509">
                  <c:v>2.5878995312499202</c:v>
                </c:pt>
                <c:pt idx="27510">
                  <c:v>2.5873848437500797</c:v>
                </c:pt>
                <c:pt idx="27511">
                  <c:v>2.5868321875001596</c:v>
                </c:pt>
                <c:pt idx="27512">
                  <c:v>2.5863368750000002</c:v>
                </c:pt>
                <c:pt idx="27513">
                  <c:v>2.58588140624992</c:v>
                </c:pt>
                <c:pt idx="27514">
                  <c:v>2.5854284375001599</c:v>
                </c:pt>
                <c:pt idx="27515">
                  <c:v>2.5848715625001599</c:v>
                </c:pt>
                <c:pt idx="27516">
                  <c:v>2.5849876562499201</c:v>
                </c:pt>
                <c:pt idx="27517">
                  <c:v>2.58534593750016</c:v>
                </c:pt>
                <c:pt idx="27518">
                  <c:v>2.58571109375008</c:v>
                </c:pt>
                <c:pt idx="27519">
                  <c:v>2.5861350000000001</c:v>
                </c:pt>
                <c:pt idx="27520">
                  <c:v>2.5864603125001597</c:v>
                </c:pt>
                <c:pt idx="27521">
                  <c:v>2.58688015624992</c:v>
                </c:pt>
                <c:pt idx="27522">
                  <c:v>2.5872559375001596</c:v>
                </c:pt>
                <c:pt idx="27523">
                  <c:v>2.5876489062499202</c:v>
                </c:pt>
                <c:pt idx="27524">
                  <c:v>2.58800125</c:v>
                </c:pt>
                <c:pt idx="27525">
                  <c:v>2.5883495312499201</c:v>
                </c:pt>
                <c:pt idx="27526">
                  <c:v>2.58872609375008</c:v>
                </c:pt>
                <c:pt idx="27527">
                  <c:v>2.58871453124992</c:v>
                </c:pt>
                <c:pt idx="27528">
                  <c:v>2.5883754687500797</c:v>
                </c:pt>
                <c:pt idx="27529">
                  <c:v>2.5880537499999998</c:v>
                </c:pt>
                <c:pt idx="27530">
                  <c:v>2.5881231250000001</c:v>
                </c:pt>
                <c:pt idx="27531">
                  <c:v>2.5879082812499203</c:v>
                </c:pt>
                <c:pt idx="27532">
                  <c:v>2.5877989062499203</c:v>
                </c:pt>
                <c:pt idx="27533">
                  <c:v>2.58742218750016</c:v>
                </c:pt>
                <c:pt idx="27534">
                  <c:v>2.5871003125001599</c:v>
                </c:pt>
                <c:pt idx="27535">
                  <c:v>2.5867410937500797</c:v>
                </c:pt>
                <c:pt idx="27536">
                  <c:v>2.5863421875001595</c:v>
                </c:pt>
                <c:pt idx="27537">
                  <c:v>2.5862053125001596</c:v>
                </c:pt>
                <c:pt idx="27538">
                  <c:v>2.5865407812499202</c:v>
                </c:pt>
                <c:pt idx="27539">
                  <c:v>2.5870126562499203</c:v>
                </c:pt>
                <c:pt idx="27540">
                  <c:v>2.5873917187500797</c:v>
                </c:pt>
                <c:pt idx="27541">
                  <c:v>2.5877362499999998</c:v>
                </c:pt>
                <c:pt idx="27542">
                  <c:v>2.5880823437500799</c:v>
                </c:pt>
                <c:pt idx="27543">
                  <c:v>2.58840296875008</c:v>
                </c:pt>
                <c:pt idx="27544">
                  <c:v>2.58883375</c:v>
                </c:pt>
                <c:pt idx="27545">
                  <c:v>2.58921859375008</c:v>
                </c:pt>
                <c:pt idx="27546">
                  <c:v>2.5895932812499201</c:v>
                </c:pt>
                <c:pt idx="27547">
                  <c:v>2.5899560937500801</c:v>
                </c:pt>
                <c:pt idx="27548">
                  <c:v>2.5899803125001597</c:v>
                </c:pt>
                <c:pt idx="27549">
                  <c:v>2.5895354687500798</c:v>
                </c:pt>
                <c:pt idx="27550">
                  <c:v>2.5891107812499201</c:v>
                </c:pt>
                <c:pt idx="27551">
                  <c:v>2.5887190625001599</c:v>
                </c:pt>
                <c:pt idx="27552">
                  <c:v>2.5882749999999999</c:v>
                </c:pt>
                <c:pt idx="27553">
                  <c:v>2.5879296875001598</c:v>
                </c:pt>
                <c:pt idx="27554">
                  <c:v>2.5878590625001596</c:v>
                </c:pt>
                <c:pt idx="27555">
                  <c:v>2.5875340625001599</c:v>
                </c:pt>
                <c:pt idx="27556">
                  <c:v>2.5876217187500798</c:v>
                </c:pt>
                <c:pt idx="27557">
                  <c:v>2.5879620312499201</c:v>
                </c:pt>
                <c:pt idx="27558">
                  <c:v>2.5883609375001599</c:v>
                </c:pt>
                <c:pt idx="27559">
                  <c:v>2.5881396875001599</c:v>
                </c:pt>
                <c:pt idx="27560">
                  <c:v>2.5881346875001596</c:v>
                </c:pt>
                <c:pt idx="27561">
                  <c:v>2.5884912500000001</c:v>
                </c:pt>
                <c:pt idx="27562">
                  <c:v>2.5888196875001599</c:v>
                </c:pt>
                <c:pt idx="27563">
                  <c:v>2.5891864062499201</c:v>
                </c:pt>
                <c:pt idx="27564">
                  <c:v>2.5895704687500798</c:v>
                </c:pt>
                <c:pt idx="27565">
                  <c:v>2.5899407812499202</c:v>
                </c:pt>
                <c:pt idx="27566">
                  <c:v>2.5902864062499202</c:v>
                </c:pt>
                <c:pt idx="27567">
                  <c:v>2.5906574999999998</c:v>
                </c:pt>
                <c:pt idx="27568">
                  <c:v>2.5911118750000002</c:v>
                </c:pt>
                <c:pt idx="27569">
                  <c:v>2.5914337500000002</c:v>
                </c:pt>
                <c:pt idx="27570">
                  <c:v>2.5918323437500801</c:v>
                </c:pt>
                <c:pt idx="27571">
                  <c:v>2.592208125</c:v>
                </c:pt>
                <c:pt idx="27572">
                  <c:v>2.5920242187500797</c:v>
                </c:pt>
                <c:pt idx="27573">
                  <c:v>2.59146546875008</c:v>
                </c:pt>
                <c:pt idx="27574">
                  <c:v>2.5910514062499201</c:v>
                </c:pt>
                <c:pt idx="27575">
                  <c:v>2.5905664062499203</c:v>
                </c:pt>
                <c:pt idx="27576">
                  <c:v>2.5900690625001599</c:v>
                </c:pt>
                <c:pt idx="27577">
                  <c:v>2.5895867187500801</c:v>
                </c:pt>
                <c:pt idx="27578">
                  <c:v>2.5890546875001599</c:v>
                </c:pt>
                <c:pt idx="27579">
                  <c:v>2.5884962499999999</c:v>
                </c:pt>
                <c:pt idx="27580">
                  <c:v>2.5878842187500797</c:v>
                </c:pt>
                <c:pt idx="27581">
                  <c:v>2.5872964062499202</c:v>
                </c:pt>
                <c:pt idx="27582">
                  <c:v>2.5867395312499202</c:v>
                </c:pt>
                <c:pt idx="27583">
                  <c:v>2.5862653125001596</c:v>
                </c:pt>
                <c:pt idx="27584">
                  <c:v>2.58581265624992</c:v>
                </c:pt>
                <c:pt idx="27585">
                  <c:v>2.5854540625001596</c:v>
                </c:pt>
                <c:pt idx="27586">
                  <c:v>2.5851134375001599</c:v>
                </c:pt>
                <c:pt idx="27587">
                  <c:v>2.5847657812499203</c:v>
                </c:pt>
                <c:pt idx="27588">
                  <c:v>2.5842684375001599</c:v>
                </c:pt>
                <c:pt idx="27589">
                  <c:v>2.5838926562499203</c:v>
                </c:pt>
                <c:pt idx="27590">
                  <c:v>2.5835171875001599</c:v>
                </c:pt>
                <c:pt idx="27591">
                  <c:v>2.5830801562499199</c:v>
                </c:pt>
                <c:pt idx="27592">
                  <c:v>2.5827104687500797</c:v>
                </c:pt>
                <c:pt idx="27593">
                  <c:v>2.5822948437500797</c:v>
                </c:pt>
                <c:pt idx="27594">
                  <c:v>2.5825426562499203</c:v>
                </c:pt>
                <c:pt idx="27595">
                  <c:v>2.5829578125001595</c:v>
                </c:pt>
                <c:pt idx="27596">
                  <c:v>2.5833656249999999</c:v>
                </c:pt>
                <c:pt idx="27597">
                  <c:v>2.58370140624992</c:v>
                </c:pt>
                <c:pt idx="27598">
                  <c:v>2.5833121875001597</c:v>
                </c:pt>
                <c:pt idx="27599">
                  <c:v>2.5828289062499201</c:v>
                </c:pt>
                <c:pt idx="27600">
                  <c:v>2.5829318749999999</c:v>
                </c:pt>
                <c:pt idx="27601">
                  <c:v>2.5833945312499202</c:v>
                </c:pt>
                <c:pt idx="27602">
                  <c:v>2.583726875</c:v>
                </c:pt>
                <c:pt idx="27603">
                  <c:v>2.5840604687500797</c:v>
                </c:pt>
                <c:pt idx="27604">
                  <c:v>2.5844382812499203</c:v>
                </c:pt>
                <c:pt idx="27605">
                  <c:v>2.5847685937500797</c:v>
                </c:pt>
                <c:pt idx="27606">
                  <c:v>2.5851820312499201</c:v>
                </c:pt>
                <c:pt idx="27607">
                  <c:v>2.5855851562499201</c:v>
                </c:pt>
                <c:pt idx="27608">
                  <c:v>2.5859410937500797</c:v>
                </c:pt>
                <c:pt idx="27609">
                  <c:v>2.5862760937500799</c:v>
                </c:pt>
                <c:pt idx="27610">
                  <c:v>2.5866323437500798</c:v>
                </c:pt>
                <c:pt idx="27611">
                  <c:v>2.5870484375001599</c:v>
                </c:pt>
                <c:pt idx="27612">
                  <c:v>2.5874442187500799</c:v>
                </c:pt>
                <c:pt idx="27613">
                  <c:v>2.5878465625001597</c:v>
                </c:pt>
                <c:pt idx="27614">
                  <c:v>2.58821640624992</c:v>
                </c:pt>
                <c:pt idx="27615">
                  <c:v>2.5886346875001598</c:v>
                </c:pt>
                <c:pt idx="27616">
                  <c:v>2.58908953124992</c:v>
                </c:pt>
                <c:pt idx="27617">
                  <c:v>2.58947265624992</c:v>
                </c:pt>
                <c:pt idx="27618">
                  <c:v>2.5898790625001595</c:v>
                </c:pt>
                <c:pt idx="27619">
                  <c:v>2.5902848437500801</c:v>
                </c:pt>
                <c:pt idx="27620">
                  <c:v>2.5907032812499202</c:v>
                </c:pt>
                <c:pt idx="27621">
                  <c:v>2.5910798437500797</c:v>
                </c:pt>
                <c:pt idx="27622">
                  <c:v>2.5914903125001598</c:v>
                </c:pt>
                <c:pt idx="27623">
                  <c:v>2.5918198437500797</c:v>
                </c:pt>
                <c:pt idx="27624">
                  <c:v>2.5913879687500798</c:v>
                </c:pt>
                <c:pt idx="27625">
                  <c:v>2.5907895312499201</c:v>
                </c:pt>
                <c:pt idx="27626">
                  <c:v>2.59038546875008</c:v>
                </c:pt>
                <c:pt idx="27627">
                  <c:v>2.5899362500000001</c:v>
                </c:pt>
                <c:pt idx="27628">
                  <c:v>2.5894521875001599</c:v>
                </c:pt>
                <c:pt idx="27629">
                  <c:v>2.5889739062499202</c:v>
                </c:pt>
                <c:pt idx="27630">
                  <c:v>2.5885393749999999</c:v>
                </c:pt>
                <c:pt idx="27631">
                  <c:v>2.5881209375001597</c:v>
                </c:pt>
                <c:pt idx="27632">
                  <c:v>2.58774078124992</c:v>
                </c:pt>
                <c:pt idx="27633">
                  <c:v>2.58741796875008</c:v>
                </c:pt>
                <c:pt idx="27634">
                  <c:v>2.5868487500000001</c:v>
                </c:pt>
                <c:pt idx="27635">
                  <c:v>2.58636859375008</c:v>
                </c:pt>
                <c:pt idx="27636">
                  <c:v>2.58601875</c:v>
                </c:pt>
                <c:pt idx="27637">
                  <c:v>2.5856062500000001</c:v>
                </c:pt>
                <c:pt idx="27638">
                  <c:v>2.5850032812499202</c:v>
                </c:pt>
                <c:pt idx="27639">
                  <c:v>2.5843509375001599</c:v>
                </c:pt>
                <c:pt idx="27640">
                  <c:v>2.5839323437500799</c:v>
                </c:pt>
                <c:pt idx="27641">
                  <c:v>2.5832929687500799</c:v>
                </c:pt>
                <c:pt idx="27642">
                  <c:v>2.5829710937500798</c:v>
                </c:pt>
                <c:pt idx="27643">
                  <c:v>2.5823426562499203</c:v>
                </c:pt>
                <c:pt idx="27644">
                  <c:v>2.58186328124992</c:v>
                </c:pt>
                <c:pt idx="27645">
                  <c:v>2.5814776562499202</c:v>
                </c:pt>
                <c:pt idx="27646">
                  <c:v>2.5811170312499203</c:v>
                </c:pt>
                <c:pt idx="27647">
                  <c:v>2.5810712499999999</c:v>
                </c:pt>
                <c:pt idx="27648">
                  <c:v>2.5806654687500798</c:v>
                </c:pt>
                <c:pt idx="27649">
                  <c:v>2.5810399999999998</c:v>
                </c:pt>
                <c:pt idx="27650">
                  <c:v>2.5814289062499203</c:v>
                </c:pt>
                <c:pt idx="27651">
                  <c:v>2.5818657812499199</c:v>
                </c:pt>
                <c:pt idx="27652">
                  <c:v>2.5822456250000001</c:v>
                </c:pt>
                <c:pt idx="27653">
                  <c:v>2.5825935937500799</c:v>
                </c:pt>
                <c:pt idx="27654">
                  <c:v>2.5829892187500798</c:v>
                </c:pt>
                <c:pt idx="27655">
                  <c:v>2.58342484375008</c:v>
                </c:pt>
                <c:pt idx="27656">
                  <c:v>2.5838018749999998</c:v>
                </c:pt>
                <c:pt idx="27657">
                  <c:v>2.5842442187500798</c:v>
                </c:pt>
                <c:pt idx="27658">
                  <c:v>2.58459703124992</c:v>
                </c:pt>
                <c:pt idx="27659">
                  <c:v>2.5849785937500798</c:v>
                </c:pt>
                <c:pt idx="27660">
                  <c:v>2.5853001562499203</c:v>
                </c:pt>
                <c:pt idx="27661">
                  <c:v>2.5857106249999999</c:v>
                </c:pt>
                <c:pt idx="27662">
                  <c:v>2.5860954687500799</c:v>
                </c:pt>
                <c:pt idx="27663">
                  <c:v>2.5858517187500798</c:v>
                </c:pt>
                <c:pt idx="27664">
                  <c:v>2.5854498437500797</c:v>
                </c:pt>
                <c:pt idx="27665">
                  <c:v>2.5851225000000002</c:v>
                </c:pt>
                <c:pt idx="27666">
                  <c:v>2.5847234375001595</c:v>
                </c:pt>
                <c:pt idx="27667">
                  <c:v>2.5842901562499203</c:v>
                </c:pt>
                <c:pt idx="27668">
                  <c:v>2.5839409375001599</c:v>
                </c:pt>
                <c:pt idx="27669">
                  <c:v>2.5839810937500798</c:v>
                </c:pt>
                <c:pt idx="27670">
                  <c:v>2.5840939062499202</c:v>
                </c:pt>
                <c:pt idx="27671">
                  <c:v>2.5845196875001597</c:v>
                </c:pt>
                <c:pt idx="27672">
                  <c:v>2.5848667187500798</c:v>
                </c:pt>
                <c:pt idx="27673">
                  <c:v>2.5852006250000001</c:v>
                </c:pt>
                <c:pt idx="27674">
                  <c:v>2.5855495312499199</c:v>
                </c:pt>
                <c:pt idx="27675">
                  <c:v>2.5859271875001597</c:v>
                </c:pt>
                <c:pt idx="27676">
                  <c:v>2.5862668750000002</c:v>
                </c:pt>
                <c:pt idx="27677">
                  <c:v>2.5864704687500799</c:v>
                </c:pt>
                <c:pt idx="27678">
                  <c:v>2.5868185937500798</c:v>
                </c:pt>
                <c:pt idx="27679">
                  <c:v>2.5872582812499201</c:v>
                </c:pt>
                <c:pt idx="27680">
                  <c:v>2.5876468749999999</c:v>
                </c:pt>
                <c:pt idx="27681">
                  <c:v>2.5880482812499199</c:v>
                </c:pt>
                <c:pt idx="27682">
                  <c:v>2.5875065625001596</c:v>
                </c:pt>
                <c:pt idx="27683">
                  <c:v>2.5871798437500799</c:v>
                </c:pt>
                <c:pt idx="27684">
                  <c:v>2.5865360937500799</c:v>
                </c:pt>
                <c:pt idx="27685">
                  <c:v>2.5861846875001597</c:v>
                </c:pt>
                <c:pt idx="27686">
                  <c:v>2.58585234375008</c:v>
                </c:pt>
                <c:pt idx="27687">
                  <c:v>2.5854642187500798</c:v>
                </c:pt>
                <c:pt idx="27688">
                  <c:v>2.5850485937500798</c:v>
                </c:pt>
                <c:pt idx="27689">
                  <c:v>2.5846840625001599</c:v>
                </c:pt>
                <c:pt idx="27690">
                  <c:v>2.5840703125001596</c:v>
                </c:pt>
                <c:pt idx="27691">
                  <c:v>2.5834195312499202</c:v>
                </c:pt>
                <c:pt idx="27692">
                  <c:v>2.5827624999999999</c:v>
                </c:pt>
                <c:pt idx="27693">
                  <c:v>2.5823782812499201</c:v>
                </c:pt>
                <c:pt idx="27694">
                  <c:v>2.58202953124992</c:v>
                </c:pt>
                <c:pt idx="27695">
                  <c:v>2.5816793750000002</c:v>
                </c:pt>
                <c:pt idx="27696">
                  <c:v>2.5813560937500797</c:v>
                </c:pt>
                <c:pt idx="27697">
                  <c:v>2.5807318750000001</c:v>
                </c:pt>
                <c:pt idx="27698">
                  <c:v>2.58033953124992</c:v>
                </c:pt>
                <c:pt idx="27699">
                  <c:v>2.5799292187500797</c:v>
                </c:pt>
                <c:pt idx="27700">
                  <c:v>2.579504375</c:v>
                </c:pt>
                <c:pt idx="27701">
                  <c:v>2.57952859375008</c:v>
                </c:pt>
                <c:pt idx="27702">
                  <c:v>2.5794740625001595</c:v>
                </c:pt>
                <c:pt idx="27703">
                  <c:v>2.5798496875001597</c:v>
                </c:pt>
                <c:pt idx="27704">
                  <c:v>2.5801998437500799</c:v>
                </c:pt>
                <c:pt idx="27705">
                  <c:v>2.5806348437500799</c:v>
                </c:pt>
                <c:pt idx="27706">
                  <c:v>2.5810639062499203</c:v>
                </c:pt>
                <c:pt idx="27707">
                  <c:v>2.5814021875001596</c:v>
                </c:pt>
                <c:pt idx="27708">
                  <c:v>2.5818003125001598</c:v>
                </c:pt>
                <c:pt idx="27709">
                  <c:v>2.5821479687500797</c:v>
                </c:pt>
                <c:pt idx="27710">
                  <c:v>2.582525</c:v>
                </c:pt>
                <c:pt idx="27711">
                  <c:v>2.58294625</c:v>
                </c:pt>
                <c:pt idx="27712">
                  <c:v>2.5833128125001599</c:v>
                </c:pt>
                <c:pt idx="27713">
                  <c:v>2.5836648437500798</c:v>
                </c:pt>
                <c:pt idx="27714">
                  <c:v>2.5841242187500799</c:v>
                </c:pt>
                <c:pt idx="27715">
                  <c:v>2.5846148437500798</c:v>
                </c:pt>
                <c:pt idx="27716">
                  <c:v>2.5850828125001599</c:v>
                </c:pt>
                <c:pt idx="27717">
                  <c:v>2.5853453125001598</c:v>
                </c:pt>
                <c:pt idx="27718">
                  <c:v>2.58484328124992</c:v>
                </c:pt>
                <c:pt idx="27719">
                  <c:v>2.5842493750000002</c:v>
                </c:pt>
                <c:pt idx="27720">
                  <c:v>2.58388203124992</c:v>
                </c:pt>
                <c:pt idx="27721">
                  <c:v>2.5834968749999998</c:v>
                </c:pt>
                <c:pt idx="27722">
                  <c:v>2.5830407812499203</c:v>
                </c:pt>
                <c:pt idx="27723">
                  <c:v>2.5826378125001597</c:v>
                </c:pt>
                <c:pt idx="27724">
                  <c:v>2.58222</c:v>
                </c:pt>
                <c:pt idx="27725">
                  <c:v>2.5818453125001599</c:v>
                </c:pt>
                <c:pt idx="27726">
                  <c:v>2.5813032812499199</c:v>
                </c:pt>
                <c:pt idx="27727">
                  <c:v>2.5815864062499201</c:v>
                </c:pt>
                <c:pt idx="27728">
                  <c:v>2.5819984375001597</c:v>
                </c:pt>
                <c:pt idx="27729">
                  <c:v>2.5823649999999998</c:v>
                </c:pt>
                <c:pt idx="27730">
                  <c:v>2.5827392187500799</c:v>
                </c:pt>
                <c:pt idx="27731">
                  <c:v>2.5831373437500798</c:v>
                </c:pt>
                <c:pt idx="27732">
                  <c:v>2.5834981250000002</c:v>
                </c:pt>
                <c:pt idx="27733">
                  <c:v>2.5838968750000002</c:v>
                </c:pt>
                <c:pt idx="27734">
                  <c:v>2.5842532812499202</c:v>
                </c:pt>
                <c:pt idx="27735">
                  <c:v>2.5846523437500797</c:v>
                </c:pt>
                <c:pt idx="27736">
                  <c:v>2.5842395312499202</c:v>
                </c:pt>
                <c:pt idx="27737">
                  <c:v>2.5838254687500797</c:v>
                </c:pt>
                <c:pt idx="27738">
                  <c:v>2.5834437499999998</c:v>
                </c:pt>
                <c:pt idx="27739">
                  <c:v>2.5830603125001597</c:v>
                </c:pt>
                <c:pt idx="27740">
                  <c:v>2.58261484375008</c:v>
                </c:pt>
                <c:pt idx="27741">
                  <c:v>2.5824304687500801</c:v>
                </c:pt>
                <c:pt idx="27742">
                  <c:v>2.5820610937500801</c:v>
                </c:pt>
                <c:pt idx="27743">
                  <c:v>2.5816973437500801</c:v>
                </c:pt>
                <c:pt idx="27744">
                  <c:v>2.5813071875001596</c:v>
                </c:pt>
                <c:pt idx="27745">
                  <c:v>2.5808696875001598</c:v>
                </c:pt>
                <c:pt idx="27746">
                  <c:v>2.58037921875008</c:v>
                </c:pt>
                <c:pt idx="27747">
                  <c:v>2.5799079687500797</c:v>
                </c:pt>
                <c:pt idx="27748">
                  <c:v>2.5794615625001596</c:v>
                </c:pt>
                <c:pt idx="27749">
                  <c:v>2.5790150000000001</c:v>
                </c:pt>
                <c:pt idx="27750">
                  <c:v>2.5786068750000002</c:v>
                </c:pt>
                <c:pt idx="27751">
                  <c:v>2.5781381250000002</c:v>
                </c:pt>
                <c:pt idx="27752">
                  <c:v>2.5777171875001597</c:v>
                </c:pt>
                <c:pt idx="27753">
                  <c:v>2.5773895312499202</c:v>
                </c:pt>
                <c:pt idx="27754">
                  <c:v>2.5777406250000001</c:v>
                </c:pt>
                <c:pt idx="27755">
                  <c:v>2.5781292187500799</c:v>
                </c:pt>
                <c:pt idx="27756">
                  <c:v>2.5784692187500799</c:v>
                </c:pt>
                <c:pt idx="27757">
                  <c:v>2.5787943750000002</c:v>
                </c:pt>
                <c:pt idx="27758">
                  <c:v>2.5792764062499201</c:v>
                </c:pt>
                <c:pt idx="27759">
                  <c:v>2.5796073437500797</c:v>
                </c:pt>
                <c:pt idx="27760">
                  <c:v>2.5801259375001599</c:v>
                </c:pt>
                <c:pt idx="27761">
                  <c:v>2.5805692187500799</c:v>
                </c:pt>
                <c:pt idx="27762">
                  <c:v>2.5809559375001596</c:v>
                </c:pt>
                <c:pt idx="27763">
                  <c:v>2.5813640625001599</c:v>
                </c:pt>
                <c:pt idx="27764">
                  <c:v>2.5816878125001597</c:v>
                </c:pt>
                <c:pt idx="27765">
                  <c:v>2.5820482812499201</c:v>
                </c:pt>
                <c:pt idx="27766">
                  <c:v>2.5825057812499201</c:v>
                </c:pt>
                <c:pt idx="27767">
                  <c:v>2.58287796875008</c:v>
                </c:pt>
                <c:pt idx="27768">
                  <c:v>2.5832142187500797</c:v>
                </c:pt>
                <c:pt idx="27769">
                  <c:v>2.5836626562499201</c:v>
                </c:pt>
                <c:pt idx="27770">
                  <c:v>2.5841103125001599</c:v>
                </c:pt>
                <c:pt idx="27771">
                  <c:v>2.5845257812499201</c:v>
                </c:pt>
                <c:pt idx="27772">
                  <c:v>2.5849840625001597</c:v>
                </c:pt>
                <c:pt idx="27773">
                  <c:v>2.5854114062499201</c:v>
                </c:pt>
                <c:pt idx="27774">
                  <c:v>2.5857339062499203</c:v>
                </c:pt>
                <c:pt idx="27775">
                  <c:v>2.5853492187500797</c:v>
                </c:pt>
                <c:pt idx="27776">
                  <c:v>2.585016875</c:v>
                </c:pt>
                <c:pt idx="27777">
                  <c:v>2.5845334375001596</c:v>
                </c:pt>
                <c:pt idx="27778">
                  <c:v>2.5841396875001599</c:v>
                </c:pt>
                <c:pt idx="27779">
                  <c:v>2.5837421875001598</c:v>
                </c:pt>
                <c:pt idx="27780">
                  <c:v>2.5832882812499203</c:v>
                </c:pt>
                <c:pt idx="27781">
                  <c:v>2.5829217187500797</c:v>
                </c:pt>
                <c:pt idx="27782">
                  <c:v>2.5825485937500798</c:v>
                </c:pt>
                <c:pt idx="27783">
                  <c:v>2.5821732812499203</c:v>
                </c:pt>
                <c:pt idx="27784">
                  <c:v>2.5817337500000002</c:v>
                </c:pt>
                <c:pt idx="27785">
                  <c:v>2.5813090625001598</c:v>
                </c:pt>
                <c:pt idx="27786">
                  <c:v>2.5809523437500799</c:v>
                </c:pt>
                <c:pt idx="27787">
                  <c:v>2.58047984375008</c:v>
                </c:pt>
                <c:pt idx="27788">
                  <c:v>2.5801275000000001</c:v>
                </c:pt>
                <c:pt idx="27789">
                  <c:v>2.5797659375001598</c:v>
                </c:pt>
                <c:pt idx="27790">
                  <c:v>2.5793543749999999</c:v>
                </c:pt>
                <c:pt idx="27791">
                  <c:v>2.5789856250000001</c:v>
                </c:pt>
                <c:pt idx="27792">
                  <c:v>2.5786592187500799</c:v>
                </c:pt>
                <c:pt idx="27793">
                  <c:v>2.5790831249999999</c:v>
                </c:pt>
                <c:pt idx="27794">
                  <c:v>2.5794337500000002</c:v>
                </c:pt>
                <c:pt idx="27795">
                  <c:v>2.5798256249999998</c:v>
                </c:pt>
                <c:pt idx="27796">
                  <c:v>2.5801509375001599</c:v>
                </c:pt>
                <c:pt idx="27797">
                  <c:v>2.5806929687500797</c:v>
                </c:pt>
                <c:pt idx="27798">
                  <c:v>2.581175</c:v>
                </c:pt>
                <c:pt idx="27799">
                  <c:v>2.5810617187500799</c:v>
                </c:pt>
                <c:pt idx="27800">
                  <c:v>2.5807410937500799</c:v>
                </c:pt>
                <c:pt idx="27801">
                  <c:v>2.5802170312499202</c:v>
                </c:pt>
                <c:pt idx="27802">
                  <c:v>2.57965734375008</c:v>
                </c:pt>
                <c:pt idx="27803">
                  <c:v>2.5791731250000001</c:v>
                </c:pt>
                <c:pt idx="27804">
                  <c:v>2.57862703124992</c:v>
                </c:pt>
                <c:pt idx="27805">
                  <c:v>2.5780353125001598</c:v>
                </c:pt>
                <c:pt idx="27806">
                  <c:v>2.5774432812499199</c:v>
                </c:pt>
                <c:pt idx="27807">
                  <c:v>2.5770101562499201</c:v>
                </c:pt>
                <c:pt idx="27808">
                  <c:v>2.57662406250016</c:v>
                </c:pt>
                <c:pt idx="27809">
                  <c:v>2.5768306249999999</c:v>
                </c:pt>
                <c:pt idx="27810">
                  <c:v>2.5772051562499203</c:v>
                </c:pt>
                <c:pt idx="27811">
                  <c:v>2.5775725</c:v>
                </c:pt>
                <c:pt idx="27812">
                  <c:v>2.5779787500000002</c:v>
                </c:pt>
                <c:pt idx="27813">
                  <c:v>2.5783367187500801</c:v>
                </c:pt>
                <c:pt idx="27814">
                  <c:v>2.5786975000000001</c:v>
                </c:pt>
                <c:pt idx="27815">
                  <c:v>2.5790504687500797</c:v>
                </c:pt>
                <c:pt idx="27816">
                  <c:v>2.57943015624992</c:v>
                </c:pt>
                <c:pt idx="27817">
                  <c:v>2.5798350000000001</c:v>
                </c:pt>
                <c:pt idx="27818">
                  <c:v>2.5802171875001596</c:v>
                </c:pt>
                <c:pt idx="27819">
                  <c:v>2.5806451562499202</c:v>
                </c:pt>
                <c:pt idx="27820">
                  <c:v>2.5809898437500798</c:v>
                </c:pt>
                <c:pt idx="27821">
                  <c:v>2.58135953124992</c:v>
                </c:pt>
                <c:pt idx="27822">
                  <c:v>2.5817749999999999</c:v>
                </c:pt>
                <c:pt idx="27823">
                  <c:v>2.5821507812499203</c:v>
                </c:pt>
                <c:pt idx="27824">
                  <c:v>2.58265671875008</c:v>
                </c:pt>
                <c:pt idx="27825">
                  <c:v>2.5829918749999998</c:v>
                </c:pt>
                <c:pt idx="27826">
                  <c:v>2.5833428125001596</c:v>
                </c:pt>
                <c:pt idx="27827">
                  <c:v>2.58293531250016</c:v>
                </c:pt>
                <c:pt idx="27828">
                  <c:v>2.5827990625001598</c:v>
                </c:pt>
                <c:pt idx="27829">
                  <c:v>2.5824387500000001</c:v>
                </c:pt>
                <c:pt idx="27830">
                  <c:v>2.5820176562499202</c:v>
                </c:pt>
                <c:pt idx="27831">
                  <c:v>2.5816023437500797</c:v>
                </c:pt>
                <c:pt idx="27832">
                  <c:v>2.5811914062499199</c:v>
                </c:pt>
                <c:pt idx="27833">
                  <c:v>2.58068984375008</c:v>
                </c:pt>
                <c:pt idx="27834">
                  <c:v>2.5802900000000002</c:v>
                </c:pt>
                <c:pt idx="27835">
                  <c:v>2.5798976562499201</c:v>
                </c:pt>
                <c:pt idx="27836">
                  <c:v>2.5795203125001596</c:v>
                </c:pt>
                <c:pt idx="27837">
                  <c:v>2.5799695312499202</c:v>
                </c:pt>
                <c:pt idx="27838">
                  <c:v>2.58036234375008</c:v>
                </c:pt>
                <c:pt idx="27839">
                  <c:v>2.5800323437500801</c:v>
                </c:pt>
                <c:pt idx="27840">
                  <c:v>2.5796671875001596</c:v>
                </c:pt>
                <c:pt idx="27841">
                  <c:v>2.5793353125001599</c:v>
                </c:pt>
                <c:pt idx="27842">
                  <c:v>2.5789682812499199</c:v>
                </c:pt>
                <c:pt idx="27843">
                  <c:v>2.5786223437500797</c:v>
                </c:pt>
                <c:pt idx="27844">
                  <c:v>2.57828484375008</c:v>
                </c:pt>
                <c:pt idx="27845">
                  <c:v>2.5782409375001598</c:v>
                </c:pt>
                <c:pt idx="27846">
                  <c:v>2.57868453124992</c:v>
                </c:pt>
                <c:pt idx="27847">
                  <c:v>2.579056875</c:v>
                </c:pt>
                <c:pt idx="27848">
                  <c:v>2.5794090625001598</c:v>
                </c:pt>
                <c:pt idx="27849">
                  <c:v>2.57975921875008</c:v>
                </c:pt>
                <c:pt idx="27850">
                  <c:v>2.5794964062499202</c:v>
                </c:pt>
                <c:pt idx="27851">
                  <c:v>2.5792870312499203</c:v>
                </c:pt>
                <c:pt idx="27852">
                  <c:v>2.5789654687500798</c:v>
                </c:pt>
                <c:pt idx="27853">
                  <c:v>2.5790209375001596</c:v>
                </c:pt>
                <c:pt idx="27854">
                  <c:v>2.5788840625001597</c:v>
                </c:pt>
                <c:pt idx="27855">
                  <c:v>2.57924</c:v>
                </c:pt>
                <c:pt idx="27856">
                  <c:v>2.5796700000000001</c:v>
                </c:pt>
                <c:pt idx="27857">
                  <c:v>2.5800346875001599</c:v>
                </c:pt>
                <c:pt idx="27858">
                  <c:v>2.5804325000000001</c:v>
                </c:pt>
                <c:pt idx="27859">
                  <c:v>2.5807625000000001</c:v>
                </c:pt>
                <c:pt idx="27860">
                  <c:v>2.58108390624992</c:v>
                </c:pt>
                <c:pt idx="27861">
                  <c:v>2.5814834375001596</c:v>
                </c:pt>
                <c:pt idx="27862">
                  <c:v>2.5819112500000001</c:v>
                </c:pt>
                <c:pt idx="27863">
                  <c:v>2.5823481250000002</c:v>
                </c:pt>
                <c:pt idx="27864">
                  <c:v>2.5826828125001597</c:v>
                </c:pt>
                <c:pt idx="27865">
                  <c:v>2.5823496875001597</c:v>
                </c:pt>
                <c:pt idx="27866">
                  <c:v>2.5819426562499199</c:v>
                </c:pt>
                <c:pt idx="27867">
                  <c:v>2.5815885937500798</c:v>
                </c:pt>
                <c:pt idx="27868">
                  <c:v>2.5810484375001597</c:v>
                </c:pt>
                <c:pt idx="27869">
                  <c:v>2.5805918750000001</c:v>
                </c:pt>
                <c:pt idx="27870">
                  <c:v>2.5802618750000001</c:v>
                </c:pt>
                <c:pt idx="27871">
                  <c:v>2.5798828125001596</c:v>
                </c:pt>
                <c:pt idx="27872">
                  <c:v>2.5795164062499203</c:v>
                </c:pt>
                <c:pt idx="27873">
                  <c:v>2.5791526562499203</c:v>
                </c:pt>
                <c:pt idx="27874">
                  <c:v>2.5787679687500797</c:v>
                </c:pt>
                <c:pt idx="27875">
                  <c:v>2.5791482812499202</c:v>
                </c:pt>
                <c:pt idx="27876">
                  <c:v>2.5794801562499203</c:v>
                </c:pt>
                <c:pt idx="27877">
                  <c:v>2.5799223437500798</c:v>
                </c:pt>
                <c:pt idx="27878">
                  <c:v>2.5803028125001597</c:v>
                </c:pt>
                <c:pt idx="27879">
                  <c:v>2.5807746875001598</c:v>
                </c:pt>
                <c:pt idx="27880">
                  <c:v>2.581121875</c:v>
                </c:pt>
                <c:pt idx="27881">
                  <c:v>2.5815787499999998</c:v>
                </c:pt>
                <c:pt idx="27882">
                  <c:v>2.5819039062499201</c:v>
                </c:pt>
                <c:pt idx="27883">
                  <c:v>2.5823473437500799</c:v>
                </c:pt>
                <c:pt idx="27884">
                  <c:v>2.58275578124992</c:v>
                </c:pt>
                <c:pt idx="27885">
                  <c:v>2.5831429687500798</c:v>
                </c:pt>
                <c:pt idx="27886">
                  <c:v>2.5834696875001599</c:v>
                </c:pt>
                <c:pt idx="27887">
                  <c:v>2.5839103125001599</c:v>
                </c:pt>
                <c:pt idx="27888">
                  <c:v>2.5834339062499203</c:v>
                </c:pt>
                <c:pt idx="27889">
                  <c:v>2.583058125</c:v>
                </c:pt>
                <c:pt idx="27890">
                  <c:v>2.5825060937500797</c:v>
                </c:pt>
                <c:pt idx="27891">
                  <c:v>2.5818251562499199</c:v>
                </c:pt>
                <c:pt idx="27892">
                  <c:v>2.58143546875008</c:v>
                </c:pt>
                <c:pt idx="27893">
                  <c:v>2.5810357812499203</c:v>
                </c:pt>
                <c:pt idx="27894">
                  <c:v>2.5805757812499199</c:v>
                </c:pt>
                <c:pt idx="27895">
                  <c:v>2.5801878125001596</c:v>
                </c:pt>
                <c:pt idx="27896">
                  <c:v>2.57976453124992</c:v>
                </c:pt>
                <c:pt idx="27897">
                  <c:v>2.57936875</c:v>
                </c:pt>
                <c:pt idx="27898">
                  <c:v>2.57900671875008</c:v>
                </c:pt>
                <c:pt idx="27899">
                  <c:v>2.5786646875001598</c:v>
                </c:pt>
                <c:pt idx="27900">
                  <c:v>2.5781870312499202</c:v>
                </c:pt>
                <c:pt idx="27901">
                  <c:v>2.5776979687500798</c:v>
                </c:pt>
                <c:pt idx="27902">
                  <c:v>2.5773259375001598</c:v>
                </c:pt>
                <c:pt idx="27903">
                  <c:v>2.57752921875008</c:v>
                </c:pt>
                <c:pt idx="27904">
                  <c:v>2.5775765625001599</c:v>
                </c:pt>
                <c:pt idx="27905">
                  <c:v>2.5778640625001596</c:v>
                </c:pt>
                <c:pt idx="27906">
                  <c:v>2.5782618749999999</c:v>
                </c:pt>
                <c:pt idx="27907">
                  <c:v>2.5786028125001597</c:v>
                </c:pt>
                <c:pt idx="27908">
                  <c:v>2.5789384375001596</c:v>
                </c:pt>
                <c:pt idx="27909">
                  <c:v>2.5793429687500797</c:v>
                </c:pt>
                <c:pt idx="27910">
                  <c:v>2.5797085937500799</c:v>
                </c:pt>
                <c:pt idx="27911">
                  <c:v>2.5798578125001597</c:v>
                </c:pt>
                <c:pt idx="27912">
                  <c:v>2.57946984375008</c:v>
                </c:pt>
                <c:pt idx="27913">
                  <c:v>2.5790784375001596</c:v>
                </c:pt>
                <c:pt idx="27914">
                  <c:v>2.5787259375001597</c:v>
                </c:pt>
                <c:pt idx="27915">
                  <c:v>2.5783840625001599</c:v>
                </c:pt>
                <c:pt idx="27916">
                  <c:v>2.5780473437500797</c:v>
                </c:pt>
                <c:pt idx="27917">
                  <c:v>2.5783179687500799</c:v>
                </c:pt>
                <c:pt idx="27918">
                  <c:v>2.5786890625001599</c:v>
                </c:pt>
                <c:pt idx="27919">
                  <c:v>2.5790446875001596</c:v>
                </c:pt>
                <c:pt idx="27920">
                  <c:v>2.5793784375001598</c:v>
                </c:pt>
                <c:pt idx="27921">
                  <c:v>2.57971140624992</c:v>
                </c:pt>
                <c:pt idx="27922">
                  <c:v>2.5800690625001597</c:v>
                </c:pt>
                <c:pt idx="27923">
                  <c:v>2.5804243750000002</c:v>
                </c:pt>
                <c:pt idx="27924">
                  <c:v>2.5808496875001596</c:v>
                </c:pt>
                <c:pt idx="27925">
                  <c:v>2.5812862499999998</c:v>
                </c:pt>
                <c:pt idx="27926">
                  <c:v>2.5816120312499202</c:v>
                </c:pt>
                <c:pt idx="27927">
                  <c:v>2.5819389062499201</c:v>
                </c:pt>
                <c:pt idx="27928">
                  <c:v>2.5815578125001597</c:v>
                </c:pt>
                <c:pt idx="27929">
                  <c:v>2.5811649999999999</c:v>
                </c:pt>
                <c:pt idx="27930">
                  <c:v>2.5808329687500797</c:v>
                </c:pt>
                <c:pt idx="27931">
                  <c:v>2.5808110937500799</c:v>
                </c:pt>
                <c:pt idx="27932">
                  <c:v>2.58109421875008</c:v>
                </c:pt>
                <c:pt idx="27933">
                  <c:v>2.5814429687500797</c:v>
                </c:pt>
                <c:pt idx="27934">
                  <c:v>2.5812356250000001</c:v>
                </c:pt>
                <c:pt idx="27935">
                  <c:v>2.5808817187500797</c:v>
                </c:pt>
                <c:pt idx="27936">
                  <c:v>2.580559375</c:v>
                </c:pt>
                <c:pt idx="27937">
                  <c:v>2.5800654687500799</c:v>
                </c:pt>
                <c:pt idx="27938">
                  <c:v>2.5794604687500797</c:v>
                </c:pt>
                <c:pt idx="27939">
                  <c:v>2.5787998437500801</c:v>
                </c:pt>
                <c:pt idx="27940">
                  <c:v>2.5784548437500798</c:v>
                </c:pt>
                <c:pt idx="27941">
                  <c:v>2.5780779687500797</c:v>
                </c:pt>
                <c:pt idx="27942">
                  <c:v>2.5776554687500797</c:v>
                </c:pt>
                <c:pt idx="27943">
                  <c:v>2.5772974999999998</c:v>
                </c:pt>
                <c:pt idx="27944">
                  <c:v>2.5769475000000002</c:v>
                </c:pt>
                <c:pt idx="27945">
                  <c:v>2.57660953124992</c:v>
                </c:pt>
                <c:pt idx="27946">
                  <c:v>2.5761245312499201</c:v>
                </c:pt>
                <c:pt idx="27947">
                  <c:v>2.5755325</c:v>
                </c:pt>
                <c:pt idx="27948">
                  <c:v>2.5749945312499203</c:v>
                </c:pt>
                <c:pt idx="27949">
                  <c:v>2.57450859375008</c:v>
                </c:pt>
                <c:pt idx="27950">
                  <c:v>2.5740306249999998</c:v>
                </c:pt>
                <c:pt idx="27951">
                  <c:v>2.5734510937500801</c:v>
                </c:pt>
                <c:pt idx="27952">
                  <c:v>2.5730396875001595</c:v>
                </c:pt>
                <c:pt idx="27953">
                  <c:v>2.5726568749999998</c:v>
                </c:pt>
                <c:pt idx="27954">
                  <c:v>2.5730103125001595</c:v>
                </c:pt>
                <c:pt idx="27955">
                  <c:v>2.5733506249999998</c:v>
                </c:pt>
                <c:pt idx="27956">
                  <c:v>2.5736823437500798</c:v>
                </c:pt>
                <c:pt idx="27957">
                  <c:v>2.574065</c:v>
                </c:pt>
                <c:pt idx="27958">
                  <c:v>2.57454484375008</c:v>
                </c:pt>
                <c:pt idx="27959">
                  <c:v>2.5749079687500798</c:v>
                </c:pt>
                <c:pt idx="27960">
                  <c:v>2.5752282812499203</c:v>
                </c:pt>
                <c:pt idx="27961">
                  <c:v>2.5757187500000001</c:v>
                </c:pt>
                <c:pt idx="27962">
                  <c:v>2.5760435937500801</c:v>
                </c:pt>
                <c:pt idx="27963">
                  <c:v>2.5763918750000001</c:v>
                </c:pt>
                <c:pt idx="27964">
                  <c:v>2.57675640624992</c:v>
                </c:pt>
                <c:pt idx="27965">
                  <c:v>2.5771826562499203</c:v>
                </c:pt>
                <c:pt idx="27966">
                  <c:v>2.5775553125001598</c:v>
                </c:pt>
                <c:pt idx="27967">
                  <c:v>2.5779479687500797</c:v>
                </c:pt>
                <c:pt idx="27968">
                  <c:v>2.5782865625001596</c:v>
                </c:pt>
                <c:pt idx="27969">
                  <c:v>2.57862734375008</c:v>
                </c:pt>
                <c:pt idx="27970">
                  <c:v>2.5789579687500797</c:v>
                </c:pt>
                <c:pt idx="27971">
                  <c:v>2.5792920312499201</c:v>
                </c:pt>
                <c:pt idx="27972">
                  <c:v>2.5796684375001599</c:v>
                </c:pt>
                <c:pt idx="27973">
                  <c:v>2.5800453125001597</c:v>
                </c:pt>
                <c:pt idx="27974">
                  <c:v>2.58044484375008</c:v>
                </c:pt>
                <c:pt idx="27975">
                  <c:v>2.5801396875001599</c:v>
                </c:pt>
                <c:pt idx="27976">
                  <c:v>2.5797898437500799</c:v>
                </c:pt>
                <c:pt idx="27977">
                  <c:v>2.5794643750000001</c:v>
                </c:pt>
                <c:pt idx="27978">
                  <c:v>2.579139375</c:v>
                </c:pt>
                <c:pt idx="27979">
                  <c:v>2.5787840625001599</c:v>
                </c:pt>
                <c:pt idx="27980">
                  <c:v>2.57845109375008</c:v>
                </c:pt>
                <c:pt idx="27981">
                  <c:v>2.57880234375008</c:v>
                </c:pt>
                <c:pt idx="27982">
                  <c:v>2.5792174999999999</c:v>
                </c:pt>
                <c:pt idx="27983">
                  <c:v>2.5795590625001599</c:v>
                </c:pt>
                <c:pt idx="27984">
                  <c:v>2.57992953124992</c:v>
                </c:pt>
                <c:pt idx="27985">
                  <c:v>2.5803014062499203</c:v>
                </c:pt>
                <c:pt idx="27986">
                  <c:v>2.5800471875001598</c:v>
                </c:pt>
                <c:pt idx="27987">
                  <c:v>2.5796299999999999</c:v>
                </c:pt>
                <c:pt idx="27988">
                  <c:v>2.5792501562499202</c:v>
                </c:pt>
                <c:pt idx="27989">
                  <c:v>2.5788312499999999</c:v>
                </c:pt>
                <c:pt idx="27990">
                  <c:v>2.5784659375001597</c:v>
                </c:pt>
                <c:pt idx="27991">
                  <c:v>2.5779643750000001</c:v>
                </c:pt>
                <c:pt idx="27992">
                  <c:v>2.5775617187500797</c:v>
                </c:pt>
                <c:pt idx="27993">
                  <c:v>2.5771589062499203</c:v>
                </c:pt>
                <c:pt idx="27994">
                  <c:v>2.5766845312499203</c:v>
                </c:pt>
                <c:pt idx="27995">
                  <c:v>2.5763415625001596</c:v>
                </c:pt>
                <c:pt idx="27996">
                  <c:v>2.57598734375008</c:v>
                </c:pt>
                <c:pt idx="27997">
                  <c:v>2.5756164062499201</c:v>
                </c:pt>
                <c:pt idx="27998">
                  <c:v>2.5752915625001598</c:v>
                </c:pt>
                <c:pt idx="27999">
                  <c:v>2.5748703125001597</c:v>
                </c:pt>
                <c:pt idx="28000">
                  <c:v>2.5745409375001596</c:v>
                </c:pt>
                <c:pt idx="28001">
                  <c:v>2.5741960937500799</c:v>
                </c:pt>
                <c:pt idx="28002">
                  <c:v>2.57381015624992</c:v>
                </c:pt>
                <c:pt idx="28003">
                  <c:v>2.57334734375008</c:v>
                </c:pt>
                <c:pt idx="28004">
                  <c:v>2.5729685937500797</c:v>
                </c:pt>
                <c:pt idx="28005">
                  <c:v>2.5725835937500801</c:v>
                </c:pt>
                <c:pt idx="28006">
                  <c:v>2.5722450000000001</c:v>
                </c:pt>
                <c:pt idx="28007">
                  <c:v>2.5726357812499203</c:v>
                </c:pt>
                <c:pt idx="28008">
                  <c:v>2.5730579687500801</c:v>
                </c:pt>
                <c:pt idx="28009">
                  <c:v>2.5733809375001599</c:v>
                </c:pt>
                <c:pt idx="28010">
                  <c:v>2.5737907812499201</c:v>
                </c:pt>
                <c:pt idx="28011">
                  <c:v>2.57411109375008</c:v>
                </c:pt>
                <c:pt idx="28012">
                  <c:v>2.5744873437500799</c:v>
                </c:pt>
                <c:pt idx="28013">
                  <c:v>2.5748889062499201</c:v>
                </c:pt>
                <c:pt idx="28014">
                  <c:v>2.575315625</c:v>
                </c:pt>
                <c:pt idx="28015">
                  <c:v>2.5757615625001598</c:v>
                </c:pt>
                <c:pt idx="28016">
                  <c:v>2.57619171875008</c:v>
                </c:pt>
                <c:pt idx="28017">
                  <c:v>2.5765218750000001</c:v>
                </c:pt>
                <c:pt idx="28018">
                  <c:v>2.5768490625001599</c:v>
                </c:pt>
                <c:pt idx="28019">
                  <c:v>2.5772228125001599</c:v>
                </c:pt>
                <c:pt idx="28020">
                  <c:v>2.5777143749999998</c:v>
                </c:pt>
                <c:pt idx="28021">
                  <c:v>2.5781382812499203</c:v>
                </c:pt>
                <c:pt idx="28022">
                  <c:v>2.5784853125001597</c:v>
                </c:pt>
                <c:pt idx="28023">
                  <c:v>2.5788784375001597</c:v>
                </c:pt>
                <c:pt idx="28024">
                  <c:v>2.5792337500000002</c:v>
                </c:pt>
                <c:pt idx="28025">
                  <c:v>2.5796062499999999</c:v>
                </c:pt>
                <c:pt idx="28026">
                  <c:v>2.5799478125001598</c:v>
                </c:pt>
                <c:pt idx="28027">
                  <c:v>2.5803154687500798</c:v>
                </c:pt>
                <c:pt idx="28028">
                  <c:v>2.5807112499999998</c:v>
                </c:pt>
                <c:pt idx="28029">
                  <c:v>2.5811592187500798</c:v>
                </c:pt>
                <c:pt idx="28030">
                  <c:v>2.5814806250000002</c:v>
                </c:pt>
                <c:pt idx="28031">
                  <c:v>2.5818453125001599</c:v>
                </c:pt>
                <c:pt idx="28032">
                  <c:v>2.5818687499999999</c:v>
                </c:pt>
                <c:pt idx="28033">
                  <c:v>2.5813768750000001</c:v>
                </c:pt>
                <c:pt idx="28034">
                  <c:v>2.5807899999999999</c:v>
                </c:pt>
                <c:pt idx="28035">
                  <c:v>2.5804028125001599</c:v>
                </c:pt>
                <c:pt idx="28036">
                  <c:v>2.5800796875001599</c:v>
                </c:pt>
                <c:pt idx="28037">
                  <c:v>2.5796828125001596</c:v>
                </c:pt>
                <c:pt idx="28038">
                  <c:v>2.5793217187500797</c:v>
                </c:pt>
                <c:pt idx="28039">
                  <c:v>2.5789935937500799</c:v>
                </c:pt>
                <c:pt idx="28040">
                  <c:v>2.5784837500000002</c:v>
                </c:pt>
                <c:pt idx="28041">
                  <c:v>2.5780723437500797</c:v>
                </c:pt>
                <c:pt idx="28042">
                  <c:v>2.5777139062499201</c:v>
                </c:pt>
                <c:pt idx="28043">
                  <c:v>2.5773734375001598</c:v>
                </c:pt>
                <c:pt idx="28044">
                  <c:v>2.5769448437500797</c:v>
                </c:pt>
                <c:pt idx="28045">
                  <c:v>2.57661125</c:v>
                </c:pt>
                <c:pt idx="28046">
                  <c:v>2.57624875</c:v>
                </c:pt>
                <c:pt idx="28047">
                  <c:v>2.5762578125001596</c:v>
                </c:pt>
                <c:pt idx="28048">
                  <c:v>2.5763685937500798</c:v>
                </c:pt>
                <c:pt idx="28049">
                  <c:v>2.5760226562499202</c:v>
                </c:pt>
                <c:pt idx="28050">
                  <c:v>2.5760571875001599</c:v>
                </c:pt>
                <c:pt idx="28051">
                  <c:v>2.57639859375008</c:v>
                </c:pt>
                <c:pt idx="28052">
                  <c:v>2.5767646875001597</c:v>
                </c:pt>
                <c:pt idx="28053">
                  <c:v>2.57633296875008</c:v>
                </c:pt>
                <c:pt idx="28054">
                  <c:v>2.5759146875001599</c:v>
                </c:pt>
                <c:pt idx="28055">
                  <c:v>2.5755101562499201</c:v>
                </c:pt>
                <c:pt idx="28056">
                  <c:v>2.5751076562499202</c:v>
                </c:pt>
                <c:pt idx="28057">
                  <c:v>2.5746768750000002</c:v>
                </c:pt>
                <c:pt idx="28058">
                  <c:v>2.5742600000000002</c:v>
                </c:pt>
                <c:pt idx="28059">
                  <c:v>2.5739139062499201</c:v>
                </c:pt>
                <c:pt idx="28060">
                  <c:v>2.5734804687500801</c:v>
                </c:pt>
                <c:pt idx="28061">
                  <c:v>2.5730187500000001</c:v>
                </c:pt>
                <c:pt idx="28062">
                  <c:v>2.5730087500000001</c:v>
                </c:pt>
                <c:pt idx="28063">
                  <c:v>2.5733798437500797</c:v>
                </c:pt>
                <c:pt idx="28064">
                  <c:v>2.5737903125001598</c:v>
                </c:pt>
                <c:pt idx="28065">
                  <c:v>2.5742059375001598</c:v>
                </c:pt>
                <c:pt idx="28066">
                  <c:v>2.57455875</c:v>
                </c:pt>
                <c:pt idx="28067">
                  <c:v>2.5749843750000001</c:v>
                </c:pt>
                <c:pt idx="28068">
                  <c:v>2.575314375</c:v>
                </c:pt>
                <c:pt idx="28069">
                  <c:v>2.57578734375008</c:v>
                </c:pt>
                <c:pt idx="28070">
                  <c:v>2.5761429687500801</c:v>
                </c:pt>
                <c:pt idx="28071">
                  <c:v>2.5766004687500801</c:v>
                </c:pt>
                <c:pt idx="28072">
                  <c:v>2.5770439062499202</c:v>
                </c:pt>
                <c:pt idx="28073">
                  <c:v>2.5773795312499201</c:v>
                </c:pt>
                <c:pt idx="28074">
                  <c:v>2.5777959375001598</c:v>
                </c:pt>
                <c:pt idx="28075">
                  <c:v>2.57825375</c:v>
                </c:pt>
                <c:pt idx="28076">
                  <c:v>2.5786156249999999</c:v>
                </c:pt>
                <c:pt idx="28077">
                  <c:v>2.5784578125001598</c:v>
                </c:pt>
                <c:pt idx="28078">
                  <c:v>2.5780071875001598</c:v>
                </c:pt>
                <c:pt idx="28079">
                  <c:v>2.5775629687500801</c:v>
                </c:pt>
                <c:pt idx="28080">
                  <c:v>2.5771887499999999</c:v>
                </c:pt>
                <c:pt idx="28081">
                  <c:v>2.5775142187500797</c:v>
                </c:pt>
                <c:pt idx="28082">
                  <c:v>2.5779631250000001</c:v>
                </c:pt>
                <c:pt idx="28083">
                  <c:v>2.5783053125001598</c:v>
                </c:pt>
                <c:pt idx="28084">
                  <c:v>2.5786424999999999</c:v>
                </c:pt>
                <c:pt idx="28085">
                  <c:v>2.5789949999999999</c:v>
                </c:pt>
                <c:pt idx="28086">
                  <c:v>2.5793379687500799</c:v>
                </c:pt>
                <c:pt idx="28087">
                  <c:v>2.5796970312499203</c:v>
                </c:pt>
                <c:pt idx="28088">
                  <c:v>2.5800584375001598</c:v>
                </c:pt>
                <c:pt idx="28089">
                  <c:v>2.5805029687500798</c:v>
                </c:pt>
                <c:pt idx="28090">
                  <c:v>2.5808340625001596</c:v>
                </c:pt>
                <c:pt idx="28091">
                  <c:v>2.5812595312499202</c:v>
                </c:pt>
                <c:pt idx="28092">
                  <c:v>2.5816435937500799</c:v>
                </c:pt>
                <c:pt idx="28093">
                  <c:v>2.5820014062499199</c:v>
                </c:pt>
                <c:pt idx="28094">
                  <c:v>2.5823985937500797</c:v>
                </c:pt>
                <c:pt idx="28095">
                  <c:v>2.5827446875001598</c:v>
                </c:pt>
                <c:pt idx="28096">
                  <c:v>2.5822690625001599</c:v>
                </c:pt>
                <c:pt idx="28097">
                  <c:v>2.5817001562499202</c:v>
                </c:pt>
                <c:pt idx="28098">
                  <c:v>2.5809737500000001</c:v>
                </c:pt>
                <c:pt idx="28099">
                  <c:v>2.5805196875001597</c:v>
                </c:pt>
                <c:pt idx="28100">
                  <c:v>2.5800453125001597</c:v>
                </c:pt>
                <c:pt idx="28101">
                  <c:v>2.5795243750000001</c:v>
                </c:pt>
                <c:pt idx="28102">
                  <c:v>2.5790190625001599</c:v>
                </c:pt>
                <c:pt idx="28103">
                  <c:v>2.57845109375008</c:v>
                </c:pt>
                <c:pt idx="28104">
                  <c:v>2.5779917187500798</c:v>
                </c:pt>
                <c:pt idx="28105">
                  <c:v>2.5775199999999998</c:v>
                </c:pt>
                <c:pt idx="28106">
                  <c:v>2.5770690625001595</c:v>
                </c:pt>
                <c:pt idx="28107">
                  <c:v>2.5765910937500798</c:v>
                </c:pt>
                <c:pt idx="28108">
                  <c:v>2.5761942187500799</c:v>
                </c:pt>
                <c:pt idx="28109">
                  <c:v>2.5754317187500799</c:v>
                </c:pt>
                <c:pt idx="28110">
                  <c:v>2.5750445312499202</c:v>
                </c:pt>
                <c:pt idx="28111">
                  <c:v>2.5746000000000002</c:v>
                </c:pt>
                <c:pt idx="28112">
                  <c:v>2.5741825</c:v>
                </c:pt>
                <c:pt idx="28113">
                  <c:v>2.5736762500000001</c:v>
                </c:pt>
                <c:pt idx="28114">
                  <c:v>2.5731728125001596</c:v>
                </c:pt>
                <c:pt idx="28115">
                  <c:v>2.5726923437500799</c:v>
                </c:pt>
                <c:pt idx="28116">
                  <c:v>2.572206875</c:v>
                </c:pt>
                <c:pt idx="28117">
                  <c:v>2.5717228125001599</c:v>
                </c:pt>
                <c:pt idx="28118">
                  <c:v>2.57115781250016</c:v>
                </c:pt>
                <c:pt idx="28119">
                  <c:v>2.5707259375001597</c:v>
                </c:pt>
                <c:pt idx="28120">
                  <c:v>2.57030156250016</c:v>
                </c:pt>
                <c:pt idx="28121">
                  <c:v>2.56984546875008</c:v>
                </c:pt>
                <c:pt idx="28122">
                  <c:v>2.5694275000000002</c:v>
                </c:pt>
                <c:pt idx="28123">
                  <c:v>2.5690234375001597</c:v>
                </c:pt>
                <c:pt idx="28124">
                  <c:v>2.5686829687500801</c:v>
                </c:pt>
                <c:pt idx="28125">
                  <c:v>2.56833859375008</c:v>
                </c:pt>
                <c:pt idx="28126">
                  <c:v>2.5677739062499203</c:v>
                </c:pt>
                <c:pt idx="28127">
                  <c:v>2.56743703124992</c:v>
                </c:pt>
                <c:pt idx="28128">
                  <c:v>2.5670506249999998</c:v>
                </c:pt>
                <c:pt idx="28129">
                  <c:v>2.5669478125001599</c:v>
                </c:pt>
                <c:pt idx="28130">
                  <c:v>2.5673204687500797</c:v>
                </c:pt>
                <c:pt idx="28131">
                  <c:v>2.56772859375008</c:v>
                </c:pt>
                <c:pt idx="28132">
                  <c:v>2.568090625</c:v>
                </c:pt>
                <c:pt idx="28133">
                  <c:v>2.5684265625001599</c:v>
                </c:pt>
                <c:pt idx="28134">
                  <c:v>2.5687520312499199</c:v>
                </c:pt>
                <c:pt idx="28135">
                  <c:v>2.5691140625001596</c:v>
                </c:pt>
                <c:pt idx="28136">
                  <c:v>2.5695115625001597</c:v>
                </c:pt>
                <c:pt idx="28137">
                  <c:v>2.5699287499999999</c:v>
                </c:pt>
                <c:pt idx="28138">
                  <c:v>2.5702957812499201</c:v>
                </c:pt>
                <c:pt idx="28139">
                  <c:v>2.5706307812499203</c:v>
                </c:pt>
                <c:pt idx="28140">
                  <c:v>2.57105515624992</c:v>
                </c:pt>
                <c:pt idx="28141">
                  <c:v>2.5714046875001597</c:v>
                </c:pt>
                <c:pt idx="28142">
                  <c:v>2.5718390625001599</c:v>
                </c:pt>
                <c:pt idx="28143">
                  <c:v>2.5722310937500801</c:v>
                </c:pt>
                <c:pt idx="28144">
                  <c:v>2.57263796875008</c:v>
                </c:pt>
                <c:pt idx="28145">
                  <c:v>2.5731103125001598</c:v>
                </c:pt>
                <c:pt idx="28146">
                  <c:v>2.5734373437500797</c:v>
                </c:pt>
                <c:pt idx="28147">
                  <c:v>2.57379921875008</c:v>
                </c:pt>
                <c:pt idx="28148">
                  <c:v>2.57420484375008</c:v>
                </c:pt>
                <c:pt idx="28149">
                  <c:v>2.5746162500000001</c:v>
                </c:pt>
                <c:pt idx="28150">
                  <c:v>2.5751473437500798</c:v>
                </c:pt>
                <c:pt idx="28151">
                  <c:v>2.5754871875001597</c:v>
                </c:pt>
                <c:pt idx="28152">
                  <c:v>2.5758242187500797</c:v>
                </c:pt>
                <c:pt idx="28153">
                  <c:v>2.5762367187500801</c:v>
                </c:pt>
                <c:pt idx="28154">
                  <c:v>2.5758146875001597</c:v>
                </c:pt>
                <c:pt idx="28155">
                  <c:v>2.5752296875001597</c:v>
                </c:pt>
                <c:pt idx="28156">
                  <c:v>2.57484984375008</c:v>
                </c:pt>
                <c:pt idx="28157">
                  <c:v>2.5742932812499202</c:v>
                </c:pt>
                <c:pt idx="28158">
                  <c:v>2.5737871875001597</c:v>
                </c:pt>
                <c:pt idx="28159">
                  <c:v>2.5732556249999998</c:v>
                </c:pt>
                <c:pt idx="28160">
                  <c:v>2.5727567187500799</c:v>
                </c:pt>
                <c:pt idx="28161">
                  <c:v>2.5722235937500799</c:v>
                </c:pt>
                <c:pt idx="28162">
                  <c:v>2.5716818749999999</c:v>
                </c:pt>
                <c:pt idx="28163">
                  <c:v>2.5712234375001599</c:v>
                </c:pt>
                <c:pt idx="28164">
                  <c:v>2.5708632812499199</c:v>
                </c:pt>
                <c:pt idx="28165">
                  <c:v>2.5712506249999998</c:v>
                </c:pt>
                <c:pt idx="28166">
                  <c:v>2.5716078125001598</c:v>
                </c:pt>
                <c:pt idx="28167">
                  <c:v>2.5719657812499199</c:v>
                </c:pt>
                <c:pt idx="28168">
                  <c:v>2.5723643749999998</c:v>
                </c:pt>
                <c:pt idx="28169">
                  <c:v>2.5721864062499202</c:v>
                </c:pt>
                <c:pt idx="28170">
                  <c:v>2.5718509375001597</c:v>
                </c:pt>
                <c:pt idx="28171">
                  <c:v>2.5714354687500798</c:v>
                </c:pt>
                <c:pt idx="28172">
                  <c:v>2.5711032812499202</c:v>
                </c:pt>
                <c:pt idx="28173">
                  <c:v>2.5711617187500799</c:v>
                </c:pt>
                <c:pt idx="28174">
                  <c:v>2.5715120312499202</c:v>
                </c:pt>
                <c:pt idx="28175">
                  <c:v>2.5718537499999998</c:v>
                </c:pt>
                <c:pt idx="28176">
                  <c:v>2.5722537499999998</c:v>
                </c:pt>
                <c:pt idx="28177">
                  <c:v>2.57230890624992</c:v>
                </c:pt>
                <c:pt idx="28178">
                  <c:v>2.5719379687500799</c:v>
                </c:pt>
                <c:pt idx="28179">
                  <c:v>2.5722898437500801</c:v>
                </c:pt>
                <c:pt idx="28180">
                  <c:v>2.5719331250000002</c:v>
                </c:pt>
                <c:pt idx="28181">
                  <c:v>2.5715724999999998</c:v>
                </c:pt>
                <c:pt idx="28182">
                  <c:v>2.5710721875001599</c:v>
                </c:pt>
                <c:pt idx="28183">
                  <c:v>2.5707179687500799</c:v>
                </c:pt>
                <c:pt idx="28184">
                  <c:v>2.5703825</c:v>
                </c:pt>
                <c:pt idx="28185">
                  <c:v>2.5699370312499203</c:v>
                </c:pt>
                <c:pt idx="28186">
                  <c:v>2.5700618749999999</c:v>
                </c:pt>
                <c:pt idx="28187">
                  <c:v>2.5705043750000001</c:v>
                </c:pt>
                <c:pt idx="28188">
                  <c:v>2.5708535937500798</c:v>
                </c:pt>
                <c:pt idx="28189">
                  <c:v>2.5712401562499201</c:v>
                </c:pt>
                <c:pt idx="28190">
                  <c:v>2.5715746875001599</c:v>
                </c:pt>
                <c:pt idx="28191">
                  <c:v>2.5719396875001599</c:v>
                </c:pt>
                <c:pt idx="28192">
                  <c:v>2.5723723437500801</c:v>
                </c:pt>
                <c:pt idx="28193">
                  <c:v>2.5728309375001599</c:v>
                </c:pt>
                <c:pt idx="28194">
                  <c:v>2.5731995312499203</c:v>
                </c:pt>
                <c:pt idx="28195">
                  <c:v>2.57353453124992</c:v>
                </c:pt>
                <c:pt idx="28196">
                  <c:v>2.5738732812499201</c:v>
                </c:pt>
                <c:pt idx="28197">
                  <c:v>2.57424125</c:v>
                </c:pt>
                <c:pt idx="28198">
                  <c:v>2.5746312499999999</c:v>
                </c:pt>
                <c:pt idx="28199">
                  <c:v>2.5750098437500797</c:v>
                </c:pt>
                <c:pt idx="28200">
                  <c:v>2.5753820312499203</c:v>
                </c:pt>
                <c:pt idx="28201">
                  <c:v>2.5757390625001597</c:v>
                </c:pt>
                <c:pt idx="28202">
                  <c:v>2.5761474999999998</c:v>
                </c:pt>
                <c:pt idx="28203">
                  <c:v>2.5760501562499201</c:v>
                </c:pt>
                <c:pt idx="28204">
                  <c:v>2.5757093750000002</c:v>
                </c:pt>
                <c:pt idx="28205">
                  <c:v>2.5753637500000002</c:v>
                </c:pt>
                <c:pt idx="28206">
                  <c:v>2.57501234375008</c:v>
                </c:pt>
                <c:pt idx="28207">
                  <c:v>2.5749796875001598</c:v>
                </c:pt>
                <c:pt idx="28208">
                  <c:v>2.5753010937500798</c:v>
                </c:pt>
                <c:pt idx="28209">
                  <c:v>2.57571734375008</c:v>
                </c:pt>
                <c:pt idx="28210">
                  <c:v>2.5761625000000001</c:v>
                </c:pt>
                <c:pt idx="28211">
                  <c:v>2.57565859375008</c:v>
                </c:pt>
                <c:pt idx="28212">
                  <c:v>2.5751995312499201</c:v>
                </c:pt>
                <c:pt idx="28213">
                  <c:v>2.5746937499999998</c:v>
                </c:pt>
                <c:pt idx="28214">
                  <c:v>2.57418375</c:v>
                </c:pt>
                <c:pt idx="28215">
                  <c:v>2.5736593750000001</c:v>
                </c:pt>
                <c:pt idx="28216">
                  <c:v>2.573168125</c:v>
                </c:pt>
                <c:pt idx="28217">
                  <c:v>2.5725729687500798</c:v>
                </c:pt>
                <c:pt idx="28218">
                  <c:v>2.5720459375001599</c:v>
                </c:pt>
                <c:pt idx="28219">
                  <c:v>2.5715373437500797</c:v>
                </c:pt>
                <c:pt idx="28220">
                  <c:v>2.5710492187500797</c:v>
                </c:pt>
                <c:pt idx="28221">
                  <c:v>2.5707232812499203</c:v>
                </c:pt>
                <c:pt idx="28222">
                  <c:v>2.57105421875008</c:v>
                </c:pt>
                <c:pt idx="28223">
                  <c:v>2.57138390624992</c:v>
                </c:pt>
                <c:pt idx="28224">
                  <c:v>2.5716881250000001</c:v>
                </c:pt>
                <c:pt idx="28225">
                  <c:v>2.5713209375001598</c:v>
                </c:pt>
                <c:pt idx="28226">
                  <c:v>2.5708715625001597</c:v>
                </c:pt>
                <c:pt idx="28227">
                  <c:v>2.5704685937500797</c:v>
                </c:pt>
                <c:pt idx="28228">
                  <c:v>2.5701168750000001</c:v>
                </c:pt>
                <c:pt idx="28229">
                  <c:v>2.5700093750000002</c:v>
                </c:pt>
                <c:pt idx="28230">
                  <c:v>2.5702025000000002</c:v>
                </c:pt>
                <c:pt idx="28231">
                  <c:v>2.5705274999999999</c:v>
                </c:pt>
                <c:pt idx="28232">
                  <c:v>2.57087796875008</c:v>
                </c:pt>
                <c:pt idx="28233">
                  <c:v>2.5712018749999999</c:v>
                </c:pt>
                <c:pt idx="28234">
                  <c:v>2.5715521875001599</c:v>
                </c:pt>
                <c:pt idx="28235">
                  <c:v>2.5719007812499202</c:v>
                </c:pt>
                <c:pt idx="28236">
                  <c:v>2.5722843750000002</c:v>
                </c:pt>
                <c:pt idx="28237">
                  <c:v>2.5727521875001598</c:v>
                </c:pt>
                <c:pt idx="28238">
                  <c:v>2.5731381249999998</c:v>
                </c:pt>
                <c:pt idx="28239">
                  <c:v>2.5734837499999998</c:v>
                </c:pt>
                <c:pt idx="28240">
                  <c:v>2.57389171875008</c:v>
                </c:pt>
                <c:pt idx="28241">
                  <c:v>2.5742882812499199</c:v>
                </c:pt>
                <c:pt idx="28242">
                  <c:v>2.5747090625001596</c:v>
                </c:pt>
                <c:pt idx="28243">
                  <c:v>2.5745471875001598</c:v>
                </c:pt>
                <c:pt idx="28244">
                  <c:v>2.5741842187500801</c:v>
                </c:pt>
                <c:pt idx="28245">
                  <c:v>2.5737759375001596</c:v>
                </c:pt>
                <c:pt idx="28246">
                  <c:v>2.5734382812499201</c:v>
                </c:pt>
                <c:pt idx="28247">
                  <c:v>2.57306875</c:v>
                </c:pt>
                <c:pt idx="28248">
                  <c:v>2.5726415625001597</c:v>
                </c:pt>
                <c:pt idx="28249">
                  <c:v>2.5722779687500799</c:v>
                </c:pt>
                <c:pt idx="28250">
                  <c:v>2.5726837499999999</c:v>
                </c:pt>
                <c:pt idx="28251">
                  <c:v>2.5730373437500798</c:v>
                </c:pt>
                <c:pt idx="28252">
                  <c:v>2.573438125</c:v>
                </c:pt>
                <c:pt idx="28253">
                  <c:v>2.573356875</c:v>
                </c:pt>
                <c:pt idx="28254">
                  <c:v>2.5729859375001598</c:v>
                </c:pt>
                <c:pt idx="28255">
                  <c:v>2.5726456249999998</c:v>
                </c:pt>
                <c:pt idx="28256">
                  <c:v>2.5724101562499202</c:v>
                </c:pt>
                <c:pt idx="28257">
                  <c:v>2.57206296875008</c:v>
                </c:pt>
                <c:pt idx="28258">
                  <c:v>2.5719562499999999</c:v>
                </c:pt>
                <c:pt idx="28259">
                  <c:v>2.5722684375001599</c:v>
                </c:pt>
                <c:pt idx="28260">
                  <c:v>2.57261390624992</c:v>
                </c:pt>
                <c:pt idx="28261">
                  <c:v>2.57226031250016</c:v>
                </c:pt>
                <c:pt idx="28262">
                  <c:v>2.57189921875008</c:v>
                </c:pt>
                <c:pt idx="28263">
                  <c:v>2.5715404687500798</c:v>
                </c:pt>
                <c:pt idx="28264">
                  <c:v>2.5715092187500797</c:v>
                </c:pt>
                <c:pt idx="28265">
                  <c:v>2.5718776562499199</c:v>
                </c:pt>
                <c:pt idx="28266">
                  <c:v>2.57232140624992</c:v>
                </c:pt>
                <c:pt idx="28267">
                  <c:v>2.5727307812499203</c:v>
                </c:pt>
                <c:pt idx="28268">
                  <c:v>2.5730932812499203</c:v>
                </c:pt>
                <c:pt idx="28269">
                  <c:v>2.5734617187500799</c:v>
                </c:pt>
                <c:pt idx="28270">
                  <c:v>2.5738059375001598</c:v>
                </c:pt>
                <c:pt idx="28271">
                  <c:v>2.5741529687500799</c:v>
                </c:pt>
                <c:pt idx="28272">
                  <c:v>2.57451515624992</c:v>
                </c:pt>
                <c:pt idx="28273">
                  <c:v>2.5748560937500797</c:v>
                </c:pt>
                <c:pt idx="28274">
                  <c:v>2.5753359375001597</c:v>
                </c:pt>
                <c:pt idx="28275">
                  <c:v>2.5757099999999999</c:v>
                </c:pt>
                <c:pt idx="28276">
                  <c:v>2.5753593750000001</c:v>
                </c:pt>
                <c:pt idx="28277">
                  <c:v>2.57483171875008</c:v>
                </c:pt>
                <c:pt idx="28278">
                  <c:v>2.5744506249999999</c:v>
                </c:pt>
                <c:pt idx="28279">
                  <c:v>2.5741182812499201</c:v>
                </c:pt>
                <c:pt idx="28280">
                  <c:v>2.57369984375008</c:v>
                </c:pt>
                <c:pt idx="28281">
                  <c:v>2.5733406250000002</c:v>
                </c:pt>
                <c:pt idx="28282">
                  <c:v>2.5729882812499203</c:v>
                </c:pt>
                <c:pt idx="28283">
                  <c:v>2.5725948437500801</c:v>
                </c:pt>
                <c:pt idx="28284">
                  <c:v>2.5722692187500797</c:v>
                </c:pt>
                <c:pt idx="28285">
                  <c:v>2.5717959375001596</c:v>
                </c:pt>
                <c:pt idx="28286">
                  <c:v>2.5713374999999998</c:v>
                </c:pt>
                <c:pt idx="28287">
                  <c:v>2.5708935937500801</c:v>
                </c:pt>
                <c:pt idx="28288">
                  <c:v>2.5703981250000001</c:v>
                </c:pt>
                <c:pt idx="28289">
                  <c:v>2.5698332812499203</c:v>
                </c:pt>
                <c:pt idx="28290">
                  <c:v>2.5693946875001599</c:v>
                </c:pt>
                <c:pt idx="28291">
                  <c:v>2.5690732812499202</c:v>
                </c:pt>
                <c:pt idx="28292">
                  <c:v>2.5693943749999999</c:v>
                </c:pt>
                <c:pt idx="28293">
                  <c:v>2.5697212500000002</c:v>
                </c:pt>
                <c:pt idx="28294">
                  <c:v>2.5701364062499201</c:v>
                </c:pt>
                <c:pt idx="28295">
                  <c:v>2.5704726562499203</c:v>
                </c:pt>
                <c:pt idx="28296">
                  <c:v>2.5708648437500798</c:v>
                </c:pt>
                <c:pt idx="28297">
                  <c:v>2.5712448437500797</c:v>
                </c:pt>
                <c:pt idx="28298">
                  <c:v>2.57173546875008</c:v>
                </c:pt>
                <c:pt idx="28299">
                  <c:v>2.5722282812499202</c:v>
                </c:pt>
                <c:pt idx="28300">
                  <c:v>2.5725785937500798</c:v>
                </c:pt>
                <c:pt idx="28301">
                  <c:v>2.5729289062499201</c:v>
                </c:pt>
                <c:pt idx="28302">
                  <c:v>2.5732925</c:v>
                </c:pt>
                <c:pt idx="28303">
                  <c:v>2.5736726562499199</c:v>
                </c:pt>
                <c:pt idx="28304">
                  <c:v>2.5741053125001598</c:v>
                </c:pt>
                <c:pt idx="28305">
                  <c:v>2.57413890624992</c:v>
                </c:pt>
                <c:pt idx="28306">
                  <c:v>2.5739040625001599</c:v>
                </c:pt>
                <c:pt idx="28307">
                  <c:v>2.5735721875001598</c:v>
                </c:pt>
                <c:pt idx="28308">
                  <c:v>2.5731917187500799</c:v>
                </c:pt>
                <c:pt idx="28309">
                  <c:v>2.5728639062499203</c:v>
                </c:pt>
                <c:pt idx="28310">
                  <c:v>2.5724537500000002</c:v>
                </c:pt>
                <c:pt idx="28311">
                  <c:v>2.5720084375001599</c:v>
                </c:pt>
                <c:pt idx="28312">
                  <c:v>2.5715379687500799</c:v>
                </c:pt>
                <c:pt idx="28313">
                  <c:v>2.5711629687500799</c:v>
                </c:pt>
                <c:pt idx="28314">
                  <c:v>2.57083703124992</c:v>
                </c:pt>
                <c:pt idx="28315">
                  <c:v>2.5704695312499202</c:v>
                </c:pt>
                <c:pt idx="28316">
                  <c:v>2.57008046875008</c:v>
                </c:pt>
                <c:pt idx="28317">
                  <c:v>2.5696993749999999</c:v>
                </c:pt>
                <c:pt idx="28318">
                  <c:v>2.5699145312499203</c:v>
                </c:pt>
                <c:pt idx="28319">
                  <c:v>2.5703182812499201</c:v>
                </c:pt>
                <c:pt idx="28320">
                  <c:v>2.5704428125001599</c:v>
                </c:pt>
                <c:pt idx="28321">
                  <c:v>2.5703084375001599</c:v>
                </c:pt>
                <c:pt idx="28322">
                  <c:v>2.5706821875001595</c:v>
                </c:pt>
                <c:pt idx="28323">
                  <c:v>2.57058546875008</c:v>
                </c:pt>
                <c:pt idx="28324">
                  <c:v>2.5707887500000002</c:v>
                </c:pt>
                <c:pt idx="28325">
                  <c:v>2.5711881249999999</c:v>
                </c:pt>
                <c:pt idx="28326">
                  <c:v>2.57156484375008</c:v>
                </c:pt>
                <c:pt idx="28327">
                  <c:v>2.571996875</c:v>
                </c:pt>
                <c:pt idx="28328">
                  <c:v>2.5724904687500798</c:v>
                </c:pt>
                <c:pt idx="28329">
                  <c:v>2.5728606250000001</c:v>
                </c:pt>
                <c:pt idx="28330">
                  <c:v>2.5733390625001595</c:v>
                </c:pt>
                <c:pt idx="28331">
                  <c:v>2.5737479687500797</c:v>
                </c:pt>
                <c:pt idx="28332">
                  <c:v>2.5737334375001599</c:v>
                </c:pt>
                <c:pt idx="28333">
                  <c:v>2.5736384375001595</c:v>
                </c:pt>
                <c:pt idx="28334">
                  <c:v>2.5732798437500799</c:v>
                </c:pt>
                <c:pt idx="28335">
                  <c:v>2.5727935937500797</c:v>
                </c:pt>
                <c:pt idx="28336">
                  <c:v>2.5723057812499199</c:v>
                </c:pt>
                <c:pt idx="28337">
                  <c:v>2.5717671875001598</c:v>
                </c:pt>
                <c:pt idx="28338">
                  <c:v>2.5712829687500798</c:v>
                </c:pt>
                <c:pt idx="28339">
                  <c:v>2.57094890624992</c:v>
                </c:pt>
                <c:pt idx="28340">
                  <c:v>2.5706928125001598</c:v>
                </c:pt>
                <c:pt idx="28341">
                  <c:v>2.5705565625001596</c:v>
                </c:pt>
                <c:pt idx="28342">
                  <c:v>2.57019796875008</c:v>
                </c:pt>
                <c:pt idx="28343">
                  <c:v>2.5697856250000002</c:v>
                </c:pt>
                <c:pt idx="28344">
                  <c:v>2.5694520312499201</c:v>
                </c:pt>
                <c:pt idx="28345">
                  <c:v>2.5694949999999999</c:v>
                </c:pt>
                <c:pt idx="28346">
                  <c:v>2.5697185937500797</c:v>
                </c:pt>
                <c:pt idx="28347">
                  <c:v>2.5700598437500797</c:v>
                </c:pt>
                <c:pt idx="28348">
                  <c:v>2.5705040625001598</c:v>
                </c:pt>
                <c:pt idx="28349">
                  <c:v>2.5708765625001599</c:v>
                </c:pt>
                <c:pt idx="28350">
                  <c:v>2.5712089062499199</c:v>
                </c:pt>
                <c:pt idx="28351">
                  <c:v>2.5716217187500798</c:v>
                </c:pt>
                <c:pt idx="28352">
                  <c:v>2.5720237500000001</c:v>
                </c:pt>
                <c:pt idx="28353">
                  <c:v>2.5723678125001599</c:v>
                </c:pt>
                <c:pt idx="28354">
                  <c:v>2.5727142187500798</c:v>
                </c:pt>
                <c:pt idx="28355">
                  <c:v>2.5732132812499202</c:v>
                </c:pt>
                <c:pt idx="28356">
                  <c:v>2.5735693749999999</c:v>
                </c:pt>
                <c:pt idx="28357">
                  <c:v>2.5739509375001597</c:v>
                </c:pt>
                <c:pt idx="28358">
                  <c:v>2.5744878125001596</c:v>
                </c:pt>
                <c:pt idx="28359">
                  <c:v>2.57485515624992</c:v>
                </c:pt>
                <c:pt idx="28360">
                  <c:v>2.5752196875001596</c:v>
                </c:pt>
                <c:pt idx="28361">
                  <c:v>2.5748726562499202</c:v>
                </c:pt>
                <c:pt idx="28362">
                  <c:v>2.5745051562499199</c:v>
                </c:pt>
                <c:pt idx="28363">
                  <c:v>2.5741160937500798</c:v>
                </c:pt>
                <c:pt idx="28364">
                  <c:v>2.57364765624992</c:v>
                </c:pt>
                <c:pt idx="28365">
                  <c:v>2.5729578125001598</c:v>
                </c:pt>
                <c:pt idx="28366">
                  <c:v>2.57259703124992</c:v>
                </c:pt>
                <c:pt idx="28367">
                  <c:v>2.5721595312499201</c:v>
                </c:pt>
                <c:pt idx="28368">
                  <c:v>2.57180515624992</c:v>
                </c:pt>
                <c:pt idx="28369">
                  <c:v>2.571279375</c:v>
                </c:pt>
                <c:pt idx="28370">
                  <c:v>2.5709078125001597</c:v>
                </c:pt>
                <c:pt idx="28371">
                  <c:v>2.5705579687500797</c:v>
                </c:pt>
                <c:pt idx="28372">
                  <c:v>2.5702153125001597</c:v>
                </c:pt>
                <c:pt idx="28373">
                  <c:v>2.5697049999999999</c:v>
                </c:pt>
                <c:pt idx="28374">
                  <c:v>2.5693393750000002</c:v>
                </c:pt>
                <c:pt idx="28375">
                  <c:v>2.5689728125001596</c:v>
                </c:pt>
                <c:pt idx="28376">
                  <c:v>2.56933875</c:v>
                </c:pt>
                <c:pt idx="28377">
                  <c:v>2.5697182812499202</c:v>
                </c:pt>
                <c:pt idx="28378">
                  <c:v>2.5695040625001599</c:v>
                </c:pt>
                <c:pt idx="28379">
                  <c:v>2.56995140624992</c:v>
                </c:pt>
                <c:pt idx="28380">
                  <c:v>2.5699340625001597</c:v>
                </c:pt>
                <c:pt idx="28381">
                  <c:v>2.5700762500000001</c:v>
                </c:pt>
                <c:pt idx="28382">
                  <c:v>2.5704164062499202</c:v>
                </c:pt>
                <c:pt idx="28383">
                  <c:v>2.5702523437500799</c:v>
                </c:pt>
                <c:pt idx="28384">
                  <c:v>2.569990625</c:v>
                </c:pt>
                <c:pt idx="28385">
                  <c:v>2.5696403125001597</c:v>
                </c:pt>
                <c:pt idx="28386">
                  <c:v>2.56921953124992</c:v>
                </c:pt>
                <c:pt idx="28387">
                  <c:v>2.568888125</c:v>
                </c:pt>
                <c:pt idx="28388">
                  <c:v>2.5685571875001596</c:v>
                </c:pt>
                <c:pt idx="28389">
                  <c:v>2.5682370312499203</c:v>
                </c:pt>
                <c:pt idx="28390">
                  <c:v>2.56849078124992</c:v>
                </c:pt>
                <c:pt idx="28391">
                  <c:v>2.5688306249999999</c:v>
                </c:pt>
                <c:pt idx="28392">
                  <c:v>2.5691914062499199</c:v>
                </c:pt>
                <c:pt idx="28393">
                  <c:v>2.5695709375001599</c:v>
                </c:pt>
                <c:pt idx="28394">
                  <c:v>2.5700190625001595</c:v>
                </c:pt>
                <c:pt idx="28395">
                  <c:v>2.5703637499999998</c:v>
                </c:pt>
                <c:pt idx="28396">
                  <c:v>2.5707342187500797</c:v>
                </c:pt>
                <c:pt idx="28397">
                  <c:v>2.5710549999999999</c:v>
                </c:pt>
                <c:pt idx="28398">
                  <c:v>2.57069875</c:v>
                </c:pt>
                <c:pt idx="28399">
                  <c:v>2.5702746875001599</c:v>
                </c:pt>
                <c:pt idx="28400">
                  <c:v>2.5696815625001599</c:v>
                </c:pt>
                <c:pt idx="28401">
                  <c:v>2.5692064062499202</c:v>
                </c:pt>
                <c:pt idx="28402">
                  <c:v>2.5688317187500798</c:v>
                </c:pt>
                <c:pt idx="28403">
                  <c:v>2.5684603125001599</c:v>
                </c:pt>
                <c:pt idx="28404">
                  <c:v>2.5681145312499201</c:v>
                </c:pt>
                <c:pt idx="28405">
                  <c:v>2.5685298437500799</c:v>
                </c:pt>
                <c:pt idx="28406">
                  <c:v>2.5689329687500799</c:v>
                </c:pt>
                <c:pt idx="28407">
                  <c:v>2.5692609375001596</c:v>
                </c:pt>
                <c:pt idx="28408">
                  <c:v>2.5696385937500801</c:v>
                </c:pt>
                <c:pt idx="28409">
                  <c:v>2.5700314062499201</c:v>
                </c:pt>
                <c:pt idx="28410">
                  <c:v>2.5703562500000001</c:v>
                </c:pt>
                <c:pt idx="28411">
                  <c:v>2.5707304687500798</c:v>
                </c:pt>
                <c:pt idx="28412">
                  <c:v>2.5711739062499199</c:v>
                </c:pt>
                <c:pt idx="28413">
                  <c:v>2.5715206249999998</c:v>
                </c:pt>
                <c:pt idx="28414">
                  <c:v>2.5718442187500798</c:v>
                </c:pt>
                <c:pt idx="28415">
                  <c:v>2.5722001562499202</c:v>
                </c:pt>
                <c:pt idx="28416">
                  <c:v>2.5726473437500799</c:v>
                </c:pt>
                <c:pt idx="28417">
                  <c:v>2.5730431249999999</c:v>
                </c:pt>
                <c:pt idx="28418">
                  <c:v>2.5730154687500799</c:v>
                </c:pt>
                <c:pt idx="28419">
                  <c:v>2.57264921875008</c:v>
                </c:pt>
                <c:pt idx="28420">
                  <c:v>2.5722495312499203</c:v>
                </c:pt>
                <c:pt idx="28421">
                  <c:v>2.5717609375001595</c:v>
                </c:pt>
                <c:pt idx="28422">
                  <c:v>2.5711331249999998</c:v>
                </c:pt>
                <c:pt idx="28423">
                  <c:v>2.5707051562499199</c:v>
                </c:pt>
                <c:pt idx="28424">
                  <c:v>2.5701806249999999</c:v>
                </c:pt>
                <c:pt idx="28425">
                  <c:v>2.56965359375008</c:v>
                </c:pt>
                <c:pt idx="28426">
                  <c:v>2.569179375</c:v>
                </c:pt>
                <c:pt idx="28427">
                  <c:v>2.5686640625001598</c:v>
                </c:pt>
                <c:pt idx="28428">
                  <c:v>2.5681928125001598</c:v>
                </c:pt>
                <c:pt idx="28429">
                  <c:v>2.5677453125001599</c:v>
                </c:pt>
                <c:pt idx="28430">
                  <c:v>2.56739515624992</c:v>
                </c:pt>
                <c:pt idx="28431">
                  <c:v>2.5670617187500797</c:v>
                </c:pt>
                <c:pt idx="28432">
                  <c:v>2.5665814062499201</c:v>
                </c:pt>
                <c:pt idx="28433">
                  <c:v>2.5662181249999998</c:v>
                </c:pt>
                <c:pt idx="28434">
                  <c:v>2.5658964062499203</c:v>
                </c:pt>
                <c:pt idx="28435">
                  <c:v>2.565449375</c:v>
                </c:pt>
                <c:pt idx="28436">
                  <c:v>2.5653117187500798</c:v>
                </c:pt>
                <c:pt idx="28437">
                  <c:v>2.5654196875001598</c:v>
                </c:pt>
                <c:pt idx="28438">
                  <c:v>2.5658303125001596</c:v>
                </c:pt>
                <c:pt idx="28439">
                  <c:v>2.5661995312499202</c:v>
                </c:pt>
                <c:pt idx="28440">
                  <c:v>2.5666360937500801</c:v>
                </c:pt>
                <c:pt idx="28441">
                  <c:v>2.5670470312499201</c:v>
                </c:pt>
                <c:pt idx="28442">
                  <c:v>2.56740640624992</c:v>
                </c:pt>
                <c:pt idx="28443">
                  <c:v>2.56775671875008</c:v>
                </c:pt>
                <c:pt idx="28444">
                  <c:v>2.5681720312499201</c:v>
                </c:pt>
                <c:pt idx="28445">
                  <c:v>2.5685473437500801</c:v>
                </c:pt>
                <c:pt idx="28446">
                  <c:v>2.5689496875001598</c:v>
                </c:pt>
                <c:pt idx="28447">
                  <c:v>2.5693454687500799</c:v>
                </c:pt>
                <c:pt idx="28448">
                  <c:v>2.569730625</c:v>
                </c:pt>
                <c:pt idx="28449">
                  <c:v>2.5701706249999998</c:v>
                </c:pt>
                <c:pt idx="28450">
                  <c:v>2.5704948437500801</c:v>
                </c:pt>
                <c:pt idx="28451">
                  <c:v>2.570905625</c:v>
                </c:pt>
                <c:pt idx="28452">
                  <c:v>2.5712346875001599</c:v>
                </c:pt>
                <c:pt idx="28453">
                  <c:v>2.5715728125001598</c:v>
                </c:pt>
                <c:pt idx="28454">
                  <c:v>2.5719646875001598</c:v>
                </c:pt>
                <c:pt idx="28455">
                  <c:v>2.5722993750000001</c:v>
                </c:pt>
                <c:pt idx="28456">
                  <c:v>2.57262078124992</c:v>
                </c:pt>
                <c:pt idx="28457">
                  <c:v>2.5720895312499201</c:v>
                </c:pt>
                <c:pt idx="28458">
                  <c:v>2.5714153125001595</c:v>
                </c:pt>
                <c:pt idx="28459">
                  <c:v>2.5710250000000001</c:v>
                </c:pt>
                <c:pt idx="28460">
                  <c:v>2.5704817187500799</c:v>
                </c:pt>
                <c:pt idx="28461">
                  <c:v>2.5698876562499202</c:v>
                </c:pt>
                <c:pt idx="28462">
                  <c:v>2.56935859375008</c:v>
                </c:pt>
                <c:pt idx="28463">
                  <c:v>2.5688081249999999</c:v>
                </c:pt>
                <c:pt idx="28464">
                  <c:v>2.5683135937500801</c:v>
                </c:pt>
                <c:pt idx="28465">
                  <c:v>2.5678596875001598</c:v>
                </c:pt>
                <c:pt idx="28466">
                  <c:v>2.5674410937500798</c:v>
                </c:pt>
                <c:pt idx="28467">
                  <c:v>2.5668648437500798</c:v>
                </c:pt>
                <c:pt idx="28468">
                  <c:v>2.5664737500000001</c:v>
                </c:pt>
                <c:pt idx="28469">
                  <c:v>2.5660587499999998</c:v>
                </c:pt>
                <c:pt idx="28470">
                  <c:v>2.5661528125001598</c:v>
                </c:pt>
                <c:pt idx="28471">
                  <c:v>2.5664770312499203</c:v>
                </c:pt>
                <c:pt idx="28472">
                  <c:v>2.5668004687500798</c:v>
                </c:pt>
                <c:pt idx="28473">
                  <c:v>2.5672131249999999</c:v>
                </c:pt>
                <c:pt idx="28474">
                  <c:v>2.5675525000000001</c:v>
                </c:pt>
                <c:pt idx="28475">
                  <c:v>2.5679037500000002</c:v>
                </c:pt>
                <c:pt idx="28476">
                  <c:v>2.5682732812499203</c:v>
                </c:pt>
                <c:pt idx="28477">
                  <c:v>2.5686651562499203</c:v>
                </c:pt>
                <c:pt idx="28478">
                  <c:v>2.5690845312499202</c:v>
                </c:pt>
                <c:pt idx="28479">
                  <c:v>2.5687526562499201</c:v>
                </c:pt>
                <c:pt idx="28480">
                  <c:v>2.5682396875001596</c:v>
                </c:pt>
                <c:pt idx="28481">
                  <c:v>2.5676800000000002</c:v>
                </c:pt>
                <c:pt idx="28482">
                  <c:v>2.5671581250000002</c:v>
                </c:pt>
                <c:pt idx="28483">
                  <c:v>2.5666765625001595</c:v>
                </c:pt>
                <c:pt idx="28484">
                  <c:v>2.5663606250000002</c:v>
                </c:pt>
                <c:pt idx="28485">
                  <c:v>2.5659823437500799</c:v>
                </c:pt>
                <c:pt idx="28486">
                  <c:v>2.5659076562499203</c:v>
                </c:pt>
                <c:pt idx="28487">
                  <c:v>2.5663654687500799</c:v>
                </c:pt>
                <c:pt idx="28488">
                  <c:v>2.5668487500000001</c:v>
                </c:pt>
                <c:pt idx="28489">
                  <c:v>2.5672376562499202</c:v>
                </c:pt>
                <c:pt idx="28490">
                  <c:v>2.5676379687500797</c:v>
                </c:pt>
                <c:pt idx="28491">
                  <c:v>2.5679993749999999</c:v>
                </c:pt>
                <c:pt idx="28492">
                  <c:v>2.5683709375001595</c:v>
                </c:pt>
                <c:pt idx="28493">
                  <c:v>2.5679993749999999</c:v>
                </c:pt>
                <c:pt idx="28494">
                  <c:v>2.56758953124992</c:v>
                </c:pt>
                <c:pt idx="28495">
                  <c:v>2.5669960937500798</c:v>
                </c:pt>
                <c:pt idx="28496">
                  <c:v>2.5664790625001599</c:v>
                </c:pt>
                <c:pt idx="28497">
                  <c:v>2.5660698437500797</c:v>
                </c:pt>
                <c:pt idx="28498">
                  <c:v>2.5656889062499202</c:v>
                </c:pt>
                <c:pt idx="28499">
                  <c:v>2.5656584375001596</c:v>
                </c:pt>
                <c:pt idx="28500">
                  <c:v>2.5660103125001599</c:v>
                </c:pt>
                <c:pt idx="28501">
                  <c:v>2.5662195312499203</c:v>
                </c:pt>
                <c:pt idx="28502">
                  <c:v>2.5665721875001597</c:v>
                </c:pt>
                <c:pt idx="28503">
                  <c:v>2.5669201562499202</c:v>
                </c:pt>
                <c:pt idx="28504">
                  <c:v>2.5672409375001597</c:v>
                </c:pt>
                <c:pt idx="28505">
                  <c:v>2.567574375</c:v>
                </c:pt>
                <c:pt idx="28506">
                  <c:v>2.56792734375008</c:v>
                </c:pt>
                <c:pt idx="28507">
                  <c:v>2.5675473437500798</c:v>
                </c:pt>
                <c:pt idx="28508">
                  <c:v>2.5678821875001598</c:v>
                </c:pt>
                <c:pt idx="28509">
                  <c:v>2.5682126562499201</c:v>
                </c:pt>
                <c:pt idx="28510">
                  <c:v>2.5686121875001597</c:v>
                </c:pt>
                <c:pt idx="28511">
                  <c:v>2.5690446875001598</c:v>
                </c:pt>
                <c:pt idx="28512">
                  <c:v>2.5693682812499201</c:v>
                </c:pt>
                <c:pt idx="28513">
                  <c:v>2.5698414062499202</c:v>
                </c:pt>
                <c:pt idx="28514">
                  <c:v>2.57023953124992</c:v>
                </c:pt>
                <c:pt idx="28515">
                  <c:v>2.5706979687500797</c:v>
                </c:pt>
                <c:pt idx="28516">
                  <c:v>2.5710840625001596</c:v>
                </c:pt>
                <c:pt idx="28517">
                  <c:v>2.5707100000000001</c:v>
                </c:pt>
                <c:pt idx="28518">
                  <c:v>2.5703703125001596</c:v>
                </c:pt>
                <c:pt idx="28519">
                  <c:v>2.5700075</c:v>
                </c:pt>
                <c:pt idx="28520">
                  <c:v>2.5699953125001596</c:v>
                </c:pt>
                <c:pt idx="28521">
                  <c:v>2.5696215625001599</c:v>
                </c:pt>
                <c:pt idx="28522">
                  <c:v>2.5692206249999998</c:v>
                </c:pt>
                <c:pt idx="28523">
                  <c:v>2.5687521875001598</c:v>
                </c:pt>
                <c:pt idx="28524">
                  <c:v>2.5683098437500798</c:v>
                </c:pt>
                <c:pt idx="28525">
                  <c:v>2.5678646875001596</c:v>
                </c:pt>
                <c:pt idx="28526">
                  <c:v>2.5674278125001599</c:v>
                </c:pt>
                <c:pt idx="28527">
                  <c:v>2.5670635937500799</c:v>
                </c:pt>
                <c:pt idx="28528">
                  <c:v>2.5674440625001598</c:v>
                </c:pt>
                <c:pt idx="28529">
                  <c:v>2.5678559375001599</c:v>
                </c:pt>
                <c:pt idx="28530">
                  <c:v>2.5682779687500799</c:v>
                </c:pt>
                <c:pt idx="28531">
                  <c:v>2.5686225</c:v>
                </c:pt>
                <c:pt idx="28532">
                  <c:v>2.5690020312499202</c:v>
                </c:pt>
                <c:pt idx="28533">
                  <c:v>2.5694507812499201</c:v>
                </c:pt>
                <c:pt idx="28534">
                  <c:v>2.5698371875001595</c:v>
                </c:pt>
                <c:pt idx="28535">
                  <c:v>2.5702026562499203</c:v>
                </c:pt>
                <c:pt idx="28536">
                  <c:v>2.5705595312499203</c:v>
                </c:pt>
                <c:pt idx="28537">
                  <c:v>2.5700373437500801</c:v>
                </c:pt>
                <c:pt idx="28538">
                  <c:v>2.5694676562499201</c:v>
                </c:pt>
                <c:pt idx="28539">
                  <c:v>2.5688912500000001</c:v>
                </c:pt>
                <c:pt idx="28540">
                  <c:v>2.5682860937500798</c:v>
                </c:pt>
                <c:pt idx="28541">
                  <c:v>2.5678621875001597</c:v>
                </c:pt>
                <c:pt idx="28542">
                  <c:v>2.5674532812499202</c:v>
                </c:pt>
                <c:pt idx="28543">
                  <c:v>2.5670193750000001</c:v>
                </c:pt>
                <c:pt idx="28544">
                  <c:v>2.5666090625001599</c:v>
                </c:pt>
                <c:pt idx="28545">
                  <c:v>2.5662614062499203</c:v>
                </c:pt>
                <c:pt idx="28546">
                  <c:v>2.5658853125001597</c:v>
                </c:pt>
                <c:pt idx="28547">
                  <c:v>2.5653600000000001</c:v>
                </c:pt>
                <c:pt idx="28548">
                  <c:v>2.5650064062499203</c:v>
                </c:pt>
                <c:pt idx="28549">
                  <c:v>2.5646637499999998</c:v>
                </c:pt>
                <c:pt idx="28550">
                  <c:v>2.5648239062499201</c:v>
                </c:pt>
                <c:pt idx="28551">
                  <c:v>2.5652400000000002</c:v>
                </c:pt>
                <c:pt idx="28552">
                  <c:v>2.5655746875001597</c:v>
                </c:pt>
                <c:pt idx="28553">
                  <c:v>2.5659800000000001</c:v>
                </c:pt>
                <c:pt idx="28554">
                  <c:v>2.5663248437500799</c:v>
                </c:pt>
                <c:pt idx="28555">
                  <c:v>2.5667520312499201</c:v>
                </c:pt>
                <c:pt idx="28556">
                  <c:v>2.5671339062499201</c:v>
                </c:pt>
                <c:pt idx="28557">
                  <c:v>2.56677734375008</c:v>
                </c:pt>
                <c:pt idx="28558">
                  <c:v>2.5665290625001598</c:v>
                </c:pt>
                <c:pt idx="28559">
                  <c:v>2.5665723437500798</c:v>
                </c:pt>
                <c:pt idx="28560">
                  <c:v>2.5661895312499201</c:v>
                </c:pt>
                <c:pt idx="28561">
                  <c:v>2.5664668750000001</c:v>
                </c:pt>
                <c:pt idx="28562">
                  <c:v>2.5668053125001595</c:v>
                </c:pt>
                <c:pt idx="28563">
                  <c:v>2.5672032812499199</c:v>
                </c:pt>
                <c:pt idx="28564">
                  <c:v>2.5677006250000001</c:v>
                </c:pt>
                <c:pt idx="28565">
                  <c:v>2.568136875</c:v>
                </c:pt>
                <c:pt idx="28566">
                  <c:v>2.5684754687500799</c:v>
                </c:pt>
                <c:pt idx="28567">
                  <c:v>2.5688098437500799</c:v>
                </c:pt>
                <c:pt idx="28568">
                  <c:v>2.5692184375001599</c:v>
                </c:pt>
                <c:pt idx="28569">
                  <c:v>2.5688634375001596</c:v>
                </c:pt>
                <c:pt idx="28570">
                  <c:v>2.5683709375001595</c:v>
                </c:pt>
                <c:pt idx="28571">
                  <c:v>2.5680450000000001</c:v>
                </c:pt>
                <c:pt idx="28572">
                  <c:v>2.5676809375001599</c:v>
                </c:pt>
                <c:pt idx="28573">
                  <c:v>2.5672212499999998</c:v>
                </c:pt>
                <c:pt idx="28574">
                  <c:v>2.566665</c:v>
                </c:pt>
                <c:pt idx="28575">
                  <c:v>2.5661581249999998</c:v>
                </c:pt>
                <c:pt idx="28576">
                  <c:v>2.5656810937500798</c:v>
                </c:pt>
                <c:pt idx="28577">
                  <c:v>2.5652023437500797</c:v>
                </c:pt>
                <c:pt idx="28578">
                  <c:v>2.5646754687500799</c:v>
                </c:pt>
                <c:pt idx="28579">
                  <c:v>2.5641942187500799</c:v>
                </c:pt>
                <c:pt idx="28580">
                  <c:v>2.56374765624992</c:v>
                </c:pt>
                <c:pt idx="28581">
                  <c:v>2.5633568750000002</c:v>
                </c:pt>
                <c:pt idx="28582">
                  <c:v>2.5630320312499202</c:v>
                </c:pt>
                <c:pt idx="28583">
                  <c:v>2.56271125</c:v>
                </c:pt>
                <c:pt idx="28584">
                  <c:v>2.5623693749999998</c:v>
                </c:pt>
                <c:pt idx="28585">
                  <c:v>2.5620093750000001</c:v>
                </c:pt>
                <c:pt idx="28586">
                  <c:v>2.5616587499999999</c:v>
                </c:pt>
                <c:pt idx="28587">
                  <c:v>2.56133140624992</c:v>
                </c:pt>
                <c:pt idx="28588">
                  <c:v>2.5616095312499203</c:v>
                </c:pt>
                <c:pt idx="28589">
                  <c:v>2.56207015624992</c:v>
                </c:pt>
                <c:pt idx="28590">
                  <c:v>2.5625343749999998</c:v>
                </c:pt>
                <c:pt idx="28591">
                  <c:v>2.56301796875008</c:v>
                </c:pt>
                <c:pt idx="28592">
                  <c:v>2.5633485937500797</c:v>
                </c:pt>
                <c:pt idx="28593">
                  <c:v>2.5637839062499199</c:v>
                </c:pt>
                <c:pt idx="28594">
                  <c:v>2.5641815625001598</c:v>
                </c:pt>
                <c:pt idx="28595">
                  <c:v>2.56454515624992</c:v>
                </c:pt>
                <c:pt idx="28596">
                  <c:v>2.5649656250000001</c:v>
                </c:pt>
                <c:pt idx="28597">
                  <c:v>2.5646035937500797</c:v>
                </c:pt>
                <c:pt idx="28598">
                  <c:v>2.5646329687500797</c:v>
                </c:pt>
                <c:pt idx="28599">
                  <c:v>2.5649979687500797</c:v>
                </c:pt>
                <c:pt idx="28600">
                  <c:v>2.5654445312499203</c:v>
                </c:pt>
                <c:pt idx="28601">
                  <c:v>2.56582828124992</c:v>
                </c:pt>
                <c:pt idx="28602">
                  <c:v>2.5662126562499203</c:v>
                </c:pt>
                <c:pt idx="28603">
                  <c:v>2.5665873437500797</c:v>
                </c:pt>
                <c:pt idx="28604">
                  <c:v>2.5669664062499202</c:v>
                </c:pt>
                <c:pt idx="28605">
                  <c:v>2.5673365625001598</c:v>
                </c:pt>
                <c:pt idx="28606">
                  <c:v>2.5676678125001597</c:v>
                </c:pt>
                <c:pt idx="28607">
                  <c:v>2.5680670312499201</c:v>
                </c:pt>
                <c:pt idx="28608">
                  <c:v>2.5681820312499202</c:v>
                </c:pt>
                <c:pt idx="28609">
                  <c:v>2.5680162499999999</c:v>
                </c:pt>
                <c:pt idx="28610">
                  <c:v>2.5683740625001596</c:v>
                </c:pt>
                <c:pt idx="28611">
                  <c:v>2.5687048437500799</c:v>
                </c:pt>
                <c:pt idx="28612">
                  <c:v>2.5683259375001599</c:v>
                </c:pt>
                <c:pt idx="28613">
                  <c:v>2.5680048437500798</c:v>
                </c:pt>
                <c:pt idx="28614">
                  <c:v>2.56767078124992</c:v>
                </c:pt>
                <c:pt idx="28615">
                  <c:v>2.5672731249999998</c:v>
                </c:pt>
                <c:pt idx="28616">
                  <c:v>2.5668520312499203</c:v>
                </c:pt>
                <c:pt idx="28617">
                  <c:v>2.5664365625001597</c:v>
                </c:pt>
                <c:pt idx="28618">
                  <c:v>2.5664067187500801</c:v>
                </c:pt>
                <c:pt idx="28619">
                  <c:v>2.5667973437500797</c:v>
                </c:pt>
                <c:pt idx="28620">
                  <c:v>2.5664573437500797</c:v>
                </c:pt>
                <c:pt idx="28621">
                  <c:v>2.56610953124992</c:v>
                </c:pt>
                <c:pt idx="28622">
                  <c:v>2.5657706249999999</c:v>
                </c:pt>
                <c:pt idx="28623">
                  <c:v>2.5653973437500799</c:v>
                </c:pt>
                <c:pt idx="28624">
                  <c:v>2.5649393749999998</c:v>
                </c:pt>
                <c:pt idx="28625">
                  <c:v>2.5646</c:v>
                </c:pt>
                <c:pt idx="28626">
                  <c:v>2.56426171875008</c:v>
                </c:pt>
                <c:pt idx="28627">
                  <c:v>2.5638967187500801</c:v>
                </c:pt>
                <c:pt idx="28628">
                  <c:v>2.5634812500000002</c:v>
                </c:pt>
                <c:pt idx="28629">
                  <c:v>2.5631356250000001</c:v>
                </c:pt>
                <c:pt idx="28630">
                  <c:v>2.5627448437500799</c:v>
                </c:pt>
                <c:pt idx="28631">
                  <c:v>2.5624003125001598</c:v>
                </c:pt>
                <c:pt idx="28632">
                  <c:v>2.56257125</c:v>
                </c:pt>
                <c:pt idx="28633">
                  <c:v>2.5629381250000001</c:v>
                </c:pt>
                <c:pt idx="28634">
                  <c:v>2.5633221875001597</c:v>
                </c:pt>
                <c:pt idx="28635">
                  <c:v>2.563691875</c:v>
                </c:pt>
                <c:pt idx="28636">
                  <c:v>2.564111875</c:v>
                </c:pt>
                <c:pt idx="28637">
                  <c:v>2.5644839062499201</c:v>
                </c:pt>
                <c:pt idx="28638">
                  <c:v>2.5649054687500801</c:v>
                </c:pt>
                <c:pt idx="28639">
                  <c:v>2.5652271875001595</c:v>
                </c:pt>
                <c:pt idx="28640">
                  <c:v>2.5655674999999998</c:v>
                </c:pt>
                <c:pt idx="28641">
                  <c:v>2.5658915625001599</c:v>
                </c:pt>
                <c:pt idx="28642">
                  <c:v>2.5662910937500798</c:v>
                </c:pt>
                <c:pt idx="28643">
                  <c:v>2.5667109375001598</c:v>
                </c:pt>
                <c:pt idx="28644">
                  <c:v>2.5671012499999999</c:v>
                </c:pt>
                <c:pt idx="28645">
                  <c:v>2.5674821875001599</c:v>
                </c:pt>
                <c:pt idx="28646">
                  <c:v>2.5678554687500799</c:v>
                </c:pt>
                <c:pt idx="28647">
                  <c:v>2.5682212500000001</c:v>
                </c:pt>
                <c:pt idx="28648">
                  <c:v>2.56825703124992</c:v>
                </c:pt>
                <c:pt idx="28649">
                  <c:v>2.5686814062499201</c:v>
                </c:pt>
                <c:pt idx="28650">
                  <c:v>2.5690257812499202</c:v>
                </c:pt>
                <c:pt idx="28651">
                  <c:v>2.5693625</c:v>
                </c:pt>
                <c:pt idx="28652">
                  <c:v>2.5697181250000001</c:v>
                </c:pt>
                <c:pt idx="28653">
                  <c:v>2.5701862499999999</c:v>
                </c:pt>
                <c:pt idx="28654">
                  <c:v>2.5706245312499201</c:v>
                </c:pt>
                <c:pt idx="28655">
                  <c:v>2.5709862499999998</c:v>
                </c:pt>
                <c:pt idx="28656">
                  <c:v>2.5710159375001598</c:v>
                </c:pt>
                <c:pt idx="28657">
                  <c:v>2.571338125</c:v>
                </c:pt>
                <c:pt idx="28658">
                  <c:v>2.5712703125001597</c:v>
                </c:pt>
                <c:pt idx="28659">
                  <c:v>2.57080203124992</c:v>
                </c:pt>
                <c:pt idx="28660">
                  <c:v>2.5703114062499202</c:v>
                </c:pt>
                <c:pt idx="28661">
                  <c:v>2.5697303125001598</c:v>
                </c:pt>
                <c:pt idx="28662">
                  <c:v>2.5693893750000001</c:v>
                </c:pt>
                <c:pt idx="28663">
                  <c:v>2.5690167187500799</c:v>
                </c:pt>
                <c:pt idx="28664">
                  <c:v>2.5686657812499201</c:v>
                </c:pt>
                <c:pt idx="28665">
                  <c:v>2.5681076562499201</c:v>
                </c:pt>
                <c:pt idx="28666">
                  <c:v>2.5675632812499201</c:v>
                </c:pt>
                <c:pt idx="28667">
                  <c:v>2.56718718750016</c:v>
                </c:pt>
                <c:pt idx="28668">
                  <c:v>2.5668199999999999</c:v>
                </c:pt>
                <c:pt idx="28669">
                  <c:v>2.5664756249999998</c:v>
                </c:pt>
                <c:pt idx="28670">
                  <c:v>2.5661304687500799</c:v>
                </c:pt>
                <c:pt idx="28671">
                  <c:v>2.5657678125001597</c:v>
                </c:pt>
                <c:pt idx="28672">
                  <c:v>2.5653190625001598</c:v>
                </c:pt>
                <c:pt idx="28673">
                  <c:v>2.5648010937500798</c:v>
                </c:pt>
                <c:pt idx="28674">
                  <c:v>2.5642271875001597</c:v>
                </c:pt>
                <c:pt idx="28675">
                  <c:v>2.56363875</c:v>
                </c:pt>
                <c:pt idx="28676">
                  <c:v>2.56316343750016</c:v>
                </c:pt>
                <c:pt idx="28677">
                  <c:v>2.5626585937500796</c:v>
                </c:pt>
                <c:pt idx="28678">
                  <c:v>2.56220328124992</c:v>
                </c:pt>
                <c:pt idx="28679">
                  <c:v>2.5617409375001596</c:v>
                </c:pt>
                <c:pt idx="28680">
                  <c:v>2.5612389062499203</c:v>
                </c:pt>
                <c:pt idx="28681">
                  <c:v>2.56082984375008</c:v>
                </c:pt>
                <c:pt idx="28682">
                  <c:v>2.56048421875008</c:v>
                </c:pt>
                <c:pt idx="28683">
                  <c:v>2.5600357812499199</c:v>
                </c:pt>
                <c:pt idx="28684">
                  <c:v>2.5597078125001596</c:v>
                </c:pt>
                <c:pt idx="28685">
                  <c:v>2.5593857812499201</c:v>
                </c:pt>
                <c:pt idx="28686">
                  <c:v>2.55975203124992</c:v>
                </c:pt>
                <c:pt idx="28687">
                  <c:v>2.5601265625001597</c:v>
                </c:pt>
                <c:pt idx="28688">
                  <c:v>2.5604714062499201</c:v>
                </c:pt>
                <c:pt idx="28689">
                  <c:v>2.5608268750000001</c:v>
                </c:pt>
                <c:pt idx="28690">
                  <c:v>2.5612629687500799</c:v>
                </c:pt>
                <c:pt idx="28691">
                  <c:v>2.5616042187500798</c:v>
                </c:pt>
                <c:pt idx="28692">
                  <c:v>2.5619757812499202</c:v>
                </c:pt>
                <c:pt idx="28693">
                  <c:v>2.5624160937500799</c:v>
                </c:pt>
                <c:pt idx="28694">
                  <c:v>2.5627506250000001</c:v>
                </c:pt>
                <c:pt idx="28695">
                  <c:v>2.5631525000000002</c:v>
                </c:pt>
                <c:pt idx="28696">
                  <c:v>2.5636843749999998</c:v>
                </c:pt>
                <c:pt idx="28697">
                  <c:v>2.5640590625001596</c:v>
                </c:pt>
                <c:pt idx="28698">
                  <c:v>2.5644615625001599</c:v>
                </c:pt>
                <c:pt idx="28699">
                  <c:v>2.56487734375008</c:v>
                </c:pt>
                <c:pt idx="28700">
                  <c:v>2.5652729687500799</c:v>
                </c:pt>
                <c:pt idx="28701">
                  <c:v>2.56567015624992</c:v>
                </c:pt>
                <c:pt idx="28702">
                  <c:v>2.5661346875001598</c:v>
                </c:pt>
                <c:pt idx="28703">
                  <c:v>2.5664998437500799</c:v>
                </c:pt>
                <c:pt idx="28704">
                  <c:v>2.5668487500000001</c:v>
                </c:pt>
                <c:pt idx="28705">
                  <c:v>2.5672265625001596</c:v>
                </c:pt>
                <c:pt idx="28706">
                  <c:v>2.5669046875001595</c:v>
                </c:pt>
                <c:pt idx="28707">
                  <c:v>2.56643390624992</c:v>
                </c:pt>
                <c:pt idx="28708">
                  <c:v>2.5658679687500801</c:v>
                </c:pt>
                <c:pt idx="28709">
                  <c:v>2.5652650000000001</c:v>
                </c:pt>
                <c:pt idx="28710">
                  <c:v>2.5649184375001597</c:v>
                </c:pt>
                <c:pt idx="28711">
                  <c:v>2.5645710937500801</c:v>
                </c:pt>
                <c:pt idx="28712">
                  <c:v>2.5642348437500799</c:v>
                </c:pt>
                <c:pt idx="28713">
                  <c:v>2.5635804687500801</c:v>
                </c:pt>
                <c:pt idx="28714">
                  <c:v>2.5630035937500799</c:v>
                </c:pt>
                <c:pt idx="28715">
                  <c:v>2.5624768750000002</c:v>
                </c:pt>
                <c:pt idx="28716">
                  <c:v>2.5621245312499203</c:v>
                </c:pt>
                <c:pt idx="28717">
                  <c:v>2.5621753125001598</c:v>
                </c:pt>
                <c:pt idx="28718">
                  <c:v>2.56260890624992</c:v>
                </c:pt>
                <c:pt idx="28719">
                  <c:v>2.5629520312499201</c:v>
                </c:pt>
                <c:pt idx="28720">
                  <c:v>2.5632198437500797</c:v>
                </c:pt>
                <c:pt idx="28721">
                  <c:v>2.5635901562499201</c:v>
                </c:pt>
                <c:pt idx="28722">
                  <c:v>2.5639609375001595</c:v>
                </c:pt>
                <c:pt idx="28723">
                  <c:v>2.56432828124992</c:v>
                </c:pt>
                <c:pt idx="28724">
                  <c:v>2.56432015624992</c:v>
                </c:pt>
                <c:pt idx="28725">
                  <c:v>2.5646973437500797</c:v>
                </c:pt>
                <c:pt idx="28726">
                  <c:v>2.5650273437500797</c:v>
                </c:pt>
                <c:pt idx="28727">
                  <c:v>2.5653753125001599</c:v>
                </c:pt>
                <c:pt idx="28728">
                  <c:v>2.5658734375001599</c:v>
                </c:pt>
                <c:pt idx="28729">
                  <c:v>2.5662437499999999</c:v>
                </c:pt>
                <c:pt idx="28730">
                  <c:v>2.5658850000000002</c:v>
                </c:pt>
                <c:pt idx="28731">
                  <c:v>2.5654742187500799</c:v>
                </c:pt>
                <c:pt idx="28732">
                  <c:v>2.5651415625001599</c:v>
                </c:pt>
                <c:pt idx="28733">
                  <c:v>2.56464921875008</c:v>
                </c:pt>
                <c:pt idx="28734">
                  <c:v>2.5640450000000001</c:v>
                </c:pt>
                <c:pt idx="28735">
                  <c:v>2.5636421875001596</c:v>
                </c:pt>
                <c:pt idx="28736">
                  <c:v>2.5631978125001598</c:v>
                </c:pt>
                <c:pt idx="28737">
                  <c:v>2.5627503125001598</c:v>
                </c:pt>
                <c:pt idx="28738">
                  <c:v>2.56223984375008</c:v>
                </c:pt>
                <c:pt idx="28739">
                  <c:v>2.5616893749999998</c:v>
                </c:pt>
                <c:pt idx="28740">
                  <c:v>2.5611440625001598</c:v>
                </c:pt>
                <c:pt idx="28741">
                  <c:v>2.5606503125001598</c:v>
                </c:pt>
                <c:pt idx="28742">
                  <c:v>2.5603215625001599</c:v>
                </c:pt>
                <c:pt idx="28743">
                  <c:v>2.5599881249999998</c:v>
                </c:pt>
                <c:pt idx="28744">
                  <c:v>2.5594984375001597</c:v>
                </c:pt>
                <c:pt idx="28745">
                  <c:v>2.5590337500000002</c:v>
                </c:pt>
                <c:pt idx="28746">
                  <c:v>2.5586893750000002</c:v>
                </c:pt>
                <c:pt idx="28747">
                  <c:v>2.5583365625001599</c:v>
                </c:pt>
                <c:pt idx="28748">
                  <c:v>2.5587718750000001</c:v>
                </c:pt>
                <c:pt idx="28749">
                  <c:v>2.5590701562499203</c:v>
                </c:pt>
                <c:pt idx="28750">
                  <c:v>2.5594965625001596</c:v>
                </c:pt>
                <c:pt idx="28751">
                  <c:v>2.5599557812499203</c:v>
                </c:pt>
                <c:pt idx="28752">
                  <c:v>2.56040828124992</c:v>
                </c:pt>
                <c:pt idx="28753">
                  <c:v>2.5608131250000001</c:v>
                </c:pt>
                <c:pt idx="28754">
                  <c:v>2.5611548437500797</c:v>
                </c:pt>
                <c:pt idx="28755">
                  <c:v>2.5615512499999999</c:v>
                </c:pt>
                <c:pt idx="28756">
                  <c:v>2.562001875</c:v>
                </c:pt>
                <c:pt idx="28757">
                  <c:v>2.5623790625001597</c:v>
                </c:pt>
                <c:pt idx="28758">
                  <c:v>2.5625776562499203</c:v>
                </c:pt>
                <c:pt idx="28759">
                  <c:v>2.5629221875001598</c:v>
                </c:pt>
                <c:pt idx="28760">
                  <c:v>2.5632687500000002</c:v>
                </c:pt>
                <c:pt idx="28761">
                  <c:v>2.5636215625001597</c:v>
                </c:pt>
                <c:pt idx="28762">
                  <c:v>2.5641167187500797</c:v>
                </c:pt>
                <c:pt idx="28763">
                  <c:v>2.5645054687500797</c:v>
                </c:pt>
                <c:pt idx="28764">
                  <c:v>2.5648353125001599</c:v>
                </c:pt>
                <c:pt idx="28765">
                  <c:v>2.5651921875001595</c:v>
                </c:pt>
                <c:pt idx="28766">
                  <c:v>2.5656890625001596</c:v>
                </c:pt>
                <c:pt idx="28767">
                  <c:v>2.56603953124992</c:v>
                </c:pt>
                <c:pt idx="28768">
                  <c:v>2.5663942187500797</c:v>
                </c:pt>
                <c:pt idx="28769">
                  <c:v>2.5668164062499201</c:v>
                </c:pt>
                <c:pt idx="28770">
                  <c:v>2.5671849999999998</c:v>
                </c:pt>
                <c:pt idx="28771">
                  <c:v>2.5675764062499202</c:v>
                </c:pt>
                <c:pt idx="28772">
                  <c:v>2.5674496875001598</c:v>
                </c:pt>
                <c:pt idx="28773">
                  <c:v>2.5669815625001595</c:v>
                </c:pt>
                <c:pt idx="28774">
                  <c:v>2.5663</c:v>
                </c:pt>
                <c:pt idx="28775">
                  <c:v>2.565708125</c:v>
                </c:pt>
                <c:pt idx="28776">
                  <c:v>2.5650921875001598</c:v>
                </c:pt>
                <c:pt idx="28777">
                  <c:v>2.5646226562499201</c:v>
                </c:pt>
                <c:pt idx="28778">
                  <c:v>2.5642801562499202</c:v>
                </c:pt>
                <c:pt idx="28779">
                  <c:v>2.5639184375001598</c:v>
                </c:pt>
                <c:pt idx="28780">
                  <c:v>2.56346421875008</c:v>
                </c:pt>
                <c:pt idx="28781">
                  <c:v>2.5631260937500797</c:v>
                </c:pt>
                <c:pt idx="28782">
                  <c:v>2.56281625</c:v>
                </c:pt>
                <c:pt idx="28783">
                  <c:v>2.5624715625001597</c:v>
                </c:pt>
                <c:pt idx="28784">
                  <c:v>2.56215046875008</c:v>
                </c:pt>
                <c:pt idx="28785">
                  <c:v>2.5618076562499201</c:v>
                </c:pt>
                <c:pt idx="28786">
                  <c:v>2.5613346875001599</c:v>
                </c:pt>
                <c:pt idx="28787">
                  <c:v>2.5609278125001596</c:v>
                </c:pt>
                <c:pt idx="28788">
                  <c:v>2.5604092187500798</c:v>
                </c:pt>
                <c:pt idx="28789">
                  <c:v>2.5599482812499201</c:v>
                </c:pt>
                <c:pt idx="28790">
                  <c:v>2.5594673437500797</c:v>
                </c:pt>
                <c:pt idx="28791">
                  <c:v>2.558999375</c:v>
                </c:pt>
                <c:pt idx="28792">
                  <c:v>2.5585434375001599</c:v>
                </c:pt>
                <c:pt idx="28793">
                  <c:v>2.5581356249999998</c:v>
                </c:pt>
                <c:pt idx="28794">
                  <c:v>2.5577471875001598</c:v>
                </c:pt>
                <c:pt idx="28795">
                  <c:v>2.55730375</c:v>
                </c:pt>
                <c:pt idx="28796">
                  <c:v>2.5574121875001596</c:v>
                </c:pt>
                <c:pt idx="28797">
                  <c:v>2.5578201562499201</c:v>
                </c:pt>
                <c:pt idx="28798">
                  <c:v>2.5582432812499203</c:v>
                </c:pt>
                <c:pt idx="28799">
                  <c:v>2.558728125</c:v>
                </c:pt>
                <c:pt idx="28800">
                  <c:v>2.5591121875001597</c:v>
                </c:pt>
                <c:pt idx="28801">
                  <c:v>2.559491875</c:v>
                </c:pt>
                <c:pt idx="28802">
                  <c:v>2.5599007812499202</c:v>
                </c:pt>
                <c:pt idx="28803">
                  <c:v>2.5602939062499201</c:v>
                </c:pt>
                <c:pt idx="28804">
                  <c:v>2.5606817187500797</c:v>
                </c:pt>
                <c:pt idx="28805">
                  <c:v>2.5610373437500797</c:v>
                </c:pt>
                <c:pt idx="28806">
                  <c:v>2.5614384375001595</c:v>
                </c:pt>
                <c:pt idx="28807">
                  <c:v>2.56186234375008</c:v>
                </c:pt>
                <c:pt idx="28808">
                  <c:v>2.5622224999999998</c:v>
                </c:pt>
                <c:pt idx="28809">
                  <c:v>2.5626181250000002</c:v>
                </c:pt>
                <c:pt idx="28810">
                  <c:v>2.56311734375008</c:v>
                </c:pt>
                <c:pt idx="28811">
                  <c:v>2.5634575000000002</c:v>
                </c:pt>
                <c:pt idx="28812">
                  <c:v>2.5639740625001597</c:v>
                </c:pt>
                <c:pt idx="28813">
                  <c:v>2.5643685937500798</c:v>
                </c:pt>
                <c:pt idx="28814">
                  <c:v>2.5648259375001596</c:v>
                </c:pt>
                <c:pt idx="28815">
                  <c:v>2.5652123437500798</c:v>
                </c:pt>
                <c:pt idx="28816">
                  <c:v>2.5655801562499203</c:v>
                </c:pt>
                <c:pt idx="28817">
                  <c:v>2.5659606250000002</c:v>
                </c:pt>
                <c:pt idx="28818">
                  <c:v>2.5658179687500797</c:v>
                </c:pt>
                <c:pt idx="28819">
                  <c:v>2.5654492187500799</c:v>
                </c:pt>
                <c:pt idx="28820">
                  <c:v>2.5648390625001598</c:v>
                </c:pt>
                <c:pt idx="28821">
                  <c:v>2.5644035937500798</c:v>
                </c:pt>
                <c:pt idx="28822">
                  <c:v>2.5639271875001599</c:v>
                </c:pt>
                <c:pt idx="28823">
                  <c:v>2.5635251562499199</c:v>
                </c:pt>
                <c:pt idx="28824">
                  <c:v>2.5631110937500798</c:v>
                </c:pt>
                <c:pt idx="28825">
                  <c:v>2.5627878125001597</c:v>
                </c:pt>
                <c:pt idx="28826">
                  <c:v>2.5624309375001597</c:v>
                </c:pt>
                <c:pt idx="28827">
                  <c:v>2.5620506249999999</c:v>
                </c:pt>
                <c:pt idx="28828">
                  <c:v>2.5614623437500801</c:v>
                </c:pt>
                <c:pt idx="28829">
                  <c:v>2.5611167187500801</c:v>
                </c:pt>
                <c:pt idx="28830">
                  <c:v>2.5607507812499199</c:v>
                </c:pt>
                <c:pt idx="28831">
                  <c:v>2.5610546875001599</c:v>
                </c:pt>
                <c:pt idx="28832">
                  <c:v>2.5613428125001598</c:v>
                </c:pt>
                <c:pt idx="28833">
                  <c:v>2.5617564062499203</c:v>
                </c:pt>
                <c:pt idx="28834">
                  <c:v>2.5621073437500801</c:v>
                </c:pt>
                <c:pt idx="28835">
                  <c:v>2.5621687500000001</c:v>
                </c:pt>
                <c:pt idx="28836">
                  <c:v>2.5617607812499203</c:v>
                </c:pt>
                <c:pt idx="28837">
                  <c:v>2.5612843750000001</c:v>
                </c:pt>
                <c:pt idx="28838">
                  <c:v>2.5609353125001597</c:v>
                </c:pt>
                <c:pt idx="28839">
                  <c:v>2.5609440625001598</c:v>
                </c:pt>
                <c:pt idx="28840">
                  <c:v>2.5613084375001596</c:v>
                </c:pt>
                <c:pt idx="28841">
                  <c:v>2.5611082812499202</c:v>
                </c:pt>
                <c:pt idx="28842">
                  <c:v>2.5610053125001597</c:v>
                </c:pt>
                <c:pt idx="28843">
                  <c:v>2.56133046875008</c:v>
                </c:pt>
                <c:pt idx="28844">
                  <c:v>2.56165234375008</c:v>
                </c:pt>
                <c:pt idx="28845">
                  <c:v>2.5620414062499202</c:v>
                </c:pt>
                <c:pt idx="28846">
                  <c:v>2.5623804687500797</c:v>
                </c:pt>
                <c:pt idx="28847">
                  <c:v>2.5627115625001595</c:v>
                </c:pt>
                <c:pt idx="28848">
                  <c:v>2.5621539062499203</c:v>
                </c:pt>
                <c:pt idx="28849">
                  <c:v>2.5616207812499203</c:v>
                </c:pt>
                <c:pt idx="28850">
                  <c:v>2.5611171875001597</c:v>
                </c:pt>
                <c:pt idx="28851">
                  <c:v>2.5605339062499199</c:v>
                </c:pt>
                <c:pt idx="28852">
                  <c:v>2.5601768749999998</c:v>
                </c:pt>
                <c:pt idx="28853">
                  <c:v>2.5596825000000001</c:v>
                </c:pt>
                <c:pt idx="28854">
                  <c:v>2.5592932812499201</c:v>
                </c:pt>
                <c:pt idx="28855">
                  <c:v>2.5587885937500801</c:v>
                </c:pt>
                <c:pt idx="28856">
                  <c:v>2.5584003125001598</c:v>
                </c:pt>
                <c:pt idx="28857">
                  <c:v>2.5579937500000001</c:v>
                </c:pt>
                <c:pt idx="28858">
                  <c:v>2.55800453124992</c:v>
                </c:pt>
                <c:pt idx="28859">
                  <c:v>2.5583845312499203</c:v>
                </c:pt>
                <c:pt idx="28860">
                  <c:v>2.55877031250016</c:v>
                </c:pt>
                <c:pt idx="28861">
                  <c:v>2.5591007812499202</c:v>
                </c:pt>
                <c:pt idx="28862">
                  <c:v>2.5594643750000001</c:v>
                </c:pt>
                <c:pt idx="28863">
                  <c:v>2.5599367187500799</c:v>
                </c:pt>
                <c:pt idx="28864">
                  <c:v>2.5603435937500798</c:v>
                </c:pt>
                <c:pt idx="28865">
                  <c:v>2.5606645312499201</c:v>
                </c:pt>
                <c:pt idx="28866">
                  <c:v>2.5610154687500799</c:v>
                </c:pt>
                <c:pt idx="28867">
                  <c:v>2.5613898437500797</c:v>
                </c:pt>
                <c:pt idx="28868">
                  <c:v>2.56173875</c:v>
                </c:pt>
                <c:pt idx="28869">
                  <c:v>2.5621023437500798</c:v>
                </c:pt>
                <c:pt idx="28870">
                  <c:v>2.5624557812499202</c:v>
                </c:pt>
                <c:pt idx="28871">
                  <c:v>2.5629012499999999</c:v>
                </c:pt>
                <c:pt idx="28872">
                  <c:v>2.5632432812499202</c:v>
                </c:pt>
                <c:pt idx="28873">
                  <c:v>2.5636248437500799</c:v>
                </c:pt>
                <c:pt idx="28874">
                  <c:v>2.5640426562499203</c:v>
                </c:pt>
                <c:pt idx="28875">
                  <c:v>2.5643907812499203</c:v>
                </c:pt>
                <c:pt idx="28876">
                  <c:v>2.5647279687500797</c:v>
                </c:pt>
                <c:pt idx="28877">
                  <c:v>2.5651299999999999</c:v>
                </c:pt>
                <c:pt idx="28878">
                  <c:v>2.56552453124992</c:v>
                </c:pt>
                <c:pt idx="28879">
                  <c:v>2.5659320312499201</c:v>
                </c:pt>
                <c:pt idx="28880">
                  <c:v>2.5663032812499202</c:v>
                </c:pt>
                <c:pt idx="28881">
                  <c:v>2.5667157812499202</c:v>
                </c:pt>
                <c:pt idx="28882">
                  <c:v>2.5671357812499203</c:v>
                </c:pt>
                <c:pt idx="28883">
                  <c:v>2.5675346875001597</c:v>
                </c:pt>
                <c:pt idx="28884">
                  <c:v>2.5679998437500799</c:v>
                </c:pt>
                <c:pt idx="28885">
                  <c:v>2.5683876562499202</c:v>
                </c:pt>
                <c:pt idx="28886">
                  <c:v>2.5687187499999999</c:v>
                </c:pt>
                <c:pt idx="28887">
                  <c:v>2.5681314062499201</c:v>
                </c:pt>
                <c:pt idx="28888">
                  <c:v>2.5677531249999999</c:v>
                </c:pt>
                <c:pt idx="28889">
                  <c:v>2.5673029687500799</c:v>
                </c:pt>
                <c:pt idx="28890">
                  <c:v>2.5667182812499201</c:v>
                </c:pt>
                <c:pt idx="28891">
                  <c:v>2.5660615625001597</c:v>
                </c:pt>
                <c:pt idx="28892">
                  <c:v>2.5653643750000001</c:v>
                </c:pt>
                <c:pt idx="28893">
                  <c:v>2.5645684375001596</c:v>
                </c:pt>
                <c:pt idx="28894">
                  <c:v>2.5639246875001596</c:v>
                </c:pt>
                <c:pt idx="28895">
                  <c:v>2.5631971875001596</c:v>
                </c:pt>
                <c:pt idx="28896">
                  <c:v>2.56251390624992</c:v>
                </c:pt>
                <c:pt idx="28897">
                  <c:v>2.5620001562499199</c:v>
                </c:pt>
                <c:pt idx="28898">
                  <c:v>2.5614403125001597</c:v>
                </c:pt>
                <c:pt idx="28899">
                  <c:v>2.5610667187500797</c:v>
                </c:pt>
                <c:pt idx="28900">
                  <c:v>2.5606929687500797</c:v>
                </c:pt>
                <c:pt idx="28901">
                  <c:v>2.5601787499999999</c:v>
                </c:pt>
                <c:pt idx="28902">
                  <c:v>2.5598576562499202</c:v>
                </c:pt>
                <c:pt idx="28903">
                  <c:v>2.5594546875001596</c:v>
                </c:pt>
                <c:pt idx="28904">
                  <c:v>2.5589467187500801</c:v>
                </c:pt>
                <c:pt idx="28905">
                  <c:v>2.55853765624992</c:v>
                </c:pt>
                <c:pt idx="28906">
                  <c:v>2.5580431250000002</c:v>
                </c:pt>
                <c:pt idx="28907">
                  <c:v>2.5574668749999998</c:v>
                </c:pt>
                <c:pt idx="28908">
                  <c:v>2.5569520312499203</c:v>
                </c:pt>
                <c:pt idx="28909">
                  <c:v>2.5565293750000002</c:v>
                </c:pt>
                <c:pt idx="28910">
                  <c:v>2.5559621875001599</c:v>
                </c:pt>
                <c:pt idx="28911">
                  <c:v>2.5554393750000002</c:v>
                </c:pt>
                <c:pt idx="28912">
                  <c:v>2.5549806249999998</c:v>
                </c:pt>
                <c:pt idx="28913">
                  <c:v>2.55464718750016</c:v>
                </c:pt>
                <c:pt idx="28914">
                  <c:v>2.55432109375008</c:v>
                </c:pt>
                <c:pt idx="28915">
                  <c:v>2.5546196875001597</c:v>
                </c:pt>
                <c:pt idx="28916">
                  <c:v>2.5550170312499203</c:v>
                </c:pt>
                <c:pt idx="28917">
                  <c:v>2.5553573437500798</c:v>
                </c:pt>
                <c:pt idx="28918">
                  <c:v>2.5557723437500797</c:v>
                </c:pt>
                <c:pt idx="28919">
                  <c:v>2.5561907812499203</c:v>
                </c:pt>
                <c:pt idx="28920">
                  <c:v>2.5565384375001599</c:v>
                </c:pt>
                <c:pt idx="28921">
                  <c:v>2.5569139062499202</c:v>
                </c:pt>
                <c:pt idx="28922">
                  <c:v>2.5573549999999998</c:v>
                </c:pt>
                <c:pt idx="28923">
                  <c:v>2.5577784375001595</c:v>
                </c:pt>
                <c:pt idx="28924">
                  <c:v>2.5581003125001596</c:v>
                </c:pt>
                <c:pt idx="28925">
                  <c:v>2.5584398437500799</c:v>
                </c:pt>
                <c:pt idx="28926">
                  <c:v>2.55881453124992</c:v>
                </c:pt>
                <c:pt idx="28927">
                  <c:v>2.5591893749999999</c:v>
                </c:pt>
                <c:pt idx="28928">
                  <c:v>2.55965140624992</c:v>
                </c:pt>
                <c:pt idx="28929">
                  <c:v>2.5601182812499199</c:v>
                </c:pt>
                <c:pt idx="28930">
                  <c:v>2.5604857812499202</c:v>
                </c:pt>
                <c:pt idx="28931">
                  <c:v>2.56084203124992</c:v>
                </c:pt>
                <c:pt idx="28932">
                  <c:v>2.5612751562499203</c:v>
                </c:pt>
                <c:pt idx="28933">
                  <c:v>2.56162</c:v>
                </c:pt>
                <c:pt idx="28934">
                  <c:v>2.5610624999999998</c:v>
                </c:pt>
                <c:pt idx="28935">
                  <c:v>2.560604375</c:v>
                </c:pt>
                <c:pt idx="28936">
                  <c:v>2.5600904687500798</c:v>
                </c:pt>
                <c:pt idx="28937">
                  <c:v>2.5594995312499202</c:v>
                </c:pt>
                <c:pt idx="28938">
                  <c:v>2.55889609375008</c:v>
                </c:pt>
                <c:pt idx="28939">
                  <c:v>2.5583606250000002</c:v>
                </c:pt>
                <c:pt idx="28940">
                  <c:v>2.5578393749999999</c:v>
                </c:pt>
                <c:pt idx="28941">
                  <c:v>2.5574003125001599</c:v>
                </c:pt>
                <c:pt idx="28942">
                  <c:v>2.5569978125001596</c:v>
                </c:pt>
                <c:pt idx="28943">
                  <c:v>2.5565895312499203</c:v>
                </c:pt>
                <c:pt idx="28944">
                  <c:v>2.5562109375001598</c:v>
                </c:pt>
                <c:pt idx="28945">
                  <c:v>2.5565571875001596</c:v>
                </c:pt>
                <c:pt idx="28946">
                  <c:v>2.5569035937500799</c:v>
                </c:pt>
                <c:pt idx="28947">
                  <c:v>2.5572353125001599</c:v>
                </c:pt>
                <c:pt idx="28948">
                  <c:v>2.5576699999999999</c:v>
                </c:pt>
                <c:pt idx="28949">
                  <c:v>2.5580370312499201</c:v>
                </c:pt>
                <c:pt idx="28950">
                  <c:v>2.5583721875001597</c:v>
                </c:pt>
                <c:pt idx="28951">
                  <c:v>2.5587262499999999</c:v>
                </c:pt>
                <c:pt idx="28952">
                  <c:v>2.5590592187500798</c:v>
                </c:pt>
                <c:pt idx="28953">
                  <c:v>2.5594248437500799</c:v>
                </c:pt>
                <c:pt idx="28954">
                  <c:v>2.5597535937500799</c:v>
                </c:pt>
                <c:pt idx="28955">
                  <c:v>2.5594950000000001</c:v>
                </c:pt>
                <c:pt idx="28956">
                  <c:v>2.5591560937500799</c:v>
                </c:pt>
                <c:pt idx="28957">
                  <c:v>2.5595640625001597</c:v>
                </c:pt>
                <c:pt idx="28958">
                  <c:v>2.5597267187500798</c:v>
                </c:pt>
                <c:pt idx="28959">
                  <c:v>2.56006390624992</c:v>
                </c:pt>
                <c:pt idx="28960">
                  <c:v>2.5603856249999999</c:v>
                </c:pt>
                <c:pt idx="28961">
                  <c:v>2.56066703124992</c:v>
                </c:pt>
                <c:pt idx="28962">
                  <c:v>2.5610595312499203</c:v>
                </c:pt>
                <c:pt idx="28963">
                  <c:v>2.5614367187500799</c:v>
                </c:pt>
                <c:pt idx="28964">
                  <c:v>2.5611792187500799</c:v>
                </c:pt>
                <c:pt idx="28965">
                  <c:v>2.560746875</c:v>
                </c:pt>
                <c:pt idx="28966">
                  <c:v>2.5603401562499202</c:v>
                </c:pt>
                <c:pt idx="28967">
                  <c:v>2.5598264062499201</c:v>
                </c:pt>
                <c:pt idx="28968">
                  <c:v>2.55922218750016</c:v>
                </c:pt>
                <c:pt idx="28969">
                  <c:v>2.5585043750000001</c:v>
                </c:pt>
                <c:pt idx="28970">
                  <c:v>2.5581403125001598</c:v>
                </c:pt>
                <c:pt idx="28971">
                  <c:v>2.5577370312499199</c:v>
                </c:pt>
                <c:pt idx="28972">
                  <c:v>2.5573712500000001</c:v>
                </c:pt>
                <c:pt idx="28973">
                  <c:v>2.55697890624992</c:v>
                </c:pt>
                <c:pt idx="28974">
                  <c:v>2.5566535937500801</c:v>
                </c:pt>
                <c:pt idx="28975">
                  <c:v>2.5560868750000001</c:v>
                </c:pt>
                <c:pt idx="28976">
                  <c:v>2.5557390625001597</c:v>
                </c:pt>
                <c:pt idx="28977">
                  <c:v>2.5558596875001598</c:v>
                </c:pt>
                <c:pt idx="28978">
                  <c:v>2.5561842187500798</c:v>
                </c:pt>
                <c:pt idx="28979">
                  <c:v>2.556593125</c:v>
                </c:pt>
                <c:pt idx="28980">
                  <c:v>2.5570379687500799</c:v>
                </c:pt>
                <c:pt idx="28981">
                  <c:v>2.5573985937500798</c:v>
                </c:pt>
                <c:pt idx="28982">
                  <c:v>2.5577531250000001</c:v>
                </c:pt>
                <c:pt idx="28983">
                  <c:v>2.5580754687500797</c:v>
                </c:pt>
                <c:pt idx="28984">
                  <c:v>2.55846531250016</c:v>
                </c:pt>
                <c:pt idx="28985">
                  <c:v>2.5588725000000001</c:v>
                </c:pt>
                <c:pt idx="28986">
                  <c:v>2.55933671875008</c:v>
                </c:pt>
                <c:pt idx="28987">
                  <c:v>2.559714375</c:v>
                </c:pt>
                <c:pt idx="28988">
                  <c:v>2.5593837499999998</c:v>
                </c:pt>
                <c:pt idx="28989">
                  <c:v>2.5591903125001596</c:v>
                </c:pt>
                <c:pt idx="28990">
                  <c:v>2.559525625</c:v>
                </c:pt>
                <c:pt idx="28991">
                  <c:v>2.5598598437500799</c:v>
                </c:pt>
                <c:pt idx="28992">
                  <c:v>2.56031609375008</c:v>
                </c:pt>
                <c:pt idx="28993">
                  <c:v>2.5607354687500798</c:v>
                </c:pt>
                <c:pt idx="28994">
                  <c:v>2.5611678125001598</c:v>
                </c:pt>
                <c:pt idx="28995">
                  <c:v>2.5616284375001599</c:v>
                </c:pt>
                <c:pt idx="28996">
                  <c:v>2.5620392187500798</c:v>
                </c:pt>
                <c:pt idx="28997">
                  <c:v>2.5624643749999998</c:v>
                </c:pt>
                <c:pt idx="28998">
                  <c:v>2.5628531250000002</c:v>
                </c:pt>
                <c:pt idx="28999">
                  <c:v>2.5632384375001598</c:v>
                </c:pt>
                <c:pt idx="29000">
                  <c:v>2.5636321875001595</c:v>
                </c:pt>
                <c:pt idx="29001">
                  <c:v>2.5640862499999999</c:v>
                </c:pt>
                <c:pt idx="29002">
                  <c:v>2.5644239062499201</c:v>
                </c:pt>
                <c:pt idx="29003">
                  <c:v>2.564769375</c:v>
                </c:pt>
                <c:pt idx="29004">
                  <c:v>2.5651018749999999</c:v>
                </c:pt>
                <c:pt idx="29005">
                  <c:v>2.5646562500000001</c:v>
                </c:pt>
                <c:pt idx="29006">
                  <c:v>2.5641145312499201</c:v>
                </c:pt>
                <c:pt idx="29007">
                  <c:v>2.5634012500000001</c:v>
                </c:pt>
                <c:pt idx="29008">
                  <c:v>2.5629018750000001</c:v>
                </c:pt>
                <c:pt idx="29009">
                  <c:v>2.5623753125001598</c:v>
                </c:pt>
                <c:pt idx="29010">
                  <c:v>2.56176</c:v>
                </c:pt>
                <c:pt idx="29011">
                  <c:v>2.5613151562499201</c:v>
                </c:pt>
                <c:pt idx="29012">
                  <c:v>2.5608103125001596</c:v>
                </c:pt>
                <c:pt idx="29013">
                  <c:v>2.5603168749999998</c:v>
                </c:pt>
                <c:pt idx="29014">
                  <c:v>2.55994515624992</c:v>
                </c:pt>
                <c:pt idx="29015">
                  <c:v>2.5595362499999998</c:v>
                </c:pt>
                <c:pt idx="29016">
                  <c:v>2.5591943750000001</c:v>
                </c:pt>
                <c:pt idx="29017">
                  <c:v>2.55872078124992</c:v>
                </c:pt>
                <c:pt idx="29018">
                  <c:v>2.5583917187500798</c:v>
                </c:pt>
                <c:pt idx="29019">
                  <c:v>2.5578528125001596</c:v>
                </c:pt>
                <c:pt idx="29020">
                  <c:v>2.5573854687500797</c:v>
                </c:pt>
                <c:pt idx="29021">
                  <c:v>2.5569206250000001</c:v>
                </c:pt>
                <c:pt idx="29022">
                  <c:v>2.5563881249999998</c:v>
                </c:pt>
                <c:pt idx="29023">
                  <c:v>2.5560310937500801</c:v>
                </c:pt>
                <c:pt idx="29024">
                  <c:v>2.5556293750000001</c:v>
                </c:pt>
                <c:pt idx="29025">
                  <c:v>2.5552343749999999</c:v>
                </c:pt>
                <c:pt idx="29026">
                  <c:v>2.5548714062499203</c:v>
                </c:pt>
                <c:pt idx="29027">
                  <c:v>2.5545364062499201</c:v>
                </c:pt>
                <c:pt idx="29028">
                  <c:v>2.5543103125001596</c:v>
                </c:pt>
                <c:pt idx="29029">
                  <c:v>2.5546896875001597</c:v>
                </c:pt>
                <c:pt idx="29030">
                  <c:v>2.5551184375001599</c:v>
                </c:pt>
                <c:pt idx="29031">
                  <c:v>2.5555412500000001</c:v>
                </c:pt>
                <c:pt idx="29032">
                  <c:v>2.5560348437500799</c:v>
                </c:pt>
                <c:pt idx="29033">
                  <c:v>2.55635671875008</c:v>
                </c:pt>
                <c:pt idx="29034">
                  <c:v>2.5566887500000002</c:v>
                </c:pt>
                <c:pt idx="29035">
                  <c:v>2.55704625</c:v>
                </c:pt>
                <c:pt idx="29036">
                  <c:v>2.5574401562499203</c:v>
                </c:pt>
                <c:pt idx="29037">
                  <c:v>2.5577614062499201</c:v>
                </c:pt>
                <c:pt idx="29038">
                  <c:v>2.5581523437500797</c:v>
                </c:pt>
                <c:pt idx="29039">
                  <c:v>2.5584873437500799</c:v>
                </c:pt>
                <c:pt idx="29040">
                  <c:v>2.5588420312499203</c:v>
                </c:pt>
                <c:pt idx="29041">
                  <c:v>2.5593067187500798</c:v>
                </c:pt>
                <c:pt idx="29042">
                  <c:v>2.55969890624992</c:v>
                </c:pt>
                <c:pt idx="29043">
                  <c:v>2.5601370312499201</c:v>
                </c:pt>
                <c:pt idx="29044">
                  <c:v>2.5605196875001597</c:v>
                </c:pt>
                <c:pt idx="29045">
                  <c:v>2.56091234375008</c:v>
                </c:pt>
                <c:pt idx="29046">
                  <c:v>2.56137109375008</c:v>
                </c:pt>
                <c:pt idx="29047">
                  <c:v>2.561813125</c:v>
                </c:pt>
                <c:pt idx="29048">
                  <c:v>2.5622279687500797</c:v>
                </c:pt>
                <c:pt idx="29049">
                  <c:v>2.5626454687500799</c:v>
                </c:pt>
                <c:pt idx="29050">
                  <c:v>2.5630587500000002</c:v>
                </c:pt>
                <c:pt idx="29051">
                  <c:v>2.5634403125001599</c:v>
                </c:pt>
                <c:pt idx="29052">
                  <c:v>2.56311828124992</c:v>
                </c:pt>
                <c:pt idx="29053">
                  <c:v>2.5627398437500797</c:v>
                </c:pt>
                <c:pt idx="29054">
                  <c:v>2.56221875</c:v>
                </c:pt>
                <c:pt idx="29055">
                  <c:v>2.5614920312499203</c:v>
                </c:pt>
                <c:pt idx="29056">
                  <c:v>2.5607704687500799</c:v>
                </c:pt>
                <c:pt idx="29057">
                  <c:v>2.55993859375008</c:v>
                </c:pt>
                <c:pt idx="29058">
                  <c:v>2.5591300000000001</c:v>
                </c:pt>
                <c:pt idx="29059">
                  <c:v>2.5583939062499201</c:v>
                </c:pt>
                <c:pt idx="29060">
                  <c:v>2.5576548437500799</c:v>
                </c:pt>
                <c:pt idx="29061">
                  <c:v>2.5569571875001595</c:v>
                </c:pt>
                <c:pt idx="29062">
                  <c:v>2.5563951562499203</c:v>
                </c:pt>
                <c:pt idx="29063">
                  <c:v>2.55602234375008</c:v>
                </c:pt>
                <c:pt idx="29064">
                  <c:v>2.55569625</c:v>
                </c:pt>
                <c:pt idx="29065">
                  <c:v>2.5559865625001597</c:v>
                </c:pt>
                <c:pt idx="29066">
                  <c:v>2.55636625</c:v>
                </c:pt>
                <c:pt idx="29067">
                  <c:v>2.5567278125001596</c:v>
                </c:pt>
                <c:pt idx="29068">
                  <c:v>2.5569095312499202</c:v>
                </c:pt>
                <c:pt idx="29069">
                  <c:v>2.5572723437500797</c:v>
                </c:pt>
                <c:pt idx="29070">
                  <c:v>2.5569173437500798</c:v>
                </c:pt>
                <c:pt idx="29071">
                  <c:v>2.5565132812499201</c:v>
                </c:pt>
                <c:pt idx="29072">
                  <c:v>2.5561078125001599</c:v>
                </c:pt>
                <c:pt idx="29073">
                  <c:v>2.5556740625001599</c:v>
                </c:pt>
                <c:pt idx="29074">
                  <c:v>2.5553504687500799</c:v>
                </c:pt>
                <c:pt idx="29075">
                  <c:v>2.5555512500000002</c:v>
                </c:pt>
                <c:pt idx="29076">
                  <c:v>2.55521328124992</c:v>
                </c:pt>
                <c:pt idx="29077">
                  <c:v>2.5548737500000001</c:v>
                </c:pt>
                <c:pt idx="29078">
                  <c:v>2.5544573437500797</c:v>
                </c:pt>
                <c:pt idx="29079">
                  <c:v>2.5549103125001595</c:v>
                </c:pt>
                <c:pt idx="29080">
                  <c:v>2.55524265624992</c:v>
                </c:pt>
                <c:pt idx="29081">
                  <c:v>2.55566515624992</c:v>
                </c:pt>
                <c:pt idx="29082">
                  <c:v>2.5560887499999998</c:v>
                </c:pt>
                <c:pt idx="29083">
                  <c:v>2.5564404687500799</c:v>
                </c:pt>
                <c:pt idx="29084">
                  <c:v>2.5568646875001599</c:v>
                </c:pt>
                <c:pt idx="29085">
                  <c:v>2.5572054687500798</c:v>
                </c:pt>
                <c:pt idx="29086">
                  <c:v>2.5575476562499202</c:v>
                </c:pt>
                <c:pt idx="29087">
                  <c:v>2.5578720312499201</c:v>
                </c:pt>
                <c:pt idx="29088">
                  <c:v>2.55825765624992</c:v>
                </c:pt>
                <c:pt idx="29089">
                  <c:v>2.5585979687500799</c:v>
                </c:pt>
                <c:pt idx="29090">
                  <c:v>2.5589750000000002</c:v>
                </c:pt>
                <c:pt idx="29091">
                  <c:v>2.5593054687500798</c:v>
                </c:pt>
                <c:pt idx="29092">
                  <c:v>2.5597064062499202</c:v>
                </c:pt>
                <c:pt idx="29093">
                  <c:v>2.5601353125001598</c:v>
                </c:pt>
                <c:pt idx="29094">
                  <c:v>2.5595721875001596</c:v>
                </c:pt>
                <c:pt idx="29095">
                  <c:v>2.5591514062499203</c:v>
                </c:pt>
                <c:pt idx="29096">
                  <c:v>2.5587246875001597</c:v>
                </c:pt>
                <c:pt idx="29097">
                  <c:v>2.5581106249999999</c:v>
                </c:pt>
                <c:pt idx="29098">
                  <c:v>2.5574623437500801</c:v>
                </c:pt>
                <c:pt idx="29099">
                  <c:v>2.5567940625001597</c:v>
                </c:pt>
                <c:pt idx="29100">
                  <c:v>2.5561248437500801</c:v>
                </c:pt>
                <c:pt idx="29101">
                  <c:v>2.5556362500000001</c:v>
                </c:pt>
                <c:pt idx="29102">
                  <c:v>2.5551148437500797</c:v>
                </c:pt>
                <c:pt idx="29103">
                  <c:v>2.5547079687500798</c:v>
                </c:pt>
                <c:pt idx="29104">
                  <c:v>2.5543062499999998</c:v>
                </c:pt>
                <c:pt idx="29105">
                  <c:v>2.5537503125001599</c:v>
                </c:pt>
                <c:pt idx="29106">
                  <c:v>2.5533801562499203</c:v>
                </c:pt>
                <c:pt idx="29107">
                  <c:v>2.55296078124992</c:v>
                </c:pt>
                <c:pt idx="29108">
                  <c:v>2.5526104687500797</c:v>
                </c:pt>
                <c:pt idx="29109">
                  <c:v>2.5530090625001596</c:v>
                </c:pt>
                <c:pt idx="29110">
                  <c:v>2.55336843750016</c:v>
                </c:pt>
                <c:pt idx="29111">
                  <c:v>2.5537464062499202</c:v>
                </c:pt>
                <c:pt idx="29112">
                  <c:v>2.5541271875001597</c:v>
                </c:pt>
                <c:pt idx="29113">
                  <c:v>2.55446765624992</c:v>
                </c:pt>
                <c:pt idx="29114">
                  <c:v>2.5548046875001598</c:v>
                </c:pt>
                <c:pt idx="29115">
                  <c:v>2.5552495312499199</c:v>
                </c:pt>
                <c:pt idx="29116">
                  <c:v>2.5557085937500799</c:v>
                </c:pt>
                <c:pt idx="29117">
                  <c:v>2.5560309375001595</c:v>
                </c:pt>
                <c:pt idx="29118">
                  <c:v>2.5564915625001596</c:v>
                </c:pt>
                <c:pt idx="29119">
                  <c:v>2.5569254687500798</c:v>
                </c:pt>
                <c:pt idx="29120">
                  <c:v>2.55730375</c:v>
                </c:pt>
                <c:pt idx="29121">
                  <c:v>2.5568892187500798</c:v>
                </c:pt>
                <c:pt idx="29122">
                  <c:v>2.5565348437500797</c:v>
                </c:pt>
                <c:pt idx="29123">
                  <c:v>2.5569643750000002</c:v>
                </c:pt>
                <c:pt idx="29124">
                  <c:v>2.5573815625001597</c:v>
                </c:pt>
                <c:pt idx="29125">
                  <c:v>2.5578301562499202</c:v>
                </c:pt>
                <c:pt idx="29126">
                  <c:v>2.55824421875008</c:v>
                </c:pt>
                <c:pt idx="29127">
                  <c:v>2.558565625</c:v>
                </c:pt>
                <c:pt idx="29128">
                  <c:v>2.5589576562499201</c:v>
                </c:pt>
                <c:pt idx="29129">
                  <c:v>2.5592934375001599</c:v>
                </c:pt>
                <c:pt idx="29130">
                  <c:v>2.5596315625001598</c:v>
                </c:pt>
                <c:pt idx="29131">
                  <c:v>2.5599928125001599</c:v>
                </c:pt>
                <c:pt idx="29132">
                  <c:v>2.5603199999999999</c:v>
                </c:pt>
                <c:pt idx="29133">
                  <c:v>2.5607226562499203</c:v>
                </c:pt>
                <c:pt idx="29134">
                  <c:v>2.5610435937500799</c:v>
                </c:pt>
                <c:pt idx="29135">
                  <c:v>2.5605768750000002</c:v>
                </c:pt>
                <c:pt idx="29136">
                  <c:v>2.5599509375001599</c:v>
                </c:pt>
                <c:pt idx="29137">
                  <c:v>2.5594615625001595</c:v>
                </c:pt>
                <c:pt idx="29138">
                  <c:v>2.5589379687500799</c:v>
                </c:pt>
                <c:pt idx="29139">
                  <c:v>2.5582896875001597</c:v>
                </c:pt>
                <c:pt idx="29140">
                  <c:v>2.5575748437500798</c:v>
                </c:pt>
                <c:pt idx="29141">
                  <c:v>2.5568573437500799</c:v>
                </c:pt>
                <c:pt idx="29142">
                  <c:v>2.5560846875001597</c:v>
                </c:pt>
                <c:pt idx="29143">
                  <c:v>2.5554201562499199</c:v>
                </c:pt>
                <c:pt idx="29144">
                  <c:v>2.55483875</c:v>
                </c:pt>
                <c:pt idx="29145">
                  <c:v>2.5542600000000002</c:v>
                </c:pt>
                <c:pt idx="29146">
                  <c:v>2.5538201562499201</c:v>
                </c:pt>
                <c:pt idx="29147">
                  <c:v>2.5534296875001599</c:v>
                </c:pt>
                <c:pt idx="29148">
                  <c:v>2.552850625</c:v>
                </c:pt>
                <c:pt idx="29149">
                  <c:v>2.5524446875001598</c:v>
                </c:pt>
                <c:pt idx="29150">
                  <c:v>2.5520978125001599</c:v>
                </c:pt>
                <c:pt idx="29151">
                  <c:v>2.55174375</c:v>
                </c:pt>
                <c:pt idx="29152">
                  <c:v>2.5513409375001599</c:v>
                </c:pt>
                <c:pt idx="29153">
                  <c:v>2.5509173437500801</c:v>
                </c:pt>
                <c:pt idx="29154">
                  <c:v>2.5504699999999998</c:v>
                </c:pt>
                <c:pt idx="29155">
                  <c:v>2.5500542187500796</c:v>
                </c:pt>
                <c:pt idx="29156">
                  <c:v>2.54960015624992</c:v>
                </c:pt>
                <c:pt idx="29157">
                  <c:v>2.5499929687500797</c:v>
                </c:pt>
                <c:pt idx="29158">
                  <c:v>2.5503528125001598</c:v>
                </c:pt>
                <c:pt idx="29159">
                  <c:v>2.5506965625001596</c:v>
                </c:pt>
                <c:pt idx="29160">
                  <c:v>2.5511929687500801</c:v>
                </c:pt>
                <c:pt idx="29161">
                  <c:v>2.5516717187500797</c:v>
                </c:pt>
                <c:pt idx="29162">
                  <c:v>2.5520526562499199</c:v>
                </c:pt>
                <c:pt idx="29163">
                  <c:v>2.55239171875008</c:v>
                </c:pt>
                <c:pt idx="29164">
                  <c:v>2.5528262499999999</c:v>
                </c:pt>
                <c:pt idx="29165">
                  <c:v>2.5532264062499199</c:v>
                </c:pt>
                <c:pt idx="29166">
                  <c:v>2.5536323437500799</c:v>
                </c:pt>
                <c:pt idx="29167">
                  <c:v>2.55397421875008</c:v>
                </c:pt>
                <c:pt idx="29168">
                  <c:v>2.5544423437500798</c:v>
                </c:pt>
                <c:pt idx="29169">
                  <c:v>2.5548459375001595</c:v>
                </c:pt>
                <c:pt idx="29170">
                  <c:v>2.5551698437500798</c:v>
                </c:pt>
                <c:pt idx="29171">
                  <c:v>2.55469578124992</c:v>
                </c:pt>
                <c:pt idx="29172">
                  <c:v>2.5543456249999998</c:v>
                </c:pt>
                <c:pt idx="29173">
                  <c:v>2.553825625</c:v>
                </c:pt>
                <c:pt idx="29174">
                  <c:v>2.55349</c:v>
                </c:pt>
                <c:pt idx="29175">
                  <c:v>2.5529015625001596</c:v>
                </c:pt>
                <c:pt idx="29176">
                  <c:v>2.5524859375001596</c:v>
                </c:pt>
                <c:pt idx="29177">
                  <c:v>2.5528381250000001</c:v>
                </c:pt>
                <c:pt idx="29178">
                  <c:v>2.5529585937500801</c:v>
                </c:pt>
                <c:pt idx="29179">
                  <c:v>2.5526234375001597</c:v>
                </c:pt>
                <c:pt idx="29180">
                  <c:v>2.55295390624992</c:v>
                </c:pt>
                <c:pt idx="29181">
                  <c:v>2.5532810937500798</c:v>
                </c:pt>
                <c:pt idx="29182">
                  <c:v>2.553648125</c:v>
                </c:pt>
                <c:pt idx="29183">
                  <c:v>2.5539732812499203</c:v>
                </c:pt>
                <c:pt idx="29184">
                  <c:v>2.5543459375001598</c:v>
                </c:pt>
                <c:pt idx="29185">
                  <c:v>2.5547831250000002</c:v>
                </c:pt>
                <c:pt idx="29186">
                  <c:v>2.5552092187500799</c:v>
                </c:pt>
                <c:pt idx="29187">
                  <c:v>2.555615</c:v>
                </c:pt>
                <c:pt idx="29188">
                  <c:v>2.5559975000000001</c:v>
                </c:pt>
                <c:pt idx="29189">
                  <c:v>2.55648281250016</c:v>
                </c:pt>
                <c:pt idx="29190">
                  <c:v>2.5568607812499202</c:v>
                </c:pt>
                <c:pt idx="29191">
                  <c:v>2.5564353125001595</c:v>
                </c:pt>
                <c:pt idx="29192">
                  <c:v>2.5558998437500797</c:v>
                </c:pt>
                <c:pt idx="29193">
                  <c:v>2.5553434375001598</c:v>
                </c:pt>
                <c:pt idx="29194">
                  <c:v>2.5547690625001596</c:v>
                </c:pt>
                <c:pt idx="29195">
                  <c:v>2.5540871875001598</c:v>
                </c:pt>
                <c:pt idx="29196">
                  <c:v>2.5537151562499201</c:v>
                </c:pt>
                <c:pt idx="29197">
                  <c:v>2.5532964062499199</c:v>
                </c:pt>
                <c:pt idx="29198">
                  <c:v>2.5529156249999998</c:v>
                </c:pt>
                <c:pt idx="29199">
                  <c:v>2.5525560937500797</c:v>
                </c:pt>
                <c:pt idx="29200">
                  <c:v>2.5521626562499202</c:v>
                </c:pt>
                <c:pt idx="29201">
                  <c:v>2.5517687499999999</c:v>
                </c:pt>
                <c:pt idx="29202">
                  <c:v>2.551326875</c:v>
                </c:pt>
                <c:pt idx="29203">
                  <c:v>2.5508545312499202</c:v>
                </c:pt>
                <c:pt idx="29204">
                  <c:v>2.5504267187500798</c:v>
                </c:pt>
                <c:pt idx="29205">
                  <c:v>2.5500907812499203</c:v>
                </c:pt>
                <c:pt idx="29206">
                  <c:v>2.5495448437500801</c:v>
                </c:pt>
                <c:pt idx="29207">
                  <c:v>2.5491317187500799</c:v>
                </c:pt>
                <c:pt idx="29208">
                  <c:v>2.5487896875001597</c:v>
                </c:pt>
                <c:pt idx="29209">
                  <c:v>2.5491140625001596</c:v>
                </c:pt>
                <c:pt idx="29210">
                  <c:v>2.5494332812499203</c:v>
                </c:pt>
                <c:pt idx="29211">
                  <c:v>2.5498117187500799</c:v>
                </c:pt>
                <c:pt idx="29212">
                  <c:v>2.5501749999999999</c:v>
                </c:pt>
                <c:pt idx="29213">
                  <c:v>2.55063</c:v>
                </c:pt>
                <c:pt idx="29214">
                  <c:v>2.5510121875001599</c:v>
                </c:pt>
                <c:pt idx="29215">
                  <c:v>2.55136921875008</c:v>
                </c:pt>
                <c:pt idx="29216">
                  <c:v>2.5517781249999998</c:v>
                </c:pt>
                <c:pt idx="29217">
                  <c:v>2.5522010937500799</c:v>
                </c:pt>
                <c:pt idx="29218">
                  <c:v>2.5525568750000001</c:v>
                </c:pt>
                <c:pt idx="29219">
                  <c:v>2.5529682812499201</c:v>
                </c:pt>
                <c:pt idx="29220">
                  <c:v>2.5534131250000001</c:v>
                </c:pt>
                <c:pt idx="29221">
                  <c:v>2.5538378125001597</c:v>
                </c:pt>
                <c:pt idx="29222">
                  <c:v>2.5543732812499202</c:v>
                </c:pt>
                <c:pt idx="29223">
                  <c:v>2.5548185937500798</c:v>
                </c:pt>
                <c:pt idx="29224">
                  <c:v>2.5552407812499203</c:v>
                </c:pt>
                <c:pt idx="29225">
                  <c:v>2.5555864062499203</c:v>
                </c:pt>
                <c:pt idx="29226">
                  <c:v>2.5559526562499202</c:v>
                </c:pt>
                <c:pt idx="29227">
                  <c:v>2.5564251562499201</c:v>
                </c:pt>
                <c:pt idx="29228">
                  <c:v>2.55678921875008</c:v>
                </c:pt>
                <c:pt idx="29229">
                  <c:v>2.5571540625001599</c:v>
                </c:pt>
                <c:pt idx="29230">
                  <c:v>2.5574781249999998</c:v>
                </c:pt>
                <c:pt idx="29231">
                  <c:v>2.5577985937500798</c:v>
                </c:pt>
                <c:pt idx="29232">
                  <c:v>2.5576889062499202</c:v>
                </c:pt>
                <c:pt idx="29233">
                  <c:v>2.5573164062499201</c:v>
                </c:pt>
                <c:pt idx="29234">
                  <c:v>2.5568742187500799</c:v>
                </c:pt>
                <c:pt idx="29235">
                  <c:v>2.5564456249999998</c:v>
                </c:pt>
                <c:pt idx="29236">
                  <c:v>2.5559260937500801</c:v>
                </c:pt>
                <c:pt idx="29237">
                  <c:v>2.5555389062499203</c:v>
                </c:pt>
                <c:pt idx="29238">
                  <c:v>2.5551443749999998</c:v>
                </c:pt>
                <c:pt idx="29239">
                  <c:v>2.5548170312499203</c:v>
                </c:pt>
                <c:pt idx="29240">
                  <c:v>2.5544867187500797</c:v>
                </c:pt>
                <c:pt idx="29241">
                  <c:v>2.55409734375008</c:v>
                </c:pt>
                <c:pt idx="29242">
                  <c:v>2.5537767187500799</c:v>
                </c:pt>
                <c:pt idx="29243">
                  <c:v>2.5533953125001596</c:v>
                </c:pt>
                <c:pt idx="29244">
                  <c:v>2.5530609375001596</c:v>
                </c:pt>
                <c:pt idx="29245">
                  <c:v>2.5526723437500798</c:v>
                </c:pt>
                <c:pt idx="29246">
                  <c:v>2.5522862499999999</c:v>
                </c:pt>
                <c:pt idx="29247">
                  <c:v>2.5518848437500798</c:v>
                </c:pt>
                <c:pt idx="29248">
                  <c:v>2.55149625</c:v>
                </c:pt>
                <c:pt idx="29249">
                  <c:v>2.5510703125001597</c:v>
                </c:pt>
                <c:pt idx="29250">
                  <c:v>2.5506251562499203</c:v>
                </c:pt>
                <c:pt idx="29251">
                  <c:v>2.5507054687500799</c:v>
                </c:pt>
                <c:pt idx="29252">
                  <c:v>2.5502799999999999</c:v>
                </c:pt>
                <c:pt idx="29253">
                  <c:v>2.5498901562499201</c:v>
                </c:pt>
                <c:pt idx="29254">
                  <c:v>2.5501473437500799</c:v>
                </c:pt>
                <c:pt idx="29255">
                  <c:v>2.5505381250000001</c:v>
                </c:pt>
                <c:pt idx="29256">
                  <c:v>2.5509926562499201</c:v>
                </c:pt>
                <c:pt idx="29257">
                  <c:v>2.5514203125001598</c:v>
                </c:pt>
                <c:pt idx="29258">
                  <c:v>2.5519034375001599</c:v>
                </c:pt>
                <c:pt idx="29259">
                  <c:v>2.5523289062499201</c:v>
                </c:pt>
                <c:pt idx="29260">
                  <c:v>2.5526732812499202</c:v>
                </c:pt>
                <c:pt idx="29261">
                  <c:v>2.55257453124992</c:v>
                </c:pt>
                <c:pt idx="29262">
                  <c:v>2.5529893750000001</c:v>
                </c:pt>
                <c:pt idx="29263">
                  <c:v>2.55344671875008</c:v>
                </c:pt>
                <c:pt idx="29264">
                  <c:v>2.5538798437500798</c:v>
                </c:pt>
                <c:pt idx="29265">
                  <c:v>2.5538729687500799</c:v>
                </c:pt>
                <c:pt idx="29266">
                  <c:v>2.5534740625001597</c:v>
                </c:pt>
                <c:pt idx="29267">
                  <c:v>2.553075625</c:v>
                </c:pt>
                <c:pt idx="29268">
                  <c:v>2.5528460937500799</c:v>
                </c:pt>
                <c:pt idx="29269">
                  <c:v>2.5523957812499201</c:v>
                </c:pt>
                <c:pt idx="29270">
                  <c:v>2.5519823437500797</c:v>
                </c:pt>
                <c:pt idx="29271">
                  <c:v>2.5516353125001596</c:v>
                </c:pt>
                <c:pt idx="29272">
                  <c:v>2.5520398437500798</c:v>
                </c:pt>
                <c:pt idx="29273">
                  <c:v>2.5523957812499201</c:v>
                </c:pt>
                <c:pt idx="29274">
                  <c:v>2.5527560937500797</c:v>
                </c:pt>
                <c:pt idx="29275">
                  <c:v>2.55316125</c:v>
                </c:pt>
                <c:pt idx="29276">
                  <c:v>2.5535564062499203</c:v>
                </c:pt>
                <c:pt idx="29277">
                  <c:v>2.55391375</c:v>
                </c:pt>
                <c:pt idx="29278">
                  <c:v>2.5542760937500799</c:v>
                </c:pt>
                <c:pt idx="29279">
                  <c:v>2.5542821875001596</c:v>
                </c:pt>
                <c:pt idx="29280">
                  <c:v>2.5539284375001596</c:v>
                </c:pt>
                <c:pt idx="29281">
                  <c:v>2.5535412499999999</c:v>
                </c:pt>
                <c:pt idx="29282">
                  <c:v>2.5530300000000001</c:v>
                </c:pt>
                <c:pt idx="29283">
                  <c:v>2.552686875</c:v>
                </c:pt>
                <c:pt idx="29284">
                  <c:v>2.5522642187500799</c:v>
                </c:pt>
                <c:pt idx="29285">
                  <c:v>2.5517460937500798</c:v>
                </c:pt>
                <c:pt idx="29286">
                  <c:v>2.5512159375001597</c:v>
                </c:pt>
                <c:pt idx="29287">
                  <c:v>2.5506692187500799</c:v>
                </c:pt>
                <c:pt idx="29288">
                  <c:v>2.5501565625001597</c:v>
                </c:pt>
                <c:pt idx="29289">
                  <c:v>2.5496403125001597</c:v>
                </c:pt>
                <c:pt idx="29290">
                  <c:v>2.5491264062499202</c:v>
                </c:pt>
                <c:pt idx="29291">
                  <c:v>2.5487593749999999</c:v>
                </c:pt>
                <c:pt idx="29292">
                  <c:v>2.5484325000000001</c:v>
                </c:pt>
                <c:pt idx="29293">
                  <c:v>2.5480667187500798</c:v>
                </c:pt>
                <c:pt idx="29294">
                  <c:v>2.5484234375001598</c:v>
                </c:pt>
                <c:pt idx="29295">
                  <c:v>2.5486992187500799</c:v>
                </c:pt>
                <c:pt idx="29296">
                  <c:v>2.5491393750000002</c:v>
                </c:pt>
                <c:pt idx="29297">
                  <c:v>2.5494957812499202</c:v>
                </c:pt>
                <c:pt idx="29298">
                  <c:v>2.5498331250000001</c:v>
                </c:pt>
                <c:pt idx="29299">
                  <c:v>2.5502065625001595</c:v>
                </c:pt>
                <c:pt idx="29300">
                  <c:v>2.5505928125001596</c:v>
                </c:pt>
                <c:pt idx="29301">
                  <c:v>2.5510528125001599</c:v>
                </c:pt>
                <c:pt idx="29302">
                  <c:v>2.5514871875001597</c:v>
                </c:pt>
                <c:pt idx="29303">
                  <c:v>2.5518568749999999</c:v>
                </c:pt>
                <c:pt idx="29304">
                  <c:v>2.5522339062499202</c:v>
                </c:pt>
                <c:pt idx="29305">
                  <c:v>2.5525804687500799</c:v>
                </c:pt>
                <c:pt idx="29306">
                  <c:v>2.55294031250016</c:v>
                </c:pt>
                <c:pt idx="29307">
                  <c:v>2.5533415625001599</c:v>
                </c:pt>
                <c:pt idx="29308">
                  <c:v>2.5538470312499202</c:v>
                </c:pt>
                <c:pt idx="29309">
                  <c:v>2.5541971875001597</c:v>
                </c:pt>
                <c:pt idx="29310">
                  <c:v>2.5546217187500799</c:v>
                </c:pt>
                <c:pt idx="29311">
                  <c:v>2.5550818749999999</c:v>
                </c:pt>
                <c:pt idx="29312">
                  <c:v>2.5554884375001596</c:v>
                </c:pt>
                <c:pt idx="29313">
                  <c:v>2.55589656250016</c:v>
                </c:pt>
                <c:pt idx="29314">
                  <c:v>2.5555615625001598</c:v>
                </c:pt>
                <c:pt idx="29315">
                  <c:v>2.5552126562499202</c:v>
                </c:pt>
                <c:pt idx="29316">
                  <c:v>2.5548864062499201</c:v>
                </c:pt>
                <c:pt idx="29317">
                  <c:v>2.55449703124992</c:v>
                </c:pt>
                <c:pt idx="29318">
                  <c:v>2.5542328125001599</c:v>
                </c:pt>
                <c:pt idx="29319">
                  <c:v>2.5544770312499203</c:v>
                </c:pt>
                <c:pt idx="29320">
                  <c:v>2.5548003125001597</c:v>
                </c:pt>
                <c:pt idx="29321">
                  <c:v>2.5551560937500799</c:v>
                </c:pt>
                <c:pt idx="29322">
                  <c:v>2.5555260937500797</c:v>
                </c:pt>
                <c:pt idx="29323">
                  <c:v>2.55539859375008</c:v>
                </c:pt>
                <c:pt idx="29324">
                  <c:v>2.5550381249999998</c:v>
                </c:pt>
                <c:pt idx="29325">
                  <c:v>2.5545018750000001</c:v>
                </c:pt>
                <c:pt idx="29326">
                  <c:v>2.5540435937500798</c:v>
                </c:pt>
                <c:pt idx="29327">
                  <c:v>2.5535362500000001</c:v>
                </c:pt>
                <c:pt idx="29328">
                  <c:v>2.5530435937500799</c:v>
                </c:pt>
                <c:pt idx="29329">
                  <c:v>2.5524225</c:v>
                </c:pt>
                <c:pt idx="29330">
                  <c:v>2.55182796875008</c:v>
                </c:pt>
                <c:pt idx="29331">
                  <c:v>2.5513284375001599</c:v>
                </c:pt>
                <c:pt idx="29332">
                  <c:v>2.55084</c:v>
                </c:pt>
                <c:pt idx="29333">
                  <c:v>2.5503551562499203</c:v>
                </c:pt>
                <c:pt idx="29334">
                  <c:v>2.5499406250000001</c:v>
                </c:pt>
                <c:pt idx="29335">
                  <c:v>2.5495264062499201</c:v>
                </c:pt>
                <c:pt idx="29336">
                  <c:v>2.5491082812499202</c:v>
                </c:pt>
                <c:pt idx="29337">
                  <c:v>2.54866734375008</c:v>
                </c:pt>
                <c:pt idx="29338">
                  <c:v>2.5483456250000001</c:v>
                </c:pt>
                <c:pt idx="29339">
                  <c:v>2.5482540625001597</c:v>
                </c:pt>
                <c:pt idx="29340">
                  <c:v>2.5486882812499201</c:v>
                </c:pt>
                <c:pt idx="29341">
                  <c:v>2.5490896875001599</c:v>
                </c:pt>
                <c:pt idx="29342">
                  <c:v>2.5494279687500798</c:v>
                </c:pt>
                <c:pt idx="29343">
                  <c:v>2.54976</c:v>
                </c:pt>
                <c:pt idx="29344">
                  <c:v>2.5502856249999999</c:v>
                </c:pt>
                <c:pt idx="29345">
                  <c:v>2.5507748437500797</c:v>
                </c:pt>
                <c:pt idx="29346">
                  <c:v>2.5512931249999999</c:v>
                </c:pt>
                <c:pt idx="29347">
                  <c:v>2.5517093750000002</c:v>
                </c:pt>
                <c:pt idx="29348">
                  <c:v>2.55207546875008</c:v>
                </c:pt>
                <c:pt idx="29349">
                  <c:v>2.5525012500000002</c:v>
                </c:pt>
                <c:pt idx="29350">
                  <c:v>2.5528401562499203</c:v>
                </c:pt>
                <c:pt idx="29351">
                  <c:v>2.5533035937500799</c:v>
                </c:pt>
                <c:pt idx="29352">
                  <c:v>2.5537259375001597</c:v>
                </c:pt>
                <c:pt idx="29353">
                  <c:v>2.5532179687500798</c:v>
                </c:pt>
                <c:pt idx="29354">
                  <c:v>2.5528900000000001</c:v>
                </c:pt>
                <c:pt idx="29355">
                  <c:v>2.55251578124992</c:v>
                </c:pt>
                <c:pt idx="29356">
                  <c:v>2.5521390625001596</c:v>
                </c:pt>
                <c:pt idx="29357">
                  <c:v>2.5517517187500798</c:v>
                </c:pt>
                <c:pt idx="29358">
                  <c:v>2.5511289062499203</c:v>
                </c:pt>
                <c:pt idx="29359">
                  <c:v>2.5504825000000002</c:v>
                </c:pt>
                <c:pt idx="29360">
                  <c:v>2.5501170312499202</c:v>
                </c:pt>
                <c:pt idx="29361">
                  <c:v>2.54976859375008</c:v>
                </c:pt>
                <c:pt idx="29362">
                  <c:v>2.5493457812499201</c:v>
                </c:pt>
                <c:pt idx="29363">
                  <c:v>2.5488754687500799</c:v>
                </c:pt>
                <c:pt idx="29364">
                  <c:v>2.5485767187500801</c:v>
                </c:pt>
                <c:pt idx="29365">
                  <c:v>2.5487160937500799</c:v>
                </c:pt>
                <c:pt idx="29366">
                  <c:v>2.5490724999999999</c:v>
                </c:pt>
                <c:pt idx="29367">
                  <c:v>2.5494489062499199</c:v>
                </c:pt>
                <c:pt idx="29368">
                  <c:v>2.5498289062499202</c:v>
                </c:pt>
                <c:pt idx="29369">
                  <c:v>2.5501510937500798</c:v>
                </c:pt>
                <c:pt idx="29370">
                  <c:v>2.5504821875001595</c:v>
                </c:pt>
                <c:pt idx="29371">
                  <c:v>2.5504981249999998</c:v>
                </c:pt>
                <c:pt idx="29372">
                  <c:v>2.5508367187500798</c:v>
                </c:pt>
                <c:pt idx="29373">
                  <c:v>2.5512614062499201</c:v>
                </c:pt>
                <c:pt idx="29374">
                  <c:v>2.5516839062499201</c:v>
                </c:pt>
                <c:pt idx="29375">
                  <c:v>2.5520896875001595</c:v>
                </c:pt>
                <c:pt idx="29376">
                  <c:v>2.55249375</c:v>
                </c:pt>
                <c:pt idx="29377">
                  <c:v>2.5529254687500798</c:v>
                </c:pt>
                <c:pt idx="29378">
                  <c:v>2.5533970312499203</c:v>
                </c:pt>
                <c:pt idx="29379">
                  <c:v>2.5538231250000001</c:v>
                </c:pt>
                <c:pt idx="29380">
                  <c:v>2.5542400000000001</c:v>
                </c:pt>
                <c:pt idx="29381">
                  <c:v>2.5546237500000002</c:v>
                </c:pt>
                <c:pt idx="29382">
                  <c:v>2.5550795312499202</c:v>
                </c:pt>
                <c:pt idx="29383">
                  <c:v>2.5554312499999998</c:v>
                </c:pt>
                <c:pt idx="29384">
                  <c:v>2.5559107812499202</c:v>
                </c:pt>
                <c:pt idx="29385">
                  <c:v>2.5562857812499202</c:v>
                </c:pt>
                <c:pt idx="29386">
                  <c:v>2.55586265624992</c:v>
                </c:pt>
                <c:pt idx="29387">
                  <c:v>2.5555139062499199</c:v>
                </c:pt>
                <c:pt idx="29388">
                  <c:v>2.55500203124992</c:v>
                </c:pt>
                <c:pt idx="29389">
                  <c:v>2.5544534375001597</c:v>
                </c:pt>
                <c:pt idx="29390">
                  <c:v>2.55380484375008</c:v>
                </c:pt>
                <c:pt idx="29391">
                  <c:v>2.5530331249999998</c:v>
                </c:pt>
                <c:pt idx="29392">
                  <c:v>2.5523107812499202</c:v>
                </c:pt>
                <c:pt idx="29393">
                  <c:v>2.5515485937500797</c:v>
                </c:pt>
                <c:pt idx="29394">
                  <c:v>2.5508690625001598</c:v>
                </c:pt>
                <c:pt idx="29395">
                  <c:v>2.55020234375008</c:v>
                </c:pt>
                <c:pt idx="29396">
                  <c:v>2.5495290625001599</c:v>
                </c:pt>
                <c:pt idx="29397">
                  <c:v>2.5490312500000001</c:v>
                </c:pt>
                <c:pt idx="29398">
                  <c:v>2.5486343749999998</c:v>
                </c:pt>
                <c:pt idx="29399">
                  <c:v>2.5482196875001599</c:v>
                </c:pt>
                <c:pt idx="29400">
                  <c:v>2.5478485937500799</c:v>
                </c:pt>
                <c:pt idx="29401">
                  <c:v>2.54745390624992</c:v>
                </c:pt>
                <c:pt idx="29402">
                  <c:v>2.547015</c:v>
                </c:pt>
                <c:pt idx="29403">
                  <c:v>2.5466799999999998</c:v>
                </c:pt>
                <c:pt idx="29404">
                  <c:v>2.5465748437500797</c:v>
                </c:pt>
                <c:pt idx="29405">
                  <c:v>2.5469075000000001</c:v>
                </c:pt>
                <c:pt idx="29406">
                  <c:v>2.5473470312499202</c:v>
                </c:pt>
                <c:pt idx="29407">
                  <c:v>2.5477067187500797</c:v>
                </c:pt>
                <c:pt idx="29408">
                  <c:v>2.5481021875001599</c:v>
                </c:pt>
                <c:pt idx="29409">
                  <c:v>2.5484996875001595</c:v>
                </c:pt>
                <c:pt idx="29410">
                  <c:v>2.5488389062499199</c:v>
                </c:pt>
                <c:pt idx="29411">
                  <c:v>2.5488357812499203</c:v>
                </c:pt>
                <c:pt idx="29412">
                  <c:v>2.5490598437500798</c:v>
                </c:pt>
                <c:pt idx="29413">
                  <c:v>2.5494607812499201</c:v>
                </c:pt>
                <c:pt idx="29414">
                  <c:v>2.54983390624992</c:v>
                </c:pt>
                <c:pt idx="29415">
                  <c:v>2.5501929687500797</c:v>
                </c:pt>
                <c:pt idx="29416">
                  <c:v>2.5505403125001598</c:v>
                </c:pt>
                <c:pt idx="29417">
                  <c:v>2.5509712499999999</c:v>
                </c:pt>
                <c:pt idx="29418">
                  <c:v>2.5514215625001597</c:v>
                </c:pt>
                <c:pt idx="29419">
                  <c:v>2.5517501562499203</c:v>
                </c:pt>
                <c:pt idx="29420">
                  <c:v>2.552230625</c:v>
                </c:pt>
                <c:pt idx="29421">
                  <c:v>2.5526781249999999</c:v>
                </c:pt>
                <c:pt idx="29422">
                  <c:v>2.5531096875001595</c:v>
                </c:pt>
                <c:pt idx="29423">
                  <c:v>2.5534406249999999</c:v>
                </c:pt>
                <c:pt idx="29424">
                  <c:v>2.5539037499999999</c:v>
                </c:pt>
                <c:pt idx="29425">
                  <c:v>2.5542721875001599</c:v>
                </c:pt>
                <c:pt idx="29426">
                  <c:v>2.5548042187500797</c:v>
                </c:pt>
                <c:pt idx="29427">
                  <c:v>2.5553314062499202</c:v>
                </c:pt>
                <c:pt idx="29428">
                  <c:v>2.5556765625001598</c:v>
                </c:pt>
                <c:pt idx="29429">
                  <c:v>2.5560229687500797</c:v>
                </c:pt>
                <c:pt idx="29430">
                  <c:v>2.556489375</c:v>
                </c:pt>
                <c:pt idx="29431">
                  <c:v>2.5568370312499202</c:v>
                </c:pt>
                <c:pt idx="29432">
                  <c:v>2.5571774999999999</c:v>
                </c:pt>
                <c:pt idx="29433">
                  <c:v>2.5567990625001595</c:v>
                </c:pt>
                <c:pt idx="29434">
                  <c:v>2.5562776562499203</c:v>
                </c:pt>
                <c:pt idx="29435">
                  <c:v>2.5559246875001596</c:v>
                </c:pt>
                <c:pt idx="29436">
                  <c:v>2.5555859375001599</c:v>
                </c:pt>
                <c:pt idx="29437">
                  <c:v>2.55522781250016</c:v>
                </c:pt>
                <c:pt idx="29438">
                  <c:v>2.554868125</c:v>
                </c:pt>
                <c:pt idx="29439">
                  <c:v>2.5544310937500798</c:v>
                </c:pt>
                <c:pt idx="29440">
                  <c:v>2.5540240625001598</c:v>
                </c:pt>
                <c:pt idx="29441">
                  <c:v>2.5536792187500801</c:v>
                </c:pt>
                <c:pt idx="29442">
                  <c:v>2.5533126562499202</c:v>
                </c:pt>
                <c:pt idx="29443">
                  <c:v>2.5529096875001596</c:v>
                </c:pt>
                <c:pt idx="29444">
                  <c:v>2.5524807812499199</c:v>
                </c:pt>
                <c:pt idx="29445">
                  <c:v>2.5521039062499202</c:v>
                </c:pt>
                <c:pt idx="29446">
                  <c:v>2.5517423437500799</c:v>
                </c:pt>
                <c:pt idx="29447">
                  <c:v>2.5510996875001597</c:v>
                </c:pt>
                <c:pt idx="29448">
                  <c:v>2.55055875</c:v>
                </c:pt>
                <c:pt idx="29449">
                  <c:v>2.55015171875008</c:v>
                </c:pt>
                <c:pt idx="29450">
                  <c:v>2.5497121875001598</c:v>
                </c:pt>
                <c:pt idx="29451">
                  <c:v>2.5493312499999998</c:v>
                </c:pt>
                <c:pt idx="29452">
                  <c:v>2.5489954687500798</c:v>
                </c:pt>
                <c:pt idx="29453">
                  <c:v>2.5486645312499201</c:v>
                </c:pt>
                <c:pt idx="29454">
                  <c:v>2.5482717187500801</c:v>
                </c:pt>
                <c:pt idx="29455">
                  <c:v>2.5479009375001596</c:v>
                </c:pt>
                <c:pt idx="29456">
                  <c:v>2.54754078124992</c:v>
                </c:pt>
                <c:pt idx="29457">
                  <c:v>2.5471926562499201</c:v>
                </c:pt>
                <c:pt idx="29458">
                  <c:v>2.5468682812499202</c:v>
                </c:pt>
                <c:pt idx="29459">
                  <c:v>2.5463957812499203</c:v>
                </c:pt>
                <c:pt idx="29460">
                  <c:v>2.5459831249999998</c:v>
                </c:pt>
                <c:pt idx="29461">
                  <c:v>2.5456181249999998</c:v>
                </c:pt>
                <c:pt idx="29462">
                  <c:v>2.5452824999999999</c:v>
                </c:pt>
                <c:pt idx="29463">
                  <c:v>2.5449000000000002</c:v>
                </c:pt>
                <c:pt idx="29464">
                  <c:v>2.54457328124992</c:v>
                </c:pt>
                <c:pt idx="29465">
                  <c:v>2.54412734375008</c:v>
                </c:pt>
                <c:pt idx="29466">
                  <c:v>2.5443371875001599</c:v>
                </c:pt>
                <c:pt idx="29467">
                  <c:v>2.54466140624992</c:v>
                </c:pt>
                <c:pt idx="29468">
                  <c:v>2.54506343750016</c:v>
                </c:pt>
                <c:pt idx="29469">
                  <c:v>2.5453899999999998</c:v>
                </c:pt>
                <c:pt idx="29470">
                  <c:v>2.5458109375001596</c:v>
                </c:pt>
                <c:pt idx="29471">
                  <c:v>2.5461906249999999</c:v>
                </c:pt>
                <c:pt idx="29472">
                  <c:v>2.5465162499999998</c:v>
                </c:pt>
                <c:pt idx="29473">
                  <c:v>2.5469301562499203</c:v>
                </c:pt>
                <c:pt idx="29474">
                  <c:v>2.5472890625001599</c:v>
                </c:pt>
                <c:pt idx="29475">
                  <c:v>2.5477409375001598</c:v>
                </c:pt>
                <c:pt idx="29476">
                  <c:v>2.5482182812499201</c:v>
                </c:pt>
                <c:pt idx="29477">
                  <c:v>2.5485657812499203</c:v>
                </c:pt>
                <c:pt idx="29478">
                  <c:v>2.5490095312499199</c:v>
                </c:pt>
                <c:pt idx="29479">
                  <c:v>2.5493685937500801</c:v>
                </c:pt>
                <c:pt idx="29480">
                  <c:v>2.5498682812499203</c:v>
                </c:pt>
                <c:pt idx="29481">
                  <c:v>2.5502271875001599</c:v>
                </c:pt>
                <c:pt idx="29482">
                  <c:v>2.5506628125001596</c:v>
                </c:pt>
                <c:pt idx="29483">
                  <c:v>2.55117046875008</c:v>
                </c:pt>
                <c:pt idx="29484">
                  <c:v>2.5515190625001596</c:v>
                </c:pt>
                <c:pt idx="29485">
                  <c:v>2.55193390624992</c:v>
                </c:pt>
                <c:pt idx="29486">
                  <c:v>2.5514882812499202</c:v>
                </c:pt>
                <c:pt idx="29487">
                  <c:v>2.5509932812499203</c:v>
                </c:pt>
                <c:pt idx="29488">
                  <c:v>2.5505081249999999</c:v>
                </c:pt>
                <c:pt idx="29489">
                  <c:v>2.5501817187500797</c:v>
                </c:pt>
                <c:pt idx="29490">
                  <c:v>2.5495915625001597</c:v>
                </c:pt>
                <c:pt idx="29491">
                  <c:v>2.54902515624992</c:v>
                </c:pt>
                <c:pt idx="29492">
                  <c:v>2.5487035937500799</c:v>
                </c:pt>
                <c:pt idx="29493">
                  <c:v>2.5481548437500798</c:v>
                </c:pt>
                <c:pt idx="29494">
                  <c:v>2.5477678125001599</c:v>
                </c:pt>
                <c:pt idx="29495">
                  <c:v>2.5477390625001597</c:v>
                </c:pt>
                <c:pt idx="29496">
                  <c:v>2.54786125</c:v>
                </c:pt>
                <c:pt idx="29497">
                  <c:v>2.5481271875001599</c:v>
                </c:pt>
                <c:pt idx="29498">
                  <c:v>2.5484762500000002</c:v>
                </c:pt>
                <c:pt idx="29499">
                  <c:v>2.5483782812499203</c:v>
                </c:pt>
                <c:pt idx="29500">
                  <c:v>2.54813953124992</c:v>
                </c:pt>
                <c:pt idx="29501">
                  <c:v>2.5484701562499201</c:v>
                </c:pt>
                <c:pt idx="29502">
                  <c:v>2.54885578124992</c:v>
                </c:pt>
                <c:pt idx="29503">
                  <c:v>2.548405625</c:v>
                </c:pt>
                <c:pt idx="29504">
                  <c:v>2.5479773437500799</c:v>
                </c:pt>
                <c:pt idx="29505">
                  <c:v>2.5476126562499202</c:v>
                </c:pt>
                <c:pt idx="29506">
                  <c:v>2.54726281250016</c:v>
                </c:pt>
                <c:pt idx="29507">
                  <c:v>2.5474034375001597</c:v>
                </c:pt>
                <c:pt idx="29508">
                  <c:v>2.5470726562499202</c:v>
                </c:pt>
                <c:pt idx="29509">
                  <c:v>2.5467457812499203</c:v>
                </c:pt>
                <c:pt idx="29510">
                  <c:v>2.5463046875001596</c:v>
                </c:pt>
                <c:pt idx="29511">
                  <c:v>2.5458754687500798</c:v>
                </c:pt>
                <c:pt idx="29512">
                  <c:v>2.54555031250016</c:v>
                </c:pt>
                <c:pt idx="29513">
                  <c:v>2.545226875</c:v>
                </c:pt>
                <c:pt idx="29514">
                  <c:v>2.5450407812499201</c:v>
                </c:pt>
                <c:pt idx="29515">
                  <c:v>2.5454696875001597</c:v>
                </c:pt>
                <c:pt idx="29516">
                  <c:v>2.5458050000000001</c:v>
                </c:pt>
                <c:pt idx="29517">
                  <c:v>2.5462310937500798</c:v>
                </c:pt>
                <c:pt idx="29518">
                  <c:v>2.5466046875001598</c:v>
                </c:pt>
                <c:pt idx="29519">
                  <c:v>2.5469499999999998</c:v>
                </c:pt>
                <c:pt idx="29520">
                  <c:v>2.5473270312499201</c:v>
                </c:pt>
                <c:pt idx="29521">
                  <c:v>2.5476701562499202</c:v>
                </c:pt>
                <c:pt idx="29522">
                  <c:v>2.5480535937500797</c:v>
                </c:pt>
                <c:pt idx="29523">
                  <c:v>2.5485493749999999</c:v>
                </c:pt>
                <c:pt idx="29524">
                  <c:v>2.5489342187500799</c:v>
                </c:pt>
                <c:pt idx="29525">
                  <c:v>2.54934171875008</c:v>
                </c:pt>
                <c:pt idx="29526">
                  <c:v>2.5497951562499201</c:v>
                </c:pt>
                <c:pt idx="29527">
                  <c:v>2.55016171875008</c:v>
                </c:pt>
                <c:pt idx="29528">
                  <c:v>2.5497945312499199</c:v>
                </c:pt>
                <c:pt idx="29529">
                  <c:v>2.5494262499999998</c:v>
                </c:pt>
                <c:pt idx="29530">
                  <c:v>2.5490675</c:v>
                </c:pt>
                <c:pt idx="29531">
                  <c:v>2.54872578124992</c:v>
                </c:pt>
                <c:pt idx="29532">
                  <c:v>2.54832703124992</c:v>
                </c:pt>
                <c:pt idx="29533">
                  <c:v>2.5485881250000002</c:v>
                </c:pt>
                <c:pt idx="29534">
                  <c:v>2.5489303125001599</c:v>
                </c:pt>
                <c:pt idx="29535">
                  <c:v>2.5493389062499201</c:v>
                </c:pt>
                <c:pt idx="29536">
                  <c:v>2.5497489062499201</c:v>
                </c:pt>
                <c:pt idx="29537">
                  <c:v>2.5502103125001598</c:v>
                </c:pt>
                <c:pt idx="29538">
                  <c:v>2.55063703124992</c:v>
                </c:pt>
                <c:pt idx="29539">
                  <c:v>2.5509848437500797</c:v>
                </c:pt>
                <c:pt idx="29540">
                  <c:v>2.5513975000000002</c:v>
                </c:pt>
                <c:pt idx="29541">
                  <c:v>2.5517235937500797</c:v>
                </c:pt>
                <c:pt idx="29542">
                  <c:v>2.5521751562499202</c:v>
                </c:pt>
                <c:pt idx="29543">
                  <c:v>2.5525868749999998</c:v>
                </c:pt>
                <c:pt idx="29544">
                  <c:v>2.5529143749999998</c:v>
                </c:pt>
                <c:pt idx="29545">
                  <c:v>2.55333453124992</c:v>
                </c:pt>
                <c:pt idx="29546">
                  <c:v>2.5536845312499201</c:v>
                </c:pt>
                <c:pt idx="29547">
                  <c:v>2.55411671875008</c:v>
                </c:pt>
                <c:pt idx="29548">
                  <c:v>2.554459375</c:v>
                </c:pt>
                <c:pt idx="29549">
                  <c:v>2.5541265625001599</c:v>
                </c:pt>
                <c:pt idx="29550">
                  <c:v>2.5537885937500797</c:v>
                </c:pt>
                <c:pt idx="29551">
                  <c:v>2.5534139062499199</c:v>
                </c:pt>
                <c:pt idx="29552">
                  <c:v>2.5530348437500798</c:v>
                </c:pt>
                <c:pt idx="29553">
                  <c:v>2.55231578124992</c:v>
                </c:pt>
                <c:pt idx="29554">
                  <c:v>2.55174968750016</c:v>
                </c:pt>
                <c:pt idx="29555">
                  <c:v>2.5511934375001597</c:v>
                </c:pt>
                <c:pt idx="29556">
                  <c:v>2.55060765624992</c:v>
                </c:pt>
                <c:pt idx="29557">
                  <c:v>2.5499803125001597</c:v>
                </c:pt>
                <c:pt idx="29558">
                  <c:v>2.5493498437500799</c:v>
                </c:pt>
                <c:pt idx="29559">
                  <c:v>2.5487151562499202</c:v>
                </c:pt>
                <c:pt idx="29560">
                  <c:v>2.5481496875001599</c:v>
                </c:pt>
                <c:pt idx="29561">
                  <c:v>2.5474925000000002</c:v>
                </c:pt>
                <c:pt idx="29562">
                  <c:v>2.5469807812499203</c:v>
                </c:pt>
                <c:pt idx="29563">
                  <c:v>2.5466264062499202</c:v>
                </c:pt>
                <c:pt idx="29564">
                  <c:v>2.5461753125001598</c:v>
                </c:pt>
                <c:pt idx="29565">
                  <c:v>2.54582734375008</c:v>
                </c:pt>
                <c:pt idx="29566">
                  <c:v>2.5454795312499203</c:v>
                </c:pt>
                <c:pt idx="29567">
                  <c:v>2.5450110937500798</c:v>
                </c:pt>
                <c:pt idx="29568">
                  <c:v>2.5446467187500801</c:v>
                </c:pt>
                <c:pt idx="29569">
                  <c:v>2.5442726562499201</c:v>
                </c:pt>
                <c:pt idx="29570">
                  <c:v>2.5438971875001597</c:v>
                </c:pt>
                <c:pt idx="29571">
                  <c:v>2.5434839062499202</c:v>
                </c:pt>
                <c:pt idx="29572">
                  <c:v>2.5438229687500797</c:v>
                </c:pt>
                <c:pt idx="29573">
                  <c:v>2.5442059375001596</c:v>
                </c:pt>
                <c:pt idx="29574">
                  <c:v>2.5446398437500797</c:v>
                </c:pt>
                <c:pt idx="29575">
                  <c:v>2.5449895312499202</c:v>
                </c:pt>
                <c:pt idx="29576">
                  <c:v>2.5454228125001599</c:v>
                </c:pt>
                <c:pt idx="29577">
                  <c:v>2.5457435937500801</c:v>
                </c:pt>
                <c:pt idx="29578">
                  <c:v>2.5461062499999998</c:v>
                </c:pt>
                <c:pt idx="29579">
                  <c:v>2.5464500000000001</c:v>
                </c:pt>
                <c:pt idx="29580">
                  <c:v>2.5469143750000001</c:v>
                </c:pt>
                <c:pt idx="29581">
                  <c:v>2.5472837500000001</c:v>
                </c:pt>
                <c:pt idx="29582">
                  <c:v>2.547725625</c:v>
                </c:pt>
                <c:pt idx="29583">
                  <c:v>2.5480473437500799</c:v>
                </c:pt>
                <c:pt idx="29584">
                  <c:v>2.5483967187500798</c:v>
                </c:pt>
                <c:pt idx="29585">
                  <c:v>2.5488932812499203</c:v>
                </c:pt>
                <c:pt idx="29586">
                  <c:v>2.5493049999999999</c:v>
                </c:pt>
                <c:pt idx="29587">
                  <c:v>2.5496340625001599</c:v>
                </c:pt>
                <c:pt idx="29588">
                  <c:v>2.5499673437500801</c:v>
                </c:pt>
                <c:pt idx="29589">
                  <c:v>2.5503057812499201</c:v>
                </c:pt>
                <c:pt idx="29590">
                  <c:v>2.5507378125001599</c:v>
                </c:pt>
                <c:pt idx="29591">
                  <c:v>2.5511332812499203</c:v>
                </c:pt>
                <c:pt idx="29592">
                  <c:v>2.5515042187500798</c:v>
                </c:pt>
                <c:pt idx="29593">
                  <c:v>2.5519234375001596</c:v>
                </c:pt>
                <c:pt idx="29594">
                  <c:v>2.5523245312499201</c:v>
                </c:pt>
                <c:pt idx="29595">
                  <c:v>2.5526970312499202</c:v>
                </c:pt>
                <c:pt idx="29596">
                  <c:v>2.5530792187500797</c:v>
                </c:pt>
                <c:pt idx="29597">
                  <c:v>2.5534234375001597</c:v>
                </c:pt>
                <c:pt idx="29598">
                  <c:v>2.5526450000000001</c:v>
                </c:pt>
                <c:pt idx="29599">
                  <c:v>2.5520278125001599</c:v>
                </c:pt>
                <c:pt idx="29600">
                  <c:v>2.5513187500000001</c:v>
                </c:pt>
                <c:pt idx="29601">
                  <c:v>2.55059375</c:v>
                </c:pt>
                <c:pt idx="29602">
                  <c:v>2.5498265625001597</c:v>
                </c:pt>
                <c:pt idx="29603">
                  <c:v>2.5490170312499201</c:v>
                </c:pt>
                <c:pt idx="29604">
                  <c:v>2.5482054687500799</c:v>
                </c:pt>
                <c:pt idx="29605">
                  <c:v>2.5474125000000001</c:v>
                </c:pt>
                <c:pt idx="29606">
                  <c:v>2.5467787500000001</c:v>
                </c:pt>
                <c:pt idx="29607">
                  <c:v>2.546211875</c:v>
                </c:pt>
                <c:pt idx="29608">
                  <c:v>2.5458796875001597</c:v>
                </c:pt>
                <c:pt idx="29609">
                  <c:v>2.5455273437500798</c:v>
                </c:pt>
                <c:pt idx="29610">
                  <c:v>2.5453757812499203</c:v>
                </c:pt>
                <c:pt idx="29611">
                  <c:v>2.5453026562499201</c:v>
                </c:pt>
                <c:pt idx="29612">
                  <c:v>2.5455240625001596</c:v>
                </c:pt>
                <c:pt idx="29613">
                  <c:v>2.5458828125001598</c:v>
                </c:pt>
                <c:pt idx="29614">
                  <c:v>2.5455096875001599</c:v>
                </c:pt>
                <c:pt idx="29615">
                  <c:v>2.54508171875008</c:v>
                </c:pt>
                <c:pt idx="29616">
                  <c:v>2.5445245312499201</c:v>
                </c:pt>
                <c:pt idx="29617">
                  <c:v>2.5439209375001597</c:v>
                </c:pt>
                <c:pt idx="29618">
                  <c:v>2.54334796875008</c:v>
                </c:pt>
                <c:pt idx="29619">
                  <c:v>2.5428323437500797</c:v>
                </c:pt>
                <c:pt idx="29620">
                  <c:v>2.5424090625001599</c:v>
                </c:pt>
                <c:pt idx="29621">
                  <c:v>2.5422437499999999</c:v>
                </c:pt>
                <c:pt idx="29622">
                  <c:v>2.5421737499999999</c:v>
                </c:pt>
                <c:pt idx="29623">
                  <c:v>2.5425024999999999</c:v>
                </c:pt>
                <c:pt idx="29624">
                  <c:v>2.5428368749999999</c:v>
                </c:pt>
                <c:pt idx="29625">
                  <c:v>2.5432784375001596</c:v>
                </c:pt>
                <c:pt idx="29626">
                  <c:v>2.5437690625001599</c:v>
                </c:pt>
                <c:pt idx="29627">
                  <c:v>2.5441875</c:v>
                </c:pt>
                <c:pt idx="29628">
                  <c:v>2.5445121875001599</c:v>
                </c:pt>
                <c:pt idx="29629">
                  <c:v>2.5449359375001599</c:v>
                </c:pt>
                <c:pt idx="29630">
                  <c:v>2.5454142187500799</c:v>
                </c:pt>
                <c:pt idx="29631">
                  <c:v>2.5459148437500798</c:v>
                </c:pt>
                <c:pt idx="29632">
                  <c:v>2.5462815625001598</c:v>
                </c:pt>
                <c:pt idx="29633">
                  <c:v>2.5466173437500799</c:v>
                </c:pt>
                <c:pt idx="29634">
                  <c:v>2.5470731249999998</c:v>
                </c:pt>
                <c:pt idx="29635">
                  <c:v>2.5475753125001597</c:v>
                </c:pt>
                <c:pt idx="29636">
                  <c:v>2.5479842187500799</c:v>
                </c:pt>
                <c:pt idx="29637">
                  <c:v>2.5483532812499203</c:v>
                </c:pt>
                <c:pt idx="29638">
                  <c:v>2.5487451562499199</c:v>
                </c:pt>
                <c:pt idx="29639">
                  <c:v>2.54911328124992</c:v>
                </c:pt>
                <c:pt idx="29640">
                  <c:v>2.549438125</c:v>
                </c:pt>
                <c:pt idx="29641">
                  <c:v>2.5497687500000001</c:v>
                </c:pt>
                <c:pt idx="29642">
                  <c:v>2.5493103125001597</c:v>
                </c:pt>
                <c:pt idx="29643">
                  <c:v>2.54879703124992</c:v>
                </c:pt>
                <c:pt idx="29644">
                  <c:v>2.5484176562499203</c:v>
                </c:pt>
                <c:pt idx="29645">
                  <c:v>2.54804484375008</c:v>
                </c:pt>
                <c:pt idx="29646">
                  <c:v>2.5476739062499201</c:v>
                </c:pt>
                <c:pt idx="29647">
                  <c:v>2.54708625</c:v>
                </c:pt>
                <c:pt idx="29648">
                  <c:v>2.5467589062499201</c:v>
                </c:pt>
                <c:pt idx="29649">
                  <c:v>2.5460920312499202</c:v>
                </c:pt>
                <c:pt idx="29650">
                  <c:v>2.5455635937500798</c:v>
                </c:pt>
                <c:pt idx="29651">
                  <c:v>2.5451471875001599</c:v>
                </c:pt>
                <c:pt idx="29652">
                  <c:v>2.5447621875001598</c:v>
                </c:pt>
                <c:pt idx="29653">
                  <c:v>2.5444106249999998</c:v>
                </c:pt>
                <c:pt idx="29654">
                  <c:v>2.54404875</c:v>
                </c:pt>
                <c:pt idx="29655">
                  <c:v>2.5443834375001599</c:v>
                </c:pt>
                <c:pt idx="29656">
                  <c:v>2.5447393749999998</c:v>
                </c:pt>
                <c:pt idx="29657">
                  <c:v>2.5451695312499201</c:v>
                </c:pt>
                <c:pt idx="29658">
                  <c:v>2.54554703124992</c:v>
                </c:pt>
                <c:pt idx="29659">
                  <c:v>2.5458940625001598</c:v>
                </c:pt>
                <c:pt idx="29660">
                  <c:v>2.5462156249999999</c:v>
                </c:pt>
                <c:pt idx="29661">
                  <c:v>2.5461779687500798</c:v>
                </c:pt>
                <c:pt idx="29662">
                  <c:v>2.5458265625001597</c:v>
                </c:pt>
                <c:pt idx="29663">
                  <c:v>2.5458390625001597</c:v>
                </c:pt>
                <c:pt idx="29664">
                  <c:v>2.5461731250000001</c:v>
                </c:pt>
                <c:pt idx="29665">
                  <c:v>2.5465223437500799</c:v>
                </c:pt>
                <c:pt idx="29666">
                  <c:v>2.5461890625001597</c:v>
                </c:pt>
                <c:pt idx="29667">
                  <c:v>2.5462532812499203</c:v>
                </c:pt>
                <c:pt idx="29668">
                  <c:v>2.5466612500000001</c:v>
                </c:pt>
                <c:pt idx="29669">
                  <c:v>2.5470695312499201</c:v>
                </c:pt>
                <c:pt idx="29670">
                  <c:v>2.5474131249999998</c:v>
                </c:pt>
                <c:pt idx="29671">
                  <c:v>2.5470451562499203</c:v>
                </c:pt>
                <c:pt idx="29672">
                  <c:v>2.5467170312499201</c:v>
                </c:pt>
                <c:pt idx="29673">
                  <c:v>2.5462815625001598</c:v>
                </c:pt>
                <c:pt idx="29674">
                  <c:v>2.5458706250000001</c:v>
                </c:pt>
                <c:pt idx="29675">
                  <c:v>2.5454101562499201</c:v>
                </c:pt>
                <c:pt idx="29676">
                  <c:v>2.5450171875001599</c:v>
                </c:pt>
                <c:pt idx="29677">
                  <c:v>2.5446803125001596</c:v>
                </c:pt>
                <c:pt idx="29678">
                  <c:v>2.5447492187500798</c:v>
                </c:pt>
                <c:pt idx="29679">
                  <c:v>2.5447279687500797</c:v>
                </c:pt>
                <c:pt idx="29680">
                  <c:v>2.5443929687500799</c:v>
                </c:pt>
                <c:pt idx="29681">
                  <c:v>2.54406734375008</c:v>
                </c:pt>
                <c:pt idx="29682">
                  <c:v>2.543936875</c:v>
                </c:pt>
                <c:pt idx="29683">
                  <c:v>2.5439803125001599</c:v>
                </c:pt>
                <c:pt idx="29684">
                  <c:v>2.5443076562499201</c:v>
                </c:pt>
                <c:pt idx="29685">
                  <c:v>2.5447557812499202</c:v>
                </c:pt>
                <c:pt idx="29686">
                  <c:v>2.5451006249999999</c:v>
                </c:pt>
                <c:pt idx="29687">
                  <c:v>2.54543281250016</c:v>
                </c:pt>
                <c:pt idx="29688">
                  <c:v>2.5457998437500797</c:v>
                </c:pt>
                <c:pt idx="29689">
                  <c:v>2.5461689062499202</c:v>
                </c:pt>
                <c:pt idx="29690">
                  <c:v>2.5465554687500798</c:v>
                </c:pt>
                <c:pt idx="29691">
                  <c:v>2.5469634375001595</c:v>
                </c:pt>
                <c:pt idx="29692">
                  <c:v>2.54703484375008</c:v>
                </c:pt>
                <c:pt idx="29693">
                  <c:v>2.5467034375001596</c:v>
                </c:pt>
                <c:pt idx="29694">
                  <c:v>2.54631125</c:v>
                </c:pt>
                <c:pt idx="29695">
                  <c:v>2.5457217187500798</c:v>
                </c:pt>
                <c:pt idx="29696">
                  <c:v>2.5453506250000002</c:v>
                </c:pt>
                <c:pt idx="29697">
                  <c:v>2.5449290625001599</c:v>
                </c:pt>
                <c:pt idx="29698">
                  <c:v>2.54446046875008</c:v>
                </c:pt>
                <c:pt idx="29699">
                  <c:v>2.5439862500000001</c:v>
                </c:pt>
                <c:pt idx="29700">
                  <c:v>2.5435854687500798</c:v>
                </c:pt>
                <c:pt idx="29701">
                  <c:v>2.5431428125001596</c:v>
                </c:pt>
                <c:pt idx="29702">
                  <c:v>2.5427301562499203</c:v>
                </c:pt>
                <c:pt idx="29703">
                  <c:v>2.5423610937500798</c:v>
                </c:pt>
                <c:pt idx="29704">
                  <c:v>2.5417918749999999</c:v>
                </c:pt>
                <c:pt idx="29705">
                  <c:v>2.5414498437500797</c:v>
                </c:pt>
                <c:pt idx="29706">
                  <c:v>2.5411160937500799</c:v>
                </c:pt>
                <c:pt idx="29707">
                  <c:v>2.5414062500000001</c:v>
                </c:pt>
                <c:pt idx="29708">
                  <c:v>2.5417521875001596</c:v>
                </c:pt>
                <c:pt idx="29709">
                  <c:v>2.5421067187500799</c:v>
                </c:pt>
                <c:pt idx="29710">
                  <c:v>2.5424428125001599</c:v>
                </c:pt>
                <c:pt idx="29711">
                  <c:v>2.5428829687500798</c:v>
                </c:pt>
                <c:pt idx="29712">
                  <c:v>2.5432667187500799</c:v>
                </c:pt>
                <c:pt idx="29713">
                  <c:v>2.5436340625001597</c:v>
                </c:pt>
                <c:pt idx="29714">
                  <c:v>2.5440518750000001</c:v>
                </c:pt>
                <c:pt idx="29715">
                  <c:v>2.5444023437500798</c:v>
                </c:pt>
                <c:pt idx="29716">
                  <c:v>2.5448520312499201</c:v>
                </c:pt>
                <c:pt idx="29717">
                  <c:v>2.5452050000000002</c:v>
                </c:pt>
                <c:pt idx="29718">
                  <c:v>2.5454179687500798</c:v>
                </c:pt>
                <c:pt idx="29719">
                  <c:v>2.5454821875001596</c:v>
                </c:pt>
                <c:pt idx="29720">
                  <c:v>2.5458132812499201</c:v>
                </c:pt>
                <c:pt idx="29721">
                  <c:v>2.5461479687500796</c:v>
                </c:pt>
                <c:pt idx="29722">
                  <c:v>2.5459776562499203</c:v>
                </c:pt>
                <c:pt idx="29723">
                  <c:v>2.545614375</c:v>
                </c:pt>
                <c:pt idx="29724">
                  <c:v>2.5459475</c:v>
                </c:pt>
                <c:pt idx="29725">
                  <c:v>2.5464139062499203</c:v>
                </c:pt>
                <c:pt idx="29726">
                  <c:v>2.5467712499999999</c:v>
                </c:pt>
                <c:pt idx="29727">
                  <c:v>2.547128125</c:v>
                </c:pt>
                <c:pt idx="29728">
                  <c:v>2.5467826562499201</c:v>
                </c:pt>
                <c:pt idx="29729">
                  <c:v>2.546410625</c:v>
                </c:pt>
                <c:pt idx="29730">
                  <c:v>2.5462378125001597</c:v>
                </c:pt>
                <c:pt idx="29731">
                  <c:v>2.5464948437500801</c:v>
                </c:pt>
                <c:pt idx="29732">
                  <c:v>2.5468351562499203</c:v>
                </c:pt>
                <c:pt idx="29733">
                  <c:v>2.5471724999999998</c:v>
                </c:pt>
                <c:pt idx="29734">
                  <c:v>2.5475643749999999</c:v>
                </c:pt>
                <c:pt idx="29735">
                  <c:v>2.5479040625001597</c:v>
                </c:pt>
                <c:pt idx="29736">
                  <c:v>2.5482545312499201</c:v>
                </c:pt>
                <c:pt idx="29737">
                  <c:v>2.54859578124992</c:v>
                </c:pt>
                <c:pt idx="29738">
                  <c:v>2.54822375</c:v>
                </c:pt>
                <c:pt idx="29739">
                  <c:v>2.54789890624992</c:v>
                </c:pt>
                <c:pt idx="29740">
                  <c:v>2.54740640624992</c:v>
                </c:pt>
                <c:pt idx="29741">
                  <c:v>2.5469381250000001</c:v>
                </c:pt>
                <c:pt idx="29742">
                  <c:v>2.5465790625001596</c:v>
                </c:pt>
                <c:pt idx="29743">
                  <c:v>2.5461624999999999</c:v>
                </c:pt>
                <c:pt idx="29744">
                  <c:v>2.5456426562499201</c:v>
                </c:pt>
                <c:pt idx="29745">
                  <c:v>2.5449564062499199</c:v>
                </c:pt>
                <c:pt idx="29746">
                  <c:v>2.5442951562499201</c:v>
                </c:pt>
                <c:pt idx="29747">
                  <c:v>2.5438990625001598</c:v>
                </c:pt>
                <c:pt idx="29748">
                  <c:v>2.5435626562499203</c:v>
                </c:pt>
                <c:pt idx="29749">
                  <c:v>2.5431884375001599</c:v>
                </c:pt>
                <c:pt idx="29750">
                  <c:v>2.5426893750000001</c:v>
                </c:pt>
                <c:pt idx="29751">
                  <c:v>2.5426665625001599</c:v>
                </c:pt>
                <c:pt idx="29752">
                  <c:v>2.5429875000000002</c:v>
                </c:pt>
                <c:pt idx="29753">
                  <c:v>2.54333546875008</c:v>
                </c:pt>
                <c:pt idx="29754">
                  <c:v>2.5437190625001596</c:v>
                </c:pt>
                <c:pt idx="29755">
                  <c:v>2.5434492187500797</c:v>
                </c:pt>
                <c:pt idx="29756">
                  <c:v>2.5430846875001598</c:v>
                </c:pt>
                <c:pt idx="29757">
                  <c:v>2.5424898437500798</c:v>
                </c:pt>
                <c:pt idx="29758">
                  <c:v>2.5421359375001598</c:v>
                </c:pt>
                <c:pt idx="29759">
                  <c:v>2.5418099999999999</c:v>
                </c:pt>
                <c:pt idx="29760">
                  <c:v>2.5413332812499201</c:v>
                </c:pt>
                <c:pt idx="29761">
                  <c:v>2.5409825000000001</c:v>
                </c:pt>
                <c:pt idx="29762">
                  <c:v>2.5405843749999999</c:v>
                </c:pt>
                <c:pt idx="29763">
                  <c:v>2.5409701562499203</c:v>
                </c:pt>
                <c:pt idx="29764">
                  <c:v>2.5413071875001596</c:v>
                </c:pt>
                <c:pt idx="29765">
                  <c:v>2.5416281249999999</c:v>
                </c:pt>
                <c:pt idx="29766">
                  <c:v>2.54203</c:v>
                </c:pt>
                <c:pt idx="29767">
                  <c:v>2.5424470312499201</c:v>
                </c:pt>
                <c:pt idx="29768">
                  <c:v>2.5428018749999999</c:v>
                </c:pt>
                <c:pt idx="29769">
                  <c:v>2.5432746875001597</c:v>
                </c:pt>
                <c:pt idx="29770">
                  <c:v>2.5436548437500797</c:v>
                </c:pt>
                <c:pt idx="29771">
                  <c:v>2.5440917187500798</c:v>
                </c:pt>
                <c:pt idx="29772">
                  <c:v>2.5444315625001597</c:v>
                </c:pt>
                <c:pt idx="29773">
                  <c:v>2.5448265625001598</c:v>
                </c:pt>
                <c:pt idx="29774">
                  <c:v>2.5452604687500799</c:v>
                </c:pt>
                <c:pt idx="29775">
                  <c:v>2.5456168749999999</c:v>
                </c:pt>
                <c:pt idx="29776">
                  <c:v>2.5459620312499203</c:v>
                </c:pt>
                <c:pt idx="29777">
                  <c:v>2.5463125</c:v>
                </c:pt>
                <c:pt idx="29778">
                  <c:v>2.5467353125001599</c:v>
                </c:pt>
                <c:pt idx="29779">
                  <c:v>2.5466209375001596</c:v>
                </c:pt>
                <c:pt idx="29780">
                  <c:v>2.5462256249999999</c:v>
                </c:pt>
                <c:pt idx="29781">
                  <c:v>2.5458542187500797</c:v>
                </c:pt>
                <c:pt idx="29782">
                  <c:v>2.5454534375001598</c:v>
                </c:pt>
                <c:pt idx="29783">
                  <c:v>2.5449081250000001</c:v>
                </c:pt>
                <c:pt idx="29784">
                  <c:v>2.5445574999999998</c:v>
                </c:pt>
                <c:pt idx="29785">
                  <c:v>2.5441976562499202</c:v>
                </c:pt>
                <c:pt idx="29786">
                  <c:v>2.5438571875001599</c:v>
                </c:pt>
                <c:pt idx="29787">
                  <c:v>2.54349625</c:v>
                </c:pt>
                <c:pt idx="29788">
                  <c:v>2.54315453124992</c:v>
                </c:pt>
                <c:pt idx="29789">
                  <c:v>2.5427706250000002</c:v>
                </c:pt>
                <c:pt idx="29790">
                  <c:v>2.5423859375001596</c:v>
                </c:pt>
                <c:pt idx="29791">
                  <c:v>2.54201609375008</c:v>
                </c:pt>
                <c:pt idx="29792">
                  <c:v>2.5416521875001599</c:v>
                </c:pt>
                <c:pt idx="29793">
                  <c:v>2.5417620312499203</c:v>
                </c:pt>
                <c:pt idx="29794">
                  <c:v>2.5422167187500797</c:v>
                </c:pt>
                <c:pt idx="29795">
                  <c:v>2.5425867187500799</c:v>
                </c:pt>
                <c:pt idx="29796">
                  <c:v>2.5429353125001599</c:v>
                </c:pt>
                <c:pt idx="29797">
                  <c:v>2.5433050000000001</c:v>
                </c:pt>
                <c:pt idx="29798">
                  <c:v>2.5436187499999998</c:v>
                </c:pt>
                <c:pt idx="29799">
                  <c:v>2.5439540625001595</c:v>
                </c:pt>
                <c:pt idx="29800">
                  <c:v>2.5439409375001598</c:v>
                </c:pt>
                <c:pt idx="29801">
                  <c:v>2.54359984375008</c:v>
                </c:pt>
                <c:pt idx="29802">
                  <c:v>2.5431442187500797</c:v>
                </c:pt>
                <c:pt idx="29803">
                  <c:v>2.5427917187500797</c:v>
                </c:pt>
                <c:pt idx="29804">
                  <c:v>2.5426856249999998</c:v>
                </c:pt>
                <c:pt idx="29805">
                  <c:v>2.5432078125001598</c:v>
                </c:pt>
                <c:pt idx="29806">
                  <c:v>2.54365734375008</c:v>
                </c:pt>
                <c:pt idx="29807">
                  <c:v>2.5441237499999998</c:v>
                </c:pt>
                <c:pt idx="29808">
                  <c:v>2.5446720312499203</c:v>
                </c:pt>
                <c:pt idx="29809">
                  <c:v>2.54509984375008</c:v>
                </c:pt>
                <c:pt idx="29810">
                  <c:v>2.5455101562499203</c:v>
                </c:pt>
                <c:pt idx="29811">
                  <c:v>2.5458670312499203</c:v>
                </c:pt>
                <c:pt idx="29812">
                  <c:v>2.546295625</c:v>
                </c:pt>
                <c:pt idx="29813">
                  <c:v>2.5467360937500798</c:v>
                </c:pt>
                <c:pt idx="29814">
                  <c:v>2.5470898437500797</c:v>
                </c:pt>
                <c:pt idx="29815">
                  <c:v>2.54674234375008</c:v>
                </c:pt>
                <c:pt idx="29816">
                  <c:v>2.5463957812499203</c:v>
                </c:pt>
                <c:pt idx="29817">
                  <c:v>2.5460376562499203</c:v>
                </c:pt>
                <c:pt idx="29818">
                  <c:v>2.5456681250000002</c:v>
                </c:pt>
                <c:pt idx="29819">
                  <c:v>2.5452792187500797</c:v>
                </c:pt>
                <c:pt idx="29820">
                  <c:v>2.54514859375008</c:v>
                </c:pt>
                <c:pt idx="29821">
                  <c:v>2.5455421875001596</c:v>
                </c:pt>
                <c:pt idx="29822">
                  <c:v>2.5452415625001596</c:v>
                </c:pt>
                <c:pt idx="29823">
                  <c:v>2.5450979687500799</c:v>
                </c:pt>
                <c:pt idx="29824">
                  <c:v>2.5447726562499202</c:v>
                </c:pt>
                <c:pt idx="29825">
                  <c:v>2.5444106249999998</c:v>
                </c:pt>
                <c:pt idx="29826">
                  <c:v>2.5440878125001598</c:v>
                </c:pt>
                <c:pt idx="29827">
                  <c:v>2.5436518750000001</c:v>
                </c:pt>
                <c:pt idx="29828">
                  <c:v>2.5430278125001595</c:v>
                </c:pt>
                <c:pt idx="29829">
                  <c:v>2.54256875</c:v>
                </c:pt>
                <c:pt idx="29830">
                  <c:v>2.5420531249999998</c:v>
                </c:pt>
                <c:pt idx="29831">
                  <c:v>2.5414904687500797</c:v>
                </c:pt>
                <c:pt idx="29832">
                  <c:v>2.540969375</c:v>
                </c:pt>
                <c:pt idx="29833">
                  <c:v>2.54040296875008</c:v>
                </c:pt>
                <c:pt idx="29834">
                  <c:v>2.5399085937500798</c:v>
                </c:pt>
                <c:pt idx="29835">
                  <c:v>2.5393639062499203</c:v>
                </c:pt>
                <c:pt idx="29836">
                  <c:v>2.53884</c:v>
                </c:pt>
                <c:pt idx="29837">
                  <c:v>2.5384454687500799</c:v>
                </c:pt>
                <c:pt idx="29838">
                  <c:v>2.5379998437500797</c:v>
                </c:pt>
                <c:pt idx="29839">
                  <c:v>2.5376779687500797</c:v>
                </c:pt>
                <c:pt idx="29840">
                  <c:v>2.5371546875001596</c:v>
                </c:pt>
                <c:pt idx="29841">
                  <c:v>2.53671453124992</c:v>
                </c:pt>
                <c:pt idx="29842">
                  <c:v>2.5363600000000002</c:v>
                </c:pt>
                <c:pt idx="29843">
                  <c:v>2.5360371875001597</c:v>
                </c:pt>
                <c:pt idx="29844">
                  <c:v>2.53641125</c:v>
                </c:pt>
                <c:pt idx="29845">
                  <c:v>2.536791875</c:v>
                </c:pt>
                <c:pt idx="29846">
                  <c:v>2.53716125</c:v>
                </c:pt>
                <c:pt idx="29847">
                  <c:v>2.5374948437500797</c:v>
                </c:pt>
                <c:pt idx="29848">
                  <c:v>2.5378317187500801</c:v>
                </c:pt>
                <c:pt idx="29849">
                  <c:v>2.5381740625001599</c:v>
                </c:pt>
                <c:pt idx="29850">
                  <c:v>2.5386203125001598</c:v>
                </c:pt>
                <c:pt idx="29851">
                  <c:v>2.5389539062499202</c:v>
                </c:pt>
                <c:pt idx="29852">
                  <c:v>2.5393406249999999</c:v>
                </c:pt>
                <c:pt idx="29853">
                  <c:v>2.5397918750000001</c:v>
                </c:pt>
                <c:pt idx="29854">
                  <c:v>2.5401353125001598</c:v>
                </c:pt>
                <c:pt idx="29855">
                  <c:v>2.5405365625001597</c:v>
                </c:pt>
                <c:pt idx="29856">
                  <c:v>2.5409859375001598</c:v>
                </c:pt>
                <c:pt idx="29857">
                  <c:v>2.5413484375001598</c:v>
                </c:pt>
                <c:pt idx="29858">
                  <c:v>2.54169859375008</c:v>
                </c:pt>
                <c:pt idx="29859">
                  <c:v>2.5420212499999999</c:v>
                </c:pt>
                <c:pt idx="29860">
                  <c:v>2.5418453125001599</c:v>
                </c:pt>
                <c:pt idx="29861">
                  <c:v>2.54140578124992</c:v>
                </c:pt>
                <c:pt idx="29862">
                  <c:v>2.5410709375001597</c:v>
                </c:pt>
                <c:pt idx="29863">
                  <c:v>2.5406675000000001</c:v>
                </c:pt>
                <c:pt idx="29864">
                  <c:v>2.54022078124992</c:v>
                </c:pt>
                <c:pt idx="29865">
                  <c:v>2.5404256250000001</c:v>
                </c:pt>
                <c:pt idx="29866">
                  <c:v>2.5407812500000002</c:v>
                </c:pt>
                <c:pt idx="29867">
                  <c:v>2.5411492187500797</c:v>
                </c:pt>
                <c:pt idx="29868">
                  <c:v>2.5415210937500801</c:v>
                </c:pt>
                <c:pt idx="29869">
                  <c:v>2.5416824999999998</c:v>
                </c:pt>
                <c:pt idx="29870">
                  <c:v>2.5417450000000001</c:v>
                </c:pt>
                <c:pt idx="29871">
                  <c:v>2.5413520312499203</c:v>
                </c:pt>
                <c:pt idx="29872">
                  <c:v>2.5409975</c:v>
                </c:pt>
                <c:pt idx="29873">
                  <c:v>2.5405281249999998</c:v>
                </c:pt>
                <c:pt idx="29874">
                  <c:v>2.5400203125001597</c:v>
                </c:pt>
                <c:pt idx="29875">
                  <c:v>2.539501875</c:v>
                </c:pt>
                <c:pt idx="29876">
                  <c:v>2.5391576562499201</c:v>
                </c:pt>
                <c:pt idx="29877">
                  <c:v>2.5386378125001596</c:v>
                </c:pt>
                <c:pt idx="29878">
                  <c:v>2.53825078124992</c:v>
                </c:pt>
                <c:pt idx="29879">
                  <c:v>2.5378190625001595</c:v>
                </c:pt>
                <c:pt idx="29880">
                  <c:v>2.537460625</c:v>
                </c:pt>
                <c:pt idx="29881">
                  <c:v>2.5372140625001598</c:v>
                </c:pt>
                <c:pt idx="29882">
                  <c:v>2.5368487499999999</c:v>
                </c:pt>
                <c:pt idx="29883">
                  <c:v>2.5372314062499202</c:v>
                </c:pt>
                <c:pt idx="29884">
                  <c:v>2.5375725</c:v>
                </c:pt>
                <c:pt idx="29885">
                  <c:v>2.5379309375001595</c:v>
                </c:pt>
                <c:pt idx="29886">
                  <c:v>2.5384004687500799</c:v>
                </c:pt>
                <c:pt idx="29887">
                  <c:v>2.5387553125001596</c:v>
                </c:pt>
                <c:pt idx="29888">
                  <c:v>2.5390943749999999</c:v>
                </c:pt>
                <c:pt idx="29889">
                  <c:v>2.5394496875001598</c:v>
                </c:pt>
                <c:pt idx="29890">
                  <c:v>2.5397912499999999</c:v>
                </c:pt>
                <c:pt idx="29891">
                  <c:v>2.5401556250000001</c:v>
                </c:pt>
                <c:pt idx="29892">
                  <c:v>2.54051921875008</c:v>
                </c:pt>
                <c:pt idx="29893">
                  <c:v>2.5408846875001596</c:v>
                </c:pt>
                <c:pt idx="29894">
                  <c:v>2.54123078124992</c:v>
                </c:pt>
                <c:pt idx="29895">
                  <c:v>2.5416615625001597</c:v>
                </c:pt>
                <c:pt idx="29896">
                  <c:v>2.5412737500000002</c:v>
                </c:pt>
                <c:pt idx="29897">
                  <c:v>2.54095296875008</c:v>
                </c:pt>
                <c:pt idx="29898">
                  <c:v>2.5412775000000001</c:v>
                </c:pt>
                <c:pt idx="29899">
                  <c:v>2.5416971875001599</c:v>
                </c:pt>
                <c:pt idx="29900">
                  <c:v>2.54203296875008</c:v>
                </c:pt>
                <c:pt idx="29901">
                  <c:v>2.5424126562499203</c:v>
                </c:pt>
                <c:pt idx="29902">
                  <c:v>2.5420429687500801</c:v>
                </c:pt>
                <c:pt idx="29903">
                  <c:v>2.5424056249999998</c:v>
                </c:pt>
                <c:pt idx="29904">
                  <c:v>2.5427831250000001</c:v>
                </c:pt>
                <c:pt idx="29905">
                  <c:v>2.5430376562499202</c:v>
                </c:pt>
                <c:pt idx="29906">
                  <c:v>2.5426782812499202</c:v>
                </c:pt>
                <c:pt idx="29907">
                  <c:v>2.5421218749999999</c:v>
                </c:pt>
                <c:pt idx="29908">
                  <c:v>2.5417734375001597</c:v>
                </c:pt>
                <c:pt idx="29909">
                  <c:v>2.5414185937500799</c:v>
                </c:pt>
                <c:pt idx="29910">
                  <c:v>2.5410081249999998</c:v>
                </c:pt>
                <c:pt idx="29911">
                  <c:v>2.5405710937500801</c:v>
                </c:pt>
                <c:pt idx="29912">
                  <c:v>2.5401582812499202</c:v>
                </c:pt>
                <c:pt idx="29913">
                  <c:v>2.5397373437500801</c:v>
                </c:pt>
                <c:pt idx="29914">
                  <c:v>2.5393742187500798</c:v>
                </c:pt>
                <c:pt idx="29915">
                  <c:v>2.5387982812499201</c:v>
                </c:pt>
                <c:pt idx="29916">
                  <c:v>2.5383931249999998</c:v>
                </c:pt>
                <c:pt idx="29917">
                  <c:v>2.5380314062499201</c:v>
                </c:pt>
                <c:pt idx="29918">
                  <c:v>2.538065</c:v>
                </c:pt>
                <c:pt idx="29919">
                  <c:v>2.5384360937500801</c:v>
                </c:pt>
                <c:pt idx="29920">
                  <c:v>2.5387596875001597</c:v>
                </c:pt>
                <c:pt idx="29921">
                  <c:v>2.5391275000000002</c:v>
                </c:pt>
                <c:pt idx="29922">
                  <c:v>2.5394679687500799</c:v>
                </c:pt>
                <c:pt idx="29923">
                  <c:v>2.5398700000000001</c:v>
                </c:pt>
                <c:pt idx="29924">
                  <c:v>2.5403265625001596</c:v>
                </c:pt>
                <c:pt idx="29925">
                  <c:v>2.54073140624992</c:v>
                </c:pt>
                <c:pt idx="29926">
                  <c:v>2.5411092187500799</c:v>
                </c:pt>
                <c:pt idx="29927">
                  <c:v>2.5406624999999998</c:v>
                </c:pt>
                <c:pt idx="29928">
                  <c:v>2.5401446875001596</c:v>
                </c:pt>
                <c:pt idx="29929">
                  <c:v>2.5394132812499199</c:v>
                </c:pt>
                <c:pt idx="29930">
                  <c:v>2.5389396875001595</c:v>
                </c:pt>
                <c:pt idx="29931">
                  <c:v>2.5385520312499201</c:v>
                </c:pt>
                <c:pt idx="29932">
                  <c:v>2.5380851562499203</c:v>
                </c:pt>
                <c:pt idx="29933">
                  <c:v>2.5376578125001599</c:v>
                </c:pt>
                <c:pt idx="29934">
                  <c:v>2.5372292187500798</c:v>
                </c:pt>
                <c:pt idx="29935">
                  <c:v>2.5365739062499202</c:v>
                </c:pt>
                <c:pt idx="29936">
                  <c:v>2.5360787500000002</c:v>
                </c:pt>
                <c:pt idx="29937">
                  <c:v>2.5357512500000001</c:v>
                </c:pt>
                <c:pt idx="29938">
                  <c:v>2.5361449999999999</c:v>
                </c:pt>
                <c:pt idx="29939">
                  <c:v>2.5365893750000001</c:v>
                </c:pt>
                <c:pt idx="29940">
                  <c:v>2.5370854687500799</c:v>
                </c:pt>
                <c:pt idx="29941">
                  <c:v>2.5375259375001598</c:v>
                </c:pt>
                <c:pt idx="29942">
                  <c:v>2.537855</c:v>
                </c:pt>
                <c:pt idx="29943">
                  <c:v>2.5382515625001596</c:v>
                </c:pt>
                <c:pt idx="29944">
                  <c:v>2.5384381249999999</c:v>
                </c:pt>
                <c:pt idx="29945">
                  <c:v>2.5388592187500798</c:v>
                </c:pt>
                <c:pt idx="29946">
                  <c:v>2.5392971875001598</c:v>
                </c:pt>
                <c:pt idx="29947">
                  <c:v>2.5397434375001597</c:v>
                </c:pt>
                <c:pt idx="29948">
                  <c:v>2.54008515624992</c:v>
                </c:pt>
                <c:pt idx="29949">
                  <c:v>2.53978468750016</c:v>
                </c:pt>
                <c:pt idx="29950">
                  <c:v>2.5397439062499201</c:v>
                </c:pt>
                <c:pt idx="29951">
                  <c:v>2.5393107812499203</c:v>
                </c:pt>
                <c:pt idx="29952">
                  <c:v>2.5389556249999998</c:v>
                </c:pt>
                <c:pt idx="29953">
                  <c:v>2.5386292187500801</c:v>
                </c:pt>
                <c:pt idx="29954">
                  <c:v>2.5381228125001596</c:v>
                </c:pt>
                <c:pt idx="29955">
                  <c:v>2.5375882812499202</c:v>
                </c:pt>
                <c:pt idx="29956">
                  <c:v>2.5372190625001596</c:v>
                </c:pt>
                <c:pt idx="29957">
                  <c:v>2.5368575</c:v>
                </c:pt>
                <c:pt idx="29958">
                  <c:v>2.5364581249999998</c:v>
                </c:pt>
                <c:pt idx="29959">
                  <c:v>2.5362689062499202</c:v>
                </c:pt>
                <c:pt idx="29960">
                  <c:v>2.5358760937500797</c:v>
                </c:pt>
                <c:pt idx="29961">
                  <c:v>2.5357571875001597</c:v>
                </c:pt>
                <c:pt idx="29962">
                  <c:v>2.5361075</c:v>
                </c:pt>
                <c:pt idx="29963">
                  <c:v>2.5364565625001596</c:v>
                </c:pt>
                <c:pt idx="29964">
                  <c:v>2.5367967187500797</c:v>
                </c:pt>
                <c:pt idx="29965">
                  <c:v>2.5371439062499199</c:v>
                </c:pt>
                <c:pt idx="29966">
                  <c:v>2.5376062500000001</c:v>
                </c:pt>
                <c:pt idx="29967">
                  <c:v>2.5380429687500801</c:v>
                </c:pt>
                <c:pt idx="29968">
                  <c:v>2.5385135937500798</c:v>
                </c:pt>
                <c:pt idx="29969">
                  <c:v>2.53889484375008</c:v>
                </c:pt>
                <c:pt idx="29970">
                  <c:v>2.5392985937500798</c:v>
                </c:pt>
                <c:pt idx="29971">
                  <c:v>2.53973859375008</c:v>
                </c:pt>
                <c:pt idx="29972">
                  <c:v>2.54006171875008</c:v>
                </c:pt>
                <c:pt idx="29973">
                  <c:v>2.5404903125001597</c:v>
                </c:pt>
                <c:pt idx="29974">
                  <c:v>2.5408831250000001</c:v>
                </c:pt>
                <c:pt idx="29975">
                  <c:v>2.5413221875001599</c:v>
                </c:pt>
                <c:pt idx="29976">
                  <c:v>2.5416487499999998</c:v>
                </c:pt>
                <c:pt idx="29977">
                  <c:v>2.5421131250000002</c:v>
                </c:pt>
                <c:pt idx="29978">
                  <c:v>2.5425126562499201</c:v>
                </c:pt>
                <c:pt idx="29979">
                  <c:v>2.5428328125001598</c:v>
                </c:pt>
                <c:pt idx="29980">
                  <c:v>2.54315890624992</c:v>
                </c:pt>
                <c:pt idx="29981">
                  <c:v>2.54348109375008</c:v>
                </c:pt>
                <c:pt idx="29982">
                  <c:v>2.5432376562499202</c:v>
                </c:pt>
                <c:pt idx="29983">
                  <c:v>2.5428237500000002</c:v>
                </c:pt>
                <c:pt idx="29984">
                  <c:v>2.5423051562499199</c:v>
                </c:pt>
                <c:pt idx="29985">
                  <c:v>2.5419304687500799</c:v>
                </c:pt>
                <c:pt idx="29986">
                  <c:v>2.5412446875001597</c:v>
                </c:pt>
                <c:pt idx="29987">
                  <c:v>2.5408331249999998</c:v>
                </c:pt>
                <c:pt idx="29988">
                  <c:v>2.5404378125001599</c:v>
                </c:pt>
                <c:pt idx="29989">
                  <c:v>2.5399992187500797</c:v>
                </c:pt>
                <c:pt idx="29990">
                  <c:v>2.5396734375001597</c:v>
                </c:pt>
                <c:pt idx="29991">
                  <c:v>2.5391371875001596</c:v>
                </c:pt>
                <c:pt idx="29992">
                  <c:v>2.5385653125001597</c:v>
                </c:pt>
                <c:pt idx="29993">
                  <c:v>2.5379845312499203</c:v>
                </c:pt>
                <c:pt idx="29994">
                  <c:v>2.53763984375008</c:v>
                </c:pt>
                <c:pt idx="29995">
                  <c:v>2.53718890624992</c:v>
                </c:pt>
                <c:pt idx="29996">
                  <c:v>2.5367765625001599</c:v>
                </c:pt>
                <c:pt idx="29997">
                  <c:v>2.5365342187500799</c:v>
                </c:pt>
                <c:pt idx="29998">
                  <c:v>2.5368237499999999</c:v>
                </c:pt>
                <c:pt idx="29999">
                  <c:v>2.53717765624992</c:v>
                </c:pt>
                <c:pt idx="30000">
                  <c:v>2.537509375</c:v>
                </c:pt>
                <c:pt idx="30001">
                  <c:v>2.5379126562499201</c:v>
                </c:pt>
                <c:pt idx="30002">
                  <c:v>2.5382520312499199</c:v>
                </c:pt>
                <c:pt idx="30003">
                  <c:v>2.53865390624992</c:v>
                </c:pt>
                <c:pt idx="30004">
                  <c:v>2.5389979687500799</c:v>
                </c:pt>
                <c:pt idx="30005">
                  <c:v>2.5389273437500797</c:v>
                </c:pt>
                <c:pt idx="30006">
                  <c:v>2.5384587500000002</c:v>
                </c:pt>
                <c:pt idx="30007">
                  <c:v>2.5381128125001595</c:v>
                </c:pt>
                <c:pt idx="30008">
                  <c:v>2.5384682812499202</c:v>
                </c:pt>
                <c:pt idx="30009">
                  <c:v>2.5381009375001597</c:v>
                </c:pt>
                <c:pt idx="30010">
                  <c:v>2.5384665625001599</c:v>
                </c:pt>
                <c:pt idx="30011">
                  <c:v>2.5389123437500798</c:v>
                </c:pt>
                <c:pt idx="30012">
                  <c:v>2.5393804687500801</c:v>
                </c:pt>
                <c:pt idx="30013">
                  <c:v>2.5398325000000002</c:v>
                </c:pt>
                <c:pt idx="30014">
                  <c:v>2.5403010937500801</c:v>
                </c:pt>
                <c:pt idx="30015">
                  <c:v>2.5406731250000001</c:v>
                </c:pt>
                <c:pt idx="30016">
                  <c:v>2.5410332812499203</c:v>
                </c:pt>
                <c:pt idx="30017">
                  <c:v>2.5413749999999999</c:v>
                </c:pt>
                <c:pt idx="30018">
                  <c:v>2.54178375</c:v>
                </c:pt>
                <c:pt idx="30019">
                  <c:v>2.5422031249999999</c:v>
                </c:pt>
                <c:pt idx="30020">
                  <c:v>2.5425503125001598</c:v>
                </c:pt>
                <c:pt idx="30021">
                  <c:v>2.5428798437500797</c:v>
                </c:pt>
                <c:pt idx="30022">
                  <c:v>2.54259078124992</c:v>
                </c:pt>
                <c:pt idx="30023">
                  <c:v>2.5421703125001596</c:v>
                </c:pt>
                <c:pt idx="30024">
                  <c:v>2.5418159375001599</c:v>
                </c:pt>
                <c:pt idx="30025">
                  <c:v>2.5413598437500799</c:v>
                </c:pt>
                <c:pt idx="30026">
                  <c:v>2.5408967187500799</c:v>
                </c:pt>
                <c:pt idx="30027">
                  <c:v>2.54050328124992</c:v>
                </c:pt>
                <c:pt idx="30028">
                  <c:v>2.5400565625001597</c:v>
                </c:pt>
                <c:pt idx="30029">
                  <c:v>2.5397359375001596</c:v>
                </c:pt>
                <c:pt idx="30030">
                  <c:v>2.5391276562499203</c:v>
                </c:pt>
                <c:pt idx="30031">
                  <c:v>2.5385551562499202</c:v>
                </c:pt>
                <c:pt idx="30032">
                  <c:v>2.5381089062499202</c:v>
                </c:pt>
                <c:pt idx="30033">
                  <c:v>2.5376414062499202</c:v>
                </c:pt>
                <c:pt idx="30034">
                  <c:v>2.5371615625001596</c:v>
                </c:pt>
                <c:pt idx="30035">
                  <c:v>2.5368095312499199</c:v>
                </c:pt>
                <c:pt idx="30036">
                  <c:v>2.5363920312499202</c:v>
                </c:pt>
                <c:pt idx="30037">
                  <c:v>2.5359829687500799</c:v>
                </c:pt>
                <c:pt idx="30038">
                  <c:v>2.5355609375001595</c:v>
                </c:pt>
                <c:pt idx="30039">
                  <c:v>2.5351823437500798</c:v>
                </c:pt>
                <c:pt idx="30040">
                  <c:v>2.5346687499999998</c:v>
                </c:pt>
                <c:pt idx="30041">
                  <c:v>2.5343315625001597</c:v>
                </c:pt>
                <c:pt idx="30042">
                  <c:v>2.53390125</c:v>
                </c:pt>
                <c:pt idx="30043">
                  <c:v>2.5335492187500797</c:v>
                </c:pt>
                <c:pt idx="30044">
                  <c:v>2.5338484375001595</c:v>
                </c:pt>
                <c:pt idx="30045">
                  <c:v>2.5342559375001596</c:v>
                </c:pt>
                <c:pt idx="30046">
                  <c:v>2.5345790625001596</c:v>
                </c:pt>
                <c:pt idx="30047">
                  <c:v>2.5349696875001597</c:v>
                </c:pt>
                <c:pt idx="30048">
                  <c:v>2.5353807812499203</c:v>
                </c:pt>
                <c:pt idx="30049">
                  <c:v>2.5357989062499202</c:v>
                </c:pt>
                <c:pt idx="30050">
                  <c:v>2.53613265624992</c:v>
                </c:pt>
                <c:pt idx="30051">
                  <c:v>2.5364654687500798</c:v>
                </c:pt>
                <c:pt idx="30052">
                  <c:v>2.5368740625001598</c:v>
                </c:pt>
                <c:pt idx="30053">
                  <c:v>2.5372098437500799</c:v>
                </c:pt>
                <c:pt idx="30054">
                  <c:v>2.5375554687500799</c:v>
                </c:pt>
                <c:pt idx="30055">
                  <c:v>2.5378964062499203</c:v>
                </c:pt>
                <c:pt idx="30056">
                  <c:v>2.5382400000000001</c:v>
                </c:pt>
                <c:pt idx="30057">
                  <c:v>2.5386418750000002</c:v>
                </c:pt>
                <c:pt idx="30058">
                  <c:v>2.5390204687500799</c:v>
                </c:pt>
                <c:pt idx="30059">
                  <c:v>2.5394943749999999</c:v>
                </c:pt>
                <c:pt idx="30060">
                  <c:v>2.5398953125001595</c:v>
                </c:pt>
                <c:pt idx="30061">
                  <c:v>2.5402835937500798</c:v>
                </c:pt>
                <c:pt idx="30062">
                  <c:v>2.5403199999999999</c:v>
                </c:pt>
                <c:pt idx="30063">
                  <c:v>2.5399817187500799</c:v>
                </c:pt>
                <c:pt idx="30064">
                  <c:v>2.54026859375008</c:v>
                </c:pt>
                <c:pt idx="30065">
                  <c:v>2.5406753125001598</c:v>
                </c:pt>
                <c:pt idx="30066">
                  <c:v>2.5410918750000002</c:v>
                </c:pt>
                <c:pt idx="30067">
                  <c:v>2.5415090625001597</c:v>
                </c:pt>
                <c:pt idx="30068">
                  <c:v>2.5418534375001598</c:v>
                </c:pt>
                <c:pt idx="30069">
                  <c:v>2.54220625</c:v>
                </c:pt>
                <c:pt idx="30070">
                  <c:v>2.5426753125001595</c:v>
                </c:pt>
                <c:pt idx="30071">
                  <c:v>2.5422909375001597</c:v>
                </c:pt>
                <c:pt idx="30072">
                  <c:v>2.5418676562499201</c:v>
                </c:pt>
                <c:pt idx="30073">
                  <c:v>2.5414728125001598</c:v>
                </c:pt>
                <c:pt idx="30074">
                  <c:v>2.5410920312499203</c:v>
                </c:pt>
                <c:pt idx="30075">
                  <c:v>2.5407503125001596</c:v>
                </c:pt>
                <c:pt idx="30076">
                  <c:v>2.5403828125001597</c:v>
                </c:pt>
                <c:pt idx="30077">
                  <c:v>2.5399846875001599</c:v>
                </c:pt>
                <c:pt idx="30078">
                  <c:v>2.539415</c:v>
                </c:pt>
                <c:pt idx="30079">
                  <c:v>2.53879375</c:v>
                </c:pt>
                <c:pt idx="30080">
                  <c:v>2.53808875</c:v>
                </c:pt>
                <c:pt idx="30081">
                  <c:v>2.5377128125001596</c:v>
                </c:pt>
                <c:pt idx="30082">
                  <c:v>2.5372554687500797</c:v>
                </c:pt>
                <c:pt idx="30083">
                  <c:v>2.53681265624992</c:v>
                </c:pt>
                <c:pt idx="30084">
                  <c:v>2.5364428125001597</c:v>
                </c:pt>
                <c:pt idx="30085">
                  <c:v>2.5360365625001595</c:v>
                </c:pt>
                <c:pt idx="30086">
                  <c:v>2.5356782812499201</c:v>
                </c:pt>
                <c:pt idx="30087">
                  <c:v>2.5353257812499201</c:v>
                </c:pt>
                <c:pt idx="30088">
                  <c:v>2.5347876562499203</c:v>
                </c:pt>
                <c:pt idx="30089">
                  <c:v>2.5343510937500797</c:v>
                </c:pt>
                <c:pt idx="30090">
                  <c:v>2.5339667187500798</c:v>
                </c:pt>
                <c:pt idx="30091">
                  <c:v>2.5336306249999998</c:v>
                </c:pt>
                <c:pt idx="30092">
                  <c:v>2.5332357812499202</c:v>
                </c:pt>
                <c:pt idx="30093">
                  <c:v>2.5328887500000001</c:v>
                </c:pt>
                <c:pt idx="30094">
                  <c:v>2.5330671875001598</c:v>
                </c:pt>
                <c:pt idx="30095">
                  <c:v>2.53338796875008</c:v>
                </c:pt>
                <c:pt idx="30096">
                  <c:v>2.5337956250000002</c:v>
                </c:pt>
                <c:pt idx="30097">
                  <c:v>2.5341823437500799</c:v>
                </c:pt>
                <c:pt idx="30098">
                  <c:v>2.5345998437500801</c:v>
                </c:pt>
                <c:pt idx="30099">
                  <c:v>2.5350199999999998</c:v>
                </c:pt>
                <c:pt idx="30100">
                  <c:v>2.5353853125001597</c:v>
                </c:pt>
                <c:pt idx="30101">
                  <c:v>2.5358690625001596</c:v>
                </c:pt>
                <c:pt idx="30102">
                  <c:v>2.5363529687500797</c:v>
                </c:pt>
                <c:pt idx="30103">
                  <c:v>2.5367932812499201</c:v>
                </c:pt>
                <c:pt idx="30104">
                  <c:v>2.53712921875008</c:v>
                </c:pt>
                <c:pt idx="30105">
                  <c:v>2.5376298437500799</c:v>
                </c:pt>
                <c:pt idx="30106">
                  <c:v>2.5380873437500799</c:v>
                </c:pt>
                <c:pt idx="30107">
                  <c:v>2.5384812499999998</c:v>
                </c:pt>
                <c:pt idx="30108">
                  <c:v>2.5389395312499201</c:v>
                </c:pt>
                <c:pt idx="30109">
                  <c:v>2.5393510937500801</c:v>
                </c:pt>
                <c:pt idx="30110">
                  <c:v>2.5397512500000001</c:v>
                </c:pt>
                <c:pt idx="30111">
                  <c:v>2.5401812499999998</c:v>
                </c:pt>
                <c:pt idx="30112">
                  <c:v>2.5405153125001596</c:v>
                </c:pt>
                <c:pt idx="30113">
                  <c:v>2.5409476562499203</c:v>
                </c:pt>
                <c:pt idx="30114">
                  <c:v>2.54127703124992</c:v>
                </c:pt>
                <c:pt idx="30115">
                  <c:v>2.54161046875008</c:v>
                </c:pt>
                <c:pt idx="30116">
                  <c:v>2.5411074999999999</c:v>
                </c:pt>
                <c:pt idx="30117">
                  <c:v>2.5405757812499203</c:v>
                </c:pt>
                <c:pt idx="30118">
                  <c:v>2.540041875</c:v>
                </c:pt>
                <c:pt idx="30119">
                  <c:v>2.5395971875001599</c:v>
                </c:pt>
                <c:pt idx="30120">
                  <c:v>2.5390667187500799</c:v>
                </c:pt>
                <c:pt idx="30121">
                  <c:v>2.5387321875001598</c:v>
                </c:pt>
                <c:pt idx="30122">
                  <c:v>2.538281875</c:v>
                </c:pt>
                <c:pt idx="30123">
                  <c:v>2.53774046875008</c:v>
                </c:pt>
                <c:pt idx="30124">
                  <c:v>2.5374062500000001</c:v>
                </c:pt>
                <c:pt idx="30125">
                  <c:v>2.5367562499999998</c:v>
                </c:pt>
                <c:pt idx="30126">
                  <c:v>2.5363154687500797</c:v>
                </c:pt>
                <c:pt idx="30127">
                  <c:v>2.5358726562499201</c:v>
                </c:pt>
                <c:pt idx="30128">
                  <c:v>2.5355296875001598</c:v>
                </c:pt>
                <c:pt idx="30129">
                  <c:v>2.53515359375008</c:v>
                </c:pt>
                <c:pt idx="30130">
                  <c:v>2.5346956249999999</c:v>
                </c:pt>
                <c:pt idx="30131">
                  <c:v>2.53435343750016</c:v>
                </c:pt>
                <c:pt idx="30132">
                  <c:v>2.53394609375008</c:v>
                </c:pt>
                <c:pt idx="30133">
                  <c:v>2.5335346875001599</c:v>
                </c:pt>
                <c:pt idx="30134">
                  <c:v>2.5331450000000002</c:v>
                </c:pt>
                <c:pt idx="30135">
                  <c:v>2.5327831249999999</c:v>
                </c:pt>
                <c:pt idx="30136">
                  <c:v>2.53246171875008</c:v>
                </c:pt>
                <c:pt idx="30137">
                  <c:v>2.5322265625001599</c:v>
                </c:pt>
                <c:pt idx="30138">
                  <c:v>2.532546875</c:v>
                </c:pt>
                <c:pt idx="30139">
                  <c:v>2.5328739062499199</c:v>
                </c:pt>
                <c:pt idx="30140">
                  <c:v>2.5333073437500797</c:v>
                </c:pt>
                <c:pt idx="30141">
                  <c:v>2.5337370312499203</c:v>
                </c:pt>
                <c:pt idx="30142">
                  <c:v>2.5341721875001597</c:v>
                </c:pt>
                <c:pt idx="30143">
                  <c:v>2.53458953124992</c:v>
                </c:pt>
                <c:pt idx="30144">
                  <c:v>2.5349189062499202</c:v>
                </c:pt>
                <c:pt idx="30145">
                  <c:v>2.5353026562499204</c:v>
                </c:pt>
                <c:pt idx="30146">
                  <c:v>2.5349551562499202</c:v>
                </c:pt>
                <c:pt idx="30147">
                  <c:v>2.5344170312499203</c:v>
                </c:pt>
                <c:pt idx="30148">
                  <c:v>2.5338690625001599</c:v>
                </c:pt>
                <c:pt idx="30149">
                  <c:v>2.5333237500000001</c:v>
                </c:pt>
                <c:pt idx="30150">
                  <c:v>2.53285359375008</c:v>
                </c:pt>
                <c:pt idx="30151">
                  <c:v>2.5324431249999999</c:v>
                </c:pt>
                <c:pt idx="30152">
                  <c:v>2.531981875</c:v>
                </c:pt>
                <c:pt idx="30153">
                  <c:v>2.53155625</c:v>
                </c:pt>
                <c:pt idx="30154">
                  <c:v>2.5311621875001595</c:v>
                </c:pt>
                <c:pt idx="30155">
                  <c:v>2.5315759375001599</c:v>
                </c:pt>
                <c:pt idx="30156">
                  <c:v>2.5319146875001599</c:v>
                </c:pt>
                <c:pt idx="30157">
                  <c:v>2.5322473437500799</c:v>
                </c:pt>
                <c:pt idx="30158">
                  <c:v>2.5325876562499201</c:v>
                </c:pt>
                <c:pt idx="30159">
                  <c:v>2.5330015625001598</c:v>
                </c:pt>
                <c:pt idx="30160">
                  <c:v>2.5334140625001598</c:v>
                </c:pt>
                <c:pt idx="30161">
                  <c:v>2.5337490625001595</c:v>
                </c:pt>
                <c:pt idx="30162">
                  <c:v>2.5341775000000002</c:v>
                </c:pt>
                <c:pt idx="30163">
                  <c:v>2.5346781250000001</c:v>
                </c:pt>
                <c:pt idx="30164">
                  <c:v>2.5350270312499203</c:v>
                </c:pt>
                <c:pt idx="30165">
                  <c:v>2.5355235937500797</c:v>
                </c:pt>
                <c:pt idx="30166">
                  <c:v>2.5358720312499203</c:v>
                </c:pt>
                <c:pt idx="30167">
                  <c:v>2.5362346875001598</c:v>
                </c:pt>
                <c:pt idx="30168">
                  <c:v>2.5366057812499201</c:v>
                </c:pt>
                <c:pt idx="30169">
                  <c:v>2.5369275</c:v>
                </c:pt>
                <c:pt idx="30170">
                  <c:v>2.5373231249999999</c:v>
                </c:pt>
                <c:pt idx="30171">
                  <c:v>2.5376526562499202</c:v>
                </c:pt>
                <c:pt idx="30172">
                  <c:v>2.5380673437500798</c:v>
                </c:pt>
                <c:pt idx="30173">
                  <c:v>2.53768734375008</c:v>
                </c:pt>
                <c:pt idx="30174">
                  <c:v>2.5372726562499199</c:v>
                </c:pt>
                <c:pt idx="30175">
                  <c:v>2.5369310937500797</c:v>
                </c:pt>
                <c:pt idx="30176">
                  <c:v>2.5365684375001596</c:v>
                </c:pt>
                <c:pt idx="30177">
                  <c:v>2.5361250000000002</c:v>
                </c:pt>
                <c:pt idx="30178">
                  <c:v>2.5357082812499203</c:v>
                </c:pt>
                <c:pt idx="30179">
                  <c:v>2.5353668749999998</c:v>
                </c:pt>
                <c:pt idx="30180">
                  <c:v>2.5349976562499204</c:v>
                </c:pt>
                <c:pt idx="30181">
                  <c:v>2.5346414062499201</c:v>
                </c:pt>
                <c:pt idx="30182">
                  <c:v>2.5342456250000001</c:v>
                </c:pt>
                <c:pt idx="30183">
                  <c:v>2.53383421875008</c:v>
                </c:pt>
                <c:pt idx="30184">
                  <c:v>2.5334992187500798</c:v>
                </c:pt>
                <c:pt idx="30185">
                  <c:v>2.53312328124992</c:v>
                </c:pt>
                <c:pt idx="30186">
                  <c:v>2.5327271875001598</c:v>
                </c:pt>
                <c:pt idx="30187">
                  <c:v>2.5323851562499202</c:v>
                </c:pt>
                <c:pt idx="30188">
                  <c:v>2.532005625</c:v>
                </c:pt>
                <c:pt idx="30189">
                  <c:v>2.5316453125001597</c:v>
                </c:pt>
                <c:pt idx="30190">
                  <c:v>2.5311276562499203</c:v>
                </c:pt>
                <c:pt idx="30191">
                  <c:v>2.5307906249999998</c:v>
                </c:pt>
                <c:pt idx="30192">
                  <c:v>2.5302503125001596</c:v>
                </c:pt>
                <c:pt idx="30193">
                  <c:v>2.5297228125001596</c:v>
                </c:pt>
                <c:pt idx="30194">
                  <c:v>2.5292181249999999</c:v>
                </c:pt>
                <c:pt idx="30195">
                  <c:v>2.52889078124992</c:v>
                </c:pt>
                <c:pt idx="30196">
                  <c:v>2.5285001562499203</c:v>
                </c:pt>
                <c:pt idx="30197">
                  <c:v>2.528324375</c:v>
                </c:pt>
                <c:pt idx="30198">
                  <c:v>2.5287643750000002</c:v>
                </c:pt>
                <c:pt idx="30199">
                  <c:v>2.5291092187500799</c:v>
                </c:pt>
                <c:pt idx="30200">
                  <c:v>2.5296367187500799</c:v>
                </c:pt>
                <c:pt idx="30201">
                  <c:v>2.5299804687500798</c:v>
                </c:pt>
                <c:pt idx="30202">
                  <c:v>2.5303217187500797</c:v>
                </c:pt>
                <c:pt idx="30203">
                  <c:v>2.5306943749999999</c:v>
                </c:pt>
                <c:pt idx="30204">
                  <c:v>2.5310204687500799</c:v>
                </c:pt>
                <c:pt idx="30205">
                  <c:v>2.5313846875001595</c:v>
                </c:pt>
                <c:pt idx="30206">
                  <c:v>2.5317323437500798</c:v>
                </c:pt>
                <c:pt idx="30207">
                  <c:v>2.5320960937500798</c:v>
                </c:pt>
                <c:pt idx="30208">
                  <c:v>2.53244890624992</c:v>
                </c:pt>
                <c:pt idx="30209">
                  <c:v>2.5329384375001598</c:v>
                </c:pt>
                <c:pt idx="30210">
                  <c:v>2.53331375</c:v>
                </c:pt>
                <c:pt idx="30211">
                  <c:v>2.53365328124992</c:v>
                </c:pt>
                <c:pt idx="30212">
                  <c:v>2.5340370312499201</c:v>
                </c:pt>
                <c:pt idx="30213">
                  <c:v>2.5344434375001597</c:v>
                </c:pt>
                <c:pt idx="30214">
                  <c:v>2.5349235937500798</c:v>
                </c:pt>
                <c:pt idx="30215">
                  <c:v>2.5354156250000002</c:v>
                </c:pt>
                <c:pt idx="30216">
                  <c:v>2.5358428125001597</c:v>
                </c:pt>
                <c:pt idx="30217">
                  <c:v>2.5362634375001596</c:v>
                </c:pt>
                <c:pt idx="30218">
                  <c:v>2.5366525000000002</c:v>
                </c:pt>
                <c:pt idx="30219">
                  <c:v>2.537098125</c:v>
                </c:pt>
                <c:pt idx="30220">
                  <c:v>2.5376231250000001</c:v>
                </c:pt>
                <c:pt idx="30221">
                  <c:v>2.53805640624992</c:v>
                </c:pt>
                <c:pt idx="30222">
                  <c:v>2.5384207812499202</c:v>
                </c:pt>
                <c:pt idx="30223">
                  <c:v>2.5379318749999999</c:v>
                </c:pt>
                <c:pt idx="30224">
                  <c:v>2.5374878125001596</c:v>
                </c:pt>
                <c:pt idx="30225">
                  <c:v>2.5369934375001599</c:v>
                </c:pt>
                <c:pt idx="30226">
                  <c:v>2.5365965625001596</c:v>
                </c:pt>
                <c:pt idx="30227">
                  <c:v>2.5362176562499203</c:v>
                </c:pt>
                <c:pt idx="30228">
                  <c:v>2.53580421875008</c:v>
                </c:pt>
                <c:pt idx="30229">
                  <c:v>2.5354453125001597</c:v>
                </c:pt>
                <c:pt idx="30230">
                  <c:v>2.5350921875001595</c:v>
                </c:pt>
                <c:pt idx="30231">
                  <c:v>2.53472984375008</c:v>
                </c:pt>
                <c:pt idx="30232">
                  <c:v>2.5343915625001596</c:v>
                </c:pt>
                <c:pt idx="30233">
                  <c:v>2.5339678125001597</c:v>
                </c:pt>
                <c:pt idx="30234">
                  <c:v>2.533613125</c:v>
                </c:pt>
                <c:pt idx="30235">
                  <c:v>2.5332328125001595</c:v>
                </c:pt>
                <c:pt idx="30236">
                  <c:v>2.5334096875001597</c:v>
                </c:pt>
                <c:pt idx="30237">
                  <c:v>2.5337040625001599</c:v>
                </c:pt>
                <c:pt idx="30238">
                  <c:v>2.5335257812499203</c:v>
                </c:pt>
                <c:pt idx="30239">
                  <c:v>2.5330909375001598</c:v>
                </c:pt>
                <c:pt idx="30240">
                  <c:v>2.53251625</c:v>
                </c:pt>
                <c:pt idx="30241">
                  <c:v>2.5320145312499203</c:v>
                </c:pt>
                <c:pt idx="30242">
                  <c:v>2.5316851562499201</c:v>
                </c:pt>
                <c:pt idx="30243">
                  <c:v>2.5311987500000002</c:v>
                </c:pt>
                <c:pt idx="30244">
                  <c:v>2.5308740625001596</c:v>
                </c:pt>
                <c:pt idx="30245">
                  <c:v>2.5305126562499201</c:v>
                </c:pt>
                <c:pt idx="30246">
                  <c:v>2.53002734375008</c:v>
                </c:pt>
                <c:pt idx="30247">
                  <c:v>2.5296871875001599</c:v>
                </c:pt>
                <c:pt idx="30248">
                  <c:v>2.5292953125001598</c:v>
                </c:pt>
                <c:pt idx="30249">
                  <c:v>2.52961578124992</c:v>
                </c:pt>
                <c:pt idx="30250">
                  <c:v>2.5299940625001596</c:v>
                </c:pt>
                <c:pt idx="30251">
                  <c:v>2.5303845312499202</c:v>
                </c:pt>
                <c:pt idx="30252">
                  <c:v>2.5307903125001596</c:v>
                </c:pt>
                <c:pt idx="30253">
                  <c:v>2.5311574999999999</c:v>
                </c:pt>
                <c:pt idx="30254">
                  <c:v>2.53162625</c:v>
                </c:pt>
                <c:pt idx="30255">
                  <c:v>2.53203093750016</c:v>
                </c:pt>
                <c:pt idx="30256">
                  <c:v>2.5324521875001595</c:v>
                </c:pt>
                <c:pt idx="30257">
                  <c:v>2.5327917187500799</c:v>
                </c:pt>
                <c:pt idx="30258">
                  <c:v>2.5333073437500797</c:v>
                </c:pt>
                <c:pt idx="30259">
                  <c:v>2.5337151562499201</c:v>
                </c:pt>
                <c:pt idx="30260">
                  <c:v>2.5341946875001597</c:v>
                </c:pt>
                <c:pt idx="30261">
                  <c:v>2.5345590625001599</c:v>
                </c:pt>
                <c:pt idx="30262">
                  <c:v>2.5350576562499203</c:v>
                </c:pt>
                <c:pt idx="30263">
                  <c:v>2.5354809375001599</c:v>
                </c:pt>
                <c:pt idx="30264">
                  <c:v>2.5358690625001596</c:v>
                </c:pt>
                <c:pt idx="30265">
                  <c:v>2.5362631250000001</c:v>
                </c:pt>
                <c:pt idx="30266">
                  <c:v>2.536639375</c:v>
                </c:pt>
                <c:pt idx="30267">
                  <c:v>2.5370428125001596</c:v>
                </c:pt>
                <c:pt idx="30268">
                  <c:v>2.53741703124992</c:v>
                </c:pt>
                <c:pt idx="30269">
                  <c:v>2.5370015625001598</c:v>
                </c:pt>
                <c:pt idx="30270">
                  <c:v>2.5365139062499202</c:v>
                </c:pt>
                <c:pt idx="30271">
                  <c:v>2.5361939062499199</c:v>
                </c:pt>
                <c:pt idx="30272">
                  <c:v>2.5357373437500801</c:v>
                </c:pt>
                <c:pt idx="30273">
                  <c:v>2.5350840625001596</c:v>
                </c:pt>
                <c:pt idx="30274">
                  <c:v>2.5346629687500797</c:v>
                </c:pt>
                <c:pt idx="30275">
                  <c:v>2.5342731249999999</c:v>
                </c:pt>
                <c:pt idx="30276">
                  <c:v>2.533906875</c:v>
                </c:pt>
                <c:pt idx="30277">
                  <c:v>2.5335212500000002</c:v>
                </c:pt>
                <c:pt idx="30278">
                  <c:v>2.5331904687500799</c:v>
                </c:pt>
                <c:pt idx="30279">
                  <c:v>2.5326395312499201</c:v>
                </c:pt>
                <c:pt idx="30280">
                  <c:v>2.5322628125001598</c:v>
                </c:pt>
                <c:pt idx="30281">
                  <c:v>2.5318421875001595</c:v>
                </c:pt>
                <c:pt idx="30282">
                  <c:v>2.5314114062499202</c:v>
                </c:pt>
                <c:pt idx="30283">
                  <c:v>2.5310214062499203</c:v>
                </c:pt>
                <c:pt idx="30284">
                  <c:v>2.5311982812499201</c:v>
                </c:pt>
                <c:pt idx="30285">
                  <c:v>2.5310639062499201</c:v>
                </c:pt>
                <c:pt idx="30286">
                  <c:v>2.5309228125001599</c:v>
                </c:pt>
                <c:pt idx="30287">
                  <c:v>2.5310748437500799</c:v>
                </c:pt>
                <c:pt idx="30288">
                  <c:v>2.5313960937500797</c:v>
                </c:pt>
                <c:pt idx="30289">
                  <c:v>2.5317542187500797</c:v>
                </c:pt>
                <c:pt idx="30290">
                  <c:v>2.5321106250000001</c:v>
                </c:pt>
                <c:pt idx="30291">
                  <c:v>2.5325828125001597</c:v>
                </c:pt>
                <c:pt idx="30292">
                  <c:v>2.53291234375008</c:v>
                </c:pt>
                <c:pt idx="30293">
                  <c:v>2.5334073437500799</c:v>
                </c:pt>
                <c:pt idx="30294">
                  <c:v>2.5337331249999999</c:v>
                </c:pt>
                <c:pt idx="30295">
                  <c:v>2.5341481250000002</c:v>
                </c:pt>
                <c:pt idx="30296">
                  <c:v>2.5341565625001596</c:v>
                </c:pt>
                <c:pt idx="30297">
                  <c:v>2.534480625</c:v>
                </c:pt>
                <c:pt idx="30298">
                  <c:v>2.5348754687500801</c:v>
                </c:pt>
                <c:pt idx="30299">
                  <c:v>2.5352359375001599</c:v>
                </c:pt>
                <c:pt idx="30300">
                  <c:v>2.53478125</c:v>
                </c:pt>
                <c:pt idx="30301">
                  <c:v>2.5343931249999998</c:v>
                </c:pt>
                <c:pt idx="30302">
                  <c:v>2.5338998437500799</c:v>
                </c:pt>
                <c:pt idx="30303">
                  <c:v>2.5332187500000001</c:v>
                </c:pt>
                <c:pt idx="30304">
                  <c:v>2.5326784375001599</c:v>
                </c:pt>
                <c:pt idx="30305">
                  <c:v>2.5321340625001598</c:v>
                </c:pt>
                <c:pt idx="30306">
                  <c:v>2.5317349999999998</c:v>
                </c:pt>
                <c:pt idx="30307">
                  <c:v>2.5314032812499203</c:v>
                </c:pt>
                <c:pt idx="30308">
                  <c:v>2.5315931250000001</c:v>
                </c:pt>
                <c:pt idx="30309">
                  <c:v>2.5312399999999999</c:v>
                </c:pt>
                <c:pt idx="30310">
                  <c:v>2.5308557812499202</c:v>
                </c:pt>
                <c:pt idx="30311">
                  <c:v>2.5304674999999999</c:v>
                </c:pt>
                <c:pt idx="30312">
                  <c:v>2.5301439062499202</c:v>
                </c:pt>
                <c:pt idx="30313">
                  <c:v>2.5304665625001599</c:v>
                </c:pt>
                <c:pt idx="30314">
                  <c:v>2.5307893749999999</c:v>
                </c:pt>
                <c:pt idx="30315">
                  <c:v>2.5311107812499203</c:v>
                </c:pt>
                <c:pt idx="30316">
                  <c:v>2.5315106250000001</c:v>
                </c:pt>
                <c:pt idx="30317">
                  <c:v>2.5318365625001595</c:v>
                </c:pt>
                <c:pt idx="30318">
                  <c:v>2.5322121875001598</c:v>
                </c:pt>
                <c:pt idx="30319">
                  <c:v>2.5325567187500799</c:v>
                </c:pt>
                <c:pt idx="30320">
                  <c:v>2.5328843750000001</c:v>
                </c:pt>
                <c:pt idx="30321">
                  <c:v>2.5332459375001597</c:v>
                </c:pt>
                <c:pt idx="30322">
                  <c:v>2.53360578124992</c:v>
                </c:pt>
                <c:pt idx="30323">
                  <c:v>2.5340020312499201</c:v>
                </c:pt>
                <c:pt idx="30324">
                  <c:v>2.5343495312499202</c:v>
                </c:pt>
                <c:pt idx="30325">
                  <c:v>2.5346956249999999</c:v>
                </c:pt>
                <c:pt idx="30326">
                  <c:v>2.5350215625001598</c:v>
                </c:pt>
                <c:pt idx="30327">
                  <c:v>2.5353857812499201</c:v>
                </c:pt>
                <c:pt idx="30328">
                  <c:v>2.5357292187500797</c:v>
                </c:pt>
                <c:pt idx="30329">
                  <c:v>2.5353981249999999</c:v>
                </c:pt>
                <c:pt idx="30330">
                  <c:v>2.53506984375008</c:v>
                </c:pt>
                <c:pt idx="30331">
                  <c:v>2.5346435937500797</c:v>
                </c:pt>
                <c:pt idx="30332">
                  <c:v>2.5342349999999998</c:v>
                </c:pt>
                <c:pt idx="30333">
                  <c:v>2.5338039062499202</c:v>
                </c:pt>
                <c:pt idx="30334">
                  <c:v>2.53331640624992</c:v>
                </c:pt>
                <c:pt idx="30335">
                  <c:v>2.5327704687500798</c:v>
                </c:pt>
                <c:pt idx="30336">
                  <c:v>2.5322053125001598</c:v>
                </c:pt>
                <c:pt idx="30337">
                  <c:v>2.531841875</c:v>
                </c:pt>
                <c:pt idx="30338">
                  <c:v>2.5315109375001597</c:v>
                </c:pt>
                <c:pt idx="30339">
                  <c:v>2.5313164062499203</c:v>
                </c:pt>
                <c:pt idx="30340">
                  <c:v>2.5309401562499203</c:v>
                </c:pt>
                <c:pt idx="30341">
                  <c:v>2.5305640625001597</c:v>
                </c:pt>
                <c:pt idx="30342">
                  <c:v>2.5305629687500799</c:v>
                </c:pt>
                <c:pt idx="30343">
                  <c:v>2.5301540625001597</c:v>
                </c:pt>
                <c:pt idx="30344">
                  <c:v>2.5297678125001597</c:v>
                </c:pt>
                <c:pt idx="30345">
                  <c:v>2.5294809375001597</c:v>
                </c:pt>
                <c:pt idx="30346">
                  <c:v>2.5297187499999998</c:v>
                </c:pt>
                <c:pt idx="30347">
                  <c:v>2.5293004687500797</c:v>
                </c:pt>
                <c:pt idx="30348">
                  <c:v>2.52896078124992</c:v>
                </c:pt>
                <c:pt idx="30349">
                  <c:v>2.5285642187500801</c:v>
                </c:pt>
                <c:pt idx="30350">
                  <c:v>2.5290334375001597</c:v>
                </c:pt>
                <c:pt idx="30351">
                  <c:v>2.5294610937500797</c:v>
                </c:pt>
                <c:pt idx="30352">
                  <c:v>2.5298739062499203</c:v>
                </c:pt>
                <c:pt idx="30353">
                  <c:v>2.5303200000000001</c:v>
                </c:pt>
                <c:pt idx="30354">
                  <c:v>2.5307400000000002</c:v>
                </c:pt>
                <c:pt idx="30355">
                  <c:v>2.531128125</c:v>
                </c:pt>
                <c:pt idx="30356">
                  <c:v>2.5314918749999999</c:v>
                </c:pt>
                <c:pt idx="30357">
                  <c:v>2.5311909375001598</c:v>
                </c:pt>
                <c:pt idx="30358">
                  <c:v>2.5309923437500799</c:v>
                </c:pt>
                <c:pt idx="30359">
                  <c:v>2.5306217187500799</c:v>
                </c:pt>
                <c:pt idx="30360">
                  <c:v>2.5301973437500798</c:v>
                </c:pt>
                <c:pt idx="30361">
                  <c:v>2.5297535937500797</c:v>
                </c:pt>
                <c:pt idx="30362">
                  <c:v>2.52933609375008</c:v>
                </c:pt>
                <c:pt idx="30363">
                  <c:v>2.52948703124992</c:v>
                </c:pt>
                <c:pt idx="30364">
                  <c:v>2.5298076562499201</c:v>
                </c:pt>
                <c:pt idx="30365">
                  <c:v>2.5302123437500801</c:v>
                </c:pt>
                <c:pt idx="30366">
                  <c:v>2.5305565625001596</c:v>
                </c:pt>
                <c:pt idx="30367">
                  <c:v>2.5309045312499201</c:v>
                </c:pt>
                <c:pt idx="30368">
                  <c:v>2.5313118750000001</c:v>
                </c:pt>
                <c:pt idx="30369">
                  <c:v>2.5316475000000001</c:v>
                </c:pt>
                <c:pt idx="30370">
                  <c:v>2.5320753125001598</c:v>
                </c:pt>
                <c:pt idx="30371">
                  <c:v>2.5324567187500797</c:v>
                </c:pt>
                <c:pt idx="30372">
                  <c:v>2.5328985937500801</c:v>
                </c:pt>
                <c:pt idx="30373">
                  <c:v>2.5332529687500798</c:v>
                </c:pt>
                <c:pt idx="30374">
                  <c:v>2.5335964062499201</c:v>
                </c:pt>
                <c:pt idx="30375">
                  <c:v>2.5339678125001597</c:v>
                </c:pt>
                <c:pt idx="30376">
                  <c:v>2.5343556249999999</c:v>
                </c:pt>
                <c:pt idx="30377">
                  <c:v>2.5348306250000001</c:v>
                </c:pt>
                <c:pt idx="30378">
                  <c:v>2.53515093750016</c:v>
                </c:pt>
                <c:pt idx="30379">
                  <c:v>2.5354809375001599</c:v>
                </c:pt>
                <c:pt idx="30380">
                  <c:v>2.53588640624992</c:v>
                </c:pt>
                <c:pt idx="30381">
                  <c:v>2.5362592187500801</c:v>
                </c:pt>
                <c:pt idx="30382">
                  <c:v>2.5366735937500797</c:v>
                </c:pt>
                <c:pt idx="30383">
                  <c:v>2.5361531249999998</c:v>
                </c:pt>
                <c:pt idx="30384">
                  <c:v>2.5357953125001598</c:v>
                </c:pt>
                <c:pt idx="30385">
                  <c:v>2.53532984375008</c:v>
                </c:pt>
                <c:pt idx="30386">
                  <c:v>2.53468453124992</c:v>
                </c:pt>
                <c:pt idx="30387">
                  <c:v>2.5340614062499203</c:v>
                </c:pt>
                <c:pt idx="30388">
                  <c:v>2.5333873437500798</c:v>
                </c:pt>
                <c:pt idx="30389">
                  <c:v>2.5327887499999999</c:v>
                </c:pt>
                <c:pt idx="30390">
                  <c:v>2.5321939062499199</c:v>
                </c:pt>
                <c:pt idx="30391">
                  <c:v>2.5316548437500797</c:v>
                </c:pt>
                <c:pt idx="30392">
                  <c:v>2.5311982812499201</c:v>
                </c:pt>
                <c:pt idx="30393">
                  <c:v>2.53071953124992</c:v>
                </c:pt>
                <c:pt idx="30394">
                  <c:v>2.5303296875001595</c:v>
                </c:pt>
                <c:pt idx="30395">
                  <c:v>2.5299351562499202</c:v>
                </c:pt>
                <c:pt idx="30396">
                  <c:v>2.52946781250016</c:v>
                </c:pt>
                <c:pt idx="30397">
                  <c:v>2.5290821875001597</c:v>
                </c:pt>
                <c:pt idx="30398">
                  <c:v>2.5286504687500799</c:v>
                </c:pt>
                <c:pt idx="30399">
                  <c:v>2.5281410937500799</c:v>
                </c:pt>
                <c:pt idx="30400">
                  <c:v>2.52772703124992</c:v>
                </c:pt>
                <c:pt idx="30401">
                  <c:v>2.5272995312499202</c:v>
                </c:pt>
                <c:pt idx="30402">
                  <c:v>2.5269079687500797</c:v>
                </c:pt>
                <c:pt idx="30403">
                  <c:v>2.5269037499999998</c:v>
                </c:pt>
                <c:pt idx="30404">
                  <c:v>2.5272792187500799</c:v>
                </c:pt>
                <c:pt idx="30405">
                  <c:v>2.5277017187500799</c:v>
                </c:pt>
                <c:pt idx="30406">
                  <c:v>2.5281106250000001</c:v>
                </c:pt>
                <c:pt idx="30407">
                  <c:v>2.52859875</c:v>
                </c:pt>
                <c:pt idx="30408">
                  <c:v>2.5289953125001596</c:v>
                </c:pt>
                <c:pt idx="30409">
                  <c:v>2.52938203124992</c:v>
                </c:pt>
                <c:pt idx="30410">
                  <c:v>2.5297990625001598</c:v>
                </c:pt>
                <c:pt idx="30411">
                  <c:v>2.5303184375001599</c:v>
                </c:pt>
                <c:pt idx="30412">
                  <c:v>2.5307200000000001</c:v>
                </c:pt>
                <c:pt idx="30413">
                  <c:v>2.5311593750000001</c:v>
                </c:pt>
                <c:pt idx="30414">
                  <c:v>2.5314928125001597</c:v>
                </c:pt>
                <c:pt idx="30415">
                  <c:v>2.531126875</c:v>
                </c:pt>
                <c:pt idx="30416">
                  <c:v>2.530775625</c:v>
                </c:pt>
                <c:pt idx="30417">
                  <c:v>2.5308328125001598</c:v>
                </c:pt>
                <c:pt idx="30418">
                  <c:v>2.5309792187500797</c:v>
                </c:pt>
                <c:pt idx="30419">
                  <c:v>2.5314095312499201</c:v>
                </c:pt>
                <c:pt idx="30420">
                  <c:v>2.5317690625001599</c:v>
                </c:pt>
                <c:pt idx="30421">
                  <c:v>2.53215765624992</c:v>
                </c:pt>
                <c:pt idx="30422">
                  <c:v>2.5326270312499202</c:v>
                </c:pt>
                <c:pt idx="30423">
                  <c:v>2.5330606250000001</c:v>
                </c:pt>
                <c:pt idx="30424">
                  <c:v>2.5334318750000002</c:v>
                </c:pt>
                <c:pt idx="30425">
                  <c:v>2.5338456250000001</c:v>
                </c:pt>
                <c:pt idx="30426">
                  <c:v>2.5341757812499202</c:v>
                </c:pt>
                <c:pt idx="30427">
                  <c:v>2.5346190625001599</c:v>
                </c:pt>
                <c:pt idx="30428">
                  <c:v>2.5350446875001595</c:v>
                </c:pt>
                <c:pt idx="30429">
                  <c:v>2.5353650000000001</c:v>
                </c:pt>
                <c:pt idx="30430">
                  <c:v>2.5357095312499203</c:v>
                </c:pt>
                <c:pt idx="30431">
                  <c:v>2.5360373437500798</c:v>
                </c:pt>
                <c:pt idx="30432">
                  <c:v>2.5365259375001599</c:v>
                </c:pt>
                <c:pt idx="30433">
                  <c:v>2.5368720312499202</c:v>
                </c:pt>
                <c:pt idx="30434">
                  <c:v>2.5372810937500798</c:v>
                </c:pt>
                <c:pt idx="30435">
                  <c:v>2.5367035937500799</c:v>
                </c:pt>
                <c:pt idx="30436">
                  <c:v>2.5360417187500799</c:v>
                </c:pt>
                <c:pt idx="30437">
                  <c:v>2.5354835937500799</c:v>
                </c:pt>
                <c:pt idx="30438">
                  <c:v>2.53491296875008</c:v>
                </c:pt>
                <c:pt idx="30439">
                  <c:v>2.5342209375001596</c:v>
                </c:pt>
                <c:pt idx="30440">
                  <c:v>2.5335382812499203</c:v>
                </c:pt>
                <c:pt idx="30441">
                  <c:v>2.53282421875008</c:v>
                </c:pt>
                <c:pt idx="30442">
                  <c:v>2.5321840625001597</c:v>
                </c:pt>
                <c:pt idx="30443">
                  <c:v>2.5315654687500797</c:v>
                </c:pt>
                <c:pt idx="30444">
                  <c:v>2.5309607812499202</c:v>
                </c:pt>
                <c:pt idx="30445">
                  <c:v>2.5303820312499203</c:v>
                </c:pt>
                <c:pt idx="30446">
                  <c:v>2.5297884375001596</c:v>
                </c:pt>
                <c:pt idx="30447">
                  <c:v>2.52945203124992</c:v>
                </c:pt>
                <c:pt idx="30448">
                  <c:v>2.5291287499999999</c:v>
                </c:pt>
                <c:pt idx="30449">
                  <c:v>2.5287604687500798</c:v>
                </c:pt>
                <c:pt idx="30450">
                  <c:v>2.5284268750000001</c:v>
                </c:pt>
                <c:pt idx="30451">
                  <c:v>2.5280887500000002</c:v>
                </c:pt>
                <c:pt idx="30452">
                  <c:v>2.5276679687500798</c:v>
                </c:pt>
                <c:pt idx="30453">
                  <c:v>2.5271703125001599</c:v>
                </c:pt>
                <c:pt idx="30454">
                  <c:v>2.5266481249999999</c:v>
                </c:pt>
                <c:pt idx="30455">
                  <c:v>2.5262309375001597</c:v>
                </c:pt>
                <c:pt idx="30456">
                  <c:v>2.5258235937500797</c:v>
                </c:pt>
                <c:pt idx="30457">
                  <c:v>2.5254145312499201</c:v>
                </c:pt>
                <c:pt idx="30458">
                  <c:v>2.5251903125001598</c:v>
                </c:pt>
                <c:pt idx="30459">
                  <c:v>2.5254120312499202</c:v>
                </c:pt>
                <c:pt idx="30460">
                  <c:v>2.5257489062499201</c:v>
                </c:pt>
                <c:pt idx="30461">
                  <c:v>2.52607625</c:v>
                </c:pt>
                <c:pt idx="30462">
                  <c:v>2.5264635937500799</c:v>
                </c:pt>
                <c:pt idx="30463">
                  <c:v>2.526858125</c:v>
                </c:pt>
                <c:pt idx="30464">
                  <c:v>2.5273017187500799</c:v>
                </c:pt>
                <c:pt idx="30465">
                  <c:v>2.5276634375001596</c:v>
                </c:pt>
                <c:pt idx="30466">
                  <c:v>2.5280606250000002</c:v>
                </c:pt>
                <c:pt idx="30467">
                  <c:v>2.5284484375001597</c:v>
                </c:pt>
                <c:pt idx="30468">
                  <c:v>2.5288553125001596</c:v>
                </c:pt>
                <c:pt idx="30469">
                  <c:v>2.5293101562499203</c:v>
                </c:pt>
                <c:pt idx="30470">
                  <c:v>2.5297062499999998</c:v>
                </c:pt>
                <c:pt idx="30471">
                  <c:v>2.5301159375001596</c:v>
                </c:pt>
                <c:pt idx="30472">
                  <c:v>2.5304646875001597</c:v>
                </c:pt>
                <c:pt idx="30473">
                  <c:v>2.53084296875008</c:v>
                </c:pt>
                <c:pt idx="30474">
                  <c:v>2.5311662500000001</c:v>
                </c:pt>
                <c:pt idx="30475">
                  <c:v>2.5316406250000001</c:v>
                </c:pt>
                <c:pt idx="30476">
                  <c:v>2.5320045312499202</c:v>
                </c:pt>
                <c:pt idx="30477">
                  <c:v>2.53233828124992</c:v>
                </c:pt>
                <c:pt idx="30478">
                  <c:v>2.5327846875001598</c:v>
                </c:pt>
                <c:pt idx="30479">
                  <c:v>2.5323462499999998</c:v>
                </c:pt>
                <c:pt idx="30480">
                  <c:v>2.5319570312499202</c:v>
                </c:pt>
                <c:pt idx="30481">
                  <c:v>2.5314564062499203</c:v>
                </c:pt>
                <c:pt idx="30482">
                  <c:v>2.5309289062499203</c:v>
                </c:pt>
                <c:pt idx="30483">
                  <c:v>2.5305831250000002</c:v>
                </c:pt>
                <c:pt idx="30484">
                  <c:v>2.5299926562499202</c:v>
                </c:pt>
                <c:pt idx="30485">
                  <c:v>2.5296264062499203</c:v>
                </c:pt>
                <c:pt idx="30486">
                  <c:v>2.5291507812499203</c:v>
                </c:pt>
                <c:pt idx="30487">
                  <c:v>2.5287576562499203</c:v>
                </c:pt>
                <c:pt idx="30488">
                  <c:v>2.5283476562499203</c:v>
                </c:pt>
                <c:pt idx="30489">
                  <c:v>2.5279560937500798</c:v>
                </c:pt>
                <c:pt idx="30490">
                  <c:v>2.5276268750000002</c:v>
                </c:pt>
                <c:pt idx="30491">
                  <c:v>2.5271703125001599</c:v>
                </c:pt>
                <c:pt idx="30492">
                  <c:v>2.5267790625001596</c:v>
                </c:pt>
                <c:pt idx="30493">
                  <c:v>2.5263431249999999</c:v>
                </c:pt>
                <c:pt idx="30494">
                  <c:v>2.5259325000000001</c:v>
                </c:pt>
                <c:pt idx="30495">
                  <c:v>2.52557421875008</c:v>
                </c:pt>
                <c:pt idx="30496">
                  <c:v>2.5252412500000001</c:v>
                </c:pt>
                <c:pt idx="30497">
                  <c:v>2.5248501562499199</c:v>
                </c:pt>
                <c:pt idx="30498">
                  <c:v>2.52440859375008</c:v>
                </c:pt>
                <c:pt idx="30499">
                  <c:v>2.5246245312499203</c:v>
                </c:pt>
                <c:pt idx="30500">
                  <c:v>2.5249760937500798</c:v>
                </c:pt>
                <c:pt idx="30501">
                  <c:v>2.5253956249999998</c:v>
                </c:pt>
                <c:pt idx="30502">
                  <c:v>2.52576390624992</c:v>
                </c:pt>
                <c:pt idx="30503">
                  <c:v>2.52621875</c:v>
                </c:pt>
                <c:pt idx="30504">
                  <c:v>2.5265957812499202</c:v>
                </c:pt>
                <c:pt idx="30505">
                  <c:v>2.526974375</c:v>
                </c:pt>
                <c:pt idx="30506">
                  <c:v>2.52734078124992</c:v>
                </c:pt>
                <c:pt idx="30507">
                  <c:v>2.52768109375008</c:v>
                </c:pt>
                <c:pt idx="30508">
                  <c:v>2.5280559375001599</c:v>
                </c:pt>
                <c:pt idx="30509">
                  <c:v>2.5276704687500797</c:v>
                </c:pt>
                <c:pt idx="30510">
                  <c:v>2.5272912500000002</c:v>
                </c:pt>
                <c:pt idx="30511">
                  <c:v>2.5268353125001597</c:v>
                </c:pt>
                <c:pt idx="30512">
                  <c:v>2.5264037500000001</c:v>
                </c:pt>
                <c:pt idx="30513">
                  <c:v>2.5260681250000001</c:v>
                </c:pt>
                <c:pt idx="30514">
                  <c:v>2.5257382812499203</c:v>
                </c:pt>
                <c:pt idx="30515">
                  <c:v>2.52545671875008</c:v>
                </c:pt>
                <c:pt idx="30516">
                  <c:v>2.5258251562499203</c:v>
                </c:pt>
                <c:pt idx="30517">
                  <c:v>2.5262435937500798</c:v>
                </c:pt>
                <c:pt idx="30518">
                  <c:v>2.52667890624992</c:v>
                </c:pt>
                <c:pt idx="30519">
                  <c:v>2.52705859375008</c:v>
                </c:pt>
                <c:pt idx="30520">
                  <c:v>2.5274812500000001</c:v>
                </c:pt>
                <c:pt idx="30521">
                  <c:v>2.5279565625001599</c:v>
                </c:pt>
                <c:pt idx="30522">
                  <c:v>2.5282984375001596</c:v>
                </c:pt>
                <c:pt idx="30523">
                  <c:v>2.5287565625001598</c:v>
                </c:pt>
                <c:pt idx="30524">
                  <c:v>2.5292053125001597</c:v>
                </c:pt>
                <c:pt idx="30525">
                  <c:v>2.5295475000000001</c:v>
                </c:pt>
                <c:pt idx="30526">
                  <c:v>2.5299117187500797</c:v>
                </c:pt>
                <c:pt idx="30527">
                  <c:v>2.5302898437500798</c:v>
                </c:pt>
                <c:pt idx="30528">
                  <c:v>2.5299179687500799</c:v>
                </c:pt>
                <c:pt idx="30529">
                  <c:v>2.52918328124992</c:v>
                </c:pt>
                <c:pt idx="30530">
                  <c:v>2.5287454687500799</c:v>
                </c:pt>
                <c:pt idx="30531">
                  <c:v>2.52829765624992</c:v>
                </c:pt>
                <c:pt idx="30532">
                  <c:v>2.5278353125001596</c:v>
                </c:pt>
                <c:pt idx="30533">
                  <c:v>2.5273150000000002</c:v>
                </c:pt>
                <c:pt idx="30534">
                  <c:v>2.5267554687500797</c:v>
                </c:pt>
                <c:pt idx="30535">
                  <c:v>2.5262657812499203</c:v>
                </c:pt>
                <c:pt idx="30536">
                  <c:v>2.5257692187500798</c:v>
                </c:pt>
                <c:pt idx="30537">
                  <c:v>2.5253506250000002</c:v>
                </c:pt>
                <c:pt idx="30538">
                  <c:v>2.5250040625001597</c:v>
                </c:pt>
                <c:pt idx="30539">
                  <c:v>2.5246740625001598</c:v>
                </c:pt>
                <c:pt idx="30540">
                  <c:v>2.5242407812499201</c:v>
                </c:pt>
                <c:pt idx="30541">
                  <c:v>2.5238667187500798</c:v>
                </c:pt>
                <c:pt idx="30542">
                  <c:v>2.5236984375001597</c:v>
                </c:pt>
                <c:pt idx="30543">
                  <c:v>2.5238559375001599</c:v>
                </c:pt>
                <c:pt idx="30544">
                  <c:v>2.5241778125001599</c:v>
                </c:pt>
                <c:pt idx="30545">
                  <c:v>2.5244942187500801</c:v>
                </c:pt>
                <c:pt idx="30546">
                  <c:v>2.5246696875001597</c:v>
                </c:pt>
                <c:pt idx="30547">
                  <c:v>2.5242834375001597</c:v>
                </c:pt>
                <c:pt idx="30548">
                  <c:v>2.5238995312499202</c:v>
                </c:pt>
                <c:pt idx="30549">
                  <c:v>2.52345734375008</c:v>
                </c:pt>
                <c:pt idx="30550">
                  <c:v>2.52312984375008</c:v>
                </c:pt>
                <c:pt idx="30551">
                  <c:v>2.5227828125001599</c:v>
                </c:pt>
                <c:pt idx="30552">
                  <c:v>2.5222770312499203</c:v>
                </c:pt>
                <c:pt idx="30553">
                  <c:v>2.5226129687500798</c:v>
                </c:pt>
                <c:pt idx="30554">
                  <c:v>2.5229634375001599</c:v>
                </c:pt>
                <c:pt idx="30555">
                  <c:v>2.5233346875001597</c:v>
                </c:pt>
                <c:pt idx="30556">
                  <c:v>2.5237234375001596</c:v>
                </c:pt>
                <c:pt idx="30557">
                  <c:v>2.5240971875001597</c:v>
                </c:pt>
                <c:pt idx="30558">
                  <c:v>2.5245109375001595</c:v>
                </c:pt>
                <c:pt idx="30559">
                  <c:v>2.5248546875001598</c:v>
                </c:pt>
                <c:pt idx="30560">
                  <c:v>2.5252428125001596</c:v>
                </c:pt>
                <c:pt idx="30561">
                  <c:v>2.5255871875001596</c:v>
                </c:pt>
                <c:pt idx="30562">
                  <c:v>2.5259334375001599</c:v>
                </c:pt>
                <c:pt idx="30563">
                  <c:v>2.52626109375008</c:v>
                </c:pt>
                <c:pt idx="30564">
                  <c:v>2.5259145312499203</c:v>
                </c:pt>
                <c:pt idx="30565">
                  <c:v>2.5253965625001595</c:v>
                </c:pt>
                <c:pt idx="30566">
                  <c:v>2.5247843749999999</c:v>
                </c:pt>
                <c:pt idx="30567">
                  <c:v>2.5241651562499201</c:v>
                </c:pt>
                <c:pt idx="30568">
                  <c:v>2.5236446875001599</c:v>
                </c:pt>
                <c:pt idx="30569">
                  <c:v>2.5231893749999998</c:v>
                </c:pt>
                <c:pt idx="30570">
                  <c:v>2.52281234375008</c:v>
                </c:pt>
                <c:pt idx="30571">
                  <c:v>2.5224864062499202</c:v>
                </c:pt>
                <c:pt idx="30572">
                  <c:v>2.5221057812499201</c:v>
                </c:pt>
                <c:pt idx="30573">
                  <c:v>2.5217720312499203</c:v>
                </c:pt>
                <c:pt idx="30574">
                  <c:v>2.5213609375001598</c:v>
                </c:pt>
                <c:pt idx="30575">
                  <c:v>2.5210026562499199</c:v>
                </c:pt>
                <c:pt idx="30576">
                  <c:v>2.5212556249999998</c:v>
                </c:pt>
                <c:pt idx="30577">
                  <c:v>2.5216362499999998</c:v>
                </c:pt>
                <c:pt idx="30578">
                  <c:v>2.5220957812499201</c:v>
                </c:pt>
                <c:pt idx="30579">
                  <c:v>2.5224250000000001</c:v>
                </c:pt>
                <c:pt idx="30580">
                  <c:v>2.5227890625001597</c:v>
                </c:pt>
                <c:pt idx="30581">
                  <c:v>2.5229943750000001</c:v>
                </c:pt>
                <c:pt idx="30582">
                  <c:v>2.5226734375001598</c:v>
                </c:pt>
                <c:pt idx="30583">
                  <c:v>2.522704375</c:v>
                </c:pt>
                <c:pt idx="30584">
                  <c:v>2.5223570312499199</c:v>
                </c:pt>
                <c:pt idx="30585">
                  <c:v>2.5221204687500798</c:v>
                </c:pt>
                <c:pt idx="30586">
                  <c:v>2.52244953124992</c:v>
                </c:pt>
                <c:pt idx="30587">
                  <c:v>2.5227809375001597</c:v>
                </c:pt>
                <c:pt idx="30588">
                  <c:v>2.5232046875001597</c:v>
                </c:pt>
                <c:pt idx="30589">
                  <c:v>2.5235364062499199</c:v>
                </c:pt>
                <c:pt idx="30590">
                  <c:v>2.5238628125001599</c:v>
                </c:pt>
                <c:pt idx="30591">
                  <c:v>2.5242817187500797</c:v>
                </c:pt>
                <c:pt idx="30592">
                  <c:v>2.5246629687500799</c:v>
                </c:pt>
                <c:pt idx="30593">
                  <c:v>2.5250332812499203</c:v>
                </c:pt>
                <c:pt idx="30594">
                  <c:v>2.5254171875001599</c:v>
                </c:pt>
                <c:pt idx="30595">
                  <c:v>2.5257598437500799</c:v>
                </c:pt>
                <c:pt idx="30596">
                  <c:v>2.52574875</c:v>
                </c:pt>
                <c:pt idx="30597">
                  <c:v>2.5254112499999999</c:v>
                </c:pt>
                <c:pt idx="30598">
                  <c:v>2.5248715625001599</c:v>
                </c:pt>
                <c:pt idx="30599">
                  <c:v>2.5244173437500801</c:v>
                </c:pt>
                <c:pt idx="30600">
                  <c:v>2.5240582812499199</c:v>
                </c:pt>
                <c:pt idx="30601">
                  <c:v>2.5237303125001596</c:v>
                </c:pt>
                <c:pt idx="30602">
                  <c:v>2.5235818750000001</c:v>
                </c:pt>
                <c:pt idx="30603">
                  <c:v>2.523913125</c:v>
                </c:pt>
                <c:pt idx="30604">
                  <c:v>2.5238410937500797</c:v>
                </c:pt>
                <c:pt idx="30605">
                  <c:v>2.52345296875008</c:v>
                </c:pt>
                <c:pt idx="30606">
                  <c:v>2.5236489062499201</c:v>
                </c:pt>
                <c:pt idx="30607">
                  <c:v>2.5235470312499202</c:v>
                </c:pt>
                <c:pt idx="30608">
                  <c:v>2.5234134375001598</c:v>
                </c:pt>
                <c:pt idx="30609">
                  <c:v>2.5230251562499202</c:v>
                </c:pt>
                <c:pt idx="30610">
                  <c:v>2.5226531250000002</c:v>
                </c:pt>
                <c:pt idx="30611">
                  <c:v>2.5225568749999998</c:v>
                </c:pt>
                <c:pt idx="30612">
                  <c:v>2.5222331250000001</c:v>
                </c:pt>
                <c:pt idx="30613">
                  <c:v>2.5225603125001599</c:v>
                </c:pt>
                <c:pt idx="30614">
                  <c:v>2.5229681249999998</c:v>
                </c:pt>
                <c:pt idx="30615">
                  <c:v>2.5234282812499202</c:v>
                </c:pt>
                <c:pt idx="30616">
                  <c:v>2.5237646875001598</c:v>
                </c:pt>
                <c:pt idx="30617">
                  <c:v>2.5241181250000002</c:v>
                </c:pt>
                <c:pt idx="30618">
                  <c:v>2.5243976562499202</c:v>
                </c:pt>
                <c:pt idx="30619">
                  <c:v>2.5243379687500798</c:v>
                </c:pt>
                <c:pt idx="30620">
                  <c:v>2.5239515625001596</c:v>
                </c:pt>
                <c:pt idx="30621">
                  <c:v>2.5235976562499203</c:v>
                </c:pt>
                <c:pt idx="30622">
                  <c:v>2.52314234375008</c:v>
                </c:pt>
                <c:pt idx="30623">
                  <c:v>2.5227262499999998</c:v>
                </c:pt>
                <c:pt idx="30624">
                  <c:v>2.5223348437500799</c:v>
                </c:pt>
                <c:pt idx="30625">
                  <c:v>2.5219767187500799</c:v>
                </c:pt>
                <c:pt idx="30626">
                  <c:v>2.5223476562499201</c:v>
                </c:pt>
                <c:pt idx="30627">
                  <c:v>2.5227075000000001</c:v>
                </c:pt>
                <c:pt idx="30628">
                  <c:v>2.5231526562499202</c:v>
                </c:pt>
                <c:pt idx="30629">
                  <c:v>2.5235518749999999</c:v>
                </c:pt>
                <c:pt idx="30630">
                  <c:v>2.52393828124992</c:v>
                </c:pt>
                <c:pt idx="30631">
                  <c:v>2.5243320312499202</c:v>
                </c:pt>
                <c:pt idx="30632">
                  <c:v>2.5247859375001598</c:v>
                </c:pt>
                <c:pt idx="30633">
                  <c:v>2.5251087499999998</c:v>
                </c:pt>
                <c:pt idx="30634">
                  <c:v>2.5255789062499203</c:v>
                </c:pt>
                <c:pt idx="30635">
                  <c:v>2.5259299999999998</c:v>
                </c:pt>
                <c:pt idx="30636">
                  <c:v>2.5263707812499203</c:v>
                </c:pt>
                <c:pt idx="30637">
                  <c:v>2.5267959375001596</c:v>
                </c:pt>
                <c:pt idx="30638">
                  <c:v>2.5272074999999998</c:v>
                </c:pt>
                <c:pt idx="30639">
                  <c:v>2.5275904687500801</c:v>
                </c:pt>
                <c:pt idx="30640">
                  <c:v>2.5279210937500798</c:v>
                </c:pt>
                <c:pt idx="30641">
                  <c:v>2.5274459375001599</c:v>
                </c:pt>
                <c:pt idx="30642">
                  <c:v>2.5270476562499202</c:v>
                </c:pt>
                <c:pt idx="30643">
                  <c:v>2.5265321875001598</c:v>
                </c:pt>
                <c:pt idx="30644">
                  <c:v>2.5259024999999999</c:v>
                </c:pt>
                <c:pt idx="30645">
                  <c:v>2.52515828124992</c:v>
                </c:pt>
                <c:pt idx="30646">
                  <c:v>2.5244900000000001</c:v>
                </c:pt>
                <c:pt idx="30647">
                  <c:v>2.5237851562499203</c:v>
                </c:pt>
                <c:pt idx="30648">
                  <c:v>2.5231290625001597</c:v>
                </c:pt>
                <c:pt idx="30649">
                  <c:v>2.5225270312499202</c:v>
                </c:pt>
                <c:pt idx="30650">
                  <c:v>2.5219289062499199</c:v>
                </c:pt>
                <c:pt idx="30651">
                  <c:v>2.5215126562499202</c:v>
                </c:pt>
                <c:pt idx="30652">
                  <c:v>2.5211845312499199</c:v>
                </c:pt>
                <c:pt idx="30653">
                  <c:v>2.5208553125001596</c:v>
                </c:pt>
                <c:pt idx="30654">
                  <c:v>2.5204942187500801</c:v>
                </c:pt>
                <c:pt idx="30655">
                  <c:v>2.5201306250000002</c:v>
                </c:pt>
                <c:pt idx="30656">
                  <c:v>2.5197309375001598</c:v>
                </c:pt>
                <c:pt idx="30657">
                  <c:v>2.5192845312499199</c:v>
                </c:pt>
                <c:pt idx="30658">
                  <c:v>2.5188396875001597</c:v>
                </c:pt>
                <c:pt idx="30659">
                  <c:v>2.5191390625001597</c:v>
                </c:pt>
                <c:pt idx="30660">
                  <c:v>2.5193628125001597</c:v>
                </c:pt>
                <c:pt idx="30661">
                  <c:v>2.5189018750000001</c:v>
                </c:pt>
                <c:pt idx="30662">
                  <c:v>2.5185698437500799</c:v>
                </c:pt>
                <c:pt idx="30663">
                  <c:v>2.5182125000000002</c:v>
                </c:pt>
                <c:pt idx="30664">
                  <c:v>2.5182856249999999</c:v>
                </c:pt>
                <c:pt idx="30665">
                  <c:v>2.5186879687500801</c:v>
                </c:pt>
                <c:pt idx="30666">
                  <c:v>2.5190923437500801</c:v>
                </c:pt>
                <c:pt idx="30667">
                  <c:v>2.5195121875001596</c:v>
                </c:pt>
                <c:pt idx="30668">
                  <c:v>2.5198667187500798</c:v>
                </c:pt>
                <c:pt idx="30669">
                  <c:v>2.5202382812499202</c:v>
                </c:pt>
                <c:pt idx="30670">
                  <c:v>2.5205649999999999</c:v>
                </c:pt>
                <c:pt idx="30671">
                  <c:v>2.52102859375008</c:v>
                </c:pt>
                <c:pt idx="30672">
                  <c:v>2.5213535937500797</c:v>
                </c:pt>
                <c:pt idx="30673">
                  <c:v>2.521788125</c:v>
                </c:pt>
                <c:pt idx="30674">
                  <c:v>2.5221621875001596</c:v>
                </c:pt>
                <c:pt idx="30675">
                  <c:v>2.5225529687500798</c:v>
                </c:pt>
                <c:pt idx="30676">
                  <c:v>2.5229854687500799</c:v>
                </c:pt>
                <c:pt idx="30677">
                  <c:v>2.52349328124992</c:v>
                </c:pt>
                <c:pt idx="30678">
                  <c:v>2.52383234375008</c:v>
                </c:pt>
                <c:pt idx="30679">
                  <c:v>2.5243340625001598</c:v>
                </c:pt>
                <c:pt idx="30680">
                  <c:v>2.5247665625001598</c:v>
                </c:pt>
                <c:pt idx="30681">
                  <c:v>2.5251046875001597</c:v>
                </c:pt>
                <c:pt idx="30682">
                  <c:v>2.5254470312499202</c:v>
                </c:pt>
                <c:pt idx="30683">
                  <c:v>2.525098125</c:v>
                </c:pt>
                <c:pt idx="30684">
                  <c:v>2.5247745312499204</c:v>
                </c:pt>
                <c:pt idx="30685">
                  <c:v>2.5242528125001598</c:v>
                </c:pt>
                <c:pt idx="30686">
                  <c:v>2.5237807812499202</c:v>
                </c:pt>
                <c:pt idx="30687">
                  <c:v>2.5231821875001597</c:v>
                </c:pt>
                <c:pt idx="30688">
                  <c:v>2.5227021875001596</c:v>
                </c:pt>
                <c:pt idx="30689">
                  <c:v>2.5222071875001597</c:v>
                </c:pt>
                <c:pt idx="30690">
                  <c:v>2.5216479687500799</c:v>
                </c:pt>
                <c:pt idx="30691">
                  <c:v>2.5211837500000001</c:v>
                </c:pt>
                <c:pt idx="30692">
                  <c:v>2.5206529687500798</c:v>
                </c:pt>
                <c:pt idx="30693">
                  <c:v>2.5202251562499201</c:v>
                </c:pt>
                <c:pt idx="30694">
                  <c:v>2.5198985937500797</c:v>
                </c:pt>
                <c:pt idx="30695">
                  <c:v>2.51956796875008</c:v>
                </c:pt>
                <c:pt idx="30696">
                  <c:v>2.5191689062499201</c:v>
                </c:pt>
                <c:pt idx="30697">
                  <c:v>2.5188448437500797</c:v>
                </c:pt>
                <c:pt idx="30698">
                  <c:v>2.51846765624992</c:v>
                </c:pt>
                <c:pt idx="30699">
                  <c:v>2.5182484375001599</c:v>
                </c:pt>
                <c:pt idx="30700">
                  <c:v>2.5183843750000001</c:v>
                </c:pt>
                <c:pt idx="30701">
                  <c:v>2.5180556250000001</c:v>
                </c:pt>
                <c:pt idx="30702">
                  <c:v>2.5176478125001598</c:v>
                </c:pt>
                <c:pt idx="30703">
                  <c:v>2.5179684375001599</c:v>
                </c:pt>
                <c:pt idx="30704">
                  <c:v>2.5182909375001596</c:v>
                </c:pt>
                <c:pt idx="30705">
                  <c:v>2.5186999999999999</c:v>
                </c:pt>
                <c:pt idx="30706">
                  <c:v>2.5190923437500801</c:v>
                </c:pt>
                <c:pt idx="30707">
                  <c:v>2.51947546875008</c:v>
                </c:pt>
                <c:pt idx="30708">
                  <c:v>2.51982640624992</c:v>
                </c:pt>
                <c:pt idx="30709">
                  <c:v>2.5201540625001599</c:v>
                </c:pt>
                <c:pt idx="30710">
                  <c:v>2.5205182812499203</c:v>
                </c:pt>
                <c:pt idx="30711">
                  <c:v>2.5209087499999998</c:v>
                </c:pt>
                <c:pt idx="30712">
                  <c:v>2.5214298437500799</c:v>
                </c:pt>
                <c:pt idx="30713">
                  <c:v>2.5218306250000002</c:v>
                </c:pt>
                <c:pt idx="30714">
                  <c:v>2.5221710937500799</c:v>
                </c:pt>
                <c:pt idx="30715">
                  <c:v>2.5225953125001599</c:v>
                </c:pt>
                <c:pt idx="30716">
                  <c:v>2.52300671875008</c:v>
                </c:pt>
                <c:pt idx="30717">
                  <c:v>2.5233806250000002</c:v>
                </c:pt>
                <c:pt idx="30718">
                  <c:v>2.5238385937500798</c:v>
                </c:pt>
                <c:pt idx="30719">
                  <c:v>2.5241715625001597</c:v>
                </c:pt>
                <c:pt idx="30720">
                  <c:v>2.5245357812499201</c:v>
                </c:pt>
                <c:pt idx="30721">
                  <c:v>2.5240296875001595</c:v>
                </c:pt>
                <c:pt idx="30722">
                  <c:v>2.5233146875001595</c:v>
                </c:pt>
                <c:pt idx="30723">
                  <c:v>2.5229231250000002</c:v>
                </c:pt>
                <c:pt idx="30724">
                  <c:v>2.5224285937500799</c:v>
                </c:pt>
                <c:pt idx="30725">
                  <c:v>2.52197953124992</c:v>
                </c:pt>
                <c:pt idx="30726">
                  <c:v>2.52145890624992</c:v>
                </c:pt>
                <c:pt idx="30727">
                  <c:v>2.52086875</c:v>
                </c:pt>
                <c:pt idx="30728">
                  <c:v>2.5203993750000002</c:v>
                </c:pt>
                <c:pt idx="30729">
                  <c:v>2.5198962499999999</c:v>
                </c:pt>
                <c:pt idx="30730">
                  <c:v>2.5195664062499201</c:v>
                </c:pt>
                <c:pt idx="30731">
                  <c:v>2.5192056250000001</c:v>
                </c:pt>
                <c:pt idx="30732">
                  <c:v>2.5187787500000001</c:v>
                </c:pt>
                <c:pt idx="30733">
                  <c:v>2.5186381249999998</c:v>
                </c:pt>
                <c:pt idx="30734">
                  <c:v>2.51877609375008</c:v>
                </c:pt>
                <c:pt idx="30735">
                  <c:v>2.518986875</c:v>
                </c:pt>
                <c:pt idx="30736">
                  <c:v>2.519326875</c:v>
                </c:pt>
                <c:pt idx="30737">
                  <c:v>2.5196067187500799</c:v>
                </c:pt>
                <c:pt idx="30738">
                  <c:v>2.5191404687500798</c:v>
                </c:pt>
                <c:pt idx="30739">
                  <c:v>2.5186073437500798</c:v>
                </c:pt>
                <c:pt idx="30740">
                  <c:v>2.5182153125001596</c:v>
                </c:pt>
                <c:pt idx="30741">
                  <c:v>2.5177521875001596</c:v>
                </c:pt>
                <c:pt idx="30742">
                  <c:v>2.5173659375001596</c:v>
                </c:pt>
                <c:pt idx="30743">
                  <c:v>2.5169164062499201</c:v>
                </c:pt>
                <c:pt idx="30744">
                  <c:v>2.5165910937500797</c:v>
                </c:pt>
                <c:pt idx="30745">
                  <c:v>2.5161285937500799</c:v>
                </c:pt>
                <c:pt idx="30746">
                  <c:v>2.51580515624992</c:v>
                </c:pt>
                <c:pt idx="30747">
                  <c:v>2.5157670312499203</c:v>
                </c:pt>
                <c:pt idx="30748">
                  <c:v>2.5160932812499199</c:v>
                </c:pt>
                <c:pt idx="30749">
                  <c:v>2.5165270312499199</c:v>
                </c:pt>
                <c:pt idx="30750">
                  <c:v>2.5169665625001598</c:v>
                </c:pt>
                <c:pt idx="30751">
                  <c:v>2.5173584375001599</c:v>
                </c:pt>
                <c:pt idx="30752">
                  <c:v>2.5177706249999998</c:v>
                </c:pt>
                <c:pt idx="30753">
                  <c:v>2.51788703124992</c:v>
                </c:pt>
                <c:pt idx="30754">
                  <c:v>2.5183053125001598</c:v>
                </c:pt>
                <c:pt idx="30755">
                  <c:v>2.5187084375001598</c:v>
                </c:pt>
                <c:pt idx="30756">
                  <c:v>2.5190884375001596</c:v>
                </c:pt>
                <c:pt idx="30757">
                  <c:v>2.51944484375008</c:v>
                </c:pt>
                <c:pt idx="30758">
                  <c:v>2.5192948437500799</c:v>
                </c:pt>
                <c:pt idx="30759">
                  <c:v>2.5187978125001598</c:v>
                </c:pt>
                <c:pt idx="30760">
                  <c:v>2.51836734375008</c:v>
                </c:pt>
                <c:pt idx="30761">
                  <c:v>2.5180179687500797</c:v>
                </c:pt>
                <c:pt idx="30762">
                  <c:v>2.5182628125001596</c:v>
                </c:pt>
                <c:pt idx="30763">
                  <c:v>2.51863468750016</c:v>
                </c:pt>
                <c:pt idx="30764">
                  <c:v>2.5190487500000001</c:v>
                </c:pt>
                <c:pt idx="30765">
                  <c:v>2.5194626562499201</c:v>
                </c:pt>
                <c:pt idx="30766">
                  <c:v>2.51983328124992</c:v>
                </c:pt>
                <c:pt idx="30767">
                  <c:v>2.5201660937500798</c:v>
                </c:pt>
                <c:pt idx="30768">
                  <c:v>2.5205165625001595</c:v>
                </c:pt>
                <c:pt idx="30769">
                  <c:v>2.5209685937500801</c:v>
                </c:pt>
                <c:pt idx="30770">
                  <c:v>2.5213365625001596</c:v>
                </c:pt>
                <c:pt idx="30771">
                  <c:v>2.52165671875008</c:v>
                </c:pt>
                <c:pt idx="30772">
                  <c:v>2.52204390624992</c:v>
                </c:pt>
                <c:pt idx="30773">
                  <c:v>2.5223654687500798</c:v>
                </c:pt>
                <c:pt idx="30774">
                  <c:v>2.5227550000000001</c:v>
                </c:pt>
                <c:pt idx="30775">
                  <c:v>2.5230901562499199</c:v>
                </c:pt>
                <c:pt idx="30776">
                  <c:v>2.5225487499999999</c:v>
                </c:pt>
                <c:pt idx="30777">
                  <c:v>2.5218685937500798</c:v>
                </c:pt>
                <c:pt idx="30778">
                  <c:v>2.5215379687500801</c:v>
                </c:pt>
                <c:pt idx="30779">
                  <c:v>2.5211428125001598</c:v>
                </c:pt>
                <c:pt idx="30780">
                  <c:v>2.5205389062499202</c:v>
                </c:pt>
                <c:pt idx="30781">
                  <c:v>2.5199403125001596</c:v>
                </c:pt>
                <c:pt idx="30782">
                  <c:v>2.5195551562499201</c:v>
                </c:pt>
                <c:pt idx="30783">
                  <c:v>2.5191707812499202</c:v>
                </c:pt>
                <c:pt idx="30784">
                  <c:v>2.5187414062499203</c:v>
                </c:pt>
                <c:pt idx="30785">
                  <c:v>2.5183001562499201</c:v>
                </c:pt>
                <c:pt idx="30786">
                  <c:v>2.5178714062499203</c:v>
                </c:pt>
                <c:pt idx="30787">
                  <c:v>2.51745375</c:v>
                </c:pt>
                <c:pt idx="30788">
                  <c:v>2.5172881249999999</c:v>
                </c:pt>
                <c:pt idx="30789">
                  <c:v>2.51755859375008</c:v>
                </c:pt>
                <c:pt idx="30790">
                  <c:v>2.5179765625001598</c:v>
                </c:pt>
                <c:pt idx="30791">
                  <c:v>2.5183651562499203</c:v>
                </c:pt>
                <c:pt idx="30792">
                  <c:v>2.5188278125001595</c:v>
                </c:pt>
                <c:pt idx="30793">
                  <c:v>2.5192843749999998</c:v>
                </c:pt>
                <c:pt idx="30794">
                  <c:v>2.5189384375001596</c:v>
                </c:pt>
                <c:pt idx="30795">
                  <c:v>2.5185935937500799</c:v>
                </c:pt>
                <c:pt idx="30796">
                  <c:v>2.5182375000000001</c:v>
                </c:pt>
                <c:pt idx="30797">
                  <c:v>2.517801875</c:v>
                </c:pt>
                <c:pt idx="30798">
                  <c:v>2.5182521875001598</c:v>
                </c:pt>
                <c:pt idx="30799">
                  <c:v>2.51879421875008</c:v>
                </c:pt>
                <c:pt idx="30800">
                  <c:v>2.5192948437500799</c:v>
                </c:pt>
                <c:pt idx="30801">
                  <c:v>2.5197717187500799</c:v>
                </c:pt>
                <c:pt idx="30802">
                  <c:v>2.5202498437500798</c:v>
                </c:pt>
                <c:pt idx="30803">
                  <c:v>2.5206989062499203</c:v>
                </c:pt>
                <c:pt idx="30804">
                  <c:v>2.52117640624992</c:v>
                </c:pt>
                <c:pt idx="30805">
                  <c:v>2.5215178125001598</c:v>
                </c:pt>
                <c:pt idx="30806">
                  <c:v>2.5219274999999999</c:v>
                </c:pt>
                <c:pt idx="30807">
                  <c:v>2.5222584375001595</c:v>
                </c:pt>
                <c:pt idx="30808">
                  <c:v>2.5225956250000001</c:v>
                </c:pt>
                <c:pt idx="30809">
                  <c:v>2.5229537500000001</c:v>
                </c:pt>
                <c:pt idx="30810">
                  <c:v>2.5233904687500797</c:v>
                </c:pt>
                <c:pt idx="30811">
                  <c:v>2.52379953124992</c:v>
                </c:pt>
                <c:pt idx="30812">
                  <c:v>2.5241276562499202</c:v>
                </c:pt>
                <c:pt idx="30813">
                  <c:v>2.5244749999999998</c:v>
                </c:pt>
                <c:pt idx="30814">
                  <c:v>2.5248881249999999</c:v>
                </c:pt>
                <c:pt idx="30815">
                  <c:v>2.5242437500000001</c:v>
                </c:pt>
                <c:pt idx="30816">
                  <c:v>2.5238079687500798</c:v>
                </c:pt>
                <c:pt idx="30817">
                  <c:v>2.5233554687500797</c:v>
                </c:pt>
                <c:pt idx="30818">
                  <c:v>2.5227900000000001</c:v>
                </c:pt>
                <c:pt idx="30819">
                  <c:v>2.52229609375008</c:v>
                </c:pt>
                <c:pt idx="30820">
                  <c:v>2.5217135937500799</c:v>
                </c:pt>
                <c:pt idx="30821">
                  <c:v>2.5212681250000002</c:v>
                </c:pt>
                <c:pt idx="30822">
                  <c:v>2.5208217187500797</c:v>
                </c:pt>
                <c:pt idx="30823">
                  <c:v>2.5203574999999998</c:v>
                </c:pt>
                <c:pt idx="30824">
                  <c:v>2.5200156250000001</c:v>
                </c:pt>
                <c:pt idx="30825">
                  <c:v>2.5195521875001599</c:v>
                </c:pt>
                <c:pt idx="30826">
                  <c:v>2.5192273437500798</c:v>
                </c:pt>
                <c:pt idx="30827">
                  <c:v>2.51886515624992</c:v>
                </c:pt>
                <c:pt idx="30828">
                  <c:v>2.5185440625001596</c:v>
                </c:pt>
                <c:pt idx="30829">
                  <c:v>2.5181487499999999</c:v>
                </c:pt>
                <c:pt idx="30830">
                  <c:v>2.5177779687500799</c:v>
                </c:pt>
                <c:pt idx="30831">
                  <c:v>2.5173918749999999</c:v>
                </c:pt>
                <c:pt idx="30832">
                  <c:v>2.5169510937500799</c:v>
                </c:pt>
                <c:pt idx="30833">
                  <c:v>2.5165682812499202</c:v>
                </c:pt>
                <c:pt idx="30834">
                  <c:v>2.5160676562499202</c:v>
                </c:pt>
                <c:pt idx="30835">
                  <c:v>2.51573125</c:v>
                </c:pt>
                <c:pt idx="30836">
                  <c:v>2.5153946875001596</c:v>
                </c:pt>
                <c:pt idx="30837">
                  <c:v>2.5150096875001595</c:v>
                </c:pt>
                <c:pt idx="30838">
                  <c:v>2.51468359375008</c:v>
                </c:pt>
                <c:pt idx="30839">
                  <c:v>2.5146134375001599</c:v>
                </c:pt>
                <c:pt idx="30840">
                  <c:v>2.5149454687500801</c:v>
                </c:pt>
                <c:pt idx="30841">
                  <c:v>2.5153318750000002</c:v>
                </c:pt>
                <c:pt idx="30842">
                  <c:v>2.5156651562499199</c:v>
                </c:pt>
                <c:pt idx="30843">
                  <c:v>2.5160356250000002</c:v>
                </c:pt>
                <c:pt idx="30844">
                  <c:v>2.5163625000000001</c:v>
                </c:pt>
                <c:pt idx="30845">
                  <c:v>2.5167626562499201</c:v>
                </c:pt>
                <c:pt idx="30846">
                  <c:v>2.5171503125001595</c:v>
                </c:pt>
                <c:pt idx="30847">
                  <c:v>2.5176073437500799</c:v>
                </c:pt>
                <c:pt idx="30848">
                  <c:v>2.5180140625001597</c:v>
                </c:pt>
                <c:pt idx="30849">
                  <c:v>2.5184698437500797</c:v>
                </c:pt>
                <c:pt idx="30850">
                  <c:v>2.5188593749999999</c:v>
                </c:pt>
                <c:pt idx="30851">
                  <c:v>2.5192106249999999</c:v>
                </c:pt>
                <c:pt idx="30852">
                  <c:v>2.5196579687500797</c:v>
                </c:pt>
                <c:pt idx="30853">
                  <c:v>2.52014125</c:v>
                </c:pt>
                <c:pt idx="30854">
                  <c:v>2.5204835937500798</c:v>
                </c:pt>
                <c:pt idx="30855">
                  <c:v>2.5208093749999998</c:v>
                </c:pt>
                <c:pt idx="30856">
                  <c:v>2.5204800000000001</c:v>
                </c:pt>
                <c:pt idx="30857">
                  <c:v>2.5199017187500798</c:v>
                </c:pt>
                <c:pt idx="30858">
                  <c:v>2.5193795312499203</c:v>
                </c:pt>
                <c:pt idx="30859">
                  <c:v>2.5187550000000001</c:v>
                </c:pt>
                <c:pt idx="30860">
                  <c:v>2.5181018750000002</c:v>
                </c:pt>
                <c:pt idx="30861">
                  <c:v>2.5174321875001597</c:v>
                </c:pt>
                <c:pt idx="30862">
                  <c:v>2.5167548437500797</c:v>
                </c:pt>
                <c:pt idx="30863">
                  <c:v>2.5160571875001598</c:v>
                </c:pt>
                <c:pt idx="30864">
                  <c:v>2.51548765624992</c:v>
                </c:pt>
                <c:pt idx="30865">
                  <c:v>2.5148899999999998</c:v>
                </c:pt>
                <c:pt idx="30866">
                  <c:v>2.5144256249999999</c:v>
                </c:pt>
                <c:pt idx="30867">
                  <c:v>2.5140376562499203</c:v>
                </c:pt>
                <c:pt idx="30868">
                  <c:v>2.5136362499999998</c:v>
                </c:pt>
                <c:pt idx="30869">
                  <c:v>2.5137078125001597</c:v>
                </c:pt>
                <c:pt idx="30870">
                  <c:v>2.513320625</c:v>
                </c:pt>
                <c:pt idx="30871">
                  <c:v>2.5134245312499202</c:v>
                </c:pt>
                <c:pt idx="30872">
                  <c:v>2.5137576562499202</c:v>
                </c:pt>
                <c:pt idx="30873">
                  <c:v>2.5141312500000002</c:v>
                </c:pt>
                <c:pt idx="30874">
                  <c:v>2.5145779687500798</c:v>
                </c:pt>
                <c:pt idx="30875">
                  <c:v>2.5145689062499201</c:v>
                </c:pt>
                <c:pt idx="30876">
                  <c:v>2.5141443749999999</c:v>
                </c:pt>
                <c:pt idx="30877">
                  <c:v>2.513776875</c:v>
                </c:pt>
                <c:pt idx="30878">
                  <c:v>2.5134389062499203</c:v>
                </c:pt>
                <c:pt idx="30879">
                  <c:v>2.51353484375008</c:v>
                </c:pt>
                <c:pt idx="30880">
                  <c:v>2.5137631250000001</c:v>
                </c:pt>
                <c:pt idx="30881">
                  <c:v>2.5141325000000001</c:v>
                </c:pt>
                <c:pt idx="30882">
                  <c:v>2.5144721875001599</c:v>
                </c:pt>
                <c:pt idx="30883">
                  <c:v>2.5148115625001597</c:v>
                </c:pt>
                <c:pt idx="30884">
                  <c:v>2.5152253125001596</c:v>
                </c:pt>
                <c:pt idx="30885">
                  <c:v>2.5155767187500797</c:v>
                </c:pt>
                <c:pt idx="30886">
                  <c:v>2.5160387499999999</c:v>
                </c:pt>
                <c:pt idx="30887">
                  <c:v>2.5164204687500797</c:v>
                </c:pt>
                <c:pt idx="30888">
                  <c:v>2.5168742187500799</c:v>
                </c:pt>
                <c:pt idx="30889">
                  <c:v>2.5172232812499202</c:v>
                </c:pt>
                <c:pt idx="30890">
                  <c:v>2.5175593749999998</c:v>
                </c:pt>
                <c:pt idx="30891">
                  <c:v>2.5179948437500799</c:v>
                </c:pt>
                <c:pt idx="30892">
                  <c:v>2.5184449999999998</c:v>
                </c:pt>
                <c:pt idx="30893">
                  <c:v>2.5188773437500798</c:v>
                </c:pt>
                <c:pt idx="30894">
                  <c:v>2.5192337500000002</c:v>
                </c:pt>
                <c:pt idx="30895">
                  <c:v>2.5196207812499201</c:v>
                </c:pt>
                <c:pt idx="30896">
                  <c:v>2.5199912499999999</c:v>
                </c:pt>
                <c:pt idx="30897">
                  <c:v>2.5197842187500799</c:v>
                </c:pt>
                <c:pt idx="30898">
                  <c:v>2.5193276562499203</c:v>
                </c:pt>
                <c:pt idx="30899">
                  <c:v>2.5188981250000002</c:v>
                </c:pt>
                <c:pt idx="30900">
                  <c:v>2.51857171875008</c:v>
                </c:pt>
                <c:pt idx="30901">
                  <c:v>2.5182346875001596</c:v>
                </c:pt>
                <c:pt idx="30902">
                  <c:v>2.5178581250000001</c:v>
                </c:pt>
                <c:pt idx="30903">
                  <c:v>2.5175065625001598</c:v>
                </c:pt>
                <c:pt idx="30904">
                  <c:v>2.5171271875001597</c:v>
                </c:pt>
                <c:pt idx="30905">
                  <c:v>2.5164731250000001</c:v>
                </c:pt>
                <c:pt idx="30906">
                  <c:v>2.51612578124992</c:v>
                </c:pt>
                <c:pt idx="30907">
                  <c:v>2.51555078124992</c:v>
                </c:pt>
                <c:pt idx="30908">
                  <c:v>2.5151903125001596</c:v>
                </c:pt>
                <c:pt idx="30909">
                  <c:v>2.5148225000000002</c:v>
                </c:pt>
                <c:pt idx="30910">
                  <c:v>2.51439546875008</c:v>
                </c:pt>
                <c:pt idx="30911">
                  <c:v>2.5140026562499203</c:v>
                </c:pt>
                <c:pt idx="30912">
                  <c:v>2.5135654687500799</c:v>
                </c:pt>
                <c:pt idx="30913">
                  <c:v>2.51307578124992</c:v>
                </c:pt>
                <c:pt idx="30914">
                  <c:v>2.5126653125001597</c:v>
                </c:pt>
                <c:pt idx="30915">
                  <c:v>2.5122496875001596</c:v>
                </c:pt>
                <c:pt idx="30916">
                  <c:v>2.5119245312499201</c:v>
                </c:pt>
                <c:pt idx="30917">
                  <c:v>2.5121045312499199</c:v>
                </c:pt>
                <c:pt idx="30918">
                  <c:v>2.5124903125001596</c:v>
                </c:pt>
                <c:pt idx="30919">
                  <c:v>2.51287828124992</c:v>
                </c:pt>
                <c:pt idx="30920">
                  <c:v>2.5132329687500801</c:v>
                </c:pt>
                <c:pt idx="30921">
                  <c:v>2.5135628125001599</c:v>
                </c:pt>
                <c:pt idx="30922">
                  <c:v>2.51396</c:v>
                </c:pt>
                <c:pt idx="30923">
                  <c:v>2.5143754687500799</c:v>
                </c:pt>
                <c:pt idx="30924">
                  <c:v>2.5147187500000001</c:v>
                </c:pt>
                <c:pt idx="30925">
                  <c:v>2.5150993750000001</c:v>
                </c:pt>
                <c:pt idx="30926">
                  <c:v>2.5154434375001595</c:v>
                </c:pt>
                <c:pt idx="30927">
                  <c:v>2.5152656250000001</c:v>
                </c:pt>
                <c:pt idx="30928">
                  <c:v>2.51468453124992</c:v>
                </c:pt>
                <c:pt idx="30929">
                  <c:v>2.5140696875001596</c:v>
                </c:pt>
                <c:pt idx="30930">
                  <c:v>2.5137090625001597</c:v>
                </c:pt>
                <c:pt idx="30931">
                  <c:v>2.5133117187500797</c:v>
                </c:pt>
                <c:pt idx="30932">
                  <c:v>2.51292359375008</c:v>
                </c:pt>
                <c:pt idx="30933">
                  <c:v>2.5125498437500799</c:v>
                </c:pt>
                <c:pt idx="30934">
                  <c:v>2.5121293750000002</c:v>
                </c:pt>
              </c:numCache>
            </c:numRef>
          </c:yVal>
          <c:smooth val="0"/>
          <c:extLst>
            <c:ext xmlns:c16="http://schemas.microsoft.com/office/drawing/2014/chart" uri="{C3380CC4-5D6E-409C-BE32-E72D297353CC}">
              <c16:uniqueId val="{00000001-B54E-4B67-85C8-126683F13BE1}"/>
            </c:ext>
          </c:extLst>
        </c:ser>
        <c:ser>
          <c:idx val="2"/>
          <c:order val="2"/>
          <c:tx>
            <c:v>40kg/m^3 SF</c:v>
          </c:tx>
          <c:marker>
            <c:symbol val="none"/>
          </c:marker>
          <c:xVal>
            <c:numRef>
              <c:f>'General Summary'!$E:$E</c:f>
              <c:numCache>
                <c:formatCode>General</c:formatCode>
                <c:ptCount val="1048576"/>
                <c:pt idx="0">
                  <c:v>0</c:v>
                </c:pt>
                <c:pt idx="1">
                  <c:v>-1.0870903679460001E-5</c:v>
                </c:pt>
                <c:pt idx="2">
                  <c:v>-1.184023767564E-5</c:v>
                </c:pt>
                <c:pt idx="3">
                  <c:v>-1.2335674909989999E-5</c:v>
                </c:pt>
                <c:pt idx="4">
                  <c:v>6.2540007093050001E-6</c:v>
                </c:pt>
                <c:pt idx="5">
                  <c:v>5.6939406931630004E-6</c:v>
                </c:pt>
                <c:pt idx="6">
                  <c:v>-1.3972772649140001E-5</c:v>
                </c:pt>
                <c:pt idx="7">
                  <c:v>-2.038473940047E-5</c:v>
                </c:pt>
                <c:pt idx="8">
                  <c:v>-1.0361105523770001E-5</c:v>
                </c:pt>
                <c:pt idx="9">
                  <c:v>-6.9433049247889999E-6</c:v>
                </c:pt>
                <c:pt idx="10">
                  <c:v>-2.5611963792469999E-5</c:v>
                </c:pt>
                <c:pt idx="11">
                  <c:v>-1.9027671442020001E-5</c:v>
                </c:pt>
                <c:pt idx="12">
                  <c:v>-1.036828598444E-5</c:v>
                </c:pt>
                <c:pt idx="13">
                  <c:v>-5.0764392653950001E-6</c:v>
                </c:pt>
                <c:pt idx="14">
                  <c:v>-2.1167386876190002E-5</c:v>
                </c:pt>
                <c:pt idx="15">
                  <c:v>-3.1894684070720001E-5</c:v>
                </c:pt>
                <c:pt idx="16">
                  <c:v>-1.6248912288569999E-5</c:v>
                </c:pt>
                <c:pt idx="17">
                  <c:v>-1.3075241440670001E-5</c:v>
                </c:pt>
                <c:pt idx="18">
                  <c:v>-1.2551082363640001E-5</c:v>
                </c:pt>
                <c:pt idx="19">
                  <c:v>-1.304652050749E-5</c:v>
                </c:pt>
                <c:pt idx="20">
                  <c:v>-3.2835298043209998E-5</c:v>
                </c:pt>
                <c:pt idx="21">
                  <c:v>-2.523859075154E-5</c:v>
                </c:pt>
                <c:pt idx="22">
                  <c:v>-1.843171048677E-5</c:v>
                </c:pt>
                <c:pt idx="23">
                  <c:v>-1.3563498214349999E-5</c:v>
                </c:pt>
                <c:pt idx="24">
                  <c:v>-2.0801193386430001E-5</c:v>
                </c:pt>
                <c:pt idx="25">
                  <c:v>-2.5030363758559999E-5</c:v>
                </c:pt>
                <c:pt idx="26">
                  <c:v>-1.211308699567E-5</c:v>
                </c:pt>
                <c:pt idx="27">
                  <c:v>-5.0261774049430001E-6</c:v>
                </c:pt>
                <c:pt idx="28">
                  <c:v>-3.1018695153760002E-5</c:v>
                </c:pt>
                <c:pt idx="29">
                  <c:v>-1.8187582099929999E-5</c:v>
                </c:pt>
                <c:pt idx="30">
                  <c:v>-4.6169029701559999E-6</c:v>
                </c:pt>
                <c:pt idx="31">
                  <c:v>-7.5320858741179998E-6</c:v>
                </c:pt>
                <c:pt idx="32">
                  <c:v>-3.4680622320590002E-6</c:v>
                </c:pt>
                <c:pt idx="33">
                  <c:v>-1.4324605217549999E-5</c:v>
                </c:pt>
                <c:pt idx="34">
                  <c:v>-1.387942938891E-5</c:v>
                </c:pt>
                <c:pt idx="35">
                  <c:v>-3.72655154024E-6</c:v>
                </c:pt>
                <c:pt idx="36">
                  <c:v>-1.032520412991E-5</c:v>
                </c:pt>
                <c:pt idx="37">
                  <c:v>-1.4087657291379999E-5</c:v>
                </c:pt>
                <c:pt idx="38">
                  <c:v>-1.4087657291379999E-5</c:v>
                </c:pt>
                <c:pt idx="39">
                  <c:v>-8.3003724284939995E-6</c:v>
                </c:pt>
                <c:pt idx="40">
                  <c:v>-2.6157662432520002E-5</c:v>
                </c:pt>
                <c:pt idx="41">
                  <c:v>-1.9207176592319998E-5</c:v>
                </c:pt>
                <c:pt idx="42">
                  <c:v>-1.03036636574E-5</c:v>
                </c:pt>
                <c:pt idx="43">
                  <c:v>-2.0671948732339999E-5</c:v>
                </c:pt>
                <c:pt idx="44">
                  <c:v>-2.5554521926100002E-5</c:v>
                </c:pt>
                <c:pt idx="45">
                  <c:v>-1.001645341603E-5</c:v>
                </c:pt>
                <c:pt idx="46">
                  <c:v>-1.270186839974E-5</c:v>
                </c:pt>
                <c:pt idx="47">
                  <c:v>-1.856813469203E-5</c:v>
                </c:pt>
                <c:pt idx="48">
                  <c:v>-2.4412860511799999E-5</c:v>
                </c:pt>
                <c:pt idx="49">
                  <c:v>-1.8819444449040001E-5</c:v>
                </c:pt>
                <c:pt idx="50">
                  <c:v>1.335527144875E-6</c:v>
                </c:pt>
                <c:pt idx="51">
                  <c:v>-3.0437093300859999E-5</c:v>
                </c:pt>
                <c:pt idx="52">
                  <c:v>-2.8685111828959999E-5</c:v>
                </c:pt>
                <c:pt idx="53">
                  <c:v>-1.476260058553E-5</c:v>
                </c:pt>
                <c:pt idx="54">
                  <c:v>-8.5516812760030002E-6</c:v>
                </c:pt>
                <c:pt idx="55">
                  <c:v>-2.3996406525840001E-5</c:v>
                </c:pt>
                <c:pt idx="56">
                  <c:v>-2.9869854188290001E-5</c:v>
                </c:pt>
                <c:pt idx="57">
                  <c:v>-3.2713232940300001E-5</c:v>
                </c:pt>
                <c:pt idx="58">
                  <c:v>-1.9386684471100001E-6</c:v>
                </c:pt>
                <c:pt idx="59">
                  <c:v>-2.3364544176729999E-5</c:v>
                </c:pt>
                <c:pt idx="60">
                  <c:v>-1.52508582687E-5</c:v>
                </c:pt>
                <c:pt idx="61">
                  <c:v>-2.850560576917E-6</c:v>
                </c:pt>
                <c:pt idx="62">
                  <c:v>-4.9328341447110001E-6</c:v>
                </c:pt>
                <c:pt idx="63">
                  <c:v>-3.2002390071280001E-5</c:v>
                </c:pt>
                <c:pt idx="64">
                  <c:v>-2.810351179505E-5</c:v>
                </c:pt>
                <c:pt idx="65">
                  <c:v>-1.094988601835E-5</c:v>
                </c:pt>
                <c:pt idx="66">
                  <c:v>-1.380044705002E-5</c:v>
                </c:pt>
                <c:pt idx="67">
                  <c:v>-2.3127595341070002E-5</c:v>
                </c:pt>
                <c:pt idx="68">
                  <c:v>-1.8201941202280001E-5</c:v>
                </c:pt>
                <c:pt idx="69">
                  <c:v>-1.6658186723359999E-5</c:v>
                </c:pt>
                <c:pt idx="70">
                  <c:v>-1.056933251675E-5</c:v>
                </c:pt>
                <c:pt idx="71">
                  <c:v>-3.4400592994640001E-5</c:v>
                </c:pt>
                <c:pt idx="72">
                  <c:v>-9.4851147878220002E-6</c:v>
                </c:pt>
                <c:pt idx="73">
                  <c:v>-3.7480920582310001E-5</c:v>
                </c:pt>
                <c:pt idx="74">
                  <c:v>-2.074375152006E-5</c:v>
                </c:pt>
                <c:pt idx="75">
                  <c:v>-9.9877324828409995E-6</c:v>
                </c:pt>
                <c:pt idx="76">
                  <c:v>-2.977651092806E-5</c:v>
                </c:pt>
                <c:pt idx="77">
                  <c:v>-3.0013457944730001E-5</c:v>
                </c:pt>
                <c:pt idx="78">
                  <c:v>-1.176125442726E-5</c:v>
                </c:pt>
                <c:pt idx="79">
                  <c:v>-1.7749585822459999E-5</c:v>
                </c:pt>
                <c:pt idx="80">
                  <c:v>-2.81681332126E-5</c:v>
                </c:pt>
                <c:pt idx="81">
                  <c:v>-2.7292142476650001E-5</c:v>
                </c:pt>
                <c:pt idx="82">
                  <c:v>-1.7541358829480002E-5</c:v>
                </c:pt>
                <c:pt idx="83">
                  <c:v>-2.219416273874E-5</c:v>
                </c:pt>
                <c:pt idx="84">
                  <c:v>-1.378608612868E-5</c:v>
                </c:pt>
                <c:pt idx="85">
                  <c:v>-1.0806281352420001E-5</c:v>
                </c:pt>
                <c:pt idx="86">
                  <c:v>7.6397891461969999E-6</c:v>
                </c:pt>
                <c:pt idx="87">
                  <c:v>-1.5983243429220001E-5</c:v>
                </c:pt>
                <c:pt idx="88">
                  <c:v>-2.5913534045689999E-5</c:v>
                </c:pt>
                <c:pt idx="89">
                  <c:v>3.5183240925110001E-6</c:v>
                </c:pt>
                <c:pt idx="90">
                  <c:v>4.6671647169209998E-7</c:v>
                </c:pt>
                <c:pt idx="91">
                  <c:v>-6.0529537222460003E-6</c:v>
                </c:pt>
                <c:pt idx="92">
                  <c:v>-1.5179055480980001E-5</c:v>
                </c:pt>
                <c:pt idx="93">
                  <c:v>4.4158559830979996E-6</c:v>
                </c:pt>
                <c:pt idx="94">
                  <c:v>-9.3127882792030003E-6</c:v>
                </c:pt>
                <c:pt idx="95">
                  <c:v>-1.3276287972990001E-5</c:v>
                </c:pt>
                <c:pt idx="96">
                  <c:v>-3.3388178053429999E-6</c:v>
                </c:pt>
                <c:pt idx="97">
                  <c:v>-8.4224375314080004E-6</c:v>
                </c:pt>
                <c:pt idx="98">
                  <c:v>-6.3760649027240003E-6</c:v>
                </c:pt>
                <c:pt idx="99">
                  <c:v>-5.3780095186080003E-6</c:v>
                </c:pt>
                <c:pt idx="100">
                  <c:v>-1.965953379113E-5</c:v>
                </c:pt>
                <c:pt idx="101">
                  <c:v>-1.049753063853E-5</c:v>
                </c:pt>
                <c:pt idx="102">
                  <c:v>-3.2382943118140001E-6</c:v>
                </c:pt>
                <c:pt idx="103">
                  <c:v>-1.3111142834529999E-5</c:v>
                </c:pt>
                <c:pt idx="104">
                  <c:v>2.7284963266540002E-7</c:v>
                </c:pt>
                <c:pt idx="105">
                  <c:v>-1.3111142834529999E-5</c:v>
                </c:pt>
                <c:pt idx="106">
                  <c:v>-7.6756905400540001E-6</c:v>
                </c:pt>
                <c:pt idx="107">
                  <c:v>-4.5235594825499998E-7</c:v>
                </c:pt>
                <c:pt idx="108">
                  <c:v>2.2545996216649998E-6</c:v>
                </c:pt>
                <c:pt idx="109">
                  <c:v>1.127299810832E-6</c:v>
                </c:pt>
                <c:pt idx="110">
                  <c:v>-3.9563196878590003E-6</c:v>
                </c:pt>
                <c:pt idx="111">
                  <c:v>-7.2951374932019998E-6</c:v>
                </c:pt>
                <c:pt idx="112">
                  <c:v>-3.7624527067239999E-6</c:v>
                </c:pt>
                <c:pt idx="113">
                  <c:v>-7.1730728450349999E-6</c:v>
                </c:pt>
                <c:pt idx="114">
                  <c:v>-1.120119463849E-6</c:v>
                </c:pt>
                <c:pt idx="115">
                  <c:v>-3.791173639911E-6</c:v>
                </c:pt>
                <c:pt idx="116">
                  <c:v>6.3401635088670001E-6</c:v>
                </c:pt>
                <c:pt idx="117">
                  <c:v>1.141660231951E-5</c:v>
                </c:pt>
                <c:pt idx="118">
                  <c:v>1.417382009095E-5</c:v>
                </c:pt>
                <c:pt idx="119">
                  <c:v>1.64930424944E-5</c:v>
                </c:pt>
                <c:pt idx="120">
                  <c:v>1.3211665645940001E-5</c:v>
                </c:pt>
                <c:pt idx="121">
                  <c:v>3.8701564335500002E-6</c:v>
                </c:pt>
                <c:pt idx="122">
                  <c:v>-2.7500370833879998E-6</c:v>
                </c:pt>
                <c:pt idx="123">
                  <c:v>7.3956607593569999E-7</c:v>
                </c:pt>
                <c:pt idx="124">
                  <c:v>-5.17696253155E-6</c:v>
                </c:pt>
                <c:pt idx="125">
                  <c:v>2.6538216843620001E-5</c:v>
                </c:pt>
                <c:pt idx="126">
                  <c:v>2.510216472729E-5</c:v>
                </c:pt>
                <c:pt idx="127">
                  <c:v>1.1287358574919999E-5</c:v>
                </c:pt>
                <c:pt idx="128">
                  <c:v>1.9415405404289999E-5</c:v>
                </c:pt>
                <c:pt idx="129">
                  <c:v>-4.1430062083239999E-6</c:v>
                </c:pt>
                <c:pt idx="130">
                  <c:v>2.7284961561239999E-6</c:v>
                </c:pt>
                <c:pt idx="131">
                  <c:v>-6.9145839916019998E-6</c:v>
                </c:pt>
                <c:pt idx="132">
                  <c:v>-8.0634245023250005E-6</c:v>
                </c:pt>
                <c:pt idx="133">
                  <c:v>-1.4439488950300001E-5</c:v>
                </c:pt>
                <c:pt idx="134">
                  <c:v>-1.022468040901E-5</c:v>
                </c:pt>
                <c:pt idx="135">
                  <c:v>1.9896482626790001E-5</c:v>
                </c:pt>
                <c:pt idx="136">
                  <c:v>-3.324457338749E-6</c:v>
                </c:pt>
                <c:pt idx="137">
                  <c:v>6.785339337512E-6</c:v>
                </c:pt>
                <c:pt idx="138">
                  <c:v>1.8295284462510002E-5</c:v>
                </c:pt>
                <c:pt idx="139">
                  <c:v>1.4899025700290001E-5</c:v>
                </c:pt>
                <c:pt idx="140">
                  <c:v>2.3371723727909999E-5</c:v>
                </c:pt>
                <c:pt idx="141">
                  <c:v>2.7076735932500002E-5</c:v>
                </c:pt>
                <c:pt idx="142">
                  <c:v>2.085145570163E-5</c:v>
                </c:pt>
                <c:pt idx="143">
                  <c:v>1.5329840607590001E-5</c:v>
                </c:pt>
                <c:pt idx="144">
                  <c:v>2.905130531872E-5</c:v>
                </c:pt>
                <c:pt idx="145">
                  <c:v>3.042273237952E-5</c:v>
                </c:pt>
                <c:pt idx="146">
                  <c:v>1.755571975082E-5</c:v>
                </c:pt>
                <c:pt idx="147">
                  <c:v>1.95159282157E-5</c:v>
                </c:pt>
                <c:pt idx="148">
                  <c:v>3.1198200304060002E-5</c:v>
                </c:pt>
                <c:pt idx="149">
                  <c:v>1.9085113308389999E-5</c:v>
                </c:pt>
                <c:pt idx="150">
                  <c:v>3.7258334486979999E-5</c:v>
                </c:pt>
                <c:pt idx="151">
                  <c:v>3.542019112501E-5</c:v>
                </c:pt>
                <c:pt idx="152">
                  <c:v>4.2930732888639998E-5</c:v>
                </c:pt>
                <c:pt idx="153">
                  <c:v>3.930470484192E-5</c:v>
                </c:pt>
                <c:pt idx="154">
                  <c:v>3.0027818866069999E-5</c:v>
                </c:pt>
                <c:pt idx="155">
                  <c:v>3.6367982829690001E-5</c:v>
                </c:pt>
                <c:pt idx="156">
                  <c:v>3.3560503652550001E-5</c:v>
                </c:pt>
                <c:pt idx="157">
                  <c:v>3.688496144605E-5</c:v>
                </c:pt>
                <c:pt idx="158">
                  <c:v>1.5337020158770001E-5</c:v>
                </c:pt>
                <c:pt idx="159">
                  <c:v>2.567658521002E-5</c:v>
                </c:pt>
                <c:pt idx="160">
                  <c:v>3.9678077882849999E-5</c:v>
                </c:pt>
                <c:pt idx="161">
                  <c:v>2.0226772903700001E-5</c:v>
                </c:pt>
                <c:pt idx="162">
                  <c:v>3.1363346352009997E-5</c:v>
                </c:pt>
                <c:pt idx="163">
                  <c:v>2.6279727535440001E-5</c:v>
                </c:pt>
                <c:pt idx="164">
                  <c:v>4.0956165321400001E-5</c:v>
                </c:pt>
                <c:pt idx="165">
                  <c:v>4.5472545025400003E-5</c:v>
                </c:pt>
                <c:pt idx="166">
                  <c:v>4.4122654799140001E-5</c:v>
                </c:pt>
                <c:pt idx="167">
                  <c:v>2.9539562092399999E-5</c:v>
                </c:pt>
                <c:pt idx="168">
                  <c:v>1.751263698679E-5</c:v>
                </c:pt>
                <c:pt idx="169">
                  <c:v>3.3187130611620002E-5</c:v>
                </c:pt>
                <c:pt idx="170">
                  <c:v>4.3354368244760001E-5</c:v>
                </c:pt>
                <c:pt idx="171">
                  <c:v>4.2442476114960003E-5</c:v>
                </c:pt>
                <c:pt idx="172">
                  <c:v>3.6576209822669998E-5</c:v>
                </c:pt>
                <c:pt idx="173">
                  <c:v>2.0636047338479999E-5</c:v>
                </c:pt>
                <c:pt idx="174">
                  <c:v>3.176544123562E-5</c:v>
                </c:pt>
                <c:pt idx="175">
                  <c:v>4.4632455683310003E-5</c:v>
                </c:pt>
                <c:pt idx="176">
                  <c:v>3.0724302632729999E-5</c:v>
                </c:pt>
                <c:pt idx="177">
                  <c:v>2.4132830731109999E-5</c:v>
                </c:pt>
                <c:pt idx="178">
                  <c:v>3.9103659219109999E-5</c:v>
                </c:pt>
                <c:pt idx="179">
                  <c:v>4.703783997684E-5</c:v>
                </c:pt>
                <c:pt idx="180">
                  <c:v>2.6401790819359999E-5</c:v>
                </c:pt>
                <c:pt idx="181">
                  <c:v>2.432669862173E-5</c:v>
                </c:pt>
                <c:pt idx="182">
                  <c:v>3.4371871151959997E-5</c:v>
                </c:pt>
                <c:pt idx="183">
                  <c:v>4.2234249121979999E-5</c:v>
                </c:pt>
                <c:pt idx="184">
                  <c:v>5.1439335948089998E-5</c:v>
                </c:pt>
                <c:pt idx="185">
                  <c:v>5.0879276386690002E-5</c:v>
                </c:pt>
                <c:pt idx="186">
                  <c:v>4.370620081318E-5</c:v>
                </c:pt>
                <c:pt idx="187">
                  <c:v>5.8152872952629997E-5</c:v>
                </c:pt>
                <c:pt idx="188">
                  <c:v>6.7860572016800006E-5</c:v>
                </c:pt>
                <c:pt idx="189">
                  <c:v>5.4943298891889997E-5</c:v>
                </c:pt>
                <c:pt idx="190">
                  <c:v>6.5605971030890006E-5</c:v>
                </c:pt>
                <c:pt idx="191">
                  <c:v>4.2284511437170003E-5</c:v>
                </c:pt>
                <c:pt idx="192">
                  <c:v>4.8911886551649997E-5</c:v>
                </c:pt>
                <c:pt idx="193">
                  <c:v>6.3825267716309997E-5</c:v>
                </c:pt>
                <c:pt idx="194">
                  <c:v>6.0902908444400001E-5</c:v>
                </c:pt>
                <c:pt idx="195">
                  <c:v>3.9649359678150002E-5</c:v>
                </c:pt>
                <c:pt idx="196">
                  <c:v>5.0613605708349998E-5</c:v>
                </c:pt>
                <c:pt idx="197">
                  <c:v>6.0838287026849997E-5</c:v>
                </c:pt>
                <c:pt idx="198">
                  <c:v>5.8748832088900001E-5</c:v>
                </c:pt>
                <c:pt idx="199">
                  <c:v>4.1027968109120002E-5</c:v>
                </c:pt>
                <c:pt idx="200">
                  <c:v>5.1898870879089997E-5</c:v>
                </c:pt>
                <c:pt idx="201">
                  <c:v>6.5893182181750006E-5</c:v>
                </c:pt>
                <c:pt idx="202">
                  <c:v>6.8248307798060004E-5</c:v>
                </c:pt>
                <c:pt idx="203">
                  <c:v>5.1561397413020003E-5</c:v>
                </c:pt>
                <c:pt idx="204">
                  <c:v>6.3703206251379999E-5</c:v>
                </c:pt>
                <c:pt idx="205">
                  <c:v>7.6081960287409993E-5</c:v>
                </c:pt>
                <c:pt idx="206">
                  <c:v>7.8135519288479997E-5</c:v>
                </c:pt>
                <c:pt idx="207">
                  <c:v>6.2432300182989998E-5</c:v>
                </c:pt>
                <c:pt idx="208">
                  <c:v>7.1213755290959994E-5</c:v>
                </c:pt>
                <c:pt idx="209">
                  <c:v>8.0928635725290005E-5</c:v>
                </c:pt>
                <c:pt idx="210">
                  <c:v>8.036139479373E-5</c:v>
                </c:pt>
                <c:pt idx="211">
                  <c:v>6.2784136389380002E-5</c:v>
                </c:pt>
                <c:pt idx="212">
                  <c:v>7.1551221481059993E-5</c:v>
                </c:pt>
                <c:pt idx="213">
                  <c:v>8.2558552094270005E-5</c:v>
                </c:pt>
                <c:pt idx="214">
                  <c:v>8.4181287093089996E-5</c:v>
                </c:pt>
                <c:pt idx="215">
                  <c:v>6.6632746893449996E-5</c:v>
                </c:pt>
                <c:pt idx="216">
                  <c:v>7.5414202001410004E-5</c:v>
                </c:pt>
                <c:pt idx="217">
                  <c:v>8.8661770860199997E-5</c:v>
                </c:pt>
                <c:pt idx="218">
                  <c:v>9.1397443611639995E-5</c:v>
                </c:pt>
                <c:pt idx="219">
                  <c:v>7.0265959948300001E-5</c:v>
                </c:pt>
                <c:pt idx="220">
                  <c:v>7.6642019848800001E-5</c:v>
                </c:pt>
                <c:pt idx="221">
                  <c:v>8.5746585682500005E-5</c:v>
                </c:pt>
                <c:pt idx="222">
                  <c:v>8.6048152297739998E-5</c:v>
                </c:pt>
                <c:pt idx="223">
                  <c:v>6.8908891989849996E-5</c:v>
                </c:pt>
                <c:pt idx="224">
                  <c:v>7.8688397479709997E-5</c:v>
                </c:pt>
                <c:pt idx="225">
                  <c:v>9.0830202680080004E-5</c:v>
                </c:pt>
                <c:pt idx="226">
                  <c:v>9.4449052994610006E-5</c:v>
                </c:pt>
                <c:pt idx="227">
                  <c:v>7.7503653301390002E-5</c:v>
                </c:pt>
                <c:pt idx="228">
                  <c:v>8.2666258094829997E-5</c:v>
                </c:pt>
                <c:pt idx="229">
                  <c:v>9.7199088486379996E-5</c:v>
                </c:pt>
                <c:pt idx="230">
                  <c:v>1.028427650454E-4</c:v>
                </c:pt>
                <c:pt idx="231">
                  <c:v>8.3082712080799994E-5</c:v>
                </c:pt>
                <c:pt idx="232">
                  <c:v>8.4748528024650001E-5</c:v>
                </c:pt>
                <c:pt idx="233">
                  <c:v>9.1620029706970005E-5</c:v>
                </c:pt>
                <c:pt idx="234">
                  <c:v>9.407567995368E-5</c:v>
                </c:pt>
                <c:pt idx="235">
                  <c:v>7.5241870945319994E-5</c:v>
                </c:pt>
                <c:pt idx="236">
                  <c:v>8.0490637628829995E-5</c:v>
                </c:pt>
                <c:pt idx="237">
                  <c:v>9.1433343186510003E-5</c:v>
                </c:pt>
                <c:pt idx="238">
                  <c:v>1.010979685816E-4</c:v>
                </c:pt>
                <c:pt idx="239">
                  <c:v>8.4238730778450003E-5</c:v>
                </c:pt>
                <c:pt idx="240">
                  <c:v>8.7792956037450001E-5</c:v>
                </c:pt>
                <c:pt idx="241">
                  <c:v>1.014856970869E-4</c:v>
                </c:pt>
                <c:pt idx="242">
                  <c:v>1.093480750569E-4</c:v>
                </c:pt>
                <c:pt idx="243">
                  <c:v>8.9300810941500002E-5</c:v>
                </c:pt>
                <c:pt idx="244">
                  <c:v>9.2790411144959994E-5</c:v>
                </c:pt>
                <c:pt idx="245">
                  <c:v>1.041782961693E-4</c:v>
                </c:pt>
                <c:pt idx="246">
                  <c:v>1.041854775394E-4</c:v>
                </c:pt>
                <c:pt idx="247">
                  <c:v>8.5890191257930005E-5</c:v>
                </c:pt>
                <c:pt idx="248">
                  <c:v>9.1289737611080003E-5</c:v>
                </c:pt>
                <c:pt idx="249">
                  <c:v>9.9798337032550003E-5</c:v>
                </c:pt>
                <c:pt idx="250">
                  <c:v>1.058512934833E-4</c:v>
                </c:pt>
                <c:pt idx="251">
                  <c:v>9.4779345090499994E-5</c:v>
                </c:pt>
                <c:pt idx="252">
                  <c:v>1.03790560388E-4</c:v>
                </c:pt>
                <c:pt idx="253">
                  <c:v>9.9920405773450003E-5</c:v>
                </c:pt>
                <c:pt idx="254">
                  <c:v>9.0241424913979997E-5</c:v>
                </c:pt>
                <c:pt idx="255">
                  <c:v>1.016939277179E-4</c:v>
                </c:pt>
                <c:pt idx="256">
                  <c:v>9.6373361884620002E-5</c:v>
                </c:pt>
                <c:pt idx="257">
                  <c:v>1.019524133881E-4</c:v>
                </c:pt>
                <c:pt idx="258">
                  <c:v>1.154010315076E-4</c:v>
                </c:pt>
                <c:pt idx="259">
                  <c:v>1.2249512656130001E-4</c:v>
                </c:pt>
                <c:pt idx="260">
                  <c:v>1.02742240415E-4</c:v>
                </c:pt>
                <c:pt idx="261">
                  <c:v>1.072227241821E-4</c:v>
                </c:pt>
                <c:pt idx="262">
                  <c:v>1.169160605059E-4</c:v>
                </c:pt>
                <c:pt idx="263">
                  <c:v>1.091972881113E-4</c:v>
                </c:pt>
                <c:pt idx="264">
                  <c:v>1.1735405860240001E-4</c:v>
                </c:pt>
                <c:pt idx="265">
                  <c:v>1.359293673886E-4</c:v>
                </c:pt>
                <c:pt idx="266">
                  <c:v>1.3236797531139999E-4</c:v>
                </c:pt>
                <c:pt idx="267">
                  <c:v>1.196732846438E-4</c:v>
                </c:pt>
                <c:pt idx="268">
                  <c:v>1.278156851185E-4</c:v>
                </c:pt>
                <c:pt idx="269">
                  <c:v>1.409340038663E-4</c:v>
                </c:pt>
                <c:pt idx="270">
                  <c:v>1.297902635997E-4</c:v>
                </c:pt>
                <c:pt idx="271">
                  <c:v>1.0908958938669999E-4</c:v>
                </c:pt>
                <c:pt idx="272">
                  <c:v>1.1893371265609999E-4</c:v>
                </c:pt>
                <c:pt idx="273">
                  <c:v>1.297112758039E-4</c:v>
                </c:pt>
                <c:pt idx="274">
                  <c:v>1.2314852210690001E-4</c:v>
                </c:pt>
                <c:pt idx="275">
                  <c:v>1.2704740220219999E-4</c:v>
                </c:pt>
                <c:pt idx="276">
                  <c:v>1.175335637527E-4</c:v>
                </c:pt>
                <c:pt idx="277">
                  <c:v>1.3518980995289999E-4</c:v>
                </c:pt>
                <c:pt idx="278">
                  <c:v>1.4970109623389999E-4</c:v>
                </c:pt>
                <c:pt idx="279">
                  <c:v>1.4586684119419999E-4</c:v>
                </c:pt>
                <c:pt idx="280">
                  <c:v>1.4894717605780001E-4</c:v>
                </c:pt>
                <c:pt idx="281">
                  <c:v>1.559335651109E-4</c:v>
                </c:pt>
                <c:pt idx="282">
                  <c:v>1.39627198223E-4</c:v>
                </c:pt>
                <c:pt idx="283">
                  <c:v>1.5295375487770001E-4</c:v>
                </c:pt>
                <c:pt idx="284">
                  <c:v>1.3763109745920001E-4</c:v>
                </c:pt>
                <c:pt idx="285">
                  <c:v>1.4743214705960001E-4</c:v>
                </c:pt>
                <c:pt idx="286">
                  <c:v>1.42513672472E-4</c:v>
                </c:pt>
                <c:pt idx="287">
                  <c:v>1.5196288586590001E-4</c:v>
                </c:pt>
                <c:pt idx="288">
                  <c:v>1.5297529171219999E-4</c:v>
                </c:pt>
                <c:pt idx="289">
                  <c:v>1.4017290959599999E-4</c:v>
                </c:pt>
                <c:pt idx="290">
                  <c:v>1.4573760563509999E-4</c:v>
                </c:pt>
                <c:pt idx="291">
                  <c:v>1.5211365825960001E-4</c:v>
                </c:pt>
                <c:pt idx="292">
                  <c:v>1.3658277748619999E-4</c:v>
                </c:pt>
                <c:pt idx="293">
                  <c:v>1.4953596109990001E-4</c:v>
                </c:pt>
                <c:pt idx="294">
                  <c:v>1.4145816385279999E-4</c:v>
                </c:pt>
                <c:pt idx="295">
                  <c:v>1.478773192503E-4</c:v>
                </c:pt>
                <c:pt idx="296">
                  <c:v>1.488251145929E-4</c:v>
                </c:pt>
                <c:pt idx="297">
                  <c:v>1.4124276640360001E-4</c:v>
                </c:pt>
                <c:pt idx="298">
                  <c:v>1.5575405268460001E-4</c:v>
                </c:pt>
                <c:pt idx="299">
                  <c:v>1.459027407691E-4</c:v>
                </c:pt>
                <c:pt idx="300">
                  <c:v>1.5344201528929999E-4</c:v>
                </c:pt>
                <c:pt idx="301">
                  <c:v>1.5874103701210001E-4</c:v>
                </c:pt>
                <c:pt idx="302">
                  <c:v>1.5129511302800001E-4</c:v>
                </c:pt>
                <c:pt idx="303">
                  <c:v>1.5383692516479999E-4</c:v>
                </c:pt>
                <c:pt idx="304">
                  <c:v>1.610100007383E-4</c:v>
                </c:pt>
                <c:pt idx="305">
                  <c:v>1.6956168110480001E-4</c:v>
                </c:pt>
                <c:pt idx="306">
                  <c:v>1.648945180932E-4</c:v>
                </c:pt>
                <c:pt idx="307">
                  <c:v>1.7104799917430001E-4</c:v>
                </c:pt>
                <c:pt idx="308">
                  <c:v>1.7807746189650001E-4</c:v>
                </c:pt>
                <c:pt idx="309">
                  <c:v>1.6788867651480001E-4</c:v>
                </c:pt>
                <c:pt idx="310">
                  <c:v>1.7283587658310001E-4</c:v>
                </c:pt>
                <c:pt idx="311">
                  <c:v>1.8023153825200001E-4</c:v>
                </c:pt>
                <c:pt idx="312">
                  <c:v>1.8545876082500001E-4</c:v>
                </c:pt>
                <c:pt idx="313">
                  <c:v>1.755859120749E-4</c:v>
                </c:pt>
                <c:pt idx="314">
                  <c:v>1.7906833090820001E-4</c:v>
                </c:pt>
                <c:pt idx="315">
                  <c:v>1.83828844456E-4</c:v>
                </c:pt>
                <c:pt idx="316">
                  <c:v>1.7626803310119999E-4</c:v>
                </c:pt>
                <c:pt idx="317">
                  <c:v>1.6625876014589999E-4</c:v>
                </c:pt>
                <c:pt idx="318">
                  <c:v>1.7117006063930001E-4</c:v>
                </c:pt>
                <c:pt idx="319">
                  <c:v>1.7557873798070001E-4</c:v>
                </c:pt>
                <c:pt idx="320">
                  <c:v>1.7940580437429999E-4</c:v>
                </c:pt>
                <c:pt idx="321">
                  <c:v>1.6669675824230001E-4</c:v>
                </c:pt>
                <c:pt idx="322">
                  <c:v>1.7791950085669999E-4</c:v>
                </c:pt>
                <c:pt idx="323">
                  <c:v>1.81150608114E-4</c:v>
                </c:pt>
                <c:pt idx="324">
                  <c:v>1.6745786706450001E-4</c:v>
                </c:pt>
                <c:pt idx="325">
                  <c:v>1.794488925952E-4</c:v>
                </c:pt>
                <c:pt idx="326">
                  <c:v>1.8891246872949999E-4</c:v>
                </c:pt>
                <c:pt idx="327">
                  <c:v>1.7883857071870001E-4</c:v>
                </c:pt>
                <c:pt idx="328">
                  <c:v>1.9489361147860001E-4</c:v>
                </c:pt>
                <c:pt idx="329">
                  <c:v>1.8755540077110001E-4</c:v>
                </c:pt>
                <c:pt idx="330">
                  <c:v>1.8238561460750001E-4</c:v>
                </c:pt>
                <c:pt idx="331">
                  <c:v>1.9934537704100001E-4</c:v>
                </c:pt>
                <c:pt idx="332">
                  <c:v>1.8802929844240001E-4</c:v>
                </c:pt>
                <c:pt idx="333">
                  <c:v>1.981678069569E-4</c:v>
                </c:pt>
                <c:pt idx="334">
                  <c:v>1.9082240760330001E-4</c:v>
                </c:pt>
                <c:pt idx="335">
                  <c:v>2.116594987456E-4</c:v>
                </c:pt>
                <c:pt idx="336">
                  <c:v>2.027703594649E-4</c:v>
                </c:pt>
                <c:pt idx="337">
                  <c:v>2.0102555572520001E-4</c:v>
                </c:pt>
                <c:pt idx="338">
                  <c:v>2.1288014249880001E-4</c:v>
                </c:pt>
                <c:pt idx="339">
                  <c:v>2.003362460528E-4</c:v>
                </c:pt>
                <c:pt idx="340">
                  <c:v>2.1507013298109999E-4</c:v>
                </c:pt>
                <c:pt idx="341">
                  <c:v>2.0218157442289999E-4</c:v>
                </c:pt>
                <c:pt idx="342">
                  <c:v>2.0312218111939999E-4</c:v>
                </c:pt>
                <c:pt idx="343">
                  <c:v>2.0669077639470001E-4</c:v>
                </c:pt>
                <c:pt idx="344">
                  <c:v>2.1191799896770001E-4</c:v>
                </c:pt>
                <c:pt idx="345">
                  <c:v>2.027416339843E-4</c:v>
                </c:pt>
                <c:pt idx="346">
                  <c:v>1.982611574931E-4</c:v>
                </c:pt>
                <c:pt idx="347">
                  <c:v>2.111640642397E-4</c:v>
                </c:pt>
                <c:pt idx="348">
                  <c:v>1.963009417523E-4</c:v>
                </c:pt>
                <c:pt idx="349">
                  <c:v>2.053911448456E-4</c:v>
                </c:pt>
                <c:pt idx="350">
                  <c:v>2.0524035790000001E-4</c:v>
                </c:pt>
                <c:pt idx="351">
                  <c:v>1.9520235946399999E-4</c:v>
                </c:pt>
                <c:pt idx="352">
                  <c:v>2.132319787052E-4</c:v>
                </c:pt>
                <c:pt idx="353">
                  <c:v>2.00515758479E-4</c:v>
                </c:pt>
                <c:pt idx="354">
                  <c:v>1.9790932128670001E-4</c:v>
                </c:pt>
                <c:pt idx="355">
                  <c:v>2.103383449139E-4</c:v>
                </c:pt>
                <c:pt idx="356">
                  <c:v>1.9429047824809999E-4</c:v>
                </c:pt>
                <c:pt idx="357">
                  <c:v>2.0666922500819999E-4</c:v>
                </c:pt>
                <c:pt idx="358">
                  <c:v>2.01851275051E-4</c:v>
                </c:pt>
                <c:pt idx="359">
                  <c:v>1.9099473138339999E-4</c:v>
                </c:pt>
                <c:pt idx="360">
                  <c:v>2.1471110812849999E-4</c:v>
                </c:pt>
                <c:pt idx="361">
                  <c:v>2.0159278938079999E-4</c:v>
                </c:pt>
                <c:pt idx="362">
                  <c:v>2.001423854381E-4</c:v>
                </c:pt>
                <c:pt idx="363">
                  <c:v>2.1484035823960001E-4</c:v>
                </c:pt>
                <c:pt idx="364">
                  <c:v>2.015568898059E-4</c:v>
                </c:pt>
                <c:pt idx="365">
                  <c:v>2.182150783483E-4</c:v>
                </c:pt>
                <c:pt idx="366">
                  <c:v>2.113579394063E-4</c:v>
                </c:pt>
                <c:pt idx="367">
                  <c:v>2.0148509065619999E-4</c:v>
                </c:pt>
                <c:pt idx="368">
                  <c:v>2.2446908405980001E-4</c:v>
                </c:pt>
                <c:pt idx="369">
                  <c:v>2.0961313566660001E-4</c:v>
                </c:pt>
                <c:pt idx="370">
                  <c:v>2.0842839148830001E-4</c:v>
                </c:pt>
                <c:pt idx="371">
                  <c:v>2.1971574460619999E-4</c:v>
                </c:pt>
                <c:pt idx="372">
                  <c:v>2.0745905931110001E-4</c:v>
                </c:pt>
                <c:pt idx="373">
                  <c:v>2.2255195653999999E-4</c:v>
                </c:pt>
                <c:pt idx="374">
                  <c:v>2.1501268201969999E-4</c:v>
                </c:pt>
                <c:pt idx="375">
                  <c:v>2.034381177509E-4</c:v>
                </c:pt>
                <c:pt idx="376">
                  <c:v>2.1512038074430001E-4</c:v>
                </c:pt>
                <c:pt idx="377">
                  <c:v>2.2923677170179999E-4</c:v>
                </c:pt>
                <c:pt idx="378">
                  <c:v>2.323458174942E-4</c:v>
                </c:pt>
                <c:pt idx="379">
                  <c:v>2.1631231356879999E-4</c:v>
                </c:pt>
                <c:pt idx="380">
                  <c:v>2.1869615011379999E-4</c:v>
                </c:pt>
                <c:pt idx="381">
                  <c:v>2.246485819342E-4</c:v>
                </c:pt>
                <c:pt idx="382">
                  <c:v>2.1242779621389999E-4</c:v>
                </c:pt>
                <c:pt idx="383">
                  <c:v>2.285330992891E-4</c:v>
                </c:pt>
                <c:pt idx="384">
                  <c:v>2.1710932196579999E-4</c:v>
                </c:pt>
                <c:pt idx="385">
                  <c:v>2.0852174202450001E-4</c:v>
                </c:pt>
                <c:pt idx="386">
                  <c:v>2.23765411647E-4</c:v>
                </c:pt>
                <c:pt idx="387">
                  <c:v>2.104173181579E-4</c:v>
                </c:pt>
                <c:pt idx="388">
                  <c:v>2.1879667474419999E-4</c:v>
                </c:pt>
                <c:pt idx="389">
                  <c:v>2.25646639592E-4</c:v>
                </c:pt>
                <c:pt idx="390">
                  <c:v>2.1501268201969999E-4</c:v>
                </c:pt>
                <c:pt idx="391">
                  <c:v>2.3775255249349999E-4</c:v>
                </c:pt>
                <c:pt idx="392">
                  <c:v>2.2590512526220001E-4</c:v>
                </c:pt>
                <c:pt idx="393">
                  <c:v>2.1802839182779999E-4</c:v>
                </c:pt>
                <c:pt idx="394">
                  <c:v>2.3665397020520001E-4</c:v>
                </c:pt>
                <c:pt idx="395">
                  <c:v>2.2442599583880001E-4</c:v>
                </c:pt>
                <c:pt idx="396">
                  <c:v>2.337603218621E-4</c:v>
                </c:pt>
                <c:pt idx="397">
                  <c:v>2.3523945128550001E-4</c:v>
                </c:pt>
                <c:pt idx="398">
                  <c:v>2.423766272841E-4</c:v>
                </c:pt>
                <c:pt idx="399">
                  <c:v>2.316852333024E-4</c:v>
                </c:pt>
                <c:pt idx="400">
                  <c:v>2.232412516605E-4</c:v>
                </c:pt>
                <c:pt idx="401">
                  <c:v>2.4178066814780001E-4</c:v>
                </c:pt>
                <c:pt idx="402">
                  <c:v>2.2943780641069999E-4</c:v>
                </c:pt>
                <c:pt idx="403">
                  <c:v>2.4190991825889999E-4</c:v>
                </c:pt>
                <c:pt idx="404">
                  <c:v>2.437695948174E-4</c:v>
                </c:pt>
                <c:pt idx="405">
                  <c:v>2.3317155137189999E-4</c:v>
                </c:pt>
                <c:pt idx="406">
                  <c:v>2.5536571047270001E-4</c:v>
                </c:pt>
                <c:pt idx="407">
                  <c:v>2.4667760590089998E-4</c:v>
                </c:pt>
                <c:pt idx="408">
                  <c:v>2.439850068185E-4</c:v>
                </c:pt>
                <c:pt idx="409">
                  <c:v>2.579505962785E-4</c:v>
                </c:pt>
                <c:pt idx="410">
                  <c:v>2.4650528212079997E-4</c:v>
                </c:pt>
                <c:pt idx="411">
                  <c:v>2.5891273980960001E-4</c:v>
                </c:pt>
                <c:pt idx="412">
                  <c:v>2.5966667453760001E-4</c:v>
                </c:pt>
                <c:pt idx="413">
                  <c:v>2.4762540124359999E-4</c:v>
                </c:pt>
                <c:pt idx="414">
                  <c:v>2.6656690170060002E-4</c:v>
                </c:pt>
                <c:pt idx="415">
                  <c:v>2.5437484146099997E-4</c:v>
                </c:pt>
                <c:pt idx="416">
                  <c:v>2.4823570856820002E-4</c:v>
                </c:pt>
                <c:pt idx="417">
                  <c:v>2.5703871506269998E-4</c:v>
                </c:pt>
                <c:pt idx="418">
                  <c:v>2.4308747379110001E-4</c:v>
                </c:pt>
                <c:pt idx="419">
                  <c:v>2.5272337370549998E-4</c:v>
                </c:pt>
                <c:pt idx="420">
                  <c:v>2.396337658865E-4</c:v>
                </c:pt>
                <c:pt idx="421">
                  <c:v>2.5768493651409999E-4</c:v>
                </c:pt>
                <c:pt idx="422">
                  <c:v>2.4575134739280002E-4</c:v>
                </c:pt>
                <c:pt idx="423">
                  <c:v>2.4570827372369998E-4</c:v>
                </c:pt>
                <c:pt idx="424">
                  <c:v>2.5798651040529998E-4</c:v>
                </c:pt>
                <c:pt idx="425">
                  <c:v>2.4583752383480002E-4</c:v>
                </c:pt>
                <c:pt idx="426">
                  <c:v>2.6261058519590002E-4</c:v>
                </c:pt>
                <c:pt idx="427">
                  <c:v>2.593794779386E-4</c:v>
                </c:pt>
                <c:pt idx="428">
                  <c:v>2.4917631526479998E-4</c:v>
                </c:pt>
                <c:pt idx="429">
                  <c:v>2.7268446865490002E-4</c:v>
                </c:pt>
                <c:pt idx="430">
                  <c:v>2.6062165852640002E-4</c:v>
                </c:pt>
                <c:pt idx="431">
                  <c:v>2.6039907243100003E-4</c:v>
                </c:pt>
                <c:pt idx="432">
                  <c:v>2.728209074121E-4</c:v>
                </c:pt>
                <c:pt idx="433">
                  <c:v>2.5818037101999999E-4</c:v>
                </c:pt>
                <c:pt idx="434">
                  <c:v>2.743574732449E-4</c:v>
                </c:pt>
                <c:pt idx="435">
                  <c:v>2.7222494827580001E-4</c:v>
                </c:pt>
                <c:pt idx="436">
                  <c:v>2.5925022782759998E-4</c:v>
                </c:pt>
                <c:pt idx="437">
                  <c:v>2.860469394363E-4</c:v>
                </c:pt>
                <c:pt idx="438">
                  <c:v>2.7348866569810001E-4</c:v>
                </c:pt>
                <c:pt idx="439">
                  <c:v>2.7181566110810003E-4</c:v>
                </c:pt>
                <c:pt idx="440">
                  <c:v>2.8649211162700002E-4</c:v>
                </c:pt>
                <c:pt idx="441">
                  <c:v>2.7129868976769999E-4</c:v>
                </c:pt>
                <c:pt idx="442">
                  <c:v>2.8269374161030001E-4</c:v>
                </c:pt>
                <c:pt idx="443">
                  <c:v>2.8215523343529998E-4</c:v>
                </c:pt>
                <c:pt idx="444">
                  <c:v>2.6999186957259999E-4</c:v>
                </c:pt>
                <c:pt idx="445">
                  <c:v>2.9724813066420001E-4</c:v>
                </c:pt>
                <c:pt idx="446">
                  <c:v>2.8456060681489998E-4</c:v>
                </c:pt>
                <c:pt idx="447">
                  <c:v>2.7486728504299998E-4</c:v>
                </c:pt>
                <c:pt idx="448">
                  <c:v>2.9437601915560001E-4</c:v>
                </c:pt>
                <c:pt idx="449">
                  <c:v>2.7771783061330001E-4</c:v>
                </c:pt>
                <c:pt idx="450">
                  <c:v>2.8899800963700002E-4</c:v>
                </c:pt>
                <c:pt idx="451">
                  <c:v>2.9300458845679997E-4</c:v>
                </c:pt>
                <c:pt idx="452">
                  <c:v>2.7631767443379998E-4</c:v>
                </c:pt>
                <c:pt idx="453">
                  <c:v>2.9808102408419997E-4</c:v>
                </c:pt>
                <c:pt idx="454">
                  <c:v>2.846037095878E-4</c:v>
                </c:pt>
                <c:pt idx="455">
                  <c:v>2.6900818920689998E-4</c:v>
                </c:pt>
                <c:pt idx="456">
                  <c:v>2.8835897683170001E-4</c:v>
                </c:pt>
                <c:pt idx="457">
                  <c:v>2.7435028459880001E-4</c:v>
                </c:pt>
                <c:pt idx="458">
                  <c:v>2.777034824248E-4</c:v>
                </c:pt>
                <c:pt idx="459">
                  <c:v>2.8268658206800001E-4</c:v>
                </c:pt>
                <c:pt idx="460">
                  <c:v>2.678449964151E-4</c:v>
                </c:pt>
                <c:pt idx="461">
                  <c:v>2.8781328001059998E-4</c:v>
                </c:pt>
                <c:pt idx="462">
                  <c:v>2.8209062293170002E-4</c:v>
                </c:pt>
                <c:pt idx="463">
                  <c:v>2.7009958284909997E-4</c:v>
                </c:pt>
                <c:pt idx="464">
                  <c:v>2.955464005936E-4</c:v>
                </c:pt>
                <c:pt idx="465">
                  <c:v>2.846252464224E-4</c:v>
                </c:pt>
                <c:pt idx="466">
                  <c:v>2.893139317166E-4</c:v>
                </c:pt>
                <c:pt idx="467">
                  <c:v>3.0133369727989998E-4</c:v>
                </c:pt>
                <c:pt idx="468">
                  <c:v>2.8390722582119997E-4</c:v>
                </c:pt>
                <c:pt idx="469">
                  <c:v>3.050387022085E-4</c:v>
                </c:pt>
                <c:pt idx="470">
                  <c:v>3.0060848803260002E-4</c:v>
                </c:pt>
                <c:pt idx="471">
                  <c:v>2.8861744794990001E-4</c:v>
                </c:pt>
                <c:pt idx="472">
                  <c:v>3.151341225021E-4</c:v>
                </c:pt>
                <c:pt idx="473">
                  <c:v>3.0161370523269998E-4</c:v>
                </c:pt>
                <c:pt idx="474">
                  <c:v>2.9706861823800002E-4</c:v>
                </c:pt>
                <c:pt idx="475">
                  <c:v>3.102300106548E-4</c:v>
                </c:pt>
                <c:pt idx="476">
                  <c:v>2.9456987977030002E-4</c:v>
                </c:pt>
                <c:pt idx="477">
                  <c:v>3.048591897823E-4</c:v>
                </c:pt>
                <c:pt idx="478">
                  <c:v>3.0785336275579998E-4</c:v>
                </c:pt>
                <c:pt idx="479">
                  <c:v>2.910443872679E-4</c:v>
                </c:pt>
                <c:pt idx="480">
                  <c:v>3.1484692590309999E-4</c:v>
                </c:pt>
                <c:pt idx="481">
                  <c:v>2.9976840596650001E-4</c:v>
                </c:pt>
                <c:pt idx="482">
                  <c:v>2.9203525627959998E-4</c:v>
                </c:pt>
                <c:pt idx="483">
                  <c:v>3.1384886824530002E-4</c:v>
                </c:pt>
                <c:pt idx="484">
                  <c:v>2.9777945019299998E-4</c:v>
                </c:pt>
                <c:pt idx="485">
                  <c:v>3.0843497370369998E-4</c:v>
                </c:pt>
                <c:pt idx="486">
                  <c:v>3.122333146166E-4</c:v>
                </c:pt>
                <c:pt idx="487">
                  <c:v>2.991078072228E-4</c:v>
                </c:pt>
                <c:pt idx="488">
                  <c:v>3.1927714007909998E-4</c:v>
                </c:pt>
                <c:pt idx="489">
                  <c:v>3.0972022796050001E-4</c:v>
                </c:pt>
                <c:pt idx="490">
                  <c:v>3.0228149262259999E-4</c:v>
                </c:pt>
                <c:pt idx="491">
                  <c:v>3.2550960895609999E-4</c:v>
                </c:pt>
                <c:pt idx="492">
                  <c:v>3.1235537608149998E-4</c:v>
                </c:pt>
                <c:pt idx="493">
                  <c:v>3.1667071743869999E-4</c:v>
                </c:pt>
                <c:pt idx="494">
                  <c:v>3.2340578036380003E-4</c:v>
                </c:pt>
                <c:pt idx="495">
                  <c:v>3.0926067847760001E-4</c:v>
                </c:pt>
                <c:pt idx="496">
                  <c:v>3.2877663034010002E-4</c:v>
                </c:pt>
                <c:pt idx="497">
                  <c:v>3.2095733331520001E-4</c:v>
                </c:pt>
                <c:pt idx="498">
                  <c:v>3.1318110995930002E-4</c:v>
                </c:pt>
                <c:pt idx="499">
                  <c:v>3.3574146800669999E-4</c:v>
                </c:pt>
                <c:pt idx="500">
                  <c:v>3.1835807021710001E-4</c:v>
                </c:pt>
                <c:pt idx="501">
                  <c:v>3.2112246844920002E-4</c:v>
                </c:pt>
                <c:pt idx="502">
                  <c:v>3.3269703271799998E-4</c:v>
                </c:pt>
                <c:pt idx="503">
                  <c:v>3.1932740239430001E-4</c:v>
                </c:pt>
                <c:pt idx="504">
                  <c:v>3.3992755925280001E-4</c:v>
                </c:pt>
                <c:pt idx="505">
                  <c:v>3.3360175439160002E-4</c:v>
                </c:pt>
                <c:pt idx="506">
                  <c:v>3.2230719807560001E-4</c:v>
                </c:pt>
                <c:pt idx="507">
                  <c:v>3.4721550764520002E-4</c:v>
                </c:pt>
                <c:pt idx="508">
                  <c:v>3.3158410224130001E-4</c:v>
                </c:pt>
                <c:pt idx="509">
                  <c:v>3.3174923737530002E-4</c:v>
                </c:pt>
                <c:pt idx="510">
                  <c:v>3.5121489781889998E-4</c:v>
                </c:pt>
                <c:pt idx="511">
                  <c:v>3.3451363560739998E-4</c:v>
                </c:pt>
                <c:pt idx="512">
                  <c:v>3.4969268017449997E-4</c:v>
                </c:pt>
                <c:pt idx="513">
                  <c:v>3.4337406395930001E-4</c:v>
                </c:pt>
                <c:pt idx="514">
                  <c:v>3.2767085940580001E-4</c:v>
                </c:pt>
                <c:pt idx="515">
                  <c:v>3.5591796040530002E-4</c:v>
                </c:pt>
                <c:pt idx="516">
                  <c:v>3.4078198950740002E-4</c:v>
                </c:pt>
                <c:pt idx="517">
                  <c:v>3.3498034463259999E-4</c:v>
                </c:pt>
                <c:pt idx="518">
                  <c:v>3.4843615139830002E-4</c:v>
                </c:pt>
                <c:pt idx="519">
                  <c:v>3.3214414725080002E-4</c:v>
                </c:pt>
                <c:pt idx="520">
                  <c:v>3.385202144273E-4</c:v>
                </c:pt>
                <c:pt idx="521">
                  <c:v>3.4156464971600001E-4</c:v>
                </c:pt>
                <c:pt idx="522">
                  <c:v>3.2372173154730002E-4</c:v>
                </c:pt>
                <c:pt idx="523">
                  <c:v>3.4755296655929999E-4</c:v>
                </c:pt>
                <c:pt idx="524">
                  <c:v>3.3454954973420001E-4</c:v>
                </c:pt>
                <c:pt idx="525">
                  <c:v>3.193130542058E-4</c:v>
                </c:pt>
                <c:pt idx="526">
                  <c:v>3.424549940974E-4</c:v>
                </c:pt>
                <c:pt idx="527">
                  <c:v>3.233483585063E-4</c:v>
                </c:pt>
                <c:pt idx="528">
                  <c:v>3.3184976200570002E-4</c:v>
                </c:pt>
                <c:pt idx="529">
                  <c:v>3.3991318196060003E-4</c:v>
                </c:pt>
                <c:pt idx="530">
                  <c:v>3.2235030084849998E-4</c:v>
                </c:pt>
                <c:pt idx="531">
                  <c:v>3.3993471879510001E-4</c:v>
                </c:pt>
                <c:pt idx="532">
                  <c:v>3.368903126102E-4</c:v>
                </c:pt>
                <c:pt idx="533">
                  <c:v>3.2409510458820002E-4</c:v>
                </c:pt>
                <c:pt idx="534">
                  <c:v>3.5176059463989999E-4</c:v>
                </c:pt>
                <c:pt idx="535">
                  <c:v>3.4012141986750001E-4</c:v>
                </c:pt>
                <c:pt idx="536">
                  <c:v>3.3755088225010001E-4</c:v>
                </c:pt>
                <c:pt idx="537">
                  <c:v>3.5998199018650001E-4</c:v>
                </c:pt>
                <c:pt idx="538">
                  <c:v>3.3946082112380001E-4</c:v>
                </c:pt>
                <c:pt idx="539">
                  <c:v>3.507769142743E-4</c:v>
                </c:pt>
                <c:pt idx="540">
                  <c:v>3.5715298145079998E-4</c:v>
                </c:pt>
                <c:pt idx="541">
                  <c:v>3.3884332515299998E-4</c:v>
                </c:pt>
                <c:pt idx="542">
                  <c:v>3.58373625204E-4</c:v>
                </c:pt>
                <c:pt idx="543">
                  <c:v>3.4826382761820002E-4</c:v>
                </c:pt>
                <c:pt idx="544">
                  <c:v>3.352603816893E-4</c:v>
                </c:pt>
                <c:pt idx="545">
                  <c:v>3.5719605511990002E-4</c:v>
                </c:pt>
                <c:pt idx="546">
                  <c:v>3.3951827208510003E-4</c:v>
                </c:pt>
                <c:pt idx="547">
                  <c:v>3.3620817703189999E-4</c:v>
                </c:pt>
                <c:pt idx="548">
                  <c:v>3.563487844076E-4</c:v>
                </c:pt>
                <c:pt idx="549">
                  <c:v>3.3724930835890001E-4</c:v>
                </c:pt>
                <c:pt idx="550">
                  <c:v>3.4860847517849999E-4</c:v>
                </c:pt>
                <c:pt idx="551">
                  <c:v>3.537710872479E-4</c:v>
                </c:pt>
                <c:pt idx="552">
                  <c:v>3.3591379178690001E-4</c:v>
                </c:pt>
                <c:pt idx="553">
                  <c:v>3.6092978552920002E-4</c:v>
                </c:pt>
                <c:pt idx="554">
                  <c:v>3.508989757393E-4</c:v>
                </c:pt>
                <c:pt idx="555">
                  <c:v>3.432161174715E-4</c:v>
                </c:pt>
                <c:pt idx="556">
                  <c:v>3.6834698403249999E-4</c:v>
                </c:pt>
                <c:pt idx="557">
                  <c:v>3.5410135751590003E-4</c:v>
                </c:pt>
                <c:pt idx="558">
                  <c:v>3.5412292345430002E-4</c:v>
                </c:pt>
                <c:pt idx="559">
                  <c:v>3.6926605389450001E-4</c:v>
                </c:pt>
                <c:pt idx="560">
                  <c:v>3.5043945536019998E-4</c:v>
                </c:pt>
                <c:pt idx="561">
                  <c:v>3.662288072519E-4</c:v>
                </c:pt>
                <c:pt idx="562">
                  <c:v>3.7132680881769999E-4</c:v>
                </c:pt>
                <c:pt idx="563">
                  <c:v>3.5487682907840002E-4</c:v>
                </c:pt>
                <c:pt idx="564">
                  <c:v>3.813791554421E-4</c:v>
                </c:pt>
                <c:pt idx="565">
                  <c:v>3.7060875911270003E-4</c:v>
                </c:pt>
                <c:pt idx="566">
                  <c:v>3.622940275818E-4</c:v>
                </c:pt>
                <c:pt idx="567">
                  <c:v>3.8807114469820001E-4</c:v>
                </c:pt>
                <c:pt idx="568">
                  <c:v>3.6960354191249999E-4</c:v>
                </c:pt>
                <c:pt idx="569">
                  <c:v>3.746727888938E-4</c:v>
                </c:pt>
                <c:pt idx="570">
                  <c:v>3.962350892834E-4</c:v>
                </c:pt>
                <c:pt idx="571">
                  <c:v>3.7787519977429998E-4</c:v>
                </c:pt>
                <c:pt idx="572">
                  <c:v>3.9190539973790002E-4</c:v>
                </c:pt>
                <c:pt idx="573">
                  <c:v>3.9553860551680002E-4</c:v>
                </c:pt>
                <c:pt idx="574">
                  <c:v>3.7895940477030002E-4</c:v>
                </c:pt>
                <c:pt idx="575">
                  <c:v>4.0470779640599999E-4</c:v>
                </c:pt>
                <c:pt idx="576">
                  <c:v>3.9054834633130001E-4</c:v>
                </c:pt>
                <c:pt idx="577">
                  <c:v>3.8158020470289999E-4</c:v>
                </c:pt>
                <c:pt idx="578">
                  <c:v>4.0649567381480001E-4</c:v>
                </c:pt>
                <c:pt idx="579">
                  <c:v>3.8756136200390003E-4</c:v>
                </c:pt>
                <c:pt idx="580">
                  <c:v>3.8657046388829999E-4</c:v>
                </c:pt>
                <c:pt idx="581">
                  <c:v>3.9821685641070002E-4</c:v>
                </c:pt>
                <c:pt idx="582">
                  <c:v>3.8040263461880001E-4</c:v>
                </c:pt>
                <c:pt idx="583">
                  <c:v>3.983604547102E-4</c:v>
                </c:pt>
                <c:pt idx="584">
                  <c:v>3.9530883077529998E-4</c:v>
                </c:pt>
                <c:pt idx="585">
                  <c:v>3.826069878414E-4</c:v>
                </c:pt>
                <c:pt idx="586">
                  <c:v>4.1017914190889999E-4</c:v>
                </c:pt>
                <c:pt idx="587">
                  <c:v>3.9486365858469998E-4</c:v>
                </c:pt>
                <c:pt idx="588">
                  <c:v>3.9101505535650002E-4</c:v>
                </c:pt>
                <c:pt idx="589">
                  <c:v>4.1217525722459999E-4</c:v>
                </c:pt>
                <c:pt idx="590">
                  <c:v>3.9505035965700002E-4</c:v>
                </c:pt>
                <c:pt idx="591">
                  <c:v>4.0195774636230002E-4</c:v>
                </c:pt>
                <c:pt idx="592">
                  <c:v>4.0491603431290003E-4</c:v>
                </c:pt>
                <c:pt idx="593">
                  <c:v>3.8650585338470002E-4</c:v>
                </c:pt>
                <c:pt idx="594">
                  <c:v>4.1287174099120002E-4</c:v>
                </c:pt>
                <c:pt idx="595">
                  <c:v>4.0040683234109998E-4</c:v>
                </c:pt>
                <c:pt idx="596">
                  <c:v>3.8947130087759997E-4</c:v>
                </c:pt>
                <c:pt idx="597">
                  <c:v>4.129363514949E-4</c:v>
                </c:pt>
                <c:pt idx="598">
                  <c:v>3.956535074394E-4</c:v>
                </c:pt>
                <c:pt idx="599">
                  <c:v>3.9629254024479998E-4</c:v>
                </c:pt>
                <c:pt idx="600">
                  <c:v>4.0951138362289998E-4</c:v>
                </c:pt>
                <c:pt idx="601">
                  <c:v>3.9639306487519998E-4</c:v>
                </c:pt>
                <c:pt idx="602">
                  <c:v>4.1576538933440002E-4</c:v>
                </c:pt>
                <c:pt idx="603">
                  <c:v>4.109330766369E-4</c:v>
                </c:pt>
                <c:pt idx="604">
                  <c:v>3.957611916121E-4</c:v>
                </c:pt>
                <c:pt idx="605">
                  <c:v>4.213587963022E-4</c:v>
                </c:pt>
                <c:pt idx="606">
                  <c:v>4.046647227369E-4</c:v>
                </c:pt>
                <c:pt idx="607">
                  <c:v>4.0131152491090002E-4</c:v>
                </c:pt>
                <c:pt idx="608">
                  <c:v>4.1700756992210002E-4</c:v>
                </c:pt>
                <c:pt idx="609">
                  <c:v>4.0136897587219998E-4</c:v>
                </c:pt>
                <c:pt idx="610">
                  <c:v>4.11773158703E-4</c:v>
                </c:pt>
                <c:pt idx="611">
                  <c:v>4.0620128856970001E-4</c:v>
                </c:pt>
                <c:pt idx="612">
                  <c:v>3.9187667425720003E-4</c:v>
                </c:pt>
                <c:pt idx="613">
                  <c:v>4.1383388452229997E-4</c:v>
                </c:pt>
                <c:pt idx="614">
                  <c:v>3.9950929931359999E-4</c:v>
                </c:pt>
                <c:pt idx="615">
                  <c:v>3.9261626079679999E-4</c:v>
                </c:pt>
                <c:pt idx="616">
                  <c:v>4.1607412276790001E-4</c:v>
                </c:pt>
                <c:pt idx="617">
                  <c:v>4.0233830804939998E-4</c:v>
                </c:pt>
                <c:pt idx="618">
                  <c:v>4.1066022822629998E-4</c:v>
                </c:pt>
                <c:pt idx="619">
                  <c:v>4.1149312164629999E-4</c:v>
                </c:pt>
                <c:pt idx="620">
                  <c:v>3.9673771243539999E-4</c:v>
                </c:pt>
                <c:pt idx="621">
                  <c:v>4.2113621020690002E-4</c:v>
                </c:pt>
                <c:pt idx="622">
                  <c:v>4.0995655581360001E-4</c:v>
                </c:pt>
                <c:pt idx="623">
                  <c:v>4.021803324576E-4</c:v>
                </c:pt>
                <c:pt idx="624">
                  <c:v>4.2458990355950002E-4</c:v>
                </c:pt>
                <c:pt idx="625">
                  <c:v>4.0951138362289998E-4</c:v>
                </c:pt>
                <c:pt idx="626">
                  <c:v>4.1145723662340002E-4</c:v>
                </c:pt>
                <c:pt idx="627">
                  <c:v>4.2343389941380003E-4</c:v>
                </c:pt>
                <c:pt idx="628">
                  <c:v>4.0557660395279998E-4</c:v>
                </c:pt>
                <c:pt idx="629">
                  <c:v>4.2732560541479999E-4</c:v>
                </c:pt>
                <c:pt idx="630">
                  <c:v>4.2099261190739999E-4</c:v>
                </c:pt>
                <c:pt idx="631">
                  <c:v>4.095759941265E-4</c:v>
                </c:pt>
                <c:pt idx="632">
                  <c:v>4.3674607877619998E-4</c:v>
                </c:pt>
                <c:pt idx="633">
                  <c:v>4.2151677189390002E-4</c:v>
                </c:pt>
                <c:pt idx="634">
                  <c:v>4.2181115713900002E-4</c:v>
                </c:pt>
                <c:pt idx="635">
                  <c:v>4.3829702190120002E-4</c:v>
                </c:pt>
                <c:pt idx="636">
                  <c:v>4.1981504182330001E-4</c:v>
                </c:pt>
                <c:pt idx="637">
                  <c:v>4.2767025297510002E-4</c:v>
                </c:pt>
                <c:pt idx="638">
                  <c:v>4.3584138620639999E-4</c:v>
                </c:pt>
                <c:pt idx="639">
                  <c:v>4.2260097689000002E-4</c:v>
                </c:pt>
                <c:pt idx="640">
                  <c:v>4.4865813106300002E-4</c:v>
                </c:pt>
                <c:pt idx="641">
                  <c:v>4.3589880806390002E-4</c:v>
                </c:pt>
                <c:pt idx="642">
                  <c:v>4.2701684287750001E-4</c:v>
                </c:pt>
                <c:pt idx="643">
                  <c:v>4.5308115659280001E-4</c:v>
                </c:pt>
                <c:pt idx="644">
                  <c:v>4.3541775085030002E-4</c:v>
                </c:pt>
                <c:pt idx="645">
                  <c:v>4.4032902223990002E-4</c:v>
                </c:pt>
                <c:pt idx="646">
                  <c:v>4.4990750029680001E-4</c:v>
                </c:pt>
                <c:pt idx="647">
                  <c:v>4.3484332854860003E-4</c:v>
                </c:pt>
                <c:pt idx="648">
                  <c:v>4.5198976295069998E-4</c:v>
                </c:pt>
                <c:pt idx="649">
                  <c:v>4.476456961129E-4</c:v>
                </c:pt>
                <c:pt idx="650">
                  <c:v>4.3472126708369999E-4</c:v>
                </c:pt>
                <c:pt idx="651">
                  <c:v>4.6599126653749999E-4</c:v>
                </c:pt>
                <c:pt idx="652">
                  <c:v>4.5501982094720001E-4</c:v>
                </c:pt>
                <c:pt idx="653">
                  <c:v>4.5237748417999998E-4</c:v>
                </c:pt>
                <c:pt idx="654">
                  <c:v>4.6861203736629997E-4</c:v>
                </c:pt>
                <c:pt idx="655">
                  <c:v>4.5481161214410001E-4</c:v>
                </c:pt>
                <c:pt idx="656">
                  <c:v>4.712328372989E-4</c:v>
                </c:pt>
                <c:pt idx="657">
                  <c:v>4.7062252997420002E-4</c:v>
                </c:pt>
                <c:pt idx="658">
                  <c:v>4.568364238366E-4</c:v>
                </c:pt>
                <c:pt idx="659">
                  <c:v>4.7581383842040001E-4</c:v>
                </c:pt>
                <c:pt idx="660">
                  <c:v>4.635643272195E-4</c:v>
                </c:pt>
                <c:pt idx="661">
                  <c:v>4.5161638990979998E-4</c:v>
                </c:pt>
                <c:pt idx="662">
                  <c:v>4.6330585610119998E-4</c:v>
                </c:pt>
                <c:pt idx="663">
                  <c:v>4.478252085391E-4</c:v>
                </c:pt>
                <c:pt idx="664">
                  <c:v>4.5703031355520001E-4</c:v>
                </c:pt>
                <c:pt idx="665">
                  <c:v>4.5440951362250002E-4</c:v>
                </c:pt>
                <c:pt idx="666">
                  <c:v>4.4221026473679998E-4</c:v>
                </c:pt>
                <c:pt idx="667">
                  <c:v>4.6668775030410002E-4</c:v>
                </c:pt>
                <c:pt idx="668">
                  <c:v>4.5552963274529998E-4</c:v>
                </c:pt>
                <c:pt idx="669">
                  <c:v>4.540792142507E-4</c:v>
                </c:pt>
                <c:pt idx="670">
                  <c:v>4.6741295955139998E-4</c:v>
                </c:pt>
                <c:pt idx="671">
                  <c:v>4.5901924022470001E-4</c:v>
                </c:pt>
                <c:pt idx="672">
                  <c:v>4.7483015805480002E-4</c:v>
                </c:pt>
                <c:pt idx="673">
                  <c:v>4.7494503087360001E-4</c:v>
                </c:pt>
                <c:pt idx="674">
                  <c:v>4.661348648369E-4</c:v>
                </c:pt>
                <c:pt idx="675">
                  <c:v>4.8694323049860001E-4</c:v>
                </c:pt>
                <c:pt idx="676">
                  <c:v>4.7404749784619998E-4</c:v>
                </c:pt>
                <c:pt idx="677">
                  <c:v>4.6746322186660001E-4</c:v>
                </c:pt>
                <c:pt idx="678">
                  <c:v>4.7981325769799998E-4</c:v>
                </c:pt>
                <c:pt idx="679">
                  <c:v>4.6409567585210001E-4</c:v>
                </c:pt>
                <c:pt idx="680">
                  <c:v>4.7657496179450001E-4</c:v>
                </c:pt>
                <c:pt idx="681">
                  <c:v>4.6967473463160002E-4</c:v>
                </c:pt>
                <c:pt idx="682">
                  <c:v>4.5630510430779998E-4</c:v>
                </c:pt>
                <c:pt idx="683">
                  <c:v>4.733438254334E-4</c:v>
                </c:pt>
                <c:pt idx="684">
                  <c:v>4.5963673619549999E-4</c:v>
                </c:pt>
                <c:pt idx="685">
                  <c:v>4.6077839215290001E-4</c:v>
                </c:pt>
                <c:pt idx="686">
                  <c:v>4.7177137457769997E-4</c:v>
                </c:pt>
                <c:pt idx="687">
                  <c:v>4.6278169611470001E-4</c:v>
                </c:pt>
                <c:pt idx="688">
                  <c:v>4.790880484506E-4</c:v>
                </c:pt>
                <c:pt idx="689">
                  <c:v>4.7348026419059998E-4</c:v>
                </c:pt>
                <c:pt idx="690">
                  <c:v>4.651942581404E-4</c:v>
                </c:pt>
                <c:pt idx="691">
                  <c:v>4.884080262855E-4</c:v>
                </c:pt>
                <c:pt idx="692">
                  <c:v>4.7521787928419998E-4</c:v>
                </c:pt>
                <c:pt idx="693">
                  <c:v>4.7944704419930001E-4</c:v>
                </c:pt>
                <c:pt idx="694">
                  <c:v>4.8598108696750001E-4</c:v>
                </c:pt>
                <c:pt idx="695">
                  <c:v>4.7559844097120002E-4</c:v>
                </c:pt>
                <c:pt idx="696">
                  <c:v>4.9513590056449999E-4</c:v>
                </c:pt>
                <c:pt idx="697">
                  <c:v>4.8830750165509995E-4</c:v>
                </c:pt>
                <c:pt idx="698">
                  <c:v>4.776663554367E-4</c:v>
                </c:pt>
                <c:pt idx="699">
                  <c:v>4.9693812616169995E-4</c:v>
                </c:pt>
                <c:pt idx="700">
                  <c:v>4.8799155047160001E-4</c:v>
                </c:pt>
                <c:pt idx="701">
                  <c:v>4.9209868302569997E-4</c:v>
                </c:pt>
                <c:pt idx="702">
                  <c:v>4.9690227024260002E-4</c:v>
                </c:pt>
                <c:pt idx="703">
                  <c:v>4.8625393537800001E-4</c:v>
                </c:pt>
                <c:pt idx="704">
                  <c:v>5.0938868662340001E-4</c:v>
                </c:pt>
                <c:pt idx="705">
                  <c:v>4.9977435264740003E-4</c:v>
                </c:pt>
                <c:pt idx="706">
                  <c:v>4.9273768672719999E-4</c:v>
                </c:pt>
                <c:pt idx="707">
                  <c:v>5.0531752640380003E-4</c:v>
                </c:pt>
                <c:pt idx="708">
                  <c:v>4.953944007866E-4</c:v>
                </c:pt>
                <c:pt idx="709">
                  <c:v>5.0380965694789997E-4</c:v>
                </c:pt>
                <c:pt idx="710">
                  <c:v>4.9795774975790001E-4</c:v>
                </c:pt>
                <c:pt idx="711">
                  <c:v>4.7880082274790001E-4</c:v>
                </c:pt>
                <c:pt idx="712">
                  <c:v>4.9294595373790002E-4</c:v>
                </c:pt>
                <c:pt idx="713">
                  <c:v>4.760292649735E-4</c:v>
                </c:pt>
                <c:pt idx="714">
                  <c:v>4.6040501911189999E-4</c:v>
                </c:pt>
                <c:pt idx="715">
                  <c:v>4.6973934513519998E-4</c:v>
                </c:pt>
                <c:pt idx="716">
                  <c:v>4.5147279161030001E-4</c:v>
                </c:pt>
                <c:pt idx="717">
                  <c:v>4.5726005919279999E-4</c:v>
                </c:pt>
                <c:pt idx="718">
                  <c:v>4.432298592292E-4</c:v>
                </c:pt>
                <c:pt idx="719">
                  <c:v>4.2777077760550002E-4</c:v>
                </c:pt>
                <c:pt idx="720">
                  <c:v>4.4297135900709999E-4</c:v>
                </c:pt>
                <c:pt idx="721">
                  <c:v>4.3444841867310003E-4</c:v>
                </c:pt>
                <c:pt idx="722">
                  <c:v>4.341324674897E-4</c:v>
                </c:pt>
                <c:pt idx="723">
                  <c:v>4.4356731814330002E-4</c:v>
                </c:pt>
                <c:pt idx="724">
                  <c:v>4.3564033694570002E-4</c:v>
                </c:pt>
                <c:pt idx="725">
                  <c:v>4.4471616274679998E-4</c:v>
                </c:pt>
                <c:pt idx="726">
                  <c:v>4.361573082861E-4</c:v>
                </c:pt>
                <c:pt idx="727">
                  <c:v>4.2813696200030003E-4</c:v>
                </c:pt>
                <c:pt idx="728">
                  <c:v>4.519682261162E-4</c:v>
                </c:pt>
                <c:pt idx="729">
                  <c:v>4.4302880996840001E-4</c:v>
                </c:pt>
                <c:pt idx="730">
                  <c:v>4.4783239718530001E-4</c:v>
                </c:pt>
                <c:pt idx="731">
                  <c:v>4.5113530359229998E-4</c:v>
                </c:pt>
                <c:pt idx="732">
                  <c:v>4.4188715401110001E-4</c:v>
                </c:pt>
                <c:pt idx="733">
                  <c:v>4.6181952347980001E-4</c:v>
                </c:pt>
                <c:pt idx="734">
                  <c:v>4.5446696458379998E-4</c:v>
                </c:pt>
                <c:pt idx="735">
                  <c:v>4.5287294778970002E-4</c:v>
                </c:pt>
                <c:pt idx="736">
                  <c:v>4.738392599393E-4</c:v>
                </c:pt>
                <c:pt idx="737">
                  <c:v>4.6334892977030001E-4</c:v>
                </c:pt>
                <c:pt idx="738">
                  <c:v>4.7313561663030001E-4</c:v>
                </c:pt>
                <c:pt idx="739">
                  <c:v>4.7472244477829998E-4</c:v>
                </c:pt>
                <c:pt idx="740">
                  <c:v>4.650003684219E-4</c:v>
                </c:pt>
                <c:pt idx="741">
                  <c:v>4.879197513219E-4</c:v>
                </c:pt>
                <c:pt idx="742">
                  <c:v>4.7795355203559999E-4</c:v>
                </c:pt>
                <c:pt idx="743">
                  <c:v>4.7312842798420001E-4</c:v>
                </c:pt>
                <c:pt idx="744">
                  <c:v>4.8597389832140002E-4</c:v>
                </c:pt>
                <c:pt idx="745">
                  <c:v>4.7455730964430002E-4</c:v>
                </c:pt>
                <c:pt idx="746">
                  <c:v>4.8557898844590002E-4</c:v>
                </c:pt>
                <c:pt idx="747">
                  <c:v>4.859164473601E-4</c:v>
                </c:pt>
                <c:pt idx="748">
                  <c:v>4.7453574370589997E-4</c:v>
                </c:pt>
                <c:pt idx="749">
                  <c:v>4.9631344154480003E-4</c:v>
                </c:pt>
                <c:pt idx="750">
                  <c:v>4.8833619803190004E-4</c:v>
                </c:pt>
                <c:pt idx="751">
                  <c:v>4.8526306636629998E-4</c:v>
                </c:pt>
                <c:pt idx="752">
                  <c:v>4.9545901129019996E-4</c:v>
                </c:pt>
                <c:pt idx="753">
                  <c:v>4.8471018089910002E-4</c:v>
                </c:pt>
                <c:pt idx="754">
                  <c:v>5.0309160724279999E-4</c:v>
                </c:pt>
                <c:pt idx="755">
                  <c:v>4.9944408237930003E-4</c:v>
                </c:pt>
                <c:pt idx="756">
                  <c:v>4.8816387425179998E-4</c:v>
                </c:pt>
                <c:pt idx="757">
                  <c:v>5.1130581414329996E-4</c:v>
                </c:pt>
                <c:pt idx="758">
                  <c:v>5.0071498844769997E-4</c:v>
                </c:pt>
                <c:pt idx="759">
                  <c:v>4.9690942978489997E-4</c:v>
                </c:pt>
                <c:pt idx="760">
                  <c:v>5.0592067418620001E-4</c:v>
                </c:pt>
                <c:pt idx="761">
                  <c:v>4.9324030987920003E-4</c:v>
                </c:pt>
                <c:pt idx="762">
                  <c:v>5.102718714625E-4</c:v>
                </c:pt>
                <c:pt idx="763">
                  <c:v>5.041183903813E-4</c:v>
                </c:pt>
                <c:pt idx="764">
                  <c:v>4.9303926061840004E-4</c:v>
                </c:pt>
                <c:pt idx="765">
                  <c:v>5.1348144188519997E-4</c:v>
                </c:pt>
                <c:pt idx="766">
                  <c:v>5.0296954577790001E-4</c:v>
                </c:pt>
                <c:pt idx="767">
                  <c:v>5.01727394294E-4</c:v>
                </c:pt>
                <c:pt idx="768">
                  <c:v>5.058632232249E-4</c:v>
                </c:pt>
                <c:pt idx="769">
                  <c:v>4.9666530685500004E-4</c:v>
                </c:pt>
                <c:pt idx="770">
                  <c:v>5.1396968774500003E-4</c:v>
                </c:pt>
                <c:pt idx="771">
                  <c:v>5.0465692766010002E-4</c:v>
                </c:pt>
                <c:pt idx="772">
                  <c:v>4.9846037290989995E-4</c:v>
                </c:pt>
                <c:pt idx="773">
                  <c:v>5.196636775509E-4</c:v>
                </c:pt>
                <c:pt idx="774">
                  <c:v>5.0751463277270005E-4</c:v>
                </c:pt>
                <c:pt idx="775">
                  <c:v>5.1149970386180001E-4</c:v>
                </c:pt>
                <c:pt idx="776">
                  <c:v>5.1409896695990001E-4</c:v>
                </c:pt>
                <c:pt idx="777">
                  <c:v>5.0180638208990002E-4</c:v>
                </c:pt>
                <c:pt idx="778">
                  <c:v>5.2455341210589995E-4</c:v>
                </c:pt>
                <c:pt idx="779">
                  <c:v>5.1604479085649998E-4</c:v>
                </c:pt>
                <c:pt idx="780">
                  <c:v>5.0823984202000001E-4</c:v>
                </c:pt>
                <c:pt idx="781">
                  <c:v>5.3269579075279996E-4</c:v>
                </c:pt>
                <c:pt idx="782">
                  <c:v>5.1898870151489995E-4</c:v>
                </c:pt>
                <c:pt idx="783">
                  <c:v>5.2576686721299997E-4</c:v>
                </c:pt>
                <c:pt idx="784">
                  <c:v>5.2699469961229998E-4</c:v>
                </c:pt>
                <c:pt idx="785">
                  <c:v>5.1498215179890004E-4</c:v>
                </c:pt>
                <c:pt idx="786">
                  <c:v>5.3615670185539995E-4</c:v>
                </c:pt>
                <c:pt idx="787">
                  <c:v>5.2797840908169996E-4</c:v>
                </c:pt>
                <c:pt idx="788">
                  <c:v>5.2286603022370004E-4</c:v>
                </c:pt>
                <c:pt idx="789">
                  <c:v>5.3856207523490004E-4</c:v>
                </c:pt>
                <c:pt idx="790">
                  <c:v>5.2669312572110004E-4</c:v>
                </c:pt>
                <c:pt idx="791">
                  <c:v>5.3278915584089996E-4</c:v>
                </c:pt>
                <c:pt idx="792">
                  <c:v>5.325019592419E-4</c:v>
                </c:pt>
                <c:pt idx="793">
                  <c:v>5.2126485388729997E-4</c:v>
                </c:pt>
                <c:pt idx="794">
                  <c:v>5.4513203212990002E-4</c:v>
                </c:pt>
                <c:pt idx="795">
                  <c:v>5.3305481560530002E-4</c:v>
                </c:pt>
                <c:pt idx="796">
                  <c:v>5.2972318371760001E-4</c:v>
                </c:pt>
                <c:pt idx="797">
                  <c:v>5.4318615002559999E-4</c:v>
                </c:pt>
                <c:pt idx="798">
                  <c:v>5.2927085198460004E-4</c:v>
                </c:pt>
                <c:pt idx="799">
                  <c:v>5.4233171977100003E-4</c:v>
                </c:pt>
                <c:pt idx="800">
                  <c:v>5.4114696104080005E-4</c:v>
                </c:pt>
                <c:pt idx="801">
                  <c:v>5.3246604511510002E-4</c:v>
                </c:pt>
                <c:pt idx="802">
                  <c:v>5.606987979263E-4</c:v>
                </c:pt>
                <c:pt idx="803">
                  <c:v>5.4816209012639998E-4</c:v>
                </c:pt>
                <c:pt idx="804">
                  <c:v>5.4412678582590004E-4</c:v>
                </c:pt>
                <c:pt idx="805">
                  <c:v>5.6391552789139998E-4</c:v>
                </c:pt>
                <c:pt idx="806">
                  <c:v>5.5291538592429996E-4</c:v>
                </c:pt>
                <c:pt idx="807">
                  <c:v>5.67706709262E-4</c:v>
                </c:pt>
                <c:pt idx="808">
                  <c:v>5.649279919453E-4</c:v>
                </c:pt>
                <c:pt idx="809">
                  <c:v>5.5434426758439997E-4</c:v>
                </c:pt>
                <c:pt idx="810">
                  <c:v>5.7821144582700002E-4</c:v>
                </c:pt>
                <c:pt idx="811">
                  <c:v>5.6481309002269996E-4</c:v>
                </c:pt>
                <c:pt idx="812">
                  <c:v>5.6059827329589995E-4</c:v>
                </c:pt>
                <c:pt idx="813">
                  <c:v>5.7816837215800005E-4</c:v>
                </c:pt>
                <c:pt idx="814">
                  <c:v>5.6497106561440003E-4</c:v>
                </c:pt>
                <c:pt idx="815">
                  <c:v>5.773138836958E-4</c:v>
                </c:pt>
                <c:pt idx="816">
                  <c:v>5.7711283443500001E-4</c:v>
                </c:pt>
                <c:pt idx="817">
                  <c:v>5.6544493418190004E-4</c:v>
                </c:pt>
                <c:pt idx="818">
                  <c:v>5.9115741169079997E-4</c:v>
                </c:pt>
                <c:pt idx="819">
                  <c:v>5.7943206047639999E-4</c:v>
                </c:pt>
                <c:pt idx="820">
                  <c:v>5.7753646979110003E-4</c:v>
                </c:pt>
                <c:pt idx="821">
                  <c:v>5.9269397752359997E-4</c:v>
                </c:pt>
                <c:pt idx="822">
                  <c:v>5.779744824395E-4</c:v>
                </c:pt>
                <c:pt idx="823">
                  <c:v>5.8862281730399999E-4</c:v>
                </c:pt>
                <c:pt idx="824">
                  <c:v>5.8903207536790004E-4</c:v>
                </c:pt>
                <c:pt idx="825">
                  <c:v>5.7594967074690005E-4</c:v>
                </c:pt>
                <c:pt idx="826">
                  <c:v>6.0095847584310002E-4</c:v>
                </c:pt>
                <c:pt idx="827">
                  <c:v>5.9112155577170004E-4</c:v>
                </c:pt>
                <c:pt idx="828">
                  <c:v>5.851475871168E-4</c:v>
                </c:pt>
                <c:pt idx="829">
                  <c:v>6.0196372214700003E-4</c:v>
                </c:pt>
                <c:pt idx="830">
                  <c:v>5.8639689814299996E-4</c:v>
                </c:pt>
                <c:pt idx="831">
                  <c:v>6.000035209581E-4</c:v>
                </c:pt>
                <c:pt idx="832">
                  <c:v>6.0013990150759998E-4</c:v>
                </c:pt>
                <c:pt idx="833">
                  <c:v>5.8663386153060004E-4</c:v>
                </c:pt>
                <c:pt idx="834">
                  <c:v>6.1203760560599998E-4</c:v>
                </c:pt>
                <c:pt idx="835">
                  <c:v>5.986680043861E-4</c:v>
                </c:pt>
                <c:pt idx="836">
                  <c:v>5.8939825976270005E-4</c:v>
                </c:pt>
                <c:pt idx="837">
                  <c:v>6.1063747853040001E-4</c:v>
                </c:pt>
                <c:pt idx="838">
                  <c:v>5.9810071252290001E-4</c:v>
                </c:pt>
                <c:pt idx="839">
                  <c:v>6.0735607985409998E-4</c:v>
                </c:pt>
                <c:pt idx="840">
                  <c:v>6.1562773771580001E-4</c:v>
                </c:pt>
                <c:pt idx="841">
                  <c:v>5.9893366415049996E-4</c:v>
                </c:pt>
                <c:pt idx="842">
                  <c:v>6.2051031272859997E-4</c:v>
                </c:pt>
                <c:pt idx="843">
                  <c:v>6.0713349375869999E-4</c:v>
                </c:pt>
                <c:pt idx="844">
                  <c:v>5.9427367523309999E-4</c:v>
                </c:pt>
                <c:pt idx="845">
                  <c:v>6.2191043980420004E-4</c:v>
                </c:pt>
                <c:pt idx="846">
                  <c:v>6.0544611187649997E-4</c:v>
                </c:pt>
                <c:pt idx="847">
                  <c:v>6.0639390721920004E-4</c:v>
                </c:pt>
                <c:pt idx="848">
                  <c:v>6.1855727108199999E-4</c:v>
                </c:pt>
                <c:pt idx="849">
                  <c:v>6.0306227533150002E-4</c:v>
                </c:pt>
                <c:pt idx="850">
                  <c:v>6.2036671442909999E-4</c:v>
                </c:pt>
                <c:pt idx="851">
                  <c:v>6.1666168039659997E-4</c:v>
                </c:pt>
                <c:pt idx="852">
                  <c:v>6.0437625506890003E-4</c:v>
                </c:pt>
                <c:pt idx="853">
                  <c:v>6.3540932023900001E-4</c:v>
                </c:pt>
                <c:pt idx="854">
                  <c:v>6.2078313203529998E-4</c:v>
                </c:pt>
                <c:pt idx="855">
                  <c:v>6.1707093846050001E-4</c:v>
                </c:pt>
                <c:pt idx="856">
                  <c:v>6.3762802165000004E-4</c:v>
                </c:pt>
                <c:pt idx="857">
                  <c:v>6.2337523559110003E-4</c:v>
                </c:pt>
                <c:pt idx="858">
                  <c:v>6.3200591830539997E-4</c:v>
                </c:pt>
                <c:pt idx="859">
                  <c:v>6.3258747104559998E-4</c:v>
                </c:pt>
                <c:pt idx="860">
                  <c:v>6.1614473816009999E-4</c:v>
                </c:pt>
                <c:pt idx="861">
                  <c:v>6.3900661189109998E-4</c:v>
                </c:pt>
                <c:pt idx="862">
                  <c:v>6.2871736008670003E-4</c:v>
                </c:pt>
                <c:pt idx="863">
                  <c:v>6.1872240621600001E-4</c:v>
                </c:pt>
                <c:pt idx="864">
                  <c:v>6.4375280635429999E-4</c:v>
                </c:pt>
                <c:pt idx="865">
                  <c:v>6.2672124477100002E-4</c:v>
                </c:pt>
                <c:pt idx="866">
                  <c:v>6.3023954862730005E-4</c:v>
                </c:pt>
                <c:pt idx="867">
                  <c:v>6.4151256810869996E-4</c:v>
                </c:pt>
                <c:pt idx="868">
                  <c:v>6.268648430705E-4</c:v>
                </c:pt>
                <c:pt idx="869">
                  <c:v>6.4908055355770002E-4</c:v>
                </c:pt>
                <c:pt idx="870">
                  <c:v>6.4525345806030001E-4</c:v>
                </c:pt>
                <c:pt idx="871">
                  <c:v>6.3130224589260004E-4</c:v>
                </c:pt>
                <c:pt idx="872">
                  <c:v>6.5566482953729999E-4</c:v>
                </c:pt>
                <c:pt idx="873">
                  <c:v>6.4179976470770002E-4</c:v>
                </c:pt>
                <c:pt idx="874">
                  <c:v>6.370177143253E-4</c:v>
                </c:pt>
                <c:pt idx="875">
                  <c:v>6.560310139321E-4</c:v>
                </c:pt>
                <c:pt idx="876">
                  <c:v>6.3805887475609996E-4</c:v>
                </c:pt>
                <c:pt idx="877">
                  <c:v>6.4717774512250002E-4</c:v>
                </c:pt>
                <c:pt idx="878">
                  <c:v>6.4938928699120001E-4</c:v>
                </c:pt>
                <c:pt idx="879">
                  <c:v>6.2944972887640002E-4</c:v>
                </c:pt>
                <c:pt idx="880">
                  <c:v>6.5254140645270003E-4</c:v>
                </c:pt>
                <c:pt idx="881">
                  <c:v>6.4358045347029998E-4</c:v>
                </c:pt>
                <c:pt idx="882">
                  <c:v>6.3537340611220002E-4</c:v>
                </c:pt>
                <c:pt idx="883">
                  <c:v>6.624573725276E-4</c:v>
                </c:pt>
                <c:pt idx="884">
                  <c:v>6.4533960539849998E-4</c:v>
                </c:pt>
                <c:pt idx="885">
                  <c:v>6.4836966339500005E-4</c:v>
                </c:pt>
                <c:pt idx="886">
                  <c:v>6.6222756868229997E-4</c:v>
                </c:pt>
                <c:pt idx="887">
                  <c:v>6.4607203239580005E-4</c:v>
                </c:pt>
                <c:pt idx="888">
                  <c:v>6.6364207305010003E-4</c:v>
                </c:pt>
                <c:pt idx="889">
                  <c:v>6.6346256062390003E-4</c:v>
                </c:pt>
                <c:pt idx="890">
                  <c:v>6.4920977456500001E-4</c:v>
                </c:pt>
                <c:pt idx="891">
                  <c:v>6.7711225710810001E-4</c:v>
                </c:pt>
                <c:pt idx="892">
                  <c:v>6.6494889324530005E-4</c:v>
                </c:pt>
                <c:pt idx="893">
                  <c:v>6.5636850195010003E-4</c:v>
                </c:pt>
                <c:pt idx="894">
                  <c:v>6.7911553196609996E-4</c:v>
                </c:pt>
                <c:pt idx="895">
                  <c:v>6.6217011772099995E-4</c:v>
                </c:pt>
                <c:pt idx="896">
                  <c:v>6.704058614559E-4</c:v>
                </c:pt>
                <c:pt idx="897">
                  <c:v>6.7097315331919995E-4</c:v>
                </c:pt>
                <c:pt idx="898">
                  <c:v>6.5497553441670004E-4</c:v>
                </c:pt>
                <c:pt idx="899">
                  <c:v>6.7911553196609996E-4</c:v>
                </c:pt>
                <c:pt idx="900">
                  <c:v>6.7219376796860003E-4</c:v>
                </c:pt>
                <c:pt idx="901">
                  <c:v>6.5929803531620005E-4</c:v>
                </c:pt>
                <c:pt idx="902">
                  <c:v>6.8510387791319999E-4</c:v>
                </c:pt>
                <c:pt idx="903">
                  <c:v>6.7029817728329996E-4</c:v>
                </c:pt>
                <c:pt idx="904">
                  <c:v>6.7308411234990001E-4</c:v>
                </c:pt>
                <c:pt idx="905">
                  <c:v>6.8888068199160003E-4</c:v>
                </c:pt>
                <c:pt idx="906">
                  <c:v>6.7179166944700004E-4</c:v>
                </c:pt>
                <c:pt idx="907">
                  <c:v>6.9531420012939997E-4</c:v>
                </c:pt>
                <c:pt idx="908">
                  <c:v>6.9252104731280003E-4</c:v>
                </c:pt>
                <c:pt idx="909">
                  <c:v>6.7964685149489998E-4</c:v>
                </c:pt>
                <c:pt idx="910">
                  <c:v>7.0217851316559999E-4</c:v>
                </c:pt>
                <c:pt idx="911">
                  <c:v>6.8892375566069995E-4</c:v>
                </c:pt>
                <c:pt idx="912">
                  <c:v>6.8245432339610003E-4</c:v>
                </c:pt>
                <c:pt idx="913">
                  <c:v>6.9743953645230001E-4</c:v>
                </c:pt>
                <c:pt idx="914">
                  <c:v>6.8088906118650005E-4</c:v>
                </c:pt>
                <c:pt idx="915">
                  <c:v>6.890242802911E-4</c:v>
                </c:pt>
                <c:pt idx="916">
                  <c:v>6.9154455559329998E-4</c:v>
                </c:pt>
                <c:pt idx="917">
                  <c:v>6.7590596154330003E-4</c:v>
                </c:pt>
                <c:pt idx="918">
                  <c:v>7.0204207440839996E-4</c:v>
                </c:pt>
                <c:pt idx="919">
                  <c:v>6.8837089929730004E-4</c:v>
                </c:pt>
                <c:pt idx="920">
                  <c:v>6.829857011326E-4</c:v>
                </c:pt>
                <c:pt idx="921">
                  <c:v>7.0747034624220003E-4</c:v>
                </c:pt>
                <c:pt idx="922">
                  <c:v>6.9142965367059999E-4</c:v>
                </c:pt>
                <c:pt idx="923">
                  <c:v>7.0476339897140004E-4</c:v>
                </c:pt>
                <c:pt idx="924">
                  <c:v>7.1126152761280005E-4</c:v>
                </c:pt>
                <c:pt idx="925">
                  <c:v>6.993782008067E-4</c:v>
                </c:pt>
                <c:pt idx="926">
                  <c:v>7.238054531626E-4</c:v>
                </c:pt>
                <c:pt idx="927">
                  <c:v>7.1406899951399999E-4</c:v>
                </c:pt>
                <c:pt idx="928">
                  <c:v>7.0367916487160001E-4</c:v>
                </c:pt>
                <c:pt idx="929">
                  <c:v>7.2585180168969999E-4</c:v>
                </c:pt>
                <c:pt idx="930">
                  <c:v>7.1074452716860003E-4</c:v>
                </c:pt>
                <c:pt idx="931">
                  <c:v>7.1500963531430004E-4</c:v>
                </c:pt>
                <c:pt idx="932">
                  <c:v>7.2426494443790003E-4</c:v>
                </c:pt>
                <c:pt idx="933">
                  <c:v>7.0792273618279999E-4</c:v>
                </c:pt>
                <c:pt idx="934">
                  <c:v>7.2898238431660001E-4</c:v>
                </c:pt>
                <c:pt idx="935">
                  <c:v>7.2050251765180004E-4</c:v>
                </c:pt>
                <c:pt idx="936">
                  <c:v>7.0827454328540001E-4</c:v>
                </c:pt>
                <c:pt idx="937">
                  <c:v>7.3052616789940001E-4</c:v>
                </c:pt>
                <c:pt idx="938">
                  <c:v>7.1667542215440004E-4</c:v>
                </c:pt>
                <c:pt idx="939">
                  <c:v>7.1829819353299998E-4</c:v>
                </c:pt>
                <c:pt idx="940">
                  <c:v>7.3133752448479997E-4</c:v>
                </c:pt>
                <c:pt idx="941">
                  <c:v>7.1517477044840002E-4</c:v>
                </c:pt>
                <c:pt idx="942">
                  <c:v>7.3662935756149998E-4</c:v>
                </c:pt>
                <c:pt idx="943">
                  <c:v>7.3481275467199997E-4</c:v>
                </c:pt>
                <c:pt idx="944">
                  <c:v>7.2386284591630004E-4</c:v>
                </c:pt>
                <c:pt idx="945">
                  <c:v>7.4734946247189999E-4</c:v>
                </c:pt>
                <c:pt idx="946">
                  <c:v>7.3380034882580001E-4</c:v>
                </c:pt>
                <c:pt idx="947">
                  <c:v>7.3483429150659996E-4</c:v>
                </c:pt>
                <c:pt idx="948">
                  <c:v>7.5337372254579999E-4</c:v>
                </c:pt>
                <c:pt idx="949">
                  <c:v>7.3753407923500005E-4</c:v>
                </c:pt>
                <c:pt idx="950">
                  <c:v>7.5087498407810005E-4</c:v>
                </c:pt>
                <c:pt idx="951">
                  <c:v>7.5122679118069997E-4</c:v>
                </c:pt>
                <c:pt idx="952">
                  <c:v>7.3413061909380004E-4</c:v>
                </c:pt>
                <c:pt idx="953">
                  <c:v>7.5949128950010005E-4</c:v>
                </c:pt>
                <c:pt idx="954">
                  <c:v>7.4645911809060001E-4</c:v>
                </c:pt>
                <c:pt idx="955">
                  <c:v>7.4131088331339998E-4</c:v>
                </c:pt>
                <c:pt idx="956">
                  <c:v>7.6373480260370004E-4</c:v>
                </c:pt>
                <c:pt idx="957">
                  <c:v>7.4706942541519997E-4</c:v>
                </c:pt>
                <c:pt idx="958">
                  <c:v>7.5272028334440004E-4</c:v>
                </c:pt>
                <c:pt idx="959">
                  <c:v>7.6358404476199997E-4</c:v>
                </c:pt>
                <c:pt idx="960">
                  <c:v>7.4685405706990005E-4</c:v>
                </c:pt>
                <c:pt idx="961">
                  <c:v>7.693498046137E-4</c:v>
                </c:pt>
                <c:pt idx="962">
                  <c:v>7.6262187212710003E-4</c:v>
                </c:pt>
                <c:pt idx="963">
                  <c:v>7.4697611853480003E-4</c:v>
                </c:pt>
                <c:pt idx="964">
                  <c:v>7.7259523095559997E-4</c:v>
                </c:pt>
                <c:pt idx="965">
                  <c:v>7.5496773933990001E-4</c:v>
                </c:pt>
                <c:pt idx="966">
                  <c:v>7.515427423641E-4</c:v>
                </c:pt>
                <c:pt idx="967">
                  <c:v>7.6855992665510002E-4</c:v>
                </c:pt>
                <c:pt idx="968">
                  <c:v>7.4878550367430004E-4</c:v>
                </c:pt>
                <c:pt idx="969">
                  <c:v>7.632393972017E-4</c:v>
                </c:pt>
                <c:pt idx="970">
                  <c:v>7.6844508294020004E-4</c:v>
                </c:pt>
                <c:pt idx="971">
                  <c:v>7.5216742698100002E-4</c:v>
                </c:pt>
                <c:pt idx="972">
                  <c:v>7.8022066736590004E-4</c:v>
                </c:pt>
                <c:pt idx="973">
                  <c:v>7.7037652954460004E-4</c:v>
                </c:pt>
                <c:pt idx="974">
                  <c:v>7.6183205237610003E-4</c:v>
                </c:pt>
                <c:pt idx="975">
                  <c:v>7.8941142419350005E-4</c:v>
                </c:pt>
                <c:pt idx="976">
                  <c:v>7.7454827260230001E-4</c:v>
                </c:pt>
                <c:pt idx="977">
                  <c:v>7.8021350782359999E-4</c:v>
                </c:pt>
                <c:pt idx="978">
                  <c:v>7.9157983418550002E-4</c:v>
                </c:pt>
                <c:pt idx="979">
                  <c:v>7.7374407555910003E-4</c:v>
                </c:pt>
                <c:pt idx="980">
                  <c:v>7.9145061317829998E-4</c:v>
                </c:pt>
                <c:pt idx="981">
                  <c:v>7.8764505451549998E-4</c:v>
                </c:pt>
                <c:pt idx="982">
                  <c:v>7.7433284604919996E-4</c:v>
                </c:pt>
                <c:pt idx="983">
                  <c:v>8.0126599641520003E-4</c:v>
                </c:pt>
                <c:pt idx="984">
                  <c:v>7.8644597670060005E-4</c:v>
                </c:pt>
                <c:pt idx="985">
                  <c:v>7.8162801219150001E-4</c:v>
                </c:pt>
                <c:pt idx="986">
                  <c:v>7.9907604958859995E-4</c:v>
                </c:pt>
                <c:pt idx="987">
                  <c:v>7.8424881212410004E-4</c:v>
                </c:pt>
                <c:pt idx="988">
                  <c:v>8.0288876779379998E-4</c:v>
                </c:pt>
                <c:pt idx="989">
                  <c:v>8.075486985035E-4</c:v>
                </c:pt>
                <c:pt idx="990">
                  <c:v>7.95572064817E-4</c:v>
                </c:pt>
                <c:pt idx="991">
                  <c:v>8.2312989979980002E-4</c:v>
                </c:pt>
                <c:pt idx="992">
                  <c:v>8.120579295792E-4</c:v>
                </c:pt>
                <c:pt idx="993">
                  <c:v>8.0858985893429995E-4</c:v>
                </c:pt>
                <c:pt idx="994">
                  <c:v>8.2648306852210003E-4</c:v>
                </c:pt>
                <c:pt idx="995">
                  <c:v>8.167609921657E-4</c:v>
                </c:pt>
                <c:pt idx="996">
                  <c:v>8.2995829870919995E-4</c:v>
                </c:pt>
                <c:pt idx="997">
                  <c:v>8.2939106505359995E-4</c:v>
                </c:pt>
                <c:pt idx="998">
                  <c:v>8.1625120947140001E-4</c:v>
                </c:pt>
                <c:pt idx="999">
                  <c:v>8.3146616816519997E-4</c:v>
                </c:pt>
                <c:pt idx="1000">
                  <c:v>8.1919512012970002E-4</c:v>
                </c:pt>
                <c:pt idx="1001">
                  <c:v>8.111747447401E-4</c:v>
                </c:pt>
                <c:pt idx="1002">
                  <c:v>8.2862278213720005E-4</c:v>
                </c:pt>
                <c:pt idx="1003">
                  <c:v>8.1734976265580004E-4</c:v>
                </c:pt>
                <c:pt idx="1004">
                  <c:v>8.311573765241E-4</c:v>
                </c:pt>
                <c:pt idx="1005">
                  <c:v>8.2779704825950004E-4</c:v>
                </c:pt>
                <c:pt idx="1006">
                  <c:v>8.137740078382E-4</c:v>
                </c:pt>
                <c:pt idx="1007">
                  <c:v>8.3580304635689996E-4</c:v>
                </c:pt>
                <c:pt idx="1008">
                  <c:v>8.254849817604E-4</c:v>
                </c:pt>
                <c:pt idx="1009">
                  <c:v>8.2707899855450002E-4</c:v>
                </c:pt>
                <c:pt idx="1010">
                  <c:v>8.3857460413130002E-4</c:v>
                </c:pt>
                <c:pt idx="1011">
                  <c:v>8.2719390047710005E-4</c:v>
                </c:pt>
                <c:pt idx="1012">
                  <c:v>8.3731807535509996E-4</c:v>
                </c:pt>
                <c:pt idx="1013">
                  <c:v>8.3097786409780004E-4</c:v>
                </c:pt>
                <c:pt idx="1014">
                  <c:v>8.2096859114240005E-4</c:v>
                </c:pt>
                <c:pt idx="1015">
                  <c:v>8.3781348075719997E-4</c:v>
                </c:pt>
                <c:pt idx="1016">
                  <c:v>8.3214108599349997E-4</c:v>
                </c:pt>
                <c:pt idx="1017">
                  <c:v>8.3563069347289995E-4</c:v>
                </c:pt>
                <c:pt idx="1018">
                  <c:v>8.3891209214930005E-4</c:v>
                </c:pt>
                <c:pt idx="1019">
                  <c:v>8.2995829870919995E-4</c:v>
                </c:pt>
                <c:pt idx="1020">
                  <c:v>8.5040763951840001E-4</c:v>
                </c:pt>
                <c:pt idx="1021">
                  <c:v>8.4718375001099997E-4</c:v>
                </c:pt>
                <c:pt idx="1022">
                  <c:v>8.4413931472230002E-4</c:v>
                </c:pt>
                <c:pt idx="1023">
                  <c:v>8.5853569908070002E-4</c:v>
                </c:pt>
                <c:pt idx="1024">
                  <c:v>8.524396689609E-4</c:v>
                </c:pt>
                <c:pt idx="1025">
                  <c:v>8.6485431529579996E-4</c:v>
                </c:pt>
                <c:pt idx="1026">
                  <c:v>8.6438760627060001E-4</c:v>
                </c:pt>
                <c:pt idx="1027">
                  <c:v>8.5447885794570004E-4</c:v>
                </c:pt>
                <c:pt idx="1028">
                  <c:v>8.727454114705E-4</c:v>
                </c:pt>
                <c:pt idx="1029">
                  <c:v>8.640214218758E-4</c:v>
                </c:pt>
                <c:pt idx="1030">
                  <c:v>8.6334644583990002E-4</c:v>
                </c:pt>
                <c:pt idx="1031">
                  <c:v>8.7166839512069997E-4</c:v>
                </c:pt>
                <c:pt idx="1032">
                  <c:v>8.6368393385779997E-4</c:v>
                </c:pt>
                <c:pt idx="1033">
                  <c:v>8.7801570771260001E-4</c:v>
                </c:pt>
                <c:pt idx="1034">
                  <c:v>8.726377272978E-4</c:v>
                </c:pt>
                <c:pt idx="1035">
                  <c:v>8.6896860739220003E-4</c:v>
                </c:pt>
                <c:pt idx="1036">
                  <c:v>8.8347989367319995E-4</c:v>
                </c:pt>
                <c:pt idx="1037">
                  <c:v>8.774700108916E-4</c:v>
                </c:pt>
                <c:pt idx="1038">
                  <c:v>8.8572013191879999E-4</c:v>
                </c:pt>
                <c:pt idx="1039">
                  <c:v>8.9015753474090003E-4</c:v>
                </c:pt>
                <c:pt idx="1040">
                  <c:v>8.8317831978200001E-4</c:v>
                </c:pt>
                <c:pt idx="1041">
                  <c:v>8.9867331553249998E-4</c:v>
                </c:pt>
                <c:pt idx="1042">
                  <c:v>8.9124892838300001E-4</c:v>
                </c:pt>
                <c:pt idx="1043">
                  <c:v>8.9060986647380004E-4</c:v>
                </c:pt>
                <c:pt idx="1044">
                  <c:v>9.0086332056670004E-4</c:v>
                </c:pt>
                <c:pt idx="1045">
                  <c:v>8.8961899746210001E-4</c:v>
                </c:pt>
                <c:pt idx="1046">
                  <c:v>9.0502784587440002E-4</c:v>
                </c:pt>
                <c:pt idx="1047">
                  <c:v>9.0122228721160001E-4</c:v>
                </c:pt>
                <c:pt idx="1048">
                  <c:v>8.9341017883270003E-4</c:v>
                </c:pt>
                <c:pt idx="1049">
                  <c:v>9.1050635091959996E-4</c:v>
                </c:pt>
                <c:pt idx="1050">
                  <c:v>8.9857279090210004E-4</c:v>
                </c:pt>
                <c:pt idx="1051">
                  <c:v>9.0464728418740003E-4</c:v>
                </c:pt>
                <c:pt idx="1052">
                  <c:v>9.0962322428820002E-4</c:v>
                </c:pt>
                <c:pt idx="1053">
                  <c:v>8.9924054918809999E-4</c:v>
                </c:pt>
                <c:pt idx="1054">
                  <c:v>9.1803126269949999E-4</c:v>
                </c:pt>
                <c:pt idx="1055">
                  <c:v>9.1208604862909998E-4</c:v>
                </c:pt>
                <c:pt idx="1056">
                  <c:v>9.0522173559289996E-4</c:v>
                </c:pt>
                <c:pt idx="1057">
                  <c:v>9.2016381677240003E-4</c:v>
                </c:pt>
                <c:pt idx="1058">
                  <c:v>9.1020477702840003E-4</c:v>
                </c:pt>
                <c:pt idx="1059">
                  <c:v>9.1882108245040003E-4</c:v>
                </c:pt>
                <c:pt idx="1060">
                  <c:v>9.1790204169229996E-4</c:v>
                </c:pt>
                <c:pt idx="1061">
                  <c:v>9.0513553004710002E-4</c:v>
                </c:pt>
                <c:pt idx="1062">
                  <c:v>9.2375394888219995E-4</c:v>
                </c:pt>
                <c:pt idx="1063">
                  <c:v>9.1518071712929998E-4</c:v>
                </c:pt>
                <c:pt idx="1064">
                  <c:v>9.1143982717770003E-4</c:v>
                </c:pt>
                <c:pt idx="1065">
                  <c:v>9.2354574007910001E-4</c:v>
                </c:pt>
                <c:pt idx="1066">
                  <c:v>9.1370876180010005E-4</c:v>
                </c:pt>
                <c:pt idx="1067">
                  <c:v>9.2894525732850001E-4</c:v>
                </c:pt>
                <c:pt idx="1068">
                  <c:v>9.2363904695960002E-4</c:v>
                </c:pt>
                <c:pt idx="1069">
                  <c:v>9.1313436860219999E-4</c:v>
                </c:pt>
                <c:pt idx="1070">
                  <c:v>9.3544338596979995E-4</c:v>
                </c:pt>
                <c:pt idx="1071">
                  <c:v>9.2653272440660001E-4</c:v>
                </c:pt>
                <c:pt idx="1072">
                  <c:v>9.2833495000379997E-4</c:v>
                </c:pt>
                <c:pt idx="1073">
                  <c:v>9.3838013708589998E-4</c:v>
                </c:pt>
                <c:pt idx="1074">
                  <c:v>9.2748051974920001E-4</c:v>
                </c:pt>
                <c:pt idx="1075">
                  <c:v>9.4584759790449998E-4</c:v>
                </c:pt>
                <c:pt idx="1076">
                  <c:v>9.3894737074149998E-4</c:v>
                </c:pt>
                <c:pt idx="1077">
                  <c:v>9.3076186021789995E-4</c:v>
                </c:pt>
                <c:pt idx="1078">
                  <c:v>9.5181434880940003E-4</c:v>
                </c:pt>
                <c:pt idx="1079">
                  <c:v>9.4236514996739996E-4</c:v>
                </c:pt>
                <c:pt idx="1080">
                  <c:v>9.4719749176869997E-4</c:v>
                </c:pt>
                <c:pt idx="1081">
                  <c:v>9.5032085664569995E-4</c:v>
                </c:pt>
                <c:pt idx="1082">
                  <c:v>9.4167585484680001E-4</c:v>
                </c:pt>
                <c:pt idx="1083">
                  <c:v>9.6213241340589999E-4</c:v>
                </c:pt>
                <c:pt idx="1084">
                  <c:v>9.5689797308299998E-4</c:v>
                </c:pt>
                <c:pt idx="1085">
                  <c:v>9.4783649547029996E-4</c:v>
                </c:pt>
                <c:pt idx="1086">
                  <c:v>9.6542097162460004E-4</c:v>
                </c:pt>
                <c:pt idx="1087">
                  <c:v>9.5419102581219999E-4</c:v>
                </c:pt>
                <c:pt idx="1088">
                  <c:v>9.6390594262629997E-4</c:v>
                </c:pt>
                <c:pt idx="1089">
                  <c:v>9.6404232317579995E-4</c:v>
                </c:pt>
                <c:pt idx="1090">
                  <c:v>9.5559121109550001E-4</c:v>
                </c:pt>
                <c:pt idx="1091">
                  <c:v>9.7754120361059991E-4</c:v>
                </c:pt>
                <c:pt idx="1092">
                  <c:v>9.665410616435E-4</c:v>
                </c:pt>
                <c:pt idx="1093">
                  <c:v>9.610912529752E-4</c:v>
                </c:pt>
                <c:pt idx="1094">
                  <c:v>9.7064819419760001E-4</c:v>
                </c:pt>
                <c:pt idx="1095">
                  <c:v>9.6276425756509996E-4</c:v>
                </c:pt>
                <c:pt idx="1096">
                  <c:v>9.7644980996850004E-4</c:v>
                </c:pt>
                <c:pt idx="1097">
                  <c:v>9.7397260833530003E-4</c:v>
                </c:pt>
                <c:pt idx="1098">
                  <c:v>9.6620357362549997E-4</c:v>
                </c:pt>
                <c:pt idx="1099">
                  <c:v>9.8529586102809991E-4</c:v>
                </c:pt>
                <c:pt idx="1100">
                  <c:v>9.7314693266529995E-4</c:v>
                </c:pt>
                <c:pt idx="1101">
                  <c:v>9.7640673629940001E-4</c:v>
                </c:pt>
                <c:pt idx="1102">
                  <c:v>9.8917318973689989E-4</c:v>
                </c:pt>
                <c:pt idx="1103">
                  <c:v>9.7972399089490004E-4</c:v>
                </c:pt>
                <c:pt idx="1104">
                  <c:v>9.9942658562209995E-4</c:v>
                </c:pt>
                <c:pt idx="1105">
                  <c:v>9.8983384668830006E-4</c:v>
                </c:pt>
                <c:pt idx="1106">
                  <c:v>9.803558932617001E-4</c:v>
                </c:pt>
                <c:pt idx="1107">
                  <c:v>1.002679229714E-3</c:v>
                </c:pt>
                <c:pt idx="1108">
                  <c:v>9.9170068278910009E-4</c:v>
                </c:pt>
                <c:pt idx="1109">
                  <c:v>9.9811982363459998E-4</c:v>
                </c:pt>
                <c:pt idx="1110">
                  <c:v>1.0024853982030001E-3</c:v>
                </c:pt>
                <c:pt idx="1111">
                  <c:v>9.911047527567001E-4</c:v>
                </c:pt>
                <c:pt idx="1112">
                  <c:v>1.0080069769170001E-3</c:v>
                </c:pt>
                <c:pt idx="1113">
                  <c:v>1.00193254184E-3</c:v>
                </c:pt>
                <c:pt idx="1114">
                  <c:v>9.9480256903920002E-4</c:v>
                </c:pt>
                <c:pt idx="1115">
                  <c:v>1.016601803713E-3</c:v>
                </c:pt>
                <c:pt idx="1116">
                  <c:v>1.0051708668470001E-3</c:v>
                </c:pt>
                <c:pt idx="1117">
                  <c:v>1.0137871140609999E-3</c:v>
                </c:pt>
                <c:pt idx="1118">
                  <c:v>1.014031236991E-3</c:v>
                </c:pt>
                <c:pt idx="1119">
                  <c:v>1.0066428221760001E-3</c:v>
                </c:pt>
                <c:pt idx="1120">
                  <c:v>1.0303376475350001E-3</c:v>
                </c:pt>
                <c:pt idx="1121">
                  <c:v>1.0203139390800001E-3</c:v>
                </c:pt>
                <c:pt idx="1122">
                  <c:v>1.014497946016E-3</c:v>
                </c:pt>
                <c:pt idx="1123">
                  <c:v>1.0283271549269999E-3</c:v>
                </c:pt>
                <c:pt idx="1124">
                  <c:v>1.0178296361119999E-3</c:v>
                </c:pt>
                <c:pt idx="1125">
                  <c:v>1.027860445902E-3</c:v>
                </c:pt>
                <c:pt idx="1126">
                  <c:v>1.031874213368E-3</c:v>
                </c:pt>
                <c:pt idx="1127">
                  <c:v>1.0197683004660001E-3</c:v>
                </c:pt>
                <c:pt idx="1128">
                  <c:v>1.043276395649E-3</c:v>
                </c:pt>
                <c:pt idx="1129">
                  <c:v>1.030710991472E-3</c:v>
                </c:pt>
                <c:pt idx="1130">
                  <c:v>1.0294328676539999E-3</c:v>
                </c:pt>
                <c:pt idx="1131">
                  <c:v>1.0414167772979999E-3</c:v>
                </c:pt>
                <c:pt idx="1132">
                  <c:v>1.0329297510910001E-3</c:v>
                </c:pt>
                <c:pt idx="1133">
                  <c:v>1.0461485944690001E-3</c:v>
                </c:pt>
                <c:pt idx="1134">
                  <c:v>1.0411438997830001E-3</c:v>
                </c:pt>
                <c:pt idx="1135">
                  <c:v>1.0326639749110001E-3</c:v>
                </c:pt>
                <c:pt idx="1136">
                  <c:v>1.0511316359040001E-3</c:v>
                </c:pt>
                <c:pt idx="1137">
                  <c:v>1.0397293372079999E-3</c:v>
                </c:pt>
                <c:pt idx="1138">
                  <c:v>1.0390400420870001E-3</c:v>
                </c:pt>
                <c:pt idx="1139">
                  <c:v>1.0512752924110001E-3</c:v>
                </c:pt>
                <c:pt idx="1140">
                  <c:v>1.0389108210800001E-3</c:v>
                </c:pt>
                <c:pt idx="1141">
                  <c:v>1.0569404112179999E-3</c:v>
                </c:pt>
                <c:pt idx="1142">
                  <c:v>1.05205073487E-3</c:v>
                </c:pt>
                <c:pt idx="1143">
                  <c:v>1.043132855557E-3</c:v>
                </c:pt>
                <c:pt idx="1144">
                  <c:v>1.0650110198179999E-3</c:v>
                </c:pt>
                <c:pt idx="1145">
                  <c:v>1.051813713275E-3</c:v>
                </c:pt>
                <c:pt idx="1146">
                  <c:v>1.0499684140089999E-3</c:v>
                </c:pt>
                <c:pt idx="1147">
                  <c:v>1.059123314917E-3</c:v>
                </c:pt>
                <c:pt idx="1148">
                  <c:v>1.047469675541E-3</c:v>
                </c:pt>
                <c:pt idx="1149">
                  <c:v>1.063596573658E-3</c:v>
                </c:pt>
                <c:pt idx="1150">
                  <c:v>1.0549658909439999E-3</c:v>
                </c:pt>
                <c:pt idx="1151">
                  <c:v>1.0468809632580001E-3</c:v>
                </c:pt>
                <c:pt idx="1152">
                  <c:v>1.0671794880180001E-3</c:v>
                </c:pt>
                <c:pt idx="1153">
                  <c:v>1.0560429655020001E-3</c:v>
                </c:pt>
                <c:pt idx="1154">
                  <c:v>1.060688518919E-3</c:v>
                </c:pt>
                <c:pt idx="1155">
                  <c:v>1.0693048825489999E-3</c:v>
                </c:pt>
                <c:pt idx="1156">
                  <c:v>1.061270129867E-3</c:v>
                </c:pt>
                <c:pt idx="1157">
                  <c:v>1.083098119125E-3</c:v>
                </c:pt>
                <c:pt idx="1158">
                  <c:v>1.077526248991E-3</c:v>
                </c:pt>
                <c:pt idx="1159">
                  <c:v>1.0735124815260001E-3</c:v>
                </c:pt>
                <c:pt idx="1160">
                  <c:v>1.092935097404E-3</c:v>
                </c:pt>
                <c:pt idx="1161">
                  <c:v>1.0828898521140001E-3</c:v>
                </c:pt>
                <c:pt idx="1162">
                  <c:v>1.0909102857110001E-3</c:v>
                </c:pt>
                <c:pt idx="1163">
                  <c:v>1.094687031582E-3</c:v>
                </c:pt>
                <c:pt idx="1164">
                  <c:v>1.085711759515E-3</c:v>
                </c:pt>
                <c:pt idx="1165">
                  <c:v>1.1063980637120001E-3</c:v>
                </c:pt>
                <c:pt idx="1166">
                  <c:v>1.0976381599899999E-3</c:v>
                </c:pt>
                <c:pt idx="1167">
                  <c:v>1.091032288969E-3</c:v>
                </c:pt>
                <c:pt idx="1168">
                  <c:v>1.102693029679E-3</c:v>
                </c:pt>
                <c:pt idx="1169">
                  <c:v>1.0896464809779999E-3</c:v>
                </c:pt>
                <c:pt idx="1170">
                  <c:v>1.104452181607E-3</c:v>
                </c:pt>
                <c:pt idx="1171">
                  <c:v>1.104832743295E-3</c:v>
                </c:pt>
                <c:pt idx="1172">
                  <c:v>1.093775150366E-3</c:v>
                </c:pt>
                <c:pt idx="1173">
                  <c:v>1.115617458709E-3</c:v>
                </c:pt>
                <c:pt idx="1174">
                  <c:v>1.1058738455180001E-3</c:v>
                </c:pt>
                <c:pt idx="1175">
                  <c:v>1.104746595956E-3</c:v>
                </c:pt>
                <c:pt idx="1176">
                  <c:v>1.1178792919960001E-3</c:v>
                </c:pt>
                <c:pt idx="1177">
                  <c:v>1.108006457798E-3</c:v>
                </c:pt>
                <c:pt idx="1178">
                  <c:v>1.1281326878820001E-3</c:v>
                </c:pt>
                <c:pt idx="1179">
                  <c:v>1.1256913421679999E-3</c:v>
                </c:pt>
                <c:pt idx="1180">
                  <c:v>1.118144951761E-3</c:v>
                </c:pt>
                <c:pt idx="1181">
                  <c:v>1.137675251812E-3</c:v>
                </c:pt>
                <c:pt idx="1182">
                  <c:v>1.1282475898040001E-3</c:v>
                </c:pt>
                <c:pt idx="1183">
                  <c:v>1.131220138632E-3</c:v>
                </c:pt>
                <c:pt idx="1184">
                  <c:v>1.1382353259249999E-3</c:v>
                </c:pt>
                <c:pt idx="1185">
                  <c:v>1.1277736630290001E-3</c:v>
                </c:pt>
                <c:pt idx="1186">
                  <c:v>1.14754086826E-3</c:v>
                </c:pt>
                <c:pt idx="1187">
                  <c:v>1.139254891314E-3</c:v>
                </c:pt>
                <c:pt idx="1188">
                  <c:v>1.130961696617E-3</c:v>
                </c:pt>
                <c:pt idx="1189">
                  <c:v>1.1466434225439999E-3</c:v>
                </c:pt>
                <c:pt idx="1190">
                  <c:v>1.1363397352400001E-3</c:v>
                </c:pt>
                <c:pt idx="1191">
                  <c:v>1.1444246629250001E-3</c:v>
                </c:pt>
                <c:pt idx="1192">
                  <c:v>1.1511812917889999E-3</c:v>
                </c:pt>
                <c:pt idx="1193">
                  <c:v>1.1415956541899999E-3</c:v>
                </c:pt>
                <c:pt idx="1194">
                  <c:v>1.1619372526179999E-3</c:v>
                </c:pt>
                <c:pt idx="1195">
                  <c:v>1.1538738617669999E-3</c:v>
                </c:pt>
                <c:pt idx="1196">
                  <c:v>1.1481870897110001E-3</c:v>
                </c:pt>
                <c:pt idx="1197">
                  <c:v>1.1655489215629999E-3</c:v>
                </c:pt>
                <c:pt idx="1198">
                  <c:v>1.1562433792280001E-3</c:v>
                </c:pt>
                <c:pt idx="1199">
                  <c:v>1.17116398178E-3</c:v>
                </c:pt>
                <c:pt idx="1200">
                  <c:v>1.1694622226060001E-3</c:v>
                </c:pt>
                <c:pt idx="1201">
                  <c:v>1.15827540867E-3</c:v>
                </c:pt>
                <c:pt idx="1202">
                  <c:v>1.17975869216E-3</c:v>
                </c:pt>
                <c:pt idx="1203">
                  <c:v>1.1689595412460001E-3</c:v>
                </c:pt>
                <c:pt idx="1204">
                  <c:v>1.166575704701E-3</c:v>
                </c:pt>
                <c:pt idx="1205">
                  <c:v>1.1807782575490001E-3</c:v>
                </c:pt>
                <c:pt idx="1206">
                  <c:v>1.1688303202390001E-3</c:v>
                </c:pt>
                <c:pt idx="1207">
                  <c:v>1.184849534184E-3</c:v>
                </c:pt>
                <c:pt idx="1208">
                  <c:v>1.181783503853E-3</c:v>
                </c:pt>
                <c:pt idx="1209">
                  <c:v>1.1717239394779999E-3</c:v>
                </c:pt>
                <c:pt idx="1210">
                  <c:v>1.193336560391E-3</c:v>
                </c:pt>
                <c:pt idx="1211">
                  <c:v>1.183571410365E-3</c:v>
                </c:pt>
                <c:pt idx="1212">
                  <c:v>1.1821640655399999E-3</c:v>
                </c:pt>
                <c:pt idx="1213">
                  <c:v>1.1946936137969999E-3</c:v>
                </c:pt>
                <c:pt idx="1214">
                  <c:v>1.182839041576E-3</c:v>
                </c:pt>
                <c:pt idx="1215">
                  <c:v>1.199748483486E-3</c:v>
                </c:pt>
                <c:pt idx="1216">
                  <c:v>1.1951315682379999E-3</c:v>
                </c:pt>
                <c:pt idx="1217">
                  <c:v>1.1856608325620001E-3</c:v>
                </c:pt>
                <c:pt idx="1218">
                  <c:v>1.204372616485E-3</c:v>
                </c:pt>
                <c:pt idx="1219">
                  <c:v>1.191627699882E-3</c:v>
                </c:pt>
                <c:pt idx="1220">
                  <c:v>1.193731441163E-3</c:v>
                </c:pt>
                <c:pt idx="1221">
                  <c:v>1.20389868971E-3</c:v>
                </c:pt>
                <c:pt idx="1222">
                  <c:v>1.189811038785E-3</c:v>
                </c:pt>
                <c:pt idx="1223">
                  <c:v>1.2070221127939999E-3</c:v>
                </c:pt>
                <c:pt idx="1224">
                  <c:v>1.203374587931E-3</c:v>
                </c:pt>
                <c:pt idx="1225">
                  <c:v>1.192345633171E-3</c:v>
                </c:pt>
                <c:pt idx="1226">
                  <c:v>1.215178868733E-3</c:v>
                </c:pt>
                <c:pt idx="1227">
                  <c:v>1.2013713130729999E-3</c:v>
                </c:pt>
                <c:pt idx="1228">
                  <c:v>1.206411747262E-3</c:v>
                </c:pt>
                <c:pt idx="1229">
                  <c:v>1.218553632498E-3</c:v>
                </c:pt>
                <c:pt idx="1230">
                  <c:v>1.2048250064249999E-3</c:v>
                </c:pt>
                <c:pt idx="1231">
                  <c:v>1.2239603092890001E-3</c:v>
                </c:pt>
                <c:pt idx="1232">
                  <c:v>1.22179184109E-3</c:v>
                </c:pt>
                <c:pt idx="1233">
                  <c:v>1.2115887366240001E-3</c:v>
                </c:pt>
                <c:pt idx="1234">
                  <c:v>1.238191616721E-3</c:v>
                </c:pt>
                <c:pt idx="1235">
                  <c:v>1.2254825560379999E-3</c:v>
                </c:pt>
                <c:pt idx="1236">
                  <c:v>1.230343594216E-3</c:v>
                </c:pt>
                <c:pt idx="1237">
                  <c:v>1.2439357815309999E-3</c:v>
                </c:pt>
                <c:pt idx="1238">
                  <c:v>1.230688183568E-3</c:v>
                </c:pt>
                <c:pt idx="1239">
                  <c:v>1.2492492096500001E-3</c:v>
                </c:pt>
                <c:pt idx="1240">
                  <c:v>1.2488901847970001E-3</c:v>
                </c:pt>
                <c:pt idx="1241">
                  <c:v>1.234414754435E-3</c:v>
                </c:pt>
                <c:pt idx="1242">
                  <c:v>1.261936733499E-3</c:v>
                </c:pt>
                <c:pt idx="1243">
                  <c:v>1.251518144272E-3</c:v>
                </c:pt>
                <c:pt idx="1244">
                  <c:v>1.2450917856770001E-3</c:v>
                </c:pt>
                <c:pt idx="1245">
                  <c:v>1.264026155695E-3</c:v>
                </c:pt>
                <c:pt idx="1246">
                  <c:v>1.245472347364E-3</c:v>
                </c:pt>
                <c:pt idx="1247">
                  <c:v>1.2574993306769999E-3</c:v>
                </c:pt>
                <c:pt idx="1248">
                  <c:v>1.2621090281750001E-3</c:v>
                </c:pt>
                <c:pt idx="1249">
                  <c:v>1.2447542976589999E-3</c:v>
                </c:pt>
                <c:pt idx="1250">
                  <c:v>1.2721685925499999E-3</c:v>
                </c:pt>
                <c:pt idx="1251">
                  <c:v>1.2614412698889999E-3</c:v>
                </c:pt>
                <c:pt idx="1252">
                  <c:v>1.250354922377E-3</c:v>
                </c:pt>
                <c:pt idx="1253">
                  <c:v>1.2756150681530001E-3</c:v>
                </c:pt>
                <c:pt idx="1254">
                  <c:v>1.262209494598E-3</c:v>
                </c:pt>
                <c:pt idx="1255">
                  <c:v>1.26807577908E-3</c:v>
                </c:pt>
                <c:pt idx="1256">
                  <c:v>1.280332449824E-3</c:v>
                </c:pt>
                <c:pt idx="1257">
                  <c:v>1.267027459107E-3</c:v>
                </c:pt>
                <c:pt idx="1258">
                  <c:v>1.286069513299E-3</c:v>
                </c:pt>
                <c:pt idx="1259">
                  <c:v>1.284762751311E-3</c:v>
                </c:pt>
                <c:pt idx="1260">
                  <c:v>1.269655418582E-3</c:v>
                </c:pt>
                <c:pt idx="1261">
                  <c:v>1.2984123313799999E-3</c:v>
                </c:pt>
                <c:pt idx="1262">
                  <c:v>1.2857464607810001E-3</c:v>
                </c:pt>
                <c:pt idx="1263">
                  <c:v>1.279327319935E-3</c:v>
                </c:pt>
                <c:pt idx="1264">
                  <c:v>1.299489405937E-3</c:v>
                </c:pt>
                <c:pt idx="1265">
                  <c:v>1.285509439185E-3</c:v>
                </c:pt>
                <c:pt idx="1266">
                  <c:v>1.2983046472069999E-3</c:v>
                </c:pt>
                <c:pt idx="1267">
                  <c:v>1.299690455198E-3</c:v>
                </c:pt>
                <c:pt idx="1268">
                  <c:v>1.284015947022E-3</c:v>
                </c:pt>
                <c:pt idx="1269">
                  <c:v>1.308328355663E-3</c:v>
                </c:pt>
                <c:pt idx="1270">
                  <c:v>1.2976871803399999E-3</c:v>
                </c:pt>
                <c:pt idx="1271">
                  <c:v>1.290700747631E-3</c:v>
                </c:pt>
                <c:pt idx="1272">
                  <c:v>1.3186678988860001E-3</c:v>
                </c:pt>
                <c:pt idx="1273">
                  <c:v>1.3039986370130001E-3</c:v>
                </c:pt>
                <c:pt idx="1274">
                  <c:v>1.308313920163E-3</c:v>
                </c:pt>
                <c:pt idx="1275">
                  <c:v>1.321295858361E-3</c:v>
                </c:pt>
                <c:pt idx="1276">
                  <c:v>1.307753846049E-3</c:v>
                </c:pt>
                <c:pt idx="1277">
                  <c:v>1.331556471996E-3</c:v>
                </c:pt>
                <c:pt idx="1278">
                  <c:v>1.3271406060079999E-3</c:v>
                </c:pt>
                <c:pt idx="1279">
                  <c:v>1.3142377138140001E-3</c:v>
                </c:pt>
                <c:pt idx="1280">
                  <c:v>1.341070281342E-3</c:v>
                </c:pt>
                <c:pt idx="1281">
                  <c:v>1.3279448030520001E-3</c:v>
                </c:pt>
                <c:pt idx="1282">
                  <c:v>1.3228324241939999E-3</c:v>
                </c:pt>
                <c:pt idx="1283">
                  <c:v>1.3420755276460001E-3</c:v>
                </c:pt>
                <c:pt idx="1284">
                  <c:v>1.3285335153340001E-3</c:v>
                </c:pt>
                <c:pt idx="1285">
                  <c:v>1.340740011074E-3</c:v>
                </c:pt>
                <c:pt idx="1286">
                  <c:v>1.3444018550220001E-3</c:v>
                </c:pt>
                <c:pt idx="1287">
                  <c:v>1.327923266217E-3</c:v>
                </c:pt>
                <c:pt idx="1288">
                  <c:v>1.352723804303E-3</c:v>
                </c:pt>
                <c:pt idx="1289">
                  <c:v>1.3420036993920001E-3</c:v>
                </c:pt>
                <c:pt idx="1290">
                  <c:v>1.3345434563230001E-3</c:v>
                </c:pt>
                <c:pt idx="1291">
                  <c:v>1.3560985680669999E-3</c:v>
                </c:pt>
                <c:pt idx="1292">
                  <c:v>1.340646645986E-3</c:v>
                </c:pt>
                <c:pt idx="1293">
                  <c:v>1.350383041427E-3</c:v>
                </c:pt>
                <c:pt idx="1294">
                  <c:v>1.357498695143E-3</c:v>
                </c:pt>
                <c:pt idx="1295">
                  <c:v>1.344301388599E-3</c:v>
                </c:pt>
                <c:pt idx="1296">
                  <c:v>1.3615986099469999E-3</c:v>
                </c:pt>
                <c:pt idx="1297">
                  <c:v>1.3555672485380001E-3</c:v>
                </c:pt>
                <c:pt idx="1298">
                  <c:v>1.3476689346130001E-3</c:v>
                </c:pt>
                <c:pt idx="1299">
                  <c:v>1.3746020849789999E-3</c:v>
                </c:pt>
                <c:pt idx="1300">
                  <c:v>1.363479881547E-3</c:v>
                </c:pt>
                <c:pt idx="1301">
                  <c:v>1.369432313368E-3</c:v>
                </c:pt>
                <c:pt idx="1302">
                  <c:v>1.384596922435E-3</c:v>
                </c:pt>
                <c:pt idx="1303">
                  <c:v>1.36933894828E-3</c:v>
                </c:pt>
                <c:pt idx="1304">
                  <c:v>1.386370509863E-3</c:v>
                </c:pt>
                <c:pt idx="1305">
                  <c:v>1.3820049352940001E-3</c:v>
                </c:pt>
                <c:pt idx="1306">
                  <c:v>1.372390543111E-3</c:v>
                </c:pt>
                <c:pt idx="1307">
                  <c:v>1.3992375461380001E-3</c:v>
                </c:pt>
                <c:pt idx="1308">
                  <c:v>1.386162242852E-3</c:v>
                </c:pt>
                <c:pt idx="1309">
                  <c:v>1.3870238326489999E-3</c:v>
                </c:pt>
                <c:pt idx="1310">
                  <c:v>1.4058289816600001E-3</c:v>
                </c:pt>
                <c:pt idx="1311">
                  <c:v>1.388503005728E-3</c:v>
                </c:pt>
                <c:pt idx="1312">
                  <c:v>1.402841997333E-3</c:v>
                </c:pt>
                <c:pt idx="1313">
                  <c:v>1.4024901902300001E-3</c:v>
                </c:pt>
                <c:pt idx="1314">
                  <c:v>1.393292215653E-3</c:v>
                </c:pt>
                <c:pt idx="1315">
                  <c:v>1.4151345239949999E-3</c:v>
                </c:pt>
                <c:pt idx="1316">
                  <c:v>1.4024901902300001E-3</c:v>
                </c:pt>
                <c:pt idx="1317">
                  <c:v>1.399833476171E-3</c:v>
                </c:pt>
                <c:pt idx="1318">
                  <c:v>1.418990315869E-3</c:v>
                </c:pt>
                <c:pt idx="1319">
                  <c:v>1.4019156806169999E-3</c:v>
                </c:pt>
                <c:pt idx="1320">
                  <c:v>1.411472680047E-3</c:v>
                </c:pt>
                <c:pt idx="1321">
                  <c:v>1.4159459387880001E-3</c:v>
                </c:pt>
                <c:pt idx="1322">
                  <c:v>1.401370042004E-3</c:v>
                </c:pt>
                <c:pt idx="1323">
                  <c:v>1.425308990292E-3</c:v>
                </c:pt>
                <c:pt idx="1324">
                  <c:v>1.4124204171820001E-3</c:v>
                </c:pt>
                <c:pt idx="1325">
                  <c:v>1.4093616046009999E-3</c:v>
                </c:pt>
                <c:pt idx="1326">
                  <c:v>1.4281164621929999E-3</c:v>
                </c:pt>
                <c:pt idx="1327">
                  <c:v>1.4144739834590001E-3</c:v>
                </c:pt>
                <c:pt idx="1328">
                  <c:v>1.4253017725419999E-3</c:v>
                </c:pt>
                <c:pt idx="1329">
                  <c:v>1.4293084386739999E-3</c:v>
                </c:pt>
                <c:pt idx="1330">
                  <c:v>1.4180353609849999E-3</c:v>
                </c:pt>
                <c:pt idx="1331">
                  <c:v>1.4388437848539999E-3</c:v>
                </c:pt>
                <c:pt idx="1332">
                  <c:v>1.4302921481429999E-3</c:v>
                </c:pt>
                <c:pt idx="1333">
                  <c:v>1.4235139824450001E-3</c:v>
                </c:pt>
                <c:pt idx="1334">
                  <c:v>1.4429867733269999E-3</c:v>
                </c:pt>
                <c:pt idx="1335">
                  <c:v>1.430392614566E-3</c:v>
                </c:pt>
                <c:pt idx="1336">
                  <c:v>1.4423477696250001E-3</c:v>
                </c:pt>
                <c:pt idx="1337">
                  <c:v>1.4446669956670001E-3</c:v>
                </c:pt>
                <c:pt idx="1338">
                  <c:v>1.4320153277370001E-3</c:v>
                </c:pt>
                <c:pt idx="1339">
                  <c:v>1.4565143501389999E-3</c:v>
                </c:pt>
                <c:pt idx="1340">
                  <c:v>1.445643487386E-3</c:v>
                </c:pt>
                <c:pt idx="1341">
                  <c:v>1.4399136416610001E-3</c:v>
                </c:pt>
                <c:pt idx="1342">
                  <c:v>1.4604347525160001E-3</c:v>
                </c:pt>
                <c:pt idx="1343">
                  <c:v>1.447481568903E-3</c:v>
                </c:pt>
                <c:pt idx="1344">
                  <c:v>1.456988276914E-3</c:v>
                </c:pt>
                <c:pt idx="1345">
                  <c:v>1.4599967980759999E-3</c:v>
                </c:pt>
                <c:pt idx="1346">
                  <c:v>1.44807761535E-3</c:v>
                </c:pt>
                <c:pt idx="1347">
                  <c:v>1.4706092188129999E-3</c:v>
                </c:pt>
                <c:pt idx="1348">
                  <c:v>1.461203093641E-3</c:v>
                </c:pt>
                <c:pt idx="1349">
                  <c:v>1.452069845982E-3</c:v>
                </c:pt>
                <c:pt idx="1350">
                  <c:v>1.472971518524E-3</c:v>
                </c:pt>
                <c:pt idx="1351">
                  <c:v>1.4606502372770001E-3</c:v>
                </c:pt>
                <c:pt idx="1352">
                  <c:v>1.4700922183690001E-3</c:v>
                </c:pt>
                <c:pt idx="1353">
                  <c:v>1.4738546451550001E-3</c:v>
                </c:pt>
                <c:pt idx="1354">
                  <c:v>1.4598675770689999E-3</c:v>
                </c:pt>
                <c:pt idx="1355">
                  <c:v>1.484905136749E-3</c:v>
                </c:pt>
                <c:pt idx="1356">
                  <c:v>1.4752548886459999E-3</c:v>
                </c:pt>
                <c:pt idx="1357">
                  <c:v>1.4717078302059999E-3</c:v>
                </c:pt>
                <c:pt idx="1358">
                  <c:v>1.488100271672E-3</c:v>
                </c:pt>
                <c:pt idx="1359">
                  <c:v>1.4780120691280001E-3</c:v>
                </c:pt>
                <c:pt idx="1360">
                  <c:v>1.4857810456310001E-3</c:v>
                </c:pt>
                <c:pt idx="1361">
                  <c:v>1.488351612352E-3</c:v>
                </c:pt>
                <c:pt idx="1362">
                  <c:v>1.4757431345059999E-3</c:v>
                </c:pt>
                <c:pt idx="1363">
                  <c:v>1.496924785897E-3</c:v>
                </c:pt>
                <c:pt idx="1364">
                  <c:v>1.48913427256E-3</c:v>
                </c:pt>
                <c:pt idx="1365">
                  <c:v>1.481070881709E-3</c:v>
                </c:pt>
                <c:pt idx="1366">
                  <c:v>1.500450307503E-3</c:v>
                </c:pt>
                <c:pt idx="1367">
                  <c:v>1.486570923589E-3</c:v>
                </c:pt>
                <c:pt idx="1368">
                  <c:v>1.49964611046E-3</c:v>
                </c:pt>
                <c:pt idx="1369">
                  <c:v>1.4996964018789999E-3</c:v>
                </c:pt>
                <c:pt idx="1370">
                  <c:v>1.4889404410499999E-3</c:v>
                </c:pt>
                <c:pt idx="1371">
                  <c:v>1.512426999398E-3</c:v>
                </c:pt>
                <c:pt idx="1372">
                  <c:v>1.5016495017330001E-3</c:v>
                </c:pt>
                <c:pt idx="1373">
                  <c:v>1.4992872020230001E-3</c:v>
                </c:pt>
                <c:pt idx="1374">
                  <c:v>1.5165987424549999E-3</c:v>
                </c:pt>
                <c:pt idx="1375">
                  <c:v>1.5068263746800001E-3</c:v>
                </c:pt>
                <c:pt idx="1376">
                  <c:v>1.5170295955610001E-3</c:v>
                </c:pt>
                <c:pt idx="1377">
                  <c:v>1.517948578112E-3</c:v>
                </c:pt>
                <c:pt idx="1378">
                  <c:v>1.507960841991E-3</c:v>
                </c:pt>
                <c:pt idx="1379">
                  <c:v>1.5313038602470001E-3</c:v>
                </c:pt>
                <c:pt idx="1380">
                  <c:v>1.52522942517E-3</c:v>
                </c:pt>
                <c:pt idx="1381">
                  <c:v>1.521567464806E-3</c:v>
                </c:pt>
                <c:pt idx="1382">
                  <c:v>1.5466696349899999E-3</c:v>
                </c:pt>
                <c:pt idx="1383">
                  <c:v>1.5352099435400001E-3</c:v>
                </c:pt>
                <c:pt idx="1384">
                  <c:v>1.548005151562E-3</c:v>
                </c:pt>
                <c:pt idx="1385">
                  <c:v>1.549800275825E-3</c:v>
                </c:pt>
                <c:pt idx="1386">
                  <c:v>1.5382902929560001E-3</c:v>
                </c:pt>
                <c:pt idx="1387">
                  <c:v>1.565474667586E-3</c:v>
                </c:pt>
                <c:pt idx="1388">
                  <c:v>1.552744186483E-3</c:v>
                </c:pt>
                <c:pt idx="1389">
                  <c:v>1.5466480981559999E-3</c:v>
                </c:pt>
                <c:pt idx="1390">
                  <c:v>1.5670615248379999E-3</c:v>
                </c:pt>
                <c:pt idx="1391">
                  <c:v>1.5490965452050001E-3</c:v>
                </c:pt>
                <c:pt idx="1392">
                  <c:v>1.552851870656E-3</c:v>
                </c:pt>
                <c:pt idx="1393">
                  <c:v>1.5595797449349999E-3</c:v>
                </c:pt>
                <c:pt idx="1394">
                  <c:v>1.5463249292220001E-3</c:v>
                </c:pt>
                <c:pt idx="1395">
                  <c:v>1.568792038597E-3</c:v>
                </c:pt>
                <c:pt idx="1396">
                  <c:v>1.5609080437569999E-3</c:v>
                </c:pt>
                <c:pt idx="1397">
                  <c:v>1.5490965452050001E-3</c:v>
                </c:pt>
                <c:pt idx="1398">
                  <c:v>1.578944851644E-3</c:v>
                </c:pt>
                <c:pt idx="1399">
                  <c:v>1.5677077462900001E-3</c:v>
                </c:pt>
                <c:pt idx="1400">
                  <c:v>1.5701131196689999E-3</c:v>
                </c:pt>
                <c:pt idx="1401">
                  <c:v>1.586476922967E-3</c:v>
                </c:pt>
                <c:pt idx="1402">
                  <c:v>1.575764035806E-3</c:v>
                </c:pt>
                <c:pt idx="1403">
                  <c:v>1.5911872033030001E-3</c:v>
                </c:pt>
                <c:pt idx="1404">
                  <c:v>1.588149927557E-3</c:v>
                </c:pt>
                <c:pt idx="1405">
                  <c:v>1.578873023391E-3</c:v>
                </c:pt>
                <c:pt idx="1406">
                  <c:v>1.605468685739E-3</c:v>
                </c:pt>
                <c:pt idx="1407">
                  <c:v>1.592644839548E-3</c:v>
                </c:pt>
                <c:pt idx="1408">
                  <c:v>1.586735481396E-3</c:v>
                </c:pt>
                <c:pt idx="1409">
                  <c:v>1.6066749813040001E-3</c:v>
                </c:pt>
                <c:pt idx="1410">
                  <c:v>1.595236826688E-3</c:v>
                </c:pt>
                <c:pt idx="1411">
                  <c:v>1.6107677947729999E-3</c:v>
                </c:pt>
                <c:pt idx="1412">
                  <c:v>1.6076946631070001E-3</c:v>
                </c:pt>
                <c:pt idx="1413">
                  <c:v>1.596794929355E-3</c:v>
                </c:pt>
                <c:pt idx="1414">
                  <c:v>1.6234624199569999E-3</c:v>
                </c:pt>
                <c:pt idx="1415">
                  <c:v>1.6110405558719999E-3</c:v>
                </c:pt>
                <c:pt idx="1416">
                  <c:v>1.6037024324759999E-3</c:v>
                </c:pt>
                <c:pt idx="1417">
                  <c:v>1.628603553399E-3</c:v>
                </c:pt>
                <c:pt idx="1418">
                  <c:v>1.617983914912E-3</c:v>
                </c:pt>
                <c:pt idx="1419">
                  <c:v>1.625788863748E-3</c:v>
                </c:pt>
                <c:pt idx="1420">
                  <c:v>1.6360064037139999E-3</c:v>
                </c:pt>
                <c:pt idx="1421">
                  <c:v>1.6200590180230001E-3</c:v>
                </c:pt>
                <c:pt idx="1422">
                  <c:v>1.647013705224E-3</c:v>
                </c:pt>
                <c:pt idx="1423">
                  <c:v>1.6413124976679999E-3</c:v>
                </c:pt>
                <c:pt idx="1424">
                  <c:v>1.631130930036E-3</c:v>
                </c:pt>
                <c:pt idx="1425">
                  <c:v>1.659055007622E-3</c:v>
                </c:pt>
                <c:pt idx="1426">
                  <c:v>1.6455202130599999E-3</c:v>
                </c:pt>
                <c:pt idx="1427">
                  <c:v>1.647415803745E-3</c:v>
                </c:pt>
                <c:pt idx="1428">
                  <c:v>1.6597012290729999E-3</c:v>
                </c:pt>
                <c:pt idx="1429">
                  <c:v>1.642116694711E-3</c:v>
                </c:pt>
                <c:pt idx="1430">
                  <c:v>1.6555581241850001E-3</c:v>
                </c:pt>
                <c:pt idx="1431">
                  <c:v>1.6549621941520001E-3</c:v>
                </c:pt>
                <c:pt idx="1432">
                  <c:v>1.6415207646790001E-3</c:v>
                </c:pt>
                <c:pt idx="1433">
                  <c:v>1.6670178156350001E-3</c:v>
                </c:pt>
                <c:pt idx="1434">
                  <c:v>1.6545457765459999E-3</c:v>
                </c:pt>
                <c:pt idx="1435">
                  <c:v>1.649246783927E-3</c:v>
                </c:pt>
                <c:pt idx="1436">
                  <c:v>1.670988509431E-3</c:v>
                </c:pt>
                <c:pt idx="1437">
                  <c:v>1.6554864123460001E-3</c:v>
                </c:pt>
                <c:pt idx="1438">
                  <c:v>1.6684323782100001E-3</c:v>
                </c:pt>
                <c:pt idx="1439">
                  <c:v>1.674944884144E-3</c:v>
                </c:pt>
                <c:pt idx="1440">
                  <c:v>1.660088892095E-3</c:v>
                </c:pt>
                <c:pt idx="1441">
                  <c:v>1.686742063612E-3</c:v>
                </c:pt>
                <c:pt idx="1442">
                  <c:v>1.677845721133E-3</c:v>
                </c:pt>
                <c:pt idx="1443">
                  <c:v>1.6707372851670001E-3</c:v>
                </c:pt>
                <c:pt idx="1444">
                  <c:v>1.6913805156950001E-3</c:v>
                </c:pt>
                <c:pt idx="1445">
                  <c:v>1.6784775070849999E-3</c:v>
                </c:pt>
                <c:pt idx="1446">
                  <c:v>1.6813927795740001E-3</c:v>
                </c:pt>
                <c:pt idx="1447">
                  <c:v>1.691610203125E-3</c:v>
                </c:pt>
                <c:pt idx="1448">
                  <c:v>1.674715080298E-3</c:v>
                </c:pt>
                <c:pt idx="1449">
                  <c:v>1.6915886662899999E-3</c:v>
                </c:pt>
                <c:pt idx="1450">
                  <c:v>1.690073637292E-3</c:v>
                </c:pt>
                <c:pt idx="1451">
                  <c:v>1.673925318755E-3</c:v>
                </c:pt>
                <c:pt idx="1452">
                  <c:v>1.7023949185389999E-3</c:v>
                </c:pt>
                <c:pt idx="1453">
                  <c:v>1.688924850896E-3</c:v>
                </c:pt>
                <c:pt idx="1454">
                  <c:v>1.688307267614E-3</c:v>
                </c:pt>
                <c:pt idx="1455">
                  <c:v>1.709280884825E-3</c:v>
                </c:pt>
                <c:pt idx="1456">
                  <c:v>1.6958034830169999E-3</c:v>
                </c:pt>
                <c:pt idx="1457">
                  <c:v>1.711348770186E-3</c:v>
                </c:pt>
                <c:pt idx="1458">
                  <c:v>1.7179402057079999E-3</c:v>
                </c:pt>
                <c:pt idx="1459">
                  <c:v>1.7037591896949999E-3</c:v>
                </c:pt>
                <c:pt idx="1460">
                  <c:v>1.7267934745180001E-3</c:v>
                </c:pt>
                <c:pt idx="1461">
                  <c:v>1.7169709317389999E-3</c:v>
                </c:pt>
                <c:pt idx="1462">
                  <c:v>1.7065092688430001E-3</c:v>
                </c:pt>
                <c:pt idx="1463">
                  <c:v>1.73526618164E-3</c:v>
                </c:pt>
                <c:pt idx="1464">
                  <c:v>1.722413464449E-3</c:v>
                </c:pt>
                <c:pt idx="1465">
                  <c:v>1.7236197600140001E-3</c:v>
                </c:pt>
                <c:pt idx="1466">
                  <c:v>1.7360200872640001E-3</c:v>
                </c:pt>
                <c:pt idx="1467">
                  <c:v>1.718112500384E-3</c:v>
                </c:pt>
                <c:pt idx="1468">
                  <c:v>1.737535116263E-3</c:v>
                </c:pt>
                <c:pt idx="1469">
                  <c:v>1.738174119964E-3</c:v>
                </c:pt>
                <c:pt idx="1470">
                  <c:v>1.7252138350160001E-3</c:v>
                </c:pt>
                <c:pt idx="1471">
                  <c:v>1.7582142027090001E-3</c:v>
                </c:pt>
                <c:pt idx="1472">
                  <c:v>1.747522852384E-3</c:v>
                </c:pt>
                <c:pt idx="1473">
                  <c:v>1.740321051329E-3</c:v>
                </c:pt>
                <c:pt idx="1474">
                  <c:v>1.761028892361E-3</c:v>
                </c:pt>
                <c:pt idx="1475">
                  <c:v>1.749246148393E-3</c:v>
                </c:pt>
                <c:pt idx="1476">
                  <c:v>1.760504790582E-3</c:v>
                </c:pt>
                <c:pt idx="1477">
                  <c:v>1.768568181433E-3</c:v>
                </c:pt>
                <c:pt idx="1478">
                  <c:v>1.7515509389339999E-3</c:v>
                </c:pt>
                <c:pt idx="1479">
                  <c:v>1.777048106305E-3</c:v>
                </c:pt>
                <c:pt idx="1480">
                  <c:v>1.7702053301040001E-3</c:v>
                </c:pt>
                <c:pt idx="1481">
                  <c:v>1.757927006111E-3</c:v>
                </c:pt>
                <c:pt idx="1482">
                  <c:v>1.7857864731920001E-3</c:v>
                </c:pt>
                <c:pt idx="1483">
                  <c:v>1.774721662514E-3</c:v>
                </c:pt>
                <c:pt idx="1484">
                  <c:v>1.7780748894439999E-3</c:v>
                </c:pt>
                <c:pt idx="1485">
                  <c:v>1.787452260032E-3</c:v>
                </c:pt>
                <c:pt idx="1486">
                  <c:v>1.7733718268569999E-3</c:v>
                </c:pt>
                <c:pt idx="1487">
                  <c:v>1.7917604418470001E-3</c:v>
                </c:pt>
                <c:pt idx="1488">
                  <c:v>1.7898791702460001E-3</c:v>
                </c:pt>
                <c:pt idx="1489">
                  <c:v>1.7755473963920001E-3</c:v>
                </c:pt>
                <c:pt idx="1490">
                  <c:v>1.8022219883280001E-3</c:v>
                </c:pt>
                <c:pt idx="1491">
                  <c:v>1.791063928977E-3</c:v>
                </c:pt>
                <c:pt idx="1492">
                  <c:v>1.786439795978E-3</c:v>
                </c:pt>
                <c:pt idx="1493">
                  <c:v>1.7999315168710001E-3</c:v>
                </c:pt>
                <c:pt idx="1494">
                  <c:v>1.7876963829620001E-3</c:v>
                </c:pt>
                <c:pt idx="1495">
                  <c:v>1.806343439966E-3</c:v>
                </c:pt>
                <c:pt idx="1496">
                  <c:v>1.8109532538800001E-3</c:v>
                </c:pt>
                <c:pt idx="1497">
                  <c:v>1.7998669063669999E-3</c:v>
                </c:pt>
                <c:pt idx="1498">
                  <c:v>1.82716618292E-3</c:v>
                </c:pt>
                <c:pt idx="1499">
                  <c:v>1.817092299461E-3</c:v>
                </c:pt>
                <c:pt idx="1500">
                  <c:v>1.8105942290279999E-3</c:v>
                </c:pt>
                <c:pt idx="1501">
                  <c:v>1.825909712352E-3</c:v>
                </c:pt>
                <c:pt idx="1502">
                  <c:v>1.8129420932379999E-3</c:v>
                </c:pt>
                <c:pt idx="1503">
                  <c:v>1.8277693307030001E-3</c:v>
                </c:pt>
                <c:pt idx="1504">
                  <c:v>1.8310219747950001E-3</c:v>
                </c:pt>
                <c:pt idx="1505">
                  <c:v>1.818449352868E-3</c:v>
                </c:pt>
                <c:pt idx="1506">
                  <c:v>1.837311894633E-3</c:v>
                </c:pt>
                <c:pt idx="1507">
                  <c:v>1.827690401115E-3</c:v>
                </c:pt>
                <c:pt idx="1508">
                  <c:v>1.8211491405960001E-3</c:v>
                </c:pt>
                <c:pt idx="1509">
                  <c:v>1.8397818785159999E-3</c:v>
                </c:pt>
                <c:pt idx="1510">
                  <c:v>1.828200183809E-3</c:v>
                </c:pt>
                <c:pt idx="1511">
                  <c:v>1.8412251956760001E-3</c:v>
                </c:pt>
                <c:pt idx="1512">
                  <c:v>1.8480176804590001E-3</c:v>
                </c:pt>
                <c:pt idx="1513">
                  <c:v>1.834884984419E-3</c:v>
                </c:pt>
                <c:pt idx="1514">
                  <c:v>1.859060954303E-3</c:v>
                </c:pt>
                <c:pt idx="1515">
                  <c:v>1.8480679718780001E-3</c:v>
                </c:pt>
                <c:pt idx="1516">
                  <c:v>1.8451312789690001E-3</c:v>
                </c:pt>
                <c:pt idx="1517">
                  <c:v>1.869852887467E-3</c:v>
                </c:pt>
                <c:pt idx="1518">
                  <c:v>1.861064229161E-3</c:v>
                </c:pt>
                <c:pt idx="1519">
                  <c:v>1.873091096058E-3</c:v>
                </c:pt>
                <c:pt idx="1520">
                  <c:v>1.8789573805410001E-3</c:v>
                </c:pt>
                <c:pt idx="1521">
                  <c:v>1.8676844192669999E-3</c:v>
                </c:pt>
                <c:pt idx="1522">
                  <c:v>1.8916664412250001E-3</c:v>
                </c:pt>
                <c:pt idx="1523">
                  <c:v>1.8870638450609999E-3</c:v>
                </c:pt>
                <c:pt idx="1524">
                  <c:v>1.880838652141E-3</c:v>
                </c:pt>
                <c:pt idx="1525">
                  <c:v>1.9065582891930001E-3</c:v>
                </c:pt>
                <c:pt idx="1526">
                  <c:v>1.893877983093E-3</c:v>
                </c:pt>
                <c:pt idx="1527">
                  <c:v>1.8983872141690001E-3</c:v>
                </c:pt>
                <c:pt idx="1528">
                  <c:v>1.8994138808919999E-3</c:v>
                </c:pt>
                <c:pt idx="1529">
                  <c:v>1.8865900347009999E-3</c:v>
                </c:pt>
                <c:pt idx="1530">
                  <c:v>1.908827223815E-3</c:v>
                </c:pt>
                <c:pt idx="1531">
                  <c:v>1.903011230752E-3</c:v>
                </c:pt>
                <c:pt idx="1532">
                  <c:v>1.8932820530610001E-3</c:v>
                </c:pt>
                <c:pt idx="1533">
                  <c:v>1.9137888448309999E-3</c:v>
                </c:pt>
                <c:pt idx="1534">
                  <c:v>1.899421098642E-3</c:v>
                </c:pt>
                <c:pt idx="1535">
                  <c:v>1.899744267575E-3</c:v>
                </c:pt>
                <c:pt idx="1536">
                  <c:v>1.9135159673169999E-3</c:v>
                </c:pt>
                <c:pt idx="1537">
                  <c:v>1.9005340291189999E-3</c:v>
                </c:pt>
                <c:pt idx="1538">
                  <c:v>1.9256937084720001E-3</c:v>
                </c:pt>
                <c:pt idx="1539">
                  <c:v>1.921766088344E-3</c:v>
                </c:pt>
                <c:pt idx="1540">
                  <c:v>1.915267901495E-3</c:v>
                </c:pt>
                <c:pt idx="1541">
                  <c:v>1.939853071235E-3</c:v>
                </c:pt>
                <c:pt idx="1542">
                  <c:v>1.924293464981E-3</c:v>
                </c:pt>
                <c:pt idx="1543">
                  <c:v>1.9259449327359999E-3</c:v>
                </c:pt>
                <c:pt idx="1544">
                  <c:v>1.9399033626539999E-3</c:v>
                </c:pt>
                <c:pt idx="1545">
                  <c:v>1.9273019861429999E-3</c:v>
                </c:pt>
                <c:pt idx="1546">
                  <c:v>1.941325026564E-3</c:v>
                </c:pt>
                <c:pt idx="1547">
                  <c:v>1.9412245601419999E-3</c:v>
                </c:pt>
                <c:pt idx="1548">
                  <c:v>1.9293124787510001E-3</c:v>
                </c:pt>
                <c:pt idx="1549">
                  <c:v>1.9536248873919999E-3</c:v>
                </c:pt>
                <c:pt idx="1550">
                  <c:v>1.9370886730029999E-3</c:v>
                </c:pt>
                <c:pt idx="1551">
                  <c:v>1.9317322876299999E-3</c:v>
                </c:pt>
                <c:pt idx="1552">
                  <c:v>1.9561164081100002E-3</c:v>
                </c:pt>
                <c:pt idx="1553">
                  <c:v>1.943342736922E-3</c:v>
                </c:pt>
                <c:pt idx="1554">
                  <c:v>1.9558651838450002E-3</c:v>
                </c:pt>
                <c:pt idx="1555">
                  <c:v>1.962427748367E-3</c:v>
                </c:pt>
                <c:pt idx="1556">
                  <c:v>1.946466160007E-3</c:v>
                </c:pt>
                <c:pt idx="1557">
                  <c:v>1.971719088033E-3</c:v>
                </c:pt>
                <c:pt idx="1558">
                  <c:v>1.962025649846E-3</c:v>
                </c:pt>
                <c:pt idx="1559">
                  <c:v>1.955850748345E-3</c:v>
                </c:pt>
                <c:pt idx="1560">
                  <c:v>1.9832649268209999E-3</c:v>
                </c:pt>
                <c:pt idx="1561">
                  <c:v>1.9706850871440001E-3</c:v>
                </c:pt>
                <c:pt idx="1562">
                  <c:v>1.9740741699929999E-3</c:v>
                </c:pt>
                <c:pt idx="1563">
                  <c:v>1.9859431777149998E-3</c:v>
                </c:pt>
                <c:pt idx="1564">
                  <c:v>1.9729468040169998E-3</c:v>
                </c:pt>
                <c:pt idx="1565">
                  <c:v>1.9917734898630001E-3</c:v>
                </c:pt>
                <c:pt idx="1566">
                  <c:v>1.9938270561399999E-3</c:v>
                </c:pt>
                <c:pt idx="1567">
                  <c:v>1.9801056478169999E-3</c:v>
                </c:pt>
                <c:pt idx="1568">
                  <c:v>2.008474897593E-3</c:v>
                </c:pt>
                <c:pt idx="1569">
                  <c:v>1.99427944608E-3</c:v>
                </c:pt>
                <c:pt idx="1570">
                  <c:v>1.9894039724019999E-3</c:v>
                </c:pt>
                <c:pt idx="1571">
                  <c:v>2.0124956499789999E-3</c:v>
                </c:pt>
                <c:pt idx="1572">
                  <c:v>1.9954210147260002E-3</c:v>
                </c:pt>
                <c:pt idx="1573">
                  <c:v>2.0083526615049998E-3</c:v>
                </c:pt>
                <c:pt idx="1574">
                  <c:v>2.0203939639030001E-3</c:v>
                </c:pt>
                <c:pt idx="1575">
                  <c:v>2.0031901076439998E-3</c:v>
                </c:pt>
                <c:pt idx="1576">
                  <c:v>2.0267989020789998E-3</c:v>
                </c:pt>
                <c:pt idx="1577">
                  <c:v>2.0234815310690001E-3</c:v>
                </c:pt>
                <c:pt idx="1578">
                  <c:v>2.0095447544009998E-3</c:v>
                </c:pt>
                <c:pt idx="1579">
                  <c:v>2.043047687039E-3</c:v>
                </c:pt>
                <c:pt idx="1580">
                  <c:v>2.0306115038689998E-3</c:v>
                </c:pt>
                <c:pt idx="1581">
                  <c:v>2.0242857281120002E-3</c:v>
                </c:pt>
                <c:pt idx="1582">
                  <c:v>2.0480237435550001E-3</c:v>
                </c:pt>
                <c:pt idx="1583">
                  <c:v>2.0290031097830001E-3</c:v>
                </c:pt>
                <c:pt idx="1584">
                  <c:v>2.0347258541729999E-3</c:v>
                </c:pt>
                <c:pt idx="1585">
                  <c:v>2.0485406275840001E-3</c:v>
                </c:pt>
                <c:pt idx="1586">
                  <c:v>2.026339294389E-3</c:v>
                </c:pt>
                <c:pt idx="1587">
                  <c:v>2.0464726258070001E-3</c:v>
                </c:pt>
                <c:pt idx="1588">
                  <c:v>2.0431696902960001E-3</c:v>
                </c:pt>
                <c:pt idx="1589">
                  <c:v>2.0254848059270002E-3</c:v>
                </c:pt>
                <c:pt idx="1590">
                  <c:v>2.0552757196129999E-3</c:v>
                </c:pt>
                <c:pt idx="1591">
                  <c:v>2.0468675065790001E-3</c:v>
                </c:pt>
                <c:pt idx="1592">
                  <c:v>2.0404483657330001E-3</c:v>
                </c:pt>
                <c:pt idx="1593">
                  <c:v>2.0687386859210002E-3</c:v>
                </c:pt>
                <c:pt idx="1594">
                  <c:v>2.0508382003750002E-3</c:v>
                </c:pt>
                <c:pt idx="1595">
                  <c:v>2.0556778181339999E-3</c:v>
                </c:pt>
                <c:pt idx="1596">
                  <c:v>2.0706988871100002E-3</c:v>
                </c:pt>
                <c:pt idx="1597">
                  <c:v>2.0530140027400002E-3</c:v>
                </c:pt>
                <c:pt idx="1598">
                  <c:v>2.0755024161189998E-3</c:v>
                </c:pt>
                <c:pt idx="1599">
                  <c:v>2.0782668143509999E-3</c:v>
                </c:pt>
                <c:pt idx="1600">
                  <c:v>2.060546074063E-3</c:v>
                </c:pt>
                <c:pt idx="1601">
                  <c:v>2.085798885673E-3</c:v>
                </c:pt>
                <c:pt idx="1602">
                  <c:v>2.075775293633E-3</c:v>
                </c:pt>
                <c:pt idx="1603">
                  <c:v>2.0637267734860002E-3</c:v>
                </c:pt>
                <c:pt idx="1604">
                  <c:v>2.0961672998959999E-3</c:v>
                </c:pt>
                <c:pt idx="1605">
                  <c:v>2.0803634542970002E-3</c:v>
                </c:pt>
                <c:pt idx="1606">
                  <c:v>2.0853825844819999E-3</c:v>
                </c:pt>
                <c:pt idx="1607">
                  <c:v>2.1060472354289999E-3</c:v>
                </c:pt>
                <c:pt idx="1608">
                  <c:v>2.0860000513489999E-3</c:v>
                </c:pt>
                <c:pt idx="1609">
                  <c:v>2.1037280093879999E-3</c:v>
                </c:pt>
                <c:pt idx="1610">
                  <c:v>2.1117052529009998E-3</c:v>
                </c:pt>
                <c:pt idx="1611">
                  <c:v>2.097926335409E-3</c:v>
                </c:pt>
                <c:pt idx="1612">
                  <c:v>2.1257642656559998E-3</c:v>
                </c:pt>
                <c:pt idx="1613">
                  <c:v>2.1182177588339999E-3</c:v>
                </c:pt>
                <c:pt idx="1614">
                  <c:v>2.1037424448880002E-3</c:v>
                </c:pt>
                <c:pt idx="1615">
                  <c:v>2.135033952072E-3</c:v>
                </c:pt>
                <c:pt idx="1616">
                  <c:v>2.120221033692E-3</c:v>
                </c:pt>
                <c:pt idx="1617">
                  <c:v>2.118404489011E-3</c:v>
                </c:pt>
                <c:pt idx="1618">
                  <c:v>2.1399883553390002E-3</c:v>
                </c:pt>
                <c:pt idx="1619">
                  <c:v>2.120881574228E-3</c:v>
                </c:pt>
                <c:pt idx="1620">
                  <c:v>2.1347252186390002E-3</c:v>
                </c:pt>
                <c:pt idx="1621">
                  <c:v>2.1433054935189998E-3</c:v>
                </c:pt>
                <c:pt idx="1622">
                  <c:v>2.124945633113E-3</c:v>
                </c:pt>
                <c:pt idx="1623">
                  <c:v>2.1509670186789999E-3</c:v>
                </c:pt>
                <c:pt idx="1624">
                  <c:v>2.1479439456020002E-3</c:v>
                </c:pt>
                <c:pt idx="1625">
                  <c:v>2.1348258014770001E-3</c:v>
                </c:pt>
                <c:pt idx="1626">
                  <c:v>2.1627282258119998E-3</c:v>
                </c:pt>
                <c:pt idx="1627">
                  <c:v>2.1477933041750001E-3</c:v>
                </c:pt>
                <c:pt idx="1628">
                  <c:v>2.1495164837689999E-3</c:v>
                </c:pt>
                <c:pt idx="1629">
                  <c:v>2.167503116652E-3</c:v>
                </c:pt>
                <c:pt idx="1630">
                  <c:v>2.1498396527019998E-3</c:v>
                </c:pt>
                <c:pt idx="1631">
                  <c:v>2.162742661312E-3</c:v>
                </c:pt>
                <c:pt idx="1632">
                  <c:v>2.1695853210990002E-3</c:v>
                </c:pt>
                <c:pt idx="1633">
                  <c:v>2.1542699541899999E-3</c:v>
                </c:pt>
                <c:pt idx="1634">
                  <c:v>2.177964663133E-3</c:v>
                </c:pt>
                <c:pt idx="1635">
                  <c:v>2.1695639006789999E-3</c:v>
                </c:pt>
                <c:pt idx="1636">
                  <c:v>2.1620460320259998E-3</c:v>
                </c:pt>
                <c:pt idx="1637">
                  <c:v>2.1885412279520002E-3</c:v>
                </c:pt>
                <c:pt idx="1638">
                  <c:v>2.171057276428E-3</c:v>
                </c:pt>
                <c:pt idx="1639">
                  <c:v>2.1768661681559999E-3</c:v>
                </c:pt>
                <c:pt idx="1640">
                  <c:v>2.1888068877159998E-3</c:v>
                </c:pt>
                <c:pt idx="1641">
                  <c:v>2.1728666033599998E-3</c:v>
                </c:pt>
                <c:pt idx="1642">
                  <c:v>2.1921240258959999E-3</c:v>
                </c:pt>
                <c:pt idx="1643">
                  <c:v>2.1893023513260002E-3</c:v>
                </c:pt>
                <c:pt idx="1644">
                  <c:v>2.1769953891630001E-3</c:v>
                </c:pt>
                <c:pt idx="1645">
                  <c:v>2.2036915179340002E-3</c:v>
                </c:pt>
                <c:pt idx="1646">
                  <c:v>2.1902141161260001E-3</c:v>
                </c:pt>
                <c:pt idx="1647">
                  <c:v>2.190314698964E-3</c:v>
                </c:pt>
                <c:pt idx="1648">
                  <c:v>2.2083802614359998E-3</c:v>
                </c:pt>
                <c:pt idx="1649">
                  <c:v>2.193036023527E-3</c:v>
                </c:pt>
                <c:pt idx="1650">
                  <c:v>2.2100603673609999E-3</c:v>
                </c:pt>
                <c:pt idx="1651">
                  <c:v>2.2121211513879998E-3</c:v>
                </c:pt>
                <c:pt idx="1652">
                  <c:v>2.2004891652610001E-3</c:v>
                </c:pt>
                <c:pt idx="1653">
                  <c:v>2.2234588395799999E-3</c:v>
                </c:pt>
                <c:pt idx="1654">
                  <c:v>2.2147276904430002E-3</c:v>
                </c:pt>
                <c:pt idx="1655">
                  <c:v>2.212724182755E-3</c:v>
                </c:pt>
                <c:pt idx="1656">
                  <c:v>2.2271925117819998E-3</c:v>
                </c:pt>
                <c:pt idx="1657">
                  <c:v>2.2144906688479999E-3</c:v>
                </c:pt>
                <c:pt idx="1658">
                  <c:v>2.2294400259849998E-3</c:v>
                </c:pt>
                <c:pt idx="1659">
                  <c:v>2.2317878901960001E-3</c:v>
                </c:pt>
                <c:pt idx="1660">
                  <c:v>2.2238537203519999E-3</c:v>
                </c:pt>
                <c:pt idx="1661">
                  <c:v>2.243448514491E-3</c:v>
                </c:pt>
                <c:pt idx="1662">
                  <c:v>2.2340784780680001E-3</c:v>
                </c:pt>
                <c:pt idx="1663">
                  <c:v>2.2367134224619998E-3</c:v>
                </c:pt>
                <c:pt idx="1664">
                  <c:v>2.2494297008959999E-3</c:v>
                </c:pt>
                <c:pt idx="1665">
                  <c:v>2.2419551387430001E-3</c:v>
                </c:pt>
                <c:pt idx="1666">
                  <c:v>2.2602502722289999E-3</c:v>
                </c:pt>
                <c:pt idx="1667">
                  <c:v>2.2588358260689999E-3</c:v>
                </c:pt>
                <c:pt idx="1668">
                  <c:v>2.2526895627379999E-3</c:v>
                </c:pt>
                <c:pt idx="1669">
                  <c:v>2.2724065929649998E-3</c:v>
                </c:pt>
                <c:pt idx="1670">
                  <c:v>2.265549497679E-3</c:v>
                </c:pt>
                <c:pt idx="1671">
                  <c:v>2.273727674037E-3</c:v>
                </c:pt>
                <c:pt idx="1672">
                  <c:v>2.282006666064E-3</c:v>
                </c:pt>
                <c:pt idx="1673">
                  <c:v>2.2752285003660002E-3</c:v>
                </c:pt>
                <c:pt idx="1674">
                  <c:v>2.2895098663869998E-3</c:v>
                </c:pt>
                <c:pt idx="1675">
                  <c:v>2.2819275036449998E-3</c:v>
                </c:pt>
                <c:pt idx="1676">
                  <c:v>2.2816546261310001E-3</c:v>
                </c:pt>
                <c:pt idx="1677">
                  <c:v>2.2977888584139999E-3</c:v>
                </c:pt>
                <c:pt idx="1678">
                  <c:v>2.2897755261509999E-3</c:v>
                </c:pt>
                <c:pt idx="1679">
                  <c:v>2.2990093566480001E-3</c:v>
                </c:pt>
                <c:pt idx="1680">
                  <c:v>2.2961660288269999E-3</c:v>
                </c:pt>
                <c:pt idx="1681">
                  <c:v>2.2876574657859998E-3</c:v>
                </c:pt>
                <c:pt idx="1682">
                  <c:v>2.306476933882E-3</c:v>
                </c:pt>
                <c:pt idx="1683">
                  <c:v>2.2972072474659998E-3</c:v>
                </c:pt>
                <c:pt idx="1684">
                  <c:v>2.299770480022E-3</c:v>
                </c:pt>
                <c:pt idx="1685">
                  <c:v>2.3098660167310001E-3</c:v>
                </c:pt>
                <c:pt idx="1686">
                  <c:v>2.2994114551690001E-3</c:v>
                </c:pt>
                <c:pt idx="1687">
                  <c:v>2.3141596466300001E-3</c:v>
                </c:pt>
                <c:pt idx="1688">
                  <c:v>2.3097367957229998E-3</c:v>
                </c:pt>
                <c:pt idx="1689">
                  <c:v>2.3042869288470002E-3</c:v>
                </c:pt>
                <c:pt idx="1690">
                  <c:v>2.3238172288980001E-3</c:v>
                </c:pt>
                <c:pt idx="1691">
                  <c:v>2.3142457939679998E-3</c:v>
                </c:pt>
                <c:pt idx="1692">
                  <c:v>2.3217205889519998E-3</c:v>
                </c:pt>
                <c:pt idx="1693">
                  <c:v>2.3301860783249998E-3</c:v>
                </c:pt>
                <c:pt idx="1694">
                  <c:v>2.3210239596660001E-3</c:v>
                </c:pt>
                <c:pt idx="1695">
                  <c:v>2.3421053774649999E-3</c:v>
                </c:pt>
                <c:pt idx="1696">
                  <c:v>2.3324622306970001E-3</c:v>
                </c:pt>
                <c:pt idx="1697">
                  <c:v>2.3274503182620001E-3</c:v>
                </c:pt>
                <c:pt idx="1698">
                  <c:v>2.3423493839799998E-3</c:v>
                </c:pt>
                <c:pt idx="1699">
                  <c:v>2.3323902860280001E-3</c:v>
                </c:pt>
                <c:pt idx="1700">
                  <c:v>2.3442737292499998E-3</c:v>
                </c:pt>
                <c:pt idx="1701">
                  <c:v>2.3461261298510002E-3</c:v>
                </c:pt>
                <c:pt idx="1702">
                  <c:v>2.3322755005210001E-3</c:v>
                </c:pt>
                <c:pt idx="1703">
                  <c:v>2.3538235109299998E-3</c:v>
                </c:pt>
                <c:pt idx="1704">
                  <c:v>2.3463417310269998E-3</c:v>
                </c:pt>
                <c:pt idx="1705">
                  <c:v>2.3400732316079999E-3</c:v>
                </c:pt>
                <c:pt idx="1706">
                  <c:v>2.358490601182E-3</c:v>
                </c:pt>
                <c:pt idx="1707">
                  <c:v>2.3495368659499998E-3</c:v>
                </c:pt>
                <c:pt idx="1708">
                  <c:v>2.3677027784289998E-3</c:v>
                </c:pt>
                <c:pt idx="1709">
                  <c:v>2.3718529846519999E-3</c:v>
                </c:pt>
                <c:pt idx="1710">
                  <c:v>2.3617218248550001E-3</c:v>
                </c:pt>
                <c:pt idx="1711">
                  <c:v>2.3859550710770001E-3</c:v>
                </c:pt>
                <c:pt idx="1712">
                  <c:v>2.3798733018339999E-3</c:v>
                </c:pt>
                <c:pt idx="1713">
                  <c:v>2.3783654905860001E-3</c:v>
                </c:pt>
                <c:pt idx="1714">
                  <c:v>2.3956340737639999E-3</c:v>
                </c:pt>
                <c:pt idx="1715">
                  <c:v>2.3865080438549998E-3</c:v>
                </c:pt>
                <c:pt idx="1716">
                  <c:v>2.401708625257E-3</c:v>
                </c:pt>
                <c:pt idx="1717">
                  <c:v>2.4050401989369999E-3</c:v>
                </c:pt>
                <c:pt idx="1718">
                  <c:v>2.3920151870700001E-3</c:v>
                </c:pt>
                <c:pt idx="1719">
                  <c:v>2.416952280328E-3</c:v>
                </c:pt>
                <c:pt idx="1720">
                  <c:v>2.4075533729050001E-3</c:v>
                </c:pt>
                <c:pt idx="1721">
                  <c:v>2.4058516137300001E-3</c:v>
                </c:pt>
                <c:pt idx="1722">
                  <c:v>2.4270333815369998E-3</c:v>
                </c:pt>
                <c:pt idx="1723">
                  <c:v>2.414819784462E-3</c:v>
                </c:pt>
                <c:pt idx="1724">
                  <c:v>2.4306953419000001E-3</c:v>
                </c:pt>
                <c:pt idx="1725">
                  <c:v>2.4344793055209998E-3</c:v>
                </c:pt>
                <c:pt idx="1726">
                  <c:v>2.4246135726569999E-3</c:v>
                </c:pt>
                <c:pt idx="1727">
                  <c:v>2.4481073487549999E-3</c:v>
                </c:pt>
                <c:pt idx="1728">
                  <c:v>2.4414942599830002E-3</c:v>
                </c:pt>
                <c:pt idx="1729">
                  <c:v>2.435333793983E-3</c:v>
                </c:pt>
                <c:pt idx="1730">
                  <c:v>2.4556249845769998E-3</c:v>
                </c:pt>
                <c:pt idx="1731">
                  <c:v>2.4464775342489999E-3</c:v>
                </c:pt>
                <c:pt idx="1732">
                  <c:v>2.4593947455289998E-3</c:v>
                </c:pt>
                <c:pt idx="1733">
                  <c:v>2.4626257363710002E-3</c:v>
                </c:pt>
                <c:pt idx="1734">
                  <c:v>2.4502470623699998E-3</c:v>
                </c:pt>
                <c:pt idx="1735">
                  <c:v>2.4719384964559999E-3</c:v>
                </c:pt>
                <c:pt idx="1736">
                  <c:v>2.4632576387379999E-3</c:v>
                </c:pt>
                <c:pt idx="1737">
                  <c:v>2.4589640088379999E-3</c:v>
                </c:pt>
                <c:pt idx="1738">
                  <c:v>2.4772735778239999E-3</c:v>
                </c:pt>
                <c:pt idx="1739">
                  <c:v>2.4648015387359998E-3</c:v>
                </c:pt>
                <c:pt idx="1740">
                  <c:v>2.4756579659880001E-3</c:v>
                </c:pt>
                <c:pt idx="1741">
                  <c:v>2.4766488932069998E-3</c:v>
                </c:pt>
                <c:pt idx="1742">
                  <c:v>2.4620802141729998E-3</c:v>
                </c:pt>
                <c:pt idx="1743">
                  <c:v>2.4846475571389998E-3</c:v>
                </c:pt>
                <c:pt idx="1744">
                  <c:v>2.4764190893620001E-3</c:v>
                </c:pt>
                <c:pt idx="1745">
                  <c:v>2.4736546911300001E-3</c:v>
                </c:pt>
                <c:pt idx="1746">
                  <c:v>2.4899754207579998E-3</c:v>
                </c:pt>
                <c:pt idx="1747">
                  <c:v>2.4798728991300002E-3</c:v>
                </c:pt>
                <c:pt idx="1748">
                  <c:v>2.4915335234250002E-3</c:v>
                </c:pt>
                <c:pt idx="1749">
                  <c:v>2.4940753355620002E-3</c:v>
                </c:pt>
                <c:pt idx="1750">
                  <c:v>2.4842023849489998E-3</c:v>
                </c:pt>
                <c:pt idx="1751">
                  <c:v>2.5020022876559998E-3</c:v>
                </c:pt>
                <c:pt idx="1752">
                  <c:v>2.493263920769E-3</c:v>
                </c:pt>
                <c:pt idx="1753">
                  <c:v>2.4924455210569999E-3</c:v>
                </c:pt>
                <c:pt idx="1754">
                  <c:v>2.5063464418050001E-3</c:v>
                </c:pt>
                <c:pt idx="1755">
                  <c:v>2.4976367130879998E-3</c:v>
                </c:pt>
                <c:pt idx="1756">
                  <c:v>2.5147113483399998E-3</c:v>
                </c:pt>
                <c:pt idx="1757">
                  <c:v>2.514287829399E-3</c:v>
                </c:pt>
                <c:pt idx="1758">
                  <c:v>2.5063105858860002E-3</c:v>
                </c:pt>
                <c:pt idx="1759">
                  <c:v>2.5279661640519998E-3</c:v>
                </c:pt>
                <c:pt idx="1760">
                  <c:v>2.5180287193510001E-3</c:v>
                </c:pt>
                <c:pt idx="1761">
                  <c:v>2.5230403989549999E-3</c:v>
                </c:pt>
                <c:pt idx="1762">
                  <c:v>2.5337319821119998E-3</c:v>
                </c:pt>
                <c:pt idx="1763">
                  <c:v>2.52235122025E-3</c:v>
                </c:pt>
                <c:pt idx="1764">
                  <c:v>2.5414363481099998E-3</c:v>
                </c:pt>
                <c:pt idx="1765">
                  <c:v>2.5363382883370001E-3</c:v>
                </c:pt>
                <c:pt idx="1766">
                  <c:v>2.529545687139E-3</c:v>
                </c:pt>
                <c:pt idx="1767">
                  <c:v>2.551043406129E-3</c:v>
                </c:pt>
                <c:pt idx="1768">
                  <c:v>2.5438417214899999E-3</c:v>
                </c:pt>
                <c:pt idx="1769">
                  <c:v>2.5458522140980001E-3</c:v>
                </c:pt>
                <c:pt idx="1770">
                  <c:v>2.5544755626469998E-3</c:v>
                </c:pt>
                <c:pt idx="1771">
                  <c:v>2.5446242652830001E-3</c:v>
                </c:pt>
                <c:pt idx="1772">
                  <c:v>2.568943891674E-3</c:v>
                </c:pt>
                <c:pt idx="1773">
                  <c:v>2.5639175437390002E-3</c:v>
                </c:pt>
                <c:pt idx="1774">
                  <c:v>2.5557393673810002E-3</c:v>
                </c:pt>
                <c:pt idx="1775">
                  <c:v>2.583763794973E-3</c:v>
                </c:pt>
                <c:pt idx="1776">
                  <c:v>2.5699348188940002E-3</c:v>
                </c:pt>
                <c:pt idx="1777">
                  <c:v>2.577222650871E-3</c:v>
                </c:pt>
                <c:pt idx="1778">
                  <c:v>2.5844818446789999E-3</c:v>
                </c:pt>
                <c:pt idx="1779">
                  <c:v>2.5753630325199999E-3</c:v>
                </c:pt>
                <c:pt idx="1780">
                  <c:v>2.603373257443E-3</c:v>
                </c:pt>
                <c:pt idx="1781">
                  <c:v>2.5963725056500002E-3</c:v>
                </c:pt>
                <c:pt idx="1782">
                  <c:v>2.5869663804770002E-3</c:v>
                </c:pt>
                <c:pt idx="1783">
                  <c:v>2.612556796521E-3</c:v>
                </c:pt>
                <c:pt idx="1784">
                  <c:v>2.5997471529990001E-3</c:v>
                </c:pt>
                <c:pt idx="1785">
                  <c:v>2.6011329609900002E-3</c:v>
                </c:pt>
                <c:pt idx="1786">
                  <c:v>2.6079684030260002E-3</c:v>
                </c:pt>
                <c:pt idx="1787">
                  <c:v>2.591712400317E-3</c:v>
                </c:pt>
                <c:pt idx="1788">
                  <c:v>2.6145097799599999E-3</c:v>
                </c:pt>
                <c:pt idx="1789">
                  <c:v>2.6088301092390001E-3</c:v>
                </c:pt>
                <c:pt idx="1790">
                  <c:v>2.5981673970819998E-3</c:v>
                </c:pt>
                <c:pt idx="1791">
                  <c:v>2.6233629323540002E-3</c:v>
                </c:pt>
                <c:pt idx="1792">
                  <c:v>2.6106107980010001E-3</c:v>
                </c:pt>
                <c:pt idx="1793">
                  <c:v>2.6121689006690001E-3</c:v>
                </c:pt>
                <c:pt idx="1794">
                  <c:v>2.6224870234730002E-3</c:v>
                </c:pt>
                <c:pt idx="1795">
                  <c:v>2.6117595843969999E-3</c:v>
                </c:pt>
                <c:pt idx="1796">
                  <c:v>2.6358349714429999E-3</c:v>
                </c:pt>
                <c:pt idx="1797">
                  <c:v>2.6317136362199998E-3</c:v>
                </c:pt>
                <c:pt idx="1798">
                  <c:v>2.6209934148940001E-3</c:v>
                </c:pt>
                <c:pt idx="1799">
                  <c:v>2.646806417033E-3</c:v>
                </c:pt>
                <c:pt idx="1800">
                  <c:v>2.6328768581150002E-3</c:v>
                </c:pt>
                <c:pt idx="1801">
                  <c:v>2.6355909649280001E-3</c:v>
                </c:pt>
                <c:pt idx="1802">
                  <c:v>2.6493268087509998E-3</c:v>
                </c:pt>
                <c:pt idx="1803">
                  <c:v>2.63885082677E-3</c:v>
                </c:pt>
                <c:pt idx="1804">
                  <c:v>2.6605208404359999E-3</c:v>
                </c:pt>
                <c:pt idx="1805">
                  <c:v>2.6533908676360002E-3</c:v>
                </c:pt>
                <c:pt idx="1806">
                  <c:v>2.647531684488E-3</c:v>
                </c:pt>
                <c:pt idx="1807">
                  <c:v>2.6719446759670001E-3</c:v>
                </c:pt>
                <c:pt idx="1808">
                  <c:v>2.6610377244649999E-3</c:v>
                </c:pt>
                <c:pt idx="1809">
                  <c:v>2.665984909981E-3</c:v>
                </c:pt>
                <c:pt idx="1810">
                  <c:v>2.6786653324960001E-3</c:v>
                </c:pt>
                <c:pt idx="1811">
                  <c:v>2.6701064780349998E-3</c:v>
                </c:pt>
                <c:pt idx="1812">
                  <c:v>2.6895434129979999E-3</c:v>
                </c:pt>
                <c:pt idx="1813">
                  <c:v>2.6847685221580001E-3</c:v>
                </c:pt>
                <c:pt idx="1814">
                  <c:v>2.6783421635630002E-3</c:v>
                </c:pt>
                <c:pt idx="1815">
                  <c:v>2.704981015995E-3</c:v>
                </c:pt>
                <c:pt idx="1816">
                  <c:v>2.692049369216E-3</c:v>
                </c:pt>
                <c:pt idx="1817">
                  <c:v>2.6979011017829999E-3</c:v>
                </c:pt>
                <c:pt idx="1818">
                  <c:v>2.7062231674790001E-3</c:v>
                </c:pt>
                <c:pt idx="1819">
                  <c:v>2.69517977722E-3</c:v>
                </c:pt>
                <c:pt idx="1820">
                  <c:v>2.7177545707669998E-3</c:v>
                </c:pt>
                <c:pt idx="1821">
                  <c:v>2.7124986518169999E-3</c:v>
                </c:pt>
                <c:pt idx="1822">
                  <c:v>2.7049737982449999E-3</c:v>
                </c:pt>
                <c:pt idx="1823">
                  <c:v>2.7303199749439998E-3</c:v>
                </c:pt>
                <c:pt idx="1824">
                  <c:v>2.719398820773E-3</c:v>
                </c:pt>
                <c:pt idx="1825">
                  <c:v>2.7239511255170001E-3</c:v>
                </c:pt>
                <c:pt idx="1826">
                  <c:v>2.7352168690410001E-3</c:v>
                </c:pt>
                <c:pt idx="1827">
                  <c:v>2.7232330758120002E-3</c:v>
                </c:pt>
                <c:pt idx="1828">
                  <c:v>2.7483641169969999E-3</c:v>
                </c:pt>
                <c:pt idx="1829">
                  <c:v>2.7430648915470002E-3</c:v>
                </c:pt>
                <c:pt idx="1830">
                  <c:v>2.7343840338289998E-3</c:v>
                </c:pt>
                <c:pt idx="1831">
                  <c:v>2.7591271791609999E-3</c:v>
                </c:pt>
                <c:pt idx="1832">
                  <c:v>2.747839782387E-3</c:v>
                </c:pt>
                <c:pt idx="1833">
                  <c:v>2.7537420392039999E-3</c:v>
                </c:pt>
                <c:pt idx="1834">
                  <c:v>2.7654457371679999E-3</c:v>
                </c:pt>
                <c:pt idx="1835">
                  <c:v>2.7538784779610002E-3</c:v>
                </c:pt>
                <c:pt idx="1836">
                  <c:v>2.775469562039E-3</c:v>
                </c:pt>
                <c:pt idx="1837">
                  <c:v>2.772604580969E-3</c:v>
                </c:pt>
                <c:pt idx="1838">
                  <c:v>2.76105874218E-3</c:v>
                </c:pt>
                <c:pt idx="1839">
                  <c:v>2.7865055017169999E-3</c:v>
                </c:pt>
                <c:pt idx="1840">
                  <c:v>2.774097956717E-3</c:v>
                </c:pt>
                <c:pt idx="1841">
                  <c:v>2.7742991223929999E-3</c:v>
                </c:pt>
                <c:pt idx="1842">
                  <c:v>2.7938580606130001E-3</c:v>
                </c:pt>
                <c:pt idx="1843">
                  <c:v>2.7765322010960001E-3</c:v>
                </c:pt>
                <c:pt idx="1844">
                  <c:v>2.7955884579569999E-3</c:v>
                </c:pt>
                <c:pt idx="1845">
                  <c:v>2.7949926443399998E-3</c:v>
                </c:pt>
                <c:pt idx="1846">
                  <c:v>2.7814505156130002E-3</c:v>
                </c:pt>
                <c:pt idx="1847">
                  <c:v>2.8075291775169998E-3</c:v>
                </c:pt>
                <c:pt idx="1848">
                  <c:v>2.7955239638690001E-3</c:v>
                </c:pt>
                <c:pt idx="1849">
                  <c:v>2.7917255647480002E-3</c:v>
                </c:pt>
                <c:pt idx="1850">
                  <c:v>2.8089080005879999E-3</c:v>
                </c:pt>
                <c:pt idx="1851">
                  <c:v>2.7974338736389999E-3</c:v>
                </c:pt>
                <c:pt idx="1852">
                  <c:v>2.8088791295889999E-3</c:v>
                </c:pt>
                <c:pt idx="1853">
                  <c:v>2.8141711372879998E-3</c:v>
                </c:pt>
                <c:pt idx="1854">
                  <c:v>2.7993582189079999E-3</c:v>
                </c:pt>
                <c:pt idx="1855">
                  <c:v>2.8251423500479998E-3</c:v>
                </c:pt>
                <c:pt idx="1856">
                  <c:v>2.8179406654090002E-3</c:v>
                </c:pt>
                <c:pt idx="1857">
                  <c:v>2.8099562041460002E-3</c:v>
                </c:pt>
                <c:pt idx="1858">
                  <c:v>2.8328397311269998E-3</c:v>
                </c:pt>
                <c:pt idx="1859">
                  <c:v>2.8210855089129999E-3</c:v>
                </c:pt>
                <c:pt idx="1860">
                  <c:v>2.8310373891139999E-3</c:v>
                </c:pt>
                <c:pt idx="1861">
                  <c:v>2.838045358658E-3</c:v>
                </c:pt>
                <c:pt idx="1862">
                  <c:v>2.8210855089129999E-3</c:v>
                </c:pt>
                <c:pt idx="1863">
                  <c:v>2.8470421675589998E-3</c:v>
                </c:pt>
                <c:pt idx="1864">
                  <c:v>2.8431648388499999E-3</c:v>
                </c:pt>
                <c:pt idx="1865">
                  <c:v>2.8324448503549999E-3</c:v>
                </c:pt>
                <c:pt idx="1866">
                  <c:v>2.8597440104930001E-3</c:v>
                </c:pt>
                <c:pt idx="1867">
                  <c:v>2.8497993480410002E-3</c:v>
                </c:pt>
                <c:pt idx="1868">
                  <c:v>2.8560103382919999E-3</c:v>
                </c:pt>
                <c:pt idx="1869">
                  <c:v>2.8742481954399999E-3</c:v>
                </c:pt>
                <c:pt idx="1870">
                  <c:v>2.8597800992429998E-3</c:v>
                </c:pt>
                <c:pt idx="1871">
                  <c:v>2.879992360249E-3</c:v>
                </c:pt>
                <c:pt idx="1872">
                  <c:v>2.8867130167779999E-3</c:v>
                </c:pt>
                <c:pt idx="1873">
                  <c:v>2.8711175546049998E-3</c:v>
                </c:pt>
                <c:pt idx="1874">
                  <c:v>2.900046762079E-3</c:v>
                </c:pt>
                <c:pt idx="1875">
                  <c:v>2.891796641052E-3</c:v>
                </c:pt>
                <c:pt idx="1876">
                  <c:v>2.884573303163E-3</c:v>
                </c:pt>
                <c:pt idx="1877">
                  <c:v>2.9137108940630002E-3</c:v>
                </c:pt>
                <c:pt idx="1878">
                  <c:v>2.8954443987459998E-3</c:v>
                </c:pt>
                <c:pt idx="1879">
                  <c:v>2.9030768200759998E-3</c:v>
                </c:pt>
                <c:pt idx="1880">
                  <c:v>2.9164536390449999E-3</c:v>
                </c:pt>
                <c:pt idx="1881">
                  <c:v>2.897311234847E-3</c:v>
                </c:pt>
                <c:pt idx="1882">
                  <c:v>2.917257836089E-3</c:v>
                </c:pt>
                <c:pt idx="1883">
                  <c:v>2.917803591117E-3</c:v>
                </c:pt>
                <c:pt idx="1884">
                  <c:v>2.904836088419E-3</c:v>
                </c:pt>
                <c:pt idx="1885">
                  <c:v>2.9335068538780002E-3</c:v>
                </c:pt>
                <c:pt idx="1886">
                  <c:v>2.9221405275169999E-3</c:v>
                </c:pt>
                <c:pt idx="1887">
                  <c:v>2.913725329563E-3</c:v>
                </c:pt>
                <c:pt idx="1888">
                  <c:v>2.9378293547779998E-3</c:v>
                </c:pt>
                <c:pt idx="1889">
                  <c:v>2.92008696124E-3</c:v>
                </c:pt>
                <c:pt idx="1890">
                  <c:v>2.930763876066E-3</c:v>
                </c:pt>
                <c:pt idx="1891">
                  <c:v>2.9478170908989998E-3</c:v>
                </c:pt>
                <c:pt idx="1892">
                  <c:v>2.9289976228030002E-3</c:v>
                </c:pt>
                <c:pt idx="1893">
                  <c:v>2.948190551251E-3</c:v>
                </c:pt>
                <c:pt idx="1894">
                  <c:v>2.9450599104169999E-3</c:v>
                </c:pt>
                <c:pt idx="1895">
                  <c:v>2.9293638654050002E-3</c:v>
                </c:pt>
                <c:pt idx="1896">
                  <c:v>2.9621848370880001E-3</c:v>
                </c:pt>
                <c:pt idx="1897">
                  <c:v>2.9488294385370001E-3</c:v>
                </c:pt>
                <c:pt idx="1898">
                  <c:v>2.9455265030260002E-3</c:v>
                </c:pt>
                <c:pt idx="1899">
                  <c:v>2.9706144705410002E-3</c:v>
                </c:pt>
                <c:pt idx="1900">
                  <c:v>2.9512636829169998E-3</c:v>
                </c:pt>
                <c:pt idx="1901">
                  <c:v>2.9578262474390001E-3</c:v>
                </c:pt>
                <c:pt idx="1902">
                  <c:v>2.9711599927400001E-3</c:v>
                </c:pt>
                <c:pt idx="1903">
                  <c:v>2.9550476465369999E-3</c:v>
                </c:pt>
                <c:pt idx="1904">
                  <c:v>2.9793670400980001E-3</c:v>
                </c:pt>
                <c:pt idx="1905">
                  <c:v>2.9779598116869998E-3</c:v>
                </c:pt>
                <c:pt idx="1906">
                  <c:v>2.9616174288090002E-3</c:v>
                </c:pt>
                <c:pt idx="1907">
                  <c:v>2.996204886585E-3</c:v>
                </c:pt>
                <c:pt idx="1908">
                  <c:v>2.987193642184E-3</c:v>
                </c:pt>
                <c:pt idx="1909">
                  <c:v>2.982871141285E-3</c:v>
                </c:pt>
                <c:pt idx="1910">
                  <c:v>3.004519501701E-3</c:v>
                </c:pt>
                <c:pt idx="1911">
                  <c:v>2.9893547762190002E-3</c:v>
                </c:pt>
                <c:pt idx="1912">
                  <c:v>3.0004698783160002E-3</c:v>
                </c:pt>
                <c:pt idx="1913">
                  <c:v>3.0101703014220002E-3</c:v>
                </c:pt>
                <c:pt idx="1914">
                  <c:v>2.9945534188299998E-3</c:v>
                </c:pt>
                <c:pt idx="1915">
                  <c:v>3.0206032097339999E-3</c:v>
                </c:pt>
                <c:pt idx="1916">
                  <c:v>3.0142990872260001E-3</c:v>
                </c:pt>
                <c:pt idx="1917">
                  <c:v>3.0021858401599998E-3</c:v>
                </c:pt>
                <c:pt idx="1918">
                  <c:v>3.027187660336E-3</c:v>
                </c:pt>
                <c:pt idx="1919">
                  <c:v>3.0154047999529998E-3</c:v>
                </c:pt>
                <c:pt idx="1920">
                  <c:v>3.0223696958270002E-3</c:v>
                </c:pt>
                <c:pt idx="1921">
                  <c:v>3.0362131074069998E-3</c:v>
                </c:pt>
                <c:pt idx="1922">
                  <c:v>3.0231594573710001E-3</c:v>
                </c:pt>
                <c:pt idx="1923">
                  <c:v>3.0424527358260001E-3</c:v>
                </c:pt>
                <c:pt idx="1924">
                  <c:v>3.0390205793079999E-3</c:v>
                </c:pt>
                <c:pt idx="1925">
                  <c:v>3.0285015236590001E-3</c:v>
                </c:pt>
                <c:pt idx="1926">
                  <c:v>3.0569927766919999E-3</c:v>
                </c:pt>
                <c:pt idx="1927">
                  <c:v>3.0458562541750001E-3</c:v>
                </c:pt>
                <c:pt idx="1928">
                  <c:v>3.047773381695E-3</c:v>
                </c:pt>
                <c:pt idx="1929">
                  <c:v>3.0676913447680002E-3</c:v>
                </c:pt>
                <c:pt idx="1930">
                  <c:v>3.056856337935E-3</c:v>
                </c:pt>
                <c:pt idx="1931">
                  <c:v>3.0757116619500001E-3</c:v>
                </c:pt>
                <c:pt idx="1932">
                  <c:v>3.0762287788089998E-3</c:v>
                </c:pt>
                <c:pt idx="1933">
                  <c:v>3.0663055367770001E-3</c:v>
                </c:pt>
                <c:pt idx="1934">
                  <c:v>3.0981930904090001E-3</c:v>
                </c:pt>
                <c:pt idx="1935">
                  <c:v>3.0882772989570002E-3</c:v>
                </c:pt>
                <c:pt idx="1936">
                  <c:v>3.0835024081169999E-3</c:v>
                </c:pt>
                <c:pt idx="1937">
                  <c:v>3.1061775516720001E-3</c:v>
                </c:pt>
                <c:pt idx="1938">
                  <c:v>3.0904384329919999E-3</c:v>
                </c:pt>
                <c:pt idx="1939">
                  <c:v>3.1010652892290002E-3</c:v>
                </c:pt>
                <c:pt idx="1940">
                  <c:v>3.1061561312529999E-3</c:v>
                </c:pt>
                <c:pt idx="1941">
                  <c:v>3.090266138315E-3</c:v>
                </c:pt>
                <c:pt idx="1942">
                  <c:v>3.1168186105790001E-3</c:v>
                </c:pt>
                <c:pt idx="1943">
                  <c:v>3.1092148274179999E-3</c:v>
                </c:pt>
                <c:pt idx="1944">
                  <c:v>3.0996936839070002E-3</c:v>
                </c:pt>
                <c:pt idx="1945">
                  <c:v>3.1275891233239999E-3</c:v>
                </c:pt>
                <c:pt idx="1946">
                  <c:v>3.1140041537579999E-3</c:v>
                </c:pt>
                <c:pt idx="1947">
                  <c:v>3.1198344659060001E-3</c:v>
                </c:pt>
                <c:pt idx="1948">
                  <c:v>3.133074846119E-3</c:v>
                </c:pt>
                <c:pt idx="1949">
                  <c:v>3.1219383236020001E-3</c:v>
                </c:pt>
                <c:pt idx="1950">
                  <c:v>3.1425096094609998E-3</c:v>
                </c:pt>
                <c:pt idx="1951">
                  <c:v>3.1389051582660001E-3</c:v>
                </c:pt>
                <c:pt idx="1952">
                  <c:v>3.1311719212680001E-3</c:v>
                </c:pt>
                <c:pt idx="1953">
                  <c:v>3.1587441917509998E-3</c:v>
                </c:pt>
                <c:pt idx="1954">
                  <c:v>3.145324299112E-3</c:v>
                </c:pt>
                <c:pt idx="1955">
                  <c:v>3.1473420094699999E-3</c:v>
                </c:pt>
                <c:pt idx="1956">
                  <c:v>3.1705843284729998E-3</c:v>
                </c:pt>
                <c:pt idx="1957">
                  <c:v>3.1583062373099998E-3</c:v>
                </c:pt>
                <c:pt idx="1958">
                  <c:v>3.1757040414959999E-3</c:v>
                </c:pt>
                <c:pt idx="1959">
                  <c:v>3.1752658542249998E-3</c:v>
                </c:pt>
                <c:pt idx="1960">
                  <c:v>3.16496938467E-3</c:v>
                </c:pt>
                <c:pt idx="1961">
                  <c:v>3.193762386218E-3</c:v>
                </c:pt>
                <c:pt idx="1962">
                  <c:v>3.1839828006919998E-3</c:v>
                </c:pt>
                <c:pt idx="1963">
                  <c:v>3.1803566962479999E-3</c:v>
                </c:pt>
                <c:pt idx="1964">
                  <c:v>3.204805543646E-3</c:v>
                </c:pt>
                <c:pt idx="1965">
                  <c:v>3.1876158900559998E-3</c:v>
                </c:pt>
                <c:pt idx="1966">
                  <c:v>3.1926350202409999E-3</c:v>
                </c:pt>
                <c:pt idx="1967">
                  <c:v>3.201682120562E-3</c:v>
                </c:pt>
                <c:pt idx="1968">
                  <c:v>3.188829403371E-3</c:v>
                </c:pt>
                <c:pt idx="1969">
                  <c:v>3.2169402111320001E-3</c:v>
                </c:pt>
                <c:pt idx="1970">
                  <c:v>3.2072181347759998E-3</c:v>
                </c:pt>
                <c:pt idx="1971">
                  <c:v>3.199075581506E-3</c:v>
                </c:pt>
                <c:pt idx="1972">
                  <c:v>3.2216790132220002E-3</c:v>
                </c:pt>
                <c:pt idx="1973">
                  <c:v>3.205279354006E-3</c:v>
                </c:pt>
                <c:pt idx="1974">
                  <c:v>3.2091063912960001E-3</c:v>
                </c:pt>
                <c:pt idx="1975">
                  <c:v>3.2252406235779999E-3</c:v>
                </c:pt>
                <c:pt idx="1976">
                  <c:v>3.2115478534249999E-3</c:v>
                </c:pt>
                <c:pt idx="1977">
                  <c:v>3.230920061469E-3</c:v>
                </c:pt>
                <c:pt idx="1978">
                  <c:v>3.2294339034710001E-3</c:v>
                </c:pt>
                <c:pt idx="1979">
                  <c:v>3.2145562581720002E-3</c:v>
                </c:pt>
                <c:pt idx="1980">
                  <c:v>3.245366737247E-3</c:v>
                </c:pt>
                <c:pt idx="1981">
                  <c:v>3.23517085053E-3</c:v>
                </c:pt>
                <c:pt idx="1982">
                  <c:v>3.2339859753850002E-3</c:v>
                </c:pt>
                <c:pt idx="1983">
                  <c:v>3.2568264286970002E-3</c:v>
                </c:pt>
                <c:pt idx="1984">
                  <c:v>3.240469843149E-3</c:v>
                </c:pt>
                <c:pt idx="1985">
                  <c:v>3.2530138269069998E-3</c:v>
                </c:pt>
                <c:pt idx="1986">
                  <c:v>3.2626783940939998E-3</c:v>
                </c:pt>
                <c:pt idx="1987">
                  <c:v>3.2480449881399998E-3</c:v>
                </c:pt>
                <c:pt idx="1988">
                  <c:v>3.2759187743070001E-3</c:v>
                </c:pt>
                <c:pt idx="1989">
                  <c:v>3.2724721822890001E-3</c:v>
                </c:pt>
                <c:pt idx="1990">
                  <c:v>3.2617377582939999E-3</c:v>
                </c:pt>
                <c:pt idx="1991">
                  <c:v>3.2888001296669999E-3</c:v>
                </c:pt>
                <c:pt idx="1992">
                  <c:v>3.2765865325929998E-3</c:v>
                </c:pt>
                <c:pt idx="1993">
                  <c:v>3.2812394201759999E-3</c:v>
                </c:pt>
                <c:pt idx="1994">
                  <c:v>3.2966050785029999E-3</c:v>
                </c:pt>
                <c:pt idx="1995">
                  <c:v>3.2831565476950002E-3</c:v>
                </c:pt>
                <c:pt idx="1996">
                  <c:v>3.3021483104679998E-3</c:v>
                </c:pt>
                <c:pt idx="1997">
                  <c:v>3.3000013791020001E-3</c:v>
                </c:pt>
                <c:pt idx="1998">
                  <c:v>3.2858848571779998E-3</c:v>
                </c:pt>
                <c:pt idx="1999">
                  <c:v>3.3106782939290001E-3</c:v>
                </c:pt>
                <c:pt idx="2000">
                  <c:v>3.2987017184499998E-3</c:v>
                </c:pt>
                <c:pt idx="2001">
                  <c:v>3.2954562921080001E-3</c:v>
                </c:pt>
                <c:pt idx="2002">
                  <c:v>3.31491464749E-3</c:v>
                </c:pt>
                <c:pt idx="2003">
                  <c:v>3.3012507483359999E-3</c:v>
                </c:pt>
                <c:pt idx="2004">
                  <c:v>3.3166380599140002E-3</c:v>
                </c:pt>
                <c:pt idx="2005">
                  <c:v>3.320429241285E-3</c:v>
                </c:pt>
                <c:pt idx="2006">
                  <c:v>3.3095942344519998E-3</c:v>
                </c:pt>
                <c:pt idx="2007">
                  <c:v>3.3390906173739999E-3</c:v>
                </c:pt>
                <c:pt idx="2008">
                  <c:v>3.3325636759399999E-3</c:v>
                </c:pt>
                <c:pt idx="2009">
                  <c:v>3.325491212308E-3</c:v>
                </c:pt>
                <c:pt idx="2010">
                  <c:v>3.3560360316190001E-3</c:v>
                </c:pt>
                <c:pt idx="2011">
                  <c:v>3.3443106804040001E-3</c:v>
                </c:pt>
                <c:pt idx="2012">
                  <c:v>3.3547722268850002E-3</c:v>
                </c:pt>
                <c:pt idx="2013">
                  <c:v>3.3674526493999999E-3</c:v>
                </c:pt>
                <c:pt idx="2014">
                  <c:v>3.3532499801370002E-3</c:v>
                </c:pt>
                <c:pt idx="2015">
                  <c:v>3.3768301364029999E-3</c:v>
                </c:pt>
                <c:pt idx="2016">
                  <c:v>3.3716962207109998E-3</c:v>
                </c:pt>
                <c:pt idx="2017">
                  <c:v>3.3572781831030002E-3</c:v>
                </c:pt>
                <c:pt idx="2018">
                  <c:v>3.382646013051E-3</c:v>
                </c:pt>
                <c:pt idx="2019">
                  <c:v>3.3695565070959999E-3</c:v>
                </c:pt>
                <c:pt idx="2020">
                  <c:v>3.3704324159769998E-3</c:v>
                </c:pt>
                <c:pt idx="2021">
                  <c:v>3.3891154453160001E-3</c:v>
                </c:pt>
                <c:pt idx="2022">
                  <c:v>3.372521838173E-3</c:v>
                </c:pt>
                <c:pt idx="2023">
                  <c:v>3.38940275833E-3</c:v>
                </c:pt>
                <c:pt idx="2024">
                  <c:v>3.3935599494730002E-3</c:v>
                </c:pt>
                <c:pt idx="2025">
                  <c:v>3.3803554251789999E-3</c:v>
                </c:pt>
                <c:pt idx="2026">
                  <c:v>3.4079707693310001E-3</c:v>
                </c:pt>
                <c:pt idx="2027">
                  <c:v>3.4011208917949999E-3</c:v>
                </c:pt>
                <c:pt idx="2028">
                  <c:v>3.3975020051E-3</c:v>
                </c:pt>
                <c:pt idx="2029">
                  <c:v>3.4258854575459998E-3</c:v>
                </c:pt>
                <c:pt idx="2030">
                  <c:v>3.409780096263E-3</c:v>
                </c:pt>
                <c:pt idx="2031">
                  <c:v>3.4167449921369999E-3</c:v>
                </c:pt>
                <c:pt idx="2032">
                  <c:v>3.4293248318140001E-3</c:v>
                </c:pt>
                <c:pt idx="2033">
                  <c:v>3.414066741243E-3</c:v>
                </c:pt>
                <c:pt idx="2034">
                  <c:v>3.435923485085E-3</c:v>
                </c:pt>
                <c:pt idx="2035">
                  <c:v>3.430258249864E-3</c:v>
                </c:pt>
                <c:pt idx="2036">
                  <c:v>3.4191864542660001E-3</c:v>
                </c:pt>
                <c:pt idx="2037">
                  <c:v>3.4464425407349998E-3</c:v>
                </c:pt>
                <c:pt idx="2038">
                  <c:v>3.4353635273869998E-3</c:v>
                </c:pt>
                <c:pt idx="2039">
                  <c:v>3.4349756315349999E-3</c:v>
                </c:pt>
                <c:pt idx="2040">
                  <c:v>3.454699879512E-3</c:v>
                </c:pt>
                <c:pt idx="2041">
                  <c:v>3.4433910623189999E-3</c:v>
                </c:pt>
                <c:pt idx="2042">
                  <c:v>3.4584335517139999E-3</c:v>
                </c:pt>
                <c:pt idx="2043">
                  <c:v>3.4632731694730001E-3</c:v>
                </c:pt>
                <c:pt idx="2044">
                  <c:v>3.4513324499130002E-3</c:v>
                </c:pt>
                <c:pt idx="2045">
                  <c:v>3.4810586366799999E-3</c:v>
                </c:pt>
                <c:pt idx="2046">
                  <c:v>3.4711284097280002E-3</c:v>
                </c:pt>
                <c:pt idx="2047">
                  <c:v>3.4658508375290001E-3</c:v>
                </c:pt>
                <c:pt idx="2048">
                  <c:v>3.4863504115490002E-3</c:v>
                </c:pt>
                <c:pt idx="2049">
                  <c:v>3.4718893002720001E-3</c:v>
                </c:pt>
                <c:pt idx="2050">
                  <c:v>3.4775834064930001E-3</c:v>
                </c:pt>
                <c:pt idx="2051">
                  <c:v>3.4821715671569998E-3</c:v>
                </c:pt>
                <c:pt idx="2052">
                  <c:v>3.4652405884120002E-3</c:v>
                </c:pt>
                <c:pt idx="2053">
                  <c:v>3.4888850059360001E-3</c:v>
                </c:pt>
                <c:pt idx="2054">
                  <c:v>3.4834137186409999E-3</c:v>
                </c:pt>
                <c:pt idx="2055">
                  <c:v>3.4717745147650001E-3</c:v>
                </c:pt>
                <c:pt idx="2056">
                  <c:v>3.50205367431E-3</c:v>
                </c:pt>
                <c:pt idx="2057">
                  <c:v>3.488942515105E-3</c:v>
                </c:pt>
                <c:pt idx="2058">
                  <c:v>3.492762334645E-3</c:v>
                </c:pt>
                <c:pt idx="2059">
                  <c:v>3.5139513202009998E-3</c:v>
                </c:pt>
                <c:pt idx="2060">
                  <c:v>3.5012997686860001E-3</c:v>
                </c:pt>
                <c:pt idx="2061">
                  <c:v>3.5201623104509998E-3</c:v>
                </c:pt>
                <c:pt idx="2062">
                  <c:v>3.5317726433280001E-3</c:v>
                </c:pt>
                <c:pt idx="2063">
                  <c:v>3.5176277160639999E-3</c:v>
                </c:pt>
                <c:pt idx="2064">
                  <c:v>3.5485243424769998E-3</c:v>
                </c:pt>
                <c:pt idx="2065">
                  <c:v>3.543167840689E-3</c:v>
                </c:pt>
                <c:pt idx="2066">
                  <c:v>3.5377393942329998E-3</c:v>
                </c:pt>
                <c:pt idx="2067">
                  <c:v>3.5668339114639999E-3</c:v>
                </c:pt>
                <c:pt idx="2068">
                  <c:v>3.5536510404199999E-3</c:v>
                </c:pt>
                <c:pt idx="2069">
                  <c:v>3.5604722797869998E-3</c:v>
                </c:pt>
                <c:pt idx="2070">
                  <c:v>3.5746316425500002E-3</c:v>
                </c:pt>
                <c:pt idx="2071">
                  <c:v>3.5633156076069999E-3</c:v>
                </c:pt>
                <c:pt idx="2072">
                  <c:v>3.5828673280780001E-3</c:v>
                </c:pt>
                <c:pt idx="2073">
                  <c:v>3.579083364457E-3</c:v>
                </c:pt>
                <c:pt idx="2074">
                  <c:v>3.5657496191559999E-3</c:v>
                </c:pt>
                <c:pt idx="2075">
                  <c:v>3.590815933421E-3</c:v>
                </c:pt>
                <c:pt idx="2076">
                  <c:v>3.5769653040919999E-3</c:v>
                </c:pt>
                <c:pt idx="2077">
                  <c:v>3.5714292898770001E-3</c:v>
                </c:pt>
                <c:pt idx="2078">
                  <c:v>3.593070432544E-3</c:v>
                </c:pt>
                <c:pt idx="2079">
                  <c:v>3.5781571641560002E-3</c:v>
                </c:pt>
                <c:pt idx="2080">
                  <c:v>3.5908231511710001E-3</c:v>
                </c:pt>
                <c:pt idx="2081">
                  <c:v>3.592697205022E-3</c:v>
                </c:pt>
                <c:pt idx="2082">
                  <c:v>3.5806272644549999E-3</c:v>
                </c:pt>
                <c:pt idx="2083">
                  <c:v>3.6091040819879999E-3</c:v>
                </c:pt>
                <c:pt idx="2084">
                  <c:v>3.6011482588949998E-3</c:v>
                </c:pt>
                <c:pt idx="2085">
                  <c:v>3.5967826843260001E-3</c:v>
                </c:pt>
                <c:pt idx="2086">
                  <c:v>3.6244338843969999E-3</c:v>
                </c:pt>
                <c:pt idx="2087">
                  <c:v>3.6113802343610002E-3</c:v>
                </c:pt>
                <c:pt idx="2088">
                  <c:v>3.617756301537E-3</c:v>
                </c:pt>
                <c:pt idx="2089">
                  <c:v>3.6296970210969999E-3</c:v>
                </c:pt>
                <c:pt idx="2090">
                  <c:v>3.619874361902E-3</c:v>
                </c:pt>
                <c:pt idx="2091">
                  <c:v>3.6441509146239999E-3</c:v>
                </c:pt>
                <c:pt idx="2092">
                  <c:v>3.6362309474499998E-3</c:v>
                </c:pt>
                <c:pt idx="2093">
                  <c:v>3.6268248222769998E-3</c:v>
                </c:pt>
                <c:pt idx="2094">
                  <c:v>3.6521065048869998E-3</c:v>
                </c:pt>
                <c:pt idx="2095">
                  <c:v>3.6384498234839999E-3</c:v>
                </c:pt>
                <c:pt idx="2096">
                  <c:v>3.6406971048560002E-3</c:v>
                </c:pt>
                <c:pt idx="2097">
                  <c:v>3.6558762658389999E-3</c:v>
                </c:pt>
                <c:pt idx="2098">
                  <c:v>3.6409485619519999E-3</c:v>
                </c:pt>
                <c:pt idx="2099">
                  <c:v>3.6554741673169998E-3</c:v>
                </c:pt>
                <c:pt idx="2100">
                  <c:v>3.6499812267720001E-3</c:v>
                </c:pt>
                <c:pt idx="2101">
                  <c:v>3.6377389915290001E-3</c:v>
                </c:pt>
                <c:pt idx="2102">
                  <c:v>3.6651673726740002E-3</c:v>
                </c:pt>
                <c:pt idx="2103">
                  <c:v>3.6553591489790001E-3</c:v>
                </c:pt>
                <c:pt idx="2104">
                  <c:v>3.6551437806340002E-3</c:v>
                </c:pt>
                <c:pt idx="2105">
                  <c:v>3.6783504765480002E-3</c:v>
                </c:pt>
                <c:pt idx="2106">
                  <c:v>3.6645929794759998E-3</c:v>
                </c:pt>
                <c:pt idx="2107">
                  <c:v>3.680913709104E-3</c:v>
                </c:pt>
                <c:pt idx="2108">
                  <c:v>3.6843675188720001E-3</c:v>
                </c:pt>
                <c:pt idx="2109">
                  <c:v>3.6760598886760002E-3</c:v>
                </c:pt>
                <c:pt idx="2110">
                  <c:v>3.707021242008E-3</c:v>
                </c:pt>
                <c:pt idx="2111">
                  <c:v>3.6981103476140002E-3</c:v>
                </c:pt>
                <c:pt idx="2112">
                  <c:v>3.6942115984860001E-3</c:v>
                </c:pt>
                <c:pt idx="2113">
                  <c:v>3.7160324864090001E-3</c:v>
                </c:pt>
                <c:pt idx="2114">
                  <c:v>3.7023252807559998E-3</c:v>
                </c:pt>
                <c:pt idx="2115">
                  <c:v>3.711020573974E-3</c:v>
                </c:pt>
                <c:pt idx="2116">
                  <c:v>3.7222001701589999E-3</c:v>
                </c:pt>
                <c:pt idx="2117">
                  <c:v>3.7094911094749999E-3</c:v>
                </c:pt>
                <c:pt idx="2118">
                  <c:v>3.7379106506709998E-3</c:v>
                </c:pt>
                <c:pt idx="2119">
                  <c:v>3.7321806885299998E-3</c:v>
                </c:pt>
                <c:pt idx="2120">
                  <c:v>3.7202974781390002E-3</c:v>
                </c:pt>
                <c:pt idx="2121">
                  <c:v>3.7493056152020001E-3</c:v>
                </c:pt>
                <c:pt idx="2122">
                  <c:v>3.738075727597E-3</c:v>
                </c:pt>
                <c:pt idx="2123">
                  <c:v>3.7438557483260001E-3</c:v>
                </c:pt>
                <c:pt idx="2124">
                  <c:v>3.7628260906789998E-3</c:v>
                </c:pt>
                <c:pt idx="2125">
                  <c:v>3.7467135116459999E-3</c:v>
                </c:pt>
                <c:pt idx="2126">
                  <c:v>3.763422137126E-3</c:v>
                </c:pt>
                <c:pt idx="2127">
                  <c:v>3.765016095713E-3</c:v>
                </c:pt>
                <c:pt idx="2128">
                  <c:v>3.7501959595829999E-3</c:v>
                </c:pt>
                <c:pt idx="2129">
                  <c:v>3.7791898939760001E-3</c:v>
                </c:pt>
                <c:pt idx="2130">
                  <c:v>3.7706668954340002E-3</c:v>
                </c:pt>
                <c:pt idx="2131">
                  <c:v>3.7694822531189999E-3</c:v>
                </c:pt>
                <c:pt idx="2132">
                  <c:v>3.7905992940070001E-3</c:v>
                </c:pt>
                <c:pt idx="2133">
                  <c:v>3.776317695156E-3</c:v>
                </c:pt>
                <c:pt idx="2134">
                  <c:v>3.7876339629289999E-3</c:v>
                </c:pt>
                <c:pt idx="2135">
                  <c:v>3.7976431194690001E-3</c:v>
                </c:pt>
                <c:pt idx="2136">
                  <c:v>3.7846970371899998E-3</c:v>
                </c:pt>
                <c:pt idx="2137">
                  <c:v>3.809871152043E-3</c:v>
                </c:pt>
                <c:pt idx="2138">
                  <c:v>3.8010897114870001E-3</c:v>
                </c:pt>
                <c:pt idx="2139">
                  <c:v>3.794074524194E-3</c:v>
                </c:pt>
                <c:pt idx="2140">
                  <c:v>3.8254666142170002E-3</c:v>
                </c:pt>
                <c:pt idx="2141">
                  <c:v>3.8091531023380001E-3</c:v>
                </c:pt>
                <c:pt idx="2142">
                  <c:v>3.8152635097500002E-3</c:v>
                </c:pt>
                <c:pt idx="2143">
                  <c:v>3.829817753285E-3</c:v>
                </c:pt>
                <c:pt idx="2144">
                  <c:v>3.817094489932E-3</c:v>
                </c:pt>
                <c:pt idx="2145">
                  <c:v>3.8378813769670002E-3</c:v>
                </c:pt>
                <c:pt idx="2146">
                  <c:v>3.8367395754899999E-3</c:v>
                </c:pt>
                <c:pt idx="2147">
                  <c:v>3.8256964180619999E-3</c:v>
                </c:pt>
                <c:pt idx="2148">
                  <c:v>3.8575551006939999E-3</c:v>
                </c:pt>
                <c:pt idx="2149">
                  <c:v>3.8436183240260001E-3</c:v>
                </c:pt>
                <c:pt idx="2150">
                  <c:v>3.8351670373230002E-3</c:v>
                </c:pt>
                <c:pt idx="2151">
                  <c:v>3.8592282217000001E-3</c:v>
                </c:pt>
                <c:pt idx="2152">
                  <c:v>3.8456502370540001E-3</c:v>
                </c:pt>
                <c:pt idx="2153">
                  <c:v>3.8597595412279999E-3</c:v>
                </c:pt>
                <c:pt idx="2154">
                  <c:v>3.8694168906659998E-3</c:v>
                </c:pt>
                <c:pt idx="2155">
                  <c:v>3.8539147935809999E-3</c:v>
                </c:pt>
                <c:pt idx="2156">
                  <c:v>3.8802304770800002E-3</c:v>
                </c:pt>
                <c:pt idx="2157">
                  <c:v>3.8711545057590001E-3</c:v>
                </c:pt>
                <c:pt idx="2158">
                  <c:v>3.864706726745E-3</c:v>
                </c:pt>
                <c:pt idx="2159">
                  <c:v>3.8937076460570002E-3</c:v>
                </c:pt>
                <c:pt idx="2160">
                  <c:v>3.8812500424680002E-3</c:v>
                </c:pt>
                <c:pt idx="2161">
                  <c:v>3.8851632270960001E-3</c:v>
                </c:pt>
                <c:pt idx="2162">
                  <c:v>3.9035950321699999E-3</c:v>
                </c:pt>
                <c:pt idx="2163">
                  <c:v>3.886168589815E-3</c:v>
                </c:pt>
                <c:pt idx="2164">
                  <c:v>3.9028697647149999E-3</c:v>
                </c:pt>
                <c:pt idx="2165">
                  <c:v>3.9085135795180002E-3</c:v>
                </c:pt>
                <c:pt idx="2166">
                  <c:v>3.8964361883699998E-3</c:v>
                </c:pt>
                <c:pt idx="2167">
                  <c:v>3.9286757819349998E-3</c:v>
                </c:pt>
                <c:pt idx="2168">
                  <c:v>3.9172014221549997E-3</c:v>
                </c:pt>
                <c:pt idx="2169">
                  <c:v>3.9132162928579997E-3</c:v>
                </c:pt>
                <c:pt idx="2170">
                  <c:v>3.9402786642310002E-3</c:v>
                </c:pt>
                <c:pt idx="2171">
                  <c:v>3.9263349026440004E-3</c:v>
                </c:pt>
                <c:pt idx="2172">
                  <c:v>3.9356187917290002E-3</c:v>
                </c:pt>
                <c:pt idx="2173">
                  <c:v>3.9490102790299998E-3</c:v>
                </c:pt>
                <c:pt idx="2174">
                  <c:v>3.9355470798910002E-3</c:v>
                </c:pt>
                <c:pt idx="2175">
                  <c:v>3.9564990438519998E-3</c:v>
                </c:pt>
                <c:pt idx="2176">
                  <c:v>3.9492109790440003E-3</c:v>
                </c:pt>
                <c:pt idx="2177">
                  <c:v>3.9377440698440003E-3</c:v>
                </c:pt>
                <c:pt idx="2178">
                  <c:v>3.9707664400340003E-3</c:v>
                </c:pt>
                <c:pt idx="2179">
                  <c:v>3.9597013965249998E-3</c:v>
                </c:pt>
                <c:pt idx="2180">
                  <c:v>3.9590047672390001E-3</c:v>
                </c:pt>
                <c:pt idx="2181">
                  <c:v>3.9785639382899996E-3</c:v>
                </c:pt>
                <c:pt idx="2182">
                  <c:v>3.9599672891199996E-3</c:v>
                </c:pt>
                <c:pt idx="2183">
                  <c:v>3.9748949930070001E-3</c:v>
                </c:pt>
                <c:pt idx="2184">
                  <c:v>3.9783269166950002E-3</c:v>
                </c:pt>
                <c:pt idx="2185">
                  <c:v>3.965158481151E-3</c:v>
                </c:pt>
                <c:pt idx="2186">
                  <c:v>3.9996453560889999E-3</c:v>
                </c:pt>
                <c:pt idx="2187">
                  <c:v>3.9935992099340003E-3</c:v>
                </c:pt>
                <c:pt idx="2188">
                  <c:v>3.9843725971880004E-3</c:v>
                </c:pt>
                <c:pt idx="2189">
                  <c:v>4.0113348513839998E-3</c:v>
                </c:pt>
                <c:pt idx="2190">
                  <c:v>3.9987550117079997E-3</c:v>
                </c:pt>
                <c:pt idx="2191">
                  <c:v>4.0078954771160004E-3</c:v>
                </c:pt>
                <c:pt idx="2192">
                  <c:v>4.0246252901849997E-3</c:v>
                </c:pt>
                <c:pt idx="2193">
                  <c:v>4.0118158794940004E-3</c:v>
                </c:pt>
                <c:pt idx="2194">
                  <c:v>4.035316873342E-3</c:v>
                </c:pt>
                <c:pt idx="2195">
                  <c:v>4.0336078964170003E-3</c:v>
                </c:pt>
                <c:pt idx="2196">
                  <c:v>4.0199295617640001E-3</c:v>
                </c:pt>
                <c:pt idx="2197">
                  <c:v>4.0459507144990003E-3</c:v>
                </c:pt>
                <c:pt idx="2198">
                  <c:v>4.033213015646E-3</c:v>
                </c:pt>
                <c:pt idx="2199">
                  <c:v>4.0307859890159996E-3</c:v>
                </c:pt>
                <c:pt idx="2200">
                  <c:v>4.0519172325730003E-3</c:v>
                </c:pt>
                <c:pt idx="2201">
                  <c:v>4.0344838052990004E-3</c:v>
                </c:pt>
                <c:pt idx="2202">
                  <c:v>4.0488010272380004E-3</c:v>
                </c:pt>
                <c:pt idx="2203">
                  <c:v>4.05688630417E-3</c:v>
                </c:pt>
                <c:pt idx="2204">
                  <c:v>4.0435311384500001E-3</c:v>
                </c:pt>
                <c:pt idx="2205">
                  <c:v>4.0728049352770001E-3</c:v>
                </c:pt>
                <c:pt idx="2206">
                  <c:v>4.0697674266990001E-3</c:v>
                </c:pt>
                <c:pt idx="2207">
                  <c:v>4.0632835589349998E-3</c:v>
                </c:pt>
                <c:pt idx="2208">
                  <c:v>4.0933187119660003E-3</c:v>
                </c:pt>
                <c:pt idx="2209">
                  <c:v>4.0791807696219998E-3</c:v>
                </c:pt>
                <c:pt idx="2210">
                  <c:v>4.0838336572049999E-3</c:v>
                </c:pt>
                <c:pt idx="2211">
                  <c:v>4.1041825897990001E-3</c:v>
                </c:pt>
                <c:pt idx="2212">
                  <c:v>4.089290741831E-3</c:v>
                </c:pt>
                <c:pt idx="2213">
                  <c:v>4.1082035750150004E-3</c:v>
                </c:pt>
                <c:pt idx="2214">
                  <c:v>4.1062217205760001E-3</c:v>
                </c:pt>
                <c:pt idx="2215">
                  <c:v>4.0913010016079996E-3</c:v>
                </c:pt>
                <c:pt idx="2216">
                  <c:v>4.1157356463370001E-3</c:v>
                </c:pt>
                <c:pt idx="2217">
                  <c:v>4.1067819111049999E-3</c:v>
                </c:pt>
                <c:pt idx="2218">
                  <c:v>4.1017555631699997E-3</c:v>
                </c:pt>
                <c:pt idx="2219">
                  <c:v>4.1281715966760002E-3</c:v>
                </c:pt>
                <c:pt idx="2220">
                  <c:v>4.1148737072940001E-3</c:v>
                </c:pt>
                <c:pt idx="2221">
                  <c:v>4.1230809874830002E-3</c:v>
                </c:pt>
                <c:pt idx="2222">
                  <c:v>4.1335998103019999E-3</c:v>
                </c:pt>
                <c:pt idx="2223">
                  <c:v>4.118636250496E-3</c:v>
                </c:pt>
                <c:pt idx="2224">
                  <c:v>4.14515286684E-3</c:v>
                </c:pt>
                <c:pt idx="2225">
                  <c:v>4.1401553899050002E-3</c:v>
                </c:pt>
                <c:pt idx="2226">
                  <c:v>4.133305512369E-3</c:v>
                </c:pt>
                <c:pt idx="2227">
                  <c:v>4.16191900149E-3</c:v>
                </c:pt>
                <c:pt idx="2228">
                  <c:v>4.1499277576799998E-3</c:v>
                </c:pt>
                <c:pt idx="2229">
                  <c:v>4.151105415076E-3</c:v>
                </c:pt>
                <c:pt idx="2230">
                  <c:v>4.1684815660120002E-3</c:v>
                </c:pt>
                <c:pt idx="2231">
                  <c:v>4.1561028920109998E-3</c:v>
                </c:pt>
                <c:pt idx="2232">
                  <c:v>4.1743549518290001E-3</c:v>
                </c:pt>
                <c:pt idx="2233">
                  <c:v>4.1785412468019999E-3</c:v>
                </c:pt>
                <c:pt idx="2234">
                  <c:v>4.166068974882E-3</c:v>
                </c:pt>
                <c:pt idx="2235">
                  <c:v>4.19627642259E-3</c:v>
                </c:pt>
                <c:pt idx="2236">
                  <c:v>4.1880332864820003E-3</c:v>
                </c:pt>
                <c:pt idx="2237">
                  <c:v>4.186109174043E-3</c:v>
                </c:pt>
                <c:pt idx="2238">
                  <c:v>4.2077647522090001E-3</c:v>
                </c:pt>
                <c:pt idx="2239">
                  <c:v>4.1958382353189999E-3</c:v>
                </c:pt>
                <c:pt idx="2240">
                  <c:v>4.2092800140380001E-3</c:v>
                </c:pt>
                <c:pt idx="2241">
                  <c:v>4.2155049741269997E-3</c:v>
                </c:pt>
                <c:pt idx="2242">
                  <c:v>4.2004552669820004E-3</c:v>
                </c:pt>
                <c:pt idx="2243">
                  <c:v>4.2228791862730002E-3</c:v>
                </c:pt>
                <c:pt idx="2244">
                  <c:v>4.2170993983749998E-3</c:v>
                </c:pt>
                <c:pt idx="2245">
                  <c:v>4.2101345024999999E-3</c:v>
                </c:pt>
                <c:pt idx="2246">
                  <c:v>4.2359544895590002E-3</c:v>
                </c:pt>
                <c:pt idx="2247">
                  <c:v>4.2238770984109998E-3</c:v>
                </c:pt>
                <c:pt idx="2248">
                  <c:v>4.2317397892480003E-3</c:v>
                </c:pt>
                <c:pt idx="2249">
                  <c:v>4.244362469763E-3</c:v>
                </c:pt>
                <c:pt idx="2250">
                  <c:v>4.2286380194129997E-3</c:v>
                </c:pt>
                <c:pt idx="2251">
                  <c:v>4.2519592680039997E-3</c:v>
                </c:pt>
                <c:pt idx="2252">
                  <c:v>4.2540561407799996E-3</c:v>
                </c:pt>
                <c:pt idx="2253">
                  <c:v>4.2479094117879998E-3</c:v>
                </c:pt>
                <c:pt idx="2254">
                  <c:v>4.2751943692560003E-3</c:v>
                </c:pt>
                <c:pt idx="2255">
                  <c:v>4.2631602846089998E-3</c:v>
                </c:pt>
                <c:pt idx="2256">
                  <c:v>4.2630815878509998E-3</c:v>
                </c:pt>
                <c:pt idx="2257">
                  <c:v>4.277772270143E-3</c:v>
                </c:pt>
                <c:pt idx="2258">
                  <c:v>4.2675044387579996E-3</c:v>
                </c:pt>
                <c:pt idx="2259">
                  <c:v>4.2878533713519998E-3</c:v>
                </c:pt>
                <c:pt idx="2260">
                  <c:v>4.2889015749100002E-3</c:v>
                </c:pt>
                <c:pt idx="2261">
                  <c:v>4.2787990532820001E-3</c:v>
                </c:pt>
                <c:pt idx="2262">
                  <c:v>4.3027885258199996E-3</c:v>
                </c:pt>
                <c:pt idx="2263">
                  <c:v>4.2895982041949998E-3</c:v>
                </c:pt>
                <c:pt idx="2264">
                  <c:v>4.2902803979810002E-3</c:v>
                </c:pt>
                <c:pt idx="2265">
                  <c:v>4.3115336447949997E-3</c:v>
                </c:pt>
                <c:pt idx="2266">
                  <c:v>4.2963549494739999E-3</c:v>
                </c:pt>
                <c:pt idx="2267">
                  <c:v>4.3121441267430002E-3</c:v>
                </c:pt>
                <c:pt idx="2268">
                  <c:v>4.3180105276410001E-3</c:v>
                </c:pt>
                <c:pt idx="2269">
                  <c:v>4.303635563701E-3</c:v>
                </c:pt>
                <c:pt idx="2270">
                  <c:v>4.3344604782759996E-3</c:v>
                </c:pt>
                <c:pt idx="2271">
                  <c:v>4.325276706368E-3</c:v>
                </c:pt>
                <c:pt idx="2272">
                  <c:v>4.3201427906750002E-3</c:v>
                </c:pt>
                <c:pt idx="2273">
                  <c:v>4.3468321673569999E-3</c:v>
                </c:pt>
                <c:pt idx="2274">
                  <c:v>4.3338215909899998E-3</c:v>
                </c:pt>
                <c:pt idx="2275">
                  <c:v>4.3418272398409999E-3</c:v>
                </c:pt>
                <c:pt idx="2276">
                  <c:v>4.3559796176849998E-3</c:v>
                </c:pt>
                <c:pt idx="2277">
                  <c:v>4.3400106951589999E-3</c:v>
                </c:pt>
                <c:pt idx="2278">
                  <c:v>4.3607614934440004E-3</c:v>
                </c:pt>
                <c:pt idx="2279">
                  <c:v>4.3569919653239997E-3</c:v>
                </c:pt>
                <c:pt idx="2280">
                  <c:v>4.3460782617329996E-3</c:v>
                </c:pt>
                <c:pt idx="2281">
                  <c:v>4.3722572736439999E-3</c:v>
                </c:pt>
                <c:pt idx="2282">
                  <c:v>4.3581123463810002E-3</c:v>
                </c:pt>
                <c:pt idx="2283">
                  <c:v>4.3595409952099998E-3</c:v>
                </c:pt>
                <c:pt idx="2284">
                  <c:v>4.3773339129979999E-3</c:v>
                </c:pt>
                <c:pt idx="2285">
                  <c:v>4.3642730452120001E-3</c:v>
                </c:pt>
                <c:pt idx="2286">
                  <c:v>4.38200077042E-3</c:v>
                </c:pt>
                <c:pt idx="2287">
                  <c:v>4.3881041929130001E-3</c:v>
                </c:pt>
                <c:pt idx="2288">
                  <c:v>4.3766945600509999E-3</c:v>
                </c:pt>
                <c:pt idx="2289">
                  <c:v>4.4083953835070003E-3</c:v>
                </c:pt>
                <c:pt idx="2290">
                  <c:v>4.3976898305120001E-3</c:v>
                </c:pt>
                <c:pt idx="2291">
                  <c:v>4.3959375470879998E-3</c:v>
                </c:pt>
                <c:pt idx="2292">
                  <c:v>4.4247377663850004E-3</c:v>
                </c:pt>
                <c:pt idx="2293">
                  <c:v>4.4118561781939999E-3</c:v>
                </c:pt>
                <c:pt idx="2294">
                  <c:v>4.4193957000969999E-3</c:v>
                </c:pt>
                <c:pt idx="2295">
                  <c:v>4.4306181371210002E-3</c:v>
                </c:pt>
                <c:pt idx="2296">
                  <c:v>4.4180816039439998E-3</c:v>
                </c:pt>
                <c:pt idx="2297">
                  <c:v>4.441984929144E-3</c:v>
                </c:pt>
                <c:pt idx="2298">
                  <c:v>4.440182354301E-3</c:v>
                </c:pt>
                <c:pt idx="2299">
                  <c:v>4.4289096258579999E-3</c:v>
                </c:pt>
                <c:pt idx="2300">
                  <c:v>4.4646169990299996E-3</c:v>
                </c:pt>
                <c:pt idx="2301">
                  <c:v>4.4563235715030002E-3</c:v>
                </c:pt>
                <c:pt idx="2302">
                  <c:v>4.4574942439790004E-3</c:v>
                </c:pt>
                <c:pt idx="2303">
                  <c:v>4.4801547192040003E-3</c:v>
                </c:pt>
                <c:pt idx="2304">
                  <c:v>4.4670151546599996E-3</c:v>
                </c:pt>
                <c:pt idx="2305">
                  <c:v>4.4832280836999997E-3</c:v>
                </c:pt>
                <c:pt idx="2306">
                  <c:v>4.4878018088639997E-3</c:v>
                </c:pt>
                <c:pt idx="2307">
                  <c:v>4.4734198600049997E-3</c:v>
                </c:pt>
                <c:pt idx="2308">
                  <c:v>4.4987662695349998E-3</c:v>
                </c:pt>
                <c:pt idx="2309">
                  <c:v>4.4900923967360002E-3</c:v>
                </c:pt>
                <c:pt idx="2310">
                  <c:v>4.4790850952269997E-3</c:v>
                </c:pt>
                <c:pt idx="2311">
                  <c:v>4.5055872760710004E-3</c:v>
                </c:pt>
                <c:pt idx="2312">
                  <c:v>4.4907387346030002E-3</c:v>
                </c:pt>
                <c:pt idx="2313">
                  <c:v>4.496324807405E-3</c:v>
                </c:pt>
                <c:pt idx="2314">
                  <c:v>4.5163077302280003E-3</c:v>
                </c:pt>
                <c:pt idx="2315">
                  <c:v>4.5019038952889999E-3</c:v>
                </c:pt>
                <c:pt idx="2316">
                  <c:v>4.525010008365E-3</c:v>
                </c:pt>
                <c:pt idx="2317">
                  <c:v>4.5306463725860004E-3</c:v>
                </c:pt>
                <c:pt idx="2318">
                  <c:v>4.5170756056899996E-3</c:v>
                </c:pt>
                <c:pt idx="2319">
                  <c:v>4.5493077486750003E-3</c:v>
                </c:pt>
                <c:pt idx="2320">
                  <c:v>4.5375395566229996E-3</c:v>
                </c:pt>
                <c:pt idx="2321">
                  <c:v>4.533073399216E-3</c:v>
                </c:pt>
                <c:pt idx="2322">
                  <c:v>4.559949040413E-3</c:v>
                </c:pt>
                <c:pt idx="2323">
                  <c:v>4.5435423962770002E-3</c:v>
                </c:pt>
                <c:pt idx="2324">
                  <c:v>4.5520579442380003E-3</c:v>
                </c:pt>
                <c:pt idx="2325">
                  <c:v>4.5627853833140001E-3</c:v>
                </c:pt>
                <c:pt idx="2326">
                  <c:v>4.5479363761839996E-3</c:v>
                </c:pt>
                <c:pt idx="2327">
                  <c:v>4.5687663368880003E-3</c:v>
                </c:pt>
                <c:pt idx="2328">
                  <c:v>4.5679979957639998E-3</c:v>
                </c:pt>
                <c:pt idx="2329">
                  <c:v>4.5547648333009996E-3</c:v>
                </c:pt>
                <c:pt idx="2330">
                  <c:v>4.5871981419620001E-3</c:v>
                </c:pt>
                <c:pt idx="2331">
                  <c:v>4.5744171366100001E-3</c:v>
                </c:pt>
                <c:pt idx="2332">
                  <c:v>4.5741517096759996E-3</c:v>
                </c:pt>
                <c:pt idx="2333">
                  <c:v>4.5954985544090004E-3</c:v>
                </c:pt>
                <c:pt idx="2334">
                  <c:v>4.5806998386979996E-3</c:v>
                </c:pt>
                <c:pt idx="2335">
                  <c:v>4.5995265245439999E-3</c:v>
                </c:pt>
                <c:pt idx="2336">
                  <c:v>4.6033179387450001E-3</c:v>
                </c:pt>
                <c:pt idx="2337">
                  <c:v>4.5901490375399997E-3</c:v>
                </c:pt>
                <c:pt idx="2338">
                  <c:v>4.6176710166039997E-3</c:v>
                </c:pt>
                <c:pt idx="2339">
                  <c:v>4.6116397716099997E-3</c:v>
                </c:pt>
                <c:pt idx="2340">
                  <c:v>4.6039279550310003E-3</c:v>
                </c:pt>
                <c:pt idx="2341">
                  <c:v>4.6322685666379997E-3</c:v>
                </c:pt>
                <c:pt idx="2342">
                  <c:v>4.6189059503379997E-3</c:v>
                </c:pt>
                <c:pt idx="2343">
                  <c:v>4.6274363994600002E-3</c:v>
                </c:pt>
                <c:pt idx="2344">
                  <c:v>4.6373163349930002E-3</c:v>
                </c:pt>
                <c:pt idx="2345">
                  <c:v>4.6239537186920001E-3</c:v>
                </c:pt>
                <c:pt idx="2346">
                  <c:v>4.6483236365019998E-3</c:v>
                </c:pt>
                <c:pt idx="2347">
                  <c:v>4.6460833400489999E-3</c:v>
                </c:pt>
                <c:pt idx="2348">
                  <c:v>4.6361600980160001E-3</c:v>
                </c:pt>
                <c:pt idx="2349">
                  <c:v>4.6671647578480002E-3</c:v>
                </c:pt>
                <c:pt idx="2350">
                  <c:v>4.6578878536820004E-3</c:v>
                </c:pt>
                <c:pt idx="2351">
                  <c:v>4.6573062427340004E-3</c:v>
                </c:pt>
                <c:pt idx="2352">
                  <c:v>4.6785310842099997E-3</c:v>
                </c:pt>
                <c:pt idx="2353">
                  <c:v>4.6671144664289996E-3</c:v>
                </c:pt>
                <c:pt idx="2354">
                  <c:v>4.6879085712129998E-3</c:v>
                </c:pt>
                <c:pt idx="2355">
                  <c:v>4.690751899034E-3</c:v>
                </c:pt>
                <c:pt idx="2356">
                  <c:v>4.6771736815569998E-3</c:v>
                </c:pt>
                <c:pt idx="2357">
                  <c:v>4.7068353742360002E-3</c:v>
                </c:pt>
                <c:pt idx="2358">
                  <c:v>4.6999352052810002E-3</c:v>
                </c:pt>
                <c:pt idx="2359">
                  <c:v>4.6907663345340002E-3</c:v>
                </c:pt>
                <c:pt idx="2360">
                  <c:v>4.7146980650719997E-3</c:v>
                </c:pt>
                <c:pt idx="2361">
                  <c:v>4.7014504671100002E-3</c:v>
                </c:pt>
                <c:pt idx="2362">
                  <c:v>4.7100307419900003E-3</c:v>
                </c:pt>
                <c:pt idx="2363">
                  <c:v>4.7196880914270002E-3</c:v>
                </c:pt>
                <c:pt idx="2364">
                  <c:v>4.7038556076590002E-3</c:v>
                </c:pt>
                <c:pt idx="2365">
                  <c:v>4.7271340154109998E-3</c:v>
                </c:pt>
                <c:pt idx="2366">
                  <c:v>4.7206217423080002E-3</c:v>
                </c:pt>
                <c:pt idx="2367">
                  <c:v>4.7083217650649998E-3</c:v>
                </c:pt>
                <c:pt idx="2368">
                  <c:v>4.7393906861540004E-3</c:v>
                </c:pt>
                <c:pt idx="2369">
                  <c:v>4.7272704541679996E-3</c:v>
                </c:pt>
                <c:pt idx="2370">
                  <c:v>4.7282469458880001E-3</c:v>
                </c:pt>
                <c:pt idx="2371">
                  <c:v>4.749874118716E-3</c:v>
                </c:pt>
                <c:pt idx="2372">
                  <c:v>4.7337473370129999E-3</c:v>
                </c:pt>
                <c:pt idx="2373">
                  <c:v>4.7500678338109996E-3</c:v>
                </c:pt>
                <c:pt idx="2374">
                  <c:v>4.7563216648999996E-3</c:v>
                </c:pt>
                <c:pt idx="2375">
                  <c:v>4.7421264462170001E-3</c:v>
                </c:pt>
                <c:pt idx="2376">
                  <c:v>4.7765485942360001E-3</c:v>
                </c:pt>
                <c:pt idx="2377">
                  <c:v>4.7696409746999999E-3</c:v>
                </c:pt>
                <c:pt idx="2378">
                  <c:v>4.7599333338440002E-3</c:v>
                </c:pt>
                <c:pt idx="2379">
                  <c:v>4.789185710251E-3</c:v>
                </c:pt>
                <c:pt idx="2380">
                  <c:v>4.775227513164E-3</c:v>
                </c:pt>
                <c:pt idx="2381">
                  <c:v>4.782644566149E-3</c:v>
                </c:pt>
                <c:pt idx="2382">
                  <c:v>4.8049036413429997E-3</c:v>
                </c:pt>
                <c:pt idx="2383">
                  <c:v>4.7898823395369997E-3</c:v>
                </c:pt>
                <c:pt idx="2384">
                  <c:v>4.8119616694749998E-3</c:v>
                </c:pt>
                <c:pt idx="2385">
                  <c:v>4.8162410967049997E-3</c:v>
                </c:pt>
                <c:pt idx="2386">
                  <c:v>4.8018516972660004E-3</c:v>
                </c:pt>
                <c:pt idx="2387">
                  <c:v>4.8305941745640001E-3</c:v>
                </c:pt>
                <c:pt idx="2388">
                  <c:v>4.8201042227449999E-3</c:v>
                </c:pt>
                <c:pt idx="2389">
                  <c:v>4.8171314410869999E-3</c:v>
                </c:pt>
                <c:pt idx="2390">
                  <c:v>4.8415875062349997E-3</c:v>
                </c:pt>
                <c:pt idx="2391">
                  <c:v>4.829789977521E-3</c:v>
                </c:pt>
                <c:pt idx="2392">
                  <c:v>4.8351753503080002E-3</c:v>
                </c:pt>
                <c:pt idx="2393">
                  <c:v>4.847360309213E-3</c:v>
                </c:pt>
                <c:pt idx="2394">
                  <c:v>4.8316353932020004E-3</c:v>
                </c:pt>
                <c:pt idx="2395">
                  <c:v>4.8547200858590003E-3</c:v>
                </c:pt>
                <c:pt idx="2396">
                  <c:v>4.8537864349780004E-3</c:v>
                </c:pt>
                <c:pt idx="2397">
                  <c:v>4.8463549464940001E-3</c:v>
                </c:pt>
                <c:pt idx="2398">
                  <c:v>4.8765693791210001E-3</c:v>
                </c:pt>
                <c:pt idx="2399">
                  <c:v>4.8621157184240002E-3</c:v>
                </c:pt>
                <c:pt idx="2400">
                  <c:v>4.8650451935829996E-3</c:v>
                </c:pt>
                <c:pt idx="2401">
                  <c:v>4.88091353327E-3</c:v>
                </c:pt>
                <c:pt idx="2402">
                  <c:v>4.8667183145879997E-3</c:v>
                </c:pt>
                <c:pt idx="2403">
                  <c:v>4.8843459226190003E-3</c:v>
                </c:pt>
                <c:pt idx="2404">
                  <c:v>4.8932279460129997E-3</c:v>
                </c:pt>
                <c:pt idx="2405">
                  <c:v>4.8791258595880004E-3</c:v>
                </c:pt>
                <c:pt idx="2406">
                  <c:v>4.9063460901380002E-3</c:v>
                </c:pt>
                <c:pt idx="2407">
                  <c:v>4.8972847871479996E-3</c:v>
                </c:pt>
                <c:pt idx="2408">
                  <c:v>4.8925457522270002E-3</c:v>
                </c:pt>
                <c:pt idx="2409">
                  <c:v>4.9272263422609998E-3</c:v>
                </c:pt>
                <c:pt idx="2410">
                  <c:v>4.9140504561360002E-3</c:v>
                </c:pt>
                <c:pt idx="2411">
                  <c:v>4.9219774082300003E-3</c:v>
                </c:pt>
                <c:pt idx="2412">
                  <c:v>4.9381041899320003E-3</c:v>
                </c:pt>
                <c:pt idx="2413">
                  <c:v>4.9213529564439999E-3</c:v>
                </c:pt>
                <c:pt idx="2414">
                  <c:v>4.9410983920099997E-3</c:v>
                </c:pt>
                <c:pt idx="2415">
                  <c:v>4.9451407976450002E-3</c:v>
                </c:pt>
                <c:pt idx="2416">
                  <c:v>4.9323528073730001E-3</c:v>
                </c:pt>
                <c:pt idx="2417">
                  <c:v>4.9657481722529999E-3</c:v>
                </c:pt>
                <c:pt idx="2418">
                  <c:v>4.958841018379E-3</c:v>
                </c:pt>
                <c:pt idx="2419">
                  <c:v>4.9547119997439999E-3</c:v>
                </c:pt>
                <c:pt idx="2420">
                  <c:v>4.97787585482E-3</c:v>
                </c:pt>
                <c:pt idx="2421">
                  <c:v>4.9644843675199996E-3</c:v>
                </c:pt>
                <c:pt idx="2422">
                  <c:v>4.9813436344269997E-3</c:v>
                </c:pt>
                <c:pt idx="2423">
                  <c:v>4.9884165637200002E-3</c:v>
                </c:pt>
                <c:pt idx="2424">
                  <c:v>4.9760160036390003E-3</c:v>
                </c:pt>
                <c:pt idx="2425">
                  <c:v>5.0019510090350003E-3</c:v>
                </c:pt>
                <c:pt idx="2426">
                  <c:v>4.9976431764660002E-3</c:v>
                </c:pt>
                <c:pt idx="2427">
                  <c:v>4.9857953563329999E-3</c:v>
                </c:pt>
                <c:pt idx="2428">
                  <c:v>5.0084134563800004E-3</c:v>
                </c:pt>
                <c:pt idx="2429">
                  <c:v>4.9943402409549998E-3</c:v>
                </c:pt>
                <c:pt idx="2430">
                  <c:v>4.9993447028099996E-3</c:v>
                </c:pt>
                <c:pt idx="2431">
                  <c:v>5.0145164132120003E-3</c:v>
                </c:pt>
                <c:pt idx="2432">
                  <c:v>4.9982820637519999E-3</c:v>
                </c:pt>
                <c:pt idx="2433">
                  <c:v>5.0227739848200002E-3</c:v>
                </c:pt>
                <c:pt idx="2434">
                  <c:v>5.0276205874979999E-3</c:v>
                </c:pt>
                <c:pt idx="2435">
                  <c:v>5.0145885907109996E-3</c:v>
                </c:pt>
                <c:pt idx="2436">
                  <c:v>5.0455066375430001E-3</c:v>
                </c:pt>
                <c:pt idx="2437">
                  <c:v>5.0393170677129999E-3</c:v>
                </c:pt>
                <c:pt idx="2438">
                  <c:v>5.0389654934410001E-3</c:v>
                </c:pt>
                <c:pt idx="2439">
                  <c:v>5.06329908967E-3</c:v>
                </c:pt>
                <c:pt idx="2440">
                  <c:v>5.0488524138930001E-3</c:v>
                </c:pt>
                <c:pt idx="2441">
                  <c:v>5.0623943097889996E-3</c:v>
                </c:pt>
                <c:pt idx="2442">
                  <c:v>5.073165055364E-3</c:v>
                </c:pt>
                <c:pt idx="2443">
                  <c:v>5.0600036047399998E-3</c:v>
                </c:pt>
                <c:pt idx="2444">
                  <c:v>5.0820396281780001E-3</c:v>
                </c:pt>
                <c:pt idx="2445">
                  <c:v>5.072884727269E-3</c:v>
                </c:pt>
                <c:pt idx="2446">
                  <c:v>5.0644339062269998E-3</c:v>
                </c:pt>
                <c:pt idx="2447">
                  <c:v>5.0890618003899997E-3</c:v>
                </c:pt>
                <c:pt idx="2448">
                  <c:v>5.0784996710720003E-3</c:v>
                </c:pt>
                <c:pt idx="2449">
                  <c:v>5.085155833513E-3</c:v>
                </c:pt>
                <c:pt idx="2450">
                  <c:v>5.1032858900729996E-3</c:v>
                </c:pt>
                <c:pt idx="2451">
                  <c:v>5.0885020755230001E-3</c:v>
                </c:pt>
                <c:pt idx="2452">
                  <c:v>5.1065743900839998E-3</c:v>
                </c:pt>
                <c:pt idx="2453">
                  <c:v>5.1072495989500002E-3</c:v>
                </c:pt>
                <c:pt idx="2454">
                  <c:v>5.0991503521799998E-3</c:v>
                </c:pt>
                <c:pt idx="2455">
                  <c:v>5.1305349916219998E-3</c:v>
                </c:pt>
                <c:pt idx="2456">
                  <c:v>5.1186876371499997E-3</c:v>
                </c:pt>
                <c:pt idx="2457">
                  <c:v>5.1190680824219998E-3</c:v>
                </c:pt>
                <c:pt idx="2458">
                  <c:v>5.1435958594080004E-3</c:v>
                </c:pt>
                <c:pt idx="2459">
                  <c:v>5.128890741616E-3</c:v>
                </c:pt>
                <c:pt idx="2460">
                  <c:v>5.1391441375020002E-3</c:v>
                </c:pt>
                <c:pt idx="2461">
                  <c:v>5.1524275913830001E-3</c:v>
                </c:pt>
                <c:pt idx="2462">
                  <c:v>5.1382612437010002E-3</c:v>
                </c:pt>
                <c:pt idx="2463">
                  <c:v>5.164835136384E-3</c:v>
                </c:pt>
                <c:pt idx="2464">
                  <c:v>5.1587461493910001E-3</c:v>
                </c:pt>
                <c:pt idx="2465">
                  <c:v>5.1512643694880001E-3</c:v>
                </c:pt>
                <c:pt idx="2466">
                  <c:v>5.1829507574440003E-3</c:v>
                </c:pt>
                <c:pt idx="2467">
                  <c:v>5.1695886068049996E-3</c:v>
                </c:pt>
                <c:pt idx="2468">
                  <c:v>5.1686265505850003E-3</c:v>
                </c:pt>
                <c:pt idx="2469">
                  <c:v>5.1888818852600001E-3</c:v>
                </c:pt>
                <c:pt idx="2470">
                  <c:v>5.1777740009130001E-3</c:v>
                </c:pt>
                <c:pt idx="2471">
                  <c:v>5.1946402527390002E-3</c:v>
                </c:pt>
                <c:pt idx="2472">
                  <c:v>5.1990849897269997E-3</c:v>
                </c:pt>
                <c:pt idx="2473">
                  <c:v>5.1847030408679997E-3</c:v>
                </c:pt>
                <c:pt idx="2474">
                  <c:v>5.2136969752609999E-3</c:v>
                </c:pt>
                <c:pt idx="2475">
                  <c:v>5.2058342844250004E-3</c:v>
                </c:pt>
                <c:pt idx="2476">
                  <c:v>5.1998319104309999E-3</c:v>
                </c:pt>
                <c:pt idx="2477">
                  <c:v>5.2250917069609996E-3</c:v>
                </c:pt>
                <c:pt idx="2478">
                  <c:v>5.2115572616460003E-3</c:v>
                </c:pt>
                <c:pt idx="2479">
                  <c:v>5.2183712832630002E-3</c:v>
                </c:pt>
                <c:pt idx="2480">
                  <c:v>5.230857525021E-3</c:v>
                </c:pt>
                <c:pt idx="2481">
                  <c:v>5.2161309868100003E-3</c:v>
                </c:pt>
                <c:pt idx="2482">
                  <c:v>5.2404575981200002E-3</c:v>
                </c:pt>
                <c:pt idx="2483">
                  <c:v>5.2405651658769996E-3</c:v>
                </c:pt>
                <c:pt idx="2484">
                  <c:v>5.2297879010440003E-3</c:v>
                </c:pt>
                <c:pt idx="2485">
                  <c:v>5.2586235105990002E-3</c:v>
                </c:pt>
                <c:pt idx="2486">
                  <c:v>5.2470345981419997E-3</c:v>
                </c:pt>
                <c:pt idx="2487">
                  <c:v>5.2492604590950002E-3</c:v>
                </c:pt>
                <c:pt idx="2488">
                  <c:v>5.2726538851860004E-3</c:v>
                </c:pt>
                <c:pt idx="2489">
                  <c:v>5.2599017508329999E-3</c:v>
                </c:pt>
                <c:pt idx="2490">
                  <c:v>5.2769258618350001E-3</c:v>
                </c:pt>
                <c:pt idx="2491">
                  <c:v>5.2846018224949999E-3</c:v>
                </c:pt>
                <c:pt idx="2492">
                  <c:v>5.272402428091E-3</c:v>
                </c:pt>
                <c:pt idx="2493">
                  <c:v>5.3035430610179997E-3</c:v>
                </c:pt>
                <c:pt idx="2494">
                  <c:v>5.2983518689870002E-3</c:v>
                </c:pt>
                <c:pt idx="2495">
                  <c:v>5.2926796488460002E-3</c:v>
                </c:pt>
                <c:pt idx="2496">
                  <c:v>5.3199646063149999E-3</c:v>
                </c:pt>
                <c:pt idx="2497">
                  <c:v>5.3085479885339997E-3</c:v>
                </c:pt>
                <c:pt idx="2498">
                  <c:v>5.3187869489189996E-3</c:v>
                </c:pt>
                <c:pt idx="2499">
                  <c:v>5.3322501480580001E-3</c:v>
                </c:pt>
                <c:pt idx="2500">
                  <c:v>5.3218961693349996E-3</c:v>
                </c:pt>
                <c:pt idx="2501">
                  <c:v>5.344894248992E-3</c:v>
                </c:pt>
                <c:pt idx="2502">
                  <c:v>5.345188546926E-3</c:v>
                </c:pt>
                <c:pt idx="2503">
                  <c:v>5.3345980122690003E-3</c:v>
                </c:pt>
                <c:pt idx="2504">
                  <c:v>5.3589963354170001E-3</c:v>
                </c:pt>
                <c:pt idx="2505">
                  <c:v>5.3491233848040002E-3</c:v>
                </c:pt>
                <c:pt idx="2506">
                  <c:v>5.3518088534470001E-3</c:v>
                </c:pt>
                <c:pt idx="2507">
                  <c:v>5.3729908540839999E-3</c:v>
                </c:pt>
                <c:pt idx="2508">
                  <c:v>5.3587378934029997E-3</c:v>
                </c:pt>
                <c:pt idx="2509">
                  <c:v>5.3770979866389996E-3</c:v>
                </c:pt>
                <c:pt idx="2510">
                  <c:v>5.3765806369480001E-3</c:v>
                </c:pt>
                <c:pt idx="2511">
                  <c:v>5.3653293289240003E-3</c:v>
                </c:pt>
                <c:pt idx="2512">
                  <c:v>5.3963554091749997E-3</c:v>
                </c:pt>
                <c:pt idx="2513">
                  <c:v>5.3882058709860004E-3</c:v>
                </c:pt>
                <c:pt idx="2514">
                  <c:v>5.388700868934E-3</c:v>
                </c:pt>
                <c:pt idx="2515">
                  <c:v>5.412137601525E-3</c:v>
                </c:pt>
                <c:pt idx="2516">
                  <c:v>5.4014963097870003E-3</c:v>
                </c:pt>
                <c:pt idx="2517">
                  <c:v>5.4121087305250004E-3</c:v>
                </c:pt>
                <c:pt idx="2518">
                  <c:v>5.4187863133850003E-3</c:v>
                </c:pt>
                <c:pt idx="2519">
                  <c:v>5.4046413861219998E-3</c:v>
                </c:pt>
                <c:pt idx="2520">
                  <c:v>5.4327375255530004E-3</c:v>
                </c:pt>
                <c:pt idx="2521">
                  <c:v>5.4270434193309999E-3</c:v>
                </c:pt>
                <c:pt idx="2522">
                  <c:v>5.4120440036059996E-3</c:v>
                </c:pt>
                <c:pt idx="2523">
                  <c:v>5.4374909959729999E-3</c:v>
                </c:pt>
                <c:pt idx="2524">
                  <c:v>5.4242000915109998E-3</c:v>
                </c:pt>
                <c:pt idx="2525">
                  <c:v>5.4306914098560003E-3</c:v>
                </c:pt>
                <c:pt idx="2526">
                  <c:v>5.4463441483679998E-3</c:v>
                </c:pt>
                <c:pt idx="2527">
                  <c:v>5.4326727986339996E-3</c:v>
                </c:pt>
                <c:pt idx="2528">
                  <c:v>5.457401741296E-3</c:v>
                </c:pt>
                <c:pt idx="2529">
                  <c:v>5.4654581472280001E-3</c:v>
                </c:pt>
                <c:pt idx="2530">
                  <c:v>5.4539195261900002E-3</c:v>
                </c:pt>
                <c:pt idx="2531">
                  <c:v>5.4850815795360001E-3</c:v>
                </c:pt>
                <c:pt idx="2532">
                  <c:v>5.4778796620669999E-3</c:v>
                </c:pt>
                <c:pt idx="2533">
                  <c:v>5.475984420627E-3</c:v>
                </c:pt>
                <c:pt idx="2534">
                  <c:v>5.5004116147760003E-3</c:v>
                </c:pt>
                <c:pt idx="2535">
                  <c:v>5.4851677268740002E-3</c:v>
                </c:pt>
                <c:pt idx="2536">
                  <c:v>5.4960963316259999E-3</c:v>
                </c:pt>
                <c:pt idx="2537">
                  <c:v>5.510923452675E-3</c:v>
                </c:pt>
                <c:pt idx="2538">
                  <c:v>5.4949903860689996E-3</c:v>
                </c:pt>
                <c:pt idx="2539">
                  <c:v>5.5160857737059999E-3</c:v>
                </c:pt>
                <c:pt idx="2540">
                  <c:v>5.5128475651140003E-3</c:v>
                </c:pt>
                <c:pt idx="2541">
                  <c:v>5.5036353878679996E-3</c:v>
                </c:pt>
                <c:pt idx="2542">
                  <c:v>5.5342665873470004E-3</c:v>
                </c:pt>
                <c:pt idx="2543">
                  <c:v>5.5214641615750001E-3</c:v>
                </c:pt>
                <c:pt idx="2544">
                  <c:v>5.527057219297E-3</c:v>
                </c:pt>
                <c:pt idx="2545">
                  <c:v>5.5509605444970002E-3</c:v>
                </c:pt>
                <c:pt idx="2546">
                  <c:v>5.5382801219819996E-3</c:v>
                </c:pt>
                <c:pt idx="2547">
                  <c:v>5.5506518110629999E-3</c:v>
                </c:pt>
                <c:pt idx="2548">
                  <c:v>5.558643490076E-3</c:v>
                </c:pt>
                <c:pt idx="2549">
                  <c:v>5.5453525856139999E-3</c:v>
                </c:pt>
                <c:pt idx="2550">
                  <c:v>5.572149530053E-3</c:v>
                </c:pt>
                <c:pt idx="2551">
                  <c:v>5.5636912584299996E-3</c:v>
                </c:pt>
                <c:pt idx="2552">
                  <c:v>5.5574583820999996E-3</c:v>
                </c:pt>
                <c:pt idx="2553">
                  <c:v>5.5877664126459999E-3</c:v>
                </c:pt>
                <c:pt idx="2554">
                  <c:v>5.5734850466250003E-3</c:v>
                </c:pt>
                <c:pt idx="2555">
                  <c:v>5.583199672401E-3</c:v>
                </c:pt>
                <c:pt idx="2556">
                  <c:v>5.5976179428399997E-3</c:v>
                </c:pt>
                <c:pt idx="2557">
                  <c:v>5.5864956229930004E-3</c:v>
                </c:pt>
                <c:pt idx="2558">
                  <c:v>5.6068873964250001E-3</c:v>
                </c:pt>
                <c:pt idx="2559">
                  <c:v>5.6062699295579997E-3</c:v>
                </c:pt>
                <c:pt idx="2560">
                  <c:v>5.5941785685720002E-3</c:v>
                </c:pt>
                <c:pt idx="2561">
                  <c:v>5.6288302876060002E-3</c:v>
                </c:pt>
                <c:pt idx="2562">
                  <c:v>5.6188567541539999E-3</c:v>
                </c:pt>
                <c:pt idx="2563">
                  <c:v>5.6199841201310004E-3</c:v>
                </c:pt>
                <c:pt idx="2564">
                  <c:v>5.6412019766869997E-3</c:v>
                </c:pt>
                <c:pt idx="2565">
                  <c:v>5.6247231550509997E-3</c:v>
                </c:pt>
                <c:pt idx="2566">
                  <c:v>5.640440620482E-3</c:v>
                </c:pt>
                <c:pt idx="2567">
                  <c:v>5.6449570693080002E-3</c:v>
                </c:pt>
                <c:pt idx="2568">
                  <c:v>5.6337560527030001E-3</c:v>
                </c:pt>
                <c:pt idx="2569">
                  <c:v>5.6637264788149998E-3</c:v>
                </c:pt>
                <c:pt idx="2570">
                  <c:v>5.6606531143190003E-3</c:v>
                </c:pt>
                <c:pt idx="2571">
                  <c:v>5.6494232267139998E-3</c:v>
                </c:pt>
                <c:pt idx="2572">
                  <c:v>5.6790993548930004E-3</c:v>
                </c:pt>
                <c:pt idx="2573">
                  <c:v>5.6640636175870002E-3</c:v>
                </c:pt>
                <c:pt idx="2574">
                  <c:v>5.6717754341659996E-3</c:v>
                </c:pt>
                <c:pt idx="2575">
                  <c:v>5.6908102706069996E-3</c:v>
                </c:pt>
                <c:pt idx="2576">
                  <c:v>5.6743030436340004E-3</c:v>
                </c:pt>
                <c:pt idx="2577">
                  <c:v>5.6976312771440003E-3</c:v>
                </c:pt>
                <c:pt idx="2578">
                  <c:v>5.7012289762500001E-3</c:v>
                </c:pt>
                <c:pt idx="2579">
                  <c:v>5.6898551993070003E-3</c:v>
                </c:pt>
                <c:pt idx="2580">
                  <c:v>5.7195099070669999E-3</c:v>
                </c:pt>
                <c:pt idx="2581">
                  <c:v>5.7105342857540001E-3</c:v>
                </c:pt>
                <c:pt idx="2582">
                  <c:v>5.7076984085140002E-3</c:v>
                </c:pt>
                <c:pt idx="2583">
                  <c:v>5.7325777597729997E-3</c:v>
                </c:pt>
                <c:pt idx="2584">
                  <c:v>5.7176141999659997E-3</c:v>
                </c:pt>
                <c:pt idx="2585">
                  <c:v>5.7279323227699998E-3</c:v>
                </c:pt>
                <c:pt idx="2586">
                  <c:v>5.739284213632E-3</c:v>
                </c:pt>
                <c:pt idx="2587">
                  <c:v>5.7265823706980001E-3</c:v>
                </c:pt>
                <c:pt idx="2588">
                  <c:v>5.7502198033029996E-3</c:v>
                </c:pt>
                <c:pt idx="2589">
                  <c:v>5.7463352568450001E-3</c:v>
                </c:pt>
                <c:pt idx="2590">
                  <c:v>5.74131635949E-3</c:v>
                </c:pt>
                <c:pt idx="2591">
                  <c:v>5.7685007341210003E-3</c:v>
                </c:pt>
                <c:pt idx="2592">
                  <c:v>5.7559781707819998E-3</c:v>
                </c:pt>
                <c:pt idx="2593">
                  <c:v>5.7613132521510003E-3</c:v>
                </c:pt>
                <c:pt idx="2594">
                  <c:v>5.7778279297049998E-3</c:v>
                </c:pt>
                <c:pt idx="2595">
                  <c:v>5.7676318101580002E-3</c:v>
                </c:pt>
                <c:pt idx="2596">
                  <c:v>5.7881744578480001E-3</c:v>
                </c:pt>
                <c:pt idx="2597">
                  <c:v>5.7884184643630003E-3</c:v>
                </c:pt>
                <c:pt idx="2598">
                  <c:v>5.782057065517E-3</c:v>
                </c:pt>
                <c:pt idx="2599">
                  <c:v>5.8086742646990003E-3</c:v>
                </c:pt>
                <c:pt idx="2600">
                  <c:v>5.7976525276899997E-3</c:v>
                </c:pt>
                <c:pt idx="2601">
                  <c:v>5.8005317114290002E-3</c:v>
                </c:pt>
                <c:pt idx="2602">
                  <c:v>5.8255549520249998E-3</c:v>
                </c:pt>
                <c:pt idx="2603">
                  <c:v>5.8136931620540004E-3</c:v>
                </c:pt>
                <c:pt idx="2604">
                  <c:v>5.8317729271950003E-3</c:v>
                </c:pt>
                <c:pt idx="2605">
                  <c:v>5.8358656242489997E-3</c:v>
                </c:pt>
                <c:pt idx="2606">
                  <c:v>5.8237165212630003E-3</c:v>
                </c:pt>
                <c:pt idx="2607">
                  <c:v>5.8553242124619997E-3</c:v>
                </c:pt>
                <c:pt idx="2608">
                  <c:v>5.8444030582900002E-3</c:v>
                </c:pt>
                <c:pt idx="2609">
                  <c:v>5.8412076905370001E-3</c:v>
                </c:pt>
                <c:pt idx="2610">
                  <c:v>5.8678467758000001E-3</c:v>
                </c:pt>
                <c:pt idx="2611">
                  <c:v>5.8551807887849997E-3</c:v>
                </c:pt>
                <c:pt idx="2612">
                  <c:v>5.8648237027230004E-3</c:v>
                </c:pt>
                <c:pt idx="2613">
                  <c:v>5.8779204264279997E-3</c:v>
                </c:pt>
                <c:pt idx="2614">
                  <c:v>5.8647375553850002E-3</c:v>
                </c:pt>
                <c:pt idx="2615">
                  <c:v>5.8892723172899999E-3</c:v>
                </c:pt>
                <c:pt idx="2616">
                  <c:v>5.8881593868139997E-3</c:v>
                </c:pt>
                <c:pt idx="2617">
                  <c:v>5.8767860755320001E-3</c:v>
                </c:pt>
                <c:pt idx="2618">
                  <c:v>5.9069572016600003E-3</c:v>
                </c:pt>
                <c:pt idx="2619">
                  <c:v>5.8947079814969999E-3</c:v>
                </c:pt>
                <c:pt idx="2620">
                  <c:v>5.896897986531E-3</c:v>
                </c:pt>
                <c:pt idx="2621">
                  <c:v>5.9122275561089999E-3</c:v>
                </c:pt>
                <c:pt idx="2622">
                  <c:v>5.8972351253030004E-3</c:v>
                </c:pt>
                <c:pt idx="2623">
                  <c:v>5.9145973064009998E-3</c:v>
                </c:pt>
                <c:pt idx="2624">
                  <c:v>5.9153656475250003E-3</c:v>
                </c:pt>
                <c:pt idx="2625">
                  <c:v>5.9069572016600003E-3</c:v>
                </c:pt>
                <c:pt idx="2626">
                  <c:v>5.9353769756849998E-3</c:v>
                </c:pt>
                <c:pt idx="2627">
                  <c:v>5.9255254454910001E-3</c:v>
                </c:pt>
                <c:pt idx="2628">
                  <c:v>5.9256763197480002E-3</c:v>
                </c:pt>
                <c:pt idx="2629">
                  <c:v>5.9456587769090002E-3</c:v>
                </c:pt>
                <c:pt idx="2630">
                  <c:v>5.9359367005530003E-3</c:v>
                </c:pt>
                <c:pt idx="2631">
                  <c:v>5.9552588500080004E-3</c:v>
                </c:pt>
                <c:pt idx="2632">
                  <c:v>5.9617999941110004E-3</c:v>
                </c:pt>
                <c:pt idx="2633">
                  <c:v>5.95660880208E-3</c:v>
                </c:pt>
                <c:pt idx="2634">
                  <c:v>5.9841880574819997E-3</c:v>
                </c:pt>
                <c:pt idx="2635">
                  <c:v>5.9740426950160002E-3</c:v>
                </c:pt>
                <c:pt idx="2636">
                  <c:v>5.9715365059669996E-3</c:v>
                </c:pt>
                <c:pt idx="2637">
                  <c:v>5.9933718293910003E-3</c:v>
                </c:pt>
                <c:pt idx="2638">
                  <c:v>5.9816390275959997E-3</c:v>
                </c:pt>
                <c:pt idx="2639">
                  <c:v>5.9981178492309996E-3</c:v>
                </c:pt>
                <c:pt idx="2640">
                  <c:v>6.008385680616E-3</c:v>
                </c:pt>
                <c:pt idx="2641">
                  <c:v>5.9983190149070003E-3</c:v>
                </c:pt>
                <c:pt idx="2642">
                  <c:v>6.0213101096449999E-3</c:v>
                </c:pt>
                <c:pt idx="2643">
                  <c:v>6.0118967667220002E-3</c:v>
                </c:pt>
                <c:pt idx="2644">
                  <c:v>6.0084788128730001E-3</c:v>
                </c:pt>
                <c:pt idx="2645">
                  <c:v>6.0348594561219996E-3</c:v>
                </c:pt>
                <c:pt idx="2646">
                  <c:v>6.0225450433789999E-3</c:v>
                </c:pt>
                <c:pt idx="2647">
                  <c:v>6.0354410670699996E-3</c:v>
                </c:pt>
                <c:pt idx="2648">
                  <c:v>6.045579444617E-3</c:v>
                </c:pt>
                <c:pt idx="2649">
                  <c:v>6.0337032191459996E-3</c:v>
                </c:pt>
                <c:pt idx="2650">
                  <c:v>6.05640001595E-3</c:v>
                </c:pt>
                <c:pt idx="2651">
                  <c:v>6.048925220966E-3</c:v>
                </c:pt>
                <c:pt idx="2652">
                  <c:v>6.0451128520069997E-3</c:v>
                </c:pt>
                <c:pt idx="2653">
                  <c:v>6.073690019548E-3</c:v>
                </c:pt>
                <c:pt idx="2654">
                  <c:v>6.0640471056100003E-3</c:v>
                </c:pt>
                <c:pt idx="2655">
                  <c:v>6.0719167813659998E-3</c:v>
                </c:pt>
                <c:pt idx="2656">
                  <c:v>6.08886918053E-3</c:v>
                </c:pt>
                <c:pt idx="2657">
                  <c:v>6.0773519799110004E-3</c:v>
                </c:pt>
                <c:pt idx="2658">
                  <c:v>6.1013698577880001E-3</c:v>
                </c:pt>
                <c:pt idx="2659">
                  <c:v>6.0967672616239997E-3</c:v>
                </c:pt>
                <c:pt idx="2660">
                  <c:v>6.087698973715E-3</c:v>
                </c:pt>
                <c:pt idx="2661">
                  <c:v>6.1185453087089997E-3</c:v>
                </c:pt>
                <c:pt idx="2662">
                  <c:v>6.1092325486240004E-3</c:v>
                </c:pt>
                <c:pt idx="2663">
                  <c:v>6.1098928563300004E-3</c:v>
                </c:pt>
                <c:pt idx="2664">
                  <c:v>6.1229178681969998E-3</c:v>
                </c:pt>
                <c:pt idx="2665">
                  <c:v>6.1118174344300001E-3</c:v>
                </c:pt>
                <c:pt idx="2666">
                  <c:v>6.1282026581469997E-3</c:v>
                </c:pt>
                <c:pt idx="2667">
                  <c:v>6.125976797193E-3</c:v>
                </c:pt>
                <c:pt idx="2668">
                  <c:v>6.1177192255850001E-3</c:v>
                </c:pt>
                <c:pt idx="2669">
                  <c:v>6.1493269167840004E-3</c:v>
                </c:pt>
                <c:pt idx="2670">
                  <c:v>6.1403517611319999E-3</c:v>
                </c:pt>
                <c:pt idx="2671">
                  <c:v>6.1398632824420001E-3</c:v>
                </c:pt>
                <c:pt idx="2672">
                  <c:v>6.1571388505399999E-3</c:v>
                </c:pt>
                <c:pt idx="2673">
                  <c:v>6.1496570706369999E-3</c:v>
                </c:pt>
                <c:pt idx="2674">
                  <c:v>6.1688642017540003E-3</c:v>
                </c:pt>
                <c:pt idx="2675">
                  <c:v>6.1717936769129997E-3</c:v>
                </c:pt>
                <c:pt idx="2676">
                  <c:v>6.1630555428560004E-3</c:v>
                </c:pt>
                <c:pt idx="2677">
                  <c:v>6.1936648562549998E-3</c:v>
                </c:pt>
                <c:pt idx="2678">
                  <c:v>6.1872312799100002E-3</c:v>
                </c:pt>
                <c:pt idx="2679">
                  <c:v>6.1854724772270001E-3</c:v>
                </c:pt>
                <c:pt idx="2680">
                  <c:v>6.2152561731640002E-3</c:v>
                </c:pt>
                <c:pt idx="2681">
                  <c:v>6.2035666778680002E-3</c:v>
                </c:pt>
                <c:pt idx="2682">
                  <c:v>6.2186308205129997E-3</c:v>
                </c:pt>
                <c:pt idx="2683">
                  <c:v>6.2264860607679998E-3</c:v>
                </c:pt>
                <c:pt idx="2684">
                  <c:v>6.2161893583829999E-3</c:v>
                </c:pt>
                <c:pt idx="2685">
                  <c:v>6.2455711886289997E-3</c:v>
                </c:pt>
                <c:pt idx="2686">
                  <c:v>6.2392884865400001E-3</c:v>
                </c:pt>
                <c:pt idx="2687">
                  <c:v>6.2335152179000004E-3</c:v>
                </c:pt>
                <c:pt idx="2688">
                  <c:v>6.257310509682E-3</c:v>
                </c:pt>
                <c:pt idx="2689">
                  <c:v>6.2457290478049998E-3</c:v>
                </c:pt>
                <c:pt idx="2690">
                  <c:v>6.2495558522640002E-3</c:v>
                </c:pt>
                <c:pt idx="2691">
                  <c:v>6.2631410546600003E-3</c:v>
                </c:pt>
                <c:pt idx="2692">
                  <c:v>6.2549482099710004E-3</c:v>
                </c:pt>
                <c:pt idx="2693">
                  <c:v>6.2776738777760004E-3</c:v>
                </c:pt>
                <c:pt idx="2694">
                  <c:v>6.274952553213E-3</c:v>
                </c:pt>
                <c:pt idx="2695">
                  <c:v>6.2671545892950004E-3</c:v>
                </c:pt>
                <c:pt idx="2696">
                  <c:v>6.2936856411399998E-3</c:v>
                </c:pt>
                <c:pt idx="2697">
                  <c:v>6.2828147783880002E-3</c:v>
                </c:pt>
                <c:pt idx="2698">
                  <c:v>6.2893489375710002E-3</c:v>
                </c:pt>
                <c:pt idx="2699">
                  <c:v>6.3022375106809997E-3</c:v>
                </c:pt>
                <c:pt idx="2700">
                  <c:v>6.2917042523619997E-3</c:v>
                </c:pt>
                <c:pt idx="2701">
                  <c:v>6.3114641234279997E-3</c:v>
                </c:pt>
                <c:pt idx="2702">
                  <c:v>6.3114282675090002E-3</c:v>
                </c:pt>
                <c:pt idx="2703">
                  <c:v>6.3036233186719998E-3</c:v>
                </c:pt>
                <c:pt idx="2704">
                  <c:v>6.3322079367940003E-3</c:v>
                </c:pt>
                <c:pt idx="2705">
                  <c:v>6.3234553672369999E-3</c:v>
                </c:pt>
                <c:pt idx="2706">
                  <c:v>6.3273897394539999E-3</c:v>
                </c:pt>
                <c:pt idx="2707">
                  <c:v>6.3470709137619999E-3</c:v>
                </c:pt>
                <c:pt idx="2708">
                  <c:v>6.3353097066279999E-3</c:v>
                </c:pt>
                <c:pt idx="2709">
                  <c:v>6.3562113791699997E-3</c:v>
                </c:pt>
                <c:pt idx="2710">
                  <c:v>6.3569797202940002E-3</c:v>
                </c:pt>
                <c:pt idx="2711">
                  <c:v>6.3487151637670004E-3</c:v>
                </c:pt>
                <c:pt idx="2712">
                  <c:v>6.3779172487559996E-3</c:v>
                </c:pt>
                <c:pt idx="2713">
                  <c:v>6.367268972099E-3</c:v>
                </c:pt>
                <c:pt idx="2714">
                  <c:v>6.3650505617259996E-3</c:v>
                </c:pt>
                <c:pt idx="2715">
                  <c:v>6.387460045516E-3</c:v>
                </c:pt>
                <c:pt idx="2716">
                  <c:v>6.3777524046600004E-3</c:v>
                </c:pt>
                <c:pt idx="2717">
                  <c:v>6.3950493931770004E-3</c:v>
                </c:pt>
                <c:pt idx="2718">
                  <c:v>6.401030812413E-3</c:v>
                </c:pt>
                <c:pt idx="2719">
                  <c:v>6.3922922126949996E-3</c:v>
                </c:pt>
                <c:pt idx="2720">
                  <c:v>6.4223487861450003E-3</c:v>
                </c:pt>
                <c:pt idx="2721">
                  <c:v>6.4151468686760001E-3</c:v>
                </c:pt>
                <c:pt idx="2722">
                  <c:v>6.4106164500119999E-3</c:v>
                </c:pt>
                <c:pt idx="2723">
                  <c:v>6.4319199882450001E-3</c:v>
                </c:pt>
                <c:pt idx="2724">
                  <c:v>6.4233182929459998E-3</c:v>
                </c:pt>
                <c:pt idx="2725">
                  <c:v>6.4342175610359997E-3</c:v>
                </c:pt>
                <c:pt idx="2726">
                  <c:v>6.4435019157829997E-3</c:v>
                </c:pt>
                <c:pt idx="2727">
                  <c:v>6.4339665696020003E-3</c:v>
                </c:pt>
                <c:pt idx="2728">
                  <c:v>6.4630392007529996E-3</c:v>
                </c:pt>
                <c:pt idx="2729">
                  <c:v>6.4580636098980002E-3</c:v>
                </c:pt>
                <c:pt idx="2730">
                  <c:v>6.4531378448010003E-3</c:v>
                </c:pt>
                <c:pt idx="2731">
                  <c:v>6.4770695753399998E-3</c:v>
                </c:pt>
                <c:pt idx="2732">
                  <c:v>6.4698462374510003E-3</c:v>
                </c:pt>
                <c:pt idx="2733">
                  <c:v>6.4854272641239998E-3</c:v>
                </c:pt>
                <c:pt idx="2734">
                  <c:v>6.495027337223E-3</c:v>
                </c:pt>
                <c:pt idx="2735">
                  <c:v>6.4881630241870004E-3</c:v>
                </c:pt>
                <c:pt idx="2736">
                  <c:v>6.5108956769110004E-3</c:v>
                </c:pt>
                <c:pt idx="2737">
                  <c:v>6.5077003091570003E-3</c:v>
                </c:pt>
                <c:pt idx="2738">
                  <c:v>6.503894925117E-3</c:v>
                </c:pt>
                <c:pt idx="2739">
                  <c:v>6.5239709801970004E-3</c:v>
                </c:pt>
                <c:pt idx="2740">
                  <c:v>6.5182987600560004E-3</c:v>
                </c:pt>
                <c:pt idx="2741">
                  <c:v>6.5323500894009998E-3</c:v>
                </c:pt>
                <c:pt idx="2742">
                  <c:v>6.5356530249120002E-3</c:v>
                </c:pt>
                <c:pt idx="2743">
                  <c:v>6.5279775299129997E-3</c:v>
                </c:pt>
                <c:pt idx="2744">
                  <c:v>6.5520815551280004E-3</c:v>
                </c:pt>
                <c:pt idx="2745">
                  <c:v>6.5467036329210004E-3</c:v>
                </c:pt>
                <c:pt idx="2746">
                  <c:v>6.5451744012530004E-3</c:v>
                </c:pt>
                <c:pt idx="2747">
                  <c:v>6.5620047971610002E-3</c:v>
                </c:pt>
                <c:pt idx="2748">
                  <c:v>6.5517369657749997E-3</c:v>
                </c:pt>
                <c:pt idx="2749">
                  <c:v>6.5654944628480002E-3</c:v>
                </c:pt>
                <c:pt idx="2750">
                  <c:v>6.565487012267E-3</c:v>
                </c:pt>
                <c:pt idx="2751">
                  <c:v>6.5558082424099998E-3</c:v>
                </c:pt>
                <c:pt idx="2752">
                  <c:v>6.578397471458E-3</c:v>
                </c:pt>
                <c:pt idx="2753">
                  <c:v>6.5717054530979998E-3</c:v>
                </c:pt>
                <c:pt idx="2754">
                  <c:v>6.5697808749970001E-3</c:v>
                </c:pt>
                <c:pt idx="2755">
                  <c:v>6.589088588953E-3</c:v>
                </c:pt>
                <c:pt idx="2756">
                  <c:v>6.5810540691020004E-3</c:v>
                </c:pt>
                <c:pt idx="2757">
                  <c:v>6.5986886620520002E-3</c:v>
                </c:pt>
                <c:pt idx="2758">
                  <c:v>6.6018621437249998E-3</c:v>
                </c:pt>
                <c:pt idx="2759">
                  <c:v>6.5954215824600001E-3</c:v>
                </c:pt>
                <c:pt idx="2760">
                  <c:v>6.6235680133099996E-3</c:v>
                </c:pt>
                <c:pt idx="2761">
                  <c:v>6.6177952103320002E-3</c:v>
                </c:pt>
                <c:pt idx="2762">
                  <c:v>6.6229291260239999E-3</c:v>
                </c:pt>
                <c:pt idx="2763">
                  <c:v>6.6465521231290001E-3</c:v>
                </c:pt>
                <c:pt idx="2764">
                  <c:v>6.6406643018130001E-3</c:v>
                </c:pt>
                <c:pt idx="2765">
                  <c:v>6.6582988947629998E-3</c:v>
                </c:pt>
                <c:pt idx="2766">
                  <c:v>6.6632032394410004E-3</c:v>
                </c:pt>
                <c:pt idx="2767">
                  <c:v>6.6575380042200004E-3</c:v>
                </c:pt>
                <c:pt idx="2768">
                  <c:v>6.6812112927440003E-3</c:v>
                </c:pt>
                <c:pt idx="2769">
                  <c:v>6.6771330311890002E-3</c:v>
                </c:pt>
                <c:pt idx="2770">
                  <c:v>6.680744700134E-3</c:v>
                </c:pt>
                <c:pt idx="2771">
                  <c:v>6.6929655149580002E-3</c:v>
                </c:pt>
                <c:pt idx="2772">
                  <c:v>6.6836811602120003E-3</c:v>
                </c:pt>
                <c:pt idx="2773">
                  <c:v>6.6971872001890002E-3</c:v>
                </c:pt>
                <c:pt idx="2774">
                  <c:v>6.6952272318300003E-3</c:v>
                </c:pt>
                <c:pt idx="2775">
                  <c:v>6.6893035545949999E-3</c:v>
                </c:pt>
                <c:pt idx="2776">
                  <c:v>6.7120147868989996E-3</c:v>
                </c:pt>
                <c:pt idx="2777">
                  <c:v>6.7055379040540002E-3</c:v>
                </c:pt>
                <c:pt idx="2778">
                  <c:v>6.7147719673810004E-3</c:v>
                </c:pt>
                <c:pt idx="2779">
                  <c:v>6.7255492322149998E-3</c:v>
                </c:pt>
                <c:pt idx="2780">
                  <c:v>6.7204944789410002E-3</c:v>
                </c:pt>
                <c:pt idx="2781">
                  <c:v>6.745826452971E-3</c:v>
                </c:pt>
                <c:pt idx="2782">
                  <c:v>6.7456755787129999E-3</c:v>
                </c:pt>
                <c:pt idx="2783">
                  <c:v>6.7431554198270002E-3</c:v>
                </c:pt>
                <c:pt idx="2784">
                  <c:v>6.7682932130990001E-3</c:v>
                </c:pt>
                <c:pt idx="2785">
                  <c:v>6.761012598872E-3</c:v>
                </c:pt>
                <c:pt idx="2786">
                  <c:v>6.7705409601330003E-3</c:v>
                </c:pt>
                <c:pt idx="2787">
                  <c:v>6.7746047861870001E-3</c:v>
                </c:pt>
                <c:pt idx="2788">
                  <c:v>6.7656654864550001E-3</c:v>
                </c:pt>
                <c:pt idx="2789">
                  <c:v>6.7897983826700004E-3</c:v>
                </c:pt>
                <c:pt idx="2790">
                  <c:v>6.7834365181619997E-3</c:v>
                </c:pt>
                <c:pt idx="2791">
                  <c:v>6.7813326604659998E-3</c:v>
                </c:pt>
                <c:pt idx="2792">
                  <c:v>6.8020978942509996E-3</c:v>
                </c:pt>
                <c:pt idx="2793">
                  <c:v>6.7951190285379997E-3</c:v>
                </c:pt>
                <c:pt idx="2794">
                  <c:v>6.8098884075879999E-3</c:v>
                </c:pt>
                <c:pt idx="2795">
                  <c:v>6.8158986978229998E-3</c:v>
                </c:pt>
                <c:pt idx="2796">
                  <c:v>6.8069086410109999E-3</c:v>
                </c:pt>
                <c:pt idx="2797">
                  <c:v>6.8408641964200004E-3</c:v>
                </c:pt>
                <c:pt idx="2798">
                  <c:v>6.8375468254089997E-3</c:v>
                </c:pt>
                <c:pt idx="2799">
                  <c:v>6.8356655538079998E-3</c:v>
                </c:pt>
                <c:pt idx="2800">
                  <c:v>6.8588866852219996E-3</c:v>
                </c:pt>
                <c:pt idx="2801">
                  <c:v>6.849179044366E-3</c:v>
                </c:pt>
                <c:pt idx="2802">
                  <c:v>6.8641928955909997E-3</c:v>
                </c:pt>
                <c:pt idx="2803">
                  <c:v>6.8698870018120001E-3</c:v>
                </c:pt>
                <c:pt idx="2804">
                  <c:v>6.8591162562369997E-3</c:v>
                </c:pt>
                <c:pt idx="2805">
                  <c:v>6.885633338243E-3</c:v>
                </c:pt>
                <c:pt idx="2806">
                  <c:v>6.8799317814410002E-3</c:v>
                </c:pt>
                <c:pt idx="2807">
                  <c:v>6.8765501491729998E-3</c:v>
                </c:pt>
                <c:pt idx="2808">
                  <c:v>6.8936892785129997E-3</c:v>
                </c:pt>
                <c:pt idx="2809">
                  <c:v>6.8844198249280002E-3</c:v>
                </c:pt>
                <c:pt idx="2810">
                  <c:v>6.8988231942060003E-3</c:v>
                </c:pt>
                <c:pt idx="2811">
                  <c:v>6.9018029607830003E-3</c:v>
                </c:pt>
                <c:pt idx="2812">
                  <c:v>6.895383819938E-3</c:v>
                </c:pt>
                <c:pt idx="2813">
                  <c:v>6.9232792593540001E-3</c:v>
                </c:pt>
                <c:pt idx="2814">
                  <c:v>6.9161062128840003E-3</c:v>
                </c:pt>
                <c:pt idx="2815">
                  <c:v>6.9204503670330002E-3</c:v>
                </c:pt>
                <c:pt idx="2816">
                  <c:v>6.9376612082120001E-3</c:v>
                </c:pt>
                <c:pt idx="2817">
                  <c:v>6.9308760575949998E-3</c:v>
                </c:pt>
                <c:pt idx="2818">
                  <c:v>6.9520217366519999E-3</c:v>
                </c:pt>
                <c:pt idx="2819">
                  <c:v>6.9558774121109999E-3</c:v>
                </c:pt>
                <c:pt idx="2820">
                  <c:v>6.9496235810219999E-3</c:v>
                </c:pt>
                <c:pt idx="2821">
                  <c:v>6.9778277538720002E-3</c:v>
                </c:pt>
                <c:pt idx="2822">
                  <c:v>6.972664967179E-3</c:v>
                </c:pt>
                <c:pt idx="2823">
                  <c:v>6.9727222435179998E-3</c:v>
                </c:pt>
                <c:pt idx="2824">
                  <c:v>6.9912690669300002E-3</c:v>
                </c:pt>
                <c:pt idx="2825">
                  <c:v>6.9821858778600001E-3</c:v>
                </c:pt>
                <c:pt idx="2826">
                  <c:v>7.0035974495109999E-3</c:v>
                </c:pt>
                <c:pt idx="2827">
                  <c:v>7.000409532338E-3</c:v>
                </c:pt>
                <c:pt idx="2828">
                  <c:v>6.9921379908920002E-3</c:v>
                </c:pt>
                <c:pt idx="2829">
                  <c:v>7.0142671465869997E-3</c:v>
                </c:pt>
                <c:pt idx="2830">
                  <c:v>7.0088822394609998E-3</c:v>
                </c:pt>
                <c:pt idx="2831">
                  <c:v>7.0130610838530002E-3</c:v>
                </c:pt>
                <c:pt idx="2832">
                  <c:v>7.025324739516E-3</c:v>
                </c:pt>
                <c:pt idx="2833">
                  <c:v>7.021404337138E-3</c:v>
                </c:pt>
                <c:pt idx="2834">
                  <c:v>7.0414231158789998E-3</c:v>
                </c:pt>
                <c:pt idx="2835">
                  <c:v>7.0406259037549997E-3</c:v>
                </c:pt>
                <c:pt idx="2836">
                  <c:v>7.0347096771000003E-3</c:v>
                </c:pt>
                <c:pt idx="2837">
                  <c:v>7.0641343481840004E-3</c:v>
                </c:pt>
                <c:pt idx="2838">
                  <c:v>7.0605869404970004E-3</c:v>
                </c:pt>
                <c:pt idx="2839">
                  <c:v>7.0719318464399997E-3</c:v>
                </c:pt>
                <c:pt idx="2840">
                  <c:v>7.0843966677780002E-3</c:v>
                </c:pt>
                <c:pt idx="2841">
                  <c:v>7.0785735733810001E-3</c:v>
                </c:pt>
                <c:pt idx="2842">
                  <c:v>7.1026203222570002E-3</c:v>
                </c:pt>
                <c:pt idx="2843">
                  <c:v>7.0968763902780002E-3</c:v>
                </c:pt>
                <c:pt idx="2844">
                  <c:v>7.091275416315E-3</c:v>
                </c:pt>
                <c:pt idx="2845">
                  <c:v>7.1135628968479999E-3</c:v>
                </c:pt>
                <c:pt idx="2846">
                  <c:v>7.1082282811399996E-3</c:v>
                </c:pt>
                <c:pt idx="2847">
                  <c:v>7.1172178722920003E-3</c:v>
                </c:pt>
                <c:pt idx="2848">
                  <c:v>7.1289502084259998E-3</c:v>
                </c:pt>
                <c:pt idx="2849">
                  <c:v>7.1224090643229997E-3</c:v>
                </c:pt>
                <c:pt idx="2850">
                  <c:v>7.145666051656E-3</c:v>
                </c:pt>
                <c:pt idx="2851">
                  <c:v>7.1411137469110002E-3</c:v>
                </c:pt>
                <c:pt idx="2852">
                  <c:v>7.1405391208830002E-3</c:v>
                </c:pt>
                <c:pt idx="2853">
                  <c:v>7.1642412804069997E-3</c:v>
                </c:pt>
                <c:pt idx="2854">
                  <c:v>7.1605434641239998E-3</c:v>
                </c:pt>
                <c:pt idx="2855">
                  <c:v>7.175449747592E-3</c:v>
                </c:pt>
                <c:pt idx="2856">
                  <c:v>7.1812942624090003E-3</c:v>
                </c:pt>
                <c:pt idx="2857">
                  <c:v>7.1749542839830002E-3</c:v>
                </c:pt>
                <c:pt idx="2858">
                  <c:v>7.1981535293160004E-3</c:v>
                </c:pt>
                <c:pt idx="2859">
                  <c:v>7.1914042346179997E-3</c:v>
                </c:pt>
                <c:pt idx="2860">
                  <c:v>7.1887117810549997E-3</c:v>
                </c:pt>
                <c:pt idx="2861">
                  <c:v>7.2104176506400004E-3</c:v>
                </c:pt>
                <c:pt idx="2862">
                  <c:v>7.2028636932370002E-3</c:v>
                </c:pt>
                <c:pt idx="2863">
                  <c:v>7.2186174802480003E-3</c:v>
                </c:pt>
                <c:pt idx="2864">
                  <c:v>7.2243330068890001E-3</c:v>
                </c:pt>
                <c:pt idx="2865">
                  <c:v>7.2150989435609998E-3</c:v>
                </c:pt>
                <c:pt idx="2866">
                  <c:v>7.2403592057529997E-3</c:v>
                </c:pt>
                <c:pt idx="2867">
                  <c:v>7.2331503033640004E-3</c:v>
                </c:pt>
                <c:pt idx="2868">
                  <c:v>7.2333943098779998E-3</c:v>
                </c:pt>
                <c:pt idx="2869">
                  <c:v>7.2565721347929999E-3</c:v>
                </c:pt>
                <c:pt idx="2870">
                  <c:v>7.2517683729529997E-3</c:v>
                </c:pt>
                <c:pt idx="2871">
                  <c:v>7.2670052759349997E-3</c:v>
                </c:pt>
                <c:pt idx="2872">
                  <c:v>7.270164322108E-3</c:v>
                </c:pt>
                <c:pt idx="2873">
                  <c:v>7.2634797543290001E-3</c:v>
                </c:pt>
                <c:pt idx="2874">
                  <c:v>7.2898240759969998E-3</c:v>
                </c:pt>
                <c:pt idx="2875">
                  <c:v>7.283246610314E-3</c:v>
                </c:pt>
                <c:pt idx="2876">
                  <c:v>7.2886464186010004E-3</c:v>
                </c:pt>
                <c:pt idx="2877">
                  <c:v>7.3085715994239998E-3</c:v>
                </c:pt>
                <c:pt idx="2878">
                  <c:v>7.298777811229E-3</c:v>
                </c:pt>
                <c:pt idx="2879">
                  <c:v>7.3164412751790002E-3</c:v>
                </c:pt>
                <c:pt idx="2880">
                  <c:v>7.3189828544860001E-3</c:v>
                </c:pt>
                <c:pt idx="2881">
                  <c:v>7.3147825896740003E-3</c:v>
                </c:pt>
                <c:pt idx="2882">
                  <c:v>7.3433597572149997E-3</c:v>
                </c:pt>
                <c:pt idx="2883">
                  <c:v>7.3360935784879998E-3</c:v>
                </c:pt>
                <c:pt idx="2884">
                  <c:v>7.3409830220039999E-3</c:v>
                </c:pt>
                <c:pt idx="2885">
                  <c:v>7.3643191717570004E-3</c:v>
                </c:pt>
                <c:pt idx="2886">
                  <c:v>7.3526944033800003E-3</c:v>
                </c:pt>
                <c:pt idx="2887">
                  <c:v>7.3738689534369999E-3</c:v>
                </c:pt>
                <c:pt idx="2888">
                  <c:v>7.3788519948720004E-3</c:v>
                </c:pt>
                <c:pt idx="2889">
                  <c:v>7.3731150478120004E-3</c:v>
                </c:pt>
                <c:pt idx="2890">
                  <c:v>7.3962928727269997E-3</c:v>
                </c:pt>
                <c:pt idx="2891">
                  <c:v>7.389564998448E-3</c:v>
                </c:pt>
                <c:pt idx="2892">
                  <c:v>7.394002284855E-3</c:v>
                </c:pt>
                <c:pt idx="2893">
                  <c:v>7.4102440848949997E-3</c:v>
                </c:pt>
                <c:pt idx="2894">
                  <c:v>7.4034803546969997E-3</c:v>
                </c:pt>
                <c:pt idx="2895">
                  <c:v>7.4246907606719996E-3</c:v>
                </c:pt>
                <c:pt idx="2896">
                  <c:v>7.4303126893939999E-3</c:v>
                </c:pt>
                <c:pt idx="2897">
                  <c:v>7.42573896423E-3</c:v>
                </c:pt>
                <c:pt idx="2898">
                  <c:v>7.4510565027590004E-3</c:v>
                </c:pt>
                <c:pt idx="2899">
                  <c:v>7.4425409547980003E-3</c:v>
                </c:pt>
                <c:pt idx="2900">
                  <c:v>7.4539645574989996E-3</c:v>
                </c:pt>
                <c:pt idx="2901">
                  <c:v>7.4679302051659999E-3</c:v>
                </c:pt>
                <c:pt idx="2902">
                  <c:v>7.4599958024919996E-3</c:v>
                </c:pt>
                <c:pt idx="2903">
                  <c:v>7.482032291591E-3</c:v>
                </c:pt>
                <c:pt idx="2904">
                  <c:v>7.4802441522480003E-3</c:v>
                </c:pt>
                <c:pt idx="2905">
                  <c:v>7.4757062830029999E-3</c:v>
                </c:pt>
                <c:pt idx="2906">
                  <c:v>7.5008226558569997E-3</c:v>
                </c:pt>
                <c:pt idx="2907">
                  <c:v>7.4930754490200001E-3</c:v>
                </c:pt>
                <c:pt idx="2908">
                  <c:v>7.5017348863180002E-3</c:v>
                </c:pt>
                <c:pt idx="2909">
                  <c:v>7.5161885470150002E-3</c:v>
                </c:pt>
                <c:pt idx="2910">
                  <c:v>7.5098699890080002E-3</c:v>
                </c:pt>
                <c:pt idx="2911">
                  <c:v>7.5370473787189996E-3</c:v>
                </c:pt>
                <c:pt idx="2912">
                  <c:v>7.5343186035749998E-3</c:v>
                </c:pt>
                <c:pt idx="2913">
                  <c:v>7.5313388369979998E-3</c:v>
                </c:pt>
                <c:pt idx="2914">
                  <c:v>7.5545744039119999E-3</c:v>
                </c:pt>
                <c:pt idx="2915">
                  <c:v>7.5441487133500003E-3</c:v>
                </c:pt>
                <c:pt idx="2916">
                  <c:v>7.5522190891210003E-3</c:v>
                </c:pt>
                <c:pt idx="2917">
                  <c:v>7.5624221935869998E-3</c:v>
                </c:pt>
                <c:pt idx="2918">
                  <c:v>7.552556693554E-3</c:v>
                </c:pt>
                <c:pt idx="2919">
                  <c:v>7.5770197436209998E-3</c:v>
                </c:pt>
                <c:pt idx="2920">
                  <c:v>7.5720008462669998E-3</c:v>
                </c:pt>
                <c:pt idx="2921">
                  <c:v>7.5685400515790001E-3</c:v>
                </c:pt>
                <c:pt idx="2922">
                  <c:v>7.594388909638E-3</c:v>
                </c:pt>
                <c:pt idx="2923">
                  <c:v>7.5885294936600001E-3</c:v>
                </c:pt>
                <c:pt idx="2924">
                  <c:v>7.5998529791830001E-3</c:v>
                </c:pt>
                <c:pt idx="2925">
                  <c:v>7.6101422309879999E-3</c:v>
                </c:pt>
                <c:pt idx="2926">
                  <c:v>7.6064011082050001E-3</c:v>
                </c:pt>
                <c:pt idx="2927">
                  <c:v>7.6353088952600002E-3</c:v>
                </c:pt>
                <c:pt idx="2928">
                  <c:v>7.6324869878590003E-3</c:v>
                </c:pt>
                <c:pt idx="2929">
                  <c:v>7.6319701038300002E-3</c:v>
                </c:pt>
                <c:pt idx="2930">
                  <c:v>7.6576252467929996E-3</c:v>
                </c:pt>
                <c:pt idx="2931">
                  <c:v>7.6505527831610002E-3</c:v>
                </c:pt>
                <c:pt idx="2932">
                  <c:v>7.6634269207720004E-3</c:v>
                </c:pt>
                <c:pt idx="2933">
                  <c:v>7.6718563213940003E-3</c:v>
                </c:pt>
                <c:pt idx="2934">
                  <c:v>7.6655736193059999E-3</c:v>
                </c:pt>
                <c:pt idx="2935">
                  <c:v>7.6934117823840003E-3</c:v>
                </c:pt>
                <c:pt idx="2936">
                  <c:v>7.6867053285239999E-3</c:v>
                </c:pt>
                <c:pt idx="2937">
                  <c:v>7.6847523450850001E-3</c:v>
                </c:pt>
                <c:pt idx="2938">
                  <c:v>7.7095744200049998E-3</c:v>
                </c:pt>
                <c:pt idx="2939">
                  <c:v>7.699141278863E-3</c:v>
                </c:pt>
                <c:pt idx="2940">
                  <c:v>7.7128056436780003E-3</c:v>
                </c:pt>
                <c:pt idx="2941">
                  <c:v>7.7203158289189996E-3</c:v>
                </c:pt>
                <c:pt idx="2942">
                  <c:v>7.7123171649870004E-3</c:v>
                </c:pt>
                <c:pt idx="2943">
                  <c:v>7.7385250478980002E-3</c:v>
                </c:pt>
                <c:pt idx="2944">
                  <c:v>7.7353944070640002E-3</c:v>
                </c:pt>
                <c:pt idx="2945">
                  <c:v>7.7360048890109997E-3</c:v>
                </c:pt>
                <c:pt idx="2946">
                  <c:v>7.7595850452780004E-3</c:v>
                </c:pt>
                <c:pt idx="2947">
                  <c:v>7.7500492334369999E-3</c:v>
                </c:pt>
                <c:pt idx="2948">
                  <c:v>7.7650202438240001E-3</c:v>
                </c:pt>
                <c:pt idx="2949">
                  <c:v>7.774095982313E-3</c:v>
                </c:pt>
                <c:pt idx="2950">
                  <c:v>7.7686319127679999E-3</c:v>
                </c:pt>
                <c:pt idx="2951">
                  <c:v>7.7949259430169998E-3</c:v>
                </c:pt>
                <c:pt idx="2952">
                  <c:v>7.7883633784949996E-3</c:v>
                </c:pt>
                <c:pt idx="2953">
                  <c:v>7.7886506915089996E-3</c:v>
                </c:pt>
                <c:pt idx="2954">
                  <c:v>7.8114620409909996E-3</c:v>
                </c:pt>
                <c:pt idx="2955">
                  <c:v>7.8039658255880003E-3</c:v>
                </c:pt>
                <c:pt idx="2956">
                  <c:v>7.8200278803710003E-3</c:v>
                </c:pt>
                <c:pt idx="2957">
                  <c:v>7.8284582123159998E-3</c:v>
                </c:pt>
                <c:pt idx="2958">
                  <c:v>7.8239627182479995E-3</c:v>
                </c:pt>
                <c:pt idx="2959">
                  <c:v>7.8539904206989999E-3</c:v>
                </c:pt>
                <c:pt idx="2960">
                  <c:v>7.8470688313250006E-3</c:v>
                </c:pt>
                <c:pt idx="2961">
                  <c:v>7.8494166955350008E-3</c:v>
                </c:pt>
                <c:pt idx="2962">
                  <c:v>7.87353515625E-3</c:v>
                </c:pt>
                <c:pt idx="2963">
                  <c:v>7.8642517328260005E-3</c:v>
                </c:pt>
                <c:pt idx="2964">
                  <c:v>7.8810602426530006E-3</c:v>
                </c:pt>
                <c:pt idx="2965">
                  <c:v>7.8843487426640008E-3</c:v>
                </c:pt>
                <c:pt idx="2966">
                  <c:v>7.8773265704509994E-3</c:v>
                </c:pt>
                <c:pt idx="2967">
                  <c:v>7.9036783426999994E-3</c:v>
                </c:pt>
                <c:pt idx="2968">
                  <c:v>7.8938268125059996E-3</c:v>
                </c:pt>
                <c:pt idx="2969">
                  <c:v>7.892469875515E-3</c:v>
                </c:pt>
                <c:pt idx="2970">
                  <c:v>7.9154539853330003E-3</c:v>
                </c:pt>
                <c:pt idx="2971">
                  <c:v>7.9037575051189995E-3</c:v>
                </c:pt>
                <c:pt idx="2972">
                  <c:v>7.9207597300409993E-3</c:v>
                </c:pt>
                <c:pt idx="2973">
                  <c:v>7.9259583726530008E-3</c:v>
                </c:pt>
                <c:pt idx="2974">
                  <c:v>7.9195536673070006E-3</c:v>
                </c:pt>
                <c:pt idx="2975">
                  <c:v>7.9473843798040008E-3</c:v>
                </c:pt>
                <c:pt idx="2976">
                  <c:v>7.938380353153E-3</c:v>
                </c:pt>
                <c:pt idx="2977">
                  <c:v>7.9387892037629994E-3</c:v>
                </c:pt>
                <c:pt idx="2978">
                  <c:v>7.9601798206570002E-3</c:v>
                </c:pt>
                <c:pt idx="2979">
                  <c:v>7.9512614756820001E-3</c:v>
                </c:pt>
                <c:pt idx="2980">
                  <c:v>7.9686017706989999E-3</c:v>
                </c:pt>
                <c:pt idx="2981">
                  <c:v>7.9740807414049996E-3</c:v>
                </c:pt>
                <c:pt idx="2982">
                  <c:v>7.9690618440510005E-3</c:v>
                </c:pt>
                <c:pt idx="2983">
                  <c:v>7.9969642683859997E-3</c:v>
                </c:pt>
                <c:pt idx="2984">
                  <c:v>7.9877730458969998E-3</c:v>
                </c:pt>
                <c:pt idx="2985">
                  <c:v>7.9896328970789996E-3</c:v>
                </c:pt>
                <c:pt idx="2986">
                  <c:v>8.0142831429840002E-3</c:v>
                </c:pt>
                <c:pt idx="2987">
                  <c:v>8.0062700435519999E-3</c:v>
                </c:pt>
                <c:pt idx="2988">
                  <c:v>8.0247512087230008E-3</c:v>
                </c:pt>
                <c:pt idx="2989">
                  <c:v>8.0295624211429995E-3</c:v>
                </c:pt>
                <c:pt idx="2990">
                  <c:v>8.0193309113379997E-3</c:v>
                </c:pt>
                <c:pt idx="2991">
                  <c:v>8.050018921494E-3</c:v>
                </c:pt>
                <c:pt idx="2992">
                  <c:v>8.0432482063769999E-3</c:v>
                </c:pt>
                <c:pt idx="2993">
                  <c:v>8.0445474013689997E-3</c:v>
                </c:pt>
                <c:pt idx="2994">
                  <c:v>8.0690821632740002E-3</c:v>
                </c:pt>
                <c:pt idx="2995">
                  <c:v>8.0589586868879994E-3</c:v>
                </c:pt>
                <c:pt idx="2996">
                  <c:v>8.0765932798389992E-3</c:v>
                </c:pt>
                <c:pt idx="2997">
                  <c:v>8.0812023952599992E-3</c:v>
                </c:pt>
                <c:pt idx="2998">
                  <c:v>8.0726006999609998E-3</c:v>
                </c:pt>
                <c:pt idx="2999">
                  <c:v>8.0997999757530005E-3</c:v>
                </c:pt>
                <c:pt idx="3000">
                  <c:v>8.0931503325699997E-3</c:v>
                </c:pt>
                <c:pt idx="3001">
                  <c:v>8.0920662730929998E-3</c:v>
                </c:pt>
                <c:pt idx="3002">
                  <c:v>8.1137511879210006E-3</c:v>
                </c:pt>
                <c:pt idx="3003">
                  <c:v>8.1036910414700007E-3</c:v>
                </c:pt>
                <c:pt idx="3004">
                  <c:v>8.1170033663509993E-3</c:v>
                </c:pt>
                <c:pt idx="3005">
                  <c:v>8.1206653267149997E-3</c:v>
                </c:pt>
                <c:pt idx="3006">
                  <c:v>8.1104403361679997E-3</c:v>
                </c:pt>
                <c:pt idx="3007">
                  <c:v>8.1404689699410004E-3</c:v>
                </c:pt>
                <c:pt idx="3008">
                  <c:v>8.133625611663E-3</c:v>
                </c:pt>
                <c:pt idx="3009">
                  <c:v>8.1320386379959992E-3</c:v>
                </c:pt>
                <c:pt idx="3010">
                  <c:v>8.1595610827209994E-3</c:v>
                </c:pt>
                <c:pt idx="3011">
                  <c:v>8.1477640196679999E-3</c:v>
                </c:pt>
                <c:pt idx="3012">
                  <c:v>8.1620095297690008E-3</c:v>
                </c:pt>
                <c:pt idx="3013">
                  <c:v>8.1747546792030005E-3</c:v>
                </c:pt>
                <c:pt idx="3014">
                  <c:v>8.1655206158760003E-3</c:v>
                </c:pt>
                <c:pt idx="3015">
                  <c:v>8.1985564902420007E-3</c:v>
                </c:pt>
                <c:pt idx="3016">
                  <c:v>8.1934947520490003E-3</c:v>
                </c:pt>
                <c:pt idx="3017">
                  <c:v>8.1883603706960004E-3</c:v>
                </c:pt>
                <c:pt idx="3018">
                  <c:v>8.2199247553940008E-3</c:v>
                </c:pt>
                <c:pt idx="3019">
                  <c:v>8.2099158316850003E-3</c:v>
                </c:pt>
                <c:pt idx="3020">
                  <c:v>8.2200542092320007E-3</c:v>
                </c:pt>
                <c:pt idx="3021">
                  <c:v>8.2352263852950008E-3</c:v>
                </c:pt>
                <c:pt idx="3022">
                  <c:v>8.2244202494619993E-3</c:v>
                </c:pt>
                <c:pt idx="3023">
                  <c:v>8.2516334950919999E-3</c:v>
                </c:pt>
                <c:pt idx="3024">
                  <c:v>8.2521354779600004E-3</c:v>
                </c:pt>
                <c:pt idx="3025">
                  <c:v>8.2481727004049994E-3</c:v>
                </c:pt>
                <c:pt idx="3026">
                  <c:v>8.2783577963710005E-3</c:v>
                </c:pt>
                <c:pt idx="3027">
                  <c:v>8.2702944055200005E-3</c:v>
                </c:pt>
                <c:pt idx="3028">
                  <c:v>8.2749687135220008E-3</c:v>
                </c:pt>
                <c:pt idx="3029">
                  <c:v>8.2950303331019992E-3</c:v>
                </c:pt>
                <c:pt idx="3030">
                  <c:v>8.2871252670880004E-3</c:v>
                </c:pt>
                <c:pt idx="3031">
                  <c:v>8.3119617775080003E-3</c:v>
                </c:pt>
                <c:pt idx="3032">
                  <c:v>8.3158174529670004E-3</c:v>
                </c:pt>
                <c:pt idx="3033">
                  <c:v>8.3070285618309994E-3</c:v>
                </c:pt>
                <c:pt idx="3034">
                  <c:v>8.335771039128E-3</c:v>
                </c:pt>
                <c:pt idx="3035">
                  <c:v>8.3265807479619997E-3</c:v>
                </c:pt>
                <c:pt idx="3036">
                  <c:v>8.3313342183830002E-3</c:v>
                </c:pt>
                <c:pt idx="3037">
                  <c:v>8.3530833944680007E-3</c:v>
                </c:pt>
                <c:pt idx="3038">
                  <c:v>8.3444165065879993E-3</c:v>
                </c:pt>
                <c:pt idx="3039">
                  <c:v>8.3655696362260005E-3</c:v>
                </c:pt>
                <c:pt idx="3040">
                  <c:v>8.3665316924450006E-3</c:v>
                </c:pt>
                <c:pt idx="3041">
                  <c:v>8.3569893613460004E-3</c:v>
                </c:pt>
                <c:pt idx="3042">
                  <c:v>8.3839939907189992E-3</c:v>
                </c:pt>
                <c:pt idx="3043">
                  <c:v>8.376720361412E-3</c:v>
                </c:pt>
                <c:pt idx="3044">
                  <c:v>8.3777755498889994E-3</c:v>
                </c:pt>
                <c:pt idx="3045">
                  <c:v>8.3999773487449993E-3</c:v>
                </c:pt>
                <c:pt idx="3046">
                  <c:v>8.3905709907409996E-3</c:v>
                </c:pt>
                <c:pt idx="3047">
                  <c:v>8.4078898653390001E-3</c:v>
                </c:pt>
                <c:pt idx="3048">
                  <c:v>8.4133110940459999E-3</c:v>
                </c:pt>
                <c:pt idx="3049">
                  <c:v>8.4021454676990008E-3</c:v>
                </c:pt>
                <c:pt idx="3050">
                  <c:v>8.4298541769390004E-3</c:v>
                </c:pt>
                <c:pt idx="3051">
                  <c:v>8.4233991801740005E-3</c:v>
                </c:pt>
                <c:pt idx="3052">
                  <c:v>8.4254238754509995E-3</c:v>
                </c:pt>
                <c:pt idx="3053">
                  <c:v>8.4490906447169997E-3</c:v>
                </c:pt>
                <c:pt idx="3054">
                  <c:v>8.4415944293139995E-3</c:v>
                </c:pt>
                <c:pt idx="3055">
                  <c:v>8.4571680054070005E-3</c:v>
                </c:pt>
                <c:pt idx="3056">
                  <c:v>8.4670046344400007E-3</c:v>
                </c:pt>
                <c:pt idx="3057">
                  <c:v>8.4622297435999992E-3</c:v>
                </c:pt>
                <c:pt idx="3058">
                  <c:v>8.4940884262319997E-3</c:v>
                </c:pt>
                <c:pt idx="3059">
                  <c:v>8.490685373545E-3</c:v>
                </c:pt>
                <c:pt idx="3060">
                  <c:v>8.4942327812309992E-3</c:v>
                </c:pt>
                <c:pt idx="3061">
                  <c:v>8.5163479670880005E-3</c:v>
                </c:pt>
                <c:pt idx="3062">
                  <c:v>8.5097560659050005E-3</c:v>
                </c:pt>
                <c:pt idx="3063">
                  <c:v>8.526852354407E-3</c:v>
                </c:pt>
                <c:pt idx="3064">
                  <c:v>8.5336733609440007E-3</c:v>
                </c:pt>
                <c:pt idx="3065">
                  <c:v>8.5301119834179998E-3</c:v>
                </c:pt>
                <c:pt idx="3066">
                  <c:v>8.5519691929220008E-3</c:v>
                </c:pt>
                <c:pt idx="3067">
                  <c:v>8.5437335073950006E-3</c:v>
                </c:pt>
                <c:pt idx="3068">
                  <c:v>8.5454136133189997E-3</c:v>
                </c:pt>
                <c:pt idx="3069">
                  <c:v>8.5644405335189994E-3</c:v>
                </c:pt>
                <c:pt idx="3070">
                  <c:v>8.5615189746020004E-3</c:v>
                </c:pt>
                <c:pt idx="3071">
                  <c:v>8.5817165672780003E-3</c:v>
                </c:pt>
                <c:pt idx="3072">
                  <c:v>8.5831386968489992E-3</c:v>
                </c:pt>
                <c:pt idx="3073">
                  <c:v>8.5793975740669996E-3</c:v>
                </c:pt>
                <c:pt idx="3074">
                  <c:v>8.6056767031550008E-3</c:v>
                </c:pt>
                <c:pt idx="3075">
                  <c:v>8.6006363853809997E-3</c:v>
                </c:pt>
                <c:pt idx="3076">
                  <c:v>8.6111193522809999E-3</c:v>
                </c:pt>
                <c:pt idx="3077">
                  <c:v>8.6311306804420004E-3</c:v>
                </c:pt>
                <c:pt idx="3078">
                  <c:v>8.6273830384019992E-3</c:v>
                </c:pt>
                <c:pt idx="3079">
                  <c:v>8.6503885686399998E-3</c:v>
                </c:pt>
                <c:pt idx="3080">
                  <c:v>8.6509706452489992E-3</c:v>
                </c:pt>
                <c:pt idx="3081">
                  <c:v>8.6487298831340008E-3</c:v>
                </c:pt>
                <c:pt idx="3082">
                  <c:v>8.6720800027249995E-3</c:v>
                </c:pt>
                <c:pt idx="3083">
                  <c:v>8.6652878671879992E-3</c:v>
                </c:pt>
                <c:pt idx="3084">
                  <c:v>8.6742555722589994E-3</c:v>
                </c:pt>
                <c:pt idx="3085">
                  <c:v>8.6849760264160001E-3</c:v>
                </c:pt>
                <c:pt idx="3086">
                  <c:v>8.6777312681080004E-3</c:v>
                </c:pt>
                <c:pt idx="3087">
                  <c:v>8.7017556652429998E-3</c:v>
                </c:pt>
                <c:pt idx="3088">
                  <c:v>8.697907440364E-3</c:v>
                </c:pt>
                <c:pt idx="3089">
                  <c:v>8.6951721459629996E-3</c:v>
                </c:pt>
                <c:pt idx="3090">
                  <c:v>8.7141273543239993E-3</c:v>
                </c:pt>
                <c:pt idx="3091">
                  <c:v>8.7093310430650002E-3</c:v>
                </c:pt>
                <c:pt idx="3092">
                  <c:v>8.7257884442810008E-3</c:v>
                </c:pt>
                <c:pt idx="3093">
                  <c:v>8.7398756295439996E-3</c:v>
                </c:pt>
                <c:pt idx="3094">
                  <c:v>8.7351948022839996E-3</c:v>
                </c:pt>
                <c:pt idx="3095">
                  <c:v>8.7625151500110004E-3</c:v>
                </c:pt>
                <c:pt idx="3096">
                  <c:v>8.7598012760280002E-3</c:v>
                </c:pt>
                <c:pt idx="3097">
                  <c:v>8.7562035769220004E-3</c:v>
                </c:pt>
                <c:pt idx="3098">
                  <c:v>8.7759923189880008E-3</c:v>
                </c:pt>
                <c:pt idx="3099">
                  <c:v>8.7729198858140008E-3</c:v>
                </c:pt>
                <c:pt idx="3100">
                  <c:v>8.790223859251E-3</c:v>
                </c:pt>
                <c:pt idx="3101">
                  <c:v>8.7942304089669993E-3</c:v>
                </c:pt>
                <c:pt idx="3102">
                  <c:v>8.7872873991729997E-3</c:v>
                </c:pt>
                <c:pt idx="3103">
                  <c:v>8.8112978264690001E-3</c:v>
                </c:pt>
                <c:pt idx="3104">
                  <c:v>8.8052237406370006E-3</c:v>
                </c:pt>
                <c:pt idx="3105">
                  <c:v>8.8043976575140001E-3</c:v>
                </c:pt>
                <c:pt idx="3106">
                  <c:v>8.8259242475029996E-3</c:v>
                </c:pt>
                <c:pt idx="3107">
                  <c:v>8.8193900883200005E-3</c:v>
                </c:pt>
                <c:pt idx="3108">
                  <c:v>8.8372332975269995E-3</c:v>
                </c:pt>
                <c:pt idx="3109">
                  <c:v>8.8411821052429996E-3</c:v>
                </c:pt>
                <c:pt idx="3110">
                  <c:v>8.8336141780020003E-3</c:v>
                </c:pt>
                <c:pt idx="3111">
                  <c:v>8.8639510795469993E-3</c:v>
                </c:pt>
                <c:pt idx="3112">
                  <c:v>8.8584581390020005E-3</c:v>
                </c:pt>
                <c:pt idx="3113">
                  <c:v>8.8626872748140007E-3</c:v>
                </c:pt>
                <c:pt idx="3114">
                  <c:v>8.8883563876149992E-3</c:v>
                </c:pt>
                <c:pt idx="3115">
                  <c:v>8.8801849633459995E-3</c:v>
                </c:pt>
                <c:pt idx="3116">
                  <c:v>8.8981864973899996E-3</c:v>
                </c:pt>
                <c:pt idx="3117">
                  <c:v>8.9081600308420009E-3</c:v>
                </c:pt>
                <c:pt idx="3118">
                  <c:v>8.9026736095550001E-3</c:v>
                </c:pt>
                <c:pt idx="3119">
                  <c:v>8.9327516034250001E-3</c:v>
                </c:pt>
                <c:pt idx="3120">
                  <c:v>8.9300451800229993E-3</c:v>
                </c:pt>
                <c:pt idx="3121">
                  <c:v>8.9308638125659996E-3</c:v>
                </c:pt>
                <c:pt idx="3122">
                  <c:v>8.9574595913290006E-3</c:v>
                </c:pt>
                <c:pt idx="3123">
                  <c:v>8.9488504454490001E-3</c:v>
                </c:pt>
                <c:pt idx="3124">
                  <c:v>8.9660687372089994E-3</c:v>
                </c:pt>
                <c:pt idx="3125">
                  <c:v>8.9757405221459995E-3</c:v>
                </c:pt>
                <c:pt idx="3126">
                  <c:v>8.9703192934389997E-3</c:v>
                </c:pt>
                <c:pt idx="3127">
                  <c:v>8.9985877275470007E-3</c:v>
                </c:pt>
                <c:pt idx="3128">
                  <c:v>8.9938277378680005E-3</c:v>
                </c:pt>
                <c:pt idx="3129">
                  <c:v>8.994624018669E-3</c:v>
                </c:pt>
                <c:pt idx="3130">
                  <c:v>9.0177375823259995E-3</c:v>
                </c:pt>
                <c:pt idx="3131">
                  <c:v>9.0118208900090008E-3</c:v>
                </c:pt>
                <c:pt idx="3132">
                  <c:v>9.0265767648819994E-3</c:v>
                </c:pt>
                <c:pt idx="3133">
                  <c:v>9.0285008773210006E-3</c:v>
                </c:pt>
                <c:pt idx="3134">
                  <c:v>9.0178167447449997E-3</c:v>
                </c:pt>
                <c:pt idx="3135">
                  <c:v>9.046034887433E-3</c:v>
                </c:pt>
                <c:pt idx="3136">
                  <c:v>9.0417629107829994E-3</c:v>
                </c:pt>
                <c:pt idx="3137">
                  <c:v>9.0423300862309992E-3</c:v>
                </c:pt>
                <c:pt idx="3138">
                  <c:v>9.0642580762510007E-3</c:v>
                </c:pt>
                <c:pt idx="3139">
                  <c:v>9.0619605034589993E-3</c:v>
                </c:pt>
                <c:pt idx="3140">
                  <c:v>9.0827047824860001E-3</c:v>
                </c:pt>
                <c:pt idx="3141">
                  <c:v>9.0890014544129996E-3</c:v>
                </c:pt>
                <c:pt idx="3142">
                  <c:v>9.0845208615060007E-3</c:v>
                </c:pt>
                <c:pt idx="3143">
                  <c:v>9.1134933754799998E-3</c:v>
                </c:pt>
                <c:pt idx="3144">
                  <c:v>9.1139385476710008E-3</c:v>
                </c:pt>
                <c:pt idx="3145">
                  <c:v>9.1187348589299999E-3</c:v>
                </c:pt>
                <c:pt idx="3146">
                  <c:v>9.1396151110530004E-3</c:v>
                </c:pt>
                <c:pt idx="3147">
                  <c:v>9.1342087835070002E-3</c:v>
                </c:pt>
                <c:pt idx="3148">
                  <c:v>9.1551532968879995E-3</c:v>
                </c:pt>
                <c:pt idx="3149">
                  <c:v>9.1526759788390002E-3</c:v>
                </c:pt>
                <c:pt idx="3150">
                  <c:v>9.1489711776380003E-3</c:v>
                </c:pt>
                <c:pt idx="3151">
                  <c:v>9.1704111546279995E-3</c:v>
                </c:pt>
                <c:pt idx="3152">
                  <c:v>9.168839082122E-3</c:v>
                </c:pt>
                <c:pt idx="3153">
                  <c:v>9.1777853667740009E-3</c:v>
                </c:pt>
                <c:pt idx="3154">
                  <c:v>9.1950828209519993E-3</c:v>
                </c:pt>
                <c:pt idx="3155">
                  <c:v>9.1922031715510003E-3</c:v>
                </c:pt>
                <c:pt idx="3156">
                  <c:v>9.2125451192259997E-3</c:v>
                </c:pt>
                <c:pt idx="3157">
                  <c:v>9.2101972550150003E-3</c:v>
                </c:pt>
                <c:pt idx="3158">
                  <c:v>9.2069087550040001E-3</c:v>
                </c:pt>
                <c:pt idx="3159">
                  <c:v>9.2366486787799993E-3</c:v>
                </c:pt>
                <c:pt idx="3160">
                  <c:v>9.2293247580529994E-3</c:v>
                </c:pt>
                <c:pt idx="3161">
                  <c:v>9.2451078817249992E-3</c:v>
                </c:pt>
                <c:pt idx="3162">
                  <c:v>9.2606889083980005E-3</c:v>
                </c:pt>
                <c:pt idx="3163">
                  <c:v>9.2551745474340006E-3</c:v>
                </c:pt>
                <c:pt idx="3164">
                  <c:v>9.2792641371489994E-3</c:v>
                </c:pt>
                <c:pt idx="3165">
                  <c:v>9.2763919383289997E-3</c:v>
                </c:pt>
                <c:pt idx="3166">
                  <c:v>9.2729525640610003E-3</c:v>
                </c:pt>
                <c:pt idx="3167">
                  <c:v>9.3035977333779992E-3</c:v>
                </c:pt>
                <c:pt idx="3168">
                  <c:v>9.2986002564429994E-3</c:v>
                </c:pt>
                <c:pt idx="3169">
                  <c:v>9.3080494552849995E-3</c:v>
                </c:pt>
                <c:pt idx="3170">
                  <c:v>9.3254903331400005E-3</c:v>
                </c:pt>
                <c:pt idx="3171">
                  <c:v>9.3151368200780002E-3</c:v>
                </c:pt>
                <c:pt idx="3172">
                  <c:v>9.3385651707649994E-3</c:v>
                </c:pt>
                <c:pt idx="3173">
                  <c:v>9.3367276713250003E-3</c:v>
                </c:pt>
                <c:pt idx="3174">
                  <c:v>9.3282544985409995E-3</c:v>
                </c:pt>
                <c:pt idx="3175">
                  <c:v>9.360184893012E-3</c:v>
                </c:pt>
                <c:pt idx="3176">
                  <c:v>9.3524884432549995E-3</c:v>
                </c:pt>
                <c:pt idx="3177">
                  <c:v>9.3619376420969996E-3</c:v>
                </c:pt>
                <c:pt idx="3178">
                  <c:v>9.3778204172850002E-3</c:v>
                </c:pt>
                <c:pt idx="3179">
                  <c:v>9.369807317853E-3</c:v>
                </c:pt>
                <c:pt idx="3180">
                  <c:v>9.3919504433870003E-3</c:v>
                </c:pt>
                <c:pt idx="3181">
                  <c:v>9.3961730599399999E-3</c:v>
                </c:pt>
                <c:pt idx="3182">
                  <c:v>9.3913618475199995E-3</c:v>
                </c:pt>
                <c:pt idx="3183">
                  <c:v>9.4243045896289998E-3</c:v>
                </c:pt>
                <c:pt idx="3184">
                  <c:v>9.4208801165219999E-3</c:v>
                </c:pt>
                <c:pt idx="3185">
                  <c:v>9.4234002754089996E-3</c:v>
                </c:pt>
                <c:pt idx="3186">
                  <c:v>9.4439284875990001E-3</c:v>
                </c:pt>
                <c:pt idx="3187">
                  <c:v>9.4366045668720002E-3</c:v>
                </c:pt>
                <c:pt idx="3188">
                  <c:v>9.4599621370430008E-3</c:v>
                </c:pt>
                <c:pt idx="3189">
                  <c:v>9.4640264287589992E-3</c:v>
                </c:pt>
                <c:pt idx="3190">
                  <c:v>9.4581171870229998E-3</c:v>
                </c:pt>
                <c:pt idx="3191">
                  <c:v>9.4862636178729993E-3</c:v>
                </c:pt>
                <c:pt idx="3192">
                  <c:v>9.4786668196319996E-3</c:v>
                </c:pt>
                <c:pt idx="3193">
                  <c:v>9.4789396971459994E-3</c:v>
                </c:pt>
                <c:pt idx="3194">
                  <c:v>9.4997910782689994E-3</c:v>
                </c:pt>
                <c:pt idx="3195">
                  <c:v>9.4908159226180008E-3</c:v>
                </c:pt>
                <c:pt idx="3196">
                  <c:v>9.5105180516839999E-3</c:v>
                </c:pt>
                <c:pt idx="3197">
                  <c:v>9.516449645162E-3</c:v>
                </c:pt>
                <c:pt idx="3198">
                  <c:v>9.509433992207E-3</c:v>
                </c:pt>
                <c:pt idx="3199">
                  <c:v>9.5396703109150004E-3</c:v>
                </c:pt>
                <c:pt idx="3200">
                  <c:v>9.5326909795399994E-3</c:v>
                </c:pt>
                <c:pt idx="3201">
                  <c:v>9.5329275354740003E-3</c:v>
                </c:pt>
                <c:pt idx="3202">
                  <c:v>9.5562636852259998E-3</c:v>
                </c:pt>
                <c:pt idx="3203">
                  <c:v>9.5467930659650004E-3</c:v>
                </c:pt>
                <c:pt idx="3204">
                  <c:v>9.5632858574389995E-3</c:v>
                </c:pt>
                <c:pt idx="3205">
                  <c:v>9.5720598474139992E-3</c:v>
                </c:pt>
                <c:pt idx="3206">
                  <c:v>9.563831612468E-3</c:v>
                </c:pt>
                <c:pt idx="3207">
                  <c:v>9.5911165699359997E-3</c:v>
                </c:pt>
                <c:pt idx="3208">
                  <c:v>9.5859682187440006E-3</c:v>
                </c:pt>
                <c:pt idx="3209">
                  <c:v>9.5842024311420006E-3</c:v>
                </c:pt>
                <c:pt idx="3210">
                  <c:v>9.6107479184869993E-3</c:v>
                </c:pt>
                <c:pt idx="3211">
                  <c:v>9.6048237755889995E-3</c:v>
                </c:pt>
                <c:pt idx="3212">
                  <c:v>9.6221929416059997E-3</c:v>
                </c:pt>
                <c:pt idx="3213">
                  <c:v>9.6353897824879992E-3</c:v>
                </c:pt>
                <c:pt idx="3214">
                  <c:v>9.630299173295E-3</c:v>
                </c:pt>
                <c:pt idx="3215">
                  <c:v>9.6606574952599993E-3</c:v>
                </c:pt>
                <c:pt idx="3216">
                  <c:v>9.6603771671650001E-3</c:v>
                </c:pt>
                <c:pt idx="3217">
                  <c:v>9.6606928855179994E-3</c:v>
                </c:pt>
                <c:pt idx="3218">
                  <c:v>9.6856663003559995E-3</c:v>
                </c:pt>
                <c:pt idx="3219">
                  <c:v>9.6816383302209992E-3</c:v>
                </c:pt>
                <c:pt idx="3220">
                  <c:v>9.6974344924090003E-3</c:v>
                </c:pt>
                <c:pt idx="3221">
                  <c:v>9.7042629495259995E-3</c:v>
                </c:pt>
                <c:pt idx="3222">
                  <c:v>9.6992654725909996E-3</c:v>
                </c:pt>
                <c:pt idx="3223">
                  <c:v>9.7269024699930002E-3</c:v>
                </c:pt>
                <c:pt idx="3224">
                  <c:v>9.7246691584589994E-3</c:v>
                </c:pt>
                <c:pt idx="3225">
                  <c:v>9.7259040921930003E-3</c:v>
                </c:pt>
                <c:pt idx="3226">
                  <c:v>9.7469929605719999E-3</c:v>
                </c:pt>
                <c:pt idx="3227">
                  <c:v>9.7425840795039992E-3</c:v>
                </c:pt>
                <c:pt idx="3228">
                  <c:v>9.7617125138640005E-3</c:v>
                </c:pt>
                <c:pt idx="3229">
                  <c:v>9.7699984908100005E-3</c:v>
                </c:pt>
                <c:pt idx="3230">
                  <c:v>9.7671337425710002E-3</c:v>
                </c:pt>
                <c:pt idx="3231">
                  <c:v>9.7947344183919993E-3</c:v>
                </c:pt>
                <c:pt idx="3232">
                  <c:v>9.7928168252109996E-3</c:v>
                </c:pt>
                <c:pt idx="3233">
                  <c:v>9.7957039251920005E-3</c:v>
                </c:pt>
                <c:pt idx="3234">
                  <c:v>9.8139988258480002E-3</c:v>
                </c:pt>
                <c:pt idx="3235">
                  <c:v>9.8092881962659993E-3</c:v>
                </c:pt>
                <c:pt idx="3236">
                  <c:v>9.8311305046079999E-3</c:v>
                </c:pt>
                <c:pt idx="3237">
                  <c:v>9.8349079489709994E-3</c:v>
                </c:pt>
                <c:pt idx="3238">
                  <c:v>9.8321214318279997E-3</c:v>
                </c:pt>
                <c:pt idx="3239">
                  <c:v>9.8563628271219998E-3</c:v>
                </c:pt>
                <c:pt idx="3240">
                  <c:v>9.8517099395390006E-3</c:v>
                </c:pt>
                <c:pt idx="3241">
                  <c:v>9.8629826679829998E-3</c:v>
                </c:pt>
                <c:pt idx="3242">
                  <c:v>9.8779750987890002E-3</c:v>
                </c:pt>
                <c:pt idx="3243">
                  <c:v>9.8740253597500004E-3</c:v>
                </c:pt>
                <c:pt idx="3244">
                  <c:v>9.8965363577009999E-3</c:v>
                </c:pt>
                <c:pt idx="3245">
                  <c:v>9.8955733701590002E-3</c:v>
                </c:pt>
                <c:pt idx="3246">
                  <c:v>9.8926369100809999E-3</c:v>
                </c:pt>
                <c:pt idx="3247">
                  <c:v>9.9166836589570009E-3</c:v>
                </c:pt>
                <c:pt idx="3248">
                  <c:v>9.9109103903169994E-3</c:v>
                </c:pt>
                <c:pt idx="3249">
                  <c:v>9.9222557619209999E-3</c:v>
                </c:pt>
                <c:pt idx="3250">
                  <c:v>9.931000880897E-3</c:v>
                </c:pt>
                <c:pt idx="3251">
                  <c:v>9.9272383376959993E-3</c:v>
                </c:pt>
                <c:pt idx="3252">
                  <c:v>9.9520245566960003E-3</c:v>
                </c:pt>
                <c:pt idx="3253">
                  <c:v>9.9523123353720006E-3</c:v>
                </c:pt>
                <c:pt idx="3254">
                  <c:v>9.9532669410110006E-3</c:v>
                </c:pt>
                <c:pt idx="3255">
                  <c:v>9.9750589579339997E-3</c:v>
                </c:pt>
                <c:pt idx="3256">
                  <c:v>9.9720722064380006E-3</c:v>
                </c:pt>
                <c:pt idx="3257">
                  <c:v>9.9904388189319994E-3</c:v>
                </c:pt>
                <c:pt idx="3258">
                  <c:v>9.9999243393540001E-3</c:v>
                </c:pt>
                <c:pt idx="3259">
                  <c:v>9.997375309467E-3</c:v>
                </c:pt>
                <c:pt idx="3260">
                  <c:v>1.002985145897E-2</c:v>
                </c:pt>
                <c:pt idx="3261">
                  <c:v>1.0025177150959999E-2</c:v>
                </c:pt>
                <c:pt idx="3262">
                  <c:v>1.0028609074650001E-2</c:v>
                </c:pt>
                <c:pt idx="3263">
                  <c:v>1.0049833916129999E-2</c:v>
                </c:pt>
                <c:pt idx="3264">
                  <c:v>1.004627998918E-2</c:v>
                </c:pt>
                <c:pt idx="3265">
                  <c:v>1.007064990699E-2</c:v>
                </c:pt>
                <c:pt idx="3266">
                  <c:v>1.0070556774739999E-2</c:v>
                </c:pt>
                <c:pt idx="3267">
                  <c:v>1.006704568863E-2</c:v>
                </c:pt>
                <c:pt idx="3268">
                  <c:v>1.009450294077E-2</c:v>
                </c:pt>
                <c:pt idx="3269">
                  <c:v>1.00904526189E-2</c:v>
                </c:pt>
                <c:pt idx="3270">
                  <c:v>1.009440887719E-2</c:v>
                </c:pt>
                <c:pt idx="3271">
                  <c:v>1.011526118964E-2</c:v>
                </c:pt>
                <c:pt idx="3272">
                  <c:v>1.0111067444090001E-2</c:v>
                </c:pt>
                <c:pt idx="3273">
                  <c:v>1.013271603733E-2</c:v>
                </c:pt>
                <c:pt idx="3274">
                  <c:v>1.013575308025E-2</c:v>
                </c:pt>
                <c:pt idx="3275">
                  <c:v>1.0129857808350001E-2</c:v>
                </c:pt>
                <c:pt idx="3276">
                  <c:v>1.016423758119E-2</c:v>
                </c:pt>
                <c:pt idx="3277">
                  <c:v>1.0160381905729999E-2</c:v>
                </c:pt>
                <c:pt idx="3278">
                  <c:v>1.0170671157539999E-2</c:v>
                </c:pt>
                <c:pt idx="3279">
                  <c:v>1.0186115279789999E-2</c:v>
                </c:pt>
                <c:pt idx="3280">
                  <c:v>1.018092408776E-2</c:v>
                </c:pt>
                <c:pt idx="3281">
                  <c:v>1.020681578666E-2</c:v>
                </c:pt>
                <c:pt idx="3282">
                  <c:v>1.020802278072E-2</c:v>
                </c:pt>
                <c:pt idx="3283">
                  <c:v>1.0206292383369999E-2</c:v>
                </c:pt>
                <c:pt idx="3284">
                  <c:v>1.0231818072499999E-2</c:v>
                </c:pt>
                <c:pt idx="3285">
                  <c:v>1.023100689054E-2</c:v>
                </c:pt>
                <c:pt idx="3286">
                  <c:v>1.0241848416629999E-2</c:v>
                </c:pt>
                <c:pt idx="3287">
                  <c:v>1.025777403265E-2</c:v>
                </c:pt>
                <c:pt idx="3288">
                  <c:v>1.025055069476E-2</c:v>
                </c:pt>
                <c:pt idx="3289">
                  <c:v>1.027749851346E-2</c:v>
                </c:pt>
                <c:pt idx="3290">
                  <c:v>1.02840969339E-2</c:v>
                </c:pt>
                <c:pt idx="3291">
                  <c:v>1.028052158654E-2</c:v>
                </c:pt>
                <c:pt idx="3292">
                  <c:v>1.031281799078E-2</c:v>
                </c:pt>
                <c:pt idx="3293">
                  <c:v>1.0307957418260001E-2</c:v>
                </c:pt>
                <c:pt idx="3294">
                  <c:v>1.0324809700249999E-2</c:v>
                </c:pt>
                <c:pt idx="3295">
                  <c:v>1.034041959792E-2</c:v>
                </c:pt>
                <c:pt idx="3296">
                  <c:v>1.033664215356E-2</c:v>
                </c:pt>
                <c:pt idx="3297">
                  <c:v>1.036543492228E-2</c:v>
                </c:pt>
                <c:pt idx="3298">
                  <c:v>1.036719419062E-2</c:v>
                </c:pt>
                <c:pt idx="3299">
                  <c:v>1.036962866783E-2</c:v>
                </c:pt>
                <c:pt idx="3300">
                  <c:v>1.0400359518829999E-2</c:v>
                </c:pt>
                <c:pt idx="3301">
                  <c:v>1.039804052562E-2</c:v>
                </c:pt>
                <c:pt idx="3302">
                  <c:v>1.04085598141E-2</c:v>
                </c:pt>
                <c:pt idx="3303">
                  <c:v>1.0425770655270001E-2</c:v>
                </c:pt>
                <c:pt idx="3304">
                  <c:v>1.042204443365E-2</c:v>
                </c:pt>
                <c:pt idx="3305">
                  <c:v>1.0450320318339999E-2</c:v>
                </c:pt>
                <c:pt idx="3306">
                  <c:v>1.0447527281940001E-2</c:v>
                </c:pt>
                <c:pt idx="3307">
                  <c:v>1.044660061598E-2</c:v>
                </c:pt>
                <c:pt idx="3308">
                  <c:v>1.0478919371960001E-2</c:v>
                </c:pt>
                <c:pt idx="3309">
                  <c:v>1.047449558973E-2</c:v>
                </c:pt>
                <c:pt idx="3310">
                  <c:v>1.048274617642E-2</c:v>
                </c:pt>
                <c:pt idx="3311">
                  <c:v>1.04923248291E-2</c:v>
                </c:pt>
                <c:pt idx="3312">
                  <c:v>1.0486315004529999E-2</c:v>
                </c:pt>
                <c:pt idx="3313">
                  <c:v>1.0512055829169999E-2</c:v>
                </c:pt>
                <c:pt idx="3314">
                  <c:v>1.051187608391E-2</c:v>
                </c:pt>
                <c:pt idx="3315">
                  <c:v>1.0512142442170001E-2</c:v>
                </c:pt>
                <c:pt idx="3316">
                  <c:v>1.05437785387E-2</c:v>
                </c:pt>
                <c:pt idx="3317">
                  <c:v>1.053954940289E-2</c:v>
                </c:pt>
                <c:pt idx="3318">
                  <c:v>1.0552150197329999E-2</c:v>
                </c:pt>
                <c:pt idx="3319">
                  <c:v>1.0567358694970001E-2</c:v>
                </c:pt>
                <c:pt idx="3320">
                  <c:v>1.0562827810650001E-2</c:v>
                </c:pt>
                <c:pt idx="3321">
                  <c:v>1.059503853321E-2</c:v>
                </c:pt>
                <c:pt idx="3322">
                  <c:v>1.059651002288E-2</c:v>
                </c:pt>
                <c:pt idx="3323">
                  <c:v>1.0597127489750001E-2</c:v>
                </c:pt>
                <c:pt idx="3324">
                  <c:v>1.062876358628E-2</c:v>
                </c:pt>
                <c:pt idx="3325">
                  <c:v>1.0621964000170001E-2</c:v>
                </c:pt>
                <c:pt idx="3326">
                  <c:v>1.0633236728609999E-2</c:v>
                </c:pt>
                <c:pt idx="3327">
                  <c:v>1.064818631858E-2</c:v>
                </c:pt>
                <c:pt idx="3328">
                  <c:v>1.064344029874E-2</c:v>
                </c:pt>
                <c:pt idx="3329">
                  <c:v>1.0671271011230001E-2</c:v>
                </c:pt>
                <c:pt idx="3330">
                  <c:v>1.06737697497E-2</c:v>
                </c:pt>
                <c:pt idx="3331">
                  <c:v>1.067325938493E-2</c:v>
                </c:pt>
                <c:pt idx="3332">
                  <c:v>1.070587988943E-2</c:v>
                </c:pt>
                <c:pt idx="3333">
                  <c:v>1.0703050531450001E-2</c:v>
                </c:pt>
                <c:pt idx="3334">
                  <c:v>1.0714108124379999E-2</c:v>
                </c:pt>
                <c:pt idx="3335">
                  <c:v>1.073427777737E-2</c:v>
                </c:pt>
                <c:pt idx="3336">
                  <c:v>1.073060836643E-2</c:v>
                </c:pt>
                <c:pt idx="3337">
                  <c:v>1.0759538039570001E-2</c:v>
                </c:pt>
                <c:pt idx="3338">
                  <c:v>1.0758984833959999E-2</c:v>
                </c:pt>
                <c:pt idx="3339">
                  <c:v>1.0758876800539999E-2</c:v>
                </c:pt>
                <c:pt idx="3340">
                  <c:v>1.0786470957099999E-2</c:v>
                </c:pt>
                <c:pt idx="3341">
                  <c:v>1.0783562436700001E-2</c:v>
                </c:pt>
                <c:pt idx="3342">
                  <c:v>1.0797040537000001E-2</c:v>
                </c:pt>
                <c:pt idx="3343">
                  <c:v>1.0814408771689999E-2</c:v>
                </c:pt>
                <c:pt idx="3344">
                  <c:v>1.081370562315E-2</c:v>
                </c:pt>
                <c:pt idx="3345">
                  <c:v>1.083865668625E-2</c:v>
                </c:pt>
                <c:pt idx="3346">
                  <c:v>1.084030792117E-2</c:v>
                </c:pt>
                <c:pt idx="3347">
                  <c:v>1.084025856107E-2</c:v>
                </c:pt>
                <c:pt idx="3348">
                  <c:v>1.087269838899E-2</c:v>
                </c:pt>
                <c:pt idx="3349">
                  <c:v>1.087050884962E-2</c:v>
                </c:pt>
                <c:pt idx="3350">
                  <c:v>1.088735368103E-2</c:v>
                </c:pt>
                <c:pt idx="3351">
                  <c:v>1.0901477187870001E-2</c:v>
                </c:pt>
                <c:pt idx="3352">
                  <c:v>1.090045738965E-2</c:v>
                </c:pt>
                <c:pt idx="3353">
                  <c:v>1.0929954238239999E-2</c:v>
                </c:pt>
                <c:pt idx="3354">
                  <c:v>1.092941500247E-2</c:v>
                </c:pt>
                <c:pt idx="3355">
                  <c:v>1.093281153589E-2</c:v>
                </c:pt>
                <c:pt idx="3356">
                  <c:v>1.0961460880940001E-2</c:v>
                </c:pt>
                <c:pt idx="3357">
                  <c:v>1.0962070897220001E-2</c:v>
                </c:pt>
                <c:pt idx="3358">
                  <c:v>1.097885891795E-2</c:v>
                </c:pt>
                <c:pt idx="3359">
                  <c:v>1.099347788841E-2</c:v>
                </c:pt>
                <c:pt idx="3360">
                  <c:v>1.0989492759110001E-2</c:v>
                </c:pt>
                <c:pt idx="3361">
                  <c:v>1.102043222636E-2</c:v>
                </c:pt>
                <c:pt idx="3362">
                  <c:v>1.1018694378440001E-2</c:v>
                </c:pt>
                <c:pt idx="3363">
                  <c:v>1.1020231060679999E-2</c:v>
                </c:pt>
                <c:pt idx="3364">
                  <c:v>1.1046747677030001E-2</c:v>
                </c:pt>
                <c:pt idx="3365">
                  <c:v>1.104458700866E-2</c:v>
                </c:pt>
                <c:pt idx="3366">
                  <c:v>1.106553152204E-2</c:v>
                </c:pt>
                <c:pt idx="3367">
                  <c:v>1.1074951849879999E-2</c:v>
                </c:pt>
                <c:pt idx="3368">
                  <c:v>1.106898486614E-2</c:v>
                </c:pt>
                <c:pt idx="3369">
                  <c:v>1.109446026385E-2</c:v>
                </c:pt>
                <c:pt idx="3370">
                  <c:v>1.1094546876850001E-2</c:v>
                </c:pt>
                <c:pt idx="3371">
                  <c:v>1.1097742244600001E-2</c:v>
                </c:pt>
                <c:pt idx="3372">
                  <c:v>1.1122923344369999E-2</c:v>
                </c:pt>
                <c:pt idx="3373">
                  <c:v>1.111910305917E-2</c:v>
                </c:pt>
                <c:pt idx="3374">
                  <c:v>1.113950926811E-2</c:v>
                </c:pt>
                <c:pt idx="3375">
                  <c:v>1.114697661251E-2</c:v>
                </c:pt>
                <c:pt idx="3376">
                  <c:v>1.1142173781990001E-2</c:v>
                </c:pt>
                <c:pt idx="3377">
                  <c:v>1.117325667292E-2</c:v>
                </c:pt>
                <c:pt idx="3378">
                  <c:v>1.1172703467310001E-2</c:v>
                </c:pt>
                <c:pt idx="3379">
                  <c:v>1.1179388500750001E-2</c:v>
                </c:pt>
                <c:pt idx="3380">
                  <c:v>1.120170485228E-2</c:v>
                </c:pt>
                <c:pt idx="3381">
                  <c:v>1.1197339743380001E-2</c:v>
                </c:pt>
                <c:pt idx="3382">
                  <c:v>1.121755875647E-2</c:v>
                </c:pt>
                <c:pt idx="3383">
                  <c:v>1.122878119349E-2</c:v>
                </c:pt>
                <c:pt idx="3384">
                  <c:v>1.1223970912400001E-2</c:v>
                </c:pt>
                <c:pt idx="3385">
                  <c:v>1.1258407495919999E-2</c:v>
                </c:pt>
                <c:pt idx="3386">
                  <c:v>1.125939097255E-2</c:v>
                </c:pt>
                <c:pt idx="3387">
                  <c:v>1.1262377724049999E-2</c:v>
                </c:pt>
                <c:pt idx="3388">
                  <c:v>1.1289985850449999E-2</c:v>
                </c:pt>
                <c:pt idx="3389">
                  <c:v>1.128536928445E-2</c:v>
                </c:pt>
                <c:pt idx="3390">
                  <c:v>1.130944490433E-2</c:v>
                </c:pt>
                <c:pt idx="3391">
                  <c:v>1.132386270911E-2</c:v>
                </c:pt>
                <c:pt idx="3392">
                  <c:v>1.1317522265020001E-2</c:v>
                </c:pt>
                <c:pt idx="3393">
                  <c:v>1.1347801424559999E-2</c:v>
                </c:pt>
                <c:pt idx="3394">
                  <c:v>1.134581211954E-2</c:v>
                </c:pt>
                <c:pt idx="3395">
                  <c:v>1.1343831196429999E-2</c:v>
                </c:pt>
                <c:pt idx="3396">
                  <c:v>1.1375496163960001E-2</c:v>
                </c:pt>
                <c:pt idx="3397">
                  <c:v>1.137019693851E-2</c:v>
                </c:pt>
                <c:pt idx="3398">
                  <c:v>1.1385562829669999E-2</c:v>
                </c:pt>
                <c:pt idx="3399">
                  <c:v>1.140533667058E-2</c:v>
                </c:pt>
                <c:pt idx="3400">
                  <c:v>1.139719411731E-2</c:v>
                </c:pt>
                <c:pt idx="3401">
                  <c:v>1.142748817801E-2</c:v>
                </c:pt>
                <c:pt idx="3402">
                  <c:v>1.143061090261E-2</c:v>
                </c:pt>
                <c:pt idx="3403">
                  <c:v>1.1429986916479999E-2</c:v>
                </c:pt>
                <c:pt idx="3404">
                  <c:v>1.1465730145570001E-2</c:v>
                </c:pt>
                <c:pt idx="3405">
                  <c:v>1.146258506924E-2</c:v>
                </c:pt>
                <c:pt idx="3406">
                  <c:v>1.147201284766E-2</c:v>
                </c:pt>
                <c:pt idx="3407">
                  <c:v>1.1493309400979999E-2</c:v>
                </c:pt>
                <c:pt idx="3408">
                  <c:v>1.149162929505E-2</c:v>
                </c:pt>
                <c:pt idx="3409">
                  <c:v>1.1516394093630001E-2</c:v>
                </c:pt>
                <c:pt idx="3410">
                  <c:v>1.152203790843E-2</c:v>
                </c:pt>
                <c:pt idx="3411">
                  <c:v>1.1520464904610001E-2</c:v>
                </c:pt>
                <c:pt idx="3412">
                  <c:v>1.155267562717E-2</c:v>
                </c:pt>
                <c:pt idx="3413">
                  <c:v>1.155093125999E-2</c:v>
                </c:pt>
                <c:pt idx="3414">
                  <c:v>1.1559676378970001E-2</c:v>
                </c:pt>
                <c:pt idx="3415">
                  <c:v>1.158461347222E-2</c:v>
                </c:pt>
                <c:pt idx="3416">
                  <c:v>1.1578718200330001E-2</c:v>
                </c:pt>
                <c:pt idx="3417">
                  <c:v>1.1602851562199999E-2</c:v>
                </c:pt>
                <c:pt idx="3418">
                  <c:v>1.1607783846559999E-2</c:v>
                </c:pt>
                <c:pt idx="3419">
                  <c:v>1.160626951605E-2</c:v>
                </c:pt>
                <c:pt idx="3420">
                  <c:v>1.1639585718510001E-2</c:v>
                </c:pt>
                <c:pt idx="3421">
                  <c:v>1.163472421467E-2</c:v>
                </c:pt>
                <c:pt idx="3422">
                  <c:v>1.1642212979499999E-2</c:v>
                </c:pt>
                <c:pt idx="3423">
                  <c:v>1.166348811239E-2</c:v>
                </c:pt>
                <c:pt idx="3424">
                  <c:v>1.1657909490169999E-2</c:v>
                </c:pt>
                <c:pt idx="3425">
                  <c:v>1.168051268905E-2</c:v>
                </c:pt>
                <c:pt idx="3426">
                  <c:v>1.168687455356E-2</c:v>
                </c:pt>
                <c:pt idx="3427">
                  <c:v>1.168208569288E-2</c:v>
                </c:pt>
                <c:pt idx="3428">
                  <c:v>1.1718065477909999E-2</c:v>
                </c:pt>
                <c:pt idx="3429">
                  <c:v>1.17166582495E-2</c:v>
                </c:pt>
                <c:pt idx="3430">
                  <c:v>1.172397471964E-2</c:v>
                </c:pt>
                <c:pt idx="3431">
                  <c:v>1.174861006439E-2</c:v>
                </c:pt>
                <c:pt idx="3432">
                  <c:v>1.174993161112E-2</c:v>
                </c:pt>
                <c:pt idx="3433">
                  <c:v>1.1777030304069999E-2</c:v>
                </c:pt>
                <c:pt idx="3434">
                  <c:v>1.17871183902E-2</c:v>
                </c:pt>
                <c:pt idx="3435">
                  <c:v>1.178576145321E-2</c:v>
                </c:pt>
                <c:pt idx="3436">
                  <c:v>1.182123832405E-2</c:v>
                </c:pt>
                <c:pt idx="3437">
                  <c:v>1.182390283793E-2</c:v>
                </c:pt>
                <c:pt idx="3438">
                  <c:v>1.1827586218710001E-2</c:v>
                </c:pt>
                <c:pt idx="3439">
                  <c:v>1.184894051403E-2</c:v>
                </c:pt>
                <c:pt idx="3440">
                  <c:v>1.184868160635E-2</c:v>
                </c:pt>
                <c:pt idx="3441">
                  <c:v>1.187211833894E-2</c:v>
                </c:pt>
                <c:pt idx="3442">
                  <c:v>1.187660545111E-2</c:v>
                </c:pt>
                <c:pt idx="3443">
                  <c:v>1.1874824762339999E-2</c:v>
                </c:pt>
                <c:pt idx="3444">
                  <c:v>1.1905585415659999E-2</c:v>
                </c:pt>
                <c:pt idx="3445">
                  <c:v>1.1903797276320001E-2</c:v>
                </c:pt>
                <c:pt idx="3446">
                  <c:v>1.191361993551E-2</c:v>
                </c:pt>
                <c:pt idx="3447">
                  <c:v>1.193504594266E-2</c:v>
                </c:pt>
                <c:pt idx="3448">
                  <c:v>1.193601544946E-2</c:v>
                </c:pt>
                <c:pt idx="3449">
                  <c:v>1.1964707635339999E-2</c:v>
                </c:pt>
                <c:pt idx="3450">
                  <c:v>1.1969180777670001E-2</c:v>
                </c:pt>
                <c:pt idx="3451">
                  <c:v>1.1974853463470001E-2</c:v>
                </c:pt>
                <c:pt idx="3452">
                  <c:v>1.2009052559729999E-2</c:v>
                </c:pt>
                <c:pt idx="3453">
                  <c:v>1.201227679849E-2</c:v>
                </c:pt>
                <c:pt idx="3454">
                  <c:v>1.202660147101E-2</c:v>
                </c:pt>
                <c:pt idx="3455">
                  <c:v>1.204628963023E-2</c:v>
                </c:pt>
                <c:pt idx="3456">
                  <c:v>1.204642560333E-2</c:v>
                </c:pt>
                <c:pt idx="3457">
                  <c:v>1.207715738565E-2</c:v>
                </c:pt>
                <c:pt idx="3458">
                  <c:v>1.2080086395139999E-2</c:v>
                </c:pt>
                <c:pt idx="3459">
                  <c:v>1.2082478031520001E-2</c:v>
                </c:pt>
                <c:pt idx="3460">
                  <c:v>1.2115629389880001E-2</c:v>
                </c:pt>
                <c:pt idx="3461">
                  <c:v>1.211350411177E-2</c:v>
                </c:pt>
                <c:pt idx="3462">
                  <c:v>1.2126385234299999E-2</c:v>
                </c:pt>
                <c:pt idx="3463">
                  <c:v>1.2142469175160001E-2</c:v>
                </c:pt>
                <c:pt idx="3464">
                  <c:v>1.214354578406E-2</c:v>
                </c:pt>
                <c:pt idx="3465">
                  <c:v>1.217707805336E-2</c:v>
                </c:pt>
                <c:pt idx="3466">
                  <c:v>1.218052394688E-2</c:v>
                </c:pt>
                <c:pt idx="3467">
                  <c:v>1.2185823172329999E-2</c:v>
                </c:pt>
                <c:pt idx="3468">
                  <c:v>1.221228204668E-2</c:v>
                </c:pt>
                <c:pt idx="3469">
                  <c:v>1.221334468573E-2</c:v>
                </c:pt>
                <c:pt idx="3470">
                  <c:v>1.223174110055E-2</c:v>
                </c:pt>
                <c:pt idx="3471">
                  <c:v>1.2248284183439999E-2</c:v>
                </c:pt>
                <c:pt idx="3472">
                  <c:v>1.225114893168E-2</c:v>
                </c:pt>
                <c:pt idx="3473">
                  <c:v>1.2279339134690001E-2</c:v>
                </c:pt>
                <c:pt idx="3474">
                  <c:v>1.2279252521689999E-2</c:v>
                </c:pt>
                <c:pt idx="3475">
                  <c:v>1.228600926697E-2</c:v>
                </c:pt>
                <c:pt idx="3476">
                  <c:v>1.231764536351E-2</c:v>
                </c:pt>
                <c:pt idx="3477">
                  <c:v>1.231804769486E-2</c:v>
                </c:pt>
                <c:pt idx="3478">
                  <c:v>1.2346753850580001E-2</c:v>
                </c:pt>
                <c:pt idx="3479">
                  <c:v>1.236135885119E-2</c:v>
                </c:pt>
                <c:pt idx="3480">
                  <c:v>1.236285921186E-2</c:v>
                </c:pt>
                <c:pt idx="3481">
                  <c:v>1.2397856451570001E-2</c:v>
                </c:pt>
                <c:pt idx="3482">
                  <c:v>1.239771954715E-2</c:v>
                </c:pt>
                <c:pt idx="3483">
                  <c:v>1.2409782968460001E-2</c:v>
                </c:pt>
                <c:pt idx="3484">
                  <c:v>1.2443314306440001E-2</c:v>
                </c:pt>
                <c:pt idx="3485">
                  <c:v>1.2444355525079999E-2</c:v>
                </c:pt>
                <c:pt idx="3486">
                  <c:v>1.246778480709E-2</c:v>
                </c:pt>
                <c:pt idx="3487">
                  <c:v>1.2478382326660001E-2</c:v>
                </c:pt>
                <c:pt idx="3488">
                  <c:v>1.247914414853E-2</c:v>
                </c:pt>
                <c:pt idx="3489">
                  <c:v>1.2510708533230001E-2</c:v>
                </c:pt>
                <c:pt idx="3490">
                  <c:v>1.2513824738559999E-2</c:v>
                </c:pt>
                <c:pt idx="3491">
                  <c:v>1.2521499767900001E-2</c:v>
                </c:pt>
                <c:pt idx="3492">
                  <c:v>1.255526207387E-2</c:v>
                </c:pt>
                <c:pt idx="3493">
                  <c:v>1.2553459033370001E-2</c:v>
                </c:pt>
                <c:pt idx="3494">
                  <c:v>1.257688831538E-2</c:v>
                </c:pt>
                <c:pt idx="3495">
                  <c:v>1.259277109057E-2</c:v>
                </c:pt>
                <c:pt idx="3496">
                  <c:v>1.2591105885799999E-2</c:v>
                </c:pt>
                <c:pt idx="3497">
                  <c:v>1.2627430260179999E-2</c:v>
                </c:pt>
                <c:pt idx="3498">
                  <c:v>1.262845750898E-2</c:v>
                </c:pt>
                <c:pt idx="3499">
                  <c:v>1.26391844824E-2</c:v>
                </c:pt>
                <c:pt idx="3500">
                  <c:v>1.267238613218E-2</c:v>
                </c:pt>
                <c:pt idx="3501">
                  <c:v>1.2672874145209999E-2</c:v>
                </c:pt>
                <c:pt idx="3502">
                  <c:v>1.2695362791420001E-2</c:v>
                </c:pt>
                <c:pt idx="3503">
                  <c:v>1.27192446962E-2</c:v>
                </c:pt>
                <c:pt idx="3504">
                  <c:v>1.271879207343E-2</c:v>
                </c:pt>
                <c:pt idx="3505">
                  <c:v>1.275487244129E-2</c:v>
                </c:pt>
                <c:pt idx="3506">
                  <c:v>1.276103314012E-2</c:v>
                </c:pt>
                <c:pt idx="3507">
                  <c:v>1.2769319117070001E-2</c:v>
                </c:pt>
                <c:pt idx="3508">
                  <c:v>1.2806548736989999E-2</c:v>
                </c:pt>
                <c:pt idx="3509">
                  <c:v>1.280626934022E-2</c:v>
                </c:pt>
                <c:pt idx="3510">
                  <c:v>1.282393187284E-2</c:v>
                </c:pt>
                <c:pt idx="3511">
                  <c:v>1.284869667143E-2</c:v>
                </c:pt>
                <c:pt idx="3512">
                  <c:v>1.284824497998E-2</c:v>
                </c:pt>
                <c:pt idx="3513">
                  <c:v>1.2881373986599999E-2</c:v>
                </c:pt>
                <c:pt idx="3514">
                  <c:v>1.2888741679489999E-2</c:v>
                </c:pt>
                <c:pt idx="3515">
                  <c:v>1.2890744954349999E-2</c:v>
                </c:pt>
                <c:pt idx="3516">
                  <c:v>1.293183676898E-2</c:v>
                </c:pt>
                <c:pt idx="3517">
                  <c:v>1.293235458434E-2</c:v>
                </c:pt>
                <c:pt idx="3518">
                  <c:v>1.2950032018129999E-2</c:v>
                </c:pt>
                <c:pt idx="3519">
                  <c:v>1.2977072969079999E-2</c:v>
                </c:pt>
                <c:pt idx="3520">
                  <c:v>1.297802012414E-2</c:v>
                </c:pt>
                <c:pt idx="3521">
                  <c:v>1.300966367126E-2</c:v>
                </c:pt>
                <c:pt idx="3522">
                  <c:v>1.3021267019209999E-2</c:v>
                </c:pt>
                <c:pt idx="3523">
                  <c:v>1.302184909582E-2</c:v>
                </c:pt>
                <c:pt idx="3524">
                  <c:v>1.305991131812E-2</c:v>
                </c:pt>
                <c:pt idx="3525">
                  <c:v>1.306253951043E-2</c:v>
                </c:pt>
                <c:pt idx="3526">
                  <c:v>1.307302247733E-2</c:v>
                </c:pt>
                <c:pt idx="3527">
                  <c:v>1.309362985194E-2</c:v>
                </c:pt>
                <c:pt idx="3528">
                  <c:v>1.3093242421749999E-2</c:v>
                </c:pt>
                <c:pt idx="3529">
                  <c:v>1.3121876865629999E-2</c:v>
                </c:pt>
                <c:pt idx="3530">
                  <c:v>1.3129703700540001E-2</c:v>
                </c:pt>
                <c:pt idx="3531">
                  <c:v>1.31318140775E-2</c:v>
                </c:pt>
                <c:pt idx="3532">
                  <c:v>1.316276844591E-2</c:v>
                </c:pt>
                <c:pt idx="3533">
                  <c:v>1.316612120718E-2</c:v>
                </c:pt>
                <c:pt idx="3534">
                  <c:v>1.3181157410140001E-2</c:v>
                </c:pt>
                <c:pt idx="3535">
                  <c:v>1.3201585039500001E-2</c:v>
                </c:pt>
                <c:pt idx="3536">
                  <c:v>1.320389658213E-2</c:v>
                </c:pt>
                <c:pt idx="3537">
                  <c:v>1.3236925937239999E-2</c:v>
                </c:pt>
                <c:pt idx="3538">
                  <c:v>1.3244220986960001E-2</c:v>
                </c:pt>
                <c:pt idx="3539">
                  <c:v>1.3251343742010001E-2</c:v>
                </c:pt>
                <c:pt idx="3540">
                  <c:v>1.328406482935E-2</c:v>
                </c:pt>
                <c:pt idx="3541">
                  <c:v>1.328783389181E-2</c:v>
                </c:pt>
                <c:pt idx="3542">
                  <c:v>1.3308706693350001E-2</c:v>
                </c:pt>
                <c:pt idx="3543">
                  <c:v>1.3324517756700001E-2</c:v>
                </c:pt>
                <c:pt idx="3544">
                  <c:v>1.3328876346350001E-2</c:v>
                </c:pt>
                <c:pt idx="3545">
                  <c:v>1.3363162055610001E-2</c:v>
                </c:pt>
                <c:pt idx="3546">
                  <c:v>1.3371190056199999E-2</c:v>
                </c:pt>
                <c:pt idx="3547">
                  <c:v>1.338338200003E-2</c:v>
                </c:pt>
                <c:pt idx="3548">
                  <c:v>1.340902224183E-2</c:v>
                </c:pt>
                <c:pt idx="3549">
                  <c:v>1.34134888649E-2</c:v>
                </c:pt>
                <c:pt idx="3550">
                  <c:v>1.344254706055E-2</c:v>
                </c:pt>
                <c:pt idx="3551">
                  <c:v>1.345712970942E-2</c:v>
                </c:pt>
                <c:pt idx="3552">
                  <c:v>1.346683036536E-2</c:v>
                </c:pt>
                <c:pt idx="3553">
                  <c:v>1.3498961925510001E-2</c:v>
                </c:pt>
                <c:pt idx="3554">
                  <c:v>1.35030914098E-2</c:v>
                </c:pt>
                <c:pt idx="3555">
                  <c:v>1.3516410253940001E-2</c:v>
                </c:pt>
                <c:pt idx="3556">
                  <c:v>1.3540679588910001E-2</c:v>
                </c:pt>
                <c:pt idx="3557">
                  <c:v>1.3548118062319999E-2</c:v>
                </c:pt>
                <c:pt idx="3558">
                  <c:v>1.3582806102930001E-2</c:v>
                </c:pt>
                <c:pt idx="3559">
                  <c:v>1.359147951007E-2</c:v>
                </c:pt>
                <c:pt idx="3560">
                  <c:v>1.359901204705E-2</c:v>
                </c:pt>
                <c:pt idx="3561">
                  <c:v>1.3627144508059999E-2</c:v>
                </c:pt>
                <c:pt idx="3562">
                  <c:v>1.363064814359E-2</c:v>
                </c:pt>
                <c:pt idx="3563">
                  <c:v>1.3656324706970001E-2</c:v>
                </c:pt>
                <c:pt idx="3564">
                  <c:v>1.367543172091E-2</c:v>
                </c:pt>
                <c:pt idx="3565">
                  <c:v>1.3686762191360001E-2</c:v>
                </c:pt>
                <c:pt idx="3566">
                  <c:v>1.372004207224E-2</c:v>
                </c:pt>
                <c:pt idx="3567">
                  <c:v>1.3730403035880001E-2</c:v>
                </c:pt>
                <c:pt idx="3568">
                  <c:v>1.3748110271990001E-2</c:v>
                </c:pt>
                <c:pt idx="3569">
                  <c:v>1.3780981302259999E-2</c:v>
                </c:pt>
                <c:pt idx="3570">
                  <c:v>1.379371155053E-2</c:v>
                </c:pt>
                <c:pt idx="3571">
                  <c:v>1.382954139262E-2</c:v>
                </c:pt>
                <c:pt idx="3572">
                  <c:v>1.384861208498E-2</c:v>
                </c:pt>
                <c:pt idx="3573">
                  <c:v>1.386333163828E-2</c:v>
                </c:pt>
                <c:pt idx="3574">
                  <c:v>1.39039568603E-2</c:v>
                </c:pt>
                <c:pt idx="3575">
                  <c:v>1.391726266593E-2</c:v>
                </c:pt>
                <c:pt idx="3576">
                  <c:v>1.394514366984E-2</c:v>
                </c:pt>
                <c:pt idx="3577">
                  <c:v>1.397515647113E-2</c:v>
                </c:pt>
                <c:pt idx="3578">
                  <c:v>1.3989129103720001E-2</c:v>
                </c:pt>
                <c:pt idx="3579">
                  <c:v>1.402664650232E-2</c:v>
                </c:pt>
                <c:pt idx="3580">
                  <c:v>1.404060516506E-2</c:v>
                </c:pt>
                <c:pt idx="3581">
                  <c:v>1.405513752252E-2</c:v>
                </c:pt>
                <c:pt idx="3582">
                  <c:v>1.4090644195679999E-2</c:v>
                </c:pt>
                <c:pt idx="3583">
                  <c:v>1.410105545074E-2</c:v>
                </c:pt>
                <c:pt idx="3584">
                  <c:v>1.4131197705860001E-2</c:v>
                </c:pt>
                <c:pt idx="3585">
                  <c:v>1.415187679231E-2</c:v>
                </c:pt>
                <c:pt idx="3586">
                  <c:v>1.416136231273E-2</c:v>
                </c:pt>
                <c:pt idx="3587">
                  <c:v>1.419781614095E-2</c:v>
                </c:pt>
                <c:pt idx="3588">
                  <c:v>1.420664787292E-2</c:v>
                </c:pt>
                <c:pt idx="3589">
                  <c:v>1.422658748925E-2</c:v>
                </c:pt>
                <c:pt idx="3590">
                  <c:v>1.4259020797909999E-2</c:v>
                </c:pt>
                <c:pt idx="3591">
                  <c:v>1.4268570579590001E-2</c:v>
                </c:pt>
                <c:pt idx="3592">
                  <c:v>1.4302877709270001E-2</c:v>
                </c:pt>
                <c:pt idx="3593">
                  <c:v>1.4318129047750001E-2</c:v>
                </c:pt>
                <c:pt idx="3594">
                  <c:v>1.433055009693E-2</c:v>
                </c:pt>
                <c:pt idx="3595">
                  <c:v>1.437396276742E-2</c:v>
                </c:pt>
                <c:pt idx="3596">
                  <c:v>1.438470371068E-2</c:v>
                </c:pt>
                <c:pt idx="3597">
                  <c:v>1.4404902234669999E-2</c:v>
                </c:pt>
                <c:pt idx="3598">
                  <c:v>1.443582028151E-2</c:v>
                </c:pt>
                <c:pt idx="3599">
                  <c:v>1.4443223364649999E-2</c:v>
                </c:pt>
                <c:pt idx="3600">
                  <c:v>1.447729300708E-2</c:v>
                </c:pt>
                <c:pt idx="3601">
                  <c:v>1.449454762042E-2</c:v>
                </c:pt>
                <c:pt idx="3602">
                  <c:v>1.4507292769849999E-2</c:v>
                </c:pt>
                <c:pt idx="3603">
                  <c:v>1.454800460488E-2</c:v>
                </c:pt>
                <c:pt idx="3604">
                  <c:v>1.45564628765E-2</c:v>
                </c:pt>
                <c:pt idx="3605">
                  <c:v>1.457938924432E-2</c:v>
                </c:pt>
                <c:pt idx="3606">
                  <c:v>1.4607363380490001E-2</c:v>
                </c:pt>
                <c:pt idx="3607">
                  <c:v>1.461905334145E-2</c:v>
                </c:pt>
                <c:pt idx="3608">
                  <c:v>1.465538516641E-2</c:v>
                </c:pt>
                <c:pt idx="3609">
                  <c:v>1.466669421643E-2</c:v>
                </c:pt>
                <c:pt idx="3610">
                  <c:v>1.468272041529E-2</c:v>
                </c:pt>
                <c:pt idx="3611">
                  <c:v>1.4716754667460001E-2</c:v>
                </c:pt>
                <c:pt idx="3612">
                  <c:v>1.472509093583E-2</c:v>
                </c:pt>
                <c:pt idx="3613">
                  <c:v>1.475328113884E-2</c:v>
                </c:pt>
                <c:pt idx="3614">
                  <c:v>1.4770772308110001E-2</c:v>
                </c:pt>
                <c:pt idx="3615">
                  <c:v>1.4780264347789999E-2</c:v>
                </c:pt>
                <c:pt idx="3616">
                  <c:v>1.4821909368040001E-2</c:v>
                </c:pt>
                <c:pt idx="3617">
                  <c:v>1.4830173924570001E-2</c:v>
                </c:pt>
                <c:pt idx="3618">
                  <c:v>1.484855543822E-2</c:v>
                </c:pt>
                <c:pt idx="3619">
                  <c:v>1.4882934279740001E-2</c:v>
                </c:pt>
                <c:pt idx="3620">
                  <c:v>1.4893640764060001E-2</c:v>
                </c:pt>
                <c:pt idx="3621">
                  <c:v>1.492401957512E-2</c:v>
                </c:pt>
                <c:pt idx="3622">
                  <c:v>1.4938890002669999E-2</c:v>
                </c:pt>
                <c:pt idx="3623">
                  <c:v>1.4950881712140001E-2</c:v>
                </c:pt>
                <c:pt idx="3624">
                  <c:v>1.499537751079E-2</c:v>
                </c:pt>
                <c:pt idx="3625">
                  <c:v>1.5005092136560001E-2</c:v>
                </c:pt>
                <c:pt idx="3626">
                  <c:v>1.501854788512E-2</c:v>
                </c:pt>
                <c:pt idx="3627">
                  <c:v>1.5052891336380001E-2</c:v>
                </c:pt>
                <c:pt idx="3628">
                  <c:v>1.5059009194369999E-2</c:v>
                </c:pt>
                <c:pt idx="3629">
                  <c:v>1.5096583403650001E-2</c:v>
                </c:pt>
                <c:pt idx="3630">
                  <c:v>1.5108954161410001E-2</c:v>
                </c:pt>
                <c:pt idx="3631">
                  <c:v>1.5123193152250001E-2</c:v>
                </c:pt>
                <c:pt idx="3632">
                  <c:v>1.5166748315100001E-2</c:v>
                </c:pt>
                <c:pt idx="3633">
                  <c:v>1.5174316242340001E-2</c:v>
                </c:pt>
                <c:pt idx="3634">
                  <c:v>1.5196812339130001E-2</c:v>
                </c:pt>
                <c:pt idx="3635">
                  <c:v>1.522216573358E-2</c:v>
                </c:pt>
                <c:pt idx="3636">
                  <c:v>1.523126289248E-2</c:v>
                </c:pt>
                <c:pt idx="3637">
                  <c:v>1.5266618691379999E-2</c:v>
                </c:pt>
                <c:pt idx="3638">
                  <c:v>1.528120879084E-2</c:v>
                </c:pt>
                <c:pt idx="3639">
                  <c:v>1.529109571129E-2</c:v>
                </c:pt>
                <c:pt idx="3640">
                  <c:v>1.5329768881200001E-2</c:v>
                </c:pt>
                <c:pt idx="3641">
                  <c:v>1.533608045429E-2</c:v>
                </c:pt>
                <c:pt idx="3642">
                  <c:v>1.536046434194E-2</c:v>
                </c:pt>
                <c:pt idx="3643">
                  <c:v>1.538231410086E-2</c:v>
                </c:pt>
                <c:pt idx="3644">
                  <c:v>1.538781449199E-2</c:v>
                </c:pt>
                <c:pt idx="3645">
                  <c:v>1.5427707694469999E-2</c:v>
                </c:pt>
                <c:pt idx="3646">
                  <c:v>1.5438147820529999E-2</c:v>
                </c:pt>
                <c:pt idx="3647">
                  <c:v>1.5445651486520001E-2</c:v>
                </c:pt>
                <c:pt idx="3648">
                  <c:v>1.5479233115910001E-2</c:v>
                </c:pt>
                <c:pt idx="3649">
                  <c:v>1.548487693071E-2</c:v>
                </c:pt>
                <c:pt idx="3650">
                  <c:v>1.550951227546E-2</c:v>
                </c:pt>
                <c:pt idx="3651">
                  <c:v>1.5530973672869999E-2</c:v>
                </c:pt>
                <c:pt idx="3652">
                  <c:v>1.553596463054E-2</c:v>
                </c:pt>
                <c:pt idx="3653">
                  <c:v>1.557706389576E-2</c:v>
                </c:pt>
                <c:pt idx="3654">
                  <c:v>1.5585134737190001E-2</c:v>
                </c:pt>
                <c:pt idx="3655">
                  <c:v>1.5594634227449999E-2</c:v>
                </c:pt>
                <c:pt idx="3656">
                  <c:v>1.5630276873709999E-2</c:v>
                </c:pt>
                <c:pt idx="3657">
                  <c:v>1.563856936991E-2</c:v>
                </c:pt>
                <c:pt idx="3658">
                  <c:v>1.5667958185079999E-2</c:v>
                </c:pt>
                <c:pt idx="3659">
                  <c:v>1.568916253746E-2</c:v>
                </c:pt>
                <c:pt idx="3660">
                  <c:v>1.5697283670310001E-2</c:v>
                </c:pt>
                <c:pt idx="3661">
                  <c:v>1.5739114955070001E-2</c:v>
                </c:pt>
                <c:pt idx="3662">
                  <c:v>1.5747163444760001E-2</c:v>
                </c:pt>
                <c:pt idx="3663">
                  <c:v>1.5756793320179999E-2</c:v>
                </c:pt>
                <c:pt idx="3664">
                  <c:v>1.5793003141880001E-2</c:v>
                </c:pt>
                <c:pt idx="3665">
                  <c:v>1.5796700492499999E-2</c:v>
                </c:pt>
                <c:pt idx="3666">
                  <c:v>1.5821106731890001E-2</c:v>
                </c:pt>
                <c:pt idx="3667">
                  <c:v>1.584103889763E-2</c:v>
                </c:pt>
                <c:pt idx="3668">
                  <c:v>1.5844535082579998E-2</c:v>
                </c:pt>
                <c:pt idx="3669">
                  <c:v>1.5884235501289999E-2</c:v>
                </c:pt>
                <c:pt idx="3670">
                  <c:v>1.5888256952169999E-2</c:v>
                </c:pt>
                <c:pt idx="3671">
                  <c:v>1.5897223725910001E-2</c:v>
                </c:pt>
                <c:pt idx="3672">
                  <c:v>1.5933355316520001E-2</c:v>
                </c:pt>
                <c:pt idx="3673">
                  <c:v>1.593735441566E-2</c:v>
                </c:pt>
                <c:pt idx="3674">
                  <c:v>1.5963166952130001E-2</c:v>
                </c:pt>
                <c:pt idx="3675">
                  <c:v>1.5985082834960002E-2</c:v>
                </c:pt>
                <c:pt idx="3676">
                  <c:v>1.5992147848010001E-2</c:v>
                </c:pt>
                <c:pt idx="3677">
                  <c:v>1.6028802841899999E-2</c:v>
                </c:pt>
                <c:pt idx="3678">
                  <c:v>1.6036750748749998E-2</c:v>
                </c:pt>
                <c:pt idx="3679">
                  <c:v>1.6049610450860001E-2</c:v>
                </c:pt>
                <c:pt idx="3680">
                  <c:v>1.6086949035529999E-2</c:v>
                </c:pt>
                <c:pt idx="3681">
                  <c:v>1.6092900186780001E-2</c:v>
                </c:pt>
                <c:pt idx="3682">
                  <c:v>1.6120795160529999E-2</c:v>
                </c:pt>
                <c:pt idx="3683">
                  <c:v>1.6148339957000001E-2</c:v>
                </c:pt>
                <c:pt idx="3684">
                  <c:v>1.6154378652569999E-2</c:v>
                </c:pt>
                <c:pt idx="3685">
                  <c:v>1.6197437420489999E-2</c:v>
                </c:pt>
                <c:pt idx="3686">
                  <c:v>1.6208237037060001E-2</c:v>
                </c:pt>
                <c:pt idx="3687">
                  <c:v>1.6225347295400001E-2</c:v>
                </c:pt>
                <c:pt idx="3688">
                  <c:v>1.626722328365E-2</c:v>
                </c:pt>
                <c:pt idx="3689">
                  <c:v>1.627565920353E-2</c:v>
                </c:pt>
                <c:pt idx="3690">
                  <c:v>1.6308674588800001E-2</c:v>
                </c:pt>
                <c:pt idx="3691">
                  <c:v>1.6336102038620001E-2</c:v>
                </c:pt>
                <c:pt idx="3692">
                  <c:v>1.6346793621780001E-2</c:v>
                </c:pt>
                <c:pt idx="3693">
                  <c:v>1.639107428491E-2</c:v>
                </c:pt>
                <c:pt idx="3694">
                  <c:v>1.6407409682870001E-2</c:v>
                </c:pt>
                <c:pt idx="3695">
                  <c:v>1.6422804445030002E-2</c:v>
                </c:pt>
                <c:pt idx="3696">
                  <c:v>1.6470646485690001E-2</c:v>
                </c:pt>
                <c:pt idx="3697">
                  <c:v>1.6481108963490001E-2</c:v>
                </c:pt>
                <c:pt idx="3698">
                  <c:v>1.6513843089340001E-2</c:v>
                </c:pt>
                <c:pt idx="3699">
                  <c:v>1.654076948762E-2</c:v>
                </c:pt>
                <c:pt idx="3700">
                  <c:v>1.6548445448279998E-2</c:v>
                </c:pt>
                <c:pt idx="3701">
                  <c:v>1.659289002419E-2</c:v>
                </c:pt>
                <c:pt idx="3702">
                  <c:v>1.660493947566E-2</c:v>
                </c:pt>
                <c:pt idx="3703">
                  <c:v>1.6615686938170001E-2</c:v>
                </c:pt>
                <c:pt idx="3704">
                  <c:v>1.66639611125E-2</c:v>
                </c:pt>
                <c:pt idx="3705">
                  <c:v>1.6672275960450001E-2</c:v>
                </c:pt>
                <c:pt idx="3706">
                  <c:v>1.6697017475959999E-2</c:v>
                </c:pt>
                <c:pt idx="3707">
                  <c:v>1.672539487481E-2</c:v>
                </c:pt>
                <c:pt idx="3708">
                  <c:v>1.6733458265660001E-2</c:v>
                </c:pt>
                <c:pt idx="3709">
                  <c:v>1.6780115664010001E-2</c:v>
                </c:pt>
                <c:pt idx="3710">
                  <c:v>1.679688133299E-2</c:v>
                </c:pt>
                <c:pt idx="3711">
                  <c:v>1.681274920702E-2</c:v>
                </c:pt>
                <c:pt idx="3712">
                  <c:v>1.6864698380230001E-2</c:v>
                </c:pt>
                <c:pt idx="3713">
                  <c:v>1.6876423731449999E-2</c:v>
                </c:pt>
                <c:pt idx="3714">
                  <c:v>1.690002530813E-2</c:v>
                </c:pt>
                <c:pt idx="3715">
                  <c:v>1.693616434932E-2</c:v>
                </c:pt>
                <c:pt idx="3716">
                  <c:v>1.6949648037549999E-2</c:v>
                </c:pt>
                <c:pt idx="3717">
                  <c:v>1.6999356448649999E-2</c:v>
                </c:pt>
                <c:pt idx="3718">
                  <c:v>1.7020625993610001E-2</c:v>
                </c:pt>
                <c:pt idx="3719">
                  <c:v>1.7034446820620001E-2</c:v>
                </c:pt>
                <c:pt idx="3720">
                  <c:v>1.7084443941709999E-2</c:v>
                </c:pt>
                <c:pt idx="3721">
                  <c:v>1.7095034942030001E-2</c:v>
                </c:pt>
                <c:pt idx="3722">
                  <c:v>1.7120445147160001E-2</c:v>
                </c:pt>
                <c:pt idx="3723">
                  <c:v>1.715130545199E-2</c:v>
                </c:pt>
                <c:pt idx="3724">
                  <c:v>1.716494187713E-2</c:v>
                </c:pt>
                <c:pt idx="3725">
                  <c:v>1.7208676785230002E-2</c:v>
                </c:pt>
                <c:pt idx="3726">
                  <c:v>1.7224645242090001E-2</c:v>
                </c:pt>
                <c:pt idx="3727">
                  <c:v>1.7237655818459999E-2</c:v>
                </c:pt>
                <c:pt idx="3728">
                  <c:v>1.728230156004E-2</c:v>
                </c:pt>
                <c:pt idx="3729">
                  <c:v>1.7292276024819999E-2</c:v>
                </c:pt>
                <c:pt idx="3730">
                  <c:v>1.731885038316E-2</c:v>
                </c:pt>
                <c:pt idx="3731">
                  <c:v>1.7352510243650001E-2</c:v>
                </c:pt>
                <c:pt idx="3732">
                  <c:v>1.7364466562869999E-2</c:v>
                </c:pt>
                <c:pt idx="3733">
                  <c:v>1.7413370311260001E-2</c:v>
                </c:pt>
                <c:pt idx="3734">
                  <c:v>1.7431816086170001E-2</c:v>
                </c:pt>
                <c:pt idx="3735">
                  <c:v>1.7443370074030001E-2</c:v>
                </c:pt>
                <c:pt idx="3736">
                  <c:v>1.748722605407E-2</c:v>
                </c:pt>
                <c:pt idx="3737">
                  <c:v>1.749414205551E-2</c:v>
                </c:pt>
                <c:pt idx="3738">
                  <c:v>1.751889102161E-2</c:v>
                </c:pt>
                <c:pt idx="3739">
                  <c:v>1.7548423260449999E-2</c:v>
                </c:pt>
                <c:pt idx="3740">
                  <c:v>1.7558598890900001E-2</c:v>
                </c:pt>
                <c:pt idx="3741">
                  <c:v>1.7597401514649998E-2</c:v>
                </c:pt>
                <c:pt idx="3742">
                  <c:v>1.7609449103469999E-2</c:v>
                </c:pt>
                <c:pt idx="3743">
                  <c:v>1.7619142308830001E-2</c:v>
                </c:pt>
                <c:pt idx="3744">
                  <c:v>1.7659733071920002E-2</c:v>
                </c:pt>
                <c:pt idx="3745">
                  <c:v>1.7668614163990001E-2</c:v>
                </c:pt>
                <c:pt idx="3746">
                  <c:v>1.7694743350150002E-2</c:v>
                </c:pt>
                <c:pt idx="3747">
                  <c:v>1.7726752907040001E-2</c:v>
                </c:pt>
                <c:pt idx="3748">
                  <c:v>1.7738126218320001E-2</c:v>
                </c:pt>
                <c:pt idx="3749">
                  <c:v>1.7783412709829999E-2</c:v>
                </c:pt>
                <c:pt idx="3750">
                  <c:v>1.7797112464900001E-2</c:v>
                </c:pt>
                <c:pt idx="3751">
                  <c:v>1.7812082543970001E-2</c:v>
                </c:pt>
                <c:pt idx="3752">
                  <c:v>1.785835251212E-2</c:v>
                </c:pt>
                <c:pt idx="3753">
                  <c:v>1.7871499061580001E-2</c:v>
                </c:pt>
                <c:pt idx="3754">
                  <c:v>1.790112443268E-2</c:v>
                </c:pt>
                <c:pt idx="3755">
                  <c:v>1.7933335155249999E-2</c:v>
                </c:pt>
                <c:pt idx="3756">
                  <c:v>1.7947776243090002E-2</c:v>
                </c:pt>
                <c:pt idx="3757">
                  <c:v>1.7995769158009999E-2</c:v>
                </c:pt>
                <c:pt idx="3758">
                  <c:v>1.8010538071390001E-2</c:v>
                </c:pt>
                <c:pt idx="3759">
                  <c:v>1.8027555197479998E-2</c:v>
                </c:pt>
                <c:pt idx="3760">
                  <c:v>1.807578466833E-2</c:v>
                </c:pt>
                <c:pt idx="3761">
                  <c:v>1.8089979887009999E-2</c:v>
                </c:pt>
                <c:pt idx="3762">
                  <c:v>1.8121730536220002E-2</c:v>
                </c:pt>
                <c:pt idx="3763">
                  <c:v>1.8152024596930001E-2</c:v>
                </c:pt>
                <c:pt idx="3764">
                  <c:v>1.8166996538639998E-2</c:v>
                </c:pt>
                <c:pt idx="3765">
                  <c:v>1.821300759912E-2</c:v>
                </c:pt>
                <c:pt idx="3766">
                  <c:v>1.8229592591519999E-2</c:v>
                </c:pt>
                <c:pt idx="3767">
                  <c:v>1.8246257677669998E-2</c:v>
                </c:pt>
                <c:pt idx="3768">
                  <c:v>1.829160191119E-2</c:v>
                </c:pt>
                <c:pt idx="3769">
                  <c:v>1.830343529582E-2</c:v>
                </c:pt>
                <c:pt idx="3770">
                  <c:v>1.83328371495E-2</c:v>
                </c:pt>
                <c:pt idx="3771">
                  <c:v>1.8362585455179999E-2</c:v>
                </c:pt>
                <c:pt idx="3772">
                  <c:v>1.8373958766459999E-2</c:v>
                </c:pt>
                <c:pt idx="3773">
                  <c:v>1.8423797562720001E-2</c:v>
                </c:pt>
                <c:pt idx="3774">
                  <c:v>1.8438503146170002E-2</c:v>
                </c:pt>
                <c:pt idx="3775">
                  <c:v>1.8455024808650002E-2</c:v>
                </c:pt>
                <c:pt idx="3776">
                  <c:v>1.849944144487E-2</c:v>
                </c:pt>
                <c:pt idx="3777">
                  <c:v>1.850880496204E-2</c:v>
                </c:pt>
                <c:pt idx="3778">
                  <c:v>1.8540993332859999E-2</c:v>
                </c:pt>
                <c:pt idx="3779">
                  <c:v>1.8574589863420001E-2</c:v>
                </c:pt>
                <c:pt idx="3780">
                  <c:v>1.8586860969659998E-2</c:v>
                </c:pt>
                <c:pt idx="3781">
                  <c:v>1.863260567188E-2</c:v>
                </c:pt>
                <c:pt idx="3782">
                  <c:v>1.864596828818E-2</c:v>
                </c:pt>
                <c:pt idx="3783">
                  <c:v>1.866003498435E-2</c:v>
                </c:pt>
                <c:pt idx="3784">
                  <c:v>1.870502717793E-2</c:v>
                </c:pt>
                <c:pt idx="3785">
                  <c:v>1.871861889958E-2</c:v>
                </c:pt>
                <c:pt idx="3786">
                  <c:v>1.8750334158540001E-2</c:v>
                </c:pt>
                <c:pt idx="3787">
                  <c:v>1.8780548125509999E-2</c:v>
                </c:pt>
                <c:pt idx="3788">
                  <c:v>1.8794614821670001E-2</c:v>
                </c:pt>
                <c:pt idx="3789">
                  <c:v>1.883873715997E-2</c:v>
                </c:pt>
                <c:pt idx="3790">
                  <c:v>1.8856020644309999E-2</c:v>
                </c:pt>
                <c:pt idx="3791">
                  <c:v>1.8872469663619999E-2</c:v>
                </c:pt>
                <c:pt idx="3792">
                  <c:v>1.89222432673E-2</c:v>
                </c:pt>
                <c:pt idx="3793">
                  <c:v>1.8934493884440001E-2</c:v>
                </c:pt>
                <c:pt idx="3794">
                  <c:v>1.8965080380440001E-2</c:v>
                </c:pt>
                <c:pt idx="3795">
                  <c:v>1.899214275181E-2</c:v>
                </c:pt>
                <c:pt idx="3796">
                  <c:v>1.9002273678780001E-2</c:v>
                </c:pt>
                <c:pt idx="3797">
                  <c:v>1.904591545463E-2</c:v>
                </c:pt>
                <c:pt idx="3798">
                  <c:v>1.905632019043E-2</c:v>
                </c:pt>
                <c:pt idx="3799">
                  <c:v>1.906720548868E-2</c:v>
                </c:pt>
                <c:pt idx="3800">
                  <c:v>1.9110042601820001E-2</c:v>
                </c:pt>
                <c:pt idx="3801">
                  <c:v>1.9120970740910001E-2</c:v>
                </c:pt>
                <c:pt idx="3802">
                  <c:v>1.9150231033559999E-2</c:v>
                </c:pt>
                <c:pt idx="3803">
                  <c:v>1.9176051020619998E-2</c:v>
                </c:pt>
                <c:pt idx="3804">
                  <c:v>1.9186928868290001E-2</c:v>
                </c:pt>
                <c:pt idx="3805">
                  <c:v>1.9235482439400001E-2</c:v>
                </c:pt>
                <c:pt idx="3806">
                  <c:v>1.9253088161350001E-2</c:v>
                </c:pt>
                <c:pt idx="3807">
                  <c:v>1.9270326942209998E-2</c:v>
                </c:pt>
                <c:pt idx="3808">
                  <c:v>1.931520365179E-2</c:v>
                </c:pt>
                <c:pt idx="3809">
                  <c:v>1.9328696653249999E-2</c:v>
                </c:pt>
                <c:pt idx="3810">
                  <c:v>1.9358731806280002E-2</c:v>
                </c:pt>
                <c:pt idx="3811">
                  <c:v>1.9385714083909999E-2</c:v>
                </c:pt>
                <c:pt idx="3812">
                  <c:v>1.9397296011449999E-2</c:v>
                </c:pt>
                <c:pt idx="3813">
                  <c:v>1.9444018602370002E-2</c:v>
                </c:pt>
                <c:pt idx="3814">
                  <c:v>1.9459391012790001E-2</c:v>
                </c:pt>
                <c:pt idx="3815">
                  <c:v>1.9475281238559999E-2</c:v>
                </c:pt>
                <c:pt idx="3816">
                  <c:v>1.9518490880729999E-2</c:v>
                </c:pt>
                <c:pt idx="3817">
                  <c:v>1.9531538710000001E-2</c:v>
                </c:pt>
                <c:pt idx="3818">
                  <c:v>1.9565077498559999E-2</c:v>
                </c:pt>
                <c:pt idx="3819">
                  <c:v>1.959698647261E-2</c:v>
                </c:pt>
                <c:pt idx="3820">
                  <c:v>1.9610922783609999E-2</c:v>
                </c:pt>
                <c:pt idx="3821">
                  <c:v>1.966177299619E-2</c:v>
                </c:pt>
                <c:pt idx="3822">
                  <c:v>1.9680570811030001E-2</c:v>
                </c:pt>
                <c:pt idx="3823">
                  <c:v>1.9700029864909999E-2</c:v>
                </c:pt>
                <c:pt idx="3824">
                  <c:v>1.9745236262679999E-2</c:v>
                </c:pt>
                <c:pt idx="3825">
                  <c:v>1.9757049158219998E-2</c:v>
                </c:pt>
                <c:pt idx="3826">
                  <c:v>1.979142054915E-2</c:v>
                </c:pt>
                <c:pt idx="3827">
                  <c:v>1.981861144304E-2</c:v>
                </c:pt>
                <c:pt idx="3828">
                  <c:v>1.9837064668539999E-2</c:v>
                </c:pt>
                <c:pt idx="3829">
                  <c:v>1.9882472231979999E-2</c:v>
                </c:pt>
                <c:pt idx="3830">
                  <c:v>1.9900280982259998E-2</c:v>
                </c:pt>
                <c:pt idx="3831">
                  <c:v>1.992041990161E-2</c:v>
                </c:pt>
                <c:pt idx="3832">
                  <c:v>1.9962137565020001E-2</c:v>
                </c:pt>
                <c:pt idx="3833">
                  <c:v>1.997565850616E-2</c:v>
                </c:pt>
                <c:pt idx="3834">
                  <c:v>2.001039683819E-2</c:v>
                </c:pt>
                <c:pt idx="3835">
                  <c:v>2.0036093890670001E-2</c:v>
                </c:pt>
                <c:pt idx="3836">
                  <c:v>2.005313336849E-2</c:v>
                </c:pt>
                <c:pt idx="3837">
                  <c:v>2.0103588700290002E-2</c:v>
                </c:pt>
                <c:pt idx="3838">
                  <c:v>2.0117454230790002E-2</c:v>
                </c:pt>
                <c:pt idx="3839">
                  <c:v>2.014050260186E-2</c:v>
                </c:pt>
                <c:pt idx="3840">
                  <c:v>2.018016576767E-2</c:v>
                </c:pt>
                <c:pt idx="3841">
                  <c:v>2.0194649696350001E-2</c:v>
                </c:pt>
                <c:pt idx="3842">
                  <c:v>2.0231857895850001E-2</c:v>
                </c:pt>
                <c:pt idx="3843">
                  <c:v>2.025630511343E-2</c:v>
                </c:pt>
                <c:pt idx="3844">
                  <c:v>2.027414180338E-2</c:v>
                </c:pt>
                <c:pt idx="3845">
                  <c:v>2.0325215533380001E-2</c:v>
                </c:pt>
                <c:pt idx="3846">
                  <c:v>2.034029364586E-2</c:v>
                </c:pt>
                <c:pt idx="3847">
                  <c:v>2.036301232874E-2</c:v>
                </c:pt>
                <c:pt idx="3848">
                  <c:v>2.0401634275910002E-2</c:v>
                </c:pt>
                <c:pt idx="3849">
                  <c:v>2.0416747778650001E-2</c:v>
                </c:pt>
                <c:pt idx="3850">
                  <c:v>2.0460734143849999E-2</c:v>
                </c:pt>
                <c:pt idx="3851">
                  <c:v>2.04806458205E-2</c:v>
                </c:pt>
                <c:pt idx="3852">
                  <c:v>2.04995367676E-2</c:v>
                </c:pt>
                <c:pt idx="3853">
                  <c:v>2.0550653338430001E-2</c:v>
                </c:pt>
                <c:pt idx="3854">
                  <c:v>2.05637216568E-2</c:v>
                </c:pt>
                <c:pt idx="3855">
                  <c:v>2.0588528364900001E-2</c:v>
                </c:pt>
                <c:pt idx="3856">
                  <c:v>2.0625879988070001E-2</c:v>
                </c:pt>
                <c:pt idx="3857">
                  <c:v>2.064034901559E-2</c:v>
                </c:pt>
                <c:pt idx="3858">
                  <c:v>2.0683057606219999E-2</c:v>
                </c:pt>
                <c:pt idx="3859">
                  <c:v>2.0703053101900001E-2</c:v>
                </c:pt>
                <c:pt idx="3860">
                  <c:v>2.0719368010759999E-2</c:v>
                </c:pt>
                <c:pt idx="3861">
                  <c:v>2.0770620554689999E-2</c:v>
                </c:pt>
                <c:pt idx="3862">
                  <c:v>2.0785238593820001E-2</c:v>
                </c:pt>
                <c:pt idx="3863">
                  <c:v>2.0813034847380001E-2</c:v>
                </c:pt>
                <c:pt idx="3864">
                  <c:v>2.0855547860260001E-2</c:v>
                </c:pt>
                <c:pt idx="3865">
                  <c:v>2.0873203873630002E-2</c:v>
                </c:pt>
                <c:pt idx="3866">
                  <c:v>2.0919954404230001E-2</c:v>
                </c:pt>
                <c:pt idx="3867">
                  <c:v>2.0944539457559998E-2</c:v>
                </c:pt>
                <c:pt idx="3868">
                  <c:v>2.0963482558729998E-2</c:v>
                </c:pt>
                <c:pt idx="3869">
                  <c:v>2.1012723445889999E-2</c:v>
                </c:pt>
                <c:pt idx="3870">
                  <c:v>2.10283473134E-2</c:v>
                </c:pt>
                <c:pt idx="3871">
                  <c:v>2.1058483049270001E-2</c:v>
                </c:pt>
                <c:pt idx="3872">
                  <c:v>2.1094478666779999E-2</c:v>
                </c:pt>
                <c:pt idx="3873">
                  <c:v>2.1110424771900001E-2</c:v>
                </c:pt>
                <c:pt idx="3874">
                  <c:v>2.1152185276149999E-2</c:v>
                </c:pt>
                <c:pt idx="3875">
                  <c:v>2.1173518151039999E-2</c:v>
                </c:pt>
                <c:pt idx="3876">
                  <c:v>2.119258232415E-2</c:v>
                </c:pt>
                <c:pt idx="3877">
                  <c:v>2.123805508018E-2</c:v>
                </c:pt>
                <c:pt idx="3878">
                  <c:v>2.125360630453E-2</c:v>
                </c:pt>
                <c:pt idx="3879">
                  <c:v>2.1288897842170001E-2</c:v>
                </c:pt>
                <c:pt idx="3880">
                  <c:v>2.132086455822E-2</c:v>
                </c:pt>
                <c:pt idx="3881">
                  <c:v>2.1336503326890001E-2</c:v>
                </c:pt>
                <c:pt idx="3882">
                  <c:v>2.1382084116339999E-2</c:v>
                </c:pt>
                <c:pt idx="3883">
                  <c:v>2.140150591731E-2</c:v>
                </c:pt>
                <c:pt idx="3884">
                  <c:v>2.1423915401099999E-2</c:v>
                </c:pt>
                <c:pt idx="3885">
                  <c:v>2.146787941456E-2</c:v>
                </c:pt>
                <c:pt idx="3886">
                  <c:v>2.148262038827E-2</c:v>
                </c:pt>
                <c:pt idx="3887">
                  <c:v>2.1519038826229998E-2</c:v>
                </c:pt>
                <c:pt idx="3888">
                  <c:v>2.1556125953790001E-2</c:v>
                </c:pt>
                <c:pt idx="3889">
                  <c:v>2.1573171019549999E-2</c:v>
                </c:pt>
                <c:pt idx="3890">
                  <c:v>2.16271020472E-2</c:v>
                </c:pt>
                <c:pt idx="3891">
                  <c:v>2.164900302887E-2</c:v>
                </c:pt>
                <c:pt idx="3892">
                  <c:v>2.167212218046E-2</c:v>
                </c:pt>
                <c:pt idx="3893">
                  <c:v>2.172138541937E-2</c:v>
                </c:pt>
                <c:pt idx="3894">
                  <c:v>2.1738208830360001E-2</c:v>
                </c:pt>
                <c:pt idx="3895">
                  <c:v>2.177729830146E-2</c:v>
                </c:pt>
                <c:pt idx="3896">
                  <c:v>2.181180752814E-2</c:v>
                </c:pt>
                <c:pt idx="3897">
                  <c:v>2.183297462761E-2</c:v>
                </c:pt>
                <c:pt idx="3898">
                  <c:v>2.1884456276890001E-2</c:v>
                </c:pt>
                <c:pt idx="3899">
                  <c:v>2.18996424228E-2</c:v>
                </c:pt>
                <c:pt idx="3900">
                  <c:v>2.191965468228E-2</c:v>
                </c:pt>
                <c:pt idx="3901">
                  <c:v>2.196772582829E-2</c:v>
                </c:pt>
                <c:pt idx="3902">
                  <c:v>2.1985411643980001E-2</c:v>
                </c:pt>
                <c:pt idx="3903">
                  <c:v>2.202208153903E-2</c:v>
                </c:pt>
                <c:pt idx="3904">
                  <c:v>2.2050982341169999E-2</c:v>
                </c:pt>
                <c:pt idx="3905">
                  <c:v>2.2069262340659999E-2</c:v>
                </c:pt>
                <c:pt idx="3906">
                  <c:v>2.211831137538E-2</c:v>
                </c:pt>
                <c:pt idx="3907">
                  <c:v>2.213434502482E-2</c:v>
                </c:pt>
                <c:pt idx="3908">
                  <c:v>2.2155361250040001E-2</c:v>
                </c:pt>
                <c:pt idx="3909">
                  <c:v>2.2204926237459999E-2</c:v>
                </c:pt>
                <c:pt idx="3910">
                  <c:v>2.2221533581610001E-2</c:v>
                </c:pt>
                <c:pt idx="3911">
                  <c:v>2.2261749953029999E-2</c:v>
                </c:pt>
                <c:pt idx="3912">
                  <c:v>2.2293472662570001E-2</c:v>
                </c:pt>
                <c:pt idx="3913">
                  <c:v>2.231298945844E-2</c:v>
                </c:pt>
                <c:pt idx="3914">
                  <c:v>2.2368190810079999E-2</c:v>
                </c:pt>
                <c:pt idx="3915">
                  <c:v>2.2389581426979999E-2</c:v>
                </c:pt>
                <c:pt idx="3916">
                  <c:v>2.2416528314349999E-2</c:v>
                </c:pt>
                <c:pt idx="3917">
                  <c:v>2.2469043731690001E-2</c:v>
                </c:pt>
                <c:pt idx="3918">
                  <c:v>2.2487936541440001E-2</c:v>
                </c:pt>
                <c:pt idx="3919">
                  <c:v>2.253265492618E-2</c:v>
                </c:pt>
                <c:pt idx="3920">
                  <c:v>2.2570220753549999E-2</c:v>
                </c:pt>
                <c:pt idx="3921">
                  <c:v>2.2588955238459999E-2</c:v>
                </c:pt>
                <c:pt idx="3922">
                  <c:v>2.264537662268E-2</c:v>
                </c:pt>
                <c:pt idx="3923">
                  <c:v>2.2668145596980001E-2</c:v>
                </c:pt>
                <c:pt idx="3924">
                  <c:v>2.2697670385239999E-2</c:v>
                </c:pt>
                <c:pt idx="3925">
                  <c:v>2.2747486829760001E-2</c:v>
                </c:pt>
                <c:pt idx="3926">
                  <c:v>2.276702411473E-2</c:v>
                </c:pt>
                <c:pt idx="3927">
                  <c:v>2.2808728739620001E-2</c:v>
                </c:pt>
                <c:pt idx="3928">
                  <c:v>2.2849297150970001E-2</c:v>
                </c:pt>
                <c:pt idx="3929">
                  <c:v>2.287301234901E-2</c:v>
                </c:pt>
                <c:pt idx="3930">
                  <c:v>2.2932358086110001E-2</c:v>
                </c:pt>
                <c:pt idx="3931">
                  <c:v>2.2960431873800001E-2</c:v>
                </c:pt>
                <c:pt idx="3932">
                  <c:v>2.2991918027399999E-2</c:v>
                </c:pt>
                <c:pt idx="3933">
                  <c:v>2.3055175319309999E-2</c:v>
                </c:pt>
                <c:pt idx="3934">
                  <c:v>2.3081678897139999E-2</c:v>
                </c:pt>
                <c:pt idx="3935">
                  <c:v>2.313276566565E-2</c:v>
                </c:pt>
                <c:pt idx="3936">
                  <c:v>2.3180278018120001E-2</c:v>
                </c:pt>
                <c:pt idx="3937">
                  <c:v>2.32035908848E-2</c:v>
                </c:pt>
                <c:pt idx="3938">
                  <c:v>2.32662614435E-2</c:v>
                </c:pt>
                <c:pt idx="3939">
                  <c:v>2.3296626284719998E-2</c:v>
                </c:pt>
                <c:pt idx="3940">
                  <c:v>2.3323588073249999E-2</c:v>
                </c:pt>
                <c:pt idx="3941">
                  <c:v>2.3386379703880002E-2</c:v>
                </c:pt>
                <c:pt idx="3942">
                  <c:v>2.3409694433210001E-2</c:v>
                </c:pt>
                <c:pt idx="3943">
                  <c:v>2.3450240492820001E-2</c:v>
                </c:pt>
                <c:pt idx="3944">
                  <c:v>2.349826879799E-2</c:v>
                </c:pt>
                <c:pt idx="3945">
                  <c:v>2.3520031943920001E-2</c:v>
                </c:pt>
                <c:pt idx="3946">
                  <c:v>2.3577496409420001E-2</c:v>
                </c:pt>
                <c:pt idx="3947">
                  <c:v>2.361548691988E-2</c:v>
                </c:pt>
                <c:pt idx="3948">
                  <c:v>2.363751642406E-2</c:v>
                </c:pt>
                <c:pt idx="3949">
                  <c:v>2.3702051490550002E-2</c:v>
                </c:pt>
                <c:pt idx="3950">
                  <c:v>2.372732572258E-2</c:v>
                </c:pt>
                <c:pt idx="3951">
                  <c:v>2.3766402155159998E-2</c:v>
                </c:pt>
                <c:pt idx="3952">
                  <c:v>2.382334135473E-2</c:v>
                </c:pt>
                <c:pt idx="3953">
                  <c:v>2.3847745731469999E-2</c:v>
                </c:pt>
                <c:pt idx="3954">
                  <c:v>2.390260435641E-2</c:v>
                </c:pt>
                <c:pt idx="3955">
                  <c:v>2.3940363898869998E-2</c:v>
                </c:pt>
                <c:pt idx="3956">
                  <c:v>2.396762743592E-2</c:v>
                </c:pt>
                <c:pt idx="3957">
                  <c:v>2.4028372019529998E-2</c:v>
                </c:pt>
                <c:pt idx="3958">
                  <c:v>2.4057330563659999E-2</c:v>
                </c:pt>
                <c:pt idx="3959">
                  <c:v>2.4091910570859999E-2</c:v>
                </c:pt>
                <c:pt idx="3960">
                  <c:v>2.4148713797329999E-2</c:v>
                </c:pt>
                <c:pt idx="3961">
                  <c:v>2.4173406884069999E-2</c:v>
                </c:pt>
                <c:pt idx="3962">
                  <c:v>2.422313764691E-2</c:v>
                </c:pt>
                <c:pt idx="3963">
                  <c:v>2.426173165441E-2</c:v>
                </c:pt>
                <c:pt idx="3964">
                  <c:v>2.42866538465E-2</c:v>
                </c:pt>
                <c:pt idx="3965">
                  <c:v>2.4349732324480001E-2</c:v>
                </c:pt>
                <c:pt idx="3966">
                  <c:v>2.4378532543780002E-2</c:v>
                </c:pt>
                <c:pt idx="3967">
                  <c:v>2.4414347484710001E-2</c:v>
                </c:pt>
                <c:pt idx="3968">
                  <c:v>2.4470016360280001E-2</c:v>
                </c:pt>
                <c:pt idx="3969">
                  <c:v>2.4496058002110001E-2</c:v>
                </c:pt>
                <c:pt idx="3970">
                  <c:v>2.454796433449E-2</c:v>
                </c:pt>
                <c:pt idx="3971">
                  <c:v>2.4589259177450001E-2</c:v>
                </c:pt>
                <c:pt idx="3972">
                  <c:v>2.4614654481409998E-2</c:v>
                </c:pt>
                <c:pt idx="3973">
                  <c:v>2.467534318566E-2</c:v>
                </c:pt>
                <c:pt idx="3974">
                  <c:v>2.470186538994E-2</c:v>
                </c:pt>
                <c:pt idx="3975">
                  <c:v>2.473503164947E-2</c:v>
                </c:pt>
                <c:pt idx="3976">
                  <c:v>2.4790592491630001E-2</c:v>
                </c:pt>
                <c:pt idx="3977">
                  <c:v>2.4813182651999999E-2</c:v>
                </c:pt>
                <c:pt idx="3978">
                  <c:v>2.486229501665E-2</c:v>
                </c:pt>
                <c:pt idx="3979">
                  <c:v>2.4901729077100001E-2</c:v>
                </c:pt>
                <c:pt idx="3980">
                  <c:v>2.4922709912060002E-2</c:v>
                </c:pt>
                <c:pt idx="3981">
                  <c:v>2.4984724819659999E-2</c:v>
                </c:pt>
                <c:pt idx="3982">
                  <c:v>2.5015434250239998E-2</c:v>
                </c:pt>
                <c:pt idx="3983">
                  <c:v>2.5045363232490001E-2</c:v>
                </c:pt>
                <c:pt idx="3984">
                  <c:v>2.5108283385629999E-2</c:v>
                </c:pt>
                <c:pt idx="3985">
                  <c:v>2.5130333378909998E-2</c:v>
                </c:pt>
                <c:pt idx="3986">
                  <c:v>2.517524547875E-2</c:v>
                </c:pt>
                <c:pt idx="3987">
                  <c:v>2.522602491081E-2</c:v>
                </c:pt>
                <c:pt idx="3988">
                  <c:v>2.5250351056460001E-2</c:v>
                </c:pt>
                <c:pt idx="3989">
                  <c:v>2.5313165038820001E-2</c:v>
                </c:pt>
                <c:pt idx="3990">
                  <c:v>2.5348663330079999E-2</c:v>
                </c:pt>
                <c:pt idx="3991">
                  <c:v>2.5380084291099999E-2</c:v>
                </c:pt>
                <c:pt idx="3992">
                  <c:v>2.544587664306E-2</c:v>
                </c:pt>
                <c:pt idx="3993">
                  <c:v>2.5477858260269999E-2</c:v>
                </c:pt>
                <c:pt idx="3994">
                  <c:v>2.552496828139E-2</c:v>
                </c:pt>
                <c:pt idx="3995">
                  <c:v>2.558906562626E-2</c:v>
                </c:pt>
                <c:pt idx="3996">
                  <c:v>2.56227478385E-2</c:v>
                </c:pt>
                <c:pt idx="3997">
                  <c:v>2.5686817243699998E-2</c:v>
                </c:pt>
                <c:pt idx="3998">
                  <c:v>2.5735585018989999E-2</c:v>
                </c:pt>
                <c:pt idx="3999">
                  <c:v>2.577443048358E-2</c:v>
                </c:pt>
                <c:pt idx="4000">
                  <c:v>2.585615031421E-2</c:v>
                </c:pt>
                <c:pt idx="4001">
                  <c:v>2.589739300311E-2</c:v>
                </c:pt>
                <c:pt idx="4002">
                  <c:v>2.59470436722E-2</c:v>
                </c:pt>
                <c:pt idx="4003">
                  <c:v>2.6018394157290001E-2</c:v>
                </c:pt>
                <c:pt idx="4004">
                  <c:v>2.6057511568069999E-2</c:v>
                </c:pt>
                <c:pt idx="4005">
                  <c:v>2.6124252006410002E-2</c:v>
                </c:pt>
                <c:pt idx="4006">
                  <c:v>2.618901245296E-2</c:v>
                </c:pt>
                <c:pt idx="4007">
                  <c:v>2.6231920346619999E-2</c:v>
                </c:pt>
                <c:pt idx="4008">
                  <c:v>2.6317639276390001E-2</c:v>
                </c:pt>
                <c:pt idx="4009">
                  <c:v>2.6369702070950001E-2</c:v>
                </c:pt>
                <c:pt idx="4010">
                  <c:v>2.641686983407E-2</c:v>
                </c:pt>
                <c:pt idx="4011">
                  <c:v>2.6502501219510002E-2</c:v>
                </c:pt>
                <c:pt idx="4012">
                  <c:v>2.6548605412239999E-2</c:v>
                </c:pt>
                <c:pt idx="4013">
                  <c:v>2.6617005467409999E-2</c:v>
                </c:pt>
                <c:pt idx="4014">
                  <c:v>2.6697186753149998E-2</c:v>
                </c:pt>
                <c:pt idx="4015">
                  <c:v>2.674677409232E-2</c:v>
                </c:pt>
                <c:pt idx="4016">
                  <c:v>2.6832621544600001E-2</c:v>
                </c:pt>
                <c:pt idx="4017">
                  <c:v>2.6898521929980001E-2</c:v>
                </c:pt>
                <c:pt idx="4018">
                  <c:v>2.6952911168340001E-2</c:v>
                </c:pt>
                <c:pt idx="4019">
                  <c:v>2.7051381766800001E-2</c:v>
                </c:pt>
                <c:pt idx="4020">
                  <c:v>2.712390199304E-2</c:v>
                </c:pt>
                <c:pt idx="4021">
                  <c:v>2.7319118380550001E-2</c:v>
                </c:pt>
                <c:pt idx="4022">
                  <c:v>2.749744802713E-2</c:v>
                </c:pt>
                <c:pt idx="4023">
                  <c:v>2.7589095756410002E-2</c:v>
                </c:pt>
                <c:pt idx="4024">
                  <c:v>2.7783680707219999E-2</c:v>
                </c:pt>
                <c:pt idx="4025">
                  <c:v>2.7939973399039999E-2</c:v>
                </c:pt>
                <c:pt idx="4026">
                  <c:v>2.803856506944E-2</c:v>
                </c:pt>
                <c:pt idx="4027">
                  <c:v>2.809315733612E-2</c:v>
                </c:pt>
                <c:pt idx="4028">
                  <c:v>2.8167171403770001E-2</c:v>
                </c:pt>
                <c:pt idx="4029">
                  <c:v>2.8246492147450002E-2</c:v>
                </c:pt>
                <c:pt idx="4030">
                  <c:v>2.83009391278E-2</c:v>
                </c:pt>
                <c:pt idx="4031">
                  <c:v>2.8391977772119999E-2</c:v>
                </c:pt>
                <c:pt idx="4032">
                  <c:v>2.845106460154E-2</c:v>
                </c:pt>
                <c:pt idx="4033">
                  <c:v>2.8502611443400001E-2</c:v>
                </c:pt>
                <c:pt idx="4034">
                  <c:v>2.859966643155E-2</c:v>
                </c:pt>
                <c:pt idx="4035">
                  <c:v>2.865403518081E-2</c:v>
                </c:pt>
                <c:pt idx="4036">
                  <c:v>2.8724243864420001E-2</c:v>
                </c:pt>
                <c:pt idx="4037">
                  <c:v>2.8806464746589999E-2</c:v>
                </c:pt>
                <c:pt idx="4038">
                  <c:v>2.8864804655310002E-2</c:v>
                </c:pt>
                <c:pt idx="4039">
                  <c:v>2.894716151059E-2</c:v>
                </c:pt>
                <c:pt idx="4040">
                  <c:v>2.9005106538530001E-2</c:v>
                </c:pt>
                <c:pt idx="4041">
                  <c:v>2.9058255255219999E-2</c:v>
                </c:pt>
                <c:pt idx="4042">
                  <c:v>2.9151791706679999E-2</c:v>
                </c:pt>
                <c:pt idx="4043">
                  <c:v>2.9207948595289999E-2</c:v>
                </c:pt>
                <c:pt idx="4044">
                  <c:v>2.926789037883E-2</c:v>
                </c:pt>
                <c:pt idx="4045">
                  <c:v>2.9343333095309999E-2</c:v>
                </c:pt>
                <c:pt idx="4046">
                  <c:v>2.939466387033E-2</c:v>
                </c:pt>
                <c:pt idx="4047">
                  <c:v>2.9474314302210002E-2</c:v>
                </c:pt>
                <c:pt idx="4048">
                  <c:v>2.9532726854089999E-2</c:v>
                </c:pt>
                <c:pt idx="4049">
                  <c:v>2.9587173834440001E-2</c:v>
                </c:pt>
                <c:pt idx="4050">
                  <c:v>2.9678836464879999E-2</c:v>
                </c:pt>
                <c:pt idx="4051">
                  <c:v>2.973171323538E-2</c:v>
                </c:pt>
                <c:pt idx="4052">
                  <c:v>2.978986501694E-2</c:v>
                </c:pt>
                <c:pt idx="4053">
                  <c:v>2.986826002598E-2</c:v>
                </c:pt>
                <c:pt idx="4054">
                  <c:v>2.992099896073E-2</c:v>
                </c:pt>
                <c:pt idx="4055">
                  <c:v>3.0003556981679998E-2</c:v>
                </c:pt>
                <c:pt idx="4056">
                  <c:v>3.0064115300770002E-2</c:v>
                </c:pt>
                <c:pt idx="4057">
                  <c:v>3.011459298432E-2</c:v>
                </c:pt>
                <c:pt idx="4058">
                  <c:v>3.0205357819800001E-2</c:v>
                </c:pt>
                <c:pt idx="4059">
                  <c:v>3.0257694423200001E-2</c:v>
                </c:pt>
                <c:pt idx="4060">
                  <c:v>3.0321039259429999E-2</c:v>
                </c:pt>
                <c:pt idx="4061">
                  <c:v>3.0397716909649999E-2</c:v>
                </c:pt>
                <c:pt idx="4062">
                  <c:v>3.0451260507110001E-2</c:v>
                </c:pt>
                <c:pt idx="4063">
                  <c:v>3.0529962852599998E-2</c:v>
                </c:pt>
                <c:pt idx="4064">
                  <c:v>3.0591921880839999E-2</c:v>
                </c:pt>
                <c:pt idx="4065">
                  <c:v>3.0641099438069998E-2</c:v>
                </c:pt>
                <c:pt idx="4066">
                  <c:v>3.0730457976459999E-2</c:v>
                </c:pt>
                <c:pt idx="4067">
                  <c:v>3.078572452068E-2</c:v>
                </c:pt>
                <c:pt idx="4068">
                  <c:v>3.0844351276759999E-2</c:v>
                </c:pt>
                <c:pt idx="4069">
                  <c:v>3.0920855700970001E-2</c:v>
                </c:pt>
                <c:pt idx="4070">
                  <c:v>3.097155503929E-2</c:v>
                </c:pt>
                <c:pt idx="4071">
                  <c:v>3.1054444611070001E-2</c:v>
                </c:pt>
                <c:pt idx="4072">
                  <c:v>3.1114924699069998E-2</c:v>
                </c:pt>
                <c:pt idx="4073">
                  <c:v>3.1166808679699998E-2</c:v>
                </c:pt>
                <c:pt idx="4074">
                  <c:v>3.1256381422280002E-2</c:v>
                </c:pt>
                <c:pt idx="4075">
                  <c:v>3.1314328312870003E-2</c:v>
                </c:pt>
                <c:pt idx="4076">
                  <c:v>3.1377568840980002E-2</c:v>
                </c:pt>
                <c:pt idx="4077">
                  <c:v>3.1511325389149997E-2</c:v>
                </c:pt>
                <c:pt idx="4078">
                  <c:v>3.1664695590729999E-2</c:v>
                </c:pt>
                <c:pt idx="4079">
                  <c:v>3.1818300485609997E-2</c:v>
                </c:pt>
                <c:pt idx="4080">
                  <c:v>3.2036524265999997E-2</c:v>
                </c:pt>
                <c:pt idx="4081">
                  <c:v>3.2576240599159999E-2</c:v>
                </c:pt>
                <c:pt idx="4082">
                  <c:v>3.2825194299219998E-2</c:v>
                </c:pt>
                <c:pt idx="4083">
                  <c:v>3.3058106899259997E-2</c:v>
                </c:pt>
                <c:pt idx="4084">
                  <c:v>3.3282525837420002E-2</c:v>
                </c:pt>
                <c:pt idx="4085">
                  <c:v>3.3882077783349999E-2</c:v>
                </c:pt>
                <c:pt idx="4086">
                  <c:v>3.4108169376850003E-2</c:v>
                </c:pt>
                <c:pt idx="4087">
                  <c:v>3.4268476068970002E-2</c:v>
                </c:pt>
                <c:pt idx="4088">
                  <c:v>3.4429341554640003E-2</c:v>
                </c:pt>
                <c:pt idx="4089">
                  <c:v>3.4573394805189998E-2</c:v>
                </c:pt>
                <c:pt idx="4090">
                  <c:v>3.4741222858430003E-2</c:v>
                </c:pt>
                <c:pt idx="4091">
                  <c:v>3.4910246729849999E-2</c:v>
                </c:pt>
                <c:pt idx="4092">
                  <c:v>3.5077352076769999E-2</c:v>
                </c:pt>
                <c:pt idx="4093">
                  <c:v>3.5154189914460003E-2</c:v>
                </c:pt>
                <c:pt idx="4094">
                  <c:v>3.5227816551919998E-2</c:v>
                </c:pt>
                <c:pt idx="4095">
                  <c:v>3.5324424505229997E-2</c:v>
                </c:pt>
                <c:pt idx="4096">
                  <c:v>3.5396955907340003E-2</c:v>
                </c:pt>
                <c:pt idx="4097">
                  <c:v>3.5483226180079999E-2</c:v>
                </c:pt>
                <c:pt idx="4098">
                  <c:v>3.5560857504610001E-2</c:v>
                </c:pt>
                <c:pt idx="4099">
                  <c:v>3.5632107406850001E-2</c:v>
                </c:pt>
                <c:pt idx="4100">
                  <c:v>3.5728037357330003E-2</c:v>
                </c:pt>
                <c:pt idx="4101">
                  <c:v>3.5803996026519999E-2</c:v>
                </c:pt>
                <c:pt idx="4102">
                  <c:v>3.5881504416469999E-2</c:v>
                </c:pt>
                <c:pt idx="4103">
                  <c:v>3.5971164703370001E-2</c:v>
                </c:pt>
                <c:pt idx="4104">
                  <c:v>3.6047421395780002E-2</c:v>
                </c:pt>
                <c:pt idx="4105">
                  <c:v>3.615241870284E-2</c:v>
                </c:pt>
                <c:pt idx="4106">
                  <c:v>3.6247245967389999E-2</c:v>
                </c:pt>
                <c:pt idx="4107">
                  <c:v>3.6343399435279998E-2</c:v>
                </c:pt>
                <c:pt idx="4108">
                  <c:v>3.6470163613560001E-2</c:v>
                </c:pt>
                <c:pt idx="4109">
                  <c:v>3.6569591611620003E-2</c:v>
                </c:pt>
                <c:pt idx="4110">
                  <c:v>3.6684285849329999E-2</c:v>
                </c:pt>
                <c:pt idx="4111">
                  <c:v>3.67997251451E-2</c:v>
                </c:pt>
                <c:pt idx="4112">
                  <c:v>3.6911878734829998E-2</c:v>
                </c:pt>
                <c:pt idx="4113">
                  <c:v>3.7049416452650002E-2</c:v>
                </c:pt>
                <c:pt idx="4114">
                  <c:v>3.7163950502869997E-2</c:v>
                </c:pt>
                <c:pt idx="4115">
                  <c:v>3.7278898060319997E-2</c:v>
                </c:pt>
                <c:pt idx="4116">
                  <c:v>3.7401285022500001E-2</c:v>
                </c:pt>
                <c:pt idx="4117">
                  <c:v>3.7504572421310001E-2</c:v>
                </c:pt>
                <c:pt idx="4118">
                  <c:v>3.762616589665E-2</c:v>
                </c:pt>
                <c:pt idx="4119">
                  <c:v>3.7733450531959999E-2</c:v>
                </c:pt>
                <c:pt idx="4120">
                  <c:v>3.7840962409970001E-2</c:v>
                </c:pt>
                <c:pt idx="4121">
                  <c:v>3.7970133125780001E-2</c:v>
                </c:pt>
                <c:pt idx="4122">
                  <c:v>3.8071352988480002E-2</c:v>
                </c:pt>
                <c:pt idx="4123">
                  <c:v>3.8185182958839999E-2</c:v>
                </c:pt>
                <c:pt idx="4124">
                  <c:v>3.8298960775140001E-2</c:v>
                </c:pt>
                <c:pt idx="4125">
                  <c:v>3.8394495844839997E-2</c:v>
                </c:pt>
                <c:pt idx="4126">
                  <c:v>3.8519050925970001E-2</c:v>
                </c:pt>
                <c:pt idx="4127">
                  <c:v>3.861788660288E-2</c:v>
                </c:pt>
                <c:pt idx="4128">
                  <c:v>3.8717456161980003E-2</c:v>
                </c:pt>
                <c:pt idx="4129">
                  <c:v>3.8838613778349997E-2</c:v>
                </c:pt>
                <c:pt idx="4130">
                  <c:v>3.8927346467969998E-2</c:v>
                </c:pt>
                <c:pt idx="4131">
                  <c:v>3.9033241570000002E-2</c:v>
                </c:pt>
                <c:pt idx="4132">
                  <c:v>3.9130333811040002E-2</c:v>
                </c:pt>
                <c:pt idx="4133">
                  <c:v>3.9216138422489999E-2</c:v>
                </c:pt>
                <c:pt idx="4134">
                  <c:v>3.932753205299E-2</c:v>
                </c:pt>
                <c:pt idx="4135">
                  <c:v>3.941536694765E-2</c:v>
                </c:pt>
                <c:pt idx="4136">
                  <c:v>3.9505522698160003E-2</c:v>
                </c:pt>
                <c:pt idx="4137">
                  <c:v>3.9611864835020001E-2</c:v>
                </c:pt>
                <c:pt idx="4138">
                  <c:v>3.9692591875790002E-2</c:v>
                </c:pt>
                <c:pt idx="4139">
                  <c:v>3.9800595492119999E-2</c:v>
                </c:pt>
                <c:pt idx="4140">
                  <c:v>3.9893724024299998E-2</c:v>
                </c:pt>
                <c:pt idx="4141">
                  <c:v>3.998514264822E-2</c:v>
                </c:pt>
                <c:pt idx="4142">
                  <c:v>4.0110632777209998E-2</c:v>
                </c:pt>
                <c:pt idx="4143">
                  <c:v>4.0207169950010002E-2</c:v>
                </c:pt>
                <c:pt idx="4144">
                  <c:v>4.0325406938789998E-2</c:v>
                </c:pt>
                <c:pt idx="4145">
                  <c:v>4.0456619113680002E-2</c:v>
                </c:pt>
                <c:pt idx="4146">
                  <c:v>4.0571641176940003E-2</c:v>
                </c:pt>
                <c:pt idx="4147">
                  <c:v>4.0721498429779998E-2</c:v>
                </c:pt>
                <c:pt idx="4148">
                  <c:v>4.085256904364E-2</c:v>
                </c:pt>
                <c:pt idx="4149">
                  <c:v>4.0986981242899997E-2</c:v>
                </c:pt>
                <c:pt idx="4150">
                  <c:v>4.1155494749549999E-2</c:v>
                </c:pt>
                <c:pt idx="4151">
                  <c:v>4.1294585913420001E-2</c:v>
                </c:pt>
                <c:pt idx="4152">
                  <c:v>4.1452508419749998E-2</c:v>
                </c:pt>
                <c:pt idx="4153">
                  <c:v>4.1618168354029997E-2</c:v>
                </c:pt>
                <c:pt idx="4154">
                  <c:v>4.176323860884E-2</c:v>
                </c:pt>
                <c:pt idx="4155">
                  <c:v>4.1935931891199998E-2</c:v>
                </c:pt>
                <c:pt idx="4156">
                  <c:v>4.2087491601709999E-2</c:v>
                </c:pt>
                <c:pt idx="4157">
                  <c:v>4.2240243405099999E-2</c:v>
                </c:pt>
                <c:pt idx="4158">
                  <c:v>4.2421638965609999E-2</c:v>
                </c:pt>
                <c:pt idx="4159">
                  <c:v>4.257181659341E-2</c:v>
                </c:pt>
                <c:pt idx="4160">
                  <c:v>4.274062812328E-2</c:v>
                </c:pt>
                <c:pt idx="4161">
                  <c:v>4.2909100651740001E-2</c:v>
                </c:pt>
                <c:pt idx="4162">
                  <c:v>4.305831342936E-2</c:v>
                </c:pt>
                <c:pt idx="4163">
                  <c:v>4.323916137218E-2</c:v>
                </c:pt>
                <c:pt idx="4164">
                  <c:v>4.3392539024350002E-2</c:v>
                </c:pt>
                <c:pt idx="4165">
                  <c:v>4.3546658009290001E-2</c:v>
                </c:pt>
                <c:pt idx="4166">
                  <c:v>4.3721072375769998E-2</c:v>
                </c:pt>
                <c:pt idx="4167">
                  <c:v>4.3864045292139997E-2</c:v>
                </c:pt>
                <c:pt idx="4168">
                  <c:v>4.4028781354430002E-2</c:v>
                </c:pt>
                <c:pt idx="4169">
                  <c:v>4.4179826974870003E-2</c:v>
                </c:pt>
                <c:pt idx="4170">
                  <c:v>4.4318404048680003E-2</c:v>
                </c:pt>
                <c:pt idx="4171">
                  <c:v>4.4486112892629999E-2</c:v>
                </c:pt>
                <c:pt idx="4172">
                  <c:v>4.462829604745E-2</c:v>
                </c:pt>
                <c:pt idx="4173">
                  <c:v>4.47757281363E-2</c:v>
                </c:pt>
                <c:pt idx="4174">
                  <c:v>4.4946052134040002E-2</c:v>
                </c:pt>
                <c:pt idx="4175">
                  <c:v>4.5088104903700001E-2</c:v>
                </c:pt>
                <c:pt idx="4176">
                  <c:v>4.5254155993459999E-2</c:v>
                </c:pt>
                <c:pt idx="4177">
                  <c:v>4.5404523611070002E-2</c:v>
                </c:pt>
                <c:pt idx="4178">
                  <c:v>4.5547239482399998E-2</c:v>
                </c:pt>
                <c:pt idx="4179">
                  <c:v>4.5722618699070003E-2</c:v>
                </c:pt>
                <c:pt idx="4180">
                  <c:v>4.5874938368800001E-2</c:v>
                </c:pt>
                <c:pt idx="4181">
                  <c:v>4.6049829572439999E-2</c:v>
                </c:pt>
                <c:pt idx="4182">
                  <c:v>4.6239934861659997E-2</c:v>
                </c:pt>
                <c:pt idx="4183">
                  <c:v>4.6411305665970001E-2</c:v>
                </c:pt>
                <c:pt idx="4184">
                  <c:v>4.6609804034229999E-2</c:v>
                </c:pt>
                <c:pt idx="4185">
                  <c:v>4.6793084591630001E-2</c:v>
                </c:pt>
                <c:pt idx="4186">
                  <c:v>4.6977806836369998E-2</c:v>
                </c:pt>
                <c:pt idx="4187">
                  <c:v>4.7192078083749998E-2</c:v>
                </c:pt>
                <c:pt idx="4188">
                  <c:v>4.7378160059450003E-2</c:v>
                </c:pt>
                <c:pt idx="4189">
                  <c:v>4.758559912443E-2</c:v>
                </c:pt>
                <c:pt idx="4190">
                  <c:v>4.7790870070459998E-2</c:v>
                </c:pt>
                <c:pt idx="4191">
                  <c:v>4.7973010689019997E-2</c:v>
                </c:pt>
                <c:pt idx="4192">
                  <c:v>4.8179943114520001E-2</c:v>
                </c:pt>
                <c:pt idx="4193">
                  <c:v>4.8360921442510002E-2</c:v>
                </c:pt>
                <c:pt idx="4194">
                  <c:v>4.8540990799670003E-2</c:v>
                </c:pt>
                <c:pt idx="4195">
                  <c:v>4.874395206571E-2</c:v>
                </c:pt>
                <c:pt idx="4196">
                  <c:v>4.8916738480329999E-2</c:v>
                </c:pt>
                <c:pt idx="4197">
                  <c:v>4.9109786748890001E-2</c:v>
                </c:pt>
                <c:pt idx="4198">
                  <c:v>4.9298435449599998E-2</c:v>
                </c:pt>
                <c:pt idx="4199">
                  <c:v>4.9464225769039999E-2</c:v>
                </c:pt>
                <c:pt idx="4200">
                  <c:v>4.965988174081E-2</c:v>
                </c:pt>
                <c:pt idx="4201">
                  <c:v>4.98206987977E-2</c:v>
                </c:pt>
                <c:pt idx="4202">
                  <c:v>4.9978353083129999E-2</c:v>
                </c:pt>
                <c:pt idx="4203">
                  <c:v>5.0157450139519999E-2</c:v>
                </c:pt>
                <c:pt idx="4204">
                  <c:v>5.0302844494580001E-2</c:v>
                </c:pt>
                <c:pt idx="4205">
                  <c:v>5.0470940768720003E-2</c:v>
                </c:pt>
                <c:pt idx="4206">
                  <c:v>5.0626773387190002E-2</c:v>
                </c:pt>
                <c:pt idx="4207">
                  <c:v>5.0765324383970002E-2</c:v>
                </c:pt>
                <c:pt idx="4208">
                  <c:v>5.0932638347149999E-2</c:v>
                </c:pt>
                <c:pt idx="4209">
                  <c:v>5.1071003079410003E-2</c:v>
                </c:pt>
                <c:pt idx="4210">
                  <c:v>5.1215562969449999E-2</c:v>
                </c:pt>
                <c:pt idx="4211">
                  <c:v>5.1381655037399998E-2</c:v>
                </c:pt>
                <c:pt idx="4212">
                  <c:v>5.1517412066460003E-2</c:v>
                </c:pt>
                <c:pt idx="4213">
                  <c:v>5.1673911511899998E-2</c:v>
                </c:pt>
                <c:pt idx="4214">
                  <c:v>5.1821149885650002E-2</c:v>
                </c:pt>
                <c:pt idx="4215">
                  <c:v>5.1949977874760002E-2</c:v>
                </c:pt>
                <c:pt idx="4216">
                  <c:v>5.2112668752669997E-2</c:v>
                </c:pt>
                <c:pt idx="4217">
                  <c:v>5.2238151431080002E-2</c:v>
                </c:pt>
                <c:pt idx="4218">
                  <c:v>5.2371397614480002E-2</c:v>
                </c:pt>
                <c:pt idx="4219">
                  <c:v>5.2520915865899999E-2</c:v>
                </c:pt>
                <c:pt idx="4220">
                  <c:v>5.263590812683E-2</c:v>
                </c:pt>
                <c:pt idx="4221">
                  <c:v>5.2771307528019999E-2</c:v>
                </c:pt>
                <c:pt idx="4222">
                  <c:v>5.2897803485389999E-2</c:v>
                </c:pt>
                <c:pt idx="4223">
                  <c:v>5.3007975220680001E-2</c:v>
                </c:pt>
                <c:pt idx="4224">
                  <c:v>5.314961448312E-2</c:v>
                </c:pt>
                <c:pt idx="4225">
                  <c:v>5.3258948028090003E-2</c:v>
                </c:pt>
                <c:pt idx="4226">
                  <c:v>5.3369991481299998E-2</c:v>
                </c:pt>
                <c:pt idx="4227">
                  <c:v>5.3511727601289999E-2</c:v>
                </c:pt>
                <c:pt idx="4228">
                  <c:v>5.361469835043E-2</c:v>
                </c:pt>
                <c:pt idx="4229">
                  <c:v>5.3741876035930003E-2</c:v>
                </c:pt>
                <c:pt idx="4230">
                  <c:v>5.3861752152439997E-2</c:v>
                </c:pt>
                <c:pt idx="4231">
                  <c:v>5.3962338715790002E-2</c:v>
                </c:pt>
                <c:pt idx="4232">
                  <c:v>5.4098583757880001E-2</c:v>
                </c:pt>
                <c:pt idx="4233">
                  <c:v>5.4200358688829997E-2</c:v>
                </c:pt>
                <c:pt idx="4234">
                  <c:v>5.430344492197E-2</c:v>
                </c:pt>
                <c:pt idx="4235">
                  <c:v>5.4435145109889997E-2</c:v>
                </c:pt>
                <c:pt idx="4236">
                  <c:v>5.4528675973420003E-2</c:v>
                </c:pt>
                <c:pt idx="4237">
                  <c:v>5.464029312134E-2</c:v>
                </c:pt>
                <c:pt idx="4238">
                  <c:v>5.4755289107560001E-2</c:v>
                </c:pt>
                <c:pt idx="4239">
                  <c:v>5.4847765713929998E-2</c:v>
                </c:pt>
                <c:pt idx="4240">
                  <c:v>5.497308820486E-2</c:v>
                </c:pt>
                <c:pt idx="4241">
                  <c:v>5.507019534707E-2</c:v>
                </c:pt>
                <c:pt idx="4242">
                  <c:v>5.5162332952019999E-2</c:v>
                </c:pt>
                <c:pt idx="4243">
                  <c:v>5.5291835218670003E-2</c:v>
                </c:pt>
                <c:pt idx="4244">
                  <c:v>5.5377990007399999E-2</c:v>
                </c:pt>
                <c:pt idx="4245">
                  <c:v>5.5483769625430002E-2</c:v>
                </c:pt>
                <c:pt idx="4246">
                  <c:v>5.5596146732569997E-2</c:v>
                </c:pt>
                <c:pt idx="4247">
                  <c:v>5.5680658668280002E-2</c:v>
                </c:pt>
                <c:pt idx="4248">
                  <c:v>5.5795416235919999E-2</c:v>
                </c:pt>
                <c:pt idx="4249">
                  <c:v>5.5885195732120002E-2</c:v>
                </c:pt>
                <c:pt idx="4250">
                  <c:v>5.5967029184100001E-2</c:v>
                </c:pt>
                <c:pt idx="4251">
                  <c:v>5.6085243821140003E-2</c:v>
                </c:pt>
                <c:pt idx="4252">
                  <c:v>5.6166935712099998E-2</c:v>
                </c:pt>
                <c:pt idx="4253">
                  <c:v>5.6252460926769998E-2</c:v>
                </c:pt>
                <c:pt idx="4254">
                  <c:v>5.6360226124529997E-2</c:v>
                </c:pt>
                <c:pt idx="4255">
                  <c:v>5.643080174923E-2</c:v>
                </c:pt>
                <c:pt idx="4256">
                  <c:v>5.6533228605989999E-2</c:v>
                </c:pt>
                <c:pt idx="4257">
                  <c:v>5.6616503745319999E-2</c:v>
                </c:pt>
                <c:pt idx="4258">
                  <c:v>5.6685801595450003E-2</c:v>
                </c:pt>
                <c:pt idx="4259">
                  <c:v>5.6806687265629999E-2</c:v>
                </c:pt>
                <c:pt idx="4260">
                  <c:v>5.6904476135970002E-2</c:v>
                </c:pt>
                <c:pt idx="4261">
                  <c:v>5.7011898607020002E-2</c:v>
                </c:pt>
                <c:pt idx="4262">
                  <c:v>5.7147845625880003E-2</c:v>
                </c:pt>
                <c:pt idx="4263">
                  <c:v>5.7252489030360003E-2</c:v>
                </c:pt>
                <c:pt idx="4264">
                  <c:v>5.738373845816E-2</c:v>
                </c:pt>
                <c:pt idx="4265">
                  <c:v>5.7515844702719997E-2</c:v>
                </c:pt>
                <c:pt idx="4266">
                  <c:v>5.7626709342000003E-2</c:v>
                </c:pt>
                <c:pt idx="4267">
                  <c:v>5.7783897966150001E-2</c:v>
                </c:pt>
                <c:pt idx="4268">
                  <c:v>5.790765956044E-2</c:v>
                </c:pt>
                <c:pt idx="4269">
                  <c:v>5.801730975509E-2</c:v>
                </c:pt>
                <c:pt idx="4270">
                  <c:v>5.8151125907900003E-2</c:v>
                </c:pt>
                <c:pt idx="4271">
                  <c:v>5.8239385485649997E-2</c:v>
                </c:pt>
                <c:pt idx="4272">
                  <c:v>5.8340169489379999E-2</c:v>
                </c:pt>
                <c:pt idx="4273">
                  <c:v>5.8453112840650003E-2</c:v>
                </c:pt>
                <c:pt idx="4274">
                  <c:v>5.8531664311889997E-2</c:v>
                </c:pt>
                <c:pt idx="4275">
                  <c:v>5.8644589036700001E-2</c:v>
                </c:pt>
                <c:pt idx="4276">
                  <c:v>5.8731339871879999E-2</c:v>
                </c:pt>
                <c:pt idx="4277">
                  <c:v>5.880487337708E-2</c:v>
                </c:pt>
                <c:pt idx="4278">
                  <c:v>5.892028287053E-2</c:v>
                </c:pt>
                <c:pt idx="4279">
                  <c:v>5.8992356061939998E-2</c:v>
                </c:pt>
                <c:pt idx="4280">
                  <c:v>5.9072747826580001E-2</c:v>
                </c:pt>
                <c:pt idx="4281">
                  <c:v>5.9176072478290001E-2</c:v>
                </c:pt>
                <c:pt idx="4282">
                  <c:v>5.9244111180309998E-2</c:v>
                </c:pt>
                <c:pt idx="4283">
                  <c:v>5.9334404766560003E-2</c:v>
                </c:pt>
                <c:pt idx="4284">
                  <c:v>5.9413079172370001E-2</c:v>
                </c:pt>
                <c:pt idx="4285">
                  <c:v>5.9474799782039997E-2</c:v>
                </c:pt>
                <c:pt idx="4286">
                  <c:v>5.9577979147430002E-2</c:v>
                </c:pt>
                <c:pt idx="4287">
                  <c:v>5.9643045067790001E-2</c:v>
                </c:pt>
                <c:pt idx="4288">
                  <c:v>5.9708293527359999E-2</c:v>
                </c:pt>
                <c:pt idx="4289">
                  <c:v>5.980511382222E-2</c:v>
                </c:pt>
                <c:pt idx="4290">
                  <c:v>5.9867657721040003E-2</c:v>
                </c:pt>
                <c:pt idx="4291">
                  <c:v>5.9950139373539997E-2</c:v>
                </c:pt>
                <c:pt idx="4292">
                  <c:v>6.0028024017810003E-2</c:v>
                </c:pt>
                <c:pt idx="4293">
                  <c:v>6.0090169310569999E-2</c:v>
                </c:pt>
                <c:pt idx="4294">
                  <c:v>6.0186132788660002E-2</c:v>
                </c:pt>
                <c:pt idx="4295">
                  <c:v>6.0248091816900003E-2</c:v>
                </c:pt>
                <c:pt idx="4296">
                  <c:v>6.0311097651719998E-2</c:v>
                </c:pt>
                <c:pt idx="4297">
                  <c:v>6.0399938374760001E-2</c:v>
                </c:pt>
                <c:pt idx="4298">
                  <c:v>6.0457006096840002E-2</c:v>
                </c:pt>
                <c:pt idx="4299">
                  <c:v>6.0531675815579999E-2</c:v>
                </c:pt>
                <c:pt idx="4300">
                  <c:v>6.0597497969869997E-2</c:v>
                </c:pt>
                <c:pt idx="4301">
                  <c:v>6.064803898335E-2</c:v>
                </c:pt>
                <c:pt idx="4302">
                  <c:v>6.0732364654540003E-2</c:v>
                </c:pt>
                <c:pt idx="4303">
                  <c:v>6.0784548521039997E-2</c:v>
                </c:pt>
                <c:pt idx="4304">
                  <c:v>6.0840222984550003E-2</c:v>
                </c:pt>
                <c:pt idx="4305">
                  <c:v>6.0918338596819999E-2</c:v>
                </c:pt>
                <c:pt idx="4306">
                  <c:v>6.0967367142439999E-2</c:v>
                </c:pt>
                <c:pt idx="4307">
                  <c:v>6.1036754399539997E-2</c:v>
                </c:pt>
                <c:pt idx="4308">
                  <c:v>6.1095096170899997E-2</c:v>
                </c:pt>
                <c:pt idx="4309">
                  <c:v>6.113979965448E-2</c:v>
                </c:pt>
                <c:pt idx="4310">
                  <c:v>6.1216346919539998E-2</c:v>
                </c:pt>
                <c:pt idx="4311">
                  <c:v>6.1261553317310001E-2</c:v>
                </c:pt>
                <c:pt idx="4312">
                  <c:v>6.1313439160589997E-2</c:v>
                </c:pt>
                <c:pt idx="4313">
                  <c:v>6.1382785439490002E-2</c:v>
                </c:pt>
                <c:pt idx="4314">
                  <c:v>6.1426658183339998E-2</c:v>
                </c:pt>
                <c:pt idx="4315">
                  <c:v>6.1492994427679998E-2</c:v>
                </c:pt>
                <c:pt idx="4316">
                  <c:v>6.1546001583339997E-2</c:v>
                </c:pt>
                <c:pt idx="4317">
                  <c:v>6.1586964875459997E-2</c:v>
                </c:pt>
                <c:pt idx="4318">
                  <c:v>6.1665795743470003E-2</c:v>
                </c:pt>
                <c:pt idx="4319">
                  <c:v>6.1708755791189999E-2</c:v>
                </c:pt>
                <c:pt idx="4320">
                  <c:v>6.1763204634190001E-2</c:v>
                </c:pt>
                <c:pt idx="4321">
                  <c:v>6.1828516423699999E-2</c:v>
                </c:pt>
                <c:pt idx="4322">
                  <c:v>6.1867691576479998E-2</c:v>
                </c:pt>
                <c:pt idx="4323">
                  <c:v>6.1932131648060003E-2</c:v>
                </c:pt>
                <c:pt idx="4324">
                  <c:v>6.1976701021190003E-2</c:v>
                </c:pt>
                <c:pt idx="4325">
                  <c:v>6.2016233801840001E-2</c:v>
                </c:pt>
                <c:pt idx="4326">
                  <c:v>6.20834082365E-2</c:v>
                </c:pt>
                <c:pt idx="4327">
                  <c:v>6.2121957540510003E-2</c:v>
                </c:pt>
                <c:pt idx="4328">
                  <c:v>6.216811016202E-2</c:v>
                </c:pt>
                <c:pt idx="4329">
                  <c:v>6.2223125249150003E-2</c:v>
                </c:pt>
                <c:pt idx="4330">
                  <c:v>6.2256243079899999E-2</c:v>
                </c:pt>
                <c:pt idx="4331">
                  <c:v>6.2319859862329997E-2</c:v>
                </c:pt>
                <c:pt idx="4332">
                  <c:v>6.2358006834980002E-2</c:v>
                </c:pt>
                <c:pt idx="4333">
                  <c:v>6.239399686456E-2</c:v>
                </c:pt>
                <c:pt idx="4334">
                  <c:v>6.2459100037810002E-2</c:v>
                </c:pt>
                <c:pt idx="4335">
                  <c:v>6.2489837408070001E-2</c:v>
                </c:pt>
                <c:pt idx="4336">
                  <c:v>6.2535926699640004E-2</c:v>
                </c:pt>
                <c:pt idx="4337">
                  <c:v>6.2585420906539999E-2</c:v>
                </c:pt>
                <c:pt idx="4338">
                  <c:v>6.2611281871799998E-2</c:v>
                </c:pt>
                <c:pt idx="4339">
                  <c:v>6.2673784792420001E-2</c:v>
                </c:pt>
                <c:pt idx="4340">
                  <c:v>6.2708273530010003E-2</c:v>
                </c:pt>
                <c:pt idx="4341">
                  <c:v>6.2739498913290004E-2</c:v>
                </c:pt>
                <c:pt idx="4342">
                  <c:v>6.2795847654340001E-2</c:v>
                </c:pt>
                <c:pt idx="4343">
                  <c:v>6.2822900712489999E-2</c:v>
                </c:pt>
                <c:pt idx="4344">
                  <c:v>6.2866233289240001E-2</c:v>
                </c:pt>
                <c:pt idx="4345">
                  <c:v>6.2909051775929994E-2</c:v>
                </c:pt>
                <c:pt idx="4346">
                  <c:v>6.2937818467620005E-2</c:v>
                </c:pt>
                <c:pt idx="4347">
                  <c:v>6.2990218400960002E-2</c:v>
                </c:pt>
                <c:pt idx="4348">
                  <c:v>6.3017666339869993E-2</c:v>
                </c:pt>
                <c:pt idx="4349">
                  <c:v>6.3046075403690005E-2</c:v>
                </c:pt>
                <c:pt idx="4350">
                  <c:v>6.3093617558480003E-2</c:v>
                </c:pt>
                <c:pt idx="4351">
                  <c:v>6.31156489253E-2</c:v>
                </c:pt>
                <c:pt idx="4352">
                  <c:v>6.3160575926300006E-2</c:v>
                </c:pt>
                <c:pt idx="4353">
                  <c:v>6.3195876777169993E-2</c:v>
                </c:pt>
                <c:pt idx="4354">
                  <c:v>6.3216872513290001E-2</c:v>
                </c:pt>
                <c:pt idx="4355">
                  <c:v>6.3270889222620003E-2</c:v>
                </c:pt>
                <c:pt idx="4356">
                  <c:v>6.3291519880289998E-2</c:v>
                </c:pt>
                <c:pt idx="4357">
                  <c:v>6.3320912420749997E-2</c:v>
                </c:pt>
                <c:pt idx="4358">
                  <c:v>6.3374243676660003E-2</c:v>
                </c:pt>
                <c:pt idx="4359">
                  <c:v>6.3393115997309998E-2</c:v>
                </c:pt>
                <c:pt idx="4360">
                  <c:v>6.3439212739469994E-2</c:v>
                </c:pt>
                <c:pt idx="4361">
                  <c:v>6.3470527529720003E-2</c:v>
                </c:pt>
                <c:pt idx="4362">
                  <c:v>6.3492059707640006E-2</c:v>
                </c:pt>
                <c:pt idx="4363">
                  <c:v>6.3542753458020004E-2</c:v>
                </c:pt>
                <c:pt idx="4364">
                  <c:v>6.3565127551560005E-2</c:v>
                </c:pt>
                <c:pt idx="4365">
                  <c:v>6.3591897487640006E-2</c:v>
                </c:pt>
                <c:pt idx="4366">
                  <c:v>6.3633233308790005E-2</c:v>
                </c:pt>
                <c:pt idx="4367">
                  <c:v>6.3649497926240001E-2</c:v>
                </c:pt>
                <c:pt idx="4368">
                  <c:v>6.3690803945060007E-2</c:v>
                </c:pt>
                <c:pt idx="4369">
                  <c:v>6.3718147575860001E-2</c:v>
                </c:pt>
                <c:pt idx="4370">
                  <c:v>6.3737116754060005E-2</c:v>
                </c:pt>
                <c:pt idx="4371">
                  <c:v>6.3786521553990005E-2</c:v>
                </c:pt>
                <c:pt idx="4372">
                  <c:v>6.380002945662E-2</c:v>
                </c:pt>
                <c:pt idx="4373">
                  <c:v>6.3826687633990006E-2</c:v>
                </c:pt>
                <c:pt idx="4374">
                  <c:v>6.3863150775430005E-2</c:v>
                </c:pt>
                <c:pt idx="4375">
                  <c:v>6.3874550163750002E-2</c:v>
                </c:pt>
                <c:pt idx="4376">
                  <c:v>6.3918232917790002E-2</c:v>
                </c:pt>
                <c:pt idx="4377">
                  <c:v>6.3943482935429993E-2</c:v>
                </c:pt>
                <c:pt idx="4378">
                  <c:v>6.3953511416909997E-2</c:v>
                </c:pt>
                <c:pt idx="4379">
                  <c:v>6.4003415405749997E-2</c:v>
                </c:pt>
                <c:pt idx="4380">
                  <c:v>6.4013451337810001E-2</c:v>
                </c:pt>
                <c:pt idx="4381">
                  <c:v>6.4037635922430003E-2</c:v>
                </c:pt>
                <c:pt idx="4382">
                  <c:v>6.407798826694E-2</c:v>
                </c:pt>
                <c:pt idx="4383">
                  <c:v>6.4087666571139998E-2</c:v>
                </c:pt>
                <c:pt idx="4384">
                  <c:v>6.4130522310730007E-2</c:v>
                </c:pt>
                <c:pt idx="4385">
                  <c:v>6.4154431223870004E-2</c:v>
                </c:pt>
                <c:pt idx="4386">
                  <c:v>6.416491419077E-2</c:v>
                </c:pt>
                <c:pt idx="4387">
                  <c:v>6.4213760197160005E-2</c:v>
                </c:pt>
                <c:pt idx="4388">
                  <c:v>6.422675400972E-2</c:v>
                </c:pt>
                <c:pt idx="4389">
                  <c:v>6.4244560897350006E-2</c:v>
                </c:pt>
                <c:pt idx="4390">
                  <c:v>6.4285054802889999E-2</c:v>
                </c:pt>
                <c:pt idx="4391">
                  <c:v>6.4293399453159997E-2</c:v>
                </c:pt>
                <c:pt idx="4392">
                  <c:v>6.4329326152800001E-2</c:v>
                </c:pt>
                <c:pt idx="4393">
                  <c:v>6.4352594316009995E-2</c:v>
                </c:pt>
                <c:pt idx="4394">
                  <c:v>6.4357019960880002E-2</c:v>
                </c:pt>
                <c:pt idx="4395">
                  <c:v>6.4408689737320002E-2</c:v>
                </c:pt>
                <c:pt idx="4396">
                  <c:v>6.4421117305760001E-2</c:v>
                </c:pt>
                <c:pt idx="4397">
                  <c:v>6.4436361193660002E-2</c:v>
                </c:pt>
                <c:pt idx="4398">
                  <c:v>6.4482823014260005E-2</c:v>
                </c:pt>
                <c:pt idx="4399">
                  <c:v>6.4492955803870003E-2</c:v>
                </c:pt>
                <c:pt idx="4400">
                  <c:v>6.4525768160819993E-2</c:v>
                </c:pt>
                <c:pt idx="4401">
                  <c:v>6.4556188881399995E-2</c:v>
                </c:pt>
                <c:pt idx="4402">
                  <c:v>6.4565919339659994E-2</c:v>
                </c:pt>
                <c:pt idx="4403">
                  <c:v>6.4615175127979999E-2</c:v>
                </c:pt>
                <c:pt idx="4404">
                  <c:v>6.4633809030059997E-2</c:v>
                </c:pt>
                <c:pt idx="4405">
                  <c:v>6.4645625650880001E-2</c:v>
                </c:pt>
                <c:pt idx="4406">
                  <c:v>6.4694225788119994E-2</c:v>
                </c:pt>
                <c:pt idx="4407">
                  <c:v>6.4702473580839998E-2</c:v>
                </c:pt>
                <c:pt idx="4408">
                  <c:v>6.4726330339910002E-2</c:v>
                </c:pt>
                <c:pt idx="4409">
                  <c:v>6.4759403467179996E-2</c:v>
                </c:pt>
                <c:pt idx="4410">
                  <c:v>6.4766541123390003E-2</c:v>
                </c:pt>
                <c:pt idx="4411">
                  <c:v>6.4804062247279998E-2</c:v>
                </c:pt>
                <c:pt idx="4412">
                  <c:v>6.481976062059E-2</c:v>
                </c:pt>
                <c:pt idx="4413">
                  <c:v>6.4823478460310002E-2</c:v>
                </c:pt>
                <c:pt idx="4414">
                  <c:v>6.4870037138459999E-2</c:v>
                </c:pt>
                <c:pt idx="4415">
                  <c:v>6.4872741699219999E-2</c:v>
                </c:pt>
                <c:pt idx="4416">
                  <c:v>6.4887151122089995E-2</c:v>
                </c:pt>
                <c:pt idx="4417">
                  <c:v>6.4922548830510005E-2</c:v>
                </c:pt>
                <c:pt idx="4418">
                  <c:v>6.4926408231260002E-2</c:v>
                </c:pt>
                <c:pt idx="4419">
                  <c:v>6.4958535134789996E-2</c:v>
                </c:pt>
                <c:pt idx="4420">
                  <c:v>6.4980782568449996E-2</c:v>
                </c:pt>
                <c:pt idx="4421">
                  <c:v>6.498642265797E-2</c:v>
                </c:pt>
                <c:pt idx="4422">
                  <c:v>6.502783298492E-2</c:v>
                </c:pt>
                <c:pt idx="4423">
                  <c:v>6.5034702420230003E-2</c:v>
                </c:pt>
                <c:pt idx="4424">
                  <c:v>6.5046928822989999E-2</c:v>
                </c:pt>
                <c:pt idx="4425">
                  <c:v>6.5084554255010002E-2</c:v>
                </c:pt>
                <c:pt idx="4426">
                  <c:v>6.5089009702210002E-2</c:v>
                </c:pt>
                <c:pt idx="4427">
                  <c:v>6.5116748213770004E-2</c:v>
                </c:pt>
                <c:pt idx="4428">
                  <c:v>6.5138049423690003E-2</c:v>
                </c:pt>
                <c:pt idx="4429">
                  <c:v>6.5144315361979996E-2</c:v>
                </c:pt>
                <c:pt idx="4430">
                  <c:v>6.5181553363799993E-2</c:v>
                </c:pt>
                <c:pt idx="4431">
                  <c:v>6.5188854932790002E-2</c:v>
                </c:pt>
                <c:pt idx="4432">
                  <c:v>6.5198525786399994E-2</c:v>
                </c:pt>
                <c:pt idx="4433">
                  <c:v>6.5243840217589999E-2</c:v>
                </c:pt>
                <c:pt idx="4434">
                  <c:v>6.5242916345600005E-2</c:v>
                </c:pt>
                <c:pt idx="4435">
                  <c:v>6.5263591706750002E-2</c:v>
                </c:pt>
                <c:pt idx="4436">
                  <c:v>6.5288104116920001E-2</c:v>
                </c:pt>
                <c:pt idx="4437">
                  <c:v>6.5287604928019993E-2</c:v>
                </c:pt>
                <c:pt idx="4438">
                  <c:v>6.532365083694E-2</c:v>
                </c:pt>
                <c:pt idx="4439">
                  <c:v>6.5326571464540004E-2</c:v>
                </c:pt>
                <c:pt idx="4440">
                  <c:v>6.5330341458319993E-2</c:v>
                </c:pt>
                <c:pt idx="4441">
                  <c:v>6.5370760858059998E-2</c:v>
                </c:pt>
                <c:pt idx="4442">
                  <c:v>6.5373204648490002E-2</c:v>
                </c:pt>
                <c:pt idx="4443">
                  <c:v>6.5385073423390005E-2</c:v>
                </c:pt>
                <c:pt idx="4444">
                  <c:v>6.5415389835830007E-2</c:v>
                </c:pt>
                <c:pt idx="4445">
                  <c:v>6.5419316291809998E-2</c:v>
                </c:pt>
                <c:pt idx="4446">
                  <c:v>6.5449856221679995E-2</c:v>
                </c:pt>
                <c:pt idx="4447">
                  <c:v>6.5458729863170001E-2</c:v>
                </c:pt>
                <c:pt idx="4448">
                  <c:v>6.54608681798E-2</c:v>
                </c:pt>
                <c:pt idx="4449">
                  <c:v>6.5502628684039998E-2</c:v>
                </c:pt>
                <c:pt idx="4450">
                  <c:v>6.5504051744940006E-2</c:v>
                </c:pt>
                <c:pt idx="4451">
                  <c:v>6.5516658127310001E-2</c:v>
                </c:pt>
                <c:pt idx="4452">
                  <c:v>6.5544776618480002E-2</c:v>
                </c:pt>
                <c:pt idx="4453">
                  <c:v>6.5546520054340002E-2</c:v>
                </c:pt>
                <c:pt idx="4454">
                  <c:v>6.5572448074820003E-2</c:v>
                </c:pt>
                <c:pt idx="4455">
                  <c:v>6.5580017864699996E-2</c:v>
                </c:pt>
                <c:pt idx="4456">
                  <c:v>6.5582759678359998E-2</c:v>
                </c:pt>
                <c:pt idx="4457">
                  <c:v>6.561860442162E-2</c:v>
                </c:pt>
                <c:pt idx="4458">
                  <c:v>6.5618477761750005E-2</c:v>
                </c:pt>
                <c:pt idx="4459">
                  <c:v>6.5626278519630002E-2</c:v>
                </c:pt>
                <c:pt idx="4460">
                  <c:v>6.565335392952E-2</c:v>
                </c:pt>
                <c:pt idx="4461">
                  <c:v>6.5651156008239994E-2</c:v>
                </c:pt>
                <c:pt idx="4462">
                  <c:v>6.5676309168339997E-2</c:v>
                </c:pt>
                <c:pt idx="4463">
                  <c:v>6.5685778856280005E-2</c:v>
                </c:pt>
                <c:pt idx="4464">
                  <c:v>6.5687119960779999E-2</c:v>
                </c:pt>
                <c:pt idx="4465">
                  <c:v>6.5725170075890002E-2</c:v>
                </c:pt>
                <c:pt idx="4466">
                  <c:v>6.5727561712269997E-2</c:v>
                </c:pt>
                <c:pt idx="4467">
                  <c:v>6.5737590193750001E-2</c:v>
                </c:pt>
                <c:pt idx="4468">
                  <c:v>6.5772153437140005E-2</c:v>
                </c:pt>
                <c:pt idx="4469">
                  <c:v>6.5772034227849996E-2</c:v>
                </c:pt>
                <c:pt idx="4470">
                  <c:v>6.5797932446000004E-2</c:v>
                </c:pt>
                <c:pt idx="4471">
                  <c:v>6.5809816122059994E-2</c:v>
                </c:pt>
                <c:pt idx="4472">
                  <c:v>6.5807722508909997E-2</c:v>
                </c:pt>
                <c:pt idx="4473">
                  <c:v>6.5844841301439999E-2</c:v>
                </c:pt>
                <c:pt idx="4474">
                  <c:v>6.5843008458610006E-2</c:v>
                </c:pt>
                <c:pt idx="4475">
                  <c:v>6.5848775208000004E-2</c:v>
                </c:pt>
                <c:pt idx="4476">
                  <c:v>6.5874688327309999E-2</c:v>
                </c:pt>
                <c:pt idx="4477">
                  <c:v>6.5873429179189993E-2</c:v>
                </c:pt>
                <c:pt idx="4478">
                  <c:v>6.5892465412620005E-2</c:v>
                </c:pt>
                <c:pt idx="4479">
                  <c:v>6.5904967486860005E-2</c:v>
                </c:pt>
                <c:pt idx="4480">
                  <c:v>6.5904721617700002E-2</c:v>
                </c:pt>
                <c:pt idx="4481">
                  <c:v>6.5941184759140001E-2</c:v>
                </c:pt>
                <c:pt idx="4482">
                  <c:v>6.5942414104940006E-2</c:v>
                </c:pt>
                <c:pt idx="4483">
                  <c:v>6.5948598086829999E-2</c:v>
                </c:pt>
                <c:pt idx="4484">
                  <c:v>6.598078459501E-2</c:v>
                </c:pt>
                <c:pt idx="4485">
                  <c:v>6.5977796912189995E-2</c:v>
                </c:pt>
                <c:pt idx="4486">
                  <c:v>6.600262224674E-2</c:v>
                </c:pt>
                <c:pt idx="4487">
                  <c:v>6.6018648445610006E-2</c:v>
                </c:pt>
                <c:pt idx="4488">
                  <c:v>6.6018275916579994E-2</c:v>
                </c:pt>
                <c:pt idx="4489">
                  <c:v>6.6051118075849999E-2</c:v>
                </c:pt>
                <c:pt idx="4490">
                  <c:v>6.6048577427859995E-2</c:v>
                </c:pt>
                <c:pt idx="4491">
                  <c:v>6.6053032875059994E-2</c:v>
                </c:pt>
                <c:pt idx="4492">
                  <c:v>6.6082708537579998E-2</c:v>
                </c:pt>
                <c:pt idx="4493">
                  <c:v>6.6078968346119996E-2</c:v>
                </c:pt>
                <c:pt idx="4494">
                  <c:v>6.6098622977730004E-2</c:v>
                </c:pt>
                <c:pt idx="4495">
                  <c:v>6.6114969551560002E-2</c:v>
                </c:pt>
                <c:pt idx="4496">
                  <c:v>6.6110745072360005E-2</c:v>
                </c:pt>
                <c:pt idx="4497">
                  <c:v>6.6141672432420001E-2</c:v>
                </c:pt>
                <c:pt idx="4498">
                  <c:v>6.6141672432420001E-2</c:v>
                </c:pt>
                <c:pt idx="4499">
                  <c:v>6.6146835684779998E-2</c:v>
                </c:pt>
                <c:pt idx="4500">
                  <c:v>6.617768853903E-2</c:v>
                </c:pt>
                <c:pt idx="4501">
                  <c:v>6.6172033548360001E-2</c:v>
                </c:pt>
                <c:pt idx="4502">
                  <c:v>6.6191397607330005E-2</c:v>
                </c:pt>
                <c:pt idx="4503">
                  <c:v>6.6202446818349997E-2</c:v>
                </c:pt>
                <c:pt idx="4504">
                  <c:v>6.6197030246260002E-2</c:v>
                </c:pt>
                <c:pt idx="4505">
                  <c:v>6.6228367388249998E-2</c:v>
                </c:pt>
                <c:pt idx="4506">
                  <c:v>6.6224537789820001E-2</c:v>
                </c:pt>
                <c:pt idx="4507">
                  <c:v>6.622762978077E-2</c:v>
                </c:pt>
                <c:pt idx="4508">
                  <c:v>6.625567376614E-2</c:v>
                </c:pt>
                <c:pt idx="4509">
                  <c:v>6.6249489784240001E-2</c:v>
                </c:pt>
                <c:pt idx="4510">
                  <c:v>6.6266544163229996E-2</c:v>
                </c:pt>
                <c:pt idx="4511">
                  <c:v>6.6282868385310001E-2</c:v>
                </c:pt>
                <c:pt idx="4512">
                  <c:v>6.6276706755159995E-2</c:v>
                </c:pt>
                <c:pt idx="4513">
                  <c:v>6.6308908164499997E-2</c:v>
                </c:pt>
                <c:pt idx="4514">
                  <c:v>6.6310055553909994E-2</c:v>
                </c:pt>
                <c:pt idx="4515">
                  <c:v>6.6308319568629995E-2</c:v>
                </c:pt>
                <c:pt idx="4516">
                  <c:v>6.6344223916529999E-2</c:v>
                </c:pt>
                <c:pt idx="4517">
                  <c:v>6.6336549818519996E-2</c:v>
                </c:pt>
                <c:pt idx="4518">
                  <c:v>6.6350869834419998E-2</c:v>
                </c:pt>
                <c:pt idx="4519">
                  <c:v>6.6367298364640004E-2</c:v>
                </c:pt>
                <c:pt idx="4520">
                  <c:v>6.6360175609589997E-2</c:v>
                </c:pt>
                <c:pt idx="4521">
                  <c:v>6.6386632621290007E-2</c:v>
                </c:pt>
                <c:pt idx="4522">
                  <c:v>6.6386044025420005E-2</c:v>
                </c:pt>
                <c:pt idx="4523">
                  <c:v>6.6386699676509994E-2</c:v>
                </c:pt>
                <c:pt idx="4524">
                  <c:v>6.6417120397089996E-2</c:v>
                </c:pt>
                <c:pt idx="4525">
                  <c:v>6.6410176455969999E-2</c:v>
                </c:pt>
                <c:pt idx="4526">
                  <c:v>6.6418349742890001E-2</c:v>
                </c:pt>
                <c:pt idx="4527">
                  <c:v>6.6430591046809997E-2</c:v>
                </c:pt>
                <c:pt idx="4528">
                  <c:v>6.6423565149309999E-2</c:v>
                </c:pt>
                <c:pt idx="4529">
                  <c:v>6.6449142992500002E-2</c:v>
                </c:pt>
                <c:pt idx="4530">
                  <c:v>6.6453255712990003E-2</c:v>
                </c:pt>
                <c:pt idx="4531">
                  <c:v>6.6456831991670004E-2</c:v>
                </c:pt>
                <c:pt idx="4532">
                  <c:v>6.6490560770030002E-2</c:v>
                </c:pt>
                <c:pt idx="4533">
                  <c:v>6.6486172378059996E-2</c:v>
                </c:pt>
                <c:pt idx="4534">
                  <c:v>6.6500566899779998E-2</c:v>
                </c:pt>
                <c:pt idx="4535">
                  <c:v>6.6522397100929997E-2</c:v>
                </c:pt>
                <c:pt idx="4536">
                  <c:v>6.6522583365439994E-2</c:v>
                </c:pt>
                <c:pt idx="4537">
                  <c:v>6.6558115184309999E-2</c:v>
                </c:pt>
                <c:pt idx="4538">
                  <c:v>6.6567227244379995E-2</c:v>
                </c:pt>
                <c:pt idx="4539">
                  <c:v>6.6572077572349994E-2</c:v>
                </c:pt>
                <c:pt idx="4540">
                  <c:v>6.6606849431989995E-2</c:v>
                </c:pt>
                <c:pt idx="4541">
                  <c:v>6.6602863371370002E-2</c:v>
                </c:pt>
                <c:pt idx="4542">
                  <c:v>6.6612891852859998E-2</c:v>
                </c:pt>
                <c:pt idx="4543">
                  <c:v>6.6631861031060002E-2</c:v>
                </c:pt>
                <c:pt idx="4544">
                  <c:v>6.6625267267230004E-2</c:v>
                </c:pt>
                <c:pt idx="4545">
                  <c:v>6.6654302179809999E-2</c:v>
                </c:pt>
                <c:pt idx="4546">
                  <c:v>6.6655300557610001E-2</c:v>
                </c:pt>
                <c:pt idx="4547">
                  <c:v>6.6652938723559998E-2</c:v>
                </c:pt>
                <c:pt idx="4548">
                  <c:v>6.6676974296570005E-2</c:v>
                </c:pt>
                <c:pt idx="4549">
                  <c:v>6.6670745611190005E-2</c:v>
                </c:pt>
                <c:pt idx="4550">
                  <c:v>6.6676929593090004E-2</c:v>
                </c:pt>
                <c:pt idx="4551">
                  <c:v>6.6693320870400002E-2</c:v>
                </c:pt>
                <c:pt idx="4552">
                  <c:v>6.6691152751450003E-2</c:v>
                </c:pt>
                <c:pt idx="4553">
                  <c:v>6.6720999777320003E-2</c:v>
                </c:pt>
                <c:pt idx="4554">
                  <c:v>6.672526150942E-2</c:v>
                </c:pt>
                <c:pt idx="4555">
                  <c:v>6.6723667085169996E-2</c:v>
                </c:pt>
                <c:pt idx="4556">
                  <c:v>6.6751480102540006E-2</c:v>
                </c:pt>
                <c:pt idx="4557">
                  <c:v>6.6745348274710001E-2</c:v>
                </c:pt>
                <c:pt idx="4558">
                  <c:v>6.6761963069440003E-2</c:v>
                </c:pt>
                <c:pt idx="4559">
                  <c:v>6.6781520843509995E-2</c:v>
                </c:pt>
                <c:pt idx="4560">
                  <c:v>6.6778622567650006E-2</c:v>
                </c:pt>
                <c:pt idx="4561">
                  <c:v>6.6803187131880007E-2</c:v>
                </c:pt>
                <c:pt idx="4562">
                  <c:v>6.6801331937309999E-2</c:v>
                </c:pt>
                <c:pt idx="4563">
                  <c:v>6.6795930266380005E-2</c:v>
                </c:pt>
                <c:pt idx="4564">
                  <c:v>6.6821850836280006E-2</c:v>
                </c:pt>
                <c:pt idx="4565">
                  <c:v>6.681478768587E-2</c:v>
                </c:pt>
                <c:pt idx="4566">
                  <c:v>6.682631373405E-2</c:v>
                </c:pt>
                <c:pt idx="4567">
                  <c:v>6.6838122904299996E-2</c:v>
                </c:pt>
                <c:pt idx="4568">
                  <c:v>6.6831953823570003E-2</c:v>
                </c:pt>
                <c:pt idx="4569">
                  <c:v>6.6854290664199997E-2</c:v>
                </c:pt>
                <c:pt idx="4570">
                  <c:v>6.6850811243059999E-2</c:v>
                </c:pt>
                <c:pt idx="4571">
                  <c:v>6.6851116716860004E-2</c:v>
                </c:pt>
                <c:pt idx="4572">
                  <c:v>6.6878020763400006E-2</c:v>
                </c:pt>
                <c:pt idx="4573">
                  <c:v>6.6873297095300002E-2</c:v>
                </c:pt>
                <c:pt idx="4574">
                  <c:v>6.6886298358439997E-2</c:v>
                </c:pt>
                <c:pt idx="4575">
                  <c:v>6.68972209096E-2</c:v>
                </c:pt>
                <c:pt idx="4576">
                  <c:v>6.6893756389620002E-2</c:v>
                </c:pt>
                <c:pt idx="4577">
                  <c:v>6.6926166415210001E-2</c:v>
                </c:pt>
                <c:pt idx="4578">
                  <c:v>6.6923066973690007E-2</c:v>
                </c:pt>
                <c:pt idx="4579">
                  <c:v>6.69239461422E-2</c:v>
                </c:pt>
                <c:pt idx="4580">
                  <c:v>6.694795936346E-2</c:v>
                </c:pt>
                <c:pt idx="4581">
                  <c:v>6.6939942538739999E-2</c:v>
                </c:pt>
                <c:pt idx="4582">
                  <c:v>6.695690751076E-2</c:v>
                </c:pt>
                <c:pt idx="4583">
                  <c:v>6.6965535283090002E-2</c:v>
                </c:pt>
                <c:pt idx="4584">
                  <c:v>6.6959053277969999E-2</c:v>
                </c:pt>
                <c:pt idx="4585">
                  <c:v>6.6985495388509994E-2</c:v>
                </c:pt>
                <c:pt idx="4586">
                  <c:v>6.6983267664910001E-2</c:v>
                </c:pt>
                <c:pt idx="4587">
                  <c:v>6.6979698836799995E-2</c:v>
                </c:pt>
                <c:pt idx="4588">
                  <c:v>6.7001596093180002E-2</c:v>
                </c:pt>
                <c:pt idx="4589">
                  <c:v>6.6995836794379995E-2</c:v>
                </c:pt>
                <c:pt idx="4590">
                  <c:v>6.7014761269090006E-2</c:v>
                </c:pt>
                <c:pt idx="4591">
                  <c:v>6.70255497098E-2</c:v>
                </c:pt>
                <c:pt idx="4592">
                  <c:v>6.7018032073970002E-2</c:v>
                </c:pt>
                <c:pt idx="4593">
                  <c:v>6.7048989236349998E-2</c:v>
                </c:pt>
                <c:pt idx="4594">
                  <c:v>6.7044727504250001E-2</c:v>
                </c:pt>
                <c:pt idx="4595">
                  <c:v>6.7047208547589998E-2</c:v>
                </c:pt>
                <c:pt idx="4596">
                  <c:v>6.7069552838800006E-2</c:v>
                </c:pt>
                <c:pt idx="4597">
                  <c:v>6.7066587507720002E-2</c:v>
                </c:pt>
                <c:pt idx="4598">
                  <c:v>6.7087128758429995E-2</c:v>
                </c:pt>
                <c:pt idx="4599">
                  <c:v>6.7091293632979998E-2</c:v>
                </c:pt>
                <c:pt idx="4600">
                  <c:v>6.7084826529030001E-2</c:v>
                </c:pt>
                <c:pt idx="4601">
                  <c:v>6.7109659314160006E-2</c:v>
                </c:pt>
                <c:pt idx="4602">
                  <c:v>6.7105993628500005E-2</c:v>
                </c:pt>
                <c:pt idx="4603">
                  <c:v>6.7105591297150005E-2</c:v>
                </c:pt>
                <c:pt idx="4604">
                  <c:v>6.7127466201780006E-2</c:v>
                </c:pt>
                <c:pt idx="4605">
                  <c:v>6.7122250795359995E-2</c:v>
                </c:pt>
                <c:pt idx="4606">
                  <c:v>6.7141540348529996E-2</c:v>
                </c:pt>
                <c:pt idx="4607">
                  <c:v>6.7145846784109994E-2</c:v>
                </c:pt>
                <c:pt idx="4608">
                  <c:v>6.7138910293580004E-2</c:v>
                </c:pt>
                <c:pt idx="4609">
                  <c:v>6.716321408749E-2</c:v>
                </c:pt>
                <c:pt idx="4610">
                  <c:v>6.7157760262489999E-2</c:v>
                </c:pt>
                <c:pt idx="4611">
                  <c:v>6.7164458334450006E-2</c:v>
                </c:pt>
                <c:pt idx="4612">
                  <c:v>6.7177422344679993E-2</c:v>
                </c:pt>
                <c:pt idx="4613">
                  <c:v>6.717257201672E-2</c:v>
                </c:pt>
                <c:pt idx="4614">
                  <c:v>6.719306856394E-2</c:v>
                </c:pt>
                <c:pt idx="4615">
                  <c:v>6.719168275595E-2</c:v>
                </c:pt>
                <c:pt idx="4616">
                  <c:v>6.7185916006570007E-2</c:v>
                </c:pt>
                <c:pt idx="4617">
                  <c:v>6.7205406725410005E-2</c:v>
                </c:pt>
                <c:pt idx="4618">
                  <c:v>6.7199908196930003E-2</c:v>
                </c:pt>
                <c:pt idx="4619">
                  <c:v>6.7210122942920003E-2</c:v>
                </c:pt>
                <c:pt idx="4620">
                  <c:v>6.722465902567E-2</c:v>
                </c:pt>
                <c:pt idx="4621">
                  <c:v>6.7218549549579995E-2</c:v>
                </c:pt>
                <c:pt idx="4622">
                  <c:v>6.7240089178090004E-2</c:v>
                </c:pt>
                <c:pt idx="4623">
                  <c:v>6.7238166928290002E-2</c:v>
                </c:pt>
                <c:pt idx="4624">
                  <c:v>6.723757833242E-2</c:v>
                </c:pt>
                <c:pt idx="4625">
                  <c:v>6.7257888615130004E-2</c:v>
                </c:pt>
                <c:pt idx="4626">
                  <c:v>6.7255176603790004E-2</c:v>
                </c:pt>
                <c:pt idx="4627">
                  <c:v>6.7269645631309993E-2</c:v>
                </c:pt>
                <c:pt idx="4628">
                  <c:v>6.7273803055290002E-2</c:v>
                </c:pt>
                <c:pt idx="4629">
                  <c:v>6.7273385822769996E-2</c:v>
                </c:pt>
                <c:pt idx="4630">
                  <c:v>6.7290477454660005E-2</c:v>
                </c:pt>
                <c:pt idx="4631">
                  <c:v>6.7288644611840004E-2</c:v>
                </c:pt>
                <c:pt idx="4632">
                  <c:v>6.7295379936699998E-2</c:v>
                </c:pt>
                <c:pt idx="4633">
                  <c:v>6.7302614450449993E-2</c:v>
                </c:pt>
                <c:pt idx="4634">
                  <c:v>6.7297652363780006E-2</c:v>
                </c:pt>
                <c:pt idx="4635">
                  <c:v>6.7317701876159999E-2</c:v>
                </c:pt>
                <c:pt idx="4636">
                  <c:v>6.7316405475140006E-2</c:v>
                </c:pt>
                <c:pt idx="4637">
                  <c:v>6.7316852509979999E-2</c:v>
                </c:pt>
                <c:pt idx="4638">
                  <c:v>6.7335739731789995E-2</c:v>
                </c:pt>
                <c:pt idx="4639">
                  <c:v>6.7331448197360005E-2</c:v>
                </c:pt>
                <c:pt idx="4640">
                  <c:v>6.7344672977920003E-2</c:v>
                </c:pt>
                <c:pt idx="4641">
                  <c:v>6.7349620163439997E-2</c:v>
                </c:pt>
                <c:pt idx="4642">
                  <c:v>6.7349292337889999E-2</c:v>
                </c:pt>
                <c:pt idx="4643">
                  <c:v>6.7375488579270004E-2</c:v>
                </c:pt>
                <c:pt idx="4644">
                  <c:v>6.73738643527E-2</c:v>
                </c:pt>
                <c:pt idx="4645">
                  <c:v>6.7377150058750002E-2</c:v>
                </c:pt>
                <c:pt idx="4646">
                  <c:v>6.7392617464070007E-2</c:v>
                </c:pt>
                <c:pt idx="4647">
                  <c:v>6.738947331905E-2</c:v>
                </c:pt>
                <c:pt idx="4648">
                  <c:v>6.7408837378029995E-2</c:v>
                </c:pt>
                <c:pt idx="4649">
                  <c:v>6.7409425973890005E-2</c:v>
                </c:pt>
                <c:pt idx="4650">
                  <c:v>6.7432299256319994E-2</c:v>
                </c:pt>
                <c:pt idx="4651">
                  <c:v>6.7434035241599993E-2</c:v>
                </c:pt>
                <c:pt idx="4652">
                  <c:v>6.7446149885649995E-2</c:v>
                </c:pt>
                <c:pt idx="4653">
                  <c:v>6.7440472543239996E-2</c:v>
                </c:pt>
                <c:pt idx="4654">
                  <c:v>6.7458033561709999E-2</c:v>
                </c:pt>
                <c:pt idx="4655">
                  <c:v>6.7458167672159994E-2</c:v>
                </c:pt>
                <c:pt idx="4656">
                  <c:v>6.747991591692E-2</c:v>
                </c:pt>
                <c:pt idx="4657">
                  <c:v>6.7470714449879995E-2</c:v>
                </c:pt>
                <c:pt idx="4658">
                  <c:v>6.7492187023159997E-2</c:v>
                </c:pt>
                <c:pt idx="4659">
                  <c:v>6.7511186003680002E-2</c:v>
                </c:pt>
                <c:pt idx="4660">
                  <c:v>6.7511856555939997E-2</c:v>
                </c:pt>
                <c:pt idx="4661">
                  <c:v>6.7526407539840003E-2</c:v>
                </c:pt>
                <c:pt idx="4662">
                  <c:v>6.7545495927330002E-2</c:v>
                </c:pt>
                <c:pt idx="4663">
                  <c:v>6.7565008997920006E-2</c:v>
                </c:pt>
                <c:pt idx="4664">
                  <c:v>6.7566119134430003E-2</c:v>
                </c:pt>
                <c:pt idx="4665">
                  <c:v>6.757527589798E-2</c:v>
                </c:pt>
                <c:pt idx="4666">
                  <c:v>6.7594595253470002E-2</c:v>
                </c:pt>
                <c:pt idx="4667">
                  <c:v>6.7619048058989994E-2</c:v>
                </c:pt>
                <c:pt idx="4668">
                  <c:v>6.7626848816870005E-2</c:v>
                </c:pt>
                <c:pt idx="4669">
                  <c:v>6.7633084952830005E-2</c:v>
                </c:pt>
                <c:pt idx="4670">
                  <c:v>6.7650347948069997E-2</c:v>
                </c:pt>
                <c:pt idx="4671">
                  <c:v>6.7674234509469994E-2</c:v>
                </c:pt>
                <c:pt idx="4672">
                  <c:v>6.7678026854989998E-2</c:v>
                </c:pt>
                <c:pt idx="4673">
                  <c:v>6.7672304809090006E-2</c:v>
                </c:pt>
                <c:pt idx="4674">
                  <c:v>6.7695200443270001E-2</c:v>
                </c:pt>
                <c:pt idx="4675">
                  <c:v>6.7715205252169994E-2</c:v>
                </c:pt>
                <c:pt idx="4676">
                  <c:v>6.7721925675870001E-2</c:v>
                </c:pt>
                <c:pt idx="4677">
                  <c:v>6.771742552519E-2</c:v>
                </c:pt>
                <c:pt idx="4678">
                  <c:v>6.7744433879850005E-2</c:v>
                </c:pt>
                <c:pt idx="4679">
                  <c:v>6.7761756479740004E-2</c:v>
                </c:pt>
                <c:pt idx="4680">
                  <c:v>6.7772373557089996E-2</c:v>
                </c:pt>
                <c:pt idx="4681">
                  <c:v>6.7771844565870001E-2</c:v>
                </c:pt>
                <c:pt idx="4682">
                  <c:v>6.7794546484949994E-2</c:v>
                </c:pt>
                <c:pt idx="4683">
                  <c:v>6.7812405526640002E-2</c:v>
                </c:pt>
                <c:pt idx="4684">
                  <c:v>6.7824654281139998E-2</c:v>
                </c:pt>
                <c:pt idx="4685">
                  <c:v>6.7818194627759995E-2</c:v>
                </c:pt>
                <c:pt idx="4686">
                  <c:v>6.7836396396160001E-2</c:v>
                </c:pt>
                <c:pt idx="4687">
                  <c:v>6.7856408655639994E-2</c:v>
                </c:pt>
                <c:pt idx="4688">
                  <c:v>6.7872487008570001E-2</c:v>
                </c:pt>
                <c:pt idx="4689">
                  <c:v>6.7871280014509996E-2</c:v>
                </c:pt>
                <c:pt idx="4690">
                  <c:v>6.7896284163000004E-2</c:v>
                </c:pt>
                <c:pt idx="4691">
                  <c:v>6.7916072905059993E-2</c:v>
                </c:pt>
                <c:pt idx="4692">
                  <c:v>6.7937538027759994E-2</c:v>
                </c:pt>
                <c:pt idx="4693">
                  <c:v>6.7931301891799994E-2</c:v>
                </c:pt>
                <c:pt idx="4694">
                  <c:v>6.7948825657369996E-2</c:v>
                </c:pt>
                <c:pt idx="4695">
                  <c:v>6.7968606948849999E-2</c:v>
                </c:pt>
                <c:pt idx="4696">
                  <c:v>6.7986570298670002E-2</c:v>
                </c:pt>
                <c:pt idx="4697">
                  <c:v>6.7976631224160006E-2</c:v>
                </c:pt>
                <c:pt idx="4698">
                  <c:v>6.7993253469469994E-2</c:v>
                </c:pt>
                <c:pt idx="4699">
                  <c:v>6.8007186055179997E-2</c:v>
                </c:pt>
                <c:pt idx="4700">
                  <c:v>6.8029463291170003E-2</c:v>
                </c:pt>
                <c:pt idx="4701">
                  <c:v>6.8041034042839996E-2</c:v>
                </c:pt>
                <c:pt idx="4702">
                  <c:v>6.8053536117079996E-2</c:v>
                </c:pt>
                <c:pt idx="4703">
                  <c:v>6.8075604736799994E-2</c:v>
                </c:pt>
                <c:pt idx="4704">
                  <c:v>6.8096712231640003E-2</c:v>
                </c:pt>
                <c:pt idx="4705">
                  <c:v>6.8108215928080001E-2</c:v>
                </c:pt>
                <c:pt idx="4706">
                  <c:v>6.8105295300479998E-2</c:v>
                </c:pt>
                <c:pt idx="4707">
                  <c:v>6.8122357130050007E-2</c:v>
                </c:pt>
                <c:pt idx="4708">
                  <c:v>6.8130366504189993E-2</c:v>
                </c:pt>
                <c:pt idx="4709">
                  <c:v>6.8150632083419996E-2</c:v>
                </c:pt>
                <c:pt idx="4710">
                  <c:v>6.817451864481E-2</c:v>
                </c:pt>
                <c:pt idx="4711">
                  <c:v>6.819228082895E-2</c:v>
                </c:pt>
                <c:pt idx="4712">
                  <c:v>6.8206809461119997E-2</c:v>
                </c:pt>
                <c:pt idx="4713">
                  <c:v>6.8218812346460003E-2</c:v>
                </c:pt>
                <c:pt idx="4714">
                  <c:v>6.8237848579879995E-2</c:v>
                </c:pt>
                <c:pt idx="4715">
                  <c:v>6.8253092467779997E-2</c:v>
                </c:pt>
                <c:pt idx="4716">
                  <c:v>6.82720541954E-2</c:v>
                </c:pt>
                <c:pt idx="4717">
                  <c:v>6.8281605839730003E-2</c:v>
                </c:pt>
                <c:pt idx="4718">
                  <c:v>6.8292386829850005E-2</c:v>
                </c:pt>
                <c:pt idx="4719">
                  <c:v>6.8312220275400001E-2</c:v>
                </c:pt>
                <c:pt idx="4720">
                  <c:v>6.8339064717289996E-2</c:v>
                </c:pt>
                <c:pt idx="4721">
                  <c:v>6.8378895521159999E-2</c:v>
                </c:pt>
                <c:pt idx="4722">
                  <c:v>6.839274615049E-2</c:v>
                </c:pt>
                <c:pt idx="4723">
                  <c:v>6.8428516387939994E-2</c:v>
                </c:pt>
                <c:pt idx="4724">
                  <c:v>6.8438559770579999E-2</c:v>
                </c:pt>
                <c:pt idx="4725">
                  <c:v>6.8477787077430005E-2</c:v>
                </c:pt>
                <c:pt idx="4726">
                  <c:v>6.849435716867E-2</c:v>
                </c:pt>
                <c:pt idx="4727">
                  <c:v>6.8535201251509997E-2</c:v>
                </c:pt>
                <c:pt idx="4728">
                  <c:v>6.8553745746609995E-2</c:v>
                </c:pt>
                <c:pt idx="4729">
                  <c:v>6.8603709340100003E-2</c:v>
                </c:pt>
                <c:pt idx="4730">
                  <c:v>6.866276264191E-2</c:v>
                </c:pt>
                <c:pt idx="4731">
                  <c:v>6.8731240928169998E-2</c:v>
                </c:pt>
                <c:pt idx="4732">
                  <c:v>6.8836309015749997E-2</c:v>
                </c:pt>
                <c:pt idx="4733">
                  <c:v>6.8880110979080006E-2</c:v>
                </c:pt>
                <c:pt idx="4734">
                  <c:v>6.8963304162030004E-2</c:v>
                </c:pt>
                <c:pt idx="4735">
                  <c:v>6.8985007703300003E-2</c:v>
                </c:pt>
                <c:pt idx="4736">
                  <c:v>6.9014012813570003E-2</c:v>
                </c:pt>
                <c:pt idx="4737">
                  <c:v>6.9048993289470006E-2</c:v>
                </c:pt>
                <c:pt idx="4738">
                  <c:v>6.9092258811000007E-2</c:v>
                </c:pt>
                <c:pt idx="4739">
                  <c:v>6.9112978875639997E-2</c:v>
                </c:pt>
                <c:pt idx="4740">
                  <c:v>6.9138124585149993E-2</c:v>
                </c:pt>
                <c:pt idx="4741">
                  <c:v>6.915635615587E-2</c:v>
                </c:pt>
                <c:pt idx="4742">
                  <c:v>6.9179937243459999E-2</c:v>
                </c:pt>
                <c:pt idx="4743">
                  <c:v>6.9192282855510004E-2</c:v>
                </c:pt>
                <c:pt idx="4744">
                  <c:v>6.9196417927740006E-2</c:v>
                </c:pt>
                <c:pt idx="4745">
                  <c:v>6.922851502895E-2</c:v>
                </c:pt>
                <c:pt idx="4746">
                  <c:v>6.92566037178E-2</c:v>
                </c:pt>
                <c:pt idx="4747">
                  <c:v>6.9278992712500001E-2</c:v>
                </c:pt>
                <c:pt idx="4748">
                  <c:v>6.9286167621609995E-2</c:v>
                </c:pt>
                <c:pt idx="4749">
                  <c:v>6.9316208362579998E-2</c:v>
                </c:pt>
                <c:pt idx="4750">
                  <c:v>6.9339424371719999E-2</c:v>
                </c:pt>
                <c:pt idx="4751">
                  <c:v>6.9361746311190006E-2</c:v>
                </c:pt>
                <c:pt idx="4752">
                  <c:v>6.936267018318E-2</c:v>
                </c:pt>
                <c:pt idx="4753">
                  <c:v>6.9391936063770004E-2</c:v>
                </c:pt>
                <c:pt idx="4754">
                  <c:v>6.9389410316940001E-2</c:v>
                </c:pt>
                <c:pt idx="4755">
                  <c:v>6.9418512284759995E-2</c:v>
                </c:pt>
                <c:pt idx="4756">
                  <c:v>6.9416381418700004E-2</c:v>
                </c:pt>
                <c:pt idx="4757">
                  <c:v>6.9446928799150001E-2</c:v>
                </c:pt>
                <c:pt idx="4758">
                  <c:v>6.9479696452620004E-2</c:v>
                </c:pt>
                <c:pt idx="4759">
                  <c:v>6.9477632641789994E-2</c:v>
                </c:pt>
                <c:pt idx="4760">
                  <c:v>6.9503121078010002E-2</c:v>
                </c:pt>
                <c:pt idx="4761">
                  <c:v>6.9500535726550003E-2</c:v>
                </c:pt>
                <c:pt idx="4762">
                  <c:v>6.9530725479130001E-2</c:v>
                </c:pt>
                <c:pt idx="4763">
                  <c:v>6.9536261260510004E-2</c:v>
                </c:pt>
                <c:pt idx="4764">
                  <c:v>6.9562792778019994E-2</c:v>
                </c:pt>
                <c:pt idx="4765">
                  <c:v>6.9559633731840001E-2</c:v>
                </c:pt>
                <c:pt idx="4766">
                  <c:v>6.9579370319840003E-2</c:v>
                </c:pt>
                <c:pt idx="4767">
                  <c:v>6.9586843252179995E-2</c:v>
                </c:pt>
                <c:pt idx="4768">
                  <c:v>6.9588869810099999E-2</c:v>
                </c:pt>
                <c:pt idx="4769">
                  <c:v>6.9622792303559999E-2</c:v>
                </c:pt>
                <c:pt idx="4770">
                  <c:v>6.9626115262510002E-2</c:v>
                </c:pt>
                <c:pt idx="4771">
                  <c:v>6.9636605679989999E-2</c:v>
                </c:pt>
                <c:pt idx="4772">
                  <c:v>6.9662317633629997E-2</c:v>
                </c:pt>
                <c:pt idx="4773">
                  <c:v>6.966648250818E-2</c:v>
                </c:pt>
                <c:pt idx="4774">
                  <c:v>6.9694474339489998E-2</c:v>
                </c:pt>
                <c:pt idx="4775">
                  <c:v>6.9700904190539995E-2</c:v>
                </c:pt>
                <c:pt idx="4776">
                  <c:v>6.9707132875919994E-2</c:v>
                </c:pt>
                <c:pt idx="4777">
                  <c:v>6.9739751517769996E-2</c:v>
                </c:pt>
                <c:pt idx="4778">
                  <c:v>6.9745689630510005E-2</c:v>
                </c:pt>
                <c:pt idx="4779">
                  <c:v>6.9760575890539994E-2</c:v>
                </c:pt>
                <c:pt idx="4780">
                  <c:v>6.9780617952349994E-2</c:v>
                </c:pt>
                <c:pt idx="4781">
                  <c:v>6.9783844053750002E-2</c:v>
                </c:pt>
                <c:pt idx="4782">
                  <c:v>6.9811552762990003E-2</c:v>
                </c:pt>
                <c:pt idx="4783">
                  <c:v>6.9818317890169998E-2</c:v>
                </c:pt>
                <c:pt idx="4784">
                  <c:v>6.9826781749730005E-2</c:v>
                </c:pt>
                <c:pt idx="4785">
                  <c:v>6.9860823452469994E-2</c:v>
                </c:pt>
                <c:pt idx="4786">
                  <c:v>6.9865964353079998E-2</c:v>
                </c:pt>
                <c:pt idx="4787">
                  <c:v>6.9888897240159994E-2</c:v>
                </c:pt>
                <c:pt idx="4788">
                  <c:v>6.9900803267959999E-2</c:v>
                </c:pt>
                <c:pt idx="4789">
                  <c:v>6.9906078279019998E-2</c:v>
                </c:pt>
                <c:pt idx="4790">
                  <c:v>6.9939248263840001E-2</c:v>
                </c:pt>
                <c:pt idx="4791">
                  <c:v>6.9945476949209995E-2</c:v>
                </c:pt>
                <c:pt idx="4792">
                  <c:v>6.99570029974E-2</c:v>
                </c:pt>
                <c:pt idx="4793">
                  <c:v>6.9983482360839996E-2</c:v>
                </c:pt>
                <c:pt idx="4794">
                  <c:v>6.9988287985320002E-2</c:v>
                </c:pt>
                <c:pt idx="4795">
                  <c:v>7.0015065371989996E-2</c:v>
                </c:pt>
                <c:pt idx="4796">
                  <c:v>7.0025742053989995E-2</c:v>
                </c:pt>
                <c:pt idx="4797">
                  <c:v>7.0033028721809998E-2</c:v>
                </c:pt>
                <c:pt idx="4798">
                  <c:v>7.00648277998E-2</c:v>
                </c:pt>
                <c:pt idx="4799">
                  <c:v>7.0066772401329996E-2</c:v>
                </c:pt>
                <c:pt idx="4800">
                  <c:v>7.0082813501360003E-2</c:v>
                </c:pt>
                <c:pt idx="4801">
                  <c:v>7.0104248821740003E-2</c:v>
                </c:pt>
                <c:pt idx="4802">
                  <c:v>7.0107012987140005E-2</c:v>
                </c:pt>
                <c:pt idx="4803">
                  <c:v>7.0136852562430005E-2</c:v>
                </c:pt>
                <c:pt idx="4804">
                  <c:v>7.0142798125739994E-2</c:v>
                </c:pt>
                <c:pt idx="4805">
                  <c:v>7.0146702229979999E-2</c:v>
                </c:pt>
                <c:pt idx="4806">
                  <c:v>7.0177555084230001E-2</c:v>
                </c:pt>
                <c:pt idx="4807">
                  <c:v>7.0178389549260006E-2</c:v>
                </c:pt>
                <c:pt idx="4808">
                  <c:v>7.0201836526390005E-2</c:v>
                </c:pt>
                <c:pt idx="4809">
                  <c:v>7.0230469107630006E-2</c:v>
                </c:pt>
                <c:pt idx="4810">
                  <c:v>7.0232547819609997E-2</c:v>
                </c:pt>
                <c:pt idx="4811">
                  <c:v>7.0270709693429995E-2</c:v>
                </c:pt>
                <c:pt idx="4812">
                  <c:v>7.0280596613880003E-2</c:v>
                </c:pt>
                <c:pt idx="4813">
                  <c:v>7.0289440453049995E-2</c:v>
                </c:pt>
                <c:pt idx="4814">
                  <c:v>7.0327475666999997E-2</c:v>
                </c:pt>
                <c:pt idx="4815">
                  <c:v>7.0333287119869997E-2</c:v>
                </c:pt>
                <c:pt idx="4816">
                  <c:v>7.0359349250790001E-2</c:v>
                </c:pt>
                <c:pt idx="4817">
                  <c:v>7.0381686091419995E-2</c:v>
                </c:pt>
                <c:pt idx="4818">
                  <c:v>7.0385716855529995E-2</c:v>
                </c:pt>
                <c:pt idx="4819">
                  <c:v>7.0415340363980006E-2</c:v>
                </c:pt>
                <c:pt idx="4820">
                  <c:v>7.0422537624840006E-2</c:v>
                </c:pt>
                <c:pt idx="4821">
                  <c:v>7.0431910455230007E-2</c:v>
                </c:pt>
                <c:pt idx="4822">
                  <c:v>7.0463612675670001E-2</c:v>
                </c:pt>
                <c:pt idx="4823">
                  <c:v>7.0466779172420002E-2</c:v>
                </c:pt>
                <c:pt idx="4824">
                  <c:v>7.0490114390849998E-2</c:v>
                </c:pt>
                <c:pt idx="4825">
                  <c:v>7.0506796240809994E-2</c:v>
                </c:pt>
                <c:pt idx="4826">
                  <c:v>7.0511385798449996E-2</c:v>
                </c:pt>
                <c:pt idx="4827">
                  <c:v>7.0547804236409994E-2</c:v>
                </c:pt>
                <c:pt idx="4828">
                  <c:v>7.0555612444879998E-2</c:v>
                </c:pt>
                <c:pt idx="4829">
                  <c:v>7.0570647716519996E-2</c:v>
                </c:pt>
                <c:pt idx="4830">
                  <c:v>7.0604890584949995E-2</c:v>
                </c:pt>
                <c:pt idx="4831">
                  <c:v>7.0613548159599998E-2</c:v>
                </c:pt>
                <c:pt idx="4832">
                  <c:v>7.0646502077579998E-2</c:v>
                </c:pt>
                <c:pt idx="4833">
                  <c:v>7.0659779012199997E-2</c:v>
                </c:pt>
                <c:pt idx="4834">
                  <c:v>7.0667669177059994E-2</c:v>
                </c:pt>
                <c:pt idx="4835">
                  <c:v>7.0708684623239995E-2</c:v>
                </c:pt>
                <c:pt idx="4836">
                  <c:v>7.0719212293620007E-2</c:v>
                </c:pt>
                <c:pt idx="4837">
                  <c:v>7.0736765861509995E-2</c:v>
                </c:pt>
                <c:pt idx="4838">
                  <c:v>7.0770397782330005E-2</c:v>
                </c:pt>
                <c:pt idx="4839">
                  <c:v>7.0778742432589997E-2</c:v>
                </c:pt>
                <c:pt idx="4840">
                  <c:v>7.0813417434689996E-2</c:v>
                </c:pt>
                <c:pt idx="4841">
                  <c:v>7.0827782154080005E-2</c:v>
                </c:pt>
                <c:pt idx="4842">
                  <c:v>7.0835947990420006E-2</c:v>
                </c:pt>
                <c:pt idx="4843">
                  <c:v>7.0881597697730003E-2</c:v>
                </c:pt>
                <c:pt idx="4844">
                  <c:v>7.0888914167879999E-2</c:v>
                </c:pt>
                <c:pt idx="4845">
                  <c:v>7.0907428860659996E-2</c:v>
                </c:pt>
                <c:pt idx="4846">
                  <c:v>7.0938974618909995E-2</c:v>
                </c:pt>
                <c:pt idx="4847">
                  <c:v>7.0946931838989993E-2</c:v>
                </c:pt>
                <c:pt idx="4848">
                  <c:v>7.0984616875649997E-2</c:v>
                </c:pt>
                <c:pt idx="4849">
                  <c:v>7.1002826094630003E-2</c:v>
                </c:pt>
                <c:pt idx="4850">
                  <c:v>7.1011677384379995E-2</c:v>
                </c:pt>
                <c:pt idx="4851">
                  <c:v>7.1055263280870001E-2</c:v>
                </c:pt>
                <c:pt idx="4852">
                  <c:v>7.106364518404E-2</c:v>
                </c:pt>
                <c:pt idx="4853">
                  <c:v>7.1088433265690004E-2</c:v>
                </c:pt>
                <c:pt idx="4854">
                  <c:v>7.1127317845820007E-2</c:v>
                </c:pt>
                <c:pt idx="4855">
                  <c:v>7.1138173341750002E-2</c:v>
                </c:pt>
                <c:pt idx="4856">
                  <c:v>7.1181125938890005E-2</c:v>
                </c:pt>
                <c:pt idx="4857">
                  <c:v>7.1199759840970003E-2</c:v>
                </c:pt>
                <c:pt idx="4858">
                  <c:v>7.1211375296119997E-2</c:v>
                </c:pt>
                <c:pt idx="4859">
                  <c:v>7.1252480149270006E-2</c:v>
                </c:pt>
                <c:pt idx="4860">
                  <c:v>7.126193493605E-2</c:v>
                </c:pt>
                <c:pt idx="4861">
                  <c:v>7.1287952363490004E-2</c:v>
                </c:pt>
                <c:pt idx="4862">
                  <c:v>7.1326285600659997E-2</c:v>
                </c:pt>
                <c:pt idx="4863">
                  <c:v>7.1338005363939999E-2</c:v>
                </c:pt>
                <c:pt idx="4864">
                  <c:v>7.1376852691170001E-2</c:v>
                </c:pt>
                <c:pt idx="4865">
                  <c:v>7.1395426988600005E-2</c:v>
                </c:pt>
                <c:pt idx="4866">
                  <c:v>7.1406185626980007E-2</c:v>
                </c:pt>
                <c:pt idx="4867">
                  <c:v>7.1454890072349994E-2</c:v>
                </c:pt>
                <c:pt idx="4868">
                  <c:v>7.1465857326980006E-2</c:v>
                </c:pt>
                <c:pt idx="4869">
                  <c:v>7.1496874094009996E-2</c:v>
                </c:pt>
                <c:pt idx="4870">
                  <c:v>7.1540147066119997E-2</c:v>
                </c:pt>
                <c:pt idx="4871">
                  <c:v>7.1553602814670006E-2</c:v>
                </c:pt>
                <c:pt idx="4872">
                  <c:v>7.1597255766390006E-2</c:v>
                </c:pt>
                <c:pt idx="4873">
                  <c:v>7.161878049374E-2</c:v>
                </c:pt>
                <c:pt idx="4874">
                  <c:v>7.1637064218519994E-2</c:v>
                </c:pt>
                <c:pt idx="4875">
                  <c:v>7.1681968867779999E-2</c:v>
                </c:pt>
                <c:pt idx="4876">
                  <c:v>7.1700327098370001E-2</c:v>
                </c:pt>
                <c:pt idx="4877">
                  <c:v>7.1729533374309998E-2</c:v>
                </c:pt>
                <c:pt idx="4878">
                  <c:v>7.1765936911109995E-2</c:v>
                </c:pt>
                <c:pt idx="4879">
                  <c:v>7.1783266961570003E-2</c:v>
                </c:pt>
                <c:pt idx="4880">
                  <c:v>7.182413339615E-2</c:v>
                </c:pt>
                <c:pt idx="4881">
                  <c:v>7.1842543780800003E-2</c:v>
                </c:pt>
                <c:pt idx="4882">
                  <c:v>7.1861617267130001E-2</c:v>
                </c:pt>
                <c:pt idx="4883">
                  <c:v>7.1905843913560002E-2</c:v>
                </c:pt>
                <c:pt idx="4884">
                  <c:v>7.1923375129699998E-2</c:v>
                </c:pt>
                <c:pt idx="4885">
                  <c:v>7.1963801980020004E-2</c:v>
                </c:pt>
                <c:pt idx="4886">
                  <c:v>7.1996554732320001E-2</c:v>
                </c:pt>
                <c:pt idx="4887">
                  <c:v>7.2016909718510005E-2</c:v>
                </c:pt>
                <c:pt idx="4888">
                  <c:v>7.2064518928529997E-2</c:v>
                </c:pt>
                <c:pt idx="4889">
                  <c:v>7.2085537016390006E-2</c:v>
                </c:pt>
                <c:pt idx="4890">
                  <c:v>7.2112947702410002E-2</c:v>
                </c:pt>
                <c:pt idx="4891">
                  <c:v>7.2154499590400004E-2</c:v>
                </c:pt>
                <c:pt idx="4892">
                  <c:v>7.2174772620200001E-2</c:v>
                </c:pt>
                <c:pt idx="4893">
                  <c:v>7.2216175496580007E-2</c:v>
                </c:pt>
                <c:pt idx="4894">
                  <c:v>7.2243653237820005E-2</c:v>
                </c:pt>
                <c:pt idx="4895">
                  <c:v>7.2264924645420003E-2</c:v>
                </c:pt>
                <c:pt idx="4896">
                  <c:v>7.2307229042050003E-2</c:v>
                </c:pt>
                <c:pt idx="4897">
                  <c:v>7.2326727211479994E-2</c:v>
                </c:pt>
                <c:pt idx="4898">
                  <c:v>7.2358213365079999E-2</c:v>
                </c:pt>
                <c:pt idx="4899">
                  <c:v>7.2391934692859997E-2</c:v>
                </c:pt>
                <c:pt idx="4900">
                  <c:v>7.2413131594659993E-2</c:v>
                </c:pt>
                <c:pt idx="4901">
                  <c:v>7.2459824383259999E-2</c:v>
                </c:pt>
                <c:pt idx="4902">
                  <c:v>7.248440384865E-2</c:v>
                </c:pt>
                <c:pt idx="4903">
                  <c:v>7.2508685290810004E-2</c:v>
                </c:pt>
                <c:pt idx="4904">
                  <c:v>7.2546452283860002E-2</c:v>
                </c:pt>
                <c:pt idx="4905">
                  <c:v>7.2570689022540005E-2</c:v>
                </c:pt>
                <c:pt idx="4906">
                  <c:v>7.2611905634399995E-2</c:v>
                </c:pt>
                <c:pt idx="4907">
                  <c:v>7.2641253471370001E-2</c:v>
                </c:pt>
                <c:pt idx="4908">
                  <c:v>7.2666943073269999E-2</c:v>
                </c:pt>
                <c:pt idx="4909">
                  <c:v>7.2712056338789993E-2</c:v>
                </c:pt>
                <c:pt idx="4910">
                  <c:v>7.2736382484440004E-2</c:v>
                </c:pt>
                <c:pt idx="4911">
                  <c:v>7.2772249579430001E-2</c:v>
                </c:pt>
                <c:pt idx="4912">
                  <c:v>7.2808489203449997E-2</c:v>
                </c:pt>
                <c:pt idx="4913">
                  <c:v>7.2833634912969999E-2</c:v>
                </c:pt>
                <c:pt idx="4914">
                  <c:v>7.2881855070590001E-2</c:v>
                </c:pt>
                <c:pt idx="4915">
                  <c:v>7.2905741631980006E-2</c:v>
                </c:pt>
                <c:pt idx="4916">
                  <c:v>7.293034344912E-2</c:v>
                </c:pt>
                <c:pt idx="4917">
                  <c:v>7.2973884642119999E-2</c:v>
                </c:pt>
                <c:pt idx="4918">
                  <c:v>7.2996526956560004E-2</c:v>
                </c:pt>
                <c:pt idx="4919">
                  <c:v>7.3040075600149995E-2</c:v>
                </c:pt>
                <c:pt idx="4920">
                  <c:v>7.3067352175710004E-2</c:v>
                </c:pt>
                <c:pt idx="4921">
                  <c:v>7.3090113699440004E-2</c:v>
                </c:pt>
                <c:pt idx="4922">
                  <c:v>7.3136292397980002E-2</c:v>
                </c:pt>
                <c:pt idx="4923">
                  <c:v>7.315933704376E-2</c:v>
                </c:pt>
                <c:pt idx="4924">
                  <c:v>7.3196470737459995E-2</c:v>
                </c:pt>
                <c:pt idx="4925">
                  <c:v>7.3232032358650001E-2</c:v>
                </c:pt>
                <c:pt idx="4926">
                  <c:v>7.3259837925430005E-2</c:v>
                </c:pt>
                <c:pt idx="4927">
                  <c:v>7.3305785655980005E-2</c:v>
                </c:pt>
                <c:pt idx="4928">
                  <c:v>7.3331922292710003E-2</c:v>
                </c:pt>
                <c:pt idx="4929">
                  <c:v>7.33615681529E-2</c:v>
                </c:pt>
                <c:pt idx="4930">
                  <c:v>7.3407568037510001E-2</c:v>
                </c:pt>
                <c:pt idx="4931">
                  <c:v>7.3432520031930001E-2</c:v>
                </c:pt>
                <c:pt idx="4932">
                  <c:v>7.3477737605569998E-2</c:v>
                </c:pt>
                <c:pt idx="4933">
                  <c:v>7.3511406779289995E-2</c:v>
                </c:pt>
                <c:pt idx="4934">
                  <c:v>7.3535718023780006E-2</c:v>
                </c:pt>
                <c:pt idx="4935">
                  <c:v>7.3590293526650002E-2</c:v>
                </c:pt>
                <c:pt idx="4936">
                  <c:v>7.3616385459899999E-2</c:v>
                </c:pt>
                <c:pt idx="4937">
                  <c:v>7.3653057217600001E-2</c:v>
                </c:pt>
                <c:pt idx="4938">
                  <c:v>7.3695659637450006E-2</c:v>
                </c:pt>
                <c:pt idx="4939">
                  <c:v>7.3720298707490001E-2</c:v>
                </c:pt>
                <c:pt idx="4940">
                  <c:v>7.377237826586E-2</c:v>
                </c:pt>
                <c:pt idx="4941">
                  <c:v>7.3799729347230003E-2</c:v>
                </c:pt>
                <c:pt idx="4942">
                  <c:v>7.382851839066E-2</c:v>
                </c:pt>
                <c:pt idx="4943">
                  <c:v>7.3903508484360003E-2</c:v>
                </c:pt>
                <c:pt idx="4944">
                  <c:v>7.3943518102169994E-2</c:v>
                </c:pt>
                <c:pt idx="4945">
                  <c:v>7.3977120220659998E-2</c:v>
                </c:pt>
                <c:pt idx="4946">
                  <c:v>7.4005141854289996E-2</c:v>
                </c:pt>
                <c:pt idx="4947">
                  <c:v>7.4053369462489999E-2</c:v>
                </c:pt>
                <c:pt idx="4948">
                  <c:v>7.4078544974330002E-2</c:v>
                </c:pt>
                <c:pt idx="4949">
                  <c:v>7.4107699096200005E-2</c:v>
                </c:pt>
                <c:pt idx="4950">
                  <c:v>7.415014505386E-2</c:v>
                </c:pt>
                <c:pt idx="4951">
                  <c:v>7.4224062263970006E-2</c:v>
                </c:pt>
                <c:pt idx="4952">
                  <c:v>7.4253022670749999E-2</c:v>
                </c:pt>
                <c:pt idx="4953">
                  <c:v>7.4282407760620006E-2</c:v>
                </c:pt>
                <c:pt idx="4954">
                  <c:v>7.4335433542730006E-2</c:v>
                </c:pt>
                <c:pt idx="4955">
                  <c:v>7.4361383914949994E-2</c:v>
                </c:pt>
                <c:pt idx="4956">
                  <c:v>7.4437260627749996E-2</c:v>
                </c:pt>
                <c:pt idx="4957">
                  <c:v>7.4465155601499994E-2</c:v>
                </c:pt>
                <c:pt idx="4958">
                  <c:v>7.4541144073010004E-2</c:v>
                </c:pt>
                <c:pt idx="4959">
                  <c:v>7.457249611616E-2</c:v>
                </c:pt>
                <c:pt idx="4960">
                  <c:v>7.4616499245169998E-2</c:v>
                </c:pt>
                <c:pt idx="4961">
                  <c:v>7.4640035629270005E-2</c:v>
                </c:pt>
                <c:pt idx="4962">
                  <c:v>7.4684225022789999E-2</c:v>
                </c:pt>
                <c:pt idx="4963">
                  <c:v>7.4740558862690001E-2</c:v>
                </c:pt>
                <c:pt idx="4964">
                  <c:v>7.4822179973129996E-2</c:v>
                </c:pt>
                <c:pt idx="4965">
                  <c:v>7.4909627437589998E-2</c:v>
                </c:pt>
                <c:pt idx="4966">
                  <c:v>7.4993290007109997E-2</c:v>
                </c:pt>
                <c:pt idx="4967">
                  <c:v>7.5052067637440004E-2</c:v>
                </c:pt>
                <c:pt idx="4968">
                  <c:v>7.5133889913560001E-2</c:v>
                </c:pt>
                <c:pt idx="4969">
                  <c:v>7.5217299163339996E-2</c:v>
                </c:pt>
                <c:pt idx="4970">
                  <c:v>7.5243771076200006E-2</c:v>
                </c:pt>
                <c:pt idx="4971">
                  <c:v>7.5323693454269994E-2</c:v>
                </c:pt>
                <c:pt idx="4972">
                  <c:v>7.5410209596160002E-2</c:v>
                </c:pt>
                <c:pt idx="4973">
                  <c:v>7.5486607849599999E-2</c:v>
                </c:pt>
                <c:pt idx="4974">
                  <c:v>7.5552120804789999E-2</c:v>
                </c:pt>
                <c:pt idx="4975">
                  <c:v>7.5644783675669999E-2</c:v>
                </c:pt>
                <c:pt idx="4976">
                  <c:v>7.5737580657010001E-2</c:v>
                </c:pt>
                <c:pt idx="4977">
                  <c:v>7.5818091630939999E-2</c:v>
                </c:pt>
                <c:pt idx="4978">
                  <c:v>7.5887851417060004E-2</c:v>
                </c:pt>
                <c:pt idx="4979">
                  <c:v>7.5986944139000007E-2</c:v>
                </c:pt>
                <c:pt idx="4980">
                  <c:v>7.6078452169900002E-2</c:v>
                </c:pt>
                <c:pt idx="4981">
                  <c:v>7.6158426702019999E-2</c:v>
                </c:pt>
                <c:pt idx="4982">
                  <c:v>7.6229915022849995E-2</c:v>
                </c:pt>
                <c:pt idx="4983">
                  <c:v>7.6319374144079993E-2</c:v>
                </c:pt>
                <c:pt idx="4984">
                  <c:v>7.6409861445429994E-2</c:v>
                </c:pt>
                <c:pt idx="4985">
                  <c:v>7.6488941907879998E-2</c:v>
                </c:pt>
                <c:pt idx="4986">
                  <c:v>7.6623447239399997E-2</c:v>
                </c:pt>
                <c:pt idx="4987">
                  <c:v>7.6686248183249997E-2</c:v>
                </c:pt>
                <c:pt idx="4988">
                  <c:v>7.6776906847949994E-2</c:v>
                </c:pt>
                <c:pt idx="4989">
                  <c:v>7.6952651143069997E-2</c:v>
                </c:pt>
                <c:pt idx="4990">
                  <c:v>7.71145299077E-2</c:v>
                </c:pt>
                <c:pt idx="4991">
                  <c:v>7.7290199697020001E-2</c:v>
                </c:pt>
                <c:pt idx="4992">
                  <c:v>7.749374955893E-2</c:v>
                </c:pt>
                <c:pt idx="4993">
                  <c:v>7.7935032546519997E-2</c:v>
                </c:pt>
                <c:pt idx="4994">
                  <c:v>7.8260287642479998E-2</c:v>
                </c:pt>
                <c:pt idx="4995">
                  <c:v>7.8506961464879996E-2</c:v>
                </c:pt>
                <c:pt idx="4996">
                  <c:v>7.8965969383719997E-2</c:v>
                </c:pt>
                <c:pt idx="4997">
                  <c:v>7.9403907060620005E-2</c:v>
                </c:pt>
                <c:pt idx="4998">
                  <c:v>7.9714767634869996E-2</c:v>
                </c:pt>
                <c:pt idx="4999">
                  <c:v>7.9994596540929996E-2</c:v>
                </c:pt>
                <c:pt idx="5000">
                  <c:v>8.0149218440059997E-2</c:v>
                </c:pt>
                <c:pt idx="5001">
                  <c:v>8.0300047993660001E-2</c:v>
                </c:pt>
                <c:pt idx="5002">
                  <c:v>8.0387905240059995E-2</c:v>
                </c:pt>
                <c:pt idx="5003">
                  <c:v>8.0486886203290003E-2</c:v>
                </c:pt>
                <c:pt idx="5004">
                  <c:v>8.0601982772350006E-2</c:v>
                </c:pt>
                <c:pt idx="5005">
                  <c:v>8.0719128251080005E-2</c:v>
                </c:pt>
                <c:pt idx="5006">
                  <c:v>8.0803662538529997E-2</c:v>
                </c:pt>
                <c:pt idx="5007">
                  <c:v>8.0870367586609995E-2</c:v>
                </c:pt>
                <c:pt idx="5008">
                  <c:v>8.0979354679580007E-2</c:v>
                </c:pt>
                <c:pt idx="5009">
                  <c:v>8.1031419336799998E-2</c:v>
                </c:pt>
                <c:pt idx="5010">
                  <c:v>8.107072114944E-2</c:v>
                </c:pt>
                <c:pt idx="5011">
                  <c:v>8.1148721277710001E-2</c:v>
                </c:pt>
                <c:pt idx="5012">
                  <c:v>8.1190966069699999E-2</c:v>
                </c:pt>
                <c:pt idx="5013">
                  <c:v>8.1240318715569998E-2</c:v>
                </c:pt>
                <c:pt idx="5014">
                  <c:v>8.1309862434860006E-2</c:v>
                </c:pt>
                <c:pt idx="5015">
                  <c:v>8.1354245543480003E-2</c:v>
                </c:pt>
                <c:pt idx="5016">
                  <c:v>8.1422299146650001E-2</c:v>
                </c:pt>
                <c:pt idx="5017">
                  <c:v>8.1477612256999996E-2</c:v>
                </c:pt>
                <c:pt idx="5018">
                  <c:v>8.1518515944479994E-2</c:v>
                </c:pt>
                <c:pt idx="5019">
                  <c:v>8.1596814095969999E-2</c:v>
                </c:pt>
                <c:pt idx="5020">
                  <c:v>8.1641122698780003E-2</c:v>
                </c:pt>
                <c:pt idx="5021">
                  <c:v>8.1695266067979999E-2</c:v>
                </c:pt>
                <c:pt idx="5022">
                  <c:v>8.1767670810220003E-2</c:v>
                </c:pt>
                <c:pt idx="5023">
                  <c:v>8.1814415752890002E-2</c:v>
                </c:pt>
                <c:pt idx="5024">
                  <c:v>8.1887923181060002E-2</c:v>
                </c:pt>
                <c:pt idx="5025">
                  <c:v>8.1943541765210001E-2</c:v>
                </c:pt>
                <c:pt idx="5026">
                  <c:v>8.1992395222189998E-2</c:v>
                </c:pt>
                <c:pt idx="5027">
                  <c:v>8.2074873149390007E-2</c:v>
                </c:pt>
                <c:pt idx="5028">
                  <c:v>8.2124873995780001E-2</c:v>
                </c:pt>
                <c:pt idx="5029">
                  <c:v>8.2182027399540003E-2</c:v>
                </c:pt>
                <c:pt idx="5030">
                  <c:v>8.2263708114619999E-2</c:v>
                </c:pt>
                <c:pt idx="5031">
                  <c:v>8.2311369478700006E-2</c:v>
                </c:pt>
                <c:pt idx="5032">
                  <c:v>8.2386650145050006E-2</c:v>
                </c:pt>
                <c:pt idx="5033">
                  <c:v>8.2443341612820006E-2</c:v>
                </c:pt>
                <c:pt idx="5034">
                  <c:v>8.2489594817160006E-2</c:v>
                </c:pt>
                <c:pt idx="5035">
                  <c:v>8.2576490938659999E-2</c:v>
                </c:pt>
                <c:pt idx="5036">
                  <c:v>8.2626596093180002E-2</c:v>
                </c:pt>
                <c:pt idx="5037">
                  <c:v>8.2683600485320002E-2</c:v>
                </c:pt>
                <c:pt idx="5038">
                  <c:v>8.2763850688929996E-2</c:v>
                </c:pt>
                <c:pt idx="5039">
                  <c:v>8.2814365625379999E-2</c:v>
                </c:pt>
                <c:pt idx="5040">
                  <c:v>8.2882806658739996E-2</c:v>
                </c:pt>
                <c:pt idx="5041">
                  <c:v>8.2947127521039998E-2</c:v>
                </c:pt>
                <c:pt idx="5042">
                  <c:v>8.2991242408749999E-2</c:v>
                </c:pt>
                <c:pt idx="5043">
                  <c:v>8.3080850541590007E-2</c:v>
                </c:pt>
                <c:pt idx="5044">
                  <c:v>8.3132140338419994E-2</c:v>
                </c:pt>
                <c:pt idx="5045">
                  <c:v>8.3183430135249994E-2</c:v>
                </c:pt>
                <c:pt idx="5046">
                  <c:v>8.3258472383020005E-2</c:v>
                </c:pt>
                <c:pt idx="5047">
                  <c:v>8.3304643630980002E-2</c:v>
                </c:pt>
                <c:pt idx="5048">
                  <c:v>8.3372741937639994E-2</c:v>
                </c:pt>
                <c:pt idx="5049">
                  <c:v>8.3438932895659998E-2</c:v>
                </c:pt>
                <c:pt idx="5050">
                  <c:v>8.3489775657650006E-2</c:v>
                </c:pt>
                <c:pt idx="5051">
                  <c:v>8.3577141165730007E-2</c:v>
                </c:pt>
                <c:pt idx="5052">
                  <c:v>8.3635263144969996E-2</c:v>
                </c:pt>
                <c:pt idx="5053">
                  <c:v>8.3689667284489996E-2</c:v>
                </c:pt>
                <c:pt idx="5054">
                  <c:v>8.3779200911519996E-2</c:v>
                </c:pt>
                <c:pt idx="5055">
                  <c:v>8.3833672106270005E-2</c:v>
                </c:pt>
                <c:pt idx="5056">
                  <c:v>8.3910726010800005E-2</c:v>
                </c:pt>
                <c:pt idx="5057">
                  <c:v>8.3982825279240003E-2</c:v>
                </c:pt>
                <c:pt idx="5058">
                  <c:v>8.4038421511650002E-2</c:v>
                </c:pt>
                <c:pt idx="5059">
                  <c:v>8.4123179316519997E-2</c:v>
                </c:pt>
                <c:pt idx="5060">
                  <c:v>8.4179900586609999E-2</c:v>
                </c:pt>
                <c:pt idx="5061">
                  <c:v>8.4236413240430005E-2</c:v>
                </c:pt>
                <c:pt idx="5062">
                  <c:v>8.4326244890690003E-2</c:v>
                </c:pt>
                <c:pt idx="5063">
                  <c:v>8.4381140768529997E-2</c:v>
                </c:pt>
                <c:pt idx="5064">
                  <c:v>8.4453187882900002E-2</c:v>
                </c:pt>
                <c:pt idx="5065">
                  <c:v>8.4525175392630006E-2</c:v>
                </c:pt>
                <c:pt idx="5066">
                  <c:v>8.4580048918719994E-2</c:v>
                </c:pt>
                <c:pt idx="5067">
                  <c:v>8.4669366478919997E-2</c:v>
                </c:pt>
                <c:pt idx="5068">
                  <c:v>8.4726914763449998E-2</c:v>
                </c:pt>
                <c:pt idx="5069">
                  <c:v>8.4788888692859998E-2</c:v>
                </c:pt>
                <c:pt idx="5070">
                  <c:v>8.4876984357830004E-2</c:v>
                </c:pt>
                <c:pt idx="5071">
                  <c:v>8.4929995238780004E-2</c:v>
                </c:pt>
                <c:pt idx="5072">
                  <c:v>8.4999576210980005E-2</c:v>
                </c:pt>
                <c:pt idx="5073">
                  <c:v>8.5073590278629999E-2</c:v>
                </c:pt>
                <c:pt idx="5074">
                  <c:v>8.5127010941509998E-2</c:v>
                </c:pt>
                <c:pt idx="5075">
                  <c:v>8.521622419357E-2</c:v>
                </c:pt>
                <c:pt idx="5076">
                  <c:v>8.5274465382099998E-2</c:v>
                </c:pt>
                <c:pt idx="5077">
                  <c:v>8.5331134498120007E-2</c:v>
                </c:pt>
                <c:pt idx="5078">
                  <c:v>8.5417926311490006E-2</c:v>
                </c:pt>
                <c:pt idx="5079">
                  <c:v>8.5468932986260002E-2</c:v>
                </c:pt>
                <c:pt idx="5080">
                  <c:v>8.5542410612110001E-2</c:v>
                </c:pt>
                <c:pt idx="5081">
                  <c:v>8.5615411400790001E-2</c:v>
                </c:pt>
                <c:pt idx="5082">
                  <c:v>8.5669524967669997E-2</c:v>
                </c:pt>
                <c:pt idx="5083">
                  <c:v>8.5758782923220006E-2</c:v>
                </c:pt>
                <c:pt idx="5084">
                  <c:v>8.5814595222469994E-2</c:v>
                </c:pt>
                <c:pt idx="5085">
                  <c:v>8.5873872041699995E-2</c:v>
                </c:pt>
                <c:pt idx="5086">
                  <c:v>8.5957624018190001E-2</c:v>
                </c:pt>
                <c:pt idx="5087">
                  <c:v>8.6012132465839997E-2</c:v>
                </c:pt>
                <c:pt idx="5088">
                  <c:v>8.6088247597220002E-2</c:v>
                </c:pt>
                <c:pt idx="5089">
                  <c:v>8.6161725223059996E-2</c:v>
                </c:pt>
                <c:pt idx="5090">
                  <c:v>8.6215585470200001E-2</c:v>
                </c:pt>
                <c:pt idx="5091">
                  <c:v>8.6300276219840003E-2</c:v>
                </c:pt>
                <c:pt idx="5092">
                  <c:v>8.6354397237299999E-2</c:v>
                </c:pt>
                <c:pt idx="5093">
                  <c:v>8.640840649605E-2</c:v>
                </c:pt>
                <c:pt idx="5094">
                  <c:v>8.6490213871000005E-2</c:v>
                </c:pt>
                <c:pt idx="5095">
                  <c:v>8.6540594696999998E-2</c:v>
                </c:pt>
                <c:pt idx="5096">
                  <c:v>8.6616665124889997E-2</c:v>
                </c:pt>
                <c:pt idx="5097">
                  <c:v>8.668281137943E-2</c:v>
                </c:pt>
                <c:pt idx="5098">
                  <c:v>8.6734183132649995E-2</c:v>
                </c:pt>
                <c:pt idx="5099">
                  <c:v>8.6814373731609995E-2</c:v>
                </c:pt>
                <c:pt idx="5100">
                  <c:v>8.6866736412050005E-2</c:v>
                </c:pt>
                <c:pt idx="5101">
                  <c:v>8.6926072835920007E-2</c:v>
                </c:pt>
                <c:pt idx="5102">
                  <c:v>8.7005205452440004E-2</c:v>
                </c:pt>
                <c:pt idx="5103">
                  <c:v>8.705527335405E-2</c:v>
                </c:pt>
                <c:pt idx="5104">
                  <c:v>8.7131164968010003E-2</c:v>
                </c:pt>
                <c:pt idx="5105">
                  <c:v>8.7192662060259996E-2</c:v>
                </c:pt>
                <c:pt idx="5106">
                  <c:v>8.7241038680079999E-2</c:v>
                </c:pt>
                <c:pt idx="5107">
                  <c:v>8.7325125932689998E-2</c:v>
                </c:pt>
                <c:pt idx="5108">
                  <c:v>8.7373480200770001E-2</c:v>
                </c:pt>
                <c:pt idx="5109">
                  <c:v>8.7432622909550006E-2</c:v>
                </c:pt>
                <c:pt idx="5110">
                  <c:v>8.7512142956260003E-2</c:v>
                </c:pt>
                <c:pt idx="5111">
                  <c:v>8.7557740509509999E-2</c:v>
                </c:pt>
                <c:pt idx="5112">
                  <c:v>8.7632052600379998E-2</c:v>
                </c:pt>
                <c:pt idx="5113">
                  <c:v>8.7690003216270004E-2</c:v>
                </c:pt>
                <c:pt idx="5114">
                  <c:v>8.7736882269380007E-2</c:v>
                </c:pt>
                <c:pt idx="5115">
                  <c:v>8.7820135056970006E-2</c:v>
                </c:pt>
                <c:pt idx="5116">
                  <c:v>8.7867602705960002E-2</c:v>
                </c:pt>
                <c:pt idx="5117">
                  <c:v>8.7922096252440005E-2</c:v>
                </c:pt>
                <c:pt idx="5118">
                  <c:v>8.7997317314150003E-2</c:v>
                </c:pt>
                <c:pt idx="5119">
                  <c:v>8.8046498596670006E-2</c:v>
                </c:pt>
                <c:pt idx="5120">
                  <c:v>8.8115938007830005E-2</c:v>
                </c:pt>
                <c:pt idx="5121">
                  <c:v>8.8175922632220002E-2</c:v>
                </c:pt>
                <c:pt idx="5122">
                  <c:v>8.8224165141580005E-2</c:v>
                </c:pt>
                <c:pt idx="5123">
                  <c:v>8.8309690356249998E-2</c:v>
                </c:pt>
                <c:pt idx="5124">
                  <c:v>8.8357292115690003E-2</c:v>
                </c:pt>
                <c:pt idx="5125">
                  <c:v>8.8414691388609995E-2</c:v>
                </c:pt>
                <c:pt idx="5126">
                  <c:v>8.8489204645159997E-2</c:v>
                </c:pt>
                <c:pt idx="5127">
                  <c:v>8.853662759066E-2</c:v>
                </c:pt>
                <c:pt idx="5128">
                  <c:v>8.861015737057E-2</c:v>
                </c:pt>
                <c:pt idx="5129">
                  <c:v>8.8663034141059999E-2</c:v>
                </c:pt>
                <c:pt idx="5130">
                  <c:v>8.8710911571979995E-2</c:v>
                </c:pt>
                <c:pt idx="5131">
                  <c:v>8.8790394365790004E-2</c:v>
                </c:pt>
                <c:pt idx="5132">
                  <c:v>8.8836297392849997E-2</c:v>
                </c:pt>
                <c:pt idx="5133">
                  <c:v>8.8893838226799998E-2</c:v>
                </c:pt>
                <c:pt idx="5134">
                  <c:v>8.8962450623510006E-2</c:v>
                </c:pt>
                <c:pt idx="5135">
                  <c:v>8.9009948074820003E-2</c:v>
                </c:pt>
                <c:pt idx="5136">
                  <c:v>8.9082017540929995E-2</c:v>
                </c:pt>
                <c:pt idx="5137">
                  <c:v>8.9137949049470006E-2</c:v>
                </c:pt>
                <c:pt idx="5138">
                  <c:v>8.9188188314440003E-2</c:v>
                </c:pt>
                <c:pt idx="5139">
                  <c:v>8.9263200759889999E-2</c:v>
                </c:pt>
                <c:pt idx="5140">
                  <c:v>8.9311540126799996E-2</c:v>
                </c:pt>
                <c:pt idx="5141">
                  <c:v>8.9371375739570005E-2</c:v>
                </c:pt>
                <c:pt idx="5142">
                  <c:v>8.9431330561640002E-2</c:v>
                </c:pt>
                <c:pt idx="5143">
                  <c:v>8.9478150010110002E-2</c:v>
                </c:pt>
                <c:pt idx="5144">
                  <c:v>8.9550353586670003E-2</c:v>
                </c:pt>
                <c:pt idx="5145">
                  <c:v>8.9598804712300001E-2</c:v>
                </c:pt>
                <c:pt idx="5146">
                  <c:v>8.9648716151709995E-2</c:v>
                </c:pt>
                <c:pt idx="5147">
                  <c:v>8.9717864990230003E-2</c:v>
                </c:pt>
                <c:pt idx="5148">
                  <c:v>8.9762926101680005E-2</c:v>
                </c:pt>
                <c:pt idx="5149">
                  <c:v>8.9828424155710004E-2</c:v>
                </c:pt>
                <c:pt idx="5150">
                  <c:v>8.9887224137779997E-2</c:v>
                </c:pt>
                <c:pt idx="5151">
                  <c:v>8.9936174452299997E-2</c:v>
                </c:pt>
                <c:pt idx="5152">
                  <c:v>9.0018235146999998E-2</c:v>
                </c:pt>
                <c:pt idx="5153">
                  <c:v>9.00682285428E-2</c:v>
                </c:pt>
                <c:pt idx="5154">
                  <c:v>9.0129613876339998E-2</c:v>
                </c:pt>
                <c:pt idx="5155">
                  <c:v>9.0196065604689998E-2</c:v>
                </c:pt>
                <c:pt idx="5156">
                  <c:v>9.0245954692360006E-2</c:v>
                </c:pt>
                <c:pt idx="5157">
                  <c:v>9.0318128466609998E-2</c:v>
                </c:pt>
                <c:pt idx="5158">
                  <c:v>9.0373523533339994E-2</c:v>
                </c:pt>
                <c:pt idx="5159">
                  <c:v>9.0425059199329999E-2</c:v>
                </c:pt>
                <c:pt idx="5160">
                  <c:v>9.0498939156529998E-2</c:v>
                </c:pt>
                <c:pt idx="5161">
                  <c:v>9.0546093881129996E-2</c:v>
                </c:pt>
                <c:pt idx="5162">
                  <c:v>9.0606242418290003E-2</c:v>
                </c:pt>
                <c:pt idx="5163">
                  <c:v>9.0668924152849995E-2</c:v>
                </c:pt>
                <c:pt idx="5164">
                  <c:v>9.0712249279019996E-2</c:v>
                </c:pt>
                <c:pt idx="5165">
                  <c:v>9.0787403285500001E-2</c:v>
                </c:pt>
                <c:pt idx="5166">
                  <c:v>9.0836495161060002E-2</c:v>
                </c:pt>
                <c:pt idx="5167">
                  <c:v>9.0884111821650002E-2</c:v>
                </c:pt>
                <c:pt idx="5168">
                  <c:v>9.095621854067E-2</c:v>
                </c:pt>
                <c:pt idx="5169">
                  <c:v>9.0998113155359994E-2</c:v>
                </c:pt>
                <c:pt idx="5170">
                  <c:v>9.1062046587469997E-2</c:v>
                </c:pt>
                <c:pt idx="5171">
                  <c:v>9.1117180883880003E-2</c:v>
                </c:pt>
                <c:pt idx="5172">
                  <c:v>9.1157786548139996E-2</c:v>
                </c:pt>
                <c:pt idx="5173">
                  <c:v>9.1230280697349994E-2</c:v>
                </c:pt>
                <c:pt idx="5174">
                  <c:v>9.1275259852410001E-2</c:v>
                </c:pt>
                <c:pt idx="5175">
                  <c:v>9.1324567794799999E-2</c:v>
                </c:pt>
                <c:pt idx="5176">
                  <c:v>9.139417856932E-2</c:v>
                </c:pt>
                <c:pt idx="5177">
                  <c:v>9.143555164337E-2</c:v>
                </c:pt>
                <c:pt idx="5178">
                  <c:v>9.1499350965020002E-2</c:v>
                </c:pt>
                <c:pt idx="5179">
                  <c:v>9.1552734375E-2</c:v>
                </c:pt>
                <c:pt idx="5180">
                  <c:v>9.159060567617E-2</c:v>
                </c:pt>
                <c:pt idx="5181">
                  <c:v>9.16667804122E-2</c:v>
                </c:pt>
                <c:pt idx="5182">
                  <c:v>9.1709457337859998E-2</c:v>
                </c:pt>
                <c:pt idx="5183">
                  <c:v>9.1761387884620002E-2</c:v>
                </c:pt>
                <c:pt idx="5184">
                  <c:v>9.1834038496019996E-2</c:v>
                </c:pt>
                <c:pt idx="5185">
                  <c:v>9.1878436505790001E-2</c:v>
                </c:pt>
                <c:pt idx="5186">
                  <c:v>9.1942660510539995E-2</c:v>
                </c:pt>
                <c:pt idx="5187">
                  <c:v>9.1996312141419997E-2</c:v>
                </c:pt>
                <c:pt idx="5188">
                  <c:v>9.2041186988349996E-2</c:v>
                </c:pt>
                <c:pt idx="5189">
                  <c:v>9.211941063404E-2</c:v>
                </c:pt>
                <c:pt idx="5190">
                  <c:v>9.2166788876060002E-2</c:v>
                </c:pt>
                <c:pt idx="5191">
                  <c:v>9.2218242585659999E-2</c:v>
                </c:pt>
                <c:pt idx="5192">
                  <c:v>9.2289589345459999E-2</c:v>
                </c:pt>
                <c:pt idx="5193">
                  <c:v>9.2328943312169995E-2</c:v>
                </c:pt>
                <c:pt idx="5194">
                  <c:v>9.2395029962060005E-2</c:v>
                </c:pt>
                <c:pt idx="5195">
                  <c:v>9.2447869479659994E-2</c:v>
                </c:pt>
                <c:pt idx="5196">
                  <c:v>9.2498049139979999E-2</c:v>
                </c:pt>
                <c:pt idx="5197">
                  <c:v>9.2578858137130002E-2</c:v>
                </c:pt>
                <c:pt idx="5198">
                  <c:v>9.2623114585880004E-2</c:v>
                </c:pt>
                <c:pt idx="5199">
                  <c:v>9.2677943408490004E-2</c:v>
                </c:pt>
                <c:pt idx="5200">
                  <c:v>9.2751570045949999E-2</c:v>
                </c:pt>
                <c:pt idx="5201">
                  <c:v>9.279661625624E-2</c:v>
                </c:pt>
                <c:pt idx="5202">
                  <c:v>9.2869028449060004E-2</c:v>
                </c:pt>
                <c:pt idx="5203">
                  <c:v>9.2923000454899998E-2</c:v>
                </c:pt>
                <c:pt idx="5204">
                  <c:v>9.2967614531519999E-2</c:v>
                </c:pt>
                <c:pt idx="5205">
                  <c:v>9.3046776950359997E-2</c:v>
                </c:pt>
                <c:pt idx="5206">
                  <c:v>9.30861979723E-2</c:v>
                </c:pt>
                <c:pt idx="5207">
                  <c:v>9.3135640025140007E-2</c:v>
                </c:pt>
                <c:pt idx="5208">
                  <c:v>9.3201674520970001E-2</c:v>
                </c:pt>
                <c:pt idx="5209">
                  <c:v>9.323854744434E-2</c:v>
                </c:pt>
                <c:pt idx="5210">
                  <c:v>9.3300007283690006E-2</c:v>
                </c:pt>
                <c:pt idx="5211">
                  <c:v>9.3347623944280006E-2</c:v>
                </c:pt>
                <c:pt idx="5212">
                  <c:v>9.3383669853210005E-2</c:v>
                </c:pt>
                <c:pt idx="5213">
                  <c:v>9.3459039926529999E-2</c:v>
                </c:pt>
                <c:pt idx="5214">
                  <c:v>9.3494504690169997E-2</c:v>
                </c:pt>
                <c:pt idx="5215">
                  <c:v>9.353703260422E-2</c:v>
                </c:pt>
                <c:pt idx="5216">
                  <c:v>9.3593537807460006E-2</c:v>
                </c:pt>
                <c:pt idx="5217">
                  <c:v>9.3630202114579994E-2</c:v>
                </c:pt>
                <c:pt idx="5218">
                  <c:v>9.3693010509009994E-2</c:v>
                </c:pt>
                <c:pt idx="5219">
                  <c:v>9.3739069998259997E-2</c:v>
                </c:pt>
                <c:pt idx="5220">
                  <c:v>9.3777514994139999E-2</c:v>
                </c:pt>
                <c:pt idx="5221">
                  <c:v>9.3844838440420006E-2</c:v>
                </c:pt>
                <c:pt idx="5222">
                  <c:v>9.3878895044330002E-2</c:v>
                </c:pt>
                <c:pt idx="5223">
                  <c:v>9.3922272324560005E-2</c:v>
                </c:pt>
                <c:pt idx="5224">
                  <c:v>9.3984656035900005E-2</c:v>
                </c:pt>
                <c:pt idx="5225">
                  <c:v>9.4019137322900001E-2</c:v>
                </c:pt>
                <c:pt idx="5226">
                  <c:v>9.4085544347759995E-2</c:v>
                </c:pt>
                <c:pt idx="5227">
                  <c:v>9.4123199582099998E-2</c:v>
                </c:pt>
                <c:pt idx="5228">
                  <c:v>9.4153121113780006E-2</c:v>
                </c:pt>
                <c:pt idx="5229">
                  <c:v>9.4214089214799998E-2</c:v>
                </c:pt>
                <c:pt idx="5230">
                  <c:v>9.4243921339509998E-2</c:v>
                </c:pt>
                <c:pt idx="5231">
                  <c:v>9.4287134706970005E-2</c:v>
                </c:pt>
                <c:pt idx="5232">
                  <c:v>9.4333186745639994E-2</c:v>
                </c:pt>
                <c:pt idx="5233">
                  <c:v>9.4362691044810001E-2</c:v>
                </c:pt>
                <c:pt idx="5234">
                  <c:v>9.4418056309219997E-2</c:v>
                </c:pt>
                <c:pt idx="5235">
                  <c:v>9.4452068209650006E-2</c:v>
                </c:pt>
                <c:pt idx="5236">
                  <c:v>9.4480909407140004E-2</c:v>
                </c:pt>
                <c:pt idx="5237">
                  <c:v>9.4541795551779995E-2</c:v>
                </c:pt>
                <c:pt idx="5238">
                  <c:v>9.4575665891170002E-2</c:v>
                </c:pt>
                <c:pt idx="5239">
                  <c:v>9.4623498618600005E-2</c:v>
                </c:pt>
                <c:pt idx="5240">
                  <c:v>9.4671033322810003E-2</c:v>
                </c:pt>
                <c:pt idx="5241">
                  <c:v>9.4702281057830004E-2</c:v>
                </c:pt>
                <c:pt idx="5242">
                  <c:v>9.4764791429039999E-2</c:v>
                </c:pt>
                <c:pt idx="5243">
                  <c:v>9.4797693192959998E-2</c:v>
                </c:pt>
                <c:pt idx="5244">
                  <c:v>9.4831168651580006E-2</c:v>
                </c:pt>
                <c:pt idx="5245">
                  <c:v>9.4887576997279996E-2</c:v>
                </c:pt>
                <c:pt idx="5246">
                  <c:v>9.4919092953209994E-2</c:v>
                </c:pt>
                <c:pt idx="5247">
                  <c:v>9.4967678189279994E-2</c:v>
                </c:pt>
                <c:pt idx="5248">
                  <c:v>9.5004655420780001E-2</c:v>
                </c:pt>
                <c:pt idx="5249">
                  <c:v>9.5033369958400005E-2</c:v>
                </c:pt>
                <c:pt idx="5250">
                  <c:v>9.5085933804509998E-2</c:v>
                </c:pt>
                <c:pt idx="5251">
                  <c:v>9.5113858580590002E-2</c:v>
                </c:pt>
                <c:pt idx="5252">
                  <c:v>9.5150858163829996E-2</c:v>
                </c:pt>
                <c:pt idx="5253">
                  <c:v>9.5199286937710001E-2</c:v>
                </c:pt>
                <c:pt idx="5254">
                  <c:v>9.5223680138590006E-2</c:v>
                </c:pt>
                <c:pt idx="5255">
                  <c:v>9.5275409519670007E-2</c:v>
                </c:pt>
                <c:pt idx="5256">
                  <c:v>9.5307804644109997E-2</c:v>
                </c:pt>
                <c:pt idx="5257">
                  <c:v>9.533648937941E-2</c:v>
                </c:pt>
                <c:pt idx="5258">
                  <c:v>9.5394760370250006E-2</c:v>
                </c:pt>
                <c:pt idx="5259">
                  <c:v>9.5420606434350005E-2</c:v>
                </c:pt>
                <c:pt idx="5260">
                  <c:v>9.5462620258329994E-2</c:v>
                </c:pt>
                <c:pt idx="5261">
                  <c:v>9.5508605241779995E-2</c:v>
                </c:pt>
                <c:pt idx="5262">
                  <c:v>9.5535360276699996E-2</c:v>
                </c:pt>
                <c:pt idx="5263">
                  <c:v>9.5589935779570007E-2</c:v>
                </c:pt>
                <c:pt idx="5264">
                  <c:v>9.5619753003120006E-2</c:v>
                </c:pt>
                <c:pt idx="5265">
                  <c:v>9.5647066831589994E-2</c:v>
                </c:pt>
                <c:pt idx="5266">
                  <c:v>9.5704391598700006E-2</c:v>
                </c:pt>
                <c:pt idx="5267">
                  <c:v>9.5727235078809994E-2</c:v>
                </c:pt>
                <c:pt idx="5268">
                  <c:v>9.5768339931960003E-2</c:v>
                </c:pt>
                <c:pt idx="5269">
                  <c:v>9.5809549093249999E-2</c:v>
                </c:pt>
                <c:pt idx="5270">
                  <c:v>9.5833361148829996E-2</c:v>
                </c:pt>
                <c:pt idx="5271">
                  <c:v>9.5883183181289994E-2</c:v>
                </c:pt>
                <c:pt idx="5272">
                  <c:v>9.5908321440220004E-2</c:v>
                </c:pt>
                <c:pt idx="5273">
                  <c:v>9.5935426652430003E-2</c:v>
                </c:pt>
                <c:pt idx="5274">
                  <c:v>9.5989704132079995E-2</c:v>
                </c:pt>
                <c:pt idx="5275">
                  <c:v>9.6013151109219999E-2</c:v>
                </c:pt>
                <c:pt idx="5276">
                  <c:v>9.6054874360559997E-2</c:v>
                </c:pt>
                <c:pt idx="5277">
                  <c:v>9.6089750528339998E-2</c:v>
                </c:pt>
                <c:pt idx="5278">
                  <c:v>9.6113041043280001E-2</c:v>
                </c:pt>
                <c:pt idx="5279">
                  <c:v>9.6165068447589999E-2</c:v>
                </c:pt>
                <c:pt idx="5280">
                  <c:v>9.6190869808200005E-2</c:v>
                </c:pt>
                <c:pt idx="5281">
                  <c:v>9.6225395798680002E-2</c:v>
                </c:pt>
                <c:pt idx="5282">
                  <c:v>9.6274502575400003E-2</c:v>
                </c:pt>
                <c:pt idx="5283">
                  <c:v>9.6297286450859998E-2</c:v>
                </c:pt>
                <c:pt idx="5284">
                  <c:v>9.6343770623210007E-2</c:v>
                </c:pt>
                <c:pt idx="5285">
                  <c:v>9.6376784145829994E-2</c:v>
                </c:pt>
                <c:pt idx="5286">
                  <c:v>9.6400134265420004E-2</c:v>
                </c:pt>
                <c:pt idx="5287">
                  <c:v>9.6456125378609994E-2</c:v>
                </c:pt>
                <c:pt idx="5288">
                  <c:v>9.6481576561930002E-2</c:v>
                </c:pt>
                <c:pt idx="5289">
                  <c:v>9.6518978476519995E-2</c:v>
                </c:pt>
                <c:pt idx="5290">
                  <c:v>9.6563331782820006E-2</c:v>
                </c:pt>
                <c:pt idx="5291">
                  <c:v>9.6588037908080002E-2</c:v>
                </c:pt>
                <c:pt idx="5292">
                  <c:v>9.6639066934589998E-2</c:v>
                </c:pt>
                <c:pt idx="5293">
                  <c:v>9.6670433878899995E-2</c:v>
                </c:pt>
                <c:pt idx="5294">
                  <c:v>9.6694558858870003E-2</c:v>
                </c:pt>
                <c:pt idx="5295">
                  <c:v>9.6745826303960003E-2</c:v>
                </c:pt>
                <c:pt idx="5296">
                  <c:v>9.6769593656059999E-2</c:v>
                </c:pt>
                <c:pt idx="5297">
                  <c:v>9.6809089183809996E-2</c:v>
                </c:pt>
                <c:pt idx="5298">
                  <c:v>9.6851274371150001E-2</c:v>
                </c:pt>
                <c:pt idx="5299">
                  <c:v>9.6875816583629995E-2</c:v>
                </c:pt>
                <c:pt idx="5300">
                  <c:v>9.6931993961329996E-2</c:v>
                </c:pt>
                <c:pt idx="5301">
                  <c:v>9.6961915493010004E-2</c:v>
                </c:pt>
                <c:pt idx="5302">
                  <c:v>9.6991933882240006E-2</c:v>
                </c:pt>
                <c:pt idx="5303">
                  <c:v>9.7042679786680006E-2</c:v>
                </c:pt>
                <c:pt idx="5304">
                  <c:v>9.7072817385200003E-2</c:v>
                </c:pt>
                <c:pt idx="5305">
                  <c:v>9.7120538353919997E-2</c:v>
                </c:pt>
                <c:pt idx="5306">
                  <c:v>9.716036170721E-2</c:v>
                </c:pt>
                <c:pt idx="5307">
                  <c:v>9.7185529768470003E-2</c:v>
                </c:pt>
                <c:pt idx="5308">
                  <c:v>9.7243279218670001E-2</c:v>
                </c:pt>
                <c:pt idx="5309">
                  <c:v>9.7271822392939994E-2</c:v>
                </c:pt>
                <c:pt idx="5310">
                  <c:v>9.7304239869119999E-2</c:v>
                </c:pt>
                <c:pt idx="5311">
                  <c:v>9.7352780401709998E-2</c:v>
                </c:pt>
                <c:pt idx="5312">
                  <c:v>9.7377188503739998E-2</c:v>
                </c:pt>
                <c:pt idx="5313">
                  <c:v>9.7429908812050006E-2</c:v>
                </c:pt>
                <c:pt idx="5314">
                  <c:v>9.7458608448509995E-2</c:v>
                </c:pt>
                <c:pt idx="5315">
                  <c:v>9.7485803067679996E-2</c:v>
                </c:pt>
                <c:pt idx="5316">
                  <c:v>9.7544379532340006E-2</c:v>
                </c:pt>
                <c:pt idx="5317">
                  <c:v>9.7572445869450006E-2</c:v>
                </c:pt>
                <c:pt idx="5318">
                  <c:v>9.7605153918270002E-2</c:v>
                </c:pt>
                <c:pt idx="5319">
                  <c:v>9.7645707428460002E-2</c:v>
                </c:pt>
                <c:pt idx="5320">
                  <c:v>9.7668454051019996E-2</c:v>
                </c:pt>
                <c:pt idx="5321">
                  <c:v>9.7719587385649995E-2</c:v>
                </c:pt>
                <c:pt idx="5322">
                  <c:v>9.7750693559650007E-2</c:v>
                </c:pt>
                <c:pt idx="5323">
                  <c:v>9.777656942606E-2</c:v>
                </c:pt>
                <c:pt idx="5324">
                  <c:v>9.7828492522240004E-2</c:v>
                </c:pt>
                <c:pt idx="5325">
                  <c:v>9.7851060330870002E-2</c:v>
                </c:pt>
                <c:pt idx="5326">
                  <c:v>9.7887590527530002E-2</c:v>
                </c:pt>
                <c:pt idx="5327">
                  <c:v>9.7922772169109995E-2</c:v>
                </c:pt>
                <c:pt idx="5328">
                  <c:v>9.7946740686889994E-2</c:v>
                </c:pt>
                <c:pt idx="5329">
                  <c:v>9.8000690340999994E-2</c:v>
                </c:pt>
                <c:pt idx="5330">
                  <c:v>9.8025441169740005E-2</c:v>
                </c:pt>
                <c:pt idx="5331">
                  <c:v>9.8054833710189998E-2</c:v>
                </c:pt>
                <c:pt idx="5332">
                  <c:v>9.8098263144489994E-2</c:v>
                </c:pt>
                <c:pt idx="5333">
                  <c:v>9.8122417926789995E-2</c:v>
                </c:pt>
                <c:pt idx="5334">
                  <c:v>9.8167963325980004E-2</c:v>
                </c:pt>
                <c:pt idx="5335">
                  <c:v>9.8198175430300003E-2</c:v>
                </c:pt>
                <c:pt idx="5336">
                  <c:v>9.8223358392720006E-2</c:v>
                </c:pt>
                <c:pt idx="5337">
                  <c:v>9.8276466131209994E-2</c:v>
                </c:pt>
                <c:pt idx="5338">
                  <c:v>9.830133616924E-2</c:v>
                </c:pt>
                <c:pt idx="5339">
                  <c:v>9.833428263664E-2</c:v>
                </c:pt>
                <c:pt idx="5340">
                  <c:v>9.8380148410800006E-2</c:v>
                </c:pt>
                <c:pt idx="5341">
                  <c:v>9.840470552444E-2</c:v>
                </c:pt>
                <c:pt idx="5342">
                  <c:v>9.8456196486950004E-2</c:v>
                </c:pt>
                <c:pt idx="5343">
                  <c:v>9.8483309149740003E-2</c:v>
                </c:pt>
                <c:pt idx="5344">
                  <c:v>9.8511949181560005E-2</c:v>
                </c:pt>
                <c:pt idx="5345">
                  <c:v>9.8568305373190002E-2</c:v>
                </c:pt>
                <c:pt idx="5346">
                  <c:v>9.8592735826969993E-2</c:v>
                </c:pt>
                <c:pt idx="5347">
                  <c:v>9.8634101450440007E-2</c:v>
                </c:pt>
                <c:pt idx="5348">
                  <c:v>9.8675154149530001E-2</c:v>
                </c:pt>
                <c:pt idx="5349">
                  <c:v>9.8701566457749995E-2</c:v>
                </c:pt>
                <c:pt idx="5350">
                  <c:v>9.8755799233909994E-2</c:v>
                </c:pt>
                <c:pt idx="5351">
                  <c:v>9.8784700036049999E-2</c:v>
                </c:pt>
                <c:pt idx="5352">
                  <c:v>9.8815225064750004E-2</c:v>
                </c:pt>
                <c:pt idx="5353">
                  <c:v>9.8871357738970003E-2</c:v>
                </c:pt>
                <c:pt idx="5354">
                  <c:v>9.8897404968739999E-2</c:v>
                </c:pt>
                <c:pt idx="5355">
                  <c:v>9.8944388329979996E-2</c:v>
                </c:pt>
                <c:pt idx="5356">
                  <c:v>9.8981954157350005E-2</c:v>
                </c:pt>
                <c:pt idx="5357">
                  <c:v>9.9009387195110002E-2</c:v>
                </c:pt>
                <c:pt idx="5358">
                  <c:v>9.9064595997330002E-2</c:v>
                </c:pt>
                <c:pt idx="5359">
                  <c:v>9.9093198776250002E-2</c:v>
                </c:pt>
                <c:pt idx="5360">
                  <c:v>9.9124945700169997E-2</c:v>
                </c:pt>
                <c:pt idx="5361">
                  <c:v>9.9170669913290002E-2</c:v>
                </c:pt>
                <c:pt idx="5362">
                  <c:v>9.9197626113890006E-2</c:v>
                </c:pt>
                <c:pt idx="5363">
                  <c:v>9.9245034158229994E-2</c:v>
                </c:pt>
                <c:pt idx="5364">
                  <c:v>9.9276371300220004E-2</c:v>
                </c:pt>
                <c:pt idx="5365">
                  <c:v>9.9302388727659993E-2</c:v>
                </c:pt>
                <c:pt idx="5366">
                  <c:v>9.9352307617659993E-2</c:v>
                </c:pt>
                <c:pt idx="5367">
                  <c:v>9.9374093115330006E-2</c:v>
                </c:pt>
                <c:pt idx="5368">
                  <c:v>9.9411897361280005E-2</c:v>
                </c:pt>
                <c:pt idx="5369">
                  <c:v>9.9449329078200005E-2</c:v>
                </c:pt>
                <c:pt idx="5370">
                  <c:v>9.9476300179959995E-2</c:v>
                </c:pt>
                <c:pt idx="5371">
                  <c:v>9.9527314305310005E-2</c:v>
                </c:pt>
                <c:pt idx="5372">
                  <c:v>9.9552832543850001E-2</c:v>
                </c:pt>
                <c:pt idx="5373">
                  <c:v>9.957954287529E-2</c:v>
                </c:pt>
                <c:pt idx="5374">
                  <c:v>9.9624432623390005E-2</c:v>
                </c:pt>
                <c:pt idx="5375">
                  <c:v>9.9646687507630005E-2</c:v>
                </c:pt>
                <c:pt idx="5376">
                  <c:v>9.9692061543459998E-2</c:v>
                </c:pt>
                <c:pt idx="5377">
                  <c:v>9.9723257124419998E-2</c:v>
                </c:pt>
                <c:pt idx="5378">
                  <c:v>9.9744595587250004E-2</c:v>
                </c:pt>
                <c:pt idx="5379">
                  <c:v>9.9793933331969994E-2</c:v>
                </c:pt>
                <c:pt idx="5380">
                  <c:v>9.9814839661119995E-2</c:v>
                </c:pt>
                <c:pt idx="5381">
                  <c:v>9.9843993783000004E-2</c:v>
                </c:pt>
                <c:pt idx="5382">
                  <c:v>9.9882774054999998E-2</c:v>
                </c:pt>
                <c:pt idx="5383">
                  <c:v>9.9902749061580004E-2</c:v>
                </c:pt>
                <c:pt idx="5384">
                  <c:v>9.995023161173E-2</c:v>
                </c:pt>
                <c:pt idx="5385">
                  <c:v>9.9976606667040002E-2</c:v>
                </c:pt>
                <c:pt idx="5386">
                  <c:v>9.9996753036979996E-2</c:v>
                </c:pt>
                <c:pt idx="5387">
                  <c:v>0.10004495084289999</c:v>
                </c:pt>
                <c:pt idx="5388">
                  <c:v>0.1000670790672</c:v>
                </c:pt>
                <c:pt idx="5389">
                  <c:v>0.1001030057669</c:v>
                </c:pt>
                <c:pt idx="5390">
                  <c:v>0.10014057159420001</c:v>
                </c:pt>
                <c:pt idx="5391">
                  <c:v>0.1001620963216</c:v>
                </c:pt>
                <c:pt idx="5392">
                  <c:v>0.10021372884510001</c:v>
                </c:pt>
                <c:pt idx="5393">
                  <c:v>0.1002372726798</c:v>
                </c:pt>
                <c:pt idx="5394">
                  <c:v>0.10026114434</c:v>
                </c:pt>
                <c:pt idx="5395">
                  <c:v>0.1003066450357</c:v>
                </c:pt>
                <c:pt idx="5396">
                  <c:v>0.10032608360049999</c:v>
                </c:pt>
                <c:pt idx="5397">
                  <c:v>0.1003678664565</c:v>
                </c:pt>
                <c:pt idx="5398">
                  <c:v>0.1003960520029</c:v>
                </c:pt>
                <c:pt idx="5399">
                  <c:v>0.1004147455096</c:v>
                </c:pt>
                <c:pt idx="5400">
                  <c:v>0.1004615053535</c:v>
                </c:pt>
                <c:pt idx="5401">
                  <c:v>0.1004801616073</c:v>
                </c:pt>
                <c:pt idx="5402">
                  <c:v>0.1005043908954</c:v>
                </c:pt>
                <c:pt idx="5403">
                  <c:v>0.10054519027470001</c:v>
                </c:pt>
                <c:pt idx="5404">
                  <c:v>0.10056425631050001</c:v>
                </c:pt>
                <c:pt idx="5405">
                  <c:v>0.10060711205010001</c:v>
                </c:pt>
                <c:pt idx="5406">
                  <c:v>0.1006356105208</c:v>
                </c:pt>
                <c:pt idx="5407">
                  <c:v>0.1006546020508</c:v>
                </c:pt>
                <c:pt idx="5408">
                  <c:v>0.10070008039470001</c:v>
                </c:pt>
                <c:pt idx="5409">
                  <c:v>0.1007186099887</c:v>
                </c:pt>
                <c:pt idx="5410">
                  <c:v>0.1007476523519</c:v>
                </c:pt>
                <c:pt idx="5411">
                  <c:v>0.10078306496140001</c:v>
                </c:pt>
                <c:pt idx="5412">
                  <c:v>0.1007988080382</c:v>
                </c:pt>
                <c:pt idx="5413">
                  <c:v>0.1008424311876</c:v>
                </c:pt>
                <c:pt idx="5414">
                  <c:v>0.1008601337671</c:v>
                </c:pt>
                <c:pt idx="5415">
                  <c:v>0.1008787155151</c:v>
                </c:pt>
                <c:pt idx="5416">
                  <c:v>0.100919097662</c:v>
                </c:pt>
                <c:pt idx="5417">
                  <c:v>0.1009342372417</c:v>
                </c:pt>
                <c:pt idx="5418">
                  <c:v>0.100972853601</c:v>
                </c:pt>
                <c:pt idx="5419">
                  <c:v>0.10100606083869999</c:v>
                </c:pt>
                <c:pt idx="5420">
                  <c:v>0.10102195292710001</c:v>
                </c:pt>
                <c:pt idx="5421">
                  <c:v>0.10106549412010001</c:v>
                </c:pt>
                <c:pt idx="5422">
                  <c:v>0.1010859385133</c:v>
                </c:pt>
                <c:pt idx="5423">
                  <c:v>0.10111092031</c:v>
                </c:pt>
                <c:pt idx="5424">
                  <c:v>0.10115160793069999</c:v>
                </c:pt>
                <c:pt idx="5425">
                  <c:v>0.1011692509055</c:v>
                </c:pt>
                <c:pt idx="5426">
                  <c:v>0.1012062430382</c:v>
                </c:pt>
                <c:pt idx="5427">
                  <c:v>0.10123326629399999</c:v>
                </c:pt>
                <c:pt idx="5428">
                  <c:v>0.1012460961938</c:v>
                </c:pt>
                <c:pt idx="5429">
                  <c:v>0.1012854129076</c:v>
                </c:pt>
                <c:pt idx="5430">
                  <c:v>0.10130064189430001</c:v>
                </c:pt>
                <c:pt idx="5431">
                  <c:v>0.1013245359063</c:v>
                </c:pt>
                <c:pt idx="5432">
                  <c:v>0.1013622581959</c:v>
                </c:pt>
                <c:pt idx="5433">
                  <c:v>0.10137656331060001</c:v>
                </c:pt>
                <c:pt idx="5434">
                  <c:v>0.10141838341950001</c:v>
                </c:pt>
                <c:pt idx="5435">
                  <c:v>0.10143446922300001</c:v>
                </c:pt>
                <c:pt idx="5436">
                  <c:v>0.1014514192939</c:v>
                </c:pt>
                <c:pt idx="5437">
                  <c:v>0.1014972180128</c:v>
                </c:pt>
                <c:pt idx="5438">
                  <c:v>0.1015118509531</c:v>
                </c:pt>
                <c:pt idx="5439">
                  <c:v>0.1015428006649</c:v>
                </c:pt>
                <c:pt idx="5440">
                  <c:v>0.101574100554</c:v>
                </c:pt>
                <c:pt idx="5441">
                  <c:v>0.10159032046789999</c:v>
                </c:pt>
                <c:pt idx="5442">
                  <c:v>0.10162864625449999</c:v>
                </c:pt>
                <c:pt idx="5443">
                  <c:v>0.1016414016485</c:v>
                </c:pt>
                <c:pt idx="5444">
                  <c:v>0.10165815055370001</c:v>
                </c:pt>
                <c:pt idx="5445">
                  <c:v>0.1017050743103</c:v>
                </c:pt>
                <c:pt idx="5446">
                  <c:v>0.1017195209861</c:v>
                </c:pt>
                <c:pt idx="5447">
                  <c:v>0.10174783319230001</c:v>
                </c:pt>
                <c:pt idx="5448">
                  <c:v>0.1017764359713</c:v>
                </c:pt>
                <c:pt idx="5449">
                  <c:v>0.1017890274525</c:v>
                </c:pt>
                <c:pt idx="5450">
                  <c:v>0.1018361598253</c:v>
                </c:pt>
                <c:pt idx="5451">
                  <c:v>0.101850412786</c:v>
                </c:pt>
                <c:pt idx="5452">
                  <c:v>0.1018708869815</c:v>
                </c:pt>
                <c:pt idx="5453">
                  <c:v>0.101914472878</c:v>
                </c:pt>
                <c:pt idx="5454">
                  <c:v>0.10192796587940001</c:v>
                </c:pt>
                <c:pt idx="5455">
                  <c:v>0.1019588783383</c:v>
                </c:pt>
                <c:pt idx="5456">
                  <c:v>0.1019813641906</c:v>
                </c:pt>
                <c:pt idx="5457">
                  <c:v>0.1019973754883</c:v>
                </c:pt>
                <c:pt idx="5458">
                  <c:v>0.10203804820780001</c:v>
                </c:pt>
                <c:pt idx="5459">
                  <c:v>0.10205296427009999</c:v>
                </c:pt>
                <c:pt idx="5460">
                  <c:v>0.1020723953843</c:v>
                </c:pt>
                <c:pt idx="5461">
                  <c:v>0.1021094098687</c:v>
                </c:pt>
                <c:pt idx="5462">
                  <c:v>0.10212259739640001</c:v>
                </c:pt>
                <c:pt idx="5463">
                  <c:v>0.1021606475115</c:v>
                </c:pt>
                <c:pt idx="5464">
                  <c:v>0.1021779626608</c:v>
                </c:pt>
                <c:pt idx="5465">
                  <c:v>0.1021946445107</c:v>
                </c:pt>
                <c:pt idx="5466">
                  <c:v>0.1022361889482</c:v>
                </c:pt>
                <c:pt idx="5467">
                  <c:v>0.1022451370955</c:v>
                </c:pt>
                <c:pt idx="5468">
                  <c:v>0.1022707149386</c:v>
                </c:pt>
                <c:pt idx="5469">
                  <c:v>0.1023007109761</c:v>
                </c:pt>
                <c:pt idx="5470">
                  <c:v>0.102314338088</c:v>
                </c:pt>
                <c:pt idx="5471">
                  <c:v>0.1023504585028</c:v>
                </c:pt>
                <c:pt idx="5472">
                  <c:v>0.1023652032018</c:v>
                </c:pt>
                <c:pt idx="5473">
                  <c:v>0.10237700492140001</c:v>
                </c:pt>
                <c:pt idx="5474">
                  <c:v>0.1024183556437</c:v>
                </c:pt>
                <c:pt idx="5475">
                  <c:v>0.1024311482906</c:v>
                </c:pt>
                <c:pt idx="5476">
                  <c:v>0.1024604514241</c:v>
                </c:pt>
                <c:pt idx="5477">
                  <c:v>0.1024832800031</c:v>
                </c:pt>
                <c:pt idx="5478">
                  <c:v>0.10249509662389999</c:v>
                </c:pt>
                <c:pt idx="5479">
                  <c:v>0.10252998024230001</c:v>
                </c:pt>
                <c:pt idx="5480">
                  <c:v>0.10254124552009999</c:v>
                </c:pt>
                <c:pt idx="5481">
                  <c:v>0.1025605350733</c:v>
                </c:pt>
                <c:pt idx="5482">
                  <c:v>0.1025989428163</c:v>
                </c:pt>
                <c:pt idx="5483">
                  <c:v>0.1026089638472</c:v>
                </c:pt>
                <c:pt idx="5484">
                  <c:v>0.1026391461492</c:v>
                </c:pt>
                <c:pt idx="5485">
                  <c:v>0.1026526242495</c:v>
                </c:pt>
                <c:pt idx="5486">
                  <c:v>0.1026647537947</c:v>
                </c:pt>
                <c:pt idx="5487">
                  <c:v>0.1027021706104</c:v>
                </c:pt>
                <c:pt idx="5488">
                  <c:v>0.10271427780389999</c:v>
                </c:pt>
                <c:pt idx="5489">
                  <c:v>0.10276957601309999</c:v>
                </c:pt>
                <c:pt idx="5490">
                  <c:v>0.1027810499072</c:v>
                </c:pt>
                <c:pt idx="5491">
                  <c:v>0.1028318330646</c:v>
                </c:pt>
                <c:pt idx="5492">
                  <c:v>0.1028479337692</c:v>
                </c:pt>
                <c:pt idx="5493">
                  <c:v>0.10288868099450001</c:v>
                </c:pt>
                <c:pt idx="5494">
                  <c:v>0.1028984487057</c:v>
                </c:pt>
                <c:pt idx="5495">
                  <c:v>0.10293061286209999</c:v>
                </c:pt>
                <c:pt idx="5496">
                  <c:v>0.1029569581151</c:v>
                </c:pt>
                <c:pt idx="5497">
                  <c:v>0.10296873003239999</c:v>
                </c:pt>
                <c:pt idx="5498">
                  <c:v>0.1030098944902</c:v>
                </c:pt>
                <c:pt idx="5499">
                  <c:v>0.1030345335603</c:v>
                </c:pt>
                <c:pt idx="5500">
                  <c:v>0.1030726060271</c:v>
                </c:pt>
                <c:pt idx="5501">
                  <c:v>0.10307941585780001</c:v>
                </c:pt>
                <c:pt idx="5502">
                  <c:v>0.1031315997243</c:v>
                </c:pt>
                <c:pt idx="5503">
                  <c:v>0.1031834334135</c:v>
                </c:pt>
                <c:pt idx="5504">
                  <c:v>0.1032063215971</c:v>
                </c:pt>
                <c:pt idx="5505">
                  <c:v>0.103238902986</c:v>
                </c:pt>
                <c:pt idx="5506">
                  <c:v>0.1032803878188</c:v>
                </c:pt>
                <c:pt idx="5507">
                  <c:v>0.1033060029149</c:v>
                </c:pt>
                <c:pt idx="5508">
                  <c:v>0.1033560410142</c:v>
                </c:pt>
                <c:pt idx="5509">
                  <c:v>0.1033730506897</c:v>
                </c:pt>
                <c:pt idx="5510">
                  <c:v>0.1034161895514</c:v>
                </c:pt>
                <c:pt idx="5511">
                  <c:v>0.1034719347954</c:v>
                </c:pt>
                <c:pt idx="5512">
                  <c:v>0.1035309508443</c:v>
                </c:pt>
                <c:pt idx="5513">
                  <c:v>0.1035408750176</c:v>
                </c:pt>
                <c:pt idx="5514">
                  <c:v>0.1035936698318</c:v>
                </c:pt>
                <c:pt idx="5515">
                  <c:v>0.103638805449</c:v>
                </c:pt>
                <c:pt idx="5516">
                  <c:v>0.1036655083299</c:v>
                </c:pt>
                <c:pt idx="5517">
                  <c:v>0.10371270775789999</c:v>
                </c:pt>
                <c:pt idx="5518">
                  <c:v>0.1037330701947</c:v>
                </c:pt>
                <c:pt idx="5519">
                  <c:v>0.103767991066</c:v>
                </c:pt>
                <c:pt idx="5520">
                  <c:v>0.1038185283542</c:v>
                </c:pt>
                <c:pt idx="5521">
                  <c:v>0.10386452823880001</c:v>
                </c:pt>
                <c:pt idx="5522">
                  <c:v>0.1038942709565</c:v>
                </c:pt>
                <c:pt idx="5523">
                  <c:v>0.1039241403341</c:v>
                </c:pt>
                <c:pt idx="5524">
                  <c:v>0.1039782091975</c:v>
                </c:pt>
                <c:pt idx="5525">
                  <c:v>0.10403233766559999</c:v>
                </c:pt>
                <c:pt idx="5526">
                  <c:v>0.10405982285739999</c:v>
                </c:pt>
                <c:pt idx="5527">
                  <c:v>0.1041003763676</c:v>
                </c:pt>
                <c:pt idx="5528">
                  <c:v>0.1041585952044</c:v>
                </c:pt>
                <c:pt idx="5529">
                  <c:v>0.1042147800326</c:v>
                </c:pt>
                <c:pt idx="5530">
                  <c:v>0.1042386591434</c:v>
                </c:pt>
                <c:pt idx="5531">
                  <c:v>0.1042790561914</c:v>
                </c:pt>
                <c:pt idx="5532">
                  <c:v>0.10433334112169999</c:v>
                </c:pt>
                <c:pt idx="5533">
                  <c:v>0.1043842434883</c:v>
                </c:pt>
                <c:pt idx="5534">
                  <c:v>0.1044109016657</c:v>
                </c:pt>
                <c:pt idx="5535">
                  <c:v>0.10445248335600001</c:v>
                </c:pt>
                <c:pt idx="5536">
                  <c:v>0.1045080795884</c:v>
                </c:pt>
                <c:pt idx="5537">
                  <c:v>0.1045518592</c:v>
                </c:pt>
                <c:pt idx="5538">
                  <c:v>0.1045857518911</c:v>
                </c:pt>
                <c:pt idx="5539">
                  <c:v>0.1046196892858</c:v>
                </c:pt>
                <c:pt idx="5540">
                  <c:v>0.1046728566289</c:v>
                </c:pt>
                <c:pt idx="5541">
                  <c:v>0.1047242432833</c:v>
                </c:pt>
                <c:pt idx="5542">
                  <c:v>0.1047675386071</c:v>
                </c:pt>
                <c:pt idx="5543">
                  <c:v>0.1048038750887</c:v>
                </c:pt>
                <c:pt idx="5544">
                  <c:v>0.1048563569784</c:v>
                </c:pt>
                <c:pt idx="5545">
                  <c:v>0.1049047932029</c:v>
                </c:pt>
                <c:pt idx="5546">
                  <c:v>0.104950197041</c:v>
                </c:pt>
                <c:pt idx="5547">
                  <c:v>0.1049835532904</c:v>
                </c:pt>
                <c:pt idx="5548">
                  <c:v>0.105030477047</c:v>
                </c:pt>
                <c:pt idx="5549">
                  <c:v>0.1050873026252</c:v>
                </c:pt>
                <c:pt idx="5550">
                  <c:v>0.1051341146231</c:v>
                </c:pt>
                <c:pt idx="5551">
                  <c:v>0.1051598116755</c:v>
                </c:pt>
                <c:pt idx="5552">
                  <c:v>0.1052122339606</c:v>
                </c:pt>
                <c:pt idx="5553">
                  <c:v>0.1052695587277</c:v>
                </c:pt>
                <c:pt idx="5554">
                  <c:v>0.1053162664175</c:v>
                </c:pt>
                <c:pt idx="5555">
                  <c:v>0.1053449586034</c:v>
                </c:pt>
                <c:pt idx="5556">
                  <c:v>0.10542514920230001</c:v>
                </c:pt>
                <c:pt idx="5557">
                  <c:v>0.1054607406259</c:v>
                </c:pt>
                <c:pt idx="5558">
                  <c:v>0.1055149361491</c:v>
                </c:pt>
                <c:pt idx="5559">
                  <c:v>0.1055701076984</c:v>
                </c:pt>
                <c:pt idx="5560">
                  <c:v>0.10561960935589999</c:v>
                </c:pt>
                <c:pt idx="5561">
                  <c:v>0.1056540086865</c:v>
                </c:pt>
                <c:pt idx="5562">
                  <c:v>0.1057163476944</c:v>
                </c:pt>
                <c:pt idx="5563">
                  <c:v>0.1057742089033</c:v>
                </c:pt>
                <c:pt idx="5564">
                  <c:v>0.1058262959123</c:v>
                </c:pt>
                <c:pt idx="5565">
                  <c:v>0.1058549508452</c:v>
                </c:pt>
                <c:pt idx="5566">
                  <c:v>0.10590801388029999</c:v>
                </c:pt>
                <c:pt idx="5567">
                  <c:v>0.1059640869498</c:v>
                </c:pt>
                <c:pt idx="5568">
                  <c:v>0.1060328260064</c:v>
                </c:pt>
                <c:pt idx="5569">
                  <c:v>0.10610881447789999</c:v>
                </c:pt>
                <c:pt idx="5570">
                  <c:v>0.10619813948869999</c:v>
                </c:pt>
                <c:pt idx="5571">
                  <c:v>0.1062724962831</c:v>
                </c:pt>
                <c:pt idx="5572">
                  <c:v>0.10633867233990001</c:v>
                </c:pt>
                <c:pt idx="5573">
                  <c:v>0.1064035519958</c:v>
                </c:pt>
                <c:pt idx="5574">
                  <c:v>0.1064624935389</c:v>
                </c:pt>
                <c:pt idx="5575">
                  <c:v>0.1064968034625</c:v>
                </c:pt>
                <c:pt idx="5576">
                  <c:v>0.1065856069326</c:v>
                </c:pt>
                <c:pt idx="5577">
                  <c:v>0.1066709011793</c:v>
                </c:pt>
                <c:pt idx="5578">
                  <c:v>0.1067439317703</c:v>
                </c:pt>
                <c:pt idx="5579">
                  <c:v>0.1068192198873</c:v>
                </c:pt>
                <c:pt idx="5580">
                  <c:v>0.10688418149950001</c:v>
                </c:pt>
                <c:pt idx="5581">
                  <c:v>0.10695291310549999</c:v>
                </c:pt>
                <c:pt idx="5582">
                  <c:v>0.107010692358</c:v>
                </c:pt>
                <c:pt idx="5583">
                  <c:v>0.1070843115449</c:v>
                </c:pt>
                <c:pt idx="5584">
                  <c:v>0.10715785622600001</c:v>
                </c:pt>
                <c:pt idx="5585">
                  <c:v>0.1072257831693</c:v>
                </c:pt>
                <c:pt idx="5586">
                  <c:v>0.1073034256697</c:v>
                </c:pt>
                <c:pt idx="5587">
                  <c:v>0.10738642513750001</c:v>
                </c:pt>
                <c:pt idx="5588">
                  <c:v>0.10747846961019999</c:v>
                </c:pt>
                <c:pt idx="5589">
                  <c:v>0.1075588837266</c:v>
                </c:pt>
                <c:pt idx="5590">
                  <c:v>0.1076261326671</c:v>
                </c:pt>
                <c:pt idx="5591">
                  <c:v>0.1077175289392</c:v>
                </c:pt>
                <c:pt idx="5592">
                  <c:v>0.10779906064270001</c:v>
                </c:pt>
                <c:pt idx="5593">
                  <c:v>0.1078962683678</c:v>
                </c:pt>
                <c:pt idx="5594">
                  <c:v>0.1079321503639</c:v>
                </c:pt>
                <c:pt idx="5595">
                  <c:v>0.10803272575139999</c:v>
                </c:pt>
                <c:pt idx="5596">
                  <c:v>0.10812450945380001</c:v>
                </c:pt>
                <c:pt idx="5597">
                  <c:v>0.10820487886669999</c:v>
                </c:pt>
                <c:pt idx="5598">
                  <c:v>0.10828237235550001</c:v>
                </c:pt>
                <c:pt idx="5599">
                  <c:v>0.1083578243852</c:v>
                </c:pt>
                <c:pt idx="5600">
                  <c:v>0.10843557864430001</c:v>
                </c:pt>
                <c:pt idx="5601">
                  <c:v>0.1085152998567</c:v>
                </c:pt>
                <c:pt idx="5602">
                  <c:v>0.1086108461022</c:v>
                </c:pt>
                <c:pt idx="5603">
                  <c:v>0.1086668968201</c:v>
                </c:pt>
                <c:pt idx="5604">
                  <c:v>0.10873633623120001</c:v>
                </c:pt>
                <c:pt idx="5605">
                  <c:v>0.1088079512119</c:v>
                </c:pt>
                <c:pt idx="5606">
                  <c:v>0.1088462620974</c:v>
                </c:pt>
                <c:pt idx="5607">
                  <c:v>0.10893777757879999</c:v>
                </c:pt>
                <c:pt idx="5608">
                  <c:v>0.1090258136392</c:v>
                </c:pt>
                <c:pt idx="5609">
                  <c:v>0.1091134771705</c:v>
                </c:pt>
                <c:pt idx="5610">
                  <c:v>0.1091757938266</c:v>
                </c:pt>
                <c:pt idx="5611">
                  <c:v>0.10928027331829999</c:v>
                </c:pt>
                <c:pt idx="5612">
                  <c:v>0.10933252424000001</c:v>
                </c:pt>
                <c:pt idx="5613">
                  <c:v>0.109402038157</c:v>
                </c:pt>
                <c:pt idx="5614">
                  <c:v>0.10947249084710001</c:v>
                </c:pt>
                <c:pt idx="5615">
                  <c:v>0.1095206961036</c:v>
                </c:pt>
                <c:pt idx="5616">
                  <c:v>0.1095776408911</c:v>
                </c:pt>
                <c:pt idx="5617">
                  <c:v>0.10964749753480001</c:v>
                </c:pt>
                <c:pt idx="5618">
                  <c:v>0.1097138300538</c:v>
                </c:pt>
                <c:pt idx="5619">
                  <c:v>0.10979580879210001</c:v>
                </c:pt>
                <c:pt idx="5620">
                  <c:v>0.1098592802882</c:v>
                </c:pt>
                <c:pt idx="5621">
                  <c:v>0.1099020466208</c:v>
                </c:pt>
                <c:pt idx="5622">
                  <c:v>0.10999917984010001</c:v>
                </c:pt>
                <c:pt idx="5623">
                  <c:v>0.1100466698408</c:v>
                </c:pt>
                <c:pt idx="5624">
                  <c:v>0.1101465150714</c:v>
                </c:pt>
                <c:pt idx="5625">
                  <c:v>0.11020800471309999</c:v>
                </c:pt>
                <c:pt idx="5626">
                  <c:v>0.1102794110775</c:v>
                </c:pt>
                <c:pt idx="5627">
                  <c:v>0.1103490069509</c:v>
                </c:pt>
                <c:pt idx="5628">
                  <c:v>0.1104021593928</c:v>
                </c:pt>
                <c:pt idx="5629">
                  <c:v>0.11045113950969999</c:v>
                </c:pt>
                <c:pt idx="5630">
                  <c:v>0.1105165332556</c:v>
                </c:pt>
                <c:pt idx="5631">
                  <c:v>0.11058468371629999</c:v>
                </c:pt>
                <c:pt idx="5632">
                  <c:v>0.1106439009309</c:v>
                </c:pt>
                <c:pt idx="5633">
                  <c:v>0.1106909140944</c:v>
                </c:pt>
                <c:pt idx="5634">
                  <c:v>0.11075663566589999</c:v>
                </c:pt>
                <c:pt idx="5635">
                  <c:v>0.1108265295625</c:v>
                </c:pt>
                <c:pt idx="5636">
                  <c:v>0.1108920499682</c:v>
                </c:pt>
                <c:pt idx="5637">
                  <c:v>0.1109402030706</c:v>
                </c:pt>
                <c:pt idx="5638">
                  <c:v>0.1110065057874</c:v>
                </c:pt>
                <c:pt idx="5639">
                  <c:v>0.111085228622</c:v>
                </c:pt>
                <c:pt idx="5640">
                  <c:v>0.11115414649249999</c:v>
                </c:pt>
                <c:pt idx="5641">
                  <c:v>0.1112014874816</c:v>
                </c:pt>
                <c:pt idx="5642">
                  <c:v>0.1112578734756</c:v>
                </c:pt>
                <c:pt idx="5643">
                  <c:v>0.111343331635</c:v>
                </c:pt>
                <c:pt idx="5644">
                  <c:v>0.1114063486457</c:v>
                </c:pt>
                <c:pt idx="5645">
                  <c:v>0.11147713661189999</c:v>
                </c:pt>
                <c:pt idx="5646">
                  <c:v>0.11156951636079999</c:v>
                </c:pt>
                <c:pt idx="5647">
                  <c:v>0.1116441264749</c:v>
                </c:pt>
                <c:pt idx="5648">
                  <c:v>0.1117053180933</c:v>
                </c:pt>
                <c:pt idx="5649">
                  <c:v>0.1118120029569</c:v>
                </c:pt>
                <c:pt idx="5650">
                  <c:v>0.1118585914373</c:v>
                </c:pt>
                <c:pt idx="5651">
                  <c:v>0.11192232370379999</c:v>
                </c:pt>
                <c:pt idx="5652">
                  <c:v>0.111993715167</c:v>
                </c:pt>
                <c:pt idx="5653">
                  <c:v>0.1120612323284</c:v>
                </c:pt>
                <c:pt idx="5654">
                  <c:v>0.1121086254716</c:v>
                </c:pt>
                <c:pt idx="5655">
                  <c:v>0.1121737062931</c:v>
                </c:pt>
                <c:pt idx="5656">
                  <c:v>0.1122752502561</c:v>
                </c:pt>
                <c:pt idx="5657">
                  <c:v>0.11234801262620001</c:v>
                </c:pt>
                <c:pt idx="5658">
                  <c:v>0.1124184429646</c:v>
                </c:pt>
                <c:pt idx="5659">
                  <c:v>0.1124938949943</c:v>
                </c:pt>
                <c:pt idx="5660">
                  <c:v>0.1125447452068</c:v>
                </c:pt>
                <c:pt idx="5661">
                  <c:v>0.1126047372818</c:v>
                </c:pt>
                <c:pt idx="5662">
                  <c:v>0.1126769706607</c:v>
                </c:pt>
                <c:pt idx="5663">
                  <c:v>0.1127689555287</c:v>
                </c:pt>
                <c:pt idx="5664">
                  <c:v>0.1128539144993</c:v>
                </c:pt>
                <c:pt idx="5665">
                  <c:v>0.11295036971569999</c:v>
                </c:pt>
                <c:pt idx="5666">
                  <c:v>0.11305017024279999</c:v>
                </c:pt>
                <c:pt idx="5667">
                  <c:v>0.11310642957689999</c:v>
                </c:pt>
                <c:pt idx="5668">
                  <c:v>0.1131816804409</c:v>
                </c:pt>
                <c:pt idx="5669">
                  <c:v>0.1132568642497</c:v>
                </c:pt>
                <c:pt idx="5670">
                  <c:v>0.11332436650990001</c:v>
                </c:pt>
                <c:pt idx="5671">
                  <c:v>0.1133821234107</c:v>
                </c:pt>
                <c:pt idx="5672">
                  <c:v>0.1134571731091</c:v>
                </c:pt>
                <c:pt idx="5673">
                  <c:v>0.1135326549411</c:v>
                </c:pt>
                <c:pt idx="5674">
                  <c:v>0.1136029958725</c:v>
                </c:pt>
                <c:pt idx="5675">
                  <c:v>0.1136542856693</c:v>
                </c:pt>
                <c:pt idx="5676">
                  <c:v>0.11372608691449999</c:v>
                </c:pt>
                <c:pt idx="5677">
                  <c:v>0.1138238236308</c:v>
                </c:pt>
                <c:pt idx="5678">
                  <c:v>0.1138936504722</c:v>
                </c:pt>
                <c:pt idx="5679">
                  <c:v>0.11396986991169999</c:v>
                </c:pt>
                <c:pt idx="5680">
                  <c:v>0.1140279620886</c:v>
                </c:pt>
                <c:pt idx="5681">
                  <c:v>0.1140859276056</c:v>
                </c:pt>
                <c:pt idx="5682">
                  <c:v>0.1141542047262</c:v>
                </c:pt>
                <c:pt idx="5683">
                  <c:v>0.11422737687829999</c:v>
                </c:pt>
                <c:pt idx="5684">
                  <c:v>0.1142821162939</c:v>
                </c:pt>
                <c:pt idx="5685">
                  <c:v>0.1143379807472</c:v>
                </c:pt>
                <c:pt idx="5686">
                  <c:v>0.1144150644541</c:v>
                </c:pt>
                <c:pt idx="5687">
                  <c:v>0.1144938021898</c:v>
                </c:pt>
                <c:pt idx="5688">
                  <c:v>0.1145556494594</c:v>
                </c:pt>
                <c:pt idx="5689">
                  <c:v>0.11461380869149999</c:v>
                </c:pt>
                <c:pt idx="5690">
                  <c:v>0.1147028282285</c:v>
                </c:pt>
                <c:pt idx="5691">
                  <c:v>0.1148130148649</c:v>
                </c:pt>
                <c:pt idx="5692">
                  <c:v>0.1148673593998</c:v>
                </c:pt>
                <c:pt idx="5693">
                  <c:v>0.1149383857846</c:v>
                </c:pt>
                <c:pt idx="5694">
                  <c:v>0.1150195524096</c:v>
                </c:pt>
                <c:pt idx="5695">
                  <c:v>0.1150801628828</c:v>
                </c:pt>
                <c:pt idx="5696">
                  <c:v>0.1151410341263</c:v>
                </c:pt>
                <c:pt idx="5697">
                  <c:v>0.11521440744399999</c:v>
                </c:pt>
                <c:pt idx="5698">
                  <c:v>0.1153062433004</c:v>
                </c:pt>
                <c:pt idx="5699">
                  <c:v>0.11537700891490001</c:v>
                </c:pt>
                <c:pt idx="5700">
                  <c:v>0.1154385358095</c:v>
                </c:pt>
                <c:pt idx="5701">
                  <c:v>0.11547813564540001</c:v>
                </c:pt>
                <c:pt idx="5702">
                  <c:v>0.11555004119869999</c:v>
                </c:pt>
                <c:pt idx="5703">
                  <c:v>0.1156229302287</c:v>
                </c:pt>
                <c:pt idx="5704">
                  <c:v>0.11569779366250001</c:v>
                </c:pt>
                <c:pt idx="5705">
                  <c:v>0.1157486215234</c:v>
                </c:pt>
                <c:pt idx="5706">
                  <c:v>0.11581867188220001</c:v>
                </c:pt>
                <c:pt idx="5707">
                  <c:v>0.1159049198031</c:v>
                </c:pt>
                <c:pt idx="5708">
                  <c:v>0.11599951982499999</c:v>
                </c:pt>
                <c:pt idx="5709">
                  <c:v>0.1160658225417</c:v>
                </c:pt>
                <c:pt idx="5710">
                  <c:v>0.1161500960588</c:v>
                </c:pt>
                <c:pt idx="5711">
                  <c:v>0.1162230223417</c:v>
                </c:pt>
                <c:pt idx="5712">
                  <c:v>0.11629447340970001</c:v>
                </c:pt>
                <c:pt idx="5713">
                  <c:v>0.11635064333679999</c:v>
                </c:pt>
                <c:pt idx="5714">
                  <c:v>0.1164080575109</c:v>
                </c:pt>
                <c:pt idx="5715">
                  <c:v>0.11648768931630001</c:v>
                </c:pt>
                <c:pt idx="5716">
                  <c:v>0.1165630072355</c:v>
                </c:pt>
                <c:pt idx="5717">
                  <c:v>0.1166366562247</c:v>
                </c:pt>
                <c:pt idx="5718">
                  <c:v>0.1166752502322</c:v>
                </c:pt>
                <c:pt idx="5719">
                  <c:v>0.1167030632496</c:v>
                </c:pt>
                <c:pt idx="5720">
                  <c:v>0.1167634353042</c:v>
                </c:pt>
                <c:pt idx="5721">
                  <c:v>0.1167928129435</c:v>
                </c:pt>
                <c:pt idx="5722">
                  <c:v>0.116832152009</c:v>
                </c:pt>
                <c:pt idx="5723">
                  <c:v>0.1168833374977</c:v>
                </c:pt>
                <c:pt idx="5724">
                  <c:v>0.11691496521230001</c:v>
                </c:pt>
                <c:pt idx="5725">
                  <c:v>0.1169697269797</c:v>
                </c:pt>
                <c:pt idx="5726">
                  <c:v>0.11700386554</c:v>
                </c:pt>
                <c:pt idx="5727">
                  <c:v>0.11703542619939999</c:v>
                </c:pt>
                <c:pt idx="5728">
                  <c:v>0.117094412446</c:v>
                </c:pt>
                <c:pt idx="5729">
                  <c:v>0.1171581596136</c:v>
                </c:pt>
                <c:pt idx="5730">
                  <c:v>0.1172272637486</c:v>
                </c:pt>
                <c:pt idx="5731">
                  <c:v>0.1173116862774</c:v>
                </c:pt>
                <c:pt idx="5732">
                  <c:v>0.1173959597945</c:v>
                </c:pt>
                <c:pt idx="5733">
                  <c:v>0.1174567267299</c:v>
                </c:pt>
                <c:pt idx="5734">
                  <c:v>0.1175271868706</c:v>
                </c:pt>
                <c:pt idx="5735">
                  <c:v>0.1176134571433</c:v>
                </c:pt>
                <c:pt idx="5736">
                  <c:v>0.11769438534979999</c:v>
                </c:pt>
                <c:pt idx="5737">
                  <c:v>0.11776272207500001</c:v>
                </c:pt>
                <c:pt idx="5738">
                  <c:v>0.1178294345737</c:v>
                </c:pt>
                <c:pt idx="5739">
                  <c:v>0.11791240423920001</c:v>
                </c:pt>
                <c:pt idx="5740">
                  <c:v>0.1179923936725</c:v>
                </c:pt>
                <c:pt idx="5741">
                  <c:v>0.118066675961</c:v>
                </c:pt>
                <c:pt idx="5742">
                  <c:v>0.1181299611926</c:v>
                </c:pt>
                <c:pt idx="5743">
                  <c:v>0.11820308864119999</c:v>
                </c:pt>
                <c:pt idx="5744">
                  <c:v>0.1182853728533</c:v>
                </c:pt>
                <c:pt idx="5745">
                  <c:v>0.1183589696884</c:v>
                </c:pt>
                <c:pt idx="5746">
                  <c:v>0.11841320246460001</c:v>
                </c:pt>
                <c:pt idx="5747">
                  <c:v>0.11848960816860001</c:v>
                </c:pt>
                <c:pt idx="5748">
                  <c:v>0.11852472275500001</c:v>
                </c:pt>
                <c:pt idx="5749">
                  <c:v>0.1185968965292</c:v>
                </c:pt>
                <c:pt idx="5750">
                  <c:v>0.1186755597591</c:v>
                </c:pt>
                <c:pt idx="5751">
                  <c:v>0.1187529936433</c:v>
                </c:pt>
                <c:pt idx="5752">
                  <c:v>0.1188100427389</c:v>
                </c:pt>
                <c:pt idx="5753">
                  <c:v>0.11888334155080001</c:v>
                </c:pt>
                <c:pt idx="5754">
                  <c:v>0.11896219104529999</c:v>
                </c:pt>
                <c:pt idx="5755">
                  <c:v>0.1190480366349</c:v>
                </c:pt>
                <c:pt idx="5756">
                  <c:v>0.1191170811653</c:v>
                </c:pt>
                <c:pt idx="5757">
                  <c:v>0.119162812829</c:v>
                </c:pt>
                <c:pt idx="5758">
                  <c:v>0.1192377656698</c:v>
                </c:pt>
                <c:pt idx="5759">
                  <c:v>0.1192648485303</c:v>
                </c:pt>
                <c:pt idx="5760">
                  <c:v>0.11929425597190001</c:v>
                </c:pt>
                <c:pt idx="5761">
                  <c:v>0.11935268342490001</c:v>
                </c:pt>
                <c:pt idx="5762">
                  <c:v>0.119377464056</c:v>
                </c:pt>
                <c:pt idx="5763">
                  <c:v>0.1194179952145</c:v>
                </c:pt>
                <c:pt idx="5764">
                  <c:v>0.11946535855529999</c:v>
                </c:pt>
                <c:pt idx="5765">
                  <c:v>0.119490981102</c:v>
                </c:pt>
                <c:pt idx="5766">
                  <c:v>0.11955099552869999</c:v>
                </c:pt>
                <c:pt idx="5767">
                  <c:v>0.1195807233453</c:v>
                </c:pt>
                <c:pt idx="5768">
                  <c:v>0.1196137592196</c:v>
                </c:pt>
                <c:pt idx="5769">
                  <c:v>0.11967671662569999</c:v>
                </c:pt>
                <c:pt idx="5770">
                  <c:v>0.1197190731764</c:v>
                </c:pt>
                <c:pt idx="5771">
                  <c:v>0.1197853684425</c:v>
                </c:pt>
                <c:pt idx="5772">
                  <c:v>0.11986090987920001</c:v>
                </c:pt>
                <c:pt idx="5773">
                  <c:v>0.1199143901467</c:v>
                </c:pt>
                <c:pt idx="5774">
                  <c:v>0.11999733746049999</c:v>
                </c:pt>
                <c:pt idx="5775">
                  <c:v>0.1200587898493</c:v>
                </c:pt>
                <c:pt idx="5776">
                  <c:v>0.1201196461916</c:v>
                </c:pt>
                <c:pt idx="5777">
                  <c:v>0.1202178969979</c:v>
                </c:pt>
                <c:pt idx="5778">
                  <c:v>0.1202802062035</c:v>
                </c:pt>
                <c:pt idx="5779">
                  <c:v>0.1203612461686</c:v>
                </c:pt>
                <c:pt idx="5780">
                  <c:v>0.1204282268882</c:v>
                </c:pt>
                <c:pt idx="5781">
                  <c:v>0.1204725652933</c:v>
                </c:pt>
                <c:pt idx="5782">
                  <c:v>0.120544962585</c:v>
                </c:pt>
                <c:pt idx="5783">
                  <c:v>0.1205884888768</c:v>
                </c:pt>
                <c:pt idx="5784">
                  <c:v>0.1206368431449</c:v>
                </c:pt>
                <c:pt idx="5785">
                  <c:v>0.1207058280706</c:v>
                </c:pt>
                <c:pt idx="5786">
                  <c:v>0.12074100226160001</c:v>
                </c:pt>
                <c:pt idx="5787">
                  <c:v>0.1207913160324</c:v>
                </c:pt>
                <c:pt idx="5788">
                  <c:v>0.1208413168788</c:v>
                </c:pt>
                <c:pt idx="5789">
                  <c:v>0.1208743974566</c:v>
                </c:pt>
                <c:pt idx="5790">
                  <c:v>0.1209399774671</c:v>
                </c:pt>
                <c:pt idx="5791">
                  <c:v>0.12097450345749999</c:v>
                </c:pt>
                <c:pt idx="5792">
                  <c:v>0.1210080087185</c:v>
                </c:pt>
                <c:pt idx="5793">
                  <c:v>0.1210672557354</c:v>
                </c:pt>
                <c:pt idx="5794">
                  <c:v>0.1210992410779</c:v>
                </c:pt>
                <c:pt idx="5795">
                  <c:v>0.121155589819</c:v>
                </c:pt>
                <c:pt idx="5796">
                  <c:v>0.1212056800723</c:v>
                </c:pt>
                <c:pt idx="5797">
                  <c:v>0.1212460398674</c:v>
                </c:pt>
                <c:pt idx="5798">
                  <c:v>0.12131667882199999</c:v>
                </c:pt>
                <c:pt idx="5799">
                  <c:v>0.12135609239340001</c:v>
                </c:pt>
                <c:pt idx="5800">
                  <c:v>0.1213991343975</c:v>
                </c:pt>
                <c:pt idx="5801">
                  <c:v>0.12146274745460001</c:v>
                </c:pt>
                <c:pt idx="5802">
                  <c:v>0.1215033829212</c:v>
                </c:pt>
                <c:pt idx="5803">
                  <c:v>0.1215662956238</c:v>
                </c:pt>
                <c:pt idx="5804">
                  <c:v>0.1216113939881</c:v>
                </c:pt>
                <c:pt idx="5805">
                  <c:v>0.121648915112</c:v>
                </c:pt>
                <c:pt idx="5806">
                  <c:v>0.1217153295875</c:v>
                </c:pt>
                <c:pt idx="5807">
                  <c:v>0.1217488795519</c:v>
                </c:pt>
                <c:pt idx="5808">
                  <c:v>0.12179244309660001</c:v>
                </c:pt>
                <c:pt idx="5809">
                  <c:v>0.121849887073</c:v>
                </c:pt>
                <c:pt idx="5810">
                  <c:v>0.1218846812844</c:v>
                </c:pt>
                <c:pt idx="5811">
                  <c:v>0.1219459995627</c:v>
                </c:pt>
                <c:pt idx="5812">
                  <c:v>0.12198553979399999</c:v>
                </c:pt>
                <c:pt idx="5813">
                  <c:v>0.122023448348</c:v>
                </c:pt>
                <c:pt idx="5814">
                  <c:v>0.1220894902945</c:v>
                </c:pt>
                <c:pt idx="5815">
                  <c:v>0.1221201866865</c:v>
                </c:pt>
                <c:pt idx="5816">
                  <c:v>0.122165940702</c:v>
                </c:pt>
                <c:pt idx="5817">
                  <c:v>0.12221852689980001</c:v>
                </c:pt>
                <c:pt idx="5818">
                  <c:v>0.1222472786903</c:v>
                </c:pt>
                <c:pt idx="5819">
                  <c:v>0.1223052963614</c:v>
                </c:pt>
                <c:pt idx="5820">
                  <c:v>0.12233959138390001</c:v>
                </c:pt>
                <c:pt idx="5821">
                  <c:v>0.12236868590119999</c:v>
                </c:pt>
                <c:pt idx="5822">
                  <c:v>0.1224294528365</c:v>
                </c:pt>
                <c:pt idx="5823">
                  <c:v>0.1224524155259</c:v>
                </c:pt>
                <c:pt idx="5824">
                  <c:v>0.1224967688322</c:v>
                </c:pt>
                <c:pt idx="5825">
                  <c:v>0.1225454807281</c:v>
                </c:pt>
                <c:pt idx="5826">
                  <c:v>0.12257205694910001</c:v>
                </c:pt>
                <c:pt idx="5827">
                  <c:v>0.1226297691464</c:v>
                </c:pt>
                <c:pt idx="5828">
                  <c:v>0.12265821546319999</c:v>
                </c:pt>
                <c:pt idx="5829">
                  <c:v>0.1226907670498</c:v>
                </c:pt>
                <c:pt idx="5830">
                  <c:v>0.1227503716946</c:v>
                </c:pt>
                <c:pt idx="5831">
                  <c:v>0.1227770373225</c:v>
                </c:pt>
                <c:pt idx="5832">
                  <c:v>0.1228216439486</c:v>
                </c:pt>
                <c:pt idx="5833">
                  <c:v>0.1228699609637</c:v>
                </c:pt>
                <c:pt idx="5834">
                  <c:v>0.12289460748430001</c:v>
                </c:pt>
                <c:pt idx="5835">
                  <c:v>0.12295018881560001</c:v>
                </c:pt>
                <c:pt idx="5836">
                  <c:v>0.12297911942009999</c:v>
                </c:pt>
                <c:pt idx="5837">
                  <c:v>0.123005785048</c:v>
                </c:pt>
                <c:pt idx="5838">
                  <c:v>0.1230666860938</c:v>
                </c:pt>
                <c:pt idx="5839">
                  <c:v>0.1230877935886</c:v>
                </c:pt>
                <c:pt idx="5840">
                  <c:v>0.1231296211481</c:v>
                </c:pt>
                <c:pt idx="5841">
                  <c:v>0.1231735721231</c:v>
                </c:pt>
                <c:pt idx="5842">
                  <c:v>0.1231979876757</c:v>
                </c:pt>
                <c:pt idx="5843">
                  <c:v>0.12325511872769999</c:v>
                </c:pt>
                <c:pt idx="5844">
                  <c:v>0.1232820600271</c:v>
                </c:pt>
                <c:pt idx="5845">
                  <c:v>0.1233103722334</c:v>
                </c:pt>
                <c:pt idx="5846">
                  <c:v>0.1233685687184</c:v>
                </c:pt>
                <c:pt idx="5847">
                  <c:v>0.12339463829989999</c:v>
                </c:pt>
                <c:pt idx="5848">
                  <c:v>0.123438373208</c:v>
                </c:pt>
                <c:pt idx="5849">
                  <c:v>0.123482644558</c:v>
                </c:pt>
                <c:pt idx="5850">
                  <c:v>0.12350713461640001</c:v>
                </c:pt>
                <c:pt idx="5851">
                  <c:v>0.1235634759068</c:v>
                </c:pt>
                <c:pt idx="5852">
                  <c:v>0.12359023839240001</c:v>
                </c:pt>
                <c:pt idx="5853">
                  <c:v>0.123617850244</c:v>
                </c:pt>
                <c:pt idx="5854">
                  <c:v>0.1236783862114</c:v>
                </c:pt>
                <c:pt idx="5855">
                  <c:v>0.12370310723779999</c:v>
                </c:pt>
                <c:pt idx="5856">
                  <c:v>0.1237465515733</c:v>
                </c:pt>
                <c:pt idx="5857">
                  <c:v>0.12378420680759999</c:v>
                </c:pt>
                <c:pt idx="5858">
                  <c:v>0.1238089948893</c:v>
                </c:pt>
                <c:pt idx="5859">
                  <c:v>0.1238645613194</c:v>
                </c:pt>
                <c:pt idx="5860">
                  <c:v>0.1238896995783</c:v>
                </c:pt>
                <c:pt idx="5861">
                  <c:v>0.1239194199443</c:v>
                </c:pt>
                <c:pt idx="5862">
                  <c:v>0.12396965175870001</c:v>
                </c:pt>
                <c:pt idx="5863">
                  <c:v>0.12399272620680001</c:v>
                </c:pt>
                <c:pt idx="5864">
                  <c:v>0.1240321919322</c:v>
                </c:pt>
                <c:pt idx="5865">
                  <c:v>0.1240670904517</c:v>
                </c:pt>
                <c:pt idx="5866">
                  <c:v>0.1240899190307</c:v>
                </c:pt>
                <c:pt idx="5867">
                  <c:v>0.124143384397</c:v>
                </c:pt>
                <c:pt idx="5868">
                  <c:v>0.124166443944</c:v>
                </c:pt>
                <c:pt idx="5869">
                  <c:v>0.1241978704929</c:v>
                </c:pt>
                <c:pt idx="5870">
                  <c:v>0.12424637377260001</c:v>
                </c:pt>
                <c:pt idx="5871">
                  <c:v>0.12426971644159999</c:v>
                </c:pt>
                <c:pt idx="5872">
                  <c:v>0.12431867420669999</c:v>
                </c:pt>
                <c:pt idx="5873">
                  <c:v>0.1243499517441</c:v>
                </c:pt>
                <c:pt idx="5874">
                  <c:v>0.1243762895465</c:v>
                </c:pt>
                <c:pt idx="5875">
                  <c:v>0.1244301721454</c:v>
                </c:pt>
                <c:pt idx="5876">
                  <c:v>0.12445520609620001</c:v>
                </c:pt>
                <c:pt idx="5877">
                  <c:v>0.1244940683246</c:v>
                </c:pt>
                <c:pt idx="5878">
                  <c:v>0.1245371252298</c:v>
                </c:pt>
                <c:pt idx="5879">
                  <c:v>0.1245613694191</c:v>
                </c:pt>
                <c:pt idx="5880">
                  <c:v>0.1246122568846</c:v>
                </c:pt>
                <c:pt idx="5881">
                  <c:v>0.1246398538351</c:v>
                </c:pt>
                <c:pt idx="5882">
                  <c:v>0.1246678084135</c:v>
                </c:pt>
                <c:pt idx="5883">
                  <c:v>0.1247171759605</c:v>
                </c:pt>
                <c:pt idx="5884">
                  <c:v>0.1247397810221</c:v>
                </c:pt>
                <c:pt idx="5885">
                  <c:v>0.1247795894742</c:v>
                </c:pt>
                <c:pt idx="5886">
                  <c:v>0.12481082230810001</c:v>
                </c:pt>
                <c:pt idx="5887">
                  <c:v>0.1248351186514</c:v>
                </c:pt>
                <c:pt idx="5888">
                  <c:v>0.1248820722103</c:v>
                </c:pt>
                <c:pt idx="5889">
                  <c:v>0.12490695714949999</c:v>
                </c:pt>
                <c:pt idx="5890">
                  <c:v>0.1249371543527</c:v>
                </c:pt>
                <c:pt idx="5891">
                  <c:v>0.1249768212438</c:v>
                </c:pt>
                <c:pt idx="5892">
                  <c:v>0.1249973922968</c:v>
                </c:pt>
                <c:pt idx="5893">
                  <c:v>0.12504208087919999</c:v>
                </c:pt>
                <c:pt idx="5894">
                  <c:v>0.12507122755050001</c:v>
                </c:pt>
                <c:pt idx="5895">
                  <c:v>0.12509876489640001</c:v>
                </c:pt>
                <c:pt idx="5896">
                  <c:v>0.12514939904210001</c:v>
                </c:pt>
                <c:pt idx="5897">
                  <c:v>0.1251746565104</c:v>
                </c:pt>
                <c:pt idx="5898">
                  <c:v>0.12521536648270001</c:v>
                </c:pt>
                <c:pt idx="5899">
                  <c:v>0.12525132298469999</c:v>
                </c:pt>
                <c:pt idx="5900">
                  <c:v>0.1252771168947</c:v>
                </c:pt>
                <c:pt idx="5901">
                  <c:v>0.12532734870910001</c:v>
                </c:pt>
                <c:pt idx="5902">
                  <c:v>0.12535667419429999</c:v>
                </c:pt>
                <c:pt idx="5903">
                  <c:v>0.12538656592370001</c:v>
                </c:pt>
                <c:pt idx="5904">
                  <c:v>0.12542483210559999</c:v>
                </c:pt>
                <c:pt idx="5905">
                  <c:v>0.1254516094923</c:v>
                </c:pt>
                <c:pt idx="5906">
                  <c:v>0.1254918128252</c:v>
                </c:pt>
                <c:pt idx="5907">
                  <c:v>0.12551920115949999</c:v>
                </c:pt>
                <c:pt idx="5908">
                  <c:v>0.12554544210429999</c:v>
                </c:pt>
                <c:pt idx="5909">
                  <c:v>0.1255826503038</c:v>
                </c:pt>
                <c:pt idx="5910">
                  <c:v>0.12560999393460001</c:v>
                </c:pt>
                <c:pt idx="5911">
                  <c:v>0.12564441561699999</c:v>
                </c:pt>
                <c:pt idx="5912">
                  <c:v>0.12567299604420001</c:v>
                </c:pt>
                <c:pt idx="5913">
                  <c:v>0.1257029771805</c:v>
                </c:pt>
                <c:pt idx="5914">
                  <c:v>0.12574689090249999</c:v>
                </c:pt>
                <c:pt idx="5915">
                  <c:v>0.12577082216739999</c:v>
                </c:pt>
                <c:pt idx="5916">
                  <c:v>0.12580600380900001</c:v>
                </c:pt>
                <c:pt idx="5917">
                  <c:v>0.1258419007063</c:v>
                </c:pt>
                <c:pt idx="5918">
                  <c:v>0.1258704513311</c:v>
                </c:pt>
                <c:pt idx="5919">
                  <c:v>0.1259150207043</c:v>
                </c:pt>
                <c:pt idx="5920">
                  <c:v>0.12594126164909999</c:v>
                </c:pt>
                <c:pt idx="5921">
                  <c:v>0.12597610056399999</c:v>
                </c:pt>
                <c:pt idx="5922">
                  <c:v>0.1260203868151</c:v>
                </c:pt>
                <c:pt idx="5923">
                  <c:v>0.1260467022657</c:v>
                </c:pt>
                <c:pt idx="5924">
                  <c:v>0.1260927021503</c:v>
                </c:pt>
                <c:pt idx="5925">
                  <c:v>0.12612412869930001</c:v>
                </c:pt>
                <c:pt idx="5926">
                  <c:v>0.12615270912650001</c:v>
                </c:pt>
                <c:pt idx="5927">
                  <c:v>0.12619990110400001</c:v>
                </c:pt>
                <c:pt idx="5928">
                  <c:v>0.12622201442719999</c:v>
                </c:pt>
                <c:pt idx="5929">
                  <c:v>0.126263871789</c:v>
                </c:pt>
                <c:pt idx="5930">
                  <c:v>0.12629793584349999</c:v>
                </c:pt>
                <c:pt idx="5931">
                  <c:v>0.1263244003057</c:v>
                </c:pt>
                <c:pt idx="5932">
                  <c:v>0.12637285888200001</c:v>
                </c:pt>
                <c:pt idx="5933">
                  <c:v>0.12639491260050001</c:v>
                </c:pt>
                <c:pt idx="5934">
                  <c:v>0.12642371654510001</c:v>
                </c:pt>
                <c:pt idx="5935">
                  <c:v>0.12646663188929999</c:v>
                </c:pt>
                <c:pt idx="5936">
                  <c:v>0.1264904588461</c:v>
                </c:pt>
                <c:pt idx="5937">
                  <c:v>0.12653489410880001</c:v>
                </c:pt>
                <c:pt idx="5938">
                  <c:v>0.12656582891939999</c:v>
                </c:pt>
                <c:pt idx="5939">
                  <c:v>0.12658917903899999</c:v>
                </c:pt>
                <c:pt idx="5940">
                  <c:v>0.12663951516149999</c:v>
                </c:pt>
                <c:pt idx="5941">
                  <c:v>0.12665894627570001</c:v>
                </c:pt>
                <c:pt idx="5942">
                  <c:v>0.1266920566559</c:v>
                </c:pt>
                <c:pt idx="5943">
                  <c:v>0.12672829627990001</c:v>
                </c:pt>
                <c:pt idx="5944">
                  <c:v>0.1267544031143</c:v>
                </c:pt>
                <c:pt idx="5945">
                  <c:v>0.126803278923</c:v>
                </c:pt>
                <c:pt idx="5946">
                  <c:v>0.1268265545368</c:v>
                </c:pt>
                <c:pt idx="5947">
                  <c:v>0.12685310840610001</c:v>
                </c:pt>
                <c:pt idx="5948">
                  <c:v>0.12689748406410001</c:v>
                </c:pt>
                <c:pt idx="5949">
                  <c:v>0.12691952288149999</c:v>
                </c:pt>
                <c:pt idx="5950">
                  <c:v>0.12696161866190001</c:v>
                </c:pt>
                <c:pt idx="5951">
                  <c:v>0.12699033319950001</c:v>
                </c:pt>
                <c:pt idx="5952">
                  <c:v>0.1270162910223</c:v>
                </c:pt>
                <c:pt idx="5953">
                  <c:v>0.12706767022609999</c:v>
                </c:pt>
                <c:pt idx="5954">
                  <c:v>0.12708660960199999</c:v>
                </c:pt>
                <c:pt idx="5955">
                  <c:v>0.12711833417419999</c:v>
                </c:pt>
                <c:pt idx="5956">
                  <c:v>0.12715418636799999</c:v>
                </c:pt>
                <c:pt idx="5957">
                  <c:v>0.1271763890982</c:v>
                </c:pt>
                <c:pt idx="5958">
                  <c:v>0.12722106277940001</c:v>
                </c:pt>
                <c:pt idx="5959">
                  <c:v>0.12724760174749999</c:v>
                </c:pt>
                <c:pt idx="5960">
                  <c:v>0.127272233367</c:v>
                </c:pt>
                <c:pt idx="5961">
                  <c:v>0.12731736898420001</c:v>
                </c:pt>
                <c:pt idx="5962">
                  <c:v>0.12734006345269999</c:v>
                </c:pt>
                <c:pt idx="5963">
                  <c:v>0.12737658619879999</c:v>
                </c:pt>
                <c:pt idx="5964">
                  <c:v>0.12740837037559999</c:v>
                </c:pt>
                <c:pt idx="5965">
                  <c:v>0.12743148207659999</c:v>
                </c:pt>
                <c:pt idx="5966">
                  <c:v>0.12748102843760001</c:v>
                </c:pt>
                <c:pt idx="5967">
                  <c:v>0.12750273942949999</c:v>
                </c:pt>
                <c:pt idx="5968">
                  <c:v>0.12752771377559999</c:v>
                </c:pt>
                <c:pt idx="5969">
                  <c:v>0.1275640428066</c:v>
                </c:pt>
                <c:pt idx="5970">
                  <c:v>0.12763269245619999</c:v>
                </c:pt>
                <c:pt idx="5971">
                  <c:v>0.1276561766863</c:v>
                </c:pt>
                <c:pt idx="5972">
                  <c:v>0.12767781317230001</c:v>
                </c:pt>
                <c:pt idx="5973">
                  <c:v>0.12772220373150001</c:v>
                </c:pt>
                <c:pt idx="5974">
                  <c:v>0.12774112820629999</c:v>
                </c:pt>
                <c:pt idx="5975">
                  <c:v>0.1277783364058</c:v>
                </c:pt>
                <c:pt idx="5976">
                  <c:v>0.12781108915809999</c:v>
                </c:pt>
                <c:pt idx="5977">
                  <c:v>0.12783503532410001</c:v>
                </c:pt>
                <c:pt idx="5978">
                  <c:v>0.12788422405720001</c:v>
                </c:pt>
                <c:pt idx="5979">
                  <c:v>0.12790486216550001</c:v>
                </c:pt>
                <c:pt idx="5980">
                  <c:v>0.12792418897150001</c:v>
                </c:pt>
                <c:pt idx="5981">
                  <c:v>0.1279661357403</c:v>
                </c:pt>
                <c:pt idx="5982">
                  <c:v>0.12798438966270001</c:v>
                </c:pt>
                <c:pt idx="5983">
                  <c:v>0.1280254423618</c:v>
                </c:pt>
                <c:pt idx="5984">
                  <c:v>0.12805293500420001</c:v>
                </c:pt>
                <c:pt idx="5985">
                  <c:v>0.12806718051429999</c:v>
                </c:pt>
                <c:pt idx="5986">
                  <c:v>0.12811625003810001</c:v>
                </c:pt>
                <c:pt idx="5987">
                  <c:v>0.1281363368034</c:v>
                </c:pt>
                <c:pt idx="5988">
                  <c:v>0.1281641870737</c:v>
                </c:pt>
                <c:pt idx="5989">
                  <c:v>0.1281995773315</c:v>
                </c:pt>
                <c:pt idx="5990">
                  <c:v>0.1282180398703</c:v>
                </c:pt>
                <c:pt idx="5991">
                  <c:v>0.12826196849349999</c:v>
                </c:pt>
                <c:pt idx="5992">
                  <c:v>0.12828391790390001</c:v>
                </c:pt>
                <c:pt idx="5993">
                  <c:v>0.12830506265159999</c:v>
                </c:pt>
                <c:pt idx="5994">
                  <c:v>0.12834922969340001</c:v>
                </c:pt>
                <c:pt idx="5995">
                  <c:v>0.12836751341819999</c:v>
                </c:pt>
                <c:pt idx="5996">
                  <c:v>0.128397911787</c:v>
                </c:pt>
                <c:pt idx="5997">
                  <c:v>0.12842625379559999</c:v>
                </c:pt>
                <c:pt idx="5998">
                  <c:v>0.12844458222390001</c:v>
                </c:pt>
                <c:pt idx="5999">
                  <c:v>0.1284934133291</c:v>
                </c:pt>
                <c:pt idx="6000">
                  <c:v>0.1285135596991</c:v>
                </c:pt>
                <c:pt idx="6001">
                  <c:v>0.128536015749</c:v>
                </c:pt>
                <c:pt idx="6002">
                  <c:v>0.12859825789929999</c:v>
                </c:pt>
                <c:pt idx="6003">
                  <c:v>0.12866669893259999</c:v>
                </c:pt>
                <c:pt idx="6004">
                  <c:v>0.12873244285579999</c:v>
                </c:pt>
                <c:pt idx="6005">
                  <c:v>0.12877281010149999</c:v>
                </c:pt>
                <c:pt idx="6006">
                  <c:v>0.12882997095580001</c:v>
                </c:pt>
                <c:pt idx="6007">
                  <c:v>0.1288706809282</c:v>
                </c:pt>
                <c:pt idx="6008">
                  <c:v>0.12889872491359999</c:v>
                </c:pt>
                <c:pt idx="6009">
                  <c:v>0.12891533970829999</c:v>
                </c:pt>
                <c:pt idx="6010">
                  <c:v>0.128983065486</c:v>
                </c:pt>
                <c:pt idx="6011">
                  <c:v>0.1290476620197</c:v>
                </c:pt>
                <c:pt idx="6012">
                  <c:v>0.1291048079729</c:v>
                </c:pt>
                <c:pt idx="6013">
                  <c:v>0.12914271652699999</c:v>
                </c:pt>
                <c:pt idx="6014">
                  <c:v>0.12918919324870001</c:v>
                </c:pt>
                <c:pt idx="6015">
                  <c:v>0.12922966480260001</c:v>
                </c:pt>
                <c:pt idx="6016">
                  <c:v>0.12926192581650001</c:v>
                </c:pt>
                <c:pt idx="6017">
                  <c:v>0.12933076918129999</c:v>
                </c:pt>
                <c:pt idx="6018">
                  <c:v>0.1293731182814</c:v>
                </c:pt>
                <c:pt idx="6019">
                  <c:v>0.129435941577</c:v>
                </c:pt>
                <c:pt idx="6020">
                  <c:v>0.12950345873829999</c:v>
                </c:pt>
                <c:pt idx="6021">
                  <c:v>0.12957072257999999</c:v>
                </c:pt>
                <c:pt idx="6022">
                  <c:v>0.1296056956053</c:v>
                </c:pt>
                <c:pt idx="6023">
                  <c:v>0.12966366112229999</c:v>
                </c:pt>
                <c:pt idx="6024">
                  <c:v>0.12972539663310001</c:v>
                </c:pt>
                <c:pt idx="6025">
                  <c:v>0.12978564202789999</c:v>
                </c:pt>
                <c:pt idx="6026">
                  <c:v>0.1298215687275</c:v>
                </c:pt>
                <c:pt idx="6027">
                  <c:v>0.12987151741979999</c:v>
                </c:pt>
                <c:pt idx="6028">
                  <c:v>0.12993134558200001</c:v>
                </c:pt>
                <c:pt idx="6029">
                  <c:v>0.1299883425236</c:v>
                </c:pt>
                <c:pt idx="6030">
                  <c:v>0.13002857565879999</c:v>
                </c:pt>
                <c:pt idx="6031">
                  <c:v>0.1300815343857</c:v>
                </c:pt>
                <c:pt idx="6032">
                  <c:v>0.1301462948322</c:v>
                </c:pt>
                <c:pt idx="6033">
                  <c:v>0.13020370900629999</c:v>
                </c:pt>
                <c:pt idx="6034">
                  <c:v>0.13025216758249999</c:v>
                </c:pt>
                <c:pt idx="6035">
                  <c:v>0.13029994070529999</c:v>
                </c:pt>
                <c:pt idx="6036">
                  <c:v>0.13036343455310001</c:v>
                </c:pt>
                <c:pt idx="6037">
                  <c:v>0.13042642176149999</c:v>
                </c:pt>
                <c:pt idx="6038">
                  <c:v>0.1304786503315</c:v>
                </c:pt>
                <c:pt idx="6039">
                  <c:v>0.1305193305016</c:v>
                </c:pt>
                <c:pt idx="6040">
                  <c:v>0.13057659566400001</c:v>
                </c:pt>
                <c:pt idx="6041">
                  <c:v>0.1306365132332</c:v>
                </c:pt>
                <c:pt idx="6042">
                  <c:v>0.13068646192550001</c:v>
                </c:pt>
                <c:pt idx="6043">
                  <c:v>0.13073065876959999</c:v>
                </c:pt>
                <c:pt idx="6044">
                  <c:v>0.13080090284349999</c:v>
                </c:pt>
                <c:pt idx="6045">
                  <c:v>0.13087162375450001</c:v>
                </c:pt>
                <c:pt idx="6046">
                  <c:v>0.1309306323528</c:v>
                </c:pt>
                <c:pt idx="6047">
                  <c:v>0.13097833096979999</c:v>
                </c:pt>
                <c:pt idx="6048">
                  <c:v>0.13103976845740001</c:v>
                </c:pt>
                <c:pt idx="6049">
                  <c:v>0.13110139966010001</c:v>
                </c:pt>
                <c:pt idx="6050">
                  <c:v>0.1311597079039</c:v>
                </c:pt>
                <c:pt idx="6051">
                  <c:v>0.13119675219060001</c:v>
                </c:pt>
                <c:pt idx="6052">
                  <c:v>0.13125064969059999</c:v>
                </c:pt>
                <c:pt idx="6053">
                  <c:v>0.13131631910800001</c:v>
                </c:pt>
                <c:pt idx="6054">
                  <c:v>0.13137714564799999</c:v>
                </c:pt>
                <c:pt idx="6055">
                  <c:v>0.1314144134521</c:v>
                </c:pt>
                <c:pt idx="6056">
                  <c:v>0.1314721405506</c:v>
                </c:pt>
                <c:pt idx="6057">
                  <c:v>0.1315360218287</c:v>
                </c:pt>
                <c:pt idx="6058">
                  <c:v>0.1315953284502</c:v>
                </c:pt>
                <c:pt idx="6059">
                  <c:v>0.13167250156400001</c:v>
                </c:pt>
                <c:pt idx="6060">
                  <c:v>0.1317532807589</c:v>
                </c:pt>
                <c:pt idx="6061">
                  <c:v>0.13181710243229999</c:v>
                </c:pt>
                <c:pt idx="6062">
                  <c:v>0.13186460733409999</c:v>
                </c:pt>
                <c:pt idx="6063">
                  <c:v>0.13191504776480001</c:v>
                </c:pt>
                <c:pt idx="6064">
                  <c:v>0.13198035955429999</c:v>
                </c:pt>
                <c:pt idx="6065">
                  <c:v>0.13204421103</c:v>
                </c:pt>
                <c:pt idx="6066">
                  <c:v>0.1320945322514</c:v>
                </c:pt>
                <c:pt idx="6067">
                  <c:v>0.13213798403740001</c:v>
                </c:pt>
                <c:pt idx="6068">
                  <c:v>0.13219656050209999</c:v>
                </c:pt>
                <c:pt idx="6069">
                  <c:v>0.13225778937339999</c:v>
                </c:pt>
                <c:pt idx="6070">
                  <c:v>0.13231335580350001</c:v>
                </c:pt>
                <c:pt idx="6071">
                  <c:v>0.13235773146150001</c:v>
                </c:pt>
                <c:pt idx="6072">
                  <c:v>0.1324506103992</c:v>
                </c:pt>
                <c:pt idx="6073">
                  <c:v>0.13255330920219999</c:v>
                </c:pt>
                <c:pt idx="6074">
                  <c:v>0.13264329731460001</c:v>
                </c:pt>
                <c:pt idx="6075">
                  <c:v>0.1327223032713</c:v>
                </c:pt>
                <c:pt idx="6076">
                  <c:v>0.13280385732649999</c:v>
                </c:pt>
                <c:pt idx="6077">
                  <c:v>0.13288117945190001</c:v>
                </c:pt>
                <c:pt idx="6078">
                  <c:v>0.13295699656009999</c:v>
                </c:pt>
                <c:pt idx="6079">
                  <c:v>0.13302218914030001</c:v>
                </c:pt>
                <c:pt idx="6080">
                  <c:v>0.13310128450389999</c:v>
                </c:pt>
                <c:pt idx="6081">
                  <c:v>0.13318154215809999</c:v>
                </c:pt>
                <c:pt idx="6082">
                  <c:v>0.13326148688789999</c:v>
                </c:pt>
                <c:pt idx="6083">
                  <c:v>0.1333441287279</c:v>
                </c:pt>
                <c:pt idx="6084">
                  <c:v>0.13343253731730001</c:v>
                </c:pt>
                <c:pt idx="6085">
                  <c:v>0.13352017104630001</c:v>
                </c:pt>
                <c:pt idx="6086">
                  <c:v>0.1335987001657</c:v>
                </c:pt>
                <c:pt idx="6087">
                  <c:v>0.1336749345064</c:v>
                </c:pt>
                <c:pt idx="6088">
                  <c:v>0.13376235961909999</c:v>
                </c:pt>
                <c:pt idx="6089">
                  <c:v>0.13388372957710001</c:v>
                </c:pt>
                <c:pt idx="6090">
                  <c:v>0.13396188616749999</c:v>
                </c:pt>
                <c:pt idx="6091">
                  <c:v>0.1340390592813</c:v>
                </c:pt>
                <c:pt idx="6092">
                  <c:v>0.13412314653400001</c:v>
                </c:pt>
                <c:pt idx="6093">
                  <c:v>0.13418644666669999</c:v>
                </c:pt>
                <c:pt idx="6094">
                  <c:v>0.13426664471630001</c:v>
                </c:pt>
                <c:pt idx="6095">
                  <c:v>0.13435067236420001</c:v>
                </c:pt>
                <c:pt idx="6096">
                  <c:v>0.13449497520920001</c:v>
                </c:pt>
                <c:pt idx="6097">
                  <c:v>0.13457772135730001</c:v>
                </c:pt>
                <c:pt idx="6098">
                  <c:v>0.13467523455620001</c:v>
                </c:pt>
                <c:pt idx="6099">
                  <c:v>0.1347646713257</c:v>
                </c:pt>
                <c:pt idx="6100">
                  <c:v>0.13485787808899999</c:v>
                </c:pt>
                <c:pt idx="6101">
                  <c:v>0.13494437932969999</c:v>
                </c:pt>
                <c:pt idx="6102">
                  <c:v>0.1350275874138</c:v>
                </c:pt>
                <c:pt idx="6103">
                  <c:v>0.1350925266743</c:v>
                </c:pt>
                <c:pt idx="6104">
                  <c:v>0.13519328832630001</c:v>
                </c:pt>
                <c:pt idx="6105">
                  <c:v>0.13527528941629999</c:v>
                </c:pt>
                <c:pt idx="6106">
                  <c:v>0.1353564858437</c:v>
                </c:pt>
                <c:pt idx="6107">
                  <c:v>0.13541483879089999</c:v>
                </c:pt>
                <c:pt idx="6108">
                  <c:v>0.1354764699936</c:v>
                </c:pt>
                <c:pt idx="6109">
                  <c:v>0.1355562359095</c:v>
                </c:pt>
                <c:pt idx="6110">
                  <c:v>0.1356353610754</c:v>
                </c:pt>
                <c:pt idx="6111">
                  <c:v>0.1357214897871</c:v>
                </c:pt>
                <c:pt idx="6112">
                  <c:v>0.1358158737421</c:v>
                </c:pt>
                <c:pt idx="6113">
                  <c:v>0.1359471529722</c:v>
                </c:pt>
                <c:pt idx="6114">
                  <c:v>0.13606528937820001</c:v>
                </c:pt>
                <c:pt idx="6115">
                  <c:v>0.136178612709</c:v>
                </c:pt>
                <c:pt idx="6116">
                  <c:v>0.1362621635199</c:v>
                </c:pt>
                <c:pt idx="6117">
                  <c:v>0.1363453269005</c:v>
                </c:pt>
                <c:pt idx="6118">
                  <c:v>0.1364371478558</c:v>
                </c:pt>
                <c:pt idx="6119">
                  <c:v>0.1365543156862</c:v>
                </c:pt>
                <c:pt idx="6120">
                  <c:v>0.13667230308059999</c:v>
                </c:pt>
                <c:pt idx="6121">
                  <c:v>0.1367720365524</c:v>
                </c:pt>
                <c:pt idx="6122">
                  <c:v>0.1368638575077</c:v>
                </c:pt>
                <c:pt idx="6123">
                  <c:v>0.13697834312919999</c:v>
                </c:pt>
                <c:pt idx="6124">
                  <c:v>0.13710576295849999</c:v>
                </c:pt>
                <c:pt idx="6125">
                  <c:v>0.1371851116419</c:v>
                </c:pt>
                <c:pt idx="6126">
                  <c:v>0.13726565241809999</c:v>
                </c:pt>
                <c:pt idx="6127">
                  <c:v>0.13744103908540001</c:v>
                </c:pt>
                <c:pt idx="6128">
                  <c:v>0.13758064806459999</c:v>
                </c:pt>
                <c:pt idx="6129">
                  <c:v>0.1377112716436</c:v>
                </c:pt>
                <c:pt idx="6130">
                  <c:v>0.13787031173709999</c:v>
                </c:pt>
                <c:pt idx="6131">
                  <c:v>0.13799768686290001</c:v>
                </c:pt>
                <c:pt idx="6132">
                  <c:v>0.13814528286460001</c:v>
                </c:pt>
                <c:pt idx="6133">
                  <c:v>0.13838210701940001</c:v>
                </c:pt>
                <c:pt idx="6134">
                  <c:v>0.13852578401570001</c:v>
                </c:pt>
                <c:pt idx="6135">
                  <c:v>0.13867118954659999</c:v>
                </c:pt>
                <c:pt idx="6136">
                  <c:v>0.13886234164239999</c:v>
                </c:pt>
                <c:pt idx="6137">
                  <c:v>0.1390190571547</c:v>
                </c:pt>
                <c:pt idx="6138">
                  <c:v>0.13916543126110001</c:v>
                </c:pt>
                <c:pt idx="6139">
                  <c:v>0.13937903940679999</c:v>
                </c:pt>
                <c:pt idx="6140">
                  <c:v>0.139522343874</c:v>
                </c:pt>
                <c:pt idx="6141">
                  <c:v>0.13967135548590001</c:v>
                </c:pt>
                <c:pt idx="6142">
                  <c:v>0.13996395468709999</c:v>
                </c:pt>
                <c:pt idx="6143">
                  <c:v>0.1401560604572</c:v>
                </c:pt>
                <c:pt idx="6144">
                  <c:v>0.14030273258689999</c:v>
                </c:pt>
                <c:pt idx="6145">
                  <c:v>0.1404777318239</c:v>
                </c:pt>
                <c:pt idx="6146">
                  <c:v>0.14078131318090001</c:v>
                </c:pt>
                <c:pt idx="6147">
                  <c:v>0.14102384448050001</c:v>
                </c:pt>
                <c:pt idx="6148">
                  <c:v>0.14134447276590001</c:v>
                </c:pt>
                <c:pt idx="6149">
                  <c:v>0.14165727794169999</c:v>
                </c:pt>
                <c:pt idx="6150">
                  <c:v>0.14195400476459999</c:v>
                </c:pt>
                <c:pt idx="6151">
                  <c:v>0.142266407609</c:v>
                </c:pt>
                <c:pt idx="6152">
                  <c:v>0.14259354770179999</c:v>
                </c:pt>
                <c:pt idx="6153">
                  <c:v>0.1429163962603</c:v>
                </c:pt>
                <c:pt idx="6154">
                  <c:v>0.14307790994639999</c:v>
                </c:pt>
                <c:pt idx="6155">
                  <c:v>0.14327944815159999</c:v>
                </c:pt>
                <c:pt idx="6156">
                  <c:v>0.14352782070639999</c:v>
                </c:pt>
                <c:pt idx="6157">
                  <c:v>0.14372621476649999</c:v>
                </c:pt>
                <c:pt idx="6158">
                  <c:v>0.14387670159339999</c:v>
                </c:pt>
                <c:pt idx="6159">
                  <c:v>0.14419731497759999</c:v>
                </c:pt>
                <c:pt idx="6160">
                  <c:v>0.1443641632795</c:v>
                </c:pt>
                <c:pt idx="6161">
                  <c:v>0.1444208920002</c:v>
                </c:pt>
                <c:pt idx="6162">
                  <c:v>0.14445832371709999</c:v>
                </c:pt>
                <c:pt idx="6163">
                  <c:v>0.14449286460880001</c:v>
                </c:pt>
                <c:pt idx="6164">
                  <c:v>0.14456363022329999</c:v>
                </c:pt>
                <c:pt idx="6165">
                  <c:v>0.14459997415539999</c:v>
                </c:pt>
                <c:pt idx="6166">
                  <c:v>0.14465747773650001</c:v>
                </c:pt>
                <c:pt idx="6167">
                  <c:v>0.1447156816721</c:v>
                </c:pt>
                <c:pt idx="6168">
                  <c:v>0.1447576582432</c:v>
                </c:pt>
                <c:pt idx="6169">
                  <c:v>0.14483417570589999</c:v>
                </c:pt>
                <c:pt idx="6170">
                  <c:v>0.14486700296400001</c:v>
                </c:pt>
                <c:pt idx="6171">
                  <c:v>0.144966095686</c:v>
                </c:pt>
                <c:pt idx="6172">
                  <c:v>0.14503628015520001</c:v>
                </c:pt>
                <c:pt idx="6173">
                  <c:v>0.14510464668270001</c:v>
                </c:pt>
                <c:pt idx="6174">
                  <c:v>0.14519070088860001</c:v>
                </c:pt>
                <c:pt idx="6175">
                  <c:v>0.1452775597572</c:v>
                </c:pt>
                <c:pt idx="6176">
                  <c:v>0.1453812420368</c:v>
                </c:pt>
                <c:pt idx="6177">
                  <c:v>0.145462796092</c:v>
                </c:pt>
                <c:pt idx="6178">
                  <c:v>0.14551381766800001</c:v>
                </c:pt>
                <c:pt idx="6179">
                  <c:v>0.14562630653379999</c:v>
                </c:pt>
                <c:pt idx="6180">
                  <c:v>0.14568555355070001</c:v>
                </c:pt>
                <c:pt idx="6181">
                  <c:v>0.1457915306091</c:v>
                </c:pt>
                <c:pt idx="6182">
                  <c:v>0.14590762555600001</c:v>
                </c:pt>
                <c:pt idx="6183">
                  <c:v>0.14601780474189999</c:v>
                </c:pt>
                <c:pt idx="6184">
                  <c:v>0.1460726559162</c:v>
                </c:pt>
                <c:pt idx="6185">
                  <c:v>0.14618408679959999</c:v>
                </c:pt>
                <c:pt idx="6186">
                  <c:v>0.14623820781710001</c:v>
                </c:pt>
                <c:pt idx="6187">
                  <c:v>0.1463463306427</c:v>
                </c:pt>
                <c:pt idx="6188">
                  <c:v>0.14644959568980001</c:v>
                </c:pt>
                <c:pt idx="6189">
                  <c:v>0.1465435922146</c:v>
                </c:pt>
                <c:pt idx="6190">
                  <c:v>0.1466401517391</c:v>
                </c:pt>
                <c:pt idx="6191">
                  <c:v>0.1467215269804</c:v>
                </c:pt>
                <c:pt idx="6192">
                  <c:v>0.14678345620630001</c:v>
                </c:pt>
                <c:pt idx="6193">
                  <c:v>0.146855160594</c:v>
                </c:pt>
                <c:pt idx="6194">
                  <c:v>0.14693504571909999</c:v>
                </c:pt>
                <c:pt idx="6195">
                  <c:v>0.14701732993130001</c:v>
                </c:pt>
                <c:pt idx="6196">
                  <c:v>0.1470848619938</c:v>
                </c:pt>
                <c:pt idx="6197">
                  <c:v>0.147147282958</c:v>
                </c:pt>
                <c:pt idx="6198">
                  <c:v>0.14722478389740001</c:v>
                </c:pt>
                <c:pt idx="6199">
                  <c:v>0.1472995281219</c:v>
                </c:pt>
                <c:pt idx="6200">
                  <c:v>0.14740185439590001</c:v>
                </c:pt>
                <c:pt idx="6201">
                  <c:v>0.14750993251799999</c:v>
                </c:pt>
                <c:pt idx="6202">
                  <c:v>0.14761850237849999</c:v>
                </c:pt>
                <c:pt idx="6203">
                  <c:v>0.1476962417364</c:v>
                </c:pt>
                <c:pt idx="6204">
                  <c:v>0.14779387414459999</c:v>
                </c:pt>
                <c:pt idx="6205">
                  <c:v>0.1478988975286</c:v>
                </c:pt>
                <c:pt idx="6206">
                  <c:v>0.1479655057192</c:v>
                </c:pt>
                <c:pt idx="6207">
                  <c:v>0.1480664759874</c:v>
                </c:pt>
                <c:pt idx="6208">
                  <c:v>0.14813303947449999</c:v>
                </c:pt>
                <c:pt idx="6209">
                  <c:v>0.1482275575399</c:v>
                </c:pt>
                <c:pt idx="6210">
                  <c:v>0.1483329236507</c:v>
                </c:pt>
                <c:pt idx="6211">
                  <c:v>0.14844565093520001</c:v>
                </c:pt>
                <c:pt idx="6212">
                  <c:v>0.14854730665679999</c:v>
                </c:pt>
                <c:pt idx="6213">
                  <c:v>0.1486435085535</c:v>
                </c:pt>
                <c:pt idx="6214">
                  <c:v>0.14871706068519999</c:v>
                </c:pt>
                <c:pt idx="6215">
                  <c:v>0.1488134860992</c:v>
                </c:pt>
                <c:pt idx="6216">
                  <c:v>0.14890696108340001</c:v>
                </c:pt>
                <c:pt idx="6217">
                  <c:v>0.14900520443920001</c:v>
                </c:pt>
                <c:pt idx="6218">
                  <c:v>0.1491002589464</c:v>
                </c:pt>
                <c:pt idx="6219">
                  <c:v>0.14920389652249999</c:v>
                </c:pt>
                <c:pt idx="6220">
                  <c:v>0.1493210345507</c:v>
                </c:pt>
                <c:pt idx="6221">
                  <c:v>0.1494264900684</c:v>
                </c:pt>
                <c:pt idx="6222">
                  <c:v>0.14952133595940001</c:v>
                </c:pt>
                <c:pt idx="6223">
                  <c:v>0.14960993826390001</c:v>
                </c:pt>
                <c:pt idx="6224">
                  <c:v>0.14970239996910001</c:v>
                </c:pt>
                <c:pt idx="6225">
                  <c:v>0.14979748427869999</c:v>
                </c:pt>
                <c:pt idx="6226">
                  <c:v>0.1498951166868</c:v>
                </c:pt>
                <c:pt idx="6227">
                  <c:v>0.15003442764280001</c:v>
                </c:pt>
                <c:pt idx="6228">
                  <c:v>0.1501543521881</c:v>
                </c:pt>
                <c:pt idx="6229">
                  <c:v>0.15029634535309999</c:v>
                </c:pt>
                <c:pt idx="6230">
                  <c:v>0.1503915190697</c:v>
                </c:pt>
                <c:pt idx="6231">
                  <c:v>0.15052580833439999</c:v>
                </c:pt>
                <c:pt idx="6232">
                  <c:v>0.15065027773379999</c:v>
                </c:pt>
                <c:pt idx="6233">
                  <c:v>0.15078987181190001</c:v>
                </c:pt>
                <c:pt idx="6234">
                  <c:v>0.15091900527480001</c:v>
                </c:pt>
                <c:pt idx="6235">
                  <c:v>0.1510115861893</c:v>
                </c:pt>
                <c:pt idx="6236">
                  <c:v>0.1511603593826</c:v>
                </c:pt>
                <c:pt idx="6237">
                  <c:v>0.15126755833630001</c:v>
                </c:pt>
                <c:pt idx="6238">
                  <c:v>0.1514066010714</c:v>
                </c:pt>
                <c:pt idx="6239">
                  <c:v>0.15149241685869999</c:v>
                </c:pt>
                <c:pt idx="6240">
                  <c:v>0.1516130268574</c:v>
                </c:pt>
                <c:pt idx="6241">
                  <c:v>0.15172196924690001</c:v>
                </c:pt>
                <c:pt idx="6242">
                  <c:v>0.1518505811691</c:v>
                </c:pt>
                <c:pt idx="6243">
                  <c:v>0.15201102197169999</c:v>
                </c:pt>
                <c:pt idx="6244">
                  <c:v>0.15212579071519999</c:v>
                </c:pt>
                <c:pt idx="6245">
                  <c:v>0.15226082503800001</c:v>
                </c:pt>
                <c:pt idx="6246">
                  <c:v>0.15238840878009999</c:v>
                </c:pt>
                <c:pt idx="6247">
                  <c:v>0.15253461897369999</c:v>
                </c:pt>
                <c:pt idx="6248">
                  <c:v>0.15267619490619999</c:v>
                </c:pt>
                <c:pt idx="6249">
                  <c:v>0.1527696698904</c:v>
                </c:pt>
                <c:pt idx="6250">
                  <c:v>0.15290382504460001</c:v>
                </c:pt>
                <c:pt idx="6251">
                  <c:v>0.15301398932929999</c:v>
                </c:pt>
                <c:pt idx="6252">
                  <c:v>0.15314017236229999</c:v>
                </c:pt>
                <c:pt idx="6253">
                  <c:v>0.15326234698300001</c:v>
                </c:pt>
                <c:pt idx="6254">
                  <c:v>0.15335743129250001</c:v>
                </c:pt>
                <c:pt idx="6255">
                  <c:v>0.15345574915410001</c:v>
                </c:pt>
                <c:pt idx="6256">
                  <c:v>0.15359970927239999</c:v>
                </c:pt>
                <c:pt idx="6257">
                  <c:v>0.15372787415979999</c:v>
                </c:pt>
                <c:pt idx="6258">
                  <c:v>0.15385776758190001</c:v>
                </c:pt>
                <c:pt idx="6259">
                  <c:v>0.15398149192329999</c:v>
                </c:pt>
                <c:pt idx="6260">
                  <c:v>0.15413622558119999</c:v>
                </c:pt>
                <c:pt idx="6261">
                  <c:v>0.1543352454901</c:v>
                </c:pt>
                <c:pt idx="6262">
                  <c:v>0.15442974865440001</c:v>
                </c:pt>
                <c:pt idx="6263">
                  <c:v>0.15454508364200001</c:v>
                </c:pt>
                <c:pt idx="6264">
                  <c:v>0.15467077493670001</c:v>
                </c:pt>
                <c:pt idx="6265">
                  <c:v>0.15486431121829999</c:v>
                </c:pt>
                <c:pt idx="6266">
                  <c:v>0.15499404072760001</c:v>
                </c:pt>
                <c:pt idx="6267">
                  <c:v>0.1550909429789</c:v>
                </c:pt>
                <c:pt idx="6268">
                  <c:v>0.15523463487629999</c:v>
                </c:pt>
                <c:pt idx="6269">
                  <c:v>0.15541672706599999</c:v>
                </c:pt>
                <c:pt idx="6270">
                  <c:v>0.155604660511</c:v>
                </c:pt>
                <c:pt idx="6271">
                  <c:v>0.15571030974389999</c:v>
                </c:pt>
                <c:pt idx="6272">
                  <c:v>0.1559098660946</c:v>
                </c:pt>
                <c:pt idx="6273">
                  <c:v>0.15598180890079999</c:v>
                </c:pt>
                <c:pt idx="6274">
                  <c:v>0.15604186058040001</c:v>
                </c:pt>
                <c:pt idx="6275">
                  <c:v>0.15612250566479999</c:v>
                </c:pt>
                <c:pt idx="6276">
                  <c:v>0.15620255470280001</c:v>
                </c:pt>
                <c:pt idx="6277">
                  <c:v>0.15628543496130001</c:v>
                </c:pt>
                <c:pt idx="6278">
                  <c:v>0.156355381012</c:v>
                </c:pt>
                <c:pt idx="6279">
                  <c:v>0.1564684659243</c:v>
                </c:pt>
                <c:pt idx="6280">
                  <c:v>0.1565724015236</c:v>
                </c:pt>
                <c:pt idx="6281">
                  <c:v>0.15667797625060001</c:v>
                </c:pt>
                <c:pt idx="6282">
                  <c:v>0.15682709217070001</c:v>
                </c:pt>
                <c:pt idx="6283">
                  <c:v>0.156941652298</c:v>
                </c:pt>
                <c:pt idx="6284">
                  <c:v>0.15704081952570001</c:v>
                </c:pt>
                <c:pt idx="6285">
                  <c:v>0.15713390707970001</c:v>
                </c:pt>
                <c:pt idx="6286">
                  <c:v>0.15723793208600001</c:v>
                </c:pt>
                <c:pt idx="6287">
                  <c:v>0.1573042571545</c:v>
                </c:pt>
                <c:pt idx="6288">
                  <c:v>0.15740174055100001</c:v>
                </c:pt>
                <c:pt idx="6289">
                  <c:v>0.15750902891160001</c:v>
                </c:pt>
                <c:pt idx="6290">
                  <c:v>0.1575829684734</c:v>
                </c:pt>
                <c:pt idx="6291">
                  <c:v>0.15766496956350001</c:v>
                </c:pt>
                <c:pt idx="6292">
                  <c:v>0.15775243937969999</c:v>
                </c:pt>
                <c:pt idx="6293">
                  <c:v>0.15782034397129999</c:v>
                </c:pt>
                <c:pt idx="6294">
                  <c:v>0.15790581703189999</c:v>
                </c:pt>
                <c:pt idx="6295">
                  <c:v>0.15794844925400001</c:v>
                </c:pt>
                <c:pt idx="6296">
                  <c:v>0.15802612900730001</c:v>
                </c:pt>
                <c:pt idx="6297">
                  <c:v>0.15810677409169999</c:v>
                </c:pt>
                <c:pt idx="6298">
                  <c:v>0.1581888496876</c:v>
                </c:pt>
                <c:pt idx="6299">
                  <c:v>0.15826663374899999</c:v>
                </c:pt>
                <c:pt idx="6300">
                  <c:v>0.15832643210889999</c:v>
                </c:pt>
                <c:pt idx="6301">
                  <c:v>0.15840739011759999</c:v>
                </c:pt>
                <c:pt idx="6302">
                  <c:v>0.15848833322530001</c:v>
                </c:pt>
                <c:pt idx="6303">
                  <c:v>0.15856815874579999</c:v>
                </c:pt>
                <c:pt idx="6304">
                  <c:v>0.15867684781550001</c:v>
                </c:pt>
                <c:pt idx="6305">
                  <c:v>0.1587501466274</c:v>
                </c:pt>
                <c:pt idx="6306">
                  <c:v>0.15881161391740001</c:v>
                </c:pt>
                <c:pt idx="6307">
                  <c:v>0.15888431668280001</c:v>
                </c:pt>
                <c:pt idx="6308">
                  <c:v>0.1589612364769</c:v>
                </c:pt>
                <c:pt idx="6309">
                  <c:v>0.15906521677970001</c:v>
                </c:pt>
                <c:pt idx="6310">
                  <c:v>0.1591343283653</c:v>
                </c:pt>
                <c:pt idx="6311">
                  <c:v>0.15920822322370001</c:v>
                </c:pt>
                <c:pt idx="6312">
                  <c:v>0.1592708677053</c:v>
                </c:pt>
                <c:pt idx="6313">
                  <c:v>0.15934988856320001</c:v>
                </c:pt>
                <c:pt idx="6314">
                  <c:v>0.1594371646643</c:v>
                </c:pt>
                <c:pt idx="6315">
                  <c:v>0.15947081148619999</c:v>
                </c:pt>
                <c:pt idx="6316">
                  <c:v>0.15956012904639999</c:v>
                </c:pt>
                <c:pt idx="6317">
                  <c:v>0.1595950126648</c:v>
                </c:pt>
                <c:pt idx="6318">
                  <c:v>0.1596473455429</c:v>
                </c:pt>
                <c:pt idx="6319">
                  <c:v>0.15967465937139999</c:v>
                </c:pt>
                <c:pt idx="6320">
                  <c:v>0.15972946584219999</c:v>
                </c:pt>
                <c:pt idx="6321">
                  <c:v>0.15976655483249999</c:v>
                </c:pt>
                <c:pt idx="6322">
                  <c:v>0.1598024964333</c:v>
                </c:pt>
                <c:pt idx="6323">
                  <c:v>0.15985676646229999</c:v>
                </c:pt>
                <c:pt idx="6324">
                  <c:v>0.15989111363889999</c:v>
                </c:pt>
                <c:pt idx="6325">
                  <c:v>0.1599380224943</c:v>
                </c:pt>
                <c:pt idx="6326">
                  <c:v>0.1599815934896</c:v>
                </c:pt>
                <c:pt idx="6327">
                  <c:v>0.16001771390440001</c:v>
                </c:pt>
                <c:pt idx="6328">
                  <c:v>0.160073980689</c:v>
                </c:pt>
                <c:pt idx="6329">
                  <c:v>0.16011126339439999</c:v>
                </c:pt>
                <c:pt idx="6330">
                  <c:v>0.1601454913616</c:v>
                </c:pt>
                <c:pt idx="6331">
                  <c:v>0.16019707918170001</c:v>
                </c:pt>
                <c:pt idx="6332">
                  <c:v>0.16027721762659999</c:v>
                </c:pt>
                <c:pt idx="6333">
                  <c:v>0.1603409200907</c:v>
                </c:pt>
                <c:pt idx="6334">
                  <c:v>0.16042667627330001</c:v>
                </c:pt>
                <c:pt idx="6335">
                  <c:v>0.16051262617109999</c:v>
                </c:pt>
                <c:pt idx="6336">
                  <c:v>0.160599514842</c:v>
                </c:pt>
                <c:pt idx="6337">
                  <c:v>0.1606674939394</c:v>
                </c:pt>
                <c:pt idx="6338">
                  <c:v>0.1607465296984</c:v>
                </c:pt>
                <c:pt idx="6339">
                  <c:v>0.16083082556719999</c:v>
                </c:pt>
                <c:pt idx="6340">
                  <c:v>0.16090711951260001</c:v>
                </c:pt>
                <c:pt idx="6341">
                  <c:v>0.1609701365232</c:v>
                </c:pt>
                <c:pt idx="6342">
                  <c:v>0.1610348820686</c:v>
                </c:pt>
                <c:pt idx="6343">
                  <c:v>0.16111721098420001</c:v>
                </c:pt>
                <c:pt idx="6344">
                  <c:v>0.16119119524959999</c:v>
                </c:pt>
                <c:pt idx="6345">
                  <c:v>0.16126437485219999</c:v>
                </c:pt>
                <c:pt idx="6346">
                  <c:v>0.1613299101591</c:v>
                </c:pt>
                <c:pt idx="6347">
                  <c:v>0.16140420734880001</c:v>
                </c:pt>
                <c:pt idx="6348">
                  <c:v>0.1614776849747</c:v>
                </c:pt>
                <c:pt idx="6349">
                  <c:v>0.16150313615799999</c:v>
                </c:pt>
                <c:pt idx="6350">
                  <c:v>0.16158322989939999</c:v>
                </c:pt>
                <c:pt idx="6351">
                  <c:v>0.16166277229789999</c:v>
                </c:pt>
                <c:pt idx="6352">
                  <c:v>0.16173253953460001</c:v>
                </c:pt>
                <c:pt idx="6353">
                  <c:v>0.1617908477783</c:v>
                </c:pt>
                <c:pt idx="6354">
                  <c:v>0.16186928749080001</c:v>
                </c:pt>
                <c:pt idx="6355">
                  <c:v>0.16194334626199999</c:v>
                </c:pt>
                <c:pt idx="6356">
                  <c:v>0.1620114445686</c:v>
                </c:pt>
                <c:pt idx="6357">
                  <c:v>0.1620738059282</c:v>
                </c:pt>
                <c:pt idx="6358">
                  <c:v>0.16214522719380001</c:v>
                </c:pt>
                <c:pt idx="6359">
                  <c:v>0.1622199714184</c:v>
                </c:pt>
                <c:pt idx="6360">
                  <c:v>0.16229312121869999</c:v>
                </c:pt>
                <c:pt idx="6361">
                  <c:v>0.1623660475016</c:v>
                </c:pt>
                <c:pt idx="6362">
                  <c:v>0.1624290496111</c:v>
                </c:pt>
                <c:pt idx="6363">
                  <c:v>0.16250219941140001</c:v>
                </c:pt>
                <c:pt idx="6364">
                  <c:v>0.16257344186309999</c:v>
                </c:pt>
                <c:pt idx="6365">
                  <c:v>0.16264922916890001</c:v>
                </c:pt>
                <c:pt idx="6366">
                  <c:v>0.1627071350813</c:v>
                </c:pt>
                <c:pt idx="6367">
                  <c:v>0.16278050839899999</c:v>
                </c:pt>
                <c:pt idx="6368">
                  <c:v>0.16286447644230001</c:v>
                </c:pt>
                <c:pt idx="6369">
                  <c:v>0.1629417091608</c:v>
                </c:pt>
                <c:pt idx="6370">
                  <c:v>0.16299442946910001</c:v>
                </c:pt>
                <c:pt idx="6371">
                  <c:v>0.16305626928809999</c:v>
                </c:pt>
                <c:pt idx="6372">
                  <c:v>0.16313277184960001</c:v>
                </c:pt>
                <c:pt idx="6373">
                  <c:v>0.1632037609816</c:v>
                </c:pt>
                <c:pt idx="6374">
                  <c:v>0.1632632911205</c:v>
                </c:pt>
                <c:pt idx="6375">
                  <c:v>0.16332466900350001</c:v>
                </c:pt>
                <c:pt idx="6376">
                  <c:v>0.16339895129199999</c:v>
                </c:pt>
                <c:pt idx="6377">
                  <c:v>0.16346664726730001</c:v>
                </c:pt>
                <c:pt idx="6378">
                  <c:v>0.1635234057903</c:v>
                </c:pt>
                <c:pt idx="6379">
                  <c:v>0.16357924044130001</c:v>
                </c:pt>
                <c:pt idx="6380">
                  <c:v>0.16367569565769999</c:v>
                </c:pt>
                <c:pt idx="6381">
                  <c:v>0.16374133527279999</c:v>
                </c:pt>
                <c:pt idx="6382">
                  <c:v>0.16383141279220001</c:v>
                </c:pt>
                <c:pt idx="6383">
                  <c:v>0.1639043986797</c:v>
                </c:pt>
                <c:pt idx="6384">
                  <c:v>0.1639829576015</c:v>
                </c:pt>
                <c:pt idx="6385">
                  <c:v>0.16407829523090001</c:v>
                </c:pt>
                <c:pt idx="6386">
                  <c:v>0.16415755450729999</c:v>
                </c:pt>
                <c:pt idx="6387">
                  <c:v>0.1642134636641</c:v>
                </c:pt>
                <c:pt idx="6388">
                  <c:v>0.16426882147790001</c:v>
                </c:pt>
                <c:pt idx="6389">
                  <c:v>0.16433709859849999</c:v>
                </c:pt>
                <c:pt idx="6390">
                  <c:v>0.16440252959730001</c:v>
                </c:pt>
                <c:pt idx="6391">
                  <c:v>0.1644604951143</c:v>
                </c:pt>
                <c:pt idx="6392">
                  <c:v>0.16450650990009999</c:v>
                </c:pt>
                <c:pt idx="6393">
                  <c:v>0.1646064817905</c:v>
                </c:pt>
                <c:pt idx="6394">
                  <c:v>0.16466678678989999</c:v>
                </c:pt>
                <c:pt idx="6395">
                  <c:v>0.1647374480963</c:v>
                </c:pt>
                <c:pt idx="6396">
                  <c:v>0.16482707858090001</c:v>
                </c:pt>
                <c:pt idx="6397">
                  <c:v>0.16489566862579999</c:v>
                </c:pt>
                <c:pt idx="6398">
                  <c:v>0.1649701297283</c:v>
                </c:pt>
                <c:pt idx="6399">
                  <c:v>0.16502964496610001</c:v>
                </c:pt>
                <c:pt idx="6400">
                  <c:v>0.16509293019769999</c:v>
                </c:pt>
                <c:pt idx="6401">
                  <c:v>0.16517400741579999</c:v>
                </c:pt>
                <c:pt idx="6402">
                  <c:v>0.1652483642101</c:v>
                </c:pt>
                <c:pt idx="6403">
                  <c:v>0.16531175374980001</c:v>
                </c:pt>
                <c:pt idx="6404">
                  <c:v>0.16536565124989999</c:v>
                </c:pt>
                <c:pt idx="6405">
                  <c:v>0.16543860733509999</c:v>
                </c:pt>
                <c:pt idx="6406">
                  <c:v>0.1655085533857</c:v>
                </c:pt>
                <c:pt idx="6407">
                  <c:v>0.16559758782389999</c:v>
                </c:pt>
                <c:pt idx="6408">
                  <c:v>0.1656641066074</c:v>
                </c:pt>
                <c:pt idx="6409">
                  <c:v>0.16576004028319999</c:v>
                </c:pt>
                <c:pt idx="6410">
                  <c:v>0.16584792733190001</c:v>
                </c:pt>
                <c:pt idx="6411">
                  <c:v>0.1659219563007</c:v>
                </c:pt>
                <c:pt idx="6412">
                  <c:v>0.1660128235817</c:v>
                </c:pt>
                <c:pt idx="6413">
                  <c:v>0.1660963594913</c:v>
                </c:pt>
                <c:pt idx="6414">
                  <c:v>0.16618430614470001</c:v>
                </c:pt>
                <c:pt idx="6415">
                  <c:v>0.16627995669840001</c:v>
                </c:pt>
                <c:pt idx="6416">
                  <c:v>0.1663806438446</c:v>
                </c:pt>
                <c:pt idx="6417">
                  <c:v>0.16646587848659999</c:v>
                </c:pt>
                <c:pt idx="6418">
                  <c:v>0.16655063629149999</c:v>
                </c:pt>
                <c:pt idx="6419">
                  <c:v>0.16663868725299999</c:v>
                </c:pt>
                <c:pt idx="6420">
                  <c:v>0.1667233258486</c:v>
                </c:pt>
                <c:pt idx="6421">
                  <c:v>0.16692125797269999</c:v>
                </c:pt>
                <c:pt idx="6422">
                  <c:v>0.1670404970646</c:v>
                </c:pt>
                <c:pt idx="6423">
                  <c:v>0.16713194549079999</c:v>
                </c:pt>
                <c:pt idx="6424">
                  <c:v>0.1672608107328</c:v>
                </c:pt>
                <c:pt idx="6425">
                  <c:v>0.16741749644279999</c:v>
                </c:pt>
                <c:pt idx="6426">
                  <c:v>0.1675676256418</c:v>
                </c:pt>
                <c:pt idx="6427">
                  <c:v>0.1677067875862</c:v>
                </c:pt>
                <c:pt idx="6428">
                  <c:v>0.16781967878340001</c:v>
                </c:pt>
                <c:pt idx="6429">
                  <c:v>0.1679910570383</c:v>
                </c:pt>
                <c:pt idx="6430">
                  <c:v>0.16816748678679999</c:v>
                </c:pt>
                <c:pt idx="6431">
                  <c:v>0.16826404631139999</c:v>
                </c:pt>
                <c:pt idx="6432">
                  <c:v>0.16837714612480001</c:v>
                </c:pt>
                <c:pt idx="6433">
                  <c:v>0.1685025244951</c:v>
                </c:pt>
                <c:pt idx="6434">
                  <c:v>0.16863815486430001</c:v>
                </c:pt>
                <c:pt idx="6435">
                  <c:v>0.16876696050170001</c:v>
                </c:pt>
                <c:pt idx="6436">
                  <c:v>0.16888742148880001</c:v>
                </c:pt>
                <c:pt idx="6437">
                  <c:v>0.16903732717039999</c:v>
                </c:pt>
                <c:pt idx="6438">
                  <c:v>0.16916379332539999</c:v>
                </c:pt>
                <c:pt idx="6439">
                  <c:v>0.16930757462980001</c:v>
                </c:pt>
                <c:pt idx="6440">
                  <c:v>0.1694225072861</c:v>
                </c:pt>
                <c:pt idx="6441">
                  <c:v>0.16957473754880001</c:v>
                </c:pt>
                <c:pt idx="6442">
                  <c:v>0.16975331306460001</c:v>
                </c:pt>
                <c:pt idx="6443">
                  <c:v>0.16989454627039999</c:v>
                </c:pt>
                <c:pt idx="6444">
                  <c:v>0.1700488328934</c:v>
                </c:pt>
                <c:pt idx="6445">
                  <c:v>0.17025446891779999</c:v>
                </c:pt>
                <c:pt idx="6446">
                  <c:v>0.1704408079386</c:v>
                </c:pt>
                <c:pt idx="6447">
                  <c:v>0.17064861953259999</c:v>
                </c:pt>
                <c:pt idx="6448">
                  <c:v>0.1709479540586</c:v>
                </c:pt>
                <c:pt idx="6449">
                  <c:v>0.1711046099663</c:v>
                </c:pt>
                <c:pt idx="6450">
                  <c:v>0.17124807834629999</c:v>
                </c:pt>
                <c:pt idx="6451">
                  <c:v>0.17155073583130001</c:v>
                </c:pt>
                <c:pt idx="6452">
                  <c:v>0.171788007021</c:v>
                </c:pt>
                <c:pt idx="6453">
                  <c:v>0.17208136618139999</c:v>
                </c:pt>
                <c:pt idx="6454">
                  <c:v>0.1723278015852</c:v>
                </c:pt>
                <c:pt idx="6455">
                  <c:v>0.17249985039230001</c:v>
                </c:pt>
                <c:pt idx="6456">
                  <c:v>0.17282028496269999</c:v>
                </c:pt>
                <c:pt idx="6457">
                  <c:v>0.1730970740318</c:v>
                </c:pt>
                <c:pt idx="6458">
                  <c:v>0.1733030825853</c:v>
                </c:pt>
                <c:pt idx="6459">
                  <c:v>0.1735082864761</c:v>
                </c:pt>
                <c:pt idx="6460">
                  <c:v>0.17377831041809999</c:v>
                </c:pt>
                <c:pt idx="6461">
                  <c:v>0.17399814724920001</c:v>
                </c:pt>
                <c:pt idx="6462">
                  <c:v>0.17424765229229999</c:v>
                </c:pt>
                <c:pt idx="6463">
                  <c:v>0.1744481027126</c:v>
                </c:pt>
                <c:pt idx="6464">
                  <c:v>0.1746736168861</c:v>
                </c:pt>
                <c:pt idx="6465">
                  <c:v>0.17500673234460001</c:v>
                </c:pt>
                <c:pt idx="6466">
                  <c:v>0.1753348708153</c:v>
                </c:pt>
                <c:pt idx="6467">
                  <c:v>0.17566803097719999</c:v>
                </c:pt>
                <c:pt idx="6468">
                  <c:v>0.17597320675850001</c:v>
                </c:pt>
                <c:pt idx="6469">
                  <c:v>0.17626836895940001</c:v>
                </c:pt>
                <c:pt idx="6470">
                  <c:v>0.1764989048243</c:v>
                </c:pt>
                <c:pt idx="6471">
                  <c:v>0.17680552601810001</c:v>
                </c:pt>
                <c:pt idx="6472">
                  <c:v>0.1770625561476</c:v>
                </c:pt>
                <c:pt idx="6473">
                  <c:v>0.1772541999817</c:v>
                </c:pt>
                <c:pt idx="6474">
                  <c:v>0.17749114334579999</c:v>
                </c:pt>
                <c:pt idx="6475">
                  <c:v>0.17774744331840001</c:v>
                </c:pt>
                <c:pt idx="6476">
                  <c:v>0.1779040396214</c:v>
                </c:pt>
                <c:pt idx="6477">
                  <c:v>0.17807027697559999</c:v>
                </c:pt>
                <c:pt idx="6478">
                  <c:v>0.17833705246449999</c:v>
                </c:pt>
                <c:pt idx="6479">
                  <c:v>0.17866466939449999</c:v>
                </c:pt>
                <c:pt idx="6480">
                  <c:v>0.17898474633690001</c:v>
                </c:pt>
                <c:pt idx="6481">
                  <c:v>0.1792977005243</c:v>
                </c:pt>
                <c:pt idx="6482">
                  <c:v>0.17959669232370001</c:v>
                </c:pt>
                <c:pt idx="6483">
                  <c:v>0.1799114197493</c:v>
                </c:pt>
                <c:pt idx="6484">
                  <c:v>0.1801753789186</c:v>
                </c:pt>
                <c:pt idx="6485">
                  <c:v>0.1805260330439</c:v>
                </c:pt>
                <c:pt idx="6486">
                  <c:v>0.1808290630579</c:v>
                </c:pt>
                <c:pt idx="6487">
                  <c:v>0.1810687035322</c:v>
                </c:pt>
                <c:pt idx="6488">
                  <c:v>0.18132613599299999</c:v>
                </c:pt>
                <c:pt idx="6489">
                  <c:v>0.1816059499979</c:v>
                </c:pt>
                <c:pt idx="6490">
                  <c:v>0.18184092640880001</c:v>
                </c:pt>
                <c:pt idx="6491">
                  <c:v>0.1820126026869</c:v>
                </c:pt>
                <c:pt idx="6492">
                  <c:v>0.1821153461933</c:v>
                </c:pt>
                <c:pt idx="6493">
                  <c:v>0.18222573399540001</c:v>
                </c:pt>
                <c:pt idx="6494">
                  <c:v>0.1822985708714</c:v>
                </c:pt>
                <c:pt idx="6495">
                  <c:v>0.1824076324701</c:v>
                </c:pt>
                <c:pt idx="6496">
                  <c:v>0.1825105249882</c:v>
                </c:pt>
                <c:pt idx="6497">
                  <c:v>0.18265824019910001</c:v>
                </c:pt>
                <c:pt idx="6498">
                  <c:v>0.182793751359</c:v>
                </c:pt>
                <c:pt idx="6499">
                  <c:v>0.18299917876720001</c:v>
                </c:pt>
                <c:pt idx="6500">
                  <c:v>0.1832599490881</c:v>
                </c:pt>
                <c:pt idx="6501">
                  <c:v>0.1834560185671</c:v>
                </c:pt>
                <c:pt idx="6502">
                  <c:v>0.1838028132915</c:v>
                </c:pt>
                <c:pt idx="6503">
                  <c:v>0.18404082953930001</c:v>
                </c:pt>
                <c:pt idx="6504">
                  <c:v>0.18425984680650001</c:v>
                </c:pt>
                <c:pt idx="6505">
                  <c:v>0.1844197362661</c:v>
                </c:pt>
                <c:pt idx="6506">
                  <c:v>0.1845238506794</c:v>
                </c:pt>
                <c:pt idx="6507">
                  <c:v>0.1846268922091</c:v>
                </c:pt>
                <c:pt idx="6508">
                  <c:v>0.18472586572169999</c:v>
                </c:pt>
                <c:pt idx="6509">
                  <c:v>0.18489785492419999</c:v>
                </c:pt>
                <c:pt idx="6510">
                  <c:v>0.18508030474189999</c:v>
                </c:pt>
                <c:pt idx="6511">
                  <c:v>0.1852286458015</c:v>
                </c:pt>
                <c:pt idx="6512">
                  <c:v>0.1853551566601</c:v>
                </c:pt>
                <c:pt idx="6513">
                  <c:v>0.1855324953794</c:v>
                </c:pt>
                <c:pt idx="6514">
                  <c:v>0.18569393455979999</c:v>
                </c:pt>
                <c:pt idx="6515">
                  <c:v>0.1858360469341</c:v>
                </c:pt>
                <c:pt idx="6516">
                  <c:v>0.18596626818180001</c:v>
                </c:pt>
                <c:pt idx="6517">
                  <c:v>0.18607227504250001</c:v>
                </c:pt>
                <c:pt idx="6518">
                  <c:v>0.18618164956569999</c:v>
                </c:pt>
                <c:pt idx="6519">
                  <c:v>0.1862469613552</c:v>
                </c:pt>
                <c:pt idx="6520">
                  <c:v>0.18632276356220001</c:v>
                </c:pt>
                <c:pt idx="6521">
                  <c:v>0.18639507889750001</c:v>
                </c:pt>
                <c:pt idx="6522">
                  <c:v>0.18649628758430001</c:v>
                </c:pt>
                <c:pt idx="6523">
                  <c:v>0.18663576245310001</c:v>
                </c:pt>
                <c:pt idx="6524">
                  <c:v>0.18675316870209999</c:v>
                </c:pt>
                <c:pt idx="6525">
                  <c:v>0.18681037425989999</c:v>
                </c:pt>
                <c:pt idx="6526">
                  <c:v>0.18688102066519999</c:v>
                </c:pt>
                <c:pt idx="6527">
                  <c:v>0.18698079884050001</c:v>
                </c:pt>
                <c:pt idx="6528">
                  <c:v>0.18708719313139999</c:v>
                </c:pt>
                <c:pt idx="6529">
                  <c:v>0.1872241646051</c:v>
                </c:pt>
                <c:pt idx="6530">
                  <c:v>0.1873724013567</c:v>
                </c:pt>
                <c:pt idx="6531">
                  <c:v>0.18747550249100001</c:v>
                </c:pt>
                <c:pt idx="6532">
                  <c:v>0.18769820034500001</c:v>
                </c:pt>
                <c:pt idx="6533">
                  <c:v>0.18794186413290001</c:v>
                </c:pt>
                <c:pt idx="6534">
                  <c:v>0.1880948543549</c:v>
                </c:pt>
                <c:pt idx="6535">
                  <c:v>0.1882181465626</c:v>
                </c:pt>
                <c:pt idx="6536">
                  <c:v>0.188391327858</c:v>
                </c:pt>
                <c:pt idx="6537">
                  <c:v>0.18854074180130001</c:v>
                </c:pt>
                <c:pt idx="6538">
                  <c:v>0.18870367109780001</c:v>
                </c:pt>
                <c:pt idx="6539">
                  <c:v>0.18886703252789999</c:v>
                </c:pt>
                <c:pt idx="6540">
                  <c:v>0.1890021711588</c:v>
                </c:pt>
                <c:pt idx="6541">
                  <c:v>0.18917059898380001</c:v>
                </c:pt>
                <c:pt idx="6542">
                  <c:v>0.18934066593650001</c:v>
                </c:pt>
                <c:pt idx="6543">
                  <c:v>0.1894667595625</c:v>
                </c:pt>
                <c:pt idx="6544">
                  <c:v>0.18964633345599999</c:v>
                </c:pt>
                <c:pt idx="6545">
                  <c:v>0.18980121612549999</c:v>
                </c:pt>
                <c:pt idx="6546">
                  <c:v>0.18989418447020001</c:v>
                </c:pt>
                <c:pt idx="6547">
                  <c:v>0.1900215148926</c:v>
                </c:pt>
                <c:pt idx="6548">
                  <c:v>0.19012168049809999</c:v>
                </c:pt>
                <c:pt idx="6549">
                  <c:v>0.19022467732430001</c:v>
                </c:pt>
                <c:pt idx="6550">
                  <c:v>0.19032740592960001</c:v>
                </c:pt>
                <c:pt idx="6551">
                  <c:v>0.1904421150684</c:v>
                </c:pt>
                <c:pt idx="6552">
                  <c:v>0.190545886755</c:v>
                </c:pt>
                <c:pt idx="6553">
                  <c:v>0.1906522512436</c:v>
                </c:pt>
                <c:pt idx="6554">
                  <c:v>0.19076134264469999</c:v>
                </c:pt>
                <c:pt idx="6555">
                  <c:v>0.19085615873340001</c:v>
                </c:pt>
                <c:pt idx="6556">
                  <c:v>0.1909527331591</c:v>
                </c:pt>
                <c:pt idx="6557">
                  <c:v>0.1910352259874</c:v>
                </c:pt>
                <c:pt idx="6558">
                  <c:v>0.19113756716249999</c:v>
                </c:pt>
                <c:pt idx="6559">
                  <c:v>0.19124306738380001</c:v>
                </c:pt>
                <c:pt idx="6560">
                  <c:v>0.19134141504759999</c:v>
                </c:pt>
                <c:pt idx="6561">
                  <c:v>0.1914794445038</c:v>
                </c:pt>
                <c:pt idx="6562">
                  <c:v>0.19167266786100001</c:v>
                </c:pt>
                <c:pt idx="6563">
                  <c:v>0.19184464216229999</c:v>
                </c:pt>
                <c:pt idx="6564">
                  <c:v>0.19197346270080001</c:v>
                </c:pt>
                <c:pt idx="6565">
                  <c:v>0.19212338328360001</c:v>
                </c:pt>
                <c:pt idx="6566">
                  <c:v>0.19224382936949999</c:v>
                </c:pt>
                <c:pt idx="6567">
                  <c:v>0.19240747392179999</c:v>
                </c:pt>
                <c:pt idx="6568">
                  <c:v>0.1925747096539</c:v>
                </c:pt>
                <c:pt idx="6569">
                  <c:v>0.19278365373610001</c:v>
                </c:pt>
                <c:pt idx="6570">
                  <c:v>0.1929981410503</c:v>
                </c:pt>
                <c:pt idx="6571">
                  <c:v>0.19316415488720001</c:v>
                </c:pt>
                <c:pt idx="6572">
                  <c:v>0.1933440566063</c:v>
                </c:pt>
                <c:pt idx="6573">
                  <c:v>0.19350171089170001</c:v>
                </c:pt>
                <c:pt idx="6574">
                  <c:v>0.19368726015089999</c:v>
                </c:pt>
                <c:pt idx="6575">
                  <c:v>0.19402162730690001</c:v>
                </c:pt>
                <c:pt idx="6576">
                  <c:v>0.1941868215799</c:v>
                </c:pt>
                <c:pt idx="6577">
                  <c:v>0.1943002194166</c:v>
                </c:pt>
                <c:pt idx="6578">
                  <c:v>0.19451750814909999</c:v>
                </c:pt>
                <c:pt idx="6579">
                  <c:v>0.1946401149035</c:v>
                </c:pt>
                <c:pt idx="6580">
                  <c:v>0.1947771906853</c:v>
                </c:pt>
                <c:pt idx="6581">
                  <c:v>0.194890037179</c:v>
                </c:pt>
                <c:pt idx="6582">
                  <c:v>0.1952160298824</c:v>
                </c:pt>
                <c:pt idx="6583">
                  <c:v>0.19544577598570001</c:v>
                </c:pt>
                <c:pt idx="6584">
                  <c:v>0.19562651216980001</c:v>
                </c:pt>
                <c:pt idx="6585">
                  <c:v>0.19581648707390001</c:v>
                </c:pt>
                <c:pt idx="6586">
                  <c:v>0.19615009427069999</c:v>
                </c:pt>
                <c:pt idx="6587">
                  <c:v>0.1964803189039</c:v>
                </c:pt>
                <c:pt idx="6588">
                  <c:v>0.19671814143659999</c:v>
                </c:pt>
                <c:pt idx="6589">
                  <c:v>0.197003915906</c:v>
                </c:pt>
                <c:pt idx="6590">
                  <c:v>0.19731180369849999</c:v>
                </c:pt>
                <c:pt idx="6591">
                  <c:v>0.19757623970509999</c:v>
                </c:pt>
                <c:pt idx="6592">
                  <c:v>0.19776614010329999</c:v>
                </c:pt>
                <c:pt idx="6593">
                  <c:v>0.19801244139669999</c:v>
                </c:pt>
                <c:pt idx="6594">
                  <c:v>0.19817610085010001</c:v>
                </c:pt>
                <c:pt idx="6595">
                  <c:v>0.1984886676073</c:v>
                </c:pt>
                <c:pt idx="6596">
                  <c:v>0.19874799251559999</c:v>
                </c:pt>
                <c:pt idx="6597">
                  <c:v>0.19891460239889999</c:v>
                </c:pt>
                <c:pt idx="6598">
                  <c:v>0.19903436303140001</c:v>
                </c:pt>
                <c:pt idx="6599">
                  <c:v>0.1992070376873</c:v>
                </c:pt>
                <c:pt idx="6600">
                  <c:v>0.19952584803100001</c:v>
                </c:pt>
                <c:pt idx="6601">
                  <c:v>0.1998196989298</c:v>
                </c:pt>
                <c:pt idx="6602">
                  <c:v>0.2001196444035</c:v>
                </c:pt>
                <c:pt idx="6603">
                  <c:v>0.20045812428000001</c:v>
                </c:pt>
                <c:pt idx="6604">
                  <c:v>0.2007862478495</c:v>
                </c:pt>
                <c:pt idx="6605">
                  <c:v>0.2011209130287</c:v>
                </c:pt>
                <c:pt idx="6606">
                  <c:v>0.2012469023466</c:v>
                </c:pt>
                <c:pt idx="6607">
                  <c:v>0.2014018893242</c:v>
                </c:pt>
                <c:pt idx="6608">
                  <c:v>0.201494589448</c:v>
                </c:pt>
                <c:pt idx="6609">
                  <c:v>0.20162360370160001</c:v>
                </c:pt>
                <c:pt idx="6610">
                  <c:v>0.20184922218320001</c:v>
                </c:pt>
                <c:pt idx="6611">
                  <c:v>0.20199415087700001</c:v>
                </c:pt>
                <c:pt idx="6612">
                  <c:v>0.20215913653369999</c:v>
                </c:pt>
                <c:pt idx="6613">
                  <c:v>0.20241764187809999</c:v>
                </c:pt>
                <c:pt idx="6614">
                  <c:v>0.2025406509638</c:v>
                </c:pt>
                <c:pt idx="6615">
                  <c:v>0.2027889788151</c:v>
                </c:pt>
                <c:pt idx="6616">
                  <c:v>0.2031209766865</c:v>
                </c:pt>
                <c:pt idx="6617">
                  <c:v>0.20334140956399999</c:v>
                </c:pt>
                <c:pt idx="6618">
                  <c:v>0.20354470610620001</c:v>
                </c:pt>
                <c:pt idx="6619">
                  <c:v>0.20367173850539999</c:v>
                </c:pt>
                <c:pt idx="6620">
                  <c:v>0.20381669700150001</c:v>
                </c:pt>
                <c:pt idx="6621">
                  <c:v>0.20400625467299999</c:v>
                </c:pt>
                <c:pt idx="6622">
                  <c:v>0.2041827887297</c:v>
                </c:pt>
                <c:pt idx="6623">
                  <c:v>0.20437639951709999</c:v>
                </c:pt>
                <c:pt idx="6624">
                  <c:v>0.2045132815838</c:v>
                </c:pt>
                <c:pt idx="6625">
                  <c:v>0.20469774305819999</c:v>
                </c:pt>
                <c:pt idx="6626">
                  <c:v>0.2049649655819</c:v>
                </c:pt>
                <c:pt idx="6627">
                  <c:v>0.20513841509819999</c:v>
                </c:pt>
                <c:pt idx="6628">
                  <c:v>0.20533788204190001</c:v>
                </c:pt>
                <c:pt idx="6629">
                  <c:v>0.2056544423103</c:v>
                </c:pt>
                <c:pt idx="6630">
                  <c:v>0.2058721780777</c:v>
                </c:pt>
                <c:pt idx="6631">
                  <c:v>0.20604752004150001</c:v>
                </c:pt>
                <c:pt idx="6632">
                  <c:v>0.20637549459929999</c:v>
                </c:pt>
                <c:pt idx="6633">
                  <c:v>0.20657238364220001</c:v>
                </c:pt>
                <c:pt idx="6634">
                  <c:v>0.2069208920002</c:v>
                </c:pt>
                <c:pt idx="6635">
                  <c:v>0.2071058899164</c:v>
                </c:pt>
                <c:pt idx="6636">
                  <c:v>0.2073413431644</c:v>
                </c:pt>
                <c:pt idx="6637">
                  <c:v>0.2075729817152</c:v>
                </c:pt>
                <c:pt idx="6638">
                  <c:v>0.20779018104079999</c:v>
                </c:pt>
                <c:pt idx="6639">
                  <c:v>0.207957983017</c:v>
                </c:pt>
                <c:pt idx="6640">
                  <c:v>0.20828527212139999</c:v>
                </c:pt>
                <c:pt idx="6641">
                  <c:v>0.20851308107380001</c:v>
                </c:pt>
                <c:pt idx="6642">
                  <c:v>0.20862244069579999</c:v>
                </c:pt>
                <c:pt idx="6643">
                  <c:v>0.2087904810905</c:v>
                </c:pt>
                <c:pt idx="6644">
                  <c:v>0.20906771719459999</c:v>
                </c:pt>
                <c:pt idx="6645">
                  <c:v>0.20939613878730001</c:v>
                </c:pt>
                <c:pt idx="6646">
                  <c:v>0.20967581868169999</c:v>
                </c:pt>
                <c:pt idx="6647">
                  <c:v>0.2098820358515</c:v>
                </c:pt>
                <c:pt idx="6648">
                  <c:v>0.21023455262179999</c:v>
                </c:pt>
                <c:pt idx="6649">
                  <c:v>0.2103212028742</c:v>
                </c:pt>
                <c:pt idx="6650">
                  <c:v>0.21048320829869999</c:v>
                </c:pt>
                <c:pt idx="6651">
                  <c:v>0.21082773804659999</c:v>
                </c:pt>
                <c:pt idx="6652">
                  <c:v>0.21107292175289999</c:v>
                </c:pt>
                <c:pt idx="6653">
                  <c:v>0.2113756984472</c:v>
                </c:pt>
                <c:pt idx="6654">
                  <c:v>0.2116753011942</c:v>
                </c:pt>
                <c:pt idx="6655">
                  <c:v>0.2118331491947</c:v>
                </c:pt>
                <c:pt idx="6656">
                  <c:v>0.21199378371239999</c:v>
                </c:pt>
                <c:pt idx="6657">
                  <c:v>0.212197303772</c:v>
                </c:pt>
                <c:pt idx="6658">
                  <c:v>0.21238230168819999</c:v>
                </c:pt>
                <c:pt idx="6659">
                  <c:v>0.21258474886420001</c:v>
                </c:pt>
                <c:pt idx="6660">
                  <c:v>0.2127329260111</c:v>
                </c:pt>
                <c:pt idx="6661">
                  <c:v>0.21289868652819999</c:v>
                </c:pt>
                <c:pt idx="6662">
                  <c:v>0.21306875348089999</c:v>
                </c:pt>
                <c:pt idx="6663">
                  <c:v>0.2132448852062</c:v>
                </c:pt>
                <c:pt idx="6664">
                  <c:v>0.21336869895460001</c:v>
                </c:pt>
                <c:pt idx="6665">
                  <c:v>0.213535413146</c:v>
                </c:pt>
                <c:pt idx="6666">
                  <c:v>0.21368049085140001</c:v>
                </c:pt>
                <c:pt idx="6667">
                  <c:v>0.21381247043609999</c:v>
                </c:pt>
                <c:pt idx="6668">
                  <c:v>0.2139156609774</c:v>
                </c:pt>
                <c:pt idx="6669">
                  <c:v>0.21409003436570001</c:v>
                </c:pt>
                <c:pt idx="6670">
                  <c:v>0.21430866420270001</c:v>
                </c:pt>
                <c:pt idx="6671">
                  <c:v>0.2144285738468</c:v>
                </c:pt>
                <c:pt idx="6672">
                  <c:v>0.2146251350641</c:v>
                </c:pt>
                <c:pt idx="6673">
                  <c:v>0.21492816507820001</c:v>
                </c:pt>
                <c:pt idx="6674">
                  <c:v>0.21526756882670001</c:v>
                </c:pt>
                <c:pt idx="6675">
                  <c:v>0.21545280516150001</c:v>
                </c:pt>
                <c:pt idx="6676">
                  <c:v>0.21578778326510001</c:v>
                </c:pt>
                <c:pt idx="6677">
                  <c:v>0.21596761047839999</c:v>
                </c:pt>
                <c:pt idx="6678">
                  <c:v>0.2161350101233</c:v>
                </c:pt>
                <c:pt idx="6679">
                  <c:v>0.2164478451014</c:v>
                </c:pt>
                <c:pt idx="6680">
                  <c:v>0.21673101186749999</c:v>
                </c:pt>
                <c:pt idx="6681">
                  <c:v>0.21704779565330001</c:v>
                </c:pt>
                <c:pt idx="6682">
                  <c:v>0.21736767888069999</c:v>
                </c:pt>
                <c:pt idx="6683">
                  <c:v>0.21755668520929999</c:v>
                </c:pt>
                <c:pt idx="6684">
                  <c:v>0.21781945228579999</c:v>
                </c:pt>
                <c:pt idx="6685">
                  <c:v>0.21814757585530001</c:v>
                </c:pt>
                <c:pt idx="6686">
                  <c:v>0.21848790347579999</c:v>
                </c:pt>
                <c:pt idx="6687">
                  <c:v>0.21874642372129999</c:v>
                </c:pt>
                <c:pt idx="6688">
                  <c:v>0.21899043023590001</c:v>
                </c:pt>
                <c:pt idx="6689">
                  <c:v>0.21915969252590001</c:v>
                </c:pt>
                <c:pt idx="6690">
                  <c:v>0.2193340212107</c:v>
                </c:pt>
                <c:pt idx="6691">
                  <c:v>0.21946160495280001</c:v>
                </c:pt>
                <c:pt idx="6692">
                  <c:v>0.21961255371569999</c:v>
                </c:pt>
                <c:pt idx="6693">
                  <c:v>0.21974110603329999</c:v>
                </c:pt>
                <c:pt idx="6694">
                  <c:v>0.21996386349200001</c:v>
                </c:pt>
                <c:pt idx="6695">
                  <c:v>0.22012577950949999</c:v>
                </c:pt>
                <c:pt idx="6696">
                  <c:v>0.2203743755817</c:v>
                </c:pt>
                <c:pt idx="6697">
                  <c:v>0.2206960618496</c:v>
                </c:pt>
                <c:pt idx="6698">
                  <c:v>0.22094383835789999</c:v>
                </c:pt>
                <c:pt idx="6699">
                  <c:v>0.22123432159420001</c:v>
                </c:pt>
                <c:pt idx="6700">
                  <c:v>0.2215539366007</c:v>
                </c:pt>
                <c:pt idx="6701">
                  <c:v>0.22187659144399999</c:v>
                </c:pt>
                <c:pt idx="6702">
                  <c:v>0.2221995890141</c:v>
                </c:pt>
                <c:pt idx="6703">
                  <c:v>0.2225214987993</c:v>
                </c:pt>
                <c:pt idx="6704">
                  <c:v>0.22285468876360001</c:v>
                </c:pt>
                <c:pt idx="6705">
                  <c:v>0.2231809645891</c:v>
                </c:pt>
                <c:pt idx="6706">
                  <c:v>0.2234950065613</c:v>
                </c:pt>
                <c:pt idx="6707">
                  <c:v>0.2238382697105</c:v>
                </c:pt>
                <c:pt idx="6708">
                  <c:v>0.22416809201240001</c:v>
                </c:pt>
                <c:pt idx="6709">
                  <c:v>0.22448806464669999</c:v>
                </c:pt>
                <c:pt idx="6710">
                  <c:v>0.2248396277428</c:v>
                </c:pt>
                <c:pt idx="6711">
                  <c:v>0.22517041862010001</c:v>
                </c:pt>
                <c:pt idx="6712">
                  <c:v>0.22549748420720001</c:v>
                </c:pt>
                <c:pt idx="6713">
                  <c:v>0.2257308810949</c:v>
                </c:pt>
                <c:pt idx="6714">
                  <c:v>0.22606404125689999</c:v>
                </c:pt>
                <c:pt idx="6715">
                  <c:v>0.2263590544462</c:v>
                </c:pt>
                <c:pt idx="6716">
                  <c:v>0.226699411869</c:v>
                </c:pt>
                <c:pt idx="6717">
                  <c:v>0.226867005229</c:v>
                </c:pt>
                <c:pt idx="6718">
                  <c:v>0.2272039055824</c:v>
                </c:pt>
                <c:pt idx="6719">
                  <c:v>0.22754198312759999</c:v>
                </c:pt>
                <c:pt idx="6720">
                  <c:v>0.22784775495529999</c:v>
                </c:pt>
                <c:pt idx="6721">
                  <c:v>0.22799077630039999</c:v>
                </c:pt>
                <c:pt idx="6722">
                  <c:v>0.22817641496659999</c:v>
                </c:pt>
                <c:pt idx="6723">
                  <c:v>0.22838926315309999</c:v>
                </c:pt>
                <c:pt idx="6724">
                  <c:v>0.22855360805989999</c:v>
                </c:pt>
                <c:pt idx="6725">
                  <c:v>0.22886893153189999</c:v>
                </c:pt>
                <c:pt idx="6726">
                  <c:v>0.22903399169450001</c:v>
                </c:pt>
                <c:pt idx="6727">
                  <c:v>0.22913631796840001</c:v>
                </c:pt>
                <c:pt idx="6728">
                  <c:v>0.22923515737059999</c:v>
                </c:pt>
                <c:pt idx="6729">
                  <c:v>0.22931855916980001</c:v>
                </c:pt>
                <c:pt idx="6730">
                  <c:v>0.22940315306190001</c:v>
                </c:pt>
                <c:pt idx="6731">
                  <c:v>0.2295123338699</c:v>
                </c:pt>
                <c:pt idx="6732">
                  <c:v>0.2296222001314</c:v>
                </c:pt>
                <c:pt idx="6733">
                  <c:v>0.229775890708</c:v>
                </c:pt>
                <c:pt idx="6734">
                  <c:v>0.22987745702269999</c:v>
                </c:pt>
                <c:pt idx="6735">
                  <c:v>0.23000611364840001</c:v>
                </c:pt>
                <c:pt idx="6736">
                  <c:v>0.23012053966519999</c:v>
                </c:pt>
                <c:pt idx="6737">
                  <c:v>0.230238571763</c:v>
                </c:pt>
                <c:pt idx="6738">
                  <c:v>0.23033991456030001</c:v>
                </c:pt>
                <c:pt idx="6739">
                  <c:v>0.23045842349529999</c:v>
                </c:pt>
                <c:pt idx="6740">
                  <c:v>0.230570435524</c:v>
                </c:pt>
                <c:pt idx="6741">
                  <c:v>0.23063474893569999</c:v>
                </c:pt>
                <c:pt idx="6742">
                  <c:v>0.23071432113650001</c:v>
                </c:pt>
                <c:pt idx="6743">
                  <c:v>0.23082575201989999</c:v>
                </c:pt>
                <c:pt idx="6744">
                  <c:v>0.23097167909149999</c:v>
                </c:pt>
                <c:pt idx="6745">
                  <c:v>0.23114673793320001</c:v>
                </c:pt>
                <c:pt idx="6746">
                  <c:v>0.23125137388709999</c:v>
                </c:pt>
                <c:pt idx="6747">
                  <c:v>0.2313858270645</c:v>
                </c:pt>
                <c:pt idx="6748">
                  <c:v>0.2315030843019</c:v>
                </c:pt>
                <c:pt idx="6749">
                  <c:v>0.23171311616900001</c:v>
                </c:pt>
                <c:pt idx="6750">
                  <c:v>0.23182022571559999</c:v>
                </c:pt>
                <c:pt idx="6751">
                  <c:v>0.23202577233310001</c:v>
                </c:pt>
                <c:pt idx="6752">
                  <c:v>0.2322352677584</c:v>
                </c:pt>
                <c:pt idx="6753">
                  <c:v>0.2324357628822</c:v>
                </c:pt>
                <c:pt idx="6754">
                  <c:v>0.23257738351820001</c:v>
                </c:pt>
                <c:pt idx="6755">
                  <c:v>0.23276984691620001</c:v>
                </c:pt>
                <c:pt idx="6756">
                  <c:v>0.2329403460026</c:v>
                </c:pt>
                <c:pt idx="6757">
                  <c:v>0.23312479257579999</c:v>
                </c:pt>
                <c:pt idx="6758">
                  <c:v>0.2333251684904</c:v>
                </c:pt>
                <c:pt idx="6759">
                  <c:v>0.2334912121296</c:v>
                </c:pt>
                <c:pt idx="6760">
                  <c:v>0.2336371839046</c:v>
                </c:pt>
                <c:pt idx="6761">
                  <c:v>0.23373484611510001</c:v>
                </c:pt>
                <c:pt idx="6762">
                  <c:v>0.23385418951510001</c:v>
                </c:pt>
                <c:pt idx="6763">
                  <c:v>0.23402442038060001</c:v>
                </c:pt>
                <c:pt idx="6764">
                  <c:v>0.2341682612896</c:v>
                </c:pt>
                <c:pt idx="6765">
                  <c:v>0.2342665791512</c:v>
                </c:pt>
                <c:pt idx="6766">
                  <c:v>0.23439832031730001</c:v>
                </c:pt>
                <c:pt idx="6767">
                  <c:v>0.2345482856035</c:v>
                </c:pt>
                <c:pt idx="6768">
                  <c:v>0.2347071170807</c:v>
                </c:pt>
                <c:pt idx="6769">
                  <c:v>0.23496669530870001</c:v>
                </c:pt>
                <c:pt idx="6770">
                  <c:v>0.2351296395063</c:v>
                </c:pt>
                <c:pt idx="6771">
                  <c:v>0.2353435307741</c:v>
                </c:pt>
                <c:pt idx="6772">
                  <c:v>0.23545338213440001</c:v>
                </c:pt>
                <c:pt idx="6773">
                  <c:v>0.23553682863709999</c:v>
                </c:pt>
                <c:pt idx="6774">
                  <c:v>0.2356119155884</c:v>
                </c:pt>
                <c:pt idx="6775">
                  <c:v>0.23568789660930001</c:v>
                </c:pt>
                <c:pt idx="6776">
                  <c:v>0.23576629161830001</c:v>
                </c:pt>
                <c:pt idx="6777">
                  <c:v>0.2358469963074</c:v>
                </c:pt>
                <c:pt idx="6778">
                  <c:v>0.23591685295100001</c:v>
                </c:pt>
                <c:pt idx="6779">
                  <c:v>0.2360261231661</c:v>
                </c:pt>
                <c:pt idx="6780">
                  <c:v>0.2361327111721</c:v>
                </c:pt>
                <c:pt idx="6781">
                  <c:v>0.2362159192562</c:v>
                </c:pt>
                <c:pt idx="6782">
                  <c:v>0.23625719547269999</c:v>
                </c:pt>
                <c:pt idx="6783">
                  <c:v>0.2363025099039</c:v>
                </c:pt>
                <c:pt idx="6784">
                  <c:v>0.23635298013690001</c:v>
                </c:pt>
                <c:pt idx="6785">
                  <c:v>0.23639605939389999</c:v>
                </c:pt>
                <c:pt idx="6786">
                  <c:v>0.23645593225959999</c:v>
                </c:pt>
                <c:pt idx="6787">
                  <c:v>0.23650386929510001</c:v>
                </c:pt>
                <c:pt idx="6788">
                  <c:v>0.2365620732307</c:v>
                </c:pt>
                <c:pt idx="6789">
                  <c:v>0.23662208020690001</c:v>
                </c:pt>
                <c:pt idx="6790">
                  <c:v>0.23666989803310001</c:v>
                </c:pt>
                <c:pt idx="6791">
                  <c:v>0.2367334216833</c:v>
                </c:pt>
                <c:pt idx="6792">
                  <c:v>0.2367794811726</c:v>
                </c:pt>
                <c:pt idx="6793">
                  <c:v>0.23682504892350001</c:v>
                </c:pt>
                <c:pt idx="6794">
                  <c:v>0.23688666522499999</c:v>
                </c:pt>
                <c:pt idx="6795">
                  <c:v>0.236926600337</c:v>
                </c:pt>
                <c:pt idx="6796">
                  <c:v>0.2369781285524</c:v>
                </c:pt>
                <c:pt idx="6797">
                  <c:v>0.23702117800709999</c:v>
                </c:pt>
                <c:pt idx="6798">
                  <c:v>0.23706041276449999</c:v>
                </c:pt>
                <c:pt idx="6799">
                  <c:v>0.23711819946769999</c:v>
                </c:pt>
                <c:pt idx="6800">
                  <c:v>0.23715449869630001</c:v>
                </c:pt>
                <c:pt idx="6801">
                  <c:v>0.23719677329059999</c:v>
                </c:pt>
                <c:pt idx="6802">
                  <c:v>0.23724533617499999</c:v>
                </c:pt>
                <c:pt idx="6803">
                  <c:v>0.23733328282829999</c:v>
                </c:pt>
                <c:pt idx="6804">
                  <c:v>0.2374103069305</c:v>
                </c:pt>
                <c:pt idx="6805">
                  <c:v>0.23749509453770001</c:v>
                </c:pt>
                <c:pt idx="6806">
                  <c:v>0.2375762909651</c:v>
                </c:pt>
                <c:pt idx="6807">
                  <c:v>0.23765960335729999</c:v>
                </c:pt>
                <c:pt idx="6808">
                  <c:v>0.2377305924892</c:v>
                </c:pt>
                <c:pt idx="6809">
                  <c:v>0.237796023488</c:v>
                </c:pt>
                <c:pt idx="6810">
                  <c:v>0.23787160217760001</c:v>
                </c:pt>
                <c:pt idx="6811">
                  <c:v>0.23794896900650001</c:v>
                </c:pt>
                <c:pt idx="6812">
                  <c:v>0.23805442452430001</c:v>
                </c:pt>
                <c:pt idx="6813">
                  <c:v>0.2381304502487</c:v>
                </c:pt>
                <c:pt idx="6814">
                  <c:v>0.238197222352</c:v>
                </c:pt>
                <c:pt idx="6815">
                  <c:v>0.23830278217789999</c:v>
                </c:pt>
                <c:pt idx="6816">
                  <c:v>0.2384005784988</c:v>
                </c:pt>
                <c:pt idx="6817">
                  <c:v>0.23847469687459999</c:v>
                </c:pt>
                <c:pt idx="6818">
                  <c:v>0.2385728210211</c:v>
                </c:pt>
                <c:pt idx="6819">
                  <c:v>0.23866717517380001</c:v>
                </c:pt>
                <c:pt idx="6820">
                  <c:v>0.23875595629220001</c:v>
                </c:pt>
                <c:pt idx="6821">
                  <c:v>0.2388447225094</c:v>
                </c:pt>
                <c:pt idx="6822">
                  <c:v>0.23894606530670001</c:v>
                </c:pt>
                <c:pt idx="6823">
                  <c:v>0.2390510588884</c:v>
                </c:pt>
                <c:pt idx="6824">
                  <c:v>0.23915247619150001</c:v>
                </c:pt>
                <c:pt idx="6825">
                  <c:v>0.2392543703318</c:v>
                </c:pt>
                <c:pt idx="6826">
                  <c:v>0.2393478602171</c:v>
                </c:pt>
                <c:pt idx="6827">
                  <c:v>0.23944766819480001</c:v>
                </c:pt>
                <c:pt idx="6828">
                  <c:v>0.2395464032888</c:v>
                </c:pt>
                <c:pt idx="6829">
                  <c:v>0.23964412510399999</c:v>
                </c:pt>
                <c:pt idx="6830">
                  <c:v>0.2397376745939</c:v>
                </c:pt>
                <c:pt idx="6831">
                  <c:v>0.23983450233940001</c:v>
                </c:pt>
                <c:pt idx="6832">
                  <c:v>0.23996795713899999</c:v>
                </c:pt>
                <c:pt idx="6833">
                  <c:v>0.24008882045749999</c:v>
                </c:pt>
                <c:pt idx="6834">
                  <c:v>0.24025112390520001</c:v>
                </c:pt>
                <c:pt idx="6835">
                  <c:v>0.24034981429579999</c:v>
                </c:pt>
                <c:pt idx="6836">
                  <c:v>0.24049742519860001</c:v>
                </c:pt>
                <c:pt idx="6837">
                  <c:v>0.2407021075487</c:v>
                </c:pt>
                <c:pt idx="6838">
                  <c:v>0.2408201694489</c:v>
                </c:pt>
                <c:pt idx="6839">
                  <c:v>0.2409468144178</c:v>
                </c:pt>
                <c:pt idx="6840">
                  <c:v>0.2411099821329</c:v>
                </c:pt>
                <c:pt idx="6841">
                  <c:v>0.24123449623580001</c:v>
                </c:pt>
                <c:pt idx="6842">
                  <c:v>0.24133592844009999</c:v>
                </c:pt>
                <c:pt idx="6843">
                  <c:v>0.24144671857360001</c:v>
                </c:pt>
                <c:pt idx="6844">
                  <c:v>0.24154736101630001</c:v>
                </c:pt>
                <c:pt idx="6845">
                  <c:v>0.24165111780170001</c:v>
                </c:pt>
                <c:pt idx="6846">
                  <c:v>0.24177300930019999</c:v>
                </c:pt>
                <c:pt idx="6847">
                  <c:v>0.24190054833890001</c:v>
                </c:pt>
                <c:pt idx="6848">
                  <c:v>0.24208457767960001</c:v>
                </c:pt>
                <c:pt idx="6849">
                  <c:v>0.24222230911250001</c:v>
                </c:pt>
                <c:pt idx="6850">
                  <c:v>0.24241046607489999</c:v>
                </c:pt>
                <c:pt idx="6851">
                  <c:v>0.24264635145659999</c:v>
                </c:pt>
                <c:pt idx="6852">
                  <c:v>0.242766559124</c:v>
                </c:pt>
                <c:pt idx="6853">
                  <c:v>0.2429197579622</c:v>
                </c:pt>
                <c:pt idx="6854">
                  <c:v>0.24315111339090001</c:v>
                </c:pt>
                <c:pt idx="6855">
                  <c:v>0.24329644441600001</c:v>
                </c:pt>
                <c:pt idx="6856">
                  <c:v>0.2434127777815</c:v>
                </c:pt>
                <c:pt idx="6857">
                  <c:v>0.24366290867330001</c:v>
                </c:pt>
                <c:pt idx="6858">
                  <c:v>0.24380910396579999</c:v>
                </c:pt>
                <c:pt idx="6859">
                  <c:v>0.2440273016691</c:v>
                </c:pt>
                <c:pt idx="6860">
                  <c:v>0.2442048341036</c:v>
                </c:pt>
                <c:pt idx="6861">
                  <c:v>0.24444828927519999</c:v>
                </c:pt>
                <c:pt idx="6862">
                  <c:v>0.2446938455105</c:v>
                </c:pt>
                <c:pt idx="6863">
                  <c:v>0.24494653940200001</c:v>
                </c:pt>
                <c:pt idx="6864">
                  <c:v>0.24521170556550001</c:v>
                </c:pt>
                <c:pt idx="6865">
                  <c:v>0.24554331600670001</c:v>
                </c:pt>
                <c:pt idx="6866">
                  <c:v>0.24574959278110001</c:v>
                </c:pt>
                <c:pt idx="6867">
                  <c:v>0.2458619773388</c:v>
                </c:pt>
                <c:pt idx="6868">
                  <c:v>0.24595142900940001</c:v>
                </c:pt>
                <c:pt idx="6869">
                  <c:v>0.2460465580225</c:v>
                </c:pt>
                <c:pt idx="6870">
                  <c:v>0.2460801005363</c:v>
                </c:pt>
                <c:pt idx="6871">
                  <c:v>0.24612370133399999</c:v>
                </c:pt>
                <c:pt idx="6872">
                  <c:v>0.2461760938168</c:v>
                </c:pt>
                <c:pt idx="6873">
                  <c:v>0.24621464312079999</c:v>
                </c:pt>
                <c:pt idx="6874">
                  <c:v>0.24627326428890001</c:v>
                </c:pt>
                <c:pt idx="6875">
                  <c:v>0.24631310999389999</c:v>
                </c:pt>
                <c:pt idx="6876">
                  <c:v>0.24639859795569999</c:v>
                </c:pt>
                <c:pt idx="6877">
                  <c:v>0.24646916985510001</c:v>
                </c:pt>
                <c:pt idx="6878">
                  <c:v>0.24654467403890001</c:v>
                </c:pt>
                <c:pt idx="6879">
                  <c:v>0.24663086235519999</c:v>
                </c:pt>
                <c:pt idx="6880">
                  <c:v>0.2467114925385</c:v>
                </c:pt>
                <c:pt idx="6881">
                  <c:v>0.24678578972820001</c:v>
                </c:pt>
                <c:pt idx="6882">
                  <c:v>0.24688969552519999</c:v>
                </c:pt>
                <c:pt idx="6883">
                  <c:v>0.24695889651780001</c:v>
                </c:pt>
                <c:pt idx="6884">
                  <c:v>0.2470720857382</c:v>
                </c:pt>
                <c:pt idx="6885">
                  <c:v>0.24718286097049999</c:v>
                </c:pt>
                <c:pt idx="6886">
                  <c:v>0.24725647270680001</c:v>
                </c:pt>
                <c:pt idx="6887">
                  <c:v>0.24736528098579999</c:v>
                </c:pt>
                <c:pt idx="6888">
                  <c:v>0.24746286869049999</c:v>
                </c:pt>
                <c:pt idx="6889">
                  <c:v>0.24756078422069999</c:v>
                </c:pt>
                <c:pt idx="6890">
                  <c:v>0.24765424430370001</c:v>
                </c:pt>
                <c:pt idx="6891">
                  <c:v>0.24775287508960001</c:v>
                </c:pt>
                <c:pt idx="6892">
                  <c:v>0.24786563217640001</c:v>
                </c:pt>
                <c:pt idx="6893">
                  <c:v>0.24789796769620001</c:v>
                </c:pt>
                <c:pt idx="6894">
                  <c:v>0.24798698723320001</c:v>
                </c:pt>
                <c:pt idx="6895">
                  <c:v>0.2480211853981</c:v>
                </c:pt>
                <c:pt idx="6896">
                  <c:v>0.24807220697400001</c:v>
                </c:pt>
                <c:pt idx="6897">
                  <c:v>0.24811755120750001</c:v>
                </c:pt>
                <c:pt idx="6898">
                  <c:v>0.24815484881399999</c:v>
                </c:pt>
                <c:pt idx="6899">
                  <c:v>0.2482092380524</c:v>
                </c:pt>
                <c:pt idx="6900">
                  <c:v>0.24824836850170001</c:v>
                </c:pt>
                <c:pt idx="6901">
                  <c:v>0.2483339607716</c:v>
                </c:pt>
                <c:pt idx="6902">
                  <c:v>0.24836625158789999</c:v>
                </c:pt>
                <c:pt idx="6903">
                  <c:v>0.2484173476696</c:v>
                </c:pt>
                <c:pt idx="6904">
                  <c:v>0.24848650395870001</c:v>
                </c:pt>
                <c:pt idx="6905">
                  <c:v>0.24856759607789999</c:v>
                </c:pt>
                <c:pt idx="6906">
                  <c:v>0.24865576624870001</c:v>
                </c:pt>
                <c:pt idx="6907">
                  <c:v>0.2487418949604</c:v>
                </c:pt>
                <c:pt idx="6908">
                  <c:v>0.2488162070513</c:v>
                </c:pt>
                <c:pt idx="6909">
                  <c:v>0.24888846278189999</c:v>
                </c:pt>
                <c:pt idx="6910">
                  <c:v>0.24897436797620001</c:v>
                </c:pt>
                <c:pt idx="6911">
                  <c:v>0.24905250966549999</c:v>
                </c:pt>
                <c:pt idx="6912">
                  <c:v>0.24913409352300001</c:v>
                </c:pt>
                <c:pt idx="6913">
                  <c:v>0.2491947710514</c:v>
                </c:pt>
                <c:pt idx="6914">
                  <c:v>0.24926897883419999</c:v>
                </c:pt>
                <c:pt idx="6915">
                  <c:v>0.24934588372710001</c:v>
                </c:pt>
                <c:pt idx="6916">
                  <c:v>0.24942450225349999</c:v>
                </c:pt>
                <c:pt idx="6917">
                  <c:v>0.24948091804979999</c:v>
                </c:pt>
                <c:pt idx="6918">
                  <c:v>0.24955347180369999</c:v>
                </c:pt>
                <c:pt idx="6919">
                  <c:v>0.24963012337679999</c:v>
                </c:pt>
                <c:pt idx="6920">
                  <c:v>0.249704182148</c:v>
                </c:pt>
                <c:pt idx="6921">
                  <c:v>0.2497727870941</c:v>
                </c:pt>
                <c:pt idx="6922">
                  <c:v>0.2498384565115</c:v>
                </c:pt>
                <c:pt idx="6923">
                  <c:v>0.2499134689569</c:v>
                </c:pt>
                <c:pt idx="6924">
                  <c:v>0.24999424815179999</c:v>
                </c:pt>
                <c:pt idx="6925">
                  <c:v>0.25006756186489998</c:v>
                </c:pt>
                <c:pt idx="6926">
                  <c:v>0.25016745924950001</c:v>
                </c:pt>
                <c:pt idx="6927">
                  <c:v>0.25026679038999999</c:v>
                </c:pt>
                <c:pt idx="6928">
                  <c:v>0.25033786892889998</c:v>
                </c:pt>
                <c:pt idx="6929">
                  <c:v>0.25040709972379999</c:v>
                </c:pt>
                <c:pt idx="6930">
                  <c:v>0.25048083066940002</c:v>
                </c:pt>
                <c:pt idx="6931">
                  <c:v>0.25052434206009999</c:v>
                </c:pt>
                <c:pt idx="6932">
                  <c:v>0.25060304999350003</c:v>
                </c:pt>
                <c:pt idx="6933">
                  <c:v>0.25064548850059998</c:v>
                </c:pt>
                <c:pt idx="6934">
                  <c:v>0.25068274140359997</c:v>
                </c:pt>
                <c:pt idx="6935">
                  <c:v>0.250769674778</c:v>
                </c:pt>
                <c:pt idx="6936">
                  <c:v>0.2508528828621</c:v>
                </c:pt>
                <c:pt idx="6937">
                  <c:v>0.2509325742722</c:v>
                </c:pt>
                <c:pt idx="6938">
                  <c:v>0.25100037455559998</c:v>
                </c:pt>
                <c:pt idx="6939">
                  <c:v>0.25107720494270003</c:v>
                </c:pt>
                <c:pt idx="6940">
                  <c:v>0.25115275383000002</c:v>
                </c:pt>
                <c:pt idx="6941">
                  <c:v>0.25122767686839997</c:v>
                </c:pt>
                <c:pt idx="6942">
                  <c:v>0.25129154324530001</c:v>
                </c:pt>
                <c:pt idx="6943">
                  <c:v>0.25135272741320003</c:v>
                </c:pt>
                <c:pt idx="6944">
                  <c:v>0.25144991278649997</c:v>
                </c:pt>
                <c:pt idx="6945">
                  <c:v>0.25155323743820002</c:v>
                </c:pt>
                <c:pt idx="6946">
                  <c:v>0.25165402889249999</c:v>
                </c:pt>
                <c:pt idx="6947">
                  <c:v>0.251747995615</c:v>
                </c:pt>
                <c:pt idx="6948">
                  <c:v>0.25184965133670001</c:v>
                </c:pt>
                <c:pt idx="6949">
                  <c:v>0.25194790959359997</c:v>
                </c:pt>
                <c:pt idx="6950">
                  <c:v>0.25202199816699999</c:v>
                </c:pt>
                <c:pt idx="6951">
                  <c:v>0.2521158158779</c:v>
                </c:pt>
                <c:pt idx="6952">
                  <c:v>0.25221103429789998</c:v>
                </c:pt>
                <c:pt idx="6953">
                  <c:v>0.25231808424000002</c:v>
                </c:pt>
                <c:pt idx="6954">
                  <c:v>0.25241738557819998</c:v>
                </c:pt>
                <c:pt idx="6955">
                  <c:v>0.25248667597770003</c:v>
                </c:pt>
                <c:pt idx="6956">
                  <c:v>0.25258657336239998</c:v>
                </c:pt>
                <c:pt idx="6957">
                  <c:v>0.25267335772510002</c:v>
                </c:pt>
                <c:pt idx="6958">
                  <c:v>0.25276449322700001</c:v>
                </c:pt>
                <c:pt idx="6959">
                  <c:v>0.2528564929962</c:v>
                </c:pt>
                <c:pt idx="6960">
                  <c:v>0.25292012095450001</c:v>
                </c:pt>
                <c:pt idx="6961">
                  <c:v>0.25301626324650001</c:v>
                </c:pt>
                <c:pt idx="6962">
                  <c:v>0.25307813286780001</c:v>
                </c:pt>
                <c:pt idx="6963">
                  <c:v>0.25319963693620001</c:v>
                </c:pt>
                <c:pt idx="6964">
                  <c:v>0.25330197811130001</c:v>
                </c:pt>
                <c:pt idx="6965">
                  <c:v>0.25342866778369999</c:v>
                </c:pt>
                <c:pt idx="6966">
                  <c:v>0.2535054385662</c:v>
                </c:pt>
                <c:pt idx="6967">
                  <c:v>0.25357592105870003</c:v>
                </c:pt>
                <c:pt idx="6968">
                  <c:v>0.25364670157430003</c:v>
                </c:pt>
                <c:pt idx="6969">
                  <c:v>0.25370419025419999</c:v>
                </c:pt>
                <c:pt idx="6970">
                  <c:v>0.25377511978150002</c:v>
                </c:pt>
                <c:pt idx="6971">
                  <c:v>0.25385239720340003</c:v>
                </c:pt>
                <c:pt idx="6972">
                  <c:v>0.25392448902129999</c:v>
                </c:pt>
                <c:pt idx="6973">
                  <c:v>0.25399303436280002</c:v>
                </c:pt>
                <c:pt idx="6974">
                  <c:v>0.25403532385830002</c:v>
                </c:pt>
                <c:pt idx="6975">
                  <c:v>0.2540678083897</c:v>
                </c:pt>
                <c:pt idx="6976">
                  <c:v>0.25412201881410001</c:v>
                </c:pt>
                <c:pt idx="6977">
                  <c:v>0.25415623188019998</c:v>
                </c:pt>
                <c:pt idx="6978">
                  <c:v>0.25418910384179999</c:v>
                </c:pt>
                <c:pt idx="6979">
                  <c:v>0.25426429510120002</c:v>
                </c:pt>
                <c:pt idx="6980">
                  <c:v>0.25434315204620001</c:v>
                </c:pt>
                <c:pt idx="6981">
                  <c:v>0.25442507863039998</c:v>
                </c:pt>
                <c:pt idx="6982">
                  <c:v>0.25449141860009999</c:v>
                </c:pt>
                <c:pt idx="6983">
                  <c:v>0.25455391407009997</c:v>
                </c:pt>
                <c:pt idx="6984">
                  <c:v>0.25462418794629998</c:v>
                </c:pt>
                <c:pt idx="6985">
                  <c:v>0.25469496846200002</c:v>
                </c:pt>
                <c:pt idx="6986">
                  <c:v>0.25479379296299998</c:v>
                </c:pt>
                <c:pt idx="6987">
                  <c:v>0.25485536456109997</c:v>
                </c:pt>
                <c:pt idx="6988">
                  <c:v>0.254923760891</c:v>
                </c:pt>
                <c:pt idx="6989">
                  <c:v>0.25500759482379998</c:v>
                </c:pt>
                <c:pt idx="6990">
                  <c:v>0.25508150458340001</c:v>
                </c:pt>
                <c:pt idx="6991">
                  <c:v>0.2551680505276</c:v>
                </c:pt>
                <c:pt idx="6992">
                  <c:v>0.2552509605885</c:v>
                </c:pt>
                <c:pt idx="6993">
                  <c:v>0.2553385198116</c:v>
                </c:pt>
                <c:pt idx="6994">
                  <c:v>0.2554439604282</c:v>
                </c:pt>
                <c:pt idx="6995">
                  <c:v>0.25552564859389998</c:v>
                </c:pt>
                <c:pt idx="6996">
                  <c:v>0.25559994578360001</c:v>
                </c:pt>
                <c:pt idx="6997">
                  <c:v>0.25566601753230001</c:v>
                </c:pt>
                <c:pt idx="6998">
                  <c:v>0.2557210922241</c:v>
                </c:pt>
                <c:pt idx="6999">
                  <c:v>0.25578802824020003</c:v>
                </c:pt>
                <c:pt idx="7000">
                  <c:v>0.25583654642109999</c:v>
                </c:pt>
                <c:pt idx="7001">
                  <c:v>0.25589302182200002</c:v>
                </c:pt>
                <c:pt idx="7002">
                  <c:v>0.25595098733900001</c:v>
                </c:pt>
                <c:pt idx="7003">
                  <c:v>0.25598752498630001</c:v>
                </c:pt>
                <c:pt idx="7004">
                  <c:v>0.2560406029224</c:v>
                </c:pt>
                <c:pt idx="7005">
                  <c:v>0.25607982277870001</c:v>
                </c:pt>
                <c:pt idx="7006">
                  <c:v>0.25611931085590001</c:v>
                </c:pt>
                <c:pt idx="7007">
                  <c:v>0.25616922974590001</c:v>
                </c:pt>
                <c:pt idx="7008">
                  <c:v>0.25620561838150002</c:v>
                </c:pt>
                <c:pt idx="7009">
                  <c:v>0.25625684857370001</c:v>
                </c:pt>
                <c:pt idx="7010">
                  <c:v>0.25629329681399998</c:v>
                </c:pt>
                <c:pt idx="7011">
                  <c:v>0.25632712244990002</c:v>
                </c:pt>
                <c:pt idx="7012">
                  <c:v>0.25637948513030001</c:v>
                </c:pt>
                <c:pt idx="7013">
                  <c:v>0.25641211867329999</c:v>
                </c:pt>
                <c:pt idx="7014">
                  <c:v>0.25645551085469998</c:v>
                </c:pt>
                <c:pt idx="7015">
                  <c:v>0.25649827718730001</c:v>
                </c:pt>
                <c:pt idx="7016">
                  <c:v>0.25652807950970002</c:v>
                </c:pt>
                <c:pt idx="7017">
                  <c:v>0.25658085942269998</c:v>
                </c:pt>
                <c:pt idx="7018">
                  <c:v>0.25663453340530001</c:v>
                </c:pt>
                <c:pt idx="7019">
                  <c:v>0.25668245553969998</c:v>
                </c:pt>
                <c:pt idx="7020">
                  <c:v>0.2567066550255</c:v>
                </c:pt>
                <c:pt idx="7021">
                  <c:v>0.25675460696219998</c:v>
                </c:pt>
                <c:pt idx="7022">
                  <c:v>0.2567881941795</c:v>
                </c:pt>
                <c:pt idx="7023">
                  <c:v>0.25681534409520002</c:v>
                </c:pt>
                <c:pt idx="7024">
                  <c:v>0.25689157843589999</c:v>
                </c:pt>
                <c:pt idx="7025">
                  <c:v>0.25696673989300001</c:v>
                </c:pt>
                <c:pt idx="7026">
                  <c:v>0.2569927573204</c:v>
                </c:pt>
                <c:pt idx="7027">
                  <c:v>0.25706511735920001</c:v>
                </c:pt>
                <c:pt idx="7028">
                  <c:v>0.25709322094920001</c:v>
                </c:pt>
                <c:pt idx="7029">
                  <c:v>0.25715801119800002</c:v>
                </c:pt>
                <c:pt idx="7030">
                  <c:v>0.25720015168190002</c:v>
                </c:pt>
                <c:pt idx="7031">
                  <c:v>0.25723126530649998</c:v>
                </c:pt>
                <c:pt idx="7032">
                  <c:v>0.25725612044329998</c:v>
                </c:pt>
                <c:pt idx="7033">
                  <c:v>0.25730139017109999</c:v>
                </c:pt>
                <c:pt idx="7034">
                  <c:v>0.25736960768700001</c:v>
                </c:pt>
                <c:pt idx="7035">
                  <c:v>0.25743618607520002</c:v>
                </c:pt>
                <c:pt idx="7036">
                  <c:v>0.25751191377639998</c:v>
                </c:pt>
                <c:pt idx="7037">
                  <c:v>0.25757956504820001</c:v>
                </c:pt>
                <c:pt idx="7038">
                  <c:v>0.2576461136341</c:v>
                </c:pt>
                <c:pt idx="7039">
                  <c:v>0.25770312547680002</c:v>
                </c:pt>
                <c:pt idx="7040">
                  <c:v>0.25776439905170001</c:v>
                </c:pt>
                <c:pt idx="7041">
                  <c:v>0.2578230798244</c:v>
                </c:pt>
                <c:pt idx="7042">
                  <c:v>0.25789061188700002</c:v>
                </c:pt>
                <c:pt idx="7043">
                  <c:v>0.25795882940289999</c:v>
                </c:pt>
                <c:pt idx="7044">
                  <c:v>0.25801384449010001</c:v>
                </c:pt>
                <c:pt idx="7045">
                  <c:v>0.25808164477349999</c:v>
                </c:pt>
                <c:pt idx="7046">
                  <c:v>0.25815653800959998</c:v>
                </c:pt>
                <c:pt idx="7047">
                  <c:v>0.25822019577029998</c:v>
                </c:pt>
                <c:pt idx="7048">
                  <c:v>0.2582748532295</c:v>
                </c:pt>
                <c:pt idx="7049">
                  <c:v>0.2583367228508</c:v>
                </c:pt>
                <c:pt idx="7050">
                  <c:v>0.25840190052989997</c:v>
                </c:pt>
                <c:pt idx="7051">
                  <c:v>0.25846093893049998</c:v>
                </c:pt>
                <c:pt idx="7052">
                  <c:v>0.25852617621419999</c:v>
                </c:pt>
                <c:pt idx="7053">
                  <c:v>0.25857859849929998</c:v>
                </c:pt>
                <c:pt idx="7054">
                  <c:v>0.25864344835280001</c:v>
                </c:pt>
                <c:pt idx="7055">
                  <c:v>0.25871029496190001</c:v>
                </c:pt>
                <c:pt idx="7056">
                  <c:v>0.25877869129179998</c:v>
                </c:pt>
                <c:pt idx="7057">
                  <c:v>0.2588286399841</c:v>
                </c:pt>
                <c:pt idx="7058">
                  <c:v>0.25888866186140003</c:v>
                </c:pt>
                <c:pt idx="7059">
                  <c:v>0.25895035266880001</c:v>
                </c:pt>
                <c:pt idx="7060">
                  <c:v>0.25901436805729999</c:v>
                </c:pt>
                <c:pt idx="7061">
                  <c:v>0.259079605341</c:v>
                </c:pt>
                <c:pt idx="7062">
                  <c:v>0.2591409981251</c:v>
                </c:pt>
                <c:pt idx="7063">
                  <c:v>0.25918525457379998</c:v>
                </c:pt>
                <c:pt idx="7064">
                  <c:v>0.25921943783759999</c:v>
                </c:pt>
                <c:pt idx="7065">
                  <c:v>0.2592643499374</c:v>
                </c:pt>
                <c:pt idx="7066">
                  <c:v>0.25930723547939999</c:v>
                </c:pt>
                <c:pt idx="7067">
                  <c:v>0.25934147834780003</c:v>
                </c:pt>
                <c:pt idx="7068">
                  <c:v>0.25939494371409999</c:v>
                </c:pt>
                <c:pt idx="7069">
                  <c:v>0.25943261384959998</c:v>
                </c:pt>
                <c:pt idx="7070">
                  <c:v>0.25947234034540001</c:v>
                </c:pt>
                <c:pt idx="7071">
                  <c:v>0.25952172279359997</c:v>
                </c:pt>
                <c:pt idx="7072">
                  <c:v>0.25955691933629998</c:v>
                </c:pt>
                <c:pt idx="7073">
                  <c:v>0.25960770249370002</c:v>
                </c:pt>
                <c:pt idx="7074">
                  <c:v>0.25964134931560001</c:v>
                </c:pt>
                <c:pt idx="7075">
                  <c:v>0.25967335700990002</c:v>
                </c:pt>
                <c:pt idx="7076">
                  <c:v>0.25972244143489998</c:v>
                </c:pt>
                <c:pt idx="7077">
                  <c:v>0.2597550451756</c:v>
                </c:pt>
                <c:pt idx="7078">
                  <c:v>0.2597984671593</c:v>
                </c:pt>
                <c:pt idx="7079">
                  <c:v>0.25983488559720003</c:v>
                </c:pt>
                <c:pt idx="7080">
                  <c:v>0.25986361503599997</c:v>
                </c:pt>
                <c:pt idx="7081">
                  <c:v>0.25991341471669999</c:v>
                </c:pt>
                <c:pt idx="7082">
                  <c:v>0.25994476675990003</c:v>
                </c:pt>
                <c:pt idx="7083">
                  <c:v>0.25998234748839999</c:v>
                </c:pt>
                <c:pt idx="7084">
                  <c:v>0.26002347469330001</c:v>
                </c:pt>
                <c:pt idx="7085">
                  <c:v>0.26005223393440002</c:v>
                </c:pt>
                <c:pt idx="7086">
                  <c:v>0.26009768247600001</c:v>
                </c:pt>
                <c:pt idx="7087">
                  <c:v>0.26012820005420001</c:v>
                </c:pt>
                <c:pt idx="7088">
                  <c:v>0.26016131043430002</c:v>
                </c:pt>
                <c:pt idx="7089">
                  <c:v>0.26022911071780003</c:v>
                </c:pt>
                <c:pt idx="7090">
                  <c:v>0.26029473543170001</c:v>
                </c:pt>
                <c:pt idx="7091">
                  <c:v>0.26036122441289999</c:v>
                </c:pt>
                <c:pt idx="7092">
                  <c:v>0.26043102145199998</c:v>
                </c:pt>
                <c:pt idx="7093">
                  <c:v>0.26048651337619999</c:v>
                </c:pt>
                <c:pt idx="7094">
                  <c:v>0.26055249571799999</c:v>
                </c:pt>
                <c:pt idx="7095">
                  <c:v>0.26061517000200002</c:v>
                </c:pt>
                <c:pt idx="7096">
                  <c:v>0.26067939400669998</c:v>
                </c:pt>
                <c:pt idx="7097">
                  <c:v>0.26073327660559997</c:v>
                </c:pt>
                <c:pt idx="7098">
                  <c:v>0.260795623064</c:v>
                </c:pt>
                <c:pt idx="7099">
                  <c:v>0.26086029410360001</c:v>
                </c:pt>
                <c:pt idx="7100">
                  <c:v>0.26092386245729998</c:v>
                </c:pt>
                <c:pt idx="7101">
                  <c:v>0.26098126173019998</c:v>
                </c:pt>
                <c:pt idx="7102">
                  <c:v>0.26103582978250001</c:v>
                </c:pt>
                <c:pt idx="7103">
                  <c:v>0.261089861393</c:v>
                </c:pt>
                <c:pt idx="7104">
                  <c:v>0.26114818453790001</c:v>
                </c:pt>
                <c:pt idx="7105">
                  <c:v>0.26121070981029998</c:v>
                </c:pt>
                <c:pt idx="7106">
                  <c:v>0.26127111911770001</c:v>
                </c:pt>
                <c:pt idx="7107">
                  <c:v>0.2613226771355</c:v>
                </c:pt>
                <c:pt idx="7108">
                  <c:v>0.26138445734979998</c:v>
                </c:pt>
                <c:pt idx="7109">
                  <c:v>0.26144835352899998</c:v>
                </c:pt>
                <c:pt idx="7110">
                  <c:v>0.2615121603012</c:v>
                </c:pt>
                <c:pt idx="7111">
                  <c:v>0.26159593462940001</c:v>
                </c:pt>
                <c:pt idx="7112">
                  <c:v>0.26165625453000002</c:v>
                </c:pt>
                <c:pt idx="7113">
                  <c:v>0.26170492172240001</c:v>
                </c:pt>
                <c:pt idx="7114">
                  <c:v>0.26176050305370002</c:v>
                </c:pt>
                <c:pt idx="7115">
                  <c:v>0.26181685924530002</c:v>
                </c:pt>
                <c:pt idx="7116">
                  <c:v>0.26188629865649998</c:v>
                </c:pt>
                <c:pt idx="7117">
                  <c:v>0.26193901896479999</c:v>
                </c:pt>
                <c:pt idx="7118">
                  <c:v>0.26203033328059999</c:v>
                </c:pt>
                <c:pt idx="7119">
                  <c:v>0.26208031177520003</c:v>
                </c:pt>
                <c:pt idx="7120">
                  <c:v>0.26217070221900002</c:v>
                </c:pt>
                <c:pt idx="7121">
                  <c:v>0.26225042343139998</c:v>
                </c:pt>
                <c:pt idx="7122">
                  <c:v>0.26232451200489998</c:v>
                </c:pt>
                <c:pt idx="7123">
                  <c:v>0.26239839196210002</c:v>
                </c:pt>
                <c:pt idx="7124">
                  <c:v>0.26247715950009998</c:v>
                </c:pt>
                <c:pt idx="7125">
                  <c:v>0.26257097721099998</c:v>
                </c:pt>
                <c:pt idx="7126">
                  <c:v>0.26269119977950001</c:v>
                </c:pt>
                <c:pt idx="7127">
                  <c:v>0.26279813051220002</c:v>
                </c:pt>
                <c:pt idx="7128">
                  <c:v>0.26288604736330001</c:v>
                </c:pt>
                <c:pt idx="7129">
                  <c:v>0.26296129822730002</c:v>
                </c:pt>
                <c:pt idx="7130">
                  <c:v>0.26304173469539999</c:v>
                </c:pt>
                <c:pt idx="7131">
                  <c:v>0.26311814784999998</c:v>
                </c:pt>
                <c:pt idx="7132">
                  <c:v>0.26320183277129999</c:v>
                </c:pt>
                <c:pt idx="7133">
                  <c:v>0.26332688331600002</c:v>
                </c:pt>
                <c:pt idx="7134">
                  <c:v>0.26343563199039999</c:v>
                </c:pt>
                <c:pt idx="7135">
                  <c:v>0.2635616064072</c:v>
                </c:pt>
                <c:pt idx="7136">
                  <c:v>0.26367446780199999</c:v>
                </c:pt>
                <c:pt idx="7137">
                  <c:v>0.263780862093</c:v>
                </c:pt>
                <c:pt idx="7138">
                  <c:v>0.26392176747320001</c:v>
                </c:pt>
                <c:pt idx="7139">
                  <c:v>0.26401057839390002</c:v>
                </c:pt>
                <c:pt idx="7140">
                  <c:v>0.2640952169895</c:v>
                </c:pt>
                <c:pt idx="7141">
                  <c:v>0.26419323682790002</c:v>
                </c:pt>
                <c:pt idx="7142">
                  <c:v>0.26431149244309998</c:v>
                </c:pt>
                <c:pt idx="7143">
                  <c:v>0.26443347334860001</c:v>
                </c:pt>
                <c:pt idx="7144">
                  <c:v>0.26453310251239998</c:v>
                </c:pt>
                <c:pt idx="7145">
                  <c:v>0.26467165350909999</c:v>
                </c:pt>
                <c:pt idx="7146">
                  <c:v>0.2647932171822</c:v>
                </c:pt>
                <c:pt idx="7147">
                  <c:v>0.2649305462837</c:v>
                </c:pt>
                <c:pt idx="7148">
                  <c:v>0.26511332392690001</c:v>
                </c:pt>
                <c:pt idx="7149">
                  <c:v>0.26519781351089999</c:v>
                </c:pt>
                <c:pt idx="7150">
                  <c:v>0.26530754566190001</c:v>
                </c:pt>
                <c:pt idx="7151">
                  <c:v>0.26541644334789999</c:v>
                </c:pt>
                <c:pt idx="7152">
                  <c:v>0.26558160781860002</c:v>
                </c:pt>
                <c:pt idx="7153">
                  <c:v>0.26574742794040002</c:v>
                </c:pt>
                <c:pt idx="7154">
                  <c:v>0.26582854986190002</c:v>
                </c:pt>
                <c:pt idx="7155">
                  <c:v>0.26591458916659999</c:v>
                </c:pt>
                <c:pt idx="7156">
                  <c:v>0.2659847140312</c:v>
                </c:pt>
                <c:pt idx="7157">
                  <c:v>0.2660665810108</c:v>
                </c:pt>
                <c:pt idx="7158">
                  <c:v>0.26617968082429999</c:v>
                </c:pt>
                <c:pt idx="7159">
                  <c:v>0.26630663871769999</c:v>
                </c:pt>
                <c:pt idx="7160">
                  <c:v>0.2664608061314</c:v>
                </c:pt>
                <c:pt idx="7161">
                  <c:v>0.26660498976710001</c:v>
                </c:pt>
                <c:pt idx="7162">
                  <c:v>0.26674905419349998</c:v>
                </c:pt>
                <c:pt idx="7163">
                  <c:v>0.26692900061609998</c:v>
                </c:pt>
                <c:pt idx="7164">
                  <c:v>0.26721829175950002</c:v>
                </c:pt>
                <c:pt idx="7165">
                  <c:v>0.267503798008</c:v>
                </c:pt>
                <c:pt idx="7166">
                  <c:v>0.26779094338420001</c:v>
                </c:pt>
                <c:pt idx="7167">
                  <c:v>0.26807147264480002</c:v>
                </c:pt>
                <c:pt idx="7168">
                  <c:v>0.26837024092669998</c:v>
                </c:pt>
                <c:pt idx="7169">
                  <c:v>0.26860833168030002</c:v>
                </c:pt>
                <c:pt idx="7170">
                  <c:v>0.26890328526500001</c:v>
                </c:pt>
                <c:pt idx="7171">
                  <c:v>0.26920306682590001</c:v>
                </c:pt>
                <c:pt idx="7172">
                  <c:v>0.26949411630629999</c:v>
                </c:pt>
                <c:pt idx="7173">
                  <c:v>0.26977777481080001</c:v>
                </c:pt>
                <c:pt idx="7174">
                  <c:v>0.27006268501280001</c:v>
                </c:pt>
                <c:pt idx="7175">
                  <c:v>0.2702850103378</c:v>
                </c:pt>
                <c:pt idx="7176">
                  <c:v>0.27060350775719999</c:v>
                </c:pt>
                <c:pt idx="7177">
                  <c:v>0.27084511518479998</c:v>
                </c:pt>
                <c:pt idx="7178">
                  <c:v>0.27114605903630001</c:v>
                </c:pt>
                <c:pt idx="7179">
                  <c:v>0.27145853638650003</c:v>
                </c:pt>
                <c:pt idx="7180">
                  <c:v>0.27175945043560001</c:v>
                </c:pt>
                <c:pt idx="7181">
                  <c:v>0.27197703719139998</c:v>
                </c:pt>
                <c:pt idx="7182">
                  <c:v>0.27208510041240003</c:v>
                </c:pt>
                <c:pt idx="7183">
                  <c:v>0.27220165729520002</c:v>
                </c:pt>
                <c:pt idx="7184">
                  <c:v>0.27231380343439998</c:v>
                </c:pt>
                <c:pt idx="7185">
                  <c:v>0.27244809269909998</c:v>
                </c:pt>
                <c:pt idx="7186">
                  <c:v>0.27260208129879998</c:v>
                </c:pt>
                <c:pt idx="7187">
                  <c:v>0.27286463975910002</c:v>
                </c:pt>
                <c:pt idx="7188">
                  <c:v>0.27317926287650002</c:v>
                </c:pt>
                <c:pt idx="7189">
                  <c:v>0.27343478798870002</c:v>
                </c:pt>
                <c:pt idx="7190">
                  <c:v>0.2736869454384</c:v>
                </c:pt>
                <c:pt idx="7191">
                  <c:v>0.27400788664820003</c:v>
                </c:pt>
                <c:pt idx="7192">
                  <c:v>0.27423247694969999</c:v>
                </c:pt>
                <c:pt idx="7193">
                  <c:v>0.2743968069553</c:v>
                </c:pt>
                <c:pt idx="7194">
                  <c:v>0.27467319369319998</c:v>
                </c:pt>
                <c:pt idx="7195">
                  <c:v>0.2748513817787</c:v>
                </c:pt>
                <c:pt idx="7196">
                  <c:v>0.275098323822</c:v>
                </c:pt>
                <c:pt idx="7197">
                  <c:v>0.27541178464889998</c:v>
                </c:pt>
                <c:pt idx="7198">
                  <c:v>0.27572447061540001</c:v>
                </c:pt>
                <c:pt idx="7199">
                  <c:v>0.27605226635930002</c:v>
                </c:pt>
                <c:pt idx="7200">
                  <c:v>0.27627131342889999</c:v>
                </c:pt>
                <c:pt idx="7201">
                  <c:v>0.2764416635036</c:v>
                </c:pt>
                <c:pt idx="7202">
                  <c:v>0.276664763689</c:v>
                </c:pt>
                <c:pt idx="7203">
                  <c:v>0.2768186330795</c:v>
                </c:pt>
                <c:pt idx="7204">
                  <c:v>0.27695786952969997</c:v>
                </c:pt>
                <c:pt idx="7205">
                  <c:v>0.2771624624729</c:v>
                </c:pt>
                <c:pt idx="7206">
                  <c:v>0.27733385562899998</c:v>
                </c:pt>
                <c:pt idx="7207">
                  <c:v>0.27750390768049998</c:v>
                </c:pt>
                <c:pt idx="7208">
                  <c:v>0.2776067554951</c:v>
                </c:pt>
                <c:pt idx="7209">
                  <c:v>0.27770832180979999</c:v>
                </c:pt>
                <c:pt idx="7210">
                  <c:v>0.27781167626379999</c:v>
                </c:pt>
                <c:pt idx="7211">
                  <c:v>0.27791848778720002</c:v>
                </c:pt>
                <c:pt idx="7212">
                  <c:v>0.27803984284400002</c:v>
                </c:pt>
                <c:pt idx="7213">
                  <c:v>0.27810934185980002</c:v>
                </c:pt>
                <c:pt idx="7214">
                  <c:v>0.27823317050930002</c:v>
                </c:pt>
                <c:pt idx="7215">
                  <c:v>0.27836495637890002</c:v>
                </c:pt>
                <c:pt idx="7216">
                  <c:v>0.27850863337519999</c:v>
                </c:pt>
                <c:pt idx="7217">
                  <c:v>0.27864021062849997</c:v>
                </c:pt>
                <c:pt idx="7218">
                  <c:v>0.27887308597560001</c:v>
                </c:pt>
                <c:pt idx="7219">
                  <c:v>0.27914226055149999</c:v>
                </c:pt>
                <c:pt idx="7220">
                  <c:v>0.279355943203</c:v>
                </c:pt>
                <c:pt idx="7221">
                  <c:v>0.2795220017433</c:v>
                </c:pt>
                <c:pt idx="7222">
                  <c:v>0.27971899509429998</c:v>
                </c:pt>
                <c:pt idx="7223">
                  <c:v>0.27984735369680003</c:v>
                </c:pt>
                <c:pt idx="7224">
                  <c:v>0.27997919917109998</c:v>
                </c:pt>
                <c:pt idx="7225">
                  <c:v>0.28018438816070002</c:v>
                </c:pt>
                <c:pt idx="7226">
                  <c:v>0.28035128116609997</c:v>
                </c:pt>
                <c:pt idx="7227">
                  <c:v>0.2806879580021</c:v>
                </c:pt>
                <c:pt idx="7228">
                  <c:v>0.28101423382759999</c:v>
                </c:pt>
                <c:pt idx="7229">
                  <c:v>0.281340867281</c:v>
                </c:pt>
                <c:pt idx="7230">
                  <c:v>0.28150835633280002</c:v>
                </c:pt>
                <c:pt idx="7231">
                  <c:v>0.28177732229230001</c:v>
                </c:pt>
                <c:pt idx="7232">
                  <c:v>0.28207656741140003</c:v>
                </c:pt>
                <c:pt idx="7233">
                  <c:v>0.28219139575960001</c:v>
                </c:pt>
                <c:pt idx="7234">
                  <c:v>0.28225883841510002</c:v>
                </c:pt>
                <c:pt idx="7235">
                  <c:v>0.2823350727558</c:v>
                </c:pt>
                <c:pt idx="7236">
                  <c:v>0.28241261839870002</c:v>
                </c:pt>
                <c:pt idx="7237">
                  <c:v>0.28249537944789999</c:v>
                </c:pt>
                <c:pt idx="7238">
                  <c:v>0.2825671732426</c:v>
                </c:pt>
                <c:pt idx="7239">
                  <c:v>0.28268256783489998</c:v>
                </c:pt>
                <c:pt idx="7240">
                  <c:v>0.28281390666959999</c:v>
                </c:pt>
                <c:pt idx="7241">
                  <c:v>0.28299030661579999</c:v>
                </c:pt>
                <c:pt idx="7242">
                  <c:v>0.28313189744950001</c:v>
                </c:pt>
                <c:pt idx="7243">
                  <c:v>0.28329515457150001</c:v>
                </c:pt>
                <c:pt idx="7244">
                  <c:v>0.28340065479280002</c:v>
                </c:pt>
                <c:pt idx="7245">
                  <c:v>0.28346574306490002</c:v>
                </c:pt>
                <c:pt idx="7246">
                  <c:v>0.28353020548820002</c:v>
                </c:pt>
                <c:pt idx="7247">
                  <c:v>0.28360667824750002</c:v>
                </c:pt>
                <c:pt idx="7248">
                  <c:v>0.28371062874789998</c:v>
                </c:pt>
                <c:pt idx="7249">
                  <c:v>0.28386697173120001</c:v>
                </c:pt>
                <c:pt idx="7250">
                  <c:v>0.2839930951595</c:v>
                </c:pt>
                <c:pt idx="7251">
                  <c:v>0.28413435816760002</c:v>
                </c:pt>
                <c:pt idx="7252">
                  <c:v>0.28425627946850002</c:v>
                </c:pt>
                <c:pt idx="7253">
                  <c:v>0.28440001606940002</c:v>
                </c:pt>
                <c:pt idx="7254">
                  <c:v>0.28457844257350001</c:v>
                </c:pt>
                <c:pt idx="7255">
                  <c:v>0.28480711579320001</c:v>
                </c:pt>
                <c:pt idx="7256">
                  <c:v>0.28513488173480001</c:v>
                </c:pt>
                <c:pt idx="7257">
                  <c:v>0.28542798757549998</c:v>
                </c:pt>
                <c:pt idx="7258">
                  <c:v>0.28574198484419999</c:v>
                </c:pt>
                <c:pt idx="7259">
                  <c:v>0.28606823086740002</c:v>
                </c:pt>
                <c:pt idx="7260">
                  <c:v>0.28620445728299998</c:v>
                </c:pt>
                <c:pt idx="7261">
                  <c:v>0.2863887548447</c:v>
                </c:pt>
                <c:pt idx="7262">
                  <c:v>0.28670746088030002</c:v>
                </c:pt>
                <c:pt idx="7263">
                  <c:v>0.28698807954790001</c:v>
                </c:pt>
                <c:pt idx="7264">
                  <c:v>0.28725790977479998</c:v>
                </c:pt>
                <c:pt idx="7265">
                  <c:v>0.28757664561270002</c:v>
                </c:pt>
                <c:pt idx="7266">
                  <c:v>0.28791251778600002</c:v>
                </c:pt>
                <c:pt idx="7267">
                  <c:v>0.2880831360817</c:v>
                </c:pt>
                <c:pt idx="7268">
                  <c:v>0.28828155994420002</c:v>
                </c:pt>
                <c:pt idx="7269">
                  <c:v>0.28860539197919999</c:v>
                </c:pt>
                <c:pt idx="7270">
                  <c:v>0.28879937529560001</c:v>
                </c:pt>
                <c:pt idx="7271">
                  <c:v>0.289127022028</c:v>
                </c:pt>
                <c:pt idx="7272">
                  <c:v>0.28925293684010001</c:v>
                </c:pt>
                <c:pt idx="7273">
                  <c:v>0.2893537580967</c:v>
                </c:pt>
                <c:pt idx="7274">
                  <c:v>0.28949153423309998</c:v>
                </c:pt>
                <c:pt idx="7275">
                  <c:v>0.28966918587680002</c:v>
                </c:pt>
                <c:pt idx="7276">
                  <c:v>0.28993222117419998</c:v>
                </c:pt>
                <c:pt idx="7277">
                  <c:v>0.29006859660149997</c:v>
                </c:pt>
                <c:pt idx="7278">
                  <c:v>0.29025453329090001</c:v>
                </c:pt>
                <c:pt idx="7279">
                  <c:v>0.29036405682560001</c:v>
                </c:pt>
                <c:pt idx="7280">
                  <c:v>0.29056903719900001</c:v>
                </c:pt>
                <c:pt idx="7281">
                  <c:v>0.29080626368520002</c:v>
                </c:pt>
                <c:pt idx="7282">
                  <c:v>0.290928632021</c:v>
                </c:pt>
                <c:pt idx="7283">
                  <c:v>0.29102405905720002</c:v>
                </c:pt>
                <c:pt idx="7284">
                  <c:v>0.29119509458539999</c:v>
                </c:pt>
                <c:pt idx="7285">
                  <c:v>0.2915132045746</c:v>
                </c:pt>
                <c:pt idx="7286">
                  <c:v>0.29161098599430002</c:v>
                </c:pt>
                <c:pt idx="7287">
                  <c:v>0.2917470037937</c:v>
                </c:pt>
                <c:pt idx="7288">
                  <c:v>0.291912406683</c:v>
                </c:pt>
                <c:pt idx="7289">
                  <c:v>0.2920189797878</c:v>
                </c:pt>
                <c:pt idx="7290">
                  <c:v>0.29212623834610002</c:v>
                </c:pt>
                <c:pt idx="7291">
                  <c:v>0.29222923517229998</c:v>
                </c:pt>
                <c:pt idx="7292">
                  <c:v>0.2923257350922</c:v>
                </c:pt>
                <c:pt idx="7293">
                  <c:v>0.29246154427530002</c:v>
                </c:pt>
                <c:pt idx="7294">
                  <c:v>0.29263451695440001</c:v>
                </c:pt>
                <c:pt idx="7295">
                  <c:v>0.29283568263050003</c:v>
                </c:pt>
                <c:pt idx="7296">
                  <c:v>0.29298785328869997</c:v>
                </c:pt>
                <c:pt idx="7297">
                  <c:v>0.29315087199209999</c:v>
                </c:pt>
                <c:pt idx="7298">
                  <c:v>0.29328563809390001</c:v>
                </c:pt>
                <c:pt idx="7299">
                  <c:v>0.29337784647940002</c:v>
                </c:pt>
                <c:pt idx="7300">
                  <c:v>0.29350396990779998</c:v>
                </c:pt>
                <c:pt idx="7301">
                  <c:v>0.29367128014560001</c:v>
                </c:pt>
                <c:pt idx="7302">
                  <c:v>0.29381084442139999</c:v>
                </c:pt>
                <c:pt idx="7303">
                  <c:v>0.2939539849758</c:v>
                </c:pt>
                <c:pt idx="7304">
                  <c:v>0.29405599832529999</c:v>
                </c:pt>
                <c:pt idx="7305">
                  <c:v>0.29416251182559999</c:v>
                </c:pt>
                <c:pt idx="7306">
                  <c:v>0.29426640272139998</c:v>
                </c:pt>
                <c:pt idx="7307">
                  <c:v>0.29444411396980003</c:v>
                </c:pt>
                <c:pt idx="7308">
                  <c:v>0.294587045908</c:v>
                </c:pt>
                <c:pt idx="7309">
                  <c:v>0.29468488693240003</c:v>
                </c:pt>
                <c:pt idx="7310">
                  <c:v>0.29479414224619999</c:v>
                </c:pt>
                <c:pt idx="7311">
                  <c:v>0.2949102520943</c:v>
                </c:pt>
                <c:pt idx="7312">
                  <c:v>0.295018017292</c:v>
                </c:pt>
                <c:pt idx="7313">
                  <c:v>0.2950919270515</c:v>
                </c:pt>
                <c:pt idx="7314">
                  <c:v>0.2952319681644</c:v>
                </c:pt>
                <c:pt idx="7315">
                  <c:v>0.29533427953719998</c:v>
                </c:pt>
                <c:pt idx="7316">
                  <c:v>0.29547429084780003</c:v>
                </c:pt>
                <c:pt idx="7317">
                  <c:v>0.29561069607730001</c:v>
                </c:pt>
                <c:pt idx="7318">
                  <c:v>0.29575261473659997</c:v>
                </c:pt>
                <c:pt idx="7319">
                  <c:v>0.29588192701339999</c:v>
                </c:pt>
                <c:pt idx="7320">
                  <c:v>0.29605689644810002</c:v>
                </c:pt>
                <c:pt idx="7321">
                  <c:v>0.29622998833660003</c:v>
                </c:pt>
                <c:pt idx="7322">
                  <c:v>0.29636454582209998</c:v>
                </c:pt>
                <c:pt idx="7323">
                  <c:v>0.29650086164470002</c:v>
                </c:pt>
                <c:pt idx="7324">
                  <c:v>0.29663264751430002</c:v>
                </c:pt>
                <c:pt idx="7325">
                  <c:v>0.29683393239970002</c:v>
                </c:pt>
                <c:pt idx="7326">
                  <c:v>0.29696631431580001</c:v>
                </c:pt>
                <c:pt idx="7327">
                  <c:v>0.29713454842569997</c:v>
                </c:pt>
                <c:pt idx="7328">
                  <c:v>0.29731342196459998</c:v>
                </c:pt>
                <c:pt idx="7329">
                  <c:v>0.29741686582569998</c:v>
                </c:pt>
                <c:pt idx="7330">
                  <c:v>0.29756864905359998</c:v>
                </c:pt>
                <c:pt idx="7331">
                  <c:v>0.29766869544980001</c:v>
                </c:pt>
                <c:pt idx="7332">
                  <c:v>0.29777288436889998</c:v>
                </c:pt>
                <c:pt idx="7333">
                  <c:v>0.29787787795069998</c:v>
                </c:pt>
                <c:pt idx="7334">
                  <c:v>0.29802879691119999</c:v>
                </c:pt>
                <c:pt idx="7335">
                  <c:v>0.29820480942729999</c:v>
                </c:pt>
                <c:pt idx="7336">
                  <c:v>0.29833197593689997</c:v>
                </c:pt>
                <c:pt idx="7337">
                  <c:v>0.29843524098399998</c:v>
                </c:pt>
                <c:pt idx="7338">
                  <c:v>0.29853841662410002</c:v>
                </c:pt>
                <c:pt idx="7339">
                  <c:v>0.29860547184940001</c:v>
                </c:pt>
                <c:pt idx="7340">
                  <c:v>0.2987103164196</c:v>
                </c:pt>
                <c:pt idx="7341">
                  <c:v>0.2988151311874</c:v>
                </c:pt>
                <c:pt idx="7342">
                  <c:v>0.2989550828934</c:v>
                </c:pt>
                <c:pt idx="7343">
                  <c:v>0.29910269379620003</c:v>
                </c:pt>
                <c:pt idx="7344">
                  <c:v>0.29925331473349998</c:v>
                </c:pt>
                <c:pt idx="7345">
                  <c:v>0.29938986897469999</c:v>
                </c:pt>
                <c:pt idx="7346">
                  <c:v>0.29953506588939999</c:v>
                </c:pt>
                <c:pt idx="7347">
                  <c:v>0.29960134625430002</c:v>
                </c:pt>
                <c:pt idx="7348">
                  <c:v>0.29966622591019998</c:v>
                </c:pt>
                <c:pt idx="7349">
                  <c:v>0.29977571964260002</c:v>
                </c:pt>
                <c:pt idx="7350">
                  <c:v>0.2998842298985</c:v>
                </c:pt>
                <c:pt idx="7351">
                  <c:v>0.2999936044216</c:v>
                </c:pt>
                <c:pt idx="7352">
                  <c:v>0.30011963844299999</c:v>
                </c:pt>
                <c:pt idx="7353">
                  <c:v>0.30022972822190003</c:v>
                </c:pt>
                <c:pt idx="7354">
                  <c:v>0.3002903163433</c:v>
                </c:pt>
                <c:pt idx="7355">
                  <c:v>0.30040699243550001</c:v>
                </c:pt>
                <c:pt idx="7356">
                  <c:v>0.30047506093979998</c:v>
                </c:pt>
                <c:pt idx="7357">
                  <c:v>0.30055356025699997</c:v>
                </c:pt>
                <c:pt idx="7358">
                  <c:v>0.3006607890129</c:v>
                </c:pt>
                <c:pt idx="7359">
                  <c:v>0.30076345801350002</c:v>
                </c:pt>
                <c:pt idx="7360">
                  <c:v>0.30087512731549998</c:v>
                </c:pt>
                <c:pt idx="7361">
                  <c:v>0.30097654461860002</c:v>
                </c:pt>
                <c:pt idx="7362">
                  <c:v>0.30106562376020002</c:v>
                </c:pt>
                <c:pt idx="7363">
                  <c:v>0.30116257071500002</c:v>
                </c:pt>
                <c:pt idx="7364">
                  <c:v>0.30129861831670002</c:v>
                </c:pt>
                <c:pt idx="7365">
                  <c:v>0.30142772197720002</c:v>
                </c:pt>
                <c:pt idx="7366">
                  <c:v>0.30152902007100002</c:v>
                </c:pt>
                <c:pt idx="7367">
                  <c:v>0.30162310600280001</c:v>
                </c:pt>
                <c:pt idx="7368">
                  <c:v>0.30172437429429999</c:v>
                </c:pt>
                <c:pt idx="7369">
                  <c:v>0.30184862017629999</c:v>
                </c:pt>
                <c:pt idx="7370">
                  <c:v>0.30203783512120003</c:v>
                </c:pt>
                <c:pt idx="7371">
                  <c:v>0.30217990279200002</c:v>
                </c:pt>
                <c:pt idx="7372">
                  <c:v>0.30230948328969998</c:v>
                </c:pt>
                <c:pt idx="7373">
                  <c:v>0.30243176221849999</c:v>
                </c:pt>
                <c:pt idx="7374">
                  <c:v>0.30267617106439998</c:v>
                </c:pt>
                <c:pt idx="7375">
                  <c:v>0.30283996462820001</c:v>
                </c:pt>
                <c:pt idx="7376">
                  <c:v>0.30297029018400001</c:v>
                </c:pt>
                <c:pt idx="7377">
                  <c:v>0.3030776381493</c:v>
                </c:pt>
                <c:pt idx="7378">
                  <c:v>0.30324077606200001</c:v>
                </c:pt>
                <c:pt idx="7379">
                  <c:v>0.30343139171599998</c:v>
                </c:pt>
                <c:pt idx="7380">
                  <c:v>0.3035633563995</c:v>
                </c:pt>
                <c:pt idx="7381">
                  <c:v>0.30375936627389999</c:v>
                </c:pt>
                <c:pt idx="7382">
                  <c:v>0.3039240241051</c:v>
                </c:pt>
                <c:pt idx="7383">
                  <c:v>0.3040725886822</c:v>
                </c:pt>
                <c:pt idx="7384">
                  <c:v>0.30423566699030002</c:v>
                </c:pt>
                <c:pt idx="7385">
                  <c:v>0.30440497398380001</c:v>
                </c:pt>
                <c:pt idx="7386">
                  <c:v>0.3046350777149</c:v>
                </c:pt>
                <c:pt idx="7387">
                  <c:v>0.30480018258090003</c:v>
                </c:pt>
                <c:pt idx="7388">
                  <c:v>0.30490133166310002</c:v>
                </c:pt>
                <c:pt idx="7389">
                  <c:v>0.30500355362890003</c:v>
                </c:pt>
                <c:pt idx="7390">
                  <c:v>0.30514889955520003</c:v>
                </c:pt>
                <c:pt idx="7391">
                  <c:v>0.30528554320340001</c:v>
                </c:pt>
                <c:pt idx="7392">
                  <c:v>0.30542653799059999</c:v>
                </c:pt>
                <c:pt idx="7393">
                  <c:v>0.30555370450019997</c:v>
                </c:pt>
                <c:pt idx="7394">
                  <c:v>0.30569475889210002</c:v>
                </c:pt>
                <c:pt idx="7395">
                  <c:v>0.30582082271580002</c:v>
                </c:pt>
                <c:pt idx="7396">
                  <c:v>0.30595856904980001</c:v>
                </c:pt>
                <c:pt idx="7397">
                  <c:v>0.30606108903880003</c:v>
                </c:pt>
                <c:pt idx="7398">
                  <c:v>0.30613705515860001</c:v>
                </c:pt>
                <c:pt idx="7399">
                  <c:v>0.30621066689490001</c:v>
                </c:pt>
                <c:pt idx="7400">
                  <c:v>0.30627521872520003</c:v>
                </c:pt>
                <c:pt idx="7401">
                  <c:v>0.30634388327599998</c:v>
                </c:pt>
                <c:pt idx="7402">
                  <c:v>0.30644837021830001</c:v>
                </c:pt>
                <c:pt idx="7403">
                  <c:v>0.30658808350560002</c:v>
                </c:pt>
                <c:pt idx="7404">
                  <c:v>0.3067252933979</c:v>
                </c:pt>
                <c:pt idx="7405">
                  <c:v>0.30683586001399998</c:v>
                </c:pt>
                <c:pt idx="7406">
                  <c:v>0.30693262815479999</c:v>
                </c:pt>
                <c:pt idx="7407">
                  <c:v>0.30703833699229999</c:v>
                </c:pt>
                <c:pt idx="7408">
                  <c:v>0.30717188119889999</c:v>
                </c:pt>
                <c:pt idx="7409">
                  <c:v>0.30733335018160002</c:v>
                </c:pt>
                <c:pt idx="7410">
                  <c:v>0.30746194720269998</c:v>
                </c:pt>
                <c:pt idx="7411">
                  <c:v>0.30759769678120003</c:v>
                </c:pt>
                <c:pt idx="7412">
                  <c:v>0.30770000815389997</c:v>
                </c:pt>
                <c:pt idx="7413">
                  <c:v>0.30780285596849999</c:v>
                </c:pt>
                <c:pt idx="7414">
                  <c:v>0.30788367986679999</c:v>
                </c:pt>
                <c:pt idx="7415">
                  <c:v>0.30795261263849999</c:v>
                </c:pt>
                <c:pt idx="7416">
                  <c:v>0.30802482366560002</c:v>
                </c:pt>
                <c:pt idx="7417">
                  <c:v>0.3080995976925</c:v>
                </c:pt>
                <c:pt idx="7418">
                  <c:v>0.3081730604172</c:v>
                </c:pt>
                <c:pt idx="7419">
                  <c:v>0.30827587842940002</c:v>
                </c:pt>
                <c:pt idx="7420">
                  <c:v>0.30840522050859998</c:v>
                </c:pt>
                <c:pt idx="7421">
                  <c:v>0.30852460861210002</c:v>
                </c:pt>
                <c:pt idx="7422">
                  <c:v>0.30862459540370002</c:v>
                </c:pt>
                <c:pt idx="7423">
                  <c:v>0.30872541666030001</c:v>
                </c:pt>
                <c:pt idx="7424">
                  <c:v>0.30882310867309998</c:v>
                </c:pt>
                <c:pt idx="7425">
                  <c:v>0.3089178204536</c:v>
                </c:pt>
                <c:pt idx="7426">
                  <c:v>0.30906912684440002</c:v>
                </c:pt>
                <c:pt idx="7427">
                  <c:v>0.30916965007780001</c:v>
                </c:pt>
                <c:pt idx="7428">
                  <c:v>0.3092989623547</c:v>
                </c:pt>
                <c:pt idx="7429">
                  <c:v>0.30941033363339998</c:v>
                </c:pt>
                <c:pt idx="7430">
                  <c:v>0.30954256653790002</c:v>
                </c:pt>
                <c:pt idx="7431">
                  <c:v>0.30964320898059999</c:v>
                </c:pt>
                <c:pt idx="7432">
                  <c:v>0.30978497862819998</c:v>
                </c:pt>
                <c:pt idx="7433">
                  <c:v>0.30987840890879997</c:v>
                </c:pt>
                <c:pt idx="7434">
                  <c:v>0.31001713871960002</c:v>
                </c:pt>
                <c:pt idx="7435">
                  <c:v>0.3101164698601</c:v>
                </c:pt>
                <c:pt idx="7436">
                  <c:v>0.31021535396580002</c:v>
                </c:pt>
                <c:pt idx="7437">
                  <c:v>0.31031736731530002</c:v>
                </c:pt>
                <c:pt idx="7438">
                  <c:v>0.3104105293751</c:v>
                </c:pt>
                <c:pt idx="7439">
                  <c:v>0.31051099300379997</c:v>
                </c:pt>
                <c:pt idx="7440">
                  <c:v>0.3106184601784</c:v>
                </c:pt>
                <c:pt idx="7441">
                  <c:v>0.31075254082679998</c:v>
                </c:pt>
                <c:pt idx="7442">
                  <c:v>0.3108929395676</c:v>
                </c:pt>
                <c:pt idx="7443">
                  <c:v>0.31101021170620002</c:v>
                </c:pt>
                <c:pt idx="7444">
                  <c:v>0.31110703945160001</c:v>
                </c:pt>
                <c:pt idx="7445">
                  <c:v>0.31123757362370003</c:v>
                </c:pt>
                <c:pt idx="7446">
                  <c:v>0.31134152412409999</c:v>
                </c:pt>
                <c:pt idx="7447">
                  <c:v>0.31143414974209999</c:v>
                </c:pt>
                <c:pt idx="7448">
                  <c:v>0.31150785088540001</c:v>
                </c:pt>
                <c:pt idx="7449">
                  <c:v>0.31160745024679998</c:v>
                </c:pt>
                <c:pt idx="7450">
                  <c:v>0.31167510151860001</c:v>
                </c:pt>
                <c:pt idx="7451">
                  <c:v>0.31182277202609998</c:v>
                </c:pt>
                <c:pt idx="7452">
                  <c:v>0.31194862723349998</c:v>
                </c:pt>
                <c:pt idx="7453">
                  <c:v>0.3120962381363</c:v>
                </c:pt>
                <c:pt idx="7454">
                  <c:v>0.31219592690469999</c:v>
                </c:pt>
                <c:pt idx="7455">
                  <c:v>0.3123175799847</c:v>
                </c:pt>
                <c:pt idx="7456">
                  <c:v>0.31245306134220002</c:v>
                </c:pt>
                <c:pt idx="7457">
                  <c:v>0.3125537633896</c:v>
                </c:pt>
                <c:pt idx="7458">
                  <c:v>0.31270018219950002</c:v>
                </c:pt>
                <c:pt idx="7459">
                  <c:v>0.31280222535129998</c:v>
                </c:pt>
                <c:pt idx="7460">
                  <c:v>0.3129196763039</c:v>
                </c:pt>
                <c:pt idx="7461">
                  <c:v>0.31302690505980002</c:v>
                </c:pt>
                <c:pt idx="7462">
                  <c:v>0.3131391704082</c:v>
                </c:pt>
                <c:pt idx="7463">
                  <c:v>0.31324931979179998</c:v>
                </c:pt>
                <c:pt idx="7464">
                  <c:v>0.31335258483889999</c:v>
                </c:pt>
                <c:pt idx="7465">
                  <c:v>0.31346109509469999</c:v>
                </c:pt>
                <c:pt idx="7466">
                  <c:v>0.31356039643290001</c:v>
                </c:pt>
                <c:pt idx="7467">
                  <c:v>0.3136712610722</c:v>
                </c:pt>
                <c:pt idx="7468">
                  <c:v>0.31378382444379999</c:v>
                </c:pt>
                <c:pt idx="7469">
                  <c:v>0.31384247541429999</c:v>
                </c:pt>
                <c:pt idx="7470">
                  <c:v>0.31395798921590001</c:v>
                </c:pt>
                <c:pt idx="7471">
                  <c:v>0.31406462192540002</c:v>
                </c:pt>
                <c:pt idx="7472">
                  <c:v>0.31412699818610001</c:v>
                </c:pt>
                <c:pt idx="7473">
                  <c:v>0.3142438828945</c:v>
                </c:pt>
                <c:pt idx="7474">
                  <c:v>0.31438013911250001</c:v>
                </c:pt>
                <c:pt idx="7475">
                  <c:v>0.31452161073680002</c:v>
                </c:pt>
                <c:pt idx="7476">
                  <c:v>0.31463703513149999</c:v>
                </c:pt>
                <c:pt idx="7477">
                  <c:v>0.31474295258520002</c:v>
                </c:pt>
                <c:pt idx="7478">
                  <c:v>0.3148040175438</c:v>
                </c:pt>
                <c:pt idx="7479">
                  <c:v>0.31491801142690001</c:v>
                </c:pt>
                <c:pt idx="7480">
                  <c:v>0.31503567099570001</c:v>
                </c:pt>
                <c:pt idx="7481">
                  <c:v>0.31517025828360001</c:v>
                </c:pt>
                <c:pt idx="7482">
                  <c:v>0.31526815891269999</c:v>
                </c:pt>
                <c:pt idx="7483">
                  <c:v>0.31537556648249998</c:v>
                </c:pt>
                <c:pt idx="7484">
                  <c:v>0.31543725728990002</c:v>
                </c:pt>
                <c:pt idx="7485">
                  <c:v>0.31551149487500002</c:v>
                </c:pt>
                <c:pt idx="7486">
                  <c:v>0.31558892130850003</c:v>
                </c:pt>
                <c:pt idx="7487">
                  <c:v>0.31566503643990002</c:v>
                </c:pt>
                <c:pt idx="7488">
                  <c:v>0.31573438644410001</c:v>
                </c:pt>
                <c:pt idx="7489">
                  <c:v>0.3158075213432</c:v>
                </c:pt>
                <c:pt idx="7490">
                  <c:v>0.3158923685551</c:v>
                </c:pt>
                <c:pt idx="7491">
                  <c:v>0.31597384810450002</c:v>
                </c:pt>
                <c:pt idx="7492">
                  <c:v>0.31605824828149998</c:v>
                </c:pt>
                <c:pt idx="7493">
                  <c:v>0.31613403558730002</c:v>
                </c:pt>
                <c:pt idx="7494">
                  <c:v>0.31618613004680002</c:v>
                </c:pt>
                <c:pt idx="7495">
                  <c:v>0.31622645258900001</c:v>
                </c:pt>
                <c:pt idx="7496">
                  <c:v>0.31627532839779998</c:v>
                </c:pt>
                <c:pt idx="7497">
                  <c:v>0.31631910800930002</c:v>
                </c:pt>
                <c:pt idx="7498">
                  <c:v>0.31636083126070003</c:v>
                </c:pt>
                <c:pt idx="7499">
                  <c:v>0.31641569733620001</c:v>
                </c:pt>
                <c:pt idx="7500">
                  <c:v>0.3164568841457</c:v>
                </c:pt>
                <c:pt idx="7501">
                  <c:v>0.31650790572170001</c:v>
                </c:pt>
                <c:pt idx="7502">
                  <c:v>0.31655892729759999</c:v>
                </c:pt>
                <c:pt idx="7503">
                  <c:v>0.31659555435179998</c:v>
                </c:pt>
                <c:pt idx="7504">
                  <c:v>0.31664562225339998</c:v>
                </c:pt>
                <c:pt idx="7505">
                  <c:v>0.31667977571490002</c:v>
                </c:pt>
                <c:pt idx="7506">
                  <c:v>0.31671786308290001</c:v>
                </c:pt>
                <c:pt idx="7507">
                  <c:v>0.31676077842709999</c:v>
                </c:pt>
                <c:pt idx="7508">
                  <c:v>0.31684449315070001</c:v>
                </c:pt>
                <c:pt idx="7509">
                  <c:v>0.31690987944600002</c:v>
                </c:pt>
                <c:pt idx="7510">
                  <c:v>0.31698921322820001</c:v>
                </c:pt>
                <c:pt idx="7511">
                  <c:v>0.31707599759100003</c:v>
                </c:pt>
                <c:pt idx="7512">
                  <c:v>0.31716126203540002</c:v>
                </c:pt>
                <c:pt idx="7513">
                  <c:v>0.31722834706309999</c:v>
                </c:pt>
                <c:pt idx="7514">
                  <c:v>0.31730133295059998</c:v>
                </c:pt>
                <c:pt idx="7515">
                  <c:v>0.31738129258160003</c:v>
                </c:pt>
                <c:pt idx="7516">
                  <c:v>0.31746023893359998</c:v>
                </c:pt>
                <c:pt idx="7517">
                  <c:v>0.31753334403040001</c:v>
                </c:pt>
                <c:pt idx="7518">
                  <c:v>0.31759077310560002</c:v>
                </c:pt>
                <c:pt idx="7519">
                  <c:v>0.31766414642329999</c:v>
                </c:pt>
                <c:pt idx="7520">
                  <c:v>0.31773471832279998</c:v>
                </c:pt>
                <c:pt idx="7521">
                  <c:v>0.31780332326889998</c:v>
                </c:pt>
                <c:pt idx="7522">
                  <c:v>0.317863881588</c:v>
                </c:pt>
                <c:pt idx="7523">
                  <c:v>0.31793907284739997</c:v>
                </c:pt>
                <c:pt idx="7524">
                  <c:v>0.31801602244380001</c:v>
                </c:pt>
                <c:pt idx="7525">
                  <c:v>0.31809294223790002</c:v>
                </c:pt>
                <c:pt idx="7526">
                  <c:v>0.31816336512569998</c:v>
                </c:pt>
                <c:pt idx="7527">
                  <c:v>0.31822240352629999</c:v>
                </c:pt>
                <c:pt idx="7528">
                  <c:v>0.31829515099529998</c:v>
                </c:pt>
                <c:pt idx="7529">
                  <c:v>0.31836360692979998</c:v>
                </c:pt>
                <c:pt idx="7530">
                  <c:v>0.31843286752700001</c:v>
                </c:pt>
                <c:pt idx="7531">
                  <c:v>0.31849145889280001</c:v>
                </c:pt>
                <c:pt idx="7532">
                  <c:v>0.31856027245520002</c:v>
                </c:pt>
                <c:pt idx="7533">
                  <c:v>0.31862935423849997</c:v>
                </c:pt>
                <c:pt idx="7534">
                  <c:v>0.31872481107709999</c:v>
                </c:pt>
                <c:pt idx="7535">
                  <c:v>0.31881761550900001</c:v>
                </c:pt>
                <c:pt idx="7536">
                  <c:v>0.31888937950129997</c:v>
                </c:pt>
                <c:pt idx="7537">
                  <c:v>0.3189872205257</c:v>
                </c:pt>
                <c:pt idx="7538">
                  <c:v>0.31906023621559998</c:v>
                </c:pt>
                <c:pt idx="7539">
                  <c:v>0.3191361129284</c:v>
                </c:pt>
                <c:pt idx="7540">
                  <c:v>0.3191997408867</c:v>
                </c:pt>
                <c:pt idx="7541">
                  <c:v>0.31925618648530002</c:v>
                </c:pt>
                <c:pt idx="7542">
                  <c:v>0.31932884454729998</c:v>
                </c:pt>
                <c:pt idx="7543">
                  <c:v>0.31940376758580002</c:v>
                </c:pt>
                <c:pt idx="7544">
                  <c:v>0.31947645545010001</c:v>
                </c:pt>
                <c:pt idx="7545">
                  <c:v>0.31954222917559999</c:v>
                </c:pt>
                <c:pt idx="7546">
                  <c:v>0.31961524486539999</c:v>
                </c:pt>
                <c:pt idx="7547">
                  <c:v>0.31969350576400002</c:v>
                </c:pt>
                <c:pt idx="7548">
                  <c:v>0.31977099180219998</c:v>
                </c:pt>
                <c:pt idx="7549">
                  <c:v>0.31984990835190003</c:v>
                </c:pt>
                <c:pt idx="7550">
                  <c:v>0.31991806626320002</c:v>
                </c:pt>
                <c:pt idx="7551">
                  <c:v>0.32000207901</c:v>
                </c:pt>
                <c:pt idx="7552">
                  <c:v>0.32007840275760002</c:v>
                </c:pt>
                <c:pt idx="7553">
                  <c:v>0.3201574385166</c:v>
                </c:pt>
                <c:pt idx="7554">
                  <c:v>0.32022389769550003</c:v>
                </c:pt>
                <c:pt idx="7555">
                  <c:v>0.32029470801350002</c:v>
                </c:pt>
                <c:pt idx="7556">
                  <c:v>0.32036581635479999</c:v>
                </c:pt>
                <c:pt idx="7557">
                  <c:v>0.32044714689249998</c:v>
                </c:pt>
                <c:pt idx="7558">
                  <c:v>0.32047826051709999</c:v>
                </c:pt>
                <c:pt idx="7559">
                  <c:v>0.32055521011350002</c:v>
                </c:pt>
                <c:pt idx="7560">
                  <c:v>0.32063552737239998</c:v>
                </c:pt>
                <c:pt idx="7561">
                  <c:v>0.32067105174060001</c:v>
                </c:pt>
                <c:pt idx="7562">
                  <c:v>0.32072070240970002</c:v>
                </c:pt>
                <c:pt idx="7563">
                  <c:v>0.32076510787009999</c:v>
                </c:pt>
                <c:pt idx="7564">
                  <c:v>0.32080975174900001</c:v>
                </c:pt>
                <c:pt idx="7565">
                  <c:v>0.32086968421939999</c:v>
                </c:pt>
                <c:pt idx="7566">
                  <c:v>0.3209206163883</c:v>
                </c:pt>
                <c:pt idx="7567">
                  <c:v>0.32097771763799998</c:v>
                </c:pt>
                <c:pt idx="7568">
                  <c:v>0.32103735208509998</c:v>
                </c:pt>
                <c:pt idx="7569">
                  <c:v>0.32109355926510003</c:v>
                </c:pt>
                <c:pt idx="7570">
                  <c:v>0.32115897536280003</c:v>
                </c:pt>
                <c:pt idx="7571">
                  <c:v>0.32121303677559998</c:v>
                </c:pt>
                <c:pt idx="7572">
                  <c:v>0.32126599550250001</c:v>
                </c:pt>
                <c:pt idx="7573">
                  <c:v>0.32132595777509998</c:v>
                </c:pt>
                <c:pt idx="7574">
                  <c:v>0.32137027382849997</c:v>
                </c:pt>
                <c:pt idx="7575">
                  <c:v>0.32142210006709998</c:v>
                </c:pt>
                <c:pt idx="7576">
                  <c:v>0.3214633762836</c:v>
                </c:pt>
                <c:pt idx="7577">
                  <c:v>0.32150772213939999</c:v>
                </c:pt>
                <c:pt idx="7578">
                  <c:v>0.32156065106390003</c:v>
                </c:pt>
                <c:pt idx="7579">
                  <c:v>0.32159599661830002</c:v>
                </c:pt>
                <c:pt idx="7580">
                  <c:v>0.32164543867110001</c:v>
                </c:pt>
                <c:pt idx="7581">
                  <c:v>0.32168075442310001</c:v>
                </c:pt>
                <c:pt idx="7582">
                  <c:v>0.321720033884</c:v>
                </c:pt>
                <c:pt idx="7583">
                  <c:v>0.3217692375183</c:v>
                </c:pt>
                <c:pt idx="7584">
                  <c:v>0.32180351018909997</c:v>
                </c:pt>
                <c:pt idx="7585">
                  <c:v>0.32184857130049999</c:v>
                </c:pt>
                <c:pt idx="7586">
                  <c:v>0.32191511988639998</c:v>
                </c:pt>
                <c:pt idx="7587">
                  <c:v>0.32198679447169998</c:v>
                </c:pt>
                <c:pt idx="7588">
                  <c:v>0.3220621049404</c:v>
                </c:pt>
                <c:pt idx="7589">
                  <c:v>0.32212868332860001</c:v>
                </c:pt>
                <c:pt idx="7590">
                  <c:v>0.32218766212459998</c:v>
                </c:pt>
                <c:pt idx="7591">
                  <c:v>0.32225048542020002</c:v>
                </c:pt>
                <c:pt idx="7592">
                  <c:v>0.32231879234310001</c:v>
                </c:pt>
                <c:pt idx="7593">
                  <c:v>0.32238426804539999</c:v>
                </c:pt>
                <c:pt idx="7594">
                  <c:v>0.32244175672530001</c:v>
                </c:pt>
                <c:pt idx="7595">
                  <c:v>0.32249060273169999</c:v>
                </c:pt>
                <c:pt idx="7596">
                  <c:v>0.32255893945690001</c:v>
                </c:pt>
                <c:pt idx="7597">
                  <c:v>0.32262232899670001</c:v>
                </c:pt>
                <c:pt idx="7598">
                  <c:v>0.3226851224899</c:v>
                </c:pt>
                <c:pt idx="7599">
                  <c:v>0.32273367047309998</c:v>
                </c:pt>
                <c:pt idx="7600">
                  <c:v>0.32280126214030003</c:v>
                </c:pt>
                <c:pt idx="7601">
                  <c:v>0.32286265492440003</c:v>
                </c:pt>
                <c:pt idx="7602">
                  <c:v>0.32292914390560001</c:v>
                </c:pt>
                <c:pt idx="7603">
                  <c:v>0.32298520207409998</c:v>
                </c:pt>
                <c:pt idx="7604">
                  <c:v>0.32304364442830003</c:v>
                </c:pt>
                <c:pt idx="7605">
                  <c:v>0.32310622930529997</c:v>
                </c:pt>
                <c:pt idx="7606">
                  <c:v>0.32319152355190001</c:v>
                </c:pt>
                <c:pt idx="7607">
                  <c:v>0.32324951887129999</c:v>
                </c:pt>
                <c:pt idx="7608">
                  <c:v>0.32331541180610002</c:v>
                </c:pt>
                <c:pt idx="7609">
                  <c:v>0.3233713209629</c:v>
                </c:pt>
                <c:pt idx="7610">
                  <c:v>0.32342633604999999</c:v>
                </c:pt>
                <c:pt idx="7611">
                  <c:v>0.32350128889079999</c:v>
                </c:pt>
                <c:pt idx="7612">
                  <c:v>0.3235856890678</c:v>
                </c:pt>
                <c:pt idx="7613">
                  <c:v>0.32363602519040002</c:v>
                </c:pt>
                <c:pt idx="7614">
                  <c:v>0.32370314002040002</c:v>
                </c:pt>
                <c:pt idx="7615">
                  <c:v>0.32375732064250001</c:v>
                </c:pt>
                <c:pt idx="7616">
                  <c:v>0.32382166385650002</c:v>
                </c:pt>
                <c:pt idx="7617">
                  <c:v>0.32389310002330002</c:v>
                </c:pt>
                <c:pt idx="7618">
                  <c:v>0.32395389676089997</c:v>
                </c:pt>
                <c:pt idx="7619">
                  <c:v>0.32402849197389999</c:v>
                </c:pt>
                <c:pt idx="7620">
                  <c:v>0.32409021258350001</c:v>
                </c:pt>
                <c:pt idx="7621">
                  <c:v>0.32415404915809998</c:v>
                </c:pt>
                <c:pt idx="7622">
                  <c:v>0.3242249190807</c:v>
                </c:pt>
                <c:pt idx="7623">
                  <c:v>0.32426640391349998</c:v>
                </c:pt>
                <c:pt idx="7624">
                  <c:v>0.32431921362880001</c:v>
                </c:pt>
                <c:pt idx="7625">
                  <c:v>0.32436403632159999</c:v>
                </c:pt>
                <c:pt idx="7626">
                  <c:v>0.32440271973610002</c:v>
                </c:pt>
                <c:pt idx="7627">
                  <c:v>0.32445487380030003</c:v>
                </c:pt>
                <c:pt idx="7628">
                  <c:v>0.32448798418050001</c:v>
                </c:pt>
                <c:pt idx="7629">
                  <c:v>0.32456868886950002</c:v>
                </c:pt>
                <c:pt idx="7630">
                  <c:v>0.32464689016339998</c:v>
                </c:pt>
                <c:pt idx="7631">
                  <c:v>0.32471245527269998</c:v>
                </c:pt>
                <c:pt idx="7632">
                  <c:v>0.3247732520103</c:v>
                </c:pt>
                <c:pt idx="7633">
                  <c:v>0.32483994960779999</c:v>
                </c:pt>
                <c:pt idx="7634">
                  <c:v>0.32491284608839999</c:v>
                </c:pt>
                <c:pt idx="7635">
                  <c:v>0.32497626543050001</c:v>
                </c:pt>
                <c:pt idx="7636">
                  <c:v>0.3250337541103</c:v>
                </c:pt>
                <c:pt idx="7637">
                  <c:v>0.32509791851039999</c:v>
                </c:pt>
                <c:pt idx="7638">
                  <c:v>0.32518869638440001</c:v>
                </c:pt>
                <c:pt idx="7639">
                  <c:v>0.3252511620522</c:v>
                </c:pt>
                <c:pt idx="7640">
                  <c:v>0.32531139254570002</c:v>
                </c:pt>
                <c:pt idx="7641">
                  <c:v>0.32537883520130001</c:v>
                </c:pt>
                <c:pt idx="7642">
                  <c:v>0.32543024420740002</c:v>
                </c:pt>
                <c:pt idx="7643">
                  <c:v>0.3254871368408</c:v>
                </c:pt>
                <c:pt idx="7644">
                  <c:v>0.32557547092439998</c:v>
                </c:pt>
                <c:pt idx="7645">
                  <c:v>0.32566621899600001</c:v>
                </c:pt>
                <c:pt idx="7646">
                  <c:v>0.32571598887440001</c:v>
                </c:pt>
                <c:pt idx="7647">
                  <c:v>0.32577735185619999</c:v>
                </c:pt>
                <c:pt idx="7648">
                  <c:v>0.32584381103519999</c:v>
                </c:pt>
                <c:pt idx="7649">
                  <c:v>0.32592087984090001</c:v>
                </c:pt>
                <c:pt idx="7650">
                  <c:v>0.32600256800650002</c:v>
                </c:pt>
                <c:pt idx="7651">
                  <c:v>0.32606405019759999</c:v>
                </c:pt>
                <c:pt idx="7652">
                  <c:v>0.32617372274400003</c:v>
                </c:pt>
                <c:pt idx="7653">
                  <c:v>0.32626295089719998</c:v>
                </c:pt>
                <c:pt idx="7654">
                  <c:v>0.32634228467940002</c:v>
                </c:pt>
                <c:pt idx="7655">
                  <c:v>0.3264229297638</c:v>
                </c:pt>
                <c:pt idx="7656">
                  <c:v>0.326503187418</c:v>
                </c:pt>
                <c:pt idx="7657">
                  <c:v>0.32657623291019999</c:v>
                </c:pt>
                <c:pt idx="7658">
                  <c:v>0.32669165730479999</c:v>
                </c:pt>
                <c:pt idx="7659">
                  <c:v>0.32682600617410001</c:v>
                </c:pt>
                <c:pt idx="7660">
                  <c:v>0.32696315646169999</c:v>
                </c:pt>
                <c:pt idx="7661">
                  <c:v>0.32705447077749999</c:v>
                </c:pt>
                <c:pt idx="7662">
                  <c:v>0.3271905779839</c:v>
                </c:pt>
                <c:pt idx="7663">
                  <c:v>0.32727441191669998</c:v>
                </c:pt>
                <c:pt idx="7664">
                  <c:v>0.32733520865440002</c:v>
                </c:pt>
                <c:pt idx="7665">
                  <c:v>0.3274160027504</c:v>
                </c:pt>
                <c:pt idx="7666">
                  <c:v>0.32748451828960001</c:v>
                </c:pt>
                <c:pt idx="7667">
                  <c:v>0.3275552690029</c:v>
                </c:pt>
                <c:pt idx="7668">
                  <c:v>0.32761469483380001</c:v>
                </c:pt>
                <c:pt idx="7669">
                  <c:v>0.32767528295519999</c:v>
                </c:pt>
                <c:pt idx="7670">
                  <c:v>0.32774838805200002</c:v>
                </c:pt>
                <c:pt idx="7671">
                  <c:v>0.32784295082089998</c:v>
                </c:pt>
                <c:pt idx="7672">
                  <c:v>0.3279295861721</c:v>
                </c:pt>
                <c:pt idx="7673">
                  <c:v>0.32802721858020001</c:v>
                </c:pt>
                <c:pt idx="7674">
                  <c:v>0.328115850687</c:v>
                </c:pt>
                <c:pt idx="7675">
                  <c:v>0.32821360230449997</c:v>
                </c:pt>
                <c:pt idx="7676">
                  <c:v>0.32835361361499998</c:v>
                </c:pt>
                <c:pt idx="7677">
                  <c:v>0.32847136259080001</c:v>
                </c:pt>
                <c:pt idx="7678">
                  <c:v>0.32868534326549997</c:v>
                </c:pt>
                <c:pt idx="7679">
                  <c:v>0.32881566882129998</c:v>
                </c:pt>
                <c:pt idx="7680">
                  <c:v>0.32894581556320002</c:v>
                </c:pt>
                <c:pt idx="7681">
                  <c:v>0.32907572388650003</c:v>
                </c:pt>
                <c:pt idx="7682">
                  <c:v>0.32916656136509997</c:v>
                </c:pt>
                <c:pt idx="7683">
                  <c:v>0.32930898666379999</c:v>
                </c:pt>
                <c:pt idx="7684">
                  <c:v>0.32947078347210002</c:v>
                </c:pt>
                <c:pt idx="7685">
                  <c:v>0.32958650588990002</c:v>
                </c:pt>
                <c:pt idx="7686">
                  <c:v>0.32969096302989997</c:v>
                </c:pt>
                <c:pt idx="7687">
                  <c:v>0.3298985958099</c:v>
                </c:pt>
                <c:pt idx="7688">
                  <c:v>0.33005651831630001</c:v>
                </c:pt>
                <c:pt idx="7689">
                  <c:v>0.33018639683720002</c:v>
                </c:pt>
                <c:pt idx="7690">
                  <c:v>0.33046326041219998</c:v>
                </c:pt>
                <c:pt idx="7691">
                  <c:v>0.33073166012760002</c:v>
                </c:pt>
                <c:pt idx="7692">
                  <c:v>0.33100298047069998</c:v>
                </c:pt>
                <c:pt idx="7693">
                  <c:v>0.33129060268400001</c:v>
                </c:pt>
                <c:pt idx="7694">
                  <c:v>0.33146804571150001</c:v>
                </c:pt>
                <c:pt idx="7695">
                  <c:v>0.33167865872379998</c:v>
                </c:pt>
                <c:pt idx="7696">
                  <c:v>0.33197298645970003</c:v>
                </c:pt>
                <c:pt idx="7697">
                  <c:v>0.33225148916239999</c:v>
                </c:pt>
                <c:pt idx="7698">
                  <c:v>0.33254551887509998</c:v>
                </c:pt>
                <c:pt idx="7699">
                  <c:v>0.33283004164699997</c:v>
                </c:pt>
                <c:pt idx="7700">
                  <c:v>0.3331267535686</c:v>
                </c:pt>
                <c:pt idx="7701">
                  <c:v>0.33327776193620001</c:v>
                </c:pt>
                <c:pt idx="7702">
                  <c:v>0.33333358168600002</c:v>
                </c:pt>
                <c:pt idx="7703">
                  <c:v>0.33344250917430002</c:v>
                </c:pt>
                <c:pt idx="7704">
                  <c:v>0.33363249897960001</c:v>
                </c:pt>
                <c:pt idx="7705">
                  <c:v>0.33395466208460001</c:v>
                </c:pt>
                <c:pt idx="7706">
                  <c:v>0.33413466811179998</c:v>
                </c:pt>
                <c:pt idx="7707">
                  <c:v>0.33426594734190002</c:v>
                </c:pt>
                <c:pt idx="7708">
                  <c:v>0.3344320356846</c:v>
                </c:pt>
                <c:pt idx="7709">
                  <c:v>0.33474838733669998</c:v>
                </c:pt>
                <c:pt idx="7710">
                  <c:v>0.33507356047629999</c:v>
                </c:pt>
                <c:pt idx="7711">
                  <c:v>0.3353714644909</c:v>
                </c:pt>
                <c:pt idx="7712">
                  <c:v>0.33569413423540001</c:v>
                </c:pt>
                <c:pt idx="7713">
                  <c:v>0.33600077033039999</c:v>
                </c:pt>
                <c:pt idx="7714">
                  <c:v>0.33632060885429998</c:v>
                </c:pt>
                <c:pt idx="7715">
                  <c:v>0.33662146329879999</c:v>
                </c:pt>
                <c:pt idx="7716">
                  <c:v>0.3369324505329</c:v>
                </c:pt>
                <c:pt idx="7717">
                  <c:v>0.33724048733709999</c:v>
                </c:pt>
                <c:pt idx="7718">
                  <c:v>0.3375431001186</c:v>
                </c:pt>
                <c:pt idx="7719">
                  <c:v>0.33787122368810002</c:v>
                </c:pt>
                <c:pt idx="7720">
                  <c:v>0.33818501234050002</c:v>
                </c:pt>
                <c:pt idx="7721">
                  <c:v>0.33849477767940001</c:v>
                </c:pt>
                <c:pt idx="7722">
                  <c:v>0.33879235386849998</c:v>
                </c:pt>
                <c:pt idx="7723">
                  <c:v>0.33893910050390003</c:v>
                </c:pt>
                <c:pt idx="7724">
                  <c:v>0.33906078338619999</c:v>
                </c:pt>
                <c:pt idx="7725">
                  <c:v>0.33928662538530002</c:v>
                </c:pt>
                <c:pt idx="7726">
                  <c:v>0.33961674571040001</c:v>
                </c:pt>
                <c:pt idx="7727">
                  <c:v>0.33992043137549999</c:v>
                </c:pt>
                <c:pt idx="7728">
                  <c:v>0.34024095535280002</c:v>
                </c:pt>
                <c:pt idx="7729">
                  <c:v>0.34054803848269999</c:v>
                </c:pt>
                <c:pt idx="7730">
                  <c:v>0.34085780382160002</c:v>
                </c:pt>
                <c:pt idx="7731">
                  <c:v>0.34118109941480002</c:v>
                </c:pt>
                <c:pt idx="7732">
                  <c:v>0.34150278568269998</c:v>
                </c:pt>
                <c:pt idx="7733">
                  <c:v>0.34181231260299999</c:v>
                </c:pt>
                <c:pt idx="7734">
                  <c:v>0.34209334850310003</c:v>
                </c:pt>
                <c:pt idx="7735">
                  <c:v>0.34239700436589998</c:v>
                </c:pt>
                <c:pt idx="7736">
                  <c:v>0.34273061156270002</c:v>
                </c:pt>
                <c:pt idx="7737">
                  <c:v>0.34304684400559998</c:v>
                </c:pt>
                <c:pt idx="7738">
                  <c:v>0.34338182210919999</c:v>
                </c:pt>
                <c:pt idx="7739">
                  <c:v>0.34360727667809998</c:v>
                </c:pt>
                <c:pt idx="7740">
                  <c:v>0.34383943676950002</c:v>
                </c:pt>
                <c:pt idx="7741">
                  <c:v>0.34417140483859998</c:v>
                </c:pt>
                <c:pt idx="7742">
                  <c:v>0.34435686469080001</c:v>
                </c:pt>
                <c:pt idx="7743">
                  <c:v>0.34463521838189998</c:v>
                </c:pt>
                <c:pt idx="7744">
                  <c:v>0.34481570124630001</c:v>
                </c:pt>
                <c:pt idx="7745">
                  <c:v>0.3450137078762</c:v>
                </c:pt>
                <c:pt idx="7746">
                  <c:v>0.34533631801609999</c:v>
                </c:pt>
                <c:pt idx="7747">
                  <c:v>0.34564745426179999</c:v>
                </c:pt>
                <c:pt idx="7748">
                  <c:v>0.34597697854039999</c:v>
                </c:pt>
                <c:pt idx="7749">
                  <c:v>0.346285790205</c:v>
                </c:pt>
                <c:pt idx="7750">
                  <c:v>0.34661936759950002</c:v>
                </c:pt>
                <c:pt idx="7751">
                  <c:v>0.34694719314580003</c:v>
                </c:pt>
                <c:pt idx="7752">
                  <c:v>0.3472704589367</c:v>
                </c:pt>
                <c:pt idx="7753">
                  <c:v>0.34758937358859998</c:v>
                </c:pt>
                <c:pt idx="7754">
                  <c:v>0.34790909290310001</c:v>
                </c:pt>
                <c:pt idx="7755">
                  <c:v>0.3481477499008</c:v>
                </c:pt>
                <c:pt idx="7756">
                  <c:v>0.34832981228830001</c:v>
                </c:pt>
                <c:pt idx="7757">
                  <c:v>0.34847182035449997</c:v>
                </c:pt>
                <c:pt idx="7758">
                  <c:v>0.34879657626150001</c:v>
                </c:pt>
                <c:pt idx="7759">
                  <c:v>0.34912988543509998</c:v>
                </c:pt>
                <c:pt idx="7760">
                  <c:v>0.34934988617899998</c:v>
                </c:pt>
                <c:pt idx="7761">
                  <c:v>0.3494571149349</c:v>
                </c:pt>
                <c:pt idx="7762">
                  <c:v>0.34963119030000001</c:v>
                </c:pt>
                <c:pt idx="7763">
                  <c:v>0.34997951984409997</c:v>
                </c:pt>
                <c:pt idx="7764">
                  <c:v>0.35030505061150002</c:v>
                </c:pt>
                <c:pt idx="7765">
                  <c:v>0.35061779618259997</c:v>
                </c:pt>
                <c:pt idx="7766">
                  <c:v>0.3509364128113</c:v>
                </c:pt>
                <c:pt idx="7767">
                  <c:v>0.35126057267189997</c:v>
                </c:pt>
                <c:pt idx="7768">
                  <c:v>0.35158613324170002</c:v>
                </c:pt>
                <c:pt idx="7769">
                  <c:v>0.35185688734050002</c:v>
                </c:pt>
                <c:pt idx="7770">
                  <c:v>0.35216742753980002</c:v>
                </c:pt>
                <c:pt idx="7771">
                  <c:v>0.35250243544580001</c:v>
                </c:pt>
                <c:pt idx="7772">
                  <c:v>0.35284766554829999</c:v>
                </c:pt>
                <c:pt idx="7773">
                  <c:v>0.35302126407619999</c:v>
                </c:pt>
                <c:pt idx="7774">
                  <c:v>0.35316672921179998</c:v>
                </c:pt>
                <c:pt idx="7775">
                  <c:v>0.35336700081830003</c:v>
                </c:pt>
                <c:pt idx="7776">
                  <c:v>0.35354042053219997</c:v>
                </c:pt>
                <c:pt idx="7777">
                  <c:v>0.35388073325160002</c:v>
                </c:pt>
                <c:pt idx="7778">
                  <c:v>0.35414791107179999</c:v>
                </c:pt>
                <c:pt idx="7779">
                  <c:v>0.3542954623699</c:v>
                </c:pt>
                <c:pt idx="7780">
                  <c:v>0.35443010926250001</c:v>
                </c:pt>
                <c:pt idx="7781">
                  <c:v>0.35463404655460001</c:v>
                </c:pt>
                <c:pt idx="7782">
                  <c:v>0.35490792989730002</c:v>
                </c:pt>
                <c:pt idx="7783">
                  <c:v>0.35523632168769997</c:v>
                </c:pt>
                <c:pt idx="7784">
                  <c:v>0.3555481135845</c:v>
                </c:pt>
                <c:pt idx="7785">
                  <c:v>0.35585296154020002</c:v>
                </c:pt>
                <c:pt idx="7786">
                  <c:v>0.35617646574970002</c:v>
                </c:pt>
                <c:pt idx="7787">
                  <c:v>0.3565044701099</c:v>
                </c:pt>
                <c:pt idx="7788">
                  <c:v>0.35684809088710001</c:v>
                </c:pt>
                <c:pt idx="7789">
                  <c:v>0.35715091228489998</c:v>
                </c:pt>
                <c:pt idx="7790">
                  <c:v>0.35748443007469999</c:v>
                </c:pt>
                <c:pt idx="7791">
                  <c:v>0.35783180594440001</c:v>
                </c:pt>
                <c:pt idx="7792">
                  <c:v>0.35797265171999998</c:v>
                </c:pt>
                <c:pt idx="7793">
                  <c:v>0.35809254646299998</c:v>
                </c:pt>
                <c:pt idx="7794">
                  <c:v>0.358282238245</c:v>
                </c:pt>
                <c:pt idx="7795">
                  <c:v>0.35847762227059998</c:v>
                </c:pt>
                <c:pt idx="7796">
                  <c:v>0.3587069511414</c:v>
                </c:pt>
                <c:pt idx="7797">
                  <c:v>0.35881948471070002</c:v>
                </c:pt>
                <c:pt idx="7798">
                  <c:v>0.35889387130740003</c:v>
                </c:pt>
                <c:pt idx="7799">
                  <c:v>0.35901236534120001</c:v>
                </c:pt>
                <c:pt idx="7800">
                  <c:v>0.35922282934189997</c:v>
                </c:pt>
                <c:pt idx="7801">
                  <c:v>0.35954633355139998</c:v>
                </c:pt>
                <c:pt idx="7802">
                  <c:v>0.35988304018970002</c:v>
                </c:pt>
                <c:pt idx="7803">
                  <c:v>0.36019864678379998</c:v>
                </c:pt>
                <c:pt idx="7804">
                  <c:v>0.36051115393639999</c:v>
                </c:pt>
                <c:pt idx="7805">
                  <c:v>0.36082699894909998</c:v>
                </c:pt>
                <c:pt idx="7806">
                  <c:v>0.36116370558740002</c:v>
                </c:pt>
                <c:pt idx="7807">
                  <c:v>0.36147367954249998</c:v>
                </c:pt>
                <c:pt idx="7808">
                  <c:v>0.36171719431880001</c:v>
                </c:pt>
                <c:pt idx="7809">
                  <c:v>0.36204564571379999</c:v>
                </c:pt>
                <c:pt idx="7810">
                  <c:v>0.3623669743538</c:v>
                </c:pt>
                <c:pt idx="7811">
                  <c:v>0.3624814152718</c:v>
                </c:pt>
                <c:pt idx="7812">
                  <c:v>0.362584143877</c:v>
                </c:pt>
                <c:pt idx="7813">
                  <c:v>0.36279487609860001</c:v>
                </c:pt>
                <c:pt idx="7814">
                  <c:v>0.36313027143479998</c:v>
                </c:pt>
                <c:pt idx="7815">
                  <c:v>0.36347207427020001</c:v>
                </c:pt>
                <c:pt idx="7816">
                  <c:v>0.363566339016</c:v>
                </c:pt>
                <c:pt idx="7817">
                  <c:v>0.36372005939480001</c:v>
                </c:pt>
                <c:pt idx="7818">
                  <c:v>0.36382523179050003</c:v>
                </c:pt>
                <c:pt idx="7819">
                  <c:v>0.36397045850749998</c:v>
                </c:pt>
                <c:pt idx="7820">
                  <c:v>0.36409002542500002</c:v>
                </c:pt>
                <c:pt idx="7821">
                  <c:v>0.36426538228990002</c:v>
                </c:pt>
                <c:pt idx="7822">
                  <c:v>0.36455616354940001</c:v>
                </c:pt>
                <c:pt idx="7823">
                  <c:v>0.3648915886879</c:v>
                </c:pt>
                <c:pt idx="7824">
                  <c:v>0.36512476205830002</c:v>
                </c:pt>
                <c:pt idx="7825">
                  <c:v>0.36533558368680003</c:v>
                </c:pt>
                <c:pt idx="7826">
                  <c:v>0.36566665768619999</c:v>
                </c:pt>
                <c:pt idx="7827">
                  <c:v>0.36590427160259997</c:v>
                </c:pt>
                <c:pt idx="7828">
                  <c:v>0.36624446511269998</c:v>
                </c:pt>
                <c:pt idx="7829">
                  <c:v>0.36653691530229998</c:v>
                </c:pt>
                <c:pt idx="7830">
                  <c:v>0.3667595684528</c:v>
                </c:pt>
                <c:pt idx="7831">
                  <c:v>0.36689558625219998</c:v>
                </c:pt>
                <c:pt idx="7832">
                  <c:v>0.36704829335209999</c:v>
                </c:pt>
                <c:pt idx="7833">
                  <c:v>0.36715963482859998</c:v>
                </c:pt>
                <c:pt idx="7834">
                  <c:v>0.36733427643779998</c:v>
                </c:pt>
                <c:pt idx="7835">
                  <c:v>0.36755949258800003</c:v>
                </c:pt>
                <c:pt idx="7836">
                  <c:v>0.3678342103958</c:v>
                </c:pt>
                <c:pt idx="7837">
                  <c:v>0.36796888709070003</c:v>
                </c:pt>
                <c:pt idx="7838">
                  <c:v>0.36830377578739998</c:v>
                </c:pt>
                <c:pt idx="7839">
                  <c:v>0.36863586306570001</c:v>
                </c:pt>
                <c:pt idx="7840">
                  <c:v>0.3689707219601</c:v>
                </c:pt>
                <c:pt idx="7841">
                  <c:v>0.36929669976230001</c:v>
                </c:pt>
                <c:pt idx="7842">
                  <c:v>0.36961415410039999</c:v>
                </c:pt>
                <c:pt idx="7843">
                  <c:v>0.36993753910060001</c:v>
                </c:pt>
                <c:pt idx="7844">
                  <c:v>0.3702556192875</c:v>
                </c:pt>
                <c:pt idx="7845">
                  <c:v>0.3705366849899</c:v>
                </c:pt>
                <c:pt idx="7846">
                  <c:v>0.37082290649409999</c:v>
                </c:pt>
                <c:pt idx="7847">
                  <c:v>0.371149122715</c:v>
                </c:pt>
                <c:pt idx="7848">
                  <c:v>0.37147033214570002</c:v>
                </c:pt>
                <c:pt idx="7849">
                  <c:v>0.37172836065289999</c:v>
                </c:pt>
                <c:pt idx="7850">
                  <c:v>0.37186208367349999</c:v>
                </c:pt>
                <c:pt idx="7851">
                  <c:v>0.37197482585910002</c:v>
                </c:pt>
                <c:pt idx="7852">
                  <c:v>0.37218362092969998</c:v>
                </c:pt>
                <c:pt idx="7853">
                  <c:v>0.37228953838349998</c:v>
                </c:pt>
                <c:pt idx="7854">
                  <c:v>0.37243482470509998</c:v>
                </c:pt>
                <c:pt idx="7855">
                  <c:v>0.37253686785700002</c:v>
                </c:pt>
                <c:pt idx="7856">
                  <c:v>0.37273102998730001</c:v>
                </c:pt>
                <c:pt idx="7857">
                  <c:v>0.3730747103691</c:v>
                </c:pt>
                <c:pt idx="7858">
                  <c:v>0.37339898943900002</c:v>
                </c:pt>
                <c:pt idx="7859">
                  <c:v>0.37371850013730001</c:v>
                </c:pt>
                <c:pt idx="7860">
                  <c:v>0.3740391731262</c:v>
                </c:pt>
                <c:pt idx="7861">
                  <c:v>0.3743667006493</c:v>
                </c:pt>
                <c:pt idx="7862">
                  <c:v>0.37468305230139998</c:v>
                </c:pt>
                <c:pt idx="7863">
                  <c:v>0.37500181794170001</c:v>
                </c:pt>
                <c:pt idx="7864">
                  <c:v>0.37531578540799998</c:v>
                </c:pt>
                <c:pt idx="7865">
                  <c:v>0.37562742829320001</c:v>
                </c:pt>
                <c:pt idx="7866">
                  <c:v>0.37593528628349998</c:v>
                </c:pt>
                <c:pt idx="7867">
                  <c:v>0.3762581050396</c:v>
                </c:pt>
                <c:pt idx="7868">
                  <c:v>0.37658292055129999</c:v>
                </c:pt>
                <c:pt idx="7869">
                  <c:v>0.37672922015190002</c:v>
                </c:pt>
                <c:pt idx="7870">
                  <c:v>0.37687695026399998</c:v>
                </c:pt>
                <c:pt idx="7871">
                  <c:v>0.37698677182200002</c:v>
                </c:pt>
                <c:pt idx="7872">
                  <c:v>0.37709560990329999</c:v>
                </c:pt>
                <c:pt idx="7873">
                  <c:v>0.3772168457508</c:v>
                </c:pt>
                <c:pt idx="7874">
                  <c:v>0.3773268759251</c:v>
                </c:pt>
                <c:pt idx="7875">
                  <c:v>0.37767472863200002</c:v>
                </c:pt>
                <c:pt idx="7876">
                  <c:v>0.37799724936489998</c:v>
                </c:pt>
                <c:pt idx="7877">
                  <c:v>0.378325521946</c:v>
                </c:pt>
                <c:pt idx="7878">
                  <c:v>0.37863451242450002</c:v>
                </c:pt>
                <c:pt idx="7879">
                  <c:v>0.378963381052</c:v>
                </c:pt>
                <c:pt idx="7880">
                  <c:v>0.37929472327230002</c:v>
                </c:pt>
                <c:pt idx="7881">
                  <c:v>0.37961807847020002</c:v>
                </c:pt>
                <c:pt idx="7882">
                  <c:v>0.37994021177289999</c:v>
                </c:pt>
                <c:pt idx="7883">
                  <c:v>0.38026449084280001</c:v>
                </c:pt>
                <c:pt idx="7884">
                  <c:v>0.38061448931690001</c:v>
                </c:pt>
                <c:pt idx="7885">
                  <c:v>0.3809571266174</c:v>
                </c:pt>
                <c:pt idx="7886">
                  <c:v>0.38123309612270001</c:v>
                </c:pt>
                <c:pt idx="7887">
                  <c:v>0.38156583905219998</c:v>
                </c:pt>
                <c:pt idx="7888">
                  <c:v>0.38168436288829999</c:v>
                </c:pt>
                <c:pt idx="7889">
                  <c:v>0.38180619478229999</c:v>
                </c:pt>
                <c:pt idx="7890">
                  <c:v>0.38192653656010001</c:v>
                </c:pt>
                <c:pt idx="7891">
                  <c:v>0.3820036649704</c:v>
                </c:pt>
                <c:pt idx="7892">
                  <c:v>0.38212224841120002</c:v>
                </c:pt>
                <c:pt idx="7893">
                  <c:v>0.38229832053180002</c:v>
                </c:pt>
                <c:pt idx="7894">
                  <c:v>0.38264608383179999</c:v>
                </c:pt>
                <c:pt idx="7895">
                  <c:v>0.38292318582529999</c:v>
                </c:pt>
                <c:pt idx="7896">
                  <c:v>0.38325878977779998</c:v>
                </c:pt>
                <c:pt idx="7897">
                  <c:v>0.38358506560330002</c:v>
                </c:pt>
                <c:pt idx="7898">
                  <c:v>0.38391935825349999</c:v>
                </c:pt>
                <c:pt idx="7899">
                  <c:v>0.38420775532719997</c:v>
                </c:pt>
                <c:pt idx="7900">
                  <c:v>0.38446792960170001</c:v>
                </c:pt>
                <c:pt idx="7901">
                  <c:v>0.38477513194079999</c:v>
                </c:pt>
                <c:pt idx="7902">
                  <c:v>0.38509422540659999</c:v>
                </c:pt>
                <c:pt idx="7903">
                  <c:v>0.3854176402092</c:v>
                </c:pt>
                <c:pt idx="7904">
                  <c:v>0.38574385643010001</c:v>
                </c:pt>
                <c:pt idx="7905">
                  <c:v>0.38607004284860003</c:v>
                </c:pt>
                <c:pt idx="7906">
                  <c:v>0.38639292120930002</c:v>
                </c:pt>
                <c:pt idx="7907">
                  <c:v>0.3867246210575</c:v>
                </c:pt>
                <c:pt idx="7908">
                  <c:v>0.38683909177780001</c:v>
                </c:pt>
                <c:pt idx="7909">
                  <c:v>0.3869465887547</c:v>
                </c:pt>
                <c:pt idx="7910">
                  <c:v>0.38705572485919998</c:v>
                </c:pt>
                <c:pt idx="7911">
                  <c:v>0.38716980814930002</c:v>
                </c:pt>
                <c:pt idx="7912">
                  <c:v>0.38724473118780001</c:v>
                </c:pt>
                <c:pt idx="7913">
                  <c:v>0.38732594251629998</c:v>
                </c:pt>
                <c:pt idx="7914">
                  <c:v>0.38744184374809998</c:v>
                </c:pt>
                <c:pt idx="7915">
                  <c:v>0.38754704594610001</c:v>
                </c:pt>
                <c:pt idx="7916">
                  <c:v>0.38788282871250002</c:v>
                </c:pt>
                <c:pt idx="7917">
                  <c:v>0.3881912231445</c:v>
                </c:pt>
                <c:pt idx="7918">
                  <c:v>0.3884988427162</c:v>
                </c:pt>
                <c:pt idx="7919">
                  <c:v>0.38880732655529998</c:v>
                </c:pt>
                <c:pt idx="7920">
                  <c:v>0.38912120461459998</c:v>
                </c:pt>
                <c:pt idx="7921">
                  <c:v>0.3894702494144</c:v>
                </c:pt>
                <c:pt idx="7922">
                  <c:v>0.38980147242550001</c:v>
                </c:pt>
                <c:pt idx="7923">
                  <c:v>0.39013618230820002</c:v>
                </c:pt>
                <c:pt idx="7924">
                  <c:v>0.39046311378479998</c:v>
                </c:pt>
                <c:pt idx="7925">
                  <c:v>0.39078417420389999</c:v>
                </c:pt>
                <c:pt idx="7926">
                  <c:v>0.39109584689139998</c:v>
                </c:pt>
                <c:pt idx="7927">
                  <c:v>0.39123225212099999</c:v>
                </c:pt>
                <c:pt idx="7928">
                  <c:v>0.39141023159029997</c:v>
                </c:pt>
                <c:pt idx="7929">
                  <c:v>0.3917522132397</c:v>
                </c:pt>
                <c:pt idx="7930">
                  <c:v>0.39189276099210002</c:v>
                </c:pt>
                <c:pt idx="7931">
                  <c:v>0.39206117391590001</c:v>
                </c:pt>
                <c:pt idx="7932">
                  <c:v>0.39219611883159999</c:v>
                </c:pt>
                <c:pt idx="7933">
                  <c:v>0.39233094453810002</c:v>
                </c:pt>
                <c:pt idx="7934">
                  <c:v>0.39259839057919999</c:v>
                </c:pt>
                <c:pt idx="7935">
                  <c:v>0.3928016424179</c:v>
                </c:pt>
                <c:pt idx="7936">
                  <c:v>0.39297515153880003</c:v>
                </c:pt>
                <c:pt idx="7937">
                  <c:v>0.3933070003986</c:v>
                </c:pt>
                <c:pt idx="7938">
                  <c:v>0.3936225771904</c:v>
                </c:pt>
                <c:pt idx="7939">
                  <c:v>0.3939436078072</c:v>
                </c:pt>
                <c:pt idx="7940">
                  <c:v>0.39429542422289998</c:v>
                </c:pt>
                <c:pt idx="7941">
                  <c:v>0.39444518089289998</c:v>
                </c:pt>
                <c:pt idx="7942">
                  <c:v>0.394586622715</c:v>
                </c:pt>
                <c:pt idx="7943">
                  <c:v>0.3947623074055</c:v>
                </c:pt>
                <c:pt idx="7944">
                  <c:v>0.39490270614619999</c:v>
                </c:pt>
                <c:pt idx="7945">
                  <c:v>0.3950368762016</c:v>
                </c:pt>
                <c:pt idx="7946">
                  <c:v>0.39538040757179999</c:v>
                </c:pt>
                <c:pt idx="7947">
                  <c:v>0.39568707346920001</c:v>
                </c:pt>
                <c:pt idx="7948">
                  <c:v>0.39600828289989998</c:v>
                </c:pt>
                <c:pt idx="7949">
                  <c:v>0.39633098244670001</c:v>
                </c:pt>
                <c:pt idx="7950">
                  <c:v>0.39665421843530002</c:v>
                </c:pt>
                <c:pt idx="7951">
                  <c:v>0.39697095751759998</c:v>
                </c:pt>
                <c:pt idx="7952">
                  <c:v>0.397213280201</c:v>
                </c:pt>
                <c:pt idx="7953">
                  <c:v>0.39735376834870001</c:v>
                </c:pt>
                <c:pt idx="7954">
                  <c:v>0.39749503135679998</c:v>
                </c:pt>
                <c:pt idx="7955">
                  <c:v>0.39766699075700002</c:v>
                </c:pt>
                <c:pt idx="7956">
                  <c:v>0.3980107903481</c:v>
                </c:pt>
                <c:pt idx="7957">
                  <c:v>0.39835196733470002</c:v>
                </c:pt>
                <c:pt idx="7958">
                  <c:v>0.39856371283530001</c:v>
                </c:pt>
                <c:pt idx="7959">
                  <c:v>0.3988948762417</c:v>
                </c:pt>
                <c:pt idx="7960">
                  <c:v>0.39921385049820002</c:v>
                </c:pt>
                <c:pt idx="7961">
                  <c:v>0.39956015348430002</c:v>
                </c:pt>
                <c:pt idx="7962">
                  <c:v>0.39989450573919999</c:v>
                </c:pt>
                <c:pt idx="7963">
                  <c:v>0.4001625180244</c:v>
                </c:pt>
                <c:pt idx="7964">
                  <c:v>0.4004913568497</c:v>
                </c:pt>
                <c:pt idx="7965">
                  <c:v>0.40080699324609997</c:v>
                </c:pt>
                <c:pt idx="7966">
                  <c:v>0.40102478861809998</c:v>
                </c:pt>
                <c:pt idx="7967">
                  <c:v>0.40126404166219998</c:v>
                </c:pt>
                <c:pt idx="7968">
                  <c:v>0.40150505304340001</c:v>
                </c:pt>
                <c:pt idx="7969">
                  <c:v>0.40183514356610001</c:v>
                </c:pt>
                <c:pt idx="7970">
                  <c:v>0.40217113494869999</c:v>
                </c:pt>
                <c:pt idx="7971">
                  <c:v>0.40241271257400002</c:v>
                </c:pt>
                <c:pt idx="7972">
                  <c:v>0.40259474515909999</c:v>
                </c:pt>
                <c:pt idx="7973">
                  <c:v>0.40293568372729999</c:v>
                </c:pt>
                <c:pt idx="7974">
                  <c:v>0.40304917097089998</c:v>
                </c:pt>
                <c:pt idx="7975">
                  <c:v>0.40316134691240002</c:v>
                </c:pt>
                <c:pt idx="7976">
                  <c:v>0.40327015519140003</c:v>
                </c:pt>
                <c:pt idx="7977">
                  <c:v>0.40337091684339998</c:v>
                </c:pt>
                <c:pt idx="7978">
                  <c:v>0.40359362959860001</c:v>
                </c:pt>
                <c:pt idx="7979">
                  <c:v>0.40392163395879999</c:v>
                </c:pt>
                <c:pt idx="7980">
                  <c:v>0.40423727035520002</c:v>
                </c:pt>
                <c:pt idx="7981">
                  <c:v>0.40456008911129998</c:v>
                </c:pt>
                <c:pt idx="7982">
                  <c:v>0.40486428141589997</c:v>
                </c:pt>
                <c:pt idx="7983">
                  <c:v>0.40512374043459998</c:v>
                </c:pt>
                <c:pt idx="7984">
                  <c:v>0.40545639395709998</c:v>
                </c:pt>
                <c:pt idx="7985">
                  <c:v>0.40577083826069998</c:v>
                </c:pt>
                <c:pt idx="7986">
                  <c:v>0.40596961975099999</c:v>
                </c:pt>
                <c:pt idx="7987">
                  <c:v>0.4062239229679</c:v>
                </c:pt>
                <c:pt idx="7988">
                  <c:v>0.40652984380719998</c:v>
                </c:pt>
                <c:pt idx="7989">
                  <c:v>0.40674370527269998</c:v>
                </c:pt>
                <c:pt idx="7990">
                  <c:v>0.40695339441299999</c:v>
                </c:pt>
                <c:pt idx="7991">
                  <c:v>0.40729442238809999</c:v>
                </c:pt>
                <c:pt idx="7992">
                  <c:v>0.40762022137640003</c:v>
                </c:pt>
                <c:pt idx="7993">
                  <c:v>0.40788590908049999</c:v>
                </c:pt>
                <c:pt idx="7994">
                  <c:v>0.40805572271349999</c:v>
                </c:pt>
                <c:pt idx="7995">
                  <c:v>0.40817686915399998</c:v>
                </c:pt>
                <c:pt idx="7996">
                  <c:v>0.40828657150269998</c:v>
                </c:pt>
                <c:pt idx="7997">
                  <c:v>0.40841186046599998</c:v>
                </c:pt>
                <c:pt idx="7998">
                  <c:v>0.40855291485790002</c:v>
                </c:pt>
                <c:pt idx="7999">
                  <c:v>0.40869736671450002</c:v>
                </c:pt>
                <c:pt idx="8000">
                  <c:v>0.40901967883110002</c:v>
                </c:pt>
                <c:pt idx="8001">
                  <c:v>0.40933495759959998</c:v>
                </c:pt>
                <c:pt idx="8002">
                  <c:v>0.40957096219060002</c:v>
                </c:pt>
                <c:pt idx="8003">
                  <c:v>0.40977180004120001</c:v>
                </c:pt>
                <c:pt idx="8004">
                  <c:v>0.40986672043799999</c:v>
                </c:pt>
                <c:pt idx="8005">
                  <c:v>0.41010409593579999</c:v>
                </c:pt>
                <c:pt idx="8006">
                  <c:v>0.41043010354039999</c:v>
                </c:pt>
                <c:pt idx="8007">
                  <c:v>0.41058918833730002</c:v>
                </c:pt>
                <c:pt idx="8008">
                  <c:v>0.4109170734882</c:v>
                </c:pt>
                <c:pt idx="8009">
                  <c:v>0.41123875975610003</c:v>
                </c:pt>
                <c:pt idx="8010">
                  <c:v>0.41155746579169999</c:v>
                </c:pt>
                <c:pt idx="8011">
                  <c:v>0.41188508272169999</c:v>
                </c:pt>
                <c:pt idx="8012">
                  <c:v>0.41222077608110003</c:v>
                </c:pt>
                <c:pt idx="8013">
                  <c:v>0.41254526376720002</c:v>
                </c:pt>
                <c:pt idx="8014">
                  <c:v>0.41286477446559999</c:v>
                </c:pt>
                <c:pt idx="8015">
                  <c:v>0.41306525468830002</c:v>
                </c:pt>
                <c:pt idx="8016">
                  <c:v>0.41335102915760003</c:v>
                </c:pt>
                <c:pt idx="8017">
                  <c:v>0.41346868872640002</c:v>
                </c:pt>
                <c:pt idx="8018">
                  <c:v>0.4135915637016</c:v>
                </c:pt>
                <c:pt idx="8019">
                  <c:v>0.41365724802019999</c:v>
                </c:pt>
                <c:pt idx="8020">
                  <c:v>0.41384014487269999</c:v>
                </c:pt>
                <c:pt idx="8021">
                  <c:v>0.41405931115150002</c:v>
                </c:pt>
                <c:pt idx="8022">
                  <c:v>0.41416639089579999</c:v>
                </c:pt>
                <c:pt idx="8023">
                  <c:v>0.41424450278280001</c:v>
                </c:pt>
                <c:pt idx="8024">
                  <c:v>0.41435477137569998</c:v>
                </c:pt>
                <c:pt idx="8025">
                  <c:v>0.41468870639799998</c:v>
                </c:pt>
                <c:pt idx="8026">
                  <c:v>0.41501906514170001</c:v>
                </c:pt>
                <c:pt idx="8027">
                  <c:v>0.4153588712215</c:v>
                </c:pt>
                <c:pt idx="8028">
                  <c:v>0.41567513346669999</c:v>
                </c:pt>
                <c:pt idx="8029">
                  <c:v>0.41599798202510002</c:v>
                </c:pt>
                <c:pt idx="8030">
                  <c:v>0.4163214862347</c:v>
                </c:pt>
                <c:pt idx="8031">
                  <c:v>0.41651347279549999</c:v>
                </c:pt>
                <c:pt idx="8032">
                  <c:v>0.41683450341220002</c:v>
                </c:pt>
                <c:pt idx="8033">
                  <c:v>0.41714760661130001</c:v>
                </c:pt>
                <c:pt idx="8034">
                  <c:v>0.41733893752099999</c:v>
                </c:pt>
                <c:pt idx="8035">
                  <c:v>0.41744309663770002</c:v>
                </c:pt>
                <c:pt idx="8036">
                  <c:v>0.41752174496650002</c:v>
                </c:pt>
                <c:pt idx="8037">
                  <c:v>0.41760119795799999</c:v>
                </c:pt>
                <c:pt idx="8038">
                  <c:v>0.41767787933349998</c:v>
                </c:pt>
                <c:pt idx="8039">
                  <c:v>0.41781893372540002</c:v>
                </c:pt>
                <c:pt idx="8040">
                  <c:v>0.41815671324730003</c:v>
                </c:pt>
                <c:pt idx="8041">
                  <c:v>0.4184757173061</c:v>
                </c:pt>
                <c:pt idx="8042">
                  <c:v>0.41878339648250001</c:v>
                </c:pt>
                <c:pt idx="8043">
                  <c:v>0.41910505294799999</c:v>
                </c:pt>
                <c:pt idx="8044">
                  <c:v>0.41935199499129999</c:v>
                </c:pt>
                <c:pt idx="8045">
                  <c:v>0.41952908039089998</c:v>
                </c:pt>
                <c:pt idx="8046">
                  <c:v>0.41985639929770002</c:v>
                </c:pt>
                <c:pt idx="8047">
                  <c:v>0.4201607108116</c:v>
                </c:pt>
                <c:pt idx="8048">
                  <c:v>0.42049798369410002</c:v>
                </c:pt>
                <c:pt idx="8049">
                  <c:v>0.42082864046099999</c:v>
                </c:pt>
                <c:pt idx="8050">
                  <c:v>0.4211484491825</c:v>
                </c:pt>
                <c:pt idx="8051">
                  <c:v>0.42131596803670002</c:v>
                </c:pt>
                <c:pt idx="8052">
                  <c:v>0.4214704930782</c:v>
                </c:pt>
                <c:pt idx="8053">
                  <c:v>0.42157751321789999</c:v>
                </c:pt>
                <c:pt idx="8054">
                  <c:v>0.42184624075889998</c:v>
                </c:pt>
                <c:pt idx="8055">
                  <c:v>0.42199459671970002</c:v>
                </c:pt>
                <c:pt idx="8056">
                  <c:v>0.42206791043280001</c:v>
                </c:pt>
                <c:pt idx="8057">
                  <c:v>0.42220067977909997</c:v>
                </c:pt>
                <c:pt idx="8058">
                  <c:v>0.42251616716380003</c:v>
                </c:pt>
                <c:pt idx="8059">
                  <c:v>0.42284750938420002</c:v>
                </c:pt>
                <c:pt idx="8060">
                  <c:v>0.42315986752509999</c:v>
                </c:pt>
                <c:pt idx="8061">
                  <c:v>0.42348459362980001</c:v>
                </c:pt>
                <c:pt idx="8062">
                  <c:v>0.42380318045620002</c:v>
                </c:pt>
                <c:pt idx="8063">
                  <c:v>0.42410874366759999</c:v>
                </c:pt>
                <c:pt idx="8064">
                  <c:v>0.42437273263929998</c:v>
                </c:pt>
                <c:pt idx="8065">
                  <c:v>0.42470091581340003</c:v>
                </c:pt>
                <c:pt idx="8066">
                  <c:v>0.42503488063810002</c:v>
                </c:pt>
                <c:pt idx="8067">
                  <c:v>0.42521485686299998</c:v>
                </c:pt>
                <c:pt idx="8068">
                  <c:v>0.42532205581670002</c:v>
                </c:pt>
                <c:pt idx="8069">
                  <c:v>0.42547029256820001</c:v>
                </c:pt>
                <c:pt idx="8070">
                  <c:v>0.42580959200860002</c:v>
                </c:pt>
                <c:pt idx="8071">
                  <c:v>0.4259456992149</c:v>
                </c:pt>
                <c:pt idx="8072">
                  <c:v>0.42620363831519997</c:v>
                </c:pt>
                <c:pt idx="8073">
                  <c:v>0.42651119828220002</c:v>
                </c:pt>
                <c:pt idx="8074">
                  <c:v>0.4267866313457</c:v>
                </c:pt>
                <c:pt idx="8075">
                  <c:v>0.42711260914799998</c:v>
                </c:pt>
                <c:pt idx="8076">
                  <c:v>0.42744547128679999</c:v>
                </c:pt>
                <c:pt idx="8077">
                  <c:v>0.42776146531109999</c:v>
                </c:pt>
                <c:pt idx="8078">
                  <c:v>0.4280538856983</c:v>
                </c:pt>
                <c:pt idx="8079">
                  <c:v>0.42830163240430003</c:v>
                </c:pt>
                <c:pt idx="8080">
                  <c:v>0.42862027883530002</c:v>
                </c:pt>
                <c:pt idx="8081">
                  <c:v>0.42876937985419999</c:v>
                </c:pt>
                <c:pt idx="8082">
                  <c:v>0.42896294593810003</c:v>
                </c:pt>
                <c:pt idx="8083">
                  <c:v>0.4293137490749</c:v>
                </c:pt>
                <c:pt idx="8084">
                  <c:v>0.4296106100082</c:v>
                </c:pt>
                <c:pt idx="8085">
                  <c:v>0.42992746829989997</c:v>
                </c:pt>
                <c:pt idx="8086">
                  <c:v>0.43025085330009999</c:v>
                </c:pt>
                <c:pt idx="8087">
                  <c:v>0.43058964610099998</c:v>
                </c:pt>
                <c:pt idx="8088">
                  <c:v>0.43073365092280003</c:v>
                </c:pt>
                <c:pt idx="8089">
                  <c:v>0.43083611130709998</c:v>
                </c:pt>
                <c:pt idx="8090">
                  <c:v>0.43105760216709998</c:v>
                </c:pt>
                <c:pt idx="8091">
                  <c:v>0.43121349811550003</c:v>
                </c:pt>
                <c:pt idx="8092">
                  <c:v>0.43133011460300003</c:v>
                </c:pt>
                <c:pt idx="8093">
                  <c:v>0.43143767118449999</c:v>
                </c:pt>
                <c:pt idx="8094">
                  <c:v>0.43178409338000001</c:v>
                </c:pt>
                <c:pt idx="8095">
                  <c:v>0.43214237689969998</c:v>
                </c:pt>
                <c:pt idx="8096">
                  <c:v>0.43231877684589998</c:v>
                </c:pt>
                <c:pt idx="8097">
                  <c:v>0.43244501948359998</c:v>
                </c:pt>
                <c:pt idx="8098">
                  <c:v>0.43277707695959999</c:v>
                </c:pt>
                <c:pt idx="8099">
                  <c:v>0.43305754661559998</c:v>
                </c:pt>
                <c:pt idx="8100">
                  <c:v>0.43322890996930002</c:v>
                </c:pt>
                <c:pt idx="8101">
                  <c:v>0.43355730175969998</c:v>
                </c:pt>
                <c:pt idx="8102">
                  <c:v>0.43386825919150002</c:v>
                </c:pt>
                <c:pt idx="8103">
                  <c:v>0.43418341875080002</c:v>
                </c:pt>
                <c:pt idx="8104">
                  <c:v>0.43451637029649998</c:v>
                </c:pt>
                <c:pt idx="8105">
                  <c:v>0.43483629822730002</c:v>
                </c:pt>
                <c:pt idx="8106">
                  <c:v>0.43509301543239998</c:v>
                </c:pt>
                <c:pt idx="8107">
                  <c:v>0.4352311491966</c:v>
                </c:pt>
                <c:pt idx="8108">
                  <c:v>0.43534755706790002</c:v>
                </c:pt>
                <c:pt idx="8109">
                  <c:v>0.43542477488519998</c:v>
                </c:pt>
                <c:pt idx="8110">
                  <c:v>0.43549299240110001</c:v>
                </c:pt>
                <c:pt idx="8111">
                  <c:v>0.4356128573418</c:v>
                </c:pt>
                <c:pt idx="8112">
                  <c:v>0.435731947422</c:v>
                </c:pt>
                <c:pt idx="8113">
                  <c:v>0.43584823608399997</c:v>
                </c:pt>
                <c:pt idx="8114">
                  <c:v>0.43599528074260002</c:v>
                </c:pt>
                <c:pt idx="8115">
                  <c:v>0.43610319495200001</c:v>
                </c:pt>
                <c:pt idx="8116">
                  <c:v>0.43631216883660001</c:v>
                </c:pt>
                <c:pt idx="8117">
                  <c:v>0.43660324811939999</c:v>
                </c:pt>
                <c:pt idx="8118">
                  <c:v>0.43671798706050002</c:v>
                </c:pt>
                <c:pt idx="8119">
                  <c:v>0.4367954134941</c:v>
                </c:pt>
                <c:pt idx="8120">
                  <c:v>0.43688020110129999</c:v>
                </c:pt>
                <c:pt idx="8121">
                  <c:v>0.43696475028990001</c:v>
                </c:pt>
                <c:pt idx="8122">
                  <c:v>0.43705159425739998</c:v>
                </c:pt>
                <c:pt idx="8123">
                  <c:v>0.43713083863259999</c:v>
                </c:pt>
                <c:pt idx="8124">
                  <c:v>0.4372189342976</c:v>
                </c:pt>
                <c:pt idx="8125">
                  <c:v>0.43730071187019998</c:v>
                </c:pt>
                <c:pt idx="8126">
                  <c:v>0.437409311533</c:v>
                </c:pt>
                <c:pt idx="8127">
                  <c:v>0.43771135807040001</c:v>
                </c:pt>
                <c:pt idx="8128">
                  <c:v>0.4380322694778</c:v>
                </c:pt>
                <c:pt idx="8129">
                  <c:v>0.43834656476970002</c:v>
                </c:pt>
                <c:pt idx="8130">
                  <c:v>0.4386540055275</c:v>
                </c:pt>
                <c:pt idx="8131">
                  <c:v>0.43895539641379999</c:v>
                </c:pt>
                <c:pt idx="8132">
                  <c:v>0.43927371501919998</c:v>
                </c:pt>
                <c:pt idx="8133">
                  <c:v>0.43949267268179998</c:v>
                </c:pt>
                <c:pt idx="8134">
                  <c:v>0.43980234861369999</c:v>
                </c:pt>
                <c:pt idx="8135">
                  <c:v>0.44011518359180002</c:v>
                </c:pt>
                <c:pt idx="8136">
                  <c:v>0.44034513831139999</c:v>
                </c:pt>
                <c:pt idx="8137">
                  <c:v>0.4406395554543</c:v>
                </c:pt>
                <c:pt idx="8138">
                  <c:v>0.44097554683689999</c:v>
                </c:pt>
                <c:pt idx="8139">
                  <c:v>0.44130927324300001</c:v>
                </c:pt>
                <c:pt idx="8140">
                  <c:v>0.4416227042675</c:v>
                </c:pt>
                <c:pt idx="8141">
                  <c:v>0.44195771217349999</c:v>
                </c:pt>
                <c:pt idx="8142">
                  <c:v>0.44207119941709999</c:v>
                </c:pt>
                <c:pt idx="8143">
                  <c:v>0.44215667247770002</c:v>
                </c:pt>
                <c:pt idx="8144">
                  <c:v>0.44223582744599998</c:v>
                </c:pt>
                <c:pt idx="8145">
                  <c:v>0.44230949878690001</c:v>
                </c:pt>
                <c:pt idx="8146">
                  <c:v>0.44242793321610002</c:v>
                </c:pt>
                <c:pt idx="8147">
                  <c:v>0.44254651665689998</c:v>
                </c:pt>
                <c:pt idx="8148">
                  <c:v>0.44265550374980001</c:v>
                </c:pt>
                <c:pt idx="8149">
                  <c:v>0.442734003067</c:v>
                </c:pt>
                <c:pt idx="8150">
                  <c:v>0.44285401701929999</c:v>
                </c:pt>
                <c:pt idx="8151">
                  <c:v>0.44293344020839998</c:v>
                </c:pt>
                <c:pt idx="8152">
                  <c:v>0.44305562973020002</c:v>
                </c:pt>
                <c:pt idx="8153">
                  <c:v>0.4432302415371</c:v>
                </c:pt>
                <c:pt idx="8154">
                  <c:v>0.4435557723045</c:v>
                </c:pt>
                <c:pt idx="8155">
                  <c:v>0.44385722279549999</c:v>
                </c:pt>
                <c:pt idx="8156">
                  <c:v>0.44405749440190001</c:v>
                </c:pt>
                <c:pt idx="8157">
                  <c:v>0.4443548023701</c:v>
                </c:pt>
                <c:pt idx="8158">
                  <c:v>0.44460892677309999</c:v>
                </c:pt>
                <c:pt idx="8159">
                  <c:v>0.44473323225979999</c:v>
                </c:pt>
                <c:pt idx="8160">
                  <c:v>0.44505023956299999</c:v>
                </c:pt>
                <c:pt idx="8161">
                  <c:v>0.44523632526399998</c:v>
                </c:pt>
                <c:pt idx="8162">
                  <c:v>0.44554615020749999</c:v>
                </c:pt>
                <c:pt idx="8163">
                  <c:v>0.44571077823639998</c:v>
                </c:pt>
                <c:pt idx="8164">
                  <c:v>0.44604054093360002</c:v>
                </c:pt>
                <c:pt idx="8165">
                  <c:v>0.44635924696919999</c:v>
                </c:pt>
                <c:pt idx="8166">
                  <c:v>0.4466949105263</c:v>
                </c:pt>
                <c:pt idx="8167">
                  <c:v>0.44701579213140002</c:v>
                </c:pt>
                <c:pt idx="8168">
                  <c:v>0.44735339283940001</c:v>
                </c:pt>
                <c:pt idx="8169">
                  <c:v>0.44749593734740001</c:v>
                </c:pt>
                <c:pt idx="8170">
                  <c:v>0.44760468602179998</c:v>
                </c:pt>
                <c:pt idx="8171">
                  <c:v>0.4477061629295</c:v>
                </c:pt>
                <c:pt idx="8172">
                  <c:v>0.44805628061289998</c:v>
                </c:pt>
                <c:pt idx="8173">
                  <c:v>0.44838744401929997</c:v>
                </c:pt>
                <c:pt idx="8174">
                  <c:v>0.44872152805330001</c:v>
                </c:pt>
                <c:pt idx="8175">
                  <c:v>0.44889956712720003</c:v>
                </c:pt>
                <c:pt idx="8176">
                  <c:v>0.4490030109882</c:v>
                </c:pt>
                <c:pt idx="8177">
                  <c:v>0.44934388995169999</c:v>
                </c:pt>
                <c:pt idx="8178">
                  <c:v>0.44966846704480001</c:v>
                </c:pt>
                <c:pt idx="8179">
                  <c:v>0.4500043094158</c:v>
                </c:pt>
                <c:pt idx="8180">
                  <c:v>0.45032611489300001</c:v>
                </c:pt>
                <c:pt idx="8181">
                  <c:v>0.45064061880110001</c:v>
                </c:pt>
                <c:pt idx="8182">
                  <c:v>0.4509189128876</c:v>
                </c:pt>
                <c:pt idx="8183">
                  <c:v>0.45123180747030001</c:v>
                </c:pt>
                <c:pt idx="8184">
                  <c:v>0.45155119895939999</c:v>
                </c:pt>
                <c:pt idx="8185">
                  <c:v>0.45187389850620002</c:v>
                </c:pt>
                <c:pt idx="8186">
                  <c:v>0.45218932628629999</c:v>
                </c:pt>
                <c:pt idx="8187">
                  <c:v>0.45250543951990002</c:v>
                </c:pt>
                <c:pt idx="8188">
                  <c:v>0.45285290479660001</c:v>
                </c:pt>
                <c:pt idx="8189">
                  <c:v>0.45321333408359998</c:v>
                </c:pt>
                <c:pt idx="8190">
                  <c:v>0.45335742831230003</c:v>
                </c:pt>
                <c:pt idx="8191">
                  <c:v>0.45344060659410002</c:v>
                </c:pt>
                <c:pt idx="8192">
                  <c:v>0.45351862907410001</c:v>
                </c:pt>
                <c:pt idx="8193">
                  <c:v>0.45359742641450002</c:v>
                </c:pt>
                <c:pt idx="8194">
                  <c:v>0.45371362566950002</c:v>
                </c:pt>
                <c:pt idx="8195">
                  <c:v>0.4539653658867</c:v>
                </c:pt>
                <c:pt idx="8196">
                  <c:v>0.4542548656464</c:v>
                </c:pt>
                <c:pt idx="8197">
                  <c:v>0.45439517498019999</c:v>
                </c:pt>
                <c:pt idx="8198">
                  <c:v>0.45463874936100002</c:v>
                </c:pt>
                <c:pt idx="8199">
                  <c:v>0.45497426390649998</c:v>
                </c:pt>
                <c:pt idx="8200">
                  <c:v>0.45528373122220001</c:v>
                </c:pt>
                <c:pt idx="8201">
                  <c:v>0.45558905601499999</c:v>
                </c:pt>
                <c:pt idx="8202">
                  <c:v>0.455890327692</c:v>
                </c:pt>
                <c:pt idx="8203">
                  <c:v>0.45618873834610002</c:v>
                </c:pt>
                <c:pt idx="8204">
                  <c:v>0.45652061700820001</c:v>
                </c:pt>
                <c:pt idx="8205">
                  <c:v>0.45684748888019999</c:v>
                </c:pt>
                <c:pt idx="8206">
                  <c:v>0.45695936679839999</c:v>
                </c:pt>
                <c:pt idx="8207">
                  <c:v>0.45707616209980001</c:v>
                </c:pt>
                <c:pt idx="8208">
                  <c:v>0.45742419362070003</c:v>
                </c:pt>
                <c:pt idx="8209">
                  <c:v>0.45774590969090001</c:v>
                </c:pt>
                <c:pt idx="8210">
                  <c:v>0.45806929469110003</c:v>
                </c:pt>
                <c:pt idx="8211">
                  <c:v>0.45838487148279999</c:v>
                </c:pt>
                <c:pt idx="8212">
                  <c:v>0.45853328704829999</c:v>
                </c:pt>
                <c:pt idx="8213">
                  <c:v>0.45862069725990001</c:v>
                </c:pt>
                <c:pt idx="8214">
                  <c:v>0.45867231488229998</c:v>
                </c:pt>
                <c:pt idx="8215">
                  <c:v>0.45871618390079999</c:v>
                </c:pt>
                <c:pt idx="8216">
                  <c:v>0.45876988768580002</c:v>
                </c:pt>
                <c:pt idx="8217">
                  <c:v>0.45881995558740002</c:v>
                </c:pt>
                <c:pt idx="8218">
                  <c:v>0.45887318253519999</c:v>
                </c:pt>
                <c:pt idx="8219">
                  <c:v>0.45893293619160003</c:v>
                </c:pt>
                <c:pt idx="8220">
                  <c:v>0.45898416638369999</c:v>
                </c:pt>
                <c:pt idx="8221">
                  <c:v>0.45903795957569998</c:v>
                </c:pt>
                <c:pt idx="8222">
                  <c:v>0.45908367633820002</c:v>
                </c:pt>
                <c:pt idx="8223">
                  <c:v>0.45913174748419999</c:v>
                </c:pt>
                <c:pt idx="8224">
                  <c:v>0.45918047428129999</c:v>
                </c:pt>
                <c:pt idx="8225">
                  <c:v>0.45927333831790002</c:v>
                </c:pt>
                <c:pt idx="8226">
                  <c:v>0.45936182141300003</c:v>
                </c:pt>
                <c:pt idx="8227">
                  <c:v>0.45944163203240002</c:v>
                </c:pt>
                <c:pt idx="8228">
                  <c:v>0.45952409505839997</c:v>
                </c:pt>
                <c:pt idx="8229">
                  <c:v>0.45964306592940002</c:v>
                </c:pt>
                <c:pt idx="8230">
                  <c:v>0.45976120233540002</c:v>
                </c:pt>
                <c:pt idx="8231">
                  <c:v>0.45987781882290002</c:v>
                </c:pt>
                <c:pt idx="8232">
                  <c:v>0.45999723672870002</c:v>
                </c:pt>
                <c:pt idx="8233">
                  <c:v>0.46011108160019998</c:v>
                </c:pt>
                <c:pt idx="8234">
                  <c:v>0.46025013923649999</c:v>
                </c:pt>
                <c:pt idx="8235">
                  <c:v>0.46040713787080001</c:v>
                </c:pt>
                <c:pt idx="8236">
                  <c:v>0.46072128415109997</c:v>
                </c:pt>
                <c:pt idx="8237">
                  <c:v>0.46104311943050003</c:v>
                </c:pt>
                <c:pt idx="8238">
                  <c:v>0.46134176850320002</c:v>
                </c:pt>
                <c:pt idx="8239">
                  <c:v>0.46164023876190002</c:v>
                </c:pt>
                <c:pt idx="8240">
                  <c:v>0.4619454443455</c:v>
                </c:pt>
                <c:pt idx="8241">
                  <c:v>0.46227380633350001</c:v>
                </c:pt>
                <c:pt idx="8242">
                  <c:v>0.4625797867775</c:v>
                </c:pt>
                <c:pt idx="8243">
                  <c:v>0.46289849281310003</c:v>
                </c:pt>
                <c:pt idx="8244">
                  <c:v>0.46303939819340001</c:v>
                </c:pt>
                <c:pt idx="8245">
                  <c:v>0.46317186951639999</c:v>
                </c:pt>
                <c:pt idx="8246">
                  <c:v>0.46341472864150002</c:v>
                </c:pt>
                <c:pt idx="8247">
                  <c:v>0.4637613296509</c:v>
                </c:pt>
                <c:pt idx="8248">
                  <c:v>0.46406692266459998</c:v>
                </c:pt>
                <c:pt idx="8249">
                  <c:v>0.46426683664320001</c:v>
                </c:pt>
                <c:pt idx="8250">
                  <c:v>0.46457979083060003</c:v>
                </c:pt>
                <c:pt idx="8251">
                  <c:v>0.46488648653030001</c:v>
                </c:pt>
                <c:pt idx="8252">
                  <c:v>0.46520861983299999</c:v>
                </c:pt>
                <c:pt idx="8253">
                  <c:v>0.46532097458839999</c:v>
                </c:pt>
                <c:pt idx="8254">
                  <c:v>0.46543937921520001</c:v>
                </c:pt>
                <c:pt idx="8255">
                  <c:v>0.46555146574970002</c:v>
                </c:pt>
                <c:pt idx="8256">
                  <c:v>0.46569430828090003</c:v>
                </c:pt>
                <c:pt idx="8257">
                  <c:v>0.46583259105680003</c:v>
                </c:pt>
                <c:pt idx="8258">
                  <c:v>0.46594163775440001</c:v>
                </c:pt>
                <c:pt idx="8259">
                  <c:v>0.46608826518059998</c:v>
                </c:pt>
                <c:pt idx="8260">
                  <c:v>0.46643793582920001</c:v>
                </c:pt>
                <c:pt idx="8261">
                  <c:v>0.46661394834519998</c:v>
                </c:pt>
                <c:pt idx="8262">
                  <c:v>0.46678429842000002</c:v>
                </c:pt>
                <c:pt idx="8263">
                  <c:v>0.46708977222440001</c:v>
                </c:pt>
                <c:pt idx="8264">
                  <c:v>0.46741557121279997</c:v>
                </c:pt>
                <c:pt idx="8265">
                  <c:v>0.46773284673690002</c:v>
                </c:pt>
                <c:pt idx="8266">
                  <c:v>0.46804386377329998</c:v>
                </c:pt>
                <c:pt idx="8267">
                  <c:v>0.46836113929750001</c:v>
                </c:pt>
                <c:pt idx="8268">
                  <c:v>0.46866714954380001</c:v>
                </c:pt>
                <c:pt idx="8269">
                  <c:v>0.46898704767229998</c:v>
                </c:pt>
                <c:pt idx="8270">
                  <c:v>0.46931475400919997</c:v>
                </c:pt>
                <c:pt idx="8271">
                  <c:v>0.46963298320770003</c:v>
                </c:pt>
                <c:pt idx="8272">
                  <c:v>0.4698481559753</c:v>
                </c:pt>
                <c:pt idx="8273">
                  <c:v>0.47020727396009998</c:v>
                </c:pt>
                <c:pt idx="8274">
                  <c:v>0.4705346524715</c:v>
                </c:pt>
                <c:pt idx="8275">
                  <c:v>0.47089177370070001</c:v>
                </c:pt>
                <c:pt idx="8276">
                  <c:v>0.47106727957729999</c:v>
                </c:pt>
                <c:pt idx="8277">
                  <c:v>0.47133004665369999</c:v>
                </c:pt>
                <c:pt idx="8278">
                  <c:v>0.47148802876469997</c:v>
                </c:pt>
                <c:pt idx="8279">
                  <c:v>0.47156545519830001</c:v>
                </c:pt>
                <c:pt idx="8280">
                  <c:v>0.47164607048029999</c:v>
                </c:pt>
                <c:pt idx="8281">
                  <c:v>0.47172787785530002</c:v>
                </c:pt>
                <c:pt idx="8282">
                  <c:v>0.47180977463719997</c:v>
                </c:pt>
                <c:pt idx="8283">
                  <c:v>0.47192582488059998</c:v>
                </c:pt>
                <c:pt idx="8284">
                  <c:v>0.472071826458</c:v>
                </c:pt>
                <c:pt idx="8285">
                  <c:v>0.47221180796619999</c:v>
                </c:pt>
                <c:pt idx="8286">
                  <c:v>0.47253498435020003</c:v>
                </c:pt>
                <c:pt idx="8287">
                  <c:v>0.47283315658570002</c:v>
                </c:pt>
                <c:pt idx="8288">
                  <c:v>0.47314876317979998</c:v>
                </c:pt>
                <c:pt idx="8289">
                  <c:v>0.47345346212389999</c:v>
                </c:pt>
                <c:pt idx="8290">
                  <c:v>0.47376975417139999</c:v>
                </c:pt>
                <c:pt idx="8291">
                  <c:v>0.47408711910250001</c:v>
                </c:pt>
                <c:pt idx="8292">
                  <c:v>0.47440007328990003</c:v>
                </c:pt>
                <c:pt idx="8293">
                  <c:v>0.47473791241649999</c:v>
                </c:pt>
                <c:pt idx="8294">
                  <c:v>0.47507375478739999</c:v>
                </c:pt>
                <c:pt idx="8295">
                  <c:v>0.47539025545120001</c:v>
                </c:pt>
                <c:pt idx="8296">
                  <c:v>0.47571653127669999</c:v>
                </c:pt>
                <c:pt idx="8297">
                  <c:v>0.47603276371960002</c:v>
                </c:pt>
                <c:pt idx="8298">
                  <c:v>0.47636309266089999</c:v>
                </c:pt>
                <c:pt idx="8299">
                  <c:v>0.47666874527929998</c:v>
                </c:pt>
                <c:pt idx="8300">
                  <c:v>0.47699949145319998</c:v>
                </c:pt>
                <c:pt idx="8301">
                  <c:v>0.4771045446396</c:v>
                </c:pt>
                <c:pt idx="8302">
                  <c:v>0.47717732191090001</c:v>
                </c:pt>
                <c:pt idx="8303">
                  <c:v>0.47725337743759999</c:v>
                </c:pt>
                <c:pt idx="8304">
                  <c:v>0.47734019160270003</c:v>
                </c:pt>
                <c:pt idx="8305">
                  <c:v>0.47742152214049999</c:v>
                </c:pt>
                <c:pt idx="8306">
                  <c:v>0.47750324010849998</c:v>
                </c:pt>
                <c:pt idx="8307">
                  <c:v>0.47772103548049999</c:v>
                </c:pt>
                <c:pt idx="8308">
                  <c:v>0.47800323367120001</c:v>
                </c:pt>
                <c:pt idx="8309">
                  <c:v>0.47832834720610001</c:v>
                </c:pt>
                <c:pt idx="8310">
                  <c:v>0.478611767292</c:v>
                </c:pt>
                <c:pt idx="8311">
                  <c:v>0.47875824570660003</c:v>
                </c:pt>
                <c:pt idx="8312">
                  <c:v>0.47908657789230003</c:v>
                </c:pt>
                <c:pt idx="8313">
                  <c:v>0.47941407561299998</c:v>
                </c:pt>
                <c:pt idx="8314">
                  <c:v>0.47972133755680002</c:v>
                </c:pt>
                <c:pt idx="8315">
                  <c:v>0.48000290989880001</c:v>
                </c:pt>
                <c:pt idx="8316">
                  <c:v>0.48032218217849998</c:v>
                </c:pt>
                <c:pt idx="8317">
                  <c:v>0.48065257072450002</c:v>
                </c:pt>
                <c:pt idx="8318">
                  <c:v>0.48095548152919998</c:v>
                </c:pt>
                <c:pt idx="8319">
                  <c:v>0.4812354445457</c:v>
                </c:pt>
                <c:pt idx="8320">
                  <c:v>0.4814765155315</c:v>
                </c:pt>
                <c:pt idx="8321">
                  <c:v>0.48178961873050002</c:v>
                </c:pt>
                <c:pt idx="8322">
                  <c:v>0.4821272492409</c:v>
                </c:pt>
                <c:pt idx="8323">
                  <c:v>0.48247140645980002</c:v>
                </c:pt>
                <c:pt idx="8324">
                  <c:v>0.48278841376300002</c:v>
                </c:pt>
                <c:pt idx="8325">
                  <c:v>0.48313611745829999</c:v>
                </c:pt>
                <c:pt idx="8326">
                  <c:v>0.48331421613690001</c:v>
                </c:pt>
                <c:pt idx="8327">
                  <c:v>0.4834579229355</c:v>
                </c:pt>
                <c:pt idx="8328">
                  <c:v>0.4837932288647</c:v>
                </c:pt>
                <c:pt idx="8329">
                  <c:v>0.4840749204159</c:v>
                </c:pt>
                <c:pt idx="8330">
                  <c:v>0.48437023162839998</c:v>
                </c:pt>
                <c:pt idx="8331">
                  <c:v>0.48455578088759999</c:v>
                </c:pt>
                <c:pt idx="8332">
                  <c:v>0.48463794589039999</c:v>
                </c:pt>
                <c:pt idx="8333">
                  <c:v>0.48475942015649998</c:v>
                </c:pt>
                <c:pt idx="8334">
                  <c:v>0.48484256863589997</c:v>
                </c:pt>
                <c:pt idx="8335">
                  <c:v>0.4849326312542</c:v>
                </c:pt>
                <c:pt idx="8336">
                  <c:v>0.48502406477929999</c:v>
                </c:pt>
                <c:pt idx="8337">
                  <c:v>0.48511084914210001</c:v>
                </c:pt>
                <c:pt idx="8338">
                  <c:v>0.48519274592400002</c:v>
                </c:pt>
                <c:pt idx="8339">
                  <c:v>0.4852771759033</c:v>
                </c:pt>
                <c:pt idx="8340">
                  <c:v>0.4856179356575</c:v>
                </c:pt>
                <c:pt idx="8341">
                  <c:v>0.48593306541440001</c:v>
                </c:pt>
                <c:pt idx="8342">
                  <c:v>0.48608195781710001</c:v>
                </c:pt>
                <c:pt idx="8343">
                  <c:v>0.48626929521559997</c:v>
                </c:pt>
                <c:pt idx="8344">
                  <c:v>0.48655858635900001</c:v>
                </c:pt>
                <c:pt idx="8345">
                  <c:v>0.4868338108063</c:v>
                </c:pt>
                <c:pt idx="8346">
                  <c:v>0.48698282241820001</c:v>
                </c:pt>
                <c:pt idx="8347">
                  <c:v>0.48717224597929998</c:v>
                </c:pt>
                <c:pt idx="8348">
                  <c:v>0.48748353123659999</c:v>
                </c:pt>
                <c:pt idx="8349">
                  <c:v>0.48783066868780001</c:v>
                </c:pt>
                <c:pt idx="8350">
                  <c:v>0.48800924420359998</c:v>
                </c:pt>
                <c:pt idx="8351">
                  <c:v>0.48812717199330002</c:v>
                </c:pt>
                <c:pt idx="8352">
                  <c:v>0.4882351756096</c:v>
                </c:pt>
                <c:pt idx="8353">
                  <c:v>0.48837447166440001</c:v>
                </c:pt>
                <c:pt idx="8354">
                  <c:v>0.48869833350179998</c:v>
                </c:pt>
                <c:pt idx="8355">
                  <c:v>0.48901551961900003</c:v>
                </c:pt>
                <c:pt idx="8356">
                  <c:v>0.48932391405109998</c:v>
                </c:pt>
                <c:pt idx="8357">
                  <c:v>0.48963192105289999</c:v>
                </c:pt>
                <c:pt idx="8358">
                  <c:v>0.48995909094809997</c:v>
                </c:pt>
                <c:pt idx="8359">
                  <c:v>0.49022322893140002</c:v>
                </c:pt>
                <c:pt idx="8360">
                  <c:v>0.49057987332339997</c:v>
                </c:pt>
                <c:pt idx="8361">
                  <c:v>0.49065801501270001</c:v>
                </c:pt>
                <c:pt idx="8362">
                  <c:v>0.4907378256321</c:v>
                </c:pt>
                <c:pt idx="8363">
                  <c:v>0.49081742763519998</c:v>
                </c:pt>
                <c:pt idx="8364">
                  <c:v>0.49089163541789999</c:v>
                </c:pt>
                <c:pt idx="8365">
                  <c:v>0.49096778035159999</c:v>
                </c:pt>
                <c:pt idx="8366">
                  <c:v>0.49108740687370001</c:v>
                </c:pt>
                <c:pt idx="8367">
                  <c:v>0.4911659955978</c:v>
                </c:pt>
                <c:pt idx="8368">
                  <c:v>0.4912879765034</c:v>
                </c:pt>
                <c:pt idx="8369">
                  <c:v>0.49140754342080001</c:v>
                </c:pt>
                <c:pt idx="8370">
                  <c:v>0.4917516410351</c:v>
                </c:pt>
                <c:pt idx="8371">
                  <c:v>0.49209716916079999</c:v>
                </c:pt>
                <c:pt idx="8372">
                  <c:v>0.49236086010930002</c:v>
                </c:pt>
                <c:pt idx="8373">
                  <c:v>0.49267470836639998</c:v>
                </c:pt>
                <c:pt idx="8374">
                  <c:v>0.49299132823940001</c:v>
                </c:pt>
                <c:pt idx="8375">
                  <c:v>0.49318081140519998</c:v>
                </c:pt>
                <c:pt idx="8376">
                  <c:v>0.49349644780160001</c:v>
                </c:pt>
                <c:pt idx="8377">
                  <c:v>0.49382516741749999</c:v>
                </c:pt>
                <c:pt idx="8378">
                  <c:v>0.49418181180949999</c:v>
                </c:pt>
                <c:pt idx="8379">
                  <c:v>0.49445432424550001</c:v>
                </c:pt>
                <c:pt idx="8380">
                  <c:v>0.49477341771130001</c:v>
                </c:pt>
                <c:pt idx="8381">
                  <c:v>0.49509042501450001</c:v>
                </c:pt>
                <c:pt idx="8382">
                  <c:v>0.49540954828259998</c:v>
                </c:pt>
                <c:pt idx="8383">
                  <c:v>0.49564200639720002</c:v>
                </c:pt>
                <c:pt idx="8384">
                  <c:v>0.49598619341849998</c:v>
                </c:pt>
                <c:pt idx="8385">
                  <c:v>0.49631407856940002</c:v>
                </c:pt>
                <c:pt idx="8386">
                  <c:v>0.49663525819780002</c:v>
                </c:pt>
                <c:pt idx="8387">
                  <c:v>0.49695992469790001</c:v>
                </c:pt>
                <c:pt idx="8388">
                  <c:v>0.49727284908289998</c:v>
                </c:pt>
                <c:pt idx="8389">
                  <c:v>0.49738633632660001</c:v>
                </c:pt>
                <c:pt idx="8390">
                  <c:v>0.4974640607834</c:v>
                </c:pt>
                <c:pt idx="8391">
                  <c:v>0.49754074215889998</c:v>
                </c:pt>
                <c:pt idx="8392">
                  <c:v>0.49762225151060002</c:v>
                </c:pt>
                <c:pt idx="8393">
                  <c:v>0.4977411627769</c:v>
                </c:pt>
                <c:pt idx="8394">
                  <c:v>0.49791812896729998</c:v>
                </c:pt>
                <c:pt idx="8395">
                  <c:v>0.4980885386467</c:v>
                </c:pt>
                <c:pt idx="8396">
                  <c:v>0.49827152490620003</c:v>
                </c:pt>
                <c:pt idx="8397">
                  <c:v>0.49853143095969998</c:v>
                </c:pt>
                <c:pt idx="8398">
                  <c:v>0.49876168370250001</c:v>
                </c:pt>
                <c:pt idx="8399">
                  <c:v>0.49889832735060002</c:v>
                </c:pt>
                <c:pt idx="8400">
                  <c:v>0.49922153353690002</c:v>
                </c:pt>
                <c:pt idx="8401">
                  <c:v>0.49947285652160001</c:v>
                </c:pt>
                <c:pt idx="8402">
                  <c:v>0.49971064925190001</c:v>
                </c:pt>
                <c:pt idx="8403">
                  <c:v>0.49983060359949999</c:v>
                </c:pt>
                <c:pt idx="8404">
                  <c:v>0.50013804435730003</c:v>
                </c:pt>
                <c:pt idx="8405">
                  <c:v>0.50032657384870005</c:v>
                </c:pt>
                <c:pt idx="8406">
                  <c:v>0.50054621696470003</c:v>
                </c:pt>
                <c:pt idx="8407">
                  <c:v>0.50076818466189998</c:v>
                </c:pt>
                <c:pt idx="8408">
                  <c:v>0.50094878673550003</c:v>
                </c:pt>
                <c:pt idx="8409">
                  <c:v>0.50127500295640004</c:v>
                </c:pt>
                <c:pt idx="8410">
                  <c:v>0.50158917903900002</c:v>
                </c:pt>
                <c:pt idx="8411">
                  <c:v>0.50176495313640002</c:v>
                </c:pt>
                <c:pt idx="8412">
                  <c:v>0.50187802314759999</c:v>
                </c:pt>
                <c:pt idx="8413">
                  <c:v>0.50201904773710004</c:v>
                </c:pt>
                <c:pt idx="8414">
                  <c:v>0.50234186649320001</c:v>
                </c:pt>
                <c:pt idx="8415">
                  <c:v>0.50260490179060002</c:v>
                </c:pt>
                <c:pt idx="8416">
                  <c:v>0.50290918350220004</c:v>
                </c:pt>
                <c:pt idx="8417">
                  <c:v>0.50311225652689995</c:v>
                </c:pt>
                <c:pt idx="8418">
                  <c:v>0.50319099426269998</c:v>
                </c:pt>
                <c:pt idx="8419">
                  <c:v>0.50326979160310004</c:v>
                </c:pt>
                <c:pt idx="8420">
                  <c:v>0.50339579582210003</c:v>
                </c:pt>
                <c:pt idx="8421">
                  <c:v>0.50350862741470004</c:v>
                </c:pt>
                <c:pt idx="8422">
                  <c:v>0.50385200977330002</c:v>
                </c:pt>
                <c:pt idx="8423">
                  <c:v>0.50417065620419999</c:v>
                </c:pt>
                <c:pt idx="8424">
                  <c:v>0.50450146198269996</c:v>
                </c:pt>
                <c:pt idx="8425">
                  <c:v>0.50478357076640001</c:v>
                </c:pt>
                <c:pt idx="8426">
                  <c:v>0.50490468740460004</c:v>
                </c:pt>
                <c:pt idx="8427">
                  <c:v>0.50502115488050003</c:v>
                </c:pt>
                <c:pt idx="8428">
                  <c:v>0.50517034530640004</c:v>
                </c:pt>
                <c:pt idx="8429">
                  <c:v>0.50548720359800003</c:v>
                </c:pt>
                <c:pt idx="8430">
                  <c:v>0.50572192668909999</c:v>
                </c:pt>
                <c:pt idx="8431">
                  <c:v>0.50583541393279996</c:v>
                </c:pt>
                <c:pt idx="8432">
                  <c:v>0.50594371557240003</c:v>
                </c:pt>
                <c:pt idx="8433">
                  <c:v>0.50603187084199996</c:v>
                </c:pt>
                <c:pt idx="8434">
                  <c:v>0.5061779022217</c:v>
                </c:pt>
                <c:pt idx="8435">
                  <c:v>0.50636553764339998</c:v>
                </c:pt>
                <c:pt idx="8436">
                  <c:v>0.50667238235470002</c:v>
                </c:pt>
                <c:pt idx="8437">
                  <c:v>0.50698071718219995</c:v>
                </c:pt>
                <c:pt idx="8438">
                  <c:v>0.50733244419099999</c:v>
                </c:pt>
                <c:pt idx="8439">
                  <c:v>0.50767010450359995</c:v>
                </c:pt>
                <c:pt idx="8440">
                  <c:v>0.50783032178880005</c:v>
                </c:pt>
                <c:pt idx="8441">
                  <c:v>0.50816321372990003</c:v>
                </c:pt>
                <c:pt idx="8442">
                  <c:v>0.50852912664409999</c:v>
                </c:pt>
                <c:pt idx="8443">
                  <c:v>0.50887906551359996</c:v>
                </c:pt>
                <c:pt idx="8444">
                  <c:v>0.50902503728869997</c:v>
                </c:pt>
                <c:pt idx="8445">
                  <c:v>0.509136557579</c:v>
                </c:pt>
                <c:pt idx="8446">
                  <c:v>0.50929307937620005</c:v>
                </c:pt>
                <c:pt idx="8447">
                  <c:v>0.50964790582660002</c:v>
                </c:pt>
                <c:pt idx="8448">
                  <c:v>0.50989007949830001</c:v>
                </c:pt>
                <c:pt idx="8449">
                  <c:v>0.51023072004320003</c:v>
                </c:pt>
                <c:pt idx="8450">
                  <c:v>0.51046729087830001</c:v>
                </c:pt>
                <c:pt idx="8451">
                  <c:v>0.51071280241009998</c:v>
                </c:pt>
                <c:pt idx="8452">
                  <c:v>0.51101607084269995</c:v>
                </c:pt>
                <c:pt idx="8453">
                  <c:v>0.51130712032320003</c:v>
                </c:pt>
                <c:pt idx="8454">
                  <c:v>0.5114474892616</c:v>
                </c:pt>
                <c:pt idx="8455">
                  <c:v>0.51159209012990003</c:v>
                </c:pt>
                <c:pt idx="8456">
                  <c:v>0.51170146465300004</c:v>
                </c:pt>
                <c:pt idx="8457">
                  <c:v>0.51181685924529996</c:v>
                </c:pt>
                <c:pt idx="8458">
                  <c:v>0.51193022727969995</c:v>
                </c:pt>
                <c:pt idx="8459">
                  <c:v>0.51203536987300002</c:v>
                </c:pt>
                <c:pt idx="8460">
                  <c:v>0.51237297058109998</c:v>
                </c:pt>
                <c:pt idx="8461">
                  <c:v>0.51270484924320003</c:v>
                </c:pt>
                <c:pt idx="8462">
                  <c:v>0.513017475605</c:v>
                </c:pt>
                <c:pt idx="8463">
                  <c:v>0.51333099603650001</c:v>
                </c:pt>
                <c:pt idx="8464">
                  <c:v>0.51357048749919998</c:v>
                </c:pt>
                <c:pt idx="8465">
                  <c:v>0.51380014419560005</c:v>
                </c:pt>
                <c:pt idx="8466">
                  <c:v>0.51384574174880004</c:v>
                </c:pt>
                <c:pt idx="8467">
                  <c:v>0.51390486955640002</c:v>
                </c:pt>
                <c:pt idx="8468">
                  <c:v>0.51396143436429997</c:v>
                </c:pt>
                <c:pt idx="8469">
                  <c:v>0.5140169858932</c:v>
                </c:pt>
                <c:pt idx="8470">
                  <c:v>0.51408219337460004</c:v>
                </c:pt>
                <c:pt idx="8471">
                  <c:v>0.51414287090300004</c:v>
                </c:pt>
                <c:pt idx="8472">
                  <c:v>0.51421576738359998</c:v>
                </c:pt>
                <c:pt idx="8473">
                  <c:v>0.51427268981929997</c:v>
                </c:pt>
                <c:pt idx="8474">
                  <c:v>0.51432698965070001</c:v>
                </c:pt>
                <c:pt idx="8475">
                  <c:v>0.51438122987750001</c:v>
                </c:pt>
                <c:pt idx="8476">
                  <c:v>0.51442611217500001</c:v>
                </c:pt>
                <c:pt idx="8477">
                  <c:v>0.51451426744460005</c:v>
                </c:pt>
                <c:pt idx="8478">
                  <c:v>0.51460856199259997</c:v>
                </c:pt>
                <c:pt idx="8479">
                  <c:v>0.51469296216960003</c:v>
                </c:pt>
                <c:pt idx="8480">
                  <c:v>0.5147320628166</c:v>
                </c:pt>
                <c:pt idx="8481">
                  <c:v>0.51482582092289997</c:v>
                </c:pt>
                <c:pt idx="8482">
                  <c:v>0.51491278409959995</c:v>
                </c:pt>
                <c:pt idx="8483">
                  <c:v>0.51499629020689996</c:v>
                </c:pt>
                <c:pt idx="8484">
                  <c:v>0.51511669158939999</c:v>
                </c:pt>
                <c:pt idx="8485">
                  <c:v>0.515291929245</c:v>
                </c:pt>
                <c:pt idx="8486">
                  <c:v>0.51559937000269995</c:v>
                </c:pt>
                <c:pt idx="8487">
                  <c:v>0.51590555906299995</c:v>
                </c:pt>
                <c:pt idx="8488">
                  <c:v>0.51621532440189999</c:v>
                </c:pt>
                <c:pt idx="8489">
                  <c:v>0.5165267586708</c:v>
                </c:pt>
                <c:pt idx="8490">
                  <c:v>0.51683610677720004</c:v>
                </c:pt>
                <c:pt idx="8491">
                  <c:v>0.51695805788039995</c:v>
                </c:pt>
                <c:pt idx="8492">
                  <c:v>0.51710820198060004</c:v>
                </c:pt>
                <c:pt idx="8493">
                  <c:v>0.51725220680240003</c:v>
                </c:pt>
                <c:pt idx="8494">
                  <c:v>0.51739042997359996</c:v>
                </c:pt>
                <c:pt idx="8495">
                  <c:v>0.51771593093870005</c:v>
                </c:pt>
                <c:pt idx="8496">
                  <c:v>0.51803618669509999</c:v>
                </c:pt>
                <c:pt idx="8497">
                  <c:v>0.51836740970609996</c:v>
                </c:pt>
                <c:pt idx="8498">
                  <c:v>0.51865571737289995</c:v>
                </c:pt>
                <c:pt idx="8499">
                  <c:v>0.5189604759216</c:v>
                </c:pt>
                <c:pt idx="8500">
                  <c:v>0.51911520957949997</c:v>
                </c:pt>
                <c:pt idx="8501">
                  <c:v>0.51942425966259997</c:v>
                </c:pt>
                <c:pt idx="8502">
                  <c:v>0.51972943544390005</c:v>
                </c:pt>
                <c:pt idx="8503">
                  <c:v>0.52006113529209996</c:v>
                </c:pt>
                <c:pt idx="8504">
                  <c:v>0.5203836560249</c:v>
                </c:pt>
                <c:pt idx="8505">
                  <c:v>0.52048975229259997</c:v>
                </c:pt>
                <c:pt idx="8506">
                  <c:v>0.52056795358660002</c:v>
                </c:pt>
                <c:pt idx="8507">
                  <c:v>0.52064704895019998</c:v>
                </c:pt>
                <c:pt idx="8508">
                  <c:v>0.52076303958890002</c:v>
                </c:pt>
                <c:pt idx="8509">
                  <c:v>0.52090412378310003</c:v>
                </c:pt>
                <c:pt idx="8510">
                  <c:v>0.52123707532880004</c:v>
                </c:pt>
                <c:pt idx="8511">
                  <c:v>0.52155524492259997</c:v>
                </c:pt>
                <c:pt idx="8512">
                  <c:v>0.52177435159679997</c:v>
                </c:pt>
                <c:pt idx="8513">
                  <c:v>0.5220894217491</c:v>
                </c:pt>
                <c:pt idx="8514">
                  <c:v>0.52226740121839998</c:v>
                </c:pt>
                <c:pt idx="8515">
                  <c:v>0.52258265018460004</c:v>
                </c:pt>
                <c:pt idx="8516">
                  <c:v>0.52290254831310001</c:v>
                </c:pt>
                <c:pt idx="8517">
                  <c:v>0.52319133281709995</c:v>
                </c:pt>
                <c:pt idx="8518">
                  <c:v>0.52351874113079999</c:v>
                </c:pt>
                <c:pt idx="8519">
                  <c:v>0.52376520633699997</c:v>
                </c:pt>
                <c:pt idx="8520">
                  <c:v>0.52390569448470004</c:v>
                </c:pt>
                <c:pt idx="8521">
                  <c:v>0.52405232191090001</c:v>
                </c:pt>
                <c:pt idx="8522">
                  <c:v>0.52420735359189996</c:v>
                </c:pt>
                <c:pt idx="8523">
                  <c:v>0.5245273113251</c:v>
                </c:pt>
                <c:pt idx="8524">
                  <c:v>0.52473992109300005</c:v>
                </c:pt>
                <c:pt idx="8525">
                  <c:v>0.52496147155759998</c:v>
                </c:pt>
                <c:pt idx="8526">
                  <c:v>0.5251249670982</c:v>
                </c:pt>
                <c:pt idx="8527">
                  <c:v>0.52529442310329999</c:v>
                </c:pt>
                <c:pt idx="8528">
                  <c:v>0.52561485767359994</c:v>
                </c:pt>
                <c:pt idx="8529">
                  <c:v>0.52589857578279997</c:v>
                </c:pt>
                <c:pt idx="8530">
                  <c:v>0.52602231502529995</c:v>
                </c:pt>
                <c:pt idx="8531">
                  <c:v>0.5261364579201</c:v>
                </c:pt>
                <c:pt idx="8532">
                  <c:v>0.52624517679210003</c:v>
                </c:pt>
                <c:pt idx="8533">
                  <c:v>0.52658271789550004</c:v>
                </c:pt>
                <c:pt idx="8534">
                  <c:v>0.52675956487660003</c:v>
                </c:pt>
                <c:pt idx="8535">
                  <c:v>0.52687352895740003</c:v>
                </c:pt>
                <c:pt idx="8536">
                  <c:v>0.52694797515869995</c:v>
                </c:pt>
                <c:pt idx="8537">
                  <c:v>0.52706474065779996</c:v>
                </c:pt>
                <c:pt idx="8538">
                  <c:v>0.52740639448170001</c:v>
                </c:pt>
                <c:pt idx="8539">
                  <c:v>0.52773731946949998</c:v>
                </c:pt>
                <c:pt idx="8540">
                  <c:v>0.52791106700900003</c:v>
                </c:pt>
                <c:pt idx="8541">
                  <c:v>0.52809625864029996</c:v>
                </c:pt>
                <c:pt idx="8542">
                  <c:v>0.52843439579009999</c:v>
                </c:pt>
                <c:pt idx="8543">
                  <c:v>0.52875423431400004</c:v>
                </c:pt>
                <c:pt idx="8544">
                  <c:v>0.5290467143059</c:v>
                </c:pt>
                <c:pt idx="8545">
                  <c:v>0.5292322635651</c:v>
                </c:pt>
                <c:pt idx="8546">
                  <c:v>0.52937752008439998</c:v>
                </c:pt>
                <c:pt idx="8547">
                  <c:v>0.52955770492550003</c:v>
                </c:pt>
                <c:pt idx="8548">
                  <c:v>0.52972179651259999</c:v>
                </c:pt>
                <c:pt idx="8549">
                  <c:v>0.52988046407699996</c:v>
                </c:pt>
                <c:pt idx="8550">
                  <c:v>0.5300313830376</c:v>
                </c:pt>
                <c:pt idx="8551">
                  <c:v>0.53020030260090001</c:v>
                </c:pt>
                <c:pt idx="8552">
                  <c:v>0.5303531289101</c:v>
                </c:pt>
                <c:pt idx="8553">
                  <c:v>0.53067827224730002</c:v>
                </c:pt>
                <c:pt idx="8554">
                  <c:v>0.53088819980619995</c:v>
                </c:pt>
                <c:pt idx="8555">
                  <c:v>0.53105485439300004</c:v>
                </c:pt>
                <c:pt idx="8556">
                  <c:v>0.53140413761140004</c:v>
                </c:pt>
                <c:pt idx="8557">
                  <c:v>0.53158903121949996</c:v>
                </c:pt>
                <c:pt idx="8558">
                  <c:v>0.53191375732419999</c:v>
                </c:pt>
                <c:pt idx="8559">
                  <c:v>0.53224623203279997</c:v>
                </c:pt>
                <c:pt idx="8560">
                  <c:v>0.53247207403179997</c:v>
                </c:pt>
                <c:pt idx="8561">
                  <c:v>0.53282976150509997</c:v>
                </c:pt>
                <c:pt idx="8562">
                  <c:v>0.53297984600070003</c:v>
                </c:pt>
                <c:pt idx="8563">
                  <c:v>0.53309375047679997</c:v>
                </c:pt>
                <c:pt idx="8564">
                  <c:v>0.53343206644060004</c:v>
                </c:pt>
                <c:pt idx="8565">
                  <c:v>0.53379327058790005</c:v>
                </c:pt>
                <c:pt idx="8566">
                  <c:v>0.53411674499509998</c:v>
                </c:pt>
                <c:pt idx="8567">
                  <c:v>0.53426897525789996</c:v>
                </c:pt>
                <c:pt idx="8568">
                  <c:v>0.53438502550129996</c:v>
                </c:pt>
                <c:pt idx="8569">
                  <c:v>0.53453600406650004</c:v>
                </c:pt>
                <c:pt idx="8570">
                  <c:v>0.53476715087890003</c:v>
                </c:pt>
                <c:pt idx="8571">
                  <c:v>0.53494673967359996</c:v>
                </c:pt>
                <c:pt idx="8572">
                  <c:v>0.53506797552109997</c:v>
                </c:pt>
                <c:pt idx="8573">
                  <c:v>0.53516530990599998</c:v>
                </c:pt>
                <c:pt idx="8574">
                  <c:v>0.53548568487170001</c:v>
                </c:pt>
                <c:pt idx="8575">
                  <c:v>0.53561830520630005</c:v>
                </c:pt>
                <c:pt idx="8576">
                  <c:v>0.53594583272929996</c:v>
                </c:pt>
                <c:pt idx="8577">
                  <c:v>0.53628128767009997</c:v>
                </c:pt>
                <c:pt idx="8578">
                  <c:v>0.53661805391310002</c:v>
                </c:pt>
                <c:pt idx="8579">
                  <c:v>0.53683650493620005</c:v>
                </c:pt>
                <c:pt idx="8580">
                  <c:v>0.53718996047970002</c:v>
                </c:pt>
                <c:pt idx="8581">
                  <c:v>0.53745007514950005</c:v>
                </c:pt>
                <c:pt idx="8582">
                  <c:v>0.53757256269450004</c:v>
                </c:pt>
                <c:pt idx="8583">
                  <c:v>0.53779137134550004</c:v>
                </c:pt>
                <c:pt idx="8584">
                  <c:v>0.53799158334730002</c:v>
                </c:pt>
                <c:pt idx="8585">
                  <c:v>0.53815048933029996</c:v>
                </c:pt>
                <c:pt idx="8586">
                  <c:v>0.53847330808640004</c:v>
                </c:pt>
                <c:pt idx="8587">
                  <c:v>0.53859955072400001</c:v>
                </c:pt>
                <c:pt idx="8588">
                  <c:v>0.53869044780730002</c:v>
                </c:pt>
                <c:pt idx="8589">
                  <c:v>0.53878146409990002</c:v>
                </c:pt>
                <c:pt idx="8590">
                  <c:v>0.5388762354851</c:v>
                </c:pt>
                <c:pt idx="8591">
                  <c:v>0.53897529840470004</c:v>
                </c:pt>
                <c:pt idx="8592">
                  <c:v>0.53902542591089997</c:v>
                </c:pt>
                <c:pt idx="8593">
                  <c:v>0.53908163309099999</c:v>
                </c:pt>
                <c:pt idx="8594">
                  <c:v>0.53913140296939999</c:v>
                </c:pt>
                <c:pt idx="8595">
                  <c:v>0.53919053077699997</c:v>
                </c:pt>
                <c:pt idx="8596">
                  <c:v>0.53924947977070004</c:v>
                </c:pt>
                <c:pt idx="8597">
                  <c:v>0.53930318355560003</c:v>
                </c:pt>
                <c:pt idx="8598">
                  <c:v>0.53936320543289995</c:v>
                </c:pt>
                <c:pt idx="8599">
                  <c:v>0.53942066431049995</c:v>
                </c:pt>
                <c:pt idx="8600">
                  <c:v>0.53948223590849997</c:v>
                </c:pt>
                <c:pt idx="8601">
                  <c:v>0.53953391313550003</c:v>
                </c:pt>
                <c:pt idx="8602">
                  <c:v>0.53962862491609997</c:v>
                </c:pt>
                <c:pt idx="8603">
                  <c:v>0.53971612453460005</c:v>
                </c:pt>
                <c:pt idx="8604">
                  <c:v>0.5398065447807</c:v>
                </c:pt>
                <c:pt idx="8605">
                  <c:v>0.53988957405089999</c:v>
                </c:pt>
                <c:pt idx="8606">
                  <c:v>0.5399755835533</c:v>
                </c:pt>
                <c:pt idx="8607">
                  <c:v>0.54009783267970002</c:v>
                </c:pt>
                <c:pt idx="8608">
                  <c:v>0.54018211364750002</c:v>
                </c:pt>
                <c:pt idx="8609">
                  <c:v>0.54029649496080001</c:v>
                </c:pt>
                <c:pt idx="8610">
                  <c:v>0.54037225246429998</c:v>
                </c:pt>
                <c:pt idx="8611">
                  <c:v>0.54048430919650003</c:v>
                </c:pt>
                <c:pt idx="8612">
                  <c:v>0.54082441329959996</c:v>
                </c:pt>
                <c:pt idx="8613">
                  <c:v>0.54112935066220003</c:v>
                </c:pt>
                <c:pt idx="8614">
                  <c:v>0.54130899906160002</c:v>
                </c:pt>
                <c:pt idx="8615">
                  <c:v>0.5415479540825</c:v>
                </c:pt>
                <c:pt idx="8616">
                  <c:v>0.54180920124050003</c:v>
                </c:pt>
                <c:pt idx="8617">
                  <c:v>0.54208636283870004</c:v>
                </c:pt>
                <c:pt idx="8618">
                  <c:v>0.54240691661829998</c:v>
                </c:pt>
                <c:pt idx="8619">
                  <c:v>0.54270535707470002</c:v>
                </c:pt>
                <c:pt idx="8620">
                  <c:v>0.54302752017970002</c:v>
                </c:pt>
                <c:pt idx="8621">
                  <c:v>0.54335033893590001</c:v>
                </c:pt>
                <c:pt idx="8622">
                  <c:v>0.54355388879779998</c:v>
                </c:pt>
                <c:pt idx="8623">
                  <c:v>0.54366892576220005</c:v>
                </c:pt>
                <c:pt idx="8624">
                  <c:v>0.54381358623499998</c:v>
                </c:pt>
                <c:pt idx="8625">
                  <c:v>0.54398894310000001</c:v>
                </c:pt>
                <c:pt idx="8626">
                  <c:v>0.54430460929869995</c:v>
                </c:pt>
                <c:pt idx="8627">
                  <c:v>0.54450470209120005</c:v>
                </c:pt>
                <c:pt idx="8628">
                  <c:v>0.54460936784739999</c:v>
                </c:pt>
                <c:pt idx="8629">
                  <c:v>0.54472321271900004</c:v>
                </c:pt>
                <c:pt idx="8630">
                  <c:v>0.5449077486992</c:v>
                </c:pt>
                <c:pt idx="8631">
                  <c:v>0.54524648189540004</c:v>
                </c:pt>
                <c:pt idx="8632">
                  <c:v>0.54550886154169997</c:v>
                </c:pt>
                <c:pt idx="8633">
                  <c:v>0.54569089412689997</c:v>
                </c:pt>
                <c:pt idx="8634">
                  <c:v>0.54600578546519996</c:v>
                </c:pt>
                <c:pt idx="8635">
                  <c:v>0.54619461297990002</c:v>
                </c:pt>
                <c:pt idx="8636">
                  <c:v>0.54650968313220005</c:v>
                </c:pt>
                <c:pt idx="8637">
                  <c:v>0.54682642221449995</c:v>
                </c:pt>
                <c:pt idx="8638">
                  <c:v>0.54718047380449997</c:v>
                </c:pt>
                <c:pt idx="8639">
                  <c:v>0.54752802848820004</c:v>
                </c:pt>
                <c:pt idx="8640">
                  <c:v>0.54770630598070003</c:v>
                </c:pt>
                <c:pt idx="8641">
                  <c:v>0.54784250259400002</c:v>
                </c:pt>
                <c:pt idx="8642">
                  <c:v>0.54818695783619997</c:v>
                </c:pt>
                <c:pt idx="8643">
                  <c:v>0.54829961061480004</c:v>
                </c:pt>
                <c:pt idx="8644">
                  <c:v>0.54841178655620004</c:v>
                </c:pt>
                <c:pt idx="8645">
                  <c:v>0.54849344491959995</c:v>
                </c:pt>
                <c:pt idx="8646">
                  <c:v>0.5486418604851</c:v>
                </c:pt>
                <c:pt idx="8647">
                  <c:v>0.54898720979689997</c:v>
                </c:pt>
                <c:pt idx="8648">
                  <c:v>0.54916900396349999</c:v>
                </c:pt>
                <c:pt idx="8649">
                  <c:v>0.54947566986079999</c:v>
                </c:pt>
                <c:pt idx="8650">
                  <c:v>0.54977464675900001</c:v>
                </c:pt>
                <c:pt idx="8651">
                  <c:v>0.54996603727339999</c:v>
                </c:pt>
                <c:pt idx="8652">
                  <c:v>0.5502954721451</c:v>
                </c:pt>
                <c:pt idx="8653">
                  <c:v>0.55057680606839998</c:v>
                </c:pt>
                <c:pt idx="8654">
                  <c:v>0.55087918043140005</c:v>
                </c:pt>
                <c:pt idx="8655">
                  <c:v>0.55120420455929997</c:v>
                </c:pt>
                <c:pt idx="8656">
                  <c:v>0.55140012502669999</c:v>
                </c:pt>
                <c:pt idx="8657">
                  <c:v>0.55145543813709996</c:v>
                </c:pt>
                <c:pt idx="8658">
                  <c:v>0.55156582593920001</c:v>
                </c:pt>
                <c:pt idx="8659">
                  <c:v>0.55167478322980001</c:v>
                </c:pt>
                <c:pt idx="8660">
                  <c:v>0.55182653665540005</c:v>
                </c:pt>
                <c:pt idx="8661">
                  <c:v>0.55203920602800005</c:v>
                </c:pt>
                <c:pt idx="8662">
                  <c:v>0.55236506462099999</c:v>
                </c:pt>
                <c:pt idx="8663">
                  <c:v>0.55260622501370005</c:v>
                </c:pt>
                <c:pt idx="8664">
                  <c:v>0.55296164751050003</c:v>
                </c:pt>
                <c:pt idx="8665">
                  <c:v>0.55310505628590001</c:v>
                </c:pt>
                <c:pt idx="8666">
                  <c:v>0.55345255136490001</c:v>
                </c:pt>
                <c:pt idx="8667">
                  <c:v>0.55380409955980003</c:v>
                </c:pt>
                <c:pt idx="8668">
                  <c:v>0.55401986837390005</c:v>
                </c:pt>
                <c:pt idx="8669">
                  <c:v>0.55413979291920001</c:v>
                </c:pt>
                <c:pt idx="8670">
                  <c:v>0.55446547269820001</c:v>
                </c:pt>
                <c:pt idx="8671">
                  <c:v>0.55466502904890003</c:v>
                </c:pt>
                <c:pt idx="8672">
                  <c:v>0.55501604080199995</c:v>
                </c:pt>
                <c:pt idx="8673">
                  <c:v>0.55520027875900002</c:v>
                </c:pt>
                <c:pt idx="8674">
                  <c:v>0.55554503202439998</c:v>
                </c:pt>
                <c:pt idx="8675">
                  <c:v>0.5558665394783</c:v>
                </c:pt>
                <c:pt idx="8676">
                  <c:v>0.55621707439419998</c:v>
                </c:pt>
                <c:pt idx="8677">
                  <c:v>0.55653488636019999</c:v>
                </c:pt>
                <c:pt idx="8678">
                  <c:v>0.5567606091499</c:v>
                </c:pt>
                <c:pt idx="8679">
                  <c:v>0.55688953399660002</c:v>
                </c:pt>
                <c:pt idx="8680">
                  <c:v>0.55721294879909999</c:v>
                </c:pt>
                <c:pt idx="8681">
                  <c:v>0.5575557947159</c:v>
                </c:pt>
                <c:pt idx="8682">
                  <c:v>0.55785143375400004</c:v>
                </c:pt>
                <c:pt idx="8683">
                  <c:v>0.55806887149810003</c:v>
                </c:pt>
                <c:pt idx="8684">
                  <c:v>0.55840927362439996</c:v>
                </c:pt>
                <c:pt idx="8685">
                  <c:v>0.55866307020189998</c:v>
                </c:pt>
                <c:pt idx="8686">
                  <c:v>0.55878031253810001</c:v>
                </c:pt>
                <c:pt idx="8687">
                  <c:v>0.5588960647583</c:v>
                </c:pt>
                <c:pt idx="8688">
                  <c:v>0.55924779176710004</c:v>
                </c:pt>
                <c:pt idx="8689">
                  <c:v>0.55933254957199996</c:v>
                </c:pt>
                <c:pt idx="8690">
                  <c:v>0.55941498279570001</c:v>
                </c:pt>
                <c:pt idx="8691">
                  <c:v>0.55949634313579999</c:v>
                </c:pt>
                <c:pt idx="8692">
                  <c:v>0.55961024761199996</c:v>
                </c:pt>
                <c:pt idx="8693">
                  <c:v>0.55983883142470003</c:v>
                </c:pt>
                <c:pt idx="8694">
                  <c:v>0.55998516082759997</c:v>
                </c:pt>
                <c:pt idx="8695">
                  <c:v>0.56018435955050006</c:v>
                </c:pt>
                <c:pt idx="8696">
                  <c:v>0.56039297580720004</c:v>
                </c:pt>
                <c:pt idx="8697">
                  <c:v>0.56070297956470005</c:v>
                </c:pt>
                <c:pt idx="8698">
                  <c:v>0.56085389852519996</c:v>
                </c:pt>
                <c:pt idx="8699">
                  <c:v>0.56096166372300005</c:v>
                </c:pt>
                <c:pt idx="8700">
                  <c:v>0.56104218959810004</c:v>
                </c:pt>
                <c:pt idx="8701">
                  <c:v>0.56115263700490003</c:v>
                </c:pt>
                <c:pt idx="8702">
                  <c:v>0.5612644553185</c:v>
                </c:pt>
                <c:pt idx="8703">
                  <c:v>0.56161355972289995</c:v>
                </c:pt>
                <c:pt idx="8704">
                  <c:v>0.5619280934334</c:v>
                </c:pt>
                <c:pt idx="8705">
                  <c:v>0.56219744682310002</c:v>
                </c:pt>
                <c:pt idx="8706">
                  <c:v>0.56232082843779996</c:v>
                </c:pt>
                <c:pt idx="8707">
                  <c:v>0.56240588426589999</c:v>
                </c:pt>
                <c:pt idx="8708">
                  <c:v>0.56249386072160001</c:v>
                </c:pt>
                <c:pt idx="8709">
                  <c:v>0.56261134147640002</c:v>
                </c:pt>
                <c:pt idx="8710">
                  <c:v>0.56284713745119996</c:v>
                </c:pt>
                <c:pt idx="8711">
                  <c:v>0.56290030479429998</c:v>
                </c:pt>
                <c:pt idx="8712">
                  <c:v>0.56296485662460005</c:v>
                </c:pt>
                <c:pt idx="8713">
                  <c:v>0.56302487850189997</c:v>
                </c:pt>
                <c:pt idx="8714">
                  <c:v>0.56308627128599997</c:v>
                </c:pt>
                <c:pt idx="8715">
                  <c:v>0.56315118074420001</c:v>
                </c:pt>
                <c:pt idx="8716">
                  <c:v>0.56320840120320004</c:v>
                </c:pt>
                <c:pt idx="8717">
                  <c:v>0.56327843666080002</c:v>
                </c:pt>
                <c:pt idx="8718">
                  <c:v>0.56334465742109996</c:v>
                </c:pt>
                <c:pt idx="8719">
                  <c:v>0.5634042620659</c:v>
                </c:pt>
                <c:pt idx="8720">
                  <c:v>0.56345981359480002</c:v>
                </c:pt>
                <c:pt idx="8721">
                  <c:v>0.56355422735210003</c:v>
                </c:pt>
                <c:pt idx="8722">
                  <c:v>0.56363683938980003</c:v>
                </c:pt>
                <c:pt idx="8723">
                  <c:v>0.56378471851349998</c:v>
                </c:pt>
                <c:pt idx="8724">
                  <c:v>0.56393164396289996</c:v>
                </c:pt>
                <c:pt idx="8725">
                  <c:v>0.56404304504390002</c:v>
                </c:pt>
                <c:pt idx="8726">
                  <c:v>0.56419271230699997</c:v>
                </c:pt>
                <c:pt idx="8727">
                  <c:v>0.56450742483140004</c:v>
                </c:pt>
                <c:pt idx="8728">
                  <c:v>0.56471443176269998</c:v>
                </c:pt>
                <c:pt idx="8729">
                  <c:v>0.5648973584175</c:v>
                </c:pt>
                <c:pt idx="8730">
                  <c:v>0.56521135568619996</c:v>
                </c:pt>
                <c:pt idx="8731">
                  <c:v>0.56550848484039995</c:v>
                </c:pt>
                <c:pt idx="8732">
                  <c:v>0.56565380096439999</c:v>
                </c:pt>
                <c:pt idx="8733">
                  <c:v>0.56579607725140002</c:v>
                </c:pt>
                <c:pt idx="8734">
                  <c:v>0.56591165065769999</c:v>
                </c:pt>
                <c:pt idx="8735">
                  <c:v>0.56607651710509999</c:v>
                </c:pt>
                <c:pt idx="8736">
                  <c:v>0.56625741720199996</c:v>
                </c:pt>
                <c:pt idx="8737">
                  <c:v>0.56647771596910002</c:v>
                </c:pt>
                <c:pt idx="8738">
                  <c:v>0.56680369377140005</c:v>
                </c:pt>
                <c:pt idx="8739">
                  <c:v>0.56713497638699994</c:v>
                </c:pt>
                <c:pt idx="8740">
                  <c:v>0.56732124090189995</c:v>
                </c:pt>
                <c:pt idx="8741">
                  <c:v>0.5674409866333</c:v>
                </c:pt>
                <c:pt idx="8742">
                  <c:v>0.56775319576259997</c:v>
                </c:pt>
                <c:pt idx="8743">
                  <c:v>0.56792432069779997</c:v>
                </c:pt>
                <c:pt idx="8744">
                  <c:v>0.56807786226269996</c:v>
                </c:pt>
                <c:pt idx="8745">
                  <c:v>0.56820565462109995</c:v>
                </c:pt>
                <c:pt idx="8746">
                  <c:v>0.5683237314224</c:v>
                </c:pt>
                <c:pt idx="8747">
                  <c:v>0.56854897737499999</c:v>
                </c:pt>
                <c:pt idx="8748">
                  <c:v>0.56861901283259997</c:v>
                </c:pt>
                <c:pt idx="8749">
                  <c:v>0.56869643926619995</c:v>
                </c:pt>
                <c:pt idx="8750">
                  <c:v>0.56878173351289996</c:v>
                </c:pt>
                <c:pt idx="8751">
                  <c:v>0.56885683536529996</c:v>
                </c:pt>
                <c:pt idx="8752">
                  <c:v>0.56903606653210004</c:v>
                </c:pt>
                <c:pt idx="8753">
                  <c:v>0.56921482086179997</c:v>
                </c:pt>
                <c:pt idx="8754">
                  <c:v>0.56953173875810004</c:v>
                </c:pt>
                <c:pt idx="8755">
                  <c:v>0.56964963674549995</c:v>
                </c:pt>
                <c:pt idx="8756">
                  <c:v>0.56972438097</c:v>
                </c:pt>
                <c:pt idx="8757">
                  <c:v>0.56980377435679996</c:v>
                </c:pt>
                <c:pt idx="8758">
                  <c:v>0.56987977027890002</c:v>
                </c:pt>
                <c:pt idx="8759">
                  <c:v>0.56996667385099997</c:v>
                </c:pt>
                <c:pt idx="8760">
                  <c:v>0.57005476951599998</c:v>
                </c:pt>
                <c:pt idx="8761">
                  <c:v>0.57016903161999999</c:v>
                </c:pt>
                <c:pt idx="8762">
                  <c:v>0.5703294277191</c:v>
                </c:pt>
                <c:pt idx="8763">
                  <c:v>0.57062286138530005</c:v>
                </c:pt>
                <c:pt idx="8764">
                  <c:v>0.57071000337599997</c:v>
                </c:pt>
                <c:pt idx="8765">
                  <c:v>0.57082158327099997</c:v>
                </c:pt>
                <c:pt idx="8766">
                  <c:v>0.57094252109529997</c:v>
                </c:pt>
                <c:pt idx="8767">
                  <c:v>0.57102739810939995</c:v>
                </c:pt>
                <c:pt idx="8768">
                  <c:v>0.57111507654189997</c:v>
                </c:pt>
                <c:pt idx="8769">
                  <c:v>0.57120954990390005</c:v>
                </c:pt>
                <c:pt idx="8770">
                  <c:v>0.57132846117019997</c:v>
                </c:pt>
                <c:pt idx="8771">
                  <c:v>0.57154488563539996</c:v>
                </c:pt>
                <c:pt idx="8772">
                  <c:v>0.57185190916060002</c:v>
                </c:pt>
                <c:pt idx="8773">
                  <c:v>0.572210252285</c:v>
                </c:pt>
                <c:pt idx="8774">
                  <c:v>0.57233935594560004</c:v>
                </c:pt>
                <c:pt idx="8775">
                  <c:v>0.57265120744709996</c:v>
                </c:pt>
                <c:pt idx="8776">
                  <c:v>0.57290250062939996</c:v>
                </c:pt>
                <c:pt idx="8777">
                  <c:v>0.57307648658749999</c:v>
                </c:pt>
                <c:pt idx="8778">
                  <c:v>0.57322001457210003</c:v>
                </c:pt>
                <c:pt idx="8779">
                  <c:v>0.57340711355209995</c:v>
                </c:pt>
                <c:pt idx="8780">
                  <c:v>0.57374441623689998</c:v>
                </c:pt>
                <c:pt idx="8781">
                  <c:v>0.57387948036189995</c:v>
                </c:pt>
                <c:pt idx="8782">
                  <c:v>0.57399910688400002</c:v>
                </c:pt>
                <c:pt idx="8783">
                  <c:v>0.57411736249919998</c:v>
                </c:pt>
                <c:pt idx="8784">
                  <c:v>0.5743359327316</c:v>
                </c:pt>
                <c:pt idx="8785">
                  <c:v>0.5746766924858</c:v>
                </c:pt>
                <c:pt idx="8786">
                  <c:v>0.57482969760890001</c:v>
                </c:pt>
                <c:pt idx="8787">
                  <c:v>0.57497394084929998</c:v>
                </c:pt>
                <c:pt idx="8788">
                  <c:v>0.57531267404560005</c:v>
                </c:pt>
                <c:pt idx="8789">
                  <c:v>0.57556265592580003</c:v>
                </c:pt>
                <c:pt idx="8790">
                  <c:v>0.57589656114580001</c:v>
                </c:pt>
                <c:pt idx="8791">
                  <c:v>0.57610982656480003</c:v>
                </c:pt>
                <c:pt idx="8792">
                  <c:v>0.57643377780909999</c:v>
                </c:pt>
                <c:pt idx="8793">
                  <c:v>0.57674670219419999</c:v>
                </c:pt>
                <c:pt idx="8794">
                  <c:v>0.57696688175199995</c:v>
                </c:pt>
                <c:pt idx="8795">
                  <c:v>0.5772814154625</c:v>
                </c:pt>
                <c:pt idx="8796">
                  <c:v>0.57756394147870005</c:v>
                </c:pt>
                <c:pt idx="8797">
                  <c:v>0.57781177759169999</c:v>
                </c:pt>
                <c:pt idx="8798">
                  <c:v>0.57794439792630004</c:v>
                </c:pt>
                <c:pt idx="8799">
                  <c:v>0.57827037572859996</c:v>
                </c:pt>
                <c:pt idx="8800">
                  <c:v>0.57843446731570003</c:v>
                </c:pt>
                <c:pt idx="8801">
                  <c:v>0.57878327369689997</c:v>
                </c:pt>
                <c:pt idx="8802">
                  <c:v>0.57900309562679997</c:v>
                </c:pt>
                <c:pt idx="8803">
                  <c:v>0.5792734026909</c:v>
                </c:pt>
                <c:pt idx="8804">
                  <c:v>0.57957357168199997</c:v>
                </c:pt>
                <c:pt idx="8805">
                  <c:v>0.5797482728958</c:v>
                </c:pt>
                <c:pt idx="8806">
                  <c:v>0.58008801937099996</c:v>
                </c:pt>
                <c:pt idx="8807">
                  <c:v>0.580225944519</c:v>
                </c:pt>
                <c:pt idx="8808">
                  <c:v>0.5805615186691</c:v>
                </c:pt>
                <c:pt idx="8809">
                  <c:v>0.58087968826290004</c:v>
                </c:pt>
                <c:pt idx="8810">
                  <c:v>0.58119815588000001</c:v>
                </c:pt>
                <c:pt idx="8811">
                  <c:v>0.58151537179949997</c:v>
                </c:pt>
                <c:pt idx="8812">
                  <c:v>0.58184540271759999</c:v>
                </c:pt>
                <c:pt idx="8813">
                  <c:v>0.58218753337859996</c:v>
                </c:pt>
                <c:pt idx="8814">
                  <c:v>0.58252036571499999</c:v>
                </c:pt>
                <c:pt idx="8815">
                  <c:v>0.58284914493560003</c:v>
                </c:pt>
                <c:pt idx="8816">
                  <c:v>0.58306735754009997</c:v>
                </c:pt>
                <c:pt idx="8817">
                  <c:v>0.58314782381060004</c:v>
                </c:pt>
                <c:pt idx="8818">
                  <c:v>0.58321106433869996</c:v>
                </c:pt>
                <c:pt idx="8819">
                  <c:v>0.58329659700390002</c:v>
                </c:pt>
                <c:pt idx="8820">
                  <c:v>0.58341950178150004</c:v>
                </c:pt>
                <c:pt idx="8821">
                  <c:v>0.58353310823439997</c:v>
                </c:pt>
                <c:pt idx="8822">
                  <c:v>0.58365523815160003</c:v>
                </c:pt>
                <c:pt idx="8823">
                  <c:v>0.58398216962810001</c:v>
                </c:pt>
                <c:pt idx="8824">
                  <c:v>0.58423221111300006</c:v>
                </c:pt>
                <c:pt idx="8825">
                  <c:v>0.58435064554210003</c:v>
                </c:pt>
                <c:pt idx="8826">
                  <c:v>0.58447390794749998</c:v>
                </c:pt>
                <c:pt idx="8827">
                  <c:v>0.584576010704</c:v>
                </c:pt>
                <c:pt idx="8828">
                  <c:v>0.58490425348279995</c:v>
                </c:pt>
                <c:pt idx="8829">
                  <c:v>0.58524906635280005</c:v>
                </c:pt>
                <c:pt idx="8830">
                  <c:v>0.58536714315409999</c:v>
                </c:pt>
                <c:pt idx="8831">
                  <c:v>0.58571577072140002</c:v>
                </c:pt>
                <c:pt idx="8832">
                  <c:v>0.58602261543269996</c:v>
                </c:pt>
                <c:pt idx="8833">
                  <c:v>0.58635801076890004</c:v>
                </c:pt>
                <c:pt idx="8834">
                  <c:v>0.58668237924580002</c:v>
                </c:pt>
                <c:pt idx="8835">
                  <c:v>0.58687621355060005</c:v>
                </c:pt>
                <c:pt idx="8836">
                  <c:v>0.58718758821490002</c:v>
                </c:pt>
                <c:pt idx="8837">
                  <c:v>0.5874549150467</c:v>
                </c:pt>
                <c:pt idx="8838">
                  <c:v>0.58780586719509997</c:v>
                </c:pt>
                <c:pt idx="8839">
                  <c:v>0.58815020322800005</c:v>
                </c:pt>
                <c:pt idx="8840">
                  <c:v>0.58845353126529998</c:v>
                </c:pt>
                <c:pt idx="8841">
                  <c:v>0.58856767416</c:v>
                </c:pt>
                <c:pt idx="8842">
                  <c:v>0.58867859840390002</c:v>
                </c:pt>
                <c:pt idx="8843">
                  <c:v>0.58898669481279997</c:v>
                </c:pt>
                <c:pt idx="8844">
                  <c:v>0.58930850028990001</c:v>
                </c:pt>
                <c:pt idx="8845">
                  <c:v>0.58952277898789995</c:v>
                </c:pt>
                <c:pt idx="8846">
                  <c:v>0.58970886468890005</c:v>
                </c:pt>
                <c:pt idx="8847">
                  <c:v>0.5900758504868</c:v>
                </c:pt>
                <c:pt idx="8848">
                  <c:v>0.59028822183609997</c:v>
                </c:pt>
                <c:pt idx="8849">
                  <c:v>0.59041303396220002</c:v>
                </c:pt>
                <c:pt idx="8850">
                  <c:v>0.59052866697310002</c:v>
                </c:pt>
                <c:pt idx="8851">
                  <c:v>0.59067946672439997</c:v>
                </c:pt>
                <c:pt idx="8852">
                  <c:v>0.59102439880369995</c:v>
                </c:pt>
                <c:pt idx="8853">
                  <c:v>0.59111726284029997</c:v>
                </c:pt>
                <c:pt idx="8854">
                  <c:v>0.59121215343480005</c:v>
                </c:pt>
                <c:pt idx="8855">
                  <c:v>0.59130775928500001</c:v>
                </c:pt>
                <c:pt idx="8856">
                  <c:v>0.59139358997339997</c:v>
                </c:pt>
                <c:pt idx="8857">
                  <c:v>0.5915502309799</c:v>
                </c:pt>
                <c:pt idx="8858">
                  <c:v>0.59187984466550003</c:v>
                </c:pt>
                <c:pt idx="8859">
                  <c:v>0.59219211339949995</c:v>
                </c:pt>
                <c:pt idx="8860">
                  <c:v>0.59240186214449997</c:v>
                </c:pt>
                <c:pt idx="8861">
                  <c:v>0.5925399065018</c:v>
                </c:pt>
                <c:pt idx="8862">
                  <c:v>0.59272044897080001</c:v>
                </c:pt>
                <c:pt idx="8863">
                  <c:v>0.59290057420730002</c:v>
                </c:pt>
                <c:pt idx="8864">
                  <c:v>0.59323769807820004</c:v>
                </c:pt>
                <c:pt idx="8865">
                  <c:v>0.59355551004410001</c:v>
                </c:pt>
                <c:pt idx="8866">
                  <c:v>0.59376275539400003</c:v>
                </c:pt>
                <c:pt idx="8867">
                  <c:v>0.59387940168380005</c:v>
                </c:pt>
                <c:pt idx="8868">
                  <c:v>0.5939892530441</c:v>
                </c:pt>
                <c:pt idx="8869">
                  <c:v>0.59411746263499998</c:v>
                </c:pt>
                <c:pt idx="8870">
                  <c:v>0.59430152177810003</c:v>
                </c:pt>
                <c:pt idx="8871">
                  <c:v>0.59445303678509998</c:v>
                </c:pt>
                <c:pt idx="8872">
                  <c:v>0.59454023838040004</c:v>
                </c:pt>
                <c:pt idx="8873">
                  <c:v>0.59466034173969995</c:v>
                </c:pt>
                <c:pt idx="8874">
                  <c:v>0.59478861093519997</c:v>
                </c:pt>
                <c:pt idx="8875">
                  <c:v>0.59500467777249999</c:v>
                </c:pt>
                <c:pt idx="8876">
                  <c:v>0.59534120559689996</c:v>
                </c:pt>
                <c:pt idx="8877">
                  <c:v>0.59552597999570001</c:v>
                </c:pt>
                <c:pt idx="8878">
                  <c:v>0.59560775756840001</c:v>
                </c:pt>
                <c:pt idx="8879">
                  <c:v>0.59569185972210004</c:v>
                </c:pt>
                <c:pt idx="8880">
                  <c:v>0.59578192234039995</c:v>
                </c:pt>
                <c:pt idx="8881">
                  <c:v>0.59587460756300004</c:v>
                </c:pt>
                <c:pt idx="8882">
                  <c:v>0.59596931934359998</c:v>
                </c:pt>
                <c:pt idx="8883">
                  <c:v>0.59631866216660001</c:v>
                </c:pt>
                <c:pt idx="8884">
                  <c:v>0.59667921066280005</c:v>
                </c:pt>
                <c:pt idx="8885">
                  <c:v>0.59676235914230003</c:v>
                </c:pt>
                <c:pt idx="8886">
                  <c:v>0.59683984518050004</c:v>
                </c:pt>
                <c:pt idx="8887">
                  <c:v>0.59691607952119996</c:v>
                </c:pt>
                <c:pt idx="8888">
                  <c:v>0.59703648090359995</c:v>
                </c:pt>
                <c:pt idx="8889">
                  <c:v>0.59736579656599997</c:v>
                </c:pt>
                <c:pt idx="8890">
                  <c:v>0.59761214256289996</c:v>
                </c:pt>
                <c:pt idx="8891">
                  <c:v>0.59772241115570002</c:v>
                </c:pt>
                <c:pt idx="8892">
                  <c:v>0.59784811735150001</c:v>
                </c:pt>
                <c:pt idx="8893">
                  <c:v>0.59795755147929996</c:v>
                </c:pt>
                <c:pt idx="8894">
                  <c:v>0.59806925058360005</c:v>
                </c:pt>
                <c:pt idx="8895">
                  <c:v>0.59818941354749999</c:v>
                </c:pt>
                <c:pt idx="8896">
                  <c:v>0.59827941656109995</c:v>
                </c:pt>
                <c:pt idx="8897">
                  <c:v>0.59845137596130005</c:v>
                </c:pt>
                <c:pt idx="8898">
                  <c:v>0.59879887104030005</c:v>
                </c:pt>
                <c:pt idx="8899">
                  <c:v>0.59913009405140005</c:v>
                </c:pt>
                <c:pt idx="8900">
                  <c:v>0.59929209947590001</c:v>
                </c:pt>
                <c:pt idx="8901">
                  <c:v>0.59940248727800005</c:v>
                </c:pt>
                <c:pt idx="8902">
                  <c:v>0.59955292940140004</c:v>
                </c:pt>
                <c:pt idx="8903">
                  <c:v>0.59974241256710004</c:v>
                </c:pt>
                <c:pt idx="8904">
                  <c:v>0.60001844167709995</c:v>
                </c:pt>
                <c:pt idx="8905">
                  <c:v>0.60038131475449996</c:v>
                </c:pt>
                <c:pt idx="8906">
                  <c:v>0.60046577453609995</c:v>
                </c:pt>
                <c:pt idx="8907">
                  <c:v>0.60055762529370005</c:v>
                </c:pt>
                <c:pt idx="8908">
                  <c:v>0.60064446926119996</c:v>
                </c:pt>
                <c:pt idx="8909">
                  <c:v>0.60074055194849996</c:v>
                </c:pt>
                <c:pt idx="8910">
                  <c:v>0.60085487365720003</c:v>
                </c:pt>
                <c:pt idx="8911">
                  <c:v>0.60096544027330001</c:v>
                </c:pt>
                <c:pt idx="8912">
                  <c:v>0.60104495286939996</c:v>
                </c:pt>
                <c:pt idx="8913">
                  <c:v>0.60112941265109998</c:v>
                </c:pt>
                <c:pt idx="8914">
                  <c:v>0.60122507810589998</c:v>
                </c:pt>
                <c:pt idx="8915">
                  <c:v>0.60131055116650001</c:v>
                </c:pt>
                <c:pt idx="8916">
                  <c:v>0.60135239362720005</c:v>
                </c:pt>
                <c:pt idx="8917">
                  <c:v>0.6014460325241</c:v>
                </c:pt>
                <c:pt idx="8918">
                  <c:v>0.60155683755870004</c:v>
                </c:pt>
                <c:pt idx="8919">
                  <c:v>0.60188937187189995</c:v>
                </c:pt>
                <c:pt idx="8920">
                  <c:v>0.60221248865129995</c:v>
                </c:pt>
                <c:pt idx="8921">
                  <c:v>0.60235470533369995</c:v>
                </c:pt>
                <c:pt idx="8922">
                  <c:v>0.60247778892519999</c:v>
                </c:pt>
                <c:pt idx="8923">
                  <c:v>0.60262382030490003</c:v>
                </c:pt>
                <c:pt idx="8924">
                  <c:v>0.60277795791629996</c:v>
                </c:pt>
                <c:pt idx="8925">
                  <c:v>0.60293221473689995</c:v>
                </c:pt>
                <c:pt idx="8926">
                  <c:v>0.60305404663090001</c:v>
                </c:pt>
                <c:pt idx="8927">
                  <c:v>0.60316544771189995</c:v>
                </c:pt>
                <c:pt idx="8928">
                  <c:v>0.60325306653980004</c:v>
                </c:pt>
                <c:pt idx="8929">
                  <c:v>0.60334360599519998</c:v>
                </c:pt>
                <c:pt idx="8930">
                  <c:v>0.6033970713615</c:v>
                </c:pt>
                <c:pt idx="8931">
                  <c:v>0.60348486900330001</c:v>
                </c:pt>
                <c:pt idx="8932">
                  <c:v>0.60357046127320002</c:v>
                </c:pt>
                <c:pt idx="8933">
                  <c:v>0.60365986824039997</c:v>
                </c:pt>
                <c:pt idx="8934">
                  <c:v>0.60378402471540005</c:v>
                </c:pt>
                <c:pt idx="8935">
                  <c:v>0.60411930084230003</c:v>
                </c:pt>
                <c:pt idx="8936">
                  <c:v>0.60429048538209995</c:v>
                </c:pt>
                <c:pt idx="8937">
                  <c:v>0.60464382171630005</c:v>
                </c:pt>
                <c:pt idx="8938">
                  <c:v>0.60498422384259998</c:v>
                </c:pt>
                <c:pt idx="8939">
                  <c:v>0.60529518127439996</c:v>
                </c:pt>
                <c:pt idx="8940">
                  <c:v>0.60547202825549995</c:v>
                </c:pt>
                <c:pt idx="8941">
                  <c:v>0.60580778121949996</c:v>
                </c:pt>
                <c:pt idx="8942">
                  <c:v>0.60612171888349997</c:v>
                </c:pt>
                <c:pt idx="8943">
                  <c:v>0.60644274950029997</c:v>
                </c:pt>
                <c:pt idx="8944">
                  <c:v>0.60671043396000002</c:v>
                </c:pt>
                <c:pt idx="8945">
                  <c:v>0.60682839155199997</c:v>
                </c:pt>
                <c:pt idx="8946">
                  <c:v>0.60698300600050004</c:v>
                </c:pt>
                <c:pt idx="8947">
                  <c:v>0.60732048749919998</c:v>
                </c:pt>
                <c:pt idx="8948">
                  <c:v>0.60761660337449996</c:v>
                </c:pt>
                <c:pt idx="8949">
                  <c:v>0.60793805122379996</c:v>
                </c:pt>
                <c:pt idx="8950">
                  <c:v>0.60803622007369995</c:v>
                </c:pt>
                <c:pt idx="8951">
                  <c:v>0.60812097787859998</c:v>
                </c:pt>
                <c:pt idx="8952">
                  <c:v>0.60827016830439995</c:v>
                </c:pt>
                <c:pt idx="8953">
                  <c:v>0.60845690965650001</c:v>
                </c:pt>
                <c:pt idx="8954">
                  <c:v>0.60864728689189995</c:v>
                </c:pt>
                <c:pt idx="8955">
                  <c:v>0.60889703035349996</c:v>
                </c:pt>
                <c:pt idx="8956">
                  <c:v>0.60910832881929999</c:v>
                </c:pt>
                <c:pt idx="8957">
                  <c:v>0.6093961000443</c:v>
                </c:pt>
                <c:pt idx="8958">
                  <c:v>0.60947799682619996</c:v>
                </c:pt>
                <c:pt idx="8959">
                  <c:v>0.60958784818650003</c:v>
                </c:pt>
                <c:pt idx="8960">
                  <c:v>0.60991275310519999</c:v>
                </c:pt>
                <c:pt idx="8961">
                  <c:v>0.61012190580369996</c:v>
                </c:pt>
                <c:pt idx="8962">
                  <c:v>0.61047369241710003</c:v>
                </c:pt>
                <c:pt idx="8963">
                  <c:v>0.61079460382460005</c:v>
                </c:pt>
                <c:pt idx="8964">
                  <c:v>0.61111617088320003</c:v>
                </c:pt>
                <c:pt idx="8965">
                  <c:v>0.61136180162429998</c:v>
                </c:pt>
                <c:pt idx="8966">
                  <c:v>0.61150377988820004</c:v>
                </c:pt>
                <c:pt idx="8967">
                  <c:v>0.61183428764339998</c:v>
                </c:pt>
                <c:pt idx="8968">
                  <c:v>0.61207646131519999</c:v>
                </c:pt>
                <c:pt idx="8969">
                  <c:v>0.61227011680599996</c:v>
                </c:pt>
                <c:pt idx="8970">
                  <c:v>0.61258554458619996</c:v>
                </c:pt>
                <c:pt idx="8971">
                  <c:v>0.61277341842650002</c:v>
                </c:pt>
                <c:pt idx="8972">
                  <c:v>0.61296004056929998</c:v>
                </c:pt>
                <c:pt idx="8973">
                  <c:v>0.61328321695330001</c:v>
                </c:pt>
                <c:pt idx="8974">
                  <c:v>0.6136171221733</c:v>
                </c:pt>
                <c:pt idx="8975">
                  <c:v>0.61379826068879995</c:v>
                </c:pt>
                <c:pt idx="8976">
                  <c:v>0.61395031213759999</c:v>
                </c:pt>
                <c:pt idx="8977">
                  <c:v>0.61410093307500002</c:v>
                </c:pt>
                <c:pt idx="8978">
                  <c:v>0.61427527666089998</c:v>
                </c:pt>
                <c:pt idx="8979">
                  <c:v>0.61439275741580002</c:v>
                </c:pt>
                <c:pt idx="8980">
                  <c:v>0.6147440075874</c:v>
                </c:pt>
                <c:pt idx="8981">
                  <c:v>0.61486631631849997</c:v>
                </c:pt>
                <c:pt idx="8982">
                  <c:v>0.61495155096050003</c:v>
                </c:pt>
                <c:pt idx="8983">
                  <c:v>0.61500662565230002</c:v>
                </c:pt>
                <c:pt idx="8984">
                  <c:v>0.61505126953129996</c:v>
                </c:pt>
                <c:pt idx="8985">
                  <c:v>0.61510586738590001</c:v>
                </c:pt>
                <c:pt idx="8986">
                  <c:v>0.61515247821810004</c:v>
                </c:pt>
                <c:pt idx="8987">
                  <c:v>0.61520588397980003</c:v>
                </c:pt>
                <c:pt idx="8988">
                  <c:v>0.61525946855549996</c:v>
                </c:pt>
                <c:pt idx="8989">
                  <c:v>0.61530590057370005</c:v>
                </c:pt>
                <c:pt idx="8990">
                  <c:v>0.61536121368410002</c:v>
                </c:pt>
                <c:pt idx="8991">
                  <c:v>0.61545485258099997</c:v>
                </c:pt>
                <c:pt idx="8992">
                  <c:v>0.61557471752170001</c:v>
                </c:pt>
                <c:pt idx="8993">
                  <c:v>0.61576449871060002</c:v>
                </c:pt>
                <c:pt idx="8994">
                  <c:v>0.61588889360429999</c:v>
                </c:pt>
                <c:pt idx="8995">
                  <c:v>0.61597573757169999</c:v>
                </c:pt>
                <c:pt idx="8996">
                  <c:v>0.61605548858640002</c:v>
                </c:pt>
                <c:pt idx="8997">
                  <c:v>0.61626315116880004</c:v>
                </c:pt>
                <c:pt idx="8998">
                  <c:v>0.61651903390880003</c:v>
                </c:pt>
                <c:pt idx="8999">
                  <c:v>0.61663925647740003</c:v>
                </c:pt>
                <c:pt idx="9000">
                  <c:v>0.61693930625920002</c:v>
                </c:pt>
                <c:pt idx="9001">
                  <c:v>0.61727625131609998</c:v>
                </c:pt>
                <c:pt idx="9002">
                  <c:v>0.61743813753129995</c:v>
                </c:pt>
                <c:pt idx="9003">
                  <c:v>0.61756134033200005</c:v>
                </c:pt>
                <c:pt idx="9004">
                  <c:v>0.61769747734070002</c:v>
                </c:pt>
                <c:pt idx="9005">
                  <c:v>0.61802315711980005</c:v>
                </c:pt>
                <c:pt idx="9006">
                  <c:v>0.61820095777509998</c:v>
                </c:pt>
                <c:pt idx="9007">
                  <c:v>0.61831408739089999</c:v>
                </c:pt>
                <c:pt idx="9008">
                  <c:v>0.61842012405400004</c:v>
                </c:pt>
                <c:pt idx="9009">
                  <c:v>0.61850613355640005</c:v>
                </c:pt>
                <c:pt idx="9010">
                  <c:v>0.6186947226524</c:v>
                </c:pt>
                <c:pt idx="9011">
                  <c:v>0.61900544166560001</c:v>
                </c:pt>
                <c:pt idx="9012">
                  <c:v>0.61935174465179998</c:v>
                </c:pt>
                <c:pt idx="9013">
                  <c:v>0.61967074871060002</c:v>
                </c:pt>
                <c:pt idx="9014">
                  <c:v>0.61990255117420001</c:v>
                </c:pt>
                <c:pt idx="9015">
                  <c:v>0.62024611234659999</c:v>
                </c:pt>
                <c:pt idx="9016">
                  <c:v>0.62035173177720004</c:v>
                </c:pt>
                <c:pt idx="9017">
                  <c:v>0.62043452262879994</c:v>
                </c:pt>
                <c:pt idx="9018">
                  <c:v>0.62051713466640002</c:v>
                </c:pt>
                <c:pt idx="9019">
                  <c:v>0.62059825658800005</c:v>
                </c:pt>
                <c:pt idx="9020">
                  <c:v>0.62068754434590001</c:v>
                </c:pt>
                <c:pt idx="9021">
                  <c:v>0.62081617116929999</c:v>
                </c:pt>
                <c:pt idx="9022">
                  <c:v>0.62094104290009999</c:v>
                </c:pt>
                <c:pt idx="9023">
                  <c:v>0.62125438451769999</c:v>
                </c:pt>
                <c:pt idx="9024">
                  <c:v>0.62157255411150003</c:v>
                </c:pt>
                <c:pt idx="9025">
                  <c:v>0.62188243865970005</c:v>
                </c:pt>
                <c:pt idx="9026">
                  <c:v>0.62221091985700006</c:v>
                </c:pt>
                <c:pt idx="9027">
                  <c:v>0.62247866392140005</c:v>
                </c:pt>
                <c:pt idx="9028">
                  <c:v>0.62279856204990003</c:v>
                </c:pt>
                <c:pt idx="9029">
                  <c:v>0.62294942140580001</c:v>
                </c:pt>
                <c:pt idx="9030">
                  <c:v>0.62307238578799995</c:v>
                </c:pt>
                <c:pt idx="9031">
                  <c:v>0.62314695119859997</c:v>
                </c:pt>
                <c:pt idx="9032">
                  <c:v>0.62329018116000001</c:v>
                </c:pt>
                <c:pt idx="9033">
                  <c:v>0.62342053651810003</c:v>
                </c:pt>
                <c:pt idx="9034">
                  <c:v>0.62358838319779997</c:v>
                </c:pt>
                <c:pt idx="9035">
                  <c:v>0.62390363216400002</c:v>
                </c:pt>
                <c:pt idx="9036">
                  <c:v>0.62425261735920001</c:v>
                </c:pt>
                <c:pt idx="9037">
                  <c:v>0.62433725595470002</c:v>
                </c:pt>
                <c:pt idx="9038">
                  <c:v>0.62442171573640004</c:v>
                </c:pt>
                <c:pt idx="9039">
                  <c:v>0.62451314926150003</c:v>
                </c:pt>
                <c:pt idx="9040">
                  <c:v>0.62462782859800003</c:v>
                </c:pt>
                <c:pt idx="9041">
                  <c:v>0.62497580051419999</c:v>
                </c:pt>
                <c:pt idx="9042">
                  <c:v>0.62520205974580001</c:v>
                </c:pt>
                <c:pt idx="9043">
                  <c:v>0.62547719478609998</c:v>
                </c:pt>
                <c:pt idx="9044">
                  <c:v>0.62580096721650003</c:v>
                </c:pt>
                <c:pt idx="9045">
                  <c:v>0.62594783306120005</c:v>
                </c:pt>
                <c:pt idx="9046">
                  <c:v>0.62626200914380004</c:v>
                </c:pt>
                <c:pt idx="9047">
                  <c:v>0.62648254632949996</c:v>
                </c:pt>
                <c:pt idx="9048">
                  <c:v>0.62660807371140004</c:v>
                </c:pt>
                <c:pt idx="9049">
                  <c:v>0.62672066688539996</c:v>
                </c:pt>
                <c:pt idx="9050">
                  <c:v>0.62680441141130006</c:v>
                </c:pt>
                <c:pt idx="9051">
                  <c:v>0.62687927484509998</c:v>
                </c:pt>
                <c:pt idx="9052">
                  <c:v>0.62695550918580001</c:v>
                </c:pt>
                <c:pt idx="9053">
                  <c:v>0.62707406282419997</c:v>
                </c:pt>
                <c:pt idx="9054">
                  <c:v>0.62725812196730002</c:v>
                </c:pt>
                <c:pt idx="9055">
                  <c:v>0.62759321928019995</c:v>
                </c:pt>
                <c:pt idx="9056">
                  <c:v>0.62793165445330001</c:v>
                </c:pt>
                <c:pt idx="9057">
                  <c:v>0.62822484970089998</c:v>
                </c:pt>
                <c:pt idx="9058">
                  <c:v>0.62838113307950005</c:v>
                </c:pt>
                <c:pt idx="9059">
                  <c:v>0.6284980773926</c:v>
                </c:pt>
                <c:pt idx="9060">
                  <c:v>0.62864387035369995</c:v>
                </c:pt>
                <c:pt idx="9061">
                  <c:v>0.62897419929499998</c:v>
                </c:pt>
                <c:pt idx="9062">
                  <c:v>0.62916553020480004</c:v>
                </c:pt>
                <c:pt idx="9063">
                  <c:v>0.62925279140470003</c:v>
                </c:pt>
                <c:pt idx="9064">
                  <c:v>0.62930297851560002</c:v>
                </c:pt>
                <c:pt idx="9065">
                  <c:v>0.62935686111449995</c:v>
                </c:pt>
                <c:pt idx="9066">
                  <c:v>0.6294005513191</c:v>
                </c:pt>
                <c:pt idx="9067">
                  <c:v>0.62945753335950005</c:v>
                </c:pt>
                <c:pt idx="9068">
                  <c:v>0.62949949502939995</c:v>
                </c:pt>
                <c:pt idx="9069">
                  <c:v>0.62955373525619995</c:v>
                </c:pt>
                <c:pt idx="9070">
                  <c:v>0.62959760427470002</c:v>
                </c:pt>
                <c:pt idx="9071">
                  <c:v>0.62964391708370004</c:v>
                </c:pt>
                <c:pt idx="9072">
                  <c:v>0.62969744205470002</c:v>
                </c:pt>
                <c:pt idx="9073">
                  <c:v>0.62979125976560002</c:v>
                </c:pt>
                <c:pt idx="9074">
                  <c:v>0.62987864017490003</c:v>
                </c:pt>
                <c:pt idx="9075">
                  <c:v>0.62995785474779997</c:v>
                </c:pt>
                <c:pt idx="9076">
                  <c:v>0.63003939390179997</c:v>
                </c:pt>
                <c:pt idx="9077">
                  <c:v>0.63037252426150003</c:v>
                </c:pt>
                <c:pt idx="9078">
                  <c:v>0.63062524795529995</c:v>
                </c:pt>
                <c:pt idx="9079">
                  <c:v>0.63083064556120005</c:v>
                </c:pt>
                <c:pt idx="9080">
                  <c:v>0.63097178935999998</c:v>
                </c:pt>
                <c:pt idx="9081">
                  <c:v>0.63128703832629995</c:v>
                </c:pt>
                <c:pt idx="9082">
                  <c:v>0.63146030902859995</c:v>
                </c:pt>
                <c:pt idx="9083">
                  <c:v>0.63180762529370005</c:v>
                </c:pt>
                <c:pt idx="9084">
                  <c:v>0.63202255964279996</c:v>
                </c:pt>
                <c:pt idx="9085">
                  <c:v>0.63217175006869997</c:v>
                </c:pt>
                <c:pt idx="9086">
                  <c:v>0.63226294517519999</c:v>
                </c:pt>
                <c:pt idx="9087">
                  <c:v>0.63234150409699996</c:v>
                </c:pt>
                <c:pt idx="9088">
                  <c:v>0.63242310285570003</c:v>
                </c:pt>
                <c:pt idx="9089">
                  <c:v>0.63251113891599997</c:v>
                </c:pt>
                <c:pt idx="9090">
                  <c:v>0.63262927532199997</c:v>
                </c:pt>
                <c:pt idx="9091">
                  <c:v>0.6327782273293</c:v>
                </c:pt>
                <c:pt idx="9092">
                  <c:v>0.63290721178050002</c:v>
                </c:pt>
                <c:pt idx="9093">
                  <c:v>0.63323944807050003</c:v>
                </c:pt>
                <c:pt idx="9094">
                  <c:v>0.63359731435779998</c:v>
                </c:pt>
                <c:pt idx="9095">
                  <c:v>0.63374447822570001</c:v>
                </c:pt>
                <c:pt idx="9096">
                  <c:v>0.63387107849119995</c:v>
                </c:pt>
                <c:pt idx="9097">
                  <c:v>0.63398724794390005</c:v>
                </c:pt>
                <c:pt idx="9098">
                  <c:v>0.63407206535339999</c:v>
                </c:pt>
                <c:pt idx="9099">
                  <c:v>0.63442009687419998</c:v>
                </c:pt>
                <c:pt idx="9100">
                  <c:v>0.63451564311980002</c:v>
                </c:pt>
                <c:pt idx="9101">
                  <c:v>0.63462722301480001</c:v>
                </c:pt>
                <c:pt idx="9102">
                  <c:v>0.63473951816560004</c:v>
                </c:pt>
                <c:pt idx="9103">
                  <c:v>0.63481479883189995</c:v>
                </c:pt>
                <c:pt idx="9104">
                  <c:v>0.63496226072310002</c:v>
                </c:pt>
                <c:pt idx="9105">
                  <c:v>0.63511097431179997</c:v>
                </c:pt>
                <c:pt idx="9106">
                  <c:v>0.63528192043300002</c:v>
                </c:pt>
                <c:pt idx="9107">
                  <c:v>0.63537925481799995</c:v>
                </c:pt>
                <c:pt idx="9108">
                  <c:v>0.63548773527150004</c:v>
                </c:pt>
                <c:pt idx="9109">
                  <c:v>0.63556420803070002</c:v>
                </c:pt>
                <c:pt idx="9110">
                  <c:v>0.63564932346339997</c:v>
                </c:pt>
                <c:pt idx="9111">
                  <c:v>0.63573598861689995</c:v>
                </c:pt>
                <c:pt idx="9112">
                  <c:v>0.63585311174390002</c:v>
                </c:pt>
                <c:pt idx="9113">
                  <c:v>0.63599920272830002</c:v>
                </c:pt>
                <c:pt idx="9114">
                  <c:v>0.63631081581119997</c:v>
                </c:pt>
                <c:pt idx="9115">
                  <c:v>0.63664722442629995</c:v>
                </c:pt>
                <c:pt idx="9116">
                  <c:v>0.63685542345049995</c:v>
                </c:pt>
                <c:pt idx="9117">
                  <c:v>0.63695877790449995</c:v>
                </c:pt>
                <c:pt idx="9118">
                  <c:v>0.63703733682630004</c:v>
                </c:pt>
                <c:pt idx="9119">
                  <c:v>0.63712036609650002</c:v>
                </c:pt>
                <c:pt idx="9120">
                  <c:v>0.63725882768630004</c:v>
                </c:pt>
                <c:pt idx="9121">
                  <c:v>0.63757038116459996</c:v>
                </c:pt>
                <c:pt idx="9122">
                  <c:v>0.63771563768390005</c:v>
                </c:pt>
                <c:pt idx="9123">
                  <c:v>0.63797605037689997</c:v>
                </c:pt>
                <c:pt idx="9124">
                  <c:v>0.63813018798830001</c:v>
                </c:pt>
                <c:pt idx="9125">
                  <c:v>0.63824754953380003</c:v>
                </c:pt>
                <c:pt idx="9126">
                  <c:v>0.63833081722259999</c:v>
                </c:pt>
                <c:pt idx="9127">
                  <c:v>0.63847410678859995</c:v>
                </c:pt>
                <c:pt idx="9128">
                  <c:v>0.63879078626630004</c:v>
                </c:pt>
                <c:pt idx="9129">
                  <c:v>0.63896679878230001</c:v>
                </c:pt>
                <c:pt idx="9130">
                  <c:v>0.63917165994640002</c:v>
                </c:pt>
                <c:pt idx="9131">
                  <c:v>0.63936173915859995</c:v>
                </c:pt>
                <c:pt idx="9132">
                  <c:v>0.63947874307630004</c:v>
                </c:pt>
                <c:pt idx="9133">
                  <c:v>0.63966292142869996</c:v>
                </c:pt>
                <c:pt idx="9134">
                  <c:v>0.63994216918949998</c:v>
                </c:pt>
                <c:pt idx="9135">
                  <c:v>0.64009457826609995</c:v>
                </c:pt>
                <c:pt idx="9136">
                  <c:v>0.64023292064670001</c:v>
                </c:pt>
                <c:pt idx="9137">
                  <c:v>0.64032596349719995</c:v>
                </c:pt>
                <c:pt idx="9138">
                  <c:v>0.64046061038970004</c:v>
                </c:pt>
                <c:pt idx="9139">
                  <c:v>0.64079058170320002</c:v>
                </c:pt>
                <c:pt idx="9140">
                  <c:v>0.64096492528920002</c:v>
                </c:pt>
                <c:pt idx="9141">
                  <c:v>0.64105337858199996</c:v>
                </c:pt>
                <c:pt idx="9142">
                  <c:v>0.64113962650300005</c:v>
                </c:pt>
                <c:pt idx="9143">
                  <c:v>0.64118337631230005</c:v>
                </c:pt>
                <c:pt idx="9144">
                  <c:v>0.6412381529808</c:v>
                </c:pt>
                <c:pt idx="9145">
                  <c:v>0.64129233360290006</c:v>
                </c:pt>
                <c:pt idx="9146">
                  <c:v>0.64133679866790005</c:v>
                </c:pt>
                <c:pt idx="9147">
                  <c:v>0.64139366149900001</c:v>
                </c:pt>
                <c:pt idx="9148">
                  <c:v>0.64142721891400001</c:v>
                </c:pt>
                <c:pt idx="9149">
                  <c:v>0.64148312807079999</c:v>
                </c:pt>
                <c:pt idx="9150">
                  <c:v>0.64157873392109999</c:v>
                </c:pt>
                <c:pt idx="9151">
                  <c:v>0.64166247844699997</c:v>
                </c:pt>
                <c:pt idx="9152">
                  <c:v>0.64178466796879996</c:v>
                </c:pt>
                <c:pt idx="9153">
                  <c:v>0.64192694425579999</c:v>
                </c:pt>
                <c:pt idx="9154">
                  <c:v>0.64219945669169998</c:v>
                </c:pt>
                <c:pt idx="9155">
                  <c:v>0.64234477281570002</c:v>
                </c:pt>
                <c:pt idx="9156">
                  <c:v>0.6426339149475</c:v>
                </c:pt>
                <c:pt idx="9157">
                  <c:v>0.64277541637419999</c:v>
                </c:pt>
                <c:pt idx="9158">
                  <c:v>0.64306825399400003</c:v>
                </c:pt>
                <c:pt idx="9159">
                  <c:v>0.6432523727417</c:v>
                </c:pt>
                <c:pt idx="9160">
                  <c:v>0.64333391189580003</c:v>
                </c:pt>
                <c:pt idx="9161">
                  <c:v>0.64341437816619995</c:v>
                </c:pt>
                <c:pt idx="9162">
                  <c:v>0.64352488517759998</c:v>
                </c:pt>
                <c:pt idx="9163">
                  <c:v>0.64384585618970003</c:v>
                </c:pt>
                <c:pt idx="9164">
                  <c:v>0.64396154880519996</c:v>
                </c:pt>
                <c:pt idx="9165">
                  <c:v>0.64404690265660003</c:v>
                </c:pt>
                <c:pt idx="9166">
                  <c:v>0.64412748813630005</c:v>
                </c:pt>
                <c:pt idx="9167">
                  <c:v>0.64420413970949997</c:v>
                </c:pt>
                <c:pt idx="9168">
                  <c:v>0.64428335428240002</c:v>
                </c:pt>
                <c:pt idx="9169">
                  <c:v>0.64461100101470004</c:v>
                </c:pt>
                <c:pt idx="9170">
                  <c:v>0.64492774009700005</c:v>
                </c:pt>
                <c:pt idx="9171">
                  <c:v>0.64508789777760001</c:v>
                </c:pt>
                <c:pt idx="9172">
                  <c:v>0.64542561769490003</c:v>
                </c:pt>
                <c:pt idx="9173">
                  <c:v>0.64574420452119996</c:v>
                </c:pt>
                <c:pt idx="9174">
                  <c:v>0.64583355188369995</c:v>
                </c:pt>
                <c:pt idx="9175">
                  <c:v>0.64591288566589999</c:v>
                </c:pt>
                <c:pt idx="9176">
                  <c:v>0.64602476358409999</c:v>
                </c:pt>
                <c:pt idx="9177">
                  <c:v>0.6461072564125</c:v>
                </c:pt>
                <c:pt idx="9178">
                  <c:v>0.64621788263320001</c:v>
                </c:pt>
                <c:pt idx="9179">
                  <c:v>0.64630186557769997</c:v>
                </c:pt>
                <c:pt idx="9180">
                  <c:v>0.64641803503039996</c:v>
                </c:pt>
                <c:pt idx="9181">
                  <c:v>0.6465708017349</c:v>
                </c:pt>
                <c:pt idx="9182">
                  <c:v>0.6466946601868</c:v>
                </c:pt>
                <c:pt idx="9183">
                  <c:v>0.6468816399574</c:v>
                </c:pt>
                <c:pt idx="9184">
                  <c:v>0.64708274602890004</c:v>
                </c:pt>
                <c:pt idx="9185">
                  <c:v>0.64733844995500001</c:v>
                </c:pt>
                <c:pt idx="9186">
                  <c:v>0.64741814136510001</c:v>
                </c:pt>
                <c:pt idx="9187">
                  <c:v>0.64749985933300003</c:v>
                </c:pt>
                <c:pt idx="9188">
                  <c:v>0.64762055873869995</c:v>
                </c:pt>
                <c:pt idx="9189">
                  <c:v>0.64797729253769998</c:v>
                </c:pt>
                <c:pt idx="9190">
                  <c:v>0.64832055568699998</c:v>
                </c:pt>
                <c:pt idx="9191">
                  <c:v>0.6484727263451</c:v>
                </c:pt>
                <c:pt idx="9192">
                  <c:v>0.64859157800669998</c:v>
                </c:pt>
                <c:pt idx="9193">
                  <c:v>0.64868825674060004</c:v>
                </c:pt>
                <c:pt idx="9194">
                  <c:v>0.6490316390991</c:v>
                </c:pt>
                <c:pt idx="9195">
                  <c:v>0.64917933940890005</c:v>
                </c:pt>
                <c:pt idx="9196">
                  <c:v>0.64926195144650001</c:v>
                </c:pt>
                <c:pt idx="9197">
                  <c:v>0.64931356906890003</c:v>
                </c:pt>
                <c:pt idx="9198">
                  <c:v>0.64935523271560003</c:v>
                </c:pt>
                <c:pt idx="9199">
                  <c:v>0.64945417642589998</c:v>
                </c:pt>
                <c:pt idx="9200">
                  <c:v>0.64954310655589997</c:v>
                </c:pt>
                <c:pt idx="9201">
                  <c:v>0.64962029457089998</c:v>
                </c:pt>
                <c:pt idx="9202">
                  <c:v>0.64991837739939995</c:v>
                </c:pt>
                <c:pt idx="9203">
                  <c:v>0.65003615617749999</c:v>
                </c:pt>
                <c:pt idx="9204">
                  <c:v>0.6501182317734</c:v>
                </c:pt>
                <c:pt idx="9205">
                  <c:v>0.65020525455470002</c:v>
                </c:pt>
                <c:pt idx="9206">
                  <c:v>0.65029382705689998</c:v>
                </c:pt>
                <c:pt idx="9207">
                  <c:v>0.65037333965300004</c:v>
                </c:pt>
                <c:pt idx="9208">
                  <c:v>0.65046596527099998</c:v>
                </c:pt>
                <c:pt idx="9209">
                  <c:v>0.65055769681929998</c:v>
                </c:pt>
                <c:pt idx="9210">
                  <c:v>0.65067517757420001</c:v>
                </c:pt>
                <c:pt idx="9211">
                  <c:v>0.65099143981929997</c:v>
                </c:pt>
                <c:pt idx="9212">
                  <c:v>0.65129750967029998</c:v>
                </c:pt>
                <c:pt idx="9213">
                  <c:v>0.65161758661269997</c:v>
                </c:pt>
                <c:pt idx="9214">
                  <c:v>0.65174180269240001</c:v>
                </c:pt>
                <c:pt idx="9215">
                  <c:v>0.65185737609859995</c:v>
                </c:pt>
                <c:pt idx="9216">
                  <c:v>0.65195983648300004</c:v>
                </c:pt>
                <c:pt idx="9217">
                  <c:v>0.65203446149830002</c:v>
                </c:pt>
                <c:pt idx="9218">
                  <c:v>0.65210801362990001</c:v>
                </c:pt>
                <c:pt idx="9219">
                  <c:v>0.65218931436539995</c:v>
                </c:pt>
                <c:pt idx="9220">
                  <c:v>0.65233743190769999</c:v>
                </c:pt>
                <c:pt idx="9221">
                  <c:v>0.6524665355682</c:v>
                </c:pt>
                <c:pt idx="9222">
                  <c:v>0.65257859230040005</c:v>
                </c:pt>
                <c:pt idx="9223">
                  <c:v>0.65270024538039995</c:v>
                </c:pt>
                <c:pt idx="9224">
                  <c:v>0.6528077125549</c:v>
                </c:pt>
                <c:pt idx="9225">
                  <c:v>0.65312784910199995</c:v>
                </c:pt>
                <c:pt idx="9226">
                  <c:v>0.65347415208820003</c:v>
                </c:pt>
                <c:pt idx="9227">
                  <c:v>0.65379989147189999</c:v>
                </c:pt>
                <c:pt idx="9228">
                  <c:v>0.6540107727051</c:v>
                </c:pt>
                <c:pt idx="9229">
                  <c:v>0.65412718057630004</c:v>
                </c:pt>
                <c:pt idx="9230">
                  <c:v>0.65422034263609996</c:v>
                </c:pt>
                <c:pt idx="9231">
                  <c:v>0.65430879592900004</c:v>
                </c:pt>
                <c:pt idx="9232">
                  <c:v>0.6543987989426</c:v>
                </c:pt>
                <c:pt idx="9233">
                  <c:v>0.65447860956189996</c:v>
                </c:pt>
                <c:pt idx="9234">
                  <c:v>0.65459477901459995</c:v>
                </c:pt>
                <c:pt idx="9235">
                  <c:v>0.65470534563060001</c:v>
                </c:pt>
                <c:pt idx="9236">
                  <c:v>0.65495133399960004</c:v>
                </c:pt>
                <c:pt idx="9237">
                  <c:v>0.65503662824630005</c:v>
                </c:pt>
                <c:pt idx="9238">
                  <c:v>0.65512782335279995</c:v>
                </c:pt>
                <c:pt idx="9239">
                  <c:v>0.65521711111070002</c:v>
                </c:pt>
                <c:pt idx="9240">
                  <c:v>0.65530323982240002</c:v>
                </c:pt>
                <c:pt idx="9241">
                  <c:v>0.65538984537120004</c:v>
                </c:pt>
                <c:pt idx="9242">
                  <c:v>0.65547394752499999</c:v>
                </c:pt>
                <c:pt idx="9243">
                  <c:v>0.65560197830199995</c:v>
                </c:pt>
                <c:pt idx="9244">
                  <c:v>0.65595513582230003</c:v>
                </c:pt>
                <c:pt idx="9245">
                  <c:v>0.6560746431351</c:v>
                </c:pt>
                <c:pt idx="9246">
                  <c:v>0.65620374679570004</c:v>
                </c:pt>
                <c:pt idx="9247">
                  <c:v>0.65636783838269996</c:v>
                </c:pt>
                <c:pt idx="9248">
                  <c:v>0.65669429302219995</c:v>
                </c:pt>
                <c:pt idx="9249">
                  <c:v>0.65702730417249999</c:v>
                </c:pt>
                <c:pt idx="9250">
                  <c:v>0.65737313032150002</c:v>
                </c:pt>
                <c:pt idx="9251">
                  <c:v>0.65758776664730001</c:v>
                </c:pt>
                <c:pt idx="9252">
                  <c:v>0.65767788887019996</c:v>
                </c:pt>
                <c:pt idx="9253">
                  <c:v>0.65801990032199997</c:v>
                </c:pt>
                <c:pt idx="9254">
                  <c:v>0.65835589170459996</c:v>
                </c:pt>
                <c:pt idx="9255">
                  <c:v>0.65860331058499999</c:v>
                </c:pt>
                <c:pt idx="9256">
                  <c:v>0.65893292427060002</c:v>
                </c:pt>
                <c:pt idx="9257">
                  <c:v>0.65928709506990002</c:v>
                </c:pt>
                <c:pt idx="9258">
                  <c:v>0.65947204828259998</c:v>
                </c:pt>
                <c:pt idx="9259">
                  <c:v>0.65967696905140005</c:v>
                </c:pt>
                <c:pt idx="9260">
                  <c:v>0.65985888242720003</c:v>
                </c:pt>
                <c:pt idx="9261">
                  <c:v>0.6600249409676</c:v>
                </c:pt>
                <c:pt idx="9262">
                  <c:v>0.66023129224779997</c:v>
                </c:pt>
                <c:pt idx="9263">
                  <c:v>0.66031503677369996</c:v>
                </c:pt>
                <c:pt idx="9264">
                  <c:v>0.6603943705559</c:v>
                </c:pt>
                <c:pt idx="9265">
                  <c:v>0.66047281026839999</c:v>
                </c:pt>
                <c:pt idx="9266">
                  <c:v>0.66058909893039996</c:v>
                </c:pt>
                <c:pt idx="9267">
                  <c:v>0.66070097684859996</c:v>
                </c:pt>
                <c:pt idx="9268">
                  <c:v>0.66091728210449996</c:v>
                </c:pt>
                <c:pt idx="9269">
                  <c:v>0.66126769781109995</c:v>
                </c:pt>
                <c:pt idx="9270">
                  <c:v>0.66145223379139995</c:v>
                </c:pt>
                <c:pt idx="9271">
                  <c:v>0.66159766912460005</c:v>
                </c:pt>
                <c:pt idx="9272">
                  <c:v>0.66171115636830002</c:v>
                </c:pt>
                <c:pt idx="9273">
                  <c:v>0.66205924749370004</c:v>
                </c:pt>
                <c:pt idx="9274">
                  <c:v>0.66214245557789997</c:v>
                </c:pt>
                <c:pt idx="9275">
                  <c:v>0.6622222065926</c:v>
                </c:pt>
                <c:pt idx="9276">
                  <c:v>0.66230255365370005</c:v>
                </c:pt>
                <c:pt idx="9277">
                  <c:v>0.6623669266701</c:v>
                </c:pt>
                <c:pt idx="9278">
                  <c:v>0.66248631477359998</c:v>
                </c:pt>
                <c:pt idx="9279">
                  <c:v>0.66257971525189996</c:v>
                </c:pt>
                <c:pt idx="9280">
                  <c:v>0.66269600391390004</c:v>
                </c:pt>
                <c:pt idx="9281">
                  <c:v>0.66284906864170001</c:v>
                </c:pt>
                <c:pt idx="9282">
                  <c:v>0.66313683986659999</c:v>
                </c:pt>
                <c:pt idx="9283">
                  <c:v>0.66324359178540004</c:v>
                </c:pt>
                <c:pt idx="9284">
                  <c:v>0.66332095861429996</c:v>
                </c:pt>
                <c:pt idx="9285">
                  <c:v>0.66339927911759999</c:v>
                </c:pt>
                <c:pt idx="9286">
                  <c:v>0.6634933948517</c:v>
                </c:pt>
                <c:pt idx="9287">
                  <c:v>0.66358655691150004</c:v>
                </c:pt>
                <c:pt idx="9288">
                  <c:v>0.66368812322619997</c:v>
                </c:pt>
                <c:pt idx="9289">
                  <c:v>0.66379803419109995</c:v>
                </c:pt>
                <c:pt idx="9290">
                  <c:v>0.6639019846916</c:v>
                </c:pt>
                <c:pt idx="9291">
                  <c:v>0.66402202844619995</c:v>
                </c:pt>
                <c:pt idx="9292">
                  <c:v>0.66413283348079999</c:v>
                </c:pt>
                <c:pt idx="9293">
                  <c:v>0.66423428058620004</c:v>
                </c:pt>
                <c:pt idx="9294">
                  <c:v>0.66432303190230002</c:v>
                </c:pt>
                <c:pt idx="9295">
                  <c:v>0.6644015908241</c:v>
                </c:pt>
                <c:pt idx="9296">
                  <c:v>0.66448050737380004</c:v>
                </c:pt>
                <c:pt idx="9297">
                  <c:v>0.664543390274</c:v>
                </c:pt>
                <c:pt idx="9298">
                  <c:v>0.66461247205730001</c:v>
                </c:pt>
                <c:pt idx="9299">
                  <c:v>0.6646707653999</c:v>
                </c:pt>
                <c:pt idx="9300">
                  <c:v>0.66472119092939996</c:v>
                </c:pt>
                <c:pt idx="9301">
                  <c:v>0.66481381654740002</c:v>
                </c:pt>
                <c:pt idx="9302">
                  <c:v>0.66493839025500001</c:v>
                </c:pt>
                <c:pt idx="9303">
                  <c:v>0.66527950763699994</c:v>
                </c:pt>
                <c:pt idx="9304">
                  <c:v>0.66555798053740001</c:v>
                </c:pt>
                <c:pt idx="9305">
                  <c:v>0.66568207740780005</c:v>
                </c:pt>
                <c:pt idx="9306">
                  <c:v>0.66579115390779997</c:v>
                </c:pt>
                <c:pt idx="9307">
                  <c:v>0.66592383384700005</c:v>
                </c:pt>
                <c:pt idx="9308">
                  <c:v>0.66622465848919998</c:v>
                </c:pt>
                <c:pt idx="9309">
                  <c:v>0.66643697023390003</c:v>
                </c:pt>
                <c:pt idx="9310">
                  <c:v>0.66672879457470002</c:v>
                </c:pt>
                <c:pt idx="9311">
                  <c:v>0.66680526733400003</c:v>
                </c:pt>
                <c:pt idx="9312">
                  <c:v>0.66688156127929998</c:v>
                </c:pt>
                <c:pt idx="9313">
                  <c:v>0.66696250438689997</c:v>
                </c:pt>
                <c:pt idx="9314">
                  <c:v>0.66703259944920001</c:v>
                </c:pt>
                <c:pt idx="9315">
                  <c:v>0.66710871458050003</c:v>
                </c:pt>
                <c:pt idx="9316">
                  <c:v>0.66724276542659999</c:v>
                </c:pt>
                <c:pt idx="9317">
                  <c:v>0.6673449873924</c:v>
                </c:pt>
                <c:pt idx="9318">
                  <c:v>0.66762256622310001</c:v>
                </c:pt>
                <c:pt idx="9319">
                  <c:v>0.66791272163390003</c:v>
                </c:pt>
                <c:pt idx="9320">
                  <c:v>0.66805869340900004</c:v>
                </c:pt>
                <c:pt idx="9321">
                  <c:v>0.66820424795150002</c:v>
                </c:pt>
                <c:pt idx="9322">
                  <c:v>0.66850554943079998</c:v>
                </c:pt>
                <c:pt idx="9323">
                  <c:v>0.66861808300019998</c:v>
                </c:pt>
                <c:pt idx="9324">
                  <c:v>0.66874390840529996</c:v>
                </c:pt>
                <c:pt idx="9325">
                  <c:v>0.66908019781109995</c:v>
                </c:pt>
                <c:pt idx="9326">
                  <c:v>0.66938662528990001</c:v>
                </c:pt>
                <c:pt idx="9327">
                  <c:v>0.66968286037449998</c:v>
                </c:pt>
                <c:pt idx="9328">
                  <c:v>0.67001825571060003</c:v>
                </c:pt>
                <c:pt idx="9329">
                  <c:v>0.67018806934359998</c:v>
                </c:pt>
                <c:pt idx="9330">
                  <c:v>0.67029380798339999</c:v>
                </c:pt>
                <c:pt idx="9331">
                  <c:v>0.6704429984093</c:v>
                </c:pt>
                <c:pt idx="9332">
                  <c:v>0.67056310176849998</c:v>
                </c:pt>
                <c:pt idx="9333">
                  <c:v>0.67090010643010001</c:v>
                </c:pt>
                <c:pt idx="9334">
                  <c:v>0.67121511697769998</c:v>
                </c:pt>
                <c:pt idx="9335">
                  <c:v>0.67133241891859996</c:v>
                </c:pt>
                <c:pt idx="9336">
                  <c:v>0.67141628265380005</c:v>
                </c:pt>
                <c:pt idx="9337">
                  <c:v>0.6715034842491</c:v>
                </c:pt>
                <c:pt idx="9338">
                  <c:v>0.67161196470259998</c:v>
                </c:pt>
                <c:pt idx="9339">
                  <c:v>0.67168968915939997</c:v>
                </c:pt>
                <c:pt idx="9340">
                  <c:v>0.6717663407326</c:v>
                </c:pt>
                <c:pt idx="9341">
                  <c:v>0.67181575298310003</c:v>
                </c:pt>
                <c:pt idx="9342">
                  <c:v>0.67187118530269996</c:v>
                </c:pt>
                <c:pt idx="9343">
                  <c:v>0.67195135355000002</c:v>
                </c:pt>
                <c:pt idx="9344">
                  <c:v>0.67203187942499998</c:v>
                </c:pt>
                <c:pt idx="9345">
                  <c:v>0.67213374376299995</c:v>
                </c:pt>
                <c:pt idx="9346">
                  <c:v>0.67228519916530005</c:v>
                </c:pt>
                <c:pt idx="9347">
                  <c:v>0.67260092496870005</c:v>
                </c:pt>
                <c:pt idx="9348">
                  <c:v>0.6726790070534</c:v>
                </c:pt>
                <c:pt idx="9349">
                  <c:v>0.67275327444080002</c:v>
                </c:pt>
                <c:pt idx="9350">
                  <c:v>0.67292940616609997</c:v>
                </c:pt>
                <c:pt idx="9351">
                  <c:v>0.67321699857710005</c:v>
                </c:pt>
                <c:pt idx="9352">
                  <c:v>0.67337191104890004</c:v>
                </c:pt>
                <c:pt idx="9353">
                  <c:v>0.67342776060099996</c:v>
                </c:pt>
                <c:pt idx="9354">
                  <c:v>0.67351305484769997</c:v>
                </c:pt>
                <c:pt idx="9355">
                  <c:v>0.67383641004560002</c:v>
                </c:pt>
                <c:pt idx="9356">
                  <c:v>0.67417174577710004</c:v>
                </c:pt>
                <c:pt idx="9357">
                  <c:v>0.67427921295170001</c:v>
                </c:pt>
                <c:pt idx="9358">
                  <c:v>0.67435479164120005</c:v>
                </c:pt>
                <c:pt idx="9359">
                  <c:v>0.67443966865539995</c:v>
                </c:pt>
                <c:pt idx="9360">
                  <c:v>0.67452788352969995</c:v>
                </c:pt>
                <c:pt idx="9361">
                  <c:v>0.67460912466050005</c:v>
                </c:pt>
                <c:pt idx="9362">
                  <c:v>0.67469036579130004</c:v>
                </c:pt>
                <c:pt idx="9363">
                  <c:v>0.67476665973659999</c:v>
                </c:pt>
                <c:pt idx="9364">
                  <c:v>0.67511212825779998</c:v>
                </c:pt>
                <c:pt idx="9365">
                  <c:v>0.67543202638629996</c:v>
                </c:pt>
                <c:pt idx="9366">
                  <c:v>0.67574375867839998</c:v>
                </c:pt>
                <c:pt idx="9367">
                  <c:v>0.67605710029599997</c:v>
                </c:pt>
                <c:pt idx="9368">
                  <c:v>0.67625665664669998</c:v>
                </c:pt>
                <c:pt idx="9369">
                  <c:v>0.67638945579529997</c:v>
                </c:pt>
                <c:pt idx="9370">
                  <c:v>0.67674559354779995</c:v>
                </c:pt>
                <c:pt idx="9371">
                  <c:v>0.67686140537259998</c:v>
                </c:pt>
                <c:pt idx="9372">
                  <c:v>0.67713820934299995</c:v>
                </c:pt>
                <c:pt idx="9373">
                  <c:v>0.6772432923317</c:v>
                </c:pt>
                <c:pt idx="9374">
                  <c:v>0.67732417583469995</c:v>
                </c:pt>
                <c:pt idx="9375">
                  <c:v>0.67745149135589999</c:v>
                </c:pt>
                <c:pt idx="9376">
                  <c:v>0.67776447534560003</c:v>
                </c:pt>
                <c:pt idx="9377">
                  <c:v>0.67792361974719995</c:v>
                </c:pt>
                <c:pt idx="9378">
                  <c:v>0.67807680368419998</c:v>
                </c:pt>
                <c:pt idx="9379">
                  <c:v>0.67831832170490003</c:v>
                </c:pt>
                <c:pt idx="9380">
                  <c:v>0.67868053913119997</c:v>
                </c:pt>
                <c:pt idx="9381">
                  <c:v>0.67903465032580002</c:v>
                </c:pt>
                <c:pt idx="9382">
                  <c:v>0.67912358045580001</c:v>
                </c:pt>
                <c:pt idx="9383">
                  <c:v>0.67920476198199997</c:v>
                </c:pt>
                <c:pt idx="9384">
                  <c:v>0.67926418781279996</c:v>
                </c:pt>
                <c:pt idx="9385">
                  <c:v>0.67931294441220003</c:v>
                </c:pt>
                <c:pt idx="9386">
                  <c:v>0.67936331033709996</c:v>
                </c:pt>
                <c:pt idx="9387">
                  <c:v>0.67941677570339998</c:v>
                </c:pt>
                <c:pt idx="9388">
                  <c:v>0.67946648597720005</c:v>
                </c:pt>
                <c:pt idx="9389">
                  <c:v>0.67952358722689998</c:v>
                </c:pt>
                <c:pt idx="9390">
                  <c:v>0.67963796854019998</c:v>
                </c:pt>
                <c:pt idx="9391">
                  <c:v>0.67991644144060004</c:v>
                </c:pt>
                <c:pt idx="9392">
                  <c:v>0.6800282597542</c:v>
                </c:pt>
                <c:pt idx="9393">
                  <c:v>0.68014103174210006</c:v>
                </c:pt>
                <c:pt idx="9394">
                  <c:v>0.68050736188890004</c:v>
                </c:pt>
                <c:pt idx="9395">
                  <c:v>0.68084901571269996</c:v>
                </c:pt>
                <c:pt idx="9396">
                  <c:v>0.68106824159620005</c:v>
                </c:pt>
                <c:pt idx="9397">
                  <c:v>0.6813309192657</c:v>
                </c:pt>
                <c:pt idx="9398">
                  <c:v>0.68148034811019997</c:v>
                </c:pt>
                <c:pt idx="9399">
                  <c:v>0.6818099617958</c:v>
                </c:pt>
                <c:pt idx="9400">
                  <c:v>0.6820103526115</c:v>
                </c:pt>
                <c:pt idx="9401">
                  <c:v>0.68216097354890004</c:v>
                </c:pt>
                <c:pt idx="9402">
                  <c:v>0.68224263191220003</c:v>
                </c:pt>
                <c:pt idx="9403">
                  <c:v>0.68233120441439998</c:v>
                </c:pt>
                <c:pt idx="9404">
                  <c:v>0.68242460489269996</c:v>
                </c:pt>
                <c:pt idx="9405">
                  <c:v>0.68251401185990002</c:v>
                </c:pt>
                <c:pt idx="9406">
                  <c:v>0.68275719881060004</c:v>
                </c:pt>
                <c:pt idx="9407">
                  <c:v>0.68283843994140003</c:v>
                </c:pt>
                <c:pt idx="9408">
                  <c:v>0.68291753530499999</c:v>
                </c:pt>
                <c:pt idx="9409">
                  <c:v>0.68307822942730001</c:v>
                </c:pt>
                <c:pt idx="9410">
                  <c:v>0.68341237306589997</c:v>
                </c:pt>
                <c:pt idx="9411">
                  <c:v>0.68374872207640003</c:v>
                </c:pt>
                <c:pt idx="9412">
                  <c:v>0.68386024236679999</c:v>
                </c:pt>
                <c:pt idx="9413">
                  <c:v>0.68393188714980002</c:v>
                </c:pt>
                <c:pt idx="9414">
                  <c:v>0.68404912948609997</c:v>
                </c:pt>
                <c:pt idx="9415">
                  <c:v>0.68423599004750002</c:v>
                </c:pt>
                <c:pt idx="9416">
                  <c:v>0.68454647064209995</c:v>
                </c:pt>
                <c:pt idx="9417">
                  <c:v>0.6847887039185</c:v>
                </c:pt>
                <c:pt idx="9418">
                  <c:v>0.68499547243119996</c:v>
                </c:pt>
                <c:pt idx="9419">
                  <c:v>0.68531972169879996</c:v>
                </c:pt>
                <c:pt idx="9420">
                  <c:v>0.68539291620249998</c:v>
                </c:pt>
                <c:pt idx="9421">
                  <c:v>0.68547290563579999</c:v>
                </c:pt>
                <c:pt idx="9422">
                  <c:v>0.68555456399920001</c:v>
                </c:pt>
                <c:pt idx="9423">
                  <c:v>0.68563896417619996</c:v>
                </c:pt>
                <c:pt idx="9424">
                  <c:v>0.68572109937670001</c:v>
                </c:pt>
                <c:pt idx="9425">
                  <c:v>0.68580812215810005</c:v>
                </c:pt>
                <c:pt idx="9426">
                  <c:v>0.68589067459109998</c:v>
                </c:pt>
                <c:pt idx="9427">
                  <c:v>0.68597680330279998</c:v>
                </c:pt>
                <c:pt idx="9428">
                  <c:v>0.68609428405759998</c:v>
                </c:pt>
                <c:pt idx="9429">
                  <c:v>0.68619000911710004</c:v>
                </c:pt>
                <c:pt idx="9430">
                  <c:v>0.68630796670909999</c:v>
                </c:pt>
                <c:pt idx="9431">
                  <c:v>0.68642395734789996</c:v>
                </c:pt>
                <c:pt idx="9432">
                  <c:v>0.68653619289400003</c:v>
                </c:pt>
                <c:pt idx="9433">
                  <c:v>0.68677073717119996</c:v>
                </c:pt>
                <c:pt idx="9434">
                  <c:v>0.68686038255689996</c:v>
                </c:pt>
                <c:pt idx="9435">
                  <c:v>0.68695700168609997</c:v>
                </c:pt>
                <c:pt idx="9436">
                  <c:v>0.68704235553740001</c:v>
                </c:pt>
                <c:pt idx="9437">
                  <c:v>0.68715995550160003</c:v>
                </c:pt>
                <c:pt idx="9438">
                  <c:v>0.68735593557359997</c:v>
                </c:pt>
                <c:pt idx="9439">
                  <c:v>0.68747836351390001</c:v>
                </c:pt>
                <c:pt idx="9440">
                  <c:v>0.68781763315199995</c:v>
                </c:pt>
                <c:pt idx="9441">
                  <c:v>0.68806391954419999</c:v>
                </c:pt>
                <c:pt idx="9442">
                  <c:v>0.68827104568480002</c:v>
                </c:pt>
                <c:pt idx="9443">
                  <c:v>0.68862253427510001</c:v>
                </c:pt>
                <c:pt idx="9444">
                  <c:v>0.68873107433320002</c:v>
                </c:pt>
                <c:pt idx="9445">
                  <c:v>0.68881869316099997</c:v>
                </c:pt>
                <c:pt idx="9446">
                  <c:v>0.68890178203579999</c:v>
                </c:pt>
                <c:pt idx="9447">
                  <c:v>0.68898868560790005</c:v>
                </c:pt>
                <c:pt idx="9448">
                  <c:v>0.68907290697099999</c:v>
                </c:pt>
                <c:pt idx="9449">
                  <c:v>0.68939411640170001</c:v>
                </c:pt>
                <c:pt idx="9450">
                  <c:v>0.68948268890380005</c:v>
                </c:pt>
                <c:pt idx="9451">
                  <c:v>0.68957209587099999</c:v>
                </c:pt>
                <c:pt idx="9452">
                  <c:v>0.68965339660640002</c:v>
                </c:pt>
                <c:pt idx="9453">
                  <c:v>0.68997460603710004</c:v>
                </c:pt>
                <c:pt idx="9454">
                  <c:v>0.69030916690830002</c:v>
                </c:pt>
                <c:pt idx="9455">
                  <c:v>0.69050604105000002</c:v>
                </c:pt>
                <c:pt idx="9456">
                  <c:v>0.69060218334199996</c:v>
                </c:pt>
                <c:pt idx="9457">
                  <c:v>0.69068711996080001</c:v>
                </c:pt>
                <c:pt idx="9458">
                  <c:v>0.69076919555659999</c:v>
                </c:pt>
                <c:pt idx="9459">
                  <c:v>0.69085645675660001</c:v>
                </c:pt>
                <c:pt idx="9460">
                  <c:v>0.6911843419075</c:v>
                </c:pt>
                <c:pt idx="9461">
                  <c:v>0.69151836633679997</c:v>
                </c:pt>
                <c:pt idx="9462">
                  <c:v>0.69169330596919998</c:v>
                </c:pt>
                <c:pt idx="9463">
                  <c:v>0.69185084104539996</c:v>
                </c:pt>
                <c:pt idx="9464">
                  <c:v>0.69208019971849999</c:v>
                </c:pt>
                <c:pt idx="9465">
                  <c:v>0.69236725568769997</c:v>
                </c:pt>
                <c:pt idx="9466">
                  <c:v>0.69252878427510001</c:v>
                </c:pt>
                <c:pt idx="9467">
                  <c:v>0.69263893365859996</c:v>
                </c:pt>
                <c:pt idx="9468">
                  <c:v>0.69276136159900004</c:v>
                </c:pt>
                <c:pt idx="9469">
                  <c:v>0.69288504123689998</c:v>
                </c:pt>
                <c:pt idx="9470">
                  <c:v>0.69295936822890003</c:v>
                </c:pt>
                <c:pt idx="9471">
                  <c:v>0.69303745031359998</c:v>
                </c:pt>
                <c:pt idx="9472">
                  <c:v>0.69312256574630005</c:v>
                </c:pt>
                <c:pt idx="9473">
                  <c:v>0.69323831796650004</c:v>
                </c:pt>
                <c:pt idx="9474">
                  <c:v>0.69359993934630004</c:v>
                </c:pt>
                <c:pt idx="9475">
                  <c:v>0.69392836093900001</c:v>
                </c:pt>
                <c:pt idx="9476">
                  <c:v>0.69428110122679998</c:v>
                </c:pt>
                <c:pt idx="9477">
                  <c:v>0.69438910484310001</c:v>
                </c:pt>
                <c:pt idx="9478">
                  <c:v>0.69444620609279994</c:v>
                </c:pt>
                <c:pt idx="9479">
                  <c:v>0.69452339410779995</c:v>
                </c:pt>
                <c:pt idx="9480">
                  <c:v>0.69461786746980003</c:v>
                </c:pt>
                <c:pt idx="9481">
                  <c:v>0.69470667839050004</c:v>
                </c:pt>
                <c:pt idx="9482">
                  <c:v>0.69479858875269995</c:v>
                </c:pt>
                <c:pt idx="9483">
                  <c:v>0.69490772485730001</c:v>
                </c:pt>
                <c:pt idx="9484">
                  <c:v>0.69512569904330002</c:v>
                </c:pt>
                <c:pt idx="9485">
                  <c:v>0.69521087408070004</c:v>
                </c:pt>
                <c:pt idx="9486">
                  <c:v>0.69529592990879996</c:v>
                </c:pt>
                <c:pt idx="9487">
                  <c:v>0.69537705183029996</c:v>
                </c:pt>
                <c:pt idx="9488">
                  <c:v>0.69549995660779995</c:v>
                </c:pt>
                <c:pt idx="9489">
                  <c:v>0.69577693939209995</c:v>
                </c:pt>
                <c:pt idx="9490">
                  <c:v>0.69586342573170001</c:v>
                </c:pt>
                <c:pt idx="9491">
                  <c:v>0.69594454765320002</c:v>
                </c:pt>
                <c:pt idx="9492">
                  <c:v>0.6960643529892</c:v>
                </c:pt>
                <c:pt idx="9493">
                  <c:v>0.69617885351179998</c:v>
                </c:pt>
                <c:pt idx="9494">
                  <c:v>0.69629406929019999</c:v>
                </c:pt>
                <c:pt idx="9495">
                  <c:v>0.69641828536990003</c:v>
                </c:pt>
                <c:pt idx="9496">
                  <c:v>0.69652080535890004</c:v>
                </c:pt>
                <c:pt idx="9497">
                  <c:v>0.69670599699019997</c:v>
                </c:pt>
                <c:pt idx="9498">
                  <c:v>0.69690227508540004</c:v>
                </c:pt>
                <c:pt idx="9499">
                  <c:v>0.69700914621349996</c:v>
                </c:pt>
                <c:pt idx="9500">
                  <c:v>0.69708758592609998</c:v>
                </c:pt>
                <c:pt idx="9501">
                  <c:v>0.69716608524320001</c:v>
                </c:pt>
                <c:pt idx="9502">
                  <c:v>0.69724249839779995</c:v>
                </c:pt>
                <c:pt idx="9503">
                  <c:v>0.69736641645429998</c:v>
                </c:pt>
                <c:pt idx="9504">
                  <c:v>0.69770634174349999</c:v>
                </c:pt>
                <c:pt idx="9505">
                  <c:v>0.69802570343019998</c:v>
                </c:pt>
                <c:pt idx="9506">
                  <c:v>0.69822418689730004</c:v>
                </c:pt>
                <c:pt idx="9507">
                  <c:v>0.69831025600429997</c:v>
                </c:pt>
                <c:pt idx="9508">
                  <c:v>0.69840490818019996</c:v>
                </c:pt>
                <c:pt idx="9509">
                  <c:v>0.69848978519439997</c:v>
                </c:pt>
                <c:pt idx="9510">
                  <c:v>0.69857335090640005</c:v>
                </c:pt>
                <c:pt idx="9511">
                  <c:v>0.69862830638890006</c:v>
                </c:pt>
                <c:pt idx="9512">
                  <c:v>0.69870877265929998</c:v>
                </c:pt>
                <c:pt idx="9513">
                  <c:v>0.69876205921169998</c:v>
                </c:pt>
                <c:pt idx="9514">
                  <c:v>0.69888937473299995</c:v>
                </c:pt>
                <c:pt idx="9515">
                  <c:v>0.69923341274259998</c:v>
                </c:pt>
                <c:pt idx="9516">
                  <c:v>0.69931662082669999</c:v>
                </c:pt>
                <c:pt idx="9517">
                  <c:v>0.69938576221469995</c:v>
                </c:pt>
                <c:pt idx="9518">
                  <c:v>0.69951200485230003</c:v>
                </c:pt>
                <c:pt idx="9519">
                  <c:v>0.69988507032390002</c:v>
                </c:pt>
                <c:pt idx="9520">
                  <c:v>0.70010215044019997</c:v>
                </c:pt>
                <c:pt idx="9521">
                  <c:v>0.7002115249634</c:v>
                </c:pt>
                <c:pt idx="9522">
                  <c:v>0.70030230283740003</c:v>
                </c:pt>
                <c:pt idx="9523">
                  <c:v>0.70039206743240001</c:v>
                </c:pt>
                <c:pt idx="9524">
                  <c:v>0.70047873258589999</c:v>
                </c:pt>
                <c:pt idx="9525">
                  <c:v>0.70071941614150002</c:v>
                </c:pt>
                <c:pt idx="9526">
                  <c:v>0.70080667734150004</c:v>
                </c:pt>
                <c:pt idx="9527">
                  <c:v>0.70089787244799995</c:v>
                </c:pt>
                <c:pt idx="9528">
                  <c:v>0.70101106166839999</c:v>
                </c:pt>
                <c:pt idx="9529">
                  <c:v>0.70110583305359997</c:v>
                </c:pt>
                <c:pt idx="9530">
                  <c:v>0.70119023323060004</c:v>
                </c:pt>
                <c:pt idx="9531">
                  <c:v>0.70127362012859995</c:v>
                </c:pt>
                <c:pt idx="9532">
                  <c:v>0.70135825872419999</c:v>
                </c:pt>
                <c:pt idx="9533">
                  <c:v>0.70141243934630004</c:v>
                </c:pt>
                <c:pt idx="9534">
                  <c:v>0.70144593715670001</c:v>
                </c:pt>
                <c:pt idx="9535">
                  <c:v>0.70153725147250001</c:v>
                </c:pt>
                <c:pt idx="9536">
                  <c:v>0.70163708925250001</c:v>
                </c:pt>
                <c:pt idx="9537">
                  <c:v>0.70172184705730001</c:v>
                </c:pt>
                <c:pt idx="9538">
                  <c:v>0.70206910371779996</c:v>
                </c:pt>
                <c:pt idx="9539">
                  <c:v>0.70214700698849997</c:v>
                </c:pt>
                <c:pt idx="9540">
                  <c:v>0.70221132040019996</c:v>
                </c:pt>
                <c:pt idx="9541">
                  <c:v>0.70226973295210005</c:v>
                </c:pt>
                <c:pt idx="9542">
                  <c:v>0.7023251652718</c:v>
                </c:pt>
                <c:pt idx="9543">
                  <c:v>0.70237606763839999</c:v>
                </c:pt>
                <c:pt idx="9544">
                  <c:v>0.70245921611789996</c:v>
                </c:pt>
                <c:pt idx="9545">
                  <c:v>0.70254343748089998</c:v>
                </c:pt>
                <c:pt idx="9546">
                  <c:v>0.70261704921720003</c:v>
                </c:pt>
                <c:pt idx="9547">
                  <c:v>0.70270889997480002</c:v>
                </c:pt>
                <c:pt idx="9548">
                  <c:v>0.70280617475509999</c:v>
                </c:pt>
                <c:pt idx="9549">
                  <c:v>0.70291686058040004</c:v>
                </c:pt>
                <c:pt idx="9550">
                  <c:v>0.70323610305789996</c:v>
                </c:pt>
                <c:pt idx="9551">
                  <c:v>0.70341932773589999</c:v>
                </c:pt>
                <c:pt idx="9552">
                  <c:v>0.70375651121140004</c:v>
                </c:pt>
                <c:pt idx="9553">
                  <c:v>0.70390665531160002</c:v>
                </c:pt>
                <c:pt idx="9554">
                  <c:v>0.70423918962480003</c:v>
                </c:pt>
                <c:pt idx="9555">
                  <c:v>0.70431977510449995</c:v>
                </c:pt>
                <c:pt idx="9556">
                  <c:v>0.70440351963040004</c:v>
                </c:pt>
                <c:pt idx="9557">
                  <c:v>0.70448607206339997</c:v>
                </c:pt>
                <c:pt idx="9558">
                  <c:v>0.70457094907759998</c:v>
                </c:pt>
                <c:pt idx="9559">
                  <c:v>0.7046484351158</c:v>
                </c:pt>
                <c:pt idx="9560">
                  <c:v>0.70475548505779995</c:v>
                </c:pt>
                <c:pt idx="9561">
                  <c:v>0.70502859354019998</c:v>
                </c:pt>
                <c:pt idx="9562">
                  <c:v>0.70511424541470002</c:v>
                </c:pt>
                <c:pt idx="9563">
                  <c:v>0.70516210794449996</c:v>
                </c:pt>
                <c:pt idx="9564">
                  <c:v>0.70520973205570003</c:v>
                </c:pt>
                <c:pt idx="9565">
                  <c:v>0.70526349544529998</c:v>
                </c:pt>
                <c:pt idx="9566">
                  <c:v>0.70535534620289997</c:v>
                </c:pt>
                <c:pt idx="9567">
                  <c:v>0.70544242858890005</c:v>
                </c:pt>
                <c:pt idx="9568">
                  <c:v>0.70552903413769996</c:v>
                </c:pt>
                <c:pt idx="9569">
                  <c:v>0.7056164741516</c:v>
                </c:pt>
                <c:pt idx="9570">
                  <c:v>0.70571547746660002</c:v>
                </c:pt>
                <c:pt idx="9571">
                  <c:v>0.70580309629439997</c:v>
                </c:pt>
                <c:pt idx="9572">
                  <c:v>0.7058835625648</c:v>
                </c:pt>
                <c:pt idx="9573">
                  <c:v>0.70622563362120006</c:v>
                </c:pt>
                <c:pt idx="9574">
                  <c:v>0.70640236139299994</c:v>
                </c:pt>
                <c:pt idx="9575">
                  <c:v>0.70670896768570002</c:v>
                </c:pt>
                <c:pt idx="9576">
                  <c:v>0.70689839124679998</c:v>
                </c:pt>
                <c:pt idx="9577">
                  <c:v>0.70699548721310002</c:v>
                </c:pt>
                <c:pt idx="9578">
                  <c:v>0.70715469121929997</c:v>
                </c:pt>
                <c:pt idx="9579">
                  <c:v>0.70738101005550003</c:v>
                </c:pt>
                <c:pt idx="9580">
                  <c:v>0.70745044946669999</c:v>
                </c:pt>
                <c:pt idx="9581">
                  <c:v>0.70751339197160001</c:v>
                </c:pt>
                <c:pt idx="9582">
                  <c:v>0.70756995677949996</c:v>
                </c:pt>
                <c:pt idx="9583">
                  <c:v>0.70764952898029998</c:v>
                </c:pt>
                <c:pt idx="9584">
                  <c:v>0.70777463912960004</c:v>
                </c:pt>
                <c:pt idx="9585">
                  <c:v>0.70810729265210004</c:v>
                </c:pt>
                <c:pt idx="9586">
                  <c:v>0.70834225416179997</c:v>
                </c:pt>
                <c:pt idx="9587">
                  <c:v>0.70842570066449995</c:v>
                </c:pt>
                <c:pt idx="9588">
                  <c:v>0.70851898193359997</c:v>
                </c:pt>
                <c:pt idx="9589">
                  <c:v>0.70860224962230001</c:v>
                </c:pt>
                <c:pt idx="9590">
                  <c:v>0.70868033170699996</c:v>
                </c:pt>
                <c:pt idx="9591">
                  <c:v>0.70880508422849997</c:v>
                </c:pt>
                <c:pt idx="9592">
                  <c:v>0.7088898420334</c:v>
                </c:pt>
                <c:pt idx="9593">
                  <c:v>0.70911896228789995</c:v>
                </c:pt>
                <c:pt idx="9594">
                  <c:v>0.7094168663025</c:v>
                </c:pt>
                <c:pt idx="9595">
                  <c:v>0.70953285694120005</c:v>
                </c:pt>
                <c:pt idx="9596">
                  <c:v>0.70967215299609998</c:v>
                </c:pt>
                <c:pt idx="9597">
                  <c:v>0.71000045537949996</c:v>
                </c:pt>
                <c:pt idx="9598">
                  <c:v>0.71007603406910003</c:v>
                </c:pt>
                <c:pt idx="9599">
                  <c:v>0.7102029919624</c:v>
                </c:pt>
                <c:pt idx="9600">
                  <c:v>0.71055567264560004</c:v>
                </c:pt>
                <c:pt idx="9601">
                  <c:v>0.71067637205120004</c:v>
                </c:pt>
                <c:pt idx="9602">
                  <c:v>0.7110267281532</c:v>
                </c:pt>
                <c:pt idx="9603">
                  <c:v>0.71121901273730004</c:v>
                </c:pt>
                <c:pt idx="9604">
                  <c:v>0.71137452125550005</c:v>
                </c:pt>
                <c:pt idx="9605">
                  <c:v>0.71149820089339999</c:v>
                </c:pt>
                <c:pt idx="9606">
                  <c:v>0.71158444881439997</c:v>
                </c:pt>
                <c:pt idx="9607">
                  <c:v>0.7116650342941</c:v>
                </c:pt>
                <c:pt idx="9608">
                  <c:v>0.71175932884219995</c:v>
                </c:pt>
                <c:pt idx="9609">
                  <c:v>0.71183943748470002</c:v>
                </c:pt>
                <c:pt idx="9610">
                  <c:v>0.71191823482509997</c:v>
                </c:pt>
                <c:pt idx="9611">
                  <c:v>0.71204048395160002</c:v>
                </c:pt>
                <c:pt idx="9612">
                  <c:v>0.71222478151320001</c:v>
                </c:pt>
                <c:pt idx="9613">
                  <c:v>0.71255487203599999</c:v>
                </c:pt>
                <c:pt idx="9614">
                  <c:v>0.71266067028049995</c:v>
                </c:pt>
                <c:pt idx="9615">
                  <c:v>0.71274393796919999</c:v>
                </c:pt>
                <c:pt idx="9616">
                  <c:v>0.71284914016720002</c:v>
                </c:pt>
                <c:pt idx="9617">
                  <c:v>0.71288639307019996</c:v>
                </c:pt>
                <c:pt idx="9618">
                  <c:v>0.7129742503166</c:v>
                </c:pt>
                <c:pt idx="9619">
                  <c:v>0.71306937932970005</c:v>
                </c:pt>
                <c:pt idx="9620">
                  <c:v>0.71338576078409999</c:v>
                </c:pt>
                <c:pt idx="9621">
                  <c:v>0.71344739198679996</c:v>
                </c:pt>
                <c:pt idx="9622">
                  <c:v>0.71349942684169998</c:v>
                </c:pt>
                <c:pt idx="9623">
                  <c:v>0.71356987953189999</c:v>
                </c:pt>
                <c:pt idx="9624">
                  <c:v>0.7136424779892</c:v>
                </c:pt>
                <c:pt idx="9625">
                  <c:v>0.71369636058810004</c:v>
                </c:pt>
                <c:pt idx="9626">
                  <c:v>0.71377593278880003</c:v>
                </c:pt>
                <c:pt idx="9627">
                  <c:v>0.71386861801150003</c:v>
                </c:pt>
                <c:pt idx="9628">
                  <c:v>0.71419864892960006</c:v>
                </c:pt>
                <c:pt idx="9629">
                  <c:v>0.71434056758880005</c:v>
                </c:pt>
                <c:pt idx="9630">
                  <c:v>0.7145301103592</c:v>
                </c:pt>
                <c:pt idx="9631">
                  <c:v>0.71487700939179999</c:v>
                </c:pt>
                <c:pt idx="9632">
                  <c:v>0.71518552303310001</c:v>
                </c:pt>
                <c:pt idx="9633">
                  <c:v>0.71535003185269996</c:v>
                </c:pt>
                <c:pt idx="9634">
                  <c:v>0.7154657244682</c:v>
                </c:pt>
                <c:pt idx="9635">
                  <c:v>0.71553945541380004</c:v>
                </c:pt>
                <c:pt idx="9636">
                  <c:v>0.71562582254410001</c:v>
                </c:pt>
                <c:pt idx="9637">
                  <c:v>0.71571427583689995</c:v>
                </c:pt>
                <c:pt idx="9638">
                  <c:v>0.71578884124760001</c:v>
                </c:pt>
                <c:pt idx="9639">
                  <c:v>0.71585261821750001</c:v>
                </c:pt>
                <c:pt idx="9640">
                  <c:v>0.71593713760379996</c:v>
                </c:pt>
                <c:pt idx="9641">
                  <c:v>0.71626907587050004</c:v>
                </c:pt>
                <c:pt idx="9642">
                  <c:v>0.71640402078630006</c:v>
                </c:pt>
                <c:pt idx="9643">
                  <c:v>0.71673810482029998</c:v>
                </c:pt>
                <c:pt idx="9644">
                  <c:v>0.71682959795000001</c:v>
                </c:pt>
                <c:pt idx="9645">
                  <c:v>0.71691024303439999</c:v>
                </c:pt>
                <c:pt idx="9646">
                  <c:v>0.71696162223820004</c:v>
                </c:pt>
                <c:pt idx="9647">
                  <c:v>0.71704822778699995</c:v>
                </c:pt>
                <c:pt idx="9648">
                  <c:v>0.71712988615039996</c:v>
                </c:pt>
                <c:pt idx="9649">
                  <c:v>0.71747225522989999</c:v>
                </c:pt>
                <c:pt idx="9650">
                  <c:v>0.71783870458599996</c:v>
                </c:pt>
                <c:pt idx="9651">
                  <c:v>0.71806472539900001</c:v>
                </c:pt>
                <c:pt idx="9652">
                  <c:v>0.71818512678150004</c:v>
                </c:pt>
                <c:pt idx="9653">
                  <c:v>0.71827554702759999</c:v>
                </c:pt>
                <c:pt idx="9654">
                  <c:v>0.71835631132129996</c:v>
                </c:pt>
                <c:pt idx="9655">
                  <c:v>0.71848648786540004</c:v>
                </c:pt>
                <c:pt idx="9656">
                  <c:v>0.71864056587220004</c:v>
                </c:pt>
                <c:pt idx="9657">
                  <c:v>0.71886444091799995</c:v>
                </c:pt>
                <c:pt idx="9658">
                  <c:v>0.71919554471970004</c:v>
                </c:pt>
                <c:pt idx="9659">
                  <c:v>0.71952831745150003</c:v>
                </c:pt>
                <c:pt idx="9660">
                  <c:v>0.71984905004499999</c:v>
                </c:pt>
                <c:pt idx="9661">
                  <c:v>0.72018116712570002</c:v>
                </c:pt>
                <c:pt idx="9662">
                  <c:v>0.72029346227650004</c:v>
                </c:pt>
                <c:pt idx="9663">
                  <c:v>0.7203697562218</c:v>
                </c:pt>
                <c:pt idx="9664">
                  <c:v>0.72044742107390003</c:v>
                </c:pt>
                <c:pt idx="9665">
                  <c:v>0.72078859806060003</c:v>
                </c:pt>
                <c:pt idx="9666">
                  <c:v>0.72087204456330001</c:v>
                </c:pt>
                <c:pt idx="9667">
                  <c:v>0.72095835208890002</c:v>
                </c:pt>
                <c:pt idx="9668">
                  <c:v>0.72122019529339998</c:v>
                </c:pt>
                <c:pt idx="9669">
                  <c:v>0.72144466638570004</c:v>
                </c:pt>
                <c:pt idx="9670">
                  <c:v>0.72157770395279996</c:v>
                </c:pt>
                <c:pt idx="9671">
                  <c:v>0.72186839580539996</c:v>
                </c:pt>
                <c:pt idx="9672">
                  <c:v>0.72195935249330001</c:v>
                </c:pt>
                <c:pt idx="9673">
                  <c:v>0.72208219766619997</c:v>
                </c:pt>
                <c:pt idx="9674">
                  <c:v>0.72239464521410002</c:v>
                </c:pt>
                <c:pt idx="9675">
                  <c:v>0.72268837690349996</c:v>
                </c:pt>
                <c:pt idx="9676">
                  <c:v>0.72298657894130003</c:v>
                </c:pt>
                <c:pt idx="9677">
                  <c:v>0.72320717573170001</c:v>
                </c:pt>
                <c:pt idx="9678">
                  <c:v>0.72353476285929996</c:v>
                </c:pt>
                <c:pt idx="9679">
                  <c:v>0.72373282909390002</c:v>
                </c:pt>
                <c:pt idx="9680">
                  <c:v>0.72381973266599997</c:v>
                </c:pt>
                <c:pt idx="9681">
                  <c:v>0.72391307353970002</c:v>
                </c:pt>
                <c:pt idx="9682">
                  <c:v>0.72403800487519998</c:v>
                </c:pt>
                <c:pt idx="9683">
                  <c:v>0.72415244579320004</c:v>
                </c:pt>
                <c:pt idx="9684">
                  <c:v>0.72448509931560001</c:v>
                </c:pt>
                <c:pt idx="9685">
                  <c:v>0.72467184066769996</c:v>
                </c:pt>
                <c:pt idx="9686">
                  <c:v>0.7249695658684</c:v>
                </c:pt>
                <c:pt idx="9687">
                  <c:v>0.72509628534320003</c:v>
                </c:pt>
                <c:pt idx="9688">
                  <c:v>0.72518146038060005</c:v>
                </c:pt>
                <c:pt idx="9689">
                  <c:v>0.72526037693019996</c:v>
                </c:pt>
                <c:pt idx="9690">
                  <c:v>0.72537887096410003</c:v>
                </c:pt>
                <c:pt idx="9691">
                  <c:v>0.72548186779019996</c:v>
                </c:pt>
                <c:pt idx="9692">
                  <c:v>0.72556662559509999</c:v>
                </c:pt>
                <c:pt idx="9693">
                  <c:v>0.72565281391140002</c:v>
                </c:pt>
                <c:pt idx="9694">
                  <c:v>0.72573941946029996</c:v>
                </c:pt>
                <c:pt idx="9695">
                  <c:v>0.72582834959029996</c:v>
                </c:pt>
                <c:pt idx="9696">
                  <c:v>0.72591608762740001</c:v>
                </c:pt>
                <c:pt idx="9697">
                  <c:v>0.72600156068800004</c:v>
                </c:pt>
                <c:pt idx="9698">
                  <c:v>0.72609144449230001</c:v>
                </c:pt>
                <c:pt idx="9699">
                  <c:v>0.72616893053050002</c:v>
                </c:pt>
                <c:pt idx="9700">
                  <c:v>0.72629255056380004</c:v>
                </c:pt>
                <c:pt idx="9701">
                  <c:v>0.72637253999710005</c:v>
                </c:pt>
                <c:pt idx="9702">
                  <c:v>0.726496219635</c:v>
                </c:pt>
                <c:pt idx="9703">
                  <c:v>0.72657674551009999</c:v>
                </c:pt>
                <c:pt idx="9704">
                  <c:v>0.72665637731550003</c:v>
                </c:pt>
                <c:pt idx="9705">
                  <c:v>0.72678142786029998</c:v>
                </c:pt>
                <c:pt idx="9706">
                  <c:v>0.72689545154570001</c:v>
                </c:pt>
                <c:pt idx="9707">
                  <c:v>0.72710478305820003</c:v>
                </c:pt>
                <c:pt idx="9708">
                  <c:v>0.72719091176990003</c:v>
                </c:pt>
                <c:pt idx="9709">
                  <c:v>0.72727626562119996</c:v>
                </c:pt>
                <c:pt idx="9710">
                  <c:v>0.72737020254139995</c:v>
                </c:pt>
                <c:pt idx="9711">
                  <c:v>0.72745394706730004</c:v>
                </c:pt>
                <c:pt idx="9712">
                  <c:v>0.72752577066419999</c:v>
                </c:pt>
                <c:pt idx="9713">
                  <c:v>0.72757649421689996</c:v>
                </c:pt>
                <c:pt idx="9714">
                  <c:v>0.72764706611630003</c:v>
                </c:pt>
                <c:pt idx="9715">
                  <c:v>0.72771626710890003</c:v>
                </c:pt>
                <c:pt idx="9716">
                  <c:v>0.72779995203019998</c:v>
                </c:pt>
                <c:pt idx="9717">
                  <c:v>0.7279045581818</c:v>
                </c:pt>
                <c:pt idx="9718">
                  <c:v>0.72801750898359996</c:v>
                </c:pt>
                <c:pt idx="9719">
                  <c:v>0.72811973094939997</c:v>
                </c:pt>
                <c:pt idx="9720">
                  <c:v>0.72820132970810003</c:v>
                </c:pt>
                <c:pt idx="9721">
                  <c:v>0.72835135459900002</c:v>
                </c:pt>
                <c:pt idx="9722">
                  <c:v>0.72866821289060002</c:v>
                </c:pt>
                <c:pt idx="9723">
                  <c:v>0.72894060611720002</c:v>
                </c:pt>
                <c:pt idx="9724">
                  <c:v>0.72910702228549995</c:v>
                </c:pt>
                <c:pt idx="9725">
                  <c:v>0.7293680310249</c:v>
                </c:pt>
                <c:pt idx="9726">
                  <c:v>0.72948223352429997</c:v>
                </c:pt>
                <c:pt idx="9727">
                  <c:v>0.72983515262599996</c:v>
                </c:pt>
                <c:pt idx="9728">
                  <c:v>0.73018395900730004</c:v>
                </c:pt>
                <c:pt idx="9729">
                  <c:v>0.73051571846009999</c:v>
                </c:pt>
                <c:pt idx="9730">
                  <c:v>0.73069232702260001</c:v>
                </c:pt>
                <c:pt idx="9731">
                  <c:v>0.7310406565666</c:v>
                </c:pt>
                <c:pt idx="9732">
                  <c:v>0.73115104436870004</c:v>
                </c:pt>
                <c:pt idx="9733">
                  <c:v>0.73123824596410003</c:v>
                </c:pt>
                <c:pt idx="9734">
                  <c:v>0.73132240772250001</c:v>
                </c:pt>
                <c:pt idx="9735">
                  <c:v>0.73139566183089999</c:v>
                </c:pt>
                <c:pt idx="9736">
                  <c:v>0.73149138689040005</c:v>
                </c:pt>
                <c:pt idx="9737">
                  <c:v>0.73160415887829999</c:v>
                </c:pt>
                <c:pt idx="9738">
                  <c:v>0.73194026947019997</c:v>
                </c:pt>
                <c:pt idx="9739">
                  <c:v>0.73212540149689997</c:v>
                </c:pt>
                <c:pt idx="9740">
                  <c:v>0.73241889476779998</c:v>
                </c:pt>
                <c:pt idx="9741">
                  <c:v>0.7327739596367</c:v>
                </c:pt>
                <c:pt idx="9742">
                  <c:v>0.7330766916275</c:v>
                </c:pt>
                <c:pt idx="9743">
                  <c:v>0.73320132493970003</c:v>
                </c:pt>
                <c:pt idx="9744">
                  <c:v>0.7332869768143</c:v>
                </c:pt>
                <c:pt idx="9745">
                  <c:v>0.73336225748060002</c:v>
                </c:pt>
                <c:pt idx="9746">
                  <c:v>0.73345267772669998</c:v>
                </c:pt>
                <c:pt idx="9747">
                  <c:v>0.73356378078460005</c:v>
                </c:pt>
                <c:pt idx="9748">
                  <c:v>0.73378723859789996</c:v>
                </c:pt>
                <c:pt idx="9749">
                  <c:v>0.73413848876950005</c:v>
                </c:pt>
                <c:pt idx="9750">
                  <c:v>0.73446780443189996</c:v>
                </c:pt>
                <c:pt idx="9751">
                  <c:v>0.73484009504320003</c:v>
                </c:pt>
                <c:pt idx="9752">
                  <c:v>0.73495924472810004</c:v>
                </c:pt>
                <c:pt idx="9753">
                  <c:v>0.73508375883099997</c:v>
                </c:pt>
                <c:pt idx="9754">
                  <c:v>0.73519879579540004</c:v>
                </c:pt>
                <c:pt idx="9755">
                  <c:v>0.7353636026382</c:v>
                </c:pt>
                <c:pt idx="9756">
                  <c:v>0.7355088591576</c:v>
                </c:pt>
                <c:pt idx="9757">
                  <c:v>0.73562455177310004</c:v>
                </c:pt>
                <c:pt idx="9758">
                  <c:v>0.73570376634599999</c:v>
                </c:pt>
                <c:pt idx="9759">
                  <c:v>0.73582154512410003</c:v>
                </c:pt>
                <c:pt idx="9760">
                  <c:v>0.73593729734419999</c:v>
                </c:pt>
                <c:pt idx="9761">
                  <c:v>0.73622429370880005</c:v>
                </c:pt>
                <c:pt idx="9762">
                  <c:v>0.73630762100220004</c:v>
                </c:pt>
                <c:pt idx="9763">
                  <c:v>0.73637568950650001</c:v>
                </c:pt>
                <c:pt idx="9764">
                  <c:v>0.73645979166029996</c:v>
                </c:pt>
                <c:pt idx="9765">
                  <c:v>0.7368034124374</c:v>
                </c:pt>
                <c:pt idx="9766">
                  <c:v>0.73687690496439995</c:v>
                </c:pt>
                <c:pt idx="9767">
                  <c:v>0.73695385456090001</c:v>
                </c:pt>
                <c:pt idx="9768">
                  <c:v>0.73702454566959996</c:v>
                </c:pt>
                <c:pt idx="9769">
                  <c:v>0.73725605010990003</c:v>
                </c:pt>
                <c:pt idx="9770">
                  <c:v>0.73758935928339997</c:v>
                </c:pt>
                <c:pt idx="9771">
                  <c:v>0.73783695697780005</c:v>
                </c:pt>
                <c:pt idx="9772">
                  <c:v>0.73800790309910003</c:v>
                </c:pt>
                <c:pt idx="9773">
                  <c:v>0.73811453580859998</c:v>
                </c:pt>
                <c:pt idx="9774">
                  <c:v>0.73820471763609996</c:v>
                </c:pt>
                <c:pt idx="9775">
                  <c:v>0.73829883337019997</c:v>
                </c:pt>
                <c:pt idx="9776">
                  <c:v>0.73838108778</c:v>
                </c:pt>
                <c:pt idx="9777">
                  <c:v>0.73845171928410003</c:v>
                </c:pt>
                <c:pt idx="9778">
                  <c:v>0.73854827880859997</c:v>
                </c:pt>
                <c:pt idx="9779">
                  <c:v>0.73863834142679996</c:v>
                </c:pt>
                <c:pt idx="9780">
                  <c:v>0.7388026714325</c:v>
                </c:pt>
                <c:pt idx="9781">
                  <c:v>0.73913455009460005</c:v>
                </c:pt>
                <c:pt idx="9782">
                  <c:v>0.73946923017499999</c:v>
                </c:pt>
                <c:pt idx="9783">
                  <c:v>0.73956489562990002</c:v>
                </c:pt>
                <c:pt idx="9784">
                  <c:v>0.73965311050420002</c:v>
                </c:pt>
                <c:pt idx="9785">
                  <c:v>0.73974174261089998</c:v>
                </c:pt>
                <c:pt idx="9786">
                  <c:v>0.7398992180824</c:v>
                </c:pt>
                <c:pt idx="9787">
                  <c:v>0.74010837078089997</c:v>
                </c:pt>
                <c:pt idx="9788">
                  <c:v>0.74044585227969995</c:v>
                </c:pt>
                <c:pt idx="9789">
                  <c:v>0.7407893538475</c:v>
                </c:pt>
                <c:pt idx="9790">
                  <c:v>0.74100577831269998</c:v>
                </c:pt>
                <c:pt idx="9791">
                  <c:v>0.74108952283859997</c:v>
                </c:pt>
                <c:pt idx="9792">
                  <c:v>0.74118196964259997</c:v>
                </c:pt>
                <c:pt idx="9793">
                  <c:v>0.74123340845109997</c:v>
                </c:pt>
                <c:pt idx="9794">
                  <c:v>0.74132406711580001</c:v>
                </c:pt>
                <c:pt idx="9795">
                  <c:v>0.74141025543210004</c:v>
                </c:pt>
                <c:pt idx="9796">
                  <c:v>0.74150264263150001</c:v>
                </c:pt>
                <c:pt idx="9797">
                  <c:v>0.74159252643590001</c:v>
                </c:pt>
                <c:pt idx="9798">
                  <c:v>0.74174481630330003</c:v>
                </c:pt>
                <c:pt idx="9799">
                  <c:v>0.74207574129099996</c:v>
                </c:pt>
                <c:pt idx="9800">
                  <c:v>0.74243503808980005</c:v>
                </c:pt>
                <c:pt idx="9801">
                  <c:v>0.74276632070540005</c:v>
                </c:pt>
                <c:pt idx="9802">
                  <c:v>0.7430924773216</c:v>
                </c:pt>
                <c:pt idx="9803">
                  <c:v>0.74320757389070002</c:v>
                </c:pt>
                <c:pt idx="9804">
                  <c:v>0.74353879690169999</c:v>
                </c:pt>
                <c:pt idx="9805">
                  <c:v>0.74386960268019997</c:v>
                </c:pt>
                <c:pt idx="9806">
                  <c:v>0.74408930540079998</c:v>
                </c:pt>
                <c:pt idx="9807">
                  <c:v>0.74419707059859996</c:v>
                </c:pt>
                <c:pt idx="9808">
                  <c:v>0.74428611993789995</c:v>
                </c:pt>
                <c:pt idx="9809">
                  <c:v>0.7443935871124</c:v>
                </c:pt>
                <c:pt idx="9810">
                  <c:v>0.74446600675579999</c:v>
                </c:pt>
                <c:pt idx="9811">
                  <c:v>0.74454694986339998</c:v>
                </c:pt>
                <c:pt idx="9812">
                  <c:v>0.74463731050490001</c:v>
                </c:pt>
                <c:pt idx="9813">
                  <c:v>0.74471968412400003</c:v>
                </c:pt>
                <c:pt idx="9814">
                  <c:v>0.7447848320007</c:v>
                </c:pt>
                <c:pt idx="9815">
                  <c:v>0.74486273527150004</c:v>
                </c:pt>
                <c:pt idx="9816">
                  <c:v>0.74491089582439995</c:v>
                </c:pt>
                <c:pt idx="9817">
                  <c:v>0.74495851993560003</c:v>
                </c:pt>
                <c:pt idx="9818">
                  <c:v>0.74502575397490001</c:v>
                </c:pt>
                <c:pt idx="9819">
                  <c:v>0.74514603614810004</c:v>
                </c:pt>
                <c:pt idx="9820">
                  <c:v>0.74545729160310004</c:v>
                </c:pt>
                <c:pt idx="9821">
                  <c:v>0.74571347236630003</c:v>
                </c:pt>
                <c:pt idx="9822">
                  <c:v>0.74579477310179998</c:v>
                </c:pt>
                <c:pt idx="9823">
                  <c:v>0.7458767294884</c:v>
                </c:pt>
                <c:pt idx="9824">
                  <c:v>0.74596112966539996</c:v>
                </c:pt>
                <c:pt idx="9825">
                  <c:v>0.74606037139890002</c:v>
                </c:pt>
                <c:pt idx="9826">
                  <c:v>0.74615013599400004</c:v>
                </c:pt>
                <c:pt idx="9827">
                  <c:v>0.74623221158980002</c:v>
                </c:pt>
                <c:pt idx="9828">
                  <c:v>0.74660378694530005</c:v>
                </c:pt>
                <c:pt idx="9829">
                  <c:v>0.7469373345375</c:v>
                </c:pt>
                <c:pt idx="9830">
                  <c:v>0.74728608131410001</c:v>
                </c:pt>
                <c:pt idx="9831">
                  <c:v>0.74762386083599996</c:v>
                </c:pt>
                <c:pt idx="9832">
                  <c:v>0.74775612354279997</c:v>
                </c:pt>
                <c:pt idx="9833">
                  <c:v>0.74783927202220002</c:v>
                </c:pt>
                <c:pt idx="9834">
                  <c:v>0.7479212880135</c:v>
                </c:pt>
                <c:pt idx="9835">
                  <c:v>0.74800074100489999</c:v>
                </c:pt>
                <c:pt idx="9836">
                  <c:v>0.74833709001540005</c:v>
                </c:pt>
                <c:pt idx="9837">
                  <c:v>0.74844515323640004</c:v>
                </c:pt>
                <c:pt idx="9838">
                  <c:v>0.7485634088516</c:v>
                </c:pt>
                <c:pt idx="9839">
                  <c:v>0.74864375591279997</c:v>
                </c:pt>
                <c:pt idx="9840">
                  <c:v>0.74876689910890004</c:v>
                </c:pt>
                <c:pt idx="9841">
                  <c:v>0.74893683195109995</c:v>
                </c:pt>
                <c:pt idx="9842">
                  <c:v>0.74911785125730002</c:v>
                </c:pt>
                <c:pt idx="9843">
                  <c:v>0.74928569793699995</c:v>
                </c:pt>
                <c:pt idx="9844">
                  <c:v>0.74959802627560002</c:v>
                </c:pt>
                <c:pt idx="9845">
                  <c:v>0.74972164630890004</c:v>
                </c:pt>
                <c:pt idx="9846">
                  <c:v>0.74980813264849999</c:v>
                </c:pt>
                <c:pt idx="9847">
                  <c:v>0.75014609098429996</c:v>
                </c:pt>
                <c:pt idx="9848">
                  <c:v>0.75035977363590001</c:v>
                </c:pt>
                <c:pt idx="9849">
                  <c:v>0.75052803754810005</c:v>
                </c:pt>
                <c:pt idx="9850">
                  <c:v>0.75088465213779998</c:v>
                </c:pt>
                <c:pt idx="9851">
                  <c:v>0.75122135877609997</c:v>
                </c:pt>
                <c:pt idx="9852">
                  <c:v>0.75139552354810002</c:v>
                </c:pt>
                <c:pt idx="9853">
                  <c:v>0.75149381160740003</c:v>
                </c:pt>
                <c:pt idx="9854">
                  <c:v>0.75161391496660002</c:v>
                </c:pt>
                <c:pt idx="9855">
                  <c:v>0.75177425146099996</c:v>
                </c:pt>
                <c:pt idx="9856">
                  <c:v>0.75211608409880004</c:v>
                </c:pt>
                <c:pt idx="9857">
                  <c:v>0.75225317478179998</c:v>
                </c:pt>
                <c:pt idx="9858">
                  <c:v>0.75232869386669998</c:v>
                </c:pt>
                <c:pt idx="9859">
                  <c:v>0.75244104862210004</c:v>
                </c:pt>
                <c:pt idx="9860">
                  <c:v>0.75256437063220005</c:v>
                </c:pt>
                <c:pt idx="9861">
                  <c:v>0.75264090299609998</c:v>
                </c:pt>
                <c:pt idx="9862">
                  <c:v>0.75272262096410003</c:v>
                </c:pt>
                <c:pt idx="9863">
                  <c:v>0.75280886888499998</c:v>
                </c:pt>
                <c:pt idx="9864">
                  <c:v>0.75290203094480002</c:v>
                </c:pt>
                <c:pt idx="9865">
                  <c:v>0.75300472974779997</c:v>
                </c:pt>
                <c:pt idx="9866">
                  <c:v>0.75334161519999998</c:v>
                </c:pt>
                <c:pt idx="9867">
                  <c:v>0.75343227386470002</c:v>
                </c:pt>
                <c:pt idx="9868">
                  <c:v>0.75352305173870004</c:v>
                </c:pt>
                <c:pt idx="9869">
                  <c:v>0.75360214710240003</c:v>
                </c:pt>
                <c:pt idx="9870">
                  <c:v>0.7539401054382</c:v>
                </c:pt>
                <c:pt idx="9871">
                  <c:v>0.75406813621519997</c:v>
                </c:pt>
                <c:pt idx="9872">
                  <c:v>0.75415337085720002</c:v>
                </c:pt>
                <c:pt idx="9873">
                  <c:v>0.75424271821980005</c:v>
                </c:pt>
                <c:pt idx="9874">
                  <c:v>0.75434315204619995</c:v>
                </c:pt>
                <c:pt idx="9875">
                  <c:v>0.75443667173390005</c:v>
                </c:pt>
                <c:pt idx="9876">
                  <c:v>0.75452905893330002</c:v>
                </c:pt>
                <c:pt idx="9877">
                  <c:v>0.75461661815640002</c:v>
                </c:pt>
                <c:pt idx="9878">
                  <c:v>0.75475007295609997</c:v>
                </c:pt>
                <c:pt idx="9879">
                  <c:v>0.75501990318300005</c:v>
                </c:pt>
                <c:pt idx="9880">
                  <c:v>0.75509929656980002</c:v>
                </c:pt>
                <c:pt idx="9881">
                  <c:v>0.75519347190859998</c:v>
                </c:pt>
                <c:pt idx="9882">
                  <c:v>0.75551682710650003</c:v>
                </c:pt>
                <c:pt idx="9883">
                  <c:v>0.75562858581540004</c:v>
                </c:pt>
                <c:pt idx="9884">
                  <c:v>0.75574350357060005</c:v>
                </c:pt>
                <c:pt idx="9885">
                  <c:v>0.75585550069810004</c:v>
                </c:pt>
                <c:pt idx="9886">
                  <c:v>0.75600397586820001</c:v>
                </c:pt>
                <c:pt idx="9887">
                  <c:v>0.75611829757689997</c:v>
                </c:pt>
                <c:pt idx="9888">
                  <c:v>0.75627869367599998</c:v>
                </c:pt>
                <c:pt idx="9889">
                  <c:v>0.75637441873550004</c:v>
                </c:pt>
                <c:pt idx="9890">
                  <c:v>0.75672656297679997</c:v>
                </c:pt>
                <c:pt idx="9891">
                  <c:v>0.75686842203140003</c:v>
                </c:pt>
                <c:pt idx="9892">
                  <c:v>0.75719147920609997</c:v>
                </c:pt>
                <c:pt idx="9893">
                  <c:v>0.75753247737880003</c:v>
                </c:pt>
                <c:pt idx="9894">
                  <c:v>0.75764816999439999</c:v>
                </c:pt>
                <c:pt idx="9895">
                  <c:v>0.75774168968199995</c:v>
                </c:pt>
                <c:pt idx="9896">
                  <c:v>0.75800037384029995</c:v>
                </c:pt>
                <c:pt idx="9897">
                  <c:v>0.75833249092099997</c:v>
                </c:pt>
                <c:pt idx="9898">
                  <c:v>0.75860345363619996</c:v>
                </c:pt>
                <c:pt idx="9899">
                  <c:v>0.7589030265808</c:v>
                </c:pt>
                <c:pt idx="9900">
                  <c:v>0.75902271270749999</c:v>
                </c:pt>
                <c:pt idx="9901">
                  <c:v>0.75911486148829999</c:v>
                </c:pt>
                <c:pt idx="9902">
                  <c:v>0.75919276475910002</c:v>
                </c:pt>
                <c:pt idx="9903">
                  <c:v>0.75928479433060003</c:v>
                </c:pt>
                <c:pt idx="9904">
                  <c:v>0.75953787565230002</c:v>
                </c:pt>
                <c:pt idx="9905">
                  <c:v>0.75965499877929998</c:v>
                </c:pt>
                <c:pt idx="9906">
                  <c:v>0.75977933406830001</c:v>
                </c:pt>
                <c:pt idx="9907">
                  <c:v>0.76009356975560005</c:v>
                </c:pt>
                <c:pt idx="9908">
                  <c:v>0.76041656732560003</c:v>
                </c:pt>
                <c:pt idx="9909">
                  <c:v>0.76052618026730001</c:v>
                </c:pt>
                <c:pt idx="9910">
                  <c:v>0.76067358255390005</c:v>
                </c:pt>
                <c:pt idx="9911">
                  <c:v>0.76077139377589997</c:v>
                </c:pt>
                <c:pt idx="9912">
                  <c:v>0.76086008548740003</c:v>
                </c:pt>
                <c:pt idx="9913">
                  <c:v>0.76088953018189998</c:v>
                </c:pt>
                <c:pt idx="9914">
                  <c:v>0.7609506845474</c:v>
                </c:pt>
                <c:pt idx="9915">
                  <c:v>0.76100033521650001</c:v>
                </c:pt>
                <c:pt idx="9916">
                  <c:v>0.76104265451429998</c:v>
                </c:pt>
                <c:pt idx="9917">
                  <c:v>0.76110619306560001</c:v>
                </c:pt>
                <c:pt idx="9918">
                  <c:v>0.76113688945769997</c:v>
                </c:pt>
                <c:pt idx="9919">
                  <c:v>0.76120078563689997</c:v>
                </c:pt>
                <c:pt idx="9920">
                  <c:v>0.76123583316800003</c:v>
                </c:pt>
                <c:pt idx="9921">
                  <c:v>0.76129001379009997</c:v>
                </c:pt>
                <c:pt idx="9922">
                  <c:v>0.761382162571</c:v>
                </c:pt>
                <c:pt idx="9923">
                  <c:v>0.76146739721300005</c:v>
                </c:pt>
                <c:pt idx="9924">
                  <c:v>0.76156389713289996</c:v>
                </c:pt>
                <c:pt idx="9925">
                  <c:v>0.76168531179429999</c:v>
                </c:pt>
                <c:pt idx="9926">
                  <c:v>0.76181036233900001</c:v>
                </c:pt>
                <c:pt idx="9927">
                  <c:v>0.76195657253269999</c:v>
                </c:pt>
                <c:pt idx="9928">
                  <c:v>0.76207679510119997</c:v>
                </c:pt>
                <c:pt idx="9929">
                  <c:v>0.7621968388557</c:v>
                </c:pt>
                <c:pt idx="9930">
                  <c:v>0.76229578256609998</c:v>
                </c:pt>
                <c:pt idx="9931">
                  <c:v>0.76258957386019999</c:v>
                </c:pt>
                <c:pt idx="9932">
                  <c:v>0.76267331838609997</c:v>
                </c:pt>
                <c:pt idx="9933">
                  <c:v>0.76275384426119996</c:v>
                </c:pt>
                <c:pt idx="9934">
                  <c:v>0.76288330554960004</c:v>
                </c:pt>
                <c:pt idx="9935">
                  <c:v>0.76320457458500002</c:v>
                </c:pt>
                <c:pt idx="9936">
                  <c:v>0.76351404190060002</c:v>
                </c:pt>
                <c:pt idx="9937">
                  <c:v>0.76366651058199997</c:v>
                </c:pt>
                <c:pt idx="9938">
                  <c:v>0.76379418373109997</c:v>
                </c:pt>
                <c:pt idx="9939">
                  <c:v>0.76386117935179998</c:v>
                </c:pt>
                <c:pt idx="9940">
                  <c:v>0.76393955945970005</c:v>
                </c:pt>
                <c:pt idx="9941">
                  <c:v>0.76398605108259998</c:v>
                </c:pt>
                <c:pt idx="9942">
                  <c:v>0.76403915882109996</c:v>
                </c:pt>
                <c:pt idx="9943">
                  <c:v>0.76409494876859996</c:v>
                </c:pt>
                <c:pt idx="9944">
                  <c:v>0.76414501667019996</c:v>
                </c:pt>
                <c:pt idx="9945">
                  <c:v>0.76422327756880004</c:v>
                </c:pt>
                <c:pt idx="9946">
                  <c:v>0.7642963528633</c:v>
                </c:pt>
                <c:pt idx="9947">
                  <c:v>0.76438158750530005</c:v>
                </c:pt>
                <c:pt idx="9948">
                  <c:v>0.76446902751919998</c:v>
                </c:pt>
                <c:pt idx="9949">
                  <c:v>0.76463955640790005</c:v>
                </c:pt>
                <c:pt idx="9950">
                  <c:v>0.76493579149250002</c:v>
                </c:pt>
                <c:pt idx="9951">
                  <c:v>0.76521521806720005</c:v>
                </c:pt>
                <c:pt idx="9952">
                  <c:v>0.7653449177742</c:v>
                </c:pt>
                <c:pt idx="9953">
                  <c:v>0.7654496431351</c:v>
                </c:pt>
                <c:pt idx="9954">
                  <c:v>0.76577520370480001</c:v>
                </c:pt>
                <c:pt idx="9955">
                  <c:v>0.76593679189679997</c:v>
                </c:pt>
                <c:pt idx="9956">
                  <c:v>0.76627951860429999</c:v>
                </c:pt>
                <c:pt idx="9957">
                  <c:v>0.7664410471916</c:v>
                </c:pt>
                <c:pt idx="9958">
                  <c:v>0.7665327787399</c:v>
                </c:pt>
                <c:pt idx="9959">
                  <c:v>0.76661068201070004</c:v>
                </c:pt>
                <c:pt idx="9960">
                  <c:v>0.76672708988189997</c:v>
                </c:pt>
                <c:pt idx="9961">
                  <c:v>0.76696771383289997</c:v>
                </c:pt>
                <c:pt idx="9962">
                  <c:v>0.76731276512150004</c:v>
                </c:pt>
                <c:pt idx="9963">
                  <c:v>0.76762378215789995</c:v>
                </c:pt>
                <c:pt idx="9964">
                  <c:v>0.76795798540119997</c:v>
                </c:pt>
                <c:pt idx="9965">
                  <c:v>0.76828348636629995</c:v>
                </c:pt>
                <c:pt idx="9966">
                  <c:v>0.76861673593519997</c:v>
                </c:pt>
                <c:pt idx="9967">
                  <c:v>0.76890987157820001</c:v>
                </c:pt>
                <c:pt idx="9968">
                  <c:v>0.7691071629524</c:v>
                </c:pt>
                <c:pt idx="9969">
                  <c:v>0.76936280727390005</c:v>
                </c:pt>
                <c:pt idx="9970">
                  <c:v>0.76945257186890004</c:v>
                </c:pt>
                <c:pt idx="9971">
                  <c:v>0.76960647106169999</c:v>
                </c:pt>
                <c:pt idx="9972">
                  <c:v>0.76992946863169998</c:v>
                </c:pt>
                <c:pt idx="9973">
                  <c:v>0.77024590969090001</c:v>
                </c:pt>
                <c:pt idx="9974">
                  <c:v>0.77035874128339998</c:v>
                </c:pt>
                <c:pt idx="9975">
                  <c:v>0.77044540643689996</c:v>
                </c:pt>
                <c:pt idx="9976">
                  <c:v>0.77051246166230003</c:v>
                </c:pt>
                <c:pt idx="9977">
                  <c:v>0.77059996128079999</c:v>
                </c:pt>
                <c:pt idx="9978">
                  <c:v>0.77069360017779998</c:v>
                </c:pt>
                <c:pt idx="9979">
                  <c:v>0.77078545093539996</c:v>
                </c:pt>
                <c:pt idx="9980">
                  <c:v>0.77089357376099998</c:v>
                </c:pt>
                <c:pt idx="9981">
                  <c:v>0.77122884988780005</c:v>
                </c:pt>
                <c:pt idx="9982">
                  <c:v>0.77138280868529996</c:v>
                </c:pt>
                <c:pt idx="9983">
                  <c:v>0.77151924371720004</c:v>
                </c:pt>
                <c:pt idx="9984">
                  <c:v>0.77160024642939995</c:v>
                </c:pt>
                <c:pt idx="9985">
                  <c:v>0.77168732881549995</c:v>
                </c:pt>
                <c:pt idx="9986">
                  <c:v>0.77204519510269998</c:v>
                </c:pt>
                <c:pt idx="9987">
                  <c:v>0.77217817306519998</c:v>
                </c:pt>
                <c:pt idx="9988">
                  <c:v>0.77226835489269996</c:v>
                </c:pt>
                <c:pt idx="9989">
                  <c:v>0.77236264944080002</c:v>
                </c:pt>
                <c:pt idx="9990">
                  <c:v>0.77266973257060001</c:v>
                </c:pt>
                <c:pt idx="9991">
                  <c:v>0.77297502756119996</c:v>
                </c:pt>
                <c:pt idx="9992">
                  <c:v>0.77329105138779997</c:v>
                </c:pt>
                <c:pt idx="9993">
                  <c:v>0.77358770370480001</c:v>
                </c:pt>
                <c:pt idx="9994">
                  <c:v>0.77372783422470004</c:v>
                </c:pt>
                <c:pt idx="9995">
                  <c:v>0.77407532930370004</c:v>
                </c:pt>
                <c:pt idx="9996">
                  <c:v>0.77420222759250001</c:v>
                </c:pt>
                <c:pt idx="9997">
                  <c:v>0.77436977624890002</c:v>
                </c:pt>
                <c:pt idx="9998">
                  <c:v>0.77468240261080001</c:v>
                </c:pt>
                <c:pt idx="9999">
                  <c:v>0.7750195264816</c:v>
                </c:pt>
                <c:pt idx="10000">
                  <c:v>0.77521812915800004</c:v>
                </c:pt>
                <c:pt idx="10001">
                  <c:v>0.77544939517970002</c:v>
                </c:pt>
                <c:pt idx="10002">
                  <c:v>0.77578037977220005</c:v>
                </c:pt>
                <c:pt idx="10003">
                  <c:v>0.77589464187620005</c:v>
                </c:pt>
                <c:pt idx="10004">
                  <c:v>0.77597755193710005</c:v>
                </c:pt>
                <c:pt idx="10005">
                  <c:v>0.77606821060179998</c:v>
                </c:pt>
                <c:pt idx="10006">
                  <c:v>0.77616655826570002</c:v>
                </c:pt>
                <c:pt idx="10007">
                  <c:v>0.7764677405357</c:v>
                </c:pt>
                <c:pt idx="10008">
                  <c:v>0.77654027938839998</c:v>
                </c:pt>
                <c:pt idx="10009">
                  <c:v>0.77686375379560002</c:v>
                </c:pt>
                <c:pt idx="10010">
                  <c:v>0.77702349424359995</c:v>
                </c:pt>
                <c:pt idx="10011">
                  <c:v>0.77726215124130005</c:v>
                </c:pt>
                <c:pt idx="10012">
                  <c:v>0.77760630846019996</c:v>
                </c:pt>
                <c:pt idx="10013">
                  <c:v>0.77775061130519996</c:v>
                </c:pt>
                <c:pt idx="10014">
                  <c:v>0.77781856060029997</c:v>
                </c:pt>
                <c:pt idx="10015">
                  <c:v>0.77789855003359998</c:v>
                </c:pt>
                <c:pt idx="10016">
                  <c:v>0.77799016237259999</c:v>
                </c:pt>
                <c:pt idx="10017">
                  <c:v>0.77808517217640005</c:v>
                </c:pt>
                <c:pt idx="10018">
                  <c:v>0.77817350625990001</c:v>
                </c:pt>
                <c:pt idx="10019">
                  <c:v>0.77851337194439996</c:v>
                </c:pt>
                <c:pt idx="10020">
                  <c:v>0.77862942218779996</c:v>
                </c:pt>
                <c:pt idx="10021">
                  <c:v>0.77872389554980004</c:v>
                </c:pt>
                <c:pt idx="10022">
                  <c:v>0.77879053354259997</c:v>
                </c:pt>
                <c:pt idx="10023">
                  <c:v>0.77887356281279996</c:v>
                </c:pt>
                <c:pt idx="10024">
                  <c:v>0.77891898155210004</c:v>
                </c:pt>
                <c:pt idx="10025">
                  <c:v>0.77900117635730004</c:v>
                </c:pt>
                <c:pt idx="10026">
                  <c:v>0.77909862995150003</c:v>
                </c:pt>
                <c:pt idx="10027">
                  <c:v>0.77918308973310002</c:v>
                </c:pt>
                <c:pt idx="10028">
                  <c:v>0.77930492162700005</c:v>
                </c:pt>
                <c:pt idx="10029">
                  <c:v>0.77961248159410002</c:v>
                </c:pt>
                <c:pt idx="10030">
                  <c:v>0.77994483709340001</c:v>
                </c:pt>
                <c:pt idx="10031">
                  <c:v>0.78019058704379995</c:v>
                </c:pt>
                <c:pt idx="10032">
                  <c:v>0.78038358688349996</c:v>
                </c:pt>
                <c:pt idx="10033">
                  <c:v>0.78052616119380003</c:v>
                </c:pt>
                <c:pt idx="10034">
                  <c:v>0.7808731794357</c:v>
                </c:pt>
                <c:pt idx="10035">
                  <c:v>0.78120619058609997</c:v>
                </c:pt>
                <c:pt idx="10036">
                  <c:v>0.78134208917619996</c:v>
                </c:pt>
                <c:pt idx="10037">
                  <c:v>0.78145194053650002</c:v>
                </c:pt>
                <c:pt idx="10038">
                  <c:v>0.78156512975689996</c:v>
                </c:pt>
                <c:pt idx="10039">
                  <c:v>0.78169995546339999</c:v>
                </c:pt>
                <c:pt idx="10040">
                  <c:v>0.78177660703660001</c:v>
                </c:pt>
                <c:pt idx="10041">
                  <c:v>0.78192311525339997</c:v>
                </c:pt>
                <c:pt idx="10042">
                  <c:v>0.78205394744870005</c:v>
                </c:pt>
                <c:pt idx="10043">
                  <c:v>0.78217822313310004</c:v>
                </c:pt>
                <c:pt idx="10044">
                  <c:v>0.78236031532289996</c:v>
                </c:pt>
                <c:pt idx="10045">
                  <c:v>0.78239172697070003</c:v>
                </c:pt>
                <c:pt idx="10046">
                  <c:v>0.7824452519417</c:v>
                </c:pt>
                <c:pt idx="10047">
                  <c:v>0.78249692916869995</c:v>
                </c:pt>
                <c:pt idx="10048">
                  <c:v>0.78253602981570003</c:v>
                </c:pt>
                <c:pt idx="10049">
                  <c:v>0.78259384632109996</c:v>
                </c:pt>
                <c:pt idx="10050">
                  <c:v>0.78263282775880005</c:v>
                </c:pt>
                <c:pt idx="10051">
                  <c:v>0.78268957138060002</c:v>
                </c:pt>
                <c:pt idx="10052">
                  <c:v>0.78274095058439996</c:v>
                </c:pt>
                <c:pt idx="10053">
                  <c:v>0.78284215927120004</c:v>
                </c:pt>
                <c:pt idx="10054">
                  <c:v>0.78294891118999999</c:v>
                </c:pt>
                <c:pt idx="10055">
                  <c:v>0.78331154584880003</c:v>
                </c:pt>
                <c:pt idx="10056">
                  <c:v>0.78368622064589999</c:v>
                </c:pt>
                <c:pt idx="10057">
                  <c:v>0.7838639616966</c:v>
                </c:pt>
                <c:pt idx="10058">
                  <c:v>0.78420364856720004</c:v>
                </c:pt>
                <c:pt idx="10059">
                  <c:v>0.78452557325359995</c:v>
                </c:pt>
                <c:pt idx="10060">
                  <c:v>0.78466528654099998</c:v>
                </c:pt>
                <c:pt idx="10061">
                  <c:v>0.78473800420759998</c:v>
                </c:pt>
                <c:pt idx="10062">
                  <c:v>0.78486084938050005</c:v>
                </c:pt>
                <c:pt idx="10063">
                  <c:v>0.78512758016590001</c:v>
                </c:pt>
                <c:pt idx="10064">
                  <c:v>0.7852095365524</c:v>
                </c:pt>
                <c:pt idx="10065">
                  <c:v>0.78535413742070004</c:v>
                </c:pt>
                <c:pt idx="10066">
                  <c:v>0.78566515445709995</c:v>
                </c:pt>
                <c:pt idx="10067">
                  <c:v>0.78588318824769998</c:v>
                </c:pt>
                <c:pt idx="10068">
                  <c:v>0.78620064258580002</c:v>
                </c:pt>
                <c:pt idx="10069">
                  <c:v>0.78652572631840001</c:v>
                </c:pt>
                <c:pt idx="10070">
                  <c:v>0.78664737939829998</c:v>
                </c:pt>
                <c:pt idx="10071">
                  <c:v>0.78672045469280005</c:v>
                </c:pt>
                <c:pt idx="10072">
                  <c:v>0.78706115484240002</c:v>
                </c:pt>
                <c:pt idx="10073">
                  <c:v>0.78717362880709996</c:v>
                </c:pt>
                <c:pt idx="10074">
                  <c:v>0.78750830888750001</c:v>
                </c:pt>
                <c:pt idx="10075">
                  <c:v>0.78763157129289996</c:v>
                </c:pt>
                <c:pt idx="10076">
                  <c:v>0.78770595788959996</c:v>
                </c:pt>
                <c:pt idx="10077">
                  <c:v>0.78776884078980003</c:v>
                </c:pt>
                <c:pt idx="10078">
                  <c:v>0.78784924745560003</c:v>
                </c:pt>
                <c:pt idx="10079">
                  <c:v>0.78790515661240001</c:v>
                </c:pt>
                <c:pt idx="10080">
                  <c:v>0.78798758983609996</c:v>
                </c:pt>
                <c:pt idx="10081">
                  <c:v>0.78810471296310003</c:v>
                </c:pt>
                <c:pt idx="10082">
                  <c:v>0.78817957639689995</c:v>
                </c:pt>
                <c:pt idx="10083">
                  <c:v>0.78830391168589997</c:v>
                </c:pt>
                <c:pt idx="10084">
                  <c:v>0.78865748643879996</c:v>
                </c:pt>
                <c:pt idx="10085">
                  <c:v>0.78874093294140002</c:v>
                </c:pt>
                <c:pt idx="10086">
                  <c:v>0.78881287574769998</c:v>
                </c:pt>
                <c:pt idx="10087">
                  <c:v>0.78892993926999999</c:v>
                </c:pt>
                <c:pt idx="10088">
                  <c:v>0.78899979591369995</c:v>
                </c:pt>
                <c:pt idx="10089">
                  <c:v>0.78907829523090001</c:v>
                </c:pt>
                <c:pt idx="10090">
                  <c:v>0.78919893503189997</c:v>
                </c:pt>
                <c:pt idx="10091">
                  <c:v>0.78939431905750002</c:v>
                </c:pt>
                <c:pt idx="10092">
                  <c:v>0.78970646858219995</c:v>
                </c:pt>
                <c:pt idx="10093">
                  <c:v>0.78988790512079998</c:v>
                </c:pt>
                <c:pt idx="10094">
                  <c:v>0.79020792245860005</c:v>
                </c:pt>
                <c:pt idx="10095">
                  <c:v>0.79049158096310002</c:v>
                </c:pt>
                <c:pt idx="10096">
                  <c:v>0.79064464569089998</c:v>
                </c:pt>
                <c:pt idx="10097">
                  <c:v>0.79075902700419998</c:v>
                </c:pt>
                <c:pt idx="10098">
                  <c:v>0.79088646173480004</c:v>
                </c:pt>
                <c:pt idx="10099">
                  <c:v>0.79103499650959996</c:v>
                </c:pt>
                <c:pt idx="10100">
                  <c:v>0.79118376970290005</c:v>
                </c:pt>
                <c:pt idx="10101">
                  <c:v>0.79143249988560005</c:v>
                </c:pt>
                <c:pt idx="10102">
                  <c:v>0.7915536761284</c:v>
                </c:pt>
                <c:pt idx="10103">
                  <c:v>0.79169327020650004</c:v>
                </c:pt>
                <c:pt idx="10104">
                  <c:v>0.79192686080929997</c:v>
                </c:pt>
                <c:pt idx="10105">
                  <c:v>0.79205000400540004</c:v>
                </c:pt>
                <c:pt idx="10106">
                  <c:v>0.7921575903893</c:v>
                </c:pt>
                <c:pt idx="10107">
                  <c:v>0.79224616289140004</c:v>
                </c:pt>
                <c:pt idx="10108">
                  <c:v>0.79240435361859995</c:v>
                </c:pt>
                <c:pt idx="10109">
                  <c:v>0.79275131225590001</c:v>
                </c:pt>
                <c:pt idx="10110">
                  <c:v>0.79291892051699997</c:v>
                </c:pt>
                <c:pt idx="10111">
                  <c:v>0.79304015636439995</c:v>
                </c:pt>
                <c:pt idx="10112">
                  <c:v>0.79318392276759997</c:v>
                </c:pt>
                <c:pt idx="10113">
                  <c:v>0.79347550868990002</c:v>
                </c:pt>
                <c:pt idx="10114">
                  <c:v>0.79362618923189998</c:v>
                </c:pt>
                <c:pt idx="10115">
                  <c:v>0.79395395517349998</c:v>
                </c:pt>
                <c:pt idx="10116">
                  <c:v>0.7942617535591</c:v>
                </c:pt>
                <c:pt idx="10117">
                  <c:v>0.79454439878460004</c:v>
                </c:pt>
                <c:pt idx="10118">
                  <c:v>0.79486626386640002</c:v>
                </c:pt>
                <c:pt idx="10119">
                  <c:v>0.79504078626630004</c:v>
                </c:pt>
                <c:pt idx="10120">
                  <c:v>0.79522228240970005</c:v>
                </c:pt>
                <c:pt idx="10121">
                  <c:v>0.79556393623349997</c:v>
                </c:pt>
                <c:pt idx="10122">
                  <c:v>0.79591435194019999</c:v>
                </c:pt>
                <c:pt idx="10123">
                  <c:v>0.79616028070449996</c:v>
                </c:pt>
                <c:pt idx="10124">
                  <c:v>0.79647922515869995</c:v>
                </c:pt>
                <c:pt idx="10125">
                  <c:v>0.79655528068540005</c:v>
                </c:pt>
                <c:pt idx="10126">
                  <c:v>0.79664367437359995</c:v>
                </c:pt>
                <c:pt idx="10127">
                  <c:v>0.79673695564269997</c:v>
                </c:pt>
                <c:pt idx="10128">
                  <c:v>0.7968492507935</c:v>
                </c:pt>
                <c:pt idx="10129">
                  <c:v>0.79716914892199997</c:v>
                </c:pt>
                <c:pt idx="10130">
                  <c:v>0.79747825860980004</c:v>
                </c:pt>
                <c:pt idx="10131">
                  <c:v>0.79764473438259997</c:v>
                </c:pt>
                <c:pt idx="10132">
                  <c:v>0.7977633476257</c:v>
                </c:pt>
                <c:pt idx="10133">
                  <c:v>0.79787367582320001</c:v>
                </c:pt>
                <c:pt idx="10134">
                  <c:v>0.79797840118410002</c:v>
                </c:pt>
                <c:pt idx="10135">
                  <c:v>0.79806041717529996</c:v>
                </c:pt>
                <c:pt idx="10136">
                  <c:v>0.79820406436919999</c:v>
                </c:pt>
                <c:pt idx="10137">
                  <c:v>0.79841309785839998</c:v>
                </c:pt>
                <c:pt idx="10138">
                  <c:v>0.79849565029140002</c:v>
                </c:pt>
                <c:pt idx="10139">
                  <c:v>0.79854637384409999</c:v>
                </c:pt>
                <c:pt idx="10140">
                  <c:v>0.79858773946759998</c:v>
                </c:pt>
                <c:pt idx="10141">
                  <c:v>0.79866021871570003</c:v>
                </c:pt>
                <c:pt idx="10142">
                  <c:v>0.7987343072891</c:v>
                </c:pt>
                <c:pt idx="10143">
                  <c:v>0.79880034923550003</c:v>
                </c:pt>
                <c:pt idx="10144">
                  <c:v>0.79888927936550003</c:v>
                </c:pt>
                <c:pt idx="10145">
                  <c:v>0.79897540807720002</c:v>
                </c:pt>
                <c:pt idx="10146">
                  <c:v>0.79905569553379996</c:v>
                </c:pt>
                <c:pt idx="10147">
                  <c:v>0.79912769794460004</c:v>
                </c:pt>
                <c:pt idx="10148">
                  <c:v>0.79924392700199998</c:v>
                </c:pt>
                <c:pt idx="10149">
                  <c:v>0.79934853315349996</c:v>
                </c:pt>
                <c:pt idx="10150">
                  <c:v>0.79943370819089998</c:v>
                </c:pt>
                <c:pt idx="10151">
                  <c:v>0.79977846145630005</c:v>
                </c:pt>
                <c:pt idx="10152">
                  <c:v>0.79995614290240002</c:v>
                </c:pt>
                <c:pt idx="10153">
                  <c:v>0.80006521940230002</c:v>
                </c:pt>
                <c:pt idx="10154">
                  <c:v>0.800189614296</c:v>
                </c:pt>
                <c:pt idx="10155">
                  <c:v>0.80031996965410002</c:v>
                </c:pt>
                <c:pt idx="10156">
                  <c:v>0.80065345764160001</c:v>
                </c:pt>
                <c:pt idx="10157">
                  <c:v>0.80102419853210005</c:v>
                </c:pt>
                <c:pt idx="10158">
                  <c:v>0.80114501714709996</c:v>
                </c:pt>
                <c:pt idx="10159">
                  <c:v>0.80129462480549996</c:v>
                </c:pt>
                <c:pt idx="10160">
                  <c:v>0.80162858963009997</c:v>
                </c:pt>
                <c:pt idx="10161">
                  <c:v>0.80171841382980003</c:v>
                </c:pt>
                <c:pt idx="10162">
                  <c:v>0.80179584026340001</c:v>
                </c:pt>
                <c:pt idx="10163">
                  <c:v>0.80187559127810004</c:v>
                </c:pt>
                <c:pt idx="10164">
                  <c:v>0.80221998691560004</c:v>
                </c:pt>
                <c:pt idx="10165">
                  <c:v>0.80234283208849999</c:v>
                </c:pt>
                <c:pt idx="10166">
                  <c:v>0.80245959758759999</c:v>
                </c:pt>
                <c:pt idx="10167">
                  <c:v>0.80262941122060005</c:v>
                </c:pt>
                <c:pt idx="10168">
                  <c:v>0.80292671918869996</c:v>
                </c:pt>
                <c:pt idx="10169">
                  <c:v>0.80301827192310005</c:v>
                </c:pt>
                <c:pt idx="10170">
                  <c:v>0.80308824777599996</c:v>
                </c:pt>
                <c:pt idx="10171">
                  <c:v>0.80321604013439996</c:v>
                </c:pt>
                <c:pt idx="10172">
                  <c:v>0.80329239368439997</c:v>
                </c:pt>
                <c:pt idx="10173">
                  <c:v>0.8034170269966</c:v>
                </c:pt>
                <c:pt idx="10174">
                  <c:v>0.80352956056589997</c:v>
                </c:pt>
                <c:pt idx="10175">
                  <c:v>0.80369520187379995</c:v>
                </c:pt>
                <c:pt idx="10176">
                  <c:v>0.80403441190720004</c:v>
                </c:pt>
                <c:pt idx="10177">
                  <c:v>0.80418181419370005</c:v>
                </c:pt>
                <c:pt idx="10178">
                  <c:v>0.80455189943310002</c:v>
                </c:pt>
                <c:pt idx="10179">
                  <c:v>0.80489772558210004</c:v>
                </c:pt>
                <c:pt idx="10180">
                  <c:v>0.80508774518970005</c:v>
                </c:pt>
                <c:pt idx="10181">
                  <c:v>0.80528563261029995</c:v>
                </c:pt>
                <c:pt idx="10182">
                  <c:v>0.80540263652800004</c:v>
                </c:pt>
                <c:pt idx="10183">
                  <c:v>0.80547934770579999</c:v>
                </c:pt>
                <c:pt idx="10184">
                  <c:v>0.80555897951129996</c:v>
                </c:pt>
                <c:pt idx="10185">
                  <c:v>0.80564695596689995</c:v>
                </c:pt>
                <c:pt idx="10186">
                  <c:v>0.80574822425839998</c:v>
                </c:pt>
                <c:pt idx="10187">
                  <c:v>0.80608218908310003</c:v>
                </c:pt>
                <c:pt idx="10188">
                  <c:v>0.80620592832570004</c:v>
                </c:pt>
                <c:pt idx="10189">
                  <c:v>0.80651301145550003</c:v>
                </c:pt>
                <c:pt idx="10190">
                  <c:v>0.80661904811859997</c:v>
                </c:pt>
                <c:pt idx="10191">
                  <c:v>0.80677407979969995</c:v>
                </c:pt>
                <c:pt idx="10192">
                  <c:v>0.80694884061810002</c:v>
                </c:pt>
                <c:pt idx="10193">
                  <c:v>0.80709719657900003</c:v>
                </c:pt>
                <c:pt idx="10194">
                  <c:v>0.80726051330570003</c:v>
                </c:pt>
                <c:pt idx="10195">
                  <c:v>0.80756980180740001</c:v>
                </c:pt>
                <c:pt idx="10196">
                  <c:v>0.80774295330050006</c:v>
                </c:pt>
                <c:pt idx="10197">
                  <c:v>0.80782771110530005</c:v>
                </c:pt>
                <c:pt idx="10198">
                  <c:v>0.80791312456130004</c:v>
                </c:pt>
                <c:pt idx="10199">
                  <c:v>0.8079660534859</c:v>
                </c:pt>
                <c:pt idx="10200">
                  <c:v>0.80805158615109995</c:v>
                </c:pt>
                <c:pt idx="10201">
                  <c:v>0.80811178684230001</c:v>
                </c:pt>
                <c:pt idx="10202">
                  <c:v>0.80819475650789996</c:v>
                </c:pt>
                <c:pt idx="10203">
                  <c:v>0.80827605724329998</c:v>
                </c:pt>
                <c:pt idx="10204">
                  <c:v>0.80840295553209995</c:v>
                </c:pt>
                <c:pt idx="10205">
                  <c:v>0.80873894691470005</c:v>
                </c:pt>
                <c:pt idx="10206">
                  <c:v>0.80884456634519997</c:v>
                </c:pt>
                <c:pt idx="10207">
                  <c:v>0.80919039249419999</c:v>
                </c:pt>
                <c:pt idx="10208">
                  <c:v>0.80927497148509997</c:v>
                </c:pt>
                <c:pt idx="10209">
                  <c:v>0.80932796001429996</c:v>
                </c:pt>
                <c:pt idx="10210">
                  <c:v>0.80941349267960006</c:v>
                </c:pt>
                <c:pt idx="10211">
                  <c:v>0.80950158834459995</c:v>
                </c:pt>
                <c:pt idx="10212">
                  <c:v>0.80982840061189998</c:v>
                </c:pt>
                <c:pt idx="10213">
                  <c:v>0.81010621786119996</c:v>
                </c:pt>
                <c:pt idx="10214">
                  <c:v>0.8102921247482</c:v>
                </c:pt>
                <c:pt idx="10215">
                  <c:v>0.81040447950359995</c:v>
                </c:pt>
                <c:pt idx="10216">
                  <c:v>0.81048101186749999</c:v>
                </c:pt>
                <c:pt idx="10217">
                  <c:v>0.8105570673943</c:v>
                </c:pt>
                <c:pt idx="10218">
                  <c:v>0.81064695119859997</c:v>
                </c:pt>
                <c:pt idx="10219">
                  <c:v>0.81074821949010001</c:v>
                </c:pt>
                <c:pt idx="10220">
                  <c:v>0.81083643436429997</c:v>
                </c:pt>
                <c:pt idx="10221">
                  <c:v>0.81086915731429998</c:v>
                </c:pt>
                <c:pt idx="10222">
                  <c:v>0.81091886758800003</c:v>
                </c:pt>
                <c:pt idx="10223">
                  <c:v>0.81100642681120005</c:v>
                </c:pt>
                <c:pt idx="10224">
                  <c:v>0.81108629703519997</c:v>
                </c:pt>
                <c:pt idx="10225">
                  <c:v>0.81117153167720002</c:v>
                </c:pt>
                <c:pt idx="10226">
                  <c:v>0.81132948398589999</c:v>
                </c:pt>
                <c:pt idx="10227">
                  <c:v>0.81166273355480001</c:v>
                </c:pt>
                <c:pt idx="10228">
                  <c:v>0.81201696395870004</c:v>
                </c:pt>
                <c:pt idx="10229">
                  <c:v>0.81220352649689997</c:v>
                </c:pt>
                <c:pt idx="10230">
                  <c:v>0.81252682209009996</c:v>
                </c:pt>
                <c:pt idx="10231">
                  <c:v>0.81280487775800003</c:v>
                </c:pt>
                <c:pt idx="10232">
                  <c:v>0.81299352645870004</c:v>
                </c:pt>
                <c:pt idx="10233">
                  <c:v>0.81331187486650003</c:v>
                </c:pt>
                <c:pt idx="10234">
                  <c:v>0.81347215175630005</c:v>
                </c:pt>
                <c:pt idx="10235">
                  <c:v>0.81356686353679997</c:v>
                </c:pt>
                <c:pt idx="10236">
                  <c:v>0.81365478038789996</c:v>
                </c:pt>
                <c:pt idx="10237">
                  <c:v>0.81374228000640003</c:v>
                </c:pt>
                <c:pt idx="10238">
                  <c:v>0.81382006406780005</c:v>
                </c:pt>
                <c:pt idx="10239">
                  <c:v>0.81411385536189995</c:v>
                </c:pt>
                <c:pt idx="10240">
                  <c:v>0.81446033716199995</c:v>
                </c:pt>
                <c:pt idx="10241">
                  <c:v>0.81466698646549995</c:v>
                </c:pt>
                <c:pt idx="10242">
                  <c:v>0.81477212905880003</c:v>
                </c:pt>
                <c:pt idx="10243">
                  <c:v>0.81484973430630003</c:v>
                </c:pt>
                <c:pt idx="10244">
                  <c:v>0.8149018287659</c:v>
                </c:pt>
                <c:pt idx="10245">
                  <c:v>0.81498557329179999</c:v>
                </c:pt>
                <c:pt idx="10246">
                  <c:v>0.81507849693300005</c:v>
                </c:pt>
                <c:pt idx="10247">
                  <c:v>0.81537473201749999</c:v>
                </c:pt>
                <c:pt idx="10248">
                  <c:v>0.8154190778732</c:v>
                </c:pt>
                <c:pt idx="10249">
                  <c:v>0.8154797554016</c:v>
                </c:pt>
                <c:pt idx="10250">
                  <c:v>0.81551998853679997</c:v>
                </c:pt>
                <c:pt idx="10251">
                  <c:v>0.81558072566990003</c:v>
                </c:pt>
                <c:pt idx="10252">
                  <c:v>0.81562846899029995</c:v>
                </c:pt>
                <c:pt idx="10253">
                  <c:v>0.81567895412449998</c:v>
                </c:pt>
                <c:pt idx="10254">
                  <c:v>0.81573837995529996</c:v>
                </c:pt>
                <c:pt idx="10255">
                  <c:v>0.81578028202060004</c:v>
                </c:pt>
                <c:pt idx="10256">
                  <c:v>0.81586849689480001</c:v>
                </c:pt>
                <c:pt idx="10257">
                  <c:v>0.81621587276459995</c:v>
                </c:pt>
                <c:pt idx="10258">
                  <c:v>0.81635123491289996</c:v>
                </c:pt>
                <c:pt idx="10259">
                  <c:v>0.81642705202099997</c:v>
                </c:pt>
                <c:pt idx="10260">
                  <c:v>0.81652313470839999</c:v>
                </c:pt>
                <c:pt idx="10261">
                  <c:v>0.81662595272060001</c:v>
                </c:pt>
                <c:pt idx="10262">
                  <c:v>0.81696218252179997</c:v>
                </c:pt>
                <c:pt idx="10263">
                  <c:v>0.81704825162890005</c:v>
                </c:pt>
                <c:pt idx="10264">
                  <c:v>0.81713014841080001</c:v>
                </c:pt>
                <c:pt idx="10265">
                  <c:v>0.81721127033230001</c:v>
                </c:pt>
                <c:pt idx="10266">
                  <c:v>0.8173327445984</c:v>
                </c:pt>
                <c:pt idx="10267">
                  <c:v>0.81747770309449996</c:v>
                </c:pt>
                <c:pt idx="10268">
                  <c:v>0.81767159700390002</c:v>
                </c:pt>
                <c:pt idx="10269">
                  <c:v>0.81800633668900002</c:v>
                </c:pt>
                <c:pt idx="10270">
                  <c:v>0.81811100244519996</c:v>
                </c:pt>
                <c:pt idx="10271">
                  <c:v>0.81826227903369997</c:v>
                </c:pt>
                <c:pt idx="10272">
                  <c:v>0.81847882270810002</c:v>
                </c:pt>
                <c:pt idx="10273">
                  <c:v>0.81875294446949998</c:v>
                </c:pt>
                <c:pt idx="10274">
                  <c:v>0.81895786523820002</c:v>
                </c:pt>
                <c:pt idx="10275">
                  <c:v>0.81914031505579998</c:v>
                </c:pt>
                <c:pt idx="10276">
                  <c:v>0.81925123929980004</c:v>
                </c:pt>
                <c:pt idx="10277">
                  <c:v>0.81933712959289995</c:v>
                </c:pt>
                <c:pt idx="10278">
                  <c:v>0.81941944360730001</c:v>
                </c:pt>
                <c:pt idx="10279">
                  <c:v>0.81950461864470003</c:v>
                </c:pt>
                <c:pt idx="10280">
                  <c:v>0.81960731744769999</c:v>
                </c:pt>
                <c:pt idx="10281">
                  <c:v>0.81994241476060004</c:v>
                </c:pt>
                <c:pt idx="10282">
                  <c:v>0.8202796578407</c:v>
                </c:pt>
                <c:pt idx="10283">
                  <c:v>0.82045114040370004</c:v>
                </c:pt>
                <c:pt idx="10284">
                  <c:v>0.82067513465880004</c:v>
                </c:pt>
                <c:pt idx="10285">
                  <c:v>0.82104134559630004</c:v>
                </c:pt>
                <c:pt idx="10286">
                  <c:v>0.82122111320500002</c:v>
                </c:pt>
                <c:pt idx="10287">
                  <c:v>0.82154166698459996</c:v>
                </c:pt>
                <c:pt idx="10288">
                  <c:v>0.82169258594509997</c:v>
                </c:pt>
                <c:pt idx="10289">
                  <c:v>0.82181477546689996</c:v>
                </c:pt>
                <c:pt idx="10290">
                  <c:v>0.82193404436109996</c:v>
                </c:pt>
                <c:pt idx="10291">
                  <c:v>0.82225495576859997</c:v>
                </c:pt>
                <c:pt idx="10292">
                  <c:v>0.82236558198929999</c:v>
                </c:pt>
                <c:pt idx="10293">
                  <c:v>0.82258009910579999</c:v>
                </c:pt>
                <c:pt idx="10294">
                  <c:v>0.82288664579390003</c:v>
                </c:pt>
                <c:pt idx="10295">
                  <c:v>0.82306492328640002</c:v>
                </c:pt>
                <c:pt idx="10296">
                  <c:v>0.8232781291008</c:v>
                </c:pt>
                <c:pt idx="10297">
                  <c:v>0.82342141866679996</c:v>
                </c:pt>
                <c:pt idx="10298">
                  <c:v>0.82351148128509999</c:v>
                </c:pt>
                <c:pt idx="10299">
                  <c:v>0.82362419366840001</c:v>
                </c:pt>
                <c:pt idx="10300">
                  <c:v>0.82375448942179996</c:v>
                </c:pt>
                <c:pt idx="10301">
                  <c:v>0.82392257452009998</c:v>
                </c:pt>
                <c:pt idx="10302">
                  <c:v>0.82412374019620005</c:v>
                </c:pt>
                <c:pt idx="10303">
                  <c:v>0.8244911432266</c:v>
                </c:pt>
                <c:pt idx="10304">
                  <c:v>0.82463979721070002</c:v>
                </c:pt>
                <c:pt idx="10305">
                  <c:v>0.82476758956910001</c:v>
                </c:pt>
                <c:pt idx="10306">
                  <c:v>0.82510018348689995</c:v>
                </c:pt>
                <c:pt idx="10307">
                  <c:v>0.82534748315810003</c:v>
                </c:pt>
                <c:pt idx="10308">
                  <c:v>0.82545745372769996</c:v>
                </c:pt>
                <c:pt idx="10309">
                  <c:v>0.82557350397109996</c:v>
                </c:pt>
                <c:pt idx="10310">
                  <c:v>0.8256956338882</c:v>
                </c:pt>
                <c:pt idx="10311">
                  <c:v>0.82584577798839998</c:v>
                </c:pt>
                <c:pt idx="10312">
                  <c:v>0.82600456476210005</c:v>
                </c:pt>
                <c:pt idx="10313">
                  <c:v>0.82611000537870005</c:v>
                </c:pt>
                <c:pt idx="10314">
                  <c:v>0.82618993520740003</c:v>
                </c:pt>
                <c:pt idx="10315">
                  <c:v>0.82627904415130005</c:v>
                </c:pt>
                <c:pt idx="10316">
                  <c:v>0.82635563611980001</c:v>
                </c:pt>
                <c:pt idx="10317">
                  <c:v>0.82647401094439998</c:v>
                </c:pt>
                <c:pt idx="10318">
                  <c:v>0.8266770839691</c:v>
                </c:pt>
                <c:pt idx="10319">
                  <c:v>0.82698065042500002</c:v>
                </c:pt>
                <c:pt idx="10320">
                  <c:v>0.82728868722920001</c:v>
                </c:pt>
                <c:pt idx="10321">
                  <c:v>0.82749062776570004</c:v>
                </c:pt>
                <c:pt idx="10322">
                  <c:v>0.82760858535769999</c:v>
                </c:pt>
                <c:pt idx="10323">
                  <c:v>0.82773345708849999</c:v>
                </c:pt>
                <c:pt idx="10324">
                  <c:v>0.82805716991419998</c:v>
                </c:pt>
                <c:pt idx="10325">
                  <c:v>0.8281687498093</c:v>
                </c:pt>
                <c:pt idx="10326">
                  <c:v>0.82831460237499999</c:v>
                </c:pt>
                <c:pt idx="10327">
                  <c:v>0.82852596044539994</c:v>
                </c:pt>
                <c:pt idx="10328">
                  <c:v>0.82861620187759999</c:v>
                </c:pt>
                <c:pt idx="10329">
                  <c:v>0.82872259616849997</c:v>
                </c:pt>
                <c:pt idx="10330">
                  <c:v>0.82881832122800003</c:v>
                </c:pt>
                <c:pt idx="10331">
                  <c:v>0.82892531156539995</c:v>
                </c:pt>
                <c:pt idx="10332">
                  <c:v>0.82910555601119995</c:v>
                </c:pt>
                <c:pt idx="10333">
                  <c:v>0.82938653230670001</c:v>
                </c:pt>
                <c:pt idx="10334">
                  <c:v>0.82947570085529998</c:v>
                </c:pt>
                <c:pt idx="10335">
                  <c:v>0.82953077554700005</c:v>
                </c:pt>
                <c:pt idx="10336">
                  <c:v>0.82961958646769995</c:v>
                </c:pt>
                <c:pt idx="10337">
                  <c:v>0.8296723365784</c:v>
                </c:pt>
                <c:pt idx="10338">
                  <c:v>0.82975649833679999</c:v>
                </c:pt>
                <c:pt idx="10339">
                  <c:v>0.82981675863269999</c:v>
                </c:pt>
                <c:pt idx="10340">
                  <c:v>0.82989025115970005</c:v>
                </c:pt>
                <c:pt idx="10341">
                  <c:v>0.83009642362589997</c:v>
                </c:pt>
                <c:pt idx="10342">
                  <c:v>0.83016580343250002</c:v>
                </c:pt>
                <c:pt idx="10343">
                  <c:v>0.83029139041900002</c:v>
                </c:pt>
                <c:pt idx="10344">
                  <c:v>0.83043658733369996</c:v>
                </c:pt>
                <c:pt idx="10345">
                  <c:v>0.83057588338849997</c:v>
                </c:pt>
                <c:pt idx="10346">
                  <c:v>0.83066505193710005</c:v>
                </c:pt>
                <c:pt idx="10347">
                  <c:v>0.83072465658189998</c:v>
                </c:pt>
                <c:pt idx="10348">
                  <c:v>0.83076083660129996</c:v>
                </c:pt>
                <c:pt idx="10349">
                  <c:v>0.83082300424580002</c:v>
                </c:pt>
                <c:pt idx="10350">
                  <c:v>0.83086895942689998</c:v>
                </c:pt>
                <c:pt idx="10351">
                  <c:v>0.83092606067660002</c:v>
                </c:pt>
                <c:pt idx="10352">
                  <c:v>0.83098286390300002</c:v>
                </c:pt>
                <c:pt idx="10353">
                  <c:v>0.83102178573609997</c:v>
                </c:pt>
                <c:pt idx="10354">
                  <c:v>0.83108103275300005</c:v>
                </c:pt>
                <c:pt idx="10355">
                  <c:v>0.83117449283599998</c:v>
                </c:pt>
                <c:pt idx="10356">
                  <c:v>0.83125978708269999</c:v>
                </c:pt>
                <c:pt idx="10357">
                  <c:v>0.83134198188779995</c:v>
                </c:pt>
                <c:pt idx="10358">
                  <c:v>0.83142757415769997</c:v>
                </c:pt>
                <c:pt idx="10359">
                  <c:v>0.83152180910109996</c:v>
                </c:pt>
                <c:pt idx="10360">
                  <c:v>0.8316265940666</c:v>
                </c:pt>
                <c:pt idx="10361">
                  <c:v>0.83195233345029995</c:v>
                </c:pt>
                <c:pt idx="10362">
                  <c:v>0.83206641674040005</c:v>
                </c:pt>
                <c:pt idx="10363">
                  <c:v>0.8322188854218</c:v>
                </c:pt>
                <c:pt idx="10364">
                  <c:v>0.83235156536099997</c:v>
                </c:pt>
                <c:pt idx="10365">
                  <c:v>0.83242309093480005</c:v>
                </c:pt>
                <c:pt idx="10366">
                  <c:v>0.83254796266560005</c:v>
                </c:pt>
                <c:pt idx="10367">
                  <c:v>0.83261924982070001</c:v>
                </c:pt>
                <c:pt idx="10368">
                  <c:v>0.83295607566829999</c:v>
                </c:pt>
                <c:pt idx="10369">
                  <c:v>0.83318144083019996</c:v>
                </c:pt>
                <c:pt idx="10370">
                  <c:v>0.83333438634870005</c:v>
                </c:pt>
                <c:pt idx="10371">
                  <c:v>0.83340907096859995</c:v>
                </c:pt>
                <c:pt idx="10372">
                  <c:v>0.83347320556640003</c:v>
                </c:pt>
                <c:pt idx="10373">
                  <c:v>0.83353322744369995</c:v>
                </c:pt>
                <c:pt idx="10374">
                  <c:v>0.83358633518220004</c:v>
                </c:pt>
                <c:pt idx="10375">
                  <c:v>0.83368593454359996</c:v>
                </c:pt>
                <c:pt idx="10376">
                  <c:v>0.83401376008990002</c:v>
                </c:pt>
                <c:pt idx="10377">
                  <c:v>0.83434504270550003</c:v>
                </c:pt>
                <c:pt idx="10378">
                  <c:v>0.83466583490370005</c:v>
                </c:pt>
                <c:pt idx="10379">
                  <c:v>0.83476966619490001</c:v>
                </c:pt>
                <c:pt idx="10380">
                  <c:v>0.83486384153369997</c:v>
                </c:pt>
                <c:pt idx="10381">
                  <c:v>0.83515942096710005</c:v>
                </c:pt>
                <c:pt idx="10382">
                  <c:v>0.83524793386459995</c:v>
                </c:pt>
                <c:pt idx="10383">
                  <c:v>0.83534878492359999</c:v>
                </c:pt>
                <c:pt idx="10384">
                  <c:v>0.83538842201230001</c:v>
                </c:pt>
                <c:pt idx="10385">
                  <c:v>0.83544296026230003</c:v>
                </c:pt>
                <c:pt idx="10386">
                  <c:v>0.83553516864779998</c:v>
                </c:pt>
                <c:pt idx="10387">
                  <c:v>0.83561497926710004</c:v>
                </c:pt>
                <c:pt idx="10388">
                  <c:v>0.83574378490449996</c:v>
                </c:pt>
                <c:pt idx="10389">
                  <c:v>0.83607977628709995</c:v>
                </c:pt>
                <c:pt idx="10390">
                  <c:v>0.83624172210689995</c:v>
                </c:pt>
                <c:pt idx="10391">
                  <c:v>0.83637869358060002</c:v>
                </c:pt>
                <c:pt idx="10392">
                  <c:v>0.83646613359449995</c:v>
                </c:pt>
                <c:pt idx="10393">
                  <c:v>0.83665674924849998</c:v>
                </c:pt>
                <c:pt idx="10394">
                  <c:v>0.83697676658630005</c:v>
                </c:pt>
                <c:pt idx="10395">
                  <c:v>0.83731740713119995</c:v>
                </c:pt>
                <c:pt idx="10396">
                  <c:v>0.83751159906390005</c:v>
                </c:pt>
                <c:pt idx="10397">
                  <c:v>0.83785670995710004</c:v>
                </c:pt>
                <c:pt idx="10398">
                  <c:v>0.83818429708480002</c:v>
                </c:pt>
                <c:pt idx="10399">
                  <c:v>0.83850425481799995</c:v>
                </c:pt>
                <c:pt idx="10400">
                  <c:v>0.83866411447529998</c:v>
                </c:pt>
                <c:pt idx="10401">
                  <c:v>0.83899688720700005</c:v>
                </c:pt>
                <c:pt idx="10402">
                  <c:v>0.83914959430689995</c:v>
                </c:pt>
                <c:pt idx="10403">
                  <c:v>0.83929860591890004</c:v>
                </c:pt>
                <c:pt idx="10404">
                  <c:v>0.83964556455609995</c:v>
                </c:pt>
                <c:pt idx="10405">
                  <c:v>0.83972245454789995</c:v>
                </c:pt>
                <c:pt idx="10406">
                  <c:v>0.83980518579480001</c:v>
                </c:pt>
                <c:pt idx="10407">
                  <c:v>0.83989071846009999</c:v>
                </c:pt>
                <c:pt idx="10408">
                  <c:v>0.84006923437119996</c:v>
                </c:pt>
                <c:pt idx="10409">
                  <c:v>0.84016519784929999</c:v>
                </c:pt>
                <c:pt idx="10410">
                  <c:v>0.84033042192459995</c:v>
                </c:pt>
                <c:pt idx="10411">
                  <c:v>0.84066873788829999</c:v>
                </c:pt>
                <c:pt idx="10412">
                  <c:v>0.84073042869570003</c:v>
                </c:pt>
                <c:pt idx="10413">
                  <c:v>0.84081566333769997</c:v>
                </c:pt>
                <c:pt idx="10414">
                  <c:v>0.84092450141910002</c:v>
                </c:pt>
                <c:pt idx="10415">
                  <c:v>0.84117275476459996</c:v>
                </c:pt>
                <c:pt idx="10416">
                  <c:v>0.84136176109310001</c:v>
                </c:pt>
                <c:pt idx="10417">
                  <c:v>0.84147530794140002</c:v>
                </c:pt>
                <c:pt idx="10418">
                  <c:v>0.84179848432540005</c:v>
                </c:pt>
                <c:pt idx="10419">
                  <c:v>0.84199994802470002</c:v>
                </c:pt>
                <c:pt idx="10420">
                  <c:v>0.84215879440310004</c:v>
                </c:pt>
                <c:pt idx="10421">
                  <c:v>0.84248846769329999</c:v>
                </c:pt>
                <c:pt idx="10422">
                  <c:v>0.8427794575691</c:v>
                </c:pt>
                <c:pt idx="10423">
                  <c:v>0.84311902523040005</c:v>
                </c:pt>
                <c:pt idx="10424">
                  <c:v>0.84343481063839998</c:v>
                </c:pt>
                <c:pt idx="10425">
                  <c:v>0.84355187416080002</c:v>
                </c:pt>
                <c:pt idx="10426">
                  <c:v>0.84364533424379995</c:v>
                </c:pt>
                <c:pt idx="10427">
                  <c:v>0.84388649463650001</c:v>
                </c:pt>
                <c:pt idx="10428">
                  <c:v>0.84397363662720004</c:v>
                </c:pt>
                <c:pt idx="10429">
                  <c:v>0.84405678510670001</c:v>
                </c:pt>
                <c:pt idx="10430">
                  <c:v>0.84413808584210004</c:v>
                </c:pt>
                <c:pt idx="10431">
                  <c:v>0.84422177076339999</c:v>
                </c:pt>
                <c:pt idx="10432">
                  <c:v>0.84430187940599999</c:v>
                </c:pt>
                <c:pt idx="10433">
                  <c:v>0.84460264444349997</c:v>
                </c:pt>
                <c:pt idx="10434">
                  <c:v>0.84476619958879995</c:v>
                </c:pt>
                <c:pt idx="10435">
                  <c:v>0.84490174055099998</c:v>
                </c:pt>
                <c:pt idx="10436">
                  <c:v>0.8449735045433</c:v>
                </c:pt>
                <c:pt idx="10437">
                  <c:v>0.84507048130039997</c:v>
                </c:pt>
                <c:pt idx="10438">
                  <c:v>0.84540617465970003</c:v>
                </c:pt>
                <c:pt idx="10439">
                  <c:v>0.84547609090810005</c:v>
                </c:pt>
                <c:pt idx="10440">
                  <c:v>0.845606803894</c:v>
                </c:pt>
                <c:pt idx="10441">
                  <c:v>0.84568345546720003</c:v>
                </c:pt>
                <c:pt idx="10442">
                  <c:v>0.84576791524890005</c:v>
                </c:pt>
                <c:pt idx="10443">
                  <c:v>0.84585040807720002</c:v>
                </c:pt>
                <c:pt idx="10444">
                  <c:v>0.84620147943500001</c:v>
                </c:pt>
                <c:pt idx="10445">
                  <c:v>0.84638512134550004</c:v>
                </c:pt>
                <c:pt idx="10446">
                  <c:v>0.84658706188199995</c:v>
                </c:pt>
                <c:pt idx="10447">
                  <c:v>0.8469043970108</c:v>
                </c:pt>
                <c:pt idx="10448">
                  <c:v>0.84705394506450005</c:v>
                </c:pt>
                <c:pt idx="10449">
                  <c:v>0.84714436531070003</c:v>
                </c:pt>
                <c:pt idx="10450">
                  <c:v>0.84719276428220003</c:v>
                </c:pt>
                <c:pt idx="10451">
                  <c:v>0.84724134206769997</c:v>
                </c:pt>
                <c:pt idx="10452">
                  <c:v>0.84728986024859998</c:v>
                </c:pt>
                <c:pt idx="10453">
                  <c:v>0.84736943244929996</c:v>
                </c:pt>
                <c:pt idx="10454">
                  <c:v>0.84745246171949995</c:v>
                </c:pt>
                <c:pt idx="10455">
                  <c:v>0.84755593538280005</c:v>
                </c:pt>
                <c:pt idx="10456">
                  <c:v>0.84768193960189997</c:v>
                </c:pt>
                <c:pt idx="10457">
                  <c:v>0.84780848026279998</c:v>
                </c:pt>
                <c:pt idx="10458">
                  <c:v>0.8479133844376</c:v>
                </c:pt>
                <c:pt idx="10459">
                  <c:v>0.84802871942519997</c:v>
                </c:pt>
                <c:pt idx="10460">
                  <c:v>0.84816616773609999</c:v>
                </c:pt>
                <c:pt idx="10461">
                  <c:v>0.84830176830290005</c:v>
                </c:pt>
                <c:pt idx="10462">
                  <c:v>0.84854757785799995</c:v>
                </c:pt>
                <c:pt idx="10463">
                  <c:v>0.84862649440769999</c:v>
                </c:pt>
                <c:pt idx="10464">
                  <c:v>0.84870904684070003</c:v>
                </c:pt>
                <c:pt idx="10465">
                  <c:v>0.84879630804060002</c:v>
                </c:pt>
                <c:pt idx="10466">
                  <c:v>0.84893178939820002</c:v>
                </c:pt>
                <c:pt idx="10467">
                  <c:v>0.84928697347640003</c:v>
                </c:pt>
                <c:pt idx="10468">
                  <c:v>0.84957349300380003</c:v>
                </c:pt>
                <c:pt idx="10469">
                  <c:v>0.84991347789759997</c:v>
                </c:pt>
                <c:pt idx="10470">
                  <c:v>0.85004669427870005</c:v>
                </c:pt>
                <c:pt idx="10471">
                  <c:v>0.85012292861939998</c:v>
                </c:pt>
                <c:pt idx="10472">
                  <c:v>0.85021543502810004</c:v>
                </c:pt>
                <c:pt idx="10473">
                  <c:v>0.85030961036679997</c:v>
                </c:pt>
                <c:pt idx="10474">
                  <c:v>0.85038954019549995</c:v>
                </c:pt>
                <c:pt idx="10475">
                  <c:v>0.85047173500060003</c:v>
                </c:pt>
                <c:pt idx="10476">
                  <c:v>0.85055756568910001</c:v>
                </c:pt>
                <c:pt idx="10477">
                  <c:v>0.85064184665679998</c:v>
                </c:pt>
                <c:pt idx="10478">
                  <c:v>0.85073989629750002</c:v>
                </c:pt>
                <c:pt idx="10479">
                  <c:v>0.8508388996124</c:v>
                </c:pt>
                <c:pt idx="10480">
                  <c:v>0.85095363855359996</c:v>
                </c:pt>
                <c:pt idx="10481">
                  <c:v>0.85126113891599997</c:v>
                </c:pt>
                <c:pt idx="10482">
                  <c:v>0.85138690471650003</c:v>
                </c:pt>
                <c:pt idx="10483">
                  <c:v>0.85170131921769998</c:v>
                </c:pt>
                <c:pt idx="10484">
                  <c:v>0.85201674699779995</c:v>
                </c:pt>
                <c:pt idx="10485">
                  <c:v>0.85213673114779998</c:v>
                </c:pt>
                <c:pt idx="10486">
                  <c:v>0.85221564769739999</c:v>
                </c:pt>
                <c:pt idx="10487">
                  <c:v>0.85232716798779995</c:v>
                </c:pt>
                <c:pt idx="10488">
                  <c:v>0.8523996472359</c:v>
                </c:pt>
                <c:pt idx="10489">
                  <c:v>0.85248488187789995</c:v>
                </c:pt>
                <c:pt idx="10490">
                  <c:v>0.85253679752349998</c:v>
                </c:pt>
                <c:pt idx="10491">
                  <c:v>0.85262173414230003</c:v>
                </c:pt>
                <c:pt idx="10492">
                  <c:v>0.85270035266879995</c:v>
                </c:pt>
                <c:pt idx="10493">
                  <c:v>0.85291081666949997</c:v>
                </c:pt>
                <c:pt idx="10494">
                  <c:v>0.85315954685210005</c:v>
                </c:pt>
                <c:pt idx="10495">
                  <c:v>0.85350847244259997</c:v>
                </c:pt>
                <c:pt idx="10496">
                  <c:v>0.85361558198929999</c:v>
                </c:pt>
                <c:pt idx="10497">
                  <c:v>0.85370272397989999</c:v>
                </c:pt>
                <c:pt idx="10498">
                  <c:v>0.85384190082550004</c:v>
                </c:pt>
                <c:pt idx="10499">
                  <c:v>0.85417199134830002</c:v>
                </c:pt>
                <c:pt idx="10500">
                  <c:v>0.8545109033585</c:v>
                </c:pt>
                <c:pt idx="10501">
                  <c:v>0.85484898090359995</c:v>
                </c:pt>
                <c:pt idx="10502">
                  <c:v>0.8550742864609</c:v>
                </c:pt>
                <c:pt idx="10503">
                  <c:v>0.85535144805910002</c:v>
                </c:pt>
                <c:pt idx="10504">
                  <c:v>0.85543125867839998</c:v>
                </c:pt>
                <c:pt idx="10505">
                  <c:v>0.85551083087919999</c:v>
                </c:pt>
                <c:pt idx="10506">
                  <c:v>0.85559105873109997</c:v>
                </c:pt>
                <c:pt idx="10507">
                  <c:v>0.85571700334550005</c:v>
                </c:pt>
                <c:pt idx="10508">
                  <c:v>0.85586619377140005</c:v>
                </c:pt>
                <c:pt idx="10509">
                  <c:v>0.85605680942539997</c:v>
                </c:pt>
                <c:pt idx="10510">
                  <c:v>0.85619723796839997</c:v>
                </c:pt>
                <c:pt idx="10511">
                  <c:v>0.85652071237560001</c:v>
                </c:pt>
                <c:pt idx="10512">
                  <c:v>0.85667973756789995</c:v>
                </c:pt>
                <c:pt idx="10513">
                  <c:v>0.85689365863800004</c:v>
                </c:pt>
                <c:pt idx="10514">
                  <c:v>0.85701644420620005</c:v>
                </c:pt>
                <c:pt idx="10515">
                  <c:v>0.85712969303130004</c:v>
                </c:pt>
                <c:pt idx="10516">
                  <c:v>0.85748136043550005</c:v>
                </c:pt>
                <c:pt idx="10517">
                  <c:v>0.85755676031109995</c:v>
                </c:pt>
                <c:pt idx="10518">
                  <c:v>0.85762751102449997</c:v>
                </c:pt>
                <c:pt idx="10519">
                  <c:v>0.85770541429519997</c:v>
                </c:pt>
                <c:pt idx="10520">
                  <c:v>0.85783147811890004</c:v>
                </c:pt>
                <c:pt idx="10521">
                  <c:v>0.85806620120999999</c:v>
                </c:pt>
                <c:pt idx="10522">
                  <c:v>0.85816198587420001</c:v>
                </c:pt>
                <c:pt idx="10523">
                  <c:v>0.85823965072630004</c:v>
                </c:pt>
                <c:pt idx="10524">
                  <c:v>0.85838085412980003</c:v>
                </c:pt>
                <c:pt idx="10525">
                  <c:v>0.85857599973679999</c:v>
                </c:pt>
                <c:pt idx="10526">
                  <c:v>0.85878819227220005</c:v>
                </c:pt>
                <c:pt idx="10527">
                  <c:v>0.85888844728470004</c:v>
                </c:pt>
                <c:pt idx="10528">
                  <c:v>0.85897272825240001</c:v>
                </c:pt>
                <c:pt idx="10529">
                  <c:v>0.85905683040619996</c:v>
                </c:pt>
                <c:pt idx="10530">
                  <c:v>0.85936933755870004</c:v>
                </c:pt>
                <c:pt idx="10531">
                  <c:v>0.85958939790730005</c:v>
                </c:pt>
                <c:pt idx="10532">
                  <c:v>0.85993856191639995</c:v>
                </c:pt>
                <c:pt idx="10533">
                  <c:v>0.86009854078290005</c:v>
                </c:pt>
                <c:pt idx="10534">
                  <c:v>0.86033707857130004</c:v>
                </c:pt>
                <c:pt idx="10535">
                  <c:v>0.8605169653893</c:v>
                </c:pt>
                <c:pt idx="10536">
                  <c:v>0.86076641082759997</c:v>
                </c:pt>
                <c:pt idx="10537">
                  <c:v>0.8608973026276</c:v>
                </c:pt>
                <c:pt idx="10538">
                  <c:v>0.86125969886779996</c:v>
                </c:pt>
                <c:pt idx="10539">
                  <c:v>0.86143666505810002</c:v>
                </c:pt>
                <c:pt idx="10540">
                  <c:v>0.86154168844220003</c:v>
                </c:pt>
                <c:pt idx="10541">
                  <c:v>0.86172568798070004</c:v>
                </c:pt>
                <c:pt idx="10542">
                  <c:v>0.86180454492570002</c:v>
                </c:pt>
                <c:pt idx="10543">
                  <c:v>0.86189109086990001</c:v>
                </c:pt>
                <c:pt idx="10544">
                  <c:v>0.86197888851170001</c:v>
                </c:pt>
                <c:pt idx="10545">
                  <c:v>0.86206907033919999</c:v>
                </c:pt>
                <c:pt idx="10546">
                  <c:v>0.86212003231050005</c:v>
                </c:pt>
                <c:pt idx="10547">
                  <c:v>0.86219716072079999</c:v>
                </c:pt>
                <c:pt idx="10548">
                  <c:v>0.86227309703830002</c:v>
                </c:pt>
                <c:pt idx="10549">
                  <c:v>0.86238735914230003</c:v>
                </c:pt>
                <c:pt idx="10550">
                  <c:v>0.8625981807709</c:v>
                </c:pt>
                <c:pt idx="10551">
                  <c:v>0.86292946338650001</c:v>
                </c:pt>
                <c:pt idx="10552">
                  <c:v>0.86302131414409999</c:v>
                </c:pt>
                <c:pt idx="10553">
                  <c:v>0.8631348609924</c:v>
                </c:pt>
                <c:pt idx="10554">
                  <c:v>0.86326628923420001</c:v>
                </c:pt>
                <c:pt idx="10555">
                  <c:v>0.8633669614792</c:v>
                </c:pt>
                <c:pt idx="10556">
                  <c:v>0.86346811056140005</c:v>
                </c:pt>
                <c:pt idx="10557">
                  <c:v>0.86362588405609997</c:v>
                </c:pt>
                <c:pt idx="10558">
                  <c:v>0.86383235454560003</c:v>
                </c:pt>
                <c:pt idx="10559">
                  <c:v>0.86411982774730001</c:v>
                </c:pt>
                <c:pt idx="10560">
                  <c:v>0.86438035964969995</c:v>
                </c:pt>
                <c:pt idx="10561">
                  <c:v>0.86456394195560005</c:v>
                </c:pt>
                <c:pt idx="10562">
                  <c:v>0.86479687690730001</c:v>
                </c:pt>
                <c:pt idx="10563">
                  <c:v>0.86492943763730001</c:v>
                </c:pt>
                <c:pt idx="10564">
                  <c:v>0.86503922939300004</c:v>
                </c:pt>
                <c:pt idx="10565">
                  <c:v>0.86515313386920001</c:v>
                </c:pt>
                <c:pt idx="10566">
                  <c:v>0.8652449846268</c:v>
                </c:pt>
                <c:pt idx="10567">
                  <c:v>0.8653448224068</c:v>
                </c:pt>
                <c:pt idx="10568">
                  <c:v>0.86550265550609995</c:v>
                </c:pt>
                <c:pt idx="10569">
                  <c:v>0.86580747365949995</c:v>
                </c:pt>
                <c:pt idx="10570">
                  <c:v>0.86595535278320002</c:v>
                </c:pt>
                <c:pt idx="10571">
                  <c:v>0.86606848239900003</c:v>
                </c:pt>
                <c:pt idx="10572">
                  <c:v>0.86622416973109995</c:v>
                </c:pt>
                <c:pt idx="10573">
                  <c:v>0.86658900976179998</c:v>
                </c:pt>
                <c:pt idx="10574">
                  <c:v>0.86667263507839998</c:v>
                </c:pt>
                <c:pt idx="10575">
                  <c:v>0.86675697565080001</c:v>
                </c:pt>
                <c:pt idx="10576">
                  <c:v>0.86683911085130005</c:v>
                </c:pt>
                <c:pt idx="10577">
                  <c:v>0.86696696281429997</c:v>
                </c:pt>
                <c:pt idx="10578">
                  <c:v>0.86726295948029997</c:v>
                </c:pt>
                <c:pt idx="10579">
                  <c:v>0.86751145124439999</c:v>
                </c:pt>
                <c:pt idx="10580">
                  <c:v>0.86758887767790005</c:v>
                </c:pt>
                <c:pt idx="10581">
                  <c:v>0.86767119169240003</c:v>
                </c:pt>
                <c:pt idx="10582">
                  <c:v>0.86774951219560004</c:v>
                </c:pt>
                <c:pt idx="10583">
                  <c:v>0.86783403158189998</c:v>
                </c:pt>
                <c:pt idx="10584">
                  <c:v>0.86791872978210005</c:v>
                </c:pt>
                <c:pt idx="10585">
                  <c:v>0.86824494600299995</c:v>
                </c:pt>
                <c:pt idx="10586">
                  <c:v>0.86843556165699998</c:v>
                </c:pt>
                <c:pt idx="10587">
                  <c:v>0.86866456270220005</c:v>
                </c:pt>
                <c:pt idx="10588">
                  <c:v>0.86876440048220005</c:v>
                </c:pt>
                <c:pt idx="10589">
                  <c:v>0.86885267496109997</c:v>
                </c:pt>
                <c:pt idx="10590">
                  <c:v>0.86893576383589999</c:v>
                </c:pt>
                <c:pt idx="10591">
                  <c:v>0.86900484561919999</c:v>
                </c:pt>
                <c:pt idx="10592">
                  <c:v>0.86935007572169998</c:v>
                </c:pt>
                <c:pt idx="10593">
                  <c:v>0.86942350864410001</c:v>
                </c:pt>
                <c:pt idx="10594">
                  <c:v>0.86954516172410001</c:v>
                </c:pt>
                <c:pt idx="10595">
                  <c:v>0.8696240186691</c:v>
                </c:pt>
                <c:pt idx="10596">
                  <c:v>0.86969721317290005</c:v>
                </c:pt>
                <c:pt idx="10597">
                  <c:v>0.86978888511660002</c:v>
                </c:pt>
                <c:pt idx="10598">
                  <c:v>0.86987948417659999</c:v>
                </c:pt>
                <c:pt idx="10599">
                  <c:v>0.86995184421539995</c:v>
                </c:pt>
                <c:pt idx="10600">
                  <c:v>0.87003791332239999</c:v>
                </c:pt>
                <c:pt idx="10601">
                  <c:v>0.87017196416849996</c:v>
                </c:pt>
                <c:pt idx="10602">
                  <c:v>0.87029683589939999</c:v>
                </c:pt>
                <c:pt idx="10603">
                  <c:v>0.87037700414660002</c:v>
                </c:pt>
                <c:pt idx="10604">
                  <c:v>0.87044280767439997</c:v>
                </c:pt>
                <c:pt idx="10605">
                  <c:v>0.87058234214779995</c:v>
                </c:pt>
                <c:pt idx="10606">
                  <c:v>0.8707113265991</c:v>
                </c:pt>
                <c:pt idx="10607">
                  <c:v>0.87085634469990003</c:v>
                </c:pt>
                <c:pt idx="10608">
                  <c:v>0.87103325128560005</c:v>
                </c:pt>
                <c:pt idx="10609">
                  <c:v>0.87127506732939997</c:v>
                </c:pt>
                <c:pt idx="10610">
                  <c:v>0.87149131298070004</c:v>
                </c:pt>
                <c:pt idx="10611">
                  <c:v>0.87163966894150002</c:v>
                </c:pt>
                <c:pt idx="10612">
                  <c:v>0.87172269821170001</c:v>
                </c:pt>
                <c:pt idx="10613">
                  <c:v>0.87181669473650003</c:v>
                </c:pt>
                <c:pt idx="10614">
                  <c:v>0.87212646007539996</c:v>
                </c:pt>
                <c:pt idx="10615">
                  <c:v>0.87228727340699996</c:v>
                </c:pt>
                <c:pt idx="10616">
                  <c:v>0.87263035774230002</c:v>
                </c:pt>
                <c:pt idx="10617">
                  <c:v>0.87271392345429999</c:v>
                </c:pt>
                <c:pt idx="10618">
                  <c:v>0.87279641628269999</c:v>
                </c:pt>
                <c:pt idx="10619">
                  <c:v>0.8728828430176</c:v>
                </c:pt>
                <c:pt idx="10620">
                  <c:v>0.87297236919400001</c:v>
                </c:pt>
                <c:pt idx="10621">
                  <c:v>0.87309950590130003</c:v>
                </c:pt>
                <c:pt idx="10622">
                  <c:v>0.87325167655939995</c:v>
                </c:pt>
                <c:pt idx="10623">
                  <c:v>0.87358891963959995</c:v>
                </c:pt>
                <c:pt idx="10624">
                  <c:v>0.87374114990230001</c:v>
                </c:pt>
                <c:pt idx="10625">
                  <c:v>0.87385743856429998</c:v>
                </c:pt>
                <c:pt idx="10626">
                  <c:v>0.87398040294650003</c:v>
                </c:pt>
                <c:pt idx="10627">
                  <c:v>0.87429851293560001</c:v>
                </c:pt>
                <c:pt idx="10628">
                  <c:v>0.87461459636689998</c:v>
                </c:pt>
                <c:pt idx="10629">
                  <c:v>0.87493032217029998</c:v>
                </c:pt>
                <c:pt idx="10630">
                  <c:v>0.87508374452589999</c:v>
                </c:pt>
                <c:pt idx="10631">
                  <c:v>0.87523156404500002</c:v>
                </c:pt>
                <c:pt idx="10632">
                  <c:v>0.87540078163150004</c:v>
                </c:pt>
                <c:pt idx="10633">
                  <c:v>0.87559288740160002</c:v>
                </c:pt>
                <c:pt idx="10634">
                  <c:v>0.87590026855470005</c:v>
                </c:pt>
                <c:pt idx="10635">
                  <c:v>0.87606239318849999</c:v>
                </c:pt>
                <c:pt idx="10636">
                  <c:v>0.87624830007550003</c:v>
                </c:pt>
                <c:pt idx="10637">
                  <c:v>0.87656694650650002</c:v>
                </c:pt>
                <c:pt idx="10638">
                  <c:v>0.8767040967941</c:v>
                </c:pt>
                <c:pt idx="10639">
                  <c:v>0.87678843736650003</c:v>
                </c:pt>
                <c:pt idx="10640">
                  <c:v>0.87687605619429998</c:v>
                </c:pt>
                <c:pt idx="10641">
                  <c:v>0.87708044052120004</c:v>
                </c:pt>
                <c:pt idx="10642">
                  <c:v>0.87738186120990003</c:v>
                </c:pt>
                <c:pt idx="10643">
                  <c:v>0.87756085395810002</c:v>
                </c:pt>
                <c:pt idx="10644">
                  <c:v>0.87768566608429999</c:v>
                </c:pt>
                <c:pt idx="10645">
                  <c:v>0.8777751922607</c:v>
                </c:pt>
                <c:pt idx="10646">
                  <c:v>0.8778690099716</c:v>
                </c:pt>
                <c:pt idx="10647">
                  <c:v>0.87799811363220004</c:v>
                </c:pt>
                <c:pt idx="10648">
                  <c:v>0.87813204526900002</c:v>
                </c:pt>
                <c:pt idx="10649">
                  <c:v>0.87831634283070004</c:v>
                </c:pt>
                <c:pt idx="10650">
                  <c:v>0.87852722406390005</c:v>
                </c:pt>
                <c:pt idx="10651">
                  <c:v>0.87889635562900004</c:v>
                </c:pt>
                <c:pt idx="10652">
                  <c:v>0.87904798984529997</c:v>
                </c:pt>
                <c:pt idx="10653">
                  <c:v>0.87919992208480002</c:v>
                </c:pt>
                <c:pt idx="10654">
                  <c:v>0.87929743528369997</c:v>
                </c:pt>
                <c:pt idx="10655">
                  <c:v>0.87936747074129995</c:v>
                </c:pt>
                <c:pt idx="10656">
                  <c:v>0.87945532798769999</c:v>
                </c:pt>
                <c:pt idx="10657">
                  <c:v>0.87974834442140004</c:v>
                </c:pt>
                <c:pt idx="10658">
                  <c:v>0.87986373901369996</c:v>
                </c:pt>
                <c:pt idx="10659">
                  <c:v>0.88020241260529997</c:v>
                </c:pt>
                <c:pt idx="10660">
                  <c:v>0.88030177354810002</c:v>
                </c:pt>
                <c:pt idx="10661">
                  <c:v>0.88038855791089998</c:v>
                </c:pt>
                <c:pt idx="10662">
                  <c:v>0.88054656982419999</c:v>
                </c:pt>
                <c:pt idx="10663">
                  <c:v>0.88066387176509997</c:v>
                </c:pt>
                <c:pt idx="10664">
                  <c:v>0.88071179389950005</c:v>
                </c:pt>
                <c:pt idx="10665">
                  <c:v>0.88076186180110005</c:v>
                </c:pt>
                <c:pt idx="10666">
                  <c:v>0.88081026077269997</c:v>
                </c:pt>
                <c:pt idx="10667">
                  <c:v>0.88089936971659999</c:v>
                </c:pt>
                <c:pt idx="10668">
                  <c:v>0.88122373819349997</c:v>
                </c:pt>
                <c:pt idx="10669">
                  <c:v>0.88157689571380005</c:v>
                </c:pt>
                <c:pt idx="10670">
                  <c:v>0.88174802064900004</c:v>
                </c:pt>
                <c:pt idx="10671">
                  <c:v>0.88189625740050004</c:v>
                </c:pt>
                <c:pt idx="10672">
                  <c:v>0.88204199075699996</c:v>
                </c:pt>
                <c:pt idx="10673">
                  <c:v>0.8822014331818</c:v>
                </c:pt>
                <c:pt idx="10674">
                  <c:v>0.88253903388980004</c:v>
                </c:pt>
                <c:pt idx="10675">
                  <c:v>0.88287204504009997</c:v>
                </c:pt>
                <c:pt idx="10676">
                  <c:v>0.88309615850449996</c:v>
                </c:pt>
                <c:pt idx="10677">
                  <c:v>0.88320475816730004</c:v>
                </c:pt>
                <c:pt idx="10678">
                  <c:v>0.88329362869259997</c:v>
                </c:pt>
                <c:pt idx="10679">
                  <c:v>0.88338565826420001</c:v>
                </c:pt>
                <c:pt idx="10680">
                  <c:v>0.88372915983199996</c:v>
                </c:pt>
                <c:pt idx="10681">
                  <c:v>0.88383466005330003</c:v>
                </c:pt>
                <c:pt idx="10682">
                  <c:v>0.8839139342308</c:v>
                </c:pt>
                <c:pt idx="10683">
                  <c:v>0.88401162624359997</c:v>
                </c:pt>
                <c:pt idx="10684">
                  <c:v>0.88408780097960005</c:v>
                </c:pt>
                <c:pt idx="10685">
                  <c:v>0.88416075706480002</c:v>
                </c:pt>
                <c:pt idx="10686">
                  <c:v>0.88428390026089998</c:v>
                </c:pt>
                <c:pt idx="10687">
                  <c:v>0.88451194763179997</c:v>
                </c:pt>
                <c:pt idx="10688">
                  <c:v>0.88466286659240001</c:v>
                </c:pt>
                <c:pt idx="10689">
                  <c:v>0.88496482372280005</c:v>
                </c:pt>
                <c:pt idx="10690">
                  <c:v>0.88505488634109997</c:v>
                </c:pt>
                <c:pt idx="10691">
                  <c:v>0.88515090942380004</c:v>
                </c:pt>
                <c:pt idx="10692">
                  <c:v>0.88548105955120004</c:v>
                </c:pt>
                <c:pt idx="10693">
                  <c:v>0.88560062646869997</c:v>
                </c:pt>
                <c:pt idx="10694">
                  <c:v>0.88568580150599996</c:v>
                </c:pt>
                <c:pt idx="10695">
                  <c:v>0.88577032089230001</c:v>
                </c:pt>
                <c:pt idx="10696">
                  <c:v>0.88586002588269996</c:v>
                </c:pt>
                <c:pt idx="10697">
                  <c:v>0.88593631982800003</c:v>
                </c:pt>
                <c:pt idx="10698">
                  <c:v>0.88606399297710003</c:v>
                </c:pt>
                <c:pt idx="10699">
                  <c:v>0.88639712333679999</c:v>
                </c:pt>
                <c:pt idx="10700">
                  <c:v>0.88665646314619995</c:v>
                </c:pt>
                <c:pt idx="10701">
                  <c:v>0.8867998719215</c:v>
                </c:pt>
                <c:pt idx="10702">
                  <c:v>0.88692563772199995</c:v>
                </c:pt>
                <c:pt idx="10703">
                  <c:v>0.88703072071080002</c:v>
                </c:pt>
                <c:pt idx="10704">
                  <c:v>0.88729041814800003</c:v>
                </c:pt>
                <c:pt idx="10705">
                  <c:v>0.88762027025220003</c:v>
                </c:pt>
                <c:pt idx="10706">
                  <c:v>0.88795965909959995</c:v>
                </c:pt>
                <c:pt idx="10707">
                  <c:v>0.88815093040469995</c:v>
                </c:pt>
                <c:pt idx="10708">
                  <c:v>0.88828110694889995</c:v>
                </c:pt>
                <c:pt idx="10709">
                  <c:v>0.88841915130619997</c:v>
                </c:pt>
                <c:pt idx="10710">
                  <c:v>0.88866192102429997</c:v>
                </c:pt>
                <c:pt idx="10711">
                  <c:v>0.88874542713170002</c:v>
                </c:pt>
                <c:pt idx="10712">
                  <c:v>0.88882505893709995</c:v>
                </c:pt>
                <c:pt idx="10713">
                  <c:v>0.88890081644060004</c:v>
                </c:pt>
                <c:pt idx="10714">
                  <c:v>0.88897275924679997</c:v>
                </c:pt>
                <c:pt idx="10715">
                  <c:v>0.88924008607859995</c:v>
                </c:pt>
                <c:pt idx="10716">
                  <c:v>0.88931739330290005</c:v>
                </c:pt>
                <c:pt idx="10717">
                  <c:v>0.8893732428551</c:v>
                </c:pt>
                <c:pt idx="10718">
                  <c:v>0.88941961526869995</c:v>
                </c:pt>
                <c:pt idx="10719">
                  <c:v>0.88946586847310005</c:v>
                </c:pt>
                <c:pt idx="10720">
                  <c:v>0.88955050706859995</c:v>
                </c:pt>
                <c:pt idx="10721">
                  <c:v>0.88962727785109996</c:v>
                </c:pt>
                <c:pt idx="10722">
                  <c:v>0.88969558477400001</c:v>
                </c:pt>
                <c:pt idx="10723">
                  <c:v>0.88979220390320002</c:v>
                </c:pt>
                <c:pt idx="10724">
                  <c:v>0.88987290859220003</c:v>
                </c:pt>
                <c:pt idx="10725">
                  <c:v>0.89000749588009997</c:v>
                </c:pt>
                <c:pt idx="10726">
                  <c:v>0.89008384943009999</c:v>
                </c:pt>
                <c:pt idx="10727">
                  <c:v>0.89015126228329999</c:v>
                </c:pt>
                <c:pt idx="10728">
                  <c:v>0.89023512601849997</c:v>
                </c:pt>
                <c:pt idx="10729">
                  <c:v>0.89032822847369997</c:v>
                </c:pt>
                <c:pt idx="10730">
                  <c:v>0.89066302776340001</c:v>
                </c:pt>
                <c:pt idx="10731">
                  <c:v>0.89074206352230001</c:v>
                </c:pt>
                <c:pt idx="10732">
                  <c:v>0.89082092046740002</c:v>
                </c:pt>
                <c:pt idx="10733">
                  <c:v>0.89090490341189998</c:v>
                </c:pt>
                <c:pt idx="10734">
                  <c:v>0.89099627733230002</c:v>
                </c:pt>
                <c:pt idx="10735">
                  <c:v>0.89108151197429997</c:v>
                </c:pt>
                <c:pt idx="10736">
                  <c:v>0.89118009805679999</c:v>
                </c:pt>
                <c:pt idx="10737">
                  <c:v>0.89128243923189998</c:v>
                </c:pt>
                <c:pt idx="10738">
                  <c:v>0.89142668247220003</c:v>
                </c:pt>
                <c:pt idx="10739">
                  <c:v>0.89168393611910002</c:v>
                </c:pt>
                <c:pt idx="10740">
                  <c:v>0.89176100492480004</c:v>
                </c:pt>
                <c:pt idx="10741">
                  <c:v>0.89185637235640003</c:v>
                </c:pt>
                <c:pt idx="10742">
                  <c:v>0.89194619655609997</c:v>
                </c:pt>
                <c:pt idx="10743">
                  <c:v>0.8920115232468</c:v>
                </c:pt>
                <c:pt idx="10744">
                  <c:v>0.89209526777269998</c:v>
                </c:pt>
                <c:pt idx="10745">
                  <c:v>0.8921908140182</c:v>
                </c:pt>
                <c:pt idx="10746">
                  <c:v>0.89228868484500001</c:v>
                </c:pt>
                <c:pt idx="10747">
                  <c:v>0.89244747161869997</c:v>
                </c:pt>
                <c:pt idx="10748">
                  <c:v>0.89279222488400001</c:v>
                </c:pt>
                <c:pt idx="10749">
                  <c:v>0.89315348863599997</c:v>
                </c:pt>
                <c:pt idx="10750">
                  <c:v>0.89333456754679996</c:v>
                </c:pt>
                <c:pt idx="10751">
                  <c:v>0.89355027675630005</c:v>
                </c:pt>
                <c:pt idx="10752">
                  <c:v>0.89390450716019998</c:v>
                </c:pt>
                <c:pt idx="10753">
                  <c:v>0.89413040876390004</c:v>
                </c:pt>
                <c:pt idx="10754">
                  <c:v>0.89423459768299995</c:v>
                </c:pt>
                <c:pt idx="10755">
                  <c:v>0.89437854290009999</c:v>
                </c:pt>
                <c:pt idx="10756">
                  <c:v>0.8945615887642</c:v>
                </c:pt>
                <c:pt idx="10757">
                  <c:v>0.89465469121929997</c:v>
                </c:pt>
                <c:pt idx="10758">
                  <c:v>0.89473438262939997</c:v>
                </c:pt>
                <c:pt idx="10759">
                  <c:v>0.89484655857090001</c:v>
                </c:pt>
                <c:pt idx="10760">
                  <c:v>0.89517563581470005</c:v>
                </c:pt>
                <c:pt idx="10761">
                  <c:v>0.89556294679640003</c:v>
                </c:pt>
                <c:pt idx="10762">
                  <c:v>0.89567780494689997</c:v>
                </c:pt>
                <c:pt idx="10763">
                  <c:v>0.89603823423390005</c:v>
                </c:pt>
                <c:pt idx="10764">
                  <c:v>0.89614409208300005</c:v>
                </c:pt>
                <c:pt idx="10765">
                  <c:v>0.89625877141950006</c:v>
                </c:pt>
                <c:pt idx="10766">
                  <c:v>0.89633780717849998</c:v>
                </c:pt>
                <c:pt idx="10767">
                  <c:v>0.89644998312000002</c:v>
                </c:pt>
                <c:pt idx="10768">
                  <c:v>0.89679223299029998</c:v>
                </c:pt>
                <c:pt idx="10769">
                  <c:v>0.89688193798070004</c:v>
                </c:pt>
                <c:pt idx="10770">
                  <c:v>0.89696151018140002</c:v>
                </c:pt>
                <c:pt idx="10771">
                  <c:v>0.89703744649890005</c:v>
                </c:pt>
                <c:pt idx="10772">
                  <c:v>0.89712309837339999</c:v>
                </c:pt>
                <c:pt idx="10773">
                  <c:v>0.89721232652659999</c:v>
                </c:pt>
                <c:pt idx="10774">
                  <c:v>0.89725935459140005</c:v>
                </c:pt>
                <c:pt idx="10775">
                  <c:v>0.89730614423749999</c:v>
                </c:pt>
                <c:pt idx="10776">
                  <c:v>0.89735490083689995</c:v>
                </c:pt>
                <c:pt idx="10777">
                  <c:v>0.89743679761890005</c:v>
                </c:pt>
                <c:pt idx="10778">
                  <c:v>0.89754223823549995</c:v>
                </c:pt>
                <c:pt idx="10779">
                  <c:v>0.89789414405820001</c:v>
                </c:pt>
                <c:pt idx="10780">
                  <c:v>0.89803487062450005</c:v>
                </c:pt>
                <c:pt idx="10781">
                  <c:v>0.89814275503160002</c:v>
                </c:pt>
                <c:pt idx="10782">
                  <c:v>0.89826470613480003</c:v>
                </c:pt>
                <c:pt idx="10783">
                  <c:v>0.89861875772480004</c:v>
                </c:pt>
                <c:pt idx="10784">
                  <c:v>0.8987342119217</c:v>
                </c:pt>
                <c:pt idx="10785">
                  <c:v>0.89893972873689998</c:v>
                </c:pt>
                <c:pt idx="10786">
                  <c:v>0.89909201860429999</c:v>
                </c:pt>
                <c:pt idx="10787">
                  <c:v>0.89943468570709995</c:v>
                </c:pt>
                <c:pt idx="10788">
                  <c:v>0.89977890253070003</c:v>
                </c:pt>
                <c:pt idx="10789">
                  <c:v>0.89988654851909999</c:v>
                </c:pt>
                <c:pt idx="10790">
                  <c:v>0.89997988939289997</c:v>
                </c:pt>
                <c:pt idx="10791">
                  <c:v>0.90006458759310004</c:v>
                </c:pt>
                <c:pt idx="10792">
                  <c:v>0.9001351594925</c:v>
                </c:pt>
                <c:pt idx="10793">
                  <c:v>0.90024834871290005</c:v>
                </c:pt>
                <c:pt idx="10794">
                  <c:v>0.90048271417619996</c:v>
                </c:pt>
                <c:pt idx="10795">
                  <c:v>0.90057289600370005</c:v>
                </c:pt>
                <c:pt idx="10796">
                  <c:v>0.90066730976099996</c:v>
                </c:pt>
                <c:pt idx="10797">
                  <c:v>0.9007765650749</c:v>
                </c:pt>
                <c:pt idx="10798">
                  <c:v>0.90092635154720002</c:v>
                </c:pt>
                <c:pt idx="10799">
                  <c:v>0.90101104974750001</c:v>
                </c:pt>
                <c:pt idx="10800">
                  <c:v>0.90109115838999998</c:v>
                </c:pt>
                <c:pt idx="10801">
                  <c:v>0.90121221542359997</c:v>
                </c:pt>
                <c:pt idx="10802">
                  <c:v>0.90132057666779997</c:v>
                </c:pt>
                <c:pt idx="10803">
                  <c:v>0.90143322944640003</c:v>
                </c:pt>
                <c:pt idx="10804">
                  <c:v>0.90151548385619995</c:v>
                </c:pt>
                <c:pt idx="10805">
                  <c:v>0.90179932117460004</c:v>
                </c:pt>
                <c:pt idx="10806">
                  <c:v>0.90187799930570001</c:v>
                </c:pt>
                <c:pt idx="10807">
                  <c:v>0.90195703506470004</c:v>
                </c:pt>
                <c:pt idx="10808">
                  <c:v>0.90204691886900001</c:v>
                </c:pt>
                <c:pt idx="10809">
                  <c:v>0.90213930606839998</c:v>
                </c:pt>
                <c:pt idx="10810">
                  <c:v>0.90224486589429997</c:v>
                </c:pt>
                <c:pt idx="10811">
                  <c:v>0.90233272314070001</c:v>
                </c:pt>
                <c:pt idx="10812">
                  <c:v>0.90245395898820002</c:v>
                </c:pt>
                <c:pt idx="10813">
                  <c:v>0.90274274349210004</c:v>
                </c:pt>
                <c:pt idx="10814">
                  <c:v>0.90293157100679999</c:v>
                </c:pt>
                <c:pt idx="10815">
                  <c:v>0.90306049585339998</c:v>
                </c:pt>
                <c:pt idx="10816">
                  <c:v>0.90319806337359998</c:v>
                </c:pt>
                <c:pt idx="10817">
                  <c:v>0.90354925394060004</c:v>
                </c:pt>
                <c:pt idx="10818">
                  <c:v>0.90385973453519997</c:v>
                </c:pt>
                <c:pt idx="10819">
                  <c:v>0.90396744012829999</c:v>
                </c:pt>
                <c:pt idx="10820">
                  <c:v>0.90405571460720002</c:v>
                </c:pt>
                <c:pt idx="10821">
                  <c:v>0.90412020683289995</c:v>
                </c:pt>
                <c:pt idx="10822">
                  <c:v>0.90421020984650002</c:v>
                </c:pt>
                <c:pt idx="10823">
                  <c:v>0.90426194667820003</c:v>
                </c:pt>
                <c:pt idx="10824">
                  <c:v>0.90435594320299995</c:v>
                </c:pt>
                <c:pt idx="10825">
                  <c:v>0.90444165468219995</c:v>
                </c:pt>
                <c:pt idx="10826">
                  <c:v>0.9045050740242</c:v>
                </c:pt>
                <c:pt idx="10827">
                  <c:v>0.90463083982470005</c:v>
                </c:pt>
                <c:pt idx="10828">
                  <c:v>0.90487140417099998</c:v>
                </c:pt>
                <c:pt idx="10829">
                  <c:v>0.90503239631650001</c:v>
                </c:pt>
                <c:pt idx="10830">
                  <c:v>0.9053535461426</c:v>
                </c:pt>
                <c:pt idx="10831">
                  <c:v>0.90546566247939997</c:v>
                </c:pt>
                <c:pt idx="10832">
                  <c:v>0.9056153297424</c:v>
                </c:pt>
                <c:pt idx="10833">
                  <c:v>0.90573495626449996</c:v>
                </c:pt>
                <c:pt idx="10834">
                  <c:v>0.90589499473570001</c:v>
                </c:pt>
                <c:pt idx="10835">
                  <c:v>0.90621495246890005</c:v>
                </c:pt>
                <c:pt idx="10836">
                  <c:v>0.90637052059169998</c:v>
                </c:pt>
                <c:pt idx="10837">
                  <c:v>0.90646880865099999</c:v>
                </c:pt>
                <c:pt idx="10838">
                  <c:v>0.90656429529189997</c:v>
                </c:pt>
                <c:pt idx="10839">
                  <c:v>0.90663307905199997</c:v>
                </c:pt>
                <c:pt idx="10840">
                  <c:v>0.90670013427730001</c:v>
                </c:pt>
                <c:pt idx="10841">
                  <c:v>0.90682756900789996</c:v>
                </c:pt>
                <c:pt idx="10842">
                  <c:v>0.90695548057560005</c:v>
                </c:pt>
                <c:pt idx="10843">
                  <c:v>0.90706270933150002</c:v>
                </c:pt>
                <c:pt idx="10844">
                  <c:v>0.90735054016109995</c:v>
                </c:pt>
                <c:pt idx="10845">
                  <c:v>0.90757215023040005</c:v>
                </c:pt>
                <c:pt idx="10846">
                  <c:v>0.90772110223769997</c:v>
                </c:pt>
                <c:pt idx="10847">
                  <c:v>0.9078058600426</c:v>
                </c:pt>
                <c:pt idx="10848">
                  <c:v>0.90792387723919998</c:v>
                </c:pt>
                <c:pt idx="10849">
                  <c:v>0.9081925153732</c:v>
                </c:pt>
                <c:pt idx="10850">
                  <c:v>0.90840816497800003</c:v>
                </c:pt>
                <c:pt idx="10851">
                  <c:v>0.90852290391919999</c:v>
                </c:pt>
                <c:pt idx="10852">
                  <c:v>0.90864729881289996</c:v>
                </c:pt>
                <c:pt idx="10853">
                  <c:v>0.90890419483179996</c:v>
                </c:pt>
                <c:pt idx="10854">
                  <c:v>0.90894490480419998</c:v>
                </c:pt>
                <c:pt idx="10855">
                  <c:v>0.90905588865279996</c:v>
                </c:pt>
                <c:pt idx="10856">
                  <c:v>0.90909588336939995</c:v>
                </c:pt>
                <c:pt idx="10857">
                  <c:v>0.90915805101390001</c:v>
                </c:pt>
                <c:pt idx="10858">
                  <c:v>0.90920037031169998</c:v>
                </c:pt>
                <c:pt idx="10859">
                  <c:v>0.9092621803284</c:v>
                </c:pt>
                <c:pt idx="10860">
                  <c:v>0.9093151688576</c:v>
                </c:pt>
                <c:pt idx="10861">
                  <c:v>0.90936118364329999</c:v>
                </c:pt>
                <c:pt idx="10862">
                  <c:v>0.90944945812230005</c:v>
                </c:pt>
                <c:pt idx="10863">
                  <c:v>0.90954017639160001</c:v>
                </c:pt>
                <c:pt idx="10864">
                  <c:v>0.90963572263720005</c:v>
                </c:pt>
                <c:pt idx="10865">
                  <c:v>0.90996474027630003</c:v>
                </c:pt>
                <c:pt idx="10866">
                  <c:v>0.91009169816970004</c:v>
                </c:pt>
                <c:pt idx="10867">
                  <c:v>0.91013449430469995</c:v>
                </c:pt>
                <c:pt idx="10868">
                  <c:v>0.91019886732099997</c:v>
                </c:pt>
                <c:pt idx="10869">
                  <c:v>0.91023391485210003</c:v>
                </c:pt>
                <c:pt idx="10870">
                  <c:v>0.9102977514267</c:v>
                </c:pt>
                <c:pt idx="10871">
                  <c:v>0.91034203767779998</c:v>
                </c:pt>
                <c:pt idx="10872">
                  <c:v>0.91040122508999999</c:v>
                </c:pt>
                <c:pt idx="10873">
                  <c:v>0.91045975685119995</c:v>
                </c:pt>
                <c:pt idx="10874">
                  <c:v>0.91049927473070003</c:v>
                </c:pt>
                <c:pt idx="10875">
                  <c:v>0.91056013107300005</c:v>
                </c:pt>
                <c:pt idx="10876">
                  <c:v>0.91064697504040004</c:v>
                </c:pt>
                <c:pt idx="10877">
                  <c:v>0.91077858209609996</c:v>
                </c:pt>
                <c:pt idx="10878">
                  <c:v>0.91100007295609997</c:v>
                </c:pt>
                <c:pt idx="10879">
                  <c:v>0.91115176677700005</c:v>
                </c:pt>
                <c:pt idx="10880">
                  <c:v>0.91144979000089998</c:v>
                </c:pt>
                <c:pt idx="10881">
                  <c:v>0.91175502538679998</c:v>
                </c:pt>
                <c:pt idx="10882">
                  <c:v>0.91191536188129996</c:v>
                </c:pt>
                <c:pt idx="10883">
                  <c:v>0.91202408075329999</c:v>
                </c:pt>
                <c:pt idx="10884">
                  <c:v>0.91214787960050003</c:v>
                </c:pt>
                <c:pt idx="10885">
                  <c:v>0.91225475072859996</c:v>
                </c:pt>
                <c:pt idx="10886">
                  <c:v>0.91234248876570001</c:v>
                </c:pt>
                <c:pt idx="10887">
                  <c:v>0.91244232654570001</c:v>
                </c:pt>
                <c:pt idx="10888">
                  <c:v>0.9127630591393</c:v>
                </c:pt>
                <c:pt idx="10889">
                  <c:v>0.91307979822160001</c:v>
                </c:pt>
                <c:pt idx="10890">
                  <c:v>0.91340851783749999</c:v>
                </c:pt>
                <c:pt idx="10891">
                  <c:v>0.91371518373490002</c:v>
                </c:pt>
                <c:pt idx="10892">
                  <c:v>0.91380369663240002</c:v>
                </c:pt>
                <c:pt idx="10893">
                  <c:v>0.91388744115830001</c:v>
                </c:pt>
                <c:pt idx="10894">
                  <c:v>0.91396701335910002</c:v>
                </c:pt>
                <c:pt idx="10895">
                  <c:v>0.91403406858439995</c:v>
                </c:pt>
                <c:pt idx="10896">
                  <c:v>0.91409242153170001</c:v>
                </c:pt>
                <c:pt idx="10897">
                  <c:v>0.91420686244960003</c:v>
                </c:pt>
                <c:pt idx="10898">
                  <c:v>0.91453039646150003</c:v>
                </c:pt>
                <c:pt idx="10899">
                  <c:v>0.91471326351170001</c:v>
                </c:pt>
                <c:pt idx="10900">
                  <c:v>0.91503459215159999</c:v>
                </c:pt>
                <c:pt idx="10901">
                  <c:v>0.91536754369740003</c:v>
                </c:pt>
                <c:pt idx="10902">
                  <c:v>0.91559445857999999</c:v>
                </c:pt>
                <c:pt idx="10903">
                  <c:v>0.91577512025829999</c:v>
                </c:pt>
                <c:pt idx="10904">
                  <c:v>0.91588020324709996</c:v>
                </c:pt>
                <c:pt idx="10905">
                  <c:v>0.91600018739699995</c:v>
                </c:pt>
                <c:pt idx="10906">
                  <c:v>0.91607779264449996</c:v>
                </c:pt>
                <c:pt idx="10907">
                  <c:v>0.9161942005157</c:v>
                </c:pt>
                <c:pt idx="10908">
                  <c:v>0.91634035110470002</c:v>
                </c:pt>
                <c:pt idx="10909">
                  <c:v>0.91660571098330001</c:v>
                </c:pt>
                <c:pt idx="10910">
                  <c:v>0.91677033901210003</c:v>
                </c:pt>
                <c:pt idx="10911">
                  <c:v>0.91694670915599996</c:v>
                </c:pt>
                <c:pt idx="10912">
                  <c:v>0.91709560155869996</c:v>
                </c:pt>
                <c:pt idx="10913">
                  <c:v>0.91716825962070003</c:v>
                </c:pt>
                <c:pt idx="10914">
                  <c:v>0.91728579998019999</c:v>
                </c:pt>
                <c:pt idx="10915">
                  <c:v>0.91733843088150002</c:v>
                </c:pt>
                <c:pt idx="10916">
                  <c:v>0.91741782426829999</c:v>
                </c:pt>
                <c:pt idx="10917">
                  <c:v>0.91748863458630003</c:v>
                </c:pt>
                <c:pt idx="10918">
                  <c:v>0.91780698299410002</c:v>
                </c:pt>
                <c:pt idx="10919">
                  <c:v>0.91792809963230004</c:v>
                </c:pt>
                <c:pt idx="10920">
                  <c:v>0.91805982589720003</c:v>
                </c:pt>
                <c:pt idx="10921">
                  <c:v>0.91820216178890002</c:v>
                </c:pt>
                <c:pt idx="10922">
                  <c:v>0.9185508489609</c:v>
                </c:pt>
                <c:pt idx="10923">
                  <c:v>0.91863638162609995</c:v>
                </c:pt>
                <c:pt idx="10924">
                  <c:v>0.91871142387390003</c:v>
                </c:pt>
                <c:pt idx="10925">
                  <c:v>0.91880244016650003</c:v>
                </c:pt>
                <c:pt idx="10926">
                  <c:v>0.91888958215710004</c:v>
                </c:pt>
                <c:pt idx="10927">
                  <c:v>0.91902852058410001</c:v>
                </c:pt>
                <c:pt idx="10928">
                  <c:v>0.91916805505749999</c:v>
                </c:pt>
                <c:pt idx="10929">
                  <c:v>0.91925138235089998</c:v>
                </c:pt>
                <c:pt idx="10930">
                  <c:v>0.91938674449919999</c:v>
                </c:pt>
                <c:pt idx="10931">
                  <c:v>0.91945964097980004</c:v>
                </c:pt>
                <c:pt idx="10932">
                  <c:v>0.91954809427259998</c:v>
                </c:pt>
                <c:pt idx="10933">
                  <c:v>0.91963642835619996</c:v>
                </c:pt>
                <c:pt idx="10934">
                  <c:v>0.91970813274380003</c:v>
                </c:pt>
                <c:pt idx="10935">
                  <c:v>0.91978234052660002</c:v>
                </c:pt>
                <c:pt idx="10936">
                  <c:v>0.92013603448869996</c:v>
                </c:pt>
                <c:pt idx="10937">
                  <c:v>0.92021179199220005</c:v>
                </c:pt>
                <c:pt idx="10938">
                  <c:v>0.92028748989109999</c:v>
                </c:pt>
                <c:pt idx="10939">
                  <c:v>0.9203844070435</c:v>
                </c:pt>
                <c:pt idx="10940">
                  <c:v>0.92072641849519998</c:v>
                </c:pt>
                <c:pt idx="10941">
                  <c:v>0.9209760427475</c:v>
                </c:pt>
                <c:pt idx="10942">
                  <c:v>0.92109668254849997</c:v>
                </c:pt>
                <c:pt idx="10943">
                  <c:v>0.9211696982384</c:v>
                </c:pt>
                <c:pt idx="10944">
                  <c:v>0.92125815153120005</c:v>
                </c:pt>
                <c:pt idx="10945">
                  <c:v>0.92135012149810003</c:v>
                </c:pt>
                <c:pt idx="10946">
                  <c:v>0.92144596576689997</c:v>
                </c:pt>
                <c:pt idx="10947">
                  <c:v>0.92162424325939996</c:v>
                </c:pt>
                <c:pt idx="10948">
                  <c:v>0.92197036743159999</c:v>
                </c:pt>
                <c:pt idx="10949">
                  <c:v>0.92209655046460004</c:v>
                </c:pt>
                <c:pt idx="10950">
                  <c:v>0.92218238115310003</c:v>
                </c:pt>
                <c:pt idx="10951">
                  <c:v>0.92222195863720002</c:v>
                </c:pt>
                <c:pt idx="10952">
                  <c:v>0.92232674360279998</c:v>
                </c:pt>
                <c:pt idx="10953">
                  <c:v>0.92236161231989999</c:v>
                </c:pt>
                <c:pt idx="10954">
                  <c:v>0.92242282629009997</c:v>
                </c:pt>
                <c:pt idx="10955">
                  <c:v>0.92245352268220004</c:v>
                </c:pt>
                <c:pt idx="10956">
                  <c:v>0.92254763841630005</c:v>
                </c:pt>
                <c:pt idx="10957">
                  <c:v>0.9226412773132</c:v>
                </c:pt>
                <c:pt idx="10958">
                  <c:v>0.92282038927080001</c:v>
                </c:pt>
                <c:pt idx="10959">
                  <c:v>0.92300295829769996</c:v>
                </c:pt>
                <c:pt idx="10960">
                  <c:v>0.92315071821210004</c:v>
                </c:pt>
                <c:pt idx="10961">
                  <c:v>0.923247396946</c:v>
                </c:pt>
                <c:pt idx="10962">
                  <c:v>0.92330998182299995</c:v>
                </c:pt>
                <c:pt idx="10963">
                  <c:v>0.92338800430300005</c:v>
                </c:pt>
                <c:pt idx="10964">
                  <c:v>0.92347276210780005</c:v>
                </c:pt>
                <c:pt idx="10965">
                  <c:v>0.92354351282119995</c:v>
                </c:pt>
                <c:pt idx="10966">
                  <c:v>0.92359393835070003</c:v>
                </c:pt>
                <c:pt idx="10967">
                  <c:v>0.9236372709274</c:v>
                </c:pt>
                <c:pt idx="10968">
                  <c:v>0.92368400096890002</c:v>
                </c:pt>
                <c:pt idx="10969">
                  <c:v>0.92377144098279995</c:v>
                </c:pt>
                <c:pt idx="10970">
                  <c:v>0.92389303445820004</c:v>
                </c:pt>
                <c:pt idx="10971">
                  <c:v>0.92422503232959996</c:v>
                </c:pt>
                <c:pt idx="10972">
                  <c:v>0.92456728219990003</c:v>
                </c:pt>
                <c:pt idx="10973">
                  <c:v>0.92472028732300005</c:v>
                </c:pt>
                <c:pt idx="10974">
                  <c:v>0.92507785558699995</c:v>
                </c:pt>
                <c:pt idx="10975">
                  <c:v>0.92539513111109994</c:v>
                </c:pt>
                <c:pt idx="10976">
                  <c:v>0.92572188377380005</c:v>
                </c:pt>
                <c:pt idx="10977">
                  <c:v>0.92606562376019996</c:v>
                </c:pt>
                <c:pt idx="10978">
                  <c:v>0.92621868848800004</c:v>
                </c:pt>
                <c:pt idx="10979">
                  <c:v>0.92638128995900004</c:v>
                </c:pt>
                <c:pt idx="10980">
                  <c:v>0.92658585309980002</c:v>
                </c:pt>
                <c:pt idx="10981">
                  <c:v>0.92670303583150004</c:v>
                </c:pt>
                <c:pt idx="10982">
                  <c:v>0.92692565917970005</c:v>
                </c:pt>
                <c:pt idx="10983">
                  <c:v>0.92701959609990003</c:v>
                </c:pt>
                <c:pt idx="10984">
                  <c:v>0.92710012197489999</c:v>
                </c:pt>
                <c:pt idx="10985">
                  <c:v>0.9271801114082</c:v>
                </c:pt>
                <c:pt idx="10986">
                  <c:v>0.92726564407349998</c:v>
                </c:pt>
                <c:pt idx="10987">
                  <c:v>0.92735397815700005</c:v>
                </c:pt>
                <c:pt idx="10988">
                  <c:v>0.92744714021679997</c:v>
                </c:pt>
                <c:pt idx="10989">
                  <c:v>0.92755389213560002</c:v>
                </c:pt>
                <c:pt idx="10990">
                  <c:v>0.92764967679980004</c:v>
                </c:pt>
                <c:pt idx="10991">
                  <c:v>0.9277255535126</c:v>
                </c:pt>
                <c:pt idx="10992">
                  <c:v>0.92806285619740003</c:v>
                </c:pt>
                <c:pt idx="10993">
                  <c:v>0.92813384532929999</c:v>
                </c:pt>
                <c:pt idx="10994">
                  <c:v>0.92822802066800003</c:v>
                </c:pt>
                <c:pt idx="10995">
                  <c:v>0.92837518453599999</c:v>
                </c:pt>
                <c:pt idx="10996">
                  <c:v>0.92846900224689999</c:v>
                </c:pt>
                <c:pt idx="10997">
                  <c:v>0.92853271961210004</c:v>
                </c:pt>
                <c:pt idx="10998">
                  <c:v>0.92862904071810004</c:v>
                </c:pt>
                <c:pt idx="10999">
                  <c:v>0.92895573377609997</c:v>
                </c:pt>
                <c:pt idx="11000">
                  <c:v>0.92917430400849998</c:v>
                </c:pt>
                <c:pt idx="11001">
                  <c:v>0.92950332164759997</c:v>
                </c:pt>
                <c:pt idx="11002">
                  <c:v>0.92977899312970003</c:v>
                </c:pt>
                <c:pt idx="11003">
                  <c:v>0.92994922399519997</c:v>
                </c:pt>
                <c:pt idx="11004">
                  <c:v>0.93026059865949995</c:v>
                </c:pt>
                <c:pt idx="11005">
                  <c:v>0.93041861057279995</c:v>
                </c:pt>
                <c:pt idx="11006">
                  <c:v>0.93057149648670001</c:v>
                </c:pt>
                <c:pt idx="11007">
                  <c:v>0.93089574575419998</c:v>
                </c:pt>
                <c:pt idx="11008">
                  <c:v>0.93121886253359998</c:v>
                </c:pt>
                <c:pt idx="11009">
                  <c:v>0.93130457401279998</c:v>
                </c:pt>
                <c:pt idx="11010">
                  <c:v>0.93140524625779997</c:v>
                </c:pt>
                <c:pt idx="11011">
                  <c:v>0.93158000707629995</c:v>
                </c:pt>
                <c:pt idx="11012">
                  <c:v>0.93184500932689995</c:v>
                </c:pt>
                <c:pt idx="11013">
                  <c:v>0.93198519945140001</c:v>
                </c:pt>
                <c:pt idx="11014">
                  <c:v>0.93212860822679999</c:v>
                </c:pt>
                <c:pt idx="11015">
                  <c:v>0.93234741687769995</c:v>
                </c:pt>
                <c:pt idx="11016">
                  <c:v>0.93243497610089998</c:v>
                </c:pt>
                <c:pt idx="11017">
                  <c:v>0.93247872591019998</c:v>
                </c:pt>
                <c:pt idx="11018">
                  <c:v>0.93257319927219995</c:v>
                </c:pt>
                <c:pt idx="11019">
                  <c:v>0.93266397714610005</c:v>
                </c:pt>
                <c:pt idx="11020">
                  <c:v>0.93276906013490002</c:v>
                </c:pt>
                <c:pt idx="11021">
                  <c:v>0.93288308382030005</c:v>
                </c:pt>
                <c:pt idx="11022">
                  <c:v>0.93308305740359998</c:v>
                </c:pt>
                <c:pt idx="11023">
                  <c:v>0.93331521749500002</c:v>
                </c:pt>
                <c:pt idx="11024">
                  <c:v>0.93343067169189997</c:v>
                </c:pt>
                <c:pt idx="11025">
                  <c:v>0.93352323770519996</c:v>
                </c:pt>
                <c:pt idx="11026">
                  <c:v>0.93360954523090001</c:v>
                </c:pt>
                <c:pt idx="11027">
                  <c:v>0.93368786573410001</c:v>
                </c:pt>
                <c:pt idx="11028">
                  <c:v>0.93377703428269998</c:v>
                </c:pt>
                <c:pt idx="11029">
                  <c:v>0.93385279178619995</c:v>
                </c:pt>
                <c:pt idx="11030">
                  <c:v>0.93394309282300003</c:v>
                </c:pt>
                <c:pt idx="11031">
                  <c:v>0.93425840139390004</c:v>
                </c:pt>
                <c:pt idx="11032">
                  <c:v>0.93438935279849999</c:v>
                </c:pt>
                <c:pt idx="11033">
                  <c:v>0.93469917774199995</c:v>
                </c:pt>
                <c:pt idx="11034">
                  <c:v>0.93498480319980004</c:v>
                </c:pt>
                <c:pt idx="11035">
                  <c:v>0.93510961532589998</c:v>
                </c:pt>
                <c:pt idx="11036">
                  <c:v>0.93540871143339999</c:v>
                </c:pt>
                <c:pt idx="11037">
                  <c:v>0.93548572063449997</c:v>
                </c:pt>
                <c:pt idx="11038">
                  <c:v>0.93557894229890004</c:v>
                </c:pt>
                <c:pt idx="11039">
                  <c:v>0.93567579984659999</c:v>
                </c:pt>
                <c:pt idx="11040">
                  <c:v>0.93578988313669997</c:v>
                </c:pt>
                <c:pt idx="11041">
                  <c:v>0.93607807159419998</c:v>
                </c:pt>
                <c:pt idx="11042">
                  <c:v>0.93640595674509997</c:v>
                </c:pt>
                <c:pt idx="11043">
                  <c:v>0.93671315908429997</c:v>
                </c:pt>
                <c:pt idx="11044">
                  <c:v>0.93681877851490003</c:v>
                </c:pt>
                <c:pt idx="11045">
                  <c:v>0.93693679571150001</c:v>
                </c:pt>
                <c:pt idx="11046">
                  <c:v>0.93706911802290005</c:v>
                </c:pt>
                <c:pt idx="11047">
                  <c:v>0.93728739023209995</c:v>
                </c:pt>
                <c:pt idx="11048">
                  <c:v>0.93740910291669999</c:v>
                </c:pt>
                <c:pt idx="11049">
                  <c:v>0.93752264976499999</c:v>
                </c:pt>
                <c:pt idx="11050">
                  <c:v>0.93763804435730003</c:v>
                </c:pt>
                <c:pt idx="11051">
                  <c:v>0.93796908855439998</c:v>
                </c:pt>
                <c:pt idx="11052">
                  <c:v>0.93808507919310002</c:v>
                </c:pt>
                <c:pt idx="11053">
                  <c:v>0.93821108341220005</c:v>
                </c:pt>
                <c:pt idx="11054">
                  <c:v>0.93831247091290004</c:v>
                </c:pt>
                <c:pt idx="11055">
                  <c:v>0.9386628270149</c:v>
                </c:pt>
                <c:pt idx="11056">
                  <c:v>0.939012825489</c:v>
                </c:pt>
                <c:pt idx="11057">
                  <c:v>0.93937194347380004</c:v>
                </c:pt>
                <c:pt idx="11058">
                  <c:v>0.9396644234657</c:v>
                </c:pt>
                <c:pt idx="11059">
                  <c:v>0.9398775100708</c:v>
                </c:pt>
                <c:pt idx="11060">
                  <c:v>0.9399671554565</c:v>
                </c:pt>
                <c:pt idx="11061">
                  <c:v>0.94006568193439999</c:v>
                </c:pt>
                <c:pt idx="11062">
                  <c:v>0.94015377759929997</c:v>
                </c:pt>
                <c:pt idx="11063">
                  <c:v>0.94023877382279997</c:v>
                </c:pt>
                <c:pt idx="11064">
                  <c:v>0.94032603502269996</c:v>
                </c:pt>
                <c:pt idx="11065">
                  <c:v>0.94041520357130004</c:v>
                </c:pt>
                <c:pt idx="11066">
                  <c:v>0.94050091505050004</c:v>
                </c:pt>
                <c:pt idx="11067">
                  <c:v>0.94062906503679999</c:v>
                </c:pt>
                <c:pt idx="11068">
                  <c:v>0.94099307060240001</c:v>
                </c:pt>
                <c:pt idx="11069">
                  <c:v>0.9412012696266</c:v>
                </c:pt>
                <c:pt idx="11070">
                  <c:v>0.94137299060820001</c:v>
                </c:pt>
                <c:pt idx="11071">
                  <c:v>0.94156438112259999</c:v>
                </c:pt>
                <c:pt idx="11072">
                  <c:v>0.94164454936980002</c:v>
                </c:pt>
                <c:pt idx="11073">
                  <c:v>0.94170695543289995</c:v>
                </c:pt>
                <c:pt idx="11074">
                  <c:v>0.94179588556289995</c:v>
                </c:pt>
                <c:pt idx="11075">
                  <c:v>0.94212371110920001</c:v>
                </c:pt>
                <c:pt idx="11076">
                  <c:v>0.94239401817320001</c:v>
                </c:pt>
                <c:pt idx="11077">
                  <c:v>0.94248831272129996</c:v>
                </c:pt>
                <c:pt idx="11078">
                  <c:v>0.9427687525749</c:v>
                </c:pt>
                <c:pt idx="11079">
                  <c:v>0.94309681653980004</c:v>
                </c:pt>
                <c:pt idx="11080">
                  <c:v>0.94321978092189995</c:v>
                </c:pt>
                <c:pt idx="11081">
                  <c:v>0.9433420300484</c:v>
                </c:pt>
                <c:pt idx="11082">
                  <c:v>0.94341951608660002</c:v>
                </c:pt>
                <c:pt idx="11083">
                  <c:v>0.94349753856660001</c:v>
                </c:pt>
                <c:pt idx="11084">
                  <c:v>0.9435946941376</c:v>
                </c:pt>
                <c:pt idx="11085">
                  <c:v>0.94368767738339998</c:v>
                </c:pt>
                <c:pt idx="11086">
                  <c:v>0.94383305311200005</c:v>
                </c:pt>
                <c:pt idx="11087">
                  <c:v>0.94397878646849998</c:v>
                </c:pt>
                <c:pt idx="11088">
                  <c:v>0.94414132833480002</c:v>
                </c:pt>
                <c:pt idx="11089">
                  <c:v>0.94442141056060003</c:v>
                </c:pt>
                <c:pt idx="11090">
                  <c:v>0.94476157426829999</c:v>
                </c:pt>
                <c:pt idx="11091">
                  <c:v>0.94484871625900002</c:v>
                </c:pt>
                <c:pt idx="11092">
                  <c:v>0.94495838880539995</c:v>
                </c:pt>
                <c:pt idx="11093">
                  <c:v>0.94519340991970002</c:v>
                </c:pt>
                <c:pt idx="11094">
                  <c:v>0.94544613361359997</c:v>
                </c:pt>
                <c:pt idx="11095">
                  <c:v>0.94551903009409999</c:v>
                </c:pt>
                <c:pt idx="11096">
                  <c:v>0.94565749168400004</c:v>
                </c:pt>
                <c:pt idx="11097">
                  <c:v>0.94573092460630004</c:v>
                </c:pt>
                <c:pt idx="11098">
                  <c:v>0.94580930471419999</c:v>
                </c:pt>
                <c:pt idx="11099">
                  <c:v>0.94588238000869995</c:v>
                </c:pt>
                <c:pt idx="11100">
                  <c:v>0.94596189260480001</c:v>
                </c:pt>
                <c:pt idx="11101">
                  <c:v>0.94605225324630005</c:v>
                </c:pt>
                <c:pt idx="11102">
                  <c:v>0.94615858793259999</c:v>
                </c:pt>
                <c:pt idx="11103">
                  <c:v>0.94625693559650004</c:v>
                </c:pt>
                <c:pt idx="11104">
                  <c:v>0.94634246826169999</c:v>
                </c:pt>
                <c:pt idx="11105">
                  <c:v>0.94641429185869996</c:v>
                </c:pt>
                <c:pt idx="11106">
                  <c:v>0.94655179977420001</c:v>
                </c:pt>
                <c:pt idx="11107">
                  <c:v>0.94668173789980004</c:v>
                </c:pt>
                <c:pt idx="11108">
                  <c:v>0.94675779342650002</c:v>
                </c:pt>
                <c:pt idx="11109">
                  <c:v>0.9468408226967</c:v>
                </c:pt>
                <c:pt idx="11110">
                  <c:v>0.94690555334089999</c:v>
                </c:pt>
                <c:pt idx="11111">
                  <c:v>0.94693011045459996</c:v>
                </c:pt>
                <c:pt idx="11112">
                  <c:v>0.9470363259315</c:v>
                </c:pt>
                <c:pt idx="11113">
                  <c:v>0.94713479280470003</c:v>
                </c:pt>
                <c:pt idx="11114">
                  <c:v>0.94722265005109996</c:v>
                </c:pt>
                <c:pt idx="11115">
                  <c:v>0.94731813669200005</c:v>
                </c:pt>
                <c:pt idx="11116">
                  <c:v>0.94763290882109996</c:v>
                </c:pt>
                <c:pt idx="11117">
                  <c:v>0.9477351903915</c:v>
                </c:pt>
                <c:pt idx="11118">
                  <c:v>0.94782090187070001</c:v>
                </c:pt>
                <c:pt idx="11119">
                  <c:v>0.94788277149199995</c:v>
                </c:pt>
                <c:pt idx="11120">
                  <c:v>0.9479447603226</c:v>
                </c:pt>
                <c:pt idx="11121">
                  <c:v>0.94802331924439998</c:v>
                </c:pt>
                <c:pt idx="11122">
                  <c:v>0.9481140971184</c:v>
                </c:pt>
                <c:pt idx="11123">
                  <c:v>0.94819390773769996</c:v>
                </c:pt>
                <c:pt idx="11124">
                  <c:v>0.94826573133470005</c:v>
                </c:pt>
                <c:pt idx="11125">
                  <c:v>0.94839650392529995</c:v>
                </c:pt>
                <c:pt idx="11126">
                  <c:v>0.94847077131269997</c:v>
                </c:pt>
                <c:pt idx="11127">
                  <c:v>0.94859844446179997</c:v>
                </c:pt>
                <c:pt idx="11128">
                  <c:v>0.94871807098390004</c:v>
                </c:pt>
                <c:pt idx="11129">
                  <c:v>0.94885653257369995</c:v>
                </c:pt>
                <c:pt idx="11130">
                  <c:v>0.94896250963210005</c:v>
                </c:pt>
                <c:pt idx="11131">
                  <c:v>0.94904977083209996</c:v>
                </c:pt>
                <c:pt idx="11132">
                  <c:v>0.94910609722140005</c:v>
                </c:pt>
                <c:pt idx="11133">
                  <c:v>0.94919085502620004</c:v>
                </c:pt>
                <c:pt idx="11134">
                  <c:v>0.94943243265150001</c:v>
                </c:pt>
                <c:pt idx="11135">
                  <c:v>0.94950759410859997</c:v>
                </c:pt>
                <c:pt idx="11136">
                  <c:v>0.94958502054210003</c:v>
                </c:pt>
                <c:pt idx="11137">
                  <c:v>0.94966655969619995</c:v>
                </c:pt>
                <c:pt idx="11138">
                  <c:v>0.94998490810390002</c:v>
                </c:pt>
                <c:pt idx="11139">
                  <c:v>0.9500672221184</c:v>
                </c:pt>
                <c:pt idx="11140">
                  <c:v>0.95014697313310004</c:v>
                </c:pt>
                <c:pt idx="11141">
                  <c:v>0.95021075010300005</c:v>
                </c:pt>
                <c:pt idx="11142">
                  <c:v>0.95030415058140005</c:v>
                </c:pt>
                <c:pt idx="11143">
                  <c:v>0.95040005445480003</c:v>
                </c:pt>
                <c:pt idx="11144">
                  <c:v>0.95047438144679997</c:v>
                </c:pt>
                <c:pt idx="11145">
                  <c:v>0.95071554183960005</c:v>
                </c:pt>
                <c:pt idx="11146">
                  <c:v>0.95082086324689996</c:v>
                </c:pt>
                <c:pt idx="11147">
                  <c:v>0.95091396570209996</c:v>
                </c:pt>
                <c:pt idx="11148">
                  <c:v>0.95100694894790005</c:v>
                </c:pt>
                <c:pt idx="11149">
                  <c:v>0.95107567310329999</c:v>
                </c:pt>
                <c:pt idx="11150">
                  <c:v>0.9512001276016</c:v>
                </c:pt>
                <c:pt idx="11151">
                  <c:v>0.95145201683040004</c:v>
                </c:pt>
                <c:pt idx="11152">
                  <c:v>0.95156788825990002</c:v>
                </c:pt>
                <c:pt idx="11153">
                  <c:v>0.95166569948199997</c:v>
                </c:pt>
                <c:pt idx="11154">
                  <c:v>0.95177823305130005</c:v>
                </c:pt>
                <c:pt idx="11155">
                  <c:v>0.95190697908400002</c:v>
                </c:pt>
                <c:pt idx="11156">
                  <c:v>0.95203214883800003</c:v>
                </c:pt>
                <c:pt idx="11157">
                  <c:v>0.9521354436874</c:v>
                </c:pt>
                <c:pt idx="11158">
                  <c:v>0.95224487781519995</c:v>
                </c:pt>
                <c:pt idx="11159">
                  <c:v>0.95237553119660001</c:v>
                </c:pt>
                <c:pt idx="11160">
                  <c:v>0.95250219106669998</c:v>
                </c:pt>
                <c:pt idx="11161">
                  <c:v>0.95265585184099999</c:v>
                </c:pt>
                <c:pt idx="11162">
                  <c:v>0.95301532745359996</c:v>
                </c:pt>
                <c:pt idx="11163">
                  <c:v>0.95318615436550003</c:v>
                </c:pt>
                <c:pt idx="11164">
                  <c:v>0.95328849554060002</c:v>
                </c:pt>
                <c:pt idx="11165">
                  <c:v>0.95341932773589999</c:v>
                </c:pt>
                <c:pt idx="11166">
                  <c:v>0.95348936319349997</c:v>
                </c:pt>
                <c:pt idx="11167">
                  <c:v>0.9536238908768</c:v>
                </c:pt>
                <c:pt idx="11168">
                  <c:v>0.95370417833330001</c:v>
                </c:pt>
                <c:pt idx="11169">
                  <c:v>0.95378029346469995</c:v>
                </c:pt>
                <c:pt idx="11170">
                  <c:v>0.95385414361950005</c:v>
                </c:pt>
                <c:pt idx="11171">
                  <c:v>0.95392119884490001</c:v>
                </c:pt>
                <c:pt idx="11172">
                  <c:v>0.95424467325210005</c:v>
                </c:pt>
                <c:pt idx="11173">
                  <c:v>0.9543350934982</c:v>
                </c:pt>
                <c:pt idx="11174">
                  <c:v>0.95439732074740002</c:v>
                </c:pt>
                <c:pt idx="11175">
                  <c:v>0.95445531606669998</c:v>
                </c:pt>
                <c:pt idx="11176">
                  <c:v>0.95451539754869996</c:v>
                </c:pt>
                <c:pt idx="11177">
                  <c:v>0.95456939935679996</c:v>
                </c:pt>
                <c:pt idx="11178">
                  <c:v>0.95465821027760001</c:v>
                </c:pt>
                <c:pt idx="11179">
                  <c:v>0.95473587512970004</c:v>
                </c:pt>
                <c:pt idx="11180">
                  <c:v>0.95484524965289996</c:v>
                </c:pt>
                <c:pt idx="11181">
                  <c:v>0.95494782924650001</c:v>
                </c:pt>
                <c:pt idx="11182">
                  <c:v>0.95506691932679999</c:v>
                </c:pt>
                <c:pt idx="11183">
                  <c:v>0.95519953966140003</c:v>
                </c:pt>
                <c:pt idx="11184">
                  <c:v>0.95543533563609995</c:v>
                </c:pt>
                <c:pt idx="11185">
                  <c:v>0.95579451322560005</c:v>
                </c:pt>
                <c:pt idx="11186">
                  <c:v>0.9560595750809</c:v>
                </c:pt>
                <c:pt idx="11187">
                  <c:v>0.9564236998558</c:v>
                </c:pt>
                <c:pt idx="11188">
                  <c:v>0.95679479837420001</c:v>
                </c:pt>
                <c:pt idx="11189">
                  <c:v>0.95694541931150001</c:v>
                </c:pt>
                <c:pt idx="11190">
                  <c:v>0.95728564262390003</c:v>
                </c:pt>
                <c:pt idx="11191">
                  <c:v>0.95740824937820002</c:v>
                </c:pt>
                <c:pt idx="11192">
                  <c:v>0.95748633146289996</c:v>
                </c:pt>
                <c:pt idx="11193">
                  <c:v>0.95761537551880005</c:v>
                </c:pt>
                <c:pt idx="11194">
                  <c:v>0.95793765783310003</c:v>
                </c:pt>
                <c:pt idx="11195">
                  <c:v>0.95804643630980002</c:v>
                </c:pt>
                <c:pt idx="11196">
                  <c:v>0.95812761783599998</c:v>
                </c:pt>
                <c:pt idx="11197">
                  <c:v>0.95818853378299995</c:v>
                </c:pt>
                <c:pt idx="11198">
                  <c:v>0.95828187465670001</c:v>
                </c:pt>
                <c:pt idx="11199">
                  <c:v>0.95833903551099997</c:v>
                </c:pt>
                <c:pt idx="11200">
                  <c:v>0.95837664604189998</c:v>
                </c:pt>
                <c:pt idx="11201">
                  <c:v>0.95844721794129994</c:v>
                </c:pt>
                <c:pt idx="11202">
                  <c:v>0.95847493410109996</c:v>
                </c:pt>
                <c:pt idx="11203">
                  <c:v>0.95854240655900003</c:v>
                </c:pt>
                <c:pt idx="11204">
                  <c:v>0.95857864618300004</c:v>
                </c:pt>
                <c:pt idx="11205">
                  <c:v>0.95863050222400004</c:v>
                </c:pt>
                <c:pt idx="11206">
                  <c:v>0.95870983600619997</c:v>
                </c:pt>
                <c:pt idx="11207">
                  <c:v>0.95878815650939997</c:v>
                </c:pt>
                <c:pt idx="11208">
                  <c:v>0.95886945724490003</c:v>
                </c:pt>
                <c:pt idx="11209">
                  <c:v>0.95920437574390005</c:v>
                </c:pt>
                <c:pt idx="11210">
                  <c:v>0.95935910940169999</c:v>
                </c:pt>
                <c:pt idx="11211">
                  <c:v>0.9594532251358</c:v>
                </c:pt>
                <c:pt idx="11212">
                  <c:v>0.95954447984699998</c:v>
                </c:pt>
                <c:pt idx="11213">
                  <c:v>0.95963287353519999</c:v>
                </c:pt>
                <c:pt idx="11214">
                  <c:v>0.95968061685560002</c:v>
                </c:pt>
                <c:pt idx="11215">
                  <c:v>0.95972985029220004</c:v>
                </c:pt>
                <c:pt idx="11216">
                  <c:v>0.95977169275280005</c:v>
                </c:pt>
                <c:pt idx="11217">
                  <c:v>0.9598590135574</c:v>
                </c:pt>
                <c:pt idx="11218">
                  <c:v>0.95990222692490001</c:v>
                </c:pt>
                <c:pt idx="11219">
                  <c:v>0.95994919538500001</c:v>
                </c:pt>
                <c:pt idx="11220">
                  <c:v>0.95999675989150002</c:v>
                </c:pt>
                <c:pt idx="11221">
                  <c:v>0.96006017923359999</c:v>
                </c:pt>
                <c:pt idx="11222">
                  <c:v>0.96011662483219995</c:v>
                </c:pt>
                <c:pt idx="11223">
                  <c:v>0.96018391847609996</c:v>
                </c:pt>
                <c:pt idx="11224">
                  <c:v>0.96032077074050004</c:v>
                </c:pt>
                <c:pt idx="11225">
                  <c:v>0.96039092540740001</c:v>
                </c:pt>
                <c:pt idx="11226">
                  <c:v>0.96052229404449996</c:v>
                </c:pt>
                <c:pt idx="11227">
                  <c:v>0.96083706617359999</c:v>
                </c:pt>
                <c:pt idx="11228">
                  <c:v>0.96100634336470003</c:v>
                </c:pt>
                <c:pt idx="11229">
                  <c:v>0.96122187376019996</c:v>
                </c:pt>
                <c:pt idx="11230">
                  <c:v>0.96131503582</c:v>
                </c:pt>
                <c:pt idx="11231">
                  <c:v>0.96141225099560002</c:v>
                </c:pt>
                <c:pt idx="11232">
                  <c:v>0.96148473024369996</c:v>
                </c:pt>
                <c:pt idx="11233">
                  <c:v>0.96161723136900001</c:v>
                </c:pt>
                <c:pt idx="11234">
                  <c:v>0.96193313598630004</c:v>
                </c:pt>
                <c:pt idx="11235">
                  <c:v>0.96204584836960005</c:v>
                </c:pt>
                <c:pt idx="11236">
                  <c:v>0.96236503124240003</c:v>
                </c:pt>
                <c:pt idx="11237">
                  <c:v>0.96267390251160001</c:v>
                </c:pt>
                <c:pt idx="11238">
                  <c:v>0.96278971433640004</c:v>
                </c:pt>
                <c:pt idx="11239">
                  <c:v>0.96288144588470004</c:v>
                </c:pt>
                <c:pt idx="11240">
                  <c:v>0.96297091245650002</c:v>
                </c:pt>
                <c:pt idx="11241">
                  <c:v>0.96300393342970003</c:v>
                </c:pt>
                <c:pt idx="11242">
                  <c:v>0.96306139230730003</c:v>
                </c:pt>
                <c:pt idx="11243">
                  <c:v>0.96311289072039996</c:v>
                </c:pt>
                <c:pt idx="11244">
                  <c:v>0.9631534814835</c:v>
                </c:pt>
                <c:pt idx="11245">
                  <c:v>0.96321666240689996</c:v>
                </c:pt>
                <c:pt idx="11246">
                  <c:v>0.96324706077580002</c:v>
                </c:pt>
                <c:pt idx="11247">
                  <c:v>0.96334153413769996</c:v>
                </c:pt>
                <c:pt idx="11248">
                  <c:v>0.96346217393879996</c:v>
                </c:pt>
                <c:pt idx="11249">
                  <c:v>0.96365052461620004</c:v>
                </c:pt>
                <c:pt idx="11250">
                  <c:v>0.96377807855609998</c:v>
                </c:pt>
                <c:pt idx="11251">
                  <c:v>0.9638590812683</c:v>
                </c:pt>
                <c:pt idx="11252">
                  <c:v>0.96393239498140004</c:v>
                </c:pt>
                <c:pt idx="11253">
                  <c:v>0.96407985687260001</c:v>
                </c:pt>
                <c:pt idx="11254">
                  <c:v>0.96442252397539996</c:v>
                </c:pt>
                <c:pt idx="11255">
                  <c:v>0.96460163593290005</c:v>
                </c:pt>
                <c:pt idx="11256">
                  <c:v>0.96474498510359996</c:v>
                </c:pt>
                <c:pt idx="11257">
                  <c:v>0.96494829654689995</c:v>
                </c:pt>
                <c:pt idx="11258">
                  <c:v>0.9652660489082</c:v>
                </c:pt>
                <c:pt idx="11259">
                  <c:v>0.9655659794807</c:v>
                </c:pt>
                <c:pt idx="11260">
                  <c:v>0.96565574407580002</c:v>
                </c:pt>
                <c:pt idx="11261">
                  <c:v>0.96574336290359997</c:v>
                </c:pt>
                <c:pt idx="11262">
                  <c:v>0.96580761671070003</c:v>
                </c:pt>
                <c:pt idx="11263">
                  <c:v>0.96587908267970002</c:v>
                </c:pt>
                <c:pt idx="11264">
                  <c:v>0.96596914529800004</c:v>
                </c:pt>
                <c:pt idx="11265">
                  <c:v>0.96605253219599996</c:v>
                </c:pt>
                <c:pt idx="11266">
                  <c:v>0.96632468700410001</c:v>
                </c:pt>
                <c:pt idx="11267">
                  <c:v>0.96639841794970005</c:v>
                </c:pt>
                <c:pt idx="11268">
                  <c:v>0.96647965908050004</c:v>
                </c:pt>
                <c:pt idx="11269">
                  <c:v>0.96659040451050005</c:v>
                </c:pt>
                <c:pt idx="11270">
                  <c:v>0.96692872047419998</c:v>
                </c:pt>
                <c:pt idx="11271">
                  <c:v>0.96699172258379995</c:v>
                </c:pt>
                <c:pt idx="11272">
                  <c:v>0.96707397699359998</c:v>
                </c:pt>
                <c:pt idx="11273">
                  <c:v>0.96716022491459996</c:v>
                </c:pt>
                <c:pt idx="11274">
                  <c:v>0.96723192930220003</c:v>
                </c:pt>
                <c:pt idx="11275">
                  <c:v>0.9673599600792</c:v>
                </c:pt>
                <c:pt idx="11276">
                  <c:v>0.96760892868040005</c:v>
                </c:pt>
                <c:pt idx="11277">
                  <c:v>0.96771436929700005</c:v>
                </c:pt>
                <c:pt idx="11278">
                  <c:v>0.96780318021769995</c:v>
                </c:pt>
                <c:pt idx="11279">
                  <c:v>0.96790528297419998</c:v>
                </c:pt>
                <c:pt idx="11280">
                  <c:v>0.96803051233290005</c:v>
                </c:pt>
                <c:pt idx="11281">
                  <c:v>0.96816575527189996</c:v>
                </c:pt>
                <c:pt idx="11282">
                  <c:v>0.96852743625640003</c:v>
                </c:pt>
                <c:pt idx="11283">
                  <c:v>0.9686279296875</c:v>
                </c:pt>
                <c:pt idx="11284">
                  <c:v>0.96872740983960004</c:v>
                </c:pt>
                <c:pt idx="11285">
                  <c:v>0.9687782526016</c:v>
                </c:pt>
                <c:pt idx="11286">
                  <c:v>0.96894359588620005</c:v>
                </c:pt>
                <c:pt idx="11287">
                  <c:v>0.96926313638689998</c:v>
                </c:pt>
                <c:pt idx="11288">
                  <c:v>0.96955817937849997</c:v>
                </c:pt>
                <c:pt idx="11289">
                  <c:v>0.96962809562679997</c:v>
                </c:pt>
                <c:pt idx="11290">
                  <c:v>0.9697011113167</c:v>
                </c:pt>
                <c:pt idx="11291">
                  <c:v>0.96983516216279997</c:v>
                </c:pt>
                <c:pt idx="11292">
                  <c:v>0.96995496749879995</c:v>
                </c:pt>
                <c:pt idx="11293">
                  <c:v>0.97010552883150003</c:v>
                </c:pt>
                <c:pt idx="11294">
                  <c:v>0.97024065256119996</c:v>
                </c:pt>
                <c:pt idx="11295">
                  <c:v>0.97031712532040004</c:v>
                </c:pt>
                <c:pt idx="11296">
                  <c:v>0.97040998935699996</c:v>
                </c:pt>
                <c:pt idx="11297">
                  <c:v>0.97051107883450005</c:v>
                </c:pt>
                <c:pt idx="11298">
                  <c:v>0.97055190801619995</c:v>
                </c:pt>
                <c:pt idx="11299">
                  <c:v>0.97064596414570004</c:v>
                </c:pt>
                <c:pt idx="11300">
                  <c:v>0.97073030471800004</c:v>
                </c:pt>
                <c:pt idx="11301">
                  <c:v>0.97082281112669999</c:v>
                </c:pt>
                <c:pt idx="11302">
                  <c:v>0.97091490030289995</c:v>
                </c:pt>
                <c:pt idx="11303">
                  <c:v>0.97101420164109997</c:v>
                </c:pt>
                <c:pt idx="11304">
                  <c:v>0.97121000289920001</c:v>
                </c:pt>
                <c:pt idx="11305">
                  <c:v>0.97139465808869996</c:v>
                </c:pt>
                <c:pt idx="11306">
                  <c:v>0.97157680988310002</c:v>
                </c:pt>
                <c:pt idx="11307">
                  <c:v>0.97175425291060002</c:v>
                </c:pt>
                <c:pt idx="11308">
                  <c:v>0.97208094596859995</c:v>
                </c:pt>
                <c:pt idx="11309">
                  <c:v>0.9721482396126</c:v>
                </c:pt>
                <c:pt idx="11310">
                  <c:v>0.97242969274519997</c:v>
                </c:pt>
                <c:pt idx="11311">
                  <c:v>0.97251278161999999</c:v>
                </c:pt>
                <c:pt idx="11312">
                  <c:v>0.97260552644730003</c:v>
                </c:pt>
                <c:pt idx="11313">
                  <c:v>0.97264951467509997</c:v>
                </c:pt>
                <c:pt idx="11314">
                  <c:v>0.97269207239150002</c:v>
                </c:pt>
                <c:pt idx="11315">
                  <c:v>0.97273504734039995</c:v>
                </c:pt>
                <c:pt idx="11316">
                  <c:v>0.97278094291689998</c:v>
                </c:pt>
                <c:pt idx="11317">
                  <c:v>0.97284007072449996</c:v>
                </c:pt>
                <c:pt idx="11318">
                  <c:v>0.97298216819759997</c:v>
                </c:pt>
                <c:pt idx="11319">
                  <c:v>0.97327876090999998</c:v>
                </c:pt>
                <c:pt idx="11320">
                  <c:v>0.97362494468689997</c:v>
                </c:pt>
                <c:pt idx="11321">
                  <c:v>0.97375857830050006</c:v>
                </c:pt>
                <c:pt idx="11322">
                  <c:v>0.9738345742226</c:v>
                </c:pt>
                <c:pt idx="11323">
                  <c:v>0.97391039133070001</c:v>
                </c:pt>
                <c:pt idx="11324">
                  <c:v>0.97398906946179997</c:v>
                </c:pt>
                <c:pt idx="11325">
                  <c:v>0.97406911849980005</c:v>
                </c:pt>
                <c:pt idx="11326">
                  <c:v>0.97415530681609996</c:v>
                </c:pt>
                <c:pt idx="11327">
                  <c:v>0.97449904680249999</c:v>
                </c:pt>
                <c:pt idx="11328">
                  <c:v>0.97471618652339997</c:v>
                </c:pt>
                <c:pt idx="11329">
                  <c:v>0.97488492727279996</c:v>
                </c:pt>
                <c:pt idx="11330">
                  <c:v>0.97499155998230003</c:v>
                </c:pt>
                <c:pt idx="11331">
                  <c:v>0.97509080171590001</c:v>
                </c:pt>
                <c:pt idx="11332">
                  <c:v>0.97518402338029997</c:v>
                </c:pt>
                <c:pt idx="11333">
                  <c:v>0.97525936365129995</c:v>
                </c:pt>
                <c:pt idx="11334">
                  <c:v>0.97531992197039996</c:v>
                </c:pt>
                <c:pt idx="11335">
                  <c:v>0.9754084944725</c:v>
                </c:pt>
                <c:pt idx="11336">
                  <c:v>0.97570818662640002</c:v>
                </c:pt>
                <c:pt idx="11337">
                  <c:v>0.97593623399730001</c:v>
                </c:pt>
                <c:pt idx="11338">
                  <c:v>0.97600090503689996</c:v>
                </c:pt>
                <c:pt idx="11339">
                  <c:v>0.97606480121609995</c:v>
                </c:pt>
                <c:pt idx="11340">
                  <c:v>0.97627198696140005</c:v>
                </c:pt>
                <c:pt idx="11341">
                  <c:v>0.97658145427700005</c:v>
                </c:pt>
                <c:pt idx="11342">
                  <c:v>0.97672808170320002</c:v>
                </c:pt>
                <c:pt idx="11343">
                  <c:v>0.97685950994490001</c:v>
                </c:pt>
                <c:pt idx="11344">
                  <c:v>0.97699445486070002</c:v>
                </c:pt>
                <c:pt idx="11345">
                  <c:v>0.97735577821730002</c:v>
                </c:pt>
                <c:pt idx="11346">
                  <c:v>0.97743624448779998</c:v>
                </c:pt>
                <c:pt idx="11347">
                  <c:v>0.97750025987629996</c:v>
                </c:pt>
                <c:pt idx="11348">
                  <c:v>0.9775972366333</c:v>
                </c:pt>
                <c:pt idx="11349">
                  <c:v>0.97762459516529998</c:v>
                </c:pt>
                <c:pt idx="11350">
                  <c:v>0.97769480943679998</c:v>
                </c:pt>
                <c:pt idx="11351">
                  <c:v>0.97778218984599996</c:v>
                </c:pt>
                <c:pt idx="11352">
                  <c:v>0.97786986827849998</c:v>
                </c:pt>
                <c:pt idx="11353">
                  <c:v>0.97795331478119996</c:v>
                </c:pt>
                <c:pt idx="11354">
                  <c:v>0.97804200649259998</c:v>
                </c:pt>
                <c:pt idx="11355">
                  <c:v>0.97813194990160002</c:v>
                </c:pt>
                <c:pt idx="11356">
                  <c:v>0.97822600603099996</c:v>
                </c:pt>
                <c:pt idx="11357">
                  <c:v>0.97833091020579999</c:v>
                </c:pt>
                <c:pt idx="11358">
                  <c:v>0.97853553295140006</c:v>
                </c:pt>
                <c:pt idx="11359">
                  <c:v>0.97860878705980003</c:v>
                </c:pt>
                <c:pt idx="11360">
                  <c:v>0.97868615388869995</c:v>
                </c:pt>
                <c:pt idx="11361">
                  <c:v>0.97877478599550005</c:v>
                </c:pt>
                <c:pt idx="11362">
                  <c:v>0.97886991500849996</c:v>
                </c:pt>
                <c:pt idx="11363">
                  <c:v>0.9789601564407</c:v>
                </c:pt>
                <c:pt idx="11364">
                  <c:v>0.97903722524640002</c:v>
                </c:pt>
                <c:pt idx="11365">
                  <c:v>0.97911226749419999</c:v>
                </c:pt>
                <c:pt idx="11366">
                  <c:v>0.97922950983049994</c:v>
                </c:pt>
                <c:pt idx="11367">
                  <c:v>0.97950971126560005</c:v>
                </c:pt>
                <c:pt idx="11368">
                  <c:v>0.97957336902619996</c:v>
                </c:pt>
                <c:pt idx="11369">
                  <c:v>0.97971099615099999</c:v>
                </c:pt>
                <c:pt idx="11370">
                  <c:v>0.97981089353560002</c:v>
                </c:pt>
                <c:pt idx="11371">
                  <c:v>0.97990131378169998</c:v>
                </c:pt>
                <c:pt idx="11372">
                  <c:v>0.9800587892532</c:v>
                </c:pt>
                <c:pt idx="11373">
                  <c:v>0.98021209239960005</c:v>
                </c:pt>
                <c:pt idx="11374">
                  <c:v>0.98052728176119996</c:v>
                </c:pt>
                <c:pt idx="11375">
                  <c:v>0.98085302114490003</c:v>
                </c:pt>
                <c:pt idx="11376">
                  <c:v>0.98090404272080001</c:v>
                </c:pt>
                <c:pt idx="11377">
                  <c:v>0.98099309206009999</c:v>
                </c:pt>
                <c:pt idx="11378">
                  <c:v>0.9810649752617</c:v>
                </c:pt>
                <c:pt idx="11379">
                  <c:v>0.98139572143550002</c:v>
                </c:pt>
                <c:pt idx="11380">
                  <c:v>0.98161965608599999</c:v>
                </c:pt>
                <c:pt idx="11381">
                  <c:v>0.98174393177029995</c:v>
                </c:pt>
                <c:pt idx="11382">
                  <c:v>0.98187649250029996</c:v>
                </c:pt>
                <c:pt idx="11383">
                  <c:v>0.98217350244519996</c:v>
                </c:pt>
                <c:pt idx="11384">
                  <c:v>0.98225772380830001</c:v>
                </c:pt>
                <c:pt idx="11385">
                  <c:v>0.98230671882630005</c:v>
                </c:pt>
                <c:pt idx="11386">
                  <c:v>0.98235172033310003</c:v>
                </c:pt>
                <c:pt idx="11387">
                  <c:v>0.98240661621089997</c:v>
                </c:pt>
                <c:pt idx="11388">
                  <c:v>0.98247259855269997</c:v>
                </c:pt>
                <c:pt idx="11389">
                  <c:v>0.98255068063740003</c:v>
                </c:pt>
                <c:pt idx="11390">
                  <c:v>0.98290038108830002</c:v>
                </c:pt>
                <c:pt idx="11391">
                  <c:v>0.98298865556720005</c:v>
                </c:pt>
                <c:pt idx="11392">
                  <c:v>0.98306483030320002</c:v>
                </c:pt>
                <c:pt idx="11393">
                  <c:v>0.9831413030624</c:v>
                </c:pt>
                <c:pt idx="11394">
                  <c:v>0.98322218656539995</c:v>
                </c:pt>
                <c:pt idx="11395">
                  <c:v>0.98331153392790005</c:v>
                </c:pt>
                <c:pt idx="11396">
                  <c:v>0.98340511322019997</c:v>
                </c:pt>
                <c:pt idx="11397">
                  <c:v>0.98350155353549995</c:v>
                </c:pt>
                <c:pt idx="11398">
                  <c:v>0.98360025882720004</c:v>
                </c:pt>
                <c:pt idx="11399">
                  <c:v>0.98369896411900004</c:v>
                </c:pt>
                <c:pt idx="11400">
                  <c:v>0.98384797573089999</c:v>
                </c:pt>
                <c:pt idx="11401">
                  <c:v>0.98417598009109997</c:v>
                </c:pt>
                <c:pt idx="11402">
                  <c:v>0.98451632261279998</c:v>
                </c:pt>
                <c:pt idx="11403">
                  <c:v>0.98467779159549995</c:v>
                </c:pt>
                <c:pt idx="11404">
                  <c:v>0.98479551076890004</c:v>
                </c:pt>
                <c:pt idx="11405">
                  <c:v>0.98487675189970003</c:v>
                </c:pt>
                <c:pt idx="11406">
                  <c:v>0.9849638342857</c:v>
                </c:pt>
                <c:pt idx="11407">
                  <c:v>0.98505949974060003</c:v>
                </c:pt>
                <c:pt idx="11408">
                  <c:v>0.98516148328779996</c:v>
                </c:pt>
                <c:pt idx="11409">
                  <c:v>0.9852566123009</c:v>
                </c:pt>
                <c:pt idx="11410">
                  <c:v>0.9854937791824</c:v>
                </c:pt>
                <c:pt idx="11411">
                  <c:v>0.98558312654500002</c:v>
                </c:pt>
                <c:pt idx="11412">
                  <c:v>0.98562616109849999</c:v>
                </c:pt>
                <c:pt idx="11413">
                  <c:v>0.98566752672199998</c:v>
                </c:pt>
                <c:pt idx="11414">
                  <c:v>0.98576009273529996</c:v>
                </c:pt>
                <c:pt idx="11415">
                  <c:v>0.98580914735790004</c:v>
                </c:pt>
                <c:pt idx="11416">
                  <c:v>0.98589438200000001</c:v>
                </c:pt>
                <c:pt idx="11417">
                  <c:v>0.98595523834230003</c:v>
                </c:pt>
                <c:pt idx="11418">
                  <c:v>0.98600691556929998</c:v>
                </c:pt>
                <c:pt idx="11419">
                  <c:v>0.98609393835070003</c:v>
                </c:pt>
                <c:pt idx="11420">
                  <c:v>0.98623085021970003</c:v>
                </c:pt>
                <c:pt idx="11421">
                  <c:v>0.98657250404359997</c:v>
                </c:pt>
                <c:pt idx="11422">
                  <c:v>0.98682576417919998</c:v>
                </c:pt>
                <c:pt idx="11423">
                  <c:v>0.98702198266980001</c:v>
                </c:pt>
                <c:pt idx="11424">
                  <c:v>0.98735874891279996</c:v>
                </c:pt>
                <c:pt idx="11425">
                  <c:v>0.98768585920329999</c:v>
                </c:pt>
                <c:pt idx="11426">
                  <c:v>0.98791271448139995</c:v>
                </c:pt>
                <c:pt idx="11427">
                  <c:v>0.98825359344480002</c:v>
                </c:pt>
                <c:pt idx="11428">
                  <c:v>0.98841434717179999</c:v>
                </c:pt>
                <c:pt idx="11429">
                  <c:v>0.98857909440989999</c:v>
                </c:pt>
                <c:pt idx="11430">
                  <c:v>0.98891556262970004</c:v>
                </c:pt>
                <c:pt idx="11431">
                  <c:v>0.98929214477539995</c:v>
                </c:pt>
                <c:pt idx="11432">
                  <c:v>0.98937404155730002</c:v>
                </c:pt>
                <c:pt idx="11433">
                  <c:v>0.98945337533949995</c:v>
                </c:pt>
                <c:pt idx="11434">
                  <c:v>0.9894994497299</c:v>
                </c:pt>
                <c:pt idx="11435">
                  <c:v>0.989542901516</c:v>
                </c:pt>
                <c:pt idx="11436">
                  <c:v>0.98959785699839997</c:v>
                </c:pt>
                <c:pt idx="11437">
                  <c:v>0.98969471454619995</c:v>
                </c:pt>
                <c:pt idx="11438">
                  <c:v>0.98979431390759998</c:v>
                </c:pt>
                <c:pt idx="11439">
                  <c:v>0.9901398420334</c:v>
                </c:pt>
                <c:pt idx="11440">
                  <c:v>0.99039423465730003</c:v>
                </c:pt>
                <c:pt idx="11441">
                  <c:v>0.99067741632460005</c:v>
                </c:pt>
                <c:pt idx="11442">
                  <c:v>0.99098116159439997</c:v>
                </c:pt>
                <c:pt idx="11443">
                  <c:v>0.99133473634720004</c:v>
                </c:pt>
                <c:pt idx="11444">
                  <c:v>0.99161875247959996</c:v>
                </c:pt>
                <c:pt idx="11445">
                  <c:v>0.99183082580570003</c:v>
                </c:pt>
                <c:pt idx="11446">
                  <c:v>0.9919663071632</c:v>
                </c:pt>
                <c:pt idx="11447">
                  <c:v>0.99208021163939997</c:v>
                </c:pt>
                <c:pt idx="11448">
                  <c:v>0.99236696958540005</c:v>
                </c:pt>
                <c:pt idx="11449">
                  <c:v>0.99259155988689995</c:v>
                </c:pt>
                <c:pt idx="11450">
                  <c:v>0.9926644563675</c:v>
                </c:pt>
                <c:pt idx="11451">
                  <c:v>0.99276977777480002</c:v>
                </c:pt>
                <c:pt idx="11452">
                  <c:v>0.9929764270782</c:v>
                </c:pt>
                <c:pt idx="11453">
                  <c:v>0.99304932355880005</c:v>
                </c:pt>
                <c:pt idx="11454">
                  <c:v>0.99310064315799995</c:v>
                </c:pt>
                <c:pt idx="11455">
                  <c:v>0.99316239356989999</c:v>
                </c:pt>
                <c:pt idx="11456">
                  <c:v>0.99324786663060005</c:v>
                </c:pt>
                <c:pt idx="11457">
                  <c:v>0.9933535456657</c:v>
                </c:pt>
                <c:pt idx="11458">
                  <c:v>0.99345850944519998</c:v>
                </c:pt>
                <c:pt idx="11459">
                  <c:v>0.99356406927109997</c:v>
                </c:pt>
                <c:pt idx="11460">
                  <c:v>0.9938943982124</c:v>
                </c:pt>
                <c:pt idx="11461">
                  <c:v>0.99406421184539995</c:v>
                </c:pt>
                <c:pt idx="11462">
                  <c:v>0.99442052841189998</c:v>
                </c:pt>
                <c:pt idx="11463">
                  <c:v>0.99457550048830001</c:v>
                </c:pt>
                <c:pt idx="11464">
                  <c:v>0.99462968111039995</c:v>
                </c:pt>
                <c:pt idx="11465">
                  <c:v>0.99470204114909999</c:v>
                </c:pt>
                <c:pt idx="11466">
                  <c:v>0.99477314949039997</c:v>
                </c:pt>
                <c:pt idx="11467">
                  <c:v>0.99484282732009999</c:v>
                </c:pt>
                <c:pt idx="11468">
                  <c:v>0.99496942758560003</c:v>
                </c:pt>
                <c:pt idx="11469">
                  <c:v>0.99530988931660003</c:v>
                </c:pt>
                <c:pt idx="11470">
                  <c:v>0.99550157785420001</c:v>
                </c:pt>
                <c:pt idx="11471">
                  <c:v>0.99581187963490003</c:v>
                </c:pt>
                <c:pt idx="11472">
                  <c:v>0.99594336748120005</c:v>
                </c:pt>
                <c:pt idx="11473">
                  <c:v>0.99601912498470002</c:v>
                </c:pt>
                <c:pt idx="11474">
                  <c:v>0.99610561132429998</c:v>
                </c:pt>
                <c:pt idx="11475">
                  <c:v>0.99619209766390004</c:v>
                </c:pt>
                <c:pt idx="11476">
                  <c:v>0.99628692865370005</c:v>
                </c:pt>
                <c:pt idx="11477">
                  <c:v>0.99637246131900004</c:v>
                </c:pt>
                <c:pt idx="11478">
                  <c:v>0.99653971195220004</c:v>
                </c:pt>
                <c:pt idx="11479">
                  <c:v>0.99689239263530005</c:v>
                </c:pt>
                <c:pt idx="11480">
                  <c:v>0.99706590175630005</c:v>
                </c:pt>
                <c:pt idx="11481">
                  <c:v>0.9973225593567</c:v>
                </c:pt>
                <c:pt idx="11482">
                  <c:v>0.99740231037140004</c:v>
                </c:pt>
                <c:pt idx="11483">
                  <c:v>0.99748998880390005</c:v>
                </c:pt>
                <c:pt idx="11484">
                  <c:v>0.99757766723630004</c:v>
                </c:pt>
                <c:pt idx="11485">
                  <c:v>0.99767261743549995</c:v>
                </c:pt>
                <c:pt idx="11486">
                  <c:v>0.9980144500732</c:v>
                </c:pt>
                <c:pt idx="11487">
                  <c:v>0.9983491897583</c:v>
                </c:pt>
                <c:pt idx="11488">
                  <c:v>0.9986762404442</c:v>
                </c:pt>
                <c:pt idx="11489">
                  <c:v>0.99901503324509999</c:v>
                </c:pt>
                <c:pt idx="11490">
                  <c:v>0.9992792010307</c:v>
                </c:pt>
                <c:pt idx="11491">
                  <c:v>0.99939000606539996</c:v>
                </c:pt>
                <c:pt idx="11492">
                  <c:v>0.99943488836289995</c:v>
                </c:pt>
                <c:pt idx="11493">
                  <c:v>0.9995198249817</c:v>
                </c:pt>
                <c:pt idx="11494">
                  <c:v>0.99957668781279996</c:v>
                </c:pt>
                <c:pt idx="11495">
                  <c:v>0.99968093633650001</c:v>
                </c:pt>
                <c:pt idx="11496">
                  <c:v>1.0000002384190001</c:v>
                </c:pt>
                <c:pt idx="11497">
                  <c:v>1.000325918198</c:v>
                </c:pt>
                <c:pt idx="11498">
                  <c:v>1.0006618499760001</c:v>
                </c:pt>
                <c:pt idx="11499">
                  <c:v>1.000836849213</c:v>
                </c:pt>
                <c:pt idx="11500">
                  <c:v>1.0010746717450001</c:v>
                </c:pt>
                <c:pt idx="11501">
                  <c:v>1.0013647079470001</c:v>
                </c:pt>
                <c:pt idx="11502">
                  <c:v>1.00163257122</c:v>
                </c:pt>
                <c:pt idx="11503">
                  <c:v>1.0019192695620001</c:v>
                </c:pt>
                <c:pt idx="11504">
                  <c:v>1.0020478963849999</c:v>
                </c:pt>
                <c:pt idx="11505">
                  <c:v>1.0021314620970001</c:v>
                </c:pt>
                <c:pt idx="11506">
                  <c:v>1.0022255182269999</c:v>
                </c:pt>
                <c:pt idx="11507">
                  <c:v>1.0023349523539999</c:v>
                </c:pt>
                <c:pt idx="11508">
                  <c:v>1.002383589745</c:v>
                </c:pt>
                <c:pt idx="11509">
                  <c:v>1.002472639084</c:v>
                </c:pt>
                <c:pt idx="11510">
                  <c:v>1.0025589466089999</c:v>
                </c:pt>
                <c:pt idx="11511">
                  <c:v>1.002657413483</c:v>
                </c:pt>
                <c:pt idx="11512">
                  <c:v>1.002756357193</c:v>
                </c:pt>
                <c:pt idx="11513">
                  <c:v>1.002853989601</c:v>
                </c:pt>
                <c:pt idx="11514">
                  <c:v>1.00293982029</c:v>
                </c:pt>
                <c:pt idx="11515">
                  <c:v>1.0030200481410001</c:v>
                </c:pt>
                <c:pt idx="11516">
                  <c:v>1.003097891808</c:v>
                </c:pt>
                <c:pt idx="11517">
                  <c:v>1.0031781196589999</c:v>
                </c:pt>
                <c:pt idx="11518">
                  <c:v>1.0032516717910001</c:v>
                </c:pt>
                <c:pt idx="11519">
                  <c:v>1.003422617912</c:v>
                </c:pt>
                <c:pt idx="11520">
                  <c:v>1.0035742521290001</c:v>
                </c:pt>
                <c:pt idx="11521">
                  <c:v>1.003705739975</c:v>
                </c:pt>
                <c:pt idx="11522">
                  <c:v>1.0038290023800001</c:v>
                </c:pt>
                <c:pt idx="11523">
                  <c:v>1.0040132999419999</c:v>
                </c:pt>
                <c:pt idx="11524">
                  <c:v>1.004138946533</c:v>
                </c:pt>
                <c:pt idx="11525">
                  <c:v>1.0042574405669999</c:v>
                </c:pt>
                <c:pt idx="11526">
                  <c:v>1.0043364763260001</c:v>
                </c:pt>
                <c:pt idx="11527">
                  <c:v>1.004641056061</c:v>
                </c:pt>
                <c:pt idx="11528">
                  <c:v>1.0047134161</c:v>
                </c:pt>
                <c:pt idx="11529">
                  <c:v>1.0047955513</c:v>
                </c:pt>
                <c:pt idx="11530">
                  <c:v>1.0048834085459999</c:v>
                </c:pt>
                <c:pt idx="11531">
                  <c:v>1.0049675703050001</c:v>
                </c:pt>
                <c:pt idx="11532">
                  <c:v>1.005245566368</c:v>
                </c:pt>
                <c:pt idx="11533">
                  <c:v>1.0053681135179999</c:v>
                </c:pt>
                <c:pt idx="11534">
                  <c:v>1.005433797836</c:v>
                </c:pt>
                <c:pt idx="11535">
                  <c:v>1.00556230545</c:v>
                </c:pt>
                <c:pt idx="11536">
                  <c:v>1.0056351423259999</c:v>
                </c:pt>
                <c:pt idx="11537">
                  <c:v>1.0057772397989999</c:v>
                </c:pt>
                <c:pt idx="11538">
                  <c:v>1.005979657173</c:v>
                </c:pt>
                <c:pt idx="11539">
                  <c:v>1.0062121152879999</c:v>
                </c:pt>
                <c:pt idx="11540">
                  <c:v>1.006435632706</c:v>
                </c:pt>
                <c:pt idx="11541">
                  <c:v>1.00653886795</c:v>
                </c:pt>
                <c:pt idx="11542">
                  <c:v>1.006641745567</c:v>
                </c:pt>
                <c:pt idx="11543">
                  <c:v>1.006733059883</c:v>
                </c:pt>
                <c:pt idx="11544">
                  <c:v>1.007059216499</c:v>
                </c:pt>
                <c:pt idx="11545">
                  <c:v>1.007137775421</c:v>
                </c:pt>
                <c:pt idx="11546">
                  <c:v>1.00729906559</c:v>
                </c:pt>
                <c:pt idx="11547">
                  <c:v>1.007596373558</c:v>
                </c:pt>
                <c:pt idx="11548">
                  <c:v>1.007920980453</c:v>
                </c:pt>
                <c:pt idx="11549">
                  <c:v>1.008006691933</c:v>
                </c:pt>
                <c:pt idx="11550">
                  <c:v>1.008094072342</c:v>
                </c:pt>
                <c:pt idx="11551">
                  <c:v>1.008181214333</c:v>
                </c:pt>
                <c:pt idx="11552">
                  <c:v>1.0084136724470001</c:v>
                </c:pt>
                <c:pt idx="11553">
                  <c:v>1.0085735321039999</c:v>
                </c:pt>
                <c:pt idx="11554">
                  <c:v>1.0086990594859999</c:v>
                </c:pt>
                <c:pt idx="11555">
                  <c:v>1.0088329315190001</c:v>
                </c:pt>
                <c:pt idx="11556">
                  <c:v>1.008916378021</c:v>
                </c:pt>
                <c:pt idx="11557">
                  <c:v>1.0089906454090001</c:v>
                </c:pt>
                <c:pt idx="11558">
                  <c:v>1.0090684890749999</c:v>
                </c:pt>
                <c:pt idx="11559">
                  <c:v>1.0091201066969999</c:v>
                </c:pt>
                <c:pt idx="11560">
                  <c:v>1.0092140436170001</c:v>
                </c:pt>
                <c:pt idx="11561">
                  <c:v>1.0092316865919999</c:v>
                </c:pt>
                <c:pt idx="11562">
                  <c:v>1.009330391884</c:v>
                </c:pt>
                <c:pt idx="11563">
                  <c:v>1.0094311237339999</c:v>
                </c:pt>
                <c:pt idx="11564">
                  <c:v>1.0095245838169999</c:v>
                </c:pt>
                <c:pt idx="11565">
                  <c:v>1.0096211433410001</c:v>
                </c:pt>
                <c:pt idx="11566">
                  <c:v>1.009895563126</c:v>
                </c:pt>
                <c:pt idx="11567">
                  <c:v>1.0100282430650001</c:v>
                </c:pt>
                <c:pt idx="11568">
                  <c:v>1.0102368593219999</c:v>
                </c:pt>
                <c:pt idx="11569">
                  <c:v>1.010564446449</c:v>
                </c:pt>
                <c:pt idx="11570">
                  <c:v>1.0106956958769999</c:v>
                </c:pt>
                <c:pt idx="11571">
                  <c:v>1.0108157396320001</c:v>
                </c:pt>
                <c:pt idx="11572">
                  <c:v>1.0109694004059999</c:v>
                </c:pt>
                <c:pt idx="11573">
                  <c:v>1.011219143867</c:v>
                </c:pt>
                <c:pt idx="11574">
                  <c:v>1.0115162134169999</c:v>
                </c:pt>
                <c:pt idx="11575">
                  <c:v>1.011645317078</c:v>
                </c:pt>
                <c:pt idx="11576">
                  <c:v>1.0116972923280001</c:v>
                </c:pt>
                <c:pt idx="11577">
                  <c:v>1.011741399765</c:v>
                </c:pt>
                <c:pt idx="11578">
                  <c:v>1.0117864608760001</c:v>
                </c:pt>
                <c:pt idx="11579">
                  <c:v>1.0118335485459999</c:v>
                </c:pt>
                <c:pt idx="11580">
                  <c:v>1.01192522049</c:v>
                </c:pt>
                <c:pt idx="11581">
                  <c:v>1.0122399330139999</c:v>
                </c:pt>
                <c:pt idx="11582">
                  <c:v>1.012336969376</c:v>
                </c:pt>
                <c:pt idx="11583">
                  <c:v>1.012415409088</c:v>
                </c:pt>
                <c:pt idx="11584">
                  <c:v>1.0125805139540001</c:v>
                </c:pt>
                <c:pt idx="11585">
                  <c:v>1.012791275978</c:v>
                </c:pt>
                <c:pt idx="11586">
                  <c:v>1.0131192207340001</c:v>
                </c:pt>
                <c:pt idx="11587">
                  <c:v>1.0133024454120001</c:v>
                </c:pt>
                <c:pt idx="11588">
                  <c:v>1.013605713844</c:v>
                </c:pt>
                <c:pt idx="11589">
                  <c:v>1.013733625412</c:v>
                </c:pt>
                <c:pt idx="11590">
                  <c:v>1.013810515404</c:v>
                </c:pt>
                <c:pt idx="11591">
                  <c:v>1.0138835906979999</c:v>
                </c:pt>
                <c:pt idx="11592">
                  <c:v>1.014008283615</c:v>
                </c:pt>
                <c:pt idx="11593">
                  <c:v>1.0142277479170001</c:v>
                </c:pt>
                <c:pt idx="11594">
                  <c:v>1.0143035650250001</c:v>
                </c:pt>
                <c:pt idx="11595">
                  <c:v>1.014380931854</c:v>
                </c:pt>
                <c:pt idx="11596">
                  <c:v>1.0144733190540001</c:v>
                </c:pt>
                <c:pt idx="11597">
                  <c:v>1.0146970748899999</c:v>
                </c:pt>
                <c:pt idx="11598">
                  <c:v>1.015028357506</c:v>
                </c:pt>
                <c:pt idx="11599">
                  <c:v>1.015312194824</c:v>
                </c:pt>
                <c:pt idx="11600">
                  <c:v>1.015400052071</c:v>
                </c:pt>
                <c:pt idx="11601">
                  <c:v>1.0154817104339999</c:v>
                </c:pt>
                <c:pt idx="11602">
                  <c:v>1.01559472084</c:v>
                </c:pt>
                <c:pt idx="11603">
                  <c:v>1.015822410583</c:v>
                </c:pt>
                <c:pt idx="11604">
                  <c:v>1.0161300897600001</c:v>
                </c:pt>
                <c:pt idx="11605">
                  <c:v>1.016415119171</c:v>
                </c:pt>
                <c:pt idx="11606">
                  <c:v>1.0164904594419999</c:v>
                </c:pt>
                <c:pt idx="11607">
                  <c:v>1.0165708065029999</c:v>
                </c:pt>
                <c:pt idx="11608">
                  <c:v>1.016633868217</c:v>
                </c:pt>
                <c:pt idx="11609">
                  <c:v>1.0166519880289999</c:v>
                </c:pt>
                <c:pt idx="11610">
                  <c:v>1.0167154073719999</c:v>
                </c:pt>
                <c:pt idx="11611">
                  <c:v>1.016796708107</c:v>
                </c:pt>
                <c:pt idx="11612">
                  <c:v>1.0168827772140001</c:v>
                </c:pt>
                <c:pt idx="11613">
                  <c:v>1.016961693764</c:v>
                </c:pt>
                <c:pt idx="11614">
                  <c:v>1.0171183347699999</c:v>
                </c:pt>
                <c:pt idx="11615">
                  <c:v>1.0174547433850001</c:v>
                </c:pt>
                <c:pt idx="11616">
                  <c:v>1.0175932645800001</c:v>
                </c:pt>
                <c:pt idx="11617">
                  <c:v>1.017653107643</c:v>
                </c:pt>
                <c:pt idx="11618">
                  <c:v>1.0177398920059999</c:v>
                </c:pt>
                <c:pt idx="11619">
                  <c:v>1.0178374052050001</c:v>
                </c:pt>
                <c:pt idx="11620">
                  <c:v>1.0178803205489999</c:v>
                </c:pt>
                <c:pt idx="11621">
                  <c:v>1.0179620981219999</c:v>
                </c:pt>
                <c:pt idx="11622">
                  <c:v>1.0180170536040001</c:v>
                </c:pt>
                <c:pt idx="11623">
                  <c:v>1.018115401268</c:v>
                </c:pt>
                <c:pt idx="11624">
                  <c:v>1.018203258514</c:v>
                </c:pt>
                <c:pt idx="11625">
                  <c:v>1.018312811852</c:v>
                </c:pt>
                <c:pt idx="11626">
                  <c:v>1.0184836387630001</c:v>
                </c:pt>
                <c:pt idx="11627">
                  <c:v>1.018675684929</c:v>
                </c:pt>
                <c:pt idx="11628">
                  <c:v>1.018896460533</c:v>
                </c:pt>
                <c:pt idx="11629">
                  <c:v>1.0189659595489999</c:v>
                </c:pt>
                <c:pt idx="11630">
                  <c:v>1.0190573930739999</c:v>
                </c:pt>
                <c:pt idx="11631">
                  <c:v>1.0191426277160001</c:v>
                </c:pt>
                <c:pt idx="11632">
                  <c:v>1.0192049741739999</c:v>
                </c:pt>
                <c:pt idx="11633">
                  <c:v>1.01944231987</c:v>
                </c:pt>
                <c:pt idx="11634">
                  <c:v>1.0196685791019999</c:v>
                </c:pt>
                <c:pt idx="11635">
                  <c:v>1.0197565555570001</c:v>
                </c:pt>
                <c:pt idx="11636">
                  <c:v>1.019854187965</c:v>
                </c:pt>
                <c:pt idx="11637">
                  <c:v>1.0198900699619999</c:v>
                </c:pt>
                <c:pt idx="11638">
                  <c:v>1.0199570655820001</c:v>
                </c:pt>
                <c:pt idx="11639">
                  <c:v>1.020006299019</c:v>
                </c:pt>
                <c:pt idx="11640">
                  <c:v>1.020060658455</c:v>
                </c:pt>
                <c:pt idx="11641">
                  <c:v>1.020123243332</c:v>
                </c:pt>
                <c:pt idx="11642">
                  <c:v>1.0201570987699999</c:v>
                </c:pt>
                <c:pt idx="11643">
                  <c:v>1.020252227783</c:v>
                </c:pt>
                <c:pt idx="11644">
                  <c:v>1.020341277122</c:v>
                </c:pt>
                <c:pt idx="11645">
                  <c:v>1.020430207253</c:v>
                </c:pt>
                <c:pt idx="11646">
                  <c:v>1.0207333564759999</c:v>
                </c:pt>
                <c:pt idx="11647">
                  <c:v>1.0208951234820001</c:v>
                </c:pt>
                <c:pt idx="11648">
                  <c:v>1.021215200424</c:v>
                </c:pt>
                <c:pt idx="11649">
                  <c:v>1.0213749408720001</c:v>
                </c:pt>
                <c:pt idx="11650">
                  <c:v>1.0216226577759999</c:v>
                </c:pt>
                <c:pt idx="11651">
                  <c:v>1.021913409233</c:v>
                </c:pt>
                <c:pt idx="11652">
                  <c:v>1.022009253502</c:v>
                </c:pt>
                <c:pt idx="11653">
                  <c:v>1.0220497846600001</c:v>
                </c:pt>
                <c:pt idx="11654">
                  <c:v>1.0220987796779999</c:v>
                </c:pt>
                <c:pt idx="11655">
                  <c:v>1.022143602371</c:v>
                </c:pt>
                <c:pt idx="11656">
                  <c:v>1.0221990346909999</c:v>
                </c:pt>
                <c:pt idx="11657">
                  <c:v>1.022284865379</c:v>
                </c:pt>
                <c:pt idx="11658">
                  <c:v>1.022431135178</c:v>
                </c:pt>
                <c:pt idx="11659">
                  <c:v>1.0225286483760001</c:v>
                </c:pt>
                <c:pt idx="11660">
                  <c:v>1.0225791931149999</c:v>
                </c:pt>
                <c:pt idx="11661">
                  <c:v>1.022699832916</c:v>
                </c:pt>
                <c:pt idx="11662">
                  <c:v>1.0227764844889999</c:v>
                </c:pt>
                <c:pt idx="11663">
                  <c:v>1.023157477379</c:v>
                </c:pt>
                <c:pt idx="11664">
                  <c:v>1.023238539696</c:v>
                </c:pt>
                <c:pt idx="11665">
                  <c:v>1.0233244895939999</c:v>
                </c:pt>
                <c:pt idx="11666">
                  <c:v>1.0233795642850001</c:v>
                </c:pt>
                <c:pt idx="11667">
                  <c:v>1.0234154462809999</c:v>
                </c:pt>
                <c:pt idx="11668">
                  <c:v>1.023481249809</c:v>
                </c:pt>
                <c:pt idx="11669">
                  <c:v>1.0235719680790001</c:v>
                </c:pt>
                <c:pt idx="11670">
                  <c:v>1.023654341698</c:v>
                </c:pt>
                <c:pt idx="11671">
                  <c:v>1.023728609085</c:v>
                </c:pt>
                <c:pt idx="11672">
                  <c:v>1.0240868329999999</c:v>
                </c:pt>
                <c:pt idx="11673">
                  <c:v>1.024394750595</c:v>
                </c:pt>
                <c:pt idx="11674">
                  <c:v>1.024558782578</c:v>
                </c:pt>
                <c:pt idx="11675">
                  <c:v>1.0248769521709999</c:v>
                </c:pt>
                <c:pt idx="11676">
                  <c:v>1.0252017974850001</c:v>
                </c:pt>
                <c:pt idx="11677">
                  <c:v>1.0254267454149999</c:v>
                </c:pt>
                <c:pt idx="11678">
                  <c:v>1.02554833889</c:v>
                </c:pt>
                <c:pt idx="11679">
                  <c:v>1.025829076767</c:v>
                </c:pt>
                <c:pt idx="11680">
                  <c:v>1.0259580612179999</c:v>
                </c:pt>
                <c:pt idx="11681">
                  <c:v>1.0260610580439999</c:v>
                </c:pt>
                <c:pt idx="11682">
                  <c:v>1.02614402771</c:v>
                </c:pt>
                <c:pt idx="11683">
                  <c:v>1.026211977005</c:v>
                </c:pt>
                <c:pt idx="11684">
                  <c:v>1.0263137817379999</c:v>
                </c:pt>
                <c:pt idx="11685">
                  <c:v>1.0266187191010001</c:v>
                </c:pt>
                <c:pt idx="11686">
                  <c:v>1.026847481728</c:v>
                </c:pt>
                <c:pt idx="11687">
                  <c:v>1.0270372629169999</c:v>
                </c:pt>
                <c:pt idx="11688">
                  <c:v>1.0273331403729999</c:v>
                </c:pt>
                <c:pt idx="11689">
                  <c:v>1.027619242668</c:v>
                </c:pt>
                <c:pt idx="11690">
                  <c:v>1.0277060270309999</c:v>
                </c:pt>
                <c:pt idx="11691">
                  <c:v>1.0277460813520001</c:v>
                </c:pt>
                <c:pt idx="11692">
                  <c:v>1.027846932411</c:v>
                </c:pt>
                <c:pt idx="11693">
                  <c:v>1.027938127518</c:v>
                </c:pt>
                <c:pt idx="11694">
                  <c:v>1.0280406475070001</c:v>
                </c:pt>
                <c:pt idx="11695">
                  <c:v>1.0282720327379999</c:v>
                </c:pt>
                <c:pt idx="11696">
                  <c:v>1.0285820961000001</c:v>
                </c:pt>
                <c:pt idx="11697">
                  <c:v>1.0288876295089999</c:v>
                </c:pt>
                <c:pt idx="11698">
                  <c:v>1.0291029214859999</c:v>
                </c:pt>
                <c:pt idx="11699">
                  <c:v>1.0292077064509999</c:v>
                </c:pt>
                <c:pt idx="11700">
                  <c:v>1.029371023178</c:v>
                </c:pt>
                <c:pt idx="11701">
                  <c:v>1.0295145511629999</c:v>
                </c:pt>
                <c:pt idx="11702">
                  <c:v>1.02969956398</c:v>
                </c:pt>
                <c:pt idx="11703">
                  <c:v>1.0298298597340001</c:v>
                </c:pt>
                <c:pt idx="11704">
                  <c:v>1.029953598976</c:v>
                </c:pt>
                <c:pt idx="11705">
                  <c:v>1.030088663101</c:v>
                </c:pt>
                <c:pt idx="11706">
                  <c:v>1.03030538559</c:v>
                </c:pt>
                <c:pt idx="11707">
                  <c:v>1.0306000709530001</c:v>
                </c:pt>
                <c:pt idx="11708">
                  <c:v>1.0307437181470001</c:v>
                </c:pt>
                <c:pt idx="11709">
                  <c:v>1.030904531479</c:v>
                </c:pt>
                <c:pt idx="11710">
                  <c:v>1.031189918518</c:v>
                </c:pt>
                <c:pt idx="11711">
                  <c:v>1.031307578087</c:v>
                </c:pt>
                <c:pt idx="11712">
                  <c:v>1.0314501523970001</c:v>
                </c:pt>
                <c:pt idx="11713">
                  <c:v>1.031763553619</c:v>
                </c:pt>
                <c:pt idx="11714">
                  <c:v>1.0318953990940001</c:v>
                </c:pt>
                <c:pt idx="11715">
                  <c:v>1.032109737396</c:v>
                </c:pt>
                <c:pt idx="11716">
                  <c:v>1.032456874847</c:v>
                </c:pt>
                <c:pt idx="11717">
                  <c:v>1.0327824354170001</c:v>
                </c:pt>
                <c:pt idx="11718">
                  <c:v>1.033091664314</c:v>
                </c:pt>
                <c:pt idx="11719">
                  <c:v>1.0334365367889999</c:v>
                </c:pt>
                <c:pt idx="11720">
                  <c:v>1.0336105823520001</c:v>
                </c:pt>
                <c:pt idx="11721">
                  <c:v>1.033701896667</c:v>
                </c:pt>
                <c:pt idx="11722">
                  <c:v>1.0337300300600001</c:v>
                </c:pt>
                <c:pt idx="11723">
                  <c:v>1.033819437027</c:v>
                </c:pt>
                <c:pt idx="11724">
                  <c:v>1.033886432648</c:v>
                </c:pt>
                <c:pt idx="11725">
                  <c:v>1.033969640732</c:v>
                </c:pt>
                <c:pt idx="11726">
                  <c:v>1.0340521335599999</c:v>
                </c:pt>
                <c:pt idx="11727">
                  <c:v>1.0344014167790001</c:v>
                </c:pt>
                <c:pt idx="11728">
                  <c:v>1.0345237255099999</c:v>
                </c:pt>
                <c:pt idx="11729">
                  <c:v>1.0346763134000001</c:v>
                </c:pt>
                <c:pt idx="11730">
                  <c:v>1.0349726676940001</c:v>
                </c:pt>
                <c:pt idx="11731">
                  <c:v>1.0353093147279999</c:v>
                </c:pt>
                <c:pt idx="11732">
                  <c:v>1.0356433391569999</c:v>
                </c:pt>
                <c:pt idx="11733">
                  <c:v>1.035943388939</c:v>
                </c:pt>
                <c:pt idx="11734">
                  <c:v>1.036289572716</c:v>
                </c:pt>
                <c:pt idx="11735">
                  <c:v>1.0366346836089999</c:v>
                </c:pt>
                <c:pt idx="11736">
                  <c:v>1.036764740944</c:v>
                </c:pt>
                <c:pt idx="11737">
                  <c:v>1.03683578968</c:v>
                </c:pt>
                <c:pt idx="11738">
                  <c:v>1.0369204282760001</c:v>
                </c:pt>
                <c:pt idx="11739">
                  <c:v>1.037053585052</c:v>
                </c:pt>
                <c:pt idx="11740">
                  <c:v>1.037127494812</c:v>
                </c:pt>
                <c:pt idx="11741">
                  <c:v>1.037257552147</c:v>
                </c:pt>
                <c:pt idx="11742">
                  <c:v>1.037389397621</c:v>
                </c:pt>
                <c:pt idx="11743">
                  <c:v>1.0377279520030001</c:v>
                </c:pt>
                <c:pt idx="11744">
                  <c:v>1.037916779518</c:v>
                </c:pt>
                <c:pt idx="11745">
                  <c:v>1.0380409955979999</c:v>
                </c:pt>
                <c:pt idx="11746">
                  <c:v>1.0381422042849999</c:v>
                </c:pt>
                <c:pt idx="11747">
                  <c:v>1.038243532181</c:v>
                </c:pt>
                <c:pt idx="11748">
                  <c:v>1.0383965969090001</c:v>
                </c:pt>
                <c:pt idx="11749">
                  <c:v>1.0385513305659999</c:v>
                </c:pt>
                <c:pt idx="11750">
                  <c:v>1.0387796163559999</c:v>
                </c:pt>
                <c:pt idx="11751">
                  <c:v>1.0388703346249999</c:v>
                </c:pt>
                <c:pt idx="11752">
                  <c:v>1.0389137268069999</c:v>
                </c:pt>
                <c:pt idx="11753">
                  <c:v>1.038951873779</c:v>
                </c:pt>
                <c:pt idx="11754">
                  <c:v>1.039045214653</c:v>
                </c:pt>
                <c:pt idx="11755">
                  <c:v>1.039118528366</c:v>
                </c:pt>
                <c:pt idx="11756">
                  <c:v>1.0391910076140001</c:v>
                </c:pt>
                <c:pt idx="11757">
                  <c:v>1.039308309555</c:v>
                </c:pt>
                <c:pt idx="11758">
                  <c:v>1.0393847227099999</c:v>
                </c:pt>
                <c:pt idx="11759">
                  <c:v>1.039499163628</c:v>
                </c:pt>
                <c:pt idx="11760">
                  <c:v>1.0396407842640001</c:v>
                </c:pt>
                <c:pt idx="11761">
                  <c:v>1.039740920067</c:v>
                </c:pt>
                <c:pt idx="11762">
                  <c:v>1.040070176125</c:v>
                </c:pt>
                <c:pt idx="11763">
                  <c:v>1.040388464928</c:v>
                </c:pt>
                <c:pt idx="11764">
                  <c:v>1.0404833555220001</c:v>
                </c:pt>
                <c:pt idx="11765">
                  <c:v>1.0405949354170001</c:v>
                </c:pt>
                <c:pt idx="11766">
                  <c:v>1.0407267808909999</c:v>
                </c:pt>
                <c:pt idx="11767">
                  <c:v>1.0408642292020001</c:v>
                </c:pt>
                <c:pt idx="11768">
                  <c:v>1.04094851017</c:v>
                </c:pt>
                <c:pt idx="11769">
                  <c:v>1.0410423278809999</c:v>
                </c:pt>
                <c:pt idx="11770">
                  <c:v>1.041309595108</c:v>
                </c:pt>
                <c:pt idx="11771">
                  <c:v>1.041408777237</c:v>
                </c:pt>
                <c:pt idx="11772">
                  <c:v>1.041501402855</c:v>
                </c:pt>
                <c:pt idx="11773">
                  <c:v>1.0415785312650001</c:v>
                </c:pt>
                <c:pt idx="11774">
                  <c:v>1.041697263718</c:v>
                </c:pt>
                <c:pt idx="11775">
                  <c:v>1.041865825653</c:v>
                </c:pt>
                <c:pt idx="11776">
                  <c:v>1.0419919490809999</c:v>
                </c:pt>
                <c:pt idx="11777">
                  <c:v>1.042066216469</c:v>
                </c:pt>
                <c:pt idx="11778">
                  <c:v>1.042146444321</c:v>
                </c:pt>
                <c:pt idx="11779">
                  <c:v>1.0422452688220001</c:v>
                </c:pt>
                <c:pt idx="11780">
                  <c:v>1.042339324951</c:v>
                </c:pt>
                <c:pt idx="11781">
                  <c:v>1.0425044298170001</c:v>
                </c:pt>
                <c:pt idx="11782">
                  <c:v>1.042820334435</c:v>
                </c:pt>
                <c:pt idx="11783">
                  <c:v>1.0430494546889999</c:v>
                </c:pt>
                <c:pt idx="11784">
                  <c:v>1.043156147003</c:v>
                </c:pt>
                <c:pt idx="11785">
                  <c:v>1.0432344675059999</c:v>
                </c:pt>
                <c:pt idx="11786">
                  <c:v>1.043293237686</c:v>
                </c:pt>
                <c:pt idx="11787">
                  <c:v>1.043348670006</c:v>
                </c:pt>
                <c:pt idx="11788">
                  <c:v>1.0434767007829999</c:v>
                </c:pt>
                <c:pt idx="11789">
                  <c:v>1.043582677841</c:v>
                </c:pt>
                <c:pt idx="11790">
                  <c:v>1.0436309576030001</c:v>
                </c:pt>
                <c:pt idx="11791">
                  <c:v>1.0436804294590001</c:v>
                </c:pt>
                <c:pt idx="11792">
                  <c:v>1.0437833070760001</c:v>
                </c:pt>
                <c:pt idx="11793">
                  <c:v>1.043863534927</c:v>
                </c:pt>
                <c:pt idx="11794">
                  <c:v>1.044050574303</c:v>
                </c:pt>
                <c:pt idx="11795">
                  <c:v>1.0443592071529999</c:v>
                </c:pt>
                <c:pt idx="11796">
                  <c:v>1.044432759285</c:v>
                </c:pt>
                <c:pt idx="11797">
                  <c:v>1.0445768833160001</c:v>
                </c:pt>
                <c:pt idx="11798">
                  <c:v>1.0449081659320001</c:v>
                </c:pt>
                <c:pt idx="11799">
                  <c:v>1.0450226068499999</c:v>
                </c:pt>
                <c:pt idx="11800">
                  <c:v>1.045173883438</c:v>
                </c:pt>
                <c:pt idx="11801">
                  <c:v>1.0452859401700001</c:v>
                </c:pt>
                <c:pt idx="11802">
                  <c:v>1.0453608036040001</c:v>
                </c:pt>
                <c:pt idx="11803">
                  <c:v>1.045449256897</c:v>
                </c:pt>
                <c:pt idx="11804">
                  <c:v>1.045533895493</c:v>
                </c:pt>
                <c:pt idx="11805">
                  <c:v>1.0456485748290001</c:v>
                </c:pt>
                <c:pt idx="11806">
                  <c:v>1.0458176136020001</c:v>
                </c:pt>
                <c:pt idx="11807">
                  <c:v>1.0459479093549999</c:v>
                </c:pt>
                <c:pt idx="11808">
                  <c:v>1.0461360216140001</c:v>
                </c:pt>
                <c:pt idx="11809">
                  <c:v>1.0462061166759999</c:v>
                </c:pt>
                <c:pt idx="11810">
                  <c:v>1.046289801598</c:v>
                </c:pt>
                <c:pt idx="11811">
                  <c:v>1.0463715791699999</c:v>
                </c:pt>
                <c:pt idx="11812">
                  <c:v>1.046473026276</c:v>
                </c:pt>
                <c:pt idx="11813">
                  <c:v>1.046576738358</c:v>
                </c:pt>
                <c:pt idx="11814">
                  <c:v>1.0466747283940001</c:v>
                </c:pt>
                <c:pt idx="11815">
                  <c:v>1.04675090313</c:v>
                </c:pt>
                <c:pt idx="11816">
                  <c:v>1.0468934774400001</c:v>
                </c:pt>
                <c:pt idx="11817">
                  <c:v>1.0472495555879999</c:v>
                </c:pt>
                <c:pt idx="11818">
                  <c:v>1.0473525524139999</c:v>
                </c:pt>
                <c:pt idx="11819">
                  <c:v>1.047474145889</c:v>
                </c:pt>
                <c:pt idx="11820">
                  <c:v>1.0475523471829999</c:v>
                </c:pt>
                <c:pt idx="11821">
                  <c:v>1.047641515732</c:v>
                </c:pt>
                <c:pt idx="11822">
                  <c:v>1.0477341413500001</c:v>
                </c:pt>
                <c:pt idx="11823">
                  <c:v>1.0478295087809999</c:v>
                </c:pt>
                <c:pt idx="11824">
                  <c:v>1.04791533947</c:v>
                </c:pt>
                <c:pt idx="11825">
                  <c:v>1.0479969978329999</c:v>
                </c:pt>
                <c:pt idx="11826">
                  <c:v>1.048082351685</c:v>
                </c:pt>
                <c:pt idx="11827">
                  <c:v>1.0481686592099999</c:v>
                </c:pt>
                <c:pt idx="11828">
                  <c:v>1.0482332706449999</c:v>
                </c:pt>
                <c:pt idx="11829">
                  <c:v>1.0483262538910001</c:v>
                </c:pt>
                <c:pt idx="11830">
                  <c:v>1.048409342766</c:v>
                </c:pt>
                <c:pt idx="11831">
                  <c:v>1.048494338989</c:v>
                </c:pt>
                <c:pt idx="11832">
                  <c:v>1.048826336861</c:v>
                </c:pt>
                <c:pt idx="11833">
                  <c:v>1.0489376783369999</c:v>
                </c:pt>
                <c:pt idx="11834">
                  <c:v>1.0492713451389999</c:v>
                </c:pt>
                <c:pt idx="11835">
                  <c:v>1.0495023727420001</c:v>
                </c:pt>
                <c:pt idx="11836">
                  <c:v>1.0498276948930001</c:v>
                </c:pt>
                <c:pt idx="11837">
                  <c:v>1.049924015999</c:v>
                </c:pt>
                <c:pt idx="11838">
                  <c:v>1.049973130226</c:v>
                </c:pt>
                <c:pt idx="11839">
                  <c:v>1.0500507354740001</c:v>
                </c:pt>
                <c:pt idx="11840">
                  <c:v>1.050134420395</c:v>
                </c:pt>
                <c:pt idx="11841">
                  <c:v>1.0503439903259999</c:v>
                </c:pt>
                <c:pt idx="11842">
                  <c:v>1.0505874156949999</c:v>
                </c:pt>
                <c:pt idx="11843">
                  <c:v>1.0506718158720001</c:v>
                </c:pt>
                <c:pt idx="11844">
                  <c:v>1.050743579865</c:v>
                </c:pt>
                <c:pt idx="11845">
                  <c:v>1.050814390182</c:v>
                </c:pt>
                <c:pt idx="11846">
                  <c:v>1.051030874252</c:v>
                </c:pt>
                <c:pt idx="11847">
                  <c:v>1.051074504852</c:v>
                </c:pt>
                <c:pt idx="11848">
                  <c:v>1.0511260032650001</c:v>
                </c:pt>
                <c:pt idx="11849">
                  <c:v>1.051178336143</c:v>
                </c:pt>
                <c:pt idx="11850">
                  <c:v>1.051240563393</c:v>
                </c:pt>
                <c:pt idx="11851">
                  <c:v>1.0513199567789999</c:v>
                </c:pt>
                <c:pt idx="11852">
                  <c:v>1.051409006119</c:v>
                </c:pt>
                <c:pt idx="11853">
                  <c:v>1.05148935318</c:v>
                </c:pt>
                <c:pt idx="11854">
                  <c:v>1.051555633545</c:v>
                </c:pt>
                <c:pt idx="11855">
                  <c:v>1.051713347435</c:v>
                </c:pt>
                <c:pt idx="11856">
                  <c:v>1.0518636703490001</c:v>
                </c:pt>
                <c:pt idx="11857">
                  <c:v>1.0519694089889999</c:v>
                </c:pt>
                <c:pt idx="11858">
                  <c:v>1.0521020889279999</c:v>
                </c:pt>
                <c:pt idx="11859">
                  <c:v>1.0521776676179999</c:v>
                </c:pt>
                <c:pt idx="11860">
                  <c:v>1.052339434624</c:v>
                </c:pt>
                <c:pt idx="11861">
                  <c:v>1.0525021553039999</c:v>
                </c:pt>
                <c:pt idx="11862">
                  <c:v>1.052822470665</c:v>
                </c:pt>
                <c:pt idx="11863">
                  <c:v>1.052905201912</c:v>
                </c:pt>
                <c:pt idx="11864">
                  <c:v>1.052967190742</c:v>
                </c:pt>
                <c:pt idx="11865">
                  <c:v>1.0529973506929999</c:v>
                </c:pt>
                <c:pt idx="11866">
                  <c:v>1.053056120872</c:v>
                </c:pt>
                <c:pt idx="11867">
                  <c:v>1.0531083345409999</c:v>
                </c:pt>
                <c:pt idx="11868">
                  <c:v>1.053208589554</c:v>
                </c:pt>
                <c:pt idx="11869">
                  <c:v>1.053237318993</c:v>
                </c:pt>
                <c:pt idx="11870">
                  <c:v>1.0533033609389999</c:v>
                </c:pt>
                <c:pt idx="11871">
                  <c:v>1.0533877611160001</c:v>
                </c:pt>
                <c:pt idx="11872">
                  <c:v>1.05346596241</c:v>
                </c:pt>
                <c:pt idx="11873">
                  <c:v>1.0535351037980001</c:v>
                </c:pt>
                <c:pt idx="11874">
                  <c:v>1.0536172389980001</c:v>
                </c:pt>
                <c:pt idx="11875">
                  <c:v>1.053737282753</c:v>
                </c:pt>
                <c:pt idx="11876">
                  <c:v>1.0539265871050001</c:v>
                </c:pt>
                <c:pt idx="11877">
                  <c:v>1.0541865825650001</c:v>
                </c:pt>
                <c:pt idx="11878">
                  <c:v>1.054522037506</c:v>
                </c:pt>
                <c:pt idx="11879">
                  <c:v>1.05466735363</c:v>
                </c:pt>
                <c:pt idx="11880">
                  <c:v>1.0547560453410001</c:v>
                </c:pt>
                <c:pt idx="11881">
                  <c:v>1.054840087891</c:v>
                </c:pt>
                <c:pt idx="11882">
                  <c:v>1.0549129247669999</c:v>
                </c:pt>
                <c:pt idx="11883">
                  <c:v>1.055013418198</c:v>
                </c:pt>
                <c:pt idx="11884">
                  <c:v>1.055316090584</c:v>
                </c:pt>
                <c:pt idx="11885">
                  <c:v>1.055515766144</c:v>
                </c:pt>
                <c:pt idx="11886">
                  <c:v>1.055559396744</c:v>
                </c:pt>
                <c:pt idx="11887">
                  <c:v>1.055648446083</c:v>
                </c:pt>
                <c:pt idx="11888">
                  <c:v>1.0556905269620001</c:v>
                </c:pt>
                <c:pt idx="11889">
                  <c:v>1.055736660957</c:v>
                </c:pt>
                <c:pt idx="11890">
                  <c:v>1.0557924509050001</c:v>
                </c:pt>
                <c:pt idx="11891">
                  <c:v>1.055849671364</c:v>
                </c:pt>
                <c:pt idx="11892">
                  <c:v>1.0559078454969999</c:v>
                </c:pt>
                <c:pt idx="11893">
                  <c:v>1.055960416794</c:v>
                </c:pt>
                <c:pt idx="11894">
                  <c:v>1.0560030937189999</c:v>
                </c:pt>
                <c:pt idx="11895">
                  <c:v>1.056093931198</c:v>
                </c:pt>
                <c:pt idx="11896">
                  <c:v>1.0562572479250001</c:v>
                </c:pt>
                <c:pt idx="11897">
                  <c:v>1.056618094444</c:v>
                </c:pt>
                <c:pt idx="11898">
                  <c:v>1.056704521179</c:v>
                </c:pt>
                <c:pt idx="11899">
                  <c:v>1.0567926168440001</c:v>
                </c:pt>
                <c:pt idx="11900">
                  <c:v>1.05682694912</c:v>
                </c:pt>
                <c:pt idx="11901">
                  <c:v>1.056884050369</c:v>
                </c:pt>
                <c:pt idx="11902">
                  <c:v>1.0569373369220001</c:v>
                </c:pt>
                <c:pt idx="11903">
                  <c:v>1.0570397377009999</c:v>
                </c:pt>
                <c:pt idx="11904">
                  <c:v>1.0571380853650001</c:v>
                </c:pt>
                <c:pt idx="11905">
                  <c:v>1.057300567627</c:v>
                </c:pt>
                <c:pt idx="11906">
                  <c:v>1.0574063062670001</c:v>
                </c:pt>
                <c:pt idx="11907">
                  <c:v>1.0575636625289999</c:v>
                </c:pt>
                <c:pt idx="11908">
                  <c:v>1.0578600168229999</c:v>
                </c:pt>
                <c:pt idx="11909">
                  <c:v>1.0580005645749999</c:v>
                </c:pt>
                <c:pt idx="11910">
                  <c:v>1.058114171028</c:v>
                </c:pt>
                <c:pt idx="11911">
                  <c:v>1.0584295988079999</c:v>
                </c:pt>
                <c:pt idx="11912">
                  <c:v>1.058534264565</c:v>
                </c:pt>
                <c:pt idx="11913">
                  <c:v>1.0588850975040001</c:v>
                </c:pt>
                <c:pt idx="11914">
                  <c:v>1.0590435266489999</c:v>
                </c:pt>
                <c:pt idx="11915">
                  <c:v>1.0591611862179999</c:v>
                </c:pt>
                <c:pt idx="11916">
                  <c:v>1.059367179871</c:v>
                </c:pt>
                <c:pt idx="11917">
                  <c:v>1.05949473381</c:v>
                </c:pt>
                <c:pt idx="11918">
                  <c:v>1.0595644712450001</c:v>
                </c:pt>
                <c:pt idx="11919">
                  <c:v>1.0597759485239999</c:v>
                </c:pt>
                <c:pt idx="11920">
                  <c:v>1.0599637031560001</c:v>
                </c:pt>
                <c:pt idx="11921">
                  <c:v>1.060107469559</c:v>
                </c:pt>
                <c:pt idx="11922">
                  <c:v>1.0603826045989999</c:v>
                </c:pt>
                <c:pt idx="11923">
                  <c:v>1.060738563538</c:v>
                </c:pt>
                <c:pt idx="11924">
                  <c:v>1.0608464479449999</c:v>
                </c:pt>
                <c:pt idx="11925">
                  <c:v>1.0609402656560001</c:v>
                </c:pt>
                <c:pt idx="11926">
                  <c:v>1.0610291957860001</c:v>
                </c:pt>
                <c:pt idx="11927">
                  <c:v>1.061113595963</c:v>
                </c:pt>
                <c:pt idx="11928">
                  <c:v>1.061198830605</c:v>
                </c:pt>
                <c:pt idx="11929">
                  <c:v>1.061332464218</c:v>
                </c:pt>
                <c:pt idx="11930">
                  <c:v>1.061621785164</c:v>
                </c:pt>
                <c:pt idx="11931">
                  <c:v>1.0617734193799999</c:v>
                </c:pt>
                <c:pt idx="11932">
                  <c:v>1.062108516693</c:v>
                </c:pt>
                <c:pt idx="11933">
                  <c:v>1.0624116659159999</c:v>
                </c:pt>
                <c:pt idx="11934">
                  <c:v>1.062716841698</c:v>
                </c:pt>
                <c:pt idx="11935">
                  <c:v>1.0628154277799999</c:v>
                </c:pt>
                <c:pt idx="11936">
                  <c:v>1.0629057884219999</c:v>
                </c:pt>
                <c:pt idx="11937">
                  <c:v>1.062988162041</c:v>
                </c:pt>
                <c:pt idx="11938">
                  <c:v>1.0630654096600001</c:v>
                </c:pt>
                <c:pt idx="11939">
                  <c:v>1.063179969788</c:v>
                </c:pt>
                <c:pt idx="11940">
                  <c:v>1.0634884834289999</c:v>
                </c:pt>
                <c:pt idx="11941">
                  <c:v>1.063685059547</c:v>
                </c:pt>
                <c:pt idx="11942">
                  <c:v>1.063992857933</c:v>
                </c:pt>
                <c:pt idx="11943">
                  <c:v>1.064070940018</c:v>
                </c:pt>
                <c:pt idx="11944">
                  <c:v>1.0641578435900001</c:v>
                </c:pt>
                <c:pt idx="11945">
                  <c:v>1.0642451047899999</c:v>
                </c:pt>
                <c:pt idx="11946">
                  <c:v>1.064330101013</c:v>
                </c:pt>
                <c:pt idx="11947">
                  <c:v>1.064403176308</c:v>
                </c:pt>
                <c:pt idx="11948">
                  <c:v>1.0647437572480001</c:v>
                </c:pt>
                <c:pt idx="11949">
                  <c:v>1.0650979280470001</c:v>
                </c:pt>
                <c:pt idx="11950">
                  <c:v>1.065446257591</c:v>
                </c:pt>
                <c:pt idx="11951">
                  <c:v>1.065508365631</c:v>
                </c:pt>
                <c:pt idx="11952">
                  <c:v>1.0656445026400001</c:v>
                </c:pt>
                <c:pt idx="11953">
                  <c:v>1.0657055377960001</c:v>
                </c:pt>
                <c:pt idx="11954">
                  <c:v>1.065967082977</c:v>
                </c:pt>
                <c:pt idx="11955">
                  <c:v>1.0662444829940001</c:v>
                </c:pt>
                <c:pt idx="11956">
                  <c:v>1.066347718239</c:v>
                </c:pt>
                <c:pt idx="11957">
                  <c:v>1.0664433240890001</c:v>
                </c:pt>
                <c:pt idx="11958">
                  <c:v>1.0664912462230001</c:v>
                </c:pt>
                <c:pt idx="11959">
                  <c:v>1.066584944725</c:v>
                </c:pt>
                <c:pt idx="11960">
                  <c:v>1.066645860672</c:v>
                </c:pt>
                <c:pt idx="11961">
                  <c:v>1.0667772293090001</c:v>
                </c:pt>
                <c:pt idx="11962">
                  <c:v>1.067125558853</c:v>
                </c:pt>
                <c:pt idx="11963">
                  <c:v>1.0672092437739999</c:v>
                </c:pt>
                <c:pt idx="11964">
                  <c:v>1.067298412323</c:v>
                </c:pt>
                <c:pt idx="11965">
                  <c:v>1.0673607587809999</c:v>
                </c:pt>
                <c:pt idx="11966">
                  <c:v>1.0674540996549999</c:v>
                </c:pt>
                <c:pt idx="11967">
                  <c:v>1.0675448179239999</c:v>
                </c:pt>
                <c:pt idx="11968">
                  <c:v>1.067626953125</c:v>
                </c:pt>
                <c:pt idx="11969">
                  <c:v>1.067696452141</c:v>
                </c:pt>
                <c:pt idx="11970">
                  <c:v>1.0677800178529999</c:v>
                </c:pt>
                <c:pt idx="11971">
                  <c:v>1.067868828773</c:v>
                </c:pt>
                <c:pt idx="11972">
                  <c:v>1.0679610967640001</c:v>
                </c:pt>
                <c:pt idx="11973">
                  <c:v>1.0680458545680001</c:v>
                </c:pt>
                <c:pt idx="11974">
                  <c:v>1.068124055862</c:v>
                </c:pt>
                <c:pt idx="11975">
                  <c:v>1.0683848857880001</c:v>
                </c:pt>
                <c:pt idx="11976">
                  <c:v>1.0685125589369999</c:v>
                </c:pt>
                <c:pt idx="11977">
                  <c:v>1.068591117859</c:v>
                </c:pt>
                <c:pt idx="11978">
                  <c:v>1.0686571598050001</c:v>
                </c:pt>
                <c:pt idx="11979">
                  <c:v>1.068682789803</c:v>
                </c:pt>
                <c:pt idx="11980">
                  <c:v>1.068751096725</c:v>
                </c:pt>
                <c:pt idx="11981">
                  <c:v>1.068781495094</c:v>
                </c:pt>
                <c:pt idx="11982">
                  <c:v>1.0688369274139999</c:v>
                </c:pt>
                <c:pt idx="11983">
                  <c:v>1.068890452385</c:v>
                </c:pt>
                <c:pt idx="11984">
                  <c:v>1.068931341171</c:v>
                </c:pt>
                <c:pt idx="11985">
                  <c:v>1.0689977407460001</c:v>
                </c:pt>
                <c:pt idx="11986">
                  <c:v>1.0690282583240001</c:v>
                </c:pt>
                <c:pt idx="11987">
                  <c:v>1.0691007375720001</c:v>
                </c:pt>
                <c:pt idx="11988">
                  <c:v>1.069126725197</c:v>
                </c:pt>
                <c:pt idx="11989">
                  <c:v>1.0691856145859999</c:v>
                </c:pt>
                <c:pt idx="11990">
                  <c:v>1.0692256689070001</c:v>
                </c:pt>
                <c:pt idx="11991">
                  <c:v>1.0693269968029999</c:v>
                </c:pt>
                <c:pt idx="11992">
                  <c:v>1.069412589073</c:v>
                </c:pt>
                <c:pt idx="11993">
                  <c:v>1.0694869756700001</c:v>
                </c:pt>
                <c:pt idx="11994">
                  <c:v>1.069585561752</c:v>
                </c:pt>
                <c:pt idx="11995">
                  <c:v>1.0698214769359999</c:v>
                </c:pt>
                <c:pt idx="11996">
                  <c:v>1.069862484932</c:v>
                </c:pt>
                <c:pt idx="11997">
                  <c:v>1.069949626923</c:v>
                </c:pt>
                <c:pt idx="11998">
                  <c:v>1.070013523102</c:v>
                </c:pt>
                <c:pt idx="11999">
                  <c:v>1.070077776909</c:v>
                </c:pt>
                <c:pt idx="12000">
                  <c:v>1.070172309875</c:v>
                </c:pt>
                <c:pt idx="12001">
                  <c:v>1.0702459812159999</c:v>
                </c:pt>
                <c:pt idx="12002">
                  <c:v>1.070309042931</c:v>
                </c:pt>
                <c:pt idx="12003">
                  <c:v>1.070409059525</c:v>
                </c:pt>
                <c:pt idx="12004">
                  <c:v>1.0705311298369999</c:v>
                </c:pt>
                <c:pt idx="12005">
                  <c:v>1.0706914663310001</c:v>
                </c:pt>
                <c:pt idx="12006">
                  <c:v>1.070788383484</c:v>
                </c:pt>
                <c:pt idx="12007">
                  <c:v>1.0709347724910001</c:v>
                </c:pt>
                <c:pt idx="12008">
                  <c:v>1.0710365772249999</c:v>
                </c:pt>
                <c:pt idx="12009">
                  <c:v>1.071120619774</c:v>
                </c:pt>
                <c:pt idx="12010">
                  <c:v>1.0712606906890001</c:v>
                </c:pt>
                <c:pt idx="12011">
                  <c:v>1.0714619159700001</c:v>
                </c:pt>
                <c:pt idx="12012">
                  <c:v>1.0715188980100001</c:v>
                </c:pt>
                <c:pt idx="12013">
                  <c:v>1.07182431221</c:v>
                </c:pt>
                <c:pt idx="12014">
                  <c:v>1.0719134807590001</c:v>
                </c:pt>
                <c:pt idx="12015">
                  <c:v>1.071993589401</c:v>
                </c:pt>
                <c:pt idx="12016">
                  <c:v>1.0720664262770001</c:v>
                </c:pt>
                <c:pt idx="12017">
                  <c:v>1.0721474885940001</c:v>
                </c:pt>
                <c:pt idx="12018">
                  <c:v>1.0723643302920001</c:v>
                </c:pt>
                <c:pt idx="12019">
                  <c:v>1.07256758213</c:v>
                </c:pt>
                <c:pt idx="12020">
                  <c:v>1.072869062424</c:v>
                </c:pt>
                <c:pt idx="12021">
                  <c:v>1.0732315778729999</c:v>
                </c:pt>
                <c:pt idx="12022">
                  <c:v>1.073304891586</c:v>
                </c:pt>
                <c:pt idx="12023">
                  <c:v>1.0733875036239999</c:v>
                </c:pt>
                <c:pt idx="12024">
                  <c:v>1.073443412781</c:v>
                </c:pt>
                <c:pt idx="12025">
                  <c:v>1.0735388994220001</c:v>
                </c:pt>
                <c:pt idx="12026">
                  <c:v>1.0736211538310001</c:v>
                </c:pt>
                <c:pt idx="12027">
                  <c:v>1.0737379789349999</c:v>
                </c:pt>
                <c:pt idx="12028">
                  <c:v>1.074056506157</c:v>
                </c:pt>
                <c:pt idx="12029">
                  <c:v>1.0743010044100001</c:v>
                </c:pt>
                <c:pt idx="12030">
                  <c:v>1.0746448040009999</c:v>
                </c:pt>
                <c:pt idx="12031">
                  <c:v>1.074975371361</c:v>
                </c:pt>
                <c:pt idx="12032">
                  <c:v>1.0750460624689999</c:v>
                </c:pt>
                <c:pt idx="12033">
                  <c:v>1.0751764774320001</c:v>
                </c:pt>
                <c:pt idx="12034">
                  <c:v>1.0752488374710001</c:v>
                </c:pt>
                <c:pt idx="12035">
                  <c:v>1.0753726959230001</c:v>
                </c:pt>
                <c:pt idx="12036">
                  <c:v>1.0755028724669999</c:v>
                </c:pt>
                <c:pt idx="12037">
                  <c:v>1.075688123703</c:v>
                </c:pt>
                <c:pt idx="12038">
                  <c:v>1.0760130882259999</c:v>
                </c:pt>
                <c:pt idx="12039">
                  <c:v>1.076176524162</c:v>
                </c:pt>
                <c:pt idx="12040">
                  <c:v>1.0763632059099999</c:v>
                </c:pt>
                <c:pt idx="12041">
                  <c:v>1.076517939568</c:v>
                </c:pt>
                <c:pt idx="12042">
                  <c:v>1.0766396522520001</c:v>
                </c:pt>
                <c:pt idx="12043">
                  <c:v>1.076719403267</c:v>
                </c:pt>
                <c:pt idx="12044">
                  <c:v>1.0768055915829999</c:v>
                </c:pt>
                <c:pt idx="12045">
                  <c:v>1.0768897533420001</c:v>
                </c:pt>
                <c:pt idx="12046">
                  <c:v>1.076985478401</c:v>
                </c:pt>
                <c:pt idx="12047">
                  <c:v>1.077079534531</c:v>
                </c:pt>
                <c:pt idx="12048">
                  <c:v>1.0771325826639999</c:v>
                </c:pt>
                <c:pt idx="12049">
                  <c:v>1.0771888494490001</c:v>
                </c:pt>
                <c:pt idx="12050">
                  <c:v>1.0772516727450001</c:v>
                </c:pt>
                <c:pt idx="12051">
                  <c:v>1.077386498451</c:v>
                </c:pt>
                <c:pt idx="12052">
                  <c:v>1.0776817798610001</c:v>
                </c:pt>
                <c:pt idx="12053">
                  <c:v>1.077756285667</c:v>
                </c:pt>
                <c:pt idx="12054">
                  <c:v>1.0778361558909999</c:v>
                </c:pt>
                <c:pt idx="12055">
                  <c:v>1.077915787697</c:v>
                </c:pt>
                <c:pt idx="12056">
                  <c:v>1.078047394753</c:v>
                </c:pt>
                <c:pt idx="12057">
                  <c:v>1.0783879756929999</c:v>
                </c:pt>
                <c:pt idx="12058">
                  <c:v>1.078689813614</c:v>
                </c:pt>
                <c:pt idx="12059">
                  <c:v>1.078890442848</c:v>
                </c:pt>
                <c:pt idx="12060">
                  <c:v>1.0790747404100001</c:v>
                </c:pt>
                <c:pt idx="12061">
                  <c:v>1.079153180122</c:v>
                </c:pt>
                <c:pt idx="12062">
                  <c:v>1.079220890999</c:v>
                </c:pt>
                <c:pt idx="12063">
                  <c:v>1.0792573690409999</c:v>
                </c:pt>
                <c:pt idx="12064">
                  <c:v>1.0793253183360001</c:v>
                </c:pt>
                <c:pt idx="12065">
                  <c:v>1.079379796982</c:v>
                </c:pt>
                <c:pt idx="12066">
                  <c:v>1.0794384479520001</c:v>
                </c:pt>
                <c:pt idx="12067">
                  <c:v>1.079513430595</c:v>
                </c:pt>
                <c:pt idx="12068">
                  <c:v>1.079553365707</c:v>
                </c:pt>
                <c:pt idx="12069">
                  <c:v>1.0796291828160001</c:v>
                </c:pt>
                <c:pt idx="12070">
                  <c:v>1.079663991928</c:v>
                </c:pt>
                <c:pt idx="12071">
                  <c:v>1.079731941223</c:v>
                </c:pt>
                <c:pt idx="12072">
                  <c:v>1.0797704458240001</c:v>
                </c:pt>
                <c:pt idx="12073">
                  <c:v>1.0798735618590001</c:v>
                </c:pt>
                <c:pt idx="12074">
                  <c:v>1.0799617767330001</c:v>
                </c:pt>
                <c:pt idx="12075">
                  <c:v>1.080243825912</c:v>
                </c:pt>
                <c:pt idx="12076">
                  <c:v>1.080325722694</c:v>
                </c:pt>
                <c:pt idx="12077">
                  <c:v>1.0804169178009999</c:v>
                </c:pt>
                <c:pt idx="12078">
                  <c:v>1.080479025841</c:v>
                </c:pt>
                <c:pt idx="12079">
                  <c:v>1.080553293228</c:v>
                </c:pt>
                <c:pt idx="12080">
                  <c:v>1.080642342567</c:v>
                </c:pt>
                <c:pt idx="12081">
                  <c:v>1.0807827711110001</c:v>
                </c:pt>
                <c:pt idx="12082">
                  <c:v>1.0810917615890001</c:v>
                </c:pt>
                <c:pt idx="12083">
                  <c:v>1.0812780857090001</c:v>
                </c:pt>
                <c:pt idx="12084">
                  <c:v>1.081444621086</c:v>
                </c:pt>
                <c:pt idx="12085">
                  <c:v>1.0815382003780001</c:v>
                </c:pt>
                <c:pt idx="12086">
                  <c:v>1.081846475601</c:v>
                </c:pt>
                <c:pt idx="12087">
                  <c:v>1.0820195674899999</c:v>
                </c:pt>
                <c:pt idx="12088">
                  <c:v>1.082165598869</c:v>
                </c:pt>
                <c:pt idx="12089">
                  <c:v>1.0822304487229999</c:v>
                </c:pt>
                <c:pt idx="12090">
                  <c:v>1.0823097229</c:v>
                </c:pt>
                <c:pt idx="12091">
                  <c:v>1.0824559926990001</c:v>
                </c:pt>
                <c:pt idx="12092">
                  <c:v>1.0827814340590001</c:v>
                </c:pt>
                <c:pt idx="12093">
                  <c:v>1.082863926888</c:v>
                </c:pt>
                <c:pt idx="12094">
                  <c:v>1.082968711853</c:v>
                </c:pt>
                <c:pt idx="12095">
                  <c:v>1.0830851793289999</c:v>
                </c:pt>
                <c:pt idx="12096">
                  <c:v>1.083338260651</c:v>
                </c:pt>
                <c:pt idx="12097">
                  <c:v>1.083681941032</c:v>
                </c:pt>
                <c:pt idx="12098">
                  <c:v>1.0837651491169999</c:v>
                </c:pt>
                <c:pt idx="12099">
                  <c:v>1.083851695061</c:v>
                </c:pt>
                <c:pt idx="12100">
                  <c:v>1.0839684009549999</c:v>
                </c:pt>
                <c:pt idx="12101">
                  <c:v>1.0840400457379999</c:v>
                </c:pt>
                <c:pt idx="12102">
                  <c:v>1.0841227769849999</c:v>
                </c:pt>
                <c:pt idx="12103">
                  <c:v>1.084208488464</c:v>
                </c:pt>
                <c:pt idx="12104">
                  <c:v>1.084312081337</c:v>
                </c:pt>
                <c:pt idx="12105">
                  <c:v>1.0845218896869999</c:v>
                </c:pt>
                <c:pt idx="12106">
                  <c:v>1.084576368332</c:v>
                </c:pt>
                <c:pt idx="12107">
                  <c:v>1.084637284279</c:v>
                </c:pt>
                <c:pt idx="12108">
                  <c:v>1.0847055912020001</c:v>
                </c:pt>
                <c:pt idx="12109">
                  <c:v>1.084792733192</c:v>
                </c:pt>
                <c:pt idx="12110">
                  <c:v>1.0848350524899999</c:v>
                </c:pt>
                <c:pt idx="12111">
                  <c:v>1.0848809480670001</c:v>
                </c:pt>
                <c:pt idx="12112">
                  <c:v>1.0849237442020001</c:v>
                </c:pt>
                <c:pt idx="12113">
                  <c:v>1.0849753618239999</c:v>
                </c:pt>
                <c:pt idx="12114">
                  <c:v>1.085056900978</c:v>
                </c:pt>
                <c:pt idx="12115">
                  <c:v>1.0851572752</c:v>
                </c:pt>
                <c:pt idx="12116">
                  <c:v>1.085295677185</c:v>
                </c:pt>
                <c:pt idx="12117">
                  <c:v>1.0853712558749999</c:v>
                </c:pt>
                <c:pt idx="12118">
                  <c:v>1.08550298214</c:v>
                </c:pt>
                <c:pt idx="12119">
                  <c:v>1.0857346057890001</c:v>
                </c:pt>
                <c:pt idx="12120">
                  <c:v>1.0858308076859999</c:v>
                </c:pt>
                <c:pt idx="12121">
                  <c:v>1.0858739614490001</c:v>
                </c:pt>
                <c:pt idx="12122">
                  <c:v>1.0859371423719999</c:v>
                </c:pt>
                <c:pt idx="12123">
                  <c:v>1.085971474648</c:v>
                </c:pt>
                <c:pt idx="12124">
                  <c:v>1.086043000221</c:v>
                </c:pt>
                <c:pt idx="12125">
                  <c:v>1.086072683334</c:v>
                </c:pt>
                <c:pt idx="12126">
                  <c:v>1.086138129234</c:v>
                </c:pt>
                <c:pt idx="12127">
                  <c:v>1.0862265825270001</c:v>
                </c:pt>
                <c:pt idx="12128">
                  <c:v>1.08631336689</c:v>
                </c:pt>
                <c:pt idx="12129">
                  <c:v>1.0863956212999999</c:v>
                </c:pt>
                <c:pt idx="12130">
                  <c:v>1.086526036263</c:v>
                </c:pt>
                <c:pt idx="12131">
                  <c:v>1.0867271423339999</c:v>
                </c:pt>
                <c:pt idx="12132">
                  <c:v>1.086827754974</c:v>
                </c:pt>
                <c:pt idx="12133">
                  <c:v>1.086975693703</c:v>
                </c:pt>
                <c:pt idx="12134">
                  <c:v>1.0870393514629999</c:v>
                </c:pt>
                <c:pt idx="12135">
                  <c:v>1.087162733078</c:v>
                </c:pt>
                <c:pt idx="12136">
                  <c:v>1.087250709534</c:v>
                </c:pt>
                <c:pt idx="12137">
                  <c:v>1.087371230125</c:v>
                </c:pt>
                <c:pt idx="12138">
                  <c:v>1.0874439477919999</c:v>
                </c:pt>
                <c:pt idx="12139">
                  <c:v>1.0875204801559999</c:v>
                </c:pt>
                <c:pt idx="12140">
                  <c:v>1.087619304657</c:v>
                </c:pt>
                <c:pt idx="12141">
                  <c:v>1.087722301483</c:v>
                </c:pt>
                <c:pt idx="12142">
                  <c:v>1.0877499580379999</c:v>
                </c:pt>
                <c:pt idx="12143">
                  <c:v>1.087814211845</c:v>
                </c:pt>
                <c:pt idx="12144">
                  <c:v>1.0878418684010001</c:v>
                </c:pt>
                <c:pt idx="12145">
                  <c:v>1.0879390239719999</c:v>
                </c:pt>
                <c:pt idx="12146">
                  <c:v>1.0880351066589999</c:v>
                </c:pt>
                <c:pt idx="12147">
                  <c:v>1.0881289243700001</c:v>
                </c:pt>
                <c:pt idx="12148">
                  <c:v>1.0883923768999999</c:v>
                </c:pt>
                <c:pt idx="12149">
                  <c:v>1.0885343551640001</c:v>
                </c:pt>
                <c:pt idx="12150">
                  <c:v>1.088627696037</c:v>
                </c:pt>
                <c:pt idx="12151">
                  <c:v>1.0887084007259999</c:v>
                </c:pt>
                <c:pt idx="12152">
                  <c:v>1.0888240337370001</c:v>
                </c:pt>
                <c:pt idx="12153">
                  <c:v>1.0890587568279999</c:v>
                </c:pt>
                <c:pt idx="12154">
                  <c:v>1.0892091989520001</c:v>
                </c:pt>
                <c:pt idx="12155">
                  <c:v>1.089315652847</c:v>
                </c:pt>
                <c:pt idx="12156">
                  <c:v>1.089402198792</c:v>
                </c:pt>
                <c:pt idx="12157">
                  <c:v>1.089508056641</c:v>
                </c:pt>
                <c:pt idx="12158">
                  <c:v>1.0896078348160001</c:v>
                </c:pt>
                <c:pt idx="12159">
                  <c:v>1.0899485349660001</c:v>
                </c:pt>
                <c:pt idx="12160">
                  <c:v>1.090023398399</c:v>
                </c:pt>
                <c:pt idx="12161">
                  <c:v>1.0900998115539999</c:v>
                </c:pt>
                <c:pt idx="12162">
                  <c:v>1.0901818275449999</c:v>
                </c:pt>
                <c:pt idx="12163">
                  <c:v>1.090275287628</c:v>
                </c:pt>
                <c:pt idx="12164">
                  <c:v>1.090334534645</c:v>
                </c:pt>
                <c:pt idx="12165">
                  <c:v>1.0904181003569999</c:v>
                </c:pt>
                <c:pt idx="12166">
                  <c:v>1.0904961824420001</c:v>
                </c:pt>
                <c:pt idx="12167">
                  <c:v>1.090580821037</c:v>
                </c:pt>
                <c:pt idx="12168">
                  <c:v>1.0907031297680001</c:v>
                </c:pt>
                <c:pt idx="12169">
                  <c:v>1.0908254384989999</c:v>
                </c:pt>
                <c:pt idx="12170">
                  <c:v>1.0909209251400001</c:v>
                </c:pt>
                <c:pt idx="12171">
                  <c:v>1.0910089015960001</c:v>
                </c:pt>
                <c:pt idx="12172">
                  <c:v>1.091099500656</c:v>
                </c:pt>
                <c:pt idx="12173">
                  <c:v>1.0911918878560001</c:v>
                </c:pt>
                <c:pt idx="12174">
                  <c:v>1.0914362668990001</c:v>
                </c:pt>
                <c:pt idx="12175">
                  <c:v>1.0915043354030001</c:v>
                </c:pt>
                <c:pt idx="12176">
                  <c:v>1.091583251953</c:v>
                </c:pt>
                <c:pt idx="12177">
                  <c:v>1.0916211605070001</c:v>
                </c:pt>
                <c:pt idx="12178">
                  <c:v>1.0916624069209999</c:v>
                </c:pt>
                <c:pt idx="12179">
                  <c:v>1.0917258262630001</c:v>
                </c:pt>
                <c:pt idx="12180">
                  <c:v>1.091758608818</c:v>
                </c:pt>
                <c:pt idx="12181">
                  <c:v>1.0918301343920001</c:v>
                </c:pt>
                <c:pt idx="12182">
                  <c:v>1.0918589830400001</c:v>
                </c:pt>
                <c:pt idx="12183">
                  <c:v>1.0919332504270001</c:v>
                </c:pt>
                <c:pt idx="12184">
                  <c:v>1.0919805765149999</c:v>
                </c:pt>
                <c:pt idx="12185">
                  <c:v>1.0920420885090001</c:v>
                </c:pt>
                <c:pt idx="12186">
                  <c:v>1.092097043991</c:v>
                </c:pt>
                <c:pt idx="12187">
                  <c:v>1.0921452045440001</c:v>
                </c:pt>
                <c:pt idx="12188">
                  <c:v>1.0922150611879999</c:v>
                </c:pt>
                <c:pt idx="12189">
                  <c:v>1.092241406441</c:v>
                </c:pt>
                <c:pt idx="12190">
                  <c:v>1.0923129320139999</c:v>
                </c:pt>
                <c:pt idx="12191">
                  <c:v>1.092343449593</c:v>
                </c:pt>
                <c:pt idx="12192">
                  <c:v>1.092447280884</c:v>
                </c:pt>
                <c:pt idx="12193">
                  <c:v>1.092542409897</c:v>
                </c:pt>
                <c:pt idx="12194">
                  <c:v>1.0926343202590001</c:v>
                </c:pt>
                <c:pt idx="12195">
                  <c:v>1.0927137136459999</c:v>
                </c:pt>
                <c:pt idx="12196">
                  <c:v>1.092741370201</c:v>
                </c:pt>
                <c:pt idx="12197">
                  <c:v>1.0927931070329999</c:v>
                </c:pt>
                <c:pt idx="12198">
                  <c:v>1.092838764191</c:v>
                </c:pt>
                <c:pt idx="12199">
                  <c:v>1.092874884605</c:v>
                </c:pt>
                <c:pt idx="12200">
                  <c:v>1.0929344892499999</c:v>
                </c:pt>
                <c:pt idx="12201">
                  <c:v>1.0930250883099999</c:v>
                </c:pt>
                <c:pt idx="12202">
                  <c:v>1.093043923378</c:v>
                </c:pt>
                <c:pt idx="12203">
                  <c:v>1.0931044816969999</c:v>
                </c:pt>
                <c:pt idx="12204">
                  <c:v>1.0931426286699999</c:v>
                </c:pt>
                <c:pt idx="12205">
                  <c:v>1.0932359695430001</c:v>
                </c:pt>
                <c:pt idx="12206">
                  <c:v>1.0933167934420001</c:v>
                </c:pt>
                <c:pt idx="12207">
                  <c:v>1.093382716179</c:v>
                </c:pt>
                <c:pt idx="12208">
                  <c:v>1.093647003174</c:v>
                </c:pt>
                <c:pt idx="12209">
                  <c:v>1.093804717064</c:v>
                </c:pt>
                <c:pt idx="12210">
                  <c:v>1.0939397811889999</c:v>
                </c:pt>
                <c:pt idx="12211">
                  <c:v>1.09424841404</c:v>
                </c:pt>
                <c:pt idx="12212">
                  <c:v>1.0943624973299999</c:v>
                </c:pt>
                <c:pt idx="12213">
                  <c:v>1.094445824623</c:v>
                </c:pt>
                <c:pt idx="12214">
                  <c:v>1.094541788101</c:v>
                </c:pt>
                <c:pt idx="12215">
                  <c:v>1.0947424173360001</c:v>
                </c:pt>
                <c:pt idx="12216">
                  <c:v>1.0948854684830001</c:v>
                </c:pt>
                <c:pt idx="12217">
                  <c:v>1.0949804782870001</c:v>
                </c:pt>
                <c:pt idx="12218">
                  <c:v>1.0951169729229999</c:v>
                </c:pt>
                <c:pt idx="12219">
                  <c:v>1.0954132080079999</c:v>
                </c:pt>
                <c:pt idx="12220">
                  <c:v>1.095605611801</c:v>
                </c:pt>
                <c:pt idx="12221">
                  <c:v>1.095752239227</c:v>
                </c:pt>
                <c:pt idx="12222">
                  <c:v>1.0958648920059999</c:v>
                </c:pt>
                <c:pt idx="12223">
                  <c:v>1.0960470438000001</c:v>
                </c:pt>
                <c:pt idx="12224">
                  <c:v>1.0961284637449999</c:v>
                </c:pt>
                <c:pt idx="12225">
                  <c:v>1.096215724945</c:v>
                </c:pt>
                <c:pt idx="12226">
                  <c:v>1.096299648285</c:v>
                </c:pt>
                <c:pt idx="12227">
                  <c:v>1.096625804901</c:v>
                </c:pt>
                <c:pt idx="12228">
                  <c:v>1.096812963486</c:v>
                </c:pt>
                <c:pt idx="12229">
                  <c:v>1.0969353914260001</c:v>
                </c:pt>
                <c:pt idx="12230">
                  <c:v>1.0970605611799999</c:v>
                </c:pt>
                <c:pt idx="12231">
                  <c:v>1.097132205963</c:v>
                </c:pt>
                <c:pt idx="12232">
                  <c:v>1.0971978902820001</c:v>
                </c:pt>
                <c:pt idx="12233">
                  <c:v>1.097264051437</c:v>
                </c:pt>
                <c:pt idx="12234">
                  <c:v>1.0973330736160001</c:v>
                </c:pt>
                <c:pt idx="12235">
                  <c:v>1.0974646806720001</c:v>
                </c:pt>
                <c:pt idx="12236">
                  <c:v>1.097603201866</c:v>
                </c:pt>
                <c:pt idx="12237">
                  <c:v>1.097807049751</c:v>
                </c:pt>
                <c:pt idx="12238">
                  <c:v>1.097948312759</c:v>
                </c:pt>
                <c:pt idx="12239">
                  <c:v>1.098028540611</c:v>
                </c:pt>
                <c:pt idx="12240">
                  <c:v>1.0981415510179999</c:v>
                </c:pt>
                <c:pt idx="12241">
                  <c:v>1.0982148647309999</c:v>
                </c:pt>
                <c:pt idx="12242">
                  <c:v>1.098294258118</c:v>
                </c:pt>
                <c:pt idx="12243">
                  <c:v>1.0983761549</c:v>
                </c:pt>
                <c:pt idx="12244">
                  <c:v>1.098487854004</c:v>
                </c:pt>
                <c:pt idx="12245">
                  <c:v>1.0986068248750001</c:v>
                </c:pt>
                <c:pt idx="12246">
                  <c:v>1.0986740589140001</c:v>
                </c:pt>
                <c:pt idx="12247">
                  <c:v>1.098742604256</c:v>
                </c:pt>
                <c:pt idx="12248">
                  <c:v>1.0988095998759999</c:v>
                </c:pt>
                <c:pt idx="12249">
                  <c:v>1.098884940147</c:v>
                </c:pt>
                <c:pt idx="12250">
                  <c:v>1.098964214325</c:v>
                </c:pt>
                <c:pt idx="12251">
                  <c:v>1.0991213321690001</c:v>
                </c:pt>
                <c:pt idx="12252">
                  <c:v>1.0993889570240001</c:v>
                </c:pt>
                <c:pt idx="12253">
                  <c:v>1.0996378660199999</c:v>
                </c:pt>
                <c:pt idx="12254">
                  <c:v>1.09972012043</c:v>
                </c:pt>
                <c:pt idx="12255">
                  <c:v>1.099777579308</c:v>
                </c:pt>
                <c:pt idx="12256">
                  <c:v>1.0999011993409999</c:v>
                </c:pt>
                <c:pt idx="12257">
                  <c:v>1.099965929985</c:v>
                </c:pt>
                <c:pt idx="12258">
                  <c:v>1.1000648736950001</c:v>
                </c:pt>
                <c:pt idx="12259">
                  <c:v>1.1001305580139999</c:v>
                </c:pt>
                <c:pt idx="12260">
                  <c:v>1.100252151489</c:v>
                </c:pt>
                <c:pt idx="12261">
                  <c:v>1.100433111191</c:v>
                </c:pt>
                <c:pt idx="12262">
                  <c:v>1.1004958152769999</c:v>
                </c:pt>
                <c:pt idx="12263">
                  <c:v>1.100609302521</c:v>
                </c:pt>
                <c:pt idx="12264">
                  <c:v>1.1008812189099999</c:v>
                </c:pt>
                <c:pt idx="12265">
                  <c:v>1.1011408567430001</c:v>
                </c:pt>
                <c:pt idx="12266">
                  <c:v>1.1012028455730001</c:v>
                </c:pt>
                <c:pt idx="12267">
                  <c:v>1.1012787818909999</c:v>
                </c:pt>
                <c:pt idx="12268">
                  <c:v>1.1013451814649999</c:v>
                </c:pt>
                <c:pt idx="12269">
                  <c:v>1.101365089417</c:v>
                </c:pt>
                <c:pt idx="12270">
                  <c:v>1.1014302968980001</c:v>
                </c:pt>
                <c:pt idx="12271">
                  <c:v>1.101460576057</c:v>
                </c:pt>
                <c:pt idx="12272">
                  <c:v>1.1015201807020001</c:v>
                </c:pt>
                <c:pt idx="12273">
                  <c:v>1.1015697717670001</c:v>
                </c:pt>
                <c:pt idx="12274">
                  <c:v>1.1016143560410001</c:v>
                </c:pt>
                <c:pt idx="12275">
                  <c:v>1.1016768217090001</c:v>
                </c:pt>
                <c:pt idx="12276">
                  <c:v>1.1017006635669999</c:v>
                </c:pt>
                <c:pt idx="12277">
                  <c:v>1.1017889976499999</c:v>
                </c:pt>
                <c:pt idx="12278">
                  <c:v>1.1018517017360001</c:v>
                </c:pt>
                <c:pt idx="12279">
                  <c:v>1.1018856763839999</c:v>
                </c:pt>
                <c:pt idx="12280">
                  <c:v>1.1019856929780001</c:v>
                </c:pt>
                <c:pt idx="12281">
                  <c:v>1.102019667625</c:v>
                </c:pt>
                <c:pt idx="12282">
                  <c:v>1.102081894875</c:v>
                </c:pt>
                <c:pt idx="12283">
                  <c:v>1.1021744012829999</c:v>
                </c:pt>
                <c:pt idx="12284">
                  <c:v>1.102256655693</c:v>
                </c:pt>
                <c:pt idx="12285">
                  <c:v>1.1023342609410001</c:v>
                </c:pt>
                <c:pt idx="12286">
                  <c:v>1.10240316391</c:v>
                </c:pt>
                <c:pt idx="12287">
                  <c:v>1.10252404213</c:v>
                </c:pt>
                <c:pt idx="12288">
                  <c:v>1.1028140783310001</c:v>
                </c:pt>
                <c:pt idx="12289">
                  <c:v>1.1029537916179999</c:v>
                </c:pt>
                <c:pt idx="12290">
                  <c:v>1.1030199527739999</c:v>
                </c:pt>
                <c:pt idx="12291">
                  <c:v>1.103121519089</c:v>
                </c:pt>
                <c:pt idx="12292">
                  <c:v>1.1033426523209999</c:v>
                </c:pt>
                <c:pt idx="12293">
                  <c:v>1.1034384965899999</c:v>
                </c:pt>
                <c:pt idx="12294">
                  <c:v>1.1035134792329999</c:v>
                </c:pt>
                <c:pt idx="12295">
                  <c:v>1.103599905968</c:v>
                </c:pt>
                <c:pt idx="12296">
                  <c:v>1.103696107864</c:v>
                </c:pt>
                <c:pt idx="12297">
                  <c:v>1.103791117668</c:v>
                </c:pt>
                <c:pt idx="12298">
                  <c:v>1.103822469711</c:v>
                </c:pt>
                <c:pt idx="12299">
                  <c:v>1.1039084196090001</c:v>
                </c:pt>
                <c:pt idx="12300">
                  <c:v>1.1042205095290001</c:v>
                </c:pt>
                <c:pt idx="12301">
                  <c:v>1.104662418365</c:v>
                </c:pt>
                <c:pt idx="12302">
                  <c:v>1.1051431894299999</c:v>
                </c:pt>
                <c:pt idx="12303">
                  <c:v>1.1056401729580001</c:v>
                </c:pt>
                <c:pt idx="12304">
                  <c:v>1.1061832904819999</c:v>
                </c:pt>
                <c:pt idx="12305">
                  <c:v>1.10670876503</c:v>
                </c:pt>
                <c:pt idx="12306">
                  <c:v>1.1072844266890001</c:v>
                </c:pt>
                <c:pt idx="12307">
                  <c:v>1.1078294515610001</c:v>
                </c:pt>
                <c:pt idx="12308">
                  <c:v>1.1084035634989999</c:v>
                </c:pt>
                <c:pt idx="12309">
                  <c:v>1.1089550256730001</c:v>
                </c:pt>
                <c:pt idx="12310">
                  <c:v>1.1092447042469999</c:v>
                </c:pt>
                <c:pt idx="12311">
                  <c:v>1.109445810318</c:v>
                </c:pt>
                <c:pt idx="12312">
                  <c:v>1.109569311142</c:v>
                </c:pt>
                <c:pt idx="12313">
                  <c:v>1.1097007989879999</c:v>
                </c:pt>
                <c:pt idx="12314">
                  <c:v>1.109775066376</c:v>
                </c:pt>
                <c:pt idx="12315">
                  <c:v>1.1098644733430001</c:v>
                </c:pt>
                <c:pt idx="12316">
                  <c:v>1.109925150871</c:v>
                </c:pt>
                <c:pt idx="12317">
                  <c:v>1.1099759340290001</c:v>
                </c:pt>
                <c:pt idx="12318">
                  <c:v>1.1100362539290001</c:v>
                </c:pt>
                <c:pt idx="12319">
                  <c:v>1.1100540161129999</c:v>
                </c:pt>
                <c:pt idx="12320">
                  <c:v>1.1101164817810001</c:v>
                </c:pt>
                <c:pt idx="12321">
                  <c:v>1.110179185867</c:v>
                </c:pt>
                <c:pt idx="12322">
                  <c:v>1.110236406326</c:v>
                </c:pt>
                <c:pt idx="12323">
                  <c:v>1.110277414322</c:v>
                </c:pt>
                <c:pt idx="12324">
                  <c:v>1.1103079319</c:v>
                </c:pt>
                <c:pt idx="12325">
                  <c:v>1.1103510856629999</c:v>
                </c:pt>
                <c:pt idx="12326">
                  <c:v>1.1103903055190001</c:v>
                </c:pt>
                <c:pt idx="12327">
                  <c:v>1.110413193703</c:v>
                </c:pt>
                <c:pt idx="12328">
                  <c:v>1.1104419231410001</c:v>
                </c:pt>
                <c:pt idx="12329">
                  <c:v>1.11047244072</c:v>
                </c:pt>
                <c:pt idx="12330">
                  <c:v>1.1105175018310001</c:v>
                </c:pt>
                <c:pt idx="12331">
                  <c:v>1.1105701923369999</c:v>
                </c:pt>
                <c:pt idx="12332">
                  <c:v>1.110572218895</c:v>
                </c:pt>
                <c:pt idx="12333">
                  <c:v>1.1105970144270001</c:v>
                </c:pt>
                <c:pt idx="12334">
                  <c:v>1.110604524612</c:v>
                </c:pt>
                <c:pt idx="12335">
                  <c:v>1.110635757446</c:v>
                </c:pt>
                <c:pt idx="12336">
                  <c:v>1.1106568574910001</c:v>
                </c:pt>
                <c:pt idx="12337">
                  <c:v>1.1106592416759999</c:v>
                </c:pt>
                <c:pt idx="12338">
                  <c:v>1.110698461533</c:v>
                </c:pt>
                <c:pt idx="12339">
                  <c:v>1.1107460260390001</c:v>
                </c:pt>
                <c:pt idx="12340">
                  <c:v>1.110758781433</c:v>
                </c:pt>
                <c:pt idx="12341">
                  <c:v>1.110779881477</c:v>
                </c:pt>
                <c:pt idx="12342">
                  <c:v>1.110815525055</c:v>
                </c:pt>
                <c:pt idx="12343">
                  <c:v>1.1108481884000001</c:v>
                </c:pt>
                <c:pt idx="12344">
                  <c:v>1.110863447189</c:v>
                </c:pt>
                <c:pt idx="12345">
                  <c:v>1.110885262489</c:v>
                </c:pt>
                <c:pt idx="12346">
                  <c:v>1.110926389694</c:v>
                </c:pt>
                <c:pt idx="12347">
                  <c:v>1.110962867737</c:v>
                </c:pt>
                <c:pt idx="12348">
                  <c:v>1.11099755764</c:v>
                </c:pt>
                <c:pt idx="12349">
                  <c:v>1.111074328423</c:v>
                </c:pt>
                <c:pt idx="12350">
                  <c:v>1.1111174821850001</c:v>
                </c:pt>
                <c:pt idx="12351">
                  <c:v>1.111195445061</c:v>
                </c:pt>
                <c:pt idx="12352">
                  <c:v>1.111276865005</c:v>
                </c:pt>
                <c:pt idx="12353">
                  <c:v>1.111383080482</c:v>
                </c:pt>
                <c:pt idx="12354">
                  <c:v>1.111418604851</c:v>
                </c:pt>
                <c:pt idx="12355">
                  <c:v>1.111548781395</c:v>
                </c:pt>
                <c:pt idx="12356">
                  <c:v>1.111644864082</c:v>
                </c:pt>
                <c:pt idx="12357">
                  <c:v>1.1116929054260001</c:v>
                </c:pt>
                <c:pt idx="12358">
                  <c:v>1.1117391586300001</c:v>
                </c:pt>
                <c:pt idx="12359">
                  <c:v>1.1117792129520001</c:v>
                </c:pt>
                <c:pt idx="12360">
                  <c:v>1.1118638515470001</c:v>
                </c:pt>
                <c:pt idx="12361">
                  <c:v>1.1120913028720001</c:v>
                </c:pt>
                <c:pt idx="12362">
                  <c:v>1.1122771501540001</c:v>
                </c:pt>
                <c:pt idx="12363">
                  <c:v>1.11233496666</c:v>
                </c:pt>
                <c:pt idx="12364">
                  <c:v>1.112382173538</c:v>
                </c:pt>
                <c:pt idx="12365">
                  <c:v>1.112405776978</c:v>
                </c:pt>
                <c:pt idx="12366">
                  <c:v>1.1124393939970001</c:v>
                </c:pt>
                <c:pt idx="12367">
                  <c:v>1.112482666969</c:v>
                </c:pt>
                <c:pt idx="12368">
                  <c:v>1.1125240325929999</c:v>
                </c:pt>
                <c:pt idx="12369">
                  <c:v>1.112547278404</c:v>
                </c:pt>
                <c:pt idx="12370">
                  <c:v>1.112569093704</c:v>
                </c:pt>
                <c:pt idx="12371">
                  <c:v>1.1125997304919999</c:v>
                </c:pt>
                <c:pt idx="12372">
                  <c:v>1.1126617193220001</c:v>
                </c:pt>
                <c:pt idx="12373">
                  <c:v>1.11271417141</c:v>
                </c:pt>
                <c:pt idx="12374">
                  <c:v>1.1128971576690001</c:v>
                </c:pt>
                <c:pt idx="12375">
                  <c:v>1.1129772663119999</c:v>
                </c:pt>
                <c:pt idx="12376">
                  <c:v>1.113000392914</c:v>
                </c:pt>
                <c:pt idx="12377">
                  <c:v>1.113057971001</c:v>
                </c:pt>
                <c:pt idx="12378">
                  <c:v>1.113083958626</c:v>
                </c:pt>
                <c:pt idx="12379">
                  <c:v>1.1131734848020001</c:v>
                </c:pt>
                <c:pt idx="12380">
                  <c:v>1.113255977631</c:v>
                </c:pt>
                <c:pt idx="12381">
                  <c:v>1.1133214235310001</c:v>
                </c:pt>
                <c:pt idx="12382">
                  <c:v>1.113378167152</c:v>
                </c:pt>
                <c:pt idx="12383">
                  <c:v>1.1134873628619999</c:v>
                </c:pt>
                <c:pt idx="12384">
                  <c:v>1.1135563850400001</c:v>
                </c:pt>
                <c:pt idx="12385">
                  <c:v>1.1136616468430001</c:v>
                </c:pt>
                <c:pt idx="12386">
                  <c:v>1.113931655884</c:v>
                </c:pt>
                <c:pt idx="12387">
                  <c:v>1.114037036896</c:v>
                </c:pt>
                <c:pt idx="12388">
                  <c:v>1.1142345666889999</c:v>
                </c:pt>
                <c:pt idx="12389">
                  <c:v>1.1143792867660001</c:v>
                </c:pt>
                <c:pt idx="12390">
                  <c:v>1.1145173311230001</c:v>
                </c:pt>
                <c:pt idx="12391">
                  <c:v>1.1147727966309999</c:v>
                </c:pt>
                <c:pt idx="12392">
                  <c:v>1.1148633956909999</c:v>
                </c:pt>
                <c:pt idx="12393">
                  <c:v>1.1149201393129999</c:v>
                </c:pt>
                <c:pt idx="12394">
                  <c:v>1.114999771118</c:v>
                </c:pt>
                <c:pt idx="12395">
                  <c:v>1.1150615215299999</c:v>
                </c:pt>
                <c:pt idx="12396">
                  <c:v>1.1151047945020001</c:v>
                </c:pt>
                <c:pt idx="12397">
                  <c:v>1.1151521205899999</c:v>
                </c:pt>
                <c:pt idx="12398">
                  <c:v>1.1152009963989999</c:v>
                </c:pt>
                <c:pt idx="12399">
                  <c:v>1.115244746208</c:v>
                </c:pt>
                <c:pt idx="12400">
                  <c:v>1.1152766942979999</c:v>
                </c:pt>
                <c:pt idx="12401">
                  <c:v>1.1153042316440001</c:v>
                </c:pt>
                <c:pt idx="12402">
                  <c:v>1.115332961082</c:v>
                </c:pt>
                <c:pt idx="12403">
                  <c:v>1.1153725385669999</c:v>
                </c:pt>
                <c:pt idx="12404">
                  <c:v>1.1154142618180001</c:v>
                </c:pt>
                <c:pt idx="12405">
                  <c:v>1.115468978882</c:v>
                </c:pt>
                <c:pt idx="12406">
                  <c:v>1.1155233383180001</c:v>
                </c:pt>
                <c:pt idx="12407">
                  <c:v>1.115814089775</c:v>
                </c:pt>
                <c:pt idx="12408">
                  <c:v>1.1159335374829999</c:v>
                </c:pt>
                <c:pt idx="12409">
                  <c:v>1.1160717010500001</c:v>
                </c:pt>
                <c:pt idx="12410">
                  <c:v>1.116394877434</c:v>
                </c:pt>
                <c:pt idx="12411">
                  <c:v>1.11667740345</c:v>
                </c:pt>
                <c:pt idx="12412">
                  <c:v>1.116728663445</c:v>
                </c:pt>
                <c:pt idx="12413">
                  <c:v>1.1167861223219999</c:v>
                </c:pt>
                <c:pt idx="12414">
                  <c:v>1.116842985153</c:v>
                </c:pt>
                <c:pt idx="12415">
                  <c:v>1.1169375181200001</c:v>
                </c:pt>
                <c:pt idx="12416">
                  <c:v>1.117081165314</c:v>
                </c:pt>
                <c:pt idx="12417">
                  <c:v>1.117214798927</c:v>
                </c:pt>
                <c:pt idx="12418">
                  <c:v>1.1174914836880001</c:v>
                </c:pt>
                <c:pt idx="12419">
                  <c:v>1.1177806854250001</c:v>
                </c:pt>
                <c:pt idx="12420">
                  <c:v>1.117899656296</c:v>
                </c:pt>
                <c:pt idx="12421">
                  <c:v>1.1180263757710001</c:v>
                </c:pt>
                <c:pt idx="12422">
                  <c:v>1.1181010007859999</c:v>
                </c:pt>
                <c:pt idx="12423">
                  <c:v>1.11817085743</c:v>
                </c:pt>
                <c:pt idx="12424">
                  <c:v>1.118242740631</c:v>
                </c:pt>
                <c:pt idx="12425">
                  <c:v>1.118364453316</c:v>
                </c:pt>
                <c:pt idx="12426">
                  <c:v>1.1186658143999999</c:v>
                </c:pt>
                <c:pt idx="12427">
                  <c:v>1.1187330484389999</c:v>
                </c:pt>
                <c:pt idx="12428">
                  <c:v>1.118804216385</c:v>
                </c:pt>
                <c:pt idx="12429">
                  <c:v>1.1188806295389999</c:v>
                </c:pt>
                <c:pt idx="12430">
                  <c:v>1.1189683675769999</c:v>
                </c:pt>
                <c:pt idx="12431">
                  <c:v>1.1190738677980001</c:v>
                </c:pt>
                <c:pt idx="12432">
                  <c:v>1.119289755821</c:v>
                </c:pt>
                <c:pt idx="12433">
                  <c:v>1.119605541229</c:v>
                </c:pt>
                <c:pt idx="12434">
                  <c:v>1.1198159456250001</c:v>
                </c:pt>
                <c:pt idx="12435">
                  <c:v>1.1199638843540001</c:v>
                </c:pt>
                <c:pt idx="12436">
                  <c:v>1.120275735855</c:v>
                </c:pt>
                <c:pt idx="12437">
                  <c:v>1.120367646217</c:v>
                </c:pt>
                <c:pt idx="12438">
                  <c:v>1.1204539537430001</c:v>
                </c:pt>
                <c:pt idx="12439">
                  <c:v>1.1205319166179999</c:v>
                </c:pt>
                <c:pt idx="12440">
                  <c:v>1.1206065416340001</c:v>
                </c:pt>
                <c:pt idx="12441">
                  <c:v>1.1206746101380001</c:v>
                </c:pt>
                <c:pt idx="12442">
                  <c:v>1.120875954628</c:v>
                </c:pt>
                <c:pt idx="12443">
                  <c:v>1.1209343671800001</c:v>
                </c:pt>
                <c:pt idx="12444">
                  <c:v>1.120990633965</c:v>
                </c:pt>
                <c:pt idx="12445">
                  <c:v>1.1210678815840001</c:v>
                </c:pt>
                <c:pt idx="12446">
                  <c:v>1.1211559772490001</c:v>
                </c:pt>
                <c:pt idx="12447">
                  <c:v>1.1212284564970001</c:v>
                </c:pt>
                <c:pt idx="12448">
                  <c:v>1.121279478073</c:v>
                </c:pt>
                <c:pt idx="12449">
                  <c:v>1.1213182210920001</c:v>
                </c:pt>
                <c:pt idx="12450">
                  <c:v>1.121359825134</c:v>
                </c:pt>
                <c:pt idx="12451">
                  <c:v>1.1214030981059999</c:v>
                </c:pt>
                <c:pt idx="12452">
                  <c:v>1.1214920282359999</c:v>
                </c:pt>
                <c:pt idx="12453">
                  <c:v>1.1215720176699999</c:v>
                </c:pt>
                <c:pt idx="12454">
                  <c:v>1.121858358383</c:v>
                </c:pt>
                <c:pt idx="12455">
                  <c:v>1.1221807003019999</c:v>
                </c:pt>
                <c:pt idx="12456">
                  <c:v>1.1222747564319999</c:v>
                </c:pt>
                <c:pt idx="12457">
                  <c:v>1.122345089912</c:v>
                </c:pt>
                <c:pt idx="12458">
                  <c:v>1.1226758956909999</c:v>
                </c:pt>
                <c:pt idx="12459">
                  <c:v>1.1228303909299999</c:v>
                </c:pt>
                <c:pt idx="12460">
                  <c:v>1.1231042146679999</c:v>
                </c:pt>
                <c:pt idx="12461">
                  <c:v>1.1232672929759999</c:v>
                </c:pt>
                <c:pt idx="12462">
                  <c:v>1.1235198974609999</c:v>
                </c:pt>
                <c:pt idx="12463">
                  <c:v>1.1236671209339999</c:v>
                </c:pt>
                <c:pt idx="12464">
                  <c:v>1.1238911151890001</c:v>
                </c:pt>
                <c:pt idx="12465">
                  <c:v>1.1239838600159999</c:v>
                </c:pt>
                <c:pt idx="12466">
                  <c:v>1.124077320099</c:v>
                </c:pt>
                <c:pt idx="12467">
                  <c:v>1.1241424083710001</c:v>
                </c:pt>
                <c:pt idx="12468">
                  <c:v>1.124287843704</c:v>
                </c:pt>
                <c:pt idx="12469">
                  <c:v>1.124587655067</c:v>
                </c:pt>
                <c:pt idx="12470">
                  <c:v>1.124882221222</c:v>
                </c:pt>
                <c:pt idx="12471">
                  <c:v>1.1249595880509999</c:v>
                </c:pt>
                <c:pt idx="12472">
                  <c:v>1.1250412464140001</c:v>
                </c:pt>
                <c:pt idx="12473">
                  <c:v>1.125086545944</c:v>
                </c:pt>
                <c:pt idx="12474">
                  <c:v>1.1252166032790001</c:v>
                </c:pt>
                <c:pt idx="12475">
                  <c:v>1.1254224777220001</c:v>
                </c:pt>
                <c:pt idx="12476">
                  <c:v>1.12552511692</c:v>
                </c:pt>
                <c:pt idx="12477">
                  <c:v>1.1256920099259999</c:v>
                </c:pt>
                <c:pt idx="12478">
                  <c:v>1.1259161233899999</c:v>
                </c:pt>
                <c:pt idx="12479">
                  <c:v>1.1260187625889999</c:v>
                </c:pt>
                <c:pt idx="12480">
                  <c:v>1.1262578964229999</c:v>
                </c:pt>
                <c:pt idx="12481">
                  <c:v>1.1263364553449999</c:v>
                </c:pt>
                <c:pt idx="12482">
                  <c:v>1.126417040825</c:v>
                </c:pt>
                <c:pt idx="12483">
                  <c:v>1.126500606537</c:v>
                </c:pt>
                <c:pt idx="12484">
                  <c:v>1.126589655876</c:v>
                </c:pt>
                <c:pt idx="12485">
                  <c:v>1.126774311066</c:v>
                </c:pt>
                <c:pt idx="12486">
                  <c:v>1.1270748376849999</c:v>
                </c:pt>
                <c:pt idx="12487">
                  <c:v>1.127203345299</c:v>
                </c:pt>
                <c:pt idx="12488">
                  <c:v>1.127279877663</c:v>
                </c:pt>
                <c:pt idx="12489">
                  <c:v>1.127646327019</c:v>
                </c:pt>
                <c:pt idx="12490">
                  <c:v>1.1277488470079999</c:v>
                </c:pt>
                <c:pt idx="12491">
                  <c:v>1.127994298935</c:v>
                </c:pt>
                <c:pt idx="12492">
                  <c:v>1.1282449960709999</c:v>
                </c:pt>
                <c:pt idx="12493">
                  <c:v>1.1283694505690001</c:v>
                </c:pt>
                <c:pt idx="12494">
                  <c:v>1.1285079717640001</c:v>
                </c:pt>
                <c:pt idx="12495">
                  <c:v>1.128606319427</c:v>
                </c:pt>
                <c:pt idx="12496">
                  <c:v>1.1288100481029999</c:v>
                </c:pt>
                <c:pt idx="12497">
                  <c:v>1.128880023956</c:v>
                </c:pt>
                <c:pt idx="12498">
                  <c:v>1.12895834446</c:v>
                </c:pt>
                <c:pt idx="12499">
                  <c:v>1.129058837891</c:v>
                </c:pt>
                <c:pt idx="12500">
                  <c:v>1.129106879234</c:v>
                </c:pt>
                <c:pt idx="12501">
                  <c:v>1.1291943788529999</c:v>
                </c:pt>
                <c:pt idx="12502">
                  <c:v>1.1292420625690001</c:v>
                </c:pt>
                <c:pt idx="12503">
                  <c:v>1.129307985306</c:v>
                </c:pt>
                <c:pt idx="12504">
                  <c:v>1.129375100136</c:v>
                </c:pt>
                <c:pt idx="12505">
                  <c:v>1.1294323205950001</c:v>
                </c:pt>
                <c:pt idx="12506">
                  <c:v>1.129559159279</c:v>
                </c:pt>
                <c:pt idx="12507">
                  <c:v>1.1296234130859999</c:v>
                </c:pt>
                <c:pt idx="12508">
                  <c:v>1.1297718286509999</c:v>
                </c:pt>
                <c:pt idx="12509">
                  <c:v>1.130053043365</c:v>
                </c:pt>
                <c:pt idx="12510">
                  <c:v>1.130355358124</c:v>
                </c:pt>
                <c:pt idx="12511">
                  <c:v>1.130504488945</c:v>
                </c:pt>
                <c:pt idx="12512">
                  <c:v>1.130614519119</c:v>
                </c:pt>
                <c:pt idx="12513">
                  <c:v>1.130681633949</c:v>
                </c:pt>
                <c:pt idx="12514">
                  <c:v>1.1307464838029999</c:v>
                </c:pt>
                <c:pt idx="12515">
                  <c:v>1.130852222443</c:v>
                </c:pt>
                <c:pt idx="12516">
                  <c:v>1.1309462785719999</c:v>
                </c:pt>
                <c:pt idx="12517">
                  <c:v>1.1310120821</c:v>
                </c:pt>
                <c:pt idx="12518">
                  <c:v>1.131103515625</c:v>
                </c:pt>
                <c:pt idx="12519">
                  <c:v>1.1312670707700001</c:v>
                </c:pt>
                <c:pt idx="12520">
                  <c:v>1.131619691849</c:v>
                </c:pt>
                <c:pt idx="12521">
                  <c:v>1.1319438219069999</c:v>
                </c:pt>
                <c:pt idx="12522">
                  <c:v>1.132053732872</c:v>
                </c:pt>
                <c:pt idx="12523">
                  <c:v>1.132135868073</c:v>
                </c:pt>
                <c:pt idx="12524">
                  <c:v>1.132221460342</c:v>
                </c:pt>
                <c:pt idx="12525">
                  <c:v>1.1324237585070001</c:v>
                </c:pt>
                <c:pt idx="12526">
                  <c:v>1.132510662079</c:v>
                </c:pt>
                <c:pt idx="12527">
                  <c:v>1.1325826644899999</c:v>
                </c:pt>
                <c:pt idx="12528">
                  <c:v>1.1326096057890001</c:v>
                </c:pt>
                <c:pt idx="12529">
                  <c:v>1.132681727409</c:v>
                </c:pt>
                <c:pt idx="12530">
                  <c:v>1.1327162981029999</c:v>
                </c:pt>
                <c:pt idx="12531">
                  <c:v>1.132772445679</c:v>
                </c:pt>
                <c:pt idx="12532">
                  <c:v>1.1328550577159999</c:v>
                </c:pt>
                <c:pt idx="12533">
                  <c:v>1.1329375505449999</c:v>
                </c:pt>
                <c:pt idx="12534">
                  <c:v>1.13302230835</c:v>
                </c:pt>
                <c:pt idx="12535">
                  <c:v>1.1331197023390001</c:v>
                </c:pt>
                <c:pt idx="12536">
                  <c:v>1.1332235336300001</c:v>
                </c:pt>
                <c:pt idx="12537">
                  <c:v>1.13332259655</c:v>
                </c:pt>
                <c:pt idx="12538">
                  <c:v>1.1333463191990001</c:v>
                </c:pt>
                <c:pt idx="12539">
                  <c:v>1.1334415674210001</c:v>
                </c:pt>
                <c:pt idx="12540">
                  <c:v>1.1335645914079999</c:v>
                </c:pt>
                <c:pt idx="12541">
                  <c:v>1.1337496042249999</c:v>
                </c:pt>
                <c:pt idx="12542">
                  <c:v>1.133900523186</c:v>
                </c:pt>
                <c:pt idx="12543">
                  <c:v>1.134168148041</c:v>
                </c:pt>
                <c:pt idx="12544">
                  <c:v>1.134480476379</c:v>
                </c:pt>
                <c:pt idx="12545">
                  <c:v>1.134503245354</c:v>
                </c:pt>
                <c:pt idx="12546">
                  <c:v>1.134573817253</c:v>
                </c:pt>
                <c:pt idx="12547">
                  <c:v>1.134596467018</c:v>
                </c:pt>
                <c:pt idx="12548">
                  <c:v>1.1347004175190001</c:v>
                </c:pt>
                <c:pt idx="12549">
                  <c:v>1.134794592857</c:v>
                </c:pt>
                <c:pt idx="12550">
                  <c:v>1.134900689125</c:v>
                </c:pt>
                <c:pt idx="12551">
                  <c:v>1.135152697563</c:v>
                </c:pt>
                <c:pt idx="12552">
                  <c:v>1.1352082490919999</c:v>
                </c:pt>
                <c:pt idx="12553">
                  <c:v>1.13526892662</c:v>
                </c:pt>
                <c:pt idx="12554">
                  <c:v>1.1353299617770001</c:v>
                </c:pt>
                <c:pt idx="12555">
                  <c:v>1.135390758514</c:v>
                </c:pt>
                <c:pt idx="12556">
                  <c:v>1.1354415416720001</c:v>
                </c:pt>
                <c:pt idx="12557">
                  <c:v>1.1355196237559999</c:v>
                </c:pt>
                <c:pt idx="12558">
                  <c:v>1.135592222214</c:v>
                </c:pt>
                <c:pt idx="12559">
                  <c:v>1.135687232018</c:v>
                </c:pt>
                <c:pt idx="12560">
                  <c:v>1.1357864141459999</c:v>
                </c:pt>
                <c:pt idx="12561">
                  <c:v>1.1358349323270001</c:v>
                </c:pt>
                <c:pt idx="12562">
                  <c:v>1.135891318321</c:v>
                </c:pt>
                <c:pt idx="12563">
                  <c:v>1.135957360268</c:v>
                </c:pt>
                <c:pt idx="12564">
                  <c:v>1.136021971703</c:v>
                </c:pt>
                <c:pt idx="12565">
                  <c:v>1.13608777523</c:v>
                </c:pt>
                <c:pt idx="12566">
                  <c:v>1.136303067207</c:v>
                </c:pt>
                <c:pt idx="12567">
                  <c:v>1.136443257332</c:v>
                </c:pt>
                <c:pt idx="12568">
                  <c:v>1.13658618927</c:v>
                </c:pt>
                <c:pt idx="12569">
                  <c:v>1.1369469165799999</c:v>
                </c:pt>
                <c:pt idx="12570">
                  <c:v>1.137315154076</c:v>
                </c:pt>
                <c:pt idx="12571">
                  <c:v>1.1376136541370001</c:v>
                </c:pt>
                <c:pt idx="12572">
                  <c:v>1.1379591226579999</c:v>
                </c:pt>
                <c:pt idx="12573">
                  <c:v>1.1381621360780001</c:v>
                </c:pt>
                <c:pt idx="12574">
                  <c:v>1.1383323669430001</c:v>
                </c:pt>
                <c:pt idx="12575">
                  <c:v>1.1384316682819999</c:v>
                </c:pt>
                <c:pt idx="12576">
                  <c:v>1.1385198831559999</c:v>
                </c:pt>
                <c:pt idx="12577">
                  <c:v>1.138613581657</c:v>
                </c:pt>
                <c:pt idx="12578">
                  <c:v>1.138641357422</c:v>
                </c:pt>
                <c:pt idx="12579">
                  <c:v>1.1387051343920001</c:v>
                </c:pt>
                <c:pt idx="12580">
                  <c:v>1.138730287552</c:v>
                </c:pt>
                <c:pt idx="12581">
                  <c:v>1.1387915611270001</c:v>
                </c:pt>
                <c:pt idx="12582">
                  <c:v>1.1388353109360001</c:v>
                </c:pt>
                <c:pt idx="12583">
                  <c:v>1.138882040977</c:v>
                </c:pt>
                <c:pt idx="12584">
                  <c:v>1.138973474503</c:v>
                </c:pt>
                <c:pt idx="12585">
                  <c:v>1.139055490494</c:v>
                </c:pt>
                <c:pt idx="12586">
                  <c:v>1.13939499855</c:v>
                </c:pt>
                <c:pt idx="12587">
                  <c:v>1.139496564865</c:v>
                </c:pt>
                <c:pt idx="12588">
                  <c:v>1.139599561691</c:v>
                </c:pt>
                <c:pt idx="12589">
                  <c:v>1.1397002935410001</c:v>
                </c:pt>
                <c:pt idx="12590">
                  <c:v>1.1398127079010001</c:v>
                </c:pt>
                <c:pt idx="12591">
                  <c:v>1.1398954391480001</c:v>
                </c:pt>
                <c:pt idx="12592">
                  <c:v>1.1399992704390001</c:v>
                </c:pt>
                <c:pt idx="12593">
                  <c:v>1.140078902245</c:v>
                </c:pt>
                <c:pt idx="12594">
                  <c:v>1.1401534080510001</c:v>
                </c:pt>
                <c:pt idx="12595">
                  <c:v>1.140508174896</c:v>
                </c:pt>
                <c:pt idx="12596">
                  <c:v>1.140645861626</c:v>
                </c:pt>
                <c:pt idx="12597">
                  <c:v>1.1410144567489999</c:v>
                </c:pt>
                <c:pt idx="12598">
                  <c:v>1.1411762237550001</c:v>
                </c:pt>
                <c:pt idx="12599">
                  <c:v>1.1412795782089999</c:v>
                </c:pt>
                <c:pt idx="12600">
                  <c:v>1.1414091587070001</c:v>
                </c:pt>
                <c:pt idx="12601">
                  <c:v>1.1416970491409999</c:v>
                </c:pt>
                <c:pt idx="12602">
                  <c:v>1.1417964696880001</c:v>
                </c:pt>
                <c:pt idx="12603">
                  <c:v>1.142065405846</c:v>
                </c:pt>
                <c:pt idx="12604">
                  <c:v>1.142390727997</c:v>
                </c:pt>
                <c:pt idx="12605">
                  <c:v>1.14249765873</c:v>
                </c:pt>
                <c:pt idx="12606">
                  <c:v>1.1428273916239999</c:v>
                </c:pt>
                <c:pt idx="12607">
                  <c:v>1.1431610584259999</c:v>
                </c:pt>
                <c:pt idx="12608">
                  <c:v>1.1434774398800001</c:v>
                </c:pt>
                <c:pt idx="12609">
                  <c:v>1.1436673402790001</c:v>
                </c:pt>
                <c:pt idx="12610">
                  <c:v>1.1439311504359999</c:v>
                </c:pt>
                <c:pt idx="12611">
                  <c:v>1.144101500511</c:v>
                </c:pt>
                <c:pt idx="12612">
                  <c:v>1.144389986992</c:v>
                </c:pt>
                <c:pt idx="12613">
                  <c:v>1.1447228193279999</c:v>
                </c:pt>
                <c:pt idx="12614">
                  <c:v>1.14485013485</c:v>
                </c:pt>
                <c:pt idx="12615">
                  <c:v>1.1449356079099999</c:v>
                </c:pt>
                <c:pt idx="12616">
                  <c:v>1.1450259685519999</c:v>
                </c:pt>
                <c:pt idx="12617">
                  <c:v>1.1451487541200001</c:v>
                </c:pt>
                <c:pt idx="12618">
                  <c:v>1.145491361618</c:v>
                </c:pt>
                <c:pt idx="12619">
                  <c:v>1.1455919742580001</c:v>
                </c:pt>
                <c:pt idx="12620">
                  <c:v>1.145695090294</c:v>
                </c:pt>
                <c:pt idx="12621">
                  <c:v>1.1457625627520001</c:v>
                </c:pt>
                <c:pt idx="12622">
                  <c:v>1.1458464860919999</c:v>
                </c:pt>
                <c:pt idx="12623">
                  <c:v>1.1459354162219999</c:v>
                </c:pt>
                <c:pt idx="12624">
                  <c:v>1.1459974050520001</c:v>
                </c:pt>
                <c:pt idx="12625">
                  <c:v>1.146303892136</c:v>
                </c:pt>
                <c:pt idx="12626">
                  <c:v>1.146511435509</c:v>
                </c:pt>
                <c:pt idx="12627">
                  <c:v>1.1466119289400001</c:v>
                </c:pt>
                <c:pt idx="12628">
                  <c:v>1.146738886833</c:v>
                </c:pt>
                <c:pt idx="12629">
                  <c:v>1.146847844124</c:v>
                </c:pt>
                <c:pt idx="12630">
                  <c:v>1.146950125694</c:v>
                </c:pt>
                <c:pt idx="12631">
                  <c:v>1.1471667289730001</c:v>
                </c:pt>
                <c:pt idx="12632">
                  <c:v>1.147232413292</c:v>
                </c:pt>
                <c:pt idx="12633">
                  <c:v>1.1473225355150001</c:v>
                </c:pt>
                <c:pt idx="12634">
                  <c:v>1.1474275588989999</c:v>
                </c:pt>
                <c:pt idx="12635">
                  <c:v>1.1477850675579999</c:v>
                </c:pt>
                <c:pt idx="12636">
                  <c:v>1.1480665206909999</c:v>
                </c:pt>
                <c:pt idx="12637">
                  <c:v>1.1482208967209999</c:v>
                </c:pt>
                <c:pt idx="12638">
                  <c:v>1.148537755013</c:v>
                </c:pt>
                <c:pt idx="12639">
                  <c:v>1.148615479469</c:v>
                </c:pt>
                <c:pt idx="12640">
                  <c:v>1.148805618286</c:v>
                </c:pt>
                <c:pt idx="12641">
                  <c:v>1.1489924192430001</c:v>
                </c:pt>
                <c:pt idx="12642">
                  <c:v>1.1490823030470001</c:v>
                </c:pt>
                <c:pt idx="12643">
                  <c:v>1.14913880825</c:v>
                </c:pt>
                <c:pt idx="12644">
                  <c:v>1.149204730988</c:v>
                </c:pt>
                <c:pt idx="12645">
                  <c:v>1.1493463516239999</c:v>
                </c:pt>
                <c:pt idx="12646">
                  <c:v>1.149657249451</c:v>
                </c:pt>
                <c:pt idx="12647">
                  <c:v>1.1500344276429999</c:v>
                </c:pt>
                <c:pt idx="12648">
                  <c:v>1.1503170728679999</c:v>
                </c:pt>
                <c:pt idx="12649">
                  <c:v>1.1506475210189999</c:v>
                </c:pt>
                <c:pt idx="12650">
                  <c:v>1.1506990194319999</c:v>
                </c:pt>
                <c:pt idx="12651">
                  <c:v>1.1507600545879999</c:v>
                </c:pt>
                <c:pt idx="12652">
                  <c:v>1.1507983207700001</c:v>
                </c:pt>
                <c:pt idx="12653">
                  <c:v>1.150879621506</c:v>
                </c:pt>
                <c:pt idx="12654">
                  <c:v>1.150907874107</c:v>
                </c:pt>
                <c:pt idx="12655">
                  <c:v>1.1509857177730001</c:v>
                </c:pt>
                <c:pt idx="12656">
                  <c:v>1.1510204076770001</c:v>
                </c:pt>
                <c:pt idx="12657">
                  <c:v>1.1510822772980001</c:v>
                </c:pt>
                <c:pt idx="12658">
                  <c:v>1.151160597801</c:v>
                </c:pt>
                <c:pt idx="12659">
                  <c:v>1.1513190269469999</c:v>
                </c:pt>
                <c:pt idx="12660">
                  <c:v>1.1515054702759999</c:v>
                </c:pt>
                <c:pt idx="12661">
                  <c:v>1.1516118049620001</c:v>
                </c:pt>
                <c:pt idx="12662">
                  <c:v>1.151690721512</c:v>
                </c:pt>
                <c:pt idx="12663">
                  <c:v>1.151781201363</c:v>
                </c:pt>
                <c:pt idx="12664">
                  <c:v>1.1518750190730001</c:v>
                </c:pt>
                <c:pt idx="12665">
                  <c:v>1.1519622802730001</c:v>
                </c:pt>
                <c:pt idx="12666">
                  <c:v>1.1520360708240001</c:v>
                </c:pt>
                <c:pt idx="12667">
                  <c:v>1.152113556862</c:v>
                </c:pt>
                <c:pt idx="12668">
                  <c:v>1.1522442102429999</c:v>
                </c:pt>
                <c:pt idx="12669">
                  <c:v>1.1523408889769999</c:v>
                </c:pt>
                <c:pt idx="12670">
                  <c:v>1.1525202989579999</c:v>
                </c:pt>
                <c:pt idx="12671">
                  <c:v>1.1526186466220001</c:v>
                </c:pt>
                <c:pt idx="12672">
                  <c:v>1.1527473926539999</c:v>
                </c:pt>
                <c:pt idx="12673">
                  <c:v>1.15307867527</c:v>
                </c:pt>
                <c:pt idx="12674">
                  <c:v>1.1531350612639999</c:v>
                </c:pt>
                <c:pt idx="12675">
                  <c:v>1.1532214879989999</c:v>
                </c:pt>
                <c:pt idx="12676">
                  <c:v>1.1533145904540001</c:v>
                </c:pt>
                <c:pt idx="12677">
                  <c:v>1.153376340866</c:v>
                </c:pt>
                <c:pt idx="12678">
                  <c:v>1.153436303139</c:v>
                </c:pt>
                <c:pt idx="12679">
                  <c:v>1.153503656387</c:v>
                </c:pt>
                <c:pt idx="12680">
                  <c:v>1.153593182564</c:v>
                </c:pt>
                <c:pt idx="12681">
                  <c:v>1.1536347866059999</c:v>
                </c:pt>
                <c:pt idx="12682">
                  <c:v>1.1536803245539999</c:v>
                </c:pt>
                <c:pt idx="12683">
                  <c:v>1.1537185907359999</c:v>
                </c:pt>
                <c:pt idx="12684">
                  <c:v>1.153771281242</c:v>
                </c:pt>
                <c:pt idx="12685">
                  <c:v>1.1538323163990001</c:v>
                </c:pt>
                <c:pt idx="12686">
                  <c:v>1.1538972854609999</c:v>
                </c:pt>
                <c:pt idx="12687">
                  <c:v>1.154214978218</c:v>
                </c:pt>
                <c:pt idx="12688">
                  <c:v>1.154437184334</c:v>
                </c:pt>
                <c:pt idx="12689">
                  <c:v>1.1544976234440001</c:v>
                </c:pt>
                <c:pt idx="12690">
                  <c:v>1.154584527016</c:v>
                </c:pt>
                <c:pt idx="12691">
                  <c:v>1.154688358307</c:v>
                </c:pt>
                <c:pt idx="12692">
                  <c:v>1.154910087585</c:v>
                </c:pt>
                <c:pt idx="12693">
                  <c:v>1.155239105225</c:v>
                </c:pt>
                <c:pt idx="12694">
                  <c:v>1.155403494835</c:v>
                </c:pt>
                <c:pt idx="12695">
                  <c:v>1.1554936170579999</c:v>
                </c:pt>
                <c:pt idx="12696">
                  <c:v>1.1555727720260001</c:v>
                </c:pt>
                <c:pt idx="12697">
                  <c:v>1.1556478738780001</c:v>
                </c:pt>
                <c:pt idx="12698">
                  <c:v>1.155944108963</c:v>
                </c:pt>
                <c:pt idx="12699">
                  <c:v>1.15602004528</c:v>
                </c:pt>
                <c:pt idx="12700">
                  <c:v>1.156129717827</c:v>
                </c:pt>
                <c:pt idx="12701">
                  <c:v>1.156484007835</c:v>
                </c:pt>
                <c:pt idx="12702">
                  <c:v>1.1566909551619999</c:v>
                </c:pt>
                <c:pt idx="12703">
                  <c:v>1.1568651199340001</c:v>
                </c:pt>
                <c:pt idx="12704">
                  <c:v>1.157192349434</c:v>
                </c:pt>
                <c:pt idx="12705">
                  <c:v>1.157552719116</c:v>
                </c:pt>
                <c:pt idx="12706">
                  <c:v>1.157631278038</c:v>
                </c:pt>
                <c:pt idx="12707">
                  <c:v>1.157685995102</c:v>
                </c:pt>
                <c:pt idx="12708">
                  <c:v>1.1577415466309999</c:v>
                </c:pt>
                <c:pt idx="12709">
                  <c:v>1.1578277349470001</c:v>
                </c:pt>
                <c:pt idx="12710">
                  <c:v>1.1581252813339999</c:v>
                </c:pt>
                <c:pt idx="12711">
                  <c:v>1.1582682132719999</c:v>
                </c:pt>
                <c:pt idx="12712">
                  <c:v>1.158353924751</c:v>
                </c:pt>
                <c:pt idx="12713">
                  <c:v>1.158454418182</c:v>
                </c:pt>
                <c:pt idx="12714">
                  <c:v>1.158597826958</c:v>
                </c:pt>
                <c:pt idx="12715">
                  <c:v>1.1587206125259999</c:v>
                </c:pt>
                <c:pt idx="12716">
                  <c:v>1.1588157415389999</c:v>
                </c:pt>
                <c:pt idx="12717">
                  <c:v>1.1591610908509999</c:v>
                </c:pt>
                <c:pt idx="12718">
                  <c:v>1.1594886779789999</c:v>
                </c:pt>
                <c:pt idx="12719">
                  <c:v>1.1598140001299999</c:v>
                </c:pt>
                <c:pt idx="12720">
                  <c:v>1.1601738929750001</c:v>
                </c:pt>
                <c:pt idx="12721">
                  <c:v>1.160498857498</c:v>
                </c:pt>
                <c:pt idx="12722">
                  <c:v>1.1606268882749999</c:v>
                </c:pt>
                <c:pt idx="12723">
                  <c:v>1.160955667496</c:v>
                </c:pt>
                <c:pt idx="12724">
                  <c:v>1.161009550095</c:v>
                </c:pt>
                <c:pt idx="12725">
                  <c:v>1.161060214043</c:v>
                </c:pt>
                <c:pt idx="12726">
                  <c:v>1.1611052751540001</c:v>
                </c:pt>
                <c:pt idx="12727">
                  <c:v>1.1611515283580001</c:v>
                </c:pt>
                <c:pt idx="12728">
                  <c:v>1.1611901521679999</c:v>
                </c:pt>
                <c:pt idx="12729">
                  <c:v>1.161293506622</c:v>
                </c:pt>
                <c:pt idx="12730">
                  <c:v>1.161438584328</c:v>
                </c:pt>
                <c:pt idx="12731">
                  <c:v>1.1617444753649999</c:v>
                </c:pt>
                <c:pt idx="12732">
                  <c:v>1.1619888544079999</c:v>
                </c:pt>
                <c:pt idx="12733">
                  <c:v>1.162330746651</c:v>
                </c:pt>
                <c:pt idx="12734">
                  <c:v>1.16263961792</c:v>
                </c:pt>
                <c:pt idx="12735">
                  <c:v>1.162932991982</c:v>
                </c:pt>
                <c:pt idx="12736">
                  <c:v>1.163177251816</c:v>
                </c:pt>
                <c:pt idx="12737">
                  <c:v>1.163474917412</c:v>
                </c:pt>
                <c:pt idx="12738">
                  <c:v>1.163571953773</c:v>
                </c:pt>
                <c:pt idx="12739">
                  <c:v>1.1636592149730001</c:v>
                </c:pt>
                <c:pt idx="12740">
                  <c:v>1.1637265682219999</c:v>
                </c:pt>
                <c:pt idx="12741">
                  <c:v>1.1638171672819999</c:v>
                </c:pt>
                <c:pt idx="12742">
                  <c:v>1.1639329195020001</c:v>
                </c:pt>
                <c:pt idx="12743">
                  <c:v>1.1641788482669999</c:v>
                </c:pt>
                <c:pt idx="12744">
                  <c:v>1.1643116474149999</c:v>
                </c:pt>
                <c:pt idx="12745">
                  <c:v>1.1644353866579999</c:v>
                </c:pt>
                <c:pt idx="12746">
                  <c:v>1.1646173000340001</c:v>
                </c:pt>
                <c:pt idx="12747">
                  <c:v>1.1647839546200001</c:v>
                </c:pt>
                <c:pt idx="12748">
                  <c:v>1.1651012897490001</c:v>
                </c:pt>
                <c:pt idx="12749">
                  <c:v>1.1652015447620001</c:v>
                </c:pt>
                <c:pt idx="12750">
                  <c:v>1.1652947664260001</c:v>
                </c:pt>
                <c:pt idx="12751">
                  <c:v>1.1656222343439999</c:v>
                </c:pt>
                <c:pt idx="12752">
                  <c:v>1.1657091379169999</c:v>
                </c:pt>
                <c:pt idx="12753">
                  <c:v>1.1658414602280001</c:v>
                </c:pt>
                <c:pt idx="12754">
                  <c:v>1.1659272909159999</c:v>
                </c:pt>
                <c:pt idx="12755">
                  <c:v>1.166003465652</c:v>
                </c:pt>
                <c:pt idx="12756">
                  <c:v>1.1660858392719999</c:v>
                </c:pt>
                <c:pt idx="12757">
                  <c:v>1.1662105321880001</c:v>
                </c:pt>
                <c:pt idx="12758">
                  <c:v>1.1662811040879999</c:v>
                </c:pt>
                <c:pt idx="12759">
                  <c:v>1.1663647890090001</c:v>
                </c:pt>
                <c:pt idx="12760">
                  <c:v>1.1664564609529999</c:v>
                </c:pt>
                <c:pt idx="12761">
                  <c:v>1.1665565967560001</c:v>
                </c:pt>
                <c:pt idx="12762">
                  <c:v>1.166654706001</c:v>
                </c:pt>
                <c:pt idx="12763">
                  <c:v>1.1667482852940001</c:v>
                </c:pt>
                <c:pt idx="12764">
                  <c:v>1.1668250560760001</c:v>
                </c:pt>
                <c:pt idx="12765">
                  <c:v>1.166912555695</c:v>
                </c:pt>
                <c:pt idx="12766">
                  <c:v>1.1669963598249999</c:v>
                </c:pt>
                <c:pt idx="12767">
                  <c:v>1.1670774221419999</c:v>
                </c:pt>
                <c:pt idx="12768">
                  <c:v>1.1671673059459999</c:v>
                </c:pt>
                <c:pt idx="12769">
                  <c:v>1.167292237282</c:v>
                </c:pt>
                <c:pt idx="12770">
                  <c:v>1.1674135923390001</c:v>
                </c:pt>
                <c:pt idx="12771">
                  <c:v>1.1677165031429999</c:v>
                </c:pt>
                <c:pt idx="12772">
                  <c:v>1.167777776718</c:v>
                </c:pt>
                <c:pt idx="12773">
                  <c:v>1.1678382158280001</c:v>
                </c:pt>
                <c:pt idx="12774">
                  <c:v>1.167886853218</c:v>
                </c:pt>
                <c:pt idx="12775">
                  <c:v>1.1679302453989999</c:v>
                </c:pt>
                <c:pt idx="12776">
                  <c:v>1.1679776906970001</c:v>
                </c:pt>
                <c:pt idx="12777">
                  <c:v>1.1680183410639999</c:v>
                </c:pt>
                <c:pt idx="12778">
                  <c:v>1.168063759804</c:v>
                </c:pt>
                <c:pt idx="12779">
                  <c:v>1.168111562729</c:v>
                </c:pt>
                <c:pt idx="12780">
                  <c:v>1.1681665182109999</c:v>
                </c:pt>
                <c:pt idx="12781">
                  <c:v>1.168219685555</c:v>
                </c:pt>
                <c:pt idx="12782">
                  <c:v>1.1682690382000001</c:v>
                </c:pt>
                <c:pt idx="12783">
                  <c:v>1.1683326959610001</c:v>
                </c:pt>
                <c:pt idx="12784">
                  <c:v>1.168507695198</c:v>
                </c:pt>
                <c:pt idx="12785">
                  <c:v>1.1685971021649999</c:v>
                </c:pt>
                <c:pt idx="12786">
                  <c:v>1.168694257736</c:v>
                </c:pt>
                <c:pt idx="12787">
                  <c:v>1.1687914133070001</c:v>
                </c:pt>
                <c:pt idx="12788">
                  <c:v>1.1688683032989999</c:v>
                </c:pt>
                <c:pt idx="12789">
                  <c:v>1.1691648960109999</c:v>
                </c:pt>
                <c:pt idx="12790">
                  <c:v>1.1692116260530001</c:v>
                </c:pt>
                <c:pt idx="12791">
                  <c:v>1.1692579984660001</c:v>
                </c:pt>
                <c:pt idx="12792">
                  <c:v>1.1693012714390001</c:v>
                </c:pt>
                <c:pt idx="12793">
                  <c:v>1.1693514585489999</c:v>
                </c:pt>
                <c:pt idx="12794">
                  <c:v>1.1694035530089999</c:v>
                </c:pt>
                <c:pt idx="12795">
                  <c:v>1.1694637537000001</c:v>
                </c:pt>
                <c:pt idx="12796">
                  <c:v>1.1695195436479999</c:v>
                </c:pt>
                <c:pt idx="12797">
                  <c:v>1.1695634126659999</c:v>
                </c:pt>
                <c:pt idx="12798">
                  <c:v>1.1696065664290001</c:v>
                </c:pt>
                <c:pt idx="12799">
                  <c:v>1.169651627541</c:v>
                </c:pt>
                <c:pt idx="12800">
                  <c:v>1.169745564461</c:v>
                </c:pt>
                <c:pt idx="12801">
                  <c:v>1.169813513756</c:v>
                </c:pt>
                <c:pt idx="12802">
                  <c:v>1.170150279999</c:v>
                </c:pt>
                <c:pt idx="12803">
                  <c:v>1.1702779531480001</c:v>
                </c:pt>
                <c:pt idx="12804">
                  <c:v>1.170604467392</c:v>
                </c:pt>
                <c:pt idx="12805">
                  <c:v>1.1707673072810001</c:v>
                </c:pt>
                <c:pt idx="12806">
                  <c:v>1.1708499193190001</c:v>
                </c:pt>
                <c:pt idx="12807">
                  <c:v>1.1709253787989999</c:v>
                </c:pt>
                <c:pt idx="12808">
                  <c:v>1.1710009574889999</c:v>
                </c:pt>
                <c:pt idx="12809">
                  <c:v>1.171332001686</c:v>
                </c:pt>
                <c:pt idx="12810">
                  <c:v>1.171456217766</c:v>
                </c:pt>
                <c:pt idx="12811">
                  <c:v>1.171605825424</c:v>
                </c:pt>
                <c:pt idx="12812">
                  <c:v>1.1718095541</c:v>
                </c:pt>
                <c:pt idx="12813">
                  <c:v>1.17188346386</c:v>
                </c:pt>
                <c:pt idx="12814">
                  <c:v>1.1720123291019999</c:v>
                </c:pt>
                <c:pt idx="12815">
                  <c:v>1.172111153603</c:v>
                </c:pt>
                <c:pt idx="12816">
                  <c:v>1.17229783535</c:v>
                </c:pt>
                <c:pt idx="12817">
                  <c:v>1.172353744507</c:v>
                </c:pt>
                <c:pt idx="12818">
                  <c:v>1.172460198402</c:v>
                </c:pt>
                <c:pt idx="12819">
                  <c:v>1.172771453857</c:v>
                </c:pt>
                <c:pt idx="12820">
                  <c:v>1.172948479652</c:v>
                </c:pt>
                <c:pt idx="12821">
                  <c:v>1.1730290651319999</c:v>
                </c:pt>
                <c:pt idx="12822">
                  <c:v>1.173123002052</c:v>
                </c:pt>
                <c:pt idx="12823">
                  <c:v>1.1731739044189999</c:v>
                </c:pt>
                <c:pt idx="12824">
                  <c:v>1.1732332706449999</c:v>
                </c:pt>
                <c:pt idx="12825">
                  <c:v>1.173271894455</c:v>
                </c:pt>
                <c:pt idx="12826">
                  <c:v>1.1733603477479999</c:v>
                </c:pt>
                <c:pt idx="12827">
                  <c:v>1.173456072807</c:v>
                </c:pt>
                <c:pt idx="12828">
                  <c:v>1.173551797867</c:v>
                </c:pt>
                <c:pt idx="12829">
                  <c:v>1.173879623413</c:v>
                </c:pt>
                <c:pt idx="12830">
                  <c:v>1.1739749908449999</c:v>
                </c:pt>
                <c:pt idx="12831">
                  <c:v>1.174040913582</c:v>
                </c:pt>
                <c:pt idx="12832">
                  <c:v>1.174098372459</c:v>
                </c:pt>
                <c:pt idx="12833">
                  <c:v>1.1741528511049999</c:v>
                </c:pt>
                <c:pt idx="12834">
                  <c:v>1.1742761135099999</c:v>
                </c:pt>
                <c:pt idx="12835">
                  <c:v>1.1743875741959999</c:v>
                </c:pt>
                <c:pt idx="12836">
                  <c:v>1.174488902092</c:v>
                </c:pt>
                <c:pt idx="12837">
                  <c:v>1.1748391389849999</c:v>
                </c:pt>
                <c:pt idx="12838">
                  <c:v>1.175143122673</c:v>
                </c:pt>
                <c:pt idx="12839">
                  <c:v>1.1752754449839999</c:v>
                </c:pt>
                <c:pt idx="12840">
                  <c:v>1.1753978729250001</c:v>
                </c:pt>
                <c:pt idx="12841">
                  <c:v>1.1757191419599999</c:v>
                </c:pt>
                <c:pt idx="12842">
                  <c:v>1.17586004734</c:v>
                </c:pt>
                <c:pt idx="12843">
                  <c:v>1.1759572029109999</c:v>
                </c:pt>
                <c:pt idx="12844">
                  <c:v>1.1760501861570001</c:v>
                </c:pt>
                <c:pt idx="12845">
                  <c:v>1.176350474358</c:v>
                </c:pt>
                <c:pt idx="12846">
                  <c:v>1.1764782667160001</c:v>
                </c:pt>
                <c:pt idx="12847">
                  <c:v>1.1765545606609999</c:v>
                </c:pt>
                <c:pt idx="12848">
                  <c:v>1.1766362190249999</c:v>
                </c:pt>
                <c:pt idx="12849">
                  <c:v>1.176721215248</c:v>
                </c:pt>
                <c:pt idx="12850">
                  <c:v>1.17681646347</c:v>
                </c:pt>
                <c:pt idx="12851">
                  <c:v>1.1769266128539999</c:v>
                </c:pt>
                <c:pt idx="12852">
                  <c:v>1.1772816181179999</c:v>
                </c:pt>
                <c:pt idx="12853">
                  <c:v>1.1774516105649999</c:v>
                </c:pt>
                <c:pt idx="12854">
                  <c:v>1.1775437593460001</c:v>
                </c:pt>
                <c:pt idx="12855">
                  <c:v>1.1776278018949999</c:v>
                </c:pt>
                <c:pt idx="12856">
                  <c:v>1.177739858627</c:v>
                </c:pt>
                <c:pt idx="12857">
                  <c:v>1.1780859231950001</c:v>
                </c:pt>
                <c:pt idx="12858">
                  <c:v>1.1781454086300001</c:v>
                </c:pt>
                <c:pt idx="12859">
                  <c:v>1.1782075166699999</c:v>
                </c:pt>
                <c:pt idx="12860">
                  <c:v>1.178275823593</c:v>
                </c:pt>
                <c:pt idx="12861">
                  <c:v>1.1784026622770001</c:v>
                </c:pt>
                <c:pt idx="12862">
                  <c:v>1.178547024727</c:v>
                </c:pt>
                <c:pt idx="12863">
                  <c:v>1.178880095482</c:v>
                </c:pt>
                <c:pt idx="12864">
                  <c:v>1.1789728403090001</c:v>
                </c:pt>
                <c:pt idx="12865">
                  <c:v>1.1790215969090001</c:v>
                </c:pt>
                <c:pt idx="12866">
                  <c:v>1.1791230440139999</c:v>
                </c:pt>
                <c:pt idx="12867">
                  <c:v>1.1792162656780001</c:v>
                </c:pt>
                <c:pt idx="12868">
                  <c:v>1.1792770624160001</c:v>
                </c:pt>
                <c:pt idx="12869">
                  <c:v>1.179359793663</c:v>
                </c:pt>
                <c:pt idx="12870">
                  <c:v>1.179449558258</c:v>
                </c:pt>
                <c:pt idx="12871">
                  <c:v>1.1796013116840001</c:v>
                </c:pt>
                <c:pt idx="12872">
                  <c:v>1.179783463478</c:v>
                </c:pt>
                <c:pt idx="12873">
                  <c:v>1.179856777191</c:v>
                </c:pt>
                <c:pt idx="12874">
                  <c:v>1.179930686951</c:v>
                </c:pt>
                <c:pt idx="12875">
                  <c:v>1.1800601482390001</c:v>
                </c:pt>
                <c:pt idx="12876">
                  <c:v>1.1803209781649999</c:v>
                </c:pt>
                <c:pt idx="12877">
                  <c:v>1.1804641485209999</c:v>
                </c:pt>
                <c:pt idx="12878">
                  <c:v>1.180767774582</c:v>
                </c:pt>
                <c:pt idx="12879">
                  <c:v>1.1810235977170001</c:v>
                </c:pt>
                <c:pt idx="12880">
                  <c:v>1.181161165237</c:v>
                </c:pt>
                <c:pt idx="12881">
                  <c:v>1.1812957525250001</c:v>
                </c:pt>
                <c:pt idx="12882">
                  <c:v>1.1816269159320001</c:v>
                </c:pt>
                <c:pt idx="12883">
                  <c:v>1.181801319122</c:v>
                </c:pt>
                <c:pt idx="12884">
                  <c:v>1.181892633438</c:v>
                </c:pt>
                <c:pt idx="12885">
                  <c:v>1.1819837093350001</c:v>
                </c:pt>
                <c:pt idx="12886">
                  <c:v>1.1820698976520001</c:v>
                </c:pt>
                <c:pt idx="12887">
                  <c:v>1.182144641876</c:v>
                </c:pt>
                <c:pt idx="12888">
                  <c:v>1.182280659676</c:v>
                </c:pt>
                <c:pt idx="12889">
                  <c:v>1.182354807854</c:v>
                </c:pt>
                <c:pt idx="12890">
                  <c:v>1.182430624962</c:v>
                </c:pt>
                <c:pt idx="12891">
                  <c:v>1.1825208663939999</c:v>
                </c:pt>
                <c:pt idx="12892">
                  <c:v>1.18258690834</c:v>
                </c:pt>
                <c:pt idx="12893">
                  <c:v>1.1826124191280001</c:v>
                </c:pt>
                <c:pt idx="12894">
                  <c:v>1.1826838254930001</c:v>
                </c:pt>
                <c:pt idx="12895">
                  <c:v>1.182714104652</c:v>
                </c:pt>
                <c:pt idx="12896">
                  <c:v>1.18282699585</c:v>
                </c:pt>
                <c:pt idx="12897">
                  <c:v>1.1829333305359999</c:v>
                </c:pt>
                <c:pt idx="12898">
                  <c:v>1.1830224990839999</c:v>
                </c:pt>
                <c:pt idx="12899">
                  <c:v>1.183122873306</c:v>
                </c:pt>
                <c:pt idx="12900">
                  <c:v>1.183386445045</c:v>
                </c:pt>
                <c:pt idx="12901">
                  <c:v>1.1834871768949999</c:v>
                </c:pt>
                <c:pt idx="12902">
                  <c:v>1.1836026906970001</c:v>
                </c:pt>
                <c:pt idx="12903">
                  <c:v>1.1836857795719999</c:v>
                </c:pt>
                <c:pt idx="12904">
                  <c:v>1.183727264404</c:v>
                </c:pt>
                <c:pt idx="12905">
                  <c:v>1.1837757825849999</c:v>
                </c:pt>
                <c:pt idx="12906">
                  <c:v>1.1838330030440001</c:v>
                </c:pt>
                <c:pt idx="12907">
                  <c:v>1.183886885643</c:v>
                </c:pt>
                <c:pt idx="12908">
                  <c:v>1.183941602707</c:v>
                </c:pt>
                <c:pt idx="12909">
                  <c:v>1.183999300003</c:v>
                </c:pt>
                <c:pt idx="12910">
                  <c:v>1.1843063831330001</c:v>
                </c:pt>
                <c:pt idx="12911">
                  <c:v>1.184664726257</c:v>
                </c:pt>
                <c:pt idx="12912">
                  <c:v>1.1849510669709999</c:v>
                </c:pt>
                <c:pt idx="12913">
                  <c:v>1.1850138902659999</c:v>
                </c:pt>
                <c:pt idx="12914">
                  <c:v>1.1853617429729999</c:v>
                </c:pt>
                <c:pt idx="12915">
                  <c:v>1.1854968070980001</c:v>
                </c:pt>
                <c:pt idx="12916">
                  <c:v>1.185814380646</c:v>
                </c:pt>
                <c:pt idx="12917">
                  <c:v>1.186140537262</c:v>
                </c:pt>
                <c:pt idx="12918">
                  <c:v>1.1863710880280001</c:v>
                </c:pt>
                <c:pt idx="12919">
                  <c:v>1.1864831447599999</c:v>
                </c:pt>
                <c:pt idx="12920">
                  <c:v>1.1866128444670001</c:v>
                </c:pt>
                <c:pt idx="12921">
                  <c:v>1.186713576317</c:v>
                </c:pt>
                <c:pt idx="12922">
                  <c:v>1.187026500702</c:v>
                </c:pt>
                <c:pt idx="12923">
                  <c:v>1.187138795853</c:v>
                </c:pt>
                <c:pt idx="12924">
                  <c:v>1.187235832214</c:v>
                </c:pt>
                <c:pt idx="12925">
                  <c:v>1.1873295307159999</c:v>
                </c:pt>
                <c:pt idx="12926">
                  <c:v>1.1874279975890001</c:v>
                </c:pt>
                <c:pt idx="12927">
                  <c:v>1.187518239021</c:v>
                </c:pt>
                <c:pt idx="12928">
                  <c:v>1.187579631805</c:v>
                </c:pt>
                <c:pt idx="12929">
                  <c:v>1.1876399517059999</c:v>
                </c:pt>
                <c:pt idx="12930">
                  <c:v>1.187705755234</c:v>
                </c:pt>
                <c:pt idx="12931">
                  <c:v>1.187794089317</c:v>
                </c:pt>
                <c:pt idx="12932">
                  <c:v>1.1878858804700001</c:v>
                </c:pt>
                <c:pt idx="12933">
                  <c:v>1.188005685806</c:v>
                </c:pt>
                <c:pt idx="12934">
                  <c:v>1.1880844831470001</c:v>
                </c:pt>
                <c:pt idx="12935">
                  <c:v>1.1881995201110001</c:v>
                </c:pt>
                <c:pt idx="12936">
                  <c:v>1.1882671117779999</c:v>
                </c:pt>
                <c:pt idx="12937">
                  <c:v>1.1883987188339999</c:v>
                </c:pt>
                <c:pt idx="12938">
                  <c:v>1.188693523407</c:v>
                </c:pt>
                <c:pt idx="12939">
                  <c:v>1.1889312267300001</c:v>
                </c:pt>
                <c:pt idx="12940">
                  <c:v>1.189247250557</c:v>
                </c:pt>
                <c:pt idx="12941">
                  <c:v>1.189422726631</c:v>
                </c:pt>
                <c:pt idx="12942">
                  <c:v>1.189505338669</c:v>
                </c:pt>
                <c:pt idx="12943">
                  <c:v>1.1895904541019999</c:v>
                </c:pt>
                <c:pt idx="12944">
                  <c:v>1.18967628479</c:v>
                </c:pt>
                <c:pt idx="12945">
                  <c:v>1.1897571086880001</c:v>
                </c:pt>
                <c:pt idx="12946">
                  <c:v>1.189893603325</c:v>
                </c:pt>
                <c:pt idx="12947">
                  <c:v>1.1902514696119999</c:v>
                </c:pt>
                <c:pt idx="12948">
                  <c:v>1.1903516054150001</c:v>
                </c:pt>
                <c:pt idx="12949">
                  <c:v>1.1904511451719999</c:v>
                </c:pt>
                <c:pt idx="12950">
                  <c:v>1.190495967865</c:v>
                </c:pt>
                <c:pt idx="12951">
                  <c:v>1.1905611753459999</c:v>
                </c:pt>
                <c:pt idx="12952">
                  <c:v>1.190596342087</c:v>
                </c:pt>
                <c:pt idx="12953">
                  <c:v>1.190668463707</c:v>
                </c:pt>
                <c:pt idx="12954">
                  <c:v>1.1907024383539999</c:v>
                </c:pt>
                <c:pt idx="12955">
                  <c:v>1.1907771825789999</c:v>
                </c:pt>
                <c:pt idx="12956">
                  <c:v>1.190824627876</c:v>
                </c:pt>
                <c:pt idx="12957">
                  <c:v>1.1908851861950001</c:v>
                </c:pt>
                <c:pt idx="12958">
                  <c:v>1.1909507513049999</c:v>
                </c:pt>
                <c:pt idx="12959">
                  <c:v>1.190988659859</c:v>
                </c:pt>
                <c:pt idx="12960">
                  <c:v>1.1910578012469999</c:v>
                </c:pt>
                <c:pt idx="12961">
                  <c:v>1.191085577011</c:v>
                </c:pt>
                <c:pt idx="12962">
                  <c:v>1.1911782026290001</c:v>
                </c:pt>
                <c:pt idx="12963">
                  <c:v>1.1915132999419999</c:v>
                </c:pt>
                <c:pt idx="12964">
                  <c:v>1.1916079521180001</c:v>
                </c:pt>
                <c:pt idx="12965">
                  <c:v>1.1916531324390001</c:v>
                </c:pt>
                <c:pt idx="12966">
                  <c:v>1.1917258501050001</c:v>
                </c:pt>
                <c:pt idx="12967">
                  <c:v>1.191839694977</c:v>
                </c:pt>
                <c:pt idx="12968">
                  <c:v>1.191930174828</c:v>
                </c:pt>
                <c:pt idx="12969">
                  <c:v>1.1920205354690001</c:v>
                </c:pt>
                <c:pt idx="12970">
                  <c:v>1.1920720338819999</c:v>
                </c:pt>
                <c:pt idx="12971">
                  <c:v>1.1921521425249999</c:v>
                </c:pt>
                <c:pt idx="12972">
                  <c:v>1.1922490596769999</c:v>
                </c:pt>
                <c:pt idx="12973">
                  <c:v>1.1923162937159999</c:v>
                </c:pt>
                <c:pt idx="12974">
                  <c:v>1.192499041557</c:v>
                </c:pt>
                <c:pt idx="12975">
                  <c:v>1.1926772594449999</c:v>
                </c:pt>
                <c:pt idx="12976">
                  <c:v>1.1929526329040001</c:v>
                </c:pt>
                <c:pt idx="12977">
                  <c:v>1.193004608154</c:v>
                </c:pt>
                <c:pt idx="12978">
                  <c:v>1.19305741787</c:v>
                </c:pt>
                <c:pt idx="12979">
                  <c:v>1.193117856979</c:v>
                </c:pt>
                <c:pt idx="12980">
                  <c:v>1.1931732892989999</c:v>
                </c:pt>
                <c:pt idx="12981">
                  <c:v>1.193217992783</c:v>
                </c:pt>
                <c:pt idx="12982">
                  <c:v>1.1932622194289999</c:v>
                </c:pt>
                <c:pt idx="12983">
                  <c:v>1.1933487653729999</c:v>
                </c:pt>
                <c:pt idx="12984">
                  <c:v>1.193660974503</c:v>
                </c:pt>
                <c:pt idx="12985">
                  <c:v>1.1938925981520001</c:v>
                </c:pt>
                <c:pt idx="12986">
                  <c:v>1.1942101717</c:v>
                </c:pt>
                <c:pt idx="12987">
                  <c:v>1.194315910339</c:v>
                </c:pt>
                <c:pt idx="12988">
                  <c:v>1.1946477890010001</c:v>
                </c:pt>
                <c:pt idx="12989">
                  <c:v>1.1948518753049999</c:v>
                </c:pt>
                <c:pt idx="12990">
                  <c:v>1.1951670646670001</c:v>
                </c:pt>
                <c:pt idx="12991">
                  <c:v>1.1954199075700001</c:v>
                </c:pt>
                <c:pt idx="12992">
                  <c:v>1.195520877838</c:v>
                </c:pt>
                <c:pt idx="12993">
                  <c:v>1.1956120729449999</c:v>
                </c:pt>
                <c:pt idx="12994">
                  <c:v>1.195706367493</c:v>
                </c:pt>
                <c:pt idx="12995">
                  <c:v>1.195799231529</c:v>
                </c:pt>
                <c:pt idx="12996">
                  <c:v>1.1958796977999999</c:v>
                </c:pt>
                <c:pt idx="12997">
                  <c:v>1.19595515728</c:v>
                </c:pt>
                <c:pt idx="12998">
                  <c:v>1.1963216066360001</c:v>
                </c:pt>
                <c:pt idx="12999">
                  <c:v>1.1965438127520001</c:v>
                </c:pt>
                <c:pt idx="13000">
                  <c:v>1.196686625481</c:v>
                </c:pt>
                <c:pt idx="13001">
                  <c:v>1.1968806982039999</c:v>
                </c:pt>
                <c:pt idx="13002">
                  <c:v>1.1972230672840001</c:v>
                </c:pt>
                <c:pt idx="13003">
                  <c:v>1.1974551677700001</c:v>
                </c:pt>
                <c:pt idx="13004">
                  <c:v>1.197562098503</c:v>
                </c:pt>
                <c:pt idx="13005">
                  <c:v>1.197613358498</c:v>
                </c:pt>
                <c:pt idx="13006">
                  <c:v>1.1976622343059999</c:v>
                </c:pt>
                <c:pt idx="13007">
                  <c:v>1.1977062225340001</c:v>
                </c:pt>
                <c:pt idx="13008">
                  <c:v>1.197754025459</c:v>
                </c:pt>
                <c:pt idx="13009">
                  <c:v>1.1978032588959999</c:v>
                </c:pt>
                <c:pt idx="13010">
                  <c:v>1.1978613138200001</c:v>
                </c:pt>
                <c:pt idx="13011">
                  <c:v>1.19791674614</c:v>
                </c:pt>
                <c:pt idx="13012">
                  <c:v>1.1979706287380001</c:v>
                </c:pt>
                <c:pt idx="13013">
                  <c:v>1.198073625565</c:v>
                </c:pt>
                <c:pt idx="13014">
                  <c:v>1.198261380196</c:v>
                </c:pt>
                <c:pt idx="13015">
                  <c:v>1.1983411312100001</c:v>
                </c:pt>
                <c:pt idx="13016">
                  <c:v>1.1984273195270001</c:v>
                </c:pt>
                <c:pt idx="13017">
                  <c:v>1.1985117197040001</c:v>
                </c:pt>
                <c:pt idx="13018">
                  <c:v>1.19859457016</c:v>
                </c:pt>
                <c:pt idx="13019">
                  <c:v>1.1989061832429999</c:v>
                </c:pt>
                <c:pt idx="13020">
                  <c:v>1.199040055275</c:v>
                </c:pt>
                <c:pt idx="13021">
                  <c:v>1.1991044282909999</c:v>
                </c:pt>
                <c:pt idx="13022">
                  <c:v>1.1992332935329999</c:v>
                </c:pt>
                <c:pt idx="13023">
                  <c:v>1.199306845665</c:v>
                </c:pt>
                <c:pt idx="13024">
                  <c:v>1.199405431747</c:v>
                </c:pt>
                <c:pt idx="13025">
                  <c:v>1.1994905471799999</c:v>
                </c:pt>
                <c:pt idx="13026">
                  <c:v>1.199786663055</c:v>
                </c:pt>
                <c:pt idx="13027">
                  <c:v>1.2000082731249999</c:v>
                </c:pt>
                <c:pt idx="13028">
                  <c:v>1.200227499008</c:v>
                </c:pt>
                <c:pt idx="13029">
                  <c:v>1.2003616094589999</c:v>
                </c:pt>
                <c:pt idx="13030">
                  <c:v>1.20044708252</c:v>
                </c:pt>
                <c:pt idx="13031">
                  <c:v>1.200522184372</c:v>
                </c:pt>
                <c:pt idx="13032">
                  <c:v>1.2005890607830001</c:v>
                </c:pt>
                <c:pt idx="13033">
                  <c:v>1.200715780258</c:v>
                </c:pt>
                <c:pt idx="13034">
                  <c:v>1.2007901668550001</c:v>
                </c:pt>
                <c:pt idx="13035">
                  <c:v>1.2008655071259999</c:v>
                </c:pt>
                <c:pt idx="13036">
                  <c:v>1.200993061066</c:v>
                </c:pt>
                <c:pt idx="13037">
                  <c:v>1.2013030052189999</c:v>
                </c:pt>
                <c:pt idx="13038">
                  <c:v>1.2016605138780001</c:v>
                </c:pt>
                <c:pt idx="13039">
                  <c:v>1.201809287071</c:v>
                </c:pt>
                <c:pt idx="13040">
                  <c:v>1.2019116878510001</c:v>
                </c:pt>
                <c:pt idx="13041">
                  <c:v>1.2020083665850001</c:v>
                </c:pt>
                <c:pt idx="13042">
                  <c:v>1.2021044492720001</c:v>
                </c:pt>
                <c:pt idx="13043">
                  <c:v>1.202208399773</c:v>
                </c:pt>
                <c:pt idx="13044">
                  <c:v>1.2025794982910001</c:v>
                </c:pt>
                <c:pt idx="13045">
                  <c:v>1.202698588371</c:v>
                </c:pt>
                <c:pt idx="13046">
                  <c:v>1.202793717384</c:v>
                </c:pt>
                <c:pt idx="13047">
                  <c:v>1.203071117401</c:v>
                </c:pt>
                <c:pt idx="13048">
                  <c:v>1.2031292915339999</c:v>
                </c:pt>
                <c:pt idx="13049">
                  <c:v>1.2031838893889999</c:v>
                </c:pt>
                <c:pt idx="13050">
                  <c:v>1.2032371759410001</c:v>
                </c:pt>
                <c:pt idx="13051">
                  <c:v>1.2032771110530001</c:v>
                </c:pt>
                <c:pt idx="13052">
                  <c:v>1.203315138817</c:v>
                </c:pt>
                <c:pt idx="13053">
                  <c:v>1.2033580541610001</c:v>
                </c:pt>
                <c:pt idx="13054">
                  <c:v>1.203449368477</c:v>
                </c:pt>
                <c:pt idx="13055">
                  <c:v>1.2035231590269999</c:v>
                </c:pt>
                <c:pt idx="13056">
                  <c:v>1.203589081764</c:v>
                </c:pt>
                <c:pt idx="13057">
                  <c:v>1.203647613525</c:v>
                </c:pt>
                <c:pt idx="13058">
                  <c:v>1.2037035226820001</c:v>
                </c:pt>
                <c:pt idx="13059">
                  <c:v>1.2037655115129999</c:v>
                </c:pt>
                <c:pt idx="13060">
                  <c:v>1.20382142067</c:v>
                </c:pt>
                <c:pt idx="13061">
                  <c:v>1.2038735151290001</c:v>
                </c:pt>
                <c:pt idx="13062">
                  <c:v>1.203936815262</c:v>
                </c:pt>
                <c:pt idx="13063">
                  <c:v>1.2040027379989999</c:v>
                </c:pt>
                <c:pt idx="13064">
                  <c:v>1.204374551773</c:v>
                </c:pt>
                <c:pt idx="13065">
                  <c:v>1.2044551372529999</c:v>
                </c:pt>
                <c:pt idx="13066">
                  <c:v>1.204584598541</c:v>
                </c:pt>
                <c:pt idx="13067">
                  <c:v>1.2047394514080001</c:v>
                </c:pt>
                <c:pt idx="13068">
                  <c:v>1.2048134803770001</c:v>
                </c:pt>
                <c:pt idx="13069">
                  <c:v>1.2048920392989999</c:v>
                </c:pt>
                <c:pt idx="13070">
                  <c:v>1.204973697662</c:v>
                </c:pt>
                <c:pt idx="13071">
                  <c:v>1.205067873001</c:v>
                </c:pt>
                <c:pt idx="13072">
                  <c:v>1.205166220665</c:v>
                </c:pt>
                <c:pt idx="13073">
                  <c:v>1.205275297165</c:v>
                </c:pt>
                <c:pt idx="13074">
                  <c:v>1.2053787708279999</c:v>
                </c:pt>
                <c:pt idx="13075">
                  <c:v>1.205472946167</c:v>
                </c:pt>
                <c:pt idx="13076">
                  <c:v>1.2055668830870001</c:v>
                </c:pt>
                <c:pt idx="13077">
                  <c:v>1.2056105136869999</c:v>
                </c:pt>
                <c:pt idx="13078">
                  <c:v>1.205721616745</c:v>
                </c:pt>
                <c:pt idx="13079">
                  <c:v>1.205755591393</c:v>
                </c:pt>
                <c:pt idx="13080">
                  <c:v>1.205825567245</c:v>
                </c:pt>
                <c:pt idx="13081">
                  <c:v>1.2058492898940001</c:v>
                </c:pt>
                <c:pt idx="13082">
                  <c:v>1.205924749374</c:v>
                </c:pt>
                <c:pt idx="13083">
                  <c:v>1.205959439278</c:v>
                </c:pt>
                <c:pt idx="13084">
                  <c:v>1.2060222625729999</c:v>
                </c:pt>
                <c:pt idx="13085">
                  <c:v>1.206068634987</c:v>
                </c:pt>
                <c:pt idx="13086">
                  <c:v>1.2061153650280001</c:v>
                </c:pt>
                <c:pt idx="13087">
                  <c:v>1.206177592278</c:v>
                </c:pt>
                <c:pt idx="13088">
                  <c:v>1.20620906353</c:v>
                </c:pt>
                <c:pt idx="13089">
                  <c:v>1.206282496452</c:v>
                </c:pt>
                <c:pt idx="13090">
                  <c:v>1.2063100337979999</c:v>
                </c:pt>
                <c:pt idx="13091">
                  <c:v>1.206406950951</c:v>
                </c:pt>
                <c:pt idx="13092">
                  <c:v>1.206534385681</c:v>
                </c:pt>
                <c:pt idx="13093">
                  <c:v>1.206667900085</c:v>
                </c:pt>
                <c:pt idx="13094">
                  <c:v>1.2068078517909999</c:v>
                </c:pt>
                <c:pt idx="13095">
                  <c:v>1.2071188688279999</c:v>
                </c:pt>
                <c:pt idx="13096">
                  <c:v>1.2071791887279999</c:v>
                </c:pt>
                <c:pt idx="13097">
                  <c:v>1.2072714567180001</c:v>
                </c:pt>
                <c:pt idx="13098">
                  <c:v>1.2073526382449999</c:v>
                </c:pt>
                <c:pt idx="13099">
                  <c:v>1.2074050903319999</c:v>
                </c:pt>
                <c:pt idx="13100">
                  <c:v>1.2075089216229999</c:v>
                </c:pt>
                <c:pt idx="13101">
                  <c:v>1.207571744919</c:v>
                </c:pt>
                <c:pt idx="13102">
                  <c:v>1.207669496536</c:v>
                </c:pt>
                <c:pt idx="13103">
                  <c:v>1.2077275514600001</c:v>
                </c:pt>
                <c:pt idx="13104">
                  <c:v>1.2077850103379999</c:v>
                </c:pt>
                <c:pt idx="13105">
                  <c:v>1.20782995224</c:v>
                </c:pt>
                <c:pt idx="13106">
                  <c:v>1.207911133766</c:v>
                </c:pt>
                <c:pt idx="13107">
                  <c:v>1.208005309105</c:v>
                </c:pt>
                <c:pt idx="13108">
                  <c:v>1.2081668376920001</c:v>
                </c:pt>
                <c:pt idx="13109">
                  <c:v>1.208270192146</c:v>
                </c:pt>
                <c:pt idx="13110">
                  <c:v>1.208592176437</c:v>
                </c:pt>
                <c:pt idx="13111">
                  <c:v>1.20875954628</c:v>
                </c:pt>
                <c:pt idx="13112">
                  <c:v>1.2090617418289999</c:v>
                </c:pt>
                <c:pt idx="13113">
                  <c:v>1.209221482277</c:v>
                </c:pt>
                <c:pt idx="13114">
                  <c:v>1.2095235586169999</c:v>
                </c:pt>
                <c:pt idx="13115">
                  <c:v>1.2095751762389999</c:v>
                </c:pt>
                <c:pt idx="13116">
                  <c:v>1.2097102403640001</c:v>
                </c:pt>
                <c:pt idx="13117">
                  <c:v>1.2100243568419999</c:v>
                </c:pt>
                <c:pt idx="13118">
                  <c:v>1.2102524042130001</c:v>
                </c:pt>
                <c:pt idx="13119">
                  <c:v>1.2104425430300001</c:v>
                </c:pt>
                <c:pt idx="13120">
                  <c:v>1.210566878319</c:v>
                </c:pt>
                <c:pt idx="13121">
                  <c:v>1.2106633186339999</c:v>
                </c:pt>
                <c:pt idx="13122">
                  <c:v>1.210782289505</c:v>
                </c:pt>
                <c:pt idx="13123">
                  <c:v>1.210919260979</c:v>
                </c:pt>
                <c:pt idx="13124">
                  <c:v>1.211240291595</c:v>
                </c:pt>
                <c:pt idx="13125">
                  <c:v>1.2113479375839999</c:v>
                </c:pt>
                <c:pt idx="13126">
                  <c:v>1.211439967155</c:v>
                </c:pt>
                <c:pt idx="13127">
                  <c:v>1.211520791054</c:v>
                </c:pt>
                <c:pt idx="13128">
                  <c:v>1.2116615772249999</c:v>
                </c:pt>
                <c:pt idx="13129">
                  <c:v>1.211881041527</c:v>
                </c:pt>
                <c:pt idx="13130">
                  <c:v>1.212054371834</c:v>
                </c:pt>
                <c:pt idx="13131">
                  <c:v>1.2121324539180001</c:v>
                </c:pt>
                <c:pt idx="13132">
                  <c:v>1.2122501134870001</c:v>
                </c:pt>
                <c:pt idx="13133">
                  <c:v>1.212385058403</c:v>
                </c:pt>
                <c:pt idx="13134">
                  <c:v>1.212712883949</c:v>
                </c:pt>
                <c:pt idx="13135">
                  <c:v>1.2129479646679999</c:v>
                </c:pt>
                <c:pt idx="13136">
                  <c:v>1.2130314111710001</c:v>
                </c:pt>
                <c:pt idx="13137">
                  <c:v>1.21312713623</c:v>
                </c:pt>
                <c:pt idx="13138">
                  <c:v>1.21317076683</c:v>
                </c:pt>
                <c:pt idx="13139">
                  <c:v>1.2132130861279999</c:v>
                </c:pt>
                <c:pt idx="13140">
                  <c:v>1.2132583856579999</c:v>
                </c:pt>
                <c:pt idx="13141">
                  <c:v>1.2133028507229999</c:v>
                </c:pt>
                <c:pt idx="13142">
                  <c:v>1.213357806206</c:v>
                </c:pt>
                <c:pt idx="13143">
                  <c:v>1.2134193181990001</c:v>
                </c:pt>
                <c:pt idx="13144">
                  <c:v>1.2134729623789999</c:v>
                </c:pt>
                <c:pt idx="13145">
                  <c:v>1.213530659676</c:v>
                </c:pt>
                <c:pt idx="13146">
                  <c:v>1.2138730287549999</c:v>
                </c:pt>
                <c:pt idx="13147">
                  <c:v>1.2142467498780001</c:v>
                </c:pt>
                <c:pt idx="13148">
                  <c:v>1.214483380318</c:v>
                </c:pt>
                <c:pt idx="13149">
                  <c:v>1.2146123647689999</c:v>
                </c:pt>
                <c:pt idx="13150">
                  <c:v>1.2149671316149999</c:v>
                </c:pt>
                <c:pt idx="13151">
                  <c:v>1.2151598930359999</c:v>
                </c:pt>
                <c:pt idx="13152">
                  <c:v>1.2152769565579999</c:v>
                </c:pt>
                <c:pt idx="13153">
                  <c:v>1.215358257294</c:v>
                </c:pt>
                <c:pt idx="13154">
                  <c:v>1.215439319611</c:v>
                </c:pt>
                <c:pt idx="13155">
                  <c:v>1.2155129909519999</c:v>
                </c:pt>
                <c:pt idx="13156">
                  <c:v>1.2156473398209999</c:v>
                </c:pt>
                <c:pt idx="13157">
                  <c:v>1.2157946825029999</c:v>
                </c:pt>
                <c:pt idx="13158">
                  <c:v>1.2159202098849999</c:v>
                </c:pt>
                <c:pt idx="13159">
                  <c:v>1.2160639762879999</c:v>
                </c:pt>
                <c:pt idx="13160">
                  <c:v>1.2164188623429999</c:v>
                </c:pt>
                <c:pt idx="13161">
                  <c:v>1.2166953086850001</c:v>
                </c:pt>
                <c:pt idx="13162">
                  <c:v>1.216849327087</c:v>
                </c:pt>
                <c:pt idx="13163">
                  <c:v>1.2169593572620001</c:v>
                </c:pt>
                <c:pt idx="13164">
                  <c:v>1.217093110085</c:v>
                </c:pt>
                <c:pt idx="13165">
                  <c:v>1.2171585559839999</c:v>
                </c:pt>
                <c:pt idx="13166">
                  <c:v>1.217289566994</c:v>
                </c:pt>
                <c:pt idx="13167">
                  <c:v>1.217418670654</c:v>
                </c:pt>
                <c:pt idx="13168">
                  <c:v>1.2175201177599999</c:v>
                </c:pt>
                <c:pt idx="13169">
                  <c:v>1.2176779508590001</c:v>
                </c:pt>
                <c:pt idx="13170">
                  <c:v>1.217797040939</c:v>
                </c:pt>
                <c:pt idx="13171">
                  <c:v>1.2181522846220001</c:v>
                </c:pt>
                <c:pt idx="13172">
                  <c:v>1.218291521072</c:v>
                </c:pt>
                <c:pt idx="13173">
                  <c:v>1.218362808228</c:v>
                </c:pt>
                <c:pt idx="13174">
                  <c:v>1.218495726585</c:v>
                </c:pt>
                <c:pt idx="13175">
                  <c:v>1.21875166893</c:v>
                </c:pt>
                <c:pt idx="13176">
                  <c:v>1.218846797943</c:v>
                </c:pt>
                <c:pt idx="13177">
                  <c:v>1.2189455032350001</c:v>
                </c:pt>
                <c:pt idx="13178">
                  <c:v>1.21901345253</c:v>
                </c:pt>
                <c:pt idx="13179">
                  <c:v>1.2191997766489999</c:v>
                </c:pt>
                <c:pt idx="13180">
                  <c:v>1.2194819450379999</c:v>
                </c:pt>
                <c:pt idx="13181">
                  <c:v>1.219763875008</c:v>
                </c:pt>
                <c:pt idx="13182">
                  <c:v>1.219857573509</c:v>
                </c:pt>
                <c:pt idx="13183">
                  <c:v>1.2199431657790001</c:v>
                </c:pt>
                <c:pt idx="13184">
                  <c:v>1.2200182676319999</c:v>
                </c:pt>
                <c:pt idx="13185">
                  <c:v>1.2200949192049999</c:v>
                </c:pt>
                <c:pt idx="13186">
                  <c:v>1.220230460167</c:v>
                </c:pt>
                <c:pt idx="13187">
                  <c:v>1.2203112840649999</c:v>
                </c:pt>
                <c:pt idx="13188">
                  <c:v>1.2203930616380001</c:v>
                </c:pt>
                <c:pt idx="13189">
                  <c:v>1.220467448235</c:v>
                </c:pt>
                <c:pt idx="13190">
                  <c:v>1.2205957174299999</c:v>
                </c:pt>
                <c:pt idx="13191">
                  <c:v>1.220908284187</c:v>
                </c:pt>
                <c:pt idx="13192">
                  <c:v>1.2211410999300001</c:v>
                </c:pt>
                <c:pt idx="13193">
                  <c:v>1.2214889526370001</c:v>
                </c:pt>
                <c:pt idx="13194">
                  <c:v>1.2216142416</c:v>
                </c:pt>
                <c:pt idx="13195">
                  <c:v>1.221694469452</c:v>
                </c:pt>
                <c:pt idx="13196">
                  <c:v>1.221774935722</c:v>
                </c:pt>
                <c:pt idx="13197">
                  <c:v>1.2218562364579999</c:v>
                </c:pt>
                <c:pt idx="13198">
                  <c:v>1.2219406366350001</c:v>
                </c:pt>
                <c:pt idx="13199">
                  <c:v>1.222185373306</c:v>
                </c:pt>
                <c:pt idx="13200">
                  <c:v>1.2222363948820001</c:v>
                </c:pt>
                <c:pt idx="13201">
                  <c:v>1.222284197807</c:v>
                </c:pt>
                <c:pt idx="13202">
                  <c:v>1.2223421335219999</c:v>
                </c:pt>
                <c:pt idx="13203">
                  <c:v>1.2224311828609999</c:v>
                </c:pt>
                <c:pt idx="13204">
                  <c:v>1.2227628231050001</c:v>
                </c:pt>
                <c:pt idx="13205">
                  <c:v>1.2228671312329999</c:v>
                </c:pt>
                <c:pt idx="13206">
                  <c:v>1.2230411767960001</c:v>
                </c:pt>
                <c:pt idx="13207">
                  <c:v>1.2232407331470001</c:v>
                </c:pt>
                <c:pt idx="13208">
                  <c:v>1.2233299016950001</c:v>
                </c:pt>
                <c:pt idx="13209">
                  <c:v>1.223431348801</c:v>
                </c:pt>
                <c:pt idx="13210">
                  <c:v>1.2237384319310001</c:v>
                </c:pt>
                <c:pt idx="13211">
                  <c:v>1.224022507668</c:v>
                </c:pt>
                <c:pt idx="13212">
                  <c:v>1.2242070436479999</c:v>
                </c:pt>
                <c:pt idx="13213">
                  <c:v>1.224521160126</c:v>
                </c:pt>
                <c:pt idx="13214">
                  <c:v>1.224649310112</c:v>
                </c:pt>
                <c:pt idx="13215">
                  <c:v>1.2247841358180001</c:v>
                </c:pt>
                <c:pt idx="13216">
                  <c:v>1.2248862981799999</c:v>
                </c:pt>
                <c:pt idx="13217">
                  <c:v>1.2252203226089999</c:v>
                </c:pt>
                <c:pt idx="13218">
                  <c:v>1.2255724668500001</c:v>
                </c:pt>
                <c:pt idx="13219">
                  <c:v>1.225889325142</c:v>
                </c:pt>
                <c:pt idx="13220">
                  <c:v>1.226121306419</c:v>
                </c:pt>
                <c:pt idx="13221">
                  <c:v>1.2262314558030001</c:v>
                </c:pt>
                <c:pt idx="13222">
                  <c:v>1.226326823235</c:v>
                </c:pt>
                <c:pt idx="13223">
                  <c:v>1.2264138460159999</c:v>
                </c:pt>
                <c:pt idx="13224">
                  <c:v>1.226560115814</c:v>
                </c:pt>
                <c:pt idx="13225">
                  <c:v>1.2268794775009999</c:v>
                </c:pt>
                <c:pt idx="13226">
                  <c:v>1.2271995544430001</c:v>
                </c:pt>
                <c:pt idx="13227">
                  <c:v>1.227329134941</c:v>
                </c:pt>
                <c:pt idx="13228">
                  <c:v>1.22740483284</c:v>
                </c:pt>
                <c:pt idx="13229">
                  <c:v>1.2274903059010001</c:v>
                </c:pt>
                <c:pt idx="13230">
                  <c:v>1.2275719642639999</c:v>
                </c:pt>
                <c:pt idx="13231">
                  <c:v>1.227661013603</c:v>
                </c:pt>
                <c:pt idx="13232">
                  <c:v>1.2278298139570001</c:v>
                </c:pt>
                <c:pt idx="13233">
                  <c:v>1.2281671762469999</c:v>
                </c:pt>
                <c:pt idx="13234">
                  <c:v>1.228329896927</c:v>
                </c:pt>
                <c:pt idx="13235">
                  <c:v>1.228407144547</c:v>
                </c:pt>
                <c:pt idx="13236">
                  <c:v>1.2284723520280001</c:v>
                </c:pt>
                <c:pt idx="13237">
                  <c:v>1.2285187244419999</c:v>
                </c:pt>
                <c:pt idx="13238">
                  <c:v>1.2285692691800001</c:v>
                </c:pt>
                <c:pt idx="13239">
                  <c:v>1.2286258935929999</c:v>
                </c:pt>
                <c:pt idx="13240">
                  <c:v>1.2286748886109999</c:v>
                </c:pt>
                <c:pt idx="13241">
                  <c:v>1.2287226915359999</c:v>
                </c:pt>
                <c:pt idx="13242">
                  <c:v>1.2287993431090001</c:v>
                </c:pt>
                <c:pt idx="13243">
                  <c:v>1.2288858890529999</c:v>
                </c:pt>
                <c:pt idx="13244">
                  <c:v>1.2289292812349999</c:v>
                </c:pt>
                <c:pt idx="13245">
                  <c:v>1.2289714813229999</c:v>
                </c:pt>
                <c:pt idx="13246">
                  <c:v>1.2290154695510001</c:v>
                </c:pt>
                <c:pt idx="13247">
                  <c:v>1.2293031215670001</c:v>
                </c:pt>
                <c:pt idx="13248">
                  <c:v>1.2293951511379999</c:v>
                </c:pt>
                <c:pt idx="13249">
                  <c:v>1.229482650757</c:v>
                </c:pt>
                <c:pt idx="13250">
                  <c:v>1.2295910120010001</c:v>
                </c:pt>
                <c:pt idx="13251">
                  <c:v>1.229949355125</c:v>
                </c:pt>
                <c:pt idx="13252">
                  <c:v>1.229996204376</c:v>
                </c:pt>
                <c:pt idx="13253">
                  <c:v>1.230079054832</c:v>
                </c:pt>
                <c:pt idx="13254">
                  <c:v>1.230143666267</c:v>
                </c:pt>
                <c:pt idx="13255">
                  <c:v>1.2302056550980001</c:v>
                </c:pt>
                <c:pt idx="13256">
                  <c:v>1.2302702665330001</c:v>
                </c:pt>
                <c:pt idx="13257">
                  <c:v>1.230340600014</c:v>
                </c:pt>
                <c:pt idx="13258">
                  <c:v>1.230390191078</c:v>
                </c:pt>
                <c:pt idx="13259">
                  <c:v>1.2304403781890001</c:v>
                </c:pt>
                <c:pt idx="13260">
                  <c:v>1.230523467064</c:v>
                </c:pt>
                <c:pt idx="13261">
                  <c:v>1.2305852174759999</c:v>
                </c:pt>
                <c:pt idx="13262">
                  <c:v>1.2306890487669999</c:v>
                </c:pt>
                <c:pt idx="13263">
                  <c:v>1.230948448181</c:v>
                </c:pt>
                <c:pt idx="13264">
                  <c:v>1.231278777122</c:v>
                </c:pt>
                <c:pt idx="13265">
                  <c:v>1.2314107418060001</c:v>
                </c:pt>
                <c:pt idx="13266">
                  <c:v>1.231537818909</c:v>
                </c:pt>
                <c:pt idx="13267">
                  <c:v>1.2316219806669999</c:v>
                </c:pt>
                <c:pt idx="13268">
                  <c:v>1.231709599495</c:v>
                </c:pt>
                <c:pt idx="13269">
                  <c:v>1.231791615486</c:v>
                </c:pt>
                <c:pt idx="13270">
                  <c:v>1.2318720817569999</c:v>
                </c:pt>
                <c:pt idx="13271">
                  <c:v>1.2319581508640001</c:v>
                </c:pt>
                <c:pt idx="13272">
                  <c:v>1.2320516109470001</c:v>
                </c:pt>
                <c:pt idx="13273">
                  <c:v>1.232154130936</c:v>
                </c:pt>
                <c:pt idx="13274">
                  <c:v>1.2322053909299999</c:v>
                </c:pt>
                <c:pt idx="13275">
                  <c:v>1.2322623729710001</c:v>
                </c:pt>
                <c:pt idx="13276">
                  <c:v>1.2322920560840001</c:v>
                </c:pt>
                <c:pt idx="13277">
                  <c:v>1.232385396957</c:v>
                </c:pt>
                <c:pt idx="13278">
                  <c:v>1.2324823141100001</c:v>
                </c:pt>
                <c:pt idx="13279">
                  <c:v>1.2325835227969999</c:v>
                </c:pt>
                <c:pt idx="13280">
                  <c:v>1.2326934337619999</c:v>
                </c:pt>
                <c:pt idx="13281">
                  <c:v>1.2328852415080001</c:v>
                </c:pt>
                <c:pt idx="13282">
                  <c:v>1.2332047224039999</c:v>
                </c:pt>
                <c:pt idx="13283">
                  <c:v>1.2333989143370001</c:v>
                </c:pt>
                <c:pt idx="13284">
                  <c:v>1.2334636449809999</c:v>
                </c:pt>
                <c:pt idx="13285">
                  <c:v>1.2335323095320001</c:v>
                </c:pt>
                <c:pt idx="13286">
                  <c:v>1.2336031198499999</c:v>
                </c:pt>
                <c:pt idx="13287">
                  <c:v>1.233790636063</c:v>
                </c:pt>
                <c:pt idx="13288">
                  <c:v>1.2340936660770001</c:v>
                </c:pt>
                <c:pt idx="13289">
                  <c:v>1.23419034481</c:v>
                </c:pt>
                <c:pt idx="13290">
                  <c:v>1.2342435121540001</c:v>
                </c:pt>
                <c:pt idx="13291">
                  <c:v>1.234294772148</c:v>
                </c:pt>
                <c:pt idx="13292">
                  <c:v>1.234407305717</c:v>
                </c:pt>
                <c:pt idx="13293">
                  <c:v>1.2345488071440001</c:v>
                </c:pt>
                <c:pt idx="13294">
                  <c:v>1.2346613407139999</c:v>
                </c:pt>
                <c:pt idx="13295">
                  <c:v>1.234705448151</c:v>
                </c:pt>
                <c:pt idx="13296">
                  <c:v>1.2347452640529999</c:v>
                </c:pt>
                <c:pt idx="13297">
                  <c:v>1.234836935997</c:v>
                </c:pt>
                <c:pt idx="13298">
                  <c:v>1.234898090363</c:v>
                </c:pt>
                <c:pt idx="13299">
                  <c:v>1.2349770069120001</c:v>
                </c:pt>
                <c:pt idx="13300">
                  <c:v>1.235145807266</c:v>
                </c:pt>
                <c:pt idx="13301">
                  <c:v>1.2353543043140001</c:v>
                </c:pt>
                <c:pt idx="13302">
                  <c:v>1.2354806661610001</c:v>
                </c:pt>
                <c:pt idx="13303">
                  <c:v>1.235552787781</c:v>
                </c:pt>
                <c:pt idx="13304">
                  <c:v>1.235930562019</c:v>
                </c:pt>
                <c:pt idx="13305">
                  <c:v>1.23601436615</c:v>
                </c:pt>
                <c:pt idx="13306">
                  <c:v>1.2361085414890001</c:v>
                </c:pt>
                <c:pt idx="13307">
                  <c:v>1.236204981804</c:v>
                </c:pt>
                <c:pt idx="13308">
                  <c:v>1.23627114296</c:v>
                </c:pt>
                <c:pt idx="13309">
                  <c:v>1.2363024950029999</c:v>
                </c:pt>
                <c:pt idx="13310">
                  <c:v>1.2364079952239999</c:v>
                </c:pt>
                <c:pt idx="13311">
                  <c:v>1.2364462614059999</c:v>
                </c:pt>
                <c:pt idx="13312">
                  <c:v>1.2365292310710001</c:v>
                </c:pt>
                <c:pt idx="13313">
                  <c:v>1.236626148224</c:v>
                </c:pt>
                <c:pt idx="13314">
                  <c:v>1.236689090729</c:v>
                </c:pt>
                <c:pt idx="13315">
                  <c:v>1.236736893654</c:v>
                </c:pt>
                <c:pt idx="13316">
                  <c:v>1.236784338951</c:v>
                </c:pt>
                <c:pt idx="13317">
                  <c:v>1.2368471622470001</c:v>
                </c:pt>
                <c:pt idx="13318">
                  <c:v>1.2368805408479999</c:v>
                </c:pt>
                <c:pt idx="13319">
                  <c:v>1.236952066422</c:v>
                </c:pt>
                <c:pt idx="13320">
                  <c:v>1.2369799613950001</c:v>
                </c:pt>
                <c:pt idx="13321">
                  <c:v>1.2370420694349999</c:v>
                </c:pt>
                <c:pt idx="13322">
                  <c:v>1.2371226549150001</c:v>
                </c:pt>
                <c:pt idx="13323">
                  <c:v>1.237201929092</c:v>
                </c:pt>
                <c:pt idx="13324">
                  <c:v>1.2373375892639999</c:v>
                </c:pt>
                <c:pt idx="13325">
                  <c:v>1.2376660108569999</c:v>
                </c:pt>
                <c:pt idx="13326">
                  <c:v>1.2377901077269999</c:v>
                </c:pt>
                <c:pt idx="13327">
                  <c:v>1.237879276276</c:v>
                </c:pt>
                <c:pt idx="13328">
                  <c:v>1.2379672527309999</c:v>
                </c:pt>
                <c:pt idx="13329">
                  <c:v>1.2382800579069999</c:v>
                </c:pt>
                <c:pt idx="13330">
                  <c:v>1.238384366035</c:v>
                </c:pt>
                <c:pt idx="13331">
                  <c:v>1.2387075424189999</c:v>
                </c:pt>
                <c:pt idx="13332">
                  <c:v>1.2389243841169999</c:v>
                </c:pt>
                <c:pt idx="13333">
                  <c:v>1.239004015923</c:v>
                </c:pt>
                <c:pt idx="13334">
                  <c:v>1.239065289497</c:v>
                </c:pt>
                <c:pt idx="13335">
                  <c:v>1.23911511898</c:v>
                </c:pt>
                <c:pt idx="13336">
                  <c:v>1.2391973733899999</c:v>
                </c:pt>
                <c:pt idx="13337">
                  <c:v>1.239295244217</c:v>
                </c:pt>
                <c:pt idx="13338">
                  <c:v>1.239452838898</c:v>
                </c:pt>
                <c:pt idx="13339">
                  <c:v>1.239562034607</c:v>
                </c:pt>
                <c:pt idx="13340">
                  <c:v>1.2398310899730001</c:v>
                </c:pt>
                <c:pt idx="13341">
                  <c:v>1.239938020706</c:v>
                </c:pt>
                <c:pt idx="13342">
                  <c:v>1.240037322044</c:v>
                </c:pt>
                <c:pt idx="13343">
                  <c:v>1.2401200532909999</c:v>
                </c:pt>
                <c:pt idx="13344">
                  <c:v>1.240185379982</c:v>
                </c:pt>
                <c:pt idx="13345">
                  <c:v>1.2403182983400001</c:v>
                </c:pt>
                <c:pt idx="13346">
                  <c:v>1.240624427795</c:v>
                </c:pt>
                <c:pt idx="13347">
                  <c:v>1.240902304649</c:v>
                </c:pt>
                <c:pt idx="13348">
                  <c:v>1.2410256862639999</c:v>
                </c:pt>
                <c:pt idx="13349">
                  <c:v>1.2411465644840001</c:v>
                </c:pt>
                <c:pt idx="13350">
                  <c:v>1.2412970066069999</c:v>
                </c:pt>
                <c:pt idx="13351">
                  <c:v>1.241546392441</c:v>
                </c:pt>
                <c:pt idx="13352">
                  <c:v>1.2416803836820001</c:v>
                </c:pt>
                <c:pt idx="13353">
                  <c:v>1.241812586784</c:v>
                </c:pt>
                <c:pt idx="13354">
                  <c:v>1.2420344352720001</c:v>
                </c:pt>
                <c:pt idx="13355">
                  <c:v>1.2421374320980001</c:v>
                </c:pt>
                <c:pt idx="13356">
                  <c:v>1.242205858231</c:v>
                </c:pt>
                <c:pt idx="13357">
                  <c:v>1.2422846555710001</c:v>
                </c:pt>
                <c:pt idx="13358">
                  <c:v>1.242395043373</c:v>
                </c:pt>
                <c:pt idx="13359">
                  <c:v>1.242635726929</c:v>
                </c:pt>
                <c:pt idx="13360">
                  <c:v>1.2426631450650001</c:v>
                </c:pt>
                <c:pt idx="13361">
                  <c:v>1.242733359337</c:v>
                </c:pt>
                <c:pt idx="13362">
                  <c:v>1.2427825927730001</c:v>
                </c:pt>
                <c:pt idx="13363">
                  <c:v>1.2428463697429999</c:v>
                </c:pt>
                <c:pt idx="13364">
                  <c:v>1.2429064512250001</c:v>
                </c:pt>
                <c:pt idx="13365">
                  <c:v>1.2429515123370001</c:v>
                </c:pt>
                <c:pt idx="13366">
                  <c:v>1.243024587631</c:v>
                </c:pt>
                <c:pt idx="13367">
                  <c:v>1.2430465221410001</c:v>
                </c:pt>
                <c:pt idx="13368">
                  <c:v>1.2431452274320001</c:v>
                </c:pt>
                <c:pt idx="13369">
                  <c:v>1.243530392647</c:v>
                </c:pt>
                <c:pt idx="13370">
                  <c:v>1.2436597347260001</c:v>
                </c:pt>
                <c:pt idx="13371">
                  <c:v>1.2437450885770001</c:v>
                </c:pt>
                <c:pt idx="13372">
                  <c:v>1.2438237667080001</c:v>
                </c:pt>
                <c:pt idx="13373">
                  <c:v>1.2441478967670001</c:v>
                </c:pt>
                <c:pt idx="13374">
                  <c:v>1.2442989349369999</c:v>
                </c:pt>
                <c:pt idx="13375">
                  <c:v>1.244671583176</c:v>
                </c:pt>
                <c:pt idx="13376">
                  <c:v>1.2449902296069999</c:v>
                </c:pt>
                <c:pt idx="13377">
                  <c:v>1.2451986074450001</c:v>
                </c:pt>
                <c:pt idx="13378">
                  <c:v>1.245281934738</c:v>
                </c:pt>
                <c:pt idx="13379">
                  <c:v>1.245379447937</c:v>
                </c:pt>
                <c:pt idx="13380">
                  <c:v>1.24542760849</c:v>
                </c:pt>
                <c:pt idx="13381">
                  <c:v>1.2455145120619999</c:v>
                </c:pt>
                <c:pt idx="13382">
                  <c:v>1.2455620765690001</c:v>
                </c:pt>
                <c:pt idx="13383">
                  <c:v>1.2456011772160001</c:v>
                </c:pt>
                <c:pt idx="13384">
                  <c:v>1.245643615723</c:v>
                </c:pt>
                <c:pt idx="13385">
                  <c:v>1.2456878423690001</c:v>
                </c:pt>
                <c:pt idx="13386">
                  <c:v>1.245733380318</c:v>
                </c:pt>
                <c:pt idx="13387">
                  <c:v>1.2457914352420001</c:v>
                </c:pt>
                <c:pt idx="13388">
                  <c:v>1.2458554506299999</c:v>
                </c:pt>
                <c:pt idx="13389">
                  <c:v>1.2459173202510001</c:v>
                </c:pt>
                <c:pt idx="13390">
                  <c:v>1.2462680339809999</c:v>
                </c:pt>
                <c:pt idx="13391">
                  <c:v>1.246532320976</c:v>
                </c:pt>
                <c:pt idx="13392">
                  <c:v>1.2468669414519999</c:v>
                </c:pt>
                <c:pt idx="13393">
                  <c:v>1.2469400167469999</c:v>
                </c:pt>
                <c:pt idx="13394">
                  <c:v>1.2471673488620001</c:v>
                </c:pt>
                <c:pt idx="13395">
                  <c:v>1.2472501993180001</c:v>
                </c:pt>
                <c:pt idx="13396">
                  <c:v>1.2473242282870001</c:v>
                </c:pt>
                <c:pt idx="13397">
                  <c:v>1.2473993301390001</c:v>
                </c:pt>
                <c:pt idx="13398">
                  <c:v>1.247529149055</c:v>
                </c:pt>
                <c:pt idx="13399">
                  <c:v>1.2478361129760001</c:v>
                </c:pt>
                <c:pt idx="13400">
                  <c:v>1.2480875253679999</c:v>
                </c:pt>
                <c:pt idx="13401">
                  <c:v>1.2484215497969999</c:v>
                </c:pt>
                <c:pt idx="13402">
                  <c:v>1.248600482941</c:v>
                </c:pt>
                <c:pt idx="13403">
                  <c:v>1.2486898899079999</c:v>
                </c:pt>
                <c:pt idx="13404">
                  <c:v>1.2487971782680001</c:v>
                </c:pt>
                <c:pt idx="13405">
                  <c:v>1.249123930931</c:v>
                </c:pt>
                <c:pt idx="13406">
                  <c:v>1.2492921352390001</c:v>
                </c:pt>
                <c:pt idx="13407">
                  <c:v>1.24945473671</c:v>
                </c:pt>
                <c:pt idx="13408">
                  <c:v>1.249622583389</c:v>
                </c:pt>
                <c:pt idx="13409">
                  <c:v>1.24990773201</c:v>
                </c:pt>
                <c:pt idx="13410">
                  <c:v>1.2502403259279999</c:v>
                </c:pt>
                <c:pt idx="13411">
                  <c:v>1.2503153085709999</c:v>
                </c:pt>
                <c:pt idx="13412">
                  <c:v>1.250454068184</c:v>
                </c:pt>
                <c:pt idx="13413">
                  <c:v>1.250716686249</c:v>
                </c:pt>
                <c:pt idx="13414">
                  <c:v>1.2508226633070001</c:v>
                </c:pt>
                <c:pt idx="13415">
                  <c:v>1.250929474831</c:v>
                </c:pt>
                <c:pt idx="13416">
                  <c:v>1.2510932683939999</c:v>
                </c:pt>
                <c:pt idx="13417">
                  <c:v>1.2511941194530001</c:v>
                </c:pt>
                <c:pt idx="13418">
                  <c:v>1.2515143156049999</c:v>
                </c:pt>
                <c:pt idx="13419">
                  <c:v>1.251587986946</c:v>
                </c:pt>
                <c:pt idx="13420">
                  <c:v>1.2516642808909999</c:v>
                </c:pt>
                <c:pt idx="13421">
                  <c:v>1.251747131348</c:v>
                </c:pt>
                <c:pt idx="13422">
                  <c:v>1.2518455982209999</c:v>
                </c:pt>
                <c:pt idx="13423">
                  <c:v>1.251922011375</c:v>
                </c:pt>
                <c:pt idx="13424">
                  <c:v>1.251959204674</c:v>
                </c:pt>
                <c:pt idx="13425">
                  <c:v>1.2520309686660001</c:v>
                </c:pt>
                <c:pt idx="13426">
                  <c:v>1.2520922422409999</c:v>
                </c:pt>
                <c:pt idx="13427">
                  <c:v>1.252150297165</c:v>
                </c:pt>
                <c:pt idx="13428">
                  <c:v>1.2522230148319999</c:v>
                </c:pt>
                <c:pt idx="13429">
                  <c:v>1.252262830734</c:v>
                </c:pt>
                <c:pt idx="13430">
                  <c:v>1.2523390054700001</c:v>
                </c:pt>
                <c:pt idx="13431">
                  <c:v>1.2523660659789999</c:v>
                </c:pt>
                <c:pt idx="13432">
                  <c:v>1.252432107925</c:v>
                </c:pt>
                <c:pt idx="13433">
                  <c:v>1.2526293992999999</c:v>
                </c:pt>
                <c:pt idx="13434">
                  <c:v>1.2529492378230001</c:v>
                </c:pt>
                <c:pt idx="13435">
                  <c:v>1.253101229668</c:v>
                </c:pt>
                <c:pt idx="13436">
                  <c:v>1.2531994581220001</c:v>
                </c:pt>
                <c:pt idx="13437">
                  <c:v>1.2532778978350001</c:v>
                </c:pt>
                <c:pt idx="13438">
                  <c:v>1.2533363103870001</c:v>
                </c:pt>
                <c:pt idx="13439">
                  <c:v>1.2533879280089999</c:v>
                </c:pt>
                <c:pt idx="13440">
                  <c:v>1.253458023071</c:v>
                </c:pt>
                <c:pt idx="13441">
                  <c:v>1.2535029649730001</c:v>
                </c:pt>
                <c:pt idx="13442">
                  <c:v>1.253583431244</c:v>
                </c:pt>
                <c:pt idx="13443">
                  <c:v>1.2536660432819999</c:v>
                </c:pt>
                <c:pt idx="13444">
                  <c:v>1.2537167072299999</c:v>
                </c:pt>
                <c:pt idx="13445">
                  <c:v>1.2537767887119999</c:v>
                </c:pt>
                <c:pt idx="13446">
                  <c:v>1.2540757656099999</c:v>
                </c:pt>
                <c:pt idx="13447">
                  <c:v>1.254407644272</c:v>
                </c:pt>
                <c:pt idx="13448">
                  <c:v>1.254513859749</c:v>
                </c:pt>
                <c:pt idx="13449">
                  <c:v>1.254559993744</c:v>
                </c:pt>
                <c:pt idx="13450">
                  <c:v>1.2546555995940001</c:v>
                </c:pt>
                <c:pt idx="13451">
                  <c:v>1.254738092422</c:v>
                </c:pt>
                <c:pt idx="13452">
                  <c:v>1.254804134369</c:v>
                </c:pt>
                <c:pt idx="13453">
                  <c:v>1.2548685073850001</c:v>
                </c:pt>
                <c:pt idx="13454">
                  <c:v>1.2549532651899999</c:v>
                </c:pt>
                <c:pt idx="13455">
                  <c:v>1.2549964189530001</c:v>
                </c:pt>
                <c:pt idx="13456">
                  <c:v>1.2550392150880001</c:v>
                </c:pt>
                <c:pt idx="13457">
                  <c:v>1.255127072334</c:v>
                </c:pt>
                <c:pt idx="13458">
                  <c:v>1.255179166794</c:v>
                </c:pt>
                <c:pt idx="13459">
                  <c:v>1.2555022239689999</c:v>
                </c:pt>
                <c:pt idx="13460">
                  <c:v>1.2555906772609999</c:v>
                </c:pt>
                <c:pt idx="13461">
                  <c:v>1.2556930780410001</c:v>
                </c:pt>
                <c:pt idx="13462">
                  <c:v>1.2558004856110001</c:v>
                </c:pt>
                <c:pt idx="13463">
                  <c:v>1.2558947801589999</c:v>
                </c:pt>
                <c:pt idx="13464">
                  <c:v>1.2559784650800001</c:v>
                </c:pt>
                <c:pt idx="13465">
                  <c:v>1.256057262421</c:v>
                </c:pt>
                <c:pt idx="13466">
                  <c:v>1.256188035011</c:v>
                </c:pt>
                <c:pt idx="13467">
                  <c:v>1.2562828063960001</c:v>
                </c:pt>
                <c:pt idx="13468">
                  <c:v>1.256448984146</c:v>
                </c:pt>
                <c:pt idx="13469">
                  <c:v>1.256545066833</c:v>
                </c:pt>
                <c:pt idx="13470">
                  <c:v>1.2567063570020001</c:v>
                </c:pt>
                <c:pt idx="13471">
                  <c:v>1.2568744421010001</c:v>
                </c:pt>
                <c:pt idx="13472">
                  <c:v>1.257156014442</c:v>
                </c:pt>
                <c:pt idx="13473">
                  <c:v>1.2572559118269999</c:v>
                </c:pt>
                <c:pt idx="13474">
                  <c:v>1.257346987724</c:v>
                </c:pt>
                <c:pt idx="13475">
                  <c:v>1.257407069206</c:v>
                </c:pt>
                <c:pt idx="13476">
                  <c:v>1.257618188858</c:v>
                </c:pt>
                <c:pt idx="13477">
                  <c:v>1.2579056024549999</c:v>
                </c:pt>
                <c:pt idx="13478">
                  <c:v>1.2580194473270001</c:v>
                </c:pt>
                <c:pt idx="13479">
                  <c:v>1.2582224607470001</c:v>
                </c:pt>
                <c:pt idx="13480">
                  <c:v>1.2584500312810001</c:v>
                </c:pt>
                <c:pt idx="13481">
                  <c:v>1.2586003541949999</c:v>
                </c:pt>
                <c:pt idx="13482">
                  <c:v>1.2589056491849999</c:v>
                </c:pt>
                <c:pt idx="13483">
                  <c:v>1.258993387222</c:v>
                </c:pt>
                <c:pt idx="13484">
                  <c:v>1.2590762376789999</c:v>
                </c:pt>
                <c:pt idx="13485">
                  <c:v>1.259116888046</c:v>
                </c:pt>
                <c:pt idx="13486">
                  <c:v>1.259164214134</c:v>
                </c:pt>
                <c:pt idx="13487">
                  <c:v>1.259245157242</c:v>
                </c:pt>
                <c:pt idx="13488">
                  <c:v>1.2595547437670001</c:v>
                </c:pt>
                <c:pt idx="13489">
                  <c:v>1.259621739388</c:v>
                </c:pt>
                <c:pt idx="13490">
                  <c:v>1.2599811553960001</c:v>
                </c:pt>
                <c:pt idx="13491">
                  <c:v>1.2602611780170001</c:v>
                </c:pt>
                <c:pt idx="13492">
                  <c:v>1.26055753231</c:v>
                </c:pt>
                <c:pt idx="13493">
                  <c:v>1.2608054876329999</c:v>
                </c:pt>
                <c:pt idx="13494">
                  <c:v>1.2609803676610001</c:v>
                </c:pt>
                <c:pt idx="13495">
                  <c:v>1.261256694794</c:v>
                </c:pt>
                <c:pt idx="13496">
                  <c:v>1.261585235596</c:v>
                </c:pt>
                <c:pt idx="13497">
                  <c:v>1.261731982231</c:v>
                </c:pt>
                <c:pt idx="13498">
                  <c:v>1.2618056535719999</c:v>
                </c:pt>
                <c:pt idx="13499">
                  <c:v>1.2619389295579999</c:v>
                </c:pt>
                <c:pt idx="13500">
                  <c:v>1.2620233297350001</c:v>
                </c:pt>
                <c:pt idx="13501">
                  <c:v>1.2620983123780001</c:v>
                </c:pt>
                <c:pt idx="13502">
                  <c:v>1.262176632881</c:v>
                </c:pt>
                <c:pt idx="13503">
                  <c:v>1.2622542381290001</c:v>
                </c:pt>
                <c:pt idx="13504">
                  <c:v>1.2623357772829999</c:v>
                </c:pt>
                <c:pt idx="13505">
                  <c:v>1.262463331223</c:v>
                </c:pt>
                <c:pt idx="13506">
                  <c:v>1.2627726793289999</c:v>
                </c:pt>
                <c:pt idx="13507">
                  <c:v>1.2628446817400001</c:v>
                </c:pt>
                <c:pt idx="13508">
                  <c:v>1.262967586517</c:v>
                </c:pt>
                <c:pt idx="13509">
                  <c:v>1.2630298137660001</c:v>
                </c:pt>
                <c:pt idx="13510">
                  <c:v>1.263224601746</c:v>
                </c:pt>
                <c:pt idx="13511">
                  <c:v>1.263380646706</c:v>
                </c:pt>
                <c:pt idx="13512">
                  <c:v>1.263485193253</c:v>
                </c:pt>
                <c:pt idx="13513">
                  <c:v>1.2638293504710001</c:v>
                </c:pt>
                <c:pt idx="13514">
                  <c:v>1.263914346695</c:v>
                </c:pt>
                <c:pt idx="13515">
                  <c:v>1.2639733552929999</c:v>
                </c:pt>
                <c:pt idx="13516">
                  <c:v>1.2640230655669999</c:v>
                </c:pt>
                <c:pt idx="13517">
                  <c:v>1.2641100883480001</c:v>
                </c:pt>
                <c:pt idx="13518">
                  <c:v>1.264203667641</c:v>
                </c:pt>
                <c:pt idx="13519">
                  <c:v>1.2642668485640001</c:v>
                </c:pt>
                <c:pt idx="13520">
                  <c:v>1.264330148697</c:v>
                </c:pt>
                <c:pt idx="13521">
                  <c:v>1.2643862962720001</c:v>
                </c:pt>
                <c:pt idx="13522">
                  <c:v>1.2645188570020001</c:v>
                </c:pt>
                <c:pt idx="13523">
                  <c:v>1.2646636962890001</c:v>
                </c:pt>
                <c:pt idx="13524">
                  <c:v>1.2647689580920001</c:v>
                </c:pt>
                <c:pt idx="13525">
                  <c:v>1.2648735046390001</c:v>
                </c:pt>
                <c:pt idx="13526">
                  <c:v>1.265239715576</c:v>
                </c:pt>
                <c:pt idx="13527">
                  <c:v>1.2653578519819999</c:v>
                </c:pt>
                <c:pt idx="13528">
                  <c:v>1.2654528617859999</c:v>
                </c:pt>
                <c:pt idx="13529">
                  <c:v>1.2655358314509999</c:v>
                </c:pt>
                <c:pt idx="13530">
                  <c:v>1.265617847443</c:v>
                </c:pt>
                <c:pt idx="13531">
                  <c:v>1.2656980752939999</c:v>
                </c:pt>
                <c:pt idx="13532">
                  <c:v>1.2657763957979999</c:v>
                </c:pt>
                <c:pt idx="13533">
                  <c:v>1.265970349312</c:v>
                </c:pt>
                <c:pt idx="13534">
                  <c:v>1.2663047313689999</c:v>
                </c:pt>
                <c:pt idx="13535">
                  <c:v>1.2665201425549999</c:v>
                </c:pt>
                <c:pt idx="13536">
                  <c:v>1.2666323184970001</c:v>
                </c:pt>
                <c:pt idx="13537">
                  <c:v>1.26680970192</c:v>
                </c:pt>
                <c:pt idx="13538">
                  <c:v>1.266967892647</c:v>
                </c:pt>
                <c:pt idx="13539">
                  <c:v>1.267132520676</c:v>
                </c:pt>
                <c:pt idx="13540">
                  <c:v>1.2674390077590001</c:v>
                </c:pt>
                <c:pt idx="13541">
                  <c:v>1.267734885216</c:v>
                </c:pt>
                <c:pt idx="13542">
                  <c:v>1.267841696739</c:v>
                </c:pt>
                <c:pt idx="13543">
                  <c:v>1.2679381370539999</c:v>
                </c:pt>
                <c:pt idx="13544">
                  <c:v>1.2680042982099999</c:v>
                </c:pt>
                <c:pt idx="13545">
                  <c:v>1.26806306839</c:v>
                </c:pt>
                <c:pt idx="13546">
                  <c:v>1.268135905266</c:v>
                </c:pt>
                <c:pt idx="13547">
                  <c:v>1.268186807632</c:v>
                </c:pt>
                <c:pt idx="13548">
                  <c:v>1.2682703733439999</c:v>
                </c:pt>
                <c:pt idx="13549">
                  <c:v>1.268364667892</c:v>
                </c:pt>
                <c:pt idx="13550">
                  <c:v>1.2684285640720001</c:v>
                </c:pt>
                <c:pt idx="13551">
                  <c:v>1.2686727046970001</c:v>
                </c:pt>
                <c:pt idx="13552">
                  <c:v>1.2687772512440001</c:v>
                </c:pt>
                <c:pt idx="13553">
                  <c:v>1.269089221954</c:v>
                </c:pt>
                <c:pt idx="13554">
                  <c:v>1.269385457039</c:v>
                </c:pt>
                <c:pt idx="13555">
                  <c:v>1.269460439682</c:v>
                </c:pt>
                <c:pt idx="13556">
                  <c:v>1.269559264183</c:v>
                </c:pt>
                <c:pt idx="13557">
                  <c:v>1.2695996761320001</c:v>
                </c:pt>
                <c:pt idx="13558">
                  <c:v>1.2696789503100001</c:v>
                </c:pt>
                <c:pt idx="13559">
                  <c:v>1.2698576450350001</c:v>
                </c:pt>
                <c:pt idx="13560">
                  <c:v>1.2700192928309999</c:v>
                </c:pt>
                <c:pt idx="13561">
                  <c:v>1.2703554630280001</c:v>
                </c:pt>
                <c:pt idx="13562">
                  <c:v>1.2705472707750001</c:v>
                </c:pt>
                <c:pt idx="13563">
                  <c:v>1.2706180810929999</c:v>
                </c:pt>
                <c:pt idx="13564">
                  <c:v>1.2707043886180001</c:v>
                </c:pt>
                <c:pt idx="13565">
                  <c:v>1.270802736282</c:v>
                </c:pt>
                <c:pt idx="13566">
                  <c:v>1.2708613872529999</c:v>
                </c:pt>
                <c:pt idx="13567">
                  <c:v>1.2709057331089999</c:v>
                </c:pt>
                <c:pt idx="13568">
                  <c:v>1.2709468603130001</c:v>
                </c:pt>
                <c:pt idx="13569">
                  <c:v>1.2710095643999999</c:v>
                </c:pt>
                <c:pt idx="13570">
                  <c:v>1.2710417509080001</c:v>
                </c:pt>
                <c:pt idx="13571">
                  <c:v>1.2711353301999999</c:v>
                </c:pt>
                <c:pt idx="13572">
                  <c:v>1.271205306053</c:v>
                </c:pt>
                <c:pt idx="13573">
                  <c:v>1.271288156509</c:v>
                </c:pt>
                <c:pt idx="13574">
                  <c:v>1.271417379379</c:v>
                </c:pt>
                <c:pt idx="13575">
                  <c:v>1.271748661995</c:v>
                </c:pt>
                <c:pt idx="13576">
                  <c:v>1.2720969915389999</c:v>
                </c:pt>
                <c:pt idx="13577">
                  <c:v>1.2722196578980001</c:v>
                </c:pt>
                <c:pt idx="13578">
                  <c:v>1.272319793701</c:v>
                </c:pt>
                <c:pt idx="13579">
                  <c:v>1.272418260574</c:v>
                </c:pt>
                <c:pt idx="13580">
                  <c:v>1.2724785804750001</c:v>
                </c:pt>
                <c:pt idx="13581">
                  <c:v>1.2725669145580001</c:v>
                </c:pt>
                <c:pt idx="13582">
                  <c:v>1.2726113796230001</c:v>
                </c:pt>
                <c:pt idx="13583">
                  <c:v>1.2727093696589999</c:v>
                </c:pt>
                <c:pt idx="13584">
                  <c:v>1.272752046585</c:v>
                </c:pt>
                <c:pt idx="13585">
                  <c:v>1.2727971076969999</c:v>
                </c:pt>
                <c:pt idx="13586">
                  <c:v>1.2730814218519999</c:v>
                </c:pt>
                <c:pt idx="13587">
                  <c:v>1.273116588593</c:v>
                </c:pt>
                <c:pt idx="13588">
                  <c:v>1.273178577423</c:v>
                </c:pt>
                <c:pt idx="13589">
                  <c:v>1.273268222809</c:v>
                </c:pt>
                <c:pt idx="13590">
                  <c:v>1.273340702057</c:v>
                </c:pt>
                <c:pt idx="13591">
                  <c:v>1.273559451103</c:v>
                </c:pt>
                <c:pt idx="13592">
                  <c:v>1.2736445665359999</c:v>
                </c:pt>
                <c:pt idx="13593">
                  <c:v>1.273709774017</c:v>
                </c:pt>
                <c:pt idx="13594">
                  <c:v>1.2738069295879999</c:v>
                </c:pt>
                <c:pt idx="13595">
                  <c:v>1.273897051811</c:v>
                </c:pt>
                <c:pt idx="13596">
                  <c:v>1.273959875107</c:v>
                </c:pt>
                <c:pt idx="13597">
                  <c:v>1.2740533351900001</c:v>
                </c:pt>
                <c:pt idx="13598">
                  <c:v>1.2741430997850001</c:v>
                </c:pt>
                <c:pt idx="13599">
                  <c:v>1.2742016315460001</c:v>
                </c:pt>
                <c:pt idx="13600">
                  <c:v>1.2742662429810001</c:v>
                </c:pt>
                <c:pt idx="13601">
                  <c:v>1.274351239204</c:v>
                </c:pt>
                <c:pt idx="13602">
                  <c:v>1.2746089696880001</c:v>
                </c:pt>
                <c:pt idx="13603">
                  <c:v>1.2746498584749999</c:v>
                </c:pt>
                <c:pt idx="13604">
                  <c:v>1.274719238281</c:v>
                </c:pt>
                <c:pt idx="13605">
                  <c:v>1.274752378464</c:v>
                </c:pt>
                <c:pt idx="13606">
                  <c:v>1.2748339176179999</c:v>
                </c:pt>
                <c:pt idx="13607">
                  <c:v>1.2748731374740001</c:v>
                </c:pt>
                <c:pt idx="13608">
                  <c:v>1.274952292442</c:v>
                </c:pt>
                <c:pt idx="13609">
                  <c:v>1.2750082015990001</c:v>
                </c:pt>
                <c:pt idx="13610">
                  <c:v>1.2750754356380001</c:v>
                </c:pt>
                <c:pt idx="13611">
                  <c:v>1.2751407623290001</c:v>
                </c:pt>
                <c:pt idx="13612">
                  <c:v>1.2751836776729999</c:v>
                </c:pt>
                <c:pt idx="13613">
                  <c:v>1.275259613991</c:v>
                </c:pt>
                <c:pt idx="13614">
                  <c:v>1.275286912918</c:v>
                </c:pt>
                <c:pt idx="13615">
                  <c:v>1.275354743004</c:v>
                </c:pt>
                <c:pt idx="13616">
                  <c:v>1.275470852852</c:v>
                </c:pt>
                <c:pt idx="13617">
                  <c:v>1.2756421566010001</c:v>
                </c:pt>
                <c:pt idx="13618">
                  <c:v>1.275722980499</c:v>
                </c:pt>
                <c:pt idx="13619">
                  <c:v>1.27580499649</c:v>
                </c:pt>
                <c:pt idx="13620">
                  <c:v>1.2758871316910001</c:v>
                </c:pt>
                <c:pt idx="13621">
                  <c:v>1.2759621143340001</c:v>
                </c:pt>
                <c:pt idx="13622">
                  <c:v>1.276049733162</c:v>
                </c:pt>
                <c:pt idx="13623">
                  <c:v>1.2763912677760001</c:v>
                </c:pt>
                <c:pt idx="13624">
                  <c:v>1.2764798402790001</c:v>
                </c:pt>
                <c:pt idx="13625">
                  <c:v>1.2765409946440001</c:v>
                </c:pt>
                <c:pt idx="13626">
                  <c:v>1.276594042778</c:v>
                </c:pt>
                <c:pt idx="13627">
                  <c:v>1.2766743898390001</c:v>
                </c:pt>
                <c:pt idx="13628">
                  <c:v>1.2767695188520001</c:v>
                </c:pt>
                <c:pt idx="13629">
                  <c:v>1.2769159078600001</c:v>
                </c:pt>
                <c:pt idx="13630">
                  <c:v>1.277243375778</c:v>
                </c:pt>
                <c:pt idx="13631">
                  <c:v>1.277379631996</c:v>
                </c:pt>
                <c:pt idx="13632">
                  <c:v>1.2775444984440001</c:v>
                </c:pt>
                <c:pt idx="13633">
                  <c:v>1.27758705616</c:v>
                </c:pt>
                <c:pt idx="13634">
                  <c:v>1.277629733086</c:v>
                </c:pt>
                <c:pt idx="13635">
                  <c:v>1.277665495872</c:v>
                </c:pt>
                <c:pt idx="13636">
                  <c:v>1.277701020241</c:v>
                </c:pt>
                <c:pt idx="13637">
                  <c:v>1.2777487039569999</c:v>
                </c:pt>
                <c:pt idx="13638">
                  <c:v>1.2778019905089999</c:v>
                </c:pt>
                <c:pt idx="13639">
                  <c:v>1.277860164642</c:v>
                </c:pt>
                <c:pt idx="13640">
                  <c:v>1.2779170274730001</c:v>
                </c:pt>
                <c:pt idx="13641">
                  <c:v>1.2779659032820001</c:v>
                </c:pt>
                <c:pt idx="13642">
                  <c:v>1.2780042886730001</c:v>
                </c:pt>
                <c:pt idx="13643">
                  <c:v>1.2780516147609999</c:v>
                </c:pt>
                <c:pt idx="13644">
                  <c:v>1.27814412117</c:v>
                </c:pt>
                <c:pt idx="13645">
                  <c:v>1.2782067060469999</c:v>
                </c:pt>
                <c:pt idx="13646">
                  <c:v>1.278327941895</c:v>
                </c:pt>
                <c:pt idx="13647">
                  <c:v>1.2786490917210001</c:v>
                </c:pt>
                <c:pt idx="13648">
                  <c:v>1.278991699219</c:v>
                </c:pt>
                <c:pt idx="13649">
                  <c:v>1.2791273593900001</c:v>
                </c:pt>
                <c:pt idx="13650">
                  <c:v>1.279207229614</c:v>
                </c:pt>
                <c:pt idx="13651">
                  <c:v>1.2793018817899999</c:v>
                </c:pt>
                <c:pt idx="13652">
                  <c:v>1.2794016599660001</c:v>
                </c:pt>
                <c:pt idx="13653">
                  <c:v>1.2794924974440001</c:v>
                </c:pt>
                <c:pt idx="13654">
                  <c:v>1.2797933816910001</c:v>
                </c:pt>
                <c:pt idx="13655">
                  <c:v>1.2799555063250001</c:v>
                </c:pt>
                <c:pt idx="13656">
                  <c:v>1.280182719231</c:v>
                </c:pt>
                <c:pt idx="13657">
                  <c:v>1.2804402112960001</c:v>
                </c:pt>
                <c:pt idx="13658">
                  <c:v>1.280813217163</c:v>
                </c:pt>
                <c:pt idx="13659">
                  <c:v>1.2809058427810001</c:v>
                </c:pt>
                <c:pt idx="13660">
                  <c:v>1.280995368958</c:v>
                </c:pt>
                <c:pt idx="13661">
                  <c:v>1.281094789505</c:v>
                </c:pt>
                <c:pt idx="13662">
                  <c:v>1.2811815738679999</c:v>
                </c:pt>
                <c:pt idx="13663">
                  <c:v>1.2812695503230001</c:v>
                </c:pt>
                <c:pt idx="13664">
                  <c:v>1.2813497781750001</c:v>
                </c:pt>
                <c:pt idx="13665">
                  <c:v>1.2814370393750001</c:v>
                </c:pt>
                <c:pt idx="13666">
                  <c:v>1.2815181016920001</c:v>
                </c:pt>
                <c:pt idx="13667">
                  <c:v>1.281685233116</c:v>
                </c:pt>
                <c:pt idx="13668">
                  <c:v>1.2820047140119999</c:v>
                </c:pt>
                <c:pt idx="13669">
                  <c:v>1.282151699066</c:v>
                </c:pt>
                <c:pt idx="13670">
                  <c:v>1.282373309135</c:v>
                </c:pt>
                <c:pt idx="13671">
                  <c:v>1.2826786041260001</c:v>
                </c:pt>
                <c:pt idx="13672">
                  <c:v>1.2827752828600001</c:v>
                </c:pt>
                <c:pt idx="13673">
                  <c:v>1.2829000949860001</c:v>
                </c:pt>
                <c:pt idx="13674">
                  <c:v>1.2832216024400001</c:v>
                </c:pt>
                <c:pt idx="13675">
                  <c:v>1.283275723457</c:v>
                </c:pt>
                <c:pt idx="13676">
                  <c:v>1.283330440521</c:v>
                </c:pt>
                <c:pt idx="13677">
                  <c:v>1.283411502838</c:v>
                </c:pt>
                <c:pt idx="13678">
                  <c:v>1.2835097312929999</c:v>
                </c:pt>
                <c:pt idx="13679">
                  <c:v>1.283643603325</c:v>
                </c:pt>
                <c:pt idx="13680">
                  <c:v>1.283808231354</c:v>
                </c:pt>
                <c:pt idx="13681">
                  <c:v>1.284060120583</c:v>
                </c:pt>
                <c:pt idx="13682">
                  <c:v>1.2843309640880001</c:v>
                </c:pt>
                <c:pt idx="13683">
                  <c:v>1.2844345569610001</c:v>
                </c:pt>
                <c:pt idx="13684">
                  <c:v>1.28477871418</c:v>
                </c:pt>
                <c:pt idx="13685">
                  <c:v>1.2848674058909999</c:v>
                </c:pt>
                <c:pt idx="13686">
                  <c:v>1.2849525213240001</c:v>
                </c:pt>
                <c:pt idx="13687">
                  <c:v>1.285063743591</c:v>
                </c:pt>
                <c:pt idx="13688">
                  <c:v>1.2853596210480001</c:v>
                </c:pt>
                <c:pt idx="13689">
                  <c:v>1.2854686975480001</c:v>
                </c:pt>
                <c:pt idx="13690">
                  <c:v>1.2856972217560001</c:v>
                </c:pt>
                <c:pt idx="13691">
                  <c:v>1.2857879400250001</c:v>
                </c:pt>
                <c:pt idx="13692">
                  <c:v>1.2858970165250001</c:v>
                </c:pt>
                <c:pt idx="13693">
                  <c:v>1.2860833406450001</c:v>
                </c:pt>
                <c:pt idx="13694">
                  <c:v>1.286167740822</c:v>
                </c:pt>
                <c:pt idx="13695">
                  <c:v>1.2862561941149999</c:v>
                </c:pt>
                <c:pt idx="13696">
                  <c:v>1.2863643169400001</c:v>
                </c:pt>
                <c:pt idx="13697">
                  <c:v>1.2865675687789999</c:v>
                </c:pt>
                <c:pt idx="13698">
                  <c:v>1.2866878509519999</c:v>
                </c:pt>
                <c:pt idx="13699">
                  <c:v>1.286826133728</c:v>
                </c:pt>
                <c:pt idx="13700">
                  <c:v>1.2869584560389999</c:v>
                </c:pt>
                <c:pt idx="13701">
                  <c:v>1.287178874016</c:v>
                </c:pt>
                <c:pt idx="13702">
                  <c:v>1.287293314934</c:v>
                </c:pt>
                <c:pt idx="13703">
                  <c:v>1.2873775959010001</c:v>
                </c:pt>
                <c:pt idx="13704">
                  <c:v>1.2874709367749999</c:v>
                </c:pt>
                <c:pt idx="13705">
                  <c:v>1.2875721454619999</c:v>
                </c:pt>
                <c:pt idx="13706">
                  <c:v>1.2876652479170001</c:v>
                </c:pt>
                <c:pt idx="13707">
                  <c:v>1.288041353226</c:v>
                </c:pt>
                <c:pt idx="13708">
                  <c:v>1.288186430931</c:v>
                </c:pt>
                <c:pt idx="13709">
                  <c:v>1.2883139848709999</c:v>
                </c:pt>
                <c:pt idx="13710">
                  <c:v>1.2886284589770001</c:v>
                </c:pt>
                <c:pt idx="13711">
                  <c:v>1.2886906862259999</c:v>
                </c:pt>
                <c:pt idx="13712">
                  <c:v>1.2887386083600001</c:v>
                </c:pt>
                <c:pt idx="13713">
                  <c:v>1.288782715797</c:v>
                </c:pt>
                <c:pt idx="13714">
                  <c:v>1.288823843002</c:v>
                </c:pt>
                <c:pt idx="13715">
                  <c:v>1.2888641357420001</c:v>
                </c:pt>
                <c:pt idx="13716">
                  <c:v>1.2889522314070001</c:v>
                </c:pt>
                <c:pt idx="13717">
                  <c:v>1.2892032861710001</c:v>
                </c:pt>
                <c:pt idx="13718">
                  <c:v>1.289392113686</c:v>
                </c:pt>
                <c:pt idx="13719">
                  <c:v>1.289710640907</c:v>
                </c:pt>
                <c:pt idx="13720">
                  <c:v>1.289833188057</c:v>
                </c:pt>
                <c:pt idx="13721">
                  <c:v>1.2899243831630001</c:v>
                </c:pt>
                <c:pt idx="13722">
                  <c:v>1.2902820110319999</c:v>
                </c:pt>
                <c:pt idx="13723">
                  <c:v>1.290453910828</c:v>
                </c:pt>
                <c:pt idx="13724">
                  <c:v>1.2907894849779999</c:v>
                </c:pt>
                <c:pt idx="13725">
                  <c:v>1.290862202644</c:v>
                </c:pt>
                <c:pt idx="13726">
                  <c:v>1.2909379005429999</c:v>
                </c:pt>
                <c:pt idx="13727">
                  <c:v>1.291068673134</c:v>
                </c:pt>
                <c:pt idx="13728">
                  <c:v>1.291420340538</c:v>
                </c:pt>
                <c:pt idx="13729">
                  <c:v>1.291561365128</c:v>
                </c:pt>
                <c:pt idx="13730">
                  <c:v>1.291871070862</c:v>
                </c:pt>
                <c:pt idx="13731">
                  <c:v>1.2920862436289999</c:v>
                </c:pt>
                <c:pt idx="13732">
                  <c:v>1.2924113273619999</c:v>
                </c:pt>
                <c:pt idx="13733">
                  <c:v>1.2926313877110001</c:v>
                </c:pt>
                <c:pt idx="13734">
                  <c:v>1.292868375778</c:v>
                </c:pt>
                <c:pt idx="13735">
                  <c:v>1.2931765317920001</c:v>
                </c:pt>
                <c:pt idx="13736">
                  <c:v>1.293264508247</c:v>
                </c:pt>
                <c:pt idx="13737">
                  <c:v>1.2933870553969999</c:v>
                </c:pt>
                <c:pt idx="13738">
                  <c:v>1.293528556824</c:v>
                </c:pt>
                <c:pt idx="13739">
                  <c:v>1.2936624288559999</c:v>
                </c:pt>
                <c:pt idx="13740">
                  <c:v>1.2938373088840001</c:v>
                </c:pt>
                <c:pt idx="13741">
                  <c:v>1.2939335107800001</c:v>
                </c:pt>
                <c:pt idx="13742">
                  <c:v>1.294000029564</c:v>
                </c:pt>
                <c:pt idx="13743">
                  <c:v>1.29404270649</c:v>
                </c:pt>
                <c:pt idx="13744">
                  <c:v>1.294097185135</c:v>
                </c:pt>
                <c:pt idx="13745">
                  <c:v>1.2941548824310001</c:v>
                </c:pt>
                <c:pt idx="13746">
                  <c:v>1.2941935062409999</c:v>
                </c:pt>
                <c:pt idx="13747">
                  <c:v>1.2942630052570001</c:v>
                </c:pt>
                <c:pt idx="13748">
                  <c:v>1.294347047806</c:v>
                </c:pt>
                <c:pt idx="13749">
                  <c:v>1.2946537733079999</c:v>
                </c:pt>
                <c:pt idx="13750">
                  <c:v>1.294795393944</c:v>
                </c:pt>
                <c:pt idx="13751">
                  <c:v>1.294919371605</c:v>
                </c:pt>
                <c:pt idx="13752">
                  <c:v>1.2950555086140001</c:v>
                </c:pt>
                <c:pt idx="13753">
                  <c:v>1.295200109482</c:v>
                </c:pt>
                <c:pt idx="13754">
                  <c:v>1.2952904701229999</c:v>
                </c:pt>
                <c:pt idx="13755">
                  <c:v>1.295332551003</c:v>
                </c:pt>
                <c:pt idx="13756">
                  <c:v>1.295371890068</c:v>
                </c:pt>
                <c:pt idx="13757">
                  <c:v>1.2954132556919999</c:v>
                </c:pt>
                <c:pt idx="13758">
                  <c:v>1.2955032587049999</c:v>
                </c:pt>
                <c:pt idx="13759">
                  <c:v>1.295568823814</c:v>
                </c:pt>
                <c:pt idx="13760">
                  <c:v>1.2956877946850001</c:v>
                </c:pt>
                <c:pt idx="13761">
                  <c:v>1.2957490682599999</c:v>
                </c:pt>
                <c:pt idx="13762">
                  <c:v>1.2958745956419999</c:v>
                </c:pt>
                <c:pt idx="13763">
                  <c:v>1.2961299419400001</c:v>
                </c:pt>
                <c:pt idx="13764">
                  <c:v>1.2962208986279999</c:v>
                </c:pt>
                <c:pt idx="13765">
                  <c:v>1.29630792141</c:v>
                </c:pt>
                <c:pt idx="13766">
                  <c:v>1.2963923215869999</c:v>
                </c:pt>
                <c:pt idx="13767">
                  <c:v>1.2965310811999999</c:v>
                </c:pt>
                <c:pt idx="13768">
                  <c:v>1.296632528305</c:v>
                </c:pt>
                <c:pt idx="13769">
                  <c:v>1.296749353409</c:v>
                </c:pt>
                <c:pt idx="13770">
                  <c:v>1.2971148490910001</c:v>
                </c:pt>
                <c:pt idx="13771">
                  <c:v>1.2973231077189999</c:v>
                </c:pt>
                <c:pt idx="13772">
                  <c:v>1.2976546287540001</c:v>
                </c:pt>
                <c:pt idx="13773">
                  <c:v>1.2979637384410001</c:v>
                </c:pt>
                <c:pt idx="13774">
                  <c:v>1.2981805801390001</c:v>
                </c:pt>
                <c:pt idx="13775">
                  <c:v>1.2983514070510001</c:v>
                </c:pt>
                <c:pt idx="13776">
                  <c:v>1.29849588871</c:v>
                </c:pt>
                <c:pt idx="13777">
                  <c:v>1.2986192703249999</c:v>
                </c:pt>
                <c:pt idx="13778">
                  <c:v>1.2987728118899999</c:v>
                </c:pt>
                <c:pt idx="13779">
                  <c:v>1.29908645153</c:v>
                </c:pt>
                <c:pt idx="13780">
                  <c:v>1.299143075943</c:v>
                </c:pt>
                <c:pt idx="13781">
                  <c:v>1.2992451190950001</c:v>
                </c:pt>
                <c:pt idx="13782">
                  <c:v>1.299345135689</c:v>
                </c:pt>
                <c:pt idx="13783">
                  <c:v>1.2996505498890001</c:v>
                </c:pt>
                <c:pt idx="13784">
                  <c:v>1.2997415065769999</c:v>
                </c:pt>
                <c:pt idx="13785">
                  <c:v>1.299912929535</c:v>
                </c:pt>
                <c:pt idx="13786">
                  <c:v>1.3002157211300001</c:v>
                </c:pt>
                <c:pt idx="13787">
                  <c:v>1.300305247307</c:v>
                </c:pt>
                <c:pt idx="13788">
                  <c:v>1.300351262093</c:v>
                </c:pt>
                <c:pt idx="13789">
                  <c:v>1.3004422187810001</c:v>
                </c:pt>
                <c:pt idx="13790">
                  <c:v>1.3005079030990001</c:v>
                </c:pt>
                <c:pt idx="13791">
                  <c:v>1.300721883774</c:v>
                </c:pt>
                <c:pt idx="13792">
                  <c:v>1.3008556365970001</c:v>
                </c:pt>
                <c:pt idx="13793">
                  <c:v>1.300913929939</c:v>
                </c:pt>
                <c:pt idx="13794">
                  <c:v>1.301009774208</c:v>
                </c:pt>
                <c:pt idx="13795">
                  <c:v>1.301054954529</c:v>
                </c:pt>
                <c:pt idx="13796">
                  <c:v>1.3011497259139999</c:v>
                </c:pt>
                <c:pt idx="13797">
                  <c:v>1.3012239933009999</c:v>
                </c:pt>
                <c:pt idx="13798">
                  <c:v>1.301568388939</c:v>
                </c:pt>
                <c:pt idx="13799">
                  <c:v>1.3017024993899999</c:v>
                </c:pt>
                <c:pt idx="13800">
                  <c:v>1.301945328712</c:v>
                </c:pt>
                <c:pt idx="13801">
                  <c:v>1.3020826578139999</c:v>
                </c:pt>
                <c:pt idx="13802">
                  <c:v>1.3022263050080001</c:v>
                </c:pt>
                <c:pt idx="13803">
                  <c:v>1.3025578260420001</c:v>
                </c:pt>
                <c:pt idx="13804">
                  <c:v>1.302626013756</c:v>
                </c:pt>
                <c:pt idx="13805">
                  <c:v>1.302717089653</c:v>
                </c:pt>
                <c:pt idx="13806">
                  <c:v>1.3027819395069999</c:v>
                </c:pt>
                <c:pt idx="13807">
                  <c:v>1.302807688713</c:v>
                </c:pt>
                <c:pt idx="13808">
                  <c:v>1.3028767108920001</c:v>
                </c:pt>
                <c:pt idx="13809">
                  <c:v>1.3029040098189999</c:v>
                </c:pt>
                <c:pt idx="13810">
                  <c:v>1.3029687404629999</c:v>
                </c:pt>
                <c:pt idx="13811">
                  <c:v>1.30301451683</c:v>
                </c:pt>
                <c:pt idx="13812">
                  <c:v>1.303067326546</c:v>
                </c:pt>
                <c:pt idx="13813">
                  <c:v>1.303136229515</c:v>
                </c:pt>
                <c:pt idx="13814">
                  <c:v>1.3031722307210001</c:v>
                </c:pt>
                <c:pt idx="13815">
                  <c:v>1.3032482862470001</c:v>
                </c:pt>
                <c:pt idx="13816">
                  <c:v>1.3032807111739999</c:v>
                </c:pt>
                <c:pt idx="13817">
                  <c:v>1.303359508514</c:v>
                </c:pt>
                <c:pt idx="13818">
                  <c:v>1.3033992052079999</c:v>
                </c:pt>
                <c:pt idx="13819">
                  <c:v>1.3034648895259999</c:v>
                </c:pt>
                <c:pt idx="13820">
                  <c:v>1.3035194873810001</c:v>
                </c:pt>
                <c:pt idx="13821">
                  <c:v>1.3035676479339999</c:v>
                </c:pt>
                <c:pt idx="13822">
                  <c:v>1.303656935692</c:v>
                </c:pt>
                <c:pt idx="13823">
                  <c:v>1.30374610424</c:v>
                </c:pt>
                <c:pt idx="13824">
                  <c:v>1.3038396835329999</c:v>
                </c:pt>
                <c:pt idx="13825">
                  <c:v>1.3039292097090001</c:v>
                </c:pt>
                <c:pt idx="13826">
                  <c:v>1.304031014442</c:v>
                </c:pt>
                <c:pt idx="13827">
                  <c:v>1.3041636943820001</c:v>
                </c:pt>
                <c:pt idx="13828">
                  <c:v>1.3044935464859999</c:v>
                </c:pt>
                <c:pt idx="13829">
                  <c:v>1.304615139961</c:v>
                </c:pt>
                <c:pt idx="13830">
                  <c:v>1.3047440052029999</c:v>
                </c:pt>
                <c:pt idx="13831">
                  <c:v>1.304922819138</c:v>
                </c:pt>
                <c:pt idx="13832">
                  <c:v>1.305040001869</c:v>
                </c:pt>
                <c:pt idx="13833">
                  <c:v>1.3054000139240001</c:v>
                </c:pt>
                <c:pt idx="13834">
                  <c:v>1.305507063866</c:v>
                </c:pt>
                <c:pt idx="13835">
                  <c:v>1.305809617043</c:v>
                </c:pt>
                <c:pt idx="13836">
                  <c:v>1.305900335312</c:v>
                </c:pt>
                <c:pt idx="13837">
                  <c:v>1.305962085724</c:v>
                </c:pt>
                <c:pt idx="13838">
                  <c:v>1.3060216903690001</c:v>
                </c:pt>
                <c:pt idx="13839">
                  <c:v>1.3060761690139999</c:v>
                </c:pt>
                <c:pt idx="13840">
                  <c:v>1.3061246871950001</c:v>
                </c:pt>
                <c:pt idx="13841">
                  <c:v>1.306170701981</c:v>
                </c:pt>
                <c:pt idx="13842">
                  <c:v>1.306214213371</c:v>
                </c:pt>
                <c:pt idx="13843">
                  <c:v>1.306257009506</c:v>
                </c:pt>
                <c:pt idx="13844">
                  <c:v>1.3063483238219999</c:v>
                </c:pt>
                <c:pt idx="13845">
                  <c:v>1.306396365166</c:v>
                </c:pt>
                <c:pt idx="13846">
                  <c:v>1.3065022230150001</c:v>
                </c:pt>
                <c:pt idx="13847">
                  <c:v>1.306654691696</c:v>
                </c:pt>
                <c:pt idx="13848">
                  <c:v>1.3070151805879999</c:v>
                </c:pt>
                <c:pt idx="13849">
                  <c:v>1.307344913483</c:v>
                </c:pt>
                <c:pt idx="13850">
                  <c:v>1.30745434761</c:v>
                </c:pt>
                <c:pt idx="13851">
                  <c:v>1.3077859878539999</c:v>
                </c:pt>
                <c:pt idx="13852">
                  <c:v>1.307863116264</c:v>
                </c:pt>
                <c:pt idx="13853">
                  <c:v>1.307943940163</c:v>
                </c:pt>
                <c:pt idx="13854">
                  <c:v>1.3080404996870001</c:v>
                </c:pt>
                <c:pt idx="13855">
                  <c:v>1.30838561058</c:v>
                </c:pt>
                <c:pt idx="13856">
                  <c:v>1.308558940887</c:v>
                </c:pt>
                <c:pt idx="13857">
                  <c:v>1.3087970018390001</c:v>
                </c:pt>
                <c:pt idx="13858">
                  <c:v>1.3089332580569999</c:v>
                </c:pt>
                <c:pt idx="13859">
                  <c:v>1.309013128281</c:v>
                </c:pt>
                <c:pt idx="13860">
                  <c:v>1.3091033697129999</c:v>
                </c:pt>
                <c:pt idx="13861">
                  <c:v>1.309171795845</c:v>
                </c:pt>
                <c:pt idx="13862">
                  <c:v>1.309269547462</c:v>
                </c:pt>
                <c:pt idx="13863">
                  <c:v>1.3093552589420001</c:v>
                </c:pt>
                <c:pt idx="13864">
                  <c:v>1.309439539909</c:v>
                </c:pt>
                <c:pt idx="13865">
                  <c:v>1.3095194101330001</c:v>
                </c:pt>
                <c:pt idx="13866">
                  <c:v>1.3095993995670001</c:v>
                </c:pt>
                <c:pt idx="13867">
                  <c:v>1.309738874435</c:v>
                </c:pt>
                <c:pt idx="13868">
                  <c:v>1.3098750114440001</c:v>
                </c:pt>
                <c:pt idx="13869">
                  <c:v>1.3101634979250001</c:v>
                </c:pt>
                <c:pt idx="13870">
                  <c:v>1.3102960586550001</c:v>
                </c:pt>
                <c:pt idx="13871">
                  <c:v>1.3105038404460001</c:v>
                </c:pt>
                <c:pt idx="13872">
                  <c:v>1.3106330633159999</c:v>
                </c:pt>
                <c:pt idx="13873">
                  <c:v>1.310760617256</c:v>
                </c:pt>
                <c:pt idx="13874">
                  <c:v>1.3110609054569999</c:v>
                </c:pt>
                <c:pt idx="13875">
                  <c:v>1.3111523389819999</c:v>
                </c:pt>
                <c:pt idx="13876">
                  <c:v>1.311237454414</c:v>
                </c:pt>
                <c:pt idx="13877">
                  <c:v>1.311309814453</c:v>
                </c:pt>
                <c:pt idx="13878">
                  <c:v>1.3113836050030001</c:v>
                </c:pt>
                <c:pt idx="13879">
                  <c:v>1.311648845673</c:v>
                </c:pt>
                <c:pt idx="13880">
                  <c:v>1.31174325943</c:v>
                </c:pt>
                <c:pt idx="13881">
                  <c:v>1.311803460121</c:v>
                </c:pt>
                <c:pt idx="13882">
                  <c:v>1.311927199364</c:v>
                </c:pt>
                <c:pt idx="13883">
                  <c:v>1.312059521675</c:v>
                </c:pt>
                <c:pt idx="13884">
                  <c:v>1.3121758699420001</c:v>
                </c:pt>
                <c:pt idx="13885">
                  <c:v>1.3122422695160001</c:v>
                </c:pt>
                <c:pt idx="13886">
                  <c:v>1.3123110532760001</c:v>
                </c:pt>
                <c:pt idx="13887">
                  <c:v>1.3124068975450001</c:v>
                </c:pt>
                <c:pt idx="13888">
                  <c:v>1.3124753236769999</c:v>
                </c:pt>
                <c:pt idx="13889">
                  <c:v>1.3127975463870001</c:v>
                </c:pt>
                <c:pt idx="13890">
                  <c:v>1.312928318977</c:v>
                </c:pt>
                <c:pt idx="13891">
                  <c:v>1.3130300045009999</c:v>
                </c:pt>
                <c:pt idx="13892">
                  <c:v>1.3132946491240001</c:v>
                </c:pt>
                <c:pt idx="13893">
                  <c:v>1.3133957386020001</c:v>
                </c:pt>
                <c:pt idx="13894">
                  <c:v>1.313510894775</c:v>
                </c:pt>
                <c:pt idx="13895">
                  <c:v>1.3136216402050001</c:v>
                </c:pt>
                <c:pt idx="13896">
                  <c:v>1.313720583916</c:v>
                </c:pt>
                <c:pt idx="13897">
                  <c:v>1.313779354095</c:v>
                </c:pt>
                <c:pt idx="13898">
                  <c:v>1.313859343529</c:v>
                </c:pt>
                <c:pt idx="13899">
                  <c:v>1.3139634132389999</c:v>
                </c:pt>
                <c:pt idx="13900">
                  <c:v>1.3143037557599999</c:v>
                </c:pt>
                <c:pt idx="13901">
                  <c:v>1.3144097328190001</c:v>
                </c:pt>
                <c:pt idx="13902">
                  <c:v>1.3145213127140001</c:v>
                </c:pt>
                <c:pt idx="13903">
                  <c:v>1.314618825912</c:v>
                </c:pt>
                <c:pt idx="13904">
                  <c:v>1.3146390914920001</c:v>
                </c:pt>
                <c:pt idx="13905">
                  <c:v>1.3147357702260001</c:v>
                </c:pt>
                <c:pt idx="13906">
                  <c:v>1.3148356676099999</c:v>
                </c:pt>
                <c:pt idx="13907">
                  <c:v>1.314929127693</c:v>
                </c:pt>
                <c:pt idx="13908">
                  <c:v>1.3150117397309999</c:v>
                </c:pt>
                <c:pt idx="13909">
                  <c:v>1.3151648044590001</c:v>
                </c:pt>
                <c:pt idx="13910">
                  <c:v>1.315297961235</c:v>
                </c:pt>
                <c:pt idx="13911">
                  <c:v>1.3153208494190001</c:v>
                </c:pt>
                <c:pt idx="13912">
                  <c:v>1.315416455269</c:v>
                </c:pt>
                <c:pt idx="13913">
                  <c:v>1.3154737949369999</c:v>
                </c:pt>
                <c:pt idx="13914">
                  <c:v>1.3155549764629999</c:v>
                </c:pt>
                <c:pt idx="13915">
                  <c:v>1.3156324625019999</c:v>
                </c:pt>
                <c:pt idx="13916">
                  <c:v>1.315999984741</c:v>
                </c:pt>
                <c:pt idx="13917">
                  <c:v>1.316143989563</c:v>
                </c:pt>
                <c:pt idx="13918">
                  <c:v>1.316265821457</c:v>
                </c:pt>
                <c:pt idx="13919">
                  <c:v>1.316317439079</c:v>
                </c:pt>
                <c:pt idx="13920">
                  <c:v>1.3163660764689999</c:v>
                </c:pt>
                <c:pt idx="13921">
                  <c:v>1.3164458274840001</c:v>
                </c:pt>
                <c:pt idx="13922">
                  <c:v>1.3166954517360001</c:v>
                </c:pt>
                <c:pt idx="13923">
                  <c:v>1.317036747932</c:v>
                </c:pt>
                <c:pt idx="13924">
                  <c:v>1.3173509836199999</c:v>
                </c:pt>
                <c:pt idx="13925">
                  <c:v>1.3175488710400001</c:v>
                </c:pt>
                <c:pt idx="13926">
                  <c:v>1.317724704742</c:v>
                </c:pt>
                <c:pt idx="13927">
                  <c:v>1.3179612159730001</c:v>
                </c:pt>
                <c:pt idx="13928">
                  <c:v>1.3181017637250001</c:v>
                </c:pt>
                <c:pt idx="13929">
                  <c:v>1.3182282447810001</c:v>
                </c:pt>
                <c:pt idx="13930">
                  <c:v>1.3182971477509999</c:v>
                </c:pt>
                <c:pt idx="13931">
                  <c:v>1.3186196088790001</c:v>
                </c:pt>
                <c:pt idx="13932">
                  <c:v>1.3189805746079999</c:v>
                </c:pt>
                <c:pt idx="13933">
                  <c:v>1.3192912340159999</c:v>
                </c:pt>
                <c:pt idx="13934">
                  <c:v>1.319378852844</c:v>
                </c:pt>
                <c:pt idx="13935">
                  <c:v>1.3194246292109999</c:v>
                </c:pt>
                <c:pt idx="13936">
                  <c:v>1.319473862648</c:v>
                </c:pt>
                <c:pt idx="13937">
                  <c:v>1.3195734024050001</c:v>
                </c:pt>
                <c:pt idx="13938">
                  <c:v>1.3196493387220001</c:v>
                </c:pt>
                <c:pt idx="13939">
                  <c:v>1.3197809457780001</c:v>
                </c:pt>
                <c:pt idx="13940">
                  <c:v>1.3200190067290001</c:v>
                </c:pt>
                <c:pt idx="13941">
                  <c:v>1.3200950622559999</c:v>
                </c:pt>
                <c:pt idx="13942">
                  <c:v>1.3201880455020001</c:v>
                </c:pt>
                <c:pt idx="13943">
                  <c:v>1.320289969444</c:v>
                </c:pt>
                <c:pt idx="13944">
                  <c:v>1.3203907012939999</c:v>
                </c:pt>
                <c:pt idx="13945">
                  <c:v>1.3204845190050001</c:v>
                </c:pt>
                <c:pt idx="13946">
                  <c:v>1.3205710649489999</c:v>
                </c:pt>
                <c:pt idx="13947">
                  <c:v>1.320642948151</c:v>
                </c:pt>
                <c:pt idx="13948">
                  <c:v>1.3207792043690001</c:v>
                </c:pt>
                <c:pt idx="13949">
                  <c:v>1.320911645889</c:v>
                </c:pt>
                <c:pt idx="13950">
                  <c:v>1.3210200071330001</c:v>
                </c:pt>
                <c:pt idx="13951">
                  <c:v>1.321104049683</c:v>
                </c:pt>
                <c:pt idx="13952">
                  <c:v>1.3211910724639999</c:v>
                </c:pt>
                <c:pt idx="13953">
                  <c:v>1.3212705850599999</c:v>
                </c:pt>
                <c:pt idx="13954">
                  <c:v>1.3213714361190001</c:v>
                </c:pt>
                <c:pt idx="13955">
                  <c:v>1.3215346336360001</c:v>
                </c:pt>
                <c:pt idx="13956">
                  <c:v>1.32184278965</c:v>
                </c:pt>
                <c:pt idx="13957">
                  <c:v>1.3222001791</c:v>
                </c:pt>
                <c:pt idx="13958">
                  <c:v>1.3224098682400001</c:v>
                </c:pt>
                <c:pt idx="13959">
                  <c:v>1.322457313538</c:v>
                </c:pt>
                <c:pt idx="13960">
                  <c:v>1.3225170373920001</c:v>
                </c:pt>
                <c:pt idx="13961">
                  <c:v>1.322577834129</c:v>
                </c:pt>
                <c:pt idx="13962">
                  <c:v>1.322633504868</c:v>
                </c:pt>
                <c:pt idx="13963">
                  <c:v>1.322686910629</c:v>
                </c:pt>
                <c:pt idx="13964">
                  <c:v>1.322737574577</c:v>
                </c:pt>
                <c:pt idx="13965">
                  <c:v>1.322805404663</c:v>
                </c:pt>
                <c:pt idx="13966">
                  <c:v>1.3228684663770001</c:v>
                </c:pt>
                <c:pt idx="13967">
                  <c:v>1.3229209184649999</c:v>
                </c:pt>
                <c:pt idx="13968">
                  <c:v>1.322983980179</c:v>
                </c:pt>
                <c:pt idx="13969">
                  <c:v>1.323051095009</c:v>
                </c:pt>
                <c:pt idx="13970">
                  <c:v>1.323331952095</c:v>
                </c:pt>
                <c:pt idx="13971">
                  <c:v>1.323559641838</c:v>
                </c:pt>
                <c:pt idx="13972">
                  <c:v>1.323692798615</c:v>
                </c:pt>
                <c:pt idx="13973">
                  <c:v>1.323922991753</c:v>
                </c:pt>
                <c:pt idx="13974">
                  <c:v>1.3240842819209999</c:v>
                </c:pt>
                <c:pt idx="13975">
                  <c:v>1.3242052793500001</c:v>
                </c:pt>
                <c:pt idx="13976">
                  <c:v>1.324277997017</c:v>
                </c:pt>
                <c:pt idx="13977">
                  <c:v>1.3243581056589999</c:v>
                </c:pt>
                <c:pt idx="13978">
                  <c:v>1.324448227882</c:v>
                </c:pt>
                <c:pt idx="13979">
                  <c:v>1.32454419136</c:v>
                </c:pt>
                <c:pt idx="13980">
                  <c:v>1.324634432793</c:v>
                </c:pt>
                <c:pt idx="13981">
                  <c:v>1.3247179985049999</c:v>
                </c:pt>
                <c:pt idx="13982">
                  <c:v>1.3248347043990001</c:v>
                </c:pt>
                <c:pt idx="13983">
                  <c:v>1.32516336441</c:v>
                </c:pt>
                <c:pt idx="13984">
                  <c:v>1.3253573179239999</c:v>
                </c:pt>
                <c:pt idx="13985">
                  <c:v>1.3255499601359999</c:v>
                </c:pt>
                <c:pt idx="13986">
                  <c:v>1.325856924057</c:v>
                </c:pt>
                <c:pt idx="13987">
                  <c:v>1.326006531715</c:v>
                </c:pt>
                <c:pt idx="13988">
                  <c:v>1.326129078865</c:v>
                </c:pt>
                <c:pt idx="13989">
                  <c:v>1.326376080513</c:v>
                </c:pt>
                <c:pt idx="13990">
                  <c:v>1.3264695405960001</c:v>
                </c:pt>
                <c:pt idx="13991">
                  <c:v>1.326560854912</c:v>
                </c:pt>
                <c:pt idx="13992">
                  <c:v>1.326640129089</c:v>
                </c:pt>
                <c:pt idx="13993">
                  <c:v>1.3267096281049999</c:v>
                </c:pt>
                <c:pt idx="13994">
                  <c:v>1.327035188675</c:v>
                </c:pt>
                <c:pt idx="13995">
                  <c:v>1.327341914177</c:v>
                </c:pt>
                <c:pt idx="13996">
                  <c:v>1.3274774551390001</c:v>
                </c:pt>
                <c:pt idx="13997">
                  <c:v>1.3275496959690001</c:v>
                </c:pt>
                <c:pt idx="13998">
                  <c:v>1.327886939049</c:v>
                </c:pt>
                <c:pt idx="13999">
                  <c:v>1.327994942665</c:v>
                </c:pt>
                <c:pt idx="14000">
                  <c:v>1.3280763626100001</c:v>
                </c:pt>
                <c:pt idx="14001">
                  <c:v>1.328132152557</c:v>
                </c:pt>
                <c:pt idx="14002">
                  <c:v>1.3281840085979999</c:v>
                </c:pt>
                <c:pt idx="14003">
                  <c:v>1.3282564878459999</c:v>
                </c:pt>
                <c:pt idx="14004">
                  <c:v>1.328300356865</c:v>
                </c:pt>
                <c:pt idx="14005">
                  <c:v>1.3283475637440001</c:v>
                </c:pt>
                <c:pt idx="14006">
                  <c:v>1.3284037113189999</c:v>
                </c:pt>
                <c:pt idx="14007">
                  <c:v>1.32845723629</c:v>
                </c:pt>
                <c:pt idx="14008">
                  <c:v>1.3285185098650001</c:v>
                </c:pt>
                <c:pt idx="14009">
                  <c:v>1.3288516998290001</c:v>
                </c:pt>
                <c:pt idx="14010">
                  <c:v>1.3289458751679999</c:v>
                </c:pt>
                <c:pt idx="14011">
                  <c:v>1.3291937112809999</c:v>
                </c:pt>
                <c:pt idx="14012">
                  <c:v>1.32938337326</c:v>
                </c:pt>
                <c:pt idx="14013">
                  <c:v>1.32946407795</c:v>
                </c:pt>
                <c:pt idx="14014">
                  <c:v>1.3295425176619999</c:v>
                </c:pt>
                <c:pt idx="14015">
                  <c:v>1.329714536667</c:v>
                </c:pt>
                <c:pt idx="14016">
                  <c:v>1.329912781715</c:v>
                </c:pt>
                <c:pt idx="14017">
                  <c:v>1.3300079107280001</c:v>
                </c:pt>
                <c:pt idx="14018">
                  <c:v>1.3301239013670001</c:v>
                </c:pt>
                <c:pt idx="14019">
                  <c:v>1.3304240703579999</c:v>
                </c:pt>
                <c:pt idx="14020">
                  <c:v>1.330540060997</c:v>
                </c:pt>
                <c:pt idx="14021">
                  <c:v>1.3307335376739999</c:v>
                </c:pt>
                <c:pt idx="14022">
                  <c:v>1.330865383148</c:v>
                </c:pt>
                <c:pt idx="14023">
                  <c:v>1.330951571465</c:v>
                </c:pt>
                <c:pt idx="14024">
                  <c:v>1.3310402631760001</c:v>
                </c:pt>
                <c:pt idx="14025">
                  <c:v>1.3310848474500001</c:v>
                </c:pt>
                <c:pt idx="14026">
                  <c:v>1.3311910629270001</c:v>
                </c:pt>
                <c:pt idx="14027">
                  <c:v>1.331288695335</c:v>
                </c:pt>
                <c:pt idx="14028">
                  <c:v>1.331598758698</c:v>
                </c:pt>
                <c:pt idx="14029">
                  <c:v>1.3317251205439999</c:v>
                </c:pt>
                <c:pt idx="14030">
                  <c:v>1.3318433761599999</c:v>
                </c:pt>
                <c:pt idx="14031">
                  <c:v>1.3319535255429999</c:v>
                </c:pt>
                <c:pt idx="14032">
                  <c:v>1.332192778587</c:v>
                </c:pt>
                <c:pt idx="14033">
                  <c:v>1.332323431969</c:v>
                </c:pt>
                <c:pt idx="14034">
                  <c:v>1.3324050903319999</c:v>
                </c:pt>
                <c:pt idx="14035">
                  <c:v>1.3325512409210001</c:v>
                </c:pt>
                <c:pt idx="14036">
                  <c:v>1.332809925079</c:v>
                </c:pt>
                <c:pt idx="14037">
                  <c:v>1.332913398743</c:v>
                </c:pt>
                <c:pt idx="14038">
                  <c:v>1.3330335617069999</c:v>
                </c:pt>
                <c:pt idx="14039">
                  <c:v>1.3330894708629999</c:v>
                </c:pt>
                <c:pt idx="14040">
                  <c:v>1.333141088486</c:v>
                </c:pt>
                <c:pt idx="14041">
                  <c:v>1.333228349686</c:v>
                </c:pt>
                <c:pt idx="14042">
                  <c:v>1.333333015442</c:v>
                </c:pt>
                <c:pt idx="14043">
                  <c:v>1.333624005318</c:v>
                </c:pt>
                <c:pt idx="14044">
                  <c:v>1.333929419518</c:v>
                </c:pt>
                <c:pt idx="14045">
                  <c:v>1.334203243256</c:v>
                </c:pt>
                <c:pt idx="14046">
                  <c:v>1.334313035011</c:v>
                </c:pt>
                <c:pt idx="14047">
                  <c:v>1.3344016075130001</c:v>
                </c:pt>
                <c:pt idx="14048">
                  <c:v>1.3344690799709999</c:v>
                </c:pt>
                <c:pt idx="14049">
                  <c:v>1.334806442261</c:v>
                </c:pt>
                <c:pt idx="14050">
                  <c:v>1.33514726162</c:v>
                </c:pt>
                <c:pt idx="14051">
                  <c:v>1.3354707956309999</c:v>
                </c:pt>
                <c:pt idx="14052">
                  <c:v>1.3355761766430001</c:v>
                </c:pt>
                <c:pt idx="14053">
                  <c:v>1.3358899354930001</c:v>
                </c:pt>
                <c:pt idx="14054">
                  <c:v>1.336032629013</c:v>
                </c:pt>
                <c:pt idx="14055">
                  <c:v>1.336130857468</c:v>
                </c:pt>
                <c:pt idx="14056">
                  <c:v>1.3362263441090001</c:v>
                </c:pt>
                <c:pt idx="14057">
                  <c:v>1.336484074593</c:v>
                </c:pt>
                <c:pt idx="14058">
                  <c:v>1.3365620374680001</c:v>
                </c:pt>
                <c:pt idx="14059">
                  <c:v>1.33664560318</c:v>
                </c:pt>
                <c:pt idx="14060">
                  <c:v>1.3367381095890001</c:v>
                </c:pt>
                <c:pt idx="14061">
                  <c:v>1.3368333578110001</c:v>
                </c:pt>
                <c:pt idx="14062">
                  <c:v>1.336928844452</c:v>
                </c:pt>
                <c:pt idx="14063">
                  <c:v>1.3370211124419999</c:v>
                </c:pt>
                <c:pt idx="14064">
                  <c:v>1.3371282815929999</c:v>
                </c:pt>
                <c:pt idx="14065">
                  <c:v>1.337218165398</c:v>
                </c:pt>
                <c:pt idx="14066">
                  <c:v>1.3373234272000001</c:v>
                </c:pt>
                <c:pt idx="14067">
                  <c:v>1.337455630302</c:v>
                </c:pt>
                <c:pt idx="14068">
                  <c:v>1.3375306129460001</c:v>
                </c:pt>
                <c:pt idx="14069">
                  <c:v>1.3376040458680001</c:v>
                </c:pt>
                <c:pt idx="14070">
                  <c:v>1.337686300278</c:v>
                </c:pt>
                <c:pt idx="14071">
                  <c:v>1.3377778530119999</c:v>
                </c:pt>
                <c:pt idx="14072">
                  <c:v>1.337840795517</c:v>
                </c:pt>
                <c:pt idx="14073">
                  <c:v>1.3378815650939999</c:v>
                </c:pt>
                <c:pt idx="14074">
                  <c:v>1.3379302024840001</c:v>
                </c:pt>
                <c:pt idx="14075">
                  <c:v>1.3379870653149999</c:v>
                </c:pt>
                <c:pt idx="14076">
                  <c:v>1.3380290269849999</c:v>
                </c:pt>
                <c:pt idx="14077">
                  <c:v>1.3381009101870001</c:v>
                </c:pt>
                <c:pt idx="14078">
                  <c:v>1.3381317853929999</c:v>
                </c:pt>
                <c:pt idx="14079">
                  <c:v>1.3382056951520001</c:v>
                </c:pt>
                <c:pt idx="14080">
                  <c:v>1.3382364511489999</c:v>
                </c:pt>
                <c:pt idx="14081">
                  <c:v>1.33834373951</c:v>
                </c:pt>
                <c:pt idx="14082">
                  <c:v>1.338442564011</c:v>
                </c:pt>
                <c:pt idx="14083">
                  <c:v>1.338765740395</c:v>
                </c:pt>
                <c:pt idx="14084">
                  <c:v>1.3388798236849999</c:v>
                </c:pt>
                <c:pt idx="14085">
                  <c:v>1.338955163956</c:v>
                </c:pt>
                <c:pt idx="14086">
                  <c:v>1.3390254974369999</c:v>
                </c:pt>
                <c:pt idx="14087">
                  <c:v>1.3391194343570001</c:v>
                </c:pt>
                <c:pt idx="14088">
                  <c:v>1.339190006256</c:v>
                </c:pt>
                <c:pt idx="14089">
                  <c:v>1.3392584323879999</c:v>
                </c:pt>
                <c:pt idx="14090">
                  <c:v>1.3393008708950001</c:v>
                </c:pt>
                <c:pt idx="14091">
                  <c:v>1.3393516540529999</c:v>
                </c:pt>
                <c:pt idx="14092">
                  <c:v>1.3394042253489999</c:v>
                </c:pt>
                <c:pt idx="14093">
                  <c:v>1.3394562005999999</c:v>
                </c:pt>
                <c:pt idx="14094">
                  <c:v>1.339512348175</c:v>
                </c:pt>
                <c:pt idx="14095">
                  <c:v>1.3395663499829999</c:v>
                </c:pt>
                <c:pt idx="14096">
                  <c:v>1.3396384716030001</c:v>
                </c:pt>
                <c:pt idx="14097">
                  <c:v>1.3399610519409999</c:v>
                </c:pt>
                <c:pt idx="14098">
                  <c:v>1.340211987495</c:v>
                </c:pt>
                <c:pt idx="14099">
                  <c:v>1.340519309044</c:v>
                </c:pt>
                <c:pt idx="14100">
                  <c:v>1.3406009674070001</c:v>
                </c:pt>
                <c:pt idx="14101">
                  <c:v>1.340818762779</c:v>
                </c:pt>
                <c:pt idx="14102">
                  <c:v>1.3411468267440001</c:v>
                </c:pt>
                <c:pt idx="14103">
                  <c:v>1.3412593603130001</c:v>
                </c:pt>
                <c:pt idx="14104">
                  <c:v>1.3413352966309999</c:v>
                </c:pt>
                <c:pt idx="14105">
                  <c:v>1.3413963317869999</c:v>
                </c:pt>
                <c:pt idx="14106">
                  <c:v>1.341493487358</c:v>
                </c:pt>
                <c:pt idx="14107">
                  <c:v>1.3415796756739999</c:v>
                </c:pt>
                <c:pt idx="14108">
                  <c:v>1.3416447639469999</c:v>
                </c:pt>
                <c:pt idx="14109">
                  <c:v>1.341737747192</c:v>
                </c:pt>
                <c:pt idx="14110">
                  <c:v>1.342011451721</c:v>
                </c:pt>
                <c:pt idx="14111">
                  <c:v>1.3421024084090001</c:v>
                </c:pt>
                <c:pt idx="14112">
                  <c:v>1.342189311981</c:v>
                </c:pt>
                <c:pt idx="14113">
                  <c:v>1.342265963554</c:v>
                </c:pt>
                <c:pt idx="14114">
                  <c:v>1.342341065407</c:v>
                </c:pt>
                <c:pt idx="14115">
                  <c:v>1.342423200607</c:v>
                </c:pt>
                <c:pt idx="14116">
                  <c:v>1.342502236366</c:v>
                </c:pt>
                <c:pt idx="14117">
                  <c:v>1.342623710632</c:v>
                </c:pt>
                <c:pt idx="14118">
                  <c:v>1.342761993408</c:v>
                </c:pt>
                <c:pt idx="14119">
                  <c:v>1.343002676964</c:v>
                </c:pt>
                <c:pt idx="14120">
                  <c:v>1.3431482315059999</c:v>
                </c:pt>
                <c:pt idx="14121">
                  <c:v>1.343273997307</c:v>
                </c:pt>
                <c:pt idx="14122">
                  <c:v>1.343455314636</c:v>
                </c:pt>
                <c:pt idx="14123">
                  <c:v>1.343556404114</c:v>
                </c:pt>
                <c:pt idx="14124">
                  <c:v>1.34369301796</c:v>
                </c:pt>
                <c:pt idx="14125">
                  <c:v>1.3437724113459999</c:v>
                </c:pt>
                <c:pt idx="14126">
                  <c:v>1.343846917152</c:v>
                </c:pt>
                <c:pt idx="14127">
                  <c:v>1.3439249992369999</c:v>
                </c:pt>
                <c:pt idx="14128">
                  <c:v>1.3440521955489999</c:v>
                </c:pt>
                <c:pt idx="14129">
                  <c:v>1.344164013863</c:v>
                </c:pt>
                <c:pt idx="14130">
                  <c:v>1.344263315201</c:v>
                </c:pt>
                <c:pt idx="14131">
                  <c:v>1.3443512916560001</c:v>
                </c:pt>
                <c:pt idx="14132">
                  <c:v>1.344508767128</c:v>
                </c:pt>
                <c:pt idx="14133">
                  <c:v>1.3446091413500001</c:v>
                </c:pt>
                <c:pt idx="14134">
                  <c:v>1.3447079658509999</c:v>
                </c:pt>
                <c:pt idx="14135">
                  <c:v>1.344863414764</c:v>
                </c:pt>
                <c:pt idx="14136">
                  <c:v>1.3451519012449999</c:v>
                </c:pt>
                <c:pt idx="14137">
                  <c:v>1.3452215194699999</c:v>
                </c:pt>
                <c:pt idx="14138">
                  <c:v>1.3453087806699999</c:v>
                </c:pt>
                <c:pt idx="14139">
                  <c:v>1.3453905582429999</c:v>
                </c:pt>
                <c:pt idx="14140">
                  <c:v>1.3454477787020001</c:v>
                </c:pt>
                <c:pt idx="14141">
                  <c:v>1.3455350399020001</c:v>
                </c:pt>
                <c:pt idx="14142">
                  <c:v>1.345698595047</c:v>
                </c:pt>
                <c:pt idx="14143">
                  <c:v>1.3458540439610001</c:v>
                </c:pt>
                <c:pt idx="14144">
                  <c:v>1.3459528684619999</c:v>
                </c:pt>
                <c:pt idx="14145">
                  <c:v>1.3460507392879999</c:v>
                </c:pt>
                <c:pt idx="14146">
                  <c:v>1.34612762928</c:v>
                </c:pt>
                <c:pt idx="14147">
                  <c:v>1.3462146520610001</c:v>
                </c:pt>
                <c:pt idx="14148">
                  <c:v>1.346327424049</c:v>
                </c:pt>
                <c:pt idx="14149">
                  <c:v>1.346559524536</c:v>
                </c:pt>
                <c:pt idx="14150">
                  <c:v>1.34658741951</c:v>
                </c:pt>
                <c:pt idx="14151">
                  <c:v>1.346649885178</c:v>
                </c:pt>
                <c:pt idx="14152">
                  <c:v>1.346692204475</c:v>
                </c:pt>
                <c:pt idx="14153">
                  <c:v>1.346742510796</c:v>
                </c:pt>
                <c:pt idx="14154">
                  <c:v>1.346804380417</c:v>
                </c:pt>
                <c:pt idx="14155">
                  <c:v>1.346835613251</c:v>
                </c:pt>
                <c:pt idx="14156">
                  <c:v>1.3469060659409999</c:v>
                </c:pt>
                <c:pt idx="14157">
                  <c:v>1.3469998836520001</c:v>
                </c:pt>
                <c:pt idx="14158">
                  <c:v>1.3470768928529999</c:v>
                </c:pt>
                <c:pt idx="14159">
                  <c:v>1.3471543788910001</c:v>
                </c:pt>
                <c:pt idx="14160">
                  <c:v>1.347290873528</c:v>
                </c:pt>
                <c:pt idx="14161">
                  <c:v>1.347608327866</c:v>
                </c:pt>
                <c:pt idx="14162">
                  <c:v>1.347695350647</c:v>
                </c:pt>
                <c:pt idx="14163">
                  <c:v>1.3477997779849999</c:v>
                </c:pt>
                <c:pt idx="14164">
                  <c:v>1.348093271255</c:v>
                </c:pt>
                <c:pt idx="14165">
                  <c:v>1.3484232425689999</c:v>
                </c:pt>
                <c:pt idx="14166">
                  <c:v>1.348504781723</c:v>
                </c:pt>
                <c:pt idx="14167">
                  <c:v>1.34858751297</c:v>
                </c:pt>
                <c:pt idx="14168">
                  <c:v>1.3486802577970001</c:v>
                </c:pt>
                <c:pt idx="14169">
                  <c:v>1.348805189133</c:v>
                </c:pt>
                <c:pt idx="14170">
                  <c:v>1.3489958047870001</c:v>
                </c:pt>
                <c:pt idx="14171">
                  <c:v>1.349189162254</c:v>
                </c:pt>
                <c:pt idx="14172">
                  <c:v>1.3493849039079999</c:v>
                </c:pt>
                <c:pt idx="14173">
                  <c:v>1.349457621574</c:v>
                </c:pt>
                <c:pt idx="14174">
                  <c:v>1.349540472031</c:v>
                </c:pt>
                <c:pt idx="14175">
                  <c:v>1.3496315479280001</c:v>
                </c:pt>
                <c:pt idx="14176">
                  <c:v>1.349714756012</c:v>
                </c:pt>
                <c:pt idx="14177">
                  <c:v>1.350016474724</c:v>
                </c:pt>
                <c:pt idx="14178">
                  <c:v>1.3503353595730001</c:v>
                </c:pt>
                <c:pt idx="14179">
                  <c:v>1.350488305092</c:v>
                </c:pt>
                <c:pt idx="14180">
                  <c:v>1.350593924522</c:v>
                </c:pt>
                <c:pt idx="14181">
                  <c:v>1.3508298397059999</c:v>
                </c:pt>
                <c:pt idx="14182">
                  <c:v>1.3510137796399999</c:v>
                </c:pt>
                <c:pt idx="14183">
                  <c:v>1.3513231277469999</c:v>
                </c:pt>
                <c:pt idx="14184">
                  <c:v>1.3514554500580001</c:v>
                </c:pt>
                <c:pt idx="14185">
                  <c:v>1.351511955261</c:v>
                </c:pt>
                <c:pt idx="14186">
                  <c:v>1.3515940904620001</c:v>
                </c:pt>
                <c:pt idx="14187">
                  <c:v>1.351634144783</c:v>
                </c:pt>
                <c:pt idx="14188">
                  <c:v>1.3516830205920001</c:v>
                </c:pt>
                <c:pt idx="14189">
                  <c:v>1.351733207703</c:v>
                </c:pt>
                <c:pt idx="14190">
                  <c:v>1.3517835140229999</c:v>
                </c:pt>
                <c:pt idx="14191">
                  <c:v>1.351840734482</c:v>
                </c:pt>
                <c:pt idx="14192">
                  <c:v>1.3519639968870001</c:v>
                </c:pt>
                <c:pt idx="14193">
                  <c:v>1.352301120758</c:v>
                </c:pt>
                <c:pt idx="14194">
                  <c:v>1.3524427413939999</c:v>
                </c:pt>
                <c:pt idx="14195">
                  <c:v>1.3525379896159999</c:v>
                </c:pt>
                <c:pt idx="14196">
                  <c:v>1.3526360988620001</c:v>
                </c:pt>
                <c:pt idx="14197">
                  <c:v>1.3527278900149999</c:v>
                </c:pt>
                <c:pt idx="14198">
                  <c:v>1.352805018425</c:v>
                </c:pt>
                <c:pt idx="14199">
                  <c:v>1.3529214859009999</c:v>
                </c:pt>
                <c:pt idx="14200">
                  <c:v>1.353160023689</c:v>
                </c:pt>
                <c:pt idx="14201">
                  <c:v>1.353263616562</c:v>
                </c:pt>
                <c:pt idx="14202">
                  <c:v>1.3533295392989999</c:v>
                </c:pt>
                <c:pt idx="14203">
                  <c:v>1.3534132242200001</c:v>
                </c:pt>
                <c:pt idx="14204">
                  <c:v>1.3536739349369999</c:v>
                </c:pt>
                <c:pt idx="14205">
                  <c:v>1.353851318359</c:v>
                </c:pt>
                <c:pt idx="14206">
                  <c:v>1.353944659233</c:v>
                </c:pt>
                <c:pt idx="14207">
                  <c:v>1.354072809219</c:v>
                </c:pt>
                <c:pt idx="14208">
                  <c:v>1.354377031326</c:v>
                </c:pt>
                <c:pt idx="14209">
                  <c:v>1.354457259178</c:v>
                </c:pt>
                <c:pt idx="14210">
                  <c:v>1.3545345067979999</c:v>
                </c:pt>
                <c:pt idx="14211">
                  <c:v>1.354677200317</c:v>
                </c:pt>
                <c:pt idx="14212">
                  <c:v>1.354786872864</c:v>
                </c:pt>
                <c:pt idx="14213">
                  <c:v>1.3551028966900001</c:v>
                </c:pt>
                <c:pt idx="14214">
                  <c:v>1.355226993561</c:v>
                </c:pt>
                <c:pt idx="14215">
                  <c:v>1.3555697202679999</c:v>
                </c:pt>
                <c:pt idx="14216">
                  <c:v>1.3556720018390001</c:v>
                </c:pt>
                <c:pt idx="14217">
                  <c:v>1.3557662963870001</c:v>
                </c:pt>
                <c:pt idx="14218">
                  <c:v>1.355862855911</c:v>
                </c:pt>
                <c:pt idx="14219">
                  <c:v>1.3559538125990001</c:v>
                </c:pt>
                <c:pt idx="14220">
                  <c:v>1.3560341596600001</c:v>
                </c:pt>
                <c:pt idx="14221">
                  <c:v>1.3561180829999999</c:v>
                </c:pt>
                <c:pt idx="14222">
                  <c:v>1.356256961823</c:v>
                </c:pt>
                <c:pt idx="14223">
                  <c:v>1.3563827276230001</c:v>
                </c:pt>
                <c:pt idx="14224">
                  <c:v>1.3565224409100001</c:v>
                </c:pt>
                <c:pt idx="14225">
                  <c:v>1.3566724061969999</c:v>
                </c:pt>
                <c:pt idx="14226">
                  <c:v>1.3568489551539999</c:v>
                </c:pt>
                <c:pt idx="14227">
                  <c:v>1.356901288033</c:v>
                </c:pt>
                <c:pt idx="14228">
                  <c:v>1.356983542442</c:v>
                </c:pt>
                <c:pt idx="14229">
                  <c:v>1.3570343255999999</c:v>
                </c:pt>
                <c:pt idx="14230">
                  <c:v>1.357074856758</c:v>
                </c:pt>
                <c:pt idx="14231">
                  <c:v>1.35711312294</c:v>
                </c:pt>
                <c:pt idx="14232">
                  <c:v>1.357152462006</c:v>
                </c:pt>
                <c:pt idx="14233">
                  <c:v>1.3571937084200001</c:v>
                </c:pt>
                <c:pt idx="14234">
                  <c:v>1.3572783470150001</c:v>
                </c:pt>
                <c:pt idx="14235">
                  <c:v>1.3574119806289999</c:v>
                </c:pt>
                <c:pt idx="14236">
                  <c:v>1.3575040102010001</c:v>
                </c:pt>
                <c:pt idx="14237">
                  <c:v>1.3577700853350001</c:v>
                </c:pt>
                <c:pt idx="14238">
                  <c:v>1.357939004898</c:v>
                </c:pt>
                <c:pt idx="14239">
                  <c:v>1.3581652641299999</c:v>
                </c:pt>
                <c:pt idx="14240">
                  <c:v>1.358360171318</c:v>
                </c:pt>
                <c:pt idx="14241">
                  <c:v>1.3584240674970001</c:v>
                </c:pt>
                <c:pt idx="14242">
                  <c:v>1.358516812325</c:v>
                </c:pt>
                <c:pt idx="14243">
                  <c:v>1.358619093895</c:v>
                </c:pt>
                <c:pt idx="14244">
                  <c:v>1.3587217330929999</c:v>
                </c:pt>
                <c:pt idx="14245">
                  <c:v>1.358992815018</c:v>
                </c:pt>
                <c:pt idx="14246">
                  <c:v>1.3590883016590001</c:v>
                </c:pt>
                <c:pt idx="14247">
                  <c:v>1.3591915369030001</c:v>
                </c:pt>
                <c:pt idx="14248">
                  <c:v>1.3592813014980001</c:v>
                </c:pt>
                <c:pt idx="14249">
                  <c:v>1.359378457069</c:v>
                </c:pt>
                <c:pt idx="14250">
                  <c:v>1.3597520589829999</c:v>
                </c:pt>
                <c:pt idx="14251">
                  <c:v>1.359861731529</c:v>
                </c:pt>
                <c:pt idx="14252">
                  <c:v>1.3601995706559999</c:v>
                </c:pt>
                <c:pt idx="14253">
                  <c:v>1.360308647156</c:v>
                </c:pt>
                <c:pt idx="14254">
                  <c:v>1.3606518507000001</c:v>
                </c:pt>
                <c:pt idx="14255">
                  <c:v>1.3609683513640001</c:v>
                </c:pt>
                <c:pt idx="14256">
                  <c:v>1.3613200187679999</c:v>
                </c:pt>
                <c:pt idx="14257">
                  <c:v>1.3613991737369999</c:v>
                </c:pt>
                <c:pt idx="14258">
                  <c:v>1.3614805936809999</c:v>
                </c:pt>
                <c:pt idx="14259">
                  <c:v>1.3615683317180001</c:v>
                </c:pt>
                <c:pt idx="14260">
                  <c:v>1.361656665802</c:v>
                </c:pt>
                <c:pt idx="14261">
                  <c:v>1.36174762249</c:v>
                </c:pt>
                <c:pt idx="14262">
                  <c:v>1.3619083166120001</c:v>
                </c:pt>
                <c:pt idx="14263">
                  <c:v>1.362139821053</c:v>
                </c:pt>
                <c:pt idx="14264">
                  <c:v>1.362244725227</c:v>
                </c:pt>
                <c:pt idx="14265">
                  <c:v>1.3625029325489999</c:v>
                </c:pt>
                <c:pt idx="14266">
                  <c:v>1.3626137971879999</c:v>
                </c:pt>
                <c:pt idx="14267">
                  <c:v>1.3627051115040001</c:v>
                </c:pt>
                <c:pt idx="14268">
                  <c:v>1.3627654314040001</c:v>
                </c:pt>
                <c:pt idx="14269">
                  <c:v>1.3628510236739999</c:v>
                </c:pt>
                <c:pt idx="14270">
                  <c:v>1.3629033565519999</c:v>
                </c:pt>
                <c:pt idx="14271">
                  <c:v>1.3629500865940001</c:v>
                </c:pt>
                <c:pt idx="14272">
                  <c:v>1.363001465797</c:v>
                </c:pt>
                <c:pt idx="14273">
                  <c:v>1.3630837202070001</c:v>
                </c:pt>
                <c:pt idx="14274">
                  <c:v>1.3631734848020001</c:v>
                </c:pt>
                <c:pt idx="14275">
                  <c:v>1.363488912582</c:v>
                </c:pt>
                <c:pt idx="14276">
                  <c:v>1.3635650873180001</c:v>
                </c:pt>
                <c:pt idx="14277">
                  <c:v>1.3636373281480001</c:v>
                </c:pt>
                <c:pt idx="14278">
                  <c:v>1.363712072372</c:v>
                </c:pt>
                <c:pt idx="14279">
                  <c:v>1.3640595674510001</c:v>
                </c:pt>
                <c:pt idx="14280">
                  <c:v>1.364112138748</c:v>
                </c:pt>
                <c:pt idx="14281">
                  <c:v>1.36415553093</c:v>
                </c:pt>
                <c:pt idx="14282">
                  <c:v>1.364248991013</c:v>
                </c:pt>
                <c:pt idx="14283">
                  <c:v>1.36430478096</c:v>
                </c:pt>
                <c:pt idx="14284">
                  <c:v>1.36462688446</c:v>
                </c:pt>
                <c:pt idx="14285">
                  <c:v>1.364727735519</c:v>
                </c:pt>
                <c:pt idx="14286">
                  <c:v>1.3648258447649999</c:v>
                </c:pt>
                <c:pt idx="14287">
                  <c:v>1.3649202585219999</c:v>
                </c:pt>
                <c:pt idx="14288">
                  <c:v>1.3649451732639999</c:v>
                </c:pt>
                <c:pt idx="14289">
                  <c:v>1.3650454282760001</c:v>
                </c:pt>
                <c:pt idx="14290">
                  <c:v>1.3650979995729999</c:v>
                </c:pt>
                <c:pt idx="14291">
                  <c:v>1.3651832342150001</c:v>
                </c:pt>
                <c:pt idx="14292">
                  <c:v>1.3652689456939999</c:v>
                </c:pt>
                <c:pt idx="14293">
                  <c:v>1.3653646707530001</c:v>
                </c:pt>
                <c:pt idx="14294">
                  <c:v>1.365459322929</c:v>
                </c:pt>
                <c:pt idx="14295">
                  <c:v>1.3655679225920001</c:v>
                </c:pt>
                <c:pt idx="14296">
                  <c:v>1.3659104108810001</c:v>
                </c:pt>
                <c:pt idx="14297">
                  <c:v>1.3662191629410001</c:v>
                </c:pt>
                <c:pt idx="14298">
                  <c:v>1.366537094116</c:v>
                </c:pt>
                <c:pt idx="14299">
                  <c:v>1.3666213750839999</c:v>
                </c:pt>
                <c:pt idx="14300">
                  <c:v>1.3666760921479999</c:v>
                </c:pt>
                <c:pt idx="14301">
                  <c:v>1.366800546646</c:v>
                </c:pt>
                <c:pt idx="14302">
                  <c:v>1.3671022653580001</c:v>
                </c:pt>
                <c:pt idx="14303">
                  <c:v>1.367378354073</c:v>
                </c:pt>
                <c:pt idx="14304">
                  <c:v>1.3674495220180001</c:v>
                </c:pt>
                <c:pt idx="14305">
                  <c:v>1.3675141334530001</c:v>
                </c:pt>
                <c:pt idx="14306">
                  <c:v>1.367583394051</c:v>
                </c:pt>
                <c:pt idx="14307">
                  <c:v>1.367705583572</c:v>
                </c:pt>
                <c:pt idx="14308">
                  <c:v>1.3679891824720001</c:v>
                </c:pt>
                <c:pt idx="14309">
                  <c:v>1.3683292865750001</c:v>
                </c:pt>
                <c:pt idx="14310">
                  <c:v>1.368409156799</c:v>
                </c:pt>
                <c:pt idx="14311">
                  <c:v>1.3684934377669999</c:v>
                </c:pt>
                <c:pt idx="14312">
                  <c:v>1.368586063385</c:v>
                </c:pt>
                <c:pt idx="14313">
                  <c:v>1.368697762489</c:v>
                </c:pt>
                <c:pt idx="14314">
                  <c:v>1.369072675705</c:v>
                </c:pt>
                <c:pt idx="14315">
                  <c:v>1.369235873222</c:v>
                </c:pt>
                <c:pt idx="14316">
                  <c:v>1.3693451881409999</c:v>
                </c:pt>
                <c:pt idx="14317">
                  <c:v>1.369413495064</c:v>
                </c:pt>
                <c:pt idx="14318">
                  <c:v>1.369482159615</c:v>
                </c:pt>
                <c:pt idx="14319">
                  <c:v>1.369531393051</c:v>
                </c:pt>
                <c:pt idx="14320">
                  <c:v>1.369587898254</c:v>
                </c:pt>
                <c:pt idx="14321">
                  <c:v>1.3696711063389999</c:v>
                </c:pt>
                <c:pt idx="14322">
                  <c:v>1.3697888851169999</c:v>
                </c:pt>
                <c:pt idx="14323">
                  <c:v>1.3699569702150001</c:v>
                </c:pt>
                <c:pt idx="14324">
                  <c:v>1.3703101873400001</c:v>
                </c:pt>
                <c:pt idx="14325">
                  <c:v>1.370648980141</c:v>
                </c:pt>
                <c:pt idx="14326">
                  <c:v>1.3709880113599999</c:v>
                </c:pt>
                <c:pt idx="14327">
                  <c:v>1.371222734451</c:v>
                </c:pt>
                <c:pt idx="14328">
                  <c:v>1.371481776237</c:v>
                </c:pt>
                <c:pt idx="14329">
                  <c:v>1.37156867981</c:v>
                </c:pt>
                <c:pt idx="14330">
                  <c:v>1.3716305494309999</c:v>
                </c:pt>
                <c:pt idx="14331">
                  <c:v>1.3716688156129999</c:v>
                </c:pt>
                <c:pt idx="14332">
                  <c:v>1.3717117309569999</c:v>
                </c:pt>
                <c:pt idx="14333">
                  <c:v>1.3717759847640001</c:v>
                </c:pt>
                <c:pt idx="14334">
                  <c:v>1.3718030452729999</c:v>
                </c:pt>
                <c:pt idx="14335">
                  <c:v>1.3718754053119999</c:v>
                </c:pt>
                <c:pt idx="14336">
                  <c:v>1.371896982193</c:v>
                </c:pt>
                <c:pt idx="14337">
                  <c:v>1.37196803093</c:v>
                </c:pt>
                <c:pt idx="14338">
                  <c:v>1.3720045089720001</c:v>
                </c:pt>
                <c:pt idx="14339">
                  <c:v>1.372110128403</c:v>
                </c:pt>
                <c:pt idx="14340">
                  <c:v>1.3722215890880001</c:v>
                </c:pt>
                <c:pt idx="14341">
                  <c:v>1.3723125457759999</c:v>
                </c:pt>
                <c:pt idx="14342">
                  <c:v>1.3724647760390001</c:v>
                </c:pt>
                <c:pt idx="14343">
                  <c:v>1.3726549148560001</c:v>
                </c:pt>
                <c:pt idx="14344">
                  <c:v>1.3729662895200001</c:v>
                </c:pt>
                <c:pt idx="14345">
                  <c:v>1.373310208321</c:v>
                </c:pt>
                <c:pt idx="14346">
                  <c:v>1.3734703063960001</c:v>
                </c:pt>
                <c:pt idx="14347">
                  <c:v>1.373780012131</c:v>
                </c:pt>
                <c:pt idx="14348">
                  <c:v>1.3740512132639999</c:v>
                </c:pt>
                <c:pt idx="14349">
                  <c:v>1.374202013016</c:v>
                </c:pt>
                <c:pt idx="14350">
                  <c:v>1.37445473671</c:v>
                </c:pt>
                <c:pt idx="14351">
                  <c:v>1.374616980553</c:v>
                </c:pt>
                <c:pt idx="14352">
                  <c:v>1.3746906518940001</c:v>
                </c:pt>
                <c:pt idx="14353">
                  <c:v>1.3747500181200001</c:v>
                </c:pt>
                <c:pt idx="14354">
                  <c:v>1.3748428821559999</c:v>
                </c:pt>
                <c:pt idx="14355">
                  <c:v>1.374948501587</c:v>
                </c:pt>
                <c:pt idx="14356">
                  <c:v>1.3751391172409999</c:v>
                </c:pt>
                <c:pt idx="14357">
                  <c:v>1.3752682209010001</c:v>
                </c:pt>
                <c:pt idx="14358">
                  <c:v>1.375329613686</c:v>
                </c:pt>
                <c:pt idx="14359">
                  <c:v>1.3754053115839999</c:v>
                </c:pt>
                <c:pt idx="14360">
                  <c:v>1.3757553100590001</c:v>
                </c:pt>
                <c:pt idx="14361">
                  <c:v>1.3759797811509999</c:v>
                </c:pt>
                <c:pt idx="14362">
                  <c:v>1.3762258291239999</c:v>
                </c:pt>
                <c:pt idx="14363">
                  <c:v>1.3765251636510001</c:v>
                </c:pt>
                <c:pt idx="14364">
                  <c:v>1.3767414093020001</c:v>
                </c:pt>
                <c:pt idx="14365">
                  <c:v>1.376879930496</c:v>
                </c:pt>
                <c:pt idx="14366">
                  <c:v>1.37695991993</c:v>
                </c:pt>
                <c:pt idx="14367">
                  <c:v>1.3770383596419999</c:v>
                </c:pt>
                <c:pt idx="14368">
                  <c:v>1.3771172761920001</c:v>
                </c:pt>
                <c:pt idx="14369">
                  <c:v>1.3772047758099999</c:v>
                </c:pt>
                <c:pt idx="14370">
                  <c:v>1.377294659615</c:v>
                </c:pt>
                <c:pt idx="14371">
                  <c:v>1.377389073372</c:v>
                </c:pt>
                <c:pt idx="14372">
                  <c:v>1.3774847984309999</c:v>
                </c:pt>
                <c:pt idx="14373">
                  <c:v>1.3775892257689999</c:v>
                </c:pt>
                <c:pt idx="14374">
                  <c:v>1.3776720762250001</c:v>
                </c:pt>
                <c:pt idx="14375">
                  <c:v>1.377763032913</c:v>
                </c:pt>
                <c:pt idx="14376">
                  <c:v>1.37785577774</c:v>
                </c:pt>
                <c:pt idx="14377">
                  <c:v>1.3779397010800001</c:v>
                </c:pt>
                <c:pt idx="14378">
                  <c:v>1.3780171871189999</c:v>
                </c:pt>
                <c:pt idx="14379">
                  <c:v>1.3780977725979999</c:v>
                </c:pt>
                <c:pt idx="14380">
                  <c:v>1.378223657608</c:v>
                </c:pt>
                <c:pt idx="14381">
                  <c:v>1.3783041238780001</c:v>
                </c:pt>
                <c:pt idx="14382">
                  <c:v>1.3784741163250001</c:v>
                </c:pt>
                <c:pt idx="14383">
                  <c:v>1.37857401371</c:v>
                </c:pt>
                <c:pt idx="14384">
                  <c:v>1.378707408905</c:v>
                </c:pt>
                <c:pt idx="14385">
                  <c:v>1.3788359165190001</c:v>
                </c:pt>
                <c:pt idx="14386">
                  <c:v>1.3791553974149999</c:v>
                </c:pt>
                <c:pt idx="14387">
                  <c:v>1.3792102336880001</c:v>
                </c:pt>
                <c:pt idx="14388">
                  <c:v>1.379281282425</c:v>
                </c:pt>
                <c:pt idx="14389">
                  <c:v>1.3793224096300001</c:v>
                </c:pt>
                <c:pt idx="14390">
                  <c:v>1.379371762276</c:v>
                </c:pt>
                <c:pt idx="14391">
                  <c:v>1.3794550895690001</c:v>
                </c:pt>
                <c:pt idx="14392">
                  <c:v>1.3795354366299999</c:v>
                </c:pt>
                <c:pt idx="14393">
                  <c:v>1.379582881927</c:v>
                </c:pt>
                <c:pt idx="14394">
                  <c:v>1.379623651505</c:v>
                </c:pt>
                <c:pt idx="14395">
                  <c:v>1.3796678781509999</c:v>
                </c:pt>
                <c:pt idx="14396">
                  <c:v>1.379714608192</c:v>
                </c:pt>
                <c:pt idx="14397">
                  <c:v>1.3797631263729999</c:v>
                </c:pt>
                <c:pt idx="14398">
                  <c:v>1.379818320274</c:v>
                </c:pt>
                <c:pt idx="14399">
                  <c:v>1.3798779249190001</c:v>
                </c:pt>
                <c:pt idx="14400">
                  <c:v>1.379941105843</c:v>
                </c:pt>
                <c:pt idx="14401">
                  <c:v>1.380085110664</c:v>
                </c:pt>
                <c:pt idx="14402">
                  <c:v>1.3803817033770001</c:v>
                </c:pt>
                <c:pt idx="14403">
                  <c:v>1.3805835247039999</c:v>
                </c:pt>
                <c:pt idx="14404">
                  <c:v>1.3809067010880001</c:v>
                </c:pt>
                <c:pt idx="14405">
                  <c:v>1.381056547165</c:v>
                </c:pt>
                <c:pt idx="14406">
                  <c:v>1.381165385246</c:v>
                </c:pt>
                <c:pt idx="14407">
                  <c:v>1.38150203228</c:v>
                </c:pt>
                <c:pt idx="14408">
                  <c:v>1.381686925888</c:v>
                </c:pt>
                <c:pt idx="14409">
                  <c:v>1.3818591833110001</c:v>
                </c:pt>
                <c:pt idx="14410">
                  <c:v>1.382156848907</c:v>
                </c:pt>
                <c:pt idx="14411">
                  <c:v>1.3824372291560001</c:v>
                </c:pt>
                <c:pt idx="14412">
                  <c:v>1.3825860023500001</c:v>
                </c:pt>
                <c:pt idx="14413">
                  <c:v>1.3826718330379999</c:v>
                </c:pt>
                <c:pt idx="14414">
                  <c:v>1.3827630281450001</c:v>
                </c:pt>
                <c:pt idx="14415">
                  <c:v>1.382848501205</c:v>
                </c:pt>
                <c:pt idx="14416">
                  <c:v>1.382928490639</c:v>
                </c:pt>
                <c:pt idx="14417">
                  <c:v>1.3829945325849999</c:v>
                </c:pt>
                <c:pt idx="14418">
                  <c:v>1.3831242322920001</c:v>
                </c:pt>
                <c:pt idx="14419">
                  <c:v>1.383231163025</c:v>
                </c:pt>
                <c:pt idx="14420">
                  <c:v>1.383354783058</c:v>
                </c:pt>
                <c:pt idx="14421">
                  <c:v>1.3836447000500001</c:v>
                </c:pt>
                <c:pt idx="14422">
                  <c:v>1.383736014366</c:v>
                </c:pt>
                <c:pt idx="14423">
                  <c:v>1.3838175535199999</c:v>
                </c:pt>
                <c:pt idx="14424">
                  <c:v>1.3839403390880001</c:v>
                </c:pt>
                <c:pt idx="14425">
                  <c:v>1.3840998411180001</c:v>
                </c:pt>
                <c:pt idx="14426">
                  <c:v>1.384311676025</c:v>
                </c:pt>
                <c:pt idx="14427">
                  <c:v>1.384369850159</c:v>
                </c:pt>
                <c:pt idx="14428">
                  <c:v>1.3844668865200001</c:v>
                </c:pt>
                <c:pt idx="14429">
                  <c:v>1.3845586776729999</c:v>
                </c:pt>
                <c:pt idx="14430">
                  <c:v>1.3846240043639999</c:v>
                </c:pt>
                <c:pt idx="14431">
                  <c:v>1.3847076892850001</c:v>
                </c:pt>
                <c:pt idx="14432">
                  <c:v>1.3847546577450001</c:v>
                </c:pt>
                <c:pt idx="14433">
                  <c:v>1.3848069906230001</c:v>
                </c:pt>
                <c:pt idx="14434">
                  <c:v>1.3848662376400001</c:v>
                </c:pt>
                <c:pt idx="14435">
                  <c:v>1.384929656982</c:v>
                </c:pt>
                <c:pt idx="14436">
                  <c:v>1.3849796056749999</c:v>
                </c:pt>
                <c:pt idx="14437">
                  <c:v>1.385021209717</c:v>
                </c:pt>
                <c:pt idx="14438">
                  <c:v>1.385109066963</c:v>
                </c:pt>
                <c:pt idx="14439">
                  <c:v>1.385441303253</c:v>
                </c:pt>
                <c:pt idx="14440">
                  <c:v>1.3855211734770001</c:v>
                </c:pt>
                <c:pt idx="14441">
                  <c:v>1.3855975866320001</c:v>
                </c:pt>
                <c:pt idx="14442">
                  <c:v>1.3856824636459999</c:v>
                </c:pt>
                <c:pt idx="14443">
                  <c:v>1.385767459869</c:v>
                </c:pt>
                <c:pt idx="14444">
                  <c:v>1.3858572244639999</c:v>
                </c:pt>
                <c:pt idx="14445">
                  <c:v>1.3859530687329999</c:v>
                </c:pt>
                <c:pt idx="14446">
                  <c:v>1.3860725164409999</c:v>
                </c:pt>
                <c:pt idx="14447">
                  <c:v>1.3864260911940001</c:v>
                </c:pt>
                <c:pt idx="14448">
                  <c:v>1.386506795883</c:v>
                </c:pt>
                <c:pt idx="14449">
                  <c:v>1.3866317272190001</c:v>
                </c:pt>
                <c:pt idx="14450">
                  <c:v>1.3866938352580001</c:v>
                </c:pt>
                <c:pt idx="14451">
                  <c:v>1.3868196010589999</c:v>
                </c:pt>
                <c:pt idx="14452">
                  <c:v>1.3869485855100001</c:v>
                </c:pt>
                <c:pt idx="14453">
                  <c:v>1.387083053589</c:v>
                </c:pt>
                <c:pt idx="14454">
                  <c:v>1.3873876333240001</c:v>
                </c:pt>
                <c:pt idx="14455">
                  <c:v>1.3874875307079999</c:v>
                </c:pt>
                <c:pt idx="14456">
                  <c:v>1.3875873088840001</c:v>
                </c:pt>
                <c:pt idx="14457">
                  <c:v>1.3876100778580001</c:v>
                </c:pt>
                <c:pt idx="14458">
                  <c:v>1.387678146362</c:v>
                </c:pt>
                <c:pt idx="14459">
                  <c:v>1.3877035379410001</c:v>
                </c:pt>
                <c:pt idx="14460">
                  <c:v>1.3878055810929999</c:v>
                </c:pt>
                <c:pt idx="14461">
                  <c:v>1.3879116773610001</c:v>
                </c:pt>
                <c:pt idx="14462">
                  <c:v>1.3880006074910001</c:v>
                </c:pt>
                <c:pt idx="14463">
                  <c:v>1.38808786869</c:v>
                </c:pt>
                <c:pt idx="14464">
                  <c:v>1.388170361519</c:v>
                </c:pt>
                <c:pt idx="14465">
                  <c:v>1.3885152339939999</c:v>
                </c:pt>
                <c:pt idx="14466">
                  <c:v>1.3888015747069999</c:v>
                </c:pt>
                <c:pt idx="14467">
                  <c:v>1.3890210390090001</c:v>
                </c:pt>
                <c:pt idx="14468">
                  <c:v>1.3893506526949999</c:v>
                </c:pt>
                <c:pt idx="14469">
                  <c:v>1.389542341232</c:v>
                </c:pt>
                <c:pt idx="14470">
                  <c:v>1.3896980285639999</c:v>
                </c:pt>
                <c:pt idx="14471">
                  <c:v>1.3897628784180001</c:v>
                </c:pt>
                <c:pt idx="14472">
                  <c:v>1.3898111581799999</c:v>
                </c:pt>
                <c:pt idx="14473">
                  <c:v>1.389865398407</c:v>
                </c:pt>
                <c:pt idx="14474">
                  <c:v>1.389918923378</c:v>
                </c:pt>
                <c:pt idx="14475">
                  <c:v>1.3899695873260001</c:v>
                </c:pt>
                <c:pt idx="14476">
                  <c:v>1.3900195360180001</c:v>
                </c:pt>
                <c:pt idx="14477">
                  <c:v>1.390064954758</c:v>
                </c:pt>
                <c:pt idx="14478">
                  <c:v>1.390105605125</c:v>
                </c:pt>
                <c:pt idx="14479">
                  <c:v>1.3901503086089999</c:v>
                </c:pt>
                <c:pt idx="14480">
                  <c:v>1.3901998996730001</c:v>
                </c:pt>
                <c:pt idx="14481">
                  <c:v>1.3902617692949999</c:v>
                </c:pt>
                <c:pt idx="14482">
                  <c:v>1.390318036079</c:v>
                </c:pt>
                <c:pt idx="14483">
                  <c:v>1.3903733491900001</c:v>
                </c:pt>
                <c:pt idx="14484">
                  <c:v>1.390440821648</c:v>
                </c:pt>
                <c:pt idx="14485">
                  <c:v>1.390742778778</c:v>
                </c:pt>
                <c:pt idx="14486">
                  <c:v>1.3908381462099999</c:v>
                </c:pt>
                <c:pt idx="14487">
                  <c:v>1.3909201622009999</c:v>
                </c:pt>
                <c:pt idx="14488">
                  <c:v>1.3909976482390001</c:v>
                </c:pt>
                <c:pt idx="14489">
                  <c:v>1.3910824060439999</c:v>
                </c:pt>
                <c:pt idx="14490">
                  <c:v>1.3911637067789999</c:v>
                </c:pt>
                <c:pt idx="14491">
                  <c:v>1.391332983971</c:v>
                </c:pt>
                <c:pt idx="14492">
                  <c:v>1.39168202877</c:v>
                </c:pt>
                <c:pt idx="14493">
                  <c:v>1.3917546272279999</c:v>
                </c:pt>
                <c:pt idx="14494">
                  <c:v>1.39184653759</c:v>
                </c:pt>
                <c:pt idx="14495">
                  <c:v>1.3919099569319999</c:v>
                </c:pt>
                <c:pt idx="14496">
                  <c:v>1.3919569253920001</c:v>
                </c:pt>
                <c:pt idx="14497">
                  <c:v>1.3920046091080001</c:v>
                </c:pt>
                <c:pt idx="14498">
                  <c:v>1.392070412636</c:v>
                </c:pt>
                <c:pt idx="14499">
                  <c:v>1.3921060562130001</c:v>
                </c:pt>
                <c:pt idx="14500">
                  <c:v>1.39218556881</c:v>
                </c:pt>
                <c:pt idx="14501">
                  <c:v>1.3922190666200001</c:v>
                </c:pt>
                <c:pt idx="14502">
                  <c:v>1.392292976379</c:v>
                </c:pt>
                <c:pt idx="14503">
                  <c:v>1.392332196236</c:v>
                </c:pt>
                <c:pt idx="14504">
                  <c:v>1.3924399614330001</c:v>
                </c:pt>
                <c:pt idx="14505">
                  <c:v>1.392539024353</c:v>
                </c:pt>
                <c:pt idx="14506">
                  <c:v>1.3926256895069999</c:v>
                </c:pt>
                <c:pt idx="14507">
                  <c:v>1.3927023410799999</c:v>
                </c:pt>
                <c:pt idx="14508">
                  <c:v>1.392784118652</c:v>
                </c:pt>
                <c:pt idx="14509">
                  <c:v>1.3928569555279999</c:v>
                </c:pt>
                <c:pt idx="14510">
                  <c:v>1.392936229706</c:v>
                </c:pt>
                <c:pt idx="14511">
                  <c:v>1.39310157299</c:v>
                </c:pt>
                <c:pt idx="14512">
                  <c:v>1.3934165239330001</c:v>
                </c:pt>
                <c:pt idx="14513">
                  <c:v>1.393511891365</c:v>
                </c:pt>
                <c:pt idx="14514">
                  <c:v>1.393584251404</c:v>
                </c:pt>
                <c:pt idx="14515">
                  <c:v>1.393658280373</c:v>
                </c:pt>
                <c:pt idx="14516">
                  <c:v>1.393769145012</c:v>
                </c:pt>
                <c:pt idx="14517">
                  <c:v>1.39385175705</c:v>
                </c:pt>
                <c:pt idx="14518">
                  <c:v>1.3939481973650001</c:v>
                </c:pt>
                <c:pt idx="14519">
                  <c:v>1.394014835358</c:v>
                </c:pt>
                <c:pt idx="14520">
                  <c:v>1.394135475159</c:v>
                </c:pt>
                <c:pt idx="14521">
                  <c:v>1.394240379333</c:v>
                </c:pt>
                <c:pt idx="14522">
                  <c:v>1.3943116664890001</c:v>
                </c:pt>
                <c:pt idx="14523">
                  <c:v>1.3943747282029999</c:v>
                </c:pt>
                <c:pt idx="14524">
                  <c:v>1.3945411443710001</c:v>
                </c:pt>
                <c:pt idx="14525">
                  <c:v>1.3947110176090001</c:v>
                </c:pt>
                <c:pt idx="14526">
                  <c:v>1.394795656204</c:v>
                </c:pt>
                <c:pt idx="14527">
                  <c:v>1.3950818777080001</c:v>
                </c:pt>
                <c:pt idx="14528">
                  <c:v>1.3954411745069999</c:v>
                </c:pt>
                <c:pt idx="14529">
                  <c:v>1.395517468452</c:v>
                </c:pt>
                <c:pt idx="14530">
                  <c:v>1.3956890106199999</c:v>
                </c:pt>
                <c:pt idx="14531">
                  <c:v>1.3958169221879999</c:v>
                </c:pt>
                <c:pt idx="14532">
                  <c:v>1.3958810567860001</c:v>
                </c:pt>
                <c:pt idx="14533">
                  <c:v>1.395950675011</c:v>
                </c:pt>
                <c:pt idx="14534">
                  <c:v>1.3960506916049999</c:v>
                </c:pt>
                <c:pt idx="14535">
                  <c:v>1.396162629128</c:v>
                </c:pt>
                <c:pt idx="14536">
                  <c:v>1.396275997162</c:v>
                </c:pt>
                <c:pt idx="14537">
                  <c:v>1.3963713645939999</c:v>
                </c:pt>
                <c:pt idx="14538">
                  <c:v>1.3964684009549999</c:v>
                </c:pt>
                <c:pt idx="14539">
                  <c:v>1.396525382996</c:v>
                </c:pt>
                <c:pt idx="14540">
                  <c:v>1.396617770195</c:v>
                </c:pt>
                <c:pt idx="14541">
                  <c:v>1.396667480469</c:v>
                </c:pt>
                <c:pt idx="14542">
                  <c:v>1.3967670202260001</c:v>
                </c:pt>
                <c:pt idx="14543">
                  <c:v>1.3968502283099999</c:v>
                </c:pt>
                <c:pt idx="14544">
                  <c:v>1.397170782089</c:v>
                </c:pt>
                <c:pt idx="14545">
                  <c:v>1.397312045097</c:v>
                </c:pt>
                <c:pt idx="14546">
                  <c:v>1.3973994255069999</c:v>
                </c:pt>
                <c:pt idx="14547">
                  <c:v>1.3975096940989999</c:v>
                </c:pt>
                <c:pt idx="14548">
                  <c:v>1.3976905345920001</c:v>
                </c:pt>
                <c:pt idx="14549">
                  <c:v>1.397770643234</c:v>
                </c:pt>
                <c:pt idx="14550">
                  <c:v>1.3978574275969999</c:v>
                </c:pt>
                <c:pt idx="14551">
                  <c:v>1.3979600667950001</c:v>
                </c:pt>
                <c:pt idx="14552">
                  <c:v>1.398000717163</c:v>
                </c:pt>
                <c:pt idx="14553">
                  <c:v>1.3980648517609999</c:v>
                </c:pt>
                <c:pt idx="14554">
                  <c:v>1.398171424866</c:v>
                </c:pt>
                <c:pt idx="14555">
                  <c:v>1.3982023000720001</c:v>
                </c:pt>
                <c:pt idx="14556">
                  <c:v>1.3982713222500001</c:v>
                </c:pt>
                <c:pt idx="14557">
                  <c:v>1.398316502571</c:v>
                </c:pt>
                <c:pt idx="14558">
                  <c:v>1.3984265327450001</c:v>
                </c:pt>
                <c:pt idx="14559">
                  <c:v>1.398463726044</c:v>
                </c:pt>
                <c:pt idx="14560">
                  <c:v>1.3985347747800001</c:v>
                </c:pt>
                <c:pt idx="14561">
                  <c:v>1.398560762405</c:v>
                </c:pt>
                <c:pt idx="14562">
                  <c:v>1.3986272811889999</c:v>
                </c:pt>
                <c:pt idx="14563">
                  <c:v>1.3986630439759999</c:v>
                </c:pt>
                <c:pt idx="14564">
                  <c:v>1.3987231254579999</c:v>
                </c:pt>
                <c:pt idx="14565">
                  <c:v>1.3987817764279999</c:v>
                </c:pt>
                <c:pt idx="14566">
                  <c:v>1.398831367493</c:v>
                </c:pt>
                <c:pt idx="14567">
                  <c:v>1.3989045619960001</c:v>
                </c:pt>
                <c:pt idx="14568">
                  <c:v>1.3989393711089999</c:v>
                </c:pt>
                <c:pt idx="14569">
                  <c:v>1.399014830589</c:v>
                </c:pt>
                <c:pt idx="14570">
                  <c:v>1.3990485668179999</c:v>
                </c:pt>
                <c:pt idx="14571">
                  <c:v>1.399116635323</c:v>
                </c:pt>
                <c:pt idx="14572">
                  <c:v>1.3991688489909999</c:v>
                </c:pt>
                <c:pt idx="14573">
                  <c:v>1.39927983284</c:v>
                </c:pt>
                <c:pt idx="14574">
                  <c:v>1.399366140366</c:v>
                </c:pt>
                <c:pt idx="14575">
                  <c:v>1.3994737863540001</c:v>
                </c:pt>
                <c:pt idx="14576">
                  <c:v>1.399618268013</c:v>
                </c:pt>
                <c:pt idx="14577">
                  <c:v>1.399674534798</c:v>
                </c:pt>
                <c:pt idx="14578">
                  <c:v>1.399750471115</c:v>
                </c:pt>
                <c:pt idx="14579">
                  <c:v>1.399797677994</c:v>
                </c:pt>
                <c:pt idx="14580">
                  <c:v>1.39985537529</c:v>
                </c:pt>
                <c:pt idx="14581">
                  <c:v>1.399913668633</c:v>
                </c:pt>
                <c:pt idx="14582">
                  <c:v>1.399958372116</c:v>
                </c:pt>
                <c:pt idx="14583">
                  <c:v>1.4000102281569999</c:v>
                </c:pt>
                <c:pt idx="14584">
                  <c:v>1.400076746941</c:v>
                </c:pt>
                <c:pt idx="14585">
                  <c:v>1.4001652002330001</c:v>
                </c:pt>
                <c:pt idx="14586">
                  <c:v>1.400215268135</c:v>
                </c:pt>
                <c:pt idx="14587">
                  <c:v>1.4003028869630001</c:v>
                </c:pt>
                <c:pt idx="14588">
                  <c:v>1.4003509283069999</c:v>
                </c:pt>
                <c:pt idx="14589">
                  <c:v>1.4004242420199999</c:v>
                </c:pt>
                <c:pt idx="14590">
                  <c:v>1.4005278348920001</c:v>
                </c:pt>
                <c:pt idx="14591">
                  <c:v>1.40085375309</c:v>
                </c:pt>
                <c:pt idx="14592">
                  <c:v>1.401174545288</c:v>
                </c:pt>
                <c:pt idx="14593">
                  <c:v>1.401272773743</c:v>
                </c:pt>
                <c:pt idx="14594">
                  <c:v>1.401351571083</c:v>
                </c:pt>
                <c:pt idx="14595">
                  <c:v>1.401552081108</c:v>
                </c:pt>
                <c:pt idx="14596">
                  <c:v>1.4018713235860001</c:v>
                </c:pt>
                <c:pt idx="14597">
                  <c:v>1.4020129442210001</c:v>
                </c:pt>
                <c:pt idx="14598">
                  <c:v>1.402307748795</c:v>
                </c:pt>
                <c:pt idx="14599">
                  <c:v>1.402407407761</c:v>
                </c:pt>
                <c:pt idx="14600">
                  <c:v>1.4027379751210001</c:v>
                </c:pt>
                <c:pt idx="14601">
                  <c:v>1.4029136896129999</c:v>
                </c:pt>
                <c:pt idx="14602">
                  <c:v>1.402959227562</c:v>
                </c:pt>
                <c:pt idx="14603">
                  <c:v>1.4030102491380001</c:v>
                </c:pt>
                <c:pt idx="14604">
                  <c:v>1.403071641922</c:v>
                </c:pt>
                <c:pt idx="14605">
                  <c:v>1.403157353401</c:v>
                </c:pt>
                <c:pt idx="14606">
                  <c:v>1.4032578468320001</c:v>
                </c:pt>
                <c:pt idx="14607">
                  <c:v>1.403307914734</c:v>
                </c:pt>
                <c:pt idx="14608">
                  <c:v>1.4035508632660001</c:v>
                </c:pt>
                <c:pt idx="14609">
                  <c:v>1.4036363363269999</c:v>
                </c:pt>
                <c:pt idx="14610">
                  <c:v>1.4036740064619999</c:v>
                </c:pt>
                <c:pt idx="14611">
                  <c:v>1.4037722349170001</c:v>
                </c:pt>
                <c:pt idx="14612">
                  <c:v>1.4038581848139999</c:v>
                </c:pt>
                <c:pt idx="14613">
                  <c:v>1.4039601087569999</c:v>
                </c:pt>
                <c:pt idx="14614">
                  <c:v>1.4041246175769999</c:v>
                </c:pt>
                <c:pt idx="14615">
                  <c:v>1.40421807766</c:v>
                </c:pt>
                <c:pt idx="14616">
                  <c:v>1.404305577278</c:v>
                </c:pt>
                <c:pt idx="14617">
                  <c:v>1.4043964147570001</c:v>
                </c:pt>
                <c:pt idx="14618">
                  <c:v>1.404483318329</c:v>
                </c:pt>
                <c:pt idx="14619">
                  <c:v>1.404570817947</c:v>
                </c:pt>
                <c:pt idx="14620">
                  <c:v>1.404661893845</c:v>
                </c:pt>
                <c:pt idx="14621">
                  <c:v>1.404754519463</c:v>
                </c:pt>
                <c:pt idx="14622">
                  <c:v>1.404845952988</c:v>
                </c:pt>
                <c:pt idx="14623">
                  <c:v>1.4052077531810001</c:v>
                </c:pt>
                <c:pt idx="14624">
                  <c:v>1.405549049377</c:v>
                </c:pt>
                <c:pt idx="14625">
                  <c:v>1.4056489467619999</c:v>
                </c:pt>
                <c:pt idx="14626">
                  <c:v>1.405990958214</c:v>
                </c:pt>
                <c:pt idx="14627">
                  <c:v>1.4061361551280001</c:v>
                </c:pt>
                <c:pt idx="14628">
                  <c:v>1.4062985181809999</c:v>
                </c:pt>
                <c:pt idx="14629">
                  <c:v>1.406588554382</c:v>
                </c:pt>
                <c:pt idx="14630">
                  <c:v>1.406674265862</c:v>
                </c:pt>
                <c:pt idx="14631">
                  <c:v>1.406715631485</c:v>
                </c:pt>
                <c:pt idx="14632">
                  <c:v>1.4068082571030001</c:v>
                </c:pt>
                <c:pt idx="14633">
                  <c:v>1.4068510532380001</c:v>
                </c:pt>
                <c:pt idx="14634">
                  <c:v>1.406938076019</c:v>
                </c:pt>
                <c:pt idx="14635">
                  <c:v>1.406993865967</c:v>
                </c:pt>
                <c:pt idx="14636">
                  <c:v>1.4070750474930001</c:v>
                </c:pt>
                <c:pt idx="14637">
                  <c:v>1.4071719646450001</c:v>
                </c:pt>
                <c:pt idx="14638">
                  <c:v>1.407266378403</c:v>
                </c:pt>
                <c:pt idx="14639">
                  <c:v>1.4073612689970001</c:v>
                </c:pt>
                <c:pt idx="14640">
                  <c:v>1.4074561595920001</c:v>
                </c:pt>
                <c:pt idx="14641">
                  <c:v>1.407542467117</c:v>
                </c:pt>
                <c:pt idx="14642">
                  <c:v>1.407857060432</c:v>
                </c:pt>
                <c:pt idx="14643">
                  <c:v>1.407934546471</c:v>
                </c:pt>
                <c:pt idx="14644">
                  <c:v>1.408040761948</c:v>
                </c:pt>
                <c:pt idx="14645">
                  <c:v>1.4082660675050001</c:v>
                </c:pt>
                <c:pt idx="14646">
                  <c:v>1.4085699319839999</c:v>
                </c:pt>
                <c:pt idx="14647">
                  <c:v>1.4086771011350001</c:v>
                </c:pt>
                <c:pt idx="14648">
                  <c:v>1.4089360237120001</c:v>
                </c:pt>
                <c:pt idx="14649">
                  <c:v>1.4091451168060001</c:v>
                </c:pt>
                <c:pt idx="14650">
                  <c:v>1.4094693660740001</c:v>
                </c:pt>
                <c:pt idx="14651">
                  <c:v>1.4095907211300001</c:v>
                </c:pt>
                <c:pt idx="14652">
                  <c:v>1.409725546837</c:v>
                </c:pt>
                <c:pt idx="14653">
                  <c:v>1.409869194031</c:v>
                </c:pt>
                <c:pt idx="14654">
                  <c:v>1.4100817441939999</c:v>
                </c:pt>
                <c:pt idx="14655">
                  <c:v>1.410202264786</c:v>
                </c:pt>
                <c:pt idx="14656">
                  <c:v>1.4103345870970001</c:v>
                </c:pt>
                <c:pt idx="14657">
                  <c:v>1.410480618477</c:v>
                </c:pt>
                <c:pt idx="14658">
                  <c:v>1.410613059998</c:v>
                </c:pt>
                <c:pt idx="14659">
                  <c:v>1.4107096195219999</c:v>
                </c:pt>
                <c:pt idx="14660">
                  <c:v>1.410797953606</c:v>
                </c:pt>
                <c:pt idx="14661">
                  <c:v>1.410878181458</c:v>
                </c:pt>
                <c:pt idx="14662">
                  <c:v>1.410960316658</c:v>
                </c:pt>
                <c:pt idx="14663">
                  <c:v>1.4113065004350001</c:v>
                </c:pt>
                <c:pt idx="14664">
                  <c:v>1.411367416382</c:v>
                </c:pt>
                <c:pt idx="14665">
                  <c:v>1.4114251136780001</c:v>
                </c:pt>
                <c:pt idx="14666">
                  <c:v>1.411478996277</c:v>
                </c:pt>
                <c:pt idx="14667">
                  <c:v>1.4115334749220001</c:v>
                </c:pt>
                <c:pt idx="14668">
                  <c:v>1.411576747894</c:v>
                </c:pt>
                <c:pt idx="14669">
                  <c:v>1.4116102457049999</c:v>
                </c:pt>
                <c:pt idx="14670">
                  <c:v>1.411769151688</c:v>
                </c:pt>
                <c:pt idx="14671">
                  <c:v>1.411847949028</c:v>
                </c:pt>
                <c:pt idx="14672">
                  <c:v>1.411921262741</c:v>
                </c:pt>
                <c:pt idx="14673">
                  <c:v>1.412247419357</c:v>
                </c:pt>
                <c:pt idx="14674">
                  <c:v>1.412311673164</c:v>
                </c:pt>
                <c:pt idx="14675">
                  <c:v>1.412395358086</c:v>
                </c:pt>
                <c:pt idx="14676">
                  <c:v>1.4124335050579999</c:v>
                </c:pt>
                <c:pt idx="14677">
                  <c:v>1.4124661684040001</c:v>
                </c:pt>
                <c:pt idx="14678">
                  <c:v>1.4125012159350001</c:v>
                </c:pt>
                <c:pt idx="14679">
                  <c:v>1.412546038628</c:v>
                </c:pt>
                <c:pt idx="14680">
                  <c:v>1.4126014709470001</c:v>
                </c:pt>
                <c:pt idx="14681">
                  <c:v>1.41265630722</c:v>
                </c:pt>
                <c:pt idx="14682">
                  <c:v>1.4127211570739999</c:v>
                </c:pt>
                <c:pt idx="14683">
                  <c:v>1.4130733013150001</c:v>
                </c:pt>
                <c:pt idx="14684">
                  <c:v>1.4133943319319999</c:v>
                </c:pt>
                <c:pt idx="14685">
                  <c:v>1.4134875535960001</c:v>
                </c:pt>
                <c:pt idx="14686">
                  <c:v>1.4135825634000001</c:v>
                </c:pt>
                <c:pt idx="14687">
                  <c:v>1.413610696793</c:v>
                </c:pt>
                <c:pt idx="14688">
                  <c:v>1.4136854410170001</c:v>
                </c:pt>
                <c:pt idx="14689">
                  <c:v>1.4137177467349999</c:v>
                </c:pt>
                <c:pt idx="14690">
                  <c:v>1.413781762123</c:v>
                </c:pt>
                <c:pt idx="14691">
                  <c:v>1.4138249158859999</c:v>
                </c:pt>
                <c:pt idx="14692">
                  <c:v>1.4138717651370001</c:v>
                </c:pt>
                <c:pt idx="14693">
                  <c:v>1.413933634758</c:v>
                </c:pt>
                <c:pt idx="14694">
                  <c:v>1.413967251778</c:v>
                </c:pt>
                <c:pt idx="14695">
                  <c:v>1.414043068886</c:v>
                </c:pt>
                <c:pt idx="14696">
                  <c:v>1.414069414139</c:v>
                </c:pt>
                <c:pt idx="14697">
                  <c:v>1.4141362905499999</c:v>
                </c:pt>
                <c:pt idx="14698">
                  <c:v>1.41422533989</c:v>
                </c:pt>
                <c:pt idx="14699">
                  <c:v>1.414308428764</c:v>
                </c:pt>
                <c:pt idx="14700">
                  <c:v>1.4144536256789999</c:v>
                </c:pt>
                <c:pt idx="14701">
                  <c:v>1.4147782325739999</c:v>
                </c:pt>
                <c:pt idx="14702">
                  <c:v>1.4151142835620001</c:v>
                </c:pt>
                <c:pt idx="14703">
                  <c:v>1.415271878242</c:v>
                </c:pt>
                <c:pt idx="14704">
                  <c:v>1.415370583534</c:v>
                </c:pt>
                <c:pt idx="14705">
                  <c:v>1.415462851524</c:v>
                </c:pt>
                <c:pt idx="14706">
                  <c:v>1.4155217409130001</c:v>
                </c:pt>
                <c:pt idx="14707">
                  <c:v>1.4156551361080001</c:v>
                </c:pt>
                <c:pt idx="14708">
                  <c:v>1.415939211845</c:v>
                </c:pt>
                <c:pt idx="14709">
                  <c:v>1.416146397591</c:v>
                </c:pt>
                <c:pt idx="14710">
                  <c:v>1.416261553764</c:v>
                </c:pt>
                <c:pt idx="14711">
                  <c:v>1.4163568019870001</c:v>
                </c:pt>
                <c:pt idx="14712">
                  <c:v>1.4164607524870001</c:v>
                </c:pt>
                <c:pt idx="14713">
                  <c:v>1.416530966759</c:v>
                </c:pt>
                <c:pt idx="14714">
                  <c:v>1.41661465168</c:v>
                </c:pt>
                <c:pt idx="14715">
                  <c:v>1.4167267084120001</c:v>
                </c:pt>
                <c:pt idx="14716">
                  <c:v>1.4168545007710001</c:v>
                </c:pt>
                <c:pt idx="14717">
                  <c:v>1.416917204857</c:v>
                </c:pt>
                <c:pt idx="14718">
                  <c:v>1.4170782566069999</c:v>
                </c:pt>
                <c:pt idx="14719">
                  <c:v>1.4174410104749999</c:v>
                </c:pt>
                <c:pt idx="14720">
                  <c:v>1.4176824092860001</c:v>
                </c:pt>
                <c:pt idx="14721">
                  <c:v>1.4180389642719999</c:v>
                </c:pt>
                <c:pt idx="14722">
                  <c:v>1.4182873964310001</c:v>
                </c:pt>
                <c:pt idx="14723">
                  <c:v>1.41836977005</c:v>
                </c:pt>
                <c:pt idx="14724">
                  <c:v>1.4184572696690001</c:v>
                </c:pt>
                <c:pt idx="14725">
                  <c:v>1.4185298681259999</c:v>
                </c:pt>
                <c:pt idx="14726">
                  <c:v>1.4185571670529999</c:v>
                </c:pt>
                <c:pt idx="14727">
                  <c:v>1.4186626672739999</c:v>
                </c:pt>
                <c:pt idx="14728">
                  <c:v>1.4187663793559999</c:v>
                </c:pt>
                <c:pt idx="14729">
                  <c:v>1.418855428696</c:v>
                </c:pt>
                <c:pt idx="14730">
                  <c:v>1.418936729431</c:v>
                </c:pt>
                <c:pt idx="14731">
                  <c:v>1.4190596342090001</c:v>
                </c:pt>
                <c:pt idx="14732">
                  <c:v>1.4191626310350001</c:v>
                </c:pt>
                <c:pt idx="14733">
                  <c:v>1.4193574190139999</c:v>
                </c:pt>
                <c:pt idx="14734">
                  <c:v>1.419586539268</c:v>
                </c:pt>
                <c:pt idx="14735">
                  <c:v>1.4197608232500001</c:v>
                </c:pt>
                <c:pt idx="14736">
                  <c:v>1.4200105667109999</c:v>
                </c:pt>
                <c:pt idx="14737">
                  <c:v>1.4200977087019999</c:v>
                </c:pt>
                <c:pt idx="14738">
                  <c:v>1.4201400280000001</c:v>
                </c:pt>
                <c:pt idx="14739">
                  <c:v>1.420209646225</c:v>
                </c:pt>
                <c:pt idx="14740">
                  <c:v>1.420371174812</c:v>
                </c:pt>
                <c:pt idx="14741">
                  <c:v>1.420529484749</c:v>
                </c:pt>
                <c:pt idx="14742">
                  <c:v>1.420606374741</c:v>
                </c:pt>
                <c:pt idx="14743">
                  <c:v>1.4206720590590001</c:v>
                </c:pt>
                <c:pt idx="14744">
                  <c:v>1.420794725418</c:v>
                </c:pt>
                <c:pt idx="14745">
                  <c:v>1.420922040939</c:v>
                </c:pt>
                <c:pt idx="14746">
                  <c:v>1.4212232828139999</c:v>
                </c:pt>
                <c:pt idx="14747">
                  <c:v>1.421501994133</c:v>
                </c:pt>
                <c:pt idx="14748">
                  <c:v>1.4216052293779999</c:v>
                </c:pt>
                <c:pt idx="14749">
                  <c:v>1.421703457832</c:v>
                </c:pt>
                <c:pt idx="14750">
                  <c:v>1.421781420708</c:v>
                </c:pt>
                <c:pt idx="14751">
                  <c:v>1.4218424558639999</c:v>
                </c:pt>
                <c:pt idx="14752">
                  <c:v>1.421894311905</c:v>
                </c:pt>
                <c:pt idx="14753">
                  <c:v>1.421951532364</c:v>
                </c:pt>
                <c:pt idx="14754">
                  <c:v>1.422024726868</c:v>
                </c:pt>
                <c:pt idx="14755">
                  <c:v>1.422125220299</c:v>
                </c:pt>
                <c:pt idx="14756">
                  <c:v>1.4222794771189999</c:v>
                </c:pt>
                <c:pt idx="14757">
                  <c:v>1.422521948814</c:v>
                </c:pt>
                <c:pt idx="14758">
                  <c:v>1.4226264953609999</c:v>
                </c:pt>
                <c:pt idx="14759">
                  <c:v>1.4227151870729999</c:v>
                </c:pt>
                <c:pt idx="14760">
                  <c:v>1.4229799509050001</c:v>
                </c:pt>
                <c:pt idx="14761">
                  <c:v>1.42328608036</c:v>
                </c:pt>
                <c:pt idx="14762">
                  <c:v>1.42358148098</c:v>
                </c:pt>
                <c:pt idx="14763">
                  <c:v>1.42372584343</c:v>
                </c:pt>
                <c:pt idx="14764">
                  <c:v>1.4238067865370001</c:v>
                </c:pt>
                <c:pt idx="14765">
                  <c:v>1.423884868622</c:v>
                </c:pt>
                <c:pt idx="14766">
                  <c:v>1.423968434334</c:v>
                </c:pt>
                <c:pt idx="14767">
                  <c:v>1.424169898033</c:v>
                </c:pt>
                <c:pt idx="14768">
                  <c:v>1.4242988824839999</c:v>
                </c:pt>
                <c:pt idx="14769">
                  <c:v>1.4243847131730001</c:v>
                </c:pt>
                <c:pt idx="14770">
                  <c:v>1.424466371536</c:v>
                </c:pt>
                <c:pt idx="14771">
                  <c:v>1.4245164394380001</c:v>
                </c:pt>
                <c:pt idx="14772">
                  <c:v>1.4245556592940001</c:v>
                </c:pt>
                <c:pt idx="14773">
                  <c:v>1.424620747566</c:v>
                </c:pt>
                <c:pt idx="14774">
                  <c:v>1.424651741982</c:v>
                </c:pt>
                <c:pt idx="14775">
                  <c:v>1.424729704857</c:v>
                </c:pt>
                <c:pt idx="14776">
                  <c:v>1.424757599831</c:v>
                </c:pt>
                <c:pt idx="14777">
                  <c:v>1.4248260259629999</c:v>
                </c:pt>
                <c:pt idx="14778">
                  <c:v>1.424864649773</c:v>
                </c:pt>
                <c:pt idx="14779">
                  <c:v>1.424919843674</c:v>
                </c:pt>
                <c:pt idx="14780">
                  <c:v>1.4249765872960001</c:v>
                </c:pt>
                <c:pt idx="14781">
                  <c:v>1.425018548965</c:v>
                </c:pt>
                <c:pt idx="14782">
                  <c:v>1.4250905513759999</c:v>
                </c:pt>
                <c:pt idx="14783">
                  <c:v>1.425115823746</c:v>
                </c:pt>
                <c:pt idx="14784">
                  <c:v>1.425189375877</c:v>
                </c:pt>
                <c:pt idx="14785">
                  <c:v>1.425278306007</c:v>
                </c:pt>
                <c:pt idx="14786">
                  <c:v>1.4253587722779999</c:v>
                </c:pt>
                <c:pt idx="14787">
                  <c:v>1.425692439079</c:v>
                </c:pt>
                <c:pt idx="14788">
                  <c:v>1.425749778748</c:v>
                </c:pt>
                <c:pt idx="14789">
                  <c:v>1.425807595253</c:v>
                </c:pt>
                <c:pt idx="14790">
                  <c:v>1.425879716873</c:v>
                </c:pt>
                <c:pt idx="14791">
                  <c:v>1.4261574745179999</c:v>
                </c:pt>
                <c:pt idx="14792">
                  <c:v>1.4262465238569999</c:v>
                </c:pt>
                <c:pt idx="14793">
                  <c:v>1.426493644714</c:v>
                </c:pt>
                <c:pt idx="14794">
                  <c:v>1.426537871361</c:v>
                </c:pt>
                <c:pt idx="14795">
                  <c:v>1.426587700844</c:v>
                </c:pt>
                <c:pt idx="14796">
                  <c:v>1.426626086235</c:v>
                </c:pt>
                <c:pt idx="14797">
                  <c:v>1.4266685247419999</c:v>
                </c:pt>
                <c:pt idx="14798">
                  <c:v>1.4267176389689999</c:v>
                </c:pt>
                <c:pt idx="14799">
                  <c:v>1.426776170731</c:v>
                </c:pt>
                <c:pt idx="14800">
                  <c:v>1.4268368482589999</c:v>
                </c:pt>
                <c:pt idx="14801">
                  <c:v>1.4269272089</c:v>
                </c:pt>
                <c:pt idx="14802">
                  <c:v>1.426994204521</c:v>
                </c:pt>
                <c:pt idx="14803">
                  <c:v>1.4270523786539999</c:v>
                </c:pt>
                <c:pt idx="14804">
                  <c:v>1.42715382576</c:v>
                </c:pt>
                <c:pt idx="14805">
                  <c:v>1.4273083209990001</c:v>
                </c:pt>
                <c:pt idx="14806">
                  <c:v>1.427437067032</c:v>
                </c:pt>
                <c:pt idx="14807">
                  <c:v>1.427514672279</c:v>
                </c:pt>
                <c:pt idx="14808">
                  <c:v>1.4275962114330001</c:v>
                </c:pt>
                <c:pt idx="14809">
                  <c:v>1.4276580810549999</c:v>
                </c:pt>
                <c:pt idx="14810">
                  <c:v>1.4277950525280001</c:v>
                </c:pt>
                <c:pt idx="14811">
                  <c:v>1.427955150604</c:v>
                </c:pt>
                <c:pt idx="14812">
                  <c:v>1.428062081337</c:v>
                </c:pt>
                <c:pt idx="14813">
                  <c:v>1.428192257881</c:v>
                </c:pt>
                <c:pt idx="14814">
                  <c:v>1.4285037517550001</c:v>
                </c:pt>
                <c:pt idx="14815">
                  <c:v>1.4286403656010001</c:v>
                </c:pt>
                <c:pt idx="14816">
                  <c:v>1.428718566895</c:v>
                </c:pt>
                <c:pt idx="14817">
                  <c:v>1.4288532733920001</c:v>
                </c:pt>
                <c:pt idx="14818">
                  <c:v>1.428942918777</c:v>
                </c:pt>
                <c:pt idx="14819">
                  <c:v>1.429104208946</c:v>
                </c:pt>
                <c:pt idx="14820">
                  <c:v>1.4291927814480001</c:v>
                </c:pt>
                <c:pt idx="14821">
                  <c:v>1.429282069206</c:v>
                </c:pt>
                <c:pt idx="14822">
                  <c:v>1.4293136596680001</c:v>
                </c:pt>
                <c:pt idx="14823">
                  <c:v>1.429373621941</c:v>
                </c:pt>
                <c:pt idx="14824">
                  <c:v>1.4294165372850001</c:v>
                </c:pt>
                <c:pt idx="14825">
                  <c:v>1.4294655323030001</c:v>
                </c:pt>
                <c:pt idx="14826">
                  <c:v>1.4295568466190001</c:v>
                </c:pt>
                <c:pt idx="14827">
                  <c:v>1.429641246796</c:v>
                </c:pt>
                <c:pt idx="14828">
                  <c:v>1.429808497429</c:v>
                </c:pt>
                <c:pt idx="14829">
                  <c:v>1.430093050003</c:v>
                </c:pt>
                <c:pt idx="14830">
                  <c:v>1.430296182632</c:v>
                </c:pt>
                <c:pt idx="14831">
                  <c:v>1.430408477783</c:v>
                </c:pt>
                <c:pt idx="14832">
                  <c:v>1.430501103401</c:v>
                </c:pt>
                <c:pt idx="14833">
                  <c:v>1.4305909872060001</c:v>
                </c:pt>
                <c:pt idx="14834">
                  <c:v>1.430934309959</c:v>
                </c:pt>
                <c:pt idx="14835">
                  <c:v>1.4310480356219999</c:v>
                </c:pt>
                <c:pt idx="14836">
                  <c:v>1.431136012077</c:v>
                </c:pt>
                <c:pt idx="14837">
                  <c:v>1.4312174320219999</c:v>
                </c:pt>
                <c:pt idx="14838">
                  <c:v>1.431297898293</c:v>
                </c:pt>
                <c:pt idx="14839">
                  <c:v>1.4314234256739999</c:v>
                </c:pt>
                <c:pt idx="14840">
                  <c:v>1.4316393136979999</c:v>
                </c:pt>
                <c:pt idx="14841">
                  <c:v>1.431698083878</c:v>
                </c:pt>
                <c:pt idx="14842">
                  <c:v>1.431742072105</c:v>
                </c:pt>
                <c:pt idx="14843">
                  <c:v>1.431787967682</c:v>
                </c:pt>
                <c:pt idx="14844">
                  <c:v>1.4318320751189999</c:v>
                </c:pt>
                <c:pt idx="14845">
                  <c:v>1.431875109673</c:v>
                </c:pt>
                <c:pt idx="14846">
                  <c:v>1.4319192171099999</c:v>
                </c:pt>
                <c:pt idx="14847">
                  <c:v>1.4319670200350001</c:v>
                </c:pt>
                <c:pt idx="14848">
                  <c:v>1.432022809982</c:v>
                </c:pt>
                <c:pt idx="14849">
                  <c:v>1.4320849180220001</c:v>
                </c:pt>
                <c:pt idx="14850">
                  <c:v>1.4321277141569999</c:v>
                </c:pt>
                <c:pt idx="14851">
                  <c:v>1.4322215318680001</c:v>
                </c:pt>
                <c:pt idx="14852">
                  <c:v>1.432264924049</c:v>
                </c:pt>
                <c:pt idx="14853">
                  <c:v>1.432310223579</c:v>
                </c:pt>
                <c:pt idx="14854">
                  <c:v>1.432405114174</c:v>
                </c:pt>
                <c:pt idx="14855">
                  <c:v>1.4324502944949999</c:v>
                </c:pt>
                <c:pt idx="14856">
                  <c:v>1.432493329048</c:v>
                </c:pt>
                <c:pt idx="14857">
                  <c:v>1.4325350522989999</c:v>
                </c:pt>
                <c:pt idx="14858">
                  <c:v>1.432587742805</c:v>
                </c:pt>
                <c:pt idx="14859">
                  <c:v>1.4326481819150001</c:v>
                </c:pt>
                <c:pt idx="14860">
                  <c:v>1.4327046871189999</c:v>
                </c:pt>
                <c:pt idx="14861">
                  <c:v>1.4327648878100001</c:v>
                </c:pt>
                <c:pt idx="14862">
                  <c:v>1.433024406433</c:v>
                </c:pt>
                <c:pt idx="14863">
                  <c:v>1.433152318001</c:v>
                </c:pt>
                <c:pt idx="14864">
                  <c:v>1.4333242177959999</c:v>
                </c:pt>
                <c:pt idx="14865">
                  <c:v>1.4334287643429999</c:v>
                </c:pt>
                <c:pt idx="14866">
                  <c:v>1.4335086345670001</c:v>
                </c:pt>
                <c:pt idx="14867">
                  <c:v>1.433842539787</c:v>
                </c:pt>
                <c:pt idx="14868">
                  <c:v>1.4340050220489999</c:v>
                </c:pt>
                <c:pt idx="14869">
                  <c:v>1.434184908867</c:v>
                </c:pt>
                <c:pt idx="14870">
                  <c:v>1.434276223183</c:v>
                </c:pt>
                <c:pt idx="14871">
                  <c:v>1.4343717098240001</c:v>
                </c:pt>
                <c:pt idx="14872">
                  <c:v>1.4343963861469999</c:v>
                </c:pt>
                <c:pt idx="14873">
                  <c:v>1.434466481209</c:v>
                </c:pt>
                <c:pt idx="14874">
                  <c:v>1.4345054626460001</c:v>
                </c:pt>
                <c:pt idx="14875">
                  <c:v>1.434563279152</c:v>
                </c:pt>
                <c:pt idx="14876">
                  <c:v>1.4346126317979999</c:v>
                </c:pt>
                <c:pt idx="14877">
                  <c:v>1.4346551895140001</c:v>
                </c:pt>
                <c:pt idx="14878">
                  <c:v>1.4347468614579999</c:v>
                </c:pt>
                <c:pt idx="14879">
                  <c:v>1.434837222099</c:v>
                </c:pt>
                <c:pt idx="14880">
                  <c:v>1.4350466728210001</c:v>
                </c:pt>
                <c:pt idx="14881">
                  <c:v>1.435188770294</c:v>
                </c:pt>
                <c:pt idx="14882">
                  <c:v>1.4353202581410001</c:v>
                </c:pt>
                <c:pt idx="14883">
                  <c:v>1.4354566335679999</c:v>
                </c:pt>
                <c:pt idx="14884">
                  <c:v>1.435556292534</c:v>
                </c:pt>
                <c:pt idx="14885">
                  <c:v>1.4356875419620001</c:v>
                </c:pt>
                <c:pt idx="14886">
                  <c:v>1.4357992410660001</c:v>
                </c:pt>
                <c:pt idx="14887">
                  <c:v>1.4361010789869999</c:v>
                </c:pt>
                <c:pt idx="14888">
                  <c:v>1.4362384080890001</c:v>
                </c:pt>
                <c:pt idx="14889">
                  <c:v>1.4365595579149999</c:v>
                </c:pt>
                <c:pt idx="14890">
                  <c:v>1.4366433620450001</c:v>
                </c:pt>
                <c:pt idx="14891">
                  <c:v>1.43673813343</c:v>
                </c:pt>
                <c:pt idx="14892">
                  <c:v>1.4367785453799999</c:v>
                </c:pt>
                <c:pt idx="14893">
                  <c:v>1.436860918999</c:v>
                </c:pt>
                <c:pt idx="14894">
                  <c:v>1.436915636063</c:v>
                </c:pt>
                <c:pt idx="14895">
                  <c:v>1.437003731728</c:v>
                </c:pt>
                <c:pt idx="14896">
                  <c:v>1.437049865723</c:v>
                </c:pt>
                <c:pt idx="14897">
                  <c:v>1.437090396881</c:v>
                </c:pt>
                <c:pt idx="14898">
                  <c:v>1.43718624115</c:v>
                </c:pt>
                <c:pt idx="14899">
                  <c:v>1.4374933242800001</c:v>
                </c:pt>
                <c:pt idx="14900">
                  <c:v>1.4376025199889999</c:v>
                </c:pt>
                <c:pt idx="14901">
                  <c:v>1.437756538391</c:v>
                </c:pt>
                <c:pt idx="14902">
                  <c:v>1.4380654096600001</c:v>
                </c:pt>
                <c:pt idx="14903">
                  <c:v>1.438160896301</c:v>
                </c:pt>
                <c:pt idx="14904">
                  <c:v>1.4382451772689999</c:v>
                </c:pt>
                <c:pt idx="14905">
                  <c:v>1.4385178089140001</c:v>
                </c:pt>
                <c:pt idx="14906">
                  <c:v>1.4386436939239999</c:v>
                </c:pt>
                <c:pt idx="14907">
                  <c:v>1.4388684034350001</c:v>
                </c:pt>
                <c:pt idx="14908">
                  <c:v>1.4390001296999999</c:v>
                </c:pt>
                <c:pt idx="14909">
                  <c:v>1.439352750778</c:v>
                </c:pt>
                <c:pt idx="14910">
                  <c:v>1.439484357834</c:v>
                </c:pt>
                <c:pt idx="14911">
                  <c:v>1.4395674467090001</c:v>
                </c:pt>
                <c:pt idx="14912">
                  <c:v>1.4396792650220001</c:v>
                </c:pt>
                <c:pt idx="14913">
                  <c:v>1.4398466348650001</c:v>
                </c:pt>
                <c:pt idx="14914">
                  <c:v>1.4401359558110001</c:v>
                </c:pt>
                <c:pt idx="14915">
                  <c:v>1.4403368234630001</c:v>
                </c:pt>
                <c:pt idx="14916">
                  <c:v>1.440431952477</c:v>
                </c:pt>
                <c:pt idx="14917">
                  <c:v>1.4405163526539999</c:v>
                </c:pt>
                <c:pt idx="14918">
                  <c:v>1.4406514167790001</c:v>
                </c:pt>
                <c:pt idx="14919">
                  <c:v>1.440928220749</c:v>
                </c:pt>
                <c:pt idx="14920">
                  <c:v>1.441021680832</c:v>
                </c:pt>
                <c:pt idx="14921">
                  <c:v>1.4411973953249999</c:v>
                </c:pt>
                <c:pt idx="14922">
                  <c:v>1.4412817955020001</c:v>
                </c:pt>
                <c:pt idx="14923">
                  <c:v>1.4413707256320001</c:v>
                </c:pt>
                <c:pt idx="14924">
                  <c:v>1.441455364227</c:v>
                </c:pt>
                <c:pt idx="14925">
                  <c:v>1.441534399986</c:v>
                </c:pt>
                <c:pt idx="14926">
                  <c:v>1.4418592453000001</c:v>
                </c:pt>
                <c:pt idx="14927">
                  <c:v>1.442024588585</c:v>
                </c:pt>
                <c:pt idx="14928">
                  <c:v>1.442138552666</c:v>
                </c:pt>
                <c:pt idx="14929">
                  <c:v>1.4422279596330001</c:v>
                </c:pt>
                <c:pt idx="14930">
                  <c:v>1.4423162937159999</c:v>
                </c:pt>
                <c:pt idx="14931">
                  <c:v>1.4423755407329999</c:v>
                </c:pt>
                <c:pt idx="14932">
                  <c:v>1.4425041675570001</c:v>
                </c:pt>
                <c:pt idx="14933">
                  <c:v>1.442636489868</c:v>
                </c:pt>
                <c:pt idx="14934">
                  <c:v>1.4427739381789999</c:v>
                </c:pt>
                <c:pt idx="14935">
                  <c:v>1.4428381919860001</c:v>
                </c:pt>
                <c:pt idx="14936">
                  <c:v>1.4429720640179999</c:v>
                </c:pt>
                <c:pt idx="14937">
                  <c:v>1.443154454231</c:v>
                </c:pt>
                <c:pt idx="14938">
                  <c:v>1.443265795708</c:v>
                </c:pt>
                <c:pt idx="14939">
                  <c:v>1.443389892578</c:v>
                </c:pt>
                <c:pt idx="14940">
                  <c:v>1.4437053203579999</c:v>
                </c:pt>
                <c:pt idx="14941">
                  <c:v>1.443945169449</c:v>
                </c:pt>
                <c:pt idx="14942">
                  <c:v>1.444285154343</c:v>
                </c:pt>
                <c:pt idx="14943">
                  <c:v>1.444621920586</c:v>
                </c:pt>
                <c:pt idx="14944">
                  <c:v>1.444738745689</c:v>
                </c:pt>
                <c:pt idx="14945">
                  <c:v>1.4448220729829999</c:v>
                </c:pt>
                <c:pt idx="14946">
                  <c:v>1.444910764694</c:v>
                </c:pt>
                <c:pt idx="14947">
                  <c:v>1.445006608963</c:v>
                </c:pt>
                <c:pt idx="14948">
                  <c:v>1.445103406906</c:v>
                </c:pt>
                <c:pt idx="14949">
                  <c:v>1.445199131966</c:v>
                </c:pt>
                <c:pt idx="14950">
                  <c:v>1.4452208280559999</c:v>
                </c:pt>
                <c:pt idx="14951">
                  <c:v>1.4452910423280001</c:v>
                </c:pt>
                <c:pt idx="14952">
                  <c:v>1.44532096386</c:v>
                </c:pt>
                <c:pt idx="14953">
                  <c:v>1.4453779459</c:v>
                </c:pt>
                <c:pt idx="14954">
                  <c:v>1.4454638957979999</c:v>
                </c:pt>
                <c:pt idx="14955">
                  <c:v>1.4455482959749999</c:v>
                </c:pt>
                <c:pt idx="14956">
                  <c:v>1.445616602898</c:v>
                </c:pt>
                <c:pt idx="14957">
                  <c:v>1.4456418752669999</c:v>
                </c:pt>
                <c:pt idx="14958">
                  <c:v>1.445704221725</c:v>
                </c:pt>
                <c:pt idx="14959">
                  <c:v>1.4457924365999999</c:v>
                </c:pt>
                <c:pt idx="14960">
                  <c:v>1.4458441734309999</c:v>
                </c:pt>
                <c:pt idx="14961">
                  <c:v>1.445944666862</c:v>
                </c:pt>
                <c:pt idx="14962">
                  <c:v>1.4460333585739999</c:v>
                </c:pt>
                <c:pt idx="14963">
                  <c:v>1.44616818428</c:v>
                </c:pt>
                <c:pt idx="14964">
                  <c:v>1.4464342594149999</c:v>
                </c:pt>
                <c:pt idx="14965">
                  <c:v>1.4465062618260001</c:v>
                </c:pt>
                <c:pt idx="14966">
                  <c:v>1.446602106094</c:v>
                </c:pt>
                <c:pt idx="14967">
                  <c:v>1.446701645851</c:v>
                </c:pt>
                <c:pt idx="14968">
                  <c:v>1.4467527866359999</c:v>
                </c:pt>
                <c:pt idx="14969">
                  <c:v>1.446812987328</c:v>
                </c:pt>
                <c:pt idx="14970">
                  <c:v>1.4468927383420001</c:v>
                </c:pt>
                <c:pt idx="14971">
                  <c:v>1.4469345808030001</c:v>
                </c:pt>
                <c:pt idx="14972">
                  <c:v>1.446979522705</c:v>
                </c:pt>
                <c:pt idx="14973">
                  <c:v>1.4470629692079999</c:v>
                </c:pt>
                <c:pt idx="14974">
                  <c:v>1.447104096413</c:v>
                </c:pt>
                <c:pt idx="14975">
                  <c:v>1.447150468826</c:v>
                </c:pt>
                <c:pt idx="14976">
                  <c:v>1.4472014904020001</c:v>
                </c:pt>
                <c:pt idx="14977">
                  <c:v>1.447268009186</c:v>
                </c:pt>
                <c:pt idx="14978">
                  <c:v>1.4475938081740001</c:v>
                </c:pt>
                <c:pt idx="14979">
                  <c:v>1.4478635787959999</c:v>
                </c:pt>
                <c:pt idx="14980">
                  <c:v>1.4482237100599999</c:v>
                </c:pt>
                <c:pt idx="14981">
                  <c:v>1.448550820351</c:v>
                </c:pt>
                <c:pt idx="14982">
                  <c:v>1.448636054993</c:v>
                </c:pt>
                <c:pt idx="14983">
                  <c:v>1.4489628076550001</c:v>
                </c:pt>
                <c:pt idx="14984">
                  <c:v>1.4490666389469999</c:v>
                </c:pt>
                <c:pt idx="14985">
                  <c:v>1.4491584300989999</c:v>
                </c:pt>
                <c:pt idx="14986">
                  <c:v>1.449385404587</c:v>
                </c:pt>
                <c:pt idx="14987">
                  <c:v>1.4494624137879999</c:v>
                </c:pt>
                <c:pt idx="14988">
                  <c:v>1.4495271444319999</c:v>
                </c:pt>
                <c:pt idx="14989">
                  <c:v>1.4495521783830001</c:v>
                </c:pt>
                <c:pt idx="14990">
                  <c:v>1.4496184587480001</c:v>
                </c:pt>
                <c:pt idx="14991">
                  <c:v>1.449706196785</c:v>
                </c:pt>
                <c:pt idx="14992">
                  <c:v>1.4497945308689999</c:v>
                </c:pt>
                <c:pt idx="14993">
                  <c:v>1.44987154007</c:v>
                </c:pt>
                <c:pt idx="14994">
                  <c:v>1.4501435756679999</c:v>
                </c:pt>
                <c:pt idx="14995">
                  <c:v>1.45020866394</c:v>
                </c:pt>
                <c:pt idx="14996">
                  <c:v>1.4503378868100001</c:v>
                </c:pt>
                <c:pt idx="14997">
                  <c:v>1.450538635254</c:v>
                </c:pt>
                <c:pt idx="14998">
                  <c:v>1.4508469104770001</c:v>
                </c:pt>
                <c:pt idx="14999">
                  <c:v>1.4510127305980001</c:v>
                </c:pt>
                <c:pt idx="15000">
                  <c:v>1.451098561287</c:v>
                </c:pt>
                <c:pt idx="15001">
                  <c:v>1.4511835575100001</c:v>
                </c:pt>
                <c:pt idx="15002">
                  <c:v>1.4512848854060001</c:v>
                </c:pt>
                <c:pt idx="15003">
                  <c:v>1.451377749443</c:v>
                </c:pt>
                <c:pt idx="15004">
                  <c:v>1.451465725899</c:v>
                </c:pt>
                <c:pt idx="15005">
                  <c:v>1.451551795006</c:v>
                </c:pt>
                <c:pt idx="15006">
                  <c:v>1.451649665833</c:v>
                </c:pt>
                <c:pt idx="15007">
                  <c:v>1.4518480300900001</c:v>
                </c:pt>
                <c:pt idx="15008">
                  <c:v>1.451894640923</c:v>
                </c:pt>
                <c:pt idx="15009">
                  <c:v>1.451940178871</c:v>
                </c:pt>
                <c:pt idx="15010">
                  <c:v>1.4519842863079999</c:v>
                </c:pt>
                <c:pt idx="15011">
                  <c:v>1.452032208443</c:v>
                </c:pt>
                <c:pt idx="15012">
                  <c:v>1.4520792961119999</c:v>
                </c:pt>
                <c:pt idx="15013">
                  <c:v>1.4521394968029999</c:v>
                </c:pt>
                <c:pt idx="15014">
                  <c:v>1.4521993398669999</c:v>
                </c:pt>
                <c:pt idx="15015">
                  <c:v>1.4522500038149999</c:v>
                </c:pt>
                <c:pt idx="15016">
                  <c:v>1.452284455299</c:v>
                </c:pt>
                <c:pt idx="15017">
                  <c:v>1.4523204565050001</c:v>
                </c:pt>
                <c:pt idx="15018">
                  <c:v>1.4523556232449999</c:v>
                </c:pt>
                <c:pt idx="15019">
                  <c:v>1.452390313148</c:v>
                </c:pt>
                <c:pt idx="15020">
                  <c:v>1.452439427376</c:v>
                </c:pt>
                <c:pt idx="15021">
                  <c:v>1.452495336533</c:v>
                </c:pt>
                <c:pt idx="15022">
                  <c:v>1.452560305595</c:v>
                </c:pt>
                <c:pt idx="15023">
                  <c:v>1.4526144266130001</c:v>
                </c:pt>
                <c:pt idx="15024">
                  <c:v>1.4527149200439999</c:v>
                </c:pt>
                <c:pt idx="15025">
                  <c:v>1.4530268907549999</c:v>
                </c:pt>
                <c:pt idx="15026">
                  <c:v>1.4533103704450001</c:v>
                </c:pt>
                <c:pt idx="15027">
                  <c:v>1.4534410238269999</c:v>
                </c:pt>
                <c:pt idx="15028">
                  <c:v>1.453545331955</c:v>
                </c:pt>
                <c:pt idx="15029">
                  <c:v>1.4537532329559999</c:v>
                </c:pt>
                <c:pt idx="15030">
                  <c:v>1.453849434853</c:v>
                </c:pt>
                <c:pt idx="15031">
                  <c:v>1.4539449214939999</c:v>
                </c:pt>
                <c:pt idx="15032">
                  <c:v>1.4540383815769999</c:v>
                </c:pt>
                <c:pt idx="15033">
                  <c:v>1.4541223049159999</c:v>
                </c:pt>
                <c:pt idx="15034">
                  <c:v>1.4542468786239999</c:v>
                </c:pt>
                <c:pt idx="15035">
                  <c:v>1.454341053963</c:v>
                </c:pt>
                <c:pt idx="15036">
                  <c:v>1.4544246196749999</c:v>
                </c:pt>
                <c:pt idx="15037">
                  <c:v>1.4545456171040001</c:v>
                </c:pt>
                <c:pt idx="15038">
                  <c:v>1.45464193821</c:v>
                </c:pt>
                <c:pt idx="15039">
                  <c:v>1.4547321796420001</c:v>
                </c:pt>
                <c:pt idx="15040">
                  <c:v>1.4548116922380001</c:v>
                </c:pt>
                <c:pt idx="15041">
                  <c:v>1.4550808668140001</c:v>
                </c:pt>
                <c:pt idx="15042">
                  <c:v>1.4554203748700001</c:v>
                </c:pt>
                <c:pt idx="15043">
                  <c:v>1.4555248022080001</c:v>
                </c:pt>
                <c:pt idx="15044">
                  <c:v>1.45561170578</c:v>
                </c:pt>
                <c:pt idx="15045">
                  <c:v>1.4556961059569999</c:v>
                </c:pt>
                <c:pt idx="15046">
                  <c:v>1.4557733535770001</c:v>
                </c:pt>
                <c:pt idx="15047">
                  <c:v>1.455856800079</c:v>
                </c:pt>
                <c:pt idx="15048">
                  <c:v>1.4559390544890001</c:v>
                </c:pt>
                <c:pt idx="15049">
                  <c:v>1.4560238122939999</c:v>
                </c:pt>
                <c:pt idx="15050">
                  <c:v>1.456116318703</c:v>
                </c:pt>
                <c:pt idx="15051">
                  <c:v>1.4562085866929999</c:v>
                </c:pt>
                <c:pt idx="15052">
                  <c:v>1.4564656019210001</c:v>
                </c:pt>
                <c:pt idx="15053">
                  <c:v>1.4568023681640001</c:v>
                </c:pt>
                <c:pt idx="15054">
                  <c:v>1.4570482969280001</c:v>
                </c:pt>
                <c:pt idx="15055">
                  <c:v>1.4571597576140001</c:v>
                </c:pt>
                <c:pt idx="15056">
                  <c:v>1.4572366476059999</c:v>
                </c:pt>
                <c:pt idx="15057">
                  <c:v>1.457299828529</c:v>
                </c:pt>
                <c:pt idx="15058">
                  <c:v>1.457380771637</c:v>
                </c:pt>
                <c:pt idx="15059">
                  <c:v>1.457448720932</c:v>
                </c:pt>
                <c:pt idx="15060">
                  <c:v>1.4574937820430001</c:v>
                </c:pt>
                <c:pt idx="15061">
                  <c:v>1.4575494527820001</c:v>
                </c:pt>
                <c:pt idx="15062">
                  <c:v>1.4576261043550001</c:v>
                </c:pt>
                <c:pt idx="15063">
                  <c:v>1.4577407836909999</c:v>
                </c:pt>
                <c:pt idx="15064">
                  <c:v>1.457940816879</c:v>
                </c:pt>
                <c:pt idx="15065">
                  <c:v>1.4582351446149999</c:v>
                </c:pt>
                <c:pt idx="15066">
                  <c:v>1.4583702087399999</c:v>
                </c:pt>
                <c:pt idx="15067">
                  <c:v>1.4584277868269999</c:v>
                </c:pt>
                <c:pt idx="15068">
                  <c:v>1.4584901332860001</c:v>
                </c:pt>
                <c:pt idx="15069">
                  <c:v>1.4586205482479999</c:v>
                </c:pt>
                <c:pt idx="15070">
                  <c:v>1.4588289260859999</c:v>
                </c:pt>
                <c:pt idx="15071">
                  <c:v>1.459150910378</c:v>
                </c:pt>
                <c:pt idx="15072">
                  <c:v>1.4594323635099999</c:v>
                </c:pt>
                <c:pt idx="15073">
                  <c:v>1.4597921371460001</c:v>
                </c:pt>
                <c:pt idx="15074">
                  <c:v>1.459877371788</c:v>
                </c:pt>
                <c:pt idx="15075">
                  <c:v>1.459967017174</c:v>
                </c:pt>
                <c:pt idx="15076">
                  <c:v>1.4600380659100001</c:v>
                </c:pt>
                <c:pt idx="15077">
                  <c:v>1.4601297378539999</c:v>
                </c:pt>
                <c:pt idx="15078">
                  <c:v>1.4602156877520001</c:v>
                </c:pt>
                <c:pt idx="15079">
                  <c:v>1.46029651165</c:v>
                </c:pt>
                <c:pt idx="15080">
                  <c:v>1.460380554199</c:v>
                </c:pt>
                <c:pt idx="15081">
                  <c:v>1.460530519485</c:v>
                </c:pt>
                <c:pt idx="15082">
                  <c:v>1.4606155157089999</c:v>
                </c:pt>
                <c:pt idx="15083">
                  <c:v>1.4606965780259999</c:v>
                </c:pt>
                <c:pt idx="15084">
                  <c:v>1.4607881307599999</c:v>
                </c:pt>
                <c:pt idx="15085">
                  <c:v>1.4608523845670001</c:v>
                </c:pt>
                <c:pt idx="15086">
                  <c:v>1.4608918428419999</c:v>
                </c:pt>
                <c:pt idx="15087">
                  <c:v>1.46099126339</c:v>
                </c:pt>
                <c:pt idx="15088">
                  <c:v>1.4610912799839999</c:v>
                </c:pt>
                <c:pt idx="15089">
                  <c:v>1.461116313934</c:v>
                </c:pt>
                <c:pt idx="15090">
                  <c:v>1.461190462112</c:v>
                </c:pt>
                <c:pt idx="15091">
                  <c:v>1.46122443676</c:v>
                </c:pt>
                <c:pt idx="15092">
                  <c:v>1.4612873792650001</c:v>
                </c:pt>
                <c:pt idx="15093">
                  <c:v>1.4613354206089999</c:v>
                </c:pt>
                <c:pt idx="15094">
                  <c:v>1.461376786232</c:v>
                </c:pt>
                <c:pt idx="15095">
                  <c:v>1.461439013481</c:v>
                </c:pt>
                <c:pt idx="15096">
                  <c:v>1.4615324735640001</c:v>
                </c:pt>
                <c:pt idx="15097">
                  <c:v>1.461553096771</c:v>
                </c:pt>
                <c:pt idx="15098">
                  <c:v>1.4616475105290001</c:v>
                </c:pt>
                <c:pt idx="15099">
                  <c:v>1.4617443084720001</c:v>
                </c:pt>
                <c:pt idx="15100">
                  <c:v>1.46183526516</c:v>
                </c:pt>
                <c:pt idx="15101">
                  <c:v>1.461925387383</c:v>
                </c:pt>
                <c:pt idx="15102">
                  <c:v>1.4621917009350001</c:v>
                </c:pt>
                <c:pt idx="15103">
                  <c:v>1.462261199951</c:v>
                </c:pt>
                <c:pt idx="15104">
                  <c:v>1.46231675148</c:v>
                </c:pt>
                <c:pt idx="15105">
                  <c:v>1.4623574018479999</c:v>
                </c:pt>
                <c:pt idx="15106">
                  <c:v>1.4624028205870001</c:v>
                </c:pt>
                <c:pt idx="15107">
                  <c:v>1.4624549150470001</c:v>
                </c:pt>
                <c:pt idx="15108">
                  <c:v>1.4625056982039999</c:v>
                </c:pt>
                <c:pt idx="15109">
                  <c:v>1.462547302246</c:v>
                </c:pt>
                <c:pt idx="15110">
                  <c:v>1.4625816345210001</c:v>
                </c:pt>
                <c:pt idx="15111">
                  <c:v>1.4626181125640001</c:v>
                </c:pt>
                <c:pt idx="15112">
                  <c:v>1.4626548290250001</c:v>
                </c:pt>
                <c:pt idx="15113">
                  <c:v>1.4626898765559999</c:v>
                </c:pt>
                <c:pt idx="15114">
                  <c:v>1.462738037109</c:v>
                </c:pt>
                <c:pt idx="15115">
                  <c:v>1.4627943038939999</c:v>
                </c:pt>
                <c:pt idx="15116">
                  <c:v>1.4628430604930001</c:v>
                </c:pt>
                <c:pt idx="15117">
                  <c:v>1.462881207466</c:v>
                </c:pt>
                <c:pt idx="15118">
                  <c:v>1.462977766991</c:v>
                </c:pt>
                <c:pt idx="15119">
                  <c:v>1.463267326355</c:v>
                </c:pt>
                <c:pt idx="15120">
                  <c:v>1.4635313749309999</c:v>
                </c:pt>
                <c:pt idx="15121">
                  <c:v>1.4636546373370001</c:v>
                </c:pt>
                <c:pt idx="15122">
                  <c:v>1.463735580444</c:v>
                </c:pt>
                <c:pt idx="15123">
                  <c:v>1.4637893438339999</c:v>
                </c:pt>
                <c:pt idx="15124">
                  <c:v>1.463841080666</c:v>
                </c:pt>
                <c:pt idx="15125">
                  <c:v>1.4639017581939999</c:v>
                </c:pt>
                <c:pt idx="15126">
                  <c:v>1.463963031769</c:v>
                </c:pt>
                <c:pt idx="15127">
                  <c:v>1.4640122652050001</c:v>
                </c:pt>
                <c:pt idx="15128">
                  <c:v>1.4640523195270001</c:v>
                </c:pt>
                <c:pt idx="15129">
                  <c:v>1.4640944004059999</c:v>
                </c:pt>
                <c:pt idx="15130">
                  <c:v>1.464200258255</c:v>
                </c:pt>
                <c:pt idx="15131">
                  <c:v>1.4644777774810001</c:v>
                </c:pt>
                <c:pt idx="15132">
                  <c:v>1.4647988080979999</c:v>
                </c:pt>
                <c:pt idx="15133">
                  <c:v>1.464946866035</c:v>
                </c:pt>
                <c:pt idx="15134">
                  <c:v>1.465235471725</c:v>
                </c:pt>
                <c:pt idx="15135">
                  <c:v>1.465540289879</c:v>
                </c:pt>
                <c:pt idx="15136">
                  <c:v>1.465651154518</c:v>
                </c:pt>
                <c:pt idx="15137">
                  <c:v>1.4657987356190001</c:v>
                </c:pt>
                <c:pt idx="15138">
                  <c:v>1.4659098386760001</c:v>
                </c:pt>
                <c:pt idx="15139">
                  <c:v>1.4660041332239999</c:v>
                </c:pt>
                <c:pt idx="15140">
                  <c:v>1.4660977125170001</c:v>
                </c:pt>
                <c:pt idx="15141">
                  <c:v>1.4661850929260001</c:v>
                </c:pt>
                <c:pt idx="15142">
                  <c:v>1.466268539429</c:v>
                </c:pt>
                <c:pt idx="15143">
                  <c:v>1.466349720955</c:v>
                </c:pt>
                <c:pt idx="15144">
                  <c:v>1.466428995132</c:v>
                </c:pt>
                <c:pt idx="15145">
                  <c:v>1.4666255712509999</c:v>
                </c:pt>
                <c:pt idx="15146">
                  <c:v>1.4667575359339999</c:v>
                </c:pt>
                <c:pt idx="15147">
                  <c:v>1.4668381214140001</c:v>
                </c:pt>
                <c:pt idx="15148">
                  <c:v>1.466925859451</c:v>
                </c:pt>
                <c:pt idx="15149">
                  <c:v>1.4670127630230001</c:v>
                </c:pt>
                <c:pt idx="15150">
                  <c:v>1.4671061038969999</c:v>
                </c:pt>
                <c:pt idx="15151">
                  <c:v>1.467206716537</c:v>
                </c:pt>
                <c:pt idx="15152">
                  <c:v>1.4673010110860001</c:v>
                </c:pt>
                <c:pt idx="15153">
                  <c:v>1.4673752784730001</c:v>
                </c:pt>
                <c:pt idx="15154">
                  <c:v>1.467493653297</c:v>
                </c:pt>
                <c:pt idx="15155">
                  <c:v>1.467646360397</c:v>
                </c:pt>
                <c:pt idx="15156">
                  <c:v>1.4677312374110001</c:v>
                </c:pt>
                <c:pt idx="15157">
                  <c:v>1.467792630196</c:v>
                </c:pt>
                <c:pt idx="15158">
                  <c:v>1.4678800106050001</c:v>
                </c:pt>
                <c:pt idx="15159">
                  <c:v>1.468150854111</c:v>
                </c:pt>
                <c:pt idx="15160">
                  <c:v>1.4682402610780001</c:v>
                </c:pt>
                <c:pt idx="15161">
                  <c:v>1.4683170318600001</c:v>
                </c:pt>
                <c:pt idx="15162">
                  <c:v>1.4686324596410001</c:v>
                </c:pt>
                <c:pt idx="15163">
                  <c:v>1.46875166893</c:v>
                </c:pt>
                <c:pt idx="15164">
                  <c:v>1.468807697296</c:v>
                </c:pt>
                <c:pt idx="15165">
                  <c:v>1.4688795804979999</c:v>
                </c:pt>
                <c:pt idx="15166">
                  <c:v>1.468918561935</c:v>
                </c:pt>
                <c:pt idx="15167">
                  <c:v>1.468964457512</c:v>
                </c:pt>
                <c:pt idx="15168">
                  <c:v>1.4690207242969999</c:v>
                </c:pt>
                <c:pt idx="15169">
                  <c:v>1.4690763950350001</c:v>
                </c:pt>
                <c:pt idx="15170">
                  <c:v>1.4691247940059999</c:v>
                </c:pt>
                <c:pt idx="15171">
                  <c:v>1.4691668748860001</c:v>
                </c:pt>
                <c:pt idx="15172">
                  <c:v>1.469211220741</c:v>
                </c:pt>
                <c:pt idx="15173">
                  <c:v>1.46925842762</c:v>
                </c:pt>
                <c:pt idx="15174">
                  <c:v>1.469357728958</c:v>
                </c:pt>
                <c:pt idx="15175">
                  <c:v>1.469673514366</c:v>
                </c:pt>
                <c:pt idx="15176">
                  <c:v>1.4700032472610001</c:v>
                </c:pt>
                <c:pt idx="15177">
                  <c:v>1.4701218605040001</c:v>
                </c:pt>
                <c:pt idx="15178">
                  <c:v>1.4703093767169999</c:v>
                </c:pt>
                <c:pt idx="15179">
                  <c:v>1.4706354141239999</c:v>
                </c:pt>
                <c:pt idx="15180">
                  <c:v>1.4707878828050001</c:v>
                </c:pt>
                <c:pt idx="15181">
                  <c:v>1.4709429740910001</c:v>
                </c:pt>
                <c:pt idx="15182">
                  <c:v>1.4712433814999999</c:v>
                </c:pt>
                <c:pt idx="15183">
                  <c:v>1.4714406728739999</c:v>
                </c:pt>
                <c:pt idx="15184">
                  <c:v>1.471573472023</c:v>
                </c:pt>
                <c:pt idx="15185">
                  <c:v>1.4716461896899999</c:v>
                </c:pt>
                <c:pt idx="15186">
                  <c:v>1.471723198891</c:v>
                </c:pt>
                <c:pt idx="15187">
                  <c:v>1.471850514412</c:v>
                </c:pt>
                <c:pt idx="15188">
                  <c:v>1.472185134888</c:v>
                </c:pt>
                <c:pt idx="15189">
                  <c:v>1.4723489284519999</c:v>
                </c:pt>
                <c:pt idx="15190">
                  <c:v>1.4725288152689999</c:v>
                </c:pt>
                <c:pt idx="15191">
                  <c:v>1.4726688861849999</c:v>
                </c:pt>
                <c:pt idx="15192">
                  <c:v>1.472883939743</c:v>
                </c:pt>
                <c:pt idx="15193">
                  <c:v>1.473020553589</c:v>
                </c:pt>
                <c:pt idx="15194">
                  <c:v>1.473080515862</c:v>
                </c:pt>
                <c:pt idx="15195">
                  <c:v>1.473417520523</c:v>
                </c:pt>
                <c:pt idx="15196">
                  <c:v>1.4735646247859999</c:v>
                </c:pt>
                <c:pt idx="15197">
                  <c:v>1.4736958742140001</c:v>
                </c:pt>
                <c:pt idx="15198">
                  <c:v>1.4738063812260001</c:v>
                </c:pt>
                <c:pt idx="15199">
                  <c:v>1.4741215705870001</c:v>
                </c:pt>
                <c:pt idx="15200">
                  <c:v>1.474211812019</c:v>
                </c:pt>
                <c:pt idx="15201">
                  <c:v>1.4742940664290001</c:v>
                </c:pt>
                <c:pt idx="15202">
                  <c:v>1.474338889122</c:v>
                </c:pt>
                <c:pt idx="15203">
                  <c:v>1.4743999242779999</c:v>
                </c:pt>
                <c:pt idx="15204">
                  <c:v>1.4744616746899999</c:v>
                </c:pt>
                <c:pt idx="15205">
                  <c:v>1.474514961243</c:v>
                </c:pt>
                <c:pt idx="15206">
                  <c:v>1.474572896957</c:v>
                </c:pt>
                <c:pt idx="15207">
                  <c:v>1.4746376276019999</c:v>
                </c:pt>
                <c:pt idx="15208">
                  <c:v>1.4747020006180001</c:v>
                </c:pt>
                <c:pt idx="15209">
                  <c:v>1.47486114502</c:v>
                </c:pt>
                <c:pt idx="15210">
                  <c:v>1.4752243757250001</c:v>
                </c:pt>
                <c:pt idx="15211">
                  <c:v>1.4755246639249999</c:v>
                </c:pt>
                <c:pt idx="15212">
                  <c:v>1.475593566895</c:v>
                </c:pt>
                <c:pt idx="15213">
                  <c:v>1.475662350655</c:v>
                </c:pt>
                <c:pt idx="15214">
                  <c:v>1.475759387016</c:v>
                </c:pt>
                <c:pt idx="15215">
                  <c:v>1.4758541584010001</c:v>
                </c:pt>
                <c:pt idx="15216">
                  <c:v>1.476148247719</c:v>
                </c:pt>
                <c:pt idx="15217">
                  <c:v>1.476313829422</c:v>
                </c:pt>
                <c:pt idx="15218">
                  <c:v>1.4766710996629999</c:v>
                </c:pt>
                <c:pt idx="15219">
                  <c:v>1.476777911186</c:v>
                </c:pt>
                <c:pt idx="15220">
                  <c:v>1.4768725633619999</c:v>
                </c:pt>
                <c:pt idx="15221">
                  <c:v>1.4769660234449999</c:v>
                </c:pt>
                <c:pt idx="15222">
                  <c:v>1.477056264877</c:v>
                </c:pt>
                <c:pt idx="15223">
                  <c:v>1.477146625519</c:v>
                </c:pt>
                <c:pt idx="15224">
                  <c:v>1.4772392511370001</c:v>
                </c:pt>
                <c:pt idx="15225">
                  <c:v>1.4773257970810001</c:v>
                </c:pt>
                <c:pt idx="15226">
                  <c:v>1.47741818428</c:v>
                </c:pt>
                <c:pt idx="15227">
                  <c:v>1.4775172472</c:v>
                </c:pt>
                <c:pt idx="15228">
                  <c:v>1.477610707283</c:v>
                </c:pt>
                <c:pt idx="15229">
                  <c:v>1.4777140617369999</c:v>
                </c:pt>
                <c:pt idx="15230">
                  <c:v>1.4778435230260001</c:v>
                </c:pt>
                <c:pt idx="15231">
                  <c:v>1.477977395058</c:v>
                </c:pt>
                <c:pt idx="15232">
                  <c:v>1.4781143665309999</c:v>
                </c:pt>
                <c:pt idx="15233">
                  <c:v>1.4784761667249999</c:v>
                </c:pt>
                <c:pt idx="15234">
                  <c:v>1.4786523580549999</c:v>
                </c:pt>
                <c:pt idx="15235">
                  <c:v>1.4787373542790001</c:v>
                </c:pt>
                <c:pt idx="15236">
                  <c:v>1.478818058968</c:v>
                </c:pt>
                <c:pt idx="15237">
                  <c:v>1.4789023399350001</c:v>
                </c:pt>
                <c:pt idx="15238">
                  <c:v>1.4789885282519999</c:v>
                </c:pt>
                <c:pt idx="15239">
                  <c:v>1.4790698289869999</c:v>
                </c:pt>
                <c:pt idx="15240">
                  <c:v>1.4793896675110001</c:v>
                </c:pt>
                <c:pt idx="15241">
                  <c:v>1.4794733524320001</c:v>
                </c:pt>
                <c:pt idx="15242">
                  <c:v>1.4795755147930001</c:v>
                </c:pt>
                <c:pt idx="15243">
                  <c:v>1.479662060738</c:v>
                </c:pt>
                <c:pt idx="15244">
                  <c:v>1.4797183275220001</c:v>
                </c:pt>
                <c:pt idx="15245">
                  <c:v>1.4797759056090001</c:v>
                </c:pt>
                <c:pt idx="15246">
                  <c:v>1.479840874672</c:v>
                </c:pt>
                <c:pt idx="15247">
                  <c:v>1.4798953533170001</c:v>
                </c:pt>
                <c:pt idx="15248">
                  <c:v>1.4799380302430001</c:v>
                </c:pt>
                <c:pt idx="15249">
                  <c:v>1.4799810647959999</c:v>
                </c:pt>
                <c:pt idx="15250">
                  <c:v>1.480019450188</c:v>
                </c:pt>
                <c:pt idx="15251">
                  <c:v>1.480060100555</c:v>
                </c:pt>
                <c:pt idx="15252">
                  <c:v>1.4801867008209999</c:v>
                </c:pt>
                <c:pt idx="15253">
                  <c:v>1.4803314208980001</c:v>
                </c:pt>
                <c:pt idx="15254">
                  <c:v>1.4804037809370001</c:v>
                </c:pt>
                <c:pt idx="15255">
                  <c:v>1.4805476665499999</c:v>
                </c:pt>
                <c:pt idx="15256">
                  <c:v>1.4807167053220001</c:v>
                </c:pt>
                <c:pt idx="15257">
                  <c:v>1.480759978294</c:v>
                </c:pt>
                <c:pt idx="15258">
                  <c:v>1.4808570146560001</c:v>
                </c:pt>
                <c:pt idx="15259">
                  <c:v>1.4809489250179999</c:v>
                </c:pt>
                <c:pt idx="15260">
                  <c:v>1.4810568094250001</c:v>
                </c:pt>
                <c:pt idx="15261">
                  <c:v>1.4811459779739999</c:v>
                </c:pt>
                <c:pt idx="15262">
                  <c:v>1.4812592267989999</c:v>
                </c:pt>
                <c:pt idx="15263">
                  <c:v>1.4815819263459999</c:v>
                </c:pt>
                <c:pt idx="15264">
                  <c:v>1.4816634655000001</c:v>
                </c:pt>
                <c:pt idx="15265">
                  <c:v>1.4817596673969999</c:v>
                </c:pt>
                <c:pt idx="15266">
                  <c:v>1.48194205761</c:v>
                </c:pt>
                <c:pt idx="15267">
                  <c:v>1.4820352792739999</c:v>
                </c:pt>
                <c:pt idx="15268">
                  <c:v>1.4822685718540001</c:v>
                </c:pt>
                <c:pt idx="15269">
                  <c:v>1.482524991035</c:v>
                </c:pt>
                <c:pt idx="15270">
                  <c:v>1.482870221138</c:v>
                </c:pt>
                <c:pt idx="15271">
                  <c:v>1.4831968545909999</c:v>
                </c:pt>
                <c:pt idx="15272">
                  <c:v>1.483282208443</c:v>
                </c:pt>
                <c:pt idx="15273">
                  <c:v>1.4833630323410001</c:v>
                </c:pt>
                <c:pt idx="15274">
                  <c:v>1.4834415912629999</c:v>
                </c:pt>
                <c:pt idx="15275">
                  <c:v>1.483521580696</c:v>
                </c:pt>
                <c:pt idx="15276">
                  <c:v>1.4835941791530001</c:v>
                </c:pt>
                <c:pt idx="15277">
                  <c:v>1.4837434291839999</c:v>
                </c:pt>
                <c:pt idx="15278">
                  <c:v>1.483860492706</c:v>
                </c:pt>
                <c:pt idx="15279">
                  <c:v>1.4841766357420001</c:v>
                </c:pt>
                <c:pt idx="15280">
                  <c:v>1.484369635582</c:v>
                </c:pt>
                <c:pt idx="15281">
                  <c:v>1.4845873117449999</c:v>
                </c:pt>
                <c:pt idx="15282">
                  <c:v>1.4846290349960001</c:v>
                </c:pt>
                <c:pt idx="15283">
                  <c:v>1.484673023224</c:v>
                </c:pt>
                <c:pt idx="15284">
                  <c:v>1.4847288131709999</c:v>
                </c:pt>
                <c:pt idx="15285">
                  <c:v>1.484788417816</c:v>
                </c:pt>
                <c:pt idx="15286">
                  <c:v>1.4848513603210001</c:v>
                </c:pt>
                <c:pt idx="15287">
                  <c:v>1.48490691185</c:v>
                </c:pt>
                <c:pt idx="15288">
                  <c:v>1.4849632978439999</c:v>
                </c:pt>
                <c:pt idx="15289">
                  <c:v>1.485036611557</c:v>
                </c:pt>
                <c:pt idx="15290">
                  <c:v>1.485135316849</c:v>
                </c:pt>
                <c:pt idx="15291">
                  <c:v>1.48520565033</c:v>
                </c:pt>
                <c:pt idx="15292">
                  <c:v>1.485288739204</c:v>
                </c:pt>
                <c:pt idx="15293">
                  <c:v>1.4853931665419999</c:v>
                </c:pt>
                <c:pt idx="15294">
                  <c:v>1.485503435135</c:v>
                </c:pt>
                <c:pt idx="15295">
                  <c:v>1.4856894016269999</c:v>
                </c:pt>
                <c:pt idx="15296">
                  <c:v>1.485792040825</c:v>
                </c:pt>
                <c:pt idx="15297">
                  <c:v>1.485882759094</c:v>
                </c:pt>
                <c:pt idx="15298">
                  <c:v>1.4861017465590001</c:v>
                </c:pt>
                <c:pt idx="15299">
                  <c:v>1.4864305257799999</c:v>
                </c:pt>
                <c:pt idx="15300">
                  <c:v>1.486594796181</c:v>
                </c:pt>
                <c:pt idx="15301">
                  <c:v>1.486848473549</c:v>
                </c:pt>
                <c:pt idx="15302">
                  <c:v>1.4872074127199999</c:v>
                </c:pt>
                <c:pt idx="15303">
                  <c:v>1.4875102043149999</c:v>
                </c:pt>
                <c:pt idx="15304">
                  <c:v>1.487859368324</c:v>
                </c:pt>
                <c:pt idx="15305">
                  <c:v>1.4880007505420001</c:v>
                </c:pt>
                <c:pt idx="15306">
                  <c:v>1.4883377552029999</c:v>
                </c:pt>
                <c:pt idx="15307">
                  <c:v>1.488665938377</c:v>
                </c:pt>
                <c:pt idx="15308">
                  <c:v>1.48874604702</c:v>
                </c:pt>
                <c:pt idx="15309">
                  <c:v>1.488803505898</c:v>
                </c:pt>
                <c:pt idx="15310">
                  <c:v>1.488828659058</c:v>
                </c:pt>
                <c:pt idx="15311">
                  <c:v>1.488894939423</c:v>
                </c:pt>
                <c:pt idx="15312">
                  <c:v>1.488973736763</c:v>
                </c:pt>
                <c:pt idx="15313">
                  <c:v>1.489086151123</c:v>
                </c:pt>
                <c:pt idx="15314">
                  <c:v>1.4893201589580001</c:v>
                </c:pt>
                <c:pt idx="15315">
                  <c:v>1.4895591735839999</c:v>
                </c:pt>
                <c:pt idx="15316">
                  <c:v>1.4896768331529999</c:v>
                </c:pt>
                <c:pt idx="15317">
                  <c:v>1.4897541999820001</c:v>
                </c:pt>
                <c:pt idx="15318">
                  <c:v>1.490035533905</c:v>
                </c:pt>
                <c:pt idx="15319">
                  <c:v>1.4901264905930001</c:v>
                </c:pt>
                <c:pt idx="15320">
                  <c:v>1.490212440491</c:v>
                </c:pt>
                <c:pt idx="15321">
                  <c:v>1.4902765750889999</c:v>
                </c:pt>
                <c:pt idx="15322">
                  <c:v>1.490463018417</c:v>
                </c:pt>
                <c:pt idx="15323">
                  <c:v>1.490611791611</c:v>
                </c:pt>
                <c:pt idx="15324">
                  <c:v>1.4907245635990001</c:v>
                </c:pt>
                <c:pt idx="15325">
                  <c:v>1.490800142288</c:v>
                </c:pt>
                <c:pt idx="15326">
                  <c:v>1.490910887718</c:v>
                </c:pt>
                <c:pt idx="15327">
                  <c:v>1.4909778833389999</c:v>
                </c:pt>
                <c:pt idx="15328">
                  <c:v>1.4910371303559999</c:v>
                </c:pt>
                <c:pt idx="15329">
                  <c:v>1.491082906723</c:v>
                </c:pt>
                <c:pt idx="15330">
                  <c:v>1.491119623184</c:v>
                </c:pt>
                <c:pt idx="15331">
                  <c:v>1.4911597967150001</c:v>
                </c:pt>
                <c:pt idx="15332">
                  <c:v>1.491198539734</c:v>
                </c:pt>
                <c:pt idx="15333">
                  <c:v>1.491245150566</c:v>
                </c:pt>
                <c:pt idx="15334">
                  <c:v>1.491300821304</c:v>
                </c:pt>
                <c:pt idx="15335">
                  <c:v>1.4913586378100001</c:v>
                </c:pt>
                <c:pt idx="15336">
                  <c:v>1.491409778595</c:v>
                </c:pt>
                <c:pt idx="15337">
                  <c:v>1.4914580583570001</c:v>
                </c:pt>
                <c:pt idx="15338">
                  <c:v>1.491796851158</c:v>
                </c:pt>
                <c:pt idx="15339">
                  <c:v>1.4918807744980001</c:v>
                </c:pt>
                <c:pt idx="15340">
                  <c:v>1.492028832436</c:v>
                </c:pt>
                <c:pt idx="15341">
                  <c:v>1.4921190738679999</c:v>
                </c:pt>
                <c:pt idx="15342">
                  <c:v>1.4922568798069999</c:v>
                </c:pt>
                <c:pt idx="15343">
                  <c:v>1.4924305677409999</c:v>
                </c:pt>
                <c:pt idx="15344">
                  <c:v>1.492621064186</c:v>
                </c:pt>
                <c:pt idx="15345">
                  <c:v>1.4928452968599999</c:v>
                </c:pt>
                <c:pt idx="15346">
                  <c:v>1.4930326938630001</c:v>
                </c:pt>
                <c:pt idx="15347">
                  <c:v>1.493184089661</c:v>
                </c:pt>
                <c:pt idx="15348">
                  <c:v>1.4933116436</c:v>
                </c:pt>
                <c:pt idx="15349">
                  <c:v>1.4934191703799999</c:v>
                </c:pt>
                <c:pt idx="15350">
                  <c:v>1.4935133457180001</c:v>
                </c:pt>
                <c:pt idx="15351">
                  <c:v>1.4936143159869999</c:v>
                </c:pt>
                <c:pt idx="15352">
                  <c:v>1.4937075376510001</c:v>
                </c:pt>
                <c:pt idx="15353">
                  <c:v>1.493794322014</c:v>
                </c:pt>
                <c:pt idx="15354">
                  <c:v>1.493887066841</c:v>
                </c:pt>
                <c:pt idx="15355">
                  <c:v>1.4939397573469999</c:v>
                </c:pt>
                <c:pt idx="15356">
                  <c:v>1.4939770698549999</c:v>
                </c:pt>
                <c:pt idx="15357">
                  <c:v>1.4940457344060001</c:v>
                </c:pt>
                <c:pt idx="15358">
                  <c:v>1.4940692186360001</c:v>
                </c:pt>
                <c:pt idx="15359">
                  <c:v>1.494171023369</c:v>
                </c:pt>
                <c:pt idx="15360">
                  <c:v>1.494267940521</c:v>
                </c:pt>
                <c:pt idx="15361">
                  <c:v>1.4945925474170001</c:v>
                </c:pt>
                <c:pt idx="15362">
                  <c:v>1.4946947097779999</c:v>
                </c:pt>
                <c:pt idx="15363">
                  <c:v>1.4949671030039999</c:v>
                </c:pt>
                <c:pt idx="15364">
                  <c:v>1.495167970657</c:v>
                </c:pt>
                <c:pt idx="15365">
                  <c:v>1.4953224658969999</c:v>
                </c:pt>
                <c:pt idx="15366">
                  <c:v>1.4955604076389999</c:v>
                </c:pt>
                <c:pt idx="15367">
                  <c:v>1.4957752227779999</c:v>
                </c:pt>
                <c:pt idx="15368">
                  <c:v>1.4958868026729999</c:v>
                </c:pt>
                <c:pt idx="15369">
                  <c:v>1.495971798897</c:v>
                </c:pt>
                <c:pt idx="15370">
                  <c:v>1.496099948883</c:v>
                </c:pt>
                <c:pt idx="15371">
                  <c:v>1.496173977852</c:v>
                </c:pt>
                <c:pt idx="15372">
                  <c:v>1.4962494373320001</c:v>
                </c:pt>
                <c:pt idx="15373">
                  <c:v>1.496302008629</c:v>
                </c:pt>
                <c:pt idx="15374">
                  <c:v>1.4963929653170001</c:v>
                </c:pt>
                <c:pt idx="15375">
                  <c:v>1.496432065964</c:v>
                </c:pt>
                <c:pt idx="15376">
                  <c:v>1.4964768886569999</c:v>
                </c:pt>
                <c:pt idx="15377">
                  <c:v>1.4965269565579999</c:v>
                </c:pt>
                <c:pt idx="15378">
                  <c:v>1.4966293573380001</c:v>
                </c:pt>
                <c:pt idx="15379">
                  <c:v>1.496939301491</c:v>
                </c:pt>
                <c:pt idx="15380">
                  <c:v>1.497055530548</c:v>
                </c:pt>
                <c:pt idx="15381">
                  <c:v>1.4971550703050001</c:v>
                </c:pt>
                <c:pt idx="15382">
                  <c:v>1.4972509145740001</c:v>
                </c:pt>
                <c:pt idx="15383">
                  <c:v>1.4974387884139999</c:v>
                </c:pt>
                <c:pt idx="15384">
                  <c:v>1.49776506424</c:v>
                </c:pt>
                <c:pt idx="15385">
                  <c:v>1.497860431671</c:v>
                </c:pt>
                <c:pt idx="15386">
                  <c:v>1.4979504346850001</c:v>
                </c:pt>
                <c:pt idx="15387">
                  <c:v>1.498025774956</c:v>
                </c:pt>
                <c:pt idx="15388">
                  <c:v>1.498141884804</c:v>
                </c:pt>
                <c:pt idx="15389">
                  <c:v>1.4983990192409999</c:v>
                </c:pt>
                <c:pt idx="15390">
                  <c:v>1.498603105545</c:v>
                </c:pt>
                <c:pt idx="15391">
                  <c:v>1.4987884759900001</c:v>
                </c:pt>
                <c:pt idx="15392">
                  <c:v>1.4989087581630001</c:v>
                </c:pt>
                <c:pt idx="15393">
                  <c:v>1.4989889860150001</c:v>
                </c:pt>
                <c:pt idx="15394">
                  <c:v>1.4990543127060001</c:v>
                </c:pt>
                <c:pt idx="15395">
                  <c:v>1.4990806579589999</c:v>
                </c:pt>
                <c:pt idx="15396">
                  <c:v>1.4991521835329999</c:v>
                </c:pt>
                <c:pt idx="15397">
                  <c:v>1.499184966087</c:v>
                </c:pt>
                <c:pt idx="15398">
                  <c:v>1.4992480278019999</c:v>
                </c:pt>
                <c:pt idx="15399">
                  <c:v>1.499298214912</c:v>
                </c:pt>
                <c:pt idx="15400">
                  <c:v>1.499348759651</c:v>
                </c:pt>
                <c:pt idx="15401">
                  <c:v>1.499415040016</c:v>
                </c:pt>
                <c:pt idx="15402">
                  <c:v>1.4994460344310001</c:v>
                </c:pt>
                <c:pt idx="15403">
                  <c:v>1.4995338916780001</c:v>
                </c:pt>
                <c:pt idx="15404">
                  <c:v>1.499631166458</c:v>
                </c:pt>
                <c:pt idx="15405">
                  <c:v>1.4997267723079999</c:v>
                </c:pt>
                <c:pt idx="15406">
                  <c:v>1.4998103380200001</c:v>
                </c:pt>
                <c:pt idx="15407">
                  <c:v>1.500108957291</c:v>
                </c:pt>
                <c:pt idx="15408">
                  <c:v>1.5004111528399999</c:v>
                </c:pt>
                <c:pt idx="15409">
                  <c:v>1.500734806061</c:v>
                </c:pt>
                <c:pt idx="15410">
                  <c:v>1.5007939338680001</c:v>
                </c:pt>
                <c:pt idx="15411">
                  <c:v>1.5008523464200001</c:v>
                </c:pt>
                <c:pt idx="15412">
                  <c:v>1.5009056329729999</c:v>
                </c:pt>
                <c:pt idx="15413">
                  <c:v>1.500953912735</c:v>
                </c:pt>
                <c:pt idx="15414">
                  <c:v>1.5010386705400001</c:v>
                </c:pt>
                <c:pt idx="15415">
                  <c:v>1.5011377334589999</c:v>
                </c:pt>
                <c:pt idx="15416">
                  <c:v>1.5012392997740001</c:v>
                </c:pt>
                <c:pt idx="15417">
                  <c:v>1.501334905624</c:v>
                </c:pt>
                <c:pt idx="15418">
                  <c:v>1.501388907433</c:v>
                </c:pt>
                <c:pt idx="15419">
                  <c:v>1.501450061798</c:v>
                </c:pt>
                <c:pt idx="15420">
                  <c:v>1.5015041828160001</c:v>
                </c:pt>
                <c:pt idx="15421">
                  <c:v>1.501546025276</c:v>
                </c:pt>
                <c:pt idx="15422">
                  <c:v>1.501588582993</c:v>
                </c:pt>
                <c:pt idx="15423">
                  <c:v>1.5016307830810001</c:v>
                </c:pt>
                <c:pt idx="15424">
                  <c:v>1.501675844193</c:v>
                </c:pt>
                <c:pt idx="15425">
                  <c:v>1.5017983913420001</c:v>
                </c:pt>
                <c:pt idx="15426">
                  <c:v>1.502024888992</c:v>
                </c:pt>
                <c:pt idx="15427">
                  <c:v>1.5021228790279999</c:v>
                </c:pt>
                <c:pt idx="15428">
                  <c:v>1.5022093057629999</c:v>
                </c:pt>
                <c:pt idx="15429">
                  <c:v>1.502296686172</c:v>
                </c:pt>
                <c:pt idx="15430">
                  <c:v>1.5024271011350001</c:v>
                </c:pt>
                <c:pt idx="15431">
                  <c:v>1.5025544166560001</c:v>
                </c:pt>
                <c:pt idx="15432">
                  <c:v>1.502650499344</c:v>
                </c:pt>
                <c:pt idx="15433">
                  <c:v>1.5028201341630001</c:v>
                </c:pt>
                <c:pt idx="15434">
                  <c:v>1.5029964447019999</c:v>
                </c:pt>
                <c:pt idx="15435">
                  <c:v>1.5032963752749999</c:v>
                </c:pt>
                <c:pt idx="15436">
                  <c:v>1.503386497498</c:v>
                </c:pt>
                <c:pt idx="15437">
                  <c:v>1.503432035446</c:v>
                </c:pt>
                <c:pt idx="15438">
                  <c:v>1.5035229921340001</c:v>
                </c:pt>
                <c:pt idx="15439">
                  <c:v>1.5035849809649999</c:v>
                </c:pt>
                <c:pt idx="15440">
                  <c:v>1.5036606788639999</c:v>
                </c:pt>
                <c:pt idx="15441">
                  <c:v>1.5037542581559999</c:v>
                </c:pt>
                <c:pt idx="15442">
                  <c:v>1.5038356781010001</c:v>
                </c:pt>
                <c:pt idx="15443">
                  <c:v>1.5041613578799999</c:v>
                </c:pt>
                <c:pt idx="15444">
                  <c:v>1.504251599312</c:v>
                </c:pt>
                <c:pt idx="15445">
                  <c:v>1.504549860954</c:v>
                </c:pt>
                <c:pt idx="15446">
                  <c:v>1.504772782326</c:v>
                </c:pt>
                <c:pt idx="15447">
                  <c:v>1.5049198865890001</c:v>
                </c:pt>
                <c:pt idx="15448">
                  <c:v>1.505080223083</c:v>
                </c:pt>
                <c:pt idx="15449">
                  <c:v>1.5051264762879999</c:v>
                </c:pt>
                <c:pt idx="15450">
                  <c:v>1.505172967911</c:v>
                </c:pt>
                <c:pt idx="15451">
                  <c:v>1.5052180290220001</c:v>
                </c:pt>
                <c:pt idx="15452">
                  <c:v>1.505268096924</c:v>
                </c:pt>
                <c:pt idx="15453">
                  <c:v>1.5053234100340001</c:v>
                </c:pt>
                <c:pt idx="15454">
                  <c:v>1.5054011344910001</c:v>
                </c:pt>
                <c:pt idx="15455">
                  <c:v>1.5055187940600001</c:v>
                </c:pt>
                <c:pt idx="15456">
                  <c:v>1.505742430687</c:v>
                </c:pt>
                <c:pt idx="15457">
                  <c:v>1.5058249235150001</c:v>
                </c:pt>
                <c:pt idx="15458">
                  <c:v>1.5058817863459999</c:v>
                </c:pt>
                <c:pt idx="15459">
                  <c:v>1.5059167146679999</c:v>
                </c:pt>
                <c:pt idx="15460">
                  <c:v>1.5059828758239999</c:v>
                </c:pt>
                <c:pt idx="15461">
                  <c:v>1.5060116052629999</c:v>
                </c:pt>
                <c:pt idx="15462">
                  <c:v>1.5060777664180001</c:v>
                </c:pt>
                <c:pt idx="15463">
                  <c:v>1.5061632394790001</c:v>
                </c:pt>
                <c:pt idx="15464">
                  <c:v>1.506518483162</c:v>
                </c:pt>
                <c:pt idx="15465">
                  <c:v>1.5066226720810001</c:v>
                </c:pt>
                <c:pt idx="15466">
                  <c:v>1.5067231655119999</c:v>
                </c:pt>
                <c:pt idx="15467">
                  <c:v>1.5068100690840001</c:v>
                </c:pt>
                <c:pt idx="15468">
                  <c:v>1.506888985634</c:v>
                </c:pt>
                <c:pt idx="15469">
                  <c:v>1.506969213486</c:v>
                </c:pt>
                <c:pt idx="15470">
                  <c:v>1.5070605278019999</c:v>
                </c:pt>
                <c:pt idx="15471">
                  <c:v>1.5071485042570001</c:v>
                </c:pt>
                <c:pt idx="15472">
                  <c:v>1.50725030899</c:v>
                </c:pt>
                <c:pt idx="15473">
                  <c:v>1.5073002576829999</c:v>
                </c:pt>
                <c:pt idx="15474">
                  <c:v>1.5073894262309999</c:v>
                </c:pt>
                <c:pt idx="15475">
                  <c:v>1.507471680641</c:v>
                </c:pt>
                <c:pt idx="15476">
                  <c:v>1.5075556039810001</c:v>
                </c:pt>
                <c:pt idx="15477">
                  <c:v>1.5076699256899999</c:v>
                </c:pt>
                <c:pt idx="15478">
                  <c:v>1.5079728364939999</c:v>
                </c:pt>
                <c:pt idx="15479">
                  <c:v>1.50826394558</c:v>
                </c:pt>
                <c:pt idx="15480">
                  <c:v>1.50835287571</c:v>
                </c:pt>
                <c:pt idx="15481">
                  <c:v>1.508404612541</c:v>
                </c:pt>
                <c:pt idx="15482">
                  <c:v>1.5084944963460001</c:v>
                </c:pt>
                <c:pt idx="15483">
                  <c:v>1.508565068245</c:v>
                </c:pt>
                <c:pt idx="15484">
                  <c:v>1.5086735486980001</c:v>
                </c:pt>
                <c:pt idx="15485">
                  <c:v>1.5087434053419999</c:v>
                </c:pt>
                <c:pt idx="15486">
                  <c:v>1.5088176727289999</c:v>
                </c:pt>
                <c:pt idx="15487">
                  <c:v>1.5089237689970001</c:v>
                </c:pt>
                <c:pt idx="15488">
                  <c:v>1.509008049965</c:v>
                </c:pt>
                <c:pt idx="15489">
                  <c:v>1.509081125259</c:v>
                </c:pt>
                <c:pt idx="15490">
                  <c:v>1.509306311607</c:v>
                </c:pt>
                <c:pt idx="15491">
                  <c:v>1.5095251798630001</c:v>
                </c:pt>
                <c:pt idx="15492">
                  <c:v>1.509649634361</c:v>
                </c:pt>
                <c:pt idx="15493">
                  <c:v>1.5097775459289999</c:v>
                </c:pt>
                <c:pt idx="15494">
                  <c:v>1.5099545717239999</c:v>
                </c:pt>
                <c:pt idx="15495">
                  <c:v>1.5101156234740001</c:v>
                </c:pt>
                <c:pt idx="15496">
                  <c:v>1.5102136135099999</c:v>
                </c:pt>
                <c:pt idx="15497">
                  <c:v>1.5102651119229999</c:v>
                </c:pt>
                <c:pt idx="15498">
                  <c:v>1.510313034058</c:v>
                </c:pt>
                <c:pt idx="15499">
                  <c:v>1.510573744774</c:v>
                </c:pt>
                <c:pt idx="15500">
                  <c:v>1.510657906532</c:v>
                </c:pt>
                <c:pt idx="15501">
                  <c:v>1.5107573270800001</c:v>
                </c:pt>
                <c:pt idx="15502">
                  <c:v>1.510931491852</c:v>
                </c:pt>
                <c:pt idx="15503">
                  <c:v>1.5110418796539999</c:v>
                </c:pt>
                <c:pt idx="15504">
                  <c:v>1.5113390684129999</c:v>
                </c:pt>
                <c:pt idx="15505">
                  <c:v>1.5113921165469999</c:v>
                </c:pt>
                <c:pt idx="15506">
                  <c:v>1.5114707946779999</c:v>
                </c:pt>
                <c:pt idx="15507">
                  <c:v>1.511570572853</c:v>
                </c:pt>
                <c:pt idx="15508">
                  <c:v>1.5118745565409999</c:v>
                </c:pt>
                <c:pt idx="15509">
                  <c:v>1.5121582746510001</c:v>
                </c:pt>
                <c:pt idx="15510">
                  <c:v>1.51234805584</c:v>
                </c:pt>
                <c:pt idx="15511">
                  <c:v>1.5125291347500001</c:v>
                </c:pt>
                <c:pt idx="15512">
                  <c:v>1.5128483772279999</c:v>
                </c:pt>
                <c:pt idx="15513">
                  <c:v>1.5132112503049999</c:v>
                </c:pt>
                <c:pt idx="15514">
                  <c:v>1.513545393944</c:v>
                </c:pt>
                <c:pt idx="15515">
                  <c:v>1.513855814934</c:v>
                </c:pt>
                <c:pt idx="15516">
                  <c:v>1.5139812231059999</c:v>
                </c:pt>
                <c:pt idx="15517">
                  <c:v>1.514098525047</c:v>
                </c:pt>
                <c:pt idx="15518">
                  <c:v>1.514398932457</c:v>
                </c:pt>
                <c:pt idx="15519">
                  <c:v>1.5146574974060001</c:v>
                </c:pt>
                <c:pt idx="15520">
                  <c:v>1.5150107145309999</c:v>
                </c:pt>
                <c:pt idx="15521">
                  <c:v>1.5151098966600001</c:v>
                </c:pt>
                <c:pt idx="15522">
                  <c:v>1.51513504982</c:v>
                </c:pt>
                <c:pt idx="15523">
                  <c:v>1.5152049064640001</c:v>
                </c:pt>
                <c:pt idx="15524">
                  <c:v>1.5152345895770001</c:v>
                </c:pt>
                <c:pt idx="15525">
                  <c:v>1.515289664268</c:v>
                </c:pt>
                <c:pt idx="15526">
                  <c:v>1.515367031097</c:v>
                </c:pt>
                <c:pt idx="15527">
                  <c:v>1.5156446695329999</c:v>
                </c:pt>
                <c:pt idx="15528">
                  <c:v>1.515859723091</c:v>
                </c:pt>
                <c:pt idx="15529">
                  <c:v>1.5161687135699999</c:v>
                </c:pt>
                <c:pt idx="15530">
                  <c:v>1.5162522792819999</c:v>
                </c:pt>
                <c:pt idx="15531">
                  <c:v>1.5163228511810001</c:v>
                </c:pt>
                <c:pt idx="15532">
                  <c:v>1.5164031982420001</c:v>
                </c:pt>
                <c:pt idx="15533">
                  <c:v>1.516481280327</c:v>
                </c:pt>
                <c:pt idx="15534">
                  <c:v>1.516547560692</c:v>
                </c:pt>
                <c:pt idx="15535">
                  <c:v>1.516659379005</c:v>
                </c:pt>
                <c:pt idx="15536">
                  <c:v>1.51680290699</c:v>
                </c:pt>
                <c:pt idx="15537">
                  <c:v>1.5173093080519999</c:v>
                </c:pt>
                <c:pt idx="15538">
                  <c:v>1.517838835716</c:v>
                </c:pt>
                <c:pt idx="15539">
                  <c:v>1.518429994583</c:v>
                </c:pt>
                <c:pt idx="15540">
                  <c:v>1.519040465355</c:v>
                </c:pt>
                <c:pt idx="15541">
                  <c:v>1.5196578502660001</c:v>
                </c:pt>
                <c:pt idx="15542">
                  <c:v>1.520310521126</c:v>
                </c:pt>
                <c:pt idx="15543">
                  <c:v>1.520911693573</c:v>
                </c:pt>
                <c:pt idx="15544">
                  <c:v>1.5215498209</c:v>
                </c:pt>
                <c:pt idx="15545">
                  <c:v>1.5221458673479999</c:v>
                </c:pt>
                <c:pt idx="15546">
                  <c:v>1.5226924419400001</c:v>
                </c:pt>
                <c:pt idx="15547">
                  <c:v>1.522911906242</c:v>
                </c:pt>
                <c:pt idx="15548">
                  <c:v>1.5230743885039999</c:v>
                </c:pt>
                <c:pt idx="15549">
                  <c:v>1.5232173204420001</c:v>
                </c:pt>
                <c:pt idx="15550">
                  <c:v>1.523302435875</c:v>
                </c:pt>
                <c:pt idx="15551">
                  <c:v>1.523406147957</c:v>
                </c:pt>
                <c:pt idx="15552">
                  <c:v>1.523456931114</c:v>
                </c:pt>
                <c:pt idx="15553">
                  <c:v>1.5235314369199999</c:v>
                </c:pt>
                <c:pt idx="15554">
                  <c:v>1.5235792398450001</c:v>
                </c:pt>
                <c:pt idx="15555">
                  <c:v>1.523620724678</c:v>
                </c:pt>
                <c:pt idx="15556">
                  <c:v>1.523673176765</c:v>
                </c:pt>
                <c:pt idx="15557">
                  <c:v>1.523688435555</c:v>
                </c:pt>
                <c:pt idx="15558">
                  <c:v>1.5237380266189999</c:v>
                </c:pt>
                <c:pt idx="15559">
                  <c:v>1.5237894058229999</c:v>
                </c:pt>
                <c:pt idx="15560">
                  <c:v>1.523832440376</c:v>
                </c:pt>
                <c:pt idx="15561">
                  <c:v>1.5238528251650001</c:v>
                </c:pt>
                <c:pt idx="15562">
                  <c:v>1.523895978928</c:v>
                </c:pt>
                <c:pt idx="15563">
                  <c:v>1.523925900459</c:v>
                </c:pt>
                <c:pt idx="15564">
                  <c:v>1.5239768028259999</c:v>
                </c:pt>
                <c:pt idx="15565">
                  <c:v>1.5240036249160001</c:v>
                </c:pt>
                <c:pt idx="15566">
                  <c:v>1.5240519046779999</c:v>
                </c:pt>
                <c:pt idx="15567">
                  <c:v>1.5240683555600001</c:v>
                </c:pt>
                <c:pt idx="15568">
                  <c:v>1.5240709781649999</c:v>
                </c:pt>
                <c:pt idx="15569">
                  <c:v>1.5241252183909999</c:v>
                </c:pt>
                <c:pt idx="15570">
                  <c:v>1.524139404297</c:v>
                </c:pt>
                <c:pt idx="15571">
                  <c:v>1.524175286293</c:v>
                </c:pt>
                <c:pt idx="15572">
                  <c:v>1.5241771936420001</c:v>
                </c:pt>
                <c:pt idx="15573">
                  <c:v>1.5242195129389999</c:v>
                </c:pt>
                <c:pt idx="15574">
                  <c:v>1.5242253541949999</c:v>
                </c:pt>
                <c:pt idx="15575">
                  <c:v>1.5242714881899999</c:v>
                </c:pt>
                <c:pt idx="15576">
                  <c:v>1.5243105888370001</c:v>
                </c:pt>
                <c:pt idx="15577">
                  <c:v>1.524329662323</c:v>
                </c:pt>
                <c:pt idx="15578">
                  <c:v>1.524352431297</c:v>
                </c:pt>
                <c:pt idx="15579">
                  <c:v>1.5243833065029999</c:v>
                </c:pt>
                <c:pt idx="15580">
                  <c:v>1.5244257450100001</c:v>
                </c:pt>
                <c:pt idx="15581">
                  <c:v>1.5244914293289999</c:v>
                </c:pt>
                <c:pt idx="15582">
                  <c:v>1.524506449699</c:v>
                </c:pt>
                <c:pt idx="15583">
                  <c:v>1.5245665311809999</c:v>
                </c:pt>
                <c:pt idx="15584">
                  <c:v>1.524627804756</c:v>
                </c:pt>
                <c:pt idx="15585">
                  <c:v>1.524649500847</c:v>
                </c:pt>
                <c:pt idx="15586">
                  <c:v>1.524680018425</c:v>
                </c:pt>
                <c:pt idx="15587">
                  <c:v>1.524742722511</c:v>
                </c:pt>
                <c:pt idx="15588">
                  <c:v>1.524802088737</c:v>
                </c:pt>
                <c:pt idx="15589">
                  <c:v>1.5249061584470001</c:v>
                </c:pt>
                <c:pt idx="15590">
                  <c:v>1.5250306129460001</c:v>
                </c:pt>
                <c:pt idx="15591">
                  <c:v>1.525192499161</c:v>
                </c:pt>
                <c:pt idx="15592">
                  <c:v>1.525299310684</c:v>
                </c:pt>
                <c:pt idx="15593">
                  <c:v>1.5253567695620001</c:v>
                </c:pt>
                <c:pt idx="15594">
                  <c:v>1.525602459908</c:v>
                </c:pt>
                <c:pt idx="15595">
                  <c:v>1.5256927013399999</c:v>
                </c:pt>
                <c:pt idx="15596">
                  <c:v>1.5257498025889999</c:v>
                </c:pt>
                <c:pt idx="15597">
                  <c:v>1.525812506676</c:v>
                </c:pt>
                <c:pt idx="15598">
                  <c:v>1.525865793228</c:v>
                </c:pt>
                <c:pt idx="15599">
                  <c:v>1.5259516239169999</c:v>
                </c:pt>
                <c:pt idx="15600">
                  <c:v>1.5260250568389999</c:v>
                </c:pt>
                <c:pt idx="15601">
                  <c:v>1.526053547859</c:v>
                </c:pt>
                <c:pt idx="15602">
                  <c:v>1.526084661484</c:v>
                </c:pt>
                <c:pt idx="15603">
                  <c:v>1.5261228084559999</c:v>
                </c:pt>
                <c:pt idx="15604">
                  <c:v>1.5261685848240001</c:v>
                </c:pt>
                <c:pt idx="15605">
                  <c:v>1.5264049768450001</c:v>
                </c:pt>
                <c:pt idx="15606">
                  <c:v>1.5264722108840001</c:v>
                </c:pt>
                <c:pt idx="15607">
                  <c:v>1.526531219482</c:v>
                </c:pt>
                <c:pt idx="15608">
                  <c:v>1.526628732681</c:v>
                </c:pt>
                <c:pt idx="15609">
                  <c:v>1.5267032384870001</c:v>
                </c:pt>
                <c:pt idx="15610">
                  <c:v>1.5269285440439999</c:v>
                </c:pt>
                <c:pt idx="15611">
                  <c:v>1.526978731155</c:v>
                </c:pt>
                <c:pt idx="15612">
                  <c:v>1.527155518532</c:v>
                </c:pt>
                <c:pt idx="15613">
                  <c:v>1.5272257328029999</c:v>
                </c:pt>
                <c:pt idx="15614">
                  <c:v>1.5272997617720001</c:v>
                </c:pt>
                <c:pt idx="15615">
                  <c:v>1.527379512787</c:v>
                </c:pt>
                <c:pt idx="15616">
                  <c:v>1.5274478197100001</c:v>
                </c:pt>
                <c:pt idx="15617">
                  <c:v>1.527687072754</c:v>
                </c:pt>
                <c:pt idx="15618">
                  <c:v>1.5277409553529999</c:v>
                </c:pt>
                <c:pt idx="15619">
                  <c:v>1.5277889966960001</c:v>
                </c:pt>
                <c:pt idx="15620">
                  <c:v>1.5278360843659999</c:v>
                </c:pt>
                <c:pt idx="15621">
                  <c:v>1.527878880501</c:v>
                </c:pt>
                <c:pt idx="15622">
                  <c:v>1.527942061424</c:v>
                </c:pt>
                <c:pt idx="15623">
                  <c:v>1.528039574623</c:v>
                </c:pt>
                <c:pt idx="15624">
                  <c:v>1.528116226196</c:v>
                </c:pt>
                <c:pt idx="15625">
                  <c:v>1.5281925201419999</c:v>
                </c:pt>
                <c:pt idx="15626">
                  <c:v>1.528231501579</c:v>
                </c:pt>
                <c:pt idx="15627">
                  <c:v>1.5283036231989999</c:v>
                </c:pt>
                <c:pt idx="15628">
                  <c:v>1.528425812721</c:v>
                </c:pt>
                <c:pt idx="15629">
                  <c:v>1.5287168025969999</c:v>
                </c:pt>
                <c:pt idx="15630">
                  <c:v>1.528836727142</c:v>
                </c:pt>
                <c:pt idx="15631">
                  <c:v>1.5291410684590001</c:v>
                </c:pt>
                <c:pt idx="15632">
                  <c:v>1.5292901992800001</c:v>
                </c:pt>
                <c:pt idx="15633">
                  <c:v>1.5293862819670001</c:v>
                </c:pt>
                <c:pt idx="15634">
                  <c:v>1.52968120575</c:v>
                </c:pt>
                <c:pt idx="15635">
                  <c:v>1.5300000905990001</c:v>
                </c:pt>
                <c:pt idx="15636">
                  <c:v>1.5301005840299999</c:v>
                </c:pt>
                <c:pt idx="15637">
                  <c:v>1.530207037926</c:v>
                </c:pt>
                <c:pt idx="15638">
                  <c:v>1.5302991867069999</c:v>
                </c:pt>
                <c:pt idx="15639">
                  <c:v>1.530381798744</c:v>
                </c:pt>
                <c:pt idx="15640">
                  <c:v>1.530423402786</c:v>
                </c:pt>
                <c:pt idx="15641">
                  <c:v>1.530454754829</c:v>
                </c:pt>
                <c:pt idx="15642">
                  <c:v>1.5304864645</c:v>
                </c:pt>
                <c:pt idx="15643">
                  <c:v>1.5305258035660001</c:v>
                </c:pt>
                <c:pt idx="15644">
                  <c:v>1.530566453934</c:v>
                </c:pt>
                <c:pt idx="15645">
                  <c:v>1.5306208133700001</c:v>
                </c:pt>
                <c:pt idx="15646">
                  <c:v>1.5306996107099999</c:v>
                </c:pt>
                <c:pt idx="15647">
                  <c:v>1.530789017677</c:v>
                </c:pt>
                <c:pt idx="15648">
                  <c:v>1.53085231781</c:v>
                </c:pt>
                <c:pt idx="15649">
                  <c:v>1.530905365944</c:v>
                </c:pt>
                <c:pt idx="15650">
                  <c:v>1.5309495925900001</c:v>
                </c:pt>
                <c:pt idx="15651">
                  <c:v>1.530991077423</c:v>
                </c:pt>
                <c:pt idx="15652">
                  <c:v>1.531033754349</c:v>
                </c:pt>
                <c:pt idx="15653">
                  <c:v>1.531079292297</c:v>
                </c:pt>
                <c:pt idx="15654">
                  <c:v>1.5311772823330001</c:v>
                </c:pt>
                <c:pt idx="15655">
                  <c:v>1.5312777757639999</c:v>
                </c:pt>
                <c:pt idx="15656">
                  <c:v>1.5313805341719999</c:v>
                </c:pt>
                <c:pt idx="15657">
                  <c:v>1.5314625501629999</c:v>
                </c:pt>
                <c:pt idx="15658">
                  <c:v>1.5317673683170001</c:v>
                </c:pt>
                <c:pt idx="15659">
                  <c:v>1.5318220853810001</c:v>
                </c:pt>
                <c:pt idx="15660">
                  <c:v>1.531879425049</c:v>
                </c:pt>
                <c:pt idx="15661">
                  <c:v>1.5319358110429999</c:v>
                </c:pt>
                <c:pt idx="15662">
                  <c:v>1.5319881439209999</c:v>
                </c:pt>
                <c:pt idx="15663">
                  <c:v>1.532048821449</c:v>
                </c:pt>
                <c:pt idx="15664">
                  <c:v>1.532189011574</c:v>
                </c:pt>
                <c:pt idx="15665">
                  <c:v>1.532388091087</c:v>
                </c:pt>
                <c:pt idx="15666">
                  <c:v>1.532530069351</c:v>
                </c:pt>
                <c:pt idx="15667">
                  <c:v>1.532606601715</c:v>
                </c:pt>
                <c:pt idx="15668">
                  <c:v>1.5327408313749999</c:v>
                </c:pt>
                <c:pt idx="15669">
                  <c:v>1.5330481529240001</c:v>
                </c:pt>
                <c:pt idx="15670">
                  <c:v>1.533108115196</c:v>
                </c:pt>
                <c:pt idx="15671">
                  <c:v>1.533202290535</c:v>
                </c:pt>
                <c:pt idx="15672">
                  <c:v>1.533364534378</c:v>
                </c:pt>
                <c:pt idx="15673">
                  <c:v>1.533684372902</c:v>
                </c:pt>
                <c:pt idx="15674">
                  <c:v>1.5337842702869999</c:v>
                </c:pt>
                <c:pt idx="15675">
                  <c:v>1.5339177846909999</c:v>
                </c:pt>
                <c:pt idx="15676">
                  <c:v>1.534054279327</c:v>
                </c:pt>
                <c:pt idx="15677">
                  <c:v>1.5344198942180001</c:v>
                </c:pt>
                <c:pt idx="15678">
                  <c:v>1.5346825122829999</c:v>
                </c:pt>
                <c:pt idx="15679">
                  <c:v>1.534808158875</c:v>
                </c:pt>
                <c:pt idx="15680">
                  <c:v>1.5351575613020001</c:v>
                </c:pt>
                <c:pt idx="15681">
                  <c:v>1.5354731082919999</c:v>
                </c:pt>
                <c:pt idx="15682">
                  <c:v>1.535806775093</c:v>
                </c:pt>
                <c:pt idx="15683">
                  <c:v>1.5359615087509999</c:v>
                </c:pt>
                <c:pt idx="15684">
                  <c:v>1.5360263586039999</c:v>
                </c:pt>
                <c:pt idx="15685">
                  <c:v>1.5360887050630001</c:v>
                </c:pt>
                <c:pt idx="15686">
                  <c:v>1.5361592769620001</c:v>
                </c:pt>
                <c:pt idx="15687">
                  <c:v>1.536214828491</c:v>
                </c:pt>
                <c:pt idx="15688">
                  <c:v>1.536259055138</c:v>
                </c:pt>
                <c:pt idx="15689">
                  <c:v>1.5363059043880001</c:v>
                </c:pt>
                <c:pt idx="15690">
                  <c:v>1.53635430336</c:v>
                </c:pt>
                <c:pt idx="15691">
                  <c:v>1.5363976955409999</c:v>
                </c:pt>
                <c:pt idx="15692">
                  <c:v>1.536452531815</c:v>
                </c:pt>
                <c:pt idx="15693">
                  <c:v>1.5365159511569999</c:v>
                </c:pt>
                <c:pt idx="15694">
                  <c:v>1.5365728139879999</c:v>
                </c:pt>
                <c:pt idx="15695">
                  <c:v>1.53662109375</c:v>
                </c:pt>
                <c:pt idx="15696">
                  <c:v>1.5366619825359999</c:v>
                </c:pt>
                <c:pt idx="15697">
                  <c:v>1.5367017984389999</c:v>
                </c:pt>
                <c:pt idx="15698">
                  <c:v>1.536746501923</c:v>
                </c:pt>
                <c:pt idx="15699">
                  <c:v>1.5368703603739999</c:v>
                </c:pt>
                <c:pt idx="15700">
                  <c:v>1.5370382070540001</c:v>
                </c:pt>
                <c:pt idx="15701">
                  <c:v>1.5371125936509999</c:v>
                </c:pt>
                <c:pt idx="15702">
                  <c:v>1.5372034311289999</c:v>
                </c:pt>
                <c:pt idx="15703">
                  <c:v>1.5372860431669999</c:v>
                </c:pt>
                <c:pt idx="15704">
                  <c:v>1.537369132042</c:v>
                </c:pt>
                <c:pt idx="15705">
                  <c:v>1.5374550819399999</c:v>
                </c:pt>
                <c:pt idx="15706">
                  <c:v>1.537558436394</c:v>
                </c:pt>
                <c:pt idx="15707">
                  <c:v>1.537676930428</c:v>
                </c:pt>
                <c:pt idx="15708">
                  <c:v>1.53776216507</c:v>
                </c:pt>
                <c:pt idx="15709">
                  <c:v>1.537936925888</c:v>
                </c:pt>
                <c:pt idx="15710">
                  <c:v>1.538189888</c:v>
                </c:pt>
                <c:pt idx="15711">
                  <c:v>1.5382860898970001</c:v>
                </c:pt>
                <c:pt idx="15712">
                  <c:v>1.5383856296539999</c:v>
                </c:pt>
                <c:pt idx="15713">
                  <c:v>1.53850030899</c:v>
                </c:pt>
                <c:pt idx="15714">
                  <c:v>1.538628220558</c:v>
                </c:pt>
                <c:pt idx="15715">
                  <c:v>1.5387008190160001</c:v>
                </c:pt>
                <c:pt idx="15716">
                  <c:v>1.5387935638429999</c:v>
                </c:pt>
                <c:pt idx="15717">
                  <c:v>1.5388438701630001</c:v>
                </c:pt>
                <c:pt idx="15718">
                  <c:v>1.5388875007630001</c:v>
                </c:pt>
                <c:pt idx="15719">
                  <c:v>1.5389372110370001</c:v>
                </c:pt>
                <c:pt idx="15720">
                  <c:v>1.538998484612</c:v>
                </c:pt>
                <c:pt idx="15721">
                  <c:v>1.5390592813490001</c:v>
                </c:pt>
                <c:pt idx="15722">
                  <c:v>1.539119243622</c:v>
                </c:pt>
                <c:pt idx="15723">
                  <c:v>1.5393975973130001</c:v>
                </c:pt>
                <c:pt idx="15724">
                  <c:v>1.539475917816</c:v>
                </c:pt>
                <c:pt idx="15725">
                  <c:v>1.5397524833680001</c:v>
                </c:pt>
                <c:pt idx="15726">
                  <c:v>1.5398093461989999</c:v>
                </c:pt>
                <c:pt idx="15727">
                  <c:v>1.5398617982859999</c:v>
                </c:pt>
                <c:pt idx="15728">
                  <c:v>1.539908885956</c:v>
                </c:pt>
                <c:pt idx="15729">
                  <c:v>1.54001390934</c:v>
                </c:pt>
                <c:pt idx="15730">
                  <c:v>1.540355682373</c:v>
                </c:pt>
                <c:pt idx="15731">
                  <c:v>1.540689468384</c:v>
                </c:pt>
                <c:pt idx="15732">
                  <c:v>1.540894627571</c:v>
                </c:pt>
                <c:pt idx="15733">
                  <c:v>1.541200637817</c:v>
                </c:pt>
                <c:pt idx="15734">
                  <c:v>1.5413200855260001</c:v>
                </c:pt>
                <c:pt idx="15735">
                  <c:v>1.5414427518839999</c:v>
                </c:pt>
                <c:pt idx="15736">
                  <c:v>1.5415511131290001</c:v>
                </c:pt>
                <c:pt idx="15737">
                  <c:v>1.5416647195819999</c:v>
                </c:pt>
                <c:pt idx="15738">
                  <c:v>1.541968584061</c:v>
                </c:pt>
                <c:pt idx="15739">
                  <c:v>1.542132735252</c:v>
                </c:pt>
                <c:pt idx="15740">
                  <c:v>1.5425072908399999</c:v>
                </c:pt>
                <c:pt idx="15741">
                  <c:v>1.542618274689</c:v>
                </c:pt>
                <c:pt idx="15742">
                  <c:v>1.5427086353299999</c:v>
                </c:pt>
                <c:pt idx="15743">
                  <c:v>1.542788267136</c:v>
                </c:pt>
                <c:pt idx="15744">
                  <c:v>1.5428653955460001</c:v>
                </c:pt>
                <c:pt idx="15745">
                  <c:v>1.542999863625</c:v>
                </c:pt>
                <c:pt idx="15746">
                  <c:v>1.5431731939319999</c:v>
                </c:pt>
                <c:pt idx="15747">
                  <c:v>1.5432912111279999</c:v>
                </c:pt>
                <c:pt idx="15748">
                  <c:v>1.54361474514</c:v>
                </c:pt>
                <c:pt idx="15749">
                  <c:v>1.5439267158509999</c:v>
                </c:pt>
                <c:pt idx="15750">
                  <c:v>1.5440111160279999</c:v>
                </c:pt>
                <c:pt idx="15751">
                  <c:v>1.5440603494639999</c:v>
                </c:pt>
                <c:pt idx="15752">
                  <c:v>1.5441139936449999</c:v>
                </c:pt>
                <c:pt idx="15753">
                  <c:v>1.54425740242</c:v>
                </c:pt>
                <c:pt idx="15754">
                  <c:v>1.5445832014080001</c:v>
                </c:pt>
                <c:pt idx="15755">
                  <c:v>1.54481959343</c:v>
                </c:pt>
                <c:pt idx="15756">
                  <c:v>1.544878125191</c:v>
                </c:pt>
                <c:pt idx="15757">
                  <c:v>1.544971704483</c:v>
                </c:pt>
                <c:pt idx="15758">
                  <c:v>1.5450258255</c:v>
                </c:pt>
                <c:pt idx="15759">
                  <c:v>1.5450651645660001</c:v>
                </c:pt>
                <c:pt idx="15760">
                  <c:v>1.545116066933</c:v>
                </c:pt>
                <c:pt idx="15761">
                  <c:v>1.5451768636700001</c:v>
                </c:pt>
                <c:pt idx="15762">
                  <c:v>1.5452544689179999</c:v>
                </c:pt>
                <c:pt idx="15763">
                  <c:v>1.5455276966089999</c:v>
                </c:pt>
                <c:pt idx="15764">
                  <c:v>1.5457149744030001</c:v>
                </c:pt>
                <c:pt idx="15765">
                  <c:v>1.5458474159240001</c:v>
                </c:pt>
                <c:pt idx="15766">
                  <c:v>1.5459939241409999</c:v>
                </c:pt>
                <c:pt idx="15767">
                  <c:v>1.5463029146189999</c:v>
                </c:pt>
                <c:pt idx="15768">
                  <c:v>1.546389102936</c:v>
                </c:pt>
                <c:pt idx="15769">
                  <c:v>1.546480894089</c:v>
                </c:pt>
                <c:pt idx="15770">
                  <c:v>1.546535134315</c:v>
                </c:pt>
                <c:pt idx="15771">
                  <c:v>1.5465834140779999</c:v>
                </c:pt>
                <c:pt idx="15772">
                  <c:v>1.546651721001</c:v>
                </c:pt>
                <c:pt idx="15773">
                  <c:v>1.5466836690900001</c:v>
                </c:pt>
                <c:pt idx="15774">
                  <c:v>1.5467586517330001</c:v>
                </c:pt>
                <c:pt idx="15775">
                  <c:v>1.546783566475</c:v>
                </c:pt>
                <c:pt idx="15776">
                  <c:v>1.5468815565109999</c:v>
                </c:pt>
                <c:pt idx="15777">
                  <c:v>1.547264099121</c:v>
                </c:pt>
                <c:pt idx="15778">
                  <c:v>1.547641396523</c:v>
                </c:pt>
                <c:pt idx="15779">
                  <c:v>1.5477141141890001</c:v>
                </c:pt>
                <c:pt idx="15780">
                  <c:v>1.5478283166889999</c:v>
                </c:pt>
                <c:pt idx="15781">
                  <c:v>1.5479253530499999</c:v>
                </c:pt>
                <c:pt idx="15782">
                  <c:v>1.5481518507000001</c:v>
                </c:pt>
                <c:pt idx="15783">
                  <c:v>1.548271894455</c:v>
                </c:pt>
                <c:pt idx="15784">
                  <c:v>1.548354625702</c:v>
                </c:pt>
                <c:pt idx="15785">
                  <c:v>1.5484063625340001</c:v>
                </c:pt>
                <c:pt idx="15786">
                  <c:v>1.5484508275990001</c:v>
                </c:pt>
                <c:pt idx="15787">
                  <c:v>1.5484955310820001</c:v>
                </c:pt>
                <c:pt idx="15788">
                  <c:v>1.5485355854030001</c:v>
                </c:pt>
                <c:pt idx="15789">
                  <c:v>1.5485792160030001</c:v>
                </c:pt>
                <c:pt idx="15790">
                  <c:v>1.5486246347429999</c:v>
                </c:pt>
                <c:pt idx="15791">
                  <c:v>1.5486793518069999</c:v>
                </c:pt>
                <c:pt idx="15792">
                  <c:v>1.548735618591</c:v>
                </c:pt>
                <c:pt idx="15793">
                  <c:v>1.5487911701199999</c:v>
                </c:pt>
                <c:pt idx="15794">
                  <c:v>1.5488362312320001</c:v>
                </c:pt>
                <c:pt idx="15795">
                  <c:v>1.5488846302029999</c:v>
                </c:pt>
                <c:pt idx="15796">
                  <c:v>1.548978090286</c:v>
                </c:pt>
                <c:pt idx="15797">
                  <c:v>1.5490456819530001</c:v>
                </c:pt>
                <c:pt idx="15798">
                  <c:v>1.5494073629380001</c:v>
                </c:pt>
                <c:pt idx="15799">
                  <c:v>1.5497432947159999</c:v>
                </c:pt>
                <c:pt idx="15800">
                  <c:v>1.5498914718629999</c:v>
                </c:pt>
                <c:pt idx="15801">
                  <c:v>1.5500303506849999</c:v>
                </c:pt>
                <c:pt idx="15802">
                  <c:v>1.550084590912</c:v>
                </c:pt>
                <c:pt idx="15803">
                  <c:v>1.550150156021</c:v>
                </c:pt>
                <c:pt idx="15804">
                  <c:v>1.5502159595489999</c:v>
                </c:pt>
                <c:pt idx="15805">
                  <c:v>1.550284147263</c:v>
                </c:pt>
                <c:pt idx="15806">
                  <c:v>1.550519943237</c:v>
                </c:pt>
                <c:pt idx="15807">
                  <c:v>1.5506160259249999</c:v>
                </c:pt>
                <c:pt idx="15808">
                  <c:v>1.5507400035859999</c:v>
                </c:pt>
                <c:pt idx="15809">
                  <c:v>1.551103830338</c:v>
                </c:pt>
                <c:pt idx="15810">
                  <c:v>1.5511733293529999</c:v>
                </c:pt>
                <c:pt idx="15811">
                  <c:v>1.551268815994</c:v>
                </c:pt>
                <c:pt idx="15812">
                  <c:v>1.5513745546340001</c:v>
                </c:pt>
                <c:pt idx="15813">
                  <c:v>1.5516833066939999</c:v>
                </c:pt>
                <c:pt idx="15814">
                  <c:v>1.5520424842830001</c:v>
                </c:pt>
                <c:pt idx="15815">
                  <c:v>1.5522543191910001</c:v>
                </c:pt>
                <c:pt idx="15816">
                  <c:v>1.5523904561999999</c:v>
                </c:pt>
                <c:pt idx="15817">
                  <c:v>1.552482247353</c:v>
                </c:pt>
                <c:pt idx="15818">
                  <c:v>1.5525499582290001</c:v>
                </c:pt>
                <c:pt idx="15819">
                  <c:v>1.5525788068769999</c:v>
                </c:pt>
                <c:pt idx="15820">
                  <c:v>1.5526911020280001</c:v>
                </c:pt>
                <c:pt idx="15821">
                  <c:v>1.5527518987660001</c:v>
                </c:pt>
                <c:pt idx="15822">
                  <c:v>1.552809238434</c:v>
                </c:pt>
                <c:pt idx="15823">
                  <c:v>1.5528455972670001</c:v>
                </c:pt>
                <c:pt idx="15824">
                  <c:v>1.552911400795</c:v>
                </c:pt>
                <c:pt idx="15825">
                  <c:v>1.5530009269709999</c:v>
                </c:pt>
                <c:pt idx="15826">
                  <c:v>1.553079009056</c:v>
                </c:pt>
                <c:pt idx="15827">
                  <c:v>1.553199291229</c:v>
                </c:pt>
                <c:pt idx="15828">
                  <c:v>1.5534864664079999</c:v>
                </c:pt>
                <c:pt idx="15829">
                  <c:v>1.553654074669</c:v>
                </c:pt>
                <c:pt idx="15830">
                  <c:v>1.553743124008</c:v>
                </c:pt>
                <c:pt idx="15831">
                  <c:v>1.55380320549</c:v>
                </c:pt>
                <c:pt idx="15832">
                  <c:v>1.5538994073870001</c:v>
                </c:pt>
                <c:pt idx="15833">
                  <c:v>1.554058790207</c:v>
                </c:pt>
                <c:pt idx="15834">
                  <c:v>1.554201006889</c:v>
                </c:pt>
                <c:pt idx="15835">
                  <c:v>1.5543094873429999</c:v>
                </c:pt>
                <c:pt idx="15836">
                  <c:v>1.554382562637</c:v>
                </c:pt>
                <c:pt idx="15837">
                  <c:v>1.5546091794970001</c:v>
                </c:pt>
                <c:pt idx="15838">
                  <c:v>1.5546832084660001</c:v>
                </c:pt>
                <c:pt idx="15839">
                  <c:v>1.55497777462</c:v>
                </c:pt>
                <c:pt idx="15840">
                  <c:v>1.5550217628480001</c:v>
                </c:pt>
                <c:pt idx="15841">
                  <c:v>1.555072188377</c:v>
                </c:pt>
                <c:pt idx="15842">
                  <c:v>1.5551308393479999</c:v>
                </c:pt>
                <c:pt idx="15843">
                  <c:v>1.555215716362</c:v>
                </c:pt>
                <c:pt idx="15844">
                  <c:v>1.5555731058119999</c:v>
                </c:pt>
                <c:pt idx="15845">
                  <c:v>1.5558204650880001</c:v>
                </c:pt>
                <c:pt idx="15846">
                  <c:v>1.555913567543</c:v>
                </c:pt>
                <c:pt idx="15847">
                  <c:v>1.556244730949</c:v>
                </c:pt>
                <c:pt idx="15848">
                  <c:v>1.556509017944</c:v>
                </c:pt>
                <c:pt idx="15849">
                  <c:v>1.5566568374630001</c:v>
                </c:pt>
                <c:pt idx="15850">
                  <c:v>1.556749582291</c:v>
                </c:pt>
                <c:pt idx="15851">
                  <c:v>1.5568561553960001</c:v>
                </c:pt>
                <c:pt idx="15852">
                  <c:v>1.556958079338</c:v>
                </c:pt>
                <c:pt idx="15853">
                  <c:v>1.5570667982099999</c:v>
                </c:pt>
                <c:pt idx="15854">
                  <c:v>1.557163834572</c:v>
                </c:pt>
                <c:pt idx="15855">
                  <c:v>1.5572336912160001</c:v>
                </c:pt>
                <c:pt idx="15856">
                  <c:v>1.557509899139</c:v>
                </c:pt>
                <c:pt idx="15857">
                  <c:v>1.5575863122939999</c:v>
                </c:pt>
                <c:pt idx="15858">
                  <c:v>1.557671904564</c:v>
                </c:pt>
                <c:pt idx="15859">
                  <c:v>1.557758331299</c:v>
                </c:pt>
                <c:pt idx="15860">
                  <c:v>1.557860374451</c:v>
                </c:pt>
                <c:pt idx="15861">
                  <c:v>1.557956337929</c:v>
                </c:pt>
                <c:pt idx="15862">
                  <c:v>1.5580490827560001</c:v>
                </c:pt>
                <c:pt idx="15863">
                  <c:v>1.5581332445139999</c:v>
                </c:pt>
                <c:pt idx="15864">
                  <c:v>1.558217763901</c:v>
                </c:pt>
                <c:pt idx="15865">
                  <c:v>1.558270335197</c:v>
                </c:pt>
                <c:pt idx="15866">
                  <c:v>1.558306097984</c:v>
                </c:pt>
                <c:pt idx="15867">
                  <c:v>1.558375716209</c:v>
                </c:pt>
                <c:pt idx="15868">
                  <c:v>1.5584092140200001</c:v>
                </c:pt>
                <c:pt idx="15869">
                  <c:v>1.5584825277329999</c:v>
                </c:pt>
                <c:pt idx="15870">
                  <c:v>1.5585174560549999</c:v>
                </c:pt>
                <c:pt idx="15871">
                  <c:v>1.5585855245589999</c:v>
                </c:pt>
                <c:pt idx="15872">
                  <c:v>1.5586333274840001</c:v>
                </c:pt>
                <c:pt idx="15873">
                  <c:v>1.558677315712</c:v>
                </c:pt>
                <c:pt idx="15874">
                  <c:v>1.5587617158889999</c:v>
                </c:pt>
                <c:pt idx="15875">
                  <c:v>1.5588427782059999</c:v>
                </c:pt>
                <c:pt idx="15876">
                  <c:v>1.559181332588</c:v>
                </c:pt>
                <c:pt idx="15877">
                  <c:v>1.559449076653</c:v>
                </c:pt>
                <c:pt idx="15878">
                  <c:v>1.559627175331</c:v>
                </c:pt>
                <c:pt idx="15879">
                  <c:v>1.559688806534</c:v>
                </c:pt>
                <c:pt idx="15880">
                  <c:v>1.5597399473189999</c:v>
                </c:pt>
                <c:pt idx="15881">
                  <c:v>1.559802293777</c:v>
                </c:pt>
                <c:pt idx="15882">
                  <c:v>1.5598529577260001</c:v>
                </c:pt>
                <c:pt idx="15883">
                  <c:v>1.559903502464</c:v>
                </c:pt>
                <c:pt idx="15884">
                  <c:v>1.5599929094310001</c:v>
                </c:pt>
                <c:pt idx="15885">
                  <c:v>1.5600924491879999</c:v>
                </c:pt>
                <c:pt idx="15886">
                  <c:v>1.5601871013640001</c:v>
                </c:pt>
                <c:pt idx="15887">
                  <c:v>1.5602315664290001</c:v>
                </c:pt>
                <c:pt idx="15888">
                  <c:v>1.5603301525119999</c:v>
                </c:pt>
                <c:pt idx="15889">
                  <c:v>1.560397744179</c:v>
                </c:pt>
                <c:pt idx="15890">
                  <c:v>1.5604759454729999</c:v>
                </c:pt>
                <c:pt idx="15891">
                  <c:v>1.5605247020719999</c:v>
                </c:pt>
                <c:pt idx="15892">
                  <c:v>1.560580968857</c:v>
                </c:pt>
                <c:pt idx="15893">
                  <c:v>1.560670018196</c:v>
                </c:pt>
                <c:pt idx="15894">
                  <c:v>1.5610519647600001</c:v>
                </c:pt>
                <c:pt idx="15895">
                  <c:v>1.5611358880999999</c:v>
                </c:pt>
                <c:pt idx="15896">
                  <c:v>1.5612249374389999</c:v>
                </c:pt>
                <c:pt idx="15897">
                  <c:v>1.5613125562670001</c:v>
                </c:pt>
                <c:pt idx="15898">
                  <c:v>1.561377644539</c:v>
                </c:pt>
                <c:pt idx="15899">
                  <c:v>1.5614752769469999</c:v>
                </c:pt>
                <c:pt idx="15900">
                  <c:v>1.561560034752</c:v>
                </c:pt>
                <c:pt idx="15901">
                  <c:v>1.5618909597399999</c:v>
                </c:pt>
                <c:pt idx="15902">
                  <c:v>1.5619616508480001</c:v>
                </c:pt>
                <c:pt idx="15903">
                  <c:v>1.562091946602</c:v>
                </c:pt>
                <c:pt idx="15904">
                  <c:v>1.562254190445</c:v>
                </c:pt>
                <c:pt idx="15905">
                  <c:v>1.5623869895939999</c:v>
                </c:pt>
                <c:pt idx="15906">
                  <c:v>1.5624662637710001</c:v>
                </c:pt>
                <c:pt idx="15907">
                  <c:v>1.5625486373899999</c:v>
                </c:pt>
                <c:pt idx="15908">
                  <c:v>1.5626435279849999</c:v>
                </c:pt>
                <c:pt idx="15909">
                  <c:v>1.5627403259279999</c:v>
                </c:pt>
                <c:pt idx="15910">
                  <c:v>1.562837600708</c:v>
                </c:pt>
                <c:pt idx="15911">
                  <c:v>1.5628590583799999</c:v>
                </c:pt>
                <c:pt idx="15912">
                  <c:v>1.562956809998</c:v>
                </c:pt>
                <c:pt idx="15913">
                  <c:v>1.563049912453</c:v>
                </c:pt>
                <c:pt idx="15914">
                  <c:v>1.563131213188</c:v>
                </c:pt>
                <c:pt idx="15915">
                  <c:v>1.563447833061</c:v>
                </c:pt>
                <c:pt idx="15916">
                  <c:v>1.563775539398</c:v>
                </c:pt>
                <c:pt idx="15917">
                  <c:v>1.563900351524</c:v>
                </c:pt>
                <c:pt idx="15918">
                  <c:v>1.5640401840210001</c:v>
                </c:pt>
                <c:pt idx="15919">
                  <c:v>1.5643918514249999</c:v>
                </c:pt>
                <c:pt idx="15920">
                  <c:v>1.564682602882</c:v>
                </c:pt>
                <c:pt idx="15921">
                  <c:v>1.565002441406</c:v>
                </c:pt>
                <c:pt idx="15922">
                  <c:v>1.565115809441</c:v>
                </c:pt>
                <c:pt idx="15923">
                  <c:v>1.56529545784</c:v>
                </c:pt>
                <c:pt idx="15924">
                  <c:v>1.5653800964360001</c:v>
                </c:pt>
                <c:pt idx="15925">
                  <c:v>1.565421938896</c:v>
                </c:pt>
                <c:pt idx="15926">
                  <c:v>1.5654681921010001</c:v>
                </c:pt>
                <c:pt idx="15927">
                  <c:v>1.5655199289320001</c:v>
                </c:pt>
                <c:pt idx="15928">
                  <c:v>1.565573573112</c:v>
                </c:pt>
                <c:pt idx="15929">
                  <c:v>1.5656287670139999</c:v>
                </c:pt>
                <c:pt idx="15930">
                  <c:v>1.5656865835189999</c:v>
                </c:pt>
                <c:pt idx="15931">
                  <c:v>1.565732955933</c:v>
                </c:pt>
                <c:pt idx="15932">
                  <c:v>1.56579709053</c:v>
                </c:pt>
                <c:pt idx="15933">
                  <c:v>1.5658538341520001</c:v>
                </c:pt>
                <c:pt idx="15934">
                  <c:v>1.5659053325650001</c:v>
                </c:pt>
                <c:pt idx="15935">
                  <c:v>1.5659472942349999</c:v>
                </c:pt>
                <c:pt idx="15936">
                  <c:v>1.5659856796260001</c:v>
                </c:pt>
                <c:pt idx="15937">
                  <c:v>1.566065430641</c:v>
                </c:pt>
                <c:pt idx="15938">
                  <c:v>1.566124796867</c:v>
                </c:pt>
                <c:pt idx="15939">
                  <c:v>1.566223144531</c:v>
                </c:pt>
                <c:pt idx="15940">
                  <c:v>1.5663371086119999</c:v>
                </c:pt>
                <c:pt idx="15941">
                  <c:v>1.5664676427840001</c:v>
                </c:pt>
                <c:pt idx="15942">
                  <c:v>1.5665571689610001</c:v>
                </c:pt>
                <c:pt idx="15943">
                  <c:v>1.566603422165</c:v>
                </c:pt>
                <c:pt idx="15944">
                  <c:v>1.5666466951369999</c:v>
                </c:pt>
                <c:pt idx="15945">
                  <c:v>1.5667092800139999</c:v>
                </c:pt>
                <c:pt idx="15946">
                  <c:v>1.5667395591740001</c:v>
                </c:pt>
                <c:pt idx="15947">
                  <c:v>1.566811084747</c:v>
                </c:pt>
                <c:pt idx="15948">
                  <c:v>1.566836833954</c:v>
                </c:pt>
                <c:pt idx="15949">
                  <c:v>1.566908478737</c:v>
                </c:pt>
                <c:pt idx="15950">
                  <c:v>1.566991209984</c:v>
                </c:pt>
                <c:pt idx="15951">
                  <c:v>1.567115187645</c:v>
                </c:pt>
                <c:pt idx="15952">
                  <c:v>1.567212104797</c:v>
                </c:pt>
                <c:pt idx="15953">
                  <c:v>1.567299365997</c:v>
                </c:pt>
                <c:pt idx="15954">
                  <c:v>1.567387461662</c:v>
                </c:pt>
                <c:pt idx="15955">
                  <c:v>1.5674837827679999</c:v>
                </c:pt>
                <c:pt idx="15956">
                  <c:v>1.567573666573</c:v>
                </c:pt>
                <c:pt idx="15957">
                  <c:v>1.567657232285</c:v>
                </c:pt>
                <c:pt idx="15958">
                  <c:v>1.5677396059040001</c:v>
                </c:pt>
                <c:pt idx="15959">
                  <c:v>1.567817807198</c:v>
                </c:pt>
                <c:pt idx="15960">
                  <c:v>1.5679541826250001</c:v>
                </c:pt>
                <c:pt idx="15961">
                  <c:v>1.5680588483810001</c:v>
                </c:pt>
                <c:pt idx="15962">
                  <c:v>1.5681617259980001</c:v>
                </c:pt>
                <c:pt idx="15963">
                  <c:v>1.5684025287629999</c:v>
                </c:pt>
                <c:pt idx="15964">
                  <c:v>1.5686172246929999</c:v>
                </c:pt>
                <c:pt idx="15965">
                  <c:v>1.56872189045</c:v>
                </c:pt>
                <c:pt idx="15966">
                  <c:v>1.5690702199940001</c:v>
                </c:pt>
                <c:pt idx="15967">
                  <c:v>1.569219827652</c:v>
                </c:pt>
                <c:pt idx="15968">
                  <c:v>1.5693991184230001</c:v>
                </c:pt>
                <c:pt idx="15969">
                  <c:v>1.5696703195570001</c:v>
                </c:pt>
                <c:pt idx="15970">
                  <c:v>1.569995999336</c:v>
                </c:pt>
                <c:pt idx="15971">
                  <c:v>1.570304870605</c:v>
                </c:pt>
                <c:pt idx="15972">
                  <c:v>1.5704172849660001</c:v>
                </c:pt>
                <c:pt idx="15973">
                  <c:v>1.5705630779269999</c:v>
                </c:pt>
                <c:pt idx="15974">
                  <c:v>1.570783615112</c:v>
                </c:pt>
                <c:pt idx="15975">
                  <c:v>1.570940375328</c:v>
                </c:pt>
                <c:pt idx="15976">
                  <c:v>1.5711693763729999</c:v>
                </c:pt>
                <c:pt idx="15977">
                  <c:v>1.5713816881180001</c:v>
                </c:pt>
                <c:pt idx="15978">
                  <c:v>1.571707606316</c:v>
                </c:pt>
                <c:pt idx="15979">
                  <c:v>1.5718841552730001</c:v>
                </c:pt>
                <c:pt idx="15980">
                  <c:v>1.5721511840819999</c:v>
                </c:pt>
                <c:pt idx="15981">
                  <c:v>1.5722832679750001</c:v>
                </c:pt>
                <c:pt idx="15982">
                  <c:v>1.572345972061</c:v>
                </c:pt>
                <c:pt idx="15983">
                  <c:v>1.5724314451220001</c:v>
                </c:pt>
                <c:pt idx="15984">
                  <c:v>1.5725095272059999</c:v>
                </c:pt>
                <c:pt idx="15985">
                  <c:v>1.5726549625399999</c:v>
                </c:pt>
                <c:pt idx="15986">
                  <c:v>1.57293176651</c:v>
                </c:pt>
                <c:pt idx="15987">
                  <c:v>1.573071479797</c:v>
                </c:pt>
                <c:pt idx="15988">
                  <c:v>1.573205709457</c:v>
                </c:pt>
                <c:pt idx="15989">
                  <c:v>1.5733078718189999</c:v>
                </c:pt>
                <c:pt idx="15990">
                  <c:v>1.5736359357830001</c:v>
                </c:pt>
                <c:pt idx="15991">
                  <c:v>1.5737792253489999</c:v>
                </c:pt>
                <c:pt idx="15992">
                  <c:v>1.5741101503370001</c:v>
                </c:pt>
                <c:pt idx="15993">
                  <c:v>1.5742375850679999</c:v>
                </c:pt>
                <c:pt idx="15994">
                  <c:v>1.5743143558499999</c:v>
                </c:pt>
                <c:pt idx="15995">
                  <c:v>1.574453353882</c:v>
                </c:pt>
                <c:pt idx="15996">
                  <c:v>1.574526548386</c:v>
                </c:pt>
                <c:pt idx="15997">
                  <c:v>1.574621558189</c:v>
                </c:pt>
                <c:pt idx="15998">
                  <c:v>1.574713945389</c:v>
                </c:pt>
                <c:pt idx="15999">
                  <c:v>1.574798583984</c:v>
                </c:pt>
                <c:pt idx="16000">
                  <c:v>1.5748798847200001</c:v>
                </c:pt>
                <c:pt idx="16001">
                  <c:v>1.575015902519</c:v>
                </c:pt>
                <c:pt idx="16002">
                  <c:v>1.575239896774</c:v>
                </c:pt>
                <c:pt idx="16003">
                  <c:v>1.575416684151</c:v>
                </c:pt>
                <c:pt idx="16004">
                  <c:v>1.5756021738049999</c:v>
                </c:pt>
                <c:pt idx="16005">
                  <c:v>1.5756901502609999</c:v>
                </c:pt>
                <c:pt idx="16006">
                  <c:v>1.5757389068600001</c:v>
                </c:pt>
                <c:pt idx="16007">
                  <c:v>1.5757824182510001</c:v>
                </c:pt>
                <c:pt idx="16008">
                  <c:v>1.5758407115940001</c:v>
                </c:pt>
                <c:pt idx="16009">
                  <c:v>1.575899720192</c:v>
                </c:pt>
                <c:pt idx="16010">
                  <c:v>1.575953841209</c:v>
                </c:pt>
                <c:pt idx="16011">
                  <c:v>1.5759977102280001</c:v>
                </c:pt>
                <c:pt idx="16012">
                  <c:v>1.5760396718980001</c:v>
                </c:pt>
                <c:pt idx="16013">
                  <c:v>1.576076030731</c:v>
                </c:pt>
                <c:pt idx="16014">
                  <c:v>1.576117753983</c:v>
                </c:pt>
                <c:pt idx="16015">
                  <c:v>1.5762132406230001</c:v>
                </c:pt>
                <c:pt idx="16016">
                  <c:v>1.576490163803</c:v>
                </c:pt>
                <c:pt idx="16017">
                  <c:v>1.5765489339829999</c:v>
                </c:pt>
                <c:pt idx="16018">
                  <c:v>1.5766309499740001</c:v>
                </c:pt>
                <c:pt idx="16019">
                  <c:v>1.576719284058</c:v>
                </c:pt>
                <c:pt idx="16020">
                  <c:v>1.5767904520030001</c:v>
                </c:pt>
                <c:pt idx="16021">
                  <c:v>1.5768173933030001</c:v>
                </c:pt>
                <c:pt idx="16022">
                  <c:v>1.576919913292</c:v>
                </c:pt>
                <c:pt idx="16023">
                  <c:v>1.5770148038859999</c:v>
                </c:pt>
                <c:pt idx="16024">
                  <c:v>1.577110171318</c:v>
                </c:pt>
                <c:pt idx="16025">
                  <c:v>1.5771872997280001</c:v>
                </c:pt>
                <c:pt idx="16026">
                  <c:v>1.5772955417629999</c:v>
                </c:pt>
                <c:pt idx="16027">
                  <c:v>1.577512741089</c:v>
                </c:pt>
                <c:pt idx="16028">
                  <c:v>1.577600717545</c:v>
                </c:pt>
                <c:pt idx="16029">
                  <c:v>1.577955126762</c:v>
                </c:pt>
                <c:pt idx="16030">
                  <c:v>1.5781874656679999</c:v>
                </c:pt>
                <c:pt idx="16031">
                  <c:v>1.5783424377440001</c:v>
                </c:pt>
                <c:pt idx="16032">
                  <c:v>1.578440666199</c:v>
                </c:pt>
                <c:pt idx="16033">
                  <c:v>1.578534603119</c:v>
                </c:pt>
                <c:pt idx="16034">
                  <c:v>1.5786192417139999</c:v>
                </c:pt>
                <c:pt idx="16035">
                  <c:v>1.578928112984</c:v>
                </c:pt>
                <c:pt idx="16036">
                  <c:v>1.57924747467</c:v>
                </c:pt>
                <c:pt idx="16037">
                  <c:v>1.579340219498</c:v>
                </c:pt>
                <c:pt idx="16038">
                  <c:v>1.5793845653530001</c:v>
                </c:pt>
                <c:pt idx="16039">
                  <c:v>1.5794295072560001</c:v>
                </c:pt>
                <c:pt idx="16040">
                  <c:v>1.5794761180879999</c:v>
                </c:pt>
                <c:pt idx="16041">
                  <c:v>1.5795092582700001</c:v>
                </c:pt>
                <c:pt idx="16042">
                  <c:v>1.5795513391489999</c:v>
                </c:pt>
                <c:pt idx="16043">
                  <c:v>1.579604029655</c:v>
                </c:pt>
                <c:pt idx="16044">
                  <c:v>1.579672574997</c:v>
                </c:pt>
                <c:pt idx="16045">
                  <c:v>1.5798134803770001</c:v>
                </c:pt>
                <c:pt idx="16046">
                  <c:v>1.5799671411509999</c:v>
                </c:pt>
                <c:pt idx="16047">
                  <c:v>1.5802642107010001</c:v>
                </c:pt>
                <c:pt idx="16048">
                  <c:v>1.5806323289869999</c:v>
                </c:pt>
                <c:pt idx="16049">
                  <c:v>1.5809646844859999</c:v>
                </c:pt>
                <c:pt idx="16050">
                  <c:v>1.581308484077</c:v>
                </c:pt>
                <c:pt idx="16051">
                  <c:v>1.5814081430439999</c:v>
                </c:pt>
                <c:pt idx="16052">
                  <c:v>1.5815340280529999</c:v>
                </c:pt>
                <c:pt idx="16053">
                  <c:v>1.581616401672</c:v>
                </c:pt>
                <c:pt idx="16054">
                  <c:v>1.581738233566</c:v>
                </c:pt>
                <c:pt idx="16055">
                  <c:v>1.582048654556</c:v>
                </c:pt>
                <c:pt idx="16056">
                  <c:v>1.5821233987809999</c:v>
                </c:pt>
                <c:pt idx="16057">
                  <c:v>1.5821975469589999</c:v>
                </c:pt>
                <c:pt idx="16058">
                  <c:v>1.5822793245319999</c:v>
                </c:pt>
                <c:pt idx="16059">
                  <c:v>1.582362532616</c:v>
                </c:pt>
                <c:pt idx="16060">
                  <c:v>1.582428097725</c:v>
                </c:pt>
                <c:pt idx="16061">
                  <c:v>1.58245575428</c:v>
                </c:pt>
                <c:pt idx="16062">
                  <c:v>1.582514882088</c:v>
                </c:pt>
                <c:pt idx="16063">
                  <c:v>1.5825968980789999</c:v>
                </c:pt>
                <c:pt idx="16064">
                  <c:v>1.5827304124829999</c:v>
                </c:pt>
                <c:pt idx="16065">
                  <c:v>1.5830479860310001</c:v>
                </c:pt>
                <c:pt idx="16066">
                  <c:v>1.5831352472310001</c:v>
                </c:pt>
                <c:pt idx="16067">
                  <c:v>1.583184719086</c:v>
                </c:pt>
                <c:pt idx="16068">
                  <c:v>1.583245158195</c:v>
                </c:pt>
                <c:pt idx="16069">
                  <c:v>1.5832854509350001</c:v>
                </c:pt>
                <c:pt idx="16070">
                  <c:v>1.583361744881</c:v>
                </c:pt>
                <c:pt idx="16071">
                  <c:v>1.583393216133</c:v>
                </c:pt>
                <c:pt idx="16072">
                  <c:v>1.5834705829619999</c:v>
                </c:pt>
                <c:pt idx="16073">
                  <c:v>1.5835096836089999</c:v>
                </c:pt>
                <c:pt idx="16074">
                  <c:v>1.5835790634160001</c:v>
                </c:pt>
                <c:pt idx="16075">
                  <c:v>1.5836325883869999</c:v>
                </c:pt>
                <c:pt idx="16076">
                  <c:v>1.5836831331250001</c:v>
                </c:pt>
                <c:pt idx="16077">
                  <c:v>1.583748698235</c:v>
                </c:pt>
                <c:pt idx="16078">
                  <c:v>1.5837765932079999</c:v>
                </c:pt>
                <c:pt idx="16079">
                  <c:v>1.583844065666</c:v>
                </c:pt>
                <c:pt idx="16080">
                  <c:v>1.5839213132859999</c:v>
                </c:pt>
                <c:pt idx="16081">
                  <c:v>1.584037303925</c:v>
                </c:pt>
                <c:pt idx="16082">
                  <c:v>1.584177136421</c:v>
                </c:pt>
                <c:pt idx="16083">
                  <c:v>1.5842382907870001</c:v>
                </c:pt>
                <c:pt idx="16084">
                  <c:v>1.5842928886409999</c:v>
                </c:pt>
                <c:pt idx="16085">
                  <c:v>1.5843422412870001</c:v>
                </c:pt>
                <c:pt idx="16086">
                  <c:v>1.584380149841</c:v>
                </c:pt>
                <c:pt idx="16087">
                  <c:v>1.5844162702560001</c:v>
                </c:pt>
                <c:pt idx="16088">
                  <c:v>1.5844535827640001</c:v>
                </c:pt>
                <c:pt idx="16089">
                  <c:v>1.5844877958300001</c:v>
                </c:pt>
                <c:pt idx="16090">
                  <c:v>1.5845290422439999</c:v>
                </c:pt>
                <c:pt idx="16091">
                  <c:v>1.584581017494</c:v>
                </c:pt>
                <c:pt idx="16092">
                  <c:v>1.5846306085590001</c:v>
                </c:pt>
                <c:pt idx="16093">
                  <c:v>1.584673881531</c:v>
                </c:pt>
                <c:pt idx="16094">
                  <c:v>1.584711313248</c:v>
                </c:pt>
                <c:pt idx="16095">
                  <c:v>1.5847520828249999</c:v>
                </c:pt>
                <c:pt idx="16096">
                  <c:v>1.5847913026810001</c:v>
                </c:pt>
                <c:pt idx="16097">
                  <c:v>1.584834694862</c:v>
                </c:pt>
                <c:pt idx="16098">
                  <c:v>1.5850816965100001</c:v>
                </c:pt>
                <c:pt idx="16099">
                  <c:v>1.585166692734</c:v>
                </c:pt>
                <c:pt idx="16100">
                  <c:v>1.585266113281</c:v>
                </c:pt>
                <c:pt idx="16101">
                  <c:v>1.5853662490839999</c:v>
                </c:pt>
                <c:pt idx="16102">
                  <c:v>1.5854738950730001</c:v>
                </c:pt>
                <c:pt idx="16103">
                  <c:v>1.585691690445</c:v>
                </c:pt>
                <c:pt idx="16104">
                  <c:v>1.585795283318</c:v>
                </c:pt>
                <c:pt idx="16105">
                  <c:v>1.58590722084</c:v>
                </c:pt>
                <c:pt idx="16106">
                  <c:v>1.586057066917</c:v>
                </c:pt>
                <c:pt idx="16107">
                  <c:v>1.5863854885099999</c:v>
                </c:pt>
                <c:pt idx="16108">
                  <c:v>1.586548686028</c:v>
                </c:pt>
                <c:pt idx="16109">
                  <c:v>1.586862802505</c:v>
                </c:pt>
                <c:pt idx="16110">
                  <c:v>1.5869207382199999</c:v>
                </c:pt>
                <c:pt idx="16111">
                  <c:v>1.587050914764</c:v>
                </c:pt>
                <c:pt idx="16112">
                  <c:v>1.587328910828</c:v>
                </c:pt>
                <c:pt idx="16113">
                  <c:v>1.5875055789950001</c:v>
                </c:pt>
                <c:pt idx="16114">
                  <c:v>1.5875891447070001</c:v>
                </c:pt>
                <c:pt idx="16115">
                  <c:v>1.5876712799070001</c:v>
                </c:pt>
                <c:pt idx="16116">
                  <c:v>1.587740898132</c:v>
                </c:pt>
                <c:pt idx="16117">
                  <c:v>1.587765812874</c:v>
                </c:pt>
                <c:pt idx="16118">
                  <c:v>1.5878351926800001</c:v>
                </c:pt>
                <c:pt idx="16119">
                  <c:v>1.5878698825840001</c:v>
                </c:pt>
                <c:pt idx="16120">
                  <c:v>1.587970972061</c:v>
                </c:pt>
                <c:pt idx="16121">
                  <c:v>1.5880025625230001</c:v>
                </c:pt>
                <c:pt idx="16122">
                  <c:v>1.588083148003</c:v>
                </c:pt>
                <c:pt idx="16123">
                  <c:v>1.588215947151</c:v>
                </c:pt>
                <c:pt idx="16124">
                  <c:v>1.5885624885559999</c:v>
                </c:pt>
                <c:pt idx="16125">
                  <c:v>1.588873505592</c:v>
                </c:pt>
                <c:pt idx="16126">
                  <c:v>1.5889722108840001</c:v>
                </c:pt>
                <c:pt idx="16127">
                  <c:v>1.5890322923660001</c:v>
                </c:pt>
                <c:pt idx="16128">
                  <c:v>1.5893551111219999</c:v>
                </c:pt>
                <c:pt idx="16129">
                  <c:v>1.589673042297</c:v>
                </c:pt>
                <c:pt idx="16130">
                  <c:v>1.5899978876109999</c:v>
                </c:pt>
                <c:pt idx="16131">
                  <c:v>1.590245723724</c:v>
                </c:pt>
                <c:pt idx="16132">
                  <c:v>1.590319871902</c:v>
                </c:pt>
                <c:pt idx="16133">
                  <c:v>1.590396761894</c:v>
                </c:pt>
                <c:pt idx="16134">
                  <c:v>1.5904823541640001</c:v>
                </c:pt>
                <c:pt idx="16135">
                  <c:v>1.5907108783720001</c:v>
                </c:pt>
                <c:pt idx="16136">
                  <c:v>1.590801119804</c:v>
                </c:pt>
                <c:pt idx="16137">
                  <c:v>1.590842008591</c:v>
                </c:pt>
                <c:pt idx="16138">
                  <c:v>1.590883016586</c:v>
                </c:pt>
                <c:pt idx="16139">
                  <c:v>1.590928435326</c:v>
                </c:pt>
                <c:pt idx="16140">
                  <c:v>1.590984225273</c:v>
                </c:pt>
                <c:pt idx="16141">
                  <c:v>1.5910389423369999</c:v>
                </c:pt>
                <c:pt idx="16142">
                  <c:v>1.591100215912</c:v>
                </c:pt>
                <c:pt idx="16143">
                  <c:v>1.5911984443660001</c:v>
                </c:pt>
                <c:pt idx="16144">
                  <c:v>1.5912919044489999</c:v>
                </c:pt>
                <c:pt idx="16145">
                  <c:v>1.5913956165309999</c:v>
                </c:pt>
                <c:pt idx="16146">
                  <c:v>1.591460466385</c:v>
                </c:pt>
                <c:pt idx="16147">
                  <c:v>1.5915436744689999</c:v>
                </c:pt>
                <c:pt idx="16148">
                  <c:v>1.5916414260859999</c:v>
                </c:pt>
                <c:pt idx="16149">
                  <c:v>1.5917085409159999</c:v>
                </c:pt>
                <c:pt idx="16150">
                  <c:v>1.5917861461639999</c:v>
                </c:pt>
                <c:pt idx="16151">
                  <c:v>1.591884851456</c:v>
                </c:pt>
                <c:pt idx="16152">
                  <c:v>1.592193841934</c:v>
                </c:pt>
                <c:pt idx="16153">
                  <c:v>1.5922778844829999</c:v>
                </c:pt>
                <c:pt idx="16154">
                  <c:v>1.59235906601</c:v>
                </c:pt>
                <c:pt idx="16155">
                  <c:v>1.5924346446990001</c:v>
                </c:pt>
                <c:pt idx="16156">
                  <c:v>1.592576146126</c:v>
                </c:pt>
                <c:pt idx="16157">
                  <c:v>1.5928758382799999</c:v>
                </c:pt>
                <c:pt idx="16158">
                  <c:v>1.59291613102</c:v>
                </c:pt>
                <c:pt idx="16159">
                  <c:v>1.593256473541</c:v>
                </c:pt>
                <c:pt idx="16160">
                  <c:v>1.5934851169590001</c:v>
                </c:pt>
                <c:pt idx="16161">
                  <c:v>1.59356534481</c:v>
                </c:pt>
                <c:pt idx="16162">
                  <c:v>1.5936475992200001</c:v>
                </c:pt>
                <c:pt idx="16163">
                  <c:v>1.5937192440029999</c:v>
                </c:pt>
                <c:pt idx="16164">
                  <c:v>1.5937479734419999</c:v>
                </c:pt>
                <c:pt idx="16165">
                  <c:v>1.593827486038</c:v>
                </c:pt>
                <c:pt idx="16166">
                  <c:v>1.5938602685929999</c:v>
                </c:pt>
                <c:pt idx="16167">
                  <c:v>1.593938350677</c:v>
                </c:pt>
                <c:pt idx="16168">
                  <c:v>1.5939867496489999</c:v>
                </c:pt>
                <c:pt idx="16169">
                  <c:v>1.5940459966660001</c:v>
                </c:pt>
                <c:pt idx="16170">
                  <c:v>1.594108343124</c:v>
                </c:pt>
                <c:pt idx="16171">
                  <c:v>1.5941532850269999</c:v>
                </c:pt>
                <c:pt idx="16172">
                  <c:v>1.5942285060879999</c:v>
                </c:pt>
                <c:pt idx="16173">
                  <c:v>1.5942509174349999</c:v>
                </c:pt>
                <c:pt idx="16174">
                  <c:v>1.5943471193309999</c:v>
                </c:pt>
                <c:pt idx="16175">
                  <c:v>1.5946041345599999</c:v>
                </c:pt>
                <c:pt idx="16176">
                  <c:v>1.594907879829</c:v>
                </c:pt>
                <c:pt idx="16177">
                  <c:v>1.59506893158</c:v>
                </c:pt>
                <c:pt idx="16178">
                  <c:v>1.595154762268</c:v>
                </c:pt>
                <c:pt idx="16179">
                  <c:v>1.595200061798</c:v>
                </c:pt>
                <c:pt idx="16180">
                  <c:v>1.5952447652820001</c:v>
                </c:pt>
                <c:pt idx="16181">
                  <c:v>1.5953145027160001</c:v>
                </c:pt>
                <c:pt idx="16182">
                  <c:v>1.5955699682240001</c:v>
                </c:pt>
                <c:pt idx="16183">
                  <c:v>1.595641255379</c:v>
                </c:pt>
                <c:pt idx="16184">
                  <c:v>1.5957375764849999</c:v>
                </c:pt>
                <c:pt idx="16185">
                  <c:v>1.5959079265589999</c:v>
                </c:pt>
                <c:pt idx="16186">
                  <c:v>1.5960443019870001</c:v>
                </c:pt>
                <c:pt idx="16187">
                  <c:v>1.59635591507</c:v>
                </c:pt>
                <c:pt idx="16188">
                  <c:v>1.596688985825</c:v>
                </c:pt>
                <c:pt idx="16189">
                  <c:v>1.5968039035799999</c:v>
                </c:pt>
                <c:pt idx="16190">
                  <c:v>1.596870541573</c:v>
                </c:pt>
                <c:pt idx="16191">
                  <c:v>1.5969288349149999</c:v>
                </c:pt>
                <c:pt idx="16192">
                  <c:v>1.5969834327700001</c:v>
                </c:pt>
                <c:pt idx="16193">
                  <c:v>1.597037792206</c:v>
                </c:pt>
                <c:pt idx="16194">
                  <c:v>1.5971003770829999</c:v>
                </c:pt>
                <c:pt idx="16195">
                  <c:v>1.5971580743789999</c:v>
                </c:pt>
                <c:pt idx="16196">
                  <c:v>1.597221851349</c:v>
                </c:pt>
                <c:pt idx="16197">
                  <c:v>1.597576618195</c:v>
                </c:pt>
                <c:pt idx="16198">
                  <c:v>1.5978221893310001</c:v>
                </c:pt>
                <c:pt idx="16199">
                  <c:v>1.597964167595</c:v>
                </c:pt>
                <c:pt idx="16200">
                  <c:v>1.598262190819</c:v>
                </c:pt>
                <c:pt idx="16201">
                  <c:v>1.598323941231</c:v>
                </c:pt>
                <c:pt idx="16202">
                  <c:v>1.598413944244</c:v>
                </c:pt>
                <c:pt idx="16203">
                  <c:v>1.598678946495</c:v>
                </c:pt>
                <c:pt idx="16204">
                  <c:v>1.598734974861</c:v>
                </c:pt>
                <c:pt idx="16205">
                  <c:v>1.5987912416459999</c:v>
                </c:pt>
                <c:pt idx="16206">
                  <c:v>1.598831534386</c:v>
                </c:pt>
                <c:pt idx="16207">
                  <c:v>1.598904252052</c:v>
                </c:pt>
                <c:pt idx="16208">
                  <c:v>1.598933935165</c:v>
                </c:pt>
                <c:pt idx="16209">
                  <c:v>1.599009394646</c:v>
                </c:pt>
                <c:pt idx="16210">
                  <c:v>1.599045395851</c:v>
                </c:pt>
                <c:pt idx="16211">
                  <c:v>1.599112272263</c:v>
                </c:pt>
                <c:pt idx="16212">
                  <c:v>1.5991626977919999</c:v>
                </c:pt>
                <c:pt idx="16213">
                  <c:v>1.599210977554</c:v>
                </c:pt>
                <c:pt idx="16214">
                  <c:v>1.599270105362</c:v>
                </c:pt>
                <c:pt idx="16215">
                  <c:v>1.5993596315380001</c:v>
                </c:pt>
                <c:pt idx="16216">
                  <c:v>1.5994423627850001</c:v>
                </c:pt>
                <c:pt idx="16217">
                  <c:v>1.599517941475</c:v>
                </c:pt>
                <c:pt idx="16218">
                  <c:v>1.5998575687409999</c:v>
                </c:pt>
                <c:pt idx="16219">
                  <c:v>1.5999169349669999</c:v>
                </c:pt>
                <c:pt idx="16220">
                  <c:v>1.599973678589</c:v>
                </c:pt>
                <c:pt idx="16221">
                  <c:v>1.6000572443009999</c:v>
                </c:pt>
                <c:pt idx="16222">
                  <c:v>1.6001596450810001</c:v>
                </c:pt>
                <c:pt idx="16223">
                  <c:v>1.6003473997119999</c:v>
                </c:pt>
                <c:pt idx="16224">
                  <c:v>1.600480675697</c:v>
                </c:pt>
                <c:pt idx="16225">
                  <c:v>1.6005628108979999</c:v>
                </c:pt>
                <c:pt idx="16226">
                  <c:v>1.6006439924239999</c:v>
                </c:pt>
                <c:pt idx="16227">
                  <c:v>1.6007870435710001</c:v>
                </c:pt>
                <c:pt idx="16228">
                  <c:v>1.601056933403</c:v>
                </c:pt>
                <c:pt idx="16229">
                  <c:v>1.6012142896649999</c:v>
                </c:pt>
                <c:pt idx="16230">
                  <c:v>1.6012744903559999</c:v>
                </c:pt>
                <c:pt idx="16231">
                  <c:v>1.6014263629909999</c:v>
                </c:pt>
                <c:pt idx="16232">
                  <c:v>1.601728081703</c:v>
                </c:pt>
                <c:pt idx="16233">
                  <c:v>1.6020129919049999</c:v>
                </c:pt>
                <c:pt idx="16234">
                  <c:v>1.602118611336</c:v>
                </c:pt>
                <c:pt idx="16235">
                  <c:v>1.6021986007689999</c:v>
                </c:pt>
                <c:pt idx="16236">
                  <c:v>1.602259874344</c:v>
                </c:pt>
                <c:pt idx="16237">
                  <c:v>1.6023093461989999</c:v>
                </c:pt>
                <c:pt idx="16238">
                  <c:v>1.602369785309</c:v>
                </c:pt>
                <c:pt idx="16239">
                  <c:v>1.6024482250209999</c:v>
                </c:pt>
                <c:pt idx="16240">
                  <c:v>1.602806687355</c:v>
                </c:pt>
                <c:pt idx="16241">
                  <c:v>1.6028872728350001</c:v>
                </c:pt>
                <c:pt idx="16242">
                  <c:v>1.602969050407</c:v>
                </c:pt>
                <c:pt idx="16243">
                  <c:v>1.6030528545380001</c:v>
                </c:pt>
                <c:pt idx="16244">
                  <c:v>1.603101491928</c:v>
                </c:pt>
                <c:pt idx="16245">
                  <c:v>1.603141546249</c:v>
                </c:pt>
                <c:pt idx="16246">
                  <c:v>1.6032054424290001</c:v>
                </c:pt>
                <c:pt idx="16247">
                  <c:v>1.6032302379609999</c:v>
                </c:pt>
                <c:pt idx="16248">
                  <c:v>1.603302717209</c:v>
                </c:pt>
                <c:pt idx="16249">
                  <c:v>1.603385448456</c:v>
                </c:pt>
                <c:pt idx="16250">
                  <c:v>1.6035629510880001</c:v>
                </c:pt>
                <c:pt idx="16251">
                  <c:v>1.603613376617</c:v>
                </c:pt>
                <c:pt idx="16252">
                  <c:v>1.6036670207979999</c:v>
                </c:pt>
                <c:pt idx="16253">
                  <c:v>1.6037524938579999</c:v>
                </c:pt>
                <c:pt idx="16254">
                  <c:v>1.603847980499</c:v>
                </c:pt>
                <c:pt idx="16255">
                  <c:v>1.603949189186</c:v>
                </c:pt>
                <c:pt idx="16256">
                  <c:v>1.6042355299</c:v>
                </c:pt>
                <c:pt idx="16257">
                  <c:v>1.6043242216110001</c:v>
                </c:pt>
                <c:pt idx="16258">
                  <c:v>1.6044114828110001</c:v>
                </c:pt>
                <c:pt idx="16259">
                  <c:v>1.604501008987</c:v>
                </c:pt>
                <c:pt idx="16260">
                  <c:v>1.604603052139</c:v>
                </c:pt>
                <c:pt idx="16261">
                  <c:v>1.604655146599</c:v>
                </c:pt>
                <c:pt idx="16262">
                  <c:v>1.6047391891480001</c:v>
                </c:pt>
                <c:pt idx="16263">
                  <c:v>1.6048187017440001</c:v>
                </c:pt>
                <c:pt idx="16264">
                  <c:v>1.6049041748049999</c:v>
                </c:pt>
                <c:pt idx="16265">
                  <c:v>1.604994416237</c:v>
                </c:pt>
                <c:pt idx="16266">
                  <c:v>1.6051019430160001</c:v>
                </c:pt>
                <c:pt idx="16267">
                  <c:v>1.605255842209</c:v>
                </c:pt>
                <c:pt idx="16268">
                  <c:v>1.605576038361</c:v>
                </c:pt>
                <c:pt idx="16269">
                  <c:v>1.6058239936830001</c:v>
                </c:pt>
                <c:pt idx="16270">
                  <c:v>1.605882048607</c:v>
                </c:pt>
                <c:pt idx="16271">
                  <c:v>1.6059312820430001</c:v>
                </c:pt>
                <c:pt idx="16272">
                  <c:v>1.6059871912000001</c:v>
                </c:pt>
                <c:pt idx="16273">
                  <c:v>1.606044411659</c:v>
                </c:pt>
                <c:pt idx="16274">
                  <c:v>1.606093049049</c:v>
                </c:pt>
                <c:pt idx="16275">
                  <c:v>1.6061329841609999</c:v>
                </c:pt>
                <c:pt idx="16276">
                  <c:v>1.606171488762</c:v>
                </c:pt>
                <c:pt idx="16277">
                  <c:v>1.6062130928039999</c:v>
                </c:pt>
                <c:pt idx="16278">
                  <c:v>1.606251001358</c:v>
                </c:pt>
                <c:pt idx="16279">
                  <c:v>1.606301426888</c:v>
                </c:pt>
                <c:pt idx="16280">
                  <c:v>1.6063919067379999</c:v>
                </c:pt>
                <c:pt idx="16281">
                  <c:v>1.6066775321960001</c:v>
                </c:pt>
                <c:pt idx="16282">
                  <c:v>1.606984853745</c:v>
                </c:pt>
                <c:pt idx="16283">
                  <c:v>1.607034921646</c:v>
                </c:pt>
                <c:pt idx="16284">
                  <c:v>1.6071302890779999</c:v>
                </c:pt>
                <c:pt idx="16285">
                  <c:v>1.6071758270259999</c:v>
                </c:pt>
                <c:pt idx="16286">
                  <c:v>1.607216835022</c:v>
                </c:pt>
                <c:pt idx="16287">
                  <c:v>1.6072697639469999</c:v>
                </c:pt>
                <c:pt idx="16288">
                  <c:v>1.6073656082150001</c:v>
                </c:pt>
                <c:pt idx="16289">
                  <c:v>1.6077005863189999</c:v>
                </c:pt>
                <c:pt idx="16290">
                  <c:v>1.6080290079120001</c:v>
                </c:pt>
                <c:pt idx="16291">
                  <c:v>1.6081775426860001</c:v>
                </c:pt>
                <c:pt idx="16292">
                  <c:v>1.608298182487</c:v>
                </c:pt>
                <c:pt idx="16293">
                  <c:v>1.608377575874</c:v>
                </c:pt>
                <c:pt idx="16294">
                  <c:v>1.6084746122360001</c:v>
                </c:pt>
                <c:pt idx="16295">
                  <c:v>1.608568668365</c:v>
                </c:pt>
                <c:pt idx="16296">
                  <c:v>1.608670592308</c:v>
                </c:pt>
                <c:pt idx="16297">
                  <c:v>1.608770608902</c:v>
                </c:pt>
                <c:pt idx="16298">
                  <c:v>1.60908305645</c:v>
                </c:pt>
                <c:pt idx="16299">
                  <c:v>1.6094057559970001</c:v>
                </c:pt>
                <c:pt idx="16300">
                  <c:v>1.6097503900529999</c:v>
                </c:pt>
                <c:pt idx="16301">
                  <c:v>1.6098363399510001</c:v>
                </c:pt>
                <c:pt idx="16302">
                  <c:v>1.6099264621730001</c:v>
                </c:pt>
                <c:pt idx="16303">
                  <c:v>1.6100336313250001</c:v>
                </c:pt>
                <c:pt idx="16304">
                  <c:v>1.6100835800169999</c:v>
                </c:pt>
                <c:pt idx="16305">
                  <c:v>1.610165715218</c:v>
                </c:pt>
                <c:pt idx="16306">
                  <c:v>1.6105220317840001</c:v>
                </c:pt>
                <c:pt idx="16307">
                  <c:v>1.6106350421910001</c:v>
                </c:pt>
                <c:pt idx="16308">
                  <c:v>1.6107243299480001</c:v>
                </c:pt>
                <c:pt idx="16309">
                  <c:v>1.610769033432</c:v>
                </c:pt>
                <c:pt idx="16310">
                  <c:v>1.6108158826829999</c:v>
                </c:pt>
                <c:pt idx="16311">
                  <c:v>1.6108760833739999</c:v>
                </c:pt>
                <c:pt idx="16312">
                  <c:v>1.6109329462049999</c:v>
                </c:pt>
                <c:pt idx="16313">
                  <c:v>1.6109844446179999</c:v>
                </c:pt>
                <c:pt idx="16314">
                  <c:v>1.611027121544</c:v>
                </c:pt>
                <c:pt idx="16315">
                  <c:v>1.6110756397249999</c:v>
                </c:pt>
                <c:pt idx="16316">
                  <c:v>1.6111148595810001</c:v>
                </c:pt>
                <c:pt idx="16317">
                  <c:v>1.6112115383150001</c:v>
                </c:pt>
                <c:pt idx="16318">
                  <c:v>1.611513137817</c:v>
                </c:pt>
                <c:pt idx="16319">
                  <c:v>1.611646294594</c:v>
                </c:pt>
                <c:pt idx="16320">
                  <c:v>1.6117801666260001</c:v>
                </c:pt>
                <c:pt idx="16321">
                  <c:v>1.6120146512989999</c:v>
                </c:pt>
                <c:pt idx="16322">
                  <c:v>1.6121098995209999</c:v>
                </c:pt>
                <c:pt idx="16323">
                  <c:v>1.6121759414670001</c:v>
                </c:pt>
                <c:pt idx="16324">
                  <c:v>1.6122484207150001</c:v>
                </c:pt>
                <c:pt idx="16325">
                  <c:v>1.6123424768450001</c:v>
                </c:pt>
                <c:pt idx="16326">
                  <c:v>1.6124193668369999</c:v>
                </c:pt>
                <c:pt idx="16327">
                  <c:v>1.612736225128</c:v>
                </c:pt>
                <c:pt idx="16328">
                  <c:v>1.612942934036</c:v>
                </c:pt>
                <c:pt idx="16329">
                  <c:v>1.613227367401</c:v>
                </c:pt>
                <c:pt idx="16330">
                  <c:v>1.6133807897570001</c:v>
                </c:pt>
                <c:pt idx="16331">
                  <c:v>1.6135225296019999</c:v>
                </c:pt>
                <c:pt idx="16332">
                  <c:v>1.613607168198</c:v>
                </c:pt>
                <c:pt idx="16333">
                  <c:v>1.6136778593059999</c:v>
                </c:pt>
                <c:pt idx="16334">
                  <c:v>1.6137089729309999</c:v>
                </c:pt>
                <c:pt idx="16335">
                  <c:v>1.6137840747829999</c:v>
                </c:pt>
                <c:pt idx="16336">
                  <c:v>1.6138172149659999</c:v>
                </c:pt>
                <c:pt idx="16337">
                  <c:v>1.6138861179349999</c:v>
                </c:pt>
                <c:pt idx="16338">
                  <c:v>1.61393404007</c:v>
                </c:pt>
                <c:pt idx="16339">
                  <c:v>1.6139829158779999</c:v>
                </c:pt>
                <c:pt idx="16340">
                  <c:v>1.6140743494030001</c:v>
                </c:pt>
                <c:pt idx="16341">
                  <c:v>1.6141451597209999</c:v>
                </c:pt>
                <c:pt idx="16342">
                  <c:v>1.6142308712010001</c:v>
                </c:pt>
                <c:pt idx="16343">
                  <c:v>1.614310145378</c:v>
                </c:pt>
                <c:pt idx="16344">
                  <c:v>1.6144362688060001</c:v>
                </c:pt>
                <c:pt idx="16345">
                  <c:v>1.6146708726879999</c:v>
                </c:pt>
                <c:pt idx="16346">
                  <c:v>1.6148469448089999</c:v>
                </c:pt>
                <c:pt idx="16347">
                  <c:v>1.6151452064509999</c:v>
                </c:pt>
                <c:pt idx="16348">
                  <c:v>1.615373849869</c:v>
                </c:pt>
                <c:pt idx="16349">
                  <c:v>1.6155880689619999</c:v>
                </c:pt>
                <c:pt idx="16350">
                  <c:v>1.615674614906</c:v>
                </c:pt>
                <c:pt idx="16351">
                  <c:v>1.615760922432</c:v>
                </c:pt>
                <c:pt idx="16352">
                  <c:v>1.6159001588819999</c:v>
                </c:pt>
                <c:pt idx="16353">
                  <c:v>1.616094827652</c:v>
                </c:pt>
                <c:pt idx="16354">
                  <c:v>1.616197943687</c:v>
                </c:pt>
                <c:pt idx="16355">
                  <c:v>1.616372346878</c:v>
                </c:pt>
                <c:pt idx="16356">
                  <c:v>1.6167395114900001</c:v>
                </c:pt>
                <c:pt idx="16357">
                  <c:v>1.617067217827</c:v>
                </c:pt>
                <c:pt idx="16358">
                  <c:v>1.617267847061</c:v>
                </c:pt>
                <c:pt idx="16359">
                  <c:v>1.617321848869</c:v>
                </c:pt>
                <c:pt idx="16360">
                  <c:v>1.617368936539</c:v>
                </c:pt>
                <c:pt idx="16361">
                  <c:v>1.6174198389050001</c:v>
                </c:pt>
                <c:pt idx="16362">
                  <c:v>1.6174687147140001</c:v>
                </c:pt>
                <c:pt idx="16363">
                  <c:v>1.6175096035000001</c:v>
                </c:pt>
                <c:pt idx="16364">
                  <c:v>1.617545843124</c:v>
                </c:pt>
                <c:pt idx="16365">
                  <c:v>1.617586016655</c:v>
                </c:pt>
                <c:pt idx="16366">
                  <c:v>1.617624402046</c:v>
                </c:pt>
                <c:pt idx="16367">
                  <c:v>1.6176725625990001</c:v>
                </c:pt>
                <c:pt idx="16368">
                  <c:v>1.6177300214770001</c:v>
                </c:pt>
                <c:pt idx="16369">
                  <c:v>1.617794275284</c:v>
                </c:pt>
                <c:pt idx="16370">
                  <c:v>1.617851018906</c:v>
                </c:pt>
                <c:pt idx="16371">
                  <c:v>1.6178977489469999</c:v>
                </c:pt>
                <c:pt idx="16372">
                  <c:v>1.6179376840590001</c:v>
                </c:pt>
                <c:pt idx="16373">
                  <c:v>1.6179761886599999</c:v>
                </c:pt>
                <c:pt idx="16374">
                  <c:v>1.6180180311200001</c:v>
                </c:pt>
                <c:pt idx="16375">
                  <c:v>1.6180639266970001</c:v>
                </c:pt>
                <c:pt idx="16376">
                  <c:v>1.6183735132220001</c:v>
                </c:pt>
                <c:pt idx="16377">
                  <c:v>1.6184818744659999</c:v>
                </c:pt>
                <c:pt idx="16378">
                  <c:v>1.618522167206</c:v>
                </c:pt>
                <c:pt idx="16379">
                  <c:v>1.6185897588730001</c:v>
                </c:pt>
                <c:pt idx="16380">
                  <c:v>1.6186177730560001</c:v>
                </c:pt>
                <c:pt idx="16381">
                  <c:v>1.618710875511</c:v>
                </c:pt>
                <c:pt idx="16382">
                  <c:v>1.6188117265699999</c:v>
                </c:pt>
                <c:pt idx="16383">
                  <c:v>1.6191495656970001</c:v>
                </c:pt>
                <c:pt idx="16384">
                  <c:v>1.619342923164</c:v>
                </c:pt>
                <c:pt idx="16385">
                  <c:v>1.619662880898</c:v>
                </c:pt>
                <c:pt idx="16386">
                  <c:v>1.619738698006</c:v>
                </c:pt>
                <c:pt idx="16387">
                  <c:v>1.6198211908339999</c:v>
                </c:pt>
                <c:pt idx="16388">
                  <c:v>1.619911313057</c:v>
                </c:pt>
                <c:pt idx="16389">
                  <c:v>1.6200053691859999</c:v>
                </c:pt>
                <c:pt idx="16390">
                  <c:v>1.6201096773150001</c:v>
                </c:pt>
                <c:pt idx="16391">
                  <c:v>1.620205163956</c:v>
                </c:pt>
                <c:pt idx="16392">
                  <c:v>1.6202242374419999</c:v>
                </c:pt>
                <c:pt idx="16393">
                  <c:v>1.6203249692920001</c:v>
                </c:pt>
                <c:pt idx="16394">
                  <c:v>1.620437145233</c:v>
                </c:pt>
                <c:pt idx="16395">
                  <c:v>1.6204847097399999</c:v>
                </c:pt>
                <c:pt idx="16396">
                  <c:v>1.620552301407</c:v>
                </c:pt>
                <c:pt idx="16397">
                  <c:v>1.6205807924269999</c:v>
                </c:pt>
                <c:pt idx="16398">
                  <c:v>1.6206566095349999</c:v>
                </c:pt>
                <c:pt idx="16399">
                  <c:v>1.6206827163699999</c:v>
                </c:pt>
                <c:pt idx="16400">
                  <c:v>1.6207547187810001</c:v>
                </c:pt>
                <c:pt idx="16401">
                  <c:v>1.6207987070080001</c:v>
                </c:pt>
                <c:pt idx="16402">
                  <c:v>1.6208534240720001</c:v>
                </c:pt>
                <c:pt idx="16403">
                  <c:v>1.6209058761599999</c:v>
                </c:pt>
                <c:pt idx="16404">
                  <c:v>1.6209999322890001</c:v>
                </c:pt>
                <c:pt idx="16405">
                  <c:v>1.621149659157</c:v>
                </c:pt>
                <c:pt idx="16406">
                  <c:v>1.621365070343</c:v>
                </c:pt>
                <c:pt idx="16407">
                  <c:v>1.62146115303</c:v>
                </c:pt>
                <c:pt idx="16408">
                  <c:v>1.6215537786480001</c:v>
                </c:pt>
                <c:pt idx="16409">
                  <c:v>1.621814727783</c:v>
                </c:pt>
                <c:pt idx="16410">
                  <c:v>1.6220034360890001</c:v>
                </c:pt>
                <c:pt idx="16411">
                  <c:v>1.622076392174</c:v>
                </c:pt>
                <c:pt idx="16412">
                  <c:v>1.6221745014190001</c:v>
                </c:pt>
                <c:pt idx="16413">
                  <c:v>1.622218608856</c:v>
                </c:pt>
                <c:pt idx="16414">
                  <c:v>1.6222589015960001</c:v>
                </c:pt>
                <c:pt idx="16415">
                  <c:v>1.6222975254059999</c:v>
                </c:pt>
                <c:pt idx="16416">
                  <c:v>1.6223444938660001</c:v>
                </c:pt>
                <c:pt idx="16417">
                  <c:v>1.6224302053449999</c:v>
                </c:pt>
                <c:pt idx="16418">
                  <c:v>1.6226010322569999</c:v>
                </c:pt>
                <c:pt idx="16419">
                  <c:v>1.6227421760559999</c:v>
                </c:pt>
                <c:pt idx="16420">
                  <c:v>1.622837781906</c:v>
                </c:pt>
                <c:pt idx="16421">
                  <c:v>1.6228895187379999</c:v>
                </c:pt>
                <c:pt idx="16422">
                  <c:v>1.6230002641679999</c:v>
                </c:pt>
                <c:pt idx="16423">
                  <c:v>1.6233481168749999</c:v>
                </c:pt>
                <c:pt idx="16424">
                  <c:v>1.623456597328</c:v>
                </c:pt>
                <c:pt idx="16425">
                  <c:v>1.6235607862470001</c:v>
                </c:pt>
                <c:pt idx="16426">
                  <c:v>1.6236352920529999</c:v>
                </c:pt>
                <c:pt idx="16427">
                  <c:v>1.6238614320760001</c:v>
                </c:pt>
                <c:pt idx="16428">
                  <c:v>1.6239614486689999</c:v>
                </c:pt>
                <c:pt idx="16429">
                  <c:v>1.624311208725</c:v>
                </c:pt>
                <c:pt idx="16430">
                  <c:v>1.6245260238649999</c:v>
                </c:pt>
                <c:pt idx="16431">
                  <c:v>1.624578118324</c:v>
                </c:pt>
                <c:pt idx="16432">
                  <c:v>1.624629616737</c:v>
                </c:pt>
                <c:pt idx="16433">
                  <c:v>1.624680042267</c:v>
                </c:pt>
                <c:pt idx="16434">
                  <c:v>1.624743461609</c:v>
                </c:pt>
                <c:pt idx="16435">
                  <c:v>1.624808907509</c:v>
                </c:pt>
                <c:pt idx="16436">
                  <c:v>1.624872803688</c:v>
                </c:pt>
                <c:pt idx="16437">
                  <c:v>1.624934434891</c:v>
                </c:pt>
                <c:pt idx="16438">
                  <c:v>1.625059366226</c:v>
                </c:pt>
                <c:pt idx="16439">
                  <c:v>1.625194191933</c:v>
                </c:pt>
                <c:pt idx="16440">
                  <c:v>1.6254398822780001</c:v>
                </c:pt>
                <c:pt idx="16441">
                  <c:v>1.6255332231520001</c:v>
                </c:pt>
                <c:pt idx="16442">
                  <c:v>1.6256383657460001</c:v>
                </c:pt>
                <c:pt idx="16443">
                  <c:v>1.625680327415</c:v>
                </c:pt>
                <c:pt idx="16444">
                  <c:v>1.625748991966</c:v>
                </c:pt>
                <c:pt idx="16445">
                  <c:v>1.6257809400559999</c:v>
                </c:pt>
                <c:pt idx="16446">
                  <c:v>1.6258568763729999</c:v>
                </c:pt>
                <c:pt idx="16447">
                  <c:v>1.6258811950680001</c:v>
                </c:pt>
                <c:pt idx="16448">
                  <c:v>1.6259464025499999</c:v>
                </c:pt>
                <c:pt idx="16449">
                  <c:v>1.6260311603549999</c:v>
                </c:pt>
                <c:pt idx="16450">
                  <c:v>1.626116156578</c:v>
                </c:pt>
                <c:pt idx="16451">
                  <c:v>1.6264276504520001</c:v>
                </c:pt>
                <c:pt idx="16452">
                  <c:v>1.6266752481460001</c:v>
                </c:pt>
                <c:pt idx="16453">
                  <c:v>1.627026557922</c:v>
                </c:pt>
                <c:pt idx="16454">
                  <c:v>1.6273521184919999</c:v>
                </c:pt>
                <c:pt idx="16455">
                  <c:v>1.627558350563</c:v>
                </c:pt>
                <c:pt idx="16456">
                  <c:v>1.6276142597200001</c:v>
                </c:pt>
                <c:pt idx="16457">
                  <c:v>1.62770485878</c:v>
                </c:pt>
                <c:pt idx="16458">
                  <c:v>1.6279550790790001</c:v>
                </c:pt>
                <c:pt idx="16459">
                  <c:v>1.6280667781830001</c:v>
                </c:pt>
                <c:pt idx="16460">
                  <c:v>1.6283234357830001</c:v>
                </c:pt>
                <c:pt idx="16461">
                  <c:v>1.628432035446</c:v>
                </c:pt>
                <c:pt idx="16462">
                  <c:v>1.6285674571990001</c:v>
                </c:pt>
                <c:pt idx="16463">
                  <c:v>1.628898620605</c:v>
                </c:pt>
                <c:pt idx="16464">
                  <c:v>1.628989696503</c:v>
                </c:pt>
                <c:pt idx="16465">
                  <c:v>1.6290506124499999</c:v>
                </c:pt>
                <c:pt idx="16466">
                  <c:v>1.629112839699</c:v>
                </c:pt>
                <c:pt idx="16467">
                  <c:v>1.6291944980619999</c:v>
                </c:pt>
                <c:pt idx="16468">
                  <c:v>1.629288196564</c:v>
                </c:pt>
                <c:pt idx="16469">
                  <c:v>1.6293320655820001</c:v>
                </c:pt>
                <c:pt idx="16470">
                  <c:v>1.6294034719470001</c:v>
                </c:pt>
                <c:pt idx="16471">
                  <c:v>1.6294597387309999</c:v>
                </c:pt>
                <c:pt idx="16472">
                  <c:v>1.6295101642609999</c:v>
                </c:pt>
                <c:pt idx="16473">
                  <c:v>1.629589796066</c:v>
                </c:pt>
                <c:pt idx="16474">
                  <c:v>1.629685640335</c:v>
                </c:pt>
                <c:pt idx="16475">
                  <c:v>1.6298137903209999</c:v>
                </c:pt>
                <c:pt idx="16476">
                  <c:v>1.629897713661</c:v>
                </c:pt>
                <c:pt idx="16477">
                  <c:v>1.630001425743</c:v>
                </c:pt>
                <c:pt idx="16478">
                  <c:v>1.6301445961000001</c:v>
                </c:pt>
                <c:pt idx="16479">
                  <c:v>1.6304656267169999</c:v>
                </c:pt>
                <c:pt idx="16480">
                  <c:v>1.630560278893</c:v>
                </c:pt>
                <c:pt idx="16481">
                  <c:v>1.6305844783779999</c:v>
                </c:pt>
                <c:pt idx="16482">
                  <c:v>1.630680799484</c:v>
                </c:pt>
                <c:pt idx="16483">
                  <c:v>1.630777478218</c:v>
                </c:pt>
                <c:pt idx="16484">
                  <c:v>1.630877614021</c:v>
                </c:pt>
                <c:pt idx="16485">
                  <c:v>1.6309684515</c:v>
                </c:pt>
                <c:pt idx="16486">
                  <c:v>1.6310671567920001</c:v>
                </c:pt>
                <c:pt idx="16487">
                  <c:v>1.6311866045000001</c:v>
                </c:pt>
                <c:pt idx="16488">
                  <c:v>1.631566643715</c:v>
                </c:pt>
                <c:pt idx="16489">
                  <c:v>1.631708741188</c:v>
                </c:pt>
                <c:pt idx="16490">
                  <c:v>1.6318261623379999</c:v>
                </c:pt>
                <c:pt idx="16491">
                  <c:v>1.631917834282</c:v>
                </c:pt>
                <c:pt idx="16492">
                  <c:v>1.632008552551</c:v>
                </c:pt>
                <c:pt idx="16493">
                  <c:v>1.6320954561230001</c:v>
                </c:pt>
                <c:pt idx="16494">
                  <c:v>1.6321806907650001</c:v>
                </c:pt>
                <c:pt idx="16495">
                  <c:v>1.6322295665740001</c:v>
                </c:pt>
                <c:pt idx="16496">
                  <c:v>1.6323230266569999</c:v>
                </c:pt>
                <c:pt idx="16497">
                  <c:v>1.6324089765550001</c:v>
                </c:pt>
                <c:pt idx="16498">
                  <c:v>1.632486581802</c:v>
                </c:pt>
                <c:pt idx="16499">
                  <c:v>1.6328136920930001</c:v>
                </c:pt>
                <c:pt idx="16500">
                  <c:v>1.6331667900089999</c:v>
                </c:pt>
                <c:pt idx="16501">
                  <c:v>1.6332387924189999</c:v>
                </c:pt>
                <c:pt idx="16502">
                  <c:v>1.6333059072489999</c:v>
                </c:pt>
                <c:pt idx="16503">
                  <c:v>1.633637189865</c:v>
                </c:pt>
                <c:pt idx="16504">
                  <c:v>1.633689761162</c:v>
                </c:pt>
                <c:pt idx="16505">
                  <c:v>1.6337481737140001</c:v>
                </c:pt>
                <c:pt idx="16506">
                  <c:v>1.6338007450100001</c:v>
                </c:pt>
                <c:pt idx="16507">
                  <c:v>1.63384282589</c:v>
                </c:pt>
                <c:pt idx="16508">
                  <c:v>1.634068369865</c:v>
                </c:pt>
                <c:pt idx="16509">
                  <c:v>1.634150862694</c:v>
                </c:pt>
                <c:pt idx="16510">
                  <c:v>1.6342287063600001</c:v>
                </c:pt>
                <c:pt idx="16511">
                  <c:v>1.6343417167659999</c:v>
                </c:pt>
                <c:pt idx="16512">
                  <c:v>1.634495377541</c:v>
                </c:pt>
                <c:pt idx="16513">
                  <c:v>1.6346551179890001</c:v>
                </c:pt>
                <c:pt idx="16514">
                  <c:v>1.6349569559099999</c:v>
                </c:pt>
                <c:pt idx="16515">
                  <c:v>1.6353112459179999</c:v>
                </c:pt>
                <c:pt idx="16516">
                  <c:v>1.6356137990949999</c:v>
                </c:pt>
                <c:pt idx="16517">
                  <c:v>1.635713338852</c:v>
                </c:pt>
                <c:pt idx="16518">
                  <c:v>1.635816931725</c:v>
                </c:pt>
                <c:pt idx="16519">
                  <c:v>1.6359536647799999</c:v>
                </c:pt>
                <c:pt idx="16520">
                  <c:v>1.63606762886</c:v>
                </c:pt>
                <c:pt idx="16521">
                  <c:v>1.6361639499659999</c:v>
                </c:pt>
                <c:pt idx="16522">
                  <c:v>1.636354446411</c:v>
                </c:pt>
                <c:pt idx="16523">
                  <c:v>1.6367002725599999</c:v>
                </c:pt>
                <c:pt idx="16524">
                  <c:v>1.636833906174</c:v>
                </c:pt>
                <c:pt idx="16525">
                  <c:v>1.6369578838350001</c:v>
                </c:pt>
                <c:pt idx="16526">
                  <c:v>1.6370033025740001</c:v>
                </c:pt>
                <c:pt idx="16527">
                  <c:v>1.637083172798</c:v>
                </c:pt>
                <c:pt idx="16528">
                  <c:v>1.637171268463</c:v>
                </c:pt>
                <c:pt idx="16529">
                  <c:v>1.6372319459919999</c:v>
                </c:pt>
                <c:pt idx="16530">
                  <c:v>1.6375263929370001</c:v>
                </c:pt>
                <c:pt idx="16531">
                  <c:v>1.6378359794620001</c:v>
                </c:pt>
                <c:pt idx="16532">
                  <c:v>1.637894153595</c:v>
                </c:pt>
                <c:pt idx="16533">
                  <c:v>1.6379423141480001</c:v>
                </c:pt>
                <c:pt idx="16534">
                  <c:v>1.6379880905149999</c:v>
                </c:pt>
                <c:pt idx="16535">
                  <c:v>1.6380294561390001</c:v>
                </c:pt>
                <c:pt idx="16536">
                  <c:v>1.6380691528319999</c:v>
                </c:pt>
                <c:pt idx="16537">
                  <c:v>1.638114929199</c:v>
                </c:pt>
                <c:pt idx="16538">
                  <c:v>1.638166308403</c:v>
                </c:pt>
                <c:pt idx="16539">
                  <c:v>1.638217926025</c:v>
                </c:pt>
                <c:pt idx="16540">
                  <c:v>1.6382689476009999</c:v>
                </c:pt>
                <c:pt idx="16541">
                  <c:v>1.6383134126659999</c:v>
                </c:pt>
                <c:pt idx="16542">
                  <c:v>1.638351798058</c:v>
                </c:pt>
                <c:pt idx="16543">
                  <c:v>1.638438105583</c:v>
                </c:pt>
                <c:pt idx="16544">
                  <c:v>1.6387650966639999</c:v>
                </c:pt>
                <c:pt idx="16545">
                  <c:v>1.6387876272199999</c:v>
                </c:pt>
                <c:pt idx="16546">
                  <c:v>1.6388607025149999</c:v>
                </c:pt>
                <c:pt idx="16547">
                  <c:v>1.638890981674</c:v>
                </c:pt>
                <c:pt idx="16548">
                  <c:v>1.6389592885969999</c:v>
                </c:pt>
                <c:pt idx="16549">
                  <c:v>1.6390107870099999</c:v>
                </c:pt>
                <c:pt idx="16550">
                  <c:v>1.639064311981</c:v>
                </c:pt>
                <c:pt idx="16551">
                  <c:v>1.6391284465789999</c:v>
                </c:pt>
                <c:pt idx="16552">
                  <c:v>1.6391607522959999</c:v>
                </c:pt>
                <c:pt idx="16553">
                  <c:v>1.6392531394959999</c:v>
                </c:pt>
                <c:pt idx="16554">
                  <c:v>1.6394380331039999</c:v>
                </c:pt>
                <c:pt idx="16555">
                  <c:v>1.639550089836</c:v>
                </c:pt>
                <c:pt idx="16556">
                  <c:v>1.6396402120589999</c:v>
                </c:pt>
                <c:pt idx="16557">
                  <c:v>1.639742016792</c:v>
                </c:pt>
                <c:pt idx="16558">
                  <c:v>1.639796614647</c:v>
                </c:pt>
                <c:pt idx="16559">
                  <c:v>1.6398931741709999</c:v>
                </c:pt>
                <c:pt idx="16560">
                  <c:v>1.639982223511</c:v>
                </c:pt>
                <c:pt idx="16561">
                  <c:v>1.6400725841520001</c:v>
                </c:pt>
                <c:pt idx="16562">
                  <c:v>1.6401677131650001</c:v>
                </c:pt>
                <c:pt idx="16563">
                  <c:v>1.640283942223</c:v>
                </c:pt>
                <c:pt idx="16564">
                  <c:v>1.6404293775559999</c:v>
                </c:pt>
                <c:pt idx="16565">
                  <c:v>1.6405582427980001</c:v>
                </c:pt>
                <c:pt idx="16566">
                  <c:v>1.640688896179</c:v>
                </c:pt>
                <c:pt idx="16567">
                  <c:v>1.6408329010010001</c:v>
                </c:pt>
                <c:pt idx="16568">
                  <c:v>1.6411432027820001</c:v>
                </c:pt>
                <c:pt idx="16569">
                  <c:v>1.6413515806200001</c:v>
                </c:pt>
                <c:pt idx="16570">
                  <c:v>1.641507148743</c:v>
                </c:pt>
                <c:pt idx="16571">
                  <c:v>1.6416969299319999</c:v>
                </c:pt>
                <c:pt idx="16572">
                  <c:v>1.6418042182920001</c:v>
                </c:pt>
                <c:pt idx="16573">
                  <c:v>1.6419047117229999</c:v>
                </c:pt>
                <c:pt idx="16574">
                  <c:v>1.6422299146649999</c:v>
                </c:pt>
                <c:pt idx="16575">
                  <c:v>1.642534375191</c:v>
                </c:pt>
                <c:pt idx="16576">
                  <c:v>1.642768979073</c:v>
                </c:pt>
                <c:pt idx="16577">
                  <c:v>1.6428265571589999</c:v>
                </c:pt>
                <c:pt idx="16578">
                  <c:v>1.6428848505019999</c:v>
                </c:pt>
                <c:pt idx="16579">
                  <c:v>1.642965912819</c:v>
                </c:pt>
                <c:pt idx="16580">
                  <c:v>1.6430536508560001</c:v>
                </c:pt>
                <c:pt idx="16581">
                  <c:v>1.6430957317349999</c:v>
                </c:pt>
                <c:pt idx="16582">
                  <c:v>1.64317035675</c:v>
                </c:pt>
                <c:pt idx="16583">
                  <c:v>1.6432328224179999</c:v>
                </c:pt>
                <c:pt idx="16584">
                  <c:v>1.643345594406</c:v>
                </c:pt>
                <c:pt idx="16585">
                  <c:v>1.6436207294459999</c:v>
                </c:pt>
                <c:pt idx="16586">
                  <c:v>1.643716931343</c:v>
                </c:pt>
                <c:pt idx="16587">
                  <c:v>1.643769979477</c:v>
                </c:pt>
                <c:pt idx="16588">
                  <c:v>1.6438095569610001</c:v>
                </c:pt>
                <c:pt idx="16589">
                  <c:v>1.643879294395</c:v>
                </c:pt>
                <c:pt idx="16590">
                  <c:v>1.643909454346</c:v>
                </c:pt>
                <c:pt idx="16591">
                  <c:v>1.6439893245699999</c:v>
                </c:pt>
                <c:pt idx="16592">
                  <c:v>1.644018650055</c:v>
                </c:pt>
                <c:pt idx="16593">
                  <c:v>1.6440815925600001</c:v>
                </c:pt>
                <c:pt idx="16594">
                  <c:v>1.6441578865049999</c:v>
                </c:pt>
                <c:pt idx="16595">
                  <c:v>1.644296765327</c:v>
                </c:pt>
                <c:pt idx="16596">
                  <c:v>1.6443920135500001</c:v>
                </c:pt>
                <c:pt idx="16597">
                  <c:v>1.644568920135</c:v>
                </c:pt>
                <c:pt idx="16598">
                  <c:v>1.644723773003</c:v>
                </c:pt>
                <c:pt idx="16599">
                  <c:v>1.6450670957569999</c:v>
                </c:pt>
                <c:pt idx="16600">
                  <c:v>1.6452947855</c:v>
                </c:pt>
                <c:pt idx="16601">
                  <c:v>1.645427465439</c:v>
                </c:pt>
                <c:pt idx="16602">
                  <c:v>1.645765781403</c:v>
                </c:pt>
                <c:pt idx="16603">
                  <c:v>1.646078944206</c:v>
                </c:pt>
                <c:pt idx="16604">
                  <c:v>1.646193146706</c:v>
                </c:pt>
                <c:pt idx="16605">
                  <c:v>1.6462641954420001</c:v>
                </c:pt>
                <c:pt idx="16606">
                  <c:v>1.646344065666</c:v>
                </c:pt>
                <c:pt idx="16607">
                  <c:v>1.6464073657989999</c:v>
                </c:pt>
                <c:pt idx="16608">
                  <c:v>1.6464812755580001</c:v>
                </c:pt>
                <c:pt idx="16609">
                  <c:v>1.6465493440629999</c:v>
                </c:pt>
                <c:pt idx="16610">
                  <c:v>1.6467609405520001</c:v>
                </c:pt>
                <c:pt idx="16611">
                  <c:v>1.646852254868</c:v>
                </c:pt>
                <c:pt idx="16612">
                  <c:v>1.6469173431399999</c:v>
                </c:pt>
                <c:pt idx="16613">
                  <c:v>1.647157669067</c:v>
                </c:pt>
                <c:pt idx="16614">
                  <c:v>1.6472756862639999</c:v>
                </c:pt>
                <c:pt idx="16615">
                  <c:v>1.647371888161</c:v>
                </c:pt>
                <c:pt idx="16616">
                  <c:v>1.6475276947019999</c:v>
                </c:pt>
                <c:pt idx="16617">
                  <c:v>1.6476715803149999</c:v>
                </c:pt>
                <c:pt idx="16618">
                  <c:v>1.647838354111</c:v>
                </c:pt>
                <c:pt idx="16619">
                  <c:v>1.648024201393</c:v>
                </c:pt>
                <c:pt idx="16620">
                  <c:v>1.648194313049</c:v>
                </c:pt>
                <c:pt idx="16621">
                  <c:v>1.6484075784679999</c:v>
                </c:pt>
                <c:pt idx="16622">
                  <c:v>1.648582458496</c:v>
                </c:pt>
                <c:pt idx="16623">
                  <c:v>1.648849010468</c:v>
                </c:pt>
                <c:pt idx="16624">
                  <c:v>1.649245738983</c:v>
                </c:pt>
                <c:pt idx="16625">
                  <c:v>1.6496891975400001</c:v>
                </c:pt>
                <c:pt idx="16626">
                  <c:v>1.650124549866</c:v>
                </c:pt>
                <c:pt idx="16627">
                  <c:v>1.6505566835400001</c:v>
                </c:pt>
                <c:pt idx="16628">
                  <c:v>1.6510095596309999</c:v>
                </c:pt>
                <c:pt idx="16629">
                  <c:v>1.651425719261</c:v>
                </c:pt>
                <c:pt idx="16630">
                  <c:v>1.6518838405609999</c:v>
                </c:pt>
                <c:pt idx="16631">
                  <c:v>1.652294039726</c:v>
                </c:pt>
                <c:pt idx="16632">
                  <c:v>1.652737736702</c:v>
                </c:pt>
                <c:pt idx="16633">
                  <c:v>1.6531062126160001</c:v>
                </c:pt>
                <c:pt idx="16634">
                  <c:v>1.6532700061800001</c:v>
                </c:pt>
                <c:pt idx="16635">
                  <c:v>1.6533974409100001</c:v>
                </c:pt>
                <c:pt idx="16636">
                  <c:v>1.65347802639</c:v>
                </c:pt>
                <c:pt idx="16637">
                  <c:v>1.6535762548449999</c:v>
                </c:pt>
                <c:pt idx="16638">
                  <c:v>1.653615951538</c:v>
                </c:pt>
                <c:pt idx="16639">
                  <c:v>1.653692364693</c:v>
                </c:pt>
                <c:pt idx="16640">
                  <c:v>1.65371966362</c:v>
                </c:pt>
                <c:pt idx="16641">
                  <c:v>1.653771281242</c:v>
                </c:pt>
                <c:pt idx="16642">
                  <c:v>1.65383040905</c:v>
                </c:pt>
                <c:pt idx="16643">
                  <c:v>1.6538716554640001</c:v>
                </c:pt>
                <c:pt idx="16644">
                  <c:v>1.653916835785</c:v>
                </c:pt>
                <c:pt idx="16645">
                  <c:v>1.6539651155470001</c:v>
                </c:pt>
                <c:pt idx="16646">
                  <c:v>1.65402328968</c:v>
                </c:pt>
                <c:pt idx="16647">
                  <c:v>1.6540905237200001</c:v>
                </c:pt>
                <c:pt idx="16648">
                  <c:v>1.6541221141819999</c:v>
                </c:pt>
                <c:pt idx="16649">
                  <c:v>1.654161691666</c:v>
                </c:pt>
                <c:pt idx="16650">
                  <c:v>1.654229640961</c:v>
                </c:pt>
                <c:pt idx="16651">
                  <c:v>1.654246330261</c:v>
                </c:pt>
                <c:pt idx="16652">
                  <c:v>1.654304027557</c:v>
                </c:pt>
                <c:pt idx="16653">
                  <c:v>1.654348134995</c:v>
                </c:pt>
                <c:pt idx="16654">
                  <c:v>1.6543729305270001</c:v>
                </c:pt>
                <c:pt idx="16655">
                  <c:v>1.6544098854060001</c:v>
                </c:pt>
                <c:pt idx="16656">
                  <c:v>1.654439806938</c:v>
                </c:pt>
                <c:pt idx="16657">
                  <c:v>1.654509544373</c:v>
                </c:pt>
                <c:pt idx="16658">
                  <c:v>1.654541730881</c:v>
                </c:pt>
                <c:pt idx="16659">
                  <c:v>1.6545702219009999</c:v>
                </c:pt>
                <c:pt idx="16660">
                  <c:v>1.6546059846879999</c:v>
                </c:pt>
                <c:pt idx="16661">
                  <c:v>1.6546574831009999</c:v>
                </c:pt>
                <c:pt idx="16662">
                  <c:v>1.6547009944919999</c:v>
                </c:pt>
                <c:pt idx="16663">
                  <c:v>1.6547393798829999</c:v>
                </c:pt>
                <c:pt idx="16664">
                  <c:v>1.6548246145250001</c:v>
                </c:pt>
                <c:pt idx="16665">
                  <c:v>1.6548634767529999</c:v>
                </c:pt>
                <c:pt idx="16666">
                  <c:v>1.6549305915829999</c:v>
                </c:pt>
                <c:pt idx="16667">
                  <c:v>1.655103325844</c:v>
                </c:pt>
                <c:pt idx="16668">
                  <c:v>1.6551169157029999</c:v>
                </c:pt>
                <c:pt idx="16669">
                  <c:v>1.655170679092</c:v>
                </c:pt>
                <c:pt idx="16670">
                  <c:v>1.6552083492280001</c:v>
                </c:pt>
                <c:pt idx="16671">
                  <c:v>1.6552407741549999</c:v>
                </c:pt>
                <c:pt idx="16672">
                  <c:v>1.655267238617</c:v>
                </c:pt>
                <c:pt idx="16673">
                  <c:v>1.6554275751109999</c:v>
                </c:pt>
                <c:pt idx="16674">
                  <c:v>1.6555256843570001</c:v>
                </c:pt>
                <c:pt idx="16675">
                  <c:v>1.655738115311</c:v>
                </c:pt>
                <c:pt idx="16676">
                  <c:v>1.655938029289</c:v>
                </c:pt>
                <c:pt idx="16677">
                  <c:v>1.656082391739</c:v>
                </c:pt>
                <c:pt idx="16678">
                  <c:v>1.65631878376</c:v>
                </c:pt>
                <c:pt idx="16679">
                  <c:v>1.6563900709149999</c:v>
                </c:pt>
                <c:pt idx="16680">
                  <c:v>1.6564586162570001</c:v>
                </c:pt>
                <c:pt idx="16681">
                  <c:v>1.6565650701520001</c:v>
                </c:pt>
                <c:pt idx="16682">
                  <c:v>1.6567500829699999</c:v>
                </c:pt>
                <c:pt idx="16683">
                  <c:v>1.6568174362179999</c:v>
                </c:pt>
                <c:pt idx="16684">
                  <c:v>1.6568946838380001</c:v>
                </c:pt>
                <c:pt idx="16685">
                  <c:v>1.656973004341</c:v>
                </c:pt>
                <c:pt idx="16686">
                  <c:v>1.6570538282389999</c:v>
                </c:pt>
                <c:pt idx="16687">
                  <c:v>1.6571205854419999</c:v>
                </c:pt>
                <c:pt idx="16688">
                  <c:v>1.657184720039</c:v>
                </c:pt>
                <c:pt idx="16689">
                  <c:v>1.6572419404980001</c:v>
                </c:pt>
                <c:pt idx="16690">
                  <c:v>1.657296061516</c:v>
                </c:pt>
                <c:pt idx="16691">
                  <c:v>1.657509684563</c:v>
                </c:pt>
                <c:pt idx="16692">
                  <c:v>1.6575930118560001</c:v>
                </c:pt>
                <c:pt idx="16693">
                  <c:v>1.6576428413390001</c:v>
                </c:pt>
                <c:pt idx="16694">
                  <c:v>1.657685875893</c:v>
                </c:pt>
                <c:pt idx="16695">
                  <c:v>1.657722830772</c:v>
                </c:pt>
                <c:pt idx="16696">
                  <c:v>1.6578266620640001</c:v>
                </c:pt>
                <c:pt idx="16697">
                  <c:v>1.657938718796</c:v>
                </c:pt>
                <c:pt idx="16698">
                  <c:v>1.657993793488</c:v>
                </c:pt>
                <c:pt idx="16699">
                  <c:v>1.6581058502199999</c:v>
                </c:pt>
                <c:pt idx="16700">
                  <c:v>1.6582685709</c:v>
                </c:pt>
                <c:pt idx="16701">
                  <c:v>1.6585297584530001</c:v>
                </c:pt>
                <c:pt idx="16702">
                  <c:v>1.658790707588</c:v>
                </c:pt>
                <c:pt idx="16703">
                  <c:v>1.659051656723</c:v>
                </c:pt>
                <c:pt idx="16704">
                  <c:v>1.6591894626620001</c:v>
                </c:pt>
                <c:pt idx="16705">
                  <c:v>1.6592646837230001</c:v>
                </c:pt>
                <c:pt idx="16706">
                  <c:v>1.659314751625</c:v>
                </c:pt>
                <c:pt idx="16707">
                  <c:v>1.659366965294</c:v>
                </c:pt>
                <c:pt idx="16708">
                  <c:v>1.659417748451</c:v>
                </c:pt>
                <c:pt idx="16709">
                  <c:v>1.659470677376</c:v>
                </c:pt>
                <c:pt idx="16710">
                  <c:v>1.659507513046</c:v>
                </c:pt>
                <c:pt idx="16711">
                  <c:v>1.6595534086229999</c:v>
                </c:pt>
                <c:pt idx="16712">
                  <c:v>1.6596058607099999</c:v>
                </c:pt>
                <c:pt idx="16713">
                  <c:v>1.6596598625179999</c:v>
                </c:pt>
                <c:pt idx="16714">
                  <c:v>1.6597017049789999</c:v>
                </c:pt>
                <c:pt idx="16715">
                  <c:v>1.659755349159</c:v>
                </c:pt>
                <c:pt idx="16716">
                  <c:v>1.6598094701770001</c:v>
                </c:pt>
                <c:pt idx="16717">
                  <c:v>1.659951329231</c:v>
                </c:pt>
                <c:pt idx="16718">
                  <c:v>1.6600502729419999</c:v>
                </c:pt>
                <c:pt idx="16719">
                  <c:v>1.6600877046589999</c:v>
                </c:pt>
                <c:pt idx="16720">
                  <c:v>1.6601462364199999</c:v>
                </c:pt>
                <c:pt idx="16721">
                  <c:v>1.6601780653</c:v>
                </c:pt>
                <c:pt idx="16722">
                  <c:v>1.6602456569670001</c:v>
                </c:pt>
                <c:pt idx="16723">
                  <c:v>1.6602648496629999</c:v>
                </c:pt>
                <c:pt idx="16724">
                  <c:v>1.660612344742</c:v>
                </c:pt>
                <c:pt idx="16725">
                  <c:v>1.6609308719639999</c:v>
                </c:pt>
                <c:pt idx="16726">
                  <c:v>1.6610614061360001</c:v>
                </c:pt>
                <c:pt idx="16727">
                  <c:v>1.661111116409</c:v>
                </c:pt>
                <c:pt idx="16728">
                  <c:v>1.661192774773</c:v>
                </c:pt>
                <c:pt idx="16729">
                  <c:v>1.6613929271700001</c:v>
                </c:pt>
                <c:pt idx="16730">
                  <c:v>1.6617143154139999</c:v>
                </c:pt>
                <c:pt idx="16731">
                  <c:v>1.661996126175</c:v>
                </c:pt>
                <c:pt idx="16732">
                  <c:v>1.662053465843</c:v>
                </c:pt>
                <c:pt idx="16733">
                  <c:v>1.66210603714</c:v>
                </c:pt>
                <c:pt idx="16734">
                  <c:v>1.6621577739719999</c:v>
                </c:pt>
                <c:pt idx="16735">
                  <c:v>1.6622093915939999</c:v>
                </c:pt>
                <c:pt idx="16736">
                  <c:v>1.662258505821</c:v>
                </c:pt>
                <c:pt idx="16737">
                  <c:v>1.6622973680499999</c:v>
                </c:pt>
                <c:pt idx="16738">
                  <c:v>1.662342071533</c:v>
                </c:pt>
                <c:pt idx="16739">
                  <c:v>1.662427425385</c:v>
                </c:pt>
                <c:pt idx="16740">
                  <c:v>1.662486076355</c:v>
                </c:pt>
                <c:pt idx="16741">
                  <c:v>1.662525296211</c:v>
                </c:pt>
                <c:pt idx="16742">
                  <c:v>1.662567019463</c:v>
                </c:pt>
                <c:pt idx="16743">
                  <c:v>1.6626145839690001</c:v>
                </c:pt>
                <c:pt idx="16744">
                  <c:v>1.6626572608950001</c:v>
                </c:pt>
                <c:pt idx="16745">
                  <c:v>1.6629030704500001</c:v>
                </c:pt>
                <c:pt idx="16746">
                  <c:v>1.662984609604</c:v>
                </c:pt>
                <c:pt idx="16747">
                  <c:v>1.663077950478</c:v>
                </c:pt>
                <c:pt idx="16748">
                  <c:v>1.663173913956</c:v>
                </c:pt>
                <c:pt idx="16749">
                  <c:v>1.663272500038</c:v>
                </c:pt>
                <c:pt idx="16750">
                  <c:v>1.6633654832839999</c:v>
                </c:pt>
                <c:pt idx="16751">
                  <c:v>1.6634631156919999</c:v>
                </c:pt>
                <c:pt idx="16752">
                  <c:v>1.663815975189</c:v>
                </c:pt>
                <c:pt idx="16753">
                  <c:v>1.663937091827</c:v>
                </c:pt>
                <c:pt idx="16754">
                  <c:v>1.664082765579</c:v>
                </c:pt>
                <c:pt idx="16755">
                  <c:v>1.6644073724749999</c:v>
                </c:pt>
                <c:pt idx="16756">
                  <c:v>1.6645684242250001</c:v>
                </c:pt>
                <c:pt idx="16757">
                  <c:v>1.664875388145</c:v>
                </c:pt>
                <c:pt idx="16758">
                  <c:v>1.665000081062</c:v>
                </c:pt>
                <c:pt idx="16759">
                  <c:v>1.6650604009629999</c:v>
                </c:pt>
                <c:pt idx="16760">
                  <c:v>1.665118455887</c:v>
                </c:pt>
                <c:pt idx="16761">
                  <c:v>1.6652759313579999</c:v>
                </c:pt>
                <c:pt idx="16762">
                  <c:v>1.6656261682510001</c:v>
                </c:pt>
                <c:pt idx="16763">
                  <c:v>1.6657605171200001</c:v>
                </c:pt>
                <c:pt idx="16764">
                  <c:v>1.665880680084</c:v>
                </c:pt>
                <c:pt idx="16765">
                  <c:v>1.6660205125809999</c:v>
                </c:pt>
                <c:pt idx="16766">
                  <c:v>1.666261434555</c:v>
                </c:pt>
                <c:pt idx="16767">
                  <c:v>1.66631102562</c:v>
                </c:pt>
                <c:pt idx="16768">
                  <c:v>1.6663613319399999</c:v>
                </c:pt>
                <c:pt idx="16769">
                  <c:v>1.6664512157439999</c:v>
                </c:pt>
                <c:pt idx="16770">
                  <c:v>1.6664927005770001</c:v>
                </c:pt>
                <c:pt idx="16771">
                  <c:v>1.666538834572</c:v>
                </c:pt>
                <c:pt idx="16772">
                  <c:v>1.6665818691250001</c:v>
                </c:pt>
                <c:pt idx="16773">
                  <c:v>1.6666342020030001</c:v>
                </c:pt>
                <c:pt idx="16774">
                  <c:v>1.6666928529739999</c:v>
                </c:pt>
                <c:pt idx="16775">
                  <c:v>1.666752576828</c:v>
                </c:pt>
                <c:pt idx="16776">
                  <c:v>1.6668052673339999</c:v>
                </c:pt>
                <c:pt idx="16777">
                  <c:v>1.666868329048</c:v>
                </c:pt>
                <c:pt idx="16778">
                  <c:v>1.667064547539</c:v>
                </c:pt>
                <c:pt idx="16779">
                  <c:v>1.6672087907790001</c:v>
                </c:pt>
                <c:pt idx="16780">
                  <c:v>1.6672970056530001</c:v>
                </c:pt>
                <c:pt idx="16781">
                  <c:v>1.6673686504359999</c:v>
                </c:pt>
                <c:pt idx="16782">
                  <c:v>1.6673929691310001</c:v>
                </c:pt>
                <c:pt idx="16783">
                  <c:v>1.667465686798</c:v>
                </c:pt>
                <c:pt idx="16784">
                  <c:v>1.6675003767009999</c:v>
                </c:pt>
                <c:pt idx="16785">
                  <c:v>1.667564034462</c:v>
                </c:pt>
                <c:pt idx="16786">
                  <c:v>1.6676517724990001</c:v>
                </c:pt>
                <c:pt idx="16787">
                  <c:v>1.6679340600970001</c:v>
                </c:pt>
                <c:pt idx="16788">
                  <c:v>1.66805768013</c:v>
                </c:pt>
                <c:pt idx="16789">
                  <c:v>1.668209552765</c:v>
                </c:pt>
                <c:pt idx="16790">
                  <c:v>1.66831600666</c:v>
                </c:pt>
                <c:pt idx="16791">
                  <c:v>1.66848897934</c:v>
                </c:pt>
                <c:pt idx="16792">
                  <c:v>1.6685751676559999</c:v>
                </c:pt>
                <c:pt idx="16793">
                  <c:v>1.668657422066</c:v>
                </c:pt>
                <c:pt idx="16794">
                  <c:v>1.668738722801</c:v>
                </c:pt>
                <c:pt idx="16795">
                  <c:v>1.6688108444209999</c:v>
                </c:pt>
                <c:pt idx="16796">
                  <c:v>1.669131040573</c:v>
                </c:pt>
                <c:pt idx="16797">
                  <c:v>1.669239997864</c:v>
                </c:pt>
                <c:pt idx="16798">
                  <c:v>1.6693164110180001</c:v>
                </c:pt>
                <c:pt idx="16799">
                  <c:v>1.669359564781</c:v>
                </c:pt>
                <c:pt idx="16800">
                  <c:v>1.669402360916</c:v>
                </c:pt>
                <c:pt idx="16801">
                  <c:v>1.6694524288179999</c:v>
                </c:pt>
                <c:pt idx="16802">
                  <c:v>1.66953754425</c:v>
                </c:pt>
                <c:pt idx="16803">
                  <c:v>1.6696289777760001</c:v>
                </c:pt>
                <c:pt idx="16804">
                  <c:v>1.6698971986769999</c:v>
                </c:pt>
                <c:pt idx="16805">
                  <c:v>1.669983506203</c:v>
                </c:pt>
                <c:pt idx="16806">
                  <c:v>1.6700533628459999</c:v>
                </c:pt>
                <c:pt idx="16807">
                  <c:v>1.67008471489</c:v>
                </c:pt>
                <c:pt idx="16808">
                  <c:v>1.6701438426969999</c:v>
                </c:pt>
                <c:pt idx="16809">
                  <c:v>1.6701937913889999</c:v>
                </c:pt>
                <c:pt idx="16810">
                  <c:v>1.6702437400820001</c:v>
                </c:pt>
                <c:pt idx="16811">
                  <c:v>1.67031276226</c:v>
                </c:pt>
                <c:pt idx="16812">
                  <c:v>1.6703475713730001</c:v>
                </c:pt>
                <c:pt idx="16813">
                  <c:v>1.67042028904</c:v>
                </c:pt>
                <c:pt idx="16814">
                  <c:v>1.6704456806179999</c:v>
                </c:pt>
                <c:pt idx="16815">
                  <c:v>1.6705168485640001</c:v>
                </c:pt>
                <c:pt idx="16816">
                  <c:v>1.6706094741819999</c:v>
                </c:pt>
                <c:pt idx="16817">
                  <c:v>1.670702219009</c:v>
                </c:pt>
                <c:pt idx="16818">
                  <c:v>1.6707866191859999</c:v>
                </c:pt>
                <c:pt idx="16819">
                  <c:v>1.670874834061</c:v>
                </c:pt>
                <c:pt idx="16820">
                  <c:v>1.6712312698359999</c:v>
                </c:pt>
                <c:pt idx="16821">
                  <c:v>1.671324849129</c:v>
                </c:pt>
                <c:pt idx="16822">
                  <c:v>1.6713871955870001</c:v>
                </c:pt>
                <c:pt idx="16823">
                  <c:v>1.671534776688</c:v>
                </c:pt>
                <c:pt idx="16824">
                  <c:v>1.671627402306</c:v>
                </c:pt>
                <c:pt idx="16825">
                  <c:v>1.671729207039</c:v>
                </c:pt>
                <c:pt idx="16826">
                  <c:v>1.67177271843</c:v>
                </c:pt>
                <c:pt idx="16827">
                  <c:v>1.6718169450760001</c:v>
                </c:pt>
                <c:pt idx="16828">
                  <c:v>1.671864509583</c:v>
                </c:pt>
                <c:pt idx="16829">
                  <c:v>1.6719167232509999</c:v>
                </c:pt>
                <c:pt idx="16830">
                  <c:v>1.6719731092450001</c:v>
                </c:pt>
                <c:pt idx="16831">
                  <c:v>1.6720252037050001</c:v>
                </c:pt>
                <c:pt idx="16832">
                  <c:v>1.6721127033230001</c:v>
                </c:pt>
                <c:pt idx="16833">
                  <c:v>1.6721588373180001</c:v>
                </c:pt>
                <c:pt idx="16834">
                  <c:v>1.672194242477</c:v>
                </c:pt>
                <c:pt idx="16835">
                  <c:v>1.672231674194</c:v>
                </c:pt>
                <c:pt idx="16836">
                  <c:v>1.672283887863</c:v>
                </c:pt>
                <c:pt idx="16837">
                  <c:v>1.6723457574839999</c:v>
                </c:pt>
                <c:pt idx="16838">
                  <c:v>1.6724116802219999</c:v>
                </c:pt>
                <c:pt idx="16839">
                  <c:v>1.6726635694500001</c:v>
                </c:pt>
                <c:pt idx="16840">
                  <c:v>1.67273914814</c:v>
                </c:pt>
                <c:pt idx="16841">
                  <c:v>1.6728222370150001</c:v>
                </c:pt>
                <c:pt idx="16842">
                  <c:v>1.6729087829589999</c:v>
                </c:pt>
                <c:pt idx="16843">
                  <c:v>1.673142671585</c:v>
                </c:pt>
                <c:pt idx="16844">
                  <c:v>1.6734640598299999</c:v>
                </c:pt>
                <c:pt idx="16845">
                  <c:v>1.673616051674</c:v>
                </c:pt>
                <c:pt idx="16846">
                  <c:v>1.6737124919890001</c:v>
                </c:pt>
                <c:pt idx="16847">
                  <c:v>1.6737629175190001</c:v>
                </c:pt>
                <c:pt idx="16848">
                  <c:v>1.673806428909</c:v>
                </c:pt>
                <c:pt idx="16849">
                  <c:v>1.6738563776019999</c:v>
                </c:pt>
                <c:pt idx="16850">
                  <c:v>1.673908472061</c:v>
                </c:pt>
                <c:pt idx="16851">
                  <c:v>1.6739643812180001</c:v>
                </c:pt>
                <c:pt idx="16852">
                  <c:v>1.67402613163</c:v>
                </c:pt>
                <c:pt idx="16853">
                  <c:v>1.674087882042</c:v>
                </c:pt>
                <c:pt idx="16854">
                  <c:v>1.6744040250779999</c:v>
                </c:pt>
                <c:pt idx="16855">
                  <c:v>1.674503564835</c:v>
                </c:pt>
                <c:pt idx="16856">
                  <c:v>1.674633741379</c:v>
                </c:pt>
                <c:pt idx="16857">
                  <c:v>1.6747126579280001</c:v>
                </c:pt>
                <c:pt idx="16858">
                  <c:v>1.6747982501980001</c:v>
                </c:pt>
                <c:pt idx="16859">
                  <c:v>1.6749436855319999</c:v>
                </c:pt>
                <c:pt idx="16860">
                  <c:v>1.6750710010530001</c:v>
                </c:pt>
                <c:pt idx="16861">
                  <c:v>1.6754171848299999</c:v>
                </c:pt>
                <c:pt idx="16862">
                  <c:v>1.6757791042329999</c:v>
                </c:pt>
                <c:pt idx="16863">
                  <c:v>1.6759178638459999</c:v>
                </c:pt>
                <c:pt idx="16864">
                  <c:v>1.6760450601579999</c:v>
                </c:pt>
                <c:pt idx="16865">
                  <c:v>1.6763603687290001</c:v>
                </c:pt>
                <c:pt idx="16866">
                  <c:v>1.676421403885</c:v>
                </c:pt>
                <c:pt idx="16867">
                  <c:v>1.6764812469479999</c:v>
                </c:pt>
                <c:pt idx="16868">
                  <c:v>1.676535487175</c:v>
                </c:pt>
                <c:pt idx="16869">
                  <c:v>1.6765786409379999</c:v>
                </c:pt>
                <c:pt idx="16870">
                  <c:v>1.676622033119</c:v>
                </c:pt>
                <c:pt idx="16871">
                  <c:v>1.6766624450680001</c:v>
                </c:pt>
                <c:pt idx="16872">
                  <c:v>1.6767069101330001</c:v>
                </c:pt>
                <c:pt idx="16873">
                  <c:v>1.6768053770069999</c:v>
                </c:pt>
                <c:pt idx="16874">
                  <c:v>1.676892757416</c:v>
                </c:pt>
                <c:pt idx="16875">
                  <c:v>1.6769616603849999</c:v>
                </c:pt>
                <c:pt idx="16876">
                  <c:v>1.67706656456</c:v>
                </c:pt>
                <c:pt idx="16877">
                  <c:v>1.677110075951</c:v>
                </c:pt>
                <c:pt idx="16878">
                  <c:v>1.677209496498</c:v>
                </c:pt>
                <c:pt idx="16879">
                  <c:v>1.6773808002470001</c:v>
                </c:pt>
                <c:pt idx="16880">
                  <c:v>1.677484869957</c:v>
                </c:pt>
                <c:pt idx="16881">
                  <c:v>1.6775124073030001</c:v>
                </c:pt>
                <c:pt idx="16882">
                  <c:v>1.6775841712949999</c:v>
                </c:pt>
                <c:pt idx="16883">
                  <c:v>1.677674889565</c:v>
                </c:pt>
                <c:pt idx="16884">
                  <c:v>1.6777145862580001</c:v>
                </c:pt>
                <c:pt idx="16885">
                  <c:v>1.6778191328050001</c:v>
                </c:pt>
                <c:pt idx="16886">
                  <c:v>1.6779154539109999</c:v>
                </c:pt>
                <c:pt idx="16887">
                  <c:v>1.6782534122470001</c:v>
                </c:pt>
                <c:pt idx="16888">
                  <c:v>1.6786332130429999</c:v>
                </c:pt>
                <c:pt idx="16889">
                  <c:v>1.6788743734360001</c:v>
                </c:pt>
                <c:pt idx="16890">
                  <c:v>1.678961873055</c:v>
                </c:pt>
                <c:pt idx="16891">
                  <c:v>1.6790592670440001</c:v>
                </c:pt>
                <c:pt idx="16892">
                  <c:v>1.679125905037</c:v>
                </c:pt>
                <c:pt idx="16893">
                  <c:v>1.6792151927950001</c:v>
                </c:pt>
                <c:pt idx="16894">
                  <c:v>1.6793190240860001</c:v>
                </c:pt>
                <c:pt idx="16895">
                  <c:v>1.679393410683</c:v>
                </c:pt>
                <c:pt idx="16896">
                  <c:v>1.6794787645339999</c:v>
                </c:pt>
                <c:pt idx="16897">
                  <c:v>1.679577708244</c:v>
                </c:pt>
                <c:pt idx="16898">
                  <c:v>1.679649233818</c:v>
                </c:pt>
                <c:pt idx="16899">
                  <c:v>1.679718852043</c:v>
                </c:pt>
                <c:pt idx="16900">
                  <c:v>1.6800979375839999</c:v>
                </c:pt>
                <c:pt idx="16901">
                  <c:v>1.6802076101300001</c:v>
                </c:pt>
                <c:pt idx="16902">
                  <c:v>1.680297851563</c:v>
                </c:pt>
                <c:pt idx="16903">
                  <c:v>1.6804001331330001</c:v>
                </c:pt>
                <c:pt idx="16904">
                  <c:v>1.6806304454800001</c:v>
                </c:pt>
                <c:pt idx="16905">
                  <c:v>1.6806881427760001</c:v>
                </c:pt>
                <c:pt idx="16906">
                  <c:v>1.680789589882</c:v>
                </c:pt>
                <c:pt idx="16907">
                  <c:v>1.6808772087099999</c:v>
                </c:pt>
                <c:pt idx="16908">
                  <c:v>1.6810069084170001</c:v>
                </c:pt>
                <c:pt idx="16909">
                  <c:v>1.681147694588</c:v>
                </c:pt>
                <c:pt idx="16910">
                  <c:v>1.681398749352</c:v>
                </c:pt>
                <c:pt idx="16911">
                  <c:v>1.681536912918</c:v>
                </c:pt>
                <c:pt idx="16912">
                  <c:v>1.681632041931</c:v>
                </c:pt>
                <c:pt idx="16913">
                  <c:v>1.681988596916</c:v>
                </c:pt>
                <c:pt idx="16914">
                  <c:v>1.6822026967999999</c:v>
                </c:pt>
                <c:pt idx="16915">
                  <c:v>1.682296395302</c:v>
                </c:pt>
                <c:pt idx="16916">
                  <c:v>1.682362556458</c:v>
                </c:pt>
                <c:pt idx="16917">
                  <c:v>1.68240249157</c:v>
                </c:pt>
                <c:pt idx="16918">
                  <c:v>1.6824582815169999</c:v>
                </c:pt>
                <c:pt idx="16919">
                  <c:v>1.6825171709060001</c:v>
                </c:pt>
                <c:pt idx="16920">
                  <c:v>1.682556271553</c:v>
                </c:pt>
                <c:pt idx="16921">
                  <c:v>1.6826487779620001</c:v>
                </c:pt>
                <c:pt idx="16922">
                  <c:v>1.682741761208</c:v>
                </c:pt>
                <c:pt idx="16923">
                  <c:v>1.682832360268</c:v>
                </c:pt>
                <c:pt idx="16924">
                  <c:v>1.682943224907</c:v>
                </c:pt>
                <c:pt idx="16925">
                  <c:v>1.6832376718519999</c:v>
                </c:pt>
                <c:pt idx="16926">
                  <c:v>1.6833943128590001</c:v>
                </c:pt>
                <c:pt idx="16927">
                  <c:v>1.683483719826</c:v>
                </c:pt>
                <c:pt idx="16928">
                  <c:v>1.6838312149050001</c:v>
                </c:pt>
                <c:pt idx="16929">
                  <c:v>1.6839388608929999</c:v>
                </c:pt>
                <c:pt idx="16930">
                  <c:v>1.684291243553</c:v>
                </c:pt>
                <c:pt idx="16931">
                  <c:v>1.684431433678</c:v>
                </c:pt>
                <c:pt idx="16932">
                  <c:v>1.6845077276230001</c:v>
                </c:pt>
                <c:pt idx="16933">
                  <c:v>1.6846354007719999</c:v>
                </c:pt>
                <c:pt idx="16934">
                  <c:v>1.684768438339</c:v>
                </c:pt>
                <c:pt idx="16935">
                  <c:v>1.6848983764650001</c:v>
                </c:pt>
                <c:pt idx="16936">
                  <c:v>1.6852328777309999</c:v>
                </c:pt>
                <c:pt idx="16937">
                  <c:v>1.68530189991</c:v>
                </c:pt>
                <c:pt idx="16938">
                  <c:v>1.6853728294370001</c:v>
                </c:pt>
                <c:pt idx="16939">
                  <c:v>1.685487508774</c:v>
                </c:pt>
                <c:pt idx="16940">
                  <c:v>1.6857165098189999</c:v>
                </c:pt>
                <c:pt idx="16941">
                  <c:v>1.6860581636430001</c:v>
                </c:pt>
                <c:pt idx="16942">
                  <c:v>1.6861035823820001</c:v>
                </c:pt>
                <c:pt idx="16943">
                  <c:v>1.686143636703</c:v>
                </c:pt>
                <c:pt idx="16944">
                  <c:v>1.686180949211</c:v>
                </c:pt>
                <c:pt idx="16945">
                  <c:v>1.6862241029739999</c:v>
                </c:pt>
                <c:pt idx="16946">
                  <c:v>1.686269044876</c:v>
                </c:pt>
                <c:pt idx="16947">
                  <c:v>1.686316847801</c:v>
                </c:pt>
                <c:pt idx="16948">
                  <c:v>1.6863701343540001</c:v>
                </c:pt>
                <c:pt idx="16949">
                  <c:v>1.686421990395</c:v>
                </c:pt>
                <c:pt idx="16950">
                  <c:v>1.6864629983899999</c:v>
                </c:pt>
                <c:pt idx="16951">
                  <c:v>1.68649995327</c:v>
                </c:pt>
                <c:pt idx="16952">
                  <c:v>1.6865432262419999</c:v>
                </c:pt>
                <c:pt idx="16953">
                  <c:v>1.686578392982</c:v>
                </c:pt>
                <c:pt idx="16954">
                  <c:v>1.6866207122800001</c:v>
                </c:pt>
                <c:pt idx="16955">
                  <c:v>1.6866730451580001</c:v>
                </c:pt>
                <c:pt idx="16956">
                  <c:v>1.686731696129</c:v>
                </c:pt>
                <c:pt idx="16957">
                  <c:v>1.686789393425</c:v>
                </c:pt>
                <c:pt idx="16958">
                  <c:v>1.686846971512</c:v>
                </c:pt>
                <c:pt idx="16959">
                  <c:v>1.686918139458</c:v>
                </c:pt>
                <c:pt idx="16960">
                  <c:v>1.68721818924</c:v>
                </c:pt>
                <c:pt idx="16961">
                  <c:v>1.6872991323469999</c:v>
                </c:pt>
                <c:pt idx="16962">
                  <c:v>1.6873810291289999</c:v>
                </c:pt>
                <c:pt idx="16963">
                  <c:v>1.687448620796</c:v>
                </c:pt>
                <c:pt idx="16964">
                  <c:v>1.6874742507930001</c:v>
                </c:pt>
                <c:pt idx="16965">
                  <c:v>1.687546014786</c:v>
                </c:pt>
                <c:pt idx="16966">
                  <c:v>1.687631011009</c:v>
                </c:pt>
                <c:pt idx="16967">
                  <c:v>1.687712073326</c:v>
                </c:pt>
                <c:pt idx="16968">
                  <c:v>1.688070297241</c:v>
                </c:pt>
                <c:pt idx="16969">
                  <c:v>1.6881622076030001</c:v>
                </c:pt>
                <c:pt idx="16970">
                  <c:v>1.6882494688030001</c:v>
                </c:pt>
                <c:pt idx="16971">
                  <c:v>1.688340783119</c:v>
                </c:pt>
                <c:pt idx="16972">
                  <c:v>1.688377141953</c:v>
                </c:pt>
                <c:pt idx="16973">
                  <c:v>1.6884604692459999</c:v>
                </c:pt>
                <c:pt idx="16974">
                  <c:v>1.6885299682620001</c:v>
                </c:pt>
                <c:pt idx="16975">
                  <c:v>1.688552260399</c:v>
                </c:pt>
                <c:pt idx="16976">
                  <c:v>1.688617944717</c:v>
                </c:pt>
                <c:pt idx="16977">
                  <c:v>1.688655376434</c:v>
                </c:pt>
                <c:pt idx="16978">
                  <c:v>1.6887038946149999</c:v>
                </c:pt>
                <c:pt idx="16979">
                  <c:v>1.688762545586</c:v>
                </c:pt>
                <c:pt idx="16980">
                  <c:v>1.6887996196749999</c:v>
                </c:pt>
                <c:pt idx="16981">
                  <c:v>1.688890099525</c:v>
                </c:pt>
                <c:pt idx="16982">
                  <c:v>1.6889836788179999</c:v>
                </c:pt>
                <c:pt idx="16983">
                  <c:v>1.689085245132</c:v>
                </c:pt>
                <c:pt idx="16984">
                  <c:v>1.6891841888429999</c:v>
                </c:pt>
                <c:pt idx="16985">
                  <c:v>1.6892827749249999</c:v>
                </c:pt>
                <c:pt idx="16986">
                  <c:v>1.68960916996</c:v>
                </c:pt>
                <c:pt idx="16987">
                  <c:v>1.6896775960920001</c:v>
                </c:pt>
                <c:pt idx="16988">
                  <c:v>1.689736247063</c:v>
                </c:pt>
                <c:pt idx="16989">
                  <c:v>1.689782857895</c:v>
                </c:pt>
                <c:pt idx="16990">
                  <c:v>1.689836859703</c:v>
                </c:pt>
                <c:pt idx="16991">
                  <c:v>1.689895987511</c:v>
                </c:pt>
                <c:pt idx="16992">
                  <c:v>1.689950227737</c:v>
                </c:pt>
                <c:pt idx="16993">
                  <c:v>1.6900362968439999</c:v>
                </c:pt>
                <c:pt idx="16994">
                  <c:v>1.690109968185</c:v>
                </c:pt>
                <c:pt idx="16995">
                  <c:v>1.69016456604</c:v>
                </c:pt>
                <c:pt idx="16996">
                  <c:v>1.69021499157</c:v>
                </c:pt>
                <c:pt idx="16997">
                  <c:v>1.6902559995649999</c:v>
                </c:pt>
                <c:pt idx="16998">
                  <c:v>1.6902991533280001</c:v>
                </c:pt>
                <c:pt idx="16999">
                  <c:v>1.6903405189509999</c:v>
                </c:pt>
                <c:pt idx="17000">
                  <c:v>1.6903812885280001</c:v>
                </c:pt>
                <c:pt idx="17001">
                  <c:v>1.690429806709</c:v>
                </c:pt>
                <c:pt idx="17002">
                  <c:v>1.69048345089</c:v>
                </c:pt>
                <c:pt idx="17003">
                  <c:v>1.6905406713490001</c:v>
                </c:pt>
                <c:pt idx="17004">
                  <c:v>1.6905921697620001</c:v>
                </c:pt>
                <c:pt idx="17005">
                  <c:v>1.6906428337099999</c:v>
                </c:pt>
                <c:pt idx="17006">
                  <c:v>1.6906844377520001</c:v>
                </c:pt>
                <c:pt idx="17007">
                  <c:v>1.6907231807709999</c:v>
                </c:pt>
                <c:pt idx="17008">
                  <c:v>1.6907646656040001</c:v>
                </c:pt>
                <c:pt idx="17009">
                  <c:v>1.6908863782879999</c:v>
                </c:pt>
                <c:pt idx="17010">
                  <c:v>1.691154360771</c:v>
                </c:pt>
                <c:pt idx="17011">
                  <c:v>1.691252827644</c:v>
                </c:pt>
                <c:pt idx="17012">
                  <c:v>1.691349625587</c:v>
                </c:pt>
                <c:pt idx="17013">
                  <c:v>1.6914550065989999</c:v>
                </c:pt>
                <c:pt idx="17014">
                  <c:v>1.6915460824969999</c:v>
                </c:pt>
                <c:pt idx="17015">
                  <c:v>1.6918861865999999</c:v>
                </c:pt>
                <c:pt idx="17016">
                  <c:v>1.6921216249469999</c:v>
                </c:pt>
                <c:pt idx="17017">
                  <c:v>1.692281723022</c:v>
                </c:pt>
                <c:pt idx="17018">
                  <c:v>1.6926380395889999</c:v>
                </c:pt>
                <c:pt idx="17019">
                  <c:v>1.6927851438520001</c:v>
                </c:pt>
                <c:pt idx="17020">
                  <c:v>1.6928879022600001</c:v>
                </c:pt>
                <c:pt idx="17021">
                  <c:v>1.6930704116819999</c:v>
                </c:pt>
                <c:pt idx="17022">
                  <c:v>1.6934148073199999</c:v>
                </c:pt>
                <c:pt idx="17023">
                  <c:v>1.6937546730040001</c:v>
                </c:pt>
                <c:pt idx="17024">
                  <c:v>1.6939877271649999</c:v>
                </c:pt>
                <c:pt idx="17025">
                  <c:v>1.69407248497</c:v>
                </c:pt>
                <c:pt idx="17026">
                  <c:v>1.6941184997559999</c:v>
                </c:pt>
                <c:pt idx="17027">
                  <c:v>1.6941740512850001</c:v>
                </c:pt>
                <c:pt idx="17028">
                  <c:v>1.6942465305329999</c:v>
                </c:pt>
                <c:pt idx="17029">
                  <c:v>1.694290757179</c:v>
                </c:pt>
                <c:pt idx="17030">
                  <c:v>1.694374322891</c:v>
                </c:pt>
                <c:pt idx="17031">
                  <c:v>1.6944071054459999</c:v>
                </c:pt>
                <c:pt idx="17032">
                  <c:v>1.6944872140880001</c:v>
                </c:pt>
                <c:pt idx="17033">
                  <c:v>1.694523096085</c:v>
                </c:pt>
                <c:pt idx="17034">
                  <c:v>1.6945918798449999</c:v>
                </c:pt>
                <c:pt idx="17035">
                  <c:v>1.694947481155</c:v>
                </c:pt>
                <c:pt idx="17036">
                  <c:v>1.695149302483</c:v>
                </c:pt>
                <c:pt idx="17037">
                  <c:v>1.695303082466</c:v>
                </c:pt>
                <c:pt idx="17038">
                  <c:v>1.69551551342</c:v>
                </c:pt>
                <c:pt idx="17039">
                  <c:v>1.695703029633</c:v>
                </c:pt>
                <c:pt idx="17040">
                  <c:v>1.695792198181</c:v>
                </c:pt>
                <c:pt idx="17041">
                  <c:v>1.6958869695659999</c:v>
                </c:pt>
                <c:pt idx="17042">
                  <c:v>1.695937752724</c:v>
                </c:pt>
                <c:pt idx="17043">
                  <c:v>1.696005702019</c:v>
                </c:pt>
                <c:pt idx="17044">
                  <c:v>1.6961297988890001</c:v>
                </c:pt>
                <c:pt idx="17045">
                  <c:v>1.6964335441589999</c:v>
                </c:pt>
                <c:pt idx="17046">
                  <c:v>1.6965311765669999</c:v>
                </c:pt>
                <c:pt idx="17047">
                  <c:v>1.69661283493</c:v>
                </c:pt>
                <c:pt idx="17048">
                  <c:v>1.6967144012449999</c:v>
                </c:pt>
                <c:pt idx="17049">
                  <c:v>1.696845412254</c:v>
                </c:pt>
                <c:pt idx="17050">
                  <c:v>1.697166323662</c:v>
                </c:pt>
                <c:pt idx="17051">
                  <c:v>1.697516083717</c:v>
                </c:pt>
                <c:pt idx="17052">
                  <c:v>1.6975651979449999</c:v>
                </c:pt>
                <c:pt idx="17053">
                  <c:v>1.69764316082</c:v>
                </c:pt>
                <c:pt idx="17054">
                  <c:v>1.697718977928</c:v>
                </c:pt>
                <c:pt idx="17055">
                  <c:v>1.6978182792659999</c:v>
                </c:pt>
                <c:pt idx="17056">
                  <c:v>1.69788479805</c:v>
                </c:pt>
                <c:pt idx="17057">
                  <c:v>1.697941422462</c:v>
                </c:pt>
                <c:pt idx="17058">
                  <c:v>1.6980427503590001</c:v>
                </c:pt>
                <c:pt idx="17059">
                  <c:v>1.698121070862</c:v>
                </c:pt>
                <c:pt idx="17060">
                  <c:v>1.698454260826</c:v>
                </c:pt>
                <c:pt idx="17061">
                  <c:v>1.6985911130910001</c:v>
                </c:pt>
                <c:pt idx="17062">
                  <c:v>1.698680520058</c:v>
                </c:pt>
                <c:pt idx="17063">
                  <c:v>1.69876074791</c:v>
                </c:pt>
                <c:pt idx="17064">
                  <c:v>1.6988458633420001</c:v>
                </c:pt>
                <c:pt idx="17065">
                  <c:v>1.6989315748210001</c:v>
                </c:pt>
                <c:pt idx="17066">
                  <c:v>1.699025154114</c:v>
                </c:pt>
                <c:pt idx="17067">
                  <c:v>1.6991240978240001</c:v>
                </c:pt>
                <c:pt idx="17068">
                  <c:v>1.6992260217670001</c:v>
                </c:pt>
                <c:pt idx="17069">
                  <c:v>1.6992706060410001</c:v>
                </c:pt>
                <c:pt idx="17070">
                  <c:v>1.6993274688719999</c:v>
                </c:pt>
                <c:pt idx="17071">
                  <c:v>1.699359178543</c:v>
                </c:pt>
                <c:pt idx="17072">
                  <c:v>1.6994483470920001</c:v>
                </c:pt>
                <c:pt idx="17073">
                  <c:v>1.69953250885</c:v>
                </c:pt>
                <c:pt idx="17074">
                  <c:v>1.6996183395390001</c:v>
                </c:pt>
                <c:pt idx="17075">
                  <c:v>1.6997920274730001</c:v>
                </c:pt>
                <c:pt idx="17076">
                  <c:v>1.700039386749</c:v>
                </c:pt>
                <c:pt idx="17077">
                  <c:v>1.700094223022</c:v>
                </c:pt>
                <c:pt idx="17078">
                  <c:v>1.700147509575</c:v>
                </c:pt>
                <c:pt idx="17079">
                  <c:v>1.7002089023589999</c:v>
                </c:pt>
                <c:pt idx="17080">
                  <c:v>1.7002664804459999</c:v>
                </c:pt>
                <c:pt idx="17081">
                  <c:v>1.7003319263459999</c:v>
                </c:pt>
                <c:pt idx="17082">
                  <c:v>1.7005232572560001</c:v>
                </c:pt>
                <c:pt idx="17083">
                  <c:v>1.7006440162659999</c:v>
                </c:pt>
                <c:pt idx="17084">
                  <c:v>1.700693130493</c:v>
                </c:pt>
                <c:pt idx="17085">
                  <c:v>1.700740218163</c:v>
                </c:pt>
                <c:pt idx="17086">
                  <c:v>1.7007807493210001</c:v>
                </c:pt>
                <c:pt idx="17087">
                  <c:v>1.701073288918</c:v>
                </c:pt>
                <c:pt idx="17088">
                  <c:v>1.7011662721630001</c:v>
                </c:pt>
                <c:pt idx="17089">
                  <c:v>1.7011924982069999</c:v>
                </c:pt>
                <c:pt idx="17090">
                  <c:v>1.701284170151</c:v>
                </c:pt>
                <c:pt idx="17091">
                  <c:v>1.7013781070709999</c:v>
                </c:pt>
                <c:pt idx="17092">
                  <c:v>1.7014740705489999</c:v>
                </c:pt>
                <c:pt idx="17093">
                  <c:v>1.7015672922130001</c:v>
                </c:pt>
                <c:pt idx="17094">
                  <c:v>1.701669692993</c:v>
                </c:pt>
                <c:pt idx="17095">
                  <c:v>1.701865315437</c:v>
                </c:pt>
                <c:pt idx="17096">
                  <c:v>1.701904177666</c:v>
                </c:pt>
                <c:pt idx="17097">
                  <c:v>1.7019420862200001</c:v>
                </c:pt>
                <c:pt idx="17098">
                  <c:v>1.701983690262</c:v>
                </c:pt>
                <c:pt idx="17099">
                  <c:v>1.702075839043</c:v>
                </c:pt>
                <c:pt idx="17100">
                  <c:v>1.7021330595019999</c:v>
                </c:pt>
                <c:pt idx="17101">
                  <c:v>1.70225071907</c:v>
                </c:pt>
                <c:pt idx="17102">
                  <c:v>1.7025645971300001</c:v>
                </c:pt>
                <c:pt idx="17103">
                  <c:v>1.7026464939120001</c:v>
                </c:pt>
                <c:pt idx="17104">
                  <c:v>1.702732682228</c:v>
                </c:pt>
                <c:pt idx="17105">
                  <c:v>1.7028263807299999</c:v>
                </c:pt>
                <c:pt idx="17106">
                  <c:v>1.702934026718</c:v>
                </c:pt>
                <c:pt idx="17107">
                  <c:v>1.7030688524249999</c:v>
                </c:pt>
                <c:pt idx="17108">
                  <c:v>1.703238129616</c:v>
                </c:pt>
                <c:pt idx="17109">
                  <c:v>1.703290700912</c:v>
                </c:pt>
                <c:pt idx="17110">
                  <c:v>1.703346371651</c:v>
                </c:pt>
                <c:pt idx="17111">
                  <c:v>1.7034060955050001</c:v>
                </c:pt>
                <c:pt idx="17112">
                  <c:v>1.7034734487530001</c:v>
                </c:pt>
                <c:pt idx="17113">
                  <c:v>1.7035363912579999</c:v>
                </c:pt>
                <c:pt idx="17114">
                  <c:v>1.7038829326630001</c:v>
                </c:pt>
                <c:pt idx="17115">
                  <c:v>1.7039523124689999</c:v>
                </c:pt>
                <c:pt idx="17116">
                  <c:v>1.704023003578</c:v>
                </c:pt>
                <c:pt idx="17117">
                  <c:v>1.7040951251980001</c:v>
                </c:pt>
                <c:pt idx="17118">
                  <c:v>1.7042336463929999</c:v>
                </c:pt>
                <c:pt idx="17119">
                  <c:v>1.7045162916179999</c:v>
                </c:pt>
                <c:pt idx="17120">
                  <c:v>1.7047095298770001</c:v>
                </c:pt>
                <c:pt idx="17121">
                  <c:v>1.705044031143</c:v>
                </c:pt>
                <c:pt idx="17122">
                  <c:v>1.705201148987</c:v>
                </c:pt>
                <c:pt idx="17123">
                  <c:v>1.7052885293960001</c:v>
                </c:pt>
                <c:pt idx="17124">
                  <c:v>1.705378890038</c:v>
                </c:pt>
                <c:pt idx="17125">
                  <c:v>1.7054909467699999</c:v>
                </c:pt>
                <c:pt idx="17126">
                  <c:v>1.705631017685</c:v>
                </c:pt>
                <c:pt idx="17127">
                  <c:v>1.705706954002</c:v>
                </c:pt>
                <c:pt idx="17128">
                  <c:v>1.7057820558550001</c:v>
                </c:pt>
                <c:pt idx="17129">
                  <c:v>1.7058537006379999</c:v>
                </c:pt>
                <c:pt idx="17130">
                  <c:v>1.705937743187</c:v>
                </c:pt>
                <c:pt idx="17131">
                  <c:v>1.7060238122939999</c:v>
                </c:pt>
                <c:pt idx="17132">
                  <c:v>1.706119418144</c:v>
                </c:pt>
                <c:pt idx="17133">
                  <c:v>1.706209182739</c:v>
                </c:pt>
                <c:pt idx="17134">
                  <c:v>1.7063000202180001</c:v>
                </c:pt>
                <c:pt idx="17135">
                  <c:v>1.7063826322560001</c:v>
                </c:pt>
                <c:pt idx="17136">
                  <c:v>1.7064563035960001</c:v>
                </c:pt>
                <c:pt idx="17137">
                  <c:v>1.706644177437</c:v>
                </c:pt>
                <c:pt idx="17138">
                  <c:v>1.706725478172</c:v>
                </c:pt>
                <c:pt idx="17139">
                  <c:v>1.7067682743070001</c:v>
                </c:pt>
                <c:pt idx="17140">
                  <c:v>1.706818342209</c:v>
                </c:pt>
                <c:pt idx="17141">
                  <c:v>1.706868052483</c:v>
                </c:pt>
                <c:pt idx="17142">
                  <c:v>1.7069243192670001</c:v>
                </c:pt>
                <c:pt idx="17143">
                  <c:v>1.7069740295410001</c:v>
                </c:pt>
                <c:pt idx="17144">
                  <c:v>1.707018733025</c:v>
                </c:pt>
                <c:pt idx="17145">
                  <c:v>1.707061648369</c:v>
                </c:pt>
                <c:pt idx="17146">
                  <c:v>1.707103729248</c:v>
                </c:pt>
                <c:pt idx="17147">
                  <c:v>1.707142114639</c:v>
                </c:pt>
                <c:pt idx="17148">
                  <c:v>1.7072365283969999</c:v>
                </c:pt>
                <c:pt idx="17149">
                  <c:v>1.707289338112</c:v>
                </c:pt>
                <c:pt idx="17150">
                  <c:v>1.707424402237</c:v>
                </c:pt>
                <c:pt idx="17151">
                  <c:v>1.707729697227</c:v>
                </c:pt>
                <c:pt idx="17152">
                  <c:v>1.7080918550490001</c:v>
                </c:pt>
                <c:pt idx="17153">
                  <c:v>1.708241581917</c:v>
                </c:pt>
                <c:pt idx="17154">
                  <c:v>1.708566904068</c:v>
                </c:pt>
                <c:pt idx="17155">
                  <c:v>1.7088402509689999</c:v>
                </c:pt>
                <c:pt idx="17156">
                  <c:v>1.709005236626</c:v>
                </c:pt>
                <c:pt idx="17157">
                  <c:v>1.7090730667109999</c:v>
                </c:pt>
                <c:pt idx="17158">
                  <c:v>1.7092055082319999</c:v>
                </c:pt>
                <c:pt idx="17159">
                  <c:v>1.709373474121</c:v>
                </c:pt>
                <c:pt idx="17160">
                  <c:v>1.7094746828080001</c:v>
                </c:pt>
                <c:pt idx="17161">
                  <c:v>1.7095113992690001</c:v>
                </c:pt>
                <c:pt idx="17162">
                  <c:v>1.7095838785170001</c:v>
                </c:pt>
                <c:pt idx="17163">
                  <c:v>1.709611535072</c:v>
                </c:pt>
                <c:pt idx="17164">
                  <c:v>1.709689617157</c:v>
                </c:pt>
                <c:pt idx="17165">
                  <c:v>1.7097196578980001</c:v>
                </c:pt>
                <c:pt idx="17166">
                  <c:v>1.7097882032389999</c:v>
                </c:pt>
                <c:pt idx="17167">
                  <c:v>1.7098323106769999</c:v>
                </c:pt>
                <c:pt idx="17168">
                  <c:v>1.709880590439</c:v>
                </c:pt>
                <c:pt idx="17169">
                  <c:v>1.7099668979639999</c:v>
                </c:pt>
                <c:pt idx="17170">
                  <c:v>1.7100485563279999</c:v>
                </c:pt>
                <c:pt idx="17171">
                  <c:v>1.7103918790820001</c:v>
                </c:pt>
                <c:pt idx="17172">
                  <c:v>1.71062541008</c:v>
                </c:pt>
                <c:pt idx="17173">
                  <c:v>1.7109284400939999</c:v>
                </c:pt>
                <c:pt idx="17174">
                  <c:v>1.7112445831300001</c:v>
                </c:pt>
                <c:pt idx="17175">
                  <c:v>1.7112917900089999</c:v>
                </c:pt>
                <c:pt idx="17176">
                  <c:v>1.711339235306</c:v>
                </c:pt>
                <c:pt idx="17177">
                  <c:v>1.7114365100860001</c:v>
                </c:pt>
                <c:pt idx="17178">
                  <c:v>1.711502313614</c:v>
                </c:pt>
                <c:pt idx="17179">
                  <c:v>1.711693406105</c:v>
                </c:pt>
                <c:pt idx="17180">
                  <c:v>1.7117925882339999</c:v>
                </c:pt>
                <c:pt idx="17181">
                  <c:v>1.7118840217589999</c:v>
                </c:pt>
                <c:pt idx="17182">
                  <c:v>1.711987257004</c:v>
                </c:pt>
                <c:pt idx="17183">
                  <c:v>1.7122406959530001</c:v>
                </c:pt>
                <c:pt idx="17184">
                  <c:v>1.7123527526860001</c:v>
                </c:pt>
                <c:pt idx="17185">
                  <c:v>1.712683916092</c:v>
                </c:pt>
                <c:pt idx="17186">
                  <c:v>1.7128528356549999</c:v>
                </c:pt>
                <c:pt idx="17187">
                  <c:v>1.713003873825</c:v>
                </c:pt>
                <c:pt idx="17188">
                  <c:v>1.713371753693</c:v>
                </c:pt>
                <c:pt idx="17189">
                  <c:v>1.7136632204060001</c:v>
                </c:pt>
                <c:pt idx="17190">
                  <c:v>1.713788509369</c:v>
                </c:pt>
                <c:pt idx="17191">
                  <c:v>1.713849902153</c:v>
                </c:pt>
                <c:pt idx="17192">
                  <c:v>1.7139441967010001</c:v>
                </c:pt>
                <c:pt idx="17193">
                  <c:v>1.7140411138530001</c:v>
                </c:pt>
                <c:pt idx="17194">
                  <c:v>1.7141517400740001</c:v>
                </c:pt>
                <c:pt idx="17195">
                  <c:v>1.7143691778179999</c:v>
                </c:pt>
                <c:pt idx="17196">
                  <c:v>1.7144681215290001</c:v>
                </c:pt>
                <c:pt idx="17197">
                  <c:v>1.714568138123</c:v>
                </c:pt>
                <c:pt idx="17198">
                  <c:v>1.7147595882419999</c:v>
                </c:pt>
                <c:pt idx="17199">
                  <c:v>1.7148923873899999</c:v>
                </c:pt>
                <c:pt idx="17200">
                  <c:v>1.7151321172709999</c:v>
                </c:pt>
                <c:pt idx="17201">
                  <c:v>1.71533536911</c:v>
                </c:pt>
                <c:pt idx="17202">
                  <c:v>1.7154726982120001</c:v>
                </c:pt>
                <c:pt idx="17203">
                  <c:v>1.7158495187759999</c:v>
                </c:pt>
                <c:pt idx="17204">
                  <c:v>1.7160167694090001</c:v>
                </c:pt>
                <c:pt idx="17205">
                  <c:v>1.7160751819610001</c:v>
                </c:pt>
                <c:pt idx="17206">
                  <c:v>1.7161718606950001</c:v>
                </c:pt>
                <c:pt idx="17207">
                  <c:v>1.7162681818009999</c:v>
                </c:pt>
                <c:pt idx="17208">
                  <c:v>1.7166031599039999</c:v>
                </c:pt>
                <c:pt idx="17209">
                  <c:v>1.7166951894760001</c:v>
                </c:pt>
                <c:pt idx="17210">
                  <c:v>1.7167190313339999</c:v>
                </c:pt>
                <c:pt idx="17211">
                  <c:v>1.71679520607</c:v>
                </c:pt>
                <c:pt idx="17212">
                  <c:v>1.7168363332750001</c:v>
                </c:pt>
                <c:pt idx="17213">
                  <c:v>1.71689915657</c:v>
                </c:pt>
                <c:pt idx="17214">
                  <c:v>1.716956496239</c:v>
                </c:pt>
                <c:pt idx="17215">
                  <c:v>1.717001080513</c:v>
                </c:pt>
                <c:pt idx="17216">
                  <c:v>1.7170677185059999</c:v>
                </c:pt>
                <c:pt idx="17217">
                  <c:v>1.7170928716660001</c:v>
                </c:pt>
                <c:pt idx="17218">
                  <c:v>1.717166423798</c:v>
                </c:pt>
                <c:pt idx="17219">
                  <c:v>1.7172549962999999</c:v>
                </c:pt>
                <c:pt idx="17220">
                  <c:v>1.717492580414</c:v>
                </c:pt>
                <c:pt idx="17221">
                  <c:v>1.7175629138949999</c:v>
                </c:pt>
                <c:pt idx="17222">
                  <c:v>1.7176405191420001</c:v>
                </c:pt>
                <c:pt idx="17223">
                  <c:v>1.7177574634549999</c:v>
                </c:pt>
                <c:pt idx="17224">
                  <c:v>1.717976570129</c:v>
                </c:pt>
                <c:pt idx="17225">
                  <c:v>1.7180434465409999</c:v>
                </c:pt>
                <c:pt idx="17226">
                  <c:v>1.718109846115</c:v>
                </c:pt>
                <c:pt idx="17227">
                  <c:v>1.7181801795959999</c:v>
                </c:pt>
                <c:pt idx="17228">
                  <c:v>1.7183103561399999</c:v>
                </c:pt>
                <c:pt idx="17229">
                  <c:v>1.7184938192370001</c:v>
                </c:pt>
                <c:pt idx="17230">
                  <c:v>1.7186573743819999</c:v>
                </c:pt>
                <c:pt idx="17231">
                  <c:v>1.7187503576280001</c:v>
                </c:pt>
                <c:pt idx="17232">
                  <c:v>1.7187995910639999</c:v>
                </c:pt>
                <c:pt idx="17233">
                  <c:v>1.718840479851</c:v>
                </c:pt>
                <c:pt idx="17234">
                  <c:v>1.7188831567759999</c:v>
                </c:pt>
                <c:pt idx="17235">
                  <c:v>1.7189221382140001</c:v>
                </c:pt>
                <c:pt idx="17236">
                  <c:v>1.7189708948139999</c:v>
                </c:pt>
                <c:pt idx="17237">
                  <c:v>1.719024658203</c:v>
                </c:pt>
                <c:pt idx="17238">
                  <c:v>1.719081401825</c:v>
                </c:pt>
                <c:pt idx="17239">
                  <c:v>1.7191381454470001</c:v>
                </c:pt>
                <c:pt idx="17240">
                  <c:v>1.7193791866299999</c:v>
                </c:pt>
                <c:pt idx="17241">
                  <c:v>1.7195106744769999</c:v>
                </c:pt>
                <c:pt idx="17242">
                  <c:v>1.7196465730670001</c:v>
                </c:pt>
                <c:pt idx="17243">
                  <c:v>1.720035433769</c:v>
                </c:pt>
                <c:pt idx="17244">
                  <c:v>1.720239281654</c:v>
                </c:pt>
                <c:pt idx="17245">
                  <c:v>1.7203799486160001</c:v>
                </c:pt>
                <c:pt idx="17246">
                  <c:v>1.7205458879469999</c:v>
                </c:pt>
                <c:pt idx="17247">
                  <c:v>1.7208472490310001</c:v>
                </c:pt>
                <c:pt idx="17248">
                  <c:v>1.7209057807920001</c:v>
                </c:pt>
                <c:pt idx="17249">
                  <c:v>1.7209597826</c:v>
                </c:pt>
                <c:pt idx="17250">
                  <c:v>1.7210216522220001</c:v>
                </c:pt>
                <c:pt idx="17251">
                  <c:v>1.721082448959</c:v>
                </c:pt>
                <c:pt idx="17252">
                  <c:v>1.721139192581</c:v>
                </c:pt>
                <c:pt idx="17253">
                  <c:v>1.7212642431259999</c:v>
                </c:pt>
                <c:pt idx="17254">
                  <c:v>1.721467733383</c:v>
                </c:pt>
                <c:pt idx="17255">
                  <c:v>1.7218205928799999</c:v>
                </c:pt>
                <c:pt idx="17256">
                  <c:v>1.7219516038889999</c:v>
                </c:pt>
                <c:pt idx="17257">
                  <c:v>1.722234129906</c:v>
                </c:pt>
                <c:pt idx="17258">
                  <c:v>1.722283124924</c:v>
                </c:pt>
                <c:pt idx="17259">
                  <c:v>1.7223570346829999</c:v>
                </c:pt>
                <c:pt idx="17260">
                  <c:v>1.7226059436800001</c:v>
                </c:pt>
                <c:pt idx="17261">
                  <c:v>1.7229633331300001</c:v>
                </c:pt>
                <c:pt idx="17262">
                  <c:v>1.7231258153919999</c:v>
                </c:pt>
                <c:pt idx="17263">
                  <c:v>1.7232110500340001</c:v>
                </c:pt>
                <c:pt idx="17264">
                  <c:v>1.7232924699779999</c:v>
                </c:pt>
                <c:pt idx="17265">
                  <c:v>1.723384141922</c:v>
                </c:pt>
                <c:pt idx="17266">
                  <c:v>1.7234743833540001</c:v>
                </c:pt>
                <c:pt idx="17267">
                  <c:v>1.723558664322</c:v>
                </c:pt>
                <c:pt idx="17268">
                  <c:v>1.7236464023589999</c:v>
                </c:pt>
                <c:pt idx="17269">
                  <c:v>1.7238163948059999</c:v>
                </c:pt>
                <c:pt idx="17270">
                  <c:v>1.723972201347</c:v>
                </c:pt>
                <c:pt idx="17271">
                  <c:v>1.7242673635479999</c:v>
                </c:pt>
                <c:pt idx="17272">
                  <c:v>1.7243413925169999</c:v>
                </c:pt>
                <c:pt idx="17273">
                  <c:v>1.7244049310680001</c:v>
                </c:pt>
                <c:pt idx="17274">
                  <c:v>1.724516868591</c:v>
                </c:pt>
                <c:pt idx="17275">
                  <c:v>1.724858164787</c:v>
                </c:pt>
                <c:pt idx="17276">
                  <c:v>1.725177168846</c:v>
                </c:pt>
                <c:pt idx="17277">
                  <c:v>1.725246071815</c:v>
                </c:pt>
                <c:pt idx="17278">
                  <c:v>1.7253040075299999</c:v>
                </c:pt>
                <c:pt idx="17279">
                  <c:v>1.725395679474</c:v>
                </c:pt>
                <c:pt idx="17280">
                  <c:v>1.725437521935</c:v>
                </c:pt>
                <c:pt idx="17281">
                  <c:v>1.7255302667620001</c:v>
                </c:pt>
                <c:pt idx="17282">
                  <c:v>1.7255767583849999</c:v>
                </c:pt>
                <c:pt idx="17283">
                  <c:v>1.725630521774</c:v>
                </c:pt>
                <c:pt idx="17284">
                  <c:v>1.7257384061809999</c:v>
                </c:pt>
                <c:pt idx="17285">
                  <c:v>1.72601723671</c:v>
                </c:pt>
                <c:pt idx="17286">
                  <c:v>1.7263886928559999</c:v>
                </c:pt>
                <c:pt idx="17287">
                  <c:v>1.726518154144</c:v>
                </c:pt>
                <c:pt idx="17288">
                  <c:v>1.726593732834</c:v>
                </c:pt>
                <c:pt idx="17289">
                  <c:v>1.726682662964</c:v>
                </c:pt>
                <c:pt idx="17290">
                  <c:v>1.7267524003979999</c:v>
                </c:pt>
                <c:pt idx="17291">
                  <c:v>1.7267742156979999</c:v>
                </c:pt>
                <c:pt idx="17292">
                  <c:v>1.7268741130830001</c:v>
                </c:pt>
                <c:pt idx="17293">
                  <c:v>1.7269710302350001</c:v>
                </c:pt>
                <c:pt idx="17294">
                  <c:v>1.7270714044569999</c:v>
                </c:pt>
                <c:pt idx="17295">
                  <c:v>1.7272412776949999</c:v>
                </c:pt>
                <c:pt idx="17296">
                  <c:v>1.7273583412169999</c:v>
                </c:pt>
                <c:pt idx="17297">
                  <c:v>1.727648854256</c:v>
                </c:pt>
                <c:pt idx="17298">
                  <c:v>1.7278865575789999</c:v>
                </c:pt>
                <c:pt idx="17299">
                  <c:v>1.7280223369600001</c:v>
                </c:pt>
                <c:pt idx="17300">
                  <c:v>1.728223443031</c:v>
                </c:pt>
                <c:pt idx="17301">
                  <c:v>1.7283060550689999</c:v>
                </c:pt>
                <c:pt idx="17302">
                  <c:v>1.728412866592</c:v>
                </c:pt>
                <c:pt idx="17303">
                  <c:v>1.7285045385360001</c:v>
                </c:pt>
                <c:pt idx="17304">
                  <c:v>1.728601932526</c:v>
                </c:pt>
                <c:pt idx="17305">
                  <c:v>1.7287063598629999</c:v>
                </c:pt>
                <c:pt idx="17306">
                  <c:v>1.72880423069</c:v>
                </c:pt>
                <c:pt idx="17307">
                  <c:v>1.728895545006</c:v>
                </c:pt>
                <c:pt idx="17308">
                  <c:v>1.7290254831309999</c:v>
                </c:pt>
                <c:pt idx="17309">
                  <c:v>1.7292702198030001</c:v>
                </c:pt>
                <c:pt idx="17310">
                  <c:v>1.729401707649</c:v>
                </c:pt>
                <c:pt idx="17311">
                  <c:v>1.729453921318</c:v>
                </c:pt>
                <c:pt idx="17312">
                  <c:v>1.729500770569</c:v>
                </c:pt>
                <c:pt idx="17313">
                  <c:v>1.729558467865</c:v>
                </c:pt>
                <c:pt idx="17314">
                  <c:v>1.7296129465100001</c:v>
                </c:pt>
                <c:pt idx="17315">
                  <c:v>1.7296664714809999</c:v>
                </c:pt>
                <c:pt idx="17316">
                  <c:v>1.729810595512</c:v>
                </c:pt>
                <c:pt idx="17317">
                  <c:v>1.729902982712</c:v>
                </c:pt>
                <c:pt idx="17318">
                  <c:v>1.729951024055</c:v>
                </c:pt>
                <c:pt idx="17319">
                  <c:v>1.7299931049349999</c:v>
                </c:pt>
                <c:pt idx="17320">
                  <c:v>1.7300330400470001</c:v>
                </c:pt>
                <c:pt idx="17321">
                  <c:v>1.7300723791120001</c:v>
                </c:pt>
                <c:pt idx="17322">
                  <c:v>1.730173230171</c:v>
                </c:pt>
                <c:pt idx="17323">
                  <c:v>1.7304717302320001</c:v>
                </c:pt>
                <c:pt idx="17324">
                  <c:v>1.7307560443879999</c:v>
                </c:pt>
                <c:pt idx="17325">
                  <c:v>1.7308921813960001</c:v>
                </c:pt>
                <c:pt idx="17326">
                  <c:v>1.731022596359</c:v>
                </c:pt>
                <c:pt idx="17327">
                  <c:v>1.7312258481980001</c:v>
                </c:pt>
                <c:pt idx="17328">
                  <c:v>1.7313001155850001</c:v>
                </c:pt>
                <c:pt idx="17329">
                  <c:v>1.731379747391</c:v>
                </c:pt>
                <c:pt idx="17330">
                  <c:v>1.731462717056</c:v>
                </c:pt>
                <c:pt idx="17331">
                  <c:v>1.7315531969069999</c:v>
                </c:pt>
                <c:pt idx="17332">
                  <c:v>1.7316437959669999</c:v>
                </c:pt>
                <c:pt idx="17333">
                  <c:v>1.7319402694699999</c:v>
                </c:pt>
                <c:pt idx="17334">
                  <c:v>1.731998324394</c:v>
                </c:pt>
                <c:pt idx="17335">
                  <c:v>1.732051491737</c:v>
                </c:pt>
                <c:pt idx="17336">
                  <c:v>1.7320979833600001</c:v>
                </c:pt>
                <c:pt idx="17337">
                  <c:v>1.7321443557739999</c:v>
                </c:pt>
                <c:pt idx="17338">
                  <c:v>1.732236981392</c:v>
                </c:pt>
                <c:pt idx="17339">
                  <c:v>1.732350230217</c:v>
                </c:pt>
                <c:pt idx="17340">
                  <c:v>1.732686281204</c:v>
                </c:pt>
                <c:pt idx="17341">
                  <c:v>1.732762694359</c:v>
                </c:pt>
                <c:pt idx="17342">
                  <c:v>1.7328408956529999</c:v>
                </c:pt>
                <c:pt idx="17343">
                  <c:v>1.732934355736</c:v>
                </c:pt>
                <c:pt idx="17344">
                  <c:v>1.7330385446550001</c:v>
                </c:pt>
                <c:pt idx="17345">
                  <c:v>1.7330884933470001</c:v>
                </c:pt>
                <c:pt idx="17346">
                  <c:v>1.7331494092940001</c:v>
                </c:pt>
                <c:pt idx="17347">
                  <c:v>1.733188271523</c:v>
                </c:pt>
                <c:pt idx="17348">
                  <c:v>1.7332645654679999</c:v>
                </c:pt>
                <c:pt idx="17349">
                  <c:v>1.733291268349</c:v>
                </c:pt>
                <c:pt idx="17350">
                  <c:v>1.733369469643</c:v>
                </c:pt>
                <c:pt idx="17351">
                  <c:v>1.7334090471270001</c:v>
                </c:pt>
                <c:pt idx="17352">
                  <c:v>1.733471870422</c:v>
                </c:pt>
                <c:pt idx="17353">
                  <c:v>1.733519434929</c:v>
                </c:pt>
                <c:pt idx="17354">
                  <c:v>1.73361313343</c:v>
                </c:pt>
                <c:pt idx="17355">
                  <c:v>1.73377597332</c:v>
                </c:pt>
                <c:pt idx="17356">
                  <c:v>1.733857870102</c:v>
                </c:pt>
                <c:pt idx="17357">
                  <c:v>1.733959913254</c:v>
                </c:pt>
                <c:pt idx="17358">
                  <c:v>1.734075903893</c:v>
                </c:pt>
                <c:pt idx="17359">
                  <c:v>1.7342404127119999</c:v>
                </c:pt>
                <c:pt idx="17360">
                  <c:v>1.734383821487</c:v>
                </c:pt>
                <c:pt idx="17361">
                  <c:v>1.7345798015589999</c:v>
                </c:pt>
                <c:pt idx="17362">
                  <c:v>1.734740376472</c:v>
                </c:pt>
                <c:pt idx="17363">
                  <c:v>1.7349503040309999</c:v>
                </c:pt>
                <c:pt idx="17364">
                  <c:v>1.735149502754</c:v>
                </c:pt>
                <c:pt idx="17365">
                  <c:v>1.735581755638</c:v>
                </c:pt>
                <c:pt idx="17366">
                  <c:v>1.7360662221909999</c:v>
                </c:pt>
                <c:pt idx="17367">
                  <c:v>1.7365150451660001</c:v>
                </c:pt>
                <c:pt idx="17368">
                  <c:v>1.7369921207429999</c:v>
                </c:pt>
                <c:pt idx="17369">
                  <c:v>1.7374211549759999</c:v>
                </c:pt>
                <c:pt idx="17370">
                  <c:v>1.737889647484</c:v>
                </c:pt>
                <c:pt idx="17371">
                  <c:v>1.738305568695</c:v>
                </c:pt>
                <c:pt idx="17372">
                  <c:v>1.738752365112</c:v>
                </c:pt>
                <c:pt idx="17373">
                  <c:v>1.739172339439</c:v>
                </c:pt>
                <c:pt idx="17374">
                  <c:v>1.73958837986</c:v>
                </c:pt>
                <c:pt idx="17375">
                  <c:v>1.7397917509080001</c:v>
                </c:pt>
                <c:pt idx="17376">
                  <c:v>1.7399077415469999</c:v>
                </c:pt>
                <c:pt idx="17377">
                  <c:v>1.740030050278</c:v>
                </c:pt>
                <c:pt idx="17378">
                  <c:v>1.740087151527</c:v>
                </c:pt>
                <c:pt idx="17379">
                  <c:v>1.7401745319369999</c:v>
                </c:pt>
                <c:pt idx="17380">
                  <c:v>1.740210056305</c:v>
                </c:pt>
                <c:pt idx="17381">
                  <c:v>1.740275382996</c:v>
                </c:pt>
                <c:pt idx="17382">
                  <c:v>1.740315675735</c:v>
                </c:pt>
                <c:pt idx="17383">
                  <c:v>1.740348339081</c:v>
                </c:pt>
                <c:pt idx="17384">
                  <c:v>1.7403908967970001</c:v>
                </c:pt>
                <c:pt idx="17385">
                  <c:v>1.740405201912</c:v>
                </c:pt>
                <c:pt idx="17386">
                  <c:v>1.7404516935350001</c:v>
                </c:pt>
                <c:pt idx="17387">
                  <c:v>1.7405310869220001</c:v>
                </c:pt>
                <c:pt idx="17388">
                  <c:v>1.7405990362170001</c:v>
                </c:pt>
                <c:pt idx="17389">
                  <c:v>1.740642428398</c:v>
                </c:pt>
                <c:pt idx="17390">
                  <c:v>1.7406909465789999</c:v>
                </c:pt>
                <c:pt idx="17391">
                  <c:v>1.7407177686690001</c:v>
                </c:pt>
                <c:pt idx="17392">
                  <c:v>1.7407652139659999</c:v>
                </c:pt>
                <c:pt idx="17393">
                  <c:v>1.74079823494</c:v>
                </c:pt>
                <c:pt idx="17394">
                  <c:v>1.7408344745640001</c:v>
                </c:pt>
                <c:pt idx="17395">
                  <c:v>1.7409096956250001</c:v>
                </c:pt>
                <c:pt idx="17396">
                  <c:v>1.740913748741</c:v>
                </c:pt>
                <c:pt idx="17397">
                  <c:v>1.7409776449200001</c:v>
                </c:pt>
                <c:pt idx="17398">
                  <c:v>1.740992903709</c:v>
                </c:pt>
                <c:pt idx="17399">
                  <c:v>1.741063475609</c:v>
                </c:pt>
                <c:pt idx="17400">
                  <c:v>1.7410843372339999</c:v>
                </c:pt>
                <c:pt idx="17401">
                  <c:v>1.7411397695540001</c:v>
                </c:pt>
                <c:pt idx="17402">
                  <c:v>1.7411416769029999</c:v>
                </c:pt>
                <c:pt idx="17403">
                  <c:v>1.741181135178</c:v>
                </c:pt>
                <c:pt idx="17404">
                  <c:v>1.7412338256840001</c:v>
                </c:pt>
                <c:pt idx="17405">
                  <c:v>1.741300582886</c:v>
                </c:pt>
                <c:pt idx="17406">
                  <c:v>1.7413742542270001</c:v>
                </c:pt>
                <c:pt idx="17407">
                  <c:v>1.7414293289180001</c:v>
                </c:pt>
                <c:pt idx="17408">
                  <c:v>1.7415904998780001</c:v>
                </c:pt>
                <c:pt idx="17409">
                  <c:v>1.741750597954</c:v>
                </c:pt>
                <c:pt idx="17410">
                  <c:v>1.741973638535</c:v>
                </c:pt>
                <c:pt idx="17411">
                  <c:v>1.7421706914899999</c:v>
                </c:pt>
                <c:pt idx="17412">
                  <c:v>1.742369890213</c:v>
                </c:pt>
                <c:pt idx="17413">
                  <c:v>1.7425724267960001</c:v>
                </c:pt>
                <c:pt idx="17414">
                  <c:v>1.7428042888640001</c:v>
                </c:pt>
                <c:pt idx="17415">
                  <c:v>1.7429249286649999</c:v>
                </c:pt>
                <c:pt idx="17416">
                  <c:v>1.7429910898209999</c:v>
                </c:pt>
                <c:pt idx="17417">
                  <c:v>1.7431339025499999</c:v>
                </c:pt>
                <c:pt idx="17418">
                  <c:v>1.7432804107669999</c:v>
                </c:pt>
                <c:pt idx="17419">
                  <c:v>1.7434337139130001</c:v>
                </c:pt>
                <c:pt idx="17420">
                  <c:v>1.74351644516</c:v>
                </c:pt>
                <c:pt idx="17421">
                  <c:v>1.743547797203</c:v>
                </c:pt>
                <c:pt idx="17422">
                  <c:v>1.7435802221300001</c:v>
                </c:pt>
                <c:pt idx="17423">
                  <c:v>1.7436511516569999</c:v>
                </c:pt>
                <c:pt idx="17424">
                  <c:v>1.7436848878860001</c:v>
                </c:pt>
                <c:pt idx="17425">
                  <c:v>1.743711829185</c:v>
                </c:pt>
                <c:pt idx="17426">
                  <c:v>1.743770241737</c:v>
                </c:pt>
                <c:pt idx="17427">
                  <c:v>1.7438116073609999</c:v>
                </c:pt>
                <c:pt idx="17428">
                  <c:v>1.743839859962</c:v>
                </c:pt>
                <c:pt idx="17429">
                  <c:v>1.7438849210739999</c:v>
                </c:pt>
                <c:pt idx="17430">
                  <c:v>1.743927955627</c:v>
                </c:pt>
                <c:pt idx="17431">
                  <c:v>1.743977427483</c:v>
                </c:pt>
                <c:pt idx="17432">
                  <c:v>1.7440154552460001</c:v>
                </c:pt>
                <c:pt idx="17433">
                  <c:v>1.7440614700320001</c:v>
                </c:pt>
                <c:pt idx="17434">
                  <c:v>1.7441112995150001</c:v>
                </c:pt>
                <c:pt idx="17435">
                  <c:v>1.7443164587019999</c:v>
                </c:pt>
                <c:pt idx="17436">
                  <c:v>1.7443579435350001</c:v>
                </c:pt>
                <c:pt idx="17437">
                  <c:v>1.744414567947</c:v>
                </c:pt>
                <c:pt idx="17438">
                  <c:v>1.7444473505019999</c:v>
                </c:pt>
                <c:pt idx="17439">
                  <c:v>1.7445175647740001</c:v>
                </c:pt>
                <c:pt idx="17440">
                  <c:v>1.7445404529570001</c:v>
                </c:pt>
                <c:pt idx="17441">
                  <c:v>1.7446169853210001</c:v>
                </c:pt>
                <c:pt idx="17442">
                  <c:v>1.744648337364</c:v>
                </c:pt>
                <c:pt idx="17443">
                  <c:v>1.744717001915</c:v>
                </c:pt>
                <c:pt idx="17444">
                  <c:v>1.744760513306</c:v>
                </c:pt>
                <c:pt idx="17445">
                  <c:v>1.7448031902309999</c:v>
                </c:pt>
                <c:pt idx="17446">
                  <c:v>1.744880795479</c:v>
                </c:pt>
                <c:pt idx="17447">
                  <c:v>1.7450975179670001</c:v>
                </c:pt>
                <c:pt idx="17448">
                  <c:v>1.745371460915</c:v>
                </c:pt>
                <c:pt idx="17449">
                  <c:v>1.7455433607099999</c:v>
                </c:pt>
                <c:pt idx="17450">
                  <c:v>1.745724081993</c:v>
                </c:pt>
                <c:pt idx="17451">
                  <c:v>1.7458560466769999</c:v>
                </c:pt>
                <c:pt idx="17452">
                  <c:v>1.7459443807599999</c:v>
                </c:pt>
                <c:pt idx="17453">
                  <c:v>1.745980381966</c:v>
                </c:pt>
                <c:pt idx="17454">
                  <c:v>1.746044754982</c:v>
                </c:pt>
                <c:pt idx="17455">
                  <c:v>1.746092200279</c:v>
                </c:pt>
                <c:pt idx="17456">
                  <c:v>1.746132850647</c:v>
                </c:pt>
                <c:pt idx="17457">
                  <c:v>1.746206998825</c:v>
                </c:pt>
                <c:pt idx="17458">
                  <c:v>1.7462525367740001</c:v>
                </c:pt>
                <c:pt idx="17459">
                  <c:v>1.746395587921</c:v>
                </c:pt>
                <c:pt idx="17460">
                  <c:v>1.7467244863510001</c:v>
                </c:pt>
                <c:pt idx="17461">
                  <c:v>1.7467508316039999</c:v>
                </c:pt>
                <c:pt idx="17462">
                  <c:v>1.7468328475949999</c:v>
                </c:pt>
                <c:pt idx="17463">
                  <c:v>1.746926546097</c:v>
                </c:pt>
                <c:pt idx="17464">
                  <c:v>1.746991634369</c:v>
                </c:pt>
                <c:pt idx="17465">
                  <c:v>1.7470247745509999</c:v>
                </c:pt>
                <c:pt idx="17466">
                  <c:v>1.7471144199369999</c:v>
                </c:pt>
                <c:pt idx="17467">
                  <c:v>1.7472182512279999</c:v>
                </c:pt>
                <c:pt idx="17468">
                  <c:v>1.7475714683529999</c:v>
                </c:pt>
                <c:pt idx="17469">
                  <c:v>1.747630953789</c:v>
                </c:pt>
                <c:pt idx="17470">
                  <c:v>1.747708439827</c:v>
                </c:pt>
                <c:pt idx="17471">
                  <c:v>1.747799277306</c:v>
                </c:pt>
                <c:pt idx="17472">
                  <c:v>1.7478469610209999</c:v>
                </c:pt>
                <c:pt idx="17473">
                  <c:v>1.7478876113890001</c:v>
                </c:pt>
                <c:pt idx="17474">
                  <c:v>1.747922897339</c:v>
                </c:pt>
                <c:pt idx="17475">
                  <c:v>1.7479566335679999</c:v>
                </c:pt>
                <c:pt idx="17476">
                  <c:v>1.747987747192</c:v>
                </c:pt>
                <c:pt idx="17477">
                  <c:v>1.748026609421</c:v>
                </c:pt>
                <c:pt idx="17478">
                  <c:v>1.74807202816</c:v>
                </c:pt>
                <c:pt idx="17479">
                  <c:v>1.7481223344800001</c:v>
                </c:pt>
                <c:pt idx="17480">
                  <c:v>1.74818110466</c:v>
                </c:pt>
                <c:pt idx="17481">
                  <c:v>1.7482298612589999</c:v>
                </c:pt>
                <c:pt idx="17482">
                  <c:v>1.7482781410220001</c:v>
                </c:pt>
                <c:pt idx="17483">
                  <c:v>1.7483344078059999</c:v>
                </c:pt>
                <c:pt idx="17484">
                  <c:v>1.7483805418010001</c:v>
                </c:pt>
                <c:pt idx="17485">
                  <c:v>1.748429059982</c:v>
                </c:pt>
                <c:pt idx="17486">
                  <c:v>1.7484748363489999</c:v>
                </c:pt>
                <c:pt idx="17487">
                  <c:v>1.748519659042</c:v>
                </c:pt>
                <c:pt idx="17488">
                  <c:v>1.7488194704060001</c:v>
                </c:pt>
                <c:pt idx="17489">
                  <c:v>1.7491023540499999</c:v>
                </c:pt>
                <c:pt idx="17490">
                  <c:v>1.749171495438</c:v>
                </c:pt>
                <c:pt idx="17491">
                  <c:v>1.749512672424</c:v>
                </c:pt>
                <c:pt idx="17492">
                  <c:v>1.749583244324</c:v>
                </c:pt>
                <c:pt idx="17493">
                  <c:v>1.749654650688</c:v>
                </c:pt>
                <c:pt idx="17494">
                  <c:v>1.7497334480290001</c:v>
                </c:pt>
                <c:pt idx="17495">
                  <c:v>1.749816656113</c:v>
                </c:pt>
                <c:pt idx="17496">
                  <c:v>1.7499067783360001</c:v>
                </c:pt>
                <c:pt idx="17497">
                  <c:v>1.7500056028369999</c:v>
                </c:pt>
                <c:pt idx="17498">
                  <c:v>1.7501643896100001</c:v>
                </c:pt>
                <c:pt idx="17499">
                  <c:v>1.750334858894</c:v>
                </c:pt>
                <c:pt idx="17500">
                  <c:v>1.7504423856739999</c:v>
                </c:pt>
                <c:pt idx="17501">
                  <c:v>1.7507537603379999</c:v>
                </c:pt>
                <c:pt idx="17502">
                  <c:v>1.7508459091190001</c:v>
                </c:pt>
                <c:pt idx="17503">
                  <c:v>1.750905752182</c:v>
                </c:pt>
                <c:pt idx="17504">
                  <c:v>1.7509490251540001</c:v>
                </c:pt>
                <c:pt idx="17505">
                  <c:v>1.750997543335</c:v>
                </c:pt>
                <c:pt idx="17506">
                  <c:v>1.7510563135149999</c:v>
                </c:pt>
                <c:pt idx="17507">
                  <c:v>1.751153469086</c:v>
                </c:pt>
                <c:pt idx="17508">
                  <c:v>1.751237988472</c:v>
                </c:pt>
                <c:pt idx="17509">
                  <c:v>1.751315951347</c:v>
                </c:pt>
                <c:pt idx="17510">
                  <c:v>1.7514550685879999</c:v>
                </c:pt>
                <c:pt idx="17511">
                  <c:v>1.751648783684</c:v>
                </c:pt>
                <c:pt idx="17512">
                  <c:v>1.7517678737639999</c:v>
                </c:pt>
                <c:pt idx="17513">
                  <c:v>1.7519261837010001</c:v>
                </c:pt>
                <c:pt idx="17514">
                  <c:v>1.7520157098769999</c:v>
                </c:pt>
                <c:pt idx="17515">
                  <c:v>1.752069115639</c:v>
                </c:pt>
                <c:pt idx="17516">
                  <c:v>1.752127528191</c:v>
                </c:pt>
                <c:pt idx="17517">
                  <c:v>1.752177000046</c:v>
                </c:pt>
                <c:pt idx="17518">
                  <c:v>1.752230405807</c:v>
                </c:pt>
                <c:pt idx="17519">
                  <c:v>1.75227689743</c:v>
                </c:pt>
                <c:pt idx="17520">
                  <c:v>1.7523190975189999</c:v>
                </c:pt>
                <c:pt idx="17521">
                  <c:v>1.752354860306</c:v>
                </c:pt>
                <c:pt idx="17522">
                  <c:v>1.752400398254</c:v>
                </c:pt>
                <c:pt idx="17523">
                  <c:v>1.752496361732</c:v>
                </c:pt>
                <c:pt idx="17524">
                  <c:v>1.7525551319120001</c:v>
                </c:pt>
                <c:pt idx="17525">
                  <c:v>1.7526327371599999</c:v>
                </c:pt>
                <c:pt idx="17526">
                  <c:v>1.752735257149</c:v>
                </c:pt>
                <c:pt idx="17527">
                  <c:v>1.7528744935989999</c:v>
                </c:pt>
                <c:pt idx="17528">
                  <c:v>1.753219127655</c:v>
                </c:pt>
                <c:pt idx="17529">
                  <c:v>1.753560781479</c:v>
                </c:pt>
                <c:pt idx="17530">
                  <c:v>1.7538456916809999</c:v>
                </c:pt>
                <c:pt idx="17531">
                  <c:v>1.7540175914759999</c:v>
                </c:pt>
                <c:pt idx="17532">
                  <c:v>1.7540725469589999</c:v>
                </c:pt>
                <c:pt idx="17533">
                  <c:v>1.754126191139</c:v>
                </c:pt>
                <c:pt idx="17534">
                  <c:v>1.754179954529</c:v>
                </c:pt>
                <c:pt idx="17535">
                  <c:v>1.7542319297790001</c:v>
                </c:pt>
                <c:pt idx="17536">
                  <c:v>1.7542840242390001</c:v>
                </c:pt>
                <c:pt idx="17537">
                  <c:v>1.7543255090709999</c:v>
                </c:pt>
                <c:pt idx="17538">
                  <c:v>1.754367470741</c:v>
                </c:pt>
                <c:pt idx="17539">
                  <c:v>1.754411101341</c:v>
                </c:pt>
                <c:pt idx="17540">
                  <c:v>1.7545127868649999</c:v>
                </c:pt>
                <c:pt idx="17541">
                  <c:v>1.7545775175089999</c:v>
                </c:pt>
                <c:pt idx="17542">
                  <c:v>1.754711866379</c:v>
                </c:pt>
                <c:pt idx="17543">
                  <c:v>1.754782319069</c:v>
                </c:pt>
                <c:pt idx="17544">
                  <c:v>1.7551678419109999</c:v>
                </c:pt>
                <c:pt idx="17545">
                  <c:v>1.7552729845049999</c:v>
                </c:pt>
                <c:pt idx="17546">
                  <c:v>1.75543820858</c:v>
                </c:pt>
                <c:pt idx="17547">
                  <c:v>1.755753159523</c:v>
                </c:pt>
                <c:pt idx="17548">
                  <c:v>1.7558884620670001</c:v>
                </c:pt>
                <c:pt idx="17549">
                  <c:v>1.756228208542</c:v>
                </c:pt>
                <c:pt idx="17550">
                  <c:v>1.756323456764</c:v>
                </c:pt>
                <c:pt idx="17551">
                  <c:v>1.756383657455</c:v>
                </c:pt>
                <c:pt idx="17552">
                  <c:v>1.756472587585</c:v>
                </c:pt>
                <c:pt idx="17553">
                  <c:v>1.7565364837649999</c:v>
                </c:pt>
                <c:pt idx="17554">
                  <c:v>1.756568312645</c:v>
                </c:pt>
                <c:pt idx="17555">
                  <c:v>1.7566421031949999</c:v>
                </c:pt>
                <c:pt idx="17556">
                  <c:v>1.756667613983</c:v>
                </c:pt>
                <c:pt idx="17557">
                  <c:v>1.7567431926729999</c:v>
                </c:pt>
                <c:pt idx="17558">
                  <c:v>1.7567723989490001</c:v>
                </c:pt>
                <c:pt idx="17559">
                  <c:v>1.7568691968920001</c:v>
                </c:pt>
                <c:pt idx="17560">
                  <c:v>1.7569627761840001</c:v>
                </c:pt>
                <c:pt idx="17561">
                  <c:v>1.757297992706</c:v>
                </c:pt>
                <c:pt idx="17562">
                  <c:v>1.757451415062</c:v>
                </c:pt>
                <c:pt idx="17563">
                  <c:v>1.757542014122</c:v>
                </c:pt>
                <c:pt idx="17564">
                  <c:v>1.7576297521590001</c:v>
                </c:pt>
                <c:pt idx="17565">
                  <c:v>1.7576813697810001</c:v>
                </c:pt>
                <c:pt idx="17566">
                  <c:v>1.7577272653580001</c:v>
                </c:pt>
                <c:pt idx="17567">
                  <c:v>1.757767319679</c:v>
                </c:pt>
                <c:pt idx="17568">
                  <c:v>1.757803916931</c:v>
                </c:pt>
                <c:pt idx="17569">
                  <c:v>1.757843732834</c:v>
                </c:pt>
                <c:pt idx="17570">
                  <c:v>1.757891178131</c:v>
                </c:pt>
                <c:pt idx="17571">
                  <c:v>1.757945895195</c:v>
                </c:pt>
                <c:pt idx="17572">
                  <c:v>1.758006095886</c:v>
                </c:pt>
                <c:pt idx="17573">
                  <c:v>1.758087992668</c:v>
                </c:pt>
                <c:pt idx="17574">
                  <c:v>1.7581833601000001</c:v>
                </c:pt>
                <c:pt idx="17575">
                  <c:v>1.7582279443740001</c:v>
                </c:pt>
                <c:pt idx="17576">
                  <c:v>1.7582645416260001</c:v>
                </c:pt>
                <c:pt idx="17577">
                  <c:v>1.7583097219470001</c:v>
                </c:pt>
                <c:pt idx="17578">
                  <c:v>1.758352398872</c:v>
                </c:pt>
                <c:pt idx="17579">
                  <c:v>1.7584470510479999</c:v>
                </c:pt>
                <c:pt idx="17580">
                  <c:v>1.7586053609850001</c:v>
                </c:pt>
                <c:pt idx="17581">
                  <c:v>1.7587345838549999</c:v>
                </c:pt>
                <c:pt idx="17582">
                  <c:v>1.7588275671010001</c:v>
                </c:pt>
                <c:pt idx="17583">
                  <c:v>1.7589275836939999</c:v>
                </c:pt>
                <c:pt idx="17584">
                  <c:v>1.7592054605480001</c:v>
                </c:pt>
                <c:pt idx="17585">
                  <c:v>1.7592848539349999</c:v>
                </c:pt>
                <c:pt idx="17586">
                  <c:v>1.7594354152680001</c:v>
                </c:pt>
                <c:pt idx="17587">
                  <c:v>1.759792685509</c:v>
                </c:pt>
                <c:pt idx="17588">
                  <c:v>1.760150909424</c:v>
                </c:pt>
                <c:pt idx="17589">
                  <c:v>1.760487556458</c:v>
                </c:pt>
                <c:pt idx="17590">
                  <c:v>1.760577321053</c:v>
                </c:pt>
                <c:pt idx="17591">
                  <c:v>1.76068353653</c:v>
                </c:pt>
                <c:pt idx="17592">
                  <c:v>1.760752558708</c:v>
                </c:pt>
                <c:pt idx="17593">
                  <c:v>1.7608088254930001</c:v>
                </c:pt>
                <c:pt idx="17594">
                  <c:v>1.76087474823</c:v>
                </c:pt>
                <c:pt idx="17595">
                  <c:v>1.7609351873400001</c:v>
                </c:pt>
                <c:pt idx="17596">
                  <c:v>1.760989665985</c:v>
                </c:pt>
                <c:pt idx="17597">
                  <c:v>1.761049032211</c:v>
                </c:pt>
                <c:pt idx="17598">
                  <c:v>1.761114478111</c:v>
                </c:pt>
                <c:pt idx="17599">
                  <c:v>1.7611708641049999</c:v>
                </c:pt>
                <c:pt idx="17600">
                  <c:v>1.7612212896349999</c:v>
                </c:pt>
                <c:pt idx="17601">
                  <c:v>1.761267066002</c:v>
                </c:pt>
                <c:pt idx="17602">
                  <c:v>1.761343002319</c:v>
                </c:pt>
                <c:pt idx="17603">
                  <c:v>1.7614558935169999</c:v>
                </c:pt>
                <c:pt idx="17604">
                  <c:v>1.7617923021320001</c:v>
                </c:pt>
                <c:pt idx="17605">
                  <c:v>1.7618725299839999</c:v>
                </c:pt>
                <c:pt idx="17606">
                  <c:v>1.7619076967239999</c:v>
                </c:pt>
                <c:pt idx="17607">
                  <c:v>1.762014389038</c:v>
                </c:pt>
                <c:pt idx="17608">
                  <c:v>1.7621213197709999</c:v>
                </c:pt>
                <c:pt idx="17609">
                  <c:v>1.762217402458</c:v>
                </c:pt>
                <c:pt idx="17610">
                  <c:v>1.7623040676120001</c:v>
                </c:pt>
                <c:pt idx="17611">
                  <c:v>1.762421607971</c:v>
                </c:pt>
                <c:pt idx="17612">
                  <c:v>1.7625802755360001</c:v>
                </c:pt>
                <c:pt idx="17613">
                  <c:v>1.762732625008</c:v>
                </c:pt>
                <c:pt idx="17614">
                  <c:v>1.7628690004350001</c:v>
                </c:pt>
                <c:pt idx="17615">
                  <c:v>1.763118863106</c:v>
                </c:pt>
                <c:pt idx="17616">
                  <c:v>1.7632248401640001</c:v>
                </c:pt>
                <c:pt idx="17617">
                  <c:v>1.7633712291720001</c:v>
                </c:pt>
                <c:pt idx="17618">
                  <c:v>1.763540148735</c:v>
                </c:pt>
                <c:pt idx="17619">
                  <c:v>1.7636215686800001</c:v>
                </c:pt>
                <c:pt idx="17620">
                  <c:v>1.763719916344</c:v>
                </c:pt>
                <c:pt idx="17621">
                  <c:v>1.7638227939610001</c:v>
                </c:pt>
                <c:pt idx="17622">
                  <c:v>1.7639234066010001</c:v>
                </c:pt>
                <c:pt idx="17623">
                  <c:v>1.764017343521</c:v>
                </c:pt>
                <c:pt idx="17624">
                  <c:v>1.7641127109529999</c:v>
                </c:pt>
                <c:pt idx="17625">
                  <c:v>1.764191627502</c:v>
                </c:pt>
                <c:pt idx="17626">
                  <c:v>1.7642666101460001</c:v>
                </c:pt>
                <c:pt idx="17627">
                  <c:v>1.7644028663639999</c:v>
                </c:pt>
                <c:pt idx="17628">
                  <c:v>1.764617800713</c:v>
                </c:pt>
                <c:pt idx="17629">
                  <c:v>1.764664053917</c:v>
                </c:pt>
                <c:pt idx="17630">
                  <c:v>1.764709353447</c:v>
                </c:pt>
                <c:pt idx="17631">
                  <c:v>1.764758348465</c:v>
                </c:pt>
                <c:pt idx="17632">
                  <c:v>1.764809012413</c:v>
                </c:pt>
                <c:pt idx="17633">
                  <c:v>1.764858603477</c:v>
                </c:pt>
                <c:pt idx="17634">
                  <c:v>1.764903903008</c:v>
                </c:pt>
                <c:pt idx="17635">
                  <c:v>1.764949321747</c:v>
                </c:pt>
                <c:pt idx="17636">
                  <c:v>1.7649879455569999</c:v>
                </c:pt>
                <c:pt idx="17637">
                  <c:v>1.7650253772740001</c:v>
                </c:pt>
                <c:pt idx="17638">
                  <c:v>1.7650653123860001</c:v>
                </c:pt>
                <c:pt idx="17639">
                  <c:v>1.7651075124740001</c:v>
                </c:pt>
                <c:pt idx="17640">
                  <c:v>1.765148997307</c:v>
                </c:pt>
                <c:pt idx="17641">
                  <c:v>1.765198469162</c:v>
                </c:pt>
                <c:pt idx="17642">
                  <c:v>1.765249967575</c:v>
                </c:pt>
                <c:pt idx="17643">
                  <c:v>1.7653053998949999</c:v>
                </c:pt>
                <c:pt idx="17644">
                  <c:v>1.765350341797</c:v>
                </c:pt>
                <c:pt idx="17645">
                  <c:v>1.7653969526290001</c:v>
                </c:pt>
                <c:pt idx="17646">
                  <c:v>1.765474319458</c:v>
                </c:pt>
                <c:pt idx="17647">
                  <c:v>1.7657338380809999</c:v>
                </c:pt>
                <c:pt idx="17648">
                  <c:v>1.765805244446</c:v>
                </c:pt>
                <c:pt idx="17649">
                  <c:v>1.7658817768099999</c:v>
                </c:pt>
                <c:pt idx="17650">
                  <c:v>1.7662644386290001</c:v>
                </c:pt>
                <c:pt idx="17651">
                  <c:v>1.7663304805760001</c:v>
                </c:pt>
                <c:pt idx="17652">
                  <c:v>1.766397476196</c:v>
                </c:pt>
                <c:pt idx="17653">
                  <c:v>1.7664537429810001</c:v>
                </c:pt>
                <c:pt idx="17654">
                  <c:v>1.7665035724639999</c:v>
                </c:pt>
                <c:pt idx="17655">
                  <c:v>1.7665506601330001</c:v>
                </c:pt>
                <c:pt idx="17656">
                  <c:v>1.7666282653809999</c:v>
                </c:pt>
                <c:pt idx="17657">
                  <c:v>1.7669348716740001</c:v>
                </c:pt>
                <c:pt idx="17658">
                  <c:v>1.76698076725</c:v>
                </c:pt>
                <c:pt idx="17659">
                  <c:v>1.76703286171</c:v>
                </c:pt>
                <c:pt idx="17660">
                  <c:v>1.7670936584470001</c:v>
                </c:pt>
                <c:pt idx="17661">
                  <c:v>1.767134308815</c:v>
                </c:pt>
                <c:pt idx="17662">
                  <c:v>1.767208576202</c:v>
                </c:pt>
                <c:pt idx="17663">
                  <c:v>1.767239570618</c:v>
                </c:pt>
                <c:pt idx="17664">
                  <c:v>1.767320632935</c:v>
                </c:pt>
                <c:pt idx="17665">
                  <c:v>1.7673537731169999</c:v>
                </c:pt>
                <c:pt idx="17666">
                  <c:v>1.7674624919890001</c:v>
                </c:pt>
                <c:pt idx="17667">
                  <c:v>1.7675603628159999</c:v>
                </c:pt>
                <c:pt idx="17668">
                  <c:v>1.7677422761920001</c:v>
                </c:pt>
                <c:pt idx="17669">
                  <c:v>1.768082141876</c:v>
                </c:pt>
                <c:pt idx="17670">
                  <c:v>1.768370628357</c:v>
                </c:pt>
                <c:pt idx="17671">
                  <c:v>1.7685256004329999</c:v>
                </c:pt>
                <c:pt idx="17672">
                  <c:v>1.768612265587</c:v>
                </c:pt>
                <c:pt idx="17673">
                  <c:v>1.7686729431149999</c:v>
                </c:pt>
                <c:pt idx="17674">
                  <c:v>1.7687792778019999</c:v>
                </c:pt>
                <c:pt idx="17675">
                  <c:v>1.768886208534</c:v>
                </c:pt>
                <c:pt idx="17676">
                  <c:v>1.769252061844</c:v>
                </c:pt>
                <c:pt idx="17677">
                  <c:v>1.769420385361</c:v>
                </c:pt>
                <c:pt idx="17678">
                  <c:v>1.7695771455760001</c:v>
                </c:pt>
                <c:pt idx="17679">
                  <c:v>1.7696635723109999</c:v>
                </c:pt>
                <c:pt idx="17680">
                  <c:v>1.769789457321</c:v>
                </c:pt>
                <c:pt idx="17681">
                  <c:v>1.7699023485180001</c:v>
                </c:pt>
                <c:pt idx="17682">
                  <c:v>1.7702407836909999</c:v>
                </c:pt>
                <c:pt idx="17683">
                  <c:v>1.7704089879989999</c:v>
                </c:pt>
                <c:pt idx="17684">
                  <c:v>1.7705510854719999</c:v>
                </c:pt>
                <c:pt idx="17685">
                  <c:v>1.77060520649</c:v>
                </c:pt>
                <c:pt idx="17686">
                  <c:v>1.770681142807</c:v>
                </c:pt>
                <c:pt idx="17687">
                  <c:v>1.770725846291</c:v>
                </c:pt>
                <c:pt idx="17688">
                  <c:v>1.770767450333</c:v>
                </c:pt>
                <c:pt idx="17689">
                  <c:v>1.7708865404130001</c:v>
                </c:pt>
                <c:pt idx="17690">
                  <c:v>1.7710683345789999</c:v>
                </c:pt>
                <c:pt idx="17691">
                  <c:v>1.7711554765699999</c:v>
                </c:pt>
                <c:pt idx="17692">
                  <c:v>1.7712492942810001</c:v>
                </c:pt>
                <c:pt idx="17693">
                  <c:v>1.7713397741320001</c:v>
                </c:pt>
                <c:pt idx="17694">
                  <c:v>1.7714428901670001</c:v>
                </c:pt>
                <c:pt idx="17695">
                  <c:v>1.7717881202700001</c:v>
                </c:pt>
                <c:pt idx="17696">
                  <c:v>1.7719095945359999</c:v>
                </c:pt>
                <c:pt idx="17697">
                  <c:v>1.7719565629959999</c:v>
                </c:pt>
                <c:pt idx="17698">
                  <c:v>1.772001504898</c:v>
                </c:pt>
                <c:pt idx="17699">
                  <c:v>1.7720426321030001</c:v>
                </c:pt>
                <c:pt idx="17700">
                  <c:v>1.772085189819</c:v>
                </c:pt>
                <c:pt idx="17701">
                  <c:v>1.7721389532089999</c:v>
                </c:pt>
                <c:pt idx="17702">
                  <c:v>1.772242069244</c:v>
                </c:pt>
                <c:pt idx="17703">
                  <c:v>1.7725495100019999</c:v>
                </c:pt>
                <c:pt idx="17704">
                  <c:v>1.7727397680279999</c:v>
                </c:pt>
                <c:pt idx="17705">
                  <c:v>1.772949099541</c:v>
                </c:pt>
                <c:pt idx="17706">
                  <c:v>1.7730759382250001</c:v>
                </c:pt>
                <c:pt idx="17707">
                  <c:v>1.773364186287</c:v>
                </c:pt>
                <c:pt idx="17708">
                  <c:v>1.7737036943440001</c:v>
                </c:pt>
                <c:pt idx="17709">
                  <c:v>1.7739375829699999</c:v>
                </c:pt>
                <c:pt idx="17710">
                  <c:v>1.774070739746</c:v>
                </c:pt>
                <c:pt idx="17711">
                  <c:v>1.774145483971</c:v>
                </c:pt>
                <c:pt idx="17712">
                  <c:v>1.7742279767989999</c:v>
                </c:pt>
                <c:pt idx="17713">
                  <c:v>1.7743219137190001</c:v>
                </c:pt>
                <c:pt idx="17714">
                  <c:v>1.774418592453</c:v>
                </c:pt>
                <c:pt idx="17715">
                  <c:v>1.7745455503459999</c:v>
                </c:pt>
                <c:pt idx="17716">
                  <c:v>1.774688720703</c:v>
                </c:pt>
                <c:pt idx="17717">
                  <c:v>1.7747919559480001</c:v>
                </c:pt>
                <c:pt idx="17718">
                  <c:v>1.7749636173250001</c:v>
                </c:pt>
                <c:pt idx="17719">
                  <c:v>1.775113344193</c:v>
                </c:pt>
                <c:pt idx="17720">
                  <c:v>1.775197029114</c:v>
                </c:pt>
                <c:pt idx="17721">
                  <c:v>1.7752473354339999</c:v>
                </c:pt>
                <c:pt idx="17722">
                  <c:v>1.77534866333</c:v>
                </c:pt>
                <c:pt idx="17723">
                  <c:v>1.77539741993</c:v>
                </c:pt>
                <c:pt idx="17724">
                  <c:v>1.7754442691800001</c:v>
                </c:pt>
                <c:pt idx="17725">
                  <c:v>1.7755421400069999</c:v>
                </c:pt>
                <c:pt idx="17726">
                  <c:v>1.775602698326</c:v>
                </c:pt>
                <c:pt idx="17727">
                  <c:v>1.775732398033</c:v>
                </c:pt>
                <c:pt idx="17728">
                  <c:v>1.775794506073</c:v>
                </c:pt>
                <c:pt idx="17729">
                  <c:v>1.7758600711820001</c:v>
                </c:pt>
                <c:pt idx="17730">
                  <c:v>1.775962352753</c:v>
                </c:pt>
                <c:pt idx="17731">
                  <c:v>1.7760101556779999</c:v>
                </c:pt>
                <c:pt idx="17732">
                  <c:v>1.776129245758</c:v>
                </c:pt>
                <c:pt idx="17733">
                  <c:v>1.7764929533</c:v>
                </c:pt>
                <c:pt idx="17734">
                  <c:v>1.7765725851059999</c:v>
                </c:pt>
                <c:pt idx="17735">
                  <c:v>1.7766622304919999</c:v>
                </c:pt>
                <c:pt idx="17736">
                  <c:v>1.776719808578</c:v>
                </c:pt>
                <c:pt idx="17737">
                  <c:v>1.776750087738</c:v>
                </c:pt>
                <c:pt idx="17738">
                  <c:v>1.7768236398699999</c:v>
                </c:pt>
                <c:pt idx="17739">
                  <c:v>1.7768515348430001</c:v>
                </c:pt>
                <c:pt idx="17740">
                  <c:v>1.7769267559049999</c:v>
                </c:pt>
                <c:pt idx="17741">
                  <c:v>1.777017712593</c:v>
                </c:pt>
                <c:pt idx="17742">
                  <c:v>1.7771070003510001</c:v>
                </c:pt>
                <c:pt idx="17743">
                  <c:v>1.777196288109</c:v>
                </c:pt>
                <c:pt idx="17744">
                  <c:v>1.7772849798200001</c:v>
                </c:pt>
                <c:pt idx="17745">
                  <c:v>1.7773884534840001</c:v>
                </c:pt>
                <c:pt idx="17746">
                  <c:v>1.777459979057</c:v>
                </c:pt>
                <c:pt idx="17747">
                  <c:v>1.777504205704</c:v>
                </c:pt>
                <c:pt idx="17748">
                  <c:v>1.777559876442</c:v>
                </c:pt>
                <c:pt idx="17749">
                  <c:v>1.7776101827619999</c:v>
                </c:pt>
                <c:pt idx="17750">
                  <c:v>1.777652382851</c:v>
                </c:pt>
                <c:pt idx="17751">
                  <c:v>1.7777199745179999</c:v>
                </c:pt>
                <c:pt idx="17752">
                  <c:v>1.777744054794</c:v>
                </c:pt>
                <c:pt idx="17753">
                  <c:v>1.7778153419489999</c:v>
                </c:pt>
                <c:pt idx="17754">
                  <c:v>1.7778995037080001</c:v>
                </c:pt>
                <c:pt idx="17755">
                  <c:v>1.778132915497</c:v>
                </c:pt>
                <c:pt idx="17756">
                  <c:v>1.7781827449800001</c:v>
                </c:pt>
                <c:pt idx="17757">
                  <c:v>1.778228998184</c:v>
                </c:pt>
                <c:pt idx="17758">
                  <c:v>1.7782806158069999</c:v>
                </c:pt>
                <c:pt idx="17759">
                  <c:v>1.778331756592</c:v>
                </c:pt>
                <c:pt idx="17760">
                  <c:v>1.7783851623539999</c:v>
                </c:pt>
                <c:pt idx="17761">
                  <c:v>1.778435587883</c:v>
                </c:pt>
                <c:pt idx="17762">
                  <c:v>1.778493762016</c:v>
                </c:pt>
                <c:pt idx="17763">
                  <c:v>1.7785477638239999</c:v>
                </c:pt>
                <c:pt idx="17764">
                  <c:v>1.7786006927489999</c:v>
                </c:pt>
                <c:pt idx="17765">
                  <c:v>1.778650760651</c:v>
                </c:pt>
                <c:pt idx="17766">
                  <c:v>1.778733491898</c:v>
                </c:pt>
                <c:pt idx="17767">
                  <c:v>1.7787698507309999</c:v>
                </c:pt>
                <c:pt idx="17768">
                  <c:v>1.778812050819</c:v>
                </c:pt>
                <c:pt idx="17769">
                  <c:v>1.7788473367690001</c:v>
                </c:pt>
                <c:pt idx="17770">
                  <c:v>1.778888821602</c:v>
                </c:pt>
                <c:pt idx="17771">
                  <c:v>1.77893948555</c:v>
                </c:pt>
                <c:pt idx="17772">
                  <c:v>1.778994441032</c:v>
                </c:pt>
                <c:pt idx="17773">
                  <c:v>1.779061555862</c:v>
                </c:pt>
                <c:pt idx="17774">
                  <c:v>1.7794333696369999</c:v>
                </c:pt>
                <c:pt idx="17775">
                  <c:v>1.7795302867889999</c:v>
                </c:pt>
                <c:pt idx="17776">
                  <c:v>1.779556751251</c:v>
                </c:pt>
                <c:pt idx="17777">
                  <c:v>1.779623627663</c:v>
                </c:pt>
                <c:pt idx="17778">
                  <c:v>1.779662013054</c:v>
                </c:pt>
                <c:pt idx="17779">
                  <c:v>1.7797193527220001</c:v>
                </c:pt>
                <c:pt idx="17780">
                  <c:v>1.7797666788099999</c:v>
                </c:pt>
                <c:pt idx="17781">
                  <c:v>1.7798604965210001</c:v>
                </c:pt>
                <c:pt idx="17782">
                  <c:v>1.7799435853959999</c:v>
                </c:pt>
                <c:pt idx="17783">
                  <c:v>1.7801178693769999</c:v>
                </c:pt>
                <c:pt idx="17784">
                  <c:v>1.7802214622500001</c:v>
                </c:pt>
                <c:pt idx="17785">
                  <c:v>1.780417084694</c:v>
                </c:pt>
                <c:pt idx="17786">
                  <c:v>1.780551552773</c:v>
                </c:pt>
                <c:pt idx="17787">
                  <c:v>1.7806870937349999</c:v>
                </c:pt>
                <c:pt idx="17788">
                  <c:v>1.78074669838</c:v>
                </c:pt>
                <c:pt idx="17789">
                  <c:v>1.7808439731600001</c:v>
                </c:pt>
                <c:pt idx="17790">
                  <c:v>1.7808920145030001</c:v>
                </c:pt>
                <c:pt idx="17791">
                  <c:v>1.780992507935</c:v>
                </c:pt>
                <c:pt idx="17792">
                  <c:v>1.781035423279</c:v>
                </c:pt>
                <c:pt idx="17793">
                  <c:v>1.7810789346689999</c:v>
                </c:pt>
                <c:pt idx="17794">
                  <c:v>1.781166315079</c:v>
                </c:pt>
                <c:pt idx="17795">
                  <c:v>1.781271100044</c:v>
                </c:pt>
                <c:pt idx="17796">
                  <c:v>1.781524419785</c:v>
                </c:pt>
                <c:pt idx="17797">
                  <c:v>1.7816095352170001</c:v>
                </c:pt>
                <c:pt idx="17798">
                  <c:v>1.781643152237</c:v>
                </c:pt>
                <c:pt idx="17799">
                  <c:v>1.7817440032959999</c:v>
                </c:pt>
                <c:pt idx="17800">
                  <c:v>1.7817823886869999</c:v>
                </c:pt>
                <c:pt idx="17801">
                  <c:v>1.7818440198900001</c:v>
                </c:pt>
                <c:pt idx="17802">
                  <c:v>1.781944036484</c:v>
                </c:pt>
                <c:pt idx="17803">
                  <c:v>1.7820254564289999</c:v>
                </c:pt>
                <c:pt idx="17804">
                  <c:v>1.7821661233899999</c:v>
                </c:pt>
                <c:pt idx="17805">
                  <c:v>1.782494902611</c:v>
                </c:pt>
                <c:pt idx="17806">
                  <c:v>1.7825697660449999</c:v>
                </c:pt>
                <c:pt idx="17807">
                  <c:v>1.782808423042</c:v>
                </c:pt>
                <c:pt idx="17808">
                  <c:v>1.7829978466030001</c:v>
                </c:pt>
                <c:pt idx="17809">
                  <c:v>1.7831170558930001</c:v>
                </c:pt>
                <c:pt idx="17810">
                  <c:v>1.783260703087</c:v>
                </c:pt>
                <c:pt idx="17811">
                  <c:v>1.7834477424620001</c:v>
                </c:pt>
                <c:pt idx="17812">
                  <c:v>1.783533573151</c:v>
                </c:pt>
                <c:pt idx="17813">
                  <c:v>1.783626914024</c:v>
                </c:pt>
                <c:pt idx="17814">
                  <c:v>1.783738136292</c:v>
                </c:pt>
                <c:pt idx="17815">
                  <c:v>1.7838776111600001</c:v>
                </c:pt>
                <c:pt idx="17816">
                  <c:v>1.7839641571039999</c:v>
                </c:pt>
                <c:pt idx="17817">
                  <c:v>1.784045338631</c:v>
                </c:pt>
                <c:pt idx="17818">
                  <c:v>1.78413438797</c:v>
                </c:pt>
                <c:pt idx="17819">
                  <c:v>1.78423345089</c:v>
                </c:pt>
                <c:pt idx="17820">
                  <c:v>1.7843282222750001</c:v>
                </c:pt>
                <c:pt idx="17821">
                  <c:v>1.7845183610919999</c:v>
                </c:pt>
                <c:pt idx="17822">
                  <c:v>1.7848874330519999</c:v>
                </c:pt>
                <c:pt idx="17823">
                  <c:v>1.785004377365</c:v>
                </c:pt>
                <c:pt idx="17824">
                  <c:v>1.7851036787029999</c:v>
                </c:pt>
                <c:pt idx="17825">
                  <c:v>1.785214543343</c:v>
                </c:pt>
                <c:pt idx="17826">
                  <c:v>1.785334944725</c:v>
                </c:pt>
                <c:pt idx="17827">
                  <c:v>1.785390853882</c:v>
                </c:pt>
                <c:pt idx="17828">
                  <c:v>1.785482406616</c:v>
                </c:pt>
                <c:pt idx="17829">
                  <c:v>1.7855211496350001</c:v>
                </c:pt>
                <c:pt idx="17830">
                  <c:v>1.7855607271189999</c:v>
                </c:pt>
                <c:pt idx="17831">
                  <c:v>1.7856050729749999</c:v>
                </c:pt>
                <c:pt idx="17832">
                  <c:v>1.7856528759000001</c:v>
                </c:pt>
                <c:pt idx="17833">
                  <c:v>1.785720944405</c:v>
                </c:pt>
                <c:pt idx="17834">
                  <c:v>1.785770058632</c:v>
                </c:pt>
                <c:pt idx="17835">
                  <c:v>1.7858639955519999</c:v>
                </c:pt>
                <c:pt idx="17836">
                  <c:v>1.7859578132630001</c:v>
                </c:pt>
                <c:pt idx="17837">
                  <c:v>1.7860600948330001</c:v>
                </c:pt>
                <c:pt idx="17838">
                  <c:v>1.786160826683</c:v>
                </c:pt>
                <c:pt idx="17839">
                  <c:v>1.786260008812</c:v>
                </c:pt>
                <c:pt idx="17840">
                  <c:v>1.7864278554919999</c:v>
                </c:pt>
                <c:pt idx="17841">
                  <c:v>1.7866824865340001</c:v>
                </c:pt>
                <c:pt idx="17842">
                  <c:v>1.786773681641</c:v>
                </c:pt>
                <c:pt idx="17843">
                  <c:v>1.786801218987</c:v>
                </c:pt>
                <c:pt idx="17844">
                  <c:v>1.7868654727940001</c:v>
                </c:pt>
                <c:pt idx="17845">
                  <c:v>1.7868986129760001</c:v>
                </c:pt>
                <c:pt idx="17846">
                  <c:v>1.7869501113890001</c:v>
                </c:pt>
                <c:pt idx="17847">
                  <c:v>1.787003993988</c:v>
                </c:pt>
                <c:pt idx="17848">
                  <c:v>1.7870436906810001</c:v>
                </c:pt>
                <c:pt idx="17849">
                  <c:v>1.787106871605</c:v>
                </c:pt>
                <c:pt idx="17850">
                  <c:v>1.7872056961060001</c:v>
                </c:pt>
                <c:pt idx="17851">
                  <c:v>1.787288069725</c:v>
                </c:pt>
                <c:pt idx="17852">
                  <c:v>1.7873635292050001</c:v>
                </c:pt>
                <c:pt idx="17853">
                  <c:v>1.7874920368189999</c:v>
                </c:pt>
                <c:pt idx="17854">
                  <c:v>1.787833333015</c:v>
                </c:pt>
                <c:pt idx="17855">
                  <c:v>1.787953257561</c:v>
                </c:pt>
                <c:pt idx="17856">
                  <c:v>1.788037061691</c:v>
                </c:pt>
                <c:pt idx="17857">
                  <c:v>1.788193106651</c:v>
                </c:pt>
                <c:pt idx="17858">
                  <c:v>1.788421630859</c:v>
                </c:pt>
                <c:pt idx="17859">
                  <c:v>1.788775444031</c:v>
                </c:pt>
                <c:pt idx="17860">
                  <c:v>1.7889679670330001</c:v>
                </c:pt>
                <c:pt idx="17861">
                  <c:v>1.789100885391</c:v>
                </c:pt>
                <c:pt idx="17862">
                  <c:v>1.7891800403589999</c:v>
                </c:pt>
                <c:pt idx="17863">
                  <c:v>1.789263129234</c:v>
                </c:pt>
                <c:pt idx="17864">
                  <c:v>1.789585828781</c:v>
                </c:pt>
                <c:pt idx="17865">
                  <c:v>1.789821147919</c:v>
                </c:pt>
                <c:pt idx="17866">
                  <c:v>1.7899482250209999</c:v>
                </c:pt>
                <c:pt idx="17867">
                  <c:v>1.790135622025</c:v>
                </c:pt>
                <c:pt idx="17868">
                  <c:v>1.7904642820359999</c:v>
                </c:pt>
                <c:pt idx="17869">
                  <c:v>1.7907770872119999</c:v>
                </c:pt>
                <c:pt idx="17870">
                  <c:v>1.79094684124</c:v>
                </c:pt>
                <c:pt idx="17871">
                  <c:v>1.79105079174</c:v>
                </c:pt>
                <c:pt idx="17872">
                  <c:v>1.791149735451</c:v>
                </c:pt>
                <c:pt idx="17873">
                  <c:v>1.7913320064539999</c:v>
                </c:pt>
                <c:pt idx="17874">
                  <c:v>1.7914617061610001</c:v>
                </c:pt>
                <c:pt idx="17875">
                  <c:v>1.791530132294</c:v>
                </c:pt>
                <c:pt idx="17876">
                  <c:v>1.791687130928</c:v>
                </c:pt>
                <c:pt idx="17877">
                  <c:v>1.791782021523</c:v>
                </c:pt>
                <c:pt idx="17878">
                  <c:v>1.791879892349</c:v>
                </c:pt>
                <c:pt idx="17879">
                  <c:v>1.7919026613239999</c:v>
                </c:pt>
                <c:pt idx="17880">
                  <c:v>1.792008638382</c:v>
                </c:pt>
                <c:pt idx="17881">
                  <c:v>1.792102813721</c:v>
                </c:pt>
                <c:pt idx="17882">
                  <c:v>1.7922627925870001</c:v>
                </c:pt>
                <c:pt idx="17883">
                  <c:v>1.7924005985260001</c:v>
                </c:pt>
                <c:pt idx="17884">
                  <c:v>1.792757630348</c:v>
                </c:pt>
                <c:pt idx="17885">
                  <c:v>1.7928820848460001</c:v>
                </c:pt>
                <c:pt idx="17886">
                  <c:v>1.793169260025</c:v>
                </c:pt>
                <c:pt idx="17887">
                  <c:v>1.793443202972</c:v>
                </c:pt>
                <c:pt idx="17888">
                  <c:v>1.7935212850569999</c:v>
                </c:pt>
                <c:pt idx="17889">
                  <c:v>1.7936153411869999</c:v>
                </c:pt>
                <c:pt idx="17890">
                  <c:v>1.7936900854110001</c:v>
                </c:pt>
                <c:pt idx="17891">
                  <c:v>1.793717622757</c:v>
                </c:pt>
                <c:pt idx="17892">
                  <c:v>1.7937811613079999</c:v>
                </c:pt>
                <c:pt idx="17893">
                  <c:v>1.793830156326</c:v>
                </c:pt>
                <c:pt idx="17894">
                  <c:v>1.7938882112500001</c:v>
                </c:pt>
                <c:pt idx="17895">
                  <c:v>1.793947935104</c:v>
                </c:pt>
                <c:pt idx="17896">
                  <c:v>1.79398727417</c:v>
                </c:pt>
                <c:pt idx="17897">
                  <c:v>1.7940564155580001</c:v>
                </c:pt>
                <c:pt idx="17898">
                  <c:v>1.794150352478</c:v>
                </c:pt>
                <c:pt idx="17899">
                  <c:v>1.7942298650740001</c:v>
                </c:pt>
                <c:pt idx="17900">
                  <c:v>1.794522404671</c:v>
                </c:pt>
                <c:pt idx="17901">
                  <c:v>1.794637918472</c:v>
                </c:pt>
                <c:pt idx="17902">
                  <c:v>1.7946963310240001</c:v>
                </c:pt>
                <c:pt idx="17903">
                  <c:v>1.7947994470599999</c:v>
                </c:pt>
                <c:pt idx="17904">
                  <c:v>1.794867157936</c:v>
                </c:pt>
                <c:pt idx="17905">
                  <c:v>1.794937491417</c:v>
                </c:pt>
                <c:pt idx="17906">
                  <c:v>1.795040369034</c:v>
                </c:pt>
                <c:pt idx="17907">
                  <c:v>1.7951314449310001</c:v>
                </c:pt>
                <c:pt idx="17908">
                  <c:v>1.795227766037</c:v>
                </c:pt>
                <c:pt idx="17909">
                  <c:v>1.795341491699</c:v>
                </c:pt>
                <c:pt idx="17910">
                  <c:v>1.79546225071</c:v>
                </c:pt>
                <c:pt idx="17911">
                  <c:v>1.7956225872039999</c:v>
                </c:pt>
                <c:pt idx="17912">
                  <c:v>1.795708417892</c:v>
                </c:pt>
                <c:pt idx="17913">
                  <c:v>1.795737981796</c:v>
                </c:pt>
                <c:pt idx="17914">
                  <c:v>1.795794725418</c:v>
                </c:pt>
                <c:pt idx="17915">
                  <c:v>1.795841813087</c:v>
                </c:pt>
                <c:pt idx="17916">
                  <c:v>1.7958886623379999</c:v>
                </c:pt>
                <c:pt idx="17917">
                  <c:v>1.7959511280060001</c:v>
                </c:pt>
                <c:pt idx="17918">
                  <c:v>1.796041369438</c:v>
                </c:pt>
                <c:pt idx="17919">
                  <c:v>1.7961411476139999</c:v>
                </c:pt>
                <c:pt idx="17920">
                  <c:v>1.7964884042739999</c:v>
                </c:pt>
                <c:pt idx="17921">
                  <c:v>1.796577811241</c:v>
                </c:pt>
                <c:pt idx="17922">
                  <c:v>1.7966383695599999</c:v>
                </c:pt>
                <c:pt idx="17923">
                  <c:v>1.796698689461</c:v>
                </c:pt>
                <c:pt idx="17924">
                  <c:v>1.7967989444729999</c:v>
                </c:pt>
                <c:pt idx="17925">
                  <c:v>1.797098875046</c:v>
                </c:pt>
                <c:pt idx="17926">
                  <c:v>1.7974082231520001</c:v>
                </c:pt>
                <c:pt idx="17927">
                  <c:v>1.7977397441859999</c:v>
                </c:pt>
                <c:pt idx="17928">
                  <c:v>1.797834992409</c:v>
                </c:pt>
                <c:pt idx="17929">
                  <c:v>1.797945141792</c:v>
                </c:pt>
                <c:pt idx="17930">
                  <c:v>1.798004150391</c:v>
                </c:pt>
                <c:pt idx="17931">
                  <c:v>1.7981189489360001</c:v>
                </c:pt>
                <c:pt idx="17932">
                  <c:v>1.7981756925579999</c:v>
                </c:pt>
                <c:pt idx="17933">
                  <c:v>1.7982949018479999</c:v>
                </c:pt>
                <c:pt idx="17934">
                  <c:v>1.798358201981</c:v>
                </c:pt>
                <c:pt idx="17935">
                  <c:v>1.7984031438829999</c:v>
                </c:pt>
                <c:pt idx="17936">
                  <c:v>1.798451542854</c:v>
                </c:pt>
                <c:pt idx="17937">
                  <c:v>1.798501253128</c:v>
                </c:pt>
                <c:pt idx="17938">
                  <c:v>1.798549771309</c:v>
                </c:pt>
                <c:pt idx="17939">
                  <c:v>1.7986016273500001</c:v>
                </c:pt>
                <c:pt idx="17940">
                  <c:v>1.798921585083</c:v>
                </c:pt>
                <c:pt idx="17941">
                  <c:v>1.7990703582759999</c:v>
                </c:pt>
                <c:pt idx="17942">
                  <c:v>1.7991616725920001</c:v>
                </c:pt>
                <c:pt idx="17943">
                  <c:v>1.7992601394650001</c:v>
                </c:pt>
                <c:pt idx="17944">
                  <c:v>1.7993651628489999</c:v>
                </c:pt>
                <c:pt idx="17945">
                  <c:v>1.799456834793</c:v>
                </c:pt>
                <c:pt idx="17946">
                  <c:v>1.799537777901</c:v>
                </c:pt>
                <c:pt idx="17947">
                  <c:v>1.799863934517</c:v>
                </c:pt>
                <c:pt idx="17948">
                  <c:v>1.8000431060790001</c:v>
                </c:pt>
                <c:pt idx="17949">
                  <c:v>1.8001886606219999</c:v>
                </c:pt>
                <c:pt idx="17950">
                  <c:v>1.8004127740860001</c:v>
                </c:pt>
                <c:pt idx="17951">
                  <c:v>1.8005787134169999</c:v>
                </c:pt>
                <c:pt idx="17952">
                  <c:v>1.8007403612140001</c:v>
                </c:pt>
                <c:pt idx="17953">
                  <c:v>1.8008400201799999</c:v>
                </c:pt>
                <c:pt idx="17954">
                  <c:v>1.8009766340260001</c:v>
                </c:pt>
                <c:pt idx="17955">
                  <c:v>1.8011034727099999</c:v>
                </c:pt>
                <c:pt idx="17956">
                  <c:v>1.801190137863</c:v>
                </c:pt>
                <c:pt idx="17957">
                  <c:v>1.801270365715</c:v>
                </c:pt>
                <c:pt idx="17958">
                  <c:v>1.8013745546340001</c:v>
                </c:pt>
                <c:pt idx="17959">
                  <c:v>1.801642656326</c:v>
                </c:pt>
                <c:pt idx="17960">
                  <c:v>1.801710009575</c:v>
                </c:pt>
                <c:pt idx="17961">
                  <c:v>1.801763296127</c:v>
                </c:pt>
                <c:pt idx="17962">
                  <c:v>1.8018157482149999</c:v>
                </c:pt>
                <c:pt idx="17963">
                  <c:v>1.8018596172329999</c:v>
                </c:pt>
                <c:pt idx="17964">
                  <c:v>1.801901459694</c:v>
                </c:pt>
                <c:pt idx="17965">
                  <c:v>1.8019385337830001</c:v>
                </c:pt>
                <c:pt idx="17966">
                  <c:v>1.801975846291</c:v>
                </c:pt>
                <c:pt idx="17967">
                  <c:v>1.8020117282870001</c:v>
                </c:pt>
                <c:pt idx="17968">
                  <c:v>1.8020553588870001</c:v>
                </c:pt>
                <c:pt idx="17969">
                  <c:v>1.8021018505099999</c:v>
                </c:pt>
                <c:pt idx="17970">
                  <c:v>1.8021498918529999</c:v>
                </c:pt>
                <c:pt idx="17971">
                  <c:v>1.8021976947780001</c:v>
                </c:pt>
                <c:pt idx="17972">
                  <c:v>1.8022480010990001</c:v>
                </c:pt>
                <c:pt idx="17973">
                  <c:v>1.802288889885</c:v>
                </c:pt>
                <c:pt idx="17974">
                  <c:v>1.802325606346</c:v>
                </c:pt>
                <c:pt idx="17975">
                  <c:v>1.802364587784</c:v>
                </c:pt>
                <c:pt idx="17976">
                  <c:v>1.8024104833600001</c:v>
                </c:pt>
                <c:pt idx="17977">
                  <c:v>1.8027086257930001</c:v>
                </c:pt>
                <c:pt idx="17978">
                  <c:v>1.80279135704</c:v>
                </c:pt>
                <c:pt idx="17979">
                  <c:v>1.802866816521</c:v>
                </c:pt>
                <c:pt idx="17980">
                  <c:v>1.8028961420059999</c:v>
                </c:pt>
                <c:pt idx="17981">
                  <c:v>1.8029764890669999</c:v>
                </c:pt>
                <c:pt idx="17982">
                  <c:v>1.803004860878</c:v>
                </c:pt>
                <c:pt idx="17983">
                  <c:v>1.803071975708</c:v>
                </c:pt>
                <c:pt idx="17984">
                  <c:v>1.803111791611</c:v>
                </c:pt>
                <c:pt idx="17985">
                  <c:v>1.8031680583950001</c:v>
                </c:pt>
                <c:pt idx="17986">
                  <c:v>1.8032245635990001</c:v>
                </c:pt>
                <c:pt idx="17987">
                  <c:v>1.803268790245</c:v>
                </c:pt>
                <c:pt idx="17988">
                  <c:v>1.8033361434940001</c:v>
                </c:pt>
                <c:pt idx="17989">
                  <c:v>1.8033620119089999</c:v>
                </c:pt>
                <c:pt idx="17990">
                  <c:v>1.803434491158</c:v>
                </c:pt>
                <c:pt idx="17991">
                  <c:v>1.8034555912020001</c:v>
                </c:pt>
                <c:pt idx="17992">
                  <c:v>1.803561210632</c:v>
                </c:pt>
                <c:pt idx="17993">
                  <c:v>1.8036233186720001</c:v>
                </c:pt>
                <c:pt idx="17994">
                  <c:v>1.8037096261979999</c:v>
                </c:pt>
                <c:pt idx="17995">
                  <c:v>1.803850650787</c:v>
                </c:pt>
                <c:pt idx="17996">
                  <c:v>1.8040157556530001</c:v>
                </c:pt>
                <c:pt idx="17997">
                  <c:v>1.804055571556</c:v>
                </c:pt>
                <c:pt idx="17998">
                  <c:v>1.804098963737</c:v>
                </c:pt>
                <c:pt idx="17999">
                  <c:v>1.80414712429</c:v>
                </c:pt>
                <c:pt idx="18000">
                  <c:v>1.804199337959</c:v>
                </c:pt>
                <c:pt idx="18001">
                  <c:v>1.804250478745</c:v>
                </c:pt>
                <c:pt idx="18002">
                  <c:v>1.8043068647380001</c:v>
                </c:pt>
                <c:pt idx="18003">
                  <c:v>1.8043642044070001</c:v>
                </c:pt>
                <c:pt idx="18004">
                  <c:v>1.8044062852859999</c:v>
                </c:pt>
                <c:pt idx="18005">
                  <c:v>1.804445147514</c:v>
                </c:pt>
                <c:pt idx="18006">
                  <c:v>1.8044874668119999</c:v>
                </c:pt>
                <c:pt idx="18007">
                  <c:v>1.8045266866680001</c:v>
                </c:pt>
                <c:pt idx="18008">
                  <c:v>1.8045717477800001</c:v>
                </c:pt>
                <c:pt idx="18009">
                  <c:v>1.804625630379</c:v>
                </c:pt>
                <c:pt idx="18010">
                  <c:v>1.8046791553499999</c:v>
                </c:pt>
                <c:pt idx="18011">
                  <c:v>1.804738759995</c:v>
                </c:pt>
                <c:pt idx="18012">
                  <c:v>1.804969191551</c:v>
                </c:pt>
                <c:pt idx="18013">
                  <c:v>1.8050287961960001</c:v>
                </c:pt>
                <c:pt idx="18014">
                  <c:v>1.8050767183300001</c:v>
                </c:pt>
                <c:pt idx="18015">
                  <c:v>1.805131316185</c:v>
                </c:pt>
                <c:pt idx="18016">
                  <c:v>1.8051990270610001</c:v>
                </c:pt>
                <c:pt idx="18017">
                  <c:v>1.8052450418470001</c:v>
                </c:pt>
                <c:pt idx="18018">
                  <c:v>1.805324792862</c:v>
                </c:pt>
                <c:pt idx="18019">
                  <c:v>1.805359125137</c:v>
                </c:pt>
                <c:pt idx="18020">
                  <c:v>1.8054411411289999</c:v>
                </c:pt>
                <c:pt idx="18021">
                  <c:v>1.805469751358</c:v>
                </c:pt>
                <c:pt idx="18022">
                  <c:v>1.8055710792540001</c:v>
                </c:pt>
                <c:pt idx="18023">
                  <c:v>1.805664896965</c:v>
                </c:pt>
                <c:pt idx="18024">
                  <c:v>1.805829524994</c:v>
                </c:pt>
                <c:pt idx="18025">
                  <c:v>1.8061641454699999</c:v>
                </c:pt>
                <c:pt idx="18026">
                  <c:v>1.806541323662</c:v>
                </c:pt>
                <c:pt idx="18027">
                  <c:v>1.8066394329069999</c:v>
                </c:pt>
                <c:pt idx="18028">
                  <c:v>1.8067407608029999</c:v>
                </c:pt>
                <c:pt idx="18029">
                  <c:v>1.8067902326580001</c:v>
                </c:pt>
                <c:pt idx="18030">
                  <c:v>1.806851744652</c:v>
                </c:pt>
                <c:pt idx="18031">
                  <c:v>1.8068922758099999</c:v>
                </c:pt>
                <c:pt idx="18032">
                  <c:v>1.8069695234300001</c:v>
                </c:pt>
                <c:pt idx="18033">
                  <c:v>1.8069986104969999</c:v>
                </c:pt>
                <c:pt idx="18034">
                  <c:v>1.8070803880690001</c:v>
                </c:pt>
                <c:pt idx="18035">
                  <c:v>1.807110786438</c:v>
                </c:pt>
                <c:pt idx="18036">
                  <c:v>1.807176828384</c:v>
                </c:pt>
                <c:pt idx="18037">
                  <c:v>1.8072181940080001</c:v>
                </c:pt>
                <c:pt idx="18038">
                  <c:v>1.807320833206</c:v>
                </c:pt>
                <c:pt idx="18039">
                  <c:v>1.8074156045909999</c:v>
                </c:pt>
                <c:pt idx="18040">
                  <c:v>1.807608366013</c:v>
                </c:pt>
                <c:pt idx="18041">
                  <c:v>1.807666182518</c:v>
                </c:pt>
                <c:pt idx="18042">
                  <c:v>1.807718276978</c:v>
                </c:pt>
                <c:pt idx="18043">
                  <c:v>1.8077765703199999</c:v>
                </c:pt>
                <c:pt idx="18044">
                  <c:v>1.807834148407</c:v>
                </c:pt>
                <c:pt idx="18045">
                  <c:v>1.8078870773319999</c:v>
                </c:pt>
                <c:pt idx="18046">
                  <c:v>1.807937145233</c:v>
                </c:pt>
                <c:pt idx="18047">
                  <c:v>1.8079812526700001</c:v>
                </c:pt>
                <c:pt idx="18048">
                  <c:v>1.8080309629439999</c:v>
                </c:pt>
                <c:pt idx="18049">
                  <c:v>1.8080736398699999</c:v>
                </c:pt>
                <c:pt idx="18050">
                  <c:v>1.808113098145</c:v>
                </c:pt>
                <c:pt idx="18051">
                  <c:v>1.8081527948380001</c:v>
                </c:pt>
                <c:pt idx="18052">
                  <c:v>1.808189034462</c:v>
                </c:pt>
                <c:pt idx="18053">
                  <c:v>1.8082280158999999</c:v>
                </c:pt>
                <c:pt idx="18054">
                  <c:v>1.8082687854770001</c:v>
                </c:pt>
                <c:pt idx="18055">
                  <c:v>1.808309674263</c:v>
                </c:pt>
                <c:pt idx="18056">
                  <c:v>1.808354973793</c:v>
                </c:pt>
                <c:pt idx="18057">
                  <c:v>1.808403611183</c:v>
                </c:pt>
                <c:pt idx="18058">
                  <c:v>1.8084570169450001</c:v>
                </c:pt>
                <c:pt idx="18059">
                  <c:v>1.8085106611249999</c:v>
                </c:pt>
                <c:pt idx="18060">
                  <c:v>1.8085707426069999</c:v>
                </c:pt>
                <c:pt idx="18061">
                  <c:v>1.808808326721</c:v>
                </c:pt>
                <c:pt idx="18062">
                  <c:v>1.8089010715480001</c:v>
                </c:pt>
                <c:pt idx="18063">
                  <c:v>1.8089238405229999</c:v>
                </c:pt>
                <c:pt idx="18064">
                  <c:v>1.8089951276780001</c:v>
                </c:pt>
                <c:pt idx="18065">
                  <c:v>1.8090232610700001</c:v>
                </c:pt>
                <c:pt idx="18066">
                  <c:v>1.8091223239900001</c:v>
                </c:pt>
                <c:pt idx="18067">
                  <c:v>1.809213876724</c:v>
                </c:pt>
                <c:pt idx="18068">
                  <c:v>1.8093041181559999</c:v>
                </c:pt>
                <c:pt idx="18069">
                  <c:v>1.8096237182620001</c:v>
                </c:pt>
                <c:pt idx="18070">
                  <c:v>1.8099677562709999</c:v>
                </c:pt>
                <c:pt idx="18071">
                  <c:v>1.8100783824919999</c:v>
                </c:pt>
                <c:pt idx="18072">
                  <c:v>1.810376644135</c:v>
                </c:pt>
                <c:pt idx="18073">
                  <c:v>1.8106135129930001</c:v>
                </c:pt>
                <c:pt idx="18074">
                  <c:v>1.8107007741929999</c:v>
                </c:pt>
                <c:pt idx="18075">
                  <c:v>1.8107975721359999</c:v>
                </c:pt>
                <c:pt idx="18076">
                  <c:v>1.8108906745910001</c:v>
                </c:pt>
                <c:pt idx="18077">
                  <c:v>1.8109717369080001</c:v>
                </c:pt>
                <c:pt idx="18078">
                  <c:v>1.811071753502</c:v>
                </c:pt>
                <c:pt idx="18079">
                  <c:v>1.811245322227</c:v>
                </c:pt>
                <c:pt idx="18080">
                  <c:v>1.8114380836490001</c:v>
                </c:pt>
                <c:pt idx="18081">
                  <c:v>1.811594128609</c:v>
                </c:pt>
                <c:pt idx="18082">
                  <c:v>1.8116619586939999</c:v>
                </c:pt>
                <c:pt idx="18083">
                  <c:v>1.811900854111</c:v>
                </c:pt>
                <c:pt idx="18084">
                  <c:v>1.812115430832</c:v>
                </c:pt>
                <c:pt idx="18085">
                  <c:v>1.812408804893</c:v>
                </c:pt>
                <c:pt idx="18086">
                  <c:v>1.8126130104060001</c:v>
                </c:pt>
                <c:pt idx="18087">
                  <c:v>1.812946200371</c:v>
                </c:pt>
                <c:pt idx="18088">
                  <c:v>1.8132811784739999</c:v>
                </c:pt>
                <c:pt idx="18089">
                  <c:v>1.813358187675</c:v>
                </c:pt>
                <c:pt idx="18090">
                  <c:v>1.8134262561800001</c:v>
                </c:pt>
                <c:pt idx="18091">
                  <c:v>1.8135310411450001</c:v>
                </c:pt>
                <c:pt idx="18092">
                  <c:v>1.813577771187</c:v>
                </c:pt>
                <c:pt idx="18093">
                  <c:v>1.8136416673660001</c:v>
                </c:pt>
                <c:pt idx="18094">
                  <c:v>1.81369972229</c:v>
                </c:pt>
                <c:pt idx="18095">
                  <c:v>1.813772797585</c:v>
                </c:pt>
                <c:pt idx="18096">
                  <c:v>1.8139872550959999</c:v>
                </c:pt>
                <c:pt idx="18097">
                  <c:v>1.8140341043470001</c:v>
                </c:pt>
                <c:pt idx="18098">
                  <c:v>1.814091086388</c:v>
                </c:pt>
                <c:pt idx="18099">
                  <c:v>1.81415116787</c:v>
                </c:pt>
                <c:pt idx="18100">
                  <c:v>1.81420135498</c:v>
                </c:pt>
                <c:pt idx="18101">
                  <c:v>1.814276218414</c:v>
                </c:pt>
                <c:pt idx="18102">
                  <c:v>1.8143193721769999</c:v>
                </c:pt>
                <c:pt idx="18103">
                  <c:v>1.8144073486329999</c:v>
                </c:pt>
                <c:pt idx="18104">
                  <c:v>1.8144439458849999</c:v>
                </c:pt>
                <c:pt idx="18105">
                  <c:v>1.814523816109</c:v>
                </c:pt>
                <c:pt idx="18106">
                  <c:v>1.814553380013</c:v>
                </c:pt>
                <c:pt idx="18107">
                  <c:v>1.8146516084669999</c:v>
                </c:pt>
                <c:pt idx="18108">
                  <c:v>1.814775943756</c:v>
                </c:pt>
                <c:pt idx="18109">
                  <c:v>1.8149852752690001</c:v>
                </c:pt>
                <c:pt idx="18110">
                  <c:v>1.815148115158</c:v>
                </c:pt>
                <c:pt idx="18111">
                  <c:v>1.815248250961</c:v>
                </c:pt>
                <c:pt idx="18112">
                  <c:v>1.81531727314</c:v>
                </c:pt>
                <c:pt idx="18113">
                  <c:v>1.8153731822970001</c:v>
                </c:pt>
                <c:pt idx="18114">
                  <c:v>1.8154481649400001</c:v>
                </c:pt>
                <c:pt idx="18115">
                  <c:v>1.815541148186</c:v>
                </c:pt>
                <c:pt idx="18116">
                  <c:v>1.8155914545059999</c:v>
                </c:pt>
                <c:pt idx="18117">
                  <c:v>1.8156499862669999</c:v>
                </c:pt>
                <c:pt idx="18118">
                  <c:v>1.815732240677</c:v>
                </c:pt>
                <c:pt idx="18119">
                  <c:v>1.8160519599910001</c:v>
                </c:pt>
                <c:pt idx="18120">
                  <c:v>1.8160936832429999</c:v>
                </c:pt>
                <c:pt idx="18121">
                  <c:v>1.8161547183989999</c:v>
                </c:pt>
                <c:pt idx="18122">
                  <c:v>1.8161946535110001</c:v>
                </c:pt>
                <c:pt idx="18123">
                  <c:v>1.81626522541</c:v>
                </c:pt>
                <c:pt idx="18124">
                  <c:v>1.8162994384769999</c:v>
                </c:pt>
                <c:pt idx="18125">
                  <c:v>1.8163805007930001</c:v>
                </c:pt>
                <c:pt idx="18126">
                  <c:v>1.816416501999</c:v>
                </c:pt>
                <c:pt idx="18127">
                  <c:v>1.81649518013</c:v>
                </c:pt>
                <c:pt idx="18128">
                  <c:v>1.8165369033809999</c:v>
                </c:pt>
                <c:pt idx="18129">
                  <c:v>1.8166016340260001</c:v>
                </c:pt>
                <c:pt idx="18130">
                  <c:v>1.8166468143459999</c:v>
                </c:pt>
                <c:pt idx="18131">
                  <c:v>1.816689372063</c:v>
                </c:pt>
                <c:pt idx="18132">
                  <c:v>1.8167755603789999</c:v>
                </c:pt>
                <c:pt idx="18133">
                  <c:v>1.8168503046040001</c:v>
                </c:pt>
                <c:pt idx="18134">
                  <c:v>1.816978096962</c:v>
                </c:pt>
                <c:pt idx="18135">
                  <c:v>1.817123889923</c:v>
                </c:pt>
                <c:pt idx="18136">
                  <c:v>1.817184090614</c:v>
                </c:pt>
                <c:pt idx="18137">
                  <c:v>1.817240953445</c:v>
                </c:pt>
                <c:pt idx="18138">
                  <c:v>1.817324519157</c:v>
                </c:pt>
                <c:pt idx="18139">
                  <c:v>1.8173990249630001</c:v>
                </c:pt>
                <c:pt idx="18140">
                  <c:v>1.817454457283</c:v>
                </c:pt>
                <c:pt idx="18141">
                  <c:v>1.8176126480100001</c:v>
                </c:pt>
                <c:pt idx="18142">
                  <c:v>1.8179168701170001</c:v>
                </c:pt>
                <c:pt idx="18143">
                  <c:v>1.818194031715</c:v>
                </c:pt>
                <c:pt idx="18144">
                  <c:v>1.8184949159620001</c:v>
                </c:pt>
                <c:pt idx="18145">
                  <c:v>1.818579316139</c:v>
                </c:pt>
                <c:pt idx="18146">
                  <c:v>1.8186535835269999</c:v>
                </c:pt>
                <c:pt idx="18147">
                  <c:v>1.818704843521</c:v>
                </c:pt>
                <c:pt idx="18148">
                  <c:v>1.818747162819</c:v>
                </c:pt>
                <c:pt idx="18149">
                  <c:v>1.8187958002089999</c:v>
                </c:pt>
                <c:pt idx="18150">
                  <c:v>1.8189737796779999</c:v>
                </c:pt>
                <c:pt idx="18151">
                  <c:v>1.81911277771</c:v>
                </c:pt>
                <c:pt idx="18152">
                  <c:v>1.819407463074</c:v>
                </c:pt>
                <c:pt idx="18153">
                  <c:v>1.8195360898970001</c:v>
                </c:pt>
                <c:pt idx="18154">
                  <c:v>1.8196033239360001</c:v>
                </c:pt>
                <c:pt idx="18155">
                  <c:v>1.8197331428529999</c:v>
                </c:pt>
                <c:pt idx="18156">
                  <c:v>1.819817066193</c:v>
                </c:pt>
                <c:pt idx="18157">
                  <c:v>1.8199745416640001</c:v>
                </c:pt>
                <c:pt idx="18158">
                  <c:v>1.8200747966769999</c:v>
                </c:pt>
                <c:pt idx="18159">
                  <c:v>1.82042658329</c:v>
                </c:pt>
                <c:pt idx="18160">
                  <c:v>1.8207226991650001</c:v>
                </c:pt>
                <c:pt idx="18161">
                  <c:v>1.821037173271</c:v>
                </c:pt>
                <c:pt idx="18162">
                  <c:v>1.821330070496</c:v>
                </c:pt>
                <c:pt idx="18163">
                  <c:v>1.821425914764</c:v>
                </c:pt>
                <c:pt idx="18164">
                  <c:v>1.8215678930279999</c:v>
                </c:pt>
                <c:pt idx="18165">
                  <c:v>1.8216477632520001</c:v>
                </c:pt>
                <c:pt idx="18166">
                  <c:v>1.821762561798</c:v>
                </c:pt>
                <c:pt idx="18167">
                  <c:v>1.8219286203380001</c:v>
                </c:pt>
                <c:pt idx="18168">
                  <c:v>1.822200298309</c:v>
                </c:pt>
                <c:pt idx="18169">
                  <c:v>1.822324037552</c:v>
                </c:pt>
                <c:pt idx="18170">
                  <c:v>1.8224134445189999</c:v>
                </c:pt>
                <c:pt idx="18171">
                  <c:v>1.8224580287929999</c:v>
                </c:pt>
                <c:pt idx="18172">
                  <c:v>1.8225581645969999</c:v>
                </c:pt>
                <c:pt idx="18173">
                  <c:v>1.822602152824</c:v>
                </c:pt>
                <c:pt idx="18174">
                  <c:v>1.822643280029</c:v>
                </c:pt>
                <c:pt idx="18175">
                  <c:v>1.822714805603</c:v>
                </c:pt>
                <c:pt idx="18176">
                  <c:v>1.8227784633640001</c:v>
                </c:pt>
                <c:pt idx="18177">
                  <c:v>1.823135852814</c:v>
                </c:pt>
                <c:pt idx="18178">
                  <c:v>1.8234735727310001</c:v>
                </c:pt>
                <c:pt idx="18179">
                  <c:v>1.823668837547</c:v>
                </c:pt>
                <c:pt idx="18180">
                  <c:v>1.823743462563</c:v>
                </c:pt>
                <c:pt idx="18181">
                  <c:v>1.8238233327869999</c:v>
                </c:pt>
                <c:pt idx="18182">
                  <c:v>1.8239040374760001</c:v>
                </c:pt>
                <c:pt idx="18183">
                  <c:v>1.8239933252330001</c:v>
                </c:pt>
                <c:pt idx="18184">
                  <c:v>1.824074983597</c:v>
                </c:pt>
                <c:pt idx="18185">
                  <c:v>1.8242155313490001</c:v>
                </c:pt>
                <c:pt idx="18186">
                  <c:v>1.8243771791459999</c:v>
                </c:pt>
                <c:pt idx="18187">
                  <c:v>1.8244354724880001</c:v>
                </c:pt>
                <c:pt idx="18188">
                  <c:v>1.8244887590409999</c:v>
                </c:pt>
                <c:pt idx="18189">
                  <c:v>1.824533581734</c:v>
                </c:pt>
                <c:pt idx="18190">
                  <c:v>1.824577093124</c:v>
                </c:pt>
                <c:pt idx="18191">
                  <c:v>1.8246129751210001</c:v>
                </c:pt>
                <c:pt idx="18192">
                  <c:v>1.824657320976</c:v>
                </c:pt>
                <c:pt idx="18193">
                  <c:v>1.8246986865999999</c:v>
                </c:pt>
                <c:pt idx="18194">
                  <c:v>1.8247455358510001</c:v>
                </c:pt>
                <c:pt idx="18195">
                  <c:v>1.8247947692869999</c:v>
                </c:pt>
                <c:pt idx="18196">
                  <c:v>1.8248454332349999</c:v>
                </c:pt>
                <c:pt idx="18197">
                  <c:v>1.8248976469039999</c:v>
                </c:pt>
                <c:pt idx="18198">
                  <c:v>1.8249530792240001</c:v>
                </c:pt>
                <c:pt idx="18199">
                  <c:v>1.825013995171</c:v>
                </c:pt>
                <c:pt idx="18200">
                  <c:v>1.8253562450409999</c:v>
                </c:pt>
                <c:pt idx="18201">
                  <c:v>1.825626134872</c:v>
                </c:pt>
                <c:pt idx="18202">
                  <c:v>1.825805783272</c:v>
                </c:pt>
                <c:pt idx="18203">
                  <c:v>1.825956463814</c:v>
                </c:pt>
                <c:pt idx="18204">
                  <c:v>1.826043844223</c:v>
                </c:pt>
                <c:pt idx="18205">
                  <c:v>1.8261355161670001</c:v>
                </c:pt>
                <c:pt idx="18206">
                  <c:v>1.8262350559230001</c:v>
                </c:pt>
                <c:pt idx="18207">
                  <c:v>1.8263362646100001</c:v>
                </c:pt>
                <c:pt idx="18208">
                  <c:v>1.826426267624</c:v>
                </c:pt>
                <c:pt idx="18209">
                  <c:v>1.8265161514279999</c:v>
                </c:pt>
                <c:pt idx="18210">
                  <c:v>1.8265542984009999</c:v>
                </c:pt>
                <c:pt idx="18211">
                  <c:v>1.826608896255</c:v>
                </c:pt>
                <c:pt idx="18212">
                  <c:v>1.8266630172730001</c:v>
                </c:pt>
                <c:pt idx="18213">
                  <c:v>1.8267706632609999</c:v>
                </c:pt>
                <c:pt idx="18214">
                  <c:v>1.8268072605129999</c:v>
                </c:pt>
                <c:pt idx="18215">
                  <c:v>1.82689011097</c:v>
                </c:pt>
                <c:pt idx="18216">
                  <c:v>1.826926827431</c:v>
                </c:pt>
                <c:pt idx="18217">
                  <c:v>1.827008724213</c:v>
                </c:pt>
                <c:pt idx="18218">
                  <c:v>1.827046394348</c:v>
                </c:pt>
                <c:pt idx="18219">
                  <c:v>1.827116131783</c:v>
                </c:pt>
                <c:pt idx="18220">
                  <c:v>1.8271582126620001</c:v>
                </c:pt>
                <c:pt idx="18221">
                  <c:v>1.827257514</c:v>
                </c:pt>
                <c:pt idx="18222">
                  <c:v>1.8275858163830001</c:v>
                </c:pt>
                <c:pt idx="18223">
                  <c:v>1.8276325464250001</c:v>
                </c:pt>
                <c:pt idx="18224">
                  <c:v>1.8277245759959999</c:v>
                </c:pt>
                <c:pt idx="18225">
                  <c:v>1.8277649879460001</c:v>
                </c:pt>
                <c:pt idx="18226">
                  <c:v>1.8278001546860001</c:v>
                </c:pt>
                <c:pt idx="18227">
                  <c:v>1.827835440636</c:v>
                </c:pt>
                <c:pt idx="18228">
                  <c:v>1.8278717994689999</c:v>
                </c:pt>
                <c:pt idx="18229">
                  <c:v>1.827919244766</c:v>
                </c:pt>
                <c:pt idx="18230">
                  <c:v>1.828001260757</c:v>
                </c:pt>
                <c:pt idx="18231">
                  <c:v>1.8280835151670001</c:v>
                </c:pt>
                <c:pt idx="18232">
                  <c:v>1.8281948566440001</c:v>
                </c:pt>
                <c:pt idx="18233">
                  <c:v>1.828396320343</c:v>
                </c:pt>
                <c:pt idx="18234">
                  <c:v>1.8286755084990001</c:v>
                </c:pt>
                <c:pt idx="18235">
                  <c:v>1.828763961792</c:v>
                </c:pt>
                <c:pt idx="18236">
                  <c:v>1.8288536071779999</c:v>
                </c:pt>
                <c:pt idx="18237">
                  <c:v>1.8289135694500001</c:v>
                </c:pt>
                <c:pt idx="18238">
                  <c:v>1.828951597214</c:v>
                </c:pt>
                <c:pt idx="18239">
                  <c:v>1.8289922475810001</c:v>
                </c:pt>
                <c:pt idx="18240">
                  <c:v>1.829043745995</c:v>
                </c:pt>
                <c:pt idx="18241">
                  <c:v>1.8290760517119999</c:v>
                </c:pt>
                <c:pt idx="18242">
                  <c:v>1.829161524773</c:v>
                </c:pt>
                <c:pt idx="18243">
                  <c:v>1.8295056819919999</c:v>
                </c:pt>
                <c:pt idx="18244">
                  <c:v>1.8297338485720001</c:v>
                </c:pt>
                <c:pt idx="18245">
                  <c:v>1.8298988342289999</c:v>
                </c:pt>
                <c:pt idx="18246">
                  <c:v>1.8299738168719999</c:v>
                </c:pt>
                <c:pt idx="18247">
                  <c:v>1.8300365209580001</c:v>
                </c:pt>
                <c:pt idx="18248">
                  <c:v>1.830079913139</c:v>
                </c:pt>
                <c:pt idx="18249">
                  <c:v>1.8301315307620001</c:v>
                </c:pt>
                <c:pt idx="18250">
                  <c:v>1.8301848173140001</c:v>
                </c:pt>
                <c:pt idx="18251">
                  <c:v>1.8302382230759999</c:v>
                </c:pt>
                <c:pt idx="18252">
                  <c:v>1.830294370651</c:v>
                </c:pt>
                <c:pt idx="18253">
                  <c:v>1.8303459882740001</c:v>
                </c:pt>
                <c:pt idx="18254">
                  <c:v>1.8304005861279999</c:v>
                </c:pt>
                <c:pt idx="18255">
                  <c:v>1.8304622173309999</c:v>
                </c:pt>
                <c:pt idx="18256">
                  <c:v>1.8307720422739999</c:v>
                </c:pt>
                <c:pt idx="18257">
                  <c:v>1.8308556079860001</c:v>
                </c:pt>
                <c:pt idx="18258">
                  <c:v>1.8309499025339999</c:v>
                </c:pt>
                <c:pt idx="18259">
                  <c:v>1.831047654152</c:v>
                </c:pt>
                <c:pt idx="18260">
                  <c:v>1.831131100655</c:v>
                </c:pt>
                <c:pt idx="18261">
                  <c:v>1.8312329053880001</c:v>
                </c:pt>
                <c:pt idx="18262">
                  <c:v>1.8313233852390001</c:v>
                </c:pt>
                <c:pt idx="18263">
                  <c:v>1.8315538167950001</c:v>
                </c:pt>
                <c:pt idx="18264">
                  <c:v>1.8318591117859999</c:v>
                </c:pt>
                <c:pt idx="18265">
                  <c:v>1.8319324254989999</c:v>
                </c:pt>
                <c:pt idx="18266">
                  <c:v>1.8320598602289999</c:v>
                </c:pt>
                <c:pt idx="18267">
                  <c:v>1.832183122635</c:v>
                </c:pt>
                <c:pt idx="18268">
                  <c:v>1.832483768463</c:v>
                </c:pt>
                <c:pt idx="18269">
                  <c:v>1.832569360733</c:v>
                </c:pt>
                <c:pt idx="18270">
                  <c:v>1.832668662071</c:v>
                </c:pt>
                <c:pt idx="18271">
                  <c:v>1.832721829414</c:v>
                </c:pt>
                <c:pt idx="18272">
                  <c:v>1.8327684402469999</c:v>
                </c:pt>
                <c:pt idx="18273">
                  <c:v>1.832810640335</c:v>
                </c:pt>
                <c:pt idx="18274">
                  <c:v>1.8328671455379999</c:v>
                </c:pt>
                <c:pt idx="18275">
                  <c:v>1.8328968286509999</c:v>
                </c:pt>
                <c:pt idx="18276">
                  <c:v>1.832971096039</c:v>
                </c:pt>
                <c:pt idx="18277">
                  <c:v>1.8329919576639999</c:v>
                </c:pt>
                <c:pt idx="18278">
                  <c:v>1.8330937623979999</c:v>
                </c:pt>
                <c:pt idx="18279">
                  <c:v>1.833156824112</c:v>
                </c:pt>
                <c:pt idx="18280">
                  <c:v>1.833197236061</c:v>
                </c:pt>
                <c:pt idx="18281">
                  <c:v>1.8332514762879999</c:v>
                </c:pt>
                <c:pt idx="18282">
                  <c:v>1.8333063125610001</c:v>
                </c:pt>
                <c:pt idx="18283">
                  <c:v>1.833352208138</c:v>
                </c:pt>
                <c:pt idx="18284">
                  <c:v>1.8334275484089999</c:v>
                </c:pt>
                <c:pt idx="18285">
                  <c:v>1.8334832191470001</c:v>
                </c:pt>
                <c:pt idx="18286">
                  <c:v>1.83359837532</c:v>
                </c:pt>
                <c:pt idx="18287">
                  <c:v>1.833665966988</c:v>
                </c:pt>
                <c:pt idx="18288">
                  <c:v>1.8337818384169999</c:v>
                </c:pt>
                <c:pt idx="18289">
                  <c:v>1.8338552713389999</c:v>
                </c:pt>
                <c:pt idx="18290">
                  <c:v>1.8339611291889999</c:v>
                </c:pt>
                <c:pt idx="18291">
                  <c:v>1.834050774574</c:v>
                </c:pt>
                <c:pt idx="18292">
                  <c:v>1.8341392278669999</c:v>
                </c:pt>
                <c:pt idx="18293">
                  <c:v>1.834236502647</c:v>
                </c:pt>
                <c:pt idx="18294">
                  <c:v>1.8343015909189999</c:v>
                </c:pt>
                <c:pt idx="18295">
                  <c:v>1.834385514259</c:v>
                </c:pt>
                <c:pt idx="18296">
                  <c:v>1.834414124489</c:v>
                </c:pt>
                <c:pt idx="18297">
                  <c:v>1.8345026969910001</c:v>
                </c:pt>
                <c:pt idx="18298">
                  <c:v>1.83459842205</c:v>
                </c:pt>
                <c:pt idx="18299">
                  <c:v>1.834760427475</c:v>
                </c:pt>
                <c:pt idx="18300">
                  <c:v>1.834904313087</c:v>
                </c:pt>
                <c:pt idx="18301">
                  <c:v>1.8349725008010001</c:v>
                </c:pt>
                <c:pt idx="18302">
                  <c:v>1.8350081443790001</c:v>
                </c:pt>
                <c:pt idx="18303">
                  <c:v>1.835056185722</c:v>
                </c:pt>
                <c:pt idx="18304">
                  <c:v>1.8351041078570001</c:v>
                </c:pt>
                <c:pt idx="18305">
                  <c:v>1.8351593017579999</c:v>
                </c:pt>
                <c:pt idx="18306">
                  <c:v>1.8351994752880001</c:v>
                </c:pt>
                <c:pt idx="18307">
                  <c:v>1.8352464437480001</c:v>
                </c:pt>
                <c:pt idx="18308">
                  <c:v>1.835293054581</c:v>
                </c:pt>
                <c:pt idx="18309">
                  <c:v>1.83533847332</c:v>
                </c:pt>
                <c:pt idx="18310">
                  <c:v>1.8353793621059999</c:v>
                </c:pt>
                <c:pt idx="18311">
                  <c:v>1.8354190587999999</c:v>
                </c:pt>
                <c:pt idx="18312">
                  <c:v>1.8354489803309999</c:v>
                </c:pt>
                <c:pt idx="18313">
                  <c:v>1.8354777097699999</c:v>
                </c:pt>
                <c:pt idx="18314">
                  <c:v>1.8355089426040001</c:v>
                </c:pt>
                <c:pt idx="18315">
                  <c:v>1.8355420827869999</c:v>
                </c:pt>
                <c:pt idx="18316">
                  <c:v>1.835578203201</c:v>
                </c:pt>
                <c:pt idx="18317">
                  <c:v>1.835625290871</c:v>
                </c:pt>
                <c:pt idx="18318">
                  <c:v>1.835698843002</c:v>
                </c:pt>
                <c:pt idx="18319">
                  <c:v>1.8357765674590001</c:v>
                </c:pt>
                <c:pt idx="18320">
                  <c:v>1.835976719856</c:v>
                </c:pt>
                <c:pt idx="18321">
                  <c:v>1.836067438126</c:v>
                </c:pt>
                <c:pt idx="18322">
                  <c:v>1.8361002206799999</c:v>
                </c:pt>
                <c:pt idx="18323">
                  <c:v>1.836159825325</c:v>
                </c:pt>
                <c:pt idx="18324">
                  <c:v>1.8362554311749999</c:v>
                </c:pt>
                <c:pt idx="18325">
                  <c:v>1.8362797498700001</c:v>
                </c:pt>
                <c:pt idx="18326">
                  <c:v>1.836350679398</c:v>
                </c:pt>
                <c:pt idx="18327">
                  <c:v>1.836374282837</c:v>
                </c:pt>
                <c:pt idx="18328">
                  <c:v>1.836468696594</c:v>
                </c:pt>
                <c:pt idx="18329">
                  <c:v>1.8365578651429999</c:v>
                </c:pt>
                <c:pt idx="18330">
                  <c:v>1.836712002754</c:v>
                </c:pt>
                <c:pt idx="18331">
                  <c:v>1.8369948863979999</c:v>
                </c:pt>
                <c:pt idx="18332">
                  <c:v>1.83730006218</c:v>
                </c:pt>
                <c:pt idx="18333">
                  <c:v>1.8373948335650001</c:v>
                </c:pt>
                <c:pt idx="18334">
                  <c:v>1.837432026863</c:v>
                </c:pt>
                <c:pt idx="18335">
                  <c:v>1.837468624115</c:v>
                </c:pt>
                <c:pt idx="18336">
                  <c:v>1.837499976158</c:v>
                </c:pt>
                <c:pt idx="18337">
                  <c:v>1.8375334739689999</c:v>
                </c:pt>
                <c:pt idx="18338">
                  <c:v>1.837573170662</c:v>
                </c:pt>
                <c:pt idx="18339">
                  <c:v>1.837614536285</c:v>
                </c:pt>
                <c:pt idx="18340">
                  <c:v>1.837661266327</c:v>
                </c:pt>
                <c:pt idx="18341">
                  <c:v>1.837706446648</c:v>
                </c:pt>
                <c:pt idx="18342">
                  <c:v>1.8377569913859999</c:v>
                </c:pt>
                <c:pt idx="18343">
                  <c:v>1.837802410126</c:v>
                </c:pt>
                <c:pt idx="18344">
                  <c:v>1.8378466367720001</c:v>
                </c:pt>
                <c:pt idx="18345">
                  <c:v>1.8379355669020001</c:v>
                </c:pt>
                <c:pt idx="18346">
                  <c:v>1.8381210565570001</c:v>
                </c:pt>
                <c:pt idx="18347">
                  <c:v>1.838146924973</c:v>
                </c:pt>
                <c:pt idx="18348">
                  <c:v>1.838214874268</c:v>
                </c:pt>
                <c:pt idx="18349">
                  <c:v>1.838261246681</c:v>
                </c:pt>
                <c:pt idx="18350">
                  <c:v>1.838326454163</c:v>
                </c:pt>
                <c:pt idx="18351">
                  <c:v>1.8383855819699999</c:v>
                </c:pt>
                <c:pt idx="18352">
                  <c:v>1.8384360074999999</c:v>
                </c:pt>
                <c:pt idx="18353">
                  <c:v>1.8385058641430001</c:v>
                </c:pt>
                <c:pt idx="18354">
                  <c:v>1.838541984558</c:v>
                </c:pt>
                <c:pt idx="18355">
                  <c:v>1.8386232852940001</c:v>
                </c:pt>
                <c:pt idx="18356">
                  <c:v>1.838652014732</c:v>
                </c:pt>
                <c:pt idx="18357">
                  <c:v>1.8387458324429999</c:v>
                </c:pt>
                <c:pt idx="18358">
                  <c:v>1.8391023874279999</c:v>
                </c:pt>
                <c:pt idx="18359">
                  <c:v>1.83926320076</c:v>
                </c:pt>
                <c:pt idx="18360">
                  <c:v>1.8395217657089999</c:v>
                </c:pt>
                <c:pt idx="18361">
                  <c:v>1.8396853208540001</c:v>
                </c:pt>
                <c:pt idx="18362">
                  <c:v>1.8398572206499999</c:v>
                </c:pt>
                <c:pt idx="18363">
                  <c:v>1.8401138782499999</c:v>
                </c:pt>
                <c:pt idx="18364">
                  <c:v>1.840182900429</c:v>
                </c:pt>
                <c:pt idx="18365">
                  <c:v>1.840208053589</c:v>
                </c:pt>
                <c:pt idx="18366">
                  <c:v>1.8402755260470001</c:v>
                </c:pt>
                <c:pt idx="18367">
                  <c:v>1.8403167724609999</c:v>
                </c:pt>
                <c:pt idx="18368">
                  <c:v>1.840377211571</c:v>
                </c:pt>
                <c:pt idx="18369">
                  <c:v>1.8404300212860001</c:v>
                </c:pt>
                <c:pt idx="18370">
                  <c:v>1.8404763936999999</c:v>
                </c:pt>
                <c:pt idx="18371">
                  <c:v>1.8405423164370001</c:v>
                </c:pt>
                <c:pt idx="18372">
                  <c:v>1.840577840805</c:v>
                </c:pt>
                <c:pt idx="18373">
                  <c:v>1.8406497240070001</c:v>
                </c:pt>
                <c:pt idx="18374">
                  <c:v>1.8407448530199999</c:v>
                </c:pt>
                <c:pt idx="18375">
                  <c:v>1.8410570621489999</c:v>
                </c:pt>
                <c:pt idx="18376">
                  <c:v>1.841153502464</c:v>
                </c:pt>
                <c:pt idx="18377">
                  <c:v>1.841218113899</c:v>
                </c:pt>
                <c:pt idx="18378">
                  <c:v>1.8413369655609999</c:v>
                </c:pt>
                <c:pt idx="18379">
                  <c:v>1.8415575027469999</c:v>
                </c:pt>
                <c:pt idx="18380">
                  <c:v>1.841654896736</c:v>
                </c:pt>
                <c:pt idx="18381">
                  <c:v>1.8417494297029999</c:v>
                </c:pt>
                <c:pt idx="18382">
                  <c:v>1.8417941331859999</c:v>
                </c:pt>
                <c:pt idx="18383">
                  <c:v>1.841868519783</c:v>
                </c:pt>
                <c:pt idx="18384">
                  <c:v>1.841913819313</c:v>
                </c:pt>
                <c:pt idx="18385">
                  <c:v>1.842015981674</c:v>
                </c:pt>
                <c:pt idx="18386">
                  <c:v>1.8421418666839999</c:v>
                </c:pt>
                <c:pt idx="18387">
                  <c:v>1.842429041862</c:v>
                </c:pt>
                <c:pt idx="18388">
                  <c:v>1.8425165414810001</c:v>
                </c:pt>
                <c:pt idx="18389">
                  <c:v>1.842572212219</c:v>
                </c:pt>
                <c:pt idx="18390">
                  <c:v>1.8426280021670001</c:v>
                </c:pt>
                <c:pt idx="18391">
                  <c:v>1.8427077531810001</c:v>
                </c:pt>
                <c:pt idx="18392">
                  <c:v>1.842960000038</c:v>
                </c:pt>
                <c:pt idx="18393">
                  <c:v>1.8430588245390001</c:v>
                </c:pt>
                <c:pt idx="18394">
                  <c:v>1.8432496786120001</c:v>
                </c:pt>
                <c:pt idx="18395">
                  <c:v>1.8433153629300001</c:v>
                </c:pt>
                <c:pt idx="18396">
                  <c:v>1.8436492681500001</c:v>
                </c:pt>
                <c:pt idx="18397">
                  <c:v>1.8437527418140001</c:v>
                </c:pt>
                <c:pt idx="18398">
                  <c:v>1.843844413757</c:v>
                </c:pt>
                <c:pt idx="18399">
                  <c:v>1.843939423561</c:v>
                </c:pt>
                <c:pt idx="18400">
                  <c:v>1.8440312147140001</c:v>
                </c:pt>
                <c:pt idx="18401">
                  <c:v>1.844118237495</c:v>
                </c:pt>
                <c:pt idx="18402">
                  <c:v>1.844195485115</c:v>
                </c:pt>
                <c:pt idx="18403">
                  <c:v>1.844508528709</c:v>
                </c:pt>
                <c:pt idx="18404">
                  <c:v>1.844571471214</c:v>
                </c:pt>
                <c:pt idx="18405">
                  <c:v>1.8446789979930001</c:v>
                </c:pt>
                <c:pt idx="18406">
                  <c:v>1.844823122025</c:v>
                </c:pt>
                <c:pt idx="18407">
                  <c:v>1.844982028008</c:v>
                </c:pt>
                <c:pt idx="18408">
                  <c:v>1.8452100753780001</c:v>
                </c:pt>
                <c:pt idx="18409">
                  <c:v>1.8452336788179999</c:v>
                </c:pt>
                <c:pt idx="18410">
                  <c:v>1.8453155755999999</c:v>
                </c:pt>
                <c:pt idx="18411">
                  <c:v>1.845403075218</c:v>
                </c:pt>
                <c:pt idx="18412">
                  <c:v>1.845493078232</c:v>
                </c:pt>
                <c:pt idx="18413">
                  <c:v>1.8456598520280001</c:v>
                </c:pt>
                <c:pt idx="18414">
                  <c:v>1.845755577087</c:v>
                </c:pt>
                <c:pt idx="18415">
                  <c:v>1.8458892107010001</c:v>
                </c:pt>
                <c:pt idx="18416">
                  <c:v>1.845963716507</c:v>
                </c:pt>
                <c:pt idx="18417">
                  <c:v>1.846045613289</c:v>
                </c:pt>
                <c:pt idx="18418">
                  <c:v>1.846128582954</c:v>
                </c:pt>
                <c:pt idx="18419">
                  <c:v>1.846201062202</c:v>
                </c:pt>
                <c:pt idx="18420">
                  <c:v>1.846224546432</c:v>
                </c:pt>
                <c:pt idx="18421">
                  <c:v>1.846315979958</c:v>
                </c:pt>
                <c:pt idx="18422">
                  <c:v>1.8464039564129999</c:v>
                </c:pt>
                <c:pt idx="18423">
                  <c:v>1.8467439413069999</c:v>
                </c:pt>
                <c:pt idx="18424">
                  <c:v>1.846899628639</c:v>
                </c:pt>
                <c:pt idx="18425">
                  <c:v>1.847060799599</c:v>
                </c:pt>
                <c:pt idx="18426">
                  <c:v>1.8472868204120001</c:v>
                </c:pt>
                <c:pt idx="18427">
                  <c:v>1.8474458456039999</c:v>
                </c:pt>
                <c:pt idx="18428">
                  <c:v>1.847752213478</c:v>
                </c:pt>
                <c:pt idx="18429">
                  <c:v>1.848078250885</c:v>
                </c:pt>
                <c:pt idx="18430">
                  <c:v>1.8482000827789999</c:v>
                </c:pt>
                <c:pt idx="18431">
                  <c:v>1.8483057022089999</c:v>
                </c:pt>
                <c:pt idx="18432">
                  <c:v>1.8484607934949999</c:v>
                </c:pt>
                <c:pt idx="18433">
                  <c:v>1.8485261201859999</c:v>
                </c:pt>
                <c:pt idx="18434">
                  <c:v>1.8485888242720001</c:v>
                </c:pt>
                <c:pt idx="18435">
                  <c:v>1.848677158356</c:v>
                </c:pt>
                <c:pt idx="18436">
                  <c:v>1.8488408327100001</c:v>
                </c:pt>
                <c:pt idx="18437">
                  <c:v>1.8490606546399999</c:v>
                </c:pt>
                <c:pt idx="18438">
                  <c:v>1.8491728305820001</c:v>
                </c:pt>
                <c:pt idx="18439">
                  <c:v>1.84925365448</c:v>
                </c:pt>
                <c:pt idx="18440">
                  <c:v>1.8493117094039999</c:v>
                </c:pt>
                <c:pt idx="18441">
                  <c:v>1.8493700027469999</c:v>
                </c:pt>
                <c:pt idx="18442">
                  <c:v>1.849423766136</c:v>
                </c:pt>
                <c:pt idx="18443">
                  <c:v>1.849491715431</c:v>
                </c:pt>
                <c:pt idx="18444">
                  <c:v>1.849596858025</c:v>
                </c:pt>
                <c:pt idx="18445">
                  <c:v>1.8497982025149999</c:v>
                </c:pt>
                <c:pt idx="18446">
                  <c:v>1.849966049194</c:v>
                </c:pt>
                <c:pt idx="18447">
                  <c:v>1.850019097328</c:v>
                </c:pt>
                <c:pt idx="18448">
                  <c:v>1.8500621318820001</c:v>
                </c:pt>
                <c:pt idx="18449">
                  <c:v>1.850106358528</c:v>
                </c:pt>
                <c:pt idx="18450">
                  <c:v>1.85016143322</c:v>
                </c:pt>
                <c:pt idx="18451">
                  <c:v>1.8501963615420001</c:v>
                </c:pt>
                <c:pt idx="18452">
                  <c:v>1.8502663373949999</c:v>
                </c:pt>
                <c:pt idx="18453">
                  <c:v>1.850288629532</c:v>
                </c:pt>
                <c:pt idx="18454">
                  <c:v>1.85036277771</c:v>
                </c:pt>
                <c:pt idx="18455">
                  <c:v>1.850392460823</c:v>
                </c:pt>
                <c:pt idx="18456">
                  <c:v>1.8504567146299999</c:v>
                </c:pt>
                <c:pt idx="18457">
                  <c:v>1.8505445718769999</c:v>
                </c:pt>
                <c:pt idx="18458">
                  <c:v>1.8506314754490001</c:v>
                </c:pt>
                <c:pt idx="18459">
                  <c:v>1.8507152795790001</c:v>
                </c:pt>
                <c:pt idx="18460">
                  <c:v>1.8507999181749999</c:v>
                </c:pt>
                <c:pt idx="18461">
                  <c:v>1.850960016251</c:v>
                </c:pt>
                <c:pt idx="18462">
                  <c:v>1.8511679172519999</c:v>
                </c:pt>
                <c:pt idx="18463">
                  <c:v>1.851365208626</c:v>
                </c:pt>
                <c:pt idx="18464">
                  <c:v>1.8515832424159999</c:v>
                </c:pt>
                <c:pt idx="18465">
                  <c:v>1.851687908173</c:v>
                </c:pt>
                <c:pt idx="18466">
                  <c:v>1.8517853021620001</c:v>
                </c:pt>
                <c:pt idx="18467">
                  <c:v>1.8521277904510001</c:v>
                </c:pt>
                <c:pt idx="18468">
                  <c:v>1.852221608162</c:v>
                </c:pt>
                <c:pt idx="18469">
                  <c:v>1.85231590271</c:v>
                </c:pt>
                <c:pt idx="18470">
                  <c:v>1.852408885956</c:v>
                </c:pt>
                <c:pt idx="18471">
                  <c:v>1.8524981737140001</c:v>
                </c:pt>
                <c:pt idx="18472">
                  <c:v>1.852588891983</c:v>
                </c:pt>
                <c:pt idx="18473">
                  <c:v>1.852665543556</c:v>
                </c:pt>
                <c:pt idx="18474">
                  <c:v>1.852744102478</c:v>
                </c:pt>
                <c:pt idx="18475">
                  <c:v>1.8530427217480001</c:v>
                </c:pt>
                <c:pt idx="18476">
                  <c:v>1.853139638901</c:v>
                </c:pt>
                <c:pt idx="18477">
                  <c:v>1.8534210920330001</c:v>
                </c:pt>
                <c:pt idx="18478">
                  <c:v>1.853701472282</c:v>
                </c:pt>
                <c:pt idx="18479">
                  <c:v>1.853751301765</c:v>
                </c:pt>
                <c:pt idx="18480">
                  <c:v>1.8538005352019999</c:v>
                </c:pt>
                <c:pt idx="18481">
                  <c:v>1.853887081146</c:v>
                </c:pt>
                <c:pt idx="18482">
                  <c:v>1.8539652824399999</c:v>
                </c:pt>
                <c:pt idx="18483">
                  <c:v>1.8540816307070001</c:v>
                </c:pt>
                <c:pt idx="18484">
                  <c:v>1.8541892766950001</c:v>
                </c:pt>
                <c:pt idx="18485">
                  <c:v>1.854292392731</c:v>
                </c:pt>
                <c:pt idx="18486">
                  <c:v>1.8544073104859999</c:v>
                </c:pt>
                <c:pt idx="18487">
                  <c:v>1.8545353412629999</c:v>
                </c:pt>
                <c:pt idx="18488">
                  <c:v>1.854597568512</c:v>
                </c:pt>
                <c:pt idx="18489">
                  <c:v>1.8546502590180001</c:v>
                </c:pt>
                <c:pt idx="18490">
                  <c:v>1.854749321938</c:v>
                </c:pt>
                <c:pt idx="18491">
                  <c:v>1.8548264503480001</c:v>
                </c:pt>
                <c:pt idx="18492">
                  <c:v>1.854895949364</c:v>
                </c:pt>
                <c:pt idx="18493">
                  <c:v>1.855011105537</c:v>
                </c:pt>
                <c:pt idx="18494">
                  <c:v>1.855105161667</c:v>
                </c:pt>
                <c:pt idx="18495">
                  <c:v>1.8552033901210001</c:v>
                </c:pt>
                <c:pt idx="18496">
                  <c:v>1.855527877808</c:v>
                </c:pt>
                <c:pt idx="18497">
                  <c:v>1.855632424355</c:v>
                </c:pt>
                <c:pt idx="18498">
                  <c:v>1.8557718992229999</c:v>
                </c:pt>
                <c:pt idx="18499">
                  <c:v>1.8559231758120001</c:v>
                </c:pt>
                <c:pt idx="18500">
                  <c:v>1.856006026268</c:v>
                </c:pt>
                <c:pt idx="18501">
                  <c:v>1.856088876724</c:v>
                </c:pt>
                <c:pt idx="18502">
                  <c:v>1.8561770915989999</c:v>
                </c:pt>
                <c:pt idx="18503">
                  <c:v>1.8562774658200001</c:v>
                </c:pt>
                <c:pt idx="18504">
                  <c:v>1.8563679456710001</c:v>
                </c:pt>
                <c:pt idx="18505">
                  <c:v>1.856461644173</c:v>
                </c:pt>
                <c:pt idx="18506">
                  <c:v>1.8565837144849999</c:v>
                </c:pt>
                <c:pt idx="18507">
                  <c:v>1.8567299842830001</c:v>
                </c:pt>
                <c:pt idx="18508">
                  <c:v>1.8571091890339999</c:v>
                </c:pt>
                <c:pt idx="18509">
                  <c:v>1.8573584556580001</c:v>
                </c:pt>
                <c:pt idx="18510">
                  <c:v>1.857502222061</c:v>
                </c:pt>
                <c:pt idx="18511">
                  <c:v>1.8576079607010001</c:v>
                </c:pt>
                <c:pt idx="18512">
                  <c:v>1.8577004671099999</c:v>
                </c:pt>
                <c:pt idx="18513">
                  <c:v>1.8578022718430001</c:v>
                </c:pt>
                <c:pt idx="18514">
                  <c:v>1.8578318357470001</c:v>
                </c:pt>
                <c:pt idx="18515">
                  <c:v>1.8579035997390001</c:v>
                </c:pt>
                <c:pt idx="18516">
                  <c:v>1.8579270839690001</c:v>
                </c:pt>
                <c:pt idx="18517">
                  <c:v>1.85800242424</c:v>
                </c:pt>
                <c:pt idx="18518">
                  <c:v>1.858037352562</c:v>
                </c:pt>
                <c:pt idx="18519">
                  <c:v>1.8581069707869999</c:v>
                </c:pt>
                <c:pt idx="18520">
                  <c:v>1.8581513166429999</c:v>
                </c:pt>
                <c:pt idx="18521">
                  <c:v>1.8582037687299999</c:v>
                </c:pt>
                <c:pt idx="18522">
                  <c:v>1.8582631349559999</c:v>
                </c:pt>
                <c:pt idx="18523">
                  <c:v>1.858301877975</c:v>
                </c:pt>
                <c:pt idx="18524">
                  <c:v>1.8583724498750001</c:v>
                </c:pt>
                <c:pt idx="18525">
                  <c:v>1.8583962917329999</c:v>
                </c:pt>
                <c:pt idx="18526">
                  <c:v>1.8584867715840001</c:v>
                </c:pt>
                <c:pt idx="18527">
                  <c:v>1.858658075333</c:v>
                </c:pt>
                <c:pt idx="18528">
                  <c:v>1.8587787151340001</c:v>
                </c:pt>
                <c:pt idx="18529">
                  <c:v>1.858829975128</c:v>
                </c:pt>
                <c:pt idx="18530">
                  <c:v>1.8588681221009999</c:v>
                </c:pt>
                <c:pt idx="18531">
                  <c:v>1.858899235725</c:v>
                </c:pt>
                <c:pt idx="18532">
                  <c:v>1.85893368721</c:v>
                </c:pt>
                <c:pt idx="18533">
                  <c:v>1.8589706420900001</c:v>
                </c:pt>
                <c:pt idx="18534">
                  <c:v>1.8590092658999999</c:v>
                </c:pt>
                <c:pt idx="18535">
                  <c:v>1.8590527772900001</c:v>
                </c:pt>
                <c:pt idx="18536">
                  <c:v>1.8590961694720001</c:v>
                </c:pt>
                <c:pt idx="18537">
                  <c:v>1.859147191048</c:v>
                </c:pt>
                <c:pt idx="18538">
                  <c:v>1.859192609787</c:v>
                </c:pt>
                <c:pt idx="18539">
                  <c:v>1.859234571457</c:v>
                </c:pt>
                <c:pt idx="18540">
                  <c:v>1.859279990196</c:v>
                </c:pt>
                <c:pt idx="18541">
                  <c:v>1.859320044518</c:v>
                </c:pt>
                <c:pt idx="18542">
                  <c:v>1.85937666893</c:v>
                </c:pt>
                <c:pt idx="18543">
                  <c:v>1.859428286552</c:v>
                </c:pt>
                <c:pt idx="18544">
                  <c:v>1.859480261803</c:v>
                </c:pt>
                <c:pt idx="18545">
                  <c:v>1.8595271110530001</c:v>
                </c:pt>
                <c:pt idx="18546">
                  <c:v>1.859573841095</c:v>
                </c:pt>
                <c:pt idx="18547">
                  <c:v>1.8596161603929999</c:v>
                </c:pt>
                <c:pt idx="18548">
                  <c:v>1.8596889972690001</c:v>
                </c:pt>
                <c:pt idx="18549">
                  <c:v>1.8597497940059999</c:v>
                </c:pt>
                <c:pt idx="18550">
                  <c:v>1.859920978546</c:v>
                </c:pt>
                <c:pt idx="18551">
                  <c:v>1.8601036071779999</c:v>
                </c:pt>
                <c:pt idx="18552">
                  <c:v>1.8601801395419999</c:v>
                </c:pt>
                <c:pt idx="18553">
                  <c:v>1.8602666854859999</c:v>
                </c:pt>
                <c:pt idx="18554">
                  <c:v>1.8602969646450001</c:v>
                </c:pt>
                <c:pt idx="18555">
                  <c:v>1.860357642174</c:v>
                </c:pt>
                <c:pt idx="18556">
                  <c:v>1.8604059219360001</c:v>
                </c:pt>
                <c:pt idx="18557">
                  <c:v>1.8604586124419999</c:v>
                </c:pt>
                <c:pt idx="18558">
                  <c:v>1.860514521599</c:v>
                </c:pt>
                <c:pt idx="18559">
                  <c:v>1.8605552911759999</c:v>
                </c:pt>
                <c:pt idx="18560">
                  <c:v>1.8606233596799999</c:v>
                </c:pt>
                <c:pt idx="18561">
                  <c:v>1.860649824142</c:v>
                </c:pt>
                <c:pt idx="18562">
                  <c:v>1.860957503319</c:v>
                </c:pt>
                <c:pt idx="18563">
                  <c:v>1.861011624336</c:v>
                </c:pt>
                <c:pt idx="18564">
                  <c:v>1.8611116409299999</c:v>
                </c:pt>
                <c:pt idx="18565">
                  <c:v>1.861170530319</c:v>
                </c:pt>
                <c:pt idx="18566">
                  <c:v>1.861232280731</c:v>
                </c:pt>
                <c:pt idx="18567">
                  <c:v>1.8615134954450001</c:v>
                </c:pt>
                <c:pt idx="18568">
                  <c:v>1.8616623878480001</c:v>
                </c:pt>
                <c:pt idx="18569">
                  <c:v>1.861804127693</c:v>
                </c:pt>
                <c:pt idx="18570">
                  <c:v>1.8619241714479999</c:v>
                </c:pt>
                <c:pt idx="18571">
                  <c:v>1.862083315849</c:v>
                </c:pt>
                <c:pt idx="18572">
                  <c:v>1.8622195720670001</c:v>
                </c:pt>
                <c:pt idx="18573">
                  <c:v>1.8623597621920001</c:v>
                </c:pt>
                <c:pt idx="18574">
                  <c:v>1.8626137971879999</c:v>
                </c:pt>
                <c:pt idx="18575">
                  <c:v>1.8627470731739999</c:v>
                </c:pt>
                <c:pt idx="18576">
                  <c:v>1.862882733345</c:v>
                </c:pt>
                <c:pt idx="18577">
                  <c:v>1.8629555702209999</c:v>
                </c:pt>
                <c:pt idx="18578">
                  <c:v>1.863131284714</c:v>
                </c:pt>
                <c:pt idx="18579">
                  <c:v>1.863316178322</c:v>
                </c:pt>
                <c:pt idx="18580">
                  <c:v>1.8633652925490001</c:v>
                </c:pt>
                <c:pt idx="18581">
                  <c:v>1.863410115242</c:v>
                </c:pt>
                <c:pt idx="18582">
                  <c:v>1.863451957703</c:v>
                </c:pt>
                <c:pt idx="18583">
                  <c:v>1.8634979724880001</c:v>
                </c:pt>
                <c:pt idx="18584">
                  <c:v>1.863548755646</c:v>
                </c:pt>
                <c:pt idx="18585">
                  <c:v>1.863624811172</c:v>
                </c:pt>
                <c:pt idx="18586">
                  <c:v>1.8636653423309999</c:v>
                </c:pt>
                <c:pt idx="18587">
                  <c:v>1.8637083768839999</c:v>
                </c:pt>
                <c:pt idx="18588">
                  <c:v>1.8637481927870001</c:v>
                </c:pt>
                <c:pt idx="18589">
                  <c:v>1.863800168037</c:v>
                </c:pt>
                <c:pt idx="18590">
                  <c:v>1.863892674446</c:v>
                </c:pt>
                <c:pt idx="18591">
                  <c:v>1.8639976978299999</c:v>
                </c:pt>
                <c:pt idx="18592">
                  <c:v>1.8642731904980001</c:v>
                </c:pt>
                <c:pt idx="18593">
                  <c:v>1.8645130395889999</c:v>
                </c:pt>
                <c:pt idx="18594">
                  <c:v>1.8648144006730001</c:v>
                </c:pt>
                <c:pt idx="18595">
                  <c:v>1.86490046978</c:v>
                </c:pt>
                <c:pt idx="18596">
                  <c:v>1.8649532794949999</c:v>
                </c:pt>
                <c:pt idx="18597">
                  <c:v>1.864997982979</c:v>
                </c:pt>
                <c:pt idx="18598">
                  <c:v>1.865046143532</c:v>
                </c:pt>
                <c:pt idx="18599">
                  <c:v>1.865093946457</c:v>
                </c:pt>
                <c:pt idx="18600">
                  <c:v>1.865144491196</c:v>
                </c:pt>
                <c:pt idx="18601">
                  <c:v>1.865188241005</c:v>
                </c:pt>
                <c:pt idx="18602">
                  <c:v>1.865234375</c:v>
                </c:pt>
                <c:pt idx="18603">
                  <c:v>1.865277171135</c:v>
                </c:pt>
                <c:pt idx="18604">
                  <c:v>1.8654457330700001</c:v>
                </c:pt>
                <c:pt idx="18605">
                  <c:v>1.865492343903</c:v>
                </c:pt>
                <c:pt idx="18606">
                  <c:v>1.8655601739879999</c:v>
                </c:pt>
                <c:pt idx="18607">
                  <c:v>1.8656076192860001</c:v>
                </c:pt>
                <c:pt idx="18608">
                  <c:v>1.865695476532</c:v>
                </c:pt>
                <c:pt idx="18609">
                  <c:v>1.865739226341</c:v>
                </c:pt>
                <c:pt idx="18610">
                  <c:v>1.8658286333080001</c:v>
                </c:pt>
                <c:pt idx="18611">
                  <c:v>1.865868210793</c:v>
                </c:pt>
                <c:pt idx="18612">
                  <c:v>1.8659468889240001</c:v>
                </c:pt>
                <c:pt idx="18613">
                  <c:v>1.865994095802</c:v>
                </c:pt>
                <c:pt idx="18614">
                  <c:v>1.866057395935</c:v>
                </c:pt>
                <c:pt idx="18615">
                  <c:v>1.866149306297</c:v>
                </c:pt>
                <c:pt idx="18616">
                  <c:v>1.8662313222889999</c:v>
                </c:pt>
                <c:pt idx="18617">
                  <c:v>1.8663189411159999</c:v>
                </c:pt>
                <c:pt idx="18618">
                  <c:v>1.8664119243620001</c:v>
                </c:pt>
                <c:pt idx="18619">
                  <c:v>1.8665795326229999</c:v>
                </c:pt>
                <c:pt idx="18620">
                  <c:v>1.866742730141</c:v>
                </c:pt>
                <c:pt idx="18621">
                  <c:v>1.8670983314509999</c:v>
                </c:pt>
                <c:pt idx="18622">
                  <c:v>1.8671894073490001</c:v>
                </c:pt>
                <c:pt idx="18623">
                  <c:v>1.867231965065</c:v>
                </c:pt>
                <c:pt idx="18624">
                  <c:v>1.8673251867289999</c:v>
                </c:pt>
                <c:pt idx="18625">
                  <c:v>1.8673963546750001</c:v>
                </c:pt>
                <c:pt idx="18626">
                  <c:v>1.8674590587619999</c:v>
                </c:pt>
                <c:pt idx="18627">
                  <c:v>1.8675141334530001</c:v>
                </c:pt>
                <c:pt idx="18628">
                  <c:v>1.86761033535</c:v>
                </c:pt>
                <c:pt idx="18629">
                  <c:v>1.8679236173630001</c:v>
                </c:pt>
                <c:pt idx="18630">
                  <c:v>1.8680052757259999</c:v>
                </c:pt>
                <c:pt idx="18631">
                  <c:v>1.86809015274</c:v>
                </c:pt>
                <c:pt idx="18632">
                  <c:v>1.868172764778</c:v>
                </c:pt>
                <c:pt idx="18633">
                  <c:v>1.8682603836060001</c:v>
                </c:pt>
                <c:pt idx="18634">
                  <c:v>1.8686248064040001</c:v>
                </c:pt>
                <c:pt idx="18635">
                  <c:v>1.868866801262</c:v>
                </c:pt>
                <c:pt idx="18636">
                  <c:v>1.8689675331119999</c:v>
                </c:pt>
                <c:pt idx="18637">
                  <c:v>1.8690114021299999</c:v>
                </c:pt>
                <c:pt idx="18638">
                  <c:v>1.8690477609630001</c:v>
                </c:pt>
                <c:pt idx="18639">
                  <c:v>1.8690940141679999</c:v>
                </c:pt>
                <c:pt idx="18640">
                  <c:v>1.869140625</c:v>
                </c:pt>
                <c:pt idx="18641">
                  <c:v>1.869191408157</c:v>
                </c:pt>
                <c:pt idx="18642">
                  <c:v>1.8692684173580001</c:v>
                </c:pt>
                <c:pt idx="18643">
                  <c:v>1.8693538904189999</c:v>
                </c:pt>
                <c:pt idx="18644">
                  <c:v>1.869413614273</c:v>
                </c:pt>
                <c:pt idx="18645">
                  <c:v>1.869471907616</c:v>
                </c:pt>
                <c:pt idx="18646">
                  <c:v>1.8695595264430001</c:v>
                </c:pt>
                <c:pt idx="18647">
                  <c:v>1.869664907455</c:v>
                </c:pt>
                <c:pt idx="18648">
                  <c:v>1.869902014732</c:v>
                </c:pt>
                <c:pt idx="18649">
                  <c:v>1.870003938675</c:v>
                </c:pt>
                <c:pt idx="18650">
                  <c:v>1.8703688383099999</c:v>
                </c:pt>
                <c:pt idx="18651">
                  <c:v>1.8706119060519999</c:v>
                </c:pt>
                <c:pt idx="18652">
                  <c:v>1.8709651231769999</c:v>
                </c:pt>
                <c:pt idx="18653">
                  <c:v>1.871065735817</c:v>
                </c:pt>
                <c:pt idx="18654">
                  <c:v>1.871160030365</c:v>
                </c:pt>
                <c:pt idx="18655">
                  <c:v>1.871247172356</c:v>
                </c:pt>
                <c:pt idx="18656">
                  <c:v>1.871330857277</c:v>
                </c:pt>
                <c:pt idx="18657">
                  <c:v>1.8716113567349999</c:v>
                </c:pt>
                <c:pt idx="18658">
                  <c:v>1.8716784715649999</c:v>
                </c:pt>
                <c:pt idx="18659">
                  <c:v>1.8717542886730001</c:v>
                </c:pt>
                <c:pt idx="18660">
                  <c:v>1.871866106987</c:v>
                </c:pt>
                <c:pt idx="18661">
                  <c:v>1.872022390366</c:v>
                </c:pt>
                <c:pt idx="18662">
                  <c:v>1.8721351623539999</c:v>
                </c:pt>
                <c:pt idx="18663">
                  <c:v>1.8722407817840001</c:v>
                </c:pt>
                <c:pt idx="18664">
                  <c:v>1.8723315000530001</c:v>
                </c:pt>
                <c:pt idx="18665">
                  <c:v>1.872508049011</c:v>
                </c:pt>
                <c:pt idx="18666">
                  <c:v>1.872608304024</c:v>
                </c:pt>
                <c:pt idx="18667">
                  <c:v>1.8727352619169999</c:v>
                </c:pt>
                <c:pt idx="18668">
                  <c:v>1.8729819059370001</c:v>
                </c:pt>
                <c:pt idx="18669">
                  <c:v>1.8730792999270001</c:v>
                </c:pt>
                <c:pt idx="18670">
                  <c:v>1.8731092214580001</c:v>
                </c:pt>
                <c:pt idx="18671">
                  <c:v>1.873193383217</c:v>
                </c:pt>
                <c:pt idx="18672">
                  <c:v>1.873227119446</c:v>
                </c:pt>
                <c:pt idx="18673">
                  <c:v>1.87330520153</c:v>
                </c:pt>
                <c:pt idx="18674">
                  <c:v>1.8733530044560001</c:v>
                </c:pt>
                <c:pt idx="18675">
                  <c:v>1.8734192848210001</c:v>
                </c:pt>
                <c:pt idx="18676">
                  <c:v>1.8734747171399999</c:v>
                </c:pt>
                <c:pt idx="18677">
                  <c:v>1.873525857925</c:v>
                </c:pt>
                <c:pt idx="18678">
                  <c:v>1.8735941648479999</c:v>
                </c:pt>
                <c:pt idx="18679">
                  <c:v>1.8736300468439999</c:v>
                </c:pt>
                <c:pt idx="18680">
                  <c:v>1.8737205266950001</c:v>
                </c:pt>
                <c:pt idx="18681">
                  <c:v>1.8738121986389999</c:v>
                </c:pt>
                <c:pt idx="18682">
                  <c:v>1.873933553696</c:v>
                </c:pt>
                <c:pt idx="18683">
                  <c:v>1.8742272853849999</c:v>
                </c:pt>
                <c:pt idx="18684">
                  <c:v>1.8743162155149999</c:v>
                </c:pt>
                <c:pt idx="18685">
                  <c:v>1.874366998672</c:v>
                </c:pt>
                <c:pt idx="18686">
                  <c:v>1.874411225319</c:v>
                </c:pt>
                <c:pt idx="18687">
                  <c:v>1.874453186989</c:v>
                </c:pt>
                <c:pt idx="18688">
                  <c:v>1.8744918107990001</c:v>
                </c:pt>
                <c:pt idx="18689">
                  <c:v>1.8745377063749999</c:v>
                </c:pt>
                <c:pt idx="18690">
                  <c:v>1.874584913254</c:v>
                </c:pt>
                <c:pt idx="18691">
                  <c:v>1.8746360540389999</c:v>
                </c:pt>
                <c:pt idx="18692">
                  <c:v>1.874691128731</c:v>
                </c:pt>
                <c:pt idx="18693">
                  <c:v>1.874755740166</c:v>
                </c:pt>
                <c:pt idx="18694">
                  <c:v>1.8748433589939999</c:v>
                </c:pt>
                <c:pt idx="18695">
                  <c:v>1.8748896121980001</c:v>
                </c:pt>
                <c:pt idx="18696">
                  <c:v>1.87495303154</c:v>
                </c:pt>
                <c:pt idx="18697">
                  <c:v>1.8750239610670001</c:v>
                </c:pt>
                <c:pt idx="18698">
                  <c:v>1.8751347064970001</c:v>
                </c:pt>
                <c:pt idx="18699">
                  <c:v>1.8752899169920001</c:v>
                </c:pt>
                <c:pt idx="18700">
                  <c:v>1.8753772974009999</c:v>
                </c:pt>
                <c:pt idx="18701">
                  <c:v>1.87546646595</c:v>
                </c:pt>
                <c:pt idx="18702">
                  <c:v>1.875554561615</c:v>
                </c:pt>
                <c:pt idx="18703">
                  <c:v>1.8756752014160001</c:v>
                </c:pt>
                <c:pt idx="18704">
                  <c:v>1.8758523464200001</c:v>
                </c:pt>
                <c:pt idx="18705">
                  <c:v>1.8760178089140001</c:v>
                </c:pt>
                <c:pt idx="18706">
                  <c:v>1.8762648105619999</c:v>
                </c:pt>
                <c:pt idx="18707">
                  <c:v>1.876566052437</c:v>
                </c:pt>
                <c:pt idx="18708">
                  <c:v>1.876691699028</c:v>
                </c:pt>
                <c:pt idx="18709">
                  <c:v>1.8767522573469999</c:v>
                </c:pt>
                <c:pt idx="18710">
                  <c:v>1.8768098354339999</c:v>
                </c:pt>
                <c:pt idx="18711">
                  <c:v>1.8769503831859999</c:v>
                </c:pt>
                <c:pt idx="18712">
                  <c:v>1.877184271812</c:v>
                </c:pt>
                <c:pt idx="18713">
                  <c:v>1.8773162364960001</c:v>
                </c:pt>
                <c:pt idx="18714">
                  <c:v>1.8776382207869999</c:v>
                </c:pt>
                <c:pt idx="18715">
                  <c:v>1.8779494762419999</c:v>
                </c:pt>
                <c:pt idx="18716">
                  <c:v>1.8782657384870001</c:v>
                </c:pt>
                <c:pt idx="18717">
                  <c:v>1.8783676624300001</c:v>
                </c:pt>
                <c:pt idx="18718">
                  <c:v>1.878462553024</c:v>
                </c:pt>
                <c:pt idx="18719">
                  <c:v>1.8784885406489999</c:v>
                </c:pt>
                <c:pt idx="18720">
                  <c:v>1.878561615944</c:v>
                </c:pt>
                <c:pt idx="18721">
                  <c:v>1.878604531288</c:v>
                </c:pt>
                <c:pt idx="18722">
                  <c:v>1.8786671161649999</c:v>
                </c:pt>
                <c:pt idx="18723">
                  <c:v>1.878712058067</c:v>
                </c:pt>
                <c:pt idx="18724">
                  <c:v>1.8788005113599999</c:v>
                </c:pt>
                <c:pt idx="18725">
                  <c:v>1.878890514374</c:v>
                </c:pt>
                <c:pt idx="18726">
                  <c:v>1.878982663155</c:v>
                </c:pt>
                <c:pt idx="18727">
                  <c:v>1.879118323326</c:v>
                </c:pt>
                <c:pt idx="18728">
                  <c:v>1.879339814186</c:v>
                </c:pt>
                <c:pt idx="18729">
                  <c:v>1.8794358968730001</c:v>
                </c:pt>
                <c:pt idx="18730">
                  <c:v>1.8795316219330001</c:v>
                </c:pt>
                <c:pt idx="18731">
                  <c:v>1.879818797112</c:v>
                </c:pt>
                <c:pt idx="18732">
                  <c:v>1.879914879799</c:v>
                </c:pt>
                <c:pt idx="18733">
                  <c:v>1.8799618482589999</c:v>
                </c:pt>
                <c:pt idx="18734">
                  <c:v>1.8800078630449999</c:v>
                </c:pt>
                <c:pt idx="18735">
                  <c:v>1.8800492286679999</c:v>
                </c:pt>
                <c:pt idx="18736">
                  <c:v>1.880086898804</c:v>
                </c:pt>
                <c:pt idx="18737">
                  <c:v>1.880130290985</c:v>
                </c:pt>
                <c:pt idx="18738">
                  <c:v>1.880475759506</c:v>
                </c:pt>
                <c:pt idx="18739">
                  <c:v>1.8805578947070001</c:v>
                </c:pt>
                <c:pt idx="18740">
                  <c:v>1.880643963814</c:v>
                </c:pt>
                <c:pt idx="18741">
                  <c:v>1.880673885345</c:v>
                </c:pt>
                <c:pt idx="18742">
                  <c:v>1.880732893944</c:v>
                </c:pt>
                <c:pt idx="18743">
                  <c:v>1.8807810544970001</c:v>
                </c:pt>
                <c:pt idx="18744">
                  <c:v>1.880835175514</c:v>
                </c:pt>
                <c:pt idx="18745">
                  <c:v>1.880893468857</c:v>
                </c:pt>
                <c:pt idx="18746">
                  <c:v>1.8809295892719999</c:v>
                </c:pt>
                <c:pt idx="18747">
                  <c:v>1.8810019493100001</c:v>
                </c:pt>
                <c:pt idx="18748">
                  <c:v>1.8810266256329999</c:v>
                </c:pt>
                <c:pt idx="18749">
                  <c:v>1.881110310555</c:v>
                </c:pt>
                <c:pt idx="18750">
                  <c:v>1.8812817335130001</c:v>
                </c:pt>
                <c:pt idx="18751">
                  <c:v>1.881328344345</c:v>
                </c:pt>
                <c:pt idx="18752">
                  <c:v>1.8813803195950001</c:v>
                </c:pt>
                <c:pt idx="18753">
                  <c:v>1.8814330101009999</c:v>
                </c:pt>
                <c:pt idx="18754">
                  <c:v>1.8814841508869999</c:v>
                </c:pt>
                <c:pt idx="18755">
                  <c:v>1.8815381526949999</c:v>
                </c:pt>
                <c:pt idx="18756">
                  <c:v>1.881589174271</c:v>
                </c:pt>
                <c:pt idx="18757">
                  <c:v>1.8816330432890001</c:v>
                </c:pt>
                <c:pt idx="18758">
                  <c:v>1.8816777467729999</c:v>
                </c:pt>
                <c:pt idx="18759">
                  <c:v>1.881717443466</c:v>
                </c:pt>
                <c:pt idx="18760">
                  <c:v>1.881758451462</c:v>
                </c:pt>
                <c:pt idx="18761">
                  <c:v>1.8817965984339999</c:v>
                </c:pt>
                <c:pt idx="18762">
                  <c:v>1.8819003105159999</c:v>
                </c:pt>
                <c:pt idx="18763">
                  <c:v>1.881953597069</c:v>
                </c:pt>
                <c:pt idx="18764">
                  <c:v>1.882009267807</c:v>
                </c:pt>
                <c:pt idx="18765">
                  <c:v>1.8820910453799999</c:v>
                </c:pt>
                <c:pt idx="18766">
                  <c:v>1.8824049234389999</c:v>
                </c:pt>
                <c:pt idx="18767">
                  <c:v>1.8826175928119999</c:v>
                </c:pt>
                <c:pt idx="18768">
                  <c:v>1.8827569484710001</c:v>
                </c:pt>
                <c:pt idx="18769">
                  <c:v>1.8830840587619999</c:v>
                </c:pt>
                <c:pt idx="18770">
                  <c:v>1.883159637451</c:v>
                </c:pt>
                <c:pt idx="18771">
                  <c:v>1.8832141160960001</c:v>
                </c:pt>
                <c:pt idx="18772">
                  <c:v>1.883309364319</c:v>
                </c:pt>
                <c:pt idx="18773">
                  <c:v>1.883482098579</c:v>
                </c:pt>
                <c:pt idx="18774">
                  <c:v>1.883563041687</c:v>
                </c:pt>
                <c:pt idx="18775">
                  <c:v>1.8836466073989999</c:v>
                </c:pt>
                <c:pt idx="18776">
                  <c:v>1.8837692737580001</c:v>
                </c:pt>
                <c:pt idx="18777">
                  <c:v>1.883877038956</c:v>
                </c:pt>
                <c:pt idx="18778">
                  <c:v>1.8840274810790001</c:v>
                </c:pt>
                <c:pt idx="18779">
                  <c:v>1.8841085433960001</c:v>
                </c:pt>
                <c:pt idx="18780">
                  <c:v>1.8841915130619999</c:v>
                </c:pt>
                <c:pt idx="18781">
                  <c:v>1.8842822313309999</c:v>
                </c:pt>
                <c:pt idx="18782">
                  <c:v>1.8843722343439999</c:v>
                </c:pt>
                <c:pt idx="18783">
                  <c:v>1.884469151497</c:v>
                </c:pt>
                <c:pt idx="18784">
                  <c:v>1.884567737579</c:v>
                </c:pt>
                <c:pt idx="18785">
                  <c:v>1.8846143484119999</c:v>
                </c:pt>
                <c:pt idx="18786">
                  <c:v>1.884699344635</c:v>
                </c:pt>
                <c:pt idx="18787">
                  <c:v>1.8847645521159999</c:v>
                </c:pt>
                <c:pt idx="18788">
                  <c:v>1.884856104851</c:v>
                </c:pt>
                <c:pt idx="18789">
                  <c:v>1.884936451912</c:v>
                </c:pt>
                <c:pt idx="18790">
                  <c:v>1.885244250298</c:v>
                </c:pt>
                <c:pt idx="18791">
                  <c:v>1.885296702385</c:v>
                </c:pt>
                <c:pt idx="18792">
                  <c:v>1.8853492736819999</c:v>
                </c:pt>
                <c:pt idx="18793">
                  <c:v>1.885398745537</c:v>
                </c:pt>
                <c:pt idx="18794">
                  <c:v>1.8854445219039999</c:v>
                </c:pt>
                <c:pt idx="18795">
                  <c:v>1.885484933853</c:v>
                </c:pt>
                <c:pt idx="18796">
                  <c:v>1.885519742966</c:v>
                </c:pt>
                <c:pt idx="18797">
                  <c:v>1.8855466842649999</c:v>
                </c:pt>
                <c:pt idx="18798">
                  <c:v>1.885599970818</c:v>
                </c:pt>
                <c:pt idx="18799">
                  <c:v>1.8856493234630001</c:v>
                </c:pt>
                <c:pt idx="18800">
                  <c:v>1.885689973831</c:v>
                </c:pt>
                <c:pt idx="18801">
                  <c:v>1.8857339620589999</c:v>
                </c:pt>
                <c:pt idx="18802">
                  <c:v>1.8858106136320001</c:v>
                </c:pt>
                <c:pt idx="18803">
                  <c:v>1.8858673572539999</c:v>
                </c:pt>
                <c:pt idx="18804">
                  <c:v>1.8859220743180001</c:v>
                </c:pt>
                <c:pt idx="18805">
                  <c:v>1.885984539986</c:v>
                </c:pt>
                <c:pt idx="18806">
                  <c:v>1.8861525058749999</c:v>
                </c:pt>
                <c:pt idx="18807">
                  <c:v>1.8862450122829999</c:v>
                </c:pt>
                <c:pt idx="18808">
                  <c:v>1.886314749718</c:v>
                </c:pt>
                <c:pt idx="18809">
                  <c:v>1.8863486051559999</c:v>
                </c:pt>
                <c:pt idx="18810">
                  <c:v>1.8864513635639999</c:v>
                </c:pt>
                <c:pt idx="18811">
                  <c:v>1.886552214622</c:v>
                </c:pt>
                <c:pt idx="18812">
                  <c:v>1.8866481781010001</c:v>
                </c:pt>
                <c:pt idx="18813">
                  <c:v>1.8869124650960001</c:v>
                </c:pt>
                <c:pt idx="18814">
                  <c:v>1.8870513439179999</c:v>
                </c:pt>
                <c:pt idx="18815">
                  <c:v>1.8871448040009999</c:v>
                </c:pt>
                <c:pt idx="18816">
                  <c:v>1.887186050415</c:v>
                </c:pt>
                <c:pt idx="18817">
                  <c:v>1.887225151062</c:v>
                </c:pt>
                <c:pt idx="18818">
                  <c:v>1.887276768684</c:v>
                </c:pt>
                <c:pt idx="18819">
                  <c:v>1.8873331546779999</c:v>
                </c:pt>
                <c:pt idx="18820">
                  <c:v>1.8873877525330001</c:v>
                </c:pt>
                <c:pt idx="18821">
                  <c:v>1.8874499797819999</c:v>
                </c:pt>
                <c:pt idx="18822">
                  <c:v>1.88755941391</c:v>
                </c:pt>
                <c:pt idx="18823">
                  <c:v>1.8876636028289999</c:v>
                </c:pt>
                <c:pt idx="18824">
                  <c:v>1.88800740242</c:v>
                </c:pt>
                <c:pt idx="18825">
                  <c:v>1.888171434402</c:v>
                </c:pt>
                <c:pt idx="18826">
                  <c:v>1.8882519006730001</c:v>
                </c:pt>
                <c:pt idx="18827">
                  <c:v>1.888333559036</c:v>
                </c:pt>
                <c:pt idx="18828">
                  <c:v>1.88841354847</c:v>
                </c:pt>
                <c:pt idx="18829">
                  <c:v>1.888492226601</c:v>
                </c:pt>
                <c:pt idx="18830">
                  <c:v>1.888580441475</c:v>
                </c:pt>
                <c:pt idx="18831">
                  <c:v>1.8886678218840001</c:v>
                </c:pt>
                <c:pt idx="18832">
                  <c:v>1.8887614011760001</c:v>
                </c:pt>
                <c:pt idx="18833">
                  <c:v>1.8888525962830001</c:v>
                </c:pt>
                <c:pt idx="18834">
                  <c:v>1.888941049576</c:v>
                </c:pt>
                <c:pt idx="18835">
                  <c:v>1.8891630172730001</c:v>
                </c:pt>
                <c:pt idx="18836">
                  <c:v>1.8893889188769999</c:v>
                </c:pt>
                <c:pt idx="18837">
                  <c:v>1.889453172684</c:v>
                </c:pt>
                <c:pt idx="18838">
                  <c:v>1.8895390033720001</c:v>
                </c:pt>
                <c:pt idx="18839">
                  <c:v>1.8896356821060001</c:v>
                </c:pt>
                <c:pt idx="18840">
                  <c:v>1.8899481296539999</c:v>
                </c:pt>
                <c:pt idx="18841">
                  <c:v>1.8900176286699999</c:v>
                </c:pt>
                <c:pt idx="18842">
                  <c:v>1.8900420665740001</c:v>
                </c:pt>
                <c:pt idx="18843">
                  <c:v>1.890114784241</c:v>
                </c:pt>
                <c:pt idx="18844">
                  <c:v>1.890144467354</c:v>
                </c:pt>
                <c:pt idx="18845">
                  <c:v>1.8902120590210001</c:v>
                </c:pt>
                <c:pt idx="18846">
                  <c:v>1.8902564048770001</c:v>
                </c:pt>
                <c:pt idx="18847">
                  <c:v>1.8903135061259999</c:v>
                </c:pt>
                <c:pt idx="18848">
                  <c:v>1.890364289284</c:v>
                </c:pt>
                <c:pt idx="18849">
                  <c:v>1.8904553651810001</c:v>
                </c:pt>
                <c:pt idx="18850">
                  <c:v>1.8905451297760001</c:v>
                </c:pt>
                <c:pt idx="18851">
                  <c:v>1.8907259702679999</c:v>
                </c:pt>
                <c:pt idx="18852">
                  <c:v>1.8910442590709999</c:v>
                </c:pt>
                <c:pt idx="18853">
                  <c:v>1.8911277055739999</c:v>
                </c:pt>
                <c:pt idx="18854">
                  <c:v>1.891189217567</c:v>
                </c:pt>
                <c:pt idx="18855">
                  <c:v>1.891238689423</c:v>
                </c:pt>
                <c:pt idx="18856">
                  <c:v>1.8912914991380001</c:v>
                </c:pt>
                <c:pt idx="18857">
                  <c:v>1.8913421630859999</c:v>
                </c:pt>
                <c:pt idx="18858">
                  <c:v>1.891398429871</c:v>
                </c:pt>
                <c:pt idx="18859">
                  <c:v>1.8914467096330001</c:v>
                </c:pt>
                <c:pt idx="18860">
                  <c:v>1.8914959430689999</c:v>
                </c:pt>
                <c:pt idx="18861">
                  <c:v>1.8915371894840001</c:v>
                </c:pt>
                <c:pt idx="18862">
                  <c:v>1.8915723562240001</c:v>
                </c:pt>
                <c:pt idx="18863">
                  <c:v>1.8916034698490001</c:v>
                </c:pt>
                <c:pt idx="18864">
                  <c:v>1.891645073891</c:v>
                </c:pt>
                <c:pt idx="18865">
                  <c:v>1.891741991043</c:v>
                </c:pt>
                <c:pt idx="18866">
                  <c:v>1.8918421268459999</c:v>
                </c:pt>
                <c:pt idx="18867">
                  <c:v>1.892102122307</c:v>
                </c:pt>
                <c:pt idx="18868">
                  <c:v>1.892189264297</c:v>
                </c:pt>
                <c:pt idx="18869">
                  <c:v>1.89230966568</c:v>
                </c:pt>
                <c:pt idx="18870">
                  <c:v>1.892632842064</c:v>
                </c:pt>
                <c:pt idx="18871">
                  <c:v>1.8929154872889999</c:v>
                </c:pt>
                <c:pt idx="18872">
                  <c:v>1.8931275606160001</c:v>
                </c:pt>
                <c:pt idx="18873">
                  <c:v>1.8932236433030001</c:v>
                </c:pt>
                <c:pt idx="18874">
                  <c:v>1.89331817627</c:v>
                </c:pt>
                <c:pt idx="18875">
                  <c:v>1.89338696003</c:v>
                </c:pt>
                <c:pt idx="18876">
                  <c:v>1.893541455269</c:v>
                </c:pt>
                <c:pt idx="18877">
                  <c:v>1.8938107490539999</c:v>
                </c:pt>
                <c:pt idx="18878">
                  <c:v>1.893892407417</c:v>
                </c:pt>
                <c:pt idx="18879">
                  <c:v>1.8939728736879999</c:v>
                </c:pt>
                <c:pt idx="18880">
                  <c:v>1.8940557241439999</c:v>
                </c:pt>
                <c:pt idx="18881">
                  <c:v>1.8941391706470001</c:v>
                </c:pt>
                <c:pt idx="18882">
                  <c:v>1.89431655407</c:v>
                </c:pt>
                <c:pt idx="18883">
                  <c:v>1.894680380821</c:v>
                </c:pt>
                <c:pt idx="18884">
                  <c:v>1.894813537598</c:v>
                </c:pt>
                <c:pt idx="18885">
                  <c:v>1.8949162960049999</c:v>
                </c:pt>
                <c:pt idx="18886">
                  <c:v>1.8950529098510001</c:v>
                </c:pt>
                <c:pt idx="18887">
                  <c:v>1.895364999771</c:v>
                </c:pt>
                <c:pt idx="18888">
                  <c:v>1.895698070526</c:v>
                </c:pt>
                <c:pt idx="18889">
                  <c:v>1.8959074020390001</c:v>
                </c:pt>
                <c:pt idx="18890">
                  <c:v>1.8960932493210001</c:v>
                </c:pt>
                <c:pt idx="18891">
                  <c:v>1.896211266518</c:v>
                </c:pt>
                <c:pt idx="18892">
                  <c:v>1.896282911301</c:v>
                </c:pt>
                <c:pt idx="18893">
                  <c:v>1.8963398933410001</c:v>
                </c:pt>
                <c:pt idx="18894">
                  <c:v>1.8963800668719999</c:v>
                </c:pt>
                <c:pt idx="18895">
                  <c:v>1.8964278697970001</c:v>
                </c:pt>
                <c:pt idx="18896">
                  <c:v>1.8964745998379999</c:v>
                </c:pt>
                <c:pt idx="18897">
                  <c:v>1.8965204954149999</c:v>
                </c:pt>
                <c:pt idx="18898">
                  <c:v>1.89656996727</c:v>
                </c:pt>
                <c:pt idx="18899">
                  <c:v>1.8966175317759999</c:v>
                </c:pt>
                <c:pt idx="18900">
                  <c:v>1.8966610431669999</c:v>
                </c:pt>
                <c:pt idx="18901">
                  <c:v>1.8967027664180001</c:v>
                </c:pt>
                <c:pt idx="18902">
                  <c:v>1.896744251251</c:v>
                </c:pt>
                <c:pt idx="18903">
                  <c:v>1.896822690964</c:v>
                </c:pt>
                <c:pt idx="18904">
                  <c:v>1.8970518112179999</c:v>
                </c:pt>
                <c:pt idx="18905">
                  <c:v>1.8971089124680001</c:v>
                </c:pt>
                <c:pt idx="18906">
                  <c:v>1.8971673250200001</c:v>
                </c:pt>
                <c:pt idx="18907">
                  <c:v>1.897215843201</c:v>
                </c:pt>
                <c:pt idx="18908">
                  <c:v>1.8972928524020001</c:v>
                </c:pt>
                <c:pt idx="18909">
                  <c:v>1.8973315954209999</c:v>
                </c:pt>
                <c:pt idx="18910">
                  <c:v>1.8974153995509999</c:v>
                </c:pt>
                <c:pt idx="18911">
                  <c:v>1.897452950478</c:v>
                </c:pt>
                <c:pt idx="18912">
                  <c:v>1.897532701492</c:v>
                </c:pt>
                <c:pt idx="18913">
                  <c:v>1.8975720405580001</c:v>
                </c:pt>
                <c:pt idx="18914">
                  <c:v>1.897644281387</c:v>
                </c:pt>
                <c:pt idx="18915">
                  <c:v>1.8976812362669999</c:v>
                </c:pt>
                <c:pt idx="18916">
                  <c:v>1.897780179977</c:v>
                </c:pt>
                <c:pt idx="18917">
                  <c:v>1.897877693176</c:v>
                </c:pt>
                <c:pt idx="18918">
                  <c:v>1.8982120752330001</c:v>
                </c:pt>
                <c:pt idx="18919">
                  <c:v>1.8982576131819999</c:v>
                </c:pt>
                <c:pt idx="18920">
                  <c:v>1.8983055353160001</c:v>
                </c:pt>
                <c:pt idx="18921">
                  <c:v>1.898354649544</c:v>
                </c:pt>
                <c:pt idx="18922">
                  <c:v>1.89840233326</c:v>
                </c:pt>
                <c:pt idx="18923">
                  <c:v>1.8984590768809999</c:v>
                </c:pt>
                <c:pt idx="18924">
                  <c:v>1.898518800735</c:v>
                </c:pt>
                <c:pt idx="18925">
                  <c:v>1.8985782861710001</c:v>
                </c:pt>
                <c:pt idx="18926">
                  <c:v>1.8986315727230001</c:v>
                </c:pt>
                <c:pt idx="18927">
                  <c:v>1.8986846208570001</c:v>
                </c:pt>
                <c:pt idx="18928">
                  <c:v>1.898760080338</c:v>
                </c:pt>
                <c:pt idx="18929">
                  <c:v>1.8988902568820001</c:v>
                </c:pt>
                <c:pt idx="18930">
                  <c:v>1.8992376327510001</c:v>
                </c:pt>
                <c:pt idx="18931">
                  <c:v>1.8993211984630001</c:v>
                </c:pt>
                <c:pt idx="18932">
                  <c:v>1.899405360222</c:v>
                </c:pt>
                <c:pt idx="18933">
                  <c:v>1.8994352817539999</c:v>
                </c:pt>
                <c:pt idx="18934">
                  <c:v>1.8995382785799999</c:v>
                </c:pt>
                <c:pt idx="18935">
                  <c:v>1.8996307849880001</c:v>
                </c:pt>
                <c:pt idx="18936">
                  <c:v>1.8998320102690001</c:v>
                </c:pt>
                <c:pt idx="18937">
                  <c:v>1.899894714355</c:v>
                </c:pt>
                <c:pt idx="18938">
                  <c:v>1.8999696969990001</c:v>
                </c:pt>
                <c:pt idx="18939">
                  <c:v>1.9002256393429999</c:v>
                </c:pt>
                <c:pt idx="18940">
                  <c:v>1.9003578424450001</c:v>
                </c:pt>
                <c:pt idx="18941">
                  <c:v>1.900466322899</c:v>
                </c:pt>
                <c:pt idx="18942">
                  <c:v>1.9005131721499999</c:v>
                </c:pt>
                <c:pt idx="18943">
                  <c:v>1.900559186935</c:v>
                </c:pt>
                <c:pt idx="18944">
                  <c:v>1.9006125926969999</c:v>
                </c:pt>
                <c:pt idx="18945">
                  <c:v>1.9007204771040001</c:v>
                </c:pt>
                <c:pt idx="18946">
                  <c:v>1.9007868766780001</c:v>
                </c:pt>
                <c:pt idx="18947">
                  <c:v>1.901025414467</c:v>
                </c:pt>
                <c:pt idx="18948">
                  <c:v>1.901098608971</c:v>
                </c:pt>
                <c:pt idx="18949">
                  <c:v>1.9011311531070001</c:v>
                </c:pt>
                <c:pt idx="18950">
                  <c:v>1.9012004137039999</c:v>
                </c:pt>
                <c:pt idx="18951">
                  <c:v>1.901247143745</c:v>
                </c:pt>
                <c:pt idx="18952">
                  <c:v>1.901303172112</c:v>
                </c:pt>
                <c:pt idx="18953">
                  <c:v>1.9013665914540001</c:v>
                </c:pt>
                <c:pt idx="18954">
                  <c:v>1.90140914917</c:v>
                </c:pt>
                <c:pt idx="18955">
                  <c:v>1.9014854431149999</c:v>
                </c:pt>
                <c:pt idx="18956">
                  <c:v>1.9015164375310001</c:v>
                </c:pt>
                <c:pt idx="18957">
                  <c:v>1.901591300964</c:v>
                </c:pt>
                <c:pt idx="18958">
                  <c:v>1.901682853699</c:v>
                </c:pt>
                <c:pt idx="18959">
                  <c:v>1.901764988899</c:v>
                </c:pt>
                <c:pt idx="18960">
                  <c:v>1.9018909931179999</c:v>
                </c:pt>
                <c:pt idx="18961">
                  <c:v>1.9020519256590001</c:v>
                </c:pt>
                <c:pt idx="18962">
                  <c:v>1.902157306671</c:v>
                </c:pt>
                <c:pt idx="18963">
                  <c:v>1.9022763967509999</c:v>
                </c:pt>
                <c:pt idx="18964">
                  <c:v>1.9023563861849999</c:v>
                </c:pt>
                <c:pt idx="18965">
                  <c:v>1.9024369716639999</c:v>
                </c:pt>
                <c:pt idx="18966">
                  <c:v>1.902606129646</c:v>
                </c:pt>
                <c:pt idx="18967">
                  <c:v>1.902773618698</c:v>
                </c:pt>
                <c:pt idx="18968">
                  <c:v>1.9029172658919999</c:v>
                </c:pt>
                <c:pt idx="18969">
                  <c:v>1.9031454324720001</c:v>
                </c:pt>
                <c:pt idx="18970">
                  <c:v>1.903196454048</c:v>
                </c:pt>
                <c:pt idx="18971">
                  <c:v>1.903259515762</c:v>
                </c:pt>
                <c:pt idx="18972">
                  <c:v>1.9033318758010001</c:v>
                </c:pt>
                <c:pt idx="18973">
                  <c:v>1.9036475420000001</c:v>
                </c:pt>
                <c:pt idx="18974">
                  <c:v>1.903704762459</c:v>
                </c:pt>
                <c:pt idx="18975">
                  <c:v>1.9040555953980001</c:v>
                </c:pt>
                <c:pt idx="18976">
                  <c:v>1.904156327248</c:v>
                </c:pt>
                <c:pt idx="18977">
                  <c:v>1.9042316675190001</c:v>
                </c:pt>
                <c:pt idx="18978">
                  <c:v>1.904291629791</c:v>
                </c:pt>
                <c:pt idx="18979">
                  <c:v>1.904473185539</c:v>
                </c:pt>
                <c:pt idx="18980">
                  <c:v>1.90455520153</c:v>
                </c:pt>
                <c:pt idx="18981">
                  <c:v>1.9046399593350001</c:v>
                </c:pt>
                <c:pt idx="18982">
                  <c:v>1.9047255516049999</c:v>
                </c:pt>
                <c:pt idx="18983">
                  <c:v>1.9048177003860001</c:v>
                </c:pt>
                <c:pt idx="18984">
                  <c:v>1.9049018621439999</c:v>
                </c:pt>
                <c:pt idx="18985">
                  <c:v>1.9051091670989999</c:v>
                </c:pt>
                <c:pt idx="18986">
                  <c:v>1.9051641225810001</c:v>
                </c:pt>
                <c:pt idx="18987">
                  <c:v>1.9052153825760001</c:v>
                </c:pt>
                <c:pt idx="18988">
                  <c:v>1.9052685499190001</c:v>
                </c:pt>
                <c:pt idx="18989">
                  <c:v>1.905320286751</c:v>
                </c:pt>
                <c:pt idx="18990">
                  <c:v>1.905367612839</c:v>
                </c:pt>
                <c:pt idx="18991">
                  <c:v>1.905404210091</c:v>
                </c:pt>
                <c:pt idx="18992">
                  <c:v>1.905442595482</c:v>
                </c:pt>
                <c:pt idx="18993">
                  <c:v>1.905478596687</c:v>
                </c:pt>
                <c:pt idx="18994">
                  <c:v>1.9055103063579999</c:v>
                </c:pt>
                <c:pt idx="18995">
                  <c:v>1.905547857285</c:v>
                </c:pt>
                <c:pt idx="18996">
                  <c:v>1.905592679977</c:v>
                </c:pt>
                <c:pt idx="18997">
                  <c:v>1.9056373834610001</c:v>
                </c:pt>
                <c:pt idx="18998">
                  <c:v>1.9056763648990001</c:v>
                </c:pt>
                <c:pt idx="18999">
                  <c:v>1.905717134476</c:v>
                </c:pt>
                <c:pt idx="19000">
                  <c:v>1.90581548214</c:v>
                </c:pt>
                <c:pt idx="19001">
                  <c:v>1.906123638153</c:v>
                </c:pt>
                <c:pt idx="19002">
                  <c:v>1.906154036522</c:v>
                </c:pt>
                <c:pt idx="19003">
                  <c:v>1.9062259197239999</c:v>
                </c:pt>
                <c:pt idx="19004">
                  <c:v>1.9062540531159999</c:v>
                </c:pt>
                <c:pt idx="19005">
                  <c:v>1.906333565712</c:v>
                </c:pt>
                <c:pt idx="19006">
                  <c:v>1.9063650369639999</c:v>
                </c:pt>
                <c:pt idx="19007">
                  <c:v>1.906441092491</c:v>
                </c:pt>
                <c:pt idx="19008">
                  <c:v>1.9064805507660001</c:v>
                </c:pt>
                <c:pt idx="19009">
                  <c:v>1.9065388441090001</c:v>
                </c:pt>
                <c:pt idx="19010">
                  <c:v>1.906583189964</c:v>
                </c:pt>
                <c:pt idx="19011">
                  <c:v>1.906677484512</c:v>
                </c:pt>
                <c:pt idx="19012">
                  <c:v>1.9067825078959999</c:v>
                </c:pt>
                <c:pt idx="19013">
                  <c:v>1.907029509544</c:v>
                </c:pt>
                <c:pt idx="19014">
                  <c:v>1.9071520566939999</c:v>
                </c:pt>
                <c:pt idx="19015">
                  <c:v>1.907231807709</c:v>
                </c:pt>
                <c:pt idx="19016">
                  <c:v>1.9073203802109999</c:v>
                </c:pt>
                <c:pt idx="19017">
                  <c:v>1.9074065685270001</c:v>
                </c:pt>
                <c:pt idx="19018">
                  <c:v>1.907519817352</c:v>
                </c:pt>
                <c:pt idx="19019">
                  <c:v>1.9077533483510001</c:v>
                </c:pt>
                <c:pt idx="19020">
                  <c:v>1.9078409671779999</c:v>
                </c:pt>
                <c:pt idx="19021">
                  <c:v>1.907930135727</c:v>
                </c:pt>
                <c:pt idx="19022">
                  <c:v>1.908043265343</c:v>
                </c:pt>
                <c:pt idx="19023">
                  <c:v>1.9081050157549999</c:v>
                </c:pt>
                <c:pt idx="19024">
                  <c:v>1.908213615417</c:v>
                </c:pt>
                <c:pt idx="19025">
                  <c:v>1.9082628488540001</c:v>
                </c:pt>
                <c:pt idx="19026">
                  <c:v>1.9083185195920001</c:v>
                </c:pt>
                <c:pt idx="19027">
                  <c:v>1.9086145162579999</c:v>
                </c:pt>
                <c:pt idx="19028">
                  <c:v>1.908740401268</c:v>
                </c:pt>
                <c:pt idx="19029">
                  <c:v>1.9088730812070001</c:v>
                </c:pt>
                <c:pt idx="19030">
                  <c:v>1.9090319871899999</c:v>
                </c:pt>
                <c:pt idx="19031">
                  <c:v>1.909100174904</c:v>
                </c:pt>
                <c:pt idx="19032">
                  <c:v>1.9091731309890001</c:v>
                </c:pt>
                <c:pt idx="19033">
                  <c:v>1.909524083138</c:v>
                </c:pt>
                <c:pt idx="19034">
                  <c:v>1.909838795662</c:v>
                </c:pt>
                <c:pt idx="19035">
                  <c:v>1.909912824631</c:v>
                </c:pt>
                <c:pt idx="19036">
                  <c:v>1.91001522541</c:v>
                </c:pt>
                <c:pt idx="19037">
                  <c:v>1.9100872278209999</c:v>
                </c:pt>
                <c:pt idx="19038">
                  <c:v>1.9104522466660001</c:v>
                </c:pt>
                <c:pt idx="19039">
                  <c:v>1.910613894463</c:v>
                </c:pt>
                <c:pt idx="19040">
                  <c:v>1.910723924637</c:v>
                </c:pt>
                <c:pt idx="19041">
                  <c:v>1.9107905626299999</c:v>
                </c:pt>
                <c:pt idx="19042">
                  <c:v>1.910880088806</c:v>
                </c:pt>
                <c:pt idx="19043">
                  <c:v>1.9112013578410001</c:v>
                </c:pt>
                <c:pt idx="19044">
                  <c:v>1.911281108856</c:v>
                </c:pt>
                <c:pt idx="19045">
                  <c:v>1.9113355875019999</c:v>
                </c:pt>
                <c:pt idx="19046">
                  <c:v>1.9113783836360001</c:v>
                </c:pt>
                <c:pt idx="19047">
                  <c:v>1.9114427566529999</c:v>
                </c:pt>
                <c:pt idx="19048">
                  <c:v>1.9114769697189999</c:v>
                </c:pt>
                <c:pt idx="19049">
                  <c:v>1.9115518331529999</c:v>
                </c:pt>
                <c:pt idx="19050">
                  <c:v>1.9116488695139999</c:v>
                </c:pt>
                <c:pt idx="19051">
                  <c:v>1.911740422249</c:v>
                </c:pt>
                <c:pt idx="19052">
                  <c:v>1.911879181862</c:v>
                </c:pt>
                <c:pt idx="19053">
                  <c:v>1.912207007408</c:v>
                </c:pt>
                <c:pt idx="19054">
                  <c:v>1.9122812747960001</c:v>
                </c:pt>
                <c:pt idx="19055">
                  <c:v>1.912383913994</c:v>
                </c:pt>
                <c:pt idx="19056">
                  <c:v>1.912427544594</c:v>
                </c:pt>
                <c:pt idx="19057">
                  <c:v>1.9124908447269999</c:v>
                </c:pt>
                <c:pt idx="19058">
                  <c:v>1.9125467538830001</c:v>
                </c:pt>
                <c:pt idx="19059">
                  <c:v>1.912602066994</c:v>
                </c:pt>
                <c:pt idx="19060">
                  <c:v>1.9127343893049999</c:v>
                </c:pt>
                <c:pt idx="19061">
                  <c:v>1.913034319878</c:v>
                </c:pt>
                <c:pt idx="19062">
                  <c:v>1.9131213426589999</c:v>
                </c:pt>
                <c:pt idx="19063">
                  <c:v>1.9131612777710001</c:v>
                </c:pt>
                <c:pt idx="19064">
                  <c:v>1.913214921951</c:v>
                </c:pt>
                <c:pt idx="19065">
                  <c:v>1.9132702350619999</c:v>
                </c:pt>
                <c:pt idx="19066">
                  <c:v>1.9133174419400001</c:v>
                </c:pt>
                <c:pt idx="19067">
                  <c:v>1.913391113281</c:v>
                </c:pt>
                <c:pt idx="19068">
                  <c:v>1.9134209156040001</c:v>
                </c:pt>
                <c:pt idx="19069">
                  <c:v>1.913491606712</c:v>
                </c:pt>
                <c:pt idx="19070">
                  <c:v>1.913516759872</c:v>
                </c:pt>
                <c:pt idx="19071">
                  <c:v>1.91361784935</c:v>
                </c:pt>
                <c:pt idx="19072">
                  <c:v>1.9137114286420001</c:v>
                </c:pt>
                <c:pt idx="19073">
                  <c:v>1.913796424866</c:v>
                </c:pt>
                <c:pt idx="19074">
                  <c:v>1.914073824883</c:v>
                </c:pt>
                <c:pt idx="19075">
                  <c:v>1.914131164551</c:v>
                </c:pt>
                <c:pt idx="19076">
                  <c:v>1.9142001867289999</c:v>
                </c:pt>
                <c:pt idx="19077">
                  <c:v>1.914393901825</c:v>
                </c:pt>
                <c:pt idx="19078">
                  <c:v>1.914531588554</c:v>
                </c:pt>
                <c:pt idx="19079">
                  <c:v>1.9145878553390001</c:v>
                </c:pt>
                <c:pt idx="19080">
                  <c:v>1.9146453142169999</c:v>
                </c:pt>
                <c:pt idx="19081">
                  <c:v>1.9147170782089999</c:v>
                </c:pt>
                <c:pt idx="19082">
                  <c:v>1.9148215055469999</c:v>
                </c:pt>
                <c:pt idx="19083">
                  <c:v>1.9148710966110001</c:v>
                </c:pt>
                <c:pt idx="19084">
                  <c:v>1.9149628877639999</c:v>
                </c:pt>
                <c:pt idx="19085">
                  <c:v>1.915048360825</c:v>
                </c:pt>
                <c:pt idx="19086">
                  <c:v>1.915152311325</c:v>
                </c:pt>
                <c:pt idx="19087">
                  <c:v>1.915488243103</c:v>
                </c:pt>
                <c:pt idx="19088">
                  <c:v>1.915603160858</c:v>
                </c:pt>
                <c:pt idx="19089">
                  <c:v>1.915739417076</c:v>
                </c:pt>
                <c:pt idx="19090">
                  <c:v>1.915813565254</c:v>
                </c:pt>
                <c:pt idx="19091">
                  <c:v>1.9160255193710001</c:v>
                </c:pt>
                <c:pt idx="19092">
                  <c:v>1.9162821769709999</c:v>
                </c:pt>
                <c:pt idx="19093">
                  <c:v>1.9166159629820001</c:v>
                </c:pt>
                <c:pt idx="19094">
                  <c:v>1.916819572449</c:v>
                </c:pt>
                <c:pt idx="19095">
                  <c:v>1.9169185161590001</c:v>
                </c:pt>
                <c:pt idx="19096">
                  <c:v>1.9170800447459999</c:v>
                </c:pt>
                <c:pt idx="19097">
                  <c:v>1.9172829389570001</c:v>
                </c:pt>
                <c:pt idx="19098">
                  <c:v>1.917359352112</c:v>
                </c:pt>
                <c:pt idx="19099">
                  <c:v>1.9174617528919999</c:v>
                </c:pt>
                <c:pt idx="19100">
                  <c:v>1.917510032654</c:v>
                </c:pt>
                <c:pt idx="19101">
                  <c:v>1.9175531864169999</c:v>
                </c:pt>
                <c:pt idx="19102">
                  <c:v>1.9176018238070001</c:v>
                </c:pt>
                <c:pt idx="19103">
                  <c:v>1.9179446697239999</c:v>
                </c:pt>
                <c:pt idx="19104">
                  <c:v>1.918032765388</c:v>
                </c:pt>
                <c:pt idx="19105">
                  <c:v>1.918125748634</c:v>
                </c:pt>
                <c:pt idx="19106">
                  <c:v>1.918218374252</c:v>
                </c:pt>
                <c:pt idx="19107">
                  <c:v>1.9183100461960001</c:v>
                </c:pt>
                <c:pt idx="19108">
                  <c:v>1.918393015862</c:v>
                </c:pt>
                <c:pt idx="19109">
                  <c:v>1.9184722900390001</c:v>
                </c:pt>
                <c:pt idx="19110">
                  <c:v>1.918603539467</c:v>
                </c:pt>
                <c:pt idx="19111">
                  <c:v>1.9186886549</c:v>
                </c:pt>
                <c:pt idx="19112">
                  <c:v>1.918795466423</c:v>
                </c:pt>
                <c:pt idx="19113">
                  <c:v>1.9189293384549999</c:v>
                </c:pt>
                <c:pt idx="19114">
                  <c:v>1.919049739838</c:v>
                </c:pt>
                <c:pt idx="19115">
                  <c:v>1.9193764925000001</c:v>
                </c:pt>
                <c:pt idx="19116">
                  <c:v>1.9196616411209999</c:v>
                </c:pt>
                <c:pt idx="19117">
                  <c:v>1.9198144674299999</c:v>
                </c:pt>
                <c:pt idx="19118">
                  <c:v>1.9199224710459999</c:v>
                </c:pt>
                <c:pt idx="19119">
                  <c:v>1.920004487038</c:v>
                </c:pt>
                <c:pt idx="19120">
                  <c:v>1.920318961143</c:v>
                </c:pt>
                <c:pt idx="19121">
                  <c:v>1.9204812049869999</c:v>
                </c:pt>
                <c:pt idx="19122">
                  <c:v>1.9205815792080001</c:v>
                </c:pt>
                <c:pt idx="19123">
                  <c:v>1.9206442832949999</c:v>
                </c:pt>
                <c:pt idx="19124">
                  <c:v>1.9207155704500001</c:v>
                </c:pt>
                <c:pt idx="19125">
                  <c:v>1.9210559129710001</c:v>
                </c:pt>
                <c:pt idx="19126">
                  <c:v>1.9211187362669999</c:v>
                </c:pt>
                <c:pt idx="19127">
                  <c:v>1.921215057373</c:v>
                </c:pt>
                <c:pt idx="19128">
                  <c:v>1.921556591988</c:v>
                </c:pt>
                <c:pt idx="19129">
                  <c:v>1.921668410301</c:v>
                </c:pt>
                <c:pt idx="19130">
                  <c:v>1.921835184097</c:v>
                </c:pt>
                <c:pt idx="19131">
                  <c:v>1.922130465508</c:v>
                </c:pt>
                <c:pt idx="19132">
                  <c:v>1.9224648475649999</c:v>
                </c:pt>
                <c:pt idx="19133">
                  <c:v>1.9227935075760001</c:v>
                </c:pt>
                <c:pt idx="19134">
                  <c:v>1.923110604286</c:v>
                </c:pt>
                <c:pt idx="19135">
                  <c:v>1.92323076725</c:v>
                </c:pt>
                <c:pt idx="19136">
                  <c:v>1.9233223199839999</c:v>
                </c:pt>
                <c:pt idx="19137">
                  <c:v>1.9233969449999999</c:v>
                </c:pt>
                <c:pt idx="19138">
                  <c:v>1.923423528671</c:v>
                </c:pt>
                <c:pt idx="19139">
                  <c:v>1.923521161079</c:v>
                </c:pt>
                <c:pt idx="19140">
                  <c:v>1.923619031906</c:v>
                </c:pt>
                <c:pt idx="19141">
                  <c:v>1.923708796501</c:v>
                </c:pt>
                <c:pt idx="19142">
                  <c:v>1.9238129854199999</c:v>
                </c:pt>
                <c:pt idx="19143">
                  <c:v>1.923949122429</c:v>
                </c:pt>
                <c:pt idx="19144">
                  <c:v>1.9240751266480001</c:v>
                </c:pt>
                <c:pt idx="19145">
                  <c:v>1.9244033098219999</c:v>
                </c:pt>
                <c:pt idx="19146">
                  <c:v>1.9244781732559999</c:v>
                </c:pt>
                <c:pt idx="19147">
                  <c:v>1.924569249153</c:v>
                </c:pt>
                <c:pt idx="19148">
                  <c:v>1.9246279001240001</c:v>
                </c:pt>
                <c:pt idx="19149">
                  <c:v>1.924715638161</c:v>
                </c:pt>
                <c:pt idx="19150">
                  <c:v>1.9248077869419999</c:v>
                </c:pt>
                <c:pt idx="19151">
                  <c:v>1.9248669147490001</c:v>
                </c:pt>
                <c:pt idx="19152">
                  <c:v>1.9249489307400001</c:v>
                </c:pt>
                <c:pt idx="19153">
                  <c:v>1.9249829053880001</c:v>
                </c:pt>
                <c:pt idx="19154">
                  <c:v>1.9250161647799999</c:v>
                </c:pt>
                <c:pt idx="19155">
                  <c:v>1.9250537157059999</c:v>
                </c:pt>
                <c:pt idx="19156">
                  <c:v>1.925099611282</c:v>
                </c:pt>
                <c:pt idx="19157">
                  <c:v>1.9253946542739999</c:v>
                </c:pt>
                <c:pt idx="19158">
                  <c:v>1.925487279892</c:v>
                </c:pt>
                <c:pt idx="19159">
                  <c:v>1.9255778789519999</c:v>
                </c:pt>
                <c:pt idx="19160">
                  <c:v>1.9256089925769999</c:v>
                </c:pt>
                <c:pt idx="19161">
                  <c:v>1.92567050457</c:v>
                </c:pt>
                <c:pt idx="19162">
                  <c:v>1.9257169961930001</c:v>
                </c:pt>
                <c:pt idx="19163">
                  <c:v>1.925765514374</c:v>
                </c:pt>
                <c:pt idx="19164">
                  <c:v>1.925823926926</c:v>
                </c:pt>
                <c:pt idx="19165">
                  <c:v>1.925854444504</c:v>
                </c:pt>
                <c:pt idx="19166">
                  <c:v>1.925940871239</c:v>
                </c:pt>
                <c:pt idx="19167">
                  <c:v>1.9262378215789999</c:v>
                </c:pt>
                <c:pt idx="19168">
                  <c:v>1.926290392876</c:v>
                </c:pt>
                <c:pt idx="19169">
                  <c:v>1.9263397455219999</c:v>
                </c:pt>
                <c:pt idx="19170">
                  <c:v>1.9263954162600001</c:v>
                </c:pt>
                <c:pt idx="19171">
                  <c:v>1.926449894905</c:v>
                </c:pt>
                <c:pt idx="19172">
                  <c:v>1.9265078306200001</c:v>
                </c:pt>
                <c:pt idx="19173">
                  <c:v>1.9265522956850001</c:v>
                </c:pt>
                <c:pt idx="19174">
                  <c:v>1.926597237587</c:v>
                </c:pt>
                <c:pt idx="19175">
                  <c:v>1.926634550095</c:v>
                </c:pt>
                <c:pt idx="19176">
                  <c:v>1.926673412323</c:v>
                </c:pt>
                <c:pt idx="19177">
                  <c:v>1.9267066717150001</c:v>
                </c:pt>
                <c:pt idx="19178">
                  <c:v>1.9267537593840001</c:v>
                </c:pt>
                <c:pt idx="19179">
                  <c:v>1.926798939705</c:v>
                </c:pt>
                <c:pt idx="19180">
                  <c:v>1.926848292351</c:v>
                </c:pt>
                <c:pt idx="19181">
                  <c:v>1.9269055128100001</c:v>
                </c:pt>
                <c:pt idx="19182">
                  <c:v>1.9269561767579999</c:v>
                </c:pt>
                <c:pt idx="19183">
                  <c:v>1.9270040988920001</c:v>
                </c:pt>
                <c:pt idx="19184">
                  <c:v>1.927057743073</c:v>
                </c:pt>
                <c:pt idx="19185">
                  <c:v>1.927120447159</c:v>
                </c:pt>
                <c:pt idx="19186">
                  <c:v>1.927315831184</c:v>
                </c:pt>
                <c:pt idx="19187">
                  <c:v>1.9273998737339999</c:v>
                </c:pt>
                <c:pt idx="19188">
                  <c:v>1.9274985790250001</c:v>
                </c:pt>
                <c:pt idx="19189">
                  <c:v>1.9275935888289999</c:v>
                </c:pt>
                <c:pt idx="19190">
                  <c:v>1.9276956319809999</c:v>
                </c:pt>
                <c:pt idx="19191">
                  <c:v>1.927793741226</c:v>
                </c:pt>
                <c:pt idx="19192">
                  <c:v>1.9278908967970001</c:v>
                </c:pt>
                <c:pt idx="19193">
                  <c:v>1.927991747856</c:v>
                </c:pt>
                <c:pt idx="19194">
                  <c:v>1.928348183632</c:v>
                </c:pt>
                <c:pt idx="19195">
                  <c:v>1.9285155534739999</c:v>
                </c:pt>
                <c:pt idx="19196">
                  <c:v>1.92874777317</c:v>
                </c:pt>
                <c:pt idx="19197">
                  <c:v>1.928839802742</c:v>
                </c:pt>
                <c:pt idx="19198">
                  <c:v>1.9289284944530001</c:v>
                </c:pt>
                <c:pt idx="19199">
                  <c:v>1.9290180206300001</c:v>
                </c:pt>
                <c:pt idx="19200">
                  <c:v>1.9290723800659999</c:v>
                </c:pt>
                <c:pt idx="19201">
                  <c:v>1.929123520851</c:v>
                </c:pt>
                <c:pt idx="19202">
                  <c:v>1.9291692972179999</c:v>
                </c:pt>
                <c:pt idx="19203">
                  <c:v>1.9292346239089999</c:v>
                </c:pt>
                <c:pt idx="19204">
                  <c:v>1.929271697998</c:v>
                </c:pt>
                <c:pt idx="19205">
                  <c:v>1.929347634315</c:v>
                </c:pt>
                <c:pt idx="19206">
                  <c:v>1.9293758869169999</c:v>
                </c:pt>
                <c:pt idx="19207">
                  <c:v>1.9294542074200001</c:v>
                </c:pt>
                <c:pt idx="19208">
                  <c:v>1.929482460022</c:v>
                </c:pt>
                <c:pt idx="19209">
                  <c:v>1.9295535087589999</c:v>
                </c:pt>
                <c:pt idx="19210">
                  <c:v>1.929589867592</c:v>
                </c:pt>
                <c:pt idx="19211">
                  <c:v>1.9296426773069999</c:v>
                </c:pt>
                <c:pt idx="19212">
                  <c:v>1.9297279119490001</c:v>
                </c:pt>
                <c:pt idx="19213">
                  <c:v>1.9298743009570001</c:v>
                </c:pt>
                <c:pt idx="19214">
                  <c:v>1.9301043748860001</c:v>
                </c:pt>
                <c:pt idx="19215">
                  <c:v>1.9301360845569999</c:v>
                </c:pt>
                <c:pt idx="19216">
                  <c:v>1.930183529854</c:v>
                </c:pt>
                <c:pt idx="19217">
                  <c:v>1.9302369356160001</c:v>
                </c:pt>
                <c:pt idx="19218">
                  <c:v>1.9303069114689999</c:v>
                </c:pt>
                <c:pt idx="19219">
                  <c:v>1.930340647697</c:v>
                </c:pt>
                <c:pt idx="19220">
                  <c:v>1.9303785562519999</c:v>
                </c:pt>
                <c:pt idx="19221">
                  <c:v>1.9304159879680001</c:v>
                </c:pt>
                <c:pt idx="19222">
                  <c:v>1.930455565453</c:v>
                </c:pt>
                <c:pt idx="19223">
                  <c:v>1.9305006265639999</c:v>
                </c:pt>
                <c:pt idx="19224">
                  <c:v>1.930548071861</c:v>
                </c:pt>
                <c:pt idx="19225">
                  <c:v>1.9305931329729999</c:v>
                </c:pt>
                <c:pt idx="19226">
                  <c:v>1.93063890934</c:v>
                </c:pt>
                <c:pt idx="19227">
                  <c:v>1.9306825399400001</c:v>
                </c:pt>
                <c:pt idx="19228">
                  <c:v>1.9307168722150001</c:v>
                </c:pt>
                <c:pt idx="19229">
                  <c:v>1.9307641983029999</c:v>
                </c:pt>
                <c:pt idx="19230">
                  <c:v>1.930804491043</c:v>
                </c:pt>
                <c:pt idx="19231">
                  <c:v>1.9308491945270001</c:v>
                </c:pt>
                <c:pt idx="19232">
                  <c:v>1.9309434890749999</c:v>
                </c:pt>
                <c:pt idx="19233">
                  <c:v>1.9312627315519999</c:v>
                </c:pt>
                <c:pt idx="19234">
                  <c:v>1.931391000748</c:v>
                </c:pt>
                <c:pt idx="19235">
                  <c:v>1.931542873383</c:v>
                </c:pt>
                <c:pt idx="19236">
                  <c:v>1.9317519664759999</c:v>
                </c:pt>
                <c:pt idx="19237">
                  <c:v>1.931834936142</c:v>
                </c:pt>
                <c:pt idx="19238">
                  <c:v>1.9321476221080001</c:v>
                </c:pt>
                <c:pt idx="19239">
                  <c:v>1.9322210550309999</c:v>
                </c:pt>
                <c:pt idx="19240">
                  <c:v>1.932297229767</c:v>
                </c:pt>
                <c:pt idx="19241">
                  <c:v>1.932383298874</c:v>
                </c:pt>
                <c:pt idx="19242">
                  <c:v>1.9326212406159999</c:v>
                </c:pt>
                <c:pt idx="19243">
                  <c:v>1.9329699277879999</c:v>
                </c:pt>
                <c:pt idx="19244">
                  <c:v>1.933299779892</c:v>
                </c:pt>
                <c:pt idx="19245">
                  <c:v>1.933493256569</c:v>
                </c:pt>
                <c:pt idx="19246">
                  <c:v>1.933698296547</c:v>
                </c:pt>
                <c:pt idx="19247">
                  <c:v>1.9337745904920001</c:v>
                </c:pt>
                <c:pt idx="19248">
                  <c:v>1.93386733532</c:v>
                </c:pt>
                <c:pt idx="19249">
                  <c:v>1.9339212179180001</c:v>
                </c:pt>
                <c:pt idx="19250">
                  <c:v>1.9340194463730001</c:v>
                </c:pt>
                <c:pt idx="19251">
                  <c:v>1.934096813202</c:v>
                </c:pt>
                <c:pt idx="19252">
                  <c:v>1.934158682823</c:v>
                </c:pt>
                <c:pt idx="19253">
                  <c:v>1.9345073699949999</c:v>
                </c:pt>
                <c:pt idx="19254">
                  <c:v>1.934606194496</c:v>
                </c:pt>
                <c:pt idx="19255">
                  <c:v>1.9346852302549999</c:v>
                </c:pt>
                <c:pt idx="19256">
                  <c:v>1.9347120523450001</c:v>
                </c:pt>
                <c:pt idx="19257">
                  <c:v>1.9347845315929999</c:v>
                </c:pt>
                <c:pt idx="19258">
                  <c:v>1.9348251819610001</c:v>
                </c:pt>
                <c:pt idx="19259">
                  <c:v>1.9348803758619999</c:v>
                </c:pt>
                <c:pt idx="19260">
                  <c:v>1.934931397438</c:v>
                </c:pt>
                <c:pt idx="19261">
                  <c:v>1.9350326061250001</c:v>
                </c:pt>
                <c:pt idx="19262">
                  <c:v>1.9351340532300001</c:v>
                </c:pt>
                <c:pt idx="19263">
                  <c:v>1.935532212257</c:v>
                </c:pt>
                <c:pt idx="19264">
                  <c:v>1.935675024986</c:v>
                </c:pt>
                <c:pt idx="19265">
                  <c:v>1.9357451200489999</c:v>
                </c:pt>
                <c:pt idx="19266">
                  <c:v>1.935786604881</c:v>
                </c:pt>
                <c:pt idx="19267">
                  <c:v>1.9358333349229999</c:v>
                </c:pt>
                <c:pt idx="19268">
                  <c:v>1.935882210732</c:v>
                </c:pt>
                <c:pt idx="19269">
                  <c:v>1.9359505176539999</c:v>
                </c:pt>
                <c:pt idx="19270">
                  <c:v>1.936048150063</c:v>
                </c:pt>
                <c:pt idx="19271">
                  <c:v>1.936151266098</c:v>
                </c:pt>
                <c:pt idx="19272">
                  <c:v>1.9362518787380001</c:v>
                </c:pt>
                <c:pt idx="19273">
                  <c:v>1.936313509941</c:v>
                </c:pt>
                <c:pt idx="19274">
                  <c:v>1.936416149139</c:v>
                </c:pt>
                <c:pt idx="19275">
                  <c:v>1.936542630196</c:v>
                </c:pt>
                <c:pt idx="19276">
                  <c:v>1.936623811722</c:v>
                </c:pt>
                <c:pt idx="19277">
                  <c:v>1.9366965293880001</c:v>
                </c:pt>
                <c:pt idx="19278">
                  <c:v>1.9367201328279999</c:v>
                </c:pt>
                <c:pt idx="19279">
                  <c:v>1.9367851018910001</c:v>
                </c:pt>
                <c:pt idx="19280">
                  <c:v>1.9368265867229999</c:v>
                </c:pt>
                <c:pt idx="19281">
                  <c:v>1.9368797540660001</c:v>
                </c:pt>
                <c:pt idx="19282">
                  <c:v>1.936932086945</c:v>
                </c:pt>
                <c:pt idx="19283">
                  <c:v>1.936974287033</c:v>
                </c:pt>
                <c:pt idx="19284">
                  <c:v>1.937045693398</c:v>
                </c:pt>
                <c:pt idx="19285">
                  <c:v>1.9370765686039999</c:v>
                </c:pt>
                <c:pt idx="19286">
                  <c:v>1.937152028084</c:v>
                </c:pt>
                <c:pt idx="19287">
                  <c:v>1.937245368958</c:v>
                </c:pt>
                <c:pt idx="19288">
                  <c:v>1.937328338623</c:v>
                </c:pt>
                <c:pt idx="19289">
                  <c:v>1.937408804893</c:v>
                </c:pt>
                <c:pt idx="19290">
                  <c:v>1.937690377235</c:v>
                </c:pt>
                <c:pt idx="19291">
                  <c:v>1.9377348423</c:v>
                </c:pt>
                <c:pt idx="19292">
                  <c:v>1.937775611877</c:v>
                </c:pt>
                <c:pt idx="19293">
                  <c:v>1.937822580338</c:v>
                </c:pt>
                <c:pt idx="19294">
                  <c:v>1.9378738403319999</c:v>
                </c:pt>
                <c:pt idx="19295">
                  <c:v>1.9379239082340001</c:v>
                </c:pt>
                <c:pt idx="19296">
                  <c:v>1.93797492981</c:v>
                </c:pt>
                <c:pt idx="19297">
                  <c:v>1.9380215406420001</c:v>
                </c:pt>
                <c:pt idx="19298">
                  <c:v>1.93807554245</c:v>
                </c:pt>
                <c:pt idx="19299">
                  <c:v>1.9381455183030001</c:v>
                </c:pt>
                <c:pt idx="19300">
                  <c:v>1.938186407089</c:v>
                </c:pt>
                <c:pt idx="19301">
                  <c:v>1.9382801055909999</c:v>
                </c:pt>
                <c:pt idx="19302">
                  <c:v>1.938338518143</c:v>
                </c:pt>
                <c:pt idx="19303">
                  <c:v>1.938422441483</c:v>
                </c:pt>
                <c:pt idx="19304">
                  <c:v>1.9385238885880001</c:v>
                </c:pt>
                <c:pt idx="19305">
                  <c:v>1.9387960433960001</c:v>
                </c:pt>
                <c:pt idx="19306">
                  <c:v>1.9388856887820001</c:v>
                </c:pt>
                <c:pt idx="19307">
                  <c:v>1.938980579376</c:v>
                </c:pt>
                <c:pt idx="19308">
                  <c:v>1.9390507936479999</c:v>
                </c:pt>
                <c:pt idx="19309">
                  <c:v>1.9391345977779999</c:v>
                </c:pt>
                <c:pt idx="19310">
                  <c:v>1.9392100572590001</c:v>
                </c:pt>
                <c:pt idx="19311">
                  <c:v>1.9392870664599999</c:v>
                </c:pt>
                <c:pt idx="19312">
                  <c:v>1.9393652677540001</c:v>
                </c:pt>
                <c:pt idx="19313">
                  <c:v>1.939658164978</c:v>
                </c:pt>
                <c:pt idx="19314">
                  <c:v>1.9400211572649999</c:v>
                </c:pt>
                <c:pt idx="19315">
                  <c:v>1.9402607679370001</c:v>
                </c:pt>
                <c:pt idx="19316">
                  <c:v>1.9403523206710001</c:v>
                </c:pt>
                <c:pt idx="19317">
                  <c:v>1.940623283386</c:v>
                </c:pt>
                <c:pt idx="19318">
                  <c:v>1.9407473802570001</c:v>
                </c:pt>
                <c:pt idx="19319">
                  <c:v>1.9410829544070001</c:v>
                </c:pt>
                <c:pt idx="19320">
                  <c:v>1.941154956818</c:v>
                </c:pt>
                <c:pt idx="19321">
                  <c:v>1.941288352013</c:v>
                </c:pt>
                <c:pt idx="19322">
                  <c:v>1.941395878792</c:v>
                </c:pt>
                <c:pt idx="19323">
                  <c:v>1.9415538311</c:v>
                </c:pt>
                <c:pt idx="19324">
                  <c:v>1.9416937828059999</c:v>
                </c:pt>
                <c:pt idx="19325">
                  <c:v>1.94188606739</c:v>
                </c:pt>
                <c:pt idx="19326">
                  <c:v>1.942091703415</c:v>
                </c:pt>
                <c:pt idx="19327">
                  <c:v>1.9424067735670001</c:v>
                </c:pt>
                <c:pt idx="19328">
                  <c:v>1.9424669742580001</c:v>
                </c:pt>
                <c:pt idx="19329">
                  <c:v>1.942517161369</c:v>
                </c:pt>
                <c:pt idx="19330">
                  <c:v>1.942567706108</c:v>
                </c:pt>
                <c:pt idx="19331">
                  <c:v>1.942614674568</c:v>
                </c:pt>
                <c:pt idx="19332">
                  <c:v>1.942661046982</c:v>
                </c:pt>
                <c:pt idx="19333">
                  <c:v>1.9426975250239999</c:v>
                </c:pt>
                <c:pt idx="19334">
                  <c:v>1.9427374601359999</c:v>
                </c:pt>
                <c:pt idx="19335">
                  <c:v>1.942778706551</c:v>
                </c:pt>
                <c:pt idx="19336">
                  <c:v>1.942871928215</c:v>
                </c:pt>
                <c:pt idx="19337">
                  <c:v>1.942989587784</c:v>
                </c:pt>
                <c:pt idx="19338">
                  <c:v>1.943219661713</c:v>
                </c:pt>
                <c:pt idx="19339">
                  <c:v>1.943362832069</c:v>
                </c:pt>
                <c:pt idx="19340">
                  <c:v>1.943442225456</c:v>
                </c:pt>
                <c:pt idx="19341">
                  <c:v>1.9435272216799999</c:v>
                </c:pt>
                <c:pt idx="19342">
                  <c:v>1.94365644455</c:v>
                </c:pt>
                <c:pt idx="19343">
                  <c:v>1.943834543228</c:v>
                </c:pt>
                <c:pt idx="19344">
                  <c:v>1.9438821077349999</c:v>
                </c:pt>
                <c:pt idx="19345">
                  <c:v>1.9439258575439999</c:v>
                </c:pt>
                <c:pt idx="19346">
                  <c:v>1.94397175312</c:v>
                </c:pt>
                <c:pt idx="19347">
                  <c:v>1.9440225362779999</c:v>
                </c:pt>
                <c:pt idx="19348">
                  <c:v>1.944077014923</c:v>
                </c:pt>
                <c:pt idx="19349">
                  <c:v>1.9441208839420001</c:v>
                </c:pt>
                <c:pt idx="19350">
                  <c:v>1.944174647331</c:v>
                </c:pt>
                <c:pt idx="19351">
                  <c:v>1.9442266225810001</c:v>
                </c:pt>
                <c:pt idx="19352">
                  <c:v>1.9443535804750001</c:v>
                </c:pt>
                <c:pt idx="19353">
                  <c:v>1.944572925568</c:v>
                </c:pt>
                <c:pt idx="19354">
                  <c:v>1.944677829742</c:v>
                </c:pt>
                <c:pt idx="19355">
                  <c:v>1.9449853897089999</c:v>
                </c:pt>
                <c:pt idx="19356">
                  <c:v>1.9451435804370001</c:v>
                </c:pt>
                <c:pt idx="19357">
                  <c:v>1.94523203373</c:v>
                </c:pt>
                <c:pt idx="19358">
                  <c:v>1.9452562332150001</c:v>
                </c:pt>
                <c:pt idx="19359">
                  <c:v>1.9453268051149999</c:v>
                </c:pt>
                <c:pt idx="19360">
                  <c:v>1.945352554321</c:v>
                </c:pt>
                <c:pt idx="19361">
                  <c:v>1.9454252719880001</c:v>
                </c:pt>
                <c:pt idx="19362">
                  <c:v>1.9454610347750001</c:v>
                </c:pt>
                <c:pt idx="19363">
                  <c:v>1.945523619652</c:v>
                </c:pt>
                <c:pt idx="19364">
                  <c:v>1.945574998856</c:v>
                </c:pt>
                <c:pt idx="19365">
                  <c:v>1.9456225633619999</c:v>
                </c:pt>
                <c:pt idx="19366">
                  <c:v>1.9456840753560001</c:v>
                </c:pt>
                <c:pt idx="19367">
                  <c:v>1.9457185268399999</c:v>
                </c:pt>
                <c:pt idx="19368">
                  <c:v>1.94581580162</c:v>
                </c:pt>
                <c:pt idx="19369">
                  <c:v>1.945909142494</c:v>
                </c:pt>
                <c:pt idx="19370">
                  <c:v>1.9462643861769999</c:v>
                </c:pt>
                <c:pt idx="19371">
                  <c:v>1.946461558342</c:v>
                </c:pt>
                <c:pt idx="19372">
                  <c:v>1.946543693542</c:v>
                </c:pt>
                <c:pt idx="19373">
                  <c:v>1.9466391801830001</c:v>
                </c:pt>
                <c:pt idx="19374">
                  <c:v>1.9467420578000001</c:v>
                </c:pt>
                <c:pt idx="19375">
                  <c:v>1.946842908859</c:v>
                </c:pt>
                <c:pt idx="19376">
                  <c:v>1.9469355344770001</c:v>
                </c:pt>
                <c:pt idx="19377">
                  <c:v>1.947026968002</c:v>
                </c:pt>
                <c:pt idx="19378">
                  <c:v>1.9473792314530001</c:v>
                </c:pt>
                <c:pt idx="19379">
                  <c:v>1.9476410150529999</c:v>
                </c:pt>
                <c:pt idx="19380">
                  <c:v>1.9477362632749999</c:v>
                </c:pt>
                <c:pt idx="19381">
                  <c:v>1.9478081464770001</c:v>
                </c:pt>
                <c:pt idx="19382">
                  <c:v>1.9478635787959999</c:v>
                </c:pt>
                <c:pt idx="19383">
                  <c:v>1.947926521301</c:v>
                </c:pt>
                <c:pt idx="19384">
                  <c:v>1.9479811191559999</c:v>
                </c:pt>
                <c:pt idx="19385">
                  <c:v>1.9480282068250001</c:v>
                </c:pt>
                <c:pt idx="19386">
                  <c:v>1.948069691658</c:v>
                </c:pt>
                <c:pt idx="19387">
                  <c:v>1.9481116533280001</c:v>
                </c:pt>
                <c:pt idx="19388">
                  <c:v>1.948149681091</c:v>
                </c:pt>
                <c:pt idx="19389">
                  <c:v>1.9481940269469999</c:v>
                </c:pt>
                <c:pt idx="19390">
                  <c:v>1.948235869408</c:v>
                </c:pt>
                <c:pt idx="19391">
                  <c:v>1.948289990425</c:v>
                </c:pt>
                <c:pt idx="19392">
                  <c:v>1.948596358299</c:v>
                </c:pt>
                <c:pt idx="19393">
                  <c:v>1.9486714601520001</c:v>
                </c:pt>
                <c:pt idx="19394">
                  <c:v>1.948713064194</c:v>
                </c:pt>
                <c:pt idx="19395">
                  <c:v>1.9487760066990001</c:v>
                </c:pt>
                <c:pt idx="19396">
                  <c:v>1.948830723763</c:v>
                </c:pt>
                <c:pt idx="19397">
                  <c:v>1.948890328407</c:v>
                </c:pt>
                <c:pt idx="19398">
                  <c:v>1.948959827423</c:v>
                </c:pt>
                <c:pt idx="19399">
                  <c:v>1.949005007744</c:v>
                </c:pt>
                <c:pt idx="19400">
                  <c:v>1.9490804672240001</c:v>
                </c:pt>
                <c:pt idx="19401">
                  <c:v>1.9491131305689999</c:v>
                </c:pt>
                <c:pt idx="19402">
                  <c:v>1.9492068290710001</c:v>
                </c:pt>
                <c:pt idx="19403">
                  <c:v>1.949419260025</c:v>
                </c:pt>
                <c:pt idx="19404">
                  <c:v>1.94947707653</c:v>
                </c:pt>
                <c:pt idx="19405">
                  <c:v>1.949528336525</c:v>
                </c:pt>
                <c:pt idx="19406">
                  <c:v>1.9495685100560001</c:v>
                </c:pt>
                <c:pt idx="19407">
                  <c:v>1.9496043920520001</c:v>
                </c:pt>
                <c:pt idx="19408">
                  <c:v>1.949643015862</c:v>
                </c:pt>
                <c:pt idx="19409">
                  <c:v>1.9496864080430001</c:v>
                </c:pt>
                <c:pt idx="19410">
                  <c:v>1.9497274160389999</c:v>
                </c:pt>
                <c:pt idx="19411">
                  <c:v>1.9498180150990001</c:v>
                </c:pt>
                <c:pt idx="19412">
                  <c:v>1.950068950653</c:v>
                </c:pt>
                <c:pt idx="19413">
                  <c:v>1.95020544529</c:v>
                </c:pt>
                <c:pt idx="19414">
                  <c:v>1.9503622055050001</c:v>
                </c:pt>
                <c:pt idx="19415">
                  <c:v>1.9504178762440001</c:v>
                </c:pt>
                <c:pt idx="19416">
                  <c:v>1.9505085945130001</c:v>
                </c:pt>
                <c:pt idx="19417">
                  <c:v>1.9508423805240001</c:v>
                </c:pt>
                <c:pt idx="19418">
                  <c:v>1.9509305953980001</c:v>
                </c:pt>
                <c:pt idx="19419">
                  <c:v>1.9510185718540001</c:v>
                </c:pt>
                <c:pt idx="19420">
                  <c:v>1.9511096477509999</c:v>
                </c:pt>
                <c:pt idx="19421">
                  <c:v>1.9511460065840001</c:v>
                </c:pt>
                <c:pt idx="19422">
                  <c:v>1.9512082338329999</c:v>
                </c:pt>
                <c:pt idx="19423">
                  <c:v>1.951256394386</c:v>
                </c:pt>
                <c:pt idx="19424">
                  <c:v>1.9513002634050001</c:v>
                </c:pt>
                <c:pt idx="19425">
                  <c:v>1.951387047768</c:v>
                </c:pt>
                <c:pt idx="19426">
                  <c:v>1.9514771699910001</c:v>
                </c:pt>
                <c:pt idx="19427">
                  <c:v>1.9516143798829999</c:v>
                </c:pt>
                <c:pt idx="19428">
                  <c:v>1.951951384544</c:v>
                </c:pt>
                <c:pt idx="19429">
                  <c:v>1.9522751569750001</c:v>
                </c:pt>
                <c:pt idx="19430">
                  <c:v>1.9524506330489999</c:v>
                </c:pt>
                <c:pt idx="19431">
                  <c:v>1.95254778862</c:v>
                </c:pt>
                <c:pt idx="19432">
                  <c:v>1.952585101128</c:v>
                </c:pt>
                <c:pt idx="19433">
                  <c:v>1.952622056007</c:v>
                </c:pt>
                <c:pt idx="19434">
                  <c:v>1.9526562690730001</c:v>
                </c:pt>
                <c:pt idx="19435">
                  <c:v>1.952706336975</c:v>
                </c:pt>
                <c:pt idx="19436">
                  <c:v>1.9527642726900001</c:v>
                </c:pt>
                <c:pt idx="19437">
                  <c:v>1.952823996544</c:v>
                </c:pt>
                <c:pt idx="19438">
                  <c:v>1.9528836011890001</c:v>
                </c:pt>
                <c:pt idx="19439">
                  <c:v>1.9529434442519999</c:v>
                </c:pt>
                <c:pt idx="19440">
                  <c:v>1.9529882669450001</c:v>
                </c:pt>
                <c:pt idx="19441">
                  <c:v>1.953028917313</c:v>
                </c:pt>
                <c:pt idx="19442">
                  <c:v>1.9532641172409999</c:v>
                </c:pt>
                <c:pt idx="19443">
                  <c:v>1.95332467556</c:v>
                </c:pt>
                <c:pt idx="19444">
                  <c:v>1.9533631801610001</c:v>
                </c:pt>
                <c:pt idx="19445">
                  <c:v>1.9534175395969999</c:v>
                </c:pt>
                <c:pt idx="19446">
                  <c:v>1.9534691572189999</c:v>
                </c:pt>
                <c:pt idx="19447">
                  <c:v>1.9535063505170001</c:v>
                </c:pt>
                <c:pt idx="19448">
                  <c:v>1.9535952806470001</c:v>
                </c:pt>
                <c:pt idx="19449">
                  <c:v>1.9536877870560001</c:v>
                </c:pt>
                <c:pt idx="19450">
                  <c:v>1.9540609121320001</c:v>
                </c:pt>
                <c:pt idx="19451">
                  <c:v>1.954346656799</c:v>
                </c:pt>
                <c:pt idx="19452">
                  <c:v>1.954517483711</c:v>
                </c:pt>
                <c:pt idx="19453">
                  <c:v>1.954592347145</c:v>
                </c:pt>
                <c:pt idx="19454">
                  <c:v>1.954644560814</c:v>
                </c:pt>
                <c:pt idx="19455">
                  <c:v>1.9546854495999999</c:v>
                </c:pt>
                <c:pt idx="19456">
                  <c:v>1.9547321796420001</c:v>
                </c:pt>
                <c:pt idx="19457">
                  <c:v>1.9547830820080001</c:v>
                </c:pt>
                <c:pt idx="19458">
                  <c:v>1.9548380374909999</c:v>
                </c:pt>
                <c:pt idx="19459">
                  <c:v>1.9548867940900001</c:v>
                </c:pt>
                <c:pt idx="19460">
                  <c:v>1.9549330472949999</c:v>
                </c:pt>
                <c:pt idx="19461">
                  <c:v>1.9549703598020001</c:v>
                </c:pt>
                <c:pt idx="19462">
                  <c:v>1.9550098180769999</c:v>
                </c:pt>
                <c:pt idx="19463">
                  <c:v>1.9550487995150001</c:v>
                </c:pt>
                <c:pt idx="19464">
                  <c:v>1.955090284348</c:v>
                </c:pt>
                <c:pt idx="19465">
                  <c:v>1.9551423788069999</c:v>
                </c:pt>
                <c:pt idx="19466">
                  <c:v>1.9554663896560001</c:v>
                </c:pt>
                <c:pt idx="19467">
                  <c:v>1.955570936203</c:v>
                </c:pt>
                <c:pt idx="19468">
                  <c:v>1.955595850945</c:v>
                </c:pt>
                <c:pt idx="19469">
                  <c:v>1.9556744098659999</c:v>
                </c:pt>
                <c:pt idx="19470">
                  <c:v>1.9557095766070001</c:v>
                </c:pt>
                <c:pt idx="19471">
                  <c:v>1.955774903297</c:v>
                </c:pt>
                <c:pt idx="19472">
                  <c:v>1.955817341805</c:v>
                </c:pt>
                <c:pt idx="19473">
                  <c:v>1.955864548683</c:v>
                </c:pt>
                <c:pt idx="19474">
                  <c:v>1.955946564674</c:v>
                </c:pt>
                <c:pt idx="19475">
                  <c:v>1.956156134605</c:v>
                </c:pt>
                <c:pt idx="19476">
                  <c:v>1.9562218189239999</c:v>
                </c:pt>
                <c:pt idx="19477">
                  <c:v>1.9562977552409999</c:v>
                </c:pt>
                <c:pt idx="19478">
                  <c:v>1.956414937973</c:v>
                </c:pt>
                <c:pt idx="19479">
                  <c:v>1.956543922424</c:v>
                </c:pt>
                <c:pt idx="19480">
                  <c:v>1.9566160440439999</c:v>
                </c:pt>
                <c:pt idx="19481">
                  <c:v>1.9566696882250001</c:v>
                </c:pt>
                <c:pt idx="19482">
                  <c:v>1.9567335844039999</c:v>
                </c:pt>
                <c:pt idx="19483">
                  <c:v>1.9568170309070001</c:v>
                </c:pt>
                <c:pt idx="19484">
                  <c:v>1.9570708274840001</c:v>
                </c:pt>
                <c:pt idx="19485">
                  <c:v>1.957154273987</c:v>
                </c:pt>
                <c:pt idx="19486">
                  <c:v>1.957241415977</c:v>
                </c:pt>
                <c:pt idx="19487">
                  <c:v>1.957312941551</c:v>
                </c:pt>
                <c:pt idx="19488">
                  <c:v>1.957335472107</c:v>
                </c:pt>
                <c:pt idx="19489">
                  <c:v>1.9574077129359999</c:v>
                </c:pt>
                <c:pt idx="19490">
                  <c:v>1.9574983119960001</c:v>
                </c:pt>
                <c:pt idx="19491">
                  <c:v>1.9575818777080001</c:v>
                </c:pt>
                <c:pt idx="19492">
                  <c:v>1.9579550027849999</c:v>
                </c:pt>
                <c:pt idx="19493">
                  <c:v>1.95803976059</c:v>
                </c:pt>
                <c:pt idx="19494">
                  <c:v>1.9581152200700001</c:v>
                </c:pt>
                <c:pt idx="19495">
                  <c:v>1.958215475082</c:v>
                </c:pt>
                <c:pt idx="19496">
                  <c:v>1.9584182500839999</c:v>
                </c:pt>
                <c:pt idx="19497">
                  <c:v>1.958616137505</c:v>
                </c:pt>
                <c:pt idx="19498">
                  <c:v>1.958673000336</c:v>
                </c:pt>
                <c:pt idx="19499">
                  <c:v>1.95873093605</c:v>
                </c:pt>
                <c:pt idx="19500">
                  <c:v>1.9587947130200001</c:v>
                </c:pt>
                <c:pt idx="19501">
                  <c:v>1.9588521718980001</c:v>
                </c:pt>
                <c:pt idx="19502">
                  <c:v>1.958904027939</c:v>
                </c:pt>
                <c:pt idx="19503">
                  <c:v>1.9591294527050001</c:v>
                </c:pt>
                <c:pt idx="19504">
                  <c:v>1.9592187404629999</c:v>
                </c:pt>
                <c:pt idx="19505">
                  <c:v>1.959320902824</c:v>
                </c:pt>
                <c:pt idx="19506">
                  <c:v>1.9593737125399999</c:v>
                </c:pt>
                <c:pt idx="19507">
                  <c:v>1.959429860115</c:v>
                </c:pt>
                <c:pt idx="19508">
                  <c:v>1.9594731330870001</c:v>
                </c:pt>
                <c:pt idx="19509">
                  <c:v>1.9595453739169999</c:v>
                </c:pt>
                <c:pt idx="19510">
                  <c:v>1.959574580193</c:v>
                </c:pt>
                <c:pt idx="19511">
                  <c:v>1.9596465826030001</c:v>
                </c:pt>
                <c:pt idx="19512">
                  <c:v>1.9597371816639999</c:v>
                </c:pt>
                <c:pt idx="19513">
                  <c:v>1.9598253965379999</c:v>
                </c:pt>
                <c:pt idx="19514">
                  <c:v>1.9601150751109999</c:v>
                </c:pt>
                <c:pt idx="19515">
                  <c:v>1.9602071046830001</c:v>
                </c:pt>
                <c:pt idx="19516">
                  <c:v>1.960316777229</c:v>
                </c:pt>
                <c:pt idx="19517">
                  <c:v>1.9603792428969999</c:v>
                </c:pt>
                <c:pt idx="19518">
                  <c:v>1.960452675819</c:v>
                </c:pt>
                <c:pt idx="19519">
                  <c:v>1.9605420827869999</c:v>
                </c:pt>
                <c:pt idx="19520">
                  <c:v>1.9605853557590001</c:v>
                </c:pt>
                <c:pt idx="19521">
                  <c:v>1.9606257677079999</c:v>
                </c:pt>
                <c:pt idx="19522">
                  <c:v>1.9609363079069999</c:v>
                </c:pt>
                <c:pt idx="19523">
                  <c:v>1.9610407352450001</c:v>
                </c:pt>
                <c:pt idx="19524">
                  <c:v>1.9611889123920001</c:v>
                </c:pt>
                <c:pt idx="19525">
                  <c:v>1.961488485336</c:v>
                </c:pt>
                <c:pt idx="19526">
                  <c:v>1.9616068601609999</c:v>
                </c:pt>
                <c:pt idx="19527">
                  <c:v>1.961704730988</c:v>
                </c:pt>
                <c:pt idx="19528">
                  <c:v>1.9617468118670001</c:v>
                </c:pt>
                <c:pt idx="19529">
                  <c:v>1.961825013161</c:v>
                </c:pt>
                <c:pt idx="19530">
                  <c:v>1.961892127991</c:v>
                </c:pt>
                <c:pt idx="19531">
                  <c:v>1.9620541334149999</c:v>
                </c:pt>
                <c:pt idx="19532">
                  <c:v>1.962202548981</c:v>
                </c:pt>
                <c:pt idx="19533">
                  <c:v>1.962442398071</c:v>
                </c:pt>
                <c:pt idx="19534">
                  <c:v>1.962548017502</c:v>
                </c:pt>
                <c:pt idx="19535">
                  <c:v>1.962651968002</c:v>
                </c:pt>
                <c:pt idx="19536">
                  <c:v>1.9628450870509999</c:v>
                </c:pt>
                <c:pt idx="19537">
                  <c:v>1.9629162549970001</c:v>
                </c:pt>
                <c:pt idx="19538">
                  <c:v>1.962948918343</c:v>
                </c:pt>
                <c:pt idx="19539">
                  <c:v>1.9630234241490001</c:v>
                </c:pt>
                <c:pt idx="19540">
                  <c:v>1.963070869446</c:v>
                </c:pt>
                <c:pt idx="19541">
                  <c:v>1.9631384611130001</c:v>
                </c:pt>
                <c:pt idx="19542">
                  <c:v>1.9631991386409999</c:v>
                </c:pt>
                <c:pt idx="19543">
                  <c:v>1.963256955147</c:v>
                </c:pt>
                <c:pt idx="19544">
                  <c:v>1.9633350372309999</c:v>
                </c:pt>
                <c:pt idx="19545">
                  <c:v>1.9633774757389999</c:v>
                </c:pt>
                <c:pt idx="19546">
                  <c:v>1.9634611606600001</c:v>
                </c:pt>
                <c:pt idx="19547">
                  <c:v>1.9634892940519999</c:v>
                </c:pt>
                <c:pt idx="19548">
                  <c:v>1.9635642766950001</c:v>
                </c:pt>
                <c:pt idx="19549">
                  <c:v>1.963597893715</c:v>
                </c:pt>
                <c:pt idx="19550">
                  <c:v>1.9636975526810001</c:v>
                </c:pt>
                <c:pt idx="19551">
                  <c:v>1.9637889862060001</c:v>
                </c:pt>
                <c:pt idx="19552">
                  <c:v>1.9639024734499999</c:v>
                </c:pt>
                <c:pt idx="19553">
                  <c:v>1.964143276215</c:v>
                </c:pt>
                <c:pt idx="19554">
                  <c:v>1.964350223541</c:v>
                </c:pt>
                <c:pt idx="19555">
                  <c:v>1.964452981949</c:v>
                </c:pt>
                <c:pt idx="19556">
                  <c:v>1.96454012394</c:v>
                </c:pt>
                <c:pt idx="19557">
                  <c:v>1.9645885229110001</c:v>
                </c:pt>
                <c:pt idx="19558">
                  <c:v>1.9646445512770001</c:v>
                </c:pt>
                <c:pt idx="19559">
                  <c:v>1.964694738388</c:v>
                </c:pt>
                <c:pt idx="19560">
                  <c:v>1.964746952057</c:v>
                </c:pt>
                <c:pt idx="19561">
                  <c:v>1.964793205261</c:v>
                </c:pt>
                <c:pt idx="19562">
                  <c:v>1.9648401737209999</c:v>
                </c:pt>
                <c:pt idx="19563">
                  <c:v>1.9648823738100001</c:v>
                </c:pt>
                <c:pt idx="19564">
                  <c:v>1.964925050735</c:v>
                </c:pt>
                <c:pt idx="19565">
                  <c:v>1.9649660587310001</c:v>
                </c:pt>
                <c:pt idx="19566">
                  <c:v>1.965012073517</c:v>
                </c:pt>
                <c:pt idx="19567">
                  <c:v>1.9650604724880001</c:v>
                </c:pt>
                <c:pt idx="19568">
                  <c:v>1.965152382851</c:v>
                </c:pt>
                <c:pt idx="19569">
                  <c:v>1.965420842171</c:v>
                </c:pt>
                <c:pt idx="19570">
                  <c:v>1.96554672718</c:v>
                </c:pt>
                <c:pt idx="19571">
                  <c:v>1.9658790826799999</c:v>
                </c:pt>
                <c:pt idx="19572">
                  <c:v>1.96595621109</c:v>
                </c:pt>
                <c:pt idx="19573">
                  <c:v>1.9660291671750001</c:v>
                </c:pt>
                <c:pt idx="19574">
                  <c:v>1.966164946556</c:v>
                </c:pt>
                <c:pt idx="19575">
                  <c:v>1.9664815664290001</c:v>
                </c:pt>
                <c:pt idx="19576">
                  <c:v>1.9666377305980001</c:v>
                </c:pt>
                <c:pt idx="19577">
                  <c:v>1.96672129631</c:v>
                </c:pt>
                <c:pt idx="19578">
                  <c:v>1.9668375253679999</c:v>
                </c:pt>
                <c:pt idx="19579">
                  <c:v>1.966898083687</c:v>
                </c:pt>
                <c:pt idx="19580">
                  <c:v>1.9672379493709999</c:v>
                </c:pt>
                <c:pt idx="19581">
                  <c:v>1.967365384102</c:v>
                </c:pt>
                <c:pt idx="19582">
                  <c:v>1.9675062894819999</c:v>
                </c:pt>
                <c:pt idx="19583">
                  <c:v>1.9676580429079999</c:v>
                </c:pt>
                <c:pt idx="19584">
                  <c:v>1.967977643013</c:v>
                </c:pt>
                <c:pt idx="19585">
                  <c:v>1.9680215120319999</c:v>
                </c:pt>
                <c:pt idx="19586">
                  <c:v>1.9680639505390001</c:v>
                </c:pt>
                <c:pt idx="19587">
                  <c:v>1.9681085348130001</c:v>
                </c:pt>
                <c:pt idx="19588">
                  <c:v>1.9681619405749999</c:v>
                </c:pt>
                <c:pt idx="19589">
                  <c:v>1.9682166576389999</c:v>
                </c:pt>
                <c:pt idx="19590">
                  <c:v>1.9682964086529999</c:v>
                </c:pt>
                <c:pt idx="19591">
                  <c:v>1.9685022830959999</c:v>
                </c:pt>
                <c:pt idx="19592">
                  <c:v>1.968598246574</c:v>
                </c:pt>
                <c:pt idx="19593">
                  <c:v>1.9686982631679999</c:v>
                </c:pt>
                <c:pt idx="19594">
                  <c:v>1.9688056707379999</c:v>
                </c:pt>
                <c:pt idx="19595">
                  <c:v>1.968828678131</c:v>
                </c:pt>
                <c:pt idx="19596">
                  <c:v>1.968898415565</c:v>
                </c:pt>
                <c:pt idx="19597">
                  <c:v>1.968978643417</c:v>
                </c:pt>
                <c:pt idx="19598">
                  <c:v>1.9691709280009999</c:v>
                </c:pt>
                <c:pt idx="19599">
                  <c:v>1.969425797462</c:v>
                </c:pt>
                <c:pt idx="19600">
                  <c:v>1.969516634941</c:v>
                </c:pt>
                <c:pt idx="19601">
                  <c:v>1.9696162939070001</c:v>
                </c:pt>
                <c:pt idx="19602">
                  <c:v>1.9697089195249999</c:v>
                </c:pt>
                <c:pt idx="19603">
                  <c:v>1.969791054726</c:v>
                </c:pt>
                <c:pt idx="19604">
                  <c:v>1.9700976610180001</c:v>
                </c:pt>
                <c:pt idx="19605">
                  <c:v>1.9702246189120001</c:v>
                </c:pt>
                <c:pt idx="19606">
                  <c:v>1.9703423976900001</c:v>
                </c:pt>
                <c:pt idx="19607">
                  <c:v>1.970469117165</c:v>
                </c:pt>
                <c:pt idx="19608">
                  <c:v>1.9705271720890001</c:v>
                </c:pt>
                <c:pt idx="19609">
                  <c:v>1.9706261157989999</c:v>
                </c:pt>
                <c:pt idx="19610">
                  <c:v>1.970910787582</c:v>
                </c:pt>
                <c:pt idx="19611">
                  <c:v>1.9712599515910001</c:v>
                </c:pt>
                <c:pt idx="19612">
                  <c:v>1.971351027489</c:v>
                </c:pt>
                <c:pt idx="19613">
                  <c:v>1.971692800522</c:v>
                </c:pt>
                <c:pt idx="19614">
                  <c:v>1.9717440605159999</c:v>
                </c:pt>
                <c:pt idx="19615">
                  <c:v>1.971834778786</c:v>
                </c:pt>
                <c:pt idx="19616">
                  <c:v>1.97190284729</c:v>
                </c:pt>
                <c:pt idx="19617">
                  <c:v>1.971961140633</c:v>
                </c:pt>
                <c:pt idx="19618">
                  <c:v>1.9720591306690001</c:v>
                </c:pt>
                <c:pt idx="19619">
                  <c:v>1.9721691608430001</c:v>
                </c:pt>
                <c:pt idx="19620">
                  <c:v>1.9724296331410001</c:v>
                </c:pt>
                <c:pt idx="19621">
                  <c:v>1.97250187397</c:v>
                </c:pt>
                <c:pt idx="19622">
                  <c:v>1.972552537918</c:v>
                </c:pt>
                <c:pt idx="19623">
                  <c:v>1.9726463556289999</c:v>
                </c:pt>
                <c:pt idx="19624">
                  <c:v>1.972701668739</c:v>
                </c:pt>
                <c:pt idx="19625">
                  <c:v>1.9728586673740001</c:v>
                </c:pt>
                <c:pt idx="19626">
                  <c:v>1.9730290174480001</c:v>
                </c:pt>
                <c:pt idx="19627">
                  <c:v>1.9731136560439999</c:v>
                </c:pt>
                <c:pt idx="19628">
                  <c:v>1.97320318222</c:v>
                </c:pt>
                <c:pt idx="19629">
                  <c:v>1.9733028411869999</c:v>
                </c:pt>
                <c:pt idx="19630">
                  <c:v>1.9733985662460001</c:v>
                </c:pt>
                <c:pt idx="19631">
                  <c:v>1.9734867811200001</c:v>
                </c:pt>
                <c:pt idx="19632">
                  <c:v>1.97357583046</c:v>
                </c:pt>
                <c:pt idx="19633">
                  <c:v>1.973662495613</c:v>
                </c:pt>
                <c:pt idx="19634">
                  <c:v>1.973797559738</c:v>
                </c:pt>
                <c:pt idx="19635">
                  <c:v>1.974020719528</c:v>
                </c:pt>
                <c:pt idx="19636">
                  <c:v>1.9740884304049999</c:v>
                </c:pt>
                <c:pt idx="19637">
                  <c:v>1.9741377830510001</c:v>
                </c:pt>
                <c:pt idx="19638">
                  <c:v>1.9742276668550001</c:v>
                </c:pt>
                <c:pt idx="19639">
                  <c:v>1.9742721319200001</c:v>
                </c:pt>
                <c:pt idx="19640">
                  <c:v>1.9743672609330001</c:v>
                </c:pt>
                <c:pt idx="19641">
                  <c:v>1.9744325876240001</c:v>
                </c:pt>
                <c:pt idx="19642">
                  <c:v>1.9745547771450001</c:v>
                </c:pt>
                <c:pt idx="19643">
                  <c:v>1.974722504616</c:v>
                </c:pt>
                <c:pt idx="19644">
                  <c:v>1.9749106168749999</c:v>
                </c:pt>
                <c:pt idx="19645">
                  <c:v>1.9750490188600001</c:v>
                </c:pt>
                <c:pt idx="19646">
                  <c:v>1.975128889084</c:v>
                </c:pt>
                <c:pt idx="19647">
                  <c:v>1.9752011299129999</c:v>
                </c:pt>
                <c:pt idx="19648">
                  <c:v>1.975286006927</c:v>
                </c:pt>
                <c:pt idx="19649">
                  <c:v>1.9753781557079999</c:v>
                </c:pt>
                <c:pt idx="19650">
                  <c:v>1.975450158119</c:v>
                </c:pt>
                <c:pt idx="19651">
                  <c:v>1.975536823273</c:v>
                </c:pt>
                <c:pt idx="19652">
                  <c:v>1.9756230115890001</c:v>
                </c:pt>
                <c:pt idx="19653">
                  <c:v>1.9756997823719999</c:v>
                </c:pt>
                <c:pt idx="19654">
                  <c:v>1.9760403633120001</c:v>
                </c:pt>
                <c:pt idx="19655">
                  <c:v>1.976266860962</c:v>
                </c:pt>
                <c:pt idx="19656">
                  <c:v>1.976597547531</c:v>
                </c:pt>
                <c:pt idx="19657">
                  <c:v>1.9768191576</c:v>
                </c:pt>
                <c:pt idx="19658">
                  <c:v>1.977138996124</c:v>
                </c:pt>
                <c:pt idx="19659">
                  <c:v>1.9774322509769999</c:v>
                </c:pt>
                <c:pt idx="19660">
                  <c:v>1.9775427579880001</c:v>
                </c:pt>
                <c:pt idx="19661">
                  <c:v>1.977593898773</c:v>
                </c:pt>
                <c:pt idx="19662">
                  <c:v>1.9776455163960001</c:v>
                </c:pt>
                <c:pt idx="19663">
                  <c:v>1.9779412746430001</c:v>
                </c:pt>
                <c:pt idx="19664">
                  <c:v>1.97823035717</c:v>
                </c:pt>
                <c:pt idx="19665">
                  <c:v>1.9785649776459999</c:v>
                </c:pt>
                <c:pt idx="19666">
                  <c:v>1.9786657094960001</c:v>
                </c:pt>
                <c:pt idx="19667">
                  <c:v>1.9787226915359999</c:v>
                </c:pt>
                <c:pt idx="19668">
                  <c:v>1.978810310364</c:v>
                </c:pt>
                <c:pt idx="19669">
                  <c:v>1.9788904190059999</c:v>
                </c:pt>
                <c:pt idx="19670">
                  <c:v>1.979030013084</c:v>
                </c:pt>
                <c:pt idx="19671">
                  <c:v>1.9793435335159999</c:v>
                </c:pt>
                <c:pt idx="19672">
                  <c:v>1.9796609878539999</c:v>
                </c:pt>
                <c:pt idx="19673">
                  <c:v>1.9797700643539999</c:v>
                </c:pt>
                <c:pt idx="19674">
                  <c:v>1.9798740148539999</c:v>
                </c:pt>
                <c:pt idx="19675">
                  <c:v>1.9799739122390001</c:v>
                </c:pt>
                <c:pt idx="19676">
                  <c:v>1.9800159931179999</c:v>
                </c:pt>
                <c:pt idx="19677">
                  <c:v>1.980055570602</c:v>
                </c:pt>
                <c:pt idx="19678">
                  <c:v>1.980096459389</c:v>
                </c:pt>
                <c:pt idx="19679">
                  <c:v>1.980144262314</c:v>
                </c:pt>
                <c:pt idx="19680">
                  <c:v>1.980234742165</c:v>
                </c:pt>
                <c:pt idx="19681">
                  <c:v>1.980419754982</c:v>
                </c:pt>
                <c:pt idx="19682">
                  <c:v>1.9805175065989999</c:v>
                </c:pt>
                <c:pt idx="19683">
                  <c:v>1.980547428131</c:v>
                </c:pt>
                <c:pt idx="19684">
                  <c:v>1.9806226491929999</c:v>
                </c:pt>
                <c:pt idx="19685">
                  <c:v>1.980661273003</c:v>
                </c:pt>
                <c:pt idx="19686">
                  <c:v>1.9807240962979999</c:v>
                </c:pt>
                <c:pt idx="19687">
                  <c:v>1.9807797670359999</c:v>
                </c:pt>
                <c:pt idx="19688">
                  <c:v>1.980833053589</c:v>
                </c:pt>
                <c:pt idx="19689">
                  <c:v>1.9808980226520001</c:v>
                </c:pt>
                <c:pt idx="19690">
                  <c:v>1.980935335159</c:v>
                </c:pt>
                <c:pt idx="19691">
                  <c:v>1.981019854546</c:v>
                </c:pt>
                <c:pt idx="19692">
                  <c:v>1.9811633825299999</c:v>
                </c:pt>
                <c:pt idx="19693">
                  <c:v>1.981449961662</c:v>
                </c:pt>
                <c:pt idx="19694">
                  <c:v>1.9815009832379999</c:v>
                </c:pt>
                <c:pt idx="19695">
                  <c:v>1.9815746545790001</c:v>
                </c:pt>
                <c:pt idx="19696">
                  <c:v>1.9816265106199999</c:v>
                </c:pt>
                <c:pt idx="19697">
                  <c:v>1.9816759824750001</c:v>
                </c:pt>
                <c:pt idx="19698">
                  <c:v>1.9817324876789999</c:v>
                </c:pt>
                <c:pt idx="19699">
                  <c:v>1.981811523438</c:v>
                </c:pt>
                <c:pt idx="19700">
                  <c:v>1.9819244146349999</c:v>
                </c:pt>
                <c:pt idx="19701">
                  <c:v>1.9822261333469999</c:v>
                </c:pt>
                <c:pt idx="19702">
                  <c:v>1.982309579849</c:v>
                </c:pt>
                <c:pt idx="19703">
                  <c:v>1.982410430908</c:v>
                </c:pt>
                <c:pt idx="19704">
                  <c:v>1.982510924339</c:v>
                </c:pt>
                <c:pt idx="19705">
                  <c:v>1.982552886009</c:v>
                </c:pt>
                <c:pt idx="19706">
                  <c:v>1.9826155900960001</c:v>
                </c:pt>
                <c:pt idx="19707">
                  <c:v>1.9826480150220001</c:v>
                </c:pt>
                <c:pt idx="19708">
                  <c:v>1.9827282428740001</c:v>
                </c:pt>
                <c:pt idx="19709">
                  <c:v>1.982760310173</c:v>
                </c:pt>
                <c:pt idx="19710">
                  <c:v>1.9828419685359999</c:v>
                </c:pt>
                <c:pt idx="19711">
                  <c:v>1.9828772544860001</c:v>
                </c:pt>
                <c:pt idx="19712">
                  <c:v>1.9829428195950001</c:v>
                </c:pt>
                <c:pt idx="19713">
                  <c:v>1.982987642288</c:v>
                </c:pt>
                <c:pt idx="19714">
                  <c:v>1.9830367565160001</c:v>
                </c:pt>
                <c:pt idx="19715">
                  <c:v>1.9831207990649999</c:v>
                </c:pt>
                <c:pt idx="19716">
                  <c:v>1.9833970069889999</c:v>
                </c:pt>
                <c:pt idx="19717">
                  <c:v>1.983436703682</c:v>
                </c:pt>
                <c:pt idx="19718">
                  <c:v>1.983479499817</c:v>
                </c:pt>
                <c:pt idx="19719">
                  <c:v>1.983526349068</c:v>
                </c:pt>
                <c:pt idx="19720">
                  <c:v>1.983580708504</c:v>
                </c:pt>
                <c:pt idx="19721">
                  <c:v>1.9836361408230001</c:v>
                </c:pt>
                <c:pt idx="19722">
                  <c:v>1.9836884737010001</c:v>
                </c:pt>
                <c:pt idx="19723">
                  <c:v>1.983736753464</c:v>
                </c:pt>
                <c:pt idx="19724">
                  <c:v>1.983783841133</c:v>
                </c:pt>
                <c:pt idx="19725">
                  <c:v>1.9838209152220001</c:v>
                </c:pt>
                <c:pt idx="19726">
                  <c:v>1.9838593006130001</c:v>
                </c:pt>
                <c:pt idx="19727">
                  <c:v>1.9838925600049999</c:v>
                </c:pt>
                <c:pt idx="19728">
                  <c:v>1.9839308261869999</c:v>
                </c:pt>
                <c:pt idx="19729">
                  <c:v>1.983979105949</c:v>
                </c:pt>
                <c:pt idx="19730">
                  <c:v>1.984078407288</c:v>
                </c:pt>
                <c:pt idx="19731">
                  <c:v>1.9841836690900001</c:v>
                </c:pt>
                <c:pt idx="19732">
                  <c:v>1.984280586243</c:v>
                </c:pt>
                <c:pt idx="19733">
                  <c:v>1.9843379259109999</c:v>
                </c:pt>
                <c:pt idx="19734">
                  <c:v>1.9843939542769999</c:v>
                </c:pt>
                <c:pt idx="19735">
                  <c:v>1.984456181526</c:v>
                </c:pt>
                <c:pt idx="19736">
                  <c:v>1.9847475290300001</c:v>
                </c:pt>
                <c:pt idx="19737">
                  <c:v>1.984790802002</c:v>
                </c:pt>
                <c:pt idx="19738">
                  <c:v>1.9848427772520001</c:v>
                </c:pt>
                <c:pt idx="19739">
                  <c:v>1.9849063158039999</c:v>
                </c:pt>
                <c:pt idx="19740">
                  <c:v>1.984945058823</c:v>
                </c:pt>
                <c:pt idx="19741">
                  <c:v>1.9850213527680001</c:v>
                </c:pt>
                <c:pt idx="19742">
                  <c:v>1.9850500822070001</c:v>
                </c:pt>
                <c:pt idx="19743">
                  <c:v>1.985129117966</c:v>
                </c:pt>
                <c:pt idx="19744">
                  <c:v>1.9851576089859999</c:v>
                </c:pt>
                <c:pt idx="19745">
                  <c:v>1.985254764557</c:v>
                </c:pt>
                <c:pt idx="19746">
                  <c:v>1.985424041748</c:v>
                </c:pt>
                <c:pt idx="19747">
                  <c:v>1.985535621643</c:v>
                </c:pt>
                <c:pt idx="19748">
                  <c:v>1.985608100891</c:v>
                </c:pt>
                <c:pt idx="19749">
                  <c:v>1.9857276678089999</c:v>
                </c:pt>
                <c:pt idx="19750">
                  <c:v>1.985785007477</c:v>
                </c:pt>
                <c:pt idx="19751">
                  <c:v>1.9858794212340001</c:v>
                </c:pt>
                <c:pt idx="19752">
                  <c:v>1.985963702202</c:v>
                </c:pt>
                <c:pt idx="19753">
                  <c:v>1.9860204458240001</c:v>
                </c:pt>
                <c:pt idx="19754">
                  <c:v>1.9860739707949999</c:v>
                </c:pt>
                <c:pt idx="19755">
                  <c:v>1.986135482788</c:v>
                </c:pt>
                <c:pt idx="19756">
                  <c:v>1.986210346222</c:v>
                </c:pt>
                <c:pt idx="19757">
                  <c:v>1.9863040447239999</c:v>
                </c:pt>
                <c:pt idx="19758">
                  <c:v>1.9863995313639999</c:v>
                </c:pt>
                <c:pt idx="19759">
                  <c:v>1.9864994287490001</c:v>
                </c:pt>
                <c:pt idx="19760">
                  <c:v>1.9867235422130001</c:v>
                </c:pt>
                <c:pt idx="19761">
                  <c:v>1.9867746829990001</c:v>
                </c:pt>
                <c:pt idx="19762">
                  <c:v>1.98682487011</c:v>
                </c:pt>
                <c:pt idx="19763">
                  <c:v>1.986865401268</c:v>
                </c:pt>
                <c:pt idx="19764">
                  <c:v>1.986934065819</c:v>
                </c:pt>
                <c:pt idx="19765">
                  <c:v>1.9869678020479999</c:v>
                </c:pt>
                <c:pt idx="19766">
                  <c:v>1.9870477914810001</c:v>
                </c:pt>
                <c:pt idx="19767">
                  <c:v>1.9870734214779999</c:v>
                </c:pt>
                <c:pt idx="19768">
                  <c:v>1.9871532917020001</c:v>
                </c:pt>
                <c:pt idx="19769">
                  <c:v>1.9871875047680001</c:v>
                </c:pt>
                <c:pt idx="19770">
                  <c:v>1.9872859716419999</c:v>
                </c:pt>
                <c:pt idx="19771">
                  <c:v>1.987380623817</c:v>
                </c:pt>
                <c:pt idx="19772">
                  <c:v>1.987486124039</c:v>
                </c:pt>
                <c:pt idx="19773">
                  <c:v>1.987717270851</c:v>
                </c:pt>
                <c:pt idx="19774">
                  <c:v>1.9879398345949999</c:v>
                </c:pt>
                <c:pt idx="19775">
                  <c:v>1.988137602806</c:v>
                </c:pt>
                <c:pt idx="19776">
                  <c:v>1.988211750984</c:v>
                </c:pt>
                <c:pt idx="19777">
                  <c:v>1.988358736038</c:v>
                </c:pt>
                <c:pt idx="19778">
                  <c:v>1.9883811473849999</c:v>
                </c:pt>
                <c:pt idx="19779">
                  <c:v>1.9884847402570001</c:v>
                </c:pt>
                <c:pt idx="19780">
                  <c:v>1.988538503647</c:v>
                </c:pt>
                <c:pt idx="19781">
                  <c:v>1.988598823547</c:v>
                </c:pt>
                <c:pt idx="19782">
                  <c:v>1.9886407852170001</c:v>
                </c:pt>
                <c:pt idx="19783">
                  <c:v>1.9887220859529999</c:v>
                </c:pt>
                <c:pt idx="19784">
                  <c:v>1.988926529884</c:v>
                </c:pt>
                <c:pt idx="19785">
                  <c:v>1.989581465721</c:v>
                </c:pt>
                <c:pt idx="19786">
                  <c:v>1.990257740021</c:v>
                </c:pt>
                <c:pt idx="19787">
                  <c:v>1.9910099506379999</c:v>
                </c:pt>
                <c:pt idx="19788">
                  <c:v>1.991748929024</c:v>
                </c:pt>
                <c:pt idx="19789">
                  <c:v>1.992524027824</c:v>
                </c:pt>
                <c:pt idx="19790">
                  <c:v>1.993304252625</c:v>
                </c:pt>
                <c:pt idx="19791">
                  <c:v>1.994078755379</c:v>
                </c:pt>
                <c:pt idx="19792">
                  <c:v>1.994880199432</c:v>
                </c:pt>
                <c:pt idx="19793">
                  <c:v>1.9956392049789999</c:v>
                </c:pt>
                <c:pt idx="19794">
                  <c:v>1.996279239655</c:v>
                </c:pt>
                <c:pt idx="19795">
                  <c:v>1.9964666366579999</c:v>
                </c:pt>
                <c:pt idx="19796">
                  <c:v>1.9966323375699999</c:v>
                </c:pt>
                <c:pt idx="19797">
                  <c:v>1.9967271089550001</c:v>
                </c:pt>
                <c:pt idx="19798">
                  <c:v>1.9968258142469999</c:v>
                </c:pt>
                <c:pt idx="19799">
                  <c:v>1.9968895912169999</c:v>
                </c:pt>
                <c:pt idx="19800">
                  <c:v>1.9969383478160001</c:v>
                </c:pt>
                <c:pt idx="19801">
                  <c:v>1.9969950914379999</c:v>
                </c:pt>
                <c:pt idx="19802">
                  <c:v>1.9970715045930001</c:v>
                </c:pt>
                <c:pt idx="19803">
                  <c:v>1.99712407589</c:v>
                </c:pt>
                <c:pt idx="19804">
                  <c:v>1.997161030769</c:v>
                </c:pt>
                <c:pt idx="19805">
                  <c:v>1.997208118439</c:v>
                </c:pt>
                <c:pt idx="19806">
                  <c:v>1.9972649812700001</c:v>
                </c:pt>
                <c:pt idx="19807">
                  <c:v>1.9973158836360001</c:v>
                </c:pt>
                <c:pt idx="19808">
                  <c:v>1.997329354286</c:v>
                </c:pt>
                <c:pt idx="19809">
                  <c:v>1.9973591566090001</c:v>
                </c:pt>
                <c:pt idx="19810">
                  <c:v>1.997395634651</c:v>
                </c:pt>
                <c:pt idx="19811">
                  <c:v>1.9973829984660001</c:v>
                </c:pt>
                <c:pt idx="19812">
                  <c:v>1.997406721115</c:v>
                </c:pt>
                <c:pt idx="19813">
                  <c:v>1.9974203109740001</c:v>
                </c:pt>
                <c:pt idx="19814">
                  <c:v>1.997433662415</c:v>
                </c:pt>
                <c:pt idx="19815">
                  <c:v>1.9974590539929999</c:v>
                </c:pt>
                <c:pt idx="19816">
                  <c:v>1.9974656105040001</c:v>
                </c:pt>
                <c:pt idx="19817">
                  <c:v>1.997483611107</c:v>
                </c:pt>
                <c:pt idx="19818">
                  <c:v>1.9974795579910001</c:v>
                </c:pt>
                <c:pt idx="19819">
                  <c:v>1.9975231885910001</c:v>
                </c:pt>
                <c:pt idx="19820">
                  <c:v>1.997532486916</c:v>
                </c:pt>
                <c:pt idx="19821">
                  <c:v>1.9975618124009999</c:v>
                </c:pt>
                <c:pt idx="19822">
                  <c:v>1.9975703954699999</c:v>
                </c:pt>
                <c:pt idx="19823">
                  <c:v>1.997615456581</c:v>
                </c:pt>
                <c:pt idx="19824">
                  <c:v>1.997604846954</c:v>
                </c:pt>
                <c:pt idx="19825">
                  <c:v>1.9976576566699999</c:v>
                </c:pt>
                <c:pt idx="19826">
                  <c:v>1.997658848763</c:v>
                </c:pt>
                <c:pt idx="19827">
                  <c:v>1.9977009296420001</c:v>
                </c:pt>
                <c:pt idx="19828">
                  <c:v>1.9977324008940001</c:v>
                </c:pt>
                <c:pt idx="19829">
                  <c:v>1.997768640518</c:v>
                </c:pt>
                <c:pt idx="19830">
                  <c:v>1.9977917671200001</c:v>
                </c:pt>
                <c:pt idx="19831">
                  <c:v>1.9979382753370001</c:v>
                </c:pt>
                <c:pt idx="19832">
                  <c:v>1.997989416122</c:v>
                </c:pt>
                <c:pt idx="19833">
                  <c:v>1.9980481863020001</c:v>
                </c:pt>
                <c:pt idx="19834">
                  <c:v>1.9981020689010001</c:v>
                </c:pt>
                <c:pt idx="19835">
                  <c:v>1.998107790947</c:v>
                </c:pt>
                <c:pt idx="19836">
                  <c:v>1.9981744289400001</c:v>
                </c:pt>
                <c:pt idx="19837">
                  <c:v>1.9983099699019999</c:v>
                </c:pt>
                <c:pt idx="19838">
                  <c:v>1.9983444213870001</c:v>
                </c:pt>
                <c:pt idx="19839">
                  <c:v>1.9984019994740001</c:v>
                </c:pt>
                <c:pt idx="19840">
                  <c:v>1.99868953228</c:v>
                </c:pt>
                <c:pt idx="19841">
                  <c:v>1.998774647713</c:v>
                </c:pt>
                <c:pt idx="19842">
                  <c:v>1.9988467693330001</c:v>
                </c:pt>
                <c:pt idx="19843">
                  <c:v>1.9989145994190001</c:v>
                </c:pt>
                <c:pt idx="19844">
                  <c:v>1.9989976882930001</c:v>
                </c:pt>
                <c:pt idx="19845">
                  <c:v>1.9993219375610001</c:v>
                </c:pt>
                <c:pt idx="19846">
                  <c:v>1.999387145042</c:v>
                </c:pt>
                <c:pt idx="19847">
                  <c:v>1.9994497299189999</c:v>
                </c:pt>
                <c:pt idx="19848">
                  <c:v>1.999701857567</c:v>
                </c:pt>
                <c:pt idx="19849">
                  <c:v>1.9997876882550001</c:v>
                </c:pt>
                <c:pt idx="19850">
                  <c:v>1.9998950958249999</c:v>
                </c:pt>
                <c:pt idx="19851">
                  <c:v>1.9999419450760001</c:v>
                </c:pt>
                <c:pt idx="19852">
                  <c:v>1.9999889135360001</c:v>
                </c:pt>
                <c:pt idx="19853">
                  <c:v>2.000022649765</c:v>
                </c:pt>
                <c:pt idx="19854">
                  <c:v>2.0000617504120002</c:v>
                </c:pt>
                <c:pt idx="19855">
                  <c:v>2.000104665756</c:v>
                </c:pt>
                <c:pt idx="19856">
                  <c:v>2.0001478195189999</c:v>
                </c:pt>
                <c:pt idx="19857">
                  <c:v>2.0001926422120002</c:v>
                </c:pt>
                <c:pt idx="19858">
                  <c:v>2.0002312660219999</c:v>
                </c:pt>
                <c:pt idx="19859">
                  <c:v>2.0002641677859998</c:v>
                </c:pt>
                <c:pt idx="19860">
                  <c:v>2.000290870667</c:v>
                </c:pt>
                <c:pt idx="19861">
                  <c:v>2.0003263950350001</c:v>
                </c:pt>
                <c:pt idx="19862">
                  <c:v>2.0003547668460002</c:v>
                </c:pt>
                <c:pt idx="19863">
                  <c:v>2.0003900527949998</c:v>
                </c:pt>
                <c:pt idx="19864">
                  <c:v>2.000471115112</c:v>
                </c:pt>
                <c:pt idx="19865">
                  <c:v>2.0005025863650001</c:v>
                </c:pt>
                <c:pt idx="19866">
                  <c:v>2.0005328655239998</c:v>
                </c:pt>
                <c:pt idx="19867">
                  <c:v>2.0005695819849998</c:v>
                </c:pt>
                <c:pt idx="19868">
                  <c:v>2.0006513595580002</c:v>
                </c:pt>
                <c:pt idx="19869">
                  <c:v>2.0007767677310002</c:v>
                </c:pt>
                <c:pt idx="19870">
                  <c:v>2.000838756561</c:v>
                </c:pt>
                <c:pt idx="19871">
                  <c:v>2.0008759498600002</c:v>
                </c:pt>
                <c:pt idx="19872">
                  <c:v>2.0009586811069999</c:v>
                </c:pt>
                <c:pt idx="19873">
                  <c:v>2.000993728638</c:v>
                </c:pt>
                <c:pt idx="19874">
                  <c:v>2.0010800361630001</c:v>
                </c:pt>
                <c:pt idx="19875">
                  <c:v>2.0011236667630001</c:v>
                </c:pt>
                <c:pt idx="19876">
                  <c:v>2.0011959075929999</c:v>
                </c:pt>
                <c:pt idx="19877">
                  <c:v>2.0012533664699999</c:v>
                </c:pt>
                <c:pt idx="19878">
                  <c:v>2.0013012886050001</c:v>
                </c:pt>
                <c:pt idx="19879">
                  <c:v>2.0013802051540002</c:v>
                </c:pt>
                <c:pt idx="19880">
                  <c:v>2.0017273426059998</c:v>
                </c:pt>
                <c:pt idx="19881">
                  <c:v>2.0017817020419999</c:v>
                </c:pt>
                <c:pt idx="19882">
                  <c:v>2.001878023148</c:v>
                </c:pt>
                <c:pt idx="19883">
                  <c:v>2.0019614696499999</c:v>
                </c:pt>
                <c:pt idx="19884">
                  <c:v>2.002014160156</c:v>
                </c:pt>
                <c:pt idx="19885">
                  <c:v>2.002057790756</c:v>
                </c:pt>
                <c:pt idx="19886">
                  <c:v>2.00208902359</c:v>
                </c:pt>
                <c:pt idx="19887">
                  <c:v>2.0021266937259998</c:v>
                </c:pt>
                <c:pt idx="19888">
                  <c:v>2.0021581649779998</c:v>
                </c:pt>
                <c:pt idx="19889">
                  <c:v>2.0021910667420002</c:v>
                </c:pt>
                <c:pt idx="19890">
                  <c:v>2.0022306442260001</c:v>
                </c:pt>
                <c:pt idx="19891">
                  <c:v>2.002280950546</c:v>
                </c:pt>
                <c:pt idx="19892">
                  <c:v>2.0023224353789999</c:v>
                </c:pt>
                <c:pt idx="19893">
                  <c:v>2.0023667812350001</c:v>
                </c:pt>
                <c:pt idx="19894">
                  <c:v>2.002415180206</c:v>
                </c:pt>
                <c:pt idx="19895">
                  <c:v>2.0024578571320002</c:v>
                </c:pt>
                <c:pt idx="19896">
                  <c:v>2.0024886131290001</c:v>
                </c:pt>
                <c:pt idx="19897">
                  <c:v>2.00253033638</c:v>
                </c:pt>
                <c:pt idx="19898">
                  <c:v>2.0025675296780001</c:v>
                </c:pt>
                <c:pt idx="19899">
                  <c:v>2.0026006698610002</c:v>
                </c:pt>
                <c:pt idx="19900">
                  <c:v>2.0026469230649999</c:v>
                </c:pt>
                <c:pt idx="19901">
                  <c:v>2.0026938915249999</c:v>
                </c:pt>
                <c:pt idx="19902">
                  <c:v>2.0027406215669998</c:v>
                </c:pt>
                <c:pt idx="19903">
                  <c:v>2.0027921199800001</c:v>
                </c:pt>
                <c:pt idx="19904">
                  <c:v>2.002847909927</c:v>
                </c:pt>
                <c:pt idx="19905">
                  <c:v>2.0028901100160001</c:v>
                </c:pt>
                <c:pt idx="19906">
                  <c:v>2.0029380321499999</c:v>
                </c:pt>
                <c:pt idx="19907">
                  <c:v>2.0030095577239999</c:v>
                </c:pt>
                <c:pt idx="19908">
                  <c:v>2.0032265186310001</c:v>
                </c:pt>
                <c:pt idx="19909">
                  <c:v>2.0032606124879999</c:v>
                </c:pt>
                <c:pt idx="19910">
                  <c:v>2.0033261775970002</c:v>
                </c:pt>
                <c:pt idx="19911">
                  <c:v>2.0033724308009999</c:v>
                </c:pt>
                <c:pt idx="19912">
                  <c:v>2.0034306049350001</c:v>
                </c:pt>
                <c:pt idx="19913">
                  <c:v>2.003499984741</c:v>
                </c:pt>
                <c:pt idx="19914">
                  <c:v>2.0035438537600001</c:v>
                </c:pt>
                <c:pt idx="19915">
                  <c:v>2.0036170482640001</c:v>
                </c:pt>
                <c:pt idx="19916">
                  <c:v>2.0036456584929998</c:v>
                </c:pt>
                <c:pt idx="19917">
                  <c:v>2.0037209987639999</c:v>
                </c:pt>
                <c:pt idx="19918">
                  <c:v>2.003803491592</c:v>
                </c:pt>
                <c:pt idx="19919">
                  <c:v>2.0040950775150002</c:v>
                </c:pt>
                <c:pt idx="19920">
                  <c:v>2.0041611194610001</c:v>
                </c:pt>
                <c:pt idx="19921">
                  <c:v>2.004221916199</c:v>
                </c:pt>
                <c:pt idx="19922">
                  <c:v>2.004270553589</c:v>
                </c:pt>
                <c:pt idx="19923">
                  <c:v>2.0043220520020002</c:v>
                </c:pt>
                <c:pt idx="19924">
                  <c:v>2.0043721199040001</c:v>
                </c:pt>
                <c:pt idx="19925">
                  <c:v>2.0044174194340001</c:v>
                </c:pt>
                <c:pt idx="19926">
                  <c:v>2.004502773285</c:v>
                </c:pt>
                <c:pt idx="19927">
                  <c:v>2.0046410560610002</c:v>
                </c:pt>
                <c:pt idx="19928">
                  <c:v>2.0047965049740002</c:v>
                </c:pt>
                <c:pt idx="19929">
                  <c:v>2.0048961639399998</c:v>
                </c:pt>
                <c:pt idx="19930">
                  <c:v>2.0049471855159999</c:v>
                </c:pt>
                <c:pt idx="19931">
                  <c:v>2.0049924850459999</c:v>
                </c:pt>
                <c:pt idx="19932">
                  <c:v>2.0050644874570001</c:v>
                </c:pt>
                <c:pt idx="19933">
                  <c:v>2.0051229000089998</c:v>
                </c:pt>
                <c:pt idx="19934">
                  <c:v>2.0054874420169999</c:v>
                </c:pt>
                <c:pt idx="19935">
                  <c:v>2.0055918693539998</c:v>
                </c:pt>
                <c:pt idx="19936">
                  <c:v>2.0057284832</c:v>
                </c:pt>
                <c:pt idx="19937">
                  <c:v>2.0060620307920001</c:v>
                </c:pt>
                <c:pt idx="19938">
                  <c:v>2.0061230659480001</c:v>
                </c:pt>
                <c:pt idx="19939">
                  <c:v>2.0061883926389998</c:v>
                </c:pt>
                <c:pt idx="19940">
                  <c:v>2.0062379837040001</c:v>
                </c:pt>
                <c:pt idx="19941">
                  <c:v>2.0063011646270001</c:v>
                </c:pt>
                <c:pt idx="19942">
                  <c:v>2.006387710571</c:v>
                </c:pt>
                <c:pt idx="19943">
                  <c:v>2.0064892768860001</c:v>
                </c:pt>
                <c:pt idx="19944">
                  <c:v>2.0067582130430002</c:v>
                </c:pt>
                <c:pt idx="19945">
                  <c:v>2.0068244934080002</c:v>
                </c:pt>
                <c:pt idx="19946">
                  <c:v>2.006851673126</c:v>
                </c:pt>
                <c:pt idx="19947">
                  <c:v>2.0069272518160002</c:v>
                </c:pt>
                <c:pt idx="19948">
                  <c:v>2.0069582462310001</c:v>
                </c:pt>
                <c:pt idx="19949">
                  <c:v>2.007031202316</c:v>
                </c:pt>
                <c:pt idx="19950">
                  <c:v>2.0071251392359999</c:v>
                </c:pt>
                <c:pt idx="19951">
                  <c:v>2.007205724716</c:v>
                </c:pt>
                <c:pt idx="19952">
                  <c:v>2.007571697235</c:v>
                </c:pt>
                <c:pt idx="19953">
                  <c:v>2.0076882839199999</c:v>
                </c:pt>
                <c:pt idx="19954">
                  <c:v>2.007756471634</c:v>
                </c:pt>
                <c:pt idx="19955">
                  <c:v>2.0078103542329999</c:v>
                </c:pt>
                <c:pt idx="19956">
                  <c:v>2.007863283157</c:v>
                </c:pt>
                <c:pt idx="19957">
                  <c:v>2.0079038143160002</c:v>
                </c:pt>
                <c:pt idx="19958">
                  <c:v>2.0079433918</c:v>
                </c:pt>
                <c:pt idx="19959">
                  <c:v>2.0079805850980001</c:v>
                </c:pt>
                <c:pt idx="19960">
                  <c:v>2.0080177783969999</c:v>
                </c:pt>
                <c:pt idx="19961">
                  <c:v>2.0080573558810002</c:v>
                </c:pt>
                <c:pt idx="19962">
                  <c:v>2.0081059932710001</c:v>
                </c:pt>
                <c:pt idx="19963">
                  <c:v>2.008154153824</c:v>
                </c:pt>
                <c:pt idx="19964">
                  <c:v>2.008197784424</c:v>
                </c:pt>
                <c:pt idx="19965">
                  <c:v>2.0082457065580002</c:v>
                </c:pt>
                <c:pt idx="19966">
                  <c:v>2.008286714554</c:v>
                </c:pt>
                <c:pt idx="19967">
                  <c:v>2.0083243846890002</c:v>
                </c:pt>
                <c:pt idx="19968">
                  <c:v>2.0083642005920002</c:v>
                </c:pt>
                <c:pt idx="19969">
                  <c:v>2.008417606354</c:v>
                </c:pt>
                <c:pt idx="19970">
                  <c:v>2.0085666179659998</c:v>
                </c:pt>
                <c:pt idx="19971">
                  <c:v>2.008642673492</c:v>
                </c:pt>
                <c:pt idx="19972">
                  <c:v>2.0086724758150001</c:v>
                </c:pt>
                <c:pt idx="19973">
                  <c:v>2.008749008179</c:v>
                </c:pt>
                <c:pt idx="19974">
                  <c:v>2.0087935924529998</c:v>
                </c:pt>
                <c:pt idx="19975">
                  <c:v>2.0088636875149999</c:v>
                </c:pt>
                <c:pt idx="19976">
                  <c:v>2.0089221000670001</c:v>
                </c:pt>
                <c:pt idx="19977">
                  <c:v>2.008980751038</c:v>
                </c:pt>
                <c:pt idx="19978">
                  <c:v>2.0090465545649998</c:v>
                </c:pt>
                <c:pt idx="19979">
                  <c:v>2.009085416794</c:v>
                </c:pt>
                <c:pt idx="19980">
                  <c:v>2.0091609954830001</c:v>
                </c:pt>
                <c:pt idx="19981">
                  <c:v>2.0091910362240002</c:v>
                </c:pt>
                <c:pt idx="19982">
                  <c:v>2.0092680454249998</c:v>
                </c:pt>
                <c:pt idx="19983">
                  <c:v>2.0093615055080001</c:v>
                </c:pt>
                <c:pt idx="19984">
                  <c:v>2.009439706802</c:v>
                </c:pt>
                <c:pt idx="19985">
                  <c:v>2.0097405910489998</c:v>
                </c:pt>
                <c:pt idx="19986">
                  <c:v>2.0097870826720001</c:v>
                </c:pt>
                <c:pt idx="19987">
                  <c:v>2.009824752808</c:v>
                </c:pt>
                <c:pt idx="19988">
                  <c:v>2.009864807129</c:v>
                </c:pt>
                <c:pt idx="19989">
                  <c:v>2.00990152359</c:v>
                </c:pt>
                <c:pt idx="19990">
                  <c:v>2.00994515419</c:v>
                </c:pt>
                <c:pt idx="19991">
                  <c:v>2.009995698929</c:v>
                </c:pt>
                <c:pt idx="19992">
                  <c:v>2.0100455284119998</c:v>
                </c:pt>
                <c:pt idx="19993">
                  <c:v>2.0100646018980002</c:v>
                </c:pt>
                <c:pt idx="19994">
                  <c:v>2.0101010799410002</c:v>
                </c:pt>
                <c:pt idx="19995">
                  <c:v>2.010135412216</c:v>
                </c:pt>
                <c:pt idx="19996">
                  <c:v>2.010177135468</c:v>
                </c:pt>
                <c:pt idx="19997">
                  <c:v>2.0102152824399999</c:v>
                </c:pt>
                <c:pt idx="19998">
                  <c:v>2.0102574825290001</c:v>
                </c:pt>
                <c:pt idx="19999">
                  <c:v>2.0103437900540002</c:v>
                </c:pt>
                <c:pt idx="20000">
                  <c:v>2.0104188919069998</c:v>
                </c:pt>
                <c:pt idx="20001">
                  <c:v>2.010536193848</c:v>
                </c:pt>
                <c:pt idx="20002">
                  <c:v>2.0106403827669999</c:v>
                </c:pt>
                <c:pt idx="20003">
                  <c:v>2.0107355117800001</c:v>
                </c:pt>
                <c:pt idx="20004">
                  <c:v>2.0109679698940002</c:v>
                </c:pt>
                <c:pt idx="20005">
                  <c:v>2.0110728740689998</c:v>
                </c:pt>
                <c:pt idx="20006">
                  <c:v>2.0111095905299998</c:v>
                </c:pt>
                <c:pt idx="20007">
                  <c:v>2.011181354523</c:v>
                </c:pt>
                <c:pt idx="20008">
                  <c:v>2.0112123489379998</c:v>
                </c:pt>
                <c:pt idx="20009">
                  <c:v>2.0112907886509999</c:v>
                </c:pt>
                <c:pt idx="20010">
                  <c:v>2.0113191604609999</c:v>
                </c:pt>
                <c:pt idx="20011">
                  <c:v>2.0114243030550001</c:v>
                </c:pt>
                <c:pt idx="20012">
                  <c:v>2.0115969181060001</c:v>
                </c:pt>
                <c:pt idx="20013">
                  <c:v>2.0117278099060001</c:v>
                </c:pt>
                <c:pt idx="20014">
                  <c:v>2.0117948055269999</c:v>
                </c:pt>
                <c:pt idx="20015">
                  <c:v>2.0118854045869998</c:v>
                </c:pt>
                <c:pt idx="20016">
                  <c:v>2.0119819641109999</c:v>
                </c:pt>
                <c:pt idx="20017">
                  <c:v>2.0120401382450002</c:v>
                </c:pt>
                <c:pt idx="20018">
                  <c:v>2.0121371746059999</c:v>
                </c:pt>
                <c:pt idx="20019">
                  <c:v>2.0121829509740001</c:v>
                </c:pt>
                <c:pt idx="20020">
                  <c:v>2.0122277736659999</c:v>
                </c:pt>
                <c:pt idx="20021">
                  <c:v>2.0122687816620002</c:v>
                </c:pt>
                <c:pt idx="20022">
                  <c:v>2.0123198032379999</c:v>
                </c:pt>
                <c:pt idx="20023">
                  <c:v>2.0123698711400002</c:v>
                </c:pt>
                <c:pt idx="20024">
                  <c:v>2.0124228000639999</c:v>
                </c:pt>
                <c:pt idx="20025">
                  <c:v>2.0124816894530002</c:v>
                </c:pt>
                <c:pt idx="20026">
                  <c:v>2.0125365257259999</c:v>
                </c:pt>
                <c:pt idx="20027">
                  <c:v>2.0125970840449998</c:v>
                </c:pt>
                <c:pt idx="20028">
                  <c:v>2.0126943588259998</c:v>
                </c:pt>
                <c:pt idx="20029">
                  <c:v>2.0130362510680002</c:v>
                </c:pt>
                <c:pt idx="20030">
                  <c:v>2.013124227524</c:v>
                </c:pt>
                <c:pt idx="20031">
                  <c:v>2.0132231712339999</c:v>
                </c:pt>
                <c:pt idx="20032">
                  <c:v>2.0133221149440002</c:v>
                </c:pt>
                <c:pt idx="20033">
                  <c:v>2.0134263038640001</c:v>
                </c:pt>
                <c:pt idx="20034">
                  <c:v>2.0134508609770001</c:v>
                </c:pt>
                <c:pt idx="20035">
                  <c:v>2.0136024951930001</c:v>
                </c:pt>
                <c:pt idx="20036">
                  <c:v>2.0139400959009999</c:v>
                </c:pt>
                <c:pt idx="20037">
                  <c:v>2.014173984528</c:v>
                </c:pt>
                <c:pt idx="20038">
                  <c:v>2.0143768787380001</c:v>
                </c:pt>
                <c:pt idx="20039">
                  <c:v>2.0145046710969998</c:v>
                </c:pt>
                <c:pt idx="20040">
                  <c:v>2.0145554542539998</c:v>
                </c:pt>
                <c:pt idx="20041">
                  <c:v>2.0146131515499999</c:v>
                </c:pt>
                <c:pt idx="20042">
                  <c:v>2.0146660804750001</c:v>
                </c:pt>
                <c:pt idx="20043">
                  <c:v>2.014721870422</c:v>
                </c:pt>
                <c:pt idx="20044">
                  <c:v>2.014794826508</c:v>
                </c:pt>
                <c:pt idx="20045">
                  <c:v>2.014843463898</c:v>
                </c:pt>
                <c:pt idx="20046">
                  <c:v>2.0149574279790001</c:v>
                </c:pt>
                <c:pt idx="20047">
                  <c:v>2.0151247978210001</c:v>
                </c:pt>
                <c:pt idx="20048">
                  <c:v>2.0152268409729999</c:v>
                </c:pt>
                <c:pt idx="20049">
                  <c:v>2.0153315067289999</c:v>
                </c:pt>
                <c:pt idx="20050">
                  <c:v>2.0156412124630001</c:v>
                </c:pt>
                <c:pt idx="20051">
                  <c:v>2.0158128738399999</c:v>
                </c:pt>
                <c:pt idx="20052">
                  <c:v>2.0159029960630002</c:v>
                </c:pt>
                <c:pt idx="20053">
                  <c:v>2.0159599781040001</c:v>
                </c:pt>
                <c:pt idx="20054">
                  <c:v>2.0160112380980002</c:v>
                </c:pt>
                <c:pt idx="20055">
                  <c:v>2.0160551071169999</c:v>
                </c:pt>
                <c:pt idx="20056">
                  <c:v>2.0161020755769998</c:v>
                </c:pt>
                <c:pt idx="20057">
                  <c:v>2.0161578655239998</c:v>
                </c:pt>
                <c:pt idx="20058">
                  <c:v>2.0162646770479999</c:v>
                </c:pt>
                <c:pt idx="20059">
                  <c:v>2.0164842605589999</c:v>
                </c:pt>
                <c:pt idx="20060">
                  <c:v>2.0166168212889999</c:v>
                </c:pt>
                <c:pt idx="20061">
                  <c:v>2.0166890621190001</c:v>
                </c:pt>
                <c:pt idx="20062">
                  <c:v>2.0167486667630001</c:v>
                </c:pt>
                <c:pt idx="20063">
                  <c:v>2.0168068408969999</c:v>
                </c:pt>
                <c:pt idx="20064">
                  <c:v>2.0170505046840002</c:v>
                </c:pt>
                <c:pt idx="20065">
                  <c:v>2.0171523094179999</c:v>
                </c:pt>
                <c:pt idx="20066">
                  <c:v>2.0171971321109998</c:v>
                </c:pt>
                <c:pt idx="20067">
                  <c:v>2.017260551453</c:v>
                </c:pt>
                <c:pt idx="20068">
                  <c:v>2.0173003673549998</c:v>
                </c:pt>
                <c:pt idx="20069">
                  <c:v>2.017379283905</c:v>
                </c:pt>
                <c:pt idx="20070">
                  <c:v>2.0174145698550001</c:v>
                </c:pt>
                <c:pt idx="20071">
                  <c:v>2.0175051689150001</c:v>
                </c:pt>
                <c:pt idx="20072">
                  <c:v>2.0175490379330001</c:v>
                </c:pt>
                <c:pt idx="20073">
                  <c:v>2.017634153366</c:v>
                </c:pt>
                <c:pt idx="20074">
                  <c:v>2.0176861286159999</c:v>
                </c:pt>
                <c:pt idx="20075">
                  <c:v>2.0177552700039998</c:v>
                </c:pt>
                <c:pt idx="20076">
                  <c:v>2.0178174972530001</c:v>
                </c:pt>
                <c:pt idx="20077">
                  <c:v>2.017871379852</c:v>
                </c:pt>
                <c:pt idx="20078">
                  <c:v>2.017940759659</c:v>
                </c:pt>
                <c:pt idx="20079">
                  <c:v>2.0179796218870001</c:v>
                </c:pt>
                <c:pt idx="20080">
                  <c:v>2.0180792808530001</c:v>
                </c:pt>
                <c:pt idx="20081">
                  <c:v>2.0181756019589998</c:v>
                </c:pt>
                <c:pt idx="20082">
                  <c:v>2.0183134078979998</c:v>
                </c:pt>
                <c:pt idx="20083">
                  <c:v>2.0185194015499999</c:v>
                </c:pt>
                <c:pt idx="20084">
                  <c:v>2.0188446044920001</c:v>
                </c:pt>
                <c:pt idx="20085">
                  <c:v>2.018893241882</c:v>
                </c:pt>
                <c:pt idx="20086">
                  <c:v>2.0189516544339998</c:v>
                </c:pt>
                <c:pt idx="20087">
                  <c:v>2.019002914429</c:v>
                </c:pt>
                <c:pt idx="20088">
                  <c:v>2.019051551819</c:v>
                </c:pt>
                <c:pt idx="20089">
                  <c:v>2.0191059112550001</c:v>
                </c:pt>
                <c:pt idx="20090">
                  <c:v>2.0191552639010002</c:v>
                </c:pt>
                <c:pt idx="20091">
                  <c:v>2.0191986560820001</c:v>
                </c:pt>
                <c:pt idx="20092">
                  <c:v>2.019248962402</c:v>
                </c:pt>
                <c:pt idx="20093">
                  <c:v>2.019288778305</c:v>
                </c:pt>
                <c:pt idx="20094">
                  <c:v>2.0193209648130002</c:v>
                </c:pt>
                <c:pt idx="20095">
                  <c:v>2.019361972809</c:v>
                </c:pt>
                <c:pt idx="20096">
                  <c:v>2.019402265549</c:v>
                </c:pt>
                <c:pt idx="20097">
                  <c:v>2.0194401741029999</c:v>
                </c:pt>
                <c:pt idx="20098">
                  <c:v>2.0194854736329999</c:v>
                </c:pt>
                <c:pt idx="20099">
                  <c:v>2.0195360183719999</c:v>
                </c:pt>
                <c:pt idx="20100">
                  <c:v>2.0195832252499999</c:v>
                </c:pt>
                <c:pt idx="20101">
                  <c:v>2.019625425339</c:v>
                </c:pt>
                <c:pt idx="20102">
                  <c:v>2.0196757316589999</c:v>
                </c:pt>
                <c:pt idx="20103">
                  <c:v>2.0197644233699998</c:v>
                </c:pt>
                <c:pt idx="20104">
                  <c:v>2.0199363231660001</c:v>
                </c:pt>
                <c:pt idx="20105">
                  <c:v>2.0200304985050002</c:v>
                </c:pt>
                <c:pt idx="20106">
                  <c:v>2.0200898647310002</c:v>
                </c:pt>
                <c:pt idx="20107">
                  <c:v>2.0201368331910001</c:v>
                </c:pt>
                <c:pt idx="20108">
                  <c:v>2.0201873779300001</c:v>
                </c:pt>
                <c:pt idx="20109">
                  <c:v>2.0202448368070001</c:v>
                </c:pt>
                <c:pt idx="20110">
                  <c:v>2.0203521251679999</c:v>
                </c:pt>
                <c:pt idx="20111">
                  <c:v>2.0203902721409999</c:v>
                </c:pt>
                <c:pt idx="20112">
                  <c:v>2.0204877853390002</c:v>
                </c:pt>
                <c:pt idx="20113">
                  <c:v>2.0205876827239999</c:v>
                </c:pt>
                <c:pt idx="20114">
                  <c:v>2.0207200050349998</c:v>
                </c:pt>
                <c:pt idx="20115">
                  <c:v>2.0210859775540002</c:v>
                </c:pt>
                <c:pt idx="20116">
                  <c:v>2.0213723182679999</c:v>
                </c:pt>
                <c:pt idx="20117">
                  <c:v>2.0214290618900002</c:v>
                </c:pt>
                <c:pt idx="20118">
                  <c:v>2.0214707851410001</c:v>
                </c:pt>
                <c:pt idx="20119">
                  <c:v>2.0215103626249999</c:v>
                </c:pt>
                <c:pt idx="20120">
                  <c:v>2.021547079086</c:v>
                </c:pt>
                <c:pt idx="20121">
                  <c:v>2.0215792655940001</c:v>
                </c:pt>
                <c:pt idx="20122">
                  <c:v>2.0216171741490001</c:v>
                </c:pt>
                <c:pt idx="20123">
                  <c:v>2.0216629505160002</c:v>
                </c:pt>
                <c:pt idx="20124">
                  <c:v>2.0217123031619999</c:v>
                </c:pt>
                <c:pt idx="20125">
                  <c:v>2.0217628478999998</c:v>
                </c:pt>
                <c:pt idx="20126">
                  <c:v>2.021812200546</c:v>
                </c:pt>
                <c:pt idx="20127">
                  <c:v>2.0218687057500002</c:v>
                </c:pt>
                <c:pt idx="20128">
                  <c:v>2.021918535233</c:v>
                </c:pt>
                <c:pt idx="20129">
                  <c:v>2.0219669342039999</c:v>
                </c:pt>
                <c:pt idx="20130">
                  <c:v>2.0220165252690001</c:v>
                </c:pt>
                <c:pt idx="20131">
                  <c:v>2.0220875740049999</c:v>
                </c:pt>
                <c:pt idx="20132">
                  <c:v>2.0222280025480002</c:v>
                </c:pt>
                <c:pt idx="20133">
                  <c:v>2.022335290909</c:v>
                </c:pt>
                <c:pt idx="20134">
                  <c:v>2.0224113464359998</c:v>
                </c:pt>
                <c:pt idx="20135">
                  <c:v>2.0224499702449998</c:v>
                </c:pt>
                <c:pt idx="20136">
                  <c:v>2.0225291252140001</c:v>
                </c:pt>
                <c:pt idx="20137">
                  <c:v>2.0225827693939999</c:v>
                </c:pt>
                <c:pt idx="20138">
                  <c:v>2.0226497650150002</c:v>
                </c:pt>
                <c:pt idx="20139">
                  <c:v>2.0227165222169998</c:v>
                </c:pt>
                <c:pt idx="20140">
                  <c:v>2.0227682590480001</c:v>
                </c:pt>
                <c:pt idx="20141">
                  <c:v>2.0228452682500002</c:v>
                </c:pt>
                <c:pt idx="20142">
                  <c:v>2.0228838920590002</c:v>
                </c:pt>
                <c:pt idx="20143">
                  <c:v>2.0229570865630002</c:v>
                </c:pt>
                <c:pt idx="20144">
                  <c:v>2.023046731949</c:v>
                </c:pt>
                <c:pt idx="20145">
                  <c:v>2.0232272148130002</c:v>
                </c:pt>
                <c:pt idx="20146">
                  <c:v>2.0235686302190001</c:v>
                </c:pt>
                <c:pt idx="20147">
                  <c:v>2.0236792564389998</c:v>
                </c:pt>
                <c:pt idx="20148">
                  <c:v>2.0240106582639998</c:v>
                </c:pt>
                <c:pt idx="20149">
                  <c:v>2.024243116379</c:v>
                </c:pt>
                <c:pt idx="20150">
                  <c:v>2.024576187134</c:v>
                </c:pt>
                <c:pt idx="20151">
                  <c:v>2.024701833725</c:v>
                </c:pt>
                <c:pt idx="20152">
                  <c:v>2.024803161621</c:v>
                </c:pt>
                <c:pt idx="20153">
                  <c:v>2.0248956680300001</c:v>
                </c:pt>
                <c:pt idx="20154">
                  <c:v>2.024985790253</c:v>
                </c:pt>
                <c:pt idx="20155">
                  <c:v>2.0250947475430001</c:v>
                </c:pt>
                <c:pt idx="20156">
                  <c:v>2.0252611637119999</c:v>
                </c:pt>
                <c:pt idx="20157">
                  <c:v>2.0253012180329999</c:v>
                </c:pt>
                <c:pt idx="20158">
                  <c:v>2.02534365654</c:v>
                </c:pt>
                <c:pt idx="20159">
                  <c:v>2.025382041931</c:v>
                </c:pt>
                <c:pt idx="20160">
                  <c:v>2.025420188904</c:v>
                </c:pt>
                <c:pt idx="20161">
                  <c:v>2.025465726852</c:v>
                </c:pt>
                <c:pt idx="20162">
                  <c:v>2.0255227088929999</c:v>
                </c:pt>
                <c:pt idx="20163">
                  <c:v>2.0255758762360001</c:v>
                </c:pt>
                <c:pt idx="20164">
                  <c:v>2.0256326198579999</c:v>
                </c:pt>
                <c:pt idx="20165">
                  <c:v>2.0257005691529999</c:v>
                </c:pt>
                <c:pt idx="20166">
                  <c:v>2.0257565975189999</c:v>
                </c:pt>
                <c:pt idx="20167">
                  <c:v>2.0258154869079998</c:v>
                </c:pt>
                <c:pt idx="20168">
                  <c:v>2.025873661041</c:v>
                </c:pt>
                <c:pt idx="20169">
                  <c:v>2.0259351730350001</c:v>
                </c:pt>
                <c:pt idx="20170">
                  <c:v>2.0259847640989999</c:v>
                </c:pt>
                <c:pt idx="20171">
                  <c:v>2.0260422229769999</c:v>
                </c:pt>
                <c:pt idx="20172">
                  <c:v>2.026405334473</c:v>
                </c:pt>
                <c:pt idx="20173">
                  <c:v>2.026550292969</c:v>
                </c:pt>
                <c:pt idx="20174">
                  <c:v>2.0266821384429998</c:v>
                </c:pt>
                <c:pt idx="20175">
                  <c:v>2.0267848968509998</c:v>
                </c:pt>
                <c:pt idx="20176">
                  <c:v>2.0269534587860001</c:v>
                </c:pt>
                <c:pt idx="20177">
                  <c:v>2.0270676612849998</c:v>
                </c:pt>
                <c:pt idx="20178">
                  <c:v>2.0272247791289999</c:v>
                </c:pt>
                <c:pt idx="20179">
                  <c:v>2.0273621082309998</c:v>
                </c:pt>
                <c:pt idx="20180">
                  <c:v>2.0274322032929999</c:v>
                </c:pt>
                <c:pt idx="20181">
                  <c:v>2.0274987220759999</c:v>
                </c:pt>
                <c:pt idx="20182">
                  <c:v>2.0276355743410002</c:v>
                </c:pt>
                <c:pt idx="20183">
                  <c:v>2.0277845859529999</c:v>
                </c:pt>
                <c:pt idx="20184">
                  <c:v>2.0281133651730001</c:v>
                </c:pt>
                <c:pt idx="20185">
                  <c:v>2.0282478332520002</c:v>
                </c:pt>
                <c:pt idx="20186">
                  <c:v>2.028356790543</c:v>
                </c:pt>
                <c:pt idx="20187">
                  <c:v>2.0284252166750001</c:v>
                </c:pt>
                <c:pt idx="20188">
                  <c:v>2.0285110473630001</c:v>
                </c:pt>
                <c:pt idx="20189">
                  <c:v>2.0288197994230002</c:v>
                </c:pt>
                <c:pt idx="20190">
                  <c:v>2.029047250748</c:v>
                </c:pt>
                <c:pt idx="20191">
                  <c:v>2.0292713642120002</c:v>
                </c:pt>
                <c:pt idx="20192">
                  <c:v>2.0295963287349998</c:v>
                </c:pt>
                <c:pt idx="20193">
                  <c:v>2.029713392258</c:v>
                </c:pt>
                <c:pt idx="20194">
                  <c:v>2.0298783779140002</c:v>
                </c:pt>
                <c:pt idx="20195">
                  <c:v>2.0300369262700002</c:v>
                </c:pt>
                <c:pt idx="20196">
                  <c:v>2.0301434993740002</c:v>
                </c:pt>
                <c:pt idx="20197">
                  <c:v>2.0302248001100001</c:v>
                </c:pt>
                <c:pt idx="20198">
                  <c:v>2.0302770137790001</c:v>
                </c:pt>
                <c:pt idx="20199">
                  <c:v>2.0303320884699998</c:v>
                </c:pt>
                <c:pt idx="20200">
                  <c:v>2.0303788185120002</c:v>
                </c:pt>
                <c:pt idx="20201">
                  <c:v>2.030421733856</c:v>
                </c:pt>
                <c:pt idx="20202">
                  <c:v>2.030465364456</c:v>
                </c:pt>
                <c:pt idx="20203">
                  <c:v>2.0306725502009999</c:v>
                </c:pt>
                <c:pt idx="20204">
                  <c:v>2.0307724475860001</c:v>
                </c:pt>
                <c:pt idx="20205">
                  <c:v>2.0308468341829999</c:v>
                </c:pt>
                <c:pt idx="20206">
                  <c:v>2.0309071540830002</c:v>
                </c:pt>
                <c:pt idx="20207">
                  <c:v>2.030974388123</c:v>
                </c:pt>
                <c:pt idx="20208">
                  <c:v>2.0310418605799998</c:v>
                </c:pt>
                <c:pt idx="20209">
                  <c:v>2.0310995578769999</c:v>
                </c:pt>
                <c:pt idx="20210">
                  <c:v>2.0311861038210002</c:v>
                </c:pt>
                <c:pt idx="20211">
                  <c:v>2.031230688095</c:v>
                </c:pt>
                <c:pt idx="20212">
                  <c:v>2.0313227176669999</c:v>
                </c:pt>
                <c:pt idx="20213">
                  <c:v>2.0313634872440001</c:v>
                </c:pt>
                <c:pt idx="20214">
                  <c:v>2.0314512252810002</c:v>
                </c:pt>
                <c:pt idx="20215">
                  <c:v>2.0314905643459999</c:v>
                </c:pt>
                <c:pt idx="20216">
                  <c:v>2.031551599503</c:v>
                </c:pt>
                <c:pt idx="20217">
                  <c:v>2.031642436981</c:v>
                </c:pt>
                <c:pt idx="20218">
                  <c:v>2.031778097153</c:v>
                </c:pt>
                <c:pt idx="20219">
                  <c:v>2.0319819450379999</c:v>
                </c:pt>
                <c:pt idx="20220">
                  <c:v>2.0320420265200001</c:v>
                </c:pt>
                <c:pt idx="20221">
                  <c:v>2.032085418701</c:v>
                </c:pt>
                <c:pt idx="20222">
                  <c:v>2.032129049301</c:v>
                </c:pt>
                <c:pt idx="20223">
                  <c:v>2.0321793556209999</c:v>
                </c:pt>
                <c:pt idx="20224">
                  <c:v>2.0322284698490001</c:v>
                </c:pt>
                <c:pt idx="20225">
                  <c:v>2.0322816371919998</c:v>
                </c:pt>
                <c:pt idx="20226">
                  <c:v>2.0323321819309998</c:v>
                </c:pt>
                <c:pt idx="20227">
                  <c:v>2.0323774814609998</c:v>
                </c:pt>
                <c:pt idx="20228">
                  <c:v>2.0324153900150002</c:v>
                </c:pt>
                <c:pt idx="20229">
                  <c:v>2.0324466228490001</c:v>
                </c:pt>
                <c:pt idx="20230">
                  <c:v>2.0324804782869998</c:v>
                </c:pt>
                <c:pt idx="20231">
                  <c:v>2.032519817352</c:v>
                </c:pt>
                <c:pt idx="20232">
                  <c:v>2.0325548648830001</c:v>
                </c:pt>
                <c:pt idx="20233">
                  <c:v>2.0326058864590002</c:v>
                </c:pt>
                <c:pt idx="20234">
                  <c:v>2.0326597690580002</c:v>
                </c:pt>
                <c:pt idx="20235">
                  <c:v>2.0327098369600001</c:v>
                </c:pt>
                <c:pt idx="20236">
                  <c:v>2.032774209976</c:v>
                </c:pt>
                <c:pt idx="20237">
                  <c:v>2.0331659317019999</c:v>
                </c:pt>
                <c:pt idx="20238">
                  <c:v>2.0332098007199999</c:v>
                </c:pt>
                <c:pt idx="20239">
                  <c:v>2.0332789421080002</c:v>
                </c:pt>
                <c:pt idx="20240">
                  <c:v>2.033316373825</c:v>
                </c:pt>
                <c:pt idx="20241">
                  <c:v>2.033394813538</c:v>
                </c:pt>
                <c:pt idx="20242">
                  <c:v>2.0334286689760002</c:v>
                </c:pt>
                <c:pt idx="20243">
                  <c:v>2.0335054397580001</c:v>
                </c:pt>
                <c:pt idx="20244">
                  <c:v>2.033534526825</c:v>
                </c:pt>
                <c:pt idx="20245">
                  <c:v>2.0336368083949998</c:v>
                </c:pt>
                <c:pt idx="20246">
                  <c:v>2.0339272022250001</c:v>
                </c:pt>
                <c:pt idx="20247">
                  <c:v>2.034033298492</c:v>
                </c:pt>
                <c:pt idx="20248">
                  <c:v>2.0340862274170002</c:v>
                </c:pt>
                <c:pt idx="20249">
                  <c:v>2.0341794490809999</c:v>
                </c:pt>
                <c:pt idx="20250">
                  <c:v>2.034244298935</c:v>
                </c:pt>
                <c:pt idx="20251">
                  <c:v>2.0343759059909998</c:v>
                </c:pt>
                <c:pt idx="20252">
                  <c:v>2.0344650745389998</c:v>
                </c:pt>
                <c:pt idx="20253">
                  <c:v>2.0345697402949998</c:v>
                </c:pt>
                <c:pt idx="20254">
                  <c:v>2.034899711609</c:v>
                </c:pt>
                <c:pt idx="20255">
                  <c:v>2.0350418090820002</c:v>
                </c:pt>
                <c:pt idx="20256">
                  <c:v>2.0351274013520002</c:v>
                </c:pt>
                <c:pt idx="20257">
                  <c:v>2.0351557731629999</c:v>
                </c:pt>
                <c:pt idx="20258">
                  <c:v>2.0352222919459999</c:v>
                </c:pt>
                <c:pt idx="20259">
                  <c:v>2.0352632999420002</c:v>
                </c:pt>
                <c:pt idx="20260">
                  <c:v>2.0353178977969999</c:v>
                </c:pt>
                <c:pt idx="20261">
                  <c:v>2.0353746414180001</c:v>
                </c:pt>
                <c:pt idx="20262">
                  <c:v>2.0354170799259999</c:v>
                </c:pt>
                <c:pt idx="20263">
                  <c:v>2.0354826450350001</c:v>
                </c:pt>
                <c:pt idx="20264">
                  <c:v>2.0355899333949998</c:v>
                </c:pt>
                <c:pt idx="20265">
                  <c:v>2.035682916641</c:v>
                </c:pt>
                <c:pt idx="20266">
                  <c:v>2.0360062122340001</c:v>
                </c:pt>
                <c:pt idx="20267">
                  <c:v>2.0361106395720001</c:v>
                </c:pt>
                <c:pt idx="20268">
                  <c:v>2.0361771583560002</c:v>
                </c:pt>
                <c:pt idx="20269">
                  <c:v>2.0362267494199999</c:v>
                </c:pt>
                <c:pt idx="20270">
                  <c:v>2.036279201508</c:v>
                </c:pt>
                <c:pt idx="20271">
                  <c:v>2.036324739456</c:v>
                </c:pt>
                <c:pt idx="20272">
                  <c:v>2.0363676547999998</c:v>
                </c:pt>
                <c:pt idx="20273">
                  <c:v>2.0364010334009999</c:v>
                </c:pt>
                <c:pt idx="20274">
                  <c:v>2.036434650421</c:v>
                </c:pt>
                <c:pt idx="20275">
                  <c:v>2.0365140438079998</c:v>
                </c:pt>
                <c:pt idx="20276">
                  <c:v>2.0365724563600001</c:v>
                </c:pt>
                <c:pt idx="20277">
                  <c:v>2.0367200374599999</c:v>
                </c:pt>
                <c:pt idx="20278">
                  <c:v>2.0368010997770001</c:v>
                </c:pt>
                <c:pt idx="20279">
                  <c:v>2.0368502140050002</c:v>
                </c:pt>
                <c:pt idx="20280">
                  <c:v>2.0368926525119999</c:v>
                </c:pt>
                <c:pt idx="20281">
                  <c:v>2.0369353294370001</c:v>
                </c:pt>
                <c:pt idx="20282">
                  <c:v>2.037034511566</c:v>
                </c:pt>
                <c:pt idx="20283">
                  <c:v>2.0372426509860002</c:v>
                </c:pt>
                <c:pt idx="20284">
                  <c:v>2.0373382568360001</c:v>
                </c:pt>
                <c:pt idx="20285">
                  <c:v>2.0373742580409999</c:v>
                </c:pt>
                <c:pt idx="20286">
                  <c:v>2.0374386310579999</c:v>
                </c:pt>
                <c:pt idx="20287">
                  <c:v>2.037491559982</c:v>
                </c:pt>
                <c:pt idx="20288">
                  <c:v>2.0375466346739999</c:v>
                </c:pt>
                <c:pt idx="20289">
                  <c:v>2.0376105308530001</c:v>
                </c:pt>
                <c:pt idx="20290">
                  <c:v>2.0376541614530002</c:v>
                </c:pt>
                <c:pt idx="20291">
                  <c:v>2.0377221107480001</c:v>
                </c:pt>
                <c:pt idx="20292">
                  <c:v>2.0377571582790002</c:v>
                </c:pt>
                <c:pt idx="20293">
                  <c:v>2.0378353595730001</c:v>
                </c:pt>
                <c:pt idx="20294">
                  <c:v>2.0378625392909999</c:v>
                </c:pt>
                <c:pt idx="20295">
                  <c:v>2.037960529327</c:v>
                </c:pt>
                <c:pt idx="20296">
                  <c:v>2.038331747055</c:v>
                </c:pt>
                <c:pt idx="20297">
                  <c:v>2.0385456085209999</c:v>
                </c:pt>
                <c:pt idx="20298">
                  <c:v>2.0386767387389999</c:v>
                </c:pt>
                <c:pt idx="20299">
                  <c:v>2.038734674454</c:v>
                </c:pt>
                <c:pt idx="20300">
                  <c:v>2.0388231277469999</c:v>
                </c:pt>
                <c:pt idx="20301">
                  <c:v>2.0388627052310002</c:v>
                </c:pt>
                <c:pt idx="20302">
                  <c:v>2.0389015674589999</c:v>
                </c:pt>
                <c:pt idx="20303">
                  <c:v>2.0389416217799998</c:v>
                </c:pt>
                <c:pt idx="20304">
                  <c:v>2.0389869213099998</c:v>
                </c:pt>
                <c:pt idx="20305">
                  <c:v>2.039034366608</c:v>
                </c:pt>
                <c:pt idx="20306">
                  <c:v>2.0390822887420001</c:v>
                </c:pt>
                <c:pt idx="20307">
                  <c:v>2.039134025574</c:v>
                </c:pt>
                <c:pt idx="20308">
                  <c:v>2.0391821861269999</c:v>
                </c:pt>
                <c:pt idx="20309">
                  <c:v>2.0392346382139999</c:v>
                </c:pt>
                <c:pt idx="20310">
                  <c:v>2.0392811298370002</c:v>
                </c:pt>
                <c:pt idx="20311">
                  <c:v>2.039323806763</c:v>
                </c:pt>
                <c:pt idx="20312">
                  <c:v>2.0393638610839999</c:v>
                </c:pt>
                <c:pt idx="20313">
                  <c:v>2.039449453354</c:v>
                </c:pt>
                <c:pt idx="20314">
                  <c:v>2.039611816406</c:v>
                </c:pt>
                <c:pt idx="20315">
                  <c:v>2.0396878719329998</c:v>
                </c:pt>
                <c:pt idx="20316">
                  <c:v>2.0397324562070001</c:v>
                </c:pt>
                <c:pt idx="20317">
                  <c:v>2.0398085117339999</c:v>
                </c:pt>
                <c:pt idx="20318">
                  <c:v>2.0398707389830002</c:v>
                </c:pt>
                <c:pt idx="20319">
                  <c:v>2.0399386882780002</c:v>
                </c:pt>
                <c:pt idx="20320">
                  <c:v>2.0400152206420001</c:v>
                </c:pt>
                <c:pt idx="20321">
                  <c:v>2.0400731563569998</c:v>
                </c:pt>
                <c:pt idx="20322">
                  <c:v>2.0401604175569998</c:v>
                </c:pt>
                <c:pt idx="20323">
                  <c:v>2.040203094482</c:v>
                </c:pt>
                <c:pt idx="20324">
                  <c:v>2.040284872055</c:v>
                </c:pt>
                <c:pt idx="20325">
                  <c:v>2.040379047394</c:v>
                </c:pt>
                <c:pt idx="20326">
                  <c:v>2.040689706802</c:v>
                </c:pt>
                <c:pt idx="20327">
                  <c:v>2.0410397052759999</c:v>
                </c:pt>
                <c:pt idx="20328">
                  <c:v>2.041203737259</c:v>
                </c:pt>
                <c:pt idx="20329">
                  <c:v>2.0412521362299998</c:v>
                </c:pt>
                <c:pt idx="20330">
                  <c:v>2.041352272034</c:v>
                </c:pt>
                <c:pt idx="20331">
                  <c:v>2.0414161682129999</c:v>
                </c:pt>
                <c:pt idx="20332">
                  <c:v>2.0415117740630002</c:v>
                </c:pt>
                <c:pt idx="20333">
                  <c:v>2.0415618419650001</c:v>
                </c:pt>
                <c:pt idx="20334">
                  <c:v>2.0418817996979999</c:v>
                </c:pt>
                <c:pt idx="20335">
                  <c:v>2.0419299602510002</c:v>
                </c:pt>
                <c:pt idx="20336">
                  <c:v>2.0419709682459999</c:v>
                </c:pt>
                <c:pt idx="20337">
                  <c:v>2.0420372486109999</c:v>
                </c:pt>
                <c:pt idx="20338">
                  <c:v>2.042068719864</c:v>
                </c:pt>
                <c:pt idx="20339">
                  <c:v>2.0421466827389998</c:v>
                </c:pt>
                <c:pt idx="20340">
                  <c:v>2.0422413349149999</c:v>
                </c:pt>
                <c:pt idx="20341">
                  <c:v>2.0423238277440001</c:v>
                </c:pt>
                <c:pt idx="20342">
                  <c:v>2.0425457954409998</c:v>
                </c:pt>
                <c:pt idx="20343">
                  <c:v>2.0425999164580002</c:v>
                </c:pt>
                <c:pt idx="20344">
                  <c:v>2.0426506996149998</c:v>
                </c:pt>
                <c:pt idx="20345">
                  <c:v>2.0427165031430001</c:v>
                </c:pt>
                <c:pt idx="20346">
                  <c:v>2.0427658557889998</c:v>
                </c:pt>
                <c:pt idx="20347">
                  <c:v>2.042822360992</c:v>
                </c:pt>
                <c:pt idx="20348">
                  <c:v>2.0428757667539998</c:v>
                </c:pt>
                <c:pt idx="20349">
                  <c:v>2.0429353713989999</c:v>
                </c:pt>
                <c:pt idx="20350">
                  <c:v>2.042986154556</c:v>
                </c:pt>
                <c:pt idx="20351">
                  <c:v>2.0430450439449999</c:v>
                </c:pt>
                <c:pt idx="20352">
                  <c:v>2.043097734451</c:v>
                </c:pt>
                <c:pt idx="20353">
                  <c:v>2.0431447029109999</c:v>
                </c:pt>
                <c:pt idx="20354">
                  <c:v>2.0431890487670001</c:v>
                </c:pt>
                <c:pt idx="20355">
                  <c:v>2.0432333946229999</c:v>
                </c:pt>
                <c:pt idx="20356">
                  <c:v>2.0432751178739998</c:v>
                </c:pt>
                <c:pt idx="20357">
                  <c:v>2.043315887451</c:v>
                </c:pt>
                <c:pt idx="20358">
                  <c:v>2.0433642864229999</c:v>
                </c:pt>
                <c:pt idx="20359">
                  <c:v>2.0434112548829999</c:v>
                </c:pt>
                <c:pt idx="20360">
                  <c:v>2.0434689521789999</c:v>
                </c:pt>
                <c:pt idx="20361">
                  <c:v>2.0435464382170001</c:v>
                </c:pt>
                <c:pt idx="20362">
                  <c:v>2.043716907501</c:v>
                </c:pt>
                <c:pt idx="20363">
                  <c:v>2.0440843105319999</c:v>
                </c:pt>
                <c:pt idx="20364">
                  <c:v>2.0441095829010001</c:v>
                </c:pt>
                <c:pt idx="20365">
                  <c:v>2.0441837310789999</c:v>
                </c:pt>
                <c:pt idx="20366">
                  <c:v>2.0442249774930001</c:v>
                </c:pt>
                <c:pt idx="20367">
                  <c:v>2.044288873672</c:v>
                </c:pt>
                <c:pt idx="20368">
                  <c:v>2.0443422794339998</c:v>
                </c:pt>
                <c:pt idx="20369">
                  <c:v>2.0443956851960001</c:v>
                </c:pt>
                <c:pt idx="20370">
                  <c:v>2.0444669723510001</c:v>
                </c:pt>
                <c:pt idx="20371">
                  <c:v>2.0445077419280002</c:v>
                </c:pt>
                <c:pt idx="20372">
                  <c:v>2.0445868968959999</c:v>
                </c:pt>
                <c:pt idx="20373">
                  <c:v>2.0446205139160001</c:v>
                </c:pt>
                <c:pt idx="20374">
                  <c:v>2.0447008609770001</c:v>
                </c:pt>
                <c:pt idx="20375">
                  <c:v>2.0447309017180002</c:v>
                </c:pt>
                <c:pt idx="20376">
                  <c:v>2.0447976589199999</c:v>
                </c:pt>
                <c:pt idx="20377">
                  <c:v>2.0448405742650002</c:v>
                </c:pt>
                <c:pt idx="20378">
                  <c:v>2.0448980331420001</c:v>
                </c:pt>
                <c:pt idx="20379">
                  <c:v>2.0449860095979999</c:v>
                </c:pt>
                <c:pt idx="20380">
                  <c:v>2.0450792312620001</c:v>
                </c:pt>
                <c:pt idx="20381">
                  <c:v>2.0452222824100001</c:v>
                </c:pt>
                <c:pt idx="20382">
                  <c:v>2.045507907867</c:v>
                </c:pt>
                <c:pt idx="20383">
                  <c:v>2.045863389969</c:v>
                </c:pt>
                <c:pt idx="20384">
                  <c:v>2.0461578369139999</c:v>
                </c:pt>
                <c:pt idx="20385">
                  <c:v>2.046303033829</c:v>
                </c:pt>
                <c:pt idx="20386">
                  <c:v>2.0464174747469999</c:v>
                </c:pt>
                <c:pt idx="20387">
                  <c:v>2.046766757965</c:v>
                </c:pt>
                <c:pt idx="20388">
                  <c:v>2.046882152557</c:v>
                </c:pt>
                <c:pt idx="20389">
                  <c:v>2.047026634216</c:v>
                </c:pt>
                <c:pt idx="20390">
                  <c:v>2.047200918198</c:v>
                </c:pt>
                <c:pt idx="20391">
                  <c:v>2.0472631454469998</c:v>
                </c:pt>
                <c:pt idx="20392">
                  <c:v>2.0473177433009999</c:v>
                </c:pt>
                <c:pt idx="20393">
                  <c:v>2.0473716258999999</c:v>
                </c:pt>
                <c:pt idx="20394">
                  <c:v>2.0474216938019998</c:v>
                </c:pt>
                <c:pt idx="20395">
                  <c:v>2.0474681854250001</c:v>
                </c:pt>
                <c:pt idx="20396">
                  <c:v>2.0475125312809999</c:v>
                </c:pt>
                <c:pt idx="20397">
                  <c:v>2.0475590229030001</c:v>
                </c:pt>
                <c:pt idx="20398">
                  <c:v>2.0476408004760001</c:v>
                </c:pt>
                <c:pt idx="20399">
                  <c:v>2.047706842422</c:v>
                </c:pt>
                <c:pt idx="20400">
                  <c:v>2.0478274822240001</c:v>
                </c:pt>
                <c:pt idx="20401">
                  <c:v>2.0481624603270001</c:v>
                </c:pt>
                <c:pt idx="20402">
                  <c:v>2.0482451915739999</c:v>
                </c:pt>
                <c:pt idx="20403">
                  <c:v>2.0482885837549998</c:v>
                </c:pt>
                <c:pt idx="20404">
                  <c:v>2.0483424663540002</c:v>
                </c:pt>
                <c:pt idx="20405">
                  <c:v>2.0484018325809998</c:v>
                </c:pt>
                <c:pt idx="20406">
                  <c:v>2.048441171646</c:v>
                </c:pt>
                <c:pt idx="20407">
                  <c:v>2.0485095977780001</c:v>
                </c:pt>
                <c:pt idx="20408">
                  <c:v>2.0485379695889998</c:v>
                </c:pt>
                <c:pt idx="20409">
                  <c:v>2.0486142635350002</c:v>
                </c:pt>
                <c:pt idx="20410">
                  <c:v>2.0487046241760001</c:v>
                </c:pt>
                <c:pt idx="20411">
                  <c:v>2.04878282547</c:v>
                </c:pt>
                <c:pt idx="20412">
                  <c:v>2.0488586425780002</c:v>
                </c:pt>
                <c:pt idx="20413">
                  <c:v>2.0492093563079998</c:v>
                </c:pt>
                <c:pt idx="20414">
                  <c:v>2.0492734909060002</c:v>
                </c:pt>
                <c:pt idx="20415">
                  <c:v>2.04931974411</c:v>
                </c:pt>
                <c:pt idx="20416">
                  <c:v>2.0494110584260001</c:v>
                </c:pt>
                <c:pt idx="20417">
                  <c:v>2.049454212189</c:v>
                </c:pt>
                <c:pt idx="20418">
                  <c:v>2.0495009422299999</c:v>
                </c:pt>
                <c:pt idx="20419">
                  <c:v>2.049544811249</c:v>
                </c:pt>
                <c:pt idx="20420">
                  <c:v>2.049588441849</c:v>
                </c:pt>
                <c:pt idx="20421">
                  <c:v>2.0496394634250001</c:v>
                </c:pt>
                <c:pt idx="20422">
                  <c:v>2.0496916770940001</c:v>
                </c:pt>
                <c:pt idx="20423">
                  <c:v>2.0497364997859999</c:v>
                </c:pt>
                <c:pt idx="20424">
                  <c:v>2.0497879981990001</c:v>
                </c:pt>
                <c:pt idx="20425">
                  <c:v>2.0498390197749998</c:v>
                </c:pt>
                <c:pt idx="20426">
                  <c:v>2.0498909950259998</c:v>
                </c:pt>
                <c:pt idx="20427">
                  <c:v>2.0499413013460002</c:v>
                </c:pt>
                <c:pt idx="20428">
                  <c:v>2.0499944686889999</c:v>
                </c:pt>
                <c:pt idx="20429">
                  <c:v>2.0500702857970001</c:v>
                </c:pt>
                <c:pt idx="20430">
                  <c:v>2.0503845214840002</c:v>
                </c:pt>
                <c:pt idx="20431">
                  <c:v>2.0504925251010002</c:v>
                </c:pt>
                <c:pt idx="20432">
                  <c:v>2.0505435466769999</c:v>
                </c:pt>
                <c:pt idx="20433">
                  <c:v>2.050596237183</c:v>
                </c:pt>
                <c:pt idx="20434">
                  <c:v>2.050636291504</c:v>
                </c:pt>
                <c:pt idx="20435">
                  <c:v>2.050702571869</c:v>
                </c:pt>
                <c:pt idx="20436">
                  <c:v>2.0507376194</c:v>
                </c:pt>
                <c:pt idx="20437">
                  <c:v>2.0508120059969999</c:v>
                </c:pt>
                <c:pt idx="20438">
                  <c:v>2.050838947296</c:v>
                </c:pt>
                <c:pt idx="20439">
                  <c:v>2.0509421825410001</c:v>
                </c:pt>
                <c:pt idx="20440">
                  <c:v>2.0510361194610001</c:v>
                </c:pt>
                <c:pt idx="20441">
                  <c:v>2.0512127876280002</c:v>
                </c:pt>
                <c:pt idx="20442">
                  <c:v>2.0515344142909999</c:v>
                </c:pt>
                <c:pt idx="20443">
                  <c:v>2.0517442226410001</c:v>
                </c:pt>
                <c:pt idx="20444">
                  <c:v>2.052106380463</c:v>
                </c:pt>
                <c:pt idx="20445">
                  <c:v>2.0524122715000002</c:v>
                </c:pt>
                <c:pt idx="20446">
                  <c:v>2.0524895191189998</c:v>
                </c:pt>
                <c:pt idx="20447">
                  <c:v>2.0525782108309998</c:v>
                </c:pt>
                <c:pt idx="20448">
                  <c:v>2.0526623725889999</c:v>
                </c:pt>
                <c:pt idx="20449">
                  <c:v>2.0527486801150001</c:v>
                </c:pt>
                <c:pt idx="20450">
                  <c:v>2.0528340339660001</c:v>
                </c:pt>
                <c:pt idx="20451">
                  <c:v>2.0529198646550002</c:v>
                </c:pt>
                <c:pt idx="20452">
                  <c:v>2.0530211925509998</c:v>
                </c:pt>
                <c:pt idx="20453">
                  <c:v>2.053150892258</c:v>
                </c:pt>
                <c:pt idx="20454">
                  <c:v>2.0533809661869999</c:v>
                </c:pt>
                <c:pt idx="20455">
                  <c:v>2.0534367561339999</c:v>
                </c:pt>
                <c:pt idx="20456">
                  <c:v>2.0534868240359998</c:v>
                </c:pt>
                <c:pt idx="20457">
                  <c:v>2.05353474617</c:v>
                </c:pt>
                <c:pt idx="20458">
                  <c:v>2.0535833835599999</c:v>
                </c:pt>
                <c:pt idx="20459">
                  <c:v>2.053632259369</c:v>
                </c:pt>
                <c:pt idx="20460">
                  <c:v>2.0536770820619998</c:v>
                </c:pt>
                <c:pt idx="20461">
                  <c:v>2.0537152290340002</c:v>
                </c:pt>
                <c:pt idx="20462">
                  <c:v>2.0537574291229999</c:v>
                </c:pt>
                <c:pt idx="20463">
                  <c:v>2.053794622421</c:v>
                </c:pt>
                <c:pt idx="20464">
                  <c:v>2.053833007813</c:v>
                </c:pt>
                <c:pt idx="20465">
                  <c:v>2.0538768768310001</c:v>
                </c:pt>
                <c:pt idx="20466">
                  <c:v>2.0539293289180001</c:v>
                </c:pt>
                <c:pt idx="20467">
                  <c:v>2.0539808273319999</c:v>
                </c:pt>
                <c:pt idx="20468">
                  <c:v>2.0540359020230001</c:v>
                </c:pt>
                <c:pt idx="20469">
                  <c:v>2.0540916919710002</c:v>
                </c:pt>
                <c:pt idx="20470">
                  <c:v>2.0544195175170001</c:v>
                </c:pt>
                <c:pt idx="20471">
                  <c:v>2.0545682907099998</c:v>
                </c:pt>
                <c:pt idx="20472">
                  <c:v>2.0546646118159999</c:v>
                </c:pt>
                <c:pt idx="20473">
                  <c:v>2.0547587871549999</c:v>
                </c:pt>
                <c:pt idx="20474">
                  <c:v>2.0548508167269999</c:v>
                </c:pt>
                <c:pt idx="20475">
                  <c:v>2.054938554764</c:v>
                </c:pt>
                <c:pt idx="20476">
                  <c:v>2.0550305843349999</c:v>
                </c:pt>
                <c:pt idx="20477">
                  <c:v>2.0551142692569999</c:v>
                </c:pt>
                <c:pt idx="20478">
                  <c:v>2.055192947388</c:v>
                </c:pt>
                <c:pt idx="20479">
                  <c:v>2.055273532867</c:v>
                </c:pt>
                <c:pt idx="20480">
                  <c:v>2.05535364151</c:v>
                </c:pt>
                <c:pt idx="20481">
                  <c:v>2.055550813675</c:v>
                </c:pt>
                <c:pt idx="20482">
                  <c:v>2.0556948184969999</c:v>
                </c:pt>
                <c:pt idx="20483">
                  <c:v>2.0557537078860002</c:v>
                </c:pt>
                <c:pt idx="20484">
                  <c:v>2.055808782578</c:v>
                </c:pt>
                <c:pt idx="20485">
                  <c:v>2.055852413177</c:v>
                </c:pt>
                <c:pt idx="20486">
                  <c:v>2.0558934211729998</c:v>
                </c:pt>
                <c:pt idx="20487">
                  <c:v>2.0559310913090001</c:v>
                </c:pt>
                <c:pt idx="20488">
                  <c:v>2.0559625625610001</c:v>
                </c:pt>
                <c:pt idx="20489">
                  <c:v>2.0559995174410002</c:v>
                </c:pt>
                <c:pt idx="20490">
                  <c:v>2.0560917854310001</c:v>
                </c:pt>
                <c:pt idx="20491">
                  <c:v>2.0561892986300001</c:v>
                </c:pt>
                <c:pt idx="20492">
                  <c:v>2.05628824234</c:v>
                </c:pt>
                <c:pt idx="20493">
                  <c:v>2.056356430054</c:v>
                </c:pt>
                <c:pt idx="20494">
                  <c:v>2.0564615726470001</c:v>
                </c:pt>
                <c:pt idx="20495">
                  <c:v>2.0567898750309999</c:v>
                </c:pt>
                <c:pt idx="20496">
                  <c:v>2.0568790435789999</c:v>
                </c:pt>
                <c:pt idx="20497">
                  <c:v>2.0569670200350001</c:v>
                </c:pt>
                <c:pt idx="20498">
                  <c:v>2.0570597648620002</c:v>
                </c:pt>
                <c:pt idx="20499">
                  <c:v>2.0571472644809998</c:v>
                </c:pt>
                <c:pt idx="20500">
                  <c:v>2.0572278499599999</c:v>
                </c:pt>
                <c:pt idx="20501">
                  <c:v>2.0573089122770001</c:v>
                </c:pt>
                <c:pt idx="20502">
                  <c:v>2.0574405193329999</c:v>
                </c:pt>
                <c:pt idx="20503">
                  <c:v>2.0577456951139999</c:v>
                </c:pt>
                <c:pt idx="20504">
                  <c:v>2.0578444004060001</c:v>
                </c:pt>
                <c:pt idx="20505">
                  <c:v>2.0579113960269999</c:v>
                </c:pt>
                <c:pt idx="20506">
                  <c:v>2.0579736232760002</c:v>
                </c:pt>
                <c:pt idx="20507">
                  <c:v>2.0580327510830001</c:v>
                </c:pt>
                <c:pt idx="20508">
                  <c:v>2.058114051819</c:v>
                </c:pt>
                <c:pt idx="20509">
                  <c:v>2.058339357376</c:v>
                </c:pt>
                <c:pt idx="20510">
                  <c:v>2.0585491657260002</c:v>
                </c:pt>
                <c:pt idx="20511">
                  <c:v>2.0587918758389998</c:v>
                </c:pt>
                <c:pt idx="20512">
                  <c:v>2.0588841438290002</c:v>
                </c:pt>
                <c:pt idx="20513">
                  <c:v>2.0589754581449999</c:v>
                </c:pt>
                <c:pt idx="20514">
                  <c:v>2.0590631961820001</c:v>
                </c:pt>
                <c:pt idx="20515">
                  <c:v>2.0590970516199998</c:v>
                </c:pt>
                <c:pt idx="20516">
                  <c:v>2.0591626167300001</c:v>
                </c:pt>
                <c:pt idx="20517">
                  <c:v>2.0592105388639999</c:v>
                </c:pt>
                <c:pt idx="20518">
                  <c:v>2.0592613220209999</c:v>
                </c:pt>
                <c:pt idx="20519">
                  <c:v>2.0593469142909999</c:v>
                </c:pt>
                <c:pt idx="20520">
                  <c:v>2.0594401359560002</c:v>
                </c:pt>
                <c:pt idx="20521">
                  <c:v>2.0595285892490001</c:v>
                </c:pt>
                <c:pt idx="20522">
                  <c:v>2.059828281403</c:v>
                </c:pt>
                <c:pt idx="20523">
                  <c:v>2.059934854507</c:v>
                </c:pt>
                <c:pt idx="20524">
                  <c:v>2.0600128173829999</c:v>
                </c:pt>
                <c:pt idx="20525">
                  <c:v>2.0600786209109998</c:v>
                </c:pt>
                <c:pt idx="20526">
                  <c:v>2.0604069232939999</c:v>
                </c:pt>
                <c:pt idx="20527">
                  <c:v>2.0605940818790001</c:v>
                </c:pt>
                <c:pt idx="20528">
                  <c:v>2.0606853961940002</c:v>
                </c:pt>
                <c:pt idx="20529">
                  <c:v>2.0607724189760002</c:v>
                </c:pt>
                <c:pt idx="20530">
                  <c:v>2.0608348846440001</c:v>
                </c:pt>
                <c:pt idx="20531">
                  <c:v>2.0609264373779999</c:v>
                </c:pt>
                <c:pt idx="20532">
                  <c:v>2.0612437725069999</c:v>
                </c:pt>
                <c:pt idx="20533">
                  <c:v>2.061369895935</c:v>
                </c:pt>
                <c:pt idx="20534">
                  <c:v>2.0614550113679999</c:v>
                </c:pt>
                <c:pt idx="20535">
                  <c:v>2.0615508556369999</c:v>
                </c:pt>
                <c:pt idx="20536">
                  <c:v>2.0616230964660001</c:v>
                </c:pt>
                <c:pt idx="20537">
                  <c:v>2.0617077350619999</c:v>
                </c:pt>
                <c:pt idx="20538">
                  <c:v>2.0617873668670001</c:v>
                </c:pt>
                <c:pt idx="20539">
                  <c:v>2.0619108676910001</c:v>
                </c:pt>
                <c:pt idx="20540">
                  <c:v>2.0622410774229998</c:v>
                </c:pt>
                <c:pt idx="20541">
                  <c:v>2.0623509883879998</c:v>
                </c:pt>
                <c:pt idx="20542">
                  <c:v>2.0624489784239999</c:v>
                </c:pt>
                <c:pt idx="20543">
                  <c:v>2.06249833107</c:v>
                </c:pt>
                <c:pt idx="20544">
                  <c:v>2.0625865459439998</c:v>
                </c:pt>
                <c:pt idx="20545">
                  <c:v>2.0626389980319999</c:v>
                </c:pt>
                <c:pt idx="20546">
                  <c:v>2.062688350677</c:v>
                </c:pt>
                <c:pt idx="20547">
                  <c:v>2.062730073929</c:v>
                </c:pt>
                <c:pt idx="20548">
                  <c:v>2.0627732276919999</c:v>
                </c:pt>
                <c:pt idx="20549">
                  <c:v>2.0628149509429998</c:v>
                </c:pt>
                <c:pt idx="20550">
                  <c:v>2.0628535747529999</c:v>
                </c:pt>
                <c:pt idx="20551">
                  <c:v>2.0628983974459998</c:v>
                </c:pt>
                <c:pt idx="20552">
                  <c:v>2.0629489421840002</c:v>
                </c:pt>
                <c:pt idx="20553">
                  <c:v>2.0629992485050002</c:v>
                </c:pt>
                <c:pt idx="20554">
                  <c:v>2.0630526542659999</c:v>
                </c:pt>
                <c:pt idx="20555">
                  <c:v>2.0631217956539998</c:v>
                </c:pt>
                <c:pt idx="20556">
                  <c:v>2.0634672641749998</c:v>
                </c:pt>
                <c:pt idx="20557">
                  <c:v>2.0635676383970001</c:v>
                </c:pt>
                <c:pt idx="20558">
                  <c:v>2.0635962486269999</c:v>
                </c:pt>
                <c:pt idx="20559">
                  <c:v>2.063666582108</c:v>
                </c:pt>
                <c:pt idx="20560">
                  <c:v>2.0637004375460002</c:v>
                </c:pt>
                <c:pt idx="20561">
                  <c:v>2.0637772083280002</c:v>
                </c:pt>
                <c:pt idx="20562">
                  <c:v>2.0638244152070002</c:v>
                </c:pt>
                <c:pt idx="20563">
                  <c:v>2.0638959407809998</c:v>
                </c:pt>
                <c:pt idx="20564">
                  <c:v>2.0639481544490001</c:v>
                </c:pt>
                <c:pt idx="20565">
                  <c:v>2.0640070438390001</c:v>
                </c:pt>
                <c:pt idx="20566">
                  <c:v>2.064066171646</c:v>
                </c:pt>
                <c:pt idx="20567">
                  <c:v>2.0641067028050002</c:v>
                </c:pt>
                <c:pt idx="20568">
                  <c:v>2.064173936844</c:v>
                </c:pt>
                <c:pt idx="20569">
                  <c:v>2.0642075538640001</c:v>
                </c:pt>
                <c:pt idx="20570">
                  <c:v>2.0643079280849999</c:v>
                </c:pt>
                <c:pt idx="20571">
                  <c:v>2.064395666122</c:v>
                </c:pt>
                <c:pt idx="20572">
                  <c:v>2.0647542476649998</c:v>
                </c:pt>
                <c:pt idx="20573">
                  <c:v>2.0648248195650001</c:v>
                </c:pt>
                <c:pt idx="20574">
                  <c:v>2.0649018287660001</c:v>
                </c:pt>
                <c:pt idx="20575">
                  <c:v>2.0649471282960001</c:v>
                </c:pt>
                <c:pt idx="20576">
                  <c:v>2.0650525093079999</c:v>
                </c:pt>
                <c:pt idx="20577">
                  <c:v>2.0651092529300001</c:v>
                </c:pt>
                <c:pt idx="20578">
                  <c:v>2.0651981830600001</c:v>
                </c:pt>
                <c:pt idx="20579">
                  <c:v>2.0655007362369999</c:v>
                </c:pt>
                <c:pt idx="20580">
                  <c:v>2.065799236298</c:v>
                </c:pt>
                <c:pt idx="20581">
                  <c:v>2.0661344528200001</c:v>
                </c:pt>
                <c:pt idx="20582">
                  <c:v>2.0662710666659998</c:v>
                </c:pt>
                <c:pt idx="20583">
                  <c:v>2.0663456916810001</c:v>
                </c:pt>
                <c:pt idx="20584">
                  <c:v>2.0666396617889999</c:v>
                </c:pt>
                <c:pt idx="20585">
                  <c:v>2.0666849613189999</c:v>
                </c:pt>
                <c:pt idx="20586">
                  <c:v>2.0667977333069998</c:v>
                </c:pt>
                <c:pt idx="20587">
                  <c:v>2.067037343979</c:v>
                </c:pt>
                <c:pt idx="20588">
                  <c:v>2.067142009735</c:v>
                </c:pt>
                <c:pt idx="20589">
                  <c:v>2.0673098564150001</c:v>
                </c:pt>
                <c:pt idx="20590">
                  <c:v>2.0675191879270001</c:v>
                </c:pt>
                <c:pt idx="20591">
                  <c:v>2.0678400993350001</c:v>
                </c:pt>
                <c:pt idx="20592">
                  <c:v>2.06818318367</c:v>
                </c:pt>
                <c:pt idx="20593">
                  <c:v>2.068352222443</c:v>
                </c:pt>
                <c:pt idx="20594">
                  <c:v>2.0684425830839999</c:v>
                </c:pt>
                <c:pt idx="20595">
                  <c:v>2.068465471268</c:v>
                </c:pt>
                <c:pt idx="20596">
                  <c:v>2.0685610771179999</c:v>
                </c:pt>
                <c:pt idx="20597">
                  <c:v>2.068612098694</c:v>
                </c:pt>
                <c:pt idx="20598">
                  <c:v>2.0686552524569999</c:v>
                </c:pt>
                <c:pt idx="20599">
                  <c:v>2.0687479972839999</c:v>
                </c:pt>
                <c:pt idx="20600">
                  <c:v>2.0688366889949998</c:v>
                </c:pt>
                <c:pt idx="20601">
                  <c:v>2.0689375400540002</c:v>
                </c:pt>
                <c:pt idx="20602">
                  <c:v>2.0691010952000002</c:v>
                </c:pt>
                <c:pt idx="20603">
                  <c:v>2.069197893143</c:v>
                </c:pt>
                <c:pt idx="20604">
                  <c:v>2.0693368911740002</c:v>
                </c:pt>
                <c:pt idx="20605">
                  <c:v>2.0694775581360001</c:v>
                </c:pt>
                <c:pt idx="20606">
                  <c:v>2.0697076320650001</c:v>
                </c:pt>
                <c:pt idx="20607">
                  <c:v>2.0698256492609999</c:v>
                </c:pt>
                <c:pt idx="20608">
                  <c:v>2.0699024200439999</c:v>
                </c:pt>
                <c:pt idx="20609">
                  <c:v>2.0700609683989999</c:v>
                </c:pt>
                <c:pt idx="20610">
                  <c:v>2.070340394974</c:v>
                </c:pt>
                <c:pt idx="20611">
                  <c:v>2.070563793182</c:v>
                </c:pt>
                <c:pt idx="20612">
                  <c:v>2.0706715583799999</c:v>
                </c:pt>
                <c:pt idx="20613">
                  <c:v>2.0708065032960001</c:v>
                </c:pt>
                <c:pt idx="20614">
                  <c:v>2.0711016654969998</c:v>
                </c:pt>
                <c:pt idx="20615">
                  <c:v>2.0714437961579999</c:v>
                </c:pt>
                <c:pt idx="20616">
                  <c:v>2.0716400146480001</c:v>
                </c:pt>
                <c:pt idx="20617">
                  <c:v>2.0716943740840001</c:v>
                </c:pt>
                <c:pt idx="20618">
                  <c:v>2.071746110916</c:v>
                </c:pt>
                <c:pt idx="20619">
                  <c:v>2.0717940330509999</c:v>
                </c:pt>
                <c:pt idx="20620">
                  <c:v>2.0718398094179999</c:v>
                </c:pt>
                <c:pt idx="20621">
                  <c:v>2.0718827247620002</c:v>
                </c:pt>
                <c:pt idx="20622">
                  <c:v>2.0719804763790002</c:v>
                </c:pt>
                <c:pt idx="20623">
                  <c:v>2.0721006393430002</c:v>
                </c:pt>
                <c:pt idx="20624">
                  <c:v>2.0724792480469998</c:v>
                </c:pt>
                <c:pt idx="20625">
                  <c:v>2.0725755691529999</c:v>
                </c:pt>
                <c:pt idx="20626">
                  <c:v>2.0726850032809998</c:v>
                </c:pt>
                <c:pt idx="20627">
                  <c:v>2.073043346405</c:v>
                </c:pt>
                <c:pt idx="20628">
                  <c:v>2.0732607841489998</c:v>
                </c:pt>
                <c:pt idx="20629">
                  <c:v>2.0733966827389998</c:v>
                </c:pt>
                <c:pt idx="20630">
                  <c:v>2.0736365318300001</c:v>
                </c:pt>
                <c:pt idx="20631">
                  <c:v>2.0739336013790002</c:v>
                </c:pt>
                <c:pt idx="20632">
                  <c:v>2.0740673542020001</c:v>
                </c:pt>
                <c:pt idx="20633">
                  <c:v>2.0741167068480002</c:v>
                </c:pt>
                <c:pt idx="20634">
                  <c:v>2.0741729736329999</c:v>
                </c:pt>
                <c:pt idx="20635">
                  <c:v>2.07430768013</c:v>
                </c:pt>
                <c:pt idx="20636">
                  <c:v>2.0744848251339998</c:v>
                </c:pt>
                <c:pt idx="20637">
                  <c:v>2.0745794773099999</c:v>
                </c:pt>
                <c:pt idx="20638">
                  <c:v>2.074670314789</c:v>
                </c:pt>
                <c:pt idx="20639">
                  <c:v>2.0747189521789999</c:v>
                </c:pt>
                <c:pt idx="20640">
                  <c:v>2.0747759342190002</c:v>
                </c:pt>
                <c:pt idx="20641">
                  <c:v>2.0748834609990001</c:v>
                </c:pt>
                <c:pt idx="20642">
                  <c:v>2.074919700623</c:v>
                </c:pt>
                <c:pt idx="20643">
                  <c:v>2.075008630753</c:v>
                </c:pt>
                <c:pt idx="20644">
                  <c:v>2.0750508308410001</c:v>
                </c:pt>
                <c:pt idx="20645">
                  <c:v>2.075137853622</c:v>
                </c:pt>
                <c:pt idx="20646">
                  <c:v>2.075189828873</c:v>
                </c:pt>
                <c:pt idx="20647">
                  <c:v>2.0752713680269999</c:v>
                </c:pt>
                <c:pt idx="20648">
                  <c:v>2.07532954216</c:v>
                </c:pt>
                <c:pt idx="20649">
                  <c:v>2.0753920078279999</c:v>
                </c:pt>
                <c:pt idx="20650">
                  <c:v>2.0754601955409999</c:v>
                </c:pt>
                <c:pt idx="20651">
                  <c:v>2.0755066871640002</c:v>
                </c:pt>
                <c:pt idx="20652">
                  <c:v>2.0755984783170001</c:v>
                </c:pt>
                <c:pt idx="20653">
                  <c:v>2.075746297836</c:v>
                </c:pt>
                <c:pt idx="20654">
                  <c:v>2.076067447662</c:v>
                </c:pt>
                <c:pt idx="20655">
                  <c:v>2.076187610626</c:v>
                </c:pt>
                <c:pt idx="20656">
                  <c:v>2.076253890991</c:v>
                </c:pt>
                <c:pt idx="20657">
                  <c:v>2.0762960910800001</c:v>
                </c:pt>
                <c:pt idx="20658">
                  <c:v>2.0763416290280001</c:v>
                </c:pt>
                <c:pt idx="20659">
                  <c:v>2.0763905048370002</c:v>
                </c:pt>
                <c:pt idx="20660">
                  <c:v>2.0764417648319999</c:v>
                </c:pt>
                <c:pt idx="20661">
                  <c:v>2.0764937400819998</c:v>
                </c:pt>
                <c:pt idx="20662">
                  <c:v>2.0765435695650001</c:v>
                </c:pt>
                <c:pt idx="20663">
                  <c:v>2.0765857696530001</c:v>
                </c:pt>
                <c:pt idx="20664">
                  <c:v>2.0766348838809998</c:v>
                </c:pt>
                <c:pt idx="20665">
                  <c:v>2.0766885280610001</c:v>
                </c:pt>
                <c:pt idx="20666">
                  <c:v>2.0767412185669998</c:v>
                </c:pt>
                <c:pt idx="20667">
                  <c:v>2.0767905712129999</c:v>
                </c:pt>
                <c:pt idx="20668">
                  <c:v>2.0768976211550001</c:v>
                </c:pt>
                <c:pt idx="20669">
                  <c:v>2.0770747661589999</c:v>
                </c:pt>
                <c:pt idx="20670">
                  <c:v>2.0772776603700001</c:v>
                </c:pt>
                <c:pt idx="20671">
                  <c:v>2.077355861664</c:v>
                </c:pt>
                <c:pt idx="20672">
                  <c:v>2.077406644821</c:v>
                </c:pt>
                <c:pt idx="20673">
                  <c:v>2.0774493217469998</c:v>
                </c:pt>
                <c:pt idx="20674">
                  <c:v>2.0775194168089999</c:v>
                </c:pt>
                <c:pt idx="20675">
                  <c:v>2.0775568485260001</c:v>
                </c:pt>
                <c:pt idx="20676">
                  <c:v>2.0776355266570001</c:v>
                </c:pt>
                <c:pt idx="20677">
                  <c:v>2.0776631832120001</c:v>
                </c:pt>
                <c:pt idx="20678">
                  <c:v>2.0777401924130001</c:v>
                </c:pt>
                <c:pt idx="20679">
                  <c:v>2.0777671337129999</c:v>
                </c:pt>
                <c:pt idx="20680">
                  <c:v>2.077865123749</c:v>
                </c:pt>
                <c:pt idx="20681">
                  <c:v>2.078071117401</c:v>
                </c:pt>
                <c:pt idx="20682">
                  <c:v>2.0781297683719999</c:v>
                </c:pt>
                <c:pt idx="20683">
                  <c:v>2.0781917572020001</c:v>
                </c:pt>
                <c:pt idx="20684">
                  <c:v>2.0783047676090001</c:v>
                </c:pt>
                <c:pt idx="20685">
                  <c:v>2.078356981277</c:v>
                </c:pt>
                <c:pt idx="20686">
                  <c:v>2.0784540176389998</c:v>
                </c:pt>
                <c:pt idx="20687">
                  <c:v>2.0784969329830001</c:v>
                </c:pt>
                <c:pt idx="20688">
                  <c:v>2.078534841537</c:v>
                </c:pt>
                <c:pt idx="20689">
                  <c:v>2.078573226929</c:v>
                </c:pt>
                <c:pt idx="20690">
                  <c:v>2.0786111354829999</c:v>
                </c:pt>
                <c:pt idx="20691">
                  <c:v>2.0786519050600001</c:v>
                </c:pt>
                <c:pt idx="20692">
                  <c:v>2.0786976814270002</c:v>
                </c:pt>
                <c:pt idx="20693">
                  <c:v>2.0787456035609999</c:v>
                </c:pt>
                <c:pt idx="20694">
                  <c:v>2.0787930488590001</c:v>
                </c:pt>
                <c:pt idx="20695">
                  <c:v>2.0788414478299999</c:v>
                </c:pt>
                <c:pt idx="20696">
                  <c:v>2.0788915157319998</c:v>
                </c:pt>
                <c:pt idx="20697">
                  <c:v>2.0789337158199999</c:v>
                </c:pt>
                <c:pt idx="20698">
                  <c:v>2.0789771080019999</c:v>
                </c:pt>
                <c:pt idx="20699">
                  <c:v>2.0790541172029999</c:v>
                </c:pt>
                <c:pt idx="20700">
                  <c:v>2.0792894363399999</c:v>
                </c:pt>
                <c:pt idx="20701">
                  <c:v>2.0793764591219999</c:v>
                </c:pt>
                <c:pt idx="20702">
                  <c:v>2.0794115066529999</c:v>
                </c:pt>
                <c:pt idx="20703">
                  <c:v>2.0794703960419998</c:v>
                </c:pt>
                <c:pt idx="20704">
                  <c:v>2.0795643329620002</c:v>
                </c:pt>
                <c:pt idx="20705">
                  <c:v>2.0796592235569999</c:v>
                </c:pt>
                <c:pt idx="20706">
                  <c:v>2.0797288417819999</c:v>
                </c:pt>
                <c:pt idx="20707">
                  <c:v>2.0797629356380001</c:v>
                </c:pt>
                <c:pt idx="20708">
                  <c:v>2.0798366069790002</c:v>
                </c:pt>
                <c:pt idx="20709">
                  <c:v>2.0799307823180002</c:v>
                </c:pt>
                <c:pt idx="20710">
                  <c:v>2.0800457000730002</c:v>
                </c:pt>
                <c:pt idx="20711">
                  <c:v>2.0801365375519998</c:v>
                </c:pt>
                <c:pt idx="20712">
                  <c:v>2.08047747612</c:v>
                </c:pt>
                <c:pt idx="20713">
                  <c:v>2.080557584763</c:v>
                </c:pt>
                <c:pt idx="20714">
                  <c:v>2.0806109905239998</c:v>
                </c:pt>
                <c:pt idx="20715">
                  <c:v>2.0806705951689999</c:v>
                </c:pt>
                <c:pt idx="20716">
                  <c:v>2.0807266235349999</c:v>
                </c:pt>
                <c:pt idx="20717">
                  <c:v>2.0807726383210001</c:v>
                </c:pt>
                <c:pt idx="20718">
                  <c:v>2.080819368362</c:v>
                </c:pt>
                <c:pt idx="20719">
                  <c:v>2.080864429474</c:v>
                </c:pt>
                <c:pt idx="20720">
                  <c:v>2.0809037685390002</c:v>
                </c:pt>
                <c:pt idx="20721">
                  <c:v>2.0809426307679999</c:v>
                </c:pt>
                <c:pt idx="20722">
                  <c:v>2.0810508728029999</c:v>
                </c:pt>
                <c:pt idx="20723">
                  <c:v>2.081375360489</c:v>
                </c:pt>
                <c:pt idx="20724">
                  <c:v>2.081404924393</c:v>
                </c:pt>
                <c:pt idx="20725">
                  <c:v>2.0814785957340001</c:v>
                </c:pt>
                <c:pt idx="20726">
                  <c:v>2.0815112590789999</c:v>
                </c:pt>
                <c:pt idx="20727">
                  <c:v>2.0815906524660002</c:v>
                </c:pt>
                <c:pt idx="20728">
                  <c:v>2.0816290378570002</c:v>
                </c:pt>
                <c:pt idx="20729">
                  <c:v>2.0817074775700002</c:v>
                </c:pt>
                <c:pt idx="20730">
                  <c:v>2.0817527771000002</c:v>
                </c:pt>
                <c:pt idx="20731">
                  <c:v>2.0818240642550001</c:v>
                </c:pt>
                <c:pt idx="20732">
                  <c:v>2.0818755626679999</c:v>
                </c:pt>
                <c:pt idx="20733">
                  <c:v>2.0819280147549999</c:v>
                </c:pt>
                <c:pt idx="20734">
                  <c:v>2.0819840431209999</c:v>
                </c:pt>
                <c:pt idx="20735">
                  <c:v>2.0820775032040002</c:v>
                </c:pt>
                <c:pt idx="20736">
                  <c:v>2.0822904109949998</c:v>
                </c:pt>
                <c:pt idx="20737">
                  <c:v>2.082350254059</c:v>
                </c:pt>
                <c:pt idx="20738">
                  <c:v>2.0824222564700001</c:v>
                </c:pt>
                <c:pt idx="20739">
                  <c:v>2.082529783249</c:v>
                </c:pt>
                <c:pt idx="20740">
                  <c:v>2.0826249122620002</c:v>
                </c:pt>
                <c:pt idx="20741">
                  <c:v>2.082706212997</c:v>
                </c:pt>
                <c:pt idx="20742">
                  <c:v>2.0830414295200002</c:v>
                </c:pt>
                <c:pt idx="20743">
                  <c:v>2.0832819938660001</c:v>
                </c:pt>
                <c:pt idx="20744">
                  <c:v>2.0836489200589998</c:v>
                </c:pt>
                <c:pt idx="20745">
                  <c:v>2.0837531089780001</c:v>
                </c:pt>
                <c:pt idx="20746">
                  <c:v>2.0838496685029999</c:v>
                </c:pt>
                <c:pt idx="20747">
                  <c:v>2.0839416980740002</c:v>
                </c:pt>
                <c:pt idx="20748">
                  <c:v>2.0842278003689998</c:v>
                </c:pt>
                <c:pt idx="20749">
                  <c:v>2.084303617477</c:v>
                </c:pt>
                <c:pt idx="20750">
                  <c:v>2.0843448638919999</c:v>
                </c:pt>
                <c:pt idx="20751">
                  <c:v>2.0844366550450002</c:v>
                </c:pt>
                <c:pt idx="20752">
                  <c:v>2.0844841003419998</c:v>
                </c:pt>
                <c:pt idx="20753">
                  <c:v>2.084523439407</c:v>
                </c:pt>
                <c:pt idx="20754">
                  <c:v>2.084568500519</c:v>
                </c:pt>
                <c:pt idx="20755">
                  <c:v>2.0846054553990001</c:v>
                </c:pt>
                <c:pt idx="20756">
                  <c:v>2.0846567153929998</c:v>
                </c:pt>
                <c:pt idx="20757">
                  <c:v>2.0847048759460001</c:v>
                </c:pt>
                <c:pt idx="20758">
                  <c:v>2.0848019123079999</c:v>
                </c:pt>
                <c:pt idx="20759">
                  <c:v>2.085114479065</c:v>
                </c:pt>
                <c:pt idx="20760">
                  <c:v>2.0854763984679998</c:v>
                </c:pt>
                <c:pt idx="20761">
                  <c:v>2.0856657028200001</c:v>
                </c:pt>
                <c:pt idx="20762">
                  <c:v>2.0857431888579998</c:v>
                </c:pt>
                <c:pt idx="20763">
                  <c:v>2.085822343826</c:v>
                </c:pt>
                <c:pt idx="20764">
                  <c:v>2.0859615802759999</c:v>
                </c:pt>
                <c:pt idx="20765">
                  <c:v>2.086041927338</c:v>
                </c:pt>
                <c:pt idx="20766">
                  <c:v>2.0861811637879999</c:v>
                </c:pt>
                <c:pt idx="20767">
                  <c:v>2.086317300797</c:v>
                </c:pt>
                <c:pt idx="20768">
                  <c:v>2.0866224765779999</c:v>
                </c:pt>
                <c:pt idx="20769">
                  <c:v>2.086814880371</c:v>
                </c:pt>
                <c:pt idx="20770">
                  <c:v>2.0868921279910002</c:v>
                </c:pt>
                <c:pt idx="20771">
                  <c:v>2.0869870185849999</c:v>
                </c:pt>
                <c:pt idx="20772">
                  <c:v>2.0870382785800001</c:v>
                </c:pt>
                <c:pt idx="20773">
                  <c:v>2.0870993137360001</c:v>
                </c:pt>
                <c:pt idx="20774">
                  <c:v>2.087147951126</c:v>
                </c:pt>
                <c:pt idx="20775">
                  <c:v>2.0871984958650001</c:v>
                </c:pt>
                <c:pt idx="20776">
                  <c:v>2.0872516632079998</c:v>
                </c:pt>
                <c:pt idx="20777">
                  <c:v>2.087301015854</c:v>
                </c:pt>
                <c:pt idx="20778">
                  <c:v>2.087346553802</c:v>
                </c:pt>
                <c:pt idx="20779">
                  <c:v>2.0874185562130001</c:v>
                </c:pt>
                <c:pt idx="20780">
                  <c:v>2.087494850159</c:v>
                </c:pt>
                <c:pt idx="20781">
                  <c:v>2.0876808166499998</c:v>
                </c:pt>
                <c:pt idx="20782">
                  <c:v>2.0880401134489999</c:v>
                </c:pt>
                <c:pt idx="20783">
                  <c:v>2.088256835938</c:v>
                </c:pt>
                <c:pt idx="20784">
                  <c:v>2.0884099006649999</c:v>
                </c:pt>
                <c:pt idx="20785">
                  <c:v>2.088497400284</c:v>
                </c:pt>
                <c:pt idx="20786">
                  <c:v>2.08859872818</c:v>
                </c:pt>
                <c:pt idx="20787">
                  <c:v>2.088673830032</c:v>
                </c:pt>
                <c:pt idx="20788">
                  <c:v>2.0887088775630001</c:v>
                </c:pt>
                <c:pt idx="20789">
                  <c:v>2.0887820720670001</c:v>
                </c:pt>
                <c:pt idx="20790">
                  <c:v>2.0888266563419999</c:v>
                </c:pt>
                <c:pt idx="20791">
                  <c:v>2.0888869762420001</c:v>
                </c:pt>
                <c:pt idx="20792">
                  <c:v>2.0889363288879998</c:v>
                </c:pt>
                <c:pt idx="20793">
                  <c:v>2.0889816284179998</c:v>
                </c:pt>
                <c:pt idx="20794">
                  <c:v>2.0890769958500002</c:v>
                </c:pt>
                <c:pt idx="20795">
                  <c:v>2.0892179012300001</c:v>
                </c:pt>
                <c:pt idx="20796">
                  <c:v>2.0893957614900001</c:v>
                </c:pt>
                <c:pt idx="20797">
                  <c:v>2.0894451141360002</c:v>
                </c:pt>
                <c:pt idx="20798">
                  <c:v>2.089536905289</c:v>
                </c:pt>
                <c:pt idx="20799">
                  <c:v>2.089583873749</c:v>
                </c:pt>
                <c:pt idx="20800">
                  <c:v>2.0896372795099998</c:v>
                </c:pt>
                <c:pt idx="20801">
                  <c:v>2.089733839035</c:v>
                </c:pt>
                <c:pt idx="20802">
                  <c:v>2.0900363922120002</c:v>
                </c:pt>
                <c:pt idx="20803">
                  <c:v>2.0901932716370002</c:v>
                </c:pt>
                <c:pt idx="20804">
                  <c:v>2.0902915000919999</c:v>
                </c:pt>
                <c:pt idx="20805">
                  <c:v>2.0906226634979999</c:v>
                </c:pt>
                <c:pt idx="20806">
                  <c:v>2.0908749103550002</c:v>
                </c:pt>
                <c:pt idx="20807">
                  <c:v>2.0909211635589999</c:v>
                </c:pt>
                <c:pt idx="20808">
                  <c:v>2.0909714698789998</c:v>
                </c:pt>
                <c:pt idx="20809">
                  <c:v>2.0910184383389998</c:v>
                </c:pt>
                <c:pt idx="20810">
                  <c:v>2.0911083221440001</c:v>
                </c:pt>
                <c:pt idx="20811">
                  <c:v>2.0911571979520001</c:v>
                </c:pt>
                <c:pt idx="20812">
                  <c:v>2.0912005901340001</c:v>
                </c:pt>
                <c:pt idx="20813">
                  <c:v>2.0912644863129999</c:v>
                </c:pt>
                <c:pt idx="20814">
                  <c:v>2.0913219451899998</c:v>
                </c:pt>
                <c:pt idx="20815">
                  <c:v>2.0913772583010002</c:v>
                </c:pt>
                <c:pt idx="20816">
                  <c:v>2.0915033817289999</c:v>
                </c:pt>
                <c:pt idx="20817">
                  <c:v>2.0917978286740002</c:v>
                </c:pt>
                <c:pt idx="20818">
                  <c:v>2.0918958187099999</c:v>
                </c:pt>
                <c:pt idx="20819">
                  <c:v>2.091986894608</c:v>
                </c:pt>
                <c:pt idx="20820">
                  <c:v>2.0920853614810002</c:v>
                </c:pt>
                <c:pt idx="20821">
                  <c:v>2.0921831130980002</c:v>
                </c:pt>
                <c:pt idx="20822">
                  <c:v>2.0922286510469998</c:v>
                </c:pt>
                <c:pt idx="20823">
                  <c:v>2.0922832489009999</c:v>
                </c:pt>
                <c:pt idx="20824">
                  <c:v>2.092323541641</c:v>
                </c:pt>
                <c:pt idx="20825">
                  <c:v>2.0923876762389999</c:v>
                </c:pt>
                <c:pt idx="20826">
                  <c:v>2.09242105484</c:v>
                </c:pt>
                <c:pt idx="20827">
                  <c:v>2.0924930572510001</c:v>
                </c:pt>
                <c:pt idx="20828">
                  <c:v>2.092586755753</c:v>
                </c:pt>
                <c:pt idx="20829">
                  <c:v>2.092667341232</c:v>
                </c:pt>
                <c:pt idx="20830">
                  <c:v>2.0929663181299998</c:v>
                </c:pt>
                <c:pt idx="20831">
                  <c:v>2.093029737473</c:v>
                </c:pt>
                <c:pt idx="20832">
                  <c:v>2.0933632850650001</c:v>
                </c:pt>
                <c:pt idx="20833">
                  <c:v>2.0934939384460001</c:v>
                </c:pt>
                <c:pt idx="20834">
                  <c:v>2.0935733318329999</c:v>
                </c:pt>
                <c:pt idx="20835">
                  <c:v>2.0936741828919998</c:v>
                </c:pt>
                <c:pt idx="20836">
                  <c:v>2.093734264374</c:v>
                </c:pt>
                <c:pt idx="20837">
                  <c:v>2.093828678131</c:v>
                </c:pt>
                <c:pt idx="20838">
                  <c:v>2.0939028263089998</c:v>
                </c:pt>
                <c:pt idx="20839">
                  <c:v>2.0941433906559999</c:v>
                </c:pt>
                <c:pt idx="20840">
                  <c:v>2.0942161083220001</c:v>
                </c:pt>
                <c:pt idx="20841">
                  <c:v>2.094262599945</c:v>
                </c:pt>
                <c:pt idx="20842">
                  <c:v>2.0943276882170001</c:v>
                </c:pt>
                <c:pt idx="20843">
                  <c:v>2.0943944454190002</c:v>
                </c:pt>
                <c:pt idx="20844">
                  <c:v>2.0944538116459999</c:v>
                </c:pt>
                <c:pt idx="20845">
                  <c:v>2.0945317745210001</c:v>
                </c:pt>
                <c:pt idx="20846">
                  <c:v>2.094583749771</c:v>
                </c:pt>
                <c:pt idx="20847">
                  <c:v>2.0946717262269998</c:v>
                </c:pt>
                <c:pt idx="20848">
                  <c:v>2.0947122573849999</c:v>
                </c:pt>
                <c:pt idx="20849">
                  <c:v>2.0947937965390002</c:v>
                </c:pt>
                <c:pt idx="20850">
                  <c:v>2.0948235988619999</c:v>
                </c:pt>
                <c:pt idx="20851">
                  <c:v>2.0948948860169998</c:v>
                </c:pt>
                <c:pt idx="20852">
                  <c:v>2.0949840545649998</c:v>
                </c:pt>
                <c:pt idx="20853">
                  <c:v>2.0952153205870001</c:v>
                </c:pt>
                <c:pt idx="20854">
                  <c:v>2.0952751636509999</c:v>
                </c:pt>
                <c:pt idx="20855">
                  <c:v>2.0953338146210001</c:v>
                </c:pt>
                <c:pt idx="20856">
                  <c:v>2.09539103508</c:v>
                </c:pt>
                <c:pt idx="20857">
                  <c:v>2.0954463481899999</c:v>
                </c:pt>
                <c:pt idx="20858">
                  <c:v>2.0955011844640001</c:v>
                </c:pt>
                <c:pt idx="20859">
                  <c:v>2.0955553054810001</c:v>
                </c:pt>
                <c:pt idx="20860">
                  <c:v>2.0955996513369999</c:v>
                </c:pt>
                <c:pt idx="20861">
                  <c:v>2.095636844635</c:v>
                </c:pt>
                <c:pt idx="20862">
                  <c:v>2.0956766605379999</c:v>
                </c:pt>
                <c:pt idx="20863">
                  <c:v>2.0957114696499999</c:v>
                </c:pt>
                <c:pt idx="20864">
                  <c:v>2.0957496166229999</c:v>
                </c:pt>
                <c:pt idx="20865">
                  <c:v>2.0957942008970001</c:v>
                </c:pt>
                <c:pt idx="20866">
                  <c:v>2.0958397388460002</c:v>
                </c:pt>
                <c:pt idx="20867">
                  <c:v>2.095889806747</c:v>
                </c:pt>
                <c:pt idx="20868">
                  <c:v>2.095938682556</c:v>
                </c:pt>
                <c:pt idx="20869">
                  <c:v>2.0959880352020002</c:v>
                </c:pt>
                <c:pt idx="20870">
                  <c:v>2.0960326194759999</c:v>
                </c:pt>
                <c:pt idx="20871">
                  <c:v>2.096085071564</c:v>
                </c:pt>
                <c:pt idx="20872">
                  <c:v>2.0961284637449999</c:v>
                </c:pt>
                <c:pt idx="20873">
                  <c:v>2.0961804389949998</c:v>
                </c:pt>
                <c:pt idx="20874">
                  <c:v>2.0964238643650002</c:v>
                </c:pt>
                <c:pt idx="20875">
                  <c:v>2.0965356826780002</c:v>
                </c:pt>
                <c:pt idx="20876">
                  <c:v>2.0965683460240001</c:v>
                </c:pt>
                <c:pt idx="20877">
                  <c:v>2.0966525077820002</c:v>
                </c:pt>
                <c:pt idx="20878">
                  <c:v>2.096693754196</c:v>
                </c:pt>
                <c:pt idx="20879">
                  <c:v>2.0967729091640002</c:v>
                </c:pt>
                <c:pt idx="20880">
                  <c:v>2.096821069717</c:v>
                </c:pt>
                <c:pt idx="20881">
                  <c:v>2.0968885421749999</c:v>
                </c:pt>
                <c:pt idx="20882">
                  <c:v>2.0969445705409999</c:v>
                </c:pt>
                <c:pt idx="20883">
                  <c:v>2.097003936768</c:v>
                </c:pt>
                <c:pt idx="20884">
                  <c:v>2.0970623493190002</c:v>
                </c:pt>
                <c:pt idx="20885">
                  <c:v>2.097159385681</c:v>
                </c:pt>
                <c:pt idx="20886">
                  <c:v>2.0972626209260001</c:v>
                </c:pt>
                <c:pt idx="20887">
                  <c:v>2.0975034236910002</c:v>
                </c:pt>
                <c:pt idx="20888">
                  <c:v>2.0976045131680001</c:v>
                </c:pt>
                <c:pt idx="20889">
                  <c:v>2.0976643562319999</c:v>
                </c:pt>
                <c:pt idx="20890">
                  <c:v>2.0977182388309998</c:v>
                </c:pt>
                <c:pt idx="20891">
                  <c:v>2.0978074073789998</c:v>
                </c:pt>
                <c:pt idx="20892">
                  <c:v>2.0978765487670001</c:v>
                </c:pt>
                <c:pt idx="20893">
                  <c:v>2.0979323387150002</c:v>
                </c:pt>
                <c:pt idx="20894">
                  <c:v>2.0979874134059999</c:v>
                </c:pt>
                <c:pt idx="20895">
                  <c:v>2.0980908870700001</c:v>
                </c:pt>
                <c:pt idx="20896">
                  <c:v>2.0983672142029999</c:v>
                </c:pt>
                <c:pt idx="20897">
                  <c:v>2.098606586456</c:v>
                </c:pt>
                <c:pt idx="20898">
                  <c:v>2.0986931324009999</c:v>
                </c:pt>
                <c:pt idx="20899">
                  <c:v>2.0987296104430002</c:v>
                </c:pt>
                <c:pt idx="20900">
                  <c:v>2.0988011360169998</c:v>
                </c:pt>
                <c:pt idx="20901">
                  <c:v>2.0988354682920001</c:v>
                </c:pt>
                <c:pt idx="20902">
                  <c:v>2.098913669586</c:v>
                </c:pt>
                <c:pt idx="20903">
                  <c:v>2.0989480018619999</c:v>
                </c:pt>
                <c:pt idx="20904">
                  <c:v>2.099025249481</c:v>
                </c:pt>
                <c:pt idx="20905">
                  <c:v>2.0990569591520001</c:v>
                </c:pt>
                <c:pt idx="20906">
                  <c:v>2.099128246307</c:v>
                </c:pt>
                <c:pt idx="20907">
                  <c:v>2.09916806221</c:v>
                </c:pt>
                <c:pt idx="20908">
                  <c:v>2.099224090576</c:v>
                </c:pt>
                <c:pt idx="20909">
                  <c:v>2.0995268821719999</c:v>
                </c:pt>
                <c:pt idx="20910">
                  <c:v>2.099581241608</c:v>
                </c:pt>
                <c:pt idx="20911">
                  <c:v>2.0996522903439998</c:v>
                </c:pt>
                <c:pt idx="20912">
                  <c:v>2.0996892452239999</c:v>
                </c:pt>
                <c:pt idx="20913">
                  <c:v>2.0997326374049998</c:v>
                </c:pt>
                <c:pt idx="20914">
                  <c:v>2.0997798442839999</c:v>
                </c:pt>
                <c:pt idx="20915">
                  <c:v>2.0998284816739998</c:v>
                </c:pt>
                <c:pt idx="20916">
                  <c:v>2.0998697280880001</c:v>
                </c:pt>
                <c:pt idx="20917">
                  <c:v>2.0999166965480001</c:v>
                </c:pt>
                <c:pt idx="20918">
                  <c:v>2.0999655723570001</c:v>
                </c:pt>
                <c:pt idx="20919">
                  <c:v>2.1000118255619999</c:v>
                </c:pt>
                <c:pt idx="20920">
                  <c:v>2.1000542640690001</c:v>
                </c:pt>
                <c:pt idx="20921">
                  <c:v>2.1000995635990001</c:v>
                </c:pt>
                <c:pt idx="20922">
                  <c:v>2.1001403331759998</c:v>
                </c:pt>
                <c:pt idx="20923">
                  <c:v>2.1001758575439999</c:v>
                </c:pt>
                <c:pt idx="20924">
                  <c:v>2.100214481354</c:v>
                </c:pt>
                <c:pt idx="20925">
                  <c:v>2.1002547740940001</c:v>
                </c:pt>
                <c:pt idx="20926">
                  <c:v>2.1003029346469999</c:v>
                </c:pt>
                <c:pt idx="20927">
                  <c:v>2.1004078388209999</c:v>
                </c:pt>
                <c:pt idx="20928">
                  <c:v>2.1007015705110001</c:v>
                </c:pt>
                <c:pt idx="20929">
                  <c:v>2.1008529663090001</c:v>
                </c:pt>
                <c:pt idx="20930">
                  <c:v>2.1009380817409999</c:v>
                </c:pt>
                <c:pt idx="20931">
                  <c:v>2.1009831428529999</c:v>
                </c:pt>
                <c:pt idx="20932">
                  <c:v>2.101035833359</c:v>
                </c:pt>
                <c:pt idx="20933">
                  <c:v>2.1011381149289998</c:v>
                </c:pt>
                <c:pt idx="20934">
                  <c:v>2.1011681556699999</c:v>
                </c:pt>
                <c:pt idx="20935">
                  <c:v>2.1012384891510001</c:v>
                </c:pt>
                <c:pt idx="20936">
                  <c:v>2.1013364791870002</c:v>
                </c:pt>
                <c:pt idx="20937">
                  <c:v>2.101422786713</c:v>
                </c:pt>
                <c:pt idx="20938">
                  <c:v>2.1017374992370002</c:v>
                </c:pt>
                <c:pt idx="20939">
                  <c:v>2.1019752025599998</c:v>
                </c:pt>
                <c:pt idx="20940">
                  <c:v>2.1020748615259999</c:v>
                </c:pt>
                <c:pt idx="20941">
                  <c:v>2.102152109146</c:v>
                </c:pt>
                <c:pt idx="20942">
                  <c:v>2.1022944450379999</c:v>
                </c:pt>
                <c:pt idx="20943">
                  <c:v>2.1024320125579998</c:v>
                </c:pt>
                <c:pt idx="20944">
                  <c:v>2.1027507781980002</c:v>
                </c:pt>
                <c:pt idx="20945">
                  <c:v>2.1028645038599998</c:v>
                </c:pt>
                <c:pt idx="20946">
                  <c:v>2.1029233932500002</c:v>
                </c:pt>
                <c:pt idx="20947">
                  <c:v>2.1029703617100002</c:v>
                </c:pt>
                <c:pt idx="20948">
                  <c:v>2.1030211448670002</c:v>
                </c:pt>
                <c:pt idx="20949">
                  <c:v>2.1030619144439999</c:v>
                </c:pt>
                <c:pt idx="20950">
                  <c:v>2.1031033992769999</c:v>
                </c:pt>
                <c:pt idx="20951">
                  <c:v>2.1031422615049999</c:v>
                </c:pt>
                <c:pt idx="20952">
                  <c:v>2.1031885147090001</c:v>
                </c:pt>
                <c:pt idx="20953">
                  <c:v>2.103243589401</c:v>
                </c:pt>
                <c:pt idx="20954">
                  <c:v>2.1033427715299999</c:v>
                </c:pt>
                <c:pt idx="20955">
                  <c:v>2.1034169197080002</c:v>
                </c:pt>
                <c:pt idx="20956">
                  <c:v>2.1037063598630001</c:v>
                </c:pt>
                <c:pt idx="20957">
                  <c:v>2.1037452220919999</c:v>
                </c:pt>
                <c:pt idx="20958">
                  <c:v>2.1038019657140001</c:v>
                </c:pt>
                <c:pt idx="20959">
                  <c:v>2.1038494110110002</c:v>
                </c:pt>
                <c:pt idx="20960">
                  <c:v>2.1038961410520001</c:v>
                </c:pt>
                <c:pt idx="20961">
                  <c:v>2.1039605140690001</c:v>
                </c:pt>
                <c:pt idx="20962">
                  <c:v>2.1040000915529999</c:v>
                </c:pt>
                <c:pt idx="20963">
                  <c:v>2.1040704250340001</c:v>
                </c:pt>
                <c:pt idx="20964">
                  <c:v>2.1041009426119999</c:v>
                </c:pt>
                <c:pt idx="20965">
                  <c:v>2.1041767597200001</c:v>
                </c:pt>
                <c:pt idx="20966">
                  <c:v>2.1042041778559999</c:v>
                </c:pt>
                <c:pt idx="20967">
                  <c:v>2.104310750961</c:v>
                </c:pt>
                <c:pt idx="20968">
                  <c:v>2.1043748855589999</c:v>
                </c:pt>
                <c:pt idx="20969">
                  <c:v>2.1044664382930001</c:v>
                </c:pt>
                <c:pt idx="20970">
                  <c:v>2.1046118736269999</c:v>
                </c:pt>
                <c:pt idx="20971">
                  <c:v>2.1048927307129999</c:v>
                </c:pt>
                <c:pt idx="20972">
                  <c:v>2.1050360202789999</c:v>
                </c:pt>
                <c:pt idx="20973">
                  <c:v>2.1053357124329999</c:v>
                </c:pt>
                <c:pt idx="20974">
                  <c:v>2.1056625843050001</c:v>
                </c:pt>
                <c:pt idx="20975">
                  <c:v>2.1058893203740001</c:v>
                </c:pt>
                <c:pt idx="20976">
                  <c:v>2.1060085296629998</c:v>
                </c:pt>
                <c:pt idx="20977">
                  <c:v>2.106274366379</c:v>
                </c:pt>
                <c:pt idx="20978">
                  <c:v>2.1063785552979999</c:v>
                </c:pt>
                <c:pt idx="20979">
                  <c:v>2.1064860820770002</c:v>
                </c:pt>
                <c:pt idx="20980">
                  <c:v>2.1068179607389999</c:v>
                </c:pt>
                <c:pt idx="20981">
                  <c:v>2.1069338321690001</c:v>
                </c:pt>
                <c:pt idx="20982">
                  <c:v>2.1069908142089999</c:v>
                </c:pt>
                <c:pt idx="20983">
                  <c:v>2.1070375442499998</c:v>
                </c:pt>
                <c:pt idx="20984">
                  <c:v>2.107085227966</c:v>
                </c:pt>
                <c:pt idx="20985">
                  <c:v>2.1071319580079999</c:v>
                </c:pt>
                <c:pt idx="20986">
                  <c:v>2.1071772575379999</c:v>
                </c:pt>
                <c:pt idx="20987">
                  <c:v>2.1072187423709998</c:v>
                </c:pt>
                <c:pt idx="20988">
                  <c:v>2.1072618961330001</c:v>
                </c:pt>
                <c:pt idx="20989">
                  <c:v>2.1073055267330001</c:v>
                </c:pt>
                <c:pt idx="20990">
                  <c:v>2.1073474884030001</c:v>
                </c:pt>
                <c:pt idx="20991">
                  <c:v>2.1074385643009999</c:v>
                </c:pt>
                <c:pt idx="20992">
                  <c:v>2.1074814796450001</c:v>
                </c:pt>
                <c:pt idx="20993">
                  <c:v>2.1075239181519998</c:v>
                </c:pt>
                <c:pt idx="20994">
                  <c:v>2.1075952053070002</c:v>
                </c:pt>
                <c:pt idx="20995">
                  <c:v>2.107944965363</c:v>
                </c:pt>
                <c:pt idx="20996">
                  <c:v>2.1080281734469999</c:v>
                </c:pt>
                <c:pt idx="20997">
                  <c:v>2.1081099510189998</c:v>
                </c:pt>
                <c:pt idx="20998">
                  <c:v>2.1081922054289999</c:v>
                </c:pt>
                <c:pt idx="20999">
                  <c:v>2.1083335876459999</c:v>
                </c:pt>
                <c:pt idx="21000">
                  <c:v>2.1085054874420002</c:v>
                </c:pt>
                <c:pt idx="21001">
                  <c:v>2.1086227893829999</c:v>
                </c:pt>
                <c:pt idx="21002">
                  <c:v>2.1087934970859998</c:v>
                </c:pt>
                <c:pt idx="21003">
                  <c:v>2.1090691089629998</c:v>
                </c:pt>
                <c:pt idx="21004">
                  <c:v>2.1091563701629998</c:v>
                </c:pt>
                <c:pt idx="21005">
                  <c:v>2.1092433929440002</c:v>
                </c:pt>
                <c:pt idx="21006">
                  <c:v>2.1093337535860002</c:v>
                </c:pt>
                <c:pt idx="21007">
                  <c:v>2.1094398498540001</c:v>
                </c:pt>
                <c:pt idx="21008">
                  <c:v>2.1096007823940002</c:v>
                </c:pt>
                <c:pt idx="21009">
                  <c:v>2.109739542007</c:v>
                </c:pt>
                <c:pt idx="21010">
                  <c:v>2.10981965065</c:v>
                </c:pt>
                <c:pt idx="21011">
                  <c:v>2.1099090576170001</c:v>
                </c:pt>
                <c:pt idx="21012">
                  <c:v>2.1099705696109998</c:v>
                </c:pt>
                <c:pt idx="21013">
                  <c:v>2.1099982261660002</c:v>
                </c:pt>
                <c:pt idx="21014">
                  <c:v>2.1100790500639999</c:v>
                </c:pt>
                <c:pt idx="21015">
                  <c:v>2.110165119171</c:v>
                </c:pt>
                <c:pt idx="21016">
                  <c:v>2.110445737839</c:v>
                </c:pt>
                <c:pt idx="21017">
                  <c:v>2.1105482578279999</c:v>
                </c:pt>
                <c:pt idx="21018">
                  <c:v>2.110602617264</c:v>
                </c:pt>
                <c:pt idx="21019">
                  <c:v>2.1106557846070002</c:v>
                </c:pt>
                <c:pt idx="21020">
                  <c:v>2.1107096672060002</c:v>
                </c:pt>
                <c:pt idx="21021">
                  <c:v>2.1107654571530001</c:v>
                </c:pt>
                <c:pt idx="21022">
                  <c:v>2.1108162403109998</c:v>
                </c:pt>
                <c:pt idx="21023">
                  <c:v>2.1108734607700002</c:v>
                </c:pt>
                <c:pt idx="21024">
                  <c:v>2.1109194755549998</c:v>
                </c:pt>
                <c:pt idx="21025">
                  <c:v>2.110960245132</c:v>
                </c:pt>
                <c:pt idx="21026">
                  <c:v>2.1109986305240001</c:v>
                </c:pt>
                <c:pt idx="21027">
                  <c:v>2.1110320091250001</c:v>
                </c:pt>
                <c:pt idx="21028">
                  <c:v>2.1110663413999999</c:v>
                </c:pt>
                <c:pt idx="21029">
                  <c:v>2.1111073493960002</c:v>
                </c:pt>
                <c:pt idx="21030">
                  <c:v>2.1111540794370001</c:v>
                </c:pt>
                <c:pt idx="21031">
                  <c:v>2.1111993789670001</c:v>
                </c:pt>
                <c:pt idx="21032">
                  <c:v>2.111251354218</c:v>
                </c:pt>
                <c:pt idx="21033">
                  <c:v>2.111305475235</c:v>
                </c:pt>
                <c:pt idx="21034">
                  <c:v>2.111357688904</c:v>
                </c:pt>
                <c:pt idx="21035">
                  <c:v>2.1114127635959998</c:v>
                </c:pt>
                <c:pt idx="21036">
                  <c:v>2.1114840507510002</c:v>
                </c:pt>
                <c:pt idx="21037">
                  <c:v>2.1117312908170001</c:v>
                </c:pt>
                <c:pt idx="21038">
                  <c:v>2.1117768287660001</c:v>
                </c:pt>
                <c:pt idx="21039">
                  <c:v>2.1118469238280002</c:v>
                </c:pt>
                <c:pt idx="21040">
                  <c:v>2.1118900775910001</c:v>
                </c:pt>
                <c:pt idx="21041">
                  <c:v>2.111974954605</c:v>
                </c:pt>
                <c:pt idx="21042">
                  <c:v>2.112023830414</c:v>
                </c:pt>
                <c:pt idx="21043">
                  <c:v>2.1121194362639999</c:v>
                </c:pt>
                <c:pt idx="21044">
                  <c:v>2.1121711730960002</c:v>
                </c:pt>
                <c:pt idx="21045">
                  <c:v>2.1122603416439998</c:v>
                </c:pt>
                <c:pt idx="21046">
                  <c:v>2.112313508987</c:v>
                </c:pt>
                <c:pt idx="21047">
                  <c:v>2.1123914718629999</c:v>
                </c:pt>
                <c:pt idx="21048">
                  <c:v>2.1124491691589999</c:v>
                </c:pt>
                <c:pt idx="21049">
                  <c:v>2.1125128269200002</c:v>
                </c:pt>
                <c:pt idx="21050">
                  <c:v>2.112576723099</c:v>
                </c:pt>
                <c:pt idx="21051">
                  <c:v>2.1126296520230001</c:v>
                </c:pt>
                <c:pt idx="21052">
                  <c:v>2.1126976013180001</c:v>
                </c:pt>
                <c:pt idx="21053">
                  <c:v>2.1127314567569999</c:v>
                </c:pt>
                <c:pt idx="21054">
                  <c:v>2.1128249168400002</c:v>
                </c:pt>
                <c:pt idx="21055">
                  <c:v>2.1130759716030001</c:v>
                </c:pt>
                <c:pt idx="21056">
                  <c:v>2.1131196022030001</c:v>
                </c:pt>
                <c:pt idx="21057">
                  <c:v>2.1131639480589999</c:v>
                </c:pt>
                <c:pt idx="21058">
                  <c:v>2.1132111549379999</c:v>
                </c:pt>
                <c:pt idx="21059">
                  <c:v>2.1132662296300002</c:v>
                </c:pt>
                <c:pt idx="21060">
                  <c:v>2.113311052322</c:v>
                </c:pt>
                <c:pt idx="21061">
                  <c:v>2.1133618354800001</c:v>
                </c:pt>
                <c:pt idx="21062">
                  <c:v>2.1134095191959998</c:v>
                </c:pt>
                <c:pt idx="21063">
                  <c:v>2.1134529113770002</c:v>
                </c:pt>
                <c:pt idx="21064">
                  <c:v>2.1134934425349998</c:v>
                </c:pt>
                <c:pt idx="21065">
                  <c:v>2.1135389804839999</c:v>
                </c:pt>
                <c:pt idx="21066">
                  <c:v>2.1135785579680002</c:v>
                </c:pt>
                <c:pt idx="21067">
                  <c:v>2.1136157512659999</c:v>
                </c:pt>
                <c:pt idx="21068">
                  <c:v>2.1136608123779999</c:v>
                </c:pt>
                <c:pt idx="21069">
                  <c:v>2.113701581955</c:v>
                </c:pt>
                <c:pt idx="21070">
                  <c:v>2.113745212555</c:v>
                </c:pt>
                <c:pt idx="21071">
                  <c:v>2.1137948036190002</c:v>
                </c:pt>
                <c:pt idx="21072">
                  <c:v>2.1138870716090001</c:v>
                </c:pt>
                <c:pt idx="21073">
                  <c:v>2.113959789276</c:v>
                </c:pt>
                <c:pt idx="21074">
                  <c:v>2.1140944957730001</c:v>
                </c:pt>
                <c:pt idx="21075">
                  <c:v>2.1142849922179998</c:v>
                </c:pt>
                <c:pt idx="21076">
                  <c:v>2.1143636703489999</c:v>
                </c:pt>
                <c:pt idx="21077">
                  <c:v>2.1144123077389998</c:v>
                </c:pt>
                <c:pt idx="21078">
                  <c:v>2.1144611835479998</c:v>
                </c:pt>
                <c:pt idx="21079">
                  <c:v>2.1145339012150002</c:v>
                </c:pt>
                <c:pt idx="21080">
                  <c:v>2.114575147629</c:v>
                </c:pt>
                <c:pt idx="21081">
                  <c:v>2.1146533489229999</c:v>
                </c:pt>
                <c:pt idx="21082">
                  <c:v>2.114685297012</c:v>
                </c:pt>
                <c:pt idx="21083">
                  <c:v>2.1147644519809998</c:v>
                </c:pt>
                <c:pt idx="21084">
                  <c:v>2.1147992610930002</c:v>
                </c:pt>
                <c:pt idx="21085">
                  <c:v>2.114870071411</c:v>
                </c:pt>
                <c:pt idx="21086">
                  <c:v>2.114960432053</c:v>
                </c:pt>
                <c:pt idx="21087">
                  <c:v>2.1152164936069999</c:v>
                </c:pt>
                <c:pt idx="21088">
                  <c:v>2.1153361797330001</c:v>
                </c:pt>
                <c:pt idx="21089">
                  <c:v>2.115452289581</c:v>
                </c:pt>
                <c:pt idx="21090">
                  <c:v>2.115571022034</c:v>
                </c:pt>
                <c:pt idx="21091">
                  <c:v>2.1158506870270002</c:v>
                </c:pt>
                <c:pt idx="21092">
                  <c:v>2.116019248962</c:v>
                </c:pt>
                <c:pt idx="21093">
                  <c:v>2.116134166718</c:v>
                </c:pt>
                <c:pt idx="21094">
                  <c:v>2.1164700984949998</c:v>
                </c:pt>
                <c:pt idx="21095">
                  <c:v>2.1165478229520001</c:v>
                </c:pt>
                <c:pt idx="21096">
                  <c:v>2.1166310310359999</c:v>
                </c:pt>
                <c:pt idx="21097">
                  <c:v>2.1167092323299999</c:v>
                </c:pt>
                <c:pt idx="21098">
                  <c:v>2.1167972087860001</c:v>
                </c:pt>
                <c:pt idx="21099">
                  <c:v>2.116884231567</c:v>
                </c:pt>
                <c:pt idx="21100">
                  <c:v>2.117016792297</c:v>
                </c:pt>
                <c:pt idx="21101">
                  <c:v>2.1173238754270001</c:v>
                </c:pt>
                <c:pt idx="21102">
                  <c:v>2.117670536041</c:v>
                </c:pt>
                <c:pt idx="21103">
                  <c:v>2.1177861690520001</c:v>
                </c:pt>
                <c:pt idx="21104">
                  <c:v>2.1180214881900001</c:v>
                </c:pt>
                <c:pt idx="21105">
                  <c:v>2.1181802749630001</c:v>
                </c:pt>
                <c:pt idx="21106">
                  <c:v>2.1184890270230001</c:v>
                </c:pt>
                <c:pt idx="21107">
                  <c:v>2.1186811923979998</c:v>
                </c:pt>
                <c:pt idx="21108">
                  <c:v>2.118746519089</c:v>
                </c:pt>
                <c:pt idx="21109">
                  <c:v>2.1187963485719998</c:v>
                </c:pt>
                <c:pt idx="21110">
                  <c:v>2.1188461780550001</c:v>
                </c:pt>
                <c:pt idx="21111">
                  <c:v>2.1188945770259999</c:v>
                </c:pt>
                <c:pt idx="21112">
                  <c:v>2.1189424991610002</c:v>
                </c:pt>
                <c:pt idx="21113">
                  <c:v>2.1190242767330001</c:v>
                </c:pt>
                <c:pt idx="21114">
                  <c:v>2.1191241741179998</c:v>
                </c:pt>
                <c:pt idx="21115">
                  <c:v>2.1191799640659998</c:v>
                </c:pt>
                <c:pt idx="21116">
                  <c:v>2.1192739009860002</c:v>
                </c:pt>
                <c:pt idx="21117">
                  <c:v>2.1193177700039998</c:v>
                </c:pt>
                <c:pt idx="21118">
                  <c:v>2.1193895339969999</c:v>
                </c:pt>
                <c:pt idx="21119">
                  <c:v>2.1194522380829999</c:v>
                </c:pt>
                <c:pt idx="21120">
                  <c:v>2.1196818351750002</c:v>
                </c:pt>
                <c:pt idx="21121">
                  <c:v>2.1197340488430001</c:v>
                </c:pt>
                <c:pt idx="21122">
                  <c:v>2.1197886466979998</c:v>
                </c:pt>
                <c:pt idx="21123">
                  <c:v>2.1198334693910001</c:v>
                </c:pt>
                <c:pt idx="21124">
                  <c:v>2.1198985576629998</c:v>
                </c:pt>
                <c:pt idx="21125">
                  <c:v>2.1199359893800001</c:v>
                </c:pt>
                <c:pt idx="21126">
                  <c:v>2.120008707047</c:v>
                </c:pt>
                <c:pt idx="21127">
                  <c:v>2.1200363636019999</c:v>
                </c:pt>
                <c:pt idx="21128">
                  <c:v>2.1201348304750001</c:v>
                </c:pt>
                <c:pt idx="21129">
                  <c:v>2.1205015182500002</c:v>
                </c:pt>
                <c:pt idx="21130">
                  <c:v>2.1205637454990001</c:v>
                </c:pt>
                <c:pt idx="21131">
                  <c:v>2.120619535446</c:v>
                </c:pt>
                <c:pt idx="21132">
                  <c:v>2.1206724643710002</c:v>
                </c:pt>
                <c:pt idx="21133">
                  <c:v>2.1207284927369998</c:v>
                </c:pt>
                <c:pt idx="21134">
                  <c:v>2.1207766532900001</c:v>
                </c:pt>
                <c:pt idx="21135">
                  <c:v>2.120823383331</c:v>
                </c:pt>
                <c:pt idx="21136">
                  <c:v>2.1208629608149998</c:v>
                </c:pt>
                <c:pt idx="21137">
                  <c:v>2.1209068298339999</c:v>
                </c:pt>
                <c:pt idx="21138">
                  <c:v>2.1210074424740002</c:v>
                </c:pt>
                <c:pt idx="21139">
                  <c:v>2.1212291717529999</c:v>
                </c:pt>
                <c:pt idx="21140">
                  <c:v>2.1213171482090001</c:v>
                </c:pt>
                <c:pt idx="21141">
                  <c:v>2.1214072704319999</c:v>
                </c:pt>
                <c:pt idx="21142">
                  <c:v>2.1215012073519999</c:v>
                </c:pt>
                <c:pt idx="21143">
                  <c:v>2.1215894222260001</c:v>
                </c:pt>
                <c:pt idx="21144">
                  <c:v>2.1216690540309999</c:v>
                </c:pt>
                <c:pt idx="21145">
                  <c:v>2.1217844486240001</c:v>
                </c:pt>
                <c:pt idx="21146">
                  <c:v>2.1219544410709998</c:v>
                </c:pt>
                <c:pt idx="21147">
                  <c:v>2.1222629547120002</c:v>
                </c:pt>
                <c:pt idx="21148">
                  <c:v>2.122406721115</c:v>
                </c:pt>
                <c:pt idx="21149">
                  <c:v>2.1225073337549998</c:v>
                </c:pt>
                <c:pt idx="21150">
                  <c:v>2.1225788593289998</c:v>
                </c:pt>
                <c:pt idx="21151">
                  <c:v>2.1226201057430001</c:v>
                </c:pt>
                <c:pt idx="21152">
                  <c:v>2.1226885318759998</c:v>
                </c:pt>
                <c:pt idx="21153">
                  <c:v>2.1227409839629998</c:v>
                </c:pt>
                <c:pt idx="21154">
                  <c:v>2.1227989196779999</c:v>
                </c:pt>
                <c:pt idx="21155">
                  <c:v>2.1228606700900001</c:v>
                </c:pt>
                <c:pt idx="21156">
                  <c:v>2.12296128273</c:v>
                </c:pt>
                <c:pt idx="21157">
                  <c:v>2.1230525970460001</c:v>
                </c:pt>
                <c:pt idx="21158">
                  <c:v>2.1231997013089998</c:v>
                </c:pt>
                <c:pt idx="21159">
                  <c:v>2.12335729599</c:v>
                </c:pt>
                <c:pt idx="21160">
                  <c:v>2.1234052181240002</c:v>
                </c:pt>
                <c:pt idx="21161">
                  <c:v>2.1234455108639998</c:v>
                </c:pt>
                <c:pt idx="21162">
                  <c:v>2.1234936714170001</c:v>
                </c:pt>
                <c:pt idx="21163">
                  <c:v>2.1235411167140001</c:v>
                </c:pt>
                <c:pt idx="21164">
                  <c:v>2.12358045578</c:v>
                </c:pt>
                <c:pt idx="21165">
                  <c:v>2.12362241745</c:v>
                </c:pt>
                <c:pt idx="21166">
                  <c:v>2.1236670017239998</c:v>
                </c:pt>
                <c:pt idx="21167">
                  <c:v>2.123706102371</c:v>
                </c:pt>
                <c:pt idx="21168">
                  <c:v>2.1237456798549998</c:v>
                </c:pt>
                <c:pt idx="21169">
                  <c:v>2.1237833499910002</c:v>
                </c:pt>
                <c:pt idx="21170">
                  <c:v>2.1238169670099998</c:v>
                </c:pt>
                <c:pt idx="21171">
                  <c:v>2.1238520145419999</c:v>
                </c:pt>
                <c:pt idx="21172">
                  <c:v>2.1238865852359998</c:v>
                </c:pt>
                <c:pt idx="21173">
                  <c:v>2.1239264011380001</c:v>
                </c:pt>
                <c:pt idx="21174">
                  <c:v>2.123965978622</c:v>
                </c:pt>
                <c:pt idx="21175">
                  <c:v>2.1240122318269998</c:v>
                </c:pt>
                <c:pt idx="21176">
                  <c:v>2.1240608692170002</c:v>
                </c:pt>
                <c:pt idx="21177">
                  <c:v>2.1241416931149999</c:v>
                </c:pt>
                <c:pt idx="21178">
                  <c:v>2.124302625656</c:v>
                </c:pt>
                <c:pt idx="21179">
                  <c:v>2.124442100525</c:v>
                </c:pt>
                <c:pt idx="21180">
                  <c:v>2.1246552467350002</c:v>
                </c:pt>
                <c:pt idx="21181">
                  <c:v>2.1248154640200001</c:v>
                </c:pt>
                <c:pt idx="21182">
                  <c:v>2.1249098777770001</c:v>
                </c:pt>
                <c:pt idx="21183">
                  <c:v>2.125036716461</c:v>
                </c:pt>
                <c:pt idx="21184">
                  <c:v>2.1253683567050001</c:v>
                </c:pt>
                <c:pt idx="21185">
                  <c:v>2.1254539489750002</c:v>
                </c:pt>
                <c:pt idx="21186">
                  <c:v>2.1255502700809998</c:v>
                </c:pt>
                <c:pt idx="21187">
                  <c:v>2.1256227493290001</c:v>
                </c:pt>
                <c:pt idx="21188">
                  <c:v>2.1256563663480001</c:v>
                </c:pt>
                <c:pt idx="21189">
                  <c:v>2.1257214546199998</c:v>
                </c:pt>
                <c:pt idx="21190">
                  <c:v>2.125760316849</c:v>
                </c:pt>
                <c:pt idx="21191">
                  <c:v>2.125826597214</c:v>
                </c:pt>
                <c:pt idx="21192">
                  <c:v>2.1258850097659998</c:v>
                </c:pt>
                <c:pt idx="21193">
                  <c:v>2.1259424686430002</c:v>
                </c:pt>
                <c:pt idx="21194">
                  <c:v>2.1260209083560002</c:v>
                </c:pt>
                <c:pt idx="21195">
                  <c:v>2.1260681152340002</c:v>
                </c:pt>
                <c:pt idx="21196">
                  <c:v>2.1261529922490001</c:v>
                </c:pt>
                <c:pt idx="21197">
                  <c:v>2.1261982917790001</c:v>
                </c:pt>
                <c:pt idx="21198">
                  <c:v>2.1262862682339998</c:v>
                </c:pt>
                <c:pt idx="21199">
                  <c:v>2.1263332366940002</c:v>
                </c:pt>
                <c:pt idx="21200">
                  <c:v>2.1264224052429999</c:v>
                </c:pt>
                <c:pt idx="21201">
                  <c:v>2.1264698505399999</c:v>
                </c:pt>
                <c:pt idx="21202">
                  <c:v>2.1265430450439999</c:v>
                </c:pt>
                <c:pt idx="21203">
                  <c:v>2.1265931129459998</c:v>
                </c:pt>
                <c:pt idx="21204">
                  <c:v>2.1266431808470001</c:v>
                </c:pt>
                <c:pt idx="21205">
                  <c:v>2.1267044544220002</c:v>
                </c:pt>
                <c:pt idx="21206">
                  <c:v>2.1267445087430001</c:v>
                </c:pt>
                <c:pt idx="21207">
                  <c:v>2.1268463134769999</c:v>
                </c:pt>
                <c:pt idx="21208">
                  <c:v>2.126933813095</c:v>
                </c:pt>
                <c:pt idx="21209">
                  <c:v>2.1270754337310001</c:v>
                </c:pt>
                <c:pt idx="21210">
                  <c:v>2.1273670196530001</c:v>
                </c:pt>
                <c:pt idx="21211">
                  <c:v>2.127456903458</c:v>
                </c:pt>
                <c:pt idx="21212">
                  <c:v>2.1275417804719998</c:v>
                </c:pt>
                <c:pt idx="21213">
                  <c:v>2.1275944709779999</c:v>
                </c:pt>
                <c:pt idx="21214">
                  <c:v>2.1276445388790002</c:v>
                </c:pt>
                <c:pt idx="21215">
                  <c:v>2.1276876926420001</c:v>
                </c:pt>
                <c:pt idx="21216">
                  <c:v>2.127732515335</c:v>
                </c:pt>
                <c:pt idx="21217">
                  <c:v>2.1277842521669998</c:v>
                </c:pt>
                <c:pt idx="21218">
                  <c:v>2.1278259754179998</c:v>
                </c:pt>
                <c:pt idx="21219">
                  <c:v>2.1278653144840001</c:v>
                </c:pt>
                <c:pt idx="21220">
                  <c:v>2.127900123596</c:v>
                </c:pt>
                <c:pt idx="21221">
                  <c:v>2.127935171127</c:v>
                </c:pt>
                <c:pt idx="21222">
                  <c:v>2.127964496613</c:v>
                </c:pt>
                <c:pt idx="21223">
                  <c:v>2.1280000209810002</c:v>
                </c:pt>
                <c:pt idx="21224">
                  <c:v>2.1280386447909998</c:v>
                </c:pt>
                <c:pt idx="21225">
                  <c:v>2.1281466484070002</c:v>
                </c:pt>
                <c:pt idx="21226">
                  <c:v>2.1283035278320002</c:v>
                </c:pt>
                <c:pt idx="21227">
                  <c:v>2.1283373832699999</c:v>
                </c:pt>
                <c:pt idx="21228">
                  <c:v>2.128400802612</c:v>
                </c:pt>
                <c:pt idx="21229">
                  <c:v>2.1284344196320002</c:v>
                </c:pt>
                <c:pt idx="21230">
                  <c:v>2.1285097599029998</c:v>
                </c:pt>
                <c:pt idx="21231">
                  <c:v>2.1285424232480001</c:v>
                </c:pt>
                <c:pt idx="21232">
                  <c:v>2.128623962402</c:v>
                </c:pt>
                <c:pt idx="21233">
                  <c:v>2.1286616325379999</c:v>
                </c:pt>
                <c:pt idx="21234">
                  <c:v>2.1287350654599999</c:v>
                </c:pt>
                <c:pt idx="21235">
                  <c:v>2.128782272339</c:v>
                </c:pt>
                <c:pt idx="21236">
                  <c:v>2.1288371086120002</c:v>
                </c:pt>
                <c:pt idx="21237">
                  <c:v>2.128888845444</c:v>
                </c:pt>
                <c:pt idx="21238">
                  <c:v>2.128936052322</c:v>
                </c:pt>
                <c:pt idx="21239">
                  <c:v>2.1290242671969999</c:v>
                </c:pt>
                <c:pt idx="21240">
                  <c:v>2.129354476929</c:v>
                </c:pt>
                <c:pt idx="21241">
                  <c:v>2.129415512085</c:v>
                </c:pt>
                <c:pt idx="21242">
                  <c:v>2.1294720172880002</c:v>
                </c:pt>
                <c:pt idx="21243">
                  <c:v>2.1295285224909999</c:v>
                </c:pt>
                <c:pt idx="21244">
                  <c:v>2.1296126842500001</c:v>
                </c:pt>
                <c:pt idx="21245">
                  <c:v>2.1296975612639999</c:v>
                </c:pt>
                <c:pt idx="21246">
                  <c:v>2.1297540664670001</c:v>
                </c:pt>
                <c:pt idx="21247">
                  <c:v>2.1298115253450001</c:v>
                </c:pt>
                <c:pt idx="21248">
                  <c:v>2.1298668384549999</c:v>
                </c:pt>
                <c:pt idx="21249">
                  <c:v>2.1299214363100001</c:v>
                </c:pt>
                <c:pt idx="21250">
                  <c:v>2.1299676895139998</c:v>
                </c:pt>
                <c:pt idx="21251">
                  <c:v>2.1300146579739998</c:v>
                </c:pt>
                <c:pt idx="21252">
                  <c:v>2.1300594806670001</c:v>
                </c:pt>
                <c:pt idx="21253">
                  <c:v>2.1301169395450001</c:v>
                </c:pt>
                <c:pt idx="21254">
                  <c:v>2.1303045749659999</c:v>
                </c:pt>
                <c:pt idx="21255">
                  <c:v>2.1305356025700002</c:v>
                </c:pt>
                <c:pt idx="21256">
                  <c:v>2.1306188106540001</c:v>
                </c:pt>
                <c:pt idx="21257">
                  <c:v>2.1306569576259999</c:v>
                </c:pt>
                <c:pt idx="21258">
                  <c:v>2.1307125091549999</c:v>
                </c:pt>
                <c:pt idx="21259">
                  <c:v>2.130763292313</c:v>
                </c:pt>
                <c:pt idx="21260">
                  <c:v>2.1308114528659998</c:v>
                </c:pt>
                <c:pt idx="21261">
                  <c:v>2.130875110626</c:v>
                </c:pt>
                <c:pt idx="21262">
                  <c:v>2.1309096813199999</c:v>
                </c:pt>
                <c:pt idx="21263">
                  <c:v>2.1309742927549999</c:v>
                </c:pt>
                <c:pt idx="21264">
                  <c:v>2.130999088287</c:v>
                </c:pt>
                <c:pt idx="21265">
                  <c:v>2.1310691833500002</c:v>
                </c:pt>
                <c:pt idx="21266">
                  <c:v>2.1311519145969999</c:v>
                </c:pt>
                <c:pt idx="21267">
                  <c:v>2.131452083588</c:v>
                </c:pt>
                <c:pt idx="21268">
                  <c:v>2.1315662860870002</c:v>
                </c:pt>
                <c:pt idx="21269">
                  <c:v>2.1316568851470001</c:v>
                </c:pt>
                <c:pt idx="21270">
                  <c:v>2.1317019462590001</c:v>
                </c:pt>
                <c:pt idx="21271">
                  <c:v>2.1317946910860002</c:v>
                </c:pt>
                <c:pt idx="21272">
                  <c:v>2.131846189499</c:v>
                </c:pt>
                <c:pt idx="21273">
                  <c:v>2.1318943500519998</c:v>
                </c:pt>
                <c:pt idx="21274">
                  <c:v>2.131959676743</c:v>
                </c:pt>
                <c:pt idx="21275">
                  <c:v>2.1320118904109999</c:v>
                </c:pt>
                <c:pt idx="21276">
                  <c:v>2.132062911987</c:v>
                </c:pt>
                <c:pt idx="21277">
                  <c:v>2.1321065425870001</c:v>
                </c:pt>
                <c:pt idx="21278">
                  <c:v>2.1321468353270001</c:v>
                </c:pt>
                <c:pt idx="21279">
                  <c:v>2.1321856975559998</c:v>
                </c:pt>
                <c:pt idx="21280">
                  <c:v>2.1322274208069998</c:v>
                </c:pt>
                <c:pt idx="21281">
                  <c:v>2.1322572231289998</c:v>
                </c:pt>
                <c:pt idx="21282">
                  <c:v>2.1322948932650001</c:v>
                </c:pt>
                <c:pt idx="21283">
                  <c:v>2.1323318481450002</c:v>
                </c:pt>
                <c:pt idx="21284">
                  <c:v>2.132373094559</c:v>
                </c:pt>
                <c:pt idx="21285">
                  <c:v>2.1324174404140002</c:v>
                </c:pt>
                <c:pt idx="21286">
                  <c:v>2.1324729919430001</c:v>
                </c:pt>
                <c:pt idx="21287">
                  <c:v>2.1327188014980001</c:v>
                </c:pt>
                <c:pt idx="21288">
                  <c:v>2.132793188095</c:v>
                </c:pt>
                <c:pt idx="21289">
                  <c:v>2.1328330039979999</c:v>
                </c:pt>
                <c:pt idx="21290">
                  <c:v>2.132908344269</c:v>
                </c:pt>
                <c:pt idx="21291">
                  <c:v>2.132960557938</c:v>
                </c:pt>
                <c:pt idx="21292">
                  <c:v>2.13303232193</c:v>
                </c:pt>
                <c:pt idx="21293">
                  <c:v>2.1330962181089999</c:v>
                </c:pt>
                <c:pt idx="21294">
                  <c:v>2.133152723312</c:v>
                </c:pt>
                <c:pt idx="21295">
                  <c:v>2.1332249641419998</c:v>
                </c:pt>
                <c:pt idx="21296">
                  <c:v>2.1332707405089999</c:v>
                </c:pt>
                <c:pt idx="21297">
                  <c:v>2.13334441185</c:v>
                </c:pt>
                <c:pt idx="21298">
                  <c:v>2.1333765983580002</c:v>
                </c:pt>
                <c:pt idx="21299">
                  <c:v>2.1334736347200001</c:v>
                </c:pt>
                <c:pt idx="21300">
                  <c:v>2.1337320804600002</c:v>
                </c:pt>
                <c:pt idx="21301">
                  <c:v>2.1340582370760002</c:v>
                </c:pt>
                <c:pt idx="21302">
                  <c:v>2.1341490745540002</c:v>
                </c:pt>
                <c:pt idx="21303">
                  <c:v>2.13423538208</c:v>
                </c:pt>
                <c:pt idx="21304">
                  <c:v>2.1342890262599998</c:v>
                </c:pt>
                <c:pt idx="21305">
                  <c:v>2.134345293045</c:v>
                </c:pt>
                <c:pt idx="21306">
                  <c:v>2.1343955993649999</c:v>
                </c:pt>
                <c:pt idx="21307">
                  <c:v>2.1344769001010002</c:v>
                </c:pt>
                <c:pt idx="21308">
                  <c:v>2.1345534324650002</c:v>
                </c:pt>
                <c:pt idx="21309">
                  <c:v>2.1346094608309998</c:v>
                </c:pt>
                <c:pt idx="21310">
                  <c:v>2.134671449661</c:v>
                </c:pt>
                <c:pt idx="21311">
                  <c:v>2.1348919868470002</c:v>
                </c:pt>
                <c:pt idx="21312">
                  <c:v>2.1349794864649998</c:v>
                </c:pt>
                <c:pt idx="21313">
                  <c:v>2.1350727081300001</c:v>
                </c:pt>
                <c:pt idx="21314">
                  <c:v>2.1351644992829999</c:v>
                </c:pt>
                <c:pt idx="21315">
                  <c:v>2.13525056839</c:v>
                </c:pt>
                <c:pt idx="21316">
                  <c:v>2.1353371143339999</c:v>
                </c:pt>
                <c:pt idx="21317">
                  <c:v>2.135456085205</c:v>
                </c:pt>
                <c:pt idx="21318">
                  <c:v>2.135813713074</c:v>
                </c:pt>
                <c:pt idx="21319">
                  <c:v>2.1360290050509998</c:v>
                </c:pt>
                <c:pt idx="21320">
                  <c:v>2.1361596584320002</c:v>
                </c:pt>
                <c:pt idx="21321">
                  <c:v>2.1362528800959999</c:v>
                </c:pt>
                <c:pt idx="21322">
                  <c:v>2.1363239288329998</c:v>
                </c:pt>
                <c:pt idx="21323">
                  <c:v>2.136376857758</c:v>
                </c:pt>
                <c:pt idx="21324">
                  <c:v>2.1364324092859999</c:v>
                </c:pt>
                <c:pt idx="21325">
                  <c:v>2.1365385055539998</c:v>
                </c:pt>
                <c:pt idx="21326">
                  <c:v>2.1366310119629999</c:v>
                </c:pt>
                <c:pt idx="21327">
                  <c:v>2.136711835861</c:v>
                </c:pt>
                <c:pt idx="21328">
                  <c:v>2.1370146274569999</c:v>
                </c:pt>
                <c:pt idx="21329">
                  <c:v>2.1371102333069998</c:v>
                </c:pt>
                <c:pt idx="21330">
                  <c:v>2.1371572017670002</c:v>
                </c:pt>
                <c:pt idx="21331">
                  <c:v>2.1372058391570001</c:v>
                </c:pt>
                <c:pt idx="21332">
                  <c:v>2.1372637748719998</c:v>
                </c:pt>
                <c:pt idx="21333">
                  <c:v>2.1372990608219999</c:v>
                </c:pt>
                <c:pt idx="21334">
                  <c:v>2.1373882293699999</c:v>
                </c:pt>
                <c:pt idx="21335">
                  <c:v>2.137477397919</c:v>
                </c:pt>
                <c:pt idx="21336">
                  <c:v>2.1377539634699998</c:v>
                </c:pt>
                <c:pt idx="21337">
                  <c:v>2.1377973556519998</c:v>
                </c:pt>
                <c:pt idx="21338">
                  <c:v>2.1378962993620001</c:v>
                </c:pt>
                <c:pt idx="21339">
                  <c:v>2.1379771232599998</c:v>
                </c:pt>
                <c:pt idx="21340">
                  <c:v>2.1381168365479999</c:v>
                </c:pt>
                <c:pt idx="21341">
                  <c:v>2.1384842395780002</c:v>
                </c:pt>
                <c:pt idx="21342">
                  <c:v>2.1387808322909998</c:v>
                </c:pt>
                <c:pt idx="21343">
                  <c:v>2.1389427185060002</c:v>
                </c:pt>
                <c:pt idx="21344">
                  <c:v>2.1390020847320002</c:v>
                </c:pt>
                <c:pt idx="21345">
                  <c:v>2.1390559673310001</c:v>
                </c:pt>
                <c:pt idx="21346">
                  <c:v>2.1391267776489999</c:v>
                </c:pt>
                <c:pt idx="21347">
                  <c:v>2.1391801834109998</c:v>
                </c:pt>
                <c:pt idx="21348">
                  <c:v>2.1392915248870001</c:v>
                </c:pt>
                <c:pt idx="21349">
                  <c:v>2.1393461227419999</c:v>
                </c:pt>
                <c:pt idx="21350">
                  <c:v>2.13942527771</c:v>
                </c:pt>
                <c:pt idx="21351">
                  <c:v>2.1394686698909999</c:v>
                </c:pt>
                <c:pt idx="21352">
                  <c:v>2.1395146846770001</c:v>
                </c:pt>
                <c:pt idx="21353">
                  <c:v>2.1395676136019999</c:v>
                </c:pt>
                <c:pt idx="21354">
                  <c:v>2.1397960185999998</c:v>
                </c:pt>
                <c:pt idx="21355">
                  <c:v>2.139843702316</c:v>
                </c:pt>
                <c:pt idx="21356">
                  <c:v>2.1399006843569999</c:v>
                </c:pt>
                <c:pt idx="21357">
                  <c:v>2.1399471759800002</c:v>
                </c:pt>
                <c:pt idx="21358">
                  <c:v>2.1400241851809998</c:v>
                </c:pt>
                <c:pt idx="21359">
                  <c:v>2.1400685310359999</c:v>
                </c:pt>
                <c:pt idx="21360">
                  <c:v>2.1401546001430001</c:v>
                </c:pt>
                <c:pt idx="21361">
                  <c:v>2.1401972770689999</c:v>
                </c:pt>
                <c:pt idx="21362">
                  <c:v>2.140285015106</c:v>
                </c:pt>
                <c:pt idx="21363">
                  <c:v>2.1403293609620002</c:v>
                </c:pt>
                <c:pt idx="21364">
                  <c:v>2.140410423279</c:v>
                </c:pt>
                <c:pt idx="21365">
                  <c:v>2.140455961227</c:v>
                </c:pt>
                <c:pt idx="21366">
                  <c:v>2.1405208110810001</c:v>
                </c:pt>
                <c:pt idx="21367">
                  <c:v>2.140572547913</c:v>
                </c:pt>
                <c:pt idx="21368">
                  <c:v>2.1406736373899999</c:v>
                </c:pt>
                <c:pt idx="21369">
                  <c:v>2.1409921646119998</c:v>
                </c:pt>
                <c:pt idx="21370">
                  <c:v>2.141093969345</c:v>
                </c:pt>
                <c:pt idx="21371">
                  <c:v>2.141411542892</c:v>
                </c:pt>
                <c:pt idx="21372">
                  <c:v>2.1414909362789998</c:v>
                </c:pt>
                <c:pt idx="21373">
                  <c:v>2.1415832042690002</c:v>
                </c:pt>
                <c:pt idx="21374">
                  <c:v>2.1419138908390001</c:v>
                </c:pt>
                <c:pt idx="21375">
                  <c:v>2.1422250270840002</c:v>
                </c:pt>
                <c:pt idx="21376">
                  <c:v>2.1423351764679999</c:v>
                </c:pt>
                <c:pt idx="21377">
                  <c:v>2.1424000263209999</c:v>
                </c:pt>
                <c:pt idx="21378">
                  <c:v>2.1424565315250002</c:v>
                </c:pt>
                <c:pt idx="21379">
                  <c:v>2.142504692078</c:v>
                </c:pt>
                <c:pt idx="21380">
                  <c:v>2.1425564289090002</c:v>
                </c:pt>
                <c:pt idx="21381">
                  <c:v>2.1426067352290001</c:v>
                </c:pt>
                <c:pt idx="21382">
                  <c:v>2.1426558494569998</c:v>
                </c:pt>
                <c:pt idx="21383">
                  <c:v>2.142703771591</c:v>
                </c:pt>
                <c:pt idx="21384">
                  <c:v>2.1429369449619999</c:v>
                </c:pt>
                <c:pt idx="21385">
                  <c:v>2.1430284976960001</c:v>
                </c:pt>
                <c:pt idx="21386">
                  <c:v>2.143115282059</c:v>
                </c:pt>
                <c:pt idx="21387">
                  <c:v>2.1432578563689999</c:v>
                </c:pt>
                <c:pt idx="21388">
                  <c:v>2.1433706283570002</c:v>
                </c:pt>
                <c:pt idx="21389">
                  <c:v>2.1434783935550001</c:v>
                </c:pt>
                <c:pt idx="21390">
                  <c:v>2.1435625553130002</c:v>
                </c:pt>
                <c:pt idx="21391">
                  <c:v>2.1437091827389998</c:v>
                </c:pt>
                <c:pt idx="21392">
                  <c:v>2.1438140869139999</c:v>
                </c:pt>
                <c:pt idx="21393">
                  <c:v>2.1439237594599998</c:v>
                </c:pt>
                <c:pt idx="21394">
                  <c:v>2.1440644264220001</c:v>
                </c:pt>
                <c:pt idx="21395">
                  <c:v>2.1441664695739999</c:v>
                </c:pt>
                <c:pt idx="21396">
                  <c:v>2.1444330215449998</c:v>
                </c:pt>
                <c:pt idx="21397">
                  <c:v>2.144482135773</c:v>
                </c:pt>
                <c:pt idx="21398">
                  <c:v>2.1445386409760001</c:v>
                </c:pt>
                <c:pt idx="21399">
                  <c:v>2.1445932388309998</c:v>
                </c:pt>
                <c:pt idx="21400">
                  <c:v>2.1446390151979999</c:v>
                </c:pt>
                <c:pt idx="21401">
                  <c:v>2.1446757316589999</c:v>
                </c:pt>
                <c:pt idx="21402">
                  <c:v>2.144717931747</c:v>
                </c:pt>
                <c:pt idx="21403">
                  <c:v>2.1447556018829999</c:v>
                </c:pt>
                <c:pt idx="21404">
                  <c:v>2.1447846889500002</c:v>
                </c:pt>
                <c:pt idx="21405">
                  <c:v>2.144815206528</c:v>
                </c:pt>
                <c:pt idx="21406">
                  <c:v>2.1448552608489999</c:v>
                </c:pt>
                <c:pt idx="21407">
                  <c:v>2.1448948383330002</c:v>
                </c:pt>
                <c:pt idx="21408">
                  <c:v>2.1449372768399999</c:v>
                </c:pt>
                <c:pt idx="21409">
                  <c:v>2.144983053207</c:v>
                </c:pt>
                <c:pt idx="21410">
                  <c:v>2.145026445389</c:v>
                </c:pt>
                <c:pt idx="21411">
                  <c:v>2.1450777053830001</c:v>
                </c:pt>
                <c:pt idx="21412">
                  <c:v>2.145131111145</c:v>
                </c:pt>
                <c:pt idx="21413">
                  <c:v>2.1451807022090001</c:v>
                </c:pt>
                <c:pt idx="21414">
                  <c:v>2.1452364921570002</c:v>
                </c:pt>
                <c:pt idx="21415">
                  <c:v>2.145408391953</c:v>
                </c:pt>
                <c:pt idx="21416">
                  <c:v>2.1454515457149999</c:v>
                </c:pt>
                <c:pt idx="21417">
                  <c:v>2.1455082893370001</c:v>
                </c:pt>
                <c:pt idx="21418">
                  <c:v>2.1455483436580001</c:v>
                </c:pt>
                <c:pt idx="21419">
                  <c:v>2.1456217765810002</c:v>
                </c:pt>
                <c:pt idx="21420">
                  <c:v>2.1456565856930001</c:v>
                </c:pt>
                <c:pt idx="21421">
                  <c:v>2.1457402706150002</c:v>
                </c:pt>
                <c:pt idx="21422">
                  <c:v>2.14577460289</c:v>
                </c:pt>
                <c:pt idx="21423">
                  <c:v>2.1458501815800002</c:v>
                </c:pt>
                <c:pt idx="21424">
                  <c:v>2.1458864212040001</c:v>
                </c:pt>
                <c:pt idx="21425">
                  <c:v>2.145949363708</c:v>
                </c:pt>
                <c:pt idx="21426">
                  <c:v>2.146046638489</c:v>
                </c:pt>
                <c:pt idx="21427">
                  <c:v>2.1461377143860001</c:v>
                </c:pt>
                <c:pt idx="21428">
                  <c:v>2.1462240219119999</c:v>
                </c:pt>
                <c:pt idx="21429">
                  <c:v>2.1463079452509999</c:v>
                </c:pt>
                <c:pt idx="21430">
                  <c:v>2.1465415954589999</c:v>
                </c:pt>
                <c:pt idx="21431">
                  <c:v>2.1465940475459999</c:v>
                </c:pt>
                <c:pt idx="21432">
                  <c:v>2.1466948986049998</c:v>
                </c:pt>
                <c:pt idx="21433">
                  <c:v>2.146758079529</c:v>
                </c:pt>
                <c:pt idx="21434">
                  <c:v>2.1468865871429998</c:v>
                </c:pt>
                <c:pt idx="21435">
                  <c:v>2.1470184326170001</c:v>
                </c:pt>
                <c:pt idx="21436">
                  <c:v>2.1473097801210002</c:v>
                </c:pt>
                <c:pt idx="21437">
                  <c:v>2.147426128387</c:v>
                </c:pt>
                <c:pt idx="21438">
                  <c:v>2.1475262641909998</c:v>
                </c:pt>
                <c:pt idx="21439">
                  <c:v>2.1478762626650001</c:v>
                </c:pt>
                <c:pt idx="21440">
                  <c:v>2.1482007503510001</c:v>
                </c:pt>
                <c:pt idx="21441">
                  <c:v>2.1485354900360001</c:v>
                </c:pt>
                <c:pt idx="21442">
                  <c:v>2.1486632823940002</c:v>
                </c:pt>
                <c:pt idx="21443">
                  <c:v>2.1487190723420002</c:v>
                </c:pt>
                <c:pt idx="21444">
                  <c:v>2.1488406658170001</c:v>
                </c:pt>
                <c:pt idx="21445">
                  <c:v>2.1490454673769999</c:v>
                </c:pt>
                <c:pt idx="21446">
                  <c:v>2.1491448879239998</c:v>
                </c:pt>
                <c:pt idx="21447">
                  <c:v>2.149495840073</c:v>
                </c:pt>
                <c:pt idx="21448">
                  <c:v>2.149645805359</c:v>
                </c:pt>
                <c:pt idx="21449">
                  <c:v>2.1498723030089999</c:v>
                </c:pt>
                <c:pt idx="21450">
                  <c:v>2.1499867439270002</c:v>
                </c:pt>
                <c:pt idx="21451">
                  <c:v>2.1500623226169999</c:v>
                </c:pt>
                <c:pt idx="21452">
                  <c:v>2.1501507759090002</c:v>
                </c:pt>
                <c:pt idx="21453">
                  <c:v>2.1502189636229998</c:v>
                </c:pt>
                <c:pt idx="21454">
                  <c:v>2.150317430496</c:v>
                </c:pt>
                <c:pt idx="21455">
                  <c:v>2.1503717899320001</c:v>
                </c:pt>
                <c:pt idx="21456">
                  <c:v>2.1504082679750001</c:v>
                </c:pt>
                <c:pt idx="21457">
                  <c:v>2.1504783630370001</c:v>
                </c:pt>
                <c:pt idx="21458">
                  <c:v>2.1505124568939999</c:v>
                </c:pt>
                <c:pt idx="21459">
                  <c:v>2.1505935192110002</c:v>
                </c:pt>
                <c:pt idx="21460">
                  <c:v>2.1506199836729998</c:v>
                </c:pt>
                <c:pt idx="21461">
                  <c:v>2.1506915092469998</c:v>
                </c:pt>
                <c:pt idx="21462">
                  <c:v>2.1507711410520001</c:v>
                </c:pt>
                <c:pt idx="21463">
                  <c:v>2.1511027812960002</c:v>
                </c:pt>
                <c:pt idx="21464">
                  <c:v>2.151182174683</c:v>
                </c:pt>
                <c:pt idx="21465">
                  <c:v>2.151274681091</c:v>
                </c:pt>
                <c:pt idx="21466">
                  <c:v>2.1513221263890001</c:v>
                </c:pt>
                <c:pt idx="21467">
                  <c:v>2.1513588428500001</c:v>
                </c:pt>
                <c:pt idx="21468">
                  <c:v>2.1514000892639999</c:v>
                </c:pt>
                <c:pt idx="21469">
                  <c:v>2.1514394283290001</c:v>
                </c:pt>
                <c:pt idx="21470">
                  <c:v>2.1514830589290002</c:v>
                </c:pt>
                <c:pt idx="21471">
                  <c:v>2.1515264511110002</c:v>
                </c:pt>
                <c:pt idx="21472">
                  <c:v>2.1515803337100001</c:v>
                </c:pt>
                <c:pt idx="21473">
                  <c:v>2.15163064003</c:v>
                </c:pt>
                <c:pt idx="21474">
                  <c:v>2.1516764163970001</c:v>
                </c:pt>
                <c:pt idx="21475">
                  <c:v>2.1517207622529999</c:v>
                </c:pt>
                <c:pt idx="21476">
                  <c:v>2.1517608165739999</c:v>
                </c:pt>
                <c:pt idx="21477">
                  <c:v>2.1517951488490001</c:v>
                </c:pt>
                <c:pt idx="21478">
                  <c:v>2.1518244743350001</c:v>
                </c:pt>
                <c:pt idx="21479">
                  <c:v>2.1518595218660002</c:v>
                </c:pt>
                <c:pt idx="21480">
                  <c:v>2.1518988609309999</c:v>
                </c:pt>
                <c:pt idx="21481">
                  <c:v>2.1519379615780001</c:v>
                </c:pt>
                <c:pt idx="21482">
                  <c:v>2.151972532272</c:v>
                </c:pt>
                <c:pt idx="21483">
                  <c:v>2.1520118713379999</c:v>
                </c:pt>
                <c:pt idx="21484">
                  <c:v>2.1520431041719998</c:v>
                </c:pt>
                <c:pt idx="21485">
                  <c:v>2.1521313190460001</c:v>
                </c:pt>
                <c:pt idx="21486">
                  <c:v>2.1523480415340002</c:v>
                </c:pt>
                <c:pt idx="21487">
                  <c:v>2.152392625809</c:v>
                </c:pt>
                <c:pt idx="21488">
                  <c:v>2.152443170547</c:v>
                </c:pt>
                <c:pt idx="21489">
                  <c:v>2.152502298355</c:v>
                </c:pt>
                <c:pt idx="21490">
                  <c:v>2.1525475978849999</c:v>
                </c:pt>
                <c:pt idx="21491">
                  <c:v>2.152626037598</c:v>
                </c:pt>
                <c:pt idx="21492">
                  <c:v>2.1526620388030002</c:v>
                </c:pt>
                <c:pt idx="21493">
                  <c:v>2.1527452468870001</c:v>
                </c:pt>
                <c:pt idx="21494">
                  <c:v>2.152779579163</c:v>
                </c:pt>
                <c:pt idx="21495">
                  <c:v>2.1528594493869999</c:v>
                </c:pt>
                <c:pt idx="21496">
                  <c:v>2.1528942584989998</c:v>
                </c:pt>
                <c:pt idx="21497">
                  <c:v>2.1529564857480001</c:v>
                </c:pt>
                <c:pt idx="21498">
                  <c:v>2.1530389785769999</c:v>
                </c:pt>
                <c:pt idx="21499">
                  <c:v>2.15323472023</c:v>
                </c:pt>
                <c:pt idx="21500">
                  <c:v>2.1533706188199999</c:v>
                </c:pt>
                <c:pt idx="21501">
                  <c:v>2.1534485816959998</c:v>
                </c:pt>
                <c:pt idx="21502">
                  <c:v>2.1535859107970001</c:v>
                </c:pt>
                <c:pt idx="21503">
                  <c:v>2.1538720130920002</c:v>
                </c:pt>
                <c:pt idx="21504">
                  <c:v>2.153927087784</c:v>
                </c:pt>
                <c:pt idx="21505">
                  <c:v>2.1539773941039999</c:v>
                </c:pt>
                <c:pt idx="21506">
                  <c:v>2.1540207862849998</c:v>
                </c:pt>
                <c:pt idx="21507">
                  <c:v>2.154059648514</c:v>
                </c:pt>
                <c:pt idx="21508">
                  <c:v>2.1540958881379999</c:v>
                </c:pt>
                <c:pt idx="21509">
                  <c:v>2.1541357040409999</c:v>
                </c:pt>
                <c:pt idx="21510">
                  <c:v>2.1541821956630001</c:v>
                </c:pt>
                <c:pt idx="21511">
                  <c:v>2.1542315483090002</c:v>
                </c:pt>
                <c:pt idx="21512">
                  <c:v>2.1542870998380002</c:v>
                </c:pt>
                <c:pt idx="21513">
                  <c:v>2.1543414592739998</c:v>
                </c:pt>
                <c:pt idx="21514">
                  <c:v>2.154420852661</c:v>
                </c:pt>
                <c:pt idx="21515">
                  <c:v>2.1545257568360001</c:v>
                </c:pt>
                <c:pt idx="21516">
                  <c:v>2.1547930240630002</c:v>
                </c:pt>
                <c:pt idx="21517">
                  <c:v>2.1548495292659999</c:v>
                </c:pt>
                <c:pt idx="21518">
                  <c:v>2.154891490936</c:v>
                </c:pt>
                <c:pt idx="21519">
                  <c:v>2.1549651622770001</c:v>
                </c:pt>
                <c:pt idx="21520">
                  <c:v>2.1550068855290001</c:v>
                </c:pt>
                <c:pt idx="21521">
                  <c:v>2.1550922393800001</c:v>
                </c:pt>
                <c:pt idx="21522">
                  <c:v>2.1551325321200001</c:v>
                </c:pt>
                <c:pt idx="21523">
                  <c:v>2.1552178859710001</c:v>
                </c:pt>
                <c:pt idx="21524">
                  <c:v>2.1552543640140001</c:v>
                </c:pt>
                <c:pt idx="21525">
                  <c:v>2.155331134796</c:v>
                </c:pt>
                <c:pt idx="21526">
                  <c:v>2.155379772186</c:v>
                </c:pt>
                <c:pt idx="21527">
                  <c:v>2.1554381847380002</c:v>
                </c:pt>
                <c:pt idx="21528">
                  <c:v>2.1555693149569999</c:v>
                </c:pt>
                <c:pt idx="21529">
                  <c:v>2.1559016704560001</c:v>
                </c:pt>
                <c:pt idx="21530">
                  <c:v>2.156002521515</c:v>
                </c:pt>
                <c:pt idx="21531">
                  <c:v>2.1561100482939999</c:v>
                </c:pt>
                <c:pt idx="21532">
                  <c:v>2.156155824661</c:v>
                </c:pt>
                <c:pt idx="21533">
                  <c:v>2.1561954021449998</c:v>
                </c:pt>
                <c:pt idx="21534">
                  <c:v>2.1562321186069999</c:v>
                </c:pt>
                <c:pt idx="21535">
                  <c:v>2.156269311905</c:v>
                </c:pt>
                <c:pt idx="21536">
                  <c:v>2.156307458878</c:v>
                </c:pt>
                <c:pt idx="21537">
                  <c:v>2.1563501358030002</c:v>
                </c:pt>
                <c:pt idx="21538">
                  <c:v>2.1563992500309999</c:v>
                </c:pt>
                <c:pt idx="21539">
                  <c:v>2.1564476490020001</c:v>
                </c:pt>
                <c:pt idx="21540">
                  <c:v>2.1564917564389998</c:v>
                </c:pt>
                <c:pt idx="21541">
                  <c:v>2.1565458774569999</c:v>
                </c:pt>
                <c:pt idx="21542">
                  <c:v>2.156598806381</c:v>
                </c:pt>
                <c:pt idx="21543">
                  <c:v>2.1566944122309999</c:v>
                </c:pt>
                <c:pt idx="21544">
                  <c:v>2.156776428223</c:v>
                </c:pt>
                <c:pt idx="21545">
                  <c:v>2.156987905502</c:v>
                </c:pt>
                <c:pt idx="21546">
                  <c:v>2.157071352005</c:v>
                </c:pt>
                <c:pt idx="21547">
                  <c:v>2.1571128368379999</c:v>
                </c:pt>
                <c:pt idx="21548">
                  <c:v>2.157167434692</c:v>
                </c:pt>
                <c:pt idx="21549">
                  <c:v>2.1572272777560002</c:v>
                </c:pt>
                <c:pt idx="21550">
                  <c:v>2.1572728157040002</c:v>
                </c:pt>
                <c:pt idx="21551">
                  <c:v>2.1573421955110001</c:v>
                </c:pt>
                <c:pt idx="21552">
                  <c:v>2.1573760509489999</c:v>
                </c:pt>
                <c:pt idx="21553">
                  <c:v>2.1574525833129998</c:v>
                </c:pt>
                <c:pt idx="21554">
                  <c:v>2.1574840545649998</c:v>
                </c:pt>
                <c:pt idx="21555">
                  <c:v>2.1575679779049999</c:v>
                </c:pt>
                <c:pt idx="21556">
                  <c:v>2.1576011180879999</c:v>
                </c:pt>
                <c:pt idx="21557">
                  <c:v>2.157668113708</c:v>
                </c:pt>
                <c:pt idx="21558">
                  <c:v>2.1577072143549998</c:v>
                </c:pt>
                <c:pt idx="21559">
                  <c:v>2.1577608585360002</c:v>
                </c:pt>
                <c:pt idx="21560">
                  <c:v>2.1578061580660002</c:v>
                </c:pt>
                <c:pt idx="21561">
                  <c:v>2.1578514575960002</c:v>
                </c:pt>
                <c:pt idx="21562">
                  <c:v>2.15793633461</c:v>
                </c:pt>
                <c:pt idx="21563">
                  <c:v>2.1580820083619998</c:v>
                </c:pt>
                <c:pt idx="21564">
                  <c:v>2.1582491397860002</c:v>
                </c:pt>
                <c:pt idx="21565">
                  <c:v>2.158351182938</c:v>
                </c:pt>
                <c:pt idx="21566">
                  <c:v>2.1584196090700001</c:v>
                </c:pt>
                <c:pt idx="21567">
                  <c:v>2.1585249900819998</c:v>
                </c:pt>
                <c:pt idx="21568">
                  <c:v>2.15859913826</c:v>
                </c:pt>
                <c:pt idx="21569">
                  <c:v>2.1586768627169999</c:v>
                </c:pt>
                <c:pt idx="21570">
                  <c:v>2.1588494777679998</c:v>
                </c:pt>
                <c:pt idx="21571">
                  <c:v>2.1589994430539998</c:v>
                </c:pt>
                <c:pt idx="21572">
                  <c:v>2.1590602397919998</c:v>
                </c:pt>
                <c:pt idx="21573">
                  <c:v>2.1591665744780002</c:v>
                </c:pt>
                <c:pt idx="21574">
                  <c:v>2.159495592117</c:v>
                </c:pt>
                <c:pt idx="21575">
                  <c:v>2.1595783233639998</c:v>
                </c:pt>
                <c:pt idx="21576">
                  <c:v>2.159653902054</c:v>
                </c:pt>
                <c:pt idx="21577">
                  <c:v>2.1597805023190002</c:v>
                </c:pt>
                <c:pt idx="21578">
                  <c:v>2.1598777771000002</c:v>
                </c:pt>
                <c:pt idx="21579">
                  <c:v>2.1600694656370001</c:v>
                </c:pt>
                <c:pt idx="21580">
                  <c:v>2.160390138626</c:v>
                </c:pt>
                <c:pt idx="21581">
                  <c:v>2.1604819297789999</c:v>
                </c:pt>
                <c:pt idx="21582">
                  <c:v>2.1605203151699999</c:v>
                </c:pt>
                <c:pt idx="21583">
                  <c:v>2.1606106758119998</c:v>
                </c:pt>
                <c:pt idx="21584">
                  <c:v>2.1606588363650001</c:v>
                </c:pt>
                <c:pt idx="21585">
                  <c:v>2.1607012748719998</c:v>
                </c:pt>
                <c:pt idx="21586">
                  <c:v>2.1607427597050002</c:v>
                </c:pt>
                <c:pt idx="21587">
                  <c:v>2.1607768535609999</c:v>
                </c:pt>
                <c:pt idx="21588">
                  <c:v>2.1608145236969998</c:v>
                </c:pt>
                <c:pt idx="21589">
                  <c:v>2.1608562469480002</c:v>
                </c:pt>
                <c:pt idx="21590">
                  <c:v>2.1608994007110001</c:v>
                </c:pt>
                <c:pt idx="21591">
                  <c:v>2.1609437465669998</c:v>
                </c:pt>
                <c:pt idx="21592">
                  <c:v>2.1609923839570002</c:v>
                </c:pt>
                <c:pt idx="21593">
                  <c:v>2.1610414981839998</c:v>
                </c:pt>
                <c:pt idx="21594">
                  <c:v>2.1610808372500001</c:v>
                </c:pt>
                <c:pt idx="21595">
                  <c:v>2.1611254215239999</c:v>
                </c:pt>
                <c:pt idx="21596">
                  <c:v>2.1611680984500001</c:v>
                </c:pt>
                <c:pt idx="21597">
                  <c:v>2.161206007004</c:v>
                </c:pt>
                <c:pt idx="21598">
                  <c:v>2.1612386703489999</c:v>
                </c:pt>
                <c:pt idx="21599">
                  <c:v>2.1612780094150001</c:v>
                </c:pt>
                <c:pt idx="21600">
                  <c:v>2.1613156795499999</c:v>
                </c:pt>
                <c:pt idx="21601">
                  <c:v>2.161359786987</c:v>
                </c:pt>
                <c:pt idx="21602">
                  <c:v>2.1616251468660002</c:v>
                </c:pt>
                <c:pt idx="21603">
                  <c:v>2.1616740226750002</c:v>
                </c:pt>
                <c:pt idx="21604">
                  <c:v>2.1617298126220001</c:v>
                </c:pt>
                <c:pt idx="21605">
                  <c:v>2.1617984771729999</c:v>
                </c:pt>
                <c:pt idx="21606">
                  <c:v>2.1618533134460001</c:v>
                </c:pt>
                <c:pt idx="21607">
                  <c:v>2.1619350910190001</c:v>
                </c:pt>
                <c:pt idx="21608">
                  <c:v>2.1619763374329999</c:v>
                </c:pt>
                <c:pt idx="21609">
                  <c:v>2.1620619297029999</c:v>
                </c:pt>
                <c:pt idx="21610">
                  <c:v>2.1620943546300002</c:v>
                </c:pt>
                <c:pt idx="21611">
                  <c:v>2.1621708869930001</c:v>
                </c:pt>
                <c:pt idx="21612">
                  <c:v>2.1622030735019999</c:v>
                </c:pt>
                <c:pt idx="21613">
                  <c:v>2.162269830704</c:v>
                </c:pt>
                <c:pt idx="21614">
                  <c:v>2.16241979599</c:v>
                </c:pt>
                <c:pt idx="21615">
                  <c:v>2.1627812385560001</c:v>
                </c:pt>
                <c:pt idx="21616">
                  <c:v>2.162916898727</c:v>
                </c:pt>
                <c:pt idx="21617">
                  <c:v>2.1632683277129998</c:v>
                </c:pt>
                <c:pt idx="21618">
                  <c:v>2.1636016368869999</c:v>
                </c:pt>
                <c:pt idx="21619">
                  <c:v>2.1637392044069998</c:v>
                </c:pt>
                <c:pt idx="21620">
                  <c:v>2.1638870239260002</c:v>
                </c:pt>
                <c:pt idx="21621">
                  <c:v>2.1642017364499999</c:v>
                </c:pt>
                <c:pt idx="21622">
                  <c:v>2.1642985343930001</c:v>
                </c:pt>
                <c:pt idx="21623">
                  <c:v>2.1643443107599998</c:v>
                </c:pt>
                <c:pt idx="21624">
                  <c:v>2.164386749268</c:v>
                </c:pt>
                <c:pt idx="21625">
                  <c:v>2.164432048798</c:v>
                </c:pt>
                <c:pt idx="21626">
                  <c:v>2.1644814014430001</c:v>
                </c:pt>
                <c:pt idx="21627">
                  <c:v>2.1645257472989998</c:v>
                </c:pt>
                <c:pt idx="21628">
                  <c:v>2.1645767688749999</c:v>
                </c:pt>
                <c:pt idx="21629">
                  <c:v>2.164627313614</c:v>
                </c:pt>
                <c:pt idx="21630">
                  <c:v>2.1646776199339999</c:v>
                </c:pt>
                <c:pt idx="21631">
                  <c:v>2.1647191047669998</c:v>
                </c:pt>
                <c:pt idx="21632">
                  <c:v>2.1647644042969998</c:v>
                </c:pt>
                <c:pt idx="21633">
                  <c:v>2.164803743362</c:v>
                </c:pt>
                <c:pt idx="21634">
                  <c:v>2.164896249771</c:v>
                </c:pt>
                <c:pt idx="21635">
                  <c:v>2.1650793552400001</c:v>
                </c:pt>
                <c:pt idx="21636">
                  <c:v>2.165182113647</c:v>
                </c:pt>
                <c:pt idx="21637">
                  <c:v>2.1652581691739998</c:v>
                </c:pt>
                <c:pt idx="21638">
                  <c:v>2.1653413772580001</c:v>
                </c:pt>
                <c:pt idx="21639">
                  <c:v>2.1654276847839999</c:v>
                </c:pt>
                <c:pt idx="21640">
                  <c:v>2.1655175685880002</c:v>
                </c:pt>
                <c:pt idx="21641">
                  <c:v>2.1656122207639998</c:v>
                </c:pt>
                <c:pt idx="21642">
                  <c:v>2.1657028198239998</c:v>
                </c:pt>
                <c:pt idx="21643">
                  <c:v>2.1657862663270002</c:v>
                </c:pt>
                <c:pt idx="21644">
                  <c:v>2.1659264564509999</c:v>
                </c:pt>
                <c:pt idx="21645">
                  <c:v>2.1660952568049998</c:v>
                </c:pt>
                <c:pt idx="21646">
                  <c:v>2.1662158966059999</c:v>
                </c:pt>
                <c:pt idx="21647">
                  <c:v>2.1664338111879999</c:v>
                </c:pt>
                <c:pt idx="21648">
                  <c:v>2.1665935516360002</c:v>
                </c:pt>
                <c:pt idx="21649">
                  <c:v>2.1667439937589998</c:v>
                </c:pt>
                <c:pt idx="21650">
                  <c:v>2.1668767929079999</c:v>
                </c:pt>
                <c:pt idx="21651">
                  <c:v>2.1670074462889999</c:v>
                </c:pt>
                <c:pt idx="21652">
                  <c:v>2.1670768260959998</c:v>
                </c:pt>
                <c:pt idx="21653">
                  <c:v>2.167152643204</c:v>
                </c:pt>
                <c:pt idx="21654">
                  <c:v>2.1673951148990001</c:v>
                </c:pt>
                <c:pt idx="21655">
                  <c:v>2.1674425601960001</c:v>
                </c:pt>
                <c:pt idx="21656">
                  <c:v>2.1674914360050002</c:v>
                </c:pt>
                <c:pt idx="21657">
                  <c:v>2.1675531864169999</c:v>
                </c:pt>
                <c:pt idx="21658">
                  <c:v>2.1675944328310002</c:v>
                </c:pt>
                <c:pt idx="21659">
                  <c:v>2.167665481567</c:v>
                </c:pt>
                <c:pt idx="21660">
                  <c:v>2.167771339417</c:v>
                </c:pt>
                <c:pt idx="21661">
                  <c:v>2.1677918434140002</c:v>
                </c:pt>
                <c:pt idx="21662">
                  <c:v>2.1678860187529998</c:v>
                </c:pt>
                <c:pt idx="21663">
                  <c:v>2.1680142879490001</c:v>
                </c:pt>
                <c:pt idx="21664">
                  <c:v>2.168139696121</c:v>
                </c:pt>
                <c:pt idx="21665">
                  <c:v>2.1683046817779998</c:v>
                </c:pt>
                <c:pt idx="21666">
                  <c:v>2.1684348583220001</c:v>
                </c:pt>
                <c:pt idx="21667">
                  <c:v>2.1685585975650001</c:v>
                </c:pt>
                <c:pt idx="21668">
                  <c:v>2.1686165332790002</c:v>
                </c:pt>
                <c:pt idx="21669">
                  <c:v>2.1687006950379999</c:v>
                </c:pt>
                <c:pt idx="21670">
                  <c:v>2.1687364578250001</c:v>
                </c:pt>
                <c:pt idx="21671">
                  <c:v>2.168772935867</c:v>
                </c:pt>
                <c:pt idx="21672">
                  <c:v>2.1688129901890001</c:v>
                </c:pt>
                <c:pt idx="21673">
                  <c:v>2.1688568592070001</c:v>
                </c:pt>
                <c:pt idx="21674">
                  <c:v>2.1689047813419999</c:v>
                </c:pt>
                <c:pt idx="21675">
                  <c:v>2.168955802917</c:v>
                </c:pt>
                <c:pt idx="21676">
                  <c:v>2.169003009796</c:v>
                </c:pt>
                <c:pt idx="21677">
                  <c:v>2.1690583229059999</c:v>
                </c:pt>
                <c:pt idx="21678">
                  <c:v>2.1691696643829999</c:v>
                </c:pt>
                <c:pt idx="21679">
                  <c:v>2.1695072650910001</c:v>
                </c:pt>
                <c:pt idx="21680">
                  <c:v>2.1695563793180002</c:v>
                </c:pt>
                <c:pt idx="21681">
                  <c:v>2.1696040630339999</c:v>
                </c:pt>
                <c:pt idx="21682">
                  <c:v>2.1696608066560001</c:v>
                </c:pt>
                <c:pt idx="21683">
                  <c:v>2.1696956157680001</c:v>
                </c:pt>
                <c:pt idx="21684">
                  <c:v>2.1697654724120001</c:v>
                </c:pt>
                <c:pt idx="21685">
                  <c:v>2.1697869300839998</c:v>
                </c:pt>
                <c:pt idx="21686">
                  <c:v>2.1698734760280001</c:v>
                </c:pt>
                <c:pt idx="21687">
                  <c:v>2.1699633598329999</c:v>
                </c:pt>
                <c:pt idx="21688">
                  <c:v>2.1700465679169998</c:v>
                </c:pt>
                <c:pt idx="21689">
                  <c:v>2.1701493263240001</c:v>
                </c:pt>
                <c:pt idx="21690">
                  <c:v>2.170514583588</c:v>
                </c:pt>
                <c:pt idx="21691">
                  <c:v>2.1707999706269998</c:v>
                </c:pt>
                <c:pt idx="21692">
                  <c:v>2.1709077358250002</c:v>
                </c:pt>
                <c:pt idx="21693">
                  <c:v>2.171010017395</c:v>
                </c:pt>
                <c:pt idx="21694">
                  <c:v>2.1710557937620001</c:v>
                </c:pt>
                <c:pt idx="21695">
                  <c:v>2.1711390018459999</c:v>
                </c:pt>
                <c:pt idx="21696">
                  <c:v>2.1711897850040001</c:v>
                </c:pt>
                <c:pt idx="21697">
                  <c:v>2.171238660812</c:v>
                </c:pt>
                <c:pt idx="21698">
                  <c:v>2.1712915897370002</c:v>
                </c:pt>
                <c:pt idx="21699">
                  <c:v>2.1713578701020002</c:v>
                </c:pt>
                <c:pt idx="21700">
                  <c:v>2.171459913254</c:v>
                </c:pt>
                <c:pt idx="21701">
                  <c:v>2.1715199947360002</c:v>
                </c:pt>
                <c:pt idx="21702">
                  <c:v>2.1715815067289999</c:v>
                </c:pt>
                <c:pt idx="21703">
                  <c:v>2.1716592311860001</c:v>
                </c:pt>
                <c:pt idx="21704">
                  <c:v>2.1719961166380002</c:v>
                </c:pt>
                <c:pt idx="21705">
                  <c:v>2.17231965065</c:v>
                </c:pt>
                <c:pt idx="21706">
                  <c:v>2.1726393699650002</c:v>
                </c:pt>
                <c:pt idx="21707">
                  <c:v>2.1727409362789998</c:v>
                </c:pt>
                <c:pt idx="21708">
                  <c:v>2.1728103160860002</c:v>
                </c:pt>
                <c:pt idx="21709">
                  <c:v>2.1728332042690002</c:v>
                </c:pt>
                <c:pt idx="21710">
                  <c:v>2.1729097366330001</c:v>
                </c:pt>
                <c:pt idx="21711">
                  <c:v>2.1729369163509999</c:v>
                </c:pt>
                <c:pt idx="21712">
                  <c:v>2.1730113029479998</c:v>
                </c:pt>
                <c:pt idx="21713">
                  <c:v>2.1730492115020001</c:v>
                </c:pt>
                <c:pt idx="21714">
                  <c:v>2.1731162071229999</c:v>
                </c:pt>
                <c:pt idx="21715">
                  <c:v>2.1731727123260001</c:v>
                </c:pt>
                <c:pt idx="21716">
                  <c:v>2.1732301712040001</c:v>
                </c:pt>
                <c:pt idx="21717">
                  <c:v>2.1732947826390001</c:v>
                </c:pt>
                <c:pt idx="21718">
                  <c:v>2.1733267307280002</c:v>
                </c:pt>
                <c:pt idx="21719">
                  <c:v>2.173400878906</c:v>
                </c:pt>
                <c:pt idx="21720">
                  <c:v>2.1734941005709998</c:v>
                </c:pt>
                <c:pt idx="21721">
                  <c:v>2.1735825538640001</c:v>
                </c:pt>
                <c:pt idx="21722">
                  <c:v>2.1736936569209999</c:v>
                </c:pt>
                <c:pt idx="21723">
                  <c:v>2.1739869117740001</c:v>
                </c:pt>
                <c:pt idx="21724">
                  <c:v>2.1743237972260001</c:v>
                </c:pt>
                <c:pt idx="21725">
                  <c:v>2.1744272708889998</c:v>
                </c:pt>
                <c:pt idx="21726">
                  <c:v>2.1745095252989999</c:v>
                </c:pt>
                <c:pt idx="21727">
                  <c:v>2.174591779709</c:v>
                </c:pt>
                <c:pt idx="21728">
                  <c:v>2.1747317314150001</c:v>
                </c:pt>
                <c:pt idx="21729">
                  <c:v>2.1750578880310001</c:v>
                </c:pt>
                <c:pt idx="21730">
                  <c:v>2.1753361225129999</c:v>
                </c:pt>
                <c:pt idx="21731">
                  <c:v>2.1753945350650001</c:v>
                </c:pt>
                <c:pt idx="21732">
                  <c:v>2.175451517105</c:v>
                </c:pt>
                <c:pt idx="21733">
                  <c:v>2.1754992008210001</c:v>
                </c:pt>
                <c:pt idx="21734">
                  <c:v>2.1755535602570002</c:v>
                </c:pt>
                <c:pt idx="21735">
                  <c:v>2.1755974292759999</c:v>
                </c:pt>
                <c:pt idx="21736">
                  <c:v>2.1756479740139998</c:v>
                </c:pt>
                <c:pt idx="21737">
                  <c:v>2.175688743591</c:v>
                </c:pt>
                <c:pt idx="21738">
                  <c:v>2.1757297515870002</c:v>
                </c:pt>
                <c:pt idx="21739">
                  <c:v>2.175764083862</c:v>
                </c:pt>
                <c:pt idx="21740">
                  <c:v>2.1758031845089998</c:v>
                </c:pt>
                <c:pt idx="21741">
                  <c:v>2.1758368015289999</c:v>
                </c:pt>
                <c:pt idx="21742">
                  <c:v>2.175880432129</c:v>
                </c:pt>
                <c:pt idx="21743">
                  <c:v>2.1761391162870001</c:v>
                </c:pt>
                <c:pt idx="21744">
                  <c:v>2.1762199401859998</c:v>
                </c:pt>
                <c:pt idx="21745">
                  <c:v>2.1762998104100002</c:v>
                </c:pt>
                <c:pt idx="21746">
                  <c:v>2.1763820648190002</c:v>
                </c:pt>
                <c:pt idx="21747">
                  <c:v>2.1764464378359998</c:v>
                </c:pt>
                <c:pt idx="21748">
                  <c:v>2.1765387058260002</c:v>
                </c:pt>
                <c:pt idx="21749">
                  <c:v>2.1765758991239998</c:v>
                </c:pt>
                <c:pt idx="21750">
                  <c:v>2.1766328811650002</c:v>
                </c:pt>
                <c:pt idx="21751">
                  <c:v>2.1766824722289999</c:v>
                </c:pt>
                <c:pt idx="21752">
                  <c:v>2.1767318248750001</c:v>
                </c:pt>
                <c:pt idx="21753">
                  <c:v>2.176789045334</c:v>
                </c:pt>
                <c:pt idx="21754">
                  <c:v>2.1768248081210002</c:v>
                </c:pt>
                <c:pt idx="21755">
                  <c:v>2.1769168376920001</c:v>
                </c:pt>
                <c:pt idx="21756">
                  <c:v>2.1772100925450002</c:v>
                </c:pt>
                <c:pt idx="21757">
                  <c:v>2.1772534847260001</c:v>
                </c:pt>
                <c:pt idx="21758">
                  <c:v>2.1773531436920002</c:v>
                </c:pt>
                <c:pt idx="21759">
                  <c:v>2.1774032115940001</c:v>
                </c:pt>
                <c:pt idx="21760">
                  <c:v>2.177452087402</c:v>
                </c:pt>
                <c:pt idx="21761">
                  <c:v>2.1775324344640001</c:v>
                </c:pt>
                <c:pt idx="21762">
                  <c:v>2.1775853633879998</c:v>
                </c:pt>
                <c:pt idx="21763">
                  <c:v>2.177694559097</c:v>
                </c:pt>
                <c:pt idx="21764">
                  <c:v>2.1778264045719999</c:v>
                </c:pt>
                <c:pt idx="21765">
                  <c:v>2.1779491901400001</c:v>
                </c:pt>
                <c:pt idx="21766">
                  <c:v>2.1780102252960001</c:v>
                </c:pt>
                <c:pt idx="21767">
                  <c:v>2.1780676841740001</c:v>
                </c:pt>
                <c:pt idx="21768">
                  <c:v>2.178119659424</c:v>
                </c:pt>
                <c:pt idx="21769">
                  <c:v>2.1781766414639998</c:v>
                </c:pt>
                <c:pt idx="21770">
                  <c:v>2.1782305240630002</c:v>
                </c:pt>
                <c:pt idx="21771">
                  <c:v>2.1782846450809998</c:v>
                </c:pt>
                <c:pt idx="21772">
                  <c:v>2.1783511638639999</c:v>
                </c:pt>
                <c:pt idx="21773">
                  <c:v>2.1786227226260002</c:v>
                </c:pt>
                <c:pt idx="21774">
                  <c:v>2.1787958145139998</c:v>
                </c:pt>
                <c:pt idx="21775">
                  <c:v>2.17884683609</c:v>
                </c:pt>
                <c:pt idx="21776">
                  <c:v>2.178916931152</c:v>
                </c:pt>
                <c:pt idx="21777">
                  <c:v>2.1789641380310001</c:v>
                </c:pt>
                <c:pt idx="21778">
                  <c:v>2.1790523529049999</c:v>
                </c:pt>
                <c:pt idx="21779">
                  <c:v>2.179097890854</c:v>
                </c:pt>
                <c:pt idx="21780">
                  <c:v>2.179193735123</c:v>
                </c:pt>
                <c:pt idx="21781">
                  <c:v>2.1792471408840002</c:v>
                </c:pt>
                <c:pt idx="21782">
                  <c:v>2.179340600967</c:v>
                </c:pt>
                <c:pt idx="21783">
                  <c:v>2.1794006824490002</c:v>
                </c:pt>
                <c:pt idx="21784">
                  <c:v>2.179476499557</c:v>
                </c:pt>
                <c:pt idx="21785">
                  <c:v>2.1795344352720001</c:v>
                </c:pt>
                <c:pt idx="21786">
                  <c:v>2.1795878410339999</c:v>
                </c:pt>
                <c:pt idx="21787">
                  <c:v>2.1796498298650002</c:v>
                </c:pt>
                <c:pt idx="21788">
                  <c:v>2.1796896457670001</c:v>
                </c:pt>
                <c:pt idx="21789">
                  <c:v>2.1797616481780002</c:v>
                </c:pt>
                <c:pt idx="21790">
                  <c:v>2.1798646450039998</c:v>
                </c:pt>
                <c:pt idx="21791">
                  <c:v>2.1799581050870001</c:v>
                </c:pt>
                <c:pt idx="21792">
                  <c:v>2.1800386905670002</c:v>
                </c:pt>
                <c:pt idx="21793">
                  <c:v>2.180119752884</c:v>
                </c:pt>
                <c:pt idx="21794">
                  <c:v>2.1802504062649999</c:v>
                </c:pt>
                <c:pt idx="21795">
                  <c:v>2.1805348396299999</c:v>
                </c:pt>
                <c:pt idx="21796">
                  <c:v>2.1805772781370001</c:v>
                </c:pt>
                <c:pt idx="21797">
                  <c:v>2.1806268692019999</c:v>
                </c:pt>
                <c:pt idx="21798">
                  <c:v>2.1806774139399998</c:v>
                </c:pt>
                <c:pt idx="21799">
                  <c:v>2.1807208061219998</c:v>
                </c:pt>
                <c:pt idx="21800">
                  <c:v>2.1807689666750001</c:v>
                </c:pt>
                <c:pt idx="21801">
                  <c:v>2.1808128356930001</c:v>
                </c:pt>
                <c:pt idx="21802">
                  <c:v>2.180847167969</c:v>
                </c:pt>
                <c:pt idx="21803">
                  <c:v>2.1808805465700001</c:v>
                </c:pt>
                <c:pt idx="21804">
                  <c:v>2.1809158325200002</c:v>
                </c:pt>
                <c:pt idx="21805">
                  <c:v>2.1809546947479999</c:v>
                </c:pt>
                <c:pt idx="21806">
                  <c:v>2.1809880733489999</c:v>
                </c:pt>
                <c:pt idx="21807">
                  <c:v>2.1810784339899998</c:v>
                </c:pt>
                <c:pt idx="21808">
                  <c:v>2.1811149120329998</c:v>
                </c:pt>
                <c:pt idx="21809">
                  <c:v>2.1811501979829999</c:v>
                </c:pt>
                <c:pt idx="21810">
                  <c:v>2.1811850070949999</c:v>
                </c:pt>
                <c:pt idx="21811">
                  <c:v>2.1812222003940001</c:v>
                </c:pt>
                <c:pt idx="21812">
                  <c:v>2.1812613010409998</c:v>
                </c:pt>
                <c:pt idx="21813">
                  <c:v>2.1813099384310002</c:v>
                </c:pt>
                <c:pt idx="21814">
                  <c:v>2.181358098984</c:v>
                </c:pt>
                <c:pt idx="21815">
                  <c:v>2.1816501617430002</c:v>
                </c:pt>
                <c:pt idx="21816">
                  <c:v>2.181708574295</c:v>
                </c:pt>
                <c:pt idx="21817">
                  <c:v>2.181748867035</c:v>
                </c:pt>
                <c:pt idx="21818">
                  <c:v>2.1818475723269999</c:v>
                </c:pt>
                <c:pt idx="21819">
                  <c:v>2.1818888187410002</c:v>
                </c:pt>
                <c:pt idx="21820">
                  <c:v>2.1819641590119998</c:v>
                </c:pt>
                <c:pt idx="21821">
                  <c:v>2.1819972991940002</c:v>
                </c:pt>
                <c:pt idx="21822">
                  <c:v>2.1820790767670002</c:v>
                </c:pt>
                <c:pt idx="21823">
                  <c:v>2.1821093559269999</c:v>
                </c:pt>
                <c:pt idx="21824">
                  <c:v>2.1821820735930002</c:v>
                </c:pt>
                <c:pt idx="21825">
                  <c:v>2.182264566422</c:v>
                </c:pt>
                <c:pt idx="21826">
                  <c:v>2.1823410987849998</c:v>
                </c:pt>
                <c:pt idx="21827">
                  <c:v>2.1825129985810001</c:v>
                </c:pt>
                <c:pt idx="21828">
                  <c:v>2.18261384964</c:v>
                </c:pt>
                <c:pt idx="21829">
                  <c:v>2.1826565265659998</c:v>
                </c:pt>
                <c:pt idx="21830">
                  <c:v>2.1826915740969999</c:v>
                </c:pt>
                <c:pt idx="21831">
                  <c:v>2.1827294826510002</c:v>
                </c:pt>
                <c:pt idx="21832">
                  <c:v>2.1827709674840001</c:v>
                </c:pt>
                <c:pt idx="21833">
                  <c:v>2.182816028595</c:v>
                </c:pt>
                <c:pt idx="21834">
                  <c:v>2.1828625202179999</c:v>
                </c:pt>
                <c:pt idx="21835">
                  <c:v>2.182915210724</c:v>
                </c:pt>
                <c:pt idx="21836">
                  <c:v>2.182964086533</c:v>
                </c:pt>
                <c:pt idx="21837">
                  <c:v>2.1830127239229999</c:v>
                </c:pt>
                <c:pt idx="21838">
                  <c:v>2.1830594539639998</c:v>
                </c:pt>
                <c:pt idx="21839">
                  <c:v>2.1831040382390001</c:v>
                </c:pt>
                <c:pt idx="21840">
                  <c:v>2.1831679344179999</c:v>
                </c:pt>
                <c:pt idx="21841">
                  <c:v>2.1834466457369999</c:v>
                </c:pt>
                <c:pt idx="21842">
                  <c:v>2.1835298538210002</c:v>
                </c:pt>
                <c:pt idx="21843">
                  <c:v>2.183616399765</c:v>
                </c:pt>
                <c:pt idx="21844">
                  <c:v>2.1837046146389998</c:v>
                </c:pt>
                <c:pt idx="21845">
                  <c:v>2.1837944984440001</c:v>
                </c:pt>
                <c:pt idx="21846">
                  <c:v>2.1838812828059999</c:v>
                </c:pt>
                <c:pt idx="21847">
                  <c:v>2.183953046799</c:v>
                </c:pt>
                <c:pt idx="21848">
                  <c:v>2.184043645859</c:v>
                </c:pt>
                <c:pt idx="21849">
                  <c:v>2.1841247081759998</c:v>
                </c:pt>
                <c:pt idx="21850">
                  <c:v>2.1842036247249998</c:v>
                </c:pt>
                <c:pt idx="21851">
                  <c:v>2.1843323707579998</c:v>
                </c:pt>
                <c:pt idx="21852">
                  <c:v>2.184653759003</c:v>
                </c:pt>
                <c:pt idx="21853">
                  <c:v>2.184762239456</c:v>
                </c:pt>
                <c:pt idx="21854">
                  <c:v>2.1848223209380002</c:v>
                </c:pt>
                <c:pt idx="21855">
                  <c:v>2.1849462985989998</c:v>
                </c:pt>
                <c:pt idx="21856">
                  <c:v>2.185006380081</c:v>
                </c:pt>
                <c:pt idx="21857">
                  <c:v>2.1851210594179999</c:v>
                </c:pt>
                <c:pt idx="21858">
                  <c:v>2.1851909160609999</c:v>
                </c:pt>
                <c:pt idx="21859">
                  <c:v>2.1852693557739999</c:v>
                </c:pt>
                <c:pt idx="21860">
                  <c:v>2.1853733062740002</c:v>
                </c:pt>
                <c:pt idx="21861">
                  <c:v>2.1854953765870002</c:v>
                </c:pt>
                <c:pt idx="21862">
                  <c:v>2.1856417655940001</c:v>
                </c:pt>
                <c:pt idx="21863">
                  <c:v>2.185914993286</c:v>
                </c:pt>
                <c:pt idx="21864">
                  <c:v>2.1860034465789999</c:v>
                </c:pt>
                <c:pt idx="21865">
                  <c:v>2.1860878467560001</c:v>
                </c:pt>
                <c:pt idx="21866">
                  <c:v>2.1861786842350002</c:v>
                </c:pt>
                <c:pt idx="21867">
                  <c:v>2.186286211014</c:v>
                </c:pt>
                <c:pt idx="21868">
                  <c:v>2.1864480972289999</c:v>
                </c:pt>
                <c:pt idx="21869">
                  <c:v>2.1867854595180001</c:v>
                </c:pt>
                <c:pt idx="21870">
                  <c:v>2.1871433258059998</c:v>
                </c:pt>
                <c:pt idx="21871">
                  <c:v>2.1872625350949999</c:v>
                </c:pt>
                <c:pt idx="21872">
                  <c:v>2.1873412132259999</c:v>
                </c:pt>
                <c:pt idx="21873">
                  <c:v>2.1874277591709999</c:v>
                </c:pt>
                <c:pt idx="21874">
                  <c:v>2.1874923706049998</c:v>
                </c:pt>
                <c:pt idx="21875">
                  <c:v>2.187512159348</c:v>
                </c:pt>
                <c:pt idx="21876">
                  <c:v>2.1876068115230001</c:v>
                </c:pt>
                <c:pt idx="21877">
                  <c:v>2.1877672672270001</c:v>
                </c:pt>
                <c:pt idx="21878">
                  <c:v>2.1879005432129999</c:v>
                </c:pt>
                <c:pt idx="21879">
                  <c:v>2.1879675388340001</c:v>
                </c:pt>
                <c:pt idx="21880">
                  <c:v>2.188024997711</c:v>
                </c:pt>
                <c:pt idx="21881">
                  <c:v>2.1880757808690001</c:v>
                </c:pt>
                <c:pt idx="21882">
                  <c:v>2.1881268024440002</c:v>
                </c:pt>
                <c:pt idx="21883">
                  <c:v>2.1881773471830002</c:v>
                </c:pt>
                <c:pt idx="21884">
                  <c:v>2.1882250308989999</c:v>
                </c:pt>
                <c:pt idx="21885">
                  <c:v>2.1882650852199999</c:v>
                </c:pt>
                <c:pt idx="21886">
                  <c:v>2.1882984638209999</c:v>
                </c:pt>
                <c:pt idx="21887">
                  <c:v>2.188331604004</c:v>
                </c:pt>
                <c:pt idx="21888">
                  <c:v>2.1883587837220002</c:v>
                </c:pt>
                <c:pt idx="21889">
                  <c:v>2.1883888244629999</c:v>
                </c:pt>
                <c:pt idx="21890">
                  <c:v>2.1884300708770001</c:v>
                </c:pt>
                <c:pt idx="21891">
                  <c:v>2.1884763240809999</c:v>
                </c:pt>
                <c:pt idx="21892">
                  <c:v>2.1885221004490001</c:v>
                </c:pt>
                <c:pt idx="21893">
                  <c:v>2.1885802745820002</c:v>
                </c:pt>
                <c:pt idx="21894">
                  <c:v>2.1886296272279999</c:v>
                </c:pt>
                <c:pt idx="21895">
                  <c:v>2.1886804103849999</c:v>
                </c:pt>
                <c:pt idx="21896">
                  <c:v>2.1890096664429999</c:v>
                </c:pt>
                <c:pt idx="21897">
                  <c:v>2.1890389919280002</c:v>
                </c:pt>
                <c:pt idx="21898">
                  <c:v>2.189113140106</c:v>
                </c:pt>
                <c:pt idx="21899">
                  <c:v>2.1891436576840002</c:v>
                </c:pt>
                <c:pt idx="21900">
                  <c:v>2.189221143723</c:v>
                </c:pt>
                <c:pt idx="21901">
                  <c:v>2.189254283905</c:v>
                </c:pt>
                <c:pt idx="21902">
                  <c:v>2.1893248558040002</c:v>
                </c:pt>
                <c:pt idx="21903">
                  <c:v>2.1893751621250002</c:v>
                </c:pt>
                <c:pt idx="21904">
                  <c:v>2.1894333362579999</c:v>
                </c:pt>
                <c:pt idx="21905">
                  <c:v>2.189488172531</c:v>
                </c:pt>
                <c:pt idx="21906">
                  <c:v>2.1895339488980001</c:v>
                </c:pt>
                <c:pt idx="21907">
                  <c:v>2.1895983219150001</c:v>
                </c:pt>
                <c:pt idx="21908">
                  <c:v>2.1896305084229999</c:v>
                </c:pt>
                <c:pt idx="21909">
                  <c:v>2.1897261142729998</c:v>
                </c:pt>
                <c:pt idx="21910">
                  <c:v>2.1901202201840002</c:v>
                </c:pt>
                <c:pt idx="21911">
                  <c:v>2.1901922225949999</c:v>
                </c:pt>
                <c:pt idx="21912">
                  <c:v>2.1903891563419999</c:v>
                </c:pt>
                <c:pt idx="21913">
                  <c:v>2.190713882446</c:v>
                </c:pt>
                <c:pt idx="21914">
                  <c:v>2.1910393238069998</c:v>
                </c:pt>
                <c:pt idx="21915">
                  <c:v>2.1912276744839998</c:v>
                </c:pt>
                <c:pt idx="21916">
                  <c:v>2.1913740634919998</c:v>
                </c:pt>
                <c:pt idx="21917">
                  <c:v>2.191617250443</c:v>
                </c:pt>
                <c:pt idx="21918">
                  <c:v>2.1917135715480001</c:v>
                </c:pt>
                <c:pt idx="21919">
                  <c:v>2.1917717456819998</c:v>
                </c:pt>
                <c:pt idx="21920">
                  <c:v>2.1918208599089999</c:v>
                </c:pt>
                <c:pt idx="21921">
                  <c:v>2.191866397858</c:v>
                </c:pt>
                <c:pt idx="21922">
                  <c:v>2.191929340363</c:v>
                </c:pt>
                <c:pt idx="21923">
                  <c:v>2.1919653415679998</c:v>
                </c:pt>
                <c:pt idx="21924">
                  <c:v>2.192060232162</c:v>
                </c:pt>
                <c:pt idx="21925">
                  <c:v>2.1921465396880002</c:v>
                </c:pt>
                <c:pt idx="21926">
                  <c:v>2.1922788620000002</c:v>
                </c:pt>
                <c:pt idx="21927">
                  <c:v>2.1923959255219998</c:v>
                </c:pt>
                <c:pt idx="21928">
                  <c:v>2.1926701068879999</c:v>
                </c:pt>
                <c:pt idx="21929">
                  <c:v>2.1927235126500002</c:v>
                </c:pt>
                <c:pt idx="21930">
                  <c:v>2.1927843093870001</c:v>
                </c:pt>
                <c:pt idx="21931">
                  <c:v>2.1928286552429999</c:v>
                </c:pt>
                <c:pt idx="21932">
                  <c:v>2.1928701400759998</c:v>
                </c:pt>
                <c:pt idx="21933">
                  <c:v>2.1929068565369998</c:v>
                </c:pt>
                <c:pt idx="21934">
                  <c:v>2.1929466724400002</c:v>
                </c:pt>
                <c:pt idx="21935">
                  <c:v>2.1929764747620002</c:v>
                </c:pt>
                <c:pt idx="21936">
                  <c:v>2.1930131912230002</c:v>
                </c:pt>
                <c:pt idx="21937">
                  <c:v>2.1930572986599999</c:v>
                </c:pt>
                <c:pt idx="21938">
                  <c:v>2.1931035518650002</c:v>
                </c:pt>
                <c:pt idx="21939">
                  <c:v>2.1931426525119999</c:v>
                </c:pt>
                <c:pt idx="21940">
                  <c:v>2.1932158470149998</c:v>
                </c:pt>
                <c:pt idx="21941">
                  <c:v>2.193303585052</c:v>
                </c:pt>
                <c:pt idx="21942">
                  <c:v>2.1935338974</c:v>
                </c:pt>
                <c:pt idx="21943">
                  <c:v>2.1936547756200002</c:v>
                </c:pt>
                <c:pt idx="21944">
                  <c:v>2.1937456130980002</c:v>
                </c:pt>
                <c:pt idx="21945">
                  <c:v>2.193817853928</c:v>
                </c:pt>
                <c:pt idx="21946">
                  <c:v>2.1938495635990001</c:v>
                </c:pt>
                <c:pt idx="21947">
                  <c:v>2.1939237117769999</c:v>
                </c:pt>
                <c:pt idx="21948">
                  <c:v>2.1939547061920002</c:v>
                </c:pt>
                <c:pt idx="21949">
                  <c:v>2.194030761719</c:v>
                </c:pt>
                <c:pt idx="21950">
                  <c:v>2.1940684318539998</c:v>
                </c:pt>
                <c:pt idx="21951">
                  <c:v>2.1941368579859999</c:v>
                </c:pt>
                <c:pt idx="21952">
                  <c:v>2.1941750049589999</c:v>
                </c:pt>
                <c:pt idx="21953">
                  <c:v>2.1942286491390002</c:v>
                </c:pt>
                <c:pt idx="21954">
                  <c:v>2.1943490505219998</c:v>
                </c:pt>
                <c:pt idx="21955">
                  <c:v>2.1945657730099999</c:v>
                </c:pt>
                <c:pt idx="21956">
                  <c:v>2.1946554183960001</c:v>
                </c:pt>
                <c:pt idx="21957">
                  <c:v>2.1947383880619999</c:v>
                </c:pt>
                <c:pt idx="21958">
                  <c:v>2.1947932243350001</c:v>
                </c:pt>
                <c:pt idx="21959">
                  <c:v>2.1948437690730001</c:v>
                </c:pt>
                <c:pt idx="21960">
                  <c:v>2.1948952674869999</c:v>
                </c:pt>
                <c:pt idx="21961">
                  <c:v>2.1949946880339999</c:v>
                </c:pt>
                <c:pt idx="21962">
                  <c:v>2.195322990417</c:v>
                </c:pt>
                <c:pt idx="21963">
                  <c:v>2.195659637451</c:v>
                </c:pt>
                <c:pt idx="21964">
                  <c:v>2.1958849430080001</c:v>
                </c:pt>
                <c:pt idx="21965">
                  <c:v>2.1961188316350002</c:v>
                </c:pt>
                <c:pt idx="21966">
                  <c:v>2.1962182521820002</c:v>
                </c:pt>
                <c:pt idx="21967">
                  <c:v>2.196310043335</c:v>
                </c:pt>
                <c:pt idx="21968">
                  <c:v>2.1964049339290002</c:v>
                </c:pt>
                <c:pt idx="21969">
                  <c:v>2.1965003013610001</c:v>
                </c:pt>
                <c:pt idx="21970">
                  <c:v>2.1965928077700001</c:v>
                </c:pt>
                <c:pt idx="21971">
                  <c:v>2.1967482566830001</c:v>
                </c:pt>
                <c:pt idx="21972">
                  <c:v>2.1970450878140002</c:v>
                </c:pt>
                <c:pt idx="21973">
                  <c:v>2.1972279548650002</c:v>
                </c:pt>
                <c:pt idx="21974">
                  <c:v>2.1973447799680002</c:v>
                </c:pt>
                <c:pt idx="21975">
                  <c:v>2.1974270343779998</c:v>
                </c:pt>
                <c:pt idx="21976">
                  <c:v>2.1975257396700001</c:v>
                </c:pt>
                <c:pt idx="21977">
                  <c:v>2.1975805759429998</c:v>
                </c:pt>
                <c:pt idx="21978">
                  <c:v>2.1976346969599998</c:v>
                </c:pt>
                <c:pt idx="21979">
                  <c:v>2.1976706981660001</c:v>
                </c:pt>
                <c:pt idx="21980">
                  <c:v>2.1977074146270001</c:v>
                </c:pt>
                <c:pt idx="21981">
                  <c:v>2.1977474689480001</c:v>
                </c:pt>
                <c:pt idx="21982">
                  <c:v>2.1977827548979998</c:v>
                </c:pt>
                <c:pt idx="21983">
                  <c:v>2.1978230476379998</c:v>
                </c:pt>
                <c:pt idx="21984">
                  <c:v>2.1979207992549998</c:v>
                </c:pt>
                <c:pt idx="21985">
                  <c:v>2.1980078220369998</c:v>
                </c:pt>
                <c:pt idx="21986">
                  <c:v>2.1980876922610002</c:v>
                </c:pt>
                <c:pt idx="21987">
                  <c:v>2.1981425285339999</c:v>
                </c:pt>
                <c:pt idx="21988">
                  <c:v>2.1982064247130002</c:v>
                </c:pt>
                <c:pt idx="21989">
                  <c:v>2.1982638835909998</c:v>
                </c:pt>
                <c:pt idx="21990">
                  <c:v>2.1983141899110001</c:v>
                </c:pt>
                <c:pt idx="21991">
                  <c:v>2.198360681534</c:v>
                </c:pt>
                <c:pt idx="21992">
                  <c:v>2.1986196041110002</c:v>
                </c:pt>
                <c:pt idx="21993">
                  <c:v>2.1986510753630002</c:v>
                </c:pt>
                <c:pt idx="21994">
                  <c:v>2.1987299919129999</c:v>
                </c:pt>
                <c:pt idx="21995">
                  <c:v>2.1987633705139999</c:v>
                </c:pt>
                <c:pt idx="21996">
                  <c:v>2.1988413333889998</c:v>
                </c:pt>
                <c:pt idx="21997">
                  <c:v>2.1988780498499998</c:v>
                </c:pt>
                <c:pt idx="21998">
                  <c:v>2.198945045471</c:v>
                </c:pt>
                <c:pt idx="21999">
                  <c:v>2.1989872455600001</c:v>
                </c:pt>
                <c:pt idx="22000">
                  <c:v>2.1990439891819999</c:v>
                </c:pt>
                <c:pt idx="22001">
                  <c:v>2.1990981101989999</c:v>
                </c:pt>
                <c:pt idx="22002">
                  <c:v>2.199142217636</c:v>
                </c:pt>
                <c:pt idx="22003">
                  <c:v>2.1992318630219998</c:v>
                </c:pt>
                <c:pt idx="22004">
                  <c:v>2.1993186473850002</c:v>
                </c:pt>
                <c:pt idx="22005">
                  <c:v>2.1994030475619999</c:v>
                </c:pt>
                <c:pt idx="22006">
                  <c:v>2.199677228928</c:v>
                </c:pt>
                <c:pt idx="22007">
                  <c:v>2.1997509002690001</c:v>
                </c:pt>
                <c:pt idx="22008">
                  <c:v>2.1997964382170001</c:v>
                </c:pt>
                <c:pt idx="22009">
                  <c:v>2.1999001502989999</c:v>
                </c:pt>
                <c:pt idx="22010">
                  <c:v>2.199977397919</c:v>
                </c:pt>
                <c:pt idx="22011">
                  <c:v>2.2001109123229998</c:v>
                </c:pt>
                <c:pt idx="22012">
                  <c:v>2.2002139091489998</c:v>
                </c:pt>
                <c:pt idx="22013">
                  <c:v>2.2002682685849999</c:v>
                </c:pt>
                <c:pt idx="22014">
                  <c:v>2.2003202438349998</c:v>
                </c:pt>
                <c:pt idx="22015">
                  <c:v>2.2003746032709999</c:v>
                </c:pt>
                <c:pt idx="22016">
                  <c:v>2.2004294395450001</c:v>
                </c:pt>
                <c:pt idx="22017">
                  <c:v>2.2004868984220001</c:v>
                </c:pt>
                <c:pt idx="22018">
                  <c:v>2.200601577759</c:v>
                </c:pt>
                <c:pt idx="22019">
                  <c:v>2.200802326202</c:v>
                </c:pt>
                <c:pt idx="22020">
                  <c:v>2.2008941173549998</c:v>
                </c:pt>
                <c:pt idx="22021">
                  <c:v>2.2009701728820001</c:v>
                </c:pt>
                <c:pt idx="22022">
                  <c:v>2.2010014057160001</c:v>
                </c:pt>
                <c:pt idx="22023">
                  <c:v>2.2010822296139998</c:v>
                </c:pt>
                <c:pt idx="22024">
                  <c:v>2.2011208534239999</c:v>
                </c:pt>
                <c:pt idx="22025">
                  <c:v>2.2011895179750001</c:v>
                </c:pt>
                <c:pt idx="22026">
                  <c:v>2.2012305259699998</c:v>
                </c:pt>
                <c:pt idx="22027">
                  <c:v>2.2012798786159999</c:v>
                </c:pt>
                <c:pt idx="22028">
                  <c:v>2.201363563538</c:v>
                </c:pt>
                <c:pt idx="22029">
                  <c:v>2.201442241669</c:v>
                </c:pt>
                <c:pt idx="22030">
                  <c:v>2.2016716003419998</c:v>
                </c:pt>
                <c:pt idx="22031">
                  <c:v>2.2018771171570002</c:v>
                </c:pt>
                <c:pt idx="22032">
                  <c:v>2.2019379138950002</c:v>
                </c:pt>
                <c:pt idx="22033">
                  <c:v>2.2020499706269998</c:v>
                </c:pt>
                <c:pt idx="22034">
                  <c:v>2.2022132873540001</c:v>
                </c:pt>
                <c:pt idx="22035">
                  <c:v>2.202268838882</c:v>
                </c:pt>
                <c:pt idx="22036">
                  <c:v>2.2023468017579999</c:v>
                </c:pt>
                <c:pt idx="22037">
                  <c:v>2.2023835182189999</c:v>
                </c:pt>
                <c:pt idx="22038">
                  <c:v>2.2024242877960001</c:v>
                </c:pt>
                <c:pt idx="22039">
                  <c:v>2.2024655342099999</c:v>
                </c:pt>
                <c:pt idx="22040">
                  <c:v>2.202511310577</c:v>
                </c:pt>
                <c:pt idx="22041">
                  <c:v>2.202561616898</c:v>
                </c:pt>
                <c:pt idx="22042">
                  <c:v>2.2026100158689998</c:v>
                </c:pt>
                <c:pt idx="22043">
                  <c:v>2.2026708126069998</c:v>
                </c:pt>
                <c:pt idx="22044">
                  <c:v>2.2027945518490002</c:v>
                </c:pt>
                <c:pt idx="22045">
                  <c:v>2.203016519547</c:v>
                </c:pt>
                <c:pt idx="22046">
                  <c:v>2.2030749320980001</c:v>
                </c:pt>
                <c:pt idx="22047">
                  <c:v>2.2031278610229998</c:v>
                </c:pt>
                <c:pt idx="22048">
                  <c:v>2.2031874656679999</c:v>
                </c:pt>
                <c:pt idx="22049">
                  <c:v>2.2032589912409999</c:v>
                </c:pt>
                <c:pt idx="22050">
                  <c:v>2.2033109664919999</c:v>
                </c:pt>
                <c:pt idx="22051">
                  <c:v>2.203397274017</c:v>
                </c:pt>
                <c:pt idx="22052">
                  <c:v>2.203447580338</c:v>
                </c:pt>
                <c:pt idx="22053">
                  <c:v>2.2035493850710002</c:v>
                </c:pt>
                <c:pt idx="22054">
                  <c:v>2.2036032676700001</c:v>
                </c:pt>
                <c:pt idx="22055">
                  <c:v>2.2037062644960002</c:v>
                </c:pt>
                <c:pt idx="22056">
                  <c:v>2.2037551403050002</c:v>
                </c:pt>
                <c:pt idx="22057">
                  <c:v>2.2038357257840002</c:v>
                </c:pt>
                <c:pt idx="22058">
                  <c:v>2.2038815021509999</c:v>
                </c:pt>
                <c:pt idx="22059">
                  <c:v>2.2039413452150001</c:v>
                </c:pt>
                <c:pt idx="22060">
                  <c:v>2.2039957046510001</c:v>
                </c:pt>
                <c:pt idx="22061">
                  <c:v>2.204040527344</c:v>
                </c:pt>
                <c:pt idx="22062">
                  <c:v>2.2041254043579999</c:v>
                </c:pt>
                <c:pt idx="22063">
                  <c:v>2.204399585724</c:v>
                </c:pt>
                <c:pt idx="22064">
                  <c:v>2.2044672965999998</c:v>
                </c:pt>
                <c:pt idx="22065">
                  <c:v>2.2045085430150002</c:v>
                </c:pt>
                <c:pt idx="22066">
                  <c:v>2.2046043872830001</c:v>
                </c:pt>
                <c:pt idx="22067">
                  <c:v>2.204695940018</c:v>
                </c:pt>
                <c:pt idx="22068">
                  <c:v>2.2047390937809999</c:v>
                </c:pt>
                <c:pt idx="22069">
                  <c:v>2.2047820091250001</c:v>
                </c:pt>
                <c:pt idx="22070">
                  <c:v>2.2048299312589998</c:v>
                </c:pt>
                <c:pt idx="22071">
                  <c:v>2.204877614975</c:v>
                </c:pt>
                <c:pt idx="22072">
                  <c:v>2.2049286365510001</c:v>
                </c:pt>
                <c:pt idx="22073">
                  <c:v>2.2049725055690002</c:v>
                </c:pt>
                <c:pt idx="22074">
                  <c:v>2.2050261497500001</c:v>
                </c:pt>
                <c:pt idx="22075">
                  <c:v>2.20507478714</c:v>
                </c:pt>
                <c:pt idx="22076">
                  <c:v>2.2051208019259998</c:v>
                </c:pt>
                <c:pt idx="22077">
                  <c:v>2.2051887512210002</c:v>
                </c:pt>
                <c:pt idx="22078">
                  <c:v>2.20552110672</c:v>
                </c:pt>
                <c:pt idx="22079">
                  <c:v>2.2056541442870001</c:v>
                </c:pt>
                <c:pt idx="22080">
                  <c:v>2.205686807632</c:v>
                </c:pt>
                <c:pt idx="22081">
                  <c:v>2.2057592868799998</c:v>
                </c:pt>
                <c:pt idx="22082">
                  <c:v>2.2057914733890001</c:v>
                </c:pt>
                <c:pt idx="22083">
                  <c:v>2.2058670520780002</c:v>
                </c:pt>
                <c:pt idx="22084">
                  <c:v>2.2058951854709998</c:v>
                </c:pt>
                <c:pt idx="22085">
                  <c:v>2.2059681415560002</c:v>
                </c:pt>
                <c:pt idx="22086">
                  <c:v>2.2060062885280001</c:v>
                </c:pt>
                <c:pt idx="22087">
                  <c:v>2.2060675621030001</c:v>
                </c:pt>
                <c:pt idx="22088">
                  <c:v>2.2061147689820002</c:v>
                </c:pt>
                <c:pt idx="22089">
                  <c:v>2.2062051296230001</c:v>
                </c:pt>
                <c:pt idx="22090">
                  <c:v>2.2064900398249998</c:v>
                </c:pt>
                <c:pt idx="22091">
                  <c:v>2.2065651416779999</c:v>
                </c:pt>
                <c:pt idx="22092">
                  <c:v>2.2066082954409998</c:v>
                </c:pt>
                <c:pt idx="22093">
                  <c:v>2.2066524028779999</c:v>
                </c:pt>
                <c:pt idx="22094">
                  <c:v>2.206698179245</c:v>
                </c:pt>
                <c:pt idx="22095">
                  <c:v>2.2067511081700002</c:v>
                </c:pt>
                <c:pt idx="22096">
                  <c:v>2.2068016529080001</c:v>
                </c:pt>
                <c:pt idx="22097">
                  <c:v>2.20685172081</c:v>
                </c:pt>
                <c:pt idx="22098">
                  <c:v>2.2069053649899999</c:v>
                </c:pt>
                <c:pt idx="22099">
                  <c:v>2.2069582939150001</c:v>
                </c:pt>
                <c:pt idx="22100">
                  <c:v>2.207003116608</c:v>
                </c:pt>
                <c:pt idx="22101">
                  <c:v>2.2070491313930001</c:v>
                </c:pt>
                <c:pt idx="22102">
                  <c:v>2.2070972919459999</c:v>
                </c:pt>
                <c:pt idx="22103">
                  <c:v>2.2071440219879999</c:v>
                </c:pt>
                <c:pt idx="22104">
                  <c:v>2.2072322368620001</c:v>
                </c:pt>
                <c:pt idx="22105">
                  <c:v>2.20729804039</c:v>
                </c:pt>
                <c:pt idx="22106">
                  <c:v>2.2075502872469999</c:v>
                </c:pt>
                <c:pt idx="22107">
                  <c:v>2.2076020240780001</c:v>
                </c:pt>
                <c:pt idx="22108">
                  <c:v>2.2076444625849998</c:v>
                </c:pt>
                <c:pt idx="22109">
                  <c:v>2.2077126502989999</c:v>
                </c:pt>
                <c:pt idx="22110">
                  <c:v>2.2077562808989999</c:v>
                </c:pt>
                <c:pt idx="22111">
                  <c:v>2.2078452110289999</c:v>
                </c:pt>
                <c:pt idx="22112">
                  <c:v>2.2078912258150001</c:v>
                </c:pt>
                <c:pt idx="22113">
                  <c:v>2.2079849243159999</c:v>
                </c:pt>
                <c:pt idx="22114">
                  <c:v>2.2080316543579999</c:v>
                </c:pt>
                <c:pt idx="22115">
                  <c:v>2.208119392395</c:v>
                </c:pt>
                <c:pt idx="22116">
                  <c:v>2.2081689834590001</c:v>
                </c:pt>
                <c:pt idx="22117">
                  <c:v>2.2082405090330002</c:v>
                </c:pt>
                <c:pt idx="22118">
                  <c:v>2.2082931995389998</c:v>
                </c:pt>
                <c:pt idx="22119">
                  <c:v>2.2083492279049999</c:v>
                </c:pt>
                <c:pt idx="22120">
                  <c:v>2.2084355354310001</c:v>
                </c:pt>
                <c:pt idx="22121">
                  <c:v>2.2086889743799998</c:v>
                </c:pt>
                <c:pt idx="22122">
                  <c:v>2.2087440490720001</c:v>
                </c:pt>
                <c:pt idx="22123">
                  <c:v>2.208796024323</c:v>
                </c:pt>
                <c:pt idx="22124">
                  <c:v>2.2088422775269998</c:v>
                </c:pt>
                <c:pt idx="22125">
                  <c:v>2.208883285522</c:v>
                </c:pt>
                <c:pt idx="22126">
                  <c:v>2.208931922913</c:v>
                </c:pt>
                <c:pt idx="22127">
                  <c:v>2.2090387344360001</c:v>
                </c:pt>
                <c:pt idx="22128">
                  <c:v>2.2092173099519998</c:v>
                </c:pt>
                <c:pt idx="22129">
                  <c:v>2.209268569946</c:v>
                </c:pt>
                <c:pt idx="22130">
                  <c:v>2.2093250751500002</c:v>
                </c:pt>
                <c:pt idx="22131">
                  <c:v>2.2093741893769998</c:v>
                </c:pt>
                <c:pt idx="22132">
                  <c:v>2.2094230651859998</c:v>
                </c:pt>
                <c:pt idx="22133">
                  <c:v>2.209479570389</c:v>
                </c:pt>
                <c:pt idx="22134">
                  <c:v>2.2095351219179999</c:v>
                </c:pt>
                <c:pt idx="22135">
                  <c:v>2.2095820903779999</c:v>
                </c:pt>
                <c:pt idx="22136">
                  <c:v>2.2096316814420001</c:v>
                </c:pt>
                <c:pt idx="22137">
                  <c:v>2.20969748497</c:v>
                </c:pt>
                <c:pt idx="22138">
                  <c:v>2.2097651958469999</c:v>
                </c:pt>
                <c:pt idx="22139">
                  <c:v>2.2101018428799999</c:v>
                </c:pt>
                <c:pt idx="22140">
                  <c:v>2.210147380829</c:v>
                </c:pt>
                <c:pt idx="22141">
                  <c:v>2.2102026939389998</c:v>
                </c:pt>
                <c:pt idx="22142">
                  <c:v>2.2102429866789999</c:v>
                </c:pt>
                <c:pt idx="22143">
                  <c:v>2.2103102207180001</c:v>
                </c:pt>
                <c:pt idx="22144">
                  <c:v>2.2103455066679998</c:v>
                </c:pt>
                <c:pt idx="22145">
                  <c:v>2.2104232311250001</c:v>
                </c:pt>
                <c:pt idx="22146">
                  <c:v>2.2104554176329998</c:v>
                </c:pt>
                <c:pt idx="22147">
                  <c:v>2.2105336189270002</c:v>
                </c:pt>
                <c:pt idx="22148">
                  <c:v>2.2106232643129999</c:v>
                </c:pt>
                <c:pt idx="22149">
                  <c:v>2.2107355594640001</c:v>
                </c:pt>
                <c:pt idx="22150">
                  <c:v>2.211049079895</c:v>
                </c:pt>
                <c:pt idx="22151">
                  <c:v>2.2112402915949998</c:v>
                </c:pt>
                <c:pt idx="22152">
                  <c:v>2.211349010468</c:v>
                </c:pt>
                <c:pt idx="22153">
                  <c:v>2.2114958763120001</c:v>
                </c:pt>
                <c:pt idx="22154">
                  <c:v>2.2116081714629998</c:v>
                </c:pt>
                <c:pt idx="22155">
                  <c:v>2.2117044925689999</c:v>
                </c:pt>
                <c:pt idx="22156">
                  <c:v>2.2117509841919998</c:v>
                </c:pt>
                <c:pt idx="22157">
                  <c:v>2.211790084839</c:v>
                </c:pt>
                <c:pt idx="22158">
                  <c:v>2.2118248939509999</c:v>
                </c:pt>
                <c:pt idx="22159">
                  <c:v>2.2118668556209999</c:v>
                </c:pt>
                <c:pt idx="22160">
                  <c:v>2.2119119167329999</c:v>
                </c:pt>
                <c:pt idx="22161">
                  <c:v>2.2119612693790001</c:v>
                </c:pt>
                <c:pt idx="22162">
                  <c:v>2.2120144367219998</c:v>
                </c:pt>
                <c:pt idx="22163">
                  <c:v>2.2120716571810002</c:v>
                </c:pt>
                <c:pt idx="22164">
                  <c:v>2.2121977806089999</c:v>
                </c:pt>
                <c:pt idx="22165">
                  <c:v>2.2123689651489999</c:v>
                </c:pt>
                <c:pt idx="22166">
                  <c:v>2.212465047836</c:v>
                </c:pt>
                <c:pt idx="22167">
                  <c:v>2.2125005722050002</c:v>
                </c:pt>
                <c:pt idx="22168">
                  <c:v>2.212566137314</c:v>
                </c:pt>
                <c:pt idx="22169">
                  <c:v>2.2125911712650002</c:v>
                </c:pt>
                <c:pt idx="22170">
                  <c:v>2.2126648426059998</c:v>
                </c:pt>
                <c:pt idx="22171">
                  <c:v>2.2126872539520002</c:v>
                </c:pt>
                <c:pt idx="22172">
                  <c:v>2.2127571105960002</c:v>
                </c:pt>
                <c:pt idx="22173">
                  <c:v>2.2127904891969998</c:v>
                </c:pt>
                <c:pt idx="22174">
                  <c:v>2.2128868103029999</c:v>
                </c:pt>
                <c:pt idx="22175">
                  <c:v>2.212996959686</c:v>
                </c:pt>
                <c:pt idx="22176">
                  <c:v>2.21324634552</c:v>
                </c:pt>
                <c:pt idx="22177">
                  <c:v>2.2133445739750002</c:v>
                </c:pt>
                <c:pt idx="22178">
                  <c:v>2.2134065628049999</c:v>
                </c:pt>
                <c:pt idx="22179">
                  <c:v>2.2135124206539998</c:v>
                </c:pt>
                <c:pt idx="22180">
                  <c:v>2.213593244553</c:v>
                </c:pt>
                <c:pt idx="22181">
                  <c:v>2.2137317657470001</c:v>
                </c:pt>
                <c:pt idx="22182">
                  <c:v>2.213948965073</c:v>
                </c:pt>
                <c:pt idx="22183">
                  <c:v>2.2140488624570001</c:v>
                </c:pt>
                <c:pt idx="22184">
                  <c:v>2.2140913009640002</c:v>
                </c:pt>
                <c:pt idx="22185">
                  <c:v>2.2141242027280001</c:v>
                </c:pt>
                <c:pt idx="22186">
                  <c:v>2.2141666412349998</c:v>
                </c:pt>
                <c:pt idx="22187">
                  <c:v>2.214257955551</c:v>
                </c:pt>
                <c:pt idx="22188">
                  <c:v>2.2145674228669998</c:v>
                </c:pt>
                <c:pt idx="22189">
                  <c:v>2.214597940445</c:v>
                </c:pt>
                <c:pt idx="22190">
                  <c:v>2.2146835327150001</c:v>
                </c:pt>
                <c:pt idx="22191">
                  <c:v>2.2147192955019999</c:v>
                </c:pt>
                <c:pt idx="22192">
                  <c:v>2.2148048877719999</c:v>
                </c:pt>
                <c:pt idx="22193">
                  <c:v>2.2148451805109999</c:v>
                </c:pt>
                <c:pt idx="22194">
                  <c:v>2.214922428131</c:v>
                </c:pt>
                <c:pt idx="22195">
                  <c:v>2.2149782180790001</c:v>
                </c:pt>
                <c:pt idx="22196">
                  <c:v>2.2150421142579999</c:v>
                </c:pt>
                <c:pt idx="22197">
                  <c:v>2.21510887146</c:v>
                </c:pt>
                <c:pt idx="22198">
                  <c:v>2.2151606082919999</c:v>
                </c:pt>
                <c:pt idx="22199">
                  <c:v>2.2152364254000001</c:v>
                </c:pt>
                <c:pt idx="22200">
                  <c:v>2.215269327164</c:v>
                </c:pt>
                <c:pt idx="22201">
                  <c:v>2.215347528458</c:v>
                </c:pt>
                <c:pt idx="22202">
                  <c:v>2.215371847153</c:v>
                </c:pt>
                <c:pt idx="22203">
                  <c:v>2.215473175049</c:v>
                </c:pt>
                <c:pt idx="22204">
                  <c:v>2.2155635356899999</c:v>
                </c:pt>
                <c:pt idx="22205">
                  <c:v>2.215879678726</c:v>
                </c:pt>
                <c:pt idx="22206">
                  <c:v>2.2159519195559998</c:v>
                </c:pt>
                <c:pt idx="22207">
                  <c:v>2.216012239456</c:v>
                </c:pt>
                <c:pt idx="22208">
                  <c:v>2.2161142826079998</c:v>
                </c:pt>
                <c:pt idx="22209">
                  <c:v>2.2161827087399999</c:v>
                </c:pt>
                <c:pt idx="22210">
                  <c:v>2.2162427902220001</c:v>
                </c:pt>
                <c:pt idx="22211">
                  <c:v>2.2162818908689998</c:v>
                </c:pt>
                <c:pt idx="22212">
                  <c:v>2.2163264751430001</c:v>
                </c:pt>
                <c:pt idx="22213">
                  <c:v>2.2163686752320002</c:v>
                </c:pt>
                <c:pt idx="22214">
                  <c:v>2.2164139747620002</c:v>
                </c:pt>
                <c:pt idx="22215">
                  <c:v>2.2164669036869999</c:v>
                </c:pt>
                <c:pt idx="22216">
                  <c:v>2.2165114879610002</c:v>
                </c:pt>
                <c:pt idx="22217">
                  <c:v>2.2165563106540001</c:v>
                </c:pt>
                <c:pt idx="22218">
                  <c:v>2.2166006565090002</c:v>
                </c:pt>
                <c:pt idx="22219">
                  <c:v>2.2166340351099998</c:v>
                </c:pt>
                <c:pt idx="22220">
                  <c:v>2.2167372703549999</c:v>
                </c:pt>
                <c:pt idx="22221">
                  <c:v>2.2168903350829998</c:v>
                </c:pt>
                <c:pt idx="22222">
                  <c:v>2.2169585227969999</c:v>
                </c:pt>
                <c:pt idx="22223">
                  <c:v>2.2170019149779998</c:v>
                </c:pt>
                <c:pt idx="22224">
                  <c:v>2.2170577049259999</c:v>
                </c:pt>
                <c:pt idx="22225">
                  <c:v>2.217119455338</c:v>
                </c:pt>
                <c:pt idx="22226">
                  <c:v>2.2171645164489999</c:v>
                </c:pt>
                <c:pt idx="22227">
                  <c:v>2.2172372341159998</c:v>
                </c:pt>
                <c:pt idx="22228">
                  <c:v>2.2172722816469999</c:v>
                </c:pt>
                <c:pt idx="22229">
                  <c:v>2.2173480987550001</c:v>
                </c:pt>
                <c:pt idx="22230">
                  <c:v>2.21737575531</c:v>
                </c:pt>
                <c:pt idx="22231">
                  <c:v>2.2174661159519999</c:v>
                </c:pt>
                <c:pt idx="22232">
                  <c:v>2.2176873683929998</c:v>
                </c:pt>
                <c:pt idx="22233">
                  <c:v>2.217811822891</c:v>
                </c:pt>
                <c:pt idx="22234">
                  <c:v>2.217942476273</c:v>
                </c:pt>
                <c:pt idx="22235">
                  <c:v>2.2180738449100001</c:v>
                </c:pt>
                <c:pt idx="22236">
                  <c:v>2.218178272247</c:v>
                </c:pt>
                <c:pt idx="22237">
                  <c:v>2.2182519435880002</c:v>
                </c:pt>
                <c:pt idx="22238">
                  <c:v>2.2183067798609999</c:v>
                </c:pt>
                <c:pt idx="22239">
                  <c:v>2.2183666229250001</c:v>
                </c:pt>
                <c:pt idx="22240">
                  <c:v>2.218467473984</c:v>
                </c:pt>
                <c:pt idx="22241">
                  <c:v>2.2185475826259999</c:v>
                </c:pt>
                <c:pt idx="22242">
                  <c:v>2.2186179161070001</c:v>
                </c:pt>
                <c:pt idx="22243">
                  <c:v>2.2187240123750001</c:v>
                </c:pt>
                <c:pt idx="22244">
                  <c:v>2.2187933921809999</c:v>
                </c:pt>
                <c:pt idx="22245">
                  <c:v>2.2189404964450001</c:v>
                </c:pt>
                <c:pt idx="22246">
                  <c:v>2.2193019390109998</c:v>
                </c:pt>
                <c:pt idx="22247">
                  <c:v>2.2193946838379999</c:v>
                </c:pt>
                <c:pt idx="22248">
                  <c:v>2.219421625137</c:v>
                </c:pt>
                <c:pt idx="22249">
                  <c:v>2.219492912292</c:v>
                </c:pt>
                <c:pt idx="22250">
                  <c:v>2.219520568848</c:v>
                </c:pt>
                <c:pt idx="22251">
                  <c:v>2.2195999622340001</c:v>
                </c:pt>
                <c:pt idx="22252">
                  <c:v>2.2196316719059999</c:v>
                </c:pt>
                <c:pt idx="22253">
                  <c:v>2.2197363376619998</c:v>
                </c:pt>
                <c:pt idx="22254">
                  <c:v>2.219838142395</c:v>
                </c:pt>
                <c:pt idx="22255">
                  <c:v>2.2199296951290002</c:v>
                </c:pt>
                <c:pt idx="22256">
                  <c:v>2.2200269699100001</c:v>
                </c:pt>
                <c:pt idx="22257">
                  <c:v>2.220122337341</c:v>
                </c:pt>
                <c:pt idx="22258">
                  <c:v>2.220152139664</c:v>
                </c:pt>
                <c:pt idx="22259">
                  <c:v>2.2202162742609999</c:v>
                </c:pt>
                <c:pt idx="22260">
                  <c:v>2.2202541828159998</c:v>
                </c:pt>
                <c:pt idx="22261">
                  <c:v>2.220350503922</c:v>
                </c:pt>
                <c:pt idx="22262">
                  <c:v>2.2204437255860001</c:v>
                </c:pt>
                <c:pt idx="22263">
                  <c:v>2.2207496166229999</c:v>
                </c:pt>
                <c:pt idx="22264">
                  <c:v>2.2208523750309999</c:v>
                </c:pt>
                <c:pt idx="22265">
                  <c:v>2.2209029197689998</c:v>
                </c:pt>
                <c:pt idx="22266">
                  <c:v>2.2209482192990002</c:v>
                </c:pt>
                <c:pt idx="22267">
                  <c:v>2.2209863662720002</c:v>
                </c:pt>
                <c:pt idx="22268">
                  <c:v>2.2210228443150002</c:v>
                </c:pt>
                <c:pt idx="22269">
                  <c:v>2.2210652828219999</c:v>
                </c:pt>
                <c:pt idx="22270">
                  <c:v>2.2211081981660001</c:v>
                </c:pt>
                <c:pt idx="22271">
                  <c:v>2.2211496829990001</c:v>
                </c:pt>
                <c:pt idx="22272">
                  <c:v>2.2212023735050002</c:v>
                </c:pt>
                <c:pt idx="22273">
                  <c:v>2.221259355545</c:v>
                </c:pt>
                <c:pt idx="22274">
                  <c:v>2.2213072776790002</c:v>
                </c:pt>
                <c:pt idx="22275">
                  <c:v>2.221357107162</c:v>
                </c:pt>
                <c:pt idx="22276">
                  <c:v>2.2214136123660002</c:v>
                </c:pt>
                <c:pt idx="22277">
                  <c:v>2.2214560508729999</c:v>
                </c:pt>
                <c:pt idx="22278">
                  <c:v>2.2215406894680001</c:v>
                </c:pt>
                <c:pt idx="22279">
                  <c:v>2.221607923508</c:v>
                </c:pt>
                <c:pt idx="22280">
                  <c:v>2.221868038177</c:v>
                </c:pt>
                <c:pt idx="22281">
                  <c:v>2.2219338417049999</c:v>
                </c:pt>
                <c:pt idx="22282">
                  <c:v>2.2219731807710001</c:v>
                </c:pt>
                <c:pt idx="22283">
                  <c:v>2.2220575809479999</c:v>
                </c:pt>
                <c:pt idx="22284">
                  <c:v>2.2220976352689998</c:v>
                </c:pt>
                <c:pt idx="22285">
                  <c:v>2.2221908569340001</c:v>
                </c:pt>
                <c:pt idx="22286">
                  <c:v>2.222232580185</c:v>
                </c:pt>
                <c:pt idx="22287">
                  <c:v>2.2223131656650001</c:v>
                </c:pt>
                <c:pt idx="22288">
                  <c:v>2.2223584651950001</c:v>
                </c:pt>
                <c:pt idx="22289">
                  <c:v>2.2224266529080001</c:v>
                </c:pt>
                <c:pt idx="22290">
                  <c:v>2.2224738597870002</c:v>
                </c:pt>
                <c:pt idx="22291">
                  <c:v>2.2225708961490001</c:v>
                </c:pt>
                <c:pt idx="22292">
                  <c:v>2.2227873802190001</c:v>
                </c:pt>
                <c:pt idx="22293">
                  <c:v>2.222839593887</c:v>
                </c:pt>
                <c:pt idx="22294">
                  <c:v>2.222884893417</c:v>
                </c:pt>
                <c:pt idx="22295">
                  <c:v>2.2229256629940002</c:v>
                </c:pt>
                <c:pt idx="22296">
                  <c:v>2.2229628562929999</c:v>
                </c:pt>
                <c:pt idx="22297">
                  <c:v>2.2230036258700001</c:v>
                </c:pt>
                <c:pt idx="22298">
                  <c:v>2.2230916023249998</c:v>
                </c:pt>
                <c:pt idx="22299">
                  <c:v>2.2233791351319998</c:v>
                </c:pt>
                <c:pt idx="22300">
                  <c:v>2.2237160205839999</c:v>
                </c:pt>
                <c:pt idx="22301">
                  <c:v>2.22402882576</c:v>
                </c:pt>
                <c:pt idx="22302">
                  <c:v>2.2241241931919999</c:v>
                </c:pt>
                <c:pt idx="22303">
                  <c:v>2.224170207977</c:v>
                </c:pt>
                <c:pt idx="22304">
                  <c:v>2.2242147922519999</c:v>
                </c:pt>
                <c:pt idx="22305">
                  <c:v>2.2242462635039999</c:v>
                </c:pt>
                <c:pt idx="22306">
                  <c:v>2.2242827415469999</c:v>
                </c:pt>
                <c:pt idx="22307">
                  <c:v>2.2243678569790002</c:v>
                </c:pt>
                <c:pt idx="22308">
                  <c:v>2.2244834899899999</c:v>
                </c:pt>
                <c:pt idx="22309">
                  <c:v>2.2245597839359998</c:v>
                </c:pt>
                <c:pt idx="22310">
                  <c:v>2.2246401309969999</c:v>
                </c:pt>
                <c:pt idx="22311">
                  <c:v>2.2248582839969999</c:v>
                </c:pt>
                <c:pt idx="22312">
                  <c:v>2.2249541282649998</c:v>
                </c:pt>
                <c:pt idx="22313">
                  <c:v>2.2250113487240002</c:v>
                </c:pt>
                <c:pt idx="22314">
                  <c:v>2.225057840347</c:v>
                </c:pt>
                <c:pt idx="22315">
                  <c:v>2.225106239319</c:v>
                </c:pt>
                <c:pt idx="22316">
                  <c:v>2.225162267685</c:v>
                </c:pt>
                <c:pt idx="22317">
                  <c:v>2.2252540588379999</c:v>
                </c:pt>
                <c:pt idx="22318">
                  <c:v>2.225354194641</c:v>
                </c:pt>
                <c:pt idx="22319">
                  <c:v>2.225381851196</c:v>
                </c:pt>
                <c:pt idx="22320">
                  <c:v>2.2254562377929998</c:v>
                </c:pt>
                <c:pt idx="22321">
                  <c:v>2.2254905700680001</c:v>
                </c:pt>
                <c:pt idx="22322">
                  <c:v>2.225591182709</c:v>
                </c:pt>
                <c:pt idx="22323">
                  <c:v>2.2256934642789998</c:v>
                </c:pt>
                <c:pt idx="22324">
                  <c:v>2.2257966995239999</c:v>
                </c:pt>
                <c:pt idx="22325">
                  <c:v>2.2258887290949998</c:v>
                </c:pt>
                <c:pt idx="22326">
                  <c:v>2.226047992706</c:v>
                </c:pt>
                <c:pt idx="22327">
                  <c:v>2.2262160778050002</c:v>
                </c:pt>
                <c:pt idx="22328">
                  <c:v>2.2262976169590001</c:v>
                </c:pt>
                <c:pt idx="22329">
                  <c:v>2.226358175278</c:v>
                </c:pt>
                <c:pt idx="22330">
                  <c:v>2.2264060974120001</c:v>
                </c:pt>
                <c:pt idx="22331">
                  <c:v>2.2265090942380001</c:v>
                </c:pt>
                <c:pt idx="22332">
                  <c:v>2.226576566696</c:v>
                </c:pt>
                <c:pt idx="22333">
                  <c:v>2.2266244888309998</c:v>
                </c:pt>
                <c:pt idx="22334">
                  <c:v>2.2266771793369999</c:v>
                </c:pt>
                <c:pt idx="22335">
                  <c:v>2.2267360687259998</c:v>
                </c:pt>
                <c:pt idx="22336">
                  <c:v>2.2269263267519999</c:v>
                </c:pt>
                <c:pt idx="22337">
                  <c:v>2.2271263599400002</c:v>
                </c:pt>
                <c:pt idx="22338">
                  <c:v>2.227420330048</c:v>
                </c:pt>
                <c:pt idx="22339">
                  <c:v>2.2275068759919998</c:v>
                </c:pt>
                <c:pt idx="22340">
                  <c:v>2.2276046276089998</c:v>
                </c:pt>
                <c:pt idx="22341">
                  <c:v>2.2276563644410001</c:v>
                </c:pt>
                <c:pt idx="22342">
                  <c:v>2.227710008621</c:v>
                </c:pt>
                <c:pt idx="22343">
                  <c:v>2.2277538776400001</c:v>
                </c:pt>
                <c:pt idx="22344">
                  <c:v>2.2278175353999998</c:v>
                </c:pt>
                <c:pt idx="22345">
                  <c:v>2.22785115242</c:v>
                </c:pt>
                <c:pt idx="22346">
                  <c:v>2.2279205322269999</c:v>
                </c:pt>
                <c:pt idx="22347">
                  <c:v>2.2279443740840001</c:v>
                </c:pt>
                <c:pt idx="22348">
                  <c:v>2.2280404567719998</c:v>
                </c:pt>
                <c:pt idx="22349">
                  <c:v>2.2283136844640001</c:v>
                </c:pt>
                <c:pt idx="22350">
                  <c:v>2.2283642292020001</c:v>
                </c:pt>
                <c:pt idx="22351">
                  <c:v>2.228412866592</c:v>
                </c:pt>
                <c:pt idx="22352">
                  <c:v>2.2284605503080002</c:v>
                </c:pt>
                <c:pt idx="22353">
                  <c:v>2.2285041809080002</c:v>
                </c:pt>
                <c:pt idx="22354">
                  <c:v>2.2285482883449999</c:v>
                </c:pt>
                <c:pt idx="22355">
                  <c:v>2.2285857200620001</c:v>
                </c:pt>
                <c:pt idx="22356">
                  <c:v>2.2286684513089998</c:v>
                </c:pt>
                <c:pt idx="22357">
                  <c:v>2.2287187576290002</c:v>
                </c:pt>
                <c:pt idx="22358">
                  <c:v>2.2287745475770002</c:v>
                </c:pt>
                <c:pt idx="22359">
                  <c:v>2.2288699150090001</c:v>
                </c:pt>
                <c:pt idx="22360">
                  <c:v>2.22891497612</c:v>
                </c:pt>
                <c:pt idx="22361">
                  <c:v>2.2289888858800002</c:v>
                </c:pt>
                <c:pt idx="22362">
                  <c:v>2.2290410995480001</c:v>
                </c:pt>
                <c:pt idx="22363">
                  <c:v>2.2290914058690001</c:v>
                </c:pt>
                <c:pt idx="22364">
                  <c:v>2.2291457653050002</c:v>
                </c:pt>
                <c:pt idx="22365">
                  <c:v>2.2292623519900001</c:v>
                </c:pt>
                <c:pt idx="22366">
                  <c:v>2.2294268608090002</c:v>
                </c:pt>
                <c:pt idx="22367">
                  <c:v>2.2297463417049999</c:v>
                </c:pt>
                <c:pt idx="22368">
                  <c:v>2.2298421859739999</c:v>
                </c:pt>
                <c:pt idx="22369">
                  <c:v>2.2299358844760002</c:v>
                </c:pt>
                <c:pt idx="22370">
                  <c:v>2.2300298213960001</c:v>
                </c:pt>
                <c:pt idx="22371">
                  <c:v>2.2301158905029999</c:v>
                </c:pt>
                <c:pt idx="22372">
                  <c:v>2.23029088974</c:v>
                </c:pt>
                <c:pt idx="22373">
                  <c:v>2.2303814888</c:v>
                </c:pt>
                <c:pt idx="22374">
                  <c:v>2.2304997444149999</c:v>
                </c:pt>
                <c:pt idx="22375">
                  <c:v>2.2308447360989998</c:v>
                </c:pt>
                <c:pt idx="22376">
                  <c:v>2.2309303283689998</c:v>
                </c:pt>
                <c:pt idx="22377">
                  <c:v>2.2310259342190002</c:v>
                </c:pt>
                <c:pt idx="22378">
                  <c:v>2.2310607433320002</c:v>
                </c:pt>
                <c:pt idx="22379">
                  <c:v>2.2311248779300001</c:v>
                </c:pt>
                <c:pt idx="22380">
                  <c:v>2.2311532497409998</c:v>
                </c:pt>
                <c:pt idx="22381">
                  <c:v>2.2312521934510001</c:v>
                </c:pt>
                <c:pt idx="22382">
                  <c:v>2.2313489913939999</c:v>
                </c:pt>
                <c:pt idx="22383">
                  <c:v>2.231434822083</c:v>
                </c:pt>
                <c:pt idx="22384">
                  <c:v>2.2315557003020001</c:v>
                </c:pt>
                <c:pt idx="22385">
                  <c:v>2.2316281795499999</c:v>
                </c:pt>
                <c:pt idx="22386">
                  <c:v>2.2316944599149999</c:v>
                </c:pt>
                <c:pt idx="22387">
                  <c:v>2.2318317890169999</c:v>
                </c:pt>
                <c:pt idx="22388">
                  <c:v>2.2321119308470001</c:v>
                </c:pt>
                <c:pt idx="22389">
                  <c:v>2.23215842247</c:v>
                </c:pt>
                <c:pt idx="22390">
                  <c:v>2.2322556972499998</c:v>
                </c:pt>
                <c:pt idx="22391">
                  <c:v>2.232320547104</c:v>
                </c:pt>
                <c:pt idx="22392">
                  <c:v>2.2323968410489998</c:v>
                </c:pt>
                <c:pt idx="22393">
                  <c:v>2.2324900627140001</c:v>
                </c:pt>
                <c:pt idx="22394">
                  <c:v>2.232542037964</c:v>
                </c:pt>
                <c:pt idx="22395">
                  <c:v>2.2325937747959999</c:v>
                </c:pt>
                <c:pt idx="22396">
                  <c:v>2.2326405048370002</c:v>
                </c:pt>
                <c:pt idx="22397">
                  <c:v>2.232683420181</c:v>
                </c:pt>
                <c:pt idx="22398">
                  <c:v>2.2327313423159998</c:v>
                </c:pt>
                <c:pt idx="22399">
                  <c:v>2.2327809333799999</c:v>
                </c:pt>
                <c:pt idx="22400">
                  <c:v>2.2328233718870001</c:v>
                </c:pt>
                <c:pt idx="22401">
                  <c:v>2.2328696250919999</c:v>
                </c:pt>
                <c:pt idx="22402">
                  <c:v>2.2329125404360002</c:v>
                </c:pt>
                <c:pt idx="22403">
                  <c:v>2.2329540252690001</c:v>
                </c:pt>
                <c:pt idx="22404">
                  <c:v>2.232993841171</c:v>
                </c:pt>
                <c:pt idx="22405">
                  <c:v>2.2332389354709998</c:v>
                </c:pt>
                <c:pt idx="22406">
                  <c:v>2.233269453049</c:v>
                </c:pt>
                <c:pt idx="22407">
                  <c:v>2.233344554901</c:v>
                </c:pt>
                <c:pt idx="22408">
                  <c:v>2.2333824634549999</c:v>
                </c:pt>
                <c:pt idx="22409">
                  <c:v>2.233456134796</c:v>
                </c:pt>
                <c:pt idx="22410">
                  <c:v>2.2334973812099999</c:v>
                </c:pt>
                <c:pt idx="22411">
                  <c:v>2.2335689067839999</c:v>
                </c:pt>
                <c:pt idx="22412">
                  <c:v>2.2336189746859998</c:v>
                </c:pt>
                <c:pt idx="22413">
                  <c:v>2.2336781024930001</c:v>
                </c:pt>
                <c:pt idx="22414">
                  <c:v>2.2337388992310001</c:v>
                </c:pt>
                <c:pt idx="22415">
                  <c:v>2.2337858676910001</c:v>
                </c:pt>
                <c:pt idx="22416">
                  <c:v>2.2338752746580002</c:v>
                </c:pt>
                <c:pt idx="22417">
                  <c:v>2.233963251114</c:v>
                </c:pt>
                <c:pt idx="22418">
                  <c:v>2.2343006134030001</c:v>
                </c:pt>
                <c:pt idx="22419">
                  <c:v>2.2344245910640002</c:v>
                </c:pt>
                <c:pt idx="22420">
                  <c:v>2.2345607280730002</c:v>
                </c:pt>
                <c:pt idx="22421">
                  <c:v>2.2346534728999998</c:v>
                </c:pt>
                <c:pt idx="22422">
                  <c:v>2.234695911407</c:v>
                </c:pt>
                <c:pt idx="22423">
                  <c:v>2.2347421646119998</c:v>
                </c:pt>
                <c:pt idx="22424">
                  <c:v>2.2348413467410002</c:v>
                </c:pt>
                <c:pt idx="22425">
                  <c:v>2.2351286411290001</c:v>
                </c:pt>
                <c:pt idx="22426">
                  <c:v>2.2354202270510002</c:v>
                </c:pt>
                <c:pt idx="22427">
                  <c:v>2.2355089187620001</c:v>
                </c:pt>
                <c:pt idx="22428">
                  <c:v>2.2356038093569999</c:v>
                </c:pt>
                <c:pt idx="22429">
                  <c:v>2.2356963157649998</c:v>
                </c:pt>
                <c:pt idx="22430">
                  <c:v>2.2357218265530001</c:v>
                </c:pt>
                <c:pt idx="22431">
                  <c:v>2.2358212471010002</c:v>
                </c:pt>
                <c:pt idx="22432">
                  <c:v>2.235877990723</c:v>
                </c:pt>
                <c:pt idx="22433">
                  <c:v>2.2359645366669998</c:v>
                </c:pt>
                <c:pt idx="22434">
                  <c:v>2.2360482215880002</c:v>
                </c:pt>
                <c:pt idx="22435">
                  <c:v>2.2361929416659998</c:v>
                </c:pt>
                <c:pt idx="22436">
                  <c:v>2.236498832703</c:v>
                </c:pt>
                <c:pt idx="22437">
                  <c:v>2.2366604804989998</c:v>
                </c:pt>
                <c:pt idx="22438">
                  <c:v>2.2367925643920001</c:v>
                </c:pt>
                <c:pt idx="22439">
                  <c:v>2.23686337471</c:v>
                </c:pt>
                <c:pt idx="22440">
                  <c:v>2.2369530200960002</c:v>
                </c:pt>
                <c:pt idx="22441">
                  <c:v>2.2370049953460001</c:v>
                </c:pt>
                <c:pt idx="22442">
                  <c:v>2.237060546875</c:v>
                </c:pt>
                <c:pt idx="22443">
                  <c:v>2.237112998962</c:v>
                </c:pt>
                <c:pt idx="22444">
                  <c:v>2.2371647357939999</c:v>
                </c:pt>
                <c:pt idx="22445">
                  <c:v>2.2372176647190001</c:v>
                </c:pt>
                <c:pt idx="22446">
                  <c:v>2.2372703552250002</c:v>
                </c:pt>
                <c:pt idx="22447">
                  <c:v>2.2373139858250002</c:v>
                </c:pt>
                <c:pt idx="22448">
                  <c:v>2.2373528480529998</c:v>
                </c:pt>
                <c:pt idx="22449">
                  <c:v>2.2373933792109999</c:v>
                </c:pt>
                <c:pt idx="22450">
                  <c:v>2.2374362945559998</c:v>
                </c:pt>
                <c:pt idx="22451">
                  <c:v>2.237531661987</c:v>
                </c:pt>
                <c:pt idx="22452">
                  <c:v>2.237595558167</c:v>
                </c:pt>
                <c:pt idx="22453">
                  <c:v>2.2378337383270002</c:v>
                </c:pt>
                <c:pt idx="22454">
                  <c:v>2.2379329204560001</c:v>
                </c:pt>
                <c:pt idx="22455">
                  <c:v>2.237962007523</c:v>
                </c:pt>
                <c:pt idx="22456">
                  <c:v>2.238037109375</c:v>
                </c:pt>
                <c:pt idx="22457">
                  <c:v>2.2380664348599999</c:v>
                </c:pt>
                <c:pt idx="22458">
                  <c:v>2.238140106201</c:v>
                </c:pt>
                <c:pt idx="22459">
                  <c:v>2.2381691932679999</c:v>
                </c:pt>
                <c:pt idx="22460">
                  <c:v>2.2382380962370001</c:v>
                </c:pt>
                <c:pt idx="22461">
                  <c:v>2.2383251190190001</c:v>
                </c:pt>
                <c:pt idx="22462">
                  <c:v>2.2384073734280001</c:v>
                </c:pt>
                <c:pt idx="22463">
                  <c:v>2.2384884357449999</c:v>
                </c:pt>
                <c:pt idx="22464">
                  <c:v>2.238626718521</c:v>
                </c:pt>
                <c:pt idx="22465">
                  <c:v>2.2387280464170001</c:v>
                </c:pt>
                <c:pt idx="22466">
                  <c:v>2.2388117313390001</c:v>
                </c:pt>
                <c:pt idx="22467">
                  <c:v>2.2389276027679998</c:v>
                </c:pt>
                <c:pt idx="22468">
                  <c:v>2.2390024662019998</c:v>
                </c:pt>
                <c:pt idx="22469">
                  <c:v>2.2393558025360001</c:v>
                </c:pt>
                <c:pt idx="22470">
                  <c:v>2.2394170761110002</c:v>
                </c:pt>
                <c:pt idx="22471">
                  <c:v>2.2394735813139999</c:v>
                </c:pt>
                <c:pt idx="22472">
                  <c:v>2.2395234107970001</c:v>
                </c:pt>
                <c:pt idx="22473">
                  <c:v>2.2395713329319999</c:v>
                </c:pt>
                <c:pt idx="22474">
                  <c:v>2.239620685577</c:v>
                </c:pt>
                <c:pt idx="22475">
                  <c:v>2.239674568176</c:v>
                </c:pt>
                <c:pt idx="22476">
                  <c:v>2.2397184371950001</c:v>
                </c:pt>
                <c:pt idx="22477">
                  <c:v>2.2397651672359999</c:v>
                </c:pt>
                <c:pt idx="22478">
                  <c:v>2.2398121356959999</c:v>
                </c:pt>
                <c:pt idx="22479">
                  <c:v>2.2398860454560001</c:v>
                </c:pt>
                <c:pt idx="22480">
                  <c:v>2.2399284839629998</c:v>
                </c:pt>
                <c:pt idx="22481">
                  <c:v>2.2399742603299999</c:v>
                </c:pt>
                <c:pt idx="22482">
                  <c:v>2.2400190830229998</c:v>
                </c:pt>
                <c:pt idx="22483">
                  <c:v>2.2401256561279999</c:v>
                </c:pt>
                <c:pt idx="22484">
                  <c:v>2.2401986122130002</c:v>
                </c:pt>
                <c:pt idx="22485">
                  <c:v>2.2402608394620001</c:v>
                </c:pt>
                <c:pt idx="22486">
                  <c:v>2.2403228282929999</c:v>
                </c:pt>
                <c:pt idx="22487">
                  <c:v>2.2403872013089998</c:v>
                </c:pt>
                <c:pt idx="22488">
                  <c:v>2.2405993938450002</c:v>
                </c:pt>
                <c:pt idx="22489">
                  <c:v>2.2406485080719998</c:v>
                </c:pt>
                <c:pt idx="22490">
                  <c:v>2.2407007217410002</c:v>
                </c:pt>
                <c:pt idx="22491">
                  <c:v>2.2407455444340001</c:v>
                </c:pt>
                <c:pt idx="22492">
                  <c:v>2.2408215999599999</c:v>
                </c:pt>
                <c:pt idx="22493">
                  <c:v>2.240865468979</c:v>
                </c:pt>
                <c:pt idx="22494">
                  <c:v>2.2409446239470001</c:v>
                </c:pt>
                <c:pt idx="22495">
                  <c:v>2.24098610878</c:v>
                </c:pt>
                <c:pt idx="22496">
                  <c:v>2.2410736083980001</c:v>
                </c:pt>
                <c:pt idx="22497">
                  <c:v>2.241113185883</c:v>
                </c:pt>
                <c:pt idx="22498">
                  <c:v>2.2411909103390002</c:v>
                </c:pt>
                <c:pt idx="22499">
                  <c:v>2.2412271499630001</c:v>
                </c:pt>
                <c:pt idx="22500">
                  <c:v>2.241329431534</c:v>
                </c:pt>
                <c:pt idx="22501">
                  <c:v>2.2416779994959999</c:v>
                </c:pt>
                <c:pt idx="22502">
                  <c:v>2.241854429245</c:v>
                </c:pt>
                <c:pt idx="22503">
                  <c:v>2.2421817779539999</c:v>
                </c:pt>
                <c:pt idx="22504">
                  <c:v>2.242334127426</c:v>
                </c:pt>
                <c:pt idx="22505">
                  <c:v>2.2424309253689998</c:v>
                </c:pt>
                <c:pt idx="22506">
                  <c:v>2.2427649497990001</c:v>
                </c:pt>
                <c:pt idx="22507">
                  <c:v>2.243007183075</c:v>
                </c:pt>
                <c:pt idx="22508">
                  <c:v>2.2431509494780002</c:v>
                </c:pt>
                <c:pt idx="22509">
                  <c:v>2.2432279586789998</c:v>
                </c:pt>
                <c:pt idx="22510">
                  <c:v>2.243303537369</c:v>
                </c:pt>
                <c:pt idx="22511">
                  <c:v>2.2433776855469998</c:v>
                </c:pt>
                <c:pt idx="22512">
                  <c:v>2.2435247898099999</c:v>
                </c:pt>
                <c:pt idx="22513">
                  <c:v>2.2437374591829999</c:v>
                </c:pt>
                <c:pt idx="22514">
                  <c:v>2.2437782287600001</c:v>
                </c:pt>
                <c:pt idx="22515">
                  <c:v>2.2438201904300001</c:v>
                </c:pt>
                <c:pt idx="22516">
                  <c:v>2.2438628673549998</c:v>
                </c:pt>
                <c:pt idx="22517">
                  <c:v>2.2439076900480002</c:v>
                </c:pt>
                <c:pt idx="22518">
                  <c:v>2.2439551353449998</c:v>
                </c:pt>
                <c:pt idx="22519">
                  <c:v>2.2439947128300002</c:v>
                </c:pt>
                <c:pt idx="22520">
                  <c:v>2.2440350055690002</c:v>
                </c:pt>
                <c:pt idx="22521">
                  <c:v>2.2440757751459999</c:v>
                </c:pt>
                <c:pt idx="22522">
                  <c:v>2.244114398956</c:v>
                </c:pt>
                <c:pt idx="22523">
                  <c:v>2.2441532611850001</c:v>
                </c:pt>
                <c:pt idx="22524">
                  <c:v>2.2441985607150001</c:v>
                </c:pt>
                <c:pt idx="22525">
                  <c:v>2.2442378997799999</c:v>
                </c:pt>
                <c:pt idx="22526">
                  <c:v>2.2442708015439998</c:v>
                </c:pt>
                <c:pt idx="22527">
                  <c:v>2.244313001633</c:v>
                </c:pt>
                <c:pt idx="22528">
                  <c:v>2.2443494796749999</c:v>
                </c:pt>
                <c:pt idx="22529">
                  <c:v>2.2443833351140001</c:v>
                </c:pt>
                <c:pt idx="22530">
                  <c:v>2.244430065155</c:v>
                </c:pt>
                <c:pt idx="22531">
                  <c:v>2.2444787025449999</c:v>
                </c:pt>
                <c:pt idx="22532">
                  <c:v>2.2445316314700001</c:v>
                </c:pt>
                <c:pt idx="22533">
                  <c:v>2.2446279525759998</c:v>
                </c:pt>
                <c:pt idx="22534">
                  <c:v>2.2447028160100002</c:v>
                </c:pt>
                <c:pt idx="22535">
                  <c:v>2.2447688579560001</c:v>
                </c:pt>
                <c:pt idx="22536">
                  <c:v>2.2448396682739999</c:v>
                </c:pt>
                <c:pt idx="22537">
                  <c:v>2.245045423508</c:v>
                </c:pt>
                <c:pt idx="22538">
                  <c:v>2.245080709457</c:v>
                </c:pt>
                <c:pt idx="22539">
                  <c:v>2.2451422214510002</c:v>
                </c:pt>
                <c:pt idx="22540">
                  <c:v>2.2451918125149999</c:v>
                </c:pt>
                <c:pt idx="22541">
                  <c:v>2.245255231857</c:v>
                </c:pt>
                <c:pt idx="22542">
                  <c:v>2.2453217506410001</c:v>
                </c:pt>
                <c:pt idx="22543">
                  <c:v>2.2453808784480001</c:v>
                </c:pt>
                <c:pt idx="22544">
                  <c:v>2.2454621791839999</c:v>
                </c:pt>
                <c:pt idx="22545">
                  <c:v>2.2455167770390001</c:v>
                </c:pt>
                <c:pt idx="22546">
                  <c:v>2.2456011772159998</c:v>
                </c:pt>
                <c:pt idx="22547">
                  <c:v>2.2456467151639998</c:v>
                </c:pt>
                <c:pt idx="22548">
                  <c:v>2.245729207993</c:v>
                </c:pt>
                <c:pt idx="22549">
                  <c:v>2.2457637786869999</c:v>
                </c:pt>
                <c:pt idx="22550">
                  <c:v>2.2458395957950001</c:v>
                </c:pt>
                <c:pt idx="22551">
                  <c:v>2.2458746433260002</c:v>
                </c:pt>
                <c:pt idx="22552">
                  <c:v>2.2459633350370001</c:v>
                </c:pt>
                <c:pt idx="22553">
                  <c:v>2.2463216781619999</c:v>
                </c:pt>
                <c:pt idx="22554">
                  <c:v>2.2464864254000001</c:v>
                </c:pt>
                <c:pt idx="22555">
                  <c:v>2.246688365936</c:v>
                </c:pt>
                <c:pt idx="22556">
                  <c:v>2.2469787597659998</c:v>
                </c:pt>
                <c:pt idx="22557">
                  <c:v>2.2471148967739998</c:v>
                </c:pt>
                <c:pt idx="22558">
                  <c:v>2.2472162246699998</c:v>
                </c:pt>
                <c:pt idx="22559">
                  <c:v>2.2473368644709999</c:v>
                </c:pt>
                <c:pt idx="22560">
                  <c:v>2.2474546432500002</c:v>
                </c:pt>
                <c:pt idx="22561">
                  <c:v>2.24760389328</c:v>
                </c:pt>
                <c:pt idx="22562">
                  <c:v>2.2477552890779999</c:v>
                </c:pt>
                <c:pt idx="22563">
                  <c:v>2.2479796409609998</c:v>
                </c:pt>
                <c:pt idx="22564">
                  <c:v>2.2480318546300002</c:v>
                </c:pt>
                <c:pt idx="22565">
                  <c:v>2.2480874061580001</c:v>
                </c:pt>
                <c:pt idx="22566">
                  <c:v>2.2481734752659999</c:v>
                </c:pt>
                <c:pt idx="22567">
                  <c:v>2.2482154369349998</c:v>
                </c:pt>
                <c:pt idx="22568">
                  <c:v>2.2482609748839999</c:v>
                </c:pt>
                <c:pt idx="22569">
                  <c:v>2.2483549118039998</c:v>
                </c:pt>
                <c:pt idx="22570">
                  <c:v>2.2484073638919999</c:v>
                </c:pt>
                <c:pt idx="22571">
                  <c:v>2.2484903335570001</c:v>
                </c:pt>
                <c:pt idx="22572">
                  <c:v>2.248566627502</c:v>
                </c:pt>
                <c:pt idx="22573">
                  <c:v>2.2488000392909999</c:v>
                </c:pt>
                <c:pt idx="22574">
                  <c:v>2.2488865852359998</c:v>
                </c:pt>
                <c:pt idx="22575">
                  <c:v>2.2489731311800001</c:v>
                </c:pt>
                <c:pt idx="22576">
                  <c:v>2.249058485031</c:v>
                </c:pt>
                <c:pt idx="22577">
                  <c:v>2.2491433620449999</c:v>
                </c:pt>
                <c:pt idx="22578">
                  <c:v>2.2492332458500002</c:v>
                </c:pt>
                <c:pt idx="22579">
                  <c:v>2.249318122864</c:v>
                </c:pt>
                <c:pt idx="22580">
                  <c:v>2.2494246959690001</c:v>
                </c:pt>
                <c:pt idx="22581">
                  <c:v>2.2495546340939998</c:v>
                </c:pt>
                <c:pt idx="22582">
                  <c:v>2.2496306896210001</c:v>
                </c:pt>
                <c:pt idx="22583">
                  <c:v>2.249750375748</c:v>
                </c:pt>
                <c:pt idx="22584">
                  <c:v>2.2500793933869998</c:v>
                </c:pt>
                <c:pt idx="22585">
                  <c:v>2.2501268386839999</c:v>
                </c:pt>
                <c:pt idx="22586">
                  <c:v>2.2501749992370002</c:v>
                </c:pt>
                <c:pt idx="22587">
                  <c:v>2.2502181530000001</c:v>
                </c:pt>
                <c:pt idx="22588">
                  <c:v>2.2502677440640002</c:v>
                </c:pt>
                <c:pt idx="22589">
                  <c:v>2.2503092288970001</c:v>
                </c:pt>
                <c:pt idx="22590">
                  <c:v>2.2503576278690001</c:v>
                </c:pt>
                <c:pt idx="22591">
                  <c:v>2.250406265259</c:v>
                </c:pt>
                <c:pt idx="22592">
                  <c:v>2.2504539489750002</c:v>
                </c:pt>
                <c:pt idx="22593">
                  <c:v>2.2505016326899998</c:v>
                </c:pt>
                <c:pt idx="22594">
                  <c:v>2.2505559921259999</c:v>
                </c:pt>
                <c:pt idx="22595">
                  <c:v>2.250605106354</c:v>
                </c:pt>
                <c:pt idx="22596">
                  <c:v>2.250653743744</c:v>
                </c:pt>
                <c:pt idx="22597">
                  <c:v>2.2507491111759999</c:v>
                </c:pt>
                <c:pt idx="22598">
                  <c:v>2.2510161399839999</c:v>
                </c:pt>
                <c:pt idx="22599">
                  <c:v>2.2511067390439998</c:v>
                </c:pt>
                <c:pt idx="22600">
                  <c:v>2.2511520385739998</c:v>
                </c:pt>
                <c:pt idx="22601">
                  <c:v>2.2512004375460002</c:v>
                </c:pt>
                <c:pt idx="22602">
                  <c:v>2.2512595653530001</c:v>
                </c:pt>
                <c:pt idx="22603">
                  <c:v>2.2512965202330002</c:v>
                </c:pt>
                <c:pt idx="22604">
                  <c:v>2.2513902187350001</c:v>
                </c:pt>
                <c:pt idx="22605">
                  <c:v>2.2514843940730001</c:v>
                </c:pt>
                <c:pt idx="22606">
                  <c:v>2.2518498897549999</c:v>
                </c:pt>
                <c:pt idx="22607">
                  <c:v>2.2521040439609998</c:v>
                </c:pt>
                <c:pt idx="22608">
                  <c:v>2.2521946430209998</c:v>
                </c:pt>
                <c:pt idx="22609">
                  <c:v>2.2522864341740001</c:v>
                </c:pt>
                <c:pt idx="22610">
                  <c:v>2.2523305416110002</c:v>
                </c:pt>
                <c:pt idx="22611">
                  <c:v>2.252366304398</c:v>
                </c:pt>
                <c:pt idx="22612">
                  <c:v>2.2524051666260001</c:v>
                </c:pt>
                <c:pt idx="22613">
                  <c:v>2.2524418830870001</c:v>
                </c:pt>
                <c:pt idx="22614">
                  <c:v>2.2524790763849998</c:v>
                </c:pt>
                <c:pt idx="22615">
                  <c:v>2.2525219917300001</c:v>
                </c:pt>
                <c:pt idx="22616">
                  <c:v>2.252568483353</c:v>
                </c:pt>
                <c:pt idx="22617">
                  <c:v>2.2526705265050002</c:v>
                </c:pt>
                <c:pt idx="22618">
                  <c:v>2.2529215812680001</c:v>
                </c:pt>
                <c:pt idx="22619">
                  <c:v>2.2529590129849999</c:v>
                </c:pt>
                <c:pt idx="22620">
                  <c:v>2.2530419826510002</c:v>
                </c:pt>
                <c:pt idx="22621">
                  <c:v>2.2530860900879999</c:v>
                </c:pt>
                <c:pt idx="22622">
                  <c:v>2.2531752586359999</c:v>
                </c:pt>
                <c:pt idx="22623">
                  <c:v>2.2532248497010001</c:v>
                </c:pt>
                <c:pt idx="22624">
                  <c:v>2.2533144950869999</c:v>
                </c:pt>
                <c:pt idx="22625">
                  <c:v>2.2533740997309999</c:v>
                </c:pt>
                <c:pt idx="22626">
                  <c:v>2.2534606456759998</c:v>
                </c:pt>
                <c:pt idx="22627">
                  <c:v>2.2535271644589998</c:v>
                </c:pt>
                <c:pt idx="22628">
                  <c:v>2.2536058425899999</c:v>
                </c:pt>
                <c:pt idx="22629">
                  <c:v>2.2536771297449998</c:v>
                </c:pt>
                <c:pt idx="22630">
                  <c:v>2.2537350654599999</c:v>
                </c:pt>
                <c:pt idx="22631">
                  <c:v>2.2538099288939999</c:v>
                </c:pt>
                <c:pt idx="22632">
                  <c:v>2.2538597583770001</c:v>
                </c:pt>
                <c:pt idx="22633">
                  <c:v>2.253936052322</c:v>
                </c:pt>
                <c:pt idx="22634">
                  <c:v>2.2539730072020001</c:v>
                </c:pt>
                <c:pt idx="22635">
                  <c:v>2.2540504932399998</c:v>
                </c:pt>
                <c:pt idx="22636">
                  <c:v>2.2541570663449999</c:v>
                </c:pt>
                <c:pt idx="22637">
                  <c:v>2.2542493343349999</c:v>
                </c:pt>
                <c:pt idx="22638">
                  <c:v>2.254329919815</c:v>
                </c:pt>
                <c:pt idx="22639">
                  <c:v>2.254450321198</c:v>
                </c:pt>
                <c:pt idx="22640">
                  <c:v>2.2545928955079999</c:v>
                </c:pt>
                <c:pt idx="22641">
                  <c:v>2.2547698020940001</c:v>
                </c:pt>
                <c:pt idx="22642">
                  <c:v>2.2548503875730002</c:v>
                </c:pt>
                <c:pt idx="22643">
                  <c:v>2.254919290543</c:v>
                </c:pt>
                <c:pt idx="22644">
                  <c:v>2.255022525787</c:v>
                </c:pt>
                <c:pt idx="22645">
                  <c:v>2.2550899982449999</c:v>
                </c:pt>
                <c:pt idx="22646">
                  <c:v>2.2551972866060002</c:v>
                </c:pt>
                <c:pt idx="22647">
                  <c:v>2.255299329758</c:v>
                </c:pt>
                <c:pt idx="22648">
                  <c:v>2.2554087638849998</c:v>
                </c:pt>
                <c:pt idx="22649">
                  <c:v>2.2555968761440002</c:v>
                </c:pt>
                <c:pt idx="22650">
                  <c:v>2.2556805610659998</c:v>
                </c:pt>
                <c:pt idx="22651">
                  <c:v>2.2557489871979999</c:v>
                </c:pt>
                <c:pt idx="22652">
                  <c:v>2.2557799816130002</c:v>
                </c:pt>
                <c:pt idx="22653">
                  <c:v>2.2558624744419999</c:v>
                </c:pt>
                <c:pt idx="22654">
                  <c:v>2.2559015750890001</c:v>
                </c:pt>
                <c:pt idx="22655">
                  <c:v>2.2559912204739998</c:v>
                </c:pt>
                <c:pt idx="22656">
                  <c:v>2.2560358047490001</c:v>
                </c:pt>
                <c:pt idx="22657">
                  <c:v>2.2561109066010001</c:v>
                </c:pt>
                <c:pt idx="22658">
                  <c:v>2.256161212921</c:v>
                </c:pt>
                <c:pt idx="22659">
                  <c:v>2.2562232017519999</c:v>
                </c:pt>
                <c:pt idx="22660">
                  <c:v>2.2562770843509998</c:v>
                </c:pt>
                <c:pt idx="22661">
                  <c:v>2.2563228607179999</c:v>
                </c:pt>
                <c:pt idx="22662">
                  <c:v>2.2564022541050002</c:v>
                </c:pt>
                <c:pt idx="22663">
                  <c:v>2.2567262649540001</c:v>
                </c:pt>
                <c:pt idx="22664">
                  <c:v>2.2567777633669999</c:v>
                </c:pt>
                <c:pt idx="22665">
                  <c:v>2.2568717002869998</c:v>
                </c:pt>
                <c:pt idx="22666">
                  <c:v>2.2569241523739998</c:v>
                </c:pt>
                <c:pt idx="22667">
                  <c:v>2.2569887638089998</c:v>
                </c:pt>
                <c:pt idx="22668">
                  <c:v>2.2570219039919999</c:v>
                </c:pt>
                <c:pt idx="22669">
                  <c:v>2.257064342499</c:v>
                </c:pt>
                <c:pt idx="22670">
                  <c:v>2.2571072578429998</c:v>
                </c:pt>
                <c:pt idx="22671">
                  <c:v>2.2571561336519999</c:v>
                </c:pt>
                <c:pt idx="22672">
                  <c:v>2.2572033405299998</c:v>
                </c:pt>
                <c:pt idx="22673">
                  <c:v>2.2572486400599998</c:v>
                </c:pt>
                <c:pt idx="22674">
                  <c:v>2.2572920322419998</c:v>
                </c:pt>
                <c:pt idx="22675">
                  <c:v>2.2573359012599998</c:v>
                </c:pt>
                <c:pt idx="22676">
                  <c:v>2.2573769092560001</c:v>
                </c:pt>
                <c:pt idx="22677">
                  <c:v>2.2574207782750002</c:v>
                </c:pt>
                <c:pt idx="22678">
                  <c:v>2.2574765682220002</c:v>
                </c:pt>
                <c:pt idx="22679">
                  <c:v>2.2577958106990001</c:v>
                </c:pt>
                <c:pt idx="22680">
                  <c:v>2.2578737735750001</c:v>
                </c:pt>
                <c:pt idx="22681">
                  <c:v>2.2579596042630001</c:v>
                </c:pt>
                <c:pt idx="22682">
                  <c:v>2.258009910583</c:v>
                </c:pt>
                <c:pt idx="22683">
                  <c:v>2.2580540180209998</c:v>
                </c:pt>
                <c:pt idx="22684">
                  <c:v>2.2581162452700001</c:v>
                </c:pt>
                <c:pt idx="22685">
                  <c:v>2.2581498622890002</c:v>
                </c:pt>
                <c:pt idx="22686">
                  <c:v>2.2582244873050001</c:v>
                </c:pt>
                <c:pt idx="22687">
                  <c:v>2.2582497596739999</c:v>
                </c:pt>
                <c:pt idx="22688">
                  <c:v>2.2583267688749999</c:v>
                </c:pt>
                <c:pt idx="22689">
                  <c:v>2.258353233337</c:v>
                </c:pt>
                <c:pt idx="22690">
                  <c:v>2.2584221363069998</c:v>
                </c:pt>
                <c:pt idx="22691">
                  <c:v>2.2585077285769999</c:v>
                </c:pt>
                <c:pt idx="22692">
                  <c:v>2.2585818767550001</c:v>
                </c:pt>
                <c:pt idx="22693">
                  <c:v>2.258728027344</c:v>
                </c:pt>
                <c:pt idx="22694">
                  <c:v>2.258954524994</c:v>
                </c:pt>
                <c:pt idx="22695">
                  <c:v>2.2590310573579999</c:v>
                </c:pt>
                <c:pt idx="22696">
                  <c:v>2.2590754032140001</c:v>
                </c:pt>
                <c:pt idx="22697">
                  <c:v>2.2591190338130001</c:v>
                </c:pt>
                <c:pt idx="22698">
                  <c:v>2.2591559886930002</c:v>
                </c:pt>
                <c:pt idx="22699">
                  <c:v>2.2591905593870001</c:v>
                </c:pt>
                <c:pt idx="22700">
                  <c:v>2.2592296600339998</c:v>
                </c:pt>
                <c:pt idx="22701">
                  <c:v>2.259272098541</c:v>
                </c:pt>
                <c:pt idx="22702">
                  <c:v>2.2593176364900001</c:v>
                </c:pt>
                <c:pt idx="22703">
                  <c:v>2.2594127655029999</c:v>
                </c:pt>
                <c:pt idx="22704">
                  <c:v>2.2595024108890001</c:v>
                </c:pt>
                <c:pt idx="22705">
                  <c:v>2.2596538066859999</c:v>
                </c:pt>
                <c:pt idx="22706">
                  <c:v>2.259713411331</c:v>
                </c:pt>
                <c:pt idx="22707">
                  <c:v>2.2597658634190001</c:v>
                </c:pt>
                <c:pt idx="22708">
                  <c:v>2.259818077087</c:v>
                </c:pt>
                <c:pt idx="22709">
                  <c:v>2.259894609451</c:v>
                </c:pt>
                <c:pt idx="22710">
                  <c:v>2.2601261138919999</c:v>
                </c:pt>
                <c:pt idx="22711">
                  <c:v>2.260191202164</c:v>
                </c:pt>
                <c:pt idx="22712">
                  <c:v>2.2602338790890002</c:v>
                </c:pt>
                <c:pt idx="22713">
                  <c:v>2.26029586792</c:v>
                </c:pt>
                <c:pt idx="22714">
                  <c:v>2.2603595256809998</c:v>
                </c:pt>
                <c:pt idx="22715">
                  <c:v>2.2604155540469999</c:v>
                </c:pt>
                <c:pt idx="22716">
                  <c:v>2.2604937553409998</c:v>
                </c:pt>
                <c:pt idx="22717">
                  <c:v>2.2605392932889998</c:v>
                </c:pt>
                <c:pt idx="22718">
                  <c:v>2.2606241703030001</c:v>
                </c:pt>
                <c:pt idx="22719">
                  <c:v>2.260660171509</c:v>
                </c:pt>
                <c:pt idx="22720">
                  <c:v>2.26074051857</c:v>
                </c:pt>
                <c:pt idx="22721">
                  <c:v>2.2607760429380002</c:v>
                </c:pt>
                <c:pt idx="22722">
                  <c:v>2.260850429535</c:v>
                </c:pt>
                <c:pt idx="22723">
                  <c:v>2.2609434127810002</c:v>
                </c:pt>
                <c:pt idx="22724">
                  <c:v>2.2610206603999998</c:v>
                </c:pt>
                <c:pt idx="22725">
                  <c:v>2.2611527442930002</c:v>
                </c:pt>
                <c:pt idx="22726">
                  <c:v>2.2613623142239998</c:v>
                </c:pt>
                <c:pt idx="22727">
                  <c:v>2.261417150497</c:v>
                </c:pt>
                <c:pt idx="22728">
                  <c:v>2.2614698410030001</c:v>
                </c:pt>
                <c:pt idx="22729">
                  <c:v>2.2615184783940001</c:v>
                </c:pt>
                <c:pt idx="22730">
                  <c:v>2.2615647315979999</c:v>
                </c:pt>
                <c:pt idx="22731">
                  <c:v>2.2615954875950002</c:v>
                </c:pt>
                <c:pt idx="22732">
                  <c:v>2.2616248130800001</c:v>
                </c:pt>
                <c:pt idx="22733">
                  <c:v>2.2616562843320001</c:v>
                </c:pt>
                <c:pt idx="22734">
                  <c:v>2.261690855026</c:v>
                </c:pt>
                <c:pt idx="22735">
                  <c:v>2.2617244720460001</c:v>
                </c:pt>
                <c:pt idx="22736">
                  <c:v>2.2617650032040002</c:v>
                </c:pt>
                <c:pt idx="22737">
                  <c:v>2.2618103027340002</c:v>
                </c:pt>
                <c:pt idx="22738">
                  <c:v>2.261858463287</c:v>
                </c:pt>
                <c:pt idx="22739">
                  <c:v>2.2619042396550002</c:v>
                </c:pt>
                <c:pt idx="22740">
                  <c:v>2.261955976486</c:v>
                </c:pt>
                <c:pt idx="22741">
                  <c:v>2.262001037598</c:v>
                </c:pt>
                <c:pt idx="22742">
                  <c:v>2.2620890140530001</c:v>
                </c:pt>
                <c:pt idx="22743">
                  <c:v>2.2621715068819999</c:v>
                </c:pt>
                <c:pt idx="22744">
                  <c:v>2.2622852325439999</c:v>
                </c:pt>
                <c:pt idx="22745">
                  <c:v>2.2625145912170002</c:v>
                </c:pt>
                <c:pt idx="22746">
                  <c:v>2.26260471344</c:v>
                </c:pt>
                <c:pt idx="22747">
                  <c:v>2.262689828873</c:v>
                </c:pt>
                <c:pt idx="22748">
                  <c:v>2.2627749443049998</c:v>
                </c:pt>
                <c:pt idx="22749">
                  <c:v>2.2628221511839999</c:v>
                </c:pt>
                <c:pt idx="22750">
                  <c:v>2.2628729343409999</c:v>
                </c:pt>
                <c:pt idx="22751">
                  <c:v>2.2629330158230001</c:v>
                </c:pt>
                <c:pt idx="22752">
                  <c:v>2.262970924377</c:v>
                </c:pt>
                <c:pt idx="22753">
                  <c:v>2.2630612850189999</c:v>
                </c:pt>
                <c:pt idx="22754">
                  <c:v>2.2631533145899998</c:v>
                </c:pt>
                <c:pt idx="22755">
                  <c:v>2.2632503509520001</c:v>
                </c:pt>
                <c:pt idx="22756">
                  <c:v>2.2635297775269998</c:v>
                </c:pt>
                <c:pt idx="22757">
                  <c:v>2.263591527939</c:v>
                </c:pt>
                <c:pt idx="22758">
                  <c:v>2.2636468410489998</c:v>
                </c:pt>
                <c:pt idx="22759">
                  <c:v>2.2636990547179998</c:v>
                </c:pt>
                <c:pt idx="22760">
                  <c:v>2.263748407364</c:v>
                </c:pt>
                <c:pt idx="22761">
                  <c:v>2.2637875080110001</c:v>
                </c:pt>
                <c:pt idx="22762">
                  <c:v>2.2638576030730002</c:v>
                </c:pt>
                <c:pt idx="22763">
                  <c:v>2.2641067504880001</c:v>
                </c:pt>
                <c:pt idx="22764">
                  <c:v>2.2642135620119999</c:v>
                </c:pt>
                <c:pt idx="22765">
                  <c:v>2.2643125057220002</c:v>
                </c:pt>
                <c:pt idx="22766">
                  <c:v>2.2643635272979998</c:v>
                </c:pt>
                <c:pt idx="22767">
                  <c:v>2.2644436359409998</c:v>
                </c:pt>
                <c:pt idx="22768">
                  <c:v>2.2647788524629999</c:v>
                </c:pt>
                <c:pt idx="22769">
                  <c:v>2.2648694515229999</c:v>
                </c:pt>
                <c:pt idx="22770">
                  <c:v>2.264946699142</c:v>
                </c:pt>
                <c:pt idx="22771">
                  <c:v>2.2650403976439999</c:v>
                </c:pt>
                <c:pt idx="22772">
                  <c:v>2.2650933265690001</c:v>
                </c:pt>
                <c:pt idx="22773">
                  <c:v>2.26514005661</c:v>
                </c:pt>
                <c:pt idx="22774">
                  <c:v>2.265241384506</c:v>
                </c:pt>
                <c:pt idx="22775">
                  <c:v>2.26526927948</c:v>
                </c:pt>
                <c:pt idx="22776">
                  <c:v>2.2653622627260002</c:v>
                </c:pt>
                <c:pt idx="22777">
                  <c:v>2.2654352188110001</c:v>
                </c:pt>
                <c:pt idx="22778">
                  <c:v>2.265516519547</c:v>
                </c:pt>
                <c:pt idx="22779">
                  <c:v>2.2658321857449999</c:v>
                </c:pt>
                <c:pt idx="22780">
                  <c:v>2.2659618854520001</c:v>
                </c:pt>
                <c:pt idx="22781">
                  <c:v>2.2662971019740001</c:v>
                </c:pt>
                <c:pt idx="22782">
                  <c:v>2.266584157944</c:v>
                </c:pt>
                <c:pt idx="22783">
                  <c:v>2.2666821479800001</c:v>
                </c:pt>
                <c:pt idx="22784">
                  <c:v>2.266800403595</c:v>
                </c:pt>
                <c:pt idx="22785">
                  <c:v>2.2668905258179999</c:v>
                </c:pt>
                <c:pt idx="22786">
                  <c:v>2.2669928073880001</c:v>
                </c:pt>
                <c:pt idx="22787">
                  <c:v>2.267342567444</c:v>
                </c:pt>
                <c:pt idx="22788">
                  <c:v>2.267506361008</c:v>
                </c:pt>
                <c:pt idx="22789">
                  <c:v>2.2675895690919998</c:v>
                </c:pt>
                <c:pt idx="22790">
                  <c:v>2.267673969269</c:v>
                </c:pt>
                <c:pt idx="22791">
                  <c:v>2.267769813538</c:v>
                </c:pt>
                <c:pt idx="22792">
                  <c:v>2.267812013626</c:v>
                </c:pt>
                <c:pt idx="22793">
                  <c:v>2.2678625583650001</c:v>
                </c:pt>
                <c:pt idx="22794">
                  <c:v>2.2679178714749999</c:v>
                </c:pt>
                <c:pt idx="22795">
                  <c:v>2.267967224121</c:v>
                </c:pt>
                <c:pt idx="22796">
                  <c:v>2.2680346965789999</c:v>
                </c:pt>
                <c:pt idx="22797">
                  <c:v>2.2680709362029998</c:v>
                </c:pt>
                <c:pt idx="22798">
                  <c:v>2.268143177032</c:v>
                </c:pt>
                <c:pt idx="22799">
                  <c:v>2.2682423591609999</c:v>
                </c:pt>
                <c:pt idx="22800">
                  <c:v>2.268327951431</c:v>
                </c:pt>
                <c:pt idx="22801">
                  <c:v>2.2686464786529998</c:v>
                </c:pt>
                <c:pt idx="22802">
                  <c:v>2.2687561511990002</c:v>
                </c:pt>
                <c:pt idx="22803">
                  <c:v>2.2687952518459999</c:v>
                </c:pt>
                <c:pt idx="22804">
                  <c:v>2.2688326835630002</c:v>
                </c:pt>
                <c:pt idx="22805">
                  <c:v>2.2688663005829999</c:v>
                </c:pt>
                <c:pt idx="22806">
                  <c:v>2.268903493881</c:v>
                </c:pt>
                <c:pt idx="22807">
                  <c:v>2.268941879272</c:v>
                </c:pt>
                <c:pt idx="22808">
                  <c:v>2.2689931392670002</c:v>
                </c:pt>
                <c:pt idx="22809">
                  <c:v>2.2690420150759998</c:v>
                </c:pt>
                <c:pt idx="22810">
                  <c:v>2.2690911293029998</c:v>
                </c:pt>
                <c:pt idx="22811">
                  <c:v>2.269135475159</c:v>
                </c:pt>
                <c:pt idx="22812">
                  <c:v>2.2691831588750002</c:v>
                </c:pt>
                <c:pt idx="22813">
                  <c:v>2.269227743149</c:v>
                </c:pt>
                <c:pt idx="22814">
                  <c:v>2.2692821025850001</c:v>
                </c:pt>
                <c:pt idx="22815">
                  <c:v>2.2693300247189998</c:v>
                </c:pt>
                <c:pt idx="22816">
                  <c:v>2.269395589828</c:v>
                </c:pt>
                <c:pt idx="22817">
                  <c:v>2.2697310447689998</c:v>
                </c:pt>
                <c:pt idx="22818">
                  <c:v>2.2699871063230002</c:v>
                </c:pt>
                <c:pt idx="22819">
                  <c:v>2.2700808048250001</c:v>
                </c:pt>
                <c:pt idx="22820">
                  <c:v>2.2701113224029998</c:v>
                </c:pt>
                <c:pt idx="22821">
                  <c:v>2.2701785564420001</c:v>
                </c:pt>
                <c:pt idx="22822">
                  <c:v>2.2702105045319998</c:v>
                </c:pt>
                <c:pt idx="22823">
                  <c:v>2.2702910900119999</c:v>
                </c:pt>
                <c:pt idx="22824">
                  <c:v>2.2703313827509999</c:v>
                </c:pt>
                <c:pt idx="22825">
                  <c:v>2.2704122066500001</c:v>
                </c:pt>
                <c:pt idx="22826">
                  <c:v>2.2704606056209999</c:v>
                </c:pt>
                <c:pt idx="22827">
                  <c:v>2.2705366611479998</c:v>
                </c:pt>
                <c:pt idx="22828">
                  <c:v>2.2705872058869998</c:v>
                </c:pt>
                <c:pt idx="22829">
                  <c:v>2.2706534862519998</c:v>
                </c:pt>
                <c:pt idx="22830">
                  <c:v>2.2707114219669999</c:v>
                </c:pt>
                <c:pt idx="22831">
                  <c:v>2.2707688808439999</c:v>
                </c:pt>
                <c:pt idx="22832">
                  <c:v>2.2708313465119998</c:v>
                </c:pt>
                <c:pt idx="22833">
                  <c:v>2.270872116089</c:v>
                </c:pt>
                <c:pt idx="22834">
                  <c:v>2.2709627151489999</c:v>
                </c:pt>
                <c:pt idx="22835">
                  <c:v>2.2711889743799998</c:v>
                </c:pt>
                <c:pt idx="22836">
                  <c:v>2.2714543342589999</c:v>
                </c:pt>
                <c:pt idx="22837">
                  <c:v>2.2715277671809999</c:v>
                </c:pt>
                <c:pt idx="22838">
                  <c:v>2.271589040756</c:v>
                </c:pt>
                <c:pt idx="22839">
                  <c:v>2.2716405391690002</c:v>
                </c:pt>
                <c:pt idx="22840">
                  <c:v>2.2716913223269999</c:v>
                </c:pt>
                <c:pt idx="22841">
                  <c:v>2.271739006042</c:v>
                </c:pt>
                <c:pt idx="22842">
                  <c:v>2.2717797756200002</c:v>
                </c:pt>
                <c:pt idx="22843">
                  <c:v>2.2718145847320002</c:v>
                </c:pt>
                <c:pt idx="22844">
                  <c:v>2.2718513011930002</c:v>
                </c:pt>
                <c:pt idx="22845">
                  <c:v>2.2718851566309999</c:v>
                </c:pt>
                <c:pt idx="22846">
                  <c:v>2.2719242572780001</c:v>
                </c:pt>
                <c:pt idx="22847">
                  <c:v>2.2719628810880002</c:v>
                </c:pt>
                <c:pt idx="22848">
                  <c:v>2.2720019817349999</c:v>
                </c:pt>
                <c:pt idx="22849">
                  <c:v>2.2720396518710002</c:v>
                </c:pt>
                <c:pt idx="22850">
                  <c:v>2.2720818519589998</c:v>
                </c:pt>
                <c:pt idx="22851">
                  <c:v>2.2721233367920002</c:v>
                </c:pt>
                <c:pt idx="22852">
                  <c:v>2.272161006927</c:v>
                </c:pt>
                <c:pt idx="22853">
                  <c:v>2.272208213806</c:v>
                </c:pt>
                <c:pt idx="22854">
                  <c:v>2.2724547386170002</c:v>
                </c:pt>
                <c:pt idx="22855">
                  <c:v>2.2725045681</c:v>
                </c:pt>
                <c:pt idx="22856">
                  <c:v>2.272562265396</c:v>
                </c:pt>
                <c:pt idx="22857">
                  <c:v>2.272630214691</c:v>
                </c:pt>
                <c:pt idx="22858">
                  <c:v>2.2726922035219999</c:v>
                </c:pt>
                <c:pt idx="22859">
                  <c:v>2.2727727890009999</c:v>
                </c:pt>
                <c:pt idx="22860">
                  <c:v>2.2728276252750002</c:v>
                </c:pt>
                <c:pt idx="22861">
                  <c:v>2.272919416428</c:v>
                </c:pt>
                <c:pt idx="22862">
                  <c:v>2.272966384888</c:v>
                </c:pt>
                <c:pt idx="22863">
                  <c:v>2.2730545997620002</c:v>
                </c:pt>
                <c:pt idx="22864">
                  <c:v>2.2730982303620002</c:v>
                </c:pt>
                <c:pt idx="22865">
                  <c:v>2.2731735706329999</c:v>
                </c:pt>
                <c:pt idx="22866">
                  <c:v>2.2732634544370001</c:v>
                </c:pt>
                <c:pt idx="22867">
                  <c:v>2.2734975814820002</c:v>
                </c:pt>
                <c:pt idx="22868">
                  <c:v>2.2735528945920001</c:v>
                </c:pt>
                <c:pt idx="22869">
                  <c:v>2.273599863052</c:v>
                </c:pt>
                <c:pt idx="22870">
                  <c:v>2.273636341095</c:v>
                </c:pt>
                <c:pt idx="22871">
                  <c:v>2.2736494541169998</c:v>
                </c:pt>
                <c:pt idx="22872">
                  <c:v>2.2736968994139999</c:v>
                </c:pt>
                <c:pt idx="22873">
                  <c:v>2.273739099503</c:v>
                </c:pt>
                <c:pt idx="22874">
                  <c:v>2.273777484894</c:v>
                </c:pt>
                <c:pt idx="22875">
                  <c:v>2.2738251686100002</c:v>
                </c:pt>
                <c:pt idx="22876">
                  <c:v>2.2738754749300001</c:v>
                </c:pt>
                <c:pt idx="22877">
                  <c:v>2.2739510536190002</c:v>
                </c:pt>
                <c:pt idx="22878">
                  <c:v>2.2741022109990001</c:v>
                </c:pt>
                <c:pt idx="22879">
                  <c:v>2.2744166851040002</c:v>
                </c:pt>
                <c:pt idx="22880">
                  <c:v>2.2745316028590001</c:v>
                </c:pt>
                <c:pt idx="22881">
                  <c:v>2.274804592133</c:v>
                </c:pt>
                <c:pt idx="22882">
                  <c:v>2.2749276161190002</c:v>
                </c:pt>
                <c:pt idx="22883">
                  <c:v>2.275050640106</c:v>
                </c:pt>
                <c:pt idx="22884">
                  <c:v>2.2751696109770001</c:v>
                </c:pt>
                <c:pt idx="22885">
                  <c:v>2.2752242088319998</c:v>
                </c:pt>
                <c:pt idx="22886">
                  <c:v>2.2752742767330001</c:v>
                </c:pt>
                <c:pt idx="22887">
                  <c:v>2.2754402160640002</c:v>
                </c:pt>
                <c:pt idx="22888">
                  <c:v>2.275509119034</c:v>
                </c:pt>
                <c:pt idx="22889">
                  <c:v>2.2755274772640002</c:v>
                </c:pt>
                <c:pt idx="22890">
                  <c:v>2.2756025791169998</c:v>
                </c:pt>
                <c:pt idx="22891">
                  <c:v>2.2756354808810002</c:v>
                </c:pt>
                <c:pt idx="22892">
                  <c:v>2.2757046222690001</c:v>
                </c:pt>
                <c:pt idx="22893">
                  <c:v>2.2757451534270001</c:v>
                </c:pt>
                <c:pt idx="22894">
                  <c:v>2.2758011817930002</c:v>
                </c:pt>
                <c:pt idx="22895">
                  <c:v>2.2758882045750002</c:v>
                </c:pt>
                <c:pt idx="22896">
                  <c:v>2.276028633118</c:v>
                </c:pt>
                <c:pt idx="22897">
                  <c:v>2.2763493061069999</c:v>
                </c:pt>
                <c:pt idx="22898">
                  <c:v>2.2766945362089999</c:v>
                </c:pt>
                <c:pt idx="22899">
                  <c:v>2.2769491672519999</c:v>
                </c:pt>
                <c:pt idx="22900">
                  <c:v>2.2772271633150001</c:v>
                </c:pt>
                <c:pt idx="22901">
                  <c:v>2.2775650024409999</c:v>
                </c:pt>
                <c:pt idx="22902">
                  <c:v>2.2777626514430001</c:v>
                </c:pt>
                <c:pt idx="22903">
                  <c:v>2.277849197388</c:v>
                </c:pt>
                <c:pt idx="22904">
                  <c:v>2.2778806686399999</c:v>
                </c:pt>
                <c:pt idx="22905">
                  <c:v>2.2779414653779999</c:v>
                </c:pt>
                <c:pt idx="22906">
                  <c:v>2.2779862880709998</c:v>
                </c:pt>
                <c:pt idx="22907">
                  <c:v>2.278041362762</c:v>
                </c:pt>
                <c:pt idx="22908">
                  <c:v>2.2780983448029999</c:v>
                </c:pt>
                <c:pt idx="22909">
                  <c:v>2.2781426906590001</c:v>
                </c:pt>
                <c:pt idx="22910">
                  <c:v>2.2782146930690002</c:v>
                </c:pt>
                <c:pt idx="22911">
                  <c:v>2.2782490253450001</c:v>
                </c:pt>
                <c:pt idx="22912">
                  <c:v>2.2783226966860002</c:v>
                </c:pt>
                <c:pt idx="22913">
                  <c:v>2.2784070968629999</c:v>
                </c:pt>
                <c:pt idx="22914">
                  <c:v>2.2786791324619999</c:v>
                </c:pt>
                <c:pt idx="22915">
                  <c:v>2.278728485107</c:v>
                </c:pt>
                <c:pt idx="22916">
                  <c:v>2.2787709236150002</c:v>
                </c:pt>
                <c:pt idx="22917">
                  <c:v>2.2788093090060002</c:v>
                </c:pt>
                <c:pt idx="22918">
                  <c:v>2.2788429260249998</c:v>
                </c:pt>
                <c:pt idx="22919">
                  <c:v>2.2788760662079999</c:v>
                </c:pt>
                <c:pt idx="22920">
                  <c:v>2.2789123058320002</c:v>
                </c:pt>
                <c:pt idx="22921">
                  <c:v>2.278951406479</c:v>
                </c:pt>
                <c:pt idx="22922">
                  <c:v>2.278991937637</c:v>
                </c:pt>
                <c:pt idx="22923">
                  <c:v>2.2790358066560001</c:v>
                </c:pt>
                <c:pt idx="22924">
                  <c:v>2.2790679931639999</c:v>
                </c:pt>
                <c:pt idx="22925">
                  <c:v>2.2790956497189998</c:v>
                </c:pt>
                <c:pt idx="22926">
                  <c:v>2.2791273593899999</c:v>
                </c:pt>
                <c:pt idx="22927">
                  <c:v>2.2791633605960002</c:v>
                </c:pt>
                <c:pt idx="22928">
                  <c:v>2.2791998386380001</c:v>
                </c:pt>
                <c:pt idx="22929">
                  <c:v>2.2792403697969998</c:v>
                </c:pt>
                <c:pt idx="22930">
                  <c:v>2.2792878150939999</c:v>
                </c:pt>
                <c:pt idx="22931">
                  <c:v>2.2793292999269998</c:v>
                </c:pt>
                <c:pt idx="22932">
                  <c:v>2.2793745994569998</c:v>
                </c:pt>
                <c:pt idx="22933">
                  <c:v>2.2794272899629999</c:v>
                </c:pt>
                <c:pt idx="22934">
                  <c:v>2.2794792652129998</c:v>
                </c:pt>
                <c:pt idx="22935">
                  <c:v>2.2795259952550002</c:v>
                </c:pt>
                <c:pt idx="22936">
                  <c:v>2.279575824738</c:v>
                </c:pt>
                <c:pt idx="22937">
                  <c:v>2.279623031616</c:v>
                </c:pt>
                <c:pt idx="22938">
                  <c:v>2.2796905040739999</c:v>
                </c:pt>
                <c:pt idx="22939">
                  <c:v>2.2798168659210001</c:v>
                </c:pt>
                <c:pt idx="22940">
                  <c:v>2.2800419330600001</c:v>
                </c:pt>
                <c:pt idx="22941">
                  <c:v>2.280086994171</c:v>
                </c:pt>
                <c:pt idx="22942">
                  <c:v>2.2801389694209999</c:v>
                </c:pt>
                <c:pt idx="22943">
                  <c:v>2.2802062034609998</c:v>
                </c:pt>
                <c:pt idx="22944">
                  <c:v>2.280252456665</c:v>
                </c:pt>
                <c:pt idx="22945">
                  <c:v>2.2803354263309998</c:v>
                </c:pt>
                <c:pt idx="22946">
                  <c:v>2.280379533768</c:v>
                </c:pt>
                <c:pt idx="22947">
                  <c:v>2.2804641723630001</c:v>
                </c:pt>
                <c:pt idx="22948">
                  <c:v>2.2804996967319999</c:v>
                </c:pt>
                <c:pt idx="22949">
                  <c:v>2.2805833816529999</c:v>
                </c:pt>
                <c:pt idx="22950">
                  <c:v>2.280623674393</c:v>
                </c:pt>
                <c:pt idx="22951">
                  <c:v>2.2806947231289998</c:v>
                </c:pt>
                <c:pt idx="22952">
                  <c:v>2.2807362079620002</c:v>
                </c:pt>
                <c:pt idx="22953">
                  <c:v>2.2808358669280002</c:v>
                </c:pt>
                <c:pt idx="22954">
                  <c:v>2.2809505462650002</c:v>
                </c:pt>
                <c:pt idx="22955">
                  <c:v>2.2813394069670001</c:v>
                </c:pt>
                <c:pt idx="22956">
                  <c:v>2.281656503677</c:v>
                </c:pt>
                <c:pt idx="22957">
                  <c:v>2.2818875312809999</c:v>
                </c:pt>
                <c:pt idx="22958">
                  <c:v>2.2820553779599999</c:v>
                </c:pt>
                <c:pt idx="22959">
                  <c:v>2.282209157944</c:v>
                </c:pt>
                <c:pt idx="22960">
                  <c:v>2.282442808151</c:v>
                </c:pt>
                <c:pt idx="22961">
                  <c:v>2.282519578934</c:v>
                </c:pt>
                <c:pt idx="22962">
                  <c:v>2.282613754272</c:v>
                </c:pt>
                <c:pt idx="22963">
                  <c:v>2.2826821804050001</c:v>
                </c:pt>
                <c:pt idx="22964">
                  <c:v>2.282767057419</c:v>
                </c:pt>
                <c:pt idx="22965">
                  <c:v>2.2828783988949999</c:v>
                </c:pt>
                <c:pt idx="22966">
                  <c:v>2.2829716205600001</c:v>
                </c:pt>
                <c:pt idx="22967">
                  <c:v>2.2832438945770002</c:v>
                </c:pt>
                <c:pt idx="22968">
                  <c:v>2.2833795547490001</c:v>
                </c:pt>
                <c:pt idx="22969">
                  <c:v>2.283504962921</c:v>
                </c:pt>
                <c:pt idx="22970">
                  <c:v>2.283612728119</c:v>
                </c:pt>
                <c:pt idx="22971">
                  <c:v>2.283705234528</c:v>
                </c:pt>
                <c:pt idx="22972">
                  <c:v>2.2837574481959999</c:v>
                </c:pt>
                <c:pt idx="22973">
                  <c:v>2.2838144302369998</c:v>
                </c:pt>
                <c:pt idx="22974">
                  <c:v>2.2838673591609999</c:v>
                </c:pt>
                <c:pt idx="22975">
                  <c:v>2.2839236259460001</c:v>
                </c:pt>
                <c:pt idx="22976">
                  <c:v>2.2839765548709998</c:v>
                </c:pt>
                <c:pt idx="22977">
                  <c:v>2.2840318679810001</c:v>
                </c:pt>
                <c:pt idx="22978">
                  <c:v>2.284078359604</c:v>
                </c:pt>
                <c:pt idx="22979">
                  <c:v>2.284240484238</c:v>
                </c:pt>
                <c:pt idx="22980">
                  <c:v>2.2844650745389998</c:v>
                </c:pt>
                <c:pt idx="22981">
                  <c:v>2.2845954895020002</c:v>
                </c:pt>
                <c:pt idx="22982">
                  <c:v>2.2846758365630002</c:v>
                </c:pt>
                <c:pt idx="22983">
                  <c:v>2.284762382507</c:v>
                </c:pt>
                <c:pt idx="22984">
                  <c:v>2.2848348617549998</c:v>
                </c:pt>
                <c:pt idx="22985">
                  <c:v>2.2849235534669998</c:v>
                </c:pt>
                <c:pt idx="22986">
                  <c:v>2.2850077152249999</c:v>
                </c:pt>
                <c:pt idx="22987">
                  <c:v>2.2850902080540001</c:v>
                </c:pt>
                <c:pt idx="22988">
                  <c:v>2.2851696014399998</c:v>
                </c:pt>
                <c:pt idx="22989">
                  <c:v>2.28555393219</c:v>
                </c:pt>
                <c:pt idx="22990">
                  <c:v>2.2856824398039999</c:v>
                </c:pt>
                <c:pt idx="22991">
                  <c:v>2.2857465744019998</c:v>
                </c:pt>
                <c:pt idx="22992">
                  <c:v>2.2858264446260002</c:v>
                </c:pt>
                <c:pt idx="22993">
                  <c:v>2.2859210968019998</c:v>
                </c:pt>
                <c:pt idx="22994">
                  <c:v>2.2859714031220002</c:v>
                </c:pt>
                <c:pt idx="22995">
                  <c:v>2.286019563675</c:v>
                </c:pt>
                <c:pt idx="22996">
                  <c:v>2.2860615253450001</c:v>
                </c:pt>
                <c:pt idx="22997">
                  <c:v>2.2861039638520002</c:v>
                </c:pt>
                <c:pt idx="22998">
                  <c:v>2.2861406803130002</c:v>
                </c:pt>
                <c:pt idx="22999">
                  <c:v>2.2861847877499999</c:v>
                </c:pt>
                <c:pt idx="23000">
                  <c:v>2.2862279415129998</c:v>
                </c:pt>
                <c:pt idx="23001">
                  <c:v>2.2862761020660001</c:v>
                </c:pt>
                <c:pt idx="23002">
                  <c:v>2.2863121032709999</c:v>
                </c:pt>
                <c:pt idx="23003">
                  <c:v>2.2863574028019999</c:v>
                </c:pt>
                <c:pt idx="23004">
                  <c:v>2.286404848099</c:v>
                </c:pt>
                <c:pt idx="23005">
                  <c:v>2.2864513397219999</c:v>
                </c:pt>
                <c:pt idx="23006">
                  <c:v>2.2864897251129999</c:v>
                </c:pt>
                <c:pt idx="23007">
                  <c:v>2.2865281105039998</c:v>
                </c:pt>
                <c:pt idx="23008">
                  <c:v>2.2865662574769998</c:v>
                </c:pt>
                <c:pt idx="23009">
                  <c:v>2.2866048812869999</c:v>
                </c:pt>
                <c:pt idx="23010">
                  <c:v>2.286652565002</c:v>
                </c:pt>
                <c:pt idx="23011">
                  <c:v>2.2867548465729999</c:v>
                </c:pt>
                <c:pt idx="23012">
                  <c:v>2.2868847846980001</c:v>
                </c:pt>
                <c:pt idx="23013">
                  <c:v>2.2869498729709998</c:v>
                </c:pt>
                <c:pt idx="23014">
                  <c:v>2.2869815826419999</c:v>
                </c:pt>
                <c:pt idx="23015">
                  <c:v>2.2870621681209999</c:v>
                </c:pt>
                <c:pt idx="23016">
                  <c:v>2.2871010303500001</c:v>
                </c:pt>
                <c:pt idx="23017">
                  <c:v>2.287193059921</c:v>
                </c:pt>
                <c:pt idx="23018">
                  <c:v>2.2872374057770002</c:v>
                </c:pt>
                <c:pt idx="23019">
                  <c:v>2.2873201370239999</c:v>
                </c:pt>
                <c:pt idx="23020">
                  <c:v>2.2873756885529999</c:v>
                </c:pt>
                <c:pt idx="23021">
                  <c:v>2.2874443531040001</c:v>
                </c:pt>
                <c:pt idx="23022">
                  <c:v>2.2875025272370002</c:v>
                </c:pt>
                <c:pt idx="23023">
                  <c:v>2.287543773651</c:v>
                </c:pt>
                <c:pt idx="23024">
                  <c:v>2.287635803223</c:v>
                </c:pt>
                <c:pt idx="23025">
                  <c:v>2.2877235412600001</c:v>
                </c:pt>
                <c:pt idx="23026">
                  <c:v>2.2878961563110001</c:v>
                </c:pt>
                <c:pt idx="23027">
                  <c:v>2.2882757186889999</c:v>
                </c:pt>
                <c:pt idx="23028">
                  <c:v>2.2885718345639998</c:v>
                </c:pt>
                <c:pt idx="23029">
                  <c:v>2.2886259555819999</c:v>
                </c:pt>
                <c:pt idx="23030">
                  <c:v>2.2887134551999999</c:v>
                </c:pt>
                <c:pt idx="23031">
                  <c:v>2.2887983322140002</c:v>
                </c:pt>
                <c:pt idx="23032">
                  <c:v>2.2888541221619998</c:v>
                </c:pt>
                <c:pt idx="23033">
                  <c:v>2.288910627365</c:v>
                </c:pt>
                <c:pt idx="23034">
                  <c:v>2.2889714241029999</c:v>
                </c:pt>
                <c:pt idx="23035">
                  <c:v>2.2890574932100001</c:v>
                </c:pt>
                <c:pt idx="23036">
                  <c:v>2.2891564369199999</c:v>
                </c:pt>
                <c:pt idx="23037">
                  <c:v>2.2893748283390001</c:v>
                </c:pt>
                <c:pt idx="23038">
                  <c:v>2.2894132137300001</c:v>
                </c:pt>
                <c:pt idx="23039">
                  <c:v>2.2894732952119998</c:v>
                </c:pt>
                <c:pt idx="23040">
                  <c:v>2.2895312309269999</c:v>
                </c:pt>
                <c:pt idx="23041">
                  <c:v>2.2895898818970002</c:v>
                </c:pt>
                <c:pt idx="23042">
                  <c:v>2.289660692215</c:v>
                </c:pt>
                <c:pt idx="23043">
                  <c:v>2.2897090911869999</c:v>
                </c:pt>
                <c:pt idx="23044">
                  <c:v>2.289786100388</c:v>
                </c:pt>
                <c:pt idx="23045">
                  <c:v>2.2898285388950002</c:v>
                </c:pt>
                <c:pt idx="23046">
                  <c:v>2.289915323257</c:v>
                </c:pt>
                <c:pt idx="23047">
                  <c:v>2.2899491786959998</c:v>
                </c:pt>
                <c:pt idx="23048">
                  <c:v>2.2900242805479998</c:v>
                </c:pt>
                <c:pt idx="23049">
                  <c:v>2.290119171143</c:v>
                </c:pt>
                <c:pt idx="23050">
                  <c:v>2.290204524994</c:v>
                </c:pt>
                <c:pt idx="23051">
                  <c:v>2.2903327941890002</c:v>
                </c:pt>
                <c:pt idx="23052">
                  <c:v>2.2905821800230002</c:v>
                </c:pt>
                <c:pt idx="23053">
                  <c:v>2.290623188019</c:v>
                </c:pt>
                <c:pt idx="23054">
                  <c:v>2.2906682491299999</c:v>
                </c:pt>
                <c:pt idx="23055">
                  <c:v>2.290710449219</c:v>
                </c:pt>
                <c:pt idx="23056">
                  <c:v>2.29075050354</c:v>
                </c:pt>
                <c:pt idx="23057">
                  <c:v>2.2907979488370001</c:v>
                </c:pt>
                <c:pt idx="23058">
                  <c:v>2.290879964828</c:v>
                </c:pt>
                <c:pt idx="23059">
                  <c:v>2.2909474372859999</c:v>
                </c:pt>
                <c:pt idx="23060">
                  <c:v>2.291003465652</c:v>
                </c:pt>
                <c:pt idx="23061">
                  <c:v>2.2910497188569998</c:v>
                </c:pt>
                <c:pt idx="23062">
                  <c:v>2.2910928726200002</c:v>
                </c:pt>
                <c:pt idx="23063">
                  <c:v>2.291135787964</c:v>
                </c:pt>
                <c:pt idx="23064">
                  <c:v>2.2911715507510002</c:v>
                </c:pt>
                <c:pt idx="23065">
                  <c:v>2.2912070751189999</c:v>
                </c:pt>
                <c:pt idx="23066">
                  <c:v>2.2912516593930001</c:v>
                </c:pt>
                <c:pt idx="23067">
                  <c:v>2.291294574738</c:v>
                </c:pt>
                <c:pt idx="23068">
                  <c:v>2.2913420200350001</c:v>
                </c:pt>
                <c:pt idx="23069">
                  <c:v>2.2914512157439999</c:v>
                </c:pt>
                <c:pt idx="23070">
                  <c:v>2.2917859554289999</c:v>
                </c:pt>
                <c:pt idx="23071">
                  <c:v>2.2919213771820002</c:v>
                </c:pt>
                <c:pt idx="23072">
                  <c:v>2.2920649051669999</c:v>
                </c:pt>
                <c:pt idx="23073">
                  <c:v>2.292150735855</c:v>
                </c:pt>
                <c:pt idx="23074">
                  <c:v>2.2922399044040001</c:v>
                </c:pt>
                <c:pt idx="23075">
                  <c:v>2.2923386096949998</c:v>
                </c:pt>
                <c:pt idx="23076">
                  <c:v>2.292440652847</c:v>
                </c:pt>
                <c:pt idx="23077">
                  <c:v>2.292539596558</c:v>
                </c:pt>
                <c:pt idx="23078">
                  <c:v>2.2927029132840002</c:v>
                </c:pt>
                <c:pt idx="23079">
                  <c:v>2.2928326129909999</c:v>
                </c:pt>
                <c:pt idx="23080">
                  <c:v>2.292885303497</c:v>
                </c:pt>
                <c:pt idx="23081">
                  <c:v>2.2929332256319999</c:v>
                </c:pt>
                <c:pt idx="23082">
                  <c:v>2.2929794788360001</c:v>
                </c:pt>
                <c:pt idx="23083">
                  <c:v>2.2930231094360001</c:v>
                </c:pt>
                <c:pt idx="23084">
                  <c:v>2.293115139008</c:v>
                </c:pt>
                <c:pt idx="23085">
                  <c:v>2.2932186126710001</c:v>
                </c:pt>
                <c:pt idx="23086">
                  <c:v>2.2934994697570001</c:v>
                </c:pt>
                <c:pt idx="23087">
                  <c:v>2.293816328049</c:v>
                </c:pt>
                <c:pt idx="23088">
                  <c:v>2.2939667701720001</c:v>
                </c:pt>
                <c:pt idx="23089">
                  <c:v>2.2941026687620001</c:v>
                </c:pt>
                <c:pt idx="23090">
                  <c:v>2.2941744327550002</c:v>
                </c:pt>
                <c:pt idx="23091">
                  <c:v>2.2942516803739998</c:v>
                </c:pt>
                <c:pt idx="23092">
                  <c:v>2.2943439483639998</c:v>
                </c:pt>
                <c:pt idx="23093">
                  <c:v>2.294417858124</c:v>
                </c:pt>
                <c:pt idx="23094">
                  <c:v>2.294447422028</c:v>
                </c:pt>
                <c:pt idx="23095">
                  <c:v>2.2945263385770001</c:v>
                </c:pt>
                <c:pt idx="23096">
                  <c:v>2.2945640087129999</c:v>
                </c:pt>
                <c:pt idx="23097">
                  <c:v>2.2946321964259999</c:v>
                </c:pt>
                <c:pt idx="23098">
                  <c:v>2.2946803569790002</c:v>
                </c:pt>
                <c:pt idx="23099">
                  <c:v>2.2947394847870002</c:v>
                </c:pt>
                <c:pt idx="23100">
                  <c:v>2.294794797897</c:v>
                </c:pt>
                <c:pt idx="23101">
                  <c:v>2.2948884963989999</c:v>
                </c:pt>
                <c:pt idx="23102">
                  <c:v>2.2951867580409999</c:v>
                </c:pt>
                <c:pt idx="23103">
                  <c:v>2.2952780723570001</c:v>
                </c:pt>
                <c:pt idx="23104">
                  <c:v>2.2953233718870001</c:v>
                </c:pt>
                <c:pt idx="23105">
                  <c:v>2.2953660488129999</c:v>
                </c:pt>
                <c:pt idx="23106">
                  <c:v>2.295397758484</c:v>
                </c:pt>
                <c:pt idx="23107">
                  <c:v>2.2954277992250001</c:v>
                </c:pt>
                <c:pt idx="23108">
                  <c:v>2.295460939407</c:v>
                </c:pt>
                <c:pt idx="23109">
                  <c:v>2.2954986095429999</c:v>
                </c:pt>
                <c:pt idx="23110">
                  <c:v>2.2955405712129999</c:v>
                </c:pt>
                <c:pt idx="23111">
                  <c:v>2.2955753803249999</c:v>
                </c:pt>
                <c:pt idx="23112">
                  <c:v>2.2956097126010002</c:v>
                </c:pt>
                <c:pt idx="23113">
                  <c:v>2.2956376075740001</c:v>
                </c:pt>
                <c:pt idx="23114">
                  <c:v>2.2956657409669998</c:v>
                </c:pt>
                <c:pt idx="23115">
                  <c:v>2.2957015037540001</c:v>
                </c:pt>
                <c:pt idx="23116">
                  <c:v>2.2957429885859999</c:v>
                </c:pt>
                <c:pt idx="23117">
                  <c:v>2.2957887649540001</c:v>
                </c:pt>
                <c:pt idx="23118">
                  <c:v>2.2958371639249999</c:v>
                </c:pt>
                <c:pt idx="23119">
                  <c:v>2.2958858013149999</c:v>
                </c:pt>
                <c:pt idx="23120">
                  <c:v>2.295938491821</c:v>
                </c:pt>
                <c:pt idx="23121">
                  <c:v>2.2959985733030002</c:v>
                </c:pt>
                <c:pt idx="23122">
                  <c:v>2.2961924076079998</c:v>
                </c:pt>
                <c:pt idx="23123">
                  <c:v>2.2965257167819999</c:v>
                </c:pt>
                <c:pt idx="23124">
                  <c:v>2.296726703644</c:v>
                </c:pt>
                <c:pt idx="23125">
                  <c:v>2.2968273162839998</c:v>
                </c:pt>
                <c:pt idx="23126">
                  <c:v>2.2969188690190001</c:v>
                </c:pt>
                <c:pt idx="23127">
                  <c:v>2.2970192432399998</c:v>
                </c:pt>
                <c:pt idx="23128">
                  <c:v>2.2971127033230001</c:v>
                </c:pt>
                <c:pt idx="23129">
                  <c:v>2.297199249268</c:v>
                </c:pt>
                <c:pt idx="23130">
                  <c:v>2.297288417816</c:v>
                </c:pt>
                <c:pt idx="23131">
                  <c:v>2.297370433807</c:v>
                </c:pt>
                <c:pt idx="23132">
                  <c:v>2.297518491745</c:v>
                </c:pt>
                <c:pt idx="23133">
                  <c:v>2.2976026535030001</c:v>
                </c:pt>
                <c:pt idx="23134">
                  <c:v>2.2976760864260002</c:v>
                </c:pt>
                <c:pt idx="23135">
                  <c:v>2.2977929115300002</c:v>
                </c:pt>
                <c:pt idx="23136">
                  <c:v>2.2978789806369999</c:v>
                </c:pt>
                <c:pt idx="23137">
                  <c:v>2.297964811325</c:v>
                </c:pt>
                <c:pt idx="23138">
                  <c:v>2.2980439662930001</c:v>
                </c:pt>
                <c:pt idx="23139">
                  <c:v>2.2981283664699999</c:v>
                </c:pt>
                <c:pt idx="23140">
                  <c:v>2.2982103824619999</c:v>
                </c:pt>
                <c:pt idx="23141">
                  <c:v>2.2983596324920001</c:v>
                </c:pt>
                <c:pt idx="23142">
                  <c:v>2.2984368801119999</c:v>
                </c:pt>
                <c:pt idx="23143">
                  <c:v>2.2986943721770001</c:v>
                </c:pt>
                <c:pt idx="23144">
                  <c:v>2.2989721298219998</c:v>
                </c:pt>
                <c:pt idx="23145">
                  <c:v>2.2990946769709999</c:v>
                </c:pt>
                <c:pt idx="23146">
                  <c:v>2.29918050766</c:v>
                </c:pt>
                <c:pt idx="23147">
                  <c:v>2.2992227077480001</c:v>
                </c:pt>
                <c:pt idx="23148">
                  <c:v>2.2992646694180001</c:v>
                </c:pt>
                <c:pt idx="23149">
                  <c:v>2.2993097305300001</c:v>
                </c:pt>
                <c:pt idx="23150">
                  <c:v>2.2993645668029998</c:v>
                </c:pt>
                <c:pt idx="23151">
                  <c:v>2.2994189262389999</c:v>
                </c:pt>
                <c:pt idx="23152">
                  <c:v>2.299466133118</c:v>
                </c:pt>
                <c:pt idx="23153">
                  <c:v>2.2995088100430001</c:v>
                </c:pt>
                <c:pt idx="23154">
                  <c:v>2.2995543479920002</c:v>
                </c:pt>
                <c:pt idx="23155">
                  <c:v>2.2995965480799998</c:v>
                </c:pt>
                <c:pt idx="23156">
                  <c:v>2.2996368408199999</c:v>
                </c:pt>
                <c:pt idx="23157">
                  <c:v>2.2996897697450001</c:v>
                </c:pt>
                <c:pt idx="23158">
                  <c:v>2.2997884750369999</c:v>
                </c:pt>
                <c:pt idx="23159">
                  <c:v>2.2998311519620001</c:v>
                </c:pt>
                <c:pt idx="23160">
                  <c:v>2.2999229431149999</c:v>
                </c:pt>
                <c:pt idx="23161">
                  <c:v>2.2999775409700001</c:v>
                </c:pt>
                <c:pt idx="23162">
                  <c:v>2.3000738620760002</c:v>
                </c:pt>
                <c:pt idx="23163">
                  <c:v>2.3002779483800002</c:v>
                </c:pt>
                <c:pt idx="23164">
                  <c:v>2.300357580185</c:v>
                </c:pt>
                <c:pt idx="23165">
                  <c:v>2.3003931045530002</c:v>
                </c:pt>
                <c:pt idx="23166">
                  <c:v>2.300476312637</c:v>
                </c:pt>
                <c:pt idx="23167">
                  <c:v>2.3005259037019998</c:v>
                </c:pt>
                <c:pt idx="23168">
                  <c:v>2.3005983829500001</c:v>
                </c:pt>
                <c:pt idx="23169">
                  <c:v>2.3006622791289999</c:v>
                </c:pt>
                <c:pt idx="23170">
                  <c:v>2.300720453262</c:v>
                </c:pt>
                <c:pt idx="23171">
                  <c:v>2.3007974624630001</c:v>
                </c:pt>
                <c:pt idx="23172">
                  <c:v>2.3008377552030002</c:v>
                </c:pt>
                <c:pt idx="23173">
                  <c:v>2.3009121418</c:v>
                </c:pt>
                <c:pt idx="23174">
                  <c:v>2.3010091781619999</c:v>
                </c:pt>
                <c:pt idx="23175">
                  <c:v>2.3013505935669998</c:v>
                </c:pt>
                <c:pt idx="23176">
                  <c:v>2.301548480988</c:v>
                </c:pt>
                <c:pt idx="23177">
                  <c:v>2.301860570908</c:v>
                </c:pt>
                <c:pt idx="23178">
                  <c:v>2.3019716739649998</c:v>
                </c:pt>
                <c:pt idx="23179">
                  <c:v>2.302029848099</c:v>
                </c:pt>
                <c:pt idx="23180">
                  <c:v>2.3020868301389998</c:v>
                </c:pt>
                <c:pt idx="23181">
                  <c:v>2.3021419048310001</c:v>
                </c:pt>
                <c:pt idx="23182">
                  <c:v>2.302188396454</c:v>
                </c:pt>
                <c:pt idx="23183">
                  <c:v>2.3022379875180001</c:v>
                </c:pt>
                <c:pt idx="23184">
                  <c:v>2.302282810211</c:v>
                </c:pt>
                <c:pt idx="23185">
                  <c:v>2.302329778671</c:v>
                </c:pt>
                <c:pt idx="23186">
                  <c:v>2.3023939132689999</c:v>
                </c:pt>
                <c:pt idx="23187">
                  <c:v>2.3024678230290001</c:v>
                </c:pt>
                <c:pt idx="23188">
                  <c:v>2.302563667297</c:v>
                </c:pt>
                <c:pt idx="23189">
                  <c:v>2.3026921749109999</c:v>
                </c:pt>
                <c:pt idx="23190">
                  <c:v>2.302854776382</c:v>
                </c:pt>
                <c:pt idx="23191">
                  <c:v>2.3029334545140001</c:v>
                </c:pt>
                <c:pt idx="23192">
                  <c:v>2.3030192852020002</c:v>
                </c:pt>
                <c:pt idx="23193">
                  <c:v>2.3031160831449999</c:v>
                </c:pt>
                <c:pt idx="23194">
                  <c:v>2.3031690120700001</c:v>
                </c:pt>
                <c:pt idx="23195">
                  <c:v>2.303252458572</c:v>
                </c:pt>
                <c:pt idx="23196">
                  <c:v>2.3033351898190002</c:v>
                </c:pt>
                <c:pt idx="23197">
                  <c:v>2.3034210205079999</c:v>
                </c:pt>
                <c:pt idx="23198">
                  <c:v>2.3035876750950002</c:v>
                </c:pt>
                <c:pt idx="23199">
                  <c:v>2.3037889003749998</c:v>
                </c:pt>
                <c:pt idx="23200">
                  <c:v>2.303848981857</c:v>
                </c:pt>
                <c:pt idx="23201">
                  <c:v>2.303899288177</c:v>
                </c:pt>
                <c:pt idx="23202">
                  <c:v>2.3039472103119998</c:v>
                </c:pt>
                <c:pt idx="23203">
                  <c:v>2.3039965629579999</c:v>
                </c:pt>
                <c:pt idx="23204">
                  <c:v>2.3040471076969999</c:v>
                </c:pt>
                <c:pt idx="23205">
                  <c:v>2.3040969371800002</c:v>
                </c:pt>
                <c:pt idx="23206">
                  <c:v>2.3041534423829999</c:v>
                </c:pt>
                <c:pt idx="23207">
                  <c:v>2.304208040237</c:v>
                </c:pt>
                <c:pt idx="23208">
                  <c:v>2.3043379783629998</c:v>
                </c:pt>
                <c:pt idx="23209">
                  <c:v>2.3046414852139998</c:v>
                </c:pt>
                <c:pt idx="23210">
                  <c:v>2.3047237396239999</c:v>
                </c:pt>
                <c:pt idx="23211">
                  <c:v>2.3048162460329999</c:v>
                </c:pt>
                <c:pt idx="23212">
                  <c:v>2.3049113750460002</c:v>
                </c:pt>
                <c:pt idx="23213">
                  <c:v>2.3050053119660001</c:v>
                </c:pt>
                <c:pt idx="23214">
                  <c:v>2.3050975799560001</c:v>
                </c:pt>
                <c:pt idx="23215">
                  <c:v>2.305256128311</c:v>
                </c:pt>
                <c:pt idx="23216">
                  <c:v>2.3053774833679999</c:v>
                </c:pt>
                <c:pt idx="23217">
                  <c:v>2.3054649829859999</c:v>
                </c:pt>
                <c:pt idx="23218">
                  <c:v>2.305561304092</c:v>
                </c:pt>
                <c:pt idx="23219">
                  <c:v>2.305656909943</c:v>
                </c:pt>
                <c:pt idx="23220">
                  <c:v>2.3057434558869998</c:v>
                </c:pt>
                <c:pt idx="23221">
                  <c:v>2.305829524994</c:v>
                </c:pt>
                <c:pt idx="23222">
                  <c:v>2.305967569351</c:v>
                </c:pt>
                <c:pt idx="23223">
                  <c:v>2.306295156479</c:v>
                </c:pt>
                <c:pt idx="23224">
                  <c:v>2.3064615726470001</c:v>
                </c:pt>
                <c:pt idx="23225">
                  <c:v>2.3065600395199999</c:v>
                </c:pt>
                <c:pt idx="23226">
                  <c:v>2.3066051006319999</c:v>
                </c:pt>
                <c:pt idx="23227">
                  <c:v>2.306645870209</c:v>
                </c:pt>
                <c:pt idx="23228">
                  <c:v>2.3066766262049998</c:v>
                </c:pt>
                <c:pt idx="23229">
                  <c:v>2.3067092895510002</c:v>
                </c:pt>
                <c:pt idx="23230">
                  <c:v>2.3067519664759999</c:v>
                </c:pt>
                <c:pt idx="23231">
                  <c:v>2.3067960739140001</c:v>
                </c:pt>
                <c:pt idx="23232">
                  <c:v>2.3068418502810002</c:v>
                </c:pt>
                <c:pt idx="23233">
                  <c:v>2.3068883419040001</c:v>
                </c:pt>
                <c:pt idx="23234">
                  <c:v>2.3069350719449999</c:v>
                </c:pt>
                <c:pt idx="23235">
                  <c:v>2.3069777488710002</c:v>
                </c:pt>
                <c:pt idx="23236">
                  <c:v>2.3070185184479999</c:v>
                </c:pt>
                <c:pt idx="23237">
                  <c:v>2.307052135468</c:v>
                </c:pt>
                <c:pt idx="23238">
                  <c:v>2.307093858719</c:v>
                </c:pt>
                <c:pt idx="23239">
                  <c:v>2.3071308135990001</c:v>
                </c:pt>
                <c:pt idx="23240">
                  <c:v>2.307167291641</c:v>
                </c:pt>
                <c:pt idx="23241">
                  <c:v>2.3072063922880002</c:v>
                </c:pt>
                <c:pt idx="23242">
                  <c:v>2.3072550296780001</c:v>
                </c:pt>
                <c:pt idx="23243">
                  <c:v>2.3072991371149998</c:v>
                </c:pt>
                <c:pt idx="23244">
                  <c:v>2.3076114654539999</c:v>
                </c:pt>
                <c:pt idx="23245">
                  <c:v>2.3077042102809999</c:v>
                </c:pt>
                <c:pt idx="23246">
                  <c:v>2.3077785968779998</c:v>
                </c:pt>
                <c:pt idx="23247">
                  <c:v>2.3078179359440001</c:v>
                </c:pt>
                <c:pt idx="23248">
                  <c:v>2.3079016208650001</c:v>
                </c:pt>
                <c:pt idx="23249">
                  <c:v>2.307948589325</c:v>
                </c:pt>
                <c:pt idx="23250">
                  <c:v>2.3080410957340001</c:v>
                </c:pt>
                <c:pt idx="23251">
                  <c:v>2.3080925941469999</c:v>
                </c:pt>
                <c:pt idx="23252">
                  <c:v>2.308180570602</c:v>
                </c:pt>
                <c:pt idx="23253">
                  <c:v>2.3082368373870001</c:v>
                </c:pt>
                <c:pt idx="23254">
                  <c:v>2.3083136081700002</c:v>
                </c:pt>
                <c:pt idx="23255">
                  <c:v>2.30837059021</c:v>
                </c:pt>
                <c:pt idx="23256">
                  <c:v>2.3084268569950002</c:v>
                </c:pt>
                <c:pt idx="23257">
                  <c:v>2.3084869384769999</c:v>
                </c:pt>
                <c:pt idx="23258">
                  <c:v>2.3085958957670001</c:v>
                </c:pt>
                <c:pt idx="23259">
                  <c:v>2.3087065219879999</c:v>
                </c:pt>
                <c:pt idx="23260">
                  <c:v>2.3089134693150002</c:v>
                </c:pt>
                <c:pt idx="23261">
                  <c:v>2.3089852333069998</c:v>
                </c:pt>
                <c:pt idx="23262">
                  <c:v>2.3090276718139999</c:v>
                </c:pt>
                <c:pt idx="23263">
                  <c:v>2.3090705871580002</c:v>
                </c:pt>
                <c:pt idx="23264">
                  <c:v>2.3091158866880002</c:v>
                </c:pt>
                <c:pt idx="23265">
                  <c:v>2.3091759681699999</c:v>
                </c:pt>
                <c:pt idx="23266">
                  <c:v>2.3092596530909999</c:v>
                </c:pt>
                <c:pt idx="23267">
                  <c:v>2.3093671798709998</c:v>
                </c:pt>
                <c:pt idx="23268">
                  <c:v>2.3095262050629999</c:v>
                </c:pt>
                <c:pt idx="23269">
                  <c:v>2.3098220825200002</c:v>
                </c:pt>
                <c:pt idx="23270">
                  <c:v>2.3099534511569999</c:v>
                </c:pt>
                <c:pt idx="23271">
                  <c:v>2.3100295066830001</c:v>
                </c:pt>
                <c:pt idx="23272">
                  <c:v>2.310109138489</c:v>
                </c:pt>
                <c:pt idx="23273">
                  <c:v>2.3101873397829999</c:v>
                </c:pt>
                <c:pt idx="23274">
                  <c:v>2.3102674484249999</c:v>
                </c:pt>
                <c:pt idx="23275">
                  <c:v>2.3103582859039999</c:v>
                </c:pt>
                <c:pt idx="23276">
                  <c:v>2.3104479312900001</c:v>
                </c:pt>
                <c:pt idx="23277">
                  <c:v>2.3106169700620001</c:v>
                </c:pt>
                <c:pt idx="23278">
                  <c:v>2.3109400272370002</c:v>
                </c:pt>
                <c:pt idx="23279">
                  <c:v>2.3111190795900001</c:v>
                </c:pt>
                <c:pt idx="23280">
                  <c:v>2.3112072944639999</c:v>
                </c:pt>
                <c:pt idx="23281">
                  <c:v>2.311244249344</c:v>
                </c:pt>
                <c:pt idx="23282">
                  <c:v>2.3112719058989999</c:v>
                </c:pt>
                <c:pt idx="23283">
                  <c:v>2.3113038539890001</c:v>
                </c:pt>
                <c:pt idx="23284">
                  <c:v>2.3113410472870002</c:v>
                </c:pt>
                <c:pt idx="23285">
                  <c:v>2.3113844394680001</c:v>
                </c:pt>
                <c:pt idx="23286">
                  <c:v>2.311427593231</c:v>
                </c:pt>
                <c:pt idx="23287">
                  <c:v>2.311472654343</c:v>
                </c:pt>
                <c:pt idx="23288">
                  <c:v>2.3115172386170002</c:v>
                </c:pt>
                <c:pt idx="23289">
                  <c:v>2.3115620613100001</c:v>
                </c:pt>
                <c:pt idx="23290">
                  <c:v>2.3116064071659999</c:v>
                </c:pt>
                <c:pt idx="23291">
                  <c:v>2.311647176743</c:v>
                </c:pt>
                <c:pt idx="23292">
                  <c:v>2.3116860389710001</c:v>
                </c:pt>
                <c:pt idx="23293">
                  <c:v>2.3117303848269999</c:v>
                </c:pt>
                <c:pt idx="23294">
                  <c:v>2.311976909637</c:v>
                </c:pt>
                <c:pt idx="23295">
                  <c:v>2.3120653629299999</c:v>
                </c:pt>
                <c:pt idx="23296">
                  <c:v>2.3120999336239998</c:v>
                </c:pt>
                <c:pt idx="23297">
                  <c:v>2.312158107758</c:v>
                </c:pt>
                <c:pt idx="23298">
                  <c:v>2.312208890915</c:v>
                </c:pt>
                <c:pt idx="23299">
                  <c:v>2.3122620582579998</c:v>
                </c:pt>
                <c:pt idx="23300">
                  <c:v>2.312329292297</c:v>
                </c:pt>
                <c:pt idx="23301">
                  <c:v>2.312372922897</c:v>
                </c:pt>
                <c:pt idx="23302">
                  <c:v>2.3124549388890001</c:v>
                </c:pt>
                <c:pt idx="23303">
                  <c:v>2.3124871253969999</c:v>
                </c:pt>
                <c:pt idx="23304">
                  <c:v>2.3125667572020001</c:v>
                </c:pt>
                <c:pt idx="23305">
                  <c:v>2.3125951290129998</c:v>
                </c:pt>
                <c:pt idx="23306">
                  <c:v>2.312669277191</c:v>
                </c:pt>
                <c:pt idx="23307">
                  <c:v>2.3127100467680002</c:v>
                </c:pt>
                <c:pt idx="23308">
                  <c:v>2.3127732276919999</c:v>
                </c:pt>
                <c:pt idx="23309">
                  <c:v>2.3128178119660001</c:v>
                </c:pt>
                <c:pt idx="23310">
                  <c:v>2.3129208087920001</c:v>
                </c:pt>
                <c:pt idx="23311">
                  <c:v>2.3130130767820001</c:v>
                </c:pt>
                <c:pt idx="23312">
                  <c:v>2.313096523285</c:v>
                </c:pt>
                <c:pt idx="23313">
                  <c:v>2.313270568848</c:v>
                </c:pt>
                <c:pt idx="23314">
                  <c:v>2.3133678436279999</c:v>
                </c:pt>
                <c:pt idx="23315">
                  <c:v>2.313424348831</c:v>
                </c:pt>
                <c:pt idx="23316">
                  <c:v>2.313481807709</c:v>
                </c:pt>
                <c:pt idx="23317">
                  <c:v>2.313535928726</c:v>
                </c:pt>
                <c:pt idx="23318">
                  <c:v>2.3135919570920001</c:v>
                </c:pt>
                <c:pt idx="23319">
                  <c:v>2.3136396408080002</c:v>
                </c:pt>
                <c:pt idx="23320">
                  <c:v>2.313682556152</c:v>
                </c:pt>
                <c:pt idx="23321">
                  <c:v>2.3137280941010001</c:v>
                </c:pt>
                <c:pt idx="23322">
                  <c:v>2.3137657642359999</c:v>
                </c:pt>
                <c:pt idx="23323">
                  <c:v>2.3138031959530001</c:v>
                </c:pt>
                <c:pt idx="23324">
                  <c:v>2.313849687576</c:v>
                </c:pt>
                <c:pt idx="23325">
                  <c:v>2.3139495849610001</c:v>
                </c:pt>
                <c:pt idx="23326">
                  <c:v>2.314013957977</c:v>
                </c:pt>
                <c:pt idx="23327">
                  <c:v>2.3141107559199998</c:v>
                </c:pt>
                <c:pt idx="23328">
                  <c:v>2.314430475235</c:v>
                </c:pt>
                <c:pt idx="23329">
                  <c:v>2.3145620822909998</c:v>
                </c:pt>
                <c:pt idx="23330">
                  <c:v>2.314688444138</c:v>
                </c:pt>
                <c:pt idx="23331">
                  <c:v>2.3147785663599998</c:v>
                </c:pt>
                <c:pt idx="23332">
                  <c:v>2.3148670196530001</c:v>
                </c:pt>
                <c:pt idx="23333">
                  <c:v>2.3148899078370002</c:v>
                </c:pt>
                <c:pt idx="23334">
                  <c:v>2.3149654865259999</c:v>
                </c:pt>
                <c:pt idx="23335">
                  <c:v>2.3149986267089999</c:v>
                </c:pt>
                <c:pt idx="23336">
                  <c:v>2.3150660991669998</c:v>
                </c:pt>
                <c:pt idx="23337">
                  <c:v>2.3151116371149998</c:v>
                </c:pt>
                <c:pt idx="23338">
                  <c:v>2.315168380737</c:v>
                </c:pt>
                <c:pt idx="23339">
                  <c:v>2.315220355988</c:v>
                </c:pt>
                <c:pt idx="23340">
                  <c:v>2.3152682781220002</c:v>
                </c:pt>
                <c:pt idx="23341">
                  <c:v>2.3153290748600002</c:v>
                </c:pt>
                <c:pt idx="23342">
                  <c:v>2.3153619766240001</c:v>
                </c:pt>
                <c:pt idx="23343">
                  <c:v>2.3154509067540001</c:v>
                </c:pt>
                <c:pt idx="23344">
                  <c:v>2.3157987594599998</c:v>
                </c:pt>
                <c:pt idx="23345">
                  <c:v>2.3158600330349999</c:v>
                </c:pt>
                <c:pt idx="23346">
                  <c:v>2.315923213959</c:v>
                </c:pt>
                <c:pt idx="23347">
                  <c:v>2.3160176277160001</c:v>
                </c:pt>
                <c:pt idx="23348">
                  <c:v>2.31609749794</c:v>
                </c:pt>
                <c:pt idx="23349">
                  <c:v>2.316162109375</c:v>
                </c:pt>
                <c:pt idx="23350">
                  <c:v>2.3162622451780002</c:v>
                </c:pt>
                <c:pt idx="23351">
                  <c:v>2.316322565079</c:v>
                </c:pt>
                <c:pt idx="23352">
                  <c:v>2.3163793087009998</c:v>
                </c:pt>
                <c:pt idx="23353">
                  <c:v>2.3164350986479998</c:v>
                </c:pt>
                <c:pt idx="23354">
                  <c:v>2.3164858818049998</c:v>
                </c:pt>
                <c:pt idx="23355">
                  <c:v>2.3165447711940002</c:v>
                </c:pt>
                <c:pt idx="23356">
                  <c:v>2.3169093132020002</c:v>
                </c:pt>
                <c:pt idx="23357">
                  <c:v>2.3170151710510001</c:v>
                </c:pt>
                <c:pt idx="23358">
                  <c:v>2.3171117305759998</c:v>
                </c:pt>
                <c:pt idx="23359">
                  <c:v>2.317177057266</c:v>
                </c:pt>
                <c:pt idx="23360">
                  <c:v>2.3172123432160001</c:v>
                </c:pt>
                <c:pt idx="23361">
                  <c:v>2.3172726631159999</c:v>
                </c:pt>
                <c:pt idx="23362">
                  <c:v>2.317314863205</c:v>
                </c:pt>
                <c:pt idx="23363">
                  <c:v>2.3173646926879998</c:v>
                </c:pt>
                <c:pt idx="23364">
                  <c:v>2.3174202442170002</c:v>
                </c:pt>
                <c:pt idx="23365">
                  <c:v>2.3175199031829998</c:v>
                </c:pt>
                <c:pt idx="23366">
                  <c:v>2.3176248073579999</c:v>
                </c:pt>
                <c:pt idx="23367">
                  <c:v>2.3179883956910001</c:v>
                </c:pt>
                <c:pt idx="23368">
                  <c:v>2.3180408477780001</c:v>
                </c:pt>
                <c:pt idx="23369">
                  <c:v>2.3180880546570002</c:v>
                </c:pt>
                <c:pt idx="23370">
                  <c:v>2.318127632141</c:v>
                </c:pt>
                <c:pt idx="23371">
                  <c:v>2.3181695938110001</c:v>
                </c:pt>
                <c:pt idx="23372">
                  <c:v>2.318209648132</c:v>
                </c:pt>
                <c:pt idx="23373">
                  <c:v>2.3182520866390002</c:v>
                </c:pt>
                <c:pt idx="23374">
                  <c:v>2.318294763565</c:v>
                </c:pt>
                <c:pt idx="23375">
                  <c:v>2.3183374404910002</c:v>
                </c:pt>
                <c:pt idx="23376">
                  <c:v>2.3183798789979999</c:v>
                </c:pt>
                <c:pt idx="23377">
                  <c:v>2.3184247016909998</c:v>
                </c:pt>
                <c:pt idx="23378">
                  <c:v>2.318467855453</c:v>
                </c:pt>
                <c:pt idx="23379">
                  <c:v>2.3185150623320001</c:v>
                </c:pt>
                <c:pt idx="23380">
                  <c:v>2.3185622692110002</c:v>
                </c:pt>
                <c:pt idx="23381">
                  <c:v>2.318603515625</c:v>
                </c:pt>
                <c:pt idx="23382">
                  <c:v>2.3186421394350001</c:v>
                </c:pt>
                <c:pt idx="23383">
                  <c:v>2.318680047989</c:v>
                </c:pt>
                <c:pt idx="23384">
                  <c:v>2.3187172412870001</c:v>
                </c:pt>
                <c:pt idx="23385">
                  <c:v>2.3187646865840001</c:v>
                </c:pt>
                <c:pt idx="23386">
                  <c:v>2.3188171386719998</c:v>
                </c:pt>
                <c:pt idx="23387">
                  <c:v>2.318871974945</c:v>
                </c:pt>
                <c:pt idx="23388">
                  <c:v>2.3189656734469999</c:v>
                </c:pt>
                <c:pt idx="23389">
                  <c:v>2.319163322449</c:v>
                </c:pt>
                <c:pt idx="23390">
                  <c:v>2.3192653656009998</c:v>
                </c:pt>
                <c:pt idx="23391">
                  <c:v>2.3193418979640001</c:v>
                </c:pt>
                <c:pt idx="23392">
                  <c:v>2.319389820099</c:v>
                </c:pt>
                <c:pt idx="23393">
                  <c:v>2.3194644451139999</c:v>
                </c:pt>
                <c:pt idx="23394">
                  <c:v>2.3195328712459999</c:v>
                </c:pt>
                <c:pt idx="23395">
                  <c:v>2.3196070194240002</c:v>
                </c:pt>
                <c:pt idx="23396">
                  <c:v>2.3196871280670002</c:v>
                </c:pt>
                <c:pt idx="23397">
                  <c:v>2.3197462558750002</c:v>
                </c:pt>
                <c:pt idx="23398">
                  <c:v>2.3198370933530001</c:v>
                </c:pt>
                <c:pt idx="23399">
                  <c:v>2.3198893070220001</c:v>
                </c:pt>
                <c:pt idx="23400">
                  <c:v>2.3199822902679998</c:v>
                </c:pt>
                <c:pt idx="23401">
                  <c:v>2.320021390915</c:v>
                </c:pt>
                <c:pt idx="23402">
                  <c:v>2.3201026916499998</c:v>
                </c:pt>
                <c:pt idx="23403">
                  <c:v>2.3201994895940001</c:v>
                </c:pt>
                <c:pt idx="23404">
                  <c:v>2.3205173015590002</c:v>
                </c:pt>
                <c:pt idx="23405">
                  <c:v>2.320851325989</c:v>
                </c:pt>
                <c:pt idx="23406">
                  <c:v>2.321050405502</c:v>
                </c:pt>
                <c:pt idx="23407">
                  <c:v>2.3211019039149998</c:v>
                </c:pt>
                <c:pt idx="23408">
                  <c:v>2.3211500644680001</c:v>
                </c:pt>
                <c:pt idx="23409">
                  <c:v>2.321189880371</c:v>
                </c:pt>
                <c:pt idx="23410">
                  <c:v>2.321233272552</c:v>
                </c:pt>
                <c:pt idx="23411">
                  <c:v>2.3212764263149999</c:v>
                </c:pt>
                <c:pt idx="23412">
                  <c:v>2.321311712265</c:v>
                </c:pt>
                <c:pt idx="23413">
                  <c:v>2.3213801383970001</c:v>
                </c:pt>
                <c:pt idx="23414">
                  <c:v>2.3214330673219998</c:v>
                </c:pt>
                <c:pt idx="23415">
                  <c:v>2.3214845657350001</c:v>
                </c:pt>
                <c:pt idx="23416">
                  <c:v>2.3215355873110002</c:v>
                </c:pt>
                <c:pt idx="23417">
                  <c:v>2.321595907211</c:v>
                </c:pt>
                <c:pt idx="23418">
                  <c:v>2.3217124938959999</c:v>
                </c:pt>
                <c:pt idx="23419">
                  <c:v>2.3218357563019998</c:v>
                </c:pt>
                <c:pt idx="23420">
                  <c:v>2.3220422267909999</c:v>
                </c:pt>
                <c:pt idx="23421">
                  <c:v>2.3221220970149998</c:v>
                </c:pt>
                <c:pt idx="23422">
                  <c:v>2.322213411331</c:v>
                </c:pt>
                <c:pt idx="23423">
                  <c:v>2.3223078250890001</c:v>
                </c:pt>
                <c:pt idx="23424">
                  <c:v>2.3224043846129998</c:v>
                </c:pt>
                <c:pt idx="23425">
                  <c:v>2.322497606277</c:v>
                </c:pt>
                <c:pt idx="23426">
                  <c:v>2.3226234912870001</c:v>
                </c:pt>
                <c:pt idx="23427">
                  <c:v>2.3229756355290001</c:v>
                </c:pt>
                <c:pt idx="23428">
                  <c:v>2.323097229004</c:v>
                </c:pt>
                <c:pt idx="23429">
                  <c:v>2.323235273361</c:v>
                </c:pt>
                <c:pt idx="23430">
                  <c:v>2.323540210724</c:v>
                </c:pt>
                <c:pt idx="23431">
                  <c:v>2.3236389160159998</c:v>
                </c:pt>
                <c:pt idx="23432">
                  <c:v>2.3236982822419998</c:v>
                </c:pt>
                <c:pt idx="23433">
                  <c:v>2.3237962722779999</c:v>
                </c:pt>
                <c:pt idx="23434">
                  <c:v>2.3238723278050002</c:v>
                </c:pt>
                <c:pt idx="23435">
                  <c:v>2.323922395706</c:v>
                </c:pt>
                <c:pt idx="23436">
                  <c:v>2.3239750862120001</c:v>
                </c:pt>
                <c:pt idx="23437">
                  <c:v>2.3240208625790002</c:v>
                </c:pt>
                <c:pt idx="23438">
                  <c:v>2.3240666389469999</c:v>
                </c:pt>
                <c:pt idx="23439">
                  <c:v>2.3241007328030001</c:v>
                </c:pt>
                <c:pt idx="23440">
                  <c:v>2.3241467475889999</c:v>
                </c:pt>
                <c:pt idx="23441">
                  <c:v>2.3242278099060001</c:v>
                </c:pt>
                <c:pt idx="23442">
                  <c:v>2.324291944504</c:v>
                </c:pt>
                <c:pt idx="23443">
                  <c:v>2.3243963718409999</c:v>
                </c:pt>
                <c:pt idx="23444">
                  <c:v>2.3245468139650001</c:v>
                </c:pt>
                <c:pt idx="23445">
                  <c:v>2.3246934413910001</c:v>
                </c:pt>
                <c:pt idx="23446">
                  <c:v>2.324781894684</c:v>
                </c:pt>
                <c:pt idx="23447">
                  <c:v>2.3248145580289998</c:v>
                </c:pt>
                <c:pt idx="23448">
                  <c:v>2.3248791694639999</c:v>
                </c:pt>
                <c:pt idx="23449">
                  <c:v>2.324937105179</c:v>
                </c:pt>
                <c:pt idx="23450">
                  <c:v>2.3250012397769999</c:v>
                </c:pt>
                <c:pt idx="23451">
                  <c:v>2.325078248978</c:v>
                </c:pt>
                <c:pt idx="23452">
                  <c:v>2.3251292705540001</c:v>
                </c:pt>
                <c:pt idx="23453">
                  <c:v>2.3252139091489998</c:v>
                </c:pt>
                <c:pt idx="23454">
                  <c:v>2.3252587318420002</c:v>
                </c:pt>
                <c:pt idx="23455">
                  <c:v>2.3253431320189999</c:v>
                </c:pt>
                <c:pt idx="23456">
                  <c:v>2.325376749039</c:v>
                </c:pt>
                <c:pt idx="23457">
                  <c:v>2.3254592418670001</c:v>
                </c:pt>
                <c:pt idx="23458">
                  <c:v>2.3254923820500002</c:v>
                </c:pt>
                <c:pt idx="23459">
                  <c:v>2.3257949352259999</c:v>
                </c:pt>
                <c:pt idx="23460">
                  <c:v>2.3258891105649999</c:v>
                </c:pt>
                <c:pt idx="23461">
                  <c:v>2.32603764534</c:v>
                </c:pt>
                <c:pt idx="23462">
                  <c:v>2.3262658119199999</c:v>
                </c:pt>
                <c:pt idx="23463">
                  <c:v>2.3264338970180001</c:v>
                </c:pt>
                <c:pt idx="23464">
                  <c:v>2.3267567157750002</c:v>
                </c:pt>
                <c:pt idx="23465">
                  <c:v>2.3269624710080001</c:v>
                </c:pt>
                <c:pt idx="23466">
                  <c:v>2.3270816802979999</c:v>
                </c:pt>
                <c:pt idx="23467">
                  <c:v>2.327141523361</c:v>
                </c:pt>
                <c:pt idx="23468">
                  <c:v>2.327199220657</c:v>
                </c:pt>
                <c:pt idx="23469">
                  <c:v>2.3272490501399998</c:v>
                </c:pt>
                <c:pt idx="23470">
                  <c:v>2.3274209499360001</c:v>
                </c:pt>
                <c:pt idx="23471">
                  <c:v>2.3275053501129999</c:v>
                </c:pt>
                <c:pt idx="23472">
                  <c:v>2.3275823593139999</c:v>
                </c:pt>
                <c:pt idx="23473">
                  <c:v>2.3276100158689998</c:v>
                </c:pt>
                <c:pt idx="23474">
                  <c:v>2.3276870250699999</c:v>
                </c:pt>
                <c:pt idx="23475">
                  <c:v>2.3277199268339999</c:v>
                </c:pt>
                <c:pt idx="23476">
                  <c:v>2.327778100967</c:v>
                </c:pt>
                <c:pt idx="23477">
                  <c:v>2.3278539180759998</c:v>
                </c:pt>
                <c:pt idx="23478">
                  <c:v>2.3281519412990002</c:v>
                </c:pt>
                <c:pt idx="23479">
                  <c:v>2.3282287120820002</c:v>
                </c:pt>
                <c:pt idx="23480">
                  <c:v>2.3282670974730002</c:v>
                </c:pt>
                <c:pt idx="23481">
                  <c:v>2.3283095359799999</c:v>
                </c:pt>
                <c:pt idx="23482">
                  <c:v>2.3283548355099999</c:v>
                </c:pt>
                <c:pt idx="23483">
                  <c:v>2.3284044265750001</c:v>
                </c:pt>
                <c:pt idx="23484">
                  <c:v>2.3284504413599998</c:v>
                </c:pt>
                <c:pt idx="23485">
                  <c:v>2.3284988403320002</c:v>
                </c:pt>
                <c:pt idx="23486">
                  <c:v>2.3285474777220001</c:v>
                </c:pt>
                <c:pt idx="23487">
                  <c:v>2.3285953998569999</c:v>
                </c:pt>
                <c:pt idx="23488">
                  <c:v>2.3286354541779999</c:v>
                </c:pt>
                <c:pt idx="23489">
                  <c:v>2.3286714553830001</c:v>
                </c:pt>
                <c:pt idx="23490">
                  <c:v>2.3287072181699999</c:v>
                </c:pt>
                <c:pt idx="23491">
                  <c:v>2.3287432193759998</c:v>
                </c:pt>
                <c:pt idx="23492">
                  <c:v>2.3287794590000002</c:v>
                </c:pt>
                <c:pt idx="23493">
                  <c:v>2.3288238048549998</c:v>
                </c:pt>
                <c:pt idx="23494">
                  <c:v>2.32888007164</c:v>
                </c:pt>
                <c:pt idx="23495">
                  <c:v>2.3289320468899999</c:v>
                </c:pt>
                <c:pt idx="23496">
                  <c:v>2.3289823532099998</c:v>
                </c:pt>
                <c:pt idx="23497">
                  <c:v>2.3290381431579998</c:v>
                </c:pt>
                <c:pt idx="23498">
                  <c:v>2.3290870189669999</c:v>
                </c:pt>
                <c:pt idx="23499">
                  <c:v>2.3291389942170002</c:v>
                </c:pt>
                <c:pt idx="23500">
                  <c:v>2.3291962146760001</c:v>
                </c:pt>
                <c:pt idx="23501">
                  <c:v>2.3292589187620001</c:v>
                </c:pt>
                <c:pt idx="23502">
                  <c:v>2.32950258255</c:v>
                </c:pt>
                <c:pt idx="23503">
                  <c:v>2.3295414447780001</c:v>
                </c:pt>
                <c:pt idx="23504">
                  <c:v>2.329624652863</c:v>
                </c:pt>
                <c:pt idx="23505">
                  <c:v>2.32968044281</c:v>
                </c:pt>
                <c:pt idx="23506">
                  <c:v>2.3297629356380001</c:v>
                </c:pt>
                <c:pt idx="23507">
                  <c:v>2.329839229584</c:v>
                </c:pt>
                <c:pt idx="23508">
                  <c:v>2.3299129009250001</c:v>
                </c:pt>
                <c:pt idx="23509">
                  <c:v>2.329999446869</c:v>
                </c:pt>
                <c:pt idx="23510">
                  <c:v>2.3300564289090002</c:v>
                </c:pt>
                <c:pt idx="23511">
                  <c:v>2.3301451206210002</c:v>
                </c:pt>
                <c:pt idx="23512">
                  <c:v>2.3301835060120002</c:v>
                </c:pt>
                <c:pt idx="23513">
                  <c:v>2.3302643299099999</c:v>
                </c:pt>
                <c:pt idx="23514">
                  <c:v>2.3302955627439998</c:v>
                </c:pt>
                <c:pt idx="23515">
                  <c:v>2.3306844234469999</c:v>
                </c:pt>
                <c:pt idx="23516">
                  <c:v>2.3309283256529998</c:v>
                </c:pt>
                <c:pt idx="23517">
                  <c:v>2.3311686515810002</c:v>
                </c:pt>
                <c:pt idx="23518">
                  <c:v>2.3312523365020001</c:v>
                </c:pt>
                <c:pt idx="23519">
                  <c:v>2.3313000202179999</c:v>
                </c:pt>
                <c:pt idx="23520">
                  <c:v>2.3313491344449999</c:v>
                </c:pt>
                <c:pt idx="23521">
                  <c:v>2.3314604759219999</c:v>
                </c:pt>
                <c:pt idx="23522">
                  <c:v>2.3316009044650001</c:v>
                </c:pt>
                <c:pt idx="23523">
                  <c:v>2.3317196369170001</c:v>
                </c:pt>
                <c:pt idx="23524">
                  <c:v>2.3319654464720001</c:v>
                </c:pt>
                <c:pt idx="23525">
                  <c:v>2.3320443630219998</c:v>
                </c:pt>
                <c:pt idx="23526">
                  <c:v>2.3321166038509999</c:v>
                </c:pt>
                <c:pt idx="23527">
                  <c:v>2.332139730453</c:v>
                </c:pt>
                <c:pt idx="23528">
                  <c:v>2.3322103023529999</c:v>
                </c:pt>
                <c:pt idx="23529">
                  <c:v>2.3322415351869998</c:v>
                </c:pt>
                <c:pt idx="23530">
                  <c:v>2.3323011398319999</c:v>
                </c:pt>
                <c:pt idx="23531">
                  <c:v>2.33234500885</c:v>
                </c:pt>
                <c:pt idx="23532">
                  <c:v>2.3323988914489999</c:v>
                </c:pt>
                <c:pt idx="23533">
                  <c:v>2.3324537277220001</c:v>
                </c:pt>
                <c:pt idx="23534">
                  <c:v>2.3324935436250001</c:v>
                </c:pt>
                <c:pt idx="23535">
                  <c:v>2.3325860500340001</c:v>
                </c:pt>
                <c:pt idx="23536">
                  <c:v>2.3327381610870002</c:v>
                </c:pt>
                <c:pt idx="23537">
                  <c:v>2.3330481052400001</c:v>
                </c:pt>
                <c:pt idx="23538">
                  <c:v>2.3331606388089998</c:v>
                </c:pt>
                <c:pt idx="23539">
                  <c:v>2.3332428932189999</c:v>
                </c:pt>
                <c:pt idx="23540">
                  <c:v>2.3332841396330002</c:v>
                </c:pt>
                <c:pt idx="23541">
                  <c:v>2.3333265781399999</c:v>
                </c:pt>
                <c:pt idx="23542">
                  <c:v>2.3333716392519999</c:v>
                </c:pt>
                <c:pt idx="23543">
                  <c:v>2.3334152698519999</c:v>
                </c:pt>
                <c:pt idx="23544">
                  <c:v>2.333456277847</c:v>
                </c:pt>
                <c:pt idx="23545">
                  <c:v>2.33349776268</c:v>
                </c:pt>
                <c:pt idx="23546">
                  <c:v>2.3335435390470001</c:v>
                </c:pt>
                <c:pt idx="23547">
                  <c:v>2.3335893154140002</c:v>
                </c:pt>
                <c:pt idx="23548">
                  <c:v>2.3335878849029998</c:v>
                </c:pt>
                <c:pt idx="23549">
                  <c:v>2.33363199234</c:v>
                </c:pt>
                <c:pt idx="23550">
                  <c:v>2.3336296081539998</c:v>
                </c:pt>
                <c:pt idx="23551">
                  <c:v>2.3336753845209999</c:v>
                </c:pt>
                <c:pt idx="23552">
                  <c:v>2.3337163925170001</c:v>
                </c:pt>
                <c:pt idx="23553">
                  <c:v>2.3337390422820001</c:v>
                </c:pt>
                <c:pt idx="23554">
                  <c:v>2.3337590694429999</c:v>
                </c:pt>
                <c:pt idx="23555">
                  <c:v>2.3338088989260002</c:v>
                </c:pt>
                <c:pt idx="23556">
                  <c:v>2.3338620662689999</c:v>
                </c:pt>
                <c:pt idx="23557">
                  <c:v>2.3339138031009998</c:v>
                </c:pt>
                <c:pt idx="23558">
                  <c:v>2.3339622020720001</c:v>
                </c:pt>
                <c:pt idx="23559">
                  <c:v>2.3340113162990002</c:v>
                </c:pt>
                <c:pt idx="23560">
                  <c:v>2.3340604305269999</c:v>
                </c:pt>
                <c:pt idx="23561">
                  <c:v>2.334256410599</c:v>
                </c:pt>
                <c:pt idx="23562">
                  <c:v>2.3342857360839999</c:v>
                </c:pt>
                <c:pt idx="23563">
                  <c:v>2.334366559982</c:v>
                </c:pt>
                <c:pt idx="23564">
                  <c:v>2.3344159126280002</c:v>
                </c:pt>
                <c:pt idx="23565">
                  <c:v>2.3344914913179999</c:v>
                </c:pt>
                <c:pt idx="23566">
                  <c:v>2.3345577716829999</c:v>
                </c:pt>
                <c:pt idx="23567">
                  <c:v>2.3346259593959999</c:v>
                </c:pt>
                <c:pt idx="23568">
                  <c:v>2.3347077369689999</c:v>
                </c:pt>
                <c:pt idx="23569">
                  <c:v>2.334758758545</c:v>
                </c:pt>
                <c:pt idx="23570">
                  <c:v>2.3348398208619998</c:v>
                </c:pt>
                <c:pt idx="23571">
                  <c:v>2.3348758220670001</c:v>
                </c:pt>
                <c:pt idx="23572">
                  <c:v>2.334953784943</c:v>
                </c:pt>
                <c:pt idx="23573">
                  <c:v>2.335041046143</c:v>
                </c:pt>
                <c:pt idx="23574">
                  <c:v>2.3353357315059999</c:v>
                </c:pt>
                <c:pt idx="23575">
                  <c:v>2.335395097733</c:v>
                </c:pt>
                <c:pt idx="23576">
                  <c:v>2.335440635681</c:v>
                </c:pt>
                <c:pt idx="23577">
                  <c:v>2.3354821205139999</c:v>
                </c:pt>
                <c:pt idx="23578">
                  <c:v>2.335573196411</c:v>
                </c:pt>
                <c:pt idx="23579">
                  <c:v>2.3356244564059998</c:v>
                </c:pt>
                <c:pt idx="23580">
                  <c:v>2.3357274532319998</c:v>
                </c:pt>
                <c:pt idx="23581">
                  <c:v>2.3358123302460001</c:v>
                </c:pt>
                <c:pt idx="23582">
                  <c:v>2.3360073566440001</c:v>
                </c:pt>
                <c:pt idx="23583">
                  <c:v>2.3360931873320001</c:v>
                </c:pt>
                <c:pt idx="23584">
                  <c:v>2.3361856937410002</c:v>
                </c:pt>
                <c:pt idx="23585">
                  <c:v>2.3362700939179999</c:v>
                </c:pt>
                <c:pt idx="23586">
                  <c:v>2.3363547325130001</c:v>
                </c:pt>
                <c:pt idx="23587">
                  <c:v>2.3364596366880002</c:v>
                </c:pt>
                <c:pt idx="23588">
                  <c:v>2.336659669876</c:v>
                </c:pt>
                <c:pt idx="23589">
                  <c:v>2.3367688655849999</c:v>
                </c:pt>
                <c:pt idx="23590">
                  <c:v>2.3370897769929999</c:v>
                </c:pt>
                <c:pt idx="23591">
                  <c:v>2.3374209403989998</c:v>
                </c:pt>
                <c:pt idx="23592">
                  <c:v>2.3376781940460001</c:v>
                </c:pt>
                <c:pt idx="23593">
                  <c:v>2.3377778530120001</c:v>
                </c:pt>
                <c:pt idx="23594">
                  <c:v>2.3378455638890001</c:v>
                </c:pt>
                <c:pt idx="23595">
                  <c:v>2.337896108627</c:v>
                </c:pt>
                <c:pt idx="23596">
                  <c:v>2.3379502296450001</c:v>
                </c:pt>
                <c:pt idx="23597">
                  <c:v>2.3380029201510002</c:v>
                </c:pt>
                <c:pt idx="23598">
                  <c:v>2.3380486965179998</c:v>
                </c:pt>
                <c:pt idx="23599">
                  <c:v>2.3380951881410001</c:v>
                </c:pt>
                <c:pt idx="23600">
                  <c:v>2.3381333351140001</c:v>
                </c:pt>
                <c:pt idx="23601">
                  <c:v>2.3381690978999998</c:v>
                </c:pt>
                <c:pt idx="23602">
                  <c:v>2.33820271492</c:v>
                </c:pt>
                <c:pt idx="23603">
                  <c:v>2.3382399082180001</c:v>
                </c:pt>
                <c:pt idx="23604">
                  <c:v>2.3382740020749999</c:v>
                </c:pt>
                <c:pt idx="23605">
                  <c:v>2.3383193016049999</c:v>
                </c:pt>
                <c:pt idx="23606">
                  <c:v>2.3383607864379998</c:v>
                </c:pt>
                <c:pt idx="23607">
                  <c:v>2.338406801224</c:v>
                </c:pt>
                <c:pt idx="23608">
                  <c:v>2.338454008102</c:v>
                </c:pt>
                <c:pt idx="23609">
                  <c:v>2.3385109901429999</c:v>
                </c:pt>
                <c:pt idx="23610">
                  <c:v>2.3387961387630001</c:v>
                </c:pt>
                <c:pt idx="23611">
                  <c:v>2.3388490676879998</c:v>
                </c:pt>
                <c:pt idx="23612">
                  <c:v>2.3388905525210002</c:v>
                </c:pt>
                <c:pt idx="23613">
                  <c:v>2.3389580249790001</c:v>
                </c:pt>
                <c:pt idx="23614">
                  <c:v>2.3389968872070002</c:v>
                </c:pt>
                <c:pt idx="23615">
                  <c:v>2.3390777111049998</c:v>
                </c:pt>
                <c:pt idx="23616">
                  <c:v>2.3391175270079998</c:v>
                </c:pt>
                <c:pt idx="23617">
                  <c:v>2.3392000198359999</c:v>
                </c:pt>
                <c:pt idx="23618">
                  <c:v>2.3392410278320002</c:v>
                </c:pt>
                <c:pt idx="23619">
                  <c:v>2.3393216133119998</c:v>
                </c:pt>
                <c:pt idx="23620">
                  <c:v>2.339369535446</c:v>
                </c:pt>
                <c:pt idx="23621">
                  <c:v>2.3394377231600001</c:v>
                </c:pt>
                <c:pt idx="23622">
                  <c:v>2.3395013809199998</c:v>
                </c:pt>
                <c:pt idx="23623">
                  <c:v>2.3395600318910001</c:v>
                </c:pt>
                <c:pt idx="23624">
                  <c:v>2.339632749557</c:v>
                </c:pt>
                <c:pt idx="23625">
                  <c:v>2.3396775722499998</c:v>
                </c:pt>
                <c:pt idx="23626">
                  <c:v>2.3397550582890001</c:v>
                </c:pt>
                <c:pt idx="23627">
                  <c:v>2.3397884368900002</c:v>
                </c:pt>
                <c:pt idx="23628">
                  <c:v>2.3398656845089998</c:v>
                </c:pt>
                <c:pt idx="23629">
                  <c:v>2.339892864227</c:v>
                </c:pt>
                <c:pt idx="23630">
                  <c:v>2.3399629592900002</c:v>
                </c:pt>
                <c:pt idx="23631">
                  <c:v>2.3400475978849999</c:v>
                </c:pt>
                <c:pt idx="23632">
                  <c:v>2.3403623104100002</c:v>
                </c:pt>
                <c:pt idx="23633">
                  <c:v>2.3404736518860001</c:v>
                </c:pt>
                <c:pt idx="23634">
                  <c:v>2.3405601978299999</c:v>
                </c:pt>
                <c:pt idx="23635">
                  <c:v>2.3406195640559999</c:v>
                </c:pt>
                <c:pt idx="23636">
                  <c:v>2.3407113552090002</c:v>
                </c:pt>
                <c:pt idx="23637">
                  <c:v>2.340797662735</c:v>
                </c:pt>
                <c:pt idx="23638">
                  <c:v>2.3408844470979999</c:v>
                </c:pt>
                <c:pt idx="23639">
                  <c:v>2.3409376144410001</c:v>
                </c:pt>
                <c:pt idx="23640">
                  <c:v>2.340982437134</c:v>
                </c:pt>
                <c:pt idx="23641">
                  <c:v>2.3410341739649998</c:v>
                </c:pt>
                <c:pt idx="23642">
                  <c:v>2.3410866260529999</c:v>
                </c:pt>
                <c:pt idx="23643">
                  <c:v>2.3411486148830001</c:v>
                </c:pt>
                <c:pt idx="23644">
                  <c:v>2.3415174484249999</c:v>
                </c:pt>
                <c:pt idx="23645">
                  <c:v>2.3415431976319998</c:v>
                </c:pt>
                <c:pt idx="23646">
                  <c:v>2.3416140079500001</c:v>
                </c:pt>
                <c:pt idx="23647">
                  <c:v>2.3416385650630001</c:v>
                </c:pt>
                <c:pt idx="23648">
                  <c:v>2.3417170047760001</c:v>
                </c:pt>
                <c:pt idx="23649">
                  <c:v>2.3417510986329999</c:v>
                </c:pt>
                <c:pt idx="23650">
                  <c:v>2.3418262004849999</c:v>
                </c:pt>
                <c:pt idx="23651">
                  <c:v>2.3418705463410001</c:v>
                </c:pt>
                <c:pt idx="23652">
                  <c:v>2.3419330120090001</c:v>
                </c:pt>
                <c:pt idx="23653">
                  <c:v>2.341980218887</c:v>
                </c:pt>
                <c:pt idx="23654">
                  <c:v>2.3420765399930001</c:v>
                </c:pt>
                <c:pt idx="23655">
                  <c:v>2.3421695232389999</c:v>
                </c:pt>
                <c:pt idx="23656">
                  <c:v>2.3423349857329998</c:v>
                </c:pt>
                <c:pt idx="23657">
                  <c:v>2.3426070213319998</c:v>
                </c:pt>
                <c:pt idx="23658">
                  <c:v>2.342694997787</c:v>
                </c:pt>
                <c:pt idx="23659">
                  <c:v>2.3427400588989999</c:v>
                </c:pt>
                <c:pt idx="23660">
                  <c:v>2.3428266048430002</c:v>
                </c:pt>
                <c:pt idx="23661">
                  <c:v>2.3428869247440001</c:v>
                </c:pt>
                <c:pt idx="23662">
                  <c:v>2.3429467678070002</c:v>
                </c:pt>
                <c:pt idx="23663">
                  <c:v>2.3430013656619999</c:v>
                </c:pt>
                <c:pt idx="23664">
                  <c:v>2.3430552482599998</c:v>
                </c:pt>
                <c:pt idx="23665">
                  <c:v>2.3431053161620001</c:v>
                </c:pt>
                <c:pt idx="23666">
                  <c:v>2.3431513309479999</c:v>
                </c:pt>
                <c:pt idx="23667">
                  <c:v>2.3431951999659999</c:v>
                </c:pt>
                <c:pt idx="23668">
                  <c:v>2.3432765007020002</c:v>
                </c:pt>
                <c:pt idx="23669">
                  <c:v>2.3433206081389999</c:v>
                </c:pt>
                <c:pt idx="23670">
                  <c:v>2.343362808228</c:v>
                </c:pt>
                <c:pt idx="23671">
                  <c:v>2.3434140682220002</c:v>
                </c:pt>
                <c:pt idx="23672">
                  <c:v>2.343467712402</c:v>
                </c:pt>
                <c:pt idx="23673">
                  <c:v>2.3437607288360001</c:v>
                </c:pt>
                <c:pt idx="23674">
                  <c:v>2.343784809113</c:v>
                </c:pt>
                <c:pt idx="23675">
                  <c:v>2.3438622951510002</c:v>
                </c:pt>
                <c:pt idx="23676">
                  <c:v>2.3438899517060001</c:v>
                </c:pt>
                <c:pt idx="23677">
                  <c:v>2.3439621925349998</c:v>
                </c:pt>
                <c:pt idx="23678">
                  <c:v>2.3439984321590002</c:v>
                </c:pt>
                <c:pt idx="23679">
                  <c:v>2.3440663814540001</c:v>
                </c:pt>
                <c:pt idx="23680">
                  <c:v>2.3441114425660001</c:v>
                </c:pt>
                <c:pt idx="23681">
                  <c:v>2.3441677093509998</c:v>
                </c:pt>
                <c:pt idx="23682">
                  <c:v>2.3442316055300001</c:v>
                </c:pt>
                <c:pt idx="23683">
                  <c:v>2.3442738056180001</c:v>
                </c:pt>
                <c:pt idx="23684">
                  <c:v>2.3443675041200001</c:v>
                </c:pt>
                <c:pt idx="23685">
                  <c:v>2.3444588184359998</c:v>
                </c:pt>
                <c:pt idx="23686">
                  <c:v>2.3447866439820002</c:v>
                </c:pt>
                <c:pt idx="23687">
                  <c:v>2.3448359966279999</c:v>
                </c:pt>
                <c:pt idx="23688">
                  <c:v>2.3448829650879999</c:v>
                </c:pt>
                <c:pt idx="23689">
                  <c:v>2.3449282646179999</c:v>
                </c:pt>
                <c:pt idx="23690">
                  <c:v>2.3449680805209998</c:v>
                </c:pt>
                <c:pt idx="23691">
                  <c:v>2.345003843307</c:v>
                </c:pt>
                <c:pt idx="23692">
                  <c:v>2.345045566559</c:v>
                </c:pt>
                <c:pt idx="23693">
                  <c:v>2.3450889587399999</c:v>
                </c:pt>
                <c:pt idx="23694">
                  <c:v>2.3451318740840001</c:v>
                </c:pt>
                <c:pt idx="23695">
                  <c:v>2.345176458359</c:v>
                </c:pt>
                <c:pt idx="23696">
                  <c:v>2.3452198505399999</c:v>
                </c:pt>
                <c:pt idx="23697">
                  <c:v>2.345265626907</c:v>
                </c:pt>
                <c:pt idx="23698">
                  <c:v>2.3453087806699999</c:v>
                </c:pt>
                <c:pt idx="23699">
                  <c:v>2.3453524112699999</c:v>
                </c:pt>
                <c:pt idx="23700">
                  <c:v>2.3453972339629998</c:v>
                </c:pt>
                <c:pt idx="23701">
                  <c:v>2.3454387187960002</c:v>
                </c:pt>
                <c:pt idx="23702">
                  <c:v>2.3456156253809999</c:v>
                </c:pt>
                <c:pt idx="23703">
                  <c:v>2.3458309173580001</c:v>
                </c:pt>
                <c:pt idx="23704">
                  <c:v>2.3459236621859998</c:v>
                </c:pt>
                <c:pt idx="23705">
                  <c:v>2.3459656238559998</c:v>
                </c:pt>
                <c:pt idx="23706">
                  <c:v>2.3460242748260001</c:v>
                </c:pt>
                <c:pt idx="23707">
                  <c:v>2.3460860252379998</c:v>
                </c:pt>
                <c:pt idx="23708">
                  <c:v>2.3461430072780001</c:v>
                </c:pt>
                <c:pt idx="23709">
                  <c:v>2.3462257385249998</c:v>
                </c:pt>
                <c:pt idx="23710">
                  <c:v>2.3462815284729999</c:v>
                </c:pt>
                <c:pt idx="23711">
                  <c:v>2.3463802337650002</c:v>
                </c:pt>
                <c:pt idx="23712">
                  <c:v>2.3464329242709998</c:v>
                </c:pt>
                <c:pt idx="23713">
                  <c:v>2.3465311527249999</c:v>
                </c:pt>
                <c:pt idx="23714">
                  <c:v>2.346578598022</c:v>
                </c:pt>
                <c:pt idx="23715">
                  <c:v>2.3466663360600002</c:v>
                </c:pt>
                <c:pt idx="23716">
                  <c:v>2.346714735031</c:v>
                </c:pt>
                <c:pt idx="23717">
                  <c:v>2.3467869758609998</c:v>
                </c:pt>
                <c:pt idx="23718">
                  <c:v>2.3468446731569998</c:v>
                </c:pt>
                <c:pt idx="23719">
                  <c:v>2.3468961715700001</c:v>
                </c:pt>
                <c:pt idx="23720">
                  <c:v>2.3469910621640002</c:v>
                </c:pt>
                <c:pt idx="23721">
                  <c:v>2.3472547531129999</c:v>
                </c:pt>
                <c:pt idx="23722">
                  <c:v>2.3473322391510001</c:v>
                </c:pt>
                <c:pt idx="23723">
                  <c:v>2.3474099636079999</c:v>
                </c:pt>
                <c:pt idx="23724">
                  <c:v>2.3475296497340001</c:v>
                </c:pt>
                <c:pt idx="23725">
                  <c:v>2.3476362228390002</c:v>
                </c:pt>
                <c:pt idx="23726">
                  <c:v>2.3477110862730002</c:v>
                </c:pt>
                <c:pt idx="23727">
                  <c:v>2.3477721214290002</c:v>
                </c:pt>
                <c:pt idx="23728">
                  <c:v>2.3478209972380002</c:v>
                </c:pt>
                <c:pt idx="23729">
                  <c:v>2.3478684425349998</c:v>
                </c:pt>
                <c:pt idx="23730">
                  <c:v>2.3479235172270001</c:v>
                </c:pt>
                <c:pt idx="23731">
                  <c:v>2.3479757308960001</c:v>
                </c:pt>
                <c:pt idx="23732">
                  <c:v>2.3480226993560001</c:v>
                </c:pt>
                <c:pt idx="23733">
                  <c:v>2.3480739593509998</c:v>
                </c:pt>
                <c:pt idx="23734">
                  <c:v>2.3481266498569999</c:v>
                </c:pt>
                <c:pt idx="23735">
                  <c:v>2.3482153415679998</c:v>
                </c:pt>
                <c:pt idx="23736">
                  <c:v>2.348296403885</c:v>
                </c:pt>
                <c:pt idx="23737">
                  <c:v>2.3485062122340001</c:v>
                </c:pt>
                <c:pt idx="23738">
                  <c:v>2.3485951423650002</c:v>
                </c:pt>
                <c:pt idx="23739">
                  <c:v>2.3486883640289999</c:v>
                </c:pt>
                <c:pt idx="23740">
                  <c:v>2.348730325699</c:v>
                </c:pt>
                <c:pt idx="23741">
                  <c:v>2.3487930297849999</c:v>
                </c:pt>
                <c:pt idx="23742">
                  <c:v>2.3488914966580001</c:v>
                </c:pt>
                <c:pt idx="23743">
                  <c:v>2.3489139080050001</c:v>
                </c:pt>
                <c:pt idx="23744">
                  <c:v>2.3490045070650001</c:v>
                </c:pt>
                <c:pt idx="23745">
                  <c:v>2.349138259888</c:v>
                </c:pt>
                <c:pt idx="23746">
                  <c:v>2.3493647575379999</c:v>
                </c:pt>
                <c:pt idx="23747">
                  <c:v>2.3494150638579998</c:v>
                </c:pt>
                <c:pt idx="23748">
                  <c:v>2.3494656085969998</c:v>
                </c:pt>
                <c:pt idx="23749">
                  <c:v>2.3495106697080002</c:v>
                </c:pt>
                <c:pt idx="23750">
                  <c:v>2.3495538234710001</c:v>
                </c:pt>
                <c:pt idx="23751">
                  <c:v>2.3496003150939999</c:v>
                </c:pt>
                <c:pt idx="23752">
                  <c:v>2.3496413230900002</c:v>
                </c:pt>
                <c:pt idx="23753">
                  <c:v>2.3496785163879998</c:v>
                </c:pt>
                <c:pt idx="23754">
                  <c:v>2.349717617035</c:v>
                </c:pt>
                <c:pt idx="23755">
                  <c:v>2.349759340286</c:v>
                </c:pt>
                <c:pt idx="23756">
                  <c:v>2.349801301956</c:v>
                </c:pt>
                <c:pt idx="23757">
                  <c:v>2.3499119281769998</c:v>
                </c:pt>
                <c:pt idx="23758">
                  <c:v>2.3500406742100002</c:v>
                </c:pt>
                <c:pt idx="23759">
                  <c:v>2.3501722812649999</c:v>
                </c:pt>
                <c:pt idx="23760">
                  <c:v>2.3502414226530002</c:v>
                </c:pt>
                <c:pt idx="23761">
                  <c:v>2.350345134735</c:v>
                </c:pt>
                <c:pt idx="23762">
                  <c:v>2.350638389587</c:v>
                </c:pt>
                <c:pt idx="23763">
                  <c:v>2.3508436679839999</c:v>
                </c:pt>
                <c:pt idx="23764">
                  <c:v>2.3509216308590002</c:v>
                </c:pt>
                <c:pt idx="23765">
                  <c:v>2.3510127067569999</c:v>
                </c:pt>
                <c:pt idx="23766">
                  <c:v>2.3510770797729998</c:v>
                </c:pt>
                <c:pt idx="23767">
                  <c:v>2.3511061668400002</c:v>
                </c:pt>
                <c:pt idx="23768">
                  <c:v>2.3511779308320002</c:v>
                </c:pt>
                <c:pt idx="23769">
                  <c:v>2.3512096405029999</c:v>
                </c:pt>
                <c:pt idx="23770">
                  <c:v>2.3512864112849998</c:v>
                </c:pt>
                <c:pt idx="23771">
                  <c:v>2.3513159751889998</c:v>
                </c:pt>
                <c:pt idx="23772">
                  <c:v>2.351419687271</c:v>
                </c:pt>
                <c:pt idx="23773">
                  <c:v>2.3515145778659998</c:v>
                </c:pt>
                <c:pt idx="23774">
                  <c:v>2.3516309261320001</c:v>
                </c:pt>
                <c:pt idx="23775">
                  <c:v>2.351956367493</c:v>
                </c:pt>
                <c:pt idx="23776">
                  <c:v>2.352038621902</c:v>
                </c:pt>
                <c:pt idx="23777">
                  <c:v>2.352143287659</c:v>
                </c:pt>
                <c:pt idx="23778">
                  <c:v>2.3523514270780002</c:v>
                </c:pt>
                <c:pt idx="23779">
                  <c:v>2.3524067401890001</c:v>
                </c:pt>
                <c:pt idx="23780">
                  <c:v>2.3525021076199999</c:v>
                </c:pt>
                <c:pt idx="23781">
                  <c:v>2.3525526523589999</c:v>
                </c:pt>
                <c:pt idx="23782">
                  <c:v>2.352591514587</c:v>
                </c:pt>
                <c:pt idx="23783">
                  <c:v>2.3526275157929999</c:v>
                </c:pt>
                <c:pt idx="23784">
                  <c:v>2.3526549339290002</c:v>
                </c:pt>
                <c:pt idx="23785">
                  <c:v>2.3526916503909998</c:v>
                </c:pt>
                <c:pt idx="23786">
                  <c:v>2.3527283668519998</c:v>
                </c:pt>
                <c:pt idx="23787">
                  <c:v>2.3527669906619999</c:v>
                </c:pt>
                <c:pt idx="23788">
                  <c:v>2.3528175353999998</c:v>
                </c:pt>
                <c:pt idx="23789">
                  <c:v>2.3529403209690001</c:v>
                </c:pt>
                <c:pt idx="23790">
                  <c:v>2.353096961975</c:v>
                </c:pt>
                <c:pt idx="23791">
                  <c:v>2.3531908988949999</c:v>
                </c:pt>
                <c:pt idx="23792">
                  <c:v>2.3532204627989999</c:v>
                </c:pt>
                <c:pt idx="23793">
                  <c:v>2.3533017635350002</c:v>
                </c:pt>
                <c:pt idx="23794">
                  <c:v>2.35333943367</c:v>
                </c:pt>
                <c:pt idx="23795">
                  <c:v>2.3534171581269998</c:v>
                </c:pt>
                <c:pt idx="23796">
                  <c:v>2.3534643650049998</c:v>
                </c:pt>
                <c:pt idx="23797">
                  <c:v>2.3535356521609998</c:v>
                </c:pt>
                <c:pt idx="23798">
                  <c:v>2.3536009788509999</c:v>
                </c:pt>
                <c:pt idx="23799">
                  <c:v>2.3536608219150001</c:v>
                </c:pt>
                <c:pt idx="23800">
                  <c:v>2.3537340164180001</c:v>
                </c:pt>
                <c:pt idx="23801">
                  <c:v>2.3537776470180001</c:v>
                </c:pt>
                <c:pt idx="23802">
                  <c:v>2.3538577556610001</c:v>
                </c:pt>
                <c:pt idx="23803">
                  <c:v>2.3538877964020002</c:v>
                </c:pt>
                <c:pt idx="23804">
                  <c:v>2.353967189789</c:v>
                </c:pt>
                <c:pt idx="23805">
                  <c:v>2.3540663719179999</c:v>
                </c:pt>
                <c:pt idx="23806">
                  <c:v>2.3541479110719998</c:v>
                </c:pt>
                <c:pt idx="23807">
                  <c:v>2.354413509369</c:v>
                </c:pt>
                <c:pt idx="23808">
                  <c:v>2.3544721603390002</c:v>
                </c:pt>
                <c:pt idx="23809">
                  <c:v>2.3545238971710001</c:v>
                </c:pt>
                <c:pt idx="23810">
                  <c:v>2.3545775413509999</c:v>
                </c:pt>
                <c:pt idx="23811">
                  <c:v>2.3546288013460002</c:v>
                </c:pt>
                <c:pt idx="23812">
                  <c:v>2.3546726703640002</c:v>
                </c:pt>
                <c:pt idx="23813">
                  <c:v>2.3547091484070002</c:v>
                </c:pt>
                <c:pt idx="23814">
                  <c:v>2.3547410964969999</c:v>
                </c:pt>
                <c:pt idx="23815">
                  <c:v>2.3547701835630002</c:v>
                </c:pt>
                <c:pt idx="23816">
                  <c:v>2.3547976017000001</c:v>
                </c:pt>
                <c:pt idx="23817">
                  <c:v>2.3548002243039998</c:v>
                </c:pt>
                <c:pt idx="23818">
                  <c:v>2.3548402786249998</c:v>
                </c:pt>
                <c:pt idx="23819">
                  <c:v>2.3548865318300001</c:v>
                </c:pt>
                <c:pt idx="23820">
                  <c:v>2.354882955551</c:v>
                </c:pt>
                <c:pt idx="23821">
                  <c:v>2.354929685593</c:v>
                </c:pt>
                <c:pt idx="23822">
                  <c:v>2.3549747467039999</c:v>
                </c:pt>
                <c:pt idx="23823">
                  <c:v>2.3550245761870001</c:v>
                </c:pt>
                <c:pt idx="23824">
                  <c:v>2.355076313019</c:v>
                </c:pt>
                <c:pt idx="23825">
                  <c:v>2.3551328182220002</c:v>
                </c:pt>
                <c:pt idx="23826">
                  <c:v>2.3552377223969998</c:v>
                </c:pt>
                <c:pt idx="23827">
                  <c:v>2.3554346561430002</c:v>
                </c:pt>
                <c:pt idx="23828">
                  <c:v>2.3555235862730002</c:v>
                </c:pt>
                <c:pt idx="23829">
                  <c:v>2.3555974960329999</c:v>
                </c:pt>
                <c:pt idx="23830">
                  <c:v>2.3556303977969999</c:v>
                </c:pt>
                <c:pt idx="23831">
                  <c:v>2.3557019233699998</c:v>
                </c:pt>
                <c:pt idx="23832">
                  <c:v>2.3557474613189999</c:v>
                </c:pt>
                <c:pt idx="23833">
                  <c:v>2.3558049201969999</c:v>
                </c:pt>
                <c:pt idx="23834">
                  <c:v>2.3558547496800002</c:v>
                </c:pt>
                <c:pt idx="23835">
                  <c:v>2.3558948040010002</c:v>
                </c:pt>
                <c:pt idx="23836">
                  <c:v>2.35595536232</c:v>
                </c:pt>
                <c:pt idx="23837">
                  <c:v>2.3560543060299999</c:v>
                </c:pt>
                <c:pt idx="23838">
                  <c:v>2.3561539649959999</c:v>
                </c:pt>
                <c:pt idx="23839">
                  <c:v>2.356391191483</c:v>
                </c:pt>
                <c:pt idx="23840">
                  <c:v>2.3564434051509999</c:v>
                </c:pt>
                <c:pt idx="23841">
                  <c:v>2.356548070908</c:v>
                </c:pt>
                <c:pt idx="23842">
                  <c:v>2.356591701508</c:v>
                </c:pt>
                <c:pt idx="23843">
                  <c:v>2.356633424759</c:v>
                </c:pt>
                <c:pt idx="23844">
                  <c:v>2.3567252159119998</c:v>
                </c:pt>
                <c:pt idx="23845">
                  <c:v>2.356998205185</c:v>
                </c:pt>
                <c:pt idx="23846">
                  <c:v>2.3573505878450001</c:v>
                </c:pt>
                <c:pt idx="23847">
                  <c:v>2.357585906982</c:v>
                </c:pt>
                <c:pt idx="23848">
                  <c:v>2.3576827049259999</c:v>
                </c:pt>
                <c:pt idx="23849">
                  <c:v>2.3580160140989999</c:v>
                </c:pt>
                <c:pt idx="23850">
                  <c:v>2.358192682266</c:v>
                </c:pt>
                <c:pt idx="23851">
                  <c:v>2.358227491379</c:v>
                </c:pt>
                <c:pt idx="23852">
                  <c:v>2.358294010162</c:v>
                </c:pt>
                <c:pt idx="23853">
                  <c:v>2.3583300113679999</c:v>
                </c:pt>
                <c:pt idx="23854">
                  <c:v>2.3584077358250002</c:v>
                </c:pt>
                <c:pt idx="23855">
                  <c:v>2.3584387302400001</c:v>
                </c:pt>
                <c:pt idx="23856">
                  <c:v>2.3585150241849999</c:v>
                </c:pt>
                <c:pt idx="23857">
                  <c:v>2.3585488796230001</c:v>
                </c:pt>
                <c:pt idx="23858">
                  <c:v>2.3586165905000001</c:v>
                </c:pt>
                <c:pt idx="23859">
                  <c:v>2.3586568832400001</c:v>
                </c:pt>
                <c:pt idx="23860">
                  <c:v>2.3587422370910001</c:v>
                </c:pt>
                <c:pt idx="23861">
                  <c:v>2.3590722084050002</c:v>
                </c:pt>
                <c:pt idx="23862">
                  <c:v>2.3591401577000002</c:v>
                </c:pt>
                <c:pt idx="23863">
                  <c:v>2.3591923713680001</c:v>
                </c:pt>
                <c:pt idx="23864">
                  <c:v>2.3592488765719999</c:v>
                </c:pt>
                <c:pt idx="23865">
                  <c:v>2.359301805496</c:v>
                </c:pt>
                <c:pt idx="23866">
                  <c:v>2.3593416213989999</c:v>
                </c:pt>
                <c:pt idx="23867">
                  <c:v>2.3594000339510002</c:v>
                </c:pt>
                <c:pt idx="23868">
                  <c:v>2.35950922966</c:v>
                </c:pt>
                <c:pt idx="23869">
                  <c:v>2.3598566055300001</c:v>
                </c:pt>
                <c:pt idx="23870">
                  <c:v>2.3600192070010002</c:v>
                </c:pt>
                <c:pt idx="23871">
                  <c:v>2.3603496551509999</c:v>
                </c:pt>
                <c:pt idx="23872">
                  <c:v>2.3604915142060001</c:v>
                </c:pt>
                <c:pt idx="23873">
                  <c:v>2.36083984375</c:v>
                </c:pt>
                <c:pt idx="23874">
                  <c:v>2.3611600399019999</c:v>
                </c:pt>
                <c:pt idx="23875">
                  <c:v>2.3612990379330001</c:v>
                </c:pt>
                <c:pt idx="23876">
                  <c:v>2.3613693714139998</c:v>
                </c:pt>
                <c:pt idx="23877">
                  <c:v>2.3614270687099999</c:v>
                </c:pt>
                <c:pt idx="23878">
                  <c:v>2.3614828586579999</c:v>
                </c:pt>
                <c:pt idx="23879">
                  <c:v>2.3615365028380002</c:v>
                </c:pt>
                <c:pt idx="23880">
                  <c:v>2.361587762833</c:v>
                </c:pt>
                <c:pt idx="23881">
                  <c:v>2.3616380691529999</c:v>
                </c:pt>
                <c:pt idx="23882">
                  <c:v>2.3616847991940002</c:v>
                </c:pt>
                <c:pt idx="23883">
                  <c:v>2.3617289066309999</c:v>
                </c:pt>
                <c:pt idx="23884">
                  <c:v>2.3617708683009999</c:v>
                </c:pt>
                <c:pt idx="23885">
                  <c:v>2.3618068695069998</c:v>
                </c:pt>
                <c:pt idx="23886">
                  <c:v>2.3618433475490002</c:v>
                </c:pt>
                <c:pt idx="23887">
                  <c:v>2.3619186878199998</c:v>
                </c:pt>
                <c:pt idx="23888">
                  <c:v>2.3622481822969998</c:v>
                </c:pt>
                <c:pt idx="23889">
                  <c:v>2.3623807430269999</c:v>
                </c:pt>
                <c:pt idx="23890">
                  <c:v>2.3624768257139999</c:v>
                </c:pt>
                <c:pt idx="23891">
                  <c:v>2.3625061511990002</c:v>
                </c:pt>
                <c:pt idx="23892">
                  <c:v>2.362580060959</c:v>
                </c:pt>
                <c:pt idx="23893">
                  <c:v>2.3626141548159998</c:v>
                </c:pt>
                <c:pt idx="23894">
                  <c:v>2.3626909255980002</c:v>
                </c:pt>
                <c:pt idx="23895">
                  <c:v>2.3627367019649999</c:v>
                </c:pt>
                <c:pt idx="23896">
                  <c:v>2.3628108501430001</c:v>
                </c:pt>
                <c:pt idx="23897">
                  <c:v>2.3628683090210001</c:v>
                </c:pt>
                <c:pt idx="23898">
                  <c:v>2.3629322051999999</c:v>
                </c:pt>
                <c:pt idx="23899">
                  <c:v>2.3630082607270002</c:v>
                </c:pt>
                <c:pt idx="23900">
                  <c:v>2.3630692958830002</c:v>
                </c:pt>
                <c:pt idx="23901">
                  <c:v>2.3631536960599999</c:v>
                </c:pt>
                <c:pt idx="23902">
                  <c:v>2.363202810287</c:v>
                </c:pt>
                <c:pt idx="23903">
                  <c:v>2.363290071487</c:v>
                </c:pt>
                <c:pt idx="23904">
                  <c:v>2.3633296489719999</c:v>
                </c:pt>
                <c:pt idx="23905">
                  <c:v>2.3634135723109999</c:v>
                </c:pt>
                <c:pt idx="23906">
                  <c:v>2.3634495735169998</c:v>
                </c:pt>
                <c:pt idx="23907">
                  <c:v>2.3635203838350001</c:v>
                </c:pt>
                <c:pt idx="23908">
                  <c:v>2.3636133670809998</c:v>
                </c:pt>
                <c:pt idx="23909">
                  <c:v>2.3636913299560001</c:v>
                </c:pt>
                <c:pt idx="23910">
                  <c:v>2.3640387058260002</c:v>
                </c:pt>
                <c:pt idx="23911">
                  <c:v>2.3641152381900001</c:v>
                </c:pt>
                <c:pt idx="23912">
                  <c:v>2.364161968231</c:v>
                </c:pt>
                <c:pt idx="23913">
                  <c:v>2.3642041683200001</c:v>
                </c:pt>
                <c:pt idx="23914">
                  <c:v>2.3642513751980001</c:v>
                </c:pt>
                <c:pt idx="23915">
                  <c:v>2.36429977417</c:v>
                </c:pt>
                <c:pt idx="23916">
                  <c:v>2.3643507957460002</c:v>
                </c:pt>
                <c:pt idx="23917">
                  <c:v>2.3643960952760001</c:v>
                </c:pt>
                <c:pt idx="23918">
                  <c:v>2.3644406795499999</c:v>
                </c:pt>
                <c:pt idx="23919">
                  <c:v>2.3644869327550002</c:v>
                </c:pt>
                <c:pt idx="23920">
                  <c:v>2.3645303249360001</c:v>
                </c:pt>
                <c:pt idx="23921">
                  <c:v>2.3645710945129998</c:v>
                </c:pt>
                <c:pt idx="23922">
                  <c:v>2.36461186409</c:v>
                </c:pt>
                <c:pt idx="23923">
                  <c:v>2.364650011063</c:v>
                </c:pt>
                <c:pt idx="23924">
                  <c:v>2.3646826744079998</c:v>
                </c:pt>
                <c:pt idx="23925">
                  <c:v>2.3647205829620002</c:v>
                </c:pt>
                <c:pt idx="23926">
                  <c:v>2.3647623062130001</c:v>
                </c:pt>
                <c:pt idx="23927">
                  <c:v>2.364861249924</c:v>
                </c:pt>
                <c:pt idx="23928">
                  <c:v>2.3649647235870002</c:v>
                </c:pt>
                <c:pt idx="23929">
                  <c:v>2.365223884583</c:v>
                </c:pt>
                <c:pt idx="23930">
                  <c:v>2.3652892112730002</c:v>
                </c:pt>
                <c:pt idx="23931">
                  <c:v>2.3653230667109999</c:v>
                </c:pt>
                <c:pt idx="23932">
                  <c:v>2.3653876781459999</c:v>
                </c:pt>
                <c:pt idx="23933">
                  <c:v>2.3654379844669999</c:v>
                </c:pt>
                <c:pt idx="23934">
                  <c:v>2.365494251251</c:v>
                </c:pt>
                <c:pt idx="23935">
                  <c:v>2.3655581474299998</c:v>
                </c:pt>
                <c:pt idx="23936">
                  <c:v>2.3656032085419998</c:v>
                </c:pt>
                <c:pt idx="23937">
                  <c:v>2.3656823635099999</c:v>
                </c:pt>
                <c:pt idx="23938">
                  <c:v>2.3657236099240002</c:v>
                </c:pt>
                <c:pt idx="23939">
                  <c:v>2.3658025264739999</c:v>
                </c:pt>
                <c:pt idx="23940">
                  <c:v>2.3658363819120001</c:v>
                </c:pt>
                <c:pt idx="23941">
                  <c:v>2.3659121990199998</c:v>
                </c:pt>
                <c:pt idx="23942">
                  <c:v>2.3659429550170001</c:v>
                </c:pt>
                <c:pt idx="23943">
                  <c:v>2.3660848140719999</c:v>
                </c:pt>
                <c:pt idx="23944">
                  <c:v>2.3662514686580001</c:v>
                </c:pt>
                <c:pt idx="23945">
                  <c:v>2.366305112839</c:v>
                </c:pt>
                <c:pt idx="23946">
                  <c:v>2.3663637638089998</c:v>
                </c:pt>
                <c:pt idx="23947">
                  <c:v>2.366442918777</c:v>
                </c:pt>
                <c:pt idx="23948">
                  <c:v>2.3665235042570001</c:v>
                </c:pt>
                <c:pt idx="23949">
                  <c:v>2.3665769100189999</c:v>
                </c:pt>
                <c:pt idx="23950">
                  <c:v>2.366620540619</c:v>
                </c:pt>
                <c:pt idx="23951">
                  <c:v>2.3666617870329998</c:v>
                </c:pt>
                <c:pt idx="23952">
                  <c:v>2.3666989803309999</c:v>
                </c:pt>
                <c:pt idx="23953">
                  <c:v>2.3667354583739999</c:v>
                </c:pt>
                <c:pt idx="23954">
                  <c:v>2.3667693138120001</c:v>
                </c:pt>
                <c:pt idx="23955">
                  <c:v>2.3668122291559999</c:v>
                </c:pt>
                <c:pt idx="23956">
                  <c:v>2.3668618202210001</c:v>
                </c:pt>
                <c:pt idx="23957">
                  <c:v>2.3669567108149998</c:v>
                </c:pt>
                <c:pt idx="23958">
                  <c:v>2.367065429688</c:v>
                </c:pt>
                <c:pt idx="23959">
                  <c:v>2.3671715259549999</c:v>
                </c:pt>
                <c:pt idx="23960">
                  <c:v>2.3672943115230001</c:v>
                </c:pt>
                <c:pt idx="23961">
                  <c:v>2.3676435947419998</c:v>
                </c:pt>
                <c:pt idx="23962">
                  <c:v>2.3679552078250001</c:v>
                </c:pt>
                <c:pt idx="23963">
                  <c:v>2.3680446147919998</c:v>
                </c:pt>
                <c:pt idx="23964">
                  <c:v>2.3680686950680001</c:v>
                </c:pt>
                <c:pt idx="23965">
                  <c:v>2.368143081665</c:v>
                </c:pt>
                <c:pt idx="23966">
                  <c:v>2.3682429790500001</c:v>
                </c:pt>
                <c:pt idx="23967">
                  <c:v>2.368281126022</c:v>
                </c:pt>
                <c:pt idx="23968">
                  <c:v>2.3683393001559998</c:v>
                </c:pt>
                <c:pt idx="23969">
                  <c:v>2.3683860301970001</c:v>
                </c:pt>
                <c:pt idx="23970">
                  <c:v>2.3684313297270001</c:v>
                </c:pt>
                <c:pt idx="23971">
                  <c:v>2.3685114383700001</c:v>
                </c:pt>
                <c:pt idx="23972">
                  <c:v>2.368882656097</c:v>
                </c:pt>
                <c:pt idx="23973">
                  <c:v>2.3690512180329999</c:v>
                </c:pt>
                <c:pt idx="23974">
                  <c:v>2.3691346645359999</c:v>
                </c:pt>
                <c:pt idx="23975">
                  <c:v>2.3692126274110001</c:v>
                </c:pt>
                <c:pt idx="23976">
                  <c:v>2.3692908287050001</c:v>
                </c:pt>
                <c:pt idx="23977">
                  <c:v>2.3695197105410002</c:v>
                </c:pt>
                <c:pt idx="23978">
                  <c:v>2.3695743083949998</c:v>
                </c:pt>
                <c:pt idx="23979">
                  <c:v>2.3696310520170001</c:v>
                </c:pt>
                <c:pt idx="23980">
                  <c:v>2.3696982860569999</c:v>
                </c:pt>
                <c:pt idx="23981">
                  <c:v>2.3697431087490002</c:v>
                </c:pt>
                <c:pt idx="23982">
                  <c:v>2.3698368072510001</c:v>
                </c:pt>
                <c:pt idx="23983">
                  <c:v>2.3698883056639999</c:v>
                </c:pt>
                <c:pt idx="23984">
                  <c:v>2.369932413101</c:v>
                </c:pt>
                <c:pt idx="23985">
                  <c:v>2.3699772357939999</c:v>
                </c:pt>
                <c:pt idx="23986">
                  <c:v>2.3700225353239999</c:v>
                </c:pt>
                <c:pt idx="23987">
                  <c:v>2.3700668811800001</c:v>
                </c:pt>
                <c:pt idx="23988">
                  <c:v>2.3701097965239999</c:v>
                </c:pt>
                <c:pt idx="23989">
                  <c:v>2.370148658752</c:v>
                </c:pt>
                <c:pt idx="23990">
                  <c:v>2.3701865673069999</c:v>
                </c:pt>
                <c:pt idx="23991">
                  <c:v>2.3702189922330001</c:v>
                </c:pt>
                <c:pt idx="23992">
                  <c:v>2.370255231857</c:v>
                </c:pt>
                <c:pt idx="23993">
                  <c:v>2.3702993392940002</c:v>
                </c:pt>
                <c:pt idx="23994">
                  <c:v>2.3703529834750001</c:v>
                </c:pt>
                <c:pt idx="23995">
                  <c:v>2.3704004287720002</c:v>
                </c:pt>
                <c:pt idx="23996">
                  <c:v>2.3704602718349999</c:v>
                </c:pt>
                <c:pt idx="23997">
                  <c:v>2.3705379962920001</c:v>
                </c:pt>
                <c:pt idx="23998">
                  <c:v>2.3708074092859999</c:v>
                </c:pt>
                <c:pt idx="23999">
                  <c:v>2.370856761932</c:v>
                </c:pt>
                <c:pt idx="24000">
                  <c:v>2.3709223270419999</c:v>
                </c:pt>
                <c:pt idx="24001">
                  <c:v>2.3709971904749998</c:v>
                </c:pt>
                <c:pt idx="24002">
                  <c:v>2.3710603713989999</c:v>
                </c:pt>
                <c:pt idx="24003">
                  <c:v>2.3711571693420002</c:v>
                </c:pt>
                <c:pt idx="24004">
                  <c:v>2.3712172508239999</c:v>
                </c:pt>
                <c:pt idx="24005">
                  <c:v>2.3713195323940002</c:v>
                </c:pt>
                <c:pt idx="24006">
                  <c:v>2.3713724613189999</c:v>
                </c:pt>
                <c:pt idx="24007">
                  <c:v>2.3714752197269999</c:v>
                </c:pt>
                <c:pt idx="24008">
                  <c:v>2.3715231418610001</c:v>
                </c:pt>
                <c:pt idx="24009">
                  <c:v>2.3715963363650001</c:v>
                </c:pt>
                <c:pt idx="24010">
                  <c:v>2.3716421127320002</c:v>
                </c:pt>
                <c:pt idx="24011">
                  <c:v>2.3717403411869999</c:v>
                </c:pt>
                <c:pt idx="24012">
                  <c:v>2.3720326423650002</c:v>
                </c:pt>
                <c:pt idx="24013">
                  <c:v>2.372221946716</c:v>
                </c:pt>
                <c:pt idx="24014">
                  <c:v>2.3722822666169998</c:v>
                </c:pt>
                <c:pt idx="24015">
                  <c:v>2.3723347187039998</c:v>
                </c:pt>
                <c:pt idx="24016">
                  <c:v>2.3723883628850002</c:v>
                </c:pt>
                <c:pt idx="24017">
                  <c:v>2.3724505901340001</c:v>
                </c:pt>
                <c:pt idx="24018">
                  <c:v>2.3724997043610001</c:v>
                </c:pt>
                <c:pt idx="24019">
                  <c:v>2.3725454807280002</c:v>
                </c:pt>
                <c:pt idx="24020">
                  <c:v>2.3725857734679998</c:v>
                </c:pt>
                <c:pt idx="24021">
                  <c:v>2.372617721558</c:v>
                </c:pt>
                <c:pt idx="24022">
                  <c:v>2.3726503849029998</c:v>
                </c:pt>
                <c:pt idx="24023">
                  <c:v>2.3726830482480001</c:v>
                </c:pt>
                <c:pt idx="24024">
                  <c:v>2.3727185726169999</c:v>
                </c:pt>
                <c:pt idx="24025">
                  <c:v>2.3727595806120001</c:v>
                </c:pt>
                <c:pt idx="24026">
                  <c:v>2.372809648514</c:v>
                </c:pt>
                <c:pt idx="24027">
                  <c:v>2.3728954792020001</c:v>
                </c:pt>
                <c:pt idx="24028">
                  <c:v>2.373153209686</c:v>
                </c:pt>
                <c:pt idx="24029">
                  <c:v>2.3732244968409999</c:v>
                </c:pt>
                <c:pt idx="24030">
                  <c:v>2.373255968094</c:v>
                </c:pt>
                <c:pt idx="24031">
                  <c:v>2.3733255863189999</c:v>
                </c:pt>
                <c:pt idx="24032">
                  <c:v>2.3733708858489999</c:v>
                </c:pt>
                <c:pt idx="24033">
                  <c:v>2.3734276294710002</c:v>
                </c:pt>
                <c:pt idx="24034">
                  <c:v>2.3734920024870001</c:v>
                </c:pt>
                <c:pt idx="24035">
                  <c:v>2.3735432624819999</c:v>
                </c:pt>
                <c:pt idx="24036">
                  <c:v>2.373608589172</c:v>
                </c:pt>
                <c:pt idx="24037">
                  <c:v>2.3736443519589998</c:v>
                </c:pt>
                <c:pt idx="24038">
                  <c:v>2.3737170696260002</c:v>
                </c:pt>
                <c:pt idx="24039">
                  <c:v>2.3738083839419999</c:v>
                </c:pt>
                <c:pt idx="24040">
                  <c:v>2.374094963074</c:v>
                </c:pt>
                <c:pt idx="24041">
                  <c:v>2.3741586208340002</c:v>
                </c:pt>
                <c:pt idx="24042">
                  <c:v>2.3742096424099999</c:v>
                </c:pt>
                <c:pt idx="24043">
                  <c:v>2.3742682933810002</c:v>
                </c:pt>
                <c:pt idx="24044">
                  <c:v>2.374318361282</c:v>
                </c:pt>
                <c:pt idx="24045">
                  <c:v>2.3743817806240002</c:v>
                </c:pt>
                <c:pt idx="24046">
                  <c:v>2.3744776248930002</c:v>
                </c:pt>
                <c:pt idx="24047">
                  <c:v>2.3745965957639998</c:v>
                </c:pt>
                <c:pt idx="24048">
                  <c:v>2.374872922897</c:v>
                </c:pt>
                <c:pt idx="24049">
                  <c:v>2.3751816749570001</c:v>
                </c:pt>
                <c:pt idx="24050">
                  <c:v>2.3752567768100001</c:v>
                </c:pt>
                <c:pt idx="24051">
                  <c:v>2.375348806381</c:v>
                </c:pt>
                <c:pt idx="24052">
                  <c:v>2.375453472137</c:v>
                </c:pt>
                <c:pt idx="24053">
                  <c:v>2.3755309581759998</c:v>
                </c:pt>
                <c:pt idx="24054">
                  <c:v>2.3755693435669998</c:v>
                </c:pt>
                <c:pt idx="24055">
                  <c:v>2.375645160675</c:v>
                </c:pt>
                <c:pt idx="24056">
                  <c:v>2.3756918907169999</c:v>
                </c:pt>
                <c:pt idx="24057">
                  <c:v>2.3757662773130002</c:v>
                </c:pt>
                <c:pt idx="24058">
                  <c:v>2.3758168220520002</c:v>
                </c:pt>
                <c:pt idx="24059">
                  <c:v>2.3758783340449998</c:v>
                </c:pt>
                <c:pt idx="24060">
                  <c:v>2.3759348392490001</c:v>
                </c:pt>
                <c:pt idx="24061">
                  <c:v>2.3759858608250002</c:v>
                </c:pt>
                <c:pt idx="24062">
                  <c:v>2.3760733604430002</c:v>
                </c:pt>
                <c:pt idx="24063">
                  <c:v>2.3764169216159998</c:v>
                </c:pt>
                <c:pt idx="24064">
                  <c:v>2.3764622211459998</c:v>
                </c:pt>
                <c:pt idx="24065">
                  <c:v>2.3765082359309999</c:v>
                </c:pt>
                <c:pt idx="24066">
                  <c:v>2.3765566349029998</c:v>
                </c:pt>
                <c:pt idx="24067">
                  <c:v>2.376600503922</c:v>
                </c:pt>
                <c:pt idx="24068">
                  <c:v>2.376637220383</c:v>
                </c:pt>
                <c:pt idx="24069">
                  <c:v>2.3766789436339999</c:v>
                </c:pt>
                <c:pt idx="24070">
                  <c:v>2.3767151832579998</c:v>
                </c:pt>
                <c:pt idx="24071">
                  <c:v>2.3767480850220002</c:v>
                </c:pt>
                <c:pt idx="24072">
                  <c:v>2.3767888545989999</c:v>
                </c:pt>
                <c:pt idx="24073">
                  <c:v>2.376879930496</c:v>
                </c:pt>
                <c:pt idx="24074">
                  <c:v>2.3769924640659998</c:v>
                </c:pt>
                <c:pt idx="24075">
                  <c:v>2.3772952556610001</c:v>
                </c:pt>
                <c:pt idx="24076">
                  <c:v>2.37766456604</c:v>
                </c:pt>
                <c:pt idx="24077">
                  <c:v>2.3777945041659998</c:v>
                </c:pt>
                <c:pt idx="24078">
                  <c:v>2.3778665065769999</c:v>
                </c:pt>
                <c:pt idx="24079">
                  <c:v>2.3779733181</c:v>
                </c:pt>
                <c:pt idx="24080">
                  <c:v>2.3780751228330002</c:v>
                </c:pt>
                <c:pt idx="24081">
                  <c:v>2.3781645297999998</c:v>
                </c:pt>
                <c:pt idx="24082">
                  <c:v>2.3782780170439999</c:v>
                </c:pt>
                <c:pt idx="24083">
                  <c:v>2.378344535828</c:v>
                </c:pt>
                <c:pt idx="24084">
                  <c:v>2.3784680366519999</c:v>
                </c:pt>
                <c:pt idx="24085">
                  <c:v>2.3785960674290001</c:v>
                </c:pt>
                <c:pt idx="24086">
                  <c:v>2.378674507141</c:v>
                </c:pt>
                <c:pt idx="24087">
                  <c:v>2.3787701129909999</c:v>
                </c:pt>
                <c:pt idx="24088">
                  <c:v>2.3788239955899999</c:v>
                </c:pt>
                <c:pt idx="24089">
                  <c:v>2.378878355026</c:v>
                </c:pt>
                <c:pt idx="24090">
                  <c:v>2.3789539337160002</c:v>
                </c:pt>
                <c:pt idx="24091">
                  <c:v>2.3790059089660001</c:v>
                </c:pt>
                <c:pt idx="24092">
                  <c:v>2.3791000843050001</c:v>
                </c:pt>
                <c:pt idx="24093">
                  <c:v>2.379145145416</c:v>
                </c:pt>
                <c:pt idx="24094">
                  <c:v>2.3792326450350001</c:v>
                </c:pt>
                <c:pt idx="24095">
                  <c:v>2.379269123077</c:v>
                </c:pt>
                <c:pt idx="24096">
                  <c:v>2.3793482780459998</c:v>
                </c:pt>
                <c:pt idx="24097">
                  <c:v>2.3793866634369998</c:v>
                </c:pt>
                <c:pt idx="24098">
                  <c:v>2.3794476985930002</c:v>
                </c:pt>
                <c:pt idx="24099">
                  <c:v>2.379534006119</c:v>
                </c:pt>
                <c:pt idx="24100">
                  <c:v>2.3796761035920002</c:v>
                </c:pt>
                <c:pt idx="24101">
                  <c:v>2.3799557685849999</c:v>
                </c:pt>
                <c:pt idx="24102">
                  <c:v>2.380088806152</c:v>
                </c:pt>
                <c:pt idx="24103">
                  <c:v>2.38014960289</c:v>
                </c:pt>
                <c:pt idx="24104">
                  <c:v>2.3801996707919999</c:v>
                </c:pt>
                <c:pt idx="24105">
                  <c:v>2.3802690505980002</c:v>
                </c:pt>
                <c:pt idx="24106">
                  <c:v>2.3803043365479999</c:v>
                </c:pt>
                <c:pt idx="24107">
                  <c:v>2.3803455829620002</c:v>
                </c:pt>
                <c:pt idx="24108">
                  <c:v>2.3803927898409998</c:v>
                </c:pt>
                <c:pt idx="24109">
                  <c:v>2.380442619324</c:v>
                </c:pt>
                <c:pt idx="24110">
                  <c:v>2.3804960250849998</c:v>
                </c:pt>
                <c:pt idx="24111">
                  <c:v>2.3805475234990001</c:v>
                </c:pt>
                <c:pt idx="24112">
                  <c:v>2.3806142807009998</c:v>
                </c:pt>
                <c:pt idx="24113">
                  <c:v>2.3807191848749998</c:v>
                </c:pt>
                <c:pt idx="24114">
                  <c:v>2.3808865547179998</c:v>
                </c:pt>
                <c:pt idx="24115">
                  <c:v>2.3810136318209998</c:v>
                </c:pt>
                <c:pt idx="24116">
                  <c:v>2.3810873031619999</c:v>
                </c:pt>
                <c:pt idx="24117">
                  <c:v>2.3811552524569999</c:v>
                </c:pt>
                <c:pt idx="24118">
                  <c:v>2.3811848163599998</c:v>
                </c:pt>
                <c:pt idx="24119">
                  <c:v>2.3812565803529999</c:v>
                </c:pt>
                <c:pt idx="24120">
                  <c:v>2.3812820911410002</c:v>
                </c:pt>
                <c:pt idx="24121">
                  <c:v>2.3813481330870001</c:v>
                </c:pt>
                <c:pt idx="24122">
                  <c:v>2.38139128685</c:v>
                </c:pt>
                <c:pt idx="24123">
                  <c:v>2.3814551830289998</c:v>
                </c:pt>
                <c:pt idx="24124">
                  <c:v>2.3815505504610002</c:v>
                </c:pt>
                <c:pt idx="24125">
                  <c:v>2.3816401958469999</c:v>
                </c:pt>
                <c:pt idx="24126">
                  <c:v>2.38179063797</c:v>
                </c:pt>
                <c:pt idx="24127">
                  <c:v>2.3820056915280001</c:v>
                </c:pt>
                <c:pt idx="24128">
                  <c:v>2.3821105957030002</c:v>
                </c:pt>
                <c:pt idx="24129">
                  <c:v>2.3824367523190002</c:v>
                </c:pt>
                <c:pt idx="24130">
                  <c:v>2.3825950622560002</c:v>
                </c:pt>
                <c:pt idx="24131">
                  <c:v>2.3826379776</c:v>
                </c:pt>
                <c:pt idx="24132">
                  <c:v>2.3826785087590001</c:v>
                </c:pt>
                <c:pt idx="24133">
                  <c:v>2.3827221393590001</c:v>
                </c:pt>
                <c:pt idx="24134">
                  <c:v>2.382772445679</c:v>
                </c:pt>
                <c:pt idx="24135">
                  <c:v>2.3828132152560002</c:v>
                </c:pt>
                <c:pt idx="24136">
                  <c:v>2.3828585147860002</c:v>
                </c:pt>
                <c:pt idx="24137">
                  <c:v>2.3829095363619999</c:v>
                </c:pt>
                <c:pt idx="24138">
                  <c:v>2.3829634189609998</c:v>
                </c:pt>
                <c:pt idx="24139">
                  <c:v>2.3830232620239999</c:v>
                </c:pt>
                <c:pt idx="24140">
                  <c:v>2.3832106590270001</c:v>
                </c:pt>
                <c:pt idx="24141">
                  <c:v>2.3833625316620002</c:v>
                </c:pt>
                <c:pt idx="24142">
                  <c:v>2.3834547996520001</c:v>
                </c:pt>
                <c:pt idx="24143">
                  <c:v>2.3835515975949999</c:v>
                </c:pt>
                <c:pt idx="24144">
                  <c:v>2.3835856914520002</c:v>
                </c:pt>
                <c:pt idx="24145">
                  <c:v>2.3836560249329999</c:v>
                </c:pt>
                <c:pt idx="24146">
                  <c:v>2.3836951255800001</c:v>
                </c:pt>
                <c:pt idx="24147">
                  <c:v>2.383755922318</c:v>
                </c:pt>
                <c:pt idx="24148">
                  <c:v>2.383804798126</c:v>
                </c:pt>
                <c:pt idx="24149">
                  <c:v>2.383855342865</c:v>
                </c:pt>
                <c:pt idx="24150">
                  <c:v>2.3839085102080002</c:v>
                </c:pt>
                <c:pt idx="24151">
                  <c:v>2.3840084075929999</c:v>
                </c:pt>
                <c:pt idx="24152">
                  <c:v>2.3841707706449999</c:v>
                </c:pt>
                <c:pt idx="24153">
                  <c:v>2.384350776672</c:v>
                </c:pt>
                <c:pt idx="24154">
                  <c:v>2.384444713593</c:v>
                </c:pt>
                <c:pt idx="24155">
                  <c:v>2.3845067024229998</c:v>
                </c:pt>
                <c:pt idx="24156">
                  <c:v>2.384823083878</c:v>
                </c:pt>
                <c:pt idx="24157">
                  <c:v>2.3849692344669999</c:v>
                </c:pt>
                <c:pt idx="24158">
                  <c:v>2.3851706981660001</c:v>
                </c:pt>
                <c:pt idx="24159">
                  <c:v>2.3852910995480001</c:v>
                </c:pt>
                <c:pt idx="24160">
                  <c:v>2.3853712081910001</c:v>
                </c:pt>
                <c:pt idx="24161">
                  <c:v>2.3854541778559999</c:v>
                </c:pt>
                <c:pt idx="24162">
                  <c:v>2.385553836823</c:v>
                </c:pt>
                <c:pt idx="24163">
                  <c:v>2.3859169483180001</c:v>
                </c:pt>
                <c:pt idx="24164">
                  <c:v>2.386080503464</c:v>
                </c:pt>
                <c:pt idx="24165">
                  <c:v>2.3864071369170001</c:v>
                </c:pt>
                <c:pt idx="24166">
                  <c:v>2.3864786624910002</c:v>
                </c:pt>
                <c:pt idx="24167">
                  <c:v>2.3865325450900001</c:v>
                </c:pt>
                <c:pt idx="24168">
                  <c:v>2.3865902423860001</c:v>
                </c:pt>
                <c:pt idx="24169">
                  <c:v>2.386636734009</c:v>
                </c:pt>
                <c:pt idx="24170">
                  <c:v>2.3866870403289999</c:v>
                </c:pt>
                <c:pt idx="24171">
                  <c:v>2.3867368698120002</c:v>
                </c:pt>
                <c:pt idx="24172">
                  <c:v>2.3867878913879998</c:v>
                </c:pt>
                <c:pt idx="24173">
                  <c:v>2.3868322372440001</c:v>
                </c:pt>
                <c:pt idx="24174">
                  <c:v>2.3868768215179998</c:v>
                </c:pt>
                <c:pt idx="24175">
                  <c:v>2.3869338035580001</c:v>
                </c:pt>
                <c:pt idx="24176">
                  <c:v>2.3869864940640002</c:v>
                </c:pt>
                <c:pt idx="24177">
                  <c:v>2.3870337009429998</c:v>
                </c:pt>
                <c:pt idx="24178">
                  <c:v>2.3870809078219999</c:v>
                </c:pt>
                <c:pt idx="24179">
                  <c:v>2.3871300220489999</c:v>
                </c:pt>
                <c:pt idx="24180">
                  <c:v>2.3871710300450002</c:v>
                </c:pt>
                <c:pt idx="24181">
                  <c:v>2.3872146606450002</c:v>
                </c:pt>
                <c:pt idx="24182">
                  <c:v>2.3872587680819999</c:v>
                </c:pt>
                <c:pt idx="24183">
                  <c:v>2.3873286247249998</c:v>
                </c:pt>
                <c:pt idx="24184">
                  <c:v>2.3876388072969998</c:v>
                </c:pt>
                <c:pt idx="24185">
                  <c:v>2.3877177238459999</c:v>
                </c:pt>
                <c:pt idx="24186">
                  <c:v>2.387747764587</c:v>
                </c:pt>
                <c:pt idx="24187">
                  <c:v>2.3878006935120002</c:v>
                </c:pt>
                <c:pt idx="24188">
                  <c:v>2.3878910541530001</c:v>
                </c:pt>
                <c:pt idx="24189">
                  <c:v>2.3879711627960001</c:v>
                </c:pt>
                <c:pt idx="24190">
                  <c:v>2.3880534172060002</c:v>
                </c:pt>
                <c:pt idx="24191">
                  <c:v>2.38813662529</c:v>
                </c:pt>
                <c:pt idx="24192">
                  <c:v>2.3882815837860001</c:v>
                </c:pt>
                <c:pt idx="24193">
                  <c:v>2.3883554935459999</c:v>
                </c:pt>
                <c:pt idx="24194">
                  <c:v>2.3884322643279998</c:v>
                </c:pt>
                <c:pt idx="24195">
                  <c:v>2.388513326645</c:v>
                </c:pt>
                <c:pt idx="24196">
                  <c:v>2.3888633251189999</c:v>
                </c:pt>
                <c:pt idx="24197">
                  <c:v>2.3889446258540001</c:v>
                </c:pt>
                <c:pt idx="24198">
                  <c:v>2.3889985084530001</c:v>
                </c:pt>
                <c:pt idx="24199">
                  <c:v>2.3890473842620001</c:v>
                </c:pt>
                <c:pt idx="24200">
                  <c:v>2.3890964984890002</c:v>
                </c:pt>
                <c:pt idx="24201">
                  <c:v>2.389149665833</c:v>
                </c:pt>
                <c:pt idx="24202">
                  <c:v>2.3892047405239998</c:v>
                </c:pt>
                <c:pt idx="24203">
                  <c:v>2.3892521858219999</c:v>
                </c:pt>
                <c:pt idx="24204">
                  <c:v>2.3893046379089999</c:v>
                </c:pt>
                <c:pt idx="24205">
                  <c:v>2.3893530368799998</c:v>
                </c:pt>
                <c:pt idx="24206">
                  <c:v>2.389397144318</c:v>
                </c:pt>
                <c:pt idx="24207">
                  <c:v>2.389442443848</c:v>
                </c:pt>
                <c:pt idx="24208">
                  <c:v>2.3894889354709998</c:v>
                </c:pt>
                <c:pt idx="24209">
                  <c:v>2.3895406723020001</c:v>
                </c:pt>
                <c:pt idx="24210">
                  <c:v>2.3896267414090002</c:v>
                </c:pt>
                <c:pt idx="24211">
                  <c:v>2.3897259235380002</c:v>
                </c:pt>
                <c:pt idx="24212">
                  <c:v>2.3898601531980002</c:v>
                </c:pt>
                <c:pt idx="24213">
                  <c:v>2.3900783061980002</c:v>
                </c:pt>
                <c:pt idx="24214">
                  <c:v>2.390241384506</c:v>
                </c:pt>
                <c:pt idx="24215">
                  <c:v>2.390589952469</c:v>
                </c:pt>
                <c:pt idx="24216">
                  <c:v>2.3906533718110001</c:v>
                </c:pt>
                <c:pt idx="24217">
                  <c:v>2.3906939029690002</c:v>
                </c:pt>
                <c:pt idx="24218">
                  <c:v>2.390773296356</c:v>
                </c:pt>
                <c:pt idx="24219">
                  <c:v>2.3908121585850002</c:v>
                </c:pt>
                <c:pt idx="24220">
                  <c:v>2.3908979892729998</c:v>
                </c:pt>
                <c:pt idx="24221">
                  <c:v>2.390940666199</c:v>
                </c:pt>
                <c:pt idx="24222">
                  <c:v>2.3910231590270001</c:v>
                </c:pt>
                <c:pt idx="24223">
                  <c:v>2.39107131958</c:v>
                </c:pt>
                <c:pt idx="24224">
                  <c:v>2.3911421298979998</c:v>
                </c:pt>
                <c:pt idx="24225">
                  <c:v>2.3911905288700002</c:v>
                </c:pt>
                <c:pt idx="24226">
                  <c:v>2.3912434577939998</c:v>
                </c:pt>
                <c:pt idx="24227">
                  <c:v>2.3913326263429999</c:v>
                </c:pt>
                <c:pt idx="24228">
                  <c:v>2.3914735317229998</c:v>
                </c:pt>
                <c:pt idx="24229">
                  <c:v>2.3916969299319999</c:v>
                </c:pt>
                <c:pt idx="24230">
                  <c:v>2.3920128345489999</c:v>
                </c:pt>
                <c:pt idx="24231">
                  <c:v>2.3921377658840002</c:v>
                </c:pt>
                <c:pt idx="24232">
                  <c:v>2.3925025463099998</c:v>
                </c:pt>
                <c:pt idx="24233">
                  <c:v>2.3927948474880001</c:v>
                </c:pt>
                <c:pt idx="24234">
                  <c:v>2.3928842544559998</c:v>
                </c:pt>
                <c:pt idx="24235">
                  <c:v>2.39297580719</c:v>
                </c:pt>
                <c:pt idx="24236">
                  <c:v>2.3930702209470001</c:v>
                </c:pt>
                <c:pt idx="24237">
                  <c:v>2.393165826797</c:v>
                </c:pt>
                <c:pt idx="24238">
                  <c:v>2.3932576179499998</c:v>
                </c:pt>
                <c:pt idx="24239">
                  <c:v>2.3933675289149998</c:v>
                </c:pt>
                <c:pt idx="24240">
                  <c:v>2.393654108047</c:v>
                </c:pt>
                <c:pt idx="24241">
                  <c:v>2.3939445018769998</c:v>
                </c:pt>
                <c:pt idx="24242">
                  <c:v>2.393996238708</c:v>
                </c:pt>
                <c:pt idx="24243">
                  <c:v>2.3940391540529999</c:v>
                </c:pt>
                <c:pt idx="24244">
                  <c:v>2.394078016281</c:v>
                </c:pt>
                <c:pt idx="24245">
                  <c:v>2.394117832184</c:v>
                </c:pt>
                <c:pt idx="24246">
                  <c:v>2.3941571712490002</c:v>
                </c:pt>
                <c:pt idx="24247">
                  <c:v>2.3941967487340001</c:v>
                </c:pt>
                <c:pt idx="24248">
                  <c:v>2.3942427635189998</c:v>
                </c:pt>
                <c:pt idx="24249">
                  <c:v>2.3942968845369998</c:v>
                </c:pt>
                <c:pt idx="24250">
                  <c:v>2.3945875167850001</c:v>
                </c:pt>
                <c:pt idx="24251">
                  <c:v>2.3946721553799999</c:v>
                </c:pt>
                <c:pt idx="24252">
                  <c:v>2.394763231277</c:v>
                </c:pt>
                <c:pt idx="24253">
                  <c:v>2.3948214054110002</c:v>
                </c:pt>
                <c:pt idx="24254">
                  <c:v>2.3948752880100002</c:v>
                </c:pt>
                <c:pt idx="24255">
                  <c:v>2.3949315547940002</c:v>
                </c:pt>
                <c:pt idx="24256">
                  <c:v>2.3949947357179999</c:v>
                </c:pt>
                <c:pt idx="24257">
                  <c:v>2.3950469493869999</c:v>
                </c:pt>
                <c:pt idx="24258">
                  <c:v>2.395118713379</c:v>
                </c:pt>
                <c:pt idx="24259">
                  <c:v>2.3951616287230002</c:v>
                </c:pt>
                <c:pt idx="24260">
                  <c:v>2.395233869553</c:v>
                </c:pt>
                <c:pt idx="24261">
                  <c:v>2.3952701091769999</c:v>
                </c:pt>
                <c:pt idx="24262">
                  <c:v>2.3953747749329999</c:v>
                </c:pt>
                <c:pt idx="24263">
                  <c:v>2.3955211639399998</c:v>
                </c:pt>
                <c:pt idx="24264">
                  <c:v>2.395807743073</c:v>
                </c:pt>
                <c:pt idx="24265">
                  <c:v>2.3958561420439999</c:v>
                </c:pt>
                <c:pt idx="24266">
                  <c:v>2.39590883255</c:v>
                </c:pt>
                <c:pt idx="24267">
                  <c:v>2.3959529399870001</c:v>
                </c:pt>
                <c:pt idx="24268">
                  <c:v>2.3959999084470001</c:v>
                </c:pt>
                <c:pt idx="24269">
                  <c:v>2.396046876907</c:v>
                </c:pt>
                <c:pt idx="24270">
                  <c:v>2.396090269089</c:v>
                </c:pt>
                <c:pt idx="24271">
                  <c:v>2.3961315155029999</c:v>
                </c:pt>
                <c:pt idx="24272">
                  <c:v>2.3961787223819999</c:v>
                </c:pt>
                <c:pt idx="24273">
                  <c:v>2.3962235450740001</c:v>
                </c:pt>
                <c:pt idx="24274">
                  <c:v>2.3962604999539998</c:v>
                </c:pt>
                <c:pt idx="24275">
                  <c:v>2.396302938461</c:v>
                </c:pt>
                <c:pt idx="24276">
                  <c:v>2.396339654922</c:v>
                </c:pt>
                <c:pt idx="24277">
                  <c:v>2.3963754177090002</c:v>
                </c:pt>
                <c:pt idx="24278">
                  <c:v>2.396414756775</c:v>
                </c:pt>
                <c:pt idx="24279">
                  <c:v>2.3964567184450001</c:v>
                </c:pt>
                <c:pt idx="24280">
                  <c:v>2.3965027332309998</c:v>
                </c:pt>
                <c:pt idx="24281">
                  <c:v>2.396559476852</c:v>
                </c:pt>
                <c:pt idx="24282">
                  <c:v>2.3968577384950001</c:v>
                </c:pt>
                <c:pt idx="24283">
                  <c:v>2.3969509601590002</c:v>
                </c:pt>
                <c:pt idx="24284">
                  <c:v>2.3970229625699999</c:v>
                </c:pt>
                <c:pt idx="24285">
                  <c:v>2.397056102753</c:v>
                </c:pt>
                <c:pt idx="24286">
                  <c:v>2.3971273899079999</c:v>
                </c:pt>
                <c:pt idx="24287">
                  <c:v>2.3971705436709998</c:v>
                </c:pt>
                <c:pt idx="24288">
                  <c:v>2.397272825241</c:v>
                </c:pt>
                <c:pt idx="24289">
                  <c:v>2.3973658084870002</c:v>
                </c:pt>
                <c:pt idx="24290">
                  <c:v>2.3976306915280001</c:v>
                </c:pt>
                <c:pt idx="24291">
                  <c:v>2.3976759910580001</c:v>
                </c:pt>
                <c:pt idx="24292">
                  <c:v>2.397755861282</c:v>
                </c:pt>
                <c:pt idx="24293">
                  <c:v>2.397827148438</c:v>
                </c:pt>
                <c:pt idx="24294">
                  <c:v>2.3981673717500001</c:v>
                </c:pt>
                <c:pt idx="24295">
                  <c:v>2.398404359818</c:v>
                </c:pt>
                <c:pt idx="24296">
                  <c:v>2.398753404617</c:v>
                </c:pt>
                <c:pt idx="24297">
                  <c:v>2.3989689350129999</c:v>
                </c:pt>
                <c:pt idx="24298">
                  <c:v>2.3990800380709998</c:v>
                </c:pt>
                <c:pt idx="24299">
                  <c:v>2.39919257164</c:v>
                </c:pt>
                <c:pt idx="24300">
                  <c:v>2.3993506431579998</c:v>
                </c:pt>
                <c:pt idx="24301">
                  <c:v>2.3995060920719999</c:v>
                </c:pt>
                <c:pt idx="24302">
                  <c:v>2.3995573520660001</c:v>
                </c:pt>
                <c:pt idx="24303">
                  <c:v>2.399605751038</c:v>
                </c:pt>
                <c:pt idx="24304">
                  <c:v>2.3996474742889999</c:v>
                </c:pt>
                <c:pt idx="24305">
                  <c:v>2.3996868133540001</c:v>
                </c:pt>
                <c:pt idx="24306">
                  <c:v>2.3997247219090001</c:v>
                </c:pt>
                <c:pt idx="24307">
                  <c:v>2.399975776672</c:v>
                </c:pt>
                <c:pt idx="24308">
                  <c:v>2.400062799454</c:v>
                </c:pt>
                <c:pt idx="24309">
                  <c:v>2.400101184845</c:v>
                </c:pt>
                <c:pt idx="24310">
                  <c:v>2.4001572132110001</c:v>
                </c:pt>
                <c:pt idx="24311">
                  <c:v>2.4002089500429999</c:v>
                </c:pt>
                <c:pt idx="24312">
                  <c:v>2.40025472641</c:v>
                </c:pt>
                <c:pt idx="24313">
                  <c:v>2.4003176689150001</c:v>
                </c:pt>
                <c:pt idx="24314">
                  <c:v>2.4003565311430002</c:v>
                </c:pt>
                <c:pt idx="24315">
                  <c:v>2.4004540443420002</c:v>
                </c:pt>
                <c:pt idx="24316">
                  <c:v>2.4005291461940002</c:v>
                </c:pt>
                <c:pt idx="24317">
                  <c:v>2.4006307125089998</c:v>
                </c:pt>
                <c:pt idx="24318">
                  <c:v>2.400711536407</c:v>
                </c:pt>
                <c:pt idx="24319">
                  <c:v>2.4010529518129999</c:v>
                </c:pt>
                <c:pt idx="24320">
                  <c:v>2.4011490344999999</c:v>
                </c:pt>
                <c:pt idx="24321">
                  <c:v>2.4012308120729999</c:v>
                </c:pt>
                <c:pt idx="24322">
                  <c:v>2.4015653133389998</c:v>
                </c:pt>
                <c:pt idx="24323">
                  <c:v>2.401649713516</c:v>
                </c:pt>
                <c:pt idx="24324">
                  <c:v>2.4017078876500002</c:v>
                </c:pt>
                <c:pt idx="24325">
                  <c:v>2.4017381668089999</c:v>
                </c:pt>
                <c:pt idx="24326">
                  <c:v>2.4018092155459998</c:v>
                </c:pt>
                <c:pt idx="24327">
                  <c:v>2.4018321037289998</c:v>
                </c:pt>
                <c:pt idx="24328">
                  <c:v>2.4019298553469999</c:v>
                </c:pt>
                <c:pt idx="24329">
                  <c:v>2.4020276069639999</c:v>
                </c:pt>
                <c:pt idx="24330">
                  <c:v>2.4020812511440002</c:v>
                </c:pt>
                <c:pt idx="24331">
                  <c:v>2.4021322727199999</c:v>
                </c:pt>
                <c:pt idx="24332">
                  <c:v>2.4022316932679999</c:v>
                </c:pt>
                <c:pt idx="24333">
                  <c:v>2.4023294448849999</c:v>
                </c:pt>
                <c:pt idx="24334">
                  <c:v>2.4023513793950002</c:v>
                </c:pt>
                <c:pt idx="24335">
                  <c:v>2.4024269580839999</c:v>
                </c:pt>
                <c:pt idx="24336">
                  <c:v>2.4024538993840001</c:v>
                </c:pt>
                <c:pt idx="24337">
                  <c:v>2.402553081512</c:v>
                </c:pt>
                <c:pt idx="24338">
                  <c:v>2.402645587921</c:v>
                </c:pt>
                <c:pt idx="24339">
                  <c:v>2.402737617493</c:v>
                </c:pt>
                <c:pt idx="24340">
                  <c:v>2.4030189514160001</c:v>
                </c:pt>
                <c:pt idx="24341">
                  <c:v>2.4030702114109999</c:v>
                </c:pt>
                <c:pt idx="24342">
                  <c:v>2.403115987778</c:v>
                </c:pt>
                <c:pt idx="24343">
                  <c:v>2.4031505584719999</c:v>
                </c:pt>
                <c:pt idx="24344">
                  <c:v>2.4031887054440002</c:v>
                </c:pt>
                <c:pt idx="24345">
                  <c:v>2.4032220840449998</c:v>
                </c:pt>
                <c:pt idx="24346">
                  <c:v>2.4032571315769999</c:v>
                </c:pt>
                <c:pt idx="24347">
                  <c:v>2.403299331665</c:v>
                </c:pt>
                <c:pt idx="24348">
                  <c:v>2.4033844470979999</c:v>
                </c:pt>
                <c:pt idx="24349">
                  <c:v>2.4034192562099999</c:v>
                </c:pt>
                <c:pt idx="24350">
                  <c:v>2.403458356857</c:v>
                </c:pt>
                <c:pt idx="24351">
                  <c:v>2.403489351273</c:v>
                </c:pt>
                <c:pt idx="24352">
                  <c:v>2.4035253524779998</c:v>
                </c:pt>
                <c:pt idx="24353">
                  <c:v>2.4035689830779998</c:v>
                </c:pt>
                <c:pt idx="24354">
                  <c:v>2.4036157131200002</c:v>
                </c:pt>
                <c:pt idx="24355">
                  <c:v>2.4036593437190001</c:v>
                </c:pt>
                <c:pt idx="24356">
                  <c:v>2.403712749481</c:v>
                </c:pt>
                <c:pt idx="24357">
                  <c:v>2.4037585258480001</c:v>
                </c:pt>
                <c:pt idx="24358">
                  <c:v>2.4038026332859999</c:v>
                </c:pt>
                <c:pt idx="24359">
                  <c:v>2.4038410186769998</c:v>
                </c:pt>
                <c:pt idx="24360">
                  <c:v>2.4038789272310002</c:v>
                </c:pt>
                <c:pt idx="24361">
                  <c:v>2.4039118289950001</c:v>
                </c:pt>
                <c:pt idx="24362">
                  <c:v>2.4039485454560001</c:v>
                </c:pt>
                <c:pt idx="24363">
                  <c:v>2.4039883613590001</c:v>
                </c:pt>
                <c:pt idx="24364">
                  <c:v>2.4040391445160001</c:v>
                </c:pt>
                <c:pt idx="24365">
                  <c:v>2.4040884971619998</c:v>
                </c:pt>
                <c:pt idx="24366">
                  <c:v>2.4043169021609998</c:v>
                </c:pt>
                <c:pt idx="24367">
                  <c:v>2.4043450355529998</c:v>
                </c:pt>
                <c:pt idx="24368">
                  <c:v>2.4044260978700001</c:v>
                </c:pt>
                <c:pt idx="24369">
                  <c:v>2.404466152191</c:v>
                </c:pt>
                <c:pt idx="24370">
                  <c:v>2.4045510292049999</c:v>
                </c:pt>
                <c:pt idx="24371">
                  <c:v>2.4045956134800002</c:v>
                </c:pt>
                <c:pt idx="24372">
                  <c:v>2.4046738147740001</c:v>
                </c:pt>
                <c:pt idx="24373">
                  <c:v>2.4047341346739999</c:v>
                </c:pt>
                <c:pt idx="24374">
                  <c:v>2.4048054218289998</c:v>
                </c:pt>
                <c:pt idx="24375">
                  <c:v>2.4048709869380001</c:v>
                </c:pt>
                <c:pt idx="24376">
                  <c:v>2.4049239158629998</c:v>
                </c:pt>
                <c:pt idx="24377">
                  <c:v>2.404998064041</c:v>
                </c:pt>
                <c:pt idx="24378">
                  <c:v>2.4050335884090002</c:v>
                </c:pt>
                <c:pt idx="24379">
                  <c:v>2.4051074981689999</c:v>
                </c:pt>
                <c:pt idx="24380">
                  <c:v>2.4052035808559999</c:v>
                </c:pt>
                <c:pt idx="24381">
                  <c:v>2.4055268764500002</c:v>
                </c:pt>
                <c:pt idx="24382">
                  <c:v>2.405714988708</c:v>
                </c:pt>
                <c:pt idx="24383">
                  <c:v>2.4057853221890002</c:v>
                </c:pt>
                <c:pt idx="24384">
                  <c:v>2.4058353900910001</c:v>
                </c:pt>
                <c:pt idx="24385">
                  <c:v>2.4058978557590001</c:v>
                </c:pt>
                <c:pt idx="24386">
                  <c:v>2.4059810638429999</c:v>
                </c:pt>
                <c:pt idx="24387">
                  <c:v>2.4060187339780001</c:v>
                </c:pt>
                <c:pt idx="24388">
                  <c:v>2.406114339828</c:v>
                </c:pt>
                <c:pt idx="24389">
                  <c:v>2.4061572551729999</c:v>
                </c:pt>
                <c:pt idx="24390">
                  <c:v>2.406227350235</c:v>
                </c:pt>
                <c:pt idx="24391">
                  <c:v>2.4065563678739998</c:v>
                </c:pt>
                <c:pt idx="24392">
                  <c:v>2.4066295623779999</c:v>
                </c:pt>
                <c:pt idx="24393">
                  <c:v>2.4067203998569999</c:v>
                </c:pt>
                <c:pt idx="24394">
                  <c:v>2.4067828655239998</c:v>
                </c:pt>
                <c:pt idx="24395">
                  <c:v>2.4068145751949999</c:v>
                </c:pt>
                <c:pt idx="24396">
                  <c:v>2.4068884849550001</c:v>
                </c:pt>
                <c:pt idx="24397">
                  <c:v>2.4069139957429999</c:v>
                </c:pt>
                <c:pt idx="24398">
                  <c:v>2.406989574432</c:v>
                </c:pt>
                <c:pt idx="24399">
                  <c:v>2.407022476196</c:v>
                </c:pt>
                <c:pt idx="24400">
                  <c:v>2.4070942401890001</c:v>
                </c:pt>
                <c:pt idx="24401">
                  <c:v>2.4071817398070001</c:v>
                </c:pt>
                <c:pt idx="24402">
                  <c:v>2.4072618484500001</c:v>
                </c:pt>
                <c:pt idx="24403">
                  <c:v>2.407341718674</c:v>
                </c:pt>
                <c:pt idx="24404">
                  <c:v>2.4076304435729998</c:v>
                </c:pt>
                <c:pt idx="24405">
                  <c:v>2.4076745510099999</c:v>
                </c:pt>
                <c:pt idx="24406">
                  <c:v>2.4077162742609999</c:v>
                </c:pt>
                <c:pt idx="24407">
                  <c:v>2.4077644348140002</c:v>
                </c:pt>
                <c:pt idx="24408">
                  <c:v>2.407810926437</c:v>
                </c:pt>
                <c:pt idx="24409">
                  <c:v>2.4078626632689999</c:v>
                </c:pt>
                <c:pt idx="24410">
                  <c:v>2.407904863358</c:v>
                </c:pt>
                <c:pt idx="24411">
                  <c:v>2.4079456329350002</c:v>
                </c:pt>
                <c:pt idx="24412">
                  <c:v>2.4079911708830002</c:v>
                </c:pt>
                <c:pt idx="24413">
                  <c:v>2.4080343246460001</c:v>
                </c:pt>
                <c:pt idx="24414">
                  <c:v>2.408075809479</c:v>
                </c:pt>
                <c:pt idx="24415">
                  <c:v>2.4081168174740002</c:v>
                </c:pt>
                <c:pt idx="24416">
                  <c:v>2.4081602096560002</c:v>
                </c:pt>
                <c:pt idx="24417">
                  <c:v>2.408197879791</c:v>
                </c:pt>
                <c:pt idx="24418">
                  <c:v>2.4082393646239999</c:v>
                </c:pt>
                <c:pt idx="24419">
                  <c:v>2.4083342552190001</c:v>
                </c:pt>
                <c:pt idx="24420">
                  <c:v>2.4084434509279999</c:v>
                </c:pt>
                <c:pt idx="24421">
                  <c:v>2.408546447754</c:v>
                </c:pt>
                <c:pt idx="24422">
                  <c:v>2.4086663722989998</c:v>
                </c:pt>
                <c:pt idx="24423">
                  <c:v>2.408918380737</c:v>
                </c:pt>
                <c:pt idx="24424">
                  <c:v>2.4090092182160001</c:v>
                </c:pt>
                <c:pt idx="24425">
                  <c:v>2.409097909927</c:v>
                </c:pt>
                <c:pt idx="24426">
                  <c:v>2.4091928005219998</c:v>
                </c:pt>
                <c:pt idx="24427">
                  <c:v>2.4092905521389998</c:v>
                </c:pt>
                <c:pt idx="24428">
                  <c:v>2.4093186855319999</c:v>
                </c:pt>
                <c:pt idx="24429">
                  <c:v>2.4093949794770002</c:v>
                </c:pt>
                <c:pt idx="24430">
                  <c:v>2.4094295501710001</c:v>
                </c:pt>
                <c:pt idx="24431">
                  <c:v>2.4095013141630002</c:v>
                </c:pt>
                <c:pt idx="24432">
                  <c:v>2.4095499515530001</c:v>
                </c:pt>
                <c:pt idx="24433">
                  <c:v>2.4096066951749999</c:v>
                </c:pt>
                <c:pt idx="24434">
                  <c:v>2.4096648693080001</c:v>
                </c:pt>
                <c:pt idx="24435">
                  <c:v>2.409767389297</c:v>
                </c:pt>
                <c:pt idx="24436">
                  <c:v>2.409865379333</c:v>
                </c:pt>
                <c:pt idx="24437">
                  <c:v>2.4101991653439998</c:v>
                </c:pt>
                <c:pt idx="24438">
                  <c:v>2.4104678630829999</c:v>
                </c:pt>
                <c:pt idx="24439">
                  <c:v>2.4105491638180001</c:v>
                </c:pt>
                <c:pt idx="24440">
                  <c:v>2.4106471538540002</c:v>
                </c:pt>
                <c:pt idx="24441">
                  <c:v>2.4107031822199998</c:v>
                </c:pt>
                <c:pt idx="24442">
                  <c:v>2.410750865936</c:v>
                </c:pt>
                <c:pt idx="24443">
                  <c:v>2.4107885360719998</c:v>
                </c:pt>
                <c:pt idx="24444">
                  <c:v>2.4108333587650002</c:v>
                </c:pt>
                <c:pt idx="24445">
                  <c:v>2.4108791351319998</c:v>
                </c:pt>
                <c:pt idx="24446">
                  <c:v>2.4109222888950002</c:v>
                </c:pt>
                <c:pt idx="24447">
                  <c:v>2.4109694957730001</c:v>
                </c:pt>
                <c:pt idx="24448">
                  <c:v>2.411019563675</c:v>
                </c:pt>
                <c:pt idx="24449">
                  <c:v>2.4110674858090002</c:v>
                </c:pt>
                <c:pt idx="24450">
                  <c:v>2.4111151695249999</c:v>
                </c:pt>
                <c:pt idx="24451">
                  <c:v>2.411164283752</c:v>
                </c:pt>
                <c:pt idx="24452">
                  <c:v>2.4112193584439998</c:v>
                </c:pt>
                <c:pt idx="24453">
                  <c:v>2.4113819599149999</c:v>
                </c:pt>
                <c:pt idx="24454">
                  <c:v>2.4114699363710002</c:v>
                </c:pt>
                <c:pt idx="24455">
                  <c:v>2.4115421771999999</c:v>
                </c:pt>
                <c:pt idx="24456">
                  <c:v>2.411565303802</c:v>
                </c:pt>
                <c:pt idx="24457">
                  <c:v>2.4116358757020002</c:v>
                </c:pt>
                <c:pt idx="24458">
                  <c:v>2.4116690158840002</c:v>
                </c:pt>
                <c:pt idx="24459">
                  <c:v>2.411729335785</c:v>
                </c:pt>
                <c:pt idx="24460">
                  <c:v>2.4117765426640001</c:v>
                </c:pt>
                <c:pt idx="24461">
                  <c:v>2.411821603775</c:v>
                </c:pt>
                <c:pt idx="24462">
                  <c:v>2.4119076728820001</c:v>
                </c:pt>
                <c:pt idx="24463">
                  <c:v>2.4120545387269998</c:v>
                </c:pt>
                <c:pt idx="24464">
                  <c:v>2.4121551513670001</c:v>
                </c:pt>
                <c:pt idx="24465">
                  <c:v>2.4123628139500002</c:v>
                </c:pt>
                <c:pt idx="24466">
                  <c:v>2.4125647544860001</c:v>
                </c:pt>
                <c:pt idx="24467">
                  <c:v>2.412810325623</c:v>
                </c:pt>
                <c:pt idx="24468">
                  <c:v>2.412881851196</c:v>
                </c:pt>
                <c:pt idx="24469">
                  <c:v>2.4129614830019999</c:v>
                </c:pt>
                <c:pt idx="24470">
                  <c:v>2.4130427837370001</c:v>
                </c:pt>
                <c:pt idx="24471">
                  <c:v>2.4133322238920001</c:v>
                </c:pt>
                <c:pt idx="24472">
                  <c:v>2.413657665253</c:v>
                </c:pt>
                <c:pt idx="24473">
                  <c:v>2.4137895107270002</c:v>
                </c:pt>
                <c:pt idx="24474">
                  <c:v>2.4139235019680001</c:v>
                </c:pt>
                <c:pt idx="24475">
                  <c:v>2.4142632484440001</c:v>
                </c:pt>
                <c:pt idx="24476">
                  <c:v>2.4143862724299998</c:v>
                </c:pt>
                <c:pt idx="24477">
                  <c:v>2.4144730567930002</c:v>
                </c:pt>
                <c:pt idx="24478">
                  <c:v>2.4145619869230002</c:v>
                </c:pt>
                <c:pt idx="24479">
                  <c:v>2.4146604537959999</c:v>
                </c:pt>
                <c:pt idx="24480">
                  <c:v>2.4148328304289999</c:v>
                </c:pt>
                <c:pt idx="24481">
                  <c:v>2.414989948273</c:v>
                </c:pt>
                <c:pt idx="24482">
                  <c:v>2.4152319431299998</c:v>
                </c:pt>
                <c:pt idx="24483">
                  <c:v>2.4152703285219999</c:v>
                </c:pt>
                <c:pt idx="24484">
                  <c:v>2.4153194427489999</c:v>
                </c:pt>
                <c:pt idx="24485">
                  <c:v>2.4153697490689998</c:v>
                </c:pt>
                <c:pt idx="24486">
                  <c:v>2.4154169559479999</c:v>
                </c:pt>
                <c:pt idx="24487">
                  <c:v>2.415492534637</c:v>
                </c:pt>
                <c:pt idx="24488">
                  <c:v>2.415640592575</c:v>
                </c:pt>
                <c:pt idx="24489">
                  <c:v>2.4159951210020001</c:v>
                </c:pt>
                <c:pt idx="24490">
                  <c:v>2.4163117408749999</c:v>
                </c:pt>
                <c:pt idx="24491">
                  <c:v>2.416645050049</c:v>
                </c:pt>
                <c:pt idx="24492">
                  <c:v>2.4167170524600001</c:v>
                </c:pt>
                <c:pt idx="24493">
                  <c:v>2.416829824448</c:v>
                </c:pt>
                <c:pt idx="24494">
                  <c:v>2.4168903827669999</c:v>
                </c:pt>
                <c:pt idx="24495">
                  <c:v>2.4169652462009998</c:v>
                </c:pt>
                <c:pt idx="24496">
                  <c:v>2.417007923126</c:v>
                </c:pt>
                <c:pt idx="24497">
                  <c:v>2.4170525074009999</c:v>
                </c:pt>
                <c:pt idx="24498">
                  <c:v>2.417103767395</c:v>
                </c:pt>
                <c:pt idx="24499">
                  <c:v>2.417206764221</c:v>
                </c:pt>
                <c:pt idx="24500">
                  <c:v>2.4173421859739999</c:v>
                </c:pt>
                <c:pt idx="24501">
                  <c:v>2.4174261093139999</c:v>
                </c:pt>
                <c:pt idx="24502">
                  <c:v>2.4175159931180001</c:v>
                </c:pt>
                <c:pt idx="24503">
                  <c:v>2.4176115989690001</c:v>
                </c:pt>
                <c:pt idx="24504">
                  <c:v>2.4177081584929998</c:v>
                </c:pt>
                <c:pt idx="24505">
                  <c:v>2.4178376197809999</c:v>
                </c:pt>
                <c:pt idx="24506">
                  <c:v>2.4179832935330001</c:v>
                </c:pt>
                <c:pt idx="24507">
                  <c:v>2.4180719852450001</c:v>
                </c:pt>
                <c:pt idx="24508">
                  <c:v>2.418152093887</c:v>
                </c:pt>
                <c:pt idx="24509">
                  <c:v>2.4182324409480001</c:v>
                </c:pt>
                <c:pt idx="24510">
                  <c:v>2.4182813167570001</c:v>
                </c:pt>
                <c:pt idx="24511">
                  <c:v>2.4183275699619999</c:v>
                </c:pt>
                <c:pt idx="24512">
                  <c:v>2.4183931350710002</c:v>
                </c:pt>
                <c:pt idx="24513">
                  <c:v>2.418437719345</c:v>
                </c:pt>
                <c:pt idx="24514">
                  <c:v>2.4185214042659999</c:v>
                </c:pt>
                <c:pt idx="24515">
                  <c:v>2.418565273285</c:v>
                </c:pt>
                <c:pt idx="24516">
                  <c:v>2.418661355972</c:v>
                </c:pt>
                <c:pt idx="24517">
                  <c:v>2.418708086014</c:v>
                </c:pt>
                <c:pt idx="24518">
                  <c:v>2.4187965393069999</c:v>
                </c:pt>
                <c:pt idx="24519">
                  <c:v>2.4188444614410001</c:v>
                </c:pt>
                <c:pt idx="24520">
                  <c:v>2.418917417526</c:v>
                </c:pt>
                <c:pt idx="24521">
                  <c:v>2.4189770221710001</c:v>
                </c:pt>
                <c:pt idx="24522">
                  <c:v>2.4190316200259998</c:v>
                </c:pt>
                <c:pt idx="24523">
                  <c:v>2.419091939926</c:v>
                </c:pt>
                <c:pt idx="24524">
                  <c:v>2.4192020893100001</c:v>
                </c:pt>
                <c:pt idx="24525">
                  <c:v>2.4195466041559999</c:v>
                </c:pt>
                <c:pt idx="24526">
                  <c:v>2.419599056244</c:v>
                </c:pt>
                <c:pt idx="24527">
                  <c:v>2.4196524620059998</c:v>
                </c:pt>
                <c:pt idx="24528">
                  <c:v>2.4197030067440002</c:v>
                </c:pt>
                <c:pt idx="24529">
                  <c:v>2.4197556972499998</c:v>
                </c:pt>
                <c:pt idx="24530">
                  <c:v>2.4198029041289999</c:v>
                </c:pt>
                <c:pt idx="24531">
                  <c:v>2.4198446273799998</c:v>
                </c:pt>
                <c:pt idx="24532">
                  <c:v>2.4198832511899999</c:v>
                </c:pt>
                <c:pt idx="24533">
                  <c:v>2.4199168682100001</c:v>
                </c:pt>
                <c:pt idx="24534">
                  <c:v>2.4199478626249999</c:v>
                </c:pt>
                <c:pt idx="24535">
                  <c:v>2.4199836254120002</c:v>
                </c:pt>
                <c:pt idx="24536">
                  <c:v>2.4200236797330001</c:v>
                </c:pt>
                <c:pt idx="24537">
                  <c:v>2.4200656414030002</c:v>
                </c:pt>
                <c:pt idx="24538">
                  <c:v>2.4201073646550002</c:v>
                </c:pt>
                <c:pt idx="24539">
                  <c:v>2.4201524257660001</c:v>
                </c:pt>
                <c:pt idx="24540">
                  <c:v>2.4201929569240002</c:v>
                </c:pt>
                <c:pt idx="24541">
                  <c:v>2.4202296733859998</c:v>
                </c:pt>
                <c:pt idx="24542">
                  <c:v>2.4202685356139999</c:v>
                </c:pt>
                <c:pt idx="24543">
                  <c:v>2.4203059673310001</c:v>
                </c:pt>
                <c:pt idx="24544">
                  <c:v>2.4203391075130001</c:v>
                </c:pt>
                <c:pt idx="24545">
                  <c:v>2.4204301834109998</c:v>
                </c:pt>
                <c:pt idx="24546">
                  <c:v>2.4204680919650001</c:v>
                </c:pt>
                <c:pt idx="24547">
                  <c:v>2.4205090999599999</c:v>
                </c:pt>
                <c:pt idx="24548">
                  <c:v>2.4205908775329998</c:v>
                </c:pt>
                <c:pt idx="24549">
                  <c:v>2.420652627945</c:v>
                </c:pt>
                <c:pt idx="24550">
                  <c:v>2.4208104610440002</c:v>
                </c:pt>
                <c:pt idx="24551">
                  <c:v>2.4209077358250002</c:v>
                </c:pt>
                <c:pt idx="24552">
                  <c:v>2.4209480285640002</c:v>
                </c:pt>
                <c:pt idx="24553">
                  <c:v>2.421006679535</c:v>
                </c:pt>
                <c:pt idx="24554">
                  <c:v>2.4210371971129998</c:v>
                </c:pt>
                <c:pt idx="24555">
                  <c:v>2.4211139678959999</c:v>
                </c:pt>
                <c:pt idx="24556">
                  <c:v>2.4211361408230001</c:v>
                </c:pt>
                <c:pt idx="24557">
                  <c:v>2.4212381839749999</c:v>
                </c:pt>
                <c:pt idx="24558">
                  <c:v>2.4213085174560001</c:v>
                </c:pt>
                <c:pt idx="24559">
                  <c:v>2.421350240707</c:v>
                </c:pt>
                <c:pt idx="24560">
                  <c:v>2.4214498996730001</c:v>
                </c:pt>
                <c:pt idx="24561">
                  <c:v>2.4215433597559999</c:v>
                </c:pt>
                <c:pt idx="24562">
                  <c:v>2.4216372966769999</c:v>
                </c:pt>
                <c:pt idx="24563">
                  <c:v>2.4217176437379999</c:v>
                </c:pt>
                <c:pt idx="24564">
                  <c:v>2.4218473434450001</c:v>
                </c:pt>
                <c:pt idx="24565">
                  <c:v>2.4219720363619999</c:v>
                </c:pt>
                <c:pt idx="24566">
                  <c:v>2.4221353530880001</c:v>
                </c:pt>
                <c:pt idx="24567">
                  <c:v>2.4224491119380001</c:v>
                </c:pt>
                <c:pt idx="24568">
                  <c:v>2.4225089550019998</c:v>
                </c:pt>
                <c:pt idx="24569">
                  <c:v>2.4225618839259999</c:v>
                </c:pt>
                <c:pt idx="24570">
                  <c:v>2.422607421875</c:v>
                </c:pt>
                <c:pt idx="24571">
                  <c:v>2.4226515293120001</c:v>
                </c:pt>
                <c:pt idx="24572">
                  <c:v>2.4226896762850001</c:v>
                </c:pt>
                <c:pt idx="24573">
                  <c:v>2.4227283000950002</c:v>
                </c:pt>
                <c:pt idx="24574">
                  <c:v>2.422767877579</c:v>
                </c:pt>
                <c:pt idx="24575">
                  <c:v>2.4228122234340002</c:v>
                </c:pt>
                <c:pt idx="24576">
                  <c:v>2.4228613376619998</c:v>
                </c:pt>
                <c:pt idx="24577">
                  <c:v>2.4229171276089998</c:v>
                </c:pt>
                <c:pt idx="24578">
                  <c:v>2.4229764938349998</c:v>
                </c:pt>
                <c:pt idx="24579">
                  <c:v>2.4230303764340002</c:v>
                </c:pt>
                <c:pt idx="24580">
                  <c:v>2.4230921268459999</c:v>
                </c:pt>
                <c:pt idx="24581">
                  <c:v>2.4233036041260001</c:v>
                </c:pt>
                <c:pt idx="24582">
                  <c:v>2.4233870506290001</c:v>
                </c:pt>
                <c:pt idx="24583">
                  <c:v>2.423480987549</c:v>
                </c:pt>
                <c:pt idx="24584">
                  <c:v>2.4235661029819999</c:v>
                </c:pt>
                <c:pt idx="24585">
                  <c:v>2.4237189292910002</c:v>
                </c:pt>
                <c:pt idx="24586">
                  <c:v>2.4238302707670001</c:v>
                </c:pt>
                <c:pt idx="24587">
                  <c:v>2.4240505695340002</c:v>
                </c:pt>
                <c:pt idx="24588">
                  <c:v>2.4243371486659999</c:v>
                </c:pt>
                <c:pt idx="24589">
                  <c:v>2.424387931824</c:v>
                </c:pt>
                <c:pt idx="24590">
                  <c:v>2.4244425296780001</c:v>
                </c:pt>
                <c:pt idx="24591">
                  <c:v>2.4244968891140002</c:v>
                </c:pt>
                <c:pt idx="24592">
                  <c:v>2.424548387527</c:v>
                </c:pt>
                <c:pt idx="24593">
                  <c:v>2.424604177475</c:v>
                </c:pt>
                <c:pt idx="24594">
                  <c:v>2.4246637821200001</c:v>
                </c:pt>
                <c:pt idx="24595">
                  <c:v>2.4247348308559999</c:v>
                </c:pt>
                <c:pt idx="24596">
                  <c:v>2.4248592853550002</c:v>
                </c:pt>
                <c:pt idx="24597">
                  <c:v>2.4251301288599998</c:v>
                </c:pt>
                <c:pt idx="24598">
                  <c:v>2.4252138137819998</c:v>
                </c:pt>
                <c:pt idx="24599">
                  <c:v>2.4252691268920001</c:v>
                </c:pt>
                <c:pt idx="24600">
                  <c:v>2.425303459167</c:v>
                </c:pt>
                <c:pt idx="24601">
                  <c:v>2.425376653671</c:v>
                </c:pt>
                <c:pt idx="24602">
                  <c:v>2.4254052639010002</c:v>
                </c:pt>
                <c:pt idx="24603">
                  <c:v>2.4254839420319998</c:v>
                </c:pt>
                <c:pt idx="24604">
                  <c:v>2.4255166053770001</c:v>
                </c:pt>
                <c:pt idx="24605">
                  <c:v>2.425596237183</c:v>
                </c:pt>
                <c:pt idx="24606">
                  <c:v>2.425640106201</c:v>
                </c:pt>
                <c:pt idx="24607">
                  <c:v>2.425704479218</c:v>
                </c:pt>
                <c:pt idx="24608">
                  <c:v>2.4257597923279999</c:v>
                </c:pt>
                <c:pt idx="24609">
                  <c:v>2.4258105754849999</c:v>
                </c:pt>
                <c:pt idx="24610">
                  <c:v>2.4258747100829998</c:v>
                </c:pt>
                <c:pt idx="24611">
                  <c:v>2.4259111881259998</c:v>
                </c:pt>
                <c:pt idx="24612">
                  <c:v>2.425983428955</c:v>
                </c:pt>
                <c:pt idx="24613">
                  <c:v>2.4260110855099999</c:v>
                </c:pt>
                <c:pt idx="24614">
                  <c:v>2.4260895252229999</c:v>
                </c:pt>
                <c:pt idx="24615">
                  <c:v>2.426119565964</c:v>
                </c:pt>
                <c:pt idx="24616">
                  <c:v>2.4261863231660001</c:v>
                </c:pt>
                <c:pt idx="24617">
                  <c:v>2.4262683391570001</c:v>
                </c:pt>
                <c:pt idx="24618">
                  <c:v>2.4263944625849998</c:v>
                </c:pt>
                <c:pt idx="24619">
                  <c:v>2.4265539646150001</c:v>
                </c:pt>
                <c:pt idx="24620">
                  <c:v>2.4267759323120002</c:v>
                </c:pt>
                <c:pt idx="24621">
                  <c:v>2.4269030094150001</c:v>
                </c:pt>
                <c:pt idx="24622">
                  <c:v>2.426959991455</c:v>
                </c:pt>
                <c:pt idx="24623">
                  <c:v>2.4270145893100001</c:v>
                </c:pt>
                <c:pt idx="24624">
                  <c:v>2.4270663261409999</c:v>
                </c:pt>
                <c:pt idx="24625">
                  <c:v>2.4271113872529999</c:v>
                </c:pt>
                <c:pt idx="24626">
                  <c:v>2.4271633625029998</c:v>
                </c:pt>
                <c:pt idx="24627">
                  <c:v>2.42724442482</c:v>
                </c:pt>
                <c:pt idx="24628">
                  <c:v>2.4272887706759998</c:v>
                </c:pt>
                <c:pt idx="24629">
                  <c:v>2.4273903369899998</c:v>
                </c:pt>
                <c:pt idx="24630">
                  <c:v>2.427439451218</c:v>
                </c:pt>
                <c:pt idx="24631">
                  <c:v>2.4274907112120001</c:v>
                </c:pt>
                <c:pt idx="24632">
                  <c:v>2.4275488853449998</c:v>
                </c:pt>
                <c:pt idx="24633">
                  <c:v>2.4275922775269998</c:v>
                </c:pt>
                <c:pt idx="24634">
                  <c:v>2.4276494979860002</c:v>
                </c:pt>
                <c:pt idx="24635">
                  <c:v>2.4277033805850001</c:v>
                </c:pt>
                <c:pt idx="24636">
                  <c:v>2.4280366897580001</c:v>
                </c:pt>
                <c:pt idx="24637">
                  <c:v>2.4283597469329998</c:v>
                </c:pt>
                <c:pt idx="24638">
                  <c:v>2.4284934997560002</c:v>
                </c:pt>
                <c:pt idx="24639">
                  <c:v>2.4285743236539998</c:v>
                </c:pt>
                <c:pt idx="24640">
                  <c:v>2.4286520481110001</c:v>
                </c:pt>
                <c:pt idx="24641">
                  <c:v>2.4287400245669999</c:v>
                </c:pt>
                <c:pt idx="24642">
                  <c:v>2.4288351535800001</c:v>
                </c:pt>
                <c:pt idx="24643">
                  <c:v>2.4289100170140001</c:v>
                </c:pt>
                <c:pt idx="24644">
                  <c:v>2.4290006160740001</c:v>
                </c:pt>
                <c:pt idx="24645">
                  <c:v>2.4290826320650001</c:v>
                </c:pt>
                <c:pt idx="24646">
                  <c:v>2.4292032718660002</c:v>
                </c:pt>
                <c:pt idx="24647">
                  <c:v>2.4293100833889998</c:v>
                </c:pt>
                <c:pt idx="24648">
                  <c:v>2.4294540882110001</c:v>
                </c:pt>
                <c:pt idx="24649">
                  <c:v>2.4295537471770001</c:v>
                </c:pt>
                <c:pt idx="24650">
                  <c:v>2.4298820495609998</c:v>
                </c:pt>
                <c:pt idx="24651">
                  <c:v>2.4299812316890002</c:v>
                </c:pt>
                <c:pt idx="24652">
                  <c:v>2.4300265312190001</c:v>
                </c:pt>
                <c:pt idx="24653">
                  <c:v>2.430118083954</c:v>
                </c:pt>
                <c:pt idx="24654">
                  <c:v>2.430170297623</c:v>
                </c:pt>
                <c:pt idx="24655">
                  <c:v>2.4302134513849998</c:v>
                </c:pt>
                <c:pt idx="24656">
                  <c:v>2.4302501678469999</c:v>
                </c:pt>
                <c:pt idx="24657">
                  <c:v>2.430285692215</c:v>
                </c:pt>
                <c:pt idx="24658">
                  <c:v>2.430323839188</c:v>
                </c:pt>
                <c:pt idx="24659">
                  <c:v>2.430366039276</c:v>
                </c:pt>
                <c:pt idx="24660">
                  <c:v>2.4304149150850001</c:v>
                </c:pt>
                <c:pt idx="24661">
                  <c:v>2.4304728508000002</c:v>
                </c:pt>
                <c:pt idx="24662">
                  <c:v>2.4305307865139998</c:v>
                </c:pt>
                <c:pt idx="24663">
                  <c:v>2.430596113205</c:v>
                </c:pt>
                <c:pt idx="24664">
                  <c:v>2.4307069778439998</c:v>
                </c:pt>
                <c:pt idx="24665">
                  <c:v>2.4310078620910001</c:v>
                </c:pt>
                <c:pt idx="24666">
                  <c:v>2.431145429611</c:v>
                </c:pt>
                <c:pt idx="24667">
                  <c:v>2.4311718940730001</c:v>
                </c:pt>
                <c:pt idx="24668">
                  <c:v>2.4312329292300001</c:v>
                </c:pt>
                <c:pt idx="24669">
                  <c:v>2.4312818050380001</c:v>
                </c:pt>
                <c:pt idx="24670">
                  <c:v>2.4313437938689999</c:v>
                </c:pt>
                <c:pt idx="24671">
                  <c:v>2.4314091205600001</c:v>
                </c:pt>
                <c:pt idx="24672">
                  <c:v>2.4314625263209999</c:v>
                </c:pt>
                <c:pt idx="24673">
                  <c:v>2.4315409660339999</c:v>
                </c:pt>
                <c:pt idx="24674">
                  <c:v>2.4315862655639999</c:v>
                </c:pt>
                <c:pt idx="24675">
                  <c:v>2.4316728115080002</c:v>
                </c:pt>
                <c:pt idx="24676">
                  <c:v>2.4317109584810002</c:v>
                </c:pt>
                <c:pt idx="24677">
                  <c:v>2.4317972660059999</c:v>
                </c:pt>
                <c:pt idx="24678">
                  <c:v>2.4318311214450001</c:v>
                </c:pt>
                <c:pt idx="24679">
                  <c:v>2.4318954944610001</c:v>
                </c:pt>
                <c:pt idx="24680">
                  <c:v>2.4320099353789999</c:v>
                </c:pt>
                <c:pt idx="24681">
                  <c:v>2.4323089122770001</c:v>
                </c:pt>
                <c:pt idx="24682">
                  <c:v>2.43239569664</c:v>
                </c:pt>
                <c:pt idx="24683">
                  <c:v>2.4324786663059998</c:v>
                </c:pt>
                <c:pt idx="24684">
                  <c:v>2.4325284957890001</c:v>
                </c:pt>
                <c:pt idx="24685">
                  <c:v>2.4325799942019999</c:v>
                </c:pt>
                <c:pt idx="24686">
                  <c:v>2.432624101639</c:v>
                </c:pt>
                <c:pt idx="24687">
                  <c:v>2.4326708316799999</c:v>
                </c:pt>
                <c:pt idx="24688">
                  <c:v>2.432718276978</c:v>
                </c:pt>
                <c:pt idx="24689">
                  <c:v>2.4327664375309999</c:v>
                </c:pt>
                <c:pt idx="24690">
                  <c:v>2.4328069686889999</c:v>
                </c:pt>
                <c:pt idx="24691">
                  <c:v>2.432850837708</c:v>
                </c:pt>
                <c:pt idx="24692">
                  <c:v>2.4328918457030002</c:v>
                </c:pt>
                <c:pt idx="24693">
                  <c:v>2.4329299926760002</c:v>
                </c:pt>
                <c:pt idx="24694">
                  <c:v>2.4329686164859998</c:v>
                </c:pt>
                <c:pt idx="24695">
                  <c:v>2.4330086708069998</c:v>
                </c:pt>
                <c:pt idx="24696">
                  <c:v>2.4330527782439999</c:v>
                </c:pt>
                <c:pt idx="24697">
                  <c:v>2.433100223541</c:v>
                </c:pt>
                <c:pt idx="24698">
                  <c:v>2.433156013489</c:v>
                </c:pt>
                <c:pt idx="24699">
                  <c:v>2.4335176944730001</c:v>
                </c:pt>
                <c:pt idx="24700">
                  <c:v>2.4336166381840001</c:v>
                </c:pt>
                <c:pt idx="24701">
                  <c:v>2.4336452484129998</c:v>
                </c:pt>
                <c:pt idx="24702">
                  <c:v>2.4337117671969999</c:v>
                </c:pt>
                <c:pt idx="24703">
                  <c:v>2.4337480068209998</c:v>
                </c:pt>
                <c:pt idx="24704">
                  <c:v>2.4338157176970001</c:v>
                </c:pt>
                <c:pt idx="24705">
                  <c:v>2.4338679313660001</c:v>
                </c:pt>
                <c:pt idx="24706">
                  <c:v>2.4339296817779998</c:v>
                </c:pt>
                <c:pt idx="24707">
                  <c:v>2.4339919090270001</c:v>
                </c:pt>
                <c:pt idx="24708">
                  <c:v>2.4340426921840002</c:v>
                </c:pt>
                <c:pt idx="24709">
                  <c:v>2.4341077804569999</c:v>
                </c:pt>
                <c:pt idx="24710">
                  <c:v>2.4341440200809998</c:v>
                </c:pt>
                <c:pt idx="24711">
                  <c:v>2.4342133998870001</c:v>
                </c:pt>
                <c:pt idx="24712">
                  <c:v>2.4343152046199998</c:v>
                </c:pt>
                <c:pt idx="24713">
                  <c:v>2.4345238208770001</c:v>
                </c:pt>
                <c:pt idx="24714">
                  <c:v>2.4345793724060001</c:v>
                </c:pt>
                <c:pt idx="24715">
                  <c:v>2.4346234798430002</c:v>
                </c:pt>
                <c:pt idx="24716">
                  <c:v>2.4346816539759999</c:v>
                </c:pt>
                <c:pt idx="24717">
                  <c:v>2.4348034858699998</c:v>
                </c:pt>
                <c:pt idx="24718">
                  <c:v>2.4351065158840002</c:v>
                </c:pt>
                <c:pt idx="24719">
                  <c:v>2.4352247715000002</c:v>
                </c:pt>
                <c:pt idx="24720">
                  <c:v>2.435309886932</c:v>
                </c:pt>
                <c:pt idx="24721">
                  <c:v>2.4353508949279998</c:v>
                </c:pt>
                <c:pt idx="24722">
                  <c:v>2.4353976249690001</c:v>
                </c:pt>
                <c:pt idx="24723">
                  <c:v>2.4354450702669999</c:v>
                </c:pt>
                <c:pt idx="24724">
                  <c:v>2.4355390071869998</c:v>
                </c:pt>
                <c:pt idx="24725">
                  <c:v>2.435853719711</c:v>
                </c:pt>
                <c:pt idx="24726">
                  <c:v>2.4359312057500002</c:v>
                </c:pt>
                <c:pt idx="24727">
                  <c:v>2.4360284805300001</c:v>
                </c:pt>
                <c:pt idx="24728">
                  <c:v>2.4361357688899998</c:v>
                </c:pt>
                <c:pt idx="24729">
                  <c:v>2.436178207397</c:v>
                </c:pt>
                <c:pt idx="24730">
                  <c:v>2.436244487762</c:v>
                </c:pt>
                <c:pt idx="24731">
                  <c:v>2.4362783432009998</c:v>
                </c:pt>
                <c:pt idx="24732">
                  <c:v>2.436352491379</c:v>
                </c:pt>
                <c:pt idx="24733">
                  <c:v>2.436378479004</c:v>
                </c:pt>
                <c:pt idx="24734">
                  <c:v>2.4364531040189998</c:v>
                </c:pt>
                <c:pt idx="24735">
                  <c:v>2.4365334510799999</c:v>
                </c:pt>
                <c:pt idx="24736">
                  <c:v>2.4366056919100001</c:v>
                </c:pt>
                <c:pt idx="24737">
                  <c:v>2.4367818832400001</c:v>
                </c:pt>
                <c:pt idx="24738">
                  <c:v>2.4368853569029998</c:v>
                </c:pt>
                <c:pt idx="24739">
                  <c:v>2.43692612648</c:v>
                </c:pt>
                <c:pt idx="24740">
                  <c:v>2.4369633197780001</c:v>
                </c:pt>
                <c:pt idx="24741">
                  <c:v>2.4370024204249998</c:v>
                </c:pt>
                <c:pt idx="24742">
                  <c:v>2.4370450973510001</c:v>
                </c:pt>
                <c:pt idx="24743">
                  <c:v>2.4371447563170001</c:v>
                </c:pt>
                <c:pt idx="24744">
                  <c:v>2.4372096061709998</c:v>
                </c:pt>
                <c:pt idx="24745">
                  <c:v>2.4372766017909999</c:v>
                </c:pt>
                <c:pt idx="24746">
                  <c:v>2.4373693466190001</c:v>
                </c:pt>
                <c:pt idx="24747">
                  <c:v>2.4374189376830002</c:v>
                </c:pt>
                <c:pt idx="24748">
                  <c:v>2.4375107288360001</c:v>
                </c:pt>
                <c:pt idx="24749">
                  <c:v>2.43759226799</c:v>
                </c:pt>
                <c:pt idx="24750">
                  <c:v>2.4376473426819998</c:v>
                </c:pt>
                <c:pt idx="24751">
                  <c:v>2.4377088546749999</c:v>
                </c:pt>
                <c:pt idx="24752">
                  <c:v>2.4378044605259999</c:v>
                </c:pt>
                <c:pt idx="24753">
                  <c:v>2.4378738403320002</c:v>
                </c:pt>
                <c:pt idx="24754">
                  <c:v>2.4379475116729998</c:v>
                </c:pt>
                <c:pt idx="24755">
                  <c:v>2.4380819797519999</c:v>
                </c:pt>
                <c:pt idx="24756">
                  <c:v>2.4381787776950001</c:v>
                </c:pt>
                <c:pt idx="24757">
                  <c:v>2.4382433891300002</c:v>
                </c:pt>
                <c:pt idx="24758">
                  <c:v>2.4382896423339999</c:v>
                </c:pt>
                <c:pt idx="24759">
                  <c:v>2.4383485317229998</c:v>
                </c:pt>
                <c:pt idx="24760">
                  <c:v>2.4384026527399998</c:v>
                </c:pt>
                <c:pt idx="24761">
                  <c:v>2.4384541511540001</c:v>
                </c:pt>
                <c:pt idx="24762">
                  <c:v>2.4385221004490001</c:v>
                </c:pt>
                <c:pt idx="24763">
                  <c:v>2.43856215477</c:v>
                </c:pt>
                <c:pt idx="24764">
                  <c:v>2.438640356064</c:v>
                </c:pt>
                <c:pt idx="24765">
                  <c:v>2.438671588898</c:v>
                </c:pt>
                <c:pt idx="24766">
                  <c:v>2.438769578934</c:v>
                </c:pt>
                <c:pt idx="24767">
                  <c:v>2.4389114379880001</c:v>
                </c:pt>
                <c:pt idx="24768">
                  <c:v>2.439083576202</c:v>
                </c:pt>
                <c:pt idx="24769">
                  <c:v>2.4391536712650002</c:v>
                </c:pt>
                <c:pt idx="24770">
                  <c:v>2.4392602443700002</c:v>
                </c:pt>
                <c:pt idx="24771">
                  <c:v>2.4393060207369999</c:v>
                </c:pt>
                <c:pt idx="24772">
                  <c:v>2.4393870830540001</c:v>
                </c:pt>
                <c:pt idx="24773">
                  <c:v>2.4394488334659998</c:v>
                </c:pt>
                <c:pt idx="24774">
                  <c:v>2.439499855042</c:v>
                </c:pt>
                <c:pt idx="24775">
                  <c:v>2.4397158622739998</c:v>
                </c:pt>
                <c:pt idx="24776">
                  <c:v>2.439964056015</c:v>
                </c:pt>
                <c:pt idx="24777">
                  <c:v>2.440056562424</c:v>
                </c:pt>
                <c:pt idx="24778">
                  <c:v>2.440152406693</c:v>
                </c:pt>
                <c:pt idx="24779">
                  <c:v>2.4405040740969999</c:v>
                </c:pt>
                <c:pt idx="24780">
                  <c:v>2.44065451622</c:v>
                </c:pt>
                <c:pt idx="24781">
                  <c:v>2.4407362937929999</c:v>
                </c:pt>
                <c:pt idx="24782">
                  <c:v>2.4408249855039998</c:v>
                </c:pt>
                <c:pt idx="24783">
                  <c:v>2.44091796875</c:v>
                </c:pt>
                <c:pt idx="24784">
                  <c:v>2.4409747123719998</c:v>
                </c:pt>
                <c:pt idx="24785">
                  <c:v>2.4410128593440001</c:v>
                </c:pt>
                <c:pt idx="24786">
                  <c:v>2.4410798549649999</c:v>
                </c:pt>
                <c:pt idx="24787">
                  <c:v>2.4411802291870002</c:v>
                </c:pt>
                <c:pt idx="24788">
                  <c:v>2.4412696361539998</c:v>
                </c:pt>
                <c:pt idx="24789">
                  <c:v>2.441375017166</c:v>
                </c:pt>
                <c:pt idx="24790">
                  <c:v>2.4417121410370002</c:v>
                </c:pt>
                <c:pt idx="24791">
                  <c:v>2.4420120716090001</c:v>
                </c:pt>
                <c:pt idx="24792">
                  <c:v>2.4422125816350002</c:v>
                </c:pt>
                <c:pt idx="24793">
                  <c:v>2.4422943592070001</c:v>
                </c:pt>
                <c:pt idx="24794">
                  <c:v>2.442396640778</c:v>
                </c:pt>
                <c:pt idx="24795">
                  <c:v>2.4425415992740001</c:v>
                </c:pt>
                <c:pt idx="24796">
                  <c:v>2.44274020195</c:v>
                </c:pt>
                <c:pt idx="24797">
                  <c:v>2.4428470134740001</c:v>
                </c:pt>
                <c:pt idx="24798">
                  <c:v>2.443019151688</c:v>
                </c:pt>
                <c:pt idx="24799">
                  <c:v>2.4432997703549999</c:v>
                </c:pt>
                <c:pt idx="24800">
                  <c:v>2.4433956146239999</c:v>
                </c:pt>
                <c:pt idx="24801">
                  <c:v>2.4434370994569998</c:v>
                </c:pt>
                <c:pt idx="24802">
                  <c:v>2.443498849869</c:v>
                </c:pt>
                <c:pt idx="24803">
                  <c:v>2.4435594081879999</c:v>
                </c:pt>
                <c:pt idx="24804">
                  <c:v>2.4436144828800002</c:v>
                </c:pt>
                <c:pt idx="24805">
                  <c:v>2.4436860084530001</c:v>
                </c:pt>
                <c:pt idx="24806">
                  <c:v>2.4437358379359999</c:v>
                </c:pt>
                <c:pt idx="24807">
                  <c:v>2.4438188076020002</c:v>
                </c:pt>
                <c:pt idx="24808">
                  <c:v>2.4438607692719998</c:v>
                </c:pt>
                <c:pt idx="24809">
                  <c:v>2.443943738937</c:v>
                </c:pt>
                <c:pt idx="24810">
                  <c:v>2.4439742565159999</c:v>
                </c:pt>
                <c:pt idx="24811">
                  <c:v>2.4440472126010002</c:v>
                </c:pt>
                <c:pt idx="24812">
                  <c:v>2.4441349506379999</c:v>
                </c:pt>
                <c:pt idx="24813">
                  <c:v>2.444370985031</c:v>
                </c:pt>
                <c:pt idx="24814">
                  <c:v>2.4444689750670001</c:v>
                </c:pt>
                <c:pt idx="24815">
                  <c:v>2.4445369243620001</c:v>
                </c:pt>
                <c:pt idx="24816">
                  <c:v>2.4445836544040001</c:v>
                </c:pt>
                <c:pt idx="24817">
                  <c:v>2.444633960724</c:v>
                </c:pt>
                <c:pt idx="24818">
                  <c:v>2.4446840286249998</c:v>
                </c:pt>
                <c:pt idx="24819">
                  <c:v>2.4447312355039998</c:v>
                </c:pt>
                <c:pt idx="24820">
                  <c:v>2.444771766663</c:v>
                </c:pt>
                <c:pt idx="24821">
                  <c:v>2.444808483124</c:v>
                </c:pt>
                <c:pt idx="24822">
                  <c:v>2.4448394775389999</c:v>
                </c:pt>
                <c:pt idx="24823">
                  <c:v>2.4448702335360002</c:v>
                </c:pt>
                <c:pt idx="24824">
                  <c:v>2.4449021816249998</c:v>
                </c:pt>
                <c:pt idx="24825">
                  <c:v>2.4449388980869999</c:v>
                </c:pt>
                <c:pt idx="24826">
                  <c:v>2.4449820518490002</c:v>
                </c:pt>
                <c:pt idx="24827">
                  <c:v>2.445028543472</c:v>
                </c:pt>
                <c:pt idx="24828">
                  <c:v>2.445103168488</c:v>
                </c:pt>
                <c:pt idx="24829">
                  <c:v>2.4451429843899999</c:v>
                </c:pt>
                <c:pt idx="24830">
                  <c:v>2.4451820850370001</c:v>
                </c:pt>
                <c:pt idx="24831">
                  <c:v>2.4452178478239999</c:v>
                </c:pt>
                <c:pt idx="24832">
                  <c:v>2.4452650547029999</c:v>
                </c:pt>
                <c:pt idx="24833">
                  <c:v>2.4453127384190001</c:v>
                </c:pt>
                <c:pt idx="24834">
                  <c:v>2.4456732273099999</c:v>
                </c:pt>
                <c:pt idx="24835">
                  <c:v>2.445771217346</c:v>
                </c:pt>
                <c:pt idx="24836">
                  <c:v>2.4458000659939998</c:v>
                </c:pt>
                <c:pt idx="24837">
                  <c:v>2.4458730220790001</c:v>
                </c:pt>
                <c:pt idx="24838">
                  <c:v>2.4459121227259999</c:v>
                </c:pt>
                <c:pt idx="24839">
                  <c:v>2.4459812641140002</c:v>
                </c:pt>
                <c:pt idx="24840">
                  <c:v>2.4460330009460001</c:v>
                </c:pt>
                <c:pt idx="24841">
                  <c:v>2.4460980892180002</c:v>
                </c:pt>
                <c:pt idx="24842">
                  <c:v>2.4461591243740002</c:v>
                </c:pt>
                <c:pt idx="24843">
                  <c:v>2.4462051391599999</c:v>
                </c:pt>
                <c:pt idx="24844">
                  <c:v>2.4462757110600002</c:v>
                </c:pt>
                <c:pt idx="24845">
                  <c:v>2.4463105201720001</c:v>
                </c:pt>
                <c:pt idx="24846">
                  <c:v>2.4463875293730002</c:v>
                </c:pt>
                <c:pt idx="24847">
                  <c:v>2.4464886188510002</c:v>
                </c:pt>
                <c:pt idx="24848">
                  <c:v>2.4465770721440001</c:v>
                </c:pt>
                <c:pt idx="24849">
                  <c:v>2.4467587471010002</c:v>
                </c:pt>
                <c:pt idx="24850">
                  <c:v>2.4470760822300002</c:v>
                </c:pt>
                <c:pt idx="24851">
                  <c:v>2.4473292827609998</c:v>
                </c:pt>
                <c:pt idx="24852">
                  <c:v>2.447431325912</c:v>
                </c:pt>
                <c:pt idx="24853">
                  <c:v>2.4475140571590002</c:v>
                </c:pt>
                <c:pt idx="24854">
                  <c:v>2.4475765228270001</c:v>
                </c:pt>
                <c:pt idx="24855">
                  <c:v>2.4476814270020002</c:v>
                </c:pt>
                <c:pt idx="24856">
                  <c:v>2.4477286338809998</c:v>
                </c:pt>
                <c:pt idx="24857">
                  <c:v>2.4478127956389999</c:v>
                </c:pt>
                <c:pt idx="24858">
                  <c:v>2.4478645324710002</c:v>
                </c:pt>
                <c:pt idx="24859">
                  <c:v>2.4479148387910001</c:v>
                </c:pt>
                <c:pt idx="24860">
                  <c:v>2.4480230808260002</c:v>
                </c:pt>
                <c:pt idx="24861">
                  <c:v>2.4482607841489998</c:v>
                </c:pt>
                <c:pt idx="24862">
                  <c:v>2.4483444690699998</c:v>
                </c:pt>
                <c:pt idx="24863">
                  <c:v>2.4484307765960001</c:v>
                </c:pt>
                <c:pt idx="24864">
                  <c:v>2.4485292434689998</c:v>
                </c:pt>
                <c:pt idx="24865">
                  <c:v>2.4485707283020002</c:v>
                </c:pt>
                <c:pt idx="24866">
                  <c:v>2.4486348629000001</c:v>
                </c:pt>
                <c:pt idx="24867">
                  <c:v>2.4486832618709999</c:v>
                </c:pt>
                <c:pt idx="24868">
                  <c:v>2.4487369060519999</c:v>
                </c:pt>
                <c:pt idx="24869">
                  <c:v>2.4487991333010002</c:v>
                </c:pt>
                <c:pt idx="24870">
                  <c:v>2.448843717575</c:v>
                </c:pt>
                <c:pt idx="24871">
                  <c:v>2.4489054679870002</c:v>
                </c:pt>
                <c:pt idx="24872">
                  <c:v>2.449000835419</c:v>
                </c:pt>
                <c:pt idx="24873">
                  <c:v>2.4492108821869998</c:v>
                </c:pt>
                <c:pt idx="24874">
                  <c:v>2.4492702484129998</c:v>
                </c:pt>
                <c:pt idx="24875">
                  <c:v>2.4493241310120002</c:v>
                </c:pt>
                <c:pt idx="24876">
                  <c:v>2.4493746757510002</c:v>
                </c:pt>
                <c:pt idx="24877">
                  <c:v>2.4494242668149999</c:v>
                </c:pt>
                <c:pt idx="24878">
                  <c:v>2.4494771957400001</c:v>
                </c:pt>
                <c:pt idx="24879">
                  <c:v>2.4495337009429998</c:v>
                </c:pt>
                <c:pt idx="24880">
                  <c:v>2.449611186981</c:v>
                </c:pt>
                <c:pt idx="24881">
                  <c:v>2.4497048854829999</c:v>
                </c:pt>
                <c:pt idx="24882">
                  <c:v>2.4498069286350002</c:v>
                </c:pt>
                <c:pt idx="24883">
                  <c:v>2.4498741626739999</c:v>
                </c:pt>
                <c:pt idx="24884">
                  <c:v>2.4499320983890001</c:v>
                </c:pt>
                <c:pt idx="24885">
                  <c:v>2.449985980988</c:v>
                </c:pt>
                <c:pt idx="24886">
                  <c:v>2.4500412940979999</c:v>
                </c:pt>
                <c:pt idx="24887">
                  <c:v>2.4500987529749998</c:v>
                </c:pt>
                <c:pt idx="24888">
                  <c:v>2.4502170085909998</c:v>
                </c:pt>
                <c:pt idx="24889">
                  <c:v>2.4505171775819998</c:v>
                </c:pt>
                <c:pt idx="24890">
                  <c:v>2.4506020545960001</c:v>
                </c:pt>
                <c:pt idx="24891">
                  <c:v>2.4506497383119998</c:v>
                </c:pt>
                <c:pt idx="24892">
                  <c:v>2.4507517814640001</c:v>
                </c:pt>
                <c:pt idx="24893">
                  <c:v>2.4507842063899998</c:v>
                </c:pt>
                <c:pt idx="24894">
                  <c:v>2.450849294662</c:v>
                </c:pt>
                <c:pt idx="24895">
                  <c:v>2.4508748054499998</c:v>
                </c:pt>
                <c:pt idx="24896">
                  <c:v>2.4509460926059998</c:v>
                </c:pt>
                <c:pt idx="24897">
                  <c:v>2.4510414600370001</c:v>
                </c:pt>
                <c:pt idx="24898">
                  <c:v>2.4511287212370001</c:v>
                </c:pt>
                <c:pt idx="24899">
                  <c:v>2.4512498378749998</c:v>
                </c:pt>
                <c:pt idx="24900">
                  <c:v>2.4514448642729998</c:v>
                </c:pt>
                <c:pt idx="24901">
                  <c:v>2.4515116214749999</c:v>
                </c:pt>
                <c:pt idx="24902">
                  <c:v>2.4517397880549998</c:v>
                </c:pt>
                <c:pt idx="24903">
                  <c:v>2.4518249034880002</c:v>
                </c:pt>
                <c:pt idx="24904">
                  <c:v>2.4519047737120001</c:v>
                </c:pt>
                <c:pt idx="24905">
                  <c:v>2.45214509964</c:v>
                </c:pt>
                <c:pt idx="24906">
                  <c:v>2.4523675441739998</c:v>
                </c:pt>
                <c:pt idx="24907">
                  <c:v>2.4527049064640001</c:v>
                </c:pt>
                <c:pt idx="24908">
                  <c:v>2.4527740478519999</c:v>
                </c:pt>
                <c:pt idx="24909">
                  <c:v>2.4528419971469999</c:v>
                </c:pt>
                <c:pt idx="24910">
                  <c:v>2.4528856277469999</c:v>
                </c:pt>
                <c:pt idx="24911">
                  <c:v>2.452980279922</c:v>
                </c:pt>
                <c:pt idx="24912">
                  <c:v>2.4530313014980001</c:v>
                </c:pt>
                <c:pt idx="24913">
                  <c:v>2.4530766010280001</c:v>
                </c:pt>
                <c:pt idx="24914">
                  <c:v>2.4531192779539999</c:v>
                </c:pt>
                <c:pt idx="24915">
                  <c:v>2.453161478043</c:v>
                </c:pt>
                <c:pt idx="24916">
                  <c:v>2.4532058238980001</c:v>
                </c:pt>
                <c:pt idx="24917">
                  <c:v>2.4532413482669999</c:v>
                </c:pt>
                <c:pt idx="24918">
                  <c:v>2.453285694122</c:v>
                </c:pt>
                <c:pt idx="24919">
                  <c:v>2.4533329010010001</c:v>
                </c:pt>
                <c:pt idx="24920">
                  <c:v>2.453379631042</c:v>
                </c:pt>
                <c:pt idx="24921">
                  <c:v>2.4534256458280002</c:v>
                </c:pt>
                <c:pt idx="24922">
                  <c:v>2.4534780979159998</c:v>
                </c:pt>
                <c:pt idx="24923">
                  <c:v>2.4535269737240002</c:v>
                </c:pt>
                <c:pt idx="24924">
                  <c:v>2.4537382125849998</c:v>
                </c:pt>
                <c:pt idx="24925">
                  <c:v>2.4537820816039999</c:v>
                </c:pt>
                <c:pt idx="24926">
                  <c:v>2.4538393020629998</c:v>
                </c:pt>
                <c:pt idx="24927">
                  <c:v>2.4538829326629998</c:v>
                </c:pt>
                <c:pt idx="24928">
                  <c:v>2.4539573192600002</c:v>
                </c:pt>
                <c:pt idx="24929">
                  <c:v>2.4539928436279999</c:v>
                </c:pt>
                <c:pt idx="24930">
                  <c:v>2.4540767669679999</c:v>
                </c:pt>
                <c:pt idx="24931">
                  <c:v>2.4541199207309998</c:v>
                </c:pt>
                <c:pt idx="24932">
                  <c:v>2.454206228256</c:v>
                </c:pt>
                <c:pt idx="24933">
                  <c:v>2.4542484283450001</c:v>
                </c:pt>
                <c:pt idx="24934">
                  <c:v>2.4543268680570001</c:v>
                </c:pt>
                <c:pt idx="24935">
                  <c:v>2.4543709754940002</c:v>
                </c:pt>
                <c:pt idx="24936">
                  <c:v>2.4544374942779998</c:v>
                </c:pt>
                <c:pt idx="24937">
                  <c:v>2.4544839859010001</c:v>
                </c:pt>
                <c:pt idx="24938">
                  <c:v>2.454530715942</c:v>
                </c:pt>
                <c:pt idx="24939">
                  <c:v>2.4545874595639998</c:v>
                </c:pt>
                <c:pt idx="24940">
                  <c:v>2.45467877388</c:v>
                </c:pt>
                <c:pt idx="24941">
                  <c:v>2.4549865722659998</c:v>
                </c:pt>
                <c:pt idx="24942">
                  <c:v>2.4551386833189999</c:v>
                </c:pt>
                <c:pt idx="24943">
                  <c:v>2.4552006721500002</c:v>
                </c:pt>
                <c:pt idx="24944">
                  <c:v>2.4553060531619999</c:v>
                </c:pt>
                <c:pt idx="24945">
                  <c:v>2.4553749561310001</c:v>
                </c:pt>
                <c:pt idx="24946">
                  <c:v>2.4554309844970001</c:v>
                </c:pt>
                <c:pt idx="24947">
                  <c:v>2.4554982185359999</c:v>
                </c:pt>
                <c:pt idx="24948">
                  <c:v>2.4556021690369998</c:v>
                </c:pt>
                <c:pt idx="24949">
                  <c:v>2.4556539058690001</c:v>
                </c:pt>
                <c:pt idx="24950">
                  <c:v>2.4557187557220002</c:v>
                </c:pt>
                <c:pt idx="24951">
                  <c:v>2.4557759761810001</c:v>
                </c:pt>
                <c:pt idx="24952">
                  <c:v>2.4558320045470001</c:v>
                </c:pt>
                <c:pt idx="24953">
                  <c:v>2.4558963775630001</c:v>
                </c:pt>
                <c:pt idx="24954">
                  <c:v>2.4560019969939999</c:v>
                </c:pt>
                <c:pt idx="24955">
                  <c:v>2.4560501575470002</c:v>
                </c:pt>
                <c:pt idx="24956">
                  <c:v>2.4563474655149999</c:v>
                </c:pt>
                <c:pt idx="24957">
                  <c:v>2.456514835358</c:v>
                </c:pt>
                <c:pt idx="24958">
                  <c:v>2.456600427628</c:v>
                </c:pt>
                <c:pt idx="24959">
                  <c:v>2.4566864967350002</c:v>
                </c:pt>
                <c:pt idx="24960">
                  <c:v>2.456734657288</c:v>
                </c:pt>
                <c:pt idx="24961">
                  <c:v>2.4567930698390001</c:v>
                </c:pt>
                <c:pt idx="24962">
                  <c:v>2.4568319320679999</c:v>
                </c:pt>
                <c:pt idx="24963">
                  <c:v>2.456928253174</c:v>
                </c:pt>
                <c:pt idx="24964">
                  <c:v>2.4570269584659998</c:v>
                </c:pt>
                <c:pt idx="24965">
                  <c:v>2.4571225643160002</c:v>
                </c:pt>
                <c:pt idx="24966">
                  <c:v>2.4574561119079998</c:v>
                </c:pt>
                <c:pt idx="24967">
                  <c:v>2.457526445389</c:v>
                </c:pt>
                <c:pt idx="24968">
                  <c:v>2.4576261043550001</c:v>
                </c:pt>
                <c:pt idx="24969">
                  <c:v>2.4578380584719999</c:v>
                </c:pt>
                <c:pt idx="24970">
                  <c:v>2.4581429958340002</c:v>
                </c:pt>
                <c:pt idx="24971">
                  <c:v>2.458250284195</c:v>
                </c:pt>
                <c:pt idx="24972">
                  <c:v>2.4585967063899998</c:v>
                </c:pt>
                <c:pt idx="24973">
                  <c:v>2.458815336227</c:v>
                </c:pt>
                <c:pt idx="24974">
                  <c:v>2.4589004516599999</c:v>
                </c:pt>
                <c:pt idx="24975">
                  <c:v>2.4589812755580001</c:v>
                </c:pt>
                <c:pt idx="24976">
                  <c:v>2.4590249061580001</c:v>
                </c:pt>
                <c:pt idx="24977">
                  <c:v>2.4590756893160002</c:v>
                </c:pt>
                <c:pt idx="24978">
                  <c:v>2.4591319560999998</c:v>
                </c:pt>
                <c:pt idx="24979">
                  <c:v>2.4591722488399999</c:v>
                </c:pt>
                <c:pt idx="24980">
                  <c:v>2.459240674973</c:v>
                </c:pt>
                <c:pt idx="24981">
                  <c:v>2.459275245667</c:v>
                </c:pt>
                <c:pt idx="24982">
                  <c:v>2.4593508243560001</c:v>
                </c:pt>
                <c:pt idx="24983">
                  <c:v>2.4593791961670002</c:v>
                </c:pt>
                <c:pt idx="24984">
                  <c:v>2.4594776630399999</c:v>
                </c:pt>
                <c:pt idx="24985">
                  <c:v>2.4598417282099998</c:v>
                </c:pt>
                <c:pt idx="24986">
                  <c:v>2.4601724147800001</c:v>
                </c:pt>
                <c:pt idx="24987">
                  <c:v>2.4603145122529999</c:v>
                </c:pt>
                <c:pt idx="24988">
                  <c:v>2.4604551792140001</c:v>
                </c:pt>
                <c:pt idx="24989">
                  <c:v>2.4607763290409999</c:v>
                </c:pt>
                <c:pt idx="24990">
                  <c:v>2.4609837532040002</c:v>
                </c:pt>
                <c:pt idx="24991">
                  <c:v>2.4610302448270001</c:v>
                </c:pt>
                <c:pt idx="24992">
                  <c:v>2.4610953330990002</c:v>
                </c:pt>
                <c:pt idx="24993">
                  <c:v>2.461145162582</c:v>
                </c:pt>
                <c:pt idx="24994">
                  <c:v>2.461195707321</c:v>
                </c:pt>
                <c:pt idx="24995">
                  <c:v>2.461244344711</c:v>
                </c:pt>
                <c:pt idx="24996">
                  <c:v>2.461286306381</c:v>
                </c:pt>
                <c:pt idx="24997">
                  <c:v>2.4613327980039998</c:v>
                </c:pt>
                <c:pt idx="24998">
                  <c:v>2.4613726139069998</c:v>
                </c:pt>
                <c:pt idx="24999">
                  <c:v>2.4614095687869999</c:v>
                </c:pt>
                <c:pt idx="25000">
                  <c:v>2.4614465236659999</c:v>
                </c:pt>
                <c:pt idx="25001">
                  <c:v>2.461485147476</c:v>
                </c:pt>
                <c:pt idx="25002">
                  <c:v>2.4615247249599999</c:v>
                </c:pt>
                <c:pt idx="25003">
                  <c:v>2.4615683555599999</c:v>
                </c:pt>
                <c:pt idx="25004">
                  <c:v>2.4616148471830002</c:v>
                </c:pt>
                <c:pt idx="25005">
                  <c:v>2.4616615772250001</c:v>
                </c:pt>
                <c:pt idx="25006">
                  <c:v>2.4617102146150001</c:v>
                </c:pt>
                <c:pt idx="25007">
                  <c:v>2.4617552757259999</c:v>
                </c:pt>
                <c:pt idx="25008">
                  <c:v>2.4618048667910002</c:v>
                </c:pt>
                <c:pt idx="25009">
                  <c:v>2.4618511199949999</c:v>
                </c:pt>
                <c:pt idx="25010">
                  <c:v>2.462011814117</c:v>
                </c:pt>
                <c:pt idx="25011">
                  <c:v>2.462111473083</c:v>
                </c:pt>
                <c:pt idx="25012">
                  <c:v>2.4621727466580001</c:v>
                </c:pt>
                <c:pt idx="25013">
                  <c:v>2.462231636047</c:v>
                </c:pt>
                <c:pt idx="25014">
                  <c:v>2.4622957706449999</c:v>
                </c:pt>
                <c:pt idx="25015">
                  <c:v>2.4623644351960001</c:v>
                </c:pt>
                <c:pt idx="25016">
                  <c:v>2.462416172028</c:v>
                </c:pt>
                <c:pt idx="25017">
                  <c:v>2.4624924659729999</c:v>
                </c:pt>
                <c:pt idx="25018">
                  <c:v>2.462540388107</c:v>
                </c:pt>
                <c:pt idx="25019">
                  <c:v>2.4626195430759998</c:v>
                </c:pt>
                <c:pt idx="25020">
                  <c:v>2.462660312653</c:v>
                </c:pt>
                <c:pt idx="25021">
                  <c:v>2.4627394676210002</c:v>
                </c:pt>
                <c:pt idx="25022">
                  <c:v>2.4627728462220002</c:v>
                </c:pt>
                <c:pt idx="25023">
                  <c:v>2.4628658294679999</c:v>
                </c:pt>
                <c:pt idx="25024">
                  <c:v>2.462996721268</c:v>
                </c:pt>
                <c:pt idx="25025">
                  <c:v>2.4631965160370002</c:v>
                </c:pt>
                <c:pt idx="25026">
                  <c:v>2.463340759277</c:v>
                </c:pt>
                <c:pt idx="25027">
                  <c:v>2.46342587471</c:v>
                </c:pt>
                <c:pt idx="25028">
                  <c:v>2.4634954929349999</c:v>
                </c:pt>
                <c:pt idx="25029">
                  <c:v>2.4636025428770001</c:v>
                </c:pt>
                <c:pt idx="25030">
                  <c:v>2.4637928009030001</c:v>
                </c:pt>
                <c:pt idx="25031">
                  <c:v>2.4638614654539999</c:v>
                </c:pt>
                <c:pt idx="25032">
                  <c:v>2.463943719864</c:v>
                </c:pt>
                <c:pt idx="25033">
                  <c:v>2.4640221595759999</c:v>
                </c:pt>
                <c:pt idx="25034">
                  <c:v>2.4640777111049998</c:v>
                </c:pt>
                <c:pt idx="25035">
                  <c:v>2.4641227722169998</c:v>
                </c:pt>
                <c:pt idx="25036">
                  <c:v>2.4641697406769998</c:v>
                </c:pt>
                <c:pt idx="25037">
                  <c:v>2.4642164707180001</c:v>
                </c:pt>
                <c:pt idx="25038">
                  <c:v>2.46426486969</c:v>
                </c:pt>
                <c:pt idx="25039">
                  <c:v>2.4643166065219999</c:v>
                </c:pt>
                <c:pt idx="25040">
                  <c:v>2.4643669128419998</c:v>
                </c:pt>
                <c:pt idx="25041">
                  <c:v>2.4644207954409998</c:v>
                </c:pt>
                <c:pt idx="25042">
                  <c:v>2.4644708633420001</c:v>
                </c:pt>
                <c:pt idx="25043">
                  <c:v>2.4646196365359998</c:v>
                </c:pt>
                <c:pt idx="25044">
                  <c:v>2.4647054672239999</c:v>
                </c:pt>
                <c:pt idx="25045">
                  <c:v>2.464728593826</c:v>
                </c:pt>
                <c:pt idx="25046">
                  <c:v>2.46480178833</c:v>
                </c:pt>
                <c:pt idx="25047">
                  <c:v>2.4648292064669999</c:v>
                </c:pt>
                <c:pt idx="25048">
                  <c:v>2.4649093151089998</c:v>
                </c:pt>
                <c:pt idx="25049">
                  <c:v>2.4649477004999998</c:v>
                </c:pt>
                <c:pt idx="25050">
                  <c:v>2.4650230407709999</c:v>
                </c:pt>
                <c:pt idx="25051">
                  <c:v>2.4650785922999998</c:v>
                </c:pt>
                <c:pt idx="25052">
                  <c:v>2.4651474952700001</c:v>
                </c:pt>
                <c:pt idx="25053">
                  <c:v>2.4652128219599998</c:v>
                </c:pt>
                <c:pt idx="25054">
                  <c:v>2.465264081955</c:v>
                </c:pt>
                <c:pt idx="25055">
                  <c:v>2.4653329849240002</c:v>
                </c:pt>
                <c:pt idx="25056">
                  <c:v>2.4653742313390001</c:v>
                </c:pt>
                <c:pt idx="25057">
                  <c:v>2.465450525284</c:v>
                </c:pt>
                <c:pt idx="25058">
                  <c:v>2.4654762744899998</c:v>
                </c:pt>
                <c:pt idx="25059">
                  <c:v>2.465750694275</c:v>
                </c:pt>
                <c:pt idx="25060">
                  <c:v>2.4658019542690002</c:v>
                </c:pt>
                <c:pt idx="25061">
                  <c:v>2.4658687114719999</c:v>
                </c:pt>
                <c:pt idx="25062">
                  <c:v>2.4659764766690002</c:v>
                </c:pt>
                <c:pt idx="25063">
                  <c:v>2.4660723209380002</c:v>
                </c:pt>
                <c:pt idx="25064">
                  <c:v>2.4661519527440001</c:v>
                </c:pt>
                <c:pt idx="25065">
                  <c:v>2.4661951065059999</c:v>
                </c:pt>
                <c:pt idx="25066">
                  <c:v>2.4662377834320002</c:v>
                </c:pt>
                <c:pt idx="25067">
                  <c:v>2.4662849903109998</c:v>
                </c:pt>
                <c:pt idx="25068">
                  <c:v>2.4663269519809998</c:v>
                </c:pt>
                <c:pt idx="25069">
                  <c:v>2.4663720130920002</c:v>
                </c:pt>
                <c:pt idx="25070">
                  <c:v>2.466417074203</c:v>
                </c:pt>
                <c:pt idx="25071">
                  <c:v>2.4664561748499998</c:v>
                </c:pt>
                <c:pt idx="25072">
                  <c:v>2.4664957523350002</c:v>
                </c:pt>
                <c:pt idx="25073">
                  <c:v>2.4665319919590001</c:v>
                </c:pt>
                <c:pt idx="25074">
                  <c:v>2.4665641784669998</c:v>
                </c:pt>
                <c:pt idx="25075">
                  <c:v>2.4665968418120001</c:v>
                </c:pt>
                <c:pt idx="25076">
                  <c:v>2.466639995575</c:v>
                </c:pt>
                <c:pt idx="25077">
                  <c:v>2.4666824340820002</c:v>
                </c:pt>
                <c:pt idx="25078">
                  <c:v>2.4667344093320001</c:v>
                </c:pt>
                <c:pt idx="25079">
                  <c:v>2.4667887687680001</c:v>
                </c:pt>
                <c:pt idx="25080">
                  <c:v>2.466854333878</c:v>
                </c:pt>
                <c:pt idx="25081">
                  <c:v>2.467081069946</c:v>
                </c:pt>
                <c:pt idx="25082">
                  <c:v>2.4671504497529999</c:v>
                </c:pt>
                <c:pt idx="25083">
                  <c:v>2.4671993255619999</c:v>
                </c:pt>
                <c:pt idx="25084">
                  <c:v>2.4672656059269999</c:v>
                </c:pt>
                <c:pt idx="25085">
                  <c:v>2.4673292636870001</c:v>
                </c:pt>
                <c:pt idx="25086">
                  <c:v>2.467387914658</c:v>
                </c:pt>
                <c:pt idx="25087">
                  <c:v>2.4674673080440002</c:v>
                </c:pt>
                <c:pt idx="25088">
                  <c:v>2.4675173759460001</c:v>
                </c:pt>
                <c:pt idx="25089">
                  <c:v>2.4676055908199999</c:v>
                </c:pt>
                <c:pt idx="25090">
                  <c:v>2.4676430225370001</c:v>
                </c:pt>
                <c:pt idx="25091">
                  <c:v>2.4677238464359998</c:v>
                </c:pt>
                <c:pt idx="25092">
                  <c:v>2.467756271362</c:v>
                </c:pt>
                <c:pt idx="25093">
                  <c:v>2.4678280353550002</c:v>
                </c:pt>
                <c:pt idx="25094">
                  <c:v>2.4679195880889999</c:v>
                </c:pt>
                <c:pt idx="25095">
                  <c:v>2.4682314395899998</c:v>
                </c:pt>
                <c:pt idx="25096">
                  <c:v>2.4682962894439999</c:v>
                </c:pt>
                <c:pt idx="25097">
                  <c:v>2.4684092998499998</c:v>
                </c:pt>
                <c:pt idx="25098">
                  <c:v>2.4685363769530002</c:v>
                </c:pt>
                <c:pt idx="25099">
                  <c:v>2.4686403274540001</c:v>
                </c:pt>
                <c:pt idx="25100">
                  <c:v>2.4687461853029999</c:v>
                </c:pt>
                <c:pt idx="25101">
                  <c:v>2.468833684921</c:v>
                </c:pt>
                <c:pt idx="25102">
                  <c:v>2.4689548015590002</c:v>
                </c:pt>
                <c:pt idx="25103">
                  <c:v>2.4690186977390001</c:v>
                </c:pt>
                <c:pt idx="25104">
                  <c:v>2.4692282676700001</c:v>
                </c:pt>
                <c:pt idx="25105">
                  <c:v>2.4695422649380001</c:v>
                </c:pt>
                <c:pt idx="25106">
                  <c:v>2.4696269035339999</c:v>
                </c:pt>
                <c:pt idx="25107">
                  <c:v>2.469709157944</c:v>
                </c:pt>
                <c:pt idx="25108">
                  <c:v>2.4698040485380002</c:v>
                </c:pt>
                <c:pt idx="25109">
                  <c:v>2.4699006080629999</c:v>
                </c:pt>
                <c:pt idx="25110">
                  <c:v>2.4699883461000001</c:v>
                </c:pt>
                <c:pt idx="25111">
                  <c:v>2.4700837135309999</c:v>
                </c:pt>
                <c:pt idx="25112">
                  <c:v>2.4701731204990001</c:v>
                </c:pt>
                <c:pt idx="25113">
                  <c:v>2.470251560211</c:v>
                </c:pt>
                <c:pt idx="25114">
                  <c:v>2.4703330993649999</c:v>
                </c:pt>
                <c:pt idx="25115">
                  <c:v>2.470607280731</c:v>
                </c:pt>
                <c:pt idx="25116">
                  <c:v>2.4706583023070001</c:v>
                </c:pt>
                <c:pt idx="25117">
                  <c:v>2.4707078933719999</c:v>
                </c:pt>
                <c:pt idx="25118">
                  <c:v>2.4707603454589999</c:v>
                </c:pt>
                <c:pt idx="25119">
                  <c:v>2.4708118438720001</c:v>
                </c:pt>
                <c:pt idx="25120">
                  <c:v>2.4709084033969999</c:v>
                </c:pt>
                <c:pt idx="25121">
                  <c:v>2.4709894657140001</c:v>
                </c:pt>
                <c:pt idx="25122">
                  <c:v>2.4710550308229999</c:v>
                </c:pt>
                <c:pt idx="25123">
                  <c:v>2.4711060523990001</c:v>
                </c:pt>
                <c:pt idx="25124">
                  <c:v>2.4712064266199998</c:v>
                </c:pt>
                <c:pt idx="25125">
                  <c:v>2.4712994098659999</c:v>
                </c:pt>
                <c:pt idx="25126">
                  <c:v>2.4714000225069999</c:v>
                </c:pt>
                <c:pt idx="25127">
                  <c:v>2.4714601039890001</c:v>
                </c:pt>
                <c:pt idx="25128">
                  <c:v>2.4715154170989999</c:v>
                </c:pt>
                <c:pt idx="25129">
                  <c:v>2.4716107845309998</c:v>
                </c:pt>
                <c:pt idx="25130">
                  <c:v>2.4718623161319999</c:v>
                </c:pt>
                <c:pt idx="25131">
                  <c:v>2.4719631671909998</c:v>
                </c:pt>
                <c:pt idx="25132">
                  <c:v>2.4720449447630002</c:v>
                </c:pt>
                <c:pt idx="25133">
                  <c:v>2.472131252289</c:v>
                </c:pt>
                <c:pt idx="25134">
                  <c:v>2.4722292423250001</c:v>
                </c:pt>
                <c:pt idx="25135">
                  <c:v>2.4723200798030001</c:v>
                </c:pt>
                <c:pt idx="25136">
                  <c:v>2.4724044799799998</c:v>
                </c:pt>
                <c:pt idx="25137">
                  <c:v>2.4725196361539998</c:v>
                </c:pt>
                <c:pt idx="25138">
                  <c:v>2.4729115962980002</c:v>
                </c:pt>
                <c:pt idx="25139">
                  <c:v>2.472994804382</c:v>
                </c:pt>
                <c:pt idx="25140">
                  <c:v>2.4731135368350001</c:v>
                </c:pt>
                <c:pt idx="25141">
                  <c:v>2.4731764793400002</c:v>
                </c:pt>
                <c:pt idx="25142">
                  <c:v>2.4732797145840002</c:v>
                </c:pt>
                <c:pt idx="25143">
                  <c:v>2.473358869553</c:v>
                </c:pt>
                <c:pt idx="25144">
                  <c:v>2.4734296798709998</c:v>
                </c:pt>
                <c:pt idx="25145">
                  <c:v>2.4735286235810001</c:v>
                </c:pt>
                <c:pt idx="25146">
                  <c:v>2.4735784530639999</c:v>
                </c:pt>
                <c:pt idx="25147">
                  <c:v>2.4736216068269998</c:v>
                </c:pt>
                <c:pt idx="25148">
                  <c:v>2.4736654758449999</c:v>
                </c:pt>
                <c:pt idx="25149">
                  <c:v>2.4737157821659999</c:v>
                </c:pt>
                <c:pt idx="25150">
                  <c:v>2.4737622737880001</c:v>
                </c:pt>
                <c:pt idx="25151">
                  <c:v>2.4738137722019999</c:v>
                </c:pt>
                <c:pt idx="25152">
                  <c:v>2.4738686084750001</c:v>
                </c:pt>
                <c:pt idx="25153">
                  <c:v>2.4739494323729998</c:v>
                </c:pt>
                <c:pt idx="25154">
                  <c:v>2.4740300178529999</c:v>
                </c:pt>
                <c:pt idx="25155">
                  <c:v>2.4740872383119998</c:v>
                </c:pt>
                <c:pt idx="25156">
                  <c:v>2.4743046760560001</c:v>
                </c:pt>
                <c:pt idx="25157">
                  <c:v>2.4743978977199999</c:v>
                </c:pt>
                <c:pt idx="25158">
                  <c:v>2.4744312763209999</c:v>
                </c:pt>
                <c:pt idx="25159">
                  <c:v>2.4745054245000002</c:v>
                </c:pt>
                <c:pt idx="25160">
                  <c:v>2.4745368957520002</c:v>
                </c:pt>
                <c:pt idx="25161">
                  <c:v>2.4746210575099998</c:v>
                </c:pt>
                <c:pt idx="25162">
                  <c:v>2.474661588669</c:v>
                </c:pt>
                <c:pt idx="25163">
                  <c:v>2.4747459888460002</c:v>
                </c:pt>
                <c:pt idx="25164">
                  <c:v>2.4747989177699998</c:v>
                </c:pt>
                <c:pt idx="25165">
                  <c:v>2.4748756885529999</c:v>
                </c:pt>
                <c:pt idx="25166">
                  <c:v>2.4749410152440001</c:v>
                </c:pt>
                <c:pt idx="25167">
                  <c:v>2.4750077724459998</c:v>
                </c:pt>
                <c:pt idx="25168">
                  <c:v>2.4750797748569999</c:v>
                </c:pt>
                <c:pt idx="25169">
                  <c:v>2.4751284122469999</c:v>
                </c:pt>
                <c:pt idx="25170">
                  <c:v>2.475205898285</c:v>
                </c:pt>
                <c:pt idx="25171">
                  <c:v>2.4752397537230002</c:v>
                </c:pt>
                <c:pt idx="25172">
                  <c:v>2.4753150939939998</c:v>
                </c:pt>
                <c:pt idx="25173">
                  <c:v>2.4754035472870002</c:v>
                </c:pt>
                <c:pt idx="25174">
                  <c:v>2.4757077693939999</c:v>
                </c:pt>
                <c:pt idx="25175">
                  <c:v>2.4758052825929999</c:v>
                </c:pt>
                <c:pt idx="25176">
                  <c:v>2.475870132446</c:v>
                </c:pt>
                <c:pt idx="25177">
                  <c:v>2.4759230613710002</c:v>
                </c:pt>
                <c:pt idx="25178">
                  <c:v>2.4759745597839999</c:v>
                </c:pt>
                <c:pt idx="25179">
                  <c:v>2.476025342941</c:v>
                </c:pt>
                <c:pt idx="25180">
                  <c:v>2.476068973541</c:v>
                </c:pt>
                <c:pt idx="25181">
                  <c:v>2.476112365723</c:v>
                </c:pt>
                <c:pt idx="25182">
                  <c:v>2.4761536121369998</c:v>
                </c:pt>
                <c:pt idx="25183">
                  <c:v>2.476191282272</c:v>
                </c:pt>
                <c:pt idx="25184">
                  <c:v>2.4762275218959999</c:v>
                </c:pt>
                <c:pt idx="25185">
                  <c:v>2.4762728214259999</c:v>
                </c:pt>
                <c:pt idx="25186">
                  <c:v>2.4763209819790002</c:v>
                </c:pt>
                <c:pt idx="25187">
                  <c:v>2.4763710498810001</c:v>
                </c:pt>
                <c:pt idx="25188">
                  <c:v>2.4764249324800001</c:v>
                </c:pt>
                <c:pt idx="25189">
                  <c:v>2.476485967636</c:v>
                </c:pt>
                <c:pt idx="25190">
                  <c:v>2.476592302322</c:v>
                </c:pt>
                <c:pt idx="25191">
                  <c:v>2.4768865108489999</c:v>
                </c:pt>
                <c:pt idx="25192">
                  <c:v>2.4770121574399999</c:v>
                </c:pt>
                <c:pt idx="25193">
                  <c:v>2.4771056175230002</c:v>
                </c:pt>
                <c:pt idx="25194">
                  <c:v>2.4771952629089999</c:v>
                </c:pt>
                <c:pt idx="25195">
                  <c:v>2.4772310256960002</c:v>
                </c:pt>
                <c:pt idx="25196">
                  <c:v>2.4772946834559999</c:v>
                </c:pt>
                <c:pt idx="25197">
                  <c:v>2.4773397445679999</c:v>
                </c:pt>
                <c:pt idx="25198">
                  <c:v>2.4773998260500001</c:v>
                </c:pt>
                <c:pt idx="25199">
                  <c:v>2.477460384369</c:v>
                </c:pt>
                <c:pt idx="25200">
                  <c:v>2.4775080680850001</c:v>
                </c:pt>
                <c:pt idx="25201">
                  <c:v>2.477575540543</c:v>
                </c:pt>
                <c:pt idx="25202">
                  <c:v>2.4776797294619999</c:v>
                </c:pt>
                <c:pt idx="25203">
                  <c:v>2.47776055336</c:v>
                </c:pt>
                <c:pt idx="25204">
                  <c:v>2.4779446125029998</c:v>
                </c:pt>
                <c:pt idx="25205">
                  <c:v>2.4780497550959999</c:v>
                </c:pt>
                <c:pt idx="25206">
                  <c:v>2.4781014919280002</c:v>
                </c:pt>
                <c:pt idx="25207">
                  <c:v>2.4781472682949999</c:v>
                </c:pt>
                <c:pt idx="25208">
                  <c:v>2.478212118149</c:v>
                </c:pt>
                <c:pt idx="25209">
                  <c:v>2.4782600402830002</c:v>
                </c:pt>
                <c:pt idx="25210">
                  <c:v>2.4783086776730001</c:v>
                </c:pt>
                <c:pt idx="25211">
                  <c:v>2.4783537387850001</c:v>
                </c:pt>
                <c:pt idx="25212">
                  <c:v>2.478393554688</c:v>
                </c:pt>
                <c:pt idx="25213">
                  <c:v>2.4784324169160001</c:v>
                </c:pt>
                <c:pt idx="25214">
                  <c:v>2.4784684181209999</c:v>
                </c:pt>
                <c:pt idx="25215">
                  <c:v>2.478510141373</c:v>
                </c:pt>
                <c:pt idx="25216">
                  <c:v>2.4785513877869998</c:v>
                </c:pt>
                <c:pt idx="25217">
                  <c:v>2.4785969257349998</c:v>
                </c:pt>
                <c:pt idx="25218">
                  <c:v>2.4786729812620001</c:v>
                </c:pt>
                <c:pt idx="25219">
                  <c:v>2.4787609577179999</c:v>
                </c:pt>
                <c:pt idx="25220">
                  <c:v>2.478820800781</c:v>
                </c:pt>
                <c:pt idx="25221">
                  <c:v>2.4789192676540002</c:v>
                </c:pt>
                <c:pt idx="25222">
                  <c:v>2.4789993762970002</c:v>
                </c:pt>
                <c:pt idx="25223">
                  <c:v>2.4792785644530002</c:v>
                </c:pt>
                <c:pt idx="25224">
                  <c:v>2.4793646335599999</c:v>
                </c:pt>
                <c:pt idx="25225">
                  <c:v>2.4794163703919998</c:v>
                </c:pt>
                <c:pt idx="25226">
                  <c:v>2.4794697761540001</c:v>
                </c:pt>
                <c:pt idx="25227">
                  <c:v>2.47953915596</c:v>
                </c:pt>
                <c:pt idx="25228">
                  <c:v>2.4795858860019999</c:v>
                </c:pt>
                <c:pt idx="25229">
                  <c:v>2.4796671867370002</c:v>
                </c:pt>
                <c:pt idx="25230">
                  <c:v>2.4797124862670001</c:v>
                </c:pt>
                <c:pt idx="25231">
                  <c:v>2.4798083305360001</c:v>
                </c:pt>
                <c:pt idx="25232">
                  <c:v>2.479851484299</c:v>
                </c:pt>
                <c:pt idx="25233">
                  <c:v>2.4799387454990001</c:v>
                </c:pt>
                <c:pt idx="25234">
                  <c:v>2.4799931049350001</c:v>
                </c:pt>
                <c:pt idx="25235">
                  <c:v>2.4800682067870001</c:v>
                </c:pt>
                <c:pt idx="25236">
                  <c:v>2.4801247119899998</c:v>
                </c:pt>
                <c:pt idx="25237">
                  <c:v>2.4801831245420001</c:v>
                </c:pt>
                <c:pt idx="25238">
                  <c:v>2.4802451133729999</c:v>
                </c:pt>
                <c:pt idx="25239">
                  <c:v>2.4802882671359998</c:v>
                </c:pt>
                <c:pt idx="25240">
                  <c:v>2.4803736209870002</c:v>
                </c:pt>
                <c:pt idx="25241">
                  <c:v>2.4805219173430002</c:v>
                </c:pt>
                <c:pt idx="25242">
                  <c:v>2.4806022644039998</c:v>
                </c:pt>
                <c:pt idx="25243">
                  <c:v>2.4806823730469998</c:v>
                </c:pt>
                <c:pt idx="25244">
                  <c:v>2.4807572364810002</c:v>
                </c:pt>
                <c:pt idx="25245">
                  <c:v>2.480899572372</c:v>
                </c:pt>
                <c:pt idx="25246">
                  <c:v>2.481080770493</c:v>
                </c:pt>
                <c:pt idx="25247">
                  <c:v>2.4811670780180002</c:v>
                </c:pt>
                <c:pt idx="25248">
                  <c:v>2.481218338013</c:v>
                </c:pt>
                <c:pt idx="25249">
                  <c:v>2.4812660217290001</c:v>
                </c:pt>
                <c:pt idx="25250">
                  <c:v>2.4813144207</c:v>
                </c:pt>
                <c:pt idx="25251">
                  <c:v>2.4813532829280001</c:v>
                </c:pt>
                <c:pt idx="25252">
                  <c:v>2.4813849925990001</c:v>
                </c:pt>
                <c:pt idx="25253">
                  <c:v>2.4814200401309998</c:v>
                </c:pt>
                <c:pt idx="25254">
                  <c:v>2.481457710266</c:v>
                </c:pt>
                <c:pt idx="25255">
                  <c:v>2.4814934730529998</c:v>
                </c:pt>
                <c:pt idx="25256">
                  <c:v>2.48153758049</c:v>
                </c:pt>
                <c:pt idx="25257">
                  <c:v>2.4815826416019999</c:v>
                </c:pt>
                <c:pt idx="25258">
                  <c:v>2.4816250801090001</c:v>
                </c:pt>
                <c:pt idx="25259">
                  <c:v>2.4816703796390001</c:v>
                </c:pt>
                <c:pt idx="25260">
                  <c:v>2.4817178249360001</c:v>
                </c:pt>
                <c:pt idx="25261">
                  <c:v>2.4817597866060002</c:v>
                </c:pt>
                <c:pt idx="25262">
                  <c:v>2.481809616089</c:v>
                </c:pt>
                <c:pt idx="25263">
                  <c:v>2.4818720817569999</c:v>
                </c:pt>
                <c:pt idx="25264">
                  <c:v>2.4820971488949999</c:v>
                </c:pt>
                <c:pt idx="25265">
                  <c:v>2.4821536540990001</c:v>
                </c:pt>
                <c:pt idx="25266">
                  <c:v>2.482209205627</c:v>
                </c:pt>
                <c:pt idx="25267">
                  <c:v>2.4822647571559999</c:v>
                </c:pt>
                <c:pt idx="25268">
                  <c:v>2.4823379516599999</c:v>
                </c:pt>
                <c:pt idx="25269">
                  <c:v>2.4823944568630001</c:v>
                </c:pt>
                <c:pt idx="25270">
                  <c:v>2.4824800491330001</c:v>
                </c:pt>
                <c:pt idx="25271">
                  <c:v>2.482527971268</c:v>
                </c:pt>
                <c:pt idx="25272">
                  <c:v>2.4826123714450001</c:v>
                </c:pt>
                <c:pt idx="25273">
                  <c:v>2.4826581478119998</c:v>
                </c:pt>
                <c:pt idx="25274">
                  <c:v>2.4827365875240002</c:v>
                </c:pt>
                <c:pt idx="25275">
                  <c:v>2.4827718734739999</c:v>
                </c:pt>
                <c:pt idx="25276">
                  <c:v>2.4828412532809998</c:v>
                </c:pt>
                <c:pt idx="25277">
                  <c:v>2.482922315598</c:v>
                </c:pt>
                <c:pt idx="25278">
                  <c:v>2.4831411838530002</c:v>
                </c:pt>
                <c:pt idx="25279">
                  <c:v>2.4832007884979999</c:v>
                </c:pt>
                <c:pt idx="25280">
                  <c:v>2.4832565784449998</c:v>
                </c:pt>
                <c:pt idx="25281">
                  <c:v>2.483346223831</c:v>
                </c:pt>
                <c:pt idx="25282">
                  <c:v>2.4834203720089998</c:v>
                </c:pt>
                <c:pt idx="25283">
                  <c:v>2.483471870422</c:v>
                </c:pt>
                <c:pt idx="25284">
                  <c:v>2.4835176467900002</c:v>
                </c:pt>
                <c:pt idx="25285">
                  <c:v>2.483565807343</c:v>
                </c:pt>
                <c:pt idx="25286">
                  <c:v>2.4836020469669999</c:v>
                </c:pt>
                <c:pt idx="25287">
                  <c:v>2.483639240265</c:v>
                </c:pt>
                <c:pt idx="25288">
                  <c:v>2.4836764335630002</c:v>
                </c:pt>
                <c:pt idx="25289">
                  <c:v>2.4837181568150002</c:v>
                </c:pt>
                <c:pt idx="25290">
                  <c:v>2.4837603569029998</c:v>
                </c:pt>
                <c:pt idx="25291">
                  <c:v>2.4838619232179999</c:v>
                </c:pt>
                <c:pt idx="25292">
                  <c:v>2.4839241504670002</c:v>
                </c:pt>
                <c:pt idx="25293">
                  <c:v>2.483979225159</c:v>
                </c:pt>
                <c:pt idx="25294">
                  <c:v>2.4840481281279998</c:v>
                </c:pt>
                <c:pt idx="25295">
                  <c:v>2.484092473984</c:v>
                </c:pt>
                <c:pt idx="25296">
                  <c:v>2.4841344356540001</c:v>
                </c:pt>
                <c:pt idx="25297">
                  <c:v>2.4841837883000002</c:v>
                </c:pt>
                <c:pt idx="25298">
                  <c:v>2.4842767715449998</c:v>
                </c:pt>
                <c:pt idx="25299">
                  <c:v>2.4845821857449999</c:v>
                </c:pt>
                <c:pt idx="25300">
                  <c:v>2.4846701622010001</c:v>
                </c:pt>
                <c:pt idx="25301">
                  <c:v>2.484765768051</c:v>
                </c:pt>
                <c:pt idx="25302">
                  <c:v>2.4848101139069998</c:v>
                </c:pt>
                <c:pt idx="25303">
                  <c:v>2.4848675727840002</c:v>
                </c:pt>
                <c:pt idx="25304">
                  <c:v>2.4849221706389999</c:v>
                </c:pt>
                <c:pt idx="25305">
                  <c:v>2.4849708080289998</c:v>
                </c:pt>
                <c:pt idx="25306">
                  <c:v>2.48503780365</c:v>
                </c:pt>
                <c:pt idx="25307">
                  <c:v>2.4850771427149998</c:v>
                </c:pt>
                <c:pt idx="25308">
                  <c:v>2.485154151917</c:v>
                </c:pt>
                <c:pt idx="25309">
                  <c:v>2.4851849079130002</c:v>
                </c:pt>
                <c:pt idx="25310">
                  <c:v>2.485281944275</c:v>
                </c:pt>
                <c:pt idx="25311">
                  <c:v>2.4853734970089998</c:v>
                </c:pt>
                <c:pt idx="25312">
                  <c:v>2.4855930805209998</c:v>
                </c:pt>
                <c:pt idx="25313">
                  <c:v>2.485644817352</c:v>
                </c:pt>
                <c:pt idx="25314">
                  <c:v>2.4857490062709999</c:v>
                </c:pt>
                <c:pt idx="25315">
                  <c:v>2.4858148097989998</c:v>
                </c:pt>
                <c:pt idx="25316">
                  <c:v>2.4859399795530002</c:v>
                </c:pt>
                <c:pt idx="25317">
                  <c:v>2.4859995841979998</c:v>
                </c:pt>
                <c:pt idx="25318">
                  <c:v>2.4863393306730002</c:v>
                </c:pt>
                <c:pt idx="25319">
                  <c:v>2.486511468887</c:v>
                </c:pt>
                <c:pt idx="25320">
                  <c:v>2.4866063594819998</c:v>
                </c:pt>
                <c:pt idx="25321">
                  <c:v>2.4869379997249998</c:v>
                </c:pt>
                <c:pt idx="25322">
                  <c:v>2.487273216248</c:v>
                </c:pt>
                <c:pt idx="25323">
                  <c:v>2.487397193909</c:v>
                </c:pt>
                <c:pt idx="25324">
                  <c:v>2.4874794483180001</c:v>
                </c:pt>
                <c:pt idx="25325">
                  <c:v>2.487566232681</c:v>
                </c:pt>
                <c:pt idx="25326">
                  <c:v>2.4877099990840001</c:v>
                </c:pt>
                <c:pt idx="25327">
                  <c:v>2.4879572391510001</c:v>
                </c:pt>
                <c:pt idx="25328">
                  <c:v>2.488040447235</c:v>
                </c:pt>
                <c:pt idx="25329">
                  <c:v>2.4880812168120001</c:v>
                </c:pt>
                <c:pt idx="25330">
                  <c:v>2.488122701645</c:v>
                </c:pt>
                <c:pt idx="25331">
                  <c:v>2.4881682395940001</c:v>
                </c:pt>
                <c:pt idx="25332">
                  <c:v>2.4882190227510002</c:v>
                </c:pt>
                <c:pt idx="25333">
                  <c:v>2.4882733821869998</c:v>
                </c:pt>
                <c:pt idx="25334">
                  <c:v>2.4883511066440001</c:v>
                </c:pt>
                <c:pt idx="25335">
                  <c:v>2.4883880615230001</c:v>
                </c:pt>
                <c:pt idx="25336">
                  <c:v>2.4884865283969999</c:v>
                </c:pt>
                <c:pt idx="25337">
                  <c:v>2.4885351657869998</c:v>
                </c:pt>
                <c:pt idx="25338">
                  <c:v>2.488584518433</c:v>
                </c:pt>
                <c:pt idx="25339">
                  <c:v>2.488665103912</c:v>
                </c:pt>
                <c:pt idx="25340">
                  <c:v>2.4887893199920001</c:v>
                </c:pt>
                <c:pt idx="25341">
                  <c:v>2.4891071319579998</c:v>
                </c:pt>
                <c:pt idx="25342">
                  <c:v>2.4892075061800001</c:v>
                </c:pt>
                <c:pt idx="25343">
                  <c:v>2.4892401695249999</c:v>
                </c:pt>
                <c:pt idx="25344">
                  <c:v>2.4893262386320001</c:v>
                </c:pt>
                <c:pt idx="25345">
                  <c:v>2.4893684387210002</c:v>
                </c:pt>
                <c:pt idx="25346">
                  <c:v>2.4894573688510002</c:v>
                </c:pt>
                <c:pt idx="25347">
                  <c:v>2.4895062446590002</c:v>
                </c:pt>
                <c:pt idx="25348">
                  <c:v>2.4895851612089999</c:v>
                </c:pt>
                <c:pt idx="25349">
                  <c:v>2.4896457195280002</c:v>
                </c:pt>
                <c:pt idx="25350">
                  <c:v>2.4897124767299998</c:v>
                </c:pt>
                <c:pt idx="25351">
                  <c:v>2.4897832870480001</c:v>
                </c:pt>
                <c:pt idx="25352">
                  <c:v>2.4898371696470001</c:v>
                </c:pt>
                <c:pt idx="25353">
                  <c:v>2.4899129867549998</c:v>
                </c:pt>
                <c:pt idx="25354">
                  <c:v>2.4899528026579998</c:v>
                </c:pt>
                <c:pt idx="25355">
                  <c:v>2.490030288696</c:v>
                </c:pt>
                <c:pt idx="25356">
                  <c:v>2.490061998367</c:v>
                </c:pt>
                <c:pt idx="25357">
                  <c:v>2.4901695251459999</c:v>
                </c:pt>
                <c:pt idx="25358">
                  <c:v>2.49027633667</c:v>
                </c:pt>
                <c:pt idx="25359">
                  <c:v>2.4903762340550002</c:v>
                </c:pt>
                <c:pt idx="25360">
                  <c:v>2.490488767624</c:v>
                </c:pt>
                <c:pt idx="25361">
                  <c:v>2.4908118247990001</c:v>
                </c:pt>
                <c:pt idx="25362">
                  <c:v>2.490886688232</c:v>
                </c:pt>
                <c:pt idx="25363">
                  <c:v>2.491043329239</c:v>
                </c:pt>
                <c:pt idx="25364">
                  <c:v>2.4911696910860002</c:v>
                </c:pt>
                <c:pt idx="25365">
                  <c:v>2.4912269115450001</c:v>
                </c:pt>
                <c:pt idx="25366">
                  <c:v>2.491284370422</c:v>
                </c:pt>
                <c:pt idx="25367">
                  <c:v>2.4913341999049998</c:v>
                </c:pt>
                <c:pt idx="25368">
                  <c:v>2.4913847446439998</c:v>
                </c:pt>
                <c:pt idx="25369">
                  <c:v>2.4914293289180001</c:v>
                </c:pt>
                <c:pt idx="25370">
                  <c:v>2.4914791584009999</c:v>
                </c:pt>
                <c:pt idx="25371">
                  <c:v>2.491554498672</c:v>
                </c:pt>
                <c:pt idx="25372">
                  <c:v>2.4916341304779999</c:v>
                </c:pt>
                <c:pt idx="25373">
                  <c:v>2.4918639659880002</c:v>
                </c:pt>
                <c:pt idx="25374">
                  <c:v>2.4919655323029999</c:v>
                </c:pt>
                <c:pt idx="25375">
                  <c:v>2.4920206069950002</c:v>
                </c:pt>
                <c:pt idx="25376">
                  <c:v>2.4920716285709998</c:v>
                </c:pt>
                <c:pt idx="25377">
                  <c:v>2.4921259880069999</c:v>
                </c:pt>
                <c:pt idx="25378">
                  <c:v>2.4921941757199999</c:v>
                </c:pt>
                <c:pt idx="25379">
                  <c:v>2.4922392368319999</c:v>
                </c:pt>
                <c:pt idx="25380">
                  <c:v>2.4923181533809999</c:v>
                </c:pt>
                <c:pt idx="25381">
                  <c:v>2.4923553466800001</c:v>
                </c:pt>
                <c:pt idx="25382">
                  <c:v>2.4924345016479998</c:v>
                </c:pt>
                <c:pt idx="25383">
                  <c:v>2.4924690723420002</c:v>
                </c:pt>
                <c:pt idx="25384">
                  <c:v>2.4925405979159998</c:v>
                </c:pt>
                <c:pt idx="25385">
                  <c:v>2.4926300048829999</c:v>
                </c:pt>
                <c:pt idx="25386">
                  <c:v>2.492914438248</c:v>
                </c:pt>
                <c:pt idx="25387">
                  <c:v>2.4929637908940001</c:v>
                </c:pt>
                <c:pt idx="25388">
                  <c:v>2.4930119514469999</c:v>
                </c:pt>
                <c:pt idx="25389">
                  <c:v>2.4930603504179998</c:v>
                </c:pt>
                <c:pt idx="25390">
                  <c:v>2.4931054115300002</c:v>
                </c:pt>
                <c:pt idx="25391">
                  <c:v>2.493156909943</c:v>
                </c:pt>
                <c:pt idx="25392">
                  <c:v>2.4932043552400001</c:v>
                </c:pt>
                <c:pt idx="25393">
                  <c:v>2.4932489395139998</c:v>
                </c:pt>
                <c:pt idx="25394">
                  <c:v>2.4932954311370001</c:v>
                </c:pt>
                <c:pt idx="25395">
                  <c:v>2.4933385849</c:v>
                </c:pt>
                <c:pt idx="25396">
                  <c:v>2.493376731873</c:v>
                </c:pt>
                <c:pt idx="25397">
                  <c:v>2.4934182167049999</c:v>
                </c:pt>
                <c:pt idx="25398">
                  <c:v>2.4934616088869999</c:v>
                </c:pt>
                <c:pt idx="25399">
                  <c:v>2.4935016632079998</c:v>
                </c:pt>
                <c:pt idx="25400">
                  <c:v>2.4935414791110002</c:v>
                </c:pt>
                <c:pt idx="25401">
                  <c:v>2.4935920238490001</c:v>
                </c:pt>
                <c:pt idx="25402">
                  <c:v>2.4936378002169999</c:v>
                </c:pt>
                <c:pt idx="25403">
                  <c:v>2.4936864376069998</c:v>
                </c:pt>
                <c:pt idx="25404">
                  <c:v>2.4937391281129999</c:v>
                </c:pt>
                <c:pt idx="25405">
                  <c:v>2.4937939643860001</c:v>
                </c:pt>
                <c:pt idx="25406">
                  <c:v>2.4938833713530002</c:v>
                </c:pt>
                <c:pt idx="25407">
                  <c:v>2.49396443367</c:v>
                </c:pt>
                <c:pt idx="25408">
                  <c:v>2.49413728714</c:v>
                </c:pt>
                <c:pt idx="25409">
                  <c:v>2.494208574295</c:v>
                </c:pt>
                <c:pt idx="25410">
                  <c:v>2.4942388534550002</c:v>
                </c:pt>
                <c:pt idx="25411">
                  <c:v>2.4943194389340002</c:v>
                </c:pt>
                <c:pt idx="25412">
                  <c:v>2.4943554401400001</c:v>
                </c:pt>
                <c:pt idx="25413">
                  <c:v>2.4944279193879999</c:v>
                </c:pt>
                <c:pt idx="25414">
                  <c:v>2.4944732189179999</c:v>
                </c:pt>
                <c:pt idx="25415">
                  <c:v>2.4945397377009999</c:v>
                </c:pt>
                <c:pt idx="25416">
                  <c:v>2.4945952892299998</c:v>
                </c:pt>
                <c:pt idx="25417">
                  <c:v>2.4946513175959999</c:v>
                </c:pt>
                <c:pt idx="25418">
                  <c:v>2.49471783638</c:v>
                </c:pt>
                <c:pt idx="25419">
                  <c:v>2.494754552841</c:v>
                </c:pt>
                <c:pt idx="25420">
                  <c:v>2.4948244094850001</c:v>
                </c:pt>
                <c:pt idx="25421">
                  <c:v>2.4949190616610002</c:v>
                </c:pt>
                <c:pt idx="25422">
                  <c:v>2.4950184822080002</c:v>
                </c:pt>
                <c:pt idx="25423">
                  <c:v>2.4952769279479998</c:v>
                </c:pt>
                <c:pt idx="25424">
                  <c:v>2.4953365325929999</c:v>
                </c:pt>
                <c:pt idx="25425">
                  <c:v>2.495389223099</c:v>
                </c:pt>
                <c:pt idx="25426">
                  <c:v>2.4954822063450002</c:v>
                </c:pt>
                <c:pt idx="25427">
                  <c:v>2.4955523014069998</c:v>
                </c:pt>
                <c:pt idx="25428">
                  <c:v>2.4956164360050002</c:v>
                </c:pt>
                <c:pt idx="25429">
                  <c:v>2.4958484172820001</c:v>
                </c:pt>
                <c:pt idx="25430">
                  <c:v>2.4960250854489998</c:v>
                </c:pt>
                <c:pt idx="25431">
                  <c:v>2.4960858821869998</c:v>
                </c:pt>
                <c:pt idx="25432">
                  <c:v>2.4962029457089998</c:v>
                </c:pt>
                <c:pt idx="25433">
                  <c:v>2.496344804764</c:v>
                </c:pt>
                <c:pt idx="25434">
                  <c:v>2.4965043067930002</c:v>
                </c:pt>
                <c:pt idx="25435">
                  <c:v>2.4968249797820001</c:v>
                </c:pt>
                <c:pt idx="25436">
                  <c:v>2.496906280518</c:v>
                </c:pt>
                <c:pt idx="25437">
                  <c:v>2.4970059394840001</c:v>
                </c:pt>
                <c:pt idx="25438">
                  <c:v>2.497106790543</c:v>
                </c:pt>
                <c:pt idx="25439">
                  <c:v>2.4971652030940001</c:v>
                </c:pt>
                <c:pt idx="25440">
                  <c:v>2.4972138404850002</c:v>
                </c:pt>
                <c:pt idx="25441">
                  <c:v>2.497258424759</c:v>
                </c:pt>
                <c:pt idx="25442">
                  <c:v>2.4973521232599998</c:v>
                </c:pt>
                <c:pt idx="25443">
                  <c:v>2.4974360465999998</c:v>
                </c:pt>
                <c:pt idx="25444">
                  <c:v>2.4978067874910002</c:v>
                </c:pt>
                <c:pt idx="25445">
                  <c:v>2.498073101044</c:v>
                </c:pt>
                <c:pt idx="25446">
                  <c:v>2.4982635974880001</c:v>
                </c:pt>
                <c:pt idx="25447">
                  <c:v>2.4983770847320002</c:v>
                </c:pt>
                <c:pt idx="25448">
                  <c:v>2.4984197616579999</c:v>
                </c:pt>
                <c:pt idx="25449">
                  <c:v>2.4984717369079998</c:v>
                </c:pt>
                <c:pt idx="25450">
                  <c:v>2.4985554218289998</c:v>
                </c:pt>
                <c:pt idx="25451">
                  <c:v>2.498617172241</c:v>
                </c:pt>
                <c:pt idx="25452">
                  <c:v>2.4987154006960002</c:v>
                </c:pt>
                <c:pt idx="25453">
                  <c:v>2.4990367889399998</c:v>
                </c:pt>
                <c:pt idx="25454">
                  <c:v>2.4991321563720001</c:v>
                </c:pt>
                <c:pt idx="25455">
                  <c:v>2.4992349147800001</c:v>
                </c:pt>
                <c:pt idx="25456">
                  <c:v>2.499297142029</c:v>
                </c:pt>
                <c:pt idx="25457">
                  <c:v>2.4993350505829999</c:v>
                </c:pt>
                <c:pt idx="25458">
                  <c:v>2.499387979507</c:v>
                </c:pt>
                <c:pt idx="25459">
                  <c:v>2.4994792938230002</c:v>
                </c:pt>
                <c:pt idx="25460">
                  <c:v>2.4995579719540002</c:v>
                </c:pt>
                <c:pt idx="25461">
                  <c:v>2.499696731567</c:v>
                </c:pt>
                <c:pt idx="25462">
                  <c:v>2.4998548030849999</c:v>
                </c:pt>
                <c:pt idx="25463">
                  <c:v>2.4999794960020001</c:v>
                </c:pt>
                <c:pt idx="25464">
                  <c:v>2.500036716461</c:v>
                </c:pt>
                <c:pt idx="25465">
                  <c:v>2.500083446503</c:v>
                </c:pt>
                <c:pt idx="25466">
                  <c:v>2.5001320838929999</c:v>
                </c:pt>
                <c:pt idx="25467">
                  <c:v>2.5001749992370002</c:v>
                </c:pt>
                <c:pt idx="25468">
                  <c:v>2.5002193450929999</c:v>
                </c:pt>
                <c:pt idx="25469">
                  <c:v>2.5002660751339998</c:v>
                </c:pt>
                <c:pt idx="25470">
                  <c:v>2.5003128051760002</c:v>
                </c:pt>
                <c:pt idx="25471">
                  <c:v>2.500359296799</c:v>
                </c:pt>
                <c:pt idx="25472">
                  <c:v>2.5004043579099999</c:v>
                </c:pt>
                <c:pt idx="25473">
                  <c:v>2.5004422664639998</c:v>
                </c:pt>
                <c:pt idx="25474">
                  <c:v>2.5004763603210001</c:v>
                </c:pt>
                <c:pt idx="25475">
                  <c:v>2.5005152225490002</c:v>
                </c:pt>
                <c:pt idx="25476">
                  <c:v>2.5005517005920002</c:v>
                </c:pt>
                <c:pt idx="25477">
                  <c:v>2.5005974769589998</c:v>
                </c:pt>
                <c:pt idx="25478">
                  <c:v>2.5006449222559999</c:v>
                </c:pt>
                <c:pt idx="25479">
                  <c:v>2.5006966590880002</c:v>
                </c:pt>
                <c:pt idx="25480">
                  <c:v>2.5007467269900001</c:v>
                </c:pt>
                <c:pt idx="25481">
                  <c:v>2.5008029937740002</c:v>
                </c:pt>
                <c:pt idx="25482">
                  <c:v>2.5008642673489998</c:v>
                </c:pt>
                <c:pt idx="25483">
                  <c:v>2.5009734630580001</c:v>
                </c:pt>
                <c:pt idx="25484">
                  <c:v>2.5010459423069999</c:v>
                </c:pt>
                <c:pt idx="25485">
                  <c:v>2.5014204978939998</c:v>
                </c:pt>
                <c:pt idx="25486">
                  <c:v>2.5015528202059998</c:v>
                </c:pt>
                <c:pt idx="25487">
                  <c:v>2.5016872882840002</c:v>
                </c:pt>
                <c:pt idx="25488">
                  <c:v>2.5017249584200001</c:v>
                </c:pt>
                <c:pt idx="25489">
                  <c:v>2.5017981529240001</c:v>
                </c:pt>
                <c:pt idx="25490">
                  <c:v>2.5018403530120001</c:v>
                </c:pt>
                <c:pt idx="25491">
                  <c:v>2.5019259452820002</c:v>
                </c:pt>
                <c:pt idx="25492">
                  <c:v>2.5019733905789998</c:v>
                </c:pt>
                <c:pt idx="25493">
                  <c:v>2.5020656585690002</c:v>
                </c:pt>
                <c:pt idx="25494">
                  <c:v>2.5021195411680002</c:v>
                </c:pt>
                <c:pt idx="25495">
                  <c:v>2.5022101402280001</c:v>
                </c:pt>
                <c:pt idx="25496">
                  <c:v>2.5022730827330002</c:v>
                </c:pt>
                <c:pt idx="25497">
                  <c:v>2.5023527145390001</c:v>
                </c:pt>
                <c:pt idx="25498">
                  <c:v>2.5024108886719998</c:v>
                </c:pt>
                <c:pt idx="25499">
                  <c:v>2.5024731159210001</c:v>
                </c:pt>
                <c:pt idx="25500">
                  <c:v>2.5025382041930002</c:v>
                </c:pt>
                <c:pt idx="25501">
                  <c:v>2.5025873184199998</c:v>
                </c:pt>
                <c:pt idx="25502">
                  <c:v>2.5026614665990001</c:v>
                </c:pt>
                <c:pt idx="25503">
                  <c:v>2.5027678012850001</c:v>
                </c:pt>
                <c:pt idx="25504">
                  <c:v>2.5028555393219998</c:v>
                </c:pt>
                <c:pt idx="25505">
                  <c:v>2.5029482841489998</c:v>
                </c:pt>
                <c:pt idx="25506">
                  <c:v>2.503028869629</c:v>
                </c:pt>
                <c:pt idx="25507">
                  <c:v>2.5031418800349998</c:v>
                </c:pt>
                <c:pt idx="25508">
                  <c:v>2.5032484531399999</c:v>
                </c:pt>
                <c:pt idx="25509">
                  <c:v>2.503479003906</c:v>
                </c:pt>
                <c:pt idx="25510">
                  <c:v>2.5035238265989999</c:v>
                </c:pt>
                <c:pt idx="25511">
                  <c:v>2.503566026688</c:v>
                </c:pt>
                <c:pt idx="25512">
                  <c:v>2.503606319427</c:v>
                </c:pt>
                <c:pt idx="25513">
                  <c:v>2.5036439895629998</c:v>
                </c:pt>
                <c:pt idx="25514">
                  <c:v>2.5036880969999999</c:v>
                </c:pt>
                <c:pt idx="25515">
                  <c:v>2.5037317276</c:v>
                </c:pt>
                <c:pt idx="25516">
                  <c:v>2.503778934479</c:v>
                </c:pt>
                <c:pt idx="25517">
                  <c:v>2.5038211345670001</c:v>
                </c:pt>
                <c:pt idx="25518">
                  <c:v>2.503868103027</c:v>
                </c:pt>
                <c:pt idx="25519">
                  <c:v>2.503915071487</c:v>
                </c:pt>
                <c:pt idx="25520">
                  <c:v>2.503962278366</c:v>
                </c:pt>
                <c:pt idx="25521">
                  <c:v>2.5040035247799999</c:v>
                </c:pt>
                <c:pt idx="25522">
                  <c:v>2.5040469169619999</c:v>
                </c:pt>
                <c:pt idx="25523">
                  <c:v>2.5040864944460002</c:v>
                </c:pt>
                <c:pt idx="25524">
                  <c:v>2.5041213035580001</c:v>
                </c:pt>
                <c:pt idx="25525">
                  <c:v>2.5041570663449999</c:v>
                </c:pt>
                <c:pt idx="25526">
                  <c:v>2.5042023658749999</c:v>
                </c:pt>
                <c:pt idx="25527">
                  <c:v>2.504298686981</c:v>
                </c:pt>
                <c:pt idx="25528">
                  <c:v>2.5044798851009999</c:v>
                </c:pt>
                <c:pt idx="25529">
                  <c:v>2.504577875137</c:v>
                </c:pt>
                <c:pt idx="25530">
                  <c:v>2.5046296119689999</c:v>
                </c:pt>
                <c:pt idx="25531">
                  <c:v>2.5046973228449998</c:v>
                </c:pt>
                <c:pt idx="25532">
                  <c:v>2.5047428607939999</c:v>
                </c:pt>
                <c:pt idx="25533">
                  <c:v>2.5048243999480002</c:v>
                </c:pt>
                <c:pt idx="25534">
                  <c:v>2.5048604011540001</c:v>
                </c:pt>
                <c:pt idx="25535">
                  <c:v>2.5049445629120002</c:v>
                </c:pt>
                <c:pt idx="25536">
                  <c:v>2.5049810409550002</c:v>
                </c:pt>
                <c:pt idx="25537">
                  <c:v>2.5050604343409999</c:v>
                </c:pt>
                <c:pt idx="25538">
                  <c:v>2.5050976276400001</c:v>
                </c:pt>
                <c:pt idx="25539">
                  <c:v>2.5051639080050001</c:v>
                </c:pt>
                <c:pt idx="25540">
                  <c:v>2.505249023438</c:v>
                </c:pt>
                <c:pt idx="25541">
                  <c:v>2.505437374115</c:v>
                </c:pt>
                <c:pt idx="25542">
                  <c:v>2.5055389404300001</c:v>
                </c:pt>
                <c:pt idx="25543">
                  <c:v>2.5055811405180002</c:v>
                </c:pt>
                <c:pt idx="25544">
                  <c:v>2.5056228637700002</c:v>
                </c:pt>
                <c:pt idx="25545">
                  <c:v>2.5056705474849998</c:v>
                </c:pt>
                <c:pt idx="25546">
                  <c:v>2.5057229995729999</c:v>
                </c:pt>
                <c:pt idx="25547">
                  <c:v>2.5057733058929998</c:v>
                </c:pt>
                <c:pt idx="25548">
                  <c:v>2.5058276653289999</c:v>
                </c:pt>
                <c:pt idx="25549">
                  <c:v>2.505876779556</c:v>
                </c:pt>
                <c:pt idx="25550">
                  <c:v>2.5059292316440001</c:v>
                </c:pt>
                <c:pt idx="25551">
                  <c:v>2.5059776306149999</c:v>
                </c:pt>
                <c:pt idx="25552">
                  <c:v>2.5060226917269999</c:v>
                </c:pt>
                <c:pt idx="25553">
                  <c:v>2.5060663223269999</c:v>
                </c:pt>
                <c:pt idx="25554">
                  <c:v>2.5061094760890001</c:v>
                </c:pt>
                <c:pt idx="25555">
                  <c:v>2.5061755180360001</c:v>
                </c:pt>
                <c:pt idx="25556">
                  <c:v>2.506447076797</c:v>
                </c:pt>
                <c:pt idx="25557">
                  <c:v>2.506801128387</c:v>
                </c:pt>
                <c:pt idx="25558">
                  <c:v>2.5069904327389998</c:v>
                </c:pt>
                <c:pt idx="25559">
                  <c:v>2.5073125362400002</c:v>
                </c:pt>
                <c:pt idx="25560">
                  <c:v>2.5074067115780001</c:v>
                </c:pt>
                <c:pt idx="25561">
                  <c:v>2.507439374924</c:v>
                </c:pt>
                <c:pt idx="25562">
                  <c:v>2.5075051784519999</c:v>
                </c:pt>
                <c:pt idx="25563">
                  <c:v>2.5075452327729999</c:v>
                </c:pt>
                <c:pt idx="25564">
                  <c:v>2.507601499557</c:v>
                </c:pt>
                <c:pt idx="25565">
                  <c:v>2.507647037506</c:v>
                </c:pt>
                <c:pt idx="25566">
                  <c:v>2.5077385902399998</c:v>
                </c:pt>
                <c:pt idx="25567">
                  <c:v>2.5078251361850001</c:v>
                </c:pt>
                <c:pt idx="25568">
                  <c:v>2.5080616474149999</c:v>
                </c:pt>
                <c:pt idx="25569">
                  <c:v>2.5081496238710002</c:v>
                </c:pt>
                <c:pt idx="25570">
                  <c:v>2.5084619522090001</c:v>
                </c:pt>
                <c:pt idx="25571">
                  <c:v>2.5087442398070001</c:v>
                </c:pt>
                <c:pt idx="25572">
                  <c:v>2.5088925361630001</c:v>
                </c:pt>
                <c:pt idx="25573">
                  <c:v>2.5089974403380002</c:v>
                </c:pt>
                <c:pt idx="25574">
                  <c:v>2.509317398071</c:v>
                </c:pt>
                <c:pt idx="25575">
                  <c:v>2.5095245838169999</c:v>
                </c:pt>
                <c:pt idx="25576">
                  <c:v>2.5096099376679999</c:v>
                </c:pt>
                <c:pt idx="25577">
                  <c:v>2.5096967220309998</c:v>
                </c:pt>
                <c:pt idx="25578">
                  <c:v>2.5097784996030001</c:v>
                </c:pt>
                <c:pt idx="25579">
                  <c:v>2.5098567008970001</c:v>
                </c:pt>
                <c:pt idx="25580">
                  <c:v>2.5099411010739998</c:v>
                </c:pt>
                <c:pt idx="25581">
                  <c:v>2.5100164413449999</c:v>
                </c:pt>
                <c:pt idx="25582">
                  <c:v>2.5103769302369998</c:v>
                </c:pt>
                <c:pt idx="25583">
                  <c:v>2.510496377945</c:v>
                </c:pt>
                <c:pt idx="25584">
                  <c:v>2.5105562210080001</c:v>
                </c:pt>
                <c:pt idx="25585">
                  <c:v>2.5106134414670001</c:v>
                </c:pt>
                <c:pt idx="25586">
                  <c:v>2.5106871128080002</c:v>
                </c:pt>
                <c:pt idx="25587">
                  <c:v>2.5107796192170002</c:v>
                </c:pt>
                <c:pt idx="25588">
                  <c:v>2.5108351707460002</c:v>
                </c:pt>
                <c:pt idx="25589">
                  <c:v>2.5109314918519998</c:v>
                </c:pt>
                <c:pt idx="25590">
                  <c:v>2.5109755992889999</c:v>
                </c:pt>
                <c:pt idx="25591">
                  <c:v>2.5110206603999998</c:v>
                </c:pt>
                <c:pt idx="25592">
                  <c:v>2.5110645294189999</c:v>
                </c:pt>
                <c:pt idx="25593">
                  <c:v>2.5111112594599998</c:v>
                </c:pt>
                <c:pt idx="25594">
                  <c:v>2.511157274246</c:v>
                </c:pt>
                <c:pt idx="25595">
                  <c:v>2.5112047195430001</c:v>
                </c:pt>
                <c:pt idx="25596">
                  <c:v>2.5112848281860001</c:v>
                </c:pt>
                <c:pt idx="25597">
                  <c:v>2.5113286972050002</c:v>
                </c:pt>
                <c:pt idx="25598">
                  <c:v>2.5113723278050002</c:v>
                </c:pt>
                <c:pt idx="25599">
                  <c:v>2.511418581009</c:v>
                </c:pt>
                <c:pt idx="25600">
                  <c:v>2.5114662647250001</c:v>
                </c:pt>
                <c:pt idx="25601">
                  <c:v>2.5115220546720001</c:v>
                </c:pt>
                <c:pt idx="25602">
                  <c:v>2.5118298530579999</c:v>
                </c:pt>
                <c:pt idx="25603">
                  <c:v>2.5119013786319999</c:v>
                </c:pt>
                <c:pt idx="25604">
                  <c:v>2.511933326721</c:v>
                </c:pt>
                <c:pt idx="25605">
                  <c:v>2.5120069980620001</c:v>
                </c:pt>
                <c:pt idx="25606">
                  <c:v>2.5120387077330002</c:v>
                </c:pt>
                <c:pt idx="25607">
                  <c:v>2.512110948563</c:v>
                </c:pt>
                <c:pt idx="25608">
                  <c:v>2.5121524333949998</c:v>
                </c:pt>
                <c:pt idx="25609">
                  <c:v>2.5122177600860001</c:v>
                </c:pt>
                <c:pt idx="25610">
                  <c:v>2.5122685432430001</c:v>
                </c:pt>
                <c:pt idx="25611">
                  <c:v>2.512325763702</c:v>
                </c:pt>
                <c:pt idx="25612">
                  <c:v>2.5123877525329998</c:v>
                </c:pt>
                <c:pt idx="25613">
                  <c:v>2.5124294757840002</c:v>
                </c:pt>
                <c:pt idx="25614">
                  <c:v>2.5124883651730001</c:v>
                </c:pt>
                <c:pt idx="25615">
                  <c:v>2.5125856399540001</c:v>
                </c:pt>
                <c:pt idx="25616">
                  <c:v>2.5126860141749998</c:v>
                </c:pt>
                <c:pt idx="25617">
                  <c:v>2.5128517150879999</c:v>
                </c:pt>
                <c:pt idx="25618">
                  <c:v>2.5129363536830001</c:v>
                </c:pt>
                <c:pt idx="25619">
                  <c:v>2.5129909515379998</c:v>
                </c:pt>
                <c:pt idx="25620">
                  <c:v>2.513042449951</c:v>
                </c:pt>
                <c:pt idx="25621">
                  <c:v>2.51309132576</c:v>
                </c:pt>
                <c:pt idx="25622">
                  <c:v>2.5131361484529999</c:v>
                </c:pt>
                <c:pt idx="25623">
                  <c:v>2.5132031440730001</c:v>
                </c:pt>
                <c:pt idx="25624">
                  <c:v>2.513255119324</c:v>
                </c:pt>
                <c:pt idx="25625">
                  <c:v>2.5133099555970002</c:v>
                </c:pt>
                <c:pt idx="25626">
                  <c:v>2.5133674144740001</c:v>
                </c:pt>
                <c:pt idx="25627">
                  <c:v>2.5134239196779999</c:v>
                </c:pt>
                <c:pt idx="25628">
                  <c:v>2.5134842395780002</c:v>
                </c:pt>
                <c:pt idx="25629">
                  <c:v>2.5135571956630001</c:v>
                </c:pt>
                <c:pt idx="25630">
                  <c:v>2.5136046409609998</c:v>
                </c:pt>
                <c:pt idx="25631">
                  <c:v>2.5136542320249999</c:v>
                </c:pt>
                <c:pt idx="25632">
                  <c:v>2.5137121677400001</c:v>
                </c:pt>
                <c:pt idx="25633">
                  <c:v>2.5137965679169998</c:v>
                </c:pt>
                <c:pt idx="25634">
                  <c:v>2.5138819217680002</c:v>
                </c:pt>
                <c:pt idx="25635">
                  <c:v>2.5141158103939998</c:v>
                </c:pt>
                <c:pt idx="25636">
                  <c:v>2.5142130851750002</c:v>
                </c:pt>
                <c:pt idx="25637">
                  <c:v>2.5142624378199998</c:v>
                </c:pt>
                <c:pt idx="25638">
                  <c:v>2.5143179893490002</c:v>
                </c:pt>
                <c:pt idx="25639">
                  <c:v>2.514365911484</c:v>
                </c:pt>
                <c:pt idx="25640">
                  <c:v>2.5144362449650002</c:v>
                </c:pt>
                <c:pt idx="25641">
                  <c:v>2.5144762992860001</c:v>
                </c:pt>
                <c:pt idx="25642">
                  <c:v>2.5145576000209999</c:v>
                </c:pt>
                <c:pt idx="25643">
                  <c:v>2.5145931243900002</c:v>
                </c:pt>
                <c:pt idx="25644">
                  <c:v>2.5146775245669999</c:v>
                </c:pt>
                <c:pt idx="25645">
                  <c:v>2.5147116184230001</c:v>
                </c:pt>
                <c:pt idx="25646">
                  <c:v>2.5147919654850002</c:v>
                </c:pt>
                <c:pt idx="25647">
                  <c:v>2.5148313045499999</c:v>
                </c:pt>
                <c:pt idx="25648">
                  <c:v>2.5148952007290002</c:v>
                </c:pt>
                <c:pt idx="25649">
                  <c:v>2.5149927139280002</c:v>
                </c:pt>
                <c:pt idx="25650">
                  <c:v>2.5150818824769998</c:v>
                </c:pt>
                <c:pt idx="25651">
                  <c:v>2.5152299404140002</c:v>
                </c:pt>
                <c:pt idx="25652">
                  <c:v>2.5153279304499998</c:v>
                </c:pt>
                <c:pt idx="25653">
                  <c:v>2.515678882599</c:v>
                </c:pt>
                <c:pt idx="25654">
                  <c:v>2.5159778594970001</c:v>
                </c:pt>
                <c:pt idx="25655">
                  <c:v>2.5160794258119998</c:v>
                </c:pt>
                <c:pt idx="25656">
                  <c:v>2.5161895751949999</c:v>
                </c:pt>
                <c:pt idx="25657">
                  <c:v>2.516259670258</c:v>
                </c:pt>
                <c:pt idx="25658">
                  <c:v>2.5164191722870002</c:v>
                </c:pt>
                <c:pt idx="25659">
                  <c:v>2.5166285037990002</c:v>
                </c:pt>
                <c:pt idx="25660">
                  <c:v>2.5169270038599998</c:v>
                </c:pt>
                <c:pt idx="25661">
                  <c:v>2.5171709060669998</c:v>
                </c:pt>
                <c:pt idx="25662">
                  <c:v>2.5172586441039999</c:v>
                </c:pt>
                <c:pt idx="25663">
                  <c:v>2.5172967910769999</c:v>
                </c:pt>
                <c:pt idx="25664">
                  <c:v>2.5173432827000002</c:v>
                </c:pt>
                <c:pt idx="25665">
                  <c:v>2.5174005031590001</c:v>
                </c:pt>
                <c:pt idx="25666">
                  <c:v>2.517442464828</c:v>
                </c:pt>
                <c:pt idx="25667">
                  <c:v>2.517503261566</c:v>
                </c:pt>
                <c:pt idx="25668">
                  <c:v>2.5176031589510002</c:v>
                </c:pt>
                <c:pt idx="25669">
                  <c:v>2.5176849365230001</c:v>
                </c:pt>
                <c:pt idx="25670">
                  <c:v>2.51797914505</c:v>
                </c:pt>
                <c:pt idx="25671">
                  <c:v>2.5181033611300001</c:v>
                </c:pt>
                <c:pt idx="25672">
                  <c:v>2.5181663036350002</c:v>
                </c:pt>
                <c:pt idx="25673">
                  <c:v>2.5182173252109998</c:v>
                </c:pt>
                <c:pt idx="25674">
                  <c:v>2.5182731151579998</c:v>
                </c:pt>
                <c:pt idx="25675">
                  <c:v>2.5183236598969998</c:v>
                </c:pt>
                <c:pt idx="25676">
                  <c:v>2.5183718204500001</c:v>
                </c:pt>
                <c:pt idx="25677">
                  <c:v>2.5184195041659998</c:v>
                </c:pt>
                <c:pt idx="25678">
                  <c:v>2.5184707641599999</c:v>
                </c:pt>
                <c:pt idx="25679">
                  <c:v>2.5185208320619998</c:v>
                </c:pt>
                <c:pt idx="25680">
                  <c:v>2.5185716152189999</c:v>
                </c:pt>
                <c:pt idx="25681">
                  <c:v>2.5186181068420002</c:v>
                </c:pt>
                <c:pt idx="25682">
                  <c:v>2.5186693668369999</c:v>
                </c:pt>
                <c:pt idx="25683">
                  <c:v>2.5187075138089998</c:v>
                </c:pt>
                <c:pt idx="25684">
                  <c:v>2.5187530517579999</c:v>
                </c:pt>
                <c:pt idx="25685">
                  <c:v>2.5187880992889999</c:v>
                </c:pt>
                <c:pt idx="25686">
                  <c:v>2.5188274383540001</c:v>
                </c:pt>
                <c:pt idx="25687">
                  <c:v>2.5188708305360001</c:v>
                </c:pt>
                <c:pt idx="25688">
                  <c:v>2.5189859867100002</c:v>
                </c:pt>
                <c:pt idx="25689">
                  <c:v>2.5192289352419999</c:v>
                </c:pt>
                <c:pt idx="25690">
                  <c:v>2.5193471908570002</c:v>
                </c:pt>
                <c:pt idx="25691">
                  <c:v>2.5194206237789998</c:v>
                </c:pt>
                <c:pt idx="25692">
                  <c:v>2.519447565079</c:v>
                </c:pt>
                <c:pt idx="25693">
                  <c:v>2.5195212364200001</c:v>
                </c:pt>
                <c:pt idx="25694">
                  <c:v>2.5195577144620001</c:v>
                </c:pt>
                <c:pt idx="25695">
                  <c:v>2.5196328163150001</c:v>
                </c:pt>
                <c:pt idx="25696">
                  <c:v>2.5196757316589999</c:v>
                </c:pt>
                <c:pt idx="25697">
                  <c:v>2.5197415351869998</c:v>
                </c:pt>
                <c:pt idx="25698">
                  <c:v>2.519803524017</c:v>
                </c:pt>
                <c:pt idx="25699">
                  <c:v>2.5198552608489999</c:v>
                </c:pt>
                <c:pt idx="25700">
                  <c:v>2.5199239254000001</c:v>
                </c:pt>
                <c:pt idx="25701">
                  <c:v>2.519963502884</c:v>
                </c:pt>
                <c:pt idx="25702">
                  <c:v>2.5200362205509999</c:v>
                </c:pt>
                <c:pt idx="25703">
                  <c:v>2.5201334953310002</c:v>
                </c:pt>
                <c:pt idx="25704">
                  <c:v>2.5204620361329999</c:v>
                </c:pt>
                <c:pt idx="25705">
                  <c:v>2.5208091735839999</c:v>
                </c:pt>
                <c:pt idx="25706">
                  <c:v>2.5210821628570002</c:v>
                </c:pt>
                <c:pt idx="25707">
                  <c:v>2.5212073326110001</c:v>
                </c:pt>
                <c:pt idx="25708">
                  <c:v>2.5212624073029999</c:v>
                </c:pt>
                <c:pt idx="25709">
                  <c:v>2.5213227272030001</c:v>
                </c:pt>
                <c:pt idx="25710">
                  <c:v>2.5213985443119999</c:v>
                </c:pt>
                <c:pt idx="25711">
                  <c:v>2.5214385986329999</c:v>
                </c:pt>
                <c:pt idx="25712">
                  <c:v>2.5214900970460001</c:v>
                </c:pt>
                <c:pt idx="25713">
                  <c:v>2.521540164948</c:v>
                </c:pt>
                <c:pt idx="25714">
                  <c:v>2.5216345787050001</c:v>
                </c:pt>
                <c:pt idx="25715">
                  <c:v>2.5219514369959999</c:v>
                </c:pt>
                <c:pt idx="25716">
                  <c:v>2.522051334381</c:v>
                </c:pt>
                <c:pt idx="25717">
                  <c:v>2.5221064090729999</c:v>
                </c:pt>
                <c:pt idx="25718">
                  <c:v>2.522157430649</c:v>
                </c:pt>
                <c:pt idx="25719">
                  <c:v>2.5222032070160001</c:v>
                </c:pt>
                <c:pt idx="25720">
                  <c:v>2.5222702026369999</c:v>
                </c:pt>
                <c:pt idx="25721">
                  <c:v>2.5223150253300002</c:v>
                </c:pt>
                <c:pt idx="25722">
                  <c:v>2.5223915576930001</c:v>
                </c:pt>
                <c:pt idx="25723">
                  <c:v>2.522420883179</c:v>
                </c:pt>
                <c:pt idx="25724">
                  <c:v>2.522499322891</c:v>
                </c:pt>
                <c:pt idx="25725">
                  <c:v>2.52259683609</c:v>
                </c:pt>
                <c:pt idx="25726">
                  <c:v>2.5226798057559998</c:v>
                </c:pt>
                <c:pt idx="25727">
                  <c:v>2.52299451828</c:v>
                </c:pt>
                <c:pt idx="25728">
                  <c:v>2.5230820178990001</c:v>
                </c:pt>
                <c:pt idx="25729">
                  <c:v>2.5231564044949999</c:v>
                </c:pt>
                <c:pt idx="25730">
                  <c:v>2.523205757141</c:v>
                </c:pt>
                <c:pt idx="25731">
                  <c:v>2.5232584476470001</c:v>
                </c:pt>
                <c:pt idx="25732">
                  <c:v>2.5233078002929998</c:v>
                </c:pt>
                <c:pt idx="25733">
                  <c:v>2.5233492851260002</c:v>
                </c:pt>
                <c:pt idx="25734">
                  <c:v>2.5233864784239999</c:v>
                </c:pt>
                <c:pt idx="25735">
                  <c:v>2.5234212875369999</c:v>
                </c:pt>
                <c:pt idx="25736">
                  <c:v>2.523452997208</c:v>
                </c:pt>
                <c:pt idx="25737">
                  <c:v>2.5234875679019999</c:v>
                </c:pt>
                <c:pt idx="25738">
                  <c:v>2.5235273838040002</c:v>
                </c:pt>
                <c:pt idx="25739">
                  <c:v>2.523575305939</c:v>
                </c:pt>
                <c:pt idx="25740">
                  <c:v>2.5236742496489999</c:v>
                </c:pt>
                <c:pt idx="25741">
                  <c:v>2.5239219665529999</c:v>
                </c:pt>
                <c:pt idx="25742">
                  <c:v>2.5240004062649999</c:v>
                </c:pt>
                <c:pt idx="25743">
                  <c:v>2.5240805149079999</c:v>
                </c:pt>
                <c:pt idx="25744">
                  <c:v>2.524164676666</c:v>
                </c:pt>
                <c:pt idx="25745">
                  <c:v>2.5242400169370001</c:v>
                </c:pt>
                <c:pt idx="25746">
                  <c:v>2.5243206024170002</c:v>
                </c:pt>
                <c:pt idx="25747">
                  <c:v>2.5244064331049998</c:v>
                </c:pt>
                <c:pt idx="25748">
                  <c:v>2.5244946479800001</c:v>
                </c:pt>
                <c:pt idx="25749">
                  <c:v>2.5245859622959999</c:v>
                </c:pt>
                <c:pt idx="25750">
                  <c:v>2.5246763229370002</c:v>
                </c:pt>
                <c:pt idx="25751">
                  <c:v>2.5247671604159998</c:v>
                </c:pt>
                <c:pt idx="25752">
                  <c:v>2.524870872498</c:v>
                </c:pt>
                <c:pt idx="25753">
                  <c:v>2.5249235630040001</c:v>
                </c:pt>
                <c:pt idx="25754">
                  <c:v>2.5249745845790001</c:v>
                </c:pt>
                <c:pt idx="25755">
                  <c:v>2.5250163078310002</c:v>
                </c:pt>
                <c:pt idx="25756">
                  <c:v>2.5251095294949999</c:v>
                </c:pt>
                <c:pt idx="25757">
                  <c:v>2.525183200836</c:v>
                </c:pt>
                <c:pt idx="25758">
                  <c:v>2.5252115726470001</c:v>
                </c:pt>
                <c:pt idx="25759">
                  <c:v>2.5253055095670001</c:v>
                </c:pt>
                <c:pt idx="25760">
                  <c:v>2.5256304740909998</c:v>
                </c:pt>
                <c:pt idx="25761">
                  <c:v>2.5256981849670002</c:v>
                </c:pt>
                <c:pt idx="25762">
                  <c:v>2.525814294815</c:v>
                </c:pt>
                <c:pt idx="25763">
                  <c:v>2.5259237289429999</c:v>
                </c:pt>
                <c:pt idx="25764">
                  <c:v>2.5259785652160001</c:v>
                </c:pt>
                <c:pt idx="25765">
                  <c:v>2.526076316833</c:v>
                </c:pt>
                <c:pt idx="25766">
                  <c:v>2.5261361598969998</c:v>
                </c:pt>
                <c:pt idx="25767">
                  <c:v>2.5262126922610002</c:v>
                </c:pt>
                <c:pt idx="25768">
                  <c:v>2.5262567996979999</c:v>
                </c:pt>
                <c:pt idx="25769">
                  <c:v>2.5263001918789998</c:v>
                </c:pt>
                <c:pt idx="25770">
                  <c:v>2.5263476371769999</c:v>
                </c:pt>
                <c:pt idx="25771">
                  <c:v>2.5263965129849999</c:v>
                </c:pt>
                <c:pt idx="25772">
                  <c:v>2.5264434814449999</c:v>
                </c:pt>
                <c:pt idx="25773">
                  <c:v>2.526491165161</c:v>
                </c:pt>
                <c:pt idx="25774">
                  <c:v>2.5265409946439998</c:v>
                </c:pt>
                <c:pt idx="25775">
                  <c:v>2.52659034729</c:v>
                </c:pt>
                <c:pt idx="25776">
                  <c:v>2.5266442298889999</c:v>
                </c:pt>
                <c:pt idx="25777">
                  <c:v>2.526705503464</c:v>
                </c:pt>
                <c:pt idx="25778">
                  <c:v>2.526893854141</c:v>
                </c:pt>
                <c:pt idx="25779">
                  <c:v>2.5269453525540002</c:v>
                </c:pt>
                <c:pt idx="25780">
                  <c:v>2.5269834995270002</c:v>
                </c:pt>
                <c:pt idx="25781">
                  <c:v>2.5270545482640001</c:v>
                </c:pt>
                <c:pt idx="25782">
                  <c:v>2.5270955562589998</c:v>
                </c:pt>
                <c:pt idx="25783">
                  <c:v>2.5271759033199999</c:v>
                </c:pt>
                <c:pt idx="25784">
                  <c:v>2.5272133350370001</c:v>
                </c:pt>
                <c:pt idx="25785">
                  <c:v>2.5273003578190001</c:v>
                </c:pt>
                <c:pt idx="25786">
                  <c:v>2.5273432731629999</c:v>
                </c:pt>
                <c:pt idx="25787">
                  <c:v>2.527420282364</c:v>
                </c:pt>
                <c:pt idx="25788">
                  <c:v>2.5274660587310001</c:v>
                </c:pt>
                <c:pt idx="25789">
                  <c:v>2.5275256633760002</c:v>
                </c:pt>
                <c:pt idx="25790">
                  <c:v>2.5276110172270001</c:v>
                </c:pt>
                <c:pt idx="25791">
                  <c:v>2.5279045104979998</c:v>
                </c:pt>
                <c:pt idx="25792">
                  <c:v>2.5279710292819999</c:v>
                </c:pt>
                <c:pt idx="25793">
                  <c:v>2.528023958206</c:v>
                </c:pt>
                <c:pt idx="25794">
                  <c:v>2.5280809402469999</c:v>
                </c:pt>
                <c:pt idx="25795">
                  <c:v>2.528137207031</c:v>
                </c:pt>
                <c:pt idx="25796">
                  <c:v>2.5281858444209999</c:v>
                </c:pt>
                <c:pt idx="25797">
                  <c:v>2.5282335281370001</c:v>
                </c:pt>
                <c:pt idx="25798">
                  <c:v>2.5282759666439998</c:v>
                </c:pt>
                <c:pt idx="25799">
                  <c:v>2.528353452682</c:v>
                </c:pt>
                <c:pt idx="25800">
                  <c:v>2.5286557674410002</c:v>
                </c:pt>
                <c:pt idx="25801">
                  <c:v>2.5287296771999999</c:v>
                </c:pt>
                <c:pt idx="25802">
                  <c:v>2.5287942886349999</c:v>
                </c:pt>
                <c:pt idx="25803">
                  <c:v>2.5288937091829999</c:v>
                </c:pt>
                <c:pt idx="25804">
                  <c:v>2.529064893723</c:v>
                </c:pt>
                <c:pt idx="25805">
                  <c:v>2.5293836593629999</c:v>
                </c:pt>
                <c:pt idx="25806">
                  <c:v>2.5294723510739998</c:v>
                </c:pt>
                <c:pt idx="25807">
                  <c:v>2.5295333862299998</c:v>
                </c:pt>
                <c:pt idx="25808">
                  <c:v>2.5295729637150002</c:v>
                </c:pt>
                <c:pt idx="25809">
                  <c:v>2.5296297073359999</c:v>
                </c:pt>
                <c:pt idx="25810">
                  <c:v>2.5296800136569999</c:v>
                </c:pt>
                <c:pt idx="25811">
                  <c:v>2.5297279357910001</c:v>
                </c:pt>
                <c:pt idx="25812">
                  <c:v>2.5297865867609999</c:v>
                </c:pt>
                <c:pt idx="25813">
                  <c:v>2.5298256874080001</c:v>
                </c:pt>
                <c:pt idx="25814">
                  <c:v>2.529889583588</c:v>
                </c:pt>
                <c:pt idx="25815">
                  <c:v>2.5299863815310002</c:v>
                </c:pt>
                <c:pt idx="25816">
                  <c:v>2.5300776958469999</c:v>
                </c:pt>
                <c:pt idx="25817">
                  <c:v>2.5301663875579998</c:v>
                </c:pt>
                <c:pt idx="25818">
                  <c:v>2.5302503108979999</c:v>
                </c:pt>
                <c:pt idx="25819">
                  <c:v>2.5303337574009999</c:v>
                </c:pt>
                <c:pt idx="25820">
                  <c:v>2.5304136276250002</c:v>
                </c:pt>
                <c:pt idx="25821">
                  <c:v>2.530543804169</c:v>
                </c:pt>
                <c:pt idx="25822">
                  <c:v>2.5307085514069998</c:v>
                </c:pt>
                <c:pt idx="25823">
                  <c:v>2.5308897495270002</c:v>
                </c:pt>
                <c:pt idx="25824">
                  <c:v>2.5312247276309998</c:v>
                </c:pt>
                <c:pt idx="25825">
                  <c:v>2.5314762592319999</c:v>
                </c:pt>
                <c:pt idx="25826">
                  <c:v>2.5315721034999998</c:v>
                </c:pt>
                <c:pt idx="25827">
                  <c:v>2.5316150188450002</c:v>
                </c:pt>
                <c:pt idx="25828">
                  <c:v>2.5316593646999999</c:v>
                </c:pt>
                <c:pt idx="25829">
                  <c:v>2.5317203998569999</c:v>
                </c:pt>
                <c:pt idx="25830">
                  <c:v>2.5317676067349999</c:v>
                </c:pt>
                <c:pt idx="25831">
                  <c:v>2.5318260192870001</c:v>
                </c:pt>
                <c:pt idx="25832">
                  <c:v>2.531881332397</c:v>
                </c:pt>
                <c:pt idx="25833">
                  <c:v>2.531976938248</c:v>
                </c:pt>
                <c:pt idx="25834">
                  <c:v>2.5320410728449998</c:v>
                </c:pt>
                <c:pt idx="25835">
                  <c:v>2.5321140289309998</c:v>
                </c:pt>
                <c:pt idx="25836">
                  <c:v>2.5324001312259998</c:v>
                </c:pt>
                <c:pt idx="25837">
                  <c:v>2.5324800014500002</c:v>
                </c:pt>
                <c:pt idx="25838">
                  <c:v>2.5325696468349999</c:v>
                </c:pt>
                <c:pt idx="25839">
                  <c:v>2.5326285362240002</c:v>
                </c:pt>
                <c:pt idx="25840">
                  <c:v>2.5326738357540002</c:v>
                </c:pt>
                <c:pt idx="25841">
                  <c:v>2.5327453613280002</c:v>
                </c:pt>
                <c:pt idx="25842">
                  <c:v>2.5327801704409998</c:v>
                </c:pt>
                <c:pt idx="25843">
                  <c:v>2.5328588485719998</c:v>
                </c:pt>
                <c:pt idx="25844">
                  <c:v>2.5328934192660002</c:v>
                </c:pt>
                <c:pt idx="25845">
                  <c:v>2.5329687595369998</c:v>
                </c:pt>
                <c:pt idx="25846">
                  <c:v>2.5330030918120001</c:v>
                </c:pt>
                <c:pt idx="25847">
                  <c:v>2.5330684185029999</c:v>
                </c:pt>
                <c:pt idx="25848">
                  <c:v>2.5331559181209999</c:v>
                </c:pt>
                <c:pt idx="25849">
                  <c:v>2.533457756042</c:v>
                </c:pt>
                <c:pt idx="25850">
                  <c:v>2.5335254669189999</c:v>
                </c:pt>
                <c:pt idx="25851">
                  <c:v>2.5336098670960001</c:v>
                </c:pt>
                <c:pt idx="25852">
                  <c:v>2.5336856842039999</c:v>
                </c:pt>
                <c:pt idx="25853">
                  <c:v>2.5337336063390001</c:v>
                </c:pt>
                <c:pt idx="25854">
                  <c:v>2.53377699852</c:v>
                </c:pt>
                <c:pt idx="25855">
                  <c:v>2.5338177680970002</c:v>
                </c:pt>
                <c:pt idx="25856">
                  <c:v>2.533855199814</c:v>
                </c:pt>
                <c:pt idx="25857">
                  <c:v>2.533897399902</c:v>
                </c:pt>
                <c:pt idx="25858">
                  <c:v>2.5339365005490002</c:v>
                </c:pt>
                <c:pt idx="25859">
                  <c:v>2.5339834690090002</c:v>
                </c:pt>
                <c:pt idx="25860">
                  <c:v>2.5340321064000002</c:v>
                </c:pt>
                <c:pt idx="25861">
                  <c:v>2.5341300964359998</c:v>
                </c:pt>
                <c:pt idx="25862">
                  <c:v>2.5341906547550002</c:v>
                </c:pt>
                <c:pt idx="25863">
                  <c:v>2.5342421531679999</c:v>
                </c:pt>
                <c:pt idx="25864">
                  <c:v>2.534296512604</c:v>
                </c:pt>
                <c:pt idx="25865">
                  <c:v>2.5343532562259998</c:v>
                </c:pt>
                <c:pt idx="25866">
                  <c:v>2.5344035625460002</c:v>
                </c:pt>
                <c:pt idx="25867">
                  <c:v>2.5344510078429998</c:v>
                </c:pt>
                <c:pt idx="25868">
                  <c:v>2.5345191955569999</c:v>
                </c:pt>
                <c:pt idx="25869">
                  <c:v>2.5348269939420001</c:v>
                </c:pt>
                <c:pt idx="25870">
                  <c:v>2.5349166393279998</c:v>
                </c:pt>
                <c:pt idx="25871">
                  <c:v>2.5349454879760001</c:v>
                </c:pt>
                <c:pt idx="25872">
                  <c:v>2.535013198853</c:v>
                </c:pt>
                <c:pt idx="25873">
                  <c:v>2.5350487232210002</c:v>
                </c:pt>
                <c:pt idx="25874">
                  <c:v>2.5351154804229998</c:v>
                </c:pt>
                <c:pt idx="25875">
                  <c:v>2.535170078278</c:v>
                </c:pt>
                <c:pt idx="25876">
                  <c:v>2.5352318286900002</c:v>
                </c:pt>
                <c:pt idx="25877">
                  <c:v>2.5353016853330002</c:v>
                </c:pt>
                <c:pt idx="25878">
                  <c:v>2.5353538990020001</c:v>
                </c:pt>
                <c:pt idx="25879">
                  <c:v>2.5354375839230001</c:v>
                </c:pt>
                <c:pt idx="25880">
                  <c:v>2.5354747772219999</c:v>
                </c:pt>
                <c:pt idx="25881">
                  <c:v>2.5355508327480001</c:v>
                </c:pt>
                <c:pt idx="25882">
                  <c:v>2.535651683807</c:v>
                </c:pt>
                <c:pt idx="25883">
                  <c:v>2.5359871387480002</c:v>
                </c:pt>
                <c:pt idx="25884">
                  <c:v>2.5361857414250002</c:v>
                </c:pt>
                <c:pt idx="25885">
                  <c:v>2.536392688751</c:v>
                </c:pt>
                <c:pt idx="25886">
                  <c:v>2.536568880081</c:v>
                </c:pt>
                <c:pt idx="25887">
                  <c:v>2.5366339683530001</c:v>
                </c:pt>
                <c:pt idx="25888">
                  <c:v>2.5366842746730001</c:v>
                </c:pt>
                <c:pt idx="25889">
                  <c:v>2.5367393493649999</c:v>
                </c:pt>
                <c:pt idx="25890">
                  <c:v>2.5367853641510001</c:v>
                </c:pt>
                <c:pt idx="25891">
                  <c:v>2.5368318557739999</c:v>
                </c:pt>
                <c:pt idx="25892">
                  <c:v>2.5368850231170001</c:v>
                </c:pt>
                <c:pt idx="25893">
                  <c:v>2.5369265079500001</c:v>
                </c:pt>
                <c:pt idx="25894">
                  <c:v>2.5369894504550001</c:v>
                </c:pt>
                <c:pt idx="25895">
                  <c:v>2.5370981693269998</c:v>
                </c:pt>
                <c:pt idx="25896">
                  <c:v>2.5372443199160002</c:v>
                </c:pt>
                <c:pt idx="25897">
                  <c:v>2.5373370647429998</c:v>
                </c:pt>
                <c:pt idx="25898">
                  <c:v>2.5373952388759999</c:v>
                </c:pt>
                <c:pt idx="25899">
                  <c:v>2.5374383926389998</c:v>
                </c:pt>
                <c:pt idx="25900">
                  <c:v>2.5374839305879999</c:v>
                </c:pt>
                <c:pt idx="25901">
                  <c:v>2.5375342369079998</c:v>
                </c:pt>
                <c:pt idx="25902">
                  <c:v>2.5375761985779999</c:v>
                </c:pt>
                <c:pt idx="25903">
                  <c:v>2.5376427173609999</c:v>
                </c:pt>
                <c:pt idx="25904">
                  <c:v>2.537677764893</c:v>
                </c:pt>
                <c:pt idx="25905">
                  <c:v>2.5377516746520001</c:v>
                </c:pt>
                <c:pt idx="25906">
                  <c:v>2.5378518104549999</c:v>
                </c:pt>
                <c:pt idx="25907">
                  <c:v>2.537942886353</c:v>
                </c:pt>
                <c:pt idx="25908">
                  <c:v>2.5380275249480002</c:v>
                </c:pt>
                <c:pt idx="25909">
                  <c:v>2.5381972789759999</c:v>
                </c:pt>
                <c:pt idx="25910">
                  <c:v>2.5382924079900002</c:v>
                </c:pt>
                <c:pt idx="25911">
                  <c:v>2.5383548736570001</c:v>
                </c:pt>
                <c:pt idx="25912">
                  <c:v>2.5385081768040001</c:v>
                </c:pt>
                <c:pt idx="25913">
                  <c:v>2.5386612415309999</c:v>
                </c:pt>
                <c:pt idx="25914">
                  <c:v>2.5387599468230002</c:v>
                </c:pt>
                <c:pt idx="25915">
                  <c:v>2.5389015674589999</c:v>
                </c:pt>
                <c:pt idx="25916">
                  <c:v>2.5389707088470002</c:v>
                </c:pt>
                <c:pt idx="25917">
                  <c:v>2.539076328278</c:v>
                </c:pt>
                <c:pt idx="25918">
                  <c:v>2.5391314029690002</c:v>
                </c:pt>
                <c:pt idx="25919">
                  <c:v>2.5391745567320001</c:v>
                </c:pt>
                <c:pt idx="25920">
                  <c:v>2.5392737388610001</c:v>
                </c:pt>
                <c:pt idx="25921">
                  <c:v>2.5396232604979998</c:v>
                </c:pt>
                <c:pt idx="25922">
                  <c:v>2.5397143363949999</c:v>
                </c:pt>
                <c:pt idx="25923">
                  <c:v>2.5397508144379999</c:v>
                </c:pt>
                <c:pt idx="25924">
                  <c:v>2.5398154258729999</c:v>
                </c:pt>
                <c:pt idx="25925">
                  <c:v>2.5398495197300002</c:v>
                </c:pt>
                <c:pt idx="25926">
                  <c:v>2.5399246215820002</c:v>
                </c:pt>
                <c:pt idx="25927">
                  <c:v>2.5399601459499999</c:v>
                </c:pt>
                <c:pt idx="25928">
                  <c:v>2.5400383472439998</c:v>
                </c:pt>
                <c:pt idx="25929">
                  <c:v>2.540075778961</c:v>
                </c:pt>
                <c:pt idx="25930">
                  <c:v>2.540145158768</c:v>
                </c:pt>
                <c:pt idx="25931">
                  <c:v>2.5401806831360001</c:v>
                </c:pt>
                <c:pt idx="25932">
                  <c:v>2.5402793884279999</c:v>
                </c:pt>
                <c:pt idx="25933">
                  <c:v>2.5404012203219999</c:v>
                </c:pt>
                <c:pt idx="25934">
                  <c:v>2.540581464767</c:v>
                </c:pt>
                <c:pt idx="25935">
                  <c:v>2.5406386852259999</c:v>
                </c:pt>
                <c:pt idx="25936">
                  <c:v>2.5407409667969998</c:v>
                </c:pt>
                <c:pt idx="25937">
                  <c:v>2.540961503983</c:v>
                </c:pt>
                <c:pt idx="25938">
                  <c:v>2.541076421738</c:v>
                </c:pt>
                <c:pt idx="25939">
                  <c:v>2.541160345078</c:v>
                </c:pt>
                <c:pt idx="25940">
                  <c:v>2.541250944138</c:v>
                </c:pt>
                <c:pt idx="25941">
                  <c:v>2.5413076877590002</c:v>
                </c:pt>
                <c:pt idx="25942">
                  <c:v>2.541408061981</c:v>
                </c:pt>
                <c:pt idx="25943">
                  <c:v>2.541469097137</c:v>
                </c:pt>
                <c:pt idx="25944">
                  <c:v>2.5415408611300001</c:v>
                </c:pt>
                <c:pt idx="25945">
                  <c:v>2.54163646698</c:v>
                </c:pt>
                <c:pt idx="25946">
                  <c:v>2.5418436527249999</c:v>
                </c:pt>
                <c:pt idx="25947">
                  <c:v>2.5418939590449998</c:v>
                </c:pt>
                <c:pt idx="25948">
                  <c:v>2.5419411659239999</c:v>
                </c:pt>
                <c:pt idx="25949">
                  <c:v>2.5419840812680001</c:v>
                </c:pt>
                <c:pt idx="25950">
                  <c:v>2.5420448780060001</c:v>
                </c:pt>
                <c:pt idx="25951">
                  <c:v>2.5420851707460002</c:v>
                </c:pt>
                <c:pt idx="25952">
                  <c:v>2.5421626567839999</c:v>
                </c:pt>
                <c:pt idx="25953">
                  <c:v>2.5422019958500002</c:v>
                </c:pt>
                <c:pt idx="25954">
                  <c:v>2.5422873497010001</c:v>
                </c:pt>
                <c:pt idx="25955">
                  <c:v>2.5423226356509998</c:v>
                </c:pt>
                <c:pt idx="25956">
                  <c:v>2.5423991680150002</c:v>
                </c:pt>
                <c:pt idx="25957">
                  <c:v>2.5424354076390001</c:v>
                </c:pt>
                <c:pt idx="25958">
                  <c:v>2.5425024032589998</c:v>
                </c:pt>
                <c:pt idx="25959">
                  <c:v>2.542539596558</c:v>
                </c:pt>
                <c:pt idx="25960">
                  <c:v>2.5426313877109998</c:v>
                </c:pt>
                <c:pt idx="25961">
                  <c:v>2.5428581237789998</c:v>
                </c:pt>
                <c:pt idx="25962">
                  <c:v>2.5429143905639999</c:v>
                </c:pt>
                <c:pt idx="25963">
                  <c:v>2.5429685115809999</c:v>
                </c:pt>
                <c:pt idx="25964">
                  <c:v>2.5430126190190001</c:v>
                </c:pt>
                <c:pt idx="25965">
                  <c:v>2.543062925339</c:v>
                </c:pt>
                <c:pt idx="25966">
                  <c:v>2.5431096553799999</c:v>
                </c:pt>
                <c:pt idx="25967">
                  <c:v>2.5431592464450001</c:v>
                </c:pt>
                <c:pt idx="25968">
                  <c:v>2.5432014465330002</c:v>
                </c:pt>
                <c:pt idx="25969">
                  <c:v>2.5432481765750001</c:v>
                </c:pt>
                <c:pt idx="25970">
                  <c:v>2.5432851314540001</c:v>
                </c:pt>
                <c:pt idx="25971">
                  <c:v>2.5433232784270001</c:v>
                </c:pt>
                <c:pt idx="25972">
                  <c:v>2.5433635711670002</c:v>
                </c:pt>
                <c:pt idx="25973">
                  <c:v>2.5434584617609999</c:v>
                </c:pt>
                <c:pt idx="25974">
                  <c:v>2.5435225963589998</c:v>
                </c:pt>
                <c:pt idx="25975">
                  <c:v>2.543833732605</c:v>
                </c:pt>
                <c:pt idx="25976">
                  <c:v>2.5439198017120002</c:v>
                </c:pt>
                <c:pt idx="25977">
                  <c:v>2.5440077781679999</c:v>
                </c:pt>
                <c:pt idx="25978">
                  <c:v>2.544098854065</c:v>
                </c:pt>
                <c:pt idx="25979">
                  <c:v>2.544187784195</c:v>
                </c:pt>
                <c:pt idx="25980">
                  <c:v>2.5442738533020002</c:v>
                </c:pt>
                <c:pt idx="25981">
                  <c:v>2.5443928241729998</c:v>
                </c:pt>
                <c:pt idx="25982">
                  <c:v>2.5445513725279998</c:v>
                </c:pt>
                <c:pt idx="25983">
                  <c:v>2.5446383953090002</c:v>
                </c:pt>
                <c:pt idx="25984">
                  <c:v>2.5447325706480002</c:v>
                </c:pt>
                <c:pt idx="25985">
                  <c:v>2.544761180878</c:v>
                </c:pt>
                <c:pt idx="25986">
                  <c:v>2.5448331832890001</c:v>
                </c:pt>
                <c:pt idx="25987">
                  <c:v>2.544867992401</c:v>
                </c:pt>
                <c:pt idx="25988">
                  <c:v>2.5449395179750001</c:v>
                </c:pt>
                <c:pt idx="25989">
                  <c:v>2.5449817180630001</c:v>
                </c:pt>
                <c:pt idx="25990">
                  <c:v>2.5450401306149999</c:v>
                </c:pt>
                <c:pt idx="25991">
                  <c:v>2.5451304912569999</c:v>
                </c:pt>
                <c:pt idx="25992">
                  <c:v>2.5452098846440001</c:v>
                </c:pt>
                <c:pt idx="25993">
                  <c:v>2.5454587936399999</c:v>
                </c:pt>
                <c:pt idx="25994">
                  <c:v>2.5455403327939998</c:v>
                </c:pt>
                <c:pt idx="25995">
                  <c:v>2.545577526093</c:v>
                </c:pt>
                <c:pt idx="25996">
                  <c:v>2.5456185340880002</c:v>
                </c:pt>
                <c:pt idx="25997">
                  <c:v>2.5456564426420001</c:v>
                </c:pt>
                <c:pt idx="25998">
                  <c:v>2.545696258545</c:v>
                </c:pt>
                <c:pt idx="25999">
                  <c:v>2.5457408428189998</c:v>
                </c:pt>
                <c:pt idx="26000">
                  <c:v>2.545779943466</c:v>
                </c:pt>
                <c:pt idx="26001">
                  <c:v>2.5458195209499999</c:v>
                </c:pt>
                <c:pt idx="26002">
                  <c:v>2.5458631515499999</c:v>
                </c:pt>
                <c:pt idx="26003">
                  <c:v>2.545907258987</c:v>
                </c:pt>
                <c:pt idx="26004">
                  <c:v>2.5459480285640002</c:v>
                </c:pt>
                <c:pt idx="26005">
                  <c:v>2.545990943909</c:v>
                </c:pt>
                <c:pt idx="26006">
                  <c:v>2.546037912369</c:v>
                </c:pt>
                <c:pt idx="26007">
                  <c:v>2.546081542969</c:v>
                </c:pt>
                <c:pt idx="26008">
                  <c:v>2.54612326622</c:v>
                </c:pt>
                <c:pt idx="26009">
                  <c:v>2.5461676120760002</c:v>
                </c:pt>
                <c:pt idx="26010">
                  <c:v>2.5462100505829999</c:v>
                </c:pt>
                <c:pt idx="26011">
                  <c:v>2.5462479591370002</c:v>
                </c:pt>
                <c:pt idx="26012">
                  <c:v>2.5462882518769998</c:v>
                </c:pt>
                <c:pt idx="26013">
                  <c:v>2.5463335514069998</c:v>
                </c:pt>
                <c:pt idx="26014">
                  <c:v>2.5463790893549998</c:v>
                </c:pt>
                <c:pt idx="26015">
                  <c:v>2.546423196793</c:v>
                </c:pt>
                <c:pt idx="26016">
                  <c:v>2.5464673042300001</c:v>
                </c:pt>
                <c:pt idx="26017">
                  <c:v>2.5465180873870001</c:v>
                </c:pt>
                <c:pt idx="26018">
                  <c:v>2.5465688705440002</c:v>
                </c:pt>
                <c:pt idx="26019">
                  <c:v>2.5466516017909999</c:v>
                </c:pt>
                <c:pt idx="26020">
                  <c:v>2.5468008518219998</c:v>
                </c:pt>
                <c:pt idx="26021">
                  <c:v>2.5469002723690002</c:v>
                </c:pt>
                <c:pt idx="26022">
                  <c:v>2.5469734668730002</c:v>
                </c:pt>
                <c:pt idx="26023">
                  <c:v>2.5470116138460002</c:v>
                </c:pt>
                <c:pt idx="26024">
                  <c:v>2.5470833778380002</c:v>
                </c:pt>
                <c:pt idx="26025">
                  <c:v>2.5471303462980002</c:v>
                </c:pt>
                <c:pt idx="26026">
                  <c:v>2.5472071170809998</c:v>
                </c:pt>
                <c:pt idx="26027">
                  <c:v>2.5472600460049999</c:v>
                </c:pt>
                <c:pt idx="26028">
                  <c:v>2.547333717346</c:v>
                </c:pt>
                <c:pt idx="26029">
                  <c:v>2.547393083572</c:v>
                </c:pt>
                <c:pt idx="26030">
                  <c:v>2.54745554924</c:v>
                </c:pt>
                <c:pt idx="26031">
                  <c:v>2.5475170612340001</c:v>
                </c:pt>
                <c:pt idx="26032">
                  <c:v>2.5475668907169999</c:v>
                </c:pt>
                <c:pt idx="26033">
                  <c:v>2.5476307868960002</c:v>
                </c:pt>
                <c:pt idx="26034">
                  <c:v>2.5477292537689999</c:v>
                </c:pt>
                <c:pt idx="26035">
                  <c:v>2.54807472229</c:v>
                </c:pt>
                <c:pt idx="26036">
                  <c:v>2.5482258796689998</c:v>
                </c:pt>
                <c:pt idx="26037">
                  <c:v>2.5483412742609999</c:v>
                </c:pt>
                <c:pt idx="26038">
                  <c:v>2.5484492778779999</c:v>
                </c:pt>
                <c:pt idx="26039">
                  <c:v>2.5485992431639999</c:v>
                </c:pt>
                <c:pt idx="26040">
                  <c:v>2.5489070415500001</c:v>
                </c:pt>
                <c:pt idx="26041">
                  <c:v>2.5490920543670001</c:v>
                </c:pt>
                <c:pt idx="26042">
                  <c:v>2.5494511127470001</c:v>
                </c:pt>
                <c:pt idx="26043">
                  <c:v>2.5496768951419999</c:v>
                </c:pt>
                <c:pt idx="26044">
                  <c:v>2.5498280525210002</c:v>
                </c:pt>
                <c:pt idx="26045">
                  <c:v>2.549965143204</c:v>
                </c:pt>
                <c:pt idx="26046">
                  <c:v>2.550086975098</c:v>
                </c:pt>
                <c:pt idx="26047">
                  <c:v>2.5502569675450002</c:v>
                </c:pt>
                <c:pt idx="26048">
                  <c:v>2.5504152774810001</c:v>
                </c:pt>
                <c:pt idx="26049">
                  <c:v>2.5505037307739999</c:v>
                </c:pt>
                <c:pt idx="26050">
                  <c:v>2.5506057739260002</c:v>
                </c:pt>
                <c:pt idx="26051">
                  <c:v>2.5509302616120002</c:v>
                </c:pt>
                <c:pt idx="26052">
                  <c:v>2.5510449409480001</c:v>
                </c:pt>
                <c:pt idx="26053">
                  <c:v>2.5511043071750001</c:v>
                </c:pt>
                <c:pt idx="26054">
                  <c:v>2.5511591434479999</c:v>
                </c:pt>
                <c:pt idx="26055">
                  <c:v>2.5512194633480001</c:v>
                </c:pt>
                <c:pt idx="26056">
                  <c:v>2.5512723922729998</c:v>
                </c:pt>
                <c:pt idx="26057">
                  <c:v>2.551346063614</c:v>
                </c:pt>
                <c:pt idx="26058">
                  <c:v>2.5516929626459999</c:v>
                </c:pt>
                <c:pt idx="26059">
                  <c:v>2.5518004894259998</c:v>
                </c:pt>
                <c:pt idx="26060">
                  <c:v>2.5518846511839999</c:v>
                </c:pt>
                <c:pt idx="26061">
                  <c:v>2.5519802570340002</c:v>
                </c:pt>
                <c:pt idx="26062">
                  <c:v>2.5520746707919999</c:v>
                </c:pt>
                <c:pt idx="26063">
                  <c:v>2.5521380901340001</c:v>
                </c:pt>
                <c:pt idx="26064">
                  <c:v>2.552179813385</c:v>
                </c:pt>
                <c:pt idx="26065">
                  <c:v>2.5522778034210001</c:v>
                </c:pt>
                <c:pt idx="26066">
                  <c:v>2.552390813828</c:v>
                </c:pt>
                <c:pt idx="26067">
                  <c:v>2.552697896957</c:v>
                </c:pt>
                <c:pt idx="26068">
                  <c:v>2.5527975559230001</c:v>
                </c:pt>
                <c:pt idx="26069">
                  <c:v>2.5529060363770002</c:v>
                </c:pt>
                <c:pt idx="26070">
                  <c:v>2.5530121326450002</c:v>
                </c:pt>
                <c:pt idx="26071">
                  <c:v>2.5532448291779999</c:v>
                </c:pt>
                <c:pt idx="26072">
                  <c:v>2.5534460544590001</c:v>
                </c:pt>
                <c:pt idx="26073">
                  <c:v>2.5535693168639999</c:v>
                </c:pt>
                <c:pt idx="26074">
                  <c:v>2.5536732673650002</c:v>
                </c:pt>
                <c:pt idx="26075">
                  <c:v>2.5538058280940001</c:v>
                </c:pt>
                <c:pt idx="26076">
                  <c:v>2.5539510250089998</c:v>
                </c:pt>
                <c:pt idx="26077">
                  <c:v>2.5540280342099999</c:v>
                </c:pt>
                <c:pt idx="26078">
                  <c:v>2.5541055202480001</c:v>
                </c:pt>
                <c:pt idx="26079">
                  <c:v>2.5541989803309999</c:v>
                </c:pt>
                <c:pt idx="26080">
                  <c:v>2.5542731285100002</c:v>
                </c:pt>
                <c:pt idx="26081">
                  <c:v>2.5543015003199998</c:v>
                </c:pt>
                <c:pt idx="26082">
                  <c:v>2.55437541008</c:v>
                </c:pt>
                <c:pt idx="26083">
                  <c:v>2.554405212402</c:v>
                </c:pt>
                <c:pt idx="26084">
                  <c:v>2.5544722080229998</c:v>
                </c:pt>
                <c:pt idx="26085">
                  <c:v>2.5545046329500001</c:v>
                </c:pt>
                <c:pt idx="26086">
                  <c:v>2.5546014308929998</c:v>
                </c:pt>
                <c:pt idx="26087">
                  <c:v>2.5547139644620001</c:v>
                </c:pt>
                <c:pt idx="26088">
                  <c:v>2.554894924164</c:v>
                </c:pt>
                <c:pt idx="26089">
                  <c:v>2.5549850463869999</c:v>
                </c:pt>
                <c:pt idx="26090">
                  <c:v>2.5550227165220001</c:v>
                </c:pt>
                <c:pt idx="26091">
                  <c:v>2.5550668239590002</c:v>
                </c:pt>
                <c:pt idx="26092">
                  <c:v>2.5551090240479999</c:v>
                </c:pt>
                <c:pt idx="26093">
                  <c:v>2.555154800415</c:v>
                </c:pt>
                <c:pt idx="26094">
                  <c:v>2.5552008152010002</c:v>
                </c:pt>
                <c:pt idx="26095">
                  <c:v>2.555242061615</c:v>
                </c:pt>
                <c:pt idx="26096">
                  <c:v>2.5552849769589998</c:v>
                </c:pt>
                <c:pt idx="26097">
                  <c:v>2.555332660675</c:v>
                </c:pt>
                <c:pt idx="26098">
                  <c:v>2.555383205414</c:v>
                </c:pt>
                <c:pt idx="26099">
                  <c:v>2.5554289817810001</c:v>
                </c:pt>
                <c:pt idx="26100">
                  <c:v>2.5554795265200001</c:v>
                </c:pt>
                <c:pt idx="26101">
                  <c:v>2.555521249771</c:v>
                </c:pt>
                <c:pt idx="26102">
                  <c:v>2.5555567741390002</c:v>
                </c:pt>
                <c:pt idx="26103">
                  <c:v>2.555590867996</c:v>
                </c:pt>
                <c:pt idx="26104">
                  <c:v>2.5556368827820002</c:v>
                </c:pt>
                <c:pt idx="26105">
                  <c:v>2.5556740760799999</c:v>
                </c:pt>
                <c:pt idx="26106">
                  <c:v>2.5557193756099998</c:v>
                </c:pt>
                <c:pt idx="26107">
                  <c:v>2.555770158768</c:v>
                </c:pt>
                <c:pt idx="26108">
                  <c:v>2.5558190345759999</c:v>
                </c:pt>
                <c:pt idx="26109">
                  <c:v>2.555868387222</c:v>
                </c:pt>
                <c:pt idx="26110">
                  <c:v>2.5559852123260001</c:v>
                </c:pt>
                <c:pt idx="26111">
                  <c:v>2.5562980175019998</c:v>
                </c:pt>
                <c:pt idx="26112">
                  <c:v>2.5564043521880002</c:v>
                </c:pt>
                <c:pt idx="26113">
                  <c:v>2.55646276474</c:v>
                </c:pt>
                <c:pt idx="26114">
                  <c:v>2.5565285682679999</c:v>
                </c:pt>
                <c:pt idx="26115">
                  <c:v>2.556579589844</c:v>
                </c:pt>
                <c:pt idx="26116">
                  <c:v>2.5566568374630001</c:v>
                </c:pt>
                <c:pt idx="26117">
                  <c:v>2.5567064285279999</c:v>
                </c:pt>
                <c:pt idx="26118">
                  <c:v>2.5567908287050001</c:v>
                </c:pt>
                <c:pt idx="26119">
                  <c:v>2.5568349361420002</c:v>
                </c:pt>
                <c:pt idx="26120">
                  <c:v>2.5569188594819998</c:v>
                </c:pt>
                <c:pt idx="26121">
                  <c:v>2.5569553375240002</c:v>
                </c:pt>
                <c:pt idx="26122">
                  <c:v>2.5570375919339998</c:v>
                </c:pt>
                <c:pt idx="26123">
                  <c:v>2.5570776462549998</c:v>
                </c:pt>
                <c:pt idx="26124">
                  <c:v>2.5571403503419998</c:v>
                </c:pt>
                <c:pt idx="26125">
                  <c:v>2.55721950531</c:v>
                </c:pt>
                <c:pt idx="26126">
                  <c:v>2.5574593544009998</c:v>
                </c:pt>
                <c:pt idx="26127">
                  <c:v>2.5575096607210002</c:v>
                </c:pt>
                <c:pt idx="26128">
                  <c:v>2.557556390762</c:v>
                </c:pt>
                <c:pt idx="26129">
                  <c:v>2.5575981140140001</c:v>
                </c:pt>
                <c:pt idx="26130">
                  <c:v>2.5576348304750001</c:v>
                </c:pt>
                <c:pt idx="26131">
                  <c:v>2.557671308517</c:v>
                </c:pt>
                <c:pt idx="26132">
                  <c:v>2.557716369629</c:v>
                </c:pt>
                <c:pt idx="26133">
                  <c:v>2.5577609539030002</c:v>
                </c:pt>
                <c:pt idx="26134">
                  <c:v>2.5578064918519998</c:v>
                </c:pt>
                <c:pt idx="26135">
                  <c:v>2.5578567981720002</c:v>
                </c:pt>
                <c:pt idx="26136">
                  <c:v>2.5579051971440001</c:v>
                </c:pt>
                <c:pt idx="26137">
                  <c:v>2.5579481124879999</c:v>
                </c:pt>
                <c:pt idx="26138">
                  <c:v>2.5579948425289998</c:v>
                </c:pt>
                <c:pt idx="26139">
                  <c:v>2.5580348968509998</c:v>
                </c:pt>
                <c:pt idx="26140">
                  <c:v>2.5580720901489999</c:v>
                </c:pt>
                <c:pt idx="26141">
                  <c:v>2.55810546875</c:v>
                </c:pt>
                <c:pt idx="26142">
                  <c:v>2.5581459999080001</c:v>
                </c:pt>
                <c:pt idx="26143">
                  <c:v>2.558187246323</c:v>
                </c:pt>
                <c:pt idx="26144">
                  <c:v>2.558232784271</c:v>
                </c:pt>
                <c:pt idx="26145">
                  <c:v>2.5582876205440002</c:v>
                </c:pt>
                <c:pt idx="26146">
                  <c:v>2.5585019588470002</c:v>
                </c:pt>
                <c:pt idx="26147">
                  <c:v>2.558625221252</c:v>
                </c:pt>
                <c:pt idx="26148">
                  <c:v>2.5587196350100001</c:v>
                </c:pt>
                <c:pt idx="26149">
                  <c:v>2.5587499141690002</c:v>
                </c:pt>
                <c:pt idx="26150">
                  <c:v>2.5588328838350001</c:v>
                </c:pt>
                <c:pt idx="26151">
                  <c:v>2.558871030807</c:v>
                </c:pt>
                <c:pt idx="26152">
                  <c:v>2.558946371078</c:v>
                </c:pt>
                <c:pt idx="26153">
                  <c:v>2.5589938163760002</c:v>
                </c:pt>
                <c:pt idx="26154">
                  <c:v>2.559066534042</c:v>
                </c:pt>
                <c:pt idx="26155">
                  <c:v>2.5591247081759998</c:v>
                </c:pt>
                <c:pt idx="26156">
                  <c:v>2.5591809749599999</c:v>
                </c:pt>
                <c:pt idx="26157">
                  <c:v>2.5592522621149998</c:v>
                </c:pt>
                <c:pt idx="26158">
                  <c:v>2.5593032836909999</c:v>
                </c:pt>
                <c:pt idx="26159">
                  <c:v>2.5593874454500001</c:v>
                </c:pt>
                <c:pt idx="26160">
                  <c:v>2.5594282150269998</c:v>
                </c:pt>
                <c:pt idx="26161">
                  <c:v>2.559510946274</c:v>
                </c:pt>
                <c:pt idx="26162">
                  <c:v>2.5595471858979999</c:v>
                </c:pt>
                <c:pt idx="26163">
                  <c:v>2.5596284866330001</c:v>
                </c:pt>
                <c:pt idx="26164">
                  <c:v>2.5596640110019999</c:v>
                </c:pt>
                <c:pt idx="26165">
                  <c:v>2.559737920761</c:v>
                </c:pt>
                <c:pt idx="26166">
                  <c:v>2.5598289966580001</c:v>
                </c:pt>
                <c:pt idx="26167">
                  <c:v>2.5599377155299998</c:v>
                </c:pt>
                <c:pt idx="26168">
                  <c:v>2.560287237167</c:v>
                </c:pt>
                <c:pt idx="26169">
                  <c:v>2.5604372024540001</c:v>
                </c:pt>
                <c:pt idx="26170">
                  <c:v>2.560492753983</c:v>
                </c:pt>
                <c:pt idx="26171">
                  <c:v>2.5605418682100001</c:v>
                </c:pt>
                <c:pt idx="26172">
                  <c:v>2.5605943202970001</c:v>
                </c:pt>
                <c:pt idx="26173">
                  <c:v>2.5606451034550002</c:v>
                </c:pt>
                <c:pt idx="26174">
                  <c:v>2.5606906414030002</c:v>
                </c:pt>
                <c:pt idx="26175">
                  <c:v>2.560736894608</c:v>
                </c:pt>
                <c:pt idx="26176">
                  <c:v>2.5607867240909998</c:v>
                </c:pt>
                <c:pt idx="26177">
                  <c:v>2.5608282089230001</c:v>
                </c:pt>
                <c:pt idx="26178">
                  <c:v>2.560865879059</c:v>
                </c:pt>
                <c:pt idx="26179">
                  <c:v>2.5609121322630002</c:v>
                </c:pt>
                <c:pt idx="26180">
                  <c:v>2.5609855651859998</c:v>
                </c:pt>
                <c:pt idx="26181">
                  <c:v>2.561042070389</c:v>
                </c:pt>
                <c:pt idx="26182">
                  <c:v>2.561143636703</c:v>
                </c:pt>
                <c:pt idx="26183">
                  <c:v>2.5612049102780001</c:v>
                </c:pt>
                <c:pt idx="26184">
                  <c:v>2.5613894462590001</c:v>
                </c:pt>
                <c:pt idx="26185">
                  <c:v>2.5614545345309998</c:v>
                </c:pt>
                <c:pt idx="26186">
                  <c:v>2.5614943504330001</c:v>
                </c:pt>
                <c:pt idx="26187">
                  <c:v>2.5615749359129998</c:v>
                </c:pt>
                <c:pt idx="26188">
                  <c:v>2.5616216659550002</c:v>
                </c:pt>
                <c:pt idx="26189">
                  <c:v>2.5617156028750001</c:v>
                </c:pt>
                <c:pt idx="26190">
                  <c:v>2.5617661476140001</c:v>
                </c:pt>
                <c:pt idx="26191">
                  <c:v>2.5618588924410002</c:v>
                </c:pt>
                <c:pt idx="26192">
                  <c:v>2.5619080066679998</c:v>
                </c:pt>
                <c:pt idx="26193">
                  <c:v>2.5619881153109998</c:v>
                </c:pt>
                <c:pt idx="26194">
                  <c:v>2.5620367527010002</c:v>
                </c:pt>
                <c:pt idx="26195">
                  <c:v>2.56209897995</c:v>
                </c:pt>
                <c:pt idx="26196">
                  <c:v>2.5621500015260001</c:v>
                </c:pt>
                <c:pt idx="26197">
                  <c:v>2.5622439384460001</c:v>
                </c:pt>
                <c:pt idx="26198">
                  <c:v>2.5624449253080002</c:v>
                </c:pt>
                <c:pt idx="26199">
                  <c:v>2.5625050067899999</c:v>
                </c:pt>
                <c:pt idx="26200">
                  <c:v>2.5625851154329999</c:v>
                </c:pt>
                <c:pt idx="26201">
                  <c:v>2.5626697540280001</c:v>
                </c:pt>
                <c:pt idx="26202">
                  <c:v>2.5627236366270001</c:v>
                </c:pt>
                <c:pt idx="26203">
                  <c:v>2.56276845932</c:v>
                </c:pt>
                <c:pt idx="26204">
                  <c:v>2.5628185272219999</c:v>
                </c:pt>
                <c:pt idx="26205">
                  <c:v>2.562861204147</c:v>
                </c:pt>
                <c:pt idx="26206">
                  <c:v>2.5629155635830001</c:v>
                </c:pt>
                <c:pt idx="26207">
                  <c:v>2.5629723072049999</c:v>
                </c:pt>
                <c:pt idx="26208">
                  <c:v>2.5630803108219999</c:v>
                </c:pt>
                <c:pt idx="26209">
                  <c:v>2.5634076595309998</c:v>
                </c:pt>
                <c:pt idx="26210">
                  <c:v>2.5636985301970001</c:v>
                </c:pt>
                <c:pt idx="26211">
                  <c:v>2.5640099048609999</c:v>
                </c:pt>
                <c:pt idx="26212">
                  <c:v>2.5643043518069999</c:v>
                </c:pt>
                <c:pt idx="26213">
                  <c:v>2.5643935203549999</c:v>
                </c:pt>
                <c:pt idx="26214">
                  <c:v>2.5644886493680001</c:v>
                </c:pt>
                <c:pt idx="26215">
                  <c:v>2.564573287964</c:v>
                </c:pt>
                <c:pt idx="26216">
                  <c:v>2.564660549164</c:v>
                </c:pt>
                <c:pt idx="26217">
                  <c:v>2.5647413730620001</c:v>
                </c:pt>
                <c:pt idx="26218">
                  <c:v>2.5650053024289998</c:v>
                </c:pt>
                <c:pt idx="26219">
                  <c:v>2.565133333206</c:v>
                </c:pt>
                <c:pt idx="26220">
                  <c:v>2.5653061866760001</c:v>
                </c:pt>
                <c:pt idx="26221">
                  <c:v>2.5654394626619998</c:v>
                </c:pt>
                <c:pt idx="26222">
                  <c:v>2.5657579898830001</c:v>
                </c:pt>
                <c:pt idx="26223">
                  <c:v>2.5658576488490001</c:v>
                </c:pt>
                <c:pt idx="26224">
                  <c:v>2.5659224987029998</c:v>
                </c:pt>
                <c:pt idx="26225">
                  <c:v>2.566026449203</c:v>
                </c:pt>
                <c:pt idx="26226">
                  <c:v>2.566334724426</c:v>
                </c:pt>
                <c:pt idx="26227">
                  <c:v>2.5665295124049998</c:v>
                </c:pt>
                <c:pt idx="26228">
                  <c:v>2.5667142868039998</c:v>
                </c:pt>
                <c:pt idx="26229">
                  <c:v>2.5668532848360002</c:v>
                </c:pt>
                <c:pt idx="26230">
                  <c:v>2.566915512085</c:v>
                </c:pt>
                <c:pt idx="26231">
                  <c:v>2.5669736862180002</c:v>
                </c:pt>
                <c:pt idx="26232">
                  <c:v>2.5670263767239998</c:v>
                </c:pt>
                <c:pt idx="26233">
                  <c:v>2.567081212997</c:v>
                </c:pt>
                <c:pt idx="26234">
                  <c:v>2.5671987533570002</c:v>
                </c:pt>
                <c:pt idx="26235">
                  <c:v>2.5673537254330001</c:v>
                </c:pt>
                <c:pt idx="26236">
                  <c:v>2.567421197891</c:v>
                </c:pt>
                <c:pt idx="26237">
                  <c:v>2.5674669742580001</c:v>
                </c:pt>
                <c:pt idx="26238">
                  <c:v>2.5675272941589999</c:v>
                </c:pt>
                <c:pt idx="26239">
                  <c:v>2.5675828456879999</c:v>
                </c:pt>
                <c:pt idx="26240">
                  <c:v>2.5676360130310001</c:v>
                </c:pt>
                <c:pt idx="26241">
                  <c:v>2.567701816559</c:v>
                </c:pt>
                <c:pt idx="26242">
                  <c:v>2.5677464008330002</c:v>
                </c:pt>
                <c:pt idx="26243">
                  <c:v>2.5678279399870001</c:v>
                </c:pt>
                <c:pt idx="26244">
                  <c:v>2.5678684711459998</c:v>
                </c:pt>
                <c:pt idx="26245">
                  <c:v>2.5679490566249998</c:v>
                </c:pt>
                <c:pt idx="26246">
                  <c:v>2.5680425167080001</c:v>
                </c:pt>
                <c:pt idx="26247">
                  <c:v>2.5681688785549999</c:v>
                </c:pt>
                <c:pt idx="26248">
                  <c:v>2.5683007240300002</c:v>
                </c:pt>
                <c:pt idx="26249">
                  <c:v>2.5684471130370001</c:v>
                </c:pt>
                <c:pt idx="26250">
                  <c:v>2.5687131881709999</c:v>
                </c:pt>
                <c:pt idx="26251">
                  <c:v>2.5687770843509998</c:v>
                </c:pt>
                <c:pt idx="26252">
                  <c:v>2.5688748359679998</c:v>
                </c:pt>
                <c:pt idx="26253">
                  <c:v>2.5689184665679998</c:v>
                </c:pt>
                <c:pt idx="26254">
                  <c:v>2.5689573287959999</c:v>
                </c:pt>
                <c:pt idx="26255">
                  <c:v>2.568990468979</c:v>
                </c:pt>
                <c:pt idx="26256">
                  <c:v>2.5690207481380001</c:v>
                </c:pt>
                <c:pt idx="26257">
                  <c:v>2.5690562725069999</c:v>
                </c:pt>
                <c:pt idx="26258">
                  <c:v>2.5690963268279998</c:v>
                </c:pt>
                <c:pt idx="26259">
                  <c:v>2.5691437721249999</c:v>
                </c:pt>
                <c:pt idx="26260">
                  <c:v>2.5692291259769999</c:v>
                </c:pt>
                <c:pt idx="26261">
                  <c:v>2.5695650577550002</c:v>
                </c:pt>
                <c:pt idx="26262">
                  <c:v>2.56964969635</c:v>
                </c:pt>
                <c:pt idx="26263">
                  <c:v>2.5696914196009999</c:v>
                </c:pt>
                <c:pt idx="26264">
                  <c:v>2.5697467327119998</c:v>
                </c:pt>
                <c:pt idx="26265">
                  <c:v>2.5698053836820001</c:v>
                </c:pt>
                <c:pt idx="26266">
                  <c:v>2.5698513984679998</c:v>
                </c:pt>
                <c:pt idx="26267">
                  <c:v>2.5699198245999999</c:v>
                </c:pt>
                <c:pt idx="26268">
                  <c:v>2.5699594020840002</c:v>
                </c:pt>
                <c:pt idx="26269">
                  <c:v>2.5700383186339999</c:v>
                </c:pt>
                <c:pt idx="26270">
                  <c:v>2.570073604584</c:v>
                </c:pt>
                <c:pt idx="26271">
                  <c:v>2.5701546669009998</c:v>
                </c:pt>
                <c:pt idx="26272">
                  <c:v>2.5701894760130002</c:v>
                </c:pt>
                <c:pt idx="26273">
                  <c:v>2.5702910423279999</c:v>
                </c:pt>
                <c:pt idx="26274">
                  <c:v>2.5704617500309999</c:v>
                </c:pt>
                <c:pt idx="26275">
                  <c:v>2.5706198215480001</c:v>
                </c:pt>
                <c:pt idx="26276">
                  <c:v>2.5708627700809998</c:v>
                </c:pt>
                <c:pt idx="26277">
                  <c:v>2.5711886882780002</c:v>
                </c:pt>
                <c:pt idx="26278">
                  <c:v>2.5712528228760001</c:v>
                </c:pt>
                <c:pt idx="26279">
                  <c:v>2.5713119506840001</c:v>
                </c:pt>
                <c:pt idx="26280">
                  <c:v>2.5713529586789998</c:v>
                </c:pt>
                <c:pt idx="26281">
                  <c:v>2.5714011192320001</c:v>
                </c:pt>
                <c:pt idx="26282">
                  <c:v>2.571445941925</c:v>
                </c:pt>
                <c:pt idx="26283">
                  <c:v>2.571491241455</c:v>
                </c:pt>
                <c:pt idx="26284">
                  <c:v>2.571536540985</c:v>
                </c:pt>
                <c:pt idx="26285">
                  <c:v>2.5715770721440001</c:v>
                </c:pt>
                <c:pt idx="26286">
                  <c:v>2.5716216564179999</c:v>
                </c:pt>
                <c:pt idx="26287">
                  <c:v>2.5716636180879999</c:v>
                </c:pt>
                <c:pt idx="26288">
                  <c:v>2.5717027187350001</c:v>
                </c:pt>
                <c:pt idx="26289">
                  <c:v>2.5717384815219999</c:v>
                </c:pt>
                <c:pt idx="26290">
                  <c:v>2.571784257889</c:v>
                </c:pt>
                <c:pt idx="26291">
                  <c:v>2.5718190670009999</c:v>
                </c:pt>
                <c:pt idx="26292">
                  <c:v>2.5718586444849998</c:v>
                </c:pt>
                <c:pt idx="26293">
                  <c:v>2.571901082993</c:v>
                </c:pt>
                <c:pt idx="26294">
                  <c:v>2.5719892978669998</c:v>
                </c:pt>
                <c:pt idx="26295">
                  <c:v>2.5722270011899999</c:v>
                </c:pt>
                <c:pt idx="26296">
                  <c:v>2.5723209381099998</c:v>
                </c:pt>
                <c:pt idx="26297">
                  <c:v>2.5723552703860002</c:v>
                </c:pt>
                <c:pt idx="26298">
                  <c:v>2.5724291801449999</c:v>
                </c:pt>
                <c:pt idx="26299">
                  <c:v>2.5724844932559998</c:v>
                </c:pt>
                <c:pt idx="26300">
                  <c:v>2.5725474357599998</c:v>
                </c:pt>
                <c:pt idx="26301">
                  <c:v>2.5726113319400001</c:v>
                </c:pt>
                <c:pt idx="26302">
                  <c:v>2.5726647377009999</c:v>
                </c:pt>
                <c:pt idx="26303">
                  <c:v>2.5727396011349999</c:v>
                </c:pt>
                <c:pt idx="26304">
                  <c:v>2.5727806091310002</c:v>
                </c:pt>
                <c:pt idx="26305">
                  <c:v>2.572858572006</c:v>
                </c:pt>
                <c:pt idx="26306">
                  <c:v>2.5728867053990001</c:v>
                </c:pt>
                <c:pt idx="26307">
                  <c:v>2.572982311249</c:v>
                </c:pt>
                <c:pt idx="26308">
                  <c:v>2.5732173919679999</c:v>
                </c:pt>
                <c:pt idx="26309">
                  <c:v>2.573270082474</c:v>
                </c:pt>
                <c:pt idx="26310">
                  <c:v>2.5733318328860002</c:v>
                </c:pt>
                <c:pt idx="26311">
                  <c:v>2.5734212398529999</c:v>
                </c:pt>
                <c:pt idx="26312">
                  <c:v>2.573517560959</c:v>
                </c:pt>
                <c:pt idx="26313">
                  <c:v>2.5736238956449999</c:v>
                </c:pt>
                <c:pt idx="26314">
                  <c:v>2.573709487915</c:v>
                </c:pt>
                <c:pt idx="26315">
                  <c:v>2.5737562179569999</c:v>
                </c:pt>
                <c:pt idx="26316">
                  <c:v>2.5737938880920002</c:v>
                </c:pt>
                <c:pt idx="26317">
                  <c:v>2.5738358497620002</c:v>
                </c:pt>
                <c:pt idx="26318">
                  <c:v>2.5738897323610002</c:v>
                </c:pt>
                <c:pt idx="26319">
                  <c:v>2.5739822387700002</c:v>
                </c:pt>
                <c:pt idx="26320">
                  <c:v>2.5742738246919998</c:v>
                </c:pt>
                <c:pt idx="26321">
                  <c:v>2.574509859085</c:v>
                </c:pt>
                <c:pt idx="26322">
                  <c:v>2.574675559998</c:v>
                </c:pt>
                <c:pt idx="26323">
                  <c:v>2.5747511386870001</c:v>
                </c:pt>
                <c:pt idx="26324">
                  <c:v>2.5748298168180002</c:v>
                </c:pt>
                <c:pt idx="26325">
                  <c:v>2.5749084949490002</c:v>
                </c:pt>
                <c:pt idx="26326">
                  <c:v>2.5749840736389999</c:v>
                </c:pt>
                <c:pt idx="26327">
                  <c:v>2.5751268863679999</c:v>
                </c:pt>
                <c:pt idx="26328">
                  <c:v>2.5754249095919999</c:v>
                </c:pt>
                <c:pt idx="26329">
                  <c:v>2.575479269028</c:v>
                </c:pt>
                <c:pt idx="26330">
                  <c:v>2.575577497482</c:v>
                </c:pt>
                <c:pt idx="26331">
                  <c:v>2.575620889664</c:v>
                </c:pt>
                <c:pt idx="26332">
                  <c:v>2.5756566524509998</c:v>
                </c:pt>
                <c:pt idx="26333">
                  <c:v>2.5756945610050002</c:v>
                </c:pt>
                <c:pt idx="26334">
                  <c:v>2.575734376907</c:v>
                </c:pt>
                <c:pt idx="26335">
                  <c:v>2.575779676437</c:v>
                </c:pt>
                <c:pt idx="26336">
                  <c:v>2.5758767127989999</c:v>
                </c:pt>
                <c:pt idx="26337">
                  <c:v>2.5759489536290001</c:v>
                </c:pt>
                <c:pt idx="26338">
                  <c:v>2.5760948657989999</c:v>
                </c:pt>
                <c:pt idx="26339">
                  <c:v>2.57621383667</c:v>
                </c:pt>
                <c:pt idx="26340">
                  <c:v>2.5765631198880001</c:v>
                </c:pt>
                <c:pt idx="26341">
                  <c:v>2.576654911041</c:v>
                </c:pt>
                <c:pt idx="26342">
                  <c:v>2.5767583847050002</c:v>
                </c:pt>
                <c:pt idx="26343">
                  <c:v>2.5768580436709998</c:v>
                </c:pt>
                <c:pt idx="26344">
                  <c:v>2.5768942832950001</c:v>
                </c:pt>
                <c:pt idx="26345">
                  <c:v>2.5769660472870002</c:v>
                </c:pt>
                <c:pt idx="26346">
                  <c:v>2.577012777328</c:v>
                </c:pt>
                <c:pt idx="26347">
                  <c:v>2.5770850181579998</c:v>
                </c:pt>
                <c:pt idx="26348">
                  <c:v>2.5771427154539999</c:v>
                </c:pt>
                <c:pt idx="26349">
                  <c:v>2.5772013664250002</c:v>
                </c:pt>
                <c:pt idx="26350">
                  <c:v>2.5772674083710001</c:v>
                </c:pt>
                <c:pt idx="26351">
                  <c:v>2.577316045761</c:v>
                </c:pt>
                <c:pt idx="26352">
                  <c:v>2.5773961544040001</c:v>
                </c:pt>
                <c:pt idx="26353">
                  <c:v>2.5774369239810002</c:v>
                </c:pt>
                <c:pt idx="26354">
                  <c:v>2.5775151252750002</c:v>
                </c:pt>
                <c:pt idx="26355">
                  <c:v>2.5775470733639998</c:v>
                </c:pt>
                <c:pt idx="26356">
                  <c:v>2.5776214599610001</c:v>
                </c:pt>
                <c:pt idx="26357">
                  <c:v>2.5777070522310002</c:v>
                </c:pt>
                <c:pt idx="26358">
                  <c:v>2.5780208110810001</c:v>
                </c:pt>
                <c:pt idx="26359">
                  <c:v>2.5781173706049998</c:v>
                </c:pt>
                <c:pt idx="26360">
                  <c:v>2.5781619548800001</c:v>
                </c:pt>
                <c:pt idx="26361">
                  <c:v>2.5781974792479998</c:v>
                </c:pt>
                <c:pt idx="26362">
                  <c:v>2.5782346725459999</c:v>
                </c:pt>
                <c:pt idx="26363">
                  <c:v>2.5782799720759999</c:v>
                </c:pt>
                <c:pt idx="26364">
                  <c:v>2.5783162116999998</c:v>
                </c:pt>
                <c:pt idx="26365">
                  <c:v>2.578356981277</c:v>
                </c:pt>
                <c:pt idx="26366">
                  <c:v>2.5784008502960001</c:v>
                </c:pt>
                <c:pt idx="26367">
                  <c:v>2.5784430503850002</c:v>
                </c:pt>
                <c:pt idx="26368">
                  <c:v>2.5784792900090001</c:v>
                </c:pt>
                <c:pt idx="26369">
                  <c:v>2.5785217285159998</c:v>
                </c:pt>
                <c:pt idx="26370">
                  <c:v>2.5785667896270001</c:v>
                </c:pt>
                <c:pt idx="26371">
                  <c:v>2.5786089897159998</c:v>
                </c:pt>
                <c:pt idx="26372">
                  <c:v>2.5786502361300001</c:v>
                </c:pt>
                <c:pt idx="26373">
                  <c:v>2.5786888599400002</c:v>
                </c:pt>
                <c:pt idx="26374">
                  <c:v>2.5787255764010002</c:v>
                </c:pt>
                <c:pt idx="26375">
                  <c:v>2.5787620544430001</c:v>
                </c:pt>
                <c:pt idx="26376">
                  <c:v>2.5787994861599999</c:v>
                </c:pt>
                <c:pt idx="26377">
                  <c:v>2.5788397788999999</c:v>
                </c:pt>
                <c:pt idx="26378">
                  <c:v>2.5788857936860001</c:v>
                </c:pt>
                <c:pt idx="26379">
                  <c:v>2.5789368152619998</c:v>
                </c:pt>
                <c:pt idx="26380">
                  <c:v>2.5790183544160001</c:v>
                </c:pt>
                <c:pt idx="26381">
                  <c:v>2.5793344974519998</c:v>
                </c:pt>
                <c:pt idx="26382">
                  <c:v>2.5794005393980002</c:v>
                </c:pt>
                <c:pt idx="26383">
                  <c:v>2.5794403553010001</c:v>
                </c:pt>
                <c:pt idx="26384">
                  <c:v>2.5794987678529999</c:v>
                </c:pt>
                <c:pt idx="26385">
                  <c:v>2.5795557498930002</c:v>
                </c:pt>
                <c:pt idx="26386">
                  <c:v>2.5796148777010002</c:v>
                </c:pt>
                <c:pt idx="26387">
                  <c:v>2.5796887874599999</c:v>
                </c:pt>
                <c:pt idx="26388">
                  <c:v>2.5797367095950001</c:v>
                </c:pt>
                <c:pt idx="26389">
                  <c:v>2.5798223018650002</c:v>
                </c:pt>
                <c:pt idx="26390">
                  <c:v>2.5798678398130002</c:v>
                </c:pt>
                <c:pt idx="26391">
                  <c:v>2.579952716827</c:v>
                </c:pt>
                <c:pt idx="26392">
                  <c:v>2.5799901485440002</c:v>
                </c:pt>
                <c:pt idx="26393">
                  <c:v>2.5800721645359999</c:v>
                </c:pt>
                <c:pt idx="26394">
                  <c:v>2.5801084041600002</c:v>
                </c:pt>
                <c:pt idx="26395">
                  <c:v>2.5801737308499999</c:v>
                </c:pt>
                <c:pt idx="26396">
                  <c:v>2.580261230469</c:v>
                </c:pt>
                <c:pt idx="26397">
                  <c:v>2.5805847644809998</c:v>
                </c:pt>
                <c:pt idx="26398">
                  <c:v>2.5806531906129999</c:v>
                </c:pt>
                <c:pt idx="26399">
                  <c:v>2.5807693004610002</c:v>
                </c:pt>
                <c:pt idx="26400">
                  <c:v>2.580888986588</c:v>
                </c:pt>
                <c:pt idx="26401">
                  <c:v>2.5810046195980001</c:v>
                </c:pt>
                <c:pt idx="26402">
                  <c:v>2.5812973976140001</c:v>
                </c:pt>
                <c:pt idx="26403">
                  <c:v>2.5814621448519999</c:v>
                </c:pt>
                <c:pt idx="26404">
                  <c:v>2.5817861557009998</c:v>
                </c:pt>
                <c:pt idx="26405">
                  <c:v>2.5821788310999998</c:v>
                </c:pt>
                <c:pt idx="26406">
                  <c:v>2.582282304764</c:v>
                </c:pt>
                <c:pt idx="26407">
                  <c:v>2.5823621749879999</c:v>
                </c:pt>
                <c:pt idx="26408">
                  <c:v>2.582498550415</c:v>
                </c:pt>
                <c:pt idx="26409">
                  <c:v>2.5826110839840002</c:v>
                </c:pt>
                <c:pt idx="26410">
                  <c:v>2.582961082458</c:v>
                </c:pt>
                <c:pt idx="26411">
                  <c:v>2.5832700729370002</c:v>
                </c:pt>
                <c:pt idx="26412">
                  <c:v>2.5834553241729998</c:v>
                </c:pt>
                <c:pt idx="26413">
                  <c:v>2.5835740566249998</c:v>
                </c:pt>
                <c:pt idx="26414">
                  <c:v>2.583907604218</c:v>
                </c:pt>
                <c:pt idx="26415">
                  <c:v>2.5841166973109999</c:v>
                </c:pt>
                <c:pt idx="26416">
                  <c:v>2.5841844081879999</c:v>
                </c:pt>
                <c:pt idx="26417">
                  <c:v>2.5842359066010001</c:v>
                </c:pt>
                <c:pt idx="26418">
                  <c:v>2.5842885971070002</c:v>
                </c:pt>
                <c:pt idx="26419">
                  <c:v>2.5843403339390001</c:v>
                </c:pt>
                <c:pt idx="26420">
                  <c:v>2.5843880176540002</c:v>
                </c:pt>
                <c:pt idx="26421">
                  <c:v>2.5844354629519999</c:v>
                </c:pt>
                <c:pt idx="26422">
                  <c:v>2.5844910144809998</c:v>
                </c:pt>
                <c:pt idx="26423">
                  <c:v>2.5845875740049999</c:v>
                </c:pt>
                <c:pt idx="26424">
                  <c:v>2.5847263336180002</c:v>
                </c:pt>
                <c:pt idx="26425">
                  <c:v>2.5848326683040002</c:v>
                </c:pt>
                <c:pt idx="26426">
                  <c:v>2.5849215984340002</c:v>
                </c:pt>
                <c:pt idx="26427">
                  <c:v>2.5849969387049998</c:v>
                </c:pt>
                <c:pt idx="26428">
                  <c:v>2.5850315093990002</c:v>
                </c:pt>
                <c:pt idx="26429">
                  <c:v>2.5851118564609998</c:v>
                </c:pt>
                <c:pt idx="26430">
                  <c:v>2.585150957108</c:v>
                </c:pt>
                <c:pt idx="26431">
                  <c:v>2.5852310657499999</c:v>
                </c:pt>
                <c:pt idx="26432">
                  <c:v>2.585280179977</c:v>
                </c:pt>
                <c:pt idx="26433">
                  <c:v>2.585351467133</c:v>
                </c:pt>
                <c:pt idx="26434">
                  <c:v>2.58540225029</c:v>
                </c:pt>
                <c:pt idx="26435">
                  <c:v>2.585461378098</c:v>
                </c:pt>
                <c:pt idx="26436">
                  <c:v>2.5855190753940001</c:v>
                </c:pt>
                <c:pt idx="26437">
                  <c:v>2.5856204032900001</c:v>
                </c:pt>
                <c:pt idx="26438">
                  <c:v>2.5857114791870002</c:v>
                </c:pt>
                <c:pt idx="26439">
                  <c:v>2.5857982635500001</c:v>
                </c:pt>
                <c:pt idx="26440">
                  <c:v>2.586101531982</c:v>
                </c:pt>
                <c:pt idx="26441">
                  <c:v>2.5861544609070002</c:v>
                </c:pt>
                <c:pt idx="26442">
                  <c:v>2.58620595932</c:v>
                </c:pt>
                <c:pt idx="26443">
                  <c:v>2.5862591266630002</c:v>
                </c:pt>
                <c:pt idx="26444">
                  <c:v>2.586314201355</c:v>
                </c:pt>
                <c:pt idx="26445">
                  <c:v>2.5863635540010002</c:v>
                </c:pt>
                <c:pt idx="26446">
                  <c:v>2.5864040851590002</c:v>
                </c:pt>
                <c:pt idx="26447">
                  <c:v>2.5864498615259999</c:v>
                </c:pt>
                <c:pt idx="26448">
                  <c:v>2.5864889621730001</c:v>
                </c:pt>
                <c:pt idx="26449">
                  <c:v>2.586521625519</c:v>
                </c:pt>
                <c:pt idx="26450">
                  <c:v>2.5865545272829999</c:v>
                </c:pt>
                <c:pt idx="26451">
                  <c:v>2.5865871906279998</c:v>
                </c:pt>
                <c:pt idx="26452">
                  <c:v>2.5866146087650002</c:v>
                </c:pt>
                <c:pt idx="26453">
                  <c:v>2.5866487026209999</c:v>
                </c:pt>
                <c:pt idx="26454">
                  <c:v>2.5866923332209999</c:v>
                </c:pt>
                <c:pt idx="26455">
                  <c:v>2.5867397785190001</c:v>
                </c:pt>
                <c:pt idx="26456">
                  <c:v>2.586791992188</c:v>
                </c:pt>
                <c:pt idx="26457">
                  <c:v>2.5868678092959998</c:v>
                </c:pt>
                <c:pt idx="26458">
                  <c:v>2.5869081020359999</c:v>
                </c:pt>
                <c:pt idx="26459">
                  <c:v>2.5870018005370001</c:v>
                </c:pt>
                <c:pt idx="26460">
                  <c:v>2.5870602130889999</c:v>
                </c:pt>
                <c:pt idx="26461">
                  <c:v>2.5871875286099999</c:v>
                </c:pt>
                <c:pt idx="26462">
                  <c:v>2.5874722003940001</c:v>
                </c:pt>
                <c:pt idx="26463">
                  <c:v>2.5874979495999999</c:v>
                </c:pt>
                <c:pt idx="26464">
                  <c:v>2.5875649452210001</c:v>
                </c:pt>
                <c:pt idx="26465">
                  <c:v>2.5875990390779999</c:v>
                </c:pt>
                <c:pt idx="26466">
                  <c:v>2.587655067444</c:v>
                </c:pt>
                <c:pt idx="26467">
                  <c:v>2.587698936462</c:v>
                </c:pt>
                <c:pt idx="26468">
                  <c:v>2.587754964828</c:v>
                </c:pt>
                <c:pt idx="26469">
                  <c:v>2.5878167152399998</c:v>
                </c:pt>
                <c:pt idx="26470">
                  <c:v>2.587866306305</c:v>
                </c:pt>
                <c:pt idx="26471">
                  <c:v>2.5879354476929999</c:v>
                </c:pt>
                <c:pt idx="26472">
                  <c:v>2.587969064713</c:v>
                </c:pt>
                <c:pt idx="26473">
                  <c:v>2.5880415439609998</c:v>
                </c:pt>
                <c:pt idx="26474">
                  <c:v>2.5880699157709999</c:v>
                </c:pt>
                <c:pt idx="26475">
                  <c:v>2.588143348694</c:v>
                </c:pt>
                <c:pt idx="26476">
                  <c:v>2.588240861893</c:v>
                </c:pt>
                <c:pt idx="26477">
                  <c:v>2.5885646343230002</c:v>
                </c:pt>
                <c:pt idx="26478">
                  <c:v>2.5888230800629999</c:v>
                </c:pt>
                <c:pt idx="26479">
                  <c:v>2.5891308784480001</c:v>
                </c:pt>
                <c:pt idx="26480">
                  <c:v>2.589245557785</c:v>
                </c:pt>
                <c:pt idx="26481">
                  <c:v>2.589308738708</c:v>
                </c:pt>
                <c:pt idx="26482">
                  <c:v>2.5893585681919999</c:v>
                </c:pt>
                <c:pt idx="26483">
                  <c:v>2.589411497116</c:v>
                </c:pt>
                <c:pt idx="26484">
                  <c:v>2.589463710785</c:v>
                </c:pt>
                <c:pt idx="26485">
                  <c:v>2.5895171165469999</c:v>
                </c:pt>
                <c:pt idx="26486">
                  <c:v>2.589566469193</c:v>
                </c:pt>
                <c:pt idx="26487">
                  <c:v>2.5896337032319998</c:v>
                </c:pt>
                <c:pt idx="26488">
                  <c:v>2.5898218154910002</c:v>
                </c:pt>
                <c:pt idx="26489">
                  <c:v>2.5900213718409999</c:v>
                </c:pt>
                <c:pt idx="26490">
                  <c:v>2.5900952816010001</c:v>
                </c:pt>
                <c:pt idx="26491">
                  <c:v>2.5901780128479999</c:v>
                </c:pt>
                <c:pt idx="26492">
                  <c:v>2.5902466773990001</c:v>
                </c:pt>
                <c:pt idx="26493">
                  <c:v>2.5902800560000001</c:v>
                </c:pt>
                <c:pt idx="26494">
                  <c:v>2.590356349945</c:v>
                </c:pt>
                <c:pt idx="26495">
                  <c:v>2.5903871059419998</c:v>
                </c:pt>
                <c:pt idx="26496">
                  <c:v>2.5904581546780001</c:v>
                </c:pt>
                <c:pt idx="26497">
                  <c:v>2.5904929637910001</c:v>
                </c:pt>
                <c:pt idx="26498">
                  <c:v>2.5905985832209999</c:v>
                </c:pt>
                <c:pt idx="26499">
                  <c:v>2.5907025337220002</c:v>
                </c:pt>
                <c:pt idx="26500">
                  <c:v>2.5909874439239999</c:v>
                </c:pt>
                <c:pt idx="26501">
                  <c:v>2.5910563468930001</c:v>
                </c:pt>
                <c:pt idx="26502">
                  <c:v>2.5914137363430001</c:v>
                </c:pt>
                <c:pt idx="26503">
                  <c:v>2.5916888713840001</c:v>
                </c:pt>
                <c:pt idx="26504">
                  <c:v>2.5917475223539999</c:v>
                </c:pt>
                <c:pt idx="26505">
                  <c:v>2.591836929321</c:v>
                </c:pt>
                <c:pt idx="26506">
                  <c:v>2.5919034481050001</c:v>
                </c:pt>
                <c:pt idx="26507">
                  <c:v>2.5919530391690002</c:v>
                </c:pt>
                <c:pt idx="26508">
                  <c:v>2.5920054912569999</c:v>
                </c:pt>
                <c:pt idx="26509">
                  <c:v>2.5920622348790001</c:v>
                </c:pt>
                <c:pt idx="26510">
                  <c:v>2.5921554565429998</c:v>
                </c:pt>
                <c:pt idx="26511">
                  <c:v>2.5922198295590002</c:v>
                </c:pt>
                <c:pt idx="26512">
                  <c:v>2.5925626754760001</c:v>
                </c:pt>
                <c:pt idx="26513">
                  <c:v>2.592654943466</c:v>
                </c:pt>
                <c:pt idx="26514">
                  <c:v>2.5927045345309998</c:v>
                </c:pt>
                <c:pt idx="26515">
                  <c:v>2.5927493572240001</c:v>
                </c:pt>
                <c:pt idx="26516">
                  <c:v>2.5928125381470002</c:v>
                </c:pt>
                <c:pt idx="26517">
                  <c:v>2.592853546143</c:v>
                </c:pt>
                <c:pt idx="26518">
                  <c:v>2.592928647995</c:v>
                </c:pt>
                <c:pt idx="26519">
                  <c:v>2.5929641723630001</c:v>
                </c:pt>
                <c:pt idx="26520">
                  <c:v>2.5930440425870001</c:v>
                </c:pt>
                <c:pt idx="26521">
                  <c:v>2.5930707454680002</c:v>
                </c:pt>
                <c:pt idx="26522">
                  <c:v>2.5931391715999998</c:v>
                </c:pt>
                <c:pt idx="26523">
                  <c:v>2.5932264327999999</c:v>
                </c:pt>
                <c:pt idx="26524">
                  <c:v>2.5934753417969998</c:v>
                </c:pt>
                <c:pt idx="26525">
                  <c:v>2.5935280323029999</c:v>
                </c:pt>
                <c:pt idx="26526">
                  <c:v>2.5935707092290001</c:v>
                </c:pt>
                <c:pt idx="26527">
                  <c:v>2.5936272144319998</c:v>
                </c:pt>
                <c:pt idx="26528">
                  <c:v>2.5936763286589999</c:v>
                </c:pt>
                <c:pt idx="26529">
                  <c:v>2.593721866608</c:v>
                </c:pt>
                <c:pt idx="26530">
                  <c:v>2.5937683582309998</c:v>
                </c:pt>
                <c:pt idx="26531">
                  <c:v>2.5938172340390002</c:v>
                </c:pt>
                <c:pt idx="26532">
                  <c:v>2.5938634872440001</c:v>
                </c:pt>
                <c:pt idx="26533">
                  <c:v>2.593901872635</c:v>
                </c:pt>
                <c:pt idx="26534">
                  <c:v>2.593940019608</c:v>
                </c:pt>
                <c:pt idx="26535">
                  <c:v>2.593981742859</c:v>
                </c:pt>
                <c:pt idx="26536">
                  <c:v>2.5940241813660001</c:v>
                </c:pt>
                <c:pt idx="26537">
                  <c:v>2.5940701961519999</c:v>
                </c:pt>
                <c:pt idx="26538">
                  <c:v>2.5941236019130001</c:v>
                </c:pt>
                <c:pt idx="26539">
                  <c:v>2.5942144393920001</c:v>
                </c:pt>
                <c:pt idx="26540">
                  <c:v>2.5942902564999999</c:v>
                </c:pt>
                <c:pt idx="26541">
                  <c:v>2.5944080352780001</c:v>
                </c:pt>
                <c:pt idx="26542">
                  <c:v>2.5945422649380001</c:v>
                </c:pt>
                <c:pt idx="26543">
                  <c:v>2.5947241783139998</c:v>
                </c:pt>
                <c:pt idx="26544">
                  <c:v>2.5948042869569998</c:v>
                </c:pt>
                <c:pt idx="26545">
                  <c:v>2.5948967933649998</c:v>
                </c:pt>
                <c:pt idx="26546">
                  <c:v>2.5949659347530001</c:v>
                </c:pt>
                <c:pt idx="26547">
                  <c:v>2.5949954986570001</c:v>
                </c:pt>
                <c:pt idx="26548">
                  <c:v>2.5950691699980002</c:v>
                </c:pt>
                <c:pt idx="26549">
                  <c:v>2.5951027870179999</c:v>
                </c:pt>
                <c:pt idx="26550">
                  <c:v>2.595168113708</c:v>
                </c:pt>
                <c:pt idx="26551">
                  <c:v>2.595265626907</c:v>
                </c:pt>
                <c:pt idx="26552">
                  <c:v>2.5953569412230002</c:v>
                </c:pt>
                <c:pt idx="26553">
                  <c:v>2.5954365730290001</c:v>
                </c:pt>
                <c:pt idx="26554">
                  <c:v>2.5957458019259998</c:v>
                </c:pt>
                <c:pt idx="26555">
                  <c:v>2.5957944393160002</c:v>
                </c:pt>
                <c:pt idx="26556">
                  <c:v>2.5958344936370001</c:v>
                </c:pt>
                <c:pt idx="26557">
                  <c:v>2.595917463303</c:v>
                </c:pt>
                <c:pt idx="26558">
                  <c:v>2.5959744453429998</c:v>
                </c:pt>
                <c:pt idx="26559">
                  <c:v>2.5960733890530001</c:v>
                </c:pt>
                <c:pt idx="26560">
                  <c:v>2.5961430072780001</c:v>
                </c:pt>
                <c:pt idx="26561">
                  <c:v>2.5962259769439999</c:v>
                </c:pt>
                <c:pt idx="26562">
                  <c:v>2.5963108539580002</c:v>
                </c:pt>
                <c:pt idx="26563">
                  <c:v>2.5963611602780001</c:v>
                </c:pt>
                <c:pt idx="26564">
                  <c:v>2.59641623497</c:v>
                </c:pt>
                <c:pt idx="26565">
                  <c:v>2.5964665412899999</c:v>
                </c:pt>
                <c:pt idx="26566">
                  <c:v>2.5965206623079999</c:v>
                </c:pt>
                <c:pt idx="26567">
                  <c:v>2.5965793132780002</c:v>
                </c:pt>
                <c:pt idx="26568">
                  <c:v>2.596704006195</c:v>
                </c:pt>
                <c:pt idx="26569">
                  <c:v>2.5970592498779999</c:v>
                </c:pt>
                <c:pt idx="26570">
                  <c:v>2.5971372127530001</c:v>
                </c:pt>
                <c:pt idx="26571">
                  <c:v>2.5972151756290001</c:v>
                </c:pt>
                <c:pt idx="26572">
                  <c:v>2.5972976684570002</c:v>
                </c:pt>
                <c:pt idx="26573">
                  <c:v>2.5973834991459999</c:v>
                </c:pt>
                <c:pt idx="26574">
                  <c:v>2.5974776744839998</c:v>
                </c:pt>
                <c:pt idx="26575">
                  <c:v>2.5975627899170002</c:v>
                </c:pt>
                <c:pt idx="26576">
                  <c:v>2.5976552963259998</c:v>
                </c:pt>
                <c:pt idx="26577">
                  <c:v>2.5977525711060001</c:v>
                </c:pt>
                <c:pt idx="26578">
                  <c:v>2.5978529453279999</c:v>
                </c:pt>
                <c:pt idx="26579">
                  <c:v>2.5979502201079998</c:v>
                </c:pt>
                <c:pt idx="26580">
                  <c:v>2.5980463027949998</c:v>
                </c:pt>
                <c:pt idx="26581">
                  <c:v>2.5981557369230002</c:v>
                </c:pt>
                <c:pt idx="26582">
                  <c:v>2.5985167026520002</c:v>
                </c:pt>
                <c:pt idx="26583">
                  <c:v>2.5985779762269998</c:v>
                </c:pt>
                <c:pt idx="26584">
                  <c:v>2.5986335277560002</c:v>
                </c:pt>
                <c:pt idx="26585">
                  <c:v>2.598697423935</c:v>
                </c:pt>
                <c:pt idx="26586">
                  <c:v>2.5987486839290002</c:v>
                </c:pt>
                <c:pt idx="26587">
                  <c:v>2.5988214015960001</c:v>
                </c:pt>
                <c:pt idx="26588">
                  <c:v>2.5988695621489999</c:v>
                </c:pt>
                <c:pt idx="26589">
                  <c:v>2.5989184379579999</c:v>
                </c:pt>
                <c:pt idx="26590">
                  <c:v>2.5989663600920001</c:v>
                </c:pt>
                <c:pt idx="26591">
                  <c:v>2.5990262031559999</c:v>
                </c:pt>
                <c:pt idx="26592">
                  <c:v>2.5990786552429999</c:v>
                </c:pt>
                <c:pt idx="26593">
                  <c:v>2.5991389751430001</c:v>
                </c:pt>
                <c:pt idx="26594">
                  <c:v>2.599496126175</c:v>
                </c:pt>
                <c:pt idx="26595">
                  <c:v>2.5995302200319998</c:v>
                </c:pt>
                <c:pt idx="26596">
                  <c:v>2.599590063095</c:v>
                </c:pt>
                <c:pt idx="26597">
                  <c:v>2.5996398925780002</c:v>
                </c:pt>
                <c:pt idx="26598">
                  <c:v>2.5996971130370001</c:v>
                </c:pt>
                <c:pt idx="26599">
                  <c:v>2.5997631549840001</c:v>
                </c:pt>
                <c:pt idx="26600">
                  <c:v>2.5998165607449999</c:v>
                </c:pt>
                <c:pt idx="26601">
                  <c:v>2.5998928546909998</c:v>
                </c:pt>
                <c:pt idx="26602">
                  <c:v>2.599940776825</c:v>
                </c:pt>
                <c:pt idx="26603">
                  <c:v>2.6000292301179999</c:v>
                </c:pt>
                <c:pt idx="26604">
                  <c:v>2.6000671386719998</c:v>
                </c:pt>
                <c:pt idx="26605">
                  <c:v>2.600146770477</c:v>
                </c:pt>
                <c:pt idx="26606">
                  <c:v>2.600181341171</c:v>
                </c:pt>
                <c:pt idx="26607">
                  <c:v>2.6002507209779999</c:v>
                </c:pt>
                <c:pt idx="26608">
                  <c:v>2.6003415584559999</c:v>
                </c:pt>
                <c:pt idx="26609">
                  <c:v>2.6006503105159999</c:v>
                </c:pt>
                <c:pt idx="26610">
                  <c:v>2.6007509231569998</c:v>
                </c:pt>
                <c:pt idx="26611">
                  <c:v>2.600819826126</c:v>
                </c:pt>
                <c:pt idx="26612">
                  <c:v>2.6009290218349999</c:v>
                </c:pt>
                <c:pt idx="26613">
                  <c:v>2.6009888648990001</c:v>
                </c:pt>
                <c:pt idx="26614">
                  <c:v>2.6010804176329998</c:v>
                </c:pt>
                <c:pt idx="26615">
                  <c:v>2.6011273860930002</c:v>
                </c:pt>
                <c:pt idx="26616">
                  <c:v>2.6011672019960002</c:v>
                </c:pt>
                <c:pt idx="26617">
                  <c:v>2.6012043952939998</c:v>
                </c:pt>
                <c:pt idx="26618">
                  <c:v>2.6012456417080001</c:v>
                </c:pt>
                <c:pt idx="26619">
                  <c:v>2.601292133331</c:v>
                </c:pt>
                <c:pt idx="26620">
                  <c:v>2.6013343334200001</c:v>
                </c:pt>
                <c:pt idx="26621">
                  <c:v>2.6013772487639999</c:v>
                </c:pt>
                <c:pt idx="26622">
                  <c:v>2.6014220714570002</c:v>
                </c:pt>
                <c:pt idx="26623">
                  <c:v>2.6014654636380001</c:v>
                </c:pt>
                <c:pt idx="26624">
                  <c:v>2.6015124320980001</c:v>
                </c:pt>
                <c:pt idx="26625">
                  <c:v>2.6015672683719999</c:v>
                </c:pt>
                <c:pt idx="26626">
                  <c:v>2.6016256809230001</c:v>
                </c:pt>
                <c:pt idx="26627">
                  <c:v>2.601905822754</c:v>
                </c:pt>
                <c:pt idx="26628">
                  <c:v>2.6020045280459998</c:v>
                </c:pt>
                <c:pt idx="26629">
                  <c:v>2.6020431518549998</c:v>
                </c:pt>
                <c:pt idx="26630">
                  <c:v>2.6021177768710002</c:v>
                </c:pt>
                <c:pt idx="26631">
                  <c:v>2.602159261703</c:v>
                </c:pt>
                <c:pt idx="26632">
                  <c:v>2.6022429466250001</c:v>
                </c:pt>
                <c:pt idx="26633">
                  <c:v>2.6022849082950001</c:v>
                </c:pt>
                <c:pt idx="26634">
                  <c:v>2.6023671627040001</c:v>
                </c:pt>
                <c:pt idx="26635">
                  <c:v>2.6024103164670001</c:v>
                </c:pt>
                <c:pt idx="26636">
                  <c:v>2.602483034134</c:v>
                </c:pt>
                <c:pt idx="26637">
                  <c:v>2.602526664734</c:v>
                </c:pt>
                <c:pt idx="26638">
                  <c:v>2.6025891304019999</c:v>
                </c:pt>
                <c:pt idx="26639">
                  <c:v>2.6026809215550002</c:v>
                </c:pt>
                <c:pt idx="26640">
                  <c:v>2.6028077602390001</c:v>
                </c:pt>
                <c:pt idx="26641">
                  <c:v>2.6030213832859999</c:v>
                </c:pt>
                <c:pt idx="26642">
                  <c:v>2.6031646728519999</c:v>
                </c:pt>
                <c:pt idx="26643">
                  <c:v>2.6032581329350002</c:v>
                </c:pt>
                <c:pt idx="26644">
                  <c:v>2.6033713817600002</c:v>
                </c:pt>
                <c:pt idx="26645">
                  <c:v>2.6034276485440002</c:v>
                </c:pt>
                <c:pt idx="26646">
                  <c:v>2.603508710861</c:v>
                </c:pt>
                <c:pt idx="26647">
                  <c:v>2.6035494804380002</c:v>
                </c:pt>
                <c:pt idx="26648">
                  <c:v>2.603630781174</c:v>
                </c:pt>
                <c:pt idx="26649">
                  <c:v>2.6036891937259998</c:v>
                </c:pt>
                <c:pt idx="26650">
                  <c:v>2.6037366390229999</c:v>
                </c:pt>
                <c:pt idx="26651">
                  <c:v>2.603789329529</c:v>
                </c:pt>
                <c:pt idx="26652">
                  <c:v>2.6038436889650001</c:v>
                </c:pt>
                <c:pt idx="26653">
                  <c:v>2.6038892269130001</c:v>
                </c:pt>
                <c:pt idx="26654">
                  <c:v>2.6039354801179999</c:v>
                </c:pt>
                <c:pt idx="26655">
                  <c:v>2.6039762496950001</c:v>
                </c:pt>
                <c:pt idx="26656">
                  <c:v>2.604017734528</c:v>
                </c:pt>
                <c:pt idx="26657">
                  <c:v>2.6040556430819999</c:v>
                </c:pt>
                <c:pt idx="26658">
                  <c:v>2.6041011810299999</c:v>
                </c:pt>
                <c:pt idx="26659">
                  <c:v>2.6041424274440002</c:v>
                </c:pt>
                <c:pt idx="26660">
                  <c:v>2.6042172908780001</c:v>
                </c:pt>
                <c:pt idx="26661">
                  <c:v>2.6044394969939999</c:v>
                </c:pt>
                <c:pt idx="26662">
                  <c:v>2.6044697761540001</c:v>
                </c:pt>
                <c:pt idx="26663">
                  <c:v>2.6045458316799999</c:v>
                </c:pt>
                <c:pt idx="26664">
                  <c:v>2.6045837402340002</c:v>
                </c:pt>
                <c:pt idx="26665">
                  <c:v>2.6046588420869998</c:v>
                </c:pt>
                <c:pt idx="26666">
                  <c:v>2.6047008037569999</c:v>
                </c:pt>
                <c:pt idx="26667">
                  <c:v>2.6047697067260001</c:v>
                </c:pt>
                <c:pt idx="26668">
                  <c:v>2.6048171520230001</c:v>
                </c:pt>
                <c:pt idx="26669">
                  <c:v>2.6048798561100002</c:v>
                </c:pt>
                <c:pt idx="26670">
                  <c:v>2.6049356460570001</c:v>
                </c:pt>
                <c:pt idx="26671">
                  <c:v>2.604990959167</c:v>
                </c:pt>
                <c:pt idx="26672">
                  <c:v>2.6050837039950001</c:v>
                </c:pt>
                <c:pt idx="26673">
                  <c:v>2.6051719188689999</c:v>
                </c:pt>
                <c:pt idx="26674">
                  <c:v>2.605310201645</c:v>
                </c:pt>
                <c:pt idx="26675">
                  <c:v>2.6054544448849999</c:v>
                </c:pt>
                <c:pt idx="26676">
                  <c:v>2.6055369377140001</c:v>
                </c:pt>
                <c:pt idx="26677">
                  <c:v>2.6055817604059999</c:v>
                </c:pt>
                <c:pt idx="26678">
                  <c:v>2.6056258678440001</c:v>
                </c:pt>
                <c:pt idx="26679">
                  <c:v>2.6056702136990002</c:v>
                </c:pt>
                <c:pt idx="26680">
                  <c:v>2.6057684421539999</c:v>
                </c:pt>
                <c:pt idx="26681">
                  <c:v>2.6060276031490002</c:v>
                </c:pt>
                <c:pt idx="26682">
                  <c:v>2.6061606407169999</c:v>
                </c:pt>
                <c:pt idx="26683">
                  <c:v>2.6062676906590001</c:v>
                </c:pt>
                <c:pt idx="26684">
                  <c:v>2.6064021587370001</c:v>
                </c:pt>
                <c:pt idx="26685">
                  <c:v>2.6065790653229999</c:v>
                </c:pt>
                <c:pt idx="26686">
                  <c:v>2.6069252491000001</c:v>
                </c:pt>
                <c:pt idx="26687">
                  <c:v>2.6071329116820001</c:v>
                </c:pt>
                <c:pt idx="26688">
                  <c:v>2.6072568893430002</c:v>
                </c:pt>
                <c:pt idx="26689">
                  <c:v>2.607390642166</c:v>
                </c:pt>
                <c:pt idx="26690">
                  <c:v>2.6074786186219998</c:v>
                </c:pt>
                <c:pt idx="26691">
                  <c:v>2.6075224876399998</c:v>
                </c:pt>
                <c:pt idx="26692">
                  <c:v>2.6075675487519998</c:v>
                </c:pt>
                <c:pt idx="26693">
                  <c:v>2.607626199722</c:v>
                </c:pt>
                <c:pt idx="26694">
                  <c:v>2.6076705455779998</c:v>
                </c:pt>
                <c:pt idx="26695">
                  <c:v>2.6077413558960001</c:v>
                </c:pt>
                <c:pt idx="26696">
                  <c:v>2.6077711582180001</c:v>
                </c:pt>
                <c:pt idx="26697">
                  <c:v>2.6079244613650001</c:v>
                </c:pt>
                <c:pt idx="26698">
                  <c:v>2.6082267761229998</c:v>
                </c:pt>
                <c:pt idx="26699">
                  <c:v>2.6083228588099998</c:v>
                </c:pt>
                <c:pt idx="26700">
                  <c:v>2.608381271362</c:v>
                </c:pt>
                <c:pt idx="26701">
                  <c:v>2.608433485031</c:v>
                </c:pt>
                <c:pt idx="26702">
                  <c:v>2.6084799766539999</c:v>
                </c:pt>
                <c:pt idx="26703">
                  <c:v>2.60853099823</c:v>
                </c:pt>
                <c:pt idx="26704">
                  <c:v>2.60857796669</c:v>
                </c:pt>
                <c:pt idx="26705">
                  <c:v>2.6086223125460002</c:v>
                </c:pt>
                <c:pt idx="26706">
                  <c:v>2.6086616516109999</c:v>
                </c:pt>
                <c:pt idx="26707">
                  <c:v>2.6087050437929999</c:v>
                </c:pt>
                <c:pt idx="26708">
                  <c:v>2.6087462902070002</c:v>
                </c:pt>
                <c:pt idx="26709">
                  <c:v>2.608785629272</c:v>
                </c:pt>
                <c:pt idx="26710">
                  <c:v>2.6088263988490001</c:v>
                </c:pt>
                <c:pt idx="26711">
                  <c:v>2.608872890472</c:v>
                </c:pt>
                <c:pt idx="26712">
                  <c:v>2.608923435211</c:v>
                </c:pt>
                <c:pt idx="26713">
                  <c:v>2.6089699268339999</c:v>
                </c:pt>
                <c:pt idx="26714">
                  <c:v>2.6090581417080001</c:v>
                </c:pt>
                <c:pt idx="26715">
                  <c:v>2.6093599796300002</c:v>
                </c:pt>
                <c:pt idx="26716">
                  <c:v>2.6097476482389999</c:v>
                </c:pt>
                <c:pt idx="26717">
                  <c:v>2.6098277568819999</c:v>
                </c:pt>
                <c:pt idx="26718">
                  <c:v>2.6099231243130001</c:v>
                </c:pt>
                <c:pt idx="26719">
                  <c:v>2.6099510192870001</c:v>
                </c:pt>
                <c:pt idx="26720">
                  <c:v>2.6100261211400002</c:v>
                </c:pt>
                <c:pt idx="26721">
                  <c:v>2.6100687980649999</c:v>
                </c:pt>
                <c:pt idx="26722">
                  <c:v>2.610138654709</c:v>
                </c:pt>
                <c:pt idx="26723">
                  <c:v>2.610187768936</c:v>
                </c:pt>
                <c:pt idx="26724">
                  <c:v>2.610252380371</c:v>
                </c:pt>
                <c:pt idx="26725">
                  <c:v>2.610311508179</c:v>
                </c:pt>
                <c:pt idx="26726">
                  <c:v>2.610360383987</c:v>
                </c:pt>
                <c:pt idx="26727">
                  <c:v>2.6104185581210002</c:v>
                </c:pt>
                <c:pt idx="26728">
                  <c:v>2.6105210781100001</c:v>
                </c:pt>
                <c:pt idx="26729">
                  <c:v>2.6106827259059999</c:v>
                </c:pt>
                <c:pt idx="26730">
                  <c:v>2.6109135150910001</c:v>
                </c:pt>
                <c:pt idx="26731">
                  <c:v>2.6110117435459999</c:v>
                </c:pt>
                <c:pt idx="26732">
                  <c:v>2.6110723018650002</c:v>
                </c:pt>
                <c:pt idx="26733">
                  <c:v>2.6111211776730001</c:v>
                </c:pt>
                <c:pt idx="26734">
                  <c:v>2.6112189292910002</c:v>
                </c:pt>
                <c:pt idx="26735">
                  <c:v>2.6113166809080002</c:v>
                </c:pt>
                <c:pt idx="26736">
                  <c:v>2.6114835739140001</c:v>
                </c:pt>
                <c:pt idx="26737">
                  <c:v>2.6115951538090001</c:v>
                </c:pt>
                <c:pt idx="26738">
                  <c:v>2.611734390259</c:v>
                </c:pt>
                <c:pt idx="26739">
                  <c:v>2.61204123497</c:v>
                </c:pt>
                <c:pt idx="26740">
                  <c:v>2.6122720241550001</c:v>
                </c:pt>
                <c:pt idx="26741">
                  <c:v>2.6123371124269998</c:v>
                </c:pt>
                <c:pt idx="26742">
                  <c:v>2.612459897995</c:v>
                </c:pt>
                <c:pt idx="26743">
                  <c:v>2.612578630447</c:v>
                </c:pt>
                <c:pt idx="26744">
                  <c:v>2.612693548203</c:v>
                </c:pt>
                <c:pt idx="26745">
                  <c:v>2.6129660606380001</c:v>
                </c:pt>
                <c:pt idx="26746">
                  <c:v>2.6132793426509999</c:v>
                </c:pt>
                <c:pt idx="26747">
                  <c:v>2.6136472225189999</c:v>
                </c:pt>
                <c:pt idx="26748">
                  <c:v>2.6137299537660001</c:v>
                </c:pt>
                <c:pt idx="26749">
                  <c:v>2.6138238906860001</c:v>
                </c:pt>
                <c:pt idx="26750">
                  <c:v>2.6139152050019998</c:v>
                </c:pt>
                <c:pt idx="26751">
                  <c:v>2.6140086650850001</c:v>
                </c:pt>
                <c:pt idx="26752">
                  <c:v>2.6141016483309998</c:v>
                </c:pt>
                <c:pt idx="26753">
                  <c:v>2.6141839027399998</c:v>
                </c:pt>
                <c:pt idx="26754">
                  <c:v>2.6142642498019999</c:v>
                </c:pt>
                <c:pt idx="26755">
                  <c:v>2.6143431663509999</c:v>
                </c:pt>
                <c:pt idx="26756">
                  <c:v>2.6144261360169998</c:v>
                </c:pt>
                <c:pt idx="26757">
                  <c:v>2.6145687103270001</c:v>
                </c:pt>
                <c:pt idx="26758">
                  <c:v>2.6148495674130001</c:v>
                </c:pt>
                <c:pt idx="26759">
                  <c:v>2.6149220466609999</c:v>
                </c:pt>
                <c:pt idx="26760">
                  <c:v>2.6149768829350002</c:v>
                </c:pt>
                <c:pt idx="26761">
                  <c:v>2.615035533905</c:v>
                </c:pt>
                <c:pt idx="26762">
                  <c:v>2.615091323853</c:v>
                </c:pt>
                <c:pt idx="26763">
                  <c:v>2.6151430606839998</c:v>
                </c:pt>
                <c:pt idx="26764">
                  <c:v>2.615196228027</c:v>
                </c:pt>
                <c:pt idx="26765">
                  <c:v>2.6152389049529998</c:v>
                </c:pt>
                <c:pt idx="26766">
                  <c:v>2.6152789592739998</c:v>
                </c:pt>
                <c:pt idx="26767">
                  <c:v>2.6153156757349998</c:v>
                </c:pt>
                <c:pt idx="26768">
                  <c:v>2.6153554916380002</c:v>
                </c:pt>
                <c:pt idx="26769">
                  <c:v>2.615392923355</c:v>
                </c:pt>
                <c:pt idx="26770">
                  <c:v>2.615438699722</c:v>
                </c:pt>
                <c:pt idx="26771">
                  <c:v>2.6154820919040001</c:v>
                </c:pt>
                <c:pt idx="26772">
                  <c:v>2.6155261993410002</c:v>
                </c:pt>
                <c:pt idx="26773">
                  <c:v>2.6155734062190001</c:v>
                </c:pt>
                <c:pt idx="26774">
                  <c:v>2.6156229972839999</c:v>
                </c:pt>
                <c:pt idx="26775">
                  <c:v>2.6156723499300001</c:v>
                </c:pt>
                <c:pt idx="26776">
                  <c:v>2.615848064423</c:v>
                </c:pt>
                <c:pt idx="26777">
                  <c:v>2.6159453392029999</c:v>
                </c:pt>
                <c:pt idx="26778">
                  <c:v>2.6160216331480002</c:v>
                </c:pt>
                <c:pt idx="26779">
                  <c:v>2.6160607337949999</c:v>
                </c:pt>
                <c:pt idx="26780">
                  <c:v>2.6161420345309998</c:v>
                </c:pt>
                <c:pt idx="26781">
                  <c:v>2.6161842346189998</c:v>
                </c:pt>
                <c:pt idx="26782">
                  <c:v>2.6162588596340002</c:v>
                </c:pt>
                <c:pt idx="26783">
                  <c:v>2.616312026978</c:v>
                </c:pt>
                <c:pt idx="26784">
                  <c:v>2.6163735389710001</c:v>
                </c:pt>
                <c:pt idx="26785">
                  <c:v>2.6164326667790001</c:v>
                </c:pt>
                <c:pt idx="26786">
                  <c:v>2.6164844036099999</c:v>
                </c:pt>
                <c:pt idx="26787">
                  <c:v>2.6165452003479999</c:v>
                </c:pt>
                <c:pt idx="26788">
                  <c:v>2.6165852546689998</c:v>
                </c:pt>
                <c:pt idx="26789">
                  <c:v>2.6166753768920001</c:v>
                </c:pt>
                <c:pt idx="26790">
                  <c:v>2.6168155670169999</c:v>
                </c:pt>
                <c:pt idx="26791">
                  <c:v>2.6170558929440002</c:v>
                </c:pt>
                <c:pt idx="26792">
                  <c:v>2.6171610355379999</c:v>
                </c:pt>
                <c:pt idx="26793">
                  <c:v>2.6172769069670001</c:v>
                </c:pt>
                <c:pt idx="26794">
                  <c:v>2.6175720691679998</c:v>
                </c:pt>
                <c:pt idx="26795">
                  <c:v>2.6179018020629998</c:v>
                </c:pt>
                <c:pt idx="26796">
                  <c:v>2.6182160377499999</c:v>
                </c:pt>
                <c:pt idx="26797">
                  <c:v>2.6183652877810002</c:v>
                </c:pt>
                <c:pt idx="26798">
                  <c:v>2.6184999942779998</c:v>
                </c:pt>
                <c:pt idx="26799">
                  <c:v>2.6187894344329998</c:v>
                </c:pt>
                <c:pt idx="26800">
                  <c:v>2.6188983917240001</c:v>
                </c:pt>
                <c:pt idx="26801">
                  <c:v>2.6190383434300002</c:v>
                </c:pt>
                <c:pt idx="26802">
                  <c:v>2.6190669536589999</c:v>
                </c:pt>
                <c:pt idx="26803">
                  <c:v>2.6191413402560002</c:v>
                </c:pt>
                <c:pt idx="26804">
                  <c:v>2.6191732883449999</c:v>
                </c:pt>
                <c:pt idx="26805">
                  <c:v>2.619245052338</c:v>
                </c:pt>
                <c:pt idx="26806">
                  <c:v>2.6192829608919999</c:v>
                </c:pt>
                <c:pt idx="26807">
                  <c:v>2.6193504333500002</c:v>
                </c:pt>
                <c:pt idx="26808">
                  <c:v>2.6193943023680002</c:v>
                </c:pt>
                <c:pt idx="26809">
                  <c:v>2.61949801445</c:v>
                </c:pt>
                <c:pt idx="26810">
                  <c:v>2.6198301315310002</c:v>
                </c:pt>
                <c:pt idx="26811">
                  <c:v>2.6199293136600001</c:v>
                </c:pt>
                <c:pt idx="26812">
                  <c:v>2.6200170516969998</c:v>
                </c:pt>
                <c:pt idx="26813">
                  <c:v>2.62007188797</c:v>
                </c:pt>
                <c:pt idx="26814">
                  <c:v>2.6201252937319999</c:v>
                </c:pt>
                <c:pt idx="26815">
                  <c:v>2.6201722621919998</c:v>
                </c:pt>
                <c:pt idx="26816">
                  <c:v>2.6202387809749998</c:v>
                </c:pt>
                <c:pt idx="26817">
                  <c:v>2.620314598083</c:v>
                </c:pt>
                <c:pt idx="26818">
                  <c:v>2.6204059123989998</c:v>
                </c:pt>
                <c:pt idx="26819">
                  <c:v>2.6205189228060002</c:v>
                </c:pt>
                <c:pt idx="26820">
                  <c:v>2.6206150054930002</c:v>
                </c:pt>
                <c:pt idx="26821">
                  <c:v>2.620701313019</c:v>
                </c:pt>
                <c:pt idx="26822">
                  <c:v>2.6207599639889998</c:v>
                </c:pt>
                <c:pt idx="26823">
                  <c:v>2.6208610534669998</c:v>
                </c:pt>
                <c:pt idx="26824">
                  <c:v>2.6209566593170002</c:v>
                </c:pt>
                <c:pt idx="26825">
                  <c:v>2.6210374832149999</c:v>
                </c:pt>
                <c:pt idx="26826">
                  <c:v>2.6213164329529999</c:v>
                </c:pt>
                <c:pt idx="26827">
                  <c:v>2.6213965415949998</c:v>
                </c:pt>
                <c:pt idx="26828">
                  <c:v>2.6214382648469998</c:v>
                </c:pt>
                <c:pt idx="26829">
                  <c:v>2.6214911937709999</c:v>
                </c:pt>
                <c:pt idx="26830">
                  <c:v>2.6215569972989998</c:v>
                </c:pt>
                <c:pt idx="26831">
                  <c:v>2.6216104030610001</c:v>
                </c:pt>
                <c:pt idx="26832">
                  <c:v>2.6216914653779999</c:v>
                </c:pt>
                <c:pt idx="26833">
                  <c:v>2.621742725372</c:v>
                </c:pt>
                <c:pt idx="26834">
                  <c:v>2.6218335628510001</c:v>
                </c:pt>
                <c:pt idx="26835">
                  <c:v>2.6218764781949999</c:v>
                </c:pt>
                <c:pt idx="26836">
                  <c:v>2.6219687461849999</c:v>
                </c:pt>
                <c:pt idx="26837">
                  <c:v>2.6220123767849999</c:v>
                </c:pt>
                <c:pt idx="26838">
                  <c:v>2.622092962265</c:v>
                </c:pt>
                <c:pt idx="26839">
                  <c:v>2.6221318244930001</c:v>
                </c:pt>
                <c:pt idx="26840">
                  <c:v>2.6222240924840001</c:v>
                </c:pt>
                <c:pt idx="26841">
                  <c:v>2.622464179993</c:v>
                </c:pt>
                <c:pt idx="26842">
                  <c:v>2.6226332187649999</c:v>
                </c:pt>
                <c:pt idx="26843">
                  <c:v>2.6229584217070001</c:v>
                </c:pt>
                <c:pt idx="26844">
                  <c:v>2.6230123043060001</c:v>
                </c:pt>
                <c:pt idx="26845">
                  <c:v>2.6230845451349998</c:v>
                </c:pt>
                <c:pt idx="26846">
                  <c:v>2.6231338977809999</c:v>
                </c:pt>
                <c:pt idx="26847">
                  <c:v>2.623189687729</c:v>
                </c:pt>
                <c:pt idx="26848">
                  <c:v>2.623238801956</c:v>
                </c:pt>
                <c:pt idx="26849">
                  <c:v>2.6232810020450001</c:v>
                </c:pt>
                <c:pt idx="26850">
                  <c:v>2.6233179569240002</c:v>
                </c:pt>
                <c:pt idx="26851">
                  <c:v>2.623353719711</c:v>
                </c:pt>
                <c:pt idx="26852">
                  <c:v>2.6233925819400001</c:v>
                </c:pt>
                <c:pt idx="26853">
                  <c:v>2.6234312057500002</c:v>
                </c:pt>
                <c:pt idx="26854">
                  <c:v>2.6234719753269999</c:v>
                </c:pt>
                <c:pt idx="26855">
                  <c:v>2.6235237121580002</c:v>
                </c:pt>
                <c:pt idx="26856">
                  <c:v>2.6236109733580002</c:v>
                </c:pt>
                <c:pt idx="26857">
                  <c:v>2.6236529350279998</c:v>
                </c:pt>
                <c:pt idx="26858">
                  <c:v>2.6237320899959999</c:v>
                </c:pt>
                <c:pt idx="26859">
                  <c:v>2.6237928867339999</c:v>
                </c:pt>
                <c:pt idx="26860">
                  <c:v>2.6240332126619998</c:v>
                </c:pt>
                <c:pt idx="26861">
                  <c:v>2.6241059303280001</c:v>
                </c:pt>
                <c:pt idx="26862">
                  <c:v>2.624163150787</c:v>
                </c:pt>
                <c:pt idx="26863">
                  <c:v>2.624194383621</c:v>
                </c:pt>
                <c:pt idx="26864">
                  <c:v>2.6242625713350001</c:v>
                </c:pt>
                <c:pt idx="26865">
                  <c:v>2.6242997646330002</c:v>
                </c:pt>
                <c:pt idx="26866">
                  <c:v>2.6243836879729998</c:v>
                </c:pt>
                <c:pt idx="26867">
                  <c:v>2.62441945076</c:v>
                </c:pt>
                <c:pt idx="26868">
                  <c:v>2.6244928836820001</c:v>
                </c:pt>
                <c:pt idx="26869">
                  <c:v>2.624531030655</c:v>
                </c:pt>
                <c:pt idx="26870">
                  <c:v>2.6245985031129999</c:v>
                </c:pt>
                <c:pt idx="26871">
                  <c:v>2.6246519088750002</c:v>
                </c:pt>
                <c:pt idx="26872">
                  <c:v>2.6247100830079999</c:v>
                </c:pt>
                <c:pt idx="26873">
                  <c:v>2.6247668266300002</c:v>
                </c:pt>
                <c:pt idx="26874">
                  <c:v>2.6248688697809999</c:v>
                </c:pt>
                <c:pt idx="26875">
                  <c:v>2.6251513957979999</c:v>
                </c:pt>
                <c:pt idx="26876">
                  <c:v>2.6252264976499999</c:v>
                </c:pt>
                <c:pt idx="26877">
                  <c:v>2.6253252029419998</c:v>
                </c:pt>
                <c:pt idx="26878">
                  <c:v>2.6255996227259999</c:v>
                </c:pt>
                <c:pt idx="26879">
                  <c:v>2.625702857971</c:v>
                </c:pt>
                <c:pt idx="26880">
                  <c:v>2.62575674057</c:v>
                </c:pt>
                <c:pt idx="26881">
                  <c:v>2.6258473396299999</c:v>
                </c:pt>
                <c:pt idx="26882">
                  <c:v>2.6259160041810001</c:v>
                </c:pt>
                <c:pt idx="26883">
                  <c:v>2.6259746551509999</c:v>
                </c:pt>
                <c:pt idx="26884">
                  <c:v>2.6260879039759999</c:v>
                </c:pt>
                <c:pt idx="26885">
                  <c:v>2.626430034637</c:v>
                </c:pt>
                <c:pt idx="26886">
                  <c:v>2.626670837402</c:v>
                </c:pt>
                <c:pt idx="26887">
                  <c:v>2.626784086227</c:v>
                </c:pt>
                <c:pt idx="26888">
                  <c:v>2.6268687248229998</c:v>
                </c:pt>
                <c:pt idx="26889">
                  <c:v>2.6269555091860002</c:v>
                </c:pt>
                <c:pt idx="26890">
                  <c:v>2.627099514008</c:v>
                </c:pt>
                <c:pt idx="26891">
                  <c:v>2.6274020671840002</c:v>
                </c:pt>
                <c:pt idx="26892">
                  <c:v>2.6275053024289998</c:v>
                </c:pt>
                <c:pt idx="26893">
                  <c:v>2.6275568008420001</c:v>
                </c:pt>
                <c:pt idx="26894">
                  <c:v>2.6276004314420001</c:v>
                </c:pt>
                <c:pt idx="26895">
                  <c:v>2.627645492554</c:v>
                </c:pt>
                <c:pt idx="26896">
                  <c:v>2.6276946067810001</c:v>
                </c:pt>
                <c:pt idx="26897">
                  <c:v>2.6277384758000002</c:v>
                </c:pt>
                <c:pt idx="26898">
                  <c:v>2.6277856826780002</c:v>
                </c:pt>
                <c:pt idx="26899">
                  <c:v>2.627833604813</c:v>
                </c:pt>
                <c:pt idx="26900">
                  <c:v>2.6278803348539999</c:v>
                </c:pt>
                <c:pt idx="26901">
                  <c:v>2.6279251575470002</c:v>
                </c:pt>
                <c:pt idx="26902">
                  <c:v>2.6279778480529998</c:v>
                </c:pt>
                <c:pt idx="26903">
                  <c:v>2.6280269622799999</c:v>
                </c:pt>
                <c:pt idx="26904">
                  <c:v>2.6280770301819998</c:v>
                </c:pt>
                <c:pt idx="26905">
                  <c:v>2.6281287670140001</c:v>
                </c:pt>
                <c:pt idx="26906">
                  <c:v>2.6281778812410002</c:v>
                </c:pt>
                <c:pt idx="26907">
                  <c:v>2.6282258033749999</c:v>
                </c:pt>
                <c:pt idx="26908">
                  <c:v>2.6283102035520001</c:v>
                </c:pt>
                <c:pt idx="26909">
                  <c:v>2.6285963058470001</c:v>
                </c:pt>
                <c:pt idx="26910">
                  <c:v>2.6286876201629998</c:v>
                </c:pt>
                <c:pt idx="26911">
                  <c:v>2.6287322044370001</c:v>
                </c:pt>
                <c:pt idx="26912">
                  <c:v>2.6287853717799998</c:v>
                </c:pt>
                <c:pt idx="26913">
                  <c:v>2.628848552704</c:v>
                </c:pt>
                <c:pt idx="26914">
                  <c:v>2.6288955211639999</c:v>
                </c:pt>
                <c:pt idx="26915">
                  <c:v>2.6289691925050001</c:v>
                </c:pt>
                <c:pt idx="26916">
                  <c:v>2.6290094852450001</c:v>
                </c:pt>
                <c:pt idx="26917">
                  <c:v>2.629089593887</c:v>
                </c:pt>
                <c:pt idx="26918">
                  <c:v>2.6291267871859998</c:v>
                </c:pt>
                <c:pt idx="26919">
                  <c:v>2.629209756851</c:v>
                </c:pt>
                <c:pt idx="26920">
                  <c:v>2.6292450428010001</c:v>
                </c:pt>
                <c:pt idx="26921">
                  <c:v>2.6293208599089999</c:v>
                </c:pt>
                <c:pt idx="26922">
                  <c:v>2.6293606758119998</c:v>
                </c:pt>
                <c:pt idx="26923">
                  <c:v>2.629424333572</c:v>
                </c:pt>
                <c:pt idx="26924">
                  <c:v>2.6294689178469999</c:v>
                </c:pt>
                <c:pt idx="26925">
                  <c:v>2.629520177841</c:v>
                </c:pt>
                <c:pt idx="26926">
                  <c:v>2.6296076774600001</c:v>
                </c:pt>
                <c:pt idx="26927">
                  <c:v>2.6297650337220002</c:v>
                </c:pt>
                <c:pt idx="26928">
                  <c:v>2.6301405429839999</c:v>
                </c:pt>
                <c:pt idx="26929">
                  <c:v>2.6302676200869999</c:v>
                </c:pt>
                <c:pt idx="26930">
                  <c:v>2.6303176879880001</c:v>
                </c:pt>
                <c:pt idx="26931">
                  <c:v>2.6303846836089999</c:v>
                </c:pt>
                <c:pt idx="26932">
                  <c:v>2.6304247379299999</c:v>
                </c:pt>
                <c:pt idx="26933">
                  <c:v>2.6304657459260001</c:v>
                </c:pt>
                <c:pt idx="26934">
                  <c:v>2.630517721176</c:v>
                </c:pt>
                <c:pt idx="26935">
                  <c:v>2.6305656433109998</c:v>
                </c:pt>
                <c:pt idx="26936">
                  <c:v>2.6306116580959999</c:v>
                </c:pt>
                <c:pt idx="26937">
                  <c:v>2.6306574344640001</c:v>
                </c:pt>
                <c:pt idx="26938">
                  <c:v>2.6307034492489998</c:v>
                </c:pt>
                <c:pt idx="26939">
                  <c:v>2.6307411193850001</c:v>
                </c:pt>
                <c:pt idx="26940">
                  <c:v>2.630784273148</c:v>
                </c:pt>
                <c:pt idx="26941">
                  <c:v>2.6308233737950002</c:v>
                </c:pt>
                <c:pt idx="26942">
                  <c:v>2.6308660507199999</c:v>
                </c:pt>
                <c:pt idx="26943">
                  <c:v>2.6309504508970001</c:v>
                </c:pt>
                <c:pt idx="26944">
                  <c:v>2.6312677860260001</c:v>
                </c:pt>
                <c:pt idx="26945">
                  <c:v>2.631316423416</c:v>
                </c:pt>
                <c:pt idx="26946">
                  <c:v>2.6313664913179999</c:v>
                </c:pt>
                <c:pt idx="26947">
                  <c:v>2.6314108371730001</c:v>
                </c:pt>
                <c:pt idx="26948">
                  <c:v>2.6314721107480001</c:v>
                </c:pt>
                <c:pt idx="26949">
                  <c:v>2.6315095424649999</c:v>
                </c:pt>
                <c:pt idx="26950">
                  <c:v>2.6315851211550001</c:v>
                </c:pt>
                <c:pt idx="26951">
                  <c:v>2.63161444664</c:v>
                </c:pt>
                <c:pt idx="26952">
                  <c:v>2.631690979004</c:v>
                </c:pt>
                <c:pt idx="26953">
                  <c:v>2.6317865848539999</c:v>
                </c:pt>
                <c:pt idx="26954">
                  <c:v>2.6318838596340002</c:v>
                </c:pt>
                <c:pt idx="26955">
                  <c:v>2.6319680213929999</c:v>
                </c:pt>
                <c:pt idx="26956">
                  <c:v>2.6320996284480001</c:v>
                </c:pt>
                <c:pt idx="26957">
                  <c:v>2.6323337554930002</c:v>
                </c:pt>
                <c:pt idx="26958">
                  <c:v>2.63241648674</c:v>
                </c:pt>
                <c:pt idx="26959">
                  <c:v>2.632473945618</c:v>
                </c:pt>
                <c:pt idx="26960">
                  <c:v>2.6325271129610002</c:v>
                </c:pt>
                <c:pt idx="26961">
                  <c:v>2.6325793266300002</c:v>
                </c:pt>
                <c:pt idx="26962">
                  <c:v>2.6326324939729999</c:v>
                </c:pt>
                <c:pt idx="26963">
                  <c:v>2.6326942443850001</c:v>
                </c:pt>
                <c:pt idx="26964">
                  <c:v>2.6327369213099998</c:v>
                </c:pt>
                <c:pt idx="26965">
                  <c:v>2.6327800750730002</c:v>
                </c:pt>
                <c:pt idx="26966">
                  <c:v>2.6328167915340002</c:v>
                </c:pt>
                <c:pt idx="26967">
                  <c:v>2.6328551769259998</c:v>
                </c:pt>
                <c:pt idx="26968">
                  <c:v>2.6328852176669999</c:v>
                </c:pt>
                <c:pt idx="26969">
                  <c:v>2.632920742035</c:v>
                </c:pt>
                <c:pt idx="26970">
                  <c:v>2.6329627037050001</c:v>
                </c:pt>
                <c:pt idx="26971">
                  <c:v>2.6330065727230001</c:v>
                </c:pt>
                <c:pt idx="26972">
                  <c:v>2.633051395416</c:v>
                </c:pt>
                <c:pt idx="26973">
                  <c:v>2.633096456528</c:v>
                </c:pt>
                <c:pt idx="26974">
                  <c:v>2.6331517696379998</c:v>
                </c:pt>
                <c:pt idx="26975">
                  <c:v>2.6332042217249998</c:v>
                </c:pt>
                <c:pt idx="26976">
                  <c:v>2.633511781693</c:v>
                </c:pt>
                <c:pt idx="26977">
                  <c:v>2.6335458755490002</c:v>
                </c:pt>
                <c:pt idx="26978">
                  <c:v>2.6336450576780002</c:v>
                </c:pt>
                <c:pt idx="26979">
                  <c:v>2.6337234973910002</c:v>
                </c:pt>
                <c:pt idx="26980">
                  <c:v>2.6337554454799998</c:v>
                </c:pt>
                <c:pt idx="26981">
                  <c:v>2.6338372230529998</c:v>
                </c:pt>
                <c:pt idx="26982">
                  <c:v>2.6338756084439998</c:v>
                </c:pt>
                <c:pt idx="26983">
                  <c:v>2.6339428424840001</c:v>
                </c:pt>
                <c:pt idx="26984">
                  <c:v>2.6339869499209998</c:v>
                </c:pt>
                <c:pt idx="26985">
                  <c:v>2.6340484619139999</c:v>
                </c:pt>
                <c:pt idx="26986">
                  <c:v>2.6341025829319999</c:v>
                </c:pt>
                <c:pt idx="26987">
                  <c:v>2.6341490745540002</c:v>
                </c:pt>
                <c:pt idx="26988">
                  <c:v>2.6342432498930002</c:v>
                </c:pt>
                <c:pt idx="26989">
                  <c:v>2.6343286037450002</c:v>
                </c:pt>
                <c:pt idx="26990">
                  <c:v>2.6345760822300002</c:v>
                </c:pt>
                <c:pt idx="26991">
                  <c:v>2.6347565650939999</c:v>
                </c:pt>
                <c:pt idx="26992">
                  <c:v>2.6348967552190001</c:v>
                </c:pt>
                <c:pt idx="26993">
                  <c:v>2.6349742412569999</c:v>
                </c:pt>
                <c:pt idx="26994">
                  <c:v>2.6350853443150002</c:v>
                </c:pt>
                <c:pt idx="26995">
                  <c:v>2.635199785233</c:v>
                </c:pt>
                <c:pt idx="26996">
                  <c:v>2.6353399753570002</c:v>
                </c:pt>
                <c:pt idx="26997">
                  <c:v>2.635482549667</c:v>
                </c:pt>
                <c:pt idx="26998">
                  <c:v>2.6357741355900002</c:v>
                </c:pt>
                <c:pt idx="26999">
                  <c:v>2.6358335018160002</c:v>
                </c:pt>
                <c:pt idx="27000">
                  <c:v>2.6358876228330002</c:v>
                </c:pt>
                <c:pt idx="27001">
                  <c:v>2.635935783386</c:v>
                </c:pt>
                <c:pt idx="27002">
                  <c:v>2.635991573334</c:v>
                </c:pt>
                <c:pt idx="27003">
                  <c:v>2.6360459327700001</c:v>
                </c:pt>
                <c:pt idx="27004">
                  <c:v>2.6360883712769998</c:v>
                </c:pt>
                <c:pt idx="27005">
                  <c:v>2.636127710342</c:v>
                </c:pt>
                <c:pt idx="27006">
                  <c:v>2.636160850525</c:v>
                </c:pt>
                <c:pt idx="27007">
                  <c:v>2.636195659637</c:v>
                </c:pt>
                <c:pt idx="27008">
                  <c:v>2.6362290382390001</c:v>
                </c:pt>
                <c:pt idx="27009">
                  <c:v>2.6362674236300001</c:v>
                </c:pt>
                <c:pt idx="27010">
                  <c:v>2.6363153457639998</c:v>
                </c:pt>
                <c:pt idx="27011">
                  <c:v>2.6363694667819999</c:v>
                </c:pt>
                <c:pt idx="27012">
                  <c:v>2.636422157288</c:v>
                </c:pt>
                <c:pt idx="27013">
                  <c:v>2.6364743709559999</c:v>
                </c:pt>
                <c:pt idx="27014">
                  <c:v>2.636527061462</c:v>
                </c:pt>
                <c:pt idx="27015">
                  <c:v>2.636800765991</c:v>
                </c:pt>
                <c:pt idx="27016">
                  <c:v>2.6368832588200002</c:v>
                </c:pt>
                <c:pt idx="27017">
                  <c:v>2.6369643211359999</c:v>
                </c:pt>
                <c:pt idx="27018">
                  <c:v>2.6370496749879999</c:v>
                </c:pt>
                <c:pt idx="27019">
                  <c:v>2.6371440887449999</c:v>
                </c:pt>
                <c:pt idx="27020">
                  <c:v>2.6372170448299999</c:v>
                </c:pt>
                <c:pt idx="27021">
                  <c:v>2.6372485160829999</c:v>
                </c:pt>
                <c:pt idx="27022">
                  <c:v>2.6373229026790002</c:v>
                </c:pt>
                <c:pt idx="27023">
                  <c:v>2.6373603343959999</c:v>
                </c:pt>
                <c:pt idx="27024">
                  <c:v>2.6374278068539998</c:v>
                </c:pt>
                <c:pt idx="27025">
                  <c:v>2.6374747753140002</c:v>
                </c:pt>
                <c:pt idx="27026">
                  <c:v>2.637531518936</c:v>
                </c:pt>
                <c:pt idx="27027">
                  <c:v>2.6375865936279999</c:v>
                </c:pt>
                <c:pt idx="27028">
                  <c:v>2.637688159943</c:v>
                </c:pt>
                <c:pt idx="27029">
                  <c:v>2.6377849578860002</c:v>
                </c:pt>
                <c:pt idx="27030">
                  <c:v>2.6378793716429998</c:v>
                </c:pt>
                <c:pt idx="27031">
                  <c:v>2.637967348099</c:v>
                </c:pt>
                <c:pt idx="27032">
                  <c:v>2.6381447315219999</c:v>
                </c:pt>
                <c:pt idx="27033">
                  <c:v>2.6382720470429999</c:v>
                </c:pt>
                <c:pt idx="27034">
                  <c:v>2.6383309364319998</c:v>
                </c:pt>
                <c:pt idx="27035">
                  <c:v>2.6383779048920002</c:v>
                </c:pt>
                <c:pt idx="27036">
                  <c:v>2.6384248733520002</c:v>
                </c:pt>
                <c:pt idx="27037">
                  <c:v>2.6384694576259999</c:v>
                </c:pt>
                <c:pt idx="27038">
                  <c:v>2.6385169029240001</c:v>
                </c:pt>
                <c:pt idx="27039">
                  <c:v>2.6385667324069999</c:v>
                </c:pt>
                <c:pt idx="27040">
                  <c:v>2.6386184692380001</c:v>
                </c:pt>
                <c:pt idx="27041">
                  <c:v>2.6386697292329999</c:v>
                </c:pt>
                <c:pt idx="27042">
                  <c:v>2.638718605042</c:v>
                </c:pt>
                <c:pt idx="27043">
                  <c:v>2.6387631893160002</c:v>
                </c:pt>
                <c:pt idx="27044">
                  <c:v>2.6388094425199999</c:v>
                </c:pt>
                <c:pt idx="27045">
                  <c:v>2.6388492584229999</c:v>
                </c:pt>
                <c:pt idx="27046">
                  <c:v>2.6388850212100001</c:v>
                </c:pt>
                <c:pt idx="27047">
                  <c:v>2.638922929764</c:v>
                </c:pt>
                <c:pt idx="27048">
                  <c:v>2.6389608383179999</c:v>
                </c:pt>
                <c:pt idx="27049">
                  <c:v>2.6390097141269999</c:v>
                </c:pt>
                <c:pt idx="27050">
                  <c:v>2.6390578746800002</c:v>
                </c:pt>
                <c:pt idx="27051">
                  <c:v>2.6394243240359998</c:v>
                </c:pt>
                <c:pt idx="27052">
                  <c:v>2.6395184993740002</c:v>
                </c:pt>
                <c:pt idx="27053">
                  <c:v>2.6395463943480002</c:v>
                </c:pt>
                <c:pt idx="27054">
                  <c:v>2.6396191120150001</c:v>
                </c:pt>
                <c:pt idx="27055">
                  <c:v>2.6396515369419999</c:v>
                </c:pt>
                <c:pt idx="27056">
                  <c:v>2.6397259235380002</c:v>
                </c:pt>
                <c:pt idx="27057">
                  <c:v>2.6397714614869998</c:v>
                </c:pt>
                <c:pt idx="27058">
                  <c:v>2.6398494243620001</c:v>
                </c:pt>
                <c:pt idx="27059">
                  <c:v>2.639903068542</c:v>
                </c:pt>
                <c:pt idx="27060">
                  <c:v>2.639969348907</c:v>
                </c:pt>
                <c:pt idx="27061">
                  <c:v>2.6400296688079998</c:v>
                </c:pt>
                <c:pt idx="27062">
                  <c:v>2.6400799751280002</c:v>
                </c:pt>
                <c:pt idx="27063">
                  <c:v>2.640141963959</c:v>
                </c:pt>
                <c:pt idx="27064">
                  <c:v>2.640239477158</c:v>
                </c:pt>
                <c:pt idx="27065">
                  <c:v>2.6405544281009998</c:v>
                </c:pt>
                <c:pt idx="27066">
                  <c:v>2.6407206058499999</c:v>
                </c:pt>
                <c:pt idx="27067">
                  <c:v>2.6408407688139999</c:v>
                </c:pt>
                <c:pt idx="27068">
                  <c:v>2.6409835815429998</c:v>
                </c:pt>
                <c:pt idx="27069">
                  <c:v>2.6410856246950001</c:v>
                </c:pt>
                <c:pt idx="27070">
                  <c:v>2.6411986351009999</c:v>
                </c:pt>
                <c:pt idx="27071">
                  <c:v>2.6412909030909999</c:v>
                </c:pt>
                <c:pt idx="27072">
                  <c:v>2.6415646076199999</c:v>
                </c:pt>
                <c:pt idx="27073">
                  <c:v>2.6419322490689998</c:v>
                </c:pt>
                <c:pt idx="27074">
                  <c:v>2.6420187950130001</c:v>
                </c:pt>
                <c:pt idx="27075">
                  <c:v>2.6421065330509999</c:v>
                </c:pt>
                <c:pt idx="27076">
                  <c:v>2.6421904563899998</c:v>
                </c:pt>
                <c:pt idx="27077">
                  <c:v>2.6422193050380001</c:v>
                </c:pt>
                <c:pt idx="27078">
                  <c:v>2.6422808170319998</c:v>
                </c:pt>
                <c:pt idx="27079">
                  <c:v>2.6423156261440002</c:v>
                </c:pt>
                <c:pt idx="27080">
                  <c:v>2.6423766613009998</c:v>
                </c:pt>
                <c:pt idx="27081">
                  <c:v>2.6424603462220002</c:v>
                </c:pt>
                <c:pt idx="27082">
                  <c:v>2.6425354480740002</c:v>
                </c:pt>
                <c:pt idx="27083">
                  <c:v>2.642834424973</c:v>
                </c:pt>
                <c:pt idx="27084">
                  <c:v>2.6429047584530001</c:v>
                </c:pt>
                <c:pt idx="27085">
                  <c:v>2.6429660320280002</c:v>
                </c:pt>
                <c:pt idx="27086">
                  <c:v>2.6430504322049999</c:v>
                </c:pt>
                <c:pt idx="27087">
                  <c:v>2.6430985927580002</c:v>
                </c:pt>
                <c:pt idx="27088">
                  <c:v>2.6431362628940001</c:v>
                </c:pt>
                <c:pt idx="27089">
                  <c:v>2.6431713104250001</c:v>
                </c:pt>
                <c:pt idx="27090">
                  <c:v>2.6432046890260001</c:v>
                </c:pt>
                <c:pt idx="27091">
                  <c:v>2.6432378292080001</c:v>
                </c:pt>
                <c:pt idx="27092">
                  <c:v>2.6432700157169999</c:v>
                </c:pt>
                <c:pt idx="27093">
                  <c:v>2.6433117389679999</c:v>
                </c:pt>
                <c:pt idx="27094">
                  <c:v>2.643361091614</c:v>
                </c:pt>
                <c:pt idx="27095">
                  <c:v>2.643411636353</c:v>
                </c:pt>
                <c:pt idx="27096">
                  <c:v>2.6434614658359998</c:v>
                </c:pt>
                <c:pt idx="27097">
                  <c:v>2.6435143947599999</c:v>
                </c:pt>
                <c:pt idx="27098">
                  <c:v>2.6435637474060001</c:v>
                </c:pt>
                <c:pt idx="27099">
                  <c:v>2.6436161994930001</c:v>
                </c:pt>
                <c:pt idx="27100">
                  <c:v>2.6436672210690002</c:v>
                </c:pt>
                <c:pt idx="27101">
                  <c:v>2.6437213420869998</c:v>
                </c:pt>
                <c:pt idx="27102">
                  <c:v>2.6437695026400001</c:v>
                </c:pt>
                <c:pt idx="27103">
                  <c:v>2.6438119411469998</c:v>
                </c:pt>
                <c:pt idx="27104">
                  <c:v>2.643852949142</c:v>
                </c:pt>
                <c:pt idx="27105">
                  <c:v>2.643899917603</c:v>
                </c:pt>
                <c:pt idx="27106">
                  <c:v>2.6439490318300001</c:v>
                </c:pt>
                <c:pt idx="27107">
                  <c:v>2.6442303657530002</c:v>
                </c:pt>
                <c:pt idx="27108">
                  <c:v>2.644271373749</c:v>
                </c:pt>
                <c:pt idx="27109">
                  <c:v>2.6443312168120001</c:v>
                </c:pt>
                <c:pt idx="27110">
                  <c:v>2.6443889141080001</c:v>
                </c:pt>
                <c:pt idx="27111">
                  <c:v>2.6444416046139998</c:v>
                </c:pt>
                <c:pt idx="27112">
                  <c:v>2.6445136070249999</c:v>
                </c:pt>
                <c:pt idx="27113">
                  <c:v>2.6445617675780002</c:v>
                </c:pt>
                <c:pt idx="27114">
                  <c:v>2.6446440219879999</c:v>
                </c:pt>
                <c:pt idx="27115">
                  <c:v>2.6446855068209998</c:v>
                </c:pt>
                <c:pt idx="27116">
                  <c:v>2.644773721695</c:v>
                </c:pt>
                <c:pt idx="27117">
                  <c:v>2.644811868668</c:v>
                </c:pt>
                <c:pt idx="27118">
                  <c:v>2.6448943614960001</c:v>
                </c:pt>
                <c:pt idx="27119">
                  <c:v>2.6449944972989998</c:v>
                </c:pt>
                <c:pt idx="27120">
                  <c:v>2.6451420784000002</c:v>
                </c:pt>
                <c:pt idx="27121">
                  <c:v>2.6453292369839998</c:v>
                </c:pt>
                <c:pt idx="27122">
                  <c:v>2.6454882621769999</c:v>
                </c:pt>
                <c:pt idx="27123">
                  <c:v>2.6456835269929999</c:v>
                </c:pt>
                <c:pt idx="27124">
                  <c:v>2.6457667350770002</c:v>
                </c:pt>
                <c:pt idx="27125">
                  <c:v>2.6458487510680002</c:v>
                </c:pt>
                <c:pt idx="27126">
                  <c:v>2.6459431648249998</c:v>
                </c:pt>
                <c:pt idx="27127">
                  <c:v>2.6460278034210001</c:v>
                </c:pt>
                <c:pt idx="27128">
                  <c:v>2.6461489200589998</c:v>
                </c:pt>
                <c:pt idx="27129">
                  <c:v>2.6464350223539999</c:v>
                </c:pt>
                <c:pt idx="27130">
                  <c:v>2.6464841365809999</c:v>
                </c:pt>
                <c:pt idx="27131">
                  <c:v>2.6465268135070001</c:v>
                </c:pt>
                <c:pt idx="27132">
                  <c:v>2.646568059921</c:v>
                </c:pt>
                <c:pt idx="27133">
                  <c:v>2.6466109752659999</c:v>
                </c:pt>
                <c:pt idx="27134">
                  <c:v>2.6466538906100001</c:v>
                </c:pt>
                <c:pt idx="27135">
                  <c:v>2.6467015743259998</c:v>
                </c:pt>
                <c:pt idx="27136">
                  <c:v>2.6467468738559998</c:v>
                </c:pt>
                <c:pt idx="27137">
                  <c:v>2.6467943191529999</c:v>
                </c:pt>
                <c:pt idx="27138">
                  <c:v>2.6468427181240002</c:v>
                </c:pt>
                <c:pt idx="27139">
                  <c:v>2.64688539505</c:v>
                </c:pt>
                <c:pt idx="27140">
                  <c:v>2.6469304561609999</c:v>
                </c:pt>
                <c:pt idx="27141">
                  <c:v>2.6469748020170001</c:v>
                </c:pt>
                <c:pt idx="27142">
                  <c:v>2.6470165252690001</c:v>
                </c:pt>
                <c:pt idx="27143">
                  <c:v>2.647056341171</c:v>
                </c:pt>
                <c:pt idx="27144">
                  <c:v>2.6471018791200001</c:v>
                </c:pt>
                <c:pt idx="27145">
                  <c:v>2.6471393108369998</c:v>
                </c:pt>
                <c:pt idx="27146">
                  <c:v>2.6471829414369998</c:v>
                </c:pt>
                <c:pt idx="27147">
                  <c:v>2.6472296714780001</c:v>
                </c:pt>
                <c:pt idx="27148">
                  <c:v>2.647537708282</c:v>
                </c:pt>
                <c:pt idx="27149">
                  <c:v>2.6476376056670001</c:v>
                </c:pt>
                <c:pt idx="27150">
                  <c:v>2.647734880447</c:v>
                </c:pt>
                <c:pt idx="27151">
                  <c:v>2.6477632522580001</c:v>
                </c:pt>
                <c:pt idx="27152">
                  <c:v>2.6478352546689998</c:v>
                </c:pt>
                <c:pt idx="27153">
                  <c:v>2.6478650569919999</c:v>
                </c:pt>
                <c:pt idx="27154">
                  <c:v>2.6479263305659999</c:v>
                </c:pt>
                <c:pt idx="27155">
                  <c:v>2.6479687690730001</c:v>
                </c:pt>
                <c:pt idx="27156">
                  <c:v>2.6480250358580002</c:v>
                </c:pt>
                <c:pt idx="27157">
                  <c:v>2.6480829715729999</c:v>
                </c:pt>
                <c:pt idx="27158">
                  <c:v>2.648130655289</c:v>
                </c:pt>
                <c:pt idx="27159">
                  <c:v>2.6481947898859999</c:v>
                </c:pt>
                <c:pt idx="27160">
                  <c:v>2.6482965946200001</c:v>
                </c:pt>
                <c:pt idx="27161">
                  <c:v>2.6483230590820002</c:v>
                </c:pt>
                <c:pt idx="27162">
                  <c:v>2.6484224796300002</c:v>
                </c:pt>
                <c:pt idx="27163">
                  <c:v>2.648774147034</c:v>
                </c:pt>
                <c:pt idx="27164">
                  <c:v>2.6488242149349999</c:v>
                </c:pt>
                <c:pt idx="27165">
                  <c:v>2.6488761901859998</c:v>
                </c:pt>
                <c:pt idx="27166">
                  <c:v>2.648920536041</c:v>
                </c:pt>
                <c:pt idx="27167">
                  <c:v>2.6489610672000001</c:v>
                </c:pt>
                <c:pt idx="27168">
                  <c:v>2.6489982604979998</c:v>
                </c:pt>
                <c:pt idx="27169">
                  <c:v>2.6490404605869999</c:v>
                </c:pt>
                <c:pt idx="27170">
                  <c:v>2.6490807533259999</c:v>
                </c:pt>
                <c:pt idx="27171">
                  <c:v>2.649131536484</c:v>
                </c:pt>
                <c:pt idx="27172">
                  <c:v>2.6491792202000002</c:v>
                </c:pt>
                <c:pt idx="27173">
                  <c:v>2.6492576599120001</c:v>
                </c:pt>
                <c:pt idx="27174">
                  <c:v>2.6492993831630001</c:v>
                </c:pt>
                <c:pt idx="27175">
                  <c:v>2.649337530136</c:v>
                </c:pt>
                <c:pt idx="27176">
                  <c:v>2.6493806838989999</c:v>
                </c:pt>
                <c:pt idx="27177">
                  <c:v>2.6494913101200002</c:v>
                </c:pt>
                <c:pt idx="27178">
                  <c:v>2.649731397629</c:v>
                </c:pt>
                <c:pt idx="27179">
                  <c:v>2.6498215198519999</c:v>
                </c:pt>
                <c:pt idx="27180">
                  <c:v>2.6500167846679998</c:v>
                </c:pt>
                <c:pt idx="27181">
                  <c:v>2.6501631736759999</c:v>
                </c:pt>
                <c:pt idx="27182">
                  <c:v>2.650252580643</c:v>
                </c:pt>
                <c:pt idx="27183">
                  <c:v>2.6503241062159999</c:v>
                </c:pt>
                <c:pt idx="27184">
                  <c:v>2.6504123210909998</c:v>
                </c:pt>
                <c:pt idx="27185">
                  <c:v>2.6504614353179998</c:v>
                </c:pt>
                <c:pt idx="27186">
                  <c:v>2.6505115032200002</c:v>
                </c:pt>
                <c:pt idx="27187">
                  <c:v>2.6505711078640002</c:v>
                </c:pt>
                <c:pt idx="27188">
                  <c:v>2.6506683826450002</c:v>
                </c:pt>
                <c:pt idx="27189">
                  <c:v>2.6507589817050001</c:v>
                </c:pt>
                <c:pt idx="27190">
                  <c:v>2.6509027481079999</c:v>
                </c:pt>
                <c:pt idx="27191">
                  <c:v>2.6510758399959999</c:v>
                </c:pt>
                <c:pt idx="27192">
                  <c:v>2.6511831283570002</c:v>
                </c:pt>
                <c:pt idx="27193">
                  <c:v>2.651227474213</c:v>
                </c:pt>
                <c:pt idx="27194">
                  <c:v>2.651269435883</c:v>
                </c:pt>
                <c:pt idx="27195">
                  <c:v>2.6513066291810001</c:v>
                </c:pt>
                <c:pt idx="27196">
                  <c:v>2.651344537735</c:v>
                </c:pt>
                <c:pt idx="27197">
                  <c:v>2.6513891220089998</c:v>
                </c:pt>
                <c:pt idx="27198">
                  <c:v>2.6514360904690002</c:v>
                </c:pt>
                <c:pt idx="27199">
                  <c:v>2.6515195369720002</c:v>
                </c:pt>
                <c:pt idx="27200">
                  <c:v>2.6515979766850002</c:v>
                </c:pt>
                <c:pt idx="27201">
                  <c:v>2.6517205238339998</c:v>
                </c:pt>
                <c:pt idx="27202">
                  <c:v>2.651789188385</c:v>
                </c:pt>
                <c:pt idx="27203">
                  <c:v>2.6518874168400002</c:v>
                </c:pt>
                <c:pt idx="27204">
                  <c:v>2.651975631714</c:v>
                </c:pt>
                <c:pt idx="27205">
                  <c:v>2.652282953262</c:v>
                </c:pt>
                <c:pt idx="27206">
                  <c:v>2.6523964405060001</c:v>
                </c:pt>
                <c:pt idx="27207">
                  <c:v>2.6525504589079998</c:v>
                </c:pt>
                <c:pt idx="27208">
                  <c:v>2.6526467800139999</c:v>
                </c:pt>
                <c:pt idx="27209">
                  <c:v>2.6527462005619999</c:v>
                </c:pt>
                <c:pt idx="27210">
                  <c:v>2.6528031826020002</c:v>
                </c:pt>
                <c:pt idx="27211">
                  <c:v>2.6528522968289998</c:v>
                </c:pt>
                <c:pt idx="27212">
                  <c:v>2.6529009342190002</c:v>
                </c:pt>
                <c:pt idx="27213">
                  <c:v>2.6529655456539998</c:v>
                </c:pt>
                <c:pt idx="27214">
                  <c:v>2.6530036926270002</c:v>
                </c:pt>
                <c:pt idx="27215">
                  <c:v>2.653074502945</c:v>
                </c:pt>
                <c:pt idx="27216">
                  <c:v>2.6531715393069999</c:v>
                </c:pt>
                <c:pt idx="27217">
                  <c:v>2.6532604694369999</c:v>
                </c:pt>
                <c:pt idx="27218">
                  <c:v>2.6535675525669999</c:v>
                </c:pt>
                <c:pt idx="27219">
                  <c:v>2.6539194583889998</c:v>
                </c:pt>
                <c:pt idx="27220">
                  <c:v>2.6540799140929998</c:v>
                </c:pt>
                <c:pt idx="27221">
                  <c:v>2.6543276309969999</c:v>
                </c:pt>
                <c:pt idx="27222">
                  <c:v>2.6543915271760001</c:v>
                </c:pt>
                <c:pt idx="27223">
                  <c:v>2.654465913773</c:v>
                </c:pt>
                <c:pt idx="27224">
                  <c:v>2.6545083522800001</c:v>
                </c:pt>
                <c:pt idx="27225">
                  <c:v>2.6545999050139999</c:v>
                </c:pt>
                <c:pt idx="27226">
                  <c:v>2.6546514034270001</c:v>
                </c:pt>
                <c:pt idx="27227">
                  <c:v>2.6546990871429998</c:v>
                </c:pt>
                <c:pt idx="27228">
                  <c:v>2.6547386646270001</c:v>
                </c:pt>
                <c:pt idx="27229">
                  <c:v>2.6548089981079999</c:v>
                </c:pt>
                <c:pt idx="27230">
                  <c:v>2.654860019684</c:v>
                </c:pt>
                <c:pt idx="27231">
                  <c:v>2.654907226563</c:v>
                </c:pt>
                <c:pt idx="27232">
                  <c:v>2.6549582481380001</c:v>
                </c:pt>
                <c:pt idx="27233">
                  <c:v>2.6550407409669998</c:v>
                </c:pt>
                <c:pt idx="27234">
                  <c:v>2.6551346778870002</c:v>
                </c:pt>
                <c:pt idx="27235">
                  <c:v>2.6553878784179998</c:v>
                </c:pt>
                <c:pt idx="27236">
                  <c:v>2.6554656028750001</c:v>
                </c:pt>
                <c:pt idx="27237">
                  <c:v>2.6555585861209998</c:v>
                </c:pt>
                <c:pt idx="27238">
                  <c:v>2.6556336879729998</c:v>
                </c:pt>
                <c:pt idx="27239">
                  <c:v>2.6556637287139999</c:v>
                </c:pt>
                <c:pt idx="27240">
                  <c:v>2.6557402610779999</c:v>
                </c:pt>
                <c:pt idx="27241">
                  <c:v>2.6557700633999999</c:v>
                </c:pt>
                <c:pt idx="27242">
                  <c:v>2.6558468341829999</c:v>
                </c:pt>
                <c:pt idx="27243">
                  <c:v>2.6558806896210001</c:v>
                </c:pt>
                <c:pt idx="27244">
                  <c:v>2.65594124794</c:v>
                </c:pt>
                <c:pt idx="27245">
                  <c:v>2.6560239791870002</c:v>
                </c:pt>
                <c:pt idx="27246">
                  <c:v>2.656100034714</c:v>
                </c:pt>
                <c:pt idx="27247">
                  <c:v>2.6564724445340002</c:v>
                </c:pt>
                <c:pt idx="27248">
                  <c:v>2.6566009521480001</c:v>
                </c:pt>
                <c:pt idx="27249">
                  <c:v>2.6566553115840001</c:v>
                </c:pt>
                <c:pt idx="27250">
                  <c:v>2.6567025184630002</c:v>
                </c:pt>
                <c:pt idx="27251">
                  <c:v>2.65673828125</c:v>
                </c:pt>
                <c:pt idx="27252">
                  <c:v>2.6567814350129999</c:v>
                </c:pt>
                <c:pt idx="27253">
                  <c:v>2.6568257808690001</c:v>
                </c:pt>
                <c:pt idx="27254">
                  <c:v>2.65687251091</c:v>
                </c:pt>
                <c:pt idx="27255">
                  <c:v>2.6569235324860001</c:v>
                </c:pt>
                <c:pt idx="27256">
                  <c:v>2.6569814682009998</c:v>
                </c:pt>
                <c:pt idx="27257">
                  <c:v>2.6570396423339999</c:v>
                </c:pt>
                <c:pt idx="27258">
                  <c:v>2.657107830048</c:v>
                </c:pt>
                <c:pt idx="27259">
                  <c:v>2.6574475765229999</c:v>
                </c:pt>
                <c:pt idx="27260">
                  <c:v>2.6575462818150002</c:v>
                </c:pt>
                <c:pt idx="27261">
                  <c:v>2.657692193985</c:v>
                </c:pt>
                <c:pt idx="27262">
                  <c:v>2.6577701568599998</c:v>
                </c:pt>
                <c:pt idx="27263">
                  <c:v>2.657856225967</c:v>
                </c:pt>
                <c:pt idx="27264">
                  <c:v>2.6579389572140002</c:v>
                </c:pt>
                <c:pt idx="27265">
                  <c:v>2.6580290794370001</c:v>
                </c:pt>
                <c:pt idx="27266">
                  <c:v>2.6581184864040002</c:v>
                </c:pt>
                <c:pt idx="27267">
                  <c:v>2.658255577087</c:v>
                </c:pt>
                <c:pt idx="27268">
                  <c:v>2.6585929393769998</c:v>
                </c:pt>
                <c:pt idx="27269">
                  <c:v>2.65873503685</c:v>
                </c:pt>
                <c:pt idx="27270">
                  <c:v>2.6587843894960002</c:v>
                </c:pt>
                <c:pt idx="27271">
                  <c:v>2.658841133118</c:v>
                </c:pt>
                <c:pt idx="27272">
                  <c:v>2.6588928699490002</c:v>
                </c:pt>
                <c:pt idx="27273">
                  <c:v>2.658947706223</c:v>
                </c:pt>
                <c:pt idx="27274">
                  <c:v>2.658994674683</c:v>
                </c:pt>
                <c:pt idx="27275">
                  <c:v>2.6590404510500001</c:v>
                </c:pt>
                <c:pt idx="27276">
                  <c:v>2.6590814590449998</c:v>
                </c:pt>
                <c:pt idx="27277">
                  <c:v>2.6591317653659998</c:v>
                </c:pt>
                <c:pt idx="27278">
                  <c:v>2.6591677665710001</c:v>
                </c:pt>
                <c:pt idx="27279">
                  <c:v>2.6592137813569998</c:v>
                </c:pt>
                <c:pt idx="27280">
                  <c:v>2.6592571735380002</c:v>
                </c:pt>
                <c:pt idx="27281">
                  <c:v>2.6593048572539999</c:v>
                </c:pt>
                <c:pt idx="27282">
                  <c:v>2.6593518257139999</c:v>
                </c:pt>
                <c:pt idx="27283">
                  <c:v>2.6594071388240001</c:v>
                </c:pt>
                <c:pt idx="27284">
                  <c:v>2.6594567298889999</c:v>
                </c:pt>
                <c:pt idx="27285">
                  <c:v>2.6595449447630002</c:v>
                </c:pt>
                <c:pt idx="27286">
                  <c:v>2.6598393917080001</c:v>
                </c:pt>
                <c:pt idx="27287">
                  <c:v>2.6599342823029999</c:v>
                </c:pt>
                <c:pt idx="27288">
                  <c:v>2.6600282192229998</c:v>
                </c:pt>
                <c:pt idx="27289">
                  <c:v>2.6601293087009998</c:v>
                </c:pt>
                <c:pt idx="27290">
                  <c:v>2.6602339744569998</c:v>
                </c:pt>
                <c:pt idx="27291">
                  <c:v>2.66033411026</c:v>
                </c:pt>
                <c:pt idx="27292">
                  <c:v>2.6603670120239999</c:v>
                </c:pt>
                <c:pt idx="27293">
                  <c:v>2.6604464054110002</c:v>
                </c:pt>
                <c:pt idx="27294">
                  <c:v>2.6604852676389998</c:v>
                </c:pt>
                <c:pt idx="27295">
                  <c:v>2.6605613231660001</c:v>
                </c:pt>
                <c:pt idx="27296">
                  <c:v>2.660613298416</c:v>
                </c:pt>
                <c:pt idx="27297">
                  <c:v>2.6606755256649999</c:v>
                </c:pt>
                <c:pt idx="27298">
                  <c:v>2.6607325077059998</c:v>
                </c:pt>
                <c:pt idx="27299">
                  <c:v>2.6607794761660002</c:v>
                </c:pt>
                <c:pt idx="27300">
                  <c:v>2.6608500480649999</c:v>
                </c:pt>
                <c:pt idx="27301">
                  <c:v>2.6608843803409998</c:v>
                </c:pt>
                <c:pt idx="27302">
                  <c:v>2.6610393524170002</c:v>
                </c:pt>
                <c:pt idx="27303">
                  <c:v>2.6611897945399998</c:v>
                </c:pt>
                <c:pt idx="27304">
                  <c:v>2.661253213882</c:v>
                </c:pt>
                <c:pt idx="27305">
                  <c:v>2.6612973213200002</c:v>
                </c:pt>
                <c:pt idx="27306">
                  <c:v>2.6613504886629999</c:v>
                </c:pt>
                <c:pt idx="27307">
                  <c:v>2.6614024639129998</c:v>
                </c:pt>
                <c:pt idx="27308">
                  <c:v>2.6614546775819998</c:v>
                </c:pt>
                <c:pt idx="27309">
                  <c:v>2.6615037918089999</c:v>
                </c:pt>
                <c:pt idx="27310">
                  <c:v>2.6615536212920001</c:v>
                </c:pt>
                <c:pt idx="27311">
                  <c:v>2.6616065502169999</c:v>
                </c:pt>
                <c:pt idx="27312">
                  <c:v>2.6616513729100002</c:v>
                </c:pt>
                <c:pt idx="27313">
                  <c:v>2.661694288254</c:v>
                </c:pt>
                <c:pt idx="27314">
                  <c:v>2.6617383956910001</c:v>
                </c:pt>
                <c:pt idx="27315">
                  <c:v>2.661783218384</c:v>
                </c:pt>
                <c:pt idx="27316">
                  <c:v>2.6618745327000002</c:v>
                </c:pt>
                <c:pt idx="27317">
                  <c:v>2.6619341373440002</c:v>
                </c:pt>
                <c:pt idx="27318">
                  <c:v>2.6620211601260002</c:v>
                </c:pt>
                <c:pt idx="27319">
                  <c:v>2.6621015071869998</c:v>
                </c:pt>
                <c:pt idx="27320">
                  <c:v>2.6621747016909998</c:v>
                </c:pt>
                <c:pt idx="27321">
                  <c:v>2.662343263626</c:v>
                </c:pt>
                <c:pt idx="27322">
                  <c:v>2.662602901459</c:v>
                </c:pt>
                <c:pt idx="27323">
                  <c:v>2.662738800049</c:v>
                </c:pt>
                <c:pt idx="27324">
                  <c:v>2.6628501415249999</c:v>
                </c:pt>
                <c:pt idx="27325">
                  <c:v>2.6629595756529998</c:v>
                </c:pt>
                <c:pt idx="27326">
                  <c:v>2.6630587577820002</c:v>
                </c:pt>
                <c:pt idx="27327">
                  <c:v>2.6631379127499999</c:v>
                </c:pt>
                <c:pt idx="27328">
                  <c:v>2.6631751060490001</c:v>
                </c:pt>
                <c:pt idx="27329">
                  <c:v>2.6632423400879999</c:v>
                </c:pt>
                <c:pt idx="27330">
                  <c:v>2.6632962226869998</c:v>
                </c:pt>
                <c:pt idx="27331">
                  <c:v>2.6633572578429998</c:v>
                </c:pt>
                <c:pt idx="27332">
                  <c:v>2.6634271144869999</c:v>
                </c:pt>
                <c:pt idx="27333">
                  <c:v>2.6634716987610001</c:v>
                </c:pt>
                <c:pt idx="27334">
                  <c:v>2.6635496616359999</c:v>
                </c:pt>
                <c:pt idx="27335">
                  <c:v>2.6635801792140001</c:v>
                </c:pt>
                <c:pt idx="27336">
                  <c:v>2.6636726856230002</c:v>
                </c:pt>
                <c:pt idx="27337">
                  <c:v>2.6640510559080002</c:v>
                </c:pt>
                <c:pt idx="27338">
                  <c:v>2.6642127037050001</c:v>
                </c:pt>
                <c:pt idx="27339">
                  <c:v>2.6643073558810002</c:v>
                </c:pt>
                <c:pt idx="27340">
                  <c:v>2.6644103527070002</c:v>
                </c:pt>
                <c:pt idx="27341">
                  <c:v>2.664453268051</c:v>
                </c:pt>
                <c:pt idx="27342">
                  <c:v>2.6645345687869999</c:v>
                </c:pt>
                <c:pt idx="27343">
                  <c:v>2.664582014084</c:v>
                </c:pt>
                <c:pt idx="27344">
                  <c:v>2.664620399475</c:v>
                </c:pt>
                <c:pt idx="27345">
                  <c:v>2.6646599769589998</c:v>
                </c:pt>
                <c:pt idx="27346">
                  <c:v>2.664698839188</c:v>
                </c:pt>
                <c:pt idx="27347">
                  <c:v>2.6647403240199998</c:v>
                </c:pt>
                <c:pt idx="27348">
                  <c:v>2.6647870540619998</c:v>
                </c:pt>
                <c:pt idx="27349">
                  <c:v>2.6648373603820001</c:v>
                </c:pt>
                <c:pt idx="27350">
                  <c:v>2.6648895740510001</c:v>
                </c:pt>
                <c:pt idx="27351">
                  <c:v>2.6649703979489998</c:v>
                </c:pt>
                <c:pt idx="27352">
                  <c:v>2.6650626659390002</c:v>
                </c:pt>
                <c:pt idx="27353">
                  <c:v>2.6653306484220001</c:v>
                </c:pt>
                <c:pt idx="27354">
                  <c:v>2.6654152870179999</c:v>
                </c:pt>
                <c:pt idx="27355">
                  <c:v>2.665506362915</c:v>
                </c:pt>
                <c:pt idx="27356">
                  <c:v>2.6655700206759998</c:v>
                </c:pt>
                <c:pt idx="27357">
                  <c:v>2.6656069755549998</c:v>
                </c:pt>
                <c:pt idx="27358">
                  <c:v>2.6656854152679998</c:v>
                </c:pt>
                <c:pt idx="27359">
                  <c:v>2.665717363358</c:v>
                </c:pt>
                <c:pt idx="27360">
                  <c:v>2.6657900810239998</c:v>
                </c:pt>
                <c:pt idx="27361">
                  <c:v>2.6658191680910002</c:v>
                </c:pt>
                <c:pt idx="27362">
                  <c:v>2.6658921241760001</c:v>
                </c:pt>
                <c:pt idx="27363">
                  <c:v>2.6659324169160001</c:v>
                </c:pt>
                <c:pt idx="27364">
                  <c:v>2.6659922599789998</c:v>
                </c:pt>
                <c:pt idx="27365">
                  <c:v>2.6660406589510002</c:v>
                </c:pt>
                <c:pt idx="27366">
                  <c:v>2.6660909652710001</c:v>
                </c:pt>
                <c:pt idx="27367">
                  <c:v>2.6661710739140001</c:v>
                </c:pt>
                <c:pt idx="27368">
                  <c:v>2.6665236949920001</c:v>
                </c:pt>
                <c:pt idx="27369">
                  <c:v>2.6665978431699999</c:v>
                </c:pt>
                <c:pt idx="27370">
                  <c:v>2.6666438579560001</c:v>
                </c:pt>
                <c:pt idx="27371">
                  <c:v>2.6666891574860001</c:v>
                </c:pt>
                <c:pt idx="27372">
                  <c:v>2.6667361259460001</c:v>
                </c:pt>
                <c:pt idx="27373">
                  <c:v>2.6667866706850001</c:v>
                </c:pt>
                <c:pt idx="27374">
                  <c:v>2.6668367385859999</c:v>
                </c:pt>
                <c:pt idx="27375">
                  <c:v>2.666887760162</c:v>
                </c:pt>
                <c:pt idx="27376">
                  <c:v>2.6669316291810001</c:v>
                </c:pt>
                <c:pt idx="27377">
                  <c:v>2.6669714450840001</c:v>
                </c:pt>
                <c:pt idx="27378">
                  <c:v>2.6670157909390002</c:v>
                </c:pt>
                <c:pt idx="27379">
                  <c:v>2.6670613288879998</c:v>
                </c:pt>
                <c:pt idx="27380">
                  <c:v>2.6671087741849999</c:v>
                </c:pt>
                <c:pt idx="27381">
                  <c:v>2.6671538352969999</c:v>
                </c:pt>
                <c:pt idx="27382">
                  <c:v>2.6672039031980002</c:v>
                </c:pt>
                <c:pt idx="27383">
                  <c:v>2.6672639846799999</c:v>
                </c:pt>
                <c:pt idx="27384">
                  <c:v>2.6673641204830001</c:v>
                </c:pt>
                <c:pt idx="27385">
                  <c:v>2.667443990707</c:v>
                </c:pt>
                <c:pt idx="27386">
                  <c:v>2.6677677631379999</c:v>
                </c:pt>
                <c:pt idx="27387">
                  <c:v>2.667864322662</c:v>
                </c:pt>
                <c:pt idx="27388">
                  <c:v>2.6679341793060001</c:v>
                </c:pt>
                <c:pt idx="27389">
                  <c:v>2.6679823398589999</c:v>
                </c:pt>
                <c:pt idx="27390">
                  <c:v>2.668047189713</c:v>
                </c:pt>
                <c:pt idx="27391">
                  <c:v>2.668108463287</c:v>
                </c:pt>
                <c:pt idx="27392">
                  <c:v>2.6681694984440001</c:v>
                </c:pt>
                <c:pt idx="27393">
                  <c:v>2.668242692947</c:v>
                </c:pt>
                <c:pt idx="27394">
                  <c:v>2.6683011054989998</c:v>
                </c:pt>
                <c:pt idx="27395">
                  <c:v>2.6683812141419998</c:v>
                </c:pt>
                <c:pt idx="27396">
                  <c:v>2.6684248447419998</c:v>
                </c:pt>
                <c:pt idx="27397">
                  <c:v>2.6685070991519999</c:v>
                </c:pt>
                <c:pt idx="27398">
                  <c:v>2.6685421466829999</c:v>
                </c:pt>
                <c:pt idx="27399">
                  <c:v>2.668640136719</c:v>
                </c:pt>
                <c:pt idx="27400">
                  <c:v>2.6690208911900002</c:v>
                </c:pt>
                <c:pt idx="27401">
                  <c:v>2.6693034172060002</c:v>
                </c:pt>
                <c:pt idx="27402">
                  <c:v>2.669536352158</c:v>
                </c:pt>
                <c:pt idx="27403">
                  <c:v>2.6696345806120001</c:v>
                </c:pt>
                <c:pt idx="27404">
                  <c:v>2.6696803569790002</c:v>
                </c:pt>
                <c:pt idx="27405">
                  <c:v>2.6697192192079999</c:v>
                </c:pt>
                <c:pt idx="27406">
                  <c:v>2.6697566509250001</c:v>
                </c:pt>
                <c:pt idx="27407">
                  <c:v>2.6697974205019999</c:v>
                </c:pt>
                <c:pt idx="27408">
                  <c:v>2.6698405742650002</c:v>
                </c:pt>
                <c:pt idx="27409">
                  <c:v>2.6698830127719999</c:v>
                </c:pt>
                <c:pt idx="27410">
                  <c:v>2.6699266433719999</c:v>
                </c:pt>
                <c:pt idx="27411">
                  <c:v>2.669977664948</c:v>
                </c:pt>
                <c:pt idx="27412">
                  <c:v>2.670021057129</c:v>
                </c:pt>
                <c:pt idx="27413">
                  <c:v>2.670064926147</c:v>
                </c:pt>
                <c:pt idx="27414">
                  <c:v>2.6701130866999998</c:v>
                </c:pt>
                <c:pt idx="27415">
                  <c:v>2.6701679229740001</c:v>
                </c:pt>
                <c:pt idx="27416">
                  <c:v>2.6704587936399999</c:v>
                </c:pt>
                <c:pt idx="27417">
                  <c:v>2.67049574852</c:v>
                </c:pt>
                <c:pt idx="27418">
                  <c:v>2.6705675125120001</c:v>
                </c:pt>
                <c:pt idx="27419">
                  <c:v>2.670602083206</c:v>
                </c:pt>
                <c:pt idx="27420">
                  <c:v>2.6706812381740002</c:v>
                </c:pt>
                <c:pt idx="27421">
                  <c:v>2.670717000961</c:v>
                </c:pt>
                <c:pt idx="27422">
                  <c:v>2.670799255371</c:v>
                </c:pt>
                <c:pt idx="27423">
                  <c:v>2.6708381175990001</c:v>
                </c:pt>
                <c:pt idx="27424">
                  <c:v>2.6709120273589999</c:v>
                </c:pt>
                <c:pt idx="27425">
                  <c:v>2.6709518432619999</c:v>
                </c:pt>
                <c:pt idx="27426">
                  <c:v>2.6710093021389998</c:v>
                </c:pt>
                <c:pt idx="27427">
                  <c:v>2.671095848083</c:v>
                </c:pt>
                <c:pt idx="27428">
                  <c:v>2.671435832977</c:v>
                </c:pt>
                <c:pt idx="27429">
                  <c:v>2.6715519428249999</c:v>
                </c:pt>
                <c:pt idx="27430">
                  <c:v>2.671618461609</c:v>
                </c:pt>
                <c:pt idx="27431">
                  <c:v>2.671709537506</c:v>
                </c:pt>
                <c:pt idx="27432">
                  <c:v>2.6717684268949999</c:v>
                </c:pt>
                <c:pt idx="27433">
                  <c:v>2.6720051765439998</c:v>
                </c:pt>
                <c:pt idx="27434">
                  <c:v>2.6720890998839999</c:v>
                </c:pt>
                <c:pt idx="27435">
                  <c:v>2.6721744537349998</c:v>
                </c:pt>
                <c:pt idx="27436">
                  <c:v>2.6722545623779999</c:v>
                </c:pt>
                <c:pt idx="27437">
                  <c:v>2.6723339557650001</c:v>
                </c:pt>
                <c:pt idx="27438">
                  <c:v>2.6724901199339999</c:v>
                </c:pt>
                <c:pt idx="27439">
                  <c:v>2.6728103160860002</c:v>
                </c:pt>
                <c:pt idx="27440">
                  <c:v>2.672856807709</c:v>
                </c:pt>
                <c:pt idx="27441">
                  <c:v>2.6728987693790001</c:v>
                </c:pt>
                <c:pt idx="27442">
                  <c:v>2.6729855537409999</c:v>
                </c:pt>
                <c:pt idx="27443">
                  <c:v>2.673039674759</c:v>
                </c:pt>
                <c:pt idx="27444">
                  <c:v>2.6730911731720002</c:v>
                </c:pt>
                <c:pt idx="27445">
                  <c:v>2.6731371879579999</c:v>
                </c:pt>
                <c:pt idx="27446">
                  <c:v>2.6731770038599998</c:v>
                </c:pt>
                <c:pt idx="27447">
                  <c:v>2.6732182502750002</c:v>
                </c:pt>
                <c:pt idx="27448">
                  <c:v>2.6732535362240002</c:v>
                </c:pt>
                <c:pt idx="27449">
                  <c:v>2.6732943058009999</c:v>
                </c:pt>
                <c:pt idx="27450">
                  <c:v>2.67334151268</c:v>
                </c:pt>
                <c:pt idx="27451">
                  <c:v>2.673392295837</c:v>
                </c:pt>
                <c:pt idx="27452">
                  <c:v>2.6734416484830001</c:v>
                </c:pt>
                <c:pt idx="27453">
                  <c:v>2.6734969615940001</c:v>
                </c:pt>
                <c:pt idx="27454">
                  <c:v>2.6735453605649999</c:v>
                </c:pt>
                <c:pt idx="27455">
                  <c:v>2.673598051071</c:v>
                </c:pt>
                <c:pt idx="27456">
                  <c:v>2.6736452579500001</c:v>
                </c:pt>
                <c:pt idx="27457">
                  <c:v>2.67369389534</c:v>
                </c:pt>
                <c:pt idx="27458">
                  <c:v>2.6737368106839998</c:v>
                </c:pt>
                <c:pt idx="27459">
                  <c:v>2.6737833023070001</c:v>
                </c:pt>
                <c:pt idx="27460">
                  <c:v>2.6738204956049998</c:v>
                </c:pt>
                <c:pt idx="27461">
                  <c:v>2.673864603043</c:v>
                </c:pt>
                <c:pt idx="27462">
                  <c:v>2.6739041805269999</c:v>
                </c:pt>
                <c:pt idx="27463">
                  <c:v>2.673955440521</c:v>
                </c:pt>
                <c:pt idx="27464">
                  <c:v>2.6742200851439999</c:v>
                </c:pt>
                <c:pt idx="27465">
                  <c:v>2.6742703914639998</c:v>
                </c:pt>
                <c:pt idx="27466">
                  <c:v>2.674321651459</c:v>
                </c:pt>
                <c:pt idx="27467">
                  <c:v>2.6743865013120001</c:v>
                </c:pt>
                <c:pt idx="27468">
                  <c:v>2.674434900284</c:v>
                </c:pt>
                <c:pt idx="27469">
                  <c:v>2.6745154857640001</c:v>
                </c:pt>
                <c:pt idx="27470">
                  <c:v>2.6745626926420001</c:v>
                </c:pt>
                <c:pt idx="27471">
                  <c:v>2.6746447086330001</c:v>
                </c:pt>
                <c:pt idx="27472">
                  <c:v>2.674684286118</c:v>
                </c:pt>
                <c:pt idx="27473">
                  <c:v>2.6747705936430002</c:v>
                </c:pt>
                <c:pt idx="27474">
                  <c:v>2.6748120784760001</c:v>
                </c:pt>
                <c:pt idx="27475">
                  <c:v>2.6748893260959998</c:v>
                </c:pt>
                <c:pt idx="27476">
                  <c:v>2.6749329566959998</c:v>
                </c:pt>
                <c:pt idx="27477">
                  <c:v>2.675001859665</c:v>
                </c:pt>
                <c:pt idx="27478">
                  <c:v>2.6750564575200002</c:v>
                </c:pt>
                <c:pt idx="27479">
                  <c:v>2.6751112937929999</c:v>
                </c:pt>
                <c:pt idx="27480">
                  <c:v>2.6751792430879999</c:v>
                </c:pt>
                <c:pt idx="27481">
                  <c:v>2.6752288341520001</c:v>
                </c:pt>
                <c:pt idx="27482">
                  <c:v>2.675300121307</c:v>
                </c:pt>
                <c:pt idx="27483">
                  <c:v>2.6753301620480001</c:v>
                </c:pt>
                <c:pt idx="27484">
                  <c:v>2.6754312515260001</c:v>
                </c:pt>
                <c:pt idx="27485">
                  <c:v>2.675524711609</c:v>
                </c:pt>
                <c:pt idx="27486">
                  <c:v>2.6758813858030002</c:v>
                </c:pt>
                <c:pt idx="27487">
                  <c:v>2.6759371757510002</c:v>
                </c:pt>
                <c:pt idx="27488">
                  <c:v>2.6760191917420002</c:v>
                </c:pt>
                <c:pt idx="27489">
                  <c:v>2.6760554313660001</c:v>
                </c:pt>
                <c:pt idx="27490">
                  <c:v>2.6760923862460002</c:v>
                </c:pt>
                <c:pt idx="27491">
                  <c:v>2.67613363266</c:v>
                </c:pt>
                <c:pt idx="27492">
                  <c:v>2.6761820316309999</c:v>
                </c:pt>
                <c:pt idx="27493">
                  <c:v>2.6762292385099999</c:v>
                </c:pt>
                <c:pt idx="27494">
                  <c:v>2.676283359528</c:v>
                </c:pt>
                <c:pt idx="27495">
                  <c:v>2.6763331890109998</c:v>
                </c:pt>
                <c:pt idx="27496">
                  <c:v>2.6763799190520001</c:v>
                </c:pt>
                <c:pt idx="27497">
                  <c:v>2.6764254570010002</c:v>
                </c:pt>
                <c:pt idx="27498">
                  <c:v>2.6764733791349999</c:v>
                </c:pt>
                <c:pt idx="27499">
                  <c:v>2.6765146255490002</c:v>
                </c:pt>
                <c:pt idx="27500">
                  <c:v>2.6765568256379999</c:v>
                </c:pt>
                <c:pt idx="27501">
                  <c:v>2.6765995025630001</c:v>
                </c:pt>
                <c:pt idx="27502">
                  <c:v>2.676644563675</c:v>
                </c:pt>
                <c:pt idx="27503">
                  <c:v>2.676742315292</c:v>
                </c:pt>
                <c:pt idx="27504">
                  <c:v>2.6768643856050001</c:v>
                </c:pt>
                <c:pt idx="27505">
                  <c:v>2.6770305633540001</c:v>
                </c:pt>
                <c:pt idx="27506">
                  <c:v>2.6770720481870001</c:v>
                </c:pt>
                <c:pt idx="27507">
                  <c:v>2.6771354675289998</c:v>
                </c:pt>
                <c:pt idx="27508">
                  <c:v>2.677174329758</c:v>
                </c:pt>
                <c:pt idx="27509">
                  <c:v>2.6772553920750002</c:v>
                </c:pt>
                <c:pt idx="27510">
                  <c:v>2.677295207977</c:v>
                </c:pt>
                <c:pt idx="27511">
                  <c:v>2.6773831844329998</c:v>
                </c:pt>
                <c:pt idx="27512">
                  <c:v>2.677429199219</c:v>
                </c:pt>
                <c:pt idx="27513">
                  <c:v>2.6775205135350002</c:v>
                </c:pt>
                <c:pt idx="27514">
                  <c:v>2.677568912506</c:v>
                </c:pt>
                <c:pt idx="27515">
                  <c:v>2.6776344776149998</c:v>
                </c:pt>
                <c:pt idx="27516">
                  <c:v>2.6777365207670001</c:v>
                </c:pt>
                <c:pt idx="27517">
                  <c:v>2.6778275966640002</c:v>
                </c:pt>
                <c:pt idx="27518">
                  <c:v>2.6780784130100002</c:v>
                </c:pt>
                <c:pt idx="27519">
                  <c:v>2.678128480911</c:v>
                </c:pt>
                <c:pt idx="27520">
                  <c:v>2.6781730651859998</c:v>
                </c:pt>
                <c:pt idx="27521">
                  <c:v>2.6782169342039999</c:v>
                </c:pt>
                <c:pt idx="27522">
                  <c:v>2.6782667636870001</c:v>
                </c:pt>
                <c:pt idx="27523">
                  <c:v>2.6783530712129999</c:v>
                </c:pt>
                <c:pt idx="27524">
                  <c:v>2.6784105300899999</c:v>
                </c:pt>
                <c:pt idx="27525">
                  <c:v>2.6784939765929998</c:v>
                </c:pt>
                <c:pt idx="27526">
                  <c:v>2.6786766052250002</c:v>
                </c:pt>
                <c:pt idx="27527">
                  <c:v>2.6787526607509999</c:v>
                </c:pt>
                <c:pt idx="27528">
                  <c:v>2.6788394451139999</c:v>
                </c:pt>
                <c:pt idx="27529">
                  <c:v>2.6789579391479998</c:v>
                </c:pt>
                <c:pt idx="27530">
                  <c:v>2.6790990829469998</c:v>
                </c:pt>
                <c:pt idx="27531">
                  <c:v>2.6792299747469999</c:v>
                </c:pt>
                <c:pt idx="27532">
                  <c:v>2.6793191432949999</c:v>
                </c:pt>
                <c:pt idx="27533">
                  <c:v>2.6794636249539998</c:v>
                </c:pt>
                <c:pt idx="27534">
                  <c:v>2.6797142028810002</c:v>
                </c:pt>
                <c:pt idx="27535">
                  <c:v>2.6798696517940002</c:v>
                </c:pt>
                <c:pt idx="27536">
                  <c:v>2.6800529956819998</c:v>
                </c:pt>
                <c:pt idx="27537">
                  <c:v>2.6803495883939998</c:v>
                </c:pt>
                <c:pt idx="27538">
                  <c:v>2.6804330348969998</c:v>
                </c:pt>
                <c:pt idx="27539">
                  <c:v>2.6807322502140001</c:v>
                </c:pt>
                <c:pt idx="27540">
                  <c:v>2.680836439133</c:v>
                </c:pt>
                <c:pt idx="27541">
                  <c:v>2.6809024810789999</c:v>
                </c:pt>
                <c:pt idx="27542">
                  <c:v>2.6809861659999998</c:v>
                </c:pt>
                <c:pt idx="27543">
                  <c:v>2.6810886859890002</c:v>
                </c:pt>
                <c:pt idx="27544">
                  <c:v>2.6811981201170001</c:v>
                </c:pt>
                <c:pt idx="27545">
                  <c:v>2.68124294281</c:v>
                </c:pt>
                <c:pt idx="27546">
                  <c:v>2.6813175678249999</c:v>
                </c:pt>
                <c:pt idx="27547">
                  <c:v>2.6814372539520002</c:v>
                </c:pt>
                <c:pt idx="27548">
                  <c:v>2.6815736293789998</c:v>
                </c:pt>
                <c:pt idx="27549">
                  <c:v>2.681664943695</c:v>
                </c:pt>
                <c:pt idx="27550">
                  <c:v>2.681743621826</c:v>
                </c:pt>
                <c:pt idx="27551">
                  <c:v>2.6818070411680002</c:v>
                </c:pt>
                <c:pt idx="27552">
                  <c:v>2.6819121837619999</c:v>
                </c:pt>
                <c:pt idx="27553">
                  <c:v>2.6819787025449999</c:v>
                </c:pt>
                <c:pt idx="27554">
                  <c:v>2.682067871094</c:v>
                </c:pt>
                <c:pt idx="27555">
                  <c:v>2.6821553707120001</c:v>
                </c:pt>
                <c:pt idx="27556">
                  <c:v>2.6822216510770001</c:v>
                </c:pt>
                <c:pt idx="27557">
                  <c:v>2.6823253631589998</c:v>
                </c:pt>
                <c:pt idx="27558">
                  <c:v>2.6824605464940001</c:v>
                </c:pt>
                <c:pt idx="27559">
                  <c:v>2.682679891586</c:v>
                </c:pt>
                <c:pt idx="27560">
                  <c:v>2.682786464691</c:v>
                </c:pt>
                <c:pt idx="27561">
                  <c:v>2.6828739643100001</c:v>
                </c:pt>
                <c:pt idx="27562">
                  <c:v>2.6829788684840001</c:v>
                </c:pt>
                <c:pt idx="27563">
                  <c:v>2.683023452759</c:v>
                </c:pt>
                <c:pt idx="27564">
                  <c:v>2.683088064194</c:v>
                </c:pt>
                <c:pt idx="27565">
                  <c:v>2.683122873306</c:v>
                </c:pt>
                <c:pt idx="27566">
                  <c:v>2.6831929683690001</c:v>
                </c:pt>
                <c:pt idx="27567">
                  <c:v>2.6832234859469999</c:v>
                </c:pt>
                <c:pt idx="27568">
                  <c:v>2.6833000183109998</c:v>
                </c:pt>
                <c:pt idx="27569">
                  <c:v>2.6833312511440002</c:v>
                </c:pt>
                <c:pt idx="27570">
                  <c:v>2.683407068253</c:v>
                </c:pt>
                <c:pt idx="27571">
                  <c:v>2.6835005283359998</c:v>
                </c:pt>
                <c:pt idx="27572">
                  <c:v>2.683579921722</c:v>
                </c:pt>
                <c:pt idx="27573">
                  <c:v>2.6837091445920001</c:v>
                </c:pt>
                <c:pt idx="27574">
                  <c:v>2.6837906837459999</c:v>
                </c:pt>
                <c:pt idx="27575">
                  <c:v>2.6838879585269999</c:v>
                </c:pt>
                <c:pt idx="27576">
                  <c:v>2.6842596530909999</c:v>
                </c:pt>
                <c:pt idx="27577">
                  <c:v>2.6843843460080001</c:v>
                </c:pt>
                <c:pt idx="27578">
                  <c:v>2.6846964359280001</c:v>
                </c:pt>
                <c:pt idx="27579">
                  <c:v>2.684788227081</c:v>
                </c:pt>
                <c:pt idx="27580">
                  <c:v>2.6848819255829999</c:v>
                </c:pt>
                <c:pt idx="27581">
                  <c:v>2.684950351715</c:v>
                </c:pt>
                <c:pt idx="27582">
                  <c:v>2.6849794387819998</c:v>
                </c:pt>
                <c:pt idx="27583">
                  <c:v>2.685041427612</c:v>
                </c:pt>
                <c:pt idx="27584">
                  <c:v>2.6850783824920001</c:v>
                </c:pt>
                <c:pt idx="27585">
                  <c:v>2.6851742267610001</c:v>
                </c:pt>
                <c:pt idx="27586">
                  <c:v>2.685266017914</c:v>
                </c:pt>
                <c:pt idx="27587">
                  <c:v>2.6853563785549999</c:v>
                </c:pt>
                <c:pt idx="27588">
                  <c:v>2.6855390071869998</c:v>
                </c:pt>
                <c:pt idx="27589">
                  <c:v>2.6858000755310001</c:v>
                </c:pt>
                <c:pt idx="27590">
                  <c:v>2.6858522892000001</c:v>
                </c:pt>
                <c:pt idx="27591">
                  <c:v>2.68590092659</c:v>
                </c:pt>
                <c:pt idx="27592">
                  <c:v>2.68594956398</c:v>
                </c:pt>
                <c:pt idx="27593">
                  <c:v>2.6859972476960001</c:v>
                </c:pt>
                <c:pt idx="27594">
                  <c:v>2.6860394477840002</c:v>
                </c:pt>
                <c:pt idx="27595">
                  <c:v>2.6860849857329998</c:v>
                </c:pt>
                <c:pt idx="27596">
                  <c:v>2.6861307620999999</c:v>
                </c:pt>
                <c:pt idx="27597">
                  <c:v>2.6861686706539998</c:v>
                </c:pt>
                <c:pt idx="27598">
                  <c:v>2.6861994266510001</c:v>
                </c:pt>
                <c:pt idx="27599">
                  <c:v>2.6862361431120001</c:v>
                </c:pt>
                <c:pt idx="27600">
                  <c:v>2.6862647533419999</c:v>
                </c:pt>
                <c:pt idx="27601">
                  <c:v>2.6863000392909999</c:v>
                </c:pt>
                <c:pt idx="27602">
                  <c:v>2.686342000961</c:v>
                </c:pt>
                <c:pt idx="27603">
                  <c:v>2.6863913536070001</c:v>
                </c:pt>
                <c:pt idx="27604">
                  <c:v>2.6864364147190001</c:v>
                </c:pt>
                <c:pt idx="27605">
                  <c:v>2.6864895820619998</c:v>
                </c:pt>
                <c:pt idx="27606">
                  <c:v>2.686542749405</c:v>
                </c:pt>
                <c:pt idx="27607">
                  <c:v>2.686596632004</c:v>
                </c:pt>
                <c:pt idx="27608">
                  <c:v>2.6867685317990002</c:v>
                </c:pt>
                <c:pt idx="27609">
                  <c:v>2.687105894089</c:v>
                </c:pt>
                <c:pt idx="27610">
                  <c:v>2.6872415542599999</c:v>
                </c:pt>
                <c:pt idx="27611">
                  <c:v>2.6873259544370001</c:v>
                </c:pt>
                <c:pt idx="27612">
                  <c:v>2.6873714923860001</c:v>
                </c:pt>
                <c:pt idx="27613">
                  <c:v>2.687473773956</c:v>
                </c:pt>
                <c:pt idx="27614">
                  <c:v>2.6875112056730002</c:v>
                </c:pt>
                <c:pt idx="27615">
                  <c:v>2.687608480453</c:v>
                </c:pt>
                <c:pt idx="27616">
                  <c:v>2.6877079010010001</c:v>
                </c:pt>
                <c:pt idx="27617">
                  <c:v>2.6877794265750001</c:v>
                </c:pt>
                <c:pt idx="27618">
                  <c:v>2.6878142356870001</c:v>
                </c:pt>
                <c:pt idx="27619">
                  <c:v>2.687881946564</c:v>
                </c:pt>
                <c:pt idx="27620">
                  <c:v>2.687916517258</c:v>
                </c:pt>
                <c:pt idx="27621">
                  <c:v>2.6880159378049999</c:v>
                </c:pt>
                <c:pt idx="27622">
                  <c:v>2.6880609989169999</c:v>
                </c:pt>
                <c:pt idx="27623">
                  <c:v>2.6881480216979998</c:v>
                </c:pt>
                <c:pt idx="27624">
                  <c:v>2.6884520053859999</c:v>
                </c:pt>
                <c:pt idx="27625">
                  <c:v>2.6885020732879998</c:v>
                </c:pt>
                <c:pt idx="27626">
                  <c:v>2.688582658768</c:v>
                </c:pt>
                <c:pt idx="27627">
                  <c:v>2.6886327266690002</c:v>
                </c:pt>
                <c:pt idx="27628">
                  <c:v>2.688683986664</c:v>
                </c:pt>
                <c:pt idx="27629">
                  <c:v>2.688731193542</c:v>
                </c:pt>
                <c:pt idx="27630">
                  <c:v>2.6887738704680002</c:v>
                </c:pt>
                <c:pt idx="27631">
                  <c:v>2.6888186931610001</c:v>
                </c:pt>
                <c:pt idx="27632">
                  <c:v>2.6888647079469998</c:v>
                </c:pt>
                <c:pt idx="27633">
                  <c:v>2.688907146454</c:v>
                </c:pt>
                <c:pt idx="27634">
                  <c:v>2.6889452934269999</c:v>
                </c:pt>
                <c:pt idx="27635">
                  <c:v>2.6889889240259999</c:v>
                </c:pt>
                <c:pt idx="27636">
                  <c:v>2.6890335083010002</c:v>
                </c:pt>
                <c:pt idx="27637">
                  <c:v>2.6890792846679998</c:v>
                </c:pt>
                <c:pt idx="27638">
                  <c:v>2.6891281604769999</c:v>
                </c:pt>
                <c:pt idx="27639">
                  <c:v>2.6891856193539998</c:v>
                </c:pt>
                <c:pt idx="27640">
                  <c:v>2.6892750263209999</c:v>
                </c:pt>
                <c:pt idx="27641">
                  <c:v>2.6893250942229998</c:v>
                </c:pt>
                <c:pt idx="27642">
                  <c:v>2.6894145011899999</c:v>
                </c:pt>
                <c:pt idx="27643">
                  <c:v>2.6894762516020001</c:v>
                </c:pt>
                <c:pt idx="27644">
                  <c:v>2.6897318363189999</c:v>
                </c:pt>
                <c:pt idx="27645">
                  <c:v>2.6898081302639998</c:v>
                </c:pt>
                <c:pt idx="27646">
                  <c:v>2.6898920536039999</c:v>
                </c:pt>
                <c:pt idx="27647">
                  <c:v>2.6899785995480001</c:v>
                </c:pt>
                <c:pt idx="27648">
                  <c:v>2.6900537014010002</c:v>
                </c:pt>
                <c:pt idx="27649">
                  <c:v>2.6900875568389999</c:v>
                </c:pt>
                <c:pt idx="27650">
                  <c:v>2.6901652812960002</c:v>
                </c:pt>
                <c:pt idx="27651">
                  <c:v>2.690202951431</c:v>
                </c:pt>
                <c:pt idx="27652">
                  <c:v>2.690283298492</c:v>
                </c:pt>
                <c:pt idx="27653">
                  <c:v>2.6903281211849999</c:v>
                </c:pt>
                <c:pt idx="27654">
                  <c:v>2.6903927326199999</c:v>
                </c:pt>
                <c:pt idx="27655">
                  <c:v>2.6904492378230001</c:v>
                </c:pt>
                <c:pt idx="27656">
                  <c:v>2.6905052661900002</c:v>
                </c:pt>
                <c:pt idx="27657">
                  <c:v>2.6905672550199999</c:v>
                </c:pt>
                <c:pt idx="27658">
                  <c:v>2.6906077861790001</c:v>
                </c:pt>
                <c:pt idx="27659">
                  <c:v>2.6906969547270001</c:v>
                </c:pt>
                <c:pt idx="27660">
                  <c:v>2.691062927246</c:v>
                </c:pt>
                <c:pt idx="27661">
                  <c:v>2.6911840438839998</c:v>
                </c:pt>
                <c:pt idx="27662">
                  <c:v>2.6913142204280001</c:v>
                </c:pt>
                <c:pt idx="27663">
                  <c:v>2.691394090652</c:v>
                </c:pt>
                <c:pt idx="27664">
                  <c:v>2.6914825439449999</c:v>
                </c:pt>
                <c:pt idx="27665">
                  <c:v>2.6915383338929999</c:v>
                </c:pt>
                <c:pt idx="27666">
                  <c:v>2.691592931747</c:v>
                </c:pt>
                <c:pt idx="27667">
                  <c:v>2.6916480064389998</c:v>
                </c:pt>
                <c:pt idx="27668">
                  <c:v>2.6917023658749999</c:v>
                </c:pt>
                <c:pt idx="27669">
                  <c:v>2.6917541027070002</c:v>
                </c:pt>
                <c:pt idx="27670">
                  <c:v>2.69180393219</c:v>
                </c:pt>
                <c:pt idx="27671">
                  <c:v>2.691854476929</c:v>
                </c:pt>
                <c:pt idx="27672">
                  <c:v>2.6919071674350001</c:v>
                </c:pt>
                <c:pt idx="27673">
                  <c:v>2.6919541358950001</c:v>
                </c:pt>
                <c:pt idx="27674">
                  <c:v>2.6919941902160001</c:v>
                </c:pt>
                <c:pt idx="27675">
                  <c:v>2.692086219788</c:v>
                </c:pt>
                <c:pt idx="27676">
                  <c:v>2.6924486160279999</c:v>
                </c:pt>
                <c:pt idx="27677">
                  <c:v>2.6925523281100001</c:v>
                </c:pt>
                <c:pt idx="27678">
                  <c:v>2.6925876140590002</c:v>
                </c:pt>
                <c:pt idx="27679">
                  <c:v>2.6926569938660001</c:v>
                </c:pt>
                <c:pt idx="27680">
                  <c:v>2.6926934719090001</c:v>
                </c:pt>
                <c:pt idx="27681">
                  <c:v>2.6927721500400001</c:v>
                </c:pt>
                <c:pt idx="27682">
                  <c:v>2.6928069591520001</c:v>
                </c:pt>
                <c:pt idx="27683">
                  <c:v>2.6928861141199998</c:v>
                </c:pt>
                <c:pt idx="27684">
                  <c:v>2.6929214000699999</c:v>
                </c:pt>
                <c:pt idx="27685">
                  <c:v>2.6930294036869999</c:v>
                </c:pt>
                <c:pt idx="27686">
                  <c:v>2.6931662559510001</c:v>
                </c:pt>
                <c:pt idx="27687">
                  <c:v>2.6934928894039998</c:v>
                </c:pt>
                <c:pt idx="27688">
                  <c:v>2.6936354637150002</c:v>
                </c:pt>
                <c:pt idx="27689">
                  <c:v>2.6937477588649998</c:v>
                </c:pt>
                <c:pt idx="27690">
                  <c:v>2.6938028335570001</c:v>
                </c:pt>
                <c:pt idx="27691">
                  <c:v>2.693854808807</c:v>
                </c:pt>
                <c:pt idx="27692">
                  <c:v>2.6939005851750002</c:v>
                </c:pt>
                <c:pt idx="27693">
                  <c:v>2.693950653076</c:v>
                </c:pt>
                <c:pt idx="27694">
                  <c:v>2.6940007209779999</c:v>
                </c:pt>
                <c:pt idx="27695">
                  <c:v>2.6940505504610002</c:v>
                </c:pt>
                <c:pt idx="27696">
                  <c:v>2.6940977573390001</c:v>
                </c:pt>
                <c:pt idx="27697">
                  <c:v>2.6941430568700002</c:v>
                </c:pt>
                <c:pt idx="27698">
                  <c:v>2.6941854953769999</c:v>
                </c:pt>
                <c:pt idx="27699">
                  <c:v>2.6942586898799998</c:v>
                </c:pt>
                <c:pt idx="27700">
                  <c:v>2.694410800934</c:v>
                </c:pt>
                <c:pt idx="27701">
                  <c:v>2.694445848465</c:v>
                </c:pt>
                <c:pt idx="27702">
                  <c:v>2.69451546669</c:v>
                </c:pt>
                <c:pt idx="27703">
                  <c:v>2.6945545673370002</c:v>
                </c:pt>
                <c:pt idx="27704">
                  <c:v>2.694632530212</c:v>
                </c:pt>
                <c:pt idx="27705">
                  <c:v>2.694675922394</c:v>
                </c:pt>
                <c:pt idx="27706">
                  <c:v>2.694763422012</c:v>
                </c:pt>
                <c:pt idx="27707">
                  <c:v>2.6948125362400002</c:v>
                </c:pt>
                <c:pt idx="27708">
                  <c:v>2.694895982742</c:v>
                </c:pt>
                <c:pt idx="27709">
                  <c:v>2.6949529647829999</c:v>
                </c:pt>
                <c:pt idx="27710">
                  <c:v>2.6950306892400002</c:v>
                </c:pt>
                <c:pt idx="27711">
                  <c:v>2.6950929164890001</c:v>
                </c:pt>
                <c:pt idx="27712">
                  <c:v>2.6951551437379999</c:v>
                </c:pt>
                <c:pt idx="27713">
                  <c:v>2.6952185630800001</c:v>
                </c:pt>
                <c:pt idx="27714">
                  <c:v>2.6952650547029999</c:v>
                </c:pt>
                <c:pt idx="27715">
                  <c:v>2.695328235626</c:v>
                </c:pt>
                <c:pt idx="27716">
                  <c:v>2.6954245567320001</c:v>
                </c:pt>
                <c:pt idx="27717">
                  <c:v>2.6957280635830001</c:v>
                </c:pt>
                <c:pt idx="27718">
                  <c:v>2.69580411911</c:v>
                </c:pt>
                <c:pt idx="27719">
                  <c:v>2.6958539485930002</c:v>
                </c:pt>
                <c:pt idx="27720">
                  <c:v>2.695899963379</c:v>
                </c:pt>
                <c:pt idx="27721">
                  <c:v>2.6959445476530002</c:v>
                </c:pt>
                <c:pt idx="27722">
                  <c:v>2.6959877014160001</c:v>
                </c:pt>
                <c:pt idx="27723">
                  <c:v>2.6960279941560001</c:v>
                </c:pt>
                <c:pt idx="27724">
                  <c:v>2.696062326431</c:v>
                </c:pt>
                <c:pt idx="27725">
                  <c:v>2.6960892677310002</c:v>
                </c:pt>
                <c:pt idx="27726">
                  <c:v>2.696118116379</c:v>
                </c:pt>
                <c:pt idx="27727">
                  <c:v>2.69615316391</c:v>
                </c:pt>
                <c:pt idx="27728">
                  <c:v>2.6961908340449998</c:v>
                </c:pt>
                <c:pt idx="27729">
                  <c:v>2.6962306499480002</c:v>
                </c:pt>
                <c:pt idx="27730">
                  <c:v>2.6962797641749998</c:v>
                </c:pt>
                <c:pt idx="27731">
                  <c:v>2.6963212490080002</c:v>
                </c:pt>
                <c:pt idx="27732">
                  <c:v>2.696369171143</c:v>
                </c:pt>
                <c:pt idx="27733">
                  <c:v>2.6964106559749998</c:v>
                </c:pt>
                <c:pt idx="27734">
                  <c:v>2.6964578628539999</c:v>
                </c:pt>
                <c:pt idx="27735">
                  <c:v>2.6965048313139999</c:v>
                </c:pt>
                <c:pt idx="27736">
                  <c:v>2.6965534687039998</c:v>
                </c:pt>
                <c:pt idx="27737">
                  <c:v>2.6965992450709999</c:v>
                </c:pt>
                <c:pt idx="27738">
                  <c:v>2.6966490745540002</c:v>
                </c:pt>
                <c:pt idx="27739">
                  <c:v>2.6967170238490001</c:v>
                </c:pt>
                <c:pt idx="27740">
                  <c:v>2.6970689296720001</c:v>
                </c:pt>
                <c:pt idx="27741">
                  <c:v>2.6971507072450001</c:v>
                </c:pt>
                <c:pt idx="27742">
                  <c:v>2.6971879005430002</c:v>
                </c:pt>
                <c:pt idx="27743">
                  <c:v>2.697239398956</c:v>
                </c:pt>
                <c:pt idx="27744">
                  <c:v>2.6972868442540001</c:v>
                </c:pt>
                <c:pt idx="27745">
                  <c:v>2.6973321437840001</c:v>
                </c:pt>
                <c:pt idx="27746">
                  <c:v>2.6973888874049998</c:v>
                </c:pt>
                <c:pt idx="27747">
                  <c:v>2.697431087494</c:v>
                </c:pt>
                <c:pt idx="27748">
                  <c:v>2.6975021362299998</c:v>
                </c:pt>
                <c:pt idx="27749">
                  <c:v>2.6975426673889999</c:v>
                </c:pt>
                <c:pt idx="27750">
                  <c:v>2.6976199150090001</c:v>
                </c:pt>
                <c:pt idx="27751">
                  <c:v>2.6976611614229999</c:v>
                </c:pt>
                <c:pt idx="27752">
                  <c:v>2.6977376937869999</c:v>
                </c:pt>
                <c:pt idx="27753">
                  <c:v>2.6977715492250001</c:v>
                </c:pt>
                <c:pt idx="27754">
                  <c:v>2.69784283638</c:v>
                </c:pt>
                <c:pt idx="27755">
                  <c:v>2.6978774070739999</c:v>
                </c:pt>
                <c:pt idx="27756">
                  <c:v>2.6979727745059998</c:v>
                </c:pt>
                <c:pt idx="27757">
                  <c:v>2.698256015778</c:v>
                </c:pt>
                <c:pt idx="27758">
                  <c:v>2.698325872421</c:v>
                </c:pt>
                <c:pt idx="27759">
                  <c:v>2.6984753608699998</c:v>
                </c:pt>
                <c:pt idx="27760">
                  <c:v>2.698580741882</c:v>
                </c:pt>
                <c:pt idx="27761">
                  <c:v>2.6986899375919999</c:v>
                </c:pt>
                <c:pt idx="27762">
                  <c:v>2.6990194320679999</c:v>
                </c:pt>
                <c:pt idx="27763">
                  <c:v>2.6991653442380001</c:v>
                </c:pt>
                <c:pt idx="27764">
                  <c:v>2.6993207931519998</c:v>
                </c:pt>
                <c:pt idx="27765">
                  <c:v>2.6994712352749999</c:v>
                </c:pt>
                <c:pt idx="27766">
                  <c:v>2.6997516155239998</c:v>
                </c:pt>
                <c:pt idx="27767">
                  <c:v>2.6998698711400002</c:v>
                </c:pt>
                <c:pt idx="27768">
                  <c:v>2.6999270915990001</c:v>
                </c:pt>
                <c:pt idx="27769">
                  <c:v>2.6999995708469999</c:v>
                </c:pt>
                <c:pt idx="27770">
                  <c:v>2.7000882625579998</c:v>
                </c:pt>
                <c:pt idx="27771">
                  <c:v>2.7001404762269998</c:v>
                </c:pt>
                <c:pt idx="27772">
                  <c:v>2.700268745422</c:v>
                </c:pt>
                <c:pt idx="27773">
                  <c:v>2.7004420757290002</c:v>
                </c:pt>
                <c:pt idx="27774">
                  <c:v>2.7005238533020002</c:v>
                </c:pt>
                <c:pt idx="27775">
                  <c:v>2.7006125450130001</c:v>
                </c:pt>
                <c:pt idx="27776">
                  <c:v>2.7007033824920001</c:v>
                </c:pt>
                <c:pt idx="27777">
                  <c:v>2.7008011341090001</c:v>
                </c:pt>
                <c:pt idx="27778">
                  <c:v>2.7008872032169999</c:v>
                </c:pt>
                <c:pt idx="27779">
                  <c:v>2.700974702835</c:v>
                </c:pt>
                <c:pt idx="27780">
                  <c:v>2.7010653018949999</c:v>
                </c:pt>
                <c:pt idx="27781">
                  <c:v>2.7011713981629999</c:v>
                </c:pt>
                <c:pt idx="27782">
                  <c:v>2.70130610466</c:v>
                </c:pt>
                <c:pt idx="27783">
                  <c:v>2.70161652565</c:v>
                </c:pt>
                <c:pt idx="27784">
                  <c:v>2.701780319214</c:v>
                </c:pt>
                <c:pt idx="27785">
                  <c:v>2.7019934654240001</c:v>
                </c:pt>
                <c:pt idx="27786">
                  <c:v>2.7021598815919998</c:v>
                </c:pt>
                <c:pt idx="27787">
                  <c:v>2.7022714614869998</c:v>
                </c:pt>
                <c:pt idx="27788">
                  <c:v>2.7023766040799999</c:v>
                </c:pt>
                <c:pt idx="27789">
                  <c:v>2.7024381160740001</c:v>
                </c:pt>
                <c:pt idx="27790">
                  <c:v>2.702528476715</c:v>
                </c:pt>
                <c:pt idx="27791">
                  <c:v>2.7025663852689998</c:v>
                </c:pt>
                <c:pt idx="27792">
                  <c:v>2.702614068985</c:v>
                </c:pt>
                <c:pt idx="27793">
                  <c:v>2.7027096748349999</c:v>
                </c:pt>
                <c:pt idx="27794">
                  <c:v>2.7029058933260002</c:v>
                </c:pt>
                <c:pt idx="27795">
                  <c:v>2.7029795646669998</c:v>
                </c:pt>
                <c:pt idx="27796">
                  <c:v>2.7030663490300002</c:v>
                </c:pt>
                <c:pt idx="27797">
                  <c:v>2.7031307220460001</c:v>
                </c:pt>
                <c:pt idx="27798">
                  <c:v>2.7031624317170002</c:v>
                </c:pt>
                <c:pt idx="27799">
                  <c:v>2.7032353878020001</c:v>
                </c:pt>
                <c:pt idx="27800">
                  <c:v>2.7032659053799999</c:v>
                </c:pt>
                <c:pt idx="27801">
                  <c:v>2.703341007233</c:v>
                </c:pt>
                <c:pt idx="27802">
                  <c:v>2.7033731937410002</c:v>
                </c:pt>
                <c:pt idx="27803">
                  <c:v>2.7034480571750001</c:v>
                </c:pt>
                <c:pt idx="27804">
                  <c:v>2.7034809589390001</c:v>
                </c:pt>
                <c:pt idx="27805">
                  <c:v>2.7035427093509998</c:v>
                </c:pt>
                <c:pt idx="27806">
                  <c:v>2.7036278247830001</c:v>
                </c:pt>
                <c:pt idx="27807">
                  <c:v>2.7037088870999999</c:v>
                </c:pt>
                <c:pt idx="27808">
                  <c:v>2.7039928436279999</c:v>
                </c:pt>
                <c:pt idx="27809">
                  <c:v>2.7040653228760001</c:v>
                </c:pt>
                <c:pt idx="27810">
                  <c:v>2.7041234970089998</c:v>
                </c:pt>
                <c:pt idx="27811">
                  <c:v>2.7042198181149999</c:v>
                </c:pt>
                <c:pt idx="27812">
                  <c:v>2.7043120861049998</c:v>
                </c:pt>
                <c:pt idx="27813">
                  <c:v>2.7043914794920001</c:v>
                </c:pt>
                <c:pt idx="27814">
                  <c:v>2.704450368881</c:v>
                </c:pt>
                <c:pt idx="27815">
                  <c:v>2.7045433521270001</c:v>
                </c:pt>
                <c:pt idx="27816">
                  <c:v>2.704582691193</c:v>
                </c:pt>
                <c:pt idx="27817">
                  <c:v>2.704622983932</c:v>
                </c:pt>
                <c:pt idx="27818">
                  <c:v>2.7046573162079999</c:v>
                </c:pt>
                <c:pt idx="27819">
                  <c:v>2.7046937942499998</c:v>
                </c:pt>
                <c:pt idx="27820">
                  <c:v>2.704732894897</c:v>
                </c:pt>
                <c:pt idx="27821">
                  <c:v>2.7047784328460001</c:v>
                </c:pt>
                <c:pt idx="27822">
                  <c:v>2.7048261165619998</c:v>
                </c:pt>
                <c:pt idx="27823">
                  <c:v>2.7048795223240001</c:v>
                </c:pt>
                <c:pt idx="27824">
                  <c:v>2.704936742783</c:v>
                </c:pt>
                <c:pt idx="27825">
                  <c:v>2.7049922943119999</c:v>
                </c:pt>
                <c:pt idx="27826">
                  <c:v>2.7052884101869998</c:v>
                </c:pt>
                <c:pt idx="27827">
                  <c:v>2.7053506374360001</c:v>
                </c:pt>
                <c:pt idx="27828">
                  <c:v>2.7054033279419998</c:v>
                </c:pt>
                <c:pt idx="27829">
                  <c:v>2.7054665088649998</c:v>
                </c:pt>
                <c:pt idx="27830">
                  <c:v>2.7055292129519999</c:v>
                </c:pt>
                <c:pt idx="27831">
                  <c:v>2.7055842876430001</c:v>
                </c:pt>
                <c:pt idx="27832">
                  <c:v>2.705665588379</c:v>
                </c:pt>
                <c:pt idx="27833">
                  <c:v>2.7057168483730001</c:v>
                </c:pt>
                <c:pt idx="27834">
                  <c:v>2.7058062553409998</c:v>
                </c:pt>
                <c:pt idx="27835">
                  <c:v>2.7058477401730001</c:v>
                </c:pt>
                <c:pt idx="27836">
                  <c:v>2.7059328556060001</c:v>
                </c:pt>
                <c:pt idx="27837">
                  <c:v>2.7059714794160001</c:v>
                </c:pt>
                <c:pt idx="27838">
                  <c:v>2.7060420513149999</c:v>
                </c:pt>
                <c:pt idx="27839">
                  <c:v>2.706134796143</c:v>
                </c:pt>
                <c:pt idx="27840">
                  <c:v>2.7062196731569998</c:v>
                </c:pt>
                <c:pt idx="27841">
                  <c:v>2.7065689563749999</c:v>
                </c:pt>
                <c:pt idx="27842">
                  <c:v>2.7069177627559999</c:v>
                </c:pt>
                <c:pt idx="27843">
                  <c:v>2.7072110176090001</c:v>
                </c:pt>
                <c:pt idx="27844">
                  <c:v>2.707317352295</c:v>
                </c:pt>
                <c:pt idx="27845">
                  <c:v>2.7073929309840001</c:v>
                </c:pt>
                <c:pt idx="27846">
                  <c:v>2.707510948181</c:v>
                </c:pt>
                <c:pt idx="27847">
                  <c:v>2.7078087329859999</c:v>
                </c:pt>
                <c:pt idx="27848">
                  <c:v>2.7080240249630001</c:v>
                </c:pt>
                <c:pt idx="27849">
                  <c:v>2.7081167697909998</c:v>
                </c:pt>
                <c:pt idx="27850">
                  <c:v>2.708170175552</c:v>
                </c:pt>
                <c:pt idx="27851">
                  <c:v>2.7082183361049998</c:v>
                </c:pt>
                <c:pt idx="27852">
                  <c:v>2.708262443542</c:v>
                </c:pt>
                <c:pt idx="27853">
                  <c:v>2.70832157135</c:v>
                </c:pt>
                <c:pt idx="27854">
                  <c:v>2.7083556652070002</c:v>
                </c:pt>
                <c:pt idx="27855">
                  <c:v>2.7084224224089999</c:v>
                </c:pt>
                <c:pt idx="27856">
                  <c:v>2.7085201740259999</c:v>
                </c:pt>
                <c:pt idx="27857">
                  <c:v>2.7086253166200001</c:v>
                </c:pt>
                <c:pt idx="27858">
                  <c:v>2.7088277339940001</c:v>
                </c:pt>
                <c:pt idx="27859">
                  <c:v>2.7088806629179998</c:v>
                </c:pt>
                <c:pt idx="27860">
                  <c:v>2.708926677704</c:v>
                </c:pt>
                <c:pt idx="27861">
                  <c:v>2.7089743614200001</c:v>
                </c:pt>
                <c:pt idx="27862">
                  <c:v>2.7090260982509999</c:v>
                </c:pt>
                <c:pt idx="27863">
                  <c:v>2.7090759277340002</c:v>
                </c:pt>
                <c:pt idx="27864">
                  <c:v>2.7091317176819998</c:v>
                </c:pt>
                <c:pt idx="27865">
                  <c:v>2.7091889381410001</c:v>
                </c:pt>
                <c:pt idx="27866">
                  <c:v>2.709244012833</c:v>
                </c:pt>
                <c:pt idx="27867">
                  <c:v>2.709361076355</c:v>
                </c:pt>
                <c:pt idx="27868">
                  <c:v>2.7096755504610002</c:v>
                </c:pt>
                <c:pt idx="27869">
                  <c:v>2.7099776268009999</c:v>
                </c:pt>
                <c:pt idx="27870">
                  <c:v>2.7101783752439998</c:v>
                </c:pt>
                <c:pt idx="27871">
                  <c:v>2.710264205933</c:v>
                </c:pt>
                <c:pt idx="27872">
                  <c:v>2.7103571891780001</c:v>
                </c:pt>
                <c:pt idx="27873">
                  <c:v>2.710435390472</c:v>
                </c:pt>
                <c:pt idx="27874">
                  <c:v>2.7104740142820001</c:v>
                </c:pt>
                <c:pt idx="27875">
                  <c:v>2.710555553436</c:v>
                </c:pt>
                <c:pt idx="27876">
                  <c:v>2.7105987071989999</c:v>
                </c:pt>
                <c:pt idx="27877">
                  <c:v>2.7106838226319998</c:v>
                </c:pt>
                <c:pt idx="27878">
                  <c:v>2.7107326984409998</c:v>
                </c:pt>
                <c:pt idx="27879">
                  <c:v>2.7108063697809999</c:v>
                </c:pt>
                <c:pt idx="27880">
                  <c:v>2.7108581066130002</c:v>
                </c:pt>
                <c:pt idx="27881">
                  <c:v>2.7109224796300002</c:v>
                </c:pt>
                <c:pt idx="27882">
                  <c:v>2.7109818458560002</c:v>
                </c:pt>
                <c:pt idx="27883">
                  <c:v>2.7110292911529998</c:v>
                </c:pt>
                <c:pt idx="27884">
                  <c:v>2.711124181747</c:v>
                </c:pt>
                <c:pt idx="27885">
                  <c:v>2.711272239685</c:v>
                </c:pt>
                <c:pt idx="27886">
                  <c:v>2.711570501328</c:v>
                </c:pt>
                <c:pt idx="27887">
                  <c:v>2.711842536926</c:v>
                </c:pt>
                <c:pt idx="27888">
                  <c:v>2.7119567394259998</c:v>
                </c:pt>
                <c:pt idx="27889">
                  <c:v>2.7120857238770002</c:v>
                </c:pt>
                <c:pt idx="27890">
                  <c:v>2.7121644020079998</c:v>
                </c:pt>
                <c:pt idx="27891">
                  <c:v>2.7122590541839999</c:v>
                </c:pt>
                <c:pt idx="27892">
                  <c:v>2.7123324871059999</c:v>
                </c:pt>
                <c:pt idx="27893">
                  <c:v>2.712451457977</c:v>
                </c:pt>
                <c:pt idx="27894">
                  <c:v>2.7129118442540001</c:v>
                </c:pt>
                <c:pt idx="27895">
                  <c:v>2.7134089469910001</c:v>
                </c:pt>
                <c:pt idx="27896">
                  <c:v>2.7139575481409999</c:v>
                </c:pt>
                <c:pt idx="27897">
                  <c:v>2.7145268917080001</c:v>
                </c:pt>
                <c:pt idx="27898">
                  <c:v>2.7151038646700001</c:v>
                </c:pt>
                <c:pt idx="27899">
                  <c:v>2.715703248978</c:v>
                </c:pt>
                <c:pt idx="27900">
                  <c:v>2.7162952423100002</c:v>
                </c:pt>
                <c:pt idx="27901">
                  <c:v>2.7169148921969999</c:v>
                </c:pt>
                <c:pt idx="27902">
                  <c:v>2.7175071239470001</c:v>
                </c:pt>
                <c:pt idx="27903">
                  <c:v>2.7180547714230001</c:v>
                </c:pt>
                <c:pt idx="27904">
                  <c:v>2.7182536125180001</c:v>
                </c:pt>
                <c:pt idx="27905">
                  <c:v>2.7184336185459999</c:v>
                </c:pt>
                <c:pt idx="27906">
                  <c:v>2.7185325622560002</c:v>
                </c:pt>
                <c:pt idx="27907">
                  <c:v>2.7186419963840001</c:v>
                </c:pt>
                <c:pt idx="27908">
                  <c:v>2.7187049388890001</c:v>
                </c:pt>
                <c:pt idx="27909">
                  <c:v>2.718781232834</c:v>
                </c:pt>
                <c:pt idx="27910">
                  <c:v>2.718825101852</c:v>
                </c:pt>
                <c:pt idx="27911">
                  <c:v>2.7188673019410001</c:v>
                </c:pt>
                <c:pt idx="27912">
                  <c:v>2.7189292907709999</c:v>
                </c:pt>
                <c:pt idx="27913">
                  <c:v>2.7190172672270001</c:v>
                </c:pt>
                <c:pt idx="27914">
                  <c:v>2.7190909385680002</c:v>
                </c:pt>
                <c:pt idx="27915">
                  <c:v>2.7191879749300001</c:v>
                </c:pt>
                <c:pt idx="27916">
                  <c:v>2.7192201614379998</c:v>
                </c:pt>
                <c:pt idx="27917">
                  <c:v>2.7192630767820001</c:v>
                </c:pt>
                <c:pt idx="27918">
                  <c:v>2.7193136215210001</c:v>
                </c:pt>
                <c:pt idx="27919">
                  <c:v>2.7193074226379998</c:v>
                </c:pt>
                <c:pt idx="27920">
                  <c:v>2.7193689346309999</c:v>
                </c:pt>
                <c:pt idx="27921">
                  <c:v>2.7193608284000002</c:v>
                </c:pt>
                <c:pt idx="27922">
                  <c:v>2.719403982162</c:v>
                </c:pt>
                <c:pt idx="27923">
                  <c:v>2.719447374344</c:v>
                </c:pt>
                <c:pt idx="27924">
                  <c:v>2.7194411754610002</c:v>
                </c:pt>
                <c:pt idx="27925">
                  <c:v>2.7194850444790002</c:v>
                </c:pt>
                <c:pt idx="27926">
                  <c:v>2.7195000648500001</c:v>
                </c:pt>
                <c:pt idx="27927">
                  <c:v>2.7195343971249999</c:v>
                </c:pt>
                <c:pt idx="27928">
                  <c:v>2.7195577621460001</c:v>
                </c:pt>
                <c:pt idx="27929">
                  <c:v>2.7195789814000002</c:v>
                </c:pt>
                <c:pt idx="27930">
                  <c:v>2.719579935074</c:v>
                </c:pt>
                <c:pt idx="27931">
                  <c:v>2.719623565674</c:v>
                </c:pt>
                <c:pt idx="27932">
                  <c:v>2.7196629047390002</c:v>
                </c:pt>
                <c:pt idx="27933">
                  <c:v>2.7197988033290001</c:v>
                </c:pt>
                <c:pt idx="27934">
                  <c:v>2.7198057174680002</c:v>
                </c:pt>
                <c:pt idx="27935">
                  <c:v>2.719832658768</c:v>
                </c:pt>
                <c:pt idx="27936">
                  <c:v>2.7198588848109999</c:v>
                </c:pt>
                <c:pt idx="27937">
                  <c:v>2.7198860645290002</c:v>
                </c:pt>
                <c:pt idx="27938">
                  <c:v>2.71995139122</c:v>
                </c:pt>
                <c:pt idx="27939">
                  <c:v>2.7200958728789999</c:v>
                </c:pt>
                <c:pt idx="27940">
                  <c:v>2.72017121315</c:v>
                </c:pt>
                <c:pt idx="27941">
                  <c:v>2.7202293872830001</c:v>
                </c:pt>
                <c:pt idx="27942">
                  <c:v>2.7204003334050002</c:v>
                </c:pt>
                <c:pt idx="27943">
                  <c:v>2.7204334735870002</c:v>
                </c:pt>
                <c:pt idx="27944">
                  <c:v>2.720465898514</c:v>
                </c:pt>
                <c:pt idx="27945">
                  <c:v>2.7205014228820001</c:v>
                </c:pt>
                <c:pt idx="27946">
                  <c:v>2.7207422256470002</c:v>
                </c:pt>
                <c:pt idx="27947">
                  <c:v>2.7208056449889999</c:v>
                </c:pt>
                <c:pt idx="27948">
                  <c:v>2.7208592891690002</c:v>
                </c:pt>
                <c:pt idx="27949">
                  <c:v>2.720888137817</c:v>
                </c:pt>
                <c:pt idx="27950">
                  <c:v>2.7209591865539999</c:v>
                </c:pt>
                <c:pt idx="27951">
                  <c:v>2.7209947109220001</c:v>
                </c:pt>
                <c:pt idx="27952">
                  <c:v>2.7210748195650001</c:v>
                </c:pt>
                <c:pt idx="27953">
                  <c:v>2.721116304398</c:v>
                </c:pt>
                <c:pt idx="27954">
                  <c:v>2.7211992740630002</c:v>
                </c:pt>
                <c:pt idx="27955">
                  <c:v>2.7212431430819999</c:v>
                </c:pt>
                <c:pt idx="27956">
                  <c:v>2.7213220596309999</c:v>
                </c:pt>
                <c:pt idx="27957">
                  <c:v>2.7213678359990001</c:v>
                </c:pt>
                <c:pt idx="27958">
                  <c:v>2.7214326858520002</c:v>
                </c:pt>
                <c:pt idx="27959">
                  <c:v>2.7214806079859999</c:v>
                </c:pt>
                <c:pt idx="27960">
                  <c:v>2.7215266227720001</c:v>
                </c:pt>
                <c:pt idx="27961">
                  <c:v>2.721606492996</c:v>
                </c:pt>
                <c:pt idx="27962">
                  <c:v>2.7216734886170002</c:v>
                </c:pt>
                <c:pt idx="27963">
                  <c:v>2.7219634056089999</c:v>
                </c:pt>
                <c:pt idx="27964">
                  <c:v>2.7220592498779999</c:v>
                </c:pt>
                <c:pt idx="27965">
                  <c:v>2.7221403121950001</c:v>
                </c:pt>
                <c:pt idx="27966">
                  <c:v>2.7221720218660002</c:v>
                </c:pt>
                <c:pt idx="27967">
                  <c:v>2.7222034931180001</c:v>
                </c:pt>
                <c:pt idx="27968">
                  <c:v>2.7222321033479999</c:v>
                </c:pt>
                <c:pt idx="27969">
                  <c:v>2.7222545146939998</c:v>
                </c:pt>
                <c:pt idx="27970">
                  <c:v>2.7222769260409998</c:v>
                </c:pt>
                <c:pt idx="27971">
                  <c:v>2.7223067283629998</c:v>
                </c:pt>
                <c:pt idx="27972">
                  <c:v>2.722335338593</c:v>
                </c:pt>
                <c:pt idx="27973">
                  <c:v>2.722361564636</c:v>
                </c:pt>
                <c:pt idx="27974">
                  <c:v>2.7223937511440002</c:v>
                </c:pt>
                <c:pt idx="27975">
                  <c:v>2.722429513931</c:v>
                </c:pt>
                <c:pt idx="27976">
                  <c:v>2.7224533557889998</c:v>
                </c:pt>
                <c:pt idx="27977">
                  <c:v>2.7224864959719999</c:v>
                </c:pt>
                <c:pt idx="27978">
                  <c:v>2.7224929332730001</c:v>
                </c:pt>
                <c:pt idx="27979">
                  <c:v>2.722511529922</c:v>
                </c:pt>
                <c:pt idx="27980">
                  <c:v>2.722539186478</c:v>
                </c:pt>
                <c:pt idx="27981">
                  <c:v>2.722572565079</c:v>
                </c:pt>
                <c:pt idx="27982">
                  <c:v>2.7226049900049998</c:v>
                </c:pt>
                <c:pt idx="27983">
                  <c:v>2.7226366996769999</c:v>
                </c:pt>
                <c:pt idx="27984">
                  <c:v>2.7226741313930001</c:v>
                </c:pt>
                <c:pt idx="27985">
                  <c:v>2.7227089405060001</c:v>
                </c:pt>
                <c:pt idx="27986">
                  <c:v>2.7227406501770002</c:v>
                </c:pt>
                <c:pt idx="27987">
                  <c:v>2.7227754592900002</c:v>
                </c:pt>
                <c:pt idx="27988">
                  <c:v>2.7228107452389998</c:v>
                </c:pt>
                <c:pt idx="27989">
                  <c:v>2.7228469848630001</c:v>
                </c:pt>
                <c:pt idx="27990">
                  <c:v>2.7228813171390001</c:v>
                </c:pt>
                <c:pt idx="27991">
                  <c:v>2.7229225635529999</c:v>
                </c:pt>
                <c:pt idx="27992">
                  <c:v>2.7230210304260001</c:v>
                </c:pt>
                <c:pt idx="27993">
                  <c:v>2.7230553627009999</c:v>
                </c:pt>
                <c:pt idx="27994">
                  <c:v>2.723114967346</c:v>
                </c:pt>
                <c:pt idx="27995">
                  <c:v>2.7231535911560001</c:v>
                </c:pt>
                <c:pt idx="27996">
                  <c:v>2.7232298851009999</c:v>
                </c:pt>
                <c:pt idx="27997">
                  <c:v>2.7232708930970002</c:v>
                </c:pt>
                <c:pt idx="27998">
                  <c:v>2.7233545780180002</c:v>
                </c:pt>
                <c:pt idx="27999">
                  <c:v>2.723397493362</c:v>
                </c:pt>
                <c:pt idx="28000">
                  <c:v>2.7234783172610002</c:v>
                </c:pt>
                <c:pt idx="28001">
                  <c:v>2.7235221862789998</c:v>
                </c:pt>
                <c:pt idx="28002">
                  <c:v>2.7235956192019999</c:v>
                </c:pt>
                <c:pt idx="28003">
                  <c:v>2.7236375808719999</c:v>
                </c:pt>
                <c:pt idx="28004">
                  <c:v>2.7236957550050001</c:v>
                </c:pt>
                <c:pt idx="28005">
                  <c:v>2.7237439155579999</c:v>
                </c:pt>
                <c:pt idx="28006">
                  <c:v>2.7237889766690002</c:v>
                </c:pt>
                <c:pt idx="28007">
                  <c:v>2.7238426208500002</c:v>
                </c:pt>
                <c:pt idx="28008">
                  <c:v>2.7238805294040001</c:v>
                </c:pt>
                <c:pt idx="28009">
                  <c:v>2.7239418029790001</c:v>
                </c:pt>
                <c:pt idx="28010">
                  <c:v>2.7240369319919999</c:v>
                </c:pt>
                <c:pt idx="28011">
                  <c:v>2.7241220474240002</c:v>
                </c:pt>
                <c:pt idx="28012">
                  <c:v>2.7243897914890001</c:v>
                </c:pt>
                <c:pt idx="28013">
                  <c:v>2.7244727611539998</c:v>
                </c:pt>
                <c:pt idx="28014">
                  <c:v>2.7245068550110001</c:v>
                </c:pt>
                <c:pt idx="28015">
                  <c:v>2.7245514392849999</c:v>
                </c:pt>
                <c:pt idx="28016">
                  <c:v>2.7245886325840001</c:v>
                </c:pt>
                <c:pt idx="28017">
                  <c:v>2.7246308326720001</c:v>
                </c:pt>
                <c:pt idx="28018">
                  <c:v>2.724670171738</c:v>
                </c:pt>
                <c:pt idx="28019">
                  <c:v>2.7247076034550002</c:v>
                </c:pt>
                <c:pt idx="28020">
                  <c:v>2.7247340679169998</c:v>
                </c:pt>
                <c:pt idx="28021">
                  <c:v>2.7247660160059999</c:v>
                </c:pt>
                <c:pt idx="28022">
                  <c:v>2.7247939109799999</c:v>
                </c:pt>
                <c:pt idx="28023">
                  <c:v>2.7248177528380002</c:v>
                </c:pt>
                <c:pt idx="28024">
                  <c:v>2.724844932556</c:v>
                </c:pt>
                <c:pt idx="28025">
                  <c:v>2.7248802185060002</c:v>
                </c:pt>
                <c:pt idx="28026">
                  <c:v>2.7249186038970001</c:v>
                </c:pt>
                <c:pt idx="28027">
                  <c:v>2.7249574661249998</c:v>
                </c:pt>
                <c:pt idx="28028">
                  <c:v>2.725001811981</c:v>
                </c:pt>
                <c:pt idx="28029">
                  <c:v>2.7250430583949998</c:v>
                </c:pt>
                <c:pt idx="28030">
                  <c:v>2.7250962257390001</c:v>
                </c:pt>
                <c:pt idx="28031">
                  <c:v>2.725132465363</c:v>
                </c:pt>
                <c:pt idx="28032">
                  <c:v>2.725223302841</c:v>
                </c:pt>
                <c:pt idx="28033">
                  <c:v>2.725379943848</c:v>
                </c:pt>
                <c:pt idx="28034">
                  <c:v>2.7254710197450001</c:v>
                </c:pt>
                <c:pt idx="28035">
                  <c:v>2.725564956665</c:v>
                </c:pt>
                <c:pt idx="28036">
                  <c:v>2.7256536483759999</c:v>
                </c:pt>
                <c:pt idx="28037">
                  <c:v>2.7257399559020001</c:v>
                </c:pt>
                <c:pt idx="28038">
                  <c:v>2.725882291794</c:v>
                </c:pt>
                <c:pt idx="28039">
                  <c:v>2.726222276688</c:v>
                </c:pt>
                <c:pt idx="28040">
                  <c:v>2.7265594005580001</c:v>
                </c:pt>
                <c:pt idx="28041">
                  <c:v>2.7266170978550002</c:v>
                </c:pt>
                <c:pt idx="28042">
                  <c:v>2.7267119884489999</c:v>
                </c:pt>
                <c:pt idx="28043">
                  <c:v>2.726843118668</c:v>
                </c:pt>
                <c:pt idx="28044">
                  <c:v>2.726954698563</c:v>
                </c:pt>
                <c:pt idx="28045">
                  <c:v>2.7270059585570001</c:v>
                </c:pt>
                <c:pt idx="28046">
                  <c:v>2.7270548343660002</c:v>
                </c:pt>
                <c:pt idx="28047">
                  <c:v>2.72709608078</c:v>
                </c:pt>
                <c:pt idx="28048">
                  <c:v>2.7271389961239998</c:v>
                </c:pt>
                <c:pt idx="28049">
                  <c:v>2.7271771430970002</c:v>
                </c:pt>
                <c:pt idx="28050">
                  <c:v>2.7272610664369998</c:v>
                </c:pt>
                <c:pt idx="28051">
                  <c:v>2.727307081223</c:v>
                </c:pt>
                <c:pt idx="28052">
                  <c:v>2.7273917198180002</c:v>
                </c:pt>
                <c:pt idx="28053">
                  <c:v>2.7274272441859999</c:v>
                </c:pt>
                <c:pt idx="28054">
                  <c:v>2.727465867996</c:v>
                </c:pt>
                <c:pt idx="28055">
                  <c:v>2.727510929108</c:v>
                </c:pt>
                <c:pt idx="28056">
                  <c:v>2.7275574207309998</c:v>
                </c:pt>
                <c:pt idx="28057">
                  <c:v>2.7276096343990002</c:v>
                </c:pt>
                <c:pt idx="28058">
                  <c:v>2.727664470673</c:v>
                </c:pt>
                <c:pt idx="28059">
                  <c:v>2.7277543544770002</c:v>
                </c:pt>
                <c:pt idx="28060">
                  <c:v>2.7277998924259999</c:v>
                </c:pt>
                <c:pt idx="28061">
                  <c:v>2.7279570102689998</c:v>
                </c:pt>
                <c:pt idx="28062">
                  <c:v>2.7280495166779999</c:v>
                </c:pt>
                <c:pt idx="28063">
                  <c:v>2.728144407272</c:v>
                </c:pt>
                <c:pt idx="28064">
                  <c:v>2.7282438278200001</c:v>
                </c:pt>
                <c:pt idx="28065">
                  <c:v>2.7283437252040001</c:v>
                </c:pt>
                <c:pt idx="28066">
                  <c:v>2.7283854484560002</c:v>
                </c:pt>
                <c:pt idx="28067">
                  <c:v>2.7284786701199999</c:v>
                </c:pt>
                <c:pt idx="28068">
                  <c:v>2.7286434173580001</c:v>
                </c:pt>
                <c:pt idx="28069">
                  <c:v>2.7290029525759998</c:v>
                </c:pt>
                <c:pt idx="28070">
                  <c:v>2.7290670871730001</c:v>
                </c:pt>
                <c:pt idx="28071">
                  <c:v>2.7291686534880002</c:v>
                </c:pt>
                <c:pt idx="28072">
                  <c:v>2.729431390762</c:v>
                </c:pt>
                <c:pt idx="28073">
                  <c:v>2.7295343875890001</c:v>
                </c:pt>
                <c:pt idx="28074">
                  <c:v>2.7295632362369999</c:v>
                </c:pt>
                <c:pt idx="28075">
                  <c:v>2.7296397685999998</c:v>
                </c:pt>
                <c:pt idx="28076">
                  <c:v>2.729673624039</c:v>
                </c:pt>
                <c:pt idx="28077">
                  <c:v>2.7297422885890001</c:v>
                </c:pt>
                <c:pt idx="28078">
                  <c:v>2.7297875881200002</c:v>
                </c:pt>
                <c:pt idx="28079">
                  <c:v>2.7298433780670002</c:v>
                </c:pt>
                <c:pt idx="28080">
                  <c:v>2.7299270629880001</c:v>
                </c:pt>
                <c:pt idx="28081">
                  <c:v>2.7300055027010002</c:v>
                </c:pt>
                <c:pt idx="28082">
                  <c:v>2.7302241325379999</c:v>
                </c:pt>
                <c:pt idx="28083">
                  <c:v>2.7303371429440002</c:v>
                </c:pt>
                <c:pt idx="28084">
                  <c:v>2.7304542064669999</c:v>
                </c:pt>
                <c:pt idx="28085">
                  <c:v>2.7307682037349998</c:v>
                </c:pt>
                <c:pt idx="28086">
                  <c:v>2.7308194637300001</c:v>
                </c:pt>
                <c:pt idx="28087">
                  <c:v>2.7308671474459998</c:v>
                </c:pt>
                <c:pt idx="28088">
                  <c:v>2.7309165000919999</c:v>
                </c:pt>
                <c:pt idx="28089">
                  <c:v>2.730981349945</c:v>
                </c:pt>
                <c:pt idx="28090">
                  <c:v>2.7312102317810001</c:v>
                </c:pt>
                <c:pt idx="28091">
                  <c:v>2.7313430309300002</c:v>
                </c:pt>
                <c:pt idx="28092">
                  <c:v>2.731485366821</c:v>
                </c:pt>
                <c:pt idx="28093">
                  <c:v>2.7317829132079998</c:v>
                </c:pt>
                <c:pt idx="28094">
                  <c:v>2.7318649291989998</c:v>
                </c:pt>
                <c:pt idx="28095">
                  <c:v>2.7319090366359999</c:v>
                </c:pt>
                <c:pt idx="28096">
                  <c:v>2.7320055961610001</c:v>
                </c:pt>
                <c:pt idx="28097">
                  <c:v>2.7320611476900001</c:v>
                </c:pt>
                <c:pt idx="28098">
                  <c:v>2.7321469783780001</c:v>
                </c:pt>
                <c:pt idx="28099">
                  <c:v>2.7322218418120001</c:v>
                </c:pt>
                <c:pt idx="28100">
                  <c:v>2.7322766780849999</c:v>
                </c:pt>
                <c:pt idx="28101">
                  <c:v>2.73232960701</c:v>
                </c:pt>
                <c:pt idx="28102">
                  <c:v>2.7324230670929999</c:v>
                </c:pt>
                <c:pt idx="28103">
                  <c:v>2.732461690903</c:v>
                </c:pt>
                <c:pt idx="28104">
                  <c:v>2.7324993610380002</c:v>
                </c:pt>
                <c:pt idx="28105">
                  <c:v>2.7325427532200002</c:v>
                </c:pt>
                <c:pt idx="28106">
                  <c:v>2.7325794696810002</c:v>
                </c:pt>
                <c:pt idx="28107">
                  <c:v>2.7326238155359999</c:v>
                </c:pt>
                <c:pt idx="28108">
                  <c:v>2.732672929764</c:v>
                </c:pt>
                <c:pt idx="28109">
                  <c:v>2.732726812363</c:v>
                </c:pt>
                <c:pt idx="28110">
                  <c:v>2.7329185008999999</c:v>
                </c:pt>
                <c:pt idx="28111">
                  <c:v>2.7330870628359998</c:v>
                </c:pt>
                <c:pt idx="28112">
                  <c:v>2.733328819275</c:v>
                </c:pt>
                <c:pt idx="28113">
                  <c:v>2.733433485031</c:v>
                </c:pt>
                <c:pt idx="28114">
                  <c:v>2.7335267066959998</c:v>
                </c:pt>
                <c:pt idx="28115">
                  <c:v>2.7336249351499999</c:v>
                </c:pt>
                <c:pt idx="28116">
                  <c:v>2.7336843013759999</c:v>
                </c:pt>
                <c:pt idx="28117">
                  <c:v>2.7337269783020002</c:v>
                </c:pt>
                <c:pt idx="28118">
                  <c:v>2.7337729930879999</c:v>
                </c:pt>
                <c:pt idx="28119">
                  <c:v>2.7338643074040001</c:v>
                </c:pt>
                <c:pt idx="28120">
                  <c:v>2.7339487075809998</c:v>
                </c:pt>
                <c:pt idx="28121">
                  <c:v>2.7340345382689999</c:v>
                </c:pt>
                <c:pt idx="28122">
                  <c:v>2.7343146800990001</c:v>
                </c:pt>
                <c:pt idx="28123">
                  <c:v>2.7344253063199999</c:v>
                </c:pt>
                <c:pt idx="28124">
                  <c:v>2.734523057938</c:v>
                </c:pt>
                <c:pt idx="28125">
                  <c:v>2.7345664501189999</c:v>
                </c:pt>
                <c:pt idx="28126">
                  <c:v>2.7346115112299998</c:v>
                </c:pt>
                <c:pt idx="28127">
                  <c:v>2.7346842288970001</c:v>
                </c:pt>
                <c:pt idx="28128">
                  <c:v>2.7347364425660001</c:v>
                </c:pt>
                <c:pt idx="28129">
                  <c:v>2.734784841537</c:v>
                </c:pt>
                <c:pt idx="28130">
                  <c:v>2.7348270416260001</c:v>
                </c:pt>
                <c:pt idx="28131">
                  <c:v>2.7348699569699999</c:v>
                </c:pt>
                <c:pt idx="28132">
                  <c:v>2.7349078655239998</c:v>
                </c:pt>
                <c:pt idx="28133">
                  <c:v>2.734938144684</c:v>
                </c:pt>
                <c:pt idx="28134">
                  <c:v>2.7349793910979998</c:v>
                </c:pt>
                <c:pt idx="28135">
                  <c:v>2.7350263595580002</c:v>
                </c:pt>
                <c:pt idx="28136">
                  <c:v>2.7350747585300001</c:v>
                </c:pt>
                <c:pt idx="28137">
                  <c:v>2.7351257801059998</c:v>
                </c:pt>
                <c:pt idx="28138">
                  <c:v>2.7351827621460001</c:v>
                </c:pt>
                <c:pt idx="28139">
                  <c:v>2.7352337837220002</c:v>
                </c:pt>
                <c:pt idx="28140">
                  <c:v>2.7352879047390002</c:v>
                </c:pt>
                <c:pt idx="28141">
                  <c:v>2.7353434562680001</c:v>
                </c:pt>
                <c:pt idx="28142">
                  <c:v>2.7356767654419998</c:v>
                </c:pt>
                <c:pt idx="28143">
                  <c:v>2.735757827759</c:v>
                </c:pt>
                <c:pt idx="28144">
                  <c:v>2.7358441352840002</c:v>
                </c:pt>
                <c:pt idx="28145">
                  <c:v>2.735939025879</c:v>
                </c:pt>
                <c:pt idx="28146">
                  <c:v>2.7360305786130001</c:v>
                </c:pt>
                <c:pt idx="28147">
                  <c:v>2.7360744476319998</c:v>
                </c:pt>
                <c:pt idx="28148">
                  <c:v>2.736146688461</c:v>
                </c:pt>
                <c:pt idx="28149">
                  <c:v>2.736185312271</c:v>
                </c:pt>
                <c:pt idx="28150">
                  <c:v>2.736272335052</c:v>
                </c:pt>
                <c:pt idx="28151">
                  <c:v>2.736310958862</c:v>
                </c:pt>
                <c:pt idx="28152">
                  <c:v>2.7363979816440001</c:v>
                </c:pt>
                <c:pt idx="28153">
                  <c:v>2.7364423274990002</c:v>
                </c:pt>
                <c:pt idx="28154">
                  <c:v>2.7365272045140001</c:v>
                </c:pt>
                <c:pt idx="28155">
                  <c:v>2.7365760803220001</c:v>
                </c:pt>
                <c:pt idx="28156">
                  <c:v>2.7366430759429998</c:v>
                </c:pt>
                <c:pt idx="28157">
                  <c:v>2.736692667007</c:v>
                </c:pt>
                <c:pt idx="28158">
                  <c:v>2.736737728119</c:v>
                </c:pt>
                <c:pt idx="28159">
                  <c:v>2.7368178367609999</c:v>
                </c:pt>
                <c:pt idx="28160">
                  <c:v>2.7370245456700002</c:v>
                </c:pt>
                <c:pt idx="28161">
                  <c:v>2.7370874881740002</c:v>
                </c:pt>
                <c:pt idx="28162">
                  <c:v>2.7371499538420001</c:v>
                </c:pt>
                <c:pt idx="28163">
                  <c:v>2.737203359604</c:v>
                </c:pt>
                <c:pt idx="28164">
                  <c:v>2.7372567653659998</c:v>
                </c:pt>
                <c:pt idx="28165">
                  <c:v>2.737310171127</c:v>
                </c:pt>
                <c:pt idx="28166">
                  <c:v>2.7373523712160002</c:v>
                </c:pt>
                <c:pt idx="28167">
                  <c:v>2.7373907566070002</c:v>
                </c:pt>
                <c:pt idx="28168">
                  <c:v>2.7374310493470002</c:v>
                </c:pt>
                <c:pt idx="28169">
                  <c:v>2.7374706268310001</c:v>
                </c:pt>
                <c:pt idx="28170">
                  <c:v>2.737512111664</c:v>
                </c:pt>
                <c:pt idx="28171">
                  <c:v>2.7375583648680002</c:v>
                </c:pt>
                <c:pt idx="28172">
                  <c:v>2.7376050949100001</c:v>
                </c:pt>
                <c:pt idx="28173">
                  <c:v>2.7376563549039998</c:v>
                </c:pt>
                <c:pt idx="28174">
                  <c:v>2.7377047538760002</c:v>
                </c:pt>
                <c:pt idx="28175">
                  <c:v>2.737757921219</c:v>
                </c:pt>
                <c:pt idx="28176">
                  <c:v>2.7378213405610001</c:v>
                </c:pt>
                <c:pt idx="28177">
                  <c:v>2.7379283905029999</c:v>
                </c:pt>
                <c:pt idx="28178">
                  <c:v>2.7381424903870002</c:v>
                </c:pt>
                <c:pt idx="28179">
                  <c:v>2.738380432129</c:v>
                </c:pt>
                <c:pt idx="28180">
                  <c:v>2.738607406616</c:v>
                </c:pt>
                <c:pt idx="28181">
                  <c:v>2.7389094829560001</c:v>
                </c:pt>
                <c:pt idx="28182">
                  <c:v>2.7389936447140002</c:v>
                </c:pt>
                <c:pt idx="28183">
                  <c:v>2.7390820980070001</c:v>
                </c:pt>
                <c:pt idx="28184">
                  <c:v>2.7391343116760001</c:v>
                </c:pt>
                <c:pt idx="28185">
                  <c:v>2.739175796509</c:v>
                </c:pt>
                <c:pt idx="28186">
                  <c:v>2.7392411231990001</c:v>
                </c:pt>
                <c:pt idx="28187">
                  <c:v>2.7392725944520002</c:v>
                </c:pt>
                <c:pt idx="28188">
                  <c:v>2.7393407821659999</c:v>
                </c:pt>
                <c:pt idx="28189">
                  <c:v>2.73943567276</c:v>
                </c:pt>
                <c:pt idx="28190">
                  <c:v>2.7397449016570001</c:v>
                </c:pt>
                <c:pt idx="28191">
                  <c:v>2.7398581504820001</c:v>
                </c:pt>
                <c:pt idx="28192">
                  <c:v>2.7399132251739999</c:v>
                </c:pt>
                <c:pt idx="28193">
                  <c:v>2.7399959564210001</c:v>
                </c:pt>
                <c:pt idx="28194">
                  <c:v>2.7400903701780002</c:v>
                </c:pt>
                <c:pt idx="28195">
                  <c:v>2.7401988506319999</c:v>
                </c:pt>
                <c:pt idx="28196">
                  <c:v>2.7402660846710001</c:v>
                </c:pt>
                <c:pt idx="28197">
                  <c:v>2.7403216362</c:v>
                </c:pt>
                <c:pt idx="28198">
                  <c:v>2.7403943538669999</c:v>
                </c:pt>
                <c:pt idx="28199">
                  <c:v>2.7404892444610001</c:v>
                </c:pt>
                <c:pt idx="28200">
                  <c:v>2.7405512332919999</c:v>
                </c:pt>
                <c:pt idx="28201">
                  <c:v>2.7406630516049999</c:v>
                </c:pt>
                <c:pt idx="28202">
                  <c:v>2.7407407760620002</c:v>
                </c:pt>
                <c:pt idx="28203">
                  <c:v>2.7408392429349999</c:v>
                </c:pt>
                <c:pt idx="28204">
                  <c:v>2.7409727573390001</c:v>
                </c:pt>
                <c:pt idx="28205">
                  <c:v>2.741333007813</c:v>
                </c:pt>
                <c:pt idx="28206">
                  <c:v>2.741423845291</c:v>
                </c:pt>
                <c:pt idx="28207">
                  <c:v>2.7415206432339998</c:v>
                </c:pt>
                <c:pt idx="28208">
                  <c:v>2.7415533065800002</c:v>
                </c:pt>
                <c:pt idx="28209">
                  <c:v>2.7416198253630002</c:v>
                </c:pt>
                <c:pt idx="28210">
                  <c:v>2.7416605949399999</c:v>
                </c:pt>
                <c:pt idx="28211">
                  <c:v>2.7417275905610001</c:v>
                </c:pt>
                <c:pt idx="28212">
                  <c:v>2.7417783737180002</c:v>
                </c:pt>
                <c:pt idx="28213">
                  <c:v>2.7418344020840002</c:v>
                </c:pt>
                <c:pt idx="28214">
                  <c:v>2.7418870925899999</c:v>
                </c:pt>
                <c:pt idx="28215">
                  <c:v>2.7419912815090002</c:v>
                </c:pt>
                <c:pt idx="28216">
                  <c:v>2.7420876026149998</c:v>
                </c:pt>
                <c:pt idx="28217">
                  <c:v>2.742269515991</c:v>
                </c:pt>
                <c:pt idx="28218">
                  <c:v>2.742478370667</c:v>
                </c:pt>
                <c:pt idx="28219">
                  <c:v>2.7425491809840001</c:v>
                </c:pt>
                <c:pt idx="28220">
                  <c:v>2.742653131485</c:v>
                </c:pt>
                <c:pt idx="28221">
                  <c:v>2.7427151203159998</c:v>
                </c:pt>
                <c:pt idx="28222">
                  <c:v>2.7428059577939998</c:v>
                </c:pt>
                <c:pt idx="28223">
                  <c:v>2.7428786754610002</c:v>
                </c:pt>
                <c:pt idx="28224">
                  <c:v>2.742928504944</c:v>
                </c:pt>
                <c:pt idx="28225">
                  <c:v>2.7429804801939999</c:v>
                </c:pt>
                <c:pt idx="28226">
                  <c:v>2.7430269718170002</c:v>
                </c:pt>
                <c:pt idx="28227">
                  <c:v>2.7430758476260002</c:v>
                </c:pt>
                <c:pt idx="28228">
                  <c:v>2.7431139945980001</c:v>
                </c:pt>
                <c:pt idx="28229">
                  <c:v>2.743153810501</c:v>
                </c:pt>
                <c:pt idx="28230">
                  <c:v>2.7431864738459999</c:v>
                </c:pt>
                <c:pt idx="28231">
                  <c:v>2.7432260513309998</c:v>
                </c:pt>
                <c:pt idx="28232">
                  <c:v>2.7433216571810002</c:v>
                </c:pt>
                <c:pt idx="28233">
                  <c:v>2.7433857917790001</c:v>
                </c:pt>
                <c:pt idx="28234">
                  <c:v>2.7434818744660001</c:v>
                </c:pt>
                <c:pt idx="28235">
                  <c:v>2.7436501979829999</c:v>
                </c:pt>
                <c:pt idx="28236">
                  <c:v>2.7438433170319998</c:v>
                </c:pt>
                <c:pt idx="28237">
                  <c:v>2.7439198493960002</c:v>
                </c:pt>
                <c:pt idx="28238">
                  <c:v>2.7440137863160001</c:v>
                </c:pt>
                <c:pt idx="28239">
                  <c:v>2.7441103458399998</c:v>
                </c:pt>
                <c:pt idx="28240">
                  <c:v>2.744215488434</c:v>
                </c:pt>
                <c:pt idx="28241">
                  <c:v>2.7443189620970001</c:v>
                </c:pt>
                <c:pt idx="28242">
                  <c:v>2.7444140911099999</c:v>
                </c:pt>
                <c:pt idx="28243">
                  <c:v>2.744510173798</c:v>
                </c:pt>
                <c:pt idx="28244">
                  <c:v>2.744604587555</c:v>
                </c:pt>
                <c:pt idx="28245">
                  <c:v>2.744698524475</c:v>
                </c:pt>
                <c:pt idx="28246">
                  <c:v>2.7447855472559999</c:v>
                </c:pt>
                <c:pt idx="28247">
                  <c:v>2.7448666095730001</c:v>
                </c:pt>
                <c:pt idx="28248">
                  <c:v>2.7451646327970001</c:v>
                </c:pt>
                <c:pt idx="28249">
                  <c:v>2.7452366352080002</c:v>
                </c:pt>
                <c:pt idx="28250">
                  <c:v>2.7453293800349998</c:v>
                </c:pt>
                <c:pt idx="28251">
                  <c:v>2.7454297542570001</c:v>
                </c:pt>
                <c:pt idx="28252">
                  <c:v>2.7454912662509998</c:v>
                </c:pt>
                <c:pt idx="28253">
                  <c:v>2.7455465793610001</c:v>
                </c:pt>
                <c:pt idx="28254">
                  <c:v>2.7455976009369998</c:v>
                </c:pt>
                <c:pt idx="28255">
                  <c:v>2.7456731796259999</c:v>
                </c:pt>
                <c:pt idx="28256">
                  <c:v>2.7457253932949999</c:v>
                </c:pt>
                <c:pt idx="28257">
                  <c:v>2.745778083801</c:v>
                </c:pt>
                <c:pt idx="28258">
                  <c:v>2.745832443237</c:v>
                </c:pt>
                <c:pt idx="28259">
                  <c:v>2.7458868026730001</c:v>
                </c:pt>
                <c:pt idx="28260">
                  <c:v>2.7459723949430002</c:v>
                </c:pt>
                <c:pt idx="28261">
                  <c:v>2.7462370395660001</c:v>
                </c:pt>
                <c:pt idx="28262">
                  <c:v>2.7463328838350001</c:v>
                </c:pt>
                <c:pt idx="28263">
                  <c:v>2.7463731765750001</c:v>
                </c:pt>
                <c:pt idx="28264">
                  <c:v>2.746442317963</c:v>
                </c:pt>
                <c:pt idx="28265">
                  <c:v>2.7464938163760002</c:v>
                </c:pt>
                <c:pt idx="28266">
                  <c:v>2.7465548515320002</c:v>
                </c:pt>
                <c:pt idx="28267">
                  <c:v>2.74662399292</c:v>
                </c:pt>
                <c:pt idx="28268">
                  <c:v>2.7466759681699999</c:v>
                </c:pt>
                <c:pt idx="28269">
                  <c:v>2.7467553615570002</c:v>
                </c:pt>
                <c:pt idx="28270">
                  <c:v>2.7468008995059998</c:v>
                </c:pt>
                <c:pt idx="28271">
                  <c:v>2.746885299683</c:v>
                </c:pt>
                <c:pt idx="28272">
                  <c:v>2.7469227314000002</c:v>
                </c:pt>
                <c:pt idx="28273">
                  <c:v>2.7469990253450001</c:v>
                </c:pt>
                <c:pt idx="28274">
                  <c:v>2.7470920085909998</c:v>
                </c:pt>
                <c:pt idx="28275">
                  <c:v>2.74733376503</c:v>
                </c:pt>
                <c:pt idx="28276">
                  <c:v>2.7473967075350001</c:v>
                </c:pt>
                <c:pt idx="28277">
                  <c:v>2.7474622726439999</c:v>
                </c:pt>
                <c:pt idx="28278">
                  <c:v>2.7475140094760002</c:v>
                </c:pt>
                <c:pt idx="28279">
                  <c:v>2.7475659847260001</c:v>
                </c:pt>
                <c:pt idx="28280">
                  <c:v>2.74760556221</c:v>
                </c:pt>
                <c:pt idx="28281">
                  <c:v>2.7476525306699999</c:v>
                </c:pt>
                <c:pt idx="28282">
                  <c:v>2.7476933002470001</c:v>
                </c:pt>
                <c:pt idx="28283">
                  <c:v>2.747730970383</c:v>
                </c:pt>
                <c:pt idx="28284">
                  <c:v>2.7477688789369998</c:v>
                </c:pt>
                <c:pt idx="28285">
                  <c:v>2.7478032112120001</c:v>
                </c:pt>
                <c:pt idx="28286">
                  <c:v>2.7478396892550001</c:v>
                </c:pt>
                <c:pt idx="28287">
                  <c:v>2.7478766441350002</c:v>
                </c:pt>
                <c:pt idx="28288">
                  <c:v>2.7479226589199999</c:v>
                </c:pt>
                <c:pt idx="28289">
                  <c:v>2.747970342636</c:v>
                </c:pt>
                <c:pt idx="28290">
                  <c:v>2.748064041138</c:v>
                </c:pt>
                <c:pt idx="28291">
                  <c:v>2.7481527328489999</c:v>
                </c:pt>
                <c:pt idx="28292">
                  <c:v>2.7482261657709999</c:v>
                </c:pt>
                <c:pt idx="28293">
                  <c:v>2.7482864856720002</c:v>
                </c:pt>
                <c:pt idx="28294">
                  <c:v>2.748390436172</c:v>
                </c:pt>
                <c:pt idx="28295">
                  <c:v>2.7486741542819999</c:v>
                </c:pt>
                <c:pt idx="28296">
                  <c:v>2.748812437057</c:v>
                </c:pt>
                <c:pt idx="28297">
                  <c:v>2.748918771744</c:v>
                </c:pt>
                <c:pt idx="28298">
                  <c:v>2.7490050792690002</c:v>
                </c:pt>
                <c:pt idx="28299">
                  <c:v>2.7490718364719999</c:v>
                </c:pt>
                <c:pt idx="28300">
                  <c:v>2.7491219043730002</c:v>
                </c:pt>
                <c:pt idx="28301">
                  <c:v>2.7491893768310001</c:v>
                </c:pt>
                <c:pt idx="28302">
                  <c:v>2.7492578029630002</c:v>
                </c:pt>
                <c:pt idx="28303">
                  <c:v>2.749318122864</c:v>
                </c:pt>
                <c:pt idx="28304">
                  <c:v>2.749398469925</c:v>
                </c:pt>
                <c:pt idx="28305">
                  <c:v>2.7494547367100002</c:v>
                </c:pt>
                <c:pt idx="28306">
                  <c:v>2.7495462894439999</c:v>
                </c:pt>
                <c:pt idx="28307">
                  <c:v>2.7495958805080001</c:v>
                </c:pt>
                <c:pt idx="28308">
                  <c:v>2.7496864795680001</c:v>
                </c:pt>
                <c:pt idx="28309">
                  <c:v>2.7497248649600001</c:v>
                </c:pt>
                <c:pt idx="28310">
                  <c:v>2.7497985363009998</c:v>
                </c:pt>
                <c:pt idx="28311">
                  <c:v>2.7498860359189998</c:v>
                </c:pt>
                <c:pt idx="28312">
                  <c:v>2.7502148151400001</c:v>
                </c:pt>
                <c:pt idx="28313">
                  <c:v>2.750319242477</c:v>
                </c:pt>
                <c:pt idx="28314">
                  <c:v>2.7503700256350001</c:v>
                </c:pt>
                <c:pt idx="28315">
                  <c:v>2.750411748886</c:v>
                </c:pt>
                <c:pt idx="28316">
                  <c:v>2.7504575252530001</c:v>
                </c:pt>
                <c:pt idx="28317">
                  <c:v>2.7505552768710002</c:v>
                </c:pt>
                <c:pt idx="28318">
                  <c:v>2.7505960464479999</c:v>
                </c:pt>
                <c:pt idx="28319">
                  <c:v>2.7506432533259999</c:v>
                </c:pt>
                <c:pt idx="28320">
                  <c:v>2.7506780624389999</c:v>
                </c:pt>
                <c:pt idx="28321">
                  <c:v>2.7507159709929998</c:v>
                </c:pt>
                <c:pt idx="28322">
                  <c:v>2.7507579326629998</c:v>
                </c:pt>
                <c:pt idx="28323">
                  <c:v>2.7508471012119999</c:v>
                </c:pt>
                <c:pt idx="28324">
                  <c:v>2.750899791718</c:v>
                </c:pt>
                <c:pt idx="28325">
                  <c:v>2.7509529590609998</c:v>
                </c:pt>
                <c:pt idx="28326">
                  <c:v>2.7510030269620001</c:v>
                </c:pt>
                <c:pt idx="28327">
                  <c:v>2.7510578632349998</c:v>
                </c:pt>
                <c:pt idx="28328">
                  <c:v>2.7511103153229999</c:v>
                </c:pt>
                <c:pt idx="28329">
                  <c:v>2.7511692047120002</c:v>
                </c:pt>
                <c:pt idx="28330">
                  <c:v>2.7513222694400001</c:v>
                </c:pt>
                <c:pt idx="28331">
                  <c:v>2.7515270709989998</c:v>
                </c:pt>
                <c:pt idx="28332">
                  <c:v>2.7516202926640001</c:v>
                </c:pt>
                <c:pt idx="28333">
                  <c:v>2.7516841888429999</c:v>
                </c:pt>
                <c:pt idx="28334">
                  <c:v>2.7517201900480002</c:v>
                </c:pt>
                <c:pt idx="28335">
                  <c:v>2.7517788410190001</c:v>
                </c:pt>
                <c:pt idx="28336">
                  <c:v>2.7518332004550001</c:v>
                </c:pt>
                <c:pt idx="28337">
                  <c:v>2.7518837451930001</c:v>
                </c:pt>
                <c:pt idx="28338">
                  <c:v>2.7519485950470002</c:v>
                </c:pt>
                <c:pt idx="28339">
                  <c:v>2.751984596252</c:v>
                </c:pt>
                <c:pt idx="28340">
                  <c:v>2.752059221268</c:v>
                </c:pt>
                <c:pt idx="28341">
                  <c:v>2.7520906925199999</c:v>
                </c:pt>
                <c:pt idx="28342">
                  <c:v>2.7521877288819998</c:v>
                </c:pt>
                <c:pt idx="28343">
                  <c:v>2.7522742748260001</c:v>
                </c:pt>
                <c:pt idx="28344">
                  <c:v>2.7525436878199998</c:v>
                </c:pt>
                <c:pt idx="28345">
                  <c:v>2.7526395320889998</c:v>
                </c:pt>
                <c:pt idx="28346">
                  <c:v>2.7526826858520002</c:v>
                </c:pt>
                <c:pt idx="28347">
                  <c:v>2.7527477741239998</c:v>
                </c:pt>
                <c:pt idx="28348">
                  <c:v>2.7527995109560002</c:v>
                </c:pt>
                <c:pt idx="28349">
                  <c:v>2.7528507709499999</c:v>
                </c:pt>
                <c:pt idx="28350">
                  <c:v>2.7528972625730002</c:v>
                </c:pt>
                <c:pt idx="28351">
                  <c:v>2.7529404163360001</c:v>
                </c:pt>
                <c:pt idx="28352">
                  <c:v>2.7529809474950002</c:v>
                </c:pt>
                <c:pt idx="28353">
                  <c:v>2.753050088882</c:v>
                </c:pt>
                <c:pt idx="28354">
                  <c:v>2.753098964691</c:v>
                </c:pt>
                <c:pt idx="28355">
                  <c:v>2.7531454563139999</c:v>
                </c:pt>
                <c:pt idx="28356">
                  <c:v>2.7531938552859998</c:v>
                </c:pt>
                <c:pt idx="28357">
                  <c:v>2.7532339096070002</c:v>
                </c:pt>
                <c:pt idx="28358">
                  <c:v>2.753276586533</c:v>
                </c:pt>
                <c:pt idx="28359">
                  <c:v>2.7533128261569999</c:v>
                </c:pt>
                <c:pt idx="28360">
                  <c:v>2.7533502578740001</c:v>
                </c:pt>
                <c:pt idx="28361">
                  <c:v>2.7533922195430001</c:v>
                </c:pt>
                <c:pt idx="28362">
                  <c:v>2.7534391880040001</c:v>
                </c:pt>
                <c:pt idx="28363">
                  <c:v>2.7535481452939998</c:v>
                </c:pt>
                <c:pt idx="28364">
                  <c:v>2.7537872791289999</c:v>
                </c:pt>
                <c:pt idx="28365">
                  <c:v>2.7538950443269998</c:v>
                </c:pt>
                <c:pt idx="28366">
                  <c:v>2.7539706230159999</c:v>
                </c:pt>
                <c:pt idx="28367">
                  <c:v>2.7540032863619999</c:v>
                </c:pt>
                <c:pt idx="28368">
                  <c:v>2.7540810108180001</c:v>
                </c:pt>
                <c:pt idx="28369">
                  <c:v>2.7541227340700001</c:v>
                </c:pt>
                <c:pt idx="28370">
                  <c:v>2.7541985511779998</c:v>
                </c:pt>
                <c:pt idx="28371">
                  <c:v>2.7542469501500002</c:v>
                </c:pt>
                <c:pt idx="28372">
                  <c:v>2.754312515259</c:v>
                </c:pt>
                <c:pt idx="28373">
                  <c:v>2.7543671131130001</c:v>
                </c:pt>
                <c:pt idx="28374">
                  <c:v>2.7544631958010002</c:v>
                </c:pt>
                <c:pt idx="28375">
                  <c:v>2.7545547485349999</c:v>
                </c:pt>
                <c:pt idx="28376">
                  <c:v>2.7548995018009999</c:v>
                </c:pt>
                <c:pt idx="28377">
                  <c:v>2.7550668716429998</c:v>
                </c:pt>
                <c:pt idx="28378">
                  <c:v>2.7552015781399999</c:v>
                </c:pt>
                <c:pt idx="28379">
                  <c:v>2.7552883625029998</c:v>
                </c:pt>
                <c:pt idx="28380">
                  <c:v>2.7553286552429999</c:v>
                </c:pt>
                <c:pt idx="28381">
                  <c:v>2.755376577377</c:v>
                </c:pt>
                <c:pt idx="28382">
                  <c:v>2.7554264068599998</c:v>
                </c:pt>
                <c:pt idx="28383">
                  <c:v>2.7555449008939998</c:v>
                </c:pt>
                <c:pt idx="28384">
                  <c:v>2.755909919739</c:v>
                </c:pt>
                <c:pt idx="28385">
                  <c:v>2.7559893131259998</c:v>
                </c:pt>
                <c:pt idx="28386">
                  <c:v>2.7560741901400001</c:v>
                </c:pt>
                <c:pt idx="28387">
                  <c:v>2.7561538219449999</c:v>
                </c:pt>
                <c:pt idx="28388">
                  <c:v>2.756192445755</c:v>
                </c:pt>
                <c:pt idx="28389">
                  <c:v>2.7562444210049999</c:v>
                </c:pt>
                <c:pt idx="28390">
                  <c:v>2.7562909126280002</c:v>
                </c:pt>
                <c:pt idx="28391">
                  <c:v>2.7563292980190002</c:v>
                </c:pt>
                <c:pt idx="28392">
                  <c:v>2.7563893795009999</c:v>
                </c:pt>
                <c:pt idx="28393">
                  <c:v>2.756485700607</c:v>
                </c:pt>
                <c:pt idx="28394">
                  <c:v>2.7565808296199998</c:v>
                </c:pt>
                <c:pt idx="28395">
                  <c:v>2.7566688060760001</c:v>
                </c:pt>
                <c:pt idx="28396">
                  <c:v>2.7567858695980001</c:v>
                </c:pt>
                <c:pt idx="28397">
                  <c:v>2.756896972656</c:v>
                </c:pt>
                <c:pt idx="28398">
                  <c:v>2.7571582794189999</c:v>
                </c:pt>
                <c:pt idx="28399">
                  <c:v>2.7572417259219999</c:v>
                </c:pt>
                <c:pt idx="28400">
                  <c:v>2.757285833359</c:v>
                </c:pt>
                <c:pt idx="28401">
                  <c:v>2.7573752403260001</c:v>
                </c:pt>
                <c:pt idx="28402">
                  <c:v>2.757423400879</c:v>
                </c:pt>
                <c:pt idx="28403">
                  <c:v>2.7574675083160001</c:v>
                </c:pt>
                <c:pt idx="28404">
                  <c:v>2.757505655289</c:v>
                </c:pt>
                <c:pt idx="28405">
                  <c:v>2.757542133331</c:v>
                </c:pt>
                <c:pt idx="28406">
                  <c:v>2.757578611374</c:v>
                </c:pt>
                <c:pt idx="28407">
                  <c:v>2.7576146125790002</c:v>
                </c:pt>
                <c:pt idx="28408">
                  <c:v>2.7576622962949999</c:v>
                </c:pt>
                <c:pt idx="28409">
                  <c:v>2.7577123641969998</c:v>
                </c:pt>
                <c:pt idx="28410">
                  <c:v>2.757761716843</c:v>
                </c:pt>
                <c:pt idx="28411">
                  <c:v>2.75781083107</c:v>
                </c:pt>
                <c:pt idx="28412">
                  <c:v>2.757870197296</c:v>
                </c:pt>
                <c:pt idx="28413">
                  <c:v>2.757915496826</c:v>
                </c:pt>
                <c:pt idx="28414">
                  <c:v>2.7579636573789998</c:v>
                </c:pt>
                <c:pt idx="28415">
                  <c:v>2.758009910583</c:v>
                </c:pt>
                <c:pt idx="28416">
                  <c:v>2.7580523490909998</c:v>
                </c:pt>
                <c:pt idx="28417">
                  <c:v>2.7580823898319999</c:v>
                </c:pt>
                <c:pt idx="28418">
                  <c:v>2.758128166199</c:v>
                </c:pt>
                <c:pt idx="28419">
                  <c:v>2.7581799030299998</c:v>
                </c:pt>
                <c:pt idx="28420">
                  <c:v>2.7583346366880002</c:v>
                </c:pt>
                <c:pt idx="28421">
                  <c:v>2.7584061622620002</c:v>
                </c:pt>
                <c:pt idx="28422">
                  <c:v>2.7584369182590001</c:v>
                </c:pt>
                <c:pt idx="28423">
                  <c:v>2.7585058212279998</c:v>
                </c:pt>
                <c:pt idx="28424">
                  <c:v>2.7585496902469999</c:v>
                </c:pt>
                <c:pt idx="28425">
                  <c:v>2.7586116790770001</c:v>
                </c:pt>
                <c:pt idx="28426">
                  <c:v>2.7586662769319998</c:v>
                </c:pt>
                <c:pt idx="28427">
                  <c:v>2.7587208747859999</c:v>
                </c:pt>
                <c:pt idx="28428">
                  <c:v>2.7587871551509999</c:v>
                </c:pt>
                <c:pt idx="28429">
                  <c:v>2.7588276863100001</c:v>
                </c:pt>
                <c:pt idx="28430">
                  <c:v>2.7589011192320001</c:v>
                </c:pt>
                <c:pt idx="28431">
                  <c:v>2.7589368820189999</c:v>
                </c:pt>
                <c:pt idx="28432">
                  <c:v>2.7590136528019999</c:v>
                </c:pt>
                <c:pt idx="28433">
                  <c:v>2.7591156959530001</c:v>
                </c:pt>
                <c:pt idx="28434">
                  <c:v>2.7592096328740001</c:v>
                </c:pt>
                <c:pt idx="28435">
                  <c:v>2.759289503098</c:v>
                </c:pt>
                <c:pt idx="28436">
                  <c:v>2.7595348358149998</c:v>
                </c:pt>
                <c:pt idx="28437">
                  <c:v>2.7595891952509999</c:v>
                </c:pt>
                <c:pt idx="28438">
                  <c:v>2.759683609009</c:v>
                </c:pt>
                <c:pt idx="28439">
                  <c:v>2.7597277164460001</c:v>
                </c:pt>
                <c:pt idx="28440">
                  <c:v>2.7598042488100001</c:v>
                </c:pt>
                <c:pt idx="28441">
                  <c:v>2.7598595619199999</c:v>
                </c:pt>
                <c:pt idx="28442">
                  <c:v>2.759906768799</c:v>
                </c:pt>
                <c:pt idx="28443">
                  <c:v>2.7599532604219998</c:v>
                </c:pt>
                <c:pt idx="28444">
                  <c:v>2.7600004672999998</c:v>
                </c:pt>
                <c:pt idx="28445">
                  <c:v>2.7600677013400001</c:v>
                </c:pt>
                <c:pt idx="28446">
                  <c:v>2.7601425647740001</c:v>
                </c:pt>
                <c:pt idx="28447">
                  <c:v>2.7602372169490001</c:v>
                </c:pt>
                <c:pt idx="28448">
                  <c:v>2.760288953781</c:v>
                </c:pt>
                <c:pt idx="28449">
                  <c:v>2.7603416442870001</c:v>
                </c:pt>
                <c:pt idx="28450">
                  <c:v>2.7603905200960002</c:v>
                </c:pt>
                <c:pt idx="28451">
                  <c:v>2.7604351043699999</c:v>
                </c:pt>
                <c:pt idx="28452">
                  <c:v>2.7605390548709998</c:v>
                </c:pt>
                <c:pt idx="28453">
                  <c:v>2.760736942291</c:v>
                </c:pt>
                <c:pt idx="28454">
                  <c:v>2.7608475685120002</c:v>
                </c:pt>
                <c:pt idx="28455">
                  <c:v>2.7609732151030002</c:v>
                </c:pt>
                <c:pt idx="28456">
                  <c:v>2.7613432407379999</c:v>
                </c:pt>
                <c:pt idx="28457">
                  <c:v>2.7614705562589998</c:v>
                </c:pt>
                <c:pt idx="28458">
                  <c:v>2.7615516185760001</c:v>
                </c:pt>
                <c:pt idx="28459">
                  <c:v>2.7616431713099998</c:v>
                </c:pt>
                <c:pt idx="28460">
                  <c:v>2.7617385387420001</c:v>
                </c:pt>
                <c:pt idx="28461">
                  <c:v>2.7618377208710001</c:v>
                </c:pt>
                <c:pt idx="28462">
                  <c:v>2.7619311809539999</c:v>
                </c:pt>
                <c:pt idx="28463">
                  <c:v>2.7620191574100001</c:v>
                </c:pt>
                <c:pt idx="28464">
                  <c:v>2.7623894214629998</c:v>
                </c:pt>
                <c:pt idx="28465">
                  <c:v>2.7625327110289999</c:v>
                </c:pt>
                <c:pt idx="28466">
                  <c:v>2.762599468231</c:v>
                </c:pt>
                <c:pt idx="28467">
                  <c:v>2.762657165527</c:v>
                </c:pt>
                <c:pt idx="28468">
                  <c:v>2.7627115249630001</c:v>
                </c:pt>
                <c:pt idx="28469">
                  <c:v>2.7627630233759999</c:v>
                </c:pt>
                <c:pt idx="28470">
                  <c:v>2.762813806534</c:v>
                </c:pt>
                <c:pt idx="28471">
                  <c:v>2.762867927551</c:v>
                </c:pt>
                <c:pt idx="28472">
                  <c:v>2.762932538986</c:v>
                </c:pt>
                <c:pt idx="28473">
                  <c:v>2.7630343437190001</c:v>
                </c:pt>
                <c:pt idx="28474">
                  <c:v>2.7631058692930002</c:v>
                </c:pt>
                <c:pt idx="28475">
                  <c:v>2.7633204460140002</c:v>
                </c:pt>
                <c:pt idx="28476">
                  <c:v>2.763609170914</c:v>
                </c:pt>
                <c:pt idx="28477">
                  <c:v>2.763778209686</c:v>
                </c:pt>
                <c:pt idx="28478">
                  <c:v>2.7640385627750002</c:v>
                </c:pt>
                <c:pt idx="28479">
                  <c:v>2.7643368244170001</c:v>
                </c:pt>
                <c:pt idx="28480">
                  <c:v>2.7643699646000002</c:v>
                </c:pt>
                <c:pt idx="28481">
                  <c:v>2.7644500732420001</c:v>
                </c:pt>
                <c:pt idx="28482">
                  <c:v>2.7644925117489998</c:v>
                </c:pt>
                <c:pt idx="28483">
                  <c:v>2.7645704746250002</c:v>
                </c:pt>
                <c:pt idx="28484">
                  <c:v>2.7646160125730002</c:v>
                </c:pt>
                <c:pt idx="28485">
                  <c:v>2.764683485031</c:v>
                </c:pt>
                <c:pt idx="28486">
                  <c:v>2.7647411823270001</c:v>
                </c:pt>
                <c:pt idx="28487">
                  <c:v>2.7647979259489999</c:v>
                </c:pt>
                <c:pt idx="28488">
                  <c:v>2.7648587226869998</c:v>
                </c:pt>
                <c:pt idx="28489">
                  <c:v>2.764898061752</c:v>
                </c:pt>
                <c:pt idx="28490">
                  <c:v>2.7649905681610001</c:v>
                </c:pt>
                <c:pt idx="28491">
                  <c:v>2.7651553153989998</c:v>
                </c:pt>
                <c:pt idx="28492">
                  <c:v>2.7653553485870002</c:v>
                </c:pt>
                <c:pt idx="28493">
                  <c:v>2.7656679153439998</c:v>
                </c:pt>
                <c:pt idx="28494">
                  <c:v>2.7659854888919999</c:v>
                </c:pt>
                <c:pt idx="28495">
                  <c:v>2.7661738395689999</c:v>
                </c:pt>
                <c:pt idx="28496">
                  <c:v>2.766263008118</c:v>
                </c:pt>
                <c:pt idx="28497">
                  <c:v>2.7663424015050002</c:v>
                </c:pt>
                <c:pt idx="28498">
                  <c:v>2.7664053440090002</c:v>
                </c:pt>
                <c:pt idx="28499">
                  <c:v>2.7664577960969998</c:v>
                </c:pt>
                <c:pt idx="28500">
                  <c:v>2.7665069103239999</c:v>
                </c:pt>
                <c:pt idx="28501">
                  <c:v>2.766594409943</c:v>
                </c:pt>
                <c:pt idx="28502">
                  <c:v>2.7666361331939999</c:v>
                </c:pt>
                <c:pt idx="28503">
                  <c:v>2.7666726112369999</c:v>
                </c:pt>
                <c:pt idx="28504">
                  <c:v>2.766714811325</c:v>
                </c:pt>
                <c:pt idx="28505">
                  <c:v>2.7667591571810002</c:v>
                </c:pt>
                <c:pt idx="28506">
                  <c:v>2.7668094635010001</c:v>
                </c:pt>
                <c:pt idx="28507">
                  <c:v>2.7668983936310001</c:v>
                </c:pt>
                <c:pt idx="28508">
                  <c:v>2.7670056819919999</c:v>
                </c:pt>
                <c:pt idx="28509">
                  <c:v>2.7671494483950001</c:v>
                </c:pt>
                <c:pt idx="28510">
                  <c:v>2.7672469615940001</c:v>
                </c:pt>
                <c:pt idx="28511">
                  <c:v>2.767316818237</c:v>
                </c:pt>
                <c:pt idx="28512">
                  <c:v>2.767347812653</c:v>
                </c:pt>
                <c:pt idx="28513">
                  <c:v>2.7674183845520002</c:v>
                </c:pt>
                <c:pt idx="28514">
                  <c:v>2.767469882965</c:v>
                </c:pt>
                <c:pt idx="28515">
                  <c:v>2.7675344944</c:v>
                </c:pt>
                <c:pt idx="28516">
                  <c:v>2.7675981521609998</c:v>
                </c:pt>
                <c:pt idx="28517">
                  <c:v>2.7676479816440001</c:v>
                </c:pt>
                <c:pt idx="28518">
                  <c:v>2.767722845078</c:v>
                </c:pt>
                <c:pt idx="28519">
                  <c:v>2.7677667140960001</c:v>
                </c:pt>
                <c:pt idx="28520">
                  <c:v>2.7678439617159998</c:v>
                </c:pt>
                <c:pt idx="28521">
                  <c:v>2.7678771018980002</c:v>
                </c:pt>
                <c:pt idx="28522">
                  <c:v>2.7679576873779999</c:v>
                </c:pt>
                <c:pt idx="28523">
                  <c:v>2.7680478096010002</c:v>
                </c:pt>
                <c:pt idx="28524">
                  <c:v>2.7681560516360002</c:v>
                </c:pt>
                <c:pt idx="28525">
                  <c:v>2.7684946060179998</c:v>
                </c:pt>
                <c:pt idx="28526">
                  <c:v>2.7685415744780002</c:v>
                </c:pt>
                <c:pt idx="28527">
                  <c:v>2.7685823440549999</c:v>
                </c:pt>
                <c:pt idx="28528">
                  <c:v>2.7686238288879998</c:v>
                </c:pt>
                <c:pt idx="28529">
                  <c:v>2.7686669826510002</c:v>
                </c:pt>
                <c:pt idx="28530">
                  <c:v>2.768718719482</c:v>
                </c:pt>
                <c:pt idx="28531">
                  <c:v>2.7687633037569999</c:v>
                </c:pt>
                <c:pt idx="28532">
                  <c:v>2.768809318542</c:v>
                </c:pt>
                <c:pt idx="28533">
                  <c:v>2.7688572406769998</c:v>
                </c:pt>
                <c:pt idx="28534">
                  <c:v>2.7689075469970001</c:v>
                </c:pt>
                <c:pt idx="28535">
                  <c:v>2.7689547538760002</c:v>
                </c:pt>
                <c:pt idx="28536">
                  <c:v>2.7690007686609999</c:v>
                </c:pt>
                <c:pt idx="28537">
                  <c:v>2.769053459167</c:v>
                </c:pt>
                <c:pt idx="28538">
                  <c:v>2.769123315811</c:v>
                </c:pt>
                <c:pt idx="28539">
                  <c:v>2.7692203521729999</c:v>
                </c:pt>
                <c:pt idx="28540">
                  <c:v>2.7695326805109999</c:v>
                </c:pt>
                <c:pt idx="28541">
                  <c:v>2.7699115276340001</c:v>
                </c:pt>
                <c:pt idx="28542">
                  <c:v>2.7700016498569999</c:v>
                </c:pt>
                <c:pt idx="28543">
                  <c:v>2.7700917720790001</c:v>
                </c:pt>
                <c:pt idx="28544">
                  <c:v>2.7701213359830001</c:v>
                </c:pt>
                <c:pt idx="28545">
                  <c:v>2.7702014446260002</c:v>
                </c:pt>
                <c:pt idx="28546">
                  <c:v>2.7702400684359998</c:v>
                </c:pt>
                <c:pt idx="28547">
                  <c:v>2.7703139781949999</c:v>
                </c:pt>
                <c:pt idx="28548">
                  <c:v>2.7703604698180002</c:v>
                </c:pt>
                <c:pt idx="28549">
                  <c:v>2.770424365997</c:v>
                </c:pt>
                <c:pt idx="28550">
                  <c:v>2.7704877853390002</c:v>
                </c:pt>
                <c:pt idx="28551">
                  <c:v>2.7705368995669999</c:v>
                </c:pt>
                <c:pt idx="28552">
                  <c:v>2.7706112861630001</c:v>
                </c:pt>
                <c:pt idx="28553">
                  <c:v>2.7706480026250002</c:v>
                </c:pt>
                <c:pt idx="28554">
                  <c:v>2.7707386016850002</c:v>
                </c:pt>
                <c:pt idx="28555">
                  <c:v>2.7708730697630002</c:v>
                </c:pt>
                <c:pt idx="28556">
                  <c:v>2.7710912227629998</c:v>
                </c:pt>
                <c:pt idx="28557">
                  <c:v>2.771142721176</c:v>
                </c:pt>
                <c:pt idx="28558">
                  <c:v>2.7711951732640001</c:v>
                </c:pt>
                <c:pt idx="28559">
                  <c:v>2.7712430953979998</c:v>
                </c:pt>
                <c:pt idx="28560">
                  <c:v>2.7712938785549999</c:v>
                </c:pt>
                <c:pt idx="28561">
                  <c:v>2.7713491916659998</c:v>
                </c:pt>
                <c:pt idx="28562">
                  <c:v>2.7713932991029999</c:v>
                </c:pt>
                <c:pt idx="28563">
                  <c:v>2.7714290618900002</c:v>
                </c:pt>
                <c:pt idx="28564">
                  <c:v>2.7714700698849999</c:v>
                </c:pt>
                <c:pt idx="28565">
                  <c:v>2.7715108394620001</c:v>
                </c:pt>
                <c:pt idx="28566">
                  <c:v>2.7715950012210002</c:v>
                </c:pt>
                <c:pt idx="28567">
                  <c:v>2.7716414928440001</c:v>
                </c:pt>
                <c:pt idx="28568">
                  <c:v>2.771683216095</c:v>
                </c:pt>
                <c:pt idx="28569">
                  <c:v>2.7717385292049999</c:v>
                </c:pt>
                <c:pt idx="28570">
                  <c:v>2.7717869281769998</c:v>
                </c:pt>
                <c:pt idx="28571">
                  <c:v>2.771832942963</c:v>
                </c:pt>
                <c:pt idx="28572">
                  <c:v>2.771890878677</c:v>
                </c:pt>
                <c:pt idx="28573">
                  <c:v>2.7719535827640001</c:v>
                </c:pt>
                <c:pt idx="28574">
                  <c:v>2.7720341682430001</c:v>
                </c:pt>
                <c:pt idx="28575">
                  <c:v>2.7721443176270002</c:v>
                </c:pt>
                <c:pt idx="28576">
                  <c:v>2.7723813056950002</c:v>
                </c:pt>
                <c:pt idx="28577">
                  <c:v>2.7725286483759999</c:v>
                </c:pt>
                <c:pt idx="28578">
                  <c:v>2.7726151943209998</c:v>
                </c:pt>
                <c:pt idx="28579">
                  <c:v>2.7727000713350001</c:v>
                </c:pt>
                <c:pt idx="28580">
                  <c:v>2.772741556168</c:v>
                </c:pt>
                <c:pt idx="28581">
                  <c:v>2.7727859020230001</c:v>
                </c:pt>
                <c:pt idx="28582">
                  <c:v>2.7728440761569999</c:v>
                </c:pt>
                <c:pt idx="28583">
                  <c:v>2.7728791236879999</c:v>
                </c:pt>
                <c:pt idx="28584">
                  <c:v>2.7729554176329998</c:v>
                </c:pt>
                <c:pt idx="28585">
                  <c:v>2.7729852199549998</c:v>
                </c:pt>
                <c:pt idx="28586">
                  <c:v>2.7730636596679998</c:v>
                </c:pt>
                <c:pt idx="28587">
                  <c:v>2.7731575965880002</c:v>
                </c:pt>
                <c:pt idx="28588">
                  <c:v>2.7732436656949999</c:v>
                </c:pt>
                <c:pt idx="28589">
                  <c:v>2.7735674381259998</c:v>
                </c:pt>
                <c:pt idx="28590">
                  <c:v>2.7736873626710001</c:v>
                </c:pt>
                <c:pt idx="28591">
                  <c:v>2.7737381458280002</c:v>
                </c:pt>
                <c:pt idx="28592">
                  <c:v>2.7737884521480001</c:v>
                </c:pt>
                <c:pt idx="28593">
                  <c:v>2.7738382816309999</c:v>
                </c:pt>
                <c:pt idx="28594">
                  <c:v>2.773889064789</c:v>
                </c:pt>
                <c:pt idx="28595">
                  <c:v>2.773945093155</c:v>
                </c:pt>
                <c:pt idx="28596">
                  <c:v>2.7740330696109998</c:v>
                </c:pt>
                <c:pt idx="28597">
                  <c:v>2.7741196155550001</c:v>
                </c:pt>
                <c:pt idx="28598">
                  <c:v>2.774173259735</c:v>
                </c:pt>
                <c:pt idx="28599">
                  <c:v>2.774222135544</c:v>
                </c:pt>
                <c:pt idx="28600">
                  <c:v>2.7742717266080001</c:v>
                </c:pt>
                <c:pt idx="28601">
                  <c:v>2.7743177413939999</c:v>
                </c:pt>
                <c:pt idx="28602">
                  <c:v>2.7743911743159999</c:v>
                </c:pt>
                <c:pt idx="28603">
                  <c:v>2.774646043777</c:v>
                </c:pt>
                <c:pt idx="28604">
                  <c:v>2.7747423648830001</c:v>
                </c:pt>
                <c:pt idx="28605">
                  <c:v>2.774844884872</c:v>
                </c:pt>
                <c:pt idx="28606">
                  <c:v>2.7749445438390001</c:v>
                </c:pt>
                <c:pt idx="28607">
                  <c:v>2.7750389575960002</c:v>
                </c:pt>
                <c:pt idx="28608">
                  <c:v>2.775151729584</c:v>
                </c:pt>
                <c:pt idx="28609">
                  <c:v>2.7752985954280001</c:v>
                </c:pt>
                <c:pt idx="28610">
                  <c:v>2.7753911018370001</c:v>
                </c:pt>
                <c:pt idx="28611">
                  <c:v>2.7754197120669999</c:v>
                </c:pt>
                <c:pt idx="28612">
                  <c:v>2.7755181789400001</c:v>
                </c:pt>
                <c:pt idx="28613">
                  <c:v>2.7756171226499999</c:v>
                </c:pt>
                <c:pt idx="28614">
                  <c:v>2.7756569385529999</c:v>
                </c:pt>
                <c:pt idx="28615">
                  <c:v>2.7757487297060002</c:v>
                </c:pt>
                <c:pt idx="28616">
                  <c:v>2.7761113643650002</c:v>
                </c:pt>
                <c:pt idx="28617">
                  <c:v>2.7762384414670001</c:v>
                </c:pt>
                <c:pt idx="28618">
                  <c:v>2.7762959003450001</c:v>
                </c:pt>
                <c:pt idx="28619">
                  <c:v>2.7763521671300002</c:v>
                </c:pt>
                <c:pt idx="28620">
                  <c:v>2.776398658752</c:v>
                </c:pt>
                <c:pt idx="28621">
                  <c:v>2.7764532566070002</c:v>
                </c:pt>
                <c:pt idx="28622">
                  <c:v>2.776511907578</c:v>
                </c:pt>
                <c:pt idx="28623">
                  <c:v>2.7765634059909998</c:v>
                </c:pt>
                <c:pt idx="28624">
                  <c:v>2.7766158580779998</c:v>
                </c:pt>
                <c:pt idx="28625">
                  <c:v>2.776670694351</c:v>
                </c:pt>
                <c:pt idx="28626">
                  <c:v>2.7767179012300001</c:v>
                </c:pt>
                <c:pt idx="28627">
                  <c:v>2.7767660617829999</c:v>
                </c:pt>
                <c:pt idx="28628">
                  <c:v>2.7768180370329998</c:v>
                </c:pt>
                <c:pt idx="28629">
                  <c:v>2.7768700122830001</c:v>
                </c:pt>
                <c:pt idx="28630">
                  <c:v>2.776921749115</c:v>
                </c:pt>
                <c:pt idx="28631">
                  <c:v>2.777010679245</c:v>
                </c:pt>
                <c:pt idx="28632">
                  <c:v>2.7770540714259999</c:v>
                </c:pt>
                <c:pt idx="28633">
                  <c:v>2.7771420478820001</c:v>
                </c:pt>
                <c:pt idx="28634">
                  <c:v>2.7773096561430002</c:v>
                </c:pt>
                <c:pt idx="28635">
                  <c:v>2.7774004936219998</c:v>
                </c:pt>
                <c:pt idx="28636">
                  <c:v>2.7774839401250002</c:v>
                </c:pt>
                <c:pt idx="28637">
                  <c:v>2.777582406998</c:v>
                </c:pt>
                <c:pt idx="28638">
                  <c:v>2.7776327133179999</c:v>
                </c:pt>
                <c:pt idx="28639">
                  <c:v>2.777693986893</c:v>
                </c:pt>
                <c:pt idx="28640">
                  <c:v>2.7777383327480001</c:v>
                </c:pt>
                <c:pt idx="28641">
                  <c:v>2.7778131961820001</c:v>
                </c:pt>
                <c:pt idx="28642">
                  <c:v>2.7778503894809998</c:v>
                </c:pt>
                <c:pt idx="28643">
                  <c:v>2.7779324054719998</c:v>
                </c:pt>
                <c:pt idx="28644">
                  <c:v>2.7779712676999999</c:v>
                </c:pt>
                <c:pt idx="28645">
                  <c:v>2.7780578136440002</c:v>
                </c:pt>
                <c:pt idx="28646">
                  <c:v>2.7780945301059998</c:v>
                </c:pt>
                <c:pt idx="28647">
                  <c:v>2.778163433075</c:v>
                </c:pt>
                <c:pt idx="28648">
                  <c:v>2.7782580852510002</c:v>
                </c:pt>
                <c:pt idx="28649">
                  <c:v>2.7785873413090001</c:v>
                </c:pt>
                <c:pt idx="28650">
                  <c:v>2.7786817550660001</c:v>
                </c:pt>
                <c:pt idx="28651">
                  <c:v>2.7787313461299998</c:v>
                </c:pt>
                <c:pt idx="28652">
                  <c:v>2.7788264751430001</c:v>
                </c:pt>
                <c:pt idx="28653">
                  <c:v>2.7788746356959999</c:v>
                </c:pt>
                <c:pt idx="28654">
                  <c:v>2.7789118289950001</c:v>
                </c:pt>
                <c:pt idx="28655">
                  <c:v>2.778949737549</c:v>
                </c:pt>
                <c:pt idx="28656">
                  <c:v>2.7789909839629998</c:v>
                </c:pt>
                <c:pt idx="28657">
                  <c:v>2.7790336608890001</c:v>
                </c:pt>
                <c:pt idx="28658">
                  <c:v>2.779078960419</c:v>
                </c:pt>
                <c:pt idx="28659">
                  <c:v>2.7791299819950002</c:v>
                </c:pt>
                <c:pt idx="28660">
                  <c:v>2.7791810035709998</c:v>
                </c:pt>
                <c:pt idx="28661">
                  <c:v>2.7792263031009998</c:v>
                </c:pt>
                <c:pt idx="28662">
                  <c:v>2.7792756557459999</c:v>
                </c:pt>
                <c:pt idx="28663">
                  <c:v>2.7793190479279999</c:v>
                </c:pt>
                <c:pt idx="28664">
                  <c:v>2.779357671738</c:v>
                </c:pt>
                <c:pt idx="28665">
                  <c:v>2.779397964478</c:v>
                </c:pt>
                <c:pt idx="28666">
                  <c:v>2.7794368267060001</c:v>
                </c:pt>
                <c:pt idx="28667">
                  <c:v>2.7794778347019999</c:v>
                </c:pt>
                <c:pt idx="28668">
                  <c:v>2.7795193195340002</c:v>
                </c:pt>
                <c:pt idx="28669">
                  <c:v>2.779568910599</c:v>
                </c:pt>
                <c:pt idx="28670">
                  <c:v>2.7798893451689999</c:v>
                </c:pt>
                <c:pt idx="28671">
                  <c:v>2.7799460887910001</c:v>
                </c:pt>
                <c:pt idx="28672">
                  <c:v>2.7799887657169999</c:v>
                </c:pt>
                <c:pt idx="28673">
                  <c:v>2.7800579071040001</c:v>
                </c:pt>
                <c:pt idx="28674">
                  <c:v>2.7800989151</c:v>
                </c:pt>
                <c:pt idx="28675">
                  <c:v>2.78018784523</c:v>
                </c:pt>
                <c:pt idx="28676">
                  <c:v>2.7802319526670001</c:v>
                </c:pt>
                <c:pt idx="28677">
                  <c:v>2.7803251743319999</c:v>
                </c:pt>
                <c:pt idx="28678">
                  <c:v>2.7803740501399998</c:v>
                </c:pt>
                <c:pt idx="28679">
                  <c:v>2.7804517745970001</c:v>
                </c:pt>
                <c:pt idx="28680">
                  <c:v>2.7805006504060001</c:v>
                </c:pt>
                <c:pt idx="28681">
                  <c:v>2.780566692352</c:v>
                </c:pt>
                <c:pt idx="28682">
                  <c:v>2.7806241512300001</c:v>
                </c:pt>
                <c:pt idx="28683">
                  <c:v>2.7807402610779999</c:v>
                </c:pt>
                <c:pt idx="28684">
                  <c:v>2.7808480262759998</c:v>
                </c:pt>
                <c:pt idx="28685">
                  <c:v>2.7809391021729999</c:v>
                </c:pt>
                <c:pt idx="28686">
                  <c:v>2.7810432910920002</c:v>
                </c:pt>
                <c:pt idx="28687">
                  <c:v>2.7813732624049998</c:v>
                </c:pt>
                <c:pt idx="28688">
                  <c:v>2.7814245224</c:v>
                </c:pt>
                <c:pt idx="28689">
                  <c:v>2.7814652919770002</c:v>
                </c:pt>
                <c:pt idx="28690">
                  <c:v>2.7815048694610001</c:v>
                </c:pt>
                <c:pt idx="28691">
                  <c:v>2.7815496921539999</c:v>
                </c:pt>
                <c:pt idx="28692">
                  <c:v>2.7815878391269999</c:v>
                </c:pt>
                <c:pt idx="28693">
                  <c:v>2.781633615494</c:v>
                </c:pt>
                <c:pt idx="28694">
                  <c:v>2.781687736511</c:v>
                </c:pt>
                <c:pt idx="28695">
                  <c:v>2.7817358970639998</c:v>
                </c:pt>
                <c:pt idx="28696">
                  <c:v>2.7817826271060002</c:v>
                </c:pt>
                <c:pt idx="28697">
                  <c:v>2.7818298339840002</c:v>
                </c:pt>
                <c:pt idx="28698">
                  <c:v>2.7818770408629998</c:v>
                </c:pt>
                <c:pt idx="28699">
                  <c:v>2.7819194793699999</c:v>
                </c:pt>
                <c:pt idx="28700">
                  <c:v>2.7819659709929998</c:v>
                </c:pt>
                <c:pt idx="28701">
                  <c:v>2.7820131778719999</c:v>
                </c:pt>
                <c:pt idx="28702">
                  <c:v>2.7820603847499998</c:v>
                </c:pt>
                <c:pt idx="28703">
                  <c:v>2.7823112010959998</c:v>
                </c:pt>
                <c:pt idx="28704">
                  <c:v>2.7823779582979999</c:v>
                </c:pt>
                <c:pt idx="28705">
                  <c:v>2.7824108600619999</c:v>
                </c:pt>
                <c:pt idx="28706">
                  <c:v>2.7824742794040001</c:v>
                </c:pt>
                <c:pt idx="28707">
                  <c:v>2.7825200557710001</c:v>
                </c:pt>
                <c:pt idx="28708">
                  <c:v>2.7825732231139999</c:v>
                </c:pt>
                <c:pt idx="28709">
                  <c:v>2.7826340198519999</c:v>
                </c:pt>
                <c:pt idx="28710">
                  <c:v>2.782685041428</c:v>
                </c:pt>
                <c:pt idx="28711">
                  <c:v>2.7827587127690001</c:v>
                </c:pt>
                <c:pt idx="28712">
                  <c:v>2.7827987670900001</c:v>
                </c:pt>
                <c:pt idx="28713">
                  <c:v>2.7828800678249999</c:v>
                </c:pt>
                <c:pt idx="28714">
                  <c:v>2.7829883098599999</c:v>
                </c:pt>
                <c:pt idx="28715">
                  <c:v>2.7830824851989999</c:v>
                </c:pt>
                <c:pt idx="28716">
                  <c:v>2.783169984818</c:v>
                </c:pt>
                <c:pt idx="28717">
                  <c:v>2.7833087444309998</c:v>
                </c:pt>
                <c:pt idx="28718">
                  <c:v>2.783551931381</c:v>
                </c:pt>
                <c:pt idx="28719">
                  <c:v>2.783632040024</c:v>
                </c:pt>
                <c:pt idx="28720">
                  <c:v>2.7837021350860001</c:v>
                </c:pt>
                <c:pt idx="28721">
                  <c:v>2.7837939262389999</c:v>
                </c:pt>
                <c:pt idx="28722">
                  <c:v>2.783841133118</c:v>
                </c:pt>
                <c:pt idx="28723">
                  <c:v>2.7838811874389999</c:v>
                </c:pt>
                <c:pt idx="28724">
                  <c:v>2.78391456604</c:v>
                </c:pt>
                <c:pt idx="28725">
                  <c:v>2.7839515209200001</c:v>
                </c:pt>
                <c:pt idx="28726">
                  <c:v>2.7839856147769999</c:v>
                </c:pt>
                <c:pt idx="28727">
                  <c:v>2.7840275764469999</c:v>
                </c:pt>
                <c:pt idx="28728">
                  <c:v>2.7840688228610002</c:v>
                </c:pt>
                <c:pt idx="28729">
                  <c:v>2.7841131687159999</c:v>
                </c:pt>
                <c:pt idx="28730">
                  <c:v>2.7841527462009998</c:v>
                </c:pt>
                <c:pt idx="28731">
                  <c:v>2.7841877937319999</c:v>
                </c:pt>
                <c:pt idx="28732">
                  <c:v>2.7842235565190001</c:v>
                </c:pt>
                <c:pt idx="28733">
                  <c:v>2.7842679023739998</c:v>
                </c:pt>
                <c:pt idx="28734">
                  <c:v>2.7843096256259998</c:v>
                </c:pt>
                <c:pt idx="28735">
                  <c:v>2.7843620777129998</c:v>
                </c:pt>
                <c:pt idx="28736">
                  <c:v>2.784415245056</c:v>
                </c:pt>
                <c:pt idx="28737">
                  <c:v>2.784495353699</c:v>
                </c:pt>
                <c:pt idx="28738">
                  <c:v>2.784697771072</c:v>
                </c:pt>
                <c:pt idx="28739">
                  <c:v>2.7847926616669998</c:v>
                </c:pt>
                <c:pt idx="28740">
                  <c:v>2.7848887443539998</c:v>
                </c:pt>
                <c:pt idx="28741">
                  <c:v>2.7849769592290001</c:v>
                </c:pt>
                <c:pt idx="28742">
                  <c:v>2.78506731987</c:v>
                </c:pt>
                <c:pt idx="28743">
                  <c:v>2.7851624488829998</c:v>
                </c:pt>
                <c:pt idx="28744">
                  <c:v>2.7852482795719999</c:v>
                </c:pt>
                <c:pt idx="28745">
                  <c:v>2.785273075104</c:v>
                </c:pt>
                <c:pt idx="28746">
                  <c:v>2.7853753566739998</c:v>
                </c:pt>
                <c:pt idx="28747">
                  <c:v>2.7854325771330002</c:v>
                </c:pt>
                <c:pt idx="28748">
                  <c:v>2.7854835987089999</c:v>
                </c:pt>
                <c:pt idx="28749">
                  <c:v>2.785583496094</c:v>
                </c:pt>
                <c:pt idx="28750">
                  <c:v>2.785679340363</c:v>
                </c:pt>
                <c:pt idx="28751">
                  <c:v>2.785773515701</c:v>
                </c:pt>
                <c:pt idx="28752">
                  <c:v>2.7861149311069999</c:v>
                </c:pt>
                <c:pt idx="28753">
                  <c:v>2.786209583282</c:v>
                </c:pt>
                <c:pt idx="28754">
                  <c:v>2.7862524986269999</c:v>
                </c:pt>
                <c:pt idx="28755">
                  <c:v>2.7862992286680002</c:v>
                </c:pt>
                <c:pt idx="28756">
                  <c:v>2.78640127182</c:v>
                </c:pt>
                <c:pt idx="28757">
                  <c:v>2.7864739894869999</c:v>
                </c:pt>
                <c:pt idx="28758">
                  <c:v>2.7866642475129999</c:v>
                </c:pt>
                <c:pt idx="28759">
                  <c:v>2.7869970798489998</c:v>
                </c:pt>
                <c:pt idx="28760">
                  <c:v>2.7871804237369999</c:v>
                </c:pt>
                <c:pt idx="28761">
                  <c:v>2.7875065803529999</c:v>
                </c:pt>
                <c:pt idx="28762">
                  <c:v>2.7875528335570001</c:v>
                </c:pt>
                <c:pt idx="28763">
                  <c:v>2.78759932518</c:v>
                </c:pt>
                <c:pt idx="28764">
                  <c:v>2.7876477241519999</c:v>
                </c:pt>
                <c:pt idx="28765">
                  <c:v>2.787696838379</c:v>
                </c:pt>
                <c:pt idx="28766">
                  <c:v>2.7877497673030001</c:v>
                </c:pt>
                <c:pt idx="28767">
                  <c:v>2.7878048419949999</c:v>
                </c:pt>
                <c:pt idx="28768">
                  <c:v>2.7878577709200001</c:v>
                </c:pt>
                <c:pt idx="28769">
                  <c:v>2.7881562709810002</c:v>
                </c:pt>
                <c:pt idx="28770">
                  <c:v>2.7882616519929999</c:v>
                </c:pt>
                <c:pt idx="28771">
                  <c:v>2.7882845401759999</c:v>
                </c:pt>
                <c:pt idx="28772">
                  <c:v>2.7883639335630002</c:v>
                </c:pt>
                <c:pt idx="28773">
                  <c:v>2.7883958816529999</c:v>
                </c:pt>
                <c:pt idx="28774">
                  <c:v>2.7884635925289998</c:v>
                </c:pt>
                <c:pt idx="28775">
                  <c:v>2.7885029315950001</c:v>
                </c:pt>
                <c:pt idx="28776">
                  <c:v>2.7885522842410002</c:v>
                </c:pt>
                <c:pt idx="28777">
                  <c:v>2.788638830185</c:v>
                </c:pt>
                <c:pt idx="28778">
                  <c:v>2.7887144088750002</c:v>
                </c:pt>
                <c:pt idx="28779">
                  <c:v>2.7888591289520002</c:v>
                </c:pt>
                <c:pt idx="28780">
                  <c:v>2.7891831398010001</c:v>
                </c:pt>
                <c:pt idx="28781">
                  <c:v>2.7892775535580001</c:v>
                </c:pt>
                <c:pt idx="28782">
                  <c:v>2.7893950939179999</c:v>
                </c:pt>
                <c:pt idx="28783">
                  <c:v>2.789714813232</c:v>
                </c:pt>
                <c:pt idx="28784">
                  <c:v>2.789782524109</c:v>
                </c:pt>
                <c:pt idx="28785">
                  <c:v>2.7898876667020001</c:v>
                </c:pt>
                <c:pt idx="28786">
                  <c:v>2.789927482605</c:v>
                </c:pt>
                <c:pt idx="28787">
                  <c:v>2.7899687290189998</c:v>
                </c:pt>
                <c:pt idx="28788">
                  <c:v>2.790007591248</c:v>
                </c:pt>
                <c:pt idx="28789">
                  <c:v>2.7900431156160002</c:v>
                </c:pt>
                <c:pt idx="28790">
                  <c:v>2.79008102417</c:v>
                </c:pt>
                <c:pt idx="28791">
                  <c:v>2.7901268005370001</c:v>
                </c:pt>
                <c:pt idx="28792">
                  <c:v>2.7901735305790001</c:v>
                </c:pt>
                <c:pt idx="28793">
                  <c:v>2.7902247905730002</c:v>
                </c:pt>
                <c:pt idx="28794">
                  <c:v>2.790276288986</c:v>
                </c:pt>
                <c:pt idx="28795">
                  <c:v>2.7903254032140001</c:v>
                </c:pt>
                <c:pt idx="28796">
                  <c:v>2.7903718948359999</c:v>
                </c:pt>
                <c:pt idx="28797">
                  <c:v>2.7904181480410002</c:v>
                </c:pt>
                <c:pt idx="28798">
                  <c:v>2.7904968261719998</c:v>
                </c:pt>
                <c:pt idx="28799">
                  <c:v>2.790640592575</c:v>
                </c:pt>
                <c:pt idx="28800">
                  <c:v>2.7907202243799998</c:v>
                </c:pt>
                <c:pt idx="28801">
                  <c:v>2.7908210754390002</c:v>
                </c:pt>
                <c:pt idx="28802">
                  <c:v>2.790869235992</c:v>
                </c:pt>
                <c:pt idx="28803">
                  <c:v>2.790942192078</c:v>
                </c:pt>
                <c:pt idx="28804">
                  <c:v>2.7910134792329999</c:v>
                </c:pt>
                <c:pt idx="28805">
                  <c:v>2.7910811901089998</c:v>
                </c:pt>
                <c:pt idx="28806">
                  <c:v>2.7911689281459999</c:v>
                </c:pt>
                <c:pt idx="28807">
                  <c:v>2.7912273406980002</c:v>
                </c:pt>
                <c:pt idx="28808">
                  <c:v>2.7913241386409999</c:v>
                </c:pt>
                <c:pt idx="28809">
                  <c:v>2.7913711071009999</c:v>
                </c:pt>
                <c:pt idx="28810">
                  <c:v>2.7914631366729998</c:v>
                </c:pt>
                <c:pt idx="28811">
                  <c:v>2.7915012836459998</c:v>
                </c:pt>
                <c:pt idx="28812">
                  <c:v>2.791606664658</c:v>
                </c:pt>
                <c:pt idx="28813">
                  <c:v>2.7918827533720001</c:v>
                </c:pt>
                <c:pt idx="28814">
                  <c:v>2.7921864986420002</c:v>
                </c:pt>
                <c:pt idx="28815">
                  <c:v>2.7923579215999998</c:v>
                </c:pt>
                <c:pt idx="28816">
                  <c:v>2.7925148010249998</c:v>
                </c:pt>
                <c:pt idx="28817">
                  <c:v>2.7926132678990001</c:v>
                </c:pt>
                <c:pt idx="28818">
                  <c:v>2.7926681041719998</c:v>
                </c:pt>
                <c:pt idx="28819">
                  <c:v>2.792727947235</c:v>
                </c:pt>
                <c:pt idx="28820">
                  <c:v>2.7927870750429999</c:v>
                </c:pt>
                <c:pt idx="28821">
                  <c:v>2.7928419113160001</c:v>
                </c:pt>
                <c:pt idx="28822">
                  <c:v>2.7928893566130002</c:v>
                </c:pt>
                <c:pt idx="28823">
                  <c:v>2.7929422855379999</c:v>
                </c:pt>
                <c:pt idx="28824">
                  <c:v>2.7929868698120002</c:v>
                </c:pt>
                <c:pt idx="28825">
                  <c:v>2.7930259704589999</c:v>
                </c:pt>
                <c:pt idx="28826">
                  <c:v>2.7930667400360001</c:v>
                </c:pt>
                <c:pt idx="28827">
                  <c:v>2.793109893799</c:v>
                </c:pt>
                <c:pt idx="28828">
                  <c:v>2.7931461334229999</c:v>
                </c:pt>
                <c:pt idx="28829">
                  <c:v>2.7931883335109999</c:v>
                </c:pt>
                <c:pt idx="28830">
                  <c:v>2.7932329177859998</c:v>
                </c:pt>
                <c:pt idx="28831">
                  <c:v>2.7932887077330002</c:v>
                </c:pt>
                <c:pt idx="28832">
                  <c:v>2.7933719158170001</c:v>
                </c:pt>
                <c:pt idx="28833">
                  <c:v>2.7936983108520002</c:v>
                </c:pt>
                <c:pt idx="28834">
                  <c:v>2.7938697338099998</c:v>
                </c:pt>
                <c:pt idx="28835">
                  <c:v>2.7939562797550002</c:v>
                </c:pt>
                <c:pt idx="28836">
                  <c:v>2.793985366821</c:v>
                </c:pt>
                <c:pt idx="28837">
                  <c:v>2.7940635681149999</c:v>
                </c:pt>
                <c:pt idx="28838">
                  <c:v>2.7940959930420002</c:v>
                </c:pt>
                <c:pt idx="28839">
                  <c:v>2.7941751480099999</c:v>
                </c:pt>
                <c:pt idx="28840">
                  <c:v>2.794215679169</c:v>
                </c:pt>
                <c:pt idx="28841">
                  <c:v>2.794287204742</c:v>
                </c:pt>
                <c:pt idx="28842">
                  <c:v>2.7943356037139999</c:v>
                </c:pt>
                <c:pt idx="28843">
                  <c:v>2.7943966388699999</c:v>
                </c:pt>
                <c:pt idx="28844">
                  <c:v>2.794449090958</c:v>
                </c:pt>
                <c:pt idx="28845">
                  <c:v>2.794498205185</c:v>
                </c:pt>
                <c:pt idx="28846">
                  <c:v>2.794581651688</c:v>
                </c:pt>
                <c:pt idx="28847">
                  <c:v>2.794721364975</c:v>
                </c:pt>
                <c:pt idx="28848">
                  <c:v>2.794941186905</c:v>
                </c:pt>
                <c:pt idx="28849">
                  <c:v>2.795068264008</c:v>
                </c:pt>
                <c:pt idx="28850">
                  <c:v>2.7953886985779999</c:v>
                </c:pt>
                <c:pt idx="28851">
                  <c:v>2.795472860336</c:v>
                </c:pt>
                <c:pt idx="28852">
                  <c:v>2.7955415248870001</c:v>
                </c:pt>
                <c:pt idx="28853">
                  <c:v>2.7956511974330001</c:v>
                </c:pt>
                <c:pt idx="28854">
                  <c:v>2.7957966327669999</c:v>
                </c:pt>
                <c:pt idx="28855">
                  <c:v>2.795882940292</c:v>
                </c:pt>
                <c:pt idx="28856">
                  <c:v>2.7959444522860002</c:v>
                </c:pt>
                <c:pt idx="28857">
                  <c:v>2.795995950699</c:v>
                </c:pt>
                <c:pt idx="28858">
                  <c:v>2.7960529327389998</c:v>
                </c:pt>
                <c:pt idx="28859">
                  <c:v>2.7961335182189999</c:v>
                </c:pt>
                <c:pt idx="28860">
                  <c:v>2.796174049377</c:v>
                </c:pt>
                <c:pt idx="28861">
                  <c:v>2.796219110489</c:v>
                </c:pt>
                <c:pt idx="28862">
                  <c:v>2.796315193176</c:v>
                </c:pt>
                <c:pt idx="28863">
                  <c:v>2.7964363098140002</c:v>
                </c:pt>
                <c:pt idx="28864">
                  <c:v>2.796688318253</c:v>
                </c:pt>
                <c:pt idx="28865">
                  <c:v>2.79678440094</c:v>
                </c:pt>
                <c:pt idx="28866">
                  <c:v>2.7968151569369999</c:v>
                </c:pt>
                <c:pt idx="28867">
                  <c:v>2.7968940734859999</c:v>
                </c:pt>
                <c:pt idx="28868">
                  <c:v>2.7969362735750001</c:v>
                </c:pt>
                <c:pt idx="28869">
                  <c:v>2.7970085144039998</c:v>
                </c:pt>
                <c:pt idx="28870">
                  <c:v>2.797066688538</c:v>
                </c:pt>
                <c:pt idx="28871">
                  <c:v>2.7971267700200002</c:v>
                </c:pt>
                <c:pt idx="28872">
                  <c:v>2.7971913814540001</c:v>
                </c:pt>
                <c:pt idx="28873">
                  <c:v>2.7972335815429998</c:v>
                </c:pt>
                <c:pt idx="28874">
                  <c:v>2.7973027229310001</c:v>
                </c:pt>
                <c:pt idx="28875">
                  <c:v>2.7973973751069998</c:v>
                </c:pt>
                <c:pt idx="28876">
                  <c:v>2.7976987361910002</c:v>
                </c:pt>
                <c:pt idx="28877">
                  <c:v>2.7977979183200001</c:v>
                </c:pt>
                <c:pt idx="28878">
                  <c:v>2.7978503704070001</c:v>
                </c:pt>
                <c:pt idx="28879">
                  <c:v>2.7979032993319999</c:v>
                </c:pt>
                <c:pt idx="28880">
                  <c:v>2.7979505062099999</c:v>
                </c:pt>
                <c:pt idx="28881">
                  <c:v>2.797994375229</c:v>
                </c:pt>
                <c:pt idx="28882">
                  <c:v>2.7980458736420002</c:v>
                </c:pt>
                <c:pt idx="28883">
                  <c:v>2.7980921268459999</c:v>
                </c:pt>
                <c:pt idx="28884">
                  <c:v>2.7981297969819998</c:v>
                </c:pt>
                <c:pt idx="28885">
                  <c:v>2.7981710433960001</c:v>
                </c:pt>
                <c:pt idx="28886">
                  <c:v>2.798215866089</c:v>
                </c:pt>
                <c:pt idx="28887">
                  <c:v>2.7982530593870001</c:v>
                </c:pt>
                <c:pt idx="28888">
                  <c:v>2.798345327377</c:v>
                </c:pt>
                <c:pt idx="28889">
                  <c:v>2.798400878906</c:v>
                </c:pt>
                <c:pt idx="28890">
                  <c:v>2.7984883785250001</c:v>
                </c:pt>
                <c:pt idx="28891">
                  <c:v>2.7987275123600002</c:v>
                </c:pt>
                <c:pt idx="28892">
                  <c:v>2.7991065978999998</c:v>
                </c:pt>
                <c:pt idx="28893">
                  <c:v>2.7991895675660001</c:v>
                </c:pt>
                <c:pt idx="28894">
                  <c:v>2.7992801666260001</c:v>
                </c:pt>
                <c:pt idx="28895">
                  <c:v>2.7993569374080001</c:v>
                </c:pt>
                <c:pt idx="28896">
                  <c:v>2.7994410991669998</c:v>
                </c:pt>
                <c:pt idx="28897">
                  <c:v>2.79958319664</c:v>
                </c:pt>
                <c:pt idx="28898">
                  <c:v>2.7997815608979999</c:v>
                </c:pt>
                <c:pt idx="28899">
                  <c:v>2.7999749183649998</c:v>
                </c:pt>
                <c:pt idx="28900">
                  <c:v>2.80011510849</c:v>
                </c:pt>
                <c:pt idx="28901">
                  <c:v>2.8004102706910001</c:v>
                </c:pt>
                <c:pt idx="28902">
                  <c:v>2.800497293472</c:v>
                </c:pt>
                <c:pt idx="28903">
                  <c:v>2.8005499839780001</c:v>
                </c:pt>
                <c:pt idx="28904">
                  <c:v>2.8006012439729999</c:v>
                </c:pt>
                <c:pt idx="28905">
                  <c:v>2.8006439208980001</c:v>
                </c:pt>
                <c:pt idx="28906">
                  <c:v>2.8006846904749998</c:v>
                </c:pt>
                <c:pt idx="28907">
                  <c:v>2.8007292747500001</c:v>
                </c:pt>
                <c:pt idx="28908">
                  <c:v>2.8008255958560002</c:v>
                </c:pt>
                <c:pt idx="28909">
                  <c:v>2.8008761405940001</c:v>
                </c:pt>
                <c:pt idx="28910">
                  <c:v>2.8009374141690002</c:v>
                </c:pt>
                <c:pt idx="28911">
                  <c:v>2.801016807556</c:v>
                </c:pt>
                <c:pt idx="28912">
                  <c:v>2.8011133670809998</c:v>
                </c:pt>
                <c:pt idx="28913">
                  <c:v>2.8014886379239998</c:v>
                </c:pt>
                <c:pt idx="28914">
                  <c:v>2.8015692234039999</c:v>
                </c:pt>
                <c:pt idx="28915">
                  <c:v>2.80167222023</c:v>
                </c:pt>
                <c:pt idx="28916">
                  <c:v>2.8017640113829998</c:v>
                </c:pt>
                <c:pt idx="28917">
                  <c:v>2.8018603324889999</c:v>
                </c:pt>
                <c:pt idx="28918">
                  <c:v>2.8019483089450001</c:v>
                </c:pt>
                <c:pt idx="28919">
                  <c:v>2.8020398616789999</c:v>
                </c:pt>
                <c:pt idx="28920">
                  <c:v>2.8021249771119998</c:v>
                </c:pt>
                <c:pt idx="28921">
                  <c:v>2.8023614883420001</c:v>
                </c:pt>
                <c:pt idx="28922">
                  <c:v>2.8024492263790002</c:v>
                </c:pt>
                <c:pt idx="28923">
                  <c:v>2.8025104999539998</c:v>
                </c:pt>
                <c:pt idx="28924">
                  <c:v>2.8025679588319998</c:v>
                </c:pt>
                <c:pt idx="28925">
                  <c:v>2.8026151657099998</c:v>
                </c:pt>
                <c:pt idx="28926">
                  <c:v>2.8026514053340001</c:v>
                </c:pt>
                <c:pt idx="28927">
                  <c:v>2.8026895523070001</c:v>
                </c:pt>
                <c:pt idx="28928">
                  <c:v>2.802728891373</c:v>
                </c:pt>
                <c:pt idx="28929">
                  <c:v>2.8027698993680001</c:v>
                </c:pt>
                <c:pt idx="28930">
                  <c:v>2.8028192520139998</c:v>
                </c:pt>
                <c:pt idx="28931">
                  <c:v>2.8028683662409999</c:v>
                </c:pt>
                <c:pt idx="28932">
                  <c:v>2.8029236793519998</c:v>
                </c:pt>
                <c:pt idx="28933">
                  <c:v>2.8029737472530001</c:v>
                </c:pt>
                <c:pt idx="28934">
                  <c:v>2.803097009659</c:v>
                </c:pt>
                <c:pt idx="28935">
                  <c:v>2.8032357692719998</c:v>
                </c:pt>
                <c:pt idx="28936">
                  <c:v>2.803320169449</c:v>
                </c:pt>
                <c:pt idx="28937">
                  <c:v>2.8033835887910001</c:v>
                </c:pt>
                <c:pt idx="28938">
                  <c:v>2.803482532501</c:v>
                </c:pt>
                <c:pt idx="28939">
                  <c:v>2.8035058975220002</c:v>
                </c:pt>
                <c:pt idx="28940">
                  <c:v>2.803583621979</c:v>
                </c:pt>
                <c:pt idx="28941">
                  <c:v>2.8036172389980001</c:v>
                </c:pt>
                <c:pt idx="28942">
                  <c:v>2.803688287735</c:v>
                </c:pt>
                <c:pt idx="28943">
                  <c:v>2.803730249405</c:v>
                </c:pt>
                <c:pt idx="28944">
                  <c:v>2.803792953491</c:v>
                </c:pt>
                <c:pt idx="28945">
                  <c:v>2.8038513660429998</c:v>
                </c:pt>
                <c:pt idx="28946">
                  <c:v>2.8039016723630001</c:v>
                </c:pt>
                <c:pt idx="28947">
                  <c:v>2.803967475891</c:v>
                </c:pt>
                <c:pt idx="28948">
                  <c:v>2.804005861282</c:v>
                </c:pt>
                <c:pt idx="28949">
                  <c:v>2.8040864467620001</c:v>
                </c:pt>
                <c:pt idx="28950">
                  <c:v>2.8041195869450002</c:v>
                </c:pt>
                <c:pt idx="28951">
                  <c:v>2.8042035102840002</c:v>
                </c:pt>
                <c:pt idx="28952">
                  <c:v>2.8042383193970002</c:v>
                </c:pt>
                <c:pt idx="28953">
                  <c:v>2.8043153285979998</c:v>
                </c:pt>
                <c:pt idx="28954">
                  <c:v>2.804351091385</c:v>
                </c:pt>
                <c:pt idx="28955">
                  <c:v>2.8044111728669998</c:v>
                </c:pt>
                <c:pt idx="28956">
                  <c:v>2.8045051097870002</c:v>
                </c:pt>
                <c:pt idx="28957">
                  <c:v>2.804589748383</c:v>
                </c:pt>
                <c:pt idx="28958">
                  <c:v>2.804924488068</c:v>
                </c:pt>
                <c:pt idx="28959">
                  <c:v>2.804984092712</c:v>
                </c:pt>
                <c:pt idx="28960">
                  <c:v>2.8050408363339998</c:v>
                </c:pt>
                <c:pt idx="28961">
                  <c:v>2.805095434189</c:v>
                </c:pt>
                <c:pt idx="28962">
                  <c:v>2.8051533699040001</c:v>
                </c:pt>
                <c:pt idx="28963">
                  <c:v>2.8052084445949999</c:v>
                </c:pt>
                <c:pt idx="28964">
                  <c:v>2.805255889893</c:v>
                </c:pt>
                <c:pt idx="28965">
                  <c:v>2.805292844772</c:v>
                </c:pt>
                <c:pt idx="28966">
                  <c:v>2.805332660675</c:v>
                </c:pt>
                <c:pt idx="28967">
                  <c:v>2.805388450623</c:v>
                </c:pt>
                <c:pt idx="28968">
                  <c:v>2.8054385185239998</c:v>
                </c:pt>
                <c:pt idx="28969">
                  <c:v>2.8054935932160001</c:v>
                </c:pt>
                <c:pt idx="28970">
                  <c:v>2.8055503368379999</c:v>
                </c:pt>
                <c:pt idx="28971">
                  <c:v>2.8056097030639999</c:v>
                </c:pt>
                <c:pt idx="28972">
                  <c:v>2.805857658386</c:v>
                </c:pt>
                <c:pt idx="28973">
                  <c:v>2.805915117264</c:v>
                </c:pt>
                <c:pt idx="28974">
                  <c:v>2.8059487342830001</c:v>
                </c:pt>
                <c:pt idx="28975">
                  <c:v>2.806025266647</c:v>
                </c:pt>
                <c:pt idx="28976">
                  <c:v>2.8060576915739999</c:v>
                </c:pt>
                <c:pt idx="28977">
                  <c:v>2.8061423301700001</c:v>
                </c:pt>
                <c:pt idx="28978">
                  <c:v>2.8061747550959999</c:v>
                </c:pt>
                <c:pt idx="28979">
                  <c:v>2.8062493801119999</c:v>
                </c:pt>
                <c:pt idx="28980">
                  <c:v>2.8062853813170001</c:v>
                </c:pt>
                <c:pt idx="28981">
                  <c:v>2.8063886165619998</c:v>
                </c:pt>
                <c:pt idx="28982">
                  <c:v>2.8064916133879998</c:v>
                </c:pt>
                <c:pt idx="28983">
                  <c:v>2.8065834045410001</c:v>
                </c:pt>
                <c:pt idx="28984">
                  <c:v>2.8066713809969999</c:v>
                </c:pt>
                <c:pt idx="28985">
                  <c:v>2.806757688522</c:v>
                </c:pt>
                <c:pt idx="28986">
                  <c:v>2.8069508075709999</c:v>
                </c:pt>
                <c:pt idx="28987">
                  <c:v>2.8070094585419998</c:v>
                </c:pt>
                <c:pt idx="28988">
                  <c:v>2.807071208954</c:v>
                </c:pt>
                <c:pt idx="28989">
                  <c:v>2.807120323181</c:v>
                </c:pt>
                <c:pt idx="28990">
                  <c:v>2.8071646690369998</c:v>
                </c:pt>
                <c:pt idx="28991">
                  <c:v>2.8072118759159999</c:v>
                </c:pt>
                <c:pt idx="28992">
                  <c:v>2.8072574138639999</c:v>
                </c:pt>
                <c:pt idx="28993">
                  <c:v>2.8072991371149998</c:v>
                </c:pt>
                <c:pt idx="28994">
                  <c:v>2.8073427677149998</c:v>
                </c:pt>
                <c:pt idx="28995">
                  <c:v>2.807381868362</c:v>
                </c:pt>
                <c:pt idx="28996">
                  <c:v>2.8074135780330001</c:v>
                </c:pt>
                <c:pt idx="28997">
                  <c:v>2.8074493408199999</c:v>
                </c:pt>
                <c:pt idx="28998">
                  <c:v>2.8074817657470001</c:v>
                </c:pt>
                <c:pt idx="28999">
                  <c:v>2.8075239658359998</c:v>
                </c:pt>
                <c:pt idx="29000">
                  <c:v>2.8075733184809999</c:v>
                </c:pt>
                <c:pt idx="29001">
                  <c:v>2.807624101639</c:v>
                </c:pt>
                <c:pt idx="29002">
                  <c:v>2.8076751232150001</c:v>
                </c:pt>
                <c:pt idx="29003">
                  <c:v>2.8077368736269999</c:v>
                </c:pt>
                <c:pt idx="29004">
                  <c:v>2.8078551292420002</c:v>
                </c:pt>
                <c:pt idx="29005">
                  <c:v>2.8080580234529999</c:v>
                </c:pt>
                <c:pt idx="29006">
                  <c:v>2.8081843853000001</c:v>
                </c:pt>
                <c:pt idx="29007">
                  <c:v>2.8082752227780001</c:v>
                </c:pt>
                <c:pt idx="29008">
                  <c:v>2.8083698749539998</c:v>
                </c:pt>
                <c:pt idx="29009">
                  <c:v>2.808541297913</c:v>
                </c:pt>
                <c:pt idx="29010">
                  <c:v>2.8087530136110002</c:v>
                </c:pt>
                <c:pt idx="29011">
                  <c:v>2.8089039325709999</c:v>
                </c:pt>
                <c:pt idx="29012">
                  <c:v>2.8089375495910001</c:v>
                </c:pt>
                <c:pt idx="29013">
                  <c:v>2.8089926242829999</c:v>
                </c:pt>
                <c:pt idx="29014">
                  <c:v>2.809046983719</c:v>
                </c:pt>
                <c:pt idx="29015">
                  <c:v>2.8090956211089999</c:v>
                </c:pt>
                <c:pt idx="29016">
                  <c:v>2.8091630935669998</c:v>
                </c:pt>
                <c:pt idx="29017">
                  <c:v>2.8092012405400002</c:v>
                </c:pt>
                <c:pt idx="29018">
                  <c:v>2.8092744350430001</c:v>
                </c:pt>
                <c:pt idx="29019">
                  <c:v>2.8093726634979999</c:v>
                </c:pt>
                <c:pt idx="29020">
                  <c:v>2.8096911907200002</c:v>
                </c:pt>
                <c:pt idx="29021">
                  <c:v>2.810028791428</c:v>
                </c:pt>
                <c:pt idx="29022">
                  <c:v>2.8100948333739999</c:v>
                </c:pt>
                <c:pt idx="29023">
                  <c:v>2.8101987838750002</c:v>
                </c:pt>
                <c:pt idx="29024">
                  <c:v>2.8102598190310002</c:v>
                </c:pt>
                <c:pt idx="29025">
                  <c:v>2.8103125095369998</c:v>
                </c:pt>
                <c:pt idx="29026">
                  <c:v>2.8103857040409999</c:v>
                </c:pt>
                <c:pt idx="29027">
                  <c:v>2.8104205131529998</c:v>
                </c:pt>
                <c:pt idx="29028">
                  <c:v>2.810465097427</c:v>
                </c:pt>
                <c:pt idx="29029">
                  <c:v>2.810559034348</c:v>
                </c:pt>
                <c:pt idx="29030">
                  <c:v>2.8106927871699998</c:v>
                </c:pt>
                <c:pt idx="29031">
                  <c:v>2.8109574317930002</c:v>
                </c:pt>
                <c:pt idx="29032">
                  <c:v>2.8111143112180002</c:v>
                </c:pt>
                <c:pt idx="29033">
                  <c:v>2.811244249344</c:v>
                </c:pt>
                <c:pt idx="29034">
                  <c:v>2.8113336563110001</c:v>
                </c:pt>
                <c:pt idx="29035">
                  <c:v>2.8114299774170002</c:v>
                </c:pt>
                <c:pt idx="29036">
                  <c:v>2.8114721775049998</c:v>
                </c:pt>
                <c:pt idx="29037">
                  <c:v>2.8115270137790001</c:v>
                </c:pt>
                <c:pt idx="29038">
                  <c:v>2.8115622997280001</c:v>
                </c:pt>
                <c:pt idx="29039">
                  <c:v>2.8116338253020001</c:v>
                </c:pt>
                <c:pt idx="29040">
                  <c:v>2.8116667270660001</c:v>
                </c:pt>
                <c:pt idx="29041">
                  <c:v>2.81174826622</c:v>
                </c:pt>
                <c:pt idx="29042">
                  <c:v>2.811781644821</c:v>
                </c:pt>
                <c:pt idx="29043">
                  <c:v>2.8118543624879999</c:v>
                </c:pt>
                <c:pt idx="29044">
                  <c:v>2.8119478225710002</c:v>
                </c:pt>
                <c:pt idx="29045">
                  <c:v>2.8120427131649999</c:v>
                </c:pt>
                <c:pt idx="29046">
                  <c:v>2.8121328353880002</c:v>
                </c:pt>
                <c:pt idx="29047">
                  <c:v>2.8123462200159999</c:v>
                </c:pt>
                <c:pt idx="29048">
                  <c:v>2.8125116825099998</c:v>
                </c:pt>
                <c:pt idx="29049">
                  <c:v>2.8126080036159999</c:v>
                </c:pt>
                <c:pt idx="29050">
                  <c:v>2.8126556873320001</c:v>
                </c:pt>
                <c:pt idx="29051">
                  <c:v>2.812695026398</c:v>
                </c:pt>
                <c:pt idx="29052">
                  <c:v>2.8127334117889999</c:v>
                </c:pt>
                <c:pt idx="29053">
                  <c:v>2.8127696514129998</c:v>
                </c:pt>
                <c:pt idx="29054">
                  <c:v>2.8128113746640002</c:v>
                </c:pt>
                <c:pt idx="29055">
                  <c:v>2.8128561973570001</c:v>
                </c:pt>
                <c:pt idx="29056">
                  <c:v>2.8129465579990001</c:v>
                </c:pt>
                <c:pt idx="29057">
                  <c:v>2.8129875659939998</c:v>
                </c:pt>
                <c:pt idx="29058">
                  <c:v>2.813080787659</c:v>
                </c:pt>
                <c:pt idx="29059">
                  <c:v>2.8132016658780001</c:v>
                </c:pt>
                <c:pt idx="29060">
                  <c:v>2.8135056495669999</c:v>
                </c:pt>
                <c:pt idx="29061">
                  <c:v>2.8137030601499999</c:v>
                </c:pt>
                <c:pt idx="29062">
                  <c:v>2.8138308525090001</c:v>
                </c:pt>
                <c:pt idx="29063">
                  <c:v>2.813925027847</c:v>
                </c:pt>
                <c:pt idx="29064">
                  <c:v>2.8140580654140002</c:v>
                </c:pt>
                <c:pt idx="29065">
                  <c:v>2.8141877651209999</c:v>
                </c:pt>
                <c:pt idx="29066">
                  <c:v>2.8142886161799998</c:v>
                </c:pt>
                <c:pt idx="29067">
                  <c:v>2.814313411713</c:v>
                </c:pt>
                <c:pt idx="29068">
                  <c:v>2.8143832683559999</c:v>
                </c:pt>
                <c:pt idx="29069">
                  <c:v>2.8144075870509999</c:v>
                </c:pt>
                <c:pt idx="29070">
                  <c:v>2.8144817352290001</c:v>
                </c:pt>
                <c:pt idx="29071">
                  <c:v>2.8145654201510002</c:v>
                </c:pt>
                <c:pt idx="29072">
                  <c:v>2.8146808147429998</c:v>
                </c:pt>
                <c:pt idx="29073">
                  <c:v>2.8148798942569999</c:v>
                </c:pt>
                <c:pt idx="29074">
                  <c:v>2.8149271011349999</c:v>
                </c:pt>
                <c:pt idx="29075">
                  <c:v>2.8149950504299999</c:v>
                </c:pt>
                <c:pt idx="29076">
                  <c:v>2.8150446414950001</c:v>
                </c:pt>
                <c:pt idx="29077">
                  <c:v>2.8150961399079999</c:v>
                </c:pt>
                <c:pt idx="29078">
                  <c:v>2.8151512146000002</c:v>
                </c:pt>
                <c:pt idx="29079">
                  <c:v>2.8152015209200001</c:v>
                </c:pt>
                <c:pt idx="29080">
                  <c:v>2.8152596950530002</c:v>
                </c:pt>
                <c:pt idx="29081">
                  <c:v>2.8153364658359998</c:v>
                </c:pt>
                <c:pt idx="29082">
                  <c:v>2.8153822422029999</c:v>
                </c:pt>
                <c:pt idx="29083">
                  <c:v>2.8154752254490001</c:v>
                </c:pt>
                <c:pt idx="29084">
                  <c:v>2.8155946731569998</c:v>
                </c:pt>
                <c:pt idx="29085">
                  <c:v>2.8156709671020002</c:v>
                </c:pt>
                <c:pt idx="29086">
                  <c:v>2.8158016204830001</c:v>
                </c:pt>
                <c:pt idx="29087">
                  <c:v>2.8161203861240001</c:v>
                </c:pt>
                <c:pt idx="29088">
                  <c:v>2.8162052631379999</c:v>
                </c:pt>
                <c:pt idx="29089">
                  <c:v>2.816296339035</c:v>
                </c:pt>
                <c:pt idx="29090">
                  <c:v>2.8163969516749998</c:v>
                </c:pt>
                <c:pt idx="29091">
                  <c:v>2.816463708878</c:v>
                </c:pt>
                <c:pt idx="29092">
                  <c:v>2.8165128231050001</c:v>
                </c:pt>
                <c:pt idx="29093">
                  <c:v>2.816575288773</c:v>
                </c:pt>
                <c:pt idx="29094">
                  <c:v>2.8166370391850002</c:v>
                </c:pt>
                <c:pt idx="29095">
                  <c:v>2.8166878223420002</c:v>
                </c:pt>
                <c:pt idx="29096">
                  <c:v>2.8167612552639998</c:v>
                </c:pt>
                <c:pt idx="29097">
                  <c:v>2.8168063163760002</c:v>
                </c:pt>
                <c:pt idx="29098">
                  <c:v>2.816885948181</c:v>
                </c:pt>
                <c:pt idx="29099">
                  <c:v>2.8169174194340001</c:v>
                </c:pt>
                <c:pt idx="29100">
                  <c:v>2.8170142173769999</c:v>
                </c:pt>
                <c:pt idx="29101">
                  <c:v>2.8172457218170002</c:v>
                </c:pt>
                <c:pt idx="29102">
                  <c:v>2.8172924518590001</c:v>
                </c:pt>
                <c:pt idx="29103">
                  <c:v>2.8173377513890001</c:v>
                </c:pt>
                <c:pt idx="29104">
                  <c:v>2.8173849582670001</c:v>
                </c:pt>
                <c:pt idx="29105">
                  <c:v>2.8174390792850001</c:v>
                </c:pt>
                <c:pt idx="29106">
                  <c:v>2.8174941539759999</c:v>
                </c:pt>
                <c:pt idx="29107">
                  <c:v>2.8175423145290002</c:v>
                </c:pt>
                <c:pt idx="29108">
                  <c:v>2.8175916671749999</c:v>
                </c:pt>
                <c:pt idx="29109">
                  <c:v>2.8176352977749999</c:v>
                </c:pt>
                <c:pt idx="29110">
                  <c:v>2.8176746368410002</c:v>
                </c:pt>
                <c:pt idx="29111">
                  <c:v>2.8177120685579999</c:v>
                </c:pt>
                <c:pt idx="29112">
                  <c:v>2.817749023438</c:v>
                </c:pt>
                <c:pt idx="29113">
                  <c:v>2.8177831172940002</c:v>
                </c:pt>
                <c:pt idx="29114">
                  <c:v>2.8178224563600001</c:v>
                </c:pt>
                <c:pt idx="29115">
                  <c:v>2.8178627491000001</c:v>
                </c:pt>
                <c:pt idx="29116">
                  <c:v>2.817904233932</c:v>
                </c:pt>
                <c:pt idx="29117">
                  <c:v>2.8179502487180002</c:v>
                </c:pt>
                <c:pt idx="29118">
                  <c:v>2.8180305957790002</c:v>
                </c:pt>
                <c:pt idx="29119">
                  <c:v>2.8181018829350002</c:v>
                </c:pt>
                <c:pt idx="29120">
                  <c:v>2.8181667327879998</c:v>
                </c:pt>
                <c:pt idx="29121">
                  <c:v>2.8182702064509999</c:v>
                </c:pt>
                <c:pt idx="29122">
                  <c:v>2.8184008598329999</c:v>
                </c:pt>
                <c:pt idx="29123">
                  <c:v>2.8187077045439999</c:v>
                </c:pt>
                <c:pt idx="29124">
                  <c:v>2.8187973499300001</c:v>
                </c:pt>
                <c:pt idx="29125">
                  <c:v>2.818859815598</c:v>
                </c:pt>
                <c:pt idx="29126">
                  <c:v>2.8189020156860001</c:v>
                </c:pt>
                <c:pt idx="29127">
                  <c:v>2.8189568519589998</c:v>
                </c:pt>
                <c:pt idx="29128">
                  <c:v>2.8190090656279998</c:v>
                </c:pt>
                <c:pt idx="29129">
                  <c:v>2.8190557956700002</c:v>
                </c:pt>
                <c:pt idx="29130">
                  <c:v>2.8191142082209999</c:v>
                </c:pt>
                <c:pt idx="29131">
                  <c:v>2.8191549777980001</c:v>
                </c:pt>
                <c:pt idx="29132">
                  <c:v>2.8192360401149998</c:v>
                </c:pt>
                <c:pt idx="29133">
                  <c:v>2.8192727565769999</c:v>
                </c:pt>
                <c:pt idx="29134">
                  <c:v>2.8193571567540001</c:v>
                </c:pt>
                <c:pt idx="29135">
                  <c:v>2.8193931579589999</c:v>
                </c:pt>
                <c:pt idx="29136">
                  <c:v>2.8194692134860002</c:v>
                </c:pt>
                <c:pt idx="29137">
                  <c:v>2.8195078372959999</c:v>
                </c:pt>
                <c:pt idx="29138">
                  <c:v>2.8195781707759999</c:v>
                </c:pt>
                <c:pt idx="29139">
                  <c:v>2.819623708725</c:v>
                </c:pt>
                <c:pt idx="29140">
                  <c:v>2.8196876049039998</c:v>
                </c:pt>
                <c:pt idx="29141">
                  <c:v>2.8197755813600001</c:v>
                </c:pt>
                <c:pt idx="29142">
                  <c:v>2.8200860023500001</c:v>
                </c:pt>
                <c:pt idx="29143">
                  <c:v>2.8201649189000002</c:v>
                </c:pt>
                <c:pt idx="29144">
                  <c:v>2.8202283382419999</c:v>
                </c:pt>
                <c:pt idx="29145">
                  <c:v>2.820277452469</c:v>
                </c:pt>
                <c:pt idx="29146">
                  <c:v>2.8203768730159999</c:v>
                </c:pt>
                <c:pt idx="29147">
                  <c:v>2.8204388618470002</c:v>
                </c:pt>
                <c:pt idx="29148">
                  <c:v>2.8205070495609998</c:v>
                </c:pt>
                <c:pt idx="29149">
                  <c:v>2.820551156998</c:v>
                </c:pt>
                <c:pt idx="29150">
                  <c:v>2.8205995559689998</c:v>
                </c:pt>
                <c:pt idx="29151">
                  <c:v>2.820651054382</c:v>
                </c:pt>
                <c:pt idx="29152">
                  <c:v>2.820696115494</c:v>
                </c:pt>
                <c:pt idx="29153">
                  <c:v>2.820774555206</c:v>
                </c:pt>
                <c:pt idx="29154">
                  <c:v>2.8208658695220001</c:v>
                </c:pt>
                <c:pt idx="29155">
                  <c:v>2.8211991786959998</c:v>
                </c:pt>
                <c:pt idx="29156">
                  <c:v>2.8213331699370001</c:v>
                </c:pt>
                <c:pt idx="29157">
                  <c:v>2.8214244842529999</c:v>
                </c:pt>
                <c:pt idx="29158">
                  <c:v>2.8215146064760002</c:v>
                </c:pt>
                <c:pt idx="29159">
                  <c:v>2.8216004371640002</c:v>
                </c:pt>
                <c:pt idx="29160">
                  <c:v>2.82168674469</c:v>
                </c:pt>
                <c:pt idx="29161">
                  <c:v>2.8217811584470001</c:v>
                </c:pt>
                <c:pt idx="29162">
                  <c:v>2.8218448162079999</c:v>
                </c:pt>
                <c:pt idx="29163">
                  <c:v>2.8218772411350002</c:v>
                </c:pt>
                <c:pt idx="29164">
                  <c:v>2.8219728469850001</c:v>
                </c:pt>
                <c:pt idx="29165">
                  <c:v>2.8220729827879998</c:v>
                </c:pt>
                <c:pt idx="29166">
                  <c:v>2.8221650123600002</c:v>
                </c:pt>
                <c:pt idx="29167">
                  <c:v>2.8224928379060001</c:v>
                </c:pt>
                <c:pt idx="29168">
                  <c:v>2.8225457668299998</c:v>
                </c:pt>
                <c:pt idx="29169">
                  <c:v>2.8225874900819998</c:v>
                </c:pt>
                <c:pt idx="29170">
                  <c:v>2.8226642608639998</c:v>
                </c:pt>
                <c:pt idx="29171">
                  <c:v>2.8227133750919999</c:v>
                </c:pt>
                <c:pt idx="29172">
                  <c:v>2.822771072388</c:v>
                </c:pt>
                <c:pt idx="29173">
                  <c:v>2.8228187561040001</c:v>
                </c:pt>
                <c:pt idx="29174">
                  <c:v>2.8228604793550001</c:v>
                </c:pt>
                <c:pt idx="29175">
                  <c:v>2.8229000568389999</c:v>
                </c:pt>
                <c:pt idx="29176">
                  <c:v>2.822940587997</c:v>
                </c:pt>
                <c:pt idx="29177">
                  <c:v>2.8229784965519999</c:v>
                </c:pt>
                <c:pt idx="29178">
                  <c:v>2.8230235576629998</c:v>
                </c:pt>
                <c:pt idx="29179">
                  <c:v>2.8230769634250001</c:v>
                </c:pt>
                <c:pt idx="29180">
                  <c:v>2.82315325737</c:v>
                </c:pt>
                <c:pt idx="29181">
                  <c:v>2.8232414722439998</c:v>
                </c:pt>
                <c:pt idx="29182">
                  <c:v>2.8236024379729998</c:v>
                </c:pt>
                <c:pt idx="29183">
                  <c:v>2.8237626552580002</c:v>
                </c:pt>
                <c:pt idx="29184">
                  <c:v>2.8238689899440002</c:v>
                </c:pt>
                <c:pt idx="29185">
                  <c:v>2.8240435123440002</c:v>
                </c:pt>
                <c:pt idx="29186">
                  <c:v>2.8244249820710001</c:v>
                </c:pt>
                <c:pt idx="29187">
                  <c:v>2.8244743347169998</c:v>
                </c:pt>
                <c:pt idx="29188">
                  <c:v>2.8245184421539999</c:v>
                </c:pt>
                <c:pt idx="29189">
                  <c:v>2.8245785236360001</c:v>
                </c:pt>
                <c:pt idx="29190">
                  <c:v>2.8246135711670002</c:v>
                </c:pt>
                <c:pt idx="29191">
                  <c:v>2.8246865272520001</c:v>
                </c:pt>
                <c:pt idx="29192">
                  <c:v>2.8247115612029998</c:v>
                </c:pt>
                <c:pt idx="29193">
                  <c:v>2.8247880935669998</c:v>
                </c:pt>
                <c:pt idx="29194">
                  <c:v>2.8250861167910002</c:v>
                </c:pt>
                <c:pt idx="29195">
                  <c:v>2.825139522552</c:v>
                </c:pt>
                <c:pt idx="29196">
                  <c:v>2.8251979351040002</c:v>
                </c:pt>
                <c:pt idx="29197">
                  <c:v>2.8252499103550002</c:v>
                </c:pt>
                <c:pt idx="29198">
                  <c:v>2.8253374099730002</c:v>
                </c:pt>
                <c:pt idx="29199">
                  <c:v>2.825423955917</c:v>
                </c:pt>
                <c:pt idx="29200">
                  <c:v>2.8254804611209998</c:v>
                </c:pt>
                <c:pt idx="29201">
                  <c:v>2.8255794048310001</c:v>
                </c:pt>
                <c:pt idx="29202">
                  <c:v>2.8256797790529999</c:v>
                </c:pt>
                <c:pt idx="29203">
                  <c:v>2.8259856700900001</c:v>
                </c:pt>
                <c:pt idx="29204">
                  <c:v>2.8263194560999998</c:v>
                </c:pt>
                <c:pt idx="29205">
                  <c:v>2.8264849185940002</c:v>
                </c:pt>
                <c:pt idx="29206">
                  <c:v>2.826597452164</c:v>
                </c:pt>
                <c:pt idx="29207">
                  <c:v>2.8267009258270002</c:v>
                </c:pt>
                <c:pt idx="29208">
                  <c:v>2.8267538547519999</c:v>
                </c:pt>
                <c:pt idx="29209">
                  <c:v>2.8268148899079999</c:v>
                </c:pt>
                <c:pt idx="29210">
                  <c:v>2.826876401901</c:v>
                </c:pt>
                <c:pt idx="29211">
                  <c:v>2.8269696235659998</c:v>
                </c:pt>
                <c:pt idx="29212">
                  <c:v>2.8270173072809999</c:v>
                </c:pt>
                <c:pt idx="29213">
                  <c:v>2.8270621299740002</c:v>
                </c:pt>
                <c:pt idx="29214">
                  <c:v>2.8271055221560002</c:v>
                </c:pt>
                <c:pt idx="29215">
                  <c:v>2.8271424770359999</c:v>
                </c:pt>
                <c:pt idx="29216">
                  <c:v>2.827186584473</c:v>
                </c:pt>
                <c:pt idx="29217">
                  <c:v>2.8272309303280001</c:v>
                </c:pt>
                <c:pt idx="29218">
                  <c:v>2.8272750377659999</c:v>
                </c:pt>
                <c:pt idx="29219">
                  <c:v>2.8275799751280002</c:v>
                </c:pt>
                <c:pt idx="29220">
                  <c:v>2.8276431560519999</c:v>
                </c:pt>
                <c:pt idx="29221">
                  <c:v>2.8277277946470001</c:v>
                </c:pt>
                <c:pt idx="29222">
                  <c:v>2.8277978897090001</c:v>
                </c:pt>
                <c:pt idx="29223">
                  <c:v>2.8278954029080001</c:v>
                </c:pt>
                <c:pt idx="29224">
                  <c:v>2.8279597759250001</c:v>
                </c:pt>
                <c:pt idx="29225">
                  <c:v>2.8280653953549999</c:v>
                </c:pt>
                <c:pt idx="29226">
                  <c:v>2.828130245209</c:v>
                </c:pt>
                <c:pt idx="29227">
                  <c:v>2.8282372951510002</c:v>
                </c:pt>
                <c:pt idx="29228">
                  <c:v>2.8282990455629999</c:v>
                </c:pt>
                <c:pt idx="29229">
                  <c:v>2.8283944129940002</c:v>
                </c:pt>
                <c:pt idx="29230">
                  <c:v>2.828445672989</c:v>
                </c:pt>
                <c:pt idx="29231">
                  <c:v>2.8285098075869999</c:v>
                </c:pt>
                <c:pt idx="29232">
                  <c:v>2.828597545624</c:v>
                </c:pt>
                <c:pt idx="29233">
                  <c:v>2.8289628028870002</c:v>
                </c:pt>
                <c:pt idx="29234">
                  <c:v>2.8290898799900002</c:v>
                </c:pt>
                <c:pt idx="29235">
                  <c:v>2.8291635513309998</c:v>
                </c:pt>
                <c:pt idx="29236">
                  <c:v>2.8292696475980001</c:v>
                </c:pt>
                <c:pt idx="29237">
                  <c:v>2.829319477081</c:v>
                </c:pt>
                <c:pt idx="29238">
                  <c:v>2.8293709754940002</c:v>
                </c:pt>
                <c:pt idx="29239">
                  <c:v>2.8294169902799999</c:v>
                </c:pt>
                <c:pt idx="29240">
                  <c:v>2.8294692039489999</c:v>
                </c:pt>
                <c:pt idx="29241">
                  <c:v>2.8295145034789999</c:v>
                </c:pt>
                <c:pt idx="29242">
                  <c:v>2.829561948776</c:v>
                </c:pt>
                <c:pt idx="29243">
                  <c:v>2.8295974731450002</c:v>
                </c:pt>
                <c:pt idx="29244">
                  <c:v>2.8296322822570001</c:v>
                </c:pt>
                <c:pt idx="29245">
                  <c:v>2.8296618461610001</c:v>
                </c:pt>
                <c:pt idx="29246">
                  <c:v>2.8296880722050002</c:v>
                </c:pt>
                <c:pt idx="29247">
                  <c:v>2.829736232758</c:v>
                </c:pt>
                <c:pt idx="29248">
                  <c:v>2.8297839164730001</c:v>
                </c:pt>
                <c:pt idx="29249">
                  <c:v>2.8298320770259999</c:v>
                </c:pt>
                <c:pt idx="29250">
                  <c:v>2.8298788070679999</c:v>
                </c:pt>
                <c:pt idx="29251">
                  <c:v>2.8302111625670001</c:v>
                </c:pt>
                <c:pt idx="29252">
                  <c:v>2.8302791118620001</c:v>
                </c:pt>
                <c:pt idx="29253">
                  <c:v>2.8303124904630002</c:v>
                </c:pt>
                <c:pt idx="29254">
                  <c:v>2.830373048782</c:v>
                </c:pt>
                <c:pt idx="29255">
                  <c:v>2.8304238319400001</c:v>
                </c:pt>
                <c:pt idx="29256">
                  <c:v>2.8304796218870001</c:v>
                </c:pt>
                <c:pt idx="29257">
                  <c:v>2.8305456638340001</c:v>
                </c:pt>
                <c:pt idx="29258">
                  <c:v>2.8305969238280002</c:v>
                </c:pt>
                <c:pt idx="29259">
                  <c:v>2.8306770324710002</c:v>
                </c:pt>
                <c:pt idx="29260">
                  <c:v>2.8307149410250001</c:v>
                </c:pt>
                <c:pt idx="29261">
                  <c:v>2.8307988643650002</c:v>
                </c:pt>
                <c:pt idx="29262">
                  <c:v>2.8308336734770001</c:v>
                </c:pt>
                <c:pt idx="29263">
                  <c:v>2.8309130668639999</c:v>
                </c:pt>
                <c:pt idx="29264">
                  <c:v>2.8309459686279999</c:v>
                </c:pt>
                <c:pt idx="29265">
                  <c:v>2.8310468196869998</c:v>
                </c:pt>
                <c:pt idx="29266">
                  <c:v>2.8311390876770002</c:v>
                </c:pt>
                <c:pt idx="29267">
                  <c:v>2.8313255310060002</c:v>
                </c:pt>
                <c:pt idx="29268">
                  <c:v>2.831558465958</c:v>
                </c:pt>
                <c:pt idx="29269">
                  <c:v>2.8316042423250001</c:v>
                </c:pt>
                <c:pt idx="29270">
                  <c:v>2.8316497802730001</c:v>
                </c:pt>
                <c:pt idx="29271">
                  <c:v>2.8317432403559999</c:v>
                </c:pt>
                <c:pt idx="29272">
                  <c:v>2.8317844867709998</c:v>
                </c:pt>
                <c:pt idx="29273">
                  <c:v>2.8318276405330001</c:v>
                </c:pt>
                <c:pt idx="29274">
                  <c:v>2.8318641185760001</c:v>
                </c:pt>
                <c:pt idx="29275">
                  <c:v>2.8319051265719999</c:v>
                </c:pt>
                <c:pt idx="29276">
                  <c:v>2.8319485187529998</c:v>
                </c:pt>
                <c:pt idx="29277">
                  <c:v>2.8319983482360001</c:v>
                </c:pt>
                <c:pt idx="29278">
                  <c:v>2.8320722579959998</c:v>
                </c:pt>
                <c:pt idx="29279">
                  <c:v>2.832155227661</c:v>
                </c:pt>
                <c:pt idx="29280">
                  <c:v>2.832216262817</c:v>
                </c:pt>
                <c:pt idx="29281">
                  <c:v>2.8323109149930001</c:v>
                </c:pt>
                <c:pt idx="29282">
                  <c:v>2.832447767258</c:v>
                </c:pt>
                <c:pt idx="29283">
                  <c:v>2.832763671875</c:v>
                </c:pt>
                <c:pt idx="29284">
                  <c:v>2.8330979347229999</c:v>
                </c:pt>
                <c:pt idx="29285">
                  <c:v>2.8333492279049999</c:v>
                </c:pt>
                <c:pt idx="29286">
                  <c:v>2.8334219455719998</c:v>
                </c:pt>
                <c:pt idx="29287">
                  <c:v>2.8334550857540002</c:v>
                </c:pt>
                <c:pt idx="29288">
                  <c:v>2.8335201740259999</c:v>
                </c:pt>
                <c:pt idx="29289">
                  <c:v>2.833569288254</c:v>
                </c:pt>
                <c:pt idx="29290">
                  <c:v>2.8336272239690001</c:v>
                </c:pt>
                <c:pt idx="29291">
                  <c:v>2.8336884975430001</c:v>
                </c:pt>
                <c:pt idx="29292">
                  <c:v>2.8337352275850001</c:v>
                </c:pt>
                <c:pt idx="29293">
                  <c:v>2.8338005542759999</c:v>
                </c:pt>
                <c:pt idx="29294">
                  <c:v>2.8338909149170002</c:v>
                </c:pt>
                <c:pt idx="29295">
                  <c:v>2.8341913223269999</c:v>
                </c:pt>
                <c:pt idx="29296">
                  <c:v>2.834285974503</c:v>
                </c:pt>
                <c:pt idx="29297">
                  <c:v>2.8343415260309999</c:v>
                </c:pt>
                <c:pt idx="29298">
                  <c:v>2.8343954086299998</c:v>
                </c:pt>
                <c:pt idx="29299">
                  <c:v>2.8344459533689998</c:v>
                </c:pt>
                <c:pt idx="29300">
                  <c:v>2.8344962596890002</c:v>
                </c:pt>
                <c:pt idx="29301">
                  <c:v>2.8345465660100002</c:v>
                </c:pt>
                <c:pt idx="29302">
                  <c:v>2.834591150284</c:v>
                </c:pt>
                <c:pt idx="29303">
                  <c:v>2.8346307277679998</c:v>
                </c:pt>
                <c:pt idx="29304">
                  <c:v>2.8346683979030001</c:v>
                </c:pt>
                <c:pt idx="29305">
                  <c:v>2.834706544876</c:v>
                </c:pt>
                <c:pt idx="29306">
                  <c:v>2.8347442150119999</c:v>
                </c:pt>
                <c:pt idx="29307">
                  <c:v>2.8347878456119999</c:v>
                </c:pt>
                <c:pt idx="29308">
                  <c:v>2.8348364830019999</c:v>
                </c:pt>
                <c:pt idx="29309">
                  <c:v>2.8348896503450001</c:v>
                </c:pt>
                <c:pt idx="29310">
                  <c:v>2.834974765778</c:v>
                </c:pt>
                <c:pt idx="29311">
                  <c:v>2.8350198268889999</c:v>
                </c:pt>
                <c:pt idx="29312">
                  <c:v>2.8351013660429998</c:v>
                </c:pt>
                <c:pt idx="29313">
                  <c:v>2.8352866172789999</c:v>
                </c:pt>
                <c:pt idx="29314">
                  <c:v>2.8354833126069998</c:v>
                </c:pt>
                <c:pt idx="29315">
                  <c:v>2.8356211185459999</c:v>
                </c:pt>
                <c:pt idx="29316">
                  <c:v>2.8359522819520002</c:v>
                </c:pt>
                <c:pt idx="29317">
                  <c:v>2.8361544609070002</c:v>
                </c:pt>
                <c:pt idx="29318">
                  <c:v>2.8362336158749999</c:v>
                </c:pt>
                <c:pt idx="29319">
                  <c:v>2.8363270759580002</c:v>
                </c:pt>
                <c:pt idx="29320">
                  <c:v>2.836379051208</c:v>
                </c:pt>
                <c:pt idx="29321">
                  <c:v>2.83642244339</c:v>
                </c:pt>
                <c:pt idx="29322">
                  <c:v>2.8364939689640001</c:v>
                </c:pt>
                <c:pt idx="29323">
                  <c:v>2.8365330696109998</c:v>
                </c:pt>
                <c:pt idx="29324">
                  <c:v>2.8366153240199998</c:v>
                </c:pt>
                <c:pt idx="29325">
                  <c:v>2.8366458415990001</c:v>
                </c:pt>
                <c:pt idx="29326">
                  <c:v>2.8367297649380001</c:v>
                </c:pt>
                <c:pt idx="29327">
                  <c:v>2.8368210792539998</c:v>
                </c:pt>
                <c:pt idx="29328">
                  <c:v>2.8369073867800001</c:v>
                </c:pt>
                <c:pt idx="29329">
                  <c:v>2.837109327316</c:v>
                </c:pt>
                <c:pt idx="29330">
                  <c:v>2.8374350070949999</c:v>
                </c:pt>
                <c:pt idx="29331">
                  <c:v>2.8375363349909999</c:v>
                </c:pt>
                <c:pt idx="29332">
                  <c:v>2.8376724719999999</c:v>
                </c:pt>
                <c:pt idx="29333">
                  <c:v>2.837998867035</c:v>
                </c:pt>
                <c:pt idx="29334">
                  <c:v>2.8381576538090001</c:v>
                </c:pt>
                <c:pt idx="29335">
                  <c:v>2.8382036685940002</c:v>
                </c:pt>
                <c:pt idx="29336">
                  <c:v>2.8382434844970001</c:v>
                </c:pt>
                <c:pt idx="29337">
                  <c:v>2.8382878303529999</c:v>
                </c:pt>
                <c:pt idx="29338">
                  <c:v>2.8383269310000001</c:v>
                </c:pt>
                <c:pt idx="29339">
                  <c:v>2.8383660316469999</c:v>
                </c:pt>
                <c:pt idx="29340">
                  <c:v>2.8384113311769998</c:v>
                </c:pt>
                <c:pt idx="29341">
                  <c:v>2.838453769684</c:v>
                </c:pt>
                <c:pt idx="29342">
                  <c:v>2.8384926319120001</c:v>
                </c:pt>
                <c:pt idx="29343">
                  <c:v>2.8385343551640001</c:v>
                </c:pt>
                <c:pt idx="29344">
                  <c:v>2.8385765552520001</c:v>
                </c:pt>
                <c:pt idx="29345">
                  <c:v>2.8386216163640001</c:v>
                </c:pt>
                <c:pt idx="29346">
                  <c:v>2.8386671543120001</c:v>
                </c:pt>
                <c:pt idx="29347">
                  <c:v>2.8387160301210002</c:v>
                </c:pt>
                <c:pt idx="29348">
                  <c:v>2.8387620449069999</c:v>
                </c:pt>
                <c:pt idx="29349">
                  <c:v>2.838802576065</c:v>
                </c:pt>
                <c:pt idx="29350">
                  <c:v>2.8388438224789998</c:v>
                </c:pt>
                <c:pt idx="29351">
                  <c:v>2.8388946056369999</c:v>
                </c:pt>
                <c:pt idx="29352">
                  <c:v>2.8389854431149999</c:v>
                </c:pt>
                <c:pt idx="29353">
                  <c:v>2.8391516208650001</c:v>
                </c:pt>
                <c:pt idx="29354">
                  <c:v>2.8392112255100002</c:v>
                </c:pt>
                <c:pt idx="29355">
                  <c:v>2.8392539024349999</c:v>
                </c:pt>
                <c:pt idx="29356">
                  <c:v>2.8393268585209999</c:v>
                </c:pt>
                <c:pt idx="29357">
                  <c:v>2.8393924236300001</c:v>
                </c:pt>
                <c:pt idx="29358">
                  <c:v>2.8394627571109998</c:v>
                </c:pt>
                <c:pt idx="29359">
                  <c:v>2.8395431041719998</c:v>
                </c:pt>
                <c:pt idx="29360">
                  <c:v>2.8396124839780001</c:v>
                </c:pt>
                <c:pt idx="29361">
                  <c:v>2.8397083282470001</c:v>
                </c:pt>
                <c:pt idx="29362">
                  <c:v>2.8397684097289999</c:v>
                </c:pt>
                <c:pt idx="29363">
                  <c:v>2.8398666381840001</c:v>
                </c:pt>
                <c:pt idx="29364">
                  <c:v>2.8399236202239999</c:v>
                </c:pt>
                <c:pt idx="29365">
                  <c:v>2.8400175571439998</c:v>
                </c:pt>
                <c:pt idx="29366">
                  <c:v>2.8400573730469998</c:v>
                </c:pt>
                <c:pt idx="29367">
                  <c:v>2.8401360511779998</c:v>
                </c:pt>
                <c:pt idx="29368">
                  <c:v>2.840237617493</c:v>
                </c:pt>
                <c:pt idx="29369">
                  <c:v>2.8404738903050002</c:v>
                </c:pt>
                <c:pt idx="29370">
                  <c:v>2.8405199050899999</c:v>
                </c:pt>
                <c:pt idx="29371">
                  <c:v>2.8405649662019998</c:v>
                </c:pt>
                <c:pt idx="29372">
                  <c:v>2.8406081199650002</c:v>
                </c:pt>
                <c:pt idx="29373">
                  <c:v>2.8406469821929998</c:v>
                </c:pt>
                <c:pt idx="29374">
                  <c:v>2.8406832218170002</c:v>
                </c:pt>
                <c:pt idx="29375">
                  <c:v>2.8407268524170002</c:v>
                </c:pt>
                <c:pt idx="29376">
                  <c:v>2.840771198273</c:v>
                </c:pt>
                <c:pt idx="29377">
                  <c:v>2.84082198143</c:v>
                </c:pt>
                <c:pt idx="29378">
                  <c:v>2.8408696651460001</c:v>
                </c:pt>
                <c:pt idx="29379">
                  <c:v>2.8409175872799999</c:v>
                </c:pt>
                <c:pt idx="29380">
                  <c:v>2.8409693241120002</c:v>
                </c:pt>
                <c:pt idx="29381">
                  <c:v>2.8410289287569999</c:v>
                </c:pt>
                <c:pt idx="29382">
                  <c:v>2.84108376503</c:v>
                </c:pt>
                <c:pt idx="29383">
                  <c:v>2.8411459922789999</c:v>
                </c:pt>
                <c:pt idx="29384">
                  <c:v>2.8415012359620002</c:v>
                </c:pt>
                <c:pt idx="29385">
                  <c:v>2.8417744636540001</c:v>
                </c:pt>
                <c:pt idx="29386">
                  <c:v>2.8421111106870001</c:v>
                </c:pt>
                <c:pt idx="29387">
                  <c:v>2.842258930206</c:v>
                </c:pt>
                <c:pt idx="29388">
                  <c:v>2.8422830104829999</c:v>
                </c:pt>
                <c:pt idx="29389">
                  <c:v>2.8423550128940001</c:v>
                </c:pt>
                <c:pt idx="29390">
                  <c:v>2.8423802852629998</c:v>
                </c:pt>
                <c:pt idx="29391">
                  <c:v>2.842456102371</c:v>
                </c:pt>
                <c:pt idx="29392">
                  <c:v>2.8424890041349999</c:v>
                </c:pt>
                <c:pt idx="29393">
                  <c:v>2.842559099197</c:v>
                </c:pt>
                <c:pt idx="29394">
                  <c:v>2.8425996303560002</c:v>
                </c:pt>
                <c:pt idx="29395">
                  <c:v>2.8426632881159999</c:v>
                </c:pt>
                <c:pt idx="29396">
                  <c:v>2.8427069187159999</c:v>
                </c:pt>
                <c:pt idx="29397">
                  <c:v>2.8430376052859998</c:v>
                </c:pt>
                <c:pt idx="29398">
                  <c:v>2.8431122303010001</c:v>
                </c:pt>
                <c:pt idx="29399">
                  <c:v>2.843178033829</c:v>
                </c:pt>
                <c:pt idx="29400">
                  <c:v>2.8432261943819999</c:v>
                </c:pt>
                <c:pt idx="29401">
                  <c:v>2.8433248996730001</c:v>
                </c:pt>
                <c:pt idx="29402">
                  <c:v>2.8436145782470001</c:v>
                </c:pt>
                <c:pt idx="29403">
                  <c:v>2.8438036441799999</c:v>
                </c:pt>
                <c:pt idx="29404">
                  <c:v>2.8439292907709999</c:v>
                </c:pt>
                <c:pt idx="29405">
                  <c:v>2.8440537452700001</c:v>
                </c:pt>
                <c:pt idx="29406">
                  <c:v>2.8443684577939998</c:v>
                </c:pt>
                <c:pt idx="29407">
                  <c:v>2.8444900512700002</c:v>
                </c:pt>
                <c:pt idx="29408">
                  <c:v>2.8446071147919998</c:v>
                </c:pt>
                <c:pt idx="29409">
                  <c:v>2.8446629047390002</c:v>
                </c:pt>
                <c:pt idx="29410">
                  <c:v>2.8447208404539999</c:v>
                </c:pt>
                <c:pt idx="29411">
                  <c:v>2.84477353096</c:v>
                </c:pt>
                <c:pt idx="29412">
                  <c:v>2.8448214530940001</c:v>
                </c:pt>
                <c:pt idx="29413">
                  <c:v>2.844873189926</c:v>
                </c:pt>
                <c:pt idx="29414">
                  <c:v>2.844921827316</c:v>
                </c:pt>
                <c:pt idx="29415">
                  <c:v>2.8449709415440001</c:v>
                </c:pt>
                <c:pt idx="29416">
                  <c:v>2.8450155258179999</c:v>
                </c:pt>
                <c:pt idx="29417">
                  <c:v>2.845056295395</c:v>
                </c:pt>
                <c:pt idx="29418">
                  <c:v>2.845091104507</c:v>
                </c:pt>
                <c:pt idx="29419">
                  <c:v>2.8451290130619999</c:v>
                </c:pt>
                <c:pt idx="29420">
                  <c:v>2.8451690673829999</c:v>
                </c:pt>
                <c:pt idx="29421">
                  <c:v>2.84521150589</c:v>
                </c:pt>
                <c:pt idx="29422">
                  <c:v>2.84525847435</c:v>
                </c:pt>
                <c:pt idx="29423">
                  <c:v>2.8453059196470001</c:v>
                </c:pt>
                <c:pt idx="29424">
                  <c:v>2.8453431129459998</c:v>
                </c:pt>
                <c:pt idx="29425">
                  <c:v>2.8453848361969998</c:v>
                </c:pt>
                <c:pt idx="29426">
                  <c:v>2.8454699516300002</c:v>
                </c:pt>
                <c:pt idx="29427">
                  <c:v>2.845631599426</c:v>
                </c:pt>
                <c:pt idx="29428">
                  <c:v>2.8456656932829998</c:v>
                </c:pt>
                <c:pt idx="29429">
                  <c:v>2.845749855042</c:v>
                </c:pt>
                <c:pt idx="29430">
                  <c:v>2.8458030223850002</c:v>
                </c:pt>
                <c:pt idx="29431">
                  <c:v>2.845889568329</c:v>
                </c:pt>
                <c:pt idx="29432">
                  <c:v>2.845961332321</c:v>
                </c:pt>
                <c:pt idx="29433">
                  <c:v>2.8460476398469998</c:v>
                </c:pt>
                <c:pt idx="29434">
                  <c:v>2.8461418151859998</c:v>
                </c:pt>
                <c:pt idx="29435">
                  <c:v>2.8462166786190002</c:v>
                </c:pt>
                <c:pt idx="29436">
                  <c:v>2.8463132381439999</c:v>
                </c:pt>
                <c:pt idx="29437">
                  <c:v>2.8463685512539998</c:v>
                </c:pt>
                <c:pt idx="29438">
                  <c:v>2.8464610576629998</c:v>
                </c:pt>
                <c:pt idx="29439">
                  <c:v>2.8464996814729999</c:v>
                </c:pt>
                <c:pt idx="29440">
                  <c:v>2.8465816974639999</c:v>
                </c:pt>
                <c:pt idx="29441">
                  <c:v>2.8466148376459999</c:v>
                </c:pt>
                <c:pt idx="29442">
                  <c:v>2.8467102050780002</c:v>
                </c:pt>
                <c:pt idx="29443">
                  <c:v>2.8470954895020002</c:v>
                </c:pt>
                <c:pt idx="29444">
                  <c:v>2.8472266197199998</c:v>
                </c:pt>
                <c:pt idx="29445">
                  <c:v>2.847281217575</c:v>
                </c:pt>
                <c:pt idx="29446">
                  <c:v>2.8473305702210001</c:v>
                </c:pt>
                <c:pt idx="29447">
                  <c:v>2.8473851680759998</c:v>
                </c:pt>
                <c:pt idx="29448">
                  <c:v>2.847427606583</c:v>
                </c:pt>
                <c:pt idx="29449">
                  <c:v>2.8474805355070001</c:v>
                </c:pt>
                <c:pt idx="29450">
                  <c:v>2.8475296497340001</c:v>
                </c:pt>
                <c:pt idx="29451">
                  <c:v>2.8475735187529998</c:v>
                </c:pt>
                <c:pt idx="29452">
                  <c:v>2.84761428833</c:v>
                </c:pt>
                <c:pt idx="29453">
                  <c:v>2.8476521968839998</c:v>
                </c:pt>
                <c:pt idx="29454">
                  <c:v>2.8476853370669999</c:v>
                </c:pt>
                <c:pt idx="29455">
                  <c:v>2.8477146625519998</c:v>
                </c:pt>
                <c:pt idx="29456">
                  <c:v>2.84774684906</c:v>
                </c:pt>
                <c:pt idx="29457">
                  <c:v>2.847781658173</c:v>
                </c:pt>
                <c:pt idx="29458">
                  <c:v>2.847826957703</c:v>
                </c:pt>
                <c:pt idx="29459">
                  <c:v>2.84787607193</c:v>
                </c:pt>
                <c:pt idx="29460">
                  <c:v>2.8479325771330002</c:v>
                </c:pt>
                <c:pt idx="29461">
                  <c:v>2.8479969501500002</c:v>
                </c:pt>
                <c:pt idx="29462">
                  <c:v>2.848179340363</c:v>
                </c:pt>
                <c:pt idx="29463">
                  <c:v>2.8482587337490002</c:v>
                </c:pt>
                <c:pt idx="29464">
                  <c:v>2.8483016490940001</c:v>
                </c:pt>
                <c:pt idx="29465">
                  <c:v>2.848357200623</c:v>
                </c:pt>
                <c:pt idx="29466">
                  <c:v>2.848428726196</c:v>
                </c:pt>
                <c:pt idx="29467">
                  <c:v>2.8484752178189998</c:v>
                </c:pt>
                <c:pt idx="29468">
                  <c:v>2.8485589027399998</c:v>
                </c:pt>
                <c:pt idx="29469">
                  <c:v>2.8486027717589999</c:v>
                </c:pt>
                <c:pt idx="29470">
                  <c:v>2.848693609238</c:v>
                </c:pt>
                <c:pt idx="29471">
                  <c:v>2.848728656769</c:v>
                </c:pt>
                <c:pt idx="29472">
                  <c:v>2.8488111495970001</c:v>
                </c:pt>
                <c:pt idx="29473">
                  <c:v>2.8488554954529999</c:v>
                </c:pt>
                <c:pt idx="29474">
                  <c:v>2.848929166794</c:v>
                </c:pt>
                <c:pt idx="29475">
                  <c:v>2.8489725589749999</c:v>
                </c:pt>
                <c:pt idx="29476">
                  <c:v>2.8490777015690001</c:v>
                </c:pt>
                <c:pt idx="29477">
                  <c:v>2.8491840362550001</c:v>
                </c:pt>
                <c:pt idx="29478">
                  <c:v>2.8495597839359998</c:v>
                </c:pt>
                <c:pt idx="29479">
                  <c:v>2.8496260643009999</c:v>
                </c:pt>
                <c:pt idx="29480">
                  <c:v>2.849728107452</c:v>
                </c:pt>
                <c:pt idx="29481">
                  <c:v>2.8497691154479998</c:v>
                </c:pt>
                <c:pt idx="29482">
                  <c:v>2.8498055934909998</c:v>
                </c:pt>
                <c:pt idx="29483">
                  <c:v>2.8498451709750001</c:v>
                </c:pt>
                <c:pt idx="29484">
                  <c:v>2.8498840332030002</c:v>
                </c:pt>
                <c:pt idx="29485">
                  <c:v>2.8499288558960001</c:v>
                </c:pt>
                <c:pt idx="29486">
                  <c:v>2.8499786853789999</c:v>
                </c:pt>
                <c:pt idx="29487">
                  <c:v>2.8500299453740001</c:v>
                </c:pt>
                <c:pt idx="29488">
                  <c:v>2.8500833511349999</c:v>
                </c:pt>
                <c:pt idx="29489">
                  <c:v>2.8501493930819999</c:v>
                </c:pt>
                <c:pt idx="29490">
                  <c:v>2.8502573966979998</c:v>
                </c:pt>
                <c:pt idx="29491">
                  <c:v>2.85036277771</c:v>
                </c:pt>
                <c:pt idx="29492">
                  <c:v>2.850606918335</c:v>
                </c:pt>
                <c:pt idx="29493">
                  <c:v>2.850703001022</c:v>
                </c:pt>
                <c:pt idx="29494">
                  <c:v>2.8507628440859998</c:v>
                </c:pt>
                <c:pt idx="29495">
                  <c:v>2.850801944733</c:v>
                </c:pt>
                <c:pt idx="29496">
                  <c:v>2.8508505821229999</c:v>
                </c:pt>
                <c:pt idx="29497">
                  <c:v>2.850933074951</c:v>
                </c:pt>
                <c:pt idx="29498">
                  <c:v>2.8510229587549998</c:v>
                </c:pt>
                <c:pt idx="29499">
                  <c:v>2.8511114120480001</c:v>
                </c:pt>
                <c:pt idx="29500">
                  <c:v>2.851203203201</c:v>
                </c:pt>
                <c:pt idx="29501">
                  <c:v>2.8513431549070001</c:v>
                </c:pt>
                <c:pt idx="29502">
                  <c:v>2.8514218330380001</c:v>
                </c:pt>
                <c:pt idx="29503">
                  <c:v>2.85155916214</c:v>
                </c:pt>
                <c:pt idx="29504">
                  <c:v>2.851838111877</c:v>
                </c:pt>
                <c:pt idx="29505">
                  <c:v>2.851932048798</c:v>
                </c:pt>
                <c:pt idx="29506">
                  <c:v>2.8519849777220001</c:v>
                </c:pt>
                <c:pt idx="29507">
                  <c:v>2.8520269393920001</c:v>
                </c:pt>
                <c:pt idx="29508">
                  <c:v>2.8520729541779999</c:v>
                </c:pt>
                <c:pt idx="29509">
                  <c:v>2.852104663849</c:v>
                </c:pt>
                <c:pt idx="29510">
                  <c:v>2.8521389961239998</c:v>
                </c:pt>
                <c:pt idx="29511">
                  <c:v>2.8521776199339999</c:v>
                </c:pt>
                <c:pt idx="29512">
                  <c:v>2.852223157883</c:v>
                </c:pt>
                <c:pt idx="29513">
                  <c:v>2.85227227211</c:v>
                </c:pt>
                <c:pt idx="29514">
                  <c:v>2.8523273468019998</c:v>
                </c:pt>
                <c:pt idx="29515">
                  <c:v>2.8523771762850001</c:v>
                </c:pt>
                <c:pt idx="29516">
                  <c:v>2.8524260520940001</c:v>
                </c:pt>
                <c:pt idx="29517">
                  <c:v>2.8524773120879998</c:v>
                </c:pt>
                <c:pt idx="29518">
                  <c:v>2.852526664734</c:v>
                </c:pt>
                <c:pt idx="29519">
                  <c:v>2.8528327941890002</c:v>
                </c:pt>
                <c:pt idx="29520">
                  <c:v>2.852933168411</c:v>
                </c:pt>
                <c:pt idx="29521">
                  <c:v>2.853036165237</c:v>
                </c:pt>
                <c:pt idx="29522">
                  <c:v>2.8530664443970002</c:v>
                </c:pt>
                <c:pt idx="29523">
                  <c:v>2.8531646728519999</c:v>
                </c:pt>
                <c:pt idx="29524">
                  <c:v>2.8532750606540001</c:v>
                </c:pt>
                <c:pt idx="29525">
                  <c:v>2.8533232212069999</c:v>
                </c:pt>
                <c:pt idx="29526">
                  <c:v>2.853388547897</c:v>
                </c:pt>
                <c:pt idx="29527">
                  <c:v>2.853487730026</c:v>
                </c:pt>
                <c:pt idx="29528">
                  <c:v>2.8535168170929999</c:v>
                </c:pt>
                <c:pt idx="29529">
                  <c:v>2.8535962104800001</c:v>
                </c:pt>
                <c:pt idx="29530">
                  <c:v>2.8536286354059999</c:v>
                </c:pt>
                <c:pt idx="29531">
                  <c:v>2.8537032604219998</c:v>
                </c:pt>
                <c:pt idx="29532">
                  <c:v>2.8537375926970001</c:v>
                </c:pt>
                <c:pt idx="29533">
                  <c:v>2.8538026809689998</c:v>
                </c:pt>
                <c:pt idx="29534">
                  <c:v>2.8538436889650001</c:v>
                </c:pt>
                <c:pt idx="29535">
                  <c:v>2.8539366722109998</c:v>
                </c:pt>
                <c:pt idx="29536">
                  <c:v>2.8543100357059998</c:v>
                </c:pt>
                <c:pt idx="29537">
                  <c:v>2.8544077873229998</c:v>
                </c:pt>
                <c:pt idx="29538">
                  <c:v>2.8545083999630001</c:v>
                </c:pt>
                <c:pt idx="29539">
                  <c:v>2.8545644283290001</c:v>
                </c:pt>
                <c:pt idx="29540">
                  <c:v>2.8546292781829998</c:v>
                </c:pt>
                <c:pt idx="29541">
                  <c:v>2.8547103405000001</c:v>
                </c:pt>
                <c:pt idx="29542">
                  <c:v>2.8547928333280002</c:v>
                </c:pt>
                <c:pt idx="29543">
                  <c:v>2.8548457622529999</c:v>
                </c:pt>
                <c:pt idx="29544">
                  <c:v>2.8549480438230002</c:v>
                </c:pt>
                <c:pt idx="29545">
                  <c:v>2.8550007343289998</c:v>
                </c:pt>
                <c:pt idx="29546">
                  <c:v>2.8550713062290001</c:v>
                </c:pt>
                <c:pt idx="29547">
                  <c:v>2.855142593384</c:v>
                </c:pt>
                <c:pt idx="29548">
                  <c:v>2.855235099792</c:v>
                </c:pt>
                <c:pt idx="29549">
                  <c:v>2.8553321361539998</c:v>
                </c:pt>
                <c:pt idx="29550">
                  <c:v>2.855486154556</c:v>
                </c:pt>
                <c:pt idx="29551">
                  <c:v>2.8556511402129998</c:v>
                </c:pt>
                <c:pt idx="29552">
                  <c:v>2.855775594711</c:v>
                </c:pt>
                <c:pt idx="29553">
                  <c:v>2.856061697006</c:v>
                </c:pt>
                <c:pt idx="29554">
                  <c:v>2.8561394214629998</c:v>
                </c:pt>
                <c:pt idx="29555">
                  <c:v>2.8562300205229998</c:v>
                </c:pt>
                <c:pt idx="29556">
                  <c:v>2.8562948703769999</c:v>
                </c:pt>
                <c:pt idx="29557">
                  <c:v>2.8563277721409999</c:v>
                </c:pt>
                <c:pt idx="29558">
                  <c:v>2.8563954830170002</c:v>
                </c:pt>
                <c:pt idx="29559">
                  <c:v>2.856429815292</c:v>
                </c:pt>
                <c:pt idx="29560">
                  <c:v>2.8564884662629999</c:v>
                </c:pt>
                <c:pt idx="29561">
                  <c:v>2.8565747737880001</c:v>
                </c:pt>
                <c:pt idx="29562">
                  <c:v>2.856658220291</c:v>
                </c:pt>
                <c:pt idx="29563">
                  <c:v>2.8570063114169999</c:v>
                </c:pt>
                <c:pt idx="29564">
                  <c:v>2.8572022914890001</c:v>
                </c:pt>
                <c:pt idx="29565">
                  <c:v>2.857317209244</c:v>
                </c:pt>
                <c:pt idx="29566">
                  <c:v>2.8574309349060001</c:v>
                </c:pt>
                <c:pt idx="29567">
                  <c:v>2.857577085495</c:v>
                </c:pt>
                <c:pt idx="29568">
                  <c:v>2.8579280376430001</c:v>
                </c:pt>
                <c:pt idx="29569">
                  <c:v>2.8580980300899999</c:v>
                </c:pt>
                <c:pt idx="29570">
                  <c:v>2.8584461212160002</c:v>
                </c:pt>
                <c:pt idx="29571">
                  <c:v>2.8586742877960001</c:v>
                </c:pt>
                <c:pt idx="29572">
                  <c:v>2.8587660789489999</c:v>
                </c:pt>
                <c:pt idx="29573">
                  <c:v>2.8588242530820001</c:v>
                </c:pt>
                <c:pt idx="29574">
                  <c:v>2.8588869571690001</c:v>
                </c:pt>
                <c:pt idx="29575">
                  <c:v>2.858940839767</c:v>
                </c:pt>
                <c:pt idx="29576">
                  <c:v>2.8589906692499998</c:v>
                </c:pt>
                <c:pt idx="29577">
                  <c:v>2.8590414524079999</c:v>
                </c:pt>
                <c:pt idx="29578">
                  <c:v>2.859094142914</c:v>
                </c:pt>
                <c:pt idx="29579">
                  <c:v>2.8593220710749998</c:v>
                </c:pt>
                <c:pt idx="29580">
                  <c:v>2.8593516349789998</c:v>
                </c:pt>
                <c:pt idx="29581">
                  <c:v>2.8594243526460001</c:v>
                </c:pt>
                <c:pt idx="29582">
                  <c:v>2.8594627380370001</c:v>
                </c:pt>
                <c:pt idx="29583">
                  <c:v>2.8595287799840001</c:v>
                </c:pt>
                <c:pt idx="29584">
                  <c:v>2.859582424164</c:v>
                </c:pt>
                <c:pt idx="29585">
                  <c:v>2.8596379756929999</c:v>
                </c:pt>
                <c:pt idx="29586">
                  <c:v>2.8597187995910001</c:v>
                </c:pt>
                <c:pt idx="29587">
                  <c:v>2.8599946498870001</c:v>
                </c:pt>
                <c:pt idx="29588">
                  <c:v>2.8603231906889999</c:v>
                </c:pt>
                <c:pt idx="29589">
                  <c:v>2.8605229854580001</c:v>
                </c:pt>
                <c:pt idx="29590">
                  <c:v>2.860649585724</c:v>
                </c:pt>
                <c:pt idx="29591">
                  <c:v>2.8607091903690001</c:v>
                </c:pt>
                <c:pt idx="29592">
                  <c:v>2.860766410828</c:v>
                </c:pt>
                <c:pt idx="29593">
                  <c:v>2.8608253002169999</c:v>
                </c:pt>
                <c:pt idx="29594">
                  <c:v>2.860877990723</c:v>
                </c:pt>
                <c:pt idx="29595">
                  <c:v>2.8609335422519999</c:v>
                </c:pt>
                <c:pt idx="29596">
                  <c:v>2.860989570618</c:v>
                </c:pt>
                <c:pt idx="29597">
                  <c:v>2.8610832691189998</c:v>
                </c:pt>
                <c:pt idx="29598">
                  <c:v>2.8611273765559999</c:v>
                </c:pt>
                <c:pt idx="29599">
                  <c:v>2.861171245575</c:v>
                </c:pt>
                <c:pt idx="29600">
                  <c:v>2.8612239360810001</c:v>
                </c:pt>
                <c:pt idx="29601">
                  <c:v>2.8613274097439998</c:v>
                </c:pt>
                <c:pt idx="29602">
                  <c:v>2.8613808155060001</c:v>
                </c:pt>
                <c:pt idx="29603">
                  <c:v>2.861452102661</c:v>
                </c:pt>
                <c:pt idx="29604">
                  <c:v>2.8615348339079998</c:v>
                </c:pt>
                <c:pt idx="29605">
                  <c:v>2.8618159294129999</c:v>
                </c:pt>
                <c:pt idx="29606">
                  <c:v>2.86190199852</c:v>
                </c:pt>
                <c:pt idx="29607">
                  <c:v>2.8619985580440002</c:v>
                </c:pt>
                <c:pt idx="29608">
                  <c:v>2.8620612621310002</c:v>
                </c:pt>
                <c:pt idx="29609">
                  <c:v>2.8621122837069999</c:v>
                </c:pt>
                <c:pt idx="29610">
                  <c:v>2.8621871471409999</c:v>
                </c:pt>
                <c:pt idx="29611">
                  <c:v>2.862232923508</c:v>
                </c:pt>
                <c:pt idx="29612">
                  <c:v>2.8623206615450001</c:v>
                </c:pt>
                <c:pt idx="29613">
                  <c:v>2.862365484238</c:v>
                </c:pt>
                <c:pt idx="29614">
                  <c:v>2.862458229065</c:v>
                </c:pt>
                <c:pt idx="29615">
                  <c:v>2.8625040054320001</c:v>
                </c:pt>
                <c:pt idx="29616">
                  <c:v>2.8625874519350001</c:v>
                </c:pt>
                <c:pt idx="29617">
                  <c:v>2.8626320362089999</c:v>
                </c:pt>
                <c:pt idx="29618">
                  <c:v>2.862693786621</c:v>
                </c:pt>
                <c:pt idx="29619">
                  <c:v>2.8627846241000001</c:v>
                </c:pt>
                <c:pt idx="29620">
                  <c:v>2.8630969524380001</c:v>
                </c:pt>
                <c:pt idx="29621">
                  <c:v>2.863214969635</c:v>
                </c:pt>
                <c:pt idx="29622">
                  <c:v>2.863556861877</c:v>
                </c:pt>
                <c:pt idx="29623">
                  <c:v>2.8637251853939998</c:v>
                </c:pt>
                <c:pt idx="29624">
                  <c:v>2.863970041275</c:v>
                </c:pt>
                <c:pt idx="29625">
                  <c:v>2.864019155502</c:v>
                </c:pt>
                <c:pt idx="29626">
                  <c:v>2.864071369171</c:v>
                </c:pt>
                <c:pt idx="29627">
                  <c:v>2.8641161918639999</c:v>
                </c:pt>
                <c:pt idx="29628">
                  <c:v>2.8641667366029999</c:v>
                </c:pt>
                <c:pt idx="29629">
                  <c:v>2.864203929901</c:v>
                </c:pt>
                <c:pt idx="29630">
                  <c:v>2.8642621040340002</c:v>
                </c:pt>
                <c:pt idx="29631">
                  <c:v>2.864322423935</c:v>
                </c:pt>
                <c:pt idx="29632">
                  <c:v>2.8644092082979999</c:v>
                </c:pt>
                <c:pt idx="29633">
                  <c:v>2.864455223083</c:v>
                </c:pt>
                <c:pt idx="29634">
                  <c:v>2.8645441532140001</c:v>
                </c:pt>
                <c:pt idx="29635">
                  <c:v>2.8646340370179999</c:v>
                </c:pt>
                <c:pt idx="29636">
                  <c:v>2.8647620677950001</c:v>
                </c:pt>
                <c:pt idx="29637">
                  <c:v>2.8649530410769999</c:v>
                </c:pt>
                <c:pt idx="29638">
                  <c:v>2.8650445938110001</c:v>
                </c:pt>
                <c:pt idx="29639">
                  <c:v>2.8651077747340001</c:v>
                </c:pt>
                <c:pt idx="29640">
                  <c:v>2.8651452064509999</c:v>
                </c:pt>
                <c:pt idx="29641">
                  <c:v>2.8652210235600002</c:v>
                </c:pt>
                <c:pt idx="29642">
                  <c:v>2.8652615547179998</c:v>
                </c:pt>
                <c:pt idx="29643">
                  <c:v>2.865345954895</c:v>
                </c:pt>
                <c:pt idx="29644">
                  <c:v>2.8653819560999998</c:v>
                </c:pt>
                <c:pt idx="29645">
                  <c:v>2.8654580116270001</c:v>
                </c:pt>
                <c:pt idx="29646">
                  <c:v>2.8654930591580001</c:v>
                </c:pt>
                <c:pt idx="29647">
                  <c:v>2.8655562400819998</c:v>
                </c:pt>
                <c:pt idx="29648">
                  <c:v>2.865644216537</c:v>
                </c:pt>
                <c:pt idx="29649">
                  <c:v>2.8657276630399999</c:v>
                </c:pt>
                <c:pt idx="29650">
                  <c:v>2.8658597469329998</c:v>
                </c:pt>
                <c:pt idx="29651">
                  <c:v>2.8659465312960002</c:v>
                </c:pt>
                <c:pt idx="29652">
                  <c:v>2.8660521507259999</c:v>
                </c:pt>
                <c:pt idx="29653">
                  <c:v>2.8663244247440001</c:v>
                </c:pt>
                <c:pt idx="29654">
                  <c:v>2.8663728237149999</c:v>
                </c:pt>
                <c:pt idx="29655">
                  <c:v>2.866420030594</c:v>
                </c:pt>
                <c:pt idx="29656">
                  <c:v>2.8664650917049999</c:v>
                </c:pt>
                <c:pt idx="29657">
                  <c:v>2.866512537003</c:v>
                </c:pt>
                <c:pt idx="29658">
                  <c:v>2.8665461540220001</c:v>
                </c:pt>
                <c:pt idx="29659">
                  <c:v>2.8665888309479999</c:v>
                </c:pt>
                <c:pt idx="29660">
                  <c:v>2.8666350841520001</c:v>
                </c:pt>
                <c:pt idx="29661">
                  <c:v>2.8666841983800002</c:v>
                </c:pt>
                <c:pt idx="29662">
                  <c:v>2.8667364120480001</c:v>
                </c:pt>
                <c:pt idx="29663">
                  <c:v>2.8667922019960002</c:v>
                </c:pt>
                <c:pt idx="29664">
                  <c:v>2.8668463230130001</c:v>
                </c:pt>
                <c:pt idx="29665">
                  <c:v>2.8668994903559999</c:v>
                </c:pt>
                <c:pt idx="29666">
                  <c:v>2.866951942444</c:v>
                </c:pt>
                <c:pt idx="29667">
                  <c:v>2.8670823574069999</c:v>
                </c:pt>
                <c:pt idx="29668">
                  <c:v>2.8673987388610001</c:v>
                </c:pt>
                <c:pt idx="29669">
                  <c:v>2.867707014084</c:v>
                </c:pt>
                <c:pt idx="29670">
                  <c:v>2.8677854537959999</c:v>
                </c:pt>
                <c:pt idx="29671">
                  <c:v>2.8678667545319998</c:v>
                </c:pt>
                <c:pt idx="29672">
                  <c:v>2.867932319641</c:v>
                </c:pt>
                <c:pt idx="29673">
                  <c:v>2.8679611682889998</c:v>
                </c:pt>
                <c:pt idx="29674">
                  <c:v>2.8680617809300002</c:v>
                </c:pt>
                <c:pt idx="29675">
                  <c:v>2.8681373596189998</c:v>
                </c:pt>
                <c:pt idx="29676">
                  <c:v>2.8681700229640001</c:v>
                </c:pt>
                <c:pt idx="29677">
                  <c:v>2.8682363033290001</c:v>
                </c:pt>
                <c:pt idx="29678">
                  <c:v>2.868277311325</c:v>
                </c:pt>
                <c:pt idx="29679">
                  <c:v>2.868327856064</c:v>
                </c:pt>
                <c:pt idx="29680">
                  <c:v>2.8683848381039998</c:v>
                </c:pt>
                <c:pt idx="29681">
                  <c:v>2.8684978485110002</c:v>
                </c:pt>
                <c:pt idx="29682">
                  <c:v>2.8688025474550001</c:v>
                </c:pt>
                <c:pt idx="29683">
                  <c:v>2.8689045906069999</c:v>
                </c:pt>
                <c:pt idx="29684">
                  <c:v>2.868952512741</c:v>
                </c:pt>
                <c:pt idx="29685">
                  <c:v>2.8689949512480002</c:v>
                </c:pt>
                <c:pt idx="29686">
                  <c:v>2.8690485954280001</c:v>
                </c:pt>
                <c:pt idx="29687">
                  <c:v>2.8690972328190001</c:v>
                </c:pt>
                <c:pt idx="29688">
                  <c:v>2.8691470623019999</c:v>
                </c:pt>
                <c:pt idx="29689">
                  <c:v>2.8691926002499999</c:v>
                </c:pt>
                <c:pt idx="29690">
                  <c:v>2.8692333698270001</c:v>
                </c:pt>
                <c:pt idx="29691">
                  <c:v>2.8692684173580001</c:v>
                </c:pt>
                <c:pt idx="29692">
                  <c:v>2.869306325912</c:v>
                </c:pt>
                <c:pt idx="29693">
                  <c:v>2.8693437576290002</c:v>
                </c:pt>
                <c:pt idx="29694">
                  <c:v>2.8694453239439999</c:v>
                </c:pt>
                <c:pt idx="29695">
                  <c:v>2.8694987297060002</c:v>
                </c:pt>
                <c:pt idx="29696">
                  <c:v>2.86980342865</c:v>
                </c:pt>
                <c:pt idx="29697">
                  <c:v>2.8700854778289999</c:v>
                </c:pt>
                <c:pt idx="29698">
                  <c:v>2.870282649994</c:v>
                </c:pt>
                <c:pt idx="29699">
                  <c:v>2.8705019950869999</c:v>
                </c:pt>
                <c:pt idx="29700">
                  <c:v>2.8705818653109998</c:v>
                </c:pt>
                <c:pt idx="29701">
                  <c:v>2.8706696033479999</c:v>
                </c:pt>
                <c:pt idx="29702">
                  <c:v>2.8707628250120001</c:v>
                </c:pt>
                <c:pt idx="29703">
                  <c:v>2.8708331584929998</c:v>
                </c:pt>
                <c:pt idx="29704">
                  <c:v>2.8709354400630001</c:v>
                </c:pt>
                <c:pt idx="29705">
                  <c:v>2.871025800705</c:v>
                </c:pt>
                <c:pt idx="29706">
                  <c:v>2.871132135391</c:v>
                </c:pt>
                <c:pt idx="29707">
                  <c:v>2.8714106082919999</c:v>
                </c:pt>
                <c:pt idx="29708">
                  <c:v>2.8714742660520001</c:v>
                </c:pt>
                <c:pt idx="29709">
                  <c:v>2.8715283870700001</c:v>
                </c:pt>
                <c:pt idx="29710">
                  <c:v>2.8715796470639998</c:v>
                </c:pt>
                <c:pt idx="29711">
                  <c:v>2.8716268539429999</c:v>
                </c:pt>
                <c:pt idx="29712">
                  <c:v>2.8716754913329998</c:v>
                </c:pt>
                <c:pt idx="29713">
                  <c:v>2.8717191219329998</c:v>
                </c:pt>
                <c:pt idx="29714">
                  <c:v>2.8717789649959999</c:v>
                </c:pt>
                <c:pt idx="29715">
                  <c:v>2.8718287944790002</c:v>
                </c:pt>
                <c:pt idx="29716">
                  <c:v>2.8718905448909999</c:v>
                </c:pt>
                <c:pt idx="29717">
                  <c:v>2.8719842433929998</c:v>
                </c:pt>
                <c:pt idx="29718">
                  <c:v>2.8720331192019999</c:v>
                </c:pt>
                <c:pt idx="29719">
                  <c:v>2.872107028961</c:v>
                </c:pt>
                <c:pt idx="29720">
                  <c:v>2.8722374439239999</c:v>
                </c:pt>
                <c:pt idx="29721">
                  <c:v>2.8725199699399999</c:v>
                </c:pt>
                <c:pt idx="29722">
                  <c:v>2.8728914260859999</c:v>
                </c:pt>
                <c:pt idx="29723">
                  <c:v>2.8730022907260002</c:v>
                </c:pt>
                <c:pt idx="29724">
                  <c:v>2.8731470108030002</c:v>
                </c:pt>
                <c:pt idx="29725">
                  <c:v>2.8732213974</c:v>
                </c:pt>
                <c:pt idx="29726">
                  <c:v>2.873299598694</c:v>
                </c:pt>
                <c:pt idx="29727">
                  <c:v>2.8733716011050001</c:v>
                </c:pt>
                <c:pt idx="29728">
                  <c:v>2.8734683990479999</c:v>
                </c:pt>
                <c:pt idx="29729">
                  <c:v>2.8735477924350001</c:v>
                </c:pt>
                <c:pt idx="29730">
                  <c:v>2.8735730648039999</c:v>
                </c:pt>
                <c:pt idx="29731">
                  <c:v>2.8736476898190002</c:v>
                </c:pt>
                <c:pt idx="29732">
                  <c:v>2.8736863136289998</c:v>
                </c:pt>
                <c:pt idx="29733">
                  <c:v>2.8737533092500001</c:v>
                </c:pt>
                <c:pt idx="29734">
                  <c:v>2.873807191849</c:v>
                </c:pt>
                <c:pt idx="29735">
                  <c:v>2.8738636970520002</c:v>
                </c:pt>
                <c:pt idx="29736">
                  <c:v>2.8739323616029999</c:v>
                </c:pt>
                <c:pt idx="29737">
                  <c:v>2.8739671707149999</c:v>
                </c:pt>
                <c:pt idx="29738">
                  <c:v>2.8740439414979999</c:v>
                </c:pt>
                <c:pt idx="29739">
                  <c:v>2.8740670681</c:v>
                </c:pt>
                <c:pt idx="29740">
                  <c:v>2.8741440773010001</c:v>
                </c:pt>
                <c:pt idx="29741">
                  <c:v>2.8741726875309999</c:v>
                </c:pt>
                <c:pt idx="29742">
                  <c:v>2.8742699623110002</c:v>
                </c:pt>
                <c:pt idx="29743">
                  <c:v>2.874360084534</c:v>
                </c:pt>
                <c:pt idx="29744">
                  <c:v>2.8745334148409998</c:v>
                </c:pt>
                <c:pt idx="29745">
                  <c:v>2.874876260757</c:v>
                </c:pt>
                <c:pt idx="29746">
                  <c:v>2.8750395774839999</c:v>
                </c:pt>
                <c:pt idx="29747">
                  <c:v>2.8751399517060001</c:v>
                </c:pt>
                <c:pt idx="29748">
                  <c:v>2.875191688538</c:v>
                </c:pt>
                <c:pt idx="29749">
                  <c:v>2.8752450942990002</c:v>
                </c:pt>
                <c:pt idx="29750">
                  <c:v>2.875294685364</c:v>
                </c:pt>
                <c:pt idx="29751">
                  <c:v>2.8753480911249998</c:v>
                </c:pt>
                <c:pt idx="29752">
                  <c:v>2.8753936290739999</c:v>
                </c:pt>
                <c:pt idx="29753">
                  <c:v>2.8754315376280002</c:v>
                </c:pt>
                <c:pt idx="29754">
                  <c:v>2.875463962555</c:v>
                </c:pt>
                <c:pt idx="29755">
                  <c:v>2.8755028247830001</c:v>
                </c:pt>
                <c:pt idx="29756">
                  <c:v>2.8755347728729999</c:v>
                </c:pt>
                <c:pt idx="29757">
                  <c:v>2.8755722045900001</c:v>
                </c:pt>
                <c:pt idx="29758">
                  <c:v>2.8756182193759998</c:v>
                </c:pt>
                <c:pt idx="29759">
                  <c:v>2.8756680488590001</c:v>
                </c:pt>
                <c:pt idx="29760">
                  <c:v>2.8757154941560001</c:v>
                </c:pt>
                <c:pt idx="29761">
                  <c:v>2.8757627010350002</c:v>
                </c:pt>
                <c:pt idx="29762">
                  <c:v>2.8758080005650002</c:v>
                </c:pt>
                <c:pt idx="29763">
                  <c:v>2.8758523464199999</c:v>
                </c:pt>
                <c:pt idx="29764">
                  <c:v>2.8758926391599999</c:v>
                </c:pt>
                <c:pt idx="29765">
                  <c:v>2.8759236335749998</c:v>
                </c:pt>
                <c:pt idx="29766">
                  <c:v>2.8759567737579999</c:v>
                </c:pt>
                <c:pt idx="29767">
                  <c:v>2.8760302066799999</c:v>
                </c:pt>
                <c:pt idx="29768">
                  <c:v>2.876081228256</c:v>
                </c:pt>
                <c:pt idx="29769">
                  <c:v>2.876147508621</c:v>
                </c:pt>
                <c:pt idx="29770">
                  <c:v>2.8762884140009999</c:v>
                </c:pt>
                <c:pt idx="29771">
                  <c:v>2.8763356208799999</c:v>
                </c:pt>
                <c:pt idx="29772">
                  <c:v>2.8763983249659999</c:v>
                </c:pt>
                <c:pt idx="29773">
                  <c:v>2.8764708042140001</c:v>
                </c:pt>
                <c:pt idx="29774">
                  <c:v>2.8765335083010002</c:v>
                </c:pt>
                <c:pt idx="29775">
                  <c:v>2.876627206802</c:v>
                </c:pt>
                <c:pt idx="29776">
                  <c:v>2.8766884803770001</c:v>
                </c:pt>
                <c:pt idx="29777">
                  <c:v>2.8767981529240001</c:v>
                </c:pt>
                <c:pt idx="29778">
                  <c:v>2.876855373383</c:v>
                </c:pt>
                <c:pt idx="29779">
                  <c:v>2.8769574165340002</c:v>
                </c:pt>
                <c:pt idx="29780">
                  <c:v>2.8770093917850001</c:v>
                </c:pt>
                <c:pt idx="29781">
                  <c:v>2.8770918846129998</c:v>
                </c:pt>
                <c:pt idx="29782">
                  <c:v>2.8771359920499999</c:v>
                </c:pt>
                <c:pt idx="29783">
                  <c:v>2.8771979808810002</c:v>
                </c:pt>
                <c:pt idx="29784">
                  <c:v>2.8772850036620001</c:v>
                </c:pt>
                <c:pt idx="29785">
                  <c:v>2.8776288032530002</c:v>
                </c:pt>
                <c:pt idx="29786">
                  <c:v>2.8776874542240001</c:v>
                </c:pt>
                <c:pt idx="29787">
                  <c:v>2.8777375221249999</c:v>
                </c:pt>
                <c:pt idx="29788">
                  <c:v>2.877784729004</c:v>
                </c:pt>
                <c:pt idx="29789">
                  <c:v>2.8778376579280001</c:v>
                </c:pt>
                <c:pt idx="29790">
                  <c:v>2.8778853416439998</c:v>
                </c:pt>
                <c:pt idx="29791">
                  <c:v>2.8779284954070001</c:v>
                </c:pt>
                <c:pt idx="29792">
                  <c:v>2.8779840469360001</c:v>
                </c:pt>
                <c:pt idx="29793">
                  <c:v>2.8780314922330001</c:v>
                </c:pt>
                <c:pt idx="29794">
                  <c:v>2.878077745438</c:v>
                </c:pt>
                <c:pt idx="29795">
                  <c:v>2.8781149387360001</c:v>
                </c:pt>
                <c:pt idx="29796">
                  <c:v>2.87815284729</c:v>
                </c:pt>
                <c:pt idx="29797">
                  <c:v>2.8781874179839999</c:v>
                </c:pt>
                <c:pt idx="29798">
                  <c:v>2.878226280212</c:v>
                </c:pt>
                <c:pt idx="29799">
                  <c:v>2.8782689571379998</c:v>
                </c:pt>
                <c:pt idx="29800">
                  <c:v>2.8783211708069998</c:v>
                </c:pt>
                <c:pt idx="29801">
                  <c:v>2.8783774375919999</c:v>
                </c:pt>
                <c:pt idx="29802">
                  <c:v>2.8784513473510001</c:v>
                </c:pt>
                <c:pt idx="29803">
                  <c:v>2.878793001175</c:v>
                </c:pt>
                <c:pt idx="29804">
                  <c:v>2.8788902759549999</c:v>
                </c:pt>
                <c:pt idx="29805">
                  <c:v>2.8789687156679999</c:v>
                </c:pt>
                <c:pt idx="29806">
                  <c:v>2.8790600299840001</c:v>
                </c:pt>
                <c:pt idx="29807">
                  <c:v>2.8791568279269999</c:v>
                </c:pt>
                <c:pt idx="29808">
                  <c:v>2.8792591094970001</c:v>
                </c:pt>
                <c:pt idx="29809">
                  <c:v>2.8793106079099999</c:v>
                </c:pt>
                <c:pt idx="29810">
                  <c:v>2.879364967346</c:v>
                </c:pt>
                <c:pt idx="29811">
                  <c:v>2.8794012069699999</c:v>
                </c:pt>
                <c:pt idx="29812">
                  <c:v>2.8794658184049999</c:v>
                </c:pt>
                <c:pt idx="29813">
                  <c:v>2.879490375519</c:v>
                </c:pt>
                <c:pt idx="29814">
                  <c:v>2.8795611858369998</c:v>
                </c:pt>
                <c:pt idx="29815">
                  <c:v>2.8795824050899999</c:v>
                </c:pt>
                <c:pt idx="29816">
                  <c:v>2.879676818848</c:v>
                </c:pt>
                <c:pt idx="29817">
                  <c:v>2.8797664642330001</c:v>
                </c:pt>
                <c:pt idx="29818">
                  <c:v>2.8798525333399998</c:v>
                </c:pt>
                <c:pt idx="29819">
                  <c:v>2.8799731731409999</c:v>
                </c:pt>
                <c:pt idx="29820">
                  <c:v>2.8803341388699999</c:v>
                </c:pt>
                <c:pt idx="29821">
                  <c:v>2.880393743515</c:v>
                </c:pt>
                <c:pt idx="29822">
                  <c:v>2.880486249924</c:v>
                </c:pt>
                <c:pt idx="29823">
                  <c:v>2.8805427551270002</c:v>
                </c:pt>
                <c:pt idx="29824">
                  <c:v>2.8806180953979998</c:v>
                </c:pt>
                <c:pt idx="29825">
                  <c:v>2.8807873725889999</c:v>
                </c:pt>
                <c:pt idx="29826">
                  <c:v>2.881063699722</c:v>
                </c:pt>
                <c:pt idx="29827">
                  <c:v>2.8814284801480001</c:v>
                </c:pt>
                <c:pt idx="29828">
                  <c:v>2.8817548751830002</c:v>
                </c:pt>
                <c:pt idx="29829">
                  <c:v>2.8821029663090001</c:v>
                </c:pt>
                <c:pt idx="29830">
                  <c:v>2.8824138641360002</c:v>
                </c:pt>
                <c:pt idx="29831">
                  <c:v>2.8825013637539998</c:v>
                </c:pt>
                <c:pt idx="29832">
                  <c:v>2.8825881481170001</c:v>
                </c:pt>
                <c:pt idx="29833">
                  <c:v>2.8827369213099998</c:v>
                </c:pt>
                <c:pt idx="29834">
                  <c:v>2.8828818798069999</c:v>
                </c:pt>
                <c:pt idx="29835">
                  <c:v>2.882939577103</c:v>
                </c:pt>
                <c:pt idx="29836">
                  <c:v>2.8829987049099999</c:v>
                </c:pt>
                <c:pt idx="29837">
                  <c:v>2.883056640625</c:v>
                </c:pt>
                <c:pt idx="29838">
                  <c:v>2.8831064701079998</c:v>
                </c:pt>
                <c:pt idx="29839">
                  <c:v>2.8831470012659999</c:v>
                </c:pt>
                <c:pt idx="29840">
                  <c:v>2.8831884860989998</c:v>
                </c:pt>
                <c:pt idx="29841">
                  <c:v>2.883224010468</c:v>
                </c:pt>
                <c:pt idx="29842">
                  <c:v>2.8832621574399999</c:v>
                </c:pt>
                <c:pt idx="29843">
                  <c:v>2.8833029270170001</c:v>
                </c:pt>
                <c:pt idx="29844">
                  <c:v>2.8833487033840002</c:v>
                </c:pt>
                <c:pt idx="29845">
                  <c:v>2.883395195007</c:v>
                </c:pt>
                <c:pt idx="29846">
                  <c:v>2.8834466934199998</c:v>
                </c:pt>
                <c:pt idx="29847">
                  <c:v>2.8835015296940001</c:v>
                </c:pt>
                <c:pt idx="29848">
                  <c:v>2.8835585117339999</c:v>
                </c:pt>
                <c:pt idx="29849">
                  <c:v>2.8836245536799998</c:v>
                </c:pt>
                <c:pt idx="29850">
                  <c:v>2.8837912082670001</c:v>
                </c:pt>
                <c:pt idx="29851">
                  <c:v>2.8841319084169998</c:v>
                </c:pt>
                <c:pt idx="29852">
                  <c:v>2.8841993808750002</c:v>
                </c:pt>
                <c:pt idx="29853">
                  <c:v>2.88423371315</c:v>
                </c:pt>
                <c:pt idx="29854">
                  <c:v>2.884299993515</c:v>
                </c:pt>
                <c:pt idx="29855">
                  <c:v>2.8843555450439999</c:v>
                </c:pt>
                <c:pt idx="29856">
                  <c:v>2.884420394897</c:v>
                </c:pt>
                <c:pt idx="29857">
                  <c:v>2.884491920471</c:v>
                </c:pt>
                <c:pt idx="29858">
                  <c:v>2.8845486640929998</c:v>
                </c:pt>
                <c:pt idx="29859">
                  <c:v>2.8846325874329999</c:v>
                </c:pt>
                <c:pt idx="29860">
                  <c:v>2.8846805095670001</c:v>
                </c:pt>
                <c:pt idx="29861">
                  <c:v>2.8847677707670001</c:v>
                </c:pt>
                <c:pt idx="29862">
                  <c:v>2.8848071098329999</c:v>
                </c:pt>
                <c:pt idx="29863">
                  <c:v>2.8848948478700001</c:v>
                </c:pt>
                <c:pt idx="29864">
                  <c:v>2.8849341869349998</c:v>
                </c:pt>
                <c:pt idx="29865">
                  <c:v>2.885002613068</c:v>
                </c:pt>
                <c:pt idx="29866">
                  <c:v>2.8850855827330002</c:v>
                </c:pt>
                <c:pt idx="29867">
                  <c:v>2.8854126930240001</c:v>
                </c:pt>
                <c:pt idx="29868">
                  <c:v>2.8855106830600001</c:v>
                </c:pt>
                <c:pt idx="29869">
                  <c:v>2.8856134414670001</c:v>
                </c:pt>
                <c:pt idx="29870">
                  <c:v>2.885719537735</c:v>
                </c:pt>
                <c:pt idx="29871">
                  <c:v>2.8858292102809999</c:v>
                </c:pt>
                <c:pt idx="29872">
                  <c:v>2.8858950138089998</c:v>
                </c:pt>
                <c:pt idx="29873">
                  <c:v>2.8859698772429998</c:v>
                </c:pt>
                <c:pt idx="29874">
                  <c:v>2.8860692977909999</c:v>
                </c:pt>
                <c:pt idx="29875">
                  <c:v>2.8861384391780001</c:v>
                </c:pt>
                <c:pt idx="29876">
                  <c:v>2.88622713089</c:v>
                </c:pt>
                <c:pt idx="29877">
                  <c:v>2.8863081932069998</c:v>
                </c:pt>
                <c:pt idx="29878">
                  <c:v>2.886373519897</c:v>
                </c:pt>
                <c:pt idx="29879">
                  <c:v>2.886425733566</c:v>
                </c:pt>
                <c:pt idx="29880">
                  <c:v>2.8864781856540001</c:v>
                </c:pt>
                <c:pt idx="29881">
                  <c:v>2.8865311145780002</c:v>
                </c:pt>
                <c:pt idx="29882">
                  <c:v>2.8865797519680001</c:v>
                </c:pt>
                <c:pt idx="29883">
                  <c:v>2.8866276741029999</c:v>
                </c:pt>
                <c:pt idx="29884">
                  <c:v>2.8866724967959998</c:v>
                </c:pt>
                <c:pt idx="29885">
                  <c:v>2.88671875</c:v>
                </c:pt>
                <c:pt idx="29886">
                  <c:v>2.8867580890659998</c:v>
                </c:pt>
                <c:pt idx="29887">
                  <c:v>2.8868348598479998</c:v>
                </c:pt>
                <c:pt idx="29888">
                  <c:v>2.8870873451230001</c:v>
                </c:pt>
                <c:pt idx="29889">
                  <c:v>2.8871841430659999</c:v>
                </c:pt>
                <c:pt idx="29890">
                  <c:v>2.8872404098510001</c:v>
                </c:pt>
                <c:pt idx="29891">
                  <c:v>2.88729763031</c:v>
                </c:pt>
                <c:pt idx="29892">
                  <c:v>2.8873541355130001</c:v>
                </c:pt>
                <c:pt idx="29893">
                  <c:v>2.8874316215519999</c:v>
                </c:pt>
                <c:pt idx="29894">
                  <c:v>2.8874852657319998</c:v>
                </c:pt>
                <c:pt idx="29895">
                  <c:v>2.8875777721409999</c:v>
                </c:pt>
                <c:pt idx="29896">
                  <c:v>2.8876254558559999</c:v>
                </c:pt>
                <c:pt idx="29897">
                  <c:v>2.8877243995669999</c:v>
                </c:pt>
                <c:pt idx="29898">
                  <c:v>2.8877735137939999</c:v>
                </c:pt>
                <c:pt idx="29899">
                  <c:v>2.8878667354580001</c:v>
                </c:pt>
                <c:pt idx="29900">
                  <c:v>2.8879153728490001</c:v>
                </c:pt>
                <c:pt idx="29901">
                  <c:v>2.8879821300509998</c:v>
                </c:pt>
                <c:pt idx="29902">
                  <c:v>2.8880345821379998</c:v>
                </c:pt>
                <c:pt idx="29903">
                  <c:v>2.8881349563600001</c:v>
                </c:pt>
                <c:pt idx="29904">
                  <c:v>2.8882277011870001</c:v>
                </c:pt>
                <c:pt idx="29905">
                  <c:v>2.8885245323180002</c:v>
                </c:pt>
                <c:pt idx="29906">
                  <c:v>2.888642072678</c:v>
                </c:pt>
                <c:pt idx="29907">
                  <c:v>2.8887305259699998</c:v>
                </c:pt>
                <c:pt idx="29908">
                  <c:v>2.8887705802919998</c:v>
                </c:pt>
                <c:pt idx="29909">
                  <c:v>2.8888056278229999</c:v>
                </c:pt>
                <c:pt idx="29910">
                  <c:v>2.8888456821439998</c:v>
                </c:pt>
                <c:pt idx="29911">
                  <c:v>2.8888905048370002</c:v>
                </c:pt>
                <c:pt idx="29912">
                  <c:v>2.88893532753</c:v>
                </c:pt>
                <c:pt idx="29913">
                  <c:v>2.8889868259429998</c:v>
                </c:pt>
                <c:pt idx="29914">
                  <c:v>2.889034509659</c:v>
                </c:pt>
                <c:pt idx="29915">
                  <c:v>2.889078378677</c:v>
                </c:pt>
                <c:pt idx="29916">
                  <c:v>2.8891189098360002</c:v>
                </c:pt>
                <c:pt idx="29917">
                  <c:v>2.8891577720639998</c:v>
                </c:pt>
                <c:pt idx="29918">
                  <c:v>2.8891885280610001</c:v>
                </c:pt>
                <c:pt idx="29919">
                  <c:v>2.889224767685</c:v>
                </c:pt>
                <c:pt idx="29920">
                  <c:v>2.8892552852629998</c:v>
                </c:pt>
                <c:pt idx="29921">
                  <c:v>2.8892881870270002</c:v>
                </c:pt>
                <c:pt idx="29922">
                  <c:v>2.889323949814</c:v>
                </c:pt>
                <c:pt idx="29923">
                  <c:v>2.8893663883210001</c:v>
                </c:pt>
                <c:pt idx="29924">
                  <c:v>2.8894155025480002</c:v>
                </c:pt>
                <c:pt idx="29925">
                  <c:v>2.8896470069890001</c:v>
                </c:pt>
                <c:pt idx="29926">
                  <c:v>2.8897342681880001</c:v>
                </c:pt>
                <c:pt idx="29927">
                  <c:v>2.8898301124570001</c:v>
                </c:pt>
                <c:pt idx="29928">
                  <c:v>2.8898944854740001</c:v>
                </c:pt>
                <c:pt idx="29929">
                  <c:v>2.889939308167</c:v>
                </c:pt>
                <c:pt idx="29930">
                  <c:v>2.8899962902070002</c:v>
                </c:pt>
                <c:pt idx="29931">
                  <c:v>2.8900573253630002</c:v>
                </c:pt>
                <c:pt idx="29932">
                  <c:v>2.8901078701020002</c:v>
                </c:pt>
                <c:pt idx="29933">
                  <c:v>2.8901779651639998</c:v>
                </c:pt>
                <c:pt idx="29934">
                  <c:v>2.8902139663700002</c:v>
                </c:pt>
                <c:pt idx="29935">
                  <c:v>2.8902976512910001</c:v>
                </c:pt>
                <c:pt idx="29936">
                  <c:v>2.890335559845</c:v>
                </c:pt>
                <c:pt idx="29937">
                  <c:v>2.8904125690460001</c:v>
                </c:pt>
                <c:pt idx="29938">
                  <c:v>2.8905034065250002</c:v>
                </c:pt>
                <c:pt idx="29939">
                  <c:v>2.8906655311580001</c:v>
                </c:pt>
                <c:pt idx="29940">
                  <c:v>2.8909137248989998</c:v>
                </c:pt>
                <c:pt idx="29941">
                  <c:v>2.8909831047060002</c:v>
                </c:pt>
                <c:pt idx="29942">
                  <c:v>2.8910236358639998</c:v>
                </c:pt>
                <c:pt idx="29943">
                  <c:v>2.8910639286039999</c:v>
                </c:pt>
                <c:pt idx="29944">
                  <c:v>2.8911104202270002</c:v>
                </c:pt>
                <c:pt idx="29945">
                  <c:v>2.891160011292</c:v>
                </c:pt>
                <c:pt idx="29946">
                  <c:v>2.8912067413329998</c:v>
                </c:pt>
                <c:pt idx="29947">
                  <c:v>2.8912577629089999</c:v>
                </c:pt>
                <c:pt idx="29948">
                  <c:v>2.8913099765779999</c:v>
                </c:pt>
                <c:pt idx="29949">
                  <c:v>2.8913514614109999</c:v>
                </c:pt>
                <c:pt idx="29950">
                  <c:v>2.891393899918</c:v>
                </c:pt>
                <c:pt idx="29951">
                  <c:v>2.8914363384250001</c:v>
                </c:pt>
                <c:pt idx="29952">
                  <c:v>2.8914756774899999</c:v>
                </c:pt>
                <c:pt idx="29953">
                  <c:v>2.8915147781370001</c:v>
                </c:pt>
                <c:pt idx="29954">
                  <c:v>2.891610383987</c:v>
                </c:pt>
                <c:pt idx="29955">
                  <c:v>2.8919079303739998</c:v>
                </c:pt>
                <c:pt idx="29956">
                  <c:v>2.892129898071</c:v>
                </c:pt>
                <c:pt idx="29957">
                  <c:v>2.8923106193539998</c:v>
                </c:pt>
                <c:pt idx="29958">
                  <c:v>2.892457723618</c:v>
                </c:pt>
                <c:pt idx="29959">
                  <c:v>2.892544984818</c:v>
                </c:pt>
                <c:pt idx="29960">
                  <c:v>2.8926324844360001</c:v>
                </c:pt>
                <c:pt idx="29961">
                  <c:v>2.8927311897279999</c:v>
                </c:pt>
                <c:pt idx="29962">
                  <c:v>2.892784118652</c:v>
                </c:pt>
                <c:pt idx="29963">
                  <c:v>2.8928289413449999</c:v>
                </c:pt>
                <c:pt idx="29964">
                  <c:v>2.8928906917570001</c:v>
                </c:pt>
                <c:pt idx="29965">
                  <c:v>2.8929874896999999</c:v>
                </c:pt>
                <c:pt idx="29966">
                  <c:v>2.893078565598</c:v>
                </c:pt>
                <c:pt idx="29967">
                  <c:v>2.893174648285</c:v>
                </c:pt>
                <c:pt idx="29968">
                  <c:v>2.8935370445249999</c:v>
                </c:pt>
                <c:pt idx="29969">
                  <c:v>2.8937036991120002</c:v>
                </c:pt>
                <c:pt idx="29970">
                  <c:v>2.8937506675720002</c:v>
                </c:pt>
                <c:pt idx="29971">
                  <c:v>2.8938453197479999</c:v>
                </c:pt>
                <c:pt idx="29972">
                  <c:v>2.8938925266269999</c:v>
                </c:pt>
                <c:pt idx="29973">
                  <c:v>2.8939325809479999</c:v>
                </c:pt>
                <c:pt idx="29974">
                  <c:v>2.8939690589899998</c:v>
                </c:pt>
                <c:pt idx="29975">
                  <c:v>2.8940107822419998</c:v>
                </c:pt>
                <c:pt idx="29976">
                  <c:v>2.8940527439119998</c:v>
                </c:pt>
                <c:pt idx="29977">
                  <c:v>2.8940975666050002</c:v>
                </c:pt>
                <c:pt idx="29978">
                  <c:v>2.894147396088</c:v>
                </c:pt>
                <c:pt idx="29979">
                  <c:v>2.8942017555240001</c:v>
                </c:pt>
                <c:pt idx="29980">
                  <c:v>2.8942518234249999</c:v>
                </c:pt>
                <c:pt idx="29981">
                  <c:v>2.8943023681639999</c:v>
                </c:pt>
                <c:pt idx="29982">
                  <c:v>2.8943536281590001</c:v>
                </c:pt>
                <c:pt idx="29983">
                  <c:v>2.894404172897</c:v>
                </c:pt>
                <c:pt idx="29984">
                  <c:v>2.8944523334499999</c:v>
                </c:pt>
                <c:pt idx="29985">
                  <c:v>2.8945519924159999</c:v>
                </c:pt>
                <c:pt idx="29986">
                  <c:v>2.8947768211359999</c:v>
                </c:pt>
                <c:pt idx="29987">
                  <c:v>2.8948738574980002</c:v>
                </c:pt>
                <c:pt idx="29988">
                  <c:v>2.894958496094</c:v>
                </c:pt>
                <c:pt idx="29989">
                  <c:v>2.8953251838680001</c:v>
                </c:pt>
                <c:pt idx="29990">
                  <c:v>2.8953831195830002</c:v>
                </c:pt>
                <c:pt idx="29991">
                  <c:v>2.8954186439509999</c:v>
                </c:pt>
                <c:pt idx="29992">
                  <c:v>2.8954949378969999</c:v>
                </c:pt>
                <c:pt idx="29993">
                  <c:v>2.8955264091489998</c:v>
                </c:pt>
                <c:pt idx="29994">
                  <c:v>2.8956062793730002</c:v>
                </c:pt>
                <c:pt idx="29995">
                  <c:v>2.89564204216</c:v>
                </c:pt>
                <c:pt idx="29996">
                  <c:v>2.8957185745239999</c:v>
                </c:pt>
                <c:pt idx="29997">
                  <c:v>2.895765781403</c:v>
                </c:pt>
                <c:pt idx="29998">
                  <c:v>2.8958296775819998</c:v>
                </c:pt>
                <c:pt idx="29999">
                  <c:v>2.8958883285520001</c:v>
                </c:pt>
                <c:pt idx="30000">
                  <c:v>2.895940065384</c:v>
                </c:pt>
                <c:pt idx="30001">
                  <c:v>2.896004915237</c:v>
                </c:pt>
                <c:pt idx="30002">
                  <c:v>2.89603805542</c:v>
                </c:pt>
                <c:pt idx="30003">
                  <c:v>2.8961348533629998</c:v>
                </c:pt>
                <c:pt idx="30004">
                  <c:v>2.8962860107420001</c:v>
                </c:pt>
                <c:pt idx="30005">
                  <c:v>2.896514177322</c:v>
                </c:pt>
                <c:pt idx="30006">
                  <c:v>2.8965690135959998</c:v>
                </c:pt>
                <c:pt idx="30007">
                  <c:v>2.8966557979580001</c:v>
                </c:pt>
                <c:pt idx="30008">
                  <c:v>2.8967344760890001</c:v>
                </c:pt>
                <c:pt idx="30009">
                  <c:v>2.896789550781</c:v>
                </c:pt>
                <c:pt idx="30010">
                  <c:v>2.8969128131869999</c:v>
                </c:pt>
                <c:pt idx="30011">
                  <c:v>2.8970828056340001</c:v>
                </c:pt>
                <c:pt idx="30012">
                  <c:v>2.8971638679499998</c:v>
                </c:pt>
                <c:pt idx="30013">
                  <c:v>2.8972523212430001</c:v>
                </c:pt>
                <c:pt idx="30014">
                  <c:v>2.8973193168639999</c:v>
                </c:pt>
                <c:pt idx="30015">
                  <c:v>2.8973479270940001</c:v>
                </c:pt>
                <c:pt idx="30016">
                  <c:v>2.897443532944</c:v>
                </c:pt>
                <c:pt idx="30017">
                  <c:v>2.897536039352</c:v>
                </c:pt>
                <c:pt idx="30018">
                  <c:v>2.8976304531100001</c:v>
                </c:pt>
                <c:pt idx="30019">
                  <c:v>2.897717237473</c:v>
                </c:pt>
                <c:pt idx="30020">
                  <c:v>2.897806406021</c:v>
                </c:pt>
                <c:pt idx="30021">
                  <c:v>2.8979005813600001</c:v>
                </c:pt>
                <c:pt idx="30022">
                  <c:v>2.8979279994959999</c:v>
                </c:pt>
                <c:pt idx="30023">
                  <c:v>2.8979942798609999</c:v>
                </c:pt>
                <c:pt idx="30024">
                  <c:v>2.8980808258059998</c:v>
                </c:pt>
                <c:pt idx="30025">
                  <c:v>2.8981692790990001</c:v>
                </c:pt>
                <c:pt idx="30026">
                  <c:v>2.8982517719269998</c:v>
                </c:pt>
                <c:pt idx="30027">
                  <c:v>2.8985509872440001</c:v>
                </c:pt>
                <c:pt idx="30028">
                  <c:v>2.8985965251920001</c:v>
                </c:pt>
                <c:pt idx="30029">
                  <c:v>2.8986365795140001</c:v>
                </c:pt>
                <c:pt idx="30030">
                  <c:v>2.8986794948579999</c:v>
                </c:pt>
                <c:pt idx="30031">
                  <c:v>2.8987281322479999</c:v>
                </c:pt>
                <c:pt idx="30032">
                  <c:v>2.8987677097320002</c:v>
                </c:pt>
                <c:pt idx="30033">
                  <c:v>2.8988163471220001</c:v>
                </c:pt>
                <c:pt idx="30034">
                  <c:v>2.8988559246059999</c:v>
                </c:pt>
                <c:pt idx="30035">
                  <c:v>2.8988955020899998</c:v>
                </c:pt>
                <c:pt idx="30036">
                  <c:v>2.8989303112029998</c:v>
                </c:pt>
                <c:pt idx="30037">
                  <c:v>2.8989715576170001</c:v>
                </c:pt>
                <c:pt idx="30038">
                  <c:v>2.898998975754</c:v>
                </c:pt>
                <c:pt idx="30039">
                  <c:v>2.8990380764010002</c:v>
                </c:pt>
                <c:pt idx="30040">
                  <c:v>2.8990676403050002</c:v>
                </c:pt>
                <c:pt idx="30041">
                  <c:v>2.8991034030909999</c:v>
                </c:pt>
                <c:pt idx="30042">
                  <c:v>2.8991413116459999</c:v>
                </c:pt>
                <c:pt idx="30043">
                  <c:v>2.8991842269900001</c:v>
                </c:pt>
                <c:pt idx="30044">
                  <c:v>2.8992269039149998</c:v>
                </c:pt>
                <c:pt idx="30045">
                  <c:v>2.8992772102359998</c:v>
                </c:pt>
                <c:pt idx="30046">
                  <c:v>2.8993587493900002</c:v>
                </c:pt>
                <c:pt idx="30047">
                  <c:v>2.8997085094449999</c:v>
                </c:pt>
                <c:pt idx="30048">
                  <c:v>2.899766683578</c:v>
                </c:pt>
                <c:pt idx="30049">
                  <c:v>2.89981341362</c:v>
                </c:pt>
                <c:pt idx="30050">
                  <c:v>2.8998644351960001</c:v>
                </c:pt>
                <c:pt idx="30051">
                  <c:v>2.8999226093289998</c:v>
                </c:pt>
                <c:pt idx="30052">
                  <c:v>2.8999609947199998</c:v>
                </c:pt>
                <c:pt idx="30053">
                  <c:v>2.9000310897829999</c:v>
                </c:pt>
                <c:pt idx="30054">
                  <c:v>2.900066137314</c:v>
                </c:pt>
                <c:pt idx="30055">
                  <c:v>2.9001507759090002</c:v>
                </c:pt>
                <c:pt idx="30056">
                  <c:v>2.9001927375790002</c:v>
                </c:pt>
                <c:pt idx="30057">
                  <c:v>2.9002802371979999</c:v>
                </c:pt>
                <c:pt idx="30058">
                  <c:v>2.9003274440769999</c:v>
                </c:pt>
                <c:pt idx="30059">
                  <c:v>2.9004106521609998</c:v>
                </c:pt>
                <c:pt idx="30060">
                  <c:v>2.9004733562470002</c:v>
                </c:pt>
                <c:pt idx="30061">
                  <c:v>2.9005522727969999</c:v>
                </c:pt>
                <c:pt idx="30062">
                  <c:v>2.9006257057189999</c:v>
                </c:pt>
                <c:pt idx="30063">
                  <c:v>2.900692462921</c:v>
                </c:pt>
                <c:pt idx="30064">
                  <c:v>2.9007732868190002</c:v>
                </c:pt>
                <c:pt idx="30065">
                  <c:v>2.900818109512</c:v>
                </c:pt>
                <c:pt idx="30066">
                  <c:v>2.9008934497830001</c:v>
                </c:pt>
                <c:pt idx="30067">
                  <c:v>2.9009919166559999</c:v>
                </c:pt>
                <c:pt idx="30068">
                  <c:v>2.9013085365300002</c:v>
                </c:pt>
                <c:pt idx="30069">
                  <c:v>2.9013624191280001</c:v>
                </c:pt>
                <c:pt idx="30070">
                  <c:v>2.90141248703</c:v>
                </c:pt>
                <c:pt idx="30071">
                  <c:v>2.901459693909</c:v>
                </c:pt>
                <c:pt idx="30072">
                  <c:v>2.9015042781829998</c:v>
                </c:pt>
                <c:pt idx="30073">
                  <c:v>2.9015479087829998</c:v>
                </c:pt>
                <c:pt idx="30074">
                  <c:v>2.9015896320340002</c:v>
                </c:pt>
                <c:pt idx="30075">
                  <c:v>2.901625156403</c:v>
                </c:pt>
                <c:pt idx="30076">
                  <c:v>2.9016609191890002</c:v>
                </c:pt>
                <c:pt idx="30077">
                  <c:v>2.9016964435579999</c:v>
                </c:pt>
                <c:pt idx="30078">
                  <c:v>2.9017224311829999</c:v>
                </c:pt>
                <c:pt idx="30079">
                  <c:v>2.9017355442050001</c:v>
                </c:pt>
                <c:pt idx="30080">
                  <c:v>2.901749134064</c:v>
                </c:pt>
                <c:pt idx="30081">
                  <c:v>2.901780605316</c:v>
                </c:pt>
                <c:pt idx="30082">
                  <c:v>2.9018168449399999</c:v>
                </c:pt>
                <c:pt idx="30083">
                  <c:v>2.9018518924709999</c:v>
                </c:pt>
                <c:pt idx="30084">
                  <c:v>2.9018979072570001</c:v>
                </c:pt>
                <c:pt idx="30085">
                  <c:v>2.9019384384159999</c:v>
                </c:pt>
                <c:pt idx="30086">
                  <c:v>2.9019651412959999</c:v>
                </c:pt>
                <c:pt idx="30087">
                  <c:v>2.9020006656650001</c:v>
                </c:pt>
                <c:pt idx="30088">
                  <c:v>2.9020357131960002</c:v>
                </c:pt>
                <c:pt idx="30089">
                  <c:v>2.9020709991459999</c:v>
                </c:pt>
                <c:pt idx="30090">
                  <c:v>2.9021193981170001</c:v>
                </c:pt>
                <c:pt idx="30091">
                  <c:v>2.9021706581119999</c:v>
                </c:pt>
                <c:pt idx="30092">
                  <c:v>2.9022555351260002</c:v>
                </c:pt>
                <c:pt idx="30093">
                  <c:v>2.9024391174319999</c:v>
                </c:pt>
                <c:pt idx="30094">
                  <c:v>2.9025328159330002</c:v>
                </c:pt>
                <c:pt idx="30095">
                  <c:v>2.902558088303</c:v>
                </c:pt>
                <c:pt idx="30096">
                  <c:v>2.9026334285740001</c:v>
                </c:pt>
                <c:pt idx="30097">
                  <c:v>2.9026703834530001</c:v>
                </c:pt>
                <c:pt idx="30098">
                  <c:v>2.902737855911</c:v>
                </c:pt>
                <c:pt idx="30099">
                  <c:v>2.9027841091159998</c:v>
                </c:pt>
                <c:pt idx="30100">
                  <c:v>2.9028420448299999</c:v>
                </c:pt>
                <c:pt idx="30101">
                  <c:v>2.902903795242</c:v>
                </c:pt>
                <c:pt idx="30102">
                  <c:v>2.9029564857480001</c:v>
                </c:pt>
                <c:pt idx="30103">
                  <c:v>2.903027296066</c:v>
                </c:pt>
                <c:pt idx="30104">
                  <c:v>2.9030671119689999</c:v>
                </c:pt>
                <c:pt idx="30105">
                  <c:v>2.9031467437740002</c:v>
                </c:pt>
                <c:pt idx="30106">
                  <c:v>2.903180599213</c:v>
                </c:pt>
                <c:pt idx="30107">
                  <c:v>2.9032564163210002</c:v>
                </c:pt>
                <c:pt idx="30108">
                  <c:v>2.9032881259919998</c:v>
                </c:pt>
                <c:pt idx="30109">
                  <c:v>2.9033629894259998</c:v>
                </c:pt>
                <c:pt idx="30110">
                  <c:v>2.9034533500670001</c:v>
                </c:pt>
                <c:pt idx="30111">
                  <c:v>2.90376663208</c:v>
                </c:pt>
                <c:pt idx="30112">
                  <c:v>2.9038233757020002</c:v>
                </c:pt>
                <c:pt idx="30113">
                  <c:v>2.9038813114169999</c:v>
                </c:pt>
                <c:pt idx="30114">
                  <c:v>2.903935909271</c:v>
                </c:pt>
                <c:pt idx="30115">
                  <c:v>2.9039897918699999</c:v>
                </c:pt>
                <c:pt idx="30116">
                  <c:v>2.9040517807009998</c:v>
                </c:pt>
                <c:pt idx="30117">
                  <c:v>2.904112100601</c:v>
                </c:pt>
                <c:pt idx="30118">
                  <c:v>2.9042072296139998</c:v>
                </c:pt>
                <c:pt idx="30119">
                  <c:v>2.9042730331420001</c:v>
                </c:pt>
                <c:pt idx="30120">
                  <c:v>2.9043252468110001</c:v>
                </c:pt>
                <c:pt idx="30121">
                  <c:v>2.904373407364</c:v>
                </c:pt>
                <c:pt idx="30122">
                  <c:v>2.9044373035429998</c:v>
                </c:pt>
                <c:pt idx="30123">
                  <c:v>2.9045553207400001</c:v>
                </c:pt>
                <c:pt idx="30124">
                  <c:v>2.9048945903779999</c:v>
                </c:pt>
                <c:pt idx="30125">
                  <c:v>2.9051866531370001</c:v>
                </c:pt>
                <c:pt idx="30126">
                  <c:v>2.9053018093110001</c:v>
                </c:pt>
                <c:pt idx="30127">
                  <c:v>2.9053959846500002</c:v>
                </c:pt>
                <c:pt idx="30128">
                  <c:v>2.905466794968</c:v>
                </c:pt>
                <c:pt idx="30129">
                  <c:v>2.9055223464969999</c:v>
                </c:pt>
                <c:pt idx="30130">
                  <c:v>2.905578374863</c:v>
                </c:pt>
                <c:pt idx="30131">
                  <c:v>2.9059433937070001</c:v>
                </c:pt>
                <c:pt idx="30132">
                  <c:v>2.906038999557</c:v>
                </c:pt>
                <c:pt idx="30133">
                  <c:v>2.9060690402980001</c:v>
                </c:pt>
                <c:pt idx="30134">
                  <c:v>2.9061462879179998</c:v>
                </c:pt>
                <c:pt idx="30135">
                  <c:v>2.9061779975889999</c:v>
                </c:pt>
                <c:pt idx="30136">
                  <c:v>2.9062507152560002</c:v>
                </c:pt>
                <c:pt idx="30137">
                  <c:v>2.9062874317170002</c:v>
                </c:pt>
                <c:pt idx="30138">
                  <c:v>2.9063506126399998</c:v>
                </c:pt>
                <c:pt idx="30139">
                  <c:v>2.9063901901250002</c:v>
                </c:pt>
                <c:pt idx="30140">
                  <c:v>2.9064881801609999</c:v>
                </c:pt>
                <c:pt idx="30141">
                  <c:v>2.9065785408020002</c:v>
                </c:pt>
                <c:pt idx="30142">
                  <c:v>2.9066653251650001</c:v>
                </c:pt>
                <c:pt idx="30143">
                  <c:v>2.9067585468289998</c:v>
                </c:pt>
                <c:pt idx="30144">
                  <c:v>2.9068474769589998</c:v>
                </c:pt>
                <c:pt idx="30145">
                  <c:v>2.9069337844850001</c:v>
                </c:pt>
                <c:pt idx="30146">
                  <c:v>2.907017469406</c:v>
                </c:pt>
                <c:pt idx="30147">
                  <c:v>2.907172441483</c:v>
                </c:pt>
                <c:pt idx="30148">
                  <c:v>2.9075241088869999</c:v>
                </c:pt>
                <c:pt idx="30149">
                  <c:v>2.907727003098</c:v>
                </c:pt>
                <c:pt idx="30150">
                  <c:v>2.907838821411</c:v>
                </c:pt>
                <c:pt idx="30151">
                  <c:v>2.9079384803770001</c:v>
                </c:pt>
                <c:pt idx="30152">
                  <c:v>2.9080035686489998</c:v>
                </c:pt>
                <c:pt idx="30153">
                  <c:v>2.908047914505</c:v>
                </c:pt>
                <c:pt idx="30154">
                  <c:v>2.9080996513369999</c:v>
                </c:pt>
                <c:pt idx="30155">
                  <c:v>2.9081349372859999</c:v>
                </c:pt>
                <c:pt idx="30156">
                  <c:v>2.9081695079799998</c:v>
                </c:pt>
                <c:pt idx="30157">
                  <c:v>2.9082007408139998</c:v>
                </c:pt>
                <c:pt idx="30158">
                  <c:v>2.9082369804380002</c:v>
                </c:pt>
                <c:pt idx="30159">
                  <c:v>2.9082686901089998</c:v>
                </c:pt>
                <c:pt idx="30160">
                  <c:v>2.9083068370820002</c:v>
                </c:pt>
                <c:pt idx="30161">
                  <c:v>2.9083538055420002</c:v>
                </c:pt>
                <c:pt idx="30162">
                  <c:v>2.908395051956</c:v>
                </c:pt>
                <c:pt idx="30163">
                  <c:v>2.9084327220919999</c:v>
                </c:pt>
                <c:pt idx="30164">
                  <c:v>2.9084677696229999</c:v>
                </c:pt>
                <c:pt idx="30165">
                  <c:v>2.9085044860839999</c:v>
                </c:pt>
                <c:pt idx="30166">
                  <c:v>2.908548593521</c:v>
                </c:pt>
                <c:pt idx="30167">
                  <c:v>2.908591985703</c:v>
                </c:pt>
                <c:pt idx="30168">
                  <c:v>2.908843278885</c:v>
                </c:pt>
                <c:pt idx="30169">
                  <c:v>2.9089019298549998</c:v>
                </c:pt>
                <c:pt idx="30170">
                  <c:v>2.9089539051059998</c:v>
                </c:pt>
                <c:pt idx="30171">
                  <c:v>2.9090397357939999</c:v>
                </c:pt>
                <c:pt idx="30172">
                  <c:v>2.9090948104860002</c:v>
                </c:pt>
                <c:pt idx="30173">
                  <c:v>2.909191846848</c:v>
                </c:pt>
                <c:pt idx="30174">
                  <c:v>2.9092483520510002</c:v>
                </c:pt>
                <c:pt idx="30175">
                  <c:v>2.9093530178070002</c:v>
                </c:pt>
                <c:pt idx="30176">
                  <c:v>2.909415006638</c:v>
                </c:pt>
                <c:pt idx="30177">
                  <c:v>2.9095146656040001</c:v>
                </c:pt>
                <c:pt idx="30178">
                  <c:v>2.9095711708069998</c:v>
                </c:pt>
                <c:pt idx="30179">
                  <c:v>2.9096527099610001</c:v>
                </c:pt>
                <c:pt idx="30180">
                  <c:v>2.909708023071</c:v>
                </c:pt>
                <c:pt idx="30181">
                  <c:v>2.909762382507</c:v>
                </c:pt>
                <c:pt idx="30182">
                  <c:v>2.9098503589629998</c:v>
                </c:pt>
                <c:pt idx="30183">
                  <c:v>2.9100525379179998</c:v>
                </c:pt>
                <c:pt idx="30184">
                  <c:v>2.9101498126980001</c:v>
                </c:pt>
                <c:pt idx="30185">
                  <c:v>2.9101920127869998</c:v>
                </c:pt>
                <c:pt idx="30186">
                  <c:v>2.9102351665500001</c:v>
                </c:pt>
                <c:pt idx="30187">
                  <c:v>2.9102728366849999</c:v>
                </c:pt>
                <c:pt idx="30188">
                  <c:v>2.9103119373320001</c:v>
                </c:pt>
                <c:pt idx="30189">
                  <c:v>2.9103589057920001</c:v>
                </c:pt>
                <c:pt idx="30190">
                  <c:v>2.910407304764</c:v>
                </c:pt>
                <c:pt idx="30191">
                  <c:v>2.9104533195500002</c:v>
                </c:pt>
                <c:pt idx="30192">
                  <c:v>2.9105052948000001</c:v>
                </c:pt>
                <c:pt idx="30193">
                  <c:v>2.9105529785159998</c:v>
                </c:pt>
                <c:pt idx="30194">
                  <c:v>2.9106030464170001</c:v>
                </c:pt>
                <c:pt idx="30195">
                  <c:v>2.9106466770170001</c:v>
                </c:pt>
                <c:pt idx="30196">
                  <c:v>2.9106867313390001</c:v>
                </c:pt>
                <c:pt idx="30197">
                  <c:v>2.9107224941249998</c:v>
                </c:pt>
                <c:pt idx="30198">
                  <c:v>2.9107635021210001</c:v>
                </c:pt>
                <c:pt idx="30199">
                  <c:v>2.9108004570010002</c:v>
                </c:pt>
                <c:pt idx="30200">
                  <c:v>2.9108872413640001</c:v>
                </c:pt>
                <c:pt idx="30201">
                  <c:v>2.9111945629120002</c:v>
                </c:pt>
                <c:pt idx="30202">
                  <c:v>2.9115588665010002</c:v>
                </c:pt>
                <c:pt idx="30203">
                  <c:v>2.9117510318759998</c:v>
                </c:pt>
                <c:pt idx="30204">
                  <c:v>2.9119915962220002</c:v>
                </c:pt>
                <c:pt idx="30205">
                  <c:v>2.9120993614200001</c:v>
                </c:pt>
                <c:pt idx="30206">
                  <c:v>2.9121437072749998</c:v>
                </c:pt>
                <c:pt idx="30207">
                  <c:v>2.9122171401979999</c:v>
                </c:pt>
                <c:pt idx="30208">
                  <c:v>2.9122502803799999</c:v>
                </c:pt>
                <c:pt idx="30209">
                  <c:v>2.9123301506039998</c:v>
                </c:pt>
                <c:pt idx="30210">
                  <c:v>2.9123625755310001</c:v>
                </c:pt>
                <c:pt idx="30211">
                  <c:v>2.912439107895</c:v>
                </c:pt>
                <c:pt idx="30212">
                  <c:v>2.9124698638919999</c:v>
                </c:pt>
                <c:pt idx="30213">
                  <c:v>2.9125688076020002</c:v>
                </c:pt>
                <c:pt idx="30214">
                  <c:v>2.912693500519</c:v>
                </c:pt>
                <c:pt idx="30215">
                  <c:v>2.9128355979920002</c:v>
                </c:pt>
                <c:pt idx="30216">
                  <c:v>2.9129827022549999</c:v>
                </c:pt>
                <c:pt idx="30217">
                  <c:v>2.9131546020510002</c:v>
                </c:pt>
                <c:pt idx="30218">
                  <c:v>2.913448572159</c:v>
                </c:pt>
                <c:pt idx="30219">
                  <c:v>2.9135451316830001</c:v>
                </c:pt>
                <c:pt idx="30220">
                  <c:v>2.9136552810669998</c:v>
                </c:pt>
                <c:pt idx="30221">
                  <c:v>2.913757562637</c:v>
                </c:pt>
                <c:pt idx="30222">
                  <c:v>2.9138579368589999</c:v>
                </c:pt>
                <c:pt idx="30223">
                  <c:v>2.9139554500579998</c:v>
                </c:pt>
                <c:pt idx="30224">
                  <c:v>2.9140579700470002</c:v>
                </c:pt>
                <c:pt idx="30225">
                  <c:v>2.9141123294829998</c:v>
                </c:pt>
                <c:pt idx="30226">
                  <c:v>2.9141659736630001</c:v>
                </c:pt>
                <c:pt idx="30227">
                  <c:v>2.9142441749570001</c:v>
                </c:pt>
                <c:pt idx="30228">
                  <c:v>2.914336442947</c:v>
                </c:pt>
                <c:pt idx="30229">
                  <c:v>2.9143946170809998</c:v>
                </c:pt>
                <c:pt idx="30230">
                  <c:v>2.914454698563</c:v>
                </c:pt>
                <c:pt idx="30231">
                  <c:v>2.9145147800450002</c:v>
                </c:pt>
                <c:pt idx="30232">
                  <c:v>2.9146454334260001</c:v>
                </c:pt>
                <c:pt idx="30233">
                  <c:v>2.9147446155550001</c:v>
                </c:pt>
                <c:pt idx="30234">
                  <c:v>2.9148461818700002</c:v>
                </c:pt>
                <c:pt idx="30235">
                  <c:v>2.9149215221409999</c:v>
                </c:pt>
                <c:pt idx="30236">
                  <c:v>2.914960384369</c:v>
                </c:pt>
                <c:pt idx="30237">
                  <c:v>2.91504073143</c:v>
                </c:pt>
                <c:pt idx="30238">
                  <c:v>2.9150917530060001</c:v>
                </c:pt>
                <c:pt idx="30239">
                  <c:v>2.9151735305790001</c:v>
                </c:pt>
                <c:pt idx="30240">
                  <c:v>2.9152367115020001</c:v>
                </c:pt>
                <c:pt idx="30241">
                  <c:v>2.9152979850770002</c:v>
                </c:pt>
                <c:pt idx="30242">
                  <c:v>2.9153671264650001</c:v>
                </c:pt>
                <c:pt idx="30243">
                  <c:v>2.9154124259950001</c:v>
                </c:pt>
                <c:pt idx="30244">
                  <c:v>2.9154827594760002</c:v>
                </c:pt>
                <c:pt idx="30245">
                  <c:v>2.915588140488</c:v>
                </c:pt>
                <c:pt idx="30246">
                  <c:v>2.9157857894900001</c:v>
                </c:pt>
                <c:pt idx="30247">
                  <c:v>2.9158327579500001</c:v>
                </c:pt>
                <c:pt idx="30248">
                  <c:v>2.9158730506900001</c:v>
                </c:pt>
                <c:pt idx="30249">
                  <c:v>2.9159193038939999</c:v>
                </c:pt>
                <c:pt idx="30250">
                  <c:v>2.9159619808200001</c:v>
                </c:pt>
                <c:pt idx="30251">
                  <c:v>2.916003465652</c:v>
                </c:pt>
                <c:pt idx="30252">
                  <c:v>2.9160482883449999</c:v>
                </c:pt>
                <c:pt idx="30253">
                  <c:v>2.916095972061</c:v>
                </c:pt>
                <c:pt idx="30254">
                  <c:v>2.916139602661</c:v>
                </c:pt>
                <c:pt idx="30255">
                  <c:v>2.9161851406100001</c:v>
                </c:pt>
                <c:pt idx="30256">
                  <c:v>2.9162294864649998</c:v>
                </c:pt>
                <c:pt idx="30257">
                  <c:v>2.9162788391109999</c:v>
                </c:pt>
                <c:pt idx="30258">
                  <c:v>2.9163193702700001</c:v>
                </c:pt>
                <c:pt idx="30259">
                  <c:v>2.9163653850559998</c:v>
                </c:pt>
                <c:pt idx="30260">
                  <c:v>2.9164054393769998</c:v>
                </c:pt>
                <c:pt idx="30261">
                  <c:v>2.9164507389069998</c:v>
                </c:pt>
                <c:pt idx="30262">
                  <c:v>2.9164874553679998</c:v>
                </c:pt>
                <c:pt idx="30263">
                  <c:v>2.9165372848510001</c:v>
                </c:pt>
                <c:pt idx="30264">
                  <c:v>2.9165854454039999</c:v>
                </c:pt>
                <c:pt idx="30265">
                  <c:v>2.916685342789</c:v>
                </c:pt>
                <c:pt idx="30266">
                  <c:v>2.9169907569890001</c:v>
                </c:pt>
                <c:pt idx="30267">
                  <c:v>2.9172341823579999</c:v>
                </c:pt>
                <c:pt idx="30268">
                  <c:v>2.917361736298</c:v>
                </c:pt>
                <c:pt idx="30269">
                  <c:v>2.9174487590789999</c:v>
                </c:pt>
                <c:pt idx="30270">
                  <c:v>2.9175441265109998</c:v>
                </c:pt>
                <c:pt idx="30271">
                  <c:v>2.917574882507</c:v>
                </c:pt>
                <c:pt idx="30272">
                  <c:v>2.9176502227780001</c:v>
                </c:pt>
                <c:pt idx="30273">
                  <c:v>2.9176962375639999</c:v>
                </c:pt>
                <c:pt idx="30274">
                  <c:v>2.9177637100220002</c:v>
                </c:pt>
                <c:pt idx="30275">
                  <c:v>2.9178197383879998</c:v>
                </c:pt>
                <c:pt idx="30276">
                  <c:v>2.9178795814509999</c:v>
                </c:pt>
                <c:pt idx="30277">
                  <c:v>2.917946100235</c:v>
                </c:pt>
                <c:pt idx="30278">
                  <c:v>2.9179918766020001</c:v>
                </c:pt>
                <c:pt idx="30279">
                  <c:v>2.918063163757</c:v>
                </c:pt>
                <c:pt idx="30280">
                  <c:v>2.9180974960329999</c:v>
                </c:pt>
                <c:pt idx="30281">
                  <c:v>2.9181838035580001</c:v>
                </c:pt>
                <c:pt idx="30282">
                  <c:v>2.918516159058</c:v>
                </c:pt>
                <c:pt idx="30283">
                  <c:v>2.9185864925380001</c:v>
                </c:pt>
                <c:pt idx="30284">
                  <c:v>2.918692350388</c:v>
                </c:pt>
                <c:pt idx="30285">
                  <c:v>2.9187607765200001</c:v>
                </c:pt>
                <c:pt idx="30286">
                  <c:v>2.9188151359560002</c:v>
                </c:pt>
                <c:pt idx="30287">
                  <c:v>2.9188799858090002</c:v>
                </c:pt>
                <c:pt idx="30288">
                  <c:v>2.9189310073849999</c:v>
                </c:pt>
                <c:pt idx="30289">
                  <c:v>2.9189791679380002</c:v>
                </c:pt>
                <c:pt idx="30290">
                  <c:v>2.9190304279329999</c:v>
                </c:pt>
                <c:pt idx="30291">
                  <c:v>2.9190800189970001</c:v>
                </c:pt>
                <c:pt idx="30292">
                  <c:v>2.9191253185270001</c:v>
                </c:pt>
                <c:pt idx="30293">
                  <c:v>2.91916680336</c:v>
                </c:pt>
                <c:pt idx="30294">
                  <c:v>2.9192118644709999</c:v>
                </c:pt>
                <c:pt idx="30295">
                  <c:v>2.9192585945129998</c:v>
                </c:pt>
                <c:pt idx="30296">
                  <c:v>2.919297933578</c:v>
                </c:pt>
                <c:pt idx="30297">
                  <c:v>2.919336080551</c:v>
                </c:pt>
                <c:pt idx="30298">
                  <c:v>2.9193799495700001</c:v>
                </c:pt>
                <c:pt idx="30299">
                  <c:v>2.9194192886349999</c:v>
                </c:pt>
                <c:pt idx="30300">
                  <c:v>2.919459819794</c:v>
                </c:pt>
                <c:pt idx="30301">
                  <c:v>2.9195563793180002</c:v>
                </c:pt>
                <c:pt idx="30302">
                  <c:v>2.919865846634</c:v>
                </c:pt>
                <c:pt idx="30303">
                  <c:v>2.9199018478390002</c:v>
                </c:pt>
                <c:pt idx="30304">
                  <c:v>2.919977903366</c:v>
                </c:pt>
                <c:pt idx="30305">
                  <c:v>2.9200069904329999</c:v>
                </c:pt>
                <c:pt idx="30306">
                  <c:v>2.9200851917269999</c:v>
                </c:pt>
                <c:pt idx="30307">
                  <c:v>2.9201200008389998</c:v>
                </c:pt>
                <c:pt idx="30308">
                  <c:v>2.9202075004579999</c:v>
                </c:pt>
                <c:pt idx="30309">
                  <c:v>2.920248031616</c:v>
                </c:pt>
                <c:pt idx="30310">
                  <c:v>2.9203233718870001</c:v>
                </c:pt>
                <c:pt idx="30311">
                  <c:v>2.9203698635099999</c:v>
                </c:pt>
                <c:pt idx="30312">
                  <c:v>2.9204330444340001</c:v>
                </c:pt>
                <c:pt idx="30313">
                  <c:v>2.9204900264739999</c:v>
                </c:pt>
                <c:pt idx="30314">
                  <c:v>2.920530319214</c:v>
                </c:pt>
                <c:pt idx="30315">
                  <c:v>2.920624732971</c:v>
                </c:pt>
                <c:pt idx="30316">
                  <c:v>2.9209415912629999</c:v>
                </c:pt>
                <c:pt idx="30317">
                  <c:v>2.9210407733919999</c:v>
                </c:pt>
                <c:pt idx="30318">
                  <c:v>2.9211020469669999</c:v>
                </c:pt>
                <c:pt idx="30319">
                  <c:v>2.921219348907</c:v>
                </c:pt>
                <c:pt idx="30320">
                  <c:v>2.9213001728060002</c:v>
                </c:pt>
                <c:pt idx="30321">
                  <c:v>2.9213428497309999</c:v>
                </c:pt>
                <c:pt idx="30322">
                  <c:v>2.9213869571690001</c:v>
                </c:pt>
                <c:pt idx="30323">
                  <c:v>2.9214820861819999</c:v>
                </c:pt>
                <c:pt idx="30324">
                  <c:v>2.9215300083160001</c:v>
                </c:pt>
                <c:pt idx="30325">
                  <c:v>2.9215953350069999</c:v>
                </c:pt>
                <c:pt idx="30326">
                  <c:v>2.921676158905</c:v>
                </c:pt>
                <c:pt idx="30327">
                  <c:v>2.921770334244</c:v>
                </c:pt>
                <c:pt idx="30328">
                  <c:v>2.9218800067899999</c:v>
                </c:pt>
                <c:pt idx="30329">
                  <c:v>2.9222266674039998</c:v>
                </c:pt>
                <c:pt idx="30330">
                  <c:v>2.9222974777220001</c:v>
                </c:pt>
                <c:pt idx="30331">
                  <c:v>2.9223279952999999</c:v>
                </c:pt>
                <c:pt idx="30332">
                  <c:v>2.92240524292</c:v>
                </c:pt>
                <c:pt idx="30333">
                  <c:v>2.9224412441249998</c:v>
                </c:pt>
                <c:pt idx="30334">
                  <c:v>2.9225139617920002</c:v>
                </c:pt>
                <c:pt idx="30335">
                  <c:v>2.9225594997409998</c:v>
                </c:pt>
                <c:pt idx="30336">
                  <c:v>2.9226310253140002</c:v>
                </c:pt>
                <c:pt idx="30337">
                  <c:v>2.9226899147030001</c:v>
                </c:pt>
                <c:pt idx="30338">
                  <c:v>2.922750234604</c:v>
                </c:pt>
                <c:pt idx="30339">
                  <c:v>2.922816514969</c:v>
                </c:pt>
                <c:pt idx="30340">
                  <c:v>2.9228625297550002</c:v>
                </c:pt>
                <c:pt idx="30341">
                  <c:v>2.9229321479800001</c:v>
                </c:pt>
                <c:pt idx="30342">
                  <c:v>2.9229662418369999</c:v>
                </c:pt>
                <c:pt idx="30343">
                  <c:v>2.9230387210850002</c:v>
                </c:pt>
                <c:pt idx="30344">
                  <c:v>2.9231364727020002</c:v>
                </c:pt>
                <c:pt idx="30345">
                  <c:v>2.9234595298769999</c:v>
                </c:pt>
                <c:pt idx="30346">
                  <c:v>2.9235637187960002</c:v>
                </c:pt>
                <c:pt idx="30347">
                  <c:v>2.9236075878140002</c:v>
                </c:pt>
                <c:pt idx="30348">
                  <c:v>2.9236664772030001</c:v>
                </c:pt>
                <c:pt idx="30349">
                  <c:v>2.923719644547</c:v>
                </c:pt>
                <c:pt idx="30350">
                  <c:v>2.9237666130069999</c:v>
                </c:pt>
                <c:pt idx="30351">
                  <c:v>2.923812627792</c:v>
                </c:pt>
                <c:pt idx="30352">
                  <c:v>2.923857688904</c:v>
                </c:pt>
                <c:pt idx="30353">
                  <c:v>2.9238901138309998</c:v>
                </c:pt>
                <c:pt idx="30354">
                  <c:v>2.9239265918730002</c:v>
                </c:pt>
                <c:pt idx="30355">
                  <c:v>2.9239649772640002</c:v>
                </c:pt>
                <c:pt idx="30356">
                  <c:v>2.924011468887</c:v>
                </c:pt>
                <c:pt idx="30357">
                  <c:v>2.924055099487</c:v>
                </c:pt>
                <c:pt idx="30358">
                  <c:v>2.9241588115689998</c:v>
                </c:pt>
                <c:pt idx="30359">
                  <c:v>2.9242627620700001</c:v>
                </c:pt>
                <c:pt idx="30360">
                  <c:v>2.9245991706850001</c:v>
                </c:pt>
                <c:pt idx="30361">
                  <c:v>2.9247989654539999</c:v>
                </c:pt>
                <c:pt idx="30362">
                  <c:v>2.9249868392940002</c:v>
                </c:pt>
                <c:pt idx="30363">
                  <c:v>2.9250581264500002</c:v>
                </c:pt>
                <c:pt idx="30364">
                  <c:v>2.9253003597260001</c:v>
                </c:pt>
                <c:pt idx="30365">
                  <c:v>2.9253690242769999</c:v>
                </c:pt>
                <c:pt idx="30366">
                  <c:v>2.9253981113430001</c:v>
                </c:pt>
                <c:pt idx="30367">
                  <c:v>2.9254734516140002</c:v>
                </c:pt>
                <c:pt idx="30368">
                  <c:v>2.9255106449129999</c:v>
                </c:pt>
                <c:pt idx="30369">
                  <c:v>2.9255816936489998</c:v>
                </c:pt>
                <c:pt idx="30370">
                  <c:v>2.9256279468540001</c:v>
                </c:pt>
                <c:pt idx="30371">
                  <c:v>2.9256863594059999</c:v>
                </c:pt>
                <c:pt idx="30372">
                  <c:v>2.9257442951199999</c:v>
                </c:pt>
                <c:pt idx="30373">
                  <c:v>2.9257860183719999</c:v>
                </c:pt>
                <c:pt idx="30374">
                  <c:v>2.9258723258970001</c:v>
                </c:pt>
                <c:pt idx="30375">
                  <c:v>2.9259562492370002</c:v>
                </c:pt>
                <c:pt idx="30376">
                  <c:v>2.9263141155239998</c:v>
                </c:pt>
                <c:pt idx="30377">
                  <c:v>2.9266018867489998</c:v>
                </c:pt>
                <c:pt idx="30378">
                  <c:v>2.926689863205</c:v>
                </c:pt>
                <c:pt idx="30379">
                  <c:v>2.9267466068269998</c:v>
                </c:pt>
                <c:pt idx="30380">
                  <c:v>2.9268560409550002</c:v>
                </c:pt>
                <c:pt idx="30381">
                  <c:v>2.9269430637360001</c:v>
                </c:pt>
                <c:pt idx="30382">
                  <c:v>2.9270224571229999</c:v>
                </c:pt>
                <c:pt idx="30383">
                  <c:v>2.9270877838130001</c:v>
                </c:pt>
                <c:pt idx="30384">
                  <c:v>2.9271891117100002</c:v>
                </c:pt>
                <c:pt idx="30385">
                  <c:v>2.927258491516</c:v>
                </c:pt>
                <c:pt idx="30386">
                  <c:v>2.9273793697360002</c:v>
                </c:pt>
                <c:pt idx="30387">
                  <c:v>2.9274959564210001</c:v>
                </c:pt>
                <c:pt idx="30388">
                  <c:v>2.9276397228239999</c:v>
                </c:pt>
                <c:pt idx="30389">
                  <c:v>2.9277982711789998</c:v>
                </c:pt>
                <c:pt idx="30390">
                  <c:v>2.9281158447269999</c:v>
                </c:pt>
                <c:pt idx="30391">
                  <c:v>2.9283521175380001</c:v>
                </c:pt>
                <c:pt idx="30392">
                  <c:v>2.928390026093</c:v>
                </c:pt>
                <c:pt idx="30393">
                  <c:v>2.9284541606899999</c:v>
                </c:pt>
                <c:pt idx="30394">
                  <c:v>2.9284951686860001</c:v>
                </c:pt>
                <c:pt idx="30395">
                  <c:v>2.928575277328</c:v>
                </c:pt>
                <c:pt idx="30396">
                  <c:v>2.9286174774170002</c:v>
                </c:pt>
                <c:pt idx="30397">
                  <c:v>2.9286975860600002</c:v>
                </c:pt>
                <c:pt idx="30398">
                  <c:v>2.9287383556369999</c:v>
                </c:pt>
                <c:pt idx="30399">
                  <c:v>2.9288196563720001</c:v>
                </c:pt>
                <c:pt idx="30400">
                  <c:v>2.928858995438</c:v>
                </c:pt>
                <c:pt idx="30401">
                  <c:v>2.928928852081</c:v>
                </c:pt>
                <c:pt idx="30402">
                  <c:v>2.9290232658390001</c:v>
                </c:pt>
                <c:pt idx="30403">
                  <c:v>2.92933511734</c:v>
                </c:pt>
                <c:pt idx="30404">
                  <c:v>2.9293913841250001</c:v>
                </c:pt>
                <c:pt idx="30405">
                  <c:v>2.9294786453250001</c:v>
                </c:pt>
                <c:pt idx="30406">
                  <c:v>2.9295232295989999</c:v>
                </c:pt>
                <c:pt idx="30407">
                  <c:v>2.9295663833619998</c:v>
                </c:pt>
                <c:pt idx="30408">
                  <c:v>2.9296050071719999</c:v>
                </c:pt>
                <c:pt idx="30409">
                  <c:v>2.9296436309809999</c:v>
                </c:pt>
                <c:pt idx="30410">
                  <c:v>2.9296913146970001</c:v>
                </c:pt>
                <c:pt idx="30411">
                  <c:v>2.929739713669</c:v>
                </c:pt>
                <c:pt idx="30412">
                  <c:v>2.9298250675199999</c:v>
                </c:pt>
                <c:pt idx="30413">
                  <c:v>2.929889678955</c:v>
                </c:pt>
                <c:pt idx="30414">
                  <c:v>2.9299604892729998</c:v>
                </c:pt>
                <c:pt idx="30415">
                  <c:v>2.9302678108219999</c:v>
                </c:pt>
                <c:pt idx="30416">
                  <c:v>2.930610179901</c:v>
                </c:pt>
                <c:pt idx="30417">
                  <c:v>2.9308805465700001</c:v>
                </c:pt>
                <c:pt idx="30418">
                  <c:v>2.9310069084169998</c:v>
                </c:pt>
                <c:pt idx="30419">
                  <c:v>2.9311025142670002</c:v>
                </c:pt>
                <c:pt idx="30420">
                  <c:v>2.9311344623569999</c:v>
                </c:pt>
                <c:pt idx="30421">
                  <c:v>2.9312162399289998</c:v>
                </c:pt>
                <c:pt idx="30422">
                  <c:v>2.9312646389010002</c:v>
                </c:pt>
                <c:pt idx="30423">
                  <c:v>2.9313471317289999</c:v>
                </c:pt>
                <c:pt idx="30424">
                  <c:v>2.9313986301420001</c:v>
                </c:pt>
                <c:pt idx="30425">
                  <c:v>2.9314708709719999</c:v>
                </c:pt>
                <c:pt idx="30426">
                  <c:v>2.931537866592</c:v>
                </c:pt>
                <c:pt idx="30427">
                  <c:v>2.931600809097</c:v>
                </c:pt>
                <c:pt idx="30428">
                  <c:v>2.9316759109500001</c:v>
                </c:pt>
                <c:pt idx="30429">
                  <c:v>2.931713819504</c:v>
                </c:pt>
                <c:pt idx="30430">
                  <c:v>2.931807994843</c:v>
                </c:pt>
                <c:pt idx="30431">
                  <c:v>2.9322042465210001</c:v>
                </c:pt>
                <c:pt idx="30432">
                  <c:v>2.9323976039890001</c:v>
                </c:pt>
                <c:pt idx="30433">
                  <c:v>2.9324765205380001</c:v>
                </c:pt>
                <c:pt idx="30434">
                  <c:v>2.9325299263</c:v>
                </c:pt>
                <c:pt idx="30435">
                  <c:v>2.932584047318</c:v>
                </c:pt>
                <c:pt idx="30436">
                  <c:v>2.9326286315919998</c:v>
                </c:pt>
                <c:pt idx="30437">
                  <c:v>2.932666063309</c:v>
                </c:pt>
                <c:pt idx="30438">
                  <c:v>2.9327042102809999</c:v>
                </c:pt>
                <c:pt idx="30439">
                  <c:v>2.9327421188349998</c:v>
                </c:pt>
                <c:pt idx="30440">
                  <c:v>2.9327697753909998</c:v>
                </c:pt>
                <c:pt idx="30441">
                  <c:v>2.9328093528750001</c:v>
                </c:pt>
                <c:pt idx="30442">
                  <c:v>2.9328515529630002</c:v>
                </c:pt>
                <c:pt idx="30443">
                  <c:v>2.9328923225399999</c:v>
                </c:pt>
                <c:pt idx="30444">
                  <c:v>2.9329216480259999</c:v>
                </c:pt>
                <c:pt idx="30445">
                  <c:v>2.9329550266269999</c:v>
                </c:pt>
                <c:pt idx="30446">
                  <c:v>2.9329898357389999</c:v>
                </c:pt>
                <c:pt idx="30447">
                  <c:v>2.9330239295960001</c:v>
                </c:pt>
                <c:pt idx="30448">
                  <c:v>2.9330627918240002</c:v>
                </c:pt>
                <c:pt idx="30449">
                  <c:v>2.9331145286560001</c:v>
                </c:pt>
                <c:pt idx="30450">
                  <c:v>2.9331991672519999</c:v>
                </c:pt>
                <c:pt idx="30451">
                  <c:v>2.9334394931790002</c:v>
                </c:pt>
                <c:pt idx="30452">
                  <c:v>2.933466434479</c:v>
                </c:pt>
                <c:pt idx="30453">
                  <c:v>2.933571100235</c:v>
                </c:pt>
                <c:pt idx="30454">
                  <c:v>2.9336500167850001</c:v>
                </c:pt>
                <c:pt idx="30455">
                  <c:v>2.9336905479430002</c:v>
                </c:pt>
                <c:pt idx="30456">
                  <c:v>2.9337615966800001</c:v>
                </c:pt>
                <c:pt idx="30457">
                  <c:v>2.9338145256039998</c:v>
                </c:pt>
                <c:pt idx="30458">
                  <c:v>2.933883190155</c:v>
                </c:pt>
                <c:pt idx="30459">
                  <c:v>2.9339456558229999</c:v>
                </c:pt>
                <c:pt idx="30460">
                  <c:v>2.9340009689330002</c:v>
                </c:pt>
                <c:pt idx="30461">
                  <c:v>2.9340691566469999</c:v>
                </c:pt>
                <c:pt idx="30462">
                  <c:v>2.9341120719910001</c:v>
                </c:pt>
                <c:pt idx="30463">
                  <c:v>2.934186697006</c:v>
                </c:pt>
                <c:pt idx="30464">
                  <c:v>2.9342181682590001</c:v>
                </c:pt>
                <c:pt idx="30465">
                  <c:v>2.934315681458</c:v>
                </c:pt>
                <c:pt idx="30466">
                  <c:v>2.9346108436580001</c:v>
                </c:pt>
                <c:pt idx="30467">
                  <c:v>2.9346563816070002</c:v>
                </c:pt>
                <c:pt idx="30468">
                  <c:v>2.9347548484799999</c:v>
                </c:pt>
                <c:pt idx="30469">
                  <c:v>2.9348680973049999</c:v>
                </c:pt>
                <c:pt idx="30470">
                  <c:v>2.9350037574769998</c:v>
                </c:pt>
                <c:pt idx="30471">
                  <c:v>2.9351098537450002</c:v>
                </c:pt>
                <c:pt idx="30472">
                  <c:v>2.9351634979250001</c:v>
                </c:pt>
                <c:pt idx="30473">
                  <c:v>2.9352099895479999</c:v>
                </c:pt>
                <c:pt idx="30474">
                  <c:v>2.9352743625639999</c:v>
                </c:pt>
                <c:pt idx="30475">
                  <c:v>2.9353282451629998</c:v>
                </c:pt>
                <c:pt idx="30476">
                  <c:v>2.935389995575</c:v>
                </c:pt>
                <c:pt idx="30477">
                  <c:v>2.9354512691500001</c:v>
                </c:pt>
                <c:pt idx="30478">
                  <c:v>2.9355437755580001</c:v>
                </c:pt>
                <c:pt idx="30479">
                  <c:v>2.9356350898739998</c:v>
                </c:pt>
                <c:pt idx="30480">
                  <c:v>2.935733318329</c:v>
                </c:pt>
                <c:pt idx="30481">
                  <c:v>2.9359126090999998</c:v>
                </c:pt>
                <c:pt idx="30482">
                  <c:v>2.9360651969910001</c:v>
                </c:pt>
                <c:pt idx="30483">
                  <c:v>2.9361758232119999</c:v>
                </c:pt>
                <c:pt idx="30484">
                  <c:v>2.936253070831</c:v>
                </c:pt>
                <c:pt idx="30485">
                  <c:v>2.9363448619839998</c:v>
                </c:pt>
                <c:pt idx="30486">
                  <c:v>2.9364407062529998</c:v>
                </c:pt>
                <c:pt idx="30487">
                  <c:v>2.9365403652189999</c:v>
                </c:pt>
                <c:pt idx="30488">
                  <c:v>2.9366431236269999</c:v>
                </c:pt>
                <c:pt idx="30489">
                  <c:v>2.9367423057559998</c:v>
                </c:pt>
                <c:pt idx="30490">
                  <c:v>2.9368312358859998</c:v>
                </c:pt>
                <c:pt idx="30491">
                  <c:v>2.9369099140169999</c:v>
                </c:pt>
                <c:pt idx="30492">
                  <c:v>2.9372103214259999</c:v>
                </c:pt>
                <c:pt idx="30493">
                  <c:v>2.937376260757</c:v>
                </c:pt>
                <c:pt idx="30494">
                  <c:v>2.9374237060550001</c:v>
                </c:pt>
                <c:pt idx="30495">
                  <c:v>2.937459945679</c:v>
                </c:pt>
                <c:pt idx="30496">
                  <c:v>2.9374988079070001</c:v>
                </c:pt>
                <c:pt idx="30497">
                  <c:v>2.9375455379490001</c:v>
                </c:pt>
                <c:pt idx="30498">
                  <c:v>2.9375898838040002</c:v>
                </c:pt>
                <c:pt idx="30499">
                  <c:v>2.9376361370090001</c:v>
                </c:pt>
                <c:pt idx="30500">
                  <c:v>2.9376842975619999</c:v>
                </c:pt>
                <c:pt idx="30501">
                  <c:v>2.9377367496489999</c:v>
                </c:pt>
                <c:pt idx="30502">
                  <c:v>2.9377865791320001</c:v>
                </c:pt>
                <c:pt idx="30503">
                  <c:v>2.9378414154049999</c:v>
                </c:pt>
                <c:pt idx="30504">
                  <c:v>2.9379029273990001</c:v>
                </c:pt>
                <c:pt idx="30505">
                  <c:v>2.9382069110870002</c:v>
                </c:pt>
                <c:pt idx="30506">
                  <c:v>2.9382920265200001</c:v>
                </c:pt>
                <c:pt idx="30507">
                  <c:v>2.9383611679079999</c:v>
                </c:pt>
                <c:pt idx="30508">
                  <c:v>2.938392877579</c:v>
                </c:pt>
                <c:pt idx="30509">
                  <c:v>2.938462495804</c:v>
                </c:pt>
                <c:pt idx="30510">
                  <c:v>2.9384930133820002</c:v>
                </c:pt>
                <c:pt idx="30511">
                  <c:v>2.9385597705839999</c:v>
                </c:pt>
                <c:pt idx="30512">
                  <c:v>2.9385948181149999</c:v>
                </c:pt>
                <c:pt idx="30513">
                  <c:v>2.9386563301090001</c:v>
                </c:pt>
                <c:pt idx="30514">
                  <c:v>2.9387018680570001</c:v>
                </c:pt>
                <c:pt idx="30515">
                  <c:v>2.938750267029</c:v>
                </c:pt>
                <c:pt idx="30516">
                  <c:v>2.9388029575350001</c:v>
                </c:pt>
                <c:pt idx="30517">
                  <c:v>2.9389033317569999</c:v>
                </c:pt>
                <c:pt idx="30518">
                  <c:v>2.9389390945430001</c:v>
                </c:pt>
                <c:pt idx="30519">
                  <c:v>2.9390389919280002</c:v>
                </c:pt>
                <c:pt idx="30520">
                  <c:v>2.939135789871</c:v>
                </c:pt>
                <c:pt idx="30521">
                  <c:v>2.9392271041870002</c:v>
                </c:pt>
                <c:pt idx="30522">
                  <c:v>2.9395797252659999</c:v>
                </c:pt>
                <c:pt idx="30523">
                  <c:v>2.939780950546</c:v>
                </c:pt>
                <c:pt idx="30524">
                  <c:v>2.9398334026340001</c:v>
                </c:pt>
                <c:pt idx="30525">
                  <c:v>2.939882278442</c:v>
                </c:pt>
                <c:pt idx="30526">
                  <c:v>2.939925670624</c:v>
                </c:pt>
                <c:pt idx="30527">
                  <c:v>2.9399700164790001</c:v>
                </c:pt>
                <c:pt idx="30528">
                  <c:v>2.9400088787079999</c:v>
                </c:pt>
                <c:pt idx="30529">
                  <c:v>2.940044403076</c:v>
                </c:pt>
                <c:pt idx="30530">
                  <c:v>2.9400846958160001</c:v>
                </c:pt>
                <c:pt idx="30531">
                  <c:v>2.9401218891140002</c:v>
                </c:pt>
                <c:pt idx="30532">
                  <c:v>2.940157413483</c:v>
                </c:pt>
                <c:pt idx="30533">
                  <c:v>2.9402043819429999</c:v>
                </c:pt>
                <c:pt idx="30534">
                  <c:v>2.9402508735659998</c:v>
                </c:pt>
                <c:pt idx="30535">
                  <c:v>2.9402921199800001</c:v>
                </c:pt>
                <c:pt idx="30536">
                  <c:v>2.9403748512269998</c:v>
                </c:pt>
                <c:pt idx="30537">
                  <c:v>2.9404571056369999</c:v>
                </c:pt>
                <c:pt idx="30538">
                  <c:v>2.9405224323270001</c:v>
                </c:pt>
                <c:pt idx="30539">
                  <c:v>2.940581560135</c:v>
                </c:pt>
                <c:pt idx="30540">
                  <c:v>2.9406752586359999</c:v>
                </c:pt>
                <c:pt idx="30541">
                  <c:v>2.9409482479100002</c:v>
                </c:pt>
                <c:pt idx="30542">
                  <c:v>2.9410421848300001</c:v>
                </c:pt>
                <c:pt idx="30543">
                  <c:v>2.941149950027</c:v>
                </c:pt>
                <c:pt idx="30544">
                  <c:v>2.9412012100220002</c:v>
                </c:pt>
                <c:pt idx="30545">
                  <c:v>2.9412548542020001</c:v>
                </c:pt>
                <c:pt idx="30546">
                  <c:v>2.9413020610810001</c:v>
                </c:pt>
                <c:pt idx="30547">
                  <c:v>2.9413671493529998</c:v>
                </c:pt>
                <c:pt idx="30548">
                  <c:v>2.94140458107</c:v>
                </c:pt>
                <c:pt idx="30549">
                  <c:v>2.9414806365969999</c:v>
                </c:pt>
                <c:pt idx="30550">
                  <c:v>2.9415116310120002</c:v>
                </c:pt>
                <c:pt idx="30551">
                  <c:v>2.941592693329</c:v>
                </c:pt>
                <c:pt idx="30552">
                  <c:v>2.941620826721</c:v>
                </c:pt>
                <c:pt idx="30553">
                  <c:v>2.9416875839230001</c:v>
                </c:pt>
                <c:pt idx="30554">
                  <c:v>2.9417753219599998</c:v>
                </c:pt>
                <c:pt idx="30555">
                  <c:v>2.941864728928</c:v>
                </c:pt>
                <c:pt idx="30556">
                  <c:v>2.941941261292</c:v>
                </c:pt>
                <c:pt idx="30557">
                  <c:v>2.9420189857480001</c:v>
                </c:pt>
                <c:pt idx="30558">
                  <c:v>2.942374229431</c:v>
                </c:pt>
                <c:pt idx="30559">
                  <c:v>2.942433595657</c:v>
                </c:pt>
                <c:pt idx="30560">
                  <c:v>2.9424932003020001</c:v>
                </c:pt>
                <c:pt idx="30561">
                  <c:v>2.942548513412</c:v>
                </c:pt>
                <c:pt idx="30562">
                  <c:v>2.9425964355469998</c:v>
                </c:pt>
                <c:pt idx="30563">
                  <c:v>2.9426450729370002</c:v>
                </c:pt>
                <c:pt idx="30564">
                  <c:v>2.9426870346070002</c:v>
                </c:pt>
                <c:pt idx="30565">
                  <c:v>2.942721128464</c:v>
                </c:pt>
                <c:pt idx="30566">
                  <c:v>2.9427564144130001</c:v>
                </c:pt>
                <c:pt idx="30567">
                  <c:v>2.9427983760830001</c:v>
                </c:pt>
                <c:pt idx="30568">
                  <c:v>2.9428369998930002</c:v>
                </c:pt>
                <c:pt idx="30569">
                  <c:v>2.9428749084470001</c:v>
                </c:pt>
                <c:pt idx="30570">
                  <c:v>2.94291639328</c:v>
                </c:pt>
                <c:pt idx="30571">
                  <c:v>2.9429552555080001</c:v>
                </c:pt>
                <c:pt idx="30572">
                  <c:v>2.942993164063</c:v>
                </c:pt>
                <c:pt idx="30573">
                  <c:v>2.9430363178249999</c:v>
                </c:pt>
                <c:pt idx="30574">
                  <c:v>2.9430813789369998</c:v>
                </c:pt>
                <c:pt idx="30575">
                  <c:v>2.9431300163270002</c:v>
                </c:pt>
                <c:pt idx="30576">
                  <c:v>2.943195581436</c:v>
                </c:pt>
                <c:pt idx="30577">
                  <c:v>2.9434912204739998</c:v>
                </c:pt>
                <c:pt idx="30578">
                  <c:v>2.9435169696810002</c:v>
                </c:pt>
                <c:pt idx="30579">
                  <c:v>2.9435985088350001</c:v>
                </c:pt>
                <c:pt idx="30580">
                  <c:v>2.943633317947</c:v>
                </c:pt>
                <c:pt idx="30581">
                  <c:v>2.9437146186829999</c:v>
                </c:pt>
                <c:pt idx="30582">
                  <c:v>2.9437608718870001</c:v>
                </c:pt>
                <c:pt idx="30583">
                  <c:v>2.9438345432280002</c:v>
                </c:pt>
                <c:pt idx="30584">
                  <c:v>2.943899869919</c:v>
                </c:pt>
                <c:pt idx="30585">
                  <c:v>2.9439630508420001</c:v>
                </c:pt>
                <c:pt idx="30586">
                  <c:v>2.9440414905550001</c:v>
                </c:pt>
                <c:pt idx="30587">
                  <c:v>2.9440891742709998</c:v>
                </c:pt>
                <c:pt idx="30588">
                  <c:v>2.944168329239</c:v>
                </c:pt>
                <c:pt idx="30589">
                  <c:v>2.9441986083980001</c:v>
                </c:pt>
                <c:pt idx="30590">
                  <c:v>2.944279909134</c:v>
                </c:pt>
                <c:pt idx="30591">
                  <c:v>2.9443776607509999</c:v>
                </c:pt>
                <c:pt idx="30592">
                  <c:v>2.9444603919980001</c:v>
                </c:pt>
                <c:pt idx="30593">
                  <c:v>2.9446389675139999</c:v>
                </c:pt>
                <c:pt idx="30594">
                  <c:v>2.9447436332699999</c:v>
                </c:pt>
                <c:pt idx="30595">
                  <c:v>2.944786071777</c:v>
                </c:pt>
                <c:pt idx="30596">
                  <c:v>2.9448287487029998</c:v>
                </c:pt>
                <c:pt idx="30597">
                  <c:v>2.9448637962339999</c:v>
                </c:pt>
                <c:pt idx="30598">
                  <c:v>2.9449012279510001</c:v>
                </c:pt>
                <c:pt idx="30599">
                  <c:v>2.9449396133420001</c:v>
                </c:pt>
                <c:pt idx="30600">
                  <c:v>2.9449856281279998</c:v>
                </c:pt>
                <c:pt idx="30601">
                  <c:v>2.9450254440310002</c:v>
                </c:pt>
                <c:pt idx="30602">
                  <c:v>2.9450602531430001</c:v>
                </c:pt>
                <c:pt idx="30603">
                  <c:v>2.945097923279</c:v>
                </c:pt>
                <c:pt idx="30604">
                  <c:v>2.9451315402980001</c:v>
                </c:pt>
                <c:pt idx="30605">
                  <c:v>2.9451670646669998</c:v>
                </c:pt>
                <c:pt idx="30606">
                  <c:v>2.945209741592</c:v>
                </c:pt>
                <c:pt idx="30607">
                  <c:v>2.9452526569369999</c:v>
                </c:pt>
                <c:pt idx="30608">
                  <c:v>2.9453005790710001</c:v>
                </c:pt>
                <c:pt idx="30609">
                  <c:v>2.9453535079959998</c:v>
                </c:pt>
                <c:pt idx="30610">
                  <c:v>2.9454121589660001</c:v>
                </c:pt>
                <c:pt idx="30611">
                  <c:v>2.9457116127009999</c:v>
                </c:pt>
                <c:pt idx="30612">
                  <c:v>2.9457545280459998</c:v>
                </c:pt>
                <c:pt idx="30613">
                  <c:v>2.9458050727840002</c:v>
                </c:pt>
                <c:pt idx="30614">
                  <c:v>2.9458470344540002</c:v>
                </c:pt>
                <c:pt idx="30615">
                  <c:v>2.9459173679349999</c:v>
                </c:pt>
                <c:pt idx="30616">
                  <c:v>2.945947408676</c:v>
                </c:pt>
                <c:pt idx="30617">
                  <c:v>2.946052074432</c:v>
                </c:pt>
                <c:pt idx="30618">
                  <c:v>2.946130514145</c:v>
                </c:pt>
                <c:pt idx="30619">
                  <c:v>2.9461603164670001</c:v>
                </c:pt>
                <c:pt idx="30620">
                  <c:v>2.9462301731110001</c:v>
                </c:pt>
                <c:pt idx="30621">
                  <c:v>2.9462726116179998</c:v>
                </c:pt>
                <c:pt idx="30622">
                  <c:v>2.9463307857509999</c:v>
                </c:pt>
                <c:pt idx="30623">
                  <c:v>2.9463825225829998</c:v>
                </c:pt>
                <c:pt idx="30624">
                  <c:v>2.9464280605319999</c:v>
                </c:pt>
                <c:pt idx="30625">
                  <c:v>2.9464945793149999</c:v>
                </c:pt>
                <c:pt idx="30626">
                  <c:v>2.946533203125</c:v>
                </c:pt>
                <c:pt idx="30627">
                  <c:v>2.9466073513030002</c:v>
                </c:pt>
                <c:pt idx="30628">
                  <c:v>2.9466311931610001</c:v>
                </c:pt>
                <c:pt idx="30629">
                  <c:v>2.946726799011</c:v>
                </c:pt>
                <c:pt idx="30630">
                  <c:v>2.9468245506290001</c:v>
                </c:pt>
                <c:pt idx="30631">
                  <c:v>2.9469869136810001</c:v>
                </c:pt>
                <c:pt idx="30632">
                  <c:v>2.9473481178280001</c:v>
                </c:pt>
                <c:pt idx="30633">
                  <c:v>2.9474253654479998</c:v>
                </c:pt>
                <c:pt idx="30634">
                  <c:v>2.947471618652</c:v>
                </c:pt>
                <c:pt idx="30635">
                  <c:v>2.9475190639500002</c:v>
                </c:pt>
                <c:pt idx="30636">
                  <c:v>2.9475610256200002</c:v>
                </c:pt>
                <c:pt idx="30637">
                  <c:v>2.9476032257079998</c:v>
                </c:pt>
                <c:pt idx="30638">
                  <c:v>2.9476485252379998</c:v>
                </c:pt>
                <c:pt idx="30639">
                  <c:v>2.9477288722989998</c:v>
                </c:pt>
                <c:pt idx="30640">
                  <c:v>2.9478471279140002</c:v>
                </c:pt>
                <c:pt idx="30641">
                  <c:v>2.9481639862060001</c:v>
                </c:pt>
                <c:pt idx="30642">
                  <c:v>2.9483175277710001</c:v>
                </c:pt>
                <c:pt idx="30643">
                  <c:v>2.9484789371489999</c:v>
                </c:pt>
                <c:pt idx="30644">
                  <c:v>2.9487280845639998</c:v>
                </c:pt>
                <c:pt idx="30645">
                  <c:v>2.948880195618</c:v>
                </c:pt>
                <c:pt idx="30646">
                  <c:v>2.9489586353299999</c:v>
                </c:pt>
                <c:pt idx="30647">
                  <c:v>2.9490330219269998</c:v>
                </c:pt>
                <c:pt idx="30648">
                  <c:v>2.9491114616390002</c:v>
                </c:pt>
                <c:pt idx="30649">
                  <c:v>2.9492456912990002</c:v>
                </c:pt>
                <c:pt idx="30650">
                  <c:v>2.9494113922120002</c:v>
                </c:pt>
                <c:pt idx="30651">
                  <c:v>2.94957113266</c:v>
                </c:pt>
                <c:pt idx="30652">
                  <c:v>2.9497334957120001</c:v>
                </c:pt>
                <c:pt idx="30653">
                  <c:v>2.9500172138209999</c:v>
                </c:pt>
                <c:pt idx="30654">
                  <c:v>2.9501292705540001</c:v>
                </c:pt>
                <c:pt idx="30655">
                  <c:v>2.9501786231990001</c:v>
                </c:pt>
                <c:pt idx="30656">
                  <c:v>2.9502298831939999</c:v>
                </c:pt>
                <c:pt idx="30657">
                  <c:v>2.95028591156</c:v>
                </c:pt>
                <c:pt idx="30658">
                  <c:v>2.950338125229</c:v>
                </c:pt>
                <c:pt idx="30659">
                  <c:v>2.9503805637360001</c:v>
                </c:pt>
                <c:pt idx="30660">
                  <c:v>2.9504208564760002</c:v>
                </c:pt>
                <c:pt idx="30661">
                  <c:v>2.9504573345180001</c:v>
                </c:pt>
                <c:pt idx="30662">
                  <c:v>2.950496912003</c:v>
                </c:pt>
                <c:pt idx="30663">
                  <c:v>2.950533866882</c:v>
                </c:pt>
                <c:pt idx="30664">
                  <c:v>2.950577259064</c:v>
                </c:pt>
                <c:pt idx="30665">
                  <c:v>2.9506282806400002</c:v>
                </c:pt>
                <c:pt idx="30666">
                  <c:v>2.9506826400759998</c:v>
                </c:pt>
                <c:pt idx="30667">
                  <c:v>2.9507527351379998</c:v>
                </c:pt>
                <c:pt idx="30668">
                  <c:v>2.9510598182679999</c:v>
                </c:pt>
                <c:pt idx="30669">
                  <c:v>2.951140642166</c:v>
                </c:pt>
                <c:pt idx="30670">
                  <c:v>2.9512248039250002</c:v>
                </c:pt>
                <c:pt idx="30671">
                  <c:v>2.9513125419619999</c:v>
                </c:pt>
                <c:pt idx="30672">
                  <c:v>2.951401948929</c:v>
                </c:pt>
                <c:pt idx="30673">
                  <c:v>2.9514884948729998</c:v>
                </c:pt>
                <c:pt idx="30674">
                  <c:v>2.9516150951390001</c:v>
                </c:pt>
                <c:pt idx="30675">
                  <c:v>2.9516904354100002</c:v>
                </c:pt>
                <c:pt idx="30676">
                  <c:v>2.9517667293550001</c:v>
                </c:pt>
                <c:pt idx="30677">
                  <c:v>2.9519190788270002</c:v>
                </c:pt>
                <c:pt idx="30678">
                  <c:v>2.9522342681880001</c:v>
                </c:pt>
                <c:pt idx="30679">
                  <c:v>2.952289581299</c:v>
                </c:pt>
                <c:pt idx="30680">
                  <c:v>2.9523470401759999</c:v>
                </c:pt>
                <c:pt idx="30681">
                  <c:v>2.9523911476140001</c:v>
                </c:pt>
                <c:pt idx="30682">
                  <c:v>2.9524426460269999</c:v>
                </c:pt>
                <c:pt idx="30683">
                  <c:v>2.9524898529049999</c:v>
                </c:pt>
                <c:pt idx="30684">
                  <c:v>2.9525382518769998</c:v>
                </c:pt>
                <c:pt idx="30685">
                  <c:v>2.9525778293610001</c:v>
                </c:pt>
                <c:pt idx="30686">
                  <c:v>2.9526162147520001</c:v>
                </c:pt>
                <c:pt idx="30687">
                  <c:v>2.9526331424709999</c:v>
                </c:pt>
                <c:pt idx="30688">
                  <c:v>2.95268368721</c:v>
                </c:pt>
                <c:pt idx="30689">
                  <c:v>2.9527404308320002</c:v>
                </c:pt>
                <c:pt idx="30690">
                  <c:v>2.9527938365940001</c:v>
                </c:pt>
                <c:pt idx="30691">
                  <c:v>2.9528524875639999</c:v>
                </c:pt>
                <c:pt idx="30692">
                  <c:v>2.9531042575840001</c:v>
                </c:pt>
                <c:pt idx="30693">
                  <c:v>2.9531960487369999</c:v>
                </c:pt>
                <c:pt idx="30694">
                  <c:v>2.9532735347750001</c:v>
                </c:pt>
                <c:pt idx="30695">
                  <c:v>2.9533023834229999</c:v>
                </c:pt>
                <c:pt idx="30696">
                  <c:v>2.9533784389500002</c:v>
                </c:pt>
                <c:pt idx="30697">
                  <c:v>2.9534125328059999</c:v>
                </c:pt>
                <c:pt idx="30698">
                  <c:v>2.9534816741940002</c:v>
                </c:pt>
                <c:pt idx="30699">
                  <c:v>2.9535341262819998</c:v>
                </c:pt>
                <c:pt idx="30700">
                  <c:v>2.9535920619959999</c:v>
                </c:pt>
                <c:pt idx="30701">
                  <c:v>2.9536578655239998</c:v>
                </c:pt>
                <c:pt idx="30702">
                  <c:v>2.9537065029140002</c:v>
                </c:pt>
                <c:pt idx="30703">
                  <c:v>2.953773975372</c:v>
                </c:pt>
                <c:pt idx="30704">
                  <c:v>2.9538071155550001</c:v>
                </c:pt>
                <c:pt idx="30705">
                  <c:v>2.9538803100590001</c:v>
                </c:pt>
                <c:pt idx="30706">
                  <c:v>2.9539780616760001</c:v>
                </c:pt>
                <c:pt idx="30707">
                  <c:v>2.954063177109</c:v>
                </c:pt>
                <c:pt idx="30708">
                  <c:v>2.9541451931</c:v>
                </c:pt>
                <c:pt idx="30709">
                  <c:v>2.9542903900150002</c:v>
                </c:pt>
                <c:pt idx="30710">
                  <c:v>2.9544808864590002</c:v>
                </c:pt>
                <c:pt idx="30711">
                  <c:v>2.9545400142670002</c:v>
                </c:pt>
                <c:pt idx="30712">
                  <c:v>2.9545941352840002</c:v>
                </c:pt>
                <c:pt idx="30713">
                  <c:v>2.9546444416050002</c:v>
                </c:pt>
                <c:pt idx="30714">
                  <c:v>2.954687356949</c:v>
                </c:pt>
                <c:pt idx="30715">
                  <c:v>2.9547297954560001</c:v>
                </c:pt>
                <c:pt idx="30716">
                  <c:v>2.9547681808470001</c:v>
                </c:pt>
                <c:pt idx="30717">
                  <c:v>2.9548068046570002</c:v>
                </c:pt>
                <c:pt idx="30718">
                  <c:v>2.954842805862</c:v>
                </c:pt>
                <c:pt idx="30719">
                  <c:v>2.9548826217649999</c:v>
                </c:pt>
                <c:pt idx="30720">
                  <c:v>2.9549255371090002</c:v>
                </c:pt>
                <c:pt idx="30721">
                  <c:v>2.9549686908720001</c:v>
                </c:pt>
                <c:pt idx="30722">
                  <c:v>2.9550123214720001</c:v>
                </c:pt>
                <c:pt idx="30723">
                  <c:v>2.9550652503969999</c:v>
                </c:pt>
                <c:pt idx="30724">
                  <c:v>2.9551246166229999</c:v>
                </c:pt>
                <c:pt idx="30725">
                  <c:v>2.9551892280579999</c:v>
                </c:pt>
                <c:pt idx="30726">
                  <c:v>2.9553582668299998</c:v>
                </c:pt>
                <c:pt idx="30727">
                  <c:v>2.955447673798</c:v>
                </c:pt>
                <c:pt idx="30728">
                  <c:v>2.9555444717410002</c:v>
                </c:pt>
                <c:pt idx="30729">
                  <c:v>2.9555816650389999</c:v>
                </c:pt>
                <c:pt idx="30730">
                  <c:v>2.955639839172</c:v>
                </c:pt>
                <c:pt idx="30731">
                  <c:v>2.9556729793550001</c:v>
                </c:pt>
                <c:pt idx="30732">
                  <c:v>2.9557492732999999</c:v>
                </c:pt>
                <c:pt idx="30733">
                  <c:v>2.9557788372039999</c:v>
                </c:pt>
                <c:pt idx="30734">
                  <c:v>2.9558560848240001</c:v>
                </c:pt>
                <c:pt idx="30735">
                  <c:v>2.9559471607210002</c:v>
                </c:pt>
                <c:pt idx="30736">
                  <c:v>2.9560272693630001</c:v>
                </c:pt>
                <c:pt idx="30737">
                  <c:v>2.9561486244199999</c:v>
                </c:pt>
                <c:pt idx="30738">
                  <c:v>2.9564850330349999</c:v>
                </c:pt>
                <c:pt idx="30739">
                  <c:v>2.9568173885350002</c:v>
                </c:pt>
                <c:pt idx="30740">
                  <c:v>2.9570763111109999</c:v>
                </c:pt>
                <c:pt idx="30741">
                  <c:v>2.9571318626399998</c:v>
                </c:pt>
                <c:pt idx="30742">
                  <c:v>2.9571874141690002</c:v>
                </c:pt>
                <c:pt idx="30743">
                  <c:v>2.957233428955</c:v>
                </c:pt>
                <c:pt idx="30744">
                  <c:v>2.9572794437410002</c:v>
                </c:pt>
                <c:pt idx="30745">
                  <c:v>2.957329273224</c:v>
                </c:pt>
                <c:pt idx="30746">
                  <c:v>2.957376480103</c:v>
                </c:pt>
                <c:pt idx="30747">
                  <c:v>2.9574100971220001</c:v>
                </c:pt>
                <c:pt idx="30748">
                  <c:v>2.9574470520020002</c:v>
                </c:pt>
                <c:pt idx="30749">
                  <c:v>2.9574859142299998</c:v>
                </c:pt>
                <c:pt idx="30750">
                  <c:v>2.9575169086459998</c:v>
                </c:pt>
                <c:pt idx="30751">
                  <c:v>2.9575567245480001</c:v>
                </c:pt>
                <c:pt idx="30752">
                  <c:v>2.9575986862180002</c:v>
                </c:pt>
                <c:pt idx="30753">
                  <c:v>2.95765376091</c:v>
                </c:pt>
                <c:pt idx="30754">
                  <c:v>2.9577016830440002</c:v>
                </c:pt>
                <c:pt idx="30755">
                  <c:v>2.9577541351319998</c:v>
                </c:pt>
                <c:pt idx="30756">
                  <c:v>2.9578011035920002</c:v>
                </c:pt>
                <c:pt idx="30757">
                  <c:v>2.9580395221710001</c:v>
                </c:pt>
                <c:pt idx="30758">
                  <c:v>2.9581027030940001</c:v>
                </c:pt>
                <c:pt idx="30759">
                  <c:v>2.958148956299</c:v>
                </c:pt>
                <c:pt idx="30760">
                  <c:v>2.9582087993620001</c:v>
                </c:pt>
                <c:pt idx="30761">
                  <c:v>2.95827126503</c:v>
                </c:pt>
                <c:pt idx="30762">
                  <c:v>2.9583170413970001</c:v>
                </c:pt>
                <c:pt idx="30763">
                  <c:v>2.9583911895749999</c:v>
                </c:pt>
                <c:pt idx="30764">
                  <c:v>2.958435058594</c:v>
                </c:pt>
                <c:pt idx="30765">
                  <c:v>2.9585182666779999</c:v>
                </c:pt>
                <c:pt idx="30766">
                  <c:v>2.958553791046</c:v>
                </c:pt>
                <c:pt idx="30767">
                  <c:v>2.9586324691770001</c:v>
                </c:pt>
                <c:pt idx="30768">
                  <c:v>2.958663702011</c:v>
                </c:pt>
                <c:pt idx="30769">
                  <c:v>2.9587357044220002</c:v>
                </c:pt>
                <c:pt idx="30770">
                  <c:v>2.9587781429289999</c:v>
                </c:pt>
                <c:pt idx="30771">
                  <c:v>2.958885192871</c:v>
                </c:pt>
                <c:pt idx="30772">
                  <c:v>2.958933830261</c:v>
                </c:pt>
                <c:pt idx="30773">
                  <c:v>2.959015846252</c:v>
                </c:pt>
                <c:pt idx="30774">
                  <c:v>2.959104537964</c:v>
                </c:pt>
                <c:pt idx="30775">
                  <c:v>2.9594478607179999</c:v>
                </c:pt>
                <c:pt idx="30776">
                  <c:v>2.9595153331759998</c:v>
                </c:pt>
                <c:pt idx="30777">
                  <c:v>2.9596185684199998</c:v>
                </c:pt>
                <c:pt idx="30778">
                  <c:v>2.9596602916719998</c:v>
                </c:pt>
                <c:pt idx="30779">
                  <c:v>2.9596960544590001</c:v>
                </c:pt>
                <c:pt idx="30780">
                  <c:v>2.959728956223</c:v>
                </c:pt>
                <c:pt idx="30781">
                  <c:v>2.9597632884979999</c:v>
                </c:pt>
                <c:pt idx="30782">
                  <c:v>2.9598078727720001</c:v>
                </c:pt>
                <c:pt idx="30783">
                  <c:v>2.959852695465</c:v>
                </c:pt>
                <c:pt idx="30784">
                  <c:v>2.9599008560179998</c:v>
                </c:pt>
                <c:pt idx="30785">
                  <c:v>2.9599502086639999</c:v>
                </c:pt>
                <c:pt idx="30786">
                  <c:v>2.959997415543</c:v>
                </c:pt>
                <c:pt idx="30787">
                  <c:v>2.9600470066070002</c:v>
                </c:pt>
                <c:pt idx="30788">
                  <c:v>2.9600923061370001</c:v>
                </c:pt>
                <c:pt idx="30789">
                  <c:v>2.9601373672490001</c:v>
                </c:pt>
                <c:pt idx="30790">
                  <c:v>2.960196256638</c:v>
                </c:pt>
                <c:pt idx="30791">
                  <c:v>2.960259199142</c:v>
                </c:pt>
                <c:pt idx="30792">
                  <c:v>2.9604742527010002</c:v>
                </c:pt>
                <c:pt idx="30793">
                  <c:v>2.9605650901790002</c:v>
                </c:pt>
                <c:pt idx="30794">
                  <c:v>2.960658550262</c:v>
                </c:pt>
                <c:pt idx="30795">
                  <c:v>2.9607419967649999</c:v>
                </c:pt>
                <c:pt idx="30796">
                  <c:v>2.9608349800110001</c:v>
                </c:pt>
                <c:pt idx="30797">
                  <c:v>2.9608988761899999</c:v>
                </c:pt>
                <c:pt idx="30798">
                  <c:v>2.9609367847439998</c:v>
                </c:pt>
                <c:pt idx="30799">
                  <c:v>2.9610157012939999</c:v>
                </c:pt>
                <c:pt idx="30800">
                  <c:v>2.9610500335690002</c:v>
                </c:pt>
                <c:pt idx="30801">
                  <c:v>2.9611344337459999</c:v>
                </c:pt>
                <c:pt idx="30802">
                  <c:v>2.9611754417420002</c:v>
                </c:pt>
                <c:pt idx="30803">
                  <c:v>2.9612660408020002</c:v>
                </c:pt>
                <c:pt idx="30804">
                  <c:v>2.9613177776340001</c:v>
                </c:pt>
                <c:pt idx="30805">
                  <c:v>2.9614002704620002</c:v>
                </c:pt>
                <c:pt idx="30806">
                  <c:v>2.9614660739900001</c:v>
                </c:pt>
                <c:pt idx="30807">
                  <c:v>2.961532115936</c:v>
                </c:pt>
                <c:pt idx="30808">
                  <c:v>2.961598157883</c:v>
                </c:pt>
                <c:pt idx="30809">
                  <c:v>2.9616441726680001</c:v>
                </c:pt>
                <c:pt idx="30810">
                  <c:v>2.9617156982420001</c:v>
                </c:pt>
                <c:pt idx="30811">
                  <c:v>2.9618089199069999</c:v>
                </c:pt>
                <c:pt idx="30812">
                  <c:v>2.9620451927190001</c:v>
                </c:pt>
                <c:pt idx="30813">
                  <c:v>2.9621491432189999</c:v>
                </c:pt>
                <c:pt idx="30814">
                  <c:v>2.9622008800509998</c:v>
                </c:pt>
                <c:pt idx="30815">
                  <c:v>2.9622442722320002</c:v>
                </c:pt>
                <c:pt idx="30816">
                  <c:v>2.9622862339020002</c:v>
                </c:pt>
                <c:pt idx="30817">
                  <c:v>2.9623196125029998</c:v>
                </c:pt>
                <c:pt idx="30818">
                  <c:v>2.9623579978939998</c:v>
                </c:pt>
                <c:pt idx="30819">
                  <c:v>2.9623994827270002</c:v>
                </c:pt>
                <c:pt idx="30820">
                  <c:v>2.9624521732329998</c:v>
                </c:pt>
                <c:pt idx="30821">
                  <c:v>2.962500095367</c:v>
                </c:pt>
                <c:pt idx="30822">
                  <c:v>2.962547302246</c:v>
                </c:pt>
                <c:pt idx="30823">
                  <c:v>2.9625916481019998</c:v>
                </c:pt>
                <c:pt idx="30824">
                  <c:v>2.9626419544220002</c:v>
                </c:pt>
                <c:pt idx="30825">
                  <c:v>2.9626853466030001</c:v>
                </c:pt>
                <c:pt idx="30826">
                  <c:v>2.9627254009250001</c:v>
                </c:pt>
                <c:pt idx="30827">
                  <c:v>2.9627690315250002</c:v>
                </c:pt>
                <c:pt idx="30828">
                  <c:v>2.9628083705899999</c:v>
                </c:pt>
                <c:pt idx="30829">
                  <c:v>2.9629101753230001</c:v>
                </c:pt>
                <c:pt idx="30830">
                  <c:v>2.9632160663599998</c:v>
                </c:pt>
                <c:pt idx="30831">
                  <c:v>2.9634165763849998</c:v>
                </c:pt>
                <c:pt idx="30832">
                  <c:v>2.9637532234189998</c:v>
                </c:pt>
                <c:pt idx="30833">
                  <c:v>2.9639763832089998</c:v>
                </c:pt>
                <c:pt idx="30834">
                  <c:v>2.9641842842099999</c:v>
                </c:pt>
                <c:pt idx="30835">
                  <c:v>2.964275360107</c:v>
                </c:pt>
                <c:pt idx="30836">
                  <c:v>2.964369535446</c:v>
                </c:pt>
                <c:pt idx="30837">
                  <c:v>2.9644315242769999</c:v>
                </c:pt>
                <c:pt idx="30838">
                  <c:v>2.9644711017610001</c:v>
                </c:pt>
                <c:pt idx="30839">
                  <c:v>2.964541912079</c:v>
                </c:pt>
                <c:pt idx="30840">
                  <c:v>2.964636087418</c:v>
                </c:pt>
                <c:pt idx="30841">
                  <c:v>2.9647805690769999</c:v>
                </c:pt>
                <c:pt idx="30842">
                  <c:v>2.9651207923889999</c:v>
                </c:pt>
                <c:pt idx="30843">
                  <c:v>2.9652154445650001</c:v>
                </c:pt>
                <c:pt idx="30844">
                  <c:v>2.9653394222260001</c:v>
                </c:pt>
                <c:pt idx="30845">
                  <c:v>2.9656729698180002</c:v>
                </c:pt>
                <c:pt idx="30846">
                  <c:v>2.9657580852510002</c:v>
                </c:pt>
                <c:pt idx="30847">
                  <c:v>2.965806484222</c:v>
                </c:pt>
                <c:pt idx="30848">
                  <c:v>2.9658555984500001</c:v>
                </c:pt>
                <c:pt idx="30849">
                  <c:v>2.9659547805790001</c:v>
                </c:pt>
                <c:pt idx="30850">
                  <c:v>2.966008424759</c:v>
                </c:pt>
                <c:pt idx="30851">
                  <c:v>2.9660570621489999</c:v>
                </c:pt>
                <c:pt idx="30852">
                  <c:v>2.9661054611209998</c:v>
                </c:pt>
                <c:pt idx="30853">
                  <c:v>2.9661469459530001</c:v>
                </c:pt>
                <c:pt idx="30854">
                  <c:v>2.9661886692050001</c:v>
                </c:pt>
                <c:pt idx="30855">
                  <c:v>2.9662289619450002</c:v>
                </c:pt>
                <c:pt idx="30856">
                  <c:v>2.9662656784060002</c:v>
                </c:pt>
                <c:pt idx="30857">
                  <c:v>2.966299772263</c:v>
                </c:pt>
                <c:pt idx="30858">
                  <c:v>2.9663376808169999</c:v>
                </c:pt>
                <c:pt idx="30859">
                  <c:v>2.9663767814640001</c:v>
                </c:pt>
                <c:pt idx="30860">
                  <c:v>2.966418504715</c:v>
                </c:pt>
                <c:pt idx="30861">
                  <c:v>2.9664640426640001</c:v>
                </c:pt>
                <c:pt idx="30862">
                  <c:v>2.9665141105649999</c:v>
                </c:pt>
                <c:pt idx="30863">
                  <c:v>2.966566562653</c:v>
                </c:pt>
                <c:pt idx="30864">
                  <c:v>2.9666194915770001</c:v>
                </c:pt>
                <c:pt idx="30865">
                  <c:v>2.9666779041289999</c:v>
                </c:pt>
                <c:pt idx="30866">
                  <c:v>2.9667396545410001</c:v>
                </c:pt>
                <c:pt idx="30867">
                  <c:v>2.9668655395510002</c:v>
                </c:pt>
                <c:pt idx="30868">
                  <c:v>2.9669761657709999</c:v>
                </c:pt>
                <c:pt idx="30869">
                  <c:v>2.9670639038090001</c:v>
                </c:pt>
                <c:pt idx="30870">
                  <c:v>2.9671363830569999</c:v>
                </c:pt>
                <c:pt idx="30871">
                  <c:v>2.9671809673310001</c:v>
                </c:pt>
                <c:pt idx="30872">
                  <c:v>2.9672708511349999</c:v>
                </c:pt>
                <c:pt idx="30873">
                  <c:v>2.9673178195949999</c:v>
                </c:pt>
                <c:pt idx="30874">
                  <c:v>2.9674146175380001</c:v>
                </c:pt>
                <c:pt idx="30875">
                  <c:v>2.96746468544</c:v>
                </c:pt>
                <c:pt idx="30876">
                  <c:v>2.9675550460819999</c:v>
                </c:pt>
                <c:pt idx="30877">
                  <c:v>2.9676125049589999</c:v>
                </c:pt>
                <c:pt idx="30878">
                  <c:v>2.967693090439</c:v>
                </c:pt>
                <c:pt idx="30879">
                  <c:v>2.967749118805</c:v>
                </c:pt>
                <c:pt idx="30880">
                  <c:v>2.9678061008449999</c:v>
                </c:pt>
                <c:pt idx="30881">
                  <c:v>2.9678633213040002</c:v>
                </c:pt>
                <c:pt idx="30882">
                  <c:v>2.967899084091</c:v>
                </c:pt>
                <c:pt idx="30883">
                  <c:v>2.9679839611049998</c:v>
                </c:pt>
                <c:pt idx="30884">
                  <c:v>2.9681842327119998</c:v>
                </c:pt>
                <c:pt idx="30885">
                  <c:v>2.9682369232179999</c:v>
                </c:pt>
                <c:pt idx="30886">
                  <c:v>2.9682877063749999</c:v>
                </c:pt>
                <c:pt idx="30887">
                  <c:v>2.9683499336239998</c:v>
                </c:pt>
                <c:pt idx="30888">
                  <c:v>2.9684479236599999</c:v>
                </c:pt>
                <c:pt idx="30889">
                  <c:v>2.9685134887700002</c:v>
                </c:pt>
                <c:pt idx="30890">
                  <c:v>2.9686255455019999</c:v>
                </c:pt>
                <c:pt idx="30891">
                  <c:v>2.9686830043789998</c:v>
                </c:pt>
                <c:pt idx="30892">
                  <c:v>2.9687309265140001</c:v>
                </c:pt>
                <c:pt idx="30893">
                  <c:v>2.9687836170200002</c:v>
                </c:pt>
                <c:pt idx="30894">
                  <c:v>2.9688742160800001</c:v>
                </c:pt>
                <c:pt idx="30895">
                  <c:v>2.9691967964170001</c:v>
                </c:pt>
                <c:pt idx="30896">
                  <c:v>2.9695527553560002</c:v>
                </c:pt>
                <c:pt idx="30897">
                  <c:v>2.9697728157040002</c:v>
                </c:pt>
                <c:pt idx="30898">
                  <c:v>2.9700253009800002</c:v>
                </c:pt>
                <c:pt idx="30899">
                  <c:v>2.97012758255</c:v>
                </c:pt>
                <c:pt idx="30900">
                  <c:v>2.970186710358</c:v>
                </c:pt>
                <c:pt idx="30901">
                  <c:v>2.9702417850490002</c:v>
                </c:pt>
                <c:pt idx="30902">
                  <c:v>2.9702889919280002</c:v>
                </c:pt>
                <c:pt idx="30903">
                  <c:v>2.970378637314</c:v>
                </c:pt>
                <c:pt idx="30904">
                  <c:v>2.9704639911649999</c:v>
                </c:pt>
                <c:pt idx="30905">
                  <c:v>2.9708282947539999</c:v>
                </c:pt>
                <c:pt idx="30906">
                  <c:v>2.9711613655089999</c:v>
                </c:pt>
                <c:pt idx="30907">
                  <c:v>2.9714391231540001</c:v>
                </c:pt>
                <c:pt idx="30908">
                  <c:v>2.9715285301210002</c:v>
                </c:pt>
                <c:pt idx="30909">
                  <c:v>2.9716179370879998</c:v>
                </c:pt>
                <c:pt idx="30910">
                  <c:v>2.971674442291</c:v>
                </c:pt>
                <c:pt idx="30911">
                  <c:v>2.97176861763</c:v>
                </c:pt>
                <c:pt idx="30912">
                  <c:v>2.971866130829</c:v>
                </c:pt>
                <c:pt idx="30913">
                  <c:v>2.9721426963809998</c:v>
                </c:pt>
                <c:pt idx="30914">
                  <c:v>2.9722630977629998</c:v>
                </c:pt>
                <c:pt idx="30915">
                  <c:v>2.9723992347719999</c:v>
                </c:pt>
                <c:pt idx="30916">
                  <c:v>2.972471237183</c:v>
                </c:pt>
                <c:pt idx="30917">
                  <c:v>2.9725413322450001</c:v>
                </c:pt>
                <c:pt idx="30918">
                  <c:v>2.972725868225</c:v>
                </c:pt>
                <c:pt idx="30919">
                  <c:v>2.9728634357449999</c:v>
                </c:pt>
                <c:pt idx="30920">
                  <c:v>2.9729394912720002</c:v>
                </c:pt>
                <c:pt idx="30921">
                  <c:v>2.9730525016780001</c:v>
                </c:pt>
                <c:pt idx="30922">
                  <c:v>2.973385334015</c:v>
                </c:pt>
                <c:pt idx="30923">
                  <c:v>2.9735426902770001</c:v>
                </c:pt>
                <c:pt idx="30924">
                  <c:v>2.9736025333399998</c:v>
                </c:pt>
                <c:pt idx="30925">
                  <c:v>2.9736530780789998</c:v>
                </c:pt>
                <c:pt idx="30926">
                  <c:v>2.9737021923069999</c:v>
                </c:pt>
                <c:pt idx="30927">
                  <c:v>2.9737493991849999</c:v>
                </c:pt>
                <c:pt idx="30928">
                  <c:v>2.9737977981569998</c:v>
                </c:pt>
                <c:pt idx="30929">
                  <c:v>2.9738390445710001</c:v>
                </c:pt>
                <c:pt idx="30930">
                  <c:v>2.9738810062410002</c:v>
                </c:pt>
                <c:pt idx="30931">
                  <c:v>2.9739198684689998</c:v>
                </c:pt>
                <c:pt idx="30932">
                  <c:v>2.973958969116</c:v>
                </c:pt>
                <c:pt idx="30933">
                  <c:v>2.9739925861360001</c:v>
                </c:pt>
                <c:pt idx="30934">
                  <c:v>2.9740300178529999</c:v>
                </c:pt>
                <c:pt idx="30935">
                  <c:v>2.9740710258480001</c:v>
                </c:pt>
                <c:pt idx="30936">
                  <c:v>2.9741120338439999</c:v>
                </c:pt>
                <c:pt idx="30937">
                  <c:v>2.9741568565369998</c:v>
                </c:pt>
                <c:pt idx="30938">
                  <c:v>2.9742050170900001</c:v>
                </c:pt>
                <c:pt idx="30939">
                  <c:v>2.9742584228519999</c:v>
                </c:pt>
                <c:pt idx="30940">
                  <c:v>2.9743359088900001</c:v>
                </c:pt>
                <c:pt idx="30941">
                  <c:v>2.974548578262</c:v>
                </c:pt>
                <c:pt idx="30942">
                  <c:v>2.9746184349060001</c:v>
                </c:pt>
                <c:pt idx="30943">
                  <c:v>2.9746551513670001</c:v>
                </c:pt>
                <c:pt idx="30944">
                  <c:v>2.9747269153590001</c:v>
                </c:pt>
                <c:pt idx="30945">
                  <c:v>2.9747791290280001</c:v>
                </c:pt>
                <c:pt idx="30946">
                  <c:v>2.9748423099519998</c:v>
                </c:pt>
                <c:pt idx="30947">
                  <c:v>2.9749066829680002</c:v>
                </c:pt>
                <c:pt idx="30948">
                  <c:v>2.974959850311</c:v>
                </c:pt>
                <c:pt idx="30949">
                  <c:v>2.975031375885</c:v>
                </c:pt>
                <c:pt idx="30950">
                  <c:v>2.9750699996950001</c:v>
                </c:pt>
                <c:pt idx="30951">
                  <c:v>2.975153446198</c:v>
                </c:pt>
                <c:pt idx="30952">
                  <c:v>2.9751846790309999</c:v>
                </c:pt>
                <c:pt idx="30953">
                  <c:v>2.975259780884</c:v>
                </c:pt>
                <c:pt idx="30954">
                  <c:v>2.975285768509</c:v>
                </c:pt>
                <c:pt idx="30955">
                  <c:v>2.975392580032</c:v>
                </c:pt>
                <c:pt idx="30956">
                  <c:v>2.9754955768590001</c:v>
                </c:pt>
                <c:pt idx="30957">
                  <c:v>2.9755432605740002</c:v>
                </c:pt>
                <c:pt idx="30958">
                  <c:v>2.9756317138670001</c:v>
                </c:pt>
                <c:pt idx="30959">
                  <c:v>2.975784778595</c:v>
                </c:pt>
                <c:pt idx="30960">
                  <c:v>2.976100444794</c:v>
                </c:pt>
                <c:pt idx="30961">
                  <c:v>2.9762079715729999</c:v>
                </c:pt>
                <c:pt idx="30962">
                  <c:v>2.976265907288</c:v>
                </c:pt>
                <c:pt idx="30963">
                  <c:v>2.9763212203979998</c:v>
                </c:pt>
                <c:pt idx="30964">
                  <c:v>2.9763767719269998</c:v>
                </c:pt>
                <c:pt idx="30965">
                  <c:v>2.976435422897</c:v>
                </c:pt>
                <c:pt idx="30966">
                  <c:v>2.976490974426</c:v>
                </c:pt>
                <c:pt idx="30967">
                  <c:v>2.976553916931</c:v>
                </c:pt>
                <c:pt idx="30968">
                  <c:v>2.9766538143160002</c:v>
                </c:pt>
                <c:pt idx="30969">
                  <c:v>2.9772117137910001</c:v>
                </c:pt>
                <c:pt idx="30970">
                  <c:v>2.9778366088869999</c:v>
                </c:pt>
                <c:pt idx="30971">
                  <c:v>2.978499889374</c:v>
                </c:pt>
                <c:pt idx="30972">
                  <c:v>2.9791858196260002</c:v>
                </c:pt>
                <c:pt idx="30973">
                  <c:v>2.9798836708069998</c:v>
                </c:pt>
                <c:pt idx="30974">
                  <c:v>2.980611562729</c:v>
                </c:pt>
                <c:pt idx="30975">
                  <c:v>2.9813148975370001</c:v>
                </c:pt>
                <c:pt idx="30976">
                  <c:v>2.9820656776429999</c:v>
                </c:pt>
                <c:pt idx="30977">
                  <c:v>2.9827780723570001</c:v>
                </c:pt>
                <c:pt idx="30978">
                  <c:v>2.9835019111630001</c:v>
                </c:pt>
                <c:pt idx="30979">
                  <c:v>2.983705282211</c:v>
                </c:pt>
                <c:pt idx="30980">
                  <c:v>2.9838669300079999</c:v>
                </c:pt>
                <c:pt idx="30981">
                  <c:v>2.9839620590210001</c:v>
                </c:pt>
                <c:pt idx="30982">
                  <c:v>2.98406457901</c:v>
                </c:pt>
                <c:pt idx="30983">
                  <c:v>2.9841263294220002</c:v>
                </c:pt>
                <c:pt idx="30984">
                  <c:v>2.9841837883000002</c:v>
                </c:pt>
                <c:pt idx="30985">
                  <c:v>2.9842348098749998</c:v>
                </c:pt>
                <c:pt idx="30986">
                  <c:v>2.9843106269840001</c:v>
                </c:pt>
                <c:pt idx="30987">
                  <c:v>2.984366178513</c:v>
                </c:pt>
                <c:pt idx="30988">
                  <c:v>2.984455347061</c:v>
                </c:pt>
                <c:pt idx="30989">
                  <c:v>2.9845287799840001</c:v>
                </c:pt>
                <c:pt idx="30990">
                  <c:v>2.9845921993259998</c:v>
                </c:pt>
                <c:pt idx="30991">
                  <c:v>2.9845931530000001</c:v>
                </c:pt>
                <c:pt idx="30992">
                  <c:v>2.984622478485</c:v>
                </c:pt>
                <c:pt idx="30993">
                  <c:v>2.9846513271330002</c:v>
                </c:pt>
                <c:pt idx="30994">
                  <c:v>2.9846744537349998</c:v>
                </c:pt>
                <c:pt idx="30995">
                  <c:v>2.9846549034119998</c:v>
                </c:pt>
                <c:pt idx="30996">
                  <c:v>2.9847002029419998</c:v>
                </c:pt>
                <c:pt idx="30997">
                  <c:v>2.9847018718720002</c:v>
                </c:pt>
                <c:pt idx="30998">
                  <c:v>2.984723806381</c:v>
                </c:pt>
                <c:pt idx="30999">
                  <c:v>2.984751701355</c:v>
                </c:pt>
                <c:pt idx="31000">
                  <c:v>2.984758615494</c:v>
                </c:pt>
                <c:pt idx="31001">
                  <c:v>2.9847834110260001</c:v>
                </c:pt>
                <c:pt idx="31002">
                  <c:v>2.984797000885</c:v>
                </c:pt>
                <c:pt idx="31003">
                  <c:v>2.9848148822780001</c:v>
                </c:pt>
                <c:pt idx="31004">
                  <c:v>2.9848244190219999</c:v>
                </c:pt>
                <c:pt idx="31005">
                  <c:v>2.9848456382749999</c:v>
                </c:pt>
                <c:pt idx="31006">
                  <c:v>2.984868526459</c:v>
                </c:pt>
                <c:pt idx="31007">
                  <c:v>2.9849040508270002</c:v>
                </c:pt>
                <c:pt idx="31008">
                  <c:v>2.98490858078</c:v>
                </c:pt>
                <c:pt idx="31009">
                  <c:v>2.9849414825439999</c:v>
                </c:pt>
                <c:pt idx="31010">
                  <c:v>2.9849634170530002</c:v>
                </c:pt>
                <c:pt idx="31011">
                  <c:v>2.9849669933320002</c:v>
                </c:pt>
                <c:pt idx="31012">
                  <c:v>2.985011339188</c:v>
                </c:pt>
                <c:pt idx="31013">
                  <c:v>2.9850361347200001</c:v>
                </c:pt>
                <c:pt idx="31014">
                  <c:v>2.9850614070889998</c:v>
                </c:pt>
                <c:pt idx="31015">
                  <c:v>2.9850862026209999</c:v>
                </c:pt>
                <c:pt idx="31016">
                  <c:v>2.9851467609409998</c:v>
                </c:pt>
                <c:pt idx="31017">
                  <c:v>2.9852025508879998</c:v>
                </c:pt>
                <c:pt idx="31018">
                  <c:v>2.9852507114410001</c:v>
                </c:pt>
                <c:pt idx="31019">
                  <c:v>2.9852848052979999</c:v>
                </c:pt>
                <c:pt idx="31020">
                  <c:v>2.9853625297550002</c:v>
                </c:pt>
                <c:pt idx="31021">
                  <c:v>2.9854080677030002</c:v>
                </c:pt>
                <c:pt idx="31022">
                  <c:v>2.9855740070340002</c:v>
                </c:pt>
                <c:pt idx="31023">
                  <c:v>2.9856522083280002</c:v>
                </c:pt>
                <c:pt idx="31024">
                  <c:v>2.9857287406920001</c:v>
                </c:pt>
                <c:pt idx="31025">
                  <c:v>2.9857988357540002</c:v>
                </c:pt>
                <c:pt idx="31026">
                  <c:v>2.985862493515</c:v>
                </c:pt>
                <c:pt idx="31027">
                  <c:v>2.985981225967</c:v>
                </c:pt>
                <c:pt idx="31028">
                  <c:v>2.986049175262</c:v>
                </c:pt>
                <c:pt idx="31029">
                  <c:v>2.986130952835</c:v>
                </c:pt>
                <c:pt idx="31030">
                  <c:v>2.9861919879909999</c:v>
                </c:pt>
                <c:pt idx="31031">
                  <c:v>2.986227035522</c:v>
                </c:pt>
                <c:pt idx="31032">
                  <c:v>2.9862806797029999</c:v>
                </c:pt>
                <c:pt idx="31033">
                  <c:v>2.986336946487</c:v>
                </c:pt>
                <c:pt idx="31034">
                  <c:v>2.9863810539250002</c:v>
                </c:pt>
                <c:pt idx="31035">
                  <c:v>2.986446857452</c:v>
                </c:pt>
                <c:pt idx="31036">
                  <c:v>2.986488819122</c:v>
                </c:pt>
                <c:pt idx="31037">
                  <c:v>2.9865746498110002</c:v>
                </c:pt>
                <c:pt idx="31038">
                  <c:v>2.9866125583650001</c:v>
                </c:pt>
                <c:pt idx="31039">
                  <c:v>2.9866981506350001</c:v>
                </c:pt>
                <c:pt idx="31040">
                  <c:v>2.986734390259</c:v>
                </c:pt>
                <c:pt idx="31041">
                  <c:v>2.9868118762970002</c:v>
                </c:pt>
                <c:pt idx="31042">
                  <c:v>2.9868433475490002</c:v>
                </c:pt>
                <c:pt idx="31043">
                  <c:v>2.9869003295900001</c:v>
                </c:pt>
                <c:pt idx="31044">
                  <c:v>2.9869396686549998</c:v>
                </c:pt>
                <c:pt idx="31045">
                  <c:v>2.9870162010189998</c:v>
                </c:pt>
                <c:pt idx="31046">
                  <c:v>2.9871592521669998</c:v>
                </c:pt>
                <c:pt idx="31047">
                  <c:v>2.987196207047</c:v>
                </c:pt>
                <c:pt idx="31048">
                  <c:v>2.987236738205</c:v>
                </c:pt>
                <c:pt idx="31049">
                  <c:v>2.987269639969</c:v>
                </c:pt>
                <c:pt idx="31050">
                  <c:v>2.9873056411740002</c:v>
                </c:pt>
                <c:pt idx="31051">
                  <c:v>2.9873368740080002</c:v>
                </c:pt>
                <c:pt idx="31052">
                  <c:v>2.987364053726</c:v>
                </c:pt>
                <c:pt idx="31053">
                  <c:v>2.987386703491</c:v>
                </c:pt>
                <c:pt idx="31054">
                  <c:v>2.9874136447909998</c:v>
                </c:pt>
                <c:pt idx="31055">
                  <c:v>2.9874341487880001</c:v>
                </c:pt>
                <c:pt idx="31056">
                  <c:v>2.9874579906459999</c:v>
                </c:pt>
                <c:pt idx="31057">
                  <c:v>2.9874899387360001</c:v>
                </c:pt>
                <c:pt idx="31058">
                  <c:v>2.9875221252439998</c:v>
                </c:pt>
                <c:pt idx="31059">
                  <c:v>2.987557649612</c:v>
                </c:pt>
                <c:pt idx="31060">
                  <c:v>2.9875948429110002</c:v>
                </c:pt>
                <c:pt idx="31061">
                  <c:v>2.9876303672789999</c:v>
                </c:pt>
                <c:pt idx="31062">
                  <c:v>2.98765873909</c:v>
                </c:pt>
                <c:pt idx="31063">
                  <c:v>2.9876816272740001</c:v>
                </c:pt>
                <c:pt idx="31064">
                  <c:v>2.98770070076</c:v>
                </c:pt>
                <c:pt idx="31065">
                  <c:v>2.9877190589899998</c:v>
                </c:pt>
                <c:pt idx="31066">
                  <c:v>2.9877426624300001</c:v>
                </c:pt>
                <c:pt idx="31067">
                  <c:v>2.9877691268920001</c:v>
                </c:pt>
                <c:pt idx="31068">
                  <c:v>2.9878008365630002</c:v>
                </c:pt>
                <c:pt idx="31069">
                  <c:v>2.9878368377690001</c:v>
                </c:pt>
                <c:pt idx="31070">
                  <c:v>2.9878795146939998</c:v>
                </c:pt>
                <c:pt idx="31071">
                  <c:v>2.9879181385039999</c:v>
                </c:pt>
                <c:pt idx="31072">
                  <c:v>2.9881093502040001</c:v>
                </c:pt>
                <c:pt idx="31073">
                  <c:v>2.988129377365</c:v>
                </c:pt>
                <c:pt idx="31074">
                  <c:v>2.9881942272190001</c:v>
                </c:pt>
                <c:pt idx="31075">
                  <c:v>2.9882328510280001</c:v>
                </c:pt>
                <c:pt idx="31076">
                  <c:v>2.988293409348</c:v>
                </c:pt>
                <c:pt idx="31077">
                  <c:v>2.9883425235750001</c:v>
                </c:pt>
                <c:pt idx="31078">
                  <c:v>2.9883904457089998</c:v>
                </c:pt>
                <c:pt idx="31079">
                  <c:v>2.9884557724</c:v>
                </c:pt>
                <c:pt idx="31080">
                  <c:v>2.9884934425349998</c:v>
                </c:pt>
                <c:pt idx="31081">
                  <c:v>2.9885630607599998</c:v>
                </c:pt>
                <c:pt idx="31082">
                  <c:v>2.9885909557339998</c:v>
                </c:pt>
                <c:pt idx="31083">
                  <c:v>2.9886636734010001</c:v>
                </c:pt>
                <c:pt idx="31084">
                  <c:v>2.9887421131130001</c:v>
                </c:pt>
                <c:pt idx="31085">
                  <c:v>2.988844394684</c:v>
                </c:pt>
                <c:pt idx="31086">
                  <c:v>2.989030838013</c:v>
                </c:pt>
                <c:pt idx="31087">
                  <c:v>2.989119768143</c:v>
                </c:pt>
                <c:pt idx="31088">
                  <c:v>2.989184379578</c:v>
                </c:pt>
                <c:pt idx="31089">
                  <c:v>2.9892354011540001</c:v>
                </c:pt>
                <c:pt idx="31090">
                  <c:v>2.9892868995669999</c:v>
                </c:pt>
                <c:pt idx="31091">
                  <c:v>2.9893302917479998</c:v>
                </c:pt>
                <c:pt idx="31092">
                  <c:v>2.989364147186</c:v>
                </c:pt>
                <c:pt idx="31093">
                  <c:v>2.9893918037409999</c:v>
                </c:pt>
                <c:pt idx="31094">
                  <c:v>2.9894194602969999</c:v>
                </c:pt>
                <c:pt idx="31095">
                  <c:v>2.9894430637360001</c:v>
                </c:pt>
                <c:pt idx="31096">
                  <c:v>2.9894752502439998</c:v>
                </c:pt>
                <c:pt idx="31097">
                  <c:v>2.9895126819610001</c:v>
                </c:pt>
                <c:pt idx="31098">
                  <c:v>2.9895536899569999</c:v>
                </c:pt>
                <c:pt idx="31099">
                  <c:v>2.9895968437190001</c:v>
                </c:pt>
                <c:pt idx="31100">
                  <c:v>2.9896423816679998</c:v>
                </c:pt>
                <c:pt idx="31101">
                  <c:v>2.9896857738490001</c:v>
                </c:pt>
                <c:pt idx="31102">
                  <c:v>2.9897236824040001</c:v>
                </c:pt>
                <c:pt idx="31103">
                  <c:v>2.9897561073299999</c:v>
                </c:pt>
                <c:pt idx="31104">
                  <c:v>2.9897878170009999</c:v>
                </c:pt>
                <c:pt idx="31105">
                  <c:v>2.9898173809049999</c:v>
                </c:pt>
                <c:pt idx="31106">
                  <c:v>2.9898502826689999</c:v>
                </c:pt>
                <c:pt idx="31107">
                  <c:v>2.9898915290830002</c:v>
                </c:pt>
                <c:pt idx="31108">
                  <c:v>2.989984750748</c:v>
                </c:pt>
                <c:pt idx="31109">
                  <c:v>2.9901287555690002</c:v>
                </c:pt>
                <c:pt idx="31110">
                  <c:v>2.9904010295869998</c:v>
                </c:pt>
                <c:pt idx="31111">
                  <c:v>2.9904656410219999</c:v>
                </c:pt>
                <c:pt idx="31112">
                  <c:v>2.990508079529</c:v>
                </c:pt>
                <c:pt idx="31113">
                  <c:v>2.9905903339390001</c:v>
                </c:pt>
                <c:pt idx="31114">
                  <c:v>2.99063372612</c:v>
                </c:pt>
                <c:pt idx="31115">
                  <c:v>2.99072432518</c:v>
                </c:pt>
                <c:pt idx="31116">
                  <c:v>2.9907712936399999</c:v>
                </c:pt>
                <c:pt idx="31117">
                  <c:v>2.9908590316770001</c:v>
                </c:pt>
                <c:pt idx="31118">
                  <c:v>2.9909186363220002</c:v>
                </c:pt>
                <c:pt idx="31119">
                  <c:v>2.9909901618960002</c:v>
                </c:pt>
                <c:pt idx="31120">
                  <c:v>2.9910507202150001</c:v>
                </c:pt>
                <c:pt idx="31121">
                  <c:v>2.9910984039309998</c:v>
                </c:pt>
                <c:pt idx="31122">
                  <c:v>2.991161823273</c:v>
                </c:pt>
                <c:pt idx="31123">
                  <c:v>2.9912583827970001</c:v>
                </c:pt>
                <c:pt idx="31124">
                  <c:v>2.9913413524629999</c:v>
                </c:pt>
                <c:pt idx="31125">
                  <c:v>2.9916203021999999</c:v>
                </c:pt>
                <c:pt idx="31126">
                  <c:v>2.9916718006130001</c:v>
                </c:pt>
                <c:pt idx="31127">
                  <c:v>2.9917252063749999</c:v>
                </c:pt>
                <c:pt idx="31128">
                  <c:v>2.99179148674</c:v>
                </c:pt>
                <c:pt idx="31129">
                  <c:v>2.9918775558470001</c:v>
                </c:pt>
                <c:pt idx="31130">
                  <c:v>2.9919300079350002</c:v>
                </c:pt>
                <c:pt idx="31131">
                  <c:v>2.9919786453250001</c:v>
                </c:pt>
                <c:pt idx="31132">
                  <c:v>2.9920325279240001</c:v>
                </c:pt>
                <c:pt idx="31133">
                  <c:v>2.9921536445619998</c:v>
                </c:pt>
                <c:pt idx="31134">
                  <c:v>2.9924502372739998</c:v>
                </c:pt>
                <c:pt idx="31135">
                  <c:v>2.9927799701689999</c:v>
                </c:pt>
                <c:pt idx="31136">
                  <c:v>2.9928462505339999</c:v>
                </c:pt>
                <c:pt idx="31137">
                  <c:v>2.9930703639980001</c:v>
                </c:pt>
                <c:pt idx="31138">
                  <c:v>2.993373155594</c:v>
                </c:pt>
                <c:pt idx="31139">
                  <c:v>2.9935300350189999</c:v>
                </c:pt>
                <c:pt idx="31140">
                  <c:v>2.9936735630040001</c:v>
                </c:pt>
                <c:pt idx="31141">
                  <c:v>2.9937732219700002</c:v>
                </c:pt>
                <c:pt idx="31142">
                  <c:v>2.9939146041870002</c:v>
                </c:pt>
                <c:pt idx="31143">
                  <c:v>2.9939737319950002</c:v>
                </c:pt>
                <c:pt idx="31144">
                  <c:v>2.9940686225889999</c:v>
                </c:pt>
                <c:pt idx="31145">
                  <c:v>2.9941020011899999</c:v>
                </c:pt>
                <c:pt idx="31146">
                  <c:v>2.994132041931</c:v>
                </c:pt>
                <c:pt idx="31147">
                  <c:v>2.9941713809969999</c:v>
                </c:pt>
                <c:pt idx="31148">
                  <c:v>2.994203329086</c:v>
                </c:pt>
                <c:pt idx="31149">
                  <c:v>2.994245290756</c:v>
                </c:pt>
                <c:pt idx="31150">
                  <c:v>2.9942927360530001</c:v>
                </c:pt>
                <c:pt idx="31151">
                  <c:v>2.994339466095</c:v>
                </c:pt>
                <c:pt idx="31152">
                  <c:v>2.994374275208</c:v>
                </c:pt>
                <c:pt idx="31153">
                  <c:v>2.9944236278530001</c:v>
                </c:pt>
                <c:pt idx="31154">
                  <c:v>2.9944691658020002</c:v>
                </c:pt>
                <c:pt idx="31155">
                  <c:v>2.9945056438450002</c:v>
                </c:pt>
                <c:pt idx="31156">
                  <c:v>2.9945418834690001</c:v>
                </c:pt>
                <c:pt idx="31157">
                  <c:v>2.99458360672</c:v>
                </c:pt>
                <c:pt idx="31158">
                  <c:v>2.9946169853210001</c:v>
                </c:pt>
                <c:pt idx="31159">
                  <c:v>2.9946517944340001</c:v>
                </c:pt>
                <c:pt idx="31160">
                  <c:v>2.994696855545</c:v>
                </c:pt>
                <c:pt idx="31161">
                  <c:v>2.9947514534000002</c:v>
                </c:pt>
                <c:pt idx="31162">
                  <c:v>2.9948358535769999</c:v>
                </c:pt>
                <c:pt idx="31163">
                  <c:v>2.995176553726</c:v>
                </c:pt>
                <c:pt idx="31164">
                  <c:v>2.9952633380889999</c:v>
                </c:pt>
                <c:pt idx="31165">
                  <c:v>2.995348930359</c:v>
                </c:pt>
                <c:pt idx="31166">
                  <c:v>2.9954569339749999</c:v>
                </c:pt>
                <c:pt idx="31167">
                  <c:v>2.9956045150759998</c:v>
                </c:pt>
                <c:pt idx="31168">
                  <c:v>2.9957163333889998</c:v>
                </c:pt>
                <c:pt idx="31169">
                  <c:v>2.9960033893590001</c:v>
                </c:pt>
                <c:pt idx="31170">
                  <c:v>2.9960720539090002</c:v>
                </c:pt>
                <c:pt idx="31171">
                  <c:v>2.9962735176090001</c:v>
                </c:pt>
                <c:pt idx="31172">
                  <c:v>2.996601343155</c:v>
                </c:pt>
                <c:pt idx="31173">
                  <c:v>2.99675822258</c:v>
                </c:pt>
                <c:pt idx="31174">
                  <c:v>2.9969615936279999</c:v>
                </c:pt>
                <c:pt idx="31175">
                  <c:v>2.997099876404</c:v>
                </c:pt>
                <c:pt idx="31176">
                  <c:v>2.9972143173219998</c:v>
                </c:pt>
                <c:pt idx="31177">
                  <c:v>2.997324943542</c:v>
                </c:pt>
                <c:pt idx="31178">
                  <c:v>2.9974300861360001</c:v>
                </c:pt>
                <c:pt idx="31179">
                  <c:v>2.9977135658259999</c:v>
                </c:pt>
                <c:pt idx="31180">
                  <c:v>2.9978461265559999</c:v>
                </c:pt>
                <c:pt idx="31181">
                  <c:v>2.997951030731</c:v>
                </c:pt>
                <c:pt idx="31182">
                  <c:v>2.9980106353760001</c:v>
                </c:pt>
                <c:pt idx="31183">
                  <c:v>2.9980666637420001</c:v>
                </c:pt>
                <c:pt idx="31184">
                  <c:v>2.9981222152710001</c:v>
                </c:pt>
                <c:pt idx="31185">
                  <c:v>2.9981753826139999</c:v>
                </c:pt>
                <c:pt idx="31186">
                  <c:v>2.9983053207400001</c:v>
                </c:pt>
                <c:pt idx="31187">
                  <c:v>2.9984571933750002</c:v>
                </c:pt>
                <c:pt idx="31188">
                  <c:v>2.9985463619230002</c:v>
                </c:pt>
                <c:pt idx="31189">
                  <c:v>2.998641490936</c:v>
                </c:pt>
                <c:pt idx="31190">
                  <c:v>2.9987180232999999</c:v>
                </c:pt>
                <c:pt idx="31191">
                  <c:v>2.998751401901</c:v>
                </c:pt>
                <c:pt idx="31192">
                  <c:v>2.9988310337069999</c:v>
                </c:pt>
                <c:pt idx="31193">
                  <c:v>2.9988653659820002</c:v>
                </c:pt>
                <c:pt idx="31194">
                  <c:v>2.9989407062529998</c:v>
                </c:pt>
                <c:pt idx="31195">
                  <c:v>2.9989755153659998</c:v>
                </c:pt>
                <c:pt idx="31196">
                  <c:v>2.999037265778</c:v>
                </c:pt>
                <c:pt idx="31197">
                  <c:v>2.9990801811219998</c:v>
                </c:pt>
                <c:pt idx="31198">
                  <c:v>2.9991757869720002</c:v>
                </c:pt>
                <c:pt idx="31199">
                  <c:v>2.9994499683379998</c:v>
                </c:pt>
                <c:pt idx="31200">
                  <c:v>2.999520540237</c:v>
                </c:pt>
                <c:pt idx="31201">
                  <c:v>2.9995713233950001</c:v>
                </c:pt>
                <c:pt idx="31202">
                  <c:v>2.9996275901790002</c:v>
                </c:pt>
                <c:pt idx="31203">
                  <c:v>2.999682426453</c:v>
                </c:pt>
                <c:pt idx="31204">
                  <c:v>2.9997341632840002</c:v>
                </c:pt>
                <c:pt idx="31205">
                  <c:v>2.9997742176059998</c:v>
                </c:pt>
                <c:pt idx="31206">
                  <c:v>2.9998230934140002</c:v>
                </c:pt>
                <c:pt idx="31207">
                  <c:v>2.9998712539670001</c:v>
                </c:pt>
                <c:pt idx="31208">
                  <c:v>2.9999113082890001</c:v>
                </c:pt>
                <c:pt idx="31209">
                  <c:v>2.9999587535860002</c:v>
                </c:pt>
                <c:pt idx="31210">
                  <c:v>3.0000135898589999</c:v>
                </c:pt>
                <c:pt idx="31211">
                  <c:v>3.0001194477080002</c:v>
                </c:pt>
                <c:pt idx="31212">
                  <c:v>3.0001966953279999</c:v>
                </c:pt>
                <c:pt idx="31213">
                  <c:v>3.0002713203429998</c:v>
                </c:pt>
                <c:pt idx="31214">
                  <c:v>3.000371217728</c:v>
                </c:pt>
                <c:pt idx="31215">
                  <c:v>3.000430583954</c:v>
                </c:pt>
                <c:pt idx="31216">
                  <c:v>3.0004873275759998</c:v>
                </c:pt>
                <c:pt idx="31217">
                  <c:v>3.0005657672880002</c:v>
                </c:pt>
                <c:pt idx="31218">
                  <c:v>3.0006825923920002</c:v>
                </c:pt>
                <c:pt idx="31219">
                  <c:v>3.0010070800780002</c:v>
                </c:pt>
                <c:pt idx="31220">
                  <c:v>3.0010414123540001</c:v>
                </c:pt>
                <c:pt idx="31221">
                  <c:v>3.0011188983919999</c:v>
                </c:pt>
                <c:pt idx="31222">
                  <c:v>3.0011551380160002</c:v>
                </c:pt>
                <c:pt idx="31223">
                  <c:v>3.001237869263</c:v>
                </c:pt>
                <c:pt idx="31224">
                  <c:v>3.0012793540949998</c:v>
                </c:pt>
                <c:pt idx="31225">
                  <c:v>3.0013682842249998</c:v>
                </c:pt>
                <c:pt idx="31226">
                  <c:v>3.0014173984529999</c:v>
                </c:pt>
                <c:pt idx="31227">
                  <c:v>3.0014913082120001</c:v>
                </c:pt>
                <c:pt idx="31228">
                  <c:v>3.0015437603000001</c:v>
                </c:pt>
                <c:pt idx="31229">
                  <c:v>3.0015954971309999</c:v>
                </c:pt>
                <c:pt idx="31230">
                  <c:v>3.0016832351680001</c:v>
                </c:pt>
                <c:pt idx="31231">
                  <c:v>3.0019648075099998</c:v>
                </c:pt>
                <c:pt idx="31232">
                  <c:v>3.0020320415500001</c:v>
                </c:pt>
                <c:pt idx="31233">
                  <c:v>3.00208902359</c:v>
                </c:pt>
                <c:pt idx="31234">
                  <c:v>3.0021436214450001</c:v>
                </c:pt>
                <c:pt idx="31235">
                  <c:v>3.002187013626</c:v>
                </c:pt>
                <c:pt idx="31236">
                  <c:v>3.0022275447850002</c:v>
                </c:pt>
                <c:pt idx="31237">
                  <c:v>3.0022637844090001</c:v>
                </c:pt>
                <c:pt idx="31238">
                  <c:v>3.0022959709169998</c:v>
                </c:pt>
                <c:pt idx="31239">
                  <c:v>3.0023305416110002</c:v>
                </c:pt>
                <c:pt idx="31240">
                  <c:v>3.002422094345</c:v>
                </c:pt>
                <c:pt idx="31241">
                  <c:v>3.0026502609249999</c:v>
                </c:pt>
                <c:pt idx="31242">
                  <c:v>3.0027339458469999</c:v>
                </c:pt>
                <c:pt idx="31243">
                  <c:v>3.0028100013730001</c:v>
                </c:pt>
                <c:pt idx="31244">
                  <c:v>3.0029947757720001</c:v>
                </c:pt>
                <c:pt idx="31245">
                  <c:v>3.0033125877379998</c:v>
                </c:pt>
                <c:pt idx="31246">
                  <c:v>3.003712892532</c:v>
                </c:pt>
                <c:pt idx="31247">
                  <c:v>3.0038142204280001</c:v>
                </c:pt>
                <c:pt idx="31248">
                  <c:v>3.003920316696</c:v>
                </c:pt>
                <c:pt idx="31249">
                  <c:v>3.003984689713</c:v>
                </c:pt>
                <c:pt idx="31250">
                  <c:v>3.0040307044980001</c:v>
                </c:pt>
                <c:pt idx="31251">
                  <c:v>3.00408244133</c:v>
                </c:pt>
                <c:pt idx="31252">
                  <c:v>3.0041420459750001</c:v>
                </c:pt>
                <c:pt idx="31253">
                  <c:v>3.0041806697850002</c:v>
                </c:pt>
                <c:pt idx="31254">
                  <c:v>3.004251718521</c:v>
                </c:pt>
                <c:pt idx="31255">
                  <c:v>3.0042843818659999</c:v>
                </c:pt>
                <c:pt idx="31256">
                  <c:v>3.004379034042</c:v>
                </c:pt>
                <c:pt idx="31257">
                  <c:v>3.0047562122340001</c:v>
                </c:pt>
                <c:pt idx="31258">
                  <c:v>3.004823446274</c:v>
                </c:pt>
                <c:pt idx="31259">
                  <c:v>3.004917621613</c:v>
                </c:pt>
                <c:pt idx="31260">
                  <c:v>3.004959344864</c:v>
                </c:pt>
                <c:pt idx="31261">
                  <c:v>3.004994392395</c:v>
                </c:pt>
                <c:pt idx="31262">
                  <c:v>3.0050320625309999</c:v>
                </c:pt>
                <c:pt idx="31263">
                  <c:v>3.0050754547120002</c:v>
                </c:pt>
                <c:pt idx="31264">
                  <c:v>3.005116701126</c:v>
                </c:pt>
                <c:pt idx="31265">
                  <c:v>3.005165100098</c:v>
                </c:pt>
                <c:pt idx="31266">
                  <c:v>3.0052165985110002</c:v>
                </c:pt>
                <c:pt idx="31267">
                  <c:v>3.0052685737610001</c:v>
                </c:pt>
                <c:pt idx="31268">
                  <c:v>3.0053195953370002</c:v>
                </c:pt>
                <c:pt idx="31269">
                  <c:v>3.00537276268</c:v>
                </c:pt>
                <c:pt idx="31270">
                  <c:v>3.00541806221</c:v>
                </c:pt>
                <c:pt idx="31271">
                  <c:v>3.005465507507</c:v>
                </c:pt>
                <c:pt idx="31272">
                  <c:v>3.0055062770840002</c:v>
                </c:pt>
                <c:pt idx="31273">
                  <c:v>3.0055432319639999</c:v>
                </c:pt>
                <c:pt idx="31274">
                  <c:v>3.00559091568</c:v>
                </c:pt>
                <c:pt idx="31275">
                  <c:v>3.0056993961330001</c:v>
                </c:pt>
                <c:pt idx="31276">
                  <c:v>3.0057659149170002</c:v>
                </c:pt>
                <c:pt idx="31277">
                  <c:v>3.0060532093050001</c:v>
                </c:pt>
                <c:pt idx="31278">
                  <c:v>3.0061490535740001</c:v>
                </c:pt>
                <c:pt idx="31279">
                  <c:v>3.0061762332919999</c:v>
                </c:pt>
                <c:pt idx="31280">
                  <c:v>3.00625705719</c:v>
                </c:pt>
                <c:pt idx="31281">
                  <c:v>3.006296873093</c:v>
                </c:pt>
                <c:pt idx="31282">
                  <c:v>3.0063748359679998</c:v>
                </c:pt>
                <c:pt idx="31283">
                  <c:v>3.0064222812649999</c:v>
                </c:pt>
                <c:pt idx="31284">
                  <c:v>3.0064930915830002</c:v>
                </c:pt>
                <c:pt idx="31285">
                  <c:v>3.0065541267400002</c:v>
                </c:pt>
                <c:pt idx="31286">
                  <c:v>3.0066077709200001</c:v>
                </c:pt>
                <c:pt idx="31287">
                  <c:v>3.0066726207730001</c:v>
                </c:pt>
                <c:pt idx="31288">
                  <c:v>3.0067131519319998</c:v>
                </c:pt>
                <c:pt idx="31289">
                  <c:v>3.006783723831</c:v>
                </c:pt>
                <c:pt idx="31290">
                  <c:v>3.0068142414090002</c:v>
                </c:pt>
                <c:pt idx="31291">
                  <c:v>3.0069086551669999</c:v>
                </c:pt>
                <c:pt idx="31292">
                  <c:v>3.0070514678959999</c:v>
                </c:pt>
                <c:pt idx="31293">
                  <c:v>3.0072779655459998</c:v>
                </c:pt>
                <c:pt idx="31294">
                  <c:v>3.007331371307</c:v>
                </c:pt>
                <c:pt idx="31295">
                  <c:v>3.007390499115</c:v>
                </c:pt>
                <c:pt idx="31296">
                  <c:v>3.0074415206910001</c:v>
                </c:pt>
                <c:pt idx="31297">
                  <c:v>3.0074901580810001</c:v>
                </c:pt>
                <c:pt idx="31298">
                  <c:v>3.0075414180759998</c:v>
                </c:pt>
                <c:pt idx="31299">
                  <c:v>3.0075836181639999</c:v>
                </c:pt>
                <c:pt idx="31300">
                  <c:v>3.007622241974</c:v>
                </c:pt>
                <c:pt idx="31301">
                  <c:v>3.007657289505</c:v>
                </c:pt>
                <c:pt idx="31302">
                  <c:v>3.007686853409</c:v>
                </c:pt>
                <c:pt idx="31303">
                  <c:v>3.00772023201</c:v>
                </c:pt>
                <c:pt idx="31304">
                  <c:v>3.007756710052</c:v>
                </c:pt>
                <c:pt idx="31305">
                  <c:v>3.0077922344210002</c:v>
                </c:pt>
                <c:pt idx="31306">
                  <c:v>3.0078327655789998</c:v>
                </c:pt>
                <c:pt idx="31307">
                  <c:v>3.0078761577609998</c:v>
                </c:pt>
                <c:pt idx="31308">
                  <c:v>3.0079193115230001</c:v>
                </c:pt>
                <c:pt idx="31309">
                  <c:v>3.007952213287</c:v>
                </c:pt>
                <c:pt idx="31310">
                  <c:v>3.0079867839809999</c:v>
                </c:pt>
                <c:pt idx="31311">
                  <c:v>3.008025407791</c:v>
                </c:pt>
                <c:pt idx="31312">
                  <c:v>3.0080797672270001</c:v>
                </c:pt>
                <c:pt idx="31313">
                  <c:v>3.008358240128</c:v>
                </c:pt>
                <c:pt idx="31314">
                  <c:v>3.0084362030029999</c:v>
                </c:pt>
                <c:pt idx="31315">
                  <c:v>3.0085208415990001</c:v>
                </c:pt>
                <c:pt idx="31316">
                  <c:v>3.008607625961</c:v>
                </c:pt>
                <c:pt idx="31317">
                  <c:v>3.0086963176729999</c:v>
                </c:pt>
                <c:pt idx="31318">
                  <c:v>3.008794307709</c:v>
                </c:pt>
                <c:pt idx="31319">
                  <c:v>3.0088701248169998</c:v>
                </c:pt>
                <c:pt idx="31320">
                  <c:v>3.0089125633239999</c:v>
                </c:pt>
                <c:pt idx="31321">
                  <c:v>3.0089848041530001</c:v>
                </c:pt>
                <c:pt idx="31322">
                  <c:v>3.0090353488920001</c:v>
                </c:pt>
                <c:pt idx="31323">
                  <c:v>3.0091004371640002</c:v>
                </c:pt>
                <c:pt idx="31324">
                  <c:v>3.0091645717620001</c:v>
                </c:pt>
                <c:pt idx="31325">
                  <c:v>3.0092225074769998</c:v>
                </c:pt>
                <c:pt idx="31326">
                  <c:v>3.0092954635620002</c:v>
                </c:pt>
                <c:pt idx="31327">
                  <c:v>3.0093431472779999</c:v>
                </c:pt>
                <c:pt idx="31328">
                  <c:v>3.009417057037</c:v>
                </c:pt>
                <c:pt idx="31329">
                  <c:v>3.0095176696779999</c:v>
                </c:pt>
                <c:pt idx="31330">
                  <c:v>3.0096180439000002</c:v>
                </c:pt>
                <c:pt idx="31331">
                  <c:v>3.0099692344669999</c:v>
                </c:pt>
                <c:pt idx="31332">
                  <c:v>3.0101053714749999</c:v>
                </c:pt>
                <c:pt idx="31333">
                  <c:v>3.0102186202999999</c:v>
                </c:pt>
                <c:pt idx="31334">
                  <c:v>3.010287046432</c:v>
                </c:pt>
                <c:pt idx="31335">
                  <c:v>3.0103859901429999</c:v>
                </c:pt>
                <c:pt idx="31336">
                  <c:v>3.0104308128359998</c:v>
                </c:pt>
                <c:pt idx="31337">
                  <c:v>3.0104761123660002</c:v>
                </c:pt>
                <c:pt idx="31338">
                  <c:v>3.0105116367339999</c:v>
                </c:pt>
                <c:pt idx="31339">
                  <c:v>3.0105512142180002</c:v>
                </c:pt>
                <c:pt idx="31340">
                  <c:v>3.010594129562</c:v>
                </c:pt>
                <c:pt idx="31341">
                  <c:v>3.010643005371</c:v>
                </c:pt>
                <c:pt idx="31342">
                  <c:v>3.010684490204</c:v>
                </c:pt>
                <c:pt idx="31343">
                  <c:v>3.0107331275939999</c:v>
                </c:pt>
                <c:pt idx="31344">
                  <c:v>3.0107808113100001</c:v>
                </c:pt>
                <c:pt idx="31345">
                  <c:v>3.0108447074889999</c:v>
                </c:pt>
                <c:pt idx="31346">
                  <c:v>3.0109484195710001</c:v>
                </c:pt>
                <c:pt idx="31347">
                  <c:v>3.0111994743350001</c:v>
                </c:pt>
                <c:pt idx="31348">
                  <c:v>3.0113046169280002</c:v>
                </c:pt>
                <c:pt idx="31349">
                  <c:v>3.0113396644589998</c:v>
                </c:pt>
                <c:pt idx="31350">
                  <c:v>3.0114107131960002</c:v>
                </c:pt>
                <c:pt idx="31351">
                  <c:v>3.011441469193</c:v>
                </c:pt>
                <c:pt idx="31352">
                  <c:v>3.0115239620210001</c:v>
                </c:pt>
                <c:pt idx="31353">
                  <c:v>3.0115571022030001</c:v>
                </c:pt>
                <c:pt idx="31354">
                  <c:v>3.0116345882419999</c:v>
                </c:pt>
                <c:pt idx="31355">
                  <c:v>3.0116672515870002</c:v>
                </c:pt>
                <c:pt idx="31356">
                  <c:v>3.0117368698120002</c:v>
                </c:pt>
                <c:pt idx="31357">
                  <c:v>3.0117769241330001</c:v>
                </c:pt>
                <c:pt idx="31358">
                  <c:v>3.0118839740749999</c:v>
                </c:pt>
                <c:pt idx="31359">
                  <c:v>3.0119817256929999</c:v>
                </c:pt>
                <c:pt idx="31360">
                  <c:v>3.0123283863069998</c:v>
                </c:pt>
                <c:pt idx="31361">
                  <c:v>3.0123775005339999</c:v>
                </c:pt>
                <c:pt idx="31362">
                  <c:v>3.0124592781069999</c:v>
                </c:pt>
                <c:pt idx="31363">
                  <c:v>3.0125014781949999</c:v>
                </c:pt>
                <c:pt idx="31364">
                  <c:v>3.0125532150269998</c:v>
                </c:pt>
                <c:pt idx="31365">
                  <c:v>3.0126049518590001</c:v>
                </c:pt>
                <c:pt idx="31366">
                  <c:v>3.0126419067380001</c:v>
                </c:pt>
                <c:pt idx="31367">
                  <c:v>3.0126810073849999</c:v>
                </c:pt>
                <c:pt idx="31368">
                  <c:v>3.012721538544</c:v>
                </c:pt>
                <c:pt idx="31369">
                  <c:v>3.0127551555630001</c:v>
                </c:pt>
                <c:pt idx="31370">
                  <c:v>3.0127861499790001</c:v>
                </c:pt>
                <c:pt idx="31371">
                  <c:v>3.0128285884860002</c:v>
                </c:pt>
                <c:pt idx="31372">
                  <c:v>3.0128765106199999</c:v>
                </c:pt>
                <c:pt idx="31373">
                  <c:v>3.0129246711729998</c:v>
                </c:pt>
                <c:pt idx="31374">
                  <c:v>3.0129747390750001</c:v>
                </c:pt>
                <c:pt idx="31375">
                  <c:v>3.0130255222320002</c:v>
                </c:pt>
                <c:pt idx="31376">
                  <c:v>3.0130798816679998</c:v>
                </c:pt>
                <c:pt idx="31377">
                  <c:v>3.0131301879880001</c:v>
                </c:pt>
                <c:pt idx="31378">
                  <c:v>3.01318192482</c:v>
                </c:pt>
                <c:pt idx="31379">
                  <c:v>3.0132496356959999</c:v>
                </c:pt>
                <c:pt idx="31380">
                  <c:v>3.0135538578030001</c:v>
                </c:pt>
                <c:pt idx="31381">
                  <c:v>3.0136511325840001</c:v>
                </c:pt>
                <c:pt idx="31382">
                  <c:v>3.0137491226200002</c:v>
                </c:pt>
                <c:pt idx="31383">
                  <c:v>3.0137822628020001</c:v>
                </c:pt>
                <c:pt idx="31384">
                  <c:v>3.0138573646550002</c:v>
                </c:pt>
                <c:pt idx="31385">
                  <c:v>3.013900279999</c:v>
                </c:pt>
                <c:pt idx="31386">
                  <c:v>3.0139672756200002</c:v>
                </c:pt>
                <c:pt idx="31387">
                  <c:v>3.0140199661249998</c:v>
                </c:pt>
                <c:pt idx="31388">
                  <c:v>3.0140717029570001</c:v>
                </c:pt>
                <c:pt idx="31389">
                  <c:v>3.0141317844389999</c:v>
                </c:pt>
                <c:pt idx="31390">
                  <c:v>3.0141718387599998</c:v>
                </c:pt>
                <c:pt idx="31391">
                  <c:v>3.0142459869380001</c:v>
                </c:pt>
                <c:pt idx="31392">
                  <c:v>3.0142800807949999</c:v>
                </c:pt>
                <c:pt idx="31393">
                  <c:v>3.0143840312960002</c:v>
                </c:pt>
                <c:pt idx="31394">
                  <c:v>3.0144820213319998</c:v>
                </c:pt>
                <c:pt idx="31395">
                  <c:v>3.0148553848269999</c:v>
                </c:pt>
                <c:pt idx="31396">
                  <c:v>3.0149230957030002</c:v>
                </c:pt>
                <c:pt idx="31397">
                  <c:v>3.014978170395</c:v>
                </c:pt>
                <c:pt idx="31398">
                  <c:v>3.0150184631350001</c:v>
                </c:pt>
                <c:pt idx="31399">
                  <c:v>3.0150697231289998</c:v>
                </c:pt>
                <c:pt idx="31400">
                  <c:v>3.0151164531710002</c:v>
                </c:pt>
                <c:pt idx="31401">
                  <c:v>3.015166521072</c:v>
                </c:pt>
                <c:pt idx="31402">
                  <c:v>3.0152120590210001</c:v>
                </c:pt>
                <c:pt idx="31403">
                  <c:v>3.0152659416200001</c:v>
                </c:pt>
                <c:pt idx="31404">
                  <c:v>3.0153062343600001</c:v>
                </c:pt>
                <c:pt idx="31405">
                  <c:v>3.015345811844</c:v>
                </c:pt>
                <c:pt idx="31406">
                  <c:v>3.0153875350949999</c:v>
                </c:pt>
                <c:pt idx="31407">
                  <c:v>3.015431404114</c:v>
                </c:pt>
                <c:pt idx="31408">
                  <c:v>3.0154764652249999</c:v>
                </c:pt>
                <c:pt idx="31409">
                  <c:v>3.015523910522</c:v>
                </c:pt>
                <c:pt idx="31410">
                  <c:v>3.015572547913</c:v>
                </c:pt>
                <c:pt idx="31411">
                  <c:v>3.0156242847439998</c:v>
                </c:pt>
                <c:pt idx="31412">
                  <c:v>3.015682458878</c:v>
                </c:pt>
                <c:pt idx="31413">
                  <c:v>3.0158929824829999</c:v>
                </c:pt>
                <c:pt idx="31414">
                  <c:v>3.0160410404209999</c:v>
                </c:pt>
                <c:pt idx="31415">
                  <c:v>3.0161213874819999</c:v>
                </c:pt>
                <c:pt idx="31416">
                  <c:v>3.0161974430080001</c:v>
                </c:pt>
                <c:pt idx="31417">
                  <c:v>3.0162920951840002</c:v>
                </c:pt>
                <c:pt idx="31418">
                  <c:v>3.0163896083830002</c:v>
                </c:pt>
                <c:pt idx="31419">
                  <c:v>3.0164821147919998</c:v>
                </c:pt>
                <c:pt idx="31420">
                  <c:v>3.0165832042690002</c:v>
                </c:pt>
                <c:pt idx="31421">
                  <c:v>3.0166447162629999</c:v>
                </c:pt>
                <c:pt idx="31422">
                  <c:v>3.0167326927190001</c:v>
                </c:pt>
                <c:pt idx="31423">
                  <c:v>3.0168149471280001</c:v>
                </c:pt>
                <c:pt idx="31424">
                  <c:v>3.016903162003</c:v>
                </c:pt>
                <c:pt idx="31425">
                  <c:v>3.017215490341</c:v>
                </c:pt>
                <c:pt idx="31426">
                  <c:v>3.0173912048339999</c:v>
                </c:pt>
                <c:pt idx="31427">
                  <c:v>3.0176939964290002</c:v>
                </c:pt>
                <c:pt idx="31428">
                  <c:v>3.0177853107449999</c:v>
                </c:pt>
                <c:pt idx="31429">
                  <c:v>3.0178508758540001</c:v>
                </c:pt>
                <c:pt idx="31430">
                  <c:v>3.0179510116579999</c:v>
                </c:pt>
                <c:pt idx="31431">
                  <c:v>3.0179934501650001</c:v>
                </c:pt>
                <c:pt idx="31432">
                  <c:v>3.0180363655089999</c:v>
                </c:pt>
                <c:pt idx="31433">
                  <c:v>3.0180737972260001</c:v>
                </c:pt>
                <c:pt idx="31434">
                  <c:v>3.0181236267089999</c:v>
                </c:pt>
                <c:pt idx="31435">
                  <c:v>3.0181751251220001</c:v>
                </c:pt>
                <c:pt idx="31436">
                  <c:v>3.0182926654819999</c:v>
                </c:pt>
                <c:pt idx="31437">
                  <c:v>3.0184197425839998</c:v>
                </c:pt>
                <c:pt idx="31438">
                  <c:v>3.0185525417329999</c:v>
                </c:pt>
                <c:pt idx="31439">
                  <c:v>3.0187036991120002</c:v>
                </c:pt>
                <c:pt idx="31440">
                  <c:v>3.018788576126</c:v>
                </c:pt>
                <c:pt idx="31441">
                  <c:v>3.018828392029</c:v>
                </c:pt>
                <c:pt idx="31442">
                  <c:v>3.0188899040220001</c:v>
                </c:pt>
                <c:pt idx="31443">
                  <c:v>3.018922805786</c:v>
                </c:pt>
                <c:pt idx="31444">
                  <c:v>3.018994092941</c:v>
                </c:pt>
                <c:pt idx="31445">
                  <c:v>3.0190243721010002</c:v>
                </c:pt>
                <c:pt idx="31446">
                  <c:v>3.0191011428830001</c:v>
                </c:pt>
                <c:pt idx="31447">
                  <c:v>3.019135475159</c:v>
                </c:pt>
                <c:pt idx="31448">
                  <c:v>3.019208669662</c:v>
                </c:pt>
                <c:pt idx="31449">
                  <c:v>3.0192422866820001</c:v>
                </c:pt>
                <c:pt idx="31450">
                  <c:v>3.0193433761600001</c:v>
                </c:pt>
                <c:pt idx="31451">
                  <c:v>3.019435405731</c:v>
                </c:pt>
                <c:pt idx="31452">
                  <c:v>3.0197663307189999</c:v>
                </c:pt>
                <c:pt idx="31453">
                  <c:v>3.019815206528</c:v>
                </c:pt>
                <c:pt idx="31454">
                  <c:v>3.0198481082919999</c:v>
                </c:pt>
                <c:pt idx="31455">
                  <c:v>3.01988697052</c:v>
                </c:pt>
                <c:pt idx="31456">
                  <c:v>3.0199298858639998</c:v>
                </c:pt>
                <c:pt idx="31457">
                  <c:v>3.0199773311609999</c:v>
                </c:pt>
                <c:pt idx="31458">
                  <c:v>3.020024776459</c:v>
                </c:pt>
                <c:pt idx="31459">
                  <c:v>3.0200793743130001</c:v>
                </c:pt>
                <c:pt idx="31460">
                  <c:v>3.0201306343079999</c:v>
                </c:pt>
                <c:pt idx="31461">
                  <c:v>3.0201840400700002</c:v>
                </c:pt>
                <c:pt idx="31462">
                  <c:v>3.0202364921570002</c:v>
                </c:pt>
                <c:pt idx="31463">
                  <c:v>3.0202872753140002</c:v>
                </c:pt>
                <c:pt idx="31464">
                  <c:v>3.0203323364260002</c:v>
                </c:pt>
                <c:pt idx="31465">
                  <c:v>3.0203728675839998</c:v>
                </c:pt>
                <c:pt idx="31466">
                  <c:v>3.0204174518590001</c:v>
                </c:pt>
                <c:pt idx="31467">
                  <c:v>3.0205097198490001</c:v>
                </c:pt>
                <c:pt idx="31468">
                  <c:v>3.0208206176760002</c:v>
                </c:pt>
                <c:pt idx="31469">
                  <c:v>3.0209221839899998</c:v>
                </c:pt>
                <c:pt idx="31470">
                  <c:v>3.0210216045379998</c:v>
                </c:pt>
                <c:pt idx="31471">
                  <c:v>3.0211255550380001</c:v>
                </c:pt>
                <c:pt idx="31472">
                  <c:v>3.0212225913999999</c:v>
                </c:pt>
                <c:pt idx="31473">
                  <c:v>3.0213088989260002</c:v>
                </c:pt>
                <c:pt idx="31474">
                  <c:v>3.0213971138</c:v>
                </c:pt>
                <c:pt idx="31475">
                  <c:v>3.021489620209</c:v>
                </c:pt>
                <c:pt idx="31476">
                  <c:v>3.0215520858759999</c:v>
                </c:pt>
                <c:pt idx="31477">
                  <c:v>3.021646499634</c:v>
                </c:pt>
                <c:pt idx="31478">
                  <c:v>3.0217418670649998</c:v>
                </c:pt>
                <c:pt idx="31479">
                  <c:v>3.0218496322630002</c:v>
                </c:pt>
                <c:pt idx="31480">
                  <c:v>3.0221517086029999</c:v>
                </c:pt>
                <c:pt idx="31481">
                  <c:v>3.0222067832950001</c:v>
                </c:pt>
                <c:pt idx="31482">
                  <c:v>3.0222597122189998</c:v>
                </c:pt>
                <c:pt idx="31483">
                  <c:v>3.022309303284</c:v>
                </c:pt>
                <c:pt idx="31484">
                  <c:v>3.0223591327669999</c:v>
                </c:pt>
                <c:pt idx="31485">
                  <c:v>3.022404909134</c:v>
                </c:pt>
                <c:pt idx="31486">
                  <c:v>3.022452354431</c:v>
                </c:pt>
                <c:pt idx="31487">
                  <c:v>3.0225024223329999</c:v>
                </c:pt>
                <c:pt idx="31488">
                  <c:v>3.0225439071659999</c:v>
                </c:pt>
                <c:pt idx="31489">
                  <c:v>3.022581338882</c:v>
                </c:pt>
                <c:pt idx="31490">
                  <c:v>3.0226166248320001</c:v>
                </c:pt>
                <c:pt idx="31491">
                  <c:v>3.0226354599</c:v>
                </c:pt>
                <c:pt idx="31492">
                  <c:v>3.0226747989649998</c:v>
                </c:pt>
                <c:pt idx="31493">
                  <c:v>3.0227146148680002</c:v>
                </c:pt>
                <c:pt idx="31494">
                  <c:v>3.0227525234220001</c:v>
                </c:pt>
                <c:pt idx="31495">
                  <c:v>3.0227494239810002</c:v>
                </c:pt>
                <c:pt idx="31496">
                  <c:v>3.0227894783020002</c:v>
                </c:pt>
                <c:pt idx="31497">
                  <c:v>3.0228369235989998</c:v>
                </c:pt>
                <c:pt idx="31498">
                  <c:v>3.0228869915010002</c:v>
                </c:pt>
                <c:pt idx="31499">
                  <c:v>3.0229361057280002</c:v>
                </c:pt>
                <c:pt idx="31500">
                  <c:v>3.0229794979100002</c:v>
                </c:pt>
                <c:pt idx="31501">
                  <c:v>3.0230255126949999</c:v>
                </c:pt>
                <c:pt idx="31502">
                  <c:v>3.0230691432949999</c:v>
                </c:pt>
                <c:pt idx="31503">
                  <c:v>3.0231065750120001</c:v>
                </c:pt>
                <c:pt idx="31504">
                  <c:v>3.0233788490300002</c:v>
                </c:pt>
                <c:pt idx="31505">
                  <c:v>3.0234050750730002</c:v>
                </c:pt>
                <c:pt idx="31506">
                  <c:v>3.0234727859500001</c:v>
                </c:pt>
                <c:pt idx="31507">
                  <c:v>3.0235157012939999</c:v>
                </c:pt>
                <c:pt idx="31508">
                  <c:v>3.0235679149629999</c:v>
                </c:pt>
                <c:pt idx="31509">
                  <c:v>3.0236601829529999</c:v>
                </c:pt>
                <c:pt idx="31510">
                  <c:v>3.0237557888030002</c:v>
                </c:pt>
                <c:pt idx="31511">
                  <c:v>3.0238463878630002</c:v>
                </c:pt>
                <c:pt idx="31512">
                  <c:v>3.0239460468289998</c:v>
                </c:pt>
                <c:pt idx="31513">
                  <c:v>3.0240125656129999</c:v>
                </c:pt>
                <c:pt idx="31514">
                  <c:v>3.0240573883059998</c:v>
                </c:pt>
                <c:pt idx="31515">
                  <c:v>3.0241205692289999</c:v>
                </c:pt>
                <c:pt idx="31516">
                  <c:v>3.0241756439210001</c:v>
                </c:pt>
                <c:pt idx="31517">
                  <c:v>3.0242333412170002</c:v>
                </c:pt>
                <c:pt idx="31518">
                  <c:v>3.024307966232</c:v>
                </c:pt>
                <c:pt idx="31519">
                  <c:v>3.0243608951569998</c:v>
                </c:pt>
                <c:pt idx="31520">
                  <c:v>3.0244495868680001</c:v>
                </c:pt>
                <c:pt idx="31521">
                  <c:v>3.0244898796080002</c:v>
                </c:pt>
                <c:pt idx="31522">
                  <c:v>3.0245840549469998</c:v>
                </c:pt>
                <c:pt idx="31523">
                  <c:v>3.0246245861049998</c:v>
                </c:pt>
                <c:pt idx="31524">
                  <c:v>3.0246996879579999</c:v>
                </c:pt>
                <c:pt idx="31525">
                  <c:v>3.0247409343720002</c:v>
                </c:pt>
                <c:pt idx="31526">
                  <c:v>3.0248522758480001</c:v>
                </c:pt>
                <c:pt idx="31527">
                  <c:v>3.024954795837</c:v>
                </c:pt>
                <c:pt idx="31528">
                  <c:v>3.025229930878</c:v>
                </c:pt>
                <c:pt idx="31529">
                  <c:v>3.0252797603610002</c:v>
                </c:pt>
                <c:pt idx="31530">
                  <c:v>3.02534866333</c:v>
                </c:pt>
                <c:pt idx="31531">
                  <c:v>3.0254600048069999</c:v>
                </c:pt>
                <c:pt idx="31532">
                  <c:v>3.02556681633</c:v>
                </c:pt>
                <c:pt idx="31533">
                  <c:v>3.0256459712980002</c:v>
                </c:pt>
                <c:pt idx="31534">
                  <c:v>3.0257003307339998</c:v>
                </c:pt>
                <c:pt idx="31535">
                  <c:v>3.0257472991940002</c:v>
                </c:pt>
                <c:pt idx="31536">
                  <c:v>3.025798559189</c:v>
                </c:pt>
                <c:pt idx="31537">
                  <c:v>3.0258810520170001</c:v>
                </c:pt>
                <c:pt idx="31538">
                  <c:v>3.0259628295900001</c:v>
                </c:pt>
                <c:pt idx="31539">
                  <c:v>3.026018619537</c:v>
                </c:pt>
                <c:pt idx="31540">
                  <c:v>3.026072263718</c:v>
                </c:pt>
                <c:pt idx="31541">
                  <c:v>3.0261292457579998</c:v>
                </c:pt>
                <c:pt idx="31542">
                  <c:v>3.026199817657</c:v>
                </c:pt>
                <c:pt idx="31543">
                  <c:v>3.0262901782989999</c:v>
                </c:pt>
                <c:pt idx="31544">
                  <c:v>3.0263438224789998</c:v>
                </c:pt>
                <c:pt idx="31545">
                  <c:v>3.0263938903810002</c:v>
                </c:pt>
                <c:pt idx="31546">
                  <c:v>3.0264830589290002</c:v>
                </c:pt>
                <c:pt idx="31547">
                  <c:v>3.0268211364750002</c:v>
                </c:pt>
                <c:pt idx="31548">
                  <c:v>3.0268735885620002</c:v>
                </c:pt>
                <c:pt idx="31549">
                  <c:v>3.0269324779510001</c:v>
                </c:pt>
                <c:pt idx="31550">
                  <c:v>3.0269763469700002</c:v>
                </c:pt>
                <c:pt idx="31551">
                  <c:v>3.0270535945889998</c:v>
                </c:pt>
                <c:pt idx="31552">
                  <c:v>3.0270888805389999</c:v>
                </c:pt>
                <c:pt idx="31553">
                  <c:v>3.027176141739</c:v>
                </c:pt>
                <c:pt idx="31554">
                  <c:v>3.0272173881529998</c:v>
                </c:pt>
                <c:pt idx="31555">
                  <c:v>3.02729678154</c:v>
                </c:pt>
                <c:pt idx="31556">
                  <c:v>3.0273411273959998</c:v>
                </c:pt>
                <c:pt idx="31557">
                  <c:v>3.027404785156</c:v>
                </c:pt>
                <c:pt idx="31558">
                  <c:v>3.0274472236630001</c:v>
                </c:pt>
                <c:pt idx="31559">
                  <c:v>3.0274930000309999</c:v>
                </c:pt>
                <c:pt idx="31560">
                  <c:v>3.0275712013240001</c:v>
                </c:pt>
                <c:pt idx="31561">
                  <c:v>3.02774643898</c:v>
                </c:pt>
                <c:pt idx="31562">
                  <c:v>3.0277929306029998</c:v>
                </c:pt>
                <c:pt idx="31563">
                  <c:v>3.027837276459</c:v>
                </c:pt>
                <c:pt idx="31564">
                  <c:v>3.0279352664950001</c:v>
                </c:pt>
                <c:pt idx="31565">
                  <c:v>3.0280468463900001</c:v>
                </c:pt>
                <c:pt idx="31566">
                  <c:v>3.0281205177310002</c:v>
                </c:pt>
                <c:pt idx="31567">
                  <c:v>3.0281867980960002</c:v>
                </c:pt>
                <c:pt idx="31568">
                  <c:v>3.0282356739040002</c:v>
                </c:pt>
                <c:pt idx="31569">
                  <c:v>3.028290748596</c:v>
                </c:pt>
                <c:pt idx="31570">
                  <c:v>3.0283479690549999</c:v>
                </c:pt>
                <c:pt idx="31571">
                  <c:v>3.0284001827239999</c:v>
                </c:pt>
                <c:pt idx="31572">
                  <c:v>3.0284550189970001</c:v>
                </c:pt>
                <c:pt idx="31573">
                  <c:v>3.0285077095030002</c:v>
                </c:pt>
                <c:pt idx="31574">
                  <c:v>3.028555631638</c:v>
                </c:pt>
                <c:pt idx="31575">
                  <c:v>3.028599500656</c:v>
                </c:pt>
                <c:pt idx="31576">
                  <c:v>3.0286424159999998</c:v>
                </c:pt>
                <c:pt idx="31577">
                  <c:v>3.0286827087399999</c:v>
                </c:pt>
                <c:pt idx="31578">
                  <c:v>3.0287184715270001</c:v>
                </c:pt>
                <c:pt idx="31579">
                  <c:v>3.0287604331970002</c:v>
                </c:pt>
                <c:pt idx="31580">
                  <c:v>3.0288047790529999</c:v>
                </c:pt>
                <c:pt idx="31581">
                  <c:v>3.028859138489</c:v>
                </c:pt>
                <c:pt idx="31582">
                  <c:v>3.0289127826689999</c:v>
                </c:pt>
                <c:pt idx="31583">
                  <c:v>3.0289788246149998</c:v>
                </c:pt>
                <c:pt idx="31584">
                  <c:v>3.0292370319369999</c:v>
                </c:pt>
                <c:pt idx="31585">
                  <c:v>3.02929854393</c:v>
                </c:pt>
                <c:pt idx="31586">
                  <c:v>3.0293533802030002</c:v>
                </c:pt>
                <c:pt idx="31587">
                  <c:v>3.0294041633609998</c:v>
                </c:pt>
                <c:pt idx="31588">
                  <c:v>3.0294756889340002</c:v>
                </c:pt>
                <c:pt idx="31589">
                  <c:v>3.0295209884640002</c:v>
                </c:pt>
                <c:pt idx="31590">
                  <c:v>3.0296041965480001</c:v>
                </c:pt>
                <c:pt idx="31591">
                  <c:v>3.0296406745910001</c:v>
                </c:pt>
                <c:pt idx="31592">
                  <c:v>3.029727458954</c:v>
                </c:pt>
                <c:pt idx="31593">
                  <c:v>3.0297644138340001</c:v>
                </c:pt>
                <c:pt idx="31594">
                  <c:v>3.0298416614530002</c:v>
                </c:pt>
                <c:pt idx="31595">
                  <c:v>3.0299451351169999</c:v>
                </c:pt>
                <c:pt idx="31596">
                  <c:v>3.0299913883210001</c:v>
                </c:pt>
                <c:pt idx="31597">
                  <c:v>3.0300912857059998</c:v>
                </c:pt>
                <c:pt idx="31598">
                  <c:v>3.0302059650420001</c:v>
                </c:pt>
                <c:pt idx="31599">
                  <c:v>3.0305225849149999</c:v>
                </c:pt>
                <c:pt idx="31600">
                  <c:v>3.0306253433229999</c:v>
                </c:pt>
                <c:pt idx="31601">
                  <c:v>3.0306787490840001</c:v>
                </c:pt>
                <c:pt idx="31602">
                  <c:v>3.0307648181919999</c:v>
                </c:pt>
                <c:pt idx="31603">
                  <c:v>3.03080534935</c:v>
                </c:pt>
                <c:pt idx="31604">
                  <c:v>3.0308468341829999</c:v>
                </c:pt>
                <c:pt idx="31605">
                  <c:v>3.0309476852419999</c:v>
                </c:pt>
                <c:pt idx="31606">
                  <c:v>3.031014442444</c:v>
                </c:pt>
                <c:pt idx="31607">
                  <c:v>3.0310995578769999</c:v>
                </c:pt>
                <c:pt idx="31608">
                  <c:v>3.0311987400049998</c:v>
                </c:pt>
                <c:pt idx="31609">
                  <c:v>3.0312550067899999</c:v>
                </c:pt>
                <c:pt idx="31610">
                  <c:v>3.0313587188720001</c:v>
                </c:pt>
                <c:pt idx="31611">
                  <c:v>3.0314588546749999</c:v>
                </c:pt>
                <c:pt idx="31612">
                  <c:v>3.031609296799</c:v>
                </c:pt>
                <c:pt idx="31613">
                  <c:v>3.0317013263699999</c:v>
                </c:pt>
                <c:pt idx="31614">
                  <c:v>3.0318055152890002</c:v>
                </c:pt>
                <c:pt idx="31615">
                  <c:v>3.0319080352780001</c:v>
                </c:pt>
                <c:pt idx="31616">
                  <c:v>3.031944036484</c:v>
                </c:pt>
                <c:pt idx="31617">
                  <c:v>3.032038211823</c:v>
                </c:pt>
                <c:pt idx="31618">
                  <c:v>3.0321388244629999</c:v>
                </c:pt>
                <c:pt idx="31619">
                  <c:v>3.0322446823120002</c:v>
                </c:pt>
                <c:pt idx="31620">
                  <c:v>3.032308578491</c:v>
                </c:pt>
                <c:pt idx="31621">
                  <c:v>3.0324018001559998</c:v>
                </c:pt>
                <c:pt idx="31622">
                  <c:v>3.0324895381929999</c:v>
                </c:pt>
                <c:pt idx="31623">
                  <c:v>3.0325691699980002</c:v>
                </c:pt>
                <c:pt idx="31624">
                  <c:v>3.0329215526579998</c:v>
                </c:pt>
                <c:pt idx="31625">
                  <c:v>3.0329804420470001</c:v>
                </c:pt>
                <c:pt idx="31626">
                  <c:v>3.033037662506</c:v>
                </c:pt>
                <c:pt idx="31627">
                  <c:v>3.0330874919889999</c:v>
                </c:pt>
                <c:pt idx="31628">
                  <c:v>3.0331337451930001</c:v>
                </c:pt>
                <c:pt idx="31629">
                  <c:v>3.0331835746769999</c:v>
                </c:pt>
                <c:pt idx="31630">
                  <c:v>3.033236265182</c:v>
                </c:pt>
                <c:pt idx="31631">
                  <c:v>3.033278226852</c:v>
                </c:pt>
                <c:pt idx="31632">
                  <c:v>3.0333173274990002</c:v>
                </c:pt>
                <c:pt idx="31633">
                  <c:v>3.0333535671230001</c:v>
                </c:pt>
                <c:pt idx="31634">
                  <c:v>3.0333893299099999</c:v>
                </c:pt>
                <c:pt idx="31635">
                  <c:v>3.0334205627439998</c:v>
                </c:pt>
                <c:pt idx="31636">
                  <c:v>3.0334601402280001</c:v>
                </c:pt>
                <c:pt idx="31637">
                  <c:v>3.0335073471070002</c:v>
                </c:pt>
                <c:pt idx="31638">
                  <c:v>3.0335562229159998</c:v>
                </c:pt>
                <c:pt idx="31639">
                  <c:v>3.0336081981660001</c:v>
                </c:pt>
                <c:pt idx="31640">
                  <c:v>3.0336558818819999</c:v>
                </c:pt>
                <c:pt idx="31641">
                  <c:v>3.0337026119230002</c:v>
                </c:pt>
                <c:pt idx="31642">
                  <c:v>3.0337483882899998</c:v>
                </c:pt>
                <c:pt idx="31643">
                  <c:v>3.0338091850279998</c:v>
                </c:pt>
                <c:pt idx="31644">
                  <c:v>3.0339632034299999</c:v>
                </c:pt>
                <c:pt idx="31645">
                  <c:v>3.034057617188</c:v>
                </c:pt>
                <c:pt idx="31646">
                  <c:v>3.034081935883</c:v>
                </c:pt>
                <c:pt idx="31647">
                  <c:v>3.0341615676879998</c:v>
                </c:pt>
                <c:pt idx="31648">
                  <c:v>3.0341987609859999</c:v>
                </c:pt>
                <c:pt idx="31649">
                  <c:v>3.0342848300930001</c:v>
                </c:pt>
                <c:pt idx="31650">
                  <c:v>3.034333229065</c:v>
                </c:pt>
                <c:pt idx="31651">
                  <c:v>3.03440451622</c:v>
                </c:pt>
                <c:pt idx="31652">
                  <c:v>3.034467458725</c:v>
                </c:pt>
                <c:pt idx="31653">
                  <c:v>3.0345263481139999</c:v>
                </c:pt>
                <c:pt idx="31654">
                  <c:v>3.0346024036410002</c:v>
                </c:pt>
                <c:pt idx="31655">
                  <c:v>3.0346534252169999</c:v>
                </c:pt>
                <c:pt idx="31656">
                  <c:v>3.0347385406490002</c:v>
                </c:pt>
                <c:pt idx="31657">
                  <c:v>3.034776210785</c:v>
                </c:pt>
                <c:pt idx="31658">
                  <c:v>3.0348587036130001</c:v>
                </c:pt>
                <c:pt idx="31659">
                  <c:v>3.0348870754239998</c:v>
                </c:pt>
                <c:pt idx="31660">
                  <c:v>3.0349638462069999</c:v>
                </c:pt>
                <c:pt idx="31661">
                  <c:v>3.035051822662</c:v>
                </c:pt>
                <c:pt idx="31662">
                  <c:v>3.0351710319520002</c:v>
                </c:pt>
                <c:pt idx="31663">
                  <c:v>3.035360336304</c:v>
                </c:pt>
                <c:pt idx="31664">
                  <c:v>3.035430192947</c:v>
                </c:pt>
                <c:pt idx="31665">
                  <c:v>3.0354781150819998</c:v>
                </c:pt>
                <c:pt idx="31666">
                  <c:v>3.0355300903320002</c:v>
                </c:pt>
                <c:pt idx="31667">
                  <c:v>3.0355734825130001</c:v>
                </c:pt>
                <c:pt idx="31668">
                  <c:v>3.035614967346</c:v>
                </c:pt>
                <c:pt idx="31669">
                  <c:v>3.0356450080870001</c:v>
                </c:pt>
                <c:pt idx="31670">
                  <c:v>3.035681247711</c:v>
                </c:pt>
                <c:pt idx="31671">
                  <c:v>3.0357134342190002</c:v>
                </c:pt>
                <c:pt idx="31672">
                  <c:v>3.0357487201689999</c:v>
                </c:pt>
                <c:pt idx="31673">
                  <c:v>3.0357918739319998</c:v>
                </c:pt>
                <c:pt idx="31674">
                  <c:v>3.035827636719</c:v>
                </c:pt>
                <c:pt idx="31675">
                  <c:v>3.0358593463900001</c:v>
                </c:pt>
                <c:pt idx="31676">
                  <c:v>3.0358874797820001</c:v>
                </c:pt>
                <c:pt idx="31677">
                  <c:v>3.0359191894530002</c:v>
                </c:pt>
                <c:pt idx="31678">
                  <c:v>3.0359525680539998</c:v>
                </c:pt>
                <c:pt idx="31679">
                  <c:v>3.0359928607939999</c:v>
                </c:pt>
                <c:pt idx="31680">
                  <c:v>3.0360379219059999</c:v>
                </c:pt>
                <c:pt idx="31681">
                  <c:v>3.0360891819</c:v>
                </c:pt>
                <c:pt idx="31682">
                  <c:v>3.036139726639</c:v>
                </c:pt>
                <c:pt idx="31683">
                  <c:v>3.0361907482150001</c:v>
                </c:pt>
                <c:pt idx="31684">
                  <c:v>3.0362517833710001</c:v>
                </c:pt>
                <c:pt idx="31685">
                  <c:v>3.036452054977</c:v>
                </c:pt>
                <c:pt idx="31686">
                  <c:v>3.0365402698519999</c:v>
                </c:pt>
                <c:pt idx="31687">
                  <c:v>3.0365924835209999</c:v>
                </c:pt>
                <c:pt idx="31688">
                  <c:v>3.0366342067719998</c:v>
                </c:pt>
                <c:pt idx="31689">
                  <c:v>3.036703109741</c:v>
                </c:pt>
                <c:pt idx="31690">
                  <c:v>3.0367352962490002</c:v>
                </c:pt>
                <c:pt idx="31691">
                  <c:v>3.036837339401</c:v>
                </c:pt>
                <c:pt idx="31692">
                  <c:v>3.0369343757629998</c:v>
                </c:pt>
                <c:pt idx="31693">
                  <c:v>3.0370357036589999</c:v>
                </c:pt>
                <c:pt idx="31694">
                  <c:v>3.037138938904</c:v>
                </c:pt>
                <c:pt idx="31695">
                  <c:v>3.0371868610380002</c:v>
                </c:pt>
                <c:pt idx="31696">
                  <c:v>3.0372447967529999</c:v>
                </c:pt>
                <c:pt idx="31697">
                  <c:v>3.0372917652129998</c:v>
                </c:pt>
                <c:pt idx="31698">
                  <c:v>3.0373635292049999</c:v>
                </c:pt>
                <c:pt idx="31699">
                  <c:v>3.037402629852</c:v>
                </c:pt>
                <c:pt idx="31700">
                  <c:v>3.0374779701230001</c:v>
                </c:pt>
                <c:pt idx="31701">
                  <c:v>3.0375072956090001</c:v>
                </c:pt>
                <c:pt idx="31702">
                  <c:v>3.0376143455509999</c:v>
                </c:pt>
                <c:pt idx="31703">
                  <c:v>3.037719726563</c:v>
                </c:pt>
                <c:pt idx="31704">
                  <c:v>3.0378446578979998</c:v>
                </c:pt>
                <c:pt idx="31705">
                  <c:v>3.0380535125730002</c:v>
                </c:pt>
                <c:pt idx="31706">
                  <c:v>3.0382688045499999</c:v>
                </c:pt>
                <c:pt idx="31707">
                  <c:v>3.038321495056</c:v>
                </c:pt>
                <c:pt idx="31708">
                  <c:v>3.0383729934689998</c:v>
                </c:pt>
                <c:pt idx="31709">
                  <c:v>3.0384144783020002</c:v>
                </c:pt>
                <c:pt idx="31710">
                  <c:v>3.0384550094599998</c:v>
                </c:pt>
                <c:pt idx="31711">
                  <c:v>3.0384888648990001</c:v>
                </c:pt>
                <c:pt idx="31712">
                  <c:v>3.0385303497309999</c:v>
                </c:pt>
                <c:pt idx="31713">
                  <c:v>3.0385663509369998</c:v>
                </c:pt>
                <c:pt idx="31714">
                  <c:v>3.0386033058169999</c:v>
                </c:pt>
                <c:pt idx="31715">
                  <c:v>3.0386450290679998</c:v>
                </c:pt>
                <c:pt idx="31716">
                  <c:v>3.0386862754820001</c:v>
                </c:pt>
                <c:pt idx="31717">
                  <c:v>3.0387263298030001</c:v>
                </c:pt>
                <c:pt idx="31718">
                  <c:v>3.038773059845</c:v>
                </c:pt>
                <c:pt idx="31719">
                  <c:v>3.0388207435610002</c:v>
                </c:pt>
                <c:pt idx="31720">
                  <c:v>3.0388607978820001</c:v>
                </c:pt>
                <c:pt idx="31721">
                  <c:v>3.038900136948</c:v>
                </c:pt>
                <c:pt idx="31722">
                  <c:v>3.038897037506</c:v>
                </c:pt>
                <c:pt idx="31723">
                  <c:v>3.0389358997340001</c:v>
                </c:pt>
                <c:pt idx="31724">
                  <c:v>3.0389757156370001</c:v>
                </c:pt>
                <c:pt idx="31725">
                  <c:v>3.0390233993529998</c:v>
                </c:pt>
                <c:pt idx="31726">
                  <c:v>3.0390717983250002</c:v>
                </c:pt>
                <c:pt idx="31727">
                  <c:v>3.0391213893889999</c:v>
                </c:pt>
                <c:pt idx="31728">
                  <c:v>3.039179325104</c:v>
                </c:pt>
                <c:pt idx="31729">
                  <c:v>3.0393998622890002</c:v>
                </c:pt>
                <c:pt idx="31730">
                  <c:v>3.039501667023</c:v>
                </c:pt>
                <c:pt idx="31731">
                  <c:v>3.0395319461820001</c:v>
                </c:pt>
                <c:pt idx="31732">
                  <c:v>3.039617061615</c:v>
                </c:pt>
                <c:pt idx="31733">
                  <c:v>3.0396566390989999</c:v>
                </c:pt>
                <c:pt idx="31734">
                  <c:v>3.0397400856019998</c:v>
                </c:pt>
                <c:pt idx="31735">
                  <c:v>3.0397922992709998</c:v>
                </c:pt>
                <c:pt idx="31736">
                  <c:v>3.0398635864260002</c:v>
                </c:pt>
                <c:pt idx="31737">
                  <c:v>3.039934635162</c:v>
                </c:pt>
                <c:pt idx="31738">
                  <c:v>3.0399978160860002</c:v>
                </c:pt>
                <c:pt idx="31739">
                  <c:v>3.040073871613</c:v>
                </c:pt>
                <c:pt idx="31740">
                  <c:v>3.0401248931880001</c:v>
                </c:pt>
                <c:pt idx="31741">
                  <c:v>3.040202856064</c:v>
                </c:pt>
                <c:pt idx="31742">
                  <c:v>3.040239572525</c:v>
                </c:pt>
                <c:pt idx="31743">
                  <c:v>3.040319681168</c:v>
                </c:pt>
                <c:pt idx="31744">
                  <c:v>3.0403492450709999</c:v>
                </c:pt>
                <c:pt idx="31745">
                  <c:v>3.0404467582699999</c:v>
                </c:pt>
                <c:pt idx="31746">
                  <c:v>3.0406823158259999</c:v>
                </c:pt>
                <c:pt idx="31747">
                  <c:v>3.0407354831700002</c:v>
                </c:pt>
                <c:pt idx="31748">
                  <c:v>3.0407841205600001</c:v>
                </c:pt>
                <c:pt idx="31749">
                  <c:v>3.0408332347870002</c:v>
                </c:pt>
                <c:pt idx="31750">
                  <c:v>3.0409123897549999</c:v>
                </c:pt>
                <c:pt idx="31751">
                  <c:v>3.0409908294679999</c:v>
                </c:pt>
                <c:pt idx="31752">
                  <c:v>3.0410473346710001</c:v>
                </c:pt>
                <c:pt idx="31753">
                  <c:v>3.04110455513</c:v>
                </c:pt>
                <c:pt idx="31754">
                  <c:v>3.041162252426</c:v>
                </c:pt>
                <c:pt idx="31755">
                  <c:v>3.0412154197689998</c:v>
                </c:pt>
                <c:pt idx="31756">
                  <c:v>3.0412626266479998</c:v>
                </c:pt>
                <c:pt idx="31757">
                  <c:v>3.041312217712</c:v>
                </c:pt>
                <c:pt idx="31758">
                  <c:v>3.0413634777070002</c:v>
                </c:pt>
                <c:pt idx="31759">
                  <c:v>3.0414083004000001</c:v>
                </c:pt>
                <c:pt idx="31760">
                  <c:v>3.0414557456970002</c:v>
                </c:pt>
                <c:pt idx="31761">
                  <c:v>3.0415053367609999</c:v>
                </c:pt>
                <c:pt idx="31762">
                  <c:v>3.0415523052219999</c:v>
                </c:pt>
                <c:pt idx="31763">
                  <c:v>3.041598081589</c:v>
                </c:pt>
                <c:pt idx="31764">
                  <c:v>3.0417559146880002</c:v>
                </c:pt>
                <c:pt idx="31765">
                  <c:v>3.0420179367069999</c:v>
                </c:pt>
                <c:pt idx="31766">
                  <c:v>3.0421435832979999</c:v>
                </c:pt>
                <c:pt idx="31767">
                  <c:v>3.0422198772429998</c:v>
                </c:pt>
                <c:pt idx="31768">
                  <c:v>3.042326927185</c:v>
                </c:pt>
                <c:pt idx="31769">
                  <c:v>3.0424675941469999</c:v>
                </c:pt>
                <c:pt idx="31770">
                  <c:v>3.0425803661350002</c:v>
                </c:pt>
                <c:pt idx="31771">
                  <c:v>3.0427093505860001</c:v>
                </c:pt>
                <c:pt idx="31772">
                  <c:v>3.0427880287170002</c:v>
                </c:pt>
                <c:pt idx="31773">
                  <c:v>3.0429310798650002</c:v>
                </c:pt>
                <c:pt idx="31774">
                  <c:v>3.043027877808</c:v>
                </c:pt>
                <c:pt idx="31775">
                  <c:v>3.0432515144350001</c:v>
                </c:pt>
                <c:pt idx="31776">
                  <c:v>3.0432956218720002</c:v>
                </c:pt>
                <c:pt idx="31777">
                  <c:v>3.0433394908909999</c:v>
                </c:pt>
                <c:pt idx="31778">
                  <c:v>3.0433847904209999</c:v>
                </c:pt>
                <c:pt idx="31779">
                  <c:v>3.043439626694</c:v>
                </c:pt>
                <c:pt idx="31780">
                  <c:v>3.0436046123499998</c:v>
                </c:pt>
                <c:pt idx="31781">
                  <c:v>3.0439200401309998</c:v>
                </c:pt>
                <c:pt idx="31782">
                  <c:v>3.0440070629120002</c:v>
                </c:pt>
                <c:pt idx="31783">
                  <c:v>3.0440924167630001</c:v>
                </c:pt>
                <c:pt idx="31784">
                  <c:v>3.0441780090330002</c:v>
                </c:pt>
                <c:pt idx="31785">
                  <c:v>3.0442652702330002</c:v>
                </c:pt>
                <c:pt idx="31786">
                  <c:v>3.0443508625029998</c:v>
                </c:pt>
                <c:pt idx="31787">
                  <c:v>3.044442415237</c:v>
                </c:pt>
                <c:pt idx="31788">
                  <c:v>3.044538021088</c:v>
                </c:pt>
                <c:pt idx="31789">
                  <c:v>3.0446403026579998</c:v>
                </c:pt>
                <c:pt idx="31790">
                  <c:v>3.0447468757629998</c:v>
                </c:pt>
                <c:pt idx="31791">
                  <c:v>3.0448474884030001</c:v>
                </c:pt>
                <c:pt idx="31792">
                  <c:v>3.0451374053959999</c:v>
                </c:pt>
                <c:pt idx="31793">
                  <c:v>3.0452840328219999</c:v>
                </c:pt>
                <c:pt idx="31794">
                  <c:v>3.045361042023</c:v>
                </c:pt>
                <c:pt idx="31795">
                  <c:v>3.0454657077789999</c:v>
                </c:pt>
                <c:pt idx="31796">
                  <c:v>3.045526981354</c:v>
                </c:pt>
                <c:pt idx="31797">
                  <c:v>3.0455796718600001</c:v>
                </c:pt>
                <c:pt idx="31798">
                  <c:v>3.045626401901</c:v>
                </c:pt>
                <c:pt idx="31799">
                  <c:v>3.0456702709200001</c:v>
                </c:pt>
                <c:pt idx="31800">
                  <c:v>3.0457155704500001</c:v>
                </c:pt>
                <c:pt idx="31801">
                  <c:v>3.04576420784</c:v>
                </c:pt>
                <c:pt idx="31802">
                  <c:v>3.0458152294160001</c:v>
                </c:pt>
                <c:pt idx="31803">
                  <c:v>3.0458664894099998</c:v>
                </c:pt>
                <c:pt idx="31804">
                  <c:v>3.045915842056</c:v>
                </c:pt>
                <c:pt idx="31805">
                  <c:v>3.045968055725</c:v>
                </c:pt>
                <c:pt idx="31806">
                  <c:v>3.0460143089290002</c:v>
                </c:pt>
                <c:pt idx="31807">
                  <c:v>3.0460653305049998</c:v>
                </c:pt>
                <c:pt idx="31808">
                  <c:v>3.0461204051970001</c:v>
                </c:pt>
                <c:pt idx="31809">
                  <c:v>3.0461716651919999</c:v>
                </c:pt>
                <c:pt idx="31810">
                  <c:v>3.046221256256</c:v>
                </c:pt>
                <c:pt idx="31811">
                  <c:v>3.0462851524349999</c:v>
                </c:pt>
                <c:pt idx="31812">
                  <c:v>3.0466661453250001</c:v>
                </c:pt>
                <c:pt idx="31813">
                  <c:v>3.04692029953</c:v>
                </c:pt>
                <c:pt idx="31814">
                  <c:v>3.0470016002659999</c:v>
                </c:pt>
                <c:pt idx="31815">
                  <c:v>3.0470919609070002</c:v>
                </c:pt>
                <c:pt idx="31816">
                  <c:v>3.0471858978270001</c:v>
                </c:pt>
                <c:pt idx="31817">
                  <c:v>3.0472486019130001</c:v>
                </c:pt>
                <c:pt idx="31818">
                  <c:v>3.0473401546479999</c:v>
                </c:pt>
                <c:pt idx="31819">
                  <c:v>3.0474197864530002</c:v>
                </c:pt>
                <c:pt idx="31820">
                  <c:v>3.047506332397</c:v>
                </c:pt>
                <c:pt idx="31821">
                  <c:v>3.0475966930389999</c:v>
                </c:pt>
                <c:pt idx="31822">
                  <c:v>3.047685861588</c:v>
                </c:pt>
                <c:pt idx="31823">
                  <c:v>3.047772884369</c:v>
                </c:pt>
                <c:pt idx="31824">
                  <c:v>3.0481071472169998</c:v>
                </c:pt>
                <c:pt idx="31825">
                  <c:v>3.048187971115</c:v>
                </c:pt>
                <c:pt idx="31826">
                  <c:v>3.0482521057129999</c:v>
                </c:pt>
                <c:pt idx="31827">
                  <c:v>3.048304796219</c:v>
                </c:pt>
                <c:pt idx="31828">
                  <c:v>3.048357248306</c:v>
                </c:pt>
                <c:pt idx="31829">
                  <c:v>3.0483970642089999</c:v>
                </c:pt>
                <c:pt idx="31830">
                  <c:v>3.048435688019</c:v>
                </c:pt>
                <c:pt idx="31831">
                  <c:v>3.0484676361080001</c:v>
                </c:pt>
                <c:pt idx="31832">
                  <c:v>3.0485064983369998</c:v>
                </c:pt>
                <c:pt idx="31833">
                  <c:v>3.0485427379610002</c:v>
                </c:pt>
                <c:pt idx="31834">
                  <c:v>3.048589229584</c:v>
                </c:pt>
                <c:pt idx="31835">
                  <c:v>3.048640012741</c:v>
                </c:pt>
                <c:pt idx="31836">
                  <c:v>3.0487005710599999</c:v>
                </c:pt>
                <c:pt idx="31837">
                  <c:v>3.048768758774</c:v>
                </c:pt>
                <c:pt idx="31838">
                  <c:v>3.0490417480469998</c:v>
                </c:pt>
                <c:pt idx="31839">
                  <c:v>3.0491292476649998</c:v>
                </c:pt>
                <c:pt idx="31840">
                  <c:v>3.049220323563</c:v>
                </c:pt>
                <c:pt idx="31841">
                  <c:v>3.0493178367609999</c:v>
                </c:pt>
                <c:pt idx="31842">
                  <c:v>3.0494184494019998</c:v>
                </c:pt>
                <c:pt idx="31843">
                  <c:v>3.0495133399959999</c:v>
                </c:pt>
                <c:pt idx="31844">
                  <c:v>3.0496253967290001</c:v>
                </c:pt>
                <c:pt idx="31845">
                  <c:v>3.0497717857360001</c:v>
                </c:pt>
                <c:pt idx="31846">
                  <c:v>3.049881219864</c:v>
                </c:pt>
                <c:pt idx="31847">
                  <c:v>3.0500538349149999</c:v>
                </c:pt>
                <c:pt idx="31848">
                  <c:v>3.0503499507899998</c:v>
                </c:pt>
                <c:pt idx="31849">
                  <c:v>3.050453424454</c:v>
                </c:pt>
                <c:pt idx="31850">
                  <c:v>3.0505025386810001</c:v>
                </c:pt>
                <c:pt idx="31851">
                  <c:v>3.0505487918849998</c:v>
                </c:pt>
                <c:pt idx="31852">
                  <c:v>3.050610542297</c:v>
                </c:pt>
                <c:pt idx="31853">
                  <c:v>3.050666093826</c:v>
                </c:pt>
                <c:pt idx="31854">
                  <c:v>3.050718545914</c:v>
                </c:pt>
                <c:pt idx="31855">
                  <c:v>3.0507705211639999</c:v>
                </c:pt>
                <c:pt idx="31856">
                  <c:v>3.0508167743680001</c:v>
                </c:pt>
                <c:pt idx="31857">
                  <c:v>3.050854682922</c:v>
                </c:pt>
                <c:pt idx="31858">
                  <c:v>3.0508992671969999</c:v>
                </c:pt>
                <c:pt idx="31859">
                  <c:v>3.050939798355</c:v>
                </c:pt>
                <c:pt idx="31860">
                  <c:v>3.050983428955</c:v>
                </c:pt>
                <c:pt idx="31861">
                  <c:v>3.0510315895079998</c:v>
                </c:pt>
                <c:pt idx="31862">
                  <c:v>3.0511164665220001</c:v>
                </c:pt>
                <c:pt idx="31863">
                  <c:v>3.0511553287509998</c:v>
                </c:pt>
                <c:pt idx="31864">
                  <c:v>3.0512442588809998</c:v>
                </c:pt>
                <c:pt idx="31865">
                  <c:v>3.0513744354250001</c:v>
                </c:pt>
                <c:pt idx="31866">
                  <c:v>3.0515568256379999</c:v>
                </c:pt>
                <c:pt idx="31867">
                  <c:v>3.051593780518</c:v>
                </c:pt>
                <c:pt idx="31868">
                  <c:v>3.051651477814</c:v>
                </c:pt>
                <c:pt idx="31869">
                  <c:v>3.051686286926</c:v>
                </c:pt>
                <c:pt idx="31870">
                  <c:v>3.0517642498019999</c:v>
                </c:pt>
                <c:pt idx="31871">
                  <c:v>3.0518007278439998</c:v>
                </c:pt>
                <c:pt idx="31872">
                  <c:v>3.0518913269039998</c:v>
                </c:pt>
                <c:pt idx="31873">
                  <c:v>3.0519320964809999</c:v>
                </c:pt>
                <c:pt idx="31874">
                  <c:v>3.0520136356349998</c:v>
                </c:pt>
                <c:pt idx="31875">
                  <c:v>3.0520563125610001</c:v>
                </c:pt>
                <c:pt idx="31876">
                  <c:v>3.0521283149720002</c:v>
                </c:pt>
                <c:pt idx="31877">
                  <c:v>3.0521810054779999</c:v>
                </c:pt>
                <c:pt idx="31878">
                  <c:v>3.052238941193</c:v>
                </c:pt>
                <c:pt idx="31879">
                  <c:v>3.0523381233219999</c:v>
                </c:pt>
                <c:pt idx="31880">
                  <c:v>3.0524945259090002</c:v>
                </c:pt>
                <c:pt idx="31881">
                  <c:v>3.0527942180630001</c:v>
                </c:pt>
                <c:pt idx="31882">
                  <c:v>3.0528490543369999</c:v>
                </c:pt>
                <c:pt idx="31883">
                  <c:v>3.0528974533080002</c:v>
                </c:pt>
                <c:pt idx="31884">
                  <c:v>3.0529415607449999</c:v>
                </c:pt>
                <c:pt idx="31885">
                  <c:v>3.0529825687410002</c:v>
                </c:pt>
                <c:pt idx="31886">
                  <c:v>3.0530190467830001</c:v>
                </c:pt>
                <c:pt idx="31887">
                  <c:v>3.053055047989</c:v>
                </c:pt>
                <c:pt idx="31888">
                  <c:v>3.0530948638919999</c:v>
                </c:pt>
                <c:pt idx="31889">
                  <c:v>3.0531358718870001</c:v>
                </c:pt>
                <c:pt idx="31890">
                  <c:v>3.0531792640690001</c:v>
                </c:pt>
                <c:pt idx="31891">
                  <c:v>3.0532262325290001</c:v>
                </c:pt>
                <c:pt idx="31892">
                  <c:v>3.0532746314999999</c:v>
                </c:pt>
                <c:pt idx="31893">
                  <c:v>3.0533175468440001</c:v>
                </c:pt>
                <c:pt idx="31894">
                  <c:v>3.0533304214479999</c:v>
                </c:pt>
                <c:pt idx="31895">
                  <c:v>3.053367376328</c:v>
                </c:pt>
                <c:pt idx="31896">
                  <c:v>3.0534121990199998</c:v>
                </c:pt>
                <c:pt idx="31897">
                  <c:v>3.0535118579859999</c:v>
                </c:pt>
                <c:pt idx="31898">
                  <c:v>3.0536561012269998</c:v>
                </c:pt>
                <c:pt idx="31899">
                  <c:v>3.05375289917</c:v>
                </c:pt>
                <c:pt idx="31900">
                  <c:v>3.0538387298580001</c:v>
                </c:pt>
                <c:pt idx="31901">
                  <c:v>3.0539317131039998</c:v>
                </c:pt>
                <c:pt idx="31902">
                  <c:v>3.054029941559</c:v>
                </c:pt>
                <c:pt idx="31903">
                  <c:v>3.0541193485260001</c:v>
                </c:pt>
                <c:pt idx="31904">
                  <c:v>3.054230690002</c:v>
                </c:pt>
                <c:pt idx="31905">
                  <c:v>3.0546050071719999</c:v>
                </c:pt>
                <c:pt idx="31906">
                  <c:v>3.0548987388610001</c:v>
                </c:pt>
                <c:pt idx="31907">
                  <c:v>3.0549390316010001</c:v>
                </c:pt>
                <c:pt idx="31908">
                  <c:v>3.0549950599670002</c:v>
                </c:pt>
                <c:pt idx="31909">
                  <c:v>3.0550546646119998</c:v>
                </c:pt>
                <c:pt idx="31910">
                  <c:v>3.0551044940950001</c:v>
                </c:pt>
                <c:pt idx="31911">
                  <c:v>3.0551815032960001</c:v>
                </c:pt>
                <c:pt idx="31912">
                  <c:v>3.055224657059</c:v>
                </c:pt>
                <c:pt idx="31913">
                  <c:v>3.0553166866299999</c:v>
                </c:pt>
                <c:pt idx="31914">
                  <c:v>3.0553584098819999</c:v>
                </c:pt>
                <c:pt idx="31915">
                  <c:v>3.055449724197</c:v>
                </c:pt>
                <c:pt idx="31916">
                  <c:v>3.0554873943329999</c:v>
                </c:pt>
                <c:pt idx="31917">
                  <c:v>3.0555582046510001</c:v>
                </c:pt>
                <c:pt idx="31918">
                  <c:v>3.0555939674379999</c:v>
                </c:pt>
                <c:pt idx="31919">
                  <c:v>3.0556929111479998</c:v>
                </c:pt>
                <c:pt idx="31920">
                  <c:v>3.0557863712310001</c:v>
                </c:pt>
                <c:pt idx="31921">
                  <c:v>3.0558841228490001</c:v>
                </c:pt>
                <c:pt idx="31922">
                  <c:v>3.0561761856079999</c:v>
                </c:pt>
                <c:pt idx="31923">
                  <c:v>3.0562212467190002</c:v>
                </c:pt>
                <c:pt idx="31924">
                  <c:v>3.0562667846679998</c:v>
                </c:pt>
                <c:pt idx="31925">
                  <c:v>3.056314706802</c:v>
                </c:pt>
                <c:pt idx="31926">
                  <c:v>3.056360006332</c:v>
                </c:pt>
                <c:pt idx="31927">
                  <c:v>3.0564060211180002</c:v>
                </c:pt>
                <c:pt idx="31928">
                  <c:v>3.056453943253</c:v>
                </c:pt>
                <c:pt idx="31929">
                  <c:v>3.0564973354339999</c:v>
                </c:pt>
                <c:pt idx="31930">
                  <c:v>3.056539535522</c:v>
                </c:pt>
                <c:pt idx="31931">
                  <c:v>3.0565860271449998</c:v>
                </c:pt>
                <c:pt idx="31932">
                  <c:v>3.0566711425780002</c:v>
                </c:pt>
                <c:pt idx="31933">
                  <c:v>3.056717395782</c:v>
                </c:pt>
                <c:pt idx="31934">
                  <c:v>3.0567615032200002</c:v>
                </c:pt>
                <c:pt idx="31935">
                  <c:v>3.056804656982</c:v>
                </c:pt>
                <c:pt idx="31936">
                  <c:v>3.056848049164</c:v>
                </c:pt>
                <c:pt idx="31937">
                  <c:v>3.0568909645079998</c:v>
                </c:pt>
                <c:pt idx="31938">
                  <c:v>3.056940555573</c:v>
                </c:pt>
                <c:pt idx="31939">
                  <c:v>3.0569951534270001</c:v>
                </c:pt>
                <c:pt idx="31940">
                  <c:v>3.0570499896999999</c:v>
                </c:pt>
                <c:pt idx="31941">
                  <c:v>3.0571126937869999</c:v>
                </c:pt>
                <c:pt idx="31942">
                  <c:v>3.0574529170989999</c:v>
                </c:pt>
                <c:pt idx="31943">
                  <c:v>3.057641506195</c:v>
                </c:pt>
                <c:pt idx="31944">
                  <c:v>3.0577251911159999</c:v>
                </c:pt>
                <c:pt idx="31945">
                  <c:v>3.0578258037569999</c:v>
                </c:pt>
                <c:pt idx="31946">
                  <c:v>3.0578546524050001</c:v>
                </c:pt>
                <c:pt idx="31947">
                  <c:v>3.0579266548159998</c:v>
                </c:pt>
                <c:pt idx="31948">
                  <c:v>3.057965755463</c:v>
                </c:pt>
                <c:pt idx="31949">
                  <c:v>3.0580379962920001</c:v>
                </c:pt>
                <c:pt idx="31950">
                  <c:v>3.058089971542</c:v>
                </c:pt>
                <c:pt idx="31951">
                  <c:v>3.0581467151639998</c:v>
                </c:pt>
                <c:pt idx="31952">
                  <c:v>3.0582072734830001</c:v>
                </c:pt>
                <c:pt idx="31953">
                  <c:v>3.0582530498499998</c:v>
                </c:pt>
                <c:pt idx="31954">
                  <c:v>3.0583212375639999</c:v>
                </c:pt>
                <c:pt idx="31955">
                  <c:v>3.0583522319790002</c:v>
                </c:pt>
                <c:pt idx="31956">
                  <c:v>3.0584483146669998</c:v>
                </c:pt>
                <c:pt idx="31957">
                  <c:v>3.058532714844</c:v>
                </c:pt>
                <c:pt idx="31958">
                  <c:v>3.058876037598</c:v>
                </c:pt>
                <c:pt idx="31959">
                  <c:v>3.0589258670809998</c:v>
                </c:pt>
                <c:pt idx="31960">
                  <c:v>3.0589733123779999</c:v>
                </c:pt>
                <c:pt idx="31961">
                  <c:v>3.0590121746059999</c:v>
                </c:pt>
                <c:pt idx="31962">
                  <c:v>3.0590486526489999</c:v>
                </c:pt>
                <c:pt idx="31963">
                  <c:v>3.0590832233429999</c:v>
                </c:pt>
                <c:pt idx="31964">
                  <c:v>3.0591175556180001</c:v>
                </c:pt>
                <c:pt idx="31965">
                  <c:v>3.059155464172</c:v>
                </c:pt>
                <c:pt idx="31966">
                  <c:v>3.0591962337490002</c:v>
                </c:pt>
                <c:pt idx="31967">
                  <c:v>3.0592401027679998</c:v>
                </c:pt>
                <c:pt idx="31968">
                  <c:v>3.059280872345</c:v>
                </c:pt>
                <c:pt idx="31969">
                  <c:v>3.05930685997</c:v>
                </c:pt>
                <c:pt idx="31970">
                  <c:v>3.059343338013</c:v>
                </c:pt>
                <c:pt idx="31971">
                  <c:v>3.0593798160549999</c:v>
                </c:pt>
                <c:pt idx="31972">
                  <c:v>3.0594153404240001</c:v>
                </c:pt>
                <c:pt idx="31973">
                  <c:v>3.0594558715820002</c:v>
                </c:pt>
                <c:pt idx="31974">
                  <c:v>3.0594983100889999</c:v>
                </c:pt>
                <c:pt idx="31975">
                  <c:v>3.0595471858979999</c:v>
                </c:pt>
                <c:pt idx="31976">
                  <c:v>3.0595963001249999</c:v>
                </c:pt>
                <c:pt idx="31977">
                  <c:v>3.0596516132349998</c:v>
                </c:pt>
                <c:pt idx="31978">
                  <c:v>3.0599706172940002</c:v>
                </c:pt>
                <c:pt idx="31979">
                  <c:v>3.0601155757899998</c:v>
                </c:pt>
                <c:pt idx="31980">
                  <c:v>3.0602045059199998</c:v>
                </c:pt>
                <c:pt idx="31981">
                  <c:v>3.0602920055389999</c:v>
                </c:pt>
                <c:pt idx="31982">
                  <c:v>3.0603771209719999</c:v>
                </c:pt>
                <c:pt idx="31983">
                  <c:v>3.0604577064509999</c:v>
                </c:pt>
                <c:pt idx="31984">
                  <c:v>3.0606117248540001</c:v>
                </c:pt>
                <c:pt idx="31985">
                  <c:v>3.0606465339660001</c:v>
                </c:pt>
                <c:pt idx="31986">
                  <c:v>3.0607240200039998</c:v>
                </c:pt>
                <c:pt idx="31987">
                  <c:v>3.0607538223269999</c:v>
                </c:pt>
                <c:pt idx="31988">
                  <c:v>3.060834646225</c:v>
                </c:pt>
                <c:pt idx="31989">
                  <c:v>3.0608692169189999</c:v>
                </c:pt>
                <c:pt idx="31990">
                  <c:v>3.060939073563</c:v>
                </c:pt>
                <c:pt idx="31991">
                  <c:v>3.0609858036039999</c:v>
                </c:pt>
                <c:pt idx="31992">
                  <c:v>3.061040639877</c:v>
                </c:pt>
                <c:pt idx="31993">
                  <c:v>3.0610947608950001</c:v>
                </c:pt>
                <c:pt idx="31994">
                  <c:v>3.061205863953</c:v>
                </c:pt>
                <c:pt idx="31995">
                  <c:v>3.0615036487579999</c:v>
                </c:pt>
                <c:pt idx="31996">
                  <c:v>3.0617053508760002</c:v>
                </c:pt>
                <c:pt idx="31997">
                  <c:v>3.0617547035219999</c:v>
                </c:pt>
                <c:pt idx="31998">
                  <c:v>3.0618009567260001</c:v>
                </c:pt>
                <c:pt idx="31999">
                  <c:v>3.0618422031399999</c:v>
                </c:pt>
                <c:pt idx="32000">
                  <c:v>3.0618853569029998</c:v>
                </c:pt>
                <c:pt idx="32001">
                  <c:v>3.0619268417360002</c:v>
                </c:pt>
                <c:pt idx="32002">
                  <c:v>3.0619709491729998</c:v>
                </c:pt>
                <c:pt idx="32003">
                  <c:v>3.0620179176329998</c:v>
                </c:pt>
                <c:pt idx="32004">
                  <c:v>3.062074422836</c:v>
                </c:pt>
                <c:pt idx="32005">
                  <c:v>3.0621225833889998</c:v>
                </c:pt>
                <c:pt idx="32006">
                  <c:v>3.062173843384</c:v>
                </c:pt>
                <c:pt idx="32007">
                  <c:v>3.0622251033780001</c:v>
                </c:pt>
                <c:pt idx="32008">
                  <c:v>3.0622684955600001</c:v>
                </c:pt>
                <c:pt idx="32009">
                  <c:v>3.0623085498810001</c:v>
                </c:pt>
                <c:pt idx="32010">
                  <c:v>3.0623476505279998</c:v>
                </c:pt>
                <c:pt idx="32011">
                  <c:v>3.0623819828030001</c:v>
                </c:pt>
                <c:pt idx="32012">
                  <c:v>3.0624237060550001</c:v>
                </c:pt>
                <c:pt idx="32013">
                  <c:v>3.062472105026</c:v>
                </c:pt>
                <c:pt idx="32014">
                  <c:v>3.0625815391539999</c:v>
                </c:pt>
                <c:pt idx="32015">
                  <c:v>3.0629444122309999</c:v>
                </c:pt>
                <c:pt idx="32016">
                  <c:v>3.0630242824549998</c:v>
                </c:pt>
                <c:pt idx="32017">
                  <c:v>3.0631098747249998</c:v>
                </c:pt>
                <c:pt idx="32018">
                  <c:v>3.0631997585300001</c:v>
                </c:pt>
                <c:pt idx="32019">
                  <c:v>3.06325173378</c:v>
                </c:pt>
                <c:pt idx="32020">
                  <c:v>3.06329703331</c:v>
                </c:pt>
                <c:pt idx="32021">
                  <c:v>3.0633676052090002</c:v>
                </c:pt>
                <c:pt idx="32022">
                  <c:v>3.063411951065</c:v>
                </c:pt>
                <c:pt idx="32023">
                  <c:v>3.0634973049159999</c:v>
                </c:pt>
                <c:pt idx="32024">
                  <c:v>3.0635395050050001</c:v>
                </c:pt>
                <c:pt idx="32025">
                  <c:v>3.0636239051819998</c:v>
                </c:pt>
                <c:pt idx="32026">
                  <c:v>3.0636625289919999</c:v>
                </c:pt>
                <c:pt idx="32027">
                  <c:v>3.0637402534480001</c:v>
                </c:pt>
                <c:pt idx="32028">
                  <c:v>3.0637791156769998</c:v>
                </c:pt>
                <c:pt idx="32029">
                  <c:v>3.063846349716</c:v>
                </c:pt>
                <c:pt idx="32030">
                  <c:v>3.0638887882230001</c:v>
                </c:pt>
                <c:pt idx="32031">
                  <c:v>3.0639827251430001</c:v>
                </c:pt>
                <c:pt idx="32032">
                  <c:v>3.0643489360810001</c:v>
                </c:pt>
                <c:pt idx="32033">
                  <c:v>3.064507246017</c:v>
                </c:pt>
                <c:pt idx="32034">
                  <c:v>3.0646715164180001</c:v>
                </c:pt>
                <c:pt idx="32035">
                  <c:v>3.0647666454319999</c:v>
                </c:pt>
                <c:pt idx="32036">
                  <c:v>3.064845561981</c:v>
                </c:pt>
                <c:pt idx="32037">
                  <c:v>3.0649039745329998</c:v>
                </c:pt>
                <c:pt idx="32038">
                  <c:v>3.0649566650389999</c:v>
                </c:pt>
                <c:pt idx="32039">
                  <c:v>3.0650100708010002</c:v>
                </c:pt>
                <c:pt idx="32040">
                  <c:v>3.0650649070739999</c:v>
                </c:pt>
                <c:pt idx="32041">
                  <c:v>3.0651180744170001</c:v>
                </c:pt>
                <c:pt idx="32042">
                  <c:v>3.0651667118070001</c:v>
                </c:pt>
                <c:pt idx="32043">
                  <c:v>3.0652184486389999</c:v>
                </c:pt>
                <c:pt idx="32044">
                  <c:v>3.0652740001679999</c:v>
                </c:pt>
                <c:pt idx="32045">
                  <c:v>3.065335512161</c:v>
                </c:pt>
                <c:pt idx="32046">
                  <c:v>3.0654237270359999</c:v>
                </c:pt>
                <c:pt idx="32047">
                  <c:v>3.0657517909999998</c:v>
                </c:pt>
                <c:pt idx="32048">
                  <c:v>3.0658524036410002</c:v>
                </c:pt>
                <c:pt idx="32049">
                  <c:v>3.0659520626069998</c:v>
                </c:pt>
                <c:pt idx="32050">
                  <c:v>3.0659904479979998</c:v>
                </c:pt>
                <c:pt idx="32051">
                  <c:v>3.066066026688</c:v>
                </c:pt>
                <c:pt idx="32052">
                  <c:v>3.0660986900329998</c:v>
                </c:pt>
                <c:pt idx="32053">
                  <c:v>3.0661840438839998</c:v>
                </c:pt>
                <c:pt idx="32054">
                  <c:v>3.0662209987639999</c:v>
                </c:pt>
                <c:pt idx="32055">
                  <c:v>3.066296339035</c:v>
                </c:pt>
                <c:pt idx="32056">
                  <c:v>3.0663356781009998</c:v>
                </c:pt>
                <c:pt idx="32057">
                  <c:v>3.0663983821869998</c:v>
                </c:pt>
                <c:pt idx="32058">
                  <c:v>3.066444396973</c:v>
                </c:pt>
                <c:pt idx="32059">
                  <c:v>3.066544294357</c:v>
                </c:pt>
                <c:pt idx="32060">
                  <c:v>3.066644906998</c:v>
                </c:pt>
                <c:pt idx="32061">
                  <c:v>3.0667684078219999</c:v>
                </c:pt>
                <c:pt idx="32062">
                  <c:v>3.0668306350710002</c:v>
                </c:pt>
                <c:pt idx="32063">
                  <c:v>3.0668838024139999</c:v>
                </c:pt>
                <c:pt idx="32064">
                  <c:v>3.066957235336</c:v>
                </c:pt>
                <c:pt idx="32065">
                  <c:v>3.0671191215519999</c:v>
                </c:pt>
                <c:pt idx="32066">
                  <c:v>3.0672099590299999</c:v>
                </c:pt>
                <c:pt idx="32067">
                  <c:v>3.0672535896299999</c:v>
                </c:pt>
                <c:pt idx="32068">
                  <c:v>3.0673475265499999</c:v>
                </c:pt>
                <c:pt idx="32069">
                  <c:v>3.0673944950099998</c:v>
                </c:pt>
                <c:pt idx="32070">
                  <c:v>3.0674314498899999</c:v>
                </c:pt>
                <c:pt idx="32071">
                  <c:v>3.0674715042109999</c:v>
                </c:pt>
                <c:pt idx="32072">
                  <c:v>3.0675160884860002</c:v>
                </c:pt>
                <c:pt idx="32073">
                  <c:v>3.0675656795499999</c:v>
                </c:pt>
                <c:pt idx="32074">
                  <c:v>3.0676913261409999</c:v>
                </c:pt>
                <c:pt idx="32075">
                  <c:v>3.0678923130040001</c:v>
                </c:pt>
                <c:pt idx="32076">
                  <c:v>3.0682067871090002</c:v>
                </c:pt>
                <c:pt idx="32077">
                  <c:v>3.0682978630069999</c:v>
                </c:pt>
                <c:pt idx="32078">
                  <c:v>3.0684010982509999</c:v>
                </c:pt>
                <c:pt idx="32079">
                  <c:v>3.0684628486630001</c:v>
                </c:pt>
                <c:pt idx="32080">
                  <c:v>3.068505764008</c:v>
                </c:pt>
                <c:pt idx="32081">
                  <c:v>3.0685617923740001</c:v>
                </c:pt>
                <c:pt idx="32082">
                  <c:v>3.0686197280880001</c:v>
                </c:pt>
                <c:pt idx="32083">
                  <c:v>3.0686604976649998</c:v>
                </c:pt>
                <c:pt idx="32084">
                  <c:v>3.0687322616579999</c:v>
                </c:pt>
                <c:pt idx="32085">
                  <c:v>3.06876206398</c:v>
                </c:pt>
                <c:pt idx="32086">
                  <c:v>3.068838834763</c:v>
                </c:pt>
                <c:pt idx="32087">
                  <c:v>3.0689299106600001</c:v>
                </c:pt>
                <c:pt idx="32088">
                  <c:v>3.069011449814</c:v>
                </c:pt>
                <c:pt idx="32089">
                  <c:v>3.069309711456</c:v>
                </c:pt>
                <c:pt idx="32090">
                  <c:v>3.0693945884699998</c:v>
                </c:pt>
                <c:pt idx="32091">
                  <c:v>3.0694379806519998</c:v>
                </c:pt>
                <c:pt idx="32092">
                  <c:v>3.0694830417630001</c:v>
                </c:pt>
                <c:pt idx="32093">
                  <c:v>3.0695321559909998</c:v>
                </c:pt>
                <c:pt idx="32094">
                  <c:v>3.0695774555209998</c:v>
                </c:pt>
                <c:pt idx="32095">
                  <c:v>3.0696284770969999</c:v>
                </c:pt>
                <c:pt idx="32096">
                  <c:v>3.0696799755100002</c:v>
                </c:pt>
                <c:pt idx="32097">
                  <c:v>3.0697329044339998</c:v>
                </c:pt>
                <c:pt idx="32098">
                  <c:v>3.069785833359</c:v>
                </c:pt>
                <c:pt idx="32099">
                  <c:v>3.069885015488</c:v>
                </c:pt>
                <c:pt idx="32100">
                  <c:v>3.069928884506</c:v>
                </c:pt>
                <c:pt idx="32101">
                  <c:v>3.0700018405909999</c:v>
                </c:pt>
                <c:pt idx="32102">
                  <c:v>3.0700745582579998</c:v>
                </c:pt>
                <c:pt idx="32103">
                  <c:v>3.0703883171080002</c:v>
                </c:pt>
                <c:pt idx="32104">
                  <c:v>3.0706274509429998</c:v>
                </c:pt>
                <c:pt idx="32105">
                  <c:v>3.0707862377169999</c:v>
                </c:pt>
                <c:pt idx="32106">
                  <c:v>3.0709819793699999</c:v>
                </c:pt>
                <c:pt idx="32107">
                  <c:v>3.0712168216709999</c:v>
                </c:pt>
                <c:pt idx="32108">
                  <c:v>3.0712661743159999</c:v>
                </c:pt>
                <c:pt idx="32109">
                  <c:v>3.0713086128230001</c:v>
                </c:pt>
                <c:pt idx="32110">
                  <c:v>3.0713443756099998</c:v>
                </c:pt>
                <c:pt idx="32111">
                  <c:v>3.071383476257</c:v>
                </c:pt>
                <c:pt idx="32112">
                  <c:v>3.0714221000670001</c:v>
                </c:pt>
                <c:pt idx="32113">
                  <c:v>3.0717356204990001</c:v>
                </c:pt>
                <c:pt idx="32114">
                  <c:v>3.0719635486599999</c:v>
                </c:pt>
                <c:pt idx="32115">
                  <c:v>3.072051286697</c:v>
                </c:pt>
                <c:pt idx="32116">
                  <c:v>3.0720767974849998</c:v>
                </c:pt>
                <c:pt idx="32117">
                  <c:v>3.0721688270569998</c:v>
                </c:pt>
                <c:pt idx="32118">
                  <c:v>3.072270870209</c:v>
                </c:pt>
                <c:pt idx="32119">
                  <c:v>3.0723652839660001</c:v>
                </c:pt>
                <c:pt idx="32120">
                  <c:v>3.0724599361420002</c:v>
                </c:pt>
                <c:pt idx="32121">
                  <c:v>3.072637081146</c:v>
                </c:pt>
                <c:pt idx="32122">
                  <c:v>3.072790384293</c:v>
                </c:pt>
                <c:pt idx="32123">
                  <c:v>3.0729444026950001</c:v>
                </c:pt>
                <c:pt idx="32124">
                  <c:v>3.0730319023130002</c:v>
                </c:pt>
                <c:pt idx="32125">
                  <c:v>3.073121786118</c:v>
                </c:pt>
                <c:pt idx="32126">
                  <c:v>3.0732128620150001</c:v>
                </c:pt>
                <c:pt idx="32127">
                  <c:v>3.0733046531679999</c:v>
                </c:pt>
                <c:pt idx="32128">
                  <c:v>3.0733926296230001</c:v>
                </c:pt>
                <c:pt idx="32129">
                  <c:v>3.073716640472</c:v>
                </c:pt>
                <c:pt idx="32130">
                  <c:v>3.0738172531129999</c:v>
                </c:pt>
                <c:pt idx="32131">
                  <c:v>3.0739212036130001</c:v>
                </c:pt>
                <c:pt idx="32132">
                  <c:v>3.0740218162540001</c:v>
                </c:pt>
                <c:pt idx="32133">
                  <c:v>3.0740709304810001</c:v>
                </c:pt>
                <c:pt idx="32134">
                  <c:v>3.0741405487060001</c:v>
                </c:pt>
                <c:pt idx="32135">
                  <c:v>3.0741868019099998</c:v>
                </c:pt>
                <c:pt idx="32136">
                  <c:v>3.074253559113</c:v>
                </c:pt>
                <c:pt idx="32137">
                  <c:v>3.0743067264559998</c:v>
                </c:pt>
                <c:pt idx="32138">
                  <c:v>3.0743606090550002</c:v>
                </c:pt>
                <c:pt idx="32139">
                  <c:v>3.074409008026</c:v>
                </c:pt>
                <c:pt idx="32140">
                  <c:v>3.0744664669040001</c:v>
                </c:pt>
                <c:pt idx="32141">
                  <c:v>3.0745310783390001</c:v>
                </c:pt>
                <c:pt idx="32142">
                  <c:v>3.0746362209320002</c:v>
                </c:pt>
                <c:pt idx="32143">
                  <c:v>3.0746936798100002</c:v>
                </c:pt>
                <c:pt idx="32144">
                  <c:v>3.074746847153</c:v>
                </c:pt>
                <c:pt idx="32145">
                  <c:v>3.0748147964479999</c:v>
                </c:pt>
                <c:pt idx="32146">
                  <c:v>3.0750746726989999</c:v>
                </c:pt>
                <c:pt idx="32147">
                  <c:v>3.0751619338989999</c:v>
                </c:pt>
                <c:pt idx="32148">
                  <c:v>3.0752143859859999</c:v>
                </c:pt>
                <c:pt idx="32149">
                  <c:v>3.0752549171450001</c:v>
                </c:pt>
                <c:pt idx="32150">
                  <c:v>3.0753262043</c:v>
                </c:pt>
                <c:pt idx="32151">
                  <c:v>3.0753638744349998</c:v>
                </c:pt>
                <c:pt idx="32152">
                  <c:v>3.075453519821</c:v>
                </c:pt>
                <c:pt idx="32153">
                  <c:v>3.0754888057710001</c:v>
                </c:pt>
                <c:pt idx="32154">
                  <c:v>3.075575351715</c:v>
                </c:pt>
                <c:pt idx="32155">
                  <c:v>3.0756168365479999</c:v>
                </c:pt>
                <c:pt idx="32156">
                  <c:v>3.0756864547729998</c:v>
                </c:pt>
                <c:pt idx="32157">
                  <c:v>3.075732469559</c:v>
                </c:pt>
                <c:pt idx="32158">
                  <c:v>3.0758478641510001</c:v>
                </c:pt>
                <c:pt idx="32159">
                  <c:v>3.075955629349</c:v>
                </c:pt>
                <c:pt idx="32160">
                  <c:v>3.076053142548</c:v>
                </c:pt>
                <c:pt idx="32161">
                  <c:v>3.0761399269099998</c:v>
                </c:pt>
                <c:pt idx="32162">
                  <c:v>3.0762197971340002</c:v>
                </c:pt>
                <c:pt idx="32163">
                  <c:v>3.0764384269709999</c:v>
                </c:pt>
                <c:pt idx="32164">
                  <c:v>3.0765011310579999</c:v>
                </c:pt>
                <c:pt idx="32165">
                  <c:v>3.0765552520749999</c:v>
                </c:pt>
                <c:pt idx="32166">
                  <c:v>3.0766162872309999</c:v>
                </c:pt>
                <c:pt idx="32167">
                  <c:v>3.076673984528</c:v>
                </c:pt>
                <c:pt idx="32168">
                  <c:v>3.0767285823820001</c:v>
                </c:pt>
                <c:pt idx="32169">
                  <c:v>3.0767722129820001</c:v>
                </c:pt>
                <c:pt idx="32170">
                  <c:v>3.0768151283259999</c:v>
                </c:pt>
                <c:pt idx="32171">
                  <c:v>3.0768523216250001</c:v>
                </c:pt>
                <c:pt idx="32172">
                  <c:v>3.0768826007840002</c:v>
                </c:pt>
                <c:pt idx="32173">
                  <c:v>3.0769207477570002</c:v>
                </c:pt>
                <c:pt idx="32174">
                  <c:v>3.0769629478449998</c:v>
                </c:pt>
                <c:pt idx="32175">
                  <c:v>3.077010631561</c:v>
                </c:pt>
                <c:pt idx="32176">
                  <c:v>3.0770637989040002</c:v>
                </c:pt>
                <c:pt idx="32177">
                  <c:v>3.0771265029910002</c:v>
                </c:pt>
                <c:pt idx="32178">
                  <c:v>3.07719373703</c:v>
                </c:pt>
                <c:pt idx="32179">
                  <c:v>3.0775301456449999</c:v>
                </c:pt>
                <c:pt idx="32180">
                  <c:v>3.077692508698</c:v>
                </c:pt>
                <c:pt idx="32181">
                  <c:v>3.077778100967</c:v>
                </c:pt>
                <c:pt idx="32182">
                  <c:v>3.0778226852419999</c:v>
                </c:pt>
                <c:pt idx="32183">
                  <c:v>3.0778760910030001</c:v>
                </c:pt>
                <c:pt idx="32184">
                  <c:v>3.077938318253</c:v>
                </c:pt>
                <c:pt idx="32185">
                  <c:v>3.077980279922</c:v>
                </c:pt>
                <c:pt idx="32186">
                  <c:v>3.0780539512630001</c:v>
                </c:pt>
                <c:pt idx="32187">
                  <c:v>3.0780837535860002</c:v>
                </c:pt>
                <c:pt idx="32188">
                  <c:v>3.0781643390659998</c:v>
                </c:pt>
                <c:pt idx="32189">
                  <c:v>3.078194618225</c:v>
                </c:pt>
                <c:pt idx="32190">
                  <c:v>3.0782756805420002</c:v>
                </c:pt>
                <c:pt idx="32191">
                  <c:v>3.078313350677</c:v>
                </c:pt>
                <c:pt idx="32192">
                  <c:v>3.078377962112</c:v>
                </c:pt>
                <c:pt idx="32193">
                  <c:v>3.0784609317779998</c:v>
                </c:pt>
                <c:pt idx="32194">
                  <c:v>3.0785970687869999</c:v>
                </c:pt>
                <c:pt idx="32195">
                  <c:v>3.0789146423339999</c:v>
                </c:pt>
                <c:pt idx="32196">
                  <c:v>3.0790035724639999</c:v>
                </c:pt>
                <c:pt idx="32197">
                  <c:v>3.0790588855740002</c:v>
                </c:pt>
                <c:pt idx="32198">
                  <c:v>3.0791425704959998</c:v>
                </c:pt>
                <c:pt idx="32199">
                  <c:v>3.0791838169100001</c:v>
                </c:pt>
                <c:pt idx="32200">
                  <c:v>3.0792224407200002</c:v>
                </c:pt>
                <c:pt idx="32201">
                  <c:v>3.0792603492740001</c:v>
                </c:pt>
                <c:pt idx="32202">
                  <c:v>3.079291820526</c:v>
                </c:pt>
                <c:pt idx="32203">
                  <c:v>3.0793349742889999</c:v>
                </c:pt>
                <c:pt idx="32204">
                  <c:v>3.0793743133540001</c:v>
                </c:pt>
                <c:pt idx="32205">
                  <c:v>3.0794060230259999</c:v>
                </c:pt>
                <c:pt idx="32206">
                  <c:v>3.0794374942779998</c:v>
                </c:pt>
                <c:pt idx="32207">
                  <c:v>3.079466104507</c:v>
                </c:pt>
                <c:pt idx="32208">
                  <c:v>3.0795032978060002</c:v>
                </c:pt>
                <c:pt idx="32209">
                  <c:v>3.0795450210570001</c:v>
                </c:pt>
                <c:pt idx="32210">
                  <c:v>3.0795860290529999</c:v>
                </c:pt>
                <c:pt idx="32211">
                  <c:v>3.0796372890470001</c:v>
                </c:pt>
                <c:pt idx="32212">
                  <c:v>3.079692602158</c:v>
                </c:pt>
                <c:pt idx="32213">
                  <c:v>3.0797474384310002</c:v>
                </c:pt>
                <c:pt idx="32214">
                  <c:v>3.0797932147979998</c:v>
                </c:pt>
                <c:pt idx="32215">
                  <c:v>3.0798523426059998</c:v>
                </c:pt>
                <c:pt idx="32216">
                  <c:v>3.0800669193269998</c:v>
                </c:pt>
                <c:pt idx="32217">
                  <c:v>3.080117940903</c:v>
                </c:pt>
                <c:pt idx="32218">
                  <c:v>3.0801799297330001</c:v>
                </c:pt>
                <c:pt idx="32219">
                  <c:v>3.0802221298219998</c:v>
                </c:pt>
                <c:pt idx="32220">
                  <c:v>3.0802969932559998</c:v>
                </c:pt>
                <c:pt idx="32221">
                  <c:v>3.0803411006929999</c:v>
                </c:pt>
                <c:pt idx="32222">
                  <c:v>3.0804297924039998</c:v>
                </c:pt>
                <c:pt idx="32223">
                  <c:v>3.0804731845859998</c:v>
                </c:pt>
                <c:pt idx="32224">
                  <c:v>3.0805649757390001</c:v>
                </c:pt>
                <c:pt idx="32225">
                  <c:v>3.0806107521060002</c:v>
                </c:pt>
                <c:pt idx="32226">
                  <c:v>3.0806927680970002</c:v>
                </c:pt>
                <c:pt idx="32227">
                  <c:v>3.0807466506960002</c:v>
                </c:pt>
                <c:pt idx="32228">
                  <c:v>3.0808048248289999</c:v>
                </c:pt>
                <c:pt idx="32229">
                  <c:v>3.0808677673339999</c:v>
                </c:pt>
                <c:pt idx="32230">
                  <c:v>3.0809130668639999</c:v>
                </c:pt>
                <c:pt idx="32231">
                  <c:v>3.0810036659239999</c:v>
                </c:pt>
                <c:pt idx="32232">
                  <c:v>3.0812876224519998</c:v>
                </c:pt>
                <c:pt idx="32233">
                  <c:v>3.0813586711880001</c:v>
                </c:pt>
                <c:pt idx="32234">
                  <c:v>3.081403255463</c:v>
                </c:pt>
                <c:pt idx="32235">
                  <c:v>3.081508159637</c:v>
                </c:pt>
                <c:pt idx="32236">
                  <c:v>3.0815684795379998</c:v>
                </c:pt>
                <c:pt idx="32237">
                  <c:v>3.081619739532</c:v>
                </c:pt>
                <c:pt idx="32238">
                  <c:v>3.0816848278050002</c:v>
                </c:pt>
                <c:pt idx="32239">
                  <c:v>3.0817928314210001</c:v>
                </c:pt>
                <c:pt idx="32240">
                  <c:v>3.0821094512939999</c:v>
                </c:pt>
                <c:pt idx="32241">
                  <c:v>3.0821926593779998</c:v>
                </c:pt>
                <c:pt idx="32242">
                  <c:v>3.0822844505310001</c:v>
                </c:pt>
                <c:pt idx="32243">
                  <c:v>3.0824224948880001</c:v>
                </c:pt>
                <c:pt idx="32244">
                  <c:v>3.0827226638790002</c:v>
                </c:pt>
                <c:pt idx="32245">
                  <c:v>3.0827744007110001</c:v>
                </c:pt>
                <c:pt idx="32246">
                  <c:v>3.0828449726099998</c:v>
                </c:pt>
                <c:pt idx="32247">
                  <c:v>3.082924127579</c:v>
                </c:pt>
                <c:pt idx="32248">
                  <c:v>3.0829861164090002</c:v>
                </c:pt>
                <c:pt idx="32249">
                  <c:v>3.083035707474</c:v>
                </c:pt>
                <c:pt idx="32250">
                  <c:v>3.0830874443049998</c:v>
                </c:pt>
                <c:pt idx="32251">
                  <c:v>3.0831341743470002</c:v>
                </c:pt>
                <c:pt idx="32252">
                  <c:v>3.0831828117370002</c:v>
                </c:pt>
                <c:pt idx="32253">
                  <c:v>3.0832328796390001</c:v>
                </c:pt>
                <c:pt idx="32254">
                  <c:v>3.0832793712619999</c:v>
                </c:pt>
                <c:pt idx="32255">
                  <c:v>3.0833213329319999</c:v>
                </c:pt>
                <c:pt idx="32256">
                  <c:v>3.0833654403690001</c:v>
                </c:pt>
                <c:pt idx="32257">
                  <c:v>3.08340716362</c:v>
                </c:pt>
                <c:pt idx="32258">
                  <c:v>3.083599090576</c:v>
                </c:pt>
                <c:pt idx="32259">
                  <c:v>3.0836906433109998</c:v>
                </c:pt>
                <c:pt idx="32260">
                  <c:v>3.0837676525119999</c:v>
                </c:pt>
                <c:pt idx="32261">
                  <c:v>3.0837986469269998</c:v>
                </c:pt>
                <c:pt idx="32262">
                  <c:v>3.0838720798489998</c:v>
                </c:pt>
                <c:pt idx="32263">
                  <c:v>3.083907842636</c:v>
                </c:pt>
                <c:pt idx="32264">
                  <c:v>3.0839691162110001</c:v>
                </c:pt>
                <c:pt idx="32265">
                  <c:v>3.0840189456939999</c:v>
                </c:pt>
                <c:pt idx="32266">
                  <c:v>3.0840625762939999</c:v>
                </c:pt>
                <c:pt idx="32267">
                  <c:v>3.0841593742370002</c:v>
                </c:pt>
                <c:pt idx="32268">
                  <c:v>3.084228515625</c:v>
                </c:pt>
                <c:pt idx="32269">
                  <c:v>3.0843222141269999</c:v>
                </c:pt>
                <c:pt idx="32270">
                  <c:v>3.0844354629519999</c:v>
                </c:pt>
                <c:pt idx="32271">
                  <c:v>3.084571838379</c:v>
                </c:pt>
                <c:pt idx="32272">
                  <c:v>3.0846531391140002</c:v>
                </c:pt>
                <c:pt idx="32273">
                  <c:v>3.084734201431</c:v>
                </c:pt>
                <c:pt idx="32274">
                  <c:v>3.0848209857939999</c:v>
                </c:pt>
                <c:pt idx="32275">
                  <c:v>3.0849630832670001</c:v>
                </c:pt>
                <c:pt idx="32276">
                  <c:v>3.0851397514340002</c:v>
                </c:pt>
                <c:pt idx="32277">
                  <c:v>3.085191249847</c:v>
                </c:pt>
                <c:pt idx="32278">
                  <c:v>3.0852830409999998</c:v>
                </c:pt>
                <c:pt idx="32279">
                  <c:v>3.0853242874150002</c:v>
                </c:pt>
                <c:pt idx="32280">
                  <c:v>3.0853631496429998</c:v>
                </c:pt>
                <c:pt idx="32281">
                  <c:v>3.085400342941</c:v>
                </c:pt>
                <c:pt idx="32282">
                  <c:v>3.085443735123</c:v>
                </c:pt>
                <c:pt idx="32283">
                  <c:v>3.0854847431180001</c:v>
                </c:pt>
                <c:pt idx="32284">
                  <c:v>3.0855236053469999</c:v>
                </c:pt>
                <c:pt idx="32285">
                  <c:v>3.0855722427369998</c:v>
                </c:pt>
                <c:pt idx="32286">
                  <c:v>3.085619926453</c:v>
                </c:pt>
                <c:pt idx="32287">
                  <c:v>3.0856647491459999</c:v>
                </c:pt>
                <c:pt idx="32288">
                  <c:v>3.0857148170470001</c:v>
                </c:pt>
                <c:pt idx="32289">
                  <c:v>3.0857641696929998</c:v>
                </c:pt>
                <c:pt idx="32290">
                  <c:v>3.0857641696929998</c:v>
                </c:pt>
                <c:pt idx="32291">
                  <c:v>3.085815429688</c:v>
                </c:pt>
                <c:pt idx="32292">
                  <c:v>3.0858821868900002</c:v>
                </c:pt>
                <c:pt idx="32293">
                  <c:v>3.0859727859500001</c:v>
                </c:pt>
                <c:pt idx="32294">
                  <c:v>3.0862185955050001</c:v>
                </c:pt>
                <c:pt idx="32295">
                  <c:v>3.0862693786620001</c:v>
                </c:pt>
                <c:pt idx="32296">
                  <c:v>3.0863201618190002</c:v>
                </c:pt>
                <c:pt idx="32297">
                  <c:v>3.0863687992100002</c:v>
                </c:pt>
                <c:pt idx="32298">
                  <c:v>3.086437940598</c:v>
                </c:pt>
                <c:pt idx="32299">
                  <c:v>3.0864794254299999</c:v>
                </c:pt>
                <c:pt idx="32300">
                  <c:v>3.0865561962129999</c:v>
                </c:pt>
                <c:pt idx="32301">
                  <c:v>3.0865910053249999</c:v>
                </c:pt>
                <c:pt idx="32302">
                  <c:v>3.0866711139679999</c:v>
                </c:pt>
                <c:pt idx="32303">
                  <c:v>3.0867078304289999</c:v>
                </c:pt>
                <c:pt idx="32304">
                  <c:v>3.0867841243740002</c:v>
                </c:pt>
                <c:pt idx="32305">
                  <c:v>3.086816310883</c:v>
                </c:pt>
                <c:pt idx="32306">
                  <c:v>3.0868821144099998</c:v>
                </c:pt>
                <c:pt idx="32307">
                  <c:v>3.0869686603550002</c:v>
                </c:pt>
                <c:pt idx="32308">
                  <c:v>3.0873003005980002</c:v>
                </c:pt>
                <c:pt idx="32309">
                  <c:v>3.0874595642089999</c:v>
                </c:pt>
                <c:pt idx="32310">
                  <c:v>3.087566137314</c:v>
                </c:pt>
                <c:pt idx="32311">
                  <c:v>3.0876634120939999</c:v>
                </c:pt>
                <c:pt idx="32312">
                  <c:v>3.087770462036</c:v>
                </c:pt>
                <c:pt idx="32313">
                  <c:v>3.087834596634</c:v>
                </c:pt>
                <c:pt idx="32314">
                  <c:v>3.0879123210909998</c:v>
                </c:pt>
                <c:pt idx="32315">
                  <c:v>3.0879564285279999</c:v>
                </c:pt>
                <c:pt idx="32316">
                  <c:v>3.0880029201510002</c:v>
                </c:pt>
                <c:pt idx="32317">
                  <c:v>3.0880479812620001</c:v>
                </c:pt>
                <c:pt idx="32318">
                  <c:v>3.0881009101869998</c:v>
                </c:pt>
                <c:pt idx="32319">
                  <c:v>3.088152170181</c:v>
                </c:pt>
                <c:pt idx="32320">
                  <c:v>3.0882074832919999</c:v>
                </c:pt>
                <c:pt idx="32321">
                  <c:v>3.0882887840270001</c:v>
                </c:pt>
                <c:pt idx="32322">
                  <c:v>3.0884640216829999</c:v>
                </c:pt>
                <c:pt idx="32323">
                  <c:v>3.0887262821200001</c:v>
                </c:pt>
                <c:pt idx="32324">
                  <c:v>3.0887787342070001</c:v>
                </c:pt>
                <c:pt idx="32325">
                  <c:v>3.0888140201569998</c:v>
                </c:pt>
                <c:pt idx="32326">
                  <c:v>3.088907241821</c:v>
                </c:pt>
                <c:pt idx="32327">
                  <c:v>3.0889852046969999</c:v>
                </c:pt>
                <c:pt idx="32328">
                  <c:v>3.0890150070189999</c:v>
                </c:pt>
                <c:pt idx="32329">
                  <c:v>3.0890927314760002</c:v>
                </c:pt>
                <c:pt idx="32330">
                  <c:v>3.0891289711000001</c:v>
                </c:pt>
                <c:pt idx="32331">
                  <c:v>3.089198589325</c:v>
                </c:pt>
                <c:pt idx="32332">
                  <c:v>3.0892958641049999</c:v>
                </c:pt>
                <c:pt idx="32333">
                  <c:v>3.089386701584</c:v>
                </c:pt>
                <c:pt idx="32334">
                  <c:v>3.0894451141360002</c:v>
                </c:pt>
                <c:pt idx="32335">
                  <c:v>3.0895359516140002</c:v>
                </c:pt>
                <c:pt idx="32336">
                  <c:v>3.089850664139</c:v>
                </c:pt>
                <c:pt idx="32337">
                  <c:v>3.0899584293369999</c:v>
                </c:pt>
                <c:pt idx="32338">
                  <c:v>3.0900659561160002</c:v>
                </c:pt>
                <c:pt idx="32339">
                  <c:v>3.0901119709009999</c:v>
                </c:pt>
                <c:pt idx="32340">
                  <c:v>3.0901658534999998</c:v>
                </c:pt>
                <c:pt idx="32341">
                  <c:v>3.0902094840999998</c:v>
                </c:pt>
                <c:pt idx="32342">
                  <c:v>3.0902538299560001</c:v>
                </c:pt>
                <c:pt idx="32343">
                  <c:v>3.0903031826020002</c:v>
                </c:pt>
                <c:pt idx="32344">
                  <c:v>3.0904049873349999</c:v>
                </c:pt>
                <c:pt idx="32345">
                  <c:v>3.0906989574430002</c:v>
                </c:pt>
                <c:pt idx="32346">
                  <c:v>3.0910532474519998</c:v>
                </c:pt>
                <c:pt idx="32347">
                  <c:v>3.0912098884580002</c:v>
                </c:pt>
                <c:pt idx="32348">
                  <c:v>3.0915453433989999</c:v>
                </c:pt>
                <c:pt idx="32349">
                  <c:v>3.0916287899019999</c:v>
                </c:pt>
                <c:pt idx="32350">
                  <c:v>3.0917162895199999</c:v>
                </c:pt>
                <c:pt idx="32351">
                  <c:v>3.0918202400210002</c:v>
                </c:pt>
                <c:pt idx="32352">
                  <c:v>3.091891288757</c:v>
                </c:pt>
                <c:pt idx="32353">
                  <c:v>3.091920614243</c:v>
                </c:pt>
                <c:pt idx="32354">
                  <c:v>3.0920162200929999</c:v>
                </c:pt>
                <c:pt idx="32355">
                  <c:v>3.092123031616</c:v>
                </c:pt>
                <c:pt idx="32356">
                  <c:v>3.0923647880549998</c:v>
                </c:pt>
                <c:pt idx="32357">
                  <c:v>3.0924434661869999</c:v>
                </c:pt>
                <c:pt idx="32358">
                  <c:v>3.0925581455229998</c:v>
                </c:pt>
                <c:pt idx="32359">
                  <c:v>3.0926735401149998</c:v>
                </c:pt>
                <c:pt idx="32360">
                  <c:v>3.0927624702449998</c:v>
                </c:pt>
                <c:pt idx="32361">
                  <c:v>3.0928103923800001</c:v>
                </c:pt>
                <c:pt idx="32362">
                  <c:v>3.0929040908809999</c:v>
                </c:pt>
                <c:pt idx="32363">
                  <c:v>3.0929553508760002</c:v>
                </c:pt>
                <c:pt idx="32364">
                  <c:v>3.0930030345919999</c:v>
                </c:pt>
                <c:pt idx="32365">
                  <c:v>3.0930461883540001</c:v>
                </c:pt>
                <c:pt idx="32366">
                  <c:v>3.0930912494660001</c:v>
                </c:pt>
                <c:pt idx="32367">
                  <c:v>3.0931768417360002</c:v>
                </c:pt>
                <c:pt idx="32368">
                  <c:v>3.0932309627530001</c:v>
                </c:pt>
                <c:pt idx="32369">
                  <c:v>3.0932927131649999</c:v>
                </c:pt>
                <c:pt idx="32370">
                  <c:v>3.0933444499970002</c:v>
                </c:pt>
                <c:pt idx="32371">
                  <c:v>3.0934050083160001</c:v>
                </c:pt>
                <c:pt idx="32372">
                  <c:v>3.0937302112579999</c:v>
                </c:pt>
                <c:pt idx="32373">
                  <c:v>3.0937998294829998</c:v>
                </c:pt>
                <c:pt idx="32374">
                  <c:v>3.0938439369199999</c:v>
                </c:pt>
                <c:pt idx="32375">
                  <c:v>3.0939059257510002</c:v>
                </c:pt>
                <c:pt idx="32376">
                  <c:v>3.093955755234</c:v>
                </c:pt>
                <c:pt idx="32377">
                  <c:v>3.0940055847169998</c:v>
                </c:pt>
                <c:pt idx="32378">
                  <c:v>3.0940635204319999</c:v>
                </c:pt>
                <c:pt idx="32379">
                  <c:v>3.0941693782809998</c:v>
                </c:pt>
                <c:pt idx="32380">
                  <c:v>3.0942003726960001</c:v>
                </c:pt>
                <c:pt idx="32381">
                  <c:v>3.094294309616</c:v>
                </c:pt>
                <c:pt idx="32382">
                  <c:v>3.0944325923920002</c:v>
                </c:pt>
                <c:pt idx="32383">
                  <c:v>3.0947446823120002</c:v>
                </c:pt>
                <c:pt idx="32384">
                  <c:v>3.0947926044459999</c:v>
                </c:pt>
                <c:pt idx="32385">
                  <c:v>3.0948371887210002</c:v>
                </c:pt>
                <c:pt idx="32386">
                  <c:v>3.0948879718779998</c:v>
                </c:pt>
                <c:pt idx="32387">
                  <c:v>3.0949327945710001</c:v>
                </c:pt>
                <c:pt idx="32388">
                  <c:v>3.094986438751</c:v>
                </c:pt>
                <c:pt idx="32389">
                  <c:v>3.095033407211</c:v>
                </c:pt>
                <c:pt idx="32390">
                  <c:v>3.09508061409</c:v>
                </c:pt>
                <c:pt idx="32391">
                  <c:v>3.095117330551</c:v>
                </c:pt>
                <c:pt idx="32392">
                  <c:v>3.095157146454</c:v>
                </c:pt>
                <c:pt idx="32393">
                  <c:v>3.0951957702640001</c:v>
                </c:pt>
                <c:pt idx="32394">
                  <c:v>3.0952384471890002</c:v>
                </c:pt>
                <c:pt idx="32395">
                  <c:v>3.0953311920169999</c:v>
                </c:pt>
                <c:pt idx="32396">
                  <c:v>3.0953745841979998</c:v>
                </c:pt>
                <c:pt idx="32397">
                  <c:v>3.0954105854030001</c:v>
                </c:pt>
                <c:pt idx="32398">
                  <c:v>3.0954444408419999</c:v>
                </c:pt>
                <c:pt idx="32399">
                  <c:v>3.0954856872560002</c:v>
                </c:pt>
                <c:pt idx="32400">
                  <c:v>3.0955276489260002</c:v>
                </c:pt>
                <c:pt idx="32401">
                  <c:v>3.0955734252929998</c:v>
                </c:pt>
                <c:pt idx="32402">
                  <c:v>3.0956742763520002</c:v>
                </c:pt>
                <c:pt idx="32403">
                  <c:v>3.0958890914919999</c:v>
                </c:pt>
                <c:pt idx="32404">
                  <c:v>3.096201658249</c:v>
                </c:pt>
                <c:pt idx="32405">
                  <c:v>3.0962407588960001</c:v>
                </c:pt>
                <c:pt idx="32406">
                  <c:v>3.0963096618649999</c:v>
                </c:pt>
                <c:pt idx="32407">
                  <c:v>3.0963463783259999</c:v>
                </c:pt>
                <c:pt idx="32408">
                  <c:v>3.0964274406430001</c:v>
                </c:pt>
                <c:pt idx="32409">
                  <c:v>3.0964639186860001</c:v>
                </c:pt>
                <c:pt idx="32410">
                  <c:v>3.0965483188629999</c:v>
                </c:pt>
                <c:pt idx="32411">
                  <c:v>3.0965845584870002</c:v>
                </c:pt>
                <c:pt idx="32412">
                  <c:v>3.0966620445249999</c:v>
                </c:pt>
                <c:pt idx="32413">
                  <c:v>3.0967037677759999</c:v>
                </c:pt>
                <c:pt idx="32414">
                  <c:v>3.0967752933499999</c:v>
                </c:pt>
                <c:pt idx="32415">
                  <c:v>3.0968265533450001</c:v>
                </c:pt>
                <c:pt idx="32416">
                  <c:v>3.0968804359440001</c:v>
                </c:pt>
                <c:pt idx="32417">
                  <c:v>3.096939325333</c:v>
                </c:pt>
                <c:pt idx="32418">
                  <c:v>3.096981525421</c:v>
                </c:pt>
                <c:pt idx="32419">
                  <c:v>3.0970525741579999</c:v>
                </c:pt>
                <c:pt idx="32420">
                  <c:v>3.0971660614009999</c:v>
                </c:pt>
                <c:pt idx="32421">
                  <c:v>3.0972633361819999</c:v>
                </c:pt>
                <c:pt idx="32422">
                  <c:v>3.09757065773</c:v>
                </c:pt>
                <c:pt idx="32423">
                  <c:v>3.097694396973</c:v>
                </c:pt>
                <c:pt idx="32424">
                  <c:v>3.0977916717529999</c:v>
                </c:pt>
                <c:pt idx="32425">
                  <c:v>3.0978796482090001</c:v>
                </c:pt>
                <c:pt idx="32426">
                  <c:v>3.0979397296909998</c:v>
                </c:pt>
                <c:pt idx="32427">
                  <c:v>3.0979936122890002</c:v>
                </c:pt>
                <c:pt idx="32428">
                  <c:v>3.0980541706090001</c:v>
                </c:pt>
                <c:pt idx="32429">
                  <c:v>3.0981121063230002</c:v>
                </c:pt>
                <c:pt idx="32430">
                  <c:v>3.098165512085</c:v>
                </c:pt>
                <c:pt idx="32431">
                  <c:v>3.0982201099400002</c:v>
                </c:pt>
                <c:pt idx="32432">
                  <c:v>3.0982794761660002</c:v>
                </c:pt>
                <c:pt idx="32433">
                  <c:v>3.0986199378969999</c:v>
                </c:pt>
                <c:pt idx="32434">
                  <c:v>3.0987730026250002</c:v>
                </c:pt>
                <c:pt idx="32435">
                  <c:v>3.098866701126</c:v>
                </c:pt>
                <c:pt idx="32436">
                  <c:v>3.0989618301389998</c:v>
                </c:pt>
                <c:pt idx="32437">
                  <c:v>3.0990605354310001</c:v>
                </c:pt>
                <c:pt idx="32438">
                  <c:v>3.0991685390470001</c:v>
                </c:pt>
                <c:pt idx="32439">
                  <c:v>3.099202871323</c:v>
                </c:pt>
                <c:pt idx="32440">
                  <c:v>3.0993051528929998</c:v>
                </c:pt>
                <c:pt idx="32441">
                  <c:v>3.0993804931639999</c:v>
                </c:pt>
                <c:pt idx="32442">
                  <c:v>3.0994753837590001</c:v>
                </c:pt>
                <c:pt idx="32443">
                  <c:v>3.0995650291439998</c:v>
                </c:pt>
                <c:pt idx="32444">
                  <c:v>3.0996530056</c:v>
                </c:pt>
                <c:pt idx="32445">
                  <c:v>3.099729776382</c:v>
                </c:pt>
                <c:pt idx="32446">
                  <c:v>3.1000652313230002</c:v>
                </c:pt>
                <c:pt idx="32447">
                  <c:v>3.1001260280610001</c:v>
                </c:pt>
                <c:pt idx="32448">
                  <c:v>3.1002154350279998</c:v>
                </c:pt>
                <c:pt idx="32449">
                  <c:v>3.100258350372</c:v>
                </c:pt>
                <c:pt idx="32450">
                  <c:v>3.1002953052520001</c:v>
                </c:pt>
                <c:pt idx="32451">
                  <c:v>3.100329399109</c:v>
                </c:pt>
                <c:pt idx="32452">
                  <c:v>3.1003639698029999</c:v>
                </c:pt>
                <c:pt idx="32453">
                  <c:v>3.1004049777980001</c:v>
                </c:pt>
                <c:pt idx="32454">
                  <c:v>3.1004543304440002</c:v>
                </c:pt>
                <c:pt idx="32455">
                  <c:v>3.1005387306209999</c:v>
                </c:pt>
                <c:pt idx="32456">
                  <c:v>3.10058259964</c:v>
                </c:pt>
                <c:pt idx="32457">
                  <c:v>3.1006202697749998</c:v>
                </c:pt>
                <c:pt idx="32458">
                  <c:v>3.100713253021</c:v>
                </c:pt>
                <c:pt idx="32459">
                  <c:v>3.1007578372959999</c:v>
                </c:pt>
                <c:pt idx="32460">
                  <c:v>3.100819587708</c:v>
                </c:pt>
                <c:pt idx="32461">
                  <c:v>3.1011447906490002</c:v>
                </c:pt>
                <c:pt idx="32462">
                  <c:v>3.1012790203090002</c:v>
                </c:pt>
                <c:pt idx="32463">
                  <c:v>3.1014220714570002</c:v>
                </c:pt>
                <c:pt idx="32464">
                  <c:v>3.1018075942990002</c:v>
                </c:pt>
                <c:pt idx="32465">
                  <c:v>3.1019098758700001</c:v>
                </c:pt>
                <c:pt idx="32466">
                  <c:v>3.1020007133480001</c:v>
                </c:pt>
                <c:pt idx="32467">
                  <c:v>3.1020936965939998</c:v>
                </c:pt>
                <c:pt idx="32468">
                  <c:v>3.1021525859830001</c:v>
                </c:pt>
                <c:pt idx="32469">
                  <c:v>3.1022346019740001</c:v>
                </c:pt>
                <c:pt idx="32470">
                  <c:v>3.1023116111759999</c:v>
                </c:pt>
                <c:pt idx="32471">
                  <c:v>3.1024522781370001</c:v>
                </c:pt>
                <c:pt idx="32472">
                  <c:v>3.1026988029479998</c:v>
                </c:pt>
                <c:pt idx="32473">
                  <c:v>3.1030578613280002</c:v>
                </c:pt>
                <c:pt idx="32474">
                  <c:v>3.103266239166</c:v>
                </c:pt>
                <c:pt idx="32475">
                  <c:v>3.1033697128300002</c:v>
                </c:pt>
                <c:pt idx="32476">
                  <c:v>3.103414535522</c:v>
                </c:pt>
                <c:pt idx="32477">
                  <c:v>3.1034531593320001</c:v>
                </c:pt>
                <c:pt idx="32478">
                  <c:v>3.1034941673279999</c:v>
                </c:pt>
                <c:pt idx="32479">
                  <c:v>3.1035249233250002</c:v>
                </c:pt>
                <c:pt idx="32480">
                  <c:v>3.103566169739</c:v>
                </c:pt>
                <c:pt idx="32481">
                  <c:v>3.1036107540129998</c:v>
                </c:pt>
                <c:pt idx="32482">
                  <c:v>3.1036562919619999</c:v>
                </c:pt>
                <c:pt idx="32483">
                  <c:v>3.1037049293519998</c:v>
                </c:pt>
                <c:pt idx="32484">
                  <c:v>3.1037549972530001</c:v>
                </c:pt>
                <c:pt idx="32485">
                  <c:v>3.103799819946</c:v>
                </c:pt>
                <c:pt idx="32486">
                  <c:v>3.103845357895</c:v>
                </c:pt>
                <c:pt idx="32487">
                  <c:v>3.1038877964020002</c:v>
                </c:pt>
                <c:pt idx="32488">
                  <c:v>3.1039309501650001</c:v>
                </c:pt>
                <c:pt idx="32489">
                  <c:v>3.104023218155</c:v>
                </c:pt>
                <c:pt idx="32490">
                  <c:v>3.1041946411130001</c:v>
                </c:pt>
                <c:pt idx="32491">
                  <c:v>3.1042802333830002</c:v>
                </c:pt>
                <c:pt idx="32492">
                  <c:v>3.1043796539309998</c:v>
                </c:pt>
                <c:pt idx="32493">
                  <c:v>3.104483604431</c:v>
                </c:pt>
                <c:pt idx="32494">
                  <c:v>3.1045837402340002</c:v>
                </c:pt>
                <c:pt idx="32495">
                  <c:v>3.1046776771550002</c:v>
                </c:pt>
                <c:pt idx="32496">
                  <c:v>3.1047821044920001</c:v>
                </c:pt>
                <c:pt idx="32497">
                  <c:v>3.1048820018769998</c:v>
                </c:pt>
                <c:pt idx="32498">
                  <c:v>3.1049292087549998</c:v>
                </c:pt>
                <c:pt idx="32499">
                  <c:v>3.1050355434419998</c:v>
                </c:pt>
                <c:pt idx="32500">
                  <c:v>3.1051363945010002</c:v>
                </c:pt>
                <c:pt idx="32501">
                  <c:v>3.1052339077000002</c:v>
                </c:pt>
                <c:pt idx="32502">
                  <c:v>3.105416536331</c:v>
                </c:pt>
                <c:pt idx="32503">
                  <c:v>3.1057157516479998</c:v>
                </c:pt>
                <c:pt idx="32504">
                  <c:v>3.1057724952700001</c:v>
                </c:pt>
                <c:pt idx="32505">
                  <c:v>3.105821371078</c:v>
                </c:pt>
                <c:pt idx="32506">
                  <c:v>3.1058676242829999</c:v>
                </c:pt>
                <c:pt idx="32507">
                  <c:v>3.1059174537660001</c:v>
                </c:pt>
                <c:pt idx="32508">
                  <c:v>3.1059617996219999</c:v>
                </c:pt>
                <c:pt idx="32509">
                  <c:v>3.1060018539429999</c:v>
                </c:pt>
                <c:pt idx="32510">
                  <c:v>3.106037378311</c:v>
                </c:pt>
                <c:pt idx="32511">
                  <c:v>3.1060819625849998</c:v>
                </c:pt>
                <c:pt idx="32512">
                  <c:v>3.106124639511</c:v>
                </c:pt>
                <c:pt idx="32513">
                  <c:v>3.1061656475069999</c:v>
                </c:pt>
                <c:pt idx="32514">
                  <c:v>3.1062154769900001</c:v>
                </c:pt>
                <c:pt idx="32515">
                  <c:v>3.106324911118</c:v>
                </c:pt>
                <c:pt idx="32516">
                  <c:v>3.1065733432770002</c:v>
                </c:pt>
                <c:pt idx="32517">
                  <c:v>3.1066703796390001</c:v>
                </c:pt>
                <c:pt idx="32518">
                  <c:v>3.1067707538599998</c:v>
                </c:pt>
                <c:pt idx="32519">
                  <c:v>3.1068000793460002</c:v>
                </c:pt>
                <c:pt idx="32520">
                  <c:v>3.1068685054779999</c:v>
                </c:pt>
                <c:pt idx="32521">
                  <c:v>3.1069564819340001</c:v>
                </c:pt>
                <c:pt idx="32522">
                  <c:v>3.1070494651790002</c:v>
                </c:pt>
                <c:pt idx="32523">
                  <c:v>3.1071424484249999</c:v>
                </c:pt>
                <c:pt idx="32524">
                  <c:v>3.107231616974</c:v>
                </c:pt>
                <c:pt idx="32525">
                  <c:v>3.1073246002200001</c:v>
                </c:pt>
                <c:pt idx="32526">
                  <c:v>3.1074168682100001</c:v>
                </c:pt>
                <c:pt idx="32527">
                  <c:v>3.1077659130100002</c:v>
                </c:pt>
                <c:pt idx="32528">
                  <c:v>3.1078796386719998</c:v>
                </c:pt>
                <c:pt idx="32529">
                  <c:v>3.107936382294</c:v>
                </c:pt>
                <c:pt idx="32530">
                  <c:v>3.107983589172</c:v>
                </c:pt>
                <c:pt idx="32531">
                  <c:v>3.1080520153050002</c:v>
                </c:pt>
                <c:pt idx="32532">
                  <c:v>3.1080954074860001</c:v>
                </c:pt>
                <c:pt idx="32533">
                  <c:v>3.1081378459929998</c:v>
                </c:pt>
                <c:pt idx="32534">
                  <c:v>3.1081864833830002</c:v>
                </c:pt>
                <c:pt idx="32535">
                  <c:v>3.1082386970520002</c:v>
                </c:pt>
                <c:pt idx="32536">
                  <c:v>3.1083221435550001</c:v>
                </c:pt>
                <c:pt idx="32537">
                  <c:v>3.1083664894099998</c:v>
                </c:pt>
                <c:pt idx="32538">
                  <c:v>3.108679056168</c:v>
                </c:pt>
                <c:pt idx="32539">
                  <c:v>3.1087441444400001</c:v>
                </c:pt>
                <c:pt idx="32540">
                  <c:v>3.1087832450869999</c:v>
                </c:pt>
                <c:pt idx="32541">
                  <c:v>3.1088538169860001</c:v>
                </c:pt>
                <c:pt idx="32542">
                  <c:v>3.1089091300959999</c:v>
                </c:pt>
                <c:pt idx="32543">
                  <c:v>3.1089711189270002</c:v>
                </c:pt>
                <c:pt idx="32544">
                  <c:v>3.109034776688</c:v>
                </c:pt>
                <c:pt idx="32545">
                  <c:v>3.109091043472</c:v>
                </c:pt>
                <c:pt idx="32546">
                  <c:v>3.1091651916499998</c:v>
                </c:pt>
                <c:pt idx="32547">
                  <c:v>3.109211206436</c:v>
                </c:pt>
                <c:pt idx="32548">
                  <c:v>3.1092977523799998</c:v>
                </c:pt>
                <c:pt idx="32549">
                  <c:v>3.1093409061430002</c:v>
                </c:pt>
                <c:pt idx="32550">
                  <c:v>3.1094212532040002</c:v>
                </c:pt>
                <c:pt idx="32551">
                  <c:v>3.1094541549680002</c:v>
                </c:pt>
                <c:pt idx="32552">
                  <c:v>3.1095578670499999</c:v>
                </c:pt>
                <c:pt idx="32553">
                  <c:v>3.1096518039699999</c:v>
                </c:pt>
                <c:pt idx="32554">
                  <c:v>3.1099929809570002</c:v>
                </c:pt>
                <c:pt idx="32555">
                  <c:v>3.1100628376010002</c:v>
                </c:pt>
                <c:pt idx="32556">
                  <c:v>3.110112905502</c:v>
                </c:pt>
                <c:pt idx="32557">
                  <c:v>3.1101677417759999</c:v>
                </c:pt>
                <c:pt idx="32558">
                  <c:v>3.1102194786070001</c:v>
                </c:pt>
                <c:pt idx="32559">
                  <c:v>3.1102623939509999</c:v>
                </c:pt>
                <c:pt idx="32560">
                  <c:v>3.1103000640870002</c:v>
                </c:pt>
                <c:pt idx="32561">
                  <c:v>3.1103320121769999</c:v>
                </c:pt>
                <c:pt idx="32562">
                  <c:v>3.110360383987</c:v>
                </c:pt>
                <c:pt idx="32563">
                  <c:v>3.1103901863100001</c:v>
                </c:pt>
                <c:pt idx="32564">
                  <c:v>3.1104209423069999</c:v>
                </c:pt>
                <c:pt idx="32565">
                  <c:v>3.1104621887210002</c:v>
                </c:pt>
                <c:pt idx="32566">
                  <c:v>3.1105041503909998</c:v>
                </c:pt>
                <c:pt idx="32567">
                  <c:v>3.1105527877810002</c:v>
                </c:pt>
                <c:pt idx="32568">
                  <c:v>3.1105954647059999</c:v>
                </c:pt>
                <c:pt idx="32569">
                  <c:v>3.110644578934</c:v>
                </c:pt>
                <c:pt idx="32570">
                  <c:v>3.1106870174410002</c:v>
                </c:pt>
                <c:pt idx="32571">
                  <c:v>3.1107280254359999</c:v>
                </c:pt>
                <c:pt idx="32572">
                  <c:v>3.110766649246</c:v>
                </c:pt>
                <c:pt idx="32573">
                  <c:v>3.1108052730560001</c:v>
                </c:pt>
                <c:pt idx="32574">
                  <c:v>3.1108427047729998</c:v>
                </c:pt>
                <c:pt idx="32575">
                  <c:v>3.1108827590939998</c:v>
                </c:pt>
                <c:pt idx="32576">
                  <c:v>3.110981225967</c:v>
                </c:pt>
                <c:pt idx="32577">
                  <c:v>3.1112225055690002</c:v>
                </c:pt>
                <c:pt idx="32578">
                  <c:v>3.1112785339359998</c:v>
                </c:pt>
                <c:pt idx="32579">
                  <c:v>3.1113274097439998</c:v>
                </c:pt>
                <c:pt idx="32580">
                  <c:v>3.1113810539250002</c:v>
                </c:pt>
                <c:pt idx="32581">
                  <c:v>3.1114516258239999</c:v>
                </c:pt>
                <c:pt idx="32582">
                  <c:v>3.1114981174469998</c:v>
                </c:pt>
                <c:pt idx="32583">
                  <c:v>3.1115832328800002</c:v>
                </c:pt>
                <c:pt idx="32584">
                  <c:v>3.1116273403169998</c:v>
                </c:pt>
                <c:pt idx="32585">
                  <c:v>3.1117138862610001</c:v>
                </c:pt>
                <c:pt idx="32586">
                  <c:v>3.1117532253269999</c:v>
                </c:pt>
                <c:pt idx="32587">
                  <c:v>3.1118359565730001</c:v>
                </c:pt>
                <c:pt idx="32588">
                  <c:v>3.1118760108950001</c:v>
                </c:pt>
                <c:pt idx="32589">
                  <c:v>3.1119480133059998</c:v>
                </c:pt>
                <c:pt idx="32590">
                  <c:v>3.1120426654819999</c:v>
                </c:pt>
                <c:pt idx="32591">
                  <c:v>3.1121280193329999</c:v>
                </c:pt>
                <c:pt idx="32592">
                  <c:v>3.1122109889980001</c:v>
                </c:pt>
                <c:pt idx="32593">
                  <c:v>3.1125545501710001</c:v>
                </c:pt>
                <c:pt idx="32594">
                  <c:v>3.1126129627229999</c:v>
                </c:pt>
                <c:pt idx="32595">
                  <c:v>3.1126637458799999</c:v>
                </c:pt>
                <c:pt idx="32596">
                  <c:v>3.112716197968</c:v>
                </c:pt>
                <c:pt idx="32597">
                  <c:v>3.1127660274509998</c:v>
                </c:pt>
                <c:pt idx="32598">
                  <c:v>3.1127834320069998</c:v>
                </c:pt>
                <c:pt idx="32599">
                  <c:v>3.1128108501430001</c:v>
                </c:pt>
                <c:pt idx="32600">
                  <c:v>3.1128497123719998</c:v>
                </c:pt>
                <c:pt idx="32601">
                  <c:v>3.1128935813899998</c:v>
                </c:pt>
                <c:pt idx="32602">
                  <c:v>3.1129372119899998</c:v>
                </c:pt>
                <c:pt idx="32603">
                  <c:v>3.1129729747770001</c:v>
                </c:pt>
                <c:pt idx="32604">
                  <c:v>3.1130099296570002</c:v>
                </c:pt>
                <c:pt idx="32605">
                  <c:v>3.1130454540249999</c:v>
                </c:pt>
                <c:pt idx="32606">
                  <c:v>3.1130759716030001</c:v>
                </c:pt>
                <c:pt idx="32607">
                  <c:v>3.1131141185760001</c:v>
                </c:pt>
                <c:pt idx="32608">
                  <c:v>3.113152265549</c:v>
                </c:pt>
                <c:pt idx="32609">
                  <c:v>3.1131932735440002</c:v>
                </c:pt>
                <c:pt idx="32610">
                  <c:v>3.1132276058200001</c:v>
                </c:pt>
                <c:pt idx="32611">
                  <c:v>3.113268852234</c:v>
                </c:pt>
                <c:pt idx="32612">
                  <c:v>3.1133089065549999</c:v>
                </c:pt>
                <c:pt idx="32613">
                  <c:v>3.1134772300720002</c:v>
                </c:pt>
                <c:pt idx="32614">
                  <c:v>3.1136307716370002</c:v>
                </c:pt>
                <c:pt idx="32615">
                  <c:v>3.1137213706970002</c:v>
                </c:pt>
                <c:pt idx="32616">
                  <c:v>3.1137685775759998</c:v>
                </c:pt>
                <c:pt idx="32617">
                  <c:v>3.1138300895689999</c:v>
                </c:pt>
                <c:pt idx="32618">
                  <c:v>3.1138908863069998</c:v>
                </c:pt>
                <c:pt idx="32619">
                  <c:v>3.1139485836029999</c:v>
                </c:pt>
                <c:pt idx="32620">
                  <c:v>3.114022493362</c:v>
                </c:pt>
                <c:pt idx="32621">
                  <c:v>3.1140708923339999</c:v>
                </c:pt>
                <c:pt idx="32622">
                  <c:v>3.114146232605</c:v>
                </c:pt>
                <c:pt idx="32623">
                  <c:v>3.114191532135</c:v>
                </c:pt>
                <c:pt idx="32624">
                  <c:v>3.1142766475679999</c:v>
                </c:pt>
                <c:pt idx="32625">
                  <c:v>3.1143143177030002</c:v>
                </c:pt>
                <c:pt idx="32626">
                  <c:v>3.1143884658809999</c:v>
                </c:pt>
                <c:pt idx="32627">
                  <c:v>3.1144928932189999</c:v>
                </c:pt>
                <c:pt idx="32628">
                  <c:v>3.1145849227909999</c:v>
                </c:pt>
                <c:pt idx="32629">
                  <c:v>3.1146759986879999</c:v>
                </c:pt>
                <c:pt idx="32630">
                  <c:v>3.1147511005399999</c:v>
                </c:pt>
                <c:pt idx="32631">
                  <c:v>3.114875078201</c:v>
                </c:pt>
                <c:pt idx="32632">
                  <c:v>3.1151986122130002</c:v>
                </c:pt>
                <c:pt idx="32633">
                  <c:v>3.1153550148010001</c:v>
                </c:pt>
                <c:pt idx="32634">
                  <c:v>3.1154763698579999</c:v>
                </c:pt>
                <c:pt idx="32635">
                  <c:v>3.115522146225</c:v>
                </c:pt>
                <c:pt idx="32636">
                  <c:v>3.1155736446379998</c:v>
                </c:pt>
                <c:pt idx="32637">
                  <c:v>3.1156194210049999</c:v>
                </c:pt>
                <c:pt idx="32638">
                  <c:v>3.1156659126280002</c:v>
                </c:pt>
                <c:pt idx="32639">
                  <c:v>3.1157195568080001</c:v>
                </c:pt>
                <c:pt idx="32640">
                  <c:v>3.1157653331759998</c:v>
                </c:pt>
                <c:pt idx="32641">
                  <c:v>3.1158041954039999</c:v>
                </c:pt>
                <c:pt idx="32642">
                  <c:v>3.115843057632</c:v>
                </c:pt>
                <c:pt idx="32643">
                  <c:v>3.1158802509310002</c:v>
                </c:pt>
                <c:pt idx="32644">
                  <c:v>3.1159138679499998</c:v>
                </c:pt>
                <c:pt idx="32645">
                  <c:v>3.1159586906430001</c:v>
                </c:pt>
                <c:pt idx="32646">
                  <c:v>3.1160788536070001</c:v>
                </c:pt>
                <c:pt idx="32647">
                  <c:v>3.1163282394410001</c:v>
                </c:pt>
                <c:pt idx="32648">
                  <c:v>3.1164121627810002</c:v>
                </c:pt>
                <c:pt idx="32649">
                  <c:v>3.1165034770969999</c:v>
                </c:pt>
                <c:pt idx="32650">
                  <c:v>3.116601467133</c:v>
                </c:pt>
                <c:pt idx="32651">
                  <c:v>3.1166558265690001</c:v>
                </c:pt>
                <c:pt idx="32652">
                  <c:v>3.1166965961459998</c:v>
                </c:pt>
                <c:pt idx="32653">
                  <c:v>3.1167488098140002</c:v>
                </c:pt>
                <c:pt idx="32654">
                  <c:v>3.1168498992920002</c:v>
                </c:pt>
                <c:pt idx="32655">
                  <c:v>3.1169173717500001</c:v>
                </c:pt>
                <c:pt idx="32656">
                  <c:v>3.1170215606689999</c:v>
                </c:pt>
                <c:pt idx="32657">
                  <c:v>3.1171207427979999</c:v>
                </c:pt>
                <c:pt idx="32658">
                  <c:v>3.1172142028810002</c:v>
                </c:pt>
                <c:pt idx="32659">
                  <c:v>3.1174898147580001</c:v>
                </c:pt>
                <c:pt idx="32660">
                  <c:v>3.11754488945</c:v>
                </c:pt>
                <c:pt idx="32661">
                  <c:v>3.1176052093509998</c:v>
                </c:pt>
                <c:pt idx="32662">
                  <c:v>3.1176543235779999</c:v>
                </c:pt>
                <c:pt idx="32663">
                  <c:v>3.1177034378049999</c:v>
                </c:pt>
                <c:pt idx="32664">
                  <c:v>3.1177527904510001</c:v>
                </c:pt>
                <c:pt idx="32665">
                  <c:v>3.1177968978880002</c:v>
                </c:pt>
                <c:pt idx="32666">
                  <c:v>3.1178340911869999</c:v>
                </c:pt>
                <c:pt idx="32667">
                  <c:v>3.1178696155550001</c:v>
                </c:pt>
                <c:pt idx="32668">
                  <c:v>3.1179032325740001</c:v>
                </c:pt>
                <c:pt idx="32669">
                  <c:v>3.1179335117339999</c:v>
                </c:pt>
                <c:pt idx="32670">
                  <c:v>3.1179692745210001</c:v>
                </c:pt>
                <c:pt idx="32671">
                  <c:v>3.1180038452150001</c:v>
                </c:pt>
                <c:pt idx="32672">
                  <c:v>3.1180448532099998</c:v>
                </c:pt>
                <c:pt idx="32673">
                  <c:v>3.118089199066</c:v>
                </c:pt>
                <c:pt idx="32674">
                  <c:v>3.1181356906889999</c:v>
                </c:pt>
                <c:pt idx="32675">
                  <c:v>3.1181859970089998</c:v>
                </c:pt>
                <c:pt idx="32676">
                  <c:v>3.1182465553280001</c:v>
                </c:pt>
                <c:pt idx="32677">
                  <c:v>3.1183688640590002</c:v>
                </c:pt>
                <c:pt idx="32678">
                  <c:v>3.1185522079469998</c:v>
                </c:pt>
                <c:pt idx="32679">
                  <c:v>3.1186232566830001</c:v>
                </c:pt>
                <c:pt idx="32680">
                  <c:v>3.1186599731450002</c:v>
                </c:pt>
                <c:pt idx="32681">
                  <c:v>3.118732452393</c:v>
                </c:pt>
                <c:pt idx="32682">
                  <c:v>3.1187875270840002</c:v>
                </c:pt>
                <c:pt idx="32683">
                  <c:v>3.1188549995420001</c:v>
                </c:pt>
                <c:pt idx="32684">
                  <c:v>3.1189219951629998</c:v>
                </c:pt>
                <c:pt idx="32685">
                  <c:v>3.1189792156220002</c:v>
                </c:pt>
                <c:pt idx="32686">
                  <c:v>3.1190509796139998</c:v>
                </c:pt>
                <c:pt idx="32687">
                  <c:v>3.1190972328190001</c:v>
                </c:pt>
                <c:pt idx="32688">
                  <c:v>3.119177103043</c:v>
                </c:pt>
                <c:pt idx="32689">
                  <c:v>3.1192119121549999</c:v>
                </c:pt>
                <c:pt idx="32690">
                  <c:v>3.119288921356</c:v>
                </c:pt>
                <c:pt idx="32691">
                  <c:v>3.1193156242370002</c:v>
                </c:pt>
                <c:pt idx="32692">
                  <c:v>3.1194088459009999</c:v>
                </c:pt>
                <c:pt idx="32693">
                  <c:v>3.119533061981</c:v>
                </c:pt>
                <c:pt idx="32694">
                  <c:v>3.119752645493</c:v>
                </c:pt>
                <c:pt idx="32695">
                  <c:v>3.119865894318</c:v>
                </c:pt>
                <c:pt idx="32696">
                  <c:v>3.11994099617</c:v>
                </c:pt>
                <c:pt idx="32697">
                  <c:v>3.1200013160709998</c:v>
                </c:pt>
                <c:pt idx="32698">
                  <c:v>3.1200623512269998</c:v>
                </c:pt>
                <c:pt idx="32699">
                  <c:v>3.12016248703</c:v>
                </c:pt>
                <c:pt idx="32700">
                  <c:v>3.1202075481409999</c:v>
                </c:pt>
                <c:pt idx="32701">
                  <c:v>3.1202499866490001</c:v>
                </c:pt>
                <c:pt idx="32702">
                  <c:v>3.1202940940859998</c:v>
                </c:pt>
                <c:pt idx="32703">
                  <c:v>3.1203324794770002</c:v>
                </c:pt>
                <c:pt idx="32704">
                  <c:v>3.1203756332400001</c:v>
                </c:pt>
                <c:pt idx="32705">
                  <c:v>3.1204168796539999</c:v>
                </c:pt>
                <c:pt idx="32706">
                  <c:v>3.1204667091370002</c:v>
                </c:pt>
                <c:pt idx="32707">
                  <c:v>3.1205124855039998</c:v>
                </c:pt>
                <c:pt idx="32708">
                  <c:v>3.1205630302429999</c:v>
                </c:pt>
                <c:pt idx="32709">
                  <c:v>3.1206259727479999</c:v>
                </c:pt>
                <c:pt idx="32710">
                  <c:v>3.1209259033199999</c:v>
                </c:pt>
                <c:pt idx="32711">
                  <c:v>3.1210236549379999</c:v>
                </c:pt>
                <c:pt idx="32712">
                  <c:v>3.1210575103760001</c:v>
                </c:pt>
                <c:pt idx="32713">
                  <c:v>3.121131896973</c:v>
                </c:pt>
                <c:pt idx="32714">
                  <c:v>3.1212360858919999</c:v>
                </c:pt>
                <c:pt idx="32715">
                  <c:v>3.1212632656100001</c:v>
                </c:pt>
                <c:pt idx="32716">
                  <c:v>3.1213312149050001</c:v>
                </c:pt>
                <c:pt idx="32717">
                  <c:v>3.1214189529419998</c:v>
                </c:pt>
                <c:pt idx="32718">
                  <c:v>3.121501922607</c:v>
                </c:pt>
                <c:pt idx="32719">
                  <c:v>3.121638059616</c:v>
                </c:pt>
                <c:pt idx="32720">
                  <c:v>3.1219835281370001</c:v>
                </c:pt>
                <c:pt idx="32721">
                  <c:v>3.1223227977749999</c:v>
                </c:pt>
                <c:pt idx="32722">
                  <c:v>3.1223812103270001</c:v>
                </c:pt>
                <c:pt idx="32723">
                  <c:v>3.1224377155299998</c:v>
                </c:pt>
                <c:pt idx="32724">
                  <c:v>3.1224918365479999</c:v>
                </c:pt>
                <c:pt idx="32725">
                  <c:v>3.1225478649139999</c:v>
                </c:pt>
                <c:pt idx="32726">
                  <c:v>3.1225972175600001</c:v>
                </c:pt>
                <c:pt idx="32727">
                  <c:v>3.12264418602</c:v>
                </c:pt>
                <c:pt idx="32728">
                  <c:v>3.1226868629459998</c:v>
                </c:pt>
                <c:pt idx="32729">
                  <c:v>3.1227269172669998</c:v>
                </c:pt>
                <c:pt idx="32730">
                  <c:v>3.1227664947510001</c:v>
                </c:pt>
                <c:pt idx="32731">
                  <c:v>3.1228084564210001</c:v>
                </c:pt>
                <c:pt idx="32732">
                  <c:v>3.1229016780849999</c:v>
                </c:pt>
                <c:pt idx="32733">
                  <c:v>3.1229557991029999</c:v>
                </c:pt>
                <c:pt idx="32734">
                  <c:v>3.1230466365809999</c:v>
                </c:pt>
                <c:pt idx="32735">
                  <c:v>3.1231546401979999</c:v>
                </c:pt>
                <c:pt idx="32736">
                  <c:v>3.1232862472530001</c:v>
                </c:pt>
                <c:pt idx="32737">
                  <c:v>3.1233098506929999</c:v>
                </c:pt>
                <c:pt idx="32738">
                  <c:v>3.1233859062190001</c:v>
                </c:pt>
                <c:pt idx="32739">
                  <c:v>3.123416423798</c:v>
                </c:pt>
                <c:pt idx="32740">
                  <c:v>3.123484611511</c:v>
                </c:pt>
                <c:pt idx="32741">
                  <c:v>3.1235322952270002</c:v>
                </c:pt>
                <c:pt idx="32742">
                  <c:v>3.123590946198</c:v>
                </c:pt>
                <c:pt idx="32743">
                  <c:v>3.1236491203310002</c:v>
                </c:pt>
                <c:pt idx="32744">
                  <c:v>3.1237032413480001</c:v>
                </c:pt>
                <c:pt idx="32745">
                  <c:v>3.1237726211550001</c:v>
                </c:pt>
                <c:pt idx="32746">
                  <c:v>3.1238083839419999</c:v>
                </c:pt>
                <c:pt idx="32747">
                  <c:v>3.1239044666289999</c:v>
                </c:pt>
                <c:pt idx="32748">
                  <c:v>3.1240003108979999</c:v>
                </c:pt>
                <c:pt idx="32749">
                  <c:v>3.1240894794459999</c:v>
                </c:pt>
                <c:pt idx="32750">
                  <c:v>3.1242144107819998</c:v>
                </c:pt>
                <c:pt idx="32751">
                  <c:v>3.1244659423829999</c:v>
                </c:pt>
                <c:pt idx="32752">
                  <c:v>3.124534368515</c:v>
                </c:pt>
                <c:pt idx="32753">
                  <c:v>3.1246151924130001</c:v>
                </c:pt>
                <c:pt idx="32754">
                  <c:v>3.1247811317440002</c:v>
                </c:pt>
                <c:pt idx="32755">
                  <c:v>3.125101327896</c:v>
                </c:pt>
                <c:pt idx="32756">
                  <c:v>3.1254529952999999</c:v>
                </c:pt>
                <c:pt idx="32757">
                  <c:v>3.125598192215</c:v>
                </c:pt>
                <c:pt idx="32758">
                  <c:v>3.125690460205</c:v>
                </c:pt>
                <c:pt idx="32759">
                  <c:v>3.1257576942440002</c:v>
                </c:pt>
                <c:pt idx="32760">
                  <c:v>3.1261141300199999</c:v>
                </c:pt>
                <c:pt idx="32761">
                  <c:v>3.1263215541839999</c:v>
                </c:pt>
                <c:pt idx="32762">
                  <c:v>3.126429796219</c:v>
                </c:pt>
                <c:pt idx="32763">
                  <c:v>3.1265161037450002</c:v>
                </c:pt>
                <c:pt idx="32764">
                  <c:v>3.1266100406650001</c:v>
                </c:pt>
                <c:pt idx="32765">
                  <c:v>3.126700162888</c:v>
                </c:pt>
                <c:pt idx="32766">
                  <c:v>3.126792430878</c:v>
                </c:pt>
                <c:pt idx="32767">
                  <c:v>3.1268820762630001</c:v>
                </c:pt>
                <c:pt idx="32768">
                  <c:v>3.1269657611850001</c:v>
                </c:pt>
                <c:pt idx="32769">
                  <c:v>3.1270828247070002</c:v>
                </c:pt>
                <c:pt idx="32770">
                  <c:v>3.1273655891419998</c:v>
                </c:pt>
                <c:pt idx="32771">
                  <c:v>3.127457141876</c:v>
                </c:pt>
                <c:pt idx="32772">
                  <c:v>3.1275272369380001</c:v>
                </c:pt>
                <c:pt idx="32773">
                  <c:v>3.127570390701</c:v>
                </c:pt>
                <c:pt idx="32774">
                  <c:v>3.1276173591609999</c:v>
                </c:pt>
                <c:pt idx="32775">
                  <c:v>3.1276643276209999</c:v>
                </c:pt>
                <c:pt idx="32776">
                  <c:v>3.127702951431</c:v>
                </c:pt>
                <c:pt idx="32777">
                  <c:v>3.127739429474</c:v>
                </c:pt>
                <c:pt idx="32778">
                  <c:v>3.1277737617489998</c:v>
                </c:pt>
                <c:pt idx="32779">
                  <c:v>3.1278045177460001</c:v>
                </c:pt>
                <c:pt idx="32780">
                  <c:v>3.1278316974639999</c:v>
                </c:pt>
                <c:pt idx="32781">
                  <c:v>3.127866983414</c:v>
                </c:pt>
                <c:pt idx="32782">
                  <c:v>3.1279041767120002</c:v>
                </c:pt>
                <c:pt idx="32783">
                  <c:v>3.1279516220089998</c:v>
                </c:pt>
                <c:pt idx="32784">
                  <c:v>3.1279895305630001</c:v>
                </c:pt>
                <c:pt idx="32785">
                  <c:v>3.1280384063720001</c:v>
                </c:pt>
                <c:pt idx="32786">
                  <c:v>3.1280834674840001</c:v>
                </c:pt>
                <c:pt idx="32787">
                  <c:v>3.1281297206879999</c:v>
                </c:pt>
                <c:pt idx="32788">
                  <c:v>3.1281752586359999</c:v>
                </c:pt>
                <c:pt idx="32789">
                  <c:v>3.1282334327700001</c:v>
                </c:pt>
                <c:pt idx="32790">
                  <c:v>3.1285707950589998</c:v>
                </c:pt>
                <c:pt idx="32791">
                  <c:v>3.128721237183</c:v>
                </c:pt>
                <c:pt idx="32792">
                  <c:v>3.1288707256319999</c:v>
                </c:pt>
                <c:pt idx="32793">
                  <c:v>3.128957033157</c:v>
                </c:pt>
                <c:pt idx="32794">
                  <c:v>3.1290538310999998</c:v>
                </c:pt>
                <c:pt idx="32795">
                  <c:v>3.129098176956</c:v>
                </c:pt>
                <c:pt idx="32796">
                  <c:v>3.1291565895079998</c:v>
                </c:pt>
                <c:pt idx="32797">
                  <c:v>3.1292123794559998</c:v>
                </c:pt>
                <c:pt idx="32798">
                  <c:v>3.1292622089390001</c:v>
                </c:pt>
                <c:pt idx="32799">
                  <c:v>3.1293280124659999</c:v>
                </c:pt>
                <c:pt idx="32800">
                  <c:v>3.129371881485</c:v>
                </c:pt>
                <c:pt idx="32801">
                  <c:v>3.1294438838960001</c:v>
                </c:pt>
                <c:pt idx="32802">
                  <c:v>3.1294846534729999</c:v>
                </c:pt>
                <c:pt idx="32803">
                  <c:v>3.1295595169069998</c:v>
                </c:pt>
                <c:pt idx="32804">
                  <c:v>3.129591703415</c:v>
                </c:pt>
                <c:pt idx="32805">
                  <c:v>3.1296679973599999</c:v>
                </c:pt>
                <c:pt idx="32806">
                  <c:v>3.129699468613</c:v>
                </c:pt>
                <c:pt idx="32807">
                  <c:v>3.1297678947450001</c:v>
                </c:pt>
                <c:pt idx="32808">
                  <c:v>3.1298563480379999</c:v>
                </c:pt>
                <c:pt idx="32809">
                  <c:v>3.1299860477450001</c:v>
                </c:pt>
                <c:pt idx="32810">
                  <c:v>3.130351781845</c:v>
                </c:pt>
                <c:pt idx="32811">
                  <c:v>3.130417823792</c:v>
                </c:pt>
                <c:pt idx="32812">
                  <c:v>3.1304719448089999</c:v>
                </c:pt>
                <c:pt idx="32813">
                  <c:v>3.1305282115940001</c:v>
                </c:pt>
                <c:pt idx="32814">
                  <c:v>3.1305794715880002</c:v>
                </c:pt>
                <c:pt idx="32815">
                  <c:v>3.1306300163270002</c:v>
                </c:pt>
                <c:pt idx="32816">
                  <c:v>3.1306755542759999</c:v>
                </c:pt>
                <c:pt idx="32817">
                  <c:v>3.130712985992</c:v>
                </c:pt>
                <c:pt idx="32818">
                  <c:v>3.1307480335240001</c:v>
                </c:pt>
                <c:pt idx="32819">
                  <c:v>3.1307835578919998</c:v>
                </c:pt>
                <c:pt idx="32820">
                  <c:v>3.1308188438419999</c:v>
                </c:pt>
                <c:pt idx="32821">
                  <c:v>3.1308553218839998</c:v>
                </c:pt>
                <c:pt idx="32822">
                  <c:v>3.1309034824370001</c:v>
                </c:pt>
                <c:pt idx="32823">
                  <c:v>3.130953550339</c:v>
                </c:pt>
                <c:pt idx="32824">
                  <c:v>3.1310086250309999</c:v>
                </c:pt>
                <c:pt idx="32825">
                  <c:v>3.1311483383179999</c:v>
                </c:pt>
                <c:pt idx="32826">
                  <c:v>3.1314167976379998</c:v>
                </c:pt>
                <c:pt idx="32827">
                  <c:v>3.1314964294430001</c:v>
                </c:pt>
                <c:pt idx="32828">
                  <c:v>3.1315803527830002</c:v>
                </c:pt>
                <c:pt idx="32829">
                  <c:v>3.1316344738009998</c:v>
                </c:pt>
                <c:pt idx="32830">
                  <c:v>3.131672143936</c:v>
                </c:pt>
                <c:pt idx="32831">
                  <c:v>3.1317377090449998</c:v>
                </c:pt>
                <c:pt idx="32832">
                  <c:v>3.1317753791810001</c:v>
                </c:pt>
                <c:pt idx="32833">
                  <c:v>3.1318576335909998</c:v>
                </c:pt>
                <c:pt idx="32834">
                  <c:v>3.1318922042850001</c:v>
                </c:pt>
                <c:pt idx="32835">
                  <c:v>3.1319777965550002</c:v>
                </c:pt>
                <c:pt idx="32836">
                  <c:v>3.13201379776</c:v>
                </c:pt>
                <c:pt idx="32837">
                  <c:v>3.1320867538449999</c:v>
                </c:pt>
                <c:pt idx="32838">
                  <c:v>3.1321287155149999</c:v>
                </c:pt>
                <c:pt idx="32839">
                  <c:v>3.1321938037870001</c:v>
                </c:pt>
                <c:pt idx="32840">
                  <c:v>3.1322436332699999</c:v>
                </c:pt>
                <c:pt idx="32841">
                  <c:v>3.1323559284210001</c:v>
                </c:pt>
                <c:pt idx="32842">
                  <c:v>3.1324474811549998</c:v>
                </c:pt>
                <c:pt idx="32843">
                  <c:v>3.1327250003809999</c:v>
                </c:pt>
                <c:pt idx="32844">
                  <c:v>3.132782697678</c:v>
                </c:pt>
                <c:pt idx="32845">
                  <c:v>3.1328380107879998</c:v>
                </c:pt>
                <c:pt idx="32846">
                  <c:v>3.132885932922</c:v>
                </c:pt>
                <c:pt idx="32847">
                  <c:v>3.1329271793369999</c:v>
                </c:pt>
                <c:pt idx="32848">
                  <c:v>3.1329691410059999</c:v>
                </c:pt>
                <c:pt idx="32849">
                  <c:v>3.133002758026</c:v>
                </c:pt>
                <c:pt idx="32850">
                  <c:v>3.13303399086</c:v>
                </c:pt>
                <c:pt idx="32851">
                  <c:v>3.1330726146700001</c:v>
                </c:pt>
                <c:pt idx="32852">
                  <c:v>3.1331112384800002</c:v>
                </c:pt>
                <c:pt idx="32853">
                  <c:v>3.1331567764280002</c:v>
                </c:pt>
                <c:pt idx="32854">
                  <c:v>3.1332020759580002</c:v>
                </c:pt>
                <c:pt idx="32855">
                  <c:v>3.1332452297210001</c:v>
                </c:pt>
                <c:pt idx="32856">
                  <c:v>3.1332893371580002</c:v>
                </c:pt>
                <c:pt idx="32857">
                  <c:v>3.1333336830139999</c:v>
                </c:pt>
                <c:pt idx="32858">
                  <c:v>3.1333770751949999</c:v>
                </c:pt>
                <c:pt idx="32859">
                  <c:v>3.1334171295169999</c:v>
                </c:pt>
                <c:pt idx="32860">
                  <c:v>3.1334528923030001</c:v>
                </c:pt>
                <c:pt idx="32861">
                  <c:v>3.1334884166719998</c:v>
                </c:pt>
                <c:pt idx="32862">
                  <c:v>3.1335279941560001</c:v>
                </c:pt>
                <c:pt idx="32863">
                  <c:v>3.1335670948029999</c:v>
                </c:pt>
                <c:pt idx="32864">
                  <c:v>3.1339428424840001</c:v>
                </c:pt>
                <c:pt idx="32865">
                  <c:v>3.1339871883389998</c:v>
                </c:pt>
                <c:pt idx="32866">
                  <c:v>3.134064435959</c:v>
                </c:pt>
                <c:pt idx="32867">
                  <c:v>3.1341040134429998</c:v>
                </c:pt>
                <c:pt idx="32868">
                  <c:v>3.1341941356660001</c:v>
                </c:pt>
                <c:pt idx="32869">
                  <c:v>3.1342358589170001</c:v>
                </c:pt>
                <c:pt idx="32870">
                  <c:v>3.134326219559</c:v>
                </c:pt>
                <c:pt idx="32871">
                  <c:v>3.134371519089</c:v>
                </c:pt>
                <c:pt idx="32872">
                  <c:v>3.1344544887539998</c:v>
                </c:pt>
                <c:pt idx="32873">
                  <c:v>3.1345016956329999</c:v>
                </c:pt>
                <c:pt idx="32874">
                  <c:v>3.1345686912540001</c:v>
                </c:pt>
                <c:pt idx="32875">
                  <c:v>3.1346220970149998</c:v>
                </c:pt>
                <c:pt idx="32876">
                  <c:v>3.1347317695619998</c:v>
                </c:pt>
                <c:pt idx="32877">
                  <c:v>3.1348385810849999</c:v>
                </c:pt>
                <c:pt idx="32878">
                  <c:v>3.1349306106569998</c:v>
                </c:pt>
                <c:pt idx="32879">
                  <c:v>3.1350364685060002</c:v>
                </c:pt>
                <c:pt idx="32880">
                  <c:v>3.1353993415830002</c:v>
                </c:pt>
                <c:pt idx="32881">
                  <c:v>3.1354482173920002</c:v>
                </c:pt>
                <c:pt idx="32882">
                  <c:v>3.1354870796199998</c:v>
                </c:pt>
                <c:pt idx="32883">
                  <c:v>3.1355285644530002</c:v>
                </c:pt>
                <c:pt idx="32884">
                  <c:v>3.1355741024019999</c:v>
                </c:pt>
                <c:pt idx="32885">
                  <c:v>3.1356196403499998</c:v>
                </c:pt>
                <c:pt idx="32886">
                  <c:v>3.1356711387630001</c:v>
                </c:pt>
                <c:pt idx="32887">
                  <c:v>3.135726451874</c:v>
                </c:pt>
                <c:pt idx="32888">
                  <c:v>3.1357741355900002</c:v>
                </c:pt>
                <c:pt idx="32889">
                  <c:v>3.135820865631</c:v>
                </c:pt>
                <c:pt idx="32890">
                  <c:v>3.1358644962310001</c:v>
                </c:pt>
                <c:pt idx="32891">
                  <c:v>3.1358997821810002</c:v>
                </c:pt>
                <c:pt idx="32892">
                  <c:v>3.1359348297120002</c:v>
                </c:pt>
                <c:pt idx="32893">
                  <c:v>3.1359674930570001</c:v>
                </c:pt>
                <c:pt idx="32894">
                  <c:v>3.135996818542</c:v>
                </c:pt>
                <c:pt idx="32895">
                  <c:v>3.1360383033749999</c:v>
                </c:pt>
                <c:pt idx="32896">
                  <c:v>3.1360757350920001</c:v>
                </c:pt>
                <c:pt idx="32897">
                  <c:v>3.1361231803890002</c:v>
                </c:pt>
                <c:pt idx="32898">
                  <c:v>3.136176586151</c:v>
                </c:pt>
                <c:pt idx="32899">
                  <c:v>3.1362593173979998</c:v>
                </c:pt>
                <c:pt idx="32900">
                  <c:v>3.136484861374</c:v>
                </c:pt>
                <c:pt idx="32901">
                  <c:v>3.136558055878</c:v>
                </c:pt>
                <c:pt idx="32902">
                  <c:v>3.1366028785709998</c:v>
                </c:pt>
                <c:pt idx="32903">
                  <c:v>3.1366674900049998</c:v>
                </c:pt>
                <c:pt idx="32904">
                  <c:v>3.1367280483250002</c:v>
                </c:pt>
                <c:pt idx="32905">
                  <c:v>3.1367807388309998</c:v>
                </c:pt>
                <c:pt idx="32906">
                  <c:v>3.1368570327760001</c:v>
                </c:pt>
                <c:pt idx="32907">
                  <c:v>3.136903524399</c:v>
                </c:pt>
                <c:pt idx="32908">
                  <c:v>3.1369974613189999</c:v>
                </c:pt>
                <c:pt idx="32909">
                  <c:v>3.137037992477</c:v>
                </c:pt>
                <c:pt idx="32910">
                  <c:v>3.1371192932129999</c:v>
                </c:pt>
                <c:pt idx="32911">
                  <c:v>3.1371490955349999</c:v>
                </c:pt>
                <c:pt idx="32912">
                  <c:v>3.1372492313390001</c:v>
                </c:pt>
                <c:pt idx="32913">
                  <c:v>3.1373770236969998</c:v>
                </c:pt>
                <c:pt idx="32914">
                  <c:v>3.13756108284</c:v>
                </c:pt>
                <c:pt idx="32915">
                  <c:v>3.1377305984500001</c:v>
                </c:pt>
                <c:pt idx="32916">
                  <c:v>3.1378283500670001</c:v>
                </c:pt>
                <c:pt idx="32917">
                  <c:v>3.1379284858699998</c:v>
                </c:pt>
                <c:pt idx="32918">
                  <c:v>3.1379702091219999</c:v>
                </c:pt>
                <c:pt idx="32919">
                  <c:v>3.1380054950709999</c:v>
                </c:pt>
                <c:pt idx="32920">
                  <c:v>3.138042449951</c:v>
                </c:pt>
                <c:pt idx="32921">
                  <c:v>3.138080596924</c:v>
                </c:pt>
                <c:pt idx="32922">
                  <c:v>3.1381177902220001</c:v>
                </c:pt>
                <c:pt idx="32923">
                  <c:v>3.1381630897520001</c:v>
                </c:pt>
                <c:pt idx="32924">
                  <c:v>3.138209819794</c:v>
                </c:pt>
                <c:pt idx="32925">
                  <c:v>3.1382613182069998</c:v>
                </c:pt>
                <c:pt idx="32926">
                  <c:v>3.1383061409000002</c:v>
                </c:pt>
                <c:pt idx="32927">
                  <c:v>3.1383564472200001</c:v>
                </c:pt>
                <c:pt idx="32928">
                  <c:v>3.1384031772609999</c:v>
                </c:pt>
                <c:pt idx="32929">
                  <c:v>3.1384458541870002</c:v>
                </c:pt>
                <c:pt idx="32930">
                  <c:v>3.1385223865510001</c:v>
                </c:pt>
                <c:pt idx="32931">
                  <c:v>3.1388545036319999</c:v>
                </c:pt>
                <c:pt idx="32932">
                  <c:v>3.1389322280880001</c:v>
                </c:pt>
                <c:pt idx="32933">
                  <c:v>3.1390209198000001</c:v>
                </c:pt>
                <c:pt idx="32934">
                  <c:v>3.139090538025</c:v>
                </c:pt>
                <c:pt idx="32935">
                  <c:v>3.1391143798829999</c:v>
                </c:pt>
                <c:pt idx="32936">
                  <c:v>3.1391847133640001</c:v>
                </c:pt>
                <c:pt idx="32937">
                  <c:v>3.139219284058</c:v>
                </c:pt>
                <c:pt idx="32938">
                  <c:v>3.1393227577210001</c:v>
                </c:pt>
                <c:pt idx="32939">
                  <c:v>3.1394188404080001</c:v>
                </c:pt>
                <c:pt idx="32940">
                  <c:v>3.1395862102510002</c:v>
                </c:pt>
                <c:pt idx="32941">
                  <c:v>3.1397399902340002</c:v>
                </c:pt>
                <c:pt idx="32942">
                  <c:v>3.1398212909700001</c:v>
                </c:pt>
                <c:pt idx="32943">
                  <c:v>3.1399004459380002</c:v>
                </c:pt>
                <c:pt idx="32944">
                  <c:v>3.1399915218349999</c:v>
                </c:pt>
                <c:pt idx="32945">
                  <c:v>3.1400835514069998</c:v>
                </c:pt>
                <c:pt idx="32946">
                  <c:v>3.1402468681340001</c:v>
                </c:pt>
                <c:pt idx="32947">
                  <c:v>3.1405816078190001</c:v>
                </c:pt>
                <c:pt idx="32948">
                  <c:v>3.1407346725459999</c:v>
                </c:pt>
                <c:pt idx="32949">
                  <c:v>3.14102268219</c:v>
                </c:pt>
                <c:pt idx="32950">
                  <c:v>3.1412994861599999</c:v>
                </c:pt>
                <c:pt idx="32951">
                  <c:v>3.1413946151730001</c:v>
                </c:pt>
                <c:pt idx="32952">
                  <c:v>3.1414937973020001</c:v>
                </c:pt>
                <c:pt idx="32953">
                  <c:v>3.141587495804</c:v>
                </c:pt>
                <c:pt idx="32954">
                  <c:v>3.141683578491</c:v>
                </c:pt>
                <c:pt idx="32955">
                  <c:v>3.1417720317839999</c:v>
                </c:pt>
                <c:pt idx="32956">
                  <c:v>3.1419074535370002</c:v>
                </c:pt>
                <c:pt idx="32957">
                  <c:v>3.1420223712920001</c:v>
                </c:pt>
                <c:pt idx="32958">
                  <c:v>3.1423547267909999</c:v>
                </c:pt>
                <c:pt idx="32959">
                  <c:v>3.1424405574800001</c:v>
                </c:pt>
                <c:pt idx="32960">
                  <c:v>3.1424930095670001</c:v>
                </c:pt>
                <c:pt idx="32961">
                  <c:v>3.1425428390499999</c:v>
                </c:pt>
                <c:pt idx="32962">
                  <c:v>3.142633914948</c:v>
                </c:pt>
                <c:pt idx="32963">
                  <c:v>3.142670631409</c:v>
                </c:pt>
                <c:pt idx="32964">
                  <c:v>3.1427087783809999</c:v>
                </c:pt>
                <c:pt idx="32965">
                  <c:v>3.142750501633</c:v>
                </c:pt>
                <c:pt idx="32966">
                  <c:v>3.142796039581</c:v>
                </c:pt>
                <c:pt idx="32967">
                  <c:v>3.142837762833</c:v>
                </c:pt>
                <c:pt idx="32968">
                  <c:v>3.1428875923159998</c:v>
                </c:pt>
                <c:pt idx="32969">
                  <c:v>3.1429388523099999</c:v>
                </c:pt>
                <c:pt idx="32970">
                  <c:v>3.1429882049560001</c:v>
                </c:pt>
                <c:pt idx="32971">
                  <c:v>3.143036842346</c:v>
                </c:pt>
                <c:pt idx="32972">
                  <c:v>3.1430895328520001</c:v>
                </c:pt>
                <c:pt idx="32973">
                  <c:v>3.1431303024289998</c:v>
                </c:pt>
                <c:pt idx="32974">
                  <c:v>3.1431670188899998</c:v>
                </c:pt>
                <c:pt idx="32975">
                  <c:v>3.143205881119</c:v>
                </c:pt>
                <c:pt idx="32976">
                  <c:v>3.1432421207429999</c:v>
                </c:pt>
                <c:pt idx="32977">
                  <c:v>3.1433353424070001</c:v>
                </c:pt>
                <c:pt idx="32978">
                  <c:v>3.1435682773589999</c:v>
                </c:pt>
                <c:pt idx="32979">
                  <c:v>3.1438415050509998</c:v>
                </c:pt>
                <c:pt idx="32980">
                  <c:v>3.1439239978789999</c:v>
                </c:pt>
                <c:pt idx="32981">
                  <c:v>3.1440038681029998</c:v>
                </c:pt>
                <c:pt idx="32982">
                  <c:v>3.1440856456759998</c:v>
                </c:pt>
                <c:pt idx="32983">
                  <c:v>3.1441402435299999</c:v>
                </c:pt>
                <c:pt idx="32984">
                  <c:v>3.1441838741299999</c:v>
                </c:pt>
                <c:pt idx="32985">
                  <c:v>3.1442561149600001</c:v>
                </c:pt>
                <c:pt idx="32986">
                  <c:v>3.1442990303039999</c:v>
                </c:pt>
                <c:pt idx="32987">
                  <c:v>3.1443891525269998</c:v>
                </c:pt>
                <c:pt idx="32988">
                  <c:v>3.1444344520569998</c:v>
                </c:pt>
                <c:pt idx="32989">
                  <c:v>3.1445293426509999</c:v>
                </c:pt>
                <c:pt idx="32990">
                  <c:v>3.1445753574370001</c:v>
                </c:pt>
                <c:pt idx="32991">
                  <c:v>3.1446621418</c:v>
                </c:pt>
                <c:pt idx="32992">
                  <c:v>3.1447138786319999</c:v>
                </c:pt>
                <c:pt idx="32993">
                  <c:v>3.144787549973</c:v>
                </c:pt>
                <c:pt idx="32994">
                  <c:v>3.1448340415949998</c:v>
                </c:pt>
                <c:pt idx="32995">
                  <c:v>3.1448879241940002</c:v>
                </c:pt>
                <c:pt idx="32996">
                  <c:v>3.144970417023</c:v>
                </c:pt>
                <c:pt idx="32997">
                  <c:v>3.145225524902</c:v>
                </c:pt>
                <c:pt idx="32998">
                  <c:v>3.1453905105589999</c:v>
                </c:pt>
                <c:pt idx="32999">
                  <c:v>3.1455664634699998</c:v>
                </c:pt>
                <c:pt idx="33000">
                  <c:v>3.1456120014189999</c:v>
                </c:pt>
                <c:pt idx="33001">
                  <c:v>3.1456894874570001</c:v>
                </c:pt>
                <c:pt idx="33002">
                  <c:v>3.1457564830779998</c:v>
                </c:pt>
                <c:pt idx="33003">
                  <c:v>3.145806074142</c:v>
                </c:pt>
                <c:pt idx="33004">
                  <c:v>3.1458516120910001</c:v>
                </c:pt>
                <c:pt idx="33005">
                  <c:v>3.1458957195280002</c:v>
                </c:pt>
                <c:pt idx="33006">
                  <c:v>3.1459522247309999</c:v>
                </c:pt>
                <c:pt idx="33007">
                  <c:v>3.1460025310519999</c:v>
                </c:pt>
                <c:pt idx="33008">
                  <c:v>3.1460549831389999</c:v>
                </c:pt>
                <c:pt idx="33009">
                  <c:v>3.146106004715</c:v>
                </c:pt>
                <c:pt idx="33010">
                  <c:v>3.146146059036</c:v>
                </c:pt>
                <c:pt idx="33011">
                  <c:v>3.1461875438689999</c:v>
                </c:pt>
                <c:pt idx="33012">
                  <c:v>3.146226406097</c:v>
                </c:pt>
                <c:pt idx="33013">
                  <c:v>3.1462669372560002</c:v>
                </c:pt>
                <c:pt idx="33014">
                  <c:v>3.1463530063629999</c:v>
                </c:pt>
                <c:pt idx="33015">
                  <c:v>3.1464090347289999</c:v>
                </c:pt>
                <c:pt idx="33016">
                  <c:v>3.1465468406679999</c:v>
                </c:pt>
                <c:pt idx="33017">
                  <c:v>3.1467978954319999</c:v>
                </c:pt>
                <c:pt idx="33018">
                  <c:v>3.1468303203580001</c:v>
                </c:pt>
                <c:pt idx="33019">
                  <c:v>3.1469097137449999</c:v>
                </c:pt>
                <c:pt idx="33020">
                  <c:v>3.1469492912289998</c:v>
                </c:pt>
                <c:pt idx="33021">
                  <c:v>3.1470289230350001</c:v>
                </c:pt>
                <c:pt idx="33022">
                  <c:v>3.147077083588</c:v>
                </c:pt>
                <c:pt idx="33023">
                  <c:v>3.1471514701840002</c:v>
                </c:pt>
                <c:pt idx="33024">
                  <c:v>3.1472163200379999</c:v>
                </c:pt>
                <c:pt idx="33025">
                  <c:v>3.1472797393800001</c:v>
                </c:pt>
                <c:pt idx="33026">
                  <c:v>3.1473515033720001</c:v>
                </c:pt>
                <c:pt idx="33027">
                  <c:v>3.1473901271820002</c:v>
                </c:pt>
                <c:pt idx="33028">
                  <c:v>3.1474571228029999</c:v>
                </c:pt>
                <c:pt idx="33029">
                  <c:v>3.1474895477290001</c:v>
                </c:pt>
                <c:pt idx="33030">
                  <c:v>3.1475861072539999</c:v>
                </c:pt>
                <c:pt idx="33031">
                  <c:v>3.1477355957030002</c:v>
                </c:pt>
                <c:pt idx="33032">
                  <c:v>3.1480267047880002</c:v>
                </c:pt>
                <c:pt idx="33033">
                  <c:v>3.148135900497</c:v>
                </c:pt>
                <c:pt idx="33034">
                  <c:v>3.1482145786290001</c:v>
                </c:pt>
                <c:pt idx="33035">
                  <c:v>3.1482553482059998</c:v>
                </c:pt>
                <c:pt idx="33036">
                  <c:v>3.148297786713</c:v>
                </c:pt>
                <c:pt idx="33037">
                  <c:v>3.148343086243</c:v>
                </c:pt>
                <c:pt idx="33038">
                  <c:v>3.148386955261</c:v>
                </c:pt>
                <c:pt idx="33039">
                  <c:v>3.1484231948849999</c:v>
                </c:pt>
                <c:pt idx="33040">
                  <c:v>3.1484704017639999</c:v>
                </c:pt>
                <c:pt idx="33041">
                  <c:v>3.1485157012939999</c:v>
                </c:pt>
                <c:pt idx="33042">
                  <c:v>3.1485590934749998</c:v>
                </c:pt>
                <c:pt idx="33043">
                  <c:v>3.148598194122</c:v>
                </c:pt>
                <c:pt idx="33044">
                  <c:v>3.1486372947689998</c:v>
                </c:pt>
                <c:pt idx="33045">
                  <c:v>3.1486709117889999</c:v>
                </c:pt>
                <c:pt idx="33046">
                  <c:v>3.1487064361570001</c:v>
                </c:pt>
                <c:pt idx="33047">
                  <c:v>3.1487476825709999</c:v>
                </c:pt>
                <c:pt idx="33048">
                  <c:v>3.1487972736360001</c:v>
                </c:pt>
                <c:pt idx="33049">
                  <c:v>3.148852348328</c:v>
                </c:pt>
                <c:pt idx="33050">
                  <c:v>3.1491444110870002</c:v>
                </c:pt>
                <c:pt idx="33051">
                  <c:v>3.1491746902469999</c:v>
                </c:pt>
                <c:pt idx="33052">
                  <c:v>3.1492543220520002</c:v>
                </c:pt>
                <c:pt idx="33053">
                  <c:v>3.149290084839</c:v>
                </c:pt>
                <c:pt idx="33054">
                  <c:v>3.1493678092959998</c:v>
                </c:pt>
                <c:pt idx="33055">
                  <c:v>3.1494126319890001</c:v>
                </c:pt>
                <c:pt idx="33056">
                  <c:v>3.1494822502140001</c:v>
                </c:pt>
                <c:pt idx="33057">
                  <c:v>3.1495468616490001</c:v>
                </c:pt>
                <c:pt idx="33058">
                  <c:v>3.1496102809909998</c:v>
                </c:pt>
                <c:pt idx="33059">
                  <c:v>3.1496858596799999</c:v>
                </c:pt>
                <c:pt idx="33060">
                  <c:v>3.1497256755829999</c:v>
                </c:pt>
                <c:pt idx="33061">
                  <c:v>3.1498036384580002</c:v>
                </c:pt>
                <c:pt idx="33062">
                  <c:v>3.1498341560359999</c:v>
                </c:pt>
                <c:pt idx="33063">
                  <c:v>3.1499099731450002</c:v>
                </c:pt>
                <c:pt idx="33064">
                  <c:v>3.1500048637389999</c:v>
                </c:pt>
                <c:pt idx="33065">
                  <c:v>3.1501300334929998</c:v>
                </c:pt>
                <c:pt idx="33066">
                  <c:v>3.1504833698270001</c:v>
                </c:pt>
                <c:pt idx="33067">
                  <c:v>3.15057015419</c:v>
                </c:pt>
                <c:pt idx="33068">
                  <c:v>3.150629281998</c:v>
                </c:pt>
                <c:pt idx="33069">
                  <c:v>3.150681495667</c:v>
                </c:pt>
                <c:pt idx="33070">
                  <c:v>3.1507315635680002</c:v>
                </c:pt>
                <c:pt idx="33071">
                  <c:v>3.1507747173310001</c:v>
                </c:pt>
                <c:pt idx="33072">
                  <c:v>3.1508045196530001</c:v>
                </c:pt>
                <c:pt idx="33073">
                  <c:v>3.1508402824399999</c:v>
                </c:pt>
                <c:pt idx="33074">
                  <c:v>3.15087723732</c:v>
                </c:pt>
                <c:pt idx="33075">
                  <c:v>3.1509130001069998</c:v>
                </c:pt>
                <c:pt idx="33076">
                  <c:v>3.1509566307069998</c:v>
                </c:pt>
                <c:pt idx="33077">
                  <c:v>3.1510069370270002</c:v>
                </c:pt>
                <c:pt idx="33078">
                  <c:v>3.1510453224180002</c:v>
                </c:pt>
                <c:pt idx="33079">
                  <c:v>3.1510896682739999</c:v>
                </c:pt>
                <c:pt idx="33080">
                  <c:v>3.151140451431</c:v>
                </c:pt>
                <c:pt idx="33081">
                  <c:v>3.151182174683</c:v>
                </c:pt>
                <c:pt idx="33082">
                  <c:v>3.1511747837069999</c:v>
                </c:pt>
                <c:pt idx="33083">
                  <c:v>3.1512238979339999</c:v>
                </c:pt>
                <c:pt idx="33084">
                  <c:v>3.1512753963470002</c:v>
                </c:pt>
                <c:pt idx="33085">
                  <c:v>3.1513314247130002</c:v>
                </c:pt>
                <c:pt idx="33086">
                  <c:v>3.1513876914979999</c:v>
                </c:pt>
                <c:pt idx="33087">
                  <c:v>3.151690006256</c:v>
                </c:pt>
                <c:pt idx="33088">
                  <c:v>3.1517364978789999</c:v>
                </c:pt>
                <c:pt idx="33089">
                  <c:v>3.1518144607540002</c:v>
                </c:pt>
                <c:pt idx="33090">
                  <c:v>3.1518547534939998</c:v>
                </c:pt>
                <c:pt idx="33091">
                  <c:v>3.1519441604609999</c:v>
                </c:pt>
                <c:pt idx="33092">
                  <c:v>3.1519870758059998</c:v>
                </c:pt>
                <c:pt idx="33093">
                  <c:v>3.1520814895629998</c:v>
                </c:pt>
                <c:pt idx="33094">
                  <c:v>3.1521296501160001</c:v>
                </c:pt>
                <c:pt idx="33095">
                  <c:v>3.1522114276890001</c:v>
                </c:pt>
                <c:pt idx="33096">
                  <c:v>3.1522712707520002</c:v>
                </c:pt>
                <c:pt idx="33097">
                  <c:v>3.1523375511170002</c:v>
                </c:pt>
                <c:pt idx="33098">
                  <c:v>3.152404785156</c:v>
                </c:pt>
                <c:pt idx="33099">
                  <c:v>3.1524529457089998</c:v>
                </c:pt>
                <c:pt idx="33100">
                  <c:v>3.152534008026</c:v>
                </c:pt>
                <c:pt idx="33101">
                  <c:v>3.1525697708129998</c:v>
                </c:pt>
                <c:pt idx="33102">
                  <c:v>3.1526527404790001</c:v>
                </c:pt>
                <c:pt idx="33103">
                  <c:v>3.1527574062350001</c:v>
                </c:pt>
                <c:pt idx="33104">
                  <c:v>3.1528728008270002</c:v>
                </c:pt>
                <c:pt idx="33105">
                  <c:v>3.153177261353</c:v>
                </c:pt>
                <c:pt idx="33106">
                  <c:v>3.1532676219939999</c:v>
                </c:pt>
                <c:pt idx="33107">
                  <c:v>3.1533119678500001</c:v>
                </c:pt>
                <c:pt idx="33108">
                  <c:v>3.1533651351929999</c:v>
                </c:pt>
                <c:pt idx="33109">
                  <c:v>3.1534154415129998</c:v>
                </c:pt>
                <c:pt idx="33110">
                  <c:v>3.153465032578</c:v>
                </c:pt>
                <c:pt idx="33111">
                  <c:v>3.1535151004789999</c:v>
                </c:pt>
                <c:pt idx="33112">
                  <c:v>3.1535630226140001</c:v>
                </c:pt>
                <c:pt idx="33113">
                  <c:v>3.1536018848420002</c:v>
                </c:pt>
                <c:pt idx="33114">
                  <c:v>3.1536383628850002</c:v>
                </c:pt>
                <c:pt idx="33115">
                  <c:v>3.153672933578</c:v>
                </c:pt>
                <c:pt idx="33116">
                  <c:v>3.1537120342249998</c:v>
                </c:pt>
                <c:pt idx="33117">
                  <c:v>3.1537506580349999</c:v>
                </c:pt>
                <c:pt idx="33118">
                  <c:v>3.1537973880769998</c:v>
                </c:pt>
                <c:pt idx="33119">
                  <c:v>3.1538512706759998</c:v>
                </c:pt>
                <c:pt idx="33120">
                  <c:v>3.153932332993</c:v>
                </c:pt>
                <c:pt idx="33121">
                  <c:v>3.1542544364929999</c:v>
                </c:pt>
                <c:pt idx="33122">
                  <c:v>3.1542932987209999</c:v>
                </c:pt>
                <c:pt idx="33123">
                  <c:v>3.1543488502499999</c:v>
                </c:pt>
                <c:pt idx="33124">
                  <c:v>3.154401302338</c:v>
                </c:pt>
                <c:pt idx="33125">
                  <c:v>3.154452085495</c:v>
                </c:pt>
                <c:pt idx="33126">
                  <c:v>3.154525279999</c:v>
                </c:pt>
                <c:pt idx="33127">
                  <c:v>3.1545627117159998</c:v>
                </c:pt>
                <c:pt idx="33128">
                  <c:v>3.154647111893</c:v>
                </c:pt>
                <c:pt idx="33129">
                  <c:v>3.1546843051910001</c:v>
                </c:pt>
                <c:pt idx="33130">
                  <c:v>3.154765844345</c:v>
                </c:pt>
                <c:pt idx="33131">
                  <c:v>3.1547980308530001</c:v>
                </c:pt>
                <c:pt idx="33132">
                  <c:v>3.1549041271210001</c:v>
                </c:pt>
                <c:pt idx="33133">
                  <c:v>3.1550016403200001</c:v>
                </c:pt>
                <c:pt idx="33134">
                  <c:v>3.155332803726</c:v>
                </c:pt>
                <c:pt idx="33135">
                  <c:v>3.1554987430570001</c:v>
                </c:pt>
                <c:pt idx="33136">
                  <c:v>3.1556584835049999</c:v>
                </c:pt>
                <c:pt idx="33137">
                  <c:v>3.155819177628</c:v>
                </c:pt>
                <c:pt idx="33138">
                  <c:v>3.1559634208679999</c:v>
                </c:pt>
                <c:pt idx="33139">
                  <c:v>3.1560552120210001</c:v>
                </c:pt>
                <c:pt idx="33140">
                  <c:v>3.156122684479</c:v>
                </c:pt>
                <c:pt idx="33141">
                  <c:v>3.156173229218</c:v>
                </c:pt>
                <c:pt idx="33142">
                  <c:v>3.1562166213989999</c:v>
                </c:pt>
                <c:pt idx="33143">
                  <c:v>3.1562590599060001</c:v>
                </c:pt>
                <c:pt idx="33144">
                  <c:v>3.1562950611109999</c:v>
                </c:pt>
                <c:pt idx="33145">
                  <c:v>3.1563329696659999</c:v>
                </c:pt>
                <c:pt idx="33146">
                  <c:v>3.1563661098479998</c:v>
                </c:pt>
                <c:pt idx="33147">
                  <c:v>3.1564002037050001</c:v>
                </c:pt>
                <c:pt idx="33148">
                  <c:v>3.156485557556</c:v>
                </c:pt>
                <c:pt idx="33149">
                  <c:v>3.1565461158749999</c:v>
                </c:pt>
                <c:pt idx="33150">
                  <c:v>3.156778097153</c:v>
                </c:pt>
                <c:pt idx="33151">
                  <c:v>3.1568479537959999</c:v>
                </c:pt>
                <c:pt idx="33152">
                  <c:v>3.1568808555599999</c:v>
                </c:pt>
                <c:pt idx="33153">
                  <c:v>3.1569409370420001</c:v>
                </c:pt>
                <c:pt idx="33154">
                  <c:v>3.156991004944</c:v>
                </c:pt>
                <c:pt idx="33155">
                  <c:v>3.1570441722870002</c:v>
                </c:pt>
                <c:pt idx="33156">
                  <c:v>3.1571137905120001</c:v>
                </c:pt>
                <c:pt idx="33157">
                  <c:v>3.1571593284609998</c:v>
                </c:pt>
                <c:pt idx="33158">
                  <c:v>3.1572501659390002</c:v>
                </c:pt>
                <c:pt idx="33159">
                  <c:v>3.1572897434230001</c:v>
                </c:pt>
                <c:pt idx="33160">
                  <c:v>3.157378435135</c:v>
                </c:pt>
                <c:pt idx="33161">
                  <c:v>3.1574177741999998</c:v>
                </c:pt>
                <c:pt idx="33162">
                  <c:v>3.15749168396</c:v>
                </c:pt>
                <c:pt idx="33163">
                  <c:v>3.1575329303739998</c:v>
                </c:pt>
                <c:pt idx="33164">
                  <c:v>3.1576406955719998</c:v>
                </c:pt>
                <c:pt idx="33165">
                  <c:v>3.1579287052149998</c:v>
                </c:pt>
                <c:pt idx="33166">
                  <c:v>3.1579918861389999</c:v>
                </c:pt>
                <c:pt idx="33167">
                  <c:v>3.1580536365510001</c:v>
                </c:pt>
                <c:pt idx="33168">
                  <c:v>3.158097028732</c:v>
                </c:pt>
                <c:pt idx="33169">
                  <c:v>3.1581301689150001</c:v>
                </c:pt>
                <c:pt idx="33170">
                  <c:v>3.1581659317019999</c:v>
                </c:pt>
                <c:pt idx="33171">
                  <c:v>3.15819978714</c:v>
                </c:pt>
                <c:pt idx="33172">
                  <c:v>3.158231019974</c:v>
                </c:pt>
                <c:pt idx="33173">
                  <c:v>3.1582670211789998</c:v>
                </c:pt>
                <c:pt idx="33174">
                  <c:v>3.1583101749420002</c:v>
                </c:pt>
                <c:pt idx="33175">
                  <c:v>3.1583533287050001</c:v>
                </c:pt>
                <c:pt idx="33176">
                  <c:v>3.1583921909330002</c:v>
                </c:pt>
                <c:pt idx="33177">
                  <c:v>3.1583924293519998</c:v>
                </c:pt>
                <c:pt idx="33178">
                  <c:v>3.15842294693</c:v>
                </c:pt>
                <c:pt idx="33179">
                  <c:v>3.1584661006929999</c:v>
                </c:pt>
                <c:pt idx="33180">
                  <c:v>3.1585109233859998</c:v>
                </c:pt>
                <c:pt idx="33181">
                  <c:v>3.1585562229159998</c:v>
                </c:pt>
                <c:pt idx="33182">
                  <c:v>3.1586084365840001</c:v>
                </c:pt>
                <c:pt idx="33183">
                  <c:v>3.1586568355560001</c:v>
                </c:pt>
                <c:pt idx="33184">
                  <c:v>3.1586976051329998</c:v>
                </c:pt>
                <c:pt idx="33185">
                  <c:v>3.1587393283840002</c:v>
                </c:pt>
                <c:pt idx="33186">
                  <c:v>3.158837795258</c:v>
                </c:pt>
                <c:pt idx="33187">
                  <c:v>3.159097671509</c:v>
                </c:pt>
                <c:pt idx="33188">
                  <c:v>3.1591930389399998</c:v>
                </c:pt>
                <c:pt idx="33189">
                  <c:v>3.1592679023739998</c:v>
                </c:pt>
                <c:pt idx="33190">
                  <c:v>3.159303665161</c:v>
                </c:pt>
                <c:pt idx="33191">
                  <c:v>3.1593968868259998</c:v>
                </c:pt>
                <c:pt idx="33192">
                  <c:v>3.159435987473</c:v>
                </c:pt>
                <c:pt idx="33193">
                  <c:v>3.159518241882</c:v>
                </c:pt>
                <c:pt idx="33194">
                  <c:v>3.1595723629000001</c:v>
                </c:pt>
                <c:pt idx="33195">
                  <c:v>3.1596410274509998</c:v>
                </c:pt>
                <c:pt idx="33196">
                  <c:v>3.159702777863</c:v>
                </c:pt>
                <c:pt idx="33197">
                  <c:v>3.1597590446470001</c:v>
                </c:pt>
                <c:pt idx="33198">
                  <c:v>3.1598341465000002</c:v>
                </c:pt>
                <c:pt idx="33199">
                  <c:v>3.1598775386810001</c:v>
                </c:pt>
                <c:pt idx="33200">
                  <c:v>3.1599650383000002</c:v>
                </c:pt>
                <c:pt idx="33201">
                  <c:v>3.1599965095520002</c:v>
                </c:pt>
                <c:pt idx="33202">
                  <c:v>3.1600799560550001</c:v>
                </c:pt>
                <c:pt idx="33203">
                  <c:v>3.1601185798650002</c:v>
                </c:pt>
                <c:pt idx="33204">
                  <c:v>3.160185813904</c:v>
                </c:pt>
                <c:pt idx="33205">
                  <c:v>3.1602361202239999</c:v>
                </c:pt>
                <c:pt idx="33206">
                  <c:v>3.1602926254270001</c:v>
                </c:pt>
                <c:pt idx="33207">
                  <c:v>3.1603503227230001</c:v>
                </c:pt>
                <c:pt idx="33208">
                  <c:v>3.1604485511779998</c:v>
                </c:pt>
                <c:pt idx="33209">
                  <c:v>3.1607258319849998</c:v>
                </c:pt>
                <c:pt idx="33210">
                  <c:v>3.160785675049</c:v>
                </c:pt>
                <c:pt idx="33211">
                  <c:v>3.1608431339259999</c:v>
                </c:pt>
                <c:pt idx="33212">
                  <c:v>3.1609315872189998</c:v>
                </c:pt>
                <c:pt idx="33213">
                  <c:v>3.1610147953030001</c:v>
                </c:pt>
                <c:pt idx="33214">
                  <c:v>3.161063194275</c:v>
                </c:pt>
                <c:pt idx="33215">
                  <c:v>3.1611044406889999</c:v>
                </c:pt>
                <c:pt idx="33216">
                  <c:v>3.1611454486850001</c:v>
                </c:pt>
                <c:pt idx="33217">
                  <c:v>3.161181926727</c:v>
                </c:pt>
                <c:pt idx="33218">
                  <c:v>3.1612117290500001</c:v>
                </c:pt>
                <c:pt idx="33219">
                  <c:v>3.1612408161159999</c:v>
                </c:pt>
                <c:pt idx="33220">
                  <c:v>3.1612782478330002</c:v>
                </c:pt>
                <c:pt idx="33221">
                  <c:v>3.1613144874570001</c:v>
                </c:pt>
                <c:pt idx="33222">
                  <c:v>3.16135597229</c:v>
                </c:pt>
                <c:pt idx="33223">
                  <c:v>3.1614027023319999</c:v>
                </c:pt>
                <c:pt idx="33224">
                  <c:v>3.1614513397219999</c:v>
                </c:pt>
                <c:pt idx="33225">
                  <c:v>3.1614968776699999</c:v>
                </c:pt>
                <c:pt idx="33226">
                  <c:v>3.1615438461299998</c:v>
                </c:pt>
                <c:pt idx="33227">
                  <c:v>3.161584377289</c:v>
                </c:pt>
                <c:pt idx="33228">
                  <c:v>3.161638259888</c:v>
                </c:pt>
                <c:pt idx="33229">
                  <c:v>3.1617128849029998</c:v>
                </c:pt>
                <c:pt idx="33230">
                  <c:v>3.161851406097</c:v>
                </c:pt>
                <c:pt idx="33231">
                  <c:v>3.1619498729709998</c:v>
                </c:pt>
                <c:pt idx="33232">
                  <c:v>3.1620211601260002</c:v>
                </c:pt>
                <c:pt idx="33233">
                  <c:v>3.1620702743529998</c:v>
                </c:pt>
                <c:pt idx="33234">
                  <c:v>3.1621384620669999</c:v>
                </c:pt>
                <c:pt idx="33235">
                  <c:v>3.1622045040129998</c:v>
                </c:pt>
                <c:pt idx="33236">
                  <c:v>3.1622664928440001</c:v>
                </c:pt>
                <c:pt idx="33237">
                  <c:v>3.1623458862299998</c:v>
                </c:pt>
                <c:pt idx="33238">
                  <c:v>3.1623973846440001</c:v>
                </c:pt>
                <c:pt idx="33239">
                  <c:v>3.1624922752379998</c:v>
                </c:pt>
                <c:pt idx="33240">
                  <c:v>3.1625409126280002</c:v>
                </c:pt>
                <c:pt idx="33241">
                  <c:v>3.162634134293</c:v>
                </c:pt>
                <c:pt idx="33242">
                  <c:v>3.1626751422880002</c:v>
                </c:pt>
                <c:pt idx="33243">
                  <c:v>3.1627533435820001</c:v>
                </c:pt>
                <c:pt idx="33244">
                  <c:v>3.1627972126010002</c:v>
                </c:pt>
                <c:pt idx="33245">
                  <c:v>3.162899255753</c:v>
                </c:pt>
                <c:pt idx="33246">
                  <c:v>3.1630711555479998</c:v>
                </c:pt>
                <c:pt idx="33247">
                  <c:v>3.1632962226869998</c:v>
                </c:pt>
                <c:pt idx="33248">
                  <c:v>3.1633884906769998</c:v>
                </c:pt>
                <c:pt idx="33249">
                  <c:v>3.163434505463</c:v>
                </c:pt>
                <c:pt idx="33250">
                  <c:v>3.1634733676910001</c:v>
                </c:pt>
                <c:pt idx="33251">
                  <c:v>3.163513422012</c:v>
                </c:pt>
                <c:pt idx="33252">
                  <c:v>3.1635453701020002</c:v>
                </c:pt>
                <c:pt idx="33253">
                  <c:v>3.163579463959</c:v>
                </c:pt>
                <c:pt idx="33254">
                  <c:v>3.163625001907</c:v>
                </c:pt>
                <c:pt idx="33255">
                  <c:v>3.163670301437</c:v>
                </c:pt>
                <c:pt idx="33256">
                  <c:v>3.1637196540830002</c:v>
                </c:pt>
                <c:pt idx="33257">
                  <c:v>3.1637723445889998</c:v>
                </c:pt>
                <c:pt idx="33258">
                  <c:v>3.163823604584</c:v>
                </c:pt>
                <c:pt idx="33259">
                  <c:v>3.1638641357420001</c:v>
                </c:pt>
                <c:pt idx="33260">
                  <c:v>3.1638996601099998</c:v>
                </c:pt>
                <c:pt idx="33261">
                  <c:v>3.1639330387119999</c:v>
                </c:pt>
                <c:pt idx="33262">
                  <c:v>3.1639671325680001</c:v>
                </c:pt>
                <c:pt idx="33263">
                  <c:v>3.1640052795410001</c:v>
                </c:pt>
                <c:pt idx="33264">
                  <c:v>3.1643164157869998</c:v>
                </c:pt>
                <c:pt idx="33265">
                  <c:v>3.1643986701969999</c:v>
                </c:pt>
                <c:pt idx="33266">
                  <c:v>3.1644878387449999</c:v>
                </c:pt>
                <c:pt idx="33267">
                  <c:v>3.1645841598510001</c:v>
                </c:pt>
                <c:pt idx="33268">
                  <c:v>3.1646795272829999</c:v>
                </c:pt>
                <c:pt idx="33269">
                  <c:v>3.1647763252260002</c:v>
                </c:pt>
                <c:pt idx="33270">
                  <c:v>3.1648688316350002</c:v>
                </c:pt>
                <c:pt idx="33271">
                  <c:v>3.1649558544160001</c:v>
                </c:pt>
                <c:pt idx="33272">
                  <c:v>3.16503572464</c:v>
                </c:pt>
                <c:pt idx="33273">
                  <c:v>3.1651635169980001</c:v>
                </c:pt>
                <c:pt idx="33274">
                  <c:v>3.1653265953059999</c:v>
                </c:pt>
                <c:pt idx="33275">
                  <c:v>3.165539741516</c:v>
                </c:pt>
                <c:pt idx="33276">
                  <c:v>3.1656017303469999</c:v>
                </c:pt>
                <c:pt idx="33277">
                  <c:v>3.1657061576840002</c:v>
                </c:pt>
                <c:pt idx="33278">
                  <c:v>3.1657512187960002</c:v>
                </c:pt>
                <c:pt idx="33279">
                  <c:v>3.1657905578609999</c:v>
                </c:pt>
                <c:pt idx="33280">
                  <c:v>3.165830850601</c:v>
                </c:pt>
                <c:pt idx="33281">
                  <c:v>3.165874242783</c:v>
                </c:pt>
                <c:pt idx="33282">
                  <c:v>3.16592335701</c:v>
                </c:pt>
                <c:pt idx="33283">
                  <c:v>3.1659739017490001</c:v>
                </c:pt>
                <c:pt idx="33284">
                  <c:v>3.1660223007199999</c:v>
                </c:pt>
                <c:pt idx="33285">
                  <c:v>3.1660671234129998</c:v>
                </c:pt>
                <c:pt idx="33286">
                  <c:v>3.1661090850829998</c:v>
                </c:pt>
                <c:pt idx="33287">
                  <c:v>3.16614818573</c:v>
                </c:pt>
                <c:pt idx="33288">
                  <c:v>3.1661818027500002</c:v>
                </c:pt>
                <c:pt idx="33289">
                  <c:v>3.1662189960479998</c:v>
                </c:pt>
                <c:pt idx="33290">
                  <c:v>3.1662576198579999</c:v>
                </c:pt>
                <c:pt idx="33291">
                  <c:v>3.1663024425509998</c:v>
                </c:pt>
                <c:pt idx="33292">
                  <c:v>3.1663517951969999</c:v>
                </c:pt>
                <c:pt idx="33293">
                  <c:v>3.1664538383480001</c:v>
                </c:pt>
                <c:pt idx="33294">
                  <c:v>3.1665971279140002</c:v>
                </c:pt>
                <c:pt idx="33295">
                  <c:v>3.166666030884</c:v>
                </c:pt>
                <c:pt idx="33296">
                  <c:v>3.166699171066</c:v>
                </c:pt>
                <c:pt idx="33297">
                  <c:v>3.1667907238009998</c:v>
                </c:pt>
                <c:pt idx="33298">
                  <c:v>3.1668374538420001</c:v>
                </c:pt>
                <c:pt idx="33299">
                  <c:v>3.166929483414</c:v>
                </c:pt>
                <c:pt idx="33300">
                  <c:v>3.1669769287110001</c:v>
                </c:pt>
                <c:pt idx="33301">
                  <c:v>3.167065382004</c:v>
                </c:pt>
                <c:pt idx="33302">
                  <c:v>3.1671249866490001</c:v>
                </c:pt>
                <c:pt idx="33303">
                  <c:v>3.1672005653380002</c:v>
                </c:pt>
                <c:pt idx="33304">
                  <c:v>3.1672809123989998</c:v>
                </c:pt>
                <c:pt idx="33305">
                  <c:v>3.16734957695</c:v>
                </c:pt>
                <c:pt idx="33306">
                  <c:v>3.1674401760099999</c:v>
                </c:pt>
                <c:pt idx="33307">
                  <c:v>3.1674916744230002</c:v>
                </c:pt>
                <c:pt idx="33308">
                  <c:v>3.1675839424130001</c:v>
                </c:pt>
                <c:pt idx="33309">
                  <c:v>3.1676280498499998</c:v>
                </c:pt>
                <c:pt idx="33310">
                  <c:v>3.1677241325379999</c:v>
                </c:pt>
                <c:pt idx="33311">
                  <c:v>3.167769908905</c:v>
                </c:pt>
                <c:pt idx="33312">
                  <c:v>3.1678574085240001</c:v>
                </c:pt>
                <c:pt idx="33313">
                  <c:v>3.1679105758669999</c:v>
                </c:pt>
                <c:pt idx="33314">
                  <c:v>3.1679716110229998</c:v>
                </c:pt>
                <c:pt idx="33315">
                  <c:v>3.1680274009699998</c:v>
                </c:pt>
                <c:pt idx="33316">
                  <c:v>3.168134212494</c:v>
                </c:pt>
                <c:pt idx="33317">
                  <c:v>3.1682279109949998</c:v>
                </c:pt>
                <c:pt idx="33318">
                  <c:v>3.1684985160829999</c:v>
                </c:pt>
                <c:pt idx="33319">
                  <c:v>3.1685504913329998</c:v>
                </c:pt>
                <c:pt idx="33320">
                  <c:v>3.1685976982119999</c:v>
                </c:pt>
                <c:pt idx="33321">
                  <c:v>3.1686377525329998</c:v>
                </c:pt>
                <c:pt idx="33322">
                  <c:v>3.1686675548549998</c:v>
                </c:pt>
                <c:pt idx="33323">
                  <c:v>3.1686983108520002</c:v>
                </c:pt>
                <c:pt idx="33324">
                  <c:v>3.1687300205229998</c:v>
                </c:pt>
                <c:pt idx="33325">
                  <c:v>3.1687633991239998</c:v>
                </c:pt>
                <c:pt idx="33326">
                  <c:v>3.168802499771</c:v>
                </c:pt>
                <c:pt idx="33327">
                  <c:v>3.1688385009769999</c:v>
                </c:pt>
                <c:pt idx="33328">
                  <c:v>3.1688761711120002</c:v>
                </c:pt>
                <c:pt idx="33329">
                  <c:v>3.168914079666</c:v>
                </c:pt>
                <c:pt idx="33330">
                  <c:v>3.1689519882199999</c:v>
                </c:pt>
                <c:pt idx="33331">
                  <c:v>3.1689884662629999</c:v>
                </c:pt>
                <c:pt idx="33332">
                  <c:v>3.1690230369569998</c:v>
                </c:pt>
                <c:pt idx="33333">
                  <c:v>3.1690587997440001</c:v>
                </c:pt>
                <c:pt idx="33334">
                  <c:v>3.1690907478330002</c:v>
                </c:pt>
                <c:pt idx="33335">
                  <c:v>3.1691236495970001</c:v>
                </c:pt>
                <c:pt idx="33336">
                  <c:v>3.169161319733</c:v>
                </c:pt>
                <c:pt idx="33337">
                  <c:v>3.1692073345180001</c:v>
                </c:pt>
                <c:pt idx="33338">
                  <c:v>3.169264316559</c:v>
                </c:pt>
                <c:pt idx="33339">
                  <c:v>3.1694881916050002</c:v>
                </c:pt>
                <c:pt idx="33340">
                  <c:v>3.169581651688</c:v>
                </c:pt>
                <c:pt idx="33341">
                  <c:v>3.1696441173549998</c:v>
                </c:pt>
                <c:pt idx="33342">
                  <c:v>3.1696844100949999</c:v>
                </c:pt>
                <c:pt idx="33343">
                  <c:v>3.1697537899019999</c:v>
                </c:pt>
                <c:pt idx="33344">
                  <c:v>3.169815540314</c:v>
                </c:pt>
                <c:pt idx="33345">
                  <c:v>3.1698646545410001</c:v>
                </c:pt>
                <c:pt idx="33346">
                  <c:v>3.1699368953699998</c:v>
                </c:pt>
                <c:pt idx="33347">
                  <c:v>3.169977664948</c:v>
                </c:pt>
                <c:pt idx="33348">
                  <c:v>3.1700625419619999</c:v>
                </c:pt>
                <c:pt idx="33349">
                  <c:v>3.1700959205629999</c:v>
                </c:pt>
                <c:pt idx="33350">
                  <c:v>3.170183420181</c:v>
                </c:pt>
                <c:pt idx="33351">
                  <c:v>3.1702189445500002</c:v>
                </c:pt>
                <c:pt idx="33352">
                  <c:v>3.1702921390530001</c:v>
                </c:pt>
                <c:pt idx="33353">
                  <c:v>3.1703305244450002</c:v>
                </c:pt>
                <c:pt idx="33354">
                  <c:v>3.1704280376430001</c:v>
                </c:pt>
                <c:pt idx="33355">
                  <c:v>3.170537233353</c:v>
                </c:pt>
                <c:pt idx="33356">
                  <c:v>3.1707890033720001</c:v>
                </c:pt>
                <c:pt idx="33357">
                  <c:v>3.1708567142490001</c:v>
                </c:pt>
                <c:pt idx="33358">
                  <c:v>3.170952558517</c:v>
                </c:pt>
                <c:pt idx="33359">
                  <c:v>3.1710121631620001</c:v>
                </c:pt>
                <c:pt idx="33360">
                  <c:v>3.171095848083</c:v>
                </c:pt>
                <c:pt idx="33361">
                  <c:v>3.1711719036099999</c:v>
                </c:pt>
                <c:pt idx="33362">
                  <c:v>3.1712183952330002</c:v>
                </c:pt>
                <c:pt idx="33363">
                  <c:v>3.1712620258330002</c:v>
                </c:pt>
                <c:pt idx="33364">
                  <c:v>3.1712987422940002</c:v>
                </c:pt>
                <c:pt idx="33365">
                  <c:v>3.1713337898249998</c:v>
                </c:pt>
                <c:pt idx="33366">
                  <c:v>3.171369552612</c:v>
                </c:pt>
                <c:pt idx="33367">
                  <c:v>3.1714050769809998</c:v>
                </c:pt>
                <c:pt idx="33368">
                  <c:v>3.1714482307430001</c:v>
                </c:pt>
                <c:pt idx="33369">
                  <c:v>3.1714904308320002</c:v>
                </c:pt>
                <c:pt idx="33370">
                  <c:v>3.1715414524079999</c:v>
                </c:pt>
                <c:pt idx="33371">
                  <c:v>3.1716613769530002</c:v>
                </c:pt>
                <c:pt idx="33372">
                  <c:v>3.1718537807459999</c:v>
                </c:pt>
                <c:pt idx="33373">
                  <c:v>3.1720862388610001</c:v>
                </c:pt>
                <c:pt idx="33374">
                  <c:v>3.1721825599670002</c:v>
                </c:pt>
                <c:pt idx="33375">
                  <c:v>3.1722407340999998</c:v>
                </c:pt>
                <c:pt idx="33376">
                  <c:v>3.172286748886</c:v>
                </c:pt>
                <c:pt idx="33377">
                  <c:v>3.1723339557650001</c:v>
                </c:pt>
                <c:pt idx="33378">
                  <c:v>3.172392845154</c:v>
                </c:pt>
                <c:pt idx="33379">
                  <c:v>3.1724333763120001</c:v>
                </c:pt>
                <c:pt idx="33380">
                  <c:v>3.1725037097929998</c:v>
                </c:pt>
                <c:pt idx="33381">
                  <c:v>3.172528982162</c:v>
                </c:pt>
                <c:pt idx="33382">
                  <c:v>3.1726226806639999</c:v>
                </c:pt>
                <c:pt idx="33383">
                  <c:v>3.1727542877200001</c:v>
                </c:pt>
                <c:pt idx="33384">
                  <c:v>3.1728627681730002</c:v>
                </c:pt>
                <c:pt idx="33385">
                  <c:v>3.1731667518619999</c:v>
                </c:pt>
                <c:pt idx="33386">
                  <c:v>3.1732568740840001</c:v>
                </c:pt>
                <c:pt idx="33387">
                  <c:v>3.1733734607700002</c:v>
                </c:pt>
                <c:pt idx="33388">
                  <c:v>3.173448085785</c:v>
                </c:pt>
                <c:pt idx="33389">
                  <c:v>3.173530101776</c:v>
                </c:pt>
                <c:pt idx="33390">
                  <c:v>3.173576831818</c:v>
                </c:pt>
                <c:pt idx="33391">
                  <c:v>3.173622131348</c:v>
                </c:pt>
                <c:pt idx="33392">
                  <c:v>3.173667430878</c:v>
                </c:pt>
                <c:pt idx="33393">
                  <c:v>3.1737167835240001</c:v>
                </c:pt>
                <c:pt idx="33394">
                  <c:v>3.1737637519840001</c:v>
                </c:pt>
                <c:pt idx="33395">
                  <c:v>3.173812389374</c:v>
                </c:pt>
                <c:pt idx="33396">
                  <c:v>3.1738636493680001</c:v>
                </c:pt>
                <c:pt idx="33397">
                  <c:v>3.1739172935490001</c:v>
                </c:pt>
                <c:pt idx="33398">
                  <c:v>3.1739706993099999</c:v>
                </c:pt>
                <c:pt idx="33399">
                  <c:v>3.1740241050720002</c:v>
                </c:pt>
                <c:pt idx="33400">
                  <c:v>3.174073934555</c:v>
                </c:pt>
                <c:pt idx="33401">
                  <c:v>3.1742761135099999</c:v>
                </c:pt>
                <c:pt idx="33402">
                  <c:v>3.174345970154</c:v>
                </c:pt>
                <c:pt idx="33403">
                  <c:v>3.1743752956389999</c:v>
                </c:pt>
                <c:pt idx="33404">
                  <c:v>3.1744563579560001</c:v>
                </c:pt>
                <c:pt idx="33405">
                  <c:v>3.1744918823239998</c:v>
                </c:pt>
                <c:pt idx="33406">
                  <c:v>3.1745712757110001</c:v>
                </c:pt>
                <c:pt idx="33407">
                  <c:v>3.174612998962</c:v>
                </c:pt>
                <c:pt idx="33408">
                  <c:v>3.1746819019319998</c:v>
                </c:pt>
                <c:pt idx="33409">
                  <c:v>3.1747293472289999</c:v>
                </c:pt>
                <c:pt idx="33410">
                  <c:v>3.1747841835020001</c:v>
                </c:pt>
                <c:pt idx="33411">
                  <c:v>3.1748442649839999</c:v>
                </c:pt>
                <c:pt idx="33412">
                  <c:v>3.1748905181880001</c:v>
                </c:pt>
                <c:pt idx="33413">
                  <c:v>3.1749646663669999</c:v>
                </c:pt>
                <c:pt idx="33414">
                  <c:v>3.1750028133389998</c:v>
                </c:pt>
                <c:pt idx="33415">
                  <c:v>3.1750826835630002</c:v>
                </c:pt>
                <c:pt idx="33416">
                  <c:v>3.1751129627229999</c:v>
                </c:pt>
                <c:pt idx="33417">
                  <c:v>3.1751909255980002</c:v>
                </c:pt>
                <c:pt idx="33418">
                  <c:v>3.1752240657809998</c:v>
                </c:pt>
                <c:pt idx="33419">
                  <c:v>3.1753010749819999</c:v>
                </c:pt>
                <c:pt idx="33420">
                  <c:v>3.1753425598140002</c:v>
                </c:pt>
                <c:pt idx="33421">
                  <c:v>3.1754415035250001</c:v>
                </c:pt>
                <c:pt idx="33422">
                  <c:v>3.175753355026</c:v>
                </c:pt>
                <c:pt idx="33423">
                  <c:v>3.1757962703699998</c:v>
                </c:pt>
                <c:pt idx="33424">
                  <c:v>3.1758365631099998</c:v>
                </c:pt>
                <c:pt idx="33425">
                  <c:v>3.1758761405940001</c:v>
                </c:pt>
                <c:pt idx="33426">
                  <c:v>3.1759121418</c:v>
                </c:pt>
                <c:pt idx="33427">
                  <c:v>3.1759490966800001</c:v>
                </c:pt>
                <c:pt idx="33428">
                  <c:v>3.1759901046749999</c:v>
                </c:pt>
                <c:pt idx="33429">
                  <c:v>3.1760246753689998</c:v>
                </c:pt>
                <c:pt idx="33430">
                  <c:v>3.1760575771330002</c:v>
                </c:pt>
                <c:pt idx="33431">
                  <c:v>3.176100492477</c:v>
                </c:pt>
                <c:pt idx="33432">
                  <c:v>3.176140546799</c:v>
                </c:pt>
                <c:pt idx="33433">
                  <c:v>3.176170349121</c:v>
                </c:pt>
                <c:pt idx="33434">
                  <c:v>3.1762013435359999</c:v>
                </c:pt>
                <c:pt idx="33435">
                  <c:v>3.1762335300450002</c:v>
                </c:pt>
                <c:pt idx="33436">
                  <c:v>3.1762633323670002</c:v>
                </c:pt>
                <c:pt idx="33437">
                  <c:v>3.176297426224</c:v>
                </c:pt>
                <c:pt idx="33438">
                  <c:v>3.1763350963589998</c:v>
                </c:pt>
                <c:pt idx="33439">
                  <c:v>3.1763789653779999</c:v>
                </c:pt>
                <c:pt idx="33440">
                  <c:v>3.176429986954</c:v>
                </c:pt>
                <c:pt idx="33441">
                  <c:v>3.176475286484</c:v>
                </c:pt>
                <c:pt idx="33442">
                  <c:v>3.1765301227570002</c:v>
                </c:pt>
                <c:pt idx="33443">
                  <c:v>3.1768696308140001</c:v>
                </c:pt>
                <c:pt idx="33444">
                  <c:v>3.1769249439239999</c:v>
                </c:pt>
                <c:pt idx="33445">
                  <c:v>3.1769769191739998</c:v>
                </c:pt>
                <c:pt idx="33446">
                  <c:v>3.177050828934</c:v>
                </c:pt>
                <c:pt idx="33447">
                  <c:v>3.1770954132079998</c:v>
                </c:pt>
                <c:pt idx="33448">
                  <c:v>3.1771862506869999</c:v>
                </c:pt>
                <c:pt idx="33449">
                  <c:v>3.177226781845</c:v>
                </c:pt>
                <c:pt idx="33450">
                  <c:v>3.1773207187649999</c:v>
                </c:pt>
                <c:pt idx="33451">
                  <c:v>3.177361249924</c:v>
                </c:pt>
                <c:pt idx="33452">
                  <c:v>3.177441358566</c:v>
                </c:pt>
                <c:pt idx="33453">
                  <c:v>3.1774873733520002</c:v>
                </c:pt>
                <c:pt idx="33454">
                  <c:v>3.1775519847870002</c:v>
                </c:pt>
                <c:pt idx="33455">
                  <c:v>3.1776039600370001</c:v>
                </c:pt>
                <c:pt idx="33456">
                  <c:v>3.1776494979860002</c:v>
                </c:pt>
                <c:pt idx="33457">
                  <c:v>3.1777362823490001</c:v>
                </c:pt>
                <c:pt idx="33458">
                  <c:v>3.1778228282929999</c:v>
                </c:pt>
                <c:pt idx="33459">
                  <c:v>3.1779649257660001</c:v>
                </c:pt>
                <c:pt idx="33460">
                  <c:v>3.1782684326170001</c:v>
                </c:pt>
                <c:pt idx="33461">
                  <c:v>3.178369045258</c:v>
                </c:pt>
                <c:pt idx="33462">
                  <c:v>3.1784436702729999</c:v>
                </c:pt>
                <c:pt idx="33463">
                  <c:v>3.1785085201259999</c:v>
                </c:pt>
                <c:pt idx="33464">
                  <c:v>3.1785602569579998</c:v>
                </c:pt>
                <c:pt idx="33465">
                  <c:v>3.178614854813</c:v>
                </c:pt>
                <c:pt idx="33466">
                  <c:v>3.1786675453190001</c:v>
                </c:pt>
                <c:pt idx="33467">
                  <c:v>3.1787204742430002</c:v>
                </c:pt>
                <c:pt idx="33468">
                  <c:v>3.1787679195399998</c:v>
                </c:pt>
                <c:pt idx="33469">
                  <c:v>3.178813695908</c:v>
                </c:pt>
                <c:pt idx="33470">
                  <c:v>3.178866147995</c:v>
                </c:pt>
                <c:pt idx="33471">
                  <c:v>3.1789221763610001</c:v>
                </c:pt>
                <c:pt idx="33472">
                  <c:v>3.1789796352390001</c:v>
                </c:pt>
                <c:pt idx="33473">
                  <c:v>3.1790397167209998</c:v>
                </c:pt>
                <c:pt idx="33474">
                  <c:v>3.1793341636660002</c:v>
                </c:pt>
                <c:pt idx="33475">
                  <c:v>3.1794302463530002</c:v>
                </c:pt>
                <c:pt idx="33476">
                  <c:v>3.179453849792</c:v>
                </c:pt>
                <c:pt idx="33477">
                  <c:v>3.1795263290409999</c:v>
                </c:pt>
                <c:pt idx="33478">
                  <c:v>3.17955327034</c:v>
                </c:pt>
                <c:pt idx="33479">
                  <c:v>3.1796269416810001</c:v>
                </c:pt>
                <c:pt idx="33480">
                  <c:v>3.179663181305</c:v>
                </c:pt>
                <c:pt idx="33481">
                  <c:v>3.1797194480900002</c:v>
                </c:pt>
                <c:pt idx="33482">
                  <c:v>3.179767847061</c:v>
                </c:pt>
                <c:pt idx="33483">
                  <c:v>3.1798102855680002</c:v>
                </c:pt>
                <c:pt idx="33484">
                  <c:v>3.17990732193</c:v>
                </c:pt>
                <c:pt idx="33485">
                  <c:v>3.17999792099</c:v>
                </c:pt>
                <c:pt idx="33486">
                  <c:v>3.18009018898</c:v>
                </c:pt>
                <c:pt idx="33487">
                  <c:v>3.1801834106450002</c:v>
                </c:pt>
                <c:pt idx="33488">
                  <c:v>3.1804864406590001</c:v>
                </c:pt>
                <c:pt idx="33489">
                  <c:v>3.1806926727290001</c:v>
                </c:pt>
                <c:pt idx="33490">
                  <c:v>3.1807520389559998</c:v>
                </c:pt>
                <c:pt idx="33491">
                  <c:v>3.1808013916019999</c:v>
                </c:pt>
                <c:pt idx="33492">
                  <c:v>3.1808483600619999</c:v>
                </c:pt>
                <c:pt idx="33493">
                  <c:v>3.1808917522429998</c:v>
                </c:pt>
                <c:pt idx="33494">
                  <c:v>3.1809337139129998</c:v>
                </c:pt>
                <c:pt idx="33495">
                  <c:v>3.1809461116789999</c:v>
                </c:pt>
                <c:pt idx="33496">
                  <c:v>3.1809809207919999</c:v>
                </c:pt>
                <c:pt idx="33497">
                  <c:v>3.1810238361360001</c:v>
                </c:pt>
                <c:pt idx="33498">
                  <c:v>3.1810641288760002</c:v>
                </c:pt>
                <c:pt idx="33499">
                  <c:v>3.1811022758480001</c:v>
                </c:pt>
                <c:pt idx="33500">
                  <c:v>3.1811370849610001</c:v>
                </c:pt>
                <c:pt idx="33501">
                  <c:v>3.1811692714689999</c:v>
                </c:pt>
                <c:pt idx="33502">
                  <c:v>3.1812005043029998</c:v>
                </c:pt>
                <c:pt idx="33503">
                  <c:v>3.1812403202059998</c:v>
                </c:pt>
                <c:pt idx="33504">
                  <c:v>3.1812815666200001</c:v>
                </c:pt>
                <c:pt idx="33505">
                  <c:v>3.1813271045680001</c:v>
                </c:pt>
                <c:pt idx="33506">
                  <c:v>3.1813795566560001</c:v>
                </c:pt>
                <c:pt idx="33507">
                  <c:v>3.1816198825840001</c:v>
                </c:pt>
                <c:pt idx="33508">
                  <c:v>3.181696653366</c:v>
                </c:pt>
                <c:pt idx="33509">
                  <c:v>3.18173122406</c:v>
                </c:pt>
                <c:pt idx="33510">
                  <c:v>3.1818122863770002</c:v>
                </c:pt>
                <c:pt idx="33511">
                  <c:v>3.1818649768829999</c:v>
                </c:pt>
                <c:pt idx="33512">
                  <c:v>3.1819412708280002</c:v>
                </c:pt>
                <c:pt idx="33513">
                  <c:v>3.182012081146</c:v>
                </c:pt>
                <c:pt idx="33514">
                  <c:v>3.1820762157439999</c:v>
                </c:pt>
                <c:pt idx="33515">
                  <c:v>3.182158470154</c:v>
                </c:pt>
                <c:pt idx="33516">
                  <c:v>3.1822059154510001</c:v>
                </c:pt>
                <c:pt idx="33517">
                  <c:v>3.182291269302</c:v>
                </c:pt>
                <c:pt idx="33518">
                  <c:v>3.1823339462279998</c:v>
                </c:pt>
                <c:pt idx="33519">
                  <c:v>3.182429075241</c:v>
                </c:pt>
                <c:pt idx="33520">
                  <c:v>3.1824693679810001</c:v>
                </c:pt>
                <c:pt idx="33521">
                  <c:v>3.1825516223910002</c:v>
                </c:pt>
                <c:pt idx="33522">
                  <c:v>3.182600021362</c:v>
                </c:pt>
                <c:pt idx="33523">
                  <c:v>3.1826615333560002</c:v>
                </c:pt>
                <c:pt idx="33524">
                  <c:v>3.1827156543730002</c:v>
                </c:pt>
                <c:pt idx="33525">
                  <c:v>3.1827590465550002</c:v>
                </c:pt>
                <c:pt idx="33526">
                  <c:v>3.1828567981720002</c:v>
                </c:pt>
                <c:pt idx="33527">
                  <c:v>3.1832091808320002</c:v>
                </c:pt>
                <c:pt idx="33528">
                  <c:v>3.1832630634310002</c:v>
                </c:pt>
                <c:pt idx="33529">
                  <c:v>3.1833045482640001</c:v>
                </c:pt>
                <c:pt idx="33530">
                  <c:v>3.1833460330959999</c:v>
                </c:pt>
                <c:pt idx="33531">
                  <c:v>3.1833815574650002</c:v>
                </c:pt>
                <c:pt idx="33532">
                  <c:v>3.1834168434140002</c:v>
                </c:pt>
                <c:pt idx="33533">
                  <c:v>3.1834549903870002</c:v>
                </c:pt>
                <c:pt idx="33534">
                  <c:v>3.1835007667539998</c:v>
                </c:pt>
                <c:pt idx="33535">
                  <c:v>3.1835522651670001</c:v>
                </c:pt>
                <c:pt idx="33536">
                  <c:v>3.1836225986479998</c:v>
                </c:pt>
                <c:pt idx="33537">
                  <c:v>3.1836628913879998</c:v>
                </c:pt>
                <c:pt idx="33538">
                  <c:v>3.1837015151979999</c:v>
                </c:pt>
                <c:pt idx="33539">
                  <c:v>3.1837446689609998</c:v>
                </c:pt>
                <c:pt idx="33540">
                  <c:v>3.1837878227230001</c:v>
                </c:pt>
                <c:pt idx="33541">
                  <c:v>3.1838369369509998</c:v>
                </c:pt>
                <c:pt idx="33542">
                  <c:v>3.1838796138759999</c:v>
                </c:pt>
                <c:pt idx="33543">
                  <c:v>3.1839256286620001</c:v>
                </c:pt>
                <c:pt idx="33544">
                  <c:v>3.1839718818659999</c:v>
                </c:pt>
                <c:pt idx="33545">
                  <c:v>3.184014081955</c:v>
                </c:pt>
                <c:pt idx="33546">
                  <c:v>3.184340000153</c:v>
                </c:pt>
                <c:pt idx="33547">
                  <c:v>3.1844303607939999</c:v>
                </c:pt>
                <c:pt idx="33548">
                  <c:v>3.184477806091</c:v>
                </c:pt>
                <c:pt idx="33549">
                  <c:v>3.1845455169679999</c:v>
                </c:pt>
                <c:pt idx="33550">
                  <c:v>3.1845855712889999</c:v>
                </c:pt>
                <c:pt idx="33551">
                  <c:v>3.1846618652340002</c:v>
                </c:pt>
                <c:pt idx="33552">
                  <c:v>3.1846971511839999</c:v>
                </c:pt>
                <c:pt idx="33553">
                  <c:v>3.1847853660580001</c:v>
                </c:pt>
                <c:pt idx="33554">
                  <c:v>3.1848206520079998</c:v>
                </c:pt>
                <c:pt idx="33555">
                  <c:v>3.1848993301389998</c:v>
                </c:pt>
                <c:pt idx="33556">
                  <c:v>3.1849472522740001</c:v>
                </c:pt>
                <c:pt idx="33557">
                  <c:v>3.1850199699399999</c:v>
                </c:pt>
                <c:pt idx="33558">
                  <c:v>3.1850748062130001</c:v>
                </c:pt>
                <c:pt idx="33559">
                  <c:v>3.1851785182949999</c:v>
                </c:pt>
                <c:pt idx="33560">
                  <c:v>3.1852767467500001</c:v>
                </c:pt>
                <c:pt idx="33561">
                  <c:v>3.1853570938110001</c:v>
                </c:pt>
                <c:pt idx="33562">
                  <c:v>3.185660123825</c:v>
                </c:pt>
                <c:pt idx="33563">
                  <c:v>3.1859283447269999</c:v>
                </c:pt>
                <c:pt idx="33564">
                  <c:v>3.1860477924350001</c:v>
                </c:pt>
                <c:pt idx="33565">
                  <c:v>3.1861078739169999</c:v>
                </c:pt>
                <c:pt idx="33566">
                  <c:v>3.1861701011660002</c:v>
                </c:pt>
                <c:pt idx="33567">
                  <c:v>3.1862056255339999</c:v>
                </c:pt>
                <c:pt idx="33568">
                  <c:v>3.1862490177149998</c:v>
                </c:pt>
                <c:pt idx="33569">
                  <c:v>3.1862955093380001</c:v>
                </c:pt>
                <c:pt idx="33570">
                  <c:v>3.1863479614260002</c:v>
                </c:pt>
                <c:pt idx="33571">
                  <c:v>3.186396360397</c:v>
                </c:pt>
                <c:pt idx="33572">
                  <c:v>3.1864471435550001</c:v>
                </c:pt>
                <c:pt idx="33573">
                  <c:v>3.186488628387</c:v>
                </c:pt>
                <c:pt idx="33574">
                  <c:v>3.1865222454070001</c:v>
                </c:pt>
                <c:pt idx="33575">
                  <c:v>3.1865537166600002</c:v>
                </c:pt>
                <c:pt idx="33576">
                  <c:v>3.1865878105159999</c:v>
                </c:pt>
                <c:pt idx="33577">
                  <c:v>3.186622858047</c:v>
                </c:pt>
                <c:pt idx="33578">
                  <c:v>3.186663150787</c:v>
                </c:pt>
                <c:pt idx="33579">
                  <c:v>3.1867601871489999</c:v>
                </c:pt>
                <c:pt idx="33580">
                  <c:v>3.1871051788329998</c:v>
                </c:pt>
                <c:pt idx="33581">
                  <c:v>3.1871623992920002</c:v>
                </c:pt>
                <c:pt idx="33582">
                  <c:v>3.1872112751010002</c:v>
                </c:pt>
                <c:pt idx="33583">
                  <c:v>3.187261343002</c:v>
                </c:pt>
                <c:pt idx="33584">
                  <c:v>3.1873283386229998</c:v>
                </c:pt>
                <c:pt idx="33585">
                  <c:v>3.1873750686650002</c:v>
                </c:pt>
                <c:pt idx="33586">
                  <c:v>3.187461614609</c:v>
                </c:pt>
                <c:pt idx="33587">
                  <c:v>3.1874997615809999</c:v>
                </c:pt>
                <c:pt idx="33588">
                  <c:v>3.1875901222229999</c:v>
                </c:pt>
                <c:pt idx="33589">
                  <c:v>3.1876308918</c:v>
                </c:pt>
                <c:pt idx="33590">
                  <c:v>3.187709093094</c:v>
                </c:pt>
                <c:pt idx="33591">
                  <c:v>3.1877558231349998</c:v>
                </c:pt>
                <c:pt idx="33592">
                  <c:v>3.1878118515009999</c:v>
                </c:pt>
                <c:pt idx="33593">
                  <c:v>3.1878604888919999</c:v>
                </c:pt>
                <c:pt idx="33594">
                  <c:v>3.1879565715789999</c:v>
                </c:pt>
                <c:pt idx="33595">
                  <c:v>3.188235759735</c:v>
                </c:pt>
                <c:pt idx="33596">
                  <c:v>3.1882946491239998</c:v>
                </c:pt>
                <c:pt idx="33597">
                  <c:v>3.1883900165560002</c:v>
                </c:pt>
                <c:pt idx="33598">
                  <c:v>3.1884527206420001</c:v>
                </c:pt>
                <c:pt idx="33599">
                  <c:v>3.1885051727290001</c:v>
                </c:pt>
                <c:pt idx="33600">
                  <c:v>3.188558340073</c:v>
                </c:pt>
                <c:pt idx="33601">
                  <c:v>3.1886074543</c:v>
                </c:pt>
                <c:pt idx="33602">
                  <c:v>3.1886506080629999</c:v>
                </c:pt>
                <c:pt idx="33603">
                  <c:v>3.1886935234070002</c:v>
                </c:pt>
                <c:pt idx="33604">
                  <c:v>3.188733100891</c:v>
                </c:pt>
                <c:pt idx="33605">
                  <c:v>3.1887753009800002</c:v>
                </c:pt>
                <c:pt idx="33606">
                  <c:v>3.1888127326969999</c:v>
                </c:pt>
                <c:pt idx="33607">
                  <c:v>3.1888594627379998</c:v>
                </c:pt>
                <c:pt idx="33608">
                  <c:v>3.188912391663</c:v>
                </c:pt>
                <c:pt idx="33609">
                  <c:v>3.1889915466310002</c:v>
                </c:pt>
                <c:pt idx="33610">
                  <c:v>3.1892237663270002</c:v>
                </c:pt>
                <c:pt idx="33611">
                  <c:v>3.1895160675050001</c:v>
                </c:pt>
                <c:pt idx="33612">
                  <c:v>3.1896734237670001</c:v>
                </c:pt>
                <c:pt idx="33613">
                  <c:v>3.1897904872890002</c:v>
                </c:pt>
                <c:pt idx="33614">
                  <c:v>3.189880371094</c:v>
                </c:pt>
                <c:pt idx="33615">
                  <c:v>3.189978122711</c:v>
                </c:pt>
                <c:pt idx="33616">
                  <c:v>3.1900775432590001</c:v>
                </c:pt>
                <c:pt idx="33617">
                  <c:v>3.1901776790619998</c:v>
                </c:pt>
                <c:pt idx="33618">
                  <c:v>3.1902809143069999</c:v>
                </c:pt>
                <c:pt idx="33619">
                  <c:v>3.1903696060179998</c:v>
                </c:pt>
                <c:pt idx="33620">
                  <c:v>3.190464735031</c:v>
                </c:pt>
                <c:pt idx="33621">
                  <c:v>3.1905529499049998</c:v>
                </c:pt>
                <c:pt idx="33622">
                  <c:v>3.1906368732449999</c:v>
                </c:pt>
                <c:pt idx="33623">
                  <c:v>3.1907169818879999</c:v>
                </c:pt>
                <c:pt idx="33624">
                  <c:v>3.1907973289489999</c:v>
                </c:pt>
                <c:pt idx="33625">
                  <c:v>3.191146612167</c:v>
                </c:pt>
                <c:pt idx="33626">
                  <c:v>3.1912755966190001</c:v>
                </c:pt>
                <c:pt idx="33627">
                  <c:v>3.191331386566</c:v>
                </c:pt>
                <c:pt idx="33628">
                  <c:v>3.1913826465609998</c:v>
                </c:pt>
                <c:pt idx="33629">
                  <c:v>3.1914319992069999</c:v>
                </c:pt>
                <c:pt idx="33630">
                  <c:v>3.1914820671080002</c:v>
                </c:pt>
                <c:pt idx="33631">
                  <c:v>3.191529989243</c:v>
                </c:pt>
                <c:pt idx="33632">
                  <c:v>3.1915681362149999</c:v>
                </c:pt>
                <c:pt idx="33633">
                  <c:v>3.1916060447689998</c:v>
                </c:pt>
                <c:pt idx="33634">
                  <c:v>3.1916477680209998</c:v>
                </c:pt>
                <c:pt idx="33635">
                  <c:v>3.1916837692260001</c:v>
                </c:pt>
                <c:pt idx="33636">
                  <c:v>3.191725254059</c:v>
                </c:pt>
                <c:pt idx="33637">
                  <c:v>3.1917769908909999</c:v>
                </c:pt>
                <c:pt idx="33638">
                  <c:v>3.1918292045590002</c:v>
                </c:pt>
                <c:pt idx="33639">
                  <c:v>3.1918835639949998</c:v>
                </c:pt>
                <c:pt idx="33640">
                  <c:v>3.1919548511509999</c:v>
                </c:pt>
                <c:pt idx="33641">
                  <c:v>3.1921112537380001</c:v>
                </c:pt>
                <c:pt idx="33642">
                  <c:v>3.1923558712009998</c:v>
                </c:pt>
                <c:pt idx="33643">
                  <c:v>3.192435264587</c:v>
                </c:pt>
                <c:pt idx="33644">
                  <c:v>3.192529439926</c:v>
                </c:pt>
                <c:pt idx="33645">
                  <c:v>3.192632436752</c:v>
                </c:pt>
                <c:pt idx="33646">
                  <c:v>3.1926927566529999</c:v>
                </c:pt>
                <c:pt idx="33647">
                  <c:v>3.1927392482760002</c:v>
                </c:pt>
                <c:pt idx="33648">
                  <c:v>3.1927871704099999</c:v>
                </c:pt>
                <c:pt idx="33649">
                  <c:v>3.1928439140320002</c:v>
                </c:pt>
                <c:pt idx="33650">
                  <c:v>3.1928825378419998</c:v>
                </c:pt>
                <c:pt idx="33651">
                  <c:v>3.1929526329039999</c:v>
                </c:pt>
                <c:pt idx="33652">
                  <c:v>3.1929805278779999</c:v>
                </c:pt>
                <c:pt idx="33653">
                  <c:v>3.1930563449860001</c:v>
                </c:pt>
                <c:pt idx="33654">
                  <c:v>3.1931424140929998</c:v>
                </c:pt>
                <c:pt idx="33655">
                  <c:v>3.1932220458980001</c:v>
                </c:pt>
                <c:pt idx="33656">
                  <c:v>3.1933293342589999</c:v>
                </c:pt>
                <c:pt idx="33657">
                  <c:v>3.1935820579529999</c:v>
                </c:pt>
                <c:pt idx="33658">
                  <c:v>3.1936657428739998</c:v>
                </c:pt>
                <c:pt idx="33659">
                  <c:v>3.1937284469599998</c:v>
                </c:pt>
                <c:pt idx="33660">
                  <c:v>3.1938309669490001</c:v>
                </c:pt>
                <c:pt idx="33661">
                  <c:v>3.1938688755040001</c:v>
                </c:pt>
                <c:pt idx="33662">
                  <c:v>3.193903684616</c:v>
                </c:pt>
                <c:pt idx="33663">
                  <c:v>3.1939415931699999</c:v>
                </c:pt>
                <c:pt idx="33664">
                  <c:v>3.1939754486080001</c:v>
                </c:pt>
                <c:pt idx="33665">
                  <c:v>3.1940195560459999</c:v>
                </c:pt>
                <c:pt idx="33666">
                  <c:v>3.1940715312960002</c:v>
                </c:pt>
                <c:pt idx="33667">
                  <c:v>3.194124937057</c:v>
                </c:pt>
                <c:pt idx="33668">
                  <c:v>3.194177389145</c:v>
                </c:pt>
                <c:pt idx="33669">
                  <c:v>3.194233179092</c:v>
                </c:pt>
                <c:pt idx="33670">
                  <c:v>3.194285392761</c:v>
                </c:pt>
                <c:pt idx="33671">
                  <c:v>3.194590330124</c:v>
                </c:pt>
                <c:pt idx="33672">
                  <c:v>3.1946346759800002</c:v>
                </c:pt>
                <c:pt idx="33673">
                  <c:v>3.1947009563450002</c:v>
                </c:pt>
                <c:pt idx="33674">
                  <c:v>3.1947398185729998</c:v>
                </c:pt>
                <c:pt idx="33675">
                  <c:v>3.1948220729829999</c:v>
                </c:pt>
                <c:pt idx="33676">
                  <c:v>3.1948621273039999</c:v>
                </c:pt>
                <c:pt idx="33677">
                  <c:v>3.1949503421780001</c:v>
                </c:pt>
                <c:pt idx="33678">
                  <c:v>3.194996595383</c:v>
                </c:pt>
                <c:pt idx="33679">
                  <c:v>3.1950886249539998</c:v>
                </c:pt>
                <c:pt idx="33680">
                  <c:v>3.1951413154599999</c:v>
                </c:pt>
                <c:pt idx="33681">
                  <c:v>3.1952216625209999</c:v>
                </c:pt>
                <c:pt idx="33682">
                  <c:v>3.1952798366550001</c:v>
                </c:pt>
                <c:pt idx="33683">
                  <c:v>3.195340633392</c:v>
                </c:pt>
                <c:pt idx="33684">
                  <c:v>3.1954021453860002</c:v>
                </c:pt>
                <c:pt idx="33685">
                  <c:v>3.1954460144039998</c:v>
                </c:pt>
                <c:pt idx="33686">
                  <c:v>3.195507764816</c:v>
                </c:pt>
                <c:pt idx="33687">
                  <c:v>3.195598602295</c:v>
                </c:pt>
                <c:pt idx="33688">
                  <c:v>3.195840835571</c:v>
                </c:pt>
                <c:pt idx="33689">
                  <c:v>3.1958849430080001</c:v>
                </c:pt>
                <c:pt idx="33690">
                  <c:v>3.1959249973300001</c:v>
                </c:pt>
                <c:pt idx="33691">
                  <c:v>3.1959657669069998</c:v>
                </c:pt>
                <c:pt idx="33692">
                  <c:v>3.1960110664369998</c:v>
                </c:pt>
                <c:pt idx="33693">
                  <c:v>3.196057081223</c:v>
                </c:pt>
                <c:pt idx="33694">
                  <c:v>3.1960999965669998</c:v>
                </c:pt>
                <c:pt idx="33695">
                  <c:v>3.1961383819579998</c:v>
                </c:pt>
                <c:pt idx="33696">
                  <c:v>3.196177482605</c:v>
                </c:pt>
                <c:pt idx="33697">
                  <c:v>3.196213960648</c:v>
                </c:pt>
                <c:pt idx="33698">
                  <c:v>3.1962077617650002</c:v>
                </c:pt>
                <c:pt idx="33699">
                  <c:v>3.1962463855740002</c:v>
                </c:pt>
                <c:pt idx="33700">
                  <c:v>3.196280479431</c:v>
                </c:pt>
                <c:pt idx="33701">
                  <c:v>3.1963181495669999</c:v>
                </c:pt>
                <c:pt idx="33702">
                  <c:v>3.1963510513309998</c:v>
                </c:pt>
                <c:pt idx="33703">
                  <c:v>3.196388244629</c:v>
                </c:pt>
                <c:pt idx="33704">
                  <c:v>3.1964352130889999</c:v>
                </c:pt>
                <c:pt idx="33705">
                  <c:v>3.196482658386</c:v>
                </c:pt>
                <c:pt idx="33706">
                  <c:v>3.1965291500089998</c:v>
                </c:pt>
                <c:pt idx="33707">
                  <c:v>3.1966876983639998</c:v>
                </c:pt>
                <c:pt idx="33708">
                  <c:v>3.196826457977</c:v>
                </c:pt>
                <c:pt idx="33709">
                  <c:v>3.19690990448</c:v>
                </c:pt>
                <c:pt idx="33710">
                  <c:v>3.1969978809359998</c:v>
                </c:pt>
                <c:pt idx="33711">
                  <c:v>3.197093009949</c:v>
                </c:pt>
                <c:pt idx="33712">
                  <c:v>3.1971962451930001</c:v>
                </c:pt>
                <c:pt idx="33713">
                  <c:v>3.1972510814669999</c:v>
                </c:pt>
                <c:pt idx="33714">
                  <c:v>3.197316408157</c:v>
                </c:pt>
                <c:pt idx="33715">
                  <c:v>3.197364807129</c:v>
                </c:pt>
                <c:pt idx="33716">
                  <c:v>3.1974427700039998</c:v>
                </c:pt>
                <c:pt idx="33717">
                  <c:v>3.1974861621859998</c:v>
                </c:pt>
                <c:pt idx="33718">
                  <c:v>3.1975741386409999</c:v>
                </c:pt>
                <c:pt idx="33719">
                  <c:v>3.197610855103</c:v>
                </c:pt>
                <c:pt idx="33720">
                  <c:v>3.1976976394649999</c:v>
                </c:pt>
                <c:pt idx="33721">
                  <c:v>3.1977427005769998</c:v>
                </c:pt>
                <c:pt idx="33722">
                  <c:v>3.1978237628940001</c:v>
                </c:pt>
                <c:pt idx="33723">
                  <c:v>3.1978693008420001</c:v>
                </c:pt>
                <c:pt idx="33724">
                  <c:v>3.1979346275329998</c:v>
                </c:pt>
                <c:pt idx="33725">
                  <c:v>3.197992801666</c:v>
                </c:pt>
                <c:pt idx="33726">
                  <c:v>3.198044776917</c:v>
                </c:pt>
                <c:pt idx="33727">
                  <c:v>3.1981101036070001</c:v>
                </c:pt>
                <c:pt idx="33728">
                  <c:v>3.1981523036959998</c:v>
                </c:pt>
                <c:pt idx="33729">
                  <c:v>3.1982240676879998</c:v>
                </c:pt>
                <c:pt idx="33730">
                  <c:v>3.1982541084289999</c:v>
                </c:pt>
                <c:pt idx="33731">
                  <c:v>3.1983518600459999</c:v>
                </c:pt>
                <c:pt idx="33732">
                  <c:v>3.1984939575200002</c:v>
                </c:pt>
                <c:pt idx="33733">
                  <c:v>3.1986613273620002</c:v>
                </c:pt>
                <c:pt idx="33734">
                  <c:v>3.1987068653109998</c:v>
                </c:pt>
                <c:pt idx="33735">
                  <c:v>3.1987516880040001</c:v>
                </c:pt>
                <c:pt idx="33736">
                  <c:v>3.1987974643710002</c:v>
                </c:pt>
                <c:pt idx="33737">
                  <c:v>3.1988468170169999</c:v>
                </c:pt>
                <c:pt idx="33738">
                  <c:v>3.1988935470580002</c:v>
                </c:pt>
                <c:pt idx="33739">
                  <c:v>3.1989419460300001</c:v>
                </c:pt>
                <c:pt idx="33740">
                  <c:v>3.1989862918849998</c:v>
                </c:pt>
                <c:pt idx="33741">
                  <c:v>3.1990292072300002</c:v>
                </c:pt>
                <c:pt idx="33742">
                  <c:v>3.1990699768069999</c:v>
                </c:pt>
                <c:pt idx="33743">
                  <c:v>3.1991109848020001</c:v>
                </c:pt>
                <c:pt idx="33744">
                  <c:v>3.1991481781009998</c:v>
                </c:pt>
                <c:pt idx="33745">
                  <c:v>3.1991801261899999</c:v>
                </c:pt>
                <c:pt idx="33746">
                  <c:v>3.1992127895359999</c:v>
                </c:pt>
                <c:pt idx="33747">
                  <c:v>3.1992428302759999</c:v>
                </c:pt>
                <c:pt idx="33748">
                  <c:v>3.1992769241330001</c:v>
                </c:pt>
                <c:pt idx="33749">
                  <c:v>3.1993134021760001</c:v>
                </c:pt>
                <c:pt idx="33750">
                  <c:v>3.1993553638460002</c:v>
                </c:pt>
                <c:pt idx="33751">
                  <c:v>3.1993994712829998</c:v>
                </c:pt>
                <c:pt idx="33752">
                  <c:v>3.1994521617889999</c:v>
                </c:pt>
                <c:pt idx="33753">
                  <c:v>3.1995258331300001</c:v>
                </c:pt>
                <c:pt idx="33754">
                  <c:v>3.1998090744019998</c:v>
                </c:pt>
                <c:pt idx="33755">
                  <c:v>3.1999084949490002</c:v>
                </c:pt>
                <c:pt idx="33756">
                  <c:v>3.1999621391300002</c:v>
                </c:pt>
                <c:pt idx="33757">
                  <c:v>3.2000215053560002</c:v>
                </c:pt>
                <c:pt idx="33758">
                  <c:v>3.2000694274899999</c:v>
                </c:pt>
                <c:pt idx="33759">
                  <c:v>3.2001440525049998</c:v>
                </c:pt>
                <c:pt idx="33760">
                  <c:v>3.2001862525939999</c:v>
                </c:pt>
                <c:pt idx="33761">
                  <c:v>3.200270175934</c:v>
                </c:pt>
                <c:pt idx="33762">
                  <c:v>3.2003080844879999</c:v>
                </c:pt>
                <c:pt idx="33763">
                  <c:v>3.200387239456</c:v>
                </c:pt>
                <c:pt idx="33764">
                  <c:v>3.2004249095919999</c:v>
                </c:pt>
                <c:pt idx="33765">
                  <c:v>3.2004973888400001</c:v>
                </c:pt>
                <c:pt idx="33766">
                  <c:v>3.200589418411</c:v>
                </c:pt>
                <c:pt idx="33767">
                  <c:v>3.2006685733800002</c:v>
                </c:pt>
                <c:pt idx="33768">
                  <c:v>3.2009861469269998</c:v>
                </c:pt>
                <c:pt idx="33769">
                  <c:v>3.2011861801150001</c:v>
                </c:pt>
                <c:pt idx="33770">
                  <c:v>3.2012836933140001</c:v>
                </c:pt>
                <c:pt idx="33771">
                  <c:v>3.2013230323789998</c:v>
                </c:pt>
                <c:pt idx="33772">
                  <c:v>3.2013540267940002</c:v>
                </c:pt>
                <c:pt idx="33773">
                  <c:v>3.2013869285580001</c:v>
                </c:pt>
                <c:pt idx="33774">
                  <c:v>3.2014174461359999</c:v>
                </c:pt>
                <c:pt idx="33775">
                  <c:v>3.2014482021330002</c:v>
                </c:pt>
                <c:pt idx="33776">
                  <c:v>3.201487779617</c:v>
                </c:pt>
                <c:pt idx="33777">
                  <c:v>3.2015333175660001</c:v>
                </c:pt>
                <c:pt idx="33778">
                  <c:v>3.201567649841</c:v>
                </c:pt>
                <c:pt idx="33779">
                  <c:v>3.201609611511</c:v>
                </c:pt>
                <c:pt idx="33780">
                  <c:v>3.2016522884369998</c:v>
                </c:pt>
                <c:pt idx="33781">
                  <c:v>3.2016940116880002</c:v>
                </c:pt>
                <c:pt idx="33782">
                  <c:v>3.2017285823820001</c:v>
                </c:pt>
                <c:pt idx="33783">
                  <c:v>3.2017703056340001</c:v>
                </c:pt>
                <c:pt idx="33784">
                  <c:v>3.2018063068389999</c:v>
                </c:pt>
                <c:pt idx="33785">
                  <c:v>3.2018461227419999</c:v>
                </c:pt>
                <c:pt idx="33786">
                  <c:v>3.2018852233890001</c:v>
                </c:pt>
                <c:pt idx="33787">
                  <c:v>3.202132701874</c:v>
                </c:pt>
                <c:pt idx="33788">
                  <c:v>3.2021739482879998</c:v>
                </c:pt>
                <c:pt idx="33789">
                  <c:v>3.202228546143</c:v>
                </c:pt>
                <c:pt idx="33790">
                  <c:v>3.2022869586940002</c:v>
                </c:pt>
                <c:pt idx="33791">
                  <c:v>3.2023389339450001</c:v>
                </c:pt>
                <c:pt idx="33792">
                  <c:v>3.20241355896</c:v>
                </c:pt>
                <c:pt idx="33793">
                  <c:v>3.2024524211880001</c:v>
                </c:pt>
                <c:pt idx="33794">
                  <c:v>3.2025427818300001</c:v>
                </c:pt>
                <c:pt idx="33795">
                  <c:v>3.202584505081</c:v>
                </c:pt>
                <c:pt idx="33796">
                  <c:v>3.2026710510249998</c:v>
                </c:pt>
                <c:pt idx="33797">
                  <c:v>3.202711820602</c:v>
                </c:pt>
                <c:pt idx="33798">
                  <c:v>3.2027859687809999</c:v>
                </c:pt>
                <c:pt idx="33799">
                  <c:v>3.2028281688689999</c:v>
                </c:pt>
                <c:pt idx="33800">
                  <c:v>3.202889680862</c:v>
                </c:pt>
                <c:pt idx="33801">
                  <c:v>3.2029829025269998</c:v>
                </c:pt>
                <c:pt idx="33802">
                  <c:v>3.2030715942380001</c:v>
                </c:pt>
                <c:pt idx="33803">
                  <c:v>3.2031555175780002</c:v>
                </c:pt>
                <c:pt idx="33804">
                  <c:v>3.2032988071439998</c:v>
                </c:pt>
                <c:pt idx="33805">
                  <c:v>3.2035942077640001</c:v>
                </c:pt>
                <c:pt idx="33806">
                  <c:v>3.20365858078</c:v>
                </c:pt>
                <c:pt idx="33807">
                  <c:v>3.2037501335140002</c:v>
                </c:pt>
                <c:pt idx="33808">
                  <c:v>3.2038004398350002</c:v>
                </c:pt>
                <c:pt idx="33809">
                  <c:v>3.203845024109</c:v>
                </c:pt>
                <c:pt idx="33810">
                  <c:v>3.203888654709</c:v>
                </c:pt>
                <c:pt idx="33811">
                  <c:v>3.203935861588</c:v>
                </c:pt>
                <c:pt idx="33812">
                  <c:v>3.2039818763730001</c:v>
                </c:pt>
                <c:pt idx="33813">
                  <c:v>3.2040243148799998</c:v>
                </c:pt>
                <c:pt idx="33814">
                  <c:v>3.2040765285489998</c:v>
                </c:pt>
                <c:pt idx="33815">
                  <c:v>3.2041282653810002</c:v>
                </c:pt>
                <c:pt idx="33816">
                  <c:v>3.2041790485380002</c:v>
                </c:pt>
                <c:pt idx="33817">
                  <c:v>3.2042732238770002</c:v>
                </c:pt>
                <c:pt idx="33818">
                  <c:v>3.2044665813450002</c:v>
                </c:pt>
                <c:pt idx="33819">
                  <c:v>3.2045423984529999</c:v>
                </c:pt>
                <c:pt idx="33820">
                  <c:v>3.2045803070069998</c:v>
                </c:pt>
                <c:pt idx="33821">
                  <c:v>3.2046470642089999</c:v>
                </c:pt>
                <c:pt idx="33822">
                  <c:v>3.2046988010409998</c:v>
                </c:pt>
                <c:pt idx="33823">
                  <c:v>3.204755544662</c:v>
                </c:pt>
                <c:pt idx="33824">
                  <c:v>3.2048304080959999</c:v>
                </c:pt>
                <c:pt idx="33825">
                  <c:v>3.2048749923709998</c:v>
                </c:pt>
                <c:pt idx="33826">
                  <c:v>3.2049562931060001</c:v>
                </c:pt>
                <c:pt idx="33827">
                  <c:v>3.2049932479860002</c:v>
                </c:pt>
                <c:pt idx="33828">
                  <c:v>3.2050783634190001</c:v>
                </c:pt>
                <c:pt idx="33829">
                  <c:v>3.2051041126249999</c:v>
                </c:pt>
                <c:pt idx="33830">
                  <c:v>3.2052075862880001</c:v>
                </c:pt>
                <c:pt idx="33831">
                  <c:v>3.2052659988399999</c:v>
                </c:pt>
                <c:pt idx="33832">
                  <c:v>3.2053542137150002</c:v>
                </c:pt>
                <c:pt idx="33833">
                  <c:v>3.2054400444029998</c:v>
                </c:pt>
                <c:pt idx="33834">
                  <c:v>3.205587387085</c:v>
                </c:pt>
                <c:pt idx="33835">
                  <c:v>3.2058877944950002</c:v>
                </c:pt>
                <c:pt idx="33836">
                  <c:v>3.2059442996979999</c:v>
                </c:pt>
                <c:pt idx="33837">
                  <c:v>3.2060222625730002</c:v>
                </c:pt>
                <c:pt idx="33838">
                  <c:v>3.206061601639</c:v>
                </c:pt>
                <c:pt idx="33839">
                  <c:v>3.2060980796809999</c:v>
                </c:pt>
                <c:pt idx="33840">
                  <c:v>3.2061378955839999</c:v>
                </c:pt>
                <c:pt idx="33841">
                  <c:v>3.2061774730680002</c:v>
                </c:pt>
                <c:pt idx="33842">
                  <c:v>3.2062246799469998</c:v>
                </c:pt>
                <c:pt idx="33843">
                  <c:v>3.2062680721280001</c:v>
                </c:pt>
                <c:pt idx="33844">
                  <c:v>3.2063150405880001</c:v>
                </c:pt>
                <c:pt idx="33845">
                  <c:v>3.2063646316529999</c:v>
                </c:pt>
                <c:pt idx="33846">
                  <c:v>3.2064113616940002</c:v>
                </c:pt>
                <c:pt idx="33847">
                  <c:v>3.2064509391780001</c:v>
                </c:pt>
                <c:pt idx="33848">
                  <c:v>3.206485271454</c:v>
                </c:pt>
                <c:pt idx="33849">
                  <c:v>3.2065157890320002</c:v>
                </c:pt>
                <c:pt idx="33850">
                  <c:v>3.2065505981450002</c:v>
                </c:pt>
                <c:pt idx="33851">
                  <c:v>3.2066450119019998</c:v>
                </c:pt>
                <c:pt idx="33852">
                  <c:v>3.20676779747</c:v>
                </c:pt>
                <c:pt idx="33853">
                  <c:v>3.206905841827</c:v>
                </c:pt>
                <c:pt idx="33854">
                  <c:v>3.2069921493529998</c:v>
                </c:pt>
                <c:pt idx="33855">
                  <c:v>3.2070620059969999</c:v>
                </c:pt>
                <c:pt idx="33856">
                  <c:v>3.2070918083189999</c:v>
                </c:pt>
                <c:pt idx="33857">
                  <c:v>3.2071728706360001</c:v>
                </c:pt>
                <c:pt idx="33858">
                  <c:v>3.2072033882139999</c:v>
                </c:pt>
                <c:pt idx="33859">
                  <c:v>3.2072796821590002</c:v>
                </c:pt>
                <c:pt idx="33860">
                  <c:v>3.207313776016</c:v>
                </c:pt>
                <c:pt idx="33861">
                  <c:v>3.2073867321009999</c:v>
                </c:pt>
                <c:pt idx="33862">
                  <c:v>3.2074329853060002</c:v>
                </c:pt>
                <c:pt idx="33863">
                  <c:v>3.2074894905089999</c:v>
                </c:pt>
                <c:pt idx="33864">
                  <c:v>3.2075426578520001</c:v>
                </c:pt>
                <c:pt idx="33865">
                  <c:v>3.2076447010039999</c:v>
                </c:pt>
                <c:pt idx="33866">
                  <c:v>3.2077369689939998</c:v>
                </c:pt>
                <c:pt idx="33867">
                  <c:v>3.2078232765200001</c:v>
                </c:pt>
                <c:pt idx="33868">
                  <c:v>3.2081029415129998</c:v>
                </c:pt>
                <c:pt idx="33869">
                  <c:v>3.208168506622</c:v>
                </c:pt>
                <c:pt idx="33870">
                  <c:v>3.208262443542</c:v>
                </c:pt>
                <c:pt idx="33871">
                  <c:v>3.2083280086519999</c:v>
                </c:pt>
                <c:pt idx="33872">
                  <c:v>3.2083830833440001</c:v>
                </c:pt>
                <c:pt idx="33873">
                  <c:v>3.2084326744079998</c:v>
                </c:pt>
                <c:pt idx="33874">
                  <c:v>3.2084794044490001</c:v>
                </c:pt>
                <c:pt idx="33875">
                  <c:v>3.2085230350490002</c:v>
                </c:pt>
                <c:pt idx="33876">
                  <c:v>3.2085628509520001</c:v>
                </c:pt>
                <c:pt idx="33877">
                  <c:v>3.208597183228</c:v>
                </c:pt>
                <c:pt idx="33878">
                  <c:v>3.208631753922</c:v>
                </c:pt>
                <c:pt idx="33879">
                  <c:v>3.208707094193</c:v>
                </c:pt>
                <c:pt idx="33880">
                  <c:v>3.2087635993960002</c:v>
                </c:pt>
                <c:pt idx="33881">
                  <c:v>3.2088677883150001</c:v>
                </c:pt>
                <c:pt idx="33882">
                  <c:v>3.2092142105099999</c:v>
                </c:pt>
                <c:pt idx="33883">
                  <c:v>3.2093060016630002</c:v>
                </c:pt>
                <c:pt idx="33884">
                  <c:v>3.2093410491940002</c:v>
                </c:pt>
                <c:pt idx="33885">
                  <c:v>3.2094142436980002</c:v>
                </c:pt>
                <c:pt idx="33886">
                  <c:v>3.209455490112</c:v>
                </c:pt>
                <c:pt idx="33887">
                  <c:v>3.209521770477</c:v>
                </c:pt>
                <c:pt idx="33888">
                  <c:v>3.2095694541930002</c:v>
                </c:pt>
                <c:pt idx="33889">
                  <c:v>3.2096221446989999</c:v>
                </c:pt>
                <c:pt idx="33890">
                  <c:v>3.2096796035769999</c:v>
                </c:pt>
                <c:pt idx="33891">
                  <c:v>3.2097179889679999</c:v>
                </c:pt>
                <c:pt idx="33892">
                  <c:v>3.2098052501679999</c:v>
                </c:pt>
                <c:pt idx="33893">
                  <c:v>3.2101478576660001</c:v>
                </c:pt>
                <c:pt idx="33894">
                  <c:v>3.2102701663970001</c:v>
                </c:pt>
                <c:pt idx="33895">
                  <c:v>3.210327148438</c:v>
                </c:pt>
                <c:pt idx="33896">
                  <c:v>3.2103803157809998</c:v>
                </c:pt>
                <c:pt idx="33897">
                  <c:v>3.210431814194</c:v>
                </c:pt>
                <c:pt idx="33898">
                  <c:v>3.2104775905610001</c:v>
                </c:pt>
                <c:pt idx="33899">
                  <c:v>3.2105193138120001</c:v>
                </c:pt>
                <c:pt idx="33900">
                  <c:v>3.2105636596679998</c:v>
                </c:pt>
                <c:pt idx="33901">
                  <c:v>3.210607767105</c:v>
                </c:pt>
                <c:pt idx="33902">
                  <c:v>3.2106478214259999</c:v>
                </c:pt>
                <c:pt idx="33903">
                  <c:v>3.2106850147250001</c:v>
                </c:pt>
                <c:pt idx="33904">
                  <c:v>3.2107222080229998</c:v>
                </c:pt>
                <c:pt idx="33905">
                  <c:v>3.2107605934140002</c:v>
                </c:pt>
                <c:pt idx="33906">
                  <c:v>3.2107968330380001</c:v>
                </c:pt>
                <c:pt idx="33907">
                  <c:v>3.2108423709870002</c:v>
                </c:pt>
                <c:pt idx="33908">
                  <c:v>3.21089053154</c:v>
                </c:pt>
                <c:pt idx="33909">
                  <c:v>3.2109434604640001</c:v>
                </c:pt>
                <c:pt idx="33910">
                  <c:v>3.2110357284550002</c:v>
                </c:pt>
                <c:pt idx="33911">
                  <c:v>3.2112414836880001</c:v>
                </c:pt>
                <c:pt idx="33912">
                  <c:v>3.2113344669339998</c:v>
                </c:pt>
                <c:pt idx="33913">
                  <c:v>3.2114009857179999</c:v>
                </c:pt>
                <c:pt idx="33914">
                  <c:v>3.211434364319</c:v>
                </c:pt>
                <c:pt idx="33915">
                  <c:v>3.2114963531490002</c:v>
                </c:pt>
                <c:pt idx="33916">
                  <c:v>3.2115423679349999</c:v>
                </c:pt>
                <c:pt idx="33917">
                  <c:v>3.2115972042080001</c:v>
                </c:pt>
                <c:pt idx="33918">
                  <c:v>3.2116622924799998</c:v>
                </c:pt>
                <c:pt idx="33919">
                  <c:v>3.211704730988</c:v>
                </c:pt>
                <c:pt idx="33920">
                  <c:v>3.2117776870729999</c:v>
                </c:pt>
                <c:pt idx="33921">
                  <c:v>3.2118105888369999</c:v>
                </c:pt>
                <c:pt idx="33922">
                  <c:v>3.211884260178</c:v>
                </c:pt>
                <c:pt idx="33923">
                  <c:v>3.2119824886320001</c:v>
                </c:pt>
                <c:pt idx="33924">
                  <c:v>3.2121415138240001</c:v>
                </c:pt>
                <c:pt idx="33925">
                  <c:v>3.2123644351960001</c:v>
                </c:pt>
                <c:pt idx="33926">
                  <c:v>3.2125220298769999</c:v>
                </c:pt>
                <c:pt idx="33927">
                  <c:v>3.2126016616820001</c:v>
                </c:pt>
                <c:pt idx="33928">
                  <c:v>3.2127306461330001</c:v>
                </c:pt>
                <c:pt idx="33929">
                  <c:v>3.2128360271449998</c:v>
                </c:pt>
                <c:pt idx="33930">
                  <c:v>3.2130992412569999</c:v>
                </c:pt>
                <c:pt idx="33931">
                  <c:v>3.2131617069240002</c:v>
                </c:pt>
                <c:pt idx="33932">
                  <c:v>3.2132647037509998</c:v>
                </c:pt>
                <c:pt idx="33933">
                  <c:v>3.2133102416989998</c:v>
                </c:pt>
                <c:pt idx="33934">
                  <c:v>3.2133569717410002</c:v>
                </c:pt>
                <c:pt idx="33935">
                  <c:v>3.2133986949920001</c:v>
                </c:pt>
                <c:pt idx="33936">
                  <c:v>3.213441610336</c:v>
                </c:pt>
                <c:pt idx="33937">
                  <c:v>3.2135360240940001</c:v>
                </c:pt>
                <c:pt idx="33938">
                  <c:v>3.2135734558109998</c:v>
                </c:pt>
                <c:pt idx="33939">
                  <c:v>3.2136156558989999</c:v>
                </c:pt>
                <c:pt idx="33940">
                  <c:v>3.2136616706850001</c:v>
                </c:pt>
                <c:pt idx="33941">
                  <c:v>3.2137088775630001</c:v>
                </c:pt>
                <c:pt idx="33942">
                  <c:v>3.2137596607210002</c:v>
                </c:pt>
                <c:pt idx="33943">
                  <c:v>3.213814973831</c:v>
                </c:pt>
                <c:pt idx="33944">
                  <c:v>3.2139093875890001</c:v>
                </c:pt>
                <c:pt idx="33945">
                  <c:v>3.2140288352969999</c:v>
                </c:pt>
                <c:pt idx="33946">
                  <c:v>3.2140593528750001</c:v>
                </c:pt>
                <c:pt idx="33947">
                  <c:v>3.21413064003</c:v>
                </c:pt>
                <c:pt idx="33948">
                  <c:v>3.2141644954680002</c:v>
                </c:pt>
                <c:pt idx="33949">
                  <c:v>3.2142498493190002</c:v>
                </c:pt>
                <c:pt idx="33950">
                  <c:v>3.2142853736879999</c:v>
                </c:pt>
                <c:pt idx="33951">
                  <c:v>3.2143671512599998</c:v>
                </c:pt>
                <c:pt idx="33952">
                  <c:v>3.214413166046</c:v>
                </c:pt>
                <c:pt idx="33953">
                  <c:v>3.2144830226900001</c:v>
                </c:pt>
                <c:pt idx="33954">
                  <c:v>3.2145328521729999</c:v>
                </c:pt>
                <c:pt idx="33955">
                  <c:v>3.214587450027</c:v>
                </c:pt>
                <c:pt idx="33956">
                  <c:v>3.2146496772769999</c:v>
                </c:pt>
                <c:pt idx="33957">
                  <c:v>3.2146909236910002</c:v>
                </c:pt>
                <c:pt idx="33958">
                  <c:v>3.2147588729860002</c:v>
                </c:pt>
                <c:pt idx="33959">
                  <c:v>3.2147874832149999</c:v>
                </c:pt>
                <c:pt idx="33960">
                  <c:v>3.2148668766020001</c:v>
                </c:pt>
                <c:pt idx="33961">
                  <c:v>3.214894533157</c:v>
                </c:pt>
                <c:pt idx="33962">
                  <c:v>3.2149968147279999</c:v>
                </c:pt>
                <c:pt idx="33963">
                  <c:v>3.2150959968569999</c:v>
                </c:pt>
                <c:pt idx="33964">
                  <c:v>3.2152793407439999</c:v>
                </c:pt>
                <c:pt idx="33965">
                  <c:v>3.2154474258420001</c:v>
                </c:pt>
                <c:pt idx="33966">
                  <c:v>3.2154972553249999</c:v>
                </c:pt>
                <c:pt idx="33967">
                  <c:v>3.2155349254610002</c:v>
                </c:pt>
                <c:pt idx="33968">
                  <c:v>3.2155663967130002</c:v>
                </c:pt>
                <c:pt idx="33969">
                  <c:v>3.2156052589419999</c:v>
                </c:pt>
                <c:pt idx="33970">
                  <c:v>3.2156517505650002</c:v>
                </c:pt>
                <c:pt idx="33971">
                  <c:v>3.21568608284</c:v>
                </c:pt>
                <c:pt idx="33972">
                  <c:v>3.2157170772549999</c:v>
                </c:pt>
                <c:pt idx="33973">
                  <c:v>3.2157537937159999</c:v>
                </c:pt>
                <c:pt idx="33974">
                  <c:v>3.2157845497130002</c:v>
                </c:pt>
                <c:pt idx="33975">
                  <c:v>3.2158181667329999</c:v>
                </c:pt>
                <c:pt idx="33976">
                  <c:v>3.215858697891</c:v>
                </c:pt>
                <c:pt idx="33977">
                  <c:v>3.2158949375149999</c:v>
                </c:pt>
                <c:pt idx="33978">
                  <c:v>3.2159261703489999</c:v>
                </c:pt>
                <c:pt idx="33979">
                  <c:v>3.21595621109</c:v>
                </c:pt>
                <c:pt idx="33980">
                  <c:v>3.215989351273</c:v>
                </c:pt>
                <c:pt idx="33981">
                  <c:v>3.2160222530359999</c:v>
                </c:pt>
                <c:pt idx="33982">
                  <c:v>3.2160596847530001</c:v>
                </c:pt>
                <c:pt idx="33983">
                  <c:v>3.2161030769350001</c:v>
                </c:pt>
                <c:pt idx="33984">
                  <c:v>3.2161509990689998</c:v>
                </c:pt>
                <c:pt idx="33985">
                  <c:v>3.216195344925</c:v>
                </c:pt>
                <c:pt idx="33986">
                  <c:v>3.216245889664</c:v>
                </c:pt>
                <c:pt idx="33987">
                  <c:v>3.2163050174709999</c:v>
                </c:pt>
                <c:pt idx="33988">
                  <c:v>3.216458320618</c:v>
                </c:pt>
                <c:pt idx="33989">
                  <c:v>3.2165100574490002</c:v>
                </c:pt>
                <c:pt idx="33990">
                  <c:v>3.2165625095369998</c:v>
                </c:pt>
                <c:pt idx="33991">
                  <c:v>3.2166082859039999</c:v>
                </c:pt>
                <c:pt idx="33992">
                  <c:v>3.2166721820830002</c:v>
                </c:pt>
                <c:pt idx="33993">
                  <c:v>3.2167088985440002</c:v>
                </c:pt>
                <c:pt idx="33994">
                  <c:v>3.2167954444890001</c:v>
                </c:pt>
                <c:pt idx="33995">
                  <c:v>3.2168340682980001</c:v>
                </c:pt>
                <c:pt idx="33996">
                  <c:v>3.2169251441959998</c:v>
                </c:pt>
                <c:pt idx="33997">
                  <c:v>3.2169663906100001</c:v>
                </c:pt>
                <c:pt idx="33998">
                  <c:v>3.2170474529269999</c:v>
                </c:pt>
                <c:pt idx="33999">
                  <c:v>3.2170965671539999</c:v>
                </c:pt>
                <c:pt idx="34000">
                  <c:v>3.2171616554260001</c:v>
                </c:pt>
                <c:pt idx="34001">
                  <c:v>3.2172160148620002</c:v>
                </c:pt>
                <c:pt idx="34002">
                  <c:v>3.217267990112</c:v>
                </c:pt>
                <c:pt idx="34003">
                  <c:v>3.2173328399660002</c:v>
                </c:pt>
                <c:pt idx="34004">
                  <c:v>3.217365503311</c:v>
                </c:pt>
                <c:pt idx="34005">
                  <c:v>3.2174336910250001</c:v>
                </c:pt>
                <c:pt idx="34006">
                  <c:v>3.2175230979920002</c:v>
                </c:pt>
                <c:pt idx="34007">
                  <c:v>3.2178404331210002</c:v>
                </c:pt>
                <c:pt idx="34008">
                  <c:v>3.2179486751559998</c:v>
                </c:pt>
                <c:pt idx="34009">
                  <c:v>3.218026161194</c:v>
                </c:pt>
                <c:pt idx="34010">
                  <c:v>3.2180690765379998</c:v>
                </c:pt>
                <c:pt idx="34011">
                  <c:v>3.2181196212769998</c:v>
                </c:pt>
                <c:pt idx="34012">
                  <c:v>3.2181718349459998</c:v>
                </c:pt>
                <c:pt idx="34013">
                  <c:v>3.218223333359</c:v>
                </c:pt>
                <c:pt idx="34014">
                  <c:v>3.2182762622830001</c:v>
                </c:pt>
                <c:pt idx="34015">
                  <c:v>3.2183375358580002</c:v>
                </c:pt>
                <c:pt idx="34016">
                  <c:v>3.2183761596679998</c:v>
                </c:pt>
                <c:pt idx="34017">
                  <c:v>3.2184243202210001</c:v>
                </c:pt>
                <c:pt idx="34018">
                  <c:v>3.2184758186339999</c:v>
                </c:pt>
                <c:pt idx="34019">
                  <c:v>3.2185657024380001</c:v>
                </c:pt>
                <c:pt idx="34020">
                  <c:v>3.2187206745150001</c:v>
                </c:pt>
                <c:pt idx="34021">
                  <c:v>3.2189528942110002</c:v>
                </c:pt>
                <c:pt idx="34022">
                  <c:v>3.2190539836880001</c:v>
                </c:pt>
                <c:pt idx="34023">
                  <c:v>3.2190833091740001</c:v>
                </c:pt>
                <c:pt idx="34024">
                  <c:v>3.219154596329</c:v>
                </c:pt>
                <c:pt idx="34025">
                  <c:v>3.2191867828370002</c:v>
                </c:pt>
                <c:pt idx="34026">
                  <c:v>3.2192649841310002</c:v>
                </c:pt>
                <c:pt idx="34027">
                  <c:v>3.219295740128</c:v>
                </c:pt>
                <c:pt idx="34028">
                  <c:v>3.2194001674649999</c:v>
                </c:pt>
                <c:pt idx="34029">
                  <c:v>3.2195031642909999</c:v>
                </c:pt>
                <c:pt idx="34030">
                  <c:v>3.2196242809300002</c:v>
                </c:pt>
                <c:pt idx="34031">
                  <c:v>3.2198567390439998</c:v>
                </c:pt>
                <c:pt idx="34032">
                  <c:v>3.2200169563290002</c:v>
                </c:pt>
                <c:pt idx="34033">
                  <c:v>3.220096349716</c:v>
                </c:pt>
                <c:pt idx="34034">
                  <c:v>3.2202441692349999</c:v>
                </c:pt>
                <c:pt idx="34035">
                  <c:v>3.220560073853</c:v>
                </c:pt>
                <c:pt idx="34036">
                  <c:v>3.2206139564509999</c:v>
                </c:pt>
                <c:pt idx="34037">
                  <c:v>3.2206668853760001</c:v>
                </c:pt>
                <c:pt idx="34038">
                  <c:v>3.2207195758820002</c:v>
                </c:pt>
                <c:pt idx="34039">
                  <c:v>3.2207720279690002</c:v>
                </c:pt>
                <c:pt idx="34040">
                  <c:v>3.2208175659179998</c:v>
                </c:pt>
                <c:pt idx="34041">
                  <c:v>3.2208540439609998</c:v>
                </c:pt>
                <c:pt idx="34042">
                  <c:v>3.2208886146550002</c:v>
                </c:pt>
                <c:pt idx="34043">
                  <c:v>3.2209243774409999</c:v>
                </c:pt>
                <c:pt idx="34044">
                  <c:v>3.2209551334380002</c:v>
                </c:pt>
                <c:pt idx="34045">
                  <c:v>3.2209937572479999</c:v>
                </c:pt>
                <c:pt idx="34046">
                  <c:v>3.2210321426389998</c:v>
                </c:pt>
                <c:pt idx="34047">
                  <c:v>3.2210810184479999</c:v>
                </c:pt>
                <c:pt idx="34048">
                  <c:v>3.2211225032809998</c:v>
                </c:pt>
                <c:pt idx="34049">
                  <c:v>3.2211689949040001</c:v>
                </c:pt>
                <c:pt idx="34050">
                  <c:v>3.221168756485</c:v>
                </c:pt>
                <c:pt idx="34051">
                  <c:v>3.2212114334109998</c:v>
                </c:pt>
                <c:pt idx="34052">
                  <c:v>3.2212572097779999</c:v>
                </c:pt>
                <c:pt idx="34053">
                  <c:v>3.221308469772</c:v>
                </c:pt>
                <c:pt idx="34054">
                  <c:v>3.2213790416719998</c:v>
                </c:pt>
                <c:pt idx="34055">
                  <c:v>3.2215685844420001</c:v>
                </c:pt>
                <c:pt idx="34056">
                  <c:v>3.2215986251830002</c:v>
                </c:pt>
                <c:pt idx="34057">
                  <c:v>3.2217054367069999</c:v>
                </c:pt>
                <c:pt idx="34058">
                  <c:v>3.2217543125149999</c:v>
                </c:pt>
                <c:pt idx="34059">
                  <c:v>3.2218236923219998</c:v>
                </c:pt>
                <c:pt idx="34060">
                  <c:v>3.2218639850619999</c:v>
                </c:pt>
                <c:pt idx="34061">
                  <c:v>3.2219498157499999</c:v>
                </c:pt>
                <c:pt idx="34062">
                  <c:v>3.2219922542570001</c:v>
                </c:pt>
                <c:pt idx="34063">
                  <c:v>3.2220869064330002</c:v>
                </c:pt>
                <c:pt idx="34064">
                  <c:v>3.222131252289</c:v>
                </c:pt>
                <c:pt idx="34065">
                  <c:v>3.2222130298609999</c:v>
                </c:pt>
                <c:pt idx="34066">
                  <c:v>3.2222669124599999</c:v>
                </c:pt>
                <c:pt idx="34067">
                  <c:v>3.2223339080810001</c:v>
                </c:pt>
                <c:pt idx="34068">
                  <c:v>3.2223944663999999</c:v>
                </c:pt>
                <c:pt idx="34069">
                  <c:v>3.2224426269530002</c:v>
                </c:pt>
                <c:pt idx="34070">
                  <c:v>3.2225034236910002</c:v>
                </c:pt>
                <c:pt idx="34071">
                  <c:v>3.2226049900049998</c:v>
                </c:pt>
                <c:pt idx="34072">
                  <c:v>3.222710132599</c:v>
                </c:pt>
                <c:pt idx="34073">
                  <c:v>3.2228980064389998</c:v>
                </c:pt>
                <c:pt idx="34074">
                  <c:v>3.2232341766360002</c:v>
                </c:pt>
                <c:pt idx="34075">
                  <c:v>3.2233088016510001</c:v>
                </c:pt>
                <c:pt idx="34076">
                  <c:v>3.223405838013</c:v>
                </c:pt>
                <c:pt idx="34077">
                  <c:v>3.2234528064729999</c:v>
                </c:pt>
                <c:pt idx="34078">
                  <c:v>3.2234907150269998</c:v>
                </c:pt>
                <c:pt idx="34079">
                  <c:v>3.2235310077669999</c:v>
                </c:pt>
                <c:pt idx="34080">
                  <c:v>3.2235655784609998</c:v>
                </c:pt>
                <c:pt idx="34081">
                  <c:v>3.2236044406889999</c:v>
                </c:pt>
                <c:pt idx="34082">
                  <c:v>3.2236394882199999</c:v>
                </c:pt>
                <c:pt idx="34083">
                  <c:v>3.2236769199370001</c:v>
                </c:pt>
                <c:pt idx="34084">
                  <c:v>3.2237174510959998</c:v>
                </c:pt>
                <c:pt idx="34085">
                  <c:v>3.2237586975100001</c:v>
                </c:pt>
                <c:pt idx="34086">
                  <c:v>3.223796606064</c:v>
                </c:pt>
                <c:pt idx="34087">
                  <c:v>3.2238082885739998</c:v>
                </c:pt>
                <c:pt idx="34088">
                  <c:v>3.2238452434539999</c:v>
                </c:pt>
                <c:pt idx="34089">
                  <c:v>3.223892688751</c:v>
                </c:pt>
                <c:pt idx="34090">
                  <c:v>3.2239382267000001</c:v>
                </c:pt>
                <c:pt idx="34091">
                  <c:v>3.2239949703219999</c:v>
                </c:pt>
                <c:pt idx="34092">
                  <c:v>3.2241230010990001</c:v>
                </c:pt>
                <c:pt idx="34093">
                  <c:v>3.2243258953090002</c:v>
                </c:pt>
                <c:pt idx="34094">
                  <c:v>3.224419355392</c:v>
                </c:pt>
                <c:pt idx="34095">
                  <c:v>3.2244641780849999</c:v>
                </c:pt>
                <c:pt idx="34096">
                  <c:v>3.2245295047760001</c:v>
                </c:pt>
                <c:pt idx="34097">
                  <c:v>3.2245950698849999</c:v>
                </c:pt>
                <c:pt idx="34098">
                  <c:v>3.2246603965760001</c:v>
                </c:pt>
                <c:pt idx="34099">
                  <c:v>3.2247400283809999</c:v>
                </c:pt>
                <c:pt idx="34100">
                  <c:v>3.224792718887</c:v>
                </c:pt>
                <c:pt idx="34101">
                  <c:v>3.224886655807</c:v>
                </c:pt>
                <c:pt idx="34102">
                  <c:v>3.2249345779419998</c:v>
                </c:pt>
                <c:pt idx="34103">
                  <c:v>3.2250204086299998</c:v>
                </c:pt>
                <c:pt idx="34104">
                  <c:v>3.225057840347</c:v>
                </c:pt>
                <c:pt idx="34105">
                  <c:v>3.2251386642459998</c:v>
                </c:pt>
                <c:pt idx="34106">
                  <c:v>3.2251689434049999</c:v>
                </c:pt>
                <c:pt idx="34107">
                  <c:v>3.2252619266510001</c:v>
                </c:pt>
                <c:pt idx="34108">
                  <c:v>3.225481271744</c:v>
                </c:pt>
                <c:pt idx="34109">
                  <c:v>3.2255973815919998</c:v>
                </c:pt>
                <c:pt idx="34110">
                  <c:v>3.2256705760959998</c:v>
                </c:pt>
                <c:pt idx="34111">
                  <c:v>3.2257528305049998</c:v>
                </c:pt>
                <c:pt idx="34112">
                  <c:v>3.225842475891</c:v>
                </c:pt>
                <c:pt idx="34113">
                  <c:v>3.225882530212</c:v>
                </c:pt>
                <c:pt idx="34114">
                  <c:v>3.2259273529049999</c:v>
                </c:pt>
                <c:pt idx="34115">
                  <c:v>3.2259645462040001</c:v>
                </c:pt>
                <c:pt idx="34116">
                  <c:v>3.2260019779209999</c:v>
                </c:pt>
                <c:pt idx="34117">
                  <c:v>3.2260353565219999</c:v>
                </c:pt>
                <c:pt idx="34118">
                  <c:v>3.2260816097260001</c:v>
                </c:pt>
                <c:pt idx="34119">
                  <c:v>3.226114273071</c:v>
                </c:pt>
                <c:pt idx="34120">
                  <c:v>3.2261564731600001</c:v>
                </c:pt>
                <c:pt idx="34121">
                  <c:v>3.2261965274810001</c:v>
                </c:pt>
                <c:pt idx="34122">
                  <c:v>3.2262456417080001</c:v>
                </c:pt>
                <c:pt idx="34123">
                  <c:v>3.2262892723080001</c:v>
                </c:pt>
                <c:pt idx="34124">
                  <c:v>3.2263424396509999</c:v>
                </c:pt>
                <c:pt idx="34125">
                  <c:v>3.2263944149019999</c:v>
                </c:pt>
                <c:pt idx="34126">
                  <c:v>3.2264554500579998</c:v>
                </c:pt>
                <c:pt idx="34127">
                  <c:v>3.2267763614649998</c:v>
                </c:pt>
                <c:pt idx="34128">
                  <c:v>3.2268185615539999</c:v>
                </c:pt>
                <c:pt idx="34129">
                  <c:v>3.2268910408020002</c:v>
                </c:pt>
                <c:pt idx="34130">
                  <c:v>3.2269294261930002</c:v>
                </c:pt>
                <c:pt idx="34131">
                  <c:v>3.227022886276</c:v>
                </c:pt>
                <c:pt idx="34132">
                  <c:v>3.2270653247830001</c:v>
                </c:pt>
                <c:pt idx="34133">
                  <c:v>3.227153539658</c:v>
                </c:pt>
                <c:pt idx="34134">
                  <c:v>3.227199077606</c:v>
                </c:pt>
                <c:pt idx="34135">
                  <c:v>3.227277755737</c:v>
                </c:pt>
                <c:pt idx="34136">
                  <c:v>3.227331399918</c:v>
                </c:pt>
                <c:pt idx="34137">
                  <c:v>3.2273974418639999</c:v>
                </c:pt>
                <c:pt idx="34138">
                  <c:v>3.2274599075319998</c:v>
                </c:pt>
                <c:pt idx="34139">
                  <c:v>3.2275130748750001</c:v>
                </c:pt>
                <c:pt idx="34140">
                  <c:v>3.22758603096</c:v>
                </c:pt>
                <c:pt idx="34141">
                  <c:v>3.227622509003</c:v>
                </c:pt>
                <c:pt idx="34142">
                  <c:v>3.2277295589450001</c:v>
                </c:pt>
                <c:pt idx="34143">
                  <c:v>3.2278316020969999</c:v>
                </c:pt>
                <c:pt idx="34144">
                  <c:v>3.2279729843139999</c:v>
                </c:pt>
                <c:pt idx="34145">
                  <c:v>3.2282876968380001</c:v>
                </c:pt>
                <c:pt idx="34146">
                  <c:v>3.2283420562740002</c:v>
                </c:pt>
                <c:pt idx="34147">
                  <c:v>3.2283976078030001</c:v>
                </c:pt>
                <c:pt idx="34148">
                  <c:v>3.2284431457520002</c:v>
                </c:pt>
                <c:pt idx="34149">
                  <c:v>3.2284941673279999</c:v>
                </c:pt>
                <c:pt idx="34150">
                  <c:v>3.2285385131840001</c:v>
                </c:pt>
                <c:pt idx="34151">
                  <c:v>3.2285785675050001</c:v>
                </c:pt>
                <c:pt idx="34152">
                  <c:v>3.2286152839660001</c:v>
                </c:pt>
                <c:pt idx="34153">
                  <c:v>3.2286539077760001</c:v>
                </c:pt>
                <c:pt idx="34154">
                  <c:v>3.2286915779109999</c:v>
                </c:pt>
                <c:pt idx="34155">
                  <c:v>3.2287340164180001</c:v>
                </c:pt>
                <c:pt idx="34156">
                  <c:v>3.2287814617159998</c:v>
                </c:pt>
                <c:pt idx="34157">
                  <c:v>3.2288284301760002</c:v>
                </c:pt>
                <c:pt idx="34158">
                  <c:v>3.2288756370540002</c:v>
                </c:pt>
                <c:pt idx="34159">
                  <c:v>3.2289233207699999</c:v>
                </c:pt>
                <c:pt idx="34160">
                  <c:v>3.2289676666260001</c:v>
                </c:pt>
                <c:pt idx="34161">
                  <c:v>3.229021310806</c:v>
                </c:pt>
                <c:pt idx="34162">
                  <c:v>3.2293713092799998</c:v>
                </c:pt>
                <c:pt idx="34163">
                  <c:v>3.2293968200680001</c:v>
                </c:pt>
                <c:pt idx="34164">
                  <c:v>3.2294740676879998</c:v>
                </c:pt>
                <c:pt idx="34165">
                  <c:v>3.2295083999630001</c:v>
                </c:pt>
                <c:pt idx="34166">
                  <c:v>3.2295837402340002</c:v>
                </c:pt>
                <c:pt idx="34167">
                  <c:v>3.229631662369</c:v>
                </c:pt>
                <c:pt idx="34168">
                  <c:v>3.2296876907350001</c:v>
                </c:pt>
                <c:pt idx="34169">
                  <c:v>3.229741811752</c:v>
                </c:pt>
                <c:pt idx="34170">
                  <c:v>3.2297925949100001</c:v>
                </c:pt>
                <c:pt idx="34171">
                  <c:v>3.2298643589020002</c:v>
                </c:pt>
                <c:pt idx="34172">
                  <c:v>3.2299005985260001</c:v>
                </c:pt>
                <c:pt idx="34173">
                  <c:v>3.2299697399139999</c:v>
                </c:pt>
                <c:pt idx="34174">
                  <c:v>3.2300577163700002</c:v>
                </c:pt>
                <c:pt idx="34175">
                  <c:v>3.2301299571989999</c:v>
                </c:pt>
                <c:pt idx="34176">
                  <c:v>3.230422019958</c:v>
                </c:pt>
                <c:pt idx="34177">
                  <c:v>3.230480909348</c:v>
                </c:pt>
                <c:pt idx="34178">
                  <c:v>3.2305312156679999</c:v>
                </c:pt>
                <c:pt idx="34179">
                  <c:v>3.2305834293369999</c:v>
                </c:pt>
                <c:pt idx="34180">
                  <c:v>3.2306268215179998</c:v>
                </c:pt>
                <c:pt idx="34181">
                  <c:v>3.2306585311889999</c:v>
                </c:pt>
                <c:pt idx="34182">
                  <c:v>3.2306938171390001</c:v>
                </c:pt>
                <c:pt idx="34183">
                  <c:v>3.2307221889500002</c:v>
                </c:pt>
                <c:pt idx="34184">
                  <c:v>3.2307524681089999</c:v>
                </c:pt>
                <c:pt idx="34185">
                  <c:v>3.230787754059</c:v>
                </c:pt>
                <c:pt idx="34186">
                  <c:v>3.2308354377750002</c:v>
                </c:pt>
                <c:pt idx="34187">
                  <c:v>3.2308723926540002</c:v>
                </c:pt>
                <c:pt idx="34188">
                  <c:v>3.2309033870700001</c:v>
                </c:pt>
                <c:pt idx="34189">
                  <c:v>3.2309389114379998</c:v>
                </c:pt>
                <c:pt idx="34190">
                  <c:v>3.2309718132020002</c:v>
                </c:pt>
                <c:pt idx="34191">
                  <c:v>3.2310044765470001</c:v>
                </c:pt>
                <c:pt idx="34192">
                  <c:v>3.2310507297519999</c:v>
                </c:pt>
                <c:pt idx="34193">
                  <c:v>3.231099843979</c:v>
                </c:pt>
                <c:pt idx="34194">
                  <c:v>3.2311494350430001</c:v>
                </c:pt>
                <c:pt idx="34195">
                  <c:v>3.231202840805</c:v>
                </c:pt>
                <c:pt idx="34196">
                  <c:v>3.2312667369839998</c:v>
                </c:pt>
                <c:pt idx="34197">
                  <c:v>3.2314918041229999</c:v>
                </c:pt>
                <c:pt idx="34198">
                  <c:v>3.2315869331360001</c:v>
                </c:pt>
                <c:pt idx="34199">
                  <c:v>3.2316834926609999</c:v>
                </c:pt>
                <c:pt idx="34200">
                  <c:v>3.2317762374879999</c:v>
                </c:pt>
                <c:pt idx="34201">
                  <c:v>3.231808185577</c:v>
                </c:pt>
                <c:pt idx="34202">
                  <c:v>3.2319171428679998</c:v>
                </c:pt>
                <c:pt idx="34203">
                  <c:v>3.2320182323459998</c:v>
                </c:pt>
                <c:pt idx="34204">
                  <c:v>3.232121706009</c:v>
                </c:pt>
                <c:pt idx="34205">
                  <c:v>3.232146263123</c:v>
                </c:pt>
                <c:pt idx="34206">
                  <c:v>3.2322216033940001</c:v>
                </c:pt>
                <c:pt idx="34207">
                  <c:v>3.2322485446929998</c:v>
                </c:pt>
                <c:pt idx="34208">
                  <c:v>3.2323229312900001</c:v>
                </c:pt>
                <c:pt idx="34209">
                  <c:v>3.232362508774</c:v>
                </c:pt>
                <c:pt idx="34210">
                  <c:v>3.2324223518370001</c:v>
                </c:pt>
                <c:pt idx="34211">
                  <c:v>3.232474327087</c:v>
                </c:pt>
                <c:pt idx="34212">
                  <c:v>3.2325272560120002</c:v>
                </c:pt>
                <c:pt idx="34213">
                  <c:v>3.2325937747959999</c:v>
                </c:pt>
                <c:pt idx="34214">
                  <c:v>3.232627868652</c:v>
                </c:pt>
                <c:pt idx="34215">
                  <c:v>3.2327077388759999</c:v>
                </c:pt>
                <c:pt idx="34216">
                  <c:v>3.2327404022219999</c:v>
                </c:pt>
                <c:pt idx="34217">
                  <c:v>3.2328200340270001</c:v>
                </c:pt>
                <c:pt idx="34218">
                  <c:v>3.2328505516049999</c:v>
                </c:pt>
                <c:pt idx="34219">
                  <c:v>3.2329196929930002</c:v>
                </c:pt>
                <c:pt idx="34220">
                  <c:v>3.2329597473140002</c:v>
                </c:pt>
                <c:pt idx="34221">
                  <c:v>3.2330133914950001</c:v>
                </c:pt>
                <c:pt idx="34222">
                  <c:v>3.233102083206</c:v>
                </c:pt>
                <c:pt idx="34223">
                  <c:v>3.2333869934080002</c:v>
                </c:pt>
                <c:pt idx="34224">
                  <c:v>3.2334275245669999</c:v>
                </c:pt>
                <c:pt idx="34225">
                  <c:v>3.233471870422</c:v>
                </c:pt>
                <c:pt idx="34226">
                  <c:v>3.2335140705110001</c:v>
                </c:pt>
                <c:pt idx="34227">
                  <c:v>3.2335653305049998</c:v>
                </c:pt>
                <c:pt idx="34228">
                  <c:v>3.2336158752439998</c:v>
                </c:pt>
                <c:pt idx="34229">
                  <c:v>3.233658313751</c:v>
                </c:pt>
                <c:pt idx="34230">
                  <c:v>3.2337057590480001</c:v>
                </c:pt>
                <c:pt idx="34231">
                  <c:v>3.2337462902070002</c:v>
                </c:pt>
                <c:pt idx="34232">
                  <c:v>3.233780384064</c:v>
                </c:pt>
                <c:pt idx="34233">
                  <c:v>3.2338166236879999</c:v>
                </c:pt>
                <c:pt idx="34234">
                  <c:v>3.233851909637</c:v>
                </c:pt>
                <c:pt idx="34235">
                  <c:v>3.2338802814480001</c:v>
                </c:pt>
                <c:pt idx="34236">
                  <c:v>3.2339262962339999</c:v>
                </c:pt>
                <c:pt idx="34237">
                  <c:v>3.2339785099029998</c:v>
                </c:pt>
                <c:pt idx="34238">
                  <c:v>3.234049081802</c:v>
                </c:pt>
                <c:pt idx="34239">
                  <c:v>3.2343640327449998</c:v>
                </c:pt>
                <c:pt idx="34240">
                  <c:v>3.234439611435</c:v>
                </c:pt>
                <c:pt idx="34241">
                  <c:v>3.2345287799840001</c:v>
                </c:pt>
                <c:pt idx="34242">
                  <c:v>3.2345991134640002</c:v>
                </c:pt>
                <c:pt idx="34243">
                  <c:v>3.2346284389500002</c:v>
                </c:pt>
                <c:pt idx="34244">
                  <c:v>3.2347002029419998</c:v>
                </c:pt>
                <c:pt idx="34245">
                  <c:v>3.2347316741940002</c:v>
                </c:pt>
                <c:pt idx="34246">
                  <c:v>3.2347896099089999</c:v>
                </c:pt>
                <c:pt idx="34247">
                  <c:v>3.234835147858</c:v>
                </c:pt>
                <c:pt idx="34248">
                  <c:v>3.2348871231079999</c:v>
                </c:pt>
                <c:pt idx="34249">
                  <c:v>3.2349512577059998</c:v>
                </c:pt>
                <c:pt idx="34250">
                  <c:v>3.2349867820739999</c:v>
                </c:pt>
                <c:pt idx="34251">
                  <c:v>3.235054969788</c:v>
                </c:pt>
                <c:pt idx="34252">
                  <c:v>3.2351524829859999</c:v>
                </c:pt>
                <c:pt idx="34253">
                  <c:v>3.2352461814879998</c:v>
                </c:pt>
                <c:pt idx="34254">
                  <c:v>3.235337495804</c:v>
                </c:pt>
                <c:pt idx="34255">
                  <c:v>3.2354187965390002</c:v>
                </c:pt>
                <c:pt idx="34256">
                  <c:v>3.2355639934539999</c:v>
                </c:pt>
                <c:pt idx="34257">
                  <c:v>3.235670566559</c:v>
                </c:pt>
                <c:pt idx="34258">
                  <c:v>3.2359309196470001</c:v>
                </c:pt>
                <c:pt idx="34259">
                  <c:v>3.2359838485719998</c:v>
                </c:pt>
                <c:pt idx="34260">
                  <c:v>3.2360312938689999</c:v>
                </c:pt>
                <c:pt idx="34261">
                  <c:v>3.2360670566560001</c:v>
                </c:pt>
                <c:pt idx="34262">
                  <c:v>3.2361018657680001</c:v>
                </c:pt>
                <c:pt idx="34263">
                  <c:v>3.236137866974</c:v>
                </c:pt>
                <c:pt idx="34264">
                  <c:v>3.2361698150630001</c:v>
                </c:pt>
                <c:pt idx="34265">
                  <c:v>3.2362115383150001</c:v>
                </c:pt>
                <c:pt idx="34266">
                  <c:v>3.2362568378450001</c:v>
                </c:pt>
                <c:pt idx="34267">
                  <c:v>3.2362873554229998</c:v>
                </c:pt>
                <c:pt idx="34268">
                  <c:v>3.2363245487209999</c:v>
                </c:pt>
                <c:pt idx="34269">
                  <c:v>3.236359357834</c:v>
                </c:pt>
                <c:pt idx="34270">
                  <c:v>3.2363967895510002</c:v>
                </c:pt>
                <c:pt idx="34271">
                  <c:v>3.2364351749420002</c:v>
                </c:pt>
                <c:pt idx="34272">
                  <c:v>3.2364749908450001</c:v>
                </c:pt>
                <c:pt idx="34273">
                  <c:v>3.2365186214450001</c:v>
                </c:pt>
                <c:pt idx="34274">
                  <c:v>3.2365605831150002</c:v>
                </c:pt>
                <c:pt idx="34275">
                  <c:v>3.236598491669</c:v>
                </c:pt>
                <c:pt idx="34276">
                  <c:v>3.2366390228270001</c:v>
                </c:pt>
                <c:pt idx="34277">
                  <c:v>3.2366814613339998</c:v>
                </c:pt>
                <c:pt idx="34278">
                  <c:v>3.2367208004000001</c:v>
                </c:pt>
                <c:pt idx="34279">
                  <c:v>3.2369012832639998</c:v>
                </c:pt>
                <c:pt idx="34280">
                  <c:v>3.2369697093959999</c:v>
                </c:pt>
                <c:pt idx="34281">
                  <c:v>3.2369999885560001</c:v>
                </c:pt>
                <c:pt idx="34282">
                  <c:v>3.2370851039890001</c:v>
                </c:pt>
                <c:pt idx="34283">
                  <c:v>3.2371222972870002</c:v>
                </c:pt>
                <c:pt idx="34284">
                  <c:v>3.2372133731839998</c:v>
                </c:pt>
                <c:pt idx="34285">
                  <c:v>3.2372658252719999</c:v>
                </c:pt>
                <c:pt idx="34286">
                  <c:v>3.2373504638670001</c:v>
                </c:pt>
                <c:pt idx="34287">
                  <c:v>3.2374124526979999</c:v>
                </c:pt>
                <c:pt idx="34288">
                  <c:v>3.2374832630160002</c:v>
                </c:pt>
                <c:pt idx="34289">
                  <c:v>3.2375562191010001</c:v>
                </c:pt>
                <c:pt idx="34290">
                  <c:v>3.2376105785370002</c:v>
                </c:pt>
                <c:pt idx="34291">
                  <c:v>3.2376859188079998</c:v>
                </c:pt>
                <c:pt idx="34292">
                  <c:v>3.2377207279209999</c:v>
                </c:pt>
                <c:pt idx="34293">
                  <c:v>3.2378184795379998</c:v>
                </c:pt>
                <c:pt idx="34294">
                  <c:v>3.238176584244</c:v>
                </c:pt>
                <c:pt idx="34295">
                  <c:v>3.2382919788360001</c:v>
                </c:pt>
                <c:pt idx="34296">
                  <c:v>3.2383711338040002</c:v>
                </c:pt>
                <c:pt idx="34297">
                  <c:v>3.2384369373320001</c:v>
                </c:pt>
                <c:pt idx="34298">
                  <c:v>3.2385280132290002</c:v>
                </c:pt>
                <c:pt idx="34299">
                  <c:v>3.2385737895969999</c:v>
                </c:pt>
                <c:pt idx="34300">
                  <c:v>3.2386238574980002</c:v>
                </c:pt>
                <c:pt idx="34301">
                  <c:v>3.2386777400970002</c:v>
                </c:pt>
                <c:pt idx="34302">
                  <c:v>3.2387232780459998</c:v>
                </c:pt>
                <c:pt idx="34303">
                  <c:v>3.2387785911560001</c:v>
                </c:pt>
                <c:pt idx="34304">
                  <c:v>3.2388267517089999</c:v>
                </c:pt>
                <c:pt idx="34305">
                  <c:v>3.2388679981230002</c:v>
                </c:pt>
                <c:pt idx="34306">
                  <c:v>3.2389018535609999</c:v>
                </c:pt>
                <c:pt idx="34307">
                  <c:v>3.2389435768129999</c:v>
                </c:pt>
                <c:pt idx="34308">
                  <c:v>3.2390313148500001</c:v>
                </c:pt>
                <c:pt idx="34309">
                  <c:v>3.2392537593839998</c:v>
                </c:pt>
                <c:pt idx="34310">
                  <c:v>3.2393400669100001</c:v>
                </c:pt>
                <c:pt idx="34311">
                  <c:v>3.2393813133239999</c:v>
                </c:pt>
                <c:pt idx="34312">
                  <c:v>3.2394413948060001</c:v>
                </c:pt>
                <c:pt idx="34313">
                  <c:v>3.23948097229</c:v>
                </c:pt>
                <c:pt idx="34314">
                  <c:v>3.2395551204680002</c:v>
                </c:pt>
                <c:pt idx="34315">
                  <c:v>3.239594459534</c:v>
                </c:pt>
                <c:pt idx="34316">
                  <c:v>3.2396774291989998</c:v>
                </c:pt>
                <c:pt idx="34317">
                  <c:v>3.2397167682650001</c:v>
                </c:pt>
                <c:pt idx="34318">
                  <c:v>3.2397964000699999</c:v>
                </c:pt>
                <c:pt idx="34319">
                  <c:v>3.2398362159729999</c:v>
                </c:pt>
                <c:pt idx="34320">
                  <c:v>3.2399089336400002</c:v>
                </c:pt>
                <c:pt idx="34321">
                  <c:v>3.239957094193</c:v>
                </c:pt>
                <c:pt idx="34322">
                  <c:v>3.2400608062740002</c:v>
                </c:pt>
                <c:pt idx="34323">
                  <c:v>3.2401754856110001</c:v>
                </c:pt>
                <c:pt idx="34324">
                  <c:v>3.2405338287349998</c:v>
                </c:pt>
                <c:pt idx="34325">
                  <c:v>3.240671873093</c:v>
                </c:pt>
                <c:pt idx="34326">
                  <c:v>3.2407710552219999</c:v>
                </c:pt>
                <c:pt idx="34327">
                  <c:v>3.240817070007</c:v>
                </c:pt>
                <c:pt idx="34328">
                  <c:v>3.2408494949339999</c:v>
                </c:pt>
                <c:pt idx="34329">
                  <c:v>3.240883350372</c:v>
                </c:pt>
                <c:pt idx="34330">
                  <c:v>3.2409226894379999</c:v>
                </c:pt>
                <c:pt idx="34331">
                  <c:v>3.240963459015</c:v>
                </c:pt>
                <c:pt idx="34332">
                  <c:v>3.2409996986389999</c:v>
                </c:pt>
                <c:pt idx="34333">
                  <c:v>3.2410457134250001</c:v>
                </c:pt>
                <c:pt idx="34334">
                  <c:v>3.241092443466</c:v>
                </c:pt>
                <c:pt idx="34335">
                  <c:v>3.2411382198330001</c:v>
                </c:pt>
                <c:pt idx="34336">
                  <c:v>3.2411806583399998</c:v>
                </c:pt>
                <c:pt idx="34337">
                  <c:v>3.241219520569</c:v>
                </c:pt>
                <c:pt idx="34338">
                  <c:v>3.2412559986109999</c:v>
                </c:pt>
                <c:pt idx="34339">
                  <c:v>3.2412886619569998</c:v>
                </c:pt>
                <c:pt idx="34340">
                  <c:v>3.2412919998169998</c:v>
                </c:pt>
                <c:pt idx="34341">
                  <c:v>3.2413306236269999</c:v>
                </c:pt>
                <c:pt idx="34342">
                  <c:v>3.241374731064</c:v>
                </c:pt>
                <c:pt idx="34343">
                  <c:v>3.2414250373839999</c:v>
                </c:pt>
                <c:pt idx="34344">
                  <c:v>3.2414824962619999</c:v>
                </c:pt>
                <c:pt idx="34345">
                  <c:v>3.2417361736300001</c:v>
                </c:pt>
                <c:pt idx="34346">
                  <c:v>3.241798639297</c:v>
                </c:pt>
                <c:pt idx="34347">
                  <c:v>3.241843938828</c:v>
                </c:pt>
                <c:pt idx="34348">
                  <c:v>3.2419209480290001</c:v>
                </c:pt>
                <c:pt idx="34349">
                  <c:v>3.2419621944429999</c:v>
                </c:pt>
                <c:pt idx="34350">
                  <c:v>3.242047786713</c:v>
                </c:pt>
                <c:pt idx="34351">
                  <c:v>3.2420873641969998</c:v>
                </c:pt>
                <c:pt idx="34352">
                  <c:v>3.242178678513</c:v>
                </c:pt>
                <c:pt idx="34353">
                  <c:v>3.2422285079959998</c:v>
                </c:pt>
                <c:pt idx="34354">
                  <c:v>3.2423110008239999</c:v>
                </c:pt>
                <c:pt idx="34355">
                  <c:v>3.2423603534700001</c:v>
                </c:pt>
                <c:pt idx="34356">
                  <c:v>3.2424204349519998</c:v>
                </c:pt>
                <c:pt idx="34357">
                  <c:v>3.2425162792209998</c:v>
                </c:pt>
                <c:pt idx="34358">
                  <c:v>3.2426028251650001</c:v>
                </c:pt>
                <c:pt idx="34359">
                  <c:v>3.2426943778989998</c:v>
                </c:pt>
                <c:pt idx="34360">
                  <c:v>3.2428488731380001</c:v>
                </c:pt>
                <c:pt idx="34361">
                  <c:v>3.2429645061489998</c:v>
                </c:pt>
                <c:pt idx="34362">
                  <c:v>3.24307346344</c:v>
                </c:pt>
                <c:pt idx="34363">
                  <c:v>3.2432904243470002</c:v>
                </c:pt>
                <c:pt idx="34364">
                  <c:v>3.2433362007139999</c:v>
                </c:pt>
                <c:pt idx="34365">
                  <c:v>3.2434148788449999</c:v>
                </c:pt>
                <c:pt idx="34366">
                  <c:v>3.2434649467469998</c:v>
                </c:pt>
                <c:pt idx="34367">
                  <c:v>3.2435157299039998</c:v>
                </c:pt>
                <c:pt idx="34368">
                  <c:v>3.2435576915739999</c:v>
                </c:pt>
                <c:pt idx="34369">
                  <c:v>3.2435967922210001</c:v>
                </c:pt>
                <c:pt idx="34370">
                  <c:v>3.2436318397520001</c:v>
                </c:pt>
                <c:pt idx="34371">
                  <c:v>3.2436752319340001</c:v>
                </c:pt>
                <c:pt idx="34372">
                  <c:v>3.2437152862550001</c:v>
                </c:pt>
                <c:pt idx="34373">
                  <c:v>3.2437582015989999</c:v>
                </c:pt>
                <c:pt idx="34374">
                  <c:v>3.243798732758</c:v>
                </c:pt>
                <c:pt idx="34375">
                  <c:v>3.243839025497</c:v>
                </c:pt>
                <c:pt idx="34376">
                  <c:v>3.2438726425170001</c:v>
                </c:pt>
                <c:pt idx="34377">
                  <c:v>3.2439093589780001</c:v>
                </c:pt>
                <c:pt idx="34378">
                  <c:v>3.2439451217649999</c:v>
                </c:pt>
                <c:pt idx="34379">
                  <c:v>3.2439904212949999</c:v>
                </c:pt>
                <c:pt idx="34380">
                  <c:v>3.2440419197080002</c:v>
                </c:pt>
                <c:pt idx="34381">
                  <c:v>3.2441236972810001</c:v>
                </c:pt>
                <c:pt idx="34382">
                  <c:v>3.244309902191</c:v>
                </c:pt>
                <c:pt idx="34383">
                  <c:v>3.2443897724149999</c:v>
                </c:pt>
                <c:pt idx="34384">
                  <c:v>3.2444221973420002</c:v>
                </c:pt>
                <c:pt idx="34385">
                  <c:v>3.2445058822630002</c:v>
                </c:pt>
                <c:pt idx="34386">
                  <c:v>3.2445518970489999</c:v>
                </c:pt>
                <c:pt idx="34387">
                  <c:v>3.244634389877</c:v>
                </c:pt>
                <c:pt idx="34388">
                  <c:v>3.2446923255920002</c:v>
                </c:pt>
                <c:pt idx="34389">
                  <c:v>3.2447798252109998</c:v>
                </c:pt>
                <c:pt idx="34390">
                  <c:v>3.2448561191560001</c:v>
                </c:pt>
                <c:pt idx="34391">
                  <c:v>3.2449302673339999</c:v>
                </c:pt>
                <c:pt idx="34392">
                  <c:v>3.2450103759769999</c:v>
                </c:pt>
                <c:pt idx="34393">
                  <c:v>3.2450602054600002</c:v>
                </c:pt>
                <c:pt idx="34394">
                  <c:v>3.2451455593110001</c:v>
                </c:pt>
                <c:pt idx="34395">
                  <c:v>3.245181798935</c:v>
                </c:pt>
                <c:pt idx="34396">
                  <c:v>3.245263814926</c:v>
                </c:pt>
                <c:pt idx="34397">
                  <c:v>3.2452907562259998</c:v>
                </c:pt>
                <c:pt idx="34398">
                  <c:v>3.2453804016109999</c:v>
                </c:pt>
                <c:pt idx="34399">
                  <c:v>3.2455959320069998</c:v>
                </c:pt>
                <c:pt idx="34400">
                  <c:v>3.2457058429719998</c:v>
                </c:pt>
                <c:pt idx="34401">
                  <c:v>3.245748519897</c:v>
                </c:pt>
                <c:pt idx="34402">
                  <c:v>3.2457830905909999</c:v>
                </c:pt>
                <c:pt idx="34403">
                  <c:v>3.245820045471</c:v>
                </c:pt>
                <c:pt idx="34404">
                  <c:v>3.2458546161649999</c:v>
                </c:pt>
                <c:pt idx="34405">
                  <c:v>3.2458903789520002</c:v>
                </c:pt>
                <c:pt idx="34406">
                  <c:v>3.2459273338319998</c:v>
                </c:pt>
                <c:pt idx="34407">
                  <c:v>3.2459747791289999</c:v>
                </c:pt>
                <c:pt idx="34408">
                  <c:v>3.2460160255430002</c:v>
                </c:pt>
                <c:pt idx="34409">
                  <c:v>3.2460613250730002</c:v>
                </c:pt>
                <c:pt idx="34410">
                  <c:v>3.2461018562319999</c:v>
                </c:pt>
                <c:pt idx="34411">
                  <c:v>3.246147871017</c:v>
                </c:pt>
                <c:pt idx="34412">
                  <c:v>3.246188163757</c:v>
                </c:pt>
                <c:pt idx="34413">
                  <c:v>3.2462241649629999</c:v>
                </c:pt>
                <c:pt idx="34414">
                  <c:v>3.2462587356569998</c:v>
                </c:pt>
                <c:pt idx="34415">
                  <c:v>3.2463002204900002</c:v>
                </c:pt>
                <c:pt idx="34416">
                  <c:v>3.2463376522059999</c:v>
                </c:pt>
                <c:pt idx="34417">
                  <c:v>3.2463819980620001</c:v>
                </c:pt>
                <c:pt idx="34418">
                  <c:v>3.2467758655550001</c:v>
                </c:pt>
                <c:pt idx="34419">
                  <c:v>3.2468078136440002</c:v>
                </c:pt>
                <c:pt idx="34420">
                  <c:v>3.2468893527980001</c:v>
                </c:pt>
                <c:pt idx="34421">
                  <c:v>3.2469210624690001</c:v>
                </c:pt>
                <c:pt idx="34422">
                  <c:v>3.2470080852510002</c:v>
                </c:pt>
                <c:pt idx="34423">
                  <c:v>3.2470517158510002</c:v>
                </c:pt>
                <c:pt idx="34424">
                  <c:v>3.2471301555630001</c:v>
                </c:pt>
                <c:pt idx="34425">
                  <c:v>3.2471833229059999</c:v>
                </c:pt>
                <c:pt idx="34426">
                  <c:v>3.2472531795499999</c:v>
                </c:pt>
                <c:pt idx="34427">
                  <c:v>3.2473208904269999</c:v>
                </c:pt>
                <c:pt idx="34428">
                  <c:v>3.2473676204680002</c:v>
                </c:pt>
                <c:pt idx="34429">
                  <c:v>3.247432947159</c:v>
                </c:pt>
                <c:pt idx="34430">
                  <c:v>3.2474658489229999</c:v>
                </c:pt>
                <c:pt idx="34431">
                  <c:v>3.2475626468660002</c:v>
                </c:pt>
                <c:pt idx="34432">
                  <c:v>3.2476644515989999</c:v>
                </c:pt>
                <c:pt idx="34433">
                  <c:v>3.247762680054</c:v>
                </c:pt>
                <c:pt idx="34434">
                  <c:v>3.2478837966919998</c:v>
                </c:pt>
                <c:pt idx="34435">
                  <c:v>3.2482008934020001</c:v>
                </c:pt>
                <c:pt idx="34436">
                  <c:v>3.2482495307920001</c:v>
                </c:pt>
                <c:pt idx="34437">
                  <c:v>3.2482955455779998</c:v>
                </c:pt>
                <c:pt idx="34438">
                  <c:v>3.2483422756200002</c:v>
                </c:pt>
                <c:pt idx="34439">
                  <c:v>3.248383283615</c:v>
                </c:pt>
                <c:pt idx="34440">
                  <c:v>3.2484092712399999</c:v>
                </c:pt>
                <c:pt idx="34441">
                  <c:v>3.2484443187709999</c:v>
                </c:pt>
                <c:pt idx="34442">
                  <c:v>3.2484834194180001</c:v>
                </c:pt>
                <c:pt idx="34443">
                  <c:v>3.2485153675079999</c:v>
                </c:pt>
                <c:pt idx="34444">
                  <c:v>3.2485516071320002</c:v>
                </c:pt>
                <c:pt idx="34445">
                  <c:v>3.2485985755920002</c:v>
                </c:pt>
                <c:pt idx="34446">
                  <c:v>3.2486405372620002</c:v>
                </c:pt>
                <c:pt idx="34447">
                  <c:v>3.2486772537230002</c:v>
                </c:pt>
                <c:pt idx="34448">
                  <c:v>3.2487223148350002</c:v>
                </c:pt>
                <c:pt idx="34449">
                  <c:v>3.2487659454350002</c:v>
                </c:pt>
                <c:pt idx="34450">
                  <c:v>3.2487998008729999</c:v>
                </c:pt>
                <c:pt idx="34451">
                  <c:v>3.248835325241</c:v>
                </c:pt>
                <c:pt idx="34452">
                  <c:v>3.2488701343540001</c:v>
                </c:pt>
                <c:pt idx="34453">
                  <c:v>3.248901367188</c:v>
                </c:pt>
                <c:pt idx="34454">
                  <c:v>3.248993635178</c:v>
                </c:pt>
                <c:pt idx="34455">
                  <c:v>3.2491881847380002</c:v>
                </c:pt>
                <c:pt idx="34456">
                  <c:v>3.2492420673370002</c:v>
                </c:pt>
                <c:pt idx="34457">
                  <c:v>3.2492866516109999</c:v>
                </c:pt>
                <c:pt idx="34458">
                  <c:v>3.249365091324</c:v>
                </c:pt>
                <c:pt idx="34459">
                  <c:v>3.2494077682500002</c:v>
                </c:pt>
                <c:pt idx="34460">
                  <c:v>3.249499559402</c:v>
                </c:pt>
                <c:pt idx="34461">
                  <c:v>3.2495405673979998</c:v>
                </c:pt>
                <c:pt idx="34462">
                  <c:v>3.2496306896210001</c:v>
                </c:pt>
                <c:pt idx="34463">
                  <c:v>3.2496795654300001</c:v>
                </c:pt>
                <c:pt idx="34464">
                  <c:v>3.2497651577000002</c:v>
                </c:pt>
                <c:pt idx="34465">
                  <c:v>3.2498157024380001</c:v>
                </c:pt>
                <c:pt idx="34466">
                  <c:v>3.249884843826</c:v>
                </c:pt>
                <c:pt idx="34467">
                  <c:v>3.2499413490300002</c:v>
                </c:pt>
                <c:pt idx="34468">
                  <c:v>3.2500483989719999</c:v>
                </c:pt>
                <c:pt idx="34469">
                  <c:v>3.2501530647279999</c:v>
                </c:pt>
                <c:pt idx="34470">
                  <c:v>3.2502534389500002</c:v>
                </c:pt>
                <c:pt idx="34471">
                  <c:v>3.250362873077</c:v>
                </c:pt>
                <c:pt idx="34472">
                  <c:v>3.250455141068</c:v>
                </c:pt>
                <c:pt idx="34473">
                  <c:v>3.250612258911</c:v>
                </c:pt>
                <c:pt idx="34474">
                  <c:v>3.2509360313419999</c:v>
                </c:pt>
                <c:pt idx="34475">
                  <c:v>3.2510316371919998</c:v>
                </c:pt>
                <c:pt idx="34476">
                  <c:v>3.2510876655579999</c:v>
                </c:pt>
                <c:pt idx="34477">
                  <c:v>3.251138925552</c:v>
                </c:pt>
                <c:pt idx="34478">
                  <c:v>3.2511785030359999</c:v>
                </c:pt>
                <c:pt idx="34479">
                  <c:v>3.2512242794040001</c:v>
                </c:pt>
                <c:pt idx="34480">
                  <c:v>3.2512741088869999</c:v>
                </c:pt>
                <c:pt idx="34481">
                  <c:v>3.2513206005100002</c:v>
                </c:pt>
                <c:pt idx="34482">
                  <c:v>3.2513661384580002</c:v>
                </c:pt>
                <c:pt idx="34483">
                  <c:v>3.2514102458949998</c:v>
                </c:pt>
                <c:pt idx="34484">
                  <c:v>3.2514457702640001</c:v>
                </c:pt>
                <c:pt idx="34485">
                  <c:v>3.2514762878419998</c:v>
                </c:pt>
                <c:pt idx="34486">
                  <c:v>3.2515134811399999</c:v>
                </c:pt>
                <c:pt idx="34487">
                  <c:v>3.2515559196470001</c:v>
                </c:pt>
                <c:pt idx="34488">
                  <c:v>3.2516002655029999</c:v>
                </c:pt>
                <c:pt idx="34489">
                  <c:v>3.2516472339629998</c:v>
                </c:pt>
                <c:pt idx="34490">
                  <c:v>3.2516925334929998</c:v>
                </c:pt>
                <c:pt idx="34491">
                  <c:v>3.2517423629760001</c:v>
                </c:pt>
                <c:pt idx="34492">
                  <c:v>3.2517993450159999</c:v>
                </c:pt>
                <c:pt idx="34493">
                  <c:v>3.2519993782040002</c:v>
                </c:pt>
                <c:pt idx="34494">
                  <c:v>3.252054214478</c:v>
                </c:pt>
                <c:pt idx="34495">
                  <c:v>3.252104759216</c:v>
                </c:pt>
                <c:pt idx="34496">
                  <c:v>3.2521808147429998</c:v>
                </c:pt>
                <c:pt idx="34497">
                  <c:v>3.2522296905519998</c:v>
                </c:pt>
                <c:pt idx="34498">
                  <c:v>3.2523255348209998</c:v>
                </c:pt>
                <c:pt idx="34499">
                  <c:v>3.2523796558379998</c:v>
                </c:pt>
                <c:pt idx="34500">
                  <c:v>3.2524845600129999</c:v>
                </c:pt>
                <c:pt idx="34501">
                  <c:v>3.2525410652160001</c:v>
                </c:pt>
                <c:pt idx="34502">
                  <c:v>3.2526378631589998</c:v>
                </c:pt>
                <c:pt idx="34503">
                  <c:v>3.2526955604549999</c:v>
                </c:pt>
                <c:pt idx="34504">
                  <c:v>3.2527685165409999</c:v>
                </c:pt>
                <c:pt idx="34505">
                  <c:v>3.2528231143949999</c:v>
                </c:pt>
                <c:pt idx="34506">
                  <c:v>3.2528698444369999</c:v>
                </c:pt>
                <c:pt idx="34507">
                  <c:v>3.2529544830320001</c:v>
                </c:pt>
                <c:pt idx="34508">
                  <c:v>3.2532777786249998</c:v>
                </c:pt>
                <c:pt idx="34509">
                  <c:v>3.2533450126650001</c:v>
                </c:pt>
                <c:pt idx="34510">
                  <c:v>3.253395318985</c:v>
                </c:pt>
                <c:pt idx="34511">
                  <c:v>3.2534427642820001</c:v>
                </c:pt>
                <c:pt idx="34512">
                  <c:v>3.2534873485569999</c:v>
                </c:pt>
                <c:pt idx="34513">
                  <c:v>3.2535274028779999</c:v>
                </c:pt>
                <c:pt idx="34514">
                  <c:v>3.2535703182220002</c:v>
                </c:pt>
                <c:pt idx="34515">
                  <c:v>3.2536175251010002</c:v>
                </c:pt>
                <c:pt idx="34516">
                  <c:v>3.2536642551420001</c:v>
                </c:pt>
                <c:pt idx="34517">
                  <c:v>3.2537045478820001</c:v>
                </c:pt>
                <c:pt idx="34518">
                  <c:v>3.2537419795989999</c:v>
                </c:pt>
                <c:pt idx="34519">
                  <c:v>3.2537751197809999</c:v>
                </c:pt>
                <c:pt idx="34520">
                  <c:v>3.253805160522</c:v>
                </c:pt>
                <c:pt idx="34521">
                  <c:v>3.2538306713099998</c:v>
                </c:pt>
                <c:pt idx="34522">
                  <c:v>3.2538673877719999</c:v>
                </c:pt>
                <c:pt idx="34523">
                  <c:v>3.25390958786</c:v>
                </c:pt>
                <c:pt idx="34524">
                  <c:v>3.253952980042</c:v>
                </c:pt>
                <c:pt idx="34525">
                  <c:v>3.2540001869199999</c:v>
                </c:pt>
                <c:pt idx="34526">
                  <c:v>3.2540531158450001</c:v>
                </c:pt>
                <c:pt idx="34527">
                  <c:v>3.2541127204900002</c:v>
                </c:pt>
                <c:pt idx="34528">
                  <c:v>3.2544300556180001</c:v>
                </c:pt>
                <c:pt idx="34529">
                  <c:v>3.2544806003570002</c:v>
                </c:pt>
                <c:pt idx="34530">
                  <c:v>3.2545282840729999</c:v>
                </c:pt>
                <c:pt idx="34531">
                  <c:v>3.2546033859249999</c:v>
                </c:pt>
                <c:pt idx="34532">
                  <c:v>3.254648923874</c:v>
                </c:pt>
                <c:pt idx="34533">
                  <c:v>3.2547335624690001</c:v>
                </c:pt>
                <c:pt idx="34534">
                  <c:v>3.2547702789309998</c:v>
                </c:pt>
                <c:pt idx="34535">
                  <c:v>3.2548582553859999</c:v>
                </c:pt>
                <c:pt idx="34536">
                  <c:v>3.2548987865450001</c:v>
                </c:pt>
                <c:pt idx="34537">
                  <c:v>3.2549779415129998</c:v>
                </c:pt>
                <c:pt idx="34538">
                  <c:v>3.255022525787</c:v>
                </c:pt>
                <c:pt idx="34539">
                  <c:v>3.2550847530359999</c:v>
                </c:pt>
                <c:pt idx="34540">
                  <c:v>3.2551677227020002</c:v>
                </c:pt>
                <c:pt idx="34541">
                  <c:v>3.2553141117100002</c:v>
                </c:pt>
                <c:pt idx="34542">
                  <c:v>3.2555377483369998</c:v>
                </c:pt>
                <c:pt idx="34543">
                  <c:v>3.2555849552149998</c:v>
                </c:pt>
                <c:pt idx="34544">
                  <c:v>3.2556283473969998</c:v>
                </c:pt>
                <c:pt idx="34545">
                  <c:v>3.2556772232059998</c:v>
                </c:pt>
                <c:pt idx="34546">
                  <c:v>3.2557318210599999</c:v>
                </c:pt>
                <c:pt idx="34547">
                  <c:v>3.2557835578919998</c:v>
                </c:pt>
                <c:pt idx="34548">
                  <c:v>3.2558443546300002</c:v>
                </c:pt>
                <c:pt idx="34549">
                  <c:v>3.2559599876399998</c:v>
                </c:pt>
                <c:pt idx="34550">
                  <c:v>3.2560124397279999</c:v>
                </c:pt>
                <c:pt idx="34551">
                  <c:v>3.2560627460479998</c:v>
                </c:pt>
                <c:pt idx="34552">
                  <c:v>3.2561273574829999</c:v>
                </c:pt>
                <c:pt idx="34553">
                  <c:v>3.25616979599</c:v>
                </c:pt>
                <c:pt idx="34554">
                  <c:v>3.2562165260309999</c:v>
                </c:pt>
                <c:pt idx="34555">
                  <c:v>3.256267547607</c:v>
                </c:pt>
                <c:pt idx="34556">
                  <c:v>3.2563533782960001</c:v>
                </c:pt>
                <c:pt idx="34557">
                  <c:v>3.2564532756809998</c:v>
                </c:pt>
                <c:pt idx="34558">
                  <c:v>3.256752490997</c:v>
                </c:pt>
                <c:pt idx="34559">
                  <c:v>3.2568962574009999</c:v>
                </c:pt>
                <c:pt idx="34560">
                  <c:v>3.256989479065</c:v>
                </c:pt>
                <c:pt idx="34561">
                  <c:v>3.2570533752439998</c:v>
                </c:pt>
                <c:pt idx="34562">
                  <c:v>3.2570967674259999</c:v>
                </c:pt>
                <c:pt idx="34563">
                  <c:v>3.2571456432339998</c:v>
                </c:pt>
                <c:pt idx="34564">
                  <c:v>3.2572050094599998</c:v>
                </c:pt>
                <c:pt idx="34565">
                  <c:v>3.2572488784789999</c:v>
                </c:pt>
                <c:pt idx="34566">
                  <c:v>3.2573277950290001</c:v>
                </c:pt>
                <c:pt idx="34567">
                  <c:v>3.2573657035829999</c:v>
                </c:pt>
                <c:pt idx="34568">
                  <c:v>3.2574520111080001</c:v>
                </c:pt>
                <c:pt idx="34569">
                  <c:v>3.2574832439420001</c:v>
                </c:pt>
                <c:pt idx="34570">
                  <c:v>3.257559537888</c:v>
                </c:pt>
                <c:pt idx="34571">
                  <c:v>3.2575914859770001</c:v>
                </c:pt>
                <c:pt idx="34572">
                  <c:v>3.2576553821559999</c:v>
                </c:pt>
                <c:pt idx="34573">
                  <c:v>3.2577028274540001</c:v>
                </c:pt>
                <c:pt idx="34574">
                  <c:v>3.2577555179600002</c:v>
                </c:pt>
                <c:pt idx="34575">
                  <c:v>3.2578163146970001</c:v>
                </c:pt>
                <c:pt idx="34576">
                  <c:v>3.2578501701349998</c:v>
                </c:pt>
                <c:pt idx="34577">
                  <c:v>3.2579445838929999</c:v>
                </c:pt>
                <c:pt idx="34578">
                  <c:v>3.2580466270450001</c:v>
                </c:pt>
                <c:pt idx="34579">
                  <c:v>3.258337497711</c:v>
                </c:pt>
                <c:pt idx="34580">
                  <c:v>3.2584393024440002</c:v>
                </c:pt>
                <c:pt idx="34581">
                  <c:v>3.2585074901579998</c:v>
                </c:pt>
                <c:pt idx="34582">
                  <c:v>3.25856590271</c:v>
                </c:pt>
                <c:pt idx="34583">
                  <c:v>3.2586107254029999</c:v>
                </c:pt>
                <c:pt idx="34584">
                  <c:v>3.2586612701419999</c:v>
                </c:pt>
                <c:pt idx="34585">
                  <c:v>3.258712291718</c:v>
                </c:pt>
                <c:pt idx="34586">
                  <c:v>3.2587656974789998</c:v>
                </c:pt>
                <c:pt idx="34587">
                  <c:v>3.2588124275210002</c:v>
                </c:pt>
                <c:pt idx="34588">
                  <c:v>3.2588548660279999</c:v>
                </c:pt>
                <c:pt idx="34589">
                  <c:v>3.2588908672330001</c:v>
                </c:pt>
                <c:pt idx="34590">
                  <c:v>3.2588922977450001</c:v>
                </c:pt>
                <c:pt idx="34591">
                  <c:v>3.258934020996</c:v>
                </c:pt>
                <c:pt idx="34592">
                  <c:v>3.258979082108</c:v>
                </c:pt>
                <c:pt idx="34593">
                  <c:v>3.259026288986</c:v>
                </c:pt>
                <c:pt idx="34594">
                  <c:v>3.2590672969819998</c:v>
                </c:pt>
                <c:pt idx="34595">
                  <c:v>3.2591159343720002</c:v>
                </c:pt>
                <c:pt idx="34596">
                  <c:v>3.2591788768769998</c:v>
                </c:pt>
                <c:pt idx="34597">
                  <c:v>3.259402990341</c:v>
                </c:pt>
                <c:pt idx="34598">
                  <c:v>3.2594888210300001</c:v>
                </c:pt>
                <c:pt idx="34599">
                  <c:v>3.2595760822300002</c:v>
                </c:pt>
                <c:pt idx="34600">
                  <c:v>3.2596657276149998</c:v>
                </c:pt>
                <c:pt idx="34601">
                  <c:v>3.259706258774</c:v>
                </c:pt>
                <c:pt idx="34602">
                  <c:v>3.2597556114200001</c:v>
                </c:pt>
                <c:pt idx="34603">
                  <c:v>3.2598142623899999</c:v>
                </c:pt>
                <c:pt idx="34604">
                  <c:v>3.2598557472229999</c:v>
                </c:pt>
                <c:pt idx="34605">
                  <c:v>3.259927749634</c:v>
                </c:pt>
                <c:pt idx="34606">
                  <c:v>3.2599625587459999</c:v>
                </c:pt>
                <c:pt idx="34607">
                  <c:v>3.2600450515750001</c:v>
                </c:pt>
                <c:pt idx="34608">
                  <c:v>3.2600798606870001</c:v>
                </c:pt>
                <c:pt idx="34609">
                  <c:v>3.26016163826</c:v>
                </c:pt>
                <c:pt idx="34610">
                  <c:v>3.2601985931400002</c:v>
                </c:pt>
                <c:pt idx="34611">
                  <c:v>3.260271072388</c:v>
                </c:pt>
                <c:pt idx="34612">
                  <c:v>3.2603669166559999</c:v>
                </c:pt>
                <c:pt idx="34613">
                  <c:v>3.2604503631589998</c:v>
                </c:pt>
                <c:pt idx="34614">
                  <c:v>3.2605309486389999</c:v>
                </c:pt>
                <c:pt idx="34615">
                  <c:v>3.2608165740969999</c:v>
                </c:pt>
                <c:pt idx="34616">
                  <c:v>3.260881662369</c:v>
                </c:pt>
                <c:pt idx="34617">
                  <c:v>3.2609186172490001</c:v>
                </c:pt>
                <c:pt idx="34618">
                  <c:v>3.2609629631039998</c:v>
                </c:pt>
                <c:pt idx="34619">
                  <c:v>3.2610094547270001</c:v>
                </c:pt>
                <c:pt idx="34620">
                  <c:v>3.2610514163970001</c:v>
                </c:pt>
                <c:pt idx="34621">
                  <c:v>3.2610986232760002</c:v>
                </c:pt>
                <c:pt idx="34622">
                  <c:v>3.2611505985260001</c:v>
                </c:pt>
                <c:pt idx="34623">
                  <c:v>3.2611944675450002</c:v>
                </c:pt>
                <c:pt idx="34624">
                  <c:v>3.261246204376</c:v>
                </c:pt>
                <c:pt idx="34625">
                  <c:v>3.2613153457639998</c:v>
                </c:pt>
                <c:pt idx="34626">
                  <c:v>3.2613523006439999</c:v>
                </c:pt>
                <c:pt idx="34627">
                  <c:v>3.2613923549649999</c:v>
                </c:pt>
                <c:pt idx="34628">
                  <c:v>3.2614343166349999</c:v>
                </c:pt>
                <c:pt idx="34629">
                  <c:v>3.2614839077000002</c:v>
                </c:pt>
                <c:pt idx="34630">
                  <c:v>3.261535406113</c:v>
                </c:pt>
                <c:pt idx="34631">
                  <c:v>3.2615857124329999</c:v>
                </c:pt>
                <c:pt idx="34632">
                  <c:v>3.2616930007930001</c:v>
                </c:pt>
                <c:pt idx="34633">
                  <c:v>3.2619867324829999</c:v>
                </c:pt>
                <c:pt idx="34634">
                  <c:v>3.2620701789859998</c:v>
                </c:pt>
                <c:pt idx="34635">
                  <c:v>3.2621552944180001</c:v>
                </c:pt>
                <c:pt idx="34636">
                  <c:v>3.2622311115259999</c:v>
                </c:pt>
                <c:pt idx="34637">
                  <c:v>3.2623128890989999</c:v>
                </c:pt>
                <c:pt idx="34638">
                  <c:v>3.2624475955959999</c:v>
                </c:pt>
                <c:pt idx="34639">
                  <c:v>3.2625305652619998</c:v>
                </c:pt>
                <c:pt idx="34640">
                  <c:v>3.262611627579</c:v>
                </c:pt>
                <c:pt idx="34641">
                  <c:v>3.2626845836639999</c:v>
                </c:pt>
                <c:pt idx="34642">
                  <c:v>3.2627623081210002</c:v>
                </c:pt>
                <c:pt idx="34643">
                  <c:v>3.2628462314609998</c:v>
                </c:pt>
                <c:pt idx="34644">
                  <c:v>3.2629914283749999</c:v>
                </c:pt>
                <c:pt idx="34645">
                  <c:v>3.2632999420169999</c:v>
                </c:pt>
                <c:pt idx="34646">
                  <c:v>3.2634584903719999</c:v>
                </c:pt>
                <c:pt idx="34647">
                  <c:v>3.263549804688</c:v>
                </c:pt>
                <c:pt idx="34648">
                  <c:v>3.2636070251459999</c:v>
                </c:pt>
                <c:pt idx="34649">
                  <c:v>3.2636590003969999</c:v>
                </c:pt>
                <c:pt idx="34650">
                  <c:v>3.2637143135070001</c:v>
                </c:pt>
                <c:pt idx="34651">
                  <c:v>3.2637684345250002</c:v>
                </c:pt>
                <c:pt idx="34652">
                  <c:v>3.2638251781459999</c:v>
                </c:pt>
                <c:pt idx="34653">
                  <c:v>3.2638745307920001</c:v>
                </c:pt>
                <c:pt idx="34654">
                  <c:v>3.2639267444610001</c:v>
                </c:pt>
                <c:pt idx="34655">
                  <c:v>3.2639713287349998</c:v>
                </c:pt>
                <c:pt idx="34656">
                  <c:v>3.2640492916110002</c:v>
                </c:pt>
                <c:pt idx="34657">
                  <c:v>3.264173984528</c:v>
                </c:pt>
                <c:pt idx="34658">
                  <c:v>3.2644870281220002</c:v>
                </c:pt>
                <c:pt idx="34659">
                  <c:v>3.2645704746250002</c:v>
                </c:pt>
                <c:pt idx="34660">
                  <c:v>3.2646520137790001</c:v>
                </c:pt>
                <c:pt idx="34661">
                  <c:v>3.2647747993470002</c:v>
                </c:pt>
                <c:pt idx="34662">
                  <c:v>3.2651340961459998</c:v>
                </c:pt>
                <c:pt idx="34663">
                  <c:v>3.2654147148130002</c:v>
                </c:pt>
                <c:pt idx="34664">
                  <c:v>3.2655551433559999</c:v>
                </c:pt>
                <c:pt idx="34665">
                  <c:v>3.2656378746030001</c:v>
                </c:pt>
                <c:pt idx="34666">
                  <c:v>3.265726327896</c:v>
                </c:pt>
                <c:pt idx="34667">
                  <c:v>3.2658135890960001</c:v>
                </c:pt>
                <c:pt idx="34668">
                  <c:v>3.2659657001500002</c:v>
                </c:pt>
                <c:pt idx="34669">
                  <c:v>3.266261577606</c:v>
                </c:pt>
                <c:pt idx="34670">
                  <c:v>3.2665698528289999</c:v>
                </c:pt>
                <c:pt idx="34671">
                  <c:v>3.266809225082</c:v>
                </c:pt>
                <c:pt idx="34672">
                  <c:v>3.2671172618869999</c:v>
                </c:pt>
                <c:pt idx="34673">
                  <c:v>3.2671589851379998</c:v>
                </c:pt>
                <c:pt idx="34674">
                  <c:v>3.267198324203</c:v>
                </c:pt>
                <c:pt idx="34675">
                  <c:v>3.2672443389889998</c:v>
                </c:pt>
                <c:pt idx="34676">
                  <c:v>3.2672944068910001</c:v>
                </c:pt>
                <c:pt idx="34677">
                  <c:v>3.2673447132110001</c:v>
                </c:pt>
                <c:pt idx="34678">
                  <c:v>3.267384767532</c:v>
                </c:pt>
                <c:pt idx="34679">
                  <c:v>3.2674257755279998</c:v>
                </c:pt>
                <c:pt idx="34680">
                  <c:v>3.267468214035</c:v>
                </c:pt>
                <c:pt idx="34681">
                  <c:v>3.267503261566</c:v>
                </c:pt>
                <c:pt idx="34682">
                  <c:v>3.2675354480740002</c:v>
                </c:pt>
                <c:pt idx="34683">
                  <c:v>3.267572879791</c:v>
                </c:pt>
                <c:pt idx="34684">
                  <c:v>3.2676064968110001</c:v>
                </c:pt>
                <c:pt idx="34685">
                  <c:v>3.2676439285279999</c:v>
                </c:pt>
                <c:pt idx="34686">
                  <c:v>3.2676882743840001</c:v>
                </c:pt>
                <c:pt idx="34687">
                  <c:v>3.2677383422849999</c:v>
                </c:pt>
                <c:pt idx="34688">
                  <c:v>3.2677912712100001</c:v>
                </c:pt>
                <c:pt idx="34689">
                  <c:v>3.267862319946</c:v>
                </c:pt>
                <c:pt idx="34690">
                  <c:v>3.2681193351750002</c:v>
                </c:pt>
                <c:pt idx="34691">
                  <c:v>3.2682120800019998</c:v>
                </c:pt>
                <c:pt idx="34692">
                  <c:v>3.2682969570160001</c:v>
                </c:pt>
                <c:pt idx="34693">
                  <c:v>3.2683460712430001</c:v>
                </c:pt>
                <c:pt idx="34694">
                  <c:v>3.2684514522549999</c:v>
                </c:pt>
                <c:pt idx="34695">
                  <c:v>3.2685096263890001</c:v>
                </c:pt>
                <c:pt idx="34696">
                  <c:v>3.2686135768889999</c:v>
                </c:pt>
                <c:pt idx="34697">
                  <c:v>3.2686886787409999</c:v>
                </c:pt>
                <c:pt idx="34698">
                  <c:v>3.2687854766850002</c:v>
                </c:pt>
                <c:pt idx="34699">
                  <c:v>3.2688810825350001</c:v>
                </c:pt>
                <c:pt idx="34700">
                  <c:v>3.2689604759219999</c:v>
                </c:pt>
                <c:pt idx="34701">
                  <c:v>3.2690596580509999</c:v>
                </c:pt>
                <c:pt idx="34702">
                  <c:v>3.2691094875340001</c:v>
                </c:pt>
                <c:pt idx="34703">
                  <c:v>3.269198179245</c:v>
                </c:pt>
                <c:pt idx="34704">
                  <c:v>3.2692289352419999</c:v>
                </c:pt>
                <c:pt idx="34705">
                  <c:v>3.2693049907680001</c:v>
                </c:pt>
                <c:pt idx="34706">
                  <c:v>3.2693951129909999</c:v>
                </c:pt>
                <c:pt idx="34707">
                  <c:v>3.2696871757510002</c:v>
                </c:pt>
                <c:pt idx="34708">
                  <c:v>3.269726276398</c:v>
                </c:pt>
                <c:pt idx="34709">
                  <c:v>3.269768476486</c:v>
                </c:pt>
                <c:pt idx="34710">
                  <c:v>3.269804954529</c:v>
                </c:pt>
                <c:pt idx="34711">
                  <c:v>3.2698507308960001</c:v>
                </c:pt>
                <c:pt idx="34712">
                  <c:v>3.2698962688450002</c:v>
                </c:pt>
                <c:pt idx="34713">
                  <c:v>3.2699398994450002</c:v>
                </c:pt>
                <c:pt idx="34714">
                  <c:v>3.269982814789</c:v>
                </c:pt>
                <c:pt idx="34715">
                  <c:v>3.270028114319</c:v>
                </c:pt>
                <c:pt idx="34716">
                  <c:v>3.270071744919</c:v>
                </c:pt>
                <c:pt idx="34717">
                  <c:v>3.2701091766360002</c:v>
                </c:pt>
                <c:pt idx="34718">
                  <c:v>3.2701456546780001</c:v>
                </c:pt>
                <c:pt idx="34719">
                  <c:v>3.2701823711400002</c:v>
                </c:pt>
                <c:pt idx="34720">
                  <c:v>3.2702124118799998</c:v>
                </c:pt>
                <c:pt idx="34721">
                  <c:v>3.2702538967130002</c:v>
                </c:pt>
                <c:pt idx="34722">
                  <c:v>3.270295143127</c:v>
                </c:pt>
                <c:pt idx="34723">
                  <c:v>3.2703444957730001</c:v>
                </c:pt>
                <c:pt idx="34724">
                  <c:v>3.2704169750209999</c:v>
                </c:pt>
                <c:pt idx="34725">
                  <c:v>3.270745038986</c:v>
                </c:pt>
                <c:pt idx="34726">
                  <c:v>3.2708315849299998</c:v>
                </c:pt>
                <c:pt idx="34727">
                  <c:v>3.270856618881</c:v>
                </c:pt>
                <c:pt idx="34728">
                  <c:v>3.2709391117100002</c:v>
                </c:pt>
                <c:pt idx="34729">
                  <c:v>3.270975112915</c:v>
                </c:pt>
                <c:pt idx="34730">
                  <c:v>3.2710604667659999</c:v>
                </c:pt>
                <c:pt idx="34731">
                  <c:v>3.271109342575</c:v>
                </c:pt>
                <c:pt idx="34732">
                  <c:v>3.271186351776</c:v>
                </c:pt>
                <c:pt idx="34733">
                  <c:v>3.2712483406069999</c:v>
                </c:pt>
                <c:pt idx="34734">
                  <c:v>3.2713122367860001</c:v>
                </c:pt>
                <c:pt idx="34735">
                  <c:v>3.2713835239410001</c:v>
                </c:pt>
                <c:pt idx="34736">
                  <c:v>3.2714347839359998</c:v>
                </c:pt>
                <c:pt idx="34737">
                  <c:v>3.2715137004849999</c:v>
                </c:pt>
                <c:pt idx="34738">
                  <c:v>3.2716171741490001</c:v>
                </c:pt>
                <c:pt idx="34739">
                  <c:v>3.271719932556</c:v>
                </c:pt>
                <c:pt idx="34740">
                  <c:v>3.2719211578370002</c:v>
                </c:pt>
                <c:pt idx="34741">
                  <c:v>3.272042274475</c:v>
                </c:pt>
                <c:pt idx="34742">
                  <c:v>3.2721478939059998</c:v>
                </c:pt>
                <c:pt idx="34743">
                  <c:v>3.272229194641</c:v>
                </c:pt>
                <c:pt idx="34744">
                  <c:v>3.2722816467290001</c:v>
                </c:pt>
                <c:pt idx="34745">
                  <c:v>3.2723312377929998</c:v>
                </c:pt>
                <c:pt idx="34746">
                  <c:v>3.2723693847659998</c:v>
                </c:pt>
                <c:pt idx="34747">
                  <c:v>3.2724025249480002</c:v>
                </c:pt>
                <c:pt idx="34748">
                  <c:v>3.2724401950840001</c:v>
                </c:pt>
                <c:pt idx="34749">
                  <c:v>3.2724745273589999</c:v>
                </c:pt>
                <c:pt idx="34750">
                  <c:v>3.27250790596</c:v>
                </c:pt>
                <c:pt idx="34751">
                  <c:v>3.2725477218629999</c:v>
                </c:pt>
                <c:pt idx="34752">
                  <c:v>3.2725870609280001</c:v>
                </c:pt>
                <c:pt idx="34753">
                  <c:v>3.272626399994</c:v>
                </c:pt>
                <c:pt idx="34754">
                  <c:v>3.272666931152</c:v>
                </c:pt>
                <c:pt idx="34755">
                  <c:v>3.272713661194</c:v>
                </c:pt>
                <c:pt idx="34756">
                  <c:v>3.272764444351</c:v>
                </c:pt>
                <c:pt idx="34757">
                  <c:v>3.27281498909</c:v>
                </c:pt>
                <c:pt idx="34758">
                  <c:v>3.272870779037</c:v>
                </c:pt>
                <c:pt idx="34759">
                  <c:v>3.2730205059049999</c:v>
                </c:pt>
                <c:pt idx="34760">
                  <c:v>3.2731766700740001</c:v>
                </c:pt>
                <c:pt idx="34761">
                  <c:v>3.2732632160190001</c:v>
                </c:pt>
                <c:pt idx="34762">
                  <c:v>3.2732930183410001</c:v>
                </c:pt>
                <c:pt idx="34763">
                  <c:v>3.2733654975889999</c:v>
                </c:pt>
                <c:pt idx="34764">
                  <c:v>3.273414850235</c:v>
                </c:pt>
                <c:pt idx="34765">
                  <c:v>3.2734768390659998</c:v>
                </c:pt>
                <c:pt idx="34766">
                  <c:v>3.2735393047330001</c:v>
                </c:pt>
                <c:pt idx="34767">
                  <c:v>3.2735917568209998</c:v>
                </c:pt>
                <c:pt idx="34768">
                  <c:v>3.2736668586729998</c:v>
                </c:pt>
                <c:pt idx="34769">
                  <c:v>3.2737109661099999</c:v>
                </c:pt>
                <c:pt idx="34770">
                  <c:v>3.273802042007</c:v>
                </c:pt>
                <c:pt idx="34771">
                  <c:v>3.2738387584690001</c:v>
                </c:pt>
                <c:pt idx="34772">
                  <c:v>3.27392411232</c:v>
                </c:pt>
                <c:pt idx="34773">
                  <c:v>3.2739598751069998</c:v>
                </c:pt>
                <c:pt idx="34774">
                  <c:v>3.2740349769589998</c:v>
                </c:pt>
                <c:pt idx="34775">
                  <c:v>3.274079322815</c:v>
                </c:pt>
                <c:pt idx="34776">
                  <c:v>3.2741439342500001</c:v>
                </c:pt>
                <c:pt idx="34777">
                  <c:v>3.2741966247560002</c:v>
                </c:pt>
                <c:pt idx="34778">
                  <c:v>3.274243354797</c:v>
                </c:pt>
                <c:pt idx="34779">
                  <c:v>3.2743310928340001</c:v>
                </c:pt>
                <c:pt idx="34780">
                  <c:v>3.2744827270510002</c:v>
                </c:pt>
                <c:pt idx="34781">
                  <c:v>3.2746973037720002</c:v>
                </c:pt>
                <c:pt idx="34782">
                  <c:v>3.2747561931610001</c:v>
                </c:pt>
                <c:pt idx="34783">
                  <c:v>3.2748024463649998</c:v>
                </c:pt>
                <c:pt idx="34784">
                  <c:v>3.274850130081</c:v>
                </c:pt>
                <c:pt idx="34785">
                  <c:v>3.2748858928679998</c:v>
                </c:pt>
                <c:pt idx="34786">
                  <c:v>3.274919748306</c:v>
                </c:pt>
                <c:pt idx="34787">
                  <c:v>3.274956226349</c:v>
                </c:pt>
                <c:pt idx="34788">
                  <c:v>3.2750005722050002</c:v>
                </c:pt>
                <c:pt idx="34789">
                  <c:v>3.2750482559199998</c:v>
                </c:pt>
                <c:pt idx="34790">
                  <c:v>3.2751388549799998</c:v>
                </c:pt>
                <c:pt idx="34791">
                  <c:v>3.2751836776730001</c:v>
                </c:pt>
                <c:pt idx="34792">
                  <c:v>3.2752168178560002</c:v>
                </c:pt>
                <c:pt idx="34793">
                  <c:v>3.2752566337590001</c:v>
                </c:pt>
                <c:pt idx="34794">
                  <c:v>3.2753045558929998</c:v>
                </c:pt>
                <c:pt idx="34795">
                  <c:v>3.275354146957</c:v>
                </c:pt>
                <c:pt idx="34796">
                  <c:v>3.2754392623899999</c:v>
                </c:pt>
                <c:pt idx="34797">
                  <c:v>3.2757508754729998</c:v>
                </c:pt>
                <c:pt idx="34798">
                  <c:v>3.275822877884</c:v>
                </c:pt>
                <c:pt idx="34799">
                  <c:v>3.2759001255040001</c:v>
                </c:pt>
                <c:pt idx="34800">
                  <c:v>3.2759737968440001</c:v>
                </c:pt>
                <c:pt idx="34801">
                  <c:v>3.2760596275329998</c:v>
                </c:pt>
                <c:pt idx="34802">
                  <c:v>3.2761538028719999</c:v>
                </c:pt>
                <c:pt idx="34803">
                  <c:v>3.2762246131900001</c:v>
                </c:pt>
                <c:pt idx="34804">
                  <c:v>3.2763175964359998</c:v>
                </c:pt>
                <c:pt idx="34805">
                  <c:v>3.2764089107509999</c:v>
                </c:pt>
                <c:pt idx="34806">
                  <c:v>3.276461362839</c:v>
                </c:pt>
                <c:pt idx="34807">
                  <c:v>3.276553869247</c:v>
                </c:pt>
                <c:pt idx="34808">
                  <c:v>3.2769088745119999</c:v>
                </c:pt>
                <c:pt idx="34809">
                  <c:v>3.2770810127260002</c:v>
                </c:pt>
                <c:pt idx="34810">
                  <c:v>3.2771356105799998</c:v>
                </c:pt>
                <c:pt idx="34811">
                  <c:v>3.277181386948</c:v>
                </c:pt>
                <c:pt idx="34812">
                  <c:v>3.2772228717799998</c:v>
                </c:pt>
                <c:pt idx="34813">
                  <c:v>3.2772698402399998</c:v>
                </c:pt>
                <c:pt idx="34814">
                  <c:v>3.2773654460909998</c:v>
                </c:pt>
                <c:pt idx="34815">
                  <c:v>3.2774200439449999</c:v>
                </c:pt>
                <c:pt idx="34816">
                  <c:v>3.2774722576139999</c:v>
                </c:pt>
                <c:pt idx="34817">
                  <c:v>3.2775208950039998</c:v>
                </c:pt>
                <c:pt idx="34818">
                  <c:v>3.2775628566739998</c:v>
                </c:pt>
                <c:pt idx="34819">
                  <c:v>3.2776014804839999</c:v>
                </c:pt>
                <c:pt idx="34820">
                  <c:v>3.2776389122010001</c:v>
                </c:pt>
                <c:pt idx="34821">
                  <c:v>3.2776744365689998</c:v>
                </c:pt>
                <c:pt idx="34822">
                  <c:v>3.2777090072630002</c:v>
                </c:pt>
                <c:pt idx="34823">
                  <c:v>3.277750253677</c:v>
                </c:pt>
                <c:pt idx="34824">
                  <c:v>3.2777950763699999</c:v>
                </c:pt>
                <c:pt idx="34825">
                  <c:v>3.2778511047359999</c:v>
                </c:pt>
                <c:pt idx="34826">
                  <c:v>3.2779412269589998</c:v>
                </c:pt>
                <c:pt idx="34827">
                  <c:v>3.2780208587650002</c:v>
                </c:pt>
                <c:pt idx="34828">
                  <c:v>3.2782442569730001</c:v>
                </c:pt>
                <c:pt idx="34829">
                  <c:v>3.278336048126</c:v>
                </c:pt>
                <c:pt idx="34830">
                  <c:v>3.2784402370449999</c:v>
                </c:pt>
                <c:pt idx="34831">
                  <c:v>3.2785370349880001</c:v>
                </c:pt>
                <c:pt idx="34832">
                  <c:v>3.2786273956300001</c:v>
                </c:pt>
                <c:pt idx="34833">
                  <c:v>3.2786571979520001</c:v>
                </c:pt>
                <c:pt idx="34834">
                  <c:v>3.278726577759</c:v>
                </c:pt>
                <c:pt idx="34835">
                  <c:v>3.2787654399870001</c:v>
                </c:pt>
                <c:pt idx="34836">
                  <c:v>3.278820991516</c:v>
                </c:pt>
                <c:pt idx="34837">
                  <c:v>3.2788758277890002</c:v>
                </c:pt>
                <c:pt idx="34838">
                  <c:v>3.2789204120640001</c:v>
                </c:pt>
                <c:pt idx="34839">
                  <c:v>3.2789912223819999</c:v>
                </c:pt>
                <c:pt idx="34840">
                  <c:v>3.2790274620059998</c:v>
                </c:pt>
                <c:pt idx="34841">
                  <c:v>3.279108524323</c:v>
                </c:pt>
                <c:pt idx="34842">
                  <c:v>3.279136180878</c:v>
                </c:pt>
                <c:pt idx="34843">
                  <c:v>3.2792370319369999</c:v>
                </c:pt>
                <c:pt idx="34844">
                  <c:v>3.2793304920200002</c:v>
                </c:pt>
                <c:pt idx="34845">
                  <c:v>3.2794249057770002</c:v>
                </c:pt>
                <c:pt idx="34846">
                  <c:v>3.2797441482540002</c:v>
                </c:pt>
                <c:pt idx="34847">
                  <c:v>3.2797858715060002</c:v>
                </c:pt>
                <c:pt idx="34848">
                  <c:v>3.279823541641</c:v>
                </c:pt>
                <c:pt idx="34849">
                  <c:v>3.2798683643339999</c:v>
                </c:pt>
                <c:pt idx="34850">
                  <c:v>3.2799189090729999</c:v>
                </c:pt>
                <c:pt idx="34851">
                  <c:v>3.279966592789</c:v>
                </c:pt>
                <c:pt idx="34852">
                  <c:v>3.2800140380860001</c:v>
                </c:pt>
                <c:pt idx="34853">
                  <c:v>3.2800683975220002</c:v>
                </c:pt>
                <c:pt idx="34854">
                  <c:v>3.2801153659820002</c:v>
                </c:pt>
                <c:pt idx="34855">
                  <c:v>3.280158281326</c:v>
                </c:pt>
                <c:pt idx="34856">
                  <c:v>3.2801988124850001</c:v>
                </c:pt>
                <c:pt idx="34857">
                  <c:v>3.2802376747130002</c:v>
                </c:pt>
                <c:pt idx="34858">
                  <c:v>3.2802684307100001</c:v>
                </c:pt>
                <c:pt idx="34859">
                  <c:v>3.2803041934969999</c:v>
                </c:pt>
                <c:pt idx="34860">
                  <c:v>3.280346870422</c:v>
                </c:pt>
                <c:pt idx="34861">
                  <c:v>3.2803916931149999</c:v>
                </c:pt>
                <c:pt idx="34862">
                  <c:v>3.2804367542269999</c:v>
                </c:pt>
                <c:pt idx="34863">
                  <c:v>3.2804858684539999</c:v>
                </c:pt>
                <c:pt idx="34864">
                  <c:v>3.2805461883540001</c:v>
                </c:pt>
                <c:pt idx="34865">
                  <c:v>3.28085398674</c:v>
                </c:pt>
                <c:pt idx="34866">
                  <c:v>3.2809109687809999</c:v>
                </c:pt>
                <c:pt idx="34867">
                  <c:v>3.2809505462650002</c:v>
                </c:pt>
                <c:pt idx="34868">
                  <c:v>3.2810170650480002</c:v>
                </c:pt>
                <c:pt idx="34869">
                  <c:v>3.2810542583469999</c:v>
                </c:pt>
                <c:pt idx="34870">
                  <c:v>3.2811355590820002</c:v>
                </c:pt>
                <c:pt idx="34871">
                  <c:v>3.2811706066130002</c:v>
                </c:pt>
                <c:pt idx="34872">
                  <c:v>3.2812519073490001</c:v>
                </c:pt>
                <c:pt idx="34873">
                  <c:v>3.2812905311580001</c:v>
                </c:pt>
                <c:pt idx="34874">
                  <c:v>3.2813658714290002</c:v>
                </c:pt>
                <c:pt idx="34875">
                  <c:v>3.281419277191</c:v>
                </c:pt>
                <c:pt idx="34876">
                  <c:v>3.2814741134640002</c:v>
                </c:pt>
                <c:pt idx="34877">
                  <c:v>3.2815296649930001</c:v>
                </c:pt>
                <c:pt idx="34878">
                  <c:v>3.2815754413599998</c:v>
                </c:pt>
                <c:pt idx="34879">
                  <c:v>3.281642436981</c:v>
                </c:pt>
                <c:pt idx="34880">
                  <c:v>3.2816727161410002</c:v>
                </c:pt>
                <c:pt idx="34881">
                  <c:v>3.2817466258999999</c:v>
                </c:pt>
                <c:pt idx="34882">
                  <c:v>3.2818484306340001</c:v>
                </c:pt>
                <c:pt idx="34883">
                  <c:v>3.2819297313689999</c:v>
                </c:pt>
                <c:pt idx="34884">
                  <c:v>3.282017230988</c:v>
                </c:pt>
                <c:pt idx="34885">
                  <c:v>3.2822418212889999</c:v>
                </c:pt>
                <c:pt idx="34886">
                  <c:v>3.2822954654690002</c:v>
                </c:pt>
                <c:pt idx="34887">
                  <c:v>3.2823650836940002</c:v>
                </c:pt>
                <c:pt idx="34888">
                  <c:v>3.2824616432189999</c:v>
                </c:pt>
                <c:pt idx="34889">
                  <c:v>3.2826139926910001</c:v>
                </c:pt>
                <c:pt idx="34890">
                  <c:v>3.2826969623569999</c:v>
                </c:pt>
                <c:pt idx="34891">
                  <c:v>3.2827413082120001</c:v>
                </c:pt>
                <c:pt idx="34892">
                  <c:v>3.2827842235569999</c:v>
                </c:pt>
                <c:pt idx="34893">
                  <c:v>3.2828226089479999</c:v>
                </c:pt>
                <c:pt idx="34894">
                  <c:v>3.282857656479</c:v>
                </c:pt>
                <c:pt idx="34895">
                  <c:v>3.2828989028929998</c:v>
                </c:pt>
                <c:pt idx="34896">
                  <c:v>3.2829976081850001</c:v>
                </c:pt>
                <c:pt idx="34897">
                  <c:v>3.2832441329959998</c:v>
                </c:pt>
                <c:pt idx="34898">
                  <c:v>3.2833166122440001</c:v>
                </c:pt>
                <c:pt idx="34899">
                  <c:v>3.2833995819089998</c:v>
                </c:pt>
                <c:pt idx="34900">
                  <c:v>3.283501386642</c:v>
                </c:pt>
                <c:pt idx="34901">
                  <c:v>3.2835652828219999</c:v>
                </c:pt>
                <c:pt idx="34902">
                  <c:v>3.2836585044860001</c:v>
                </c:pt>
                <c:pt idx="34903">
                  <c:v>3.2837109565730001</c:v>
                </c:pt>
                <c:pt idx="34904">
                  <c:v>3.2837519645689999</c:v>
                </c:pt>
                <c:pt idx="34905">
                  <c:v>3.283843040466</c:v>
                </c:pt>
                <c:pt idx="34906">
                  <c:v>3.2839403152469999</c:v>
                </c:pt>
                <c:pt idx="34907">
                  <c:v>3.2840268611910002</c:v>
                </c:pt>
                <c:pt idx="34908">
                  <c:v>3.2841513156889999</c:v>
                </c:pt>
                <c:pt idx="34909">
                  <c:v>3.284387111664</c:v>
                </c:pt>
                <c:pt idx="34910">
                  <c:v>3.2844531536099999</c:v>
                </c:pt>
                <c:pt idx="34911">
                  <c:v>3.284525156021</c:v>
                </c:pt>
                <c:pt idx="34912">
                  <c:v>3.2845659255980002</c:v>
                </c:pt>
                <c:pt idx="34913">
                  <c:v>3.2846517562869999</c:v>
                </c:pt>
                <c:pt idx="34914">
                  <c:v>3.2846887111659999</c:v>
                </c:pt>
                <c:pt idx="34915">
                  <c:v>3.2847266197199998</c:v>
                </c:pt>
                <c:pt idx="34916">
                  <c:v>3.2847633361819999</c:v>
                </c:pt>
                <c:pt idx="34917">
                  <c:v>3.2848012447360002</c:v>
                </c:pt>
                <c:pt idx="34918">
                  <c:v>3.2848479747770001</c:v>
                </c:pt>
                <c:pt idx="34919">
                  <c:v>3.2848989963530002</c:v>
                </c:pt>
                <c:pt idx="34920">
                  <c:v>3.2849438190460001</c:v>
                </c:pt>
                <c:pt idx="34921">
                  <c:v>3.284988880157</c:v>
                </c:pt>
                <c:pt idx="34922">
                  <c:v>3.2850379943850001</c:v>
                </c:pt>
                <c:pt idx="34923">
                  <c:v>3.285072565079</c:v>
                </c:pt>
                <c:pt idx="34924">
                  <c:v>3.285102128983</c:v>
                </c:pt>
                <c:pt idx="34925">
                  <c:v>3.2851364612579999</c:v>
                </c:pt>
                <c:pt idx="34926">
                  <c:v>3.285173416138</c:v>
                </c:pt>
                <c:pt idx="34927">
                  <c:v>3.2852129936219998</c:v>
                </c:pt>
                <c:pt idx="34928">
                  <c:v>3.2853295803070002</c:v>
                </c:pt>
                <c:pt idx="34929">
                  <c:v>3.2854583263400001</c:v>
                </c:pt>
                <c:pt idx="34930">
                  <c:v>3.2855544090270001</c:v>
                </c:pt>
                <c:pt idx="34931">
                  <c:v>3.285630464554</c:v>
                </c:pt>
                <c:pt idx="34932">
                  <c:v>3.2856652736659999</c:v>
                </c:pt>
                <c:pt idx="34933">
                  <c:v>3.2857518196109998</c:v>
                </c:pt>
                <c:pt idx="34934">
                  <c:v>3.285789251328</c:v>
                </c:pt>
                <c:pt idx="34935">
                  <c:v>3.285874843597</c:v>
                </c:pt>
                <c:pt idx="34936">
                  <c:v>3.2859280109409998</c:v>
                </c:pt>
                <c:pt idx="34937">
                  <c:v>3.2860007286070001</c:v>
                </c:pt>
                <c:pt idx="34938">
                  <c:v>3.2860620021820002</c:v>
                </c:pt>
                <c:pt idx="34939">
                  <c:v>3.2861158847810001</c:v>
                </c:pt>
                <c:pt idx="34940">
                  <c:v>3.2861735820770002</c:v>
                </c:pt>
                <c:pt idx="34941">
                  <c:v>3.286209583282</c:v>
                </c:pt>
                <c:pt idx="34942">
                  <c:v>3.2862956523900002</c:v>
                </c:pt>
                <c:pt idx="34943">
                  <c:v>3.286437749863</c:v>
                </c:pt>
                <c:pt idx="34944">
                  <c:v>3.2866685390470001</c:v>
                </c:pt>
                <c:pt idx="34945">
                  <c:v>3.286727190018</c:v>
                </c:pt>
                <c:pt idx="34946">
                  <c:v>3.2868149280550001</c:v>
                </c:pt>
                <c:pt idx="34947">
                  <c:v>3.2868804931639999</c:v>
                </c:pt>
                <c:pt idx="34948">
                  <c:v>3.2869300842290001</c:v>
                </c:pt>
                <c:pt idx="34949">
                  <c:v>3.2869775295260002</c:v>
                </c:pt>
                <c:pt idx="34950">
                  <c:v>3.2870254516599999</c:v>
                </c:pt>
                <c:pt idx="34951">
                  <c:v>3.2870638370509999</c:v>
                </c:pt>
                <c:pt idx="34952">
                  <c:v>3.2871029376980001</c:v>
                </c:pt>
                <c:pt idx="34953">
                  <c:v>3.2871394157410001</c:v>
                </c:pt>
                <c:pt idx="34954">
                  <c:v>3.2871751785279999</c:v>
                </c:pt>
                <c:pt idx="34955">
                  <c:v>3.2872135639189999</c:v>
                </c:pt>
                <c:pt idx="34956">
                  <c:v>3.2872529029850002</c:v>
                </c:pt>
                <c:pt idx="34957">
                  <c:v>3.2873017787930001</c:v>
                </c:pt>
                <c:pt idx="34958">
                  <c:v>3.2873528003689998</c:v>
                </c:pt>
                <c:pt idx="34959">
                  <c:v>3.2873926162720002</c:v>
                </c:pt>
                <c:pt idx="34960">
                  <c:v>3.2873990535740001</c:v>
                </c:pt>
                <c:pt idx="34961">
                  <c:v>3.2874414920809998</c:v>
                </c:pt>
                <c:pt idx="34962">
                  <c:v>3.2874903678890002</c:v>
                </c:pt>
                <c:pt idx="34963">
                  <c:v>3.2875406742100002</c:v>
                </c:pt>
                <c:pt idx="34964">
                  <c:v>3.2878658771509999</c:v>
                </c:pt>
                <c:pt idx="34965">
                  <c:v>3.2879164218899999</c:v>
                </c:pt>
                <c:pt idx="34966">
                  <c:v>3.2879862785339999</c:v>
                </c:pt>
                <c:pt idx="34967">
                  <c:v>3.2880463600160001</c:v>
                </c:pt>
                <c:pt idx="34968">
                  <c:v>3.2881011962889999</c:v>
                </c:pt>
                <c:pt idx="34969">
                  <c:v>3.2881753444670001</c:v>
                </c:pt>
                <c:pt idx="34970">
                  <c:v>3.2882258892060001</c:v>
                </c:pt>
                <c:pt idx="34971">
                  <c:v>3.288314580917</c:v>
                </c:pt>
                <c:pt idx="34972">
                  <c:v>3.2883603572850002</c:v>
                </c:pt>
                <c:pt idx="34973">
                  <c:v>3.2884533405299998</c:v>
                </c:pt>
                <c:pt idx="34974">
                  <c:v>3.2884874343870001</c:v>
                </c:pt>
                <c:pt idx="34975">
                  <c:v>3.288565635681</c:v>
                </c:pt>
                <c:pt idx="34976">
                  <c:v>3.288671731949</c:v>
                </c:pt>
                <c:pt idx="34977">
                  <c:v>3.288762331009</c:v>
                </c:pt>
                <c:pt idx="34978">
                  <c:v>3.2888553142550001</c:v>
                </c:pt>
                <c:pt idx="34979">
                  <c:v>3.2889513969420001</c:v>
                </c:pt>
                <c:pt idx="34980">
                  <c:v>3.2890527248380002</c:v>
                </c:pt>
                <c:pt idx="34981">
                  <c:v>3.2891499996190001</c:v>
                </c:pt>
                <c:pt idx="34982">
                  <c:v>3.2892587184909998</c:v>
                </c:pt>
                <c:pt idx="34983">
                  <c:v>3.2893469333650001</c:v>
                </c:pt>
                <c:pt idx="34984">
                  <c:v>3.2896156311040001</c:v>
                </c:pt>
                <c:pt idx="34985">
                  <c:v>3.2896707057949999</c:v>
                </c:pt>
                <c:pt idx="34986">
                  <c:v>3.2897248268129999</c:v>
                </c:pt>
                <c:pt idx="34987">
                  <c:v>3.2897765636440002</c:v>
                </c:pt>
                <c:pt idx="34988">
                  <c:v>3.2898252010350002</c:v>
                </c:pt>
                <c:pt idx="34989">
                  <c:v>3.2898745536799998</c:v>
                </c:pt>
                <c:pt idx="34990">
                  <c:v>3.289918899536</c:v>
                </c:pt>
                <c:pt idx="34991">
                  <c:v>3.289957046509</c:v>
                </c:pt>
                <c:pt idx="34992">
                  <c:v>3.2900192737579999</c:v>
                </c:pt>
                <c:pt idx="34993">
                  <c:v>3.2900695800780002</c:v>
                </c:pt>
                <c:pt idx="34994">
                  <c:v>3.2901153564449999</c:v>
                </c:pt>
                <c:pt idx="34995">
                  <c:v>3.2901494503020001</c:v>
                </c:pt>
                <c:pt idx="34996">
                  <c:v>3.2901823520660001</c:v>
                </c:pt>
                <c:pt idx="34997">
                  <c:v>3.2902245521550002</c:v>
                </c:pt>
                <c:pt idx="34998">
                  <c:v>3.29025888443</c:v>
                </c:pt>
                <c:pt idx="34999">
                  <c:v>3.290343999863</c:v>
                </c:pt>
                <c:pt idx="35000">
                  <c:v>3.2903993129729998</c:v>
                </c:pt>
                <c:pt idx="35001">
                  <c:v>3.2904474735260001</c:v>
                </c:pt>
                <c:pt idx="35002">
                  <c:v>3.2907495498660002</c:v>
                </c:pt>
                <c:pt idx="35003">
                  <c:v>3.2907757759090002</c:v>
                </c:pt>
                <c:pt idx="35004">
                  <c:v>3.2908575534820002</c:v>
                </c:pt>
                <c:pt idx="35005">
                  <c:v>3.2908964157099998</c:v>
                </c:pt>
                <c:pt idx="35006">
                  <c:v>3.2909734249109999</c:v>
                </c:pt>
                <c:pt idx="35007">
                  <c:v>3.291029453278</c:v>
                </c:pt>
                <c:pt idx="35008">
                  <c:v>3.2911002635959998</c:v>
                </c:pt>
                <c:pt idx="35009">
                  <c:v>3.2911756038669999</c:v>
                </c:pt>
                <c:pt idx="35010">
                  <c:v>3.2912328243259998</c:v>
                </c:pt>
                <c:pt idx="35011">
                  <c:v>3.291315555573</c:v>
                </c:pt>
                <c:pt idx="35012">
                  <c:v>3.2913603782649998</c:v>
                </c:pt>
                <c:pt idx="35013">
                  <c:v>3.2914402484890002</c:v>
                </c:pt>
                <c:pt idx="35014">
                  <c:v>3.2914676666260001</c:v>
                </c:pt>
                <c:pt idx="35015">
                  <c:v>3.291563034058</c:v>
                </c:pt>
                <c:pt idx="35016">
                  <c:v>3.291908502579</c:v>
                </c:pt>
                <c:pt idx="35017">
                  <c:v>3.2919542789460001</c:v>
                </c:pt>
                <c:pt idx="35018">
                  <c:v>3.2919962406160002</c:v>
                </c:pt>
                <c:pt idx="35019">
                  <c:v>3.2920351028439998</c:v>
                </c:pt>
                <c:pt idx="35020">
                  <c:v>3.2920727729800001</c:v>
                </c:pt>
                <c:pt idx="35021">
                  <c:v>3.2921051979059999</c:v>
                </c:pt>
                <c:pt idx="35022">
                  <c:v>3.2921435832979999</c:v>
                </c:pt>
                <c:pt idx="35023">
                  <c:v>3.2921843528750001</c:v>
                </c:pt>
                <c:pt idx="35024">
                  <c:v>3.292218923569</c:v>
                </c:pt>
                <c:pt idx="35025">
                  <c:v>3.2922575473790001</c:v>
                </c:pt>
                <c:pt idx="35026">
                  <c:v>3.292269468307</c:v>
                </c:pt>
                <c:pt idx="35027">
                  <c:v>3.2923052310940002</c:v>
                </c:pt>
                <c:pt idx="35028">
                  <c:v>3.2923417091370002</c:v>
                </c:pt>
                <c:pt idx="35029">
                  <c:v>3.2923917770390001</c:v>
                </c:pt>
                <c:pt idx="35030">
                  <c:v>3.2924463748930002</c:v>
                </c:pt>
                <c:pt idx="35031">
                  <c:v>3.2924954891199998</c:v>
                </c:pt>
                <c:pt idx="35032">
                  <c:v>3.2925438880920002</c:v>
                </c:pt>
                <c:pt idx="35033">
                  <c:v>3.2925961017610001</c:v>
                </c:pt>
                <c:pt idx="35034">
                  <c:v>3.2926394939420001</c:v>
                </c:pt>
                <c:pt idx="35035">
                  <c:v>3.2927381992339999</c:v>
                </c:pt>
                <c:pt idx="35036">
                  <c:v>3.2929956912990002</c:v>
                </c:pt>
                <c:pt idx="35037">
                  <c:v>3.2930827140810002</c:v>
                </c:pt>
                <c:pt idx="35038">
                  <c:v>3.2931704521179999</c:v>
                </c:pt>
                <c:pt idx="35039">
                  <c:v>3.293265104294</c:v>
                </c:pt>
                <c:pt idx="35040">
                  <c:v>3.2933125495910001</c:v>
                </c:pt>
                <c:pt idx="35041">
                  <c:v>3.293362617493</c:v>
                </c:pt>
                <c:pt idx="35042">
                  <c:v>3.2934234142299998</c:v>
                </c:pt>
                <c:pt idx="35043">
                  <c:v>3.2934677600860001</c:v>
                </c:pt>
                <c:pt idx="35044">
                  <c:v>3.2935428619380001</c:v>
                </c:pt>
                <c:pt idx="35045">
                  <c:v>3.2935783863069998</c:v>
                </c:pt>
                <c:pt idx="35046">
                  <c:v>3.293661117554</c:v>
                </c:pt>
                <c:pt idx="35047">
                  <c:v>3.293694257736</c:v>
                </c:pt>
                <c:pt idx="35048">
                  <c:v>3.2937724590299999</c:v>
                </c:pt>
                <c:pt idx="35049">
                  <c:v>3.2938084602359998</c:v>
                </c:pt>
                <c:pt idx="35050">
                  <c:v>3.2938811779020001</c:v>
                </c:pt>
                <c:pt idx="35051">
                  <c:v>3.2939183712009998</c:v>
                </c:pt>
                <c:pt idx="35052">
                  <c:v>3.2940199375149999</c:v>
                </c:pt>
                <c:pt idx="35053">
                  <c:v>3.2941200733180001</c:v>
                </c:pt>
                <c:pt idx="35054">
                  <c:v>3.29420876503</c:v>
                </c:pt>
                <c:pt idx="35055">
                  <c:v>3.2943139076230001</c:v>
                </c:pt>
                <c:pt idx="35056">
                  <c:v>3.294588804245</c:v>
                </c:pt>
                <c:pt idx="35057">
                  <c:v>3.2946443557739999</c:v>
                </c:pt>
                <c:pt idx="35058">
                  <c:v>3.2947001457209999</c:v>
                </c:pt>
                <c:pt idx="35059">
                  <c:v>3.2947473526</c:v>
                </c:pt>
                <c:pt idx="35060">
                  <c:v>3.2947843074800001</c:v>
                </c:pt>
                <c:pt idx="35061">
                  <c:v>3.2948198318480002</c:v>
                </c:pt>
                <c:pt idx="35062">
                  <c:v>3.294855594635</c:v>
                </c:pt>
                <c:pt idx="35063">
                  <c:v>3.294888734818</c:v>
                </c:pt>
                <c:pt idx="35064">
                  <c:v>3.2949256896970001</c:v>
                </c:pt>
                <c:pt idx="35065">
                  <c:v>3.2949674129490001</c:v>
                </c:pt>
                <c:pt idx="35066">
                  <c:v>3.2950060367580001</c:v>
                </c:pt>
                <c:pt idx="35067">
                  <c:v>3.2950515747070002</c:v>
                </c:pt>
                <c:pt idx="35068">
                  <c:v>3.2951004505160002</c:v>
                </c:pt>
                <c:pt idx="35069">
                  <c:v>3.2951478958129998</c:v>
                </c:pt>
                <c:pt idx="35070">
                  <c:v>3.2951908111570001</c:v>
                </c:pt>
                <c:pt idx="35071">
                  <c:v>3.2952318191529999</c:v>
                </c:pt>
                <c:pt idx="35072">
                  <c:v>3.2952685356139999</c:v>
                </c:pt>
                <c:pt idx="35073">
                  <c:v>3.2953007221220001</c:v>
                </c:pt>
                <c:pt idx="35074">
                  <c:v>3.2953402996059999</c:v>
                </c:pt>
                <c:pt idx="35075">
                  <c:v>3.2953920364379998</c:v>
                </c:pt>
                <c:pt idx="35076">
                  <c:v>3.2956788539890001</c:v>
                </c:pt>
                <c:pt idx="35077">
                  <c:v>3.295732975006</c:v>
                </c:pt>
                <c:pt idx="35078">
                  <c:v>3.2957904338840001</c:v>
                </c:pt>
                <c:pt idx="35079">
                  <c:v>3.2958614826199999</c:v>
                </c:pt>
                <c:pt idx="35080">
                  <c:v>3.2959101200099998</c:v>
                </c:pt>
                <c:pt idx="35081">
                  <c:v>3.2960004806519998</c:v>
                </c:pt>
                <c:pt idx="35082">
                  <c:v>3.296043395996</c:v>
                </c:pt>
                <c:pt idx="35083">
                  <c:v>3.296133756638</c:v>
                </c:pt>
                <c:pt idx="35084">
                  <c:v>3.2961795330050001</c:v>
                </c:pt>
                <c:pt idx="35085">
                  <c:v>3.2962667942050001</c:v>
                </c:pt>
                <c:pt idx="35086">
                  <c:v>3.2963128089899998</c:v>
                </c:pt>
                <c:pt idx="35087">
                  <c:v>3.2963838577270002</c:v>
                </c:pt>
                <c:pt idx="35088">
                  <c:v>3.2964308261870001</c:v>
                </c:pt>
                <c:pt idx="35089">
                  <c:v>3.2964890003199998</c:v>
                </c:pt>
                <c:pt idx="35090">
                  <c:v>3.2965414524079999</c:v>
                </c:pt>
                <c:pt idx="35091">
                  <c:v>3.2965843677520001</c:v>
                </c:pt>
                <c:pt idx="35092">
                  <c:v>3.2966520786290001</c:v>
                </c:pt>
                <c:pt idx="35093">
                  <c:v>3.2966887950900001</c:v>
                </c:pt>
                <c:pt idx="35094">
                  <c:v>3.2967841625209999</c:v>
                </c:pt>
                <c:pt idx="35095">
                  <c:v>3.2968769073490001</c:v>
                </c:pt>
                <c:pt idx="35096">
                  <c:v>3.2971513271330002</c:v>
                </c:pt>
                <c:pt idx="35097">
                  <c:v>3.2971997261050001</c:v>
                </c:pt>
                <c:pt idx="35098">
                  <c:v>3.2972476482389999</c:v>
                </c:pt>
                <c:pt idx="35099">
                  <c:v>3.2972989082340001</c:v>
                </c:pt>
                <c:pt idx="35100">
                  <c:v>3.297375440598</c:v>
                </c:pt>
                <c:pt idx="35101">
                  <c:v>3.29745388031</c:v>
                </c:pt>
                <c:pt idx="35102">
                  <c:v>3.2975580692289999</c:v>
                </c:pt>
                <c:pt idx="35103">
                  <c:v>3.2976067066189998</c:v>
                </c:pt>
                <c:pt idx="35104">
                  <c:v>3.2976448535920002</c:v>
                </c:pt>
                <c:pt idx="35105">
                  <c:v>3.2976884841919998</c:v>
                </c:pt>
                <c:pt idx="35106">
                  <c:v>3.2977325916289999</c:v>
                </c:pt>
                <c:pt idx="35107">
                  <c:v>3.2977735996250002</c:v>
                </c:pt>
                <c:pt idx="35108">
                  <c:v>3.297875881195</c:v>
                </c:pt>
                <c:pt idx="35109">
                  <c:v>3.2981600761409999</c:v>
                </c:pt>
                <c:pt idx="35110">
                  <c:v>3.2982983589170001</c:v>
                </c:pt>
                <c:pt idx="35111">
                  <c:v>3.298376560211</c:v>
                </c:pt>
                <c:pt idx="35112">
                  <c:v>3.2984495162959999</c:v>
                </c:pt>
                <c:pt idx="35113">
                  <c:v>3.2985610961909999</c:v>
                </c:pt>
                <c:pt idx="35114">
                  <c:v>3.2987816333770001</c:v>
                </c:pt>
                <c:pt idx="35115">
                  <c:v>3.2989156246190001</c:v>
                </c:pt>
                <c:pt idx="35116">
                  <c:v>3.299105405807</c:v>
                </c:pt>
                <c:pt idx="35117">
                  <c:v>3.2994046211239998</c:v>
                </c:pt>
                <c:pt idx="35118">
                  <c:v>3.2997798919679999</c:v>
                </c:pt>
                <c:pt idx="35119">
                  <c:v>3.2998714447020001</c:v>
                </c:pt>
                <c:pt idx="35120">
                  <c:v>3.30020737648</c:v>
                </c:pt>
                <c:pt idx="35121">
                  <c:v>3.300529956818</c:v>
                </c:pt>
                <c:pt idx="35122">
                  <c:v>3.300810813904</c:v>
                </c:pt>
                <c:pt idx="35123">
                  <c:v>3.300857782364</c:v>
                </c:pt>
                <c:pt idx="35124">
                  <c:v>3.3009092807770002</c:v>
                </c:pt>
                <c:pt idx="35125">
                  <c:v>3.30096077919</c:v>
                </c:pt>
                <c:pt idx="35126">
                  <c:v>3.3010139465330002</c:v>
                </c:pt>
                <c:pt idx="35127">
                  <c:v>3.3010606765750001</c:v>
                </c:pt>
                <c:pt idx="35128">
                  <c:v>3.3011066913599998</c:v>
                </c:pt>
                <c:pt idx="35129">
                  <c:v>3.3011503219599998</c:v>
                </c:pt>
                <c:pt idx="35130">
                  <c:v>3.301186084747</c:v>
                </c:pt>
                <c:pt idx="35131">
                  <c:v>3.3012201786039999</c:v>
                </c:pt>
                <c:pt idx="35132">
                  <c:v>3.3012588024139999</c:v>
                </c:pt>
                <c:pt idx="35133">
                  <c:v>3.3012900352479999</c:v>
                </c:pt>
                <c:pt idx="35134">
                  <c:v>3.3013274669650001</c:v>
                </c:pt>
                <c:pt idx="35135">
                  <c:v>3.3013703823089999</c:v>
                </c:pt>
                <c:pt idx="35136">
                  <c:v>3.301421403885</c:v>
                </c:pt>
                <c:pt idx="35137">
                  <c:v>3.3014643192289999</c:v>
                </c:pt>
                <c:pt idx="35138">
                  <c:v>3.3015201091769999</c:v>
                </c:pt>
                <c:pt idx="35139">
                  <c:v>3.301571369171</c:v>
                </c:pt>
                <c:pt idx="35140">
                  <c:v>3.301622152328</c:v>
                </c:pt>
                <c:pt idx="35141">
                  <c:v>3.3016629219059999</c:v>
                </c:pt>
                <c:pt idx="35142">
                  <c:v>3.3018496036529998</c:v>
                </c:pt>
                <c:pt idx="35143">
                  <c:v>3.3019123077389998</c:v>
                </c:pt>
                <c:pt idx="35144">
                  <c:v>3.3019464015960001</c:v>
                </c:pt>
                <c:pt idx="35145">
                  <c:v>3.302040338516</c:v>
                </c:pt>
                <c:pt idx="35146">
                  <c:v>3.3020846843720002</c:v>
                </c:pt>
                <c:pt idx="35147">
                  <c:v>3.3021776676179999</c:v>
                </c:pt>
                <c:pt idx="35148">
                  <c:v>3.302238941193</c:v>
                </c:pt>
                <c:pt idx="35149">
                  <c:v>3.3023269176480001</c:v>
                </c:pt>
                <c:pt idx="35150">
                  <c:v>3.302396059036</c:v>
                </c:pt>
                <c:pt idx="35151">
                  <c:v>3.3024680614470001</c:v>
                </c:pt>
                <c:pt idx="35152">
                  <c:v>3.3025560379029999</c:v>
                </c:pt>
                <c:pt idx="35153">
                  <c:v>3.3026151657099998</c:v>
                </c:pt>
                <c:pt idx="35154">
                  <c:v>3.3027021884919998</c:v>
                </c:pt>
                <c:pt idx="35155">
                  <c:v>3.3027358055109999</c:v>
                </c:pt>
                <c:pt idx="35156">
                  <c:v>3.3028149604800001</c:v>
                </c:pt>
                <c:pt idx="35157">
                  <c:v>3.3029098510739998</c:v>
                </c:pt>
                <c:pt idx="35158">
                  <c:v>3.303194522858</c:v>
                </c:pt>
                <c:pt idx="35159">
                  <c:v>3.3032333850860001</c:v>
                </c:pt>
                <c:pt idx="35160">
                  <c:v>3.303271532059</c:v>
                </c:pt>
                <c:pt idx="35161">
                  <c:v>3.3033123016360002</c:v>
                </c:pt>
                <c:pt idx="35162">
                  <c:v>3.3033556938170001</c:v>
                </c:pt>
                <c:pt idx="35163">
                  <c:v>3.3033993244170001</c:v>
                </c:pt>
                <c:pt idx="35164">
                  <c:v>3.30344414711</c:v>
                </c:pt>
                <c:pt idx="35165">
                  <c:v>3.3034977912899999</c:v>
                </c:pt>
                <c:pt idx="35166">
                  <c:v>3.3035480976099998</c:v>
                </c:pt>
                <c:pt idx="35167">
                  <c:v>3.3035974502559999</c:v>
                </c:pt>
                <c:pt idx="35168">
                  <c:v>3.3036427497859999</c:v>
                </c:pt>
                <c:pt idx="35169">
                  <c:v>3.3036859035489998</c:v>
                </c:pt>
                <c:pt idx="35170">
                  <c:v>3.3037240505219998</c:v>
                </c:pt>
                <c:pt idx="35171">
                  <c:v>3.3037624359129998</c:v>
                </c:pt>
                <c:pt idx="35172">
                  <c:v>3.303794384003</c:v>
                </c:pt>
                <c:pt idx="35173">
                  <c:v>3.3038427829739998</c:v>
                </c:pt>
                <c:pt idx="35174">
                  <c:v>3.3039333820340002</c:v>
                </c:pt>
                <c:pt idx="35175">
                  <c:v>3.3042604923250001</c:v>
                </c:pt>
                <c:pt idx="35176">
                  <c:v>3.304350852966</c:v>
                </c:pt>
                <c:pt idx="35177">
                  <c:v>3.3044011592859999</c:v>
                </c:pt>
                <c:pt idx="35178">
                  <c:v>3.3044497966769999</c:v>
                </c:pt>
                <c:pt idx="35179">
                  <c:v>3.3045132160190001</c:v>
                </c:pt>
                <c:pt idx="35180">
                  <c:v>3.3045506477359998</c:v>
                </c:pt>
                <c:pt idx="35181">
                  <c:v>3.304626703262</c:v>
                </c:pt>
                <c:pt idx="35182">
                  <c:v>3.304652452469</c:v>
                </c:pt>
                <c:pt idx="35183">
                  <c:v>3.3047318458560002</c:v>
                </c:pt>
                <c:pt idx="35184">
                  <c:v>3.3047647476200002</c:v>
                </c:pt>
                <c:pt idx="35185">
                  <c:v>3.3048379421230001</c:v>
                </c:pt>
                <c:pt idx="35186">
                  <c:v>3.3049216270450001</c:v>
                </c:pt>
                <c:pt idx="35187">
                  <c:v>3.3050508499150002</c:v>
                </c:pt>
                <c:pt idx="35188">
                  <c:v>3.3052132129670002</c:v>
                </c:pt>
                <c:pt idx="35189">
                  <c:v>3.305322170258</c:v>
                </c:pt>
                <c:pt idx="35190">
                  <c:v>3.305416584015</c:v>
                </c:pt>
                <c:pt idx="35191">
                  <c:v>3.3055117130279998</c:v>
                </c:pt>
                <c:pt idx="35192">
                  <c:v>3.305603265762</c:v>
                </c:pt>
                <c:pt idx="35193">
                  <c:v>3.3056876659390002</c:v>
                </c:pt>
                <c:pt idx="35194">
                  <c:v>3.3059766292570001</c:v>
                </c:pt>
                <c:pt idx="35195">
                  <c:v>3.3060729503630002</c:v>
                </c:pt>
                <c:pt idx="35196">
                  <c:v>3.306136608124</c:v>
                </c:pt>
                <c:pt idx="35197">
                  <c:v>3.3061900138849998</c:v>
                </c:pt>
                <c:pt idx="35198">
                  <c:v>3.3062372207639998</c:v>
                </c:pt>
                <c:pt idx="35199">
                  <c:v>3.3062815666200001</c:v>
                </c:pt>
                <c:pt idx="35200">
                  <c:v>3.3063366413119999</c:v>
                </c:pt>
                <c:pt idx="35201">
                  <c:v>3.3064153194429999</c:v>
                </c:pt>
                <c:pt idx="35202">
                  <c:v>3.3064987659449998</c:v>
                </c:pt>
                <c:pt idx="35203">
                  <c:v>3.3066160678859999</c:v>
                </c:pt>
                <c:pt idx="35204">
                  <c:v>3.3068616390229999</c:v>
                </c:pt>
                <c:pt idx="35205">
                  <c:v>3.3069512844090001</c:v>
                </c:pt>
                <c:pt idx="35206">
                  <c:v>3.3069705963130001</c:v>
                </c:pt>
                <c:pt idx="35207">
                  <c:v>3.3070700168610001</c:v>
                </c:pt>
                <c:pt idx="35208">
                  <c:v>3.3071403503419998</c:v>
                </c:pt>
                <c:pt idx="35209">
                  <c:v>3.307231664658</c:v>
                </c:pt>
                <c:pt idx="35210">
                  <c:v>3.3072819709779999</c:v>
                </c:pt>
                <c:pt idx="35211">
                  <c:v>3.3073265552520001</c:v>
                </c:pt>
                <c:pt idx="35212">
                  <c:v>3.3073873519900001</c:v>
                </c:pt>
                <c:pt idx="35213">
                  <c:v>3.3074204921720001</c:v>
                </c:pt>
                <c:pt idx="35214">
                  <c:v>3.3075222969059999</c:v>
                </c:pt>
                <c:pt idx="35215">
                  <c:v>3.30761551857</c:v>
                </c:pt>
                <c:pt idx="35216">
                  <c:v>3.3077051639559998</c:v>
                </c:pt>
                <c:pt idx="35217">
                  <c:v>3.3079235553739998</c:v>
                </c:pt>
                <c:pt idx="35218">
                  <c:v>3.3080260753630002</c:v>
                </c:pt>
                <c:pt idx="35219">
                  <c:v>3.3080911636349999</c:v>
                </c:pt>
                <c:pt idx="35220">
                  <c:v>3.308143854141</c:v>
                </c:pt>
                <c:pt idx="35221">
                  <c:v>3.3081893920900001</c:v>
                </c:pt>
                <c:pt idx="35222">
                  <c:v>3.3082339763639999</c:v>
                </c:pt>
                <c:pt idx="35223">
                  <c:v>3.308271169662</c:v>
                </c:pt>
                <c:pt idx="35224">
                  <c:v>3.3083019256589998</c:v>
                </c:pt>
                <c:pt idx="35225">
                  <c:v>3.3083362579350002</c:v>
                </c:pt>
                <c:pt idx="35226">
                  <c:v>3.30836892128</c:v>
                </c:pt>
                <c:pt idx="35227">
                  <c:v>3.308403491974</c:v>
                </c:pt>
                <c:pt idx="35228">
                  <c:v>3.3084444999690001</c:v>
                </c:pt>
                <c:pt idx="35229">
                  <c:v>3.308490753174</c:v>
                </c:pt>
                <c:pt idx="35230">
                  <c:v>3.3085331916810001</c:v>
                </c:pt>
                <c:pt idx="35231">
                  <c:v>3.3085811138149999</c:v>
                </c:pt>
                <c:pt idx="35232">
                  <c:v>3.3086259365080002</c:v>
                </c:pt>
                <c:pt idx="35233">
                  <c:v>3.3086667060849999</c:v>
                </c:pt>
                <c:pt idx="35234">
                  <c:v>3.3087027072909998</c:v>
                </c:pt>
                <c:pt idx="35235">
                  <c:v>3.3087399005889999</c:v>
                </c:pt>
                <c:pt idx="35236">
                  <c:v>3.3087759017940002</c:v>
                </c:pt>
                <c:pt idx="35237">
                  <c:v>3.309095859528</c:v>
                </c:pt>
                <c:pt idx="35238">
                  <c:v>3.3091559410100002</c:v>
                </c:pt>
                <c:pt idx="35239">
                  <c:v>3.3091917037959999</c:v>
                </c:pt>
                <c:pt idx="35240">
                  <c:v>3.3092639446260002</c:v>
                </c:pt>
                <c:pt idx="35241">
                  <c:v>3.309293031693</c:v>
                </c:pt>
                <c:pt idx="35242">
                  <c:v>3.309375286102</c:v>
                </c:pt>
                <c:pt idx="35243">
                  <c:v>3.309408187866</c:v>
                </c:pt>
                <c:pt idx="35244">
                  <c:v>3.3094933032989999</c:v>
                </c:pt>
                <c:pt idx="35245">
                  <c:v>3.309535264969</c:v>
                </c:pt>
                <c:pt idx="35246">
                  <c:v>3.309605360031</c:v>
                </c:pt>
                <c:pt idx="35247">
                  <c:v>3.3096673488619999</c:v>
                </c:pt>
                <c:pt idx="35248">
                  <c:v>3.309718370438</c:v>
                </c:pt>
                <c:pt idx="35249">
                  <c:v>3.309783220291</c:v>
                </c:pt>
                <c:pt idx="35250">
                  <c:v>3.309819698334</c:v>
                </c:pt>
                <c:pt idx="35251">
                  <c:v>3.3099212646480001</c:v>
                </c:pt>
                <c:pt idx="35252">
                  <c:v>3.3100173473360002</c:v>
                </c:pt>
                <c:pt idx="35253">
                  <c:v>3.3101487159729999</c:v>
                </c:pt>
                <c:pt idx="35254">
                  <c:v>3.310409069061</c:v>
                </c:pt>
                <c:pt idx="35255">
                  <c:v>3.3105406761170002</c:v>
                </c:pt>
                <c:pt idx="35256">
                  <c:v>3.3106577396389998</c:v>
                </c:pt>
                <c:pt idx="35257">
                  <c:v>3.3107190132139999</c:v>
                </c:pt>
                <c:pt idx="35258">
                  <c:v>3.3107743263240001</c:v>
                </c:pt>
                <c:pt idx="35259">
                  <c:v>3.3108232021330002</c:v>
                </c:pt>
                <c:pt idx="35260">
                  <c:v>3.310873031616</c:v>
                </c:pt>
                <c:pt idx="35261">
                  <c:v>3.3109159469599998</c:v>
                </c:pt>
                <c:pt idx="35262">
                  <c:v>3.3109524250029998</c:v>
                </c:pt>
                <c:pt idx="35263">
                  <c:v>3.310984611511</c:v>
                </c:pt>
                <c:pt idx="35264">
                  <c:v>3.311010837555</c:v>
                </c:pt>
                <c:pt idx="35265">
                  <c:v>3.3110430240630002</c:v>
                </c:pt>
                <c:pt idx="35266">
                  <c:v>3.31107711792</c:v>
                </c:pt>
                <c:pt idx="35267">
                  <c:v>3.311111927032</c:v>
                </c:pt>
                <c:pt idx="35268">
                  <c:v>3.3111562728880002</c:v>
                </c:pt>
                <c:pt idx="35269">
                  <c:v>3.3112068176270002</c:v>
                </c:pt>
                <c:pt idx="35270">
                  <c:v>3.3112614154819999</c:v>
                </c:pt>
                <c:pt idx="35271">
                  <c:v>3.3113145828250001</c:v>
                </c:pt>
                <c:pt idx="35272">
                  <c:v>3.3114352226260002</c:v>
                </c:pt>
                <c:pt idx="35273">
                  <c:v>3.3115692138670001</c:v>
                </c:pt>
                <c:pt idx="35274">
                  <c:v>3.311668157578</c:v>
                </c:pt>
                <c:pt idx="35275">
                  <c:v>3.3117492198940002</c:v>
                </c:pt>
                <c:pt idx="35276">
                  <c:v>3.311784982681</c:v>
                </c:pt>
                <c:pt idx="35277">
                  <c:v>3.3118770122529999</c:v>
                </c:pt>
                <c:pt idx="35278">
                  <c:v>3.311919212341</c:v>
                </c:pt>
                <c:pt idx="35279">
                  <c:v>3.312006473541</c:v>
                </c:pt>
                <c:pt idx="35280">
                  <c:v>3.31205868721</c:v>
                </c:pt>
                <c:pt idx="35281">
                  <c:v>3.3121366500849998</c:v>
                </c:pt>
                <c:pt idx="35282">
                  <c:v>3.312196493149</c:v>
                </c:pt>
                <c:pt idx="35283">
                  <c:v>3.3122518062589998</c:v>
                </c:pt>
                <c:pt idx="35284">
                  <c:v>3.3123226165770001</c:v>
                </c:pt>
                <c:pt idx="35285">
                  <c:v>3.3124239444730001</c:v>
                </c:pt>
                <c:pt idx="35286">
                  <c:v>3.3125252723690002</c:v>
                </c:pt>
                <c:pt idx="35287">
                  <c:v>3.3126978874209998</c:v>
                </c:pt>
                <c:pt idx="35288">
                  <c:v>3.3128781318659999</c:v>
                </c:pt>
                <c:pt idx="35289">
                  <c:v>3.3131599426270002</c:v>
                </c:pt>
                <c:pt idx="35290">
                  <c:v>3.3132059574129999</c:v>
                </c:pt>
                <c:pt idx="35291">
                  <c:v>3.3132660388950002</c:v>
                </c:pt>
                <c:pt idx="35292">
                  <c:v>3.313312768936</c:v>
                </c:pt>
                <c:pt idx="35293">
                  <c:v>3.3133542537689999</c:v>
                </c:pt>
                <c:pt idx="35294">
                  <c:v>3.313393115997</c:v>
                </c:pt>
                <c:pt idx="35295">
                  <c:v>3.3134286403659998</c:v>
                </c:pt>
                <c:pt idx="35296">
                  <c:v>3.3134655952449998</c:v>
                </c:pt>
                <c:pt idx="35297">
                  <c:v>3.3134980201720001</c:v>
                </c:pt>
                <c:pt idx="35298">
                  <c:v>3.3135328292850001</c:v>
                </c:pt>
                <c:pt idx="35299">
                  <c:v>3.313574314117</c:v>
                </c:pt>
                <c:pt idx="35300">
                  <c:v>3.3136582374570001</c:v>
                </c:pt>
                <c:pt idx="35301">
                  <c:v>3.3136978149409999</c:v>
                </c:pt>
                <c:pt idx="35302">
                  <c:v>3.3137934207919999</c:v>
                </c:pt>
                <c:pt idx="35303">
                  <c:v>3.3138506412509998</c:v>
                </c:pt>
                <c:pt idx="35304">
                  <c:v>3.3140292167659999</c:v>
                </c:pt>
                <c:pt idx="35305">
                  <c:v>3.314114570618</c:v>
                </c:pt>
                <c:pt idx="35306">
                  <c:v>3.3141944408419999</c:v>
                </c:pt>
                <c:pt idx="35307">
                  <c:v>3.3142271041870002</c:v>
                </c:pt>
                <c:pt idx="35308">
                  <c:v>3.314310312271</c:v>
                </c:pt>
                <c:pt idx="35309">
                  <c:v>3.3143475055690002</c:v>
                </c:pt>
                <c:pt idx="35310">
                  <c:v>3.3144259452820002</c:v>
                </c:pt>
                <c:pt idx="35311">
                  <c:v>3.3144800662990002</c:v>
                </c:pt>
                <c:pt idx="35312">
                  <c:v>3.3145480155940001</c:v>
                </c:pt>
                <c:pt idx="35313">
                  <c:v>3.3146104812620001</c:v>
                </c:pt>
                <c:pt idx="35314">
                  <c:v>3.3146617412569999</c:v>
                </c:pt>
                <c:pt idx="35315">
                  <c:v>3.3147335052489999</c:v>
                </c:pt>
                <c:pt idx="35316">
                  <c:v>3.3148341178890002</c:v>
                </c:pt>
                <c:pt idx="35317">
                  <c:v>3.314918756485</c:v>
                </c:pt>
                <c:pt idx="35318">
                  <c:v>3.315063476563</c:v>
                </c:pt>
                <c:pt idx="35319">
                  <c:v>3.31511759758</c:v>
                </c:pt>
                <c:pt idx="35320">
                  <c:v>3.315169811249</c:v>
                </c:pt>
                <c:pt idx="35321">
                  <c:v>3.315215349197</c:v>
                </c:pt>
                <c:pt idx="35322">
                  <c:v>3.3152625560760001</c:v>
                </c:pt>
                <c:pt idx="35323">
                  <c:v>3.3153002262119999</c:v>
                </c:pt>
                <c:pt idx="35324">
                  <c:v>3.3153383731839998</c:v>
                </c:pt>
                <c:pt idx="35325">
                  <c:v>3.315373659134</c:v>
                </c:pt>
                <c:pt idx="35326">
                  <c:v>3.3154110908510002</c:v>
                </c:pt>
                <c:pt idx="35327">
                  <c:v>3.315452337265</c:v>
                </c:pt>
                <c:pt idx="35328">
                  <c:v>3.315501451492</c:v>
                </c:pt>
                <c:pt idx="35329">
                  <c:v>3.3155434131620001</c:v>
                </c:pt>
                <c:pt idx="35330">
                  <c:v>3.315584897995</c:v>
                </c:pt>
                <c:pt idx="35331">
                  <c:v>3.315633773804</c:v>
                </c:pt>
                <c:pt idx="35332">
                  <c:v>3.3156785964969999</c:v>
                </c:pt>
                <c:pt idx="35333">
                  <c:v>3.3157210350040001</c:v>
                </c:pt>
                <c:pt idx="35334">
                  <c:v>3.315769672394</c:v>
                </c:pt>
                <c:pt idx="35335">
                  <c:v>3.3158352375029998</c:v>
                </c:pt>
                <c:pt idx="35336">
                  <c:v>3.316033124924</c:v>
                </c:pt>
                <c:pt idx="35337">
                  <c:v>3.316327571869</c:v>
                </c:pt>
                <c:pt idx="35338">
                  <c:v>3.3164494037629999</c:v>
                </c:pt>
                <c:pt idx="35339">
                  <c:v>3.316552639008</c:v>
                </c:pt>
                <c:pt idx="35340">
                  <c:v>3.3166999816890002</c:v>
                </c:pt>
                <c:pt idx="35341">
                  <c:v>3.3168115615840001</c:v>
                </c:pt>
                <c:pt idx="35342">
                  <c:v>3.3169095516199998</c:v>
                </c:pt>
                <c:pt idx="35343">
                  <c:v>3.317013263702</c:v>
                </c:pt>
                <c:pt idx="35344">
                  <c:v>3.3170526027679998</c:v>
                </c:pt>
                <c:pt idx="35345">
                  <c:v>3.3171184062960002</c:v>
                </c:pt>
                <c:pt idx="35346">
                  <c:v>3.3171496391300002</c:v>
                </c:pt>
                <c:pt idx="35347">
                  <c:v>3.3172252178189998</c:v>
                </c:pt>
                <c:pt idx="35348">
                  <c:v>3.3172564506529998</c:v>
                </c:pt>
                <c:pt idx="35349">
                  <c:v>3.3173313140870002</c:v>
                </c:pt>
                <c:pt idx="35350">
                  <c:v>3.3173620700840001</c:v>
                </c:pt>
                <c:pt idx="35351">
                  <c:v>3.31742978096</c:v>
                </c:pt>
                <c:pt idx="35352">
                  <c:v>3.3175199031829998</c:v>
                </c:pt>
                <c:pt idx="35353">
                  <c:v>3.3176009655000001</c:v>
                </c:pt>
                <c:pt idx="35354">
                  <c:v>3.317951440811</c:v>
                </c:pt>
                <c:pt idx="35355">
                  <c:v>3.3180196285250001</c:v>
                </c:pt>
                <c:pt idx="35356">
                  <c:v>3.318062782288</c:v>
                </c:pt>
                <c:pt idx="35357">
                  <c:v>3.3181092739109999</c:v>
                </c:pt>
                <c:pt idx="35358">
                  <c:v>3.3181607723240001</c:v>
                </c:pt>
                <c:pt idx="35359">
                  <c:v>3.3182079792020001</c:v>
                </c:pt>
                <c:pt idx="35360">
                  <c:v>3.3182539939879998</c:v>
                </c:pt>
                <c:pt idx="35361">
                  <c:v>3.318305492401</c:v>
                </c:pt>
                <c:pt idx="35362">
                  <c:v>3.3183500766749998</c:v>
                </c:pt>
                <c:pt idx="35363">
                  <c:v>3.318387508392</c:v>
                </c:pt>
                <c:pt idx="35364">
                  <c:v>3.3184247016909998</c:v>
                </c:pt>
                <c:pt idx="35365">
                  <c:v>3.318458557129</c:v>
                </c:pt>
                <c:pt idx="35366">
                  <c:v>3.3184878826139999</c:v>
                </c:pt>
                <c:pt idx="35367">
                  <c:v>3.3185255527500002</c:v>
                </c:pt>
                <c:pt idx="35368">
                  <c:v>3.3185718059539999</c:v>
                </c:pt>
                <c:pt idx="35369">
                  <c:v>3.318659543991</c:v>
                </c:pt>
                <c:pt idx="35370">
                  <c:v>3.3188512325290001</c:v>
                </c:pt>
                <c:pt idx="35371">
                  <c:v>3.318931341171</c:v>
                </c:pt>
                <c:pt idx="35372">
                  <c:v>3.3190252780909999</c:v>
                </c:pt>
                <c:pt idx="35373">
                  <c:v>3.3190670013429999</c:v>
                </c:pt>
                <c:pt idx="35374">
                  <c:v>3.3191220760350002</c:v>
                </c:pt>
                <c:pt idx="35375">
                  <c:v>3.319177389145</c:v>
                </c:pt>
                <c:pt idx="35376">
                  <c:v>3.319219112396</c:v>
                </c:pt>
                <c:pt idx="35377">
                  <c:v>3.3192973136899999</c:v>
                </c:pt>
                <c:pt idx="35378">
                  <c:v>3.3193302154539999</c:v>
                </c:pt>
                <c:pt idx="35379">
                  <c:v>3.319417715073</c:v>
                </c:pt>
                <c:pt idx="35380">
                  <c:v>3.3194489479059999</c:v>
                </c:pt>
                <c:pt idx="35381">
                  <c:v>3.3195230960850002</c:v>
                </c:pt>
                <c:pt idx="35382">
                  <c:v>3.3195531368259998</c:v>
                </c:pt>
                <c:pt idx="35383">
                  <c:v>3.3196523189540001</c:v>
                </c:pt>
                <c:pt idx="35384">
                  <c:v>3.320017814636</c:v>
                </c:pt>
                <c:pt idx="35385">
                  <c:v>3.3201465606689999</c:v>
                </c:pt>
                <c:pt idx="35386">
                  <c:v>3.3202507495879998</c:v>
                </c:pt>
                <c:pt idx="35387">
                  <c:v>3.3205692768100001</c:v>
                </c:pt>
                <c:pt idx="35388">
                  <c:v>3.3208682537079999</c:v>
                </c:pt>
                <c:pt idx="35389">
                  <c:v>3.3209080696109998</c:v>
                </c:pt>
                <c:pt idx="35390">
                  <c:v>3.3209552764889998</c:v>
                </c:pt>
                <c:pt idx="35391">
                  <c:v>3.3210058212279998</c:v>
                </c:pt>
                <c:pt idx="35392">
                  <c:v>3.3211195468899999</c:v>
                </c:pt>
                <c:pt idx="35393">
                  <c:v>3.321235179901</c:v>
                </c:pt>
                <c:pt idx="35394">
                  <c:v>3.3213520050050001</c:v>
                </c:pt>
                <c:pt idx="35395">
                  <c:v>3.3216478824619999</c:v>
                </c:pt>
                <c:pt idx="35396">
                  <c:v>3.3217451572419998</c:v>
                </c:pt>
                <c:pt idx="35397">
                  <c:v>3.3218388557430001</c:v>
                </c:pt>
                <c:pt idx="35398">
                  <c:v>3.3219332695010002</c:v>
                </c:pt>
                <c:pt idx="35399">
                  <c:v>3.3220245838169999</c:v>
                </c:pt>
                <c:pt idx="35400">
                  <c:v>3.322103261948</c:v>
                </c:pt>
                <c:pt idx="35401">
                  <c:v>3.3221802711490001</c:v>
                </c:pt>
                <c:pt idx="35402">
                  <c:v>3.3223204612730002</c:v>
                </c:pt>
                <c:pt idx="35403">
                  <c:v>3.32249045372</c:v>
                </c:pt>
                <c:pt idx="35404">
                  <c:v>3.322790622711</c:v>
                </c:pt>
                <c:pt idx="35405">
                  <c:v>3.322858333588</c:v>
                </c:pt>
                <c:pt idx="35406">
                  <c:v>3.3229115009310002</c:v>
                </c:pt>
                <c:pt idx="35407">
                  <c:v>3.3229625225069999</c:v>
                </c:pt>
                <c:pt idx="35408">
                  <c:v>3.3230111598969998</c:v>
                </c:pt>
                <c:pt idx="35409">
                  <c:v>3.323047161102</c:v>
                </c:pt>
                <c:pt idx="35410">
                  <c:v>3.3230831623079999</c:v>
                </c:pt>
                <c:pt idx="35411">
                  <c:v>3.323116779327</c:v>
                </c:pt>
                <c:pt idx="35412">
                  <c:v>3.3231520652770001</c:v>
                </c:pt>
                <c:pt idx="35413">
                  <c:v>3.3231840133669999</c:v>
                </c:pt>
                <c:pt idx="35414">
                  <c:v>3.3232245445249999</c:v>
                </c:pt>
                <c:pt idx="35415">
                  <c:v>3.3232643604279999</c:v>
                </c:pt>
                <c:pt idx="35416">
                  <c:v>3.3233010768889999</c:v>
                </c:pt>
                <c:pt idx="35417">
                  <c:v>3.3233373165129998</c:v>
                </c:pt>
                <c:pt idx="35418">
                  <c:v>3.3233699798580001</c:v>
                </c:pt>
                <c:pt idx="35419">
                  <c:v>3.3234002590179998</c:v>
                </c:pt>
                <c:pt idx="35420">
                  <c:v>3.3234398365020001</c:v>
                </c:pt>
                <c:pt idx="35421">
                  <c:v>3.3234851360320001</c:v>
                </c:pt>
                <c:pt idx="35422">
                  <c:v>3.323533058167</c:v>
                </c:pt>
                <c:pt idx="35423">
                  <c:v>3.3238513469700002</c:v>
                </c:pt>
                <c:pt idx="35424">
                  <c:v>3.3238816261289998</c:v>
                </c:pt>
                <c:pt idx="35425">
                  <c:v>3.3239688873289999</c:v>
                </c:pt>
                <c:pt idx="35426">
                  <c:v>3.3240091800689999</c:v>
                </c:pt>
                <c:pt idx="35427">
                  <c:v>3.3240869045260002</c:v>
                </c:pt>
                <c:pt idx="35428">
                  <c:v>3.324138641357</c:v>
                </c:pt>
                <c:pt idx="35429">
                  <c:v>3.3242113590239999</c:v>
                </c:pt>
                <c:pt idx="35430">
                  <c:v>3.3242816925050001</c:v>
                </c:pt>
                <c:pt idx="35431">
                  <c:v>3.324337482452</c:v>
                </c:pt>
                <c:pt idx="35432">
                  <c:v>3.3244166374209998</c:v>
                </c:pt>
                <c:pt idx="35433">
                  <c:v>3.3244643211359999</c:v>
                </c:pt>
                <c:pt idx="35434">
                  <c:v>3.3245475292209998</c:v>
                </c:pt>
                <c:pt idx="35435">
                  <c:v>3.3245794773099999</c:v>
                </c:pt>
                <c:pt idx="35436">
                  <c:v>3.3246591091159998</c:v>
                </c:pt>
                <c:pt idx="35437">
                  <c:v>3.3247566223140002</c:v>
                </c:pt>
                <c:pt idx="35438">
                  <c:v>3.3248383998870001</c:v>
                </c:pt>
                <c:pt idx="35439">
                  <c:v>3.325160503387</c:v>
                </c:pt>
                <c:pt idx="35440">
                  <c:v>3.325214624405</c:v>
                </c:pt>
                <c:pt idx="35441">
                  <c:v>3.3252837657929999</c:v>
                </c:pt>
                <c:pt idx="35442">
                  <c:v>3.3253254890439998</c:v>
                </c:pt>
                <c:pt idx="35443">
                  <c:v>3.3253738880160002</c:v>
                </c:pt>
                <c:pt idx="35444">
                  <c:v>3.3254187107090001</c:v>
                </c:pt>
                <c:pt idx="35445">
                  <c:v>3.3254625797270001</c:v>
                </c:pt>
                <c:pt idx="35446">
                  <c:v>3.32550406456</c:v>
                </c:pt>
                <c:pt idx="35447">
                  <c:v>3.32554769516</c:v>
                </c:pt>
                <c:pt idx="35448">
                  <c:v>3.3255889415739999</c:v>
                </c:pt>
                <c:pt idx="35449">
                  <c:v>3.3256306648249998</c:v>
                </c:pt>
                <c:pt idx="35450">
                  <c:v>3.3256704807280002</c:v>
                </c:pt>
                <c:pt idx="35451">
                  <c:v>3.3257083892820001</c:v>
                </c:pt>
                <c:pt idx="35452">
                  <c:v>3.3257422447199998</c:v>
                </c:pt>
                <c:pt idx="35453">
                  <c:v>3.325781106949</c:v>
                </c:pt>
                <c:pt idx="35454">
                  <c:v>3.3258278369899998</c:v>
                </c:pt>
                <c:pt idx="35455">
                  <c:v>3.3261446952820002</c:v>
                </c:pt>
                <c:pt idx="35456">
                  <c:v>3.3262026309969999</c:v>
                </c:pt>
                <c:pt idx="35457">
                  <c:v>3.326241493225</c:v>
                </c:pt>
                <c:pt idx="35458">
                  <c:v>3.326325416565</c:v>
                </c:pt>
                <c:pt idx="35459">
                  <c:v>3.3263645172120002</c:v>
                </c:pt>
                <c:pt idx="35460">
                  <c:v>3.326454401016</c:v>
                </c:pt>
                <c:pt idx="35461">
                  <c:v>3.3264949321750001</c:v>
                </c:pt>
                <c:pt idx="35462">
                  <c:v>3.3265819549560001</c:v>
                </c:pt>
                <c:pt idx="35463">
                  <c:v>3.3266327381130001</c:v>
                </c:pt>
                <c:pt idx="35464">
                  <c:v>3.326706886292</c:v>
                </c:pt>
                <c:pt idx="35465">
                  <c:v>3.3267588615419998</c:v>
                </c:pt>
                <c:pt idx="35466">
                  <c:v>3.3268096446989999</c:v>
                </c:pt>
                <c:pt idx="35467">
                  <c:v>3.3268966674799998</c:v>
                </c:pt>
                <c:pt idx="35468">
                  <c:v>3.327246189117</c:v>
                </c:pt>
                <c:pt idx="35469">
                  <c:v>3.327301979065</c:v>
                </c:pt>
                <c:pt idx="35470">
                  <c:v>3.327361345291</c:v>
                </c:pt>
                <c:pt idx="35471">
                  <c:v>3.3277010917659999</c:v>
                </c:pt>
                <c:pt idx="35472">
                  <c:v>3.3279840946200001</c:v>
                </c:pt>
                <c:pt idx="35473">
                  <c:v>3.3283522129060001</c:v>
                </c:pt>
                <c:pt idx="35474">
                  <c:v>3.32847905159</c:v>
                </c:pt>
                <c:pt idx="35475">
                  <c:v>3.3285846710209999</c:v>
                </c:pt>
                <c:pt idx="35476">
                  <c:v>3.3286612033840002</c:v>
                </c:pt>
                <c:pt idx="35477">
                  <c:v>3.3287329673769999</c:v>
                </c:pt>
                <c:pt idx="35478">
                  <c:v>3.328840017319</c:v>
                </c:pt>
                <c:pt idx="35479">
                  <c:v>3.3288867473599999</c:v>
                </c:pt>
                <c:pt idx="35480">
                  <c:v>3.3289487361910002</c:v>
                </c:pt>
                <c:pt idx="35481">
                  <c:v>3.3292360305790001</c:v>
                </c:pt>
                <c:pt idx="35482">
                  <c:v>3.3293209075929999</c:v>
                </c:pt>
                <c:pt idx="35483">
                  <c:v>3.3293814659119998</c:v>
                </c:pt>
                <c:pt idx="35484">
                  <c:v>3.3294281959530001</c:v>
                </c:pt>
                <c:pt idx="35485">
                  <c:v>3.329481363297</c:v>
                </c:pt>
                <c:pt idx="35486">
                  <c:v>3.329539060593</c:v>
                </c:pt>
                <c:pt idx="35487">
                  <c:v>3.329581022263</c:v>
                </c:pt>
                <c:pt idx="35488">
                  <c:v>3.3296484947199998</c:v>
                </c:pt>
                <c:pt idx="35489">
                  <c:v>3.3296763896939998</c:v>
                </c:pt>
                <c:pt idx="35490">
                  <c:v>3.3297708034519999</c:v>
                </c:pt>
                <c:pt idx="35491">
                  <c:v>3.329846382141</c:v>
                </c:pt>
                <c:pt idx="35492">
                  <c:v>3.3299252986910002</c:v>
                </c:pt>
                <c:pt idx="35493">
                  <c:v>3.3300373554229998</c:v>
                </c:pt>
                <c:pt idx="35494">
                  <c:v>3.3301413059230001</c:v>
                </c:pt>
                <c:pt idx="35495">
                  <c:v>3.3304677009580002</c:v>
                </c:pt>
                <c:pt idx="35496">
                  <c:v>3.3305833339689999</c:v>
                </c:pt>
                <c:pt idx="35497">
                  <c:v>3.3306841850279998</c:v>
                </c:pt>
                <c:pt idx="35498">
                  <c:v>3.3307263851169999</c:v>
                </c:pt>
                <c:pt idx="35499">
                  <c:v>3.3307662010189998</c:v>
                </c:pt>
                <c:pt idx="35500">
                  <c:v>3.330808877945</c:v>
                </c:pt>
                <c:pt idx="35501">
                  <c:v>3.3308513164520002</c:v>
                </c:pt>
                <c:pt idx="35502">
                  <c:v>3.3309006690979999</c:v>
                </c:pt>
                <c:pt idx="35503">
                  <c:v>3.3309402465820002</c:v>
                </c:pt>
                <c:pt idx="35504">
                  <c:v>3.330981254578</c:v>
                </c:pt>
                <c:pt idx="35505">
                  <c:v>3.3310256004330001</c:v>
                </c:pt>
                <c:pt idx="35506">
                  <c:v>3.3310728073120002</c:v>
                </c:pt>
                <c:pt idx="35507">
                  <c:v>3.331119298935</c:v>
                </c:pt>
                <c:pt idx="35508">
                  <c:v>3.3311722278590001</c:v>
                </c:pt>
                <c:pt idx="35509">
                  <c:v>3.3312425613399999</c:v>
                </c:pt>
                <c:pt idx="35510">
                  <c:v>3.3315870761870001</c:v>
                </c:pt>
                <c:pt idx="35511">
                  <c:v>3.3316907882689999</c:v>
                </c:pt>
                <c:pt idx="35512">
                  <c:v>3.3317797183989999</c:v>
                </c:pt>
                <c:pt idx="35513">
                  <c:v>3.3318724632259999</c:v>
                </c:pt>
                <c:pt idx="35514">
                  <c:v>3.3319680690769999</c:v>
                </c:pt>
                <c:pt idx="35515">
                  <c:v>3.3319923877719999</c:v>
                </c:pt>
                <c:pt idx="35516">
                  <c:v>3.332066059113</c:v>
                </c:pt>
                <c:pt idx="35517">
                  <c:v>3.3320972919459999</c:v>
                </c:pt>
                <c:pt idx="35518">
                  <c:v>3.332166910172</c:v>
                </c:pt>
                <c:pt idx="35519">
                  <c:v>3.3322064876559998</c:v>
                </c:pt>
                <c:pt idx="35520">
                  <c:v>3.3322703838350001</c:v>
                </c:pt>
                <c:pt idx="35521">
                  <c:v>3.332322120667</c:v>
                </c:pt>
                <c:pt idx="35522">
                  <c:v>3.332374811172</c:v>
                </c:pt>
                <c:pt idx="35523">
                  <c:v>3.332440853119</c:v>
                </c:pt>
                <c:pt idx="35524">
                  <c:v>3.3324761390690001</c:v>
                </c:pt>
                <c:pt idx="35525">
                  <c:v>3.332550764084</c:v>
                </c:pt>
                <c:pt idx="35526">
                  <c:v>3.3326506614690001</c:v>
                </c:pt>
                <c:pt idx="35527">
                  <c:v>3.3327336311339999</c:v>
                </c:pt>
                <c:pt idx="35528">
                  <c:v>3.3328921794889999</c:v>
                </c:pt>
                <c:pt idx="35529">
                  <c:v>3.3329522609710001</c:v>
                </c:pt>
                <c:pt idx="35530">
                  <c:v>3.3330011367800001</c:v>
                </c:pt>
                <c:pt idx="35531">
                  <c:v>3.3330492973329999</c:v>
                </c:pt>
                <c:pt idx="35532">
                  <c:v>3.3330998420719999</c:v>
                </c:pt>
                <c:pt idx="35533">
                  <c:v>3.3331427574160002</c:v>
                </c:pt>
                <c:pt idx="35534">
                  <c:v>3.3331589698789998</c:v>
                </c:pt>
                <c:pt idx="35535">
                  <c:v>3.3331913948060001</c:v>
                </c:pt>
                <c:pt idx="35536">
                  <c:v>3.3332262039180001</c:v>
                </c:pt>
                <c:pt idx="35537">
                  <c:v>3.333266019821</c:v>
                </c:pt>
                <c:pt idx="35538">
                  <c:v>3.333302497864</c:v>
                </c:pt>
                <c:pt idx="35539">
                  <c:v>3.3333466053010001</c:v>
                </c:pt>
                <c:pt idx="35540">
                  <c:v>3.3333923816679998</c:v>
                </c:pt>
                <c:pt idx="35541">
                  <c:v>3.3334364891049999</c:v>
                </c:pt>
                <c:pt idx="35542">
                  <c:v>3.333478927612</c:v>
                </c:pt>
                <c:pt idx="35543">
                  <c:v>3.3335185050959999</c:v>
                </c:pt>
                <c:pt idx="35544">
                  <c:v>3.3335494995119999</c:v>
                </c:pt>
                <c:pt idx="35545">
                  <c:v>3.3335826396939998</c:v>
                </c:pt>
                <c:pt idx="35546">
                  <c:v>3.3336222171780001</c:v>
                </c:pt>
                <c:pt idx="35547">
                  <c:v>3.3336644172669998</c:v>
                </c:pt>
                <c:pt idx="35548">
                  <c:v>3.3337852954859999</c:v>
                </c:pt>
                <c:pt idx="35549">
                  <c:v>3.3339662551879998</c:v>
                </c:pt>
                <c:pt idx="35550">
                  <c:v>3.3340466022489998</c:v>
                </c:pt>
                <c:pt idx="35551">
                  <c:v>3.3341364860530001</c:v>
                </c:pt>
                <c:pt idx="35552">
                  <c:v>3.3342404365539999</c:v>
                </c:pt>
                <c:pt idx="35553">
                  <c:v>3.3343412876129999</c:v>
                </c:pt>
                <c:pt idx="35554">
                  <c:v>3.3343937396999999</c:v>
                </c:pt>
                <c:pt idx="35555">
                  <c:v>3.3344559669490001</c:v>
                </c:pt>
                <c:pt idx="35556">
                  <c:v>3.3344995975490002</c:v>
                </c:pt>
                <c:pt idx="35557">
                  <c:v>3.334568500519</c:v>
                </c:pt>
                <c:pt idx="35558">
                  <c:v>3.3346090316770001</c:v>
                </c:pt>
                <c:pt idx="35559">
                  <c:v>3.3346898555759998</c:v>
                </c:pt>
                <c:pt idx="35560">
                  <c:v>3.334722280502</c:v>
                </c:pt>
                <c:pt idx="35561">
                  <c:v>3.3348026275630001</c:v>
                </c:pt>
                <c:pt idx="35562">
                  <c:v>3.334840536118</c:v>
                </c:pt>
                <c:pt idx="35563">
                  <c:v>3.3349168300629999</c:v>
                </c:pt>
                <c:pt idx="35564">
                  <c:v>3.3349647521970001</c:v>
                </c:pt>
                <c:pt idx="35565">
                  <c:v>3.3350334167479998</c:v>
                </c:pt>
                <c:pt idx="35566">
                  <c:v>3.3350949287409999</c:v>
                </c:pt>
                <c:pt idx="35567">
                  <c:v>3.3351538181299998</c:v>
                </c:pt>
                <c:pt idx="35568">
                  <c:v>3.3352246284480001</c:v>
                </c:pt>
                <c:pt idx="35569">
                  <c:v>3.3352694511409999</c:v>
                </c:pt>
                <c:pt idx="35570">
                  <c:v>3.3353486061100002</c:v>
                </c:pt>
                <c:pt idx="35571">
                  <c:v>3.3354604244230002</c:v>
                </c:pt>
                <c:pt idx="35572">
                  <c:v>3.3355598449710002</c:v>
                </c:pt>
                <c:pt idx="35573">
                  <c:v>3.3358726501459999</c:v>
                </c:pt>
                <c:pt idx="35574">
                  <c:v>3.335968732834</c:v>
                </c:pt>
                <c:pt idx="35575">
                  <c:v>3.3360152244569998</c:v>
                </c:pt>
                <c:pt idx="35576">
                  <c:v>3.3360528945920001</c:v>
                </c:pt>
                <c:pt idx="35577">
                  <c:v>3.3360915184020001</c:v>
                </c:pt>
                <c:pt idx="35578">
                  <c:v>3.336134672165</c:v>
                </c:pt>
                <c:pt idx="35579">
                  <c:v>3.336178302765</c:v>
                </c:pt>
                <c:pt idx="35580">
                  <c:v>3.3362193107599998</c:v>
                </c:pt>
                <c:pt idx="35581">
                  <c:v>3.3362665176389998</c:v>
                </c:pt>
                <c:pt idx="35582">
                  <c:v>3.3363394737240002</c:v>
                </c:pt>
                <c:pt idx="35583">
                  <c:v>3.3364334106450002</c:v>
                </c:pt>
                <c:pt idx="35584">
                  <c:v>3.3365523815159999</c:v>
                </c:pt>
                <c:pt idx="35585">
                  <c:v>3.3367941379550001</c:v>
                </c:pt>
                <c:pt idx="35586">
                  <c:v>3.3369321823120002</c:v>
                </c:pt>
                <c:pt idx="35587">
                  <c:v>3.3370275497440001</c:v>
                </c:pt>
                <c:pt idx="35588">
                  <c:v>3.337187767029</c:v>
                </c:pt>
                <c:pt idx="35589">
                  <c:v>3.3373477458949998</c:v>
                </c:pt>
                <c:pt idx="35590">
                  <c:v>3.3374402523039999</c:v>
                </c:pt>
                <c:pt idx="35591">
                  <c:v>3.3375773429870002</c:v>
                </c:pt>
                <c:pt idx="35592">
                  <c:v>3.337655067444</c:v>
                </c:pt>
                <c:pt idx="35593">
                  <c:v>3.3377315998079999</c:v>
                </c:pt>
                <c:pt idx="35594">
                  <c:v>3.3378109931950002</c:v>
                </c:pt>
                <c:pt idx="35595">
                  <c:v>3.3380067348479998</c:v>
                </c:pt>
                <c:pt idx="35596">
                  <c:v>3.3381288051609999</c:v>
                </c:pt>
                <c:pt idx="35597">
                  <c:v>3.3382396698000001</c:v>
                </c:pt>
                <c:pt idx="35598">
                  <c:v>3.3382887840270001</c:v>
                </c:pt>
                <c:pt idx="35599">
                  <c:v>3.338338851929</c:v>
                </c:pt>
                <c:pt idx="35600">
                  <c:v>3.338391304016</c:v>
                </c:pt>
                <c:pt idx="35601">
                  <c:v>3.3384387493130001</c:v>
                </c:pt>
                <c:pt idx="35602">
                  <c:v>3.338478088379</c:v>
                </c:pt>
                <c:pt idx="35603">
                  <c:v>3.3385214805599999</c:v>
                </c:pt>
                <c:pt idx="35604">
                  <c:v>3.3385632038119999</c:v>
                </c:pt>
                <c:pt idx="35605">
                  <c:v>3.3385992050170001</c:v>
                </c:pt>
                <c:pt idx="35606">
                  <c:v>3.3386297225949999</c:v>
                </c:pt>
                <c:pt idx="35607">
                  <c:v>3.3386688232420001</c:v>
                </c:pt>
                <c:pt idx="35608">
                  <c:v>3.3386976718899999</c:v>
                </c:pt>
                <c:pt idx="35609">
                  <c:v>3.338729143143</c:v>
                </c:pt>
                <c:pt idx="35610">
                  <c:v>3.3387732505800001</c:v>
                </c:pt>
                <c:pt idx="35611">
                  <c:v>3.338816642761</c:v>
                </c:pt>
                <c:pt idx="35612">
                  <c:v>3.3388528823849999</c:v>
                </c:pt>
                <c:pt idx="35613">
                  <c:v>3.3388998508449999</c:v>
                </c:pt>
                <c:pt idx="35614">
                  <c:v>3.338950872421</c:v>
                </c:pt>
                <c:pt idx="35615">
                  <c:v>3.338991165161</c:v>
                </c:pt>
                <c:pt idx="35616">
                  <c:v>3.3390288352969999</c:v>
                </c:pt>
                <c:pt idx="35617">
                  <c:v>3.3390724658969999</c:v>
                </c:pt>
                <c:pt idx="35618">
                  <c:v>3.3393785953520001</c:v>
                </c:pt>
                <c:pt idx="35619">
                  <c:v>3.3394136428830001</c:v>
                </c:pt>
                <c:pt idx="35620">
                  <c:v>3.3394799232480001</c:v>
                </c:pt>
                <c:pt idx="35621">
                  <c:v>3.339540243149</c:v>
                </c:pt>
                <c:pt idx="35622">
                  <c:v>3.3396019935610002</c:v>
                </c:pt>
                <c:pt idx="35623">
                  <c:v>3.3396825790409999</c:v>
                </c:pt>
                <c:pt idx="35624">
                  <c:v>3.339742660522</c:v>
                </c:pt>
                <c:pt idx="35625">
                  <c:v>3.3398387432100001</c:v>
                </c:pt>
                <c:pt idx="35626">
                  <c:v>3.3398914337160002</c:v>
                </c:pt>
                <c:pt idx="35627">
                  <c:v>3.339988708496</c:v>
                </c:pt>
                <c:pt idx="35628">
                  <c:v>3.3400416374209998</c:v>
                </c:pt>
                <c:pt idx="35629">
                  <c:v>3.3401317596440001</c:v>
                </c:pt>
                <c:pt idx="35630">
                  <c:v>3.3401834964749999</c:v>
                </c:pt>
                <c:pt idx="35631">
                  <c:v>3.3402547836299998</c:v>
                </c:pt>
                <c:pt idx="35632">
                  <c:v>3.3403115272520001</c:v>
                </c:pt>
                <c:pt idx="35633">
                  <c:v>3.3403637409210001</c:v>
                </c:pt>
                <c:pt idx="35634">
                  <c:v>3.3404510021210001</c:v>
                </c:pt>
                <c:pt idx="35635">
                  <c:v>3.340544939041</c:v>
                </c:pt>
                <c:pt idx="35636">
                  <c:v>3.3407862186430002</c:v>
                </c:pt>
                <c:pt idx="35637">
                  <c:v>3.3408269882199999</c:v>
                </c:pt>
                <c:pt idx="35638">
                  <c:v>3.3408675193790001</c:v>
                </c:pt>
                <c:pt idx="35639">
                  <c:v>3.340918064117</c:v>
                </c:pt>
                <c:pt idx="35640">
                  <c:v>3.340975522995</c:v>
                </c:pt>
                <c:pt idx="35641">
                  <c:v>3.3410551547999998</c:v>
                </c:pt>
                <c:pt idx="35642">
                  <c:v>3.3410944938660001</c:v>
                </c:pt>
                <c:pt idx="35643">
                  <c:v>3.3411343097690001</c:v>
                </c:pt>
                <c:pt idx="35644">
                  <c:v>3.3411810398099999</c:v>
                </c:pt>
                <c:pt idx="35645">
                  <c:v>3.3412241935729998</c:v>
                </c:pt>
                <c:pt idx="35646">
                  <c:v>3.3412728309630002</c:v>
                </c:pt>
                <c:pt idx="35647">
                  <c:v>3.341317176819</c:v>
                </c:pt>
                <c:pt idx="35648">
                  <c:v>3.3413629531860001</c:v>
                </c:pt>
                <c:pt idx="35649">
                  <c:v>3.341403007507</c:v>
                </c:pt>
                <c:pt idx="35650">
                  <c:v>3.341449737549</c:v>
                </c:pt>
                <c:pt idx="35651">
                  <c:v>3.3414866924290001</c:v>
                </c:pt>
                <c:pt idx="35652">
                  <c:v>3.3415298461909999</c:v>
                </c:pt>
                <c:pt idx="35653">
                  <c:v>3.341569900513</c:v>
                </c:pt>
                <c:pt idx="35654">
                  <c:v>3.3416097164149998</c:v>
                </c:pt>
                <c:pt idx="35655">
                  <c:v>3.34170460701</c:v>
                </c:pt>
                <c:pt idx="35656">
                  <c:v>3.3419179916380002</c:v>
                </c:pt>
                <c:pt idx="35657">
                  <c:v>3.3420159816739998</c:v>
                </c:pt>
                <c:pt idx="35658">
                  <c:v>3.3420677185060002</c:v>
                </c:pt>
                <c:pt idx="35659">
                  <c:v>3.3421187400819998</c:v>
                </c:pt>
                <c:pt idx="35660">
                  <c:v>3.3421988487240002</c:v>
                </c:pt>
                <c:pt idx="35661">
                  <c:v>3.3422472476960001</c:v>
                </c:pt>
                <c:pt idx="35662">
                  <c:v>3.3423378467560001</c:v>
                </c:pt>
                <c:pt idx="35663">
                  <c:v>3.3423819541930002</c:v>
                </c:pt>
                <c:pt idx="35664">
                  <c:v>3.3424756526950001</c:v>
                </c:pt>
                <c:pt idx="35665">
                  <c:v>3.3425183296199998</c:v>
                </c:pt>
                <c:pt idx="35666">
                  <c:v>3.3426015377040001</c:v>
                </c:pt>
                <c:pt idx="35667">
                  <c:v>3.3426475524899999</c:v>
                </c:pt>
                <c:pt idx="35668">
                  <c:v>3.3427238464359998</c:v>
                </c:pt>
                <c:pt idx="35669">
                  <c:v>3.3427770137790001</c:v>
                </c:pt>
                <c:pt idx="35670">
                  <c:v>3.3428304195399998</c:v>
                </c:pt>
                <c:pt idx="35671">
                  <c:v>3.3428893089290002</c:v>
                </c:pt>
                <c:pt idx="35672">
                  <c:v>3.3429963588709999</c:v>
                </c:pt>
                <c:pt idx="35673">
                  <c:v>3.3430929183960001</c:v>
                </c:pt>
                <c:pt idx="35674">
                  <c:v>3.343183040619</c:v>
                </c:pt>
                <c:pt idx="35675">
                  <c:v>3.3434109687809999</c:v>
                </c:pt>
                <c:pt idx="35676">
                  <c:v>3.3435001373289999</c:v>
                </c:pt>
                <c:pt idx="35677">
                  <c:v>3.3435461521150001</c:v>
                </c:pt>
                <c:pt idx="35678">
                  <c:v>3.3435840606689999</c:v>
                </c:pt>
                <c:pt idx="35679">
                  <c:v>3.3436183929440002</c:v>
                </c:pt>
                <c:pt idx="35680">
                  <c:v>3.3436498641969998</c:v>
                </c:pt>
                <c:pt idx="35681">
                  <c:v>3.3436839580540001</c:v>
                </c:pt>
                <c:pt idx="35682">
                  <c:v>3.3437206745150001</c:v>
                </c:pt>
                <c:pt idx="35683">
                  <c:v>3.3437628746030001</c:v>
                </c:pt>
                <c:pt idx="35684">
                  <c:v>3.3438088893889999</c:v>
                </c:pt>
                <c:pt idx="35685">
                  <c:v>3.343854665756</c:v>
                </c:pt>
                <c:pt idx="35686">
                  <c:v>3.3439011573789998</c:v>
                </c:pt>
                <c:pt idx="35687">
                  <c:v>3.3439457416530001</c:v>
                </c:pt>
                <c:pt idx="35688">
                  <c:v>3.3439898490909998</c:v>
                </c:pt>
                <c:pt idx="35689">
                  <c:v>3.344036102295</c:v>
                </c:pt>
                <c:pt idx="35690">
                  <c:v>3.3440856933590002</c:v>
                </c:pt>
                <c:pt idx="35691">
                  <c:v>3.344136953354</c:v>
                </c:pt>
                <c:pt idx="35692">
                  <c:v>3.344499826431</c:v>
                </c:pt>
                <c:pt idx="35693">
                  <c:v>3.344599485397</c:v>
                </c:pt>
                <c:pt idx="35694">
                  <c:v>3.344627141953</c:v>
                </c:pt>
                <c:pt idx="35695">
                  <c:v>3.3446996212009998</c:v>
                </c:pt>
                <c:pt idx="35696">
                  <c:v>3.3447332382199999</c:v>
                </c:pt>
                <c:pt idx="35697">
                  <c:v>3.3448061943049998</c:v>
                </c:pt>
                <c:pt idx="35698">
                  <c:v>3.3448534011839999</c:v>
                </c:pt>
                <c:pt idx="35699">
                  <c:v>3.3449172973630001</c:v>
                </c:pt>
                <c:pt idx="35700">
                  <c:v>3.3449733257290002</c:v>
                </c:pt>
                <c:pt idx="35701">
                  <c:v>3.3450226783749999</c:v>
                </c:pt>
                <c:pt idx="35702">
                  <c:v>3.3450915813450002</c:v>
                </c:pt>
                <c:pt idx="35703">
                  <c:v>3.3451306819919999</c:v>
                </c:pt>
                <c:pt idx="35704">
                  <c:v>3.345200777054</c:v>
                </c:pt>
                <c:pt idx="35705">
                  <c:v>3.345227241516</c:v>
                </c:pt>
                <c:pt idx="35706">
                  <c:v>3.345321178436</c:v>
                </c:pt>
                <c:pt idx="35707">
                  <c:v>3.3456799983979999</c:v>
                </c:pt>
                <c:pt idx="35708">
                  <c:v>3.3459346294399999</c:v>
                </c:pt>
                <c:pt idx="35709">
                  <c:v>3.3459885120389998</c:v>
                </c:pt>
                <c:pt idx="35710">
                  <c:v>3.3460371494290002</c:v>
                </c:pt>
                <c:pt idx="35711">
                  <c:v>3.3460838794710002</c:v>
                </c:pt>
                <c:pt idx="35712">
                  <c:v>3.3461294174190002</c:v>
                </c:pt>
                <c:pt idx="35713">
                  <c:v>3.3461723327640001</c:v>
                </c:pt>
                <c:pt idx="35714">
                  <c:v>3.346205234528</c:v>
                </c:pt>
                <c:pt idx="35715">
                  <c:v>3.3462364673609999</c:v>
                </c:pt>
                <c:pt idx="35716">
                  <c:v>3.346270084381</c:v>
                </c:pt>
                <c:pt idx="35717">
                  <c:v>3.3463146686549998</c:v>
                </c:pt>
                <c:pt idx="35718">
                  <c:v>3.3463497161869999</c:v>
                </c:pt>
                <c:pt idx="35719">
                  <c:v>3.3463916778559999</c:v>
                </c:pt>
                <c:pt idx="35720">
                  <c:v>3.3464357852940001</c:v>
                </c:pt>
                <c:pt idx="35721">
                  <c:v>3.3464789390559999</c:v>
                </c:pt>
                <c:pt idx="35722">
                  <c:v>3.346518993378</c:v>
                </c:pt>
                <c:pt idx="35723">
                  <c:v>3.346573591232</c:v>
                </c:pt>
                <c:pt idx="35724">
                  <c:v>3.34663438797</c:v>
                </c:pt>
                <c:pt idx="35725">
                  <c:v>3.3468015193939999</c:v>
                </c:pt>
                <c:pt idx="35726">
                  <c:v>3.3469188213350001</c:v>
                </c:pt>
                <c:pt idx="35727">
                  <c:v>3.3470175266269999</c:v>
                </c:pt>
                <c:pt idx="35728">
                  <c:v>3.3470501899720002</c:v>
                </c:pt>
                <c:pt idx="35729">
                  <c:v>3.3471300601960001</c:v>
                </c:pt>
                <c:pt idx="35730">
                  <c:v>3.3471703529360002</c:v>
                </c:pt>
                <c:pt idx="35731">
                  <c:v>3.3472597599029998</c:v>
                </c:pt>
                <c:pt idx="35732">
                  <c:v>3.347310781479</c:v>
                </c:pt>
                <c:pt idx="35733">
                  <c:v>3.347396373749</c:v>
                </c:pt>
                <c:pt idx="35734">
                  <c:v>3.347448587418</c:v>
                </c:pt>
                <c:pt idx="35735">
                  <c:v>3.3475279808040002</c:v>
                </c:pt>
                <c:pt idx="35736">
                  <c:v>3.3475825786589999</c:v>
                </c:pt>
                <c:pt idx="35737">
                  <c:v>3.3476445674900002</c:v>
                </c:pt>
                <c:pt idx="35738">
                  <c:v>3.3477077484129998</c:v>
                </c:pt>
                <c:pt idx="35739">
                  <c:v>3.3477544784550002</c:v>
                </c:pt>
                <c:pt idx="35740">
                  <c:v>3.347849607468</c:v>
                </c:pt>
                <c:pt idx="35741">
                  <c:v>3.3479349613189999</c:v>
                </c:pt>
                <c:pt idx="35742">
                  <c:v>3.3482937812809999</c:v>
                </c:pt>
                <c:pt idx="35743">
                  <c:v>3.3483481407169999</c:v>
                </c:pt>
                <c:pt idx="35744">
                  <c:v>3.3484029769900001</c:v>
                </c:pt>
                <c:pt idx="35745">
                  <c:v>3.3484520912170002</c:v>
                </c:pt>
                <c:pt idx="35746">
                  <c:v>3.3484961986539998</c:v>
                </c:pt>
                <c:pt idx="35747">
                  <c:v>3.348535060883</c:v>
                </c:pt>
                <c:pt idx="35748">
                  <c:v>3.3485727310179998</c:v>
                </c:pt>
                <c:pt idx="35749">
                  <c:v>3.348604917526</c:v>
                </c:pt>
                <c:pt idx="35750">
                  <c:v>3.3486347198490001</c:v>
                </c:pt>
                <c:pt idx="35751">
                  <c:v>3.3486809730529998</c:v>
                </c:pt>
                <c:pt idx="35752">
                  <c:v>3.3487241268160002</c:v>
                </c:pt>
                <c:pt idx="35753">
                  <c:v>3.3487691879270001</c:v>
                </c:pt>
                <c:pt idx="35754">
                  <c:v>3.348815917969</c:v>
                </c:pt>
                <c:pt idx="35755">
                  <c:v>3.3488702774050001</c:v>
                </c:pt>
                <c:pt idx="35756">
                  <c:v>3.3489077091219999</c:v>
                </c:pt>
                <c:pt idx="35757">
                  <c:v>3.3489551544189999</c:v>
                </c:pt>
                <c:pt idx="35758">
                  <c:v>3.3490061759950001</c:v>
                </c:pt>
                <c:pt idx="35759">
                  <c:v>3.3490622043610001</c:v>
                </c:pt>
                <c:pt idx="35760">
                  <c:v>3.3493676185610002</c:v>
                </c:pt>
                <c:pt idx="35761">
                  <c:v>3.349469661713</c:v>
                </c:pt>
                <c:pt idx="35762">
                  <c:v>3.3495182991029999</c:v>
                </c:pt>
                <c:pt idx="35763">
                  <c:v>3.3495848178859999</c:v>
                </c:pt>
                <c:pt idx="35764">
                  <c:v>3.349626779556</c:v>
                </c:pt>
                <c:pt idx="35765">
                  <c:v>3.3496942520139998</c:v>
                </c:pt>
                <c:pt idx="35766">
                  <c:v>3.3497288227080002</c:v>
                </c:pt>
                <c:pt idx="35767">
                  <c:v>3.3498017787930001</c:v>
                </c:pt>
                <c:pt idx="35768">
                  <c:v>3.349836111069</c:v>
                </c:pt>
                <c:pt idx="35769">
                  <c:v>3.3499155044559998</c:v>
                </c:pt>
                <c:pt idx="35770">
                  <c:v>3.3499467372890002</c:v>
                </c:pt>
                <c:pt idx="35771">
                  <c:v>3.3500483036039999</c:v>
                </c:pt>
                <c:pt idx="35772">
                  <c:v>3.3501477241519999</c:v>
                </c:pt>
                <c:pt idx="35773">
                  <c:v>3.3502464294430001</c:v>
                </c:pt>
                <c:pt idx="35774">
                  <c:v>3.3503606319429999</c:v>
                </c:pt>
                <c:pt idx="35775">
                  <c:v>3.350505590439</c:v>
                </c:pt>
                <c:pt idx="35776">
                  <c:v>3.3505847454070001</c:v>
                </c:pt>
                <c:pt idx="35777">
                  <c:v>3.3506705760959998</c:v>
                </c:pt>
                <c:pt idx="35778">
                  <c:v>3.3507575988770002</c:v>
                </c:pt>
                <c:pt idx="35779">
                  <c:v>3.350838661194</c:v>
                </c:pt>
                <c:pt idx="35780">
                  <c:v>3.3510594367979998</c:v>
                </c:pt>
                <c:pt idx="35781">
                  <c:v>3.35138630867</c:v>
                </c:pt>
                <c:pt idx="35782">
                  <c:v>3.351449251175</c:v>
                </c:pt>
                <c:pt idx="35783">
                  <c:v>3.3515458106990001</c:v>
                </c:pt>
                <c:pt idx="35784">
                  <c:v>3.3515985012049998</c:v>
                </c:pt>
                <c:pt idx="35785">
                  <c:v>3.3516781330110001</c:v>
                </c:pt>
                <c:pt idx="35786">
                  <c:v>3.3517694473269999</c:v>
                </c:pt>
                <c:pt idx="35787">
                  <c:v>3.3518793582919999</c:v>
                </c:pt>
                <c:pt idx="35788">
                  <c:v>3.3520290851590002</c:v>
                </c:pt>
                <c:pt idx="35789">
                  <c:v>3.3521199226379998</c:v>
                </c:pt>
                <c:pt idx="35790">
                  <c:v>3.3522241115570002</c:v>
                </c:pt>
                <c:pt idx="35791">
                  <c:v>3.3523375988009998</c:v>
                </c:pt>
                <c:pt idx="35792">
                  <c:v>3.3524916172029999</c:v>
                </c:pt>
                <c:pt idx="35793">
                  <c:v>3.3525853157040002</c:v>
                </c:pt>
                <c:pt idx="35794">
                  <c:v>3.3526463508609998</c:v>
                </c:pt>
                <c:pt idx="35795">
                  <c:v>3.3526973724369999</c:v>
                </c:pt>
                <c:pt idx="35796">
                  <c:v>3.3527472019200002</c:v>
                </c:pt>
                <c:pt idx="35797">
                  <c:v>3.352798700333</c:v>
                </c:pt>
                <c:pt idx="35798">
                  <c:v>3.352866649628</c:v>
                </c:pt>
                <c:pt idx="35799">
                  <c:v>3.3530602455139999</c:v>
                </c:pt>
                <c:pt idx="35800">
                  <c:v>3.3531568050380001</c:v>
                </c:pt>
                <c:pt idx="35801">
                  <c:v>3.3532216548920002</c:v>
                </c:pt>
                <c:pt idx="35802">
                  <c:v>3.3532705307009998</c:v>
                </c:pt>
                <c:pt idx="35803">
                  <c:v>3.3533303737639999</c:v>
                </c:pt>
                <c:pt idx="35804">
                  <c:v>3.3533890247340001</c:v>
                </c:pt>
                <c:pt idx="35805">
                  <c:v>3.3534376621250002</c:v>
                </c:pt>
                <c:pt idx="35806">
                  <c:v>3.3535075187680001</c:v>
                </c:pt>
                <c:pt idx="35807">
                  <c:v>3.3535518646239999</c:v>
                </c:pt>
                <c:pt idx="35808">
                  <c:v>3.353628873825</c:v>
                </c:pt>
                <c:pt idx="35809">
                  <c:v>3.3536598682399998</c:v>
                </c:pt>
                <c:pt idx="35810">
                  <c:v>3.35373711586</c:v>
                </c:pt>
                <c:pt idx="35811">
                  <c:v>3.3538305759429998</c:v>
                </c:pt>
                <c:pt idx="35812">
                  <c:v>3.3539123535159998</c:v>
                </c:pt>
                <c:pt idx="35813">
                  <c:v>3.3540236949920001</c:v>
                </c:pt>
                <c:pt idx="35814">
                  <c:v>3.3543488979339999</c:v>
                </c:pt>
                <c:pt idx="35815">
                  <c:v>3.3544168472289999</c:v>
                </c:pt>
                <c:pt idx="35816">
                  <c:v>3.354465961456</c:v>
                </c:pt>
                <c:pt idx="35817">
                  <c:v>3.3545124530789998</c:v>
                </c:pt>
                <c:pt idx="35818">
                  <c:v>3.3545560836789998</c:v>
                </c:pt>
                <c:pt idx="35819">
                  <c:v>3.3545980453489999</c:v>
                </c:pt>
                <c:pt idx="35820">
                  <c:v>3.3546311855319999</c:v>
                </c:pt>
                <c:pt idx="35821">
                  <c:v>3.3546624183649998</c:v>
                </c:pt>
                <c:pt idx="35822">
                  <c:v>3.3546936511990002</c:v>
                </c:pt>
                <c:pt idx="35823">
                  <c:v>3.3547325134279999</c:v>
                </c:pt>
                <c:pt idx="35824">
                  <c:v>3.354765892029</c:v>
                </c:pt>
                <c:pt idx="35825">
                  <c:v>3.3548049926760002</c:v>
                </c:pt>
                <c:pt idx="35826">
                  <c:v>3.354851484299</c:v>
                </c:pt>
                <c:pt idx="35827">
                  <c:v>3.3548989295960001</c:v>
                </c:pt>
                <c:pt idx="35828">
                  <c:v>3.3549377918240002</c:v>
                </c:pt>
                <c:pt idx="35829">
                  <c:v>3.3549849987029998</c:v>
                </c:pt>
                <c:pt idx="35830">
                  <c:v>3.355029344559</c:v>
                </c:pt>
                <c:pt idx="35831">
                  <c:v>3.35502576828</c:v>
                </c:pt>
                <c:pt idx="35832">
                  <c:v>3.355060815811</c:v>
                </c:pt>
                <c:pt idx="35833">
                  <c:v>3.3551039695739999</c:v>
                </c:pt>
                <c:pt idx="35834">
                  <c:v>3.3551504611969998</c:v>
                </c:pt>
                <c:pt idx="35835">
                  <c:v>3.3552029132840002</c:v>
                </c:pt>
                <c:pt idx="35836">
                  <c:v>3.3553686141969998</c:v>
                </c:pt>
                <c:pt idx="35837">
                  <c:v>3.3554418087009998</c:v>
                </c:pt>
                <c:pt idx="35838">
                  <c:v>3.3554732799529998</c:v>
                </c:pt>
                <c:pt idx="35839">
                  <c:v>3.3555591106409999</c:v>
                </c:pt>
                <c:pt idx="35840">
                  <c:v>3.3556056022640002</c:v>
                </c:pt>
                <c:pt idx="35841">
                  <c:v>3.35569190979</c:v>
                </c:pt>
                <c:pt idx="35842">
                  <c:v>3.3557474613189999</c:v>
                </c:pt>
                <c:pt idx="35843">
                  <c:v>3.3558290004729998</c:v>
                </c:pt>
                <c:pt idx="35844">
                  <c:v>3.3558986186980002</c:v>
                </c:pt>
                <c:pt idx="35845">
                  <c:v>3.3559696674350001</c:v>
                </c:pt>
                <c:pt idx="35846">
                  <c:v>3.3560423851009999</c:v>
                </c:pt>
                <c:pt idx="35847">
                  <c:v>3.3560957908629998</c:v>
                </c:pt>
                <c:pt idx="35848">
                  <c:v>3.356169700623</c:v>
                </c:pt>
                <c:pt idx="35849">
                  <c:v>3.3562104702000002</c:v>
                </c:pt>
                <c:pt idx="35850">
                  <c:v>3.3563151359560002</c:v>
                </c:pt>
                <c:pt idx="35851">
                  <c:v>3.3564109802250002</c:v>
                </c:pt>
                <c:pt idx="35852">
                  <c:v>3.3567903041839999</c:v>
                </c:pt>
                <c:pt idx="35853">
                  <c:v>3.3569097518920001</c:v>
                </c:pt>
                <c:pt idx="35854">
                  <c:v>3.356959819794</c:v>
                </c:pt>
                <c:pt idx="35855">
                  <c:v>3.3569991588589998</c:v>
                </c:pt>
                <c:pt idx="35856">
                  <c:v>3.3570437431340001</c:v>
                </c:pt>
                <c:pt idx="35857">
                  <c:v>3.3570845127109998</c:v>
                </c:pt>
                <c:pt idx="35858">
                  <c:v>3.3571267127989999</c:v>
                </c:pt>
                <c:pt idx="35859">
                  <c:v>3.3571650981899999</c:v>
                </c:pt>
                <c:pt idx="35860">
                  <c:v>3.3572149276730001</c:v>
                </c:pt>
                <c:pt idx="35861">
                  <c:v>3.357259750366</c:v>
                </c:pt>
                <c:pt idx="35862">
                  <c:v>3.357304811478</c:v>
                </c:pt>
                <c:pt idx="35863">
                  <c:v>3.3573489189150001</c:v>
                </c:pt>
                <c:pt idx="35864">
                  <c:v>3.3574006557459999</c:v>
                </c:pt>
                <c:pt idx="35865">
                  <c:v>3.3574476242069999</c:v>
                </c:pt>
                <c:pt idx="35866">
                  <c:v>3.3574910163879998</c:v>
                </c:pt>
                <c:pt idx="35867">
                  <c:v>3.3575289249420002</c:v>
                </c:pt>
                <c:pt idx="35868">
                  <c:v>3.357569932938</c:v>
                </c:pt>
                <c:pt idx="35869">
                  <c:v>3.357606649399</c:v>
                </c:pt>
                <c:pt idx="35870">
                  <c:v>3.3576915264129998</c:v>
                </c:pt>
                <c:pt idx="35871">
                  <c:v>3.357897758484</c:v>
                </c:pt>
                <c:pt idx="35872">
                  <c:v>3.357936382294</c:v>
                </c:pt>
                <c:pt idx="35873">
                  <c:v>3.3579933643339999</c:v>
                </c:pt>
                <c:pt idx="35874">
                  <c:v>3.3580472469329998</c:v>
                </c:pt>
                <c:pt idx="35875">
                  <c:v>3.3581042289730001</c:v>
                </c:pt>
                <c:pt idx="35876">
                  <c:v>3.35817861557</c:v>
                </c:pt>
                <c:pt idx="35877">
                  <c:v>3.3582279682160001</c:v>
                </c:pt>
                <c:pt idx="35878">
                  <c:v>3.3583102226260002</c:v>
                </c:pt>
                <c:pt idx="35879">
                  <c:v>3.3583555221560002</c:v>
                </c:pt>
                <c:pt idx="35880">
                  <c:v>3.3584425449370001</c:v>
                </c:pt>
                <c:pt idx="35881">
                  <c:v>3.3584806919100001</c:v>
                </c:pt>
                <c:pt idx="35882">
                  <c:v>3.358566045761</c:v>
                </c:pt>
                <c:pt idx="35883">
                  <c:v>3.3586082458500002</c:v>
                </c:pt>
                <c:pt idx="35884">
                  <c:v>3.358684539795</c:v>
                </c:pt>
                <c:pt idx="35885">
                  <c:v>3.3587789535520001</c:v>
                </c:pt>
                <c:pt idx="35886">
                  <c:v>3.358869314194</c:v>
                </c:pt>
                <c:pt idx="35887">
                  <c:v>3.3589518070220001</c:v>
                </c:pt>
                <c:pt idx="35888">
                  <c:v>3.3592700958249999</c:v>
                </c:pt>
                <c:pt idx="35889">
                  <c:v>3.3593478202820002</c:v>
                </c:pt>
                <c:pt idx="35890">
                  <c:v>3.3593876361850001</c:v>
                </c:pt>
                <c:pt idx="35891">
                  <c:v>3.359427452087</c:v>
                </c:pt>
                <c:pt idx="35892">
                  <c:v>3.3594706058499999</c:v>
                </c:pt>
                <c:pt idx="35893">
                  <c:v>3.3595113754270001</c:v>
                </c:pt>
                <c:pt idx="35894">
                  <c:v>3.3595559597019999</c:v>
                </c:pt>
                <c:pt idx="35895">
                  <c:v>3.3596060276030002</c:v>
                </c:pt>
                <c:pt idx="35896">
                  <c:v>3.3596813678739998</c:v>
                </c:pt>
                <c:pt idx="35897">
                  <c:v>3.3597748279570001</c:v>
                </c:pt>
                <c:pt idx="35898">
                  <c:v>3.3598797321320002</c:v>
                </c:pt>
                <c:pt idx="35899">
                  <c:v>3.3599379062649999</c:v>
                </c:pt>
                <c:pt idx="35900">
                  <c:v>3.3601865768430002</c:v>
                </c:pt>
                <c:pt idx="35901">
                  <c:v>3.360259056091</c:v>
                </c:pt>
                <c:pt idx="35902">
                  <c:v>3.360290765762</c:v>
                </c:pt>
                <c:pt idx="35903">
                  <c:v>3.3603715896609998</c:v>
                </c:pt>
                <c:pt idx="35904">
                  <c:v>3.3604078292850001</c:v>
                </c:pt>
                <c:pt idx="35905">
                  <c:v>3.3604829311370001</c:v>
                </c:pt>
                <c:pt idx="35906">
                  <c:v>3.3605270385739998</c:v>
                </c:pt>
                <c:pt idx="35907">
                  <c:v>3.3605952262879999</c:v>
                </c:pt>
                <c:pt idx="35908">
                  <c:v>3.3606395721440001</c:v>
                </c:pt>
                <c:pt idx="35909">
                  <c:v>3.360736846924</c:v>
                </c:pt>
                <c:pt idx="35910">
                  <c:v>3.3608245849610001</c:v>
                </c:pt>
                <c:pt idx="35911">
                  <c:v>3.3611025810239998</c:v>
                </c:pt>
                <c:pt idx="35912">
                  <c:v>3.3612074851989999</c:v>
                </c:pt>
                <c:pt idx="35913">
                  <c:v>3.3612644672390002</c:v>
                </c:pt>
                <c:pt idx="35914">
                  <c:v>3.361315727234</c:v>
                </c:pt>
                <c:pt idx="35915">
                  <c:v>3.3613653182980001</c:v>
                </c:pt>
                <c:pt idx="35916">
                  <c:v>3.361410140991</c:v>
                </c:pt>
                <c:pt idx="35917">
                  <c:v>3.3614561557770002</c:v>
                </c:pt>
                <c:pt idx="35918">
                  <c:v>3.3614923954010001</c:v>
                </c:pt>
                <c:pt idx="35919">
                  <c:v>3.3615319728849999</c:v>
                </c:pt>
                <c:pt idx="35920">
                  <c:v>3.3615663051609999</c:v>
                </c:pt>
                <c:pt idx="35921">
                  <c:v>3.3616139888759999</c:v>
                </c:pt>
                <c:pt idx="35922">
                  <c:v>3.3616609573359999</c:v>
                </c:pt>
                <c:pt idx="35923">
                  <c:v>3.361713647842</c:v>
                </c:pt>
                <c:pt idx="35924">
                  <c:v>3.3617660999300001</c:v>
                </c:pt>
                <c:pt idx="35925">
                  <c:v>3.3618192672729998</c:v>
                </c:pt>
                <c:pt idx="35926">
                  <c:v>3.3618710041050002</c:v>
                </c:pt>
                <c:pt idx="35927">
                  <c:v>3.3619229793550001</c:v>
                </c:pt>
                <c:pt idx="35928">
                  <c:v>3.3619773387910001</c:v>
                </c:pt>
                <c:pt idx="35929">
                  <c:v>3.3622860908510002</c:v>
                </c:pt>
                <c:pt idx="35930">
                  <c:v>3.362377882004</c:v>
                </c:pt>
                <c:pt idx="35931">
                  <c:v>3.3624806404109999</c:v>
                </c:pt>
                <c:pt idx="35932">
                  <c:v>3.3625154495239999</c:v>
                </c:pt>
                <c:pt idx="35933">
                  <c:v>3.3625881671909998</c:v>
                </c:pt>
                <c:pt idx="35934">
                  <c:v>3.3626277446750001</c:v>
                </c:pt>
                <c:pt idx="35935">
                  <c:v>3.3626976013180001</c:v>
                </c:pt>
                <c:pt idx="35936">
                  <c:v>3.3627543449399999</c:v>
                </c:pt>
                <c:pt idx="35937">
                  <c:v>3.3628120422359999</c:v>
                </c:pt>
                <c:pt idx="35938">
                  <c:v>3.3628718853000001</c:v>
                </c:pt>
                <c:pt idx="35939">
                  <c:v>3.3629157543180002</c:v>
                </c:pt>
                <c:pt idx="35940">
                  <c:v>3.3629839420319998</c:v>
                </c:pt>
                <c:pt idx="35941">
                  <c:v>3.3630201816560001</c:v>
                </c:pt>
                <c:pt idx="35942">
                  <c:v>3.363094806671</c:v>
                </c:pt>
                <c:pt idx="35943">
                  <c:v>3.3631265163420001</c:v>
                </c:pt>
                <c:pt idx="35944">
                  <c:v>3.363204479218</c:v>
                </c:pt>
                <c:pt idx="35945">
                  <c:v>3.3632347583770001</c:v>
                </c:pt>
                <c:pt idx="35946">
                  <c:v>3.3633034229279999</c:v>
                </c:pt>
                <c:pt idx="35947">
                  <c:v>3.3633921146389998</c:v>
                </c:pt>
                <c:pt idx="35948">
                  <c:v>3.3634755611420002</c:v>
                </c:pt>
                <c:pt idx="35949">
                  <c:v>3.3635478019709999</c:v>
                </c:pt>
                <c:pt idx="35950">
                  <c:v>3.363786697388</c:v>
                </c:pt>
                <c:pt idx="35951">
                  <c:v>3.3638405799869999</c:v>
                </c:pt>
                <c:pt idx="35952">
                  <c:v>3.3638830184940001</c:v>
                </c:pt>
                <c:pt idx="35953">
                  <c:v>3.3639323711400002</c:v>
                </c:pt>
                <c:pt idx="35954">
                  <c:v>3.363978624344</c:v>
                </c:pt>
                <c:pt idx="35955">
                  <c:v>3.3640265464780001</c:v>
                </c:pt>
                <c:pt idx="35956">
                  <c:v>3.3640668392180002</c:v>
                </c:pt>
                <c:pt idx="35957">
                  <c:v>3.3641085624690001</c:v>
                </c:pt>
                <c:pt idx="35958">
                  <c:v>3.3641402721409999</c:v>
                </c:pt>
                <c:pt idx="35959">
                  <c:v>3.3641786575319998</c:v>
                </c:pt>
                <c:pt idx="35960">
                  <c:v>3.3642098903659998</c:v>
                </c:pt>
                <c:pt idx="35961">
                  <c:v>3.3642485141749998</c:v>
                </c:pt>
                <c:pt idx="35962">
                  <c:v>3.3642842769620001</c:v>
                </c:pt>
                <c:pt idx="35963">
                  <c:v>3.3642849922179998</c:v>
                </c:pt>
                <c:pt idx="35964">
                  <c:v>3.3643286228179998</c:v>
                </c:pt>
                <c:pt idx="35965">
                  <c:v>3.3643698692320001</c:v>
                </c:pt>
                <c:pt idx="35966">
                  <c:v>3.3644108772279999</c:v>
                </c:pt>
                <c:pt idx="35967">
                  <c:v>3.3644526004789999</c:v>
                </c:pt>
                <c:pt idx="35968">
                  <c:v>3.3645007610320001</c:v>
                </c:pt>
                <c:pt idx="35969">
                  <c:v>3.3645529747010001</c:v>
                </c:pt>
                <c:pt idx="35970">
                  <c:v>3.3646185398099999</c:v>
                </c:pt>
                <c:pt idx="35971">
                  <c:v>3.3648574352259999</c:v>
                </c:pt>
                <c:pt idx="35972">
                  <c:v>3.3649008274079999</c:v>
                </c:pt>
                <c:pt idx="35973">
                  <c:v>3.364957094193</c:v>
                </c:pt>
                <c:pt idx="35974">
                  <c:v>3.364997148514</c:v>
                </c:pt>
                <c:pt idx="35975">
                  <c:v>3.365072250366</c:v>
                </c:pt>
                <c:pt idx="35976">
                  <c:v>3.3651101589199999</c:v>
                </c:pt>
                <c:pt idx="35977">
                  <c:v>3.3651947975160001</c:v>
                </c:pt>
                <c:pt idx="35978">
                  <c:v>3.3652346134190001</c:v>
                </c:pt>
                <c:pt idx="35979">
                  <c:v>3.3653221130370001</c:v>
                </c:pt>
                <c:pt idx="35980">
                  <c:v>3.3653626441959998</c:v>
                </c:pt>
                <c:pt idx="35981">
                  <c:v>3.3654382228849999</c:v>
                </c:pt>
                <c:pt idx="35982">
                  <c:v>3.365483760834</c:v>
                </c:pt>
                <c:pt idx="35983">
                  <c:v>3.3655965328219999</c:v>
                </c:pt>
                <c:pt idx="35984">
                  <c:v>3.365691184998</c:v>
                </c:pt>
                <c:pt idx="35985">
                  <c:v>3.3660371303560002</c:v>
                </c:pt>
                <c:pt idx="35986">
                  <c:v>3.3661181926729999</c:v>
                </c:pt>
                <c:pt idx="35987">
                  <c:v>3.3661785125730002</c:v>
                </c:pt>
                <c:pt idx="35988">
                  <c:v>3.3662796020510002</c:v>
                </c:pt>
                <c:pt idx="35989">
                  <c:v>3.3663256168369999</c:v>
                </c:pt>
                <c:pt idx="35990">
                  <c:v>3.3663949966429998</c:v>
                </c:pt>
                <c:pt idx="35991">
                  <c:v>3.3664450645450001</c:v>
                </c:pt>
                <c:pt idx="35992">
                  <c:v>3.366494894028</c:v>
                </c:pt>
                <c:pt idx="35993">
                  <c:v>3.3665404319759999</c:v>
                </c:pt>
                <c:pt idx="35994">
                  <c:v>3.3665871620179999</c:v>
                </c:pt>
                <c:pt idx="35995">
                  <c:v>3.3666334152220001</c:v>
                </c:pt>
                <c:pt idx="35996">
                  <c:v>3.3666844367979998</c:v>
                </c:pt>
                <c:pt idx="35997">
                  <c:v>3.3667309284210001</c:v>
                </c:pt>
                <c:pt idx="35998">
                  <c:v>3.3667819499970002</c:v>
                </c:pt>
                <c:pt idx="35999">
                  <c:v>3.366870164871</c:v>
                </c:pt>
                <c:pt idx="36000">
                  <c:v>3.36696767807</c:v>
                </c:pt>
                <c:pt idx="36001">
                  <c:v>3.3670909404749998</c:v>
                </c:pt>
                <c:pt idx="36002">
                  <c:v>3.3674604892729998</c:v>
                </c:pt>
                <c:pt idx="36003">
                  <c:v>3.367491006851</c:v>
                </c:pt>
                <c:pt idx="36004">
                  <c:v>3.367557048798</c:v>
                </c:pt>
                <c:pt idx="36005">
                  <c:v>3.367604255676</c:v>
                </c:pt>
                <c:pt idx="36006">
                  <c:v>3.3676638603210001</c:v>
                </c:pt>
                <c:pt idx="36007">
                  <c:v>3.367728233337</c:v>
                </c:pt>
                <c:pt idx="36008">
                  <c:v>3.3677761554719998</c:v>
                </c:pt>
                <c:pt idx="36009">
                  <c:v>3.3678524494170001</c:v>
                </c:pt>
                <c:pt idx="36010">
                  <c:v>3.3678877353669998</c:v>
                </c:pt>
                <c:pt idx="36011">
                  <c:v>3.3679695129390002</c:v>
                </c:pt>
                <c:pt idx="36012">
                  <c:v>3.3679926395419999</c:v>
                </c:pt>
                <c:pt idx="36013">
                  <c:v>3.3680920600889999</c:v>
                </c:pt>
                <c:pt idx="36014">
                  <c:v>3.368157148361</c:v>
                </c:pt>
                <c:pt idx="36015">
                  <c:v>3.3682050704959998</c:v>
                </c:pt>
                <c:pt idx="36016">
                  <c:v>3.3682594299319999</c:v>
                </c:pt>
                <c:pt idx="36017">
                  <c:v>3.3683238029479998</c:v>
                </c:pt>
                <c:pt idx="36018">
                  <c:v>3.3683691024779998</c:v>
                </c:pt>
                <c:pt idx="36019">
                  <c:v>3.368444919586</c:v>
                </c:pt>
                <c:pt idx="36020">
                  <c:v>3.3684790134429998</c:v>
                </c:pt>
                <c:pt idx="36021">
                  <c:v>3.3685648441309999</c:v>
                </c:pt>
                <c:pt idx="36022">
                  <c:v>3.3686029911039999</c:v>
                </c:pt>
                <c:pt idx="36023">
                  <c:v>3.3686881065369998</c:v>
                </c:pt>
                <c:pt idx="36024">
                  <c:v>3.368729114532</c:v>
                </c:pt>
                <c:pt idx="36025">
                  <c:v>3.3687932491299999</c:v>
                </c:pt>
                <c:pt idx="36026">
                  <c:v>3.3688402175899999</c:v>
                </c:pt>
                <c:pt idx="36027">
                  <c:v>3.3689446449279998</c:v>
                </c:pt>
                <c:pt idx="36028">
                  <c:v>3.3690438270569998</c:v>
                </c:pt>
                <c:pt idx="36029">
                  <c:v>3.3693456649779998</c:v>
                </c:pt>
                <c:pt idx="36030">
                  <c:v>3.3693878650669999</c:v>
                </c:pt>
                <c:pt idx="36031">
                  <c:v>3.369428396225</c:v>
                </c:pt>
                <c:pt idx="36032">
                  <c:v>3.3694782257079998</c:v>
                </c:pt>
                <c:pt idx="36033">
                  <c:v>3.369525909424</c:v>
                </c:pt>
                <c:pt idx="36034">
                  <c:v>3.369568109512</c:v>
                </c:pt>
                <c:pt idx="36035">
                  <c:v>3.3696110248569999</c:v>
                </c:pt>
                <c:pt idx="36036">
                  <c:v>3.3696479797359999</c:v>
                </c:pt>
                <c:pt idx="36037">
                  <c:v>3.3696746826170001</c:v>
                </c:pt>
                <c:pt idx="36038">
                  <c:v>3.369696855545</c:v>
                </c:pt>
                <c:pt idx="36039">
                  <c:v>3.369726419449</c:v>
                </c:pt>
                <c:pt idx="36040">
                  <c:v>3.3697624206539998</c:v>
                </c:pt>
                <c:pt idx="36041">
                  <c:v>3.3698570728299999</c:v>
                </c:pt>
                <c:pt idx="36042">
                  <c:v>3.3700449466709999</c:v>
                </c:pt>
                <c:pt idx="36043">
                  <c:v>3.3701286315919998</c:v>
                </c:pt>
                <c:pt idx="36044">
                  <c:v>3.3702037334439998</c:v>
                </c:pt>
                <c:pt idx="36045">
                  <c:v>3.3702290058140001</c:v>
                </c:pt>
                <c:pt idx="36046">
                  <c:v>3.370305299759</c:v>
                </c:pt>
                <c:pt idx="36047">
                  <c:v>3.370350837708</c:v>
                </c:pt>
                <c:pt idx="36048">
                  <c:v>3.3704195022580001</c:v>
                </c:pt>
                <c:pt idx="36049">
                  <c:v>3.3704829215999998</c:v>
                </c:pt>
                <c:pt idx="36050">
                  <c:v>3.370544433594</c:v>
                </c:pt>
                <c:pt idx="36051">
                  <c:v>3.3706166744230002</c:v>
                </c:pt>
                <c:pt idx="36052">
                  <c:v>3.3706641197199998</c:v>
                </c:pt>
                <c:pt idx="36053">
                  <c:v>3.3707494735719998</c:v>
                </c:pt>
                <c:pt idx="36054">
                  <c:v>3.3707852363590001</c:v>
                </c:pt>
                <c:pt idx="36055">
                  <c:v>3.3708701133729999</c:v>
                </c:pt>
                <c:pt idx="36056">
                  <c:v>3.3709025383000002</c:v>
                </c:pt>
                <c:pt idx="36057">
                  <c:v>3.3709692955019999</c:v>
                </c:pt>
                <c:pt idx="36058">
                  <c:v>3.37104845047</c:v>
                </c:pt>
                <c:pt idx="36059">
                  <c:v>3.3713200092319999</c:v>
                </c:pt>
                <c:pt idx="36060">
                  <c:v>3.37136054039</c:v>
                </c:pt>
                <c:pt idx="36061">
                  <c:v>3.371393918991</c:v>
                </c:pt>
                <c:pt idx="36062">
                  <c:v>3.3714344501500002</c:v>
                </c:pt>
                <c:pt idx="36063">
                  <c:v>3.371473789215</c:v>
                </c:pt>
                <c:pt idx="36064">
                  <c:v>3.3715128898620002</c:v>
                </c:pt>
                <c:pt idx="36065">
                  <c:v>3.3715586662289998</c:v>
                </c:pt>
                <c:pt idx="36066">
                  <c:v>3.3716008663179999</c:v>
                </c:pt>
                <c:pt idx="36067">
                  <c:v>3.3716373443599998</c:v>
                </c:pt>
                <c:pt idx="36068">
                  <c:v>3.3716735839840002</c:v>
                </c:pt>
                <c:pt idx="36069">
                  <c:v>3.3717031478880002</c:v>
                </c:pt>
                <c:pt idx="36070">
                  <c:v>3.3717298507689999</c:v>
                </c:pt>
                <c:pt idx="36071">
                  <c:v>3.3717591762539998</c:v>
                </c:pt>
                <c:pt idx="36072">
                  <c:v>3.3717908859249999</c:v>
                </c:pt>
                <c:pt idx="36073">
                  <c:v>3.371826171875</c:v>
                </c:pt>
                <c:pt idx="36074">
                  <c:v>3.371869802475</c:v>
                </c:pt>
                <c:pt idx="36075">
                  <c:v>3.3719120025630001</c:v>
                </c:pt>
                <c:pt idx="36076">
                  <c:v>3.3719553947450001</c:v>
                </c:pt>
                <c:pt idx="36077">
                  <c:v>3.3720021247859999</c:v>
                </c:pt>
                <c:pt idx="36078">
                  <c:v>3.3720428943630001</c:v>
                </c:pt>
                <c:pt idx="36079">
                  <c:v>3.372080564499</c:v>
                </c:pt>
                <c:pt idx="36080">
                  <c:v>3.3723990917209998</c:v>
                </c:pt>
                <c:pt idx="36081">
                  <c:v>3.3724951744079998</c:v>
                </c:pt>
                <c:pt idx="36082">
                  <c:v>3.3725495338439999</c:v>
                </c:pt>
                <c:pt idx="36083">
                  <c:v>3.3726031780239998</c:v>
                </c:pt>
                <c:pt idx="36084">
                  <c:v>3.37265086174</c:v>
                </c:pt>
                <c:pt idx="36085">
                  <c:v>3.372726202011</c:v>
                </c:pt>
                <c:pt idx="36086">
                  <c:v>3.3727636337279998</c:v>
                </c:pt>
                <c:pt idx="36087">
                  <c:v>3.3728499412540001</c:v>
                </c:pt>
                <c:pt idx="36088">
                  <c:v>3.3728804588319998</c:v>
                </c:pt>
                <c:pt idx="36089">
                  <c:v>3.3729605674740002</c:v>
                </c:pt>
                <c:pt idx="36090">
                  <c:v>3.3729972839359998</c:v>
                </c:pt>
                <c:pt idx="36091">
                  <c:v>3.373059034348</c:v>
                </c:pt>
                <c:pt idx="36092">
                  <c:v>3.3731510639189999</c:v>
                </c:pt>
                <c:pt idx="36093">
                  <c:v>3.3732068538669999</c:v>
                </c:pt>
                <c:pt idx="36094">
                  <c:v>3.3733181953429998</c:v>
                </c:pt>
                <c:pt idx="36095">
                  <c:v>3.3734886646270001</c:v>
                </c:pt>
                <c:pt idx="36096">
                  <c:v>3.3738396167759999</c:v>
                </c:pt>
                <c:pt idx="36097">
                  <c:v>3.3739974498750001</c:v>
                </c:pt>
                <c:pt idx="36098">
                  <c:v>3.3740470409390002</c:v>
                </c:pt>
                <c:pt idx="36099">
                  <c:v>3.374129772186</c:v>
                </c:pt>
                <c:pt idx="36100">
                  <c:v>3.374164819717</c:v>
                </c:pt>
                <c:pt idx="36101">
                  <c:v>3.3741974830629999</c:v>
                </c:pt>
                <c:pt idx="36102">
                  <c:v>3.3742353916169998</c:v>
                </c:pt>
                <c:pt idx="36103">
                  <c:v>3.3742792606349998</c:v>
                </c:pt>
                <c:pt idx="36104">
                  <c:v>3.3743276596070002</c:v>
                </c:pt>
                <c:pt idx="36105">
                  <c:v>3.3743770122529999</c:v>
                </c:pt>
                <c:pt idx="36106">
                  <c:v>3.3744254112240002</c:v>
                </c:pt>
                <c:pt idx="36107">
                  <c:v>3.3744745254519999</c:v>
                </c:pt>
                <c:pt idx="36108">
                  <c:v>3.3745191097260001</c:v>
                </c:pt>
                <c:pt idx="36109">
                  <c:v>3.3745579719540002</c:v>
                </c:pt>
                <c:pt idx="36110">
                  <c:v>3.3745961189270002</c:v>
                </c:pt>
                <c:pt idx="36111">
                  <c:v>3.3746752738949999</c:v>
                </c:pt>
                <c:pt idx="36112">
                  <c:v>3.374942302704</c:v>
                </c:pt>
                <c:pt idx="36113">
                  <c:v>3.3749837875369999</c:v>
                </c:pt>
                <c:pt idx="36114">
                  <c:v>3.3750300407410001</c:v>
                </c:pt>
                <c:pt idx="36115">
                  <c:v>3.3750987052919998</c:v>
                </c:pt>
                <c:pt idx="36116">
                  <c:v>3.375146627426</c:v>
                </c:pt>
                <c:pt idx="36117">
                  <c:v>3.3752322196960001</c:v>
                </c:pt>
                <c:pt idx="36118">
                  <c:v>3.3752710819240002</c:v>
                </c:pt>
                <c:pt idx="36119">
                  <c:v>3.3753650188450002</c:v>
                </c:pt>
                <c:pt idx="36120">
                  <c:v>3.3754055500029998</c:v>
                </c:pt>
                <c:pt idx="36121">
                  <c:v>3.37548995018</c:v>
                </c:pt>
                <c:pt idx="36122">
                  <c:v>3.3755395412450002</c:v>
                </c:pt>
                <c:pt idx="36123">
                  <c:v>3.3756101131439999</c:v>
                </c:pt>
                <c:pt idx="36124">
                  <c:v>3.37566614151</c:v>
                </c:pt>
                <c:pt idx="36125">
                  <c:v>3.3757133483890001</c:v>
                </c:pt>
                <c:pt idx="36126">
                  <c:v>3.3757786750790002</c:v>
                </c:pt>
                <c:pt idx="36127">
                  <c:v>3.375880479813</c:v>
                </c:pt>
                <c:pt idx="36128">
                  <c:v>3.3759698867800001</c:v>
                </c:pt>
                <c:pt idx="36129">
                  <c:v>3.3762431144709999</c:v>
                </c:pt>
                <c:pt idx="36130">
                  <c:v>3.3762927055360001</c:v>
                </c:pt>
                <c:pt idx="36131">
                  <c:v>3.3763499259950001</c:v>
                </c:pt>
                <c:pt idx="36132">
                  <c:v>3.3764059543610001</c:v>
                </c:pt>
                <c:pt idx="36133">
                  <c:v>3.3764638900759998</c:v>
                </c:pt>
                <c:pt idx="36134">
                  <c:v>3.376548290253</c:v>
                </c:pt>
                <c:pt idx="36135">
                  <c:v>3.3765876293180002</c:v>
                </c:pt>
                <c:pt idx="36136">
                  <c:v>3.3766236305240001</c:v>
                </c:pt>
                <c:pt idx="36137">
                  <c:v>3.376662254333</c:v>
                </c:pt>
                <c:pt idx="36138">
                  <c:v>3.3766994476319998</c:v>
                </c:pt>
                <c:pt idx="36139">
                  <c:v>3.3767459392550001</c:v>
                </c:pt>
                <c:pt idx="36140">
                  <c:v>3.3767952919009998</c:v>
                </c:pt>
                <c:pt idx="36141">
                  <c:v>3.3768434524540001</c:v>
                </c:pt>
                <c:pt idx="36142">
                  <c:v>3.3768861293789998</c:v>
                </c:pt>
                <c:pt idx="36143">
                  <c:v>3.3769371509549999</c:v>
                </c:pt>
                <c:pt idx="36144">
                  <c:v>3.3769776821140001</c:v>
                </c:pt>
                <c:pt idx="36145">
                  <c:v>3.3770217895510002</c:v>
                </c:pt>
                <c:pt idx="36146">
                  <c:v>3.3773603439330002</c:v>
                </c:pt>
                <c:pt idx="36147">
                  <c:v>3.3774497508999999</c:v>
                </c:pt>
                <c:pt idx="36148">
                  <c:v>3.3775486946109998</c:v>
                </c:pt>
                <c:pt idx="36149">
                  <c:v>3.3775892257689999</c:v>
                </c:pt>
                <c:pt idx="36150">
                  <c:v>3.3776657581329999</c:v>
                </c:pt>
                <c:pt idx="36151">
                  <c:v>3.3777015209200001</c:v>
                </c:pt>
                <c:pt idx="36152">
                  <c:v>3.3777837753300002</c:v>
                </c:pt>
                <c:pt idx="36153">
                  <c:v>3.3778142929079999</c:v>
                </c:pt>
                <c:pt idx="36154">
                  <c:v>3.3778975009919998</c:v>
                </c:pt>
                <c:pt idx="36155">
                  <c:v>3.3779306411740002</c:v>
                </c:pt>
                <c:pt idx="36156">
                  <c:v>3.3779971599579999</c:v>
                </c:pt>
                <c:pt idx="36157">
                  <c:v>3.3780348300930001</c:v>
                </c:pt>
                <c:pt idx="36158">
                  <c:v>3.3781542778019999</c:v>
                </c:pt>
                <c:pt idx="36159">
                  <c:v>3.3784053325649999</c:v>
                </c:pt>
                <c:pt idx="36160">
                  <c:v>3.3785398006439999</c:v>
                </c:pt>
                <c:pt idx="36161">
                  <c:v>3.3788807392120002</c:v>
                </c:pt>
                <c:pt idx="36162">
                  <c:v>3.3789350986479998</c:v>
                </c:pt>
                <c:pt idx="36163">
                  <c:v>3.3789782524110001</c:v>
                </c:pt>
                <c:pt idx="36164">
                  <c:v>3.3790261745449999</c:v>
                </c:pt>
                <c:pt idx="36165">
                  <c:v>3.3790776729580001</c:v>
                </c:pt>
                <c:pt idx="36166">
                  <c:v>3.3791270256039998</c:v>
                </c:pt>
                <c:pt idx="36167">
                  <c:v>3.379180192947</c:v>
                </c:pt>
                <c:pt idx="36168">
                  <c:v>3.379232406616</c:v>
                </c:pt>
                <c:pt idx="36169">
                  <c:v>3.379291772842</c:v>
                </c:pt>
                <c:pt idx="36170">
                  <c:v>3.3794143199920001</c:v>
                </c:pt>
                <c:pt idx="36171">
                  <c:v>3.3794839382170001</c:v>
                </c:pt>
                <c:pt idx="36172">
                  <c:v>3.3795833587650002</c:v>
                </c:pt>
                <c:pt idx="36173">
                  <c:v>3.3796975612639999</c:v>
                </c:pt>
                <c:pt idx="36174">
                  <c:v>3.3800368309020001</c:v>
                </c:pt>
                <c:pt idx="36175">
                  <c:v>3.3801677227020002</c:v>
                </c:pt>
                <c:pt idx="36176">
                  <c:v>3.3802580833440001</c:v>
                </c:pt>
                <c:pt idx="36177">
                  <c:v>3.380351781845</c:v>
                </c:pt>
                <c:pt idx="36178">
                  <c:v>3.3804242610930002</c:v>
                </c:pt>
                <c:pt idx="36179">
                  <c:v>3.380454778671</c:v>
                </c:pt>
                <c:pt idx="36180">
                  <c:v>3.380531549454</c:v>
                </c:pt>
                <c:pt idx="36181">
                  <c:v>3.380563020706</c:v>
                </c:pt>
                <c:pt idx="36182">
                  <c:v>3.3806397914890001</c:v>
                </c:pt>
                <c:pt idx="36183">
                  <c:v>3.3807332515719999</c:v>
                </c:pt>
                <c:pt idx="36184">
                  <c:v>3.3808526992800001</c:v>
                </c:pt>
                <c:pt idx="36185">
                  <c:v>3.3810660839079998</c:v>
                </c:pt>
                <c:pt idx="36186">
                  <c:v>3.3812232017519999</c:v>
                </c:pt>
                <c:pt idx="36187">
                  <c:v>3.381332159042</c:v>
                </c:pt>
                <c:pt idx="36188">
                  <c:v>3.3814585208889998</c:v>
                </c:pt>
                <c:pt idx="36189">
                  <c:v>3.3815479278559999</c:v>
                </c:pt>
                <c:pt idx="36190">
                  <c:v>3.3815855979920002</c:v>
                </c:pt>
                <c:pt idx="36191">
                  <c:v>3.3816313743589999</c:v>
                </c:pt>
                <c:pt idx="36192">
                  <c:v>3.381670236588</c:v>
                </c:pt>
                <c:pt idx="36193">
                  <c:v>3.3817179203030001</c:v>
                </c:pt>
                <c:pt idx="36194">
                  <c:v>3.3817718029020001</c:v>
                </c:pt>
                <c:pt idx="36195">
                  <c:v>3.3818473815919998</c:v>
                </c:pt>
                <c:pt idx="36196">
                  <c:v>3.3818910121919998</c:v>
                </c:pt>
                <c:pt idx="36197">
                  <c:v>3.3819367885589999</c:v>
                </c:pt>
                <c:pt idx="36198">
                  <c:v>3.3820371627810002</c:v>
                </c:pt>
                <c:pt idx="36199">
                  <c:v>3.3820967674259999</c:v>
                </c:pt>
                <c:pt idx="36200">
                  <c:v>3.3822989463809998</c:v>
                </c:pt>
                <c:pt idx="36201">
                  <c:v>3.3823893070220001</c:v>
                </c:pt>
                <c:pt idx="36202">
                  <c:v>3.382488012314</c:v>
                </c:pt>
                <c:pt idx="36203">
                  <c:v>3.382517814636</c:v>
                </c:pt>
                <c:pt idx="36204">
                  <c:v>3.3825919628140002</c:v>
                </c:pt>
                <c:pt idx="36205">
                  <c:v>3.3826317787170002</c:v>
                </c:pt>
                <c:pt idx="36206">
                  <c:v>3.3826949596409999</c:v>
                </c:pt>
                <c:pt idx="36207">
                  <c:v>3.382740736008</c:v>
                </c:pt>
                <c:pt idx="36208">
                  <c:v>3.3827924728390002</c:v>
                </c:pt>
                <c:pt idx="36209">
                  <c:v>3.3828494548800001</c:v>
                </c:pt>
                <c:pt idx="36210">
                  <c:v>3.382953643799</c:v>
                </c:pt>
                <c:pt idx="36211">
                  <c:v>3.3830580711359999</c:v>
                </c:pt>
                <c:pt idx="36212">
                  <c:v>3.3834049701689999</c:v>
                </c:pt>
                <c:pt idx="36213">
                  <c:v>3.383464813232</c:v>
                </c:pt>
                <c:pt idx="36214">
                  <c:v>3.3835179805759998</c:v>
                </c:pt>
                <c:pt idx="36215">
                  <c:v>3.3835890293120001</c:v>
                </c:pt>
                <c:pt idx="36216">
                  <c:v>3.383625030518</c:v>
                </c:pt>
                <c:pt idx="36217">
                  <c:v>3.3836641311650002</c:v>
                </c:pt>
                <c:pt idx="36218">
                  <c:v>3.3837084770199999</c:v>
                </c:pt>
                <c:pt idx="36219">
                  <c:v>3.3837535381319999</c:v>
                </c:pt>
                <c:pt idx="36220">
                  <c:v>3.3838007450099998</c:v>
                </c:pt>
                <c:pt idx="36221">
                  <c:v>3.3838441371919998</c:v>
                </c:pt>
                <c:pt idx="36222">
                  <c:v>3.383892059326</c:v>
                </c:pt>
                <c:pt idx="36223">
                  <c:v>3.3839368820189999</c:v>
                </c:pt>
                <c:pt idx="36224">
                  <c:v>3.3839776515960001</c:v>
                </c:pt>
                <c:pt idx="36225">
                  <c:v>3.3840124607090001</c:v>
                </c:pt>
                <c:pt idx="36226">
                  <c:v>3.384048700333</c:v>
                </c:pt>
                <c:pt idx="36227">
                  <c:v>3.384085416794</c:v>
                </c:pt>
                <c:pt idx="36228">
                  <c:v>3.384114980698</c:v>
                </c:pt>
                <c:pt idx="36229">
                  <c:v>3.3841567039489999</c:v>
                </c:pt>
                <c:pt idx="36230">
                  <c:v>3.3842017650599998</c:v>
                </c:pt>
                <c:pt idx="36231">
                  <c:v>3.3842506408689998</c:v>
                </c:pt>
                <c:pt idx="36232">
                  <c:v>3.384296655655</c:v>
                </c:pt>
                <c:pt idx="36233">
                  <c:v>3.3844199180599999</c:v>
                </c:pt>
                <c:pt idx="36234">
                  <c:v>3.3845813274380001</c:v>
                </c:pt>
                <c:pt idx="36235">
                  <c:v>3.3846211433410001</c:v>
                </c:pt>
                <c:pt idx="36236">
                  <c:v>3.3846952915189998</c:v>
                </c:pt>
                <c:pt idx="36237">
                  <c:v>3.3847537040710001</c:v>
                </c:pt>
                <c:pt idx="36238">
                  <c:v>3.384819746017</c:v>
                </c:pt>
                <c:pt idx="36239">
                  <c:v>3.3848993778229999</c:v>
                </c:pt>
                <c:pt idx="36240">
                  <c:v>3.384960889816</c:v>
                </c:pt>
                <c:pt idx="36241">
                  <c:v>3.3850500583650001</c:v>
                </c:pt>
                <c:pt idx="36242">
                  <c:v>3.3851106166839999</c:v>
                </c:pt>
                <c:pt idx="36243">
                  <c:v>3.3852238655089999</c:v>
                </c:pt>
                <c:pt idx="36244">
                  <c:v>3.3852810859679998</c:v>
                </c:pt>
                <c:pt idx="36245">
                  <c:v>3.3853855133059998</c:v>
                </c:pt>
                <c:pt idx="36246">
                  <c:v>3.3854432106019998</c:v>
                </c:pt>
                <c:pt idx="36247">
                  <c:v>3.3855350017550001</c:v>
                </c:pt>
                <c:pt idx="36248">
                  <c:v>3.3855996131900001</c:v>
                </c:pt>
                <c:pt idx="36249">
                  <c:v>3.3856766223910002</c:v>
                </c:pt>
                <c:pt idx="36250">
                  <c:v>3.3857519626619998</c:v>
                </c:pt>
                <c:pt idx="36251">
                  <c:v>3.385818719864</c:v>
                </c:pt>
                <c:pt idx="36252">
                  <c:v>3.3858978748320001</c:v>
                </c:pt>
                <c:pt idx="36253">
                  <c:v>3.385939598083</c:v>
                </c:pt>
                <c:pt idx="36254">
                  <c:v>3.3860237598420002</c:v>
                </c:pt>
                <c:pt idx="36255">
                  <c:v>3.3861246109010001</c:v>
                </c:pt>
                <c:pt idx="36256">
                  <c:v>3.3862087726590002</c:v>
                </c:pt>
                <c:pt idx="36257">
                  <c:v>3.3864374160769999</c:v>
                </c:pt>
                <c:pt idx="36258">
                  <c:v>3.3864915370939999</c:v>
                </c:pt>
                <c:pt idx="36259">
                  <c:v>3.386537313461</c:v>
                </c:pt>
                <c:pt idx="36260">
                  <c:v>3.3865754604339999</c:v>
                </c:pt>
                <c:pt idx="36261">
                  <c:v>3.386626243591</c:v>
                </c:pt>
                <c:pt idx="36262">
                  <c:v>3.3866703510280001</c:v>
                </c:pt>
                <c:pt idx="36263">
                  <c:v>3.3867056369780002</c:v>
                </c:pt>
                <c:pt idx="36264">
                  <c:v>3.3867437839510002</c:v>
                </c:pt>
                <c:pt idx="36265">
                  <c:v>3.386776208878</c:v>
                </c:pt>
                <c:pt idx="36266">
                  <c:v>3.3868031501770002</c:v>
                </c:pt>
                <c:pt idx="36267">
                  <c:v>3.3868350982669999</c:v>
                </c:pt>
                <c:pt idx="36268">
                  <c:v>3.3868665695189999</c:v>
                </c:pt>
                <c:pt idx="36269">
                  <c:v>3.3869025707240001</c:v>
                </c:pt>
                <c:pt idx="36270">
                  <c:v>3.3869431018829999</c:v>
                </c:pt>
                <c:pt idx="36271">
                  <c:v>3.38698720932</c:v>
                </c:pt>
                <c:pt idx="36272">
                  <c:v>3.38702750206</c:v>
                </c:pt>
                <c:pt idx="36273">
                  <c:v>3.38707113266</c:v>
                </c:pt>
                <c:pt idx="36274">
                  <c:v>3.3871088027949998</c:v>
                </c:pt>
                <c:pt idx="36275">
                  <c:v>3.387153148651</c:v>
                </c:pt>
                <c:pt idx="36276">
                  <c:v>3.387193202972</c:v>
                </c:pt>
                <c:pt idx="36277">
                  <c:v>3.387264490128</c:v>
                </c:pt>
                <c:pt idx="36278">
                  <c:v>3.3874263763429999</c:v>
                </c:pt>
                <c:pt idx="36279">
                  <c:v>3.3874514102940001</c:v>
                </c:pt>
                <c:pt idx="36280">
                  <c:v>3.3875508308410001</c:v>
                </c:pt>
                <c:pt idx="36281">
                  <c:v>3.387627363205</c:v>
                </c:pt>
                <c:pt idx="36282">
                  <c:v>3.3876652717589999</c:v>
                </c:pt>
                <c:pt idx="36283">
                  <c:v>3.3877453804019999</c:v>
                </c:pt>
                <c:pt idx="36284">
                  <c:v>3.3877949714660001</c:v>
                </c:pt>
                <c:pt idx="36285">
                  <c:v>3.387862682343</c:v>
                </c:pt>
                <c:pt idx="36286">
                  <c:v>3.3879218101499999</c:v>
                </c:pt>
                <c:pt idx="36287">
                  <c:v>3.387979269028</c:v>
                </c:pt>
                <c:pt idx="36288">
                  <c:v>3.3880529403690001</c:v>
                </c:pt>
                <c:pt idx="36289">
                  <c:v>3.388103485107</c:v>
                </c:pt>
                <c:pt idx="36290">
                  <c:v>3.3881816864009999</c:v>
                </c:pt>
                <c:pt idx="36291">
                  <c:v>3.3882145881649999</c:v>
                </c:pt>
                <c:pt idx="36292">
                  <c:v>3.3882932662959999</c:v>
                </c:pt>
                <c:pt idx="36293">
                  <c:v>3.3883864879610002</c:v>
                </c:pt>
                <c:pt idx="36294">
                  <c:v>3.3884980678560002</c:v>
                </c:pt>
                <c:pt idx="36295">
                  <c:v>3.3886880874630001</c:v>
                </c:pt>
                <c:pt idx="36296">
                  <c:v>3.3887462615969999</c:v>
                </c:pt>
                <c:pt idx="36297">
                  <c:v>3.3887994289400001</c:v>
                </c:pt>
                <c:pt idx="36298">
                  <c:v>3.3888530731199999</c:v>
                </c:pt>
                <c:pt idx="36299">
                  <c:v>3.3889050483699998</c:v>
                </c:pt>
                <c:pt idx="36300">
                  <c:v>3.388954162598</c:v>
                </c:pt>
                <c:pt idx="36301">
                  <c:v>3.388994455338</c:v>
                </c:pt>
                <c:pt idx="36302">
                  <c:v>3.3890337944029998</c:v>
                </c:pt>
                <c:pt idx="36303">
                  <c:v>3.389034748077</c:v>
                </c:pt>
                <c:pt idx="36304">
                  <c:v>3.389076709747</c:v>
                </c:pt>
                <c:pt idx="36305">
                  <c:v>3.3891098499300001</c:v>
                </c:pt>
                <c:pt idx="36306">
                  <c:v>3.3891491889949998</c:v>
                </c:pt>
                <c:pt idx="36307">
                  <c:v>3.3891854286190002</c:v>
                </c:pt>
                <c:pt idx="36308">
                  <c:v>3.389222860336</c:v>
                </c:pt>
                <c:pt idx="36309">
                  <c:v>3.389259576797</c:v>
                </c:pt>
                <c:pt idx="36310">
                  <c:v>3.3892948627470001</c:v>
                </c:pt>
                <c:pt idx="36311">
                  <c:v>3.3893289566039999</c:v>
                </c:pt>
                <c:pt idx="36312">
                  <c:v>3.3893656730649999</c:v>
                </c:pt>
                <c:pt idx="36313">
                  <c:v>3.3894071578979998</c:v>
                </c:pt>
                <c:pt idx="36314">
                  <c:v>3.3894481658940001</c:v>
                </c:pt>
                <c:pt idx="36315">
                  <c:v>3.3895008564000002</c:v>
                </c:pt>
                <c:pt idx="36316">
                  <c:v>3.3895714282989999</c:v>
                </c:pt>
                <c:pt idx="36317">
                  <c:v>3.3899512290949998</c:v>
                </c:pt>
                <c:pt idx="36318">
                  <c:v>3.3899967670439999</c:v>
                </c:pt>
                <c:pt idx="36319">
                  <c:v>3.3900685310359999</c:v>
                </c:pt>
                <c:pt idx="36320">
                  <c:v>3.3901090621950001</c:v>
                </c:pt>
                <c:pt idx="36321">
                  <c:v>3.3901989459989998</c:v>
                </c:pt>
                <c:pt idx="36322">
                  <c:v>3.3902399539950001</c:v>
                </c:pt>
                <c:pt idx="36323">
                  <c:v>3.3903324604030001</c:v>
                </c:pt>
                <c:pt idx="36324">
                  <c:v>3.3903746604920002</c:v>
                </c:pt>
                <c:pt idx="36325">
                  <c:v>3.3904554843899999</c:v>
                </c:pt>
                <c:pt idx="36326">
                  <c:v>3.3905103206630001</c:v>
                </c:pt>
                <c:pt idx="36327">
                  <c:v>3.390570878983</c:v>
                </c:pt>
                <c:pt idx="36328">
                  <c:v>3.3906271457670001</c:v>
                </c:pt>
                <c:pt idx="36329">
                  <c:v>3.3907275199889999</c:v>
                </c:pt>
                <c:pt idx="36330">
                  <c:v>3.390973567963</c:v>
                </c:pt>
                <c:pt idx="36331">
                  <c:v>3.3913047313689999</c:v>
                </c:pt>
                <c:pt idx="36332">
                  <c:v>3.3913927078250001</c:v>
                </c:pt>
                <c:pt idx="36333">
                  <c:v>3.3914842605589999</c:v>
                </c:pt>
                <c:pt idx="36334">
                  <c:v>3.3915224075319998</c:v>
                </c:pt>
                <c:pt idx="36335">
                  <c:v>3.3915641307829998</c:v>
                </c:pt>
                <c:pt idx="36336">
                  <c:v>3.3916003704070001</c:v>
                </c:pt>
                <c:pt idx="36337">
                  <c:v>3.3916375637049998</c:v>
                </c:pt>
                <c:pt idx="36338">
                  <c:v>3.3916776180269999</c:v>
                </c:pt>
                <c:pt idx="36339">
                  <c:v>3.391726970673</c:v>
                </c:pt>
                <c:pt idx="36340">
                  <c:v>3.3917710781100001</c:v>
                </c:pt>
                <c:pt idx="36341">
                  <c:v>3.3918190002439998</c:v>
                </c:pt>
                <c:pt idx="36342">
                  <c:v>3.3918290138240001</c:v>
                </c:pt>
                <c:pt idx="36343">
                  <c:v>3.3918681144709999</c:v>
                </c:pt>
                <c:pt idx="36344">
                  <c:v>3.3919069767000001</c:v>
                </c:pt>
                <c:pt idx="36345">
                  <c:v>3.391947031021</c:v>
                </c:pt>
                <c:pt idx="36346">
                  <c:v>3.391993999481</c:v>
                </c:pt>
                <c:pt idx="36347">
                  <c:v>3.392067193985</c:v>
                </c:pt>
                <c:pt idx="36348">
                  <c:v>3.3922822475430001</c:v>
                </c:pt>
                <c:pt idx="36349">
                  <c:v>3.3923475742339999</c:v>
                </c:pt>
                <c:pt idx="36350">
                  <c:v>3.392386198044</c:v>
                </c:pt>
                <c:pt idx="36351">
                  <c:v>3.3924515247340001</c:v>
                </c:pt>
                <c:pt idx="36352">
                  <c:v>3.3925116062159999</c:v>
                </c:pt>
                <c:pt idx="36353">
                  <c:v>3.392565727234</c:v>
                </c:pt>
                <c:pt idx="36354">
                  <c:v>3.3926439285279999</c:v>
                </c:pt>
                <c:pt idx="36355">
                  <c:v>3.3926899433140001</c:v>
                </c:pt>
                <c:pt idx="36356">
                  <c:v>3.3927783966059999</c:v>
                </c:pt>
                <c:pt idx="36357">
                  <c:v>3.3928225040440001</c:v>
                </c:pt>
                <c:pt idx="36358">
                  <c:v>3.3929154872890002</c:v>
                </c:pt>
                <c:pt idx="36359">
                  <c:v>3.3929576873779999</c:v>
                </c:pt>
                <c:pt idx="36360">
                  <c:v>3.3930399417879999</c:v>
                </c:pt>
                <c:pt idx="36361">
                  <c:v>3.3930854797359999</c:v>
                </c:pt>
                <c:pt idx="36362">
                  <c:v>3.3931555747990001</c:v>
                </c:pt>
                <c:pt idx="36363">
                  <c:v>3.3932085037230002</c:v>
                </c:pt>
                <c:pt idx="36364">
                  <c:v>3.3932585716250001</c:v>
                </c:pt>
                <c:pt idx="36365">
                  <c:v>3.3933203220369998</c:v>
                </c:pt>
                <c:pt idx="36366">
                  <c:v>3.3933634758000002</c:v>
                </c:pt>
                <c:pt idx="36367">
                  <c:v>3.3934648036959998</c:v>
                </c:pt>
                <c:pt idx="36368">
                  <c:v>3.3935666084289999</c:v>
                </c:pt>
                <c:pt idx="36369">
                  <c:v>3.3937125205990002</c:v>
                </c:pt>
                <c:pt idx="36370">
                  <c:v>3.3939509391780001</c:v>
                </c:pt>
                <c:pt idx="36371">
                  <c:v>3.3940019607540002</c:v>
                </c:pt>
                <c:pt idx="36372">
                  <c:v>3.3940510749819999</c:v>
                </c:pt>
                <c:pt idx="36373">
                  <c:v>3.3941018581389999</c:v>
                </c:pt>
                <c:pt idx="36374">
                  <c:v>3.3941485881809998</c:v>
                </c:pt>
                <c:pt idx="36375">
                  <c:v>3.3941898345950001</c:v>
                </c:pt>
                <c:pt idx="36376">
                  <c:v>3.3942325115199998</c:v>
                </c:pt>
                <c:pt idx="36377">
                  <c:v>3.3942663669590001</c:v>
                </c:pt>
                <c:pt idx="36378">
                  <c:v>3.3942635059359998</c:v>
                </c:pt>
                <c:pt idx="36379">
                  <c:v>3.3943068981170001</c:v>
                </c:pt>
                <c:pt idx="36380">
                  <c:v>3.3943495750429999</c:v>
                </c:pt>
                <c:pt idx="36381">
                  <c:v>3.3943927288059998</c:v>
                </c:pt>
                <c:pt idx="36382">
                  <c:v>3.3944375514980001</c:v>
                </c:pt>
                <c:pt idx="36383">
                  <c:v>3.3944783210749998</c:v>
                </c:pt>
                <c:pt idx="36384">
                  <c:v>3.3945112228390002</c:v>
                </c:pt>
                <c:pt idx="36385">
                  <c:v>3.3945491313930001</c:v>
                </c:pt>
                <c:pt idx="36386">
                  <c:v>3.3945827484129998</c:v>
                </c:pt>
                <c:pt idx="36387">
                  <c:v>3.3946199417109999</c:v>
                </c:pt>
                <c:pt idx="36388">
                  <c:v>3.394658565521</c:v>
                </c:pt>
                <c:pt idx="36389">
                  <c:v>3.3947594165799999</c:v>
                </c:pt>
                <c:pt idx="36390">
                  <c:v>3.394967079163</c:v>
                </c:pt>
                <c:pt idx="36391">
                  <c:v>3.3950259685519999</c:v>
                </c:pt>
                <c:pt idx="36392">
                  <c:v>3.3950657844540002</c:v>
                </c:pt>
                <c:pt idx="36393">
                  <c:v>3.3951349258420001</c:v>
                </c:pt>
                <c:pt idx="36394">
                  <c:v>3.3951756954190002</c:v>
                </c:pt>
                <c:pt idx="36395">
                  <c:v>3.395260334015</c:v>
                </c:pt>
                <c:pt idx="36396">
                  <c:v>3.3952999114989999</c:v>
                </c:pt>
                <c:pt idx="36397">
                  <c:v>3.3953914642330001</c:v>
                </c:pt>
                <c:pt idx="36398">
                  <c:v>3.3954324722289999</c:v>
                </c:pt>
                <c:pt idx="36399">
                  <c:v>3.3955173492430002</c:v>
                </c:pt>
                <c:pt idx="36400">
                  <c:v>3.3955681324009999</c:v>
                </c:pt>
                <c:pt idx="36401">
                  <c:v>3.395633459091</c:v>
                </c:pt>
                <c:pt idx="36402">
                  <c:v>3.395692586899</c:v>
                </c:pt>
                <c:pt idx="36403">
                  <c:v>3.3957488536830001</c:v>
                </c:pt>
                <c:pt idx="36404">
                  <c:v>3.3958086967469998</c:v>
                </c:pt>
                <c:pt idx="36405">
                  <c:v>3.39590883255</c:v>
                </c:pt>
                <c:pt idx="36406">
                  <c:v>3.3962111473080001</c:v>
                </c:pt>
                <c:pt idx="36407">
                  <c:v>3.3965394496919998</c:v>
                </c:pt>
                <c:pt idx="36408">
                  <c:v>3.3966166973109999</c:v>
                </c:pt>
                <c:pt idx="36409">
                  <c:v>3.3966629505160002</c:v>
                </c:pt>
                <c:pt idx="36410">
                  <c:v>3.3967056274409999</c:v>
                </c:pt>
                <c:pt idx="36411">
                  <c:v>3.3967533111570001</c:v>
                </c:pt>
                <c:pt idx="36412">
                  <c:v>3.39679646492</c:v>
                </c:pt>
                <c:pt idx="36413">
                  <c:v>3.3968477249150002</c:v>
                </c:pt>
                <c:pt idx="36414">
                  <c:v>3.3968973159789999</c:v>
                </c:pt>
                <c:pt idx="36415">
                  <c:v>3.396946430206</c:v>
                </c:pt>
                <c:pt idx="36416">
                  <c:v>3.3969976902010002</c:v>
                </c:pt>
                <c:pt idx="36417">
                  <c:v>3.3970935344700002</c:v>
                </c:pt>
                <c:pt idx="36418">
                  <c:v>3.3971967697140002</c:v>
                </c:pt>
                <c:pt idx="36419">
                  <c:v>3.397309303284</c:v>
                </c:pt>
                <c:pt idx="36420">
                  <c:v>3.3973715305329999</c:v>
                </c:pt>
                <c:pt idx="36421">
                  <c:v>3.397596597672</c:v>
                </c:pt>
                <c:pt idx="36422">
                  <c:v>3.3976883888240001</c:v>
                </c:pt>
                <c:pt idx="36423">
                  <c:v>3.3977141380310001</c:v>
                </c:pt>
                <c:pt idx="36424">
                  <c:v>3.3977901935579999</c:v>
                </c:pt>
                <c:pt idx="36425">
                  <c:v>3.3978264331819998</c:v>
                </c:pt>
                <c:pt idx="36426">
                  <c:v>3.3978946208949998</c:v>
                </c:pt>
                <c:pt idx="36427">
                  <c:v>3.397942066193</c:v>
                </c:pt>
                <c:pt idx="36428">
                  <c:v>3.3979921340939998</c:v>
                </c:pt>
                <c:pt idx="36429">
                  <c:v>3.3980841636660002</c:v>
                </c:pt>
                <c:pt idx="36430">
                  <c:v>3.3982372283940001</c:v>
                </c:pt>
                <c:pt idx="36431">
                  <c:v>3.3985221385959998</c:v>
                </c:pt>
                <c:pt idx="36432">
                  <c:v>3.3985781669619999</c:v>
                </c:pt>
                <c:pt idx="36433">
                  <c:v>3.398634672165</c:v>
                </c:pt>
                <c:pt idx="36434">
                  <c:v>3.398720026016</c:v>
                </c:pt>
                <c:pt idx="36435">
                  <c:v>3.3987920284270001</c:v>
                </c:pt>
                <c:pt idx="36436">
                  <c:v>3.398845672607</c:v>
                </c:pt>
                <c:pt idx="36437">
                  <c:v>3.3988952636719998</c:v>
                </c:pt>
                <c:pt idx="36438">
                  <c:v>3.3989405632020002</c:v>
                </c:pt>
                <c:pt idx="36439">
                  <c:v>3.3989801406860001</c:v>
                </c:pt>
                <c:pt idx="36440">
                  <c:v>3.3990178108219999</c:v>
                </c:pt>
                <c:pt idx="36441">
                  <c:v>3.3990468978880002</c:v>
                </c:pt>
                <c:pt idx="36442">
                  <c:v>3.3990800380709998</c:v>
                </c:pt>
                <c:pt idx="36443">
                  <c:v>3.3991227149959999</c:v>
                </c:pt>
                <c:pt idx="36444">
                  <c:v>3.3991687297820001</c:v>
                </c:pt>
                <c:pt idx="36445">
                  <c:v>3.3992140293120001</c:v>
                </c:pt>
                <c:pt idx="36446">
                  <c:v>3.399264335632</c:v>
                </c:pt>
                <c:pt idx="36447">
                  <c:v>3.3993067741390002</c:v>
                </c:pt>
                <c:pt idx="36448">
                  <c:v>3.3993065357210002</c:v>
                </c:pt>
                <c:pt idx="36449">
                  <c:v>3.3993370532989999</c:v>
                </c:pt>
                <c:pt idx="36450">
                  <c:v>3.3993754386899999</c:v>
                </c:pt>
                <c:pt idx="36451">
                  <c:v>3.3994138240809999</c:v>
                </c:pt>
                <c:pt idx="36452">
                  <c:v>3.3994536399839999</c:v>
                </c:pt>
                <c:pt idx="36453">
                  <c:v>3.399508476257</c:v>
                </c:pt>
                <c:pt idx="36454">
                  <c:v>3.3995628356930001</c:v>
                </c:pt>
                <c:pt idx="36455">
                  <c:v>3.3997983932500002</c:v>
                </c:pt>
                <c:pt idx="36456">
                  <c:v>3.3998541831970002</c:v>
                </c:pt>
                <c:pt idx="36457">
                  <c:v>3.3999052047729998</c:v>
                </c:pt>
                <c:pt idx="36458">
                  <c:v>3.3999619483950001</c:v>
                </c:pt>
                <c:pt idx="36459">
                  <c:v>3.4000384807590001</c:v>
                </c:pt>
                <c:pt idx="36460">
                  <c:v>3.400089025497</c:v>
                </c:pt>
                <c:pt idx="36461">
                  <c:v>3.400176048279</c:v>
                </c:pt>
                <c:pt idx="36462">
                  <c:v>3.4002163410190001</c:v>
                </c:pt>
                <c:pt idx="36463">
                  <c:v>3.4003112316130002</c:v>
                </c:pt>
                <c:pt idx="36464">
                  <c:v>3.4003560543060001</c:v>
                </c:pt>
                <c:pt idx="36465">
                  <c:v>3.4004416465760001</c:v>
                </c:pt>
                <c:pt idx="36466">
                  <c:v>3.4004857540129998</c:v>
                </c:pt>
                <c:pt idx="36467">
                  <c:v>3.4005594253539999</c:v>
                </c:pt>
                <c:pt idx="36468">
                  <c:v>3.400608539581</c:v>
                </c:pt>
                <c:pt idx="36469">
                  <c:v>3.400660991669</c:v>
                </c:pt>
                <c:pt idx="36470">
                  <c:v>3.4007573127750002</c:v>
                </c:pt>
                <c:pt idx="36471">
                  <c:v>3.4008486270899998</c:v>
                </c:pt>
                <c:pt idx="36472">
                  <c:v>3.4009428024289998</c:v>
                </c:pt>
                <c:pt idx="36473">
                  <c:v>3.4010436534880002</c:v>
                </c:pt>
                <c:pt idx="36474">
                  <c:v>3.40114736557</c:v>
                </c:pt>
                <c:pt idx="36475">
                  <c:v>3.401248455048</c:v>
                </c:pt>
                <c:pt idx="36476">
                  <c:v>3.4013440608979999</c:v>
                </c:pt>
                <c:pt idx="36477">
                  <c:v>3.4014339447020001</c:v>
                </c:pt>
                <c:pt idx="36478">
                  <c:v>3.4016118049620001</c:v>
                </c:pt>
                <c:pt idx="36479">
                  <c:v>3.4017050266269999</c:v>
                </c:pt>
                <c:pt idx="36480">
                  <c:v>3.4017572402949998</c:v>
                </c:pt>
                <c:pt idx="36481">
                  <c:v>3.4018003940580002</c:v>
                </c:pt>
                <c:pt idx="36482">
                  <c:v>3.4018518924709999</c:v>
                </c:pt>
                <c:pt idx="36483">
                  <c:v>3.4018945693970002</c:v>
                </c:pt>
                <c:pt idx="36484">
                  <c:v>3.401937484741</c:v>
                </c:pt>
                <c:pt idx="36485">
                  <c:v>3.4019918441770001</c:v>
                </c:pt>
                <c:pt idx="36486">
                  <c:v>3.402036905289</c:v>
                </c:pt>
                <c:pt idx="36487">
                  <c:v>3.40208029747</c:v>
                </c:pt>
                <c:pt idx="36488">
                  <c:v>3.402148485184</c:v>
                </c:pt>
                <c:pt idx="36489">
                  <c:v>3.4021995067600002</c:v>
                </c:pt>
                <c:pt idx="36490">
                  <c:v>3.4022529125209999</c:v>
                </c:pt>
                <c:pt idx="36491">
                  <c:v>3.4023051261899999</c:v>
                </c:pt>
                <c:pt idx="36492">
                  <c:v>3.4023511409760001</c:v>
                </c:pt>
                <c:pt idx="36493">
                  <c:v>3.4023938179019999</c:v>
                </c:pt>
                <c:pt idx="36494">
                  <c:v>3.4024653434749998</c:v>
                </c:pt>
                <c:pt idx="36495">
                  <c:v>3.4026324748989998</c:v>
                </c:pt>
                <c:pt idx="36496">
                  <c:v>3.4027051925660001</c:v>
                </c:pt>
                <c:pt idx="36497">
                  <c:v>3.402734518051</c:v>
                </c:pt>
                <c:pt idx="36498">
                  <c:v>3.4028103351590002</c:v>
                </c:pt>
                <c:pt idx="36499">
                  <c:v>3.4028613567349999</c:v>
                </c:pt>
                <c:pt idx="36500">
                  <c:v>3.4029326438899998</c:v>
                </c:pt>
                <c:pt idx="36501">
                  <c:v>3.4030034542080001</c:v>
                </c:pt>
                <c:pt idx="36502">
                  <c:v>3.4030652046199998</c:v>
                </c:pt>
                <c:pt idx="36503">
                  <c:v>3.4031484127040001</c:v>
                </c:pt>
                <c:pt idx="36504">
                  <c:v>3.403198242188</c:v>
                </c:pt>
                <c:pt idx="36505">
                  <c:v>3.4032862186430002</c:v>
                </c:pt>
                <c:pt idx="36506">
                  <c:v>3.4033267498019999</c:v>
                </c:pt>
                <c:pt idx="36507">
                  <c:v>3.40341258049</c:v>
                </c:pt>
                <c:pt idx="36508">
                  <c:v>3.4034395217900002</c:v>
                </c:pt>
                <c:pt idx="36509">
                  <c:v>3.4035387039180001</c:v>
                </c:pt>
                <c:pt idx="36510">
                  <c:v>3.4038305282589998</c:v>
                </c:pt>
                <c:pt idx="36511">
                  <c:v>3.40389752388</c:v>
                </c:pt>
                <c:pt idx="36512">
                  <c:v>3.4039659500120001</c:v>
                </c:pt>
                <c:pt idx="36513">
                  <c:v>3.4040079116820001</c:v>
                </c:pt>
                <c:pt idx="36514">
                  <c:v>3.4040551185610002</c:v>
                </c:pt>
                <c:pt idx="36515">
                  <c:v>3.4040999412540001</c:v>
                </c:pt>
                <c:pt idx="36516">
                  <c:v>3.4041423797610002</c:v>
                </c:pt>
                <c:pt idx="36517">
                  <c:v>3.4041843414309998</c:v>
                </c:pt>
                <c:pt idx="36518">
                  <c:v>3.4042263031009998</c:v>
                </c:pt>
                <c:pt idx="36519">
                  <c:v>3.4042639732360001</c:v>
                </c:pt>
                <c:pt idx="36520">
                  <c:v>3.4042954444890001</c:v>
                </c:pt>
                <c:pt idx="36521">
                  <c:v>3.404330015182</c:v>
                </c:pt>
                <c:pt idx="36522">
                  <c:v>3.4043583869930001</c:v>
                </c:pt>
                <c:pt idx="36523">
                  <c:v>3.4043879508970001</c:v>
                </c:pt>
                <c:pt idx="36524">
                  <c:v>3.4044201374049998</c:v>
                </c:pt>
                <c:pt idx="36525">
                  <c:v>3.4044668674469998</c:v>
                </c:pt>
                <c:pt idx="36526">
                  <c:v>3.4045140743259998</c:v>
                </c:pt>
                <c:pt idx="36527">
                  <c:v>3.4045627117159998</c:v>
                </c:pt>
                <c:pt idx="36528">
                  <c:v>3.4046146869660001</c:v>
                </c:pt>
                <c:pt idx="36529">
                  <c:v>3.4046657085419998</c:v>
                </c:pt>
                <c:pt idx="36530">
                  <c:v>3.4047091007230001</c:v>
                </c:pt>
                <c:pt idx="36531">
                  <c:v>3.4047670364379998</c:v>
                </c:pt>
                <c:pt idx="36532">
                  <c:v>3.4050717353820001</c:v>
                </c:pt>
                <c:pt idx="36533">
                  <c:v>3.4051017761229998</c:v>
                </c:pt>
                <c:pt idx="36534">
                  <c:v>3.4051666259769999</c:v>
                </c:pt>
                <c:pt idx="36535">
                  <c:v>3.4052145481110001</c:v>
                </c:pt>
                <c:pt idx="36536">
                  <c:v>3.4052686691280001</c:v>
                </c:pt>
                <c:pt idx="36537">
                  <c:v>3.4053406715390002</c:v>
                </c:pt>
                <c:pt idx="36538">
                  <c:v>3.4053907394410001</c:v>
                </c:pt>
                <c:pt idx="36539">
                  <c:v>3.4054765701290002</c:v>
                </c:pt>
                <c:pt idx="36540">
                  <c:v>3.4055151939389998</c:v>
                </c:pt>
                <c:pt idx="36541">
                  <c:v>3.4056005477909999</c:v>
                </c:pt>
                <c:pt idx="36542">
                  <c:v>3.4056367874150002</c:v>
                </c:pt>
                <c:pt idx="36543">
                  <c:v>3.4057204723360002</c:v>
                </c:pt>
                <c:pt idx="36544">
                  <c:v>3.4057586193080001</c:v>
                </c:pt>
                <c:pt idx="36545">
                  <c:v>3.4058206081389999</c:v>
                </c:pt>
                <c:pt idx="36546">
                  <c:v>3.4059057235719998</c:v>
                </c:pt>
                <c:pt idx="36547">
                  <c:v>3.4062607288360001</c:v>
                </c:pt>
                <c:pt idx="36548">
                  <c:v>3.4063398838040002</c:v>
                </c:pt>
                <c:pt idx="36549">
                  <c:v>3.4064373970030002</c:v>
                </c:pt>
                <c:pt idx="36550">
                  <c:v>3.4064779281619999</c:v>
                </c:pt>
                <c:pt idx="36551">
                  <c:v>3.4065234661099999</c:v>
                </c:pt>
                <c:pt idx="36552">
                  <c:v>3.4065680503850002</c:v>
                </c:pt>
                <c:pt idx="36553">
                  <c:v>3.406611204147</c:v>
                </c:pt>
                <c:pt idx="36554">
                  <c:v>3.4066612720489999</c:v>
                </c:pt>
                <c:pt idx="36555">
                  <c:v>3.406708717346</c:v>
                </c:pt>
                <c:pt idx="36556">
                  <c:v>3.4067444801329998</c:v>
                </c:pt>
                <c:pt idx="36557">
                  <c:v>3.4067804813390001</c:v>
                </c:pt>
                <c:pt idx="36558">
                  <c:v>3.4068214893339999</c:v>
                </c:pt>
                <c:pt idx="36559">
                  <c:v>3.4068565368649999</c:v>
                </c:pt>
                <c:pt idx="36560">
                  <c:v>3.4068927764889998</c:v>
                </c:pt>
                <c:pt idx="36561">
                  <c:v>3.4069383144379999</c:v>
                </c:pt>
                <c:pt idx="36562">
                  <c:v>3.4069817066189998</c:v>
                </c:pt>
                <c:pt idx="36563">
                  <c:v>3.4070305824279998</c:v>
                </c:pt>
                <c:pt idx="36564">
                  <c:v>3.4071102142330001</c:v>
                </c:pt>
                <c:pt idx="36565">
                  <c:v>3.4072217941280001</c:v>
                </c:pt>
                <c:pt idx="36566">
                  <c:v>3.4073815345759999</c:v>
                </c:pt>
                <c:pt idx="36567">
                  <c:v>3.4074788093569999</c:v>
                </c:pt>
                <c:pt idx="36568">
                  <c:v>3.4075336456300001</c:v>
                </c:pt>
                <c:pt idx="36569">
                  <c:v>3.4075920581819998</c:v>
                </c:pt>
                <c:pt idx="36570">
                  <c:v>3.4076409339899998</c:v>
                </c:pt>
                <c:pt idx="36571">
                  <c:v>3.4077155590060002</c:v>
                </c:pt>
                <c:pt idx="36572">
                  <c:v>3.4077565670009999</c:v>
                </c:pt>
                <c:pt idx="36573">
                  <c:v>3.4078383445739999</c:v>
                </c:pt>
                <c:pt idx="36574">
                  <c:v>3.407873392105</c:v>
                </c:pt>
                <c:pt idx="36575">
                  <c:v>3.4079530239109999</c:v>
                </c:pt>
                <c:pt idx="36576">
                  <c:v>3.4079928398130002</c:v>
                </c:pt>
                <c:pt idx="36577">
                  <c:v>3.4080712795260002</c:v>
                </c:pt>
                <c:pt idx="36578">
                  <c:v>3.4081146717070001</c:v>
                </c:pt>
                <c:pt idx="36579">
                  <c:v>3.4081830978390002</c:v>
                </c:pt>
                <c:pt idx="36580">
                  <c:v>3.4082334041600002</c:v>
                </c:pt>
                <c:pt idx="36581">
                  <c:v>3.4082875251770002</c:v>
                </c:pt>
                <c:pt idx="36582">
                  <c:v>3.4083492755889999</c:v>
                </c:pt>
                <c:pt idx="36583">
                  <c:v>3.4083962440489999</c:v>
                </c:pt>
                <c:pt idx="36584">
                  <c:v>3.4084637165070002</c:v>
                </c:pt>
                <c:pt idx="36585">
                  <c:v>3.4085052013400001</c:v>
                </c:pt>
                <c:pt idx="36586">
                  <c:v>3.408582925797</c:v>
                </c:pt>
                <c:pt idx="36587">
                  <c:v>3.4086942672729998</c:v>
                </c:pt>
                <c:pt idx="36588">
                  <c:v>3.4087288379670002</c:v>
                </c:pt>
                <c:pt idx="36589">
                  <c:v>3.4088039398190002</c:v>
                </c:pt>
                <c:pt idx="36590">
                  <c:v>3.408904075623</c:v>
                </c:pt>
                <c:pt idx="36591">
                  <c:v>3.4089992046359998</c:v>
                </c:pt>
                <c:pt idx="36592">
                  <c:v>3.4092543125149999</c:v>
                </c:pt>
                <c:pt idx="36593">
                  <c:v>3.4093089103700001</c:v>
                </c:pt>
                <c:pt idx="36594">
                  <c:v>3.409350633621</c:v>
                </c:pt>
                <c:pt idx="36595">
                  <c:v>3.409387111664</c:v>
                </c:pt>
                <c:pt idx="36596">
                  <c:v>3.4094209671020002</c:v>
                </c:pt>
                <c:pt idx="36597">
                  <c:v>3.4094545841219999</c:v>
                </c:pt>
                <c:pt idx="36598">
                  <c:v>3.409484863281</c:v>
                </c:pt>
                <c:pt idx="36599">
                  <c:v>3.4095206260680002</c:v>
                </c:pt>
                <c:pt idx="36600">
                  <c:v>3.4095571041110002</c:v>
                </c:pt>
                <c:pt idx="36601">
                  <c:v>3.4096028804779999</c:v>
                </c:pt>
                <c:pt idx="36602">
                  <c:v>3.4096438884740001</c:v>
                </c:pt>
                <c:pt idx="36603">
                  <c:v>3.4096920490259999</c:v>
                </c:pt>
                <c:pt idx="36604">
                  <c:v>3.4097392559049999</c:v>
                </c:pt>
                <c:pt idx="36605">
                  <c:v>3.409786701202</c:v>
                </c:pt>
                <c:pt idx="36606">
                  <c:v>3.409828662872</c:v>
                </c:pt>
                <c:pt idx="36607">
                  <c:v>3.4098682403559999</c:v>
                </c:pt>
                <c:pt idx="36608">
                  <c:v>3.4099042415619998</c:v>
                </c:pt>
                <c:pt idx="36609">
                  <c:v>3.4099390506740002</c:v>
                </c:pt>
                <c:pt idx="36610">
                  <c:v>3.4099779129029999</c:v>
                </c:pt>
                <c:pt idx="36611">
                  <c:v>3.4100213050839998</c:v>
                </c:pt>
                <c:pt idx="36612">
                  <c:v>3.4101233482360001</c:v>
                </c:pt>
                <c:pt idx="36613">
                  <c:v>3.4104180336000001</c:v>
                </c:pt>
                <c:pt idx="36614">
                  <c:v>3.4104468822479999</c:v>
                </c:pt>
                <c:pt idx="36615">
                  <c:v>3.4105219840999998</c:v>
                </c:pt>
                <c:pt idx="36616">
                  <c:v>3.4105577468870001</c:v>
                </c:pt>
                <c:pt idx="36617">
                  <c:v>3.4106435775759998</c:v>
                </c:pt>
                <c:pt idx="36618">
                  <c:v>3.4106876850129999</c:v>
                </c:pt>
                <c:pt idx="36619">
                  <c:v>3.4107723236080001</c:v>
                </c:pt>
                <c:pt idx="36620">
                  <c:v>3.4108262062070001</c:v>
                </c:pt>
                <c:pt idx="36621">
                  <c:v>3.4109039306639999</c:v>
                </c:pt>
                <c:pt idx="36622">
                  <c:v>3.4109737873079999</c:v>
                </c:pt>
                <c:pt idx="36623">
                  <c:v>3.4110372066500001</c:v>
                </c:pt>
                <c:pt idx="36624">
                  <c:v>3.4111089706420001</c:v>
                </c:pt>
                <c:pt idx="36625">
                  <c:v>3.4111526012420001</c:v>
                </c:pt>
                <c:pt idx="36626">
                  <c:v>3.4112491607669999</c:v>
                </c:pt>
                <c:pt idx="36627">
                  <c:v>3.4113957881929999</c:v>
                </c:pt>
                <c:pt idx="36628">
                  <c:v>3.4117050170900001</c:v>
                </c:pt>
                <c:pt idx="36629">
                  <c:v>3.4118592739109999</c:v>
                </c:pt>
                <c:pt idx="36630">
                  <c:v>3.4119412899019999</c:v>
                </c:pt>
                <c:pt idx="36631">
                  <c:v>3.411990880966</c:v>
                </c:pt>
                <c:pt idx="36632">
                  <c:v>3.4120333194730001</c:v>
                </c:pt>
                <c:pt idx="36633">
                  <c:v>3.4120752811430002</c:v>
                </c:pt>
                <c:pt idx="36634">
                  <c:v>3.412114858627</c:v>
                </c:pt>
                <c:pt idx="36635">
                  <c:v>3.4121479988100001</c:v>
                </c:pt>
                <c:pt idx="36636">
                  <c:v>3.4121823310849999</c:v>
                </c:pt>
                <c:pt idx="36637">
                  <c:v>3.4122200012210002</c:v>
                </c:pt>
                <c:pt idx="36638">
                  <c:v>3.4122598171230001</c:v>
                </c:pt>
                <c:pt idx="36639">
                  <c:v>3.4122929573060001</c:v>
                </c:pt>
                <c:pt idx="36640">
                  <c:v>3.4123315811160002</c:v>
                </c:pt>
                <c:pt idx="36641">
                  <c:v>3.4123635292049999</c:v>
                </c:pt>
                <c:pt idx="36642">
                  <c:v>3.4123992919920001</c:v>
                </c:pt>
                <c:pt idx="36643">
                  <c:v>3.412436962128</c:v>
                </c:pt>
                <c:pt idx="36644">
                  <c:v>3.4124848842620001</c:v>
                </c:pt>
                <c:pt idx="36645">
                  <c:v>3.412644386292</c:v>
                </c:pt>
                <c:pt idx="36646">
                  <c:v>3.4128115177149998</c:v>
                </c:pt>
                <c:pt idx="36647">
                  <c:v>3.4128527641300002</c:v>
                </c:pt>
                <c:pt idx="36648">
                  <c:v>3.412923812866</c:v>
                </c:pt>
                <c:pt idx="36649">
                  <c:v>3.4129650592799998</c:v>
                </c:pt>
                <c:pt idx="36650">
                  <c:v>3.413045883179</c:v>
                </c:pt>
                <c:pt idx="36651">
                  <c:v>3.41308259964</c:v>
                </c:pt>
                <c:pt idx="36652">
                  <c:v>3.4131691455839999</c:v>
                </c:pt>
                <c:pt idx="36653">
                  <c:v>3.413206338882</c:v>
                </c:pt>
                <c:pt idx="36654">
                  <c:v>3.4132931232449999</c:v>
                </c:pt>
                <c:pt idx="36655">
                  <c:v>3.413337230682</c:v>
                </c:pt>
                <c:pt idx="36656">
                  <c:v>3.4134025573729998</c:v>
                </c:pt>
                <c:pt idx="36657">
                  <c:v>3.413446903229</c:v>
                </c:pt>
                <c:pt idx="36658">
                  <c:v>3.413537740707</c:v>
                </c:pt>
                <c:pt idx="36659">
                  <c:v>3.4137010574339999</c:v>
                </c:pt>
                <c:pt idx="36660">
                  <c:v>3.4139165878300002</c:v>
                </c:pt>
                <c:pt idx="36661">
                  <c:v>3.4139881134030001</c:v>
                </c:pt>
                <c:pt idx="36662">
                  <c:v>3.4140827655789998</c:v>
                </c:pt>
                <c:pt idx="36663">
                  <c:v>3.4141259193420002</c:v>
                </c:pt>
                <c:pt idx="36664">
                  <c:v>3.4141666889189999</c:v>
                </c:pt>
                <c:pt idx="36665">
                  <c:v>3.4142050743099999</c:v>
                </c:pt>
                <c:pt idx="36666">
                  <c:v>3.4142436981199999</c:v>
                </c:pt>
                <c:pt idx="36667">
                  <c:v>3.4142832756039998</c:v>
                </c:pt>
                <c:pt idx="36668">
                  <c:v>3.414323806763</c:v>
                </c:pt>
                <c:pt idx="36669">
                  <c:v>3.414364337921</c:v>
                </c:pt>
                <c:pt idx="36670">
                  <c:v>3.4144101142880001</c:v>
                </c:pt>
                <c:pt idx="36671">
                  <c:v>3.414453029633</c:v>
                </c:pt>
                <c:pt idx="36672">
                  <c:v>3.4144971370700001</c:v>
                </c:pt>
                <c:pt idx="36673">
                  <c:v>3.4145417213439999</c:v>
                </c:pt>
                <c:pt idx="36674">
                  <c:v>3.4145863056180001</c:v>
                </c:pt>
                <c:pt idx="36675">
                  <c:v>3.414623975754</c:v>
                </c:pt>
                <c:pt idx="36676">
                  <c:v>3.4146616458889998</c:v>
                </c:pt>
                <c:pt idx="36677">
                  <c:v>3.4147009849550001</c:v>
                </c:pt>
                <c:pt idx="36678">
                  <c:v>3.4147398471830002</c:v>
                </c:pt>
                <c:pt idx="36679">
                  <c:v>3.4148404598240001</c:v>
                </c:pt>
                <c:pt idx="36680">
                  <c:v>3.415096521378</c:v>
                </c:pt>
                <c:pt idx="36681">
                  <c:v>3.4151687622070002</c:v>
                </c:pt>
                <c:pt idx="36682">
                  <c:v>3.4152057170869998</c:v>
                </c:pt>
                <c:pt idx="36683">
                  <c:v>3.4152929782869998</c:v>
                </c:pt>
                <c:pt idx="36684">
                  <c:v>3.415332317352</c:v>
                </c:pt>
                <c:pt idx="36685">
                  <c:v>3.4154179096220001</c:v>
                </c:pt>
                <c:pt idx="36686">
                  <c:v>3.4154667854310001</c:v>
                </c:pt>
                <c:pt idx="36687">
                  <c:v>3.4155473709109998</c:v>
                </c:pt>
                <c:pt idx="36688">
                  <c:v>3.415609359741</c:v>
                </c:pt>
                <c:pt idx="36689">
                  <c:v>3.4156732559199998</c:v>
                </c:pt>
                <c:pt idx="36690">
                  <c:v>3.4157390594480002</c:v>
                </c:pt>
                <c:pt idx="36691">
                  <c:v>3.4157850742339999</c:v>
                </c:pt>
                <c:pt idx="36692">
                  <c:v>3.4158506393430002</c:v>
                </c:pt>
                <c:pt idx="36693">
                  <c:v>3.4159486293789998</c:v>
                </c:pt>
                <c:pt idx="36694">
                  <c:v>3.4160342216489998</c:v>
                </c:pt>
                <c:pt idx="36695">
                  <c:v>3.4161350727080002</c:v>
                </c:pt>
                <c:pt idx="36696">
                  <c:v>3.416251182556</c:v>
                </c:pt>
                <c:pt idx="36697">
                  <c:v>3.4163961410520001</c:v>
                </c:pt>
                <c:pt idx="36698">
                  <c:v>3.4164891242979998</c:v>
                </c:pt>
                <c:pt idx="36699">
                  <c:v>3.4165732860569999</c:v>
                </c:pt>
                <c:pt idx="36700">
                  <c:v>3.4166851043699999</c:v>
                </c:pt>
                <c:pt idx="36701">
                  <c:v>3.4168939590449998</c:v>
                </c:pt>
                <c:pt idx="36702">
                  <c:v>3.4169492721560002</c:v>
                </c:pt>
                <c:pt idx="36703">
                  <c:v>3.4170088768009999</c:v>
                </c:pt>
                <c:pt idx="36704">
                  <c:v>3.4170627593990002</c:v>
                </c:pt>
                <c:pt idx="36705">
                  <c:v>3.4171137809749998</c:v>
                </c:pt>
                <c:pt idx="36706">
                  <c:v>3.4171650409700001</c:v>
                </c:pt>
                <c:pt idx="36707">
                  <c:v>3.417210102081</c:v>
                </c:pt>
                <c:pt idx="36708">
                  <c:v>3.4172453880310001</c:v>
                </c:pt>
                <c:pt idx="36709">
                  <c:v>3.417278289795</c:v>
                </c:pt>
                <c:pt idx="36710">
                  <c:v>3.417311191559</c:v>
                </c:pt>
                <c:pt idx="36711">
                  <c:v>3.4173436164859998</c:v>
                </c:pt>
                <c:pt idx="36712">
                  <c:v>3.417379140854</c:v>
                </c:pt>
                <c:pt idx="36713">
                  <c:v>3.4174156188959999</c:v>
                </c:pt>
                <c:pt idx="36714">
                  <c:v>3.4174623489379998</c:v>
                </c:pt>
                <c:pt idx="36715">
                  <c:v>3.4175055027010002</c:v>
                </c:pt>
                <c:pt idx="36716">
                  <c:v>3.4175465106959999</c:v>
                </c:pt>
                <c:pt idx="36717">
                  <c:v>3.4175932407379999</c:v>
                </c:pt>
                <c:pt idx="36718">
                  <c:v>3.4176506996149998</c:v>
                </c:pt>
                <c:pt idx="36719">
                  <c:v>3.4177138805389999</c:v>
                </c:pt>
                <c:pt idx="36720">
                  <c:v>3.417954683304</c:v>
                </c:pt>
                <c:pt idx="36721">
                  <c:v>3.4180064201349998</c:v>
                </c:pt>
                <c:pt idx="36722">
                  <c:v>3.4180636405940001</c:v>
                </c:pt>
                <c:pt idx="36723">
                  <c:v>3.418111801147</c:v>
                </c:pt>
                <c:pt idx="36724">
                  <c:v>3.4181942939760002</c:v>
                </c:pt>
                <c:pt idx="36725">
                  <c:v>3.4182446002960001</c:v>
                </c:pt>
                <c:pt idx="36726">
                  <c:v>3.4183447360989998</c:v>
                </c:pt>
                <c:pt idx="36727">
                  <c:v>3.4183981418610001</c:v>
                </c:pt>
                <c:pt idx="36728">
                  <c:v>3.4185013771060002</c:v>
                </c:pt>
                <c:pt idx="36729">
                  <c:v>3.418551206589</c:v>
                </c:pt>
                <c:pt idx="36730">
                  <c:v>3.4186463356019998</c:v>
                </c:pt>
                <c:pt idx="36731">
                  <c:v>3.4186973571779999</c:v>
                </c:pt>
                <c:pt idx="36732">
                  <c:v>3.4187719821929998</c:v>
                </c:pt>
                <c:pt idx="36733">
                  <c:v>3.4188289642330001</c:v>
                </c:pt>
                <c:pt idx="36734">
                  <c:v>3.4188811779020001</c:v>
                </c:pt>
                <c:pt idx="36735">
                  <c:v>3.4189374446869998</c:v>
                </c:pt>
                <c:pt idx="36736">
                  <c:v>3.419044733047</c:v>
                </c:pt>
                <c:pt idx="36737">
                  <c:v>3.419278383255</c:v>
                </c:pt>
                <c:pt idx="36738">
                  <c:v>3.419464826584</c:v>
                </c:pt>
                <c:pt idx="36739">
                  <c:v>3.4195063114169999</c:v>
                </c:pt>
                <c:pt idx="36740">
                  <c:v>3.4195489883420001</c:v>
                </c:pt>
                <c:pt idx="36741">
                  <c:v>3.4195842742920002</c:v>
                </c:pt>
                <c:pt idx="36742">
                  <c:v>3.4196171760560001</c:v>
                </c:pt>
                <c:pt idx="36743">
                  <c:v>3.4196500778200001</c:v>
                </c:pt>
                <c:pt idx="36744">
                  <c:v>3.4196870327000002</c:v>
                </c:pt>
                <c:pt idx="36745">
                  <c:v>3.4197273254390002</c:v>
                </c:pt>
                <c:pt idx="36746">
                  <c:v>3.4197692871090002</c:v>
                </c:pt>
                <c:pt idx="36747">
                  <c:v>3.4198200702669999</c:v>
                </c:pt>
                <c:pt idx="36748">
                  <c:v>3.4198651313780002</c:v>
                </c:pt>
                <c:pt idx="36749">
                  <c:v>3.4199140071869998</c:v>
                </c:pt>
                <c:pt idx="36750">
                  <c:v>3.4199621677400001</c:v>
                </c:pt>
                <c:pt idx="36751">
                  <c:v>3.4200119972229999</c:v>
                </c:pt>
                <c:pt idx="36752">
                  <c:v>3.4200484752659999</c:v>
                </c:pt>
                <c:pt idx="36753">
                  <c:v>3.4200870990749999</c:v>
                </c:pt>
                <c:pt idx="36754">
                  <c:v>3.4201285839079998</c:v>
                </c:pt>
                <c:pt idx="36755">
                  <c:v>3.420218467712</c:v>
                </c:pt>
                <c:pt idx="36756">
                  <c:v>3.420418739319</c:v>
                </c:pt>
                <c:pt idx="36757">
                  <c:v>3.4204576015470001</c:v>
                </c:pt>
                <c:pt idx="36758">
                  <c:v>3.420518636703</c:v>
                </c:pt>
                <c:pt idx="36759">
                  <c:v>3.4205682277679998</c:v>
                </c:pt>
                <c:pt idx="36760">
                  <c:v>3.4206223487849998</c:v>
                </c:pt>
                <c:pt idx="36761">
                  <c:v>3.4206912517550001</c:v>
                </c:pt>
                <c:pt idx="36762">
                  <c:v>3.4207410812379999</c:v>
                </c:pt>
                <c:pt idx="36763">
                  <c:v>3.420826911926</c:v>
                </c:pt>
                <c:pt idx="36764">
                  <c:v>3.4208710193630001</c:v>
                </c:pt>
                <c:pt idx="36765">
                  <c:v>3.4209566116330001</c:v>
                </c:pt>
                <c:pt idx="36766">
                  <c:v>3.4209904670719999</c:v>
                </c:pt>
                <c:pt idx="36767">
                  <c:v>3.4210643768310001</c:v>
                </c:pt>
                <c:pt idx="36768">
                  <c:v>3.4211592674259999</c:v>
                </c:pt>
                <c:pt idx="36769">
                  <c:v>3.4212985038760002</c:v>
                </c:pt>
                <c:pt idx="36770">
                  <c:v>3.4214737415309999</c:v>
                </c:pt>
                <c:pt idx="36771">
                  <c:v>3.4215712547299999</c:v>
                </c:pt>
                <c:pt idx="36772">
                  <c:v>3.4216132163999999</c:v>
                </c:pt>
                <c:pt idx="36773">
                  <c:v>3.4216547012329999</c:v>
                </c:pt>
                <c:pt idx="36774">
                  <c:v>3.4216947555539998</c:v>
                </c:pt>
                <c:pt idx="36775">
                  <c:v>3.4217360019680001</c:v>
                </c:pt>
                <c:pt idx="36776">
                  <c:v>3.42178273201</c:v>
                </c:pt>
                <c:pt idx="36777">
                  <c:v>3.4218332767490001</c:v>
                </c:pt>
                <c:pt idx="36778">
                  <c:v>3.4218850135799999</c:v>
                </c:pt>
                <c:pt idx="36779">
                  <c:v>3.4219300746919998</c:v>
                </c:pt>
                <c:pt idx="36780">
                  <c:v>3.4219801425930001</c:v>
                </c:pt>
                <c:pt idx="36781">
                  <c:v>3.4220299720759999</c:v>
                </c:pt>
                <c:pt idx="36782">
                  <c:v>3.4220731258389998</c:v>
                </c:pt>
                <c:pt idx="36783">
                  <c:v>3.4221117496489999</c:v>
                </c:pt>
                <c:pt idx="36784">
                  <c:v>3.422157526016</c:v>
                </c:pt>
                <c:pt idx="36785">
                  <c:v>3.4221916198729998</c:v>
                </c:pt>
                <c:pt idx="36786">
                  <c:v>3.4222269058229999</c:v>
                </c:pt>
                <c:pt idx="36787">
                  <c:v>3.422268867493</c:v>
                </c:pt>
                <c:pt idx="36788">
                  <c:v>3.4223151206970002</c:v>
                </c:pt>
                <c:pt idx="36789">
                  <c:v>3.4224176406860001</c:v>
                </c:pt>
                <c:pt idx="36790">
                  <c:v>3.4225859642029999</c:v>
                </c:pt>
                <c:pt idx="36791">
                  <c:v>3.42267537117</c:v>
                </c:pt>
                <c:pt idx="36792">
                  <c:v>3.4227006435390002</c:v>
                </c:pt>
                <c:pt idx="36793">
                  <c:v>3.422773122787</c:v>
                </c:pt>
                <c:pt idx="36794">
                  <c:v>3.4228038787839998</c:v>
                </c:pt>
                <c:pt idx="36795">
                  <c:v>3.4228832721710001</c:v>
                </c:pt>
                <c:pt idx="36796">
                  <c:v>3.4229180812840001</c:v>
                </c:pt>
                <c:pt idx="36797">
                  <c:v>3.422994613647</c:v>
                </c:pt>
                <c:pt idx="36798">
                  <c:v>3.4230375289919999</c:v>
                </c:pt>
                <c:pt idx="36799">
                  <c:v>3.4231033325200002</c:v>
                </c:pt>
                <c:pt idx="36800">
                  <c:v>3.4231612682339998</c:v>
                </c:pt>
                <c:pt idx="36801">
                  <c:v>3.4232149124150002</c:v>
                </c:pt>
                <c:pt idx="36802">
                  <c:v>3.423277139664</c:v>
                </c:pt>
                <c:pt idx="36803">
                  <c:v>3.423311710358</c:v>
                </c:pt>
                <c:pt idx="36804">
                  <c:v>3.4233996868130001</c:v>
                </c:pt>
                <c:pt idx="36805">
                  <c:v>3.4234902858730001</c:v>
                </c:pt>
                <c:pt idx="36806">
                  <c:v>3.423636198044</c:v>
                </c:pt>
                <c:pt idx="36807">
                  <c:v>3.423971176147</c:v>
                </c:pt>
                <c:pt idx="36808">
                  <c:v>3.4240703582759999</c:v>
                </c:pt>
                <c:pt idx="36809">
                  <c:v>3.4241151809689998</c:v>
                </c:pt>
                <c:pt idx="36810">
                  <c:v>3.4241561889650001</c:v>
                </c:pt>
                <c:pt idx="36811">
                  <c:v>3.4241950511930002</c:v>
                </c:pt>
                <c:pt idx="36812">
                  <c:v>3.4242391586299998</c:v>
                </c:pt>
                <c:pt idx="36813">
                  <c:v>3.424283266068</c:v>
                </c:pt>
                <c:pt idx="36814">
                  <c:v>3.4243261814119998</c:v>
                </c:pt>
                <c:pt idx="36815">
                  <c:v>3.424365520477</c:v>
                </c:pt>
                <c:pt idx="36816">
                  <c:v>3.4244096279140002</c:v>
                </c:pt>
                <c:pt idx="36817">
                  <c:v>3.4244537353519999</c:v>
                </c:pt>
                <c:pt idx="36818">
                  <c:v>3.424459457397</c:v>
                </c:pt>
                <c:pt idx="36819">
                  <c:v>3.42449593544</c:v>
                </c:pt>
                <c:pt idx="36820">
                  <c:v>3.4244947433470001</c:v>
                </c:pt>
                <c:pt idx="36821">
                  <c:v>3.4245321750639999</c:v>
                </c:pt>
                <c:pt idx="36822">
                  <c:v>3.4245750904080001</c:v>
                </c:pt>
                <c:pt idx="36823">
                  <c:v>3.4246160984039999</c:v>
                </c:pt>
                <c:pt idx="36824">
                  <c:v>3.4246497154240001</c:v>
                </c:pt>
                <c:pt idx="36825">
                  <c:v>3.4246957302090002</c:v>
                </c:pt>
                <c:pt idx="36826">
                  <c:v>3.4247446060179998</c:v>
                </c:pt>
                <c:pt idx="36827">
                  <c:v>3.4247953891749998</c:v>
                </c:pt>
                <c:pt idx="36828">
                  <c:v>3.424864053726</c:v>
                </c:pt>
                <c:pt idx="36829">
                  <c:v>3.4250187873839999</c:v>
                </c:pt>
                <c:pt idx="36830">
                  <c:v>3.4251182079319999</c:v>
                </c:pt>
                <c:pt idx="36831">
                  <c:v>3.4251685142519999</c:v>
                </c:pt>
                <c:pt idx="36832">
                  <c:v>3.4252495765690001</c:v>
                </c:pt>
                <c:pt idx="36833">
                  <c:v>3.4252979755399999</c:v>
                </c:pt>
                <c:pt idx="36834">
                  <c:v>3.4253845214840002</c:v>
                </c:pt>
                <c:pt idx="36835">
                  <c:v>3.4254350662230002</c:v>
                </c:pt>
                <c:pt idx="36836">
                  <c:v>3.4255297183989999</c:v>
                </c:pt>
                <c:pt idx="36837">
                  <c:v>3.4255821704859999</c:v>
                </c:pt>
                <c:pt idx="36838">
                  <c:v>3.425674915314</c:v>
                </c:pt>
                <c:pt idx="36839">
                  <c:v>3.425729036331</c:v>
                </c:pt>
                <c:pt idx="36840">
                  <c:v>3.4258058071140001</c:v>
                </c:pt>
                <c:pt idx="36841">
                  <c:v>3.4258606433869998</c:v>
                </c:pt>
                <c:pt idx="36842">
                  <c:v>3.4259202480319999</c:v>
                </c:pt>
                <c:pt idx="36843">
                  <c:v>3.4259824752810002</c:v>
                </c:pt>
                <c:pt idx="36844">
                  <c:v>3.4260332584380002</c:v>
                </c:pt>
                <c:pt idx="36845">
                  <c:v>3.4261045455930002</c:v>
                </c:pt>
                <c:pt idx="36846">
                  <c:v>3.426145553589</c:v>
                </c:pt>
                <c:pt idx="36847">
                  <c:v>3.4262197017670002</c:v>
                </c:pt>
                <c:pt idx="36848">
                  <c:v>3.4262511730190002</c:v>
                </c:pt>
                <c:pt idx="36849">
                  <c:v>3.4263570308690001</c:v>
                </c:pt>
                <c:pt idx="36850">
                  <c:v>3.4264512062070001</c:v>
                </c:pt>
                <c:pt idx="36851">
                  <c:v>3.4267868995669999</c:v>
                </c:pt>
                <c:pt idx="36852">
                  <c:v>3.4268424510959998</c:v>
                </c:pt>
                <c:pt idx="36853">
                  <c:v>3.4268882274629999</c:v>
                </c:pt>
                <c:pt idx="36854">
                  <c:v>3.426930427551</c:v>
                </c:pt>
                <c:pt idx="36855">
                  <c:v>3.4269678592680002</c:v>
                </c:pt>
                <c:pt idx="36856">
                  <c:v>3.42702293396</c:v>
                </c:pt>
                <c:pt idx="36857">
                  <c:v>3.42706823349</c:v>
                </c:pt>
                <c:pt idx="36858">
                  <c:v>3.4271123409270001</c:v>
                </c:pt>
                <c:pt idx="36859">
                  <c:v>3.4271581172940002</c:v>
                </c:pt>
                <c:pt idx="36860">
                  <c:v>3.4271941185000001</c:v>
                </c:pt>
                <c:pt idx="36861">
                  <c:v>3.427233934402</c:v>
                </c:pt>
                <c:pt idx="36862">
                  <c:v>3.4272692203520001</c:v>
                </c:pt>
                <c:pt idx="36863">
                  <c:v>3.427303552628</c:v>
                </c:pt>
                <c:pt idx="36864">
                  <c:v>3.4273319244380001</c:v>
                </c:pt>
                <c:pt idx="36865">
                  <c:v>3.427369832993</c:v>
                </c:pt>
                <c:pt idx="36866">
                  <c:v>3.4274075031279998</c:v>
                </c:pt>
                <c:pt idx="36867">
                  <c:v>3.4274470806120001</c:v>
                </c:pt>
                <c:pt idx="36868">
                  <c:v>3.4274845123289999</c:v>
                </c:pt>
                <c:pt idx="36869">
                  <c:v>3.4275231361389999</c:v>
                </c:pt>
                <c:pt idx="36870">
                  <c:v>3.4275562763209999</c:v>
                </c:pt>
                <c:pt idx="36871">
                  <c:v>3.4275898933410001</c:v>
                </c:pt>
                <c:pt idx="36872">
                  <c:v>3.427626132965</c:v>
                </c:pt>
                <c:pt idx="36873">
                  <c:v>3.4278416633609998</c:v>
                </c:pt>
                <c:pt idx="36874">
                  <c:v>3.427915811539</c:v>
                </c:pt>
                <c:pt idx="36875">
                  <c:v>3.4279587268829999</c:v>
                </c:pt>
                <c:pt idx="36876">
                  <c:v>3.428037643433</c:v>
                </c:pt>
                <c:pt idx="36877">
                  <c:v>3.4281044006350001</c:v>
                </c:pt>
                <c:pt idx="36878">
                  <c:v>3.4281811714170001</c:v>
                </c:pt>
                <c:pt idx="36879">
                  <c:v>3.4282588958739999</c:v>
                </c:pt>
                <c:pt idx="36880">
                  <c:v>3.4283261299130001</c:v>
                </c:pt>
                <c:pt idx="36881">
                  <c:v>3.4284155368799998</c:v>
                </c:pt>
                <c:pt idx="36882">
                  <c:v>3.4284713268279998</c:v>
                </c:pt>
                <c:pt idx="36883">
                  <c:v>3.428565979004</c:v>
                </c:pt>
                <c:pt idx="36884">
                  <c:v>3.4286143779749998</c:v>
                </c:pt>
                <c:pt idx="36885">
                  <c:v>3.4287009239200001</c:v>
                </c:pt>
                <c:pt idx="36886">
                  <c:v>3.4288027286529998</c:v>
                </c:pt>
                <c:pt idx="36887">
                  <c:v>3.428913116455</c:v>
                </c:pt>
                <c:pt idx="36888">
                  <c:v>3.429105043411</c:v>
                </c:pt>
                <c:pt idx="36889">
                  <c:v>3.429169654846</c:v>
                </c:pt>
                <c:pt idx="36890">
                  <c:v>3.4292240142820001</c:v>
                </c:pt>
                <c:pt idx="36891">
                  <c:v>3.4292998313899998</c:v>
                </c:pt>
                <c:pt idx="36892">
                  <c:v>3.4293401241299999</c:v>
                </c:pt>
                <c:pt idx="36893">
                  <c:v>3.4293785095209999</c:v>
                </c:pt>
                <c:pt idx="36894">
                  <c:v>3.4294126033780001</c:v>
                </c:pt>
                <c:pt idx="36895">
                  <c:v>3.429451942444</c:v>
                </c:pt>
                <c:pt idx="36896">
                  <c:v>3.429492235184</c:v>
                </c:pt>
                <c:pt idx="36897">
                  <c:v>3.4295349121090002</c:v>
                </c:pt>
                <c:pt idx="36898">
                  <c:v>3.4295718669889999</c:v>
                </c:pt>
                <c:pt idx="36899">
                  <c:v>3.4296138286589999</c:v>
                </c:pt>
                <c:pt idx="36900">
                  <c:v>3.4296538829799998</c:v>
                </c:pt>
                <c:pt idx="36901">
                  <c:v>3.429694414139</c:v>
                </c:pt>
                <c:pt idx="36902">
                  <c:v>3.42973279953</c:v>
                </c:pt>
                <c:pt idx="36903">
                  <c:v>3.4297749996190001</c:v>
                </c:pt>
                <c:pt idx="36904">
                  <c:v>3.4298152923580001</c:v>
                </c:pt>
                <c:pt idx="36905">
                  <c:v>3.4298536777500002</c:v>
                </c:pt>
                <c:pt idx="36906">
                  <c:v>3.4298958778380002</c:v>
                </c:pt>
                <c:pt idx="36907">
                  <c:v>3.4299347400669999</c:v>
                </c:pt>
                <c:pt idx="36908">
                  <c:v>3.4299793243410002</c:v>
                </c:pt>
                <c:pt idx="36909">
                  <c:v>3.4300751686100002</c:v>
                </c:pt>
                <c:pt idx="36910">
                  <c:v>3.4302275180819999</c:v>
                </c:pt>
                <c:pt idx="36911">
                  <c:v>3.4303491115570002</c:v>
                </c:pt>
                <c:pt idx="36912">
                  <c:v>3.43044257164</c:v>
                </c:pt>
                <c:pt idx="36913">
                  <c:v>3.4305129051210002</c:v>
                </c:pt>
                <c:pt idx="36914">
                  <c:v>3.4305479526520002</c:v>
                </c:pt>
                <c:pt idx="36915">
                  <c:v>3.4306311607360001</c:v>
                </c:pt>
                <c:pt idx="36916">
                  <c:v>3.4306704998019999</c:v>
                </c:pt>
                <c:pt idx="36917">
                  <c:v>3.430756568909</c:v>
                </c:pt>
                <c:pt idx="36918">
                  <c:v>3.4308009147640002</c:v>
                </c:pt>
                <c:pt idx="36919">
                  <c:v>3.43088388443</c:v>
                </c:pt>
                <c:pt idx="36920">
                  <c:v>3.4309294223790001</c:v>
                </c:pt>
                <c:pt idx="36921">
                  <c:v>3.4310002326969999</c:v>
                </c:pt>
                <c:pt idx="36922">
                  <c:v>3.431049585342</c:v>
                </c:pt>
                <c:pt idx="36923">
                  <c:v>3.4311003685000001</c:v>
                </c:pt>
                <c:pt idx="36924">
                  <c:v>3.43115401268</c:v>
                </c:pt>
                <c:pt idx="36925">
                  <c:v>3.4312479495999999</c:v>
                </c:pt>
                <c:pt idx="36926">
                  <c:v>3.4313464164730001</c:v>
                </c:pt>
                <c:pt idx="36927">
                  <c:v>3.4314367771150001</c:v>
                </c:pt>
                <c:pt idx="36928">
                  <c:v>3.4315245151520002</c:v>
                </c:pt>
                <c:pt idx="36929">
                  <c:v>3.4316048622130002</c:v>
                </c:pt>
                <c:pt idx="36930">
                  <c:v>3.4317359924319999</c:v>
                </c:pt>
                <c:pt idx="36931">
                  <c:v>3.4318888187410002</c:v>
                </c:pt>
                <c:pt idx="36932">
                  <c:v>3.4319393634800002</c:v>
                </c:pt>
                <c:pt idx="36933">
                  <c:v>3.4319834709169998</c:v>
                </c:pt>
                <c:pt idx="36934">
                  <c:v>3.4320290088649998</c:v>
                </c:pt>
                <c:pt idx="36935">
                  <c:v>3.432067871094</c:v>
                </c:pt>
                <c:pt idx="36936">
                  <c:v>3.4321053028109998</c:v>
                </c:pt>
                <c:pt idx="36937">
                  <c:v>3.4321458339689999</c:v>
                </c:pt>
                <c:pt idx="36938">
                  <c:v>3.4321875572199998</c:v>
                </c:pt>
                <c:pt idx="36939">
                  <c:v>3.4322273731230002</c:v>
                </c:pt>
                <c:pt idx="36940">
                  <c:v>3.4322681426999999</c:v>
                </c:pt>
                <c:pt idx="36941">
                  <c:v>3.4323055744170001</c:v>
                </c:pt>
                <c:pt idx="36942">
                  <c:v>3.432346820831</c:v>
                </c:pt>
                <c:pt idx="36943">
                  <c:v>3.4323859214780001</c:v>
                </c:pt>
                <c:pt idx="36944">
                  <c:v>3.4324295520780002</c:v>
                </c:pt>
                <c:pt idx="36945">
                  <c:v>3.4324259758000002</c:v>
                </c:pt>
                <c:pt idx="36946">
                  <c:v>3.432472467422</c:v>
                </c:pt>
                <c:pt idx="36947">
                  <c:v>3.4325165748600002</c:v>
                </c:pt>
                <c:pt idx="36948">
                  <c:v>3.4325511455540001</c:v>
                </c:pt>
                <c:pt idx="36949">
                  <c:v>3.4325916767120002</c:v>
                </c:pt>
                <c:pt idx="36950">
                  <c:v>3.4326794147489998</c:v>
                </c:pt>
                <c:pt idx="36951">
                  <c:v>3.4329156875610001</c:v>
                </c:pt>
                <c:pt idx="36952">
                  <c:v>3.4329793453219999</c:v>
                </c:pt>
                <c:pt idx="36953">
                  <c:v>3.4330389499659999</c:v>
                </c:pt>
                <c:pt idx="36954">
                  <c:v>3.4330976009369998</c:v>
                </c:pt>
                <c:pt idx="36955">
                  <c:v>3.4331746101379998</c:v>
                </c:pt>
                <c:pt idx="36956">
                  <c:v>3.4332299232480001</c:v>
                </c:pt>
                <c:pt idx="36957">
                  <c:v>3.4333231449129999</c:v>
                </c:pt>
                <c:pt idx="36958">
                  <c:v>3.4333736896509999</c:v>
                </c:pt>
                <c:pt idx="36959">
                  <c:v>3.4334714412689999</c:v>
                </c:pt>
                <c:pt idx="36960">
                  <c:v>3.4335176944730001</c:v>
                </c:pt>
                <c:pt idx="36961">
                  <c:v>3.4336044788360001</c:v>
                </c:pt>
                <c:pt idx="36962">
                  <c:v>3.4336402416229999</c:v>
                </c:pt>
                <c:pt idx="36963">
                  <c:v>3.4337460994720002</c:v>
                </c:pt>
                <c:pt idx="36964">
                  <c:v>3.4340782165529999</c:v>
                </c:pt>
                <c:pt idx="36965">
                  <c:v>3.4343657493589999</c:v>
                </c:pt>
                <c:pt idx="36966">
                  <c:v>3.4344141483309998</c:v>
                </c:pt>
                <c:pt idx="36967">
                  <c:v>3.4345173835749998</c:v>
                </c:pt>
                <c:pt idx="36968">
                  <c:v>3.4345605373380002</c:v>
                </c:pt>
                <c:pt idx="36969">
                  <c:v>3.4345927238459999</c:v>
                </c:pt>
                <c:pt idx="36970">
                  <c:v>3.4346375465390002</c:v>
                </c:pt>
                <c:pt idx="36971">
                  <c:v>3.4346809387210002</c:v>
                </c:pt>
                <c:pt idx="36972">
                  <c:v>3.4347243309020001</c:v>
                </c:pt>
                <c:pt idx="36973">
                  <c:v>3.4347703456879999</c:v>
                </c:pt>
                <c:pt idx="36974">
                  <c:v>3.4348187446590002</c:v>
                </c:pt>
                <c:pt idx="36975">
                  <c:v>3.4348590373989998</c:v>
                </c:pt>
                <c:pt idx="36976">
                  <c:v>3.4349031448359999</c:v>
                </c:pt>
                <c:pt idx="36977">
                  <c:v>3.4349515438079998</c:v>
                </c:pt>
                <c:pt idx="36978">
                  <c:v>3.4350035190580002</c:v>
                </c:pt>
                <c:pt idx="36979">
                  <c:v>3.4351191520689999</c:v>
                </c:pt>
                <c:pt idx="36980">
                  <c:v>3.4354763031009998</c:v>
                </c:pt>
                <c:pt idx="36981">
                  <c:v>3.4355821609500001</c:v>
                </c:pt>
                <c:pt idx="36982">
                  <c:v>3.4356179237369999</c:v>
                </c:pt>
                <c:pt idx="36983">
                  <c:v>3.4356908798219998</c:v>
                </c:pt>
                <c:pt idx="36984">
                  <c:v>3.435734987259</c:v>
                </c:pt>
                <c:pt idx="36985">
                  <c:v>3.435792684555</c:v>
                </c:pt>
                <c:pt idx="36986">
                  <c:v>3.4358441829680002</c:v>
                </c:pt>
                <c:pt idx="36987">
                  <c:v>3.435892343521</c:v>
                </c:pt>
                <c:pt idx="36988">
                  <c:v>3.435975790024</c:v>
                </c:pt>
                <c:pt idx="36989">
                  <c:v>3.436309099197</c:v>
                </c:pt>
                <c:pt idx="36990">
                  <c:v>3.43638753891</c:v>
                </c:pt>
                <c:pt idx="36991">
                  <c:v>3.436472654343</c:v>
                </c:pt>
                <c:pt idx="36992">
                  <c:v>3.4365227222439998</c:v>
                </c:pt>
                <c:pt idx="36993">
                  <c:v>3.4365770816799999</c:v>
                </c:pt>
                <c:pt idx="36994">
                  <c:v>3.436691045761</c:v>
                </c:pt>
                <c:pt idx="36995">
                  <c:v>3.4368083477020002</c:v>
                </c:pt>
                <c:pt idx="36996">
                  <c:v>3.436868906021</c:v>
                </c:pt>
                <c:pt idx="36997">
                  <c:v>3.4369857311250001</c:v>
                </c:pt>
                <c:pt idx="36998">
                  <c:v>3.437128543854</c:v>
                </c:pt>
                <c:pt idx="36999">
                  <c:v>3.4374504089359998</c:v>
                </c:pt>
                <c:pt idx="37000">
                  <c:v>3.4378118515009999</c:v>
                </c:pt>
                <c:pt idx="37001">
                  <c:v>3.4379258155820001</c:v>
                </c:pt>
                <c:pt idx="37002">
                  <c:v>3.4380297660829999</c:v>
                </c:pt>
                <c:pt idx="37003">
                  <c:v>3.4381413459779999</c:v>
                </c:pt>
                <c:pt idx="37004">
                  <c:v>3.4382443428039999</c:v>
                </c:pt>
                <c:pt idx="37005">
                  <c:v>3.4383256435390002</c:v>
                </c:pt>
                <c:pt idx="37006">
                  <c:v>3.4384064674379999</c:v>
                </c:pt>
                <c:pt idx="37007">
                  <c:v>3.438499212265</c:v>
                </c:pt>
                <c:pt idx="37008">
                  <c:v>3.438595294952</c:v>
                </c:pt>
                <c:pt idx="37009">
                  <c:v>3.4386274814609998</c:v>
                </c:pt>
                <c:pt idx="37010">
                  <c:v>3.4387047290799999</c:v>
                </c:pt>
                <c:pt idx="37011">
                  <c:v>3.4387419223790001</c:v>
                </c:pt>
                <c:pt idx="37012">
                  <c:v>3.4388089179989998</c:v>
                </c:pt>
                <c:pt idx="37013">
                  <c:v>3.4389030933379998</c:v>
                </c:pt>
                <c:pt idx="37014">
                  <c:v>3.4389913082120001</c:v>
                </c:pt>
                <c:pt idx="37015">
                  <c:v>3.4390771389010002</c:v>
                </c:pt>
                <c:pt idx="37016">
                  <c:v>3.4392416477199999</c:v>
                </c:pt>
                <c:pt idx="37017">
                  <c:v>3.4396142959590001</c:v>
                </c:pt>
                <c:pt idx="37018">
                  <c:v>3.4396758079529999</c:v>
                </c:pt>
                <c:pt idx="37019">
                  <c:v>3.4397649765009999</c:v>
                </c:pt>
                <c:pt idx="37020">
                  <c:v>3.4398117065429998</c:v>
                </c:pt>
                <c:pt idx="37021">
                  <c:v>3.4398546218870001</c:v>
                </c:pt>
                <c:pt idx="37022">
                  <c:v>3.4398965835570001</c:v>
                </c:pt>
                <c:pt idx="37023">
                  <c:v>3.4399378299709999</c:v>
                </c:pt>
                <c:pt idx="37024">
                  <c:v>3.4399790763849998</c:v>
                </c:pt>
                <c:pt idx="37025">
                  <c:v>3.440025091171</c:v>
                </c:pt>
                <c:pt idx="37026">
                  <c:v>3.4400691986080001</c:v>
                </c:pt>
                <c:pt idx="37027">
                  <c:v>3.4401156902309999</c:v>
                </c:pt>
                <c:pt idx="37028">
                  <c:v>3.4401936531069999</c:v>
                </c:pt>
                <c:pt idx="37029">
                  <c:v>3.4402911663059998</c:v>
                </c:pt>
                <c:pt idx="37030">
                  <c:v>3.4406363964079998</c:v>
                </c:pt>
                <c:pt idx="37031">
                  <c:v>3.4406929016109999</c:v>
                </c:pt>
                <c:pt idx="37032">
                  <c:v>3.4407358169559998</c:v>
                </c:pt>
                <c:pt idx="37033">
                  <c:v>3.440806388855</c:v>
                </c:pt>
                <c:pt idx="37034">
                  <c:v>3.4408459663389999</c:v>
                </c:pt>
                <c:pt idx="37035">
                  <c:v>3.4409291744230002</c:v>
                </c:pt>
                <c:pt idx="37036">
                  <c:v>3.4409661293029998</c:v>
                </c:pt>
                <c:pt idx="37037">
                  <c:v>3.4410514831539998</c:v>
                </c:pt>
                <c:pt idx="37038">
                  <c:v>3.4410851001739999</c:v>
                </c:pt>
                <c:pt idx="37039">
                  <c:v>3.441151857376</c:v>
                </c:pt>
                <c:pt idx="37040">
                  <c:v>3.4411859512329999</c:v>
                </c:pt>
                <c:pt idx="37041">
                  <c:v>3.4412863254550001</c:v>
                </c:pt>
                <c:pt idx="37042">
                  <c:v>3.441383600235</c:v>
                </c:pt>
                <c:pt idx="37043">
                  <c:v>3.4414730072020001</c:v>
                </c:pt>
                <c:pt idx="37044">
                  <c:v>3.4417090415949998</c:v>
                </c:pt>
                <c:pt idx="37045">
                  <c:v>3.442009687424</c:v>
                </c:pt>
                <c:pt idx="37046">
                  <c:v>3.4420676231380001</c:v>
                </c:pt>
                <c:pt idx="37047">
                  <c:v>3.4421191215519999</c:v>
                </c:pt>
                <c:pt idx="37048">
                  <c:v>3.4421663284299999</c:v>
                </c:pt>
                <c:pt idx="37049">
                  <c:v>3.442210435867</c:v>
                </c:pt>
                <c:pt idx="37050">
                  <c:v>3.4422585964199999</c:v>
                </c:pt>
                <c:pt idx="37051">
                  <c:v>3.4422998428340001</c:v>
                </c:pt>
                <c:pt idx="37052">
                  <c:v>3.4423332214359998</c:v>
                </c:pt>
                <c:pt idx="37053">
                  <c:v>3.4423675537110001</c:v>
                </c:pt>
                <c:pt idx="37054">
                  <c:v>3.442410707474</c:v>
                </c:pt>
                <c:pt idx="37055">
                  <c:v>3.4424476623540001</c:v>
                </c:pt>
                <c:pt idx="37056">
                  <c:v>3.4425506591800001</c:v>
                </c:pt>
                <c:pt idx="37057">
                  <c:v>3.4426100254060001</c:v>
                </c:pt>
                <c:pt idx="37058">
                  <c:v>3.442663431168</c:v>
                </c:pt>
                <c:pt idx="37059">
                  <c:v>3.4427220821379998</c:v>
                </c:pt>
                <c:pt idx="37060">
                  <c:v>3.4427800178529999</c:v>
                </c:pt>
                <c:pt idx="37061">
                  <c:v>3.4430305957790002</c:v>
                </c:pt>
                <c:pt idx="37062">
                  <c:v>3.443075180054</c:v>
                </c:pt>
                <c:pt idx="37063">
                  <c:v>3.443130970001</c:v>
                </c:pt>
                <c:pt idx="37064">
                  <c:v>3.4431898593899999</c:v>
                </c:pt>
                <c:pt idx="37065">
                  <c:v>3.4432420730589999</c:v>
                </c:pt>
                <c:pt idx="37066">
                  <c:v>3.44331741333</c:v>
                </c:pt>
                <c:pt idx="37067">
                  <c:v>3.443364858627</c:v>
                </c:pt>
                <c:pt idx="37068">
                  <c:v>3.4434511661529998</c:v>
                </c:pt>
                <c:pt idx="37069">
                  <c:v>3.44349193573</c:v>
                </c:pt>
                <c:pt idx="37070">
                  <c:v>3.4435770511629999</c:v>
                </c:pt>
                <c:pt idx="37071">
                  <c:v>3.4436161518100001</c:v>
                </c:pt>
                <c:pt idx="37072">
                  <c:v>3.4436962604520001</c:v>
                </c:pt>
                <c:pt idx="37073">
                  <c:v>3.4437341690059999</c:v>
                </c:pt>
                <c:pt idx="37074">
                  <c:v>3.44380569458</c:v>
                </c:pt>
                <c:pt idx="37075">
                  <c:v>3.4438467025759998</c:v>
                </c:pt>
                <c:pt idx="37076">
                  <c:v>3.4439501762389999</c:v>
                </c:pt>
                <c:pt idx="37077">
                  <c:v>3.4440405368799998</c:v>
                </c:pt>
                <c:pt idx="37078">
                  <c:v>3.4441797733309998</c:v>
                </c:pt>
                <c:pt idx="37079">
                  <c:v>3.4442758560179998</c:v>
                </c:pt>
                <c:pt idx="37080">
                  <c:v>3.4443230628969999</c:v>
                </c:pt>
                <c:pt idx="37081">
                  <c:v>3.4443910121919998</c:v>
                </c:pt>
                <c:pt idx="37082">
                  <c:v>3.444453001022</c:v>
                </c:pt>
                <c:pt idx="37083">
                  <c:v>3.4444971084590001</c:v>
                </c:pt>
                <c:pt idx="37084">
                  <c:v>3.444550514221</c:v>
                </c:pt>
                <c:pt idx="37085">
                  <c:v>3.4446547031399999</c:v>
                </c:pt>
                <c:pt idx="37086">
                  <c:v>3.444810152054</c:v>
                </c:pt>
                <c:pt idx="37087">
                  <c:v>3.4451038837430001</c:v>
                </c:pt>
                <c:pt idx="37088">
                  <c:v>3.4454560279850002</c:v>
                </c:pt>
                <c:pt idx="37089">
                  <c:v>3.4456102848049999</c:v>
                </c:pt>
                <c:pt idx="37090">
                  <c:v>3.4459550380709998</c:v>
                </c:pt>
                <c:pt idx="37091">
                  <c:v>3.4460074901579998</c:v>
                </c:pt>
                <c:pt idx="37092">
                  <c:v>3.4460549354549999</c:v>
                </c:pt>
                <c:pt idx="37093">
                  <c:v>3.4461028575900001</c:v>
                </c:pt>
                <c:pt idx="37094">
                  <c:v>3.446163654327</c:v>
                </c:pt>
                <c:pt idx="37095">
                  <c:v>3.4462044239040002</c:v>
                </c:pt>
                <c:pt idx="37096">
                  <c:v>3.4462730884549999</c:v>
                </c:pt>
                <c:pt idx="37097">
                  <c:v>3.4463021755219998</c:v>
                </c:pt>
                <c:pt idx="37098">
                  <c:v>3.4463915824889999</c:v>
                </c:pt>
                <c:pt idx="37099">
                  <c:v>3.4467587471010002</c:v>
                </c:pt>
                <c:pt idx="37100">
                  <c:v>3.4468743801119999</c:v>
                </c:pt>
                <c:pt idx="37101">
                  <c:v>3.446920156479</c:v>
                </c:pt>
                <c:pt idx="37102">
                  <c:v>3.4469633102419999</c:v>
                </c:pt>
                <c:pt idx="37103">
                  <c:v>3.4470000267029999</c:v>
                </c:pt>
                <c:pt idx="37104">
                  <c:v>3.4470350742339999</c:v>
                </c:pt>
                <c:pt idx="37105">
                  <c:v>3.4470732212069999</c:v>
                </c:pt>
                <c:pt idx="37106">
                  <c:v>3.4471101760859999</c:v>
                </c:pt>
                <c:pt idx="37107">
                  <c:v>3.447148799896</c:v>
                </c:pt>
                <c:pt idx="37108">
                  <c:v>3.447199344635</c:v>
                </c:pt>
                <c:pt idx="37109">
                  <c:v>3.4472548961639999</c:v>
                </c:pt>
                <c:pt idx="37110">
                  <c:v>3.447330236435</c:v>
                </c:pt>
                <c:pt idx="37111">
                  <c:v>3.4473781585690002</c:v>
                </c:pt>
                <c:pt idx="37112">
                  <c:v>3.4474253654479998</c:v>
                </c:pt>
                <c:pt idx="37113">
                  <c:v>3.4474642276759999</c:v>
                </c:pt>
                <c:pt idx="37114">
                  <c:v>3.4475085735320001</c:v>
                </c:pt>
                <c:pt idx="37115">
                  <c:v>3.4476065635680002</c:v>
                </c:pt>
                <c:pt idx="37116">
                  <c:v>3.4478251934049999</c:v>
                </c:pt>
                <c:pt idx="37117">
                  <c:v>3.447916269302</c:v>
                </c:pt>
                <c:pt idx="37118">
                  <c:v>3.4479844570160001</c:v>
                </c:pt>
                <c:pt idx="37119">
                  <c:v>3.4480209350590001</c:v>
                </c:pt>
                <c:pt idx="37120">
                  <c:v>3.4481003284449998</c:v>
                </c:pt>
                <c:pt idx="37121">
                  <c:v>3.4481384754179998</c:v>
                </c:pt>
                <c:pt idx="37122">
                  <c:v>3.4482254981990001</c:v>
                </c:pt>
                <c:pt idx="37123">
                  <c:v>3.448275327682</c:v>
                </c:pt>
                <c:pt idx="37124">
                  <c:v>3.4483613967900002</c:v>
                </c:pt>
                <c:pt idx="37125">
                  <c:v>3.4484205245970001</c:v>
                </c:pt>
                <c:pt idx="37126">
                  <c:v>3.4485039711000001</c:v>
                </c:pt>
                <c:pt idx="37127">
                  <c:v>3.4485707283020002</c:v>
                </c:pt>
                <c:pt idx="37128">
                  <c:v>3.4486420154570001</c:v>
                </c:pt>
                <c:pt idx="37129">
                  <c:v>3.4487116336820001</c:v>
                </c:pt>
                <c:pt idx="37130">
                  <c:v>3.448768854141</c:v>
                </c:pt>
                <c:pt idx="37131">
                  <c:v>3.4488410949710002</c:v>
                </c:pt>
                <c:pt idx="37132">
                  <c:v>3.4488844871520001</c:v>
                </c:pt>
                <c:pt idx="37133">
                  <c:v>3.4489877223969998</c:v>
                </c:pt>
                <c:pt idx="37134">
                  <c:v>3.4491322040560002</c:v>
                </c:pt>
                <c:pt idx="37135">
                  <c:v>3.4494342803959999</c:v>
                </c:pt>
                <c:pt idx="37136">
                  <c:v>3.44948220253</c:v>
                </c:pt>
                <c:pt idx="37137">
                  <c:v>3.4495263099670002</c:v>
                </c:pt>
                <c:pt idx="37138">
                  <c:v>3.4495677948000001</c:v>
                </c:pt>
                <c:pt idx="37139">
                  <c:v>3.4496171474459998</c:v>
                </c:pt>
                <c:pt idx="37140">
                  <c:v>3.449657917023</c:v>
                </c:pt>
                <c:pt idx="37141">
                  <c:v>3.4496986866000001</c:v>
                </c:pt>
                <c:pt idx="37142">
                  <c:v>3.4497399330139999</c:v>
                </c:pt>
                <c:pt idx="37143">
                  <c:v>3.449780225754</c:v>
                </c:pt>
                <c:pt idx="37144">
                  <c:v>3.4498193264010002</c:v>
                </c:pt>
                <c:pt idx="37145">
                  <c:v>3.4498612880709998</c:v>
                </c:pt>
                <c:pt idx="37146">
                  <c:v>3.4498958587650002</c:v>
                </c:pt>
                <c:pt idx="37147">
                  <c:v>3.44992685318</c:v>
                </c:pt>
                <c:pt idx="37148">
                  <c:v>3.4499561786649999</c:v>
                </c:pt>
                <c:pt idx="37149">
                  <c:v>3.449987888336</c:v>
                </c:pt>
                <c:pt idx="37150">
                  <c:v>3.4500212669370001</c:v>
                </c:pt>
                <c:pt idx="37151">
                  <c:v>3.4500634670260002</c:v>
                </c:pt>
                <c:pt idx="37152">
                  <c:v>3.4501087665560002</c:v>
                </c:pt>
                <c:pt idx="37153">
                  <c:v>3.4502019882199999</c:v>
                </c:pt>
                <c:pt idx="37154">
                  <c:v>3.4504334926609999</c:v>
                </c:pt>
                <c:pt idx="37155">
                  <c:v>3.4505360126500002</c:v>
                </c:pt>
                <c:pt idx="37156">
                  <c:v>3.4505677223209998</c:v>
                </c:pt>
                <c:pt idx="37157">
                  <c:v>3.4506449699399999</c:v>
                </c:pt>
                <c:pt idx="37158">
                  <c:v>3.4506793022159998</c:v>
                </c:pt>
                <c:pt idx="37159">
                  <c:v>3.4507572650910001</c:v>
                </c:pt>
                <c:pt idx="37160">
                  <c:v>3.4507925510409998</c:v>
                </c:pt>
                <c:pt idx="37161">
                  <c:v>3.4508619308470001</c:v>
                </c:pt>
                <c:pt idx="37162">
                  <c:v>3.4509041309359998</c:v>
                </c:pt>
                <c:pt idx="37163">
                  <c:v>3.4509606361389999</c:v>
                </c:pt>
                <c:pt idx="37164">
                  <c:v>3.4510118961330001</c:v>
                </c:pt>
                <c:pt idx="37165">
                  <c:v>3.451053142548</c:v>
                </c:pt>
                <c:pt idx="37166">
                  <c:v>3.4511427879330001</c:v>
                </c:pt>
                <c:pt idx="37167">
                  <c:v>3.4512341022489998</c:v>
                </c:pt>
                <c:pt idx="37168">
                  <c:v>3.4513249397279999</c:v>
                </c:pt>
                <c:pt idx="37169">
                  <c:v>3.4514114856720002</c:v>
                </c:pt>
                <c:pt idx="37170">
                  <c:v>3.4515013694759999</c:v>
                </c:pt>
                <c:pt idx="37171">
                  <c:v>3.4515829086299998</c:v>
                </c:pt>
                <c:pt idx="37172">
                  <c:v>3.4518418312070001</c:v>
                </c:pt>
                <c:pt idx="37173">
                  <c:v>3.4519255161290001</c:v>
                </c:pt>
                <c:pt idx="37174">
                  <c:v>3.4519610404969998</c:v>
                </c:pt>
                <c:pt idx="37175">
                  <c:v>3.452001810074</c:v>
                </c:pt>
                <c:pt idx="37176">
                  <c:v>3.452042102814</c:v>
                </c:pt>
                <c:pt idx="37177">
                  <c:v>3.4520843029020001</c:v>
                </c:pt>
                <c:pt idx="37178">
                  <c:v>3.4521307945249999</c:v>
                </c:pt>
                <c:pt idx="37179">
                  <c:v>3.4521775245669999</c:v>
                </c:pt>
                <c:pt idx="37180">
                  <c:v>3.4522221088410001</c:v>
                </c:pt>
                <c:pt idx="37181">
                  <c:v>3.452265501022</c:v>
                </c:pt>
                <c:pt idx="37182">
                  <c:v>3.4523143768310001</c:v>
                </c:pt>
                <c:pt idx="37183">
                  <c:v>3.452356100082</c:v>
                </c:pt>
                <c:pt idx="37184">
                  <c:v>3.4523935317990002</c:v>
                </c:pt>
                <c:pt idx="37185">
                  <c:v>3.452425718307</c:v>
                </c:pt>
                <c:pt idx="37186">
                  <c:v>3.4524631500240002</c:v>
                </c:pt>
                <c:pt idx="37187">
                  <c:v>3.4525001049039998</c:v>
                </c:pt>
                <c:pt idx="37188">
                  <c:v>3.4525434970859998</c:v>
                </c:pt>
                <c:pt idx="37189">
                  <c:v>3.4529094696040001</c:v>
                </c:pt>
                <c:pt idx="37190">
                  <c:v>3.4530131816859999</c:v>
                </c:pt>
                <c:pt idx="37191">
                  <c:v>3.453046560287</c:v>
                </c:pt>
                <c:pt idx="37192">
                  <c:v>3.4531285762790001</c:v>
                </c:pt>
                <c:pt idx="37193">
                  <c:v>3.4531676769259998</c:v>
                </c:pt>
                <c:pt idx="37194">
                  <c:v>3.4532527923580001</c:v>
                </c:pt>
                <c:pt idx="37195">
                  <c:v>3.4532999992370002</c:v>
                </c:pt>
                <c:pt idx="37196">
                  <c:v>3.4533720016479998</c:v>
                </c:pt>
                <c:pt idx="37197">
                  <c:v>3.4534237384800002</c:v>
                </c:pt>
                <c:pt idx="37198">
                  <c:v>3.4534890651699999</c:v>
                </c:pt>
                <c:pt idx="37199">
                  <c:v>3.4535553455349999</c:v>
                </c:pt>
                <c:pt idx="37200">
                  <c:v>3.4536101818080001</c:v>
                </c:pt>
                <c:pt idx="37201">
                  <c:v>3.4536843299869999</c:v>
                </c:pt>
                <c:pt idx="37202">
                  <c:v>3.4537281990049999</c:v>
                </c:pt>
                <c:pt idx="37203">
                  <c:v>3.4538087844850001</c:v>
                </c:pt>
                <c:pt idx="37204">
                  <c:v>3.4538457393650002</c:v>
                </c:pt>
                <c:pt idx="37205">
                  <c:v>3.4539287090299999</c:v>
                </c:pt>
                <c:pt idx="37206">
                  <c:v>3.4539675712590001</c:v>
                </c:pt>
                <c:pt idx="37207">
                  <c:v>3.4540500640870002</c:v>
                </c:pt>
                <c:pt idx="37208">
                  <c:v>3.4540848731990001</c:v>
                </c:pt>
                <c:pt idx="37209">
                  <c:v>3.4541933536529998</c:v>
                </c:pt>
                <c:pt idx="37210">
                  <c:v>3.4542925357819998</c:v>
                </c:pt>
                <c:pt idx="37211">
                  <c:v>3.4543869495389998</c:v>
                </c:pt>
                <c:pt idx="37212">
                  <c:v>3.4544878005980002</c:v>
                </c:pt>
                <c:pt idx="37213">
                  <c:v>3.454664707184</c:v>
                </c:pt>
                <c:pt idx="37214">
                  <c:v>3.4547691345209999</c:v>
                </c:pt>
                <c:pt idx="37215">
                  <c:v>3.4548728466030001</c:v>
                </c:pt>
                <c:pt idx="37216">
                  <c:v>3.4549827575680001</c:v>
                </c:pt>
                <c:pt idx="37217">
                  <c:v>3.4550759792329999</c:v>
                </c:pt>
                <c:pt idx="37218">
                  <c:v>3.4551122188569998</c:v>
                </c:pt>
                <c:pt idx="37219">
                  <c:v>3.4551420211789998</c:v>
                </c:pt>
                <c:pt idx="37220">
                  <c:v>3.455172538757</c:v>
                </c:pt>
                <c:pt idx="37221">
                  <c:v>3.4552056789400001</c:v>
                </c:pt>
                <c:pt idx="37222">
                  <c:v>3.455248832703</c:v>
                </c:pt>
                <c:pt idx="37223">
                  <c:v>3.4552898406980002</c:v>
                </c:pt>
                <c:pt idx="37224">
                  <c:v>3.4553806781769998</c:v>
                </c:pt>
                <c:pt idx="37225">
                  <c:v>3.455421686172</c:v>
                </c:pt>
                <c:pt idx="37226">
                  <c:v>3.455463409424</c:v>
                </c:pt>
                <c:pt idx="37227">
                  <c:v>3.455508947372</c:v>
                </c:pt>
                <c:pt idx="37228">
                  <c:v>3.4556720256809998</c:v>
                </c:pt>
                <c:pt idx="37229">
                  <c:v>3.4557619094850001</c:v>
                </c:pt>
                <c:pt idx="37230">
                  <c:v>3.4558517932889998</c:v>
                </c:pt>
                <c:pt idx="37231">
                  <c:v>3.4559032917020001</c:v>
                </c:pt>
                <c:pt idx="37232">
                  <c:v>3.4559557437900001</c:v>
                </c:pt>
                <c:pt idx="37233">
                  <c:v>3.4560081958770001</c:v>
                </c:pt>
                <c:pt idx="37234">
                  <c:v>3.4560816287990002</c:v>
                </c:pt>
                <c:pt idx="37235">
                  <c:v>3.4561305046080002</c:v>
                </c:pt>
                <c:pt idx="37236">
                  <c:v>3.4562172889710001</c:v>
                </c:pt>
                <c:pt idx="37237">
                  <c:v>3.4562580585479998</c:v>
                </c:pt>
                <c:pt idx="37238">
                  <c:v>3.4563488960269999</c:v>
                </c:pt>
                <c:pt idx="37239">
                  <c:v>3.4563872814179999</c:v>
                </c:pt>
                <c:pt idx="37240">
                  <c:v>3.4564690589899998</c:v>
                </c:pt>
                <c:pt idx="37241">
                  <c:v>3.4565041065219999</c:v>
                </c:pt>
                <c:pt idx="37242">
                  <c:v>3.4566035270689999</c:v>
                </c:pt>
                <c:pt idx="37243">
                  <c:v>3.456925153732</c:v>
                </c:pt>
                <c:pt idx="37244">
                  <c:v>3.4569909572599999</c:v>
                </c:pt>
                <c:pt idx="37245">
                  <c:v>3.4570410251619998</c:v>
                </c:pt>
                <c:pt idx="37246">
                  <c:v>3.4570934772489998</c:v>
                </c:pt>
                <c:pt idx="37247">
                  <c:v>3.457135915756</c:v>
                </c:pt>
                <c:pt idx="37248">
                  <c:v>3.4571790695189999</c:v>
                </c:pt>
                <c:pt idx="37249">
                  <c:v>3.457216024399</c:v>
                </c:pt>
                <c:pt idx="37250">
                  <c:v>3.4572434425349998</c:v>
                </c:pt>
                <c:pt idx="37251">
                  <c:v>3.457269906998</c:v>
                </c:pt>
                <c:pt idx="37252">
                  <c:v>3.4572966098790001</c:v>
                </c:pt>
                <c:pt idx="37253">
                  <c:v>3.457327842712</c:v>
                </c:pt>
                <c:pt idx="37254">
                  <c:v>3.4573562145230001</c:v>
                </c:pt>
                <c:pt idx="37255">
                  <c:v>3.4574005603789999</c:v>
                </c:pt>
                <c:pt idx="37256">
                  <c:v>3.4574398994450002</c:v>
                </c:pt>
                <c:pt idx="37257">
                  <c:v>3.457483053207</c:v>
                </c:pt>
                <c:pt idx="37258">
                  <c:v>3.4575231075290001</c:v>
                </c:pt>
                <c:pt idx="37259">
                  <c:v>3.4575707912450002</c:v>
                </c:pt>
                <c:pt idx="37260">
                  <c:v>3.4576163291930002</c:v>
                </c:pt>
                <c:pt idx="37261">
                  <c:v>3.4576654434199998</c:v>
                </c:pt>
                <c:pt idx="37262">
                  <c:v>3.4579968452449998</c:v>
                </c:pt>
                <c:pt idx="37263">
                  <c:v>3.4580640792850001</c:v>
                </c:pt>
                <c:pt idx="37264">
                  <c:v>3.4580867290500001</c:v>
                </c:pt>
                <c:pt idx="37265">
                  <c:v>3.4581587314609998</c:v>
                </c:pt>
                <c:pt idx="37266">
                  <c:v>3.4581878185270001</c:v>
                </c:pt>
                <c:pt idx="37267">
                  <c:v>3.4582602977749999</c:v>
                </c:pt>
                <c:pt idx="37268">
                  <c:v>3.4582915306089999</c:v>
                </c:pt>
                <c:pt idx="37269">
                  <c:v>3.4583578109739999</c:v>
                </c:pt>
                <c:pt idx="37270">
                  <c:v>3.4584004879000001</c:v>
                </c:pt>
                <c:pt idx="37271">
                  <c:v>3.4584598541260001</c:v>
                </c:pt>
                <c:pt idx="37272">
                  <c:v>3.4585192203520001</c:v>
                </c:pt>
                <c:pt idx="37273">
                  <c:v>3.458565711975</c:v>
                </c:pt>
                <c:pt idx="37274">
                  <c:v>3.458634138107</c:v>
                </c:pt>
                <c:pt idx="37275">
                  <c:v>3.458734989166</c:v>
                </c:pt>
                <c:pt idx="37276">
                  <c:v>3.4588332176210002</c:v>
                </c:pt>
                <c:pt idx="37277">
                  <c:v>3.458932161331</c:v>
                </c:pt>
                <c:pt idx="37278">
                  <c:v>3.4592914581300001</c:v>
                </c:pt>
                <c:pt idx="37279">
                  <c:v>3.4595065116880002</c:v>
                </c:pt>
                <c:pt idx="37280">
                  <c:v>3.45960855484</c:v>
                </c:pt>
                <c:pt idx="37281">
                  <c:v>3.4597699642180002</c:v>
                </c:pt>
                <c:pt idx="37282">
                  <c:v>3.4598517417910002</c:v>
                </c:pt>
                <c:pt idx="37283">
                  <c:v>3.4599702358250002</c:v>
                </c:pt>
                <c:pt idx="37284">
                  <c:v>3.4600293636320001</c:v>
                </c:pt>
                <c:pt idx="37285">
                  <c:v>3.4601361751559998</c:v>
                </c:pt>
                <c:pt idx="37286">
                  <c:v>3.4602029323579999</c:v>
                </c:pt>
                <c:pt idx="37287">
                  <c:v>3.4603047370910001</c:v>
                </c:pt>
                <c:pt idx="37288">
                  <c:v>3.460419416428</c:v>
                </c:pt>
                <c:pt idx="37289">
                  <c:v>3.460701942444</c:v>
                </c:pt>
                <c:pt idx="37290">
                  <c:v>3.4608957767490001</c:v>
                </c:pt>
                <c:pt idx="37291">
                  <c:v>3.461078882217</c:v>
                </c:pt>
                <c:pt idx="37292">
                  <c:v>3.4611845016479998</c:v>
                </c:pt>
                <c:pt idx="37293">
                  <c:v>3.4612295627590002</c:v>
                </c:pt>
                <c:pt idx="37294">
                  <c:v>3.461274147034</c:v>
                </c:pt>
                <c:pt idx="37295">
                  <c:v>3.4613170623779999</c:v>
                </c:pt>
                <c:pt idx="37296">
                  <c:v>3.4613590240479999</c:v>
                </c:pt>
                <c:pt idx="37297">
                  <c:v>3.4614007472989998</c:v>
                </c:pt>
                <c:pt idx="37298">
                  <c:v>3.4614512920379998</c:v>
                </c:pt>
                <c:pt idx="37299">
                  <c:v>3.461498975754</c:v>
                </c:pt>
                <c:pt idx="37300">
                  <c:v>3.4615488052369998</c:v>
                </c:pt>
                <c:pt idx="37301">
                  <c:v>3.4616048336029999</c:v>
                </c:pt>
                <c:pt idx="37302">
                  <c:v>3.4618921279910002</c:v>
                </c:pt>
                <c:pt idx="37303">
                  <c:v>3.461994409561</c:v>
                </c:pt>
                <c:pt idx="37304">
                  <c:v>3.4620821475980001</c:v>
                </c:pt>
                <c:pt idx="37305">
                  <c:v>3.4621927738189999</c:v>
                </c:pt>
                <c:pt idx="37306">
                  <c:v>3.462231397629</c:v>
                </c:pt>
                <c:pt idx="37307">
                  <c:v>3.4623069763180001</c:v>
                </c:pt>
                <c:pt idx="37308">
                  <c:v>3.4623503685000001</c:v>
                </c:pt>
                <c:pt idx="37309">
                  <c:v>3.4624359607700002</c:v>
                </c:pt>
                <c:pt idx="37310">
                  <c:v>3.4624814987180002</c:v>
                </c:pt>
                <c:pt idx="37311">
                  <c:v>3.4625778198239998</c:v>
                </c:pt>
                <c:pt idx="37312">
                  <c:v>3.4626281261440002</c:v>
                </c:pt>
                <c:pt idx="37313">
                  <c:v>3.4627165794370001</c:v>
                </c:pt>
                <c:pt idx="37314">
                  <c:v>3.4627664089199999</c:v>
                </c:pt>
                <c:pt idx="37315">
                  <c:v>3.462843894958</c:v>
                </c:pt>
                <c:pt idx="37316">
                  <c:v>3.4629054069520002</c:v>
                </c:pt>
                <c:pt idx="37317">
                  <c:v>3.462969064713</c:v>
                </c:pt>
                <c:pt idx="37318">
                  <c:v>3.4630272388460002</c:v>
                </c:pt>
                <c:pt idx="37319">
                  <c:v>3.4630837440489999</c:v>
                </c:pt>
                <c:pt idx="37320">
                  <c:v>3.4631454944610001</c:v>
                </c:pt>
                <c:pt idx="37321">
                  <c:v>3.4631807804110002</c:v>
                </c:pt>
                <c:pt idx="37322">
                  <c:v>3.4632782936100002</c:v>
                </c:pt>
                <c:pt idx="37323">
                  <c:v>3.463361501694</c:v>
                </c:pt>
                <c:pt idx="37324">
                  <c:v>3.4635591506960002</c:v>
                </c:pt>
                <c:pt idx="37325">
                  <c:v>3.463610649109</c:v>
                </c:pt>
                <c:pt idx="37326">
                  <c:v>3.463663101196</c:v>
                </c:pt>
                <c:pt idx="37327">
                  <c:v>3.4637057781220002</c:v>
                </c:pt>
                <c:pt idx="37328">
                  <c:v>3.4637506008150001</c:v>
                </c:pt>
                <c:pt idx="37329">
                  <c:v>3.4637916088099998</c:v>
                </c:pt>
                <c:pt idx="37330">
                  <c:v>3.463827371597</c:v>
                </c:pt>
                <c:pt idx="37331">
                  <c:v>3.4638590812680001</c:v>
                </c:pt>
                <c:pt idx="37332">
                  <c:v>3.4638895988459999</c:v>
                </c:pt>
                <c:pt idx="37333">
                  <c:v>3.4639165401460001</c:v>
                </c:pt>
                <c:pt idx="37334">
                  <c:v>3.4639484882349998</c:v>
                </c:pt>
                <c:pt idx="37335">
                  <c:v>3.4639849662779998</c:v>
                </c:pt>
                <c:pt idx="37336">
                  <c:v>3.4640233516690002</c:v>
                </c:pt>
                <c:pt idx="37337">
                  <c:v>3.4640636444089998</c:v>
                </c:pt>
                <c:pt idx="37338">
                  <c:v>3.4640994071960001</c:v>
                </c:pt>
                <c:pt idx="37339">
                  <c:v>3.4641299247739998</c:v>
                </c:pt>
                <c:pt idx="37340">
                  <c:v>3.4641592502590002</c:v>
                </c:pt>
                <c:pt idx="37341">
                  <c:v>3.4641928672789999</c:v>
                </c:pt>
                <c:pt idx="37342">
                  <c:v>3.464230060577</c:v>
                </c:pt>
                <c:pt idx="37343">
                  <c:v>3.4642693996429998</c:v>
                </c:pt>
                <c:pt idx="37344">
                  <c:v>3.4643158912660001</c:v>
                </c:pt>
                <c:pt idx="37345">
                  <c:v>3.4645338058470001</c:v>
                </c:pt>
                <c:pt idx="37346">
                  <c:v>3.4646034240720001</c:v>
                </c:pt>
                <c:pt idx="37347">
                  <c:v>3.464632749557</c:v>
                </c:pt>
                <c:pt idx="37348">
                  <c:v>3.4647154808040002</c:v>
                </c:pt>
                <c:pt idx="37349">
                  <c:v>3.4647543430329999</c:v>
                </c:pt>
                <c:pt idx="37350">
                  <c:v>3.46484208107</c:v>
                </c:pt>
                <c:pt idx="37351">
                  <c:v>3.464892625809</c:v>
                </c:pt>
                <c:pt idx="37352">
                  <c:v>3.46497797966</c:v>
                </c:pt>
                <c:pt idx="37353">
                  <c:v>3.4650447368620001</c:v>
                </c:pt>
                <c:pt idx="37354">
                  <c:v>3.465122938156</c:v>
                </c:pt>
                <c:pt idx="37355">
                  <c:v>3.4651954174039998</c:v>
                </c:pt>
                <c:pt idx="37356">
                  <c:v>3.4652562141419998</c:v>
                </c:pt>
                <c:pt idx="37357">
                  <c:v>3.4653398990630002</c:v>
                </c:pt>
                <c:pt idx="37358">
                  <c:v>3.4653906822199998</c:v>
                </c:pt>
                <c:pt idx="37359">
                  <c:v>3.4654788970950001</c:v>
                </c:pt>
                <c:pt idx="37360">
                  <c:v>3.465518712997</c:v>
                </c:pt>
                <c:pt idx="37361">
                  <c:v>3.4656014442440002</c:v>
                </c:pt>
                <c:pt idx="37362">
                  <c:v>3.4656972885130002</c:v>
                </c:pt>
                <c:pt idx="37363">
                  <c:v>3.4657769203190001</c:v>
                </c:pt>
                <c:pt idx="37364">
                  <c:v>3.4660007953640002</c:v>
                </c:pt>
                <c:pt idx="37365">
                  <c:v>3.4660553932189999</c:v>
                </c:pt>
                <c:pt idx="37366">
                  <c:v>3.4661023616789999</c:v>
                </c:pt>
                <c:pt idx="37367">
                  <c:v>3.4661474227909999</c:v>
                </c:pt>
                <c:pt idx="37368">
                  <c:v>3.4661996364590002</c:v>
                </c:pt>
                <c:pt idx="37369">
                  <c:v>3.4662516117100002</c:v>
                </c:pt>
                <c:pt idx="37370">
                  <c:v>3.4662954807280002</c:v>
                </c:pt>
                <c:pt idx="37371">
                  <c:v>3.466336727142</c:v>
                </c:pt>
                <c:pt idx="37372">
                  <c:v>3.4663786888120001</c:v>
                </c:pt>
                <c:pt idx="37373">
                  <c:v>3.466409683228</c:v>
                </c:pt>
                <c:pt idx="37374">
                  <c:v>3.4664449691770001</c:v>
                </c:pt>
                <c:pt idx="37375">
                  <c:v>3.46648311615</c:v>
                </c:pt>
                <c:pt idx="37376">
                  <c:v>3.4665288925170001</c:v>
                </c:pt>
                <c:pt idx="37377">
                  <c:v>3.4665725231170001</c:v>
                </c:pt>
                <c:pt idx="37378">
                  <c:v>3.4666240215299999</c:v>
                </c:pt>
                <c:pt idx="37379">
                  <c:v>3.466673135757</c:v>
                </c:pt>
                <c:pt idx="37380">
                  <c:v>3.4667239189150001</c:v>
                </c:pt>
                <c:pt idx="37381">
                  <c:v>3.4667713642120002</c:v>
                </c:pt>
                <c:pt idx="37382">
                  <c:v>3.4668221473690002</c:v>
                </c:pt>
                <c:pt idx="37383">
                  <c:v>3.4668877124790001</c:v>
                </c:pt>
                <c:pt idx="37384">
                  <c:v>3.4671673774720002</c:v>
                </c:pt>
                <c:pt idx="37385">
                  <c:v>3.4672510623930002</c:v>
                </c:pt>
                <c:pt idx="37386">
                  <c:v>3.4672963619230002</c:v>
                </c:pt>
                <c:pt idx="37387">
                  <c:v>3.4673473834989998</c:v>
                </c:pt>
                <c:pt idx="37388">
                  <c:v>3.4674134254459998</c:v>
                </c:pt>
                <c:pt idx="37389">
                  <c:v>3.4674627780909999</c:v>
                </c:pt>
                <c:pt idx="37390">
                  <c:v>3.4675409793849998</c:v>
                </c:pt>
                <c:pt idx="37391">
                  <c:v>3.4675776958469999</c:v>
                </c:pt>
                <c:pt idx="37392">
                  <c:v>3.4676640033720001</c:v>
                </c:pt>
                <c:pt idx="37393">
                  <c:v>3.4676940441130002</c:v>
                </c:pt>
                <c:pt idx="37394">
                  <c:v>3.4677710533139998</c:v>
                </c:pt>
                <c:pt idx="37395">
                  <c:v>3.4678087234500001</c:v>
                </c:pt>
                <c:pt idx="37396">
                  <c:v>3.46790933609</c:v>
                </c:pt>
                <c:pt idx="37397">
                  <c:v>3.4682543277739999</c:v>
                </c:pt>
                <c:pt idx="37398">
                  <c:v>3.4683458805080001</c:v>
                </c:pt>
                <c:pt idx="37399">
                  <c:v>3.4683895111080001</c:v>
                </c:pt>
                <c:pt idx="37400">
                  <c:v>3.4684345722200001</c:v>
                </c:pt>
                <c:pt idx="37401">
                  <c:v>3.4684803485870002</c:v>
                </c:pt>
                <c:pt idx="37402">
                  <c:v>3.4685273170470001</c:v>
                </c:pt>
                <c:pt idx="37403">
                  <c:v>3.468565225601</c:v>
                </c:pt>
                <c:pt idx="37404">
                  <c:v>3.4686090946200001</c:v>
                </c:pt>
                <c:pt idx="37405">
                  <c:v>3.4686565399170002</c:v>
                </c:pt>
                <c:pt idx="37406">
                  <c:v>3.4686946868900002</c:v>
                </c:pt>
                <c:pt idx="37407">
                  <c:v>3.4687321186069999</c:v>
                </c:pt>
                <c:pt idx="37408">
                  <c:v>3.4687721729279999</c:v>
                </c:pt>
                <c:pt idx="37409">
                  <c:v>3.4688067436219998</c:v>
                </c:pt>
                <c:pt idx="37410">
                  <c:v>3.4688394069670001</c:v>
                </c:pt>
                <c:pt idx="37411">
                  <c:v>3.4688816070559998</c:v>
                </c:pt>
                <c:pt idx="37412">
                  <c:v>3.4689257144929999</c:v>
                </c:pt>
                <c:pt idx="37413">
                  <c:v>3.4689733982090001</c:v>
                </c:pt>
                <c:pt idx="37414">
                  <c:v>3.4690225124360001</c:v>
                </c:pt>
                <c:pt idx="37415">
                  <c:v>3.4690783023830001</c:v>
                </c:pt>
                <c:pt idx="37416">
                  <c:v>3.4691505432129999</c:v>
                </c:pt>
                <c:pt idx="37417">
                  <c:v>3.4694676399229998</c:v>
                </c:pt>
                <c:pt idx="37418">
                  <c:v>3.4695670604709998</c:v>
                </c:pt>
                <c:pt idx="37419">
                  <c:v>3.4696109294889999</c:v>
                </c:pt>
                <c:pt idx="37420">
                  <c:v>3.4696769714359998</c:v>
                </c:pt>
                <c:pt idx="37421">
                  <c:v>3.4697132110600002</c:v>
                </c:pt>
                <c:pt idx="37422">
                  <c:v>3.4697904586789998</c:v>
                </c:pt>
                <c:pt idx="37423">
                  <c:v>3.469825983047</c:v>
                </c:pt>
                <c:pt idx="37424">
                  <c:v>3.469913005829</c:v>
                </c:pt>
                <c:pt idx="37425">
                  <c:v>3.4699470996859998</c:v>
                </c:pt>
                <c:pt idx="37426">
                  <c:v>3.4700222015379998</c:v>
                </c:pt>
                <c:pt idx="37427">
                  <c:v>3.4700553417209998</c:v>
                </c:pt>
                <c:pt idx="37428">
                  <c:v>3.4701709747309999</c:v>
                </c:pt>
                <c:pt idx="37429">
                  <c:v>3.470277547836</c:v>
                </c:pt>
                <c:pt idx="37430">
                  <c:v>3.4703223705289998</c:v>
                </c:pt>
                <c:pt idx="37431">
                  <c:v>3.470412015915</c:v>
                </c:pt>
                <c:pt idx="37432">
                  <c:v>3.4705064296720001</c:v>
                </c:pt>
                <c:pt idx="37433">
                  <c:v>3.470608949661</c:v>
                </c:pt>
                <c:pt idx="37434">
                  <c:v>3.4707062244419999</c:v>
                </c:pt>
                <c:pt idx="37435">
                  <c:v>3.4708034992219998</c:v>
                </c:pt>
                <c:pt idx="37436">
                  <c:v>3.4709739685060002</c:v>
                </c:pt>
                <c:pt idx="37437">
                  <c:v>3.4712247848510001</c:v>
                </c:pt>
                <c:pt idx="37438">
                  <c:v>3.4713008403779999</c:v>
                </c:pt>
                <c:pt idx="37439">
                  <c:v>3.471355438232</c:v>
                </c:pt>
                <c:pt idx="37440">
                  <c:v>3.471404075623</c:v>
                </c:pt>
                <c:pt idx="37441">
                  <c:v>3.4714500904080001</c:v>
                </c:pt>
                <c:pt idx="37442">
                  <c:v>3.4714918136600001</c:v>
                </c:pt>
                <c:pt idx="37443">
                  <c:v>3.4715306758879998</c:v>
                </c:pt>
                <c:pt idx="37444">
                  <c:v>3.471561193466</c:v>
                </c:pt>
                <c:pt idx="37445">
                  <c:v>3.4715929031370001</c:v>
                </c:pt>
                <c:pt idx="37446">
                  <c:v>3.4716286659239999</c:v>
                </c:pt>
                <c:pt idx="37447">
                  <c:v>3.4716627597810001</c:v>
                </c:pt>
                <c:pt idx="37448">
                  <c:v>3.4716930389399998</c:v>
                </c:pt>
                <c:pt idx="37449">
                  <c:v>3.4717350006099998</c:v>
                </c:pt>
                <c:pt idx="37450">
                  <c:v>3.4717800617219998</c:v>
                </c:pt>
                <c:pt idx="37451">
                  <c:v>3.4718275070189999</c:v>
                </c:pt>
                <c:pt idx="37452">
                  <c:v>3.4718787670140001</c:v>
                </c:pt>
                <c:pt idx="37453">
                  <c:v>3.4719381332400001</c:v>
                </c:pt>
                <c:pt idx="37454">
                  <c:v>3.4719974994660001</c:v>
                </c:pt>
                <c:pt idx="37455">
                  <c:v>3.4721024036410002</c:v>
                </c:pt>
                <c:pt idx="37456">
                  <c:v>3.4722301959989998</c:v>
                </c:pt>
                <c:pt idx="37457">
                  <c:v>3.4722735881809998</c:v>
                </c:pt>
                <c:pt idx="37458">
                  <c:v>3.472333669662</c:v>
                </c:pt>
                <c:pt idx="37459">
                  <c:v>3.4723978042599999</c:v>
                </c:pt>
                <c:pt idx="37460">
                  <c:v>3.472460985184</c:v>
                </c:pt>
                <c:pt idx="37461">
                  <c:v>3.4725458621979999</c:v>
                </c:pt>
                <c:pt idx="37462">
                  <c:v>3.4726061820980001</c:v>
                </c:pt>
                <c:pt idx="37463">
                  <c:v>3.4726989269259998</c:v>
                </c:pt>
                <c:pt idx="37464">
                  <c:v>3.4727547168730002</c:v>
                </c:pt>
                <c:pt idx="37465">
                  <c:v>3.4728522300720002</c:v>
                </c:pt>
                <c:pt idx="37466">
                  <c:v>3.472900390625</c:v>
                </c:pt>
                <c:pt idx="37467">
                  <c:v>3.4729878902440001</c:v>
                </c:pt>
                <c:pt idx="37468">
                  <c:v>3.473031282425</c:v>
                </c:pt>
                <c:pt idx="37469">
                  <c:v>3.4731001853939998</c:v>
                </c:pt>
                <c:pt idx="37470">
                  <c:v>3.4731879234309999</c:v>
                </c:pt>
                <c:pt idx="37471">
                  <c:v>3.473269939423</c:v>
                </c:pt>
                <c:pt idx="37472">
                  <c:v>3.4733455181120001</c:v>
                </c:pt>
                <c:pt idx="37473">
                  <c:v>3.4734838008879998</c:v>
                </c:pt>
                <c:pt idx="37474">
                  <c:v>3.473592996597</c:v>
                </c:pt>
                <c:pt idx="37475">
                  <c:v>3.4738578796390001</c:v>
                </c:pt>
                <c:pt idx="37476">
                  <c:v>3.4739141464230001</c:v>
                </c:pt>
                <c:pt idx="37477">
                  <c:v>3.4739999771119998</c:v>
                </c:pt>
                <c:pt idx="37478">
                  <c:v>3.4740431308750002</c:v>
                </c:pt>
                <c:pt idx="37479">
                  <c:v>3.474082708359</c:v>
                </c:pt>
                <c:pt idx="37480">
                  <c:v>3.4741094112400002</c:v>
                </c:pt>
                <c:pt idx="37481">
                  <c:v>3.474135160446</c:v>
                </c:pt>
                <c:pt idx="37482">
                  <c:v>3.4741625785829999</c:v>
                </c:pt>
                <c:pt idx="37483">
                  <c:v>3.4741911888120001</c:v>
                </c:pt>
                <c:pt idx="37484">
                  <c:v>3.4742236137389999</c:v>
                </c:pt>
                <c:pt idx="37485">
                  <c:v>3.4742655754089999</c:v>
                </c:pt>
                <c:pt idx="37486">
                  <c:v>3.474309444427</c:v>
                </c:pt>
                <c:pt idx="37487">
                  <c:v>3.4743499755860001</c:v>
                </c:pt>
                <c:pt idx="37488">
                  <c:v>3.4743955135350002</c:v>
                </c:pt>
                <c:pt idx="37489">
                  <c:v>3.47443318367</c:v>
                </c:pt>
                <c:pt idx="37490">
                  <c:v>3.474469661713</c:v>
                </c:pt>
                <c:pt idx="37491">
                  <c:v>3.474509954453</c:v>
                </c:pt>
                <c:pt idx="37492">
                  <c:v>3.474560260773</c:v>
                </c:pt>
                <c:pt idx="37493">
                  <c:v>3.4746201038360001</c:v>
                </c:pt>
                <c:pt idx="37494">
                  <c:v>3.4748594760890001</c:v>
                </c:pt>
                <c:pt idx="37495">
                  <c:v>3.474893331528</c:v>
                </c:pt>
                <c:pt idx="37496">
                  <c:v>3.474968671799</c:v>
                </c:pt>
                <c:pt idx="37497">
                  <c:v>3.4750089645390001</c:v>
                </c:pt>
                <c:pt idx="37498">
                  <c:v>3.4750983715060002</c:v>
                </c:pt>
                <c:pt idx="37499">
                  <c:v>3.47514295578</c:v>
                </c:pt>
                <c:pt idx="37500">
                  <c:v>3.4752290248870001</c:v>
                </c:pt>
                <c:pt idx="37501">
                  <c:v>3.4752724170680001</c:v>
                </c:pt>
                <c:pt idx="37502">
                  <c:v>3.4753458499910002</c:v>
                </c:pt>
                <c:pt idx="37503">
                  <c:v>3.4753999710080001</c:v>
                </c:pt>
                <c:pt idx="37504">
                  <c:v>3.4754629135130002</c:v>
                </c:pt>
                <c:pt idx="37505">
                  <c:v>3.4755160808559999</c:v>
                </c:pt>
                <c:pt idx="37506">
                  <c:v>3.4756152629849999</c:v>
                </c:pt>
                <c:pt idx="37507">
                  <c:v>3.47593832016</c:v>
                </c:pt>
                <c:pt idx="37508">
                  <c:v>3.475981712341</c:v>
                </c:pt>
                <c:pt idx="37509">
                  <c:v>3.4760611057280002</c:v>
                </c:pt>
                <c:pt idx="37510">
                  <c:v>3.4761097431180001</c:v>
                </c:pt>
                <c:pt idx="37511">
                  <c:v>3.4761638641360002</c:v>
                </c:pt>
                <c:pt idx="37512">
                  <c:v>3.4762010574339999</c:v>
                </c:pt>
                <c:pt idx="37513">
                  <c:v>3.476236343384</c:v>
                </c:pt>
                <c:pt idx="37514">
                  <c:v>3.4762732982640001</c:v>
                </c:pt>
                <c:pt idx="37515">
                  <c:v>3.4763512611389999</c:v>
                </c:pt>
                <c:pt idx="37516">
                  <c:v>3.4764618873600002</c:v>
                </c:pt>
                <c:pt idx="37517">
                  <c:v>3.4765725135799999</c:v>
                </c:pt>
                <c:pt idx="37518">
                  <c:v>3.4766683578489999</c:v>
                </c:pt>
                <c:pt idx="37519">
                  <c:v>3.4768342971799999</c:v>
                </c:pt>
                <c:pt idx="37520">
                  <c:v>3.476996898651</c:v>
                </c:pt>
                <c:pt idx="37521">
                  <c:v>3.477303743362</c:v>
                </c:pt>
                <c:pt idx="37522">
                  <c:v>3.4777035713200002</c:v>
                </c:pt>
                <c:pt idx="37523">
                  <c:v>3.4777915477749999</c:v>
                </c:pt>
                <c:pt idx="37524">
                  <c:v>3.477879285812</c:v>
                </c:pt>
                <c:pt idx="37525">
                  <c:v>3.4779694080349999</c:v>
                </c:pt>
                <c:pt idx="37526">
                  <c:v>3.478110790253</c:v>
                </c:pt>
                <c:pt idx="37527">
                  <c:v>3.478212356567</c:v>
                </c:pt>
                <c:pt idx="37528">
                  <c:v>3.4783015251160001</c:v>
                </c:pt>
                <c:pt idx="37529">
                  <c:v>3.4784276485440002</c:v>
                </c:pt>
                <c:pt idx="37530">
                  <c:v>3.4785549640659998</c:v>
                </c:pt>
                <c:pt idx="37531">
                  <c:v>3.478763103485</c:v>
                </c:pt>
                <c:pt idx="37532">
                  <c:v>3.4788439273830001</c:v>
                </c:pt>
                <c:pt idx="37533">
                  <c:v>3.4789419174190002</c:v>
                </c:pt>
                <c:pt idx="37534">
                  <c:v>3.4789948463439999</c:v>
                </c:pt>
                <c:pt idx="37535">
                  <c:v>3.4790554046629998</c:v>
                </c:pt>
                <c:pt idx="37536">
                  <c:v>3.4791378974909999</c:v>
                </c:pt>
                <c:pt idx="37537">
                  <c:v>3.4792292118070001</c:v>
                </c:pt>
                <c:pt idx="37538">
                  <c:v>3.479290008545</c:v>
                </c:pt>
                <c:pt idx="37539">
                  <c:v>3.4793784618379999</c:v>
                </c:pt>
                <c:pt idx="37540">
                  <c:v>3.4794564247130002</c:v>
                </c:pt>
                <c:pt idx="37541">
                  <c:v>3.4797186851499999</c:v>
                </c:pt>
                <c:pt idx="37542">
                  <c:v>3.4797964096070002</c:v>
                </c:pt>
                <c:pt idx="37543">
                  <c:v>3.4798803329469998</c:v>
                </c:pt>
                <c:pt idx="37544">
                  <c:v>3.4799652099610001</c:v>
                </c:pt>
                <c:pt idx="37545">
                  <c:v>3.4800584316249998</c:v>
                </c:pt>
                <c:pt idx="37546">
                  <c:v>3.4801506996149998</c:v>
                </c:pt>
                <c:pt idx="37547">
                  <c:v>3.4802436828609999</c:v>
                </c:pt>
                <c:pt idx="37548">
                  <c:v>3.4803984165189998</c:v>
                </c:pt>
                <c:pt idx="37549">
                  <c:v>3.4805321693420002</c:v>
                </c:pt>
                <c:pt idx="37550">
                  <c:v>3.4805846214290002</c:v>
                </c:pt>
                <c:pt idx="37551">
                  <c:v>3.4806365966800001</c:v>
                </c:pt>
                <c:pt idx="37552">
                  <c:v>3.4806890487670001</c:v>
                </c:pt>
                <c:pt idx="37553">
                  <c:v>3.4807336330409999</c:v>
                </c:pt>
                <c:pt idx="37554">
                  <c:v>3.4807779788970001</c:v>
                </c:pt>
                <c:pt idx="37555">
                  <c:v>3.4808182716370002</c:v>
                </c:pt>
                <c:pt idx="37556">
                  <c:v>3.480852365494</c:v>
                </c:pt>
                <c:pt idx="37557">
                  <c:v>3.4808871746059999</c:v>
                </c:pt>
                <c:pt idx="37558">
                  <c:v>3.4809262752530001</c:v>
                </c:pt>
                <c:pt idx="37559">
                  <c:v>3.4809556007390001</c:v>
                </c:pt>
                <c:pt idx="37560">
                  <c:v>3.480990171432</c:v>
                </c:pt>
                <c:pt idx="37561">
                  <c:v>3.4810345172880002</c:v>
                </c:pt>
                <c:pt idx="37562">
                  <c:v>3.481077194214</c:v>
                </c:pt>
                <c:pt idx="37563">
                  <c:v>3.481127738953</c:v>
                </c:pt>
                <c:pt idx="37564">
                  <c:v>3.4811851978299999</c:v>
                </c:pt>
                <c:pt idx="37565">
                  <c:v>3.481244802475</c:v>
                </c:pt>
                <c:pt idx="37566">
                  <c:v>3.4812977314000002</c:v>
                </c:pt>
                <c:pt idx="37567">
                  <c:v>3.481349468231</c:v>
                </c:pt>
                <c:pt idx="37568">
                  <c:v>3.4813995361329999</c:v>
                </c:pt>
                <c:pt idx="37569">
                  <c:v>3.4814479351040002</c:v>
                </c:pt>
                <c:pt idx="37570">
                  <c:v>3.4814989566799999</c:v>
                </c:pt>
                <c:pt idx="37571">
                  <c:v>3.4816181659700001</c:v>
                </c:pt>
                <c:pt idx="37572">
                  <c:v>3.4818205833440001</c:v>
                </c:pt>
                <c:pt idx="37573">
                  <c:v>3.4819185733800002</c:v>
                </c:pt>
                <c:pt idx="37574">
                  <c:v>3.4819567203520001</c:v>
                </c:pt>
                <c:pt idx="37575">
                  <c:v>3.4820389747620002</c:v>
                </c:pt>
                <c:pt idx="37576">
                  <c:v>3.482092142105</c:v>
                </c:pt>
                <c:pt idx="37577">
                  <c:v>3.4821841716769999</c:v>
                </c:pt>
                <c:pt idx="37578">
                  <c:v>3.482249259949</c:v>
                </c:pt>
                <c:pt idx="37579">
                  <c:v>3.4823279380800001</c:v>
                </c:pt>
                <c:pt idx="37580">
                  <c:v>3.4824075698849999</c:v>
                </c:pt>
                <c:pt idx="37581">
                  <c:v>3.4824891090390002</c:v>
                </c:pt>
                <c:pt idx="37582">
                  <c:v>3.4825813770290002</c:v>
                </c:pt>
                <c:pt idx="37583">
                  <c:v>3.4826562404630002</c:v>
                </c:pt>
                <c:pt idx="37584">
                  <c:v>3.4827544689179999</c:v>
                </c:pt>
                <c:pt idx="37585">
                  <c:v>3.48282122612</c:v>
                </c:pt>
                <c:pt idx="37586">
                  <c:v>3.4829185008999999</c:v>
                </c:pt>
                <c:pt idx="37587">
                  <c:v>3.4829733371730001</c:v>
                </c:pt>
                <c:pt idx="37588">
                  <c:v>3.4830663204190002</c:v>
                </c:pt>
                <c:pt idx="37589">
                  <c:v>3.4831147193910001</c:v>
                </c:pt>
                <c:pt idx="37590">
                  <c:v>3.483196258545</c:v>
                </c:pt>
                <c:pt idx="37591">
                  <c:v>3.4832391738889998</c:v>
                </c:pt>
                <c:pt idx="37592">
                  <c:v>3.483304262161</c:v>
                </c:pt>
                <c:pt idx="37593">
                  <c:v>3.4836149215700001</c:v>
                </c:pt>
                <c:pt idx="37594">
                  <c:v>3.48370885849</c:v>
                </c:pt>
                <c:pt idx="37595">
                  <c:v>3.4837794303890002</c:v>
                </c:pt>
                <c:pt idx="37596">
                  <c:v>3.483832836151</c:v>
                </c:pt>
                <c:pt idx="37597">
                  <c:v>3.4838752746580002</c:v>
                </c:pt>
                <c:pt idx="37598">
                  <c:v>3.4839107990259999</c:v>
                </c:pt>
                <c:pt idx="37599">
                  <c:v>3.4839470386509999</c:v>
                </c:pt>
                <c:pt idx="37600">
                  <c:v>3.4839820861819999</c:v>
                </c:pt>
                <c:pt idx="37601">
                  <c:v>3.4840142726900001</c:v>
                </c:pt>
                <c:pt idx="37602">
                  <c:v>3.484057426453</c:v>
                </c:pt>
                <c:pt idx="37603">
                  <c:v>3.4841454029080001</c:v>
                </c:pt>
                <c:pt idx="37604">
                  <c:v>3.4841828346249999</c:v>
                </c:pt>
                <c:pt idx="37605">
                  <c:v>3.4842188358309998</c:v>
                </c:pt>
                <c:pt idx="37606">
                  <c:v>3.4842574596409999</c:v>
                </c:pt>
                <c:pt idx="37607">
                  <c:v>3.4842951297760001</c:v>
                </c:pt>
                <c:pt idx="37608">
                  <c:v>3.4843420982360001</c:v>
                </c:pt>
                <c:pt idx="37609">
                  <c:v>3.4843900203699998</c:v>
                </c:pt>
                <c:pt idx="37610">
                  <c:v>3.4844422340390002</c:v>
                </c:pt>
                <c:pt idx="37611">
                  <c:v>3.4845221042630001</c:v>
                </c:pt>
                <c:pt idx="37612">
                  <c:v>3.484653949738</c:v>
                </c:pt>
                <c:pt idx="37613">
                  <c:v>3.4847421646119998</c:v>
                </c:pt>
                <c:pt idx="37614">
                  <c:v>3.4848403930659999</c:v>
                </c:pt>
                <c:pt idx="37615">
                  <c:v>3.4848942756649999</c:v>
                </c:pt>
                <c:pt idx="37616">
                  <c:v>3.4849486351009999</c:v>
                </c:pt>
                <c:pt idx="37617">
                  <c:v>3.485002994537</c:v>
                </c:pt>
                <c:pt idx="37618">
                  <c:v>3.4850766658780001</c:v>
                </c:pt>
                <c:pt idx="37619">
                  <c:v>3.4851193428039999</c:v>
                </c:pt>
                <c:pt idx="37620">
                  <c:v>3.4852073192600002</c:v>
                </c:pt>
                <c:pt idx="37621">
                  <c:v>3.4852440357210002</c:v>
                </c:pt>
                <c:pt idx="37622">
                  <c:v>3.4853363037110001</c:v>
                </c:pt>
                <c:pt idx="37623">
                  <c:v>3.4853746891020001</c:v>
                </c:pt>
                <c:pt idx="37624">
                  <c:v>3.4854593276979999</c:v>
                </c:pt>
                <c:pt idx="37625">
                  <c:v>3.4855070114140001</c:v>
                </c:pt>
                <c:pt idx="37626">
                  <c:v>3.4855673313139999</c:v>
                </c:pt>
                <c:pt idx="37627">
                  <c:v>3.4856526851649998</c:v>
                </c:pt>
                <c:pt idx="37628">
                  <c:v>3.4859647750849998</c:v>
                </c:pt>
                <c:pt idx="37629">
                  <c:v>3.4860377311709998</c:v>
                </c:pt>
                <c:pt idx="37630">
                  <c:v>3.486141443253</c:v>
                </c:pt>
                <c:pt idx="37631">
                  <c:v>3.48619556427</c:v>
                </c:pt>
                <c:pt idx="37632">
                  <c:v>3.4862554073330001</c:v>
                </c:pt>
                <c:pt idx="37633">
                  <c:v>3.4863183498380002</c:v>
                </c:pt>
                <c:pt idx="37634">
                  <c:v>3.4863607883449999</c:v>
                </c:pt>
                <c:pt idx="37635">
                  <c:v>3.4864044189449999</c:v>
                </c:pt>
                <c:pt idx="37636">
                  <c:v>3.4864523410800001</c:v>
                </c:pt>
                <c:pt idx="37637">
                  <c:v>3.4864916801449999</c:v>
                </c:pt>
                <c:pt idx="37638">
                  <c:v>3.4865417480469998</c:v>
                </c:pt>
                <c:pt idx="37639">
                  <c:v>3.4865851402280001</c:v>
                </c:pt>
                <c:pt idx="37640">
                  <c:v>3.486628055573</c:v>
                </c:pt>
                <c:pt idx="37641">
                  <c:v>3.4866673946379998</c:v>
                </c:pt>
                <c:pt idx="37642">
                  <c:v>3.4867091178890002</c:v>
                </c:pt>
                <c:pt idx="37643">
                  <c:v>3.486744880676</c:v>
                </c:pt>
                <c:pt idx="37644">
                  <c:v>3.4867820739750002</c:v>
                </c:pt>
                <c:pt idx="37645">
                  <c:v>3.4868264198299999</c:v>
                </c:pt>
                <c:pt idx="37646">
                  <c:v>3.487107276917</c:v>
                </c:pt>
                <c:pt idx="37647">
                  <c:v>3.4871473312379999</c:v>
                </c:pt>
                <c:pt idx="37648">
                  <c:v>3.487203598022</c:v>
                </c:pt>
                <c:pt idx="37649">
                  <c:v>3.487243652344</c:v>
                </c:pt>
                <c:pt idx="37650">
                  <c:v>3.4873158931730002</c:v>
                </c:pt>
                <c:pt idx="37651">
                  <c:v>3.48734998703</c:v>
                </c:pt>
                <c:pt idx="37652">
                  <c:v>3.4874362945559998</c:v>
                </c:pt>
                <c:pt idx="37653">
                  <c:v>3.4874696731569998</c:v>
                </c:pt>
                <c:pt idx="37654">
                  <c:v>3.4875524044040001</c:v>
                </c:pt>
                <c:pt idx="37655">
                  <c:v>3.4875922203059999</c:v>
                </c:pt>
                <c:pt idx="37656">
                  <c:v>3.487665653229</c:v>
                </c:pt>
                <c:pt idx="37657">
                  <c:v>3.487716197968</c:v>
                </c:pt>
                <c:pt idx="37658">
                  <c:v>3.4877750873569999</c:v>
                </c:pt>
                <c:pt idx="37659">
                  <c:v>3.4878284931180001</c:v>
                </c:pt>
                <c:pt idx="37660">
                  <c:v>3.4879276752470001</c:v>
                </c:pt>
                <c:pt idx="37661">
                  <c:v>3.488211631775</c:v>
                </c:pt>
                <c:pt idx="37662">
                  <c:v>3.488289833069</c:v>
                </c:pt>
                <c:pt idx="37663">
                  <c:v>3.4883346557619999</c:v>
                </c:pt>
                <c:pt idx="37664">
                  <c:v>3.4884333610530001</c:v>
                </c:pt>
                <c:pt idx="37665">
                  <c:v>3.4885170459750001</c:v>
                </c:pt>
                <c:pt idx="37666">
                  <c:v>3.4885656833650001</c:v>
                </c:pt>
                <c:pt idx="37667">
                  <c:v>3.488654375076</c:v>
                </c:pt>
                <c:pt idx="37668">
                  <c:v>3.4887096881869999</c:v>
                </c:pt>
                <c:pt idx="37669">
                  <c:v>3.4888134002690001</c:v>
                </c:pt>
                <c:pt idx="37670">
                  <c:v>3.4888806343079999</c:v>
                </c:pt>
                <c:pt idx="37671">
                  <c:v>3.4889354705810001</c:v>
                </c:pt>
                <c:pt idx="37672">
                  <c:v>3.4889881610870002</c:v>
                </c:pt>
                <c:pt idx="37673">
                  <c:v>3.4890336990359998</c:v>
                </c:pt>
                <c:pt idx="37674">
                  <c:v>3.4890789985659998</c:v>
                </c:pt>
                <c:pt idx="37675">
                  <c:v>3.48939204216</c:v>
                </c:pt>
                <c:pt idx="37676">
                  <c:v>3.4895324707030002</c:v>
                </c:pt>
                <c:pt idx="37677">
                  <c:v>3.4895706176760002</c:v>
                </c:pt>
                <c:pt idx="37678">
                  <c:v>3.4896278381350001</c:v>
                </c:pt>
                <c:pt idx="37679">
                  <c:v>3.4896750450130001</c:v>
                </c:pt>
                <c:pt idx="37680">
                  <c:v>3.489728927612</c:v>
                </c:pt>
                <c:pt idx="37681">
                  <c:v>3.48979139328</c:v>
                </c:pt>
                <c:pt idx="37682">
                  <c:v>3.4898290634159999</c:v>
                </c:pt>
                <c:pt idx="37683">
                  <c:v>3.4899044036869999</c:v>
                </c:pt>
                <c:pt idx="37684">
                  <c:v>3.4899392127989999</c:v>
                </c:pt>
                <c:pt idx="37685">
                  <c:v>3.4900205135350002</c:v>
                </c:pt>
                <c:pt idx="37686">
                  <c:v>3.490113973618</c:v>
                </c:pt>
                <c:pt idx="37687">
                  <c:v>3.4903557300569998</c:v>
                </c:pt>
                <c:pt idx="37688">
                  <c:v>3.4904584884640002</c:v>
                </c:pt>
                <c:pt idx="37689">
                  <c:v>3.490625143051</c:v>
                </c:pt>
                <c:pt idx="37690">
                  <c:v>3.4907712936399999</c:v>
                </c:pt>
                <c:pt idx="37691">
                  <c:v>3.4908175468440001</c:v>
                </c:pt>
                <c:pt idx="37692">
                  <c:v>3.4908630847929998</c:v>
                </c:pt>
                <c:pt idx="37693">
                  <c:v>3.4908990859990001</c:v>
                </c:pt>
                <c:pt idx="37694">
                  <c:v>3.4909348487849998</c:v>
                </c:pt>
                <c:pt idx="37695">
                  <c:v>3.490973949432</c:v>
                </c:pt>
                <c:pt idx="37696">
                  <c:v>3.4910161495210001</c:v>
                </c:pt>
                <c:pt idx="37697">
                  <c:v>3.4910545349120001</c:v>
                </c:pt>
                <c:pt idx="37698">
                  <c:v>3.4910974502559999</c:v>
                </c:pt>
                <c:pt idx="37699">
                  <c:v>3.491146326065</c:v>
                </c:pt>
                <c:pt idx="37700">
                  <c:v>3.4911949634549999</c:v>
                </c:pt>
                <c:pt idx="37701">
                  <c:v>3.4912416934969999</c:v>
                </c:pt>
                <c:pt idx="37702">
                  <c:v>3.491291284561</c:v>
                </c:pt>
                <c:pt idx="37703">
                  <c:v>3.49134683609</c:v>
                </c:pt>
                <c:pt idx="37704">
                  <c:v>3.4913909435270001</c:v>
                </c:pt>
                <c:pt idx="37705">
                  <c:v>3.4914309978490001</c:v>
                </c:pt>
                <c:pt idx="37706">
                  <c:v>3.4915168285370002</c:v>
                </c:pt>
                <c:pt idx="37707">
                  <c:v>3.491755247116</c:v>
                </c:pt>
                <c:pt idx="37708">
                  <c:v>3.4918563365940001</c:v>
                </c:pt>
                <c:pt idx="37709">
                  <c:v>3.4919149875639999</c:v>
                </c:pt>
                <c:pt idx="37710">
                  <c:v>3.4919619560239998</c:v>
                </c:pt>
                <c:pt idx="37711">
                  <c:v>3.492014884949</c:v>
                </c:pt>
                <c:pt idx="37712">
                  <c:v>3.4920735359189998</c:v>
                </c:pt>
                <c:pt idx="37713">
                  <c:v>3.4921207427979999</c:v>
                </c:pt>
                <c:pt idx="37714">
                  <c:v>3.49218916893</c:v>
                </c:pt>
                <c:pt idx="37715">
                  <c:v>3.4922268390659998</c:v>
                </c:pt>
                <c:pt idx="37716">
                  <c:v>3.4923005104059999</c:v>
                </c:pt>
                <c:pt idx="37717">
                  <c:v>3.4923870563510002</c:v>
                </c:pt>
                <c:pt idx="37718">
                  <c:v>3.492613077164</c:v>
                </c:pt>
                <c:pt idx="37719">
                  <c:v>3.4926609992979998</c:v>
                </c:pt>
                <c:pt idx="37720">
                  <c:v>3.492708921432</c:v>
                </c:pt>
                <c:pt idx="37721">
                  <c:v>3.4930427074430002</c:v>
                </c:pt>
                <c:pt idx="37722">
                  <c:v>3.4932534694670001</c:v>
                </c:pt>
                <c:pt idx="37723">
                  <c:v>3.493540763855</c:v>
                </c:pt>
                <c:pt idx="37724">
                  <c:v>3.4937741756439999</c:v>
                </c:pt>
                <c:pt idx="37725">
                  <c:v>3.493858098984</c:v>
                </c:pt>
                <c:pt idx="37726">
                  <c:v>3.4939527511600001</c:v>
                </c:pt>
                <c:pt idx="37727">
                  <c:v>3.494046211243</c:v>
                </c:pt>
                <c:pt idx="37728">
                  <c:v>3.4940714836120002</c:v>
                </c:pt>
                <c:pt idx="37729">
                  <c:v>3.49414229393</c:v>
                </c:pt>
                <c:pt idx="37730">
                  <c:v>3.4941818714139998</c:v>
                </c:pt>
                <c:pt idx="37731">
                  <c:v>3.4942474365230001</c:v>
                </c:pt>
                <c:pt idx="37732">
                  <c:v>3.4943020343779998</c:v>
                </c:pt>
                <c:pt idx="37733">
                  <c:v>3.4943594932559998</c:v>
                </c:pt>
                <c:pt idx="37734">
                  <c:v>3.4944224357599998</c:v>
                </c:pt>
                <c:pt idx="37735">
                  <c:v>3.4944674968720002</c:v>
                </c:pt>
                <c:pt idx="37736">
                  <c:v>3.4945380687709999</c:v>
                </c:pt>
                <c:pt idx="37737">
                  <c:v>3.494569540024</c:v>
                </c:pt>
                <c:pt idx="37738">
                  <c:v>3.4946684837339999</c:v>
                </c:pt>
                <c:pt idx="37739">
                  <c:v>3.4950358867650002</c:v>
                </c:pt>
                <c:pt idx="37740">
                  <c:v>3.4951422214510002</c:v>
                </c:pt>
                <c:pt idx="37741">
                  <c:v>3.4951994419100001</c:v>
                </c:pt>
                <c:pt idx="37742">
                  <c:v>3.495270729065</c:v>
                </c:pt>
                <c:pt idx="37743">
                  <c:v>3.4953584671020002</c:v>
                </c:pt>
                <c:pt idx="37744">
                  <c:v>3.4954116344449999</c:v>
                </c:pt>
                <c:pt idx="37745">
                  <c:v>3.4955046176910001</c:v>
                </c:pt>
                <c:pt idx="37746">
                  <c:v>3.4955716133119998</c:v>
                </c:pt>
                <c:pt idx="37747">
                  <c:v>3.4957404136660002</c:v>
                </c:pt>
                <c:pt idx="37748">
                  <c:v>3.4959430694579998</c:v>
                </c:pt>
                <c:pt idx="37749">
                  <c:v>3.496276855469</c:v>
                </c:pt>
                <c:pt idx="37750">
                  <c:v>3.496515750885</c:v>
                </c:pt>
                <c:pt idx="37751">
                  <c:v>3.4966189861300001</c:v>
                </c:pt>
                <c:pt idx="37752">
                  <c:v>3.4966957569120001</c:v>
                </c:pt>
                <c:pt idx="37753">
                  <c:v>3.4967315196989999</c:v>
                </c:pt>
                <c:pt idx="37754">
                  <c:v>3.4967713356019998</c:v>
                </c:pt>
                <c:pt idx="37755">
                  <c:v>3.4968187808989999</c:v>
                </c:pt>
                <c:pt idx="37756">
                  <c:v>3.497107028961</c:v>
                </c:pt>
                <c:pt idx="37757">
                  <c:v>3.4971578121190001</c:v>
                </c:pt>
                <c:pt idx="37758">
                  <c:v>3.4972245693209998</c:v>
                </c:pt>
                <c:pt idx="37759">
                  <c:v>3.4972710609440001</c:v>
                </c:pt>
                <c:pt idx="37760">
                  <c:v>3.497352838516</c:v>
                </c:pt>
                <c:pt idx="37761">
                  <c:v>3.4973993301389998</c:v>
                </c:pt>
                <c:pt idx="37762">
                  <c:v>3.4974911212920001</c:v>
                </c:pt>
                <c:pt idx="37763">
                  <c:v>3.4975295066830001</c:v>
                </c:pt>
                <c:pt idx="37764">
                  <c:v>3.497610807419</c:v>
                </c:pt>
                <c:pt idx="37765">
                  <c:v>3.4976439476009999</c:v>
                </c:pt>
                <c:pt idx="37766">
                  <c:v>3.4977128505709998</c:v>
                </c:pt>
                <c:pt idx="37767">
                  <c:v>3.497797489166</c:v>
                </c:pt>
                <c:pt idx="37768">
                  <c:v>3.4981112480159999</c:v>
                </c:pt>
                <c:pt idx="37769">
                  <c:v>3.4981698989869998</c:v>
                </c:pt>
                <c:pt idx="37770">
                  <c:v>3.4982428550720002</c:v>
                </c:pt>
                <c:pt idx="37771">
                  <c:v>3.498284101486</c:v>
                </c:pt>
                <c:pt idx="37772">
                  <c:v>3.4983255863189999</c:v>
                </c:pt>
                <c:pt idx="37773">
                  <c:v>3.49836063385</c:v>
                </c:pt>
                <c:pt idx="37774">
                  <c:v>3.4983983039859998</c:v>
                </c:pt>
                <c:pt idx="37775">
                  <c:v>3.4984421730039998</c:v>
                </c:pt>
                <c:pt idx="37776">
                  <c:v>3.4984788894649999</c:v>
                </c:pt>
                <c:pt idx="37777">
                  <c:v>3.4985167980190002</c:v>
                </c:pt>
                <c:pt idx="37778">
                  <c:v>3.4985599517820001</c:v>
                </c:pt>
                <c:pt idx="37779">
                  <c:v>3.4985973834989998</c:v>
                </c:pt>
                <c:pt idx="37780">
                  <c:v>3.4986357688899998</c:v>
                </c:pt>
                <c:pt idx="37781">
                  <c:v>3.498678207397</c:v>
                </c:pt>
                <c:pt idx="37782">
                  <c:v>3.4987144470209999</c:v>
                </c:pt>
                <c:pt idx="37783">
                  <c:v>3.4987468719480002</c:v>
                </c:pt>
                <c:pt idx="37784">
                  <c:v>3.4987919330600001</c:v>
                </c:pt>
                <c:pt idx="37785">
                  <c:v>3.4988374710080001</c:v>
                </c:pt>
                <c:pt idx="37786">
                  <c:v>3.498882293701</c:v>
                </c:pt>
                <c:pt idx="37787">
                  <c:v>3.4989862442019999</c:v>
                </c:pt>
                <c:pt idx="37788">
                  <c:v>3.499293804169</c:v>
                </c:pt>
                <c:pt idx="37789">
                  <c:v>3.4993941783909999</c:v>
                </c:pt>
                <c:pt idx="37790">
                  <c:v>3.4994938373569999</c:v>
                </c:pt>
                <c:pt idx="37791">
                  <c:v>3.499585151672</c:v>
                </c:pt>
                <c:pt idx="37792">
                  <c:v>3.4996716976169999</c:v>
                </c:pt>
                <c:pt idx="37793">
                  <c:v>3.4997594356540001</c:v>
                </c:pt>
                <c:pt idx="37794">
                  <c:v>3.4998490810390002</c:v>
                </c:pt>
                <c:pt idx="37795">
                  <c:v>3.4999122619629999</c:v>
                </c:pt>
                <c:pt idx="37796">
                  <c:v>3.499949216843</c:v>
                </c:pt>
                <c:pt idx="37797">
                  <c:v>3.5000221729279999</c:v>
                </c:pt>
                <c:pt idx="37798">
                  <c:v>3.5000567436219998</c:v>
                </c:pt>
                <c:pt idx="37799">
                  <c:v>3.5001404285429998</c:v>
                </c:pt>
                <c:pt idx="37800">
                  <c:v>3.5001738071439998</c:v>
                </c:pt>
                <c:pt idx="37801">
                  <c:v>3.5002567768100001</c:v>
                </c:pt>
                <c:pt idx="37802">
                  <c:v>3.5002956390379998</c:v>
                </c:pt>
                <c:pt idx="37803">
                  <c:v>3.500371456146</c:v>
                </c:pt>
                <c:pt idx="37804">
                  <c:v>3.5004160404209999</c:v>
                </c:pt>
                <c:pt idx="37805">
                  <c:v>3.5004734992979998</c:v>
                </c:pt>
                <c:pt idx="37806">
                  <c:v>3.500565052032</c:v>
                </c:pt>
                <c:pt idx="37807">
                  <c:v>3.5006527900700002</c:v>
                </c:pt>
                <c:pt idx="37808">
                  <c:v>3.5008602142330001</c:v>
                </c:pt>
                <c:pt idx="37809">
                  <c:v>3.5010433197020001</c:v>
                </c:pt>
                <c:pt idx="37810">
                  <c:v>3.5012016296390001</c:v>
                </c:pt>
                <c:pt idx="37811">
                  <c:v>3.501318454742</c:v>
                </c:pt>
                <c:pt idx="37812">
                  <c:v>3.5014340877530001</c:v>
                </c:pt>
                <c:pt idx="37813">
                  <c:v>3.501579999924</c:v>
                </c:pt>
                <c:pt idx="37814">
                  <c:v>3.50168633461</c:v>
                </c:pt>
                <c:pt idx="37815">
                  <c:v>3.5017492771150001</c:v>
                </c:pt>
                <c:pt idx="37816">
                  <c:v>3.5018358230589999</c:v>
                </c:pt>
                <c:pt idx="37817">
                  <c:v>3.50199508667</c:v>
                </c:pt>
                <c:pt idx="37818">
                  <c:v>3.5021643638610001</c:v>
                </c:pt>
                <c:pt idx="37819">
                  <c:v>3.502277612686</c:v>
                </c:pt>
                <c:pt idx="37820">
                  <c:v>3.5023550987240002</c:v>
                </c:pt>
                <c:pt idx="37821">
                  <c:v>3.5024788379670002</c:v>
                </c:pt>
                <c:pt idx="37822">
                  <c:v>3.5028071403499998</c:v>
                </c:pt>
                <c:pt idx="37823">
                  <c:v>3.5030593872070002</c:v>
                </c:pt>
                <c:pt idx="37824">
                  <c:v>3.5031261444089998</c:v>
                </c:pt>
                <c:pt idx="37825">
                  <c:v>3.503156423569</c:v>
                </c:pt>
                <c:pt idx="37826">
                  <c:v>3.5032317638400001</c:v>
                </c:pt>
                <c:pt idx="37827">
                  <c:v>3.5032675266269999</c:v>
                </c:pt>
                <c:pt idx="37828">
                  <c:v>3.5033442974089999</c:v>
                </c:pt>
                <c:pt idx="37829">
                  <c:v>3.5033845901489999</c:v>
                </c:pt>
                <c:pt idx="37830">
                  <c:v>3.5034515857700002</c:v>
                </c:pt>
                <c:pt idx="37831">
                  <c:v>3.5034916400910001</c:v>
                </c:pt>
                <c:pt idx="37832">
                  <c:v>3.5035829544069998</c:v>
                </c:pt>
                <c:pt idx="37833">
                  <c:v>3.5039143562319999</c:v>
                </c:pt>
                <c:pt idx="37834">
                  <c:v>3.5039560794829998</c:v>
                </c:pt>
                <c:pt idx="37835">
                  <c:v>3.5039949417109999</c:v>
                </c:pt>
                <c:pt idx="37836">
                  <c:v>3.5040338039400001</c:v>
                </c:pt>
                <c:pt idx="37837">
                  <c:v>3.5040712356569998</c:v>
                </c:pt>
                <c:pt idx="37838">
                  <c:v>3.5041096210479998</c:v>
                </c:pt>
                <c:pt idx="37839">
                  <c:v>3.5041458606720002</c:v>
                </c:pt>
                <c:pt idx="37840">
                  <c:v>3.5041837692260001</c:v>
                </c:pt>
                <c:pt idx="37841">
                  <c:v>3.5042202472690001</c:v>
                </c:pt>
                <c:pt idx="37842">
                  <c:v>3.5042579174039998</c:v>
                </c:pt>
                <c:pt idx="37843">
                  <c:v>3.5042910575869999</c:v>
                </c:pt>
                <c:pt idx="37844">
                  <c:v>3.5043320655820001</c:v>
                </c:pt>
                <c:pt idx="37845">
                  <c:v>3.5043728351590002</c:v>
                </c:pt>
                <c:pt idx="37846">
                  <c:v>3.5044147968289998</c:v>
                </c:pt>
                <c:pt idx="37847">
                  <c:v>3.5044548511509999</c:v>
                </c:pt>
                <c:pt idx="37848">
                  <c:v>3.5045013427730001</c:v>
                </c:pt>
                <c:pt idx="37849">
                  <c:v>3.5045490264889998</c:v>
                </c:pt>
                <c:pt idx="37850">
                  <c:v>3.5045945644379999</c:v>
                </c:pt>
                <c:pt idx="37851">
                  <c:v>3.5046730041499998</c:v>
                </c:pt>
                <c:pt idx="37852">
                  <c:v>3.5050024986269999</c:v>
                </c:pt>
                <c:pt idx="37853">
                  <c:v>3.505072832108</c:v>
                </c:pt>
                <c:pt idx="37854">
                  <c:v>3.5051577091219999</c:v>
                </c:pt>
                <c:pt idx="37855">
                  <c:v>3.50524020195</c:v>
                </c:pt>
                <c:pt idx="37856">
                  <c:v>3.5053324699399999</c:v>
                </c:pt>
                <c:pt idx="37857">
                  <c:v>3.5054256916050002</c:v>
                </c:pt>
                <c:pt idx="37858">
                  <c:v>3.5055222511289998</c:v>
                </c:pt>
                <c:pt idx="37859">
                  <c:v>3.5056176185610002</c:v>
                </c:pt>
                <c:pt idx="37860">
                  <c:v>3.5057137012480002</c:v>
                </c:pt>
                <c:pt idx="37861">
                  <c:v>3.5058283805850001</c:v>
                </c:pt>
                <c:pt idx="37862">
                  <c:v>3.5059108734129998</c:v>
                </c:pt>
                <c:pt idx="37863">
                  <c:v>3.5060055255889999</c:v>
                </c:pt>
                <c:pt idx="37864">
                  <c:v>3.5060956478119998</c:v>
                </c:pt>
                <c:pt idx="37865">
                  <c:v>3.5061950683590002</c:v>
                </c:pt>
                <c:pt idx="37866">
                  <c:v>3.5062944889069998</c:v>
                </c:pt>
                <c:pt idx="37867">
                  <c:v>3.5063903331759998</c:v>
                </c:pt>
                <c:pt idx="37868">
                  <c:v>3.5066781044009998</c:v>
                </c:pt>
                <c:pt idx="37869">
                  <c:v>3.506732940674</c:v>
                </c:pt>
                <c:pt idx="37870">
                  <c:v>3.5067865848539999</c:v>
                </c:pt>
                <c:pt idx="37871">
                  <c:v>3.5068330764770002</c:v>
                </c:pt>
                <c:pt idx="37872">
                  <c:v>3.506874322891</c:v>
                </c:pt>
                <c:pt idx="37873">
                  <c:v>3.506907701492</c:v>
                </c:pt>
                <c:pt idx="37874">
                  <c:v>3.5069417953489999</c:v>
                </c:pt>
                <c:pt idx="37875">
                  <c:v>3.5069694519039998</c:v>
                </c:pt>
                <c:pt idx="37876">
                  <c:v>3.5070037841800001</c:v>
                </c:pt>
                <c:pt idx="37877">
                  <c:v>3.507043600082</c:v>
                </c:pt>
                <c:pt idx="37878">
                  <c:v>3.5070827007290002</c:v>
                </c:pt>
                <c:pt idx="37879">
                  <c:v>3.507125377655</c:v>
                </c:pt>
                <c:pt idx="37880">
                  <c:v>3.5071754455569999</c:v>
                </c:pt>
                <c:pt idx="37881">
                  <c:v>3.507225036621</c:v>
                </c:pt>
                <c:pt idx="37882">
                  <c:v>3.50727891922</c:v>
                </c:pt>
                <c:pt idx="37883">
                  <c:v>3.507334709167</c:v>
                </c:pt>
                <c:pt idx="37884">
                  <c:v>3.507404327393</c:v>
                </c:pt>
                <c:pt idx="37885">
                  <c:v>3.50772190094</c:v>
                </c:pt>
                <c:pt idx="37886">
                  <c:v>3.5078234672550002</c:v>
                </c:pt>
                <c:pt idx="37887">
                  <c:v>3.507894515991</c:v>
                </c:pt>
                <c:pt idx="37888">
                  <c:v>3.507938146591</c:v>
                </c:pt>
                <c:pt idx="37889">
                  <c:v>3.5080082416530001</c:v>
                </c:pt>
                <c:pt idx="37890">
                  <c:v>3.5080683231349998</c:v>
                </c:pt>
                <c:pt idx="37891">
                  <c:v>3.5081293582919999</c:v>
                </c:pt>
                <c:pt idx="37892">
                  <c:v>3.5082023143769998</c:v>
                </c:pt>
                <c:pt idx="37893">
                  <c:v>3.5082488060000001</c:v>
                </c:pt>
                <c:pt idx="37894">
                  <c:v>3.508330583572</c:v>
                </c:pt>
                <c:pt idx="37895">
                  <c:v>3.5083713531490002</c:v>
                </c:pt>
                <c:pt idx="37896">
                  <c:v>3.5084545612340001</c:v>
                </c:pt>
                <c:pt idx="37897">
                  <c:v>3.5084853172299999</c:v>
                </c:pt>
                <c:pt idx="37898">
                  <c:v>3.5085866451259999</c:v>
                </c:pt>
                <c:pt idx="37899">
                  <c:v>3.5087859630580001</c:v>
                </c:pt>
                <c:pt idx="37900">
                  <c:v>3.5089693069460002</c:v>
                </c:pt>
                <c:pt idx="37901">
                  <c:v>3.5090603828429998</c:v>
                </c:pt>
                <c:pt idx="37902">
                  <c:v>3.5090951919559998</c:v>
                </c:pt>
                <c:pt idx="37903">
                  <c:v>3.509134292603</c:v>
                </c:pt>
                <c:pt idx="37904">
                  <c:v>3.509176254272</c:v>
                </c:pt>
                <c:pt idx="37905">
                  <c:v>3.5092246532439999</c:v>
                </c:pt>
                <c:pt idx="37906">
                  <c:v>3.509268760681</c:v>
                </c:pt>
                <c:pt idx="37907">
                  <c:v>3.5093212127690001</c:v>
                </c:pt>
                <c:pt idx="37908">
                  <c:v>3.509371519089</c:v>
                </c:pt>
                <c:pt idx="37909">
                  <c:v>3.509420394897</c:v>
                </c:pt>
                <c:pt idx="37910">
                  <c:v>3.5094609260560001</c:v>
                </c:pt>
                <c:pt idx="37911">
                  <c:v>3.5094997882840002</c:v>
                </c:pt>
                <c:pt idx="37912">
                  <c:v>3.509533643723</c:v>
                </c:pt>
                <c:pt idx="37913">
                  <c:v>3.5095591545099998</c:v>
                </c:pt>
                <c:pt idx="37914">
                  <c:v>3.5095934867860001</c:v>
                </c:pt>
                <c:pt idx="37915">
                  <c:v>3.509636640549</c:v>
                </c:pt>
                <c:pt idx="37916">
                  <c:v>3.5096862316130002</c:v>
                </c:pt>
                <c:pt idx="37917">
                  <c:v>3.5097453594210002</c:v>
                </c:pt>
                <c:pt idx="37918">
                  <c:v>3.5098481178280001</c:v>
                </c:pt>
                <c:pt idx="37919">
                  <c:v>3.510115861893</c:v>
                </c:pt>
                <c:pt idx="37920">
                  <c:v>3.5102007389069998</c:v>
                </c:pt>
                <c:pt idx="37921">
                  <c:v>3.5102322101590002</c:v>
                </c:pt>
                <c:pt idx="37922">
                  <c:v>3.5103311538700002</c:v>
                </c:pt>
                <c:pt idx="37923">
                  <c:v>3.5104298591609999</c:v>
                </c:pt>
                <c:pt idx="37924">
                  <c:v>3.5105235576629998</c:v>
                </c:pt>
                <c:pt idx="37925">
                  <c:v>3.5108680725100001</c:v>
                </c:pt>
                <c:pt idx="37926">
                  <c:v>3.5110132694240002</c:v>
                </c:pt>
                <c:pt idx="37927">
                  <c:v>3.5111029148099999</c:v>
                </c:pt>
                <c:pt idx="37928">
                  <c:v>3.5111980438230002</c:v>
                </c:pt>
                <c:pt idx="37929">
                  <c:v>3.5112903118130001</c:v>
                </c:pt>
                <c:pt idx="37930">
                  <c:v>3.511391162872</c:v>
                </c:pt>
                <c:pt idx="37931">
                  <c:v>3.5114500522609999</c:v>
                </c:pt>
                <c:pt idx="37932">
                  <c:v>3.5115010738370001</c:v>
                </c:pt>
                <c:pt idx="37933">
                  <c:v>3.511551141739</c:v>
                </c:pt>
                <c:pt idx="37934">
                  <c:v>3.5116167068480002</c:v>
                </c:pt>
                <c:pt idx="37935">
                  <c:v>3.511659383774</c:v>
                </c:pt>
                <c:pt idx="37936">
                  <c:v>3.5117332935330001</c:v>
                </c:pt>
                <c:pt idx="37937">
                  <c:v>3.511771202087</c:v>
                </c:pt>
                <c:pt idx="37938">
                  <c:v>3.5118429660800001</c:v>
                </c:pt>
                <c:pt idx="37939">
                  <c:v>3.5118780136110002</c:v>
                </c:pt>
                <c:pt idx="37940">
                  <c:v>3.5119535922999998</c:v>
                </c:pt>
                <c:pt idx="37941">
                  <c:v>3.5120468139650001</c:v>
                </c:pt>
                <c:pt idx="37942">
                  <c:v>3.5121309757230001</c:v>
                </c:pt>
                <c:pt idx="37943">
                  <c:v>3.5124344825740001</c:v>
                </c:pt>
                <c:pt idx="37944">
                  <c:v>3.5125310420989999</c:v>
                </c:pt>
                <c:pt idx="37945">
                  <c:v>3.5125849246979999</c:v>
                </c:pt>
                <c:pt idx="37946">
                  <c:v>3.5126354694369999</c:v>
                </c:pt>
                <c:pt idx="37947">
                  <c:v>3.5127017498019999</c:v>
                </c:pt>
                <c:pt idx="37948">
                  <c:v>3.5127882957460002</c:v>
                </c:pt>
                <c:pt idx="37949">
                  <c:v>3.5128405094150001</c:v>
                </c:pt>
                <c:pt idx="37950">
                  <c:v>3.512888908386</c:v>
                </c:pt>
                <c:pt idx="37951">
                  <c:v>3.5129268169399999</c:v>
                </c:pt>
                <c:pt idx="37952">
                  <c:v>3.5129895210269999</c:v>
                </c:pt>
                <c:pt idx="37953">
                  <c:v>3.51304769516</c:v>
                </c:pt>
                <c:pt idx="37954">
                  <c:v>3.5131404399870001</c:v>
                </c:pt>
                <c:pt idx="37955">
                  <c:v>3.513188838959</c:v>
                </c:pt>
                <c:pt idx="37956">
                  <c:v>3.5132336616519999</c:v>
                </c:pt>
                <c:pt idx="37957">
                  <c:v>3.5132718086239998</c:v>
                </c:pt>
                <c:pt idx="37958">
                  <c:v>3.5133135318759998</c:v>
                </c:pt>
                <c:pt idx="37959">
                  <c:v>3.5133898258210001</c:v>
                </c:pt>
                <c:pt idx="37960">
                  <c:v>3.5134930610659998</c:v>
                </c:pt>
                <c:pt idx="37961">
                  <c:v>3.5137457847600002</c:v>
                </c:pt>
                <c:pt idx="37962">
                  <c:v>3.5138499736790001</c:v>
                </c:pt>
                <c:pt idx="37963">
                  <c:v>3.5139310359949998</c:v>
                </c:pt>
                <c:pt idx="37964">
                  <c:v>3.513966560364</c:v>
                </c:pt>
                <c:pt idx="37965">
                  <c:v>3.5140483379359999</c:v>
                </c:pt>
                <c:pt idx="37966">
                  <c:v>3.5140900611879999</c:v>
                </c:pt>
                <c:pt idx="37967">
                  <c:v>3.514170646667</c:v>
                </c:pt>
                <c:pt idx="37968">
                  <c:v>3.5142238140109998</c:v>
                </c:pt>
                <c:pt idx="37969">
                  <c:v>3.514297962189</c:v>
                </c:pt>
                <c:pt idx="37970">
                  <c:v>3.5143587589259999</c:v>
                </c:pt>
                <c:pt idx="37971">
                  <c:v>3.5144081115720001</c:v>
                </c:pt>
                <c:pt idx="37972">
                  <c:v>3.514467000961</c:v>
                </c:pt>
                <c:pt idx="37973">
                  <c:v>3.514569997787</c:v>
                </c:pt>
                <c:pt idx="37974">
                  <c:v>3.514658927917</c:v>
                </c:pt>
                <c:pt idx="37975">
                  <c:v>3.5149688720699999</c:v>
                </c:pt>
                <c:pt idx="37976">
                  <c:v>3.5150108337399999</c:v>
                </c:pt>
                <c:pt idx="37977">
                  <c:v>3.5150613784789999</c:v>
                </c:pt>
                <c:pt idx="37978">
                  <c:v>3.5151100158689998</c:v>
                </c:pt>
                <c:pt idx="37979">
                  <c:v>3.5151572227479999</c:v>
                </c:pt>
                <c:pt idx="37980">
                  <c:v>3.5152120590210001</c:v>
                </c:pt>
                <c:pt idx="37981">
                  <c:v>3.5152602195739999</c:v>
                </c:pt>
                <c:pt idx="37982">
                  <c:v>3.5153079032900001</c:v>
                </c:pt>
                <c:pt idx="37983">
                  <c:v>3.515346050262</c:v>
                </c:pt>
                <c:pt idx="37984">
                  <c:v>3.515388011932</c:v>
                </c:pt>
                <c:pt idx="37985">
                  <c:v>3.5154230594640001</c:v>
                </c:pt>
                <c:pt idx="37986">
                  <c:v>3.5154519081119999</c:v>
                </c:pt>
                <c:pt idx="37987">
                  <c:v>3.5154790878300002</c:v>
                </c:pt>
                <c:pt idx="37988">
                  <c:v>3.5155172348020001</c:v>
                </c:pt>
                <c:pt idx="37989">
                  <c:v>3.515550136566</c:v>
                </c:pt>
                <c:pt idx="37990">
                  <c:v>3.5155913829799998</c:v>
                </c:pt>
                <c:pt idx="37991">
                  <c:v>3.5156440734859999</c:v>
                </c:pt>
                <c:pt idx="37992">
                  <c:v>3.5156958103179998</c:v>
                </c:pt>
                <c:pt idx="37993">
                  <c:v>3.5157430171969999</c:v>
                </c:pt>
                <c:pt idx="37994">
                  <c:v>3.5158245563510002</c:v>
                </c:pt>
                <c:pt idx="37995">
                  <c:v>3.516017198563</c:v>
                </c:pt>
                <c:pt idx="37996">
                  <c:v>3.5160446166989998</c:v>
                </c:pt>
                <c:pt idx="37997">
                  <c:v>3.516121864319</c:v>
                </c:pt>
                <c:pt idx="37998">
                  <c:v>3.5161573886870001</c:v>
                </c:pt>
                <c:pt idx="37999">
                  <c:v>3.5162327289580002</c:v>
                </c:pt>
                <c:pt idx="38000">
                  <c:v>3.516277074814</c:v>
                </c:pt>
                <c:pt idx="38001">
                  <c:v>3.5163493156430001</c:v>
                </c:pt>
                <c:pt idx="38002">
                  <c:v>3.516411304474</c:v>
                </c:pt>
                <c:pt idx="38003">
                  <c:v>3.5164721012119999</c:v>
                </c:pt>
                <c:pt idx="38004">
                  <c:v>3.5165464878080002</c:v>
                </c:pt>
                <c:pt idx="38005">
                  <c:v>3.516594409943</c:v>
                </c:pt>
                <c:pt idx="38006">
                  <c:v>3.516669511795</c:v>
                </c:pt>
                <c:pt idx="38007">
                  <c:v>3.5167074203489999</c:v>
                </c:pt>
                <c:pt idx="38008">
                  <c:v>3.5167841911319999</c:v>
                </c:pt>
                <c:pt idx="38009">
                  <c:v>3.5168137550349998</c:v>
                </c:pt>
                <c:pt idx="38010">
                  <c:v>3.5168879032140001</c:v>
                </c:pt>
                <c:pt idx="38011">
                  <c:v>3.5169732570650001</c:v>
                </c:pt>
                <c:pt idx="38012">
                  <c:v>3.5170481204990001</c:v>
                </c:pt>
                <c:pt idx="38013">
                  <c:v>3.5171747207639998</c:v>
                </c:pt>
                <c:pt idx="38014">
                  <c:v>3.5173487663270002</c:v>
                </c:pt>
                <c:pt idx="38015">
                  <c:v>3.5176639556880001</c:v>
                </c:pt>
                <c:pt idx="38016">
                  <c:v>3.5177667140960001</c:v>
                </c:pt>
                <c:pt idx="38017">
                  <c:v>3.5178251266479998</c:v>
                </c:pt>
                <c:pt idx="38018">
                  <c:v>3.517876386642</c:v>
                </c:pt>
                <c:pt idx="38019">
                  <c:v>3.5179288387300001</c:v>
                </c:pt>
                <c:pt idx="38020">
                  <c:v>3.517971992493</c:v>
                </c:pt>
                <c:pt idx="38021">
                  <c:v>3.5180208683009999</c:v>
                </c:pt>
                <c:pt idx="38022">
                  <c:v>3.518059492111</c:v>
                </c:pt>
                <c:pt idx="38023">
                  <c:v>3.518104553223</c:v>
                </c:pt>
                <c:pt idx="38024">
                  <c:v>3.5181469917300001</c:v>
                </c:pt>
                <c:pt idx="38025">
                  <c:v>3.5181927680970002</c:v>
                </c:pt>
                <c:pt idx="38026">
                  <c:v>3.5182645320889998</c:v>
                </c:pt>
                <c:pt idx="38027">
                  <c:v>3.518591165543</c:v>
                </c:pt>
                <c:pt idx="38028">
                  <c:v>3.5187439918519998</c:v>
                </c:pt>
                <c:pt idx="38029">
                  <c:v>3.518784761429</c:v>
                </c:pt>
                <c:pt idx="38030">
                  <c:v>3.518831968307</c:v>
                </c:pt>
                <c:pt idx="38031">
                  <c:v>3.518893241882</c:v>
                </c:pt>
                <c:pt idx="38032">
                  <c:v>3.5189378261569999</c:v>
                </c:pt>
                <c:pt idx="38033">
                  <c:v>3.5190069675450002</c:v>
                </c:pt>
                <c:pt idx="38034">
                  <c:v>3.5190453529360002</c:v>
                </c:pt>
                <c:pt idx="38035">
                  <c:v>3.5191171169280002</c:v>
                </c:pt>
                <c:pt idx="38036">
                  <c:v>3.519149065018</c:v>
                </c:pt>
                <c:pt idx="38037">
                  <c:v>3.5192444324490002</c:v>
                </c:pt>
                <c:pt idx="38038">
                  <c:v>3.5194523334499999</c:v>
                </c:pt>
                <c:pt idx="38039">
                  <c:v>3.5195651054380002</c:v>
                </c:pt>
                <c:pt idx="38040">
                  <c:v>3.5196757316589999</c:v>
                </c:pt>
                <c:pt idx="38041">
                  <c:v>3.5197658538819998</c:v>
                </c:pt>
                <c:pt idx="38042">
                  <c:v>3.519857406616</c:v>
                </c:pt>
                <c:pt idx="38043">
                  <c:v>3.5199484825130001</c:v>
                </c:pt>
                <c:pt idx="38044">
                  <c:v>3.5200417041779999</c:v>
                </c:pt>
                <c:pt idx="38045">
                  <c:v>3.5201289653779999</c:v>
                </c:pt>
                <c:pt idx="38046">
                  <c:v>3.5204429626459999</c:v>
                </c:pt>
                <c:pt idx="38047">
                  <c:v>3.520497322083</c:v>
                </c:pt>
                <c:pt idx="38048">
                  <c:v>3.5205438137049998</c:v>
                </c:pt>
                <c:pt idx="38049">
                  <c:v>3.5205900669100001</c:v>
                </c:pt>
                <c:pt idx="38050">
                  <c:v>3.5206325054169998</c:v>
                </c:pt>
                <c:pt idx="38051">
                  <c:v>3.5206749439239999</c:v>
                </c:pt>
                <c:pt idx="38052">
                  <c:v>3.520720720291</c:v>
                </c:pt>
                <c:pt idx="38053">
                  <c:v>3.520767450333</c:v>
                </c:pt>
                <c:pt idx="38054">
                  <c:v>3.5208089351649998</c:v>
                </c:pt>
                <c:pt idx="38055">
                  <c:v>3.520848035812</c:v>
                </c:pt>
                <c:pt idx="38056">
                  <c:v>3.5208837985989998</c:v>
                </c:pt>
                <c:pt idx="38057">
                  <c:v>3.5209150314330002</c:v>
                </c:pt>
                <c:pt idx="38058">
                  <c:v>3.5209512710570001</c:v>
                </c:pt>
                <c:pt idx="38059">
                  <c:v>3.5209841728210001</c:v>
                </c:pt>
                <c:pt idx="38060">
                  <c:v>3.5210201740259999</c:v>
                </c:pt>
                <c:pt idx="38061">
                  <c:v>3.5210604667659999</c:v>
                </c:pt>
                <c:pt idx="38062">
                  <c:v>3.5211057662959999</c:v>
                </c:pt>
                <c:pt idx="38063">
                  <c:v>3.5211472511289998</c:v>
                </c:pt>
                <c:pt idx="38064">
                  <c:v>3.5211918354030001</c:v>
                </c:pt>
                <c:pt idx="38065">
                  <c:v>3.5212414264679999</c:v>
                </c:pt>
                <c:pt idx="38066">
                  <c:v>3.5214972496030001</c:v>
                </c:pt>
                <c:pt idx="38067">
                  <c:v>3.5215659141539999</c:v>
                </c:pt>
                <c:pt idx="38068">
                  <c:v>3.5215950012210002</c:v>
                </c:pt>
                <c:pt idx="38069">
                  <c:v>3.5216686725619999</c:v>
                </c:pt>
                <c:pt idx="38070">
                  <c:v>3.5217070579529999</c:v>
                </c:pt>
                <c:pt idx="38071">
                  <c:v>3.5217902660370002</c:v>
                </c:pt>
                <c:pt idx="38072">
                  <c:v>3.5218319892880001</c:v>
                </c:pt>
                <c:pt idx="38073">
                  <c:v>3.5219078063959999</c:v>
                </c:pt>
                <c:pt idx="38074">
                  <c:v>3.521956920624</c:v>
                </c:pt>
                <c:pt idx="38075">
                  <c:v>3.5220210552219999</c:v>
                </c:pt>
                <c:pt idx="38076">
                  <c:v>3.5220730304719998</c:v>
                </c:pt>
                <c:pt idx="38077">
                  <c:v>3.522122621536</c:v>
                </c:pt>
                <c:pt idx="38078">
                  <c:v>3.5222103595730001</c:v>
                </c:pt>
                <c:pt idx="38079">
                  <c:v>3.5225541591640002</c:v>
                </c:pt>
                <c:pt idx="38080">
                  <c:v>3.522895097733</c:v>
                </c:pt>
                <c:pt idx="38081">
                  <c:v>3.5232167243960002</c:v>
                </c:pt>
                <c:pt idx="38082">
                  <c:v>3.5233612060550001</c:v>
                </c:pt>
                <c:pt idx="38083">
                  <c:v>3.523427009583</c:v>
                </c:pt>
                <c:pt idx="38084">
                  <c:v>3.5235204696659999</c:v>
                </c:pt>
                <c:pt idx="38085">
                  <c:v>3.5235679149629999</c:v>
                </c:pt>
                <c:pt idx="38086">
                  <c:v>3.5236132144929999</c:v>
                </c:pt>
                <c:pt idx="38087">
                  <c:v>3.5236532688139999</c:v>
                </c:pt>
                <c:pt idx="38088">
                  <c:v>3.5236933231349998</c:v>
                </c:pt>
                <c:pt idx="38089">
                  <c:v>3.5237371921539999</c:v>
                </c:pt>
                <c:pt idx="38090">
                  <c:v>3.523777484894</c:v>
                </c:pt>
                <c:pt idx="38091">
                  <c:v>3.5238182544710002</c:v>
                </c:pt>
                <c:pt idx="38092">
                  <c:v>3.523913621902</c:v>
                </c:pt>
                <c:pt idx="38093">
                  <c:v>3.5239591598510001</c:v>
                </c:pt>
                <c:pt idx="38094">
                  <c:v>3.5240063667300001</c:v>
                </c:pt>
                <c:pt idx="38095">
                  <c:v>3.5240485668180002</c:v>
                </c:pt>
                <c:pt idx="38096">
                  <c:v>3.5241038799290001</c:v>
                </c:pt>
                <c:pt idx="38097">
                  <c:v>3.5243189334870002</c:v>
                </c:pt>
                <c:pt idx="38098">
                  <c:v>3.5243935585020001</c:v>
                </c:pt>
                <c:pt idx="38099">
                  <c:v>3.5244405269620001</c:v>
                </c:pt>
                <c:pt idx="38100">
                  <c:v>3.5245056152340002</c:v>
                </c:pt>
                <c:pt idx="38101">
                  <c:v>3.5245602130889999</c:v>
                </c:pt>
                <c:pt idx="38102">
                  <c:v>3.5246222019200002</c:v>
                </c:pt>
                <c:pt idx="38103">
                  <c:v>3.5246856212619999</c:v>
                </c:pt>
                <c:pt idx="38104">
                  <c:v>3.524738550186</c:v>
                </c:pt>
                <c:pt idx="38105">
                  <c:v>3.524808168411</c:v>
                </c:pt>
                <c:pt idx="38106">
                  <c:v>3.5248472690580002</c:v>
                </c:pt>
                <c:pt idx="38107">
                  <c:v>3.5249447822570001</c:v>
                </c:pt>
                <c:pt idx="38108">
                  <c:v>3.5251014232640001</c:v>
                </c:pt>
                <c:pt idx="38109">
                  <c:v>3.5252010822300002</c:v>
                </c:pt>
                <c:pt idx="38110">
                  <c:v>3.5254647731780002</c:v>
                </c:pt>
                <c:pt idx="38111">
                  <c:v>3.5255577564239999</c:v>
                </c:pt>
                <c:pt idx="38112">
                  <c:v>3.5256233215330002</c:v>
                </c:pt>
                <c:pt idx="38113">
                  <c:v>3.5257005691529999</c:v>
                </c:pt>
                <c:pt idx="38114">
                  <c:v>3.525774240494</c:v>
                </c:pt>
                <c:pt idx="38115">
                  <c:v>3.5258338451390001</c:v>
                </c:pt>
                <c:pt idx="38116">
                  <c:v>3.5258769989009999</c:v>
                </c:pt>
                <c:pt idx="38117">
                  <c:v>3.5259320735930002</c:v>
                </c:pt>
                <c:pt idx="38118">
                  <c:v>3.525981664658</c:v>
                </c:pt>
                <c:pt idx="38119">
                  <c:v>3.5260248184199998</c:v>
                </c:pt>
                <c:pt idx="38120">
                  <c:v>3.5260767936709998</c:v>
                </c:pt>
                <c:pt idx="38121">
                  <c:v>3.5261547565460001</c:v>
                </c:pt>
                <c:pt idx="38122">
                  <c:v>3.526248693466</c:v>
                </c:pt>
                <c:pt idx="38123">
                  <c:v>3.5264337062840001</c:v>
                </c:pt>
                <c:pt idx="38124">
                  <c:v>3.5267474651340001</c:v>
                </c:pt>
                <c:pt idx="38125">
                  <c:v>3.5268304347989998</c:v>
                </c:pt>
                <c:pt idx="38126">
                  <c:v>3.5269260406490002</c:v>
                </c:pt>
                <c:pt idx="38127">
                  <c:v>3.5269980430599999</c:v>
                </c:pt>
                <c:pt idx="38128">
                  <c:v>3.5270318984990001</c:v>
                </c:pt>
                <c:pt idx="38129">
                  <c:v>3.527099609375</c:v>
                </c:pt>
                <c:pt idx="38130">
                  <c:v>3.5271472930910002</c:v>
                </c:pt>
                <c:pt idx="38131">
                  <c:v>3.52721118927</c:v>
                </c:pt>
                <c:pt idx="38132">
                  <c:v>3.5272727012630001</c:v>
                </c:pt>
                <c:pt idx="38133">
                  <c:v>3.5273232460020001</c:v>
                </c:pt>
                <c:pt idx="38134">
                  <c:v>3.5273911952970001</c:v>
                </c:pt>
                <c:pt idx="38135">
                  <c:v>3.52743268013</c:v>
                </c:pt>
                <c:pt idx="38136">
                  <c:v>3.5275053977969999</c:v>
                </c:pt>
                <c:pt idx="38137">
                  <c:v>3.5275363922120002</c:v>
                </c:pt>
                <c:pt idx="38138">
                  <c:v>3.5276112556460002</c:v>
                </c:pt>
                <c:pt idx="38139">
                  <c:v>3.5277018547060002</c:v>
                </c:pt>
                <c:pt idx="38140">
                  <c:v>3.5278081893920001</c:v>
                </c:pt>
                <c:pt idx="38141">
                  <c:v>3.527898311615</c:v>
                </c:pt>
                <c:pt idx="38142">
                  <c:v>3.5279891490940001</c:v>
                </c:pt>
                <c:pt idx="38143">
                  <c:v>3.5280787944790002</c:v>
                </c:pt>
                <c:pt idx="38144">
                  <c:v>3.5281782150269998</c:v>
                </c:pt>
                <c:pt idx="38145">
                  <c:v>3.528428554535</c:v>
                </c:pt>
                <c:pt idx="38146">
                  <c:v>3.5285449028019999</c:v>
                </c:pt>
                <c:pt idx="38147">
                  <c:v>3.5286085605620001</c:v>
                </c:pt>
                <c:pt idx="38148">
                  <c:v>3.5286564826969999</c:v>
                </c:pt>
                <c:pt idx="38149">
                  <c:v>3.5287070274349999</c:v>
                </c:pt>
                <c:pt idx="38150">
                  <c:v>3.5287513732910001</c:v>
                </c:pt>
                <c:pt idx="38151">
                  <c:v>3.5287973880769998</c:v>
                </c:pt>
                <c:pt idx="38152">
                  <c:v>3.5288360118869999</c:v>
                </c:pt>
                <c:pt idx="38153">
                  <c:v>3.5288770198820001</c:v>
                </c:pt>
                <c:pt idx="38154">
                  <c:v>3.5289125442499998</c:v>
                </c:pt>
                <c:pt idx="38155">
                  <c:v>3.5289554595950001</c:v>
                </c:pt>
                <c:pt idx="38156">
                  <c:v>3.5289888381960002</c:v>
                </c:pt>
                <c:pt idx="38157">
                  <c:v>3.529021263123</c:v>
                </c:pt>
                <c:pt idx="38158">
                  <c:v>3.5290539264679999</c:v>
                </c:pt>
                <c:pt idx="38159">
                  <c:v>3.5290863513950002</c:v>
                </c:pt>
                <c:pt idx="38160">
                  <c:v>3.5291152000429999</c:v>
                </c:pt>
                <c:pt idx="38161">
                  <c:v>3.529152154922</c:v>
                </c:pt>
                <c:pt idx="38162">
                  <c:v>3.529200792313</c:v>
                </c:pt>
                <c:pt idx="38163">
                  <c:v>3.5293030738829998</c:v>
                </c:pt>
                <c:pt idx="38164">
                  <c:v>3.5293762683869998</c:v>
                </c:pt>
                <c:pt idx="38165">
                  <c:v>3.529534101486</c:v>
                </c:pt>
                <c:pt idx="38166">
                  <c:v>3.5295715332030002</c:v>
                </c:pt>
                <c:pt idx="38167">
                  <c:v>3.5296344757079998</c:v>
                </c:pt>
                <c:pt idx="38168">
                  <c:v>3.5296733379359999</c:v>
                </c:pt>
                <c:pt idx="38169">
                  <c:v>3.5297513008119998</c:v>
                </c:pt>
                <c:pt idx="38170">
                  <c:v>3.5297994613650001</c:v>
                </c:pt>
                <c:pt idx="38171">
                  <c:v>3.5298953056340001</c:v>
                </c:pt>
                <c:pt idx="38172">
                  <c:v>3.5299463272090001</c:v>
                </c:pt>
                <c:pt idx="38173">
                  <c:v>3.5300402641300002</c:v>
                </c:pt>
                <c:pt idx="38174">
                  <c:v>3.530085086823</c:v>
                </c:pt>
                <c:pt idx="38175">
                  <c:v>3.5301637649540001</c:v>
                </c:pt>
                <c:pt idx="38176">
                  <c:v>3.5302119255069999</c:v>
                </c:pt>
                <c:pt idx="38177">
                  <c:v>3.5302810668950002</c:v>
                </c:pt>
                <c:pt idx="38178">
                  <c:v>3.5303337574009999</c:v>
                </c:pt>
                <c:pt idx="38179">
                  <c:v>3.5304400920869998</c:v>
                </c:pt>
                <c:pt idx="38180">
                  <c:v>3.530531644821</c:v>
                </c:pt>
                <c:pt idx="38181">
                  <c:v>3.5306339263919999</c:v>
                </c:pt>
                <c:pt idx="38182">
                  <c:v>3.5309000015260001</c:v>
                </c:pt>
                <c:pt idx="38183">
                  <c:v>3.5309560298920002</c:v>
                </c:pt>
                <c:pt idx="38184">
                  <c:v>3.5310087203979998</c:v>
                </c:pt>
                <c:pt idx="38185">
                  <c:v>3.531058073044</c:v>
                </c:pt>
                <c:pt idx="38186">
                  <c:v>3.5310997962949999</c:v>
                </c:pt>
                <c:pt idx="38187">
                  <c:v>3.5311398506159999</c:v>
                </c:pt>
                <c:pt idx="38188">
                  <c:v>3.5311777591709999</c:v>
                </c:pt>
                <c:pt idx="38189">
                  <c:v>3.5312085151670001</c:v>
                </c:pt>
                <c:pt idx="38190">
                  <c:v>3.5312478542329999</c:v>
                </c:pt>
                <c:pt idx="38191">
                  <c:v>3.5312876701349998</c:v>
                </c:pt>
                <c:pt idx="38192">
                  <c:v>3.531331777573</c:v>
                </c:pt>
                <c:pt idx="38193">
                  <c:v>3.5313708782200002</c:v>
                </c:pt>
                <c:pt idx="38194">
                  <c:v>3.5314111709590001</c:v>
                </c:pt>
                <c:pt idx="38195">
                  <c:v>3.5314459800720002</c:v>
                </c:pt>
                <c:pt idx="38196">
                  <c:v>3.5314846038819998</c:v>
                </c:pt>
                <c:pt idx="38197">
                  <c:v>3.531522274017</c:v>
                </c:pt>
                <c:pt idx="38198">
                  <c:v>3.5315666198729998</c:v>
                </c:pt>
                <c:pt idx="38199">
                  <c:v>3.5316157340999998</c:v>
                </c:pt>
                <c:pt idx="38200">
                  <c:v>3.5316793918610001</c:v>
                </c:pt>
                <c:pt idx="38201">
                  <c:v>3.5318274497990001</c:v>
                </c:pt>
                <c:pt idx="38202">
                  <c:v>3.531930208206</c:v>
                </c:pt>
                <c:pt idx="38203">
                  <c:v>3.5319890975949999</c:v>
                </c:pt>
                <c:pt idx="38204">
                  <c:v>3.532045125961</c:v>
                </c:pt>
                <c:pt idx="38205">
                  <c:v>3.5320968627929998</c:v>
                </c:pt>
                <c:pt idx="38206">
                  <c:v>3.5321681499480002</c:v>
                </c:pt>
                <c:pt idx="38207">
                  <c:v>3.532219648361</c:v>
                </c:pt>
                <c:pt idx="38208">
                  <c:v>3.5322954654690002</c:v>
                </c:pt>
                <c:pt idx="38209">
                  <c:v>3.5323414802549999</c:v>
                </c:pt>
                <c:pt idx="38210">
                  <c:v>3.5324170589450001</c:v>
                </c:pt>
                <c:pt idx="38211">
                  <c:v>3.5324490070340002</c:v>
                </c:pt>
                <c:pt idx="38212">
                  <c:v>3.5325453281399999</c:v>
                </c:pt>
                <c:pt idx="38213">
                  <c:v>3.532786607742</c:v>
                </c:pt>
                <c:pt idx="38214">
                  <c:v>3.5328371524810001</c:v>
                </c:pt>
                <c:pt idx="38215">
                  <c:v>3.5328793525700002</c:v>
                </c:pt>
                <c:pt idx="38216">
                  <c:v>3.532925844193</c:v>
                </c:pt>
                <c:pt idx="38217">
                  <c:v>3.5331249237060001</c:v>
                </c:pt>
                <c:pt idx="38218">
                  <c:v>3.5332760810849999</c:v>
                </c:pt>
                <c:pt idx="38219">
                  <c:v>3.533440113068</c:v>
                </c:pt>
                <c:pt idx="38220">
                  <c:v>3.5336468219760002</c:v>
                </c:pt>
                <c:pt idx="38221">
                  <c:v>3.533897399902</c:v>
                </c:pt>
                <c:pt idx="38222">
                  <c:v>3.534219741821</c:v>
                </c:pt>
                <c:pt idx="38223">
                  <c:v>3.5345275402070002</c:v>
                </c:pt>
                <c:pt idx="38224">
                  <c:v>3.5347824096679998</c:v>
                </c:pt>
                <c:pt idx="38225">
                  <c:v>3.5348792076110001</c:v>
                </c:pt>
                <c:pt idx="38226">
                  <c:v>3.534940004349</c:v>
                </c:pt>
                <c:pt idx="38227">
                  <c:v>3.5350439548489998</c:v>
                </c:pt>
                <c:pt idx="38228">
                  <c:v>3.535077810287</c:v>
                </c:pt>
                <c:pt idx="38229">
                  <c:v>3.535171985626</c:v>
                </c:pt>
                <c:pt idx="38230">
                  <c:v>3.535309791565</c:v>
                </c:pt>
                <c:pt idx="38231">
                  <c:v>3.5356185436250001</c:v>
                </c:pt>
                <c:pt idx="38232">
                  <c:v>3.53573346138</c:v>
                </c:pt>
                <c:pt idx="38233">
                  <c:v>3.5358333587650002</c:v>
                </c:pt>
                <c:pt idx="38234">
                  <c:v>3.535878419876</c:v>
                </c:pt>
                <c:pt idx="38235">
                  <c:v>3.5359175205229998</c:v>
                </c:pt>
                <c:pt idx="38236">
                  <c:v>3.5359582901</c:v>
                </c:pt>
                <c:pt idx="38237">
                  <c:v>3.5359954833980001</c:v>
                </c:pt>
                <c:pt idx="38238">
                  <c:v>3.5360379219059999</c:v>
                </c:pt>
                <c:pt idx="38239">
                  <c:v>3.5360794067380001</c:v>
                </c:pt>
                <c:pt idx="38240">
                  <c:v>3.5361251831049998</c:v>
                </c:pt>
                <c:pt idx="38241">
                  <c:v>3.5361690521239999</c:v>
                </c:pt>
                <c:pt idx="38242">
                  <c:v>3.5362141132349998</c:v>
                </c:pt>
                <c:pt idx="38243">
                  <c:v>3.5362594127659999</c:v>
                </c:pt>
                <c:pt idx="38244">
                  <c:v>3.5363070964809999</c:v>
                </c:pt>
                <c:pt idx="38245">
                  <c:v>3.5363504886629999</c:v>
                </c:pt>
                <c:pt idx="38246">
                  <c:v>3.5363955497739998</c:v>
                </c:pt>
                <c:pt idx="38247">
                  <c:v>3.5364384651180001</c:v>
                </c:pt>
                <c:pt idx="38248">
                  <c:v>3.536481380463</c:v>
                </c:pt>
                <c:pt idx="38249">
                  <c:v>3.536671876907</c:v>
                </c:pt>
                <c:pt idx="38250">
                  <c:v>3.5367600917819999</c:v>
                </c:pt>
                <c:pt idx="38251">
                  <c:v>3.5368518829350002</c:v>
                </c:pt>
                <c:pt idx="38252">
                  <c:v>3.536880731583</c:v>
                </c:pt>
                <c:pt idx="38253">
                  <c:v>3.5369443893430002</c:v>
                </c:pt>
                <c:pt idx="38254">
                  <c:v>3.536982297897</c:v>
                </c:pt>
                <c:pt idx="38255">
                  <c:v>3.537036180496</c:v>
                </c:pt>
                <c:pt idx="38256">
                  <c:v>3.5371260643009999</c:v>
                </c:pt>
                <c:pt idx="38257">
                  <c:v>3.537185907364</c:v>
                </c:pt>
                <c:pt idx="38258">
                  <c:v>3.5372858047490001</c:v>
                </c:pt>
                <c:pt idx="38259">
                  <c:v>3.5373980998989998</c:v>
                </c:pt>
                <c:pt idx="38260">
                  <c:v>3.537628889084</c:v>
                </c:pt>
                <c:pt idx="38261">
                  <c:v>3.5377242565159999</c:v>
                </c:pt>
                <c:pt idx="38262">
                  <c:v>3.5377752780909999</c:v>
                </c:pt>
                <c:pt idx="38263">
                  <c:v>3.5378258228299999</c:v>
                </c:pt>
                <c:pt idx="38264">
                  <c:v>3.5378694534299999</c:v>
                </c:pt>
                <c:pt idx="38265">
                  <c:v>3.53790640831</c:v>
                </c:pt>
                <c:pt idx="38266">
                  <c:v>3.5379488468170002</c:v>
                </c:pt>
                <c:pt idx="38267">
                  <c:v>3.5382344722750001</c:v>
                </c:pt>
                <c:pt idx="38268">
                  <c:v>3.538333415985</c:v>
                </c:pt>
                <c:pt idx="38269">
                  <c:v>3.5383782386779998</c:v>
                </c:pt>
                <c:pt idx="38270">
                  <c:v>3.5384342670439999</c:v>
                </c:pt>
                <c:pt idx="38271">
                  <c:v>3.5385205745700001</c:v>
                </c:pt>
                <c:pt idx="38272">
                  <c:v>3.5385873317719998</c:v>
                </c:pt>
                <c:pt idx="38273">
                  <c:v>3.538691282272</c:v>
                </c:pt>
                <c:pt idx="38274">
                  <c:v>3.5387179851530002</c:v>
                </c:pt>
                <c:pt idx="38275">
                  <c:v>3.538790464401</c:v>
                </c:pt>
                <c:pt idx="38276">
                  <c:v>3.5388190746310002</c:v>
                </c:pt>
                <c:pt idx="38277">
                  <c:v>3.538890123367</c:v>
                </c:pt>
                <c:pt idx="38278">
                  <c:v>3.5389792919160001</c:v>
                </c:pt>
                <c:pt idx="38279">
                  <c:v>3.5390648841860002</c:v>
                </c:pt>
                <c:pt idx="38280">
                  <c:v>3.5393180847169998</c:v>
                </c:pt>
                <c:pt idx="38281">
                  <c:v>3.5393722057339998</c:v>
                </c:pt>
                <c:pt idx="38282">
                  <c:v>3.5394213199619999</c:v>
                </c:pt>
                <c:pt idx="38283">
                  <c:v>3.5394787788389999</c:v>
                </c:pt>
                <c:pt idx="38284">
                  <c:v>3.5395364761349999</c:v>
                </c:pt>
                <c:pt idx="38285">
                  <c:v>3.539601564407</c:v>
                </c:pt>
                <c:pt idx="38286">
                  <c:v>3.5397675037380001</c:v>
                </c:pt>
                <c:pt idx="38287">
                  <c:v>3.5398619174960002</c:v>
                </c:pt>
                <c:pt idx="38288">
                  <c:v>3.5399551391599999</c:v>
                </c:pt>
                <c:pt idx="38289">
                  <c:v>3.5401599407200002</c:v>
                </c:pt>
                <c:pt idx="38290">
                  <c:v>3.540251731873</c:v>
                </c:pt>
                <c:pt idx="38291">
                  <c:v>3.5403380393980002</c:v>
                </c:pt>
                <c:pt idx="38292">
                  <c:v>3.5403802394869999</c:v>
                </c:pt>
                <c:pt idx="38293">
                  <c:v>3.540471315384</c:v>
                </c:pt>
                <c:pt idx="38294">
                  <c:v>3.5405766963960001</c:v>
                </c:pt>
                <c:pt idx="38295">
                  <c:v>3.540710687637</c:v>
                </c:pt>
                <c:pt idx="38296">
                  <c:v>3.5407919883729999</c:v>
                </c:pt>
                <c:pt idx="38297">
                  <c:v>3.5408687591549999</c:v>
                </c:pt>
                <c:pt idx="38298">
                  <c:v>3.5410182476040002</c:v>
                </c:pt>
                <c:pt idx="38299">
                  <c:v>3.5412523746489999</c:v>
                </c:pt>
                <c:pt idx="38300">
                  <c:v>3.5413055419920001</c:v>
                </c:pt>
                <c:pt idx="38301">
                  <c:v>3.5413722991940002</c:v>
                </c:pt>
                <c:pt idx="38302">
                  <c:v>3.5414600372309999</c:v>
                </c:pt>
                <c:pt idx="38303">
                  <c:v>3.5415115356450002</c:v>
                </c:pt>
                <c:pt idx="38304">
                  <c:v>3.541624069214</c:v>
                </c:pt>
                <c:pt idx="38305">
                  <c:v>3.5416927337650002</c:v>
                </c:pt>
                <c:pt idx="38306">
                  <c:v>3.5417869091030001</c:v>
                </c:pt>
                <c:pt idx="38307">
                  <c:v>3.5418381690979999</c:v>
                </c:pt>
                <c:pt idx="38308">
                  <c:v>3.5418951511380001</c:v>
                </c:pt>
                <c:pt idx="38309">
                  <c:v>3.5419790744780002</c:v>
                </c:pt>
                <c:pt idx="38310">
                  <c:v>3.542068719864</c:v>
                </c:pt>
                <c:pt idx="38311">
                  <c:v>3.5422179698940002</c:v>
                </c:pt>
                <c:pt idx="38312">
                  <c:v>3.5423133373260001</c:v>
                </c:pt>
                <c:pt idx="38313">
                  <c:v>3.5423519611360001</c:v>
                </c:pt>
                <c:pt idx="38314">
                  <c:v>3.5424256324769998</c:v>
                </c:pt>
                <c:pt idx="38315">
                  <c:v>3.5424823760990001</c:v>
                </c:pt>
                <c:pt idx="38316">
                  <c:v>3.5425550937649999</c:v>
                </c:pt>
                <c:pt idx="38317">
                  <c:v>3.5426220893860001</c:v>
                </c:pt>
                <c:pt idx="38318">
                  <c:v>3.5426907539369998</c:v>
                </c:pt>
                <c:pt idx="38319">
                  <c:v>3.542764663696</c:v>
                </c:pt>
                <c:pt idx="38320">
                  <c:v>3.5428228378300002</c:v>
                </c:pt>
                <c:pt idx="38321">
                  <c:v>3.5429010391240001</c:v>
                </c:pt>
                <c:pt idx="38322">
                  <c:v>3.542946100235</c:v>
                </c:pt>
                <c:pt idx="38323">
                  <c:v>3.543022632599</c:v>
                </c:pt>
                <c:pt idx="38324">
                  <c:v>3.54305434227</c:v>
                </c:pt>
                <c:pt idx="38325">
                  <c:v>3.543141126633</c:v>
                </c:pt>
                <c:pt idx="38326">
                  <c:v>3.5433440208440001</c:v>
                </c:pt>
                <c:pt idx="38327">
                  <c:v>3.5434122085570001</c:v>
                </c:pt>
                <c:pt idx="38328">
                  <c:v>3.5434572696690001</c:v>
                </c:pt>
                <c:pt idx="38329">
                  <c:v>3.5435001850129999</c:v>
                </c:pt>
                <c:pt idx="38330">
                  <c:v>3.5435516834260001</c:v>
                </c:pt>
                <c:pt idx="38331">
                  <c:v>3.54359292984</c:v>
                </c:pt>
                <c:pt idx="38332">
                  <c:v>3.5436372756960002</c:v>
                </c:pt>
                <c:pt idx="38333">
                  <c:v>3.54367852211</c:v>
                </c:pt>
                <c:pt idx="38334">
                  <c:v>3.5437197685239998</c:v>
                </c:pt>
                <c:pt idx="38335">
                  <c:v>3.5437529087069999</c:v>
                </c:pt>
                <c:pt idx="38336">
                  <c:v>3.543791770935</c:v>
                </c:pt>
                <c:pt idx="38337">
                  <c:v>3.5438275337220002</c:v>
                </c:pt>
                <c:pt idx="38338">
                  <c:v>3.543861865997</c:v>
                </c:pt>
                <c:pt idx="38339">
                  <c:v>3.543896198273</c:v>
                </c:pt>
                <c:pt idx="38340">
                  <c:v>3.5439305305479998</c:v>
                </c:pt>
                <c:pt idx="38341">
                  <c:v>3.5439631938930001</c:v>
                </c:pt>
                <c:pt idx="38342">
                  <c:v>3.5440001487730002</c:v>
                </c:pt>
                <c:pt idx="38343">
                  <c:v>3.5440399646760001</c:v>
                </c:pt>
                <c:pt idx="38344">
                  <c:v>3.544083356857</c:v>
                </c:pt>
                <c:pt idx="38345">
                  <c:v>3.5441758632660001</c:v>
                </c:pt>
                <c:pt idx="38346">
                  <c:v>3.5444862842560001</c:v>
                </c:pt>
                <c:pt idx="38347">
                  <c:v>3.5445742607119999</c:v>
                </c:pt>
                <c:pt idx="38348">
                  <c:v>3.5446586608890001</c:v>
                </c:pt>
                <c:pt idx="38349">
                  <c:v>3.5447402000429999</c:v>
                </c:pt>
                <c:pt idx="38350">
                  <c:v>3.544820785522</c:v>
                </c:pt>
                <c:pt idx="38351">
                  <c:v>3.5449070930479998</c:v>
                </c:pt>
                <c:pt idx="38352">
                  <c:v>3.545003890991</c:v>
                </c:pt>
                <c:pt idx="38353">
                  <c:v>3.545085906982</c:v>
                </c:pt>
                <c:pt idx="38354">
                  <c:v>3.545126199722</c:v>
                </c:pt>
                <c:pt idx="38355">
                  <c:v>3.5452089309689998</c:v>
                </c:pt>
                <c:pt idx="38356">
                  <c:v>3.5452568531040001</c:v>
                </c:pt>
                <c:pt idx="38357">
                  <c:v>3.5453372001650001</c:v>
                </c:pt>
                <c:pt idx="38358">
                  <c:v>3.545389175415</c:v>
                </c:pt>
                <c:pt idx="38359">
                  <c:v>3.5454618930819999</c:v>
                </c:pt>
                <c:pt idx="38360">
                  <c:v>3.5455279350279998</c:v>
                </c:pt>
                <c:pt idx="38361">
                  <c:v>3.5455906391140002</c:v>
                </c:pt>
                <c:pt idx="38362">
                  <c:v>3.5456657409669998</c:v>
                </c:pt>
                <c:pt idx="38363">
                  <c:v>3.5457131862639999</c:v>
                </c:pt>
                <c:pt idx="38364">
                  <c:v>3.545788526535</c:v>
                </c:pt>
                <c:pt idx="38365">
                  <c:v>3.5458297729489998</c:v>
                </c:pt>
                <c:pt idx="38366">
                  <c:v>3.5459203720089998</c:v>
                </c:pt>
                <c:pt idx="38367">
                  <c:v>3.546088457108</c:v>
                </c:pt>
                <c:pt idx="38368">
                  <c:v>3.5464158058169999</c:v>
                </c:pt>
                <c:pt idx="38369">
                  <c:v>3.546467065811</c:v>
                </c:pt>
                <c:pt idx="38370">
                  <c:v>3.546512365341</c:v>
                </c:pt>
                <c:pt idx="38371">
                  <c:v>3.546555995941</c:v>
                </c:pt>
                <c:pt idx="38372">
                  <c:v>3.5465970039369998</c:v>
                </c:pt>
                <c:pt idx="38373">
                  <c:v>3.5466382503510001</c:v>
                </c:pt>
                <c:pt idx="38374">
                  <c:v>3.5466818809510001</c:v>
                </c:pt>
                <c:pt idx="38375">
                  <c:v>3.5467207431790002</c:v>
                </c:pt>
                <c:pt idx="38376">
                  <c:v>3.546766757965</c:v>
                </c:pt>
                <c:pt idx="38377">
                  <c:v>3.5468077659609998</c:v>
                </c:pt>
                <c:pt idx="38378">
                  <c:v>3.5468511581420001</c:v>
                </c:pt>
                <c:pt idx="38379">
                  <c:v>3.5468878746030001</c:v>
                </c:pt>
                <c:pt idx="38380">
                  <c:v>3.5469214916229999</c:v>
                </c:pt>
                <c:pt idx="38381">
                  <c:v>3.5469522476200002</c:v>
                </c:pt>
                <c:pt idx="38382">
                  <c:v>3.5469872951510002</c:v>
                </c:pt>
                <c:pt idx="38383">
                  <c:v>3.547019958496</c:v>
                </c:pt>
                <c:pt idx="38384">
                  <c:v>3.5470612049099999</c:v>
                </c:pt>
                <c:pt idx="38385">
                  <c:v>3.5471110343930001</c:v>
                </c:pt>
                <c:pt idx="38386">
                  <c:v>3.5472269058229999</c:v>
                </c:pt>
                <c:pt idx="38387">
                  <c:v>3.547462701797</c:v>
                </c:pt>
                <c:pt idx="38388">
                  <c:v>3.5475521087650002</c:v>
                </c:pt>
                <c:pt idx="38389">
                  <c:v>3.5476462841030001</c:v>
                </c:pt>
                <c:pt idx="38390">
                  <c:v>3.5476748943329999</c:v>
                </c:pt>
                <c:pt idx="38391">
                  <c:v>3.5477802753450001</c:v>
                </c:pt>
                <c:pt idx="38392">
                  <c:v>3.5478484630580001</c:v>
                </c:pt>
                <c:pt idx="38393">
                  <c:v>3.5478904247280001</c:v>
                </c:pt>
                <c:pt idx="38394">
                  <c:v>3.547950983047</c:v>
                </c:pt>
                <c:pt idx="38395">
                  <c:v>3.5480046272279999</c:v>
                </c:pt>
                <c:pt idx="38396">
                  <c:v>3.5480620861049998</c:v>
                </c:pt>
                <c:pt idx="38397">
                  <c:v>3.5481290817260001</c:v>
                </c:pt>
                <c:pt idx="38398">
                  <c:v>3.548172235489</c:v>
                </c:pt>
                <c:pt idx="38399">
                  <c:v>3.5482442379000001</c:v>
                </c:pt>
                <c:pt idx="38400">
                  <c:v>3.5482776165010002</c:v>
                </c:pt>
                <c:pt idx="38401">
                  <c:v>3.5483717918400002</c:v>
                </c:pt>
                <c:pt idx="38402">
                  <c:v>3.5484666824339999</c:v>
                </c:pt>
                <c:pt idx="38403">
                  <c:v>3.548820972443</c:v>
                </c:pt>
                <c:pt idx="38404">
                  <c:v>3.5489175319670001</c:v>
                </c:pt>
                <c:pt idx="38405">
                  <c:v>3.548983335495</c:v>
                </c:pt>
                <c:pt idx="38406">
                  <c:v>3.549035549164</c:v>
                </c:pt>
                <c:pt idx="38407">
                  <c:v>3.5490887165070002</c:v>
                </c:pt>
                <c:pt idx="38408">
                  <c:v>3.5491433143619999</c:v>
                </c:pt>
                <c:pt idx="38409">
                  <c:v>3.5491886138919999</c:v>
                </c:pt>
                <c:pt idx="38410">
                  <c:v>3.549267530441</c:v>
                </c:pt>
                <c:pt idx="38411">
                  <c:v>3.5493187904360002</c:v>
                </c:pt>
                <c:pt idx="38412">
                  <c:v>3.5493626594540002</c:v>
                </c:pt>
                <c:pt idx="38413">
                  <c:v>3.549422502518</c:v>
                </c:pt>
                <c:pt idx="38414">
                  <c:v>3.5494763851169999</c:v>
                </c:pt>
                <c:pt idx="38415">
                  <c:v>3.5495271682739999</c:v>
                </c:pt>
                <c:pt idx="38416">
                  <c:v>3.5496609210969998</c:v>
                </c:pt>
                <c:pt idx="38417">
                  <c:v>3.5499715805049998</c:v>
                </c:pt>
                <c:pt idx="38418">
                  <c:v>3.5500636100770002</c:v>
                </c:pt>
                <c:pt idx="38419">
                  <c:v>3.5501523017880001</c:v>
                </c:pt>
                <c:pt idx="38420">
                  <c:v>3.5502457618709999</c:v>
                </c:pt>
                <c:pt idx="38421">
                  <c:v>3.5503332614900001</c:v>
                </c:pt>
                <c:pt idx="38422">
                  <c:v>3.5504896640779999</c:v>
                </c:pt>
                <c:pt idx="38423">
                  <c:v>3.550833463669</c:v>
                </c:pt>
                <c:pt idx="38424">
                  <c:v>3.551163196564</c:v>
                </c:pt>
                <c:pt idx="38425">
                  <c:v>3.5512440204620002</c:v>
                </c:pt>
                <c:pt idx="38426">
                  <c:v>3.5513296127320002</c:v>
                </c:pt>
                <c:pt idx="38427">
                  <c:v>3.551557302475</c:v>
                </c:pt>
                <c:pt idx="38428">
                  <c:v>3.5516750812529998</c:v>
                </c:pt>
                <c:pt idx="38429">
                  <c:v>3.5517377853390002</c:v>
                </c:pt>
                <c:pt idx="38430">
                  <c:v>3.551789045334</c:v>
                </c:pt>
                <c:pt idx="38431">
                  <c:v>3.5518443584439998</c:v>
                </c:pt>
                <c:pt idx="38432">
                  <c:v>3.551897525787</c:v>
                </c:pt>
                <c:pt idx="38433">
                  <c:v>3.5519485473630001</c:v>
                </c:pt>
                <c:pt idx="38434">
                  <c:v>3.5519940853119998</c:v>
                </c:pt>
                <c:pt idx="38435">
                  <c:v>3.5520327091219999</c:v>
                </c:pt>
                <c:pt idx="38436">
                  <c:v>3.552073478699</c:v>
                </c:pt>
                <c:pt idx="38437">
                  <c:v>3.552110433578</c:v>
                </c:pt>
                <c:pt idx="38438">
                  <c:v>3.552144765854</c:v>
                </c:pt>
                <c:pt idx="38439">
                  <c:v>3.552174329758</c:v>
                </c:pt>
                <c:pt idx="38440">
                  <c:v>3.552217960358</c:v>
                </c:pt>
                <c:pt idx="38441">
                  <c:v>3.552258253098</c:v>
                </c:pt>
                <c:pt idx="38442">
                  <c:v>3.552352190018</c:v>
                </c:pt>
                <c:pt idx="38443">
                  <c:v>3.5526127815250002</c:v>
                </c:pt>
                <c:pt idx="38444">
                  <c:v>3.5526659488679999</c:v>
                </c:pt>
                <c:pt idx="38445">
                  <c:v>3.5527126789090002</c:v>
                </c:pt>
                <c:pt idx="38446">
                  <c:v>3.5527703762049998</c:v>
                </c:pt>
                <c:pt idx="38447">
                  <c:v>3.552810907364</c:v>
                </c:pt>
                <c:pt idx="38448">
                  <c:v>3.5528795719150001</c:v>
                </c:pt>
                <c:pt idx="38449">
                  <c:v>3.552921056747</c:v>
                </c:pt>
                <c:pt idx="38450">
                  <c:v>3.552994251251</c:v>
                </c:pt>
                <c:pt idx="38451">
                  <c:v>3.5530302524569999</c:v>
                </c:pt>
                <c:pt idx="38452">
                  <c:v>3.5531272888180001</c:v>
                </c:pt>
                <c:pt idx="38453">
                  <c:v>3.553212404251</c:v>
                </c:pt>
                <c:pt idx="38454">
                  <c:v>3.5533471107480001</c:v>
                </c:pt>
                <c:pt idx="38455">
                  <c:v>3.5535845756529998</c:v>
                </c:pt>
                <c:pt idx="38456">
                  <c:v>3.5537095069890001</c:v>
                </c:pt>
                <c:pt idx="38457">
                  <c:v>3.5538167953489999</c:v>
                </c:pt>
                <c:pt idx="38458">
                  <c:v>3.5539133548740001</c:v>
                </c:pt>
                <c:pt idx="38459">
                  <c:v>3.553986310959</c:v>
                </c:pt>
                <c:pt idx="38460">
                  <c:v>3.5540421009059999</c:v>
                </c:pt>
                <c:pt idx="38461">
                  <c:v>3.554087638855</c:v>
                </c:pt>
                <c:pt idx="38462">
                  <c:v>3.5541379451749999</c:v>
                </c:pt>
                <c:pt idx="38463">
                  <c:v>3.554186820984</c:v>
                </c:pt>
                <c:pt idx="38464">
                  <c:v>3.554239273071</c:v>
                </c:pt>
                <c:pt idx="38465">
                  <c:v>3.55428981781</c:v>
                </c:pt>
                <c:pt idx="38466">
                  <c:v>3.5543627738949999</c:v>
                </c:pt>
                <c:pt idx="38467">
                  <c:v>3.554460525513</c:v>
                </c:pt>
                <c:pt idx="38468">
                  <c:v>3.5545110702509999</c:v>
                </c:pt>
                <c:pt idx="38469">
                  <c:v>3.554567098618</c:v>
                </c:pt>
                <c:pt idx="38470">
                  <c:v>3.5548887252810002</c:v>
                </c:pt>
                <c:pt idx="38471">
                  <c:v>3.554982423782</c:v>
                </c:pt>
                <c:pt idx="38472">
                  <c:v>3.5550544261930002</c:v>
                </c:pt>
                <c:pt idx="38473">
                  <c:v>3.5550849437709999</c:v>
                </c:pt>
                <c:pt idx="38474">
                  <c:v>3.555161952972</c:v>
                </c:pt>
                <c:pt idx="38475">
                  <c:v>3.5552017688749999</c:v>
                </c:pt>
                <c:pt idx="38476">
                  <c:v>3.555273532867</c:v>
                </c:pt>
                <c:pt idx="38477">
                  <c:v>3.5553140640260001</c:v>
                </c:pt>
                <c:pt idx="38478">
                  <c:v>3.5553765296940001</c:v>
                </c:pt>
                <c:pt idx="38479">
                  <c:v>3.5554230213169999</c:v>
                </c:pt>
                <c:pt idx="38480">
                  <c:v>3.5555119514469999</c:v>
                </c:pt>
                <c:pt idx="38481">
                  <c:v>3.555676221848</c:v>
                </c:pt>
                <c:pt idx="38482">
                  <c:v>3.55584025383</c:v>
                </c:pt>
                <c:pt idx="38483">
                  <c:v>3.5561554431919999</c:v>
                </c:pt>
                <c:pt idx="38484">
                  <c:v>3.5562677383420001</c:v>
                </c:pt>
                <c:pt idx="38485">
                  <c:v>3.5564548969269998</c:v>
                </c:pt>
                <c:pt idx="38486">
                  <c:v>3.5566341876980001</c:v>
                </c:pt>
                <c:pt idx="38487">
                  <c:v>3.5566971302030002</c:v>
                </c:pt>
                <c:pt idx="38488">
                  <c:v>3.5567362308499999</c:v>
                </c:pt>
                <c:pt idx="38489">
                  <c:v>3.5568180084229999</c:v>
                </c:pt>
                <c:pt idx="38490">
                  <c:v>3.5568583011629999</c:v>
                </c:pt>
                <c:pt idx="38491">
                  <c:v>3.5569489002229999</c:v>
                </c:pt>
                <c:pt idx="38492">
                  <c:v>3.5569953918460002</c:v>
                </c:pt>
                <c:pt idx="38493">
                  <c:v>3.5570833683009999</c:v>
                </c:pt>
                <c:pt idx="38494">
                  <c:v>3.55713057518</c:v>
                </c:pt>
                <c:pt idx="38495">
                  <c:v>3.5572071075439999</c:v>
                </c:pt>
                <c:pt idx="38496">
                  <c:v>3.5572504997249998</c:v>
                </c:pt>
                <c:pt idx="38497">
                  <c:v>3.5573077201840002</c:v>
                </c:pt>
                <c:pt idx="38498">
                  <c:v>3.5573508739470001</c:v>
                </c:pt>
                <c:pt idx="38499">
                  <c:v>3.5574421882629998</c:v>
                </c:pt>
                <c:pt idx="38500">
                  <c:v>3.5577187538150001</c:v>
                </c:pt>
                <c:pt idx="38501">
                  <c:v>3.557831525803</c:v>
                </c:pt>
                <c:pt idx="38502">
                  <c:v>3.5579028129579999</c:v>
                </c:pt>
                <c:pt idx="38503">
                  <c:v>3.5579929351809998</c:v>
                </c:pt>
                <c:pt idx="38504">
                  <c:v>3.5580379962920001</c:v>
                </c:pt>
                <c:pt idx="38505">
                  <c:v>3.5580770969389999</c:v>
                </c:pt>
                <c:pt idx="38506">
                  <c:v>3.55810880661</c:v>
                </c:pt>
                <c:pt idx="38507">
                  <c:v>3.5581388473510001</c:v>
                </c:pt>
                <c:pt idx="38508">
                  <c:v>3.5581738948820001</c:v>
                </c:pt>
                <c:pt idx="38509">
                  <c:v>3.558259010315</c:v>
                </c:pt>
                <c:pt idx="38510">
                  <c:v>3.558319807053</c:v>
                </c:pt>
                <c:pt idx="38511">
                  <c:v>3.5584969520569998</c:v>
                </c:pt>
                <c:pt idx="38512">
                  <c:v>3.5588312149050001</c:v>
                </c:pt>
                <c:pt idx="38513">
                  <c:v>3.5589244365689998</c:v>
                </c:pt>
                <c:pt idx="38514">
                  <c:v>3.5590486526489999</c:v>
                </c:pt>
                <c:pt idx="38515">
                  <c:v>3.5592501163480001</c:v>
                </c:pt>
                <c:pt idx="38516">
                  <c:v>3.5594544410709998</c:v>
                </c:pt>
                <c:pt idx="38517">
                  <c:v>3.559549331665</c:v>
                </c:pt>
                <c:pt idx="38518">
                  <c:v>3.5596320629120002</c:v>
                </c:pt>
                <c:pt idx="38519">
                  <c:v>3.5596847534179998</c:v>
                </c:pt>
                <c:pt idx="38520">
                  <c:v>3.5597991943360001</c:v>
                </c:pt>
                <c:pt idx="38521">
                  <c:v>3.5598890781399999</c:v>
                </c:pt>
                <c:pt idx="38522">
                  <c:v>3.5599880218509998</c:v>
                </c:pt>
                <c:pt idx="38523">
                  <c:v>3.560048341751</c:v>
                </c:pt>
                <c:pt idx="38524">
                  <c:v>3.560090065002</c:v>
                </c:pt>
                <c:pt idx="38525">
                  <c:v>3.5601446628570002</c:v>
                </c:pt>
                <c:pt idx="38526">
                  <c:v>3.5601992607119999</c:v>
                </c:pt>
                <c:pt idx="38527">
                  <c:v>3.5602474212650002</c:v>
                </c:pt>
                <c:pt idx="38528">
                  <c:v>3.5603053569790002</c:v>
                </c:pt>
                <c:pt idx="38529">
                  <c:v>3.560401916504</c:v>
                </c:pt>
                <c:pt idx="38530">
                  <c:v>3.5605022907260002</c:v>
                </c:pt>
                <c:pt idx="38531">
                  <c:v>3.5607678890229999</c:v>
                </c:pt>
                <c:pt idx="38532">
                  <c:v>3.560841798782</c:v>
                </c:pt>
                <c:pt idx="38533">
                  <c:v>3.56094455719</c:v>
                </c:pt>
                <c:pt idx="38534">
                  <c:v>3.5610041618350001</c:v>
                </c:pt>
                <c:pt idx="38535">
                  <c:v>3.5610575675959999</c:v>
                </c:pt>
                <c:pt idx="38536">
                  <c:v>3.5611078739169999</c:v>
                </c:pt>
                <c:pt idx="38537">
                  <c:v>3.5611529350279998</c:v>
                </c:pt>
                <c:pt idx="38538">
                  <c:v>3.561197280884</c:v>
                </c:pt>
                <c:pt idx="38539">
                  <c:v>3.561244249344</c:v>
                </c:pt>
                <c:pt idx="38540">
                  <c:v>3.561284542084</c:v>
                </c:pt>
                <c:pt idx="38541">
                  <c:v>3.5613243579859999</c:v>
                </c:pt>
                <c:pt idx="38542">
                  <c:v>3.561361312866</c:v>
                </c:pt>
                <c:pt idx="38543">
                  <c:v>3.5613958835599999</c:v>
                </c:pt>
                <c:pt idx="38544">
                  <c:v>3.5614330768590001</c:v>
                </c:pt>
                <c:pt idx="38545">
                  <c:v>3.5614700317380001</c:v>
                </c:pt>
                <c:pt idx="38546">
                  <c:v>3.561509370804</c:v>
                </c:pt>
                <c:pt idx="38547">
                  <c:v>3.5615592002869998</c:v>
                </c:pt>
                <c:pt idx="38548">
                  <c:v>3.5616149902340002</c:v>
                </c:pt>
                <c:pt idx="38549">
                  <c:v>3.5617077350619999</c:v>
                </c:pt>
                <c:pt idx="38550">
                  <c:v>3.5619440078740001</c:v>
                </c:pt>
                <c:pt idx="38551">
                  <c:v>3.5620319843289998</c:v>
                </c:pt>
                <c:pt idx="38552">
                  <c:v>3.5621259212490002</c:v>
                </c:pt>
                <c:pt idx="38553">
                  <c:v>3.5621585845950001</c:v>
                </c:pt>
                <c:pt idx="38554">
                  <c:v>3.56223320961</c:v>
                </c:pt>
                <c:pt idx="38555">
                  <c:v>3.5622718334200001</c:v>
                </c:pt>
                <c:pt idx="38556">
                  <c:v>3.5623340606689999</c:v>
                </c:pt>
                <c:pt idx="38557">
                  <c:v>3.5623757839199999</c:v>
                </c:pt>
                <c:pt idx="38558">
                  <c:v>3.562432050705</c:v>
                </c:pt>
                <c:pt idx="38559">
                  <c:v>3.5624856948849999</c:v>
                </c:pt>
                <c:pt idx="38560">
                  <c:v>3.5625379085539999</c:v>
                </c:pt>
                <c:pt idx="38561">
                  <c:v>3.5626037120820002</c:v>
                </c:pt>
                <c:pt idx="38562">
                  <c:v>3.5626511573789998</c:v>
                </c:pt>
                <c:pt idx="38563">
                  <c:v>3.5627207756039998</c:v>
                </c:pt>
                <c:pt idx="38564">
                  <c:v>3.562759637833</c:v>
                </c:pt>
                <c:pt idx="38565">
                  <c:v>3.5628352165220001</c:v>
                </c:pt>
                <c:pt idx="38566">
                  <c:v>3.5628726482389999</c:v>
                </c:pt>
                <c:pt idx="38567">
                  <c:v>3.5629496574399999</c:v>
                </c:pt>
                <c:pt idx="38568">
                  <c:v>3.5630497932430001</c:v>
                </c:pt>
                <c:pt idx="38569">
                  <c:v>3.563324689865</c:v>
                </c:pt>
                <c:pt idx="38570">
                  <c:v>3.5633990764619998</c:v>
                </c:pt>
                <c:pt idx="38571">
                  <c:v>3.563504457474</c:v>
                </c:pt>
                <c:pt idx="38572">
                  <c:v>3.56356215477</c:v>
                </c:pt>
                <c:pt idx="38573">
                  <c:v>3.563648939133</c:v>
                </c:pt>
                <c:pt idx="38574">
                  <c:v>3.5636904239649998</c:v>
                </c:pt>
                <c:pt idx="38575">
                  <c:v>3.563738107681</c:v>
                </c:pt>
                <c:pt idx="38576">
                  <c:v>3.5637896060940002</c:v>
                </c:pt>
                <c:pt idx="38577">
                  <c:v>3.5638308525090001</c:v>
                </c:pt>
                <c:pt idx="38578">
                  <c:v>3.56387925148</c:v>
                </c:pt>
                <c:pt idx="38579">
                  <c:v>3.5639245510099999</c:v>
                </c:pt>
                <c:pt idx="38580">
                  <c:v>3.5639712810519999</c:v>
                </c:pt>
                <c:pt idx="38581">
                  <c:v>3.5640459060669998</c:v>
                </c:pt>
                <c:pt idx="38582">
                  <c:v>3.564116716385</c:v>
                </c:pt>
                <c:pt idx="38583">
                  <c:v>3.5641870498660002</c:v>
                </c:pt>
                <c:pt idx="38584">
                  <c:v>3.5645384788509999</c:v>
                </c:pt>
                <c:pt idx="38585">
                  <c:v>3.5646274089809999</c:v>
                </c:pt>
                <c:pt idx="38586">
                  <c:v>3.5647437572479999</c:v>
                </c:pt>
                <c:pt idx="38587">
                  <c:v>3.5648305416110002</c:v>
                </c:pt>
                <c:pt idx="38588">
                  <c:v>3.5649247169490001</c:v>
                </c:pt>
                <c:pt idx="38589">
                  <c:v>3.5650174617769999</c:v>
                </c:pt>
                <c:pt idx="38590">
                  <c:v>3.5651185512539998</c:v>
                </c:pt>
                <c:pt idx="38591">
                  <c:v>3.565215110779</c:v>
                </c:pt>
                <c:pt idx="38592">
                  <c:v>3.5653090476989999</c:v>
                </c:pt>
                <c:pt idx="38593">
                  <c:v>3.5653996467589999</c:v>
                </c:pt>
                <c:pt idx="38594">
                  <c:v>3.5654933452609998</c:v>
                </c:pt>
                <c:pt idx="38595">
                  <c:v>3.5655784606930001</c:v>
                </c:pt>
                <c:pt idx="38596">
                  <c:v>3.5656640529630002</c:v>
                </c:pt>
                <c:pt idx="38597">
                  <c:v>3.5657439231870001</c:v>
                </c:pt>
                <c:pt idx="38598">
                  <c:v>3.566041707993</c:v>
                </c:pt>
                <c:pt idx="38599">
                  <c:v>3.5661303997039999</c:v>
                </c:pt>
                <c:pt idx="38600">
                  <c:v>3.566172599792</c:v>
                </c:pt>
                <c:pt idx="38601">
                  <c:v>3.566212892532</c:v>
                </c:pt>
                <c:pt idx="38602">
                  <c:v>3.5662524700159999</c:v>
                </c:pt>
                <c:pt idx="38603">
                  <c:v>3.5662937164309998</c:v>
                </c:pt>
                <c:pt idx="38604">
                  <c:v>3.5663414001459999</c:v>
                </c:pt>
                <c:pt idx="38605">
                  <c:v>3.566386938095</c:v>
                </c:pt>
                <c:pt idx="38606">
                  <c:v>3.5664353370669999</c:v>
                </c:pt>
                <c:pt idx="38607">
                  <c:v>3.5664851665500001</c:v>
                </c:pt>
                <c:pt idx="38608">
                  <c:v>3.5665416717529999</c:v>
                </c:pt>
                <c:pt idx="38609">
                  <c:v>3.5668339729310001</c:v>
                </c:pt>
                <c:pt idx="38610">
                  <c:v>3.5668687820430001</c:v>
                </c:pt>
                <c:pt idx="38611">
                  <c:v>3.5669281482700002</c:v>
                </c:pt>
                <c:pt idx="38612">
                  <c:v>3.5669853687290001</c:v>
                </c:pt>
                <c:pt idx="38613">
                  <c:v>3.567037582397</c:v>
                </c:pt>
                <c:pt idx="38614">
                  <c:v>3.5671012401579998</c:v>
                </c:pt>
                <c:pt idx="38615">
                  <c:v>3.5671446323390001</c:v>
                </c:pt>
                <c:pt idx="38616">
                  <c:v>3.5672214031220002</c:v>
                </c:pt>
                <c:pt idx="38617">
                  <c:v>3.5672585964199999</c:v>
                </c:pt>
                <c:pt idx="38618">
                  <c:v>3.5673351287839998</c:v>
                </c:pt>
                <c:pt idx="38619">
                  <c:v>3.567368745804</c:v>
                </c:pt>
                <c:pt idx="38620">
                  <c:v>3.5674467086789998</c:v>
                </c:pt>
                <c:pt idx="38621">
                  <c:v>3.5675370693209998</c:v>
                </c:pt>
                <c:pt idx="38622">
                  <c:v>3.567616462708</c:v>
                </c:pt>
                <c:pt idx="38623">
                  <c:v>3.5677833557129999</c:v>
                </c:pt>
                <c:pt idx="38624">
                  <c:v>3.5678319931029998</c:v>
                </c:pt>
                <c:pt idx="38625">
                  <c:v>3.567881345749</c:v>
                </c:pt>
                <c:pt idx="38626">
                  <c:v>3.5679247379299999</c:v>
                </c:pt>
                <c:pt idx="38627">
                  <c:v>3.5679709911350002</c:v>
                </c:pt>
                <c:pt idx="38628">
                  <c:v>3.5680198669430001</c:v>
                </c:pt>
                <c:pt idx="38629">
                  <c:v>3.5680766105649999</c:v>
                </c:pt>
                <c:pt idx="38630">
                  <c:v>3.5681126117709998</c:v>
                </c:pt>
                <c:pt idx="38631">
                  <c:v>3.568155050278</c:v>
                </c:pt>
                <c:pt idx="38632">
                  <c:v>3.5682036876679999</c:v>
                </c:pt>
                <c:pt idx="38633">
                  <c:v>3.5682492256159999</c:v>
                </c:pt>
                <c:pt idx="38634">
                  <c:v>3.5683009624480002</c:v>
                </c:pt>
                <c:pt idx="38635">
                  <c:v>3.5686142444610001</c:v>
                </c:pt>
                <c:pt idx="38636">
                  <c:v>3.5688312053679998</c:v>
                </c:pt>
                <c:pt idx="38637">
                  <c:v>3.5689337253570002</c:v>
                </c:pt>
                <c:pt idx="38638">
                  <c:v>3.5690882205959999</c:v>
                </c:pt>
                <c:pt idx="38639">
                  <c:v>3.5692024230960002</c:v>
                </c:pt>
                <c:pt idx="38640">
                  <c:v>3.5692856311800001</c:v>
                </c:pt>
                <c:pt idx="38641">
                  <c:v>3.5693819522860002</c:v>
                </c:pt>
                <c:pt idx="38642">
                  <c:v>3.5694506168369999</c:v>
                </c:pt>
                <c:pt idx="38643">
                  <c:v>3.5694835185999998</c:v>
                </c:pt>
                <c:pt idx="38644">
                  <c:v>3.5695843696590002</c:v>
                </c:pt>
                <c:pt idx="38645">
                  <c:v>3.5696461200709999</c:v>
                </c:pt>
                <c:pt idx="38646">
                  <c:v>3.5696852207180001</c:v>
                </c:pt>
                <c:pt idx="38647">
                  <c:v>3.5697462558750002</c:v>
                </c:pt>
                <c:pt idx="38648">
                  <c:v>3.5697920322419998</c:v>
                </c:pt>
                <c:pt idx="38649">
                  <c:v>3.5698428153989998</c:v>
                </c:pt>
                <c:pt idx="38650">
                  <c:v>3.569897651672</c:v>
                </c:pt>
                <c:pt idx="38651">
                  <c:v>3.569991588593</c:v>
                </c:pt>
                <c:pt idx="38652">
                  <c:v>3.5703530311580001</c:v>
                </c:pt>
                <c:pt idx="38653">
                  <c:v>3.5704858303070002</c:v>
                </c:pt>
                <c:pt idx="38654">
                  <c:v>3.5705358982090001</c:v>
                </c:pt>
                <c:pt idx="38655">
                  <c:v>3.5705981254579999</c:v>
                </c:pt>
                <c:pt idx="38656">
                  <c:v>3.5706932544710002</c:v>
                </c:pt>
                <c:pt idx="38657">
                  <c:v>3.570795536041</c:v>
                </c:pt>
                <c:pt idx="38658">
                  <c:v>3.5708518028260001</c:v>
                </c:pt>
                <c:pt idx="38659">
                  <c:v>3.5709028244019998</c:v>
                </c:pt>
                <c:pt idx="38660">
                  <c:v>3.5709536075589998</c:v>
                </c:pt>
                <c:pt idx="38661">
                  <c:v>3.5710000991820001</c:v>
                </c:pt>
                <c:pt idx="38662">
                  <c:v>3.5710599422449998</c:v>
                </c:pt>
                <c:pt idx="38663">
                  <c:v>3.5711772441859999</c:v>
                </c:pt>
                <c:pt idx="38664">
                  <c:v>3.571519374847</c:v>
                </c:pt>
                <c:pt idx="38665">
                  <c:v>3.5717339515690001</c:v>
                </c:pt>
                <c:pt idx="38666">
                  <c:v>3.571850538254</c:v>
                </c:pt>
                <c:pt idx="38667">
                  <c:v>3.5719478130339999</c:v>
                </c:pt>
                <c:pt idx="38668">
                  <c:v>3.5719854831700002</c:v>
                </c:pt>
                <c:pt idx="38669">
                  <c:v>3.5720539093019998</c:v>
                </c:pt>
                <c:pt idx="38670">
                  <c:v>3.5720901489260002</c:v>
                </c:pt>
                <c:pt idx="38671">
                  <c:v>3.5721614360810001</c:v>
                </c:pt>
                <c:pt idx="38672">
                  <c:v>3.5721895694730001</c:v>
                </c:pt>
                <c:pt idx="38673">
                  <c:v>3.5722594261170002</c:v>
                </c:pt>
                <c:pt idx="38674">
                  <c:v>3.5722916126249999</c:v>
                </c:pt>
                <c:pt idx="38675">
                  <c:v>3.5723850727080002</c:v>
                </c:pt>
                <c:pt idx="38676">
                  <c:v>3.572697877884</c:v>
                </c:pt>
                <c:pt idx="38677">
                  <c:v>3.57275056839</c:v>
                </c:pt>
                <c:pt idx="38678">
                  <c:v>3.5728011131290001</c:v>
                </c:pt>
                <c:pt idx="38679">
                  <c:v>3.5728521347050002</c:v>
                </c:pt>
                <c:pt idx="38680">
                  <c:v>3.5729029178620002</c:v>
                </c:pt>
                <c:pt idx="38681">
                  <c:v>3.5729482173920002</c:v>
                </c:pt>
                <c:pt idx="38682">
                  <c:v>3.5729932785030001</c:v>
                </c:pt>
                <c:pt idx="38683">
                  <c:v>3.5730354785920002</c:v>
                </c:pt>
                <c:pt idx="38684">
                  <c:v>3.5730772018430002</c:v>
                </c:pt>
                <c:pt idx="38685">
                  <c:v>3.5731146335599999</c:v>
                </c:pt>
                <c:pt idx="38686">
                  <c:v>3.5731525421139998</c:v>
                </c:pt>
                <c:pt idx="38687">
                  <c:v>3.5731835365300002</c:v>
                </c:pt>
                <c:pt idx="38688">
                  <c:v>3.5732204914090002</c:v>
                </c:pt>
                <c:pt idx="38689">
                  <c:v>3.5732529163360001</c:v>
                </c:pt>
                <c:pt idx="38690">
                  <c:v>3.573292732239</c:v>
                </c:pt>
                <c:pt idx="38691">
                  <c:v>3.5733306407929999</c:v>
                </c:pt>
                <c:pt idx="38692">
                  <c:v>3.5733783245090001</c:v>
                </c:pt>
                <c:pt idx="38693">
                  <c:v>3.5734250545499999</c:v>
                </c:pt>
                <c:pt idx="38694">
                  <c:v>3.573479413986</c:v>
                </c:pt>
                <c:pt idx="38695">
                  <c:v>3.5735337734220001</c:v>
                </c:pt>
                <c:pt idx="38696">
                  <c:v>3.573831796646</c:v>
                </c:pt>
                <c:pt idx="38697">
                  <c:v>3.573920726776</c:v>
                </c:pt>
                <c:pt idx="38698">
                  <c:v>3.5740227699279998</c:v>
                </c:pt>
                <c:pt idx="38699">
                  <c:v>3.5740542411799998</c:v>
                </c:pt>
                <c:pt idx="38700">
                  <c:v>3.5741269588470002</c:v>
                </c:pt>
                <c:pt idx="38701">
                  <c:v>3.574161291122</c:v>
                </c:pt>
                <c:pt idx="38702">
                  <c:v>3.574244976044</c:v>
                </c:pt>
                <c:pt idx="38703">
                  <c:v>3.574279785156</c:v>
                </c:pt>
                <c:pt idx="38704">
                  <c:v>3.5743591785429998</c:v>
                </c:pt>
                <c:pt idx="38705">
                  <c:v>3.5744040012360001</c:v>
                </c:pt>
                <c:pt idx="38706">
                  <c:v>3.5744771957400001</c:v>
                </c:pt>
                <c:pt idx="38707">
                  <c:v>3.5745267868039998</c:v>
                </c:pt>
                <c:pt idx="38708">
                  <c:v>3.5745856761930002</c:v>
                </c:pt>
                <c:pt idx="38709">
                  <c:v>3.5746409893040001</c:v>
                </c:pt>
                <c:pt idx="38710">
                  <c:v>3.5746867656710002</c:v>
                </c:pt>
                <c:pt idx="38711">
                  <c:v>3.5747797489169999</c:v>
                </c:pt>
                <c:pt idx="38712">
                  <c:v>3.574872493744</c:v>
                </c:pt>
                <c:pt idx="38713">
                  <c:v>3.5749731063839998</c:v>
                </c:pt>
                <c:pt idx="38714">
                  <c:v>3.5750474929810001</c:v>
                </c:pt>
                <c:pt idx="38715">
                  <c:v>3.5750849246979999</c:v>
                </c:pt>
                <c:pt idx="38716">
                  <c:v>3.5751564502719999</c:v>
                </c:pt>
                <c:pt idx="38717">
                  <c:v>3.5752053260799999</c:v>
                </c:pt>
                <c:pt idx="38718">
                  <c:v>3.5752661228179998</c:v>
                </c:pt>
                <c:pt idx="38719">
                  <c:v>3.5753264427190001</c:v>
                </c:pt>
                <c:pt idx="38720">
                  <c:v>3.5753762722019999</c:v>
                </c:pt>
                <c:pt idx="38721">
                  <c:v>3.5754456520079998</c:v>
                </c:pt>
                <c:pt idx="38722">
                  <c:v>3.5754823684689998</c:v>
                </c:pt>
                <c:pt idx="38723">
                  <c:v>3.5755796432500002</c:v>
                </c:pt>
                <c:pt idx="38724">
                  <c:v>3.575871944427</c:v>
                </c:pt>
                <c:pt idx="38725">
                  <c:v>3.575911998749</c:v>
                </c:pt>
                <c:pt idx="38726">
                  <c:v>3.576001167297</c:v>
                </c:pt>
                <c:pt idx="38727">
                  <c:v>3.5760490894319998</c:v>
                </c:pt>
                <c:pt idx="38728">
                  <c:v>3.57608628273</c:v>
                </c:pt>
                <c:pt idx="38729">
                  <c:v>3.5761253833770001</c:v>
                </c:pt>
                <c:pt idx="38730">
                  <c:v>3.5761625766749998</c:v>
                </c:pt>
                <c:pt idx="38731">
                  <c:v>3.5761950016020001</c:v>
                </c:pt>
                <c:pt idx="38732">
                  <c:v>3.5762321949009999</c:v>
                </c:pt>
                <c:pt idx="38733">
                  <c:v>3.5762805938720001</c:v>
                </c:pt>
                <c:pt idx="38734">
                  <c:v>3.5763258934020001</c:v>
                </c:pt>
                <c:pt idx="38735">
                  <c:v>3.576374053955</c:v>
                </c:pt>
                <c:pt idx="38736">
                  <c:v>3.5764243602749999</c:v>
                </c:pt>
                <c:pt idx="38737">
                  <c:v>3.5764727592469998</c:v>
                </c:pt>
                <c:pt idx="38738">
                  <c:v>3.5765182971949998</c:v>
                </c:pt>
                <c:pt idx="38739">
                  <c:v>3.576564073563</c:v>
                </c:pt>
                <c:pt idx="38740">
                  <c:v>3.576606273651</c:v>
                </c:pt>
                <c:pt idx="38741">
                  <c:v>3.5766696929930002</c:v>
                </c:pt>
                <c:pt idx="38742">
                  <c:v>3.5769019126889998</c:v>
                </c:pt>
                <c:pt idx="38743">
                  <c:v>3.5770006179810001</c:v>
                </c:pt>
                <c:pt idx="38744">
                  <c:v>3.5770778656009998</c:v>
                </c:pt>
                <c:pt idx="38745">
                  <c:v>3.577120304108</c:v>
                </c:pt>
                <c:pt idx="38746">
                  <c:v>3.5771913528439998</c:v>
                </c:pt>
                <c:pt idx="38747">
                  <c:v>3.5772473812099999</c:v>
                </c:pt>
                <c:pt idx="38748">
                  <c:v>3.5773055553440001</c:v>
                </c:pt>
                <c:pt idx="38749">
                  <c:v>3.57737159729</c:v>
                </c:pt>
                <c:pt idx="38750">
                  <c:v>3.5774271488189999</c:v>
                </c:pt>
                <c:pt idx="38751">
                  <c:v>3.5775029659270001</c:v>
                </c:pt>
                <c:pt idx="38752">
                  <c:v>3.5775437355039998</c:v>
                </c:pt>
                <c:pt idx="38753">
                  <c:v>3.577622890472</c:v>
                </c:pt>
                <c:pt idx="38754">
                  <c:v>3.577652215958</c:v>
                </c:pt>
                <c:pt idx="38755">
                  <c:v>3.5777263641360002</c:v>
                </c:pt>
                <c:pt idx="38756">
                  <c:v>3.5777528285979998</c:v>
                </c:pt>
                <c:pt idx="38757">
                  <c:v>3.577846050262</c:v>
                </c:pt>
                <c:pt idx="38758">
                  <c:v>3.577973365784</c:v>
                </c:pt>
                <c:pt idx="38759">
                  <c:v>3.578273057938</c:v>
                </c:pt>
                <c:pt idx="38760">
                  <c:v>3.578336000443</c:v>
                </c:pt>
                <c:pt idx="38761">
                  <c:v>3.5783698558810002</c:v>
                </c:pt>
                <c:pt idx="38762">
                  <c:v>3.578407287598</c:v>
                </c:pt>
                <c:pt idx="38763">
                  <c:v>3.5784506797789999</c:v>
                </c:pt>
                <c:pt idx="38764">
                  <c:v>3.5784873962399999</c:v>
                </c:pt>
                <c:pt idx="38765">
                  <c:v>3.5785257816309999</c:v>
                </c:pt>
                <c:pt idx="38766">
                  <c:v>3.5785629749300001</c:v>
                </c:pt>
                <c:pt idx="38767">
                  <c:v>3.578599214554</c:v>
                </c:pt>
                <c:pt idx="38768">
                  <c:v>3.5786321163179999</c:v>
                </c:pt>
                <c:pt idx="38769">
                  <c:v>3.5786712169650001</c:v>
                </c:pt>
                <c:pt idx="38770">
                  <c:v>3.578709125519</c:v>
                </c:pt>
                <c:pt idx="38771">
                  <c:v>3.5787456035609999</c:v>
                </c:pt>
                <c:pt idx="38772">
                  <c:v>3.5787854194639999</c:v>
                </c:pt>
                <c:pt idx="38773">
                  <c:v>3.5788240432739999</c:v>
                </c:pt>
                <c:pt idx="38774">
                  <c:v>3.5788619518279998</c:v>
                </c:pt>
                <c:pt idx="38775">
                  <c:v>3.578897476196</c:v>
                </c:pt>
                <c:pt idx="38776">
                  <c:v>3.578939437866</c:v>
                </c:pt>
                <c:pt idx="38777">
                  <c:v>3.5791509151460001</c:v>
                </c:pt>
                <c:pt idx="38778">
                  <c:v>3.5792577266690002</c:v>
                </c:pt>
                <c:pt idx="38779">
                  <c:v>3.5793325901030002</c:v>
                </c:pt>
                <c:pt idx="38780">
                  <c:v>3.5793871879579999</c:v>
                </c:pt>
                <c:pt idx="38781">
                  <c:v>3.5794551372529999</c:v>
                </c:pt>
                <c:pt idx="38782">
                  <c:v>3.5795168876650001</c:v>
                </c:pt>
                <c:pt idx="38783">
                  <c:v>3.5795781612400002</c:v>
                </c:pt>
                <c:pt idx="38784">
                  <c:v>3.5796530246730001</c:v>
                </c:pt>
                <c:pt idx="38785">
                  <c:v>3.5796966552730001</c:v>
                </c:pt>
                <c:pt idx="38786">
                  <c:v>3.5797696113590001</c:v>
                </c:pt>
                <c:pt idx="38787">
                  <c:v>3.5798046588900001</c:v>
                </c:pt>
                <c:pt idx="38788">
                  <c:v>3.5798997879029999</c:v>
                </c:pt>
                <c:pt idx="38789">
                  <c:v>3.5802495479580001</c:v>
                </c:pt>
                <c:pt idx="38790">
                  <c:v>3.5805668830870001</c:v>
                </c:pt>
                <c:pt idx="38791">
                  <c:v>3.5807909965519999</c:v>
                </c:pt>
                <c:pt idx="38792">
                  <c:v>3.580908298492</c:v>
                </c:pt>
                <c:pt idx="38793">
                  <c:v>3.5809881687159999</c:v>
                </c:pt>
                <c:pt idx="38794">
                  <c:v>3.581032037735</c:v>
                </c:pt>
                <c:pt idx="38795">
                  <c:v>3.5810759067540001</c:v>
                </c:pt>
                <c:pt idx="38796">
                  <c:v>3.581115484238</c:v>
                </c:pt>
                <c:pt idx="38797">
                  <c:v>3.5811598300930001</c:v>
                </c:pt>
                <c:pt idx="38798">
                  <c:v>3.5812451839450001</c:v>
                </c:pt>
                <c:pt idx="38799">
                  <c:v>3.58132147789</c:v>
                </c:pt>
                <c:pt idx="38800">
                  <c:v>3.5816292762759998</c:v>
                </c:pt>
                <c:pt idx="38801">
                  <c:v>3.5817413330079999</c:v>
                </c:pt>
                <c:pt idx="38802">
                  <c:v>3.5818371772769999</c:v>
                </c:pt>
                <c:pt idx="38803">
                  <c:v>3.581869125366</c:v>
                </c:pt>
                <c:pt idx="38804">
                  <c:v>3.5819399356839998</c:v>
                </c:pt>
                <c:pt idx="38805">
                  <c:v>3.5819659233090002</c:v>
                </c:pt>
                <c:pt idx="38806">
                  <c:v>3.5820379257199999</c:v>
                </c:pt>
                <c:pt idx="38807">
                  <c:v>3.5820617675780002</c:v>
                </c:pt>
                <c:pt idx="38808">
                  <c:v>3.5821330547330001</c:v>
                </c:pt>
                <c:pt idx="38809">
                  <c:v>3.582217693329</c:v>
                </c:pt>
                <c:pt idx="38810">
                  <c:v>3.5825130939480001</c:v>
                </c:pt>
                <c:pt idx="38811">
                  <c:v>3.5825636386870001</c:v>
                </c:pt>
                <c:pt idx="38812">
                  <c:v>3.582613945007</c:v>
                </c:pt>
                <c:pt idx="38813">
                  <c:v>3.582657337189</c:v>
                </c:pt>
                <c:pt idx="38814">
                  <c:v>3.5827085971830002</c:v>
                </c:pt>
                <c:pt idx="38815">
                  <c:v>3.5827522277830002</c:v>
                </c:pt>
                <c:pt idx="38816">
                  <c:v>3.582793474197</c:v>
                </c:pt>
                <c:pt idx="38817">
                  <c:v>3.582835435867</c:v>
                </c:pt>
                <c:pt idx="38818">
                  <c:v>3.5828998088840001</c:v>
                </c:pt>
                <c:pt idx="38819">
                  <c:v>3.5829620361329999</c:v>
                </c:pt>
                <c:pt idx="38820">
                  <c:v>3.5830605030060001</c:v>
                </c:pt>
                <c:pt idx="38821">
                  <c:v>3.5831611156459999</c:v>
                </c:pt>
                <c:pt idx="38822">
                  <c:v>3.5832314491270001</c:v>
                </c:pt>
                <c:pt idx="38823">
                  <c:v>3.5833132267000001</c:v>
                </c:pt>
                <c:pt idx="38824">
                  <c:v>3.5835454463960001</c:v>
                </c:pt>
                <c:pt idx="38825">
                  <c:v>3.5836570262910001</c:v>
                </c:pt>
                <c:pt idx="38826">
                  <c:v>3.5837154388429999</c:v>
                </c:pt>
                <c:pt idx="38827">
                  <c:v>3.5837666988370001</c:v>
                </c:pt>
                <c:pt idx="38828">
                  <c:v>3.583815097809</c:v>
                </c:pt>
                <c:pt idx="38829">
                  <c:v>3.5838763713840001</c:v>
                </c:pt>
                <c:pt idx="38830">
                  <c:v>3.5839226245879998</c:v>
                </c:pt>
                <c:pt idx="38831">
                  <c:v>3.5839970111850001</c:v>
                </c:pt>
                <c:pt idx="38832">
                  <c:v>3.5840315818790001</c:v>
                </c:pt>
                <c:pt idx="38833">
                  <c:v>3.5841102600100001</c:v>
                </c:pt>
                <c:pt idx="38834">
                  <c:v>3.5841410160059999</c:v>
                </c:pt>
                <c:pt idx="38835">
                  <c:v>3.5842185020450001</c:v>
                </c:pt>
                <c:pt idx="38836">
                  <c:v>3.5842514038090001</c:v>
                </c:pt>
                <c:pt idx="38837">
                  <c:v>3.5843212604520001</c:v>
                </c:pt>
                <c:pt idx="38838">
                  <c:v>3.5844154357910001</c:v>
                </c:pt>
                <c:pt idx="38839">
                  <c:v>3.5847287178039999</c:v>
                </c:pt>
                <c:pt idx="38840">
                  <c:v>3.584819555283</c:v>
                </c:pt>
                <c:pt idx="38841">
                  <c:v>3.584896326065</c:v>
                </c:pt>
                <c:pt idx="38842">
                  <c:v>3.5849571228029999</c:v>
                </c:pt>
                <c:pt idx="38843">
                  <c:v>3.5850613117219998</c:v>
                </c:pt>
                <c:pt idx="38844">
                  <c:v>3.585112810135</c:v>
                </c:pt>
                <c:pt idx="38845">
                  <c:v>3.5853633880619999</c:v>
                </c:pt>
                <c:pt idx="38846">
                  <c:v>3.5854511260990001</c:v>
                </c:pt>
                <c:pt idx="38847">
                  <c:v>3.5855379104609999</c:v>
                </c:pt>
                <c:pt idx="38848">
                  <c:v>3.5856156349180002</c:v>
                </c:pt>
                <c:pt idx="38849">
                  <c:v>3.5857322216030001</c:v>
                </c:pt>
                <c:pt idx="38850">
                  <c:v>3.5858769416810001</c:v>
                </c:pt>
                <c:pt idx="38851">
                  <c:v>3.5859701633449999</c:v>
                </c:pt>
                <c:pt idx="38852">
                  <c:v>3.586061477661</c:v>
                </c:pt>
                <c:pt idx="38853">
                  <c:v>3.586155414581</c:v>
                </c:pt>
                <c:pt idx="38854">
                  <c:v>3.586241006851</c:v>
                </c:pt>
                <c:pt idx="38855">
                  <c:v>3.5865161418909999</c:v>
                </c:pt>
                <c:pt idx="38856">
                  <c:v>3.5866043567660002</c:v>
                </c:pt>
                <c:pt idx="38857">
                  <c:v>3.5866458415990001</c:v>
                </c:pt>
                <c:pt idx="38858">
                  <c:v>3.5866813659669998</c:v>
                </c:pt>
                <c:pt idx="38859">
                  <c:v>3.5867218971249999</c:v>
                </c:pt>
                <c:pt idx="38860">
                  <c:v>3.5867583751679999</c:v>
                </c:pt>
                <c:pt idx="38861">
                  <c:v>3.5868005752559999</c:v>
                </c:pt>
                <c:pt idx="38862">
                  <c:v>3.586840867996</c:v>
                </c:pt>
                <c:pt idx="38863">
                  <c:v>3.5868890285489998</c:v>
                </c:pt>
                <c:pt idx="38864">
                  <c:v>3.5869274139399998</c:v>
                </c:pt>
                <c:pt idx="38865">
                  <c:v>3.5869777202609998</c:v>
                </c:pt>
                <c:pt idx="38866">
                  <c:v>3.5870189666750001</c:v>
                </c:pt>
                <c:pt idx="38867">
                  <c:v>3.587017059326</c:v>
                </c:pt>
                <c:pt idx="38868">
                  <c:v>3.5870611667630001</c:v>
                </c:pt>
                <c:pt idx="38869">
                  <c:v>3.5871055126189999</c:v>
                </c:pt>
                <c:pt idx="38870">
                  <c:v>3.5871539115909998</c:v>
                </c:pt>
                <c:pt idx="38871">
                  <c:v>3.5871999263759999</c:v>
                </c:pt>
                <c:pt idx="38872">
                  <c:v>3.5872430801389998</c:v>
                </c:pt>
                <c:pt idx="38873">
                  <c:v>3.5873398780820001</c:v>
                </c:pt>
                <c:pt idx="38874">
                  <c:v>3.5873823165890002</c:v>
                </c:pt>
                <c:pt idx="38875">
                  <c:v>3.587428569794</c:v>
                </c:pt>
                <c:pt idx="38876">
                  <c:v>3.5876648426059998</c:v>
                </c:pt>
                <c:pt idx="38877">
                  <c:v>3.5877578258509999</c:v>
                </c:pt>
                <c:pt idx="38878">
                  <c:v>3.587817192078</c:v>
                </c:pt>
                <c:pt idx="38879">
                  <c:v>3.5879161357879998</c:v>
                </c:pt>
                <c:pt idx="38880">
                  <c:v>3.5879931449889999</c:v>
                </c:pt>
                <c:pt idx="38881">
                  <c:v>3.5880925655359999</c:v>
                </c:pt>
                <c:pt idx="38882">
                  <c:v>3.588181495667</c:v>
                </c:pt>
                <c:pt idx="38883">
                  <c:v>3.5882718563079998</c:v>
                </c:pt>
                <c:pt idx="38884">
                  <c:v>3.5883722305300001</c:v>
                </c:pt>
                <c:pt idx="38885">
                  <c:v>3.588452100754</c:v>
                </c:pt>
                <c:pt idx="38886">
                  <c:v>3.5885493755339999</c:v>
                </c:pt>
                <c:pt idx="38887">
                  <c:v>3.58860039711</c:v>
                </c:pt>
                <c:pt idx="38888">
                  <c:v>3.5886850357059998</c:v>
                </c:pt>
                <c:pt idx="38889">
                  <c:v>3.5887246131900001</c:v>
                </c:pt>
                <c:pt idx="38890">
                  <c:v>3.5888245105740002</c:v>
                </c:pt>
                <c:pt idx="38891">
                  <c:v>3.5891642570500002</c:v>
                </c:pt>
                <c:pt idx="38892">
                  <c:v>3.5892179012300001</c:v>
                </c:pt>
                <c:pt idx="38893">
                  <c:v>3.5893039703370002</c:v>
                </c:pt>
                <c:pt idx="38894">
                  <c:v>3.5893392562869999</c:v>
                </c:pt>
                <c:pt idx="38895">
                  <c:v>3.589425086975</c:v>
                </c:pt>
                <c:pt idx="38896">
                  <c:v>3.5894703865049999</c:v>
                </c:pt>
                <c:pt idx="38897">
                  <c:v>3.5895121097559999</c:v>
                </c:pt>
                <c:pt idx="38898">
                  <c:v>3.5895552635189998</c:v>
                </c:pt>
                <c:pt idx="38899">
                  <c:v>3.5895867347719999</c:v>
                </c:pt>
                <c:pt idx="38900">
                  <c:v>3.5896196365359998</c:v>
                </c:pt>
                <c:pt idx="38901">
                  <c:v>3.5896542072300002</c:v>
                </c:pt>
                <c:pt idx="38902">
                  <c:v>3.5896935462949999</c:v>
                </c:pt>
                <c:pt idx="38903">
                  <c:v>3.5897324085240001</c:v>
                </c:pt>
                <c:pt idx="38904">
                  <c:v>3.5897800922390002</c:v>
                </c:pt>
                <c:pt idx="38905">
                  <c:v>3.5898520946499999</c:v>
                </c:pt>
                <c:pt idx="38906">
                  <c:v>3.5901219844819998</c:v>
                </c:pt>
                <c:pt idx="38907">
                  <c:v>3.5902488231660001</c:v>
                </c:pt>
                <c:pt idx="38908">
                  <c:v>3.5903301239009999</c:v>
                </c:pt>
                <c:pt idx="38909">
                  <c:v>3.5904221534729999</c:v>
                </c:pt>
                <c:pt idx="38910">
                  <c:v>3.590501070023</c:v>
                </c:pt>
                <c:pt idx="38911">
                  <c:v>3.5905373096469999</c:v>
                </c:pt>
                <c:pt idx="38912">
                  <c:v>3.590622901917</c:v>
                </c:pt>
                <c:pt idx="38913">
                  <c:v>3.5906593799589999</c:v>
                </c:pt>
                <c:pt idx="38914">
                  <c:v>3.590739965439</c:v>
                </c:pt>
                <c:pt idx="38915">
                  <c:v>3.5907781124109999</c:v>
                </c:pt>
                <c:pt idx="38916">
                  <c:v>3.5908503532410001</c:v>
                </c:pt>
                <c:pt idx="38917">
                  <c:v>3.590900659561</c:v>
                </c:pt>
                <c:pt idx="38918">
                  <c:v>3.590963363647</c:v>
                </c:pt>
                <c:pt idx="38919">
                  <c:v>3.5910193920140001</c:v>
                </c:pt>
                <c:pt idx="38920">
                  <c:v>3.5911159515379998</c:v>
                </c:pt>
                <c:pt idx="38921">
                  <c:v>3.5912187099459998</c:v>
                </c:pt>
                <c:pt idx="38922">
                  <c:v>3.591522932053</c:v>
                </c:pt>
                <c:pt idx="38923">
                  <c:v>3.5916717052460001</c:v>
                </c:pt>
                <c:pt idx="38924">
                  <c:v>3.5917370319369999</c:v>
                </c:pt>
                <c:pt idx="38925">
                  <c:v>3.591831922531</c:v>
                </c:pt>
                <c:pt idx="38926">
                  <c:v>3.5918774604800001</c:v>
                </c:pt>
                <c:pt idx="38927">
                  <c:v>3.5919220447539999</c:v>
                </c:pt>
                <c:pt idx="38928">
                  <c:v>3.5920212268829999</c:v>
                </c:pt>
                <c:pt idx="38929">
                  <c:v>3.5920763015750001</c:v>
                </c:pt>
                <c:pt idx="38930">
                  <c:v>3.5921738147740001</c:v>
                </c:pt>
                <c:pt idx="38931">
                  <c:v>3.5922548770899998</c:v>
                </c:pt>
                <c:pt idx="38932">
                  <c:v>3.5923187732700002</c:v>
                </c:pt>
                <c:pt idx="38933">
                  <c:v>3.5924360752109998</c:v>
                </c:pt>
                <c:pt idx="38934">
                  <c:v>3.5925581455229998</c:v>
                </c:pt>
                <c:pt idx="38935">
                  <c:v>3.5927841663360001</c:v>
                </c:pt>
                <c:pt idx="38936">
                  <c:v>3.5929222106930001</c:v>
                </c:pt>
                <c:pt idx="38937">
                  <c:v>3.5930025577550002</c:v>
                </c:pt>
                <c:pt idx="38938">
                  <c:v>3.5931160449980002</c:v>
                </c:pt>
                <c:pt idx="38939">
                  <c:v>3.5933823585510001</c:v>
                </c:pt>
                <c:pt idx="38940">
                  <c:v>3.5934319496149998</c:v>
                </c:pt>
                <c:pt idx="38941">
                  <c:v>3.593479633331</c:v>
                </c:pt>
                <c:pt idx="38942">
                  <c:v>3.5935277938839998</c:v>
                </c:pt>
                <c:pt idx="38943">
                  <c:v>3.5938379764559998</c:v>
                </c:pt>
                <c:pt idx="38944">
                  <c:v>3.5941591262819998</c:v>
                </c:pt>
                <c:pt idx="38945">
                  <c:v>3.5942425727840002</c:v>
                </c:pt>
                <c:pt idx="38946">
                  <c:v>3.5943334102629998</c:v>
                </c:pt>
                <c:pt idx="38947">
                  <c:v>3.5944228172299999</c:v>
                </c:pt>
                <c:pt idx="38948">
                  <c:v>3.5945160388950002</c:v>
                </c:pt>
                <c:pt idx="38949">
                  <c:v>3.5946805477139998</c:v>
                </c:pt>
                <c:pt idx="38950">
                  <c:v>3.5947818756099998</c:v>
                </c:pt>
                <c:pt idx="38951">
                  <c:v>3.5949151515960001</c:v>
                </c:pt>
                <c:pt idx="38952">
                  <c:v>3.5950341224670002</c:v>
                </c:pt>
                <c:pt idx="38953">
                  <c:v>3.5951881408689998</c:v>
                </c:pt>
                <c:pt idx="38954">
                  <c:v>3.5954375267029999</c:v>
                </c:pt>
                <c:pt idx="38955">
                  <c:v>3.5955002307889998</c:v>
                </c:pt>
                <c:pt idx="38956">
                  <c:v>3.595725774765</c:v>
                </c:pt>
                <c:pt idx="38957">
                  <c:v>3.5958628654479998</c:v>
                </c:pt>
                <c:pt idx="38958">
                  <c:v>3.595994234085</c:v>
                </c:pt>
                <c:pt idx="38959">
                  <c:v>3.596271753311</c:v>
                </c:pt>
                <c:pt idx="38960">
                  <c:v>3.5963530540469999</c:v>
                </c:pt>
                <c:pt idx="38961">
                  <c:v>3.5964326858520002</c:v>
                </c:pt>
                <c:pt idx="38962">
                  <c:v>3.596514225006</c:v>
                </c:pt>
                <c:pt idx="38963">
                  <c:v>3.5965921878809999</c:v>
                </c:pt>
                <c:pt idx="38964">
                  <c:v>3.596671104431</c:v>
                </c:pt>
                <c:pt idx="38965">
                  <c:v>3.5969915390009999</c:v>
                </c:pt>
                <c:pt idx="38966">
                  <c:v>3.5971641540529999</c:v>
                </c:pt>
                <c:pt idx="38967">
                  <c:v>3.5972304344179999</c:v>
                </c:pt>
                <c:pt idx="38968">
                  <c:v>3.5973484516140002</c:v>
                </c:pt>
                <c:pt idx="38969">
                  <c:v>3.5974688529969998</c:v>
                </c:pt>
                <c:pt idx="38970">
                  <c:v>3.597562074661</c:v>
                </c:pt>
                <c:pt idx="38971">
                  <c:v>3.59761428833</c:v>
                </c:pt>
                <c:pt idx="38972">
                  <c:v>3.59769821167</c:v>
                </c:pt>
                <c:pt idx="38973">
                  <c:v>3.5977830886839999</c:v>
                </c:pt>
                <c:pt idx="38974">
                  <c:v>3.5980746746059999</c:v>
                </c:pt>
                <c:pt idx="38975">
                  <c:v>3.5981893539429999</c:v>
                </c:pt>
                <c:pt idx="38976">
                  <c:v>3.5982565879820001</c:v>
                </c:pt>
                <c:pt idx="38977">
                  <c:v>3.5983552932739999</c:v>
                </c:pt>
                <c:pt idx="38978">
                  <c:v>3.5986578464510002</c:v>
                </c:pt>
                <c:pt idx="38979">
                  <c:v>3.5988767147059999</c:v>
                </c:pt>
                <c:pt idx="38980">
                  <c:v>3.5990209579469998</c:v>
                </c:pt>
                <c:pt idx="38981">
                  <c:v>3.5991041660310001</c:v>
                </c:pt>
                <c:pt idx="38982">
                  <c:v>3.5991568565369998</c:v>
                </c:pt>
                <c:pt idx="38983">
                  <c:v>3.5992534160609999</c:v>
                </c:pt>
                <c:pt idx="38984">
                  <c:v>3.5993697643279998</c:v>
                </c:pt>
                <c:pt idx="38985">
                  <c:v>3.5995085239410001</c:v>
                </c:pt>
                <c:pt idx="38986">
                  <c:v>3.5996866226200002</c:v>
                </c:pt>
                <c:pt idx="38987">
                  <c:v>3.5998103618620001</c:v>
                </c:pt>
                <c:pt idx="38988">
                  <c:v>3.5999648571009999</c:v>
                </c:pt>
                <c:pt idx="38989">
                  <c:v>3.6002862453460001</c:v>
                </c:pt>
                <c:pt idx="38990">
                  <c:v>3.6003425121310002</c:v>
                </c:pt>
                <c:pt idx="38991">
                  <c:v>3.600392341614</c:v>
                </c:pt>
                <c:pt idx="38992">
                  <c:v>3.600450277328</c:v>
                </c:pt>
                <c:pt idx="38993">
                  <c:v>3.60050034523</c:v>
                </c:pt>
                <c:pt idx="38994">
                  <c:v>3.6005516052250002</c:v>
                </c:pt>
                <c:pt idx="38995">
                  <c:v>3.600601434708</c:v>
                </c:pt>
                <c:pt idx="38996">
                  <c:v>3.6006565093990002</c:v>
                </c:pt>
                <c:pt idx="38997">
                  <c:v>3.6006927490230001</c:v>
                </c:pt>
                <c:pt idx="38998">
                  <c:v>3.600728750229</c:v>
                </c:pt>
                <c:pt idx="38999">
                  <c:v>3.6007626056670001</c:v>
                </c:pt>
                <c:pt idx="39000">
                  <c:v>3.600793600082</c:v>
                </c:pt>
                <c:pt idx="39001">
                  <c:v>3.6008257865909998</c:v>
                </c:pt>
                <c:pt idx="39002">
                  <c:v>3.6008696556089999</c:v>
                </c:pt>
                <c:pt idx="39003">
                  <c:v>3.6009149551389998</c:v>
                </c:pt>
                <c:pt idx="39004">
                  <c:v>3.6009650230410002</c:v>
                </c:pt>
                <c:pt idx="39005">
                  <c:v>3.6010189056400002</c:v>
                </c:pt>
                <c:pt idx="39006">
                  <c:v>3.6011075973510001</c:v>
                </c:pt>
                <c:pt idx="39007">
                  <c:v>3.6013431549070001</c:v>
                </c:pt>
                <c:pt idx="39008">
                  <c:v>3.6014366149899999</c:v>
                </c:pt>
                <c:pt idx="39009">
                  <c:v>3.6014688014980001</c:v>
                </c:pt>
                <c:pt idx="39010">
                  <c:v>3.6015481948849999</c:v>
                </c:pt>
                <c:pt idx="39011">
                  <c:v>3.6015839576720001</c:v>
                </c:pt>
                <c:pt idx="39012">
                  <c:v>3.6016597747799999</c:v>
                </c:pt>
                <c:pt idx="39013">
                  <c:v>3.6017000675199999</c:v>
                </c:pt>
                <c:pt idx="39014">
                  <c:v>3.601771831512</c:v>
                </c:pt>
                <c:pt idx="39015">
                  <c:v>3.601822137833</c:v>
                </c:pt>
                <c:pt idx="39016">
                  <c:v>3.6018872261050001</c:v>
                </c:pt>
                <c:pt idx="39017">
                  <c:v>3.6019382476809998</c:v>
                </c:pt>
                <c:pt idx="39018">
                  <c:v>3.6020376682280002</c:v>
                </c:pt>
                <c:pt idx="39019">
                  <c:v>3.6021420955660002</c:v>
                </c:pt>
                <c:pt idx="39020">
                  <c:v>3.602429151535</c:v>
                </c:pt>
                <c:pt idx="39021">
                  <c:v>3.6025123596189998</c:v>
                </c:pt>
                <c:pt idx="39022">
                  <c:v>3.602572202682</c:v>
                </c:pt>
                <c:pt idx="39023">
                  <c:v>3.6026916503909998</c:v>
                </c:pt>
                <c:pt idx="39024">
                  <c:v>3.6029653549190002</c:v>
                </c:pt>
                <c:pt idx="39025">
                  <c:v>3.6031942367549998</c:v>
                </c:pt>
                <c:pt idx="39026">
                  <c:v>3.6033573150630001</c:v>
                </c:pt>
                <c:pt idx="39027">
                  <c:v>3.6035571098329999</c:v>
                </c:pt>
                <c:pt idx="39028">
                  <c:v>3.6036765575410001</c:v>
                </c:pt>
                <c:pt idx="39029">
                  <c:v>3.6037802696229999</c:v>
                </c:pt>
                <c:pt idx="39030">
                  <c:v>3.6038367748260001</c:v>
                </c:pt>
                <c:pt idx="39031">
                  <c:v>3.6038944721220001</c:v>
                </c:pt>
                <c:pt idx="39032">
                  <c:v>3.603943109512</c:v>
                </c:pt>
                <c:pt idx="39033">
                  <c:v>3.6040253639220001</c:v>
                </c:pt>
                <c:pt idx="39034">
                  <c:v>3.6040775775910001</c:v>
                </c:pt>
                <c:pt idx="39035">
                  <c:v>3.6041634082790002</c:v>
                </c:pt>
                <c:pt idx="39036">
                  <c:v>3.6042084693910001</c:v>
                </c:pt>
                <c:pt idx="39037">
                  <c:v>3.6042876243589999</c:v>
                </c:pt>
                <c:pt idx="39038">
                  <c:v>3.6043310165409999</c:v>
                </c:pt>
                <c:pt idx="39039">
                  <c:v>3.604415655136</c:v>
                </c:pt>
                <c:pt idx="39040">
                  <c:v>3.6044592857360001</c:v>
                </c:pt>
                <c:pt idx="39041">
                  <c:v>3.6045343875890001</c:v>
                </c:pt>
                <c:pt idx="39042">
                  <c:v>3.6046245098109999</c:v>
                </c:pt>
                <c:pt idx="39043">
                  <c:v>3.6047060489649998</c:v>
                </c:pt>
                <c:pt idx="39044">
                  <c:v>3.6047873497010001</c:v>
                </c:pt>
                <c:pt idx="39045">
                  <c:v>3.605018615723</c:v>
                </c:pt>
                <c:pt idx="39046">
                  <c:v>3.6050682067870001</c:v>
                </c:pt>
                <c:pt idx="39047">
                  <c:v>3.6051249504089999</c:v>
                </c:pt>
                <c:pt idx="39048">
                  <c:v>3.6051678657530002</c:v>
                </c:pt>
                <c:pt idx="39049">
                  <c:v>3.6052131652830002</c:v>
                </c:pt>
                <c:pt idx="39050">
                  <c:v>3.6052565574650002</c:v>
                </c:pt>
                <c:pt idx="39051">
                  <c:v>3.6052942276</c:v>
                </c:pt>
                <c:pt idx="39052">
                  <c:v>3.605330705643</c:v>
                </c:pt>
                <c:pt idx="39053">
                  <c:v>3.605376243591</c:v>
                </c:pt>
                <c:pt idx="39054">
                  <c:v>3.605417966843</c:v>
                </c:pt>
                <c:pt idx="39055">
                  <c:v>3.6054589748380002</c:v>
                </c:pt>
                <c:pt idx="39056">
                  <c:v>3.6055049896239999</c:v>
                </c:pt>
                <c:pt idx="39057">
                  <c:v>3.6055552959439998</c:v>
                </c:pt>
                <c:pt idx="39058">
                  <c:v>3.6055965423580001</c:v>
                </c:pt>
                <c:pt idx="39059">
                  <c:v>3.6056356430049998</c:v>
                </c:pt>
                <c:pt idx="39060">
                  <c:v>3.6056702136990002</c:v>
                </c:pt>
                <c:pt idx="39061">
                  <c:v>3.6057028770450001</c:v>
                </c:pt>
                <c:pt idx="39062">
                  <c:v>3.6057319641109999</c:v>
                </c:pt>
                <c:pt idx="39063">
                  <c:v>3.6057679653169998</c:v>
                </c:pt>
                <c:pt idx="39064">
                  <c:v>3.605812072754</c:v>
                </c:pt>
                <c:pt idx="39065">
                  <c:v>3.605907917023</c:v>
                </c:pt>
                <c:pt idx="39066">
                  <c:v>3.6062321662899999</c:v>
                </c:pt>
                <c:pt idx="39067">
                  <c:v>3.6063241958619998</c:v>
                </c:pt>
                <c:pt idx="39068">
                  <c:v>3.6063952445980001</c:v>
                </c:pt>
                <c:pt idx="39069">
                  <c:v>3.6064291000369999</c:v>
                </c:pt>
                <c:pt idx="39070">
                  <c:v>3.606503009796</c:v>
                </c:pt>
                <c:pt idx="39071">
                  <c:v>3.6065490245820002</c:v>
                </c:pt>
                <c:pt idx="39072">
                  <c:v>3.6066265106199999</c:v>
                </c:pt>
                <c:pt idx="39073">
                  <c:v>3.6066858768459999</c:v>
                </c:pt>
                <c:pt idx="39074">
                  <c:v>3.6067523956300001</c:v>
                </c:pt>
                <c:pt idx="39075">
                  <c:v>3.606822013855</c:v>
                </c:pt>
                <c:pt idx="39076">
                  <c:v>3.6068816185000001</c:v>
                </c:pt>
                <c:pt idx="39077">
                  <c:v>3.6069560050959999</c:v>
                </c:pt>
                <c:pt idx="39078">
                  <c:v>3.6070065498349999</c:v>
                </c:pt>
                <c:pt idx="39079">
                  <c:v>3.607087135315</c:v>
                </c:pt>
                <c:pt idx="39080">
                  <c:v>3.607128620148</c:v>
                </c:pt>
                <c:pt idx="39081">
                  <c:v>3.6072113513950002</c:v>
                </c:pt>
                <c:pt idx="39082">
                  <c:v>3.6072452068329999</c:v>
                </c:pt>
                <c:pt idx="39083">
                  <c:v>3.607348680496</c:v>
                </c:pt>
                <c:pt idx="39084">
                  <c:v>3.6074433326720001</c:v>
                </c:pt>
                <c:pt idx="39085">
                  <c:v>3.6075749397279999</c:v>
                </c:pt>
                <c:pt idx="39086">
                  <c:v>3.607740879059</c:v>
                </c:pt>
                <c:pt idx="39087">
                  <c:v>3.6077935695650001</c:v>
                </c:pt>
                <c:pt idx="39088">
                  <c:v>3.6078436374659999</c:v>
                </c:pt>
                <c:pt idx="39089">
                  <c:v>3.6078863143920001</c:v>
                </c:pt>
                <c:pt idx="39090">
                  <c:v>3.607927560806</c:v>
                </c:pt>
                <c:pt idx="39091">
                  <c:v>3.6079685688019998</c:v>
                </c:pt>
                <c:pt idx="39092">
                  <c:v>3.6080169677730001</c:v>
                </c:pt>
                <c:pt idx="39093">
                  <c:v>3.6080594062809999</c:v>
                </c:pt>
                <c:pt idx="39094">
                  <c:v>3.608117818832</c:v>
                </c:pt>
                <c:pt idx="39095">
                  <c:v>3.608213424683</c:v>
                </c:pt>
                <c:pt idx="39096">
                  <c:v>3.6083080768590001</c:v>
                </c:pt>
                <c:pt idx="39097">
                  <c:v>3.6083867549900002</c:v>
                </c:pt>
                <c:pt idx="39098">
                  <c:v>3.6087291240689998</c:v>
                </c:pt>
                <c:pt idx="39099">
                  <c:v>3.6088521480560001</c:v>
                </c:pt>
                <c:pt idx="39100">
                  <c:v>3.6089608669280002</c:v>
                </c:pt>
                <c:pt idx="39101">
                  <c:v>3.6090388298030001</c:v>
                </c:pt>
                <c:pt idx="39102">
                  <c:v>3.6091194152830002</c:v>
                </c:pt>
                <c:pt idx="39103">
                  <c:v>3.6094231605529998</c:v>
                </c:pt>
                <c:pt idx="39104">
                  <c:v>3.609632968903</c:v>
                </c:pt>
                <c:pt idx="39105">
                  <c:v>3.6098558902739999</c:v>
                </c:pt>
                <c:pt idx="39106">
                  <c:v>3.6101818084719999</c:v>
                </c:pt>
                <c:pt idx="39107">
                  <c:v>3.610272884369</c:v>
                </c:pt>
                <c:pt idx="39108">
                  <c:v>3.6103141307829998</c:v>
                </c:pt>
                <c:pt idx="39109">
                  <c:v>3.610365390778</c:v>
                </c:pt>
                <c:pt idx="39110">
                  <c:v>3.6104588508609998</c:v>
                </c:pt>
                <c:pt idx="39111">
                  <c:v>3.6105105876920001</c:v>
                </c:pt>
                <c:pt idx="39112">
                  <c:v>3.6105554103849999</c:v>
                </c:pt>
                <c:pt idx="39113">
                  <c:v>3.6105961799620001</c:v>
                </c:pt>
                <c:pt idx="39114">
                  <c:v>3.6106417179110002</c:v>
                </c:pt>
                <c:pt idx="39115">
                  <c:v>3.6106798648830001</c:v>
                </c:pt>
                <c:pt idx="39116">
                  <c:v>3.6107201576230001</c:v>
                </c:pt>
                <c:pt idx="39117">
                  <c:v>3.6107695102689998</c:v>
                </c:pt>
                <c:pt idx="39118">
                  <c:v>3.6108655929569999</c:v>
                </c:pt>
                <c:pt idx="39119">
                  <c:v>3.6111037731170001</c:v>
                </c:pt>
                <c:pt idx="39120">
                  <c:v>3.6113085746769999</c:v>
                </c:pt>
                <c:pt idx="39121">
                  <c:v>3.611445188522</c:v>
                </c:pt>
                <c:pt idx="39122">
                  <c:v>3.6115510463709999</c:v>
                </c:pt>
                <c:pt idx="39123">
                  <c:v>3.6118323802950001</c:v>
                </c:pt>
                <c:pt idx="39124">
                  <c:v>3.611942052841</c:v>
                </c:pt>
                <c:pt idx="39125">
                  <c:v>3.6120131015779999</c:v>
                </c:pt>
                <c:pt idx="39126">
                  <c:v>3.6120579242709998</c:v>
                </c:pt>
                <c:pt idx="39127">
                  <c:v>3.6121091842649999</c:v>
                </c:pt>
                <c:pt idx="39128">
                  <c:v>3.612159967422</c:v>
                </c:pt>
                <c:pt idx="39129">
                  <c:v>3.6122078895569998</c:v>
                </c:pt>
                <c:pt idx="39130">
                  <c:v>3.6122591495509999</c:v>
                </c:pt>
                <c:pt idx="39131">
                  <c:v>3.6123077869419999</c:v>
                </c:pt>
                <c:pt idx="39132">
                  <c:v>3.6123526096340002</c:v>
                </c:pt>
                <c:pt idx="39133">
                  <c:v>3.612402439117</c:v>
                </c:pt>
                <c:pt idx="39134">
                  <c:v>3.612442731857</c:v>
                </c:pt>
                <c:pt idx="39135">
                  <c:v>3.6124839782709999</c:v>
                </c:pt>
                <c:pt idx="39136">
                  <c:v>3.6125257015229999</c:v>
                </c:pt>
                <c:pt idx="39137">
                  <c:v>3.6125667095180001</c:v>
                </c:pt>
                <c:pt idx="39138">
                  <c:v>3.6126050949100001</c:v>
                </c:pt>
                <c:pt idx="39139">
                  <c:v>3.6126503944400001</c:v>
                </c:pt>
                <c:pt idx="39140">
                  <c:v>3.6128702163700002</c:v>
                </c:pt>
                <c:pt idx="39141">
                  <c:v>3.6129248142239998</c:v>
                </c:pt>
                <c:pt idx="39142">
                  <c:v>3.6129884719850001</c:v>
                </c:pt>
                <c:pt idx="39143">
                  <c:v>3.613049268723</c:v>
                </c:pt>
                <c:pt idx="39144">
                  <c:v>3.6131372451780002</c:v>
                </c:pt>
                <c:pt idx="39145">
                  <c:v>3.6131961345670001</c:v>
                </c:pt>
                <c:pt idx="39146">
                  <c:v>3.6132955551150001</c:v>
                </c:pt>
                <c:pt idx="39147">
                  <c:v>3.6133513450620001</c:v>
                </c:pt>
                <c:pt idx="39148">
                  <c:v>3.6134605407709999</c:v>
                </c:pt>
                <c:pt idx="39149">
                  <c:v>3.6135146617889999</c:v>
                </c:pt>
                <c:pt idx="39150">
                  <c:v>3.613608837128</c:v>
                </c:pt>
                <c:pt idx="39151">
                  <c:v>3.613668441772</c:v>
                </c:pt>
                <c:pt idx="39152">
                  <c:v>3.6137459278109998</c:v>
                </c:pt>
                <c:pt idx="39153">
                  <c:v>3.613806247711</c:v>
                </c:pt>
                <c:pt idx="39154">
                  <c:v>3.6138718128199998</c:v>
                </c:pt>
                <c:pt idx="39155">
                  <c:v>3.6139519214629998</c:v>
                </c:pt>
                <c:pt idx="39156">
                  <c:v>3.6140122413640001</c:v>
                </c:pt>
                <c:pt idx="39157">
                  <c:v>3.6141016483309998</c:v>
                </c:pt>
                <c:pt idx="39158">
                  <c:v>3.6141519546510001</c:v>
                </c:pt>
                <c:pt idx="39159">
                  <c:v>3.6142528057100001</c:v>
                </c:pt>
                <c:pt idx="39160">
                  <c:v>3.6143009662629999</c:v>
                </c:pt>
                <c:pt idx="39161">
                  <c:v>3.6143977642060001</c:v>
                </c:pt>
                <c:pt idx="39162">
                  <c:v>3.6144485473630001</c:v>
                </c:pt>
                <c:pt idx="39163">
                  <c:v>3.6145346164699999</c:v>
                </c:pt>
                <c:pt idx="39164">
                  <c:v>3.6145865917209998</c:v>
                </c:pt>
                <c:pt idx="39165">
                  <c:v>3.614644765854</c:v>
                </c:pt>
                <c:pt idx="39166">
                  <c:v>3.614735603333</c:v>
                </c:pt>
                <c:pt idx="39167">
                  <c:v>3.6148149967190002</c:v>
                </c:pt>
                <c:pt idx="39168">
                  <c:v>3.6151471138</c:v>
                </c:pt>
                <c:pt idx="39169">
                  <c:v>3.6151983737950002</c:v>
                </c:pt>
                <c:pt idx="39170">
                  <c:v>3.6152441501619998</c:v>
                </c:pt>
                <c:pt idx="39171">
                  <c:v>3.6152791976929999</c:v>
                </c:pt>
                <c:pt idx="39172">
                  <c:v>3.6153135299680002</c:v>
                </c:pt>
                <c:pt idx="39173">
                  <c:v>3.6153414249420002</c:v>
                </c:pt>
                <c:pt idx="39174">
                  <c:v>3.6153697967529999</c:v>
                </c:pt>
                <c:pt idx="39175">
                  <c:v>3.6154005527500002</c:v>
                </c:pt>
                <c:pt idx="39176">
                  <c:v>3.615434885025</c:v>
                </c:pt>
                <c:pt idx="39177">
                  <c:v>3.6154665946960001</c:v>
                </c:pt>
                <c:pt idx="39178">
                  <c:v>3.6155037879940002</c:v>
                </c:pt>
                <c:pt idx="39179">
                  <c:v>3.6155407428739998</c:v>
                </c:pt>
                <c:pt idx="39180">
                  <c:v>3.6155805587769998</c:v>
                </c:pt>
                <c:pt idx="39181">
                  <c:v>3.615619659424</c:v>
                </c:pt>
                <c:pt idx="39182">
                  <c:v>3.6156597137449999</c:v>
                </c:pt>
                <c:pt idx="39183">
                  <c:v>3.6156940460209999</c:v>
                </c:pt>
                <c:pt idx="39184">
                  <c:v>3.6157245635990001</c:v>
                </c:pt>
                <c:pt idx="39185">
                  <c:v>3.615755796432</c:v>
                </c:pt>
                <c:pt idx="39186">
                  <c:v>3.615792274475</c:v>
                </c:pt>
                <c:pt idx="39187">
                  <c:v>3.6158781051640001</c:v>
                </c:pt>
                <c:pt idx="39188">
                  <c:v>3.6159694194790002</c:v>
                </c:pt>
                <c:pt idx="39189">
                  <c:v>3.616064548492</c:v>
                </c:pt>
                <c:pt idx="39190">
                  <c:v>3.6161315441130002</c:v>
                </c:pt>
                <c:pt idx="39191">
                  <c:v>3.6161842346189998</c:v>
                </c:pt>
                <c:pt idx="39192">
                  <c:v>3.6162467002869998</c:v>
                </c:pt>
                <c:pt idx="39193">
                  <c:v>3.6163246631620001</c:v>
                </c:pt>
                <c:pt idx="39194">
                  <c:v>3.6163947582240001</c:v>
                </c:pt>
                <c:pt idx="39195">
                  <c:v>3.6164937019350001</c:v>
                </c:pt>
                <c:pt idx="39196">
                  <c:v>3.6165468692779998</c:v>
                </c:pt>
                <c:pt idx="39197">
                  <c:v>3.6166489124300001</c:v>
                </c:pt>
                <c:pt idx="39198">
                  <c:v>3.61670255661</c:v>
                </c:pt>
                <c:pt idx="39199">
                  <c:v>3.616801977158</c:v>
                </c:pt>
                <c:pt idx="39200">
                  <c:v>3.6168501377109998</c:v>
                </c:pt>
                <c:pt idx="39201">
                  <c:v>3.6169302463530002</c:v>
                </c:pt>
                <c:pt idx="39202">
                  <c:v>3.616978168488</c:v>
                </c:pt>
                <c:pt idx="39203">
                  <c:v>3.617035865784</c:v>
                </c:pt>
                <c:pt idx="39204">
                  <c:v>3.6171133518219998</c:v>
                </c:pt>
                <c:pt idx="39205">
                  <c:v>3.6173453330990002</c:v>
                </c:pt>
                <c:pt idx="39206">
                  <c:v>3.6173958778380002</c:v>
                </c:pt>
                <c:pt idx="39207">
                  <c:v>3.6174447536469998</c:v>
                </c:pt>
                <c:pt idx="39208">
                  <c:v>3.6174845695500002</c:v>
                </c:pt>
                <c:pt idx="39209">
                  <c:v>3.6175282001500002</c:v>
                </c:pt>
                <c:pt idx="39210">
                  <c:v>3.617571115494</c:v>
                </c:pt>
                <c:pt idx="39211">
                  <c:v>3.6176030635830001</c:v>
                </c:pt>
                <c:pt idx="39212">
                  <c:v>3.6176347732540002</c:v>
                </c:pt>
                <c:pt idx="39213">
                  <c:v>3.617668867111</c:v>
                </c:pt>
                <c:pt idx="39214">
                  <c:v>3.6177005767820001</c:v>
                </c:pt>
                <c:pt idx="39215">
                  <c:v>3.6177294254299999</c:v>
                </c:pt>
                <c:pt idx="39216">
                  <c:v>3.6177673339840002</c:v>
                </c:pt>
                <c:pt idx="39217">
                  <c:v>3.6178033351900001</c:v>
                </c:pt>
                <c:pt idx="39218">
                  <c:v>3.617843151093</c:v>
                </c:pt>
                <c:pt idx="39219">
                  <c:v>3.6178822517400002</c:v>
                </c:pt>
                <c:pt idx="39220">
                  <c:v>3.6179189682009998</c:v>
                </c:pt>
                <c:pt idx="39221">
                  <c:v>3.6179587841030001</c:v>
                </c:pt>
                <c:pt idx="39222">
                  <c:v>3.6180012226099998</c:v>
                </c:pt>
                <c:pt idx="39223">
                  <c:v>3.6180465221409999</c:v>
                </c:pt>
                <c:pt idx="39224">
                  <c:v>3.6181619167329999</c:v>
                </c:pt>
                <c:pt idx="39225">
                  <c:v>3.6183238029479998</c:v>
                </c:pt>
                <c:pt idx="39226">
                  <c:v>3.6184093952179999</c:v>
                </c:pt>
                <c:pt idx="39227">
                  <c:v>3.6184811592099999</c:v>
                </c:pt>
                <c:pt idx="39228">
                  <c:v>3.6185123920439999</c:v>
                </c:pt>
                <c:pt idx="39229">
                  <c:v>3.6185894012449999</c:v>
                </c:pt>
                <c:pt idx="39230">
                  <c:v>3.6186246871950001</c:v>
                </c:pt>
                <c:pt idx="39231">
                  <c:v>3.6186988353729999</c:v>
                </c:pt>
                <c:pt idx="39232">
                  <c:v>3.61874127388</c:v>
                </c:pt>
                <c:pt idx="39233">
                  <c:v>3.6187996864319998</c:v>
                </c:pt>
                <c:pt idx="39234">
                  <c:v>3.6188883781430001</c:v>
                </c:pt>
                <c:pt idx="39235">
                  <c:v>3.6189684867860001</c:v>
                </c:pt>
                <c:pt idx="39236">
                  <c:v>3.6192750930790001</c:v>
                </c:pt>
                <c:pt idx="39237">
                  <c:v>3.619339466095</c:v>
                </c:pt>
                <c:pt idx="39238">
                  <c:v>3.6193878650669999</c:v>
                </c:pt>
                <c:pt idx="39239">
                  <c:v>3.6194381713869999</c:v>
                </c:pt>
                <c:pt idx="39240">
                  <c:v>3.6194906234739999</c:v>
                </c:pt>
                <c:pt idx="39241">
                  <c:v>3.6195456981660001</c:v>
                </c:pt>
                <c:pt idx="39242">
                  <c:v>3.619636058807</c:v>
                </c:pt>
                <c:pt idx="39243">
                  <c:v>3.619675636292</c:v>
                </c:pt>
                <c:pt idx="39244">
                  <c:v>3.6197140216829999</c:v>
                </c:pt>
                <c:pt idx="39245">
                  <c:v>3.6197550296780001</c:v>
                </c:pt>
                <c:pt idx="39246">
                  <c:v>3.6197967529300001</c:v>
                </c:pt>
                <c:pt idx="39247">
                  <c:v>3.6198410987849998</c:v>
                </c:pt>
                <c:pt idx="39248">
                  <c:v>3.6198847293849998</c:v>
                </c:pt>
                <c:pt idx="39249">
                  <c:v>3.61998128891</c:v>
                </c:pt>
                <c:pt idx="39250">
                  <c:v>3.6201283931730002</c:v>
                </c:pt>
                <c:pt idx="39251">
                  <c:v>3.6202921867370002</c:v>
                </c:pt>
                <c:pt idx="39252">
                  <c:v>3.6204388141630002</c:v>
                </c:pt>
                <c:pt idx="39253">
                  <c:v>3.6205308437350001</c:v>
                </c:pt>
                <c:pt idx="39254">
                  <c:v>3.6205747127530001</c:v>
                </c:pt>
                <c:pt idx="39255">
                  <c:v>3.6206390857700002</c:v>
                </c:pt>
                <c:pt idx="39256">
                  <c:v>3.6207008361819999</c:v>
                </c:pt>
                <c:pt idx="39257">
                  <c:v>3.6207599639889998</c:v>
                </c:pt>
                <c:pt idx="39258">
                  <c:v>3.6208314895629998</c:v>
                </c:pt>
                <c:pt idx="39259">
                  <c:v>3.6208817958830002</c:v>
                </c:pt>
                <c:pt idx="39260">
                  <c:v>3.6209642887119999</c:v>
                </c:pt>
                <c:pt idx="39261">
                  <c:v>3.6210086345670001</c:v>
                </c:pt>
                <c:pt idx="39262">
                  <c:v>3.6210999488829998</c:v>
                </c:pt>
                <c:pt idx="39263">
                  <c:v>3.6211340427400001</c:v>
                </c:pt>
                <c:pt idx="39264">
                  <c:v>3.621215820313</c:v>
                </c:pt>
                <c:pt idx="39265">
                  <c:v>3.6213133335109999</c:v>
                </c:pt>
                <c:pt idx="39266">
                  <c:v>3.6214253902440001</c:v>
                </c:pt>
                <c:pt idx="39267">
                  <c:v>3.6215815544129999</c:v>
                </c:pt>
                <c:pt idx="39268">
                  <c:v>3.6217398643490002</c:v>
                </c:pt>
                <c:pt idx="39269">
                  <c:v>3.6219947338099998</c:v>
                </c:pt>
                <c:pt idx="39270">
                  <c:v>3.6220557689669999</c:v>
                </c:pt>
                <c:pt idx="39271">
                  <c:v>3.622105121613</c:v>
                </c:pt>
                <c:pt idx="39272">
                  <c:v>3.6221938133239999</c:v>
                </c:pt>
                <c:pt idx="39273">
                  <c:v>3.6222300529479998</c:v>
                </c:pt>
                <c:pt idx="39274">
                  <c:v>3.622265577316</c:v>
                </c:pt>
                <c:pt idx="39275">
                  <c:v>3.6222999095919999</c:v>
                </c:pt>
                <c:pt idx="39276">
                  <c:v>3.6223351955409999</c:v>
                </c:pt>
                <c:pt idx="39277">
                  <c:v>3.6223764419559998</c:v>
                </c:pt>
                <c:pt idx="39278">
                  <c:v>3.6224212646480001</c:v>
                </c:pt>
                <c:pt idx="39279">
                  <c:v>3.6224706172940002</c:v>
                </c:pt>
                <c:pt idx="39280">
                  <c:v>3.6225147247309999</c:v>
                </c:pt>
                <c:pt idx="39281">
                  <c:v>3.6225636005399999</c:v>
                </c:pt>
                <c:pt idx="39282">
                  <c:v>3.622609376907</c:v>
                </c:pt>
                <c:pt idx="39283">
                  <c:v>3.6226551532750002</c:v>
                </c:pt>
                <c:pt idx="39284">
                  <c:v>3.622766256332</c:v>
                </c:pt>
                <c:pt idx="39285">
                  <c:v>3.622965097427</c:v>
                </c:pt>
                <c:pt idx="39286">
                  <c:v>3.6230230331420001</c:v>
                </c:pt>
                <c:pt idx="39287">
                  <c:v>3.6230669021609998</c:v>
                </c:pt>
                <c:pt idx="39288">
                  <c:v>3.6231424808499999</c:v>
                </c:pt>
                <c:pt idx="39289">
                  <c:v>3.6231842041019999</c:v>
                </c:pt>
                <c:pt idx="39290">
                  <c:v>3.6232702732090001</c:v>
                </c:pt>
                <c:pt idx="39291">
                  <c:v>3.6233134269709999</c:v>
                </c:pt>
                <c:pt idx="39292">
                  <c:v>3.6234037876129999</c:v>
                </c:pt>
                <c:pt idx="39293">
                  <c:v>3.6234498023990001</c:v>
                </c:pt>
                <c:pt idx="39294">
                  <c:v>3.623529672623</c:v>
                </c:pt>
                <c:pt idx="39295">
                  <c:v>3.623571634293</c:v>
                </c:pt>
                <c:pt idx="39296">
                  <c:v>3.6236360073089999</c:v>
                </c:pt>
                <c:pt idx="39297">
                  <c:v>3.6237280368799998</c:v>
                </c:pt>
                <c:pt idx="39298">
                  <c:v>3.6238110065460001</c:v>
                </c:pt>
                <c:pt idx="39299">
                  <c:v>3.6239776611329999</c:v>
                </c:pt>
                <c:pt idx="39300">
                  <c:v>3.6241388320920001</c:v>
                </c:pt>
                <c:pt idx="39301">
                  <c:v>3.6243162155149999</c:v>
                </c:pt>
                <c:pt idx="39302">
                  <c:v>3.6244900226590002</c:v>
                </c:pt>
                <c:pt idx="39303">
                  <c:v>3.6245968341829999</c:v>
                </c:pt>
                <c:pt idx="39304">
                  <c:v>3.6246447563170001</c:v>
                </c:pt>
                <c:pt idx="39305">
                  <c:v>3.624715805054</c:v>
                </c:pt>
                <c:pt idx="39306">
                  <c:v>3.6247556209559999</c:v>
                </c:pt>
                <c:pt idx="39307">
                  <c:v>3.6248006820679999</c:v>
                </c:pt>
                <c:pt idx="39308">
                  <c:v>3.6248505115510001</c:v>
                </c:pt>
                <c:pt idx="39309">
                  <c:v>3.6249003410339999</c:v>
                </c:pt>
                <c:pt idx="39310">
                  <c:v>3.6249759197240001</c:v>
                </c:pt>
                <c:pt idx="39311">
                  <c:v>3.625008821487</c:v>
                </c:pt>
                <c:pt idx="39312">
                  <c:v>3.625046730042</c:v>
                </c:pt>
                <c:pt idx="39313">
                  <c:v>3.6251473426819998</c:v>
                </c:pt>
                <c:pt idx="39314">
                  <c:v>3.6254870891570001</c:v>
                </c:pt>
                <c:pt idx="39315">
                  <c:v>3.6255748271939998</c:v>
                </c:pt>
                <c:pt idx="39316">
                  <c:v>3.6256659030909999</c:v>
                </c:pt>
                <c:pt idx="39317">
                  <c:v>3.625704526901</c:v>
                </c:pt>
                <c:pt idx="39318">
                  <c:v>3.6257703304289999</c:v>
                </c:pt>
                <c:pt idx="39319">
                  <c:v>3.6258172988889998</c:v>
                </c:pt>
                <c:pt idx="39320">
                  <c:v>3.6258692741390002</c:v>
                </c:pt>
                <c:pt idx="39321">
                  <c:v>3.6259267330170002</c:v>
                </c:pt>
                <c:pt idx="39322">
                  <c:v>3.6259634494780002</c:v>
                </c:pt>
                <c:pt idx="39323">
                  <c:v>3.6260275840760001</c:v>
                </c:pt>
                <c:pt idx="39324">
                  <c:v>3.6261227130889999</c:v>
                </c:pt>
                <c:pt idx="39325">
                  <c:v>3.6264412403109998</c:v>
                </c:pt>
                <c:pt idx="39326">
                  <c:v>3.6267495155330001</c:v>
                </c:pt>
                <c:pt idx="39327">
                  <c:v>3.626876354218</c:v>
                </c:pt>
                <c:pt idx="39328">
                  <c:v>3.626975774765</c:v>
                </c:pt>
                <c:pt idx="39329">
                  <c:v>3.6270303726200002</c:v>
                </c:pt>
                <c:pt idx="39330">
                  <c:v>3.6271007060999998</c:v>
                </c:pt>
                <c:pt idx="39331">
                  <c:v>3.6271803379060001</c:v>
                </c:pt>
                <c:pt idx="39332">
                  <c:v>3.6272237300870001</c:v>
                </c:pt>
                <c:pt idx="39333">
                  <c:v>3.6272692680360001</c:v>
                </c:pt>
                <c:pt idx="39334">
                  <c:v>3.6273066997529999</c:v>
                </c:pt>
                <c:pt idx="39335">
                  <c:v>3.6273381710049999</c:v>
                </c:pt>
                <c:pt idx="39336">
                  <c:v>3.6273770332340001</c:v>
                </c:pt>
                <c:pt idx="39337">
                  <c:v>3.6274654865259999</c:v>
                </c:pt>
                <c:pt idx="39338">
                  <c:v>3.6276555061339999</c:v>
                </c:pt>
                <c:pt idx="39339">
                  <c:v>3.6278402805329999</c:v>
                </c:pt>
                <c:pt idx="39340">
                  <c:v>3.6279275417329999</c:v>
                </c:pt>
                <c:pt idx="39341">
                  <c:v>3.6280167102809999</c:v>
                </c:pt>
                <c:pt idx="39342">
                  <c:v>3.6280896663669999</c:v>
                </c:pt>
                <c:pt idx="39343">
                  <c:v>3.6281208991999998</c:v>
                </c:pt>
                <c:pt idx="39344">
                  <c:v>3.6281991004940002</c:v>
                </c:pt>
                <c:pt idx="39345">
                  <c:v>3.628229618073</c:v>
                </c:pt>
                <c:pt idx="39346">
                  <c:v>3.6283276081090001</c:v>
                </c:pt>
                <c:pt idx="39347">
                  <c:v>3.6284103393549998</c:v>
                </c:pt>
                <c:pt idx="39348">
                  <c:v>3.6287624835969998</c:v>
                </c:pt>
                <c:pt idx="39349">
                  <c:v>3.6288223266599999</c:v>
                </c:pt>
                <c:pt idx="39350">
                  <c:v>3.628899335861</c:v>
                </c:pt>
                <c:pt idx="39351">
                  <c:v>3.6289808750149999</c:v>
                </c:pt>
                <c:pt idx="39352">
                  <c:v>3.6290378570559998</c:v>
                </c:pt>
                <c:pt idx="39353">
                  <c:v>3.6290955543519998</c:v>
                </c:pt>
                <c:pt idx="39354">
                  <c:v>3.6291441917420002</c:v>
                </c:pt>
                <c:pt idx="39355">
                  <c:v>3.6291954517359999</c:v>
                </c:pt>
                <c:pt idx="39356">
                  <c:v>3.6292443275449999</c:v>
                </c:pt>
                <c:pt idx="39357">
                  <c:v>3.6292908191679998</c:v>
                </c:pt>
                <c:pt idx="39358">
                  <c:v>3.629338502884</c:v>
                </c:pt>
                <c:pt idx="39359">
                  <c:v>3.6293864250180001</c:v>
                </c:pt>
                <c:pt idx="39360">
                  <c:v>3.6294357776639998</c:v>
                </c:pt>
                <c:pt idx="39361">
                  <c:v>3.6294827461239998</c:v>
                </c:pt>
                <c:pt idx="39362">
                  <c:v>3.6295311450960002</c:v>
                </c:pt>
                <c:pt idx="39363">
                  <c:v>3.6295802593230002</c:v>
                </c:pt>
                <c:pt idx="39364">
                  <c:v>3.6296615600590001</c:v>
                </c:pt>
                <c:pt idx="39365">
                  <c:v>3.6299598217010001</c:v>
                </c:pt>
                <c:pt idx="39366">
                  <c:v>3.6299917697909998</c:v>
                </c:pt>
                <c:pt idx="39367">
                  <c:v>3.6300699710850002</c:v>
                </c:pt>
                <c:pt idx="39368">
                  <c:v>3.6301221847530001</c:v>
                </c:pt>
                <c:pt idx="39369">
                  <c:v>3.630198478699</c:v>
                </c:pt>
                <c:pt idx="39370">
                  <c:v>3.6302630901340001</c:v>
                </c:pt>
                <c:pt idx="39371">
                  <c:v>3.6303334236150002</c:v>
                </c:pt>
                <c:pt idx="39372">
                  <c:v>3.6304099559780001</c:v>
                </c:pt>
                <c:pt idx="39373">
                  <c:v>3.6304695606230002</c:v>
                </c:pt>
                <c:pt idx="39374">
                  <c:v>3.630555868149</c:v>
                </c:pt>
                <c:pt idx="39375">
                  <c:v>3.630602836609</c:v>
                </c:pt>
                <c:pt idx="39376">
                  <c:v>3.6306872367860001</c:v>
                </c:pt>
                <c:pt idx="39377">
                  <c:v>3.6307849884030001</c:v>
                </c:pt>
                <c:pt idx="39378">
                  <c:v>3.6309275627140001</c:v>
                </c:pt>
                <c:pt idx="39379">
                  <c:v>3.6312229633330002</c:v>
                </c:pt>
                <c:pt idx="39380">
                  <c:v>3.6313362121580002</c:v>
                </c:pt>
                <c:pt idx="39381">
                  <c:v>3.6314094066620002</c:v>
                </c:pt>
                <c:pt idx="39382">
                  <c:v>3.6314938068389999</c:v>
                </c:pt>
                <c:pt idx="39383">
                  <c:v>3.6315381526950001</c:v>
                </c:pt>
                <c:pt idx="39384">
                  <c:v>3.631586313248</c:v>
                </c:pt>
                <c:pt idx="39385">
                  <c:v>3.6316204071040001</c:v>
                </c:pt>
                <c:pt idx="39386">
                  <c:v>3.6316604614260002</c:v>
                </c:pt>
                <c:pt idx="39387">
                  <c:v>3.6316988468170002</c:v>
                </c:pt>
                <c:pt idx="39388">
                  <c:v>3.6317403316500001</c:v>
                </c:pt>
                <c:pt idx="39389">
                  <c:v>3.631779909134</c:v>
                </c:pt>
                <c:pt idx="39390">
                  <c:v>3.631827354431</c:v>
                </c:pt>
                <c:pt idx="39391">
                  <c:v>3.6318745613100001</c:v>
                </c:pt>
                <c:pt idx="39392">
                  <c:v>3.6319503784179998</c:v>
                </c:pt>
                <c:pt idx="39393">
                  <c:v>3.631994485855</c:v>
                </c:pt>
                <c:pt idx="39394">
                  <c:v>3.6323342323299999</c:v>
                </c:pt>
                <c:pt idx="39395">
                  <c:v>3.6323809623719998</c:v>
                </c:pt>
                <c:pt idx="39396">
                  <c:v>3.6324350833889998</c:v>
                </c:pt>
                <c:pt idx="39397">
                  <c:v>3.6324970722200001</c:v>
                </c:pt>
                <c:pt idx="39398">
                  <c:v>3.632551193237</c:v>
                </c:pt>
                <c:pt idx="39399">
                  <c:v>3.6326282024380001</c:v>
                </c:pt>
                <c:pt idx="39400">
                  <c:v>3.632664203644</c:v>
                </c:pt>
                <c:pt idx="39401">
                  <c:v>3.6327507495879998</c:v>
                </c:pt>
                <c:pt idx="39402">
                  <c:v>3.6327908039090002</c:v>
                </c:pt>
                <c:pt idx="39403">
                  <c:v>3.6328783035279999</c:v>
                </c:pt>
                <c:pt idx="39404">
                  <c:v>3.6329164504999998</c:v>
                </c:pt>
                <c:pt idx="39405">
                  <c:v>3.6329898834229999</c:v>
                </c:pt>
                <c:pt idx="39406">
                  <c:v>3.6330354213709999</c:v>
                </c:pt>
                <c:pt idx="39407">
                  <c:v>3.633093118668</c:v>
                </c:pt>
                <c:pt idx="39408">
                  <c:v>3.6331424713130001</c:v>
                </c:pt>
                <c:pt idx="39409">
                  <c:v>3.633241415024</c:v>
                </c:pt>
                <c:pt idx="39410">
                  <c:v>3.633338928223</c:v>
                </c:pt>
                <c:pt idx="39411">
                  <c:v>3.6334300041200001</c:v>
                </c:pt>
                <c:pt idx="39412">
                  <c:v>3.6335144042969998</c:v>
                </c:pt>
                <c:pt idx="39413">
                  <c:v>3.6336047649380001</c:v>
                </c:pt>
                <c:pt idx="39414">
                  <c:v>3.633692979813</c:v>
                </c:pt>
                <c:pt idx="39415">
                  <c:v>3.6338891983030002</c:v>
                </c:pt>
                <c:pt idx="39416">
                  <c:v>3.6339800357819998</c:v>
                </c:pt>
                <c:pt idx="39417">
                  <c:v>3.6340358257290002</c:v>
                </c:pt>
                <c:pt idx="39418">
                  <c:v>3.6340882778169998</c:v>
                </c:pt>
                <c:pt idx="39419">
                  <c:v>3.6341199874879999</c:v>
                </c:pt>
                <c:pt idx="39420">
                  <c:v>3.6341590881350001</c:v>
                </c:pt>
                <c:pt idx="39421">
                  <c:v>3.6342074871059999</c:v>
                </c:pt>
                <c:pt idx="39422">
                  <c:v>3.634249210358</c:v>
                </c:pt>
                <c:pt idx="39423">
                  <c:v>3.6342918872830001</c:v>
                </c:pt>
                <c:pt idx="39424">
                  <c:v>3.6343321800230002</c:v>
                </c:pt>
                <c:pt idx="39425">
                  <c:v>3.634378433228</c:v>
                </c:pt>
                <c:pt idx="39426">
                  <c:v>3.6344213485719998</c:v>
                </c:pt>
                <c:pt idx="39427">
                  <c:v>3.634460449219</c:v>
                </c:pt>
                <c:pt idx="39428">
                  <c:v>3.63450050354</c:v>
                </c:pt>
                <c:pt idx="39429">
                  <c:v>3.6345367431639999</c:v>
                </c:pt>
                <c:pt idx="39430">
                  <c:v>3.6345646381379999</c:v>
                </c:pt>
                <c:pt idx="39431">
                  <c:v>3.6345996856689999</c:v>
                </c:pt>
                <c:pt idx="39432">
                  <c:v>3.6346325874329999</c:v>
                </c:pt>
                <c:pt idx="39433">
                  <c:v>3.6346726417539998</c:v>
                </c:pt>
                <c:pt idx="39434">
                  <c:v>3.6347184181209999</c:v>
                </c:pt>
                <c:pt idx="39435">
                  <c:v>3.6348047256470002</c:v>
                </c:pt>
                <c:pt idx="39436">
                  <c:v>3.6349775791169998</c:v>
                </c:pt>
                <c:pt idx="39437">
                  <c:v>3.6350088119509998</c:v>
                </c:pt>
                <c:pt idx="39438">
                  <c:v>3.6350786685940002</c:v>
                </c:pt>
                <c:pt idx="39439">
                  <c:v>3.6351199150090001</c:v>
                </c:pt>
                <c:pt idx="39440">
                  <c:v>3.6352107524870001</c:v>
                </c:pt>
                <c:pt idx="39441">
                  <c:v>3.6352601051329998</c:v>
                </c:pt>
                <c:pt idx="39442">
                  <c:v>3.6353547573089999</c:v>
                </c:pt>
                <c:pt idx="39443">
                  <c:v>3.6354043483730001</c:v>
                </c:pt>
                <c:pt idx="39444">
                  <c:v>3.6354880332950001</c:v>
                </c:pt>
                <c:pt idx="39445">
                  <c:v>3.6355407238009998</c:v>
                </c:pt>
                <c:pt idx="39446">
                  <c:v>3.6356174945830002</c:v>
                </c:pt>
                <c:pt idx="39447">
                  <c:v>3.6356797218320001</c:v>
                </c:pt>
                <c:pt idx="39448">
                  <c:v>3.6357412338259998</c:v>
                </c:pt>
                <c:pt idx="39449">
                  <c:v>3.6358036994930001</c:v>
                </c:pt>
                <c:pt idx="39450">
                  <c:v>3.6358463764189999</c:v>
                </c:pt>
                <c:pt idx="39451">
                  <c:v>3.6359362602230001</c:v>
                </c:pt>
                <c:pt idx="39452">
                  <c:v>3.6360309123989998</c:v>
                </c:pt>
                <c:pt idx="39453">
                  <c:v>3.6361231803890002</c:v>
                </c:pt>
                <c:pt idx="39454">
                  <c:v>3.6362113952640001</c:v>
                </c:pt>
                <c:pt idx="39455">
                  <c:v>3.6363832950589998</c:v>
                </c:pt>
                <c:pt idx="39456">
                  <c:v>3.6366543769840001</c:v>
                </c:pt>
                <c:pt idx="39457">
                  <c:v>3.6367087364200001</c:v>
                </c:pt>
                <c:pt idx="39458">
                  <c:v>3.6367576122280001</c:v>
                </c:pt>
                <c:pt idx="39459">
                  <c:v>3.6368045806880001</c:v>
                </c:pt>
                <c:pt idx="39460">
                  <c:v>3.6368522644039998</c:v>
                </c:pt>
                <c:pt idx="39461">
                  <c:v>3.636902093887</c:v>
                </c:pt>
                <c:pt idx="39462">
                  <c:v>3.6369485855099999</c:v>
                </c:pt>
                <c:pt idx="39463">
                  <c:v>3.6369931697850002</c:v>
                </c:pt>
                <c:pt idx="39464">
                  <c:v>3.6370365619660001</c:v>
                </c:pt>
                <c:pt idx="39465">
                  <c:v>3.63707447052</c:v>
                </c:pt>
                <c:pt idx="39466">
                  <c:v>3.637109518051</c:v>
                </c:pt>
                <c:pt idx="39467">
                  <c:v>3.6371560096739999</c:v>
                </c:pt>
                <c:pt idx="39468">
                  <c:v>3.6372008323670002</c:v>
                </c:pt>
                <c:pt idx="39469">
                  <c:v>3.637247085571</c:v>
                </c:pt>
                <c:pt idx="39470">
                  <c:v>3.6372990608219999</c:v>
                </c:pt>
                <c:pt idx="39471">
                  <c:v>3.6373963356019998</c:v>
                </c:pt>
                <c:pt idx="39472">
                  <c:v>3.6375935077669999</c:v>
                </c:pt>
                <c:pt idx="39473">
                  <c:v>3.6376948356629999</c:v>
                </c:pt>
                <c:pt idx="39474">
                  <c:v>3.637726783752</c:v>
                </c:pt>
                <c:pt idx="39475">
                  <c:v>3.6378080844879999</c:v>
                </c:pt>
                <c:pt idx="39476">
                  <c:v>3.6378397941589999</c:v>
                </c:pt>
                <c:pt idx="39477">
                  <c:v>3.6379187107090001</c:v>
                </c:pt>
                <c:pt idx="39478">
                  <c:v>3.6379635334009999</c:v>
                </c:pt>
                <c:pt idx="39479">
                  <c:v>3.6380312442779998</c:v>
                </c:pt>
                <c:pt idx="39480">
                  <c:v>3.6380801200869999</c:v>
                </c:pt>
                <c:pt idx="39481">
                  <c:v>3.6381316185000001</c:v>
                </c:pt>
                <c:pt idx="39482">
                  <c:v>3.6381874084470001</c:v>
                </c:pt>
                <c:pt idx="39483">
                  <c:v>3.6382842063899998</c:v>
                </c:pt>
                <c:pt idx="39484">
                  <c:v>3.638476610184</c:v>
                </c:pt>
                <c:pt idx="39485">
                  <c:v>3.6385486125950002</c:v>
                </c:pt>
                <c:pt idx="39486">
                  <c:v>3.6386220455170002</c:v>
                </c:pt>
                <c:pt idx="39487">
                  <c:v>3.6388573646550002</c:v>
                </c:pt>
                <c:pt idx="39488">
                  <c:v>3.6390838623050001</c:v>
                </c:pt>
                <c:pt idx="39489">
                  <c:v>3.6392045021060002</c:v>
                </c:pt>
                <c:pt idx="39490">
                  <c:v>3.639284133911</c:v>
                </c:pt>
                <c:pt idx="39491">
                  <c:v>3.639367818832</c:v>
                </c:pt>
                <c:pt idx="39492">
                  <c:v>3.6394143104549999</c:v>
                </c:pt>
                <c:pt idx="39493">
                  <c:v>3.639460086823</c:v>
                </c:pt>
                <c:pt idx="39494">
                  <c:v>3.639507055283</c:v>
                </c:pt>
                <c:pt idx="39495">
                  <c:v>3.63955783844</c:v>
                </c:pt>
                <c:pt idx="39496">
                  <c:v>3.6396315097810001</c:v>
                </c:pt>
                <c:pt idx="39497">
                  <c:v>3.6399610042570001</c:v>
                </c:pt>
                <c:pt idx="39498">
                  <c:v>3.64004778862</c:v>
                </c:pt>
                <c:pt idx="39499">
                  <c:v>3.6401388645170001</c:v>
                </c:pt>
                <c:pt idx="39500">
                  <c:v>3.6402058601379998</c:v>
                </c:pt>
                <c:pt idx="39501">
                  <c:v>3.6402404308320002</c:v>
                </c:pt>
                <c:pt idx="39502">
                  <c:v>3.6403169631960002</c:v>
                </c:pt>
                <c:pt idx="39503">
                  <c:v>3.6403479576110001</c:v>
                </c:pt>
                <c:pt idx="39504">
                  <c:v>3.6404247283940001</c:v>
                </c:pt>
                <c:pt idx="39505">
                  <c:v>3.640454053879</c:v>
                </c:pt>
                <c:pt idx="39506">
                  <c:v>3.6405191421510001</c:v>
                </c:pt>
                <c:pt idx="39507">
                  <c:v>3.6406042575840001</c:v>
                </c:pt>
                <c:pt idx="39508">
                  <c:v>3.6408469676970001</c:v>
                </c:pt>
                <c:pt idx="39509">
                  <c:v>3.6409037113189999</c:v>
                </c:pt>
                <c:pt idx="39510">
                  <c:v>3.6409602165220001</c:v>
                </c:pt>
                <c:pt idx="39511">
                  <c:v>3.6410124301910001</c:v>
                </c:pt>
                <c:pt idx="39512">
                  <c:v>3.6410653591159998</c:v>
                </c:pt>
                <c:pt idx="39513">
                  <c:v>3.6411130428309999</c:v>
                </c:pt>
                <c:pt idx="39514">
                  <c:v>3.6411571502690001</c:v>
                </c:pt>
                <c:pt idx="39515">
                  <c:v>3.64120054245</c:v>
                </c:pt>
                <c:pt idx="39516">
                  <c:v>3.6412413120270002</c:v>
                </c:pt>
                <c:pt idx="39517">
                  <c:v>3.6412804126739999</c:v>
                </c:pt>
                <c:pt idx="39518">
                  <c:v>3.6413245201110001</c:v>
                </c:pt>
                <c:pt idx="39519">
                  <c:v>3.6413612365720001</c:v>
                </c:pt>
                <c:pt idx="39520">
                  <c:v>3.6413977146150001</c:v>
                </c:pt>
                <c:pt idx="39521">
                  <c:v>3.6414444446559999</c:v>
                </c:pt>
                <c:pt idx="39522">
                  <c:v>3.6414890289309998</c:v>
                </c:pt>
                <c:pt idx="39523">
                  <c:v>3.6415343284609998</c:v>
                </c:pt>
                <c:pt idx="39524">
                  <c:v>3.641587734222</c:v>
                </c:pt>
                <c:pt idx="39525">
                  <c:v>3.6416480541229999</c:v>
                </c:pt>
                <c:pt idx="39526">
                  <c:v>3.6416966915129998</c:v>
                </c:pt>
                <c:pt idx="39527">
                  <c:v>3.6417536735530001</c:v>
                </c:pt>
                <c:pt idx="39528">
                  <c:v>3.6418080329900002</c:v>
                </c:pt>
                <c:pt idx="39529">
                  <c:v>3.6418635845180001</c:v>
                </c:pt>
                <c:pt idx="39530">
                  <c:v>3.6419725418089999</c:v>
                </c:pt>
                <c:pt idx="39531">
                  <c:v>3.6421148777010002</c:v>
                </c:pt>
                <c:pt idx="39532">
                  <c:v>3.642164945602</c:v>
                </c:pt>
                <c:pt idx="39533">
                  <c:v>3.642203092575</c:v>
                </c:pt>
                <c:pt idx="39534">
                  <c:v>3.6422739028929998</c:v>
                </c:pt>
                <c:pt idx="39535">
                  <c:v>3.6423149108890001</c:v>
                </c:pt>
                <c:pt idx="39536">
                  <c:v>3.6424016952509999</c:v>
                </c:pt>
                <c:pt idx="39537">
                  <c:v>3.6424453258509999</c:v>
                </c:pt>
                <c:pt idx="39538">
                  <c:v>3.6425340175629999</c:v>
                </c:pt>
                <c:pt idx="39539">
                  <c:v>3.6425771713259998</c:v>
                </c:pt>
                <c:pt idx="39540">
                  <c:v>3.64266371727</c:v>
                </c:pt>
                <c:pt idx="39541">
                  <c:v>3.642713785172</c:v>
                </c:pt>
                <c:pt idx="39542">
                  <c:v>3.6427931785580001</c:v>
                </c:pt>
                <c:pt idx="39543">
                  <c:v>3.6428482532499999</c:v>
                </c:pt>
                <c:pt idx="39544">
                  <c:v>3.642907857895</c:v>
                </c:pt>
                <c:pt idx="39545">
                  <c:v>3.6430046558379998</c:v>
                </c:pt>
                <c:pt idx="39546">
                  <c:v>3.6430947780610001</c:v>
                </c:pt>
                <c:pt idx="39547">
                  <c:v>3.6432449817660002</c:v>
                </c:pt>
                <c:pt idx="39548">
                  <c:v>3.6434559822080002</c:v>
                </c:pt>
                <c:pt idx="39549">
                  <c:v>3.6437892913819998</c:v>
                </c:pt>
                <c:pt idx="39550">
                  <c:v>3.6439292430879999</c:v>
                </c:pt>
                <c:pt idx="39551">
                  <c:v>3.6439671516419998</c:v>
                </c:pt>
                <c:pt idx="39552">
                  <c:v>3.6440041065219999</c:v>
                </c:pt>
                <c:pt idx="39553">
                  <c:v>3.6440417766570001</c:v>
                </c:pt>
                <c:pt idx="39554">
                  <c:v>3.6440851688390001</c:v>
                </c:pt>
                <c:pt idx="39555">
                  <c:v>3.6441380977629998</c:v>
                </c:pt>
                <c:pt idx="39556">
                  <c:v>3.6442284584050002</c:v>
                </c:pt>
                <c:pt idx="39557">
                  <c:v>3.6442778110499998</c:v>
                </c:pt>
                <c:pt idx="39558">
                  <c:v>3.6443538665770001</c:v>
                </c:pt>
                <c:pt idx="39559">
                  <c:v>3.6443994045260002</c:v>
                </c:pt>
                <c:pt idx="39560">
                  <c:v>3.6444461345670001</c:v>
                </c:pt>
                <c:pt idx="39561">
                  <c:v>3.644503116608</c:v>
                </c:pt>
                <c:pt idx="39562">
                  <c:v>3.6448721885680002</c:v>
                </c:pt>
                <c:pt idx="39563">
                  <c:v>3.6449060440059999</c:v>
                </c:pt>
                <c:pt idx="39564">
                  <c:v>3.644988298416</c:v>
                </c:pt>
                <c:pt idx="39565">
                  <c:v>3.645033359528</c:v>
                </c:pt>
                <c:pt idx="39566">
                  <c:v>3.6451289653779999</c:v>
                </c:pt>
                <c:pt idx="39567">
                  <c:v>3.6451883316039999</c:v>
                </c:pt>
                <c:pt idx="39568">
                  <c:v>3.645296812057</c:v>
                </c:pt>
                <c:pt idx="39569">
                  <c:v>3.6453769207</c:v>
                </c:pt>
                <c:pt idx="39570">
                  <c:v>3.6454837322240001</c:v>
                </c:pt>
                <c:pt idx="39571">
                  <c:v>3.6455659866330001</c:v>
                </c:pt>
                <c:pt idx="39572">
                  <c:v>3.6456530094150001</c:v>
                </c:pt>
                <c:pt idx="39573">
                  <c:v>3.6457335948940002</c:v>
                </c:pt>
                <c:pt idx="39574">
                  <c:v>3.645802736282</c:v>
                </c:pt>
                <c:pt idx="39575">
                  <c:v>3.6458806991579999</c:v>
                </c:pt>
                <c:pt idx="39576">
                  <c:v>3.6459271907809998</c:v>
                </c:pt>
                <c:pt idx="39577">
                  <c:v>3.6460220813749999</c:v>
                </c:pt>
                <c:pt idx="39578">
                  <c:v>3.646286964417</c:v>
                </c:pt>
                <c:pt idx="39579">
                  <c:v>3.6463406085969998</c:v>
                </c:pt>
                <c:pt idx="39580">
                  <c:v>3.6463930606839998</c:v>
                </c:pt>
                <c:pt idx="39581">
                  <c:v>3.6464383602139998</c:v>
                </c:pt>
                <c:pt idx="39582">
                  <c:v>3.6464798450470002</c:v>
                </c:pt>
                <c:pt idx="39583">
                  <c:v>3.646520853043</c:v>
                </c:pt>
                <c:pt idx="39584">
                  <c:v>3.646556138992</c:v>
                </c:pt>
                <c:pt idx="39585">
                  <c:v>3.646585464478</c:v>
                </c:pt>
                <c:pt idx="39586">
                  <c:v>3.6466181278229999</c:v>
                </c:pt>
                <c:pt idx="39587">
                  <c:v>3.6466491222380002</c:v>
                </c:pt>
                <c:pt idx="39588">
                  <c:v>3.646684885025</c:v>
                </c:pt>
                <c:pt idx="39589">
                  <c:v>3.646721601486</c:v>
                </c:pt>
                <c:pt idx="39590">
                  <c:v>3.646766901016</c:v>
                </c:pt>
                <c:pt idx="39591">
                  <c:v>3.646801948547</c:v>
                </c:pt>
                <c:pt idx="39592">
                  <c:v>3.6468439102170001</c:v>
                </c:pt>
                <c:pt idx="39593">
                  <c:v>3.646876573563</c:v>
                </c:pt>
                <c:pt idx="39594">
                  <c:v>3.646916627884</c:v>
                </c:pt>
                <c:pt idx="39595">
                  <c:v>3.6469514369959999</c:v>
                </c:pt>
                <c:pt idx="39596">
                  <c:v>3.6469910144809998</c:v>
                </c:pt>
                <c:pt idx="39597">
                  <c:v>3.6470212936399999</c:v>
                </c:pt>
                <c:pt idx="39598">
                  <c:v>3.6470594406129999</c:v>
                </c:pt>
                <c:pt idx="39599">
                  <c:v>3.6470937728880002</c:v>
                </c:pt>
                <c:pt idx="39600">
                  <c:v>3.6471378803249999</c:v>
                </c:pt>
                <c:pt idx="39601">
                  <c:v>3.6472296714780001</c:v>
                </c:pt>
                <c:pt idx="39602">
                  <c:v>3.6475238800050001</c:v>
                </c:pt>
                <c:pt idx="39603">
                  <c:v>3.6476225852969999</c:v>
                </c:pt>
                <c:pt idx="39604">
                  <c:v>3.6477029323579999</c:v>
                </c:pt>
                <c:pt idx="39605">
                  <c:v>3.647738218307</c:v>
                </c:pt>
                <c:pt idx="39606">
                  <c:v>3.6478216648099999</c:v>
                </c:pt>
                <c:pt idx="39607">
                  <c:v>3.64786362648</c:v>
                </c:pt>
                <c:pt idx="39608">
                  <c:v>3.6479482650759998</c:v>
                </c:pt>
                <c:pt idx="39609">
                  <c:v>3.647998094559</c:v>
                </c:pt>
                <c:pt idx="39610">
                  <c:v>3.6480722427369998</c:v>
                </c:pt>
                <c:pt idx="39611">
                  <c:v>3.6481294631960002</c:v>
                </c:pt>
                <c:pt idx="39612">
                  <c:v>3.648179292679</c:v>
                </c:pt>
                <c:pt idx="39613">
                  <c:v>3.6482610702509999</c:v>
                </c:pt>
                <c:pt idx="39614">
                  <c:v>3.6483962535860002</c:v>
                </c:pt>
                <c:pt idx="39615">
                  <c:v>3.6487207412720002</c:v>
                </c:pt>
                <c:pt idx="39616">
                  <c:v>3.6488759517670002</c:v>
                </c:pt>
                <c:pt idx="39617">
                  <c:v>3.6489353179930002</c:v>
                </c:pt>
                <c:pt idx="39618">
                  <c:v>3.64901471138</c:v>
                </c:pt>
                <c:pt idx="39619">
                  <c:v>3.6490552425380001</c:v>
                </c:pt>
                <c:pt idx="39620">
                  <c:v>3.6490945816039999</c:v>
                </c:pt>
                <c:pt idx="39621">
                  <c:v>3.649135112762</c:v>
                </c:pt>
                <c:pt idx="39622">
                  <c:v>3.649183988571</c:v>
                </c:pt>
                <c:pt idx="39623">
                  <c:v>3.649229049683</c:v>
                </c:pt>
                <c:pt idx="39624">
                  <c:v>3.6492764949800001</c:v>
                </c:pt>
                <c:pt idx="39625">
                  <c:v>3.64932513237</c:v>
                </c:pt>
                <c:pt idx="39626">
                  <c:v>3.649375915527</c:v>
                </c:pt>
                <c:pt idx="39627">
                  <c:v>3.6494224071499999</c:v>
                </c:pt>
                <c:pt idx="39628">
                  <c:v>3.649463176727</c:v>
                </c:pt>
                <c:pt idx="39629">
                  <c:v>3.649506568909</c:v>
                </c:pt>
                <c:pt idx="39630">
                  <c:v>3.6495485305790001</c:v>
                </c:pt>
                <c:pt idx="39631">
                  <c:v>3.6495893001559998</c:v>
                </c:pt>
                <c:pt idx="39632">
                  <c:v>3.649686336517</c:v>
                </c:pt>
                <c:pt idx="39633">
                  <c:v>3.6499137878419998</c:v>
                </c:pt>
                <c:pt idx="39634">
                  <c:v>3.6500020027160001</c:v>
                </c:pt>
                <c:pt idx="39635">
                  <c:v>3.650104522705</c:v>
                </c:pt>
                <c:pt idx="39636">
                  <c:v>3.6501421928409998</c:v>
                </c:pt>
                <c:pt idx="39637">
                  <c:v>3.6502184867860001</c:v>
                </c:pt>
                <c:pt idx="39638">
                  <c:v>3.6502523422239999</c:v>
                </c:pt>
                <c:pt idx="39639">
                  <c:v>3.6503283977510002</c:v>
                </c:pt>
                <c:pt idx="39640">
                  <c:v>3.6503596305850001</c:v>
                </c:pt>
                <c:pt idx="39641">
                  <c:v>3.6504347324370001</c:v>
                </c:pt>
                <c:pt idx="39642">
                  <c:v>3.6504631042479998</c:v>
                </c:pt>
                <c:pt idx="39643">
                  <c:v>3.6505637168880001</c:v>
                </c:pt>
                <c:pt idx="39644">
                  <c:v>3.6509246826170001</c:v>
                </c:pt>
                <c:pt idx="39645">
                  <c:v>3.6510546207429999</c:v>
                </c:pt>
                <c:pt idx="39646">
                  <c:v>3.6512308120729999</c:v>
                </c:pt>
                <c:pt idx="39647">
                  <c:v>3.6512842178340001</c:v>
                </c:pt>
                <c:pt idx="39648">
                  <c:v>3.6513354778289999</c:v>
                </c:pt>
                <c:pt idx="39649">
                  <c:v>3.6513857841489998</c:v>
                </c:pt>
                <c:pt idx="39650">
                  <c:v>3.6514363288879998</c:v>
                </c:pt>
                <c:pt idx="39651">
                  <c:v>3.6514816284179998</c:v>
                </c:pt>
                <c:pt idx="39652">
                  <c:v>3.6515271663669999</c:v>
                </c:pt>
                <c:pt idx="39653">
                  <c:v>3.6515669822689998</c:v>
                </c:pt>
                <c:pt idx="39654">
                  <c:v>3.6516034603119998</c:v>
                </c:pt>
                <c:pt idx="39655">
                  <c:v>3.6516373157499999</c:v>
                </c:pt>
                <c:pt idx="39656">
                  <c:v>3.651672124863</c:v>
                </c:pt>
                <c:pt idx="39657">
                  <c:v>3.6517059803010001</c:v>
                </c:pt>
                <c:pt idx="39658">
                  <c:v>3.6517426967620001</c:v>
                </c:pt>
                <c:pt idx="39659">
                  <c:v>3.6517856121059999</c:v>
                </c:pt>
                <c:pt idx="39660">
                  <c:v>3.6518299579620002</c:v>
                </c:pt>
                <c:pt idx="39661">
                  <c:v>3.6518774032589998</c:v>
                </c:pt>
                <c:pt idx="39662">
                  <c:v>3.6519298553469999</c:v>
                </c:pt>
                <c:pt idx="39663">
                  <c:v>3.6520171165469999</c:v>
                </c:pt>
                <c:pt idx="39664">
                  <c:v>3.6521513462069999</c:v>
                </c:pt>
                <c:pt idx="39665">
                  <c:v>3.6521878242489998</c:v>
                </c:pt>
                <c:pt idx="39666">
                  <c:v>3.652268886566</c:v>
                </c:pt>
                <c:pt idx="39667">
                  <c:v>3.6523191928859999</c:v>
                </c:pt>
                <c:pt idx="39668">
                  <c:v>3.652417182922</c:v>
                </c:pt>
                <c:pt idx="39669">
                  <c:v>3.65247631073</c:v>
                </c:pt>
                <c:pt idx="39670">
                  <c:v>3.6525838375089998</c:v>
                </c:pt>
                <c:pt idx="39671">
                  <c:v>3.6526491642000001</c:v>
                </c:pt>
                <c:pt idx="39672">
                  <c:v>3.6527445316309999</c:v>
                </c:pt>
                <c:pt idx="39673">
                  <c:v>3.6528112888340001</c:v>
                </c:pt>
                <c:pt idx="39674">
                  <c:v>3.6528918743130001</c:v>
                </c:pt>
                <c:pt idx="39675">
                  <c:v>3.6529622077939998</c:v>
                </c:pt>
                <c:pt idx="39676">
                  <c:v>3.6530225276950001</c:v>
                </c:pt>
                <c:pt idx="39677">
                  <c:v>3.6530880928039999</c:v>
                </c:pt>
                <c:pt idx="39678">
                  <c:v>3.6531941890719999</c:v>
                </c:pt>
                <c:pt idx="39679">
                  <c:v>3.6533052921300002</c:v>
                </c:pt>
                <c:pt idx="39680">
                  <c:v>3.6534540653229999</c:v>
                </c:pt>
                <c:pt idx="39681">
                  <c:v>3.6537532806400002</c:v>
                </c:pt>
                <c:pt idx="39682">
                  <c:v>3.6538527011870001</c:v>
                </c:pt>
                <c:pt idx="39683">
                  <c:v>3.6538898944849998</c:v>
                </c:pt>
                <c:pt idx="39684">
                  <c:v>3.6539330482480001</c:v>
                </c:pt>
                <c:pt idx="39685">
                  <c:v>3.6539623737340001</c:v>
                </c:pt>
                <c:pt idx="39686">
                  <c:v>3.654000520706</c:v>
                </c:pt>
                <c:pt idx="39687">
                  <c:v>3.6540420055389999</c:v>
                </c:pt>
                <c:pt idx="39688">
                  <c:v>3.654082298279</c:v>
                </c:pt>
                <c:pt idx="39689">
                  <c:v>3.6541247367860001</c:v>
                </c:pt>
                <c:pt idx="39690">
                  <c:v>3.6541683673860001</c:v>
                </c:pt>
                <c:pt idx="39691">
                  <c:v>3.6542077064509999</c:v>
                </c:pt>
                <c:pt idx="39692">
                  <c:v>3.6542456150049998</c:v>
                </c:pt>
                <c:pt idx="39693">
                  <c:v>3.6542944908139998</c:v>
                </c:pt>
                <c:pt idx="39694">
                  <c:v>3.6543390750890001</c:v>
                </c:pt>
                <c:pt idx="39695">
                  <c:v>3.6543984413150001</c:v>
                </c:pt>
                <c:pt idx="39696">
                  <c:v>3.654645442963</c:v>
                </c:pt>
                <c:pt idx="39697">
                  <c:v>3.6547408103939998</c:v>
                </c:pt>
                <c:pt idx="39698">
                  <c:v>3.6548180580139999</c:v>
                </c:pt>
                <c:pt idx="39699">
                  <c:v>3.6548521518710002</c:v>
                </c:pt>
                <c:pt idx="39700">
                  <c:v>3.654934883118</c:v>
                </c:pt>
                <c:pt idx="39701">
                  <c:v>3.6549782752989999</c:v>
                </c:pt>
                <c:pt idx="39702">
                  <c:v>3.65504860878</c:v>
                </c:pt>
                <c:pt idx="39703">
                  <c:v>3.6550951004029999</c:v>
                </c:pt>
                <c:pt idx="39704">
                  <c:v>3.655160188675</c:v>
                </c:pt>
                <c:pt idx="39705">
                  <c:v>3.6552169322969998</c:v>
                </c:pt>
                <c:pt idx="39706">
                  <c:v>3.6552710533139998</c:v>
                </c:pt>
                <c:pt idx="39707">
                  <c:v>3.6553385257720001</c:v>
                </c:pt>
                <c:pt idx="39708">
                  <c:v>3.6553783416750001</c:v>
                </c:pt>
                <c:pt idx="39709">
                  <c:v>3.6554746627810002</c:v>
                </c:pt>
                <c:pt idx="39710">
                  <c:v>3.65562582016</c:v>
                </c:pt>
                <c:pt idx="39711">
                  <c:v>3.6557893753049999</c:v>
                </c:pt>
                <c:pt idx="39712">
                  <c:v>3.6558790206910001</c:v>
                </c:pt>
                <c:pt idx="39713">
                  <c:v>3.6559391021729999</c:v>
                </c:pt>
                <c:pt idx="39714">
                  <c:v>3.6560361385350002</c:v>
                </c:pt>
                <c:pt idx="39715">
                  <c:v>3.6560781002040001</c:v>
                </c:pt>
                <c:pt idx="39716">
                  <c:v>3.6561272144319998</c:v>
                </c:pt>
                <c:pt idx="39717">
                  <c:v>3.656168222427</c:v>
                </c:pt>
                <c:pt idx="39718">
                  <c:v>3.6562075614929999</c:v>
                </c:pt>
                <c:pt idx="39719">
                  <c:v>3.6562480926509999</c:v>
                </c:pt>
                <c:pt idx="39720">
                  <c:v>3.6562907695770002</c:v>
                </c:pt>
                <c:pt idx="39721">
                  <c:v>3.6563260555269999</c:v>
                </c:pt>
                <c:pt idx="39722">
                  <c:v>3.6563625335690002</c:v>
                </c:pt>
                <c:pt idx="39723">
                  <c:v>3.656396627426</c:v>
                </c:pt>
                <c:pt idx="39724">
                  <c:v>3.6564319133760002</c:v>
                </c:pt>
                <c:pt idx="39725">
                  <c:v>3.6564571857449999</c:v>
                </c:pt>
                <c:pt idx="39726">
                  <c:v>3.6564943790440001</c:v>
                </c:pt>
                <c:pt idx="39727">
                  <c:v>3.6565337181089999</c:v>
                </c:pt>
                <c:pt idx="39728">
                  <c:v>3.6565766334530001</c:v>
                </c:pt>
                <c:pt idx="39729">
                  <c:v>3.6566243171689998</c:v>
                </c:pt>
                <c:pt idx="39730">
                  <c:v>3.6566758155820001</c:v>
                </c:pt>
                <c:pt idx="39731">
                  <c:v>3.6567263603210001</c:v>
                </c:pt>
                <c:pt idx="39732">
                  <c:v>3.6568405628199998</c:v>
                </c:pt>
                <c:pt idx="39733">
                  <c:v>3.657066106796</c:v>
                </c:pt>
                <c:pt idx="39734">
                  <c:v>3.6571559906009998</c:v>
                </c:pt>
                <c:pt idx="39735">
                  <c:v>3.657256126404</c:v>
                </c:pt>
                <c:pt idx="39736">
                  <c:v>3.6573038101200002</c:v>
                </c:pt>
                <c:pt idx="39737">
                  <c:v>3.6573672294619999</c:v>
                </c:pt>
                <c:pt idx="39738">
                  <c:v>3.657420158386</c:v>
                </c:pt>
                <c:pt idx="39739">
                  <c:v>3.6574947834009999</c:v>
                </c:pt>
                <c:pt idx="39740">
                  <c:v>3.657543897629</c:v>
                </c:pt>
                <c:pt idx="39741">
                  <c:v>3.657622337341</c:v>
                </c:pt>
                <c:pt idx="39742">
                  <c:v>3.6576771736150002</c:v>
                </c:pt>
                <c:pt idx="39743">
                  <c:v>3.6577796936040001</c:v>
                </c:pt>
                <c:pt idx="39744">
                  <c:v>3.6578416824339999</c:v>
                </c:pt>
                <c:pt idx="39745">
                  <c:v>3.6579458713530002</c:v>
                </c:pt>
                <c:pt idx="39746">
                  <c:v>3.6580140590669998</c:v>
                </c:pt>
                <c:pt idx="39747">
                  <c:v>3.6581096649170002</c:v>
                </c:pt>
                <c:pt idx="39748">
                  <c:v>3.6581726074219998</c:v>
                </c:pt>
                <c:pt idx="39749">
                  <c:v>3.658258914948</c:v>
                </c:pt>
                <c:pt idx="39750">
                  <c:v>3.6583263874049998</c:v>
                </c:pt>
                <c:pt idx="39751">
                  <c:v>3.6584076881410001</c:v>
                </c:pt>
                <c:pt idx="39752">
                  <c:v>3.6584756374360001</c:v>
                </c:pt>
                <c:pt idx="39753">
                  <c:v>3.6585297584530001</c:v>
                </c:pt>
                <c:pt idx="39754">
                  <c:v>3.658595323563</c:v>
                </c:pt>
                <c:pt idx="39755">
                  <c:v>3.6586370468139999</c:v>
                </c:pt>
                <c:pt idx="39756">
                  <c:v>3.6587014198299999</c:v>
                </c:pt>
                <c:pt idx="39757">
                  <c:v>3.6587951183320002</c:v>
                </c:pt>
                <c:pt idx="39758">
                  <c:v>3.6590094566350002</c:v>
                </c:pt>
                <c:pt idx="39759">
                  <c:v>3.6590616703030001</c:v>
                </c:pt>
                <c:pt idx="39760">
                  <c:v>3.6591072082520002</c:v>
                </c:pt>
                <c:pt idx="39761">
                  <c:v>3.659149885178</c:v>
                </c:pt>
                <c:pt idx="39762">
                  <c:v>3.6591956615450001</c:v>
                </c:pt>
                <c:pt idx="39763">
                  <c:v>3.6592383384699998</c:v>
                </c:pt>
                <c:pt idx="39764">
                  <c:v>3.6592767238619999</c:v>
                </c:pt>
                <c:pt idx="39765">
                  <c:v>3.6593556404109999</c:v>
                </c:pt>
                <c:pt idx="39766">
                  <c:v>3.6593935489649998</c:v>
                </c:pt>
                <c:pt idx="39767">
                  <c:v>3.6594295501710001</c:v>
                </c:pt>
                <c:pt idx="39768">
                  <c:v>3.6594698429110002</c:v>
                </c:pt>
                <c:pt idx="39769">
                  <c:v>3.6595082283020002</c:v>
                </c:pt>
                <c:pt idx="39770">
                  <c:v>3.6595437526699999</c:v>
                </c:pt>
                <c:pt idx="39771">
                  <c:v>3.6595792770390001</c:v>
                </c:pt>
                <c:pt idx="39772">
                  <c:v>3.659618854523</c:v>
                </c:pt>
                <c:pt idx="39773">
                  <c:v>3.659655570984</c:v>
                </c:pt>
                <c:pt idx="39774">
                  <c:v>3.6597001552580002</c:v>
                </c:pt>
                <c:pt idx="39775">
                  <c:v>3.6597456932069998</c:v>
                </c:pt>
                <c:pt idx="39776">
                  <c:v>3.659793615341</c:v>
                </c:pt>
                <c:pt idx="39777">
                  <c:v>3.66002368927</c:v>
                </c:pt>
                <c:pt idx="39778">
                  <c:v>3.6601133346560002</c:v>
                </c:pt>
                <c:pt idx="39779">
                  <c:v>3.6601817607879998</c:v>
                </c:pt>
                <c:pt idx="39780">
                  <c:v>3.6602175235750001</c:v>
                </c:pt>
                <c:pt idx="39781">
                  <c:v>3.6602914333340002</c:v>
                </c:pt>
                <c:pt idx="39782">
                  <c:v>3.6603322029109999</c:v>
                </c:pt>
                <c:pt idx="39783">
                  <c:v>3.6604180336000001</c:v>
                </c:pt>
                <c:pt idx="39784">
                  <c:v>3.6604571342469998</c:v>
                </c:pt>
                <c:pt idx="39785">
                  <c:v>3.6605288982389999</c:v>
                </c:pt>
                <c:pt idx="39786">
                  <c:v>3.6605651378630002</c:v>
                </c:pt>
                <c:pt idx="39787">
                  <c:v>3.6606268882749999</c:v>
                </c:pt>
                <c:pt idx="39788">
                  <c:v>3.660665512085</c:v>
                </c:pt>
                <c:pt idx="39789">
                  <c:v>3.6607573032379999</c:v>
                </c:pt>
                <c:pt idx="39790">
                  <c:v>3.6609678268430002</c:v>
                </c:pt>
                <c:pt idx="39791">
                  <c:v>3.661015748978</c:v>
                </c:pt>
                <c:pt idx="39792">
                  <c:v>3.6610600948330001</c:v>
                </c:pt>
                <c:pt idx="39793">
                  <c:v>3.661103248596</c:v>
                </c:pt>
                <c:pt idx="39794">
                  <c:v>3.6611409187319999</c:v>
                </c:pt>
                <c:pt idx="39795">
                  <c:v>3.661186695099</c:v>
                </c:pt>
                <c:pt idx="39796">
                  <c:v>3.6612274646760001</c:v>
                </c:pt>
                <c:pt idx="39797">
                  <c:v>3.6612629890439998</c:v>
                </c:pt>
                <c:pt idx="39798">
                  <c:v>3.66130900383</c:v>
                </c:pt>
                <c:pt idx="39799">
                  <c:v>3.6613574028019999</c:v>
                </c:pt>
                <c:pt idx="39800">
                  <c:v>3.6614086627960001</c:v>
                </c:pt>
                <c:pt idx="39801">
                  <c:v>3.6614623069759999</c:v>
                </c:pt>
                <c:pt idx="39802">
                  <c:v>3.6615104675289998</c:v>
                </c:pt>
                <c:pt idx="39803">
                  <c:v>3.6615581512449999</c:v>
                </c:pt>
                <c:pt idx="39804">
                  <c:v>3.661603689194</c:v>
                </c:pt>
                <c:pt idx="39805">
                  <c:v>3.6616470813749999</c:v>
                </c:pt>
                <c:pt idx="39806">
                  <c:v>3.6616904735569999</c:v>
                </c:pt>
                <c:pt idx="39807">
                  <c:v>3.6617345809940001</c:v>
                </c:pt>
                <c:pt idx="39808">
                  <c:v>3.6617825031279998</c:v>
                </c:pt>
                <c:pt idx="39809">
                  <c:v>3.6618235111240001</c:v>
                </c:pt>
                <c:pt idx="39810">
                  <c:v>3.6618657112120001</c:v>
                </c:pt>
                <c:pt idx="39811">
                  <c:v>3.661908864975</c:v>
                </c:pt>
                <c:pt idx="39812">
                  <c:v>3.6619560718540001</c:v>
                </c:pt>
                <c:pt idx="39813">
                  <c:v>3.6620578765870002</c:v>
                </c:pt>
                <c:pt idx="39814">
                  <c:v>3.662226438522</c:v>
                </c:pt>
                <c:pt idx="39815">
                  <c:v>3.6623280048370002</c:v>
                </c:pt>
                <c:pt idx="39816">
                  <c:v>3.6624131202700001</c:v>
                </c:pt>
                <c:pt idx="39817">
                  <c:v>3.6624734401699999</c:v>
                </c:pt>
                <c:pt idx="39818">
                  <c:v>3.6625585556029998</c:v>
                </c:pt>
                <c:pt idx="39819">
                  <c:v>3.6626331806180001</c:v>
                </c:pt>
                <c:pt idx="39820">
                  <c:v>3.6627106666559999</c:v>
                </c:pt>
                <c:pt idx="39821">
                  <c:v>3.6627931594850001</c:v>
                </c:pt>
                <c:pt idx="39822">
                  <c:v>3.6628649234770001</c:v>
                </c:pt>
                <c:pt idx="39823">
                  <c:v>3.6629548072809999</c:v>
                </c:pt>
                <c:pt idx="39824">
                  <c:v>3.6630220413210002</c:v>
                </c:pt>
                <c:pt idx="39825">
                  <c:v>3.6631164550780002</c:v>
                </c:pt>
                <c:pt idx="39826">
                  <c:v>3.6631603240969999</c:v>
                </c:pt>
                <c:pt idx="39827">
                  <c:v>3.6632397174840001</c:v>
                </c:pt>
                <c:pt idx="39828">
                  <c:v>3.6633350849149999</c:v>
                </c:pt>
                <c:pt idx="39829">
                  <c:v>3.6636633872990001</c:v>
                </c:pt>
                <c:pt idx="39830">
                  <c:v>3.6638233661649999</c:v>
                </c:pt>
                <c:pt idx="39831">
                  <c:v>3.6639008522030001</c:v>
                </c:pt>
                <c:pt idx="39832">
                  <c:v>3.6639316082</c:v>
                </c:pt>
                <c:pt idx="39833">
                  <c:v>3.6639628410339999</c:v>
                </c:pt>
                <c:pt idx="39834">
                  <c:v>3.6639966964720001</c:v>
                </c:pt>
                <c:pt idx="39835">
                  <c:v>3.664034366608</c:v>
                </c:pt>
                <c:pt idx="39836">
                  <c:v>3.6640732288360001</c:v>
                </c:pt>
                <c:pt idx="39837">
                  <c:v>3.6641154289250002</c:v>
                </c:pt>
                <c:pt idx="39838">
                  <c:v>3.6641540527340002</c:v>
                </c:pt>
                <c:pt idx="39839">
                  <c:v>3.6641945838929999</c:v>
                </c:pt>
                <c:pt idx="39840">
                  <c:v>3.6642353534700001</c:v>
                </c:pt>
                <c:pt idx="39841">
                  <c:v>3.664277076721</c:v>
                </c:pt>
                <c:pt idx="39842">
                  <c:v>3.664320468903</c:v>
                </c:pt>
                <c:pt idx="39843">
                  <c:v>3.6643598079680002</c:v>
                </c:pt>
                <c:pt idx="39844">
                  <c:v>3.6643977165220001</c:v>
                </c:pt>
                <c:pt idx="39845">
                  <c:v>3.6644353866579999</c:v>
                </c:pt>
                <c:pt idx="39846">
                  <c:v>3.6644816398620002</c:v>
                </c:pt>
                <c:pt idx="39847">
                  <c:v>3.6645219326020002</c:v>
                </c:pt>
                <c:pt idx="39848">
                  <c:v>3.6646151542659999</c:v>
                </c:pt>
                <c:pt idx="39849">
                  <c:v>3.6649367809300002</c:v>
                </c:pt>
                <c:pt idx="39850">
                  <c:v>3.6650261878969999</c:v>
                </c:pt>
                <c:pt idx="39851">
                  <c:v>3.6650886535640002</c:v>
                </c:pt>
                <c:pt idx="39852">
                  <c:v>3.6651260852809999</c:v>
                </c:pt>
                <c:pt idx="39853">
                  <c:v>3.6652021408080002</c:v>
                </c:pt>
                <c:pt idx="39854">
                  <c:v>3.6652338504789999</c:v>
                </c:pt>
                <c:pt idx="39855">
                  <c:v>3.6653082370760002</c:v>
                </c:pt>
                <c:pt idx="39856">
                  <c:v>3.6654131412509998</c:v>
                </c:pt>
                <c:pt idx="39857">
                  <c:v>3.6654448509219999</c:v>
                </c:pt>
                <c:pt idx="39858">
                  <c:v>3.665508031845</c:v>
                </c:pt>
                <c:pt idx="39859">
                  <c:v>3.6655507087710002</c:v>
                </c:pt>
                <c:pt idx="39860">
                  <c:v>3.6656098365780001</c:v>
                </c:pt>
                <c:pt idx="39861">
                  <c:v>3.6656639575960002</c:v>
                </c:pt>
                <c:pt idx="39862">
                  <c:v>3.6657092571260002</c:v>
                </c:pt>
                <c:pt idx="39863">
                  <c:v>3.6657695770259999</c:v>
                </c:pt>
                <c:pt idx="39864">
                  <c:v>3.665874481201</c:v>
                </c:pt>
                <c:pt idx="39865">
                  <c:v>3.665966510773</c:v>
                </c:pt>
                <c:pt idx="39866">
                  <c:v>3.6662914752960001</c:v>
                </c:pt>
                <c:pt idx="39867">
                  <c:v>3.6663863658909999</c:v>
                </c:pt>
                <c:pt idx="39868">
                  <c:v>3.6664423942569999</c:v>
                </c:pt>
                <c:pt idx="39869">
                  <c:v>3.6664996147159998</c:v>
                </c:pt>
                <c:pt idx="39870">
                  <c:v>3.6665451526639998</c:v>
                </c:pt>
                <c:pt idx="39871">
                  <c:v>3.6666266918180002</c:v>
                </c:pt>
                <c:pt idx="39872">
                  <c:v>3.6667056083679999</c:v>
                </c:pt>
                <c:pt idx="39873">
                  <c:v>3.666763782501</c:v>
                </c:pt>
                <c:pt idx="39874">
                  <c:v>3.6668572425839998</c:v>
                </c:pt>
                <c:pt idx="39875">
                  <c:v>3.666915655136</c:v>
                </c:pt>
                <c:pt idx="39876">
                  <c:v>3.6672375202179999</c:v>
                </c:pt>
                <c:pt idx="39877">
                  <c:v>3.6675524711610001</c:v>
                </c:pt>
                <c:pt idx="39878">
                  <c:v>3.6676325798030001</c:v>
                </c:pt>
                <c:pt idx="39879">
                  <c:v>3.6677112579350002</c:v>
                </c:pt>
                <c:pt idx="39880">
                  <c:v>3.667806625366</c:v>
                </c:pt>
                <c:pt idx="39881">
                  <c:v>3.667890071869</c:v>
                </c:pt>
                <c:pt idx="39882">
                  <c:v>3.6680042743680001</c:v>
                </c:pt>
                <c:pt idx="39883">
                  <c:v>3.6682431697850002</c:v>
                </c:pt>
                <c:pt idx="39884">
                  <c:v>3.668331384659</c:v>
                </c:pt>
                <c:pt idx="39885">
                  <c:v>3.6683726310729998</c:v>
                </c:pt>
                <c:pt idx="39886">
                  <c:v>3.6684060096739999</c:v>
                </c:pt>
                <c:pt idx="39887">
                  <c:v>3.6684408187869999</c:v>
                </c:pt>
                <c:pt idx="39888">
                  <c:v>3.6684823036190002</c:v>
                </c:pt>
                <c:pt idx="39889">
                  <c:v>3.6685204505920002</c:v>
                </c:pt>
                <c:pt idx="39890">
                  <c:v>3.6685595512389999</c:v>
                </c:pt>
                <c:pt idx="39891">
                  <c:v>3.6686060428620002</c:v>
                </c:pt>
                <c:pt idx="39892">
                  <c:v>3.668648958206</c:v>
                </c:pt>
                <c:pt idx="39893">
                  <c:v>3.668690681458</c:v>
                </c:pt>
                <c:pt idx="39894">
                  <c:v>3.6687357425689999</c:v>
                </c:pt>
                <c:pt idx="39895">
                  <c:v>3.6687874794009998</c:v>
                </c:pt>
                <c:pt idx="39896">
                  <c:v>3.668837070465</c:v>
                </c:pt>
                <c:pt idx="39897">
                  <c:v>3.6688885688780002</c:v>
                </c:pt>
                <c:pt idx="39898">
                  <c:v>3.6689407825470002</c:v>
                </c:pt>
                <c:pt idx="39899">
                  <c:v>3.6689937114719999</c:v>
                </c:pt>
                <c:pt idx="39900">
                  <c:v>3.669039726257</c:v>
                </c:pt>
                <c:pt idx="39901">
                  <c:v>3.6691462993620001</c:v>
                </c:pt>
                <c:pt idx="39902">
                  <c:v>3.669285535812</c:v>
                </c:pt>
                <c:pt idx="39903">
                  <c:v>3.6693890094760002</c:v>
                </c:pt>
                <c:pt idx="39904">
                  <c:v>3.6694781780239998</c:v>
                </c:pt>
                <c:pt idx="39905">
                  <c:v>3.6695427894589998</c:v>
                </c:pt>
                <c:pt idx="39906">
                  <c:v>3.6696493625639999</c:v>
                </c:pt>
                <c:pt idx="39907">
                  <c:v>3.6697392463680001</c:v>
                </c:pt>
                <c:pt idx="39908">
                  <c:v>3.6698586940769999</c:v>
                </c:pt>
                <c:pt idx="39909">
                  <c:v>3.6699655056</c:v>
                </c:pt>
                <c:pt idx="39910">
                  <c:v>3.6700835227969999</c:v>
                </c:pt>
                <c:pt idx="39911">
                  <c:v>3.6702055931089999</c:v>
                </c:pt>
                <c:pt idx="39912">
                  <c:v>3.6703135967249998</c:v>
                </c:pt>
                <c:pt idx="39913">
                  <c:v>3.670432806015</c:v>
                </c:pt>
                <c:pt idx="39914">
                  <c:v>3.6705136299130001</c:v>
                </c:pt>
                <c:pt idx="39915">
                  <c:v>3.6706116199490002</c:v>
                </c:pt>
                <c:pt idx="39916">
                  <c:v>3.6706650257110001</c:v>
                </c:pt>
                <c:pt idx="39917">
                  <c:v>3.6707456111910002</c:v>
                </c:pt>
                <c:pt idx="39918">
                  <c:v>3.6708486080170002</c:v>
                </c:pt>
                <c:pt idx="39919">
                  <c:v>3.6710696220400001</c:v>
                </c:pt>
                <c:pt idx="39920">
                  <c:v>3.6711258888240001</c:v>
                </c:pt>
                <c:pt idx="39921">
                  <c:v>3.6711750030519998</c:v>
                </c:pt>
                <c:pt idx="39922">
                  <c:v>3.6712236404419998</c:v>
                </c:pt>
                <c:pt idx="39923">
                  <c:v>3.6712670326230001</c:v>
                </c:pt>
                <c:pt idx="39924">
                  <c:v>3.671309947968</c:v>
                </c:pt>
                <c:pt idx="39925">
                  <c:v>3.6713454723360002</c:v>
                </c:pt>
                <c:pt idx="39926">
                  <c:v>3.6713783741000001</c:v>
                </c:pt>
                <c:pt idx="39927">
                  <c:v>3.6714098453520001</c:v>
                </c:pt>
                <c:pt idx="39928">
                  <c:v>3.6714491844179999</c:v>
                </c:pt>
                <c:pt idx="39929">
                  <c:v>3.6714813709260001</c:v>
                </c:pt>
                <c:pt idx="39930">
                  <c:v>3.67152094841</c:v>
                </c:pt>
                <c:pt idx="39931">
                  <c:v>3.6715660095209999</c:v>
                </c:pt>
                <c:pt idx="39932">
                  <c:v>3.6716079711909999</c:v>
                </c:pt>
                <c:pt idx="39933">
                  <c:v>3.671644687653</c:v>
                </c:pt>
                <c:pt idx="39934">
                  <c:v>3.6716845035549999</c:v>
                </c:pt>
                <c:pt idx="39935">
                  <c:v>3.671723365784</c:v>
                </c:pt>
                <c:pt idx="39936">
                  <c:v>3.6717629432679999</c:v>
                </c:pt>
                <c:pt idx="39937">
                  <c:v>3.6718044281009998</c:v>
                </c:pt>
                <c:pt idx="39938">
                  <c:v>3.671850681305</c:v>
                </c:pt>
                <c:pt idx="39939">
                  <c:v>3.6719021797179998</c:v>
                </c:pt>
                <c:pt idx="39940">
                  <c:v>3.671981334686</c:v>
                </c:pt>
                <c:pt idx="39941">
                  <c:v>3.6720573902129998</c:v>
                </c:pt>
                <c:pt idx="39942">
                  <c:v>3.6721858978270001</c:v>
                </c:pt>
                <c:pt idx="39943">
                  <c:v>3.6723597049709999</c:v>
                </c:pt>
                <c:pt idx="39944">
                  <c:v>3.6724517345429999</c:v>
                </c:pt>
                <c:pt idx="39945">
                  <c:v>3.672544717789</c:v>
                </c:pt>
                <c:pt idx="39946">
                  <c:v>3.6725859642029999</c:v>
                </c:pt>
                <c:pt idx="39947">
                  <c:v>3.6726450920099998</c:v>
                </c:pt>
                <c:pt idx="39948">
                  <c:v>3.6726884841919998</c:v>
                </c:pt>
                <c:pt idx="39949">
                  <c:v>3.6727647781370001</c:v>
                </c:pt>
                <c:pt idx="39950">
                  <c:v>3.6728050708770001</c:v>
                </c:pt>
                <c:pt idx="39951">
                  <c:v>3.6728835105900002</c:v>
                </c:pt>
                <c:pt idx="39952">
                  <c:v>3.6729176044459999</c:v>
                </c:pt>
                <c:pt idx="39953">
                  <c:v>3.6729958057399998</c:v>
                </c:pt>
                <c:pt idx="39954">
                  <c:v>3.6730282306670001</c:v>
                </c:pt>
                <c:pt idx="39955">
                  <c:v>3.6731030941010001</c:v>
                </c:pt>
                <c:pt idx="39956">
                  <c:v>3.6731431484220001</c:v>
                </c:pt>
                <c:pt idx="39957">
                  <c:v>3.6732358932500002</c:v>
                </c:pt>
                <c:pt idx="39958">
                  <c:v>3.6735539436339999</c:v>
                </c:pt>
                <c:pt idx="39959">
                  <c:v>3.6736199855799998</c:v>
                </c:pt>
                <c:pt idx="39960">
                  <c:v>3.6736717224120001</c:v>
                </c:pt>
                <c:pt idx="39961">
                  <c:v>3.6737194061279999</c:v>
                </c:pt>
                <c:pt idx="39962">
                  <c:v>3.673767089844</c:v>
                </c:pt>
                <c:pt idx="39963">
                  <c:v>3.673803806305</c:v>
                </c:pt>
                <c:pt idx="39964">
                  <c:v>3.6738376617430002</c:v>
                </c:pt>
                <c:pt idx="39965">
                  <c:v>3.6738705635070001</c:v>
                </c:pt>
                <c:pt idx="39966">
                  <c:v>3.6739017963410001</c:v>
                </c:pt>
                <c:pt idx="39967">
                  <c:v>3.6739361286159999</c:v>
                </c:pt>
                <c:pt idx="39968">
                  <c:v>3.673981666565</c:v>
                </c:pt>
                <c:pt idx="39969">
                  <c:v>3.674034118652</c:v>
                </c:pt>
                <c:pt idx="39970">
                  <c:v>3.6740908622739998</c:v>
                </c:pt>
                <c:pt idx="39971">
                  <c:v>3.6741662025449999</c:v>
                </c:pt>
                <c:pt idx="39972">
                  <c:v>3.67431807518</c:v>
                </c:pt>
                <c:pt idx="39973">
                  <c:v>3.6746218204500001</c:v>
                </c:pt>
                <c:pt idx="39974">
                  <c:v>3.6747670173650002</c:v>
                </c:pt>
                <c:pt idx="39975">
                  <c:v>3.674870967865</c:v>
                </c:pt>
                <c:pt idx="39976">
                  <c:v>3.6749567985530001</c:v>
                </c:pt>
                <c:pt idx="39977">
                  <c:v>3.6751136779790001</c:v>
                </c:pt>
                <c:pt idx="39978">
                  <c:v>3.6752030849459998</c:v>
                </c:pt>
                <c:pt idx="39979">
                  <c:v>3.6753616333010002</c:v>
                </c:pt>
                <c:pt idx="39980">
                  <c:v>3.6756281852720001</c:v>
                </c:pt>
                <c:pt idx="39981">
                  <c:v>3.6757040023799998</c:v>
                </c:pt>
                <c:pt idx="39982">
                  <c:v>3.6757519245150001</c:v>
                </c:pt>
                <c:pt idx="39983">
                  <c:v>3.6757955551150001</c:v>
                </c:pt>
                <c:pt idx="39984">
                  <c:v>3.6758892536159999</c:v>
                </c:pt>
                <c:pt idx="39985">
                  <c:v>3.6759355068209998</c:v>
                </c:pt>
                <c:pt idx="39986">
                  <c:v>3.6760251522059999</c:v>
                </c:pt>
                <c:pt idx="39987">
                  <c:v>3.676192998886</c:v>
                </c:pt>
                <c:pt idx="39988">
                  <c:v>3.6762962341310002</c:v>
                </c:pt>
                <c:pt idx="39989">
                  <c:v>3.6763718128199998</c:v>
                </c:pt>
                <c:pt idx="39990">
                  <c:v>3.6766076087949999</c:v>
                </c:pt>
                <c:pt idx="39991">
                  <c:v>3.6766755580899999</c:v>
                </c:pt>
                <c:pt idx="39992">
                  <c:v>3.6767153739929999</c:v>
                </c:pt>
                <c:pt idx="39993">
                  <c:v>3.6767830848690002</c:v>
                </c:pt>
                <c:pt idx="39994">
                  <c:v>3.6768448352809999</c:v>
                </c:pt>
                <c:pt idx="39995">
                  <c:v>3.6769020557399998</c:v>
                </c:pt>
                <c:pt idx="39996">
                  <c:v>3.6769711971280001</c:v>
                </c:pt>
                <c:pt idx="39997">
                  <c:v>3.6770079135890001</c:v>
                </c:pt>
                <c:pt idx="39998">
                  <c:v>3.6770813465119998</c:v>
                </c:pt>
                <c:pt idx="39999">
                  <c:v>3.6771099567409999</c:v>
                </c:pt>
                <c:pt idx="40000">
                  <c:v>3.6772015094760002</c:v>
                </c:pt>
                <c:pt idx="40001">
                  <c:v>3.6773684024810001</c:v>
                </c:pt>
                <c:pt idx="40002">
                  <c:v>3.677484750748</c:v>
                </c:pt>
                <c:pt idx="40003">
                  <c:v>3.6776902675629999</c:v>
                </c:pt>
                <c:pt idx="40004">
                  <c:v>3.6779797077179999</c:v>
                </c:pt>
                <c:pt idx="40005">
                  <c:v>3.6780304908749999</c:v>
                </c:pt>
                <c:pt idx="40006">
                  <c:v>3.6780805587769998</c:v>
                </c:pt>
                <c:pt idx="40007">
                  <c:v>3.6781299114229999</c:v>
                </c:pt>
                <c:pt idx="40008">
                  <c:v>3.6781785488129999</c:v>
                </c:pt>
                <c:pt idx="40009">
                  <c:v>3.678231239319</c:v>
                </c:pt>
                <c:pt idx="40010">
                  <c:v>3.678285360336</c:v>
                </c:pt>
                <c:pt idx="40011">
                  <c:v>3.6783888340000002</c:v>
                </c:pt>
                <c:pt idx="40012">
                  <c:v>3.678475618362</c:v>
                </c:pt>
                <c:pt idx="40013">
                  <c:v>3.6785473823550001</c:v>
                </c:pt>
                <c:pt idx="40014">
                  <c:v>3.6786005496979999</c:v>
                </c:pt>
                <c:pt idx="40015">
                  <c:v>3.6787064075470002</c:v>
                </c:pt>
                <c:pt idx="40016">
                  <c:v>3.678817033768</c:v>
                </c:pt>
                <c:pt idx="40017">
                  <c:v>3.6791288852689998</c:v>
                </c:pt>
                <c:pt idx="40018">
                  <c:v>3.6792702674869999</c:v>
                </c:pt>
                <c:pt idx="40019">
                  <c:v>3.6793520450589998</c:v>
                </c:pt>
                <c:pt idx="40020">
                  <c:v>3.6794350147250001</c:v>
                </c:pt>
                <c:pt idx="40021">
                  <c:v>3.6795105934140002</c:v>
                </c:pt>
                <c:pt idx="40022">
                  <c:v>3.679649114609</c:v>
                </c:pt>
                <c:pt idx="40023">
                  <c:v>3.6799790859220001</c:v>
                </c:pt>
                <c:pt idx="40024">
                  <c:v>3.680325746536</c:v>
                </c:pt>
                <c:pt idx="40025">
                  <c:v>3.6805109977720001</c:v>
                </c:pt>
                <c:pt idx="40026">
                  <c:v>3.6806478500369999</c:v>
                </c:pt>
                <c:pt idx="40027">
                  <c:v>3.6807332038879998</c:v>
                </c:pt>
                <c:pt idx="40028">
                  <c:v>3.6808321475980001</c:v>
                </c:pt>
                <c:pt idx="40029">
                  <c:v>3.6809296607970001</c:v>
                </c:pt>
                <c:pt idx="40030">
                  <c:v>3.6810328960419998</c:v>
                </c:pt>
                <c:pt idx="40031">
                  <c:v>3.6811974048609999</c:v>
                </c:pt>
                <c:pt idx="40032">
                  <c:v>3.6813504695889998</c:v>
                </c:pt>
                <c:pt idx="40033">
                  <c:v>3.681713819504</c:v>
                </c:pt>
                <c:pt idx="40034">
                  <c:v>3.6818087100980001</c:v>
                </c:pt>
                <c:pt idx="40035">
                  <c:v>3.6819486618039998</c:v>
                </c:pt>
                <c:pt idx="40036">
                  <c:v>3.6820762157439999</c:v>
                </c:pt>
                <c:pt idx="40037">
                  <c:v>3.6821775436399999</c:v>
                </c:pt>
                <c:pt idx="40038">
                  <c:v>3.6822564601900001</c:v>
                </c:pt>
                <c:pt idx="40039">
                  <c:v>3.68230843544</c:v>
                </c:pt>
                <c:pt idx="40040">
                  <c:v>3.6823551654819999</c:v>
                </c:pt>
                <c:pt idx="40041">
                  <c:v>3.6823983192440002</c:v>
                </c:pt>
                <c:pt idx="40042">
                  <c:v>3.682434082031</c:v>
                </c:pt>
                <c:pt idx="40043">
                  <c:v>3.6824693679810001</c:v>
                </c:pt>
                <c:pt idx="40044">
                  <c:v>3.6825070381159999</c:v>
                </c:pt>
                <c:pt idx="40045">
                  <c:v>3.6825466156009998</c:v>
                </c:pt>
                <c:pt idx="40046">
                  <c:v>3.6825866699219998</c:v>
                </c:pt>
                <c:pt idx="40047">
                  <c:v>3.6826314926150001</c:v>
                </c:pt>
                <c:pt idx="40048">
                  <c:v>3.6826860904690002</c:v>
                </c:pt>
                <c:pt idx="40049">
                  <c:v>3.6827504634860002</c:v>
                </c:pt>
                <c:pt idx="40050">
                  <c:v>3.6829304695129998</c:v>
                </c:pt>
                <c:pt idx="40051">
                  <c:v>3.6829550266269999</c:v>
                </c:pt>
                <c:pt idx="40052">
                  <c:v>3.6830403804779999</c:v>
                </c:pt>
                <c:pt idx="40053">
                  <c:v>3.683077335358</c:v>
                </c:pt>
                <c:pt idx="40054">
                  <c:v>3.683164834976</c:v>
                </c:pt>
                <c:pt idx="40055">
                  <c:v>3.6832280159000002</c:v>
                </c:pt>
                <c:pt idx="40056">
                  <c:v>3.6833057403559999</c:v>
                </c:pt>
                <c:pt idx="40057">
                  <c:v>3.6833796501160001</c:v>
                </c:pt>
                <c:pt idx="40058">
                  <c:v>3.683450698853</c:v>
                </c:pt>
                <c:pt idx="40059">
                  <c:v>3.683539867401</c:v>
                </c:pt>
                <c:pt idx="40060">
                  <c:v>3.6835935115809999</c:v>
                </c:pt>
                <c:pt idx="40061">
                  <c:v>3.683688163757</c:v>
                </c:pt>
                <c:pt idx="40062">
                  <c:v>3.68372797966</c:v>
                </c:pt>
                <c:pt idx="40063">
                  <c:v>3.6838176250460002</c:v>
                </c:pt>
                <c:pt idx="40064">
                  <c:v>3.683848142624</c:v>
                </c:pt>
                <c:pt idx="40065">
                  <c:v>3.683935642242</c:v>
                </c:pt>
                <c:pt idx="40066">
                  <c:v>3.6842281818389999</c:v>
                </c:pt>
                <c:pt idx="40067">
                  <c:v>3.6843342781069999</c:v>
                </c:pt>
                <c:pt idx="40068">
                  <c:v>3.684386968613</c:v>
                </c:pt>
                <c:pt idx="40069">
                  <c:v>3.6844441890719999</c:v>
                </c:pt>
                <c:pt idx="40070">
                  <c:v>3.6845500469210002</c:v>
                </c:pt>
                <c:pt idx="40071">
                  <c:v>3.6846163272860002</c:v>
                </c:pt>
                <c:pt idx="40072">
                  <c:v>3.6846859455110001</c:v>
                </c:pt>
                <c:pt idx="40073">
                  <c:v>3.6847205162050001</c:v>
                </c:pt>
                <c:pt idx="40074">
                  <c:v>3.6847565174099999</c:v>
                </c:pt>
                <c:pt idx="40075">
                  <c:v>3.6847984790799999</c:v>
                </c:pt>
                <c:pt idx="40076">
                  <c:v>3.6848437786099999</c:v>
                </c:pt>
                <c:pt idx="40077">
                  <c:v>3.684891223907</c:v>
                </c:pt>
                <c:pt idx="40078">
                  <c:v>3.6849429607389999</c:v>
                </c:pt>
                <c:pt idx="40079">
                  <c:v>3.6849920749659999</c:v>
                </c:pt>
                <c:pt idx="40080">
                  <c:v>3.6850378513340001</c:v>
                </c:pt>
                <c:pt idx="40081">
                  <c:v>3.6850862503049999</c:v>
                </c:pt>
                <c:pt idx="40082">
                  <c:v>3.6851296424869999</c:v>
                </c:pt>
                <c:pt idx="40083">
                  <c:v>3.6851634979250001</c:v>
                </c:pt>
                <c:pt idx="40084">
                  <c:v>3.6852042675019998</c:v>
                </c:pt>
                <c:pt idx="40085">
                  <c:v>3.6853091716769999</c:v>
                </c:pt>
                <c:pt idx="40086">
                  <c:v>3.6855254173279999</c:v>
                </c:pt>
                <c:pt idx="40087">
                  <c:v>3.6855773925780002</c:v>
                </c:pt>
                <c:pt idx="40088">
                  <c:v>3.6856365203860002</c:v>
                </c:pt>
                <c:pt idx="40089">
                  <c:v>3.6857082843779998</c:v>
                </c:pt>
                <c:pt idx="40090">
                  <c:v>3.6857640743259998</c:v>
                </c:pt>
                <c:pt idx="40091">
                  <c:v>3.6858527660370002</c:v>
                </c:pt>
                <c:pt idx="40092">
                  <c:v>3.6859049797060002</c:v>
                </c:pt>
                <c:pt idx="40093">
                  <c:v>3.686005353928</c:v>
                </c:pt>
                <c:pt idx="40094">
                  <c:v>3.6860580444340001</c:v>
                </c:pt>
                <c:pt idx="40095">
                  <c:v>3.6861579418180002</c:v>
                </c:pt>
                <c:pt idx="40096">
                  <c:v>3.6862010955810001</c:v>
                </c:pt>
                <c:pt idx="40097">
                  <c:v>3.6862757205959999</c:v>
                </c:pt>
                <c:pt idx="40098">
                  <c:v>3.6863741874690001</c:v>
                </c:pt>
                <c:pt idx="40099">
                  <c:v>3.6865067481990001</c:v>
                </c:pt>
                <c:pt idx="40100">
                  <c:v>3.6866998672490001</c:v>
                </c:pt>
                <c:pt idx="40101">
                  <c:v>3.6867508888240001</c:v>
                </c:pt>
                <c:pt idx="40102">
                  <c:v>3.6868014335630002</c:v>
                </c:pt>
                <c:pt idx="40103">
                  <c:v>3.6868538856509998</c:v>
                </c:pt>
                <c:pt idx="40104">
                  <c:v>3.686892986298</c:v>
                </c:pt>
                <c:pt idx="40105">
                  <c:v>3.686938524246</c:v>
                </c:pt>
                <c:pt idx="40106">
                  <c:v>3.6869816780089999</c:v>
                </c:pt>
                <c:pt idx="40107">
                  <c:v>3.687017202377</c:v>
                </c:pt>
                <c:pt idx="40108">
                  <c:v>3.687046766281</c:v>
                </c:pt>
                <c:pt idx="40109">
                  <c:v>3.6870844364169999</c:v>
                </c:pt>
                <c:pt idx="40110">
                  <c:v>3.6871113777160001</c:v>
                </c:pt>
                <c:pt idx="40111">
                  <c:v>3.6871452331539998</c:v>
                </c:pt>
                <c:pt idx="40112">
                  <c:v>3.6871848106380001</c:v>
                </c:pt>
                <c:pt idx="40113">
                  <c:v>3.6872255802149998</c:v>
                </c:pt>
                <c:pt idx="40114">
                  <c:v>3.6872649192810001</c:v>
                </c:pt>
                <c:pt idx="40115">
                  <c:v>3.687311649323</c:v>
                </c:pt>
                <c:pt idx="40116">
                  <c:v>3.6873538494110001</c:v>
                </c:pt>
                <c:pt idx="40117">
                  <c:v>3.6873993873600002</c:v>
                </c:pt>
                <c:pt idx="40118">
                  <c:v>3.68745303154</c:v>
                </c:pt>
                <c:pt idx="40119">
                  <c:v>3.687552213669</c:v>
                </c:pt>
                <c:pt idx="40120">
                  <c:v>3.6876966953279999</c:v>
                </c:pt>
                <c:pt idx="40121">
                  <c:v>3.6880171298979998</c:v>
                </c:pt>
                <c:pt idx="40122">
                  <c:v>3.6881127357480001</c:v>
                </c:pt>
                <c:pt idx="40123">
                  <c:v>3.6882205009460001</c:v>
                </c:pt>
                <c:pt idx="40124">
                  <c:v>3.6882693767550001</c:v>
                </c:pt>
                <c:pt idx="40125">
                  <c:v>3.6883466243740002</c:v>
                </c:pt>
                <c:pt idx="40126">
                  <c:v>3.6883916854860002</c:v>
                </c:pt>
                <c:pt idx="40127">
                  <c:v>3.6884756088259998</c:v>
                </c:pt>
                <c:pt idx="40128">
                  <c:v>3.6885154247280001</c:v>
                </c:pt>
                <c:pt idx="40129">
                  <c:v>3.6886000633239999</c:v>
                </c:pt>
                <c:pt idx="40130">
                  <c:v>3.6886367797849999</c:v>
                </c:pt>
                <c:pt idx="40131">
                  <c:v>3.6887133121489999</c:v>
                </c:pt>
                <c:pt idx="40132">
                  <c:v>3.6887514591219999</c:v>
                </c:pt>
                <c:pt idx="40133">
                  <c:v>3.6888437271119998</c:v>
                </c:pt>
                <c:pt idx="40134">
                  <c:v>3.6890866756439999</c:v>
                </c:pt>
                <c:pt idx="40135">
                  <c:v>3.6893823146820002</c:v>
                </c:pt>
                <c:pt idx="40136">
                  <c:v>3.6894769668579999</c:v>
                </c:pt>
                <c:pt idx="40137">
                  <c:v>3.689528226852</c:v>
                </c:pt>
                <c:pt idx="40138">
                  <c:v>3.6895842552190001</c:v>
                </c:pt>
                <c:pt idx="40139">
                  <c:v>3.6896419525150002</c:v>
                </c:pt>
                <c:pt idx="40140">
                  <c:v>3.6897201538090001</c:v>
                </c:pt>
                <c:pt idx="40141">
                  <c:v>3.6898164749150002</c:v>
                </c:pt>
                <c:pt idx="40142">
                  <c:v>3.6899182796479999</c:v>
                </c:pt>
                <c:pt idx="40143">
                  <c:v>3.6899690628049999</c:v>
                </c:pt>
                <c:pt idx="40144">
                  <c:v>3.6900284290309999</c:v>
                </c:pt>
                <c:pt idx="40145">
                  <c:v>3.6900780200960002</c:v>
                </c:pt>
                <c:pt idx="40146">
                  <c:v>3.690414190292</c:v>
                </c:pt>
                <c:pt idx="40147">
                  <c:v>3.6905210018160002</c:v>
                </c:pt>
                <c:pt idx="40148">
                  <c:v>3.6906261444089998</c:v>
                </c:pt>
                <c:pt idx="40149">
                  <c:v>3.690708637238</c:v>
                </c:pt>
                <c:pt idx="40150">
                  <c:v>3.6907927989960001</c:v>
                </c:pt>
                <c:pt idx="40151">
                  <c:v>3.691108226776</c:v>
                </c:pt>
                <c:pt idx="40152">
                  <c:v>3.6914329528810002</c:v>
                </c:pt>
                <c:pt idx="40153">
                  <c:v>3.6914691925050001</c:v>
                </c:pt>
                <c:pt idx="40154">
                  <c:v>3.6915130615230001</c:v>
                </c:pt>
                <c:pt idx="40155">
                  <c:v>3.6915533542630001</c:v>
                </c:pt>
                <c:pt idx="40156">
                  <c:v>3.691597938538</c:v>
                </c:pt>
                <c:pt idx="40157">
                  <c:v>3.691647052765</c:v>
                </c:pt>
                <c:pt idx="40158">
                  <c:v>3.6916966438290002</c:v>
                </c:pt>
                <c:pt idx="40159">
                  <c:v>3.6917407512659999</c:v>
                </c:pt>
                <c:pt idx="40160">
                  <c:v>3.691782951355</c:v>
                </c:pt>
                <c:pt idx="40161">
                  <c:v>3.6918244361879999</c:v>
                </c:pt>
                <c:pt idx="40162">
                  <c:v>3.691871881485</c:v>
                </c:pt>
                <c:pt idx="40163">
                  <c:v>3.6919150352479999</c:v>
                </c:pt>
                <c:pt idx="40164">
                  <c:v>3.6919579505920002</c:v>
                </c:pt>
                <c:pt idx="40165">
                  <c:v>3.692006111145</c:v>
                </c:pt>
                <c:pt idx="40166">
                  <c:v>3.692051410675</c:v>
                </c:pt>
                <c:pt idx="40167">
                  <c:v>3.6920938491820001</c:v>
                </c:pt>
                <c:pt idx="40168">
                  <c:v>3.692199468613</c:v>
                </c:pt>
                <c:pt idx="40169">
                  <c:v>3.6923675537110001</c:v>
                </c:pt>
                <c:pt idx="40170">
                  <c:v>3.692584991455</c:v>
                </c:pt>
                <c:pt idx="40171">
                  <c:v>3.692614555359</c:v>
                </c:pt>
                <c:pt idx="40172">
                  <c:v>3.6926982402799999</c:v>
                </c:pt>
                <c:pt idx="40173">
                  <c:v>3.6927380561829999</c:v>
                </c:pt>
                <c:pt idx="40174">
                  <c:v>3.6928262710570001</c:v>
                </c:pt>
                <c:pt idx="40175">
                  <c:v>3.6928837299350001</c:v>
                </c:pt>
                <c:pt idx="40176">
                  <c:v>3.692966938019</c:v>
                </c:pt>
                <c:pt idx="40177">
                  <c:v>3.693036794662</c:v>
                </c:pt>
                <c:pt idx="40178">
                  <c:v>3.693104982376</c:v>
                </c:pt>
                <c:pt idx="40179">
                  <c:v>3.6931800842290001</c:v>
                </c:pt>
                <c:pt idx="40180">
                  <c:v>3.6932301521299999</c:v>
                </c:pt>
                <c:pt idx="40181">
                  <c:v>3.6933221817019999</c:v>
                </c:pt>
                <c:pt idx="40182">
                  <c:v>3.6933739185330001</c:v>
                </c:pt>
                <c:pt idx="40183">
                  <c:v>3.693469285965</c:v>
                </c:pt>
                <c:pt idx="40184">
                  <c:v>3.693514585495</c:v>
                </c:pt>
                <c:pt idx="40185">
                  <c:v>3.6936101913449999</c:v>
                </c:pt>
                <c:pt idx="40186">
                  <c:v>3.6936600208280002</c:v>
                </c:pt>
                <c:pt idx="40187">
                  <c:v>3.693746328354</c:v>
                </c:pt>
                <c:pt idx="40188">
                  <c:v>3.6938080787660001</c:v>
                </c:pt>
                <c:pt idx="40189">
                  <c:v>3.6938862800600001</c:v>
                </c:pt>
                <c:pt idx="40190">
                  <c:v>3.6939594745640001</c:v>
                </c:pt>
                <c:pt idx="40191">
                  <c:v>3.6940147876739999</c:v>
                </c:pt>
                <c:pt idx="40192">
                  <c:v>3.6940805912019998</c:v>
                </c:pt>
                <c:pt idx="40193">
                  <c:v>3.6941921710969998</c:v>
                </c:pt>
                <c:pt idx="40194">
                  <c:v>3.6945145130160002</c:v>
                </c:pt>
                <c:pt idx="40195">
                  <c:v>3.694597244263</c:v>
                </c:pt>
                <c:pt idx="40196">
                  <c:v>3.6946423053739998</c:v>
                </c:pt>
                <c:pt idx="40197">
                  <c:v>3.694681406021</c:v>
                </c:pt>
                <c:pt idx="40198">
                  <c:v>3.6947088241579999</c:v>
                </c:pt>
                <c:pt idx="40199">
                  <c:v>3.6947395801540002</c:v>
                </c:pt>
                <c:pt idx="40200">
                  <c:v>3.6947674751280002</c:v>
                </c:pt>
                <c:pt idx="40201">
                  <c:v>3.6947953701020002</c:v>
                </c:pt>
                <c:pt idx="40202">
                  <c:v>3.6948289871219999</c:v>
                </c:pt>
                <c:pt idx="40203">
                  <c:v>3.6948683261870001</c:v>
                </c:pt>
                <c:pt idx="40204">
                  <c:v>3.6949012279510001</c:v>
                </c:pt>
                <c:pt idx="40205">
                  <c:v>3.6949365139010002</c:v>
                </c:pt>
                <c:pt idx="40206">
                  <c:v>3.6949751377109998</c:v>
                </c:pt>
                <c:pt idx="40207">
                  <c:v>3.6950135231019998</c:v>
                </c:pt>
                <c:pt idx="40208">
                  <c:v>3.6950521469119999</c:v>
                </c:pt>
                <c:pt idx="40209">
                  <c:v>3.6950938701629998</c:v>
                </c:pt>
                <c:pt idx="40210">
                  <c:v>3.6951339244839998</c:v>
                </c:pt>
                <c:pt idx="40211">
                  <c:v>3.6951735019680001</c:v>
                </c:pt>
                <c:pt idx="40212">
                  <c:v>3.695206165314</c:v>
                </c:pt>
                <c:pt idx="40213">
                  <c:v>3.6952404975889999</c:v>
                </c:pt>
                <c:pt idx="40214">
                  <c:v>3.6952769756319999</c:v>
                </c:pt>
                <c:pt idx="40215">
                  <c:v>3.695596694946</c:v>
                </c:pt>
                <c:pt idx="40216">
                  <c:v>3.695633411407</c:v>
                </c:pt>
                <c:pt idx="40217">
                  <c:v>3.6956884860989998</c:v>
                </c:pt>
                <c:pt idx="40218">
                  <c:v>3.6957366466520001</c:v>
                </c:pt>
                <c:pt idx="40219">
                  <c:v>3.6957845687869999</c:v>
                </c:pt>
                <c:pt idx="40220">
                  <c:v>3.695853233337</c:v>
                </c:pt>
                <c:pt idx="40221">
                  <c:v>3.6959042549130001</c:v>
                </c:pt>
                <c:pt idx="40222">
                  <c:v>3.695992708206</c:v>
                </c:pt>
                <c:pt idx="40223">
                  <c:v>3.6960458755490002</c:v>
                </c:pt>
                <c:pt idx="40224">
                  <c:v>3.6961474418639999</c:v>
                </c:pt>
                <c:pt idx="40225">
                  <c:v>3.6961982250209999</c:v>
                </c:pt>
                <c:pt idx="40226">
                  <c:v>3.6962954998019999</c:v>
                </c:pt>
                <c:pt idx="40227">
                  <c:v>3.6963515281679999</c:v>
                </c:pt>
                <c:pt idx="40228">
                  <c:v>3.6964418888089998</c:v>
                </c:pt>
                <c:pt idx="40229">
                  <c:v>3.6964986324310001</c:v>
                </c:pt>
                <c:pt idx="40230">
                  <c:v>3.696564674377</c:v>
                </c:pt>
                <c:pt idx="40231">
                  <c:v>3.6966207027440001</c:v>
                </c:pt>
                <c:pt idx="40232">
                  <c:v>3.6966662406920001</c:v>
                </c:pt>
                <c:pt idx="40233">
                  <c:v>3.6967508792879999</c:v>
                </c:pt>
                <c:pt idx="40234">
                  <c:v>3.697075605392</c:v>
                </c:pt>
                <c:pt idx="40235">
                  <c:v>3.697127819061</c:v>
                </c:pt>
                <c:pt idx="40236">
                  <c:v>3.697214841843</c:v>
                </c:pt>
                <c:pt idx="40237">
                  <c:v>3.6972527503969999</c:v>
                </c:pt>
                <c:pt idx="40238">
                  <c:v>3.6972889900210002</c:v>
                </c:pt>
                <c:pt idx="40239">
                  <c:v>3.6973223686219998</c:v>
                </c:pt>
                <c:pt idx="40240">
                  <c:v>3.69735789299</c:v>
                </c:pt>
                <c:pt idx="40241">
                  <c:v>3.6973919868470002</c:v>
                </c:pt>
                <c:pt idx="40242">
                  <c:v>3.6974287033080002</c:v>
                </c:pt>
                <c:pt idx="40243">
                  <c:v>3.6974651813510002</c:v>
                </c:pt>
                <c:pt idx="40244">
                  <c:v>3.697511434555</c:v>
                </c:pt>
                <c:pt idx="40245">
                  <c:v>3.6975493431089999</c:v>
                </c:pt>
                <c:pt idx="40246">
                  <c:v>3.697588443756</c:v>
                </c:pt>
                <c:pt idx="40247">
                  <c:v>3.6976304054260001</c:v>
                </c:pt>
                <c:pt idx="40248">
                  <c:v>3.6976711750029998</c:v>
                </c:pt>
                <c:pt idx="40249">
                  <c:v>3.697700023651</c:v>
                </c:pt>
                <c:pt idx="40250">
                  <c:v>3.6977391242979998</c:v>
                </c:pt>
                <c:pt idx="40251">
                  <c:v>3.697809934616</c:v>
                </c:pt>
                <c:pt idx="40252">
                  <c:v>3.698120117188</c:v>
                </c:pt>
                <c:pt idx="40253">
                  <c:v>3.698175907135</c:v>
                </c:pt>
                <c:pt idx="40254">
                  <c:v>3.6982221603390002</c:v>
                </c:pt>
                <c:pt idx="40255">
                  <c:v>3.698271989822</c:v>
                </c:pt>
                <c:pt idx="40256">
                  <c:v>3.6983368396760001</c:v>
                </c:pt>
                <c:pt idx="40257">
                  <c:v>3.6983740329739998</c:v>
                </c:pt>
                <c:pt idx="40258">
                  <c:v>3.698454856873</c:v>
                </c:pt>
                <c:pt idx="40259">
                  <c:v>3.698486328125</c:v>
                </c:pt>
                <c:pt idx="40260">
                  <c:v>3.6985657215119998</c:v>
                </c:pt>
                <c:pt idx="40261">
                  <c:v>3.6985950469970001</c:v>
                </c:pt>
                <c:pt idx="40262">
                  <c:v>3.698697328568</c:v>
                </c:pt>
                <c:pt idx="40263">
                  <c:v>3.698791503906</c:v>
                </c:pt>
                <c:pt idx="40264">
                  <c:v>3.698901414871</c:v>
                </c:pt>
                <c:pt idx="40265">
                  <c:v>3.6989827156069999</c:v>
                </c:pt>
                <c:pt idx="40266">
                  <c:v>3.6990659236910002</c:v>
                </c:pt>
                <c:pt idx="40267">
                  <c:v>3.6992053985600002</c:v>
                </c:pt>
                <c:pt idx="40268">
                  <c:v>3.6992802619930001</c:v>
                </c:pt>
                <c:pt idx="40269">
                  <c:v>3.699565649033</c:v>
                </c:pt>
                <c:pt idx="40270">
                  <c:v>3.699607849121</c:v>
                </c:pt>
                <c:pt idx="40271">
                  <c:v>3.6996538639069998</c:v>
                </c:pt>
                <c:pt idx="40272">
                  <c:v>3.6997601985930002</c:v>
                </c:pt>
                <c:pt idx="40273">
                  <c:v>3.6998243331910001</c:v>
                </c:pt>
                <c:pt idx="40274">
                  <c:v>3.6999449729920002</c:v>
                </c:pt>
                <c:pt idx="40275">
                  <c:v>3.6999924182889998</c:v>
                </c:pt>
                <c:pt idx="40276">
                  <c:v>3.7000446319579998</c:v>
                </c:pt>
                <c:pt idx="40277">
                  <c:v>3.7000951766969998</c:v>
                </c:pt>
                <c:pt idx="40278">
                  <c:v>3.7001473903659998</c:v>
                </c:pt>
                <c:pt idx="40279">
                  <c:v>3.700267076492</c:v>
                </c:pt>
                <c:pt idx="40280">
                  <c:v>3.7005641460419998</c:v>
                </c:pt>
                <c:pt idx="40281">
                  <c:v>3.7007191181180001</c:v>
                </c:pt>
                <c:pt idx="40282">
                  <c:v>3.7010800838470002</c:v>
                </c:pt>
                <c:pt idx="40283">
                  <c:v>3.7012767791750001</c:v>
                </c:pt>
                <c:pt idx="40284">
                  <c:v>3.701339483261</c:v>
                </c:pt>
                <c:pt idx="40285">
                  <c:v>3.701426267624</c:v>
                </c:pt>
                <c:pt idx="40286">
                  <c:v>3.7014677524569999</c:v>
                </c:pt>
                <c:pt idx="40287">
                  <c:v>3.7015030384059999</c:v>
                </c:pt>
                <c:pt idx="40288">
                  <c:v>3.701538085938</c:v>
                </c:pt>
                <c:pt idx="40289">
                  <c:v>3.7015788555150002</c:v>
                </c:pt>
                <c:pt idx="40290">
                  <c:v>3.7016215324399999</c:v>
                </c:pt>
                <c:pt idx="40291">
                  <c:v>3.7016613483429999</c:v>
                </c:pt>
                <c:pt idx="40292">
                  <c:v>3.7017097473140002</c:v>
                </c:pt>
                <c:pt idx="40293">
                  <c:v>3.7017495632170001</c:v>
                </c:pt>
                <c:pt idx="40294">
                  <c:v>3.7017929553990001</c:v>
                </c:pt>
                <c:pt idx="40295">
                  <c:v>3.7018375396729999</c:v>
                </c:pt>
                <c:pt idx="40296">
                  <c:v>3.7018809318539998</c:v>
                </c:pt>
                <c:pt idx="40297">
                  <c:v>3.701920032501</c:v>
                </c:pt>
                <c:pt idx="40298">
                  <c:v>3.701965332031</c:v>
                </c:pt>
                <c:pt idx="40299">
                  <c:v>3.7020008564000002</c:v>
                </c:pt>
                <c:pt idx="40300">
                  <c:v>3.7020392417910002</c:v>
                </c:pt>
                <c:pt idx="40301">
                  <c:v>3.7020831108090002</c:v>
                </c:pt>
                <c:pt idx="40302">
                  <c:v>3.702125787735</c:v>
                </c:pt>
                <c:pt idx="40303">
                  <c:v>3.7023172378539999</c:v>
                </c:pt>
                <c:pt idx="40304">
                  <c:v>3.702359437943</c:v>
                </c:pt>
                <c:pt idx="40305">
                  <c:v>3.7024424076079998</c:v>
                </c:pt>
                <c:pt idx="40306">
                  <c:v>3.7025060653690001</c:v>
                </c:pt>
                <c:pt idx="40307">
                  <c:v>3.702619314194</c:v>
                </c:pt>
                <c:pt idx="40308">
                  <c:v>3.7026965618130001</c:v>
                </c:pt>
                <c:pt idx="40309">
                  <c:v>3.702821493149</c:v>
                </c:pt>
                <c:pt idx="40310">
                  <c:v>3.7029039859770001</c:v>
                </c:pt>
                <c:pt idx="40311">
                  <c:v>3.7030310630800001</c:v>
                </c:pt>
                <c:pt idx="40312">
                  <c:v>3.7031240463259998</c:v>
                </c:pt>
                <c:pt idx="40313">
                  <c:v>3.7032439708710001</c:v>
                </c:pt>
                <c:pt idx="40314">
                  <c:v>3.7033364772800001</c:v>
                </c:pt>
                <c:pt idx="40315">
                  <c:v>3.7034378051760002</c:v>
                </c:pt>
                <c:pt idx="40316">
                  <c:v>3.7035248279570001</c:v>
                </c:pt>
                <c:pt idx="40317">
                  <c:v>3.7035984992979998</c:v>
                </c:pt>
                <c:pt idx="40318">
                  <c:v>3.7036809921259999</c:v>
                </c:pt>
                <c:pt idx="40319">
                  <c:v>3.7037377357480001</c:v>
                </c:pt>
                <c:pt idx="40320">
                  <c:v>3.7038180828090002</c:v>
                </c:pt>
                <c:pt idx="40321">
                  <c:v>3.7039310932160001</c:v>
                </c:pt>
                <c:pt idx="40322">
                  <c:v>3.704047441483</c:v>
                </c:pt>
                <c:pt idx="40323">
                  <c:v>3.7043199539180001</c:v>
                </c:pt>
                <c:pt idx="40324">
                  <c:v>3.7043662071229999</c:v>
                </c:pt>
                <c:pt idx="40325">
                  <c:v>3.7044024467469998</c:v>
                </c:pt>
                <c:pt idx="40326">
                  <c:v>3.7044460773469998</c:v>
                </c:pt>
                <c:pt idx="40327">
                  <c:v>3.7044863700869999</c:v>
                </c:pt>
                <c:pt idx="40328">
                  <c:v>3.7045266628269999</c:v>
                </c:pt>
                <c:pt idx="40329">
                  <c:v>3.704556703568</c:v>
                </c:pt>
                <c:pt idx="40330">
                  <c:v>3.7045924663540002</c:v>
                </c:pt>
                <c:pt idx="40331">
                  <c:v>3.704626560211</c:v>
                </c:pt>
                <c:pt idx="40332">
                  <c:v>3.704668521881</c:v>
                </c:pt>
                <c:pt idx="40333">
                  <c:v>3.7047052383420001</c:v>
                </c:pt>
                <c:pt idx="40334">
                  <c:v>3.7047500610349999</c:v>
                </c:pt>
                <c:pt idx="40335">
                  <c:v>3.7047913074490002</c:v>
                </c:pt>
                <c:pt idx="40336">
                  <c:v>3.7048242092130002</c:v>
                </c:pt>
                <c:pt idx="40337">
                  <c:v>3.7048504352570002</c:v>
                </c:pt>
                <c:pt idx="40338">
                  <c:v>3.704883098602</c:v>
                </c:pt>
                <c:pt idx="40339">
                  <c:v>3.704912424088</c:v>
                </c:pt>
                <c:pt idx="40340">
                  <c:v>3.7049407958980001</c:v>
                </c:pt>
                <c:pt idx="40341">
                  <c:v>3.704980373383</c:v>
                </c:pt>
                <c:pt idx="40342">
                  <c:v>3.7050247192380001</c:v>
                </c:pt>
                <c:pt idx="40343">
                  <c:v>3.705067634583</c:v>
                </c:pt>
                <c:pt idx="40344">
                  <c:v>3.7052862644200002</c:v>
                </c:pt>
                <c:pt idx="40345">
                  <c:v>3.7053284645079998</c:v>
                </c:pt>
                <c:pt idx="40346">
                  <c:v>3.7053930759429998</c:v>
                </c:pt>
                <c:pt idx="40347">
                  <c:v>3.7054445743560001</c:v>
                </c:pt>
                <c:pt idx="40348">
                  <c:v>3.705528020859</c:v>
                </c:pt>
                <c:pt idx="40349">
                  <c:v>3.7055861949920001</c:v>
                </c:pt>
                <c:pt idx="40350">
                  <c:v>3.7056751251220001</c:v>
                </c:pt>
                <c:pt idx="40351">
                  <c:v>3.7057316303249999</c:v>
                </c:pt>
                <c:pt idx="40352">
                  <c:v>3.705827951431</c:v>
                </c:pt>
                <c:pt idx="40353">
                  <c:v>3.7058861255650002</c:v>
                </c:pt>
                <c:pt idx="40354">
                  <c:v>3.7059855461120002</c:v>
                </c:pt>
                <c:pt idx="40355">
                  <c:v>3.706042528152</c:v>
                </c:pt>
                <c:pt idx="40356">
                  <c:v>3.7061307430269999</c:v>
                </c:pt>
                <c:pt idx="40357">
                  <c:v>3.7061798572539999</c:v>
                </c:pt>
                <c:pt idx="40358">
                  <c:v>3.7062473297120002</c:v>
                </c:pt>
                <c:pt idx="40359">
                  <c:v>3.7062940597530001</c:v>
                </c:pt>
                <c:pt idx="40360">
                  <c:v>3.7063958644869999</c:v>
                </c:pt>
                <c:pt idx="40361">
                  <c:v>3.7065904140470001</c:v>
                </c:pt>
                <c:pt idx="40362">
                  <c:v>3.7066464424130001</c:v>
                </c:pt>
                <c:pt idx="40363">
                  <c:v>3.7066919803620002</c:v>
                </c:pt>
                <c:pt idx="40364">
                  <c:v>3.706729650497</c:v>
                </c:pt>
                <c:pt idx="40365">
                  <c:v>3.7067711353299999</c:v>
                </c:pt>
                <c:pt idx="40366">
                  <c:v>3.70680642128</c:v>
                </c:pt>
                <c:pt idx="40367">
                  <c:v>3.7068414688110001</c:v>
                </c:pt>
                <c:pt idx="40368">
                  <c:v>3.7068781852720001</c:v>
                </c:pt>
                <c:pt idx="40369">
                  <c:v>3.7069187164309998</c:v>
                </c:pt>
                <c:pt idx="40370">
                  <c:v>3.706947803497</c:v>
                </c:pt>
                <c:pt idx="40371">
                  <c:v>3.7069857120509999</c:v>
                </c:pt>
                <c:pt idx="40372">
                  <c:v>3.707020998001</c:v>
                </c:pt>
                <c:pt idx="40373">
                  <c:v>3.7070503234859999</c:v>
                </c:pt>
                <c:pt idx="40374">
                  <c:v>3.7070868015289999</c:v>
                </c:pt>
                <c:pt idx="40375">
                  <c:v>3.7071275711060001</c:v>
                </c:pt>
                <c:pt idx="40376">
                  <c:v>3.707160234451</c:v>
                </c:pt>
                <c:pt idx="40377">
                  <c:v>3.707201957703</c:v>
                </c:pt>
                <c:pt idx="40378">
                  <c:v>3.7072410583500002</c:v>
                </c:pt>
                <c:pt idx="40379">
                  <c:v>3.7072722911830001</c:v>
                </c:pt>
                <c:pt idx="40380">
                  <c:v>3.707304954529</c:v>
                </c:pt>
                <c:pt idx="40381">
                  <c:v>3.7073810100559998</c:v>
                </c:pt>
                <c:pt idx="40382">
                  <c:v>3.7074995040890002</c:v>
                </c:pt>
                <c:pt idx="40383">
                  <c:v>3.7077574729920002</c:v>
                </c:pt>
                <c:pt idx="40384">
                  <c:v>3.7078011035920002</c:v>
                </c:pt>
                <c:pt idx="40385">
                  <c:v>3.707855939865</c:v>
                </c:pt>
                <c:pt idx="40386">
                  <c:v>3.7079195976260002</c:v>
                </c:pt>
                <c:pt idx="40387">
                  <c:v>3.707967758179</c:v>
                </c:pt>
                <c:pt idx="40388">
                  <c:v>3.708037376404</c:v>
                </c:pt>
                <c:pt idx="40389">
                  <c:v>3.708082675934</c:v>
                </c:pt>
                <c:pt idx="40390">
                  <c:v>3.7081627845759999</c:v>
                </c:pt>
                <c:pt idx="40391">
                  <c:v>3.708196163177</c:v>
                </c:pt>
                <c:pt idx="40392">
                  <c:v>3.70827460289</c:v>
                </c:pt>
                <c:pt idx="40393">
                  <c:v>3.7083013057710001</c:v>
                </c:pt>
                <c:pt idx="40394">
                  <c:v>3.7084364891049999</c:v>
                </c:pt>
                <c:pt idx="40395">
                  <c:v>3.7085802555080001</c:v>
                </c:pt>
                <c:pt idx="40396">
                  <c:v>3.7086462974550001</c:v>
                </c:pt>
                <c:pt idx="40397">
                  <c:v>3.708691358566</c:v>
                </c:pt>
                <c:pt idx="40398">
                  <c:v>3.7087364196779999</c:v>
                </c:pt>
                <c:pt idx="40399">
                  <c:v>3.7087843418120001</c:v>
                </c:pt>
                <c:pt idx="40400">
                  <c:v>3.7088310718540001</c:v>
                </c:pt>
                <c:pt idx="40401">
                  <c:v>3.70889878273</c:v>
                </c:pt>
                <c:pt idx="40402">
                  <c:v>3.7089717388149999</c:v>
                </c:pt>
                <c:pt idx="40403">
                  <c:v>3.7090275287629999</c:v>
                </c:pt>
                <c:pt idx="40404">
                  <c:v>3.7090764045719999</c:v>
                </c:pt>
                <c:pt idx="40405">
                  <c:v>3.7091248035429998</c:v>
                </c:pt>
                <c:pt idx="40406">
                  <c:v>3.709171056747</c:v>
                </c:pt>
                <c:pt idx="40407">
                  <c:v>3.7092204093930001</c:v>
                </c:pt>
                <c:pt idx="40408">
                  <c:v>3.7092645168299998</c:v>
                </c:pt>
                <c:pt idx="40409">
                  <c:v>3.709310293198</c:v>
                </c:pt>
                <c:pt idx="40410">
                  <c:v>3.709357500076</c:v>
                </c:pt>
                <c:pt idx="40411">
                  <c:v>3.7094035148620002</c:v>
                </c:pt>
                <c:pt idx="40412">
                  <c:v>3.7094488143920001</c:v>
                </c:pt>
                <c:pt idx="40413">
                  <c:v>3.7094917297359999</c:v>
                </c:pt>
                <c:pt idx="40414">
                  <c:v>3.7095346450809998</c:v>
                </c:pt>
                <c:pt idx="40415">
                  <c:v>3.7095961570739999</c:v>
                </c:pt>
                <c:pt idx="40416">
                  <c:v>3.7096681594850001</c:v>
                </c:pt>
                <c:pt idx="40417">
                  <c:v>3.7097990512850001</c:v>
                </c:pt>
                <c:pt idx="40418">
                  <c:v>3.709900140762</c:v>
                </c:pt>
                <c:pt idx="40419">
                  <c:v>3.7099423408510002</c:v>
                </c:pt>
                <c:pt idx="40420">
                  <c:v>3.7100348472600002</c:v>
                </c:pt>
                <c:pt idx="40421">
                  <c:v>3.7101025581360001</c:v>
                </c:pt>
                <c:pt idx="40422">
                  <c:v>3.7101938724519998</c:v>
                </c:pt>
                <c:pt idx="40423">
                  <c:v>3.7102758884429998</c:v>
                </c:pt>
                <c:pt idx="40424">
                  <c:v>3.7103595733639998</c:v>
                </c:pt>
                <c:pt idx="40425">
                  <c:v>3.7104485034939998</c:v>
                </c:pt>
                <c:pt idx="40426">
                  <c:v>3.7105152606959999</c:v>
                </c:pt>
                <c:pt idx="40427">
                  <c:v>3.7106125354769999</c:v>
                </c:pt>
                <c:pt idx="40428">
                  <c:v>3.7106680870059998</c:v>
                </c:pt>
                <c:pt idx="40429">
                  <c:v>3.7107570171359998</c:v>
                </c:pt>
                <c:pt idx="40430">
                  <c:v>3.7107870578769999</c:v>
                </c:pt>
                <c:pt idx="40431">
                  <c:v>3.7108891010280001</c:v>
                </c:pt>
                <c:pt idx="40432">
                  <c:v>3.7109825611109999</c:v>
                </c:pt>
                <c:pt idx="40433">
                  <c:v>3.7113447189330002</c:v>
                </c:pt>
                <c:pt idx="40434">
                  <c:v>3.7114179134369998</c:v>
                </c:pt>
                <c:pt idx="40435">
                  <c:v>3.7114951610569999</c:v>
                </c:pt>
                <c:pt idx="40436">
                  <c:v>3.711587905884</c:v>
                </c:pt>
                <c:pt idx="40437">
                  <c:v>3.7116346359249999</c:v>
                </c:pt>
                <c:pt idx="40438">
                  <c:v>3.7116687297820001</c:v>
                </c:pt>
                <c:pt idx="40439">
                  <c:v>3.7117028236389999</c:v>
                </c:pt>
                <c:pt idx="40440">
                  <c:v>3.7117314338680001</c:v>
                </c:pt>
                <c:pt idx="40441">
                  <c:v>3.7117636203769999</c:v>
                </c:pt>
                <c:pt idx="40442">
                  <c:v>3.7117941379550001</c:v>
                </c:pt>
                <c:pt idx="40443">
                  <c:v>3.7118382453919998</c:v>
                </c:pt>
                <c:pt idx="40444">
                  <c:v>3.711875915527</c:v>
                </c:pt>
                <c:pt idx="40445">
                  <c:v>3.71191740036</c:v>
                </c:pt>
                <c:pt idx="40446">
                  <c:v>3.7119579315190001</c:v>
                </c:pt>
                <c:pt idx="40447">
                  <c:v>3.7120335102080002</c:v>
                </c:pt>
                <c:pt idx="40448">
                  <c:v>3.7123816013340001</c:v>
                </c:pt>
                <c:pt idx="40449">
                  <c:v>3.7124261856079999</c:v>
                </c:pt>
                <c:pt idx="40450">
                  <c:v>3.7124819755549998</c:v>
                </c:pt>
                <c:pt idx="40451">
                  <c:v>3.7125406265260001</c:v>
                </c:pt>
                <c:pt idx="40452">
                  <c:v>3.7125859260560001</c:v>
                </c:pt>
                <c:pt idx="40453">
                  <c:v>3.712655305862</c:v>
                </c:pt>
                <c:pt idx="40454">
                  <c:v>3.7126922607420001</c:v>
                </c:pt>
                <c:pt idx="40455">
                  <c:v>3.7127695083619998</c:v>
                </c:pt>
                <c:pt idx="40456">
                  <c:v>3.7127997875209999</c:v>
                </c:pt>
                <c:pt idx="40457">
                  <c:v>3.7128789424900002</c:v>
                </c:pt>
                <c:pt idx="40458">
                  <c:v>3.7129085063930001</c:v>
                </c:pt>
                <c:pt idx="40459">
                  <c:v>3.7129790782929999</c:v>
                </c:pt>
                <c:pt idx="40460">
                  <c:v>3.7130656242370002</c:v>
                </c:pt>
                <c:pt idx="40461">
                  <c:v>3.7131831645969999</c:v>
                </c:pt>
                <c:pt idx="40462">
                  <c:v>3.7133769989009999</c:v>
                </c:pt>
                <c:pt idx="40463">
                  <c:v>3.71342253685</c:v>
                </c:pt>
                <c:pt idx="40464">
                  <c:v>3.7134618759159999</c:v>
                </c:pt>
                <c:pt idx="40465">
                  <c:v>3.7135002613069998</c:v>
                </c:pt>
                <c:pt idx="40466">
                  <c:v>3.7135303020479999</c:v>
                </c:pt>
                <c:pt idx="40467">
                  <c:v>3.713565349579</c:v>
                </c:pt>
                <c:pt idx="40468">
                  <c:v>3.7135999202729999</c:v>
                </c:pt>
                <c:pt idx="40469">
                  <c:v>3.7136428356170001</c:v>
                </c:pt>
                <c:pt idx="40470">
                  <c:v>3.7136921882629998</c:v>
                </c:pt>
                <c:pt idx="40471">
                  <c:v>3.7137422561650002</c:v>
                </c:pt>
                <c:pt idx="40472">
                  <c:v>3.7137951850889999</c:v>
                </c:pt>
                <c:pt idx="40473">
                  <c:v>3.7138454914090002</c:v>
                </c:pt>
                <c:pt idx="40474">
                  <c:v>3.7138903141020001</c:v>
                </c:pt>
                <c:pt idx="40475">
                  <c:v>3.713924884796</c:v>
                </c:pt>
                <c:pt idx="40476">
                  <c:v>3.7139623165129998</c:v>
                </c:pt>
                <c:pt idx="40477">
                  <c:v>3.7139980793</c:v>
                </c:pt>
                <c:pt idx="40478">
                  <c:v>3.7140393257139999</c:v>
                </c:pt>
                <c:pt idx="40479">
                  <c:v>3.714081525803</c:v>
                </c:pt>
                <c:pt idx="40480">
                  <c:v>3.7141299247739998</c:v>
                </c:pt>
                <c:pt idx="40481">
                  <c:v>3.7141799926760002</c:v>
                </c:pt>
                <c:pt idx="40482">
                  <c:v>3.7142286300660001</c:v>
                </c:pt>
                <c:pt idx="40483">
                  <c:v>3.714287519455</c:v>
                </c:pt>
                <c:pt idx="40484">
                  <c:v>3.714343309402</c:v>
                </c:pt>
                <c:pt idx="40485">
                  <c:v>3.71440243721</c:v>
                </c:pt>
                <c:pt idx="40486">
                  <c:v>3.7145864963530002</c:v>
                </c:pt>
                <c:pt idx="40487">
                  <c:v>3.7146575450900001</c:v>
                </c:pt>
                <c:pt idx="40488">
                  <c:v>3.7146985530849999</c:v>
                </c:pt>
                <c:pt idx="40489">
                  <c:v>3.714774131775</c:v>
                </c:pt>
                <c:pt idx="40490">
                  <c:v>3.7148413658139998</c:v>
                </c:pt>
                <c:pt idx="40491">
                  <c:v>3.714922428131</c:v>
                </c:pt>
                <c:pt idx="40492">
                  <c:v>3.715011119843</c:v>
                </c:pt>
                <c:pt idx="40493">
                  <c:v>3.7150902748110002</c:v>
                </c:pt>
                <c:pt idx="40494">
                  <c:v>3.71519780159</c:v>
                </c:pt>
                <c:pt idx="40495">
                  <c:v>3.7152698040010002</c:v>
                </c:pt>
                <c:pt idx="40496">
                  <c:v>3.7153885364530002</c:v>
                </c:pt>
                <c:pt idx="40497">
                  <c:v>3.7154533863069998</c:v>
                </c:pt>
                <c:pt idx="40498">
                  <c:v>3.715564012527</c:v>
                </c:pt>
                <c:pt idx="40499">
                  <c:v>3.7156295776369999</c:v>
                </c:pt>
                <c:pt idx="40500">
                  <c:v>3.7157168388369999</c:v>
                </c:pt>
                <c:pt idx="40501">
                  <c:v>3.7157707214359998</c:v>
                </c:pt>
                <c:pt idx="40502">
                  <c:v>3.7158339023589999</c:v>
                </c:pt>
                <c:pt idx="40503">
                  <c:v>3.7159757614140001</c:v>
                </c:pt>
                <c:pt idx="40504">
                  <c:v>3.7161147594449999</c:v>
                </c:pt>
                <c:pt idx="40505">
                  <c:v>3.7162208557129999</c:v>
                </c:pt>
                <c:pt idx="40506">
                  <c:v>3.7162675857540002</c:v>
                </c:pt>
                <c:pt idx="40507">
                  <c:v>3.7163128852840002</c:v>
                </c:pt>
                <c:pt idx="40508">
                  <c:v>3.716357469559</c:v>
                </c:pt>
                <c:pt idx="40509">
                  <c:v>3.7163984775540002</c:v>
                </c:pt>
                <c:pt idx="40510">
                  <c:v>3.716435670853</c:v>
                </c:pt>
                <c:pt idx="40511">
                  <c:v>3.7164731025700002</c:v>
                </c:pt>
                <c:pt idx="40512">
                  <c:v>3.7165081501010002</c:v>
                </c:pt>
                <c:pt idx="40513">
                  <c:v>3.7165434360499998</c:v>
                </c:pt>
                <c:pt idx="40514">
                  <c:v>3.7165760993960002</c:v>
                </c:pt>
                <c:pt idx="40515">
                  <c:v>3.7166199684140002</c:v>
                </c:pt>
                <c:pt idx="40516">
                  <c:v>3.7166569232939999</c:v>
                </c:pt>
                <c:pt idx="40517">
                  <c:v>3.7166972160339999</c:v>
                </c:pt>
                <c:pt idx="40518">
                  <c:v>3.7167325019840001</c:v>
                </c:pt>
                <c:pt idx="40519">
                  <c:v>3.7167782783510002</c:v>
                </c:pt>
                <c:pt idx="40520">
                  <c:v>3.7168164253230001</c:v>
                </c:pt>
                <c:pt idx="40521">
                  <c:v>3.7168638706210002</c:v>
                </c:pt>
                <c:pt idx="40522">
                  <c:v>3.7169041633609998</c:v>
                </c:pt>
                <c:pt idx="40523">
                  <c:v>3.716946840286</c:v>
                </c:pt>
                <c:pt idx="40524">
                  <c:v>3.7169806957240001</c:v>
                </c:pt>
                <c:pt idx="40525">
                  <c:v>3.717037677765</c:v>
                </c:pt>
                <c:pt idx="40526">
                  <c:v>3.7171058654790001</c:v>
                </c:pt>
                <c:pt idx="40527">
                  <c:v>3.7174429893490002</c:v>
                </c:pt>
                <c:pt idx="40528">
                  <c:v>3.717529296875</c:v>
                </c:pt>
                <c:pt idx="40529">
                  <c:v>3.7176315784449998</c:v>
                </c:pt>
                <c:pt idx="40530">
                  <c:v>3.7176718711849999</c:v>
                </c:pt>
                <c:pt idx="40531">
                  <c:v>3.717749118805</c:v>
                </c:pt>
                <c:pt idx="40532">
                  <c:v>3.7177941799159999</c:v>
                </c:pt>
                <c:pt idx="40533">
                  <c:v>3.7178823947909998</c:v>
                </c:pt>
                <c:pt idx="40534">
                  <c:v>3.7179305553440001</c:v>
                </c:pt>
                <c:pt idx="40535">
                  <c:v>3.7180213928220001</c:v>
                </c:pt>
                <c:pt idx="40536">
                  <c:v>3.7180650234220001</c:v>
                </c:pt>
                <c:pt idx="40537">
                  <c:v>3.718153476715</c:v>
                </c:pt>
                <c:pt idx="40538">
                  <c:v>3.7182049751280002</c:v>
                </c:pt>
                <c:pt idx="40539">
                  <c:v>3.7182800769809998</c:v>
                </c:pt>
                <c:pt idx="40540">
                  <c:v>3.7183270454409998</c:v>
                </c:pt>
                <c:pt idx="40541">
                  <c:v>3.7187089920040002</c:v>
                </c:pt>
                <c:pt idx="40542">
                  <c:v>3.7189934253689998</c:v>
                </c:pt>
                <c:pt idx="40543">
                  <c:v>3.719083070755</c:v>
                </c:pt>
                <c:pt idx="40544">
                  <c:v>3.7191848754880001</c:v>
                </c:pt>
                <c:pt idx="40545">
                  <c:v>3.719342708588</c:v>
                </c:pt>
                <c:pt idx="40546">
                  <c:v>3.719508647919</c:v>
                </c:pt>
                <c:pt idx="40547">
                  <c:v>3.7198269367219998</c:v>
                </c:pt>
                <c:pt idx="40548">
                  <c:v>3.7199852466580001</c:v>
                </c:pt>
                <c:pt idx="40549">
                  <c:v>3.720298290253</c:v>
                </c:pt>
                <c:pt idx="40550">
                  <c:v>3.72034907341</c:v>
                </c:pt>
                <c:pt idx="40551">
                  <c:v>3.7204539775850001</c:v>
                </c:pt>
                <c:pt idx="40552">
                  <c:v>3.7205290794370001</c:v>
                </c:pt>
                <c:pt idx="40553">
                  <c:v>3.7205979824069999</c:v>
                </c:pt>
                <c:pt idx="40554">
                  <c:v>3.7206428050990001</c:v>
                </c:pt>
                <c:pt idx="40555">
                  <c:v>3.7206850051879998</c:v>
                </c:pt>
                <c:pt idx="40556">
                  <c:v>3.7207298278810002</c:v>
                </c:pt>
                <c:pt idx="40557">
                  <c:v>3.720774888992</c:v>
                </c:pt>
                <c:pt idx="40558">
                  <c:v>3.7208175659179998</c:v>
                </c:pt>
                <c:pt idx="40559">
                  <c:v>3.7208561897279999</c:v>
                </c:pt>
                <c:pt idx="40560">
                  <c:v>3.7208962440489999</c:v>
                </c:pt>
                <c:pt idx="40561">
                  <c:v>3.7209312915799999</c:v>
                </c:pt>
                <c:pt idx="40562">
                  <c:v>3.7212669849400002</c:v>
                </c:pt>
                <c:pt idx="40563">
                  <c:v>3.7213726043699999</c:v>
                </c:pt>
                <c:pt idx="40564">
                  <c:v>3.7214288711550001</c:v>
                </c:pt>
                <c:pt idx="40565">
                  <c:v>3.7214937210080001</c:v>
                </c:pt>
                <c:pt idx="40566">
                  <c:v>3.7215492725370001</c:v>
                </c:pt>
                <c:pt idx="40567">
                  <c:v>3.721632957458</c:v>
                </c:pt>
                <c:pt idx="40568">
                  <c:v>3.7216870784760001</c:v>
                </c:pt>
                <c:pt idx="40569">
                  <c:v>3.7217798233030002</c:v>
                </c:pt>
                <c:pt idx="40570">
                  <c:v>3.721831321716</c:v>
                </c:pt>
                <c:pt idx="40571">
                  <c:v>3.7219200134279999</c:v>
                </c:pt>
                <c:pt idx="40572">
                  <c:v>3.7219655513759999</c:v>
                </c:pt>
                <c:pt idx="40573">
                  <c:v>3.722042560577</c:v>
                </c:pt>
                <c:pt idx="40574">
                  <c:v>3.7220788002009999</c:v>
                </c:pt>
                <c:pt idx="40575">
                  <c:v>3.7221488952640001</c:v>
                </c:pt>
                <c:pt idx="40576">
                  <c:v>3.7222368717190002</c:v>
                </c:pt>
                <c:pt idx="40577">
                  <c:v>3.722486972809</c:v>
                </c:pt>
                <c:pt idx="40578">
                  <c:v>3.7225408554079999</c:v>
                </c:pt>
                <c:pt idx="40579">
                  <c:v>3.7225854396820002</c:v>
                </c:pt>
                <c:pt idx="40580">
                  <c:v>3.7226228713989999</c:v>
                </c:pt>
                <c:pt idx="40581">
                  <c:v>3.722663164139</c:v>
                </c:pt>
                <c:pt idx="40582">
                  <c:v>3.7226932048800001</c:v>
                </c:pt>
                <c:pt idx="40583">
                  <c:v>3.7227320671080002</c:v>
                </c:pt>
                <c:pt idx="40584">
                  <c:v>3.7227683067320001</c:v>
                </c:pt>
                <c:pt idx="40585">
                  <c:v>3.7228083610530001</c:v>
                </c:pt>
                <c:pt idx="40586">
                  <c:v>3.722849845886</c:v>
                </c:pt>
                <c:pt idx="40587">
                  <c:v>3.7228891849519998</c:v>
                </c:pt>
                <c:pt idx="40588">
                  <c:v>3.7229242324829999</c:v>
                </c:pt>
                <c:pt idx="40589">
                  <c:v>3.7229664325709999</c:v>
                </c:pt>
                <c:pt idx="40590">
                  <c:v>3.723006725311</c:v>
                </c:pt>
                <c:pt idx="40591">
                  <c:v>3.723045349121</c:v>
                </c:pt>
                <c:pt idx="40592">
                  <c:v>3.723087072372</c:v>
                </c:pt>
                <c:pt idx="40593">
                  <c:v>3.7231247425079999</c:v>
                </c:pt>
                <c:pt idx="40594">
                  <c:v>3.723161935806</c:v>
                </c:pt>
                <c:pt idx="40595">
                  <c:v>3.7232310771939998</c:v>
                </c:pt>
                <c:pt idx="40596">
                  <c:v>3.7234399318700002</c:v>
                </c:pt>
                <c:pt idx="40597">
                  <c:v>3.7235348224639999</c:v>
                </c:pt>
                <c:pt idx="40598">
                  <c:v>3.7235620021820002</c:v>
                </c:pt>
                <c:pt idx="40599">
                  <c:v>3.7236356735229998</c:v>
                </c:pt>
                <c:pt idx="40600">
                  <c:v>3.7236754894259998</c:v>
                </c:pt>
                <c:pt idx="40601">
                  <c:v>3.7237441539759999</c:v>
                </c:pt>
                <c:pt idx="40602">
                  <c:v>3.7237994670869998</c:v>
                </c:pt>
                <c:pt idx="40603">
                  <c:v>3.7238626480099999</c:v>
                </c:pt>
                <c:pt idx="40604">
                  <c:v>3.7239208221440001</c:v>
                </c:pt>
                <c:pt idx="40605">
                  <c:v>3.7239687442779998</c:v>
                </c:pt>
                <c:pt idx="40606">
                  <c:v>3.7240431308750002</c:v>
                </c:pt>
                <c:pt idx="40607">
                  <c:v>3.724081039429</c:v>
                </c:pt>
                <c:pt idx="40608">
                  <c:v>3.7241556644439999</c:v>
                </c:pt>
                <c:pt idx="40609">
                  <c:v>3.7241845130920002</c:v>
                </c:pt>
                <c:pt idx="40610">
                  <c:v>3.7242634296419999</c:v>
                </c:pt>
                <c:pt idx="40611">
                  <c:v>3.7243633270259999</c:v>
                </c:pt>
                <c:pt idx="40612">
                  <c:v>3.724452495575</c:v>
                </c:pt>
                <c:pt idx="40613">
                  <c:v>3.7245297431950002</c:v>
                </c:pt>
                <c:pt idx="40614">
                  <c:v>3.7246625423430002</c:v>
                </c:pt>
                <c:pt idx="40615">
                  <c:v>3.7247469425199999</c:v>
                </c:pt>
                <c:pt idx="40616">
                  <c:v>3.7248454093930001</c:v>
                </c:pt>
                <c:pt idx="40617">
                  <c:v>3.7249815464020002</c:v>
                </c:pt>
                <c:pt idx="40618">
                  <c:v>3.7251350879670002</c:v>
                </c:pt>
                <c:pt idx="40619">
                  <c:v>3.725181102753</c:v>
                </c:pt>
                <c:pt idx="40620">
                  <c:v>3.7252290248870001</c:v>
                </c:pt>
                <c:pt idx="40621">
                  <c:v>3.7252709865570002</c:v>
                </c:pt>
                <c:pt idx="40622">
                  <c:v>3.7253134250639999</c:v>
                </c:pt>
                <c:pt idx="40623">
                  <c:v>3.725358963013</c:v>
                </c:pt>
                <c:pt idx="40624">
                  <c:v>3.7254035472870002</c:v>
                </c:pt>
                <c:pt idx="40625">
                  <c:v>3.7254407405849999</c:v>
                </c:pt>
                <c:pt idx="40626">
                  <c:v>3.725479602814</c:v>
                </c:pt>
                <c:pt idx="40627">
                  <c:v>3.7255120277399998</c:v>
                </c:pt>
                <c:pt idx="40628">
                  <c:v>3.72554397583</c:v>
                </c:pt>
                <c:pt idx="40629">
                  <c:v>3.7255661487579999</c:v>
                </c:pt>
                <c:pt idx="40630">
                  <c:v>3.7256095409390002</c:v>
                </c:pt>
                <c:pt idx="40631">
                  <c:v>3.7256534099579999</c:v>
                </c:pt>
                <c:pt idx="40632">
                  <c:v>3.7256951332089998</c:v>
                </c:pt>
                <c:pt idx="40633">
                  <c:v>3.7257347106930001</c:v>
                </c:pt>
                <c:pt idx="40634">
                  <c:v>3.7257337570189999</c:v>
                </c:pt>
                <c:pt idx="40635">
                  <c:v>3.7257745265960001</c:v>
                </c:pt>
                <c:pt idx="40636">
                  <c:v>3.7258222103119998</c:v>
                </c:pt>
                <c:pt idx="40637">
                  <c:v>3.7258751392359999</c:v>
                </c:pt>
                <c:pt idx="40638">
                  <c:v>3.7260355949399999</c:v>
                </c:pt>
                <c:pt idx="40639">
                  <c:v>3.7261047363280002</c:v>
                </c:pt>
                <c:pt idx="40640">
                  <c:v>3.7261383533479999</c:v>
                </c:pt>
                <c:pt idx="40641">
                  <c:v>3.7262055873870001</c:v>
                </c:pt>
                <c:pt idx="40642">
                  <c:v>3.726257324219</c:v>
                </c:pt>
                <c:pt idx="40643">
                  <c:v>3.726325273514</c:v>
                </c:pt>
                <c:pt idx="40644">
                  <c:v>3.7263920307160001</c:v>
                </c:pt>
                <c:pt idx="40645">
                  <c:v>3.726454257965</c:v>
                </c:pt>
                <c:pt idx="40646">
                  <c:v>3.7265303134919998</c:v>
                </c:pt>
                <c:pt idx="40647">
                  <c:v>3.7265758514399998</c:v>
                </c:pt>
                <c:pt idx="40648">
                  <c:v>3.7266571521760001</c:v>
                </c:pt>
                <c:pt idx="40649">
                  <c:v>3.7266941070559998</c:v>
                </c:pt>
                <c:pt idx="40650">
                  <c:v>3.726775407791</c:v>
                </c:pt>
                <c:pt idx="40651">
                  <c:v>3.7268786430360001</c:v>
                </c:pt>
                <c:pt idx="40652">
                  <c:v>3.7270636558530001</c:v>
                </c:pt>
                <c:pt idx="40653">
                  <c:v>3.7271628379820001</c:v>
                </c:pt>
                <c:pt idx="40654">
                  <c:v>3.727485179901</c:v>
                </c:pt>
                <c:pt idx="40655">
                  <c:v>3.7278189659119998</c:v>
                </c:pt>
                <c:pt idx="40656">
                  <c:v>3.7280514240259999</c:v>
                </c:pt>
                <c:pt idx="40657">
                  <c:v>3.7283995151520002</c:v>
                </c:pt>
                <c:pt idx="40658">
                  <c:v>3.7284693717959998</c:v>
                </c:pt>
                <c:pt idx="40659">
                  <c:v>3.7285668849950002</c:v>
                </c:pt>
                <c:pt idx="40660">
                  <c:v>3.7286138534550002</c:v>
                </c:pt>
                <c:pt idx="40661">
                  <c:v>3.728656768799</c:v>
                </c:pt>
                <c:pt idx="40662">
                  <c:v>3.7287175655359999</c:v>
                </c:pt>
                <c:pt idx="40663">
                  <c:v>3.7287690639500002</c:v>
                </c:pt>
                <c:pt idx="40664">
                  <c:v>3.7288091182710001</c:v>
                </c:pt>
                <c:pt idx="40665">
                  <c:v>3.7288517951969999</c:v>
                </c:pt>
                <c:pt idx="40666">
                  <c:v>3.7288963794710002</c:v>
                </c:pt>
                <c:pt idx="40667">
                  <c:v>3.7289357185359999</c:v>
                </c:pt>
                <c:pt idx="40668">
                  <c:v>3.7289700508119998</c:v>
                </c:pt>
                <c:pt idx="40669">
                  <c:v>3.72900557518</c:v>
                </c:pt>
                <c:pt idx="40670">
                  <c:v>3.7290360927580002</c:v>
                </c:pt>
                <c:pt idx="40671">
                  <c:v>3.7290747165679998</c:v>
                </c:pt>
                <c:pt idx="40672">
                  <c:v>3.7291111946109998</c:v>
                </c:pt>
                <c:pt idx="40673">
                  <c:v>3.7291517257689999</c:v>
                </c:pt>
                <c:pt idx="40674">
                  <c:v>3.7291932106019998</c:v>
                </c:pt>
                <c:pt idx="40675">
                  <c:v>3.7292466163640001</c:v>
                </c:pt>
                <c:pt idx="40676">
                  <c:v>3.7294857501980001</c:v>
                </c:pt>
                <c:pt idx="40677">
                  <c:v>3.7295172214510002</c:v>
                </c:pt>
                <c:pt idx="40678">
                  <c:v>3.7296063899990002</c:v>
                </c:pt>
                <c:pt idx="40679">
                  <c:v>3.7296509742740001</c:v>
                </c:pt>
                <c:pt idx="40680">
                  <c:v>3.729743480682</c:v>
                </c:pt>
                <c:pt idx="40681">
                  <c:v>3.7298057079319999</c:v>
                </c:pt>
                <c:pt idx="40682">
                  <c:v>3.7298946380619999</c:v>
                </c:pt>
                <c:pt idx="40683">
                  <c:v>3.7299697399139999</c:v>
                </c:pt>
                <c:pt idx="40684">
                  <c:v>3.7300529479979998</c:v>
                </c:pt>
                <c:pt idx="40685">
                  <c:v>3.730140924454</c:v>
                </c:pt>
                <c:pt idx="40686">
                  <c:v>3.7302081584929998</c:v>
                </c:pt>
                <c:pt idx="40687">
                  <c:v>3.7303037643430002</c:v>
                </c:pt>
                <c:pt idx="40688">
                  <c:v>3.730362415314</c:v>
                </c:pt>
                <c:pt idx="40689">
                  <c:v>3.730458498001</c:v>
                </c:pt>
                <c:pt idx="40690">
                  <c:v>3.7305040359500001</c:v>
                </c:pt>
                <c:pt idx="40691">
                  <c:v>3.7305879592900002</c:v>
                </c:pt>
                <c:pt idx="40692">
                  <c:v>3.7306208610530001</c:v>
                </c:pt>
                <c:pt idx="40693">
                  <c:v>3.7307257652280001</c:v>
                </c:pt>
                <c:pt idx="40694">
                  <c:v>3.7309670448299999</c:v>
                </c:pt>
                <c:pt idx="40695">
                  <c:v>3.7310242652890002</c:v>
                </c:pt>
                <c:pt idx="40696">
                  <c:v>3.7310767173769999</c:v>
                </c:pt>
                <c:pt idx="40697">
                  <c:v>3.7311258316039999</c:v>
                </c:pt>
                <c:pt idx="40698">
                  <c:v>3.7311799526209999</c:v>
                </c:pt>
                <c:pt idx="40699">
                  <c:v>3.7312242984770001</c:v>
                </c:pt>
                <c:pt idx="40700">
                  <c:v>3.73126912117</c:v>
                </c:pt>
                <c:pt idx="40701">
                  <c:v>3.7313156127929998</c:v>
                </c:pt>
                <c:pt idx="40702">
                  <c:v>3.7313542366029999</c:v>
                </c:pt>
                <c:pt idx="40703">
                  <c:v>3.7313864231110001</c:v>
                </c:pt>
                <c:pt idx="40704">
                  <c:v>3.7314207553859999</c:v>
                </c:pt>
                <c:pt idx="40705">
                  <c:v>3.7314498424529998</c:v>
                </c:pt>
                <c:pt idx="40706">
                  <c:v>3.7314794063569998</c:v>
                </c:pt>
                <c:pt idx="40707">
                  <c:v>3.7315077781679999</c:v>
                </c:pt>
                <c:pt idx="40708">
                  <c:v>3.7315416336060001</c:v>
                </c:pt>
                <c:pt idx="40709">
                  <c:v>3.7315843105319999</c:v>
                </c:pt>
                <c:pt idx="40710">
                  <c:v>3.7316260337829998</c:v>
                </c:pt>
                <c:pt idx="40711">
                  <c:v>3.7316691875460002</c:v>
                </c:pt>
                <c:pt idx="40712">
                  <c:v>3.7317214012150002</c:v>
                </c:pt>
                <c:pt idx="40713">
                  <c:v>3.7317805290220001</c:v>
                </c:pt>
                <c:pt idx="40714">
                  <c:v>3.7319159507749999</c:v>
                </c:pt>
                <c:pt idx="40715">
                  <c:v>3.7319979667659999</c:v>
                </c:pt>
                <c:pt idx="40716">
                  <c:v>3.7320339679719998</c:v>
                </c:pt>
                <c:pt idx="40717">
                  <c:v>3.7320935726169999</c:v>
                </c:pt>
                <c:pt idx="40718">
                  <c:v>3.7321541309359998</c:v>
                </c:pt>
                <c:pt idx="40719">
                  <c:v>3.7322051525119999</c:v>
                </c:pt>
                <c:pt idx="40720">
                  <c:v>3.7322778701780002</c:v>
                </c:pt>
                <c:pt idx="40721">
                  <c:v>3.732317209244</c:v>
                </c:pt>
                <c:pt idx="40722">
                  <c:v>3.7323930263520002</c:v>
                </c:pt>
                <c:pt idx="40723">
                  <c:v>3.7324221134190001</c:v>
                </c:pt>
                <c:pt idx="40724">
                  <c:v>3.7324979305269999</c:v>
                </c:pt>
                <c:pt idx="40725">
                  <c:v>3.7325954437259998</c:v>
                </c:pt>
                <c:pt idx="40726">
                  <c:v>3.7326681613920001</c:v>
                </c:pt>
                <c:pt idx="40727">
                  <c:v>3.7329871654510001</c:v>
                </c:pt>
                <c:pt idx="40728">
                  <c:v>3.7331180572510001</c:v>
                </c:pt>
                <c:pt idx="40729">
                  <c:v>3.733185529709</c:v>
                </c:pt>
                <c:pt idx="40730">
                  <c:v>3.7332289218899999</c:v>
                </c:pt>
                <c:pt idx="40731">
                  <c:v>3.7332756519319998</c:v>
                </c:pt>
                <c:pt idx="40732">
                  <c:v>3.7333223819730001</c:v>
                </c:pt>
                <c:pt idx="40733">
                  <c:v>3.7333760261540001</c:v>
                </c:pt>
                <c:pt idx="40734">
                  <c:v>3.7334270477290001</c:v>
                </c:pt>
                <c:pt idx="40735">
                  <c:v>3.733478784561</c:v>
                </c:pt>
                <c:pt idx="40736">
                  <c:v>3.733525514603</c:v>
                </c:pt>
                <c:pt idx="40737">
                  <c:v>3.7335758209229999</c:v>
                </c:pt>
                <c:pt idx="40738">
                  <c:v>3.7336170673370002</c:v>
                </c:pt>
                <c:pt idx="40739">
                  <c:v>3.7336554527280001</c:v>
                </c:pt>
                <c:pt idx="40740">
                  <c:v>3.7336926460269999</c:v>
                </c:pt>
                <c:pt idx="40741">
                  <c:v>3.733735084534</c:v>
                </c:pt>
                <c:pt idx="40742">
                  <c:v>3.7337713241579999</c:v>
                </c:pt>
                <c:pt idx="40743">
                  <c:v>3.733811855316</c:v>
                </c:pt>
                <c:pt idx="40744">
                  <c:v>3.7338573932650001</c:v>
                </c:pt>
                <c:pt idx="40745">
                  <c:v>3.7339067459109998</c:v>
                </c:pt>
                <c:pt idx="40746">
                  <c:v>3.7339589595790001</c:v>
                </c:pt>
                <c:pt idx="40747">
                  <c:v>3.734041929245</c:v>
                </c:pt>
                <c:pt idx="40748">
                  <c:v>3.7342360019680001</c:v>
                </c:pt>
                <c:pt idx="40749">
                  <c:v>3.7343361377719999</c:v>
                </c:pt>
                <c:pt idx="40750">
                  <c:v>3.7343735694890001</c:v>
                </c:pt>
                <c:pt idx="40751">
                  <c:v>3.7344541549680002</c:v>
                </c:pt>
                <c:pt idx="40752">
                  <c:v>3.734502315521</c:v>
                </c:pt>
                <c:pt idx="40753">
                  <c:v>3.7345757484440001</c:v>
                </c:pt>
                <c:pt idx="40754">
                  <c:v>3.7346353530880001</c:v>
                </c:pt>
                <c:pt idx="40755">
                  <c:v>3.7346966266630002</c:v>
                </c:pt>
                <c:pt idx="40756">
                  <c:v>3.7347598075869999</c:v>
                </c:pt>
                <c:pt idx="40757">
                  <c:v>3.734809398651</c:v>
                </c:pt>
                <c:pt idx="40758">
                  <c:v>3.7348811626430001</c:v>
                </c:pt>
                <c:pt idx="40759">
                  <c:v>3.7349772453310002</c:v>
                </c:pt>
                <c:pt idx="40760">
                  <c:v>3.7351503372189998</c:v>
                </c:pt>
                <c:pt idx="40761">
                  <c:v>3.7353436946869998</c:v>
                </c:pt>
                <c:pt idx="40762">
                  <c:v>3.73543715477</c:v>
                </c:pt>
                <c:pt idx="40763">
                  <c:v>3.7355268001559998</c:v>
                </c:pt>
                <c:pt idx="40764">
                  <c:v>3.7356178760529999</c:v>
                </c:pt>
                <c:pt idx="40765">
                  <c:v>3.7357065677639998</c:v>
                </c:pt>
                <c:pt idx="40766">
                  <c:v>3.7357921600339998</c:v>
                </c:pt>
                <c:pt idx="40767">
                  <c:v>3.735867738724</c:v>
                </c:pt>
                <c:pt idx="40768">
                  <c:v>3.735946178436</c:v>
                </c:pt>
                <c:pt idx="40769">
                  <c:v>3.7360775470730001</c:v>
                </c:pt>
                <c:pt idx="40770">
                  <c:v>3.7361793518069999</c:v>
                </c:pt>
                <c:pt idx="40771">
                  <c:v>3.7363171577449998</c:v>
                </c:pt>
                <c:pt idx="40772">
                  <c:v>3.7364304065699998</c:v>
                </c:pt>
                <c:pt idx="40773">
                  <c:v>3.736530303955</c:v>
                </c:pt>
                <c:pt idx="40774">
                  <c:v>3.7367365360260001</c:v>
                </c:pt>
                <c:pt idx="40775">
                  <c:v>3.7370312213900001</c:v>
                </c:pt>
                <c:pt idx="40776">
                  <c:v>3.73712515831</c:v>
                </c:pt>
                <c:pt idx="40777">
                  <c:v>3.7371644973749998</c:v>
                </c:pt>
                <c:pt idx="40778">
                  <c:v>3.7372028827669999</c:v>
                </c:pt>
                <c:pt idx="40779">
                  <c:v>3.7372381687159999</c:v>
                </c:pt>
                <c:pt idx="40780">
                  <c:v>3.7373094558719999</c:v>
                </c:pt>
                <c:pt idx="40781">
                  <c:v>3.737355470657</c:v>
                </c:pt>
                <c:pt idx="40782">
                  <c:v>3.7374017238619999</c:v>
                </c:pt>
                <c:pt idx="40783">
                  <c:v>3.7374343872070002</c:v>
                </c:pt>
                <c:pt idx="40784">
                  <c:v>3.7374329566959998</c:v>
                </c:pt>
                <c:pt idx="40785">
                  <c:v>3.7374775409700001</c:v>
                </c:pt>
                <c:pt idx="40786">
                  <c:v>3.73752450943</c:v>
                </c:pt>
                <c:pt idx="40787">
                  <c:v>3.7375655174259999</c:v>
                </c:pt>
                <c:pt idx="40788">
                  <c:v>3.7376084327700001</c:v>
                </c:pt>
                <c:pt idx="40789">
                  <c:v>3.7377088069919999</c:v>
                </c:pt>
                <c:pt idx="40790">
                  <c:v>3.7378232479100002</c:v>
                </c:pt>
                <c:pt idx="40791">
                  <c:v>3.7378594875340001</c:v>
                </c:pt>
                <c:pt idx="40792">
                  <c:v>3.737932443619</c:v>
                </c:pt>
                <c:pt idx="40793">
                  <c:v>3.7379672527309999</c:v>
                </c:pt>
                <c:pt idx="40794">
                  <c:v>3.7380504608149998</c:v>
                </c:pt>
                <c:pt idx="40795">
                  <c:v>3.738083839417</c:v>
                </c:pt>
                <c:pt idx="40796">
                  <c:v>3.7381682395940001</c:v>
                </c:pt>
                <c:pt idx="40797">
                  <c:v>3.7382113933559999</c:v>
                </c:pt>
                <c:pt idx="40798">
                  <c:v>3.7382874488829998</c:v>
                </c:pt>
                <c:pt idx="40799">
                  <c:v>3.7383325099950002</c:v>
                </c:pt>
                <c:pt idx="40800">
                  <c:v>3.7383909225459999</c:v>
                </c:pt>
                <c:pt idx="40801">
                  <c:v>3.7384471893310001</c:v>
                </c:pt>
                <c:pt idx="40802">
                  <c:v>3.738488674164</c:v>
                </c:pt>
                <c:pt idx="40803">
                  <c:v>3.7385504245760002</c:v>
                </c:pt>
                <c:pt idx="40804">
                  <c:v>3.738581418991</c:v>
                </c:pt>
                <c:pt idx="40805">
                  <c:v>3.7386755943300001</c:v>
                </c:pt>
                <c:pt idx="40806">
                  <c:v>3.7387685775759998</c:v>
                </c:pt>
                <c:pt idx="40807">
                  <c:v>3.7388997077939998</c:v>
                </c:pt>
                <c:pt idx="40808">
                  <c:v>3.7391362190250002</c:v>
                </c:pt>
                <c:pt idx="40809">
                  <c:v>3.7391874790189998</c:v>
                </c:pt>
                <c:pt idx="40810">
                  <c:v>3.739236831665</c:v>
                </c:pt>
                <c:pt idx="40811">
                  <c:v>3.739278793335</c:v>
                </c:pt>
                <c:pt idx="40812">
                  <c:v>3.7393214702609998</c:v>
                </c:pt>
                <c:pt idx="40813">
                  <c:v>3.7393679618840001</c:v>
                </c:pt>
                <c:pt idx="40814">
                  <c:v>3.7394051551819998</c:v>
                </c:pt>
                <c:pt idx="40815">
                  <c:v>3.7394390106199999</c:v>
                </c:pt>
                <c:pt idx="40816">
                  <c:v>3.7394685745239999</c:v>
                </c:pt>
                <c:pt idx="40817">
                  <c:v>3.739496469498</c:v>
                </c:pt>
                <c:pt idx="40818">
                  <c:v>3.73952627182</c:v>
                </c:pt>
                <c:pt idx="40819">
                  <c:v>3.7395615577700001</c:v>
                </c:pt>
                <c:pt idx="40820">
                  <c:v>3.7396025657649998</c:v>
                </c:pt>
                <c:pt idx="40821">
                  <c:v>3.739644765854</c:v>
                </c:pt>
                <c:pt idx="40822">
                  <c:v>3.739686965942</c:v>
                </c:pt>
                <c:pt idx="40823">
                  <c:v>3.739730358124</c:v>
                </c:pt>
                <c:pt idx="40824">
                  <c:v>3.7397725582120001</c:v>
                </c:pt>
                <c:pt idx="40825">
                  <c:v>3.7398145198820001</c:v>
                </c:pt>
                <c:pt idx="40826">
                  <c:v>3.7398550510409998</c:v>
                </c:pt>
                <c:pt idx="40827">
                  <c:v>3.7398974895479999</c:v>
                </c:pt>
                <c:pt idx="40828">
                  <c:v>3.739937782288</c:v>
                </c:pt>
                <c:pt idx="40829">
                  <c:v>3.7401862144470002</c:v>
                </c:pt>
                <c:pt idx="40830">
                  <c:v>3.740264177322</c:v>
                </c:pt>
                <c:pt idx="40831">
                  <c:v>3.7403008937840001</c:v>
                </c:pt>
                <c:pt idx="40832">
                  <c:v>3.7403872013089998</c:v>
                </c:pt>
                <c:pt idx="40833">
                  <c:v>3.7404353618620001</c:v>
                </c:pt>
                <c:pt idx="40834">
                  <c:v>3.7405123710630002</c:v>
                </c:pt>
                <c:pt idx="40835">
                  <c:v>3.7405664920809998</c:v>
                </c:pt>
                <c:pt idx="40836">
                  <c:v>3.7406346797940002</c:v>
                </c:pt>
                <c:pt idx="40837">
                  <c:v>3.7406995296479999</c:v>
                </c:pt>
                <c:pt idx="40838">
                  <c:v>3.7407467365259999</c:v>
                </c:pt>
                <c:pt idx="40839">
                  <c:v>3.740815162659</c:v>
                </c:pt>
                <c:pt idx="40840">
                  <c:v>3.7409079074860001</c:v>
                </c:pt>
                <c:pt idx="40841">
                  <c:v>3.7411248683929998</c:v>
                </c:pt>
                <c:pt idx="40842">
                  <c:v>3.7411928176879998</c:v>
                </c:pt>
                <c:pt idx="40843">
                  <c:v>3.741233587265</c:v>
                </c:pt>
                <c:pt idx="40844">
                  <c:v>3.7412793636320001</c:v>
                </c:pt>
                <c:pt idx="40845">
                  <c:v>3.7413306236269999</c:v>
                </c:pt>
                <c:pt idx="40846">
                  <c:v>3.7413787841800001</c:v>
                </c:pt>
                <c:pt idx="40847">
                  <c:v>3.7414267063139999</c:v>
                </c:pt>
                <c:pt idx="40848">
                  <c:v>3.7414786815640002</c:v>
                </c:pt>
                <c:pt idx="40849">
                  <c:v>3.7415270805360001</c:v>
                </c:pt>
                <c:pt idx="40850">
                  <c:v>3.7415733337399999</c:v>
                </c:pt>
                <c:pt idx="40851">
                  <c:v>3.741629600525</c:v>
                </c:pt>
                <c:pt idx="40852">
                  <c:v>3.7417712211610001</c:v>
                </c:pt>
                <c:pt idx="40853">
                  <c:v>3.7419471740720001</c:v>
                </c:pt>
                <c:pt idx="40854">
                  <c:v>3.742157697678</c:v>
                </c:pt>
                <c:pt idx="40855">
                  <c:v>3.742217063904</c:v>
                </c:pt>
                <c:pt idx="40856">
                  <c:v>3.742269277573</c:v>
                </c:pt>
                <c:pt idx="40857">
                  <c:v>3.742351531982</c:v>
                </c:pt>
                <c:pt idx="40858">
                  <c:v>3.7424132823940002</c:v>
                </c:pt>
                <c:pt idx="40859">
                  <c:v>3.742517232895</c:v>
                </c:pt>
                <c:pt idx="40860">
                  <c:v>3.7425787448880001</c:v>
                </c:pt>
                <c:pt idx="40861">
                  <c:v>3.7426948547359999</c:v>
                </c:pt>
                <c:pt idx="40862">
                  <c:v>3.7427608966829999</c:v>
                </c:pt>
                <c:pt idx="40863">
                  <c:v>3.7429625988009998</c:v>
                </c:pt>
                <c:pt idx="40864">
                  <c:v>3.7433674335479998</c:v>
                </c:pt>
                <c:pt idx="40865">
                  <c:v>3.7438557147979998</c:v>
                </c:pt>
                <c:pt idx="40866">
                  <c:v>3.744356632233</c:v>
                </c:pt>
                <c:pt idx="40867">
                  <c:v>3.7448787689210001</c:v>
                </c:pt>
                <c:pt idx="40868">
                  <c:v>3.7454068660740001</c:v>
                </c:pt>
                <c:pt idx="40869">
                  <c:v>3.7459270954130002</c:v>
                </c:pt>
                <c:pt idx="40870">
                  <c:v>3.7464749813079998</c:v>
                </c:pt>
                <c:pt idx="40871">
                  <c:v>3.7469897270199999</c:v>
                </c:pt>
                <c:pt idx="40872">
                  <c:v>3.747544527054</c:v>
                </c:pt>
                <c:pt idx="40873">
                  <c:v>3.7479603290560002</c:v>
                </c:pt>
                <c:pt idx="40874">
                  <c:v>3.7481796741490001</c:v>
                </c:pt>
                <c:pt idx="40875">
                  <c:v>3.7482933998110002</c:v>
                </c:pt>
                <c:pt idx="40876">
                  <c:v>3.7484121322630002</c:v>
                </c:pt>
                <c:pt idx="40877">
                  <c:v>3.748472452164</c:v>
                </c:pt>
                <c:pt idx="40878">
                  <c:v>3.748591184616</c:v>
                </c:pt>
                <c:pt idx="40879">
                  <c:v>3.7486882209779999</c:v>
                </c:pt>
                <c:pt idx="40880">
                  <c:v>3.7487769126889998</c:v>
                </c:pt>
                <c:pt idx="40881">
                  <c:v>3.748882055283</c:v>
                </c:pt>
                <c:pt idx="40882">
                  <c:v>3.7489159107210002</c:v>
                </c:pt>
                <c:pt idx="40883">
                  <c:v>3.7489576339720001</c:v>
                </c:pt>
                <c:pt idx="40884">
                  <c:v>3.7489912509919998</c:v>
                </c:pt>
                <c:pt idx="40885">
                  <c:v>3.7490308284760001</c:v>
                </c:pt>
                <c:pt idx="40886">
                  <c:v>3.7490501403810002</c:v>
                </c:pt>
                <c:pt idx="40887">
                  <c:v>3.7490797042850001</c:v>
                </c:pt>
                <c:pt idx="40888">
                  <c:v>3.7490947246549999</c:v>
                </c:pt>
                <c:pt idx="40889">
                  <c:v>3.7491204738619999</c:v>
                </c:pt>
                <c:pt idx="40890">
                  <c:v>3.749168157578</c:v>
                </c:pt>
                <c:pt idx="40891">
                  <c:v>3.749163150787</c:v>
                </c:pt>
                <c:pt idx="40892">
                  <c:v>3.7491970062259998</c:v>
                </c:pt>
                <c:pt idx="40893">
                  <c:v>3.7492074966429998</c:v>
                </c:pt>
                <c:pt idx="40894">
                  <c:v>3.7492544651030002</c:v>
                </c:pt>
                <c:pt idx="40895">
                  <c:v>3.7492487430570001</c:v>
                </c:pt>
                <c:pt idx="40896">
                  <c:v>3.7492754459380002</c:v>
                </c:pt>
                <c:pt idx="40897">
                  <c:v>3.749305725098</c:v>
                </c:pt>
                <c:pt idx="40898">
                  <c:v>3.7493102550509998</c:v>
                </c:pt>
                <c:pt idx="40899">
                  <c:v>3.749372005463</c:v>
                </c:pt>
                <c:pt idx="40900">
                  <c:v>3.7493824958799999</c:v>
                </c:pt>
                <c:pt idx="40901">
                  <c:v>3.7494108676910001</c:v>
                </c:pt>
                <c:pt idx="40902">
                  <c:v>3.7494285106660001</c:v>
                </c:pt>
                <c:pt idx="40903">
                  <c:v>3.7494921684269999</c:v>
                </c:pt>
                <c:pt idx="40904">
                  <c:v>3.74959731102</c:v>
                </c:pt>
                <c:pt idx="40905">
                  <c:v>3.7497477531430001</c:v>
                </c:pt>
                <c:pt idx="40906">
                  <c:v>3.749808311462</c:v>
                </c:pt>
                <c:pt idx="40907">
                  <c:v>3.7498714923860001</c:v>
                </c:pt>
                <c:pt idx="40908">
                  <c:v>3.749949455261</c:v>
                </c:pt>
                <c:pt idx="40909">
                  <c:v>3.7500214576720001</c:v>
                </c:pt>
                <c:pt idx="40910">
                  <c:v>3.75009226799</c:v>
                </c:pt>
                <c:pt idx="40911">
                  <c:v>3.750170946121</c:v>
                </c:pt>
                <c:pt idx="40912">
                  <c:v>3.7501957416530001</c:v>
                </c:pt>
                <c:pt idx="40913">
                  <c:v>3.7502534389500002</c:v>
                </c:pt>
                <c:pt idx="40914">
                  <c:v>3.7502875328059999</c:v>
                </c:pt>
                <c:pt idx="40915">
                  <c:v>3.7503309249879999</c:v>
                </c:pt>
                <c:pt idx="40916">
                  <c:v>3.7503790855410002</c:v>
                </c:pt>
                <c:pt idx="40917">
                  <c:v>3.750413417816</c:v>
                </c:pt>
                <c:pt idx="40918">
                  <c:v>3.7504713535310001</c:v>
                </c:pt>
                <c:pt idx="40919">
                  <c:v>3.7504982948299999</c:v>
                </c:pt>
                <c:pt idx="40920">
                  <c:v>3.750561714172</c:v>
                </c:pt>
                <c:pt idx="40921">
                  <c:v>3.750636339188</c:v>
                </c:pt>
                <c:pt idx="40922">
                  <c:v>3.750704526901</c:v>
                </c:pt>
                <c:pt idx="40923">
                  <c:v>3.7507913112639999</c:v>
                </c:pt>
                <c:pt idx="40924">
                  <c:v>3.750873565674</c:v>
                </c:pt>
                <c:pt idx="40925">
                  <c:v>3.7509551048279999</c:v>
                </c:pt>
                <c:pt idx="40926">
                  <c:v>3.750999212265</c:v>
                </c:pt>
                <c:pt idx="40927">
                  <c:v>3.7510180473329999</c:v>
                </c:pt>
                <c:pt idx="40928">
                  <c:v>3.7510931491849999</c:v>
                </c:pt>
                <c:pt idx="40929">
                  <c:v>3.7511677741999998</c:v>
                </c:pt>
                <c:pt idx="40930">
                  <c:v>3.7512314319610001</c:v>
                </c:pt>
                <c:pt idx="40931">
                  <c:v>3.7512872219090001</c:v>
                </c:pt>
                <c:pt idx="40932">
                  <c:v>3.7513163089749999</c:v>
                </c:pt>
                <c:pt idx="40933">
                  <c:v>3.7513484954830001</c:v>
                </c:pt>
                <c:pt idx="40934">
                  <c:v>3.7513763904570001</c:v>
                </c:pt>
                <c:pt idx="40935">
                  <c:v>3.7514016628269999</c:v>
                </c:pt>
                <c:pt idx="40936">
                  <c:v>3.7514293193819999</c:v>
                </c:pt>
                <c:pt idx="40937">
                  <c:v>3.7514584064480001</c:v>
                </c:pt>
                <c:pt idx="40938">
                  <c:v>3.7514915466310002</c:v>
                </c:pt>
                <c:pt idx="40939">
                  <c:v>3.7515685558320002</c:v>
                </c:pt>
                <c:pt idx="40940">
                  <c:v>3.7516171932220002</c:v>
                </c:pt>
                <c:pt idx="40941">
                  <c:v>3.7516787052149998</c:v>
                </c:pt>
                <c:pt idx="40942">
                  <c:v>3.7517592906949999</c:v>
                </c:pt>
                <c:pt idx="40943">
                  <c:v>3.7517988681790002</c:v>
                </c:pt>
                <c:pt idx="40944">
                  <c:v>3.7520806789400001</c:v>
                </c:pt>
                <c:pt idx="40945">
                  <c:v>3.7521722316739998</c:v>
                </c:pt>
                <c:pt idx="40946">
                  <c:v>3.7522358894350001</c:v>
                </c:pt>
                <c:pt idx="40947">
                  <c:v>3.7522728443150002</c:v>
                </c:pt>
                <c:pt idx="40948">
                  <c:v>3.7523429393769998</c:v>
                </c:pt>
                <c:pt idx="40949">
                  <c:v>3.7524111270899998</c:v>
                </c:pt>
                <c:pt idx="40950">
                  <c:v>3.7524790763849998</c:v>
                </c:pt>
                <c:pt idx="40951">
                  <c:v>3.7525637149810001</c:v>
                </c:pt>
                <c:pt idx="40952">
                  <c:v>3.7526323795319998</c:v>
                </c:pt>
                <c:pt idx="40953">
                  <c:v>3.7527289390559999</c:v>
                </c:pt>
                <c:pt idx="40954">
                  <c:v>3.752788305283</c:v>
                </c:pt>
                <c:pt idx="40955">
                  <c:v>3.752889633179</c:v>
                </c:pt>
                <c:pt idx="40956">
                  <c:v>3.7529370784760001</c:v>
                </c:pt>
                <c:pt idx="40957">
                  <c:v>3.7530248165129998</c:v>
                </c:pt>
                <c:pt idx="40958">
                  <c:v>3.7530601024629999</c:v>
                </c:pt>
                <c:pt idx="40959">
                  <c:v>3.7531471252439998</c:v>
                </c:pt>
                <c:pt idx="40960">
                  <c:v>3.753262758255</c:v>
                </c:pt>
                <c:pt idx="40961">
                  <c:v>3.7533965110779999</c:v>
                </c:pt>
                <c:pt idx="40962">
                  <c:v>3.7536809444429999</c:v>
                </c:pt>
                <c:pt idx="40963">
                  <c:v>3.7537138462069999</c:v>
                </c:pt>
                <c:pt idx="40964">
                  <c:v>3.753745555878</c:v>
                </c:pt>
                <c:pt idx="40965">
                  <c:v>3.7537837028499998</c:v>
                </c:pt>
                <c:pt idx="40966">
                  <c:v>3.7538163661959998</c:v>
                </c:pt>
                <c:pt idx="40967">
                  <c:v>3.7538535594939999</c:v>
                </c:pt>
                <c:pt idx="40968">
                  <c:v>3.7538826465609998</c:v>
                </c:pt>
                <c:pt idx="40969">
                  <c:v>3.7539191246030001</c:v>
                </c:pt>
                <c:pt idx="40970">
                  <c:v>3.7539474964139998</c:v>
                </c:pt>
                <c:pt idx="40971">
                  <c:v>3.7539761066440001</c:v>
                </c:pt>
                <c:pt idx="40972">
                  <c:v>3.7539980411529998</c:v>
                </c:pt>
                <c:pt idx="40973">
                  <c:v>3.7540209293369999</c:v>
                </c:pt>
                <c:pt idx="40974">
                  <c:v>3.7540397644039998</c:v>
                </c:pt>
                <c:pt idx="40975">
                  <c:v>3.7540607452389998</c:v>
                </c:pt>
                <c:pt idx="40976">
                  <c:v>3.7540862560270001</c:v>
                </c:pt>
                <c:pt idx="40977">
                  <c:v>3.7541131973269999</c:v>
                </c:pt>
                <c:pt idx="40978">
                  <c:v>3.754145145416</c:v>
                </c:pt>
                <c:pt idx="40979">
                  <c:v>3.754181623459</c:v>
                </c:pt>
                <c:pt idx="40980">
                  <c:v>3.7542123794559998</c:v>
                </c:pt>
                <c:pt idx="40981">
                  <c:v>3.754240989685</c:v>
                </c:pt>
                <c:pt idx="40982">
                  <c:v>3.7542755603789999</c:v>
                </c:pt>
                <c:pt idx="40983">
                  <c:v>3.7543067932129999</c:v>
                </c:pt>
                <c:pt idx="40984">
                  <c:v>3.754331827164</c:v>
                </c:pt>
                <c:pt idx="40985">
                  <c:v>3.7543637752530001</c:v>
                </c:pt>
                <c:pt idx="40986">
                  <c:v>3.7543921470639998</c:v>
                </c:pt>
                <c:pt idx="40987">
                  <c:v>3.7544784545900001</c:v>
                </c:pt>
                <c:pt idx="40988">
                  <c:v>3.754532337189</c:v>
                </c:pt>
                <c:pt idx="40989">
                  <c:v>3.7547070980070001</c:v>
                </c:pt>
                <c:pt idx="40990">
                  <c:v>3.754781484604</c:v>
                </c:pt>
                <c:pt idx="40991">
                  <c:v>3.754844427109</c:v>
                </c:pt>
                <c:pt idx="40992">
                  <c:v>3.754870653152</c:v>
                </c:pt>
                <c:pt idx="40993">
                  <c:v>3.7549471855159999</c:v>
                </c:pt>
                <c:pt idx="40994">
                  <c:v>3.75497508049</c:v>
                </c:pt>
                <c:pt idx="40995">
                  <c:v>3.755053520203</c:v>
                </c:pt>
                <c:pt idx="40996">
                  <c:v>3.7550835609440001</c:v>
                </c:pt>
                <c:pt idx="40997">
                  <c:v>3.7551469802859998</c:v>
                </c:pt>
                <c:pt idx="40998">
                  <c:v>3.7551851272580001</c:v>
                </c:pt>
                <c:pt idx="40999">
                  <c:v>3.7552783489229999</c:v>
                </c:pt>
                <c:pt idx="41000">
                  <c:v>3.7553751468660002</c:v>
                </c:pt>
                <c:pt idx="41001">
                  <c:v>3.755466938019</c:v>
                </c:pt>
                <c:pt idx="41002">
                  <c:v>3.7555572986599999</c:v>
                </c:pt>
                <c:pt idx="41003">
                  <c:v>3.7556424140929998</c:v>
                </c:pt>
                <c:pt idx="41004">
                  <c:v>3.75572347641</c:v>
                </c:pt>
                <c:pt idx="41005">
                  <c:v>3.7560486793519998</c:v>
                </c:pt>
                <c:pt idx="41006">
                  <c:v>3.7562241554260001</c:v>
                </c:pt>
                <c:pt idx="41007">
                  <c:v>3.756328344345</c:v>
                </c:pt>
                <c:pt idx="41008">
                  <c:v>3.7564425468440001</c:v>
                </c:pt>
                <c:pt idx="41009">
                  <c:v>3.7564988136289998</c:v>
                </c:pt>
                <c:pt idx="41010">
                  <c:v>3.756537675858</c:v>
                </c:pt>
                <c:pt idx="41011">
                  <c:v>3.7565755844119999</c:v>
                </c:pt>
                <c:pt idx="41012">
                  <c:v>3.75661611557</c:v>
                </c:pt>
                <c:pt idx="41013">
                  <c:v>3.7566671371460001</c:v>
                </c:pt>
                <c:pt idx="41014">
                  <c:v>3.7567093372340001</c:v>
                </c:pt>
                <c:pt idx="41015">
                  <c:v>3.756755828857</c:v>
                </c:pt>
                <c:pt idx="41016">
                  <c:v>3.7568042278289999</c:v>
                </c:pt>
                <c:pt idx="41017">
                  <c:v>3.7568440437319999</c:v>
                </c:pt>
                <c:pt idx="41018">
                  <c:v>3.756872653961</c:v>
                </c:pt>
                <c:pt idx="41019">
                  <c:v>3.756909132004</c:v>
                </c:pt>
                <c:pt idx="41020">
                  <c:v>3.756942272186</c:v>
                </c:pt>
                <c:pt idx="41021">
                  <c:v>3.7569794654850002</c:v>
                </c:pt>
                <c:pt idx="41022">
                  <c:v>3.7570247650150002</c:v>
                </c:pt>
                <c:pt idx="41023">
                  <c:v>3.757120132446</c:v>
                </c:pt>
                <c:pt idx="41024">
                  <c:v>3.757184505463</c:v>
                </c:pt>
                <c:pt idx="41025">
                  <c:v>3.7572553157809998</c:v>
                </c:pt>
                <c:pt idx="41026">
                  <c:v>3.7575252056120001</c:v>
                </c:pt>
                <c:pt idx="41027">
                  <c:v>3.7575643062589998</c:v>
                </c:pt>
                <c:pt idx="41028">
                  <c:v>3.7576210498810001</c:v>
                </c:pt>
                <c:pt idx="41029">
                  <c:v>3.7576742172239999</c:v>
                </c:pt>
                <c:pt idx="41030">
                  <c:v>3.7577266693119999</c:v>
                </c:pt>
                <c:pt idx="41031">
                  <c:v>3.7577927112579999</c:v>
                </c:pt>
                <c:pt idx="41032">
                  <c:v>3.7578330039979999</c:v>
                </c:pt>
                <c:pt idx="41033">
                  <c:v>3.757906675339</c:v>
                </c:pt>
                <c:pt idx="41034">
                  <c:v>3.757995843887</c:v>
                </c:pt>
                <c:pt idx="41035">
                  <c:v>3.7581427097320002</c:v>
                </c:pt>
                <c:pt idx="41036">
                  <c:v>3.7582521438600001</c:v>
                </c:pt>
                <c:pt idx="41037">
                  <c:v>3.7584187984469999</c:v>
                </c:pt>
                <c:pt idx="41038">
                  <c:v>3.758586883545</c:v>
                </c:pt>
                <c:pt idx="41039">
                  <c:v>3.7586970329280001</c:v>
                </c:pt>
                <c:pt idx="41040">
                  <c:v>3.7588362693790001</c:v>
                </c:pt>
                <c:pt idx="41041">
                  <c:v>3.7590415477749999</c:v>
                </c:pt>
                <c:pt idx="41042">
                  <c:v>3.7593395709989998</c:v>
                </c:pt>
                <c:pt idx="41043">
                  <c:v>3.7595882415770001</c:v>
                </c:pt>
                <c:pt idx="41044">
                  <c:v>3.7598764896389998</c:v>
                </c:pt>
                <c:pt idx="41045">
                  <c:v>3.7600286006929999</c:v>
                </c:pt>
                <c:pt idx="41046">
                  <c:v>3.7600879669189999</c:v>
                </c:pt>
                <c:pt idx="41047">
                  <c:v>3.76016664505</c:v>
                </c:pt>
                <c:pt idx="41048">
                  <c:v>3.7602019310000001</c:v>
                </c:pt>
                <c:pt idx="41049">
                  <c:v>3.760292053223</c:v>
                </c:pt>
                <c:pt idx="41050">
                  <c:v>3.7603423595429999</c:v>
                </c:pt>
                <c:pt idx="41051">
                  <c:v>3.7604207992549998</c:v>
                </c:pt>
                <c:pt idx="41052">
                  <c:v>3.760487556458</c:v>
                </c:pt>
                <c:pt idx="41053">
                  <c:v>3.7605297565460001</c:v>
                </c:pt>
                <c:pt idx="41054">
                  <c:v>3.760572910309</c:v>
                </c:pt>
                <c:pt idx="41055">
                  <c:v>3.7606198787689999</c:v>
                </c:pt>
                <c:pt idx="41056">
                  <c:v>3.7606608867650002</c:v>
                </c:pt>
                <c:pt idx="41057">
                  <c:v>3.760855436325</c:v>
                </c:pt>
                <c:pt idx="41058">
                  <c:v>3.7609539031980002</c:v>
                </c:pt>
                <c:pt idx="41059">
                  <c:v>3.7610297203059999</c:v>
                </c:pt>
                <c:pt idx="41060">
                  <c:v>3.7610642909999998</c:v>
                </c:pt>
                <c:pt idx="41061">
                  <c:v>3.761148452759</c:v>
                </c:pt>
                <c:pt idx="41062">
                  <c:v>3.7611918449399999</c:v>
                </c:pt>
                <c:pt idx="41063">
                  <c:v>3.76127743721</c:v>
                </c:pt>
                <c:pt idx="41064">
                  <c:v>3.7613258361819999</c:v>
                </c:pt>
                <c:pt idx="41065">
                  <c:v>3.7613992691039999</c:v>
                </c:pt>
                <c:pt idx="41066">
                  <c:v>3.761457204819</c:v>
                </c:pt>
                <c:pt idx="41067">
                  <c:v>3.761514425278</c:v>
                </c:pt>
                <c:pt idx="41068">
                  <c:v>3.761575698853</c:v>
                </c:pt>
                <c:pt idx="41069">
                  <c:v>3.761626243591</c:v>
                </c:pt>
                <c:pt idx="41070">
                  <c:v>3.7616963386540001</c:v>
                </c:pt>
                <c:pt idx="41071">
                  <c:v>3.7617299556730002</c:v>
                </c:pt>
                <c:pt idx="41072">
                  <c:v>3.7618150711060001</c:v>
                </c:pt>
                <c:pt idx="41073">
                  <c:v>3.762060642242</c:v>
                </c:pt>
                <c:pt idx="41074">
                  <c:v>3.762147665024</c:v>
                </c:pt>
                <c:pt idx="41075">
                  <c:v>3.7622570991519999</c:v>
                </c:pt>
                <c:pt idx="41076">
                  <c:v>3.762348413467</c:v>
                </c:pt>
                <c:pt idx="41077">
                  <c:v>3.7623839378359998</c:v>
                </c:pt>
                <c:pt idx="41078">
                  <c:v>3.7624220848080001</c:v>
                </c:pt>
                <c:pt idx="41079">
                  <c:v>3.7624547481540001</c:v>
                </c:pt>
                <c:pt idx="41080">
                  <c:v>3.7624850273130002</c:v>
                </c:pt>
                <c:pt idx="41081">
                  <c:v>3.7625205516819999</c:v>
                </c:pt>
                <c:pt idx="41082">
                  <c:v>3.7625651359560002</c:v>
                </c:pt>
                <c:pt idx="41083">
                  <c:v>3.7626061439509999</c:v>
                </c:pt>
                <c:pt idx="41084">
                  <c:v>3.7626509666439998</c:v>
                </c:pt>
                <c:pt idx="41085">
                  <c:v>3.7626974582670001</c:v>
                </c:pt>
                <c:pt idx="41086">
                  <c:v>3.76273727417</c:v>
                </c:pt>
                <c:pt idx="41087">
                  <c:v>3.7627825737</c:v>
                </c:pt>
                <c:pt idx="41088">
                  <c:v>3.7628252506259998</c:v>
                </c:pt>
                <c:pt idx="41089">
                  <c:v>3.7628614902500002</c:v>
                </c:pt>
                <c:pt idx="41090">
                  <c:v>3.7629067897800001</c:v>
                </c:pt>
                <c:pt idx="41091">
                  <c:v>3.7629485130310001</c:v>
                </c:pt>
                <c:pt idx="41092">
                  <c:v>3.7629835605620001</c:v>
                </c:pt>
                <c:pt idx="41093">
                  <c:v>3.7630221843720002</c:v>
                </c:pt>
                <c:pt idx="41094">
                  <c:v>3.7630710601809998</c:v>
                </c:pt>
                <c:pt idx="41095">
                  <c:v>3.7631142139430001</c:v>
                </c:pt>
                <c:pt idx="41096">
                  <c:v>3.7634041309359998</c:v>
                </c:pt>
                <c:pt idx="41097">
                  <c:v>3.7634623050689999</c:v>
                </c:pt>
                <c:pt idx="41098">
                  <c:v>3.763520240784</c:v>
                </c:pt>
                <c:pt idx="41099">
                  <c:v>3.7635736465449998</c:v>
                </c:pt>
                <c:pt idx="41100">
                  <c:v>3.7636463642120002</c:v>
                </c:pt>
                <c:pt idx="41101">
                  <c:v>3.7636964321140001</c:v>
                </c:pt>
                <c:pt idx="41102">
                  <c:v>3.7637867927549999</c:v>
                </c:pt>
                <c:pt idx="41103">
                  <c:v>3.7638385295869998</c:v>
                </c:pt>
                <c:pt idx="41104">
                  <c:v>3.7639374732970001</c:v>
                </c:pt>
                <c:pt idx="41105">
                  <c:v>3.763987541199</c:v>
                </c:pt>
                <c:pt idx="41106">
                  <c:v>3.764076709747</c:v>
                </c:pt>
                <c:pt idx="41107">
                  <c:v>3.7641215324399999</c:v>
                </c:pt>
                <c:pt idx="41108">
                  <c:v>3.7641942501069998</c:v>
                </c:pt>
                <c:pt idx="41109">
                  <c:v>3.7642390728000001</c:v>
                </c:pt>
                <c:pt idx="41110">
                  <c:v>3.7643461227419999</c:v>
                </c:pt>
                <c:pt idx="41111">
                  <c:v>3.7646179199219998</c:v>
                </c:pt>
                <c:pt idx="41112">
                  <c:v>3.764679670334</c:v>
                </c:pt>
                <c:pt idx="41113">
                  <c:v>3.76473736763</c:v>
                </c:pt>
                <c:pt idx="41114">
                  <c:v>3.7647974491120002</c:v>
                </c:pt>
                <c:pt idx="41115">
                  <c:v>3.7648956775669999</c:v>
                </c:pt>
                <c:pt idx="41116">
                  <c:v>3.764936208725</c:v>
                </c:pt>
                <c:pt idx="41117">
                  <c:v>3.764972925186</c:v>
                </c:pt>
                <c:pt idx="41118">
                  <c:v>3.7650098800660001</c:v>
                </c:pt>
                <c:pt idx="41119">
                  <c:v>3.7650415897370002</c:v>
                </c:pt>
                <c:pt idx="41120">
                  <c:v>3.7650763988490001</c:v>
                </c:pt>
                <c:pt idx="41121">
                  <c:v>3.765115737915</c:v>
                </c:pt>
                <c:pt idx="41122">
                  <c:v>3.7651584148409998</c:v>
                </c:pt>
                <c:pt idx="41123">
                  <c:v>3.7651996612550001</c:v>
                </c:pt>
                <c:pt idx="41124">
                  <c:v>3.7652456760409998</c:v>
                </c:pt>
                <c:pt idx="41125">
                  <c:v>3.7652938365940001</c:v>
                </c:pt>
                <c:pt idx="41126">
                  <c:v>3.7653536796570002</c:v>
                </c:pt>
                <c:pt idx="41127">
                  <c:v>3.7657153606409999</c:v>
                </c:pt>
                <c:pt idx="41128">
                  <c:v>3.7658300399779998</c:v>
                </c:pt>
                <c:pt idx="41129">
                  <c:v>3.7659239768980002</c:v>
                </c:pt>
                <c:pt idx="41130">
                  <c:v>3.7660179138180001</c:v>
                </c:pt>
                <c:pt idx="41131">
                  <c:v>3.7661070823670002</c:v>
                </c:pt>
                <c:pt idx="41132">
                  <c:v>3.766224861145</c:v>
                </c:pt>
                <c:pt idx="41133">
                  <c:v>3.7663271427149998</c:v>
                </c:pt>
                <c:pt idx="41134">
                  <c:v>3.7663779258729999</c:v>
                </c:pt>
                <c:pt idx="41135">
                  <c:v>3.766432523727</c:v>
                </c:pt>
                <c:pt idx="41136">
                  <c:v>3.7664861679079999</c:v>
                </c:pt>
                <c:pt idx="41137">
                  <c:v>3.7665398120879998</c:v>
                </c:pt>
                <c:pt idx="41138">
                  <c:v>3.7665977478029999</c:v>
                </c:pt>
                <c:pt idx="41139">
                  <c:v>3.766650438309</c:v>
                </c:pt>
                <c:pt idx="41140">
                  <c:v>3.7666962146760001</c:v>
                </c:pt>
                <c:pt idx="41141">
                  <c:v>3.7667400836940002</c:v>
                </c:pt>
                <c:pt idx="41142">
                  <c:v>3.7667760849</c:v>
                </c:pt>
                <c:pt idx="41143">
                  <c:v>3.7668101787569999</c:v>
                </c:pt>
                <c:pt idx="41144">
                  <c:v>3.7668437957759999</c:v>
                </c:pt>
                <c:pt idx="41145">
                  <c:v>3.766882419586</c:v>
                </c:pt>
                <c:pt idx="41146">
                  <c:v>3.7669246196750001</c:v>
                </c:pt>
                <c:pt idx="41147">
                  <c:v>3.7670300006869999</c:v>
                </c:pt>
                <c:pt idx="41148">
                  <c:v>3.7672064304349999</c:v>
                </c:pt>
                <c:pt idx="41149">
                  <c:v>3.7672996521000002</c:v>
                </c:pt>
                <c:pt idx="41150">
                  <c:v>3.767405509949</c:v>
                </c:pt>
                <c:pt idx="41151">
                  <c:v>3.7674431800839998</c:v>
                </c:pt>
                <c:pt idx="41152">
                  <c:v>3.767527580261</c:v>
                </c:pt>
                <c:pt idx="41153">
                  <c:v>3.767565727234</c:v>
                </c:pt>
                <c:pt idx="41154">
                  <c:v>3.7676570415500001</c:v>
                </c:pt>
                <c:pt idx="41155">
                  <c:v>3.7677056789400001</c:v>
                </c:pt>
                <c:pt idx="41156">
                  <c:v>3.767794132233</c:v>
                </c:pt>
                <c:pt idx="41157">
                  <c:v>3.767853736877</c:v>
                </c:pt>
                <c:pt idx="41158">
                  <c:v>3.7679300308229999</c:v>
                </c:pt>
                <c:pt idx="41159">
                  <c:v>3.7680008411410002</c:v>
                </c:pt>
                <c:pt idx="41160">
                  <c:v>3.768059253693</c:v>
                </c:pt>
                <c:pt idx="41161">
                  <c:v>3.768134355545</c:v>
                </c:pt>
                <c:pt idx="41162">
                  <c:v>3.7681744098659999</c:v>
                </c:pt>
                <c:pt idx="41163">
                  <c:v>3.7682549953460001</c:v>
                </c:pt>
                <c:pt idx="41164">
                  <c:v>3.7682881355290001</c:v>
                </c:pt>
                <c:pt idx="41165">
                  <c:v>3.7683670520780002</c:v>
                </c:pt>
                <c:pt idx="41166">
                  <c:v>3.7683999538420001</c:v>
                </c:pt>
                <c:pt idx="41167">
                  <c:v>3.7684741020199999</c:v>
                </c:pt>
                <c:pt idx="41168">
                  <c:v>3.768568754196</c:v>
                </c:pt>
                <c:pt idx="41169">
                  <c:v>3.7686605453489999</c:v>
                </c:pt>
                <c:pt idx="41170">
                  <c:v>3.7687478065489999</c:v>
                </c:pt>
                <c:pt idx="41171">
                  <c:v>3.7689776420590002</c:v>
                </c:pt>
                <c:pt idx="41172">
                  <c:v>3.7690138816830001</c:v>
                </c:pt>
                <c:pt idx="41173">
                  <c:v>3.769048213959</c:v>
                </c:pt>
                <c:pt idx="41174">
                  <c:v>3.769083023071</c:v>
                </c:pt>
                <c:pt idx="41175">
                  <c:v>3.7691206932069998</c:v>
                </c:pt>
                <c:pt idx="41176">
                  <c:v>3.7691638469700002</c:v>
                </c:pt>
                <c:pt idx="41177">
                  <c:v>3.7692055702210001</c:v>
                </c:pt>
                <c:pt idx="41178">
                  <c:v>3.7692439556120001</c:v>
                </c:pt>
                <c:pt idx="41179">
                  <c:v>3.769287109375</c:v>
                </c:pt>
                <c:pt idx="41180">
                  <c:v>3.7693285942079999</c:v>
                </c:pt>
                <c:pt idx="41181">
                  <c:v>3.7693560123440002</c:v>
                </c:pt>
                <c:pt idx="41182">
                  <c:v>3.7693557739260002</c:v>
                </c:pt>
                <c:pt idx="41183">
                  <c:v>3.7693965435029999</c:v>
                </c:pt>
                <c:pt idx="41184">
                  <c:v>3.7694363594059999</c:v>
                </c:pt>
                <c:pt idx="41185">
                  <c:v>3.7694652080540001</c:v>
                </c:pt>
                <c:pt idx="41186">
                  <c:v>3.7695059776309998</c:v>
                </c:pt>
                <c:pt idx="41187">
                  <c:v>3.769541501999</c:v>
                </c:pt>
                <c:pt idx="41188">
                  <c:v>3.7695701122280001</c:v>
                </c:pt>
                <c:pt idx="41189">
                  <c:v>3.7696015834810002</c:v>
                </c:pt>
                <c:pt idx="41190">
                  <c:v>3.7696285247799999</c:v>
                </c:pt>
                <c:pt idx="41191">
                  <c:v>3.7696614265439998</c:v>
                </c:pt>
                <c:pt idx="41192">
                  <c:v>3.769698619843</c:v>
                </c:pt>
                <c:pt idx="41193">
                  <c:v>3.7697384357449999</c:v>
                </c:pt>
                <c:pt idx="41194">
                  <c:v>3.7698287963869999</c:v>
                </c:pt>
                <c:pt idx="41195">
                  <c:v>3.769895792007</c:v>
                </c:pt>
                <c:pt idx="41196">
                  <c:v>3.769984483719</c:v>
                </c:pt>
                <c:pt idx="41197">
                  <c:v>3.7700634002690001</c:v>
                </c:pt>
                <c:pt idx="41198">
                  <c:v>3.7701053619380001</c:v>
                </c:pt>
                <c:pt idx="41199">
                  <c:v>3.7702071666719998</c:v>
                </c:pt>
                <c:pt idx="41200">
                  <c:v>3.7702562808989999</c:v>
                </c:pt>
                <c:pt idx="41201">
                  <c:v>3.7703592777249999</c:v>
                </c:pt>
                <c:pt idx="41202">
                  <c:v>3.7704279422760001</c:v>
                </c:pt>
                <c:pt idx="41203">
                  <c:v>3.7705214023589999</c:v>
                </c:pt>
                <c:pt idx="41204">
                  <c:v>3.77060008049</c:v>
                </c:pt>
                <c:pt idx="41205">
                  <c:v>3.7706761360169998</c:v>
                </c:pt>
                <c:pt idx="41206">
                  <c:v>3.7707538604740001</c:v>
                </c:pt>
                <c:pt idx="41207">
                  <c:v>3.7708139419559998</c:v>
                </c:pt>
                <c:pt idx="41208">
                  <c:v>3.7708981037139999</c:v>
                </c:pt>
                <c:pt idx="41209">
                  <c:v>3.7709360122679998</c:v>
                </c:pt>
                <c:pt idx="41210">
                  <c:v>3.7710216045379998</c:v>
                </c:pt>
                <c:pt idx="41211">
                  <c:v>3.771118164063</c:v>
                </c:pt>
                <c:pt idx="41212">
                  <c:v>3.771227836609</c:v>
                </c:pt>
                <c:pt idx="41213">
                  <c:v>3.7713997364040002</c:v>
                </c:pt>
                <c:pt idx="41214">
                  <c:v>3.7716333866120002</c:v>
                </c:pt>
                <c:pt idx="41215">
                  <c:v>3.7716720104219998</c:v>
                </c:pt>
                <c:pt idx="41216">
                  <c:v>3.77170586586</c:v>
                </c:pt>
                <c:pt idx="41217">
                  <c:v>3.7717452049259999</c:v>
                </c:pt>
                <c:pt idx="41218">
                  <c:v>3.771789312363</c:v>
                </c:pt>
                <c:pt idx="41219">
                  <c:v>3.7718353271480001</c:v>
                </c:pt>
                <c:pt idx="41220">
                  <c:v>3.7718827724459998</c:v>
                </c:pt>
                <c:pt idx="41221">
                  <c:v>3.77192735672</c:v>
                </c:pt>
                <c:pt idx="41222">
                  <c:v>3.7719643116000001</c:v>
                </c:pt>
                <c:pt idx="41223">
                  <c:v>3.772004127502</c:v>
                </c:pt>
                <c:pt idx="41224">
                  <c:v>3.771996974945</c:v>
                </c:pt>
                <c:pt idx="41225">
                  <c:v>3.772033452988</c:v>
                </c:pt>
                <c:pt idx="41226">
                  <c:v>3.772075653076</c:v>
                </c:pt>
                <c:pt idx="41227">
                  <c:v>3.7721164226530002</c:v>
                </c:pt>
                <c:pt idx="41228">
                  <c:v>3.7721669673920002</c:v>
                </c:pt>
                <c:pt idx="41229">
                  <c:v>3.7722139358520002</c:v>
                </c:pt>
                <c:pt idx="41230">
                  <c:v>3.7722642421720001</c:v>
                </c:pt>
                <c:pt idx="41231">
                  <c:v>3.7723114490510001</c:v>
                </c:pt>
                <c:pt idx="41232">
                  <c:v>3.7723629474639999</c:v>
                </c:pt>
                <c:pt idx="41233">
                  <c:v>3.7724945545200002</c:v>
                </c:pt>
                <c:pt idx="41234">
                  <c:v>3.772563934326</c:v>
                </c:pt>
                <c:pt idx="41235">
                  <c:v>3.7725942134860002</c:v>
                </c:pt>
                <c:pt idx="41236">
                  <c:v>3.7726778984070002</c:v>
                </c:pt>
                <c:pt idx="41237">
                  <c:v>3.7727150917049999</c:v>
                </c:pt>
                <c:pt idx="41238">
                  <c:v>3.7728066444400001</c:v>
                </c:pt>
                <c:pt idx="41239">
                  <c:v>3.772856712341</c:v>
                </c:pt>
                <c:pt idx="41240">
                  <c:v>3.772933483124</c:v>
                </c:pt>
                <c:pt idx="41241">
                  <c:v>3.773003339767</c:v>
                </c:pt>
                <c:pt idx="41242">
                  <c:v>3.773066282272</c:v>
                </c:pt>
                <c:pt idx="41243">
                  <c:v>3.773142814636</c:v>
                </c:pt>
                <c:pt idx="41244">
                  <c:v>3.773186206818</c:v>
                </c:pt>
                <c:pt idx="41245">
                  <c:v>3.7732629776</c:v>
                </c:pt>
                <c:pt idx="41246">
                  <c:v>3.773292541504</c:v>
                </c:pt>
                <c:pt idx="41247">
                  <c:v>3.7733912467959998</c:v>
                </c:pt>
                <c:pt idx="41248">
                  <c:v>3.773671388626</c:v>
                </c:pt>
                <c:pt idx="41249">
                  <c:v>3.7737174034119998</c:v>
                </c:pt>
                <c:pt idx="41250">
                  <c:v>3.773770570755</c:v>
                </c:pt>
                <c:pt idx="41251">
                  <c:v>3.7738189697269999</c:v>
                </c:pt>
                <c:pt idx="41252">
                  <c:v>3.773869752884</c:v>
                </c:pt>
                <c:pt idx="41253">
                  <c:v>3.7739183902739999</c:v>
                </c:pt>
                <c:pt idx="41254">
                  <c:v>3.7739567756649999</c:v>
                </c:pt>
                <c:pt idx="41255">
                  <c:v>3.774002552032</c:v>
                </c:pt>
                <c:pt idx="41256">
                  <c:v>3.774049520493</c:v>
                </c:pt>
                <c:pt idx="41257">
                  <c:v>3.7740941047669998</c:v>
                </c:pt>
                <c:pt idx="41258">
                  <c:v>3.7741382122039999</c:v>
                </c:pt>
                <c:pt idx="41259">
                  <c:v>3.7741756439210001</c:v>
                </c:pt>
                <c:pt idx="41260">
                  <c:v>3.7742102146150001</c:v>
                </c:pt>
                <c:pt idx="41261">
                  <c:v>3.7742381095890001</c:v>
                </c:pt>
                <c:pt idx="41262">
                  <c:v>3.774272680283</c:v>
                </c:pt>
                <c:pt idx="41263">
                  <c:v>3.7743086814879998</c:v>
                </c:pt>
                <c:pt idx="41264">
                  <c:v>3.774347782135</c:v>
                </c:pt>
                <c:pt idx="41265">
                  <c:v>3.7743964195249999</c:v>
                </c:pt>
                <c:pt idx="41266">
                  <c:v>3.7744498252869998</c:v>
                </c:pt>
                <c:pt idx="41267">
                  <c:v>3.7744982242580001</c:v>
                </c:pt>
                <c:pt idx="41268">
                  <c:v>3.7745480537409999</c:v>
                </c:pt>
                <c:pt idx="41269">
                  <c:v>3.7746038436889999</c:v>
                </c:pt>
                <c:pt idx="41270">
                  <c:v>3.7748353481289998</c:v>
                </c:pt>
                <c:pt idx="41271">
                  <c:v>3.7749359607700002</c:v>
                </c:pt>
                <c:pt idx="41272">
                  <c:v>3.7750406265260001</c:v>
                </c:pt>
                <c:pt idx="41273">
                  <c:v>3.775066137314</c:v>
                </c:pt>
                <c:pt idx="41274">
                  <c:v>3.7751443386079999</c:v>
                </c:pt>
                <c:pt idx="41275">
                  <c:v>3.7751817703250001</c:v>
                </c:pt>
                <c:pt idx="41276">
                  <c:v>3.775251150131</c:v>
                </c:pt>
                <c:pt idx="41277">
                  <c:v>3.7752976417539998</c:v>
                </c:pt>
                <c:pt idx="41278">
                  <c:v>3.7753589153289999</c:v>
                </c:pt>
                <c:pt idx="41279">
                  <c:v>3.7754104137420001</c:v>
                </c:pt>
                <c:pt idx="41280">
                  <c:v>3.7754549980159999</c:v>
                </c:pt>
                <c:pt idx="41281">
                  <c:v>3.7755486965179998</c:v>
                </c:pt>
                <c:pt idx="41282">
                  <c:v>3.775697469711</c:v>
                </c:pt>
                <c:pt idx="41283">
                  <c:v>3.7760090827939998</c:v>
                </c:pt>
                <c:pt idx="41284">
                  <c:v>3.776355028152</c:v>
                </c:pt>
                <c:pt idx="41285">
                  <c:v>3.7765557765960001</c:v>
                </c:pt>
                <c:pt idx="41286">
                  <c:v>3.776674032211</c:v>
                </c:pt>
                <c:pt idx="41287">
                  <c:v>3.7767431735989998</c:v>
                </c:pt>
                <c:pt idx="41288">
                  <c:v>3.7768437862400002</c:v>
                </c:pt>
                <c:pt idx="41289">
                  <c:v>3.7768971920009999</c:v>
                </c:pt>
                <c:pt idx="41290">
                  <c:v>3.776949882507</c:v>
                </c:pt>
                <c:pt idx="41291">
                  <c:v>3.7770040035250001</c:v>
                </c:pt>
                <c:pt idx="41292">
                  <c:v>3.7770578861240001</c:v>
                </c:pt>
                <c:pt idx="41293">
                  <c:v>3.7771155834200001</c:v>
                </c:pt>
                <c:pt idx="41294">
                  <c:v>3.7771630287170002</c:v>
                </c:pt>
                <c:pt idx="41295">
                  <c:v>3.7772099971770001</c:v>
                </c:pt>
                <c:pt idx="41296">
                  <c:v>3.777297019958</c:v>
                </c:pt>
                <c:pt idx="41297">
                  <c:v>3.7774982452389998</c:v>
                </c:pt>
                <c:pt idx="41298">
                  <c:v>3.7776045799259999</c:v>
                </c:pt>
                <c:pt idx="41299">
                  <c:v>3.77774643898</c:v>
                </c:pt>
                <c:pt idx="41300">
                  <c:v>3.7778279781339998</c:v>
                </c:pt>
                <c:pt idx="41301">
                  <c:v>3.777908563614</c:v>
                </c:pt>
                <c:pt idx="41302">
                  <c:v>3.7779853343959999</c:v>
                </c:pt>
                <c:pt idx="41303">
                  <c:v>3.778015375137</c:v>
                </c:pt>
                <c:pt idx="41304">
                  <c:v>3.7780995368960002</c:v>
                </c:pt>
                <c:pt idx="41305">
                  <c:v>3.7781383991239998</c:v>
                </c:pt>
                <c:pt idx="41306">
                  <c:v>3.7782187461849999</c:v>
                </c:pt>
                <c:pt idx="41307">
                  <c:v>3.7782618999480002</c:v>
                </c:pt>
                <c:pt idx="41308">
                  <c:v>3.7783269882199999</c:v>
                </c:pt>
                <c:pt idx="41309">
                  <c:v>3.7783808708189999</c:v>
                </c:pt>
                <c:pt idx="41310">
                  <c:v>3.7784316539759999</c:v>
                </c:pt>
                <c:pt idx="41311">
                  <c:v>3.7784941196439998</c:v>
                </c:pt>
                <c:pt idx="41312">
                  <c:v>3.7785921096799999</c:v>
                </c:pt>
                <c:pt idx="41313">
                  <c:v>3.778686523438</c:v>
                </c:pt>
                <c:pt idx="41314">
                  <c:v>3.778892278671</c:v>
                </c:pt>
                <c:pt idx="41315">
                  <c:v>3.7790186405180002</c:v>
                </c:pt>
                <c:pt idx="41316">
                  <c:v>3.7793271541600002</c:v>
                </c:pt>
                <c:pt idx="41317">
                  <c:v>3.7794308662409999</c:v>
                </c:pt>
                <c:pt idx="41318">
                  <c:v>3.7794771194460002</c:v>
                </c:pt>
                <c:pt idx="41319">
                  <c:v>3.7795274257660001</c:v>
                </c:pt>
                <c:pt idx="41320">
                  <c:v>3.7795696258540001</c:v>
                </c:pt>
                <c:pt idx="41321">
                  <c:v>3.7796707153320002</c:v>
                </c:pt>
                <c:pt idx="41322">
                  <c:v>3.7797269821169999</c:v>
                </c:pt>
                <c:pt idx="41323">
                  <c:v>3.7798042297359999</c:v>
                </c:pt>
                <c:pt idx="41324">
                  <c:v>3.77991604805</c:v>
                </c:pt>
                <c:pt idx="41325">
                  <c:v>3.7800230979920002</c:v>
                </c:pt>
                <c:pt idx="41326">
                  <c:v>3.7803287506099998</c:v>
                </c:pt>
                <c:pt idx="41327">
                  <c:v>3.7804872989649998</c:v>
                </c:pt>
                <c:pt idx="41328">
                  <c:v>3.7806053161620001</c:v>
                </c:pt>
                <c:pt idx="41329">
                  <c:v>3.7807426452640001</c:v>
                </c:pt>
                <c:pt idx="41330">
                  <c:v>3.7808525562290001</c:v>
                </c:pt>
                <c:pt idx="41331">
                  <c:v>3.780970811844</c:v>
                </c:pt>
                <c:pt idx="41332">
                  <c:v>3.7811269760130002</c:v>
                </c:pt>
                <c:pt idx="41333">
                  <c:v>3.7811801433559999</c:v>
                </c:pt>
                <c:pt idx="41334">
                  <c:v>3.7812335491179998</c:v>
                </c:pt>
                <c:pt idx="41335">
                  <c:v>3.781281471252</c:v>
                </c:pt>
                <c:pt idx="41336">
                  <c:v>3.7813332080839999</c:v>
                </c:pt>
                <c:pt idx="41337">
                  <c:v>3.7813782691959998</c:v>
                </c:pt>
                <c:pt idx="41338">
                  <c:v>3.7814221382139999</c:v>
                </c:pt>
                <c:pt idx="41339">
                  <c:v>3.7814135551449999</c:v>
                </c:pt>
                <c:pt idx="41340">
                  <c:v>3.781457662582</c:v>
                </c:pt>
                <c:pt idx="41341">
                  <c:v>3.7815032005310001</c:v>
                </c:pt>
                <c:pt idx="41342">
                  <c:v>3.781546592712</c:v>
                </c:pt>
                <c:pt idx="41343">
                  <c:v>3.7815897464749999</c:v>
                </c:pt>
                <c:pt idx="41344">
                  <c:v>3.7816288471220001</c:v>
                </c:pt>
                <c:pt idx="41345">
                  <c:v>3.7816717624659999</c:v>
                </c:pt>
                <c:pt idx="41346">
                  <c:v>3.781705141068</c:v>
                </c:pt>
                <c:pt idx="41347">
                  <c:v>3.7817320823670002</c:v>
                </c:pt>
                <c:pt idx="41348">
                  <c:v>3.7817599773409998</c:v>
                </c:pt>
                <c:pt idx="41349">
                  <c:v>3.7817916870119999</c:v>
                </c:pt>
                <c:pt idx="41350">
                  <c:v>3.7818241119380001</c:v>
                </c:pt>
                <c:pt idx="41351">
                  <c:v>3.7818634510039999</c:v>
                </c:pt>
                <c:pt idx="41352">
                  <c:v>3.781909227371</c:v>
                </c:pt>
                <c:pt idx="41353">
                  <c:v>3.78196144104</c:v>
                </c:pt>
                <c:pt idx="41354">
                  <c:v>3.782017230988</c:v>
                </c:pt>
                <c:pt idx="41355">
                  <c:v>3.7823407649990002</c:v>
                </c:pt>
                <c:pt idx="41356">
                  <c:v>3.7824048995970001</c:v>
                </c:pt>
                <c:pt idx="41357">
                  <c:v>3.7824656963350001</c:v>
                </c:pt>
                <c:pt idx="41358">
                  <c:v>3.782543897629</c:v>
                </c:pt>
                <c:pt idx="41359">
                  <c:v>3.7826325893399999</c:v>
                </c:pt>
                <c:pt idx="41360">
                  <c:v>3.782706260681</c:v>
                </c:pt>
                <c:pt idx="41361">
                  <c:v>3.782814264297</c:v>
                </c:pt>
                <c:pt idx="41362">
                  <c:v>3.7828898429870002</c:v>
                </c:pt>
                <c:pt idx="41363">
                  <c:v>3.7830126285549999</c:v>
                </c:pt>
                <c:pt idx="41364">
                  <c:v>3.783086061478</c:v>
                </c:pt>
                <c:pt idx="41365">
                  <c:v>3.7832036018370001</c:v>
                </c:pt>
                <c:pt idx="41366">
                  <c:v>3.7832741737369999</c:v>
                </c:pt>
                <c:pt idx="41367">
                  <c:v>3.7833745479580001</c:v>
                </c:pt>
                <c:pt idx="41368">
                  <c:v>3.7834427356720002</c:v>
                </c:pt>
                <c:pt idx="41369">
                  <c:v>3.7835164070129998</c:v>
                </c:pt>
                <c:pt idx="41370">
                  <c:v>3.7835824489590002</c:v>
                </c:pt>
                <c:pt idx="41371">
                  <c:v>3.7837007045750002</c:v>
                </c:pt>
                <c:pt idx="41372">
                  <c:v>3.783797740936</c:v>
                </c:pt>
                <c:pt idx="41373">
                  <c:v>3.7839882373810001</c:v>
                </c:pt>
                <c:pt idx="41374">
                  <c:v>3.7840700149540001</c:v>
                </c:pt>
                <c:pt idx="41375">
                  <c:v>3.7841227054600002</c:v>
                </c:pt>
                <c:pt idx="41376">
                  <c:v>3.7841749191280001</c:v>
                </c:pt>
                <c:pt idx="41377">
                  <c:v>3.7842171192170002</c:v>
                </c:pt>
                <c:pt idx="41378">
                  <c:v>3.7842619419100001</c:v>
                </c:pt>
                <c:pt idx="41379">
                  <c:v>3.7843065261839999</c:v>
                </c:pt>
                <c:pt idx="41380">
                  <c:v>3.7843158245090001</c:v>
                </c:pt>
                <c:pt idx="41381">
                  <c:v>3.7843496799469998</c:v>
                </c:pt>
                <c:pt idx="41382">
                  <c:v>3.7843844890590002</c:v>
                </c:pt>
                <c:pt idx="41383">
                  <c:v>3.7844231128689998</c:v>
                </c:pt>
                <c:pt idx="41384">
                  <c:v>3.7844631671909998</c:v>
                </c:pt>
                <c:pt idx="41385">
                  <c:v>3.784505844116</c:v>
                </c:pt>
                <c:pt idx="41386">
                  <c:v>3.7845122814179999</c:v>
                </c:pt>
                <c:pt idx="41387">
                  <c:v>3.784542560577</c:v>
                </c:pt>
                <c:pt idx="41388">
                  <c:v>3.7845854759219999</c:v>
                </c:pt>
                <c:pt idx="41389">
                  <c:v>3.7846262454990001</c:v>
                </c:pt>
                <c:pt idx="41390">
                  <c:v>3.7846615314480001</c:v>
                </c:pt>
                <c:pt idx="41391">
                  <c:v>3.7846875190730001</c:v>
                </c:pt>
                <c:pt idx="41392">
                  <c:v>3.7847123146060002</c:v>
                </c:pt>
                <c:pt idx="41393">
                  <c:v>3.784746408463</c:v>
                </c:pt>
                <c:pt idx="41394">
                  <c:v>3.784779548645</c:v>
                </c:pt>
                <c:pt idx="41395">
                  <c:v>3.7848238945010002</c:v>
                </c:pt>
                <c:pt idx="41396">
                  <c:v>3.784915447235</c:v>
                </c:pt>
                <c:pt idx="41397">
                  <c:v>3.7851035594939999</c:v>
                </c:pt>
                <c:pt idx="41398">
                  <c:v>3.7851867675780002</c:v>
                </c:pt>
                <c:pt idx="41399">
                  <c:v>3.7852792739869998</c:v>
                </c:pt>
                <c:pt idx="41400">
                  <c:v>3.7853176593779998</c:v>
                </c:pt>
                <c:pt idx="41401">
                  <c:v>3.7854263782499999</c:v>
                </c:pt>
                <c:pt idx="41402">
                  <c:v>3.7854781150819998</c:v>
                </c:pt>
                <c:pt idx="41403">
                  <c:v>3.7855441570280002</c:v>
                </c:pt>
                <c:pt idx="41404">
                  <c:v>3.785590410233</c:v>
                </c:pt>
                <c:pt idx="41405">
                  <c:v>3.785675764084</c:v>
                </c:pt>
                <c:pt idx="41406">
                  <c:v>3.7857220172880002</c:v>
                </c:pt>
                <c:pt idx="41407">
                  <c:v>3.7858142852780001</c:v>
                </c:pt>
                <c:pt idx="41408">
                  <c:v>3.785853862762</c:v>
                </c:pt>
                <c:pt idx="41409">
                  <c:v>3.785941123962</c:v>
                </c:pt>
                <c:pt idx="41410">
                  <c:v>3.7859840393069999</c:v>
                </c:pt>
                <c:pt idx="41411">
                  <c:v>3.7860584259030001</c:v>
                </c:pt>
                <c:pt idx="41412">
                  <c:v>3.7861070632930001</c:v>
                </c:pt>
                <c:pt idx="41413">
                  <c:v>3.7861611843110001</c:v>
                </c:pt>
                <c:pt idx="41414">
                  <c:v>3.7862484455110001</c:v>
                </c:pt>
                <c:pt idx="41415">
                  <c:v>3.7865850925450002</c:v>
                </c:pt>
                <c:pt idx="41416">
                  <c:v>3.786638498306</c:v>
                </c:pt>
                <c:pt idx="41417">
                  <c:v>3.786692619324</c:v>
                </c:pt>
                <c:pt idx="41418">
                  <c:v>3.7867445945739999</c:v>
                </c:pt>
                <c:pt idx="41419">
                  <c:v>3.78679728508</c:v>
                </c:pt>
                <c:pt idx="41420">
                  <c:v>3.786853075027</c:v>
                </c:pt>
                <c:pt idx="41421">
                  <c:v>3.7869336605070001</c:v>
                </c:pt>
                <c:pt idx="41422">
                  <c:v>3.786967992783</c:v>
                </c:pt>
                <c:pt idx="41423">
                  <c:v>3.7870092391969998</c:v>
                </c:pt>
                <c:pt idx="41424">
                  <c:v>3.7870576381680001</c:v>
                </c:pt>
                <c:pt idx="41425">
                  <c:v>3.7871117591860002</c:v>
                </c:pt>
                <c:pt idx="41426">
                  <c:v>3.7871572971340002</c:v>
                </c:pt>
                <c:pt idx="41427">
                  <c:v>3.787231445313</c:v>
                </c:pt>
                <c:pt idx="41428">
                  <c:v>3.787341117859</c:v>
                </c:pt>
                <c:pt idx="41429">
                  <c:v>3.7875707149509998</c:v>
                </c:pt>
                <c:pt idx="41430">
                  <c:v>3.7879085540770001</c:v>
                </c:pt>
                <c:pt idx="41431">
                  <c:v>3.7880096435550001</c:v>
                </c:pt>
                <c:pt idx="41432">
                  <c:v>3.7881710529329999</c:v>
                </c:pt>
                <c:pt idx="41433">
                  <c:v>3.7883377075200002</c:v>
                </c:pt>
                <c:pt idx="41434">
                  <c:v>3.7886674404140002</c:v>
                </c:pt>
                <c:pt idx="41435">
                  <c:v>3.7887060642239998</c:v>
                </c:pt>
                <c:pt idx="41436">
                  <c:v>3.7887458801270002</c:v>
                </c:pt>
                <c:pt idx="41437">
                  <c:v>3.788786888123</c:v>
                </c:pt>
                <c:pt idx="41438">
                  <c:v>3.788828611374</c:v>
                </c:pt>
                <c:pt idx="41439">
                  <c:v>3.7888746261600001</c:v>
                </c:pt>
                <c:pt idx="41440">
                  <c:v>3.788923025131</c:v>
                </c:pt>
                <c:pt idx="41441">
                  <c:v>3.788968086243</c:v>
                </c:pt>
                <c:pt idx="41442">
                  <c:v>3.78901720047</c:v>
                </c:pt>
                <c:pt idx="41443">
                  <c:v>3.7890734672550002</c:v>
                </c:pt>
                <c:pt idx="41444">
                  <c:v>3.7891242504120002</c:v>
                </c:pt>
                <c:pt idx="41445">
                  <c:v>3.789224624634</c:v>
                </c:pt>
                <c:pt idx="41446">
                  <c:v>3.789323806763</c:v>
                </c:pt>
                <c:pt idx="41447">
                  <c:v>3.7896559238430001</c:v>
                </c:pt>
                <c:pt idx="41448">
                  <c:v>3.7897822856899999</c:v>
                </c:pt>
                <c:pt idx="41449">
                  <c:v>3.789845705032</c:v>
                </c:pt>
                <c:pt idx="41450">
                  <c:v>3.7898876667020001</c:v>
                </c:pt>
                <c:pt idx="41451">
                  <c:v>3.7899653911589999</c:v>
                </c:pt>
                <c:pt idx="41452">
                  <c:v>3.790007591248</c:v>
                </c:pt>
                <c:pt idx="41453">
                  <c:v>3.7900934219360001</c:v>
                </c:pt>
                <c:pt idx="41454">
                  <c:v>3.7901387214660001</c:v>
                </c:pt>
                <c:pt idx="41455">
                  <c:v>3.7902231216429998</c:v>
                </c:pt>
                <c:pt idx="41456">
                  <c:v>3.790267705917</c:v>
                </c:pt>
                <c:pt idx="41457">
                  <c:v>3.7903571128850002</c:v>
                </c:pt>
                <c:pt idx="41458">
                  <c:v>3.7904155254359999</c:v>
                </c:pt>
                <c:pt idx="41459">
                  <c:v>3.7905020713809998</c:v>
                </c:pt>
                <c:pt idx="41460">
                  <c:v>3.7905714511870001</c:v>
                </c:pt>
                <c:pt idx="41461">
                  <c:v>3.7906489372249998</c:v>
                </c:pt>
                <c:pt idx="41462">
                  <c:v>3.790731430054</c:v>
                </c:pt>
                <c:pt idx="41463">
                  <c:v>3.7908036708830002</c:v>
                </c:pt>
                <c:pt idx="41464">
                  <c:v>3.790891885757</c:v>
                </c:pt>
                <c:pt idx="41465">
                  <c:v>3.790956497192</c:v>
                </c:pt>
                <c:pt idx="41466">
                  <c:v>3.7910528182980001</c:v>
                </c:pt>
                <c:pt idx="41467">
                  <c:v>3.7911024093629999</c:v>
                </c:pt>
                <c:pt idx="41468">
                  <c:v>3.791186571121</c:v>
                </c:pt>
                <c:pt idx="41469">
                  <c:v>3.7912151813510002</c:v>
                </c:pt>
                <c:pt idx="41470">
                  <c:v>3.7915034294129999</c:v>
                </c:pt>
                <c:pt idx="41471">
                  <c:v>3.7915482521060002</c:v>
                </c:pt>
                <c:pt idx="41472">
                  <c:v>3.7915868759159999</c:v>
                </c:pt>
                <c:pt idx="41473">
                  <c:v>3.7916285991669998</c:v>
                </c:pt>
                <c:pt idx="41474">
                  <c:v>3.7916705608369998</c:v>
                </c:pt>
                <c:pt idx="41475">
                  <c:v>3.791712999344</c:v>
                </c:pt>
                <c:pt idx="41476">
                  <c:v>3.7917478084559999</c:v>
                </c:pt>
                <c:pt idx="41477">
                  <c:v>3.791791677475</c:v>
                </c:pt>
                <c:pt idx="41478">
                  <c:v>3.7918324470520002</c:v>
                </c:pt>
                <c:pt idx="41479">
                  <c:v>3.791868448257</c:v>
                </c:pt>
                <c:pt idx="41480">
                  <c:v>3.7919049263</c:v>
                </c:pt>
                <c:pt idx="41481">
                  <c:v>3.791941404343</c:v>
                </c:pt>
                <c:pt idx="41482">
                  <c:v>3.7919671535489998</c:v>
                </c:pt>
                <c:pt idx="41483">
                  <c:v>3.7919945716860002</c:v>
                </c:pt>
                <c:pt idx="41484">
                  <c:v>3.792021989822</c:v>
                </c:pt>
                <c:pt idx="41485">
                  <c:v>3.7920484542850001</c:v>
                </c:pt>
                <c:pt idx="41486">
                  <c:v>3.7920813560490001</c:v>
                </c:pt>
                <c:pt idx="41487">
                  <c:v>3.792119503021</c:v>
                </c:pt>
                <c:pt idx="41488">
                  <c:v>3.7921564579010001</c:v>
                </c:pt>
                <c:pt idx="41489">
                  <c:v>3.792198181152</c:v>
                </c:pt>
                <c:pt idx="41490">
                  <c:v>3.7922425270079998</c:v>
                </c:pt>
                <c:pt idx="41491">
                  <c:v>3.7922890186310001</c:v>
                </c:pt>
                <c:pt idx="41492">
                  <c:v>3.7923400402070002</c:v>
                </c:pt>
                <c:pt idx="41493">
                  <c:v>3.7923972606660001</c:v>
                </c:pt>
                <c:pt idx="41494">
                  <c:v>3.7924621105190002</c:v>
                </c:pt>
                <c:pt idx="41495">
                  <c:v>3.7926492691039999</c:v>
                </c:pt>
                <c:pt idx="41496">
                  <c:v>3.7927308082579998</c:v>
                </c:pt>
                <c:pt idx="41497">
                  <c:v>3.7928249835969998</c:v>
                </c:pt>
                <c:pt idx="41498">
                  <c:v>3.7929203510280001</c:v>
                </c:pt>
                <c:pt idx="41499">
                  <c:v>3.7930276393889999</c:v>
                </c:pt>
                <c:pt idx="41500">
                  <c:v>3.7930998802190001</c:v>
                </c:pt>
                <c:pt idx="41501">
                  <c:v>3.7931461334229999</c:v>
                </c:pt>
                <c:pt idx="41502">
                  <c:v>3.7932097911830001</c:v>
                </c:pt>
                <c:pt idx="41503">
                  <c:v>3.7932708263400001</c:v>
                </c:pt>
                <c:pt idx="41504">
                  <c:v>3.7933235168460002</c:v>
                </c:pt>
                <c:pt idx="41505">
                  <c:v>3.793399333954</c:v>
                </c:pt>
                <c:pt idx="41506">
                  <c:v>3.793444871902</c:v>
                </c:pt>
                <c:pt idx="41507">
                  <c:v>3.7935228347779999</c:v>
                </c:pt>
                <c:pt idx="41508">
                  <c:v>3.793558120728</c:v>
                </c:pt>
                <c:pt idx="41509">
                  <c:v>3.7936375141140002</c:v>
                </c:pt>
                <c:pt idx="41510">
                  <c:v>3.7937347888950002</c:v>
                </c:pt>
                <c:pt idx="41511">
                  <c:v>3.7940421104430002</c:v>
                </c:pt>
                <c:pt idx="41512">
                  <c:v>3.7940931320189999</c:v>
                </c:pt>
                <c:pt idx="41513">
                  <c:v>3.794142723083</c:v>
                </c:pt>
                <c:pt idx="41514">
                  <c:v>3.7941882610320001</c:v>
                </c:pt>
                <c:pt idx="41515">
                  <c:v>3.7942321300509998</c:v>
                </c:pt>
                <c:pt idx="41516">
                  <c:v>3.7942788600920001</c:v>
                </c:pt>
                <c:pt idx="41517">
                  <c:v>3.7943224906920001</c:v>
                </c:pt>
                <c:pt idx="41518">
                  <c:v>3.7943680286410002</c:v>
                </c:pt>
                <c:pt idx="41519">
                  <c:v>3.7944016456599998</c:v>
                </c:pt>
                <c:pt idx="41520">
                  <c:v>3.7944374084470001</c:v>
                </c:pt>
                <c:pt idx="41521">
                  <c:v>3.7944984436040001</c:v>
                </c:pt>
                <c:pt idx="41522">
                  <c:v>3.7945470809940001</c:v>
                </c:pt>
                <c:pt idx="41523">
                  <c:v>3.7945952415469999</c:v>
                </c:pt>
                <c:pt idx="41524">
                  <c:v>3.7946529388429999</c:v>
                </c:pt>
                <c:pt idx="41525">
                  <c:v>3.7947549819950002</c:v>
                </c:pt>
                <c:pt idx="41526">
                  <c:v>3.7950589656829998</c:v>
                </c:pt>
                <c:pt idx="41527">
                  <c:v>3.7952330112460002</c:v>
                </c:pt>
                <c:pt idx="41528">
                  <c:v>3.7953302860260001</c:v>
                </c:pt>
                <c:pt idx="41529">
                  <c:v>3.7953772544860001</c:v>
                </c:pt>
                <c:pt idx="41530">
                  <c:v>3.795471191406</c:v>
                </c:pt>
                <c:pt idx="41531">
                  <c:v>3.79554104805</c:v>
                </c:pt>
                <c:pt idx="41532">
                  <c:v>3.795650959015</c:v>
                </c:pt>
                <c:pt idx="41533">
                  <c:v>3.7957441806790002</c:v>
                </c:pt>
                <c:pt idx="41534">
                  <c:v>3.79585146904</c:v>
                </c:pt>
                <c:pt idx="41535">
                  <c:v>3.7960278987880001</c:v>
                </c:pt>
                <c:pt idx="41536">
                  <c:v>3.7962801456449999</c:v>
                </c:pt>
                <c:pt idx="41537">
                  <c:v>3.796632528305</c:v>
                </c:pt>
                <c:pt idx="41538">
                  <c:v>3.7968132495879998</c:v>
                </c:pt>
                <c:pt idx="41539">
                  <c:v>3.7968776226040002</c:v>
                </c:pt>
                <c:pt idx="41540">
                  <c:v>3.7969868183140001</c:v>
                </c:pt>
                <c:pt idx="41541">
                  <c:v>3.7970385551449999</c:v>
                </c:pt>
                <c:pt idx="41542">
                  <c:v>3.7970862388610001</c:v>
                </c:pt>
                <c:pt idx="41543">
                  <c:v>3.797132968903</c:v>
                </c:pt>
                <c:pt idx="41544">
                  <c:v>3.7972092628479999</c:v>
                </c:pt>
                <c:pt idx="41545">
                  <c:v>3.7972607612610001</c:v>
                </c:pt>
                <c:pt idx="41546">
                  <c:v>3.7973020076749999</c:v>
                </c:pt>
                <c:pt idx="41547">
                  <c:v>3.7973394393920001</c:v>
                </c:pt>
                <c:pt idx="41548">
                  <c:v>3.7973732948299999</c:v>
                </c:pt>
                <c:pt idx="41549">
                  <c:v>3.7974097728729999</c:v>
                </c:pt>
                <c:pt idx="41550">
                  <c:v>3.7974486351009999</c:v>
                </c:pt>
                <c:pt idx="41551">
                  <c:v>3.7976038455959999</c:v>
                </c:pt>
                <c:pt idx="41552">
                  <c:v>3.7979285717010001</c:v>
                </c:pt>
                <c:pt idx="41553">
                  <c:v>3.798086881638</c:v>
                </c:pt>
                <c:pt idx="41554">
                  <c:v>3.798197031021</c:v>
                </c:pt>
                <c:pt idx="41555">
                  <c:v>3.798282384872</c:v>
                </c:pt>
                <c:pt idx="41556">
                  <c:v>3.7983579635620002</c:v>
                </c:pt>
                <c:pt idx="41557">
                  <c:v>3.7983872890470001</c:v>
                </c:pt>
                <c:pt idx="41558">
                  <c:v>3.7984678745270002</c:v>
                </c:pt>
                <c:pt idx="41559">
                  <c:v>3.798502206802</c:v>
                </c:pt>
                <c:pt idx="41560">
                  <c:v>3.798569917679</c:v>
                </c:pt>
                <c:pt idx="41561">
                  <c:v>3.7986106872560002</c:v>
                </c:pt>
                <c:pt idx="41562">
                  <c:v>3.7986664772030001</c:v>
                </c:pt>
                <c:pt idx="41563">
                  <c:v>3.7987215518949999</c:v>
                </c:pt>
                <c:pt idx="41564">
                  <c:v>3.7987685203549999</c:v>
                </c:pt>
                <c:pt idx="41565">
                  <c:v>3.798859357834</c:v>
                </c:pt>
                <c:pt idx="41566">
                  <c:v>3.799016237259</c:v>
                </c:pt>
                <c:pt idx="41567">
                  <c:v>3.7992475032809998</c:v>
                </c:pt>
                <c:pt idx="41568">
                  <c:v>3.799352884293</c:v>
                </c:pt>
                <c:pt idx="41569">
                  <c:v>3.7994112968440001</c:v>
                </c:pt>
                <c:pt idx="41570">
                  <c:v>3.7994608879089999</c:v>
                </c:pt>
                <c:pt idx="41571">
                  <c:v>3.7995090484620002</c:v>
                </c:pt>
                <c:pt idx="41572">
                  <c:v>3.7995569705959999</c:v>
                </c:pt>
                <c:pt idx="41573">
                  <c:v>3.7996029853820001</c:v>
                </c:pt>
                <c:pt idx="41574">
                  <c:v>3.7996397018430002</c:v>
                </c:pt>
                <c:pt idx="41575">
                  <c:v>3.799680948257</c:v>
                </c:pt>
                <c:pt idx="41576">
                  <c:v>3.7997133731839998</c:v>
                </c:pt>
                <c:pt idx="41577">
                  <c:v>3.7997457981110001</c:v>
                </c:pt>
                <c:pt idx="41578">
                  <c:v>3.799776554108</c:v>
                </c:pt>
                <c:pt idx="41579">
                  <c:v>3.7998161315919998</c:v>
                </c:pt>
                <c:pt idx="41580">
                  <c:v>3.7998540401460001</c:v>
                </c:pt>
                <c:pt idx="41581">
                  <c:v>3.799899101257</c:v>
                </c:pt>
                <c:pt idx="41582">
                  <c:v>3.7999408245090001</c:v>
                </c:pt>
                <c:pt idx="41583">
                  <c:v>3.7999901771550002</c:v>
                </c:pt>
                <c:pt idx="41584">
                  <c:v>3.8000309467319999</c:v>
                </c:pt>
                <c:pt idx="41585">
                  <c:v>3.8000752925870001</c:v>
                </c:pt>
                <c:pt idx="41586">
                  <c:v>3.8001163005829999</c:v>
                </c:pt>
                <c:pt idx="41587">
                  <c:v>3.8001580238339998</c:v>
                </c:pt>
                <c:pt idx="41588">
                  <c:v>3.8004519939420001</c:v>
                </c:pt>
                <c:pt idx="41589">
                  <c:v>3.8005356788640001</c:v>
                </c:pt>
                <c:pt idx="41590">
                  <c:v>3.8005819320679999</c:v>
                </c:pt>
                <c:pt idx="41591">
                  <c:v>3.8006699085240001</c:v>
                </c:pt>
                <c:pt idx="41592">
                  <c:v>3.8007245063780002</c:v>
                </c:pt>
                <c:pt idx="41593">
                  <c:v>3.8007981777189999</c:v>
                </c:pt>
                <c:pt idx="41594">
                  <c:v>3.8008627891539999</c:v>
                </c:pt>
                <c:pt idx="41595">
                  <c:v>3.8009252548219998</c:v>
                </c:pt>
                <c:pt idx="41596">
                  <c:v>3.8010036945340002</c:v>
                </c:pt>
                <c:pt idx="41597">
                  <c:v>3.8010504245760002</c:v>
                </c:pt>
                <c:pt idx="41598">
                  <c:v>3.8011322021480001</c:v>
                </c:pt>
                <c:pt idx="41599">
                  <c:v>3.8012270927429999</c:v>
                </c:pt>
                <c:pt idx="41600">
                  <c:v>3.8014059066770001</c:v>
                </c:pt>
                <c:pt idx="41601">
                  <c:v>3.8015038967130002</c:v>
                </c:pt>
                <c:pt idx="41602">
                  <c:v>3.8016889095309998</c:v>
                </c:pt>
                <c:pt idx="41603">
                  <c:v>3.8018140792850001</c:v>
                </c:pt>
                <c:pt idx="41604">
                  <c:v>3.8018996715550002</c:v>
                </c:pt>
                <c:pt idx="41605">
                  <c:v>3.8020319938660001</c:v>
                </c:pt>
                <c:pt idx="41606">
                  <c:v>3.8023369312290001</c:v>
                </c:pt>
                <c:pt idx="41607">
                  <c:v>3.8024332523350002</c:v>
                </c:pt>
                <c:pt idx="41608">
                  <c:v>3.8025150299070001</c:v>
                </c:pt>
                <c:pt idx="41609">
                  <c:v>3.8025977611539998</c:v>
                </c:pt>
                <c:pt idx="41610">
                  <c:v>3.802687644958</c:v>
                </c:pt>
                <c:pt idx="41611">
                  <c:v>3.8029320240020001</c:v>
                </c:pt>
                <c:pt idx="41612">
                  <c:v>3.803065776825</c:v>
                </c:pt>
                <c:pt idx="41613">
                  <c:v>3.8031463623050001</c:v>
                </c:pt>
                <c:pt idx="41614">
                  <c:v>3.8032250404360002</c:v>
                </c:pt>
                <c:pt idx="41615">
                  <c:v>3.8032743930819999</c:v>
                </c:pt>
                <c:pt idx="41616">
                  <c:v>3.8033215999599999</c:v>
                </c:pt>
                <c:pt idx="41617">
                  <c:v>3.803433656693</c:v>
                </c:pt>
                <c:pt idx="41618">
                  <c:v>3.8037433624269998</c:v>
                </c:pt>
                <c:pt idx="41619">
                  <c:v>3.8040430545809998</c:v>
                </c:pt>
                <c:pt idx="41620">
                  <c:v>3.8043086528779999</c:v>
                </c:pt>
                <c:pt idx="41621">
                  <c:v>3.8043603897090001</c:v>
                </c:pt>
                <c:pt idx="41622">
                  <c:v>3.8044109344480002</c:v>
                </c:pt>
                <c:pt idx="41623">
                  <c:v>3.8044636249539998</c:v>
                </c:pt>
                <c:pt idx="41624">
                  <c:v>3.8045172691350002</c:v>
                </c:pt>
                <c:pt idx="41625">
                  <c:v>3.8045876026149998</c:v>
                </c:pt>
                <c:pt idx="41626">
                  <c:v>3.8046903610229998</c:v>
                </c:pt>
                <c:pt idx="41627">
                  <c:v>3.8047523498540001</c:v>
                </c:pt>
                <c:pt idx="41628">
                  <c:v>3.8048455715179998</c:v>
                </c:pt>
                <c:pt idx="41629">
                  <c:v>3.8048779964450001</c:v>
                </c:pt>
                <c:pt idx="41630">
                  <c:v>3.8049130439760002</c:v>
                </c:pt>
                <c:pt idx="41631">
                  <c:v>3.8049983978270001</c:v>
                </c:pt>
                <c:pt idx="41632">
                  <c:v>3.8050374984739999</c:v>
                </c:pt>
                <c:pt idx="41633">
                  <c:v>3.8050794601439999</c:v>
                </c:pt>
                <c:pt idx="41634">
                  <c:v>3.8051576614379998</c:v>
                </c:pt>
                <c:pt idx="41635">
                  <c:v>3.8052186965939998</c:v>
                </c:pt>
                <c:pt idx="41636">
                  <c:v>3.805271863937</c:v>
                </c:pt>
                <c:pt idx="41637">
                  <c:v>3.8053689002989999</c:v>
                </c:pt>
                <c:pt idx="41638">
                  <c:v>3.8054101467130002</c:v>
                </c:pt>
                <c:pt idx="41639">
                  <c:v>3.8054940700530002</c:v>
                </c:pt>
                <c:pt idx="41640">
                  <c:v>3.805564641953</c:v>
                </c:pt>
                <c:pt idx="41641">
                  <c:v>3.8058321475980001</c:v>
                </c:pt>
                <c:pt idx="41642">
                  <c:v>3.8058917522429998</c:v>
                </c:pt>
                <c:pt idx="41643">
                  <c:v>3.8059320449829999</c:v>
                </c:pt>
                <c:pt idx="41644">
                  <c:v>3.8060185909270001</c:v>
                </c:pt>
                <c:pt idx="41645">
                  <c:v>3.8060641288760002</c:v>
                </c:pt>
                <c:pt idx="41646">
                  <c:v>3.8061671257020002</c:v>
                </c:pt>
                <c:pt idx="41647">
                  <c:v>3.8062252998349999</c:v>
                </c:pt>
                <c:pt idx="41648">
                  <c:v>3.8063323497770001</c:v>
                </c:pt>
                <c:pt idx="41649">
                  <c:v>3.8064043521880002</c:v>
                </c:pt>
                <c:pt idx="41650">
                  <c:v>3.806511640549</c:v>
                </c:pt>
                <c:pt idx="41651">
                  <c:v>3.8065857887269998</c:v>
                </c:pt>
                <c:pt idx="41652">
                  <c:v>3.8066711425780002</c:v>
                </c:pt>
                <c:pt idx="41653">
                  <c:v>3.806745290756</c:v>
                </c:pt>
                <c:pt idx="41654">
                  <c:v>3.8067972660059999</c:v>
                </c:pt>
                <c:pt idx="41655">
                  <c:v>3.8068683147429998</c:v>
                </c:pt>
                <c:pt idx="41656">
                  <c:v>3.8069674968720002</c:v>
                </c:pt>
                <c:pt idx="41657">
                  <c:v>3.807118654251</c:v>
                </c:pt>
                <c:pt idx="41658">
                  <c:v>3.8072185516360002</c:v>
                </c:pt>
                <c:pt idx="41659">
                  <c:v>3.8073921203609999</c:v>
                </c:pt>
                <c:pt idx="41660">
                  <c:v>3.8075029850009998</c:v>
                </c:pt>
                <c:pt idx="41661">
                  <c:v>3.8075416088099998</c:v>
                </c:pt>
                <c:pt idx="41662">
                  <c:v>3.8075747489929999</c:v>
                </c:pt>
                <c:pt idx="41663">
                  <c:v>3.8076052665710001</c:v>
                </c:pt>
                <c:pt idx="41664">
                  <c:v>3.8076362609859999</c:v>
                </c:pt>
                <c:pt idx="41665">
                  <c:v>3.8076725006099998</c:v>
                </c:pt>
                <c:pt idx="41666">
                  <c:v>3.8077142238619999</c:v>
                </c:pt>
                <c:pt idx="41667">
                  <c:v>3.807755231857</c:v>
                </c:pt>
                <c:pt idx="41668">
                  <c:v>3.8078026771550002</c:v>
                </c:pt>
                <c:pt idx="41669">
                  <c:v>3.8078436851499999</c:v>
                </c:pt>
                <c:pt idx="41670">
                  <c:v>3.8078854084009999</c:v>
                </c:pt>
                <c:pt idx="41671">
                  <c:v>3.8079297542570001</c:v>
                </c:pt>
                <c:pt idx="41672">
                  <c:v>3.8079786300660001</c:v>
                </c:pt>
                <c:pt idx="41673">
                  <c:v>3.808025360107</c:v>
                </c:pt>
                <c:pt idx="41674">
                  <c:v>3.8080728054050001</c:v>
                </c:pt>
                <c:pt idx="41675">
                  <c:v>3.8081171512599998</c:v>
                </c:pt>
                <c:pt idx="41676">
                  <c:v>3.8082175254820001</c:v>
                </c:pt>
                <c:pt idx="41677">
                  <c:v>3.8084383010859999</c:v>
                </c:pt>
                <c:pt idx="41678">
                  <c:v>3.8085300922390002</c:v>
                </c:pt>
                <c:pt idx="41679">
                  <c:v>3.8085911273959998</c:v>
                </c:pt>
                <c:pt idx="41680">
                  <c:v>3.8086416721340002</c:v>
                </c:pt>
                <c:pt idx="41681">
                  <c:v>3.8086962699889999</c:v>
                </c:pt>
                <c:pt idx="41682">
                  <c:v>3.8087637424469998</c:v>
                </c:pt>
                <c:pt idx="41683">
                  <c:v>3.8088157176970001</c:v>
                </c:pt>
                <c:pt idx="41684">
                  <c:v>3.8089046478270001</c:v>
                </c:pt>
                <c:pt idx="41685">
                  <c:v>3.808958053589</c:v>
                </c:pt>
                <c:pt idx="41686">
                  <c:v>3.809054136276</c:v>
                </c:pt>
                <c:pt idx="41687">
                  <c:v>3.809101343155</c:v>
                </c:pt>
                <c:pt idx="41688">
                  <c:v>3.8091926574710002</c:v>
                </c:pt>
                <c:pt idx="41689">
                  <c:v>3.8092343807220002</c:v>
                </c:pt>
                <c:pt idx="41690">
                  <c:v>3.80930685997</c:v>
                </c:pt>
                <c:pt idx="41691">
                  <c:v>3.809407949448</c:v>
                </c:pt>
                <c:pt idx="41692">
                  <c:v>3.8096458911900002</c:v>
                </c:pt>
                <c:pt idx="41693">
                  <c:v>3.8097438812259998</c:v>
                </c:pt>
                <c:pt idx="41694">
                  <c:v>3.8098087310789999</c:v>
                </c:pt>
                <c:pt idx="41695">
                  <c:v>3.8098595142359999</c:v>
                </c:pt>
                <c:pt idx="41696">
                  <c:v>3.809912204742</c:v>
                </c:pt>
                <c:pt idx="41697">
                  <c:v>3.8099577426910001</c:v>
                </c:pt>
                <c:pt idx="41698">
                  <c:v>3.8099973201749999</c:v>
                </c:pt>
                <c:pt idx="41699">
                  <c:v>3.8100357055659999</c:v>
                </c:pt>
                <c:pt idx="41700">
                  <c:v>3.8100686073299999</c:v>
                </c:pt>
                <c:pt idx="41701">
                  <c:v>3.8100996017459998</c:v>
                </c:pt>
                <c:pt idx="41702">
                  <c:v>3.8101325035100002</c:v>
                </c:pt>
                <c:pt idx="41703">
                  <c:v>3.8101682662959999</c:v>
                </c:pt>
                <c:pt idx="41704">
                  <c:v>3.810213804245</c:v>
                </c:pt>
                <c:pt idx="41705">
                  <c:v>3.8102588653559999</c:v>
                </c:pt>
                <c:pt idx="41706">
                  <c:v>3.810309648514</c:v>
                </c:pt>
                <c:pt idx="41707">
                  <c:v>3.8103623390200001</c:v>
                </c:pt>
                <c:pt idx="41708">
                  <c:v>3.8104140758509999</c:v>
                </c:pt>
                <c:pt idx="41709">
                  <c:v>3.8107259273529999</c:v>
                </c:pt>
                <c:pt idx="41710">
                  <c:v>3.8107829093930001</c:v>
                </c:pt>
                <c:pt idx="41711">
                  <c:v>3.810837984085</c:v>
                </c:pt>
                <c:pt idx="41712">
                  <c:v>3.810886859894</c:v>
                </c:pt>
                <c:pt idx="41713">
                  <c:v>3.8109571933750002</c:v>
                </c:pt>
                <c:pt idx="41714">
                  <c:v>3.8109960556029998</c:v>
                </c:pt>
                <c:pt idx="41715">
                  <c:v>3.8110687732700002</c:v>
                </c:pt>
                <c:pt idx="41716">
                  <c:v>3.811174869537</c:v>
                </c:pt>
                <c:pt idx="41717">
                  <c:v>3.8112030029300001</c:v>
                </c:pt>
                <c:pt idx="41718">
                  <c:v>3.8112764358520002</c:v>
                </c:pt>
                <c:pt idx="41719">
                  <c:v>3.8113727569579998</c:v>
                </c:pt>
                <c:pt idx="41720">
                  <c:v>3.8114531040189998</c:v>
                </c:pt>
                <c:pt idx="41721">
                  <c:v>3.8115365505219998</c:v>
                </c:pt>
                <c:pt idx="41722">
                  <c:v>3.8117794990539999</c:v>
                </c:pt>
                <c:pt idx="41723">
                  <c:v>3.811826944351</c:v>
                </c:pt>
                <c:pt idx="41724">
                  <c:v>3.8118772506709999</c:v>
                </c:pt>
                <c:pt idx="41725">
                  <c:v>3.8119213581090001</c:v>
                </c:pt>
                <c:pt idx="41726">
                  <c:v>3.8119623661039999</c:v>
                </c:pt>
                <c:pt idx="41727">
                  <c:v>3.811995983124</c:v>
                </c:pt>
                <c:pt idx="41728">
                  <c:v>3.8120021820069998</c:v>
                </c:pt>
                <c:pt idx="41729">
                  <c:v>3.8120489120480001</c:v>
                </c:pt>
                <c:pt idx="41730">
                  <c:v>3.8120963573459998</c:v>
                </c:pt>
                <c:pt idx="41731">
                  <c:v>3.8121449947360002</c:v>
                </c:pt>
                <c:pt idx="41732">
                  <c:v>3.8121850490570002</c:v>
                </c:pt>
                <c:pt idx="41733">
                  <c:v>3.812222719193</c:v>
                </c:pt>
                <c:pt idx="41734">
                  <c:v>3.8122818469999999</c:v>
                </c:pt>
                <c:pt idx="41735">
                  <c:v>3.8123259544370001</c:v>
                </c:pt>
                <c:pt idx="41736">
                  <c:v>3.8123781681060001</c:v>
                </c:pt>
                <c:pt idx="41737">
                  <c:v>3.8124203681950002</c:v>
                </c:pt>
                <c:pt idx="41738">
                  <c:v>3.81245803833</c:v>
                </c:pt>
                <c:pt idx="41739">
                  <c:v>3.8124971389770002</c:v>
                </c:pt>
                <c:pt idx="41740">
                  <c:v>3.8125450611109999</c:v>
                </c:pt>
                <c:pt idx="41741">
                  <c:v>3.8125858306880001</c:v>
                </c:pt>
                <c:pt idx="41742">
                  <c:v>3.8126878738399999</c:v>
                </c:pt>
                <c:pt idx="41743">
                  <c:v>3.8127455711359999</c:v>
                </c:pt>
                <c:pt idx="41744">
                  <c:v>3.8129920959470001</c:v>
                </c:pt>
                <c:pt idx="41745">
                  <c:v>3.813068389893</c:v>
                </c:pt>
                <c:pt idx="41746">
                  <c:v>3.8131005764010002</c:v>
                </c:pt>
                <c:pt idx="41747">
                  <c:v>3.8131880760189998</c:v>
                </c:pt>
                <c:pt idx="41748">
                  <c:v>3.8132333755490002</c:v>
                </c:pt>
                <c:pt idx="41749">
                  <c:v>3.8133192062379999</c:v>
                </c:pt>
                <c:pt idx="41750">
                  <c:v>3.8133785724639999</c:v>
                </c:pt>
                <c:pt idx="41751">
                  <c:v>3.8134739398959998</c:v>
                </c:pt>
                <c:pt idx="41752">
                  <c:v>3.8135633468629999</c:v>
                </c:pt>
                <c:pt idx="41753">
                  <c:v>3.81365609169</c:v>
                </c:pt>
                <c:pt idx="41754">
                  <c:v>3.8137707710269999</c:v>
                </c:pt>
                <c:pt idx="41755">
                  <c:v>3.8138589859010001</c:v>
                </c:pt>
                <c:pt idx="41756">
                  <c:v>3.8139812946320002</c:v>
                </c:pt>
                <c:pt idx="41757">
                  <c:v>3.814059257507</c:v>
                </c:pt>
                <c:pt idx="41758">
                  <c:v>3.8141865730290001</c:v>
                </c:pt>
                <c:pt idx="41759">
                  <c:v>3.8142592906949999</c:v>
                </c:pt>
                <c:pt idx="41760">
                  <c:v>3.8143715858460001</c:v>
                </c:pt>
                <c:pt idx="41761">
                  <c:v>3.8144280910489998</c:v>
                </c:pt>
                <c:pt idx="41762">
                  <c:v>3.8145084381099998</c:v>
                </c:pt>
                <c:pt idx="41763">
                  <c:v>3.8145599365230001</c:v>
                </c:pt>
                <c:pt idx="41764">
                  <c:v>3.8146638870239999</c:v>
                </c:pt>
                <c:pt idx="41765">
                  <c:v>3.8149180412289998</c:v>
                </c:pt>
                <c:pt idx="41766">
                  <c:v>3.8149526119230002</c:v>
                </c:pt>
                <c:pt idx="41767">
                  <c:v>3.8149907588960001</c:v>
                </c:pt>
                <c:pt idx="41768">
                  <c:v>3.815084457397</c:v>
                </c:pt>
                <c:pt idx="41769">
                  <c:v>3.8151290416719998</c:v>
                </c:pt>
                <c:pt idx="41770">
                  <c:v>3.815176725388</c:v>
                </c:pt>
                <c:pt idx="41771">
                  <c:v>3.8152265548709998</c:v>
                </c:pt>
                <c:pt idx="41772">
                  <c:v>3.8152668476099998</c:v>
                </c:pt>
                <c:pt idx="41773">
                  <c:v>3.8153028488160001</c:v>
                </c:pt>
                <c:pt idx="41774">
                  <c:v>3.8153426647190001</c:v>
                </c:pt>
                <c:pt idx="41775">
                  <c:v>3.8153815269470002</c:v>
                </c:pt>
                <c:pt idx="41776">
                  <c:v>3.815410375595</c:v>
                </c:pt>
                <c:pt idx="41777">
                  <c:v>3.8154327869419999</c:v>
                </c:pt>
                <c:pt idx="41778">
                  <c:v>3.8154630661010001</c:v>
                </c:pt>
                <c:pt idx="41779">
                  <c:v>3.8154947757720001</c:v>
                </c:pt>
                <c:pt idx="41780">
                  <c:v>3.8155312538150001</c:v>
                </c:pt>
                <c:pt idx="41781">
                  <c:v>3.8155679702760001</c:v>
                </c:pt>
                <c:pt idx="41782">
                  <c:v>3.8156101703640002</c:v>
                </c:pt>
                <c:pt idx="41783">
                  <c:v>3.8156499862670001</c:v>
                </c:pt>
                <c:pt idx="41784">
                  <c:v>3.8156921863559998</c:v>
                </c:pt>
                <c:pt idx="41785">
                  <c:v>3.8157391548159998</c:v>
                </c:pt>
                <c:pt idx="41786">
                  <c:v>3.8157954215999998</c:v>
                </c:pt>
                <c:pt idx="41787">
                  <c:v>3.816087007523</c:v>
                </c:pt>
                <c:pt idx="41788">
                  <c:v>3.8161780834200001</c:v>
                </c:pt>
                <c:pt idx="41789">
                  <c:v>3.8162677288059998</c:v>
                </c:pt>
                <c:pt idx="41790">
                  <c:v>3.81636428833</c:v>
                </c:pt>
                <c:pt idx="41791">
                  <c:v>3.8164596557619999</c:v>
                </c:pt>
                <c:pt idx="41792">
                  <c:v>3.8165252208710001</c:v>
                </c:pt>
                <c:pt idx="41793">
                  <c:v>3.8165709972380002</c:v>
                </c:pt>
                <c:pt idx="41794">
                  <c:v>3.8166544437410002</c:v>
                </c:pt>
                <c:pt idx="41795">
                  <c:v>3.8166959285740001</c:v>
                </c:pt>
                <c:pt idx="41796">
                  <c:v>3.8167879581449999</c:v>
                </c:pt>
                <c:pt idx="41797">
                  <c:v>3.8168280124659999</c:v>
                </c:pt>
                <c:pt idx="41798">
                  <c:v>3.8169176578520001</c:v>
                </c:pt>
                <c:pt idx="41799">
                  <c:v>3.816957235336</c:v>
                </c:pt>
                <c:pt idx="41800">
                  <c:v>3.817034244537</c:v>
                </c:pt>
                <c:pt idx="41801">
                  <c:v>3.8170745372770001</c:v>
                </c:pt>
                <c:pt idx="41802">
                  <c:v>3.8171279430389999</c:v>
                </c:pt>
                <c:pt idx="41803">
                  <c:v>3.8174440860750001</c:v>
                </c:pt>
                <c:pt idx="41804">
                  <c:v>3.817525625229</c:v>
                </c:pt>
                <c:pt idx="41805">
                  <c:v>3.817565917969</c:v>
                </c:pt>
                <c:pt idx="41806">
                  <c:v>3.8175995349880001</c:v>
                </c:pt>
                <c:pt idx="41807">
                  <c:v>3.8176352977749999</c:v>
                </c:pt>
                <c:pt idx="41808">
                  <c:v>3.8176727294920001</c:v>
                </c:pt>
                <c:pt idx="41809">
                  <c:v>3.8177120685579999</c:v>
                </c:pt>
                <c:pt idx="41810">
                  <c:v>3.8177516460419998</c:v>
                </c:pt>
                <c:pt idx="41811">
                  <c:v>3.8178009986879999</c:v>
                </c:pt>
                <c:pt idx="41812">
                  <c:v>3.8178458213809998</c:v>
                </c:pt>
                <c:pt idx="41813">
                  <c:v>3.8178901672359999</c:v>
                </c:pt>
                <c:pt idx="41814">
                  <c:v>3.817939043045</c:v>
                </c:pt>
                <c:pt idx="41815">
                  <c:v>3.817984342575</c:v>
                </c:pt>
                <c:pt idx="41816">
                  <c:v>3.818013906479</c:v>
                </c:pt>
                <c:pt idx="41817">
                  <c:v>3.8180496692660002</c:v>
                </c:pt>
                <c:pt idx="41818">
                  <c:v>3.8180863857270002</c:v>
                </c:pt>
                <c:pt idx="41819">
                  <c:v>3.8181235790249999</c:v>
                </c:pt>
                <c:pt idx="41820">
                  <c:v>3.8181576728820001</c:v>
                </c:pt>
                <c:pt idx="41821">
                  <c:v>3.8182084560390002</c:v>
                </c:pt>
                <c:pt idx="41822">
                  <c:v>3.8182926177979999</c:v>
                </c:pt>
                <c:pt idx="41823">
                  <c:v>3.8183760643009999</c:v>
                </c:pt>
                <c:pt idx="41824">
                  <c:v>3.818577289581</c:v>
                </c:pt>
                <c:pt idx="41825">
                  <c:v>3.818676710129</c:v>
                </c:pt>
                <c:pt idx="41826">
                  <c:v>3.8187682628630002</c:v>
                </c:pt>
                <c:pt idx="41827">
                  <c:v>3.818863153458</c:v>
                </c:pt>
                <c:pt idx="41828">
                  <c:v>3.8189594745640001</c:v>
                </c:pt>
                <c:pt idx="41829">
                  <c:v>3.8189868926999999</c:v>
                </c:pt>
                <c:pt idx="41830">
                  <c:v>3.8190662860870002</c:v>
                </c:pt>
                <c:pt idx="41831">
                  <c:v>3.8190953731540001</c:v>
                </c:pt>
                <c:pt idx="41832">
                  <c:v>3.8191578388209999</c:v>
                </c:pt>
                <c:pt idx="41833">
                  <c:v>3.8192496299740002</c:v>
                </c:pt>
                <c:pt idx="41834">
                  <c:v>3.8193368911740002</c:v>
                </c:pt>
                <c:pt idx="41835">
                  <c:v>3.8194158077239999</c:v>
                </c:pt>
                <c:pt idx="41836">
                  <c:v>3.8197832107540002</c:v>
                </c:pt>
                <c:pt idx="41837">
                  <c:v>3.8198368549350001</c:v>
                </c:pt>
                <c:pt idx="41838">
                  <c:v>3.8199436664580002</c:v>
                </c:pt>
                <c:pt idx="41839">
                  <c:v>3.8201568126679999</c:v>
                </c:pt>
                <c:pt idx="41840">
                  <c:v>3.8202612400049998</c:v>
                </c:pt>
                <c:pt idx="41841">
                  <c:v>3.8203284740450001</c:v>
                </c:pt>
                <c:pt idx="41842">
                  <c:v>3.8203916549680002</c:v>
                </c:pt>
                <c:pt idx="41843">
                  <c:v>3.8204901218409999</c:v>
                </c:pt>
                <c:pt idx="41844">
                  <c:v>3.82053399086</c:v>
                </c:pt>
                <c:pt idx="41845">
                  <c:v>3.8205749988559998</c:v>
                </c:pt>
                <c:pt idx="41846">
                  <c:v>3.8206171989439999</c:v>
                </c:pt>
                <c:pt idx="41847">
                  <c:v>3.820652723312</c:v>
                </c:pt>
                <c:pt idx="41848">
                  <c:v>3.8206872940059999</c:v>
                </c:pt>
                <c:pt idx="41849">
                  <c:v>3.8207297325130001</c:v>
                </c:pt>
                <c:pt idx="41850">
                  <c:v>3.8207778930659999</c:v>
                </c:pt>
                <c:pt idx="41851">
                  <c:v>3.8208253383640001</c:v>
                </c:pt>
                <c:pt idx="41852">
                  <c:v>3.8208777904510001</c:v>
                </c:pt>
                <c:pt idx="41853">
                  <c:v>3.8211746215820002</c:v>
                </c:pt>
                <c:pt idx="41854">
                  <c:v>3.8212816715239999</c:v>
                </c:pt>
                <c:pt idx="41855">
                  <c:v>3.821318864822</c:v>
                </c:pt>
                <c:pt idx="41856">
                  <c:v>3.8214051723479998</c:v>
                </c:pt>
                <c:pt idx="41857">
                  <c:v>3.8214433193209998</c:v>
                </c:pt>
                <c:pt idx="41858">
                  <c:v>3.8215343952179999</c:v>
                </c:pt>
                <c:pt idx="41859">
                  <c:v>3.8215816020969999</c:v>
                </c:pt>
                <c:pt idx="41860">
                  <c:v>3.821662187576</c:v>
                </c:pt>
                <c:pt idx="41861">
                  <c:v>3.821719646454</c:v>
                </c:pt>
                <c:pt idx="41862">
                  <c:v>3.8217797279360002</c:v>
                </c:pt>
                <c:pt idx="41863">
                  <c:v>3.8218462467190002</c:v>
                </c:pt>
                <c:pt idx="41864">
                  <c:v>3.8218903541559999</c:v>
                </c:pt>
                <c:pt idx="41865">
                  <c:v>3.8219854831700002</c:v>
                </c:pt>
                <c:pt idx="41866">
                  <c:v>3.8221409320830002</c:v>
                </c:pt>
                <c:pt idx="41867">
                  <c:v>3.8222475051879998</c:v>
                </c:pt>
                <c:pt idx="41868">
                  <c:v>3.8225610256200002</c:v>
                </c:pt>
                <c:pt idx="41869">
                  <c:v>3.8225941658020002</c:v>
                </c:pt>
                <c:pt idx="41870">
                  <c:v>3.822626590729</c:v>
                </c:pt>
                <c:pt idx="41871">
                  <c:v>3.8226764202119998</c:v>
                </c:pt>
                <c:pt idx="41872">
                  <c:v>3.8227200508119998</c:v>
                </c:pt>
                <c:pt idx="41873">
                  <c:v>3.8227686882020002</c:v>
                </c:pt>
                <c:pt idx="41874">
                  <c:v>3.8228151798250001</c:v>
                </c:pt>
                <c:pt idx="41875">
                  <c:v>3.8228693008420001</c:v>
                </c:pt>
                <c:pt idx="41876">
                  <c:v>3.8229153156279998</c:v>
                </c:pt>
                <c:pt idx="41877">
                  <c:v>3.8229575157169999</c:v>
                </c:pt>
                <c:pt idx="41878">
                  <c:v>3.8229999542240001</c:v>
                </c:pt>
                <c:pt idx="41879">
                  <c:v>3.8230412006379999</c:v>
                </c:pt>
                <c:pt idx="41880">
                  <c:v>3.8230743408199999</c:v>
                </c:pt>
                <c:pt idx="41881">
                  <c:v>3.82310962677</c:v>
                </c:pt>
                <c:pt idx="41882">
                  <c:v>3.8231489658359998</c:v>
                </c:pt>
                <c:pt idx="41883">
                  <c:v>3.8231918811800001</c:v>
                </c:pt>
                <c:pt idx="41884">
                  <c:v>3.8232464790340002</c:v>
                </c:pt>
                <c:pt idx="41885">
                  <c:v>3.8236162662509998</c:v>
                </c:pt>
                <c:pt idx="41886">
                  <c:v>3.8237082958220001</c:v>
                </c:pt>
                <c:pt idx="41887">
                  <c:v>3.823802232742</c:v>
                </c:pt>
                <c:pt idx="41888">
                  <c:v>3.8238477706910001</c:v>
                </c:pt>
                <c:pt idx="41889">
                  <c:v>3.823896169662</c:v>
                </c:pt>
                <c:pt idx="41890">
                  <c:v>3.8239576816560001</c:v>
                </c:pt>
                <c:pt idx="41891">
                  <c:v>3.8239991664890001</c:v>
                </c:pt>
                <c:pt idx="41892">
                  <c:v>3.8240716457369999</c:v>
                </c:pt>
                <c:pt idx="41893">
                  <c:v>3.824103593826</c:v>
                </c:pt>
                <c:pt idx="41894">
                  <c:v>3.824208259583</c:v>
                </c:pt>
                <c:pt idx="41895">
                  <c:v>3.8243062496190001</c:v>
                </c:pt>
                <c:pt idx="41896">
                  <c:v>3.8244335651400001</c:v>
                </c:pt>
                <c:pt idx="41897">
                  <c:v>3.8245351314540001</c:v>
                </c:pt>
                <c:pt idx="41898">
                  <c:v>3.8245806694029998</c:v>
                </c:pt>
                <c:pt idx="41899">
                  <c:v>3.824626922607</c:v>
                </c:pt>
                <c:pt idx="41900">
                  <c:v>3.8246645927429999</c:v>
                </c:pt>
                <c:pt idx="41901">
                  <c:v>3.8246994018549998</c:v>
                </c:pt>
                <c:pt idx="41902">
                  <c:v>3.8247356414790001</c:v>
                </c:pt>
                <c:pt idx="41903">
                  <c:v>3.8247702121730001</c:v>
                </c:pt>
                <c:pt idx="41904">
                  <c:v>3.8248090744019998</c:v>
                </c:pt>
                <c:pt idx="41905">
                  <c:v>3.8248555660250001</c:v>
                </c:pt>
                <c:pt idx="41906">
                  <c:v>3.824905872345</c:v>
                </c:pt>
                <c:pt idx="41907">
                  <c:v>3.8249518871310002</c:v>
                </c:pt>
                <c:pt idx="41908">
                  <c:v>3.825005054474</c:v>
                </c:pt>
                <c:pt idx="41909">
                  <c:v>3.825048685074</c:v>
                </c:pt>
                <c:pt idx="41910">
                  <c:v>3.8250429630279998</c:v>
                </c:pt>
                <c:pt idx="41911">
                  <c:v>3.8250863552090002</c:v>
                </c:pt>
                <c:pt idx="41912">
                  <c:v>3.8251245021820002</c:v>
                </c:pt>
                <c:pt idx="41913">
                  <c:v>3.8251645565030001</c:v>
                </c:pt>
                <c:pt idx="41914">
                  <c:v>3.825209140778</c:v>
                </c:pt>
                <c:pt idx="41915">
                  <c:v>3.8252518177030002</c:v>
                </c:pt>
                <c:pt idx="41916">
                  <c:v>3.8252990245820002</c:v>
                </c:pt>
                <c:pt idx="41917">
                  <c:v>3.8253457546230001</c:v>
                </c:pt>
                <c:pt idx="41918">
                  <c:v>3.8253893852230001</c:v>
                </c:pt>
                <c:pt idx="41919">
                  <c:v>3.825436115265</c:v>
                </c:pt>
                <c:pt idx="41920">
                  <c:v>3.8257241249080001</c:v>
                </c:pt>
                <c:pt idx="41921">
                  <c:v>3.825831890106</c:v>
                </c:pt>
                <c:pt idx="41922">
                  <c:v>3.8258986473080001</c:v>
                </c:pt>
                <c:pt idx="41923">
                  <c:v>3.825964212418</c:v>
                </c:pt>
                <c:pt idx="41924">
                  <c:v>3.8260383605960002</c:v>
                </c:pt>
                <c:pt idx="41925">
                  <c:v>3.826133728027</c:v>
                </c:pt>
                <c:pt idx="41926">
                  <c:v>3.8262090682980001</c:v>
                </c:pt>
                <c:pt idx="41927">
                  <c:v>3.8263318538669999</c:v>
                </c:pt>
                <c:pt idx="41928">
                  <c:v>3.8264286518100001</c:v>
                </c:pt>
                <c:pt idx="41929">
                  <c:v>3.8265759944919999</c:v>
                </c:pt>
                <c:pt idx="41930">
                  <c:v>3.826675891876</c:v>
                </c:pt>
                <c:pt idx="41931">
                  <c:v>3.8268203735349999</c:v>
                </c:pt>
                <c:pt idx="41932">
                  <c:v>3.8269188404080001</c:v>
                </c:pt>
                <c:pt idx="41933">
                  <c:v>3.827042341232</c:v>
                </c:pt>
                <c:pt idx="41934">
                  <c:v>3.8271348476410001</c:v>
                </c:pt>
                <c:pt idx="41935">
                  <c:v>3.8272335529329999</c:v>
                </c:pt>
                <c:pt idx="41936">
                  <c:v>3.8273215293880001</c:v>
                </c:pt>
                <c:pt idx="41937">
                  <c:v>3.827385663986</c:v>
                </c:pt>
                <c:pt idx="41938">
                  <c:v>3.8274862766269999</c:v>
                </c:pt>
                <c:pt idx="41939">
                  <c:v>3.8276305198670002</c:v>
                </c:pt>
                <c:pt idx="41940">
                  <c:v>3.8276801109309999</c:v>
                </c:pt>
                <c:pt idx="41941">
                  <c:v>3.8277351856230002</c:v>
                </c:pt>
                <c:pt idx="41942">
                  <c:v>3.8277842998499998</c:v>
                </c:pt>
                <c:pt idx="41943">
                  <c:v>3.827830076218</c:v>
                </c:pt>
                <c:pt idx="41944">
                  <c:v>3.8278763294220002</c:v>
                </c:pt>
                <c:pt idx="41945">
                  <c:v>3.8279166221619998</c:v>
                </c:pt>
                <c:pt idx="41946">
                  <c:v>3.8279440402980001</c:v>
                </c:pt>
                <c:pt idx="41947">
                  <c:v>3.8279693126679999</c:v>
                </c:pt>
                <c:pt idx="41948">
                  <c:v>3.827999353409</c:v>
                </c:pt>
                <c:pt idx="41949">
                  <c:v>3.8280229568480002</c:v>
                </c:pt>
                <c:pt idx="41950">
                  <c:v>3.8280596733090002</c:v>
                </c:pt>
                <c:pt idx="41951">
                  <c:v>3.8280980587009998</c:v>
                </c:pt>
                <c:pt idx="41952">
                  <c:v>3.8281326293950002</c:v>
                </c:pt>
                <c:pt idx="41953">
                  <c:v>3.8281698226929999</c:v>
                </c:pt>
                <c:pt idx="41954">
                  <c:v>3.8282158374790001</c:v>
                </c:pt>
                <c:pt idx="41955">
                  <c:v>3.8282544612880001</c:v>
                </c:pt>
                <c:pt idx="41956">
                  <c:v>3.8282971382139999</c:v>
                </c:pt>
                <c:pt idx="41957">
                  <c:v>3.8283469676970001</c:v>
                </c:pt>
                <c:pt idx="41958">
                  <c:v>3.8284261226649998</c:v>
                </c:pt>
                <c:pt idx="41959">
                  <c:v>3.8285787105560001</c:v>
                </c:pt>
                <c:pt idx="41960">
                  <c:v>3.8289506435390002</c:v>
                </c:pt>
                <c:pt idx="41961">
                  <c:v>3.829051017761</c:v>
                </c:pt>
                <c:pt idx="41962">
                  <c:v>3.8291914463040002</c:v>
                </c:pt>
                <c:pt idx="41963">
                  <c:v>3.8292903900150002</c:v>
                </c:pt>
                <c:pt idx="41964">
                  <c:v>3.8294041156769998</c:v>
                </c:pt>
                <c:pt idx="41965">
                  <c:v>3.8294787406920001</c:v>
                </c:pt>
                <c:pt idx="41966">
                  <c:v>3.8295626640320002</c:v>
                </c:pt>
                <c:pt idx="41967">
                  <c:v>3.829647302628</c:v>
                </c:pt>
                <c:pt idx="41968">
                  <c:v>3.8297767639160001</c:v>
                </c:pt>
                <c:pt idx="41969">
                  <c:v>3.8298814296720001</c:v>
                </c:pt>
                <c:pt idx="41970">
                  <c:v>3.8301177024839999</c:v>
                </c:pt>
                <c:pt idx="41971">
                  <c:v>3.8304643630980002</c:v>
                </c:pt>
                <c:pt idx="41972">
                  <c:v>3.8307461738590001</c:v>
                </c:pt>
                <c:pt idx="41973">
                  <c:v>3.8308565616610002</c:v>
                </c:pt>
                <c:pt idx="41974">
                  <c:v>3.8309071064000002</c:v>
                </c:pt>
                <c:pt idx="41975">
                  <c:v>3.8309648036959998</c:v>
                </c:pt>
                <c:pt idx="41976">
                  <c:v>3.8310050964359998</c:v>
                </c:pt>
                <c:pt idx="41977">
                  <c:v>3.8310410976410001</c:v>
                </c:pt>
                <c:pt idx="41978">
                  <c:v>3.831070184708</c:v>
                </c:pt>
                <c:pt idx="41979">
                  <c:v>3.8311040401460001</c:v>
                </c:pt>
                <c:pt idx="41980">
                  <c:v>3.8311316967010001</c:v>
                </c:pt>
                <c:pt idx="41981">
                  <c:v>3.8311705589290002</c:v>
                </c:pt>
                <c:pt idx="41982">
                  <c:v>3.8312172889710001</c:v>
                </c:pt>
                <c:pt idx="41983">
                  <c:v>3.8312599658969999</c:v>
                </c:pt>
                <c:pt idx="41984">
                  <c:v>3.831293582916</c:v>
                </c:pt>
                <c:pt idx="41985">
                  <c:v>3.831326723099</c:v>
                </c:pt>
                <c:pt idx="41986">
                  <c:v>3.8313560485839999</c:v>
                </c:pt>
                <c:pt idx="41987">
                  <c:v>3.8313922882079998</c:v>
                </c:pt>
                <c:pt idx="41988">
                  <c:v>3.8314316272740001</c:v>
                </c:pt>
                <c:pt idx="41989">
                  <c:v>3.8314788341520001</c:v>
                </c:pt>
                <c:pt idx="41990">
                  <c:v>3.8315262794490001</c:v>
                </c:pt>
                <c:pt idx="41991">
                  <c:v>3.8315792083739999</c:v>
                </c:pt>
                <c:pt idx="41992">
                  <c:v>3.8316338062290001</c:v>
                </c:pt>
                <c:pt idx="41993">
                  <c:v>3.8316900730130001</c:v>
                </c:pt>
                <c:pt idx="41994">
                  <c:v>3.8318455219269998</c:v>
                </c:pt>
                <c:pt idx="41995">
                  <c:v>3.8318979740139998</c:v>
                </c:pt>
                <c:pt idx="41996">
                  <c:v>3.831961631775</c:v>
                </c:pt>
                <c:pt idx="41997">
                  <c:v>3.8320066928859999</c:v>
                </c:pt>
                <c:pt idx="41998">
                  <c:v>3.832090616226</c:v>
                </c:pt>
                <c:pt idx="41999">
                  <c:v>3.8321366310120002</c:v>
                </c:pt>
                <c:pt idx="42000">
                  <c:v>3.8322324752810002</c:v>
                </c:pt>
                <c:pt idx="42001">
                  <c:v>3.8322768211359999</c:v>
                </c:pt>
                <c:pt idx="42002">
                  <c:v>3.8323705196379998</c:v>
                </c:pt>
                <c:pt idx="42003">
                  <c:v>3.832423686981</c:v>
                </c:pt>
                <c:pt idx="42004">
                  <c:v>3.8325102329249998</c:v>
                </c:pt>
                <c:pt idx="42005">
                  <c:v>3.83256483078</c:v>
                </c:pt>
                <c:pt idx="42006">
                  <c:v>3.8326265811920002</c:v>
                </c:pt>
                <c:pt idx="42007">
                  <c:v>3.8326952457429999</c:v>
                </c:pt>
                <c:pt idx="42008">
                  <c:v>3.8327417373660002</c:v>
                </c:pt>
                <c:pt idx="42009">
                  <c:v>3.832814455032</c:v>
                </c:pt>
                <c:pt idx="42010">
                  <c:v>3.8328528404240001</c:v>
                </c:pt>
                <c:pt idx="42011">
                  <c:v>3.8329281806950002</c:v>
                </c:pt>
                <c:pt idx="42012">
                  <c:v>3.83296251297</c:v>
                </c:pt>
                <c:pt idx="42013">
                  <c:v>3.8330640792850001</c:v>
                </c:pt>
                <c:pt idx="42014">
                  <c:v>3.8331642150879999</c:v>
                </c:pt>
                <c:pt idx="42015">
                  <c:v>3.8334434032439999</c:v>
                </c:pt>
                <c:pt idx="42016">
                  <c:v>3.8334972858429999</c:v>
                </c:pt>
                <c:pt idx="42017">
                  <c:v>3.8335418701170001</c:v>
                </c:pt>
                <c:pt idx="42018">
                  <c:v>3.833595514297</c:v>
                </c:pt>
                <c:pt idx="42019">
                  <c:v>3.8336594104769999</c:v>
                </c:pt>
                <c:pt idx="42020">
                  <c:v>3.8337461948390001</c:v>
                </c:pt>
                <c:pt idx="42021">
                  <c:v>3.833801269531</c:v>
                </c:pt>
                <c:pt idx="42022">
                  <c:v>3.8338847160339999</c:v>
                </c:pt>
                <c:pt idx="42023">
                  <c:v>3.833926677704</c:v>
                </c:pt>
                <c:pt idx="42024">
                  <c:v>3.8340060710909998</c:v>
                </c:pt>
                <c:pt idx="42025">
                  <c:v>3.8340535163879998</c:v>
                </c:pt>
                <c:pt idx="42026">
                  <c:v>3.8341021537779998</c:v>
                </c:pt>
                <c:pt idx="42027">
                  <c:v>3.834188699722</c:v>
                </c:pt>
                <c:pt idx="42028">
                  <c:v>3.8342545032499999</c:v>
                </c:pt>
                <c:pt idx="42029">
                  <c:v>3.8343048095699999</c:v>
                </c:pt>
                <c:pt idx="42030">
                  <c:v>3.834355831146</c:v>
                </c:pt>
                <c:pt idx="42031">
                  <c:v>3.8344039916989998</c:v>
                </c:pt>
                <c:pt idx="42032">
                  <c:v>3.8344531059269999</c:v>
                </c:pt>
                <c:pt idx="42033">
                  <c:v>3.8346831798549998</c:v>
                </c:pt>
                <c:pt idx="42034">
                  <c:v>3.8348021507259999</c:v>
                </c:pt>
                <c:pt idx="42035">
                  <c:v>3.834901571274</c:v>
                </c:pt>
                <c:pt idx="42036">
                  <c:v>3.8350048065190001</c:v>
                </c:pt>
                <c:pt idx="42037">
                  <c:v>3.8350763320920001</c:v>
                </c:pt>
                <c:pt idx="42038">
                  <c:v>3.8351116180420002</c:v>
                </c:pt>
                <c:pt idx="42039">
                  <c:v>3.8351798057559998</c:v>
                </c:pt>
                <c:pt idx="42040">
                  <c:v>3.83522439003</c:v>
                </c:pt>
                <c:pt idx="42041">
                  <c:v>3.8352935314179999</c:v>
                </c:pt>
                <c:pt idx="42042">
                  <c:v>3.8353421688079998</c:v>
                </c:pt>
                <c:pt idx="42043">
                  <c:v>3.8353946208949998</c:v>
                </c:pt>
                <c:pt idx="42044">
                  <c:v>3.8354799747469999</c:v>
                </c:pt>
                <c:pt idx="42045">
                  <c:v>3.8355669975279998</c:v>
                </c:pt>
                <c:pt idx="42046">
                  <c:v>3.835838079453</c:v>
                </c:pt>
                <c:pt idx="42047">
                  <c:v>3.835922002792</c:v>
                </c:pt>
                <c:pt idx="42048">
                  <c:v>3.836010694504</c:v>
                </c:pt>
                <c:pt idx="42049">
                  <c:v>3.8360555171969999</c:v>
                </c:pt>
                <c:pt idx="42050">
                  <c:v>3.836101531982</c:v>
                </c:pt>
                <c:pt idx="42051">
                  <c:v>3.8361387252810002</c:v>
                </c:pt>
                <c:pt idx="42052">
                  <c:v>3.8361723422999998</c:v>
                </c:pt>
                <c:pt idx="42053">
                  <c:v>3.8362069129940002</c:v>
                </c:pt>
                <c:pt idx="42054">
                  <c:v>3.836225271225</c:v>
                </c:pt>
                <c:pt idx="42055">
                  <c:v>3.8362684249879999</c:v>
                </c:pt>
                <c:pt idx="42056">
                  <c:v>3.8362743854520001</c:v>
                </c:pt>
                <c:pt idx="42057">
                  <c:v>3.8363120555879999</c:v>
                </c:pt>
                <c:pt idx="42058">
                  <c:v>3.836354017258</c:v>
                </c:pt>
                <c:pt idx="42059">
                  <c:v>3.836394309998</c:v>
                </c:pt>
                <c:pt idx="42060">
                  <c:v>3.836439847946</c:v>
                </c:pt>
                <c:pt idx="42061">
                  <c:v>3.8364889621730001</c:v>
                </c:pt>
                <c:pt idx="42062">
                  <c:v>3.8365411758420001</c:v>
                </c:pt>
                <c:pt idx="42063">
                  <c:v>3.8365929126739999</c:v>
                </c:pt>
                <c:pt idx="42064">
                  <c:v>3.83664727211</c:v>
                </c:pt>
                <c:pt idx="42065">
                  <c:v>3.836708068848</c:v>
                </c:pt>
                <c:pt idx="42066">
                  <c:v>3.837079524994</c:v>
                </c:pt>
                <c:pt idx="42067">
                  <c:v>3.8371627330779998</c:v>
                </c:pt>
                <c:pt idx="42068">
                  <c:v>3.8372404575350001</c:v>
                </c:pt>
                <c:pt idx="42069">
                  <c:v>3.8373115062709999</c:v>
                </c:pt>
                <c:pt idx="42070">
                  <c:v>3.8373863697049999</c:v>
                </c:pt>
                <c:pt idx="42071">
                  <c:v>3.8377490043639999</c:v>
                </c:pt>
                <c:pt idx="42072">
                  <c:v>3.8380572795869998</c:v>
                </c:pt>
                <c:pt idx="42073">
                  <c:v>3.8382327556610001</c:v>
                </c:pt>
                <c:pt idx="42074">
                  <c:v>3.838330030441</c:v>
                </c:pt>
                <c:pt idx="42075">
                  <c:v>3.838439702988</c:v>
                </c:pt>
                <c:pt idx="42076">
                  <c:v>3.8385460376739999</c:v>
                </c:pt>
                <c:pt idx="42077">
                  <c:v>3.8386499881740002</c:v>
                </c:pt>
                <c:pt idx="42078">
                  <c:v>3.838675260544</c:v>
                </c:pt>
                <c:pt idx="42079">
                  <c:v>3.8387525081630001</c:v>
                </c:pt>
                <c:pt idx="42080">
                  <c:v>3.838790416718</c:v>
                </c:pt>
                <c:pt idx="42081">
                  <c:v>3.838879585266</c:v>
                </c:pt>
                <c:pt idx="42082">
                  <c:v>3.8389291763309998</c:v>
                </c:pt>
                <c:pt idx="42083">
                  <c:v>3.839016914368</c:v>
                </c:pt>
                <c:pt idx="42084">
                  <c:v>3.839076519012</c:v>
                </c:pt>
                <c:pt idx="42085">
                  <c:v>3.8391542434689998</c:v>
                </c:pt>
                <c:pt idx="42086">
                  <c:v>3.8392226696009999</c:v>
                </c:pt>
                <c:pt idx="42087">
                  <c:v>3.8392934799190002</c:v>
                </c:pt>
                <c:pt idx="42088">
                  <c:v>3.8393671512599998</c:v>
                </c:pt>
                <c:pt idx="42089">
                  <c:v>3.8394265174869999</c:v>
                </c:pt>
                <c:pt idx="42090">
                  <c:v>3.8394994735719998</c:v>
                </c:pt>
                <c:pt idx="42091">
                  <c:v>3.839613437653</c:v>
                </c:pt>
                <c:pt idx="42092">
                  <c:v>3.8397469520569998</c:v>
                </c:pt>
                <c:pt idx="42093">
                  <c:v>3.8398096561430002</c:v>
                </c:pt>
                <c:pt idx="42094">
                  <c:v>3.8398830890659998</c:v>
                </c:pt>
                <c:pt idx="42095">
                  <c:v>3.8399190902710001</c:v>
                </c:pt>
                <c:pt idx="42096">
                  <c:v>3.8399627208710001</c:v>
                </c:pt>
                <c:pt idx="42097">
                  <c:v>3.8400068283080002</c:v>
                </c:pt>
                <c:pt idx="42098">
                  <c:v>3.8400487899779998</c:v>
                </c:pt>
                <c:pt idx="42099">
                  <c:v>3.840093135834</c:v>
                </c:pt>
                <c:pt idx="42100">
                  <c:v>3.8401432037349998</c:v>
                </c:pt>
                <c:pt idx="42101">
                  <c:v>3.8401896953580001</c:v>
                </c:pt>
                <c:pt idx="42102">
                  <c:v>3.840235948563</c:v>
                </c:pt>
                <c:pt idx="42103">
                  <c:v>3.8402874469760002</c:v>
                </c:pt>
                <c:pt idx="42104">
                  <c:v>3.84033203125</c:v>
                </c:pt>
                <c:pt idx="42105">
                  <c:v>3.8403708934780001</c:v>
                </c:pt>
                <c:pt idx="42106">
                  <c:v>3.8404092788700002</c:v>
                </c:pt>
                <c:pt idx="42107">
                  <c:v>3.8404529094700002</c:v>
                </c:pt>
                <c:pt idx="42108">
                  <c:v>3.8405160903929998</c:v>
                </c:pt>
                <c:pt idx="42109">
                  <c:v>3.8406450748440002</c:v>
                </c:pt>
                <c:pt idx="42110">
                  <c:v>3.8409101963040002</c:v>
                </c:pt>
                <c:pt idx="42111">
                  <c:v>3.8409543037409999</c:v>
                </c:pt>
                <c:pt idx="42112">
                  <c:v>3.841012239456</c:v>
                </c:pt>
                <c:pt idx="42113">
                  <c:v>3.8410723209380002</c:v>
                </c:pt>
                <c:pt idx="42114">
                  <c:v>3.8411281108859998</c:v>
                </c:pt>
                <c:pt idx="42115">
                  <c:v>3.8411991596220001</c:v>
                </c:pt>
                <c:pt idx="42116">
                  <c:v>3.8412489891049999</c:v>
                </c:pt>
                <c:pt idx="42117">
                  <c:v>3.8413276672359999</c:v>
                </c:pt>
                <c:pt idx="42118">
                  <c:v>3.8413689136509999</c:v>
                </c:pt>
                <c:pt idx="42119">
                  <c:v>3.8414518833160001</c:v>
                </c:pt>
                <c:pt idx="42120">
                  <c:v>3.8414912223819999</c:v>
                </c:pt>
                <c:pt idx="42121">
                  <c:v>3.841569900513</c:v>
                </c:pt>
                <c:pt idx="42122">
                  <c:v>3.8416013717649999</c:v>
                </c:pt>
                <c:pt idx="42123">
                  <c:v>3.841699361801</c:v>
                </c:pt>
                <c:pt idx="42124">
                  <c:v>3.841782808304</c:v>
                </c:pt>
                <c:pt idx="42125">
                  <c:v>3.8419768810270001</c:v>
                </c:pt>
                <c:pt idx="42126">
                  <c:v>3.842030763626</c:v>
                </c:pt>
                <c:pt idx="42127">
                  <c:v>3.8421182632450002</c:v>
                </c:pt>
                <c:pt idx="42128">
                  <c:v>3.8421571254729998</c:v>
                </c:pt>
                <c:pt idx="42129">
                  <c:v>3.8421897888180001</c:v>
                </c:pt>
                <c:pt idx="42130">
                  <c:v>3.8422217369079998</c:v>
                </c:pt>
                <c:pt idx="42131">
                  <c:v>3.8422567844389999</c:v>
                </c:pt>
                <c:pt idx="42132">
                  <c:v>3.842298984528</c:v>
                </c:pt>
                <c:pt idx="42133">
                  <c:v>3.842339038849</c:v>
                </c:pt>
                <c:pt idx="42134">
                  <c:v>3.8423802852629998</c:v>
                </c:pt>
                <c:pt idx="42135">
                  <c:v>3.8424217700960002</c:v>
                </c:pt>
                <c:pt idx="42136">
                  <c:v>3.8424551486969998</c:v>
                </c:pt>
                <c:pt idx="42137">
                  <c:v>3.8424868583679999</c:v>
                </c:pt>
                <c:pt idx="42138">
                  <c:v>3.8425211906430001</c:v>
                </c:pt>
                <c:pt idx="42139">
                  <c:v>3.8425552844999999</c:v>
                </c:pt>
                <c:pt idx="42140">
                  <c:v>3.8425889015200001</c:v>
                </c:pt>
                <c:pt idx="42141">
                  <c:v>3.842625141144</c:v>
                </c:pt>
                <c:pt idx="42142">
                  <c:v>3.842658281326</c:v>
                </c:pt>
                <c:pt idx="42143">
                  <c:v>3.8426935672760001</c:v>
                </c:pt>
                <c:pt idx="42144">
                  <c:v>3.8427240848539999</c:v>
                </c:pt>
                <c:pt idx="42145">
                  <c:v>3.8427598476410001</c:v>
                </c:pt>
                <c:pt idx="42146">
                  <c:v>3.8428053855900002</c:v>
                </c:pt>
                <c:pt idx="42147">
                  <c:v>3.8428592681880001</c:v>
                </c:pt>
                <c:pt idx="42148">
                  <c:v>3.843120336533</c:v>
                </c:pt>
                <c:pt idx="42149">
                  <c:v>3.8432130813600001</c:v>
                </c:pt>
                <c:pt idx="42150">
                  <c:v>3.843291282654</c:v>
                </c:pt>
                <c:pt idx="42151">
                  <c:v>3.8433232307430001</c:v>
                </c:pt>
                <c:pt idx="42152">
                  <c:v>3.8434040546419999</c:v>
                </c:pt>
                <c:pt idx="42153">
                  <c:v>3.8434424400329998</c:v>
                </c:pt>
                <c:pt idx="42154">
                  <c:v>3.843519687653</c:v>
                </c:pt>
                <c:pt idx="42155">
                  <c:v>3.843566656113</c:v>
                </c:pt>
                <c:pt idx="42156">
                  <c:v>3.8436269760130002</c:v>
                </c:pt>
                <c:pt idx="42157">
                  <c:v>3.8436796665189998</c:v>
                </c:pt>
                <c:pt idx="42158">
                  <c:v>3.843720197678</c:v>
                </c:pt>
                <c:pt idx="42159">
                  <c:v>3.8437790870669999</c:v>
                </c:pt>
                <c:pt idx="42160">
                  <c:v>3.8438768386839999</c:v>
                </c:pt>
                <c:pt idx="42161">
                  <c:v>3.8441309928890002</c:v>
                </c:pt>
                <c:pt idx="42162">
                  <c:v>3.8442137241359999</c:v>
                </c:pt>
                <c:pt idx="42163">
                  <c:v>3.8442649841310002</c:v>
                </c:pt>
                <c:pt idx="42164">
                  <c:v>3.8443074226379998</c:v>
                </c:pt>
                <c:pt idx="42165">
                  <c:v>3.844342708588</c:v>
                </c:pt>
                <c:pt idx="42166">
                  <c:v>3.8443756103519999</c:v>
                </c:pt>
                <c:pt idx="42167">
                  <c:v>3.8444094657900001</c:v>
                </c:pt>
                <c:pt idx="42168">
                  <c:v>3.8444480896000002</c:v>
                </c:pt>
                <c:pt idx="42169">
                  <c:v>3.8444828987120001</c:v>
                </c:pt>
                <c:pt idx="42170">
                  <c:v>3.8445274829859999</c:v>
                </c:pt>
                <c:pt idx="42171">
                  <c:v>3.8445708751679999</c:v>
                </c:pt>
                <c:pt idx="42172">
                  <c:v>3.8446190357210002</c:v>
                </c:pt>
                <c:pt idx="42173">
                  <c:v>3.8446614742279999</c:v>
                </c:pt>
                <c:pt idx="42174">
                  <c:v>3.8447117805479998</c:v>
                </c:pt>
                <c:pt idx="42175">
                  <c:v>3.8447556495669999</c:v>
                </c:pt>
                <c:pt idx="42176">
                  <c:v>3.8447988033290001</c:v>
                </c:pt>
                <c:pt idx="42177">
                  <c:v>3.8448388576510002</c:v>
                </c:pt>
                <c:pt idx="42178">
                  <c:v>3.844880104065</c:v>
                </c:pt>
                <c:pt idx="42179">
                  <c:v>3.8450396060940002</c:v>
                </c:pt>
                <c:pt idx="42180">
                  <c:v>3.8451948165890002</c:v>
                </c:pt>
                <c:pt idx="42181">
                  <c:v>3.845291376114</c:v>
                </c:pt>
                <c:pt idx="42182">
                  <c:v>3.8453471660609999</c:v>
                </c:pt>
                <c:pt idx="42183">
                  <c:v>3.8454089164730001</c:v>
                </c:pt>
                <c:pt idx="42184">
                  <c:v>3.8454875946040001</c:v>
                </c:pt>
                <c:pt idx="42185">
                  <c:v>3.8455448150630001</c:v>
                </c:pt>
                <c:pt idx="42186">
                  <c:v>3.8456375598910002</c:v>
                </c:pt>
                <c:pt idx="42187">
                  <c:v>3.8456871509549999</c:v>
                </c:pt>
                <c:pt idx="42188">
                  <c:v>3.8457853794100001</c:v>
                </c:pt>
                <c:pt idx="42189">
                  <c:v>3.8458347320559998</c:v>
                </c:pt>
                <c:pt idx="42190">
                  <c:v>3.8459308147429998</c:v>
                </c:pt>
                <c:pt idx="42191">
                  <c:v>3.8459846973420002</c:v>
                </c:pt>
                <c:pt idx="42192">
                  <c:v>3.8460683822630002</c:v>
                </c:pt>
                <c:pt idx="42193">
                  <c:v>3.8461258411410002</c:v>
                </c:pt>
                <c:pt idx="42194">
                  <c:v>3.8461854457859999</c:v>
                </c:pt>
                <c:pt idx="42195">
                  <c:v>3.8462481498719998</c:v>
                </c:pt>
                <c:pt idx="42196">
                  <c:v>3.8462939262389999</c:v>
                </c:pt>
                <c:pt idx="42197">
                  <c:v>3.8463959693910001</c:v>
                </c:pt>
                <c:pt idx="42198">
                  <c:v>3.8465528488160001</c:v>
                </c:pt>
                <c:pt idx="42199">
                  <c:v>3.846704006195</c:v>
                </c:pt>
                <c:pt idx="42200">
                  <c:v>3.8467643260959998</c:v>
                </c:pt>
                <c:pt idx="42201">
                  <c:v>3.846815347672</c:v>
                </c:pt>
                <c:pt idx="42202">
                  <c:v>3.8468577861790001</c:v>
                </c:pt>
                <c:pt idx="42203">
                  <c:v>3.8468966484070002</c:v>
                </c:pt>
                <c:pt idx="42204">
                  <c:v>3.8469350337980002</c:v>
                </c:pt>
                <c:pt idx="42205">
                  <c:v>3.8469681739810002</c:v>
                </c:pt>
                <c:pt idx="42206">
                  <c:v>3.8470084667209998</c:v>
                </c:pt>
                <c:pt idx="42207">
                  <c:v>3.847047805786</c:v>
                </c:pt>
                <c:pt idx="42208">
                  <c:v>3.847100019455</c:v>
                </c:pt>
                <c:pt idx="42209">
                  <c:v>3.8471500873569999</c:v>
                </c:pt>
                <c:pt idx="42210">
                  <c:v>3.847202777863</c:v>
                </c:pt>
                <c:pt idx="42211">
                  <c:v>3.84725356102</c:v>
                </c:pt>
                <c:pt idx="42212">
                  <c:v>3.847307443619</c:v>
                </c:pt>
                <c:pt idx="42213">
                  <c:v>3.8473515510560001</c:v>
                </c:pt>
                <c:pt idx="42214">
                  <c:v>3.8474180698390001</c:v>
                </c:pt>
                <c:pt idx="42215">
                  <c:v>3.847486972809</c:v>
                </c:pt>
                <c:pt idx="42216">
                  <c:v>3.8475880622859999</c:v>
                </c:pt>
                <c:pt idx="42217">
                  <c:v>3.8476514816280001</c:v>
                </c:pt>
                <c:pt idx="42218">
                  <c:v>3.8480083942409999</c:v>
                </c:pt>
                <c:pt idx="42219">
                  <c:v>3.8480873107910001</c:v>
                </c:pt>
                <c:pt idx="42220">
                  <c:v>3.848174333572</c:v>
                </c:pt>
                <c:pt idx="42221">
                  <c:v>3.848238706589</c:v>
                </c:pt>
                <c:pt idx="42222">
                  <c:v>3.8483366966250001</c:v>
                </c:pt>
                <c:pt idx="42223">
                  <c:v>3.8484346866610002</c:v>
                </c:pt>
                <c:pt idx="42224">
                  <c:v>3.848467350006</c:v>
                </c:pt>
                <c:pt idx="42225">
                  <c:v>3.8485324382780002</c:v>
                </c:pt>
                <c:pt idx="42226">
                  <c:v>3.848578929901</c:v>
                </c:pt>
                <c:pt idx="42227">
                  <c:v>3.8486292362209999</c:v>
                </c:pt>
                <c:pt idx="42228">
                  <c:v>3.8487176895139998</c:v>
                </c:pt>
                <c:pt idx="42229">
                  <c:v>3.8488085269929999</c:v>
                </c:pt>
                <c:pt idx="42230">
                  <c:v>3.8491530418400002</c:v>
                </c:pt>
                <c:pt idx="42231">
                  <c:v>3.8494560718540001</c:v>
                </c:pt>
                <c:pt idx="42232">
                  <c:v>3.8496167659760001</c:v>
                </c:pt>
                <c:pt idx="42233">
                  <c:v>3.8496851921080002</c:v>
                </c:pt>
                <c:pt idx="42234">
                  <c:v>3.8497865200039998</c:v>
                </c:pt>
                <c:pt idx="42235">
                  <c:v>3.8498327732090001</c:v>
                </c:pt>
                <c:pt idx="42236">
                  <c:v>3.8498759269709999</c:v>
                </c:pt>
                <c:pt idx="42237">
                  <c:v>3.8499104976649998</c:v>
                </c:pt>
                <c:pt idx="42238">
                  <c:v>3.8499469757079998</c:v>
                </c:pt>
                <c:pt idx="42239">
                  <c:v>3.8499786853789999</c:v>
                </c:pt>
                <c:pt idx="42240">
                  <c:v>3.8500177860260001</c:v>
                </c:pt>
                <c:pt idx="42241">
                  <c:v>3.8500597476960001</c:v>
                </c:pt>
                <c:pt idx="42242">
                  <c:v>3.8500995635990001</c:v>
                </c:pt>
                <c:pt idx="42243">
                  <c:v>3.8501403331759998</c:v>
                </c:pt>
                <c:pt idx="42244">
                  <c:v>3.8501884937290001</c:v>
                </c:pt>
                <c:pt idx="42245">
                  <c:v>3.8502311706539998</c:v>
                </c:pt>
                <c:pt idx="42246">
                  <c:v>3.850270271301</c:v>
                </c:pt>
                <c:pt idx="42247">
                  <c:v>3.8503093719480002</c:v>
                </c:pt>
                <c:pt idx="42248">
                  <c:v>3.8503468036649999</c:v>
                </c:pt>
                <c:pt idx="42249">
                  <c:v>3.8503780364989999</c:v>
                </c:pt>
                <c:pt idx="42250">
                  <c:v>3.8504104614260002</c:v>
                </c:pt>
                <c:pt idx="42251">
                  <c:v>3.8504545688629999</c:v>
                </c:pt>
                <c:pt idx="42252">
                  <c:v>3.8507311344150001</c:v>
                </c:pt>
                <c:pt idx="42253">
                  <c:v>3.85080909729</c:v>
                </c:pt>
                <c:pt idx="42254">
                  <c:v>3.850859642029</c:v>
                </c:pt>
                <c:pt idx="42255">
                  <c:v>3.8509624004359999</c:v>
                </c:pt>
                <c:pt idx="42256">
                  <c:v>3.8510177135469998</c:v>
                </c:pt>
                <c:pt idx="42257">
                  <c:v>3.8511295318599998</c:v>
                </c:pt>
                <c:pt idx="42258">
                  <c:v>3.8511917591090001</c:v>
                </c:pt>
                <c:pt idx="42259">
                  <c:v>3.8513023853299999</c:v>
                </c:pt>
                <c:pt idx="42260">
                  <c:v>3.8513736724849998</c:v>
                </c:pt>
                <c:pt idx="42261">
                  <c:v>3.8514692783359998</c:v>
                </c:pt>
                <c:pt idx="42262">
                  <c:v>3.8515479564669999</c:v>
                </c:pt>
                <c:pt idx="42263">
                  <c:v>3.851618289948</c:v>
                </c:pt>
                <c:pt idx="42264">
                  <c:v>3.8517024517060001</c:v>
                </c:pt>
                <c:pt idx="42265">
                  <c:v>3.8517479896550002</c:v>
                </c:pt>
                <c:pt idx="42266">
                  <c:v>3.8518283367159998</c:v>
                </c:pt>
                <c:pt idx="42267">
                  <c:v>3.8518595695500002</c:v>
                </c:pt>
                <c:pt idx="42268">
                  <c:v>3.8519432544710002</c:v>
                </c:pt>
                <c:pt idx="42269">
                  <c:v>3.852038621902</c:v>
                </c:pt>
                <c:pt idx="42270">
                  <c:v>3.8522698879239998</c:v>
                </c:pt>
                <c:pt idx="42271">
                  <c:v>3.8523156642909999</c:v>
                </c:pt>
                <c:pt idx="42272">
                  <c:v>3.8523547649380001</c:v>
                </c:pt>
                <c:pt idx="42273">
                  <c:v>3.8523888587949999</c:v>
                </c:pt>
                <c:pt idx="42274">
                  <c:v>3.8524227142330001</c:v>
                </c:pt>
                <c:pt idx="42275">
                  <c:v>3.852458715439</c:v>
                </c:pt>
                <c:pt idx="42276">
                  <c:v>3.8524968624109999</c:v>
                </c:pt>
                <c:pt idx="42277">
                  <c:v>3.85254073143</c:v>
                </c:pt>
                <c:pt idx="42278">
                  <c:v>3.8525869846340002</c:v>
                </c:pt>
                <c:pt idx="42279">
                  <c:v>3.8526253700259998</c:v>
                </c:pt>
                <c:pt idx="42280">
                  <c:v>3.8526694774629999</c:v>
                </c:pt>
                <c:pt idx="42281">
                  <c:v>3.8527154922490001</c:v>
                </c:pt>
                <c:pt idx="42282">
                  <c:v>3.8527579307559998</c:v>
                </c:pt>
                <c:pt idx="42283">
                  <c:v>3.852795600891</c:v>
                </c:pt>
                <c:pt idx="42284">
                  <c:v>3.8528344631200002</c:v>
                </c:pt>
                <c:pt idx="42285">
                  <c:v>3.8528676033020002</c:v>
                </c:pt>
                <c:pt idx="42286">
                  <c:v>3.8528995513919999</c:v>
                </c:pt>
                <c:pt idx="42287">
                  <c:v>3.85293507576</c:v>
                </c:pt>
                <c:pt idx="42288">
                  <c:v>3.8530275821690001</c:v>
                </c:pt>
                <c:pt idx="42289">
                  <c:v>3.8533375263209999</c:v>
                </c:pt>
                <c:pt idx="42290">
                  <c:v>3.8534121513369999</c:v>
                </c:pt>
                <c:pt idx="42291">
                  <c:v>3.8534419536589999</c:v>
                </c:pt>
                <c:pt idx="42292">
                  <c:v>3.8535215854640001</c:v>
                </c:pt>
                <c:pt idx="42293">
                  <c:v>3.8535637855529998</c:v>
                </c:pt>
                <c:pt idx="42294">
                  <c:v>3.8536276817320001</c:v>
                </c:pt>
                <c:pt idx="42295">
                  <c:v>3.853677749634</c:v>
                </c:pt>
                <c:pt idx="42296">
                  <c:v>3.8537359237670001</c:v>
                </c:pt>
                <c:pt idx="42297">
                  <c:v>3.853796482086</c:v>
                </c:pt>
                <c:pt idx="42298">
                  <c:v>3.8538377284999998</c:v>
                </c:pt>
                <c:pt idx="42299">
                  <c:v>3.853907823563</c:v>
                </c:pt>
                <c:pt idx="42300">
                  <c:v>3.8540017604829999</c:v>
                </c:pt>
                <c:pt idx="42301">
                  <c:v>3.8543033599849998</c:v>
                </c:pt>
                <c:pt idx="42302">
                  <c:v>3.8543992042539998</c:v>
                </c:pt>
                <c:pt idx="42303">
                  <c:v>3.8544616699219998</c:v>
                </c:pt>
                <c:pt idx="42304">
                  <c:v>3.8545103073120002</c:v>
                </c:pt>
                <c:pt idx="42305">
                  <c:v>3.8545627593990002</c:v>
                </c:pt>
                <c:pt idx="42306">
                  <c:v>3.8546164035800001</c:v>
                </c:pt>
                <c:pt idx="42307">
                  <c:v>3.8546667099</c:v>
                </c:pt>
                <c:pt idx="42308">
                  <c:v>3.8547089099880001</c:v>
                </c:pt>
                <c:pt idx="42309">
                  <c:v>3.8547794818879999</c:v>
                </c:pt>
                <c:pt idx="42310">
                  <c:v>3.8548641204830001</c:v>
                </c:pt>
                <c:pt idx="42311">
                  <c:v>3.8549640178679998</c:v>
                </c:pt>
                <c:pt idx="42312">
                  <c:v>3.8550157547000001</c:v>
                </c:pt>
                <c:pt idx="42313">
                  <c:v>3.8550684452059998</c:v>
                </c:pt>
                <c:pt idx="42314">
                  <c:v>3.8551244735719998</c:v>
                </c:pt>
                <c:pt idx="42315">
                  <c:v>3.8551800251010002</c:v>
                </c:pt>
                <c:pt idx="42316">
                  <c:v>3.8555102348329999</c:v>
                </c:pt>
                <c:pt idx="42317">
                  <c:v>3.8555617332460002</c:v>
                </c:pt>
                <c:pt idx="42318">
                  <c:v>3.8556284904479998</c:v>
                </c:pt>
                <c:pt idx="42319">
                  <c:v>3.8556680679320001</c:v>
                </c:pt>
                <c:pt idx="42320">
                  <c:v>3.8557388782499999</c:v>
                </c:pt>
                <c:pt idx="42321">
                  <c:v>3.8557772636409999</c:v>
                </c:pt>
                <c:pt idx="42322">
                  <c:v>3.855862617493</c:v>
                </c:pt>
                <c:pt idx="42323">
                  <c:v>3.855895996094</c:v>
                </c:pt>
                <c:pt idx="42324">
                  <c:v>3.8559765815730001</c:v>
                </c:pt>
                <c:pt idx="42325">
                  <c:v>3.856010913849</c:v>
                </c:pt>
                <c:pt idx="42326">
                  <c:v>3.856120824814</c:v>
                </c:pt>
                <c:pt idx="42327">
                  <c:v>3.8562531471249999</c:v>
                </c:pt>
                <c:pt idx="42328">
                  <c:v>3.8564543724060001</c:v>
                </c:pt>
                <c:pt idx="42329">
                  <c:v>3.8565504550930001</c:v>
                </c:pt>
                <c:pt idx="42330">
                  <c:v>3.856597185135</c:v>
                </c:pt>
                <c:pt idx="42331">
                  <c:v>3.8566746711729998</c:v>
                </c:pt>
                <c:pt idx="42332">
                  <c:v>3.8567223548889999</c:v>
                </c:pt>
                <c:pt idx="42333">
                  <c:v>3.85675907135</c:v>
                </c:pt>
                <c:pt idx="42334">
                  <c:v>3.856795787811</c:v>
                </c:pt>
                <c:pt idx="42335">
                  <c:v>3.8568234443659999</c:v>
                </c:pt>
                <c:pt idx="42336">
                  <c:v>3.8568594455719998</c:v>
                </c:pt>
                <c:pt idx="42337">
                  <c:v>3.8568904399870001</c:v>
                </c:pt>
                <c:pt idx="42338">
                  <c:v>3.8569304943080001</c:v>
                </c:pt>
                <c:pt idx="42339">
                  <c:v>3.856963396072</c:v>
                </c:pt>
                <c:pt idx="42340">
                  <c:v>3.8569939136509999</c:v>
                </c:pt>
                <c:pt idx="42341">
                  <c:v>3.85702252388</c:v>
                </c:pt>
                <c:pt idx="42342">
                  <c:v>3.857055664063</c:v>
                </c:pt>
                <c:pt idx="42343">
                  <c:v>3.8570868968959999</c:v>
                </c:pt>
                <c:pt idx="42344">
                  <c:v>3.857127189636</c:v>
                </c:pt>
                <c:pt idx="42345">
                  <c:v>3.857167482376</c:v>
                </c:pt>
                <c:pt idx="42346">
                  <c:v>3.857214212418</c:v>
                </c:pt>
                <c:pt idx="42347">
                  <c:v>3.857259511948</c:v>
                </c:pt>
                <c:pt idx="42348">
                  <c:v>3.8573083877559999</c:v>
                </c:pt>
                <c:pt idx="42349">
                  <c:v>3.8573567867279999</c:v>
                </c:pt>
                <c:pt idx="42350">
                  <c:v>3.857406377792</c:v>
                </c:pt>
                <c:pt idx="42351">
                  <c:v>3.8574573993680001</c:v>
                </c:pt>
                <c:pt idx="42352">
                  <c:v>3.8575277328489999</c:v>
                </c:pt>
                <c:pt idx="42353">
                  <c:v>3.8577711582180001</c:v>
                </c:pt>
                <c:pt idx="42354">
                  <c:v>3.8578765392299998</c:v>
                </c:pt>
                <c:pt idx="42355">
                  <c:v>3.8579087257390001</c:v>
                </c:pt>
                <c:pt idx="42356">
                  <c:v>3.8579883575439999</c:v>
                </c:pt>
                <c:pt idx="42357">
                  <c:v>3.8580408096309999</c:v>
                </c:pt>
                <c:pt idx="42358">
                  <c:v>3.858124732971</c:v>
                </c:pt>
                <c:pt idx="42359">
                  <c:v>3.858211994171</c:v>
                </c:pt>
                <c:pt idx="42360">
                  <c:v>3.858299255371</c:v>
                </c:pt>
                <c:pt idx="42361">
                  <c:v>3.8584032058719999</c:v>
                </c:pt>
                <c:pt idx="42362">
                  <c:v>3.8584828376770002</c:v>
                </c:pt>
                <c:pt idx="42363">
                  <c:v>3.8586065769200002</c:v>
                </c:pt>
                <c:pt idx="42364">
                  <c:v>3.8586871623989998</c:v>
                </c:pt>
                <c:pt idx="42365">
                  <c:v>3.8588232994079998</c:v>
                </c:pt>
                <c:pt idx="42366">
                  <c:v>3.8589046001430001</c:v>
                </c:pt>
                <c:pt idx="42367">
                  <c:v>3.859026432037</c:v>
                </c:pt>
                <c:pt idx="42368">
                  <c:v>3.859094142914</c:v>
                </c:pt>
                <c:pt idx="42369">
                  <c:v>3.8591852188110001</c:v>
                </c:pt>
                <c:pt idx="42370">
                  <c:v>3.8592503070830002</c:v>
                </c:pt>
                <c:pt idx="42371">
                  <c:v>3.859317541122</c:v>
                </c:pt>
                <c:pt idx="42372">
                  <c:v>3.859383583069</c:v>
                </c:pt>
                <c:pt idx="42373">
                  <c:v>3.8595042228700001</c:v>
                </c:pt>
                <c:pt idx="42374">
                  <c:v>3.8597452640530001</c:v>
                </c:pt>
                <c:pt idx="42375">
                  <c:v>3.8598201274870001</c:v>
                </c:pt>
                <c:pt idx="42376">
                  <c:v>3.8598792552950001</c:v>
                </c:pt>
                <c:pt idx="42377">
                  <c:v>3.859974861145</c:v>
                </c:pt>
                <c:pt idx="42378">
                  <c:v>3.860020160675</c:v>
                </c:pt>
                <c:pt idx="42379">
                  <c:v>3.8600611686709998</c:v>
                </c:pt>
                <c:pt idx="42380">
                  <c:v>3.8600983619689999</c:v>
                </c:pt>
                <c:pt idx="42381">
                  <c:v>3.860180854797</c:v>
                </c:pt>
                <c:pt idx="42382">
                  <c:v>3.8602166175839998</c:v>
                </c:pt>
                <c:pt idx="42383">
                  <c:v>3.8602585792539998</c:v>
                </c:pt>
                <c:pt idx="42384">
                  <c:v>3.8603005409239999</c:v>
                </c:pt>
                <c:pt idx="42385">
                  <c:v>3.8603479862209999</c:v>
                </c:pt>
                <c:pt idx="42386">
                  <c:v>3.8603940010070001</c:v>
                </c:pt>
                <c:pt idx="42387">
                  <c:v>3.8604390621190001</c:v>
                </c:pt>
                <c:pt idx="42388">
                  <c:v>3.8604817390439998</c:v>
                </c:pt>
                <c:pt idx="42389">
                  <c:v>3.860517024994</c:v>
                </c:pt>
                <c:pt idx="42390">
                  <c:v>3.8605480194089998</c:v>
                </c:pt>
                <c:pt idx="42391">
                  <c:v>3.8605811595919999</c:v>
                </c:pt>
                <c:pt idx="42392">
                  <c:v>3.8606121540070002</c:v>
                </c:pt>
                <c:pt idx="42393">
                  <c:v>3.8606476783749999</c:v>
                </c:pt>
                <c:pt idx="42394">
                  <c:v>3.8606925010680002</c:v>
                </c:pt>
                <c:pt idx="42395">
                  <c:v>3.8607323169710002</c:v>
                </c:pt>
                <c:pt idx="42396">
                  <c:v>3.8607738018040001</c:v>
                </c:pt>
                <c:pt idx="42397">
                  <c:v>3.8608348369600001</c:v>
                </c:pt>
                <c:pt idx="42398">
                  <c:v>3.861162662506</c:v>
                </c:pt>
                <c:pt idx="42399">
                  <c:v>3.8612248897549999</c:v>
                </c:pt>
                <c:pt idx="42400">
                  <c:v>3.8612978458399998</c:v>
                </c:pt>
                <c:pt idx="42401">
                  <c:v>3.8613836765289999</c:v>
                </c:pt>
                <c:pt idx="42402">
                  <c:v>3.8614544868470002</c:v>
                </c:pt>
                <c:pt idx="42403">
                  <c:v>3.86155128479</c:v>
                </c:pt>
                <c:pt idx="42404">
                  <c:v>3.8616178035740001</c:v>
                </c:pt>
                <c:pt idx="42405">
                  <c:v>3.8617265224459998</c:v>
                </c:pt>
                <c:pt idx="42406">
                  <c:v>3.8617846965789999</c:v>
                </c:pt>
                <c:pt idx="42407">
                  <c:v>3.8618812561040001</c:v>
                </c:pt>
                <c:pt idx="42408">
                  <c:v>3.8619275093079999</c:v>
                </c:pt>
                <c:pt idx="42409">
                  <c:v>3.8620076179499998</c:v>
                </c:pt>
                <c:pt idx="42410">
                  <c:v>3.8620457649229998</c:v>
                </c:pt>
                <c:pt idx="42411">
                  <c:v>3.8621432781220002</c:v>
                </c:pt>
                <c:pt idx="42412">
                  <c:v>3.8624193668369999</c:v>
                </c:pt>
                <c:pt idx="42413">
                  <c:v>3.8624622821810002</c:v>
                </c:pt>
                <c:pt idx="42414">
                  <c:v>3.8624970912930001</c:v>
                </c:pt>
                <c:pt idx="42415">
                  <c:v>3.8625288009640002</c:v>
                </c:pt>
                <c:pt idx="42416">
                  <c:v>3.8625605106349998</c:v>
                </c:pt>
                <c:pt idx="42417">
                  <c:v>3.862587213516</c:v>
                </c:pt>
                <c:pt idx="42418">
                  <c:v>3.8626241683960001</c:v>
                </c:pt>
                <c:pt idx="42419">
                  <c:v>3.8626670837399999</c:v>
                </c:pt>
                <c:pt idx="42420">
                  <c:v>3.8627176284789999</c:v>
                </c:pt>
                <c:pt idx="42421">
                  <c:v>3.8627967834470001</c:v>
                </c:pt>
                <c:pt idx="42422">
                  <c:v>3.8629543781279998</c:v>
                </c:pt>
                <c:pt idx="42423">
                  <c:v>3.8630731105799998</c:v>
                </c:pt>
                <c:pt idx="42424">
                  <c:v>3.8632013797760001</c:v>
                </c:pt>
                <c:pt idx="42425">
                  <c:v>3.863265752792</c:v>
                </c:pt>
                <c:pt idx="42426">
                  <c:v>3.8634483814239999</c:v>
                </c:pt>
                <c:pt idx="42427">
                  <c:v>3.863779783249</c:v>
                </c:pt>
                <c:pt idx="42428">
                  <c:v>3.8640017509460001</c:v>
                </c:pt>
                <c:pt idx="42429">
                  <c:v>3.8642737865450001</c:v>
                </c:pt>
                <c:pt idx="42430">
                  <c:v>3.864398956299</c:v>
                </c:pt>
                <c:pt idx="42431">
                  <c:v>3.8644440174099999</c:v>
                </c:pt>
                <c:pt idx="42432">
                  <c:v>3.864486455917</c:v>
                </c:pt>
                <c:pt idx="42433">
                  <c:v>3.8645355701450002</c:v>
                </c:pt>
                <c:pt idx="42434">
                  <c:v>3.8646159172060002</c:v>
                </c:pt>
                <c:pt idx="42435">
                  <c:v>3.864780902863</c:v>
                </c:pt>
                <c:pt idx="42436">
                  <c:v>3.8651511669160001</c:v>
                </c:pt>
                <c:pt idx="42437">
                  <c:v>3.8652594089510002</c:v>
                </c:pt>
                <c:pt idx="42438">
                  <c:v>3.8653395175930001</c:v>
                </c:pt>
                <c:pt idx="42439">
                  <c:v>3.8653764724730002</c:v>
                </c:pt>
                <c:pt idx="42440">
                  <c:v>3.8654596805570001</c:v>
                </c:pt>
                <c:pt idx="42441">
                  <c:v>3.8655095100399999</c:v>
                </c:pt>
                <c:pt idx="42442">
                  <c:v>3.8655841350559998</c:v>
                </c:pt>
                <c:pt idx="42443">
                  <c:v>3.8656518459320002</c:v>
                </c:pt>
                <c:pt idx="42444">
                  <c:v>3.8657119274139999</c:v>
                </c:pt>
                <c:pt idx="42445">
                  <c:v>3.8657917976379998</c:v>
                </c:pt>
                <c:pt idx="42446">
                  <c:v>3.8658444881439999</c:v>
                </c:pt>
                <c:pt idx="42447">
                  <c:v>3.8659229278559999</c:v>
                </c:pt>
                <c:pt idx="42448">
                  <c:v>3.8659489154819999</c:v>
                </c:pt>
                <c:pt idx="42449">
                  <c:v>3.8660373687740002</c:v>
                </c:pt>
                <c:pt idx="42450">
                  <c:v>3.8662712574009999</c:v>
                </c:pt>
                <c:pt idx="42451">
                  <c:v>3.8663239479059999</c:v>
                </c:pt>
                <c:pt idx="42452">
                  <c:v>3.8664181232449999</c:v>
                </c:pt>
                <c:pt idx="42453">
                  <c:v>3.866468906403</c:v>
                </c:pt>
                <c:pt idx="42454">
                  <c:v>3.8665204048159998</c:v>
                </c:pt>
                <c:pt idx="42455">
                  <c:v>3.8665673732760002</c:v>
                </c:pt>
                <c:pt idx="42456">
                  <c:v>3.8666203021999999</c:v>
                </c:pt>
                <c:pt idx="42457">
                  <c:v>3.8666646480560001</c:v>
                </c:pt>
                <c:pt idx="42458">
                  <c:v>3.8666999340060002</c:v>
                </c:pt>
                <c:pt idx="42459">
                  <c:v>3.8667352199549998</c:v>
                </c:pt>
                <c:pt idx="42460">
                  <c:v>3.8667716979979998</c:v>
                </c:pt>
                <c:pt idx="42461">
                  <c:v>3.866859674454</c:v>
                </c:pt>
                <c:pt idx="42462">
                  <c:v>3.8669040203090002</c:v>
                </c:pt>
                <c:pt idx="42463">
                  <c:v>3.866948843002</c:v>
                </c:pt>
                <c:pt idx="42464">
                  <c:v>3.866992473602</c:v>
                </c:pt>
                <c:pt idx="42465">
                  <c:v>3.8670315742489998</c:v>
                </c:pt>
                <c:pt idx="42466">
                  <c:v>3.8670682907099998</c:v>
                </c:pt>
                <c:pt idx="42467">
                  <c:v>3.8674077987670001</c:v>
                </c:pt>
                <c:pt idx="42468">
                  <c:v>3.8674728870389998</c:v>
                </c:pt>
                <c:pt idx="42469">
                  <c:v>3.8675091266630002</c:v>
                </c:pt>
                <c:pt idx="42470">
                  <c:v>3.8675849437709999</c:v>
                </c:pt>
                <c:pt idx="42471">
                  <c:v>3.8676156997679998</c:v>
                </c:pt>
                <c:pt idx="42472">
                  <c:v>3.8677031993869999</c:v>
                </c:pt>
                <c:pt idx="42473">
                  <c:v>3.8677418231959999</c:v>
                </c:pt>
                <c:pt idx="42474">
                  <c:v>3.867818832397</c:v>
                </c:pt>
                <c:pt idx="42475">
                  <c:v>3.867867469788</c:v>
                </c:pt>
                <c:pt idx="42476">
                  <c:v>3.8679296970369998</c:v>
                </c:pt>
                <c:pt idx="42477">
                  <c:v>3.8679802417759999</c:v>
                </c:pt>
                <c:pt idx="42478">
                  <c:v>3.8680860996250002</c:v>
                </c:pt>
                <c:pt idx="42479">
                  <c:v>3.8682906627659999</c:v>
                </c:pt>
                <c:pt idx="42480">
                  <c:v>3.8683354854580001</c:v>
                </c:pt>
                <c:pt idx="42481">
                  <c:v>3.868378639221</c:v>
                </c:pt>
                <c:pt idx="42482">
                  <c:v>3.8684196472169998</c:v>
                </c:pt>
                <c:pt idx="42483">
                  <c:v>3.8684122562410002</c:v>
                </c:pt>
                <c:pt idx="42484">
                  <c:v>3.8684492111209998</c:v>
                </c:pt>
                <c:pt idx="42485">
                  <c:v>3.8684945106509998</c:v>
                </c:pt>
                <c:pt idx="42486">
                  <c:v>3.8685395717620001</c:v>
                </c:pt>
                <c:pt idx="42487">
                  <c:v>3.8685872554779999</c:v>
                </c:pt>
                <c:pt idx="42488">
                  <c:v>3.8686299324040001</c:v>
                </c:pt>
                <c:pt idx="42489">
                  <c:v>3.868674993515</c:v>
                </c:pt>
                <c:pt idx="42490">
                  <c:v>3.8687129020689999</c:v>
                </c:pt>
                <c:pt idx="42491">
                  <c:v>3.868756771088</c:v>
                </c:pt>
                <c:pt idx="42492">
                  <c:v>3.8687944412230002</c:v>
                </c:pt>
                <c:pt idx="42493">
                  <c:v>3.8688344955440002</c:v>
                </c:pt>
                <c:pt idx="42494">
                  <c:v>3.8688778877260002</c:v>
                </c:pt>
                <c:pt idx="42495">
                  <c:v>3.8689250946040001</c:v>
                </c:pt>
                <c:pt idx="42496">
                  <c:v>3.8690030574800001</c:v>
                </c:pt>
                <c:pt idx="42497">
                  <c:v>3.8690454959870002</c:v>
                </c:pt>
                <c:pt idx="42498">
                  <c:v>3.8690886497500001</c:v>
                </c:pt>
                <c:pt idx="42499">
                  <c:v>3.8691871166229999</c:v>
                </c:pt>
                <c:pt idx="42500">
                  <c:v>3.8692564964290002</c:v>
                </c:pt>
                <c:pt idx="42501">
                  <c:v>3.8694150447850002</c:v>
                </c:pt>
                <c:pt idx="42502">
                  <c:v>3.8695590496059999</c:v>
                </c:pt>
                <c:pt idx="42503">
                  <c:v>3.8696496486659999</c:v>
                </c:pt>
                <c:pt idx="42504">
                  <c:v>3.8697185516360002</c:v>
                </c:pt>
                <c:pt idx="42505">
                  <c:v>3.869770050049</c:v>
                </c:pt>
                <c:pt idx="42506">
                  <c:v>3.8698318004610002</c:v>
                </c:pt>
                <c:pt idx="42507">
                  <c:v>3.8699004650119999</c:v>
                </c:pt>
                <c:pt idx="42508">
                  <c:v>3.8699588775630001</c:v>
                </c:pt>
                <c:pt idx="42509">
                  <c:v>3.8700463771820002</c:v>
                </c:pt>
                <c:pt idx="42510">
                  <c:v>3.8700973987579999</c:v>
                </c:pt>
                <c:pt idx="42511">
                  <c:v>3.8701999187470002</c:v>
                </c:pt>
                <c:pt idx="42512">
                  <c:v>3.8702516555790001</c:v>
                </c:pt>
                <c:pt idx="42513">
                  <c:v>3.8703632354740001</c:v>
                </c:pt>
                <c:pt idx="42514">
                  <c:v>3.8704249858859998</c:v>
                </c:pt>
                <c:pt idx="42515">
                  <c:v>3.8705208301540002</c:v>
                </c:pt>
                <c:pt idx="42516">
                  <c:v>3.8705904483800002</c:v>
                </c:pt>
                <c:pt idx="42517">
                  <c:v>3.8706748485569999</c:v>
                </c:pt>
                <c:pt idx="42518">
                  <c:v>3.8707563877109998</c:v>
                </c:pt>
                <c:pt idx="42519">
                  <c:v>3.8708226680759998</c:v>
                </c:pt>
                <c:pt idx="42520">
                  <c:v>3.8709144592290001</c:v>
                </c:pt>
                <c:pt idx="42521">
                  <c:v>3.8709661960599999</c:v>
                </c:pt>
                <c:pt idx="42522">
                  <c:v>3.8710610866550001</c:v>
                </c:pt>
                <c:pt idx="42523">
                  <c:v>3.8710918426509999</c:v>
                </c:pt>
                <c:pt idx="42524">
                  <c:v>3.8711941242219998</c:v>
                </c:pt>
                <c:pt idx="42525">
                  <c:v>3.8714821338649998</c:v>
                </c:pt>
                <c:pt idx="42526">
                  <c:v>3.8715333938600001</c:v>
                </c:pt>
                <c:pt idx="42527">
                  <c:v>3.8715705871580002</c:v>
                </c:pt>
                <c:pt idx="42528">
                  <c:v>3.8716018199920001</c:v>
                </c:pt>
                <c:pt idx="42529">
                  <c:v>3.8716740608219999</c:v>
                </c:pt>
                <c:pt idx="42530">
                  <c:v>3.8717143535609999</c:v>
                </c:pt>
                <c:pt idx="42531">
                  <c:v>3.87176156044</c:v>
                </c:pt>
                <c:pt idx="42532">
                  <c:v>3.8718099594119999</c:v>
                </c:pt>
                <c:pt idx="42533">
                  <c:v>3.8718516826629998</c:v>
                </c:pt>
                <c:pt idx="42534">
                  <c:v>3.871897697449</c:v>
                </c:pt>
                <c:pt idx="42535">
                  <c:v>3.8719332218170002</c:v>
                </c:pt>
                <c:pt idx="42536">
                  <c:v>3.8719696998600002</c:v>
                </c:pt>
                <c:pt idx="42537">
                  <c:v>3.8720009326930001</c:v>
                </c:pt>
                <c:pt idx="42538">
                  <c:v>3.8720259666439998</c:v>
                </c:pt>
                <c:pt idx="42539">
                  <c:v>3.872054576874</c:v>
                </c:pt>
                <c:pt idx="42540">
                  <c:v>3.8720850944520002</c:v>
                </c:pt>
                <c:pt idx="42541">
                  <c:v>3.872122764587</c:v>
                </c:pt>
                <c:pt idx="42542">
                  <c:v>3.8721630573270001</c:v>
                </c:pt>
                <c:pt idx="42543">
                  <c:v>3.872215270996</c:v>
                </c:pt>
                <c:pt idx="42544">
                  <c:v>3.8722658157350001</c:v>
                </c:pt>
                <c:pt idx="42545">
                  <c:v>3.8723206520079998</c:v>
                </c:pt>
                <c:pt idx="42546">
                  <c:v>3.8723764419559998</c:v>
                </c:pt>
                <c:pt idx="42547">
                  <c:v>3.8726837635039999</c:v>
                </c:pt>
                <c:pt idx="42548">
                  <c:v>3.8727803230290001</c:v>
                </c:pt>
                <c:pt idx="42549">
                  <c:v>3.872849464417</c:v>
                </c:pt>
                <c:pt idx="42550">
                  <c:v>3.8728919029240001</c:v>
                </c:pt>
                <c:pt idx="42551">
                  <c:v>3.8729596138</c:v>
                </c:pt>
                <c:pt idx="42552">
                  <c:v>3.8730320930479998</c:v>
                </c:pt>
                <c:pt idx="42553">
                  <c:v>3.8730905056</c:v>
                </c:pt>
                <c:pt idx="42554">
                  <c:v>3.873174190521</c:v>
                </c:pt>
                <c:pt idx="42555">
                  <c:v>3.8732242584229999</c:v>
                </c:pt>
                <c:pt idx="42556">
                  <c:v>3.873322248459</c:v>
                </c:pt>
                <c:pt idx="42557">
                  <c:v>3.873365879059</c:v>
                </c:pt>
                <c:pt idx="42558">
                  <c:v>3.873460292816</c:v>
                </c:pt>
                <c:pt idx="42559">
                  <c:v>3.8735041618350001</c:v>
                </c:pt>
                <c:pt idx="42560">
                  <c:v>3.8735816478729999</c:v>
                </c:pt>
                <c:pt idx="42561">
                  <c:v>3.8736681938170001</c:v>
                </c:pt>
                <c:pt idx="42562">
                  <c:v>3.873894453049</c:v>
                </c:pt>
                <c:pt idx="42563">
                  <c:v>3.8739926815030001</c:v>
                </c:pt>
                <c:pt idx="42564">
                  <c:v>3.874089717865</c:v>
                </c:pt>
                <c:pt idx="42565">
                  <c:v>3.8741414546969999</c:v>
                </c:pt>
                <c:pt idx="42566">
                  <c:v>3.8741896152500002</c:v>
                </c:pt>
                <c:pt idx="42567">
                  <c:v>3.874239683151</c:v>
                </c:pt>
                <c:pt idx="42568">
                  <c:v>3.8742809295649998</c:v>
                </c:pt>
                <c:pt idx="42569">
                  <c:v>3.8743288517000001</c:v>
                </c:pt>
                <c:pt idx="42570">
                  <c:v>3.8743655681610001</c:v>
                </c:pt>
                <c:pt idx="42571">
                  <c:v>3.8743941783909999</c:v>
                </c:pt>
                <c:pt idx="42572">
                  <c:v>3.8744168281559999</c:v>
                </c:pt>
                <c:pt idx="42573">
                  <c:v>3.874452352524</c:v>
                </c:pt>
                <c:pt idx="42574">
                  <c:v>3.8744843006130001</c:v>
                </c:pt>
                <c:pt idx="42575">
                  <c:v>3.8745229244230002</c:v>
                </c:pt>
                <c:pt idx="42576">
                  <c:v>3.8745682239530002</c:v>
                </c:pt>
                <c:pt idx="42577">
                  <c:v>3.874620199203</c:v>
                </c:pt>
                <c:pt idx="42578">
                  <c:v>3.8746631145479999</c:v>
                </c:pt>
                <c:pt idx="42579">
                  <c:v>3.8747079372409998</c:v>
                </c:pt>
                <c:pt idx="42580">
                  <c:v>3.8747477531430001</c:v>
                </c:pt>
                <c:pt idx="42581">
                  <c:v>3.8747818469999999</c:v>
                </c:pt>
                <c:pt idx="42582">
                  <c:v>3.874811649323</c:v>
                </c:pt>
                <c:pt idx="42583">
                  <c:v>3.8748891353610002</c:v>
                </c:pt>
                <c:pt idx="42584">
                  <c:v>3.8752193450929999</c:v>
                </c:pt>
                <c:pt idx="42585">
                  <c:v>3.8752636909480001</c:v>
                </c:pt>
                <c:pt idx="42586">
                  <c:v>3.875324487686</c:v>
                </c:pt>
                <c:pt idx="42587">
                  <c:v>3.8753590583799999</c:v>
                </c:pt>
                <c:pt idx="42588">
                  <c:v>3.8754336833949998</c:v>
                </c:pt>
                <c:pt idx="42589">
                  <c:v>3.8754625320430001</c:v>
                </c:pt>
                <c:pt idx="42590">
                  <c:v>3.8755431175230002</c:v>
                </c:pt>
                <c:pt idx="42591">
                  <c:v>3.87557387352</c:v>
                </c:pt>
                <c:pt idx="42592">
                  <c:v>3.8756463527679998</c:v>
                </c:pt>
                <c:pt idx="42593">
                  <c:v>3.8756811618799998</c:v>
                </c:pt>
                <c:pt idx="42594">
                  <c:v>3.8757779598240001</c:v>
                </c:pt>
                <c:pt idx="42595">
                  <c:v>3.8758697509769999</c:v>
                </c:pt>
                <c:pt idx="42596">
                  <c:v>3.8759558200840001</c:v>
                </c:pt>
                <c:pt idx="42597">
                  <c:v>3.8762769699100001</c:v>
                </c:pt>
                <c:pt idx="42598">
                  <c:v>3.8763744831090001</c:v>
                </c:pt>
                <c:pt idx="42599">
                  <c:v>3.8764202594760002</c:v>
                </c:pt>
                <c:pt idx="42600">
                  <c:v>3.876475334167</c:v>
                </c:pt>
                <c:pt idx="42601">
                  <c:v>3.876523971558</c:v>
                </c:pt>
                <c:pt idx="42602">
                  <c:v>3.8765735626220001</c:v>
                </c:pt>
                <c:pt idx="42603">
                  <c:v>3.8766212463379999</c:v>
                </c:pt>
                <c:pt idx="42604">
                  <c:v>3.8766672611240001</c:v>
                </c:pt>
                <c:pt idx="42605">
                  <c:v>3.8767354488370001</c:v>
                </c:pt>
                <c:pt idx="42606">
                  <c:v>3.8770654201510002</c:v>
                </c:pt>
                <c:pt idx="42607">
                  <c:v>3.877411603928</c:v>
                </c:pt>
                <c:pt idx="42608">
                  <c:v>3.8775331974029998</c:v>
                </c:pt>
                <c:pt idx="42609">
                  <c:v>3.8776726722719999</c:v>
                </c:pt>
                <c:pt idx="42610">
                  <c:v>3.878006458282</c:v>
                </c:pt>
                <c:pt idx="42611">
                  <c:v>3.878127098083</c:v>
                </c:pt>
                <c:pt idx="42612">
                  <c:v>3.8781950473790001</c:v>
                </c:pt>
                <c:pt idx="42613">
                  <c:v>3.8782494068150002</c:v>
                </c:pt>
                <c:pt idx="42614">
                  <c:v>3.878309488297</c:v>
                </c:pt>
                <c:pt idx="42615">
                  <c:v>3.8783597946169999</c:v>
                </c:pt>
                <c:pt idx="42616">
                  <c:v>3.8784096241000001</c:v>
                </c:pt>
                <c:pt idx="42617">
                  <c:v>3.8784525394439999</c:v>
                </c:pt>
                <c:pt idx="42618">
                  <c:v>3.878491163254</c:v>
                </c:pt>
                <c:pt idx="42619">
                  <c:v>3.878526449203</c:v>
                </c:pt>
                <c:pt idx="42620">
                  <c:v>3.8786087036130001</c:v>
                </c:pt>
                <c:pt idx="42621">
                  <c:v>3.8786578178409998</c:v>
                </c:pt>
                <c:pt idx="42622">
                  <c:v>3.8787097930910002</c:v>
                </c:pt>
                <c:pt idx="42623">
                  <c:v>3.8789136409760001</c:v>
                </c:pt>
                <c:pt idx="42624">
                  <c:v>3.8789815902710001</c:v>
                </c:pt>
                <c:pt idx="42625">
                  <c:v>3.879010677338</c:v>
                </c:pt>
                <c:pt idx="42626">
                  <c:v>3.879094600677</c:v>
                </c:pt>
                <c:pt idx="42627">
                  <c:v>3.8791286945340002</c:v>
                </c:pt>
                <c:pt idx="42628">
                  <c:v>3.8792195320129998</c:v>
                </c:pt>
                <c:pt idx="42629">
                  <c:v>3.879268884659</c:v>
                </c:pt>
                <c:pt idx="42630">
                  <c:v>3.8793504238129999</c:v>
                </c:pt>
                <c:pt idx="42631">
                  <c:v>3.8794052600860001</c:v>
                </c:pt>
                <c:pt idx="42632">
                  <c:v>3.879471302032</c:v>
                </c:pt>
                <c:pt idx="42633">
                  <c:v>3.8795366287230002</c:v>
                </c:pt>
                <c:pt idx="42634">
                  <c:v>3.8795871734620002</c:v>
                </c:pt>
                <c:pt idx="42635">
                  <c:v>3.8796615600590001</c:v>
                </c:pt>
                <c:pt idx="42636">
                  <c:v>3.8796975612639999</c:v>
                </c:pt>
                <c:pt idx="42637">
                  <c:v>3.8798012733460001</c:v>
                </c:pt>
                <c:pt idx="42638">
                  <c:v>3.8798980712889999</c:v>
                </c:pt>
                <c:pt idx="42639">
                  <c:v>3.880045175552</c:v>
                </c:pt>
                <c:pt idx="42640">
                  <c:v>3.8801686763759999</c:v>
                </c:pt>
                <c:pt idx="42641">
                  <c:v>3.8803036212920001</c:v>
                </c:pt>
                <c:pt idx="42642">
                  <c:v>3.8803610801700001</c:v>
                </c:pt>
                <c:pt idx="42643">
                  <c:v>3.88041806221</c:v>
                </c:pt>
                <c:pt idx="42644">
                  <c:v>3.8804631233219999</c:v>
                </c:pt>
                <c:pt idx="42645">
                  <c:v>3.8805079460140002</c:v>
                </c:pt>
                <c:pt idx="42646">
                  <c:v>3.8805584907530002</c:v>
                </c:pt>
                <c:pt idx="42647">
                  <c:v>3.8805954456329999</c:v>
                </c:pt>
                <c:pt idx="42648">
                  <c:v>3.880629062653</c:v>
                </c:pt>
                <c:pt idx="42649">
                  <c:v>3.8806638717649999</c:v>
                </c:pt>
                <c:pt idx="42650">
                  <c:v>3.880693674088</c:v>
                </c:pt>
                <c:pt idx="42651">
                  <c:v>3.8807208538059998</c:v>
                </c:pt>
                <c:pt idx="42652">
                  <c:v>3.8807544708249999</c:v>
                </c:pt>
                <c:pt idx="42653">
                  <c:v>3.8807890415189998</c:v>
                </c:pt>
                <c:pt idx="42654">
                  <c:v>3.8808252811430002</c:v>
                </c:pt>
                <c:pt idx="42655">
                  <c:v>3.8808722496030001</c:v>
                </c:pt>
                <c:pt idx="42656">
                  <c:v>3.8809177875519998</c:v>
                </c:pt>
                <c:pt idx="42657">
                  <c:v>3.8809556961060001</c:v>
                </c:pt>
                <c:pt idx="42658">
                  <c:v>3.8809962272640002</c:v>
                </c:pt>
                <c:pt idx="42659">
                  <c:v>3.8810439109799999</c:v>
                </c:pt>
                <c:pt idx="42660">
                  <c:v>3.8810977935789999</c:v>
                </c:pt>
                <c:pt idx="42661">
                  <c:v>3.8812904357910001</c:v>
                </c:pt>
                <c:pt idx="42662">
                  <c:v>3.881360054016</c:v>
                </c:pt>
                <c:pt idx="42663">
                  <c:v>3.8814010620119999</c:v>
                </c:pt>
                <c:pt idx="42664">
                  <c:v>3.8814852237699999</c:v>
                </c:pt>
                <c:pt idx="42665">
                  <c:v>3.8815305232999999</c:v>
                </c:pt>
                <c:pt idx="42666">
                  <c:v>3.881629943848</c:v>
                </c:pt>
                <c:pt idx="42667">
                  <c:v>3.8816838264469999</c:v>
                </c:pt>
                <c:pt idx="42668">
                  <c:v>3.881785392761</c:v>
                </c:pt>
                <c:pt idx="42669">
                  <c:v>3.881844520569</c:v>
                </c:pt>
                <c:pt idx="42670">
                  <c:v>3.8819358348850002</c:v>
                </c:pt>
                <c:pt idx="42671">
                  <c:v>3.8820040225980001</c:v>
                </c:pt>
                <c:pt idx="42672">
                  <c:v>3.882071495056</c:v>
                </c:pt>
                <c:pt idx="42673">
                  <c:v>3.8821387290949998</c:v>
                </c:pt>
                <c:pt idx="42674">
                  <c:v>3.8821904659270001</c:v>
                </c:pt>
                <c:pt idx="42675">
                  <c:v>3.8822607994079998</c:v>
                </c:pt>
                <c:pt idx="42676">
                  <c:v>3.882362365723</c:v>
                </c:pt>
                <c:pt idx="42677">
                  <c:v>3.8824701309199998</c:v>
                </c:pt>
                <c:pt idx="42678">
                  <c:v>3.8826882839199999</c:v>
                </c:pt>
                <c:pt idx="42679">
                  <c:v>3.8827841281889999</c:v>
                </c:pt>
                <c:pt idx="42680">
                  <c:v>3.882833480835</c:v>
                </c:pt>
                <c:pt idx="42681">
                  <c:v>3.8828880786900002</c:v>
                </c:pt>
                <c:pt idx="42682">
                  <c:v>3.8829360008239999</c:v>
                </c:pt>
                <c:pt idx="42683">
                  <c:v>3.8829717636110002</c:v>
                </c:pt>
                <c:pt idx="42684">
                  <c:v>3.8830091953279999</c:v>
                </c:pt>
                <c:pt idx="42685">
                  <c:v>3.8830509185789999</c:v>
                </c:pt>
                <c:pt idx="42686">
                  <c:v>3.8830902576450002</c:v>
                </c:pt>
                <c:pt idx="42687">
                  <c:v>3.883129835129</c:v>
                </c:pt>
                <c:pt idx="42688">
                  <c:v>3.8831720352170001</c:v>
                </c:pt>
                <c:pt idx="42689">
                  <c:v>3.883203029633</c:v>
                </c:pt>
                <c:pt idx="42690">
                  <c:v>3.8832333087920001</c:v>
                </c:pt>
                <c:pt idx="42691">
                  <c:v>3.8832683563230002</c:v>
                </c:pt>
                <c:pt idx="42692">
                  <c:v>3.8833022117609999</c:v>
                </c:pt>
                <c:pt idx="42693">
                  <c:v>3.883340597153</c:v>
                </c:pt>
                <c:pt idx="42694">
                  <c:v>3.8833835124970002</c:v>
                </c:pt>
                <c:pt idx="42695">
                  <c:v>3.8834223747249998</c:v>
                </c:pt>
                <c:pt idx="42696">
                  <c:v>3.8834617137910001</c:v>
                </c:pt>
                <c:pt idx="42697">
                  <c:v>3.8835022449490002</c:v>
                </c:pt>
                <c:pt idx="42698">
                  <c:v>3.8835911750790002</c:v>
                </c:pt>
                <c:pt idx="42699">
                  <c:v>3.8838419914250002</c:v>
                </c:pt>
                <c:pt idx="42700">
                  <c:v>3.8839466571810002</c:v>
                </c:pt>
                <c:pt idx="42701">
                  <c:v>3.8840014934539999</c:v>
                </c:pt>
                <c:pt idx="42702">
                  <c:v>3.8840651512150002</c:v>
                </c:pt>
                <c:pt idx="42703">
                  <c:v>3.8841104507450002</c:v>
                </c:pt>
                <c:pt idx="42704">
                  <c:v>3.8841843605039998</c:v>
                </c:pt>
                <c:pt idx="42705">
                  <c:v>3.884226799011</c:v>
                </c:pt>
                <c:pt idx="42706">
                  <c:v>3.884313821793</c:v>
                </c:pt>
                <c:pt idx="42707">
                  <c:v>3.8843514919280002</c:v>
                </c:pt>
                <c:pt idx="42708">
                  <c:v>3.8844387531279998</c:v>
                </c:pt>
                <c:pt idx="42709">
                  <c:v>3.8844757080079999</c:v>
                </c:pt>
                <c:pt idx="42710">
                  <c:v>3.884549379349</c:v>
                </c:pt>
                <c:pt idx="42711">
                  <c:v>3.8845915794370001</c:v>
                </c:pt>
                <c:pt idx="42712">
                  <c:v>3.8846883773799998</c:v>
                </c:pt>
                <c:pt idx="42713">
                  <c:v>3.8849000930790001</c:v>
                </c:pt>
                <c:pt idx="42714">
                  <c:v>3.884952306747</c:v>
                </c:pt>
                <c:pt idx="42715">
                  <c:v>3.885008096695</c:v>
                </c:pt>
                <c:pt idx="42716">
                  <c:v>3.885058641434</c:v>
                </c:pt>
                <c:pt idx="42717">
                  <c:v>3.8851077556610001</c:v>
                </c:pt>
                <c:pt idx="42718">
                  <c:v>3.8851532936100002</c:v>
                </c:pt>
                <c:pt idx="42719">
                  <c:v>3.8851878643040001</c:v>
                </c:pt>
                <c:pt idx="42720">
                  <c:v>3.885219097137</c:v>
                </c:pt>
                <c:pt idx="42721">
                  <c:v>3.8852527141570001</c:v>
                </c:pt>
                <c:pt idx="42722">
                  <c:v>3.8852849006649999</c:v>
                </c:pt>
                <c:pt idx="42723">
                  <c:v>3.8853158950809998</c:v>
                </c:pt>
                <c:pt idx="42724">
                  <c:v>3.885358333588</c:v>
                </c:pt>
                <c:pt idx="42725">
                  <c:v>3.8853998184199998</c:v>
                </c:pt>
                <c:pt idx="42726">
                  <c:v>3.8854477405550001</c:v>
                </c:pt>
                <c:pt idx="42727">
                  <c:v>3.8855001926420001</c:v>
                </c:pt>
                <c:pt idx="42728">
                  <c:v>3.885554075241</c:v>
                </c:pt>
                <c:pt idx="42729">
                  <c:v>3.8856086730960002</c:v>
                </c:pt>
                <c:pt idx="42730">
                  <c:v>3.8856639862060001</c:v>
                </c:pt>
                <c:pt idx="42731">
                  <c:v>3.8859214782709999</c:v>
                </c:pt>
                <c:pt idx="42732">
                  <c:v>3.885946273804</c:v>
                </c:pt>
                <c:pt idx="42733">
                  <c:v>3.8860232830050001</c:v>
                </c:pt>
                <c:pt idx="42734">
                  <c:v>3.8860590457919999</c:v>
                </c:pt>
                <c:pt idx="42735">
                  <c:v>3.8861515521999999</c:v>
                </c:pt>
                <c:pt idx="42736">
                  <c:v>3.8862068653109998</c:v>
                </c:pt>
                <c:pt idx="42737">
                  <c:v>3.8862936496730001</c:v>
                </c:pt>
                <c:pt idx="42738">
                  <c:v>3.8863596916200001</c:v>
                </c:pt>
                <c:pt idx="42739">
                  <c:v>3.8864412307739999</c:v>
                </c:pt>
                <c:pt idx="42740">
                  <c:v>3.8865184783940001</c:v>
                </c:pt>
                <c:pt idx="42741">
                  <c:v>3.8865864276890001</c:v>
                </c:pt>
                <c:pt idx="42742">
                  <c:v>3.886680603027</c:v>
                </c:pt>
                <c:pt idx="42743">
                  <c:v>3.8867373466489998</c:v>
                </c:pt>
                <c:pt idx="42744">
                  <c:v>3.8868310451510002</c:v>
                </c:pt>
                <c:pt idx="42745">
                  <c:v>3.8868718147279999</c:v>
                </c:pt>
                <c:pt idx="42746">
                  <c:v>3.886954069138</c:v>
                </c:pt>
                <c:pt idx="42747">
                  <c:v>3.886990785599</c:v>
                </c:pt>
                <c:pt idx="42748">
                  <c:v>3.887105703354</c:v>
                </c:pt>
                <c:pt idx="42749">
                  <c:v>3.8872091770170001</c:v>
                </c:pt>
                <c:pt idx="42750">
                  <c:v>3.8874871730799998</c:v>
                </c:pt>
                <c:pt idx="42751">
                  <c:v>3.8875284194950002</c:v>
                </c:pt>
                <c:pt idx="42752">
                  <c:v>3.8875658512119999</c:v>
                </c:pt>
                <c:pt idx="42753">
                  <c:v>3.8876039981839998</c:v>
                </c:pt>
                <c:pt idx="42754">
                  <c:v>3.887641429901</c:v>
                </c:pt>
                <c:pt idx="42755">
                  <c:v>3.8876807689669999</c:v>
                </c:pt>
                <c:pt idx="42756">
                  <c:v>3.8877263069149999</c:v>
                </c:pt>
                <c:pt idx="42757">
                  <c:v>3.887772083282</c:v>
                </c:pt>
                <c:pt idx="42758">
                  <c:v>3.8878185749049998</c:v>
                </c:pt>
                <c:pt idx="42759">
                  <c:v>3.887862920761</c:v>
                </c:pt>
                <c:pt idx="42760">
                  <c:v>3.887901306152</c:v>
                </c:pt>
                <c:pt idx="42761">
                  <c:v>3.8879346847530001</c:v>
                </c:pt>
                <c:pt idx="42762">
                  <c:v>3.8879678249360001</c:v>
                </c:pt>
                <c:pt idx="42763">
                  <c:v>3.8879749774930001</c:v>
                </c:pt>
                <c:pt idx="42764">
                  <c:v>3.8880107402799999</c:v>
                </c:pt>
                <c:pt idx="42765">
                  <c:v>3.8880474567409999</c:v>
                </c:pt>
                <c:pt idx="42766">
                  <c:v>3.8880901336670002</c:v>
                </c:pt>
                <c:pt idx="42767">
                  <c:v>3.8881268501280002</c:v>
                </c:pt>
                <c:pt idx="42768">
                  <c:v>3.8881611824040001</c:v>
                </c:pt>
                <c:pt idx="42769">
                  <c:v>3.8881986141199998</c:v>
                </c:pt>
                <c:pt idx="42770">
                  <c:v>3.888242721558</c:v>
                </c:pt>
                <c:pt idx="42771">
                  <c:v>3.888338804245</c:v>
                </c:pt>
                <c:pt idx="42772">
                  <c:v>3.8886442184450001</c:v>
                </c:pt>
                <c:pt idx="42773">
                  <c:v>3.888736486435</c:v>
                </c:pt>
                <c:pt idx="42774">
                  <c:v>3.888816595078</c:v>
                </c:pt>
                <c:pt idx="42775">
                  <c:v>3.8888468742370002</c:v>
                </c:pt>
                <c:pt idx="42776">
                  <c:v>3.8889279365539999</c:v>
                </c:pt>
                <c:pt idx="42777">
                  <c:v>3.8889689445500002</c:v>
                </c:pt>
                <c:pt idx="42778">
                  <c:v>3.8890423774720002</c:v>
                </c:pt>
                <c:pt idx="42779">
                  <c:v>3.8890931606289998</c:v>
                </c:pt>
                <c:pt idx="42780">
                  <c:v>3.8891570568080001</c:v>
                </c:pt>
                <c:pt idx="42781">
                  <c:v>3.8892204761509999</c:v>
                </c:pt>
                <c:pt idx="42782">
                  <c:v>3.8892714977259999</c:v>
                </c:pt>
                <c:pt idx="42783">
                  <c:v>3.8893401622770001</c:v>
                </c:pt>
                <c:pt idx="42784">
                  <c:v>3.8894472122189998</c:v>
                </c:pt>
                <c:pt idx="42785">
                  <c:v>3.8894741535190001</c:v>
                </c:pt>
                <c:pt idx="42786">
                  <c:v>3.8895485401149998</c:v>
                </c:pt>
                <c:pt idx="42787">
                  <c:v>3.8895823955540001</c:v>
                </c:pt>
                <c:pt idx="42788">
                  <c:v>3.889663934708</c:v>
                </c:pt>
                <c:pt idx="42789">
                  <c:v>3.8897082805630001</c:v>
                </c:pt>
                <c:pt idx="42790">
                  <c:v>3.8897747993470002</c:v>
                </c:pt>
                <c:pt idx="42791">
                  <c:v>3.8898260593409999</c:v>
                </c:pt>
                <c:pt idx="42792">
                  <c:v>3.8898830413819998</c:v>
                </c:pt>
                <c:pt idx="42793">
                  <c:v>3.8899481296539999</c:v>
                </c:pt>
                <c:pt idx="42794">
                  <c:v>3.889995574951</c:v>
                </c:pt>
                <c:pt idx="42795">
                  <c:v>3.8900699615479999</c:v>
                </c:pt>
                <c:pt idx="42796">
                  <c:v>3.890107154846</c:v>
                </c:pt>
                <c:pt idx="42797">
                  <c:v>3.8901991844179999</c:v>
                </c:pt>
                <c:pt idx="42798">
                  <c:v>3.8904414176939999</c:v>
                </c:pt>
                <c:pt idx="42799">
                  <c:v>3.8904931545260002</c:v>
                </c:pt>
                <c:pt idx="42800">
                  <c:v>3.8905403614040002</c:v>
                </c:pt>
                <c:pt idx="42801">
                  <c:v>3.8906309604640001</c:v>
                </c:pt>
                <c:pt idx="42802">
                  <c:v>3.8906922340390002</c:v>
                </c:pt>
                <c:pt idx="42803">
                  <c:v>3.8907442092900002</c:v>
                </c:pt>
                <c:pt idx="42804">
                  <c:v>3.8907921314239999</c:v>
                </c:pt>
                <c:pt idx="42805">
                  <c:v>3.8908400535580001</c:v>
                </c:pt>
                <c:pt idx="42806">
                  <c:v>3.8908843994139999</c:v>
                </c:pt>
                <c:pt idx="42807">
                  <c:v>3.8909275531769998</c:v>
                </c:pt>
                <c:pt idx="42808">
                  <c:v>3.890965223312</c:v>
                </c:pt>
                <c:pt idx="42809">
                  <c:v>3.891015529633</c:v>
                </c:pt>
                <c:pt idx="42810">
                  <c:v>3.891059160233</c:v>
                </c:pt>
                <c:pt idx="42811">
                  <c:v>3.891104459763</c:v>
                </c:pt>
                <c:pt idx="42812">
                  <c:v>3.891146421432</c:v>
                </c:pt>
                <c:pt idx="42813">
                  <c:v>3.8911871910100002</c:v>
                </c:pt>
                <c:pt idx="42814">
                  <c:v>3.8912200927730001</c:v>
                </c:pt>
                <c:pt idx="42815">
                  <c:v>3.8912622928620002</c:v>
                </c:pt>
                <c:pt idx="42816">
                  <c:v>3.8913059234620002</c:v>
                </c:pt>
                <c:pt idx="42817">
                  <c:v>3.891350507736</c:v>
                </c:pt>
                <c:pt idx="42818">
                  <c:v>3.8913969993589999</c:v>
                </c:pt>
                <c:pt idx="42819">
                  <c:v>3.8914482593540001</c:v>
                </c:pt>
                <c:pt idx="42820">
                  <c:v>3.8914947509769999</c:v>
                </c:pt>
                <c:pt idx="42821">
                  <c:v>3.891538858414</c:v>
                </c:pt>
                <c:pt idx="42822">
                  <c:v>3.8915870189669999</c:v>
                </c:pt>
                <c:pt idx="42823">
                  <c:v>3.8916354179380002</c:v>
                </c:pt>
                <c:pt idx="42824">
                  <c:v>3.8918974399569999</c:v>
                </c:pt>
                <c:pt idx="42825">
                  <c:v>3.891925811768</c:v>
                </c:pt>
                <c:pt idx="42826">
                  <c:v>3.892006158829</c:v>
                </c:pt>
                <c:pt idx="42827">
                  <c:v>3.8920435905459998</c:v>
                </c:pt>
                <c:pt idx="42828">
                  <c:v>3.8921294212339999</c:v>
                </c:pt>
                <c:pt idx="42829">
                  <c:v>3.8921775817870001</c:v>
                </c:pt>
                <c:pt idx="42830">
                  <c:v>3.8922593593600001</c:v>
                </c:pt>
                <c:pt idx="42831">
                  <c:v>3.8923203945160001</c:v>
                </c:pt>
                <c:pt idx="42832">
                  <c:v>3.8923981189729999</c:v>
                </c:pt>
                <c:pt idx="42833">
                  <c:v>3.892471790314</c:v>
                </c:pt>
                <c:pt idx="42834">
                  <c:v>3.8925392627719999</c:v>
                </c:pt>
                <c:pt idx="42835">
                  <c:v>3.8926203250890001</c:v>
                </c:pt>
                <c:pt idx="42836">
                  <c:v>3.8926689624790001</c:v>
                </c:pt>
                <c:pt idx="42837">
                  <c:v>3.8927459716800001</c:v>
                </c:pt>
                <c:pt idx="42838">
                  <c:v>3.8927741050720002</c:v>
                </c:pt>
                <c:pt idx="42839">
                  <c:v>3.8928685188290002</c:v>
                </c:pt>
                <c:pt idx="42840">
                  <c:v>3.8931612968440001</c:v>
                </c:pt>
                <c:pt idx="42841">
                  <c:v>3.8932151794430001</c:v>
                </c:pt>
                <c:pt idx="42842">
                  <c:v>3.8932595252989999</c:v>
                </c:pt>
                <c:pt idx="42843">
                  <c:v>3.8933079242709998</c:v>
                </c:pt>
                <c:pt idx="42844">
                  <c:v>3.8933515548709998</c:v>
                </c:pt>
                <c:pt idx="42845">
                  <c:v>3.8933885097499998</c:v>
                </c:pt>
                <c:pt idx="42846">
                  <c:v>3.8934259414670001</c:v>
                </c:pt>
                <c:pt idx="42847">
                  <c:v>3.8934702873229998</c:v>
                </c:pt>
                <c:pt idx="42848">
                  <c:v>3.8935053348539999</c:v>
                </c:pt>
                <c:pt idx="42849">
                  <c:v>3.8935306072240001</c:v>
                </c:pt>
                <c:pt idx="42850">
                  <c:v>3.8935647010799999</c:v>
                </c:pt>
                <c:pt idx="42851">
                  <c:v>3.8935968875890001</c:v>
                </c:pt>
                <c:pt idx="42852">
                  <c:v>3.893634796143</c:v>
                </c:pt>
                <c:pt idx="42853">
                  <c:v>3.8936738967900002</c:v>
                </c:pt>
                <c:pt idx="42854">
                  <c:v>3.8937242031100001</c:v>
                </c:pt>
                <c:pt idx="42855">
                  <c:v>3.8937723636629999</c:v>
                </c:pt>
                <c:pt idx="42856">
                  <c:v>3.8938252925870001</c:v>
                </c:pt>
                <c:pt idx="42857">
                  <c:v>3.8938834667209998</c:v>
                </c:pt>
                <c:pt idx="42858">
                  <c:v>3.8941471576689999</c:v>
                </c:pt>
                <c:pt idx="42859">
                  <c:v>3.8942351341250001</c:v>
                </c:pt>
                <c:pt idx="42860">
                  <c:v>3.8943283557889998</c:v>
                </c:pt>
                <c:pt idx="42861">
                  <c:v>3.894429922104</c:v>
                </c:pt>
                <c:pt idx="42862">
                  <c:v>3.894506931305</c:v>
                </c:pt>
                <c:pt idx="42863">
                  <c:v>3.8945946693420002</c:v>
                </c:pt>
                <c:pt idx="42864">
                  <c:v>3.894675970078</c:v>
                </c:pt>
                <c:pt idx="42865">
                  <c:v>3.895049095154</c:v>
                </c:pt>
                <c:pt idx="42866">
                  <c:v>3.895157575607</c:v>
                </c:pt>
                <c:pt idx="42867">
                  <c:v>3.8952293396000002</c:v>
                </c:pt>
                <c:pt idx="42868">
                  <c:v>3.8953764438629999</c:v>
                </c:pt>
                <c:pt idx="42869">
                  <c:v>3.8956151008609998</c:v>
                </c:pt>
                <c:pt idx="42870">
                  <c:v>3.8956620693209998</c:v>
                </c:pt>
                <c:pt idx="42871">
                  <c:v>3.8957090377810002</c:v>
                </c:pt>
                <c:pt idx="42872">
                  <c:v>3.895764350891</c:v>
                </c:pt>
                <c:pt idx="42873">
                  <c:v>3.8958067893980002</c:v>
                </c:pt>
                <c:pt idx="42874">
                  <c:v>3.8958523273469998</c:v>
                </c:pt>
                <c:pt idx="42875">
                  <c:v>3.895898342133</c:v>
                </c:pt>
                <c:pt idx="42876">
                  <c:v>3.8959460258480001</c:v>
                </c:pt>
                <c:pt idx="42877">
                  <c:v>3.8959932327270002</c:v>
                </c:pt>
                <c:pt idx="42878">
                  <c:v>3.8962235450740001</c:v>
                </c:pt>
                <c:pt idx="42879">
                  <c:v>3.8963124752040001</c:v>
                </c:pt>
                <c:pt idx="42880">
                  <c:v>3.8964002132419999</c:v>
                </c:pt>
                <c:pt idx="42881">
                  <c:v>3.896541833878</c:v>
                </c:pt>
                <c:pt idx="42882">
                  <c:v>3.8966209888460002</c:v>
                </c:pt>
                <c:pt idx="42883">
                  <c:v>3.8967709541320001</c:v>
                </c:pt>
                <c:pt idx="42884">
                  <c:v>3.8971168994899998</c:v>
                </c:pt>
                <c:pt idx="42885">
                  <c:v>3.8972418308260002</c:v>
                </c:pt>
                <c:pt idx="42886">
                  <c:v>3.8972992897030001</c:v>
                </c:pt>
                <c:pt idx="42887">
                  <c:v>3.8973836898799998</c:v>
                </c:pt>
                <c:pt idx="42888">
                  <c:v>3.897476434708</c:v>
                </c:pt>
                <c:pt idx="42889">
                  <c:v>3.897534370422</c:v>
                </c:pt>
                <c:pt idx="42890">
                  <c:v>3.8975930213929999</c:v>
                </c:pt>
                <c:pt idx="42891">
                  <c:v>3.897645950317</c:v>
                </c:pt>
                <c:pt idx="42892">
                  <c:v>3.8976950645450001</c:v>
                </c:pt>
                <c:pt idx="42893">
                  <c:v>3.8977446556089999</c:v>
                </c:pt>
                <c:pt idx="42894">
                  <c:v>3.8977954387659999</c:v>
                </c:pt>
                <c:pt idx="42895">
                  <c:v>3.8978378772740001</c:v>
                </c:pt>
                <c:pt idx="42896">
                  <c:v>3.8978807926179999</c:v>
                </c:pt>
                <c:pt idx="42897">
                  <c:v>3.8979198932650001</c:v>
                </c:pt>
                <c:pt idx="42898">
                  <c:v>3.8979539871219999</c:v>
                </c:pt>
                <c:pt idx="42899">
                  <c:v>3.89799451828</c:v>
                </c:pt>
                <c:pt idx="42900">
                  <c:v>3.898032903671</c:v>
                </c:pt>
                <c:pt idx="42901">
                  <c:v>3.898073196411</c:v>
                </c:pt>
                <c:pt idx="42902">
                  <c:v>3.8981177806849998</c:v>
                </c:pt>
                <c:pt idx="42903">
                  <c:v>3.8981702327729999</c:v>
                </c:pt>
                <c:pt idx="42904">
                  <c:v>3.89821767807</c:v>
                </c:pt>
                <c:pt idx="42905">
                  <c:v>3.898272037506</c:v>
                </c:pt>
                <c:pt idx="42906">
                  <c:v>3.8985221385959998</c:v>
                </c:pt>
                <c:pt idx="42907">
                  <c:v>3.8985669612880001</c:v>
                </c:pt>
                <c:pt idx="42908">
                  <c:v>3.8986561298370002</c:v>
                </c:pt>
                <c:pt idx="42909">
                  <c:v>3.8987267017359999</c:v>
                </c:pt>
                <c:pt idx="42910">
                  <c:v>3.8988149166110002</c:v>
                </c:pt>
                <c:pt idx="42911">
                  <c:v>3.8988988399509998</c:v>
                </c:pt>
                <c:pt idx="42912">
                  <c:v>3.8989813327789999</c:v>
                </c:pt>
                <c:pt idx="42913">
                  <c:v>3.8990838527679998</c:v>
                </c:pt>
                <c:pt idx="42914">
                  <c:v>3.8991496562960002</c:v>
                </c:pt>
                <c:pt idx="42915">
                  <c:v>3.899248600006</c:v>
                </c:pt>
                <c:pt idx="42916">
                  <c:v>3.8992946147919998</c:v>
                </c:pt>
                <c:pt idx="42917">
                  <c:v>3.8993883132930001</c:v>
                </c:pt>
                <c:pt idx="42918">
                  <c:v>3.899426460266</c:v>
                </c:pt>
                <c:pt idx="42919">
                  <c:v>3.8995320796969999</c:v>
                </c:pt>
                <c:pt idx="42920">
                  <c:v>3.899665355682</c:v>
                </c:pt>
                <c:pt idx="42921">
                  <c:v>3.8998038768769998</c:v>
                </c:pt>
                <c:pt idx="42922">
                  <c:v>3.899911165237</c:v>
                </c:pt>
                <c:pt idx="42923">
                  <c:v>3.9002037048339999</c:v>
                </c:pt>
                <c:pt idx="42924">
                  <c:v>3.9002597332</c:v>
                </c:pt>
                <c:pt idx="42925">
                  <c:v>3.900308609009</c:v>
                </c:pt>
                <c:pt idx="42926">
                  <c:v>3.9003641605379999</c:v>
                </c:pt>
                <c:pt idx="42927">
                  <c:v>3.9004096984859999</c:v>
                </c:pt>
                <c:pt idx="42928">
                  <c:v>3.9004557132720001</c:v>
                </c:pt>
                <c:pt idx="42929">
                  <c:v>3.9005067348479998</c:v>
                </c:pt>
                <c:pt idx="42930">
                  <c:v>3.9005486965179998</c:v>
                </c:pt>
                <c:pt idx="42931">
                  <c:v>3.900585651398</c:v>
                </c:pt>
                <c:pt idx="42932">
                  <c:v>3.9006321430209998</c:v>
                </c:pt>
                <c:pt idx="42933">
                  <c:v>3.9006690978999998</c:v>
                </c:pt>
                <c:pt idx="42934">
                  <c:v>3.9007022380829999</c:v>
                </c:pt>
                <c:pt idx="42935">
                  <c:v>3.9007372856139999</c:v>
                </c:pt>
                <c:pt idx="42936">
                  <c:v>3.900770664215</c:v>
                </c:pt>
                <c:pt idx="42937">
                  <c:v>3.9007992744450002</c:v>
                </c:pt>
                <c:pt idx="42938">
                  <c:v>3.9008307456970002</c:v>
                </c:pt>
                <c:pt idx="42939">
                  <c:v>3.9008758068080001</c:v>
                </c:pt>
                <c:pt idx="42940">
                  <c:v>3.9009201526639998</c:v>
                </c:pt>
                <c:pt idx="42941">
                  <c:v>3.90096783638</c:v>
                </c:pt>
                <c:pt idx="42942">
                  <c:v>3.901217222214</c:v>
                </c:pt>
                <c:pt idx="42943">
                  <c:v>3.9013016223910002</c:v>
                </c:pt>
                <c:pt idx="42944">
                  <c:v>3.9013447761540001</c:v>
                </c:pt>
                <c:pt idx="42945">
                  <c:v>3.9014425277710001</c:v>
                </c:pt>
                <c:pt idx="42946">
                  <c:v>3.9015059471129998</c:v>
                </c:pt>
                <c:pt idx="42947">
                  <c:v>3.9016127586359999</c:v>
                </c:pt>
                <c:pt idx="42948">
                  <c:v>3.9017004966740001</c:v>
                </c:pt>
                <c:pt idx="42949">
                  <c:v>3.9018006324769998</c:v>
                </c:pt>
                <c:pt idx="42950">
                  <c:v>3.9019055366519999</c:v>
                </c:pt>
                <c:pt idx="42951">
                  <c:v>3.9019927978519999</c:v>
                </c:pt>
                <c:pt idx="42952">
                  <c:v>3.902105093002</c:v>
                </c:pt>
                <c:pt idx="42953">
                  <c:v>3.902174472809</c:v>
                </c:pt>
                <c:pt idx="42954">
                  <c:v>3.902275800705</c:v>
                </c:pt>
                <c:pt idx="42955">
                  <c:v>3.9023275375369999</c:v>
                </c:pt>
                <c:pt idx="42956">
                  <c:v>3.9024176597600002</c:v>
                </c:pt>
                <c:pt idx="42957">
                  <c:v>3.9024477004999998</c:v>
                </c:pt>
                <c:pt idx="42958">
                  <c:v>3.9027903079990001</c:v>
                </c:pt>
                <c:pt idx="42959">
                  <c:v>3.9028317928309999</c:v>
                </c:pt>
                <c:pt idx="42960">
                  <c:v>3.902870178223</c:v>
                </c:pt>
                <c:pt idx="42961">
                  <c:v>3.9029028415679998</c:v>
                </c:pt>
                <c:pt idx="42962">
                  <c:v>3.9029293060299999</c:v>
                </c:pt>
                <c:pt idx="42963">
                  <c:v>3.9029572010039999</c:v>
                </c:pt>
                <c:pt idx="42964">
                  <c:v>3.9029886722559999</c:v>
                </c:pt>
                <c:pt idx="42965">
                  <c:v>3.9030215740199998</c:v>
                </c:pt>
                <c:pt idx="42966">
                  <c:v>3.9030616283419999</c:v>
                </c:pt>
                <c:pt idx="42967">
                  <c:v>3.903105735779</c:v>
                </c:pt>
                <c:pt idx="42968">
                  <c:v>3.9031455516819999</c:v>
                </c:pt>
                <c:pt idx="42969">
                  <c:v>3.9031567573550001</c:v>
                </c:pt>
                <c:pt idx="42970">
                  <c:v>3.90318608284</c:v>
                </c:pt>
                <c:pt idx="42971">
                  <c:v>3.9032108783720001</c:v>
                </c:pt>
                <c:pt idx="42972">
                  <c:v>3.9032440185550001</c:v>
                </c:pt>
                <c:pt idx="42973">
                  <c:v>3.9032790660860002</c:v>
                </c:pt>
                <c:pt idx="42974">
                  <c:v>3.9033207893370001</c:v>
                </c:pt>
                <c:pt idx="42975">
                  <c:v>3.9033639431</c:v>
                </c:pt>
                <c:pt idx="42976">
                  <c:v>3.903403759003</c:v>
                </c:pt>
                <c:pt idx="42977">
                  <c:v>3.9034445285800001</c:v>
                </c:pt>
                <c:pt idx="42978">
                  <c:v>3.9034814834590001</c:v>
                </c:pt>
                <c:pt idx="42979">
                  <c:v>3.9035198688510002</c:v>
                </c:pt>
                <c:pt idx="42980">
                  <c:v>3.9035832881929999</c:v>
                </c:pt>
                <c:pt idx="42981">
                  <c:v>3.9038274288179999</c:v>
                </c:pt>
                <c:pt idx="42982">
                  <c:v>3.9038600921629998</c:v>
                </c:pt>
                <c:pt idx="42983">
                  <c:v>3.9039430618290001</c:v>
                </c:pt>
                <c:pt idx="42984">
                  <c:v>3.903990030289</c:v>
                </c:pt>
                <c:pt idx="42985">
                  <c:v>3.9040653705600001</c:v>
                </c:pt>
                <c:pt idx="42986">
                  <c:v>3.9041266441350002</c:v>
                </c:pt>
                <c:pt idx="42987">
                  <c:v>3.9041917324069999</c:v>
                </c:pt>
                <c:pt idx="42988">
                  <c:v>3.9042639732360001</c:v>
                </c:pt>
                <c:pt idx="42989">
                  <c:v>3.904307365417</c:v>
                </c:pt>
                <c:pt idx="42990">
                  <c:v>3.9043846130370001</c:v>
                </c:pt>
                <c:pt idx="42991">
                  <c:v>3.9044828414919999</c:v>
                </c:pt>
                <c:pt idx="42992">
                  <c:v>3.9047167301179999</c:v>
                </c:pt>
                <c:pt idx="42993">
                  <c:v>3.9047579765320002</c:v>
                </c:pt>
                <c:pt idx="42994">
                  <c:v>3.904799222946</c:v>
                </c:pt>
                <c:pt idx="42995">
                  <c:v>3.9048438072199998</c:v>
                </c:pt>
                <c:pt idx="42996">
                  <c:v>3.9048867225650001</c:v>
                </c:pt>
                <c:pt idx="42997">
                  <c:v>3.904922962189</c:v>
                </c:pt>
                <c:pt idx="42998">
                  <c:v>3.9049668312070001</c:v>
                </c:pt>
                <c:pt idx="42999">
                  <c:v>3.9050090312960002</c:v>
                </c:pt>
                <c:pt idx="43000">
                  <c:v>3.9050443172449998</c:v>
                </c:pt>
                <c:pt idx="43001">
                  <c:v>3.9050405025480002</c:v>
                </c:pt>
                <c:pt idx="43002">
                  <c:v>3.9050838947300002</c:v>
                </c:pt>
                <c:pt idx="43003">
                  <c:v>3.905123472214</c:v>
                </c:pt>
                <c:pt idx="43004">
                  <c:v>3.905156373978</c:v>
                </c:pt>
                <c:pt idx="43005">
                  <c:v>3.9051942825319998</c:v>
                </c:pt>
                <c:pt idx="43006">
                  <c:v>3.9052345752719999</c:v>
                </c:pt>
                <c:pt idx="43007">
                  <c:v>3.905268192291</c:v>
                </c:pt>
                <c:pt idx="43008">
                  <c:v>3.9053034782410001</c:v>
                </c:pt>
                <c:pt idx="43009">
                  <c:v>3.9053373336789998</c:v>
                </c:pt>
                <c:pt idx="43010">
                  <c:v>3.9053680896760001</c:v>
                </c:pt>
                <c:pt idx="43011">
                  <c:v>3.9054124355319999</c:v>
                </c:pt>
                <c:pt idx="43012">
                  <c:v>3.905751228333</c:v>
                </c:pt>
                <c:pt idx="43013">
                  <c:v>3.9058463573459998</c:v>
                </c:pt>
                <c:pt idx="43014">
                  <c:v>3.9059503078460001</c:v>
                </c:pt>
                <c:pt idx="43015">
                  <c:v>3.9059891700740001</c:v>
                </c:pt>
                <c:pt idx="43016">
                  <c:v>3.9060821533199999</c:v>
                </c:pt>
                <c:pt idx="43017">
                  <c:v>3.906136751175</c:v>
                </c:pt>
                <c:pt idx="43018">
                  <c:v>3.9062387943269998</c:v>
                </c:pt>
                <c:pt idx="43019">
                  <c:v>3.9063000679019999</c:v>
                </c:pt>
                <c:pt idx="43020">
                  <c:v>3.906391382217</c:v>
                </c:pt>
                <c:pt idx="43021">
                  <c:v>3.9064550399779998</c:v>
                </c:pt>
                <c:pt idx="43022">
                  <c:v>3.906525373459</c:v>
                </c:pt>
                <c:pt idx="43023">
                  <c:v>3.9065957069400001</c:v>
                </c:pt>
                <c:pt idx="43024">
                  <c:v>3.9066536426540002</c:v>
                </c:pt>
                <c:pt idx="43025">
                  <c:v>3.9067249298100002</c:v>
                </c:pt>
                <c:pt idx="43026">
                  <c:v>3.9070720672610002</c:v>
                </c:pt>
                <c:pt idx="43027">
                  <c:v>3.9071662425990001</c:v>
                </c:pt>
                <c:pt idx="43028">
                  <c:v>3.9072284698490001</c:v>
                </c:pt>
                <c:pt idx="43029">
                  <c:v>3.9072816371919998</c:v>
                </c:pt>
                <c:pt idx="43030">
                  <c:v>3.9073317050930001</c:v>
                </c:pt>
                <c:pt idx="43031">
                  <c:v>3.9073665142060001</c:v>
                </c:pt>
                <c:pt idx="43032">
                  <c:v>3.9074013233180001</c:v>
                </c:pt>
                <c:pt idx="43033">
                  <c:v>3.9074769020079998</c:v>
                </c:pt>
                <c:pt idx="43034">
                  <c:v>3.9075238704680002</c:v>
                </c:pt>
                <c:pt idx="43035">
                  <c:v>3.9075870513919999</c:v>
                </c:pt>
                <c:pt idx="43036">
                  <c:v>3.9076464176179999</c:v>
                </c:pt>
                <c:pt idx="43037">
                  <c:v>3.9077398777010002</c:v>
                </c:pt>
                <c:pt idx="43038">
                  <c:v>3.9078278541559999</c:v>
                </c:pt>
                <c:pt idx="43039">
                  <c:v>3.907878637314</c:v>
                </c:pt>
                <c:pt idx="43040">
                  <c:v>3.9079337120059998</c:v>
                </c:pt>
                <c:pt idx="43041">
                  <c:v>3.9079959392550001</c:v>
                </c:pt>
                <c:pt idx="43042">
                  <c:v>3.9083545207979999</c:v>
                </c:pt>
                <c:pt idx="43043">
                  <c:v>3.908442020416</c:v>
                </c:pt>
                <c:pt idx="43044">
                  <c:v>3.9084815978999998</c:v>
                </c:pt>
                <c:pt idx="43045">
                  <c:v>3.9085412025449999</c:v>
                </c:pt>
                <c:pt idx="43046">
                  <c:v>3.9085979461670002</c:v>
                </c:pt>
                <c:pt idx="43047">
                  <c:v>3.9086506366729998</c:v>
                </c:pt>
                <c:pt idx="43048">
                  <c:v>3.9087202548979998</c:v>
                </c:pt>
                <c:pt idx="43049">
                  <c:v>3.9087638854979998</c:v>
                </c:pt>
                <c:pt idx="43050">
                  <c:v>3.908839702606</c:v>
                </c:pt>
                <c:pt idx="43051">
                  <c:v>3.9088740348819999</c:v>
                </c:pt>
                <c:pt idx="43052">
                  <c:v>3.9089550971980001</c:v>
                </c:pt>
                <c:pt idx="43053">
                  <c:v>3.9089848995210001</c:v>
                </c:pt>
                <c:pt idx="43054">
                  <c:v>3.9090578556060001</c:v>
                </c:pt>
                <c:pt idx="43055">
                  <c:v>3.909148216248</c:v>
                </c:pt>
                <c:pt idx="43056">
                  <c:v>3.909230232239</c:v>
                </c:pt>
                <c:pt idx="43057">
                  <c:v>3.9093170166019999</c:v>
                </c:pt>
                <c:pt idx="43058">
                  <c:v>3.9093804359440001</c:v>
                </c:pt>
                <c:pt idx="43059">
                  <c:v>3.9094188213350001</c:v>
                </c:pt>
                <c:pt idx="43060">
                  <c:v>3.9094929695129998</c:v>
                </c:pt>
                <c:pt idx="43061">
                  <c:v>3.9095318317409999</c:v>
                </c:pt>
                <c:pt idx="43062">
                  <c:v>3.9096126556400002</c:v>
                </c:pt>
                <c:pt idx="43063">
                  <c:v>3.909648656845</c:v>
                </c:pt>
                <c:pt idx="43064">
                  <c:v>3.9097282886509999</c:v>
                </c:pt>
                <c:pt idx="43065">
                  <c:v>3.9097633361819999</c:v>
                </c:pt>
                <c:pt idx="43066">
                  <c:v>3.9098339080810001</c:v>
                </c:pt>
                <c:pt idx="43067">
                  <c:v>3.909875631332</c:v>
                </c:pt>
                <c:pt idx="43068">
                  <c:v>3.9099693298339999</c:v>
                </c:pt>
                <c:pt idx="43069">
                  <c:v>3.9100511074069999</c:v>
                </c:pt>
                <c:pt idx="43070">
                  <c:v>3.910369157791</c:v>
                </c:pt>
                <c:pt idx="43071">
                  <c:v>3.9104027748110002</c:v>
                </c:pt>
                <c:pt idx="43072">
                  <c:v>3.910444021225</c:v>
                </c:pt>
                <c:pt idx="43073">
                  <c:v>3.9104745388030002</c:v>
                </c:pt>
                <c:pt idx="43074">
                  <c:v>3.9105079174039998</c:v>
                </c:pt>
                <c:pt idx="43075">
                  <c:v>3.9105379581449999</c:v>
                </c:pt>
                <c:pt idx="43076">
                  <c:v>3.9105770587920001</c:v>
                </c:pt>
                <c:pt idx="43077">
                  <c:v>3.9106011390690001</c:v>
                </c:pt>
                <c:pt idx="43078">
                  <c:v>3.9106268882749999</c:v>
                </c:pt>
                <c:pt idx="43079">
                  <c:v>3.9106543064119998</c:v>
                </c:pt>
                <c:pt idx="43080">
                  <c:v>3.9106857776639998</c:v>
                </c:pt>
                <c:pt idx="43081">
                  <c:v>3.9107208251949999</c:v>
                </c:pt>
                <c:pt idx="43082">
                  <c:v>3.910757780075</c:v>
                </c:pt>
                <c:pt idx="43083">
                  <c:v>3.9107918739319998</c:v>
                </c:pt>
                <c:pt idx="43084">
                  <c:v>3.9108297824860001</c:v>
                </c:pt>
                <c:pt idx="43085">
                  <c:v>3.910871267319</c:v>
                </c:pt>
                <c:pt idx="43086">
                  <c:v>3.9109141826629998</c:v>
                </c:pt>
                <c:pt idx="43087">
                  <c:v>3.9109530448909999</c:v>
                </c:pt>
                <c:pt idx="43088">
                  <c:v>3.9109942913059998</c:v>
                </c:pt>
                <c:pt idx="43089">
                  <c:v>3.9110326766969998</c:v>
                </c:pt>
                <c:pt idx="43090">
                  <c:v>3.9110758304600002</c:v>
                </c:pt>
                <c:pt idx="43091">
                  <c:v>3.9112682342529999</c:v>
                </c:pt>
                <c:pt idx="43092">
                  <c:v>3.911341905594</c:v>
                </c:pt>
                <c:pt idx="43093">
                  <c:v>3.9113693237299998</c:v>
                </c:pt>
                <c:pt idx="43094">
                  <c:v>3.9114489555360001</c:v>
                </c:pt>
                <c:pt idx="43095">
                  <c:v>3.9114863872529999</c:v>
                </c:pt>
                <c:pt idx="43096">
                  <c:v>3.9115607738490001</c:v>
                </c:pt>
                <c:pt idx="43097">
                  <c:v>3.911612510681</c:v>
                </c:pt>
                <c:pt idx="43098">
                  <c:v>3.9116828441620002</c:v>
                </c:pt>
                <c:pt idx="43099">
                  <c:v>3.9117531776429999</c:v>
                </c:pt>
                <c:pt idx="43100">
                  <c:v>3.9118165969850001</c:v>
                </c:pt>
                <c:pt idx="43101">
                  <c:v>3.9118909835819999</c:v>
                </c:pt>
                <c:pt idx="43102">
                  <c:v>3.9119405746460001</c:v>
                </c:pt>
                <c:pt idx="43103">
                  <c:v>3.9120185375209999</c:v>
                </c:pt>
                <c:pt idx="43104">
                  <c:v>3.9120538234710001</c:v>
                </c:pt>
                <c:pt idx="43105">
                  <c:v>3.9121360778810002</c:v>
                </c:pt>
                <c:pt idx="43106">
                  <c:v>3.9121663570399998</c:v>
                </c:pt>
                <c:pt idx="43107">
                  <c:v>3.912266254425</c:v>
                </c:pt>
                <c:pt idx="43108">
                  <c:v>3.912477493286</c:v>
                </c:pt>
                <c:pt idx="43109">
                  <c:v>3.9125339984890002</c:v>
                </c:pt>
                <c:pt idx="43110">
                  <c:v>3.9126286506649999</c:v>
                </c:pt>
                <c:pt idx="43111">
                  <c:v>3.9126880168909999</c:v>
                </c:pt>
                <c:pt idx="43112">
                  <c:v>3.9127330780029999</c:v>
                </c:pt>
                <c:pt idx="43113">
                  <c:v>3.9127812385560001</c:v>
                </c:pt>
                <c:pt idx="43114">
                  <c:v>3.9128201007840002</c:v>
                </c:pt>
                <c:pt idx="43115">
                  <c:v>3.912855625153</c:v>
                </c:pt>
                <c:pt idx="43116">
                  <c:v>3.9128873348240001</c:v>
                </c:pt>
                <c:pt idx="43117">
                  <c:v>3.9129192829130002</c:v>
                </c:pt>
                <c:pt idx="43118">
                  <c:v>3.9129514694209999</c:v>
                </c:pt>
                <c:pt idx="43119">
                  <c:v>3.9129841327669999</c:v>
                </c:pt>
                <c:pt idx="43120">
                  <c:v>3.913017988205</c:v>
                </c:pt>
                <c:pt idx="43121">
                  <c:v>3.9130542278289999</c:v>
                </c:pt>
                <c:pt idx="43122">
                  <c:v>3.913094758987</c:v>
                </c:pt>
                <c:pt idx="43123">
                  <c:v>3.9131345748899999</c:v>
                </c:pt>
                <c:pt idx="43124">
                  <c:v>3.9131810665129998</c:v>
                </c:pt>
                <c:pt idx="43125">
                  <c:v>3.9132020473479998</c:v>
                </c:pt>
                <c:pt idx="43126">
                  <c:v>3.9132404327389998</c:v>
                </c:pt>
                <c:pt idx="43127">
                  <c:v>3.9132783412930001</c:v>
                </c:pt>
                <c:pt idx="43128">
                  <c:v>3.9133315086359999</c:v>
                </c:pt>
                <c:pt idx="43129">
                  <c:v>3.9134297370910001</c:v>
                </c:pt>
                <c:pt idx="43130">
                  <c:v>3.9136137962339999</c:v>
                </c:pt>
                <c:pt idx="43131">
                  <c:v>3.9136915206910001</c:v>
                </c:pt>
                <c:pt idx="43132">
                  <c:v>3.913785219193</c:v>
                </c:pt>
                <c:pt idx="43133">
                  <c:v>3.913881063461</c:v>
                </c:pt>
                <c:pt idx="43134">
                  <c:v>3.9139742851260002</c:v>
                </c:pt>
                <c:pt idx="43135">
                  <c:v>3.9140944480900002</c:v>
                </c:pt>
                <c:pt idx="43136">
                  <c:v>3.914141178131</c:v>
                </c:pt>
                <c:pt idx="43137">
                  <c:v>3.9142162799840001</c:v>
                </c:pt>
                <c:pt idx="43138">
                  <c:v>3.9142518043519998</c:v>
                </c:pt>
                <c:pt idx="43139">
                  <c:v>3.9143338203429998</c:v>
                </c:pt>
                <c:pt idx="43140">
                  <c:v>3.91437125206</c:v>
                </c:pt>
                <c:pt idx="43141">
                  <c:v>3.9144551754000001</c:v>
                </c:pt>
                <c:pt idx="43142">
                  <c:v>3.914494991302</c:v>
                </c:pt>
                <c:pt idx="43143">
                  <c:v>3.9145634174350001</c:v>
                </c:pt>
                <c:pt idx="43144">
                  <c:v>3.914648532867</c:v>
                </c:pt>
                <c:pt idx="43145">
                  <c:v>3.914800405502</c:v>
                </c:pt>
                <c:pt idx="43146">
                  <c:v>3.9151551723479998</c:v>
                </c:pt>
                <c:pt idx="43147">
                  <c:v>3.9152088165280001</c:v>
                </c:pt>
                <c:pt idx="43148">
                  <c:v>3.9152557849880001</c:v>
                </c:pt>
                <c:pt idx="43149">
                  <c:v>3.9153065681460002</c:v>
                </c:pt>
                <c:pt idx="43150">
                  <c:v>3.9153516292570001</c:v>
                </c:pt>
                <c:pt idx="43151">
                  <c:v>3.9153938293460002</c:v>
                </c:pt>
                <c:pt idx="43152">
                  <c:v>3.9154896736150002</c:v>
                </c:pt>
                <c:pt idx="43153">
                  <c:v>3.9155905246730001</c:v>
                </c:pt>
                <c:pt idx="43154">
                  <c:v>3.9156451225279998</c:v>
                </c:pt>
                <c:pt idx="43155">
                  <c:v>3.9157392978669998</c:v>
                </c:pt>
                <c:pt idx="43156">
                  <c:v>3.9158101081850001</c:v>
                </c:pt>
                <c:pt idx="43157">
                  <c:v>3.9159331321719999</c:v>
                </c:pt>
                <c:pt idx="43158">
                  <c:v>3.9160010814669999</c:v>
                </c:pt>
                <c:pt idx="43159">
                  <c:v>3.9161975383760002</c:v>
                </c:pt>
                <c:pt idx="43160">
                  <c:v>3.9163124561310001</c:v>
                </c:pt>
                <c:pt idx="43161">
                  <c:v>3.9163725376129999</c:v>
                </c:pt>
                <c:pt idx="43162">
                  <c:v>3.9164035320280002</c:v>
                </c:pt>
                <c:pt idx="43163">
                  <c:v>3.9164788722989998</c:v>
                </c:pt>
                <c:pt idx="43164">
                  <c:v>3.9165103435519999</c:v>
                </c:pt>
                <c:pt idx="43165">
                  <c:v>3.9165890216829999</c:v>
                </c:pt>
                <c:pt idx="43166">
                  <c:v>3.9166245460510001</c:v>
                </c:pt>
                <c:pt idx="43167">
                  <c:v>3.9166996479030001</c:v>
                </c:pt>
                <c:pt idx="43168">
                  <c:v>3.916737556458</c:v>
                </c:pt>
                <c:pt idx="43169">
                  <c:v>3.9168343544009998</c:v>
                </c:pt>
                <c:pt idx="43170">
                  <c:v>3.9169335365300002</c:v>
                </c:pt>
                <c:pt idx="43171">
                  <c:v>3.9170420169829998</c:v>
                </c:pt>
                <c:pt idx="43172">
                  <c:v>3.9171867370609998</c:v>
                </c:pt>
                <c:pt idx="43173">
                  <c:v>3.9174802303309999</c:v>
                </c:pt>
                <c:pt idx="43174">
                  <c:v>3.917574882507</c:v>
                </c:pt>
                <c:pt idx="43175">
                  <c:v>3.9176139831539998</c:v>
                </c:pt>
                <c:pt idx="43176">
                  <c:v>3.9176466465000002</c:v>
                </c:pt>
                <c:pt idx="43177">
                  <c:v>3.9176824092859999</c:v>
                </c:pt>
                <c:pt idx="43178">
                  <c:v>3.9177181720730001</c:v>
                </c:pt>
                <c:pt idx="43179">
                  <c:v>3.9177556037899999</c:v>
                </c:pt>
                <c:pt idx="43180">
                  <c:v>3.917799711227</c:v>
                </c:pt>
                <c:pt idx="43181">
                  <c:v>3.9178438186650002</c:v>
                </c:pt>
                <c:pt idx="43182">
                  <c:v>3.9178740978239999</c:v>
                </c:pt>
                <c:pt idx="43183">
                  <c:v>3.917904138565</c:v>
                </c:pt>
                <c:pt idx="43184">
                  <c:v>3.9179315567019999</c:v>
                </c:pt>
                <c:pt idx="43185">
                  <c:v>3.917956590652</c:v>
                </c:pt>
                <c:pt idx="43186">
                  <c:v>3.9179916381840001</c:v>
                </c:pt>
                <c:pt idx="43187">
                  <c:v>3.918029785156</c:v>
                </c:pt>
                <c:pt idx="43188">
                  <c:v>3.9180696010589999</c:v>
                </c:pt>
                <c:pt idx="43189">
                  <c:v>3.9181194305420002</c:v>
                </c:pt>
                <c:pt idx="43190">
                  <c:v>3.9181706905359999</c:v>
                </c:pt>
                <c:pt idx="43191">
                  <c:v>3.9182152748110002</c:v>
                </c:pt>
                <c:pt idx="43192">
                  <c:v>3.918270587921</c:v>
                </c:pt>
                <c:pt idx="43193">
                  <c:v>3.9183320999150002</c:v>
                </c:pt>
                <c:pt idx="43194">
                  <c:v>3.918436050415</c:v>
                </c:pt>
                <c:pt idx="43195">
                  <c:v>3.9186491966250001</c:v>
                </c:pt>
                <c:pt idx="43196">
                  <c:v>3.9187531471249999</c:v>
                </c:pt>
                <c:pt idx="43197">
                  <c:v>3.9187853336330001</c:v>
                </c:pt>
                <c:pt idx="43198">
                  <c:v>3.918863534927</c:v>
                </c:pt>
                <c:pt idx="43199">
                  <c:v>3.918910264969</c:v>
                </c:pt>
                <c:pt idx="43200">
                  <c:v>3.9189894199370001</c:v>
                </c:pt>
                <c:pt idx="43201">
                  <c:v>3.9190523624420002</c:v>
                </c:pt>
                <c:pt idx="43202">
                  <c:v>3.9191288948060001</c:v>
                </c:pt>
                <c:pt idx="43203">
                  <c:v>3.9192078113559998</c:v>
                </c:pt>
                <c:pt idx="43204">
                  <c:v>3.9192733764650001</c:v>
                </c:pt>
                <c:pt idx="43205">
                  <c:v>3.9193627834320002</c:v>
                </c:pt>
                <c:pt idx="43206">
                  <c:v>3.919424772263</c:v>
                </c:pt>
                <c:pt idx="43207">
                  <c:v>3.9195275306699999</c:v>
                </c:pt>
                <c:pt idx="43208">
                  <c:v>3.9195804595950001</c:v>
                </c:pt>
                <c:pt idx="43209">
                  <c:v>3.9196772575379999</c:v>
                </c:pt>
                <c:pt idx="43210">
                  <c:v>3.9197325706480002</c:v>
                </c:pt>
                <c:pt idx="43211">
                  <c:v>3.9198298454280001</c:v>
                </c:pt>
                <c:pt idx="43212">
                  <c:v>3.9198842048650002</c:v>
                </c:pt>
                <c:pt idx="43213">
                  <c:v>3.9199607372280001</c:v>
                </c:pt>
                <c:pt idx="43214">
                  <c:v>3.920016050339</c:v>
                </c:pt>
                <c:pt idx="43215">
                  <c:v>3.9200797080990002</c:v>
                </c:pt>
                <c:pt idx="43216">
                  <c:v>3.9201407432559998</c:v>
                </c:pt>
                <c:pt idx="43217">
                  <c:v>3.9202511310579999</c:v>
                </c:pt>
                <c:pt idx="43218">
                  <c:v>3.920345544815</c:v>
                </c:pt>
                <c:pt idx="43219">
                  <c:v>3.9205992221830002</c:v>
                </c:pt>
                <c:pt idx="43220">
                  <c:v>3.9206469058989999</c:v>
                </c:pt>
                <c:pt idx="43221">
                  <c:v>3.920689344406</c:v>
                </c:pt>
                <c:pt idx="43222">
                  <c:v>3.9207272529599999</c:v>
                </c:pt>
                <c:pt idx="43223">
                  <c:v>3.9207673072809999</c:v>
                </c:pt>
                <c:pt idx="43224">
                  <c:v>3.9208049774170002</c:v>
                </c:pt>
                <c:pt idx="43225">
                  <c:v>3.9208421707149999</c:v>
                </c:pt>
                <c:pt idx="43226">
                  <c:v>3.920875787735</c:v>
                </c:pt>
                <c:pt idx="43227">
                  <c:v>3.920910596848</c:v>
                </c:pt>
                <c:pt idx="43228">
                  <c:v>3.9209408760070001</c:v>
                </c:pt>
                <c:pt idx="43229">
                  <c:v>3.9209759235380002</c:v>
                </c:pt>
                <c:pt idx="43230">
                  <c:v>3.9210097789759999</c:v>
                </c:pt>
                <c:pt idx="43231">
                  <c:v>3.9210505485530001</c:v>
                </c:pt>
                <c:pt idx="43232">
                  <c:v>3.9210929870609998</c:v>
                </c:pt>
                <c:pt idx="43233">
                  <c:v>3.921135663986</c:v>
                </c:pt>
                <c:pt idx="43234">
                  <c:v>3.921179294586</c:v>
                </c:pt>
                <c:pt idx="43235">
                  <c:v>3.9212200641630002</c:v>
                </c:pt>
                <c:pt idx="43236">
                  <c:v>3.9212536811829999</c:v>
                </c:pt>
                <c:pt idx="43237">
                  <c:v>3.9212849140169999</c:v>
                </c:pt>
                <c:pt idx="43238">
                  <c:v>3.9213416576390001</c:v>
                </c:pt>
                <c:pt idx="43239">
                  <c:v>3.9214062690730001</c:v>
                </c:pt>
                <c:pt idx="43240">
                  <c:v>3.9216802120210001</c:v>
                </c:pt>
                <c:pt idx="43241">
                  <c:v>3.9217588901520002</c:v>
                </c:pt>
                <c:pt idx="43242">
                  <c:v>3.9218404293060001</c:v>
                </c:pt>
                <c:pt idx="43243">
                  <c:v>3.9219040870669999</c:v>
                </c:pt>
                <c:pt idx="43244">
                  <c:v>3.92200922966</c:v>
                </c:pt>
                <c:pt idx="43245">
                  <c:v>3.9220359325410001</c:v>
                </c:pt>
                <c:pt idx="43246">
                  <c:v>3.9221150875089998</c:v>
                </c:pt>
                <c:pt idx="43247">
                  <c:v>3.9221501350399999</c:v>
                </c:pt>
                <c:pt idx="43248">
                  <c:v>3.9222316741940002</c:v>
                </c:pt>
                <c:pt idx="43249">
                  <c:v>3.9222788810729998</c:v>
                </c:pt>
                <c:pt idx="43250">
                  <c:v>3.922354698181</c:v>
                </c:pt>
                <c:pt idx="43251">
                  <c:v>3.9224126338960001</c:v>
                </c:pt>
                <c:pt idx="43252">
                  <c:v>3.9224772453310002</c:v>
                </c:pt>
                <c:pt idx="43253">
                  <c:v>3.922548055649</c:v>
                </c:pt>
                <c:pt idx="43254">
                  <c:v>3.922595024109</c:v>
                </c:pt>
                <c:pt idx="43255">
                  <c:v>3.9226744174960002</c:v>
                </c:pt>
                <c:pt idx="43256">
                  <c:v>3.9227108955380001</c:v>
                </c:pt>
                <c:pt idx="43257">
                  <c:v>3.92280960083</c:v>
                </c:pt>
                <c:pt idx="43258">
                  <c:v>3.9231016635890001</c:v>
                </c:pt>
                <c:pt idx="43259">
                  <c:v>3.9231512546539999</c:v>
                </c:pt>
                <c:pt idx="43260">
                  <c:v>3.9231963157649998</c:v>
                </c:pt>
                <c:pt idx="43261">
                  <c:v>3.923247337341</c:v>
                </c:pt>
                <c:pt idx="43262">
                  <c:v>3.9232923984529999</c:v>
                </c:pt>
                <c:pt idx="43263">
                  <c:v>3.9233362674709999</c:v>
                </c:pt>
                <c:pt idx="43264">
                  <c:v>3.9233813285829999</c:v>
                </c:pt>
                <c:pt idx="43265">
                  <c:v>3.9234251976009999</c:v>
                </c:pt>
                <c:pt idx="43266">
                  <c:v>3.9234642982480001</c:v>
                </c:pt>
                <c:pt idx="43267">
                  <c:v>3.9234972000120001</c:v>
                </c:pt>
                <c:pt idx="43268">
                  <c:v>3.923533439636</c:v>
                </c:pt>
                <c:pt idx="43269">
                  <c:v>3.9235632419590001</c:v>
                </c:pt>
                <c:pt idx="43270">
                  <c:v>3.9235975742339999</c:v>
                </c:pt>
                <c:pt idx="43271">
                  <c:v>3.9236409664149998</c:v>
                </c:pt>
                <c:pt idx="43272">
                  <c:v>3.923686742783</c:v>
                </c:pt>
                <c:pt idx="43273">
                  <c:v>3.9237365722659998</c:v>
                </c:pt>
                <c:pt idx="43274">
                  <c:v>3.9240543842319999</c:v>
                </c:pt>
                <c:pt idx="43275">
                  <c:v>3.9241423606870001</c:v>
                </c:pt>
                <c:pt idx="43276">
                  <c:v>3.9242305755619999</c:v>
                </c:pt>
                <c:pt idx="43277">
                  <c:v>3.9243183135990001</c:v>
                </c:pt>
                <c:pt idx="43278">
                  <c:v>3.9244065284729999</c:v>
                </c:pt>
                <c:pt idx="43279">
                  <c:v>3.9245610237120001</c:v>
                </c:pt>
                <c:pt idx="43280">
                  <c:v>3.9247465133669999</c:v>
                </c:pt>
                <c:pt idx="43281">
                  <c:v>3.9248235225679999</c:v>
                </c:pt>
                <c:pt idx="43282">
                  <c:v>3.9248707294459999</c:v>
                </c:pt>
                <c:pt idx="43283">
                  <c:v>3.924923419952</c:v>
                </c:pt>
                <c:pt idx="43284">
                  <c:v>3.924968719482</c:v>
                </c:pt>
                <c:pt idx="43285">
                  <c:v>3.9250049591059999</c:v>
                </c:pt>
                <c:pt idx="43286">
                  <c:v>3.9250371456150002</c:v>
                </c:pt>
                <c:pt idx="43287">
                  <c:v>3.9250690937039998</c:v>
                </c:pt>
                <c:pt idx="43288">
                  <c:v>3.9250998497010001</c:v>
                </c:pt>
                <c:pt idx="43289">
                  <c:v>3.925130844116</c:v>
                </c:pt>
                <c:pt idx="43290">
                  <c:v>3.925163984299</c:v>
                </c:pt>
                <c:pt idx="43291">
                  <c:v>3.9252085685729998</c:v>
                </c:pt>
                <c:pt idx="43292">
                  <c:v>3.9252469539639998</c:v>
                </c:pt>
                <c:pt idx="43293">
                  <c:v>3.9252729415890002</c:v>
                </c:pt>
                <c:pt idx="43294">
                  <c:v>3.925301551819</c:v>
                </c:pt>
                <c:pt idx="43295">
                  <c:v>3.9253315925600001</c:v>
                </c:pt>
                <c:pt idx="43296">
                  <c:v>3.9253709316249998</c:v>
                </c:pt>
                <c:pt idx="43297">
                  <c:v>3.9254052639010002</c:v>
                </c:pt>
                <c:pt idx="43298">
                  <c:v>3.9254438877109998</c:v>
                </c:pt>
                <c:pt idx="43299">
                  <c:v>3.9254765510560001</c:v>
                </c:pt>
                <c:pt idx="43300">
                  <c:v>3.9254922866820001</c:v>
                </c:pt>
                <c:pt idx="43301">
                  <c:v>3.9255421161649999</c:v>
                </c:pt>
                <c:pt idx="43302">
                  <c:v>3.925596237183</c:v>
                </c:pt>
                <c:pt idx="43303">
                  <c:v>3.9256551265719999</c:v>
                </c:pt>
                <c:pt idx="43304">
                  <c:v>3.9257555007930001</c:v>
                </c:pt>
                <c:pt idx="43305">
                  <c:v>3.9258236885070001</c:v>
                </c:pt>
                <c:pt idx="43306">
                  <c:v>3.9258675575259998</c:v>
                </c:pt>
                <c:pt idx="43307">
                  <c:v>3.9259376525879999</c:v>
                </c:pt>
                <c:pt idx="43308">
                  <c:v>3.9260039329529999</c:v>
                </c:pt>
                <c:pt idx="43309">
                  <c:v>3.9260802268980002</c:v>
                </c:pt>
                <c:pt idx="43310">
                  <c:v>3.9261767864229999</c:v>
                </c:pt>
                <c:pt idx="43311">
                  <c:v>3.9262514114379998</c:v>
                </c:pt>
                <c:pt idx="43312">
                  <c:v>3.9263596534729999</c:v>
                </c:pt>
                <c:pt idx="43313">
                  <c:v>3.9264278411869999</c:v>
                </c:pt>
                <c:pt idx="43314">
                  <c:v>3.926543474197</c:v>
                </c:pt>
                <c:pt idx="43315">
                  <c:v>3.926609754562</c:v>
                </c:pt>
                <c:pt idx="43316">
                  <c:v>3.9267218112950002</c:v>
                </c:pt>
                <c:pt idx="43317">
                  <c:v>3.9267897605900002</c:v>
                </c:pt>
                <c:pt idx="43318">
                  <c:v>3.926884889603</c:v>
                </c:pt>
                <c:pt idx="43319">
                  <c:v>3.9269490241999998</c:v>
                </c:pt>
                <c:pt idx="43320">
                  <c:v>3.9270169734949998</c:v>
                </c:pt>
                <c:pt idx="43321">
                  <c:v>3.927082061768</c:v>
                </c:pt>
                <c:pt idx="43322">
                  <c:v>3.9271304607389999</c:v>
                </c:pt>
                <c:pt idx="43323">
                  <c:v>3.9272272586820001</c:v>
                </c:pt>
                <c:pt idx="43324">
                  <c:v>3.9274795055389999</c:v>
                </c:pt>
                <c:pt idx="43325">
                  <c:v>3.9275248050689999</c:v>
                </c:pt>
                <c:pt idx="43326">
                  <c:v>3.9275629520419999</c:v>
                </c:pt>
                <c:pt idx="43327">
                  <c:v>3.9276082515719999</c:v>
                </c:pt>
                <c:pt idx="43328">
                  <c:v>3.9276528358460001</c:v>
                </c:pt>
                <c:pt idx="43329">
                  <c:v>3.9276909828190001</c:v>
                </c:pt>
                <c:pt idx="43330">
                  <c:v>3.927728891373</c:v>
                </c:pt>
                <c:pt idx="43331">
                  <c:v>3.9277672767639999</c:v>
                </c:pt>
                <c:pt idx="43332">
                  <c:v>3.9277997016909998</c:v>
                </c:pt>
                <c:pt idx="43333">
                  <c:v>3.927837371826</c:v>
                </c:pt>
                <c:pt idx="43334">
                  <c:v>3.9278752803799999</c:v>
                </c:pt>
                <c:pt idx="43335">
                  <c:v>3.9279074668880001</c:v>
                </c:pt>
                <c:pt idx="43336">
                  <c:v>3.9279389381410001</c:v>
                </c:pt>
                <c:pt idx="43337">
                  <c:v>3.9279701709750001</c:v>
                </c:pt>
                <c:pt idx="43338">
                  <c:v>3.9280033111570001</c:v>
                </c:pt>
                <c:pt idx="43339">
                  <c:v>3.9280405044559998</c:v>
                </c:pt>
                <c:pt idx="43340">
                  <c:v>3.9280803203580001</c:v>
                </c:pt>
                <c:pt idx="43341">
                  <c:v>3.9281113147740001</c:v>
                </c:pt>
                <c:pt idx="43342">
                  <c:v>3.9281411170960001</c:v>
                </c:pt>
                <c:pt idx="43343">
                  <c:v>3.92817735672</c:v>
                </c:pt>
                <c:pt idx="43344">
                  <c:v>3.9282178878780001</c:v>
                </c:pt>
                <c:pt idx="43345">
                  <c:v>3.9285118579859999</c:v>
                </c:pt>
                <c:pt idx="43346">
                  <c:v>3.9286205768590001</c:v>
                </c:pt>
                <c:pt idx="43347">
                  <c:v>3.928651571274</c:v>
                </c:pt>
                <c:pt idx="43348">
                  <c:v>3.9287328720089998</c:v>
                </c:pt>
                <c:pt idx="43349">
                  <c:v>3.9287679195399998</c:v>
                </c:pt>
                <c:pt idx="43350">
                  <c:v>3.9288501739499999</c:v>
                </c:pt>
                <c:pt idx="43351">
                  <c:v>3.9288873672490001</c:v>
                </c:pt>
                <c:pt idx="43352">
                  <c:v>3.9289610385890001</c:v>
                </c:pt>
                <c:pt idx="43353">
                  <c:v>3.9290087223049999</c:v>
                </c:pt>
                <c:pt idx="43354">
                  <c:v>3.9290692806240002</c:v>
                </c:pt>
                <c:pt idx="43355">
                  <c:v>3.929161071777</c:v>
                </c:pt>
                <c:pt idx="43356">
                  <c:v>3.9293110370640001</c:v>
                </c:pt>
                <c:pt idx="43357">
                  <c:v>3.9296069145199999</c:v>
                </c:pt>
                <c:pt idx="43358">
                  <c:v>3.9296586513520002</c:v>
                </c:pt>
                <c:pt idx="43359">
                  <c:v>3.929760932922</c:v>
                </c:pt>
                <c:pt idx="43360">
                  <c:v>3.9298098087310001</c:v>
                </c:pt>
                <c:pt idx="43361">
                  <c:v>3.929870843887</c:v>
                </c:pt>
                <c:pt idx="43362">
                  <c:v>3.9299232959750001</c:v>
                </c:pt>
                <c:pt idx="43363">
                  <c:v>3.9299745559689998</c:v>
                </c:pt>
                <c:pt idx="43364">
                  <c:v>3.9300186634059999</c:v>
                </c:pt>
                <c:pt idx="43365">
                  <c:v>3.9300663471220001</c:v>
                </c:pt>
                <c:pt idx="43366">
                  <c:v>3.9301087856289998</c:v>
                </c:pt>
                <c:pt idx="43367">
                  <c:v>3.9301474094389999</c:v>
                </c:pt>
                <c:pt idx="43368">
                  <c:v>3.9301872253419998</c:v>
                </c:pt>
                <c:pt idx="43369">
                  <c:v>3.9302287101750002</c:v>
                </c:pt>
                <c:pt idx="43370">
                  <c:v>3.9302692413329998</c:v>
                </c:pt>
                <c:pt idx="43371">
                  <c:v>3.9303157329560001</c:v>
                </c:pt>
                <c:pt idx="43372">
                  <c:v>3.930360794067</c:v>
                </c:pt>
                <c:pt idx="43373">
                  <c:v>3.9304161071779999</c:v>
                </c:pt>
                <c:pt idx="43374">
                  <c:v>3.9304912090299999</c:v>
                </c:pt>
                <c:pt idx="43375">
                  <c:v>3.930596113205</c:v>
                </c:pt>
                <c:pt idx="43376">
                  <c:v>3.9307310581210002</c:v>
                </c:pt>
                <c:pt idx="43377">
                  <c:v>3.9308919906619999</c:v>
                </c:pt>
                <c:pt idx="43378">
                  <c:v>3.9309766292570001</c:v>
                </c:pt>
                <c:pt idx="43379">
                  <c:v>3.9310455322269999</c:v>
                </c:pt>
                <c:pt idx="43380">
                  <c:v>3.9310884475710002</c:v>
                </c:pt>
                <c:pt idx="43381">
                  <c:v>3.9311740398409998</c:v>
                </c:pt>
                <c:pt idx="43382">
                  <c:v>3.9312067031860001</c:v>
                </c:pt>
                <c:pt idx="43383">
                  <c:v>3.9312877655029999</c:v>
                </c:pt>
                <c:pt idx="43384">
                  <c:v>3.9313223361969998</c:v>
                </c:pt>
                <c:pt idx="43385">
                  <c:v>3.9313924312589998</c:v>
                </c:pt>
                <c:pt idx="43386">
                  <c:v>3.9314334392550001</c:v>
                </c:pt>
                <c:pt idx="43387">
                  <c:v>3.9314947128300002</c:v>
                </c:pt>
                <c:pt idx="43388">
                  <c:v>3.9315929412839998</c:v>
                </c:pt>
                <c:pt idx="43389">
                  <c:v>3.931755781174</c:v>
                </c:pt>
                <c:pt idx="43390">
                  <c:v>3.9319281578059999</c:v>
                </c:pt>
                <c:pt idx="43391">
                  <c:v>3.9319691658020002</c:v>
                </c:pt>
                <c:pt idx="43392">
                  <c:v>3.9320409297940002</c:v>
                </c:pt>
                <c:pt idx="43393">
                  <c:v>3.9320909976960001</c:v>
                </c:pt>
                <c:pt idx="43394">
                  <c:v>3.932160139084</c:v>
                </c:pt>
                <c:pt idx="43395">
                  <c:v>3.9322242736819999</c:v>
                </c:pt>
                <c:pt idx="43396">
                  <c:v>3.9322795867920002</c:v>
                </c:pt>
                <c:pt idx="43397">
                  <c:v>3.9323563575740001</c:v>
                </c:pt>
                <c:pt idx="43398">
                  <c:v>3.9324040412899999</c:v>
                </c:pt>
                <c:pt idx="43399">
                  <c:v>3.9324781894680001</c:v>
                </c:pt>
                <c:pt idx="43400">
                  <c:v>3.9325058460240001</c:v>
                </c:pt>
                <c:pt idx="43401">
                  <c:v>3.9326040744780002</c:v>
                </c:pt>
                <c:pt idx="43402">
                  <c:v>3.9326910972600002</c:v>
                </c:pt>
                <c:pt idx="43403">
                  <c:v>3.9328110218050001</c:v>
                </c:pt>
                <c:pt idx="43404">
                  <c:v>3.9330301284789999</c:v>
                </c:pt>
                <c:pt idx="43405">
                  <c:v>3.9330804347989998</c:v>
                </c:pt>
                <c:pt idx="43406">
                  <c:v>3.933140277863</c:v>
                </c:pt>
                <c:pt idx="43407">
                  <c:v>3.9331881999970002</c:v>
                </c:pt>
                <c:pt idx="43408">
                  <c:v>3.933232784271</c:v>
                </c:pt>
                <c:pt idx="43409">
                  <c:v>3.9332802295680001</c:v>
                </c:pt>
                <c:pt idx="43410">
                  <c:v>3.933314561844</c:v>
                </c:pt>
                <c:pt idx="43411">
                  <c:v>3.9333503246310002</c:v>
                </c:pt>
                <c:pt idx="43412">
                  <c:v>3.933386325836</c:v>
                </c:pt>
                <c:pt idx="43413">
                  <c:v>3.9334204196929998</c:v>
                </c:pt>
                <c:pt idx="43414">
                  <c:v>3.9334278106689999</c:v>
                </c:pt>
                <c:pt idx="43415">
                  <c:v>3.9334661960599999</c:v>
                </c:pt>
                <c:pt idx="43416">
                  <c:v>3.9335112571719999</c:v>
                </c:pt>
                <c:pt idx="43417">
                  <c:v>3.9335472583770001</c:v>
                </c:pt>
                <c:pt idx="43418">
                  <c:v>3.93359208107</c:v>
                </c:pt>
                <c:pt idx="43419">
                  <c:v>3.9336333274839999</c:v>
                </c:pt>
                <c:pt idx="43420">
                  <c:v>3.9336791038509999</c:v>
                </c:pt>
                <c:pt idx="43421">
                  <c:v>3.9337551593779998</c:v>
                </c:pt>
                <c:pt idx="43422">
                  <c:v>3.9340076446530001</c:v>
                </c:pt>
                <c:pt idx="43423">
                  <c:v>3.9340374469760002</c:v>
                </c:pt>
                <c:pt idx="43424">
                  <c:v>3.934110164642</c:v>
                </c:pt>
                <c:pt idx="43425">
                  <c:v>3.9341518878940001</c:v>
                </c:pt>
                <c:pt idx="43426">
                  <c:v>3.9342195987699999</c:v>
                </c:pt>
                <c:pt idx="43427">
                  <c:v>3.9342734813689999</c:v>
                </c:pt>
                <c:pt idx="43428">
                  <c:v>3.9343395233149998</c:v>
                </c:pt>
                <c:pt idx="43429">
                  <c:v>3.9344110488889998</c:v>
                </c:pt>
                <c:pt idx="43430">
                  <c:v>3.9344685077669999</c:v>
                </c:pt>
                <c:pt idx="43431">
                  <c:v>3.9345448017120002</c:v>
                </c:pt>
                <c:pt idx="43432">
                  <c:v>3.9345829486850001</c:v>
                </c:pt>
                <c:pt idx="43433">
                  <c:v>3.93466091156</c:v>
                </c:pt>
                <c:pt idx="43434">
                  <c:v>3.934763669968</c:v>
                </c:pt>
                <c:pt idx="43435">
                  <c:v>3.9348506927489999</c:v>
                </c:pt>
                <c:pt idx="43436">
                  <c:v>3.9351253509520001</c:v>
                </c:pt>
                <c:pt idx="43437">
                  <c:v>3.9351830482480001</c:v>
                </c:pt>
                <c:pt idx="43438">
                  <c:v>3.9352316856380001</c:v>
                </c:pt>
                <c:pt idx="43439">
                  <c:v>3.9352798461909999</c:v>
                </c:pt>
                <c:pt idx="43440">
                  <c:v>3.9353260993960002</c:v>
                </c:pt>
                <c:pt idx="43441">
                  <c:v>3.9353682994839998</c:v>
                </c:pt>
                <c:pt idx="43442">
                  <c:v>3.9354124069209999</c:v>
                </c:pt>
                <c:pt idx="43443">
                  <c:v>3.9354550838470002</c:v>
                </c:pt>
                <c:pt idx="43444">
                  <c:v>3.935494661331</c:v>
                </c:pt>
                <c:pt idx="43445">
                  <c:v>3.935531377792</c:v>
                </c:pt>
                <c:pt idx="43446">
                  <c:v>3.9355673789979999</c:v>
                </c:pt>
                <c:pt idx="43447">
                  <c:v>3.9356021881099998</c:v>
                </c:pt>
                <c:pt idx="43448">
                  <c:v>3.9356396198270001</c:v>
                </c:pt>
                <c:pt idx="43449">
                  <c:v>3.9356796741490001</c:v>
                </c:pt>
                <c:pt idx="43450">
                  <c:v>3.9357275962829998</c:v>
                </c:pt>
                <c:pt idx="43451">
                  <c:v>3.935780525208</c:v>
                </c:pt>
                <c:pt idx="43452">
                  <c:v>3.9358735084530001</c:v>
                </c:pt>
                <c:pt idx="43453">
                  <c:v>3.9361932277679998</c:v>
                </c:pt>
                <c:pt idx="43454">
                  <c:v>3.9363288879390002</c:v>
                </c:pt>
                <c:pt idx="43455">
                  <c:v>3.9364132881159999</c:v>
                </c:pt>
                <c:pt idx="43456">
                  <c:v>3.9365022182459999</c:v>
                </c:pt>
                <c:pt idx="43457">
                  <c:v>3.936647176743</c:v>
                </c:pt>
                <c:pt idx="43458">
                  <c:v>3.9367446899409999</c:v>
                </c:pt>
                <c:pt idx="43459">
                  <c:v>3.9369239807129999</c:v>
                </c:pt>
                <c:pt idx="43460">
                  <c:v>3.9371731281279998</c:v>
                </c:pt>
                <c:pt idx="43461">
                  <c:v>3.9372673034669998</c:v>
                </c:pt>
                <c:pt idx="43462">
                  <c:v>3.9373092651369999</c:v>
                </c:pt>
                <c:pt idx="43463">
                  <c:v>3.9373991489410001</c:v>
                </c:pt>
                <c:pt idx="43464">
                  <c:v>3.9374465942380001</c:v>
                </c:pt>
                <c:pt idx="43465">
                  <c:v>3.9374887943269998</c:v>
                </c:pt>
                <c:pt idx="43466">
                  <c:v>3.9375290870669999</c:v>
                </c:pt>
                <c:pt idx="43467">
                  <c:v>3.9375667572020001</c:v>
                </c:pt>
                <c:pt idx="43468">
                  <c:v>3.9376006126399998</c:v>
                </c:pt>
                <c:pt idx="43469">
                  <c:v>3.937641143799</c:v>
                </c:pt>
                <c:pt idx="43470">
                  <c:v>3.9376842975619999</c:v>
                </c:pt>
                <c:pt idx="43471">
                  <c:v>3.937733888626</c:v>
                </c:pt>
                <c:pt idx="43472">
                  <c:v>3.9377849102020002</c:v>
                </c:pt>
                <c:pt idx="43473">
                  <c:v>3.9378345012659999</c:v>
                </c:pt>
                <c:pt idx="43474">
                  <c:v>3.9378840923310001</c:v>
                </c:pt>
                <c:pt idx="43475">
                  <c:v>3.937937736511</c:v>
                </c:pt>
                <c:pt idx="43476">
                  <c:v>3.93798828125</c:v>
                </c:pt>
                <c:pt idx="43477">
                  <c:v>3.938040733337</c:v>
                </c:pt>
                <c:pt idx="43478">
                  <c:v>3.9380934238430001</c:v>
                </c:pt>
                <c:pt idx="43479">
                  <c:v>3.938140153885</c:v>
                </c:pt>
                <c:pt idx="43480">
                  <c:v>3.9382035732270002</c:v>
                </c:pt>
                <c:pt idx="43481">
                  <c:v>3.9383151531220002</c:v>
                </c:pt>
                <c:pt idx="43482">
                  <c:v>3.9385058879849999</c:v>
                </c:pt>
                <c:pt idx="43483">
                  <c:v>3.9385948181149999</c:v>
                </c:pt>
                <c:pt idx="43484">
                  <c:v>3.9386508464809999</c:v>
                </c:pt>
                <c:pt idx="43485">
                  <c:v>3.9387459754940002</c:v>
                </c:pt>
                <c:pt idx="43486">
                  <c:v>3.938816547394</c:v>
                </c:pt>
                <c:pt idx="43487">
                  <c:v>3.9389104843139999</c:v>
                </c:pt>
                <c:pt idx="43488">
                  <c:v>3.9390010833739999</c:v>
                </c:pt>
                <c:pt idx="43489">
                  <c:v>3.9390945434570002</c:v>
                </c:pt>
                <c:pt idx="43490">
                  <c:v>3.9391977787019998</c:v>
                </c:pt>
                <c:pt idx="43491">
                  <c:v>3.9392719268800001</c:v>
                </c:pt>
                <c:pt idx="43492">
                  <c:v>3.939374446869</c:v>
                </c:pt>
                <c:pt idx="43493">
                  <c:v>3.9394280910489998</c:v>
                </c:pt>
                <c:pt idx="43494">
                  <c:v>3.9395229816440001</c:v>
                </c:pt>
                <c:pt idx="43495">
                  <c:v>3.9395678043369999</c:v>
                </c:pt>
                <c:pt idx="43496">
                  <c:v>3.9396548271179999</c:v>
                </c:pt>
                <c:pt idx="43497">
                  <c:v>3.9397609233859998</c:v>
                </c:pt>
                <c:pt idx="43498">
                  <c:v>3.939880609512</c:v>
                </c:pt>
                <c:pt idx="43499">
                  <c:v>3.940086364746</c:v>
                </c:pt>
                <c:pt idx="43500">
                  <c:v>3.9401845932009998</c:v>
                </c:pt>
                <c:pt idx="43501">
                  <c:v>3.9402251243589999</c:v>
                </c:pt>
                <c:pt idx="43502">
                  <c:v>3.9402616024019999</c:v>
                </c:pt>
                <c:pt idx="43503">
                  <c:v>3.9402966499329999</c:v>
                </c:pt>
                <c:pt idx="43504">
                  <c:v>3.9403333663939999</c:v>
                </c:pt>
                <c:pt idx="43505">
                  <c:v>3.940368890762</c:v>
                </c:pt>
                <c:pt idx="43506">
                  <c:v>3.9404041767120002</c:v>
                </c:pt>
                <c:pt idx="43507">
                  <c:v>3.940445184708</c:v>
                </c:pt>
                <c:pt idx="43508">
                  <c:v>3.9404830932619999</c:v>
                </c:pt>
                <c:pt idx="43509">
                  <c:v>3.9405074119569998</c:v>
                </c:pt>
                <c:pt idx="43510">
                  <c:v>3.9405331611630001</c:v>
                </c:pt>
                <c:pt idx="43511">
                  <c:v>3.940567493439</c:v>
                </c:pt>
                <c:pt idx="43512">
                  <c:v>3.9405999183649998</c:v>
                </c:pt>
                <c:pt idx="43513">
                  <c:v>3.9406404495239999</c:v>
                </c:pt>
                <c:pt idx="43514">
                  <c:v>3.9406776428220001</c:v>
                </c:pt>
                <c:pt idx="43515">
                  <c:v>3.9407176971440001</c:v>
                </c:pt>
                <c:pt idx="43516">
                  <c:v>3.9407567977909999</c:v>
                </c:pt>
                <c:pt idx="43517">
                  <c:v>3.940799474716</c:v>
                </c:pt>
                <c:pt idx="43518">
                  <c:v>3.9408364295960001</c:v>
                </c:pt>
                <c:pt idx="43519">
                  <c:v>3.9408891201020002</c:v>
                </c:pt>
                <c:pt idx="43520">
                  <c:v>3.9411025047299999</c:v>
                </c:pt>
                <c:pt idx="43521">
                  <c:v>3.9412038326259999</c:v>
                </c:pt>
                <c:pt idx="43522">
                  <c:v>3.9413092136380001</c:v>
                </c:pt>
                <c:pt idx="43523">
                  <c:v>3.9413475990300002</c:v>
                </c:pt>
                <c:pt idx="43524">
                  <c:v>3.941418647766</c:v>
                </c:pt>
                <c:pt idx="43525">
                  <c:v>3.94145154953</c:v>
                </c:pt>
                <c:pt idx="43526">
                  <c:v>3.9415223598479998</c:v>
                </c:pt>
                <c:pt idx="43527">
                  <c:v>3.9416217803959999</c:v>
                </c:pt>
                <c:pt idx="43528">
                  <c:v>3.9416527748110002</c:v>
                </c:pt>
                <c:pt idx="43529">
                  <c:v>3.9417223930360001</c:v>
                </c:pt>
                <c:pt idx="43530">
                  <c:v>3.9417545795439999</c:v>
                </c:pt>
                <c:pt idx="43531">
                  <c:v>3.9418232440950001</c:v>
                </c:pt>
                <c:pt idx="43532">
                  <c:v>3.9418680667879999</c:v>
                </c:pt>
                <c:pt idx="43533">
                  <c:v>3.941925764084</c:v>
                </c:pt>
                <c:pt idx="43534">
                  <c:v>3.9419825077059998</c:v>
                </c:pt>
                <c:pt idx="43535">
                  <c:v>3.942035913467</c:v>
                </c:pt>
                <c:pt idx="43536">
                  <c:v>3.9420924186709998</c:v>
                </c:pt>
                <c:pt idx="43537">
                  <c:v>3.9421904087069999</c:v>
                </c:pt>
                <c:pt idx="43538">
                  <c:v>3.94238448143</c:v>
                </c:pt>
                <c:pt idx="43539">
                  <c:v>3.9424433708189999</c:v>
                </c:pt>
                <c:pt idx="43540">
                  <c:v>3.9425582885739998</c:v>
                </c:pt>
                <c:pt idx="43541">
                  <c:v>3.9426083564760002</c:v>
                </c:pt>
                <c:pt idx="43542">
                  <c:v>3.9426610469819998</c:v>
                </c:pt>
                <c:pt idx="43543">
                  <c:v>3.9427127838130001</c:v>
                </c:pt>
                <c:pt idx="43544">
                  <c:v>3.9427514076230001</c:v>
                </c:pt>
                <c:pt idx="43545">
                  <c:v>3.9427928924560001</c:v>
                </c:pt>
                <c:pt idx="43546">
                  <c:v>3.942831277847</c:v>
                </c:pt>
                <c:pt idx="43547">
                  <c:v>3.9428679943080001</c:v>
                </c:pt>
                <c:pt idx="43548">
                  <c:v>3.9429016113280002</c:v>
                </c:pt>
                <c:pt idx="43549">
                  <c:v>3.942940711975</c:v>
                </c:pt>
                <c:pt idx="43550">
                  <c:v>3.9429819583889998</c:v>
                </c:pt>
                <c:pt idx="43551">
                  <c:v>3.9430212974550001</c:v>
                </c:pt>
                <c:pt idx="43552">
                  <c:v>3.9430739879610002</c:v>
                </c:pt>
                <c:pt idx="43553">
                  <c:v>3.943125486374</c:v>
                </c:pt>
                <c:pt idx="43554">
                  <c:v>3.9431748390200001</c:v>
                </c:pt>
                <c:pt idx="43555">
                  <c:v>3.9432244300839998</c:v>
                </c:pt>
                <c:pt idx="43556">
                  <c:v>3.9432799816130002</c:v>
                </c:pt>
                <c:pt idx="43557">
                  <c:v>3.9433236122130002</c:v>
                </c:pt>
                <c:pt idx="43558">
                  <c:v>3.9433901309969999</c:v>
                </c:pt>
                <c:pt idx="43559">
                  <c:v>3.94371676445</c:v>
                </c:pt>
                <c:pt idx="43560">
                  <c:v>3.9437444210049999</c:v>
                </c:pt>
                <c:pt idx="43561">
                  <c:v>3.9438235759740001</c:v>
                </c:pt>
                <c:pt idx="43562">
                  <c:v>3.943858146667</c:v>
                </c:pt>
                <c:pt idx="43563">
                  <c:v>3.9439351558690001</c:v>
                </c:pt>
                <c:pt idx="43564">
                  <c:v>3.943976640701</c:v>
                </c:pt>
                <c:pt idx="43565">
                  <c:v>3.9440531730649999</c:v>
                </c:pt>
                <c:pt idx="43566">
                  <c:v>3.9441070556639999</c:v>
                </c:pt>
                <c:pt idx="43567">
                  <c:v>3.9441788196559999</c:v>
                </c:pt>
                <c:pt idx="43568">
                  <c:v>3.94425034523</c:v>
                </c:pt>
                <c:pt idx="43569">
                  <c:v>3.9443190097810001</c:v>
                </c:pt>
                <c:pt idx="43570">
                  <c:v>3.9444043636320001</c:v>
                </c:pt>
                <c:pt idx="43571">
                  <c:v>3.9444606304169998</c:v>
                </c:pt>
                <c:pt idx="43572">
                  <c:v>3.9445571899409999</c:v>
                </c:pt>
                <c:pt idx="43573">
                  <c:v>3.944614887238</c:v>
                </c:pt>
                <c:pt idx="43574">
                  <c:v>3.9447185993190002</c:v>
                </c:pt>
                <c:pt idx="43575">
                  <c:v>3.9447693824769998</c:v>
                </c:pt>
                <c:pt idx="43576">
                  <c:v>3.9448637962339999</c:v>
                </c:pt>
                <c:pt idx="43577">
                  <c:v>3.9449083805080001</c:v>
                </c:pt>
                <c:pt idx="43578">
                  <c:v>3.9449832439420001</c:v>
                </c:pt>
                <c:pt idx="43579">
                  <c:v>3.9450294971469999</c:v>
                </c:pt>
                <c:pt idx="43580">
                  <c:v>3.9451313018800001</c:v>
                </c:pt>
                <c:pt idx="43581">
                  <c:v>3.9454386234280001</c:v>
                </c:pt>
                <c:pt idx="43582">
                  <c:v>3.9455173015590002</c:v>
                </c:pt>
                <c:pt idx="43583">
                  <c:v>3.9455780982970001</c:v>
                </c:pt>
                <c:pt idx="43584">
                  <c:v>3.9456686973570001</c:v>
                </c:pt>
                <c:pt idx="43585">
                  <c:v>3.9457092285159998</c:v>
                </c:pt>
                <c:pt idx="43586">
                  <c:v>3.9457440376280002</c:v>
                </c:pt>
                <c:pt idx="43587">
                  <c:v>3.9457774162289998</c:v>
                </c:pt>
                <c:pt idx="43588">
                  <c:v>3.9458127021789999</c:v>
                </c:pt>
                <c:pt idx="43589">
                  <c:v>3.9458518028260001</c:v>
                </c:pt>
                <c:pt idx="43590">
                  <c:v>3.9458882808690001</c:v>
                </c:pt>
                <c:pt idx="43591">
                  <c:v>3.945924758911</c:v>
                </c:pt>
                <c:pt idx="43592">
                  <c:v>3.945966482162</c:v>
                </c:pt>
                <c:pt idx="43593">
                  <c:v>3.946006536484</c:v>
                </c:pt>
                <c:pt idx="43594">
                  <c:v>3.946046590805</c:v>
                </c:pt>
                <c:pt idx="43595">
                  <c:v>3.9460883140559999</c:v>
                </c:pt>
                <c:pt idx="43596">
                  <c:v>3.9461340904240001</c:v>
                </c:pt>
                <c:pt idx="43597">
                  <c:v>3.9461750984189998</c:v>
                </c:pt>
                <c:pt idx="43598">
                  <c:v>3.9462196826930001</c:v>
                </c:pt>
                <c:pt idx="43599">
                  <c:v>3.9462652206420001</c:v>
                </c:pt>
                <c:pt idx="43600">
                  <c:v>3.9463114738459999</c:v>
                </c:pt>
                <c:pt idx="43601">
                  <c:v>3.9463584423069999</c:v>
                </c:pt>
                <c:pt idx="43602">
                  <c:v>3.9464082717900002</c:v>
                </c:pt>
                <c:pt idx="43603">
                  <c:v>3.9466791152949998</c:v>
                </c:pt>
                <c:pt idx="43604">
                  <c:v>3.9467101097109998</c:v>
                </c:pt>
                <c:pt idx="43605">
                  <c:v>3.9467830657960001</c:v>
                </c:pt>
                <c:pt idx="43606">
                  <c:v>3.9468207359309999</c:v>
                </c:pt>
                <c:pt idx="43607">
                  <c:v>3.9468891620640001</c:v>
                </c:pt>
                <c:pt idx="43608">
                  <c:v>3.9469368457790002</c:v>
                </c:pt>
                <c:pt idx="43609">
                  <c:v>3.9470050334929998</c:v>
                </c:pt>
                <c:pt idx="43610">
                  <c:v>3.9470601081850001</c:v>
                </c:pt>
                <c:pt idx="43611">
                  <c:v>3.9471230506900001</c:v>
                </c:pt>
                <c:pt idx="43612">
                  <c:v>3.9471859931950002</c:v>
                </c:pt>
                <c:pt idx="43613">
                  <c:v>3.9472370147709999</c:v>
                </c:pt>
                <c:pt idx="43614">
                  <c:v>3.9472980499269998</c:v>
                </c:pt>
                <c:pt idx="43615">
                  <c:v>3.9473400115969999</c:v>
                </c:pt>
                <c:pt idx="43616">
                  <c:v>3.9474399089809999</c:v>
                </c:pt>
                <c:pt idx="43617">
                  <c:v>3.9475824832919999</c:v>
                </c:pt>
                <c:pt idx="43618">
                  <c:v>3.947717189789</c:v>
                </c:pt>
                <c:pt idx="43619">
                  <c:v>3.947834253311</c:v>
                </c:pt>
                <c:pt idx="43620">
                  <c:v>3.9478876590729999</c:v>
                </c:pt>
                <c:pt idx="43621">
                  <c:v>3.9479382038119999</c:v>
                </c:pt>
                <c:pt idx="43622">
                  <c:v>3.9479815959929998</c:v>
                </c:pt>
                <c:pt idx="43623">
                  <c:v>3.9480230808260002</c:v>
                </c:pt>
                <c:pt idx="43624">
                  <c:v>3.9480562210080001</c:v>
                </c:pt>
                <c:pt idx="43625">
                  <c:v>3.9480898380279998</c:v>
                </c:pt>
                <c:pt idx="43626">
                  <c:v>3.9481244087220002</c:v>
                </c:pt>
                <c:pt idx="43627">
                  <c:v>3.9481573104860002</c:v>
                </c:pt>
                <c:pt idx="43628">
                  <c:v>3.9481885433200001</c:v>
                </c:pt>
                <c:pt idx="43629">
                  <c:v>3.9482269287110001</c:v>
                </c:pt>
                <c:pt idx="43630">
                  <c:v>3.948266506195</c:v>
                </c:pt>
                <c:pt idx="43631">
                  <c:v>3.9483106136320001</c:v>
                </c:pt>
                <c:pt idx="43632">
                  <c:v>3.948426961899</c:v>
                </c:pt>
                <c:pt idx="43633">
                  <c:v>3.9485723972320002</c:v>
                </c:pt>
                <c:pt idx="43634">
                  <c:v>3.9487807750699999</c:v>
                </c:pt>
                <c:pt idx="43635">
                  <c:v>3.948807239532</c:v>
                </c:pt>
                <c:pt idx="43636">
                  <c:v>3.948880195618</c:v>
                </c:pt>
                <c:pt idx="43637">
                  <c:v>3.9489159584050002</c:v>
                </c:pt>
                <c:pt idx="43638">
                  <c:v>3.9489841461180002</c:v>
                </c:pt>
                <c:pt idx="43639">
                  <c:v>3.9490344524380001</c:v>
                </c:pt>
                <c:pt idx="43640">
                  <c:v>3.949095010757</c:v>
                </c:pt>
                <c:pt idx="43641">
                  <c:v>3.9491553306579998</c:v>
                </c:pt>
                <c:pt idx="43642">
                  <c:v>3.9492061138149999</c:v>
                </c:pt>
                <c:pt idx="43643">
                  <c:v>3.949267625809</c:v>
                </c:pt>
                <c:pt idx="43644">
                  <c:v>3.9493629932399998</c:v>
                </c:pt>
                <c:pt idx="43645">
                  <c:v>3.9494564533230001</c:v>
                </c:pt>
                <c:pt idx="43646">
                  <c:v>3.949677228928</c:v>
                </c:pt>
                <c:pt idx="43647">
                  <c:v>3.9500083923339999</c:v>
                </c:pt>
                <c:pt idx="43648">
                  <c:v>3.950080156326</c:v>
                </c:pt>
                <c:pt idx="43649">
                  <c:v>3.9501335620879998</c:v>
                </c:pt>
                <c:pt idx="43650">
                  <c:v>3.9501874446869998</c:v>
                </c:pt>
                <c:pt idx="43651">
                  <c:v>3.9502394199370001</c:v>
                </c:pt>
                <c:pt idx="43652">
                  <c:v>3.9502835273739998</c:v>
                </c:pt>
                <c:pt idx="43653">
                  <c:v>3.9503214359280001</c:v>
                </c:pt>
                <c:pt idx="43654">
                  <c:v>3.9503588676449999</c:v>
                </c:pt>
                <c:pt idx="43655">
                  <c:v>3.9503931999209998</c:v>
                </c:pt>
                <c:pt idx="43656">
                  <c:v>3.9504282474519998</c:v>
                </c:pt>
                <c:pt idx="43657">
                  <c:v>3.950469017029</c:v>
                </c:pt>
                <c:pt idx="43658">
                  <c:v>3.9505712985989998</c:v>
                </c:pt>
                <c:pt idx="43659">
                  <c:v>3.95063662529</c:v>
                </c:pt>
                <c:pt idx="43660">
                  <c:v>3.9507331848140002</c:v>
                </c:pt>
                <c:pt idx="43661">
                  <c:v>3.9507739543909999</c:v>
                </c:pt>
                <c:pt idx="43662">
                  <c:v>3.95086312294</c:v>
                </c:pt>
                <c:pt idx="43663">
                  <c:v>3.950927734375</c:v>
                </c:pt>
                <c:pt idx="43664">
                  <c:v>3.9512429237369999</c:v>
                </c:pt>
                <c:pt idx="43665">
                  <c:v>3.951292276382</c:v>
                </c:pt>
                <c:pt idx="43666">
                  <c:v>3.951365232468</c:v>
                </c:pt>
                <c:pt idx="43667">
                  <c:v>3.9514164924620001</c:v>
                </c:pt>
                <c:pt idx="43668">
                  <c:v>3.9515011310579999</c:v>
                </c:pt>
                <c:pt idx="43669">
                  <c:v>3.9515428543089999</c:v>
                </c:pt>
                <c:pt idx="43670">
                  <c:v>3.9516355991359999</c:v>
                </c:pt>
                <c:pt idx="43671">
                  <c:v>3.9516808986659999</c:v>
                </c:pt>
                <c:pt idx="43672">
                  <c:v>3.9517714977259999</c:v>
                </c:pt>
                <c:pt idx="43673">
                  <c:v>3.9518165588379999</c:v>
                </c:pt>
                <c:pt idx="43674">
                  <c:v>3.9518942832950001</c:v>
                </c:pt>
                <c:pt idx="43675">
                  <c:v>3.9519429206850001</c:v>
                </c:pt>
                <c:pt idx="43676">
                  <c:v>3.952008962631</c:v>
                </c:pt>
                <c:pt idx="43677">
                  <c:v>3.9520652294160001</c:v>
                </c:pt>
                <c:pt idx="43678">
                  <c:v>3.952116966248</c:v>
                </c:pt>
                <c:pt idx="43679">
                  <c:v>3.9521808624269998</c:v>
                </c:pt>
                <c:pt idx="43680">
                  <c:v>3.9522194862369999</c:v>
                </c:pt>
                <c:pt idx="43681">
                  <c:v>3.9523129463200002</c:v>
                </c:pt>
                <c:pt idx="43682">
                  <c:v>3.9525835514069998</c:v>
                </c:pt>
                <c:pt idx="43683">
                  <c:v>3.95263338089</c:v>
                </c:pt>
                <c:pt idx="43684">
                  <c:v>3.9526758193970002</c:v>
                </c:pt>
                <c:pt idx="43685">
                  <c:v>3.9527230262759998</c:v>
                </c:pt>
                <c:pt idx="43686">
                  <c:v>3.9527642726900001</c:v>
                </c:pt>
                <c:pt idx="43687">
                  <c:v>3.9528019428249999</c:v>
                </c:pt>
                <c:pt idx="43688">
                  <c:v>3.9528334140779999</c:v>
                </c:pt>
                <c:pt idx="43689">
                  <c:v>3.952867031097</c:v>
                </c:pt>
                <c:pt idx="43690">
                  <c:v>3.9529004096980001</c:v>
                </c:pt>
                <c:pt idx="43691">
                  <c:v>3.952936887741</c:v>
                </c:pt>
                <c:pt idx="43692">
                  <c:v>3.9529726505279998</c:v>
                </c:pt>
                <c:pt idx="43693">
                  <c:v>3.9530169963840001</c:v>
                </c:pt>
                <c:pt idx="43694">
                  <c:v>3.953058719635</c:v>
                </c:pt>
                <c:pt idx="43695">
                  <c:v>3.9530994892120002</c:v>
                </c:pt>
                <c:pt idx="43696">
                  <c:v>3.9531395435330001</c:v>
                </c:pt>
                <c:pt idx="43697">
                  <c:v>3.9531812667850001</c:v>
                </c:pt>
                <c:pt idx="43698">
                  <c:v>3.9532272815699998</c:v>
                </c:pt>
                <c:pt idx="43699">
                  <c:v>3.9533207416530001</c:v>
                </c:pt>
                <c:pt idx="43700">
                  <c:v>3.9534149169920001</c:v>
                </c:pt>
                <c:pt idx="43701">
                  <c:v>3.95352101326</c:v>
                </c:pt>
                <c:pt idx="43702">
                  <c:v>3.9539034366610002</c:v>
                </c:pt>
                <c:pt idx="43703">
                  <c:v>3.9539978504179998</c:v>
                </c:pt>
                <c:pt idx="43704">
                  <c:v>3.9540836811069999</c:v>
                </c:pt>
                <c:pt idx="43705">
                  <c:v>3.9541680812840001</c:v>
                </c:pt>
                <c:pt idx="43706">
                  <c:v>3.954293251038</c:v>
                </c:pt>
                <c:pt idx="43707">
                  <c:v>3.9543845653530001</c:v>
                </c:pt>
                <c:pt idx="43708">
                  <c:v>3.9544754028320002</c:v>
                </c:pt>
                <c:pt idx="43709">
                  <c:v>3.9545640945430001</c:v>
                </c:pt>
                <c:pt idx="43710">
                  <c:v>3.9546539783479999</c:v>
                </c:pt>
                <c:pt idx="43711">
                  <c:v>3.9547469615940001</c:v>
                </c:pt>
                <c:pt idx="43712">
                  <c:v>3.9550786018370001</c:v>
                </c:pt>
                <c:pt idx="43713">
                  <c:v>3.9552078247070002</c:v>
                </c:pt>
                <c:pt idx="43714">
                  <c:v>3.9553289413449999</c:v>
                </c:pt>
                <c:pt idx="43715">
                  <c:v>3.955423355103</c:v>
                </c:pt>
                <c:pt idx="43716">
                  <c:v>3.9554693698880001</c:v>
                </c:pt>
                <c:pt idx="43717">
                  <c:v>3.955513954163</c:v>
                </c:pt>
                <c:pt idx="43718">
                  <c:v>3.9555571079249998</c:v>
                </c:pt>
                <c:pt idx="43719">
                  <c:v>3.9556035995480001</c:v>
                </c:pt>
                <c:pt idx="43720">
                  <c:v>3.9556546211239998</c:v>
                </c:pt>
                <c:pt idx="43721">
                  <c:v>3.9557034969329998</c:v>
                </c:pt>
                <c:pt idx="43722">
                  <c:v>3.9557557106019998</c:v>
                </c:pt>
                <c:pt idx="43723">
                  <c:v>3.9558060169220002</c:v>
                </c:pt>
                <c:pt idx="43724">
                  <c:v>3.9558534622189998</c:v>
                </c:pt>
                <c:pt idx="43725">
                  <c:v>3.955904722214</c:v>
                </c:pt>
                <c:pt idx="43726">
                  <c:v>3.955950260162</c:v>
                </c:pt>
                <c:pt idx="43727">
                  <c:v>3.9559979438780002</c:v>
                </c:pt>
                <c:pt idx="43728">
                  <c:v>3.9560508728029999</c:v>
                </c:pt>
                <c:pt idx="43729">
                  <c:v>3.9563577175139999</c:v>
                </c:pt>
                <c:pt idx="43730">
                  <c:v>3.956490516663</c:v>
                </c:pt>
                <c:pt idx="43731">
                  <c:v>3.95658826828</c:v>
                </c:pt>
                <c:pt idx="43732">
                  <c:v>3.956659793854</c:v>
                </c:pt>
                <c:pt idx="43733">
                  <c:v>3.9566996097559999</c:v>
                </c:pt>
                <c:pt idx="43734">
                  <c:v>3.956779956818</c:v>
                </c:pt>
                <c:pt idx="43735">
                  <c:v>3.9568190574650002</c:v>
                </c:pt>
                <c:pt idx="43736">
                  <c:v>3.9569067955019999</c:v>
                </c:pt>
                <c:pt idx="43737">
                  <c:v>3.9569523334499999</c:v>
                </c:pt>
                <c:pt idx="43738">
                  <c:v>3.9570395946499999</c:v>
                </c:pt>
                <c:pt idx="43739">
                  <c:v>3.9570884704589999</c:v>
                </c:pt>
                <c:pt idx="43740">
                  <c:v>3.95716547966</c:v>
                </c:pt>
                <c:pt idx="43741">
                  <c:v>3.9572331905359999</c:v>
                </c:pt>
                <c:pt idx="43742">
                  <c:v>3.9573097228999998</c:v>
                </c:pt>
                <c:pt idx="43743">
                  <c:v>3.9573891162870001</c:v>
                </c:pt>
                <c:pt idx="43744">
                  <c:v>3.9574539661410002</c:v>
                </c:pt>
                <c:pt idx="43745">
                  <c:v>3.9575433731079999</c:v>
                </c:pt>
                <c:pt idx="43746">
                  <c:v>3.9575984478000001</c:v>
                </c:pt>
                <c:pt idx="43747">
                  <c:v>3.9576895236969998</c:v>
                </c:pt>
                <c:pt idx="43748">
                  <c:v>3.9577331542969998</c:v>
                </c:pt>
                <c:pt idx="43749">
                  <c:v>3.9578216075900001</c:v>
                </c:pt>
                <c:pt idx="43750">
                  <c:v>3.9578588008879998</c:v>
                </c:pt>
                <c:pt idx="43751">
                  <c:v>3.958002328873</c:v>
                </c:pt>
                <c:pt idx="43752">
                  <c:v>3.95823097229</c:v>
                </c:pt>
                <c:pt idx="43753">
                  <c:v>3.9583401679989998</c:v>
                </c:pt>
                <c:pt idx="43754">
                  <c:v>3.9584021568300001</c:v>
                </c:pt>
                <c:pt idx="43755">
                  <c:v>3.9584519863129999</c:v>
                </c:pt>
                <c:pt idx="43756">
                  <c:v>3.9585037231450002</c:v>
                </c:pt>
                <c:pt idx="43757">
                  <c:v>3.958546876907</c:v>
                </c:pt>
                <c:pt idx="43758">
                  <c:v>3.9585964679719998</c:v>
                </c:pt>
                <c:pt idx="43759">
                  <c:v>3.9586350917819999</c:v>
                </c:pt>
                <c:pt idx="43760">
                  <c:v>3.9586703777309999</c:v>
                </c:pt>
                <c:pt idx="43761">
                  <c:v>3.9586999416349999</c:v>
                </c:pt>
                <c:pt idx="43762">
                  <c:v>3.9587311744689999</c:v>
                </c:pt>
                <c:pt idx="43763">
                  <c:v>3.9587619304659998</c:v>
                </c:pt>
                <c:pt idx="43764">
                  <c:v>3.958799362183</c:v>
                </c:pt>
                <c:pt idx="43765">
                  <c:v>3.9588351249690001</c:v>
                </c:pt>
                <c:pt idx="43766">
                  <c:v>3.9588749408720001</c:v>
                </c:pt>
                <c:pt idx="43767">
                  <c:v>3.9589138031009998</c:v>
                </c:pt>
                <c:pt idx="43768">
                  <c:v>3.9589607715609998</c:v>
                </c:pt>
                <c:pt idx="43769">
                  <c:v>3.9590041637420001</c:v>
                </c:pt>
                <c:pt idx="43770">
                  <c:v>3.9590563774110001</c:v>
                </c:pt>
                <c:pt idx="43771">
                  <c:v>3.959111690521</c:v>
                </c:pt>
                <c:pt idx="43772">
                  <c:v>3.9591667652129998</c:v>
                </c:pt>
                <c:pt idx="43773">
                  <c:v>3.959478139877</c:v>
                </c:pt>
                <c:pt idx="43774">
                  <c:v>3.9595785140989999</c:v>
                </c:pt>
                <c:pt idx="43775">
                  <c:v>3.9596843719480002</c:v>
                </c:pt>
                <c:pt idx="43776">
                  <c:v>3.9597139358520002</c:v>
                </c:pt>
                <c:pt idx="43777">
                  <c:v>3.959797143936</c:v>
                </c:pt>
                <c:pt idx="43778">
                  <c:v>3.9598379135130002</c:v>
                </c:pt>
                <c:pt idx="43779">
                  <c:v>3.9599220752719999</c:v>
                </c:pt>
                <c:pt idx="43780">
                  <c:v>3.959974765778</c:v>
                </c:pt>
                <c:pt idx="43781">
                  <c:v>3.9600491523739998</c:v>
                </c:pt>
                <c:pt idx="43782">
                  <c:v>3.9601173400879999</c:v>
                </c:pt>
                <c:pt idx="43783">
                  <c:v>3.9601855278019999</c:v>
                </c:pt>
                <c:pt idx="43784">
                  <c:v>3.9602603912349998</c:v>
                </c:pt>
                <c:pt idx="43785">
                  <c:v>3.9603130817409999</c:v>
                </c:pt>
                <c:pt idx="43786">
                  <c:v>3.960391759872</c:v>
                </c:pt>
                <c:pt idx="43787">
                  <c:v>3.9604291915890002</c:v>
                </c:pt>
                <c:pt idx="43788">
                  <c:v>3.9605062007899998</c:v>
                </c:pt>
                <c:pt idx="43789">
                  <c:v>3.9606013298030001</c:v>
                </c:pt>
                <c:pt idx="43790">
                  <c:v>3.9608707427979999</c:v>
                </c:pt>
                <c:pt idx="43791">
                  <c:v>3.9609291553500001</c:v>
                </c:pt>
                <c:pt idx="43792">
                  <c:v>3.9610252380370001</c:v>
                </c:pt>
                <c:pt idx="43793">
                  <c:v>3.9610738754270001</c:v>
                </c:pt>
                <c:pt idx="43794">
                  <c:v>3.9611093997959999</c:v>
                </c:pt>
                <c:pt idx="43795">
                  <c:v>3.961150407791</c:v>
                </c:pt>
                <c:pt idx="43796">
                  <c:v>3.961188554764</c:v>
                </c:pt>
                <c:pt idx="43797">
                  <c:v>3.9612259864810002</c:v>
                </c:pt>
                <c:pt idx="43798">
                  <c:v>3.9612641334530001</c:v>
                </c:pt>
                <c:pt idx="43799">
                  <c:v>3.9612970352170001</c:v>
                </c:pt>
                <c:pt idx="43800">
                  <c:v>3.9613232612610001</c:v>
                </c:pt>
                <c:pt idx="43801">
                  <c:v>3.9613449573519999</c:v>
                </c:pt>
                <c:pt idx="43802">
                  <c:v>3.9613757133480001</c:v>
                </c:pt>
                <c:pt idx="43803">
                  <c:v>3.9614071846010002</c:v>
                </c:pt>
                <c:pt idx="43804">
                  <c:v>3.9614405632020002</c:v>
                </c:pt>
                <c:pt idx="43805">
                  <c:v>3.9614772796629998</c:v>
                </c:pt>
                <c:pt idx="43806">
                  <c:v>3.9615194797519999</c:v>
                </c:pt>
                <c:pt idx="43807">
                  <c:v>3.96156167984</c:v>
                </c:pt>
                <c:pt idx="43808">
                  <c:v>3.96160531044</c:v>
                </c:pt>
                <c:pt idx="43809">
                  <c:v>3.9616534709929998</c:v>
                </c:pt>
                <c:pt idx="43810">
                  <c:v>3.9616999626160001</c:v>
                </c:pt>
                <c:pt idx="43811">
                  <c:v>3.9617569446559999</c:v>
                </c:pt>
                <c:pt idx="43812">
                  <c:v>3.9620006084439998</c:v>
                </c:pt>
                <c:pt idx="43813">
                  <c:v>3.962095499039</c:v>
                </c:pt>
                <c:pt idx="43814">
                  <c:v>3.9621734619139999</c:v>
                </c:pt>
                <c:pt idx="43815">
                  <c:v>3.962203502655</c:v>
                </c:pt>
                <c:pt idx="43816">
                  <c:v>3.962283611298</c:v>
                </c:pt>
                <c:pt idx="43817">
                  <c:v>3.9623153209690001</c:v>
                </c:pt>
                <c:pt idx="43818">
                  <c:v>3.962383031845</c:v>
                </c:pt>
                <c:pt idx="43819">
                  <c:v>3.9624245166779999</c:v>
                </c:pt>
                <c:pt idx="43820">
                  <c:v>3.9624876976009999</c:v>
                </c:pt>
                <c:pt idx="43821">
                  <c:v>3.9625375270840002</c:v>
                </c:pt>
                <c:pt idx="43822">
                  <c:v>3.9625902175899999</c:v>
                </c:pt>
                <c:pt idx="43823">
                  <c:v>3.9626514911649999</c:v>
                </c:pt>
                <c:pt idx="43824">
                  <c:v>3.9626910686489998</c:v>
                </c:pt>
                <c:pt idx="43825">
                  <c:v>3.96275639534</c:v>
                </c:pt>
                <c:pt idx="43826">
                  <c:v>3.962855815887</c:v>
                </c:pt>
                <c:pt idx="43827">
                  <c:v>3.9629468917850001</c:v>
                </c:pt>
                <c:pt idx="43828">
                  <c:v>3.9632616043089999</c:v>
                </c:pt>
                <c:pt idx="43829">
                  <c:v>3.963523864746</c:v>
                </c:pt>
                <c:pt idx="43830">
                  <c:v>3.9635791778559999</c:v>
                </c:pt>
                <c:pt idx="43831">
                  <c:v>3.963635206223</c:v>
                </c:pt>
                <c:pt idx="43832">
                  <c:v>3.963750362396</c:v>
                </c:pt>
                <c:pt idx="43833">
                  <c:v>3.964071512222</c:v>
                </c:pt>
                <c:pt idx="43834">
                  <c:v>3.9641575813290002</c:v>
                </c:pt>
                <c:pt idx="43835">
                  <c:v>3.964250802994</c:v>
                </c:pt>
                <c:pt idx="43836">
                  <c:v>3.964282274246</c:v>
                </c:pt>
                <c:pt idx="43837">
                  <c:v>3.9643568992609999</c:v>
                </c:pt>
                <c:pt idx="43838">
                  <c:v>3.9643981456759998</c:v>
                </c:pt>
                <c:pt idx="43839">
                  <c:v>3.9644629955289998</c:v>
                </c:pt>
                <c:pt idx="43840">
                  <c:v>3.9645104408259999</c:v>
                </c:pt>
                <c:pt idx="43841">
                  <c:v>3.9645731449129999</c:v>
                </c:pt>
                <c:pt idx="43842">
                  <c:v>3.9646270275119999</c:v>
                </c:pt>
                <c:pt idx="43843">
                  <c:v>3.9646692276</c:v>
                </c:pt>
                <c:pt idx="43844">
                  <c:v>3.9647564888</c:v>
                </c:pt>
                <c:pt idx="43845">
                  <c:v>3.9648833274839999</c:v>
                </c:pt>
                <c:pt idx="43846">
                  <c:v>3.9650561809539999</c:v>
                </c:pt>
                <c:pt idx="43847">
                  <c:v>3.9651257991789999</c:v>
                </c:pt>
                <c:pt idx="43848">
                  <c:v>3.9651808738710002</c:v>
                </c:pt>
                <c:pt idx="43849">
                  <c:v>3.9652321338649998</c:v>
                </c:pt>
                <c:pt idx="43850">
                  <c:v>3.9652721881869999</c:v>
                </c:pt>
                <c:pt idx="43851">
                  <c:v>3.9653084278109998</c:v>
                </c:pt>
                <c:pt idx="43852">
                  <c:v>3.9653525352479999</c:v>
                </c:pt>
                <c:pt idx="43853">
                  <c:v>3.9653832912450002</c:v>
                </c:pt>
                <c:pt idx="43854">
                  <c:v>3.9653990268710002</c:v>
                </c:pt>
                <c:pt idx="43855">
                  <c:v>3.9654266834260001</c:v>
                </c:pt>
                <c:pt idx="43856">
                  <c:v>3.9654657840729999</c:v>
                </c:pt>
                <c:pt idx="43857">
                  <c:v>3.9655075073239998</c:v>
                </c:pt>
                <c:pt idx="43858">
                  <c:v>3.9655439853669998</c:v>
                </c:pt>
                <c:pt idx="43859">
                  <c:v>3.965584754944</c:v>
                </c:pt>
                <c:pt idx="43860">
                  <c:v>3.9656164646150001</c:v>
                </c:pt>
                <c:pt idx="43861">
                  <c:v>3.9656507968899999</c:v>
                </c:pt>
                <c:pt idx="43862">
                  <c:v>3.9656784534449998</c:v>
                </c:pt>
                <c:pt idx="43863">
                  <c:v>3.9657194614410001</c:v>
                </c:pt>
                <c:pt idx="43864">
                  <c:v>3.965767860413</c:v>
                </c:pt>
                <c:pt idx="43865">
                  <c:v>3.9659819602969999</c:v>
                </c:pt>
                <c:pt idx="43866">
                  <c:v>3.966073036194</c:v>
                </c:pt>
                <c:pt idx="43867">
                  <c:v>3.966123580933</c:v>
                </c:pt>
                <c:pt idx="43868">
                  <c:v>3.9661824703219999</c:v>
                </c:pt>
                <c:pt idx="43869">
                  <c:v>3.966252565384</c:v>
                </c:pt>
                <c:pt idx="43870">
                  <c:v>3.9663116931919999</c:v>
                </c:pt>
                <c:pt idx="43871">
                  <c:v>3.9663918018339999</c:v>
                </c:pt>
                <c:pt idx="43872">
                  <c:v>3.9664456844329998</c:v>
                </c:pt>
                <c:pt idx="43873">
                  <c:v>3.9665336608890001</c:v>
                </c:pt>
                <c:pt idx="43874">
                  <c:v>3.9665856361389999</c:v>
                </c:pt>
                <c:pt idx="43875">
                  <c:v>3.966673135757</c:v>
                </c:pt>
                <c:pt idx="43876">
                  <c:v>3.9667127132419999</c:v>
                </c:pt>
                <c:pt idx="43877">
                  <c:v>3.9667911529539999</c:v>
                </c:pt>
                <c:pt idx="43878">
                  <c:v>3.9668252468110001</c:v>
                </c:pt>
                <c:pt idx="43879">
                  <c:v>3.9669179916380002</c:v>
                </c:pt>
                <c:pt idx="43880">
                  <c:v>3.9672732353210001</c:v>
                </c:pt>
                <c:pt idx="43881">
                  <c:v>3.9673225879670002</c:v>
                </c:pt>
                <c:pt idx="43882">
                  <c:v>3.9673693180080001</c:v>
                </c:pt>
                <c:pt idx="43883">
                  <c:v>3.967409133911</c:v>
                </c:pt>
                <c:pt idx="43884">
                  <c:v>3.9674444198610002</c:v>
                </c:pt>
                <c:pt idx="43885">
                  <c:v>3.967478513718</c:v>
                </c:pt>
                <c:pt idx="43886">
                  <c:v>3.9675166606899999</c:v>
                </c:pt>
                <c:pt idx="43887">
                  <c:v>3.9675559997560002</c:v>
                </c:pt>
                <c:pt idx="43888">
                  <c:v>3.9675989151</c:v>
                </c:pt>
                <c:pt idx="43889">
                  <c:v>3.9676446914670001</c:v>
                </c:pt>
                <c:pt idx="43890">
                  <c:v>3.9676890373229998</c:v>
                </c:pt>
                <c:pt idx="43891">
                  <c:v>3.9677302837370001</c:v>
                </c:pt>
                <c:pt idx="43892">
                  <c:v>3.9677741527560002</c:v>
                </c:pt>
                <c:pt idx="43893">
                  <c:v>3.9678182601929999</c:v>
                </c:pt>
                <c:pt idx="43894">
                  <c:v>3.9678573608400001</c:v>
                </c:pt>
                <c:pt idx="43895">
                  <c:v>3.967893838882</c:v>
                </c:pt>
                <c:pt idx="43896">
                  <c:v>3.9679241180420002</c:v>
                </c:pt>
                <c:pt idx="43897">
                  <c:v>3.9679613113399999</c:v>
                </c:pt>
                <c:pt idx="43898">
                  <c:v>3.9679951667790001</c:v>
                </c:pt>
                <c:pt idx="43899">
                  <c:v>3.9680361747739998</c:v>
                </c:pt>
                <c:pt idx="43900">
                  <c:v>3.9681277275090001</c:v>
                </c:pt>
                <c:pt idx="43901">
                  <c:v>3.9682331085209999</c:v>
                </c:pt>
                <c:pt idx="43902">
                  <c:v>3.968429088593</c:v>
                </c:pt>
                <c:pt idx="43903">
                  <c:v>3.9685115814210001</c:v>
                </c:pt>
                <c:pt idx="43904">
                  <c:v>3.9686043262480002</c:v>
                </c:pt>
                <c:pt idx="43905">
                  <c:v>3.9687016010280001</c:v>
                </c:pt>
                <c:pt idx="43906">
                  <c:v>3.9687769412990002</c:v>
                </c:pt>
                <c:pt idx="43907">
                  <c:v>3.9688155651089998</c:v>
                </c:pt>
                <c:pt idx="43908">
                  <c:v>3.9688854217529999</c:v>
                </c:pt>
                <c:pt idx="43909">
                  <c:v>3.9689249992370002</c:v>
                </c:pt>
                <c:pt idx="43910">
                  <c:v>3.9689850807189999</c:v>
                </c:pt>
                <c:pt idx="43911">
                  <c:v>3.9690277576450002</c:v>
                </c:pt>
                <c:pt idx="43912">
                  <c:v>3.9690780639650001</c:v>
                </c:pt>
                <c:pt idx="43913">
                  <c:v>3.9691331386569999</c:v>
                </c:pt>
                <c:pt idx="43914">
                  <c:v>3.9691798686980002</c:v>
                </c:pt>
                <c:pt idx="43915">
                  <c:v>3.969267845154</c:v>
                </c:pt>
                <c:pt idx="43916">
                  <c:v>3.9693582057949999</c:v>
                </c:pt>
                <c:pt idx="43917">
                  <c:v>3.9694576263429999</c:v>
                </c:pt>
                <c:pt idx="43918">
                  <c:v>3.9695718288420001</c:v>
                </c:pt>
                <c:pt idx="43919">
                  <c:v>3.9696443080899999</c:v>
                </c:pt>
                <c:pt idx="43920">
                  <c:v>3.969754695892</c:v>
                </c:pt>
                <c:pt idx="43921">
                  <c:v>3.9698541164400001</c:v>
                </c:pt>
                <c:pt idx="43922">
                  <c:v>3.9699468612670001</c:v>
                </c:pt>
                <c:pt idx="43923">
                  <c:v>3.9700367450709999</c:v>
                </c:pt>
                <c:pt idx="43924">
                  <c:v>3.9703719615940001</c:v>
                </c:pt>
                <c:pt idx="43925">
                  <c:v>3.9704585075379999</c:v>
                </c:pt>
                <c:pt idx="43926">
                  <c:v>3.9705052375790002</c:v>
                </c:pt>
                <c:pt idx="43927">
                  <c:v>3.9705965518949999</c:v>
                </c:pt>
                <c:pt idx="43928">
                  <c:v>3.9706463813780002</c:v>
                </c:pt>
                <c:pt idx="43929">
                  <c:v>3.9707558155060001</c:v>
                </c:pt>
                <c:pt idx="43930">
                  <c:v>3.970827102661</c:v>
                </c:pt>
                <c:pt idx="43931">
                  <c:v>3.9708678722380002</c:v>
                </c:pt>
                <c:pt idx="43932">
                  <c:v>3.9709162712100001</c:v>
                </c:pt>
                <c:pt idx="43933">
                  <c:v>3.970962762833</c:v>
                </c:pt>
                <c:pt idx="43934">
                  <c:v>3.9710114002229999</c:v>
                </c:pt>
                <c:pt idx="43935">
                  <c:v>3.9710586071009999</c:v>
                </c:pt>
                <c:pt idx="43936">
                  <c:v>3.9711289405820001</c:v>
                </c:pt>
                <c:pt idx="43937">
                  <c:v>3.9711709022520001</c:v>
                </c:pt>
                <c:pt idx="43938">
                  <c:v>3.971261024475</c:v>
                </c:pt>
                <c:pt idx="43939">
                  <c:v>3.9713165760039999</c:v>
                </c:pt>
                <c:pt idx="43940">
                  <c:v>3.9715242385859999</c:v>
                </c:pt>
                <c:pt idx="43941">
                  <c:v>3.9718708991999998</c:v>
                </c:pt>
                <c:pt idx="43942">
                  <c:v>3.9719109535219999</c:v>
                </c:pt>
                <c:pt idx="43943">
                  <c:v>3.9719758033749999</c:v>
                </c:pt>
                <c:pt idx="43944">
                  <c:v>3.9720351696009999</c:v>
                </c:pt>
                <c:pt idx="43945">
                  <c:v>3.972091436386</c:v>
                </c:pt>
                <c:pt idx="43946">
                  <c:v>3.9721629619600001</c:v>
                </c:pt>
                <c:pt idx="43947">
                  <c:v>3.9722092151639998</c:v>
                </c:pt>
                <c:pt idx="43948">
                  <c:v>3.9722940921780001</c:v>
                </c:pt>
                <c:pt idx="43949">
                  <c:v>3.972332000732</c:v>
                </c:pt>
                <c:pt idx="43950">
                  <c:v>3.9724149703979998</c:v>
                </c:pt>
                <c:pt idx="43951">
                  <c:v>3.9724459648130002</c:v>
                </c:pt>
                <c:pt idx="43952">
                  <c:v>3.9725196361539998</c:v>
                </c:pt>
                <c:pt idx="43953">
                  <c:v>3.9726026058200001</c:v>
                </c:pt>
                <c:pt idx="43954">
                  <c:v>3.972783565521</c:v>
                </c:pt>
                <c:pt idx="43955">
                  <c:v>3.972890138626</c:v>
                </c:pt>
                <c:pt idx="43956">
                  <c:v>3.972936868668</c:v>
                </c:pt>
                <c:pt idx="43957">
                  <c:v>3.972980499268</c:v>
                </c:pt>
                <c:pt idx="43958">
                  <c:v>3.9730210304260001</c:v>
                </c:pt>
                <c:pt idx="43959">
                  <c:v>3.9730598926540002</c:v>
                </c:pt>
                <c:pt idx="43960">
                  <c:v>3.9731490612029998</c:v>
                </c:pt>
                <c:pt idx="43961">
                  <c:v>3.9732425212860001</c:v>
                </c:pt>
                <c:pt idx="43962">
                  <c:v>3.9733448028559999</c:v>
                </c:pt>
                <c:pt idx="43963">
                  <c:v>3.9734308719640001</c:v>
                </c:pt>
                <c:pt idx="43964">
                  <c:v>3.9734904766080001</c:v>
                </c:pt>
                <c:pt idx="43965">
                  <c:v>3.97354388237</c:v>
                </c:pt>
                <c:pt idx="43966">
                  <c:v>3.9735941886899999</c:v>
                </c:pt>
                <c:pt idx="43967">
                  <c:v>3.9736440181730002</c:v>
                </c:pt>
                <c:pt idx="43968">
                  <c:v>3.973692178726</c:v>
                </c:pt>
                <c:pt idx="43969">
                  <c:v>3.973747968674</c:v>
                </c:pt>
                <c:pt idx="43970">
                  <c:v>3.9737994670869998</c:v>
                </c:pt>
                <c:pt idx="43971">
                  <c:v>3.9738523960109999</c:v>
                </c:pt>
                <c:pt idx="43972">
                  <c:v>3.9739186763759999</c:v>
                </c:pt>
                <c:pt idx="43973">
                  <c:v>3.974011182785</c:v>
                </c:pt>
                <c:pt idx="43974">
                  <c:v>3.9742753505709998</c:v>
                </c:pt>
                <c:pt idx="43975">
                  <c:v>3.974307775497</c:v>
                </c:pt>
                <c:pt idx="43976">
                  <c:v>3.97438955307</c:v>
                </c:pt>
                <c:pt idx="43977">
                  <c:v>3.974436998367</c:v>
                </c:pt>
                <c:pt idx="43978">
                  <c:v>3.9745175838470002</c:v>
                </c:pt>
                <c:pt idx="43979">
                  <c:v>3.9745655059809999</c:v>
                </c:pt>
                <c:pt idx="43980">
                  <c:v>3.9746427536010001</c:v>
                </c:pt>
                <c:pt idx="43981">
                  <c:v>3.974703788757</c:v>
                </c:pt>
                <c:pt idx="43982">
                  <c:v>3.9747614860530001</c:v>
                </c:pt>
                <c:pt idx="43983">
                  <c:v>3.9748218059539999</c:v>
                </c:pt>
                <c:pt idx="43984">
                  <c:v>3.9749226570129998</c:v>
                </c:pt>
                <c:pt idx="43985">
                  <c:v>3.975162267685</c:v>
                </c:pt>
                <c:pt idx="43986">
                  <c:v>3.9753129482270002</c:v>
                </c:pt>
                <c:pt idx="43987">
                  <c:v>3.9755463600160001</c:v>
                </c:pt>
                <c:pt idx="43988">
                  <c:v>3.9755942821499999</c:v>
                </c:pt>
                <c:pt idx="43989">
                  <c:v>3.9756357669829998</c:v>
                </c:pt>
                <c:pt idx="43990">
                  <c:v>3.975681781769</c:v>
                </c:pt>
                <c:pt idx="43991">
                  <c:v>3.9757230281829998</c:v>
                </c:pt>
                <c:pt idx="43992">
                  <c:v>3.9757635593409999</c:v>
                </c:pt>
                <c:pt idx="43993">
                  <c:v>3.9758112430570001</c:v>
                </c:pt>
                <c:pt idx="43994">
                  <c:v>3.975901842117</c:v>
                </c:pt>
                <c:pt idx="43995">
                  <c:v>3.9759440422060002</c:v>
                </c:pt>
                <c:pt idx="43996">
                  <c:v>3.9759840965270001</c:v>
                </c:pt>
                <c:pt idx="43997">
                  <c:v>3.9760231971739999</c:v>
                </c:pt>
                <c:pt idx="43998">
                  <c:v>3.9760658741000001</c:v>
                </c:pt>
                <c:pt idx="43999">
                  <c:v>3.9761087894439999</c:v>
                </c:pt>
                <c:pt idx="44000">
                  <c:v>3.9762060642239998</c:v>
                </c:pt>
                <c:pt idx="44001">
                  <c:v>3.9762446880339999</c:v>
                </c:pt>
                <c:pt idx="44002">
                  <c:v>3.9762899875639999</c:v>
                </c:pt>
                <c:pt idx="44003">
                  <c:v>3.9763906002040001</c:v>
                </c:pt>
                <c:pt idx="44004">
                  <c:v>3.9765074253080002</c:v>
                </c:pt>
                <c:pt idx="44005">
                  <c:v>3.976660013199</c:v>
                </c:pt>
                <c:pt idx="44006">
                  <c:v>3.9767601490020001</c:v>
                </c:pt>
                <c:pt idx="44007">
                  <c:v>3.9768128395079998</c:v>
                </c:pt>
                <c:pt idx="44008">
                  <c:v>3.9768741130829999</c:v>
                </c:pt>
                <c:pt idx="44009">
                  <c:v>3.9769201278690001</c:v>
                </c:pt>
                <c:pt idx="44010">
                  <c:v>3.9769995212549998</c:v>
                </c:pt>
                <c:pt idx="44011">
                  <c:v>3.9770443439480001</c:v>
                </c:pt>
                <c:pt idx="44012">
                  <c:v>3.977134227753</c:v>
                </c:pt>
                <c:pt idx="44013">
                  <c:v>3.9771726131439999</c:v>
                </c:pt>
                <c:pt idx="44014">
                  <c:v>3.9772570133210001</c:v>
                </c:pt>
                <c:pt idx="44015">
                  <c:v>3.9772922992709998</c:v>
                </c:pt>
                <c:pt idx="44016">
                  <c:v>3.9773631095890001</c:v>
                </c:pt>
                <c:pt idx="44017">
                  <c:v>3.9774539470670001</c:v>
                </c:pt>
                <c:pt idx="44018">
                  <c:v>3.9775278568269998</c:v>
                </c:pt>
                <c:pt idx="44019">
                  <c:v>3.9776880741120002</c:v>
                </c:pt>
                <c:pt idx="44020">
                  <c:v>3.9777514934539999</c:v>
                </c:pt>
                <c:pt idx="44021">
                  <c:v>3.9778497219090001</c:v>
                </c:pt>
                <c:pt idx="44022">
                  <c:v>3.977900266647</c:v>
                </c:pt>
                <c:pt idx="44023">
                  <c:v>3.977946996689</c:v>
                </c:pt>
                <c:pt idx="44024">
                  <c:v>3.9779868125919999</c:v>
                </c:pt>
                <c:pt idx="44025">
                  <c:v>3.9780268669129999</c:v>
                </c:pt>
                <c:pt idx="44026">
                  <c:v>3.9780733585360002</c:v>
                </c:pt>
                <c:pt idx="44027">
                  <c:v>3.9781191349029998</c:v>
                </c:pt>
                <c:pt idx="44028">
                  <c:v>3.9781634807590001</c:v>
                </c:pt>
                <c:pt idx="44029">
                  <c:v>3.9782063961029999</c:v>
                </c:pt>
                <c:pt idx="44030">
                  <c:v>3.9782519340519999</c:v>
                </c:pt>
                <c:pt idx="44031">
                  <c:v>3.97829246521</c:v>
                </c:pt>
                <c:pt idx="44032">
                  <c:v>3.9783370494839998</c:v>
                </c:pt>
                <c:pt idx="44033">
                  <c:v>3.978375911713</c:v>
                </c:pt>
                <c:pt idx="44034">
                  <c:v>3.9784154891969998</c:v>
                </c:pt>
                <c:pt idx="44035">
                  <c:v>3.9784533977510002</c:v>
                </c:pt>
                <c:pt idx="44036">
                  <c:v>3.9784934520720001</c:v>
                </c:pt>
                <c:pt idx="44037">
                  <c:v>3.9785354137420001</c:v>
                </c:pt>
                <c:pt idx="44038">
                  <c:v>3.9788370132450002</c:v>
                </c:pt>
                <c:pt idx="44039">
                  <c:v>3.9788959026340001</c:v>
                </c:pt>
                <c:pt idx="44040">
                  <c:v>3.9789440631869999</c:v>
                </c:pt>
                <c:pt idx="44041">
                  <c:v>3.978991508484</c:v>
                </c:pt>
                <c:pt idx="44042">
                  <c:v>3.9790523052219999</c:v>
                </c:pt>
                <c:pt idx="44043">
                  <c:v>3.9790921211239998</c:v>
                </c:pt>
                <c:pt idx="44044">
                  <c:v>3.9791648387910001</c:v>
                </c:pt>
                <c:pt idx="44045">
                  <c:v>3.9791996479030001</c:v>
                </c:pt>
                <c:pt idx="44046">
                  <c:v>3.9792711734770001</c:v>
                </c:pt>
                <c:pt idx="44047">
                  <c:v>3.979366779327</c:v>
                </c:pt>
                <c:pt idx="44048">
                  <c:v>3.9794526100160001</c:v>
                </c:pt>
                <c:pt idx="44049">
                  <c:v>3.9797477722169998</c:v>
                </c:pt>
                <c:pt idx="44050">
                  <c:v>3.9797966480259999</c:v>
                </c:pt>
                <c:pt idx="44051">
                  <c:v>3.9798419475559998</c:v>
                </c:pt>
                <c:pt idx="44052">
                  <c:v>3.9798784255980002</c:v>
                </c:pt>
                <c:pt idx="44053">
                  <c:v>3.9799127578740001</c:v>
                </c:pt>
                <c:pt idx="44054">
                  <c:v>3.9799532890320002</c:v>
                </c:pt>
                <c:pt idx="44055">
                  <c:v>3.979985713959</c:v>
                </c:pt>
                <c:pt idx="44056">
                  <c:v>3.9800255298609999</c:v>
                </c:pt>
                <c:pt idx="44057">
                  <c:v>3.98007106781</c:v>
                </c:pt>
                <c:pt idx="44058">
                  <c:v>3.9801115989690001</c:v>
                </c:pt>
                <c:pt idx="44059">
                  <c:v>3.9801573753359998</c:v>
                </c:pt>
                <c:pt idx="44060">
                  <c:v>3.9801995754239998</c:v>
                </c:pt>
                <c:pt idx="44061">
                  <c:v>3.9802372455600001</c:v>
                </c:pt>
                <c:pt idx="44062">
                  <c:v>3.980280399323</c:v>
                </c:pt>
                <c:pt idx="44063">
                  <c:v>3.9803326129909999</c:v>
                </c:pt>
                <c:pt idx="44064">
                  <c:v>3.98037815094</c:v>
                </c:pt>
                <c:pt idx="44065">
                  <c:v>3.980548858643</c:v>
                </c:pt>
                <c:pt idx="44066">
                  <c:v>3.9805982112880001</c:v>
                </c:pt>
                <c:pt idx="44067">
                  <c:v>3.9806585311889999</c:v>
                </c:pt>
                <c:pt idx="44068">
                  <c:v>3.9807083606720002</c:v>
                </c:pt>
                <c:pt idx="44069">
                  <c:v>3.9807868003850002</c:v>
                </c:pt>
                <c:pt idx="44070">
                  <c:v>3.9808371067050001</c:v>
                </c:pt>
                <c:pt idx="44071">
                  <c:v>3.9809381961820001</c:v>
                </c:pt>
                <c:pt idx="44072">
                  <c:v>3.98099899292</c:v>
                </c:pt>
                <c:pt idx="44073">
                  <c:v>3.9811153411869999</c:v>
                </c:pt>
                <c:pt idx="44074">
                  <c:v>3.9811892509460001</c:v>
                </c:pt>
                <c:pt idx="44075">
                  <c:v>3.9813106060029999</c:v>
                </c:pt>
                <c:pt idx="44076">
                  <c:v>3.9813995361329999</c:v>
                </c:pt>
                <c:pt idx="44077">
                  <c:v>3.9815161228179998</c:v>
                </c:pt>
                <c:pt idx="44078">
                  <c:v>3.981609106064</c:v>
                </c:pt>
                <c:pt idx="44079">
                  <c:v>3.9817223548889999</c:v>
                </c:pt>
                <c:pt idx="44080">
                  <c:v>3.9818179607389999</c:v>
                </c:pt>
                <c:pt idx="44081">
                  <c:v>3.9819090366359999</c:v>
                </c:pt>
                <c:pt idx="44082">
                  <c:v>3.9820055961610001</c:v>
                </c:pt>
                <c:pt idx="44083">
                  <c:v>3.982073307037</c:v>
                </c:pt>
                <c:pt idx="44084">
                  <c:v>3.9821612834929998</c:v>
                </c:pt>
                <c:pt idx="44085">
                  <c:v>3.98220205307</c:v>
                </c:pt>
                <c:pt idx="44086">
                  <c:v>3.982305049896</c:v>
                </c:pt>
                <c:pt idx="44087">
                  <c:v>3.9825739860530001</c:v>
                </c:pt>
                <c:pt idx="44088">
                  <c:v>3.9826209545140001</c:v>
                </c:pt>
                <c:pt idx="44089">
                  <c:v>3.9826617240909998</c:v>
                </c:pt>
                <c:pt idx="44090">
                  <c:v>3.9827082157140001</c:v>
                </c:pt>
                <c:pt idx="44091">
                  <c:v>3.9827530384059999</c:v>
                </c:pt>
                <c:pt idx="44092">
                  <c:v>3.982789993286</c:v>
                </c:pt>
                <c:pt idx="44093">
                  <c:v>3.9828226566309999</c:v>
                </c:pt>
                <c:pt idx="44094">
                  <c:v>3.982861280441</c:v>
                </c:pt>
                <c:pt idx="44095">
                  <c:v>3.9828889369959999</c:v>
                </c:pt>
                <c:pt idx="44096">
                  <c:v>3.982917308807</c:v>
                </c:pt>
                <c:pt idx="44097">
                  <c:v>3.9829528331759998</c:v>
                </c:pt>
                <c:pt idx="44098">
                  <c:v>3.9829916954039999</c:v>
                </c:pt>
                <c:pt idx="44099">
                  <c:v>3.983025312424</c:v>
                </c:pt>
                <c:pt idx="44100">
                  <c:v>3.9830656051640001</c:v>
                </c:pt>
                <c:pt idx="44101">
                  <c:v>3.9831039905550001</c:v>
                </c:pt>
                <c:pt idx="44102">
                  <c:v>3.9831397533419999</c:v>
                </c:pt>
                <c:pt idx="44103">
                  <c:v>3.9831793308260002</c:v>
                </c:pt>
                <c:pt idx="44104">
                  <c:v>3.9832193851470001</c:v>
                </c:pt>
                <c:pt idx="44105">
                  <c:v>3.9832472801210002</c:v>
                </c:pt>
                <c:pt idx="44106">
                  <c:v>3.9832766056060001</c:v>
                </c:pt>
                <c:pt idx="44107">
                  <c:v>3.9833066463470002</c:v>
                </c:pt>
                <c:pt idx="44108">
                  <c:v>3.983337640762</c:v>
                </c:pt>
                <c:pt idx="44109">
                  <c:v>3.983426332474</c:v>
                </c:pt>
                <c:pt idx="44110">
                  <c:v>3.9836206436160002</c:v>
                </c:pt>
                <c:pt idx="44111">
                  <c:v>3.9836816787720002</c:v>
                </c:pt>
                <c:pt idx="44112">
                  <c:v>3.983726024628</c:v>
                </c:pt>
                <c:pt idx="44113">
                  <c:v>3.983804941177</c:v>
                </c:pt>
                <c:pt idx="44114">
                  <c:v>3.983848333359</c:v>
                </c:pt>
                <c:pt idx="44115">
                  <c:v>3.983944416046</c:v>
                </c:pt>
                <c:pt idx="44116">
                  <c:v>3.9839963912959999</c:v>
                </c:pt>
                <c:pt idx="44117">
                  <c:v>3.9840967655180002</c:v>
                </c:pt>
                <c:pt idx="44118">
                  <c:v>3.9841527938839998</c:v>
                </c:pt>
                <c:pt idx="44119">
                  <c:v>3.9842429161070001</c:v>
                </c:pt>
                <c:pt idx="44120">
                  <c:v>3.984298467636</c:v>
                </c:pt>
                <c:pt idx="44121">
                  <c:v>3.9843719005580001</c:v>
                </c:pt>
                <c:pt idx="44122">
                  <c:v>3.9844350814820002</c:v>
                </c:pt>
                <c:pt idx="44123">
                  <c:v>3.984493732452</c:v>
                </c:pt>
                <c:pt idx="44124">
                  <c:v>3.9845888614649998</c:v>
                </c:pt>
                <c:pt idx="44125">
                  <c:v>3.9846708774569999</c:v>
                </c:pt>
                <c:pt idx="44126">
                  <c:v>3.9848415851590002</c:v>
                </c:pt>
                <c:pt idx="44127">
                  <c:v>3.9849050045009999</c:v>
                </c:pt>
                <c:pt idx="44128">
                  <c:v>3.9849481582639998</c:v>
                </c:pt>
                <c:pt idx="44129">
                  <c:v>3.9849944114690001</c:v>
                </c:pt>
                <c:pt idx="44130">
                  <c:v>3.9850437641140002</c:v>
                </c:pt>
                <c:pt idx="44131">
                  <c:v>3.9850845336909999</c:v>
                </c:pt>
                <c:pt idx="44132">
                  <c:v>3.9851646423339999</c:v>
                </c:pt>
                <c:pt idx="44133">
                  <c:v>3.9852001667020001</c:v>
                </c:pt>
                <c:pt idx="44134">
                  <c:v>3.9852240085599999</c:v>
                </c:pt>
                <c:pt idx="44135">
                  <c:v>3.9852583408359998</c:v>
                </c:pt>
                <c:pt idx="44136">
                  <c:v>3.9852931499480002</c:v>
                </c:pt>
                <c:pt idx="44137">
                  <c:v>3.9853324890140001</c:v>
                </c:pt>
                <c:pt idx="44138">
                  <c:v>3.9853675365450001</c:v>
                </c:pt>
                <c:pt idx="44139">
                  <c:v>3.9854087829589999</c:v>
                </c:pt>
                <c:pt idx="44140">
                  <c:v>3.9854445457460002</c:v>
                </c:pt>
                <c:pt idx="44141">
                  <c:v>3.9854905605319999</c:v>
                </c:pt>
                <c:pt idx="44142">
                  <c:v>3.9855334758760002</c:v>
                </c:pt>
                <c:pt idx="44143">
                  <c:v>3.9855806827550002</c:v>
                </c:pt>
                <c:pt idx="44144">
                  <c:v>3.985627174377</c:v>
                </c:pt>
                <c:pt idx="44145">
                  <c:v>3.9857091903690001</c:v>
                </c:pt>
                <c:pt idx="44146">
                  <c:v>3.9858124256130001</c:v>
                </c:pt>
                <c:pt idx="44147">
                  <c:v>3.9860744476319998</c:v>
                </c:pt>
                <c:pt idx="44148">
                  <c:v>3.986157417297</c:v>
                </c:pt>
                <c:pt idx="44149">
                  <c:v>3.9862470626830002</c:v>
                </c:pt>
                <c:pt idx="44150">
                  <c:v>3.9863080978390002</c:v>
                </c:pt>
                <c:pt idx="44151">
                  <c:v>3.9863440990450001</c:v>
                </c:pt>
                <c:pt idx="44152">
                  <c:v>3.9864192008970001</c:v>
                </c:pt>
                <c:pt idx="44153">
                  <c:v>3.9864480495449999</c:v>
                </c:pt>
                <c:pt idx="44154">
                  <c:v>3.9865570068360001</c:v>
                </c:pt>
                <c:pt idx="44155">
                  <c:v>3.9866619110110002</c:v>
                </c:pt>
                <c:pt idx="44156">
                  <c:v>3.9867486953740001</c:v>
                </c:pt>
                <c:pt idx="44157">
                  <c:v>3.9869582653050002</c:v>
                </c:pt>
                <c:pt idx="44158">
                  <c:v>3.9870595932009998</c:v>
                </c:pt>
                <c:pt idx="44159">
                  <c:v>3.9871029853820001</c:v>
                </c:pt>
                <c:pt idx="44160">
                  <c:v>3.9871451854709998</c:v>
                </c:pt>
                <c:pt idx="44161">
                  <c:v>3.9871785640719999</c:v>
                </c:pt>
                <c:pt idx="44162">
                  <c:v>3.9872148036959998</c:v>
                </c:pt>
                <c:pt idx="44163">
                  <c:v>3.9872586727139998</c:v>
                </c:pt>
                <c:pt idx="44164">
                  <c:v>3.9873027801509999</c:v>
                </c:pt>
                <c:pt idx="44165">
                  <c:v>3.987344741821</c:v>
                </c:pt>
                <c:pt idx="44166">
                  <c:v>3.9873731136320001</c:v>
                </c:pt>
                <c:pt idx="44167">
                  <c:v>3.9874072074889999</c:v>
                </c:pt>
                <c:pt idx="44168">
                  <c:v>3.9874448776250002</c:v>
                </c:pt>
                <c:pt idx="44169">
                  <c:v>3.9874858856199999</c:v>
                </c:pt>
                <c:pt idx="44170">
                  <c:v>3.9875273704529999</c:v>
                </c:pt>
                <c:pt idx="44171">
                  <c:v>3.9875676631929999</c:v>
                </c:pt>
                <c:pt idx="44172">
                  <c:v>3.9876093864439999</c:v>
                </c:pt>
                <c:pt idx="44173">
                  <c:v>3.987655162811</c:v>
                </c:pt>
                <c:pt idx="44174">
                  <c:v>3.9877173900599998</c:v>
                </c:pt>
                <c:pt idx="44175">
                  <c:v>3.987941265106</c:v>
                </c:pt>
                <c:pt idx="44176">
                  <c:v>3.988080739975</c:v>
                </c:pt>
                <c:pt idx="44177">
                  <c:v>3.9881691932679999</c:v>
                </c:pt>
                <c:pt idx="44178">
                  <c:v>3.988270759583</c:v>
                </c:pt>
                <c:pt idx="44179">
                  <c:v>3.9883506298069999</c:v>
                </c:pt>
                <c:pt idx="44180">
                  <c:v>3.9883956909179998</c:v>
                </c:pt>
                <c:pt idx="44181">
                  <c:v>3.9884920120239999</c:v>
                </c:pt>
                <c:pt idx="44182">
                  <c:v>3.988541126251</c:v>
                </c:pt>
                <c:pt idx="44183">
                  <c:v>3.9886398315429998</c:v>
                </c:pt>
                <c:pt idx="44184">
                  <c:v>3.9886934757230001</c:v>
                </c:pt>
                <c:pt idx="44185">
                  <c:v>3.9887931346890002</c:v>
                </c:pt>
                <c:pt idx="44186">
                  <c:v>3.9888591766360002</c:v>
                </c:pt>
                <c:pt idx="44187">
                  <c:v>3.9889466762539998</c:v>
                </c:pt>
                <c:pt idx="44188">
                  <c:v>3.9890203475949999</c:v>
                </c:pt>
                <c:pt idx="44189">
                  <c:v>3.989088535309</c:v>
                </c:pt>
                <c:pt idx="44190">
                  <c:v>3.9891614913939999</c:v>
                </c:pt>
                <c:pt idx="44191">
                  <c:v>3.9892096519470002</c:v>
                </c:pt>
                <c:pt idx="44192">
                  <c:v>3.989287376404</c:v>
                </c:pt>
                <c:pt idx="44193">
                  <c:v>3.9893243312840001</c:v>
                </c:pt>
                <c:pt idx="44194">
                  <c:v>3.989404201508</c:v>
                </c:pt>
                <c:pt idx="44195">
                  <c:v>3.9895043373110002</c:v>
                </c:pt>
                <c:pt idx="44196">
                  <c:v>3.9896144866940002</c:v>
                </c:pt>
                <c:pt idx="44197">
                  <c:v>3.9899024963379999</c:v>
                </c:pt>
                <c:pt idx="44198">
                  <c:v>3.989950180054</c:v>
                </c:pt>
                <c:pt idx="44199">
                  <c:v>3.9900021553039999</c:v>
                </c:pt>
                <c:pt idx="44200">
                  <c:v>3.9900438785549999</c:v>
                </c:pt>
                <c:pt idx="44201">
                  <c:v>3.990082502365</c:v>
                </c:pt>
                <c:pt idx="44202">
                  <c:v>3.9901220798489998</c:v>
                </c:pt>
                <c:pt idx="44203">
                  <c:v>3.9901635646820002</c:v>
                </c:pt>
                <c:pt idx="44204">
                  <c:v>3.9902014732360001</c:v>
                </c:pt>
                <c:pt idx="44205">
                  <c:v>3.9902408123019999</c:v>
                </c:pt>
                <c:pt idx="44206">
                  <c:v>3.9902756214139998</c:v>
                </c:pt>
                <c:pt idx="44207">
                  <c:v>3.9903118610380002</c:v>
                </c:pt>
                <c:pt idx="44208">
                  <c:v>3.9903435707089998</c:v>
                </c:pt>
                <c:pt idx="44209">
                  <c:v>3.990375518799</c:v>
                </c:pt>
                <c:pt idx="44210">
                  <c:v>3.9904146194460002</c:v>
                </c:pt>
                <c:pt idx="44211">
                  <c:v>3.9904491901400001</c:v>
                </c:pt>
                <c:pt idx="44212">
                  <c:v>3.9904847145079998</c:v>
                </c:pt>
                <c:pt idx="44213">
                  <c:v>3.9905226230620001</c:v>
                </c:pt>
                <c:pt idx="44214">
                  <c:v>3.9905591011050001</c:v>
                </c:pt>
                <c:pt idx="44215">
                  <c:v>3.9905929565429998</c:v>
                </c:pt>
                <c:pt idx="44216">
                  <c:v>3.990640640259</c:v>
                </c:pt>
                <c:pt idx="44217">
                  <c:v>3.990687608719</c:v>
                </c:pt>
                <c:pt idx="44218">
                  <c:v>3.990731239319</c:v>
                </c:pt>
                <c:pt idx="44219">
                  <c:v>3.9907793998719998</c:v>
                </c:pt>
                <c:pt idx="44220">
                  <c:v>3.9909155368799998</c:v>
                </c:pt>
                <c:pt idx="44221">
                  <c:v>3.9910194873810001</c:v>
                </c:pt>
                <c:pt idx="44222">
                  <c:v>3.9911162853239999</c:v>
                </c:pt>
                <c:pt idx="44223">
                  <c:v>3.9911921024320001</c:v>
                </c:pt>
                <c:pt idx="44224">
                  <c:v>3.9912242889399998</c:v>
                </c:pt>
                <c:pt idx="44225">
                  <c:v>3.9913020133970001</c:v>
                </c:pt>
                <c:pt idx="44226">
                  <c:v>3.9913492202760001</c:v>
                </c:pt>
                <c:pt idx="44227">
                  <c:v>3.9914176464079998</c:v>
                </c:pt>
                <c:pt idx="44228">
                  <c:v>3.9914779663090001</c:v>
                </c:pt>
                <c:pt idx="44229">
                  <c:v>3.9915392398830001</c:v>
                </c:pt>
                <c:pt idx="44230">
                  <c:v>3.9916081428529999</c:v>
                </c:pt>
                <c:pt idx="44231">
                  <c:v>3.9916620254519999</c:v>
                </c:pt>
                <c:pt idx="44232">
                  <c:v>3.99174118042</c:v>
                </c:pt>
                <c:pt idx="44233">
                  <c:v>3.99178647995</c:v>
                </c:pt>
                <c:pt idx="44234">
                  <c:v>3.9918689727780001</c:v>
                </c:pt>
                <c:pt idx="44235">
                  <c:v>3.991910219193</c:v>
                </c:pt>
                <c:pt idx="44236">
                  <c:v>3.9919881820679999</c:v>
                </c:pt>
                <c:pt idx="44237">
                  <c:v>3.992020130157</c:v>
                </c:pt>
                <c:pt idx="44238">
                  <c:v>3.9921181201930001</c:v>
                </c:pt>
                <c:pt idx="44239">
                  <c:v>3.9922809600829998</c:v>
                </c:pt>
                <c:pt idx="44240">
                  <c:v>3.992394924164</c:v>
                </c:pt>
                <c:pt idx="44241">
                  <c:v>3.992548465729</c:v>
                </c:pt>
                <c:pt idx="44242">
                  <c:v>3.992656469345</c:v>
                </c:pt>
                <c:pt idx="44243">
                  <c:v>3.9927983284000002</c:v>
                </c:pt>
                <c:pt idx="44244">
                  <c:v>3.992836236954</c:v>
                </c:pt>
                <c:pt idx="44245">
                  <c:v>3.9928719997409998</c:v>
                </c:pt>
                <c:pt idx="44246">
                  <c:v>3.992918252945</c:v>
                </c:pt>
                <c:pt idx="44247">
                  <c:v>3.9929676055910002</c:v>
                </c:pt>
                <c:pt idx="44248">
                  <c:v>3.9930138587949999</c:v>
                </c:pt>
                <c:pt idx="44249">
                  <c:v>3.993059635162</c:v>
                </c:pt>
                <c:pt idx="44250">
                  <c:v>3.9930973052979999</c:v>
                </c:pt>
                <c:pt idx="44251">
                  <c:v>3.9931302070619998</c:v>
                </c:pt>
                <c:pt idx="44252">
                  <c:v>3.9931666851040002</c:v>
                </c:pt>
                <c:pt idx="44253">
                  <c:v>3.9931950569149999</c:v>
                </c:pt>
                <c:pt idx="44254">
                  <c:v>3.993221521378</c:v>
                </c:pt>
                <c:pt idx="44255">
                  <c:v>3.99325299263</c:v>
                </c:pt>
                <c:pt idx="44256">
                  <c:v>3.9932851791380002</c:v>
                </c:pt>
                <c:pt idx="44257">
                  <c:v>3.993310451508</c:v>
                </c:pt>
                <c:pt idx="44258">
                  <c:v>3.9933440685270001</c:v>
                </c:pt>
                <c:pt idx="44259">
                  <c:v>3.9933779239649998</c:v>
                </c:pt>
                <c:pt idx="44260">
                  <c:v>3.993415355682</c:v>
                </c:pt>
                <c:pt idx="44261">
                  <c:v>3.9934508800509998</c:v>
                </c:pt>
                <c:pt idx="44262">
                  <c:v>3.9934961795809998</c:v>
                </c:pt>
                <c:pt idx="44263">
                  <c:v>3.9935488700869999</c:v>
                </c:pt>
                <c:pt idx="44264">
                  <c:v>3.9937629699710002</c:v>
                </c:pt>
                <c:pt idx="44265">
                  <c:v>3.9938533306120001</c:v>
                </c:pt>
                <c:pt idx="44266">
                  <c:v>3.9938919544220002</c:v>
                </c:pt>
                <c:pt idx="44267">
                  <c:v>3.9939551353449998</c:v>
                </c:pt>
                <c:pt idx="44268">
                  <c:v>3.9940083026890001</c:v>
                </c:pt>
                <c:pt idx="44269">
                  <c:v>3.9940676689150001</c:v>
                </c:pt>
                <c:pt idx="44270">
                  <c:v>3.9941329956049998</c:v>
                </c:pt>
                <c:pt idx="44271">
                  <c:v>3.9941782951349998</c:v>
                </c:pt>
                <c:pt idx="44272">
                  <c:v>3.9942541122440001</c:v>
                </c:pt>
                <c:pt idx="44273">
                  <c:v>3.9942965507510002</c:v>
                </c:pt>
                <c:pt idx="44274">
                  <c:v>3.994379520416</c:v>
                </c:pt>
                <c:pt idx="44275">
                  <c:v>3.9944188594819998</c:v>
                </c:pt>
                <c:pt idx="44276">
                  <c:v>3.9945056438450002</c:v>
                </c:pt>
                <c:pt idx="44277">
                  <c:v>3.9945442676540002</c:v>
                </c:pt>
                <c:pt idx="44278">
                  <c:v>3.99462556839</c:v>
                </c:pt>
                <c:pt idx="44279">
                  <c:v>3.99467253685</c:v>
                </c:pt>
                <c:pt idx="44280">
                  <c:v>3.9947433471679998</c:v>
                </c:pt>
                <c:pt idx="44281">
                  <c:v>3.9947977066039999</c:v>
                </c:pt>
                <c:pt idx="44282">
                  <c:v>3.994855642319</c:v>
                </c:pt>
                <c:pt idx="44283">
                  <c:v>3.9949169158940001</c:v>
                </c:pt>
                <c:pt idx="44284">
                  <c:v>3.9950234889980001</c:v>
                </c:pt>
                <c:pt idx="44285">
                  <c:v>3.995343923569</c:v>
                </c:pt>
                <c:pt idx="44286">
                  <c:v>3.9954366683960001</c:v>
                </c:pt>
                <c:pt idx="44287">
                  <c:v>3.9955310821530001</c:v>
                </c:pt>
                <c:pt idx="44288">
                  <c:v>3.9955680370329998</c:v>
                </c:pt>
                <c:pt idx="44289">
                  <c:v>3.9956057071690001</c:v>
                </c:pt>
                <c:pt idx="44290">
                  <c:v>3.9956476688390001</c:v>
                </c:pt>
                <c:pt idx="44291">
                  <c:v>3.9956893920900001</c:v>
                </c:pt>
                <c:pt idx="44292">
                  <c:v>3.9957301616669998</c:v>
                </c:pt>
                <c:pt idx="44293">
                  <c:v>3.9957826137539998</c:v>
                </c:pt>
                <c:pt idx="44294">
                  <c:v>3.9958343505860001</c:v>
                </c:pt>
                <c:pt idx="44295">
                  <c:v>3.9958803653719999</c:v>
                </c:pt>
                <c:pt idx="44296">
                  <c:v>3.995928049088</c:v>
                </c:pt>
                <c:pt idx="44297">
                  <c:v>3.9959788322450001</c:v>
                </c:pt>
                <c:pt idx="44298">
                  <c:v>3.9960269927979999</c:v>
                </c:pt>
                <c:pt idx="44299">
                  <c:v>3.9960761070249999</c:v>
                </c:pt>
                <c:pt idx="44300">
                  <c:v>3.9961614608759999</c:v>
                </c:pt>
                <c:pt idx="44301">
                  <c:v>3.9962034225459999</c:v>
                </c:pt>
                <c:pt idx="44302">
                  <c:v>3.996543884277</c:v>
                </c:pt>
                <c:pt idx="44303">
                  <c:v>3.9966433048250001</c:v>
                </c:pt>
                <c:pt idx="44304">
                  <c:v>3.9967479705810001</c:v>
                </c:pt>
                <c:pt idx="44305">
                  <c:v>3.996854305267</c:v>
                </c:pt>
                <c:pt idx="44306">
                  <c:v>3.996882200241</c:v>
                </c:pt>
                <c:pt idx="44307">
                  <c:v>3.9969837665560002</c:v>
                </c:pt>
                <c:pt idx="44308">
                  <c:v>3.9970819950099998</c:v>
                </c:pt>
                <c:pt idx="44309">
                  <c:v>3.9972095489499999</c:v>
                </c:pt>
                <c:pt idx="44310">
                  <c:v>3.9975001811980002</c:v>
                </c:pt>
                <c:pt idx="44311">
                  <c:v>3.9975697994230002</c:v>
                </c:pt>
                <c:pt idx="44312">
                  <c:v>3.997630119324</c:v>
                </c:pt>
                <c:pt idx="44313">
                  <c:v>3.997703552246</c:v>
                </c:pt>
                <c:pt idx="44314">
                  <c:v>3.9977447986599999</c:v>
                </c:pt>
                <c:pt idx="44315">
                  <c:v>3.99778175354</c:v>
                </c:pt>
                <c:pt idx="44316">
                  <c:v>3.9978315830229998</c:v>
                </c:pt>
                <c:pt idx="44317">
                  <c:v>3.9978721141819999</c:v>
                </c:pt>
                <c:pt idx="44318">
                  <c:v>3.9979114532470001</c:v>
                </c:pt>
                <c:pt idx="44319">
                  <c:v>3.9979591369629999</c:v>
                </c:pt>
                <c:pt idx="44320">
                  <c:v>3.998012065887</c:v>
                </c:pt>
                <c:pt idx="44321">
                  <c:v>3.9980483055109999</c:v>
                </c:pt>
                <c:pt idx="44322">
                  <c:v>3.9980902671809999</c:v>
                </c:pt>
                <c:pt idx="44323">
                  <c:v>3.9981350898739998</c:v>
                </c:pt>
                <c:pt idx="44324">
                  <c:v>3.998172283173</c:v>
                </c:pt>
                <c:pt idx="44325">
                  <c:v>3.9982059001920001</c:v>
                </c:pt>
                <c:pt idx="44326">
                  <c:v>3.9982466697689998</c:v>
                </c:pt>
                <c:pt idx="44327">
                  <c:v>3.9983334541320001</c:v>
                </c:pt>
                <c:pt idx="44328">
                  <c:v>3.998571872711</c:v>
                </c:pt>
                <c:pt idx="44329">
                  <c:v>3.9986078739169999</c:v>
                </c:pt>
                <c:pt idx="44330">
                  <c:v>3.9986770153050002</c:v>
                </c:pt>
                <c:pt idx="44331">
                  <c:v>3.9987266063689999</c:v>
                </c:pt>
                <c:pt idx="44332">
                  <c:v>3.9987952709200001</c:v>
                </c:pt>
                <c:pt idx="44333">
                  <c:v>3.9988598823550001</c:v>
                </c:pt>
                <c:pt idx="44334">
                  <c:v>3.9989104270940001</c:v>
                </c:pt>
                <c:pt idx="44335">
                  <c:v>3.9989821910860002</c:v>
                </c:pt>
                <c:pt idx="44336">
                  <c:v>3.9990291595460001</c:v>
                </c:pt>
                <c:pt idx="44337">
                  <c:v>3.9991092681880001</c:v>
                </c:pt>
                <c:pt idx="44338">
                  <c:v>3.9991469383239999</c:v>
                </c:pt>
                <c:pt idx="44339">
                  <c:v>3.9992234706879999</c:v>
                </c:pt>
                <c:pt idx="44340">
                  <c:v>3.9993226528169998</c:v>
                </c:pt>
                <c:pt idx="44341">
                  <c:v>3.9994342327119998</c:v>
                </c:pt>
                <c:pt idx="44342">
                  <c:v>3.9996542930599999</c:v>
                </c:pt>
                <c:pt idx="44343">
                  <c:v>3.999706745148</c:v>
                </c:pt>
                <c:pt idx="44344">
                  <c:v>4.0000252723690002</c:v>
                </c:pt>
                <c:pt idx="44345">
                  <c:v>4.0000796318049998</c:v>
                </c:pt>
                <c:pt idx="44346">
                  <c:v>4.0001311302189997</c:v>
                </c:pt>
                <c:pt idx="44347">
                  <c:v>4.0001773834229999</c:v>
                </c:pt>
                <c:pt idx="44348">
                  <c:v>4.0002274513240001</c:v>
                </c:pt>
                <c:pt idx="44349">
                  <c:v>4.0002698898320004</c:v>
                </c:pt>
                <c:pt idx="44350">
                  <c:v>4.0003170967099999</c:v>
                </c:pt>
                <c:pt idx="44351">
                  <c:v>4.0003571510310003</c:v>
                </c:pt>
                <c:pt idx="44352">
                  <c:v>4.0003962516779996</c:v>
                </c:pt>
                <c:pt idx="44353">
                  <c:v>4.0004286766049999</c:v>
                </c:pt>
                <c:pt idx="44354">
                  <c:v>4.000460147858</c:v>
                </c:pt>
                <c:pt idx="44355">
                  <c:v>4.00048828125</c:v>
                </c:pt>
                <c:pt idx="44356">
                  <c:v>4.0005249977109996</c:v>
                </c:pt>
                <c:pt idx="44357">
                  <c:v>4.0005588531490002</c:v>
                </c:pt>
                <c:pt idx="44358">
                  <c:v>4.0005979537960004</c:v>
                </c:pt>
                <c:pt idx="44359">
                  <c:v>4.0006465911870004</c:v>
                </c:pt>
                <c:pt idx="44360">
                  <c:v>4.0006966590879998</c:v>
                </c:pt>
                <c:pt idx="44361">
                  <c:v>4.0009932518009999</c:v>
                </c:pt>
                <c:pt idx="44362">
                  <c:v>4.001025676727</c:v>
                </c:pt>
                <c:pt idx="44363">
                  <c:v>4.0011062622070002</c:v>
                </c:pt>
                <c:pt idx="44364">
                  <c:v>4.0011501312259998</c:v>
                </c:pt>
                <c:pt idx="44365">
                  <c:v>4.0012464523320004</c:v>
                </c:pt>
                <c:pt idx="44366">
                  <c:v>4.0013074874879999</c:v>
                </c:pt>
                <c:pt idx="44367">
                  <c:v>4.0014004707339996</c:v>
                </c:pt>
                <c:pt idx="44368">
                  <c:v>4.0014715194699999</c:v>
                </c:pt>
                <c:pt idx="44369">
                  <c:v>4.001559257507</c:v>
                </c:pt>
                <c:pt idx="44370">
                  <c:v>4.0016369819640003</c:v>
                </c:pt>
                <c:pt idx="44371">
                  <c:v>4.0017085075379999</c:v>
                </c:pt>
                <c:pt idx="44372">
                  <c:v>4.0017948150629996</c:v>
                </c:pt>
                <c:pt idx="44373">
                  <c:v>4.0018615722659998</c:v>
                </c:pt>
                <c:pt idx="44374">
                  <c:v>4.0019545555110003</c:v>
                </c:pt>
                <c:pt idx="44375">
                  <c:v>4.0020012855529998</c:v>
                </c:pt>
                <c:pt idx="44376">
                  <c:v>4.0020828247070002</c:v>
                </c:pt>
                <c:pt idx="44377">
                  <c:v>4.0021133422849999</c:v>
                </c:pt>
                <c:pt idx="44378">
                  <c:v>4.00222158432</c:v>
                </c:pt>
                <c:pt idx="44379">
                  <c:v>4.0023269653320002</c:v>
                </c:pt>
                <c:pt idx="44380">
                  <c:v>4.002636432648</c:v>
                </c:pt>
                <c:pt idx="44381">
                  <c:v>4.0028424263</c:v>
                </c:pt>
                <c:pt idx="44382">
                  <c:v>4.0030016899109997</c:v>
                </c:pt>
                <c:pt idx="44383">
                  <c:v>4.0030560493470002</c:v>
                </c:pt>
                <c:pt idx="44384">
                  <c:v>4.0031061172489997</c:v>
                </c:pt>
                <c:pt idx="44385">
                  <c:v>4.0031461715700001</c:v>
                </c:pt>
                <c:pt idx="44386">
                  <c:v>4.0031719207760004</c:v>
                </c:pt>
                <c:pt idx="44387">
                  <c:v>4.0032062530520003</c:v>
                </c:pt>
                <c:pt idx="44388">
                  <c:v>4.0032424926759997</c:v>
                </c:pt>
                <c:pt idx="44389">
                  <c:v>4.0032835006710004</c:v>
                </c:pt>
                <c:pt idx="44390">
                  <c:v>4.0033268928529999</c:v>
                </c:pt>
                <c:pt idx="44391">
                  <c:v>4.0033683776859998</c:v>
                </c:pt>
                <c:pt idx="44392">
                  <c:v>4.0034136772159998</c:v>
                </c:pt>
                <c:pt idx="44393">
                  <c:v>4.0034513473509996</c:v>
                </c:pt>
                <c:pt idx="44394">
                  <c:v>4.0034523010249998</c:v>
                </c:pt>
                <c:pt idx="44395">
                  <c:v>4.003487586975</c:v>
                </c:pt>
                <c:pt idx="44396">
                  <c:v>4.0035219192499998</c:v>
                </c:pt>
                <c:pt idx="44397">
                  <c:v>4.0035629272459996</c:v>
                </c:pt>
                <c:pt idx="44398">
                  <c:v>4.0035624504090004</c:v>
                </c:pt>
                <c:pt idx="44399">
                  <c:v>4.0035986900329998</c:v>
                </c:pt>
                <c:pt idx="44400">
                  <c:v>4.0036401748659998</c:v>
                </c:pt>
                <c:pt idx="44401">
                  <c:v>4.0036802291870002</c:v>
                </c:pt>
                <c:pt idx="44402">
                  <c:v>4.0037236213679996</c:v>
                </c:pt>
                <c:pt idx="44403">
                  <c:v>4.0037608146670003</c:v>
                </c:pt>
                <c:pt idx="44404">
                  <c:v>4.0040411949159997</c:v>
                </c:pt>
                <c:pt idx="44405">
                  <c:v>4.0041160583500002</c:v>
                </c:pt>
                <c:pt idx="44406">
                  <c:v>4.0041613578800002</c:v>
                </c:pt>
                <c:pt idx="44407">
                  <c:v>4.0042462348939996</c:v>
                </c:pt>
                <c:pt idx="44408">
                  <c:v>4.0042881965639996</c:v>
                </c:pt>
                <c:pt idx="44409">
                  <c:v>4.0043754577639996</c:v>
                </c:pt>
                <c:pt idx="44410">
                  <c:v>4.0044217109679998</c:v>
                </c:pt>
                <c:pt idx="44411">
                  <c:v>4.0045099258420001</c:v>
                </c:pt>
                <c:pt idx="44412">
                  <c:v>4.0045657157900001</c:v>
                </c:pt>
                <c:pt idx="44413">
                  <c:v>4.0046453475949999</c:v>
                </c:pt>
                <c:pt idx="44414">
                  <c:v>4.0047030448910004</c:v>
                </c:pt>
                <c:pt idx="44415">
                  <c:v>4.0047597885129997</c:v>
                </c:pt>
                <c:pt idx="44416">
                  <c:v>4.0048575401309998</c:v>
                </c:pt>
                <c:pt idx="44417">
                  <c:v>4.0050067901609996</c:v>
                </c:pt>
                <c:pt idx="44418">
                  <c:v>4.0051331520079998</c:v>
                </c:pt>
                <c:pt idx="44419">
                  <c:v>4.005200386047</c:v>
                </c:pt>
                <c:pt idx="44420">
                  <c:v>4.0055232048029996</c:v>
                </c:pt>
                <c:pt idx="44421">
                  <c:v>4.0056476593020003</c:v>
                </c:pt>
                <c:pt idx="44422">
                  <c:v>4.0057010650629996</c:v>
                </c:pt>
                <c:pt idx="44423">
                  <c:v>4.0057497024539996</c:v>
                </c:pt>
                <c:pt idx="44424">
                  <c:v>4.0058026313779997</c:v>
                </c:pt>
                <c:pt idx="44425">
                  <c:v>4.0058546066279996</c:v>
                </c:pt>
                <c:pt idx="44426">
                  <c:v>4.0059065818789996</c:v>
                </c:pt>
                <c:pt idx="44427">
                  <c:v>4.0059580802920003</c:v>
                </c:pt>
                <c:pt idx="44428">
                  <c:v>4.0059995651250002</c:v>
                </c:pt>
                <c:pt idx="44429">
                  <c:v>4.006044387817</c:v>
                </c:pt>
                <c:pt idx="44430">
                  <c:v>4.0060834884640002</c:v>
                </c:pt>
                <c:pt idx="44431">
                  <c:v>4.0061240196229999</c:v>
                </c:pt>
                <c:pt idx="44432">
                  <c:v>4.006155967712</c:v>
                </c:pt>
                <c:pt idx="44433">
                  <c:v>4.0061955451970004</c:v>
                </c:pt>
                <c:pt idx="44434">
                  <c:v>4.0062279701229997</c:v>
                </c:pt>
                <c:pt idx="44435">
                  <c:v>4.0062656402589996</c:v>
                </c:pt>
                <c:pt idx="44436">
                  <c:v>4.006316184998</c:v>
                </c:pt>
                <c:pt idx="44437">
                  <c:v>4.006445407867</c:v>
                </c:pt>
                <c:pt idx="44438">
                  <c:v>4.0066285133359996</c:v>
                </c:pt>
                <c:pt idx="44439">
                  <c:v>4.00670337677</c:v>
                </c:pt>
                <c:pt idx="44440">
                  <c:v>4.0067281723020001</c:v>
                </c:pt>
                <c:pt idx="44441">
                  <c:v>4.0067992210390004</c:v>
                </c:pt>
                <c:pt idx="44442">
                  <c:v>4.0068306922910004</c:v>
                </c:pt>
                <c:pt idx="44443">
                  <c:v>4.0069041252139996</c:v>
                </c:pt>
                <c:pt idx="44444">
                  <c:v>4.0069537162779998</c:v>
                </c:pt>
                <c:pt idx="44445">
                  <c:v>4.0070142745970001</c:v>
                </c:pt>
                <c:pt idx="44446">
                  <c:v>4.0070776939390003</c:v>
                </c:pt>
                <c:pt idx="44447">
                  <c:v>4.0071187019350001</c:v>
                </c:pt>
                <c:pt idx="44448">
                  <c:v>4.0072088241579999</c:v>
                </c:pt>
                <c:pt idx="44449">
                  <c:v>4.0073690414429999</c:v>
                </c:pt>
                <c:pt idx="44450">
                  <c:v>4.0075154304499998</c:v>
                </c:pt>
                <c:pt idx="44451">
                  <c:v>4.0077309608459997</c:v>
                </c:pt>
                <c:pt idx="44452">
                  <c:v>4.0079946517940002</c:v>
                </c:pt>
                <c:pt idx="44453">
                  <c:v>4.0081024169920001</c:v>
                </c:pt>
                <c:pt idx="44454">
                  <c:v>4.0083456039429999</c:v>
                </c:pt>
                <c:pt idx="44455">
                  <c:v>4.0084214210509996</c:v>
                </c:pt>
                <c:pt idx="44456">
                  <c:v>4.0085058212279998</c:v>
                </c:pt>
                <c:pt idx="44457">
                  <c:v>4.0086431503300002</c:v>
                </c:pt>
                <c:pt idx="44458">
                  <c:v>4.0089526176449999</c:v>
                </c:pt>
                <c:pt idx="44459">
                  <c:v>4.0091176033020002</c:v>
                </c:pt>
                <c:pt idx="44460">
                  <c:v>4.0092206001279997</c:v>
                </c:pt>
                <c:pt idx="44461">
                  <c:v>4.0092940330509999</c:v>
                </c:pt>
                <c:pt idx="44462">
                  <c:v>4.0093460083009997</c:v>
                </c:pt>
                <c:pt idx="44463">
                  <c:v>4.0093898773190002</c:v>
                </c:pt>
                <c:pt idx="44464">
                  <c:v>4.0094337463379999</c:v>
                </c:pt>
                <c:pt idx="44465">
                  <c:v>4.0094776153560003</c:v>
                </c:pt>
                <c:pt idx="44466">
                  <c:v>4.0095133781429997</c:v>
                </c:pt>
                <c:pt idx="44467">
                  <c:v>4.0095486640929998</c:v>
                </c:pt>
                <c:pt idx="44468">
                  <c:v>4.0095815658570002</c:v>
                </c:pt>
                <c:pt idx="44469">
                  <c:v>4.0096106529239997</c:v>
                </c:pt>
                <c:pt idx="44470">
                  <c:v>4.0096397399899999</c:v>
                </c:pt>
                <c:pt idx="44471">
                  <c:v>4.0096731185910004</c:v>
                </c:pt>
                <c:pt idx="44472">
                  <c:v>4.0097117424009996</c:v>
                </c:pt>
                <c:pt idx="44473">
                  <c:v>4.0097527503970003</c:v>
                </c:pt>
                <c:pt idx="44474">
                  <c:v>4.009803771973</c:v>
                </c:pt>
                <c:pt idx="44475">
                  <c:v>4.0098476409910004</c:v>
                </c:pt>
                <c:pt idx="44476">
                  <c:v>4.009905338287</c:v>
                </c:pt>
                <c:pt idx="44477">
                  <c:v>4.0099663734439996</c:v>
                </c:pt>
                <c:pt idx="44478">
                  <c:v>4.0103640556339997</c:v>
                </c:pt>
                <c:pt idx="44479">
                  <c:v>4.0104727745059998</c:v>
                </c:pt>
                <c:pt idx="44480">
                  <c:v>4.010508537292</c:v>
                </c:pt>
                <c:pt idx="44481">
                  <c:v>4.0105986595149998</c:v>
                </c:pt>
                <c:pt idx="44482">
                  <c:v>4.010647773743</c:v>
                </c:pt>
                <c:pt idx="44483">
                  <c:v>4.01073884964</c:v>
                </c:pt>
                <c:pt idx="44484">
                  <c:v>4.0107970237729997</c:v>
                </c:pt>
                <c:pt idx="44485">
                  <c:v>4.0108757019040002</c:v>
                </c:pt>
                <c:pt idx="44486">
                  <c:v>4.0109467506409997</c:v>
                </c:pt>
                <c:pt idx="44487">
                  <c:v>4.0110182762150002</c:v>
                </c:pt>
                <c:pt idx="44488">
                  <c:v>4.0111041069029998</c:v>
                </c:pt>
                <c:pt idx="44489">
                  <c:v>4.0111589431760004</c:v>
                </c:pt>
                <c:pt idx="44490">
                  <c:v>4.0112462043760004</c:v>
                </c:pt>
                <c:pt idx="44491">
                  <c:v>4.0112833976750002</c:v>
                </c:pt>
                <c:pt idx="44492">
                  <c:v>4.0113682746889996</c:v>
                </c:pt>
                <c:pt idx="44493">
                  <c:v>4.0114040374759998</c:v>
                </c:pt>
                <c:pt idx="44494">
                  <c:v>4.0114865303040004</c:v>
                </c:pt>
                <c:pt idx="44495">
                  <c:v>4.0115275383000002</c:v>
                </c:pt>
                <c:pt idx="44496">
                  <c:v>4.0115985870359996</c:v>
                </c:pt>
                <c:pt idx="44497">
                  <c:v>4.0116429328920002</c:v>
                </c:pt>
                <c:pt idx="44498">
                  <c:v>4.0117545127870002</c:v>
                </c:pt>
                <c:pt idx="44499">
                  <c:v>4.0118579864499999</c:v>
                </c:pt>
                <c:pt idx="44500">
                  <c:v>4.0121593475340003</c:v>
                </c:pt>
                <c:pt idx="44501">
                  <c:v>4.0122437477109996</c:v>
                </c:pt>
                <c:pt idx="44502">
                  <c:v>4.0122861862179997</c:v>
                </c:pt>
                <c:pt idx="44503">
                  <c:v>4.0123267173770003</c:v>
                </c:pt>
                <c:pt idx="44504">
                  <c:v>4.012363910675</c:v>
                </c:pt>
                <c:pt idx="44505">
                  <c:v>4.0123972892759996</c:v>
                </c:pt>
                <c:pt idx="44506">
                  <c:v>4.0124316215520004</c:v>
                </c:pt>
                <c:pt idx="44507">
                  <c:v>4.012465000153</c:v>
                </c:pt>
                <c:pt idx="44508">
                  <c:v>4.0125041008000002</c:v>
                </c:pt>
                <c:pt idx="44509">
                  <c:v>4.0125432014470004</c:v>
                </c:pt>
                <c:pt idx="44510">
                  <c:v>4.0125842094420001</c:v>
                </c:pt>
                <c:pt idx="44511">
                  <c:v>4.0126223564150001</c:v>
                </c:pt>
                <c:pt idx="44512">
                  <c:v>4.012663841248</c:v>
                </c:pt>
                <c:pt idx="44513">
                  <c:v>4.012702465057</c:v>
                </c:pt>
                <c:pt idx="44514">
                  <c:v>4.0127396583559998</c:v>
                </c:pt>
                <c:pt idx="44515">
                  <c:v>4.0127811431879996</c:v>
                </c:pt>
                <c:pt idx="44516">
                  <c:v>4.0128231048579996</c:v>
                </c:pt>
                <c:pt idx="44517">
                  <c:v>4.0128726959229999</c:v>
                </c:pt>
                <c:pt idx="44518">
                  <c:v>4.0129299163820003</c:v>
                </c:pt>
                <c:pt idx="44519">
                  <c:v>4.0131640434270004</c:v>
                </c:pt>
                <c:pt idx="44520">
                  <c:v>4.0132718086240002</c:v>
                </c:pt>
                <c:pt idx="44521">
                  <c:v>4.0133066177370003</c:v>
                </c:pt>
                <c:pt idx="44522">
                  <c:v>4.0133867263790002</c:v>
                </c:pt>
                <c:pt idx="44523">
                  <c:v>4.0134305953979998</c:v>
                </c:pt>
                <c:pt idx="44524">
                  <c:v>4.0135102272029997</c:v>
                </c:pt>
                <c:pt idx="44525">
                  <c:v>4.0135607719420001</c:v>
                </c:pt>
                <c:pt idx="44526">
                  <c:v>4.0136318206789996</c:v>
                </c:pt>
                <c:pt idx="44527">
                  <c:v>4.013692855835</c:v>
                </c:pt>
                <c:pt idx="44528">
                  <c:v>4.0137529373170002</c:v>
                </c:pt>
                <c:pt idx="44529">
                  <c:v>4.0138239860529996</c:v>
                </c:pt>
                <c:pt idx="44530">
                  <c:v>4.0138697624209998</c:v>
                </c:pt>
                <c:pt idx="44531">
                  <c:v>4.0139446258540001</c:v>
                </c:pt>
                <c:pt idx="44532">
                  <c:v>4.0139808654789997</c:v>
                </c:pt>
                <c:pt idx="44533">
                  <c:v>4.0140762329099999</c:v>
                </c:pt>
                <c:pt idx="44534">
                  <c:v>4.0141754150390003</c:v>
                </c:pt>
                <c:pt idx="44535">
                  <c:v>4.0144209861759999</c:v>
                </c:pt>
                <c:pt idx="44536">
                  <c:v>4.0145177841189996</c:v>
                </c:pt>
                <c:pt idx="44537">
                  <c:v>4.0146093368529998</c:v>
                </c:pt>
                <c:pt idx="44538">
                  <c:v>4.0146675109860004</c:v>
                </c:pt>
                <c:pt idx="44539">
                  <c:v>4.0147423744199999</c:v>
                </c:pt>
                <c:pt idx="44540">
                  <c:v>4.01482629776</c:v>
                </c:pt>
                <c:pt idx="44541">
                  <c:v>4.0148763656620003</c:v>
                </c:pt>
                <c:pt idx="44542">
                  <c:v>4.0149617195129998</c:v>
                </c:pt>
                <c:pt idx="44543">
                  <c:v>4.0150017738340003</c:v>
                </c:pt>
                <c:pt idx="44544">
                  <c:v>4.0150465965270001</c:v>
                </c:pt>
                <c:pt idx="44545">
                  <c:v>4.0150904655459998</c:v>
                </c:pt>
                <c:pt idx="44546">
                  <c:v>4.01513338089</c:v>
                </c:pt>
                <c:pt idx="44547">
                  <c:v>4.0151772499079996</c:v>
                </c:pt>
                <c:pt idx="44548">
                  <c:v>4.0152211189270002</c:v>
                </c:pt>
                <c:pt idx="44549">
                  <c:v>4.0152630805970002</c:v>
                </c:pt>
                <c:pt idx="44550">
                  <c:v>4.0153102874759998</c:v>
                </c:pt>
                <c:pt idx="44551">
                  <c:v>4.01535654068</c:v>
                </c:pt>
                <c:pt idx="44552">
                  <c:v>4.0154013633729999</c:v>
                </c:pt>
                <c:pt idx="44553">
                  <c:v>4.0154495239259997</c:v>
                </c:pt>
                <c:pt idx="44554">
                  <c:v>4.0155010223390004</c:v>
                </c:pt>
                <c:pt idx="44555">
                  <c:v>4.0155434608459997</c:v>
                </c:pt>
                <c:pt idx="44556">
                  <c:v>4.0157999992370002</c:v>
                </c:pt>
                <c:pt idx="44557">
                  <c:v>4.0158700942990002</c:v>
                </c:pt>
                <c:pt idx="44558">
                  <c:v>4.0159206390379998</c:v>
                </c:pt>
                <c:pt idx="44559">
                  <c:v>4.016008853912</c:v>
                </c:pt>
                <c:pt idx="44560">
                  <c:v>4.0160613060000001</c:v>
                </c:pt>
                <c:pt idx="44561">
                  <c:v>4.0161566734310004</c:v>
                </c:pt>
                <c:pt idx="44562">
                  <c:v>4.0162081718440001</c:v>
                </c:pt>
                <c:pt idx="44563">
                  <c:v>4.0163068771360004</c:v>
                </c:pt>
                <c:pt idx="44564">
                  <c:v>4.0163564682009998</c:v>
                </c:pt>
                <c:pt idx="44565">
                  <c:v>4.0164427757260004</c:v>
                </c:pt>
                <c:pt idx="44566">
                  <c:v>4.0164909362790002</c:v>
                </c:pt>
                <c:pt idx="44567">
                  <c:v>4.0165576934810003</c:v>
                </c:pt>
                <c:pt idx="44568">
                  <c:v>4.0166459083559998</c:v>
                </c:pt>
                <c:pt idx="44569">
                  <c:v>4.016919136047</c:v>
                </c:pt>
                <c:pt idx="44570">
                  <c:v>4.0169734954829996</c:v>
                </c:pt>
                <c:pt idx="44571">
                  <c:v>4.0170173645020002</c:v>
                </c:pt>
                <c:pt idx="44572">
                  <c:v>4.0170645713809998</c:v>
                </c:pt>
                <c:pt idx="44573">
                  <c:v>4.0171060562129997</c:v>
                </c:pt>
                <c:pt idx="44574">
                  <c:v>4.0171451568599998</c:v>
                </c:pt>
                <c:pt idx="44575">
                  <c:v>4.0171880722050002</c:v>
                </c:pt>
                <c:pt idx="44576">
                  <c:v>4.0172410011290003</c:v>
                </c:pt>
                <c:pt idx="44577">
                  <c:v>4.0172896385190002</c:v>
                </c:pt>
                <c:pt idx="44578">
                  <c:v>4.0173406600949999</c:v>
                </c:pt>
                <c:pt idx="44579">
                  <c:v>4.0173892974849998</c:v>
                </c:pt>
                <c:pt idx="44580">
                  <c:v>4.0174431800840003</c:v>
                </c:pt>
                <c:pt idx="44581">
                  <c:v>4.0174884796140002</c:v>
                </c:pt>
                <c:pt idx="44582">
                  <c:v>4.0175337791440002</c:v>
                </c:pt>
                <c:pt idx="44583">
                  <c:v>4.0175786018370001</c:v>
                </c:pt>
                <c:pt idx="44584">
                  <c:v>4.0176405906679999</c:v>
                </c:pt>
                <c:pt idx="44585">
                  <c:v>4.0177197456359997</c:v>
                </c:pt>
                <c:pt idx="44586">
                  <c:v>4.0177674293520003</c:v>
                </c:pt>
                <c:pt idx="44587">
                  <c:v>4.0178742408749999</c:v>
                </c:pt>
                <c:pt idx="44588">
                  <c:v>4.0179438590999998</c:v>
                </c:pt>
                <c:pt idx="44589">
                  <c:v>4.0182518959050002</c:v>
                </c:pt>
                <c:pt idx="44590">
                  <c:v>4.0183472633359996</c:v>
                </c:pt>
                <c:pt idx="44591">
                  <c:v>4.0183777809140002</c:v>
                </c:pt>
                <c:pt idx="44592">
                  <c:v>4.018456935883</c:v>
                </c:pt>
                <c:pt idx="44593">
                  <c:v>4.0184922218320001</c:v>
                </c:pt>
                <c:pt idx="44594">
                  <c:v>4.018571853638</c:v>
                </c:pt>
                <c:pt idx="44595">
                  <c:v>4.0186161994929996</c:v>
                </c:pt>
                <c:pt idx="44596">
                  <c:v>4.0186886787410003</c:v>
                </c:pt>
                <c:pt idx="44597">
                  <c:v>4.0187373161320004</c:v>
                </c:pt>
                <c:pt idx="44598">
                  <c:v>4.0187945365909998</c:v>
                </c:pt>
                <c:pt idx="44599">
                  <c:v>4.0188465118409997</c:v>
                </c:pt>
                <c:pt idx="44600">
                  <c:v>4.018941879272</c:v>
                </c:pt>
                <c:pt idx="44601">
                  <c:v>4.0191612243649999</c:v>
                </c:pt>
                <c:pt idx="44602">
                  <c:v>4.0192155838010004</c:v>
                </c:pt>
                <c:pt idx="44603">
                  <c:v>4.0192704200740001</c:v>
                </c:pt>
                <c:pt idx="44604">
                  <c:v>4.0193223953250001</c:v>
                </c:pt>
                <c:pt idx="44605">
                  <c:v>4.0193734169009998</c:v>
                </c:pt>
                <c:pt idx="44606">
                  <c:v>4.0194182395939997</c:v>
                </c:pt>
                <c:pt idx="44607">
                  <c:v>4.0194659233090002</c:v>
                </c:pt>
                <c:pt idx="44608">
                  <c:v>4.0195050239560004</c:v>
                </c:pt>
                <c:pt idx="44609">
                  <c:v>4.0195412635799999</c:v>
                </c:pt>
                <c:pt idx="44610">
                  <c:v>4.0195722579959998</c:v>
                </c:pt>
                <c:pt idx="44611">
                  <c:v>4.0196127891540003</c:v>
                </c:pt>
                <c:pt idx="44612">
                  <c:v>4.0196490287779998</c:v>
                </c:pt>
                <c:pt idx="44613">
                  <c:v>4.0196886062620001</c:v>
                </c:pt>
                <c:pt idx="44614">
                  <c:v>4.019733428955</c:v>
                </c:pt>
                <c:pt idx="44615">
                  <c:v>4.0197839736940004</c:v>
                </c:pt>
                <c:pt idx="44616">
                  <c:v>4.0198712348939996</c:v>
                </c:pt>
                <c:pt idx="44617">
                  <c:v>4.0199494361879999</c:v>
                </c:pt>
                <c:pt idx="44618">
                  <c:v>4.0200114250179997</c:v>
                </c:pt>
                <c:pt idx="44619">
                  <c:v>4.0201215744020002</c:v>
                </c:pt>
                <c:pt idx="44620">
                  <c:v>4.0202441215520004</c:v>
                </c:pt>
                <c:pt idx="44621">
                  <c:v>4.0204920768739996</c:v>
                </c:pt>
                <c:pt idx="44622">
                  <c:v>4.0205593109129998</c:v>
                </c:pt>
                <c:pt idx="44623">
                  <c:v>4.0206446647640002</c:v>
                </c:pt>
                <c:pt idx="44624">
                  <c:v>4.0207352638240001</c:v>
                </c:pt>
                <c:pt idx="44625">
                  <c:v>4.0207748413089996</c:v>
                </c:pt>
                <c:pt idx="44626">
                  <c:v>4.0208382606509998</c:v>
                </c:pt>
                <c:pt idx="44627">
                  <c:v>4.0208883285520001</c:v>
                </c:pt>
                <c:pt idx="44628">
                  <c:v>4.0209422111509996</c:v>
                </c:pt>
                <c:pt idx="44629">
                  <c:v>4.0210070610050002</c:v>
                </c:pt>
                <c:pt idx="44630">
                  <c:v>4.0210590362550001</c:v>
                </c:pt>
                <c:pt idx="44631">
                  <c:v>4.0211410522459996</c:v>
                </c:pt>
                <c:pt idx="44632">
                  <c:v>4.021194934845</c:v>
                </c:pt>
                <c:pt idx="44633">
                  <c:v>4.0212841033939997</c:v>
                </c:pt>
                <c:pt idx="44634">
                  <c:v>4.021323680878</c:v>
                </c:pt>
                <c:pt idx="44635">
                  <c:v>4.0214138031009998</c:v>
                </c:pt>
                <c:pt idx="44636">
                  <c:v>4.0214595794679999</c:v>
                </c:pt>
                <c:pt idx="44637">
                  <c:v>4.0215520858760003</c:v>
                </c:pt>
                <c:pt idx="44638">
                  <c:v>4.0216012001039996</c:v>
                </c:pt>
                <c:pt idx="44639">
                  <c:v>4.0216789245609998</c:v>
                </c:pt>
                <c:pt idx="44640">
                  <c:v>4.0217242240909998</c:v>
                </c:pt>
                <c:pt idx="44641">
                  <c:v>4.02183675766</c:v>
                </c:pt>
                <c:pt idx="44642">
                  <c:v>4.021941184998</c:v>
                </c:pt>
                <c:pt idx="44643">
                  <c:v>4.0221524238589996</c:v>
                </c:pt>
                <c:pt idx="44644">
                  <c:v>4.0222082138059996</c:v>
                </c:pt>
                <c:pt idx="44645">
                  <c:v>4.0222544670099998</c:v>
                </c:pt>
                <c:pt idx="44646">
                  <c:v>4.0223011970520002</c:v>
                </c:pt>
                <c:pt idx="44647">
                  <c:v>4.0223441123960004</c:v>
                </c:pt>
                <c:pt idx="44648">
                  <c:v>4.0223851203920002</c:v>
                </c:pt>
                <c:pt idx="44649">
                  <c:v>4.022429466248</c:v>
                </c:pt>
                <c:pt idx="44650">
                  <c:v>4.0224738121029997</c:v>
                </c:pt>
                <c:pt idx="44651">
                  <c:v>4.0225214958190003</c:v>
                </c:pt>
                <c:pt idx="44652">
                  <c:v>4.0225749015809997</c:v>
                </c:pt>
                <c:pt idx="44653">
                  <c:v>4.022691249847</c:v>
                </c:pt>
                <c:pt idx="44654">
                  <c:v>4.0227522850039996</c:v>
                </c:pt>
                <c:pt idx="44655">
                  <c:v>4.0228567123410004</c:v>
                </c:pt>
                <c:pt idx="44656">
                  <c:v>4.0229263305660004</c:v>
                </c:pt>
                <c:pt idx="44657">
                  <c:v>4.0229954719540002</c:v>
                </c:pt>
                <c:pt idx="44658">
                  <c:v>4.0230875015259997</c:v>
                </c:pt>
                <c:pt idx="44659">
                  <c:v>4.0231308937070001</c:v>
                </c:pt>
                <c:pt idx="44660">
                  <c:v>4.0231680870059998</c:v>
                </c:pt>
                <c:pt idx="44661">
                  <c:v>4.0232148170470001</c:v>
                </c:pt>
                <c:pt idx="44662">
                  <c:v>4.0232920646670003</c:v>
                </c:pt>
                <c:pt idx="44663">
                  <c:v>4.0235867500309999</c:v>
                </c:pt>
                <c:pt idx="44664">
                  <c:v>4.0236749649050001</c:v>
                </c:pt>
                <c:pt idx="44665">
                  <c:v>4.0237121582029998</c:v>
                </c:pt>
                <c:pt idx="44666">
                  <c:v>4.0237641334529997</c:v>
                </c:pt>
                <c:pt idx="44667">
                  <c:v>4.0238113403320002</c:v>
                </c:pt>
                <c:pt idx="44668">
                  <c:v>4.0238609313960003</c:v>
                </c:pt>
                <c:pt idx="44669">
                  <c:v>4.0239233970640003</c:v>
                </c:pt>
                <c:pt idx="44670">
                  <c:v>4.0239663124079996</c:v>
                </c:pt>
                <c:pt idx="44671">
                  <c:v>4.0240416526790002</c:v>
                </c:pt>
                <c:pt idx="44672">
                  <c:v>4.0240788459779999</c:v>
                </c:pt>
                <c:pt idx="44673">
                  <c:v>4.0241622924799998</c:v>
                </c:pt>
                <c:pt idx="44674">
                  <c:v>4.0241918563840002</c:v>
                </c:pt>
                <c:pt idx="44675">
                  <c:v>4.024271011353</c:v>
                </c:pt>
                <c:pt idx="44676">
                  <c:v>4.0243701934810003</c:v>
                </c:pt>
                <c:pt idx="44677">
                  <c:v>4.0244541168210004</c:v>
                </c:pt>
                <c:pt idx="44678">
                  <c:v>4.024762630463</c:v>
                </c:pt>
                <c:pt idx="44679">
                  <c:v>4.0248551368710004</c:v>
                </c:pt>
                <c:pt idx="44680">
                  <c:v>4.024919509888</c:v>
                </c:pt>
                <c:pt idx="44681">
                  <c:v>4.0249662399290003</c:v>
                </c:pt>
                <c:pt idx="44682">
                  <c:v>4.0250124931339997</c:v>
                </c:pt>
                <c:pt idx="44683">
                  <c:v>4.0250597000120001</c:v>
                </c:pt>
                <c:pt idx="44684">
                  <c:v>4.0250964164729996</c:v>
                </c:pt>
                <c:pt idx="44685">
                  <c:v>4.0251379013059996</c:v>
                </c:pt>
                <c:pt idx="44686">
                  <c:v>4.0251679420470001</c:v>
                </c:pt>
                <c:pt idx="44687">
                  <c:v>4.0251965522770004</c:v>
                </c:pt>
                <c:pt idx="44688">
                  <c:v>4.025229930878</c:v>
                </c:pt>
                <c:pt idx="44689">
                  <c:v>4.0252733230590003</c:v>
                </c:pt>
                <c:pt idx="44690">
                  <c:v>4.0253119468690004</c:v>
                </c:pt>
                <c:pt idx="44691">
                  <c:v>4.0253553390499999</c:v>
                </c:pt>
                <c:pt idx="44692">
                  <c:v>4.0254006385799999</c:v>
                </c:pt>
                <c:pt idx="44693">
                  <c:v>4.0254459381099998</c:v>
                </c:pt>
                <c:pt idx="44694">
                  <c:v>4.0254855155940001</c:v>
                </c:pt>
                <c:pt idx="44695">
                  <c:v>4.025533676147</c:v>
                </c:pt>
                <c:pt idx="44696">
                  <c:v>4.025592803955</c:v>
                </c:pt>
                <c:pt idx="44697">
                  <c:v>4.0258803367610003</c:v>
                </c:pt>
                <c:pt idx="44698">
                  <c:v>4.0259962081909997</c:v>
                </c:pt>
                <c:pt idx="44699">
                  <c:v>4.0260906219479997</c:v>
                </c:pt>
                <c:pt idx="44700">
                  <c:v>4.0262007713320003</c:v>
                </c:pt>
                <c:pt idx="44701">
                  <c:v>4.0262780189510003</c:v>
                </c:pt>
                <c:pt idx="44702">
                  <c:v>4.0263342857359996</c:v>
                </c:pt>
                <c:pt idx="44703">
                  <c:v>4.0264215469359996</c:v>
                </c:pt>
                <c:pt idx="44704">
                  <c:v>4.0264902114870003</c:v>
                </c:pt>
                <c:pt idx="44705">
                  <c:v>4.026558876038</c:v>
                </c:pt>
                <c:pt idx="44706">
                  <c:v>4.0266413688659997</c:v>
                </c:pt>
                <c:pt idx="44707">
                  <c:v>4.0267038345339996</c:v>
                </c:pt>
                <c:pt idx="44708">
                  <c:v>4.026803016663</c:v>
                </c:pt>
                <c:pt idx="44709">
                  <c:v>4.0268559455870001</c:v>
                </c:pt>
                <c:pt idx="44710">
                  <c:v>4.0269484519959997</c:v>
                </c:pt>
                <c:pt idx="44711">
                  <c:v>4.0269908905029999</c:v>
                </c:pt>
                <c:pt idx="44712">
                  <c:v>4.0270695686340003</c:v>
                </c:pt>
                <c:pt idx="44713">
                  <c:v>4.0271663665770001</c:v>
                </c:pt>
                <c:pt idx="44714">
                  <c:v>4.027249336243</c:v>
                </c:pt>
                <c:pt idx="44715">
                  <c:v>4.0274772644040002</c:v>
                </c:pt>
                <c:pt idx="44716">
                  <c:v>4.0275225639340002</c:v>
                </c:pt>
                <c:pt idx="44717">
                  <c:v>4.0275621414179996</c:v>
                </c:pt>
                <c:pt idx="44718">
                  <c:v>4.0275974273679997</c:v>
                </c:pt>
                <c:pt idx="44719">
                  <c:v>4.0276374816890002</c:v>
                </c:pt>
                <c:pt idx="44720">
                  <c:v>4.0276732444760004</c:v>
                </c:pt>
                <c:pt idx="44721">
                  <c:v>4.0277109146120003</c:v>
                </c:pt>
                <c:pt idx="44722">
                  <c:v>4.0277500152589996</c:v>
                </c:pt>
                <c:pt idx="44723">
                  <c:v>4.02779006958</c:v>
                </c:pt>
                <c:pt idx="44724">
                  <c:v>4.0278272628779996</c:v>
                </c:pt>
                <c:pt idx="44725">
                  <c:v>4.0278615951540004</c:v>
                </c:pt>
                <c:pt idx="44726">
                  <c:v>4.0278978347779999</c:v>
                </c:pt>
                <c:pt idx="44727">
                  <c:v>4.0279378890990003</c:v>
                </c:pt>
                <c:pt idx="44728">
                  <c:v>4.0279741287229998</c:v>
                </c:pt>
                <c:pt idx="44729">
                  <c:v>4.0280108451840002</c:v>
                </c:pt>
                <c:pt idx="44730">
                  <c:v>4.0280494689940003</c:v>
                </c:pt>
                <c:pt idx="44731">
                  <c:v>4.028090000153</c:v>
                </c:pt>
                <c:pt idx="44732">
                  <c:v>4.0281291008000002</c:v>
                </c:pt>
                <c:pt idx="44733">
                  <c:v>4.0281777381900001</c:v>
                </c:pt>
                <c:pt idx="44734">
                  <c:v>4.0285129547120002</c:v>
                </c:pt>
                <c:pt idx="44735">
                  <c:v>4.0286073684690002</c:v>
                </c:pt>
                <c:pt idx="44736">
                  <c:v>4.0286350250240002</c:v>
                </c:pt>
                <c:pt idx="44737">
                  <c:v>4.0287094116209996</c:v>
                </c:pt>
                <c:pt idx="44738">
                  <c:v>4.0287375450129996</c:v>
                </c:pt>
                <c:pt idx="44739">
                  <c:v>4.0288343429570004</c:v>
                </c:pt>
                <c:pt idx="44740">
                  <c:v>4.0289311409000002</c:v>
                </c:pt>
                <c:pt idx="44741">
                  <c:v>4.029021263123</c:v>
                </c:pt>
                <c:pt idx="44742">
                  <c:v>4.029335021973</c:v>
                </c:pt>
                <c:pt idx="44743">
                  <c:v>4.0296397209170003</c:v>
                </c:pt>
                <c:pt idx="44744">
                  <c:v>4.0296831130979998</c:v>
                </c:pt>
                <c:pt idx="44745">
                  <c:v>4.0297307968140004</c:v>
                </c:pt>
                <c:pt idx="44746">
                  <c:v>4.029771327972</c:v>
                </c:pt>
                <c:pt idx="44747">
                  <c:v>4.0298123359679998</c:v>
                </c:pt>
                <c:pt idx="44748">
                  <c:v>4.029858589172</c:v>
                </c:pt>
                <c:pt idx="44749">
                  <c:v>4.0299053192140004</c:v>
                </c:pt>
                <c:pt idx="44750">
                  <c:v>4.0299448966979998</c:v>
                </c:pt>
                <c:pt idx="44751">
                  <c:v>4.0299854278560003</c:v>
                </c:pt>
                <c:pt idx="44752">
                  <c:v>4.0300302505490002</c:v>
                </c:pt>
                <c:pt idx="44753">
                  <c:v>4.0300669670099998</c:v>
                </c:pt>
                <c:pt idx="44754">
                  <c:v>4.0301260948179998</c:v>
                </c:pt>
                <c:pt idx="44755">
                  <c:v>4.0301904678340001</c:v>
                </c:pt>
                <c:pt idx="44756">
                  <c:v>4.0302338600159997</c:v>
                </c:pt>
                <c:pt idx="44757">
                  <c:v>4.0302824974059996</c:v>
                </c:pt>
                <c:pt idx="44758">
                  <c:v>4.0303373336790003</c:v>
                </c:pt>
                <c:pt idx="44759">
                  <c:v>4.0304279327390002</c:v>
                </c:pt>
                <c:pt idx="44760">
                  <c:v>4.0305337905879997</c:v>
                </c:pt>
                <c:pt idx="44761">
                  <c:v>4.0307497978209996</c:v>
                </c:pt>
                <c:pt idx="44762">
                  <c:v>4.0308556556699999</c:v>
                </c:pt>
                <c:pt idx="44763">
                  <c:v>4.0309300422670002</c:v>
                </c:pt>
                <c:pt idx="44764">
                  <c:v>4.0309748649600001</c:v>
                </c:pt>
                <c:pt idx="44765">
                  <c:v>4.031051158905</c:v>
                </c:pt>
                <c:pt idx="44766">
                  <c:v>4.03111410141</c:v>
                </c:pt>
                <c:pt idx="44767">
                  <c:v>4.0311880111690002</c:v>
                </c:pt>
                <c:pt idx="44768">
                  <c:v>4.0312561988829998</c:v>
                </c:pt>
                <c:pt idx="44769">
                  <c:v>4.0313181877139996</c:v>
                </c:pt>
                <c:pt idx="44770">
                  <c:v>4.0313973426820002</c:v>
                </c:pt>
                <c:pt idx="44771">
                  <c:v>4.0314502716060003</c:v>
                </c:pt>
                <c:pt idx="44772">
                  <c:v>4.0315346717829996</c:v>
                </c:pt>
                <c:pt idx="44773">
                  <c:v>4.0315823554990002</c:v>
                </c:pt>
                <c:pt idx="44774">
                  <c:v>4.0316705703739997</c:v>
                </c:pt>
                <c:pt idx="44775">
                  <c:v>4.0317115783690003</c:v>
                </c:pt>
                <c:pt idx="44776">
                  <c:v>4.0317997932429996</c:v>
                </c:pt>
                <c:pt idx="44777">
                  <c:v>4.0318493843079999</c:v>
                </c:pt>
                <c:pt idx="44778">
                  <c:v>4.0319399833679999</c:v>
                </c:pt>
                <c:pt idx="44779">
                  <c:v>4.031996250153</c:v>
                </c:pt>
                <c:pt idx="44780">
                  <c:v>4.0320744514470004</c:v>
                </c:pt>
                <c:pt idx="44781">
                  <c:v>4.0321316719059999</c:v>
                </c:pt>
                <c:pt idx="44782">
                  <c:v>4.0321931838990004</c:v>
                </c:pt>
                <c:pt idx="44783">
                  <c:v>4.0322527885439996</c:v>
                </c:pt>
                <c:pt idx="44784">
                  <c:v>4.0323643684389996</c:v>
                </c:pt>
                <c:pt idx="44785">
                  <c:v>4.032456874847</c:v>
                </c:pt>
                <c:pt idx="44786">
                  <c:v>4.0326294898989996</c:v>
                </c:pt>
                <c:pt idx="44787">
                  <c:v>4.0328898429870002</c:v>
                </c:pt>
                <c:pt idx="44788">
                  <c:v>4.0329403877259997</c:v>
                </c:pt>
                <c:pt idx="44789">
                  <c:v>4.0329875946040001</c:v>
                </c:pt>
                <c:pt idx="44790">
                  <c:v>4.0330386161799998</c:v>
                </c:pt>
                <c:pt idx="44791">
                  <c:v>4.0330772399899999</c:v>
                </c:pt>
                <c:pt idx="44792">
                  <c:v>4.0331206321720003</c:v>
                </c:pt>
                <c:pt idx="44793">
                  <c:v>4.0331645011899999</c:v>
                </c:pt>
                <c:pt idx="44794">
                  <c:v>4.0332078933720004</c:v>
                </c:pt>
                <c:pt idx="44795">
                  <c:v>4.0332489013670001</c:v>
                </c:pt>
                <c:pt idx="44796">
                  <c:v>4.03329372406</c:v>
                </c:pt>
                <c:pt idx="44797">
                  <c:v>4.033328533173</c:v>
                </c:pt>
                <c:pt idx="44798">
                  <c:v>4.0333590507509998</c:v>
                </c:pt>
                <c:pt idx="44799">
                  <c:v>4.0333957672120002</c:v>
                </c:pt>
                <c:pt idx="44800">
                  <c:v>4.0334296226499999</c:v>
                </c:pt>
                <c:pt idx="44801">
                  <c:v>4.0334639549259999</c:v>
                </c:pt>
                <c:pt idx="44802">
                  <c:v>4.0335569381710004</c:v>
                </c:pt>
                <c:pt idx="44803">
                  <c:v>4.0335988998410004</c:v>
                </c:pt>
                <c:pt idx="44804">
                  <c:v>4.0339279174799998</c:v>
                </c:pt>
                <c:pt idx="44805">
                  <c:v>4.0340161323550001</c:v>
                </c:pt>
                <c:pt idx="44806">
                  <c:v>4.0341110229490003</c:v>
                </c:pt>
                <c:pt idx="44807">
                  <c:v>4.034169197083</c:v>
                </c:pt>
                <c:pt idx="44808">
                  <c:v>4.0342283248899999</c:v>
                </c:pt>
                <c:pt idx="44809">
                  <c:v>4.0342874526979999</c:v>
                </c:pt>
                <c:pt idx="44810">
                  <c:v>4.0343661308290004</c:v>
                </c:pt>
                <c:pt idx="44811">
                  <c:v>4.0344200134279999</c:v>
                </c:pt>
                <c:pt idx="44812">
                  <c:v>4.0345077514650001</c:v>
                </c:pt>
                <c:pt idx="44813">
                  <c:v>4.0345511436460004</c:v>
                </c:pt>
                <c:pt idx="44814">
                  <c:v>4.0346479415890002</c:v>
                </c:pt>
                <c:pt idx="44815">
                  <c:v>4.034692287445</c:v>
                </c:pt>
                <c:pt idx="44816">
                  <c:v>4.034776210785</c:v>
                </c:pt>
                <c:pt idx="44817">
                  <c:v>4.0348134040829997</c:v>
                </c:pt>
                <c:pt idx="44818">
                  <c:v>4.0349135398860003</c:v>
                </c:pt>
                <c:pt idx="44819">
                  <c:v>4.0351719856260004</c:v>
                </c:pt>
                <c:pt idx="44820">
                  <c:v>4.035274982452</c:v>
                </c:pt>
                <c:pt idx="44821">
                  <c:v>4.0353465080259996</c:v>
                </c:pt>
                <c:pt idx="44822">
                  <c:v>4.0353960990909998</c:v>
                </c:pt>
                <c:pt idx="44823">
                  <c:v>4.0354242324829999</c:v>
                </c:pt>
                <c:pt idx="44824">
                  <c:v>4.0354590415949998</c:v>
                </c:pt>
                <c:pt idx="44825">
                  <c:v>4.0355000495909996</c:v>
                </c:pt>
                <c:pt idx="44826">
                  <c:v>4.0355377197270004</c:v>
                </c:pt>
                <c:pt idx="44827">
                  <c:v>4.0355801582339996</c:v>
                </c:pt>
                <c:pt idx="44828">
                  <c:v>4.0356187820429996</c:v>
                </c:pt>
                <c:pt idx="44829">
                  <c:v>4.0356607437129997</c:v>
                </c:pt>
                <c:pt idx="44830">
                  <c:v>4.0356974601750002</c:v>
                </c:pt>
                <c:pt idx="44831">
                  <c:v>4.0357370376589996</c:v>
                </c:pt>
                <c:pt idx="44832">
                  <c:v>4.0357704162600001</c:v>
                </c:pt>
                <c:pt idx="44833">
                  <c:v>4.0358023643490002</c:v>
                </c:pt>
                <c:pt idx="44834">
                  <c:v>4.0358314514159996</c:v>
                </c:pt>
                <c:pt idx="44835">
                  <c:v>4.035860538483</c:v>
                </c:pt>
                <c:pt idx="44836">
                  <c:v>4.0358848571779999</c:v>
                </c:pt>
                <c:pt idx="44837">
                  <c:v>4.0359206199650002</c:v>
                </c:pt>
                <c:pt idx="44838">
                  <c:v>4.035965442657</c:v>
                </c:pt>
                <c:pt idx="44839">
                  <c:v>4.0360116958620003</c:v>
                </c:pt>
                <c:pt idx="44840">
                  <c:v>4.0360698699949999</c:v>
                </c:pt>
                <c:pt idx="44841">
                  <c:v>4.0363850593570003</c:v>
                </c:pt>
                <c:pt idx="44842">
                  <c:v>4.0364785194400001</c:v>
                </c:pt>
                <c:pt idx="44843">
                  <c:v>4.0365571975709997</c:v>
                </c:pt>
                <c:pt idx="44844">
                  <c:v>4.0365905761720002</c:v>
                </c:pt>
                <c:pt idx="44845">
                  <c:v>4.0366616249079996</c:v>
                </c:pt>
                <c:pt idx="44846">
                  <c:v>4.0366969108579998</c:v>
                </c:pt>
                <c:pt idx="44847">
                  <c:v>4.0367631912229998</c:v>
                </c:pt>
                <c:pt idx="44848">
                  <c:v>4.0368089675899999</c:v>
                </c:pt>
                <c:pt idx="44849">
                  <c:v>4.036865234375</c:v>
                </c:pt>
                <c:pt idx="44850">
                  <c:v>4.036962985992</c:v>
                </c:pt>
                <c:pt idx="44851">
                  <c:v>4.0370516777040004</c:v>
                </c:pt>
                <c:pt idx="44852">
                  <c:v>4.0372056961059997</c:v>
                </c:pt>
                <c:pt idx="44853">
                  <c:v>4.0375432968140004</c:v>
                </c:pt>
                <c:pt idx="44854">
                  <c:v>4.0376133918760004</c:v>
                </c:pt>
                <c:pt idx="44855">
                  <c:v>4.0376610755920002</c:v>
                </c:pt>
                <c:pt idx="44856">
                  <c:v>4.0377073287960004</c:v>
                </c:pt>
                <c:pt idx="44857">
                  <c:v>4.037758350372</c:v>
                </c:pt>
                <c:pt idx="44858">
                  <c:v>4.0378065109249999</c:v>
                </c:pt>
                <c:pt idx="44859">
                  <c:v>4.0378580093379997</c:v>
                </c:pt>
                <c:pt idx="44860">
                  <c:v>4.0379099845889996</c:v>
                </c:pt>
                <c:pt idx="44861">
                  <c:v>4.0379652976990004</c:v>
                </c:pt>
                <c:pt idx="44862">
                  <c:v>4.0380220413209997</c:v>
                </c:pt>
                <c:pt idx="44863">
                  <c:v>4.0380773544309996</c:v>
                </c:pt>
                <c:pt idx="44864">
                  <c:v>4.0381321907040002</c:v>
                </c:pt>
                <c:pt idx="44865">
                  <c:v>4.0382232666020004</c:v>
                </c:pt>
                <c:pt idx="44866">
                  <c:v>4.0383257865909998</c:v>
                </c:pt>
                <c:pt idx="44867">
                  <c:v>4.0384526252750002</c:v>
                </c:pt>
                <c:pt idx="44868">
                  <c:v>4.0387530326840002</c:v>
                </c:pt>
                <c:pt idx="44869">
                  <c:v>4.0388436317440002</c:v>
                </c:pt>
                <c:pt idx="44870">
                  <c:v>4.0389504432679999</c:v>
                </c:pt>
                <c:pt idx="44871">
                  <c:v>4.0389876365659996</c:v>
                </c:pt>
                <c:pt idx="44872">
                  <c:v>4.0390625</c:v>
                </c:pt>
                <c:pt idx="44873">
                  <c:v>4.039097309113</c:v>
                </c:pt>
                <c:pt idx="44874">
                  <c:v>4.0391778945920001</c:v>
                </c:pt>
                <c:pt idx="44875">
                  <c:v>4.039216041565</c:v>
                </c:pt>
                <c:pt idx="44876">
                  <c:v>4.0392909049989996</c:v>
                </c:pt>
                <c:pt idx="44877">
                  <c:v>4.0393943786620001</c:v>
                </c:pt>
                <c:pt idx="44878">
                  <c:v>4.0394787788390003</c:v>
                </c:pt>
                <c:pt idx="44879">
                  <c:v>4.0396809577940003</c:v>
                </c:pt>
                <c:pt idx="44880">
                  <c:v>4.039787769318</c:v>
                </c:pt>
                <c:pt idx="44881">
                  <c:v>4.0401353836059997</c:v>
                </c:pt>
                <c:pt idx="44882">
                  <c:v>4.0402278900150002</c:v>
                </c:pt>
                <c:pt idx="44883">
                  <c:v>4.0402770042420002</c:v>
                </c:pt>
                <c:pt idx="44884">
                  <c:v>4.0403227806090003</c:v>
                </c:pt>
                <c:pt idx="44885">
                  <c:v>4.0403714179990002</c:v>
                </c:pt>
                <c:pt idx="44886">
                  <c:v>4.0404210090639996</c:v>
                </c:pt>
                <c:pt idx="44887">
                  <c:v>4.0404706001279997</c:v>
                </c:pt>
                <c:pt idx="44888">
                  <c:v>4.0405116081239996</c:v>
                </c:pt>
                <c:pt idx="44889">
                  <c:v>4.0405421257020002</c:v>
                </c:pt>
                <c:pt idx="44890">
                  <c:v>4.0405716896059998</c:v>
                </c:pt>
                <c:pt idx="44891">
                  <c:v>4.0406012535100002</c:v>
                </c:pt>
                <c:pt idx="44892">
                  <c:v>4.040635585785</c:v>
                </c:pt>
                <c:pt idx="44893">
                  <c:v>4.0406732559199998</c:v>
                </c:pt>
                <c:pt idx="44894">
                  <c:v>4.0407257080079999</c:v>
                </c:pt>
                <c:pt idx="44895">
                  <c:v>4.0407705307009998</c:v>
                </c:pt>
                <c:pt idx="44896">
                  <c:v>4.0408196449279998</c:v>
                </c:pt>
                <c:pt idx="44897">
                  <c:v>4.0408720970149998</c:v>
                </c:pt>
                <c:pt idx="44898">
                  <c:v>4.0411906242370002</c:v>
                </c:pt>
                <c:pt idx="44899">
                  <c:v>4.0412893295290004</c:v>
                </c:pt>
                <c:pt idx="44900">
                  <c:v>4.0413832664490004</c:v>
                </c:pt>
                <c:pt idx="44901">
                  <c:v>4.0414962768549998</c:v>
                </c:pt>
                <c:pt idx="44902">
                  <c:v>4.0415449142459998</c:v>
                </c:pt>
                <c:pt idx="44903">
                  <c:v>4.0416283607479997</c:v>
                </c:pt>
                <c:pt idx="44904">
                  <c:v>4.0416798591610004</c:v>
                </c:pt>
                <c:pt idx="44905">
                  <c:v>4.0417766571040001</c:v>
                </c:pt>
                <c:pt idx="44906">
                  <c:v>4.0418310165409999</c:v>
                </c:pt>
                <c:pt idx="44907">
                  <c:v>4.0419263839720001</c:v>
                </c:pt>
                <c:pt idx="44908">
                  <c:v>4.0419840812679997</c:v>
                </c:pt>
                <c:pt idx="44909">
                  <c:v>4.0420799255370001</c:v>
                </c:pt>
                <c:pt idx="44910">
                  <c:v>4.0421323776250002</c:v>
                </c:pt>
                <c:pt idx="44911">
                  <c:v>4.0422158241270001</c:v>
                </c:pt>
                <c:pt idx="44912">
                  <c:v>4.0422649383540001</c:v>
                </c:pt>
                <c:pt idx="44913">
                  <c:v>4.0423302650449999</c:v>
                </c:pt>
                <c:pt idx="44914">
                  <c:v>4.0423846244810004</c:v>
                </c:pt>
                <c:pt idx="44915">
                  <c:v>4.0424866676329998</c:v>
                </c:pt>
                <c:pt idx="44916">
                  <c:v>4.0425338745120003</c:v>
                </c:pt>
                <c:pt idx="44917">
                  <c:v>4.0426001548770003</c:v>
                </c:pt>
                <c:pt idx="44918">
                  <c:v>4.042641162872</c:v>
                </c:pt>
                <c:pt idx="44919">
                  <c:v>4.0427117347720003</c:v>
                </c:pt>
                <c:pt idx="44920">
                  <c:v>4.0428090095520002</c:v>
                </c:pt>
                <c:pt idx="44921">
                  <c:v>4.0429272651670001</c:v>
                </c:pt>
                <c:pt idx="44922">
                  <c:v>4.0430955886840003</c:v>
                </c:pt>
                <c:pt idx="44923">
                  <c:v>4.0431404113770002</c:v>
                </c:pt>
                <c:pt idx="44924">
                  <c:v>4.0431742668149999</c:v>
                </c:pt>
                <c:pt idx="44925">
                  <c:v>4.0432114601139997</c:v>
                </c:pt>
                <c:pt idx="44926">
                  <c:v>4.0432558059690002</c:v>
                </c:pt>
                <c:pt idx="44927">
                  <c:v>4.0433039665220001</c:v>
                </c:pt>
                <c:pt idx="44928">
                  <c:v>4.043352603912</c:v>
                </c:pt>
                <c:pt idx="44929">
                  <c:v>4.0433945655820001</c:v>
                </c:pt>
                <c:pt idx="44930">
                  <c:v>4.0434331893920001</c:v>
                </c:pt>
                <c:pt idx="44931">
                  <c:v>4.0434665679929997</c:v>
                </c:pt>
                <c:pt idx="44932">
                  <c:v>4.0434985160829999</c:v>
                </c:pt>
                <c:pt idx="44933">
                  <c:v>4.0435252189639996</c:v>
                </c:pt>
                <c:pt idx="44934">
                  <c:v>4.0435609817499998</c:v>
                </c:pt>
                <c:pt idx="44935">
                  <c:v>4.04359292984</c:v>
                </c:pt>
                <c:pt idx="44936">
                  <c:v>4.0436205863949999</c:v>
                </c:pt>
                <c:pt idx="44937">
                  <c:v>4.0436530113220002</c:v>
                </c:pt>
                <c:pt idx="44938">
                  <c:v>4.0436825752259997</c:v>
                </c:pt>
                <c:pt idx="44939">
                  <c:v>4.0437169075010004</c:v>
                </c:pt>
                <c:pt idx="44940">
                  <c:v>4.0437526702879998</c:v>
                </c:pt>
                <c:pt idx="44941">
                  <c:v>4.0437893867490002</c:v>
                </c:pt>
                <c:pt idx="44942">
                  <c:v>4.0438308715820002</c:v>
                </c:pt>
                <c:pt idx="44943">
                  <c:v>4.0439152717590003</c:v>
                </c:pt>
                <c:pt idx="44944">
                  <c:v>4.0442328453060004</c:v>
                </c:pt>
                <c:pt idx="44945">
                  <c:v>4.044329166412</c:v>
                </c:pt>
                <c:pt idx="44946">
                  <c:v>4.044395446777</c:v>
                </c:pt>
                <c:pt idx="44947">
                  <c:v>4.0444498062129997</c:v>
                </c:pt>
                <c:pt idx="44948">
                  <c:v>4.0445141792300001</c:v>
                </c:pt>
                <c:pt idx="44949">
                  <c:v>4.0445981025700002</c:v>
                </c:pt>
                <c:pt idx="44950">
                  <c:v>4.044667243958</c:v>
                </c:pt>
                <c:pt idx="44951">
                  <c:v>4.0447659492490002</c:v>
                </c:pt>
                <c:pt idx="44952">
                  <c:v>4.044827461243</c:v>
                </c:pt>
                <c:pt idx="44953">
                  <c:v>4.0449314117429997</c:v>
                </c:pt>
                <c:pt idx="44954">
                  <c:v>4.044988155365</c:v>
                </c:pt>
                <c:pt idx="44955">
                  <c:v>4.0450921058649998</c:v>
                </c:pt>
                <c:pt idx="44956">
                  <c:v>4.04514503479</c:v>
                </c:pt>
                <c:pt idx="44957">
                  <c:v>4.0452370643620004</c:v>
                </c:pt>
                <c:pt idx="44958">
                  <c:v>4.0452818870540002</c:v>
                </c:pt>
                <c:pt idx="44959">
                  <c:v>4.0453448295590002</c:v>
                </c:pt>
                <c:pt idx="44960">
                  <c:v>4.0454306602479999</c:v>
                </c:pt>
                <c:pt idx="44961">
                  <c:v>4.0457305908199999</c:v>
                </c:pt>
                <c:pt idx="44962">
                  <c:v>4.0457768440250002</c:v>
                </c:pt>
                <c:pt idx="44963">
                  <c:v>4.0458126068120004</c:v>
                </c:pt>
                <c:pt idx="44964">
                  <c:v>4.04585313797</c:v>
                </c:pt>
                <c:pt idx="44965">
                  <c:v>4.0458884239200001</c:v>
                </c:pt>
                <c:pt idx="44966">
                  <c:v>4.0459260940549999</c:v>
                </c:pt>
                <c:pt idx="44967">
                  <c:v>4.0459604263309998</c:v>
                </c:pt>
                <c:pt idx="44968">
                  <c:v>4.046002864838</c:v>
                </c:pt>
                <c:pt idx="44969">
                  <c:v>4.0460357666020004</c:v>
                </c:pt>
                <c:pt idx="44970">
                  <c:v>4.0460758209229999</c:v>
                </c:pt>
                <c:pt idx="44971">
                  <c:v>4.046114444733</c:v>
                </c:pt>
                <c:pt idx="44972">
                  <c:v>4.0461583137510004</c:v>
                </c:pt>
                <c:pt idx="44973">
                  <c:v>4.0461902618409997</c:v>
                </c:pt>
                <c:pt idx="44974">
                  <c:v>4.0462279319760004</c:v>
                </c:pt>
                <c:pt idx="44975">
                  <c:v>4.0462636947629997</c:v>
                </c:pt>
                <c:pt idx="44976">
                  <c:v>4.0462970733640002</c:v>
                </c:pt>
                <c:pt idx="44977">
                  <c:v>4.0462989807129999</c:v>
                </c:pt>
                <c:pt idx="44978">
                  <c:v>4.0463399887079996</c:v>
                </c:pt>
                <c:pt idx="44979">
                  <c:v>4.0463895797729998</c:v>
                </c:pt>
                <c:pt idx="44980">
                  <c:v>4.0464429855350001</c:v>
                </c:pt>
                <c:pt idx="44981">
                  <c:v>4.046498298645</c:v>
                </c:pt>
                <c:pt idx="44982">
                  <c:v>4.0468306541440002</c:v>
                </c:pt>
                <c:pt idx="44983">
                  <c:v>4.0469737052920003</c:v>
                </c:pt>
                <c:pt idx="44984">
                  <c:v>4.0470719337460004</c:v>
                </c:pt>
                <c:pt idx="44985">
                  <c:v>4.0471034049989996</c:v>
                </c:pt>
                <c:pt idx="44986">
                  <c:v>4.0471787452700001</c:v>
                </c:pt>
                <c:pt idx="44987">
                  <c:v>4.0472092628479999</c:v>
                </c:pt>
                <c:pt idx="44988">
                  <c:v>4.0472874641420002</c:v>
                </c:pt>
                <c:pt idx="44989">
                  <c:v>4.04731798172</c:v>
                </c:pt>
                <c:pt idx="44990">
                  <c:v>4.0473880767820001</c:v>
                </c:pt>
                <c:pt idx="44991">
                  <c:v>4.0474267005920002</c:v>
                </c:pt>
                <c:pt idx="44992">
                  <c:v>4.0474877357479997</c:v>
                </c:pt>
                <c:pt idx="44993">
                  <c:v>4.0475749969479997</c:v>
                </c:pt>
                <c:pt idx="44994">
                  <c:v>4.0477056503300002</c:v>
                </c:pt>
                <c:pt idx="44995">
                  <c:v>4.0478529930110003</c:v>
                </c:pt>
                <c:pt idx="44996">
                  <c:v>4.047907352448</c:v>
                </c:pt>
                <c:pt idx="44997">
                  <c:v>4.0479512214659996</c:v>
                </c:pt>
                <c:pt idx="44998">
                  <c:v>4.0479984283450001</c:v>
                </c:pt>
                <c:pt idx="44999">
                  <c:v>4.0480422973629997</c:v>
                </c:pt>
                <c:pt idx="45000">
                  <c:v>4.0480899810790003</c:v>
                </c:pt>
                <c:pt idx="45001">
                  <c:v>4.0481367111209998</c:v>
                </c:pt>
                <c:pt idx="45002">
                  <c:v>4.0481853485109998</c:v>
                </c:pt>
                <c:pt idx="45003">
                  <c:v>4.0482273101809998</c:v>
                </c:pt>
                <c:pt idx="45004">
                  <c:v>4.0482721328739997</c:v>
                </c:pt>
                <c:pt idx="45005">
                  <c:v>4.048305034637</c:v>
                </c:pt>
                <c:pt idx="45006">
                  <c:v>4.0483403205870001</c:v>
                </c:pt>
                <c:pt idx="45007">
                  <c:v>4.0483727455140004</c:v>
                </c:pt>
                <c:pt idx="45008">
                  <c:v>4.0484113693239996</c:v>
                </c:pt>
                <c:pt idx="45009">
                  <c:v>4.048448085785</c:v>
                </c:pt>
                <c:pt idx="45010">
                  <c:v>4.0484910011290003</c:v>
                </c:pt>
                <c:pt idx="45011">
                  <c:v>4.0485377311709998</c:v>
                </c:pt>
                <c:pt idx="45012">
                  <c:v>4.0485835075379999</c:v>
                </c:pt>
                <c:pt idx="45013">
                  <c:v>4.0486321449279998</c:v>
                </c:pt>
                <c:pt idx="45014">
                  <c:v>4.0486807823179998</c:v>
                </c:pt>
                <c:pt idx="45015">
                  <c:v>4.0487313270570002</c:v>
                </c:pt>
                <c:pt idx="45016">
                  <c:v>4.04878282547</c:v>
                </c:pt>
                <c:pt idx="45017">
                  <c:v>4.0488543510439996</c:v>
                </c:pt>
                <c:pt idx="45018">
                  <c:v>4.0490565299989996</c:v>
                </c:pt>
                <c:pt idx="45019">
                  <c:v>4.0491509437559996</c:v>
                </c:pt>
                <c:pt idx="45020">
                  <c:v>4.0492286682129999</c:v>
                </c:pt>
                <c:pt idx="45021">
                  <c:v>4.049267292023</c:v>
                </c:pt>
                <c:pt idx="45022">
                  <c:v>4.0493593215940002</c:v>
                </c:pt>
                <c:pt idx="45023">
                  <c:v>4.0494008064270002</c:v>
                </c:pt>
                <c:pt idx="45024">
                  <c:v>4.0494914054870002</c:v>
                </c:pt>
                <c:pt idx="45025">
                  <c:v>4.049546718597</c:v>
                </c:pt>
                <c:pt idx="45026">
                  <c:v>4.0496306419370001</c:v>
                </c:pt>
                <c:pt idx="45027">
                  <c:v>4.0497064590449998</c:v>
                </c:pt>
                <c:pt idx="45028">
                  <c:v>4.0497779846190003</c:v>
                </c:pt>
                <c:pt idx="45029">
                  <c:v>4.0498652458190003</c:v>
                </c:pt>
                <c:pt idx="45030">
                  <c:v>4.049923419952</c:v>
                </c:pt>
                <c:pt idx="45031">
                  <c:v>4.0500040054320001</c:v>
                </c:pt>
                <c:pt idx="45032">
                  <c:v>4.0500431060790003</c:v>
                </c:pt>
                <c:pt idx="45033">
                  <c:v>4.050132274628</c:v>
                </c:pt>
                <c:pt idx="45034">
                  <c:v>4.0502395629879997</c:v>
                </c:pt>
                <c:pt idx="45035">
                  <c:v>4.050359249115</c:v>
                </c:pt>
                <c:pt idx="45036">
                  <c:v>4.0506377220149998</c:v>
                </c:pt>
                <c:pt idx="45037">
                  <c:v>4.0507063865659996</c:v>
                </c:pt>
                <c:pt idx="45038">
                  <c:v>4.0507702827449998</c:v>
                </c:pt>
                <c:pt idx="45039">
                  <c:v>4.0508098602290001</c:v>
                </c:pt>
                <c:pt idx="45040">
                  <c:v>4.050847530365</c:v>
                </c:pt>
                <c:pt idx="45041">
                  <c:v>4.0508880615229996</c:v>
                </c:pt>
                <c:pt idx="45042">
                  <c:v>4.0509357452390002</c:v>
                </c:pt>
                <c:pt idx="45043">
                  <c:v>4.050980091095</c:v>
                </c:pt>
                <c:pt idx="45044">
                  <c:v>4.0510315895079998</c:v>
                </c:pt>
                <c:pt idx="45045">
                  <c:v>4.0511393547059997</c:v>
                </c:pt>
                <c:pt idx="45046">
                  <c:v>4.0513281822199998</c:v>
                </c:pt>
                <c:pt idx="45047">
                  <c:v>4.0514688491820001</c:v>
                </c:pt>
                <c:pt idx="45048">
                  <c:v>4.051562786102</c:v>
                </c:pt>
                <c:pt idx="45049">
                  <c:v>4.0517311096190003</c:v>
                </c:pt>
                <c:pt idx="45050">
                  <c:v>4.0518140792850001</c:v>
                </c:pt>
                <c:pt idx="45051">
                  <c:v>4.0518984794620003</c:v>
                </c:pt>
                <c:pt idx="45052">
                  <c:v>4.05197763443</c:v>
                </c:pt>
                <c:pt idx="45053">
                  <c:v>4.0520734786989996</c:v>
                </c:pt>
                <c:pt idx="45054">
                  <c:v>4.0522627830509999</c:v>
                </c:pt>
                <c:pt idx="45055">
                  <c:v>4.0523071289060004</c:v>
                </c:pt>
                <c:pt idx="45056">
                  <c:v>4.0523514747620002</c:v>
                </c:pt>
                <c:pt idx="45057">
                  <c:v>4.052385807037</c:v>
                </c:pt>
                <c:pt idx="45058">
                  <c:v>4.0524225234989997</c:v>
                </c:pt>
                <c:pt idx="45059">
                  <c:v>4.0524606704709996</c:v>
                </c:pt>
                <c:pt idx="45060">
                  <c:v>4.052504062653</c:v>
                </c:pt>
                <c:pt idx="45061">
                  <c:v>4.052549362183</c:v>
                </c:pt>
                <c:pt idx="45062">
                  <c:v>4.0525989532470001</c:v>
                </c:pt>
                <c:pt idx="45063">
                  <c:v>4.0526432991029999</c:v>
                </c:pt>
                <c:pt idx="45064">
                  <c:v>4.0526838302610004</c:v>
                </c:pt>
                <c:pt idx="45065">
                  <c:v>4.0527300834659998</c:v>
                </c:pt>
                <c:pt idx="45066">
                  <c:v>4.0527715682979997</c:v>
                </c:pt>
                <c:pt idx="45067">
                  <c:v>4.0528173446659999</c:v>
                </c:pt>
                <c:pt idx="45068">
                  <c:v>4.0528683662410003</c:v>
                </c:pt>
                <c:pt idx="45069">
                  <c:v>4.0529146194459997</c:v>
                </c:pt>
                <c:pt idx="45070">
                  <c:v>4.0529546737670001</c:v>
                </c:pt>
                <c:pt idx="45071">
                  <c:v>4.0530023574829999</c:v>
                </c:pt>
                <c:pt idx="45072">
                  <c:v>4.0530419349670002</c:v>
                </c:pt>
                <c:pt idx="45073">
                  <c:v>4.0532999038700002</c:v>
                </c:pt>
                <c:pt idx="45074">
                  <c:v>4.0533885955809996</c:v>
                </c:pt>
                <c:pt idx="45075">
                  <c:v>4.0534439086910004</c:v>
                </c:pt>
                <c:pt idx="45076">
                  <c:v>4.05349111557</c:v>
                </c:pt>
                <c:pt idx="45077">
                  <c:v>4.0535664558409996</c:v>
                </c:pt>
                <c:pt idx="45078">
                  <c:v>4.0536103248600002</c:v>
                </c:pt>
                <c:pt idx="45079">
                  <c:v>4.0537033081049998</c:v>
                </c:pt>
                <c:pt idx="45080">
                  <c:v>4.0537505149840003</c:v>
                </c:pt>
                <c:pt idx="45081">
                  <c:v>4.0538535118099999</c:v>
                </c:pt>
                <c:pt idx="45082">
                  <c:v>4.0539150238039996</c:v>
                </c:pt>
                <c:pt idx="45083">
                  <c:v>4.0540156364440003</c:v>
                </c:pt>
                <c:pt idx="45084">
                  <c:v>4.0540847778320002</c:v>
                </c:pt>
                <c:pt idx="45085">
                  <c:v>4.0541768074039997</c:v>
                </c:pt>
                <c:pt idx="45086">
                  <c:v>4.0542535781859996</c:v>
                </c:pt>
                <c:pt idx="45087">
                  <c:v>4.0543174743649999</c:v>
                </c:pt>
                <c:pt idx="45088">
                  <c:v>4.0543904304499998</c:v>
                </c:pt>
                <c:pt idx="45089">
                  <c:v>4.0544366836550001</c:v>
                </c:pt>
                <c:pt idx="45090">
                  <c:v>4.0545158386229998</c:v>
                </c:pt>
                <c:pt idx="45091">
                  <c:v>4.0546240806579998</c:v>
                </c:pt>
                <c:pt idx="45092">
                  <c:v>4.0547165870670003</c:v>
                </c:pt>
                <c:pt idx="45093">
                  <c:v>4.0548291206359997</c:v>
                </c:pt>
                <c:pt idx="45094">
                  <c:v>4.0550346374509996</c:v>
                </c:pt>
                <c:pt idx="45095">
                  <c:v>4.0550818443300001</c:v>
                </c:pt>
                <c:pt idx="45096">
                  <c:v>4.0551261901859998</c:v>
                </c:pt>
                <c:pt idx="45097">
                  <c:v>4.0551714897159998</c:v>
                </c:pt>
                <c:pt idx="45098">
                  <c:v>4.0552167892459998</c:v>
                </c:pt>
                <c:pt idx="45099">
                  <c:v>4.0552597045900001</c:v>
                </c:pt>
                <c:pt idx="45100">
                  <c:v>4.0553007125849998</c:v>
                </c:pt>
                <c:pt idx="45101">
                  <c:v>4.0553321838379999</c:v>
                </c:pt>
                <c:pt idx="45102">
                  <c:v>4.0553588867189996</c:v>
                </c:pt>
                <c:pt idx="45103">
                  <c:v>4.0553798675539996</c:v>
                </c:pt>
                <c:pt idx="45104">
                  <c:v>4.0554065704350002</c:v>
                </c:pt>
                <c:pt idx="45105">
                  <c:v>4.0554323196409996</c:v>
                </c:pt>
                <c:pt idx="45106">
                  <c:v>4.0554718971249999</c:v>
                </c:pt>
                <c:pt idx="45107">
                  <c:v>4.0555186271670003</c:v>
                </c:pt>
                <c:pt idx="45108">
                  <c:v>4.0555486679079999</c:v>
                </c:pt>
                <c:pt idx="45109">
                  <c:v>4.0555777549740002</c:v>
                </c:pt>
                <c:pt idx="45110">
                  <c:v>4.0556077957149999</c:v>
                </c:pt>
                <c:pt idx="45111">
                  <c:v>4.0556406974790002</c:v>
                </c:pt>
                <c:pt idx="45112">
                  <c:v>4.0557332038879998</c:v>
                </c:pt>
                <c:pt idx="45113">
                  <c:v>4.0559144020079998</c:v>
                </c:pt>
                <c:pt idx="45114">
                  <c:v>4.0559964179990002</c:v>
                </c:pt>
                <c:pt idx="45115">
                  <c:v>4.0560655593870001</c:v>
                </c:pt>
                <c:pt idx="45116">
                  <c:v>4.0560970306400002</c:v>
                </c:pt>
                <c:pt idx="45117">
                  <c:v>4.0561814308170003</c:v>
                </c:pt>
                <c:pt idx="45118">
                  <c:v>4.056211471558</c:v>
                </c:pt>
                <c:pt idx="45119">
                  <c:v>4.0562939643859997</c:v>
                </c:pt>
                <c:pt idx="45120">
                  <c:v>4.0563321113589996</c:v>
                </c:pt>
                <c:pt idx="45121">
                  <c:v>4.0564002990720001</c:v>
                </c:pt>
                <c:pt idx="45122">
                  <c:v>4.0564479827879998</c:v>
                </c:pt>
                <c:pt idx="45123">
                  <c:v>4.0565052032470001</c:v>
                </c:pt>
                <c:pt idx="45124">
                  <c:v>4.056567192078</c:v>
                </c:pt>
                <c:pt idx="45125">
                  <c:v>4.056605815887</c:v>
                </c:pt>
                <c:pt idx="45126">
                  <c:v>4.0566711425779998</c:v>
                </c:pt>
                <c:pt idx="45127">
                  <c:v>4.0567636489870003</c:v>
                </c:pt>
                <c:pt idx="45128">
                  <c:v>4.0569496154789997</c:v>
                </c:pt>
                <c:pt idx="45129">
                  <c:v>4.0571389198299999</c:v>
                </c:pt>
                <c:pt idx="45130">
                  <c:v>4.0574188232420001</c:v>
                </c:pt>
                <c:pt idx="45131">
                  <c:v>4.0574579238890003</c:v>
                </c:pt>
                <c:pt idx="45132">
                  <c:v>4.0575032234190003</c:v>
                </c:pt>
                <c:pt idx="45133">
                  <c:v>4.0575494766239997</c:v>
                </c:pt>
                <c:pt idx="45134">
                  <c:v>4.0576004981990001</c:v>
                </c:pt>
                <c:pt idx="45135">
                  <c:v>4.057645320892</c:v>
                </c:pt>
                <c:pt idx="45136">
                  <c:v>4.057693958282</c:v>
                </c:pt>
                <c:pt idx="45137">
                  <c:v>4.0577373504640004</c:v>
                </c:pt>
                <c:pt idx="45138">
                  <c:v>4.0577788352970003</c:v>
                </c:pt>
                <c:pt idx="45139">
                  <c:v>4.0578098297120002</c:v>
                </c:pt>
                <c:pt idx="45140">
                  <c:v>4.0578498840329997</c:v>
                </c:pt>
                <c:pt idx="45141">
                  <c:v>4.0578808784479996</c:v>
                </c:pt>
                <c:pt idx="45142">
                  <c:v>4.057913780212</c:v>
                </c:pt>
                <c:pt idx="45143">
                  <c:v>4.0579533576970004</c:v>
                </c:pt>
                <c:pt idx="45144">
                  <c:v>4.0579996109009997</c:v>
                </c:pt>
                <c:pt idx="45145">
                  <c:v>4.0580449104309997</c:v>
                </c:pt>
                <c:pt idx="45146">
                  <c:v>4.05810213089</c:v>
                </c:pt>
                <c:pt idx="45147">
                  <c:v>4.0583682060240003</c:v>
                </c:pt>
                <c:pt idx="45148">
                  <c:v>4.0584111213679996</c:v>
                </c:pt>
                <c:pt idx="45149">
                  <c:v>4.0585045814510003</c:v>
                </c:pt>
                <c:pt idx="45150">
                  <c:v>4.0585670471190003</c:v>
                </c:pt>
                <c:pt idx="45151">
                  <c:v>4.0586547851560004</c:v>
                </c:pt>
                <c:pt idx="45152">
                  <c:v>4.0587344169620003</c:v>
                </c:pt>
                <c:pt idx="45153">
                  <c:v>4.0588102340700001</c:v>
                </c:pt>
                <c:pt idx="45154">
                  <c:v>4.0588979721070002</c:v>
                </c:pt>
                <c:pt idx="45155">
                  <c:v>4.0589547157289996</c:v>
                </c:pt>
                <c:pt idx="45156">
                  <c:v>4.0590496063229997</c:v>
                </c:pt>
                <c:pt idx="45157">
                  <c:v>4.0590882301329998</c:v>
                </c:pt>
                <c:pt idx="45158">
                  <c:v>4.0591697692870001</c:v>
                </c:pt>
                <c:pt idx="45159">
                  <c:v>4.05925655365</c:v>
                </c:pt>
                <c:pt idx="45160">
                  <c:v>4.0594129562379999</c:v>
                </c:pt>
                <c:pt idx="45161">
                  <c:v>4.0594644546509997</c:v>
                </c:pt>
                <c:pt idx="45162">
                  <c:v>4.0595130920409996</c:v>
                </c:pt>
                <c:pt idx="45163">
                  <c:v>4.05956697464</c:v>
                </c:pt>
                <c:pt idx="45164">
                  <c:v>4.0596361160279999</c:v>
                </c:pt>
                <c:pt idx="45165">
                  <c:v>4.0597081184389996</c:v>
                </c:pt>
                <c:pt idx="45166">
                  <c:v>4.0597505569459997</c:v>
                </c:pt>
                <c:pt idx="45167">
                  <c:v>4.0597858428959999</c:v>
                </c:pt>
                <c:pt idx="45168">
                  <c:v>4.0598373413089996</c:v>
                </c:pt>
                <c:pt idx="45169">
                  <c:v>4.0598831176759997</c:v>
                </c:pt>
                <c:pt idx="45170">
                  <c:v>4.0599303245540002</c:v>
                </c:pt>
                <c:pt idx="45171">
                  <c:v>4.0599775314329998</c:v>
                </c:pt>
                <c:pt idx="45172">
                  <c:v>4.0600242614750002</c:v>
                </c:pt>
                <c:pt idx="45173">
                  <c:v>4.0600624084470001</c:v>
                </c:pt>
                <c:pt idx="45174">
                  <c:v>4.0600976943970002</c:v>
                </c:pt>
                <c:pt idx="45175">
                  <c:v>4.0601372718809996</c:v>
                </c:pt>
                <c:pt idx="45176">
                  <c:v>4.0601725578309997</c:v>
                </c:pt>
                <c:pt idx="45177">
                  <c:v>4.0602059364320002</c:v>
                </c:pt>
                <c:pt idx="45178">
                  <c:v>4.060246944427</c:v>
                </c:pt>
                <c:pt idx="45179">
                  <c:v>4.0602898597720003</c:v>
                </c:pt>
                <c:pt idx="45180">
                  <c:v>4.0603318214420003</c:v>
                </c:pt>
                <c:pt idx="45181">
                  <c:v>4.0603780746459996</c:v>
                </c:pt>
                <c:pt idx="45182">
                  <c:v>4.0604262351990004</c:v>
                </c:pt>
                <c:pt idx="45183">
                  <c:v>4.060466766357</c:v>
                </c:pt>
                <c:pt idx="45184">
                  <c:v>4.0605125427250002</c:v>
                </c:pt>
                <c:pt idx="45185">
                  <c:v>4.0605592727659996</c:v>
                </c:pt>
                <c:pt idx="45186">
                  <c:v>4.0606064796450001</c:v>
                </c:pt>
                <c:pt idx="45187">
                  <c:v>4.060665607452</c:v>
                </c:pt>
                <c:pt idx="45188">
                  <c:v>4.060850143433</c:v>
                </c:pt>
                <c:pt idx="45189">
                  <c:v>4.0609183311460004</c:v>
                </c:pt>
                <c:pt idx="45190">
                  <c:v>4.0609602928159996</c:v>
                </c:pt>
                <c:pt idx="45191">
                  <c:v>4.0610513687129997</c:v>
                </c:pt>
                <c:pt idx="45192">
                  <c:v>4.0611100196840004</c:v>
                </c:pt>
                <c:pt idx="45193">
                  <c:v>4.061220169067</c:v>
                </c:pt>
                <c:pt idx="45194">
                  <c:v>4.0612893104549999</c:v>
                </c:pt>
                <c:pt idx="45195">
                  <c:v>4.0614023208620003</c:v>
                </c:pt>
                <c:pt idx="45196">
                  <c:v>4.0614719390870002</c:v>
                </c:pt>
                <c:pt idx="45197">
                  <c:v>4.0615701675420004</c:v>
                </c:pt>
                <c:pt idx="45198">
                  <c:v>4.0616431236270003</c:v>
                </c:pt>
                <c:pt idx="45199">
                  <c:v>4.0617251396179999</c:v>
                </c:pt>
                <c:pt idx="45200">
                  <c:v>4.0617952346799999</c:v>
                </c:pt>
                <c:pt idx="45201">
                  <c:v>4.0618515014650001</c:v>
                </c:pt>
                <c:pt idx="45202">
                  <c:v>4.0619440078739997</c:v>
                </c:pt>
                <c:pt idx="45203">
                  <c:v>4.0621395111079996</c:v>
                </c:pt>
                <c:pt idx="45204">
                  <c:v>4.0622358322140002</c:v>
                </c:pt>
                <c:pt idx="45205">
                  <c:v>4.062283992767</c:v>
                </c:pt>
                <c:pt idx="45206">
                  <c:v>4.0623307228090004</c:v>
                </c:pt>
                <c:pt idx="45207">
                  <c:v>4.0623726844789996</c:v>
                </c:pt>
                <c:pt idx="45208">
                  <c:v>4.0624136924740002</c:v>
                </c:pt>
                <c:pt idx="45209">
                  <c:v>4.0624542236329999</c:v>
                </c:pt>
                <c:pt idx="45210">
                  <c:v>4.0624938011170002</c:v>
                </c:pt>
                <c:pt idx="45211">
                  <c:v>4.0625290870670003</c:v>
                </c:pt>
                <c:pt idx="45212">
                  <c:v>4.0625658035279999</c:v>
                </c:pt>
                <c:pt idx="45213">
                  <c:v>4.0626101493839997</c:v>
                </c:pt>
                <c:pt idx="45214">
                  <c:v>4.0626516342160004</c:v>
                </c:pt>
                <c:pt idx="45215">
                  <c:v>4.0626983642579999</c:v>
                </c:pt>
                <c:pt idx="45216">
                  <c:v>4.0627431869509998</c:v>
                </c:pt>
                <c:pt idx="45217">
                  <c:v>4.0627875328060004</c:v>
                </c:pt>
                <c:pt idx="45218">
                  <c:v>4.0628271102909999</c:v>
                </c:pt>
                <c:pt idx="45219">
                  <c:v>4.0628681182859996</c:v>
                </c:pt>
                <c:pt idx="45220">
                  <c:v>4.0629038810729998</c:v>
                </c:pt>
                <c:pt idx="45221">
                  <c:v>4.0629467964170001</c:v>
                </c:pt>
                <c:pt idx="45222">
                  <c:v>4.06299161911</c:v>
                </c:pt>
                <c:pt idx="45223">
                  <c:v>4.0630354881289996</c:v>
                </c:pt>
                <c:pt idx="45224">
                  <c:v>4.063148975372</c:v>
                </c:pt>
                <c:pt idx="45225">
                  <c:v>4.0635285377499999</c:v>
                </c:pt>
                <c:pt idx="45226">
                  <c:v>4.0635590553279997</c:v>
                </c:pt>
                <c:pt idx="45227">
                  <c:v>4.0636291503909998</c:v>
                </c:pt>
                <c:pt idx="45228">
                  <c:v>4.0636634826659996</c:v>
                </c:pt>
                <c:pt idx="45229">
                  <c:v>4.0637435913089996</c:v>
                </c:pt>
                <c:pt idx="45230">
                  <c:v>4.0637831687929999</c:v>
                </c:pt>
                <c:pt idx="45231">
                  <c:v>4.0638647079470003</c:v>
                </c:pt>
                <c:pt idx="45232">
                  <c:v>4.0639114379879997</c:v>
                </c:pt>
                <c:pt idx="45233">
                  <c:v>4.0639920234679998</c:v>
                </c:pt>
                <c:pt idx="45234">
                  <c:v>4.0640454292300001</c:v>
                </c:pt>
                <c:pt idx="45235">
                  <c:v>4.0641155242920002</c:v>
                </c:pt>
                <c:pt idx="45236">
                  <c:v>4.0641732215879998</c:v>
                </c:pt>
                <c:pt idx="45237">
                  <c:v>4.0642290115359998</c:v>
                </c:pt>
                <c:pt idx="45238">
                  <c:v>4.0643281936650002</c:v>
                </c:pt>
                <c:pt idx="45239">
                  <c:v>4.064502239227</c:v>
                </c:pt>
                <c:pt idx="45240">
                  <c:v>4.0647678375240002</c:v>
                </c:pt>
                <c:pt idx="45241">
                  <c:v>4.0648202896120003</c:v>
                </c:pt>
                <c:pt idx="45242">
                  <c:v>4.0648765563960003</c:v>
                </c:pt>
                <c:pt idx="45243">
                  <c:v>4.0649280548100002</c:v>
                </c:pt>
                <c:pt idx="45244">
                  <c:v>4.0649785995479997</c:v>
                </c:pt>
                <c:pt idx="45245">
                  <c:v>4.0650177001949999</c:v>
                </c:pt>
                <c:pt idx="45246">
                  <c:v>4.0650534629820001</c:v>
                </c:pt>
                <c:pt idx="45247">
                  <c:v>4.0650806426999999</c:v>
                </c:pt>
                <c:pt idx="45248">
                  <c:v>4.0651097297670002</c:v>
                </c:pt>
                <c:pt idx="45249">
                  <c:v>4.0651440620420001</c:v>
                </c:pt>
                <c:pt idx="45250">
                  <c:v>4.0651874542239996</c:v>
                </c:pt>
                <c:pt idx="45251">
                  <c:v>4.0652360916139996</c:v>
                </c:pt>
                <c:pt idx="45252">
                  <c:v>4.0652847290040004</c:v>
                </c:pt>
                <c:pt idx="45253">
                  <c:v>4.065331935883</c:v>
                </c:pt>
                <c:pt idx="45254">
                  <c:v>4.0653820037840003</c:v>
                </c:pt>
                <c:pt idx="45255">
                  <c:v>4.0654273033140003</c:v>
                </c:pt>
                <c:pt idx="45256">
                  <c:v>4.06547498703</c:v>
                </c:pt>
                <c:pt idx="45257">
                  <c:v>4.0655250549320003</c:v>
                </c:pt>
                <c:pt idx="45258">
                  <c:v>4.0655789375309999</c:v>
                </c:pt>
                <c:pt idx="45259">
                  <c:v>4.0656309127809998</c:v>
                </c:pt>
                <c:pt idx="45260">
                  <c:v>4.065680980682</c:v>
                </c:pt>
                <c:pt idx="45261">
                  <c:v>4.0657310485840004</c:v>
                </c:pt>
                <c:pt idx="45262">
                  <c:v>4.0659880638120001</c:v>
                </c:pt>
                <c:pt idx="45263">
                  <c:v>4.0660209655759996</c:v>
                </c:pt>
                <c:pt idx="45264">
                  <c:v>4.0660915374759998</c:v>
                </c:pt>
                <c:pt idx="45265">
                  <c:v>4.0661253929140004</c:v>
                </c:pt>
                <c:pt idx="45266">
                  <c:v>4.066200256348</c:v>
                </c:pt>
                <c:pt idx="45267">
                  <c:v>4.0662393569950002</c:v>
                </c:pt>
                <c:pt idx="45268">
                  <c:v>4.0663170814510003</c:v>
                </c:pt>
                <c:pt idx="45269">
                  <c:v>4.0663585662840003</c:v>
                </c:pt>
                <c:pt idx="45270">
                  <c:v>4.0664291381839996</c:v>
                </c:pt>
                <c:pt idx="45271">
                  <c:v>4.0664792060849999</c:v>
                </c:pt>
                <c:pt idx="45272">
                  <c:v>4.0665445327759997</c:v>
                </c:pt>
                <c:pt idx="45273">
                  <c:v>4.0665998458860004</c:v>
                </c:pt>
                <c:pt idx="45274">
                  <c:v>4.0666570663449999</c:v>
                </c:pt>
                <c:pt idx="45275">
                  <c:v>4.0667195320129998</c:v>
                </c:pt>
                <c:pt idx="45276">
                  <c:v>4.0667634010310003</c:v>
                </c:pt>
                <c:pt idx="45277">
                  <c:v>4.0668544769289996</c:v>
                </c:pt>
                <c:pt idx="45278">
                  <c:v>4.0669531822199998</c:v>
                </c:pt>
                <c:pt idx="45279">
                  <c:v>4.0670604705809996</c:v>
                </c:pt>
                <c:pt idx="45280">
                  <c:v>4.067166805267</c:v>
                </c:pt>
                <c:pt idx="45281">
                  <c:v>4.0672388076779997</c:v>
                </c:pt>
                <c:pt idx="45282">
                  <c:v>4.0672802925109997</c:v>
                </c:pt>
                <c:pt idx="45283">
                  <c:v>4.0673456192020003</c:v>
                </c:pt>
                <c:pt idx="45284">
                  <c:v>4.0673975944520002</c:v>
                </c:pt>
                <c:pt idx="45285">
                  <c:v>4.0674586296079998</c:v>
                </c:pt>
                <c:pt idx="45286">
                  <c:v>4.0675444602970003</c:v>
                </c:pt>
                <c:pt idx="45287">
                  <c:v>4.0676779747009997</c:v>
                </c:pt>
                <c:pt idx="45288">
                  <c:v>4.0679740905759996</c:v>
                </c:pt>
                <c:pt idx="45289">
                  <c:v>4.0680127143859997</c:v>
                </c:pt>
                <c:pt idx="45290">
                  <c:v>4.0680551528929998</c:v>
                </c:pt>
                <c:pt idx="45291">
                  <c:v>4.0680885314940003</c:v>
                </c:pt>
                <c:pt idx="45292">
                  <c:v>4.0681238174440004</c:v>
                </c:pt>
                <c:pt idx="45293">
                  <c:v>4.0681624412539996</c:v>
                </c:pt>
                <c:pt idx="45294">
                  <c:v>4.0682010650629996</c:v>
                </c:pt>
                <c:pt idx="45295">
                  <c:v>4.0682344436650002</c:v>
                </c:pt>
                <c:pt idx="45296">
                  <c:v>4.0682716369629999</c:v>
                </c:pt>
                <c:pt idx="45297">
                  <c:v>4.0683093070979996</c:v>
                </c:pt>
                <c:pt idx="45298">
                  <c:v>4.0683474540709996</c:v>
                </c:pt>
                <c:pt idx="45299">
                  <c:v>4.068387508392</c:v>
                </c:pt>
                <c:pt idx="45300">
                  <c:v>4.0684247016909998</c:v>
                </c:pt>
                <c:pt idx="45301">
                  <c:v>4.0684647560120002</c:v>
                </c:pt>
                <c:pt idx="45302">
                  <c:v>4.068499088287</c:v>
                </c:pt>
                <c:pt idx="45303">
                  <c:v>4.0685291290279997</c:v>
                </c:pt>
                <c:pt idx="45304">
                  <c:v>4.0685563087460004</c:v>
                </c:pt>
                <c:pt idx="45305">
                  <c:v>4.0685887336729998</c:v>
                </c:pt>
                <c:pt idx="45306">
                  <c:v>4.0686211586000001</c:v>
                </c:pt>
                <c:pt idx="45307">
                  <c:v>4.0686564445500002</c:v>
                </c:pt>
                <c:pt idx="45308">
                  <c:v>4.0686969757079998</c:v>
                </c:pt>
                <c:pt idx="45309">
                  <c:v>4.068746566772</c:v>
                </c:pt>
                <c:pt idx="45310">
                  <c:v>4.0689449310299999</c:v>
                </c:pt>
                <c:pt idx="45311">
                  <c:v>4.0689945220950001</c:v>
                </c:pt>
                <c:pt idx="45312">
                  <c:v>4.0690445899960004</c:v>
                </c:pt>
                <c:pt idx="45313">
                  <c:v>4.0691065788270002</c:v>
                </c:pt>
                <c:pt idx="45314">
                  <c:v>4.0691614151</c:v>
                </c:pt>
                <c:pt idx="45315">
                  <c:v>4.0692391395570002</c:v>
                </c:pt>
                <c:pt idx="45316">
                  <c:v>4.0692920684810003</c:v>
                </c:pt>
                <c:pt idx="45317">
                  <c:v>4.06938123703</c:v>
                </c:pt>
                <c:pt idx="45318">
                  <c:v>4.0694355964659996</c:v>
                </c:pt>
                <c:pt idx="45319">
                  <c:v>4.0695271491999998</c:v>
                </c:pt>
                <c:pt idx="45320">
                  <c:v>4.0695719718929997</c:v>
                </c:pt>
                <c:pt idx="45321">
                  <c:v>4.0696558952329998</c:v>
                </c:pt>
                <c:pt idx="45322">
                  <c:v>4.0697011947629997</c:v>
                </c:pt>
                <c:pt idx="45323">
                  <c:v>4.0697808265689996</c:v>
                </c:pt>
                <c:pt idx="45324">
                  <c:v>4.0698919296260003</c:v>
                </c:pt>
                <c:pt idx="45325">
                  <c:v>4.0700063705440002</c:v>
                </c:pt>
                <c:pt idx="45326">
                  <c:v>4.0702815055850001</c:v>
                </c:pt>
                <c:pt idx="45327">
                  <c:v>4.0703454017640004</c:v>
                </c:pt>
                <c:pt idx="45328">
                  <c:v>4.0703949928279997</c:v>
                </c:pt>
                <c:pt idx="45329">
                  <c:v>4.0705099105829996</c:v>
                </c:pt>
                <c:pt idx="45330">
                  <c:v>4.0708141326899998</c:v>
                </c:pt>
                <c:pt idx="45331">
                  <c:v>4.0708765983579998</c:v>
                </c:pt>
                <c:pt idx="45332">
                  <c:v>4.0709729194640003</c:v>
                </c:pt>
                <c:pt idx="45333">
                  <c:v>4.0710506439209997</c:v>
                </c:pt>
                <c:pt idx="45334">
                  <c:v>4.0711245536799998</c:v>
                </c:pt>
                <c:pt idx="45335">
                  <c:v>4.0711736679079999</c:v>
                </c:pt>
                <c:pt idx="45336">
                  <c:v>4.0712661743160004</c:v>
                </c:pt>
                <c:pt idx="45337">
                  <c:v>4.0713267326349998</c:v>
                </c:pt>
                <c:pt idx="45338">
                  <c:v>4.0714392662050001</c:v>
                </c:pt>
                <c:pt idx="45339">
                  <c:v>4.0715818405149999</c:v>
                </c:pt>
                <c:pt idx="45340">
                  <c:v>4.0718460083009997</c:v>
                </c:pt>
                <c:pt idx="45341">
                  <c:v>4.071938037872</c:v>
                </c:pt>
                <c:pt idx="45342">
                  <c:v>4.0720205307009998</c:v>
                </c:pt>
                <c:pt idx="45343">
                  <c:v>4.072104930878</c:v>
                </c:pt>
                <c:pt idx="45344">
                  <c:v>4.0721826553340001</c:v>
                </c:pt>
                <c:pt idx="45345">
                  <c:v>4.0724101066590004</c:v>
                </c:pt>
                <c:pt idx="45346">
                  <c:v>4.0724630355829996</c:v>
                </c:pt>
                <c:pt idx="45347">
                  <c:v>4.0725045204160004</c:v>
                </c:pt>
                <c:pt idx="45348">
                  <c:v>4.0725460052490003</c:v>
                </c:pt>
                <c:pt idx="45349">
                  <c:v>4.0725870132450002</c:v>
                </c:pt>
                <c:pt idx="45350">
                  <c:v>4.0726275444029998</c:v>
                </c:pt>
                <c:pt idx="45351">
                  <c:v>4.0726685523989996</c:v>
                </c:pt>
                <c:pt idx="45352">
                  <c:v>4.0727095603940002</c:v>
                </c:pt>
                <c:pt idx="45353">
                  <c:v>4.0727620124820003</c:v>
                </c:pt>
                <c:pt idx="45354">
                  <c:v>4.07279920578</c:v>
                </c:pt>
                <c:pt idx="45355">
                  <c:v>4.0728464126589996</c:v>
                </c:pt>
                <c:pt idx="45356">
                  <c:v>4.0728921890259997</c:v>
                </c:pt>
                <c:pt idx="45357">
                  <c:v>4.0729432106020003</c:v>
                </c:pt>
                <c:pt idx="45358">
                  <c:v>4.0729804038999999</c:v>
                </c:pt>
                <c:pt idx="45359">
                  <c:v>4.0730280876159997</c:v>
                </c:pt>
                <c:pt idx="45360">
                  <c:v>4.0730652809140002</c:v>
                </c:pt>
                <c:pt idx="45361">
                  <c:v>4.0731019973749998</c:v>
                </c:pt>
                <c:pt idx="45362">
                  <c:v>4.0731358528139996</c:v>
                </c:pt>
                <c:pt idx="45363">
                  <c:v>4.0731787681579998</c:v>
                </c:pt>
                <c:pt idx="45364">
                  <c:v>4.0732793807979997</c:v>
                </c:pt>
                <c:pt idx="45365">
                  <c:v>4.07359790802</c:v>
                </c:pt>
                <c:pt idx="45366">
                  <c:v>4.0737004280090003</c:v>
                </c:pt>
                <c:pt idx="45367">
                  <c:v>4.0737447738650001</c:v>
                </c:pt>
                <c:pt idx="45368">
                  <c:v>4.073828220367</c:v>
                </c:pt>
                <c:pt idx="45369">
                  <c:v>4.0738739967350002</c:v>
                </c:pt>
                <c:pt idx="45370">
                  <c:v>4.073964118958</c:v>
                </c:pt>
                <c:pt idx="45371">
                  <c:v>4.0740118026729997</c:v>
                </c:pt>
                <c:pt idx="45372">
                  <c:v>4.0741109848020001</c:v>
                </c:pt>
                <c:pt idx="45373">
                  <c:v>4.0741672515870002</c:v>
                </c:pt>
                <c:pt idx="45374">
                  <c:v>4.0742626190189997</c:v>
                </c:pt>
                <c:pt idx="45375">
                  <c:v>4.0743317604060003</c:v>
                </c:pt>
                <c:pt idx="45376">
                  <c:v>4.0744156837460004</c:v>
                </c:pt>
                <c:pt idx="45377">
                  <c:v>4.0744891166689996</c:v>
                </c:pt>
                <c:pt idx="45378">
                  <c:v>4.0745525360109998</c:v>
                </c:pt>
                <c:pt idx="45379">
                  <c:v>4.0746283531190004</c:v>
                </c:pt>
                <c:pt idx="45380">
                  <c:v>4.0746817588809998</c:v>
                </c:pt>
                <c:pt idx="45381">
                  <c:v>4.0747637748720003</c:v>
                </c:pt>
                <c:pt idx="45382">
                  <c:v>4.07479763031</c:v>
                </c:pt>
                <c:pt idx="45383">
                  <c:v>4.074898719788</c:v>
                </c:pt>
                <c:pt idx="45384">
                  <c:v>4.075041770935</c:v>
                </c:pt>
                <c:pt idx="45385">
                  <c:v>4.0752573013309998</c:v>
                </c:pt>
                <c:pt idx="45386">
                  <c:v>4.0753087997439996</c:v>
                </c:pt>
                <c:pt idx="45387">
                  <c:v>4.0753531455990002</c:v>
                </c:pt>
                <c:pt idx="45388">
                  <c:v>4.0753970146179999</c:v>
                </c:pt>
                <c:pt idx="45389">
                  <c:v>4.0754489898679997</c:v>
                </c:pt>
                <c:pt idx="45390">
                  <c:v>4.0754981040949998</c:v>
                </c:pt>
                <c:pt idx="45391">
                  <c:v>4.0755410194400001</c:v>
                </c:pt>
                <c:pt idx="45392">
                  <c:v>4.0755839347840004</c:v>
                </c:pt>
                <c:pt idx="45393">
                  <c:v>4.075627803802</c:v>
                </c:pt>
                <c:pt idx="45394">
                  <c:v>4.0756702423100002</c:v>
                </c:pt>
                <c:pt idx="45395">
                  <c:v>4.0757093429570004</c:v>
                </c:pt>
                <c:pt idx="45396">
                  <c:v>4.0757822990420003</c:v>
                </c:pt>
                <c:pt idx="45397">
                  <c:v>4.0758862495420001</c:v>
                </c:pt>
                <c:pt idx="45398">
                  <c:v>4.075941562653</c:v>
                </c:pt>
                <c:pt idx="45399">
                  <c:v>4.0760655403139996</c:v>
                </c:pt>
                <c:pt idx="45400">
                  <c:v>4.0764145851139997</c:v>
                </c:pt>
                <c:pt idx="45401">
                  <c:v>4.0765628814700001</c:v>
                </c:pt>
                <c:pt idx="45402">
                  <c:v>4.0766925811770003</c:v>
                </c:pt>
                <c:pt idx="45403">
                  <c:v>4.076799869537</c:v>
                </c:pt>
                <c:pt idx="45404">
                  <c:v>4.0768899917599999</c:v>
                </c:pt>
                <c:pt idx="45405">
                  <c:v>4.0769772529599999</c:v>
                </c:pt>
                <c:pt idx="45406">
                  <c:v>4.0770778656009998</c:v>
                </c:pt>
                <c:pt idx="45407">
                  <c:v>4.077134609222</c:v>
                </c:pt>
                <c:pt idx="45408">
                  <c:v>4.0771875381470002</c:v>
                </c:pt>
                <c:pt idx="45409">
                  <c:v>4.0772337913510004</c:v>
                </c:pt>
                <c:pt idx="45410">
                  <c:v>4.0773286819459997</c:v>
                </c:pt>
                <c:pt idx="45411">
                  <c:v>4.077424049377</c:v>
                </c:pt>
                <c:pt idx="45412">
                  <c:v>4.0775175094599998</c:v>
                </c:pt>
                <c:pt idx="45413">
                  <c:v>4.077880859375</c:v>
                </c:pt>
                <c:pt idx="45414">
                  <c:v>4.0780487060550001</c:v>
                </c:pt>
                <c:pt idx="45415">
                  <c:v>4.0781326293950002</c:v>
                </c:pt>
                <c:pt idx="45416">
                  <c:v>4.0782094001770002</c:v>
                </c:pt>
                <c:pt idx="45417">
                  <c:v>4.0785675048829999</c:v>
                </c:pt>
                <c:pt idx="45418">
                  <c:v>4.0788168907170004</c:v>
                </c:pt>
                <c:pt idx="45419">
                  <c:v>4.0788674354549999</c:v>
                </c:pt>
                <c:pt idx="45420">
                  <c:v>4.0789122581479997</c:v>
                </c:pt>
                <c:pt idx="45421">
                  <c:v>4.0789523124690001</c:v>
                </c:pt>
                <c:pt idx="45422">
                  <c:v>4.0789961814879998</c:v>
                </c:pt>
                <c:pt idx="45423">
                  <c:v>4.0790286064150001</c:v>
                </c:pt>
                <c:pt idx="45424">
                  <c:v>4.079063415527</c:v>
                </c:pt>
                <c:pt idx="45425">
                  <c:v>4.0790996551510004</c:v>
                </c:pt>
                <c:pt idx="45426">
                  <c:v>4.0791344642640004</c:v>
                </c:pt>
                <c:pt idx="45427">
                  <c:v>4.0791745185849999</c:v>
                </c:pt>
                <c:pt idx="45428">
                  <c:v>4.0792212486270003</c:v>
                </c:pt>
                <c:pt idx="45429">
                  <c:v>4.079262256622</c:v>
                </c:pt>
                <c:pt idx="45430">
                  <c:v>4.0792999267579999</c:v>
                </c:pt>
                <c:pt idx="45431">
                  <c:v>4.0793437957760004</c:v>
                </c:pt>
                <c:pt idx="45432">
                  <c:v>4.0793848037720002</c:v>
                </c:pt>
                <c:pt idx="45433">
                  <c:v>4.0794210433959996</c:v>
                </c:pt>
                <c:pt idx="45434">
                  <c:v>4.0794568061829999</c:v>
                </c:pt>
                <c:pt idx="45435">
                  <c:v>4.0794939994810004</c:v>
                </c:pt>
                <c:pt idx="45436">
                  <c:v>4.0797529220579998</c:v>
                </c:pt>
                <c:pt idx="45437">
                  <c:v>4.0798320770260004</c:v>
                </c:pt>
                <c:pt idx="45438">
                  <c:v>4.0798683166499998</c:v>
                </c:pt>
                <c:pt idx="45439">
                  <c:v>4.0799469947810003</c:v>
                </c:pt>
                <c:pt idx="45440">
                  <c:v>4.079983711243</c:v>
                </c:pt>
                <c:pt idx="45441">
                  <c:v>4.0800580978390002</c:v>
                </c:pt>
                <c:pt idx="45442">
                  <c:v>4.0801157951349998</c:v>
                </c:pt>
                <c:pt idx="45443">
                  <c:v>4.0801916122439996</c:v>
                </c:pt>
                <c:pt idx="45444">
                  <c:v>4.0802597999570001</c:v>
                </c:pt>
                <c:pt idx="45445">
                  <c:v>4.0803260803220001</c:v>
                </c:pt>
                <c:pt idx="45446">
                  <c:v>4.0803995132450002</c:v>
                </c:pt>
                <c:pt idx="45447">
                  <c:v>4.0804448127750002</c:v>
                </c:pt>
                <c:pt idx="45448">
                  <c:v>4.0805201530459998</c:v>
                </c:pt>
                <c:pt idx="45449">
                  <c:v>4.080555915833</c:v>
                </c:pt>
                <c:pt idx="45450">
                  <c:v>4.080639839172</c:v>
                </c:pt>
                <c:pt idx="45451">
                  <c:v>4.0806703567499998</c:v>
                </c:pt>
                <c:pt idx="45452">
                  <c:v>4.0807623863220002</c:v>
                </c:pt>
                <c:pt idx="45453">
                  <c:v>4.0809540748600002</c:v>
                </c:pt>
                <c:pt idx="45454">
                  <c:v>4.0811080932620003</c:v>
                </c:pt>
                <c:pt idx="45455">
                  <c:v>4.0811581611629997</c:v>
                </c:pt>
                <c:pt idx="45456">
                  <c:v>4.081204414368</c:v>
                </c:pt>
                <c:pt idx="45457">
                  <c:v>4.081256866455</c:v>
                </c:pt>
                <c:pt idx="45458">
                  <c:v>4.0813193321229999</c:v>
                </c:pt>
                <c:pt idx="45459">
                  <c:v>4.0814342498779999</c:v>
                </c:pt>
                <c:pt idx="45460">
                  <c:v>4.081626415253</c:v>
                </c:pt>
                <c:pt idx="45461">
                  <c:v>4.0816988945009998</c:v>
                </c:pt>
                <c:pt idx="45462">
                  <c:v>4.0820212364200001</c:v>
                </c:pt>
                <c:pt idx="45463">
                  <c:v>4.0821795463560004</c:v>
                </c:pt>
                <c:pt idx="45464">
                  <c:v>4.0823388099670002</c:v>
                </c:pt>
                <c:pt idx="45465">
                  <c:v>4.0825233459470001</c:v>
                </c:pt>
                <c:pt idx="45466">
                  <c:v>4.0825948715209996</c:v>
                </c:pt>
                <c:pt idx="45467">
                  <c:v>4.0827479362489996</c:v>
                </c:pt>
                <c:pt idx="45468">
                  <c:v>4.0828351974489996</c:v>
                </c:pt>
                <c:pt idx="45469">
                  <c:v>4.0829143524170002</c:v>
                </c:pt>
                <c:pt idx="45470">
                  <c:v>4.0831980705259996</c:v>
                </c:pt>
                <c:pt idx="45471">
                  <c:v>4.0832390785220003</c:v>
                </c:pt>
                <c:pt idx="45472">
                  <c:v>4.0832724571229999</c:v>
                </c:pt>
                <c:pt idx="45473">
                  <c:v>4.0832977294920001</c:v>
                </c:pt>
                <c:pt idx="45474">
                  <c:v>4.083335399628</c:v>
                </c:pt>
                <c:pt idx="45475">
                  <c:v>4.0833735465999998</c:v>
                </c:pt>
                <c:pt idx="45476">
                  <c:v>4.0834121704099999</c:v>
                </c:pt>
                <c:pt idx="45477">
                  <c:v>4.0834503173829999</c:v>
                </c:pt>
                <c:pt idx="45478">
                  <c:v>4.0834956169129999</c:v>
                </c:pt>
                <c:pt idx="45479">
                  <c:v>4.0835385322570001</c:v>
                </c:pt>
                <c:pt idx="45480">
                  <c:v>4.08358335495</c:v>
                </c:pt>
                <c:pt idx="45481">
                  <c:v>4.0836281776429999</c:v>
                </c:pt>
                <c:pt idx="45482">
                  <c:v>4.0836801528929998</c:v>
                </c:pt>
                <c:pt idx="45483">
                  <c:v>4.0837240219120003</c:v>
                </c:pt>
                <c:pt idx="45484">
                  <c:v>4.0837602615359998</c:v>
                </c:pt>
                <c:pt idx="45485">
                  <c:v>4.0837903022770004</c:v>
                </c:pt>
                <c:pt idx="45486">
                  <c:v>4.0838241577150001</c:v>
                </c:pt>
                <c:pt idx="45487">
                  <c:v>4.0838541984559997</c:v>
                </c:pt>
                <c:pt idx="45488">
                  <c:v>4.0838861465449998</c:v>
                </c:pt>
                <c:pt idx="45489">
                  <c:v>4.0839276313779997</c:v>
                </c:pt>
                <c:pt idx="45490">
                  <c:v>4.0840330123899999</c:v>
                </c:pt>
                <c:pt idx="45491">
                  <c:v>4.0842905044559998</c:v>
                </c:pt>
                <c:pt idx="45492">
                  <c:v>4.0843200683590002</c:v>
                </c:pt>
                <c:pt idx="45493">
                  <c:v>4.0844049453739997</c:v>
                </c:pt>
                <c:pt idx="45494">
                  <c:v>4.084451675415</c:v>
                </c:pt>
                <c:pt idx="45495">
                  <c:v>4.084556102753</c:v>
                </c:pt>
                <c:pt idx="45496">
                  <c:v>4.0846199989320002</c:v>
                </c:pt>
                <c:pt idx="45497">
                  <c:v>4.0847210884090002</c:v>
                </c:pt>
                <c:pt idx="45498">
                  <c:v>4.0848011970520002</c:v>
                </c:pt>
                <c:pt idx="45499">
                  <c:v>4.0849065780640004</c:v>
                </c:pt>
                <c:pt idx="45500">
                  <c:v>4.0850005149840003</c:v>
                </c:pt>
                <c:pt idx="45501">
                  <c:v>4.085083007813</c:v>
                </c:pt>
                <c:pt idx="45502">
                  <c:v>4.0851831436159998</c:v>
                </c:pt>
                <c:pt idx="45503">
                  <c:v>4.0852484703060004</c:v>
                </c:pt>
                <c:pt idx="45504">
                  <c:v>4.0853390693660003</c:v>
                </c:pt>
                <c:pt idx="45505">
                  <c:v>4.0853800773620002</c:v>
                </c:pt>
                <c:pt idx="45506">
                  <c:v>4.0854640007020002</c:v>
                </c:pt>
                <c:pt idx="45507">
                  <c:v>4.085560798645</c:v>
                </c:pt>
                <c:pt idx="45508">
                  <c:v>4.0857906341549999</c:v>
                </c:pt>
                <c:pt idx="45509">
                  <c:v>4.0858449935910004</c:v>
                </c:pt>
                <c:pt idx="45510">
                  <c:v>4.0858912467959998</c:v>
                </c:pt>
                <c:pt idx="45511">
                  <c:v>4.0859370231629999</c:v>
                </c:pt>
                <c:pt idx="45512">
                  <c:v>4.0859847068789996</c:v>
                </c:pt>
                <c:pt idx="45513">
                  <c:v>4.0860304832459997</c:v>
                </c:pt>
                <c:pt idx="45514">
                  <c:v>4.0860800743099999</c:v>
                </c:pt>
                <c:pt idx="45515">
                  <c:v>4.0861210823059997</c:v>
                </c:pt>
                <c:pt idx="45516">
                  <c:v>4.0861611366270001</c:v>
                </c:pt>
                <c:pt idx="45517">
                  <c:v>4.0861964225770002</c:v>
                </c:pt>
                <c:pt idx="45518">
                  <c:v>4.0862255096439997</c:v>
                </c:pt>
                <c:pt idx="45519">
                  <c:v>4.086258411407</c:v>
                </c:pt>
                <c:pt idx="45520">
                  <c:v>4.0862917900089997</c:v>
                </c:pt>
                <c:pt idx="45521">
                  <c:v>4.0863304138179997</c:v>
                </c:pt>
                <c:pt idx="45522">
                  <c:v>4.086373329163</c:v>
                </c:pt>
                <c:pt idx="45523">
                  <c:v>4.0864229202270002</c:v>
                </c:pt>
                <c:pt idx="45524">
                  <c:v>4.0864653587340003</c:v>
                </c:pt>
                <c:pt idx="45525">
                  <c:v>4.0865173339840002</c:v>
                </c:pt>
                <c:pt idx="45526">
                  <c:v>4.0865659713750002</c:v>
                </c:pt>
                <c:pt idx="45527">
                  <c:v>4.086683750153</c:v>
                </c:pt>
                <c:pt idx="45528">
                  <c:v>4.0870413780210004</c:v>
                </c:pt>
                <c:pt idx="45529">
                  <c:v>4.0871214866640004</c:v>
                </c:pt>
                <c:pt idx="45530">
                  <c:v>4.0872063636779998</c:v>
                </c:pt>
                <c:pt idx="45531">
                  <c:v>4.0872912406920001</c:v>
                </c:pt>
                <c:pt idx="45532">
                  <c:v>4.0873794555660004</c:v>
                </c:pt>
                <c:pt idx="45533">
                  <c:v>4.0874814987179997</c:v>
                </c:pt>
                <c:pt idx="45534">
                  <c:v>4.0875763893129999</c:v>
                </c:pt>
                <c:pt idx="45535">
                  <c:v>4.0876703262329999</c:v>
                </c:pt>
                <c:pt idx="45536">
                  <c:v>4.0877742767329996</c:v>
                </c:pt>
                <c:pt idx="45537">
                  <c:v>4.0878710746770004</c:v>
                </c:pt>
                <c:pt idx="45538">
                  <c:v>4.0880451202390002</c:v>
                </c:pt>
                <c:pt idx="45539">
                  <c:v>4.0883831977840002</c:v>
                </c:pt>
                <c:pt idx="45540">
                  <c:v>4.0884518623349999</c:v>
                </c:pt>
                <c:pt idx="45541">
                  <c:v>4.0887622833249999</c:v>
                </c:pt>
                <c:pt idx="45542">
                  <c:v>4.0890712738039996</c:v>
                </c:pt>
                <c:pt idx="45543">
                  <c:v>4.0894241333009997</c:v>
                </c:pt>
                <c:pt idx="45544">
                  <c:v>4.0897336006160003</c:v>
                </c:pt>
                <c:pt idx="45545">
                  <c:v>4.0898318290709996</c:v>
                </c:pt>
                <c:pt idx="45546">
                  <c:v>4.0898780822749998</c:v>
                </c:pt>
                <c:pt idx="45547">
                  <c:v>4.0899200439449999</c:v>
                </c:pt>
                <c:pt idx="45548">
                  <c:v>4.0899620056149999</c:v>
                </c:pt>
                <c:pt idx="45549">
                  <c:v>4.0899958610529996</c:v>
                </c:pt>
                <c:pt idx="45550">
                  <c:v>4.0900263786320004</c:v>
                </c:pt>
                <c:pt idx="45551">
                  <c:v>4.0900692939759997</c:v>
                </c:pt>
                <c:pt idx="45552">
                  <c:v>4.0901103019710003</c:v>
                </c:pt>
                <c:pt idx="45553">
                  <c:v>4.0901494026179996</c:v>
                </c:pt>
                <c:pt idx="45554">
                  <c:v>4.0901932716370002</c:v>
                </c:pt>
                <c:pt idx="45555">
                  <c:v>4.0902361869810004</c:v>
                </c:pt>
                <c:pt idx="45556">
                  <c:v>4.0902757644649999</c:v>
                </c:pt>
                <c:pt idx="45557">
                  <c:v>4.0903129577639996</c:v>
                </c:pt>
                <c:pt idx="45558">
                  <c:v>4.0903553962709998</c:v>
                </c:pt>
                <c:pt idx="45559">
                  <c:v>4.0903987884520001</c:v>
                </c:pt>
                <c:pt idx="45560">
                  <c:v>4.090443611145</c:v>
                </c:pt>
                <c:pt idx="45561">
                  <c:v>4.0904893875120001</c:v>
                </c:pt>
                <c:pt idx="45562">
                  <c:v>4.0905318260190002</c:v>
                </c:pt>
                <c:pt idx="45563">
                  <c:v>4.0905756950379999</c:v>
                </c:pt>
                <c:pt idx="45564">
                  <c:v>4.090659618378</c:v>
                </c:pt>
                <c:pt idx="45565">
                  <c:v>4.0908327102659996</c:v>
                </c:pt>
                <c:pt idx="45566">
                  <c:v>4.0909152030940001</c:v>
                </c:pt>
                <c:pt idx="45567">
                  <c:v>4.0909590721129998</c:v>
                </c:pt>
                <c:pt idx="45568">
                  <c:v>4.0910496711729998</c:v>
                </c:pt>
                <c:pt idx="45569">
                  <c:v>4.091120243073</c:v>
                </c:pt>
                <c:pt idx="45570">
                  <c:v>4.0912241935729998</c:v>
                </c:pt>
                <c:pt idx="45571">
                  <c:v>4.0913305282590002</c:v>
                </c:pt>
                <c:pt idx="45572">
                  <c:v>4.0914363861079996</c:v>
                </c:pt>
                <c:pt idx="45573">
                  <c:v>4.0915541648860003</c:v>
                </c:pt>
                <c:pt idx="45574">
                  <c:v>4.0916500091549999</c:v>
                </c:pt>
                <c:pt idx="45575">
                  <c:v>4.0917716026309998</c:v>
                </c:pt>
                <c:pt idx="45576">
                  <c:v>4.0918483734129998</c:v>
                </c:pt>
                <c:pt idx="45577">
                  <c:v>4.0919694900510004</c:v>
                </c:pt>
                <c:pt idx="45578">
                  <c:v>4.0920319557190004</c:v>
                </c:pt>
                <c:pt idx="45579">
                  <c:v>4.0921368598939996</c:v>
                </c:pt>
                <c:pt idx="45580">
                  <c:v>4.0921797752379998</c:v>
                </c:pt>
                <c:pt idx="45581">
                  <c:v>4.09228515625</c:v>
                </c:pt>
                <c:pt idx="45582">
                  <c:v>4.0925569534299999</c:v>
                </c:pt>
                <c:pt idx="45583">
                  <c:v>4.0926141738890003</c:v>
                </c:pt>
                <c:pt idx="45584">
                  <c:v>4.0927004814150001</c:v>
                </c:pt>
                <c:pt idx="45585">
                  <c:v>4.0927748680110003</c:v>
                </c:pt>
                <c:pt idx="45586">
                  <c:v>4.0928826332090003</c:v>
                </c:pt>
                <c:pt idx="45587">
                  <c:v>4.092934131622</c:v>
                </c:pt>
                <c:pt idx="45588">
                  <c:v>4.0930190086360003</c:v>
                </c:pt>
                <c:pt idx="45589">
                  <c:v>4.0930795669559998</c:v>
                </c:pt>
                <c:pt idx="45590">
                  <c:v>4.0931191444400001</c:v>
                </c:pt>
                <c:pt idx="45591">
                  <c:v>4.0931544303890002</c:v>
                </c:pt>
                <c:pt idx="45592">
                  <c:v>4.0931925773620002</c:v>
                </c:pt>
                <c:pt idx="45593">
                  <c:v>4.0932288169859996</c:v>
                </c:pt>
                <c:pt idx="45594">
                  <c:v>4.0932669639589996</c:v>
                </c:pt>
                <c:pt idx="45595">
                  <c:v>4.0933022499079996</c:v>
                </c:pt>
                <c:pt idx="45596">
                  <c:v>4.0933408737179997</c:v>
                </c:pt>
                <c:pt idx="45597">
                  <c:v>4.0933761596679998</c:v>
                </c:pt>
                <c:pt idx="45598">
                  <c:v>4.0934166908260003</c:v>
                </c:pt>
                <c:pt idx="45599">
                  <c:v>4.0934586524960004</c:v>
                </c:pt>
                <c:pt idx="45600">
                  <c:v>4.0935063362120001</c:v>
                </c:pt>
                <c:pt idx="45601">
                  <c:v>4.0935497283939997</c:v>
                </c:pt>
                <c:pt idx="45602">
                  <c:v>4.0935974121090002</c:v>
                </c:pt>
                <c:pt idx="45603">
                  <c:v>4.0936441421509997</c:v>
                </c:pt>
                <c:pt idx="45604">
                  <c:v>4.0936899185179998</c:v>
                </c:pt>
                <c:pt idx="45605">
                  <c:v>4.0937390327449998</c:v>
                </c:pt>
                <c:pt idx="45606">
                  <c:v>4.0937824249270003</c:v>
                </c:pt>
                <c:pt idx="45607">
                  <c:v>4.0940346717829996</c:v>
                </c:pt>
                <c:pt idx="45608">
                  <c:v>4.094095230103</c:v>
                </c:pt>
                <c:pt idx="45609">
                  <c:v>4.0941867828370002</c:v>
                </c:pt>
                <c:pt idx="45610">
                  <c:v>4.0942573547360004</c:v>
                </c:pt>
                <c:pt idx="45611">
                  <c:v>4.094363689423</c:v>
                </c:pt>
                <c:pt idx="45612">
                  <c:v>4.0944309234620002</c:v>
                </c:pt>
                <c:pt idx="45613">
                  <c:v>4.0945458412170002</c:v>
                </c:pt>
                <c:pt idx="45614">
                  <c:v>4.094614982605</c:v>
                </c:pt>
                <c:pt idx="45615">
                  <c:v>4.0947322845459997</c:v>
                </c:pt>
                <c:pt idx="45616">
                  <c:v>4.094799995422</c:v>
                </c:pt>
                <c:pt idx="45617">
                  <c:v>4.0948858261109997</c:v>
                </c:pt>
                <c:pt idx="45618">
                  <c:v>4.0949378013609996</c:v>
                </c:pt>
                <c:pt idx="45619">
                  <c:v>4.0950012207029998</c:v>
                </c:pt>
                <c:pt idx="45620">
                  <c:v>4.0950932502750002</c:v>
                </c:pt>
                <c:pt idx="45621">
                  <c:v>4.0953254699709998</c:v>
                </c:pt>
                <c:pt idx="45622">
                  <c:v>4.0953807830809996</c:v>
                </c:pt>
                <c:pt idx="45623">
                  <c:v>4.0954523086550001</c:v>
                </c:pt>
                <c:pt idx="45624">
                  <c:v>4.0954875946040001</c:v>
                </c:pt>
                <c:pt idx="45625">
                  <c:v>4.0955300331120004</c:v>
                </c:pt>
                <c:pt idx="45626">
                  <c:v>4.0955743789670001</c:v>
                </c:pt>
                <c:pt idx="45627">
                  <c:v>4.0956153869629999</c:v>
                </c:pt>
                <c:pt idx="45628">
                  <c:v>4.0956606864929999</c:v>
                </c:pt>
                <c:pt idx="45629">
                  <c:v>4.0957093238829998</c:v>
                </c:pt>
                <c:pt idx="45630">
                  <c:v>4.09574842453</c:v>
                </c:pt>
                <c:pt idx="45631">
                  <c:v>4.0957951545720004</c:v>
                </c:pt>
                <c:pt idx="45632">
                  <c:v>4.0958347320559998</c:v>
                </c:pt>
                <c:pt idx="45633">
                  <c:v>4.0958676338200002</c:v>
                </c:pt>
                <c:pt idx="45634">
                  <c:v>4.0958952903750001</c:v>
                </c:pt>
                <c:pt idx="45635">
                  <c:v>4.095933437347</c:v>
                </c:pt>
                <c:pt idx="45636">
                  <c:v>4.095961093903</c:v>
                </c:pt>
                <c:pt idx="45637">
                  <c:v>4.0960006713870003</c:v>
                </c:pt>
                <c:pt idx="45638">
                  <c:v>4.0960459709170003</c:v>
                </c:pt>
                <c:pt idx="45639">
                  <c:v>4.0960912704470003</c:v>
                </c:pt>
                <c:pt idx="45640">
                  <c:v>4.0961370468140004</c:v>
                </c:pt>
                <c:pt idx="45641">
                  <c:v>4.0961852073670002</c:v>
                </c:pt>
                <c:pt idx="45642">
                  <c:v>4.0962362289429999</c:v>
                </c:pt>
                <c:pt idx="45643">
                  <c:v>4.0963611602779997</c:v>
                </c:pt>
                <c:pt idx="45644">
                  <c:v>4.096522808075</c:v>
                </c:pt>
                <c:pt idx="45645">
                  <c:v>4.0966215133670003</c:v>
                </c:pt>
                <c:pt idx="45646">
                  <c:v>4.0966567993160004</c:v>
                </c:pt>
                <c:pt idx="45647">
                  <c:v>4.0967240333559998</c:v>
                </c:pt>
                <c:pt idx="45648">
                  <c:v>4.0967574119570003</c:v>
                </c:pt>
                <c:pt idx="45649">
                  <c:v>4.0968360900879999</c:v>
                </c:pt>
                <c:pt idx="45650">
                  <c:v>4.0968637466429998</c:v>
                </c:pt>
                <c:pt idx="45651">
                  <c:v>4.0969419479370002</c:v>
                </c:pt>
                <c:pt idx="45652">
                  <c:v>4.096979618073</c:v>
                </c:pt>
                <c:pt idx="45653">
                  <c:v>4.0970554351809998</c:v>
                </c:pt>
                <c:pt idx="45654">
                  <c:v>4.0971021652220001</c:v>
                </c:pt>
                <c:pt idx="45655">
                  <c:v>4.0971612930300001</c:v>
                </c:pt>
                <c:pt idx="45656">
                  <c:v>4.0972137451170001</c:v>
                </c:pt>
                <c:pt idx="45657">
                  <c:v>4.0972576141359998</c:v>
                </c:pt>
                <c:pt idx="45658">
                  <c:v>4.0973486900329998</c:v>
                </c:pt>
                <c:pt idx="45659">
                  <c:v>4.0975594520570002</c:v>
                </c:pt>
                <c:pt idx="45660">
                  <c:v>4.0976119041440002</c:v>
                </c:pt>
                <c:pt idx="45661">
                  <c:v>4.0976581573489996</c:v>
                </c:pt>
                <c:pt idx="45662">
                  <c:v>4.0977139472959996</c:v>
                </c:pt>
                <c:pt idx="45663">
                  <c:v>4.0979294776920003</c:v>
                </c:pt>
                <c:pt idx="45664">
                  <c:v>4.0980114936829999</c:v>
                </c:pt>
                <c:pt idx="45665">
                  <c:v>4.0980682373050001</c:v>
                </c:pt>
                <c:pt idx="45666">
                  <c:v>4.098120212555</c:v>
                </c:pt>
                <c:pt idx="45667">
                  <c:v>4.098161697388</c:v>
                </c:pt>
                <c:pt idx="45668">
                  <c:v>4.098200321198</c:v>
                </c:pt>
                <c:pt idx="45669">
                  <c:v>4.0982418060299999</c:v>
                </c:pt>
                <c:pt idx="45670">
                  <c:v>4.0982737541200001</c:v>
                </c:pt>
                <c:pt idx="45671">
                  <c:v>4.0983099937440004</c:v>
                </c:pt>
                <c:pt idx="45672">
                  <c:v>4.0983510017400002</c:v>
                </c:pt>
                <c:pt idx="45673">
                  <c:v>4.0984053611759999</c:v>
                </c:pt>
                <c:pt idx="45674">
                  <c:v>4.0984501838679996</c:v>
                </c:pt>
                <c:pt idx="45675">
                  <c:v>4.0985035896299999</c:v>
                </c:pt>
                <c:pt idx="45676">
                  <c:v>4.0985603332520002</c:v>
                </c:pt>
                <c:pt idx="45677">
                  <c:v>4.0986127853390002</c:v>
                </c:pt>
                <c:pt idx="45678">
                  <c:v>4.0986580848690002</c:v>
                </c:pt>
                <c:pt idx="45679">
                  <c:v>4.098706245422</c:v>
                </c:pt>
                <c:pt idx="45680">
                  <c:v>4.0987477302549999</c:v>
                </c:pt>
                <c:pt idx="45681">
                  <c:v>4.0989542007450002</c:v>
                </c:pt>
                <c:pt idx="45682">
                  <c:v>4.0990352630620004</c:v>
                </c:pt>
                <c:pt idx="45683">
                  <c:v>4.0990772247310003</c:v>
                </c:pt>
                <c:pt idx="45684">
                  <c:v>4.0991792678829997</c:v>
                </c:pt>
                <c:pt idx="45685">
                  <c:v>4.0992355346679998</c:v>
                </c:pt>
                <c:pt idx="45686">
                  <c:v>4.0993380546570002</c:v>
                </c:pt>
                <c:pt idx="45687">
                  <c:v>4.0994110107420001</c:v>
                </c:pt>
                <c:pt idx="45688">
                  <c:v>4.0995125770570002</c:v>
                </c:pt>
                <c:pt idx="45689">
                  <c:v>4.0995888710020001</c:v>
                </c:pt>
                <c:pt idx="45690">
                  <c:v>4.0996642112729997</c:v>
                </c:pt>
                <c:pt idx="45691">
                  <c:v>4.09974193573</c:v>
                </c:pt>
                <c:pt idx="45692">
                  <c:v>4.0997996330259996</c:v>
                </c:pt>
                <c:pt idx="45693">
                  <c:v>4.0998811721799999</c:v>
                </c:pt>
                <c:pt idx="45694">
                  <c:v>4.0999150276179996</c:v>
                </c:pt>
                <c:pt idx="45695">
                  <c:v>4.1000123023989996</c:v>
                </c:pt>
                <c:pt idx="45696">
                  <c:v>4.100251197815</c:v>
                </c:pt>
                <c:pt idx="45697">
                  <c:v>4.1002974510190002</c:v>
                </c:pt>
                <c:pt idx="45698">
                  <c:v>4.1003026962279998</c:v>
                </c:pt>
              </c:numCache>
            </c:numRef>
          </c:xVal>
          <c:yVal>
            <c:numRef>
              <c:f>'General Summary'!$F:$F</c:f>
              <c:numCache>
                <c:formatCode>General</c:formatCode>
                <c:ptCount val="1048576"/>
                <c:pt idx="0">
                  <c:v>2.7464401855468799E-2</c:v>
                </c:pt>
                <c:pt idx="1">
                  <c:v>2.7588588867187194E-2</c:v>
                </c:pt>
                <c:pt idx="2">
                  <c:v>2.7434672851561603E-2</c:v>
                </c:pt>
                <c:pt idx="3">
                  <c:v>2.7419858398438399E-2</c:v>
                </c:pt>
                <c:pt idx="4">
                  <c:v>2.7398979492188797E-2</c:v>
                </c:pt>
                <c:pt idx="5">
                  <c:v>2.7303029785155201E-2</c:v>
                </c:pt>
                <c:pt idx="6">
                  <c:v>2.7335742187500799E-2</c:v>
                </c:pt>
                <c:pt idx="7">
                  <c:v>2.7247548828124801E-2</c:v>
                </c:pt>
                <c:pt idx="8">
                  <c:v>2.7065593261718399E-2</c:v>
                </c:pt>
                <c:pt idx="9">
                  <c:v>2.73172485351552E-2</c:v>
                </c:pt>
                <c:pt idx="10">
                  <c:v>2.7253513183593599E-2</c:v>
                </c:pt>
                <c:pt idx="11">
                  <c:v>2.7224282226563201E-2</c:v>
                </c:pt>
                <c:pt idx="12">
                  <c:v>2.7190576171875199E-2</c:v>
                </c:pt>
                <c:pt idx="13">
                  <c:v>2.7251325683593598E-2</c:v>
                </c:pt>
                <c:pt idx="14">
                  <c:v>2.7368354492188798E-2</c:v>
                </c:pt>
                <c:pt idx="15">
                  <c:v>2.7395397949219202E-2</c:v>
                </c:pt>
                <c:pt idx="16">
                  <c:v>2.73368359375008E-2</c:v>
                </c:pt>
                <c:pt idx="17">
                  <c:v>2.7658784179686396E-2</c:v>
                </c:pt>
                <c:pt idx="18">
                  <c:v>2.7558959960937598E-2</c:v>
                </c:pt>
                <c:pt idx="19">
                  <c:v>2.7650532226563204E-2</c:v>
                </c:pt>
                <c:pt idx="20">
                  <c:v>2.7737333984374401E-2</c:v>
                </c:pt>
                <c:pt idx="21">
                  <c:v>2.7708798828124801E-2</c:v>
                </c:pt>
                <c:pt idx="22">
                  <c:v>2.8053518066406401E-2</c:v>
                </c:pt>
                <c:pt idx="23">
                  <c:v>2.8111782226563201E-2</c:v>
                </c:pt>
                <c:pt idx="24">
                  <c:v>2.8180090332032001E-2</c:v>
                </c:pt>
                <c:pt idx="25">
                  <c:v>2.8347031250000002E-2</c:v>
                </c:pt>
                <c:pt idx="26">
                  <c:v>2.8543103027343999E-2</c:v>
                </c:pt>
                <c:pt idx="27">
                  <c:v>2.8780539550780804E-2</c:v>
                </c:pt>
                <c:pt idx="28">
                  <c:v>2.8962890625001601E-2</c:v>
                </c:pt>
                <c:pt idx="29">
                  <c:v>2.9210966796873596E-2</c:v>
                </c:pt>
                <c:pt idx="30">
                  <c:v>2.9295678710937599E-2</c:v>
                </c:pt>
                <c:pt idx="31">
                  <c:v>2.9627570800780802E-2</c:v>
                </c:pt>
                <c:pt idx="32">
                  <c:v>2.9656804199219199E-2</c:v>
                </c:pt>
                <c:pt idx="33">
                  <c:v>2.9680566406249602E-2</c:v>
                </c:pt>
                <c:pt idx="34">
                  <c:v>2.98142993164064E-2</c:v>
                </c:pt>
                <c:pt idx="35">
                  <c:v>2.9867392578124801E-2</c:v>
                </c:pt>
                <c:pt idx="36">
                  <c:v>2.9952207031251198E-2</c:v>
                </c:pt>
                <c:pt idx="37">
                  <c:v>3.0010073242188798E-2</c:v>
                </c:pt>
                <c:pt idx="38">
                  <c:v>3.0191728515625602E-2</c:v>
                </c:pt>
                <c:pt idx="39">
                  <c:v>3.0212409667967999E-2</c:v>
                </c:pt>
                <c:pt idx="40">
                  <c:v>3.0353996582032E-2</c:v>
                </c:pt>
                <c:pt idx="41">
                  <c:v>3.0260036621094395E-2</c:v>
                </c:pt>
                <c:pt idx="42">
                  <c:v>3.03677172851552E-2</c:v>
                </c:pt>
                <c:pt idx="43">
                  <c:v>3.0586064453126404E-2</c:v>
                </c:pt>
                <c:pt idx="44">
                  <c:v>3.0751711425782403E-2</c:v>
                </c:pt>
                <c:pt idx="45">
                  <c:v>3.0521037597657605E-2</c:v>
                </c:pt>
                <c:pt idx="46">
                  <c:v>3.06733618164064E-2</c:v>
                </c:pt>
                <c:pt idx="47">
                  <c:v>3.04578002929696E-2</c:v>
                </c:pt>
                <c:pt idx="48">
                  <c:v>3.0750319824217595E-2</c:v>
                </c:pt>
                <c:pt idx="49">
                  <c:v>3.0729042968748801E-2</c:v>
                </c:pt>
                <c:pt idx="50">
                  <c:v>3.0909902343750396E-2</c:v>
                </c:pt>
                <c:pt idx="51">
                  <c:v>3.0911096191404804E-2</c:v>
                </c:pt>
                <c:pt idx="52">
                  <c:v>3.0892402343750399E-2</c:v>
                </c:pt>
                <c:pt idx="53">
                  <c:v>3.1054272460937598E-2</c:v>
                </c:pt>
                <c:pt idx="54">
                  <c:v>3.1017185058595197E-2</c:v>
                </c:pt>
                <c:pt idx="55">
                  <c:v>3.1162451171875199E-2</c:v>
                </c:pt>
                <c:pt idx="56">
                  <c:v>3.1269038085936E-2</c:v>
                </c:pt>
                <c:pt idx="57">
                  <c:v>3.1128942871094394E-2</c:v>
                </c:pt>
                <c:pt idx="58">
                  <c:v>3.1299860839843201E-2</c:v>
                </c:pt>
                <c:pt idx="59">
                  <c:v>3.1591684570313604E-2</c:v>
                </c:pt>
                <c:pt idx="60">
                  <c:v>3.1470878906249604E-2</c:v>
                </c:pt>
                <c:pt idx="61">
                  <c:v>3.1603815917968001E-2</c:v>
                </c:pt>
                <c:pt idx="62">
                  <c:v>3.1602521972655999E-2</c:v>
                </c:pt>
                <c:pt idx="63">
                  <c:v>3.1772346191404802E-2</c:v>
                </c:pt>
                <c:pt idx="64">
                  <c:v>3.1717363281251201E-2</c:v>
                </c:pt>
                <c:pt idx="65">
                  <c:v>3.1846718750000003E-2</c:v>
                </c:pt>
                <c:pt idx="66">
                  <c:v>3.2159223632799994E-2</c:v>
                </c:pt>
                <c:pt idx="67">
                  <c:v>3.2289672851552001E-2</c:v>
                </c:pt>
                <c:pt idx="68">
                  <c:v>3.2535361328127996E-2</c:v>
                </c:pt>
                <c:pt idx="69">
                  <c:v>3.262454833984E-2</c:v>
                </c:pt>
                <c:pt idx="70">
                  <c:v>3.2706379394528001E-2</c:v>
                </c:pt>
                <c:pt idx="71">
                  <c:v>3.2882268066400003E-2</c:v>
                </c:pt>
                <c:pt idx="72">
                  <c:v>3.3258208007808002E-2</c:v>
                </c:pt>
                <c:pt idx="73">
                  <c:v>3.3438769531263998E-2</c:v>
                </c:pt>
                <c:pt idx="74">
                  <c:v>3.377652832032E-2</c:v>
                </c:pt>
                <c:pt idx="75">
                  <c:v>3.4101462402336004E-2</c:v>
                </c:pt>
                <c:pt idx="76">
                  <c:v>3.4437331542975999E-2</c:v>
                </c:pt>
                <c:pt idx="77">
                  <c:v>3.4768527832031999E-2</c:v>
                </c:pt>
                <c:pt idx="78">
                  <c:v>3.5098730468735996E-2</c:v>
                </c:pt>
                <c:pt idx="79">
                  <c:v>3.5527963867200002E-2</c:v>
                </c:pt>
                <c:pt idx="80">
                  <c:v>3.5867214355455999E-2</c:v>
                </c:pt>
                <c:pt idx="81">
                  <c:v>3.6191850585952007E-2</c:v>
                </c:pt>
                <c:pt idx="82">
                  <c:v>3.6546411132799994E-2</c:v>
                </c:pt>
                <c:pt idx="83">
                  <c:v>3.6885563964831995E-2</c:v>
                </c:pt>
                <c:pt idx="84">
                  <c:v>3.7226206054687995E-2</c:v>
                </c:pt>
                <c:pt idx="85">
                  <c:v>3.7548056640640003E-2</c:v>
                </c:pt>
                <c:pt idx="86">
                  <c:v>3.7892873535168001E-2</c:v>
                </c:pt>
                <c:pt idx="87">
                  <c:v>3.8222678222656001E-2</c:v>
                </c:pt>
                <c:pt idx="88">
                  <c:v>3.8602397460928001E-2</c:v>
                </c:pt>
                <c:pt idx="89">
                  <c:v>3.8980224609376002E-2</c:v>
                </c:pt>
                <c:pt idx="90">
                  <c:v>3.9351293945312005E-2</c:v>
                </c:pt>
                <c:pt idx="91">
                  <c:v>3.9712319335935997E-2</c:v>
                </c:pt>
                <c:pt idx="92">
                  <c:v>4.0037648925792001E-2</c:v>
                </c:pt>
                <c:pt idx="93">
                  <c:v>4.0358903808608002E-2</c:v>
                </c:pt>
                <c:pt idx="94">
                  <c:v>4.0712968750015996E-2</c:v>
                </c:pt>
                <c:pt idx="95">
                  <c:v>4.1033627929695997E-2</c:v>
                </c:pt>
                <c:pt idx="96">
                  <c:v>4.1383115234367995E-2</c:v>
                </c:pt>
                <c:pt idx="97">
                  <c:v>4.1790478515616E-2</c:v>
                </c:pt>
                <c:pt idx="98">
                  <c:v>4.2180336914048003E-2</c:v>
                </c:pt>
                <c:pt idx="99">
                  <c:v>4.2505966796864005E-2</c:v>
                </c:pt>
                <c:pt idx="100">
                  <c:v>4.2912031250015997E-2</c:v>
                </c:pt>
                <c:pt idx="101">
                  <c:v>4.3298808593760001E-2</c:v>
                </c:pt>
                <c:pt idx="102">
                  <c:v>4.3641240234367995E-2</c:v>
                </c:pt>
                <c:pt idx="103">
                  <c:v>4.3965278320320003E-2</c:v>
                </c:pt>
                <c:pt idx="104">
                  <c:v>4.4293491210944003E-2</c:v>
                </c:pt>
                <c:pt idx="105">
                  <c:v>4.4688222656256001E-2</c:v>
                </c:pt>
                <c:pt idx="106">
                  <c:v>4.5010771484384003E-2</c:v>
                </c:pt>
                <c:pt idx="107">
                  <c:v>4.5408681640639999E-2</c:v>
                </c:pt>
                <c:pt idx="108">
                  <c:v>4.5783730468736003E-2</c:v>
                </c:pt>
                <c:pt idx="109">
                  <c:v>4.6177368164064002E-2</c:v>
                </c:pt>
                <c:pt idx="110">
                  <c:v>4.6516518554687997E-2</c:v>
                </c:pt>
                <c:pt idx="111">
                  <c:v>4.6931235351552004E-2</c:v>
                </c:pt>
                <c:pt idx="112">
                  <c:v>4.726829589843199E-2</c:v>
                </c:pt>
                <c:pt idx="113">
                  <c:v>4.7679833984384003E-2</c:v>
                </c:pt>
                <c:pt idx="114">
                  <c:v>4.8055078124991997E-2</c:v>
                </c:pt>
                <c:pt idx="115">
                  <c:v>4.8467407226560004E-2</c:v>
                </c:pt>
                <c:pt idx="116">
                  <c:v>4.8810537109376002E-2</c:v>
                </c:pt>
                <c:pt idx="117">
                  <c:v>4.9138452148447996E-2</c:v>
                </c:pt>
                <c:pt idx="118">
                  <c:v>4.9528510742175999E-2</c:v>
                </c:pt>
                <c:pt idx="119">
                  <c:v>4.9857817382816E-2</c:v>
                </c:pt>
                <c:pt idx="120">
                  <c:v>5.0196372070304002E-2</c:v>
                </c:pt>
                <c:pt idx="121">
                  <c:v>5.0559682617184E-2</c:v>
                </c:pt>
                <c:pt idx="122">
                  <c:v>5.0885112304672006E-2</c:v>
                </c:pt>
                <c:pt idx="123">
                  <c:v>5.1304404296864003E-2</c:v>
                </c:pt>
                <c:pt idx="124">
                  <c:v>5.1635102539072004E-2</c:v>
                </c:pt>
                <c:pt idx="125">
                  <c:v>5.1981015624991994E-2</c:v>
                </c:pt>
                <c:pt idx="126">
                  <c:v>5.2350493164064003E-2</c:v>
                </c:pt>
                <c:pt idx="127">
                  <c:v>5.2753476562495995E-2</c:v>
                </c:pt>
                <c:pt idx="128">
                  <c:v>5.3108935546880003E-2</c:v>
                </c:pt>
                <c:pt idx="129">
                  <c:v>5.3440029296864006E-2</c:v>
                </c:pt>
                <c:pt idx="130">
                  <c:v>5.3789624023424E-2</c:v>
                </c:pt>
                <c:pt idx="131">
                  <c:v>5.4148461914048006E-2</c:v>
                </c:pt>
                <c:pt idx="132">
                  <c:v>5.4595390624991996E-2</c:v>
                </c:pt>
                <c:pt idx="133">
                  <c:v>5.4932553710944E-2</c:v>
                </c:pt>
                <c:pt idx="134">
                  <c:v>5.5353735351552004E-2</c:v>
                </c:pt>
                <c:pt idx="135">
                  <c:v>5.5830791015616006E-2</c:v>
                </c:pt>
                <c:pt idx="136">
                  <c:v>5.6208124999999998E-2</c:v>
                </c:pt>
                <c:pt idx="137">
                  <c:v>5.6594799804672004E-2</c:v>
                </c:pt>
                <c:pt idx="138">
                  <c:v>5.6933159179679997E-2</c:v>
                </c:pt>
                <c:pt idx="139">
                  <c:v>5.7393613281248E-2</c:v>
                </c:pt>
                <c:pt idx="140">
                  <c:v>5.7734951171871995E-2</c:v>
                </c:pt>
                <c:pt idx="141">
                  <c:v>5.8083149414047998E-2</c:v>
                </c:pt>
                <c:pt idx="142">
                  <c:v>5.8522426757824E-2</c:v>
                </c:pt>
                <c:pt idx="143">
                  <c:v>5.8950864257823997E-2</c:v>
                </c:pt>
                <c:pt idx="144">
                  <c:v>5.9294785156255997E-2</c:v>
                </c:pt>
                <c:pt idx="145">
                  <c:v>5.979819335936E-2</c:v>
                </c:pt>
                <c:pt idx="146">
                  <c:v>6.0261928710943997E-2</c:v>
                </c:pt>
                <c:pt idx="147">
                  <c:v>6.0590141601568004E-2</c:v>
                </c:pt>
                <c:pt idx="148">
                  <c:v>6.0913286132800011E-2</c:v>
                </c:pt>
                <c:pt idx="149">
                  <c:v>6.1250048828128005E-2</c:v>
                </c:pt>
                <c:pt idx="150">
                  <c:v>6.1586118164064001E-2</c:v>
                </c:pt>
                <c:pt idx="151">
                  <c:v>6.2015849609375992E-2</c:v>
                </c:pt>
                <c:pt idx="152">
                  <c:v>6.2382739257823998E-2</c:v>
                </c:pt>
                <c:pt idx="153">
                  <c:v>6.278870605468799E-2</c:v>
                </c:pt>
                <c:pt idx="154">
                  <c:v>6.3308222656255991E-2</c:v>
                </c:pt>
                <c:pt idx="155">
                  <c:v>6.3681577148448007E-2</c:v>
                </c:pt>
                <c:pt idx="156">
                  <c:v>6.4071435546879996E-2</c:v>
                </c:pt>
                <c:pt idx="157">
                  <c:v>6.4571660156255997E-2</c:v>
                </c:pt>
                <c:pt idx="158">
                  <c:v>6.4942431640639994E-2</c:v>
                </c:pt>
                <c:pt idx="159">
                  <c:v>6.5391748046879986E-2</c:v>
                </c:pt>
                <c:pt idx="160">
                  <c:v>6.5865327148448005E-2</c:v>
                </c:pt>
                <c:pt idx="161">
                  <c:v>6.6218100585951997E-2</c:v>
                </c:pt>
                <c:pt idx="162">
                  <c:v>6.6550791015615993E-2</c:v>
                </c:pt>
                <c:pt idx="163">
                  <c:v>6.704624023436799E-2</c:v>
                </c:pt>
                <c:pt idx="164">
                  <c:v>6.744684082032E-2</c:v>
                </c:pt>
                <c:pt idx="165">
                  <c:v>6.7768491210943999E-2</c:v>
                </c:pt>
                <c:pt idx="166">
                  <c:v>6.8240278320319994E-2</c:v>
                </c:pt>
                <c:pt idx="167">
                  <c:v>6.8582216796863993E-2</c:v>
                </c:pt>
                <c:pt idx="168">
                  <c:v>6.8964716796864001E-2</c:v>
                </c:pt>
                <c:pt idx="169">
                  <c:v>6.9352387695327991E-2</c:v>
                </c:pt>
                <c:pt idx="170">
                  <c:v>6.971709472656E-2</c:v>
                </c:pt>
                <c:pt idx="171">
                  <c:v>7.0182421875008005E-2</c:v>
                </c:pt>
                <c:pt idx="172">
                  <c:v>7.0535190429696012E-2</c:v>
                </c:pt>
                <c:pt idx="173">
                  <c:v>7.0934399414047999E-2</c:v>
                </c:pt>
                <c:pt idx="174">
                  <c:v>7.1339272460927985E-2</c:v>
                </c:pt>
                <c:pt idx="175">
                  <c:v>7.1777353515615996E-2</c:v>
                </c:pt>
                <c:pt idx="176">
                  <c:v>7.2215537109375991E-2</c:v>
                </c:pt>
                <c:pt idx="177">
                  <c:v>7.2613647460927994E-2</c:v>
                </c:pt>
                <c:pt idx="178">
                  <c:v>7.3035722656255991E-2</c:v>
                </c:pt>
                <c:pt idx="179">
                  <c:v>7.3399331054688002E-2</c:v>
                </c:pt>
                <c:pt idx="180">
                  <c:v>7.3834633789056012E-2</c:v>
                </c:pt>
                <c:pt idx="181">
                  <c:v>7.4226977539072009E-2</c:v>
                </c:pt>
                <c:pt idx="182">
                  <c:v>7.4620913085952006E-2</c:v>
                </c:pt>
                <c:pt idx="183">
                  <c:v>7.4970307617183998E-2</c:v>
                </c:pt>
                <c:pt idx="184">
                  <c:v>7.5441201171871988E-2</c:v>
                </c:pt>
                <c:pt idx="185">
                  <c:v>7.5844780273439993E-2</c:v>
                </c:pt>
                <c:pt idx="186">
                  <c:v>7.6231557617184004E-2</c:v>
                </c:pt>
                <c:pt idx="187">
                  <c:v>7.6615649414047998E-2</c:v>
                </c:pt>
                <c:pt idx="188">
                  <c:v>7.7085947265632004E-2</c:v>
                </c:pt>
                <c:pt idx="189">
                  <c:v>7.7603374023424002E-2</c:v>
                </c:pt>
                <c:pt idx="190">
                  <c:v>7.8089379882816001E-2</c:v>
                </c:pt>
                <c:pt idx="191">
                  <c:v>7.8479340820320001E-2</c:v>
                </c:pt>
                <c:pt idx="192">
                  <c:v>7.8941284179679994E-2</c:v>
                </c:pt>
                <c:pt idx="193">
                  <c:v>7.9332539062496002E-2</c:v>
                </c:pt>
                <c:pt idx="194">
                  <c:v>7.9736914062496E-2</c:v>
                </c:pt>
                <c:pt idx="195">
                  <c:v>8.0216162109375988E-2</c:v>
                </c:pt>
                <c:pt idx="196">
                  <c:v>8.0701274414047994E-2</c:v>
                </c:pt>
                <c:pt idx="197">
                  <c:v>8.1155361328128006E-2</c:v>
                </c:pt>
                <c:pt idx="198">
                  <c:v>8.1653203124991997E-2</c:v>
                </c:pt>
                <c:pt idx="199">
                  <c:v>8.2164062499999996E-2</c:v>
                </c:pt>
                <c:pt idx="200">
                  <c:v>8.259499023436799E-2</c:v>
                </c:pt>
                <c:pt idx="201">
                  <c:v>8.2947958984384007E-2</c:v>
                </c:pt>
                <c:pt idx="202">
                  <c:v>8.3336533203136012E-2</c:v>
                </c:pt>
                <c:pt idx="203">
                  <c:v>8.3710878906239988E-2</c:v>
                </c:pt>
                <c:pt idx="204">
                  <c:v>8.4120722656256003E-2</c:v>
                </c:pt>
                <c:pt idx="205">
                  <c:v>8.4638749999999999E-2</c:v>
                </c:pt>
                <c:pt idx="206">
                  <c:v>8.5193457031264005E-2</c:v>
                </c:pt>
                <c:pt idx="207">
                  <c:v>8.5621601562496E-2</c:v>
                </c:pt>
                <c:pt idx="208">
                  <c:v>8.6080361328128005E-2</c:v>
                </c:pt>
                <c:pt idx="209">
                  <c:v>8.6507900390624004E-2</c:v>
                </c:pt>
                <c:pt idx="210">
                  <c:v>8.6906210937504003E-2</c:v>
                </c:pt>
                <c:pt idx="211">
                  <c:v>8.7339521484384008E-2</c:v>
                </c:pt>
                <c:pt idx="212">
                  <c:v>8.7819570312512002E-2</c:v>
                </c:pt>
                <c:pt idx="213">
                  <c:v>8.8298710937503994E-2</c:v>
                </c:pt>
                <c:pt idx="214">
                  <c:v>8.8820117187487987E-2</c:v>
                </c:pt>
                <c:pt idx="215">
                  <c:v>8.9292099609375994E-2</c:v>
                </c:pt>
                <c:pt idx="216">
                  <c:v>8.9772539062496007E-2</c:v>
                </c:pt>
                <c:pt idx="217">
                  <c:v>9.0254570312512009E-2</c:v>
                </c:pt>
                <c:pt idx="218">
                  <c:v>9.0717509765632004E-2</c:v>
                </c:pt>
                <c:pt idx="219">
                  <c:v>9.1207998046879998E-2</c:v>
                </c:pt>
                <c:pt idx="220">
                  <c:v>9.1686347656255995E-2</c:v>
                </c:pt>
                <c:pt idx="221">
                  <c:v>9.2164003906239994E-2</c:v>
                </c:pt>
                <c:pt idx="222">
                  <c:v>9.2691962890624008E-2</c:v>
                </c:pt>
                <c:pt idx="223">
                  <c:v>9.320999023436799E-2</c:v>
                </c:pt>
                <c:pt idx="224">
                  <c:v>9.3734082031264002E-2</c:v>
                </c:pt>
                <c:pt idx="225">
                  <c:v>9.4209941406239991E-2</c:v>
                </c:pt>
                <c:pt idx="226">
                  <c:v>9.4656279296863988E-2</c:v>
                </c:pt>
                <c:pt idx="227">
                  <c:v>9.5141591796863989E-2</c:v>
                </c:pt>
                <c:pt idx="228">
                  <c:v>9.5636542968735999E-2</c:v>
                </c:pt>
                <c:pt idx="229">
                  <c:v>9.6093222656256E-2</c:v>
                </c:pt>
                <c:pt idx="230">
                  <c:v>9.6706591796863986E-2</c:v>
                </c:pt>
                <c:pt idx="231">
                  <c:v>9.7268369140640007E-2</c:v>
                </c:pt>
                <c:pt idx="232">
                  <c:v>9.7828544921888E-2</c:v>
                </c:pt>
                <c:pt idx="233">
                  <c:v>9.8395488281248E-2</c:v>
                </c:pt>
                <c:pt idx="234">
                  <c:v>9.8960546875008007E-2</c:v>
                </c:pt>
                <c:pt idx="235">
                  <c:v>9.9436611328128005E-2</c:v>
                </c:pt>
                <c:pt idx="236">
                  <c:v>9.9991318359359982E-2</c:v>
                </c:pt>
                <c:pt idx="237">
                  <c:v>0.10049234375001601</c:v>
                </c:pt>
                <c:pt idx="238">
                  <c:v>0.10102637695312001</c:v>
                </c:pt>
                <c:pt idx="239">
                  <c:v>0.101509599609376</c:v>
                </c:pt>
                <c:pt idx="240">
                  <c:v>0.10206818359376001</c:v>
                </c:pt>
                <c:pt idx="241">
                  <c:v>0.10258899414064002</c:v>
                </c:pt>
                <c:pt idx="242">
                  <c:v>0.103097666015616</c:v>
                </c:pt>
                <c:pt idx="243">
                  <c:v>0.10349299804687999</c:v>
                </c:pt>
                <c:pt idx="244">
                  <c:v>0.103934960937504</c:v>
                </c:pt>
                <c:pt idx="245">
                  <c:v>0.10437711914064002</c:v>
                </c:pt>
                <c:pt idx="246">
                  <c:v>0.10482812499999999</c:v>
                </c:pt>
                <c:pt idx="247">
                  <c:v>0.105344355468736</c:v>
                </c:pt>
                <c:pt idx="248">
                  <c:v>0.105907324218752</c:v>
                </c:pt>
                <c:pt idx="249">
                  <c:v>0.10648729492188801</c:v>
                </c:pt>
                <c:pt idx="250">
                  <c:v>0.10702559570313601</c:v>
                </c:pt>
                <c:pt idx="251">
                  <c:v>0.10735689453126401</c:v>
                </c:pt>
                <c:pt idx="252">
                  <c:v>0.10788100585935999</c:v>
                </c:pt>
                <c:pt idx="253">
                  <c:v>0.108410576171872</c:v>
                </c:pt>
                <c:pt idx="254">
                  <c:v>0.10900203125001601</c:v>
                </c:pt>
                <c:pt idx="255">
                  <c:v>0.109558359375008</c:v>
                </c:pt>
                <c:pt idx="256">
                  <c:v>0.109881142578112</c:v>
                </c:pt>
                <c:pt idx="257">
                  <c:v>0.11041738281251201</c:v>
                </c:pt>
                <c:pt idx="258">
                  <c:v>0.11100247070313601</c:v>
                </c:pt>
                <c:pt idx="259">
                  <c:v>0.11154805664064002</c:v>
                </c:pt>
                <c:pt idx="260">
                  <c:v>0.11213801757811201</c:v>
                </c:pt>
                <c:pt idx="261">
                  <c:v>0.11271424804687999</c:v>
                </c:pt>
                <c:pt idx="262">
                  <c:v>0.11304975585936</c:v>
                </c:pt>
                <c:pt idx="263">
                  <c:v>0.11362101562499201</c:v>
                </c:pt>
                <c:pt idx="264">
                  <c:v>0.11423543945312001</c:v>
                </c:pt>
                <c:pt idx="265">
                  <c:v>0.114776953124992</c:v>
                </c:pt>
                <c:pt idx="266">
                  <c:v>0.11532980468748801</c:v>
                </c:pt>
                <c:pt idx="267">
                  <c:v>0.11594125</c:v>
                </c:pt>
                <c:pt idx="268">
                  <c:v>0.11644079101561601</c:v>
                </c:pt>
                <c:pt idx="269">
                  <c:v>0.11701472656249601</c:v>
                </c:pt>
                <c:pt idx="270">
                  <c:v>0.117543515624992</c:v>
                </c:pt>
                <c:pt idx="271">
                  <c:v>0.118066923828128</c:v>
                </c:pt>
                <c:pt idx="272">
                  <c:v>0.11860177734374398</c:v>
                </c:pt>
                <c:pt idx="273">
                  <c:v>0.11916775390624001</c:v>
                </c:pt>
                <c:pt idx="274">
                  <c:v>0.119698134765632</c:v>
                </c:pt>
                <c:pt idx="275">
                  <c:v>0.12006408203126401</c:v>
                </c:pt>
                <c:pt idx="276">
                  <c:v>0.12040079101561602</c:v>
                </c:pt>
                <c:pt idx="277">
                  <c:v>0.1210153125</c:v>
                </c:pt>
                <c:pt idx="278">
                  <c:v>0.12154568359375999</c:v>
                </c:pt>
                <c:pt idx="279">
                  <c:v>0.122205966796864</c:v>
                </c:pt>
                <c:pt idx="280">
                  <c:v>0.12253461914064</c:v>
                </c:pt>
                <c:pt idx="281">
                  <c:v>0.123135117187488</c:v>
                </c:pt>
                <c:pt idx="282">
                  <c:v>0.12378326171875198</c:v>
                </c:pt>
                <c:pt idx="283">
                  <c:v>0.12413478515625601</c:v>
                </c:pt>
                <c:pt idx="284">
                  <c:v>0.124466220703136</c:v>
                </c:pt>
                <c:pt idx="285">
                  <c:v>0.12491930664064001</c:v>
                </c:pt>
                <c:pt idx="286">
                  <c:v>0.12524815429686401</c:v>
                </c:pt>
                <c:pt idx="287">
                  <c:v>0.12562643554687999</c:v>
                </c:pt>
                <c:pt idx="288">
                  <c:v>0.126006113281248</c:v>
                </c:pt>
                <c:pt idx="289">
                  <c:v>0.12634460937500799</c:v>
                </c:pt>
                <c:pt idx="290">
                  <c:v>0.12689249023436799</c:v>
                </c:pt>
                <c:pt idx="291">
                  <c:v>0.12747836914064001</c:v>
                </c:pt>
                <c:pt idx="292">
                  <c:v>0.12808314453126401</c:v>
                </c:pt>
                <c:pt idx="293">
                  <c:v>0.12841697265625601</c:v>
                </c:pt>
                <c:pt idx="294">
                  <c:v>0.12877376953126402</c:v>
                </c:pt>
                <c:pt idx="295">
                  <c:v>0.12911086914063999</c:v>
                </c:pt>
                <c:pt idx="296">
                  <c:v>0.12943833007811201</c:v>
                </c:pt>
                <c:pt idx="297">
                  <c:v>0.129829638671872</c:v>
                </c:pt>
                <c:pt idx="298">
                  <c:v>0.130173408203136</c:v>
                </c:pt>
                <c:pt idx="299">
                  <c:v>0.130791513671872</c:v>
                </c:pt>
                <c:pt idx="300">
                  <c:v>0.13114354492188798</c:v>
                </c:pt>
                <c:pt idx="301">
                  <c:v>0.13173409179686399</c:v>
                </c:pt>
                <c:pt idx="302">
                  <c:v>0.13233936523436798</c:v>
                </c:pt>
                <c:pt idx="303">
                  <c:v>0.13288555664064</c:v>
                </c:pt>
                <c:pt idx="304">
                  <c:v>0.13349531249999999</c:v>
                </c:pt>
                <c:pt idx="305">
                  <c:v>0.134047363281248</c:v>
                </c:pt>
                <c:pt idx="306">
                  <c:v>0.13464388671875199</c:v>
                </c:pt>
                <c:pt idx="307">
                  <c:v>0.13497114257811202</c:v>
                </c:pt>
                <c:pt idx="308">
                  <c:v>0.13563123046873599</c:v>
                </c:pt>
                <c:pt idx="309">
                  <c:v>0.136221484375008</c:v>
                </c:pt>
                <c:pt idx="310">
                  <c:v>0.13684426757811202</c:v>
                </c:pt>
                <c:pt idx="311">
                  <c:v>0.13747718749999999</c:v>
                </c:pt>
                <c:pt idx="312">
                  <c:v>0.13811548828124801</c:v>
                </c:pt>
                <c:pt idx="313">
                  <c:v>0.13872593750000001</c:v>
                </c:pt>
                <c:pt idx="314">
                  <c:v>0.13908273437500801</c:v>
                </c:pt>
                <c:pt idx="315">
                  <c:v>0.139719042968736</c:v>
                </c:pt>
                <c:pt idx="316">
                  <c:v>0.14005416015625602</c:v>
                </c:pt>
                <c:pt idx="317">
                  <c:v>0.14038907226563199</c:v>
                </c:pt>
                <c:pt idx="318">
                  <c:v>0.141020107421888</c:v>
                </c:pt>
                <c:pt idx="319">
                  <c:v>0.14168297851561601</c:v>
                </c:pt>
                <c:pt idx="320">
                  <c:v>0.142269648437504</c:v>
                </c:pt>
                <c:pt idx="321">
                  <c:v>0.14291819335936001</c:v>
                </c:pt>
                <c:pt idx="322">
                  <c:v>0.143249228515616</c:v>
                </c:pt>
                <c:pt idx="323">
                  <c:v>0.14384197265625601</c:v>
                </c:pt>
                <c:pt idx="324">
                  <c:v>0.14446793945312</c:v>
                </c:pt>
                <c:pt idx="325">
                  <c:v>0.14515328125001603</c:v>
                </c:pt>
                <c:pt idx="326">
                  <c:v>0.14576075195312002</c:v>
                </c:pt>
                <c:pt idx="327">
                  <c:v>0.14608820312499202</c:v>
                </c:pt>
                <c:pt idx="328">
                  <c:v>0.14649483398438398</c:v>
                </c:pt>
                <c:pt idx="329">
                  <c:v>0.146858603515616</c:v>
                </c:pt>
                <c:pt idx="330">
                  <c:v>0.14724732421875197</c:v>
                </c:pt>
                <c:pt idx="331">
                  <c:v>0.14761984375001602</c:v>
                </c:pt>
                <c:pt idx="332">
                  <c:v>0.14800359375001601</c:v>
                </c:pt>
                <c:pt idx="333">
                  <c:v>0.14859384765625602</c:v>
                </c:pt>
                <c:pt idx="334">
                  <c:v>0.148962587890624</c:v>
                </c:pt>
                <c:pt idx="335">
                  <c:v>0.14929680664063999</c:v>
                </c:pt>
                <c:pt idx="336">
                  <c:v>0.14989611328124802</c:v>
                </c:pt>
                <c:pt idx="337">
                  <c:v>0.15055410156249599</c:v>
                </c:pt>
                <c:pt idx="338">
                  <c:v>0.150916074218752</c:v>
                </c:pt>
                <c:pt idx="339">
                  <c:v>0.151604609375008</c:v>
                </c:pt>
                <c:pt idx="340">
                  <c:v>0.15195623046873599</c:v>
                </c:pt>
                <c:pt idx="341">
                  <c:v>0.15228110351561602</c:v>
                </c:pt>
                <c:pt idx="342">
                  <c:v>0.15266625</c:v>
                </c:pt>
                <c:pt idx="343">
                  <c:v>0.15307199218748802</c:v>
                </c:pt>
                <c:pt idx="344">
                  <c:v>0.153749277343744</c:v>
                </c:pt>
                <c:pt idx="345">
                  <c:v>0.15407564453126402</c:v>
                </c:pt>
                <c:pt idx="346">
                  <c:v>0.15442597656249601</c:v>
                </c:pt>
                <c:pt idx="347">
                  <c:v>0.154799980468736</c:v>
                </c:pt>
                <c:pt idx="348">
                  <c:v>0.15518134765625602</c:v>
                </c:pt>
                <c:pt idx="349">
                  <c:v>0.15553476562499199</c:v>
                </c:pt>
                <c:pt idx="350">
                  <c:v>0.15588659179686401</c:v>
                </c:pt>
                <c:pt idx="351">
                  <c:v>0.15622200195312</c:v>
                </c:pt>
                <c:pt idx="352">
                  <c:v>0.15659203125001603</c:v>
                </c:pt>
                <c:pt idx="353">
                  <c:v>0.156969716796864</c:v>
                </c:pt>
                <c:pt idx="354">
                  <c:v>0.15733765625001603</c:v>
                </c:pt>
                <c:pt idx="355">
                  <c:v>0.15768629882812801</c:v>
                </c:pt>
                <c:pt idx="356">
                  <c:v>0.158073242187488</c:v>
                </c:pt>
                <c:pt idx="357">
                  <c:v>0.15844496093750399</c:v>
                </c:pt>
                <c:pt idx="358">
                  <c:v>0.15879957031251199</c:v>
                </c:pt>
                <c:pt idx="359">
                  <c:v>0.15917198242188799</c:v>
                </c:pt>
                <c:pt idx="360">
                  <c:v>0.15954439453126401</c:v>
                </c:pt>
                <c:pt idx="361">
                  <c:v>0.159920400390624</c:v>
                </c:pt>
                <c:pt idx="362">
                  <c:v>0.16025978515625602</c:v>
                </c:pt>
                <c:pt idx="363">
                  <c:v>0.160614296875008</c:v>
                </c:pt>
                <c:pt idx="364">
                  <c:v>0.16094542968748801</c:v>
                </c:pt>
                <c:pt idx="365">
                  <c:v>0.16134848632812801</c:v>
                </c:pt>
                <c:pt idx="366">
                  <c:v>0.16167902343750401</c:v>
                </c:pt>
                <c:pt idx="367">
                  <c:v>0.16200796875001602</c:v>
                </c:pt>
                <c:pt idx="368">
                  <c:v>0.16241380859375998</c:v>
                </c:pt>
                <c:pt idx="369">
                  <c:v>0.16280124023436798</c:v>
                </c:pt>
                <c:pt idx="370">
                  <c:v>0.163131083984384</c:v>
                </c:pt>
                <c:pt idx="371">
                  <c:v>0.16348877929686401</c:v>
                </c:pt>
                <c:pt idx="372">
                  <c:v>0.16386000000000001</c:v>
                </c:pt>
                <c:pt idx="373">
                  <c:v>0.16421570312499201</c:v>
                </c:pt>
                <c:pt idx="374">
                  <c:v>0.16463169921875198</c:v>
                </c:pt>
                <c:pt idx="375">
                  <c:v>0.16497824218748799</c:v>
                </c:pt>
                <c:pt idx="376">
                  <c:v>0.16542138671875198</c:v>
                </c:pt>
                <c:pt idx="377">
                  <c:v>0.16579529296873599</c:v>
                </c:pt>
                <c:pt idx="378">
                  <c:v>0.1662428125</c:v>
                </c:pt>
                <c:pt idx="379">
                  <c:v>0.16662199218748799</c:v>
                </c:pt>
                <c:pt idx="380">
                  <c:v>0.16706800781251199</c:v>
                </c:pt>
                <c:pt idx="381">
                  <c:v>0.16770273437500799</c:v>
                </c:pt>
                <c:pt idx="382">
                  <c:v>0.16809751953126401</c:v>
                </c:pt>
                <c:pt idx="383">
                  <c:v>0.16845363281251199</c:v>
                </c:pt>
                <c:pt idx="384">
                  <c:v>0.168829921875008</c:v>
                </c:pt>
                <c:pt idx="385">
                  <c:v>0.16916154296873601</c:v>
                </c:pt>
                <c:pt idx="386">
                  <c:v>0.16960230468748799</c:v>
                </c:pt>
                <c:pt idx="387">
                  <c:v>0.17000306640624002</c:v>
                </c:pt>
                <c:pt idx="388">
                  <c:v>0.17040412109375999</c:v>
                </c:pt>
                <c:pt idx="389">
                  <c:v>0.17075904296873598</c:v>
                </c:pt>
                <c:pt idx="390">
                  <c:v>0.17117402343750399</c:v>
                </c:pt>
                <c:pt idx="391">
                  <c:v>0.17154972656249601</c:v>
                </c:pt>
                <c:pt idx="392">
                  <c:v>0.17188542968748802</c:v>
                </c:pt>
                <c:pt idx="393">
                  <c:v>0.172275859375008</c:v>
                </c:pt>
                <c:pt idx="394">
                  <c:v>0.17265642578124801</c:v>
                </c:pt>
                <c:pt idx="395">
                  <c:v>0.17306953125001601</c:v>
                </c:pt>
                <c:pt idx="396">
                  <c:v>0.17340503906249599</c:v>
                </c:pt>
                <c:pt idx="397">
                  <c:v>0.173771679687488</c:v>
                </c:pt>
                <c:pt idx="398">
                  <c:v>0.17445326171875197</c:v>
                </c:pt>
                <c:pt idx="399">
                  <c:v>0.174789453124992</c:v>
                </c:pt>
                <c:pt idx="400">
                  <c:v>0.17518177734374399</c:v>
                </c:pt>
                <c:pt idx="401">
                  <c:v>0.17560560546873599</c:v>
                </c:pt>
                <c:pt idx="402">
                  <c:v>0.175945703124992</c:v>
                </c:pt>
                <c:pt idx="403">
                  <c:v>0.17632</c:v>
                </c:pt>
                <c:pt idx="404">
                  <c:v>0.17668396484374399</c:v>
                </c:pt>
                <c:pt idx="405">
                  <c:v>0.17701162109375998</c:v>
                </c:pt>
                <c:pt idx="406">
                  <c:v>0.17743634765625602</c:v>
                </c:pt>
                <c:pt idx="407">
                  <c:v>0.177835527343744</c:v>
                </c:pt>
                <c:pt idx="408">
                  <c:v>0.17818923828124802</c:v>
                </c:pt>
                <c:pt idx="409">
                  <c:v>0.17861009765625602</c:v>
                </c:pt>
                <c:pt idx="410">
                  <c:v>0.17899197265625602</c:v>
                </c:pt>
                <c:pt idx="411">
                  <c:v>0.17935234375001602</c:v>
                </c:pt>
                <c:pt idx="412">
                  <c:v>0.17972148437500798</c:v>
                </c:pt>
                <c:pt idx="413">
                  <c:v>0.180070019531264</c:v>
                </c:pt>
                <c:pt idx="414">
                  <c:v>0.180428105468736</c:v>
                </c:pt>
                <c:pt idx="415">
                  <c:v>0.180816640624992</c:v>
                </c:pt>
                <c:pt idx="416">
                  <c:v>0.18115484375001603</c:v>
                </c:pt>
                <c:pt idx="417">
                  <c:v>0.181543867187488</c:v>
                </c:pt>
                <c:pt idx="418">
                  <c:v>0.18190345703126401</c:v>
                </c:pt>
                <c:pt idx="419">
                  <c:v>0.182589199218752</c:v>
                </c:pt>
                <c:pt idx="420">
                  <c:v>0.18295207031251198</c:v>
                </c:pt>
                <c:pt idx="421">
                  <c:v>0.18333542968748801</c:v>
                </c:pt>
                <c:pt idx="422">
                  <c:v>0.18372236328124802</c:v>
                </c:pt>
                <c:pt idx="423">
                  <c:v>0.184072597656256</c:v>
                </c:pt>
                <c:pt idx="424">
                  <c:v>0.184486679687488</c:v>
                </c:pt>
                <c:pt idx="425">
                  <c:v>0.1848709375</c:v>
                </c:pt>
                <c:pt idx="426">
                  <c:v>0.18523509765625601</c:v>
                </c:pt>
                <c:pt idx="427">
                  <c:v>0.1856209375</c:v>
                </c:pt>
                <c:pt idx="428">
                  <c:v>0.18607890625001602</c:v>
                </c:pt>
                <c:pt idx="429">
                  <c:v>0.186522539062496</c:v>
                </c:pt>
                <c:pt idx="430">
                  <c:v>0.18689953125001602</c:v>
                </c:pt>
                <c:pt idx="431">
                  <c:v>0.18728617187500798</c:v>
                </c:pt>
                <c:pt idx="432">
                  <c:v>0.18773000000000001</c:v>
                </c:pt>
                <c:pt idx="433">
                  <c:v>0.18811396484374399</c:v>
                </c:pt>
                <c:pt idx="434">
                  <c:v>0.18847494140624002</c:v>
                </c:pt>
                <c:pt idx="435">
                  <c:v>0.18888146484374399</c:v>
                </c:pt>
                <c:pt idx="436">
                  <c:v>0.18931843749999999</c:v>
                </c:pt>
                <c:pt idx="437">
                  <c:v>0.1897134375</c:v>
                </c:pt>
                <c:pt idx="438">
                  <c:v>0.19007083984374398</c:v>
                </c:pt>
                <c:pt idx="439">
                  <c:v>0.190450214843744</c:v>
                </c:pt>
                <c:pt idx="440">
                  <c:v>0.19087703125001601</c:v>
                </c:pt>
                <c:pt idx="441">
                  <c:v>0.191302265624992</c:v>
                </c:pt>
                <c:pt idx="442">
                  <c:v>0.191695273437504</c:v>
                </c:pt>
                <c:pt idx="443">
                  <c:v>0.19215890625001603</c:v>
                </c:pt>
                <c:pt idx="444">
                  <c:v>0.192590214843744</c:v>
                </c:pt>
                <c:pt idx="445">
                  <c:v>0.19299763671875197</c:v>
                </c:pt>
                <c:pt idx="446">
                  <c:v>0.19340974609375999</c:v>
                </c:pt>
                <c:pt idx="447">
                  <c:v>0.193835664062496</c:v>
                </c:pt>
                <c:pt idx="448">
                  <c:v>0.19430775390624003</c:v>
                </c:pt>
                <c:pt idx="449">
                  <c:v>0.19467429687500801</c:v>
                </c:pt>
                <c:pt idx="450">
                  <c:v>0.19504044921875199</c:v>
                </c:pt>
                <c:pt idx="451">
                  <c:v>0.195473945312512</c:v>
                </c:pt>
                <c:pt idx="452">
                  <c:v>0.19587648437500799</c:v>
                </c:pt>
                <c:pt idx="453">
                  <c:v>0.196265429687488</c:v>
                </c:pt>
                <c:pt idx="454">
                  <c:v>0.196646699218752</c:v>
                </c:pt>
                <c:pt idx="455">
                  <c:v>0.197075097656256</c:v>
                </c:pt>
                <c:pt idx="456">
                  <c:v>0.19745626953126399</c:v>
                </c:pt>
                <c:pt idx="457">
                  <c:v>0.19788500000000001</c:v>
                </c:pt>
                <c:pt idx="458">
                  <c:v>0.19822587890624002</c:v>
                </c:pt>
                <c:pt idx="459">
                  <c:v>0.19863798828124801</c:v>
                </c:pt>
                <c:pt idx="460">
                  <c:v>0.19908748046873601</c:v>
                </c:pt>
                <c:pt idx="461">
                  <c:v>0.19949222656249599</c:v>
                </c:pt>
                <c:pt idx="462">
                  <c:v>0.19987310546873599</c:v>
                </c:pt>
                <c:pt idx="463">
                  <c:v>0.20023566406249599</c:v>
                </c:pt>
                <c:pt idx="464">
                  <c:v>0.200648359375008</c:v>
                </c:pt>
                <c:pt idx="465">
                  <c:v>0.20097263671875198</c:v>
                </c:pt>
                <c:pt idx="466">
                  <c:v>0.201335605468736</c:v>
                </c:pt>
                <c:pt idx="467">
                  <c:v>0.20175794921875198</c:v>
                </c:pt>
                <c:pt idx="468">
                  <c:v>0.20222685546873601</c:v>
                </c:pt>
                <c:pt idx="469">
                  <c:v>0.20256734375001603</c:v>
                </c:pt>
                <c:pt idx="470">
                  <c:v>0.20296144531251201</c:v>
                </c:pt>
                <c:pt idx="471">
                  <c:v>0.20337912109376</c:v>
                </c:pt>
                <c:pt idx="472">
                  <c:v>0.20379011718748802</c:v>
                </c:pt>
                <c:pt idx="473">
                  <c:v>0.20419089843750399</c:v>
                </c:pt>
                <c:pt idx="474">
                  <c:v>0.204631035156256</c:v>
                </c:pt>
                <c:pt idx="475">
                  <c:v>0.205032597656256</c:v>
                </c:pt>
                <c:pt idx="476">
                  <c:v>0.20545853515625601</c:v>
                </c:pt>
                <c:pt idx="477">
                  <c:v>0.20587402343750399</c:v>
                </c:pt>
                <c:pt idx="478">
                  <c:v>0.20623390625001603</c:v>
                </c:pt>
                <c:pt idx="479">
                  <c:v>0.20663656250000001</c:v>
                </c:pt>
                <c:pt idx="480">
                  <c:v>0.20701394531251199</c:v>
                </c:pt>
                <c:pt idx="481">
                  <c:v>0.20737611328124803</c:v>
                </c:pt>
                <c:pt idx="482">
                  <c:v>0.20775429687500799</c:v>
                </c:pt>
                <c:pt idx="483">
                  <c:v>0.208150195312512</c:v>
                </c:pt>
                <c:pt idx="484">
                  <c:v>0.20848669921875199</c:v>
                </c:pt>
                <c:pt idx="485">
                  <c:v>0.20887662109375998</c:v>
                </c:pt>
                <c:pt idx="486">
                  <c:v>0.20928712890624002</c:v>
                </c:pt>
                <c:pt idx="487">
                  <c:v>0.20965486328124802</c:v>
                </c:pt>
                <c:pt idx="488">
                  <c:v>0.21005712890624001</c:v>
                </c:pt>
                <c:pt idx="489">
                  <c:v>0.21042914062499199</c:v>
                </c:pt>
                <c:pt idx="490">
                  <c:v>0.21079111328124803</c:v>
                </c:pt>
                <c:pt idx="491">
                  <c:v>0.21119855468748799</c:v>
                </c:pt>
                <c:pt idx="492">
                  <c:v>0.211613339843744</c:v>
                </c:pt>
                <c:pt idx="493">
                  <c:v>0.21205648437500799</c:v>
                </c:pt>
                <c:pt idx="494">
                  <c:v>0.21247484375001602</c:v>
                </c:pt>
                <c:pt idx="495">
                  <c:v>0.21290296875001602</c:v>
                </c:pt>
                <c:pt idx="496">
                  <c:v>0.21325607421875198</c:v>
                </c:pt>
                <c:pt idx="497">
                  <c:v>0.21364759765625602</c:v>
                </c:pt>
                <c:pt idx="498">
                  <c:v>0.214034726562496</c:v>
                </c:pt>
                <c:pt idx="499">
                  <c:v>0.21446375000000001</c:v>
                </c:pt>
                <c:pt idx="500">
                  <c:v>0.21489066406249599</c:v>
                </c:pt>
                <c:pt idx="501">
                  <c:v>0.215238125</c:v>
                </c:pt>
                <c:pt idx="502">
                  <c:v>0.21562087890624002</c:v>
                </c:pt>
                <c:pt idx="503">
                  <c:v>0.21598712890624003</c:v>
                </c:pt>
                <c:pt idx="504">
                  <c:v>0.216434042968736</c:v>
                </c:pt>
                <c:pt idx="505">
                  <c:v>0.21684455078124801</c:v>
                </c:pt>
                <c:pt idx="506">
                  <c:v>0.217249902343744</c:v>
                </c:pt>
                <c:pt idx="507">
                  <c:v>0.21766339843750399</c:v>
                </c:pt>
                <c:pt idx="508">
                  <c:v>0.21805212890624001</c:v>
                </c:pt>
                <c:pt idx="509">
                  <c:v>0.21842453125001601</c:v>
                </c:pt>
                <c:pt idx="510">
                  <c:v>0.21881167968748799</c:v>
                </c:pt>
                <c:pt idx="511">
                  <c:v>0.21922318359375997</c:v>
                </c:pt>
                <c:pt idx="512">
                  <c:v>0.21958853515625601</c:v>
                </c:pt>
                <c:pt idx="513">
                  <c:v>0.219968613281248</c:v>
                </c:pt>
                <c:pt idx="514">
                  <c:v>0.22035605468748798</c:v>
                </c:pt>
                <c:pt idx="515">
                  <c:v>0.22071404296873598</c:v>
                </c:pt>
                <c:pt idx="516">
                  <c:v>0.22107769531251201</c:v>
                </c:pt>
                <c:pt idx="517">
                  <c:v>0.22143599609376</c:v>
                </c:pt>
                <c:pt idx="518">
                  <c:v>0.22181189453126401</c:v>
                </c:pt>
                <c:pt idx="519">
                  <c:v>0.22220539062499201</c:v>
                </c:pt>
                <c:pt idx="520">
                  <c:v>0.22258070312499201</c:v>
                </c:pt>
                <c:pt idx="521">
                  <c:v>0.22294296875001601</c:v>
                </c:pt>
                <c:pt idx="522">
                  <c:v>0.22333835937500798</c:v>
                </c:pt>
                <c:pt idx="523">
                  <c:v>0.223752656250016</c:v>
                </c:pt>
                <c:pt idx="524">
                  <c:v>0.224101796875008</c:v>
                </c:pt>
                <c:pt idx="525">
                  <c:v>0.22450324218748799</c:v>
                </c:pt>
                <c:pt idx="526">
                  <c:v>0.22493734375001601</c:v>
                </c:pt>
                <c:pt idx="527">
                  <c:v>0.22536705078124802</c:v>
                </c:pt>
                <c:pt idx="528">
                  <c:v>0.22574781250000001</c:v>
                </c:pt>
                <c:pt idx="529">
                  <c:v>0.22617205078124802</c:v>
                </c:pt>
                <c:pt idx="530">
                  <c:v>0.22658654296873598</c:v>
                </c:pt>
                <c:pt idx="531">
                  <c:v>0.22705843749999999</c:v>
                </c:pt>
                <c:pt idx="532">
                  <c:v>0.22748714843750398</c:v>
                </c:pt>
                <c:pt idx="533">
                  <c:v>0.22790740234374399</c:v>
                </c:pt>
                <c:pt idx="534">
                  <c:v>0.22832031250000001</c:v>
                </c:pt>
                <c:pt idx="535">
                  <c:v>0.2287040625</c:v>
                </c:pt>
                <c:pt idx="536">
                  <c:v>0.22912222656249603</c:v>
                </c:pt>
                <c:pt idx="537">
                  <c:v>0.22953712890624001</c:v>
                </c:pt>
                <c:pt idx="538">
                  <c:v>0.22999199218748798</c:v>
                </c:pt>
                <c:pt idx="539">
                  <c:v>0.23047124999999999</c:v>
                </c:pt>
                <c:pt idx="540">
                  <c:v>0.23094064453126401</c:v>
                </c:pt>
                <c:pt idx="541">
                  <c:v>0.23130341796873599</c:v>
                </c:pt>
                <c:pt idx="542">
                  <c:v>0.23174605468748799</c:v>
                </c:pt>
                <c:pt idx="543">
                  <c:v>0.23219984375001598</c:v>
                </c:pt>
                <c:pt idx="544">
                  <c:v>0.23266515625001599</c:v>
                </c:pt>
                <c:pt idx="545">
                  <c:v>0.233160214843744</c:v>
                </c:pt>
                <c:pt idx="546">
                  <c:v>0.23356248046873598</c:v>
                </c:pt>
                <c:pt idx="547">
                  <c:v>0.23396244140624001</c:v>
                </c:pt>
                <c:pt idx="548">
                  <c:v>0.234389667968736</c:v>
                </c:pt>
                <c:pt idx="549">
                  <c:v>0.23476078125001598</c:v>
                </c:pt>
                <c:pt idx="550">
                  <c:v>0.23512625000000001</c:v>
                </c:pt>
                <c:pt idx="551">
                  <c:v>0.23555794921875198</c:v>
                </c:pt>
                <c:pt idx="552">
                  <c:v>0.23592369140624</c:v>
                </c:pt>
                <c:pt idx="553">
                  <c:v>0.23629560546873599</c:v>
                </c:pt>
                <c:pt idx="554">
                  <c:v>0.23661769531251203</c:v>
                </c:pt>
                <c:pt idx="555">
                  <c:v>0.23698166015625602</c:v>
                </c:pt>
                <c:pt idx="556">
                  <c:v>0.23733865234374399</c:v>
                </c:pt>
                <c:pt idx="557">
                  <c:v>0.23769763671875199</c:v>
                </c:pt>
                <c:pt idx="558">
                  <c:v>0.23805652343750397</c:v>
                </c:pt>
                <c:pt idx="559">
                  <c:v>0.2384659375</c:v>
                </c:pt>
                <c:pt idx="560">
                  <c:v>0.23886900390624002</c:v>
                </c:pt>
                <c:pt idx="561">
                  <c:v>0.23925464843750396</c:v>
                </c:pt>
                <c:pt idx="562">
                  <c:v>0.23968226562499201</c:v>
                </c:pt>
                <c:pt idx="563">
                  <c:v>0.240076855468736</c:v>
                </c:pt>
                <c:pt idx="564">
                  <c:v>0.24050041015625601</c:v>
                </c:pt>
                <c:pt idx="565">
                  <c:v>0.240941855468736</c:v>
                </c:pt>
                <c:pt idx="566">
                  <c:v>0.24141244140624002</c:v>
                </c:pt>
                <c:pt idx="567">
                  <c:v>0.24186195312499201</c:v>
                </c:pt>
                <c:pt idx="568">
                  <c:v>0.242298417968736</c:v>
                </c:pt>
                <c:pt idx="569">
                  <c:v>0.242761464843744</c:v>
                </c:pt>
                <c:pt idx="570">
                  <c:v>0.24316769531251203</c:v>
                </c:pt>
                <c:pt idx="571">
                  <c:v>0.24362345703126401</c:v>
                </c:pt>
                <c:pt idx="572">
                  <c:v>0.24410220703126401</c:v>
                </c:pt>
                <c:pt idx="573">
                  <c:v>0.24455082031251202</c:v>
                </c:pt>
                <c:pt idx="574">
                  <c:v>0.24498082031251203</c:v>
                </c:pt>
                <c:pt idx="575">
                  <c:v>0.24542078125001598</c:v>
                </c:pt>
                <c:pt idx="576">
                  <c:v>0.245860449218752</c:v>
                </c:pt>
                <c:pt idx="577">
                  <c:v>0.24626966796873601</c:v>
                </c:pt>
                <c:pt idx="578">
                  <c:v>0.24677308593750397</c:v>
                </c:pt>
                <c:pt idx="579">
                  <c:v>0.24718279296873599</c:v>
                </c:pt>
                <c:pt idx="580">
                  <c:v>0.24764134765625601</c:v>
                </c:pt>
                <c:pt idx="581">
                  <c:v>0.24807683593750399</c:v>
                </c:pt>
                <c:pt idx="582">
                  <c:v>0.24853160156249601</c:v>
                </c:pt>
                <c:pt idx="583">
                  <c:v>0.248973359375008</c:v>
                </c:pt>
                <c:pt idx="584">
                  <c:v>0.249453203124992</c:v>
                </c:pt>
                <c:pt idx="585">
                  <c:v>0.24989861328124802</c:v>
                </c:pt>
                <c:pt idx="586">
                  <c:v>0.250297792968736</c:v>
                </c:pt>
                <c:pt idx="587">
                  <c:v>0.25078320312499203</c:v>
                </c:pt>
                <c:pt idx="588">
                  <c:v>0.25117113281251202</c:v>
                </c:pt>
                <c:pt idx="589">
                  <c:v>0.25160990234374397</c:v>
                </c:pt>
                <c:pt idx="590">
                  <c:v>0.25206707031251202</c:v>
                </c:pt>
                <c:pt idx="591">
                  <c:v>0.25252552734374401</c:v>
                </c:pt>
                <c:pt idx="592">
                  <c:v>0.25298099609375996</c:v>
                </c:pt>
                <c:pt idx="593">
                  <c:v>0.25344691406249603</c:v>
                </c:pt>
                <c:pt idx="594">
                  <c:v>0.253915019531264</c:v>
                </c:pt>
                <c:pt idx="595">
                  <c:v>0.25433089843750395</c:v>
                </c:pt>
                <c:pt idx="596">
                  <c:v>0.25482794921875201</c:v>
                </c:pt>
                <c:pt idx="597">
                  <c:v>0.25527556640624</c:v>
                </c:pt>
                <c:pt idx="598">
                  <c:v>0.25578187499999999</c:v>
                </c:pt>
                <c:pt idx="599">
                  <c:v>0.25629603515625599</c:v>
                </c:pt>
                <c:pt idx="600">
                  <c:v>0.25672812499999997</c:v>
                </c:pt>
                <c:pt idx="601">
                  <c:v>0.257204589843744</c:v>
                </c:pt>
                <c:pt idx="602">
                  <c:v>0.257606640624992</c:v>
                </c:pt>
                <c:pt idx="603">
                  <c:v>0.25806380859375999</c:v>
                </c:pt>
                <c:pt idx="604">
                  <c:v>0.25856017578124801</c:v>
                </c:pt>
                <c:pt idx="605">
                  <c:v>0.25905044921875198</c:v>
                </c:pt>
                <c:pt idx="606">
                  <c:v>0.25951359375001598</c:v>
                </c:pt>
                <c:pt idx="607">
                  <c:v>0.25998138671875198</c:v>
                </c:pt>
                <c:pt idx="608">
                  <c:v>0.26043935546873598</c:v>
                </c:pt>
                <c:pt idx="609">
                  <c:v>0.26083564453126401</c:v>
                </c:pt>
                <c:pt idx="610">
                  <c:v>0.26128544921875196</c:v>
                </c:pt>
                <c:pt idx="611">
                  <c:v>0.261710175781248</c:v>
                </c:pt>
                <c:pt idx="612">
                  <c:v>0.26216326171875198</c:v>
                </c:pt>
                <c:pt idx="613">
                  <c:v>0.26255964843750396</c:v>
                </c:pt>
                <c:pt idx="614">
                  <c:v>0.26293367187500799</c:v>
                </c:pt>
                <c:pt idx="615">
                  <c:v>0.26338048828124799</c:v>
                </c:pt>
                <c:pt idx="616">
                  <c:v>0.26378244140624002</c:v>
                </c:pt>
                <c:pt idx="617">
                  <c:v>0.26422527343750396</c:v>
                </c:pt>
                <c:pt idx="618">
                  <c:v>0.26463439453126403</c:v>
                </c:pt>
                <c:pt idx="619">
                  <c:v>0.26503814453126401</c:v>
                </c:pt>
                <c:pt idx="620">
                  <c:v>0.26549898437500802</c:v>
                </c:pt>
                <c:pt idx="621">
                  <c:v>0.26592611328124799</c:v>
                </c:pt>
                <c:pt idx="622">
                  <c:v>0.26638398437500799</c:v>
                </c:pt>
                <c:pt idx="623">
                  <c:v>0.26687197265625601</c:v>
                </c:pt>
                <c:pt idx="624">
                  <c:v>0.26731054687500799</c:v>
                </c:pt>
                <c:pt idx="625">
                  <c:v>0.26773019531251202</c:v>
                </c:pt>
                <c:pt idx="626">
                  <c:v>0.26819691406249602</c:v>
                </c:pt>
                <c:pt idx="627">
                  <c:v>0.26866125000000002</c:v>
                </c:pt>
                <c:pt idx="628">
                  <c:v>0.26906667968748799</c:v>
                </c:pt>
                <c:pt idx="629">
                  <c:v>0.26957279296873599</c:v>
                </c:pt>
                <c:pt idx="630">
                  <c:v>0.27010783203126398</c:v>
                </c:pt>
                <c:pt idx="631">
                  <c:v>0.27059015625001598</c:v>
                </c:pt>
                <c:pt idx="632">
                  <c:v>0.271004453124992</c:v>
                </c:pt>
                <c:pt idx="633">
                  <c:v>0.27145396484374401</c:v>
                </c:pt>
                <c:pt idx="634">
                  <c:v>0.27196890625001602</c:v>
                </c:pt>
                <c:pt idx="635">
                  <c:v>0.27244041015625603</c:v>
                </c:pt>
                <c:pt idx="636">
                  <c:v>0.272944707031264</c:v>
                </c:pt>
                <c:pt idx="637">
                  <c:v>0.27341052734374399</c:v>
                </c:pt>
                <c:pt idx="638">
                  <c:v>0.273928281250016</c:v>
                </c:pt>
                <c:pt idx="639">
                  <c:v>0.27440105468748799</c:v>
                </c:pt>
                <c:pt idx="640">
                  <c:v>0.27485166015625601</c:v>
                </c:pt>
                <c:pt idx="641">
                  <c:v>0.27531957031251203</c:v>
                </c:pt>
                <c:pt idx="642">
                  <c:v>0.27585132812499202</c:v>
                </c:pt>
                <c:pt idx="643">
                  <c:v>0.27639304687500799</c:v>
                </c:pt>
                <c:pt idx="644">
                  <c:v>0.27690888671875197</c:v>
                </c:pt>
                <c:pt idx="645">
                  <c:v>0.27744085937500801</c:v>
                </c:pt>
                <c:pt idx="646">
                  <c:v>0.27795869140624002</c:v>
                </c:pt>
                <c:pt idx="647">
                  <c:v>0.27846767578124804</c:v>
                </c:pt>
                <c:pt idx="648">
                  <c:v>0.27896703125001598</c:v>
                </c:pt>
                <c:pt idx="649">
                  <c:v>0.27949611328124802</c:v>
                </c:pt>
                <c:pt idx="650">
                  <c:v>0.27998181640624004</c:v>
                </c:pt>
                <c:pt idx="651">
                  <c:v>0.280510390624992</c:v>
                </c:pt>
                <c:pt idx="652">
                  <c:v>0.281013222656256</c:v>
                </c:pt>
                <c:pt idx="653">
                  <c:v>0.281524902343744</c:v>
                </c:pt>
                <c:pt idx="654">
                  <c:v>0.28196962890624</c:v>
                </c:pt>
                <c:pt idx="655">
                  <c:v>0.28243931640624004</c:v>
                </c:pt>
                <c:pt idx="656">
                  <c:v>0.282928222656256</c:v>
                </c:pt>
                <c:pt idx="657">
                  <c:v>0.28342386718748797</c:v>
                </c:pt>
                <c:pt idx="658">
                  <c:v>0.28396050781251203</c:v>
                </c:pt>
                <c:pt idx="659">
                  <c:v>0.284461054687488</c:v>
                </c:pt>
                <c:pt idx="660">
                  <c:v>0.28493312500000001</c:v>
                </c:pt>
                <c:pt idx="661">
                  <c:v>0.28544699218748798</c:v>
                </c:pt>
                <c:pt idx="662">
                  <c:v>0.28599816406249601</c:v>
                </c:pt>
                <c:pt idx="663">
                  <c:v>0.286503554687488</c:v>
                </c:pt>
                <c:pt idx="664">
                  <c:v>0.28704845703126403</c:v>
                </c:pt>
                <c:pt idx="665">
                  <c:v>0.28758699218748796</c:v>
                </c:pt>
                <c:pt idx="666">
                  <c:v>0.28811378906249602</c:v>
                </c:pt>
                <c:pt idx="667">
                  <c:v>0.28861650390624</c:v>
                </c:pt>
                <c:pt idx="668">
                  <c:v>0.28912419921875199</c:v>
                </c:pt>
                <c:pt idx="669">
                  <c:v>0.28961966796873601</c:v>
                </c:pt>
                <c:pt idx="670">
                  <c:v>0.290154707031264</c:v>
                </c:pt>
                <c:pt idx="671">
                  <c:v>0.29065374999999999</c:v>
                </c:pt>
                <c:pt idx="672">
                  <c:v>0.29117148437500801</c:v>
                </c:pt>
                <c:pt idx="673">
                  <c:v>0.29164736328124802</c:v>
                </c:pt>
                <c:pt idx="674">
                  <c:v>0.29212033203126403</c:v>
                </c:pt>
                <c:pt idx="675">
                  <c:v>0.29262912109375999</c:v>
                </c:pt>
                <c:pt idx="676">
                  <c:v>0.29308150390623999</c:v>
                </c:pt>
                <c:pt idx="677">
                  <c:v>0.29354931640623999</c:v>
                </c:pt>
                <c:pt idx="678">
                  <c:v>0.29400609375001602</c:v>
                </c:pt>
                <c:pt idx="679">
                  <c:v>0.29450453125001597</c:v>
                </c:pt>
                <c:pt idx="680">
                  <c:v>0.294981992187488</c:v>
                </c:pt>
                <c:pt idx="681">
                  <c:v>0.295462929687488</c:v>
                </c:pt>
                <c:pt idx="682">
                  <c:v>0.29592406249999997</c:v>
                </c:pt>
                <c:pt idx="683">
                  <c:v>0.29642261718748797</c:v>
                </c:pt>
                <c:pt idx="684">
                  <c:v>0.29694800781251202</c:v>
                </c:pt>
                <c:pt idx="685">
                  <c:v>0.29749609375001601</c:v>
                </c:pt>
                <c:pt idx="686">
                  <c:v>0.29802386718748797</c:v>
                </c:pt>
                <c:pt idx="687">
                  <c:v>0.29856041015625601</c:v>
                </c:pt>
                <c:pt idx="688">
                  <c:v>0.29912779296873598</c:v>
                </c:pt>
                <c:pt idx="689">
                  <c:v>0.29965976562499202</c:v>
                </c:pt>
                <c:pt idx="690">
                  <c:v>0.30018853515625599</c:v>
                </c:pt>
                <c:pt idx="691">
                  <c:v>0.30074498046873599</c:v>
                </c:pt>
                <c:pt idx="692">
                  <c:v>0.30132240234374397</c:v>
                </c:pt>
                <c:pt idx="693">
                  <c:v>0.30181685546873599</c:v>
                </c:pt>
                <c:pt idx="694">
                  <c:v>0.30237767578124802</c:v>
                </c:pt>
                <c:pt idx="695">
                  <c:v>0.30284996093750399</c:v>
                </c:pt>
                <c:pt idx="696">
                  <c:v>0.30336919921875199</c:v>
                </c:pt>
                <c:pt idx="697">
                  <c:v>0.30393488281251202</c:v>
                </c:pt>
                <c:pt idx="698">
                  <c:v>0.30442058593750398</c:v>
                </c:pt>
                <c:pt idx="699">
                  <c:v>0.30496320312499198</c:v>
                </c:pt>
                <c:pt idx="700">
                  <c:v>0.30548878906249605</c:v>
                </c:pt>
                <c:pt idx="701">
                  <c:v>0.30601300781251201</c:v>
                </c:pt>
                <c:pt idx="702">
                  <c:v>0.306442519531264</c:v>
                </c:pt>
                <c:pt idx="703">
                  <c:v>0.30697050781251201</c:v>
                </c:pt>
                <c:pt idx="704">
                  <c:v>0.307460292968736</c:v>
                </c:pt>
                <c:pt idx="705">
                  <c:v>0.30796529296873598</c:v>
                </c:pt>
                <c:pt idx="706">
                  <c:v>0.30847587890624001</c:v>
                </c:pt>
                <c:pt idx="707">
                  <c:v>0.30894835937500797</c:v>
                </c:pt>
                <c:pt idx="708">
                  <c:v>0.309428300781248</c:v>
                </c:pt>
                <c:pt idx="709">
                  <c:v>0.30985632812499198</c:v>
                </c:pt>
                <c:pt idx="710">
                  <c:v>0.30916300781251205</c:v>
                </c:pt>
                <c:pt idx="711">
                  <c:v>0.30540255859375998</c:v>
                </c:pt>
                <c:pt idx="712">
                  <c:v>0.30168964843750395</c:v>
                </c:pt>
                <c:pt idx="713">
                  <c:v>0.29800466796873598</c:v>
                </c:pt>
                <c:pt idx="714">
                  <c:v>0.29432826171875198</c:v>
                </c:pt>
                <c:pt idx="715">
                  <c:v>0.29069074218748797</c:v>
                </c:pt>
                <c:pt idx="716">
                  <c:v>0.28710794921875199</c:v>
                </c:pt>
                <c:pt idx="717">
                  <c:v>0.28350265625001597</c:v>
                </c:pt>
                <c:pt idx="718">
                  <c:v>0.27997046875001602</c:v>
                </c:pt>
                <c:pt idx="719">
                  <c:v>0.276505351562496</c:v>
                </c:pt>
                <c:pt idx="720">
                  <c:v>0.27429650390624</c:v>
                </c:pt>
                <c:pt idx="721">
                  <c:v>0.27511605468748795</c:v>
                </c:pt>
                <c:pt idx="722">
                  <c:v>0.275958847656256</c:v>
                </c:pt>
                <c:pt idx="723">
                  <c:v>0.276820859375008</c:v>
                </c:pt>
                <c:pt idx="724">
                  <c:v>0.277659589843744</c:v>
                </c:pt>
                <c:pt idx="725">
                  <c:v>0.27847166015625602</c:v>
                </c:pt>
                <c:pt idx="726">
                  <c:v>0.27930611328124799</c:v>
                </c:pt>
                <c:pt idx="727">
                  <c:v>0.28016941406249601</c:v>
                </c:pt>
                <c:pt idx="728">
                  <c:v>0.28101251953126399</c:v>
                </c:pt>
                <c:pt idx="729">
                  <c:v>0.28183076171875199</c:v>
                </c:pt>
                <c:pt idx="730">
                  <c:v>0.28259509765625601</c:v>
                </c:pt>
                <c:pt idx="731">
                  <c:v>0.28341083984374399</c:v>
                </c:pt>
                <c:pt idx="732">
                  <c:v>0.28422470703126401</c:v>
                </c:pt>
                <c:pt idx="733">
                  <c:v>0.28501519531251202</c:v>
                </c:pt>
                <c:pt idx="734">
                  <c:v>0.28582298828124802</c:v>
                </c:pt>
                <c:pt idx="735">
                  <c:v>0.28665216796873599</c:v>
                </c:pt>
                <c:pt idx="736">
                  <c:v>0.28750433593750396</c:v>
                </c:pt>
                <c:pt idx="737">
                  <c:v>0.288383554687488</c:v>
                </c:pt>
                <c:pt idx="738">
                  <c:v>0.28922437499999998</c:v>
                </c:pt>
                <c:pt idx="739">
                  <c:v>0.290070546875008</c:v>
                </c:pt>
                <c:pt idx="740">
                  <c:v>0.29092937499999999</c:v>
                </c:pt>
                <c:pt idx="741">
                  <c:v>0.29173080078124802</c:v>
                </c:pt>
                <c:pt idx="742">
                  <c:v>0.29255820312499198</c:v>
                </c:pt>
                <c:pt idx="743">
                  <c:v>0.29338767578124803</c:v>
                </c:pt>
                <c:pt idx="744">
                  <c:v>0.294195781250016</c:v>
                </c:pt>
                <c:pt idx="745">
                  <c:v>0.29501679687500798</c:v>
                </c:pt>
                <c:pt idx="746">
                  <c:v>0.29582509765625603</c:v>
                </c:pt>
                <c:pt idx="747">
                  <c:v>0.296617167968736</c:v>
                </c:pt>
                <c:pt idx="748">
                  <c:v>0.29739900390624002</c:v>
                </c:pt>
                <c:pt idx="749">
                  <c:v>0.29816990234374396</c:v>
                </c:pt>
                <c:pt idx="750">
                  <c:v>0.29895093750000001</c:v>
                </c:pt>
                <c:pt idx="751">
                  <c:v>0.299743105468736</c:v>
                </c:pt>
                <c:pt idx="752">
                  <c:v>0.300513105468736</c:v>
                </c:pt>
                <c:pt idx="753">
                  <c:v>0.30132359375001599</c:v>
                </c:pt>
                <c:pt idx="754">
                  <c:v>0.30212501953126403</c:v>
                </c:pt>
                <c:pt idx="755">
                  <c:v>0.302922167968736</c:v>
                </c:pt>
                <c:pt idx="756">
                  <c:v>0.30365595703126402</c:v>
                </c:pt>
                <c:pt idx="757">
                  <c:v>0.30434400390624</c:v>
                </c:pt>
                <c:pt idx="758">
                  <c:v>0.30511130859376001</c:v>
                </c:pt>
                <c:pt idx="759">
                  <c:v>0.30588320312499201</c:v>
                </c:pt>
                <c:pt idx="760">
                  <c:v>0.30661458984374401</c:v>
                </c:pt>
                <c:pt idx="761">
                  <c:v>0.30739423828124801</c:v>
                </c:pt>
                <c:pt idx="762">
                  <c:v>0.30814126953126403</c:v>
                </c:pt>
                <c:pt idx="763">
                  <c:v>0.308818652343744</c:v>
                </c:pt>
                <c:pt idx="764">
                  <c:v>0.30951712890624</c:v>
                </c:pt>
                <c:pt idx="765">
                  <c:v>0.310215605468736</c:v>
                </c:pt>
                <c:pt idx="766">
                  <c:v>0.310906230468736</c:v>
                </c:pt>
                <c:pt idx="767">
                  <c:v>0.311618925781248</c:v>
                </c:pt>
                <c:pt idx="768">
                  <c:v>0.31231373046873601</c:v>
                </c:pt>
                <c:pt idx="769">
                  <c:v>0.31303140625001602</c:v>
                </c:pt>
                <c:pt idx="770">
                  <c:v>0.31374779296873601</c:v>
                </c:pt>
                <c:pt idx="771">
                  <c:v>0.31443501953126402</c:v>
                </c:pt>
                <c:pt idx="772">
                  <c:v>0.31514523437500802</c:v>
                </c:pt>
                <c:pt idx="773">
                  <c:v>0.31587345703126402</c:v>
                </c:pt>
                <c:pt idx="774">
                  <c:v>0.316579902343744</c:v>
                </c:pt>
                <c:pt idx="775">
                  <c:v>0.31732990234374397</c:v>
                </c:pt>
                <c:pt idx="776">
                  <c:v>0.318041796875008</c:v>
                </c:pt>
                <c:pt idx="777">
                  <c:v>0.31877808593750395</c:v>
                </c:pt>
                <c:pt idx="778">
                  <c:v>0.31949406250000001</c:v>
                </c:pt>
                <c:pt idx="779">
                  <c:v>0.32018816406239997</c:v>
                </c:pt>
                <c:pt idx="780">
                  <c:v>0.32080527343743998</c:v>
                </c:pt>
                <c:pt idx="781">
                  <c:v>0.32149003906239998</c:v>
                </c:pt>
                <c:pt idx="782">
                  <c:v>0.32219199218751998</c:v>
                </c:pt>
                <c:pt idx="783">
                  <c:v>0.32283216796864</c:v>
                </c:pt>
                <c:pt idx="784">
                  <c:v>0.32348728515615999</c:v>
                </c:pt>
                <c:pt idx="785">
                  <c:v>0.32413195312512</c:v>
                </c:pt>
                <c:pt idx="786">
                  <c:v>0.32482664062495997</c:v>
                </c:pt>
                <c:pt idx="787">
                  <c:v>0.32550025390623999</c:v>
                </c:pt>
                <c:pt idx="788">
                  <c:v>0.32619039062495997</c:v>
                </c:pt>
                <c:pt idx="789">
                  <c:v>0.32689771484384</c:v>
                </c:pt>
                <c:pt idx="790">
                  <c:v>0.32767417968736001</c:v>
                </c:pt>
                <c:pt idx="791">
                  <c:v>0.32838000000000001</c:v>
                </c:pt>
                <c:pt idx="792">
                  <c:v>0.32900398437504003</c:v>
                </c:pt>
                <c:pt idx="793">
                  <c:v>0.32971640624991999</c:v>
                </c:pt>
                <c:pt idx="794">
                  <c:v>0.33041707031263995</c:v>
                </c:pt>
                <c:pt idx="795">
                  <c:v>0.33109703124991996</c:v>
                </c:pt>
                <c:pt idx="796">
                  <c:v>0.33176449218751997</c:v>
                </c:pt>
                <c:pt idx="797">
                  <c:v>0.33244374999999998</c:v>
                </c:pt>
                <c:pt idx="798">
                  <c:v>0.33316878906239999</c:v>
                </c:pt>
                <c:pt idx="799">
                  <c:v>0.33378351562495995</c:v>
                </c:pt>
                <c:pt idx="800">
                  <c:v>0.33443722656256003</c:v>
                </c:pt>
                <c:pt idx="801">
                  <c:v>0.33512457031263998</c:v>
                </c:pt>
                <c:pt idx="802">
                  <c:v>0.33580085937504006</c:v>
                </c:pt>
                <c:pt idx="803">
                  <c:v>0.33648265624991996</c:v>
                </c:pt>
                <c:pt idx="804">
                  <c:v>0.33719226562495996</c:v>
                </c:pt>
                <c:pt idx="805">
                  <c:v>0.3378637890624</c:v>
                </c:pt>
                <c:pt idx="806">
                  <c:v>0.33852128906240003</c:v>
                </c:pt>
                <c:pt idx="807">
                  <c:v>0.33921847656256005</c:v>
                </c:pt>
                <c:pt idx="808">
                  <c:v>0.33983378906240003</c:v>
                </c:pt>
                <c:pt idx="809">
                  <c:v>0.34047726562495995</c:v>
                </c:pt>
                <c:pt idx="810">
                  <c:v>0.34115085937504003</c:v>
                </c:pt>
                <c:pt idx="811">
                  <c:v>0.34177445312512</c:v>
                </c:pt>
                <c:pt idx="812">
                  <c:v>0.34245453124991998</c:v>
                </c:pt>
                <c:pt idx="813">
                  <c:v>0.34315210937504004</c:v>
                </c:pt>
                <c:pt idx="814">
                  <c:v>0.34379050781248005</c:v>
                </c:pt>
                <c:pt idx="815">
                  <c:v>0.34443527343743996</c:v>
                </c:pt>
                <c:pt idx="816">
                  <c:v>0.34512128906240003</c:v>
                </c:pt>
                <c:pt idx="817">
                  <c:v>0.345835</c:v>
                </c:pt>
                <c:pt idx="818">
                  <c:v>0.34651835937504005</c:v>
                </c:pt>
                <c:pt idx="819">
                  <c:v>0.34724906250015997</c:v>
                </c:pt>
                <c:pt idx="820">
                  <c:v>0.34793800781248002</c:v>
                </c:pt>
                <c:pt idx="821">
                  <c:v>0.34860296875008001</c:v>
                </c:pt>
                <c:pt idx="822">
                  <c:v>0.34934320312512002</c:v>
                </c:pt>
                <c:pt idx="823">
                  <c:v>0.34996171875008003</c:v>
                </c:pt>
                <c:pt idx="824">
                  <c:v>0.35063175781248002</c:v>
                </c:pt>
                <c:pt idx="825">
                  <c:v>0.35134453124991999</c:v>
                </c:pt>
                <c:pt idx="826">
                  <c:v>0.35204839843743996</c:v>
                </c:pt>
                <c:pt idx="827">
                  <c:v>0.35266152343743995</c:v>
                </c:pt>
                <c:pt idx="828">
                  <c:v>0.35331066406240003</c:v>
                </c:pt>
                <c:pt idx="829">
                  <c:v>0.35397761718751997</c:v>
                </c:pt>
                <c:pt idx="830">
                  <c:v>0.35463988281248005</c:v>
                </c:pt>
                <c:pt idx="831">
                  <c:v>0.35536839843743995</c:v>
                </c:pt>
                <c:pt idx="832">
                  <c:v>0.35601019531264</c:v>
                </c:pt>
                <c:pt idx="833">
                  <c:v>0.35673632812512002</c:v>
                </c:pt>
                <c:pt idx="834">
                  <c:v>0.35744890624991998</c:v>
                </c:pt>
                <c:pt idx="835">
                  <c:v>0.35815046875008</c:v>
                </c:pt>
                <c:pt idx="836">
                  <c:v>0.35885015624992</c:v>
                </c:pt>
                <c:pt idx="837">
                  <c:v>0.35950265624992001</c:v>
                </c:pt>
                <c:pt idx="838">
                  <c:v>0.36017777343743995</c:v>
                </c:pt>
                <c:pt idx="839">
                  <c:v>0.36092796875008004</c:v>
                </c:pt>
                <c:pt idx="840">
                  <c:v>0.36164812499999999</c:v>
                </c:pt>
                <c:pt idx="841">
                  <c:v>0.36230246093759999</c:v>
                </c:pt>
                <c:pt idx="842">
                  <c:v>0.36302292968736005</c:v>
                </c:pt>
                <c:pt idx="843">
                  <c:v>0.36368308593759996</c:v>
                </c:pt>
                <c:pt idx="844">
                  <c:v>0.36437582031263999</c:v>
                </c:pt>
                <c:pt idx="845">
                  <c:v>0.36511785156256005</c:v>
                </c:pt>
                <c:pt idx="846">
                  <c:v>0.36579515624991998</c:v>
                </c:pt>
                <c:pt idx="847">
                  <c:v>0.3665443359376</c:v>
                </c:pt>
                <c:pt idx="848">
                  <c:v>0.36731910156256004</c:v>
                </c:pt>
                <c:pt idx="849">
                  <c:v>0.36799878906240002</c:v>
                </c:pt>
                <c:pt idx="850">
                  <c:v>0.36865281250015997</c:v>
                </c:pt>
                <c:pt idx="851">
                  <c:v>0.36937507812511999</c:v>
                </c:pt>
                <c:pt idx="852">
                  <c:v>0.37007710937504001</c:v>
                </c:pt>
                <c:pt idx="853">
                  <c:v>0.37078753906240003</c:v>
                </c:pt>
                <c:pt idx="854">
                  <c:v>0.37147675781248002</c:v>
                </c:pt>
                <c:pt idx="855">
                  <c:v>0.37209457031263998</c:v>
                </c:pt>
                <c:pt idx="856">
                  <c:v>0.37278261718751998</c:v>
                </c:pt>
                <c:pt idx="857">
                  <c:v>0.37347382812511998</c:v>
                </c:pt>
                <c:pt idx="858">
                  <c:v>0.37413968750015997</c:v>
                </c:pt>
                <c:pt idx="859">
                  <c:v>0.37477597656256006</c:v>
                </c:pt>
                <c:pt idx="860">
                  <c:v>0.37545207031264</c:v>
                </c:pt>
                <c:pt idx="861">
                  <c:v>0.37611843750016</c:v>
                </c:pt>
                <c:pt idx="862">
                  <c:v>0.37676230468736005</c:v>
                </c:pt>
                <c:pt idx="863">
                  <c:v>0.37744019531263995</c:v>
                </c:pt>
                <c:pt idx="864">
                  <c:v>0.3780693359376</c:v>
                </c:pt>
                <c:pt idx="865">
                  <c:v>0.37875199218751998</c:v>
                </c:pt>
                <c:pt idx="866">
                  <c:v>0.37938531250016</c:v>
                </c:pt>
                <c:pt idx="867">
                  <c:v>0.38006359375008003</c:v>
                </c:pt>
                <c:pt idx="868">
                  <c:v>0.38068210937504005</c:v>
                </c:pt>
                <c:pt idx="869">
                  <c:v>0.38130261718751995</c:v>
                </c:pt>
                <c:pt idx="870">
                  <c:v>0.38195421875008001</c:v>
                </c:pt>
                <c:pt idx="871">
                  <c:v>0.38257195312511999</c:v>
                </c:pt>
                <c:pt idx="872">
                  <c:v>0.38319402343743997</c:v>
                </c:pt>
                <c:pt idx="873">
                  <c:v>0.38383499999999998</c:v>
                </c:pt>
                <c:pt idx="874">
                  <c:v>0.38451148437504001</c:v>
                </c:pt>
                <c:pt idx="875">
                  <c:v>0.38511300781248003</c:v>
                </c:pt>
                <c:pt idx="876">
                  <c:v>0.38578890624991996</c:v>
                </c:pt>
                <c:pt idx="877">
                  <c:v>0.38643304687488</c:v>
                </c:pt>
                <c:pt idx="878">
                  <c:v>0.38711414062495997</c:v>
                </c:pt>
                <c:pt idx="879">
                  <c:v>0.38783976562495998</c:v>
                </c:pt>
                <c:pt idx="880">
                  <c:v>0.38852113281248002</c:v>
                </c:pt>
                <c:pt idx="881">
                  <c:v>0.38916402343743994</c:v>
                </c:pt>
                <c:pt idx="882">
                  <c:v>0.38983703124991997</c:v>
                </c:pt>
                <c:pt idx="883">
                  <c:v>0.39053886718751996</c:v>
                </c:pt>
                <c:pt idx="884">
                  <c:v>0.39124562499999999</c:v>
                </c:pt>
                <c:pt idx="885">
                  <c:v>0.39198101562495996</c:v>
                </c:pt>
                <c:pt idx="886">
                  <c:v>0.39272027343743993</c:v>
                </c:pt>
                <c:pt idx="887">
                  <c:v>0.39342519531263997</c:v>
                </c:pt>
                <c:pt idx="888">
                  <c:v>0.39415582031263996</c:v>
                </c:pt>
                <c:pt idx="889">
                  <c:v>0.39485867187488</c:v>
                </c:pt>
                <c:pt idx="890">
                  <c:v>0.39554957031263999</c:v>
                </c:pt>
                <c:pt idx="891">
                  <c:v>0.39629957031263996</c:v>
                </c:pt>
                <c:pt idx="892">
                  <c:v>0.39703437499999999</c:v>
                </c:pt>
                <c:pt idx="893">
                  <c:v>0.39772390624991999</c:v>
                </c:pt>
                <c:pt idx="894">
                  <c:v>0.39841531250015999</c:v>
                </c:pt>
                <c:pt idx="895">
                  <c:v>0.39909488281248001</c:v>
                </c:pt>
                <c:pt idx="896">
                  <c:v>0.39981425781248003</c:v>
                </c:pt>
                <c:pt idx="897">
                  <c:v>0.40053679687487997</c:v>
                </c:pt>
                <c:pt idx="898">
                  <c:v>0.40124433593760001</c:v>
                </c:pt>
                <c:pt idx="899">
                  <c:v>0.40196351562495997</c:v>
                </c:pt>
                <c:pt idx="900">
                  <c:v>0.40271558593759998</c:v>
                </c:pt>
                <c:pt idx="901">
                  <c:v>0.40344460937504001</c:v>
                </c:pt>
                <c:pt idx="902">
                  <c:v>0.40418386718751997</c:v>
                </c:pt>
                <c:pt idx="903">
                  <c:v>0.40495585937504003</c:v>
                </c:pt>
                <c:pt idx="904">
                  <c:v>0.40570097656256005</c:v>
                </c:pt>
                <c:pt idx="905">
                  <c:v>0.40647945312512002</c:v>
                </c:pt>
                <c:pt idx="906">
                  <c:v>0.40721183593759996</c:v>
                </c:pt>
                <c:pt idx="907">
                  <c:v>0.40797187499999998</c:v>
                </c:pt>
                <c:pt idx="908">
                  <c:v>0.40872476562495996</c:v>
                </c:pt>
                <c:pt idx="909">
                  <c:v>0.40952480468736002</c:v>
                </c:pt>
                <c:pt idx="910">
                  <c:v>0.41027781250015999</c:v>
                </c:pt>
                <c:pt idx="911">
                  <c:v>0.41104363281248002</c:v>
                </c:pt>
                <c:pt idx="912">
                  <c:v>0.41183031250016</c:v>
                </c:pt>
                <c:pt idx="913">
                  <c:v>0.41256351562495996</c:v>
                </c:pt>
                <c:pt idx="914">
                  <c:v>0.41328734375008003</c:v>
                </c:pt>
                <c:pt idx="915">
                  <c:v>0.41403339843743997</c:v>
                </c:pt>
                <c:pt idx="916">
                  <c:v>0.41479324218751995</c:v>
                </c:pt>
                <c:pt idx="917">
                  <c:v>0.41549757812512</c:v>
                </c:pt>
                <c:pt idx="918">
                  <c:v>0.41624300781248003</c:v>
                </c:pt>
                <c:pt idx="919">
                  <c:v>0.41699292968736001</c:v>
                </c:pt>
                <c:pt idx="920">
                  <c:v>0.41774300781248003</c:v>
                </c:pt>
                <c:pt idx="921">
                  <c:v>0.41853667968736002</c:v>
                </c:pt>
                <c:pt idx="922">
                  <c:v>0.41930429687488002</c:v>
                </c:pt>
                <c:pt idx="923">
                  <c:v>0.42005292968736002</c:v>
                </c:pt>
                <c:pt idx="924">
                  <c:v>0.42085453124992001</c:v>
                </c:pt>
                <c:pt idx="925">
                  <c:v>0.42165097656256006</c:v>
                </c:pt>
                <c:pt idx="926">
                  <c:v>0.42240617187488</c:v>
                </c:pt>
                <c:pt idx="927">
                  <c:v>0.42318679687487998</c:v>
                </c:pt>
                <c:pt idx="928">
                  <c:v>0.42395699218751998</c:v>
                </c:pt>
                <c:pt idx="929">
                  <c:v>0.42469468750015998</c:v>
                </c:pt>
                <c:pt idx="930">
                  <c:v>0.42544507812512</c:v>
                </c:pt>
                <c:pt idx="931">
                  <c:v>0.42621546875008004</c:v>
                </c:pt>
                <c:pt idx="932">
                  <c:v>0.42697203124992</c:v>
                </c:pt>
                <c:pt idx="933">
                  <c:v>0.42770941406240004</c:v>
                </c:pt>
                <c:pt idx="934">
                  <c:v>0.42846835937504002</c:v>
                </c:pt>
                <c:pt idx="935">
                  <c:v>0.42918207031264</c:v>
                </c:pt>
                <c:pt idx="936">
                  <c:v>0.42987535156256007</c:v>
                </c:pt>
                <c:pt idx="937">
                  <c:v>0.43062308593760001</c:v>
                </c:pt>
                <c:pt idx="938">
                  <c:v>0.43137257812511998</c:v>
                </c:pt>
                <c:pt idx="939">
                  <c:v>0.43206460937504004</c:v>
                </c:pt>
                <c:pt idx="940">
                  <c:v>0.43284792968736002</c:v>
                </c:pt>
                <c:pt idx="941">
                  <c:v>0.43356738281248003</c:v>
                </c:pt>
                <c:pt idx="942">
                  <c:v>0.43431460937504002</c:v>
                </c:pt>
                <c:pt idx="943">
                  <c:v>0.43508093750015997</c:v>
                </c:pt>
                <c:pt idx="944">
                  <c:v>0.43586156250016</c:v>
                </c:pt>
                <c:pt idx="945">
                  <c:v>0.43660628906240001</c:v>
                </c:pt>
                <c:pt idx="946">
                  <c:v>0.43735582031263998</c:v>
                </c:pt>
                <c:pt idx="947">
                  <c:v>0.43807031250015999</c:v>
                </c:pt>
                <c:pt idx="948">
                  <c:v>0.43877714843743992</c:v>
                </c:pt>
                <c:pt idx="949">
                  <c:v>0.43949929687487999</c:v>
                </c:pt>
                <c:pt idx="950">
                  <c:v>0.44022351562496004</c:v>
                </c:pt>
                <c:pt idx="951">
                  <c:v>0.44095632812511998</c:v>
                </c:pt>
                <c:pt idx="952">
                  <c:v>0.44166125000000001</c:v>
                </c:pt>
                <c:pt idx="953">
                  <c:v>0.44239226562496003</c:v>
                </c:pt>
                <c:pt idx="954">
                  <c:v>0.44311414062496002</c:v>
                </c:pt>
                <c:pt idx="955">
                  <c:v>0.44383785156256006</c:v>
                </c:pt>
                <c:pt idx="956">
                  <c:v>0.44458847656256006</c:v>
                </c:pt>
                <c:pt idx="957">
                  <c:v>0.44541027343743994</c:v>
                </c:pt>
                <c:pt idx="958">
                  <c:v>0.44623796875008004</c:v>
                </c:pt>
                <c:pt idx="959">
                  <c:v>0.44706515624991999</c:v>
                </c:pt>
                <c:pt idx="960">
                  <c:v>0.44785664062496006</c:v>
                </c:pt>
                <c:pt idx="961">
                  <c:v>0.44863679687488001</c:v>
                </c:pt>
                <c:pt idx="962">
                  <c:v>0.44942968750015994</c:v>
                </c:pt>
                <c:pt idx="963">
                  <c:v>0.45024175781248005</c:v>
                </c:pt>
                <c:pt idx="964">
                  <c:v>0.45098218750015995</c:v>
                </c:pt>
                <c:pt idx="965">
                  <c:v>0.45183007812511999</c:v>
                </c:pt>
                <c:pt idx="966">
                  <c:v>0.45263019531263998</c:v>
                </c:pt>
                <c:pt idx="967">
                  <c:v>0.45337902343744002</c:v>
                </c:pt>
                <c:pt idx="968">
                  <c:v>0.45410953124991993</c:v>
                </c:pt>
                <c:pt idx="969">
                  <c:v>0.45487894531263995</c:v>
                </c:pt>
                <c:pt idx="970">
                  <c:v>0.45563996093759995</c:v>
                </c:pt>
                <c:pt idx="971">
                  <c:v>0.45643773437503993</c:v>
                </c:pt>
                <c:pt idx="972">
                  <c:v>0.45722441406240005</c:v>
                </c:pt>
                <c:pt idx="973">
                  <c:v>0.45803910156256</c:v>
                </c:pt>
                <c:pt idx="974">
                  <c:v>0.45885453124991993</c:v>
                </c:pt>
                <c:pt idx="975">
                  <c:v>0.45960015624991996</c:v>
                </c:pt>
                <c:pt idx="976">
                  <c:v>0.46042976562496007</c:v>
                </c:pt>
                <c:pt idx="977">
                  <c:v>0.46125683593759992</c:v>
                </c:pt>
                <c:pt idx="978">
                  <c:v>0.46203949218751994</c:v>
                </c:pt>
                <c:pt idx="979">
                  <c:v>0.46282488281248002</c:v>
                </c:pt>
                <c:pt idx="980">
                  <c:v>0.46361269531263999</c:v>
                </c:pt>
                <c:pt idx="981">
                  <c:v>0.46439214843743998</c:v>
                </c:pt>
                <c:pt idx="982">
                  <c:v>0.46516910156256003</c:v>
                </c:pt>
                <c:pt idx="983">
                  <c:v>0.46593621093759996</c:v>
                </c:pt>
                <c:pt idx="984">
                  <c:v>0.46668679687488002</c:v>
                </c:pt>
                <c:pt idx="985">
                  <c:v>0.46749222656256001</c:v>
                </c:pt>
                <c:pt idx="986">
                  <c:v>0.46827664062496005</c:v>
                </c:pt>
                <c:pt idx="987">
                  <c:v>0.46901031250015995</c:v>
                </c:pt>
                <c:pt idx="988">
                  <c:v>0.46979941406240006</c:v>
                </c:pt>
                <c:pt idx="989">
                  <c:v>0.47062632812512001</c:v>
                </c:pt>
                <c:pt idx="990">
                  <c:v>0.47139621093759992</c:v>
                </c:pt>
                <c:pt idx="991">
                  <c:v>0.47214441406240004</c:v>
                </c:pt>
                <c:pt idx="992">
                  <c:v>0.47296613281248001</c:v>
                </c:pt>
                <c:pt idx="993">
                  <c:v>0.47377593750015995</c:v>
                </c:pt>
                <c:pt idx="994">
                  <c:v>0.47462609375008008</c:v>
                </c:pt>
                <c:pt idx="995">
                  <c:v>0.47543570312512001</c:v>
                </c:pt>
                <c:pt idx="996">
                  <c:v>0.47622320312512001</c:v>
                </c:pt>
                <c:pt idx="997">
                  <c:v>0.47700921875008007</c:v>
                </c:pt>
                <c:pt idx="998">
                  <c:v>0.47781222656256001</c:v>
                </c:pt>
                <c:pt idx="999">
                  <c:v>0.47859046875008004</c:v>
                </c:pt>
                <c:pt idx="1000">
                  <c:v>0.47938058593759991</c:v>
                </c:pt>
                <c:pt idx="1001">
                  <c:v>0.48023125</c:v>
                </c:pt>
                <c:pt idx="1002">
                  <c:v>0.48100253906240004</c:v>
                </c:pt>
                <c:pt idx="1003">
                  <c:v>0.48177582031263999</c:v>
                </c:pt>
                <c:pt idx="1004">
                  <c:v>0.48256917968736002</c:v>
                </c:pt>
                <c:pt idx="1005">
                  <c:v>0.48338453124991992</c:v>
                </c:pt>
                <c:pt idx="1006">
                  <c:v>0.48420425781248005</c:v>
                </c:pt>
                <c:pt idx="1007">
                  <c:v>0.48503992187487999</c:v>
                </c:pt>
                <c:pt idx="1008">
                  <c:v>0.48588859375008009</c:v>
                </c:pt>
                <c:pt idx="1009">
                  <c:v>0.48668722656256003</c:v>
                </c:pt>
                <c:pt idx="1010">
                  <c:v>0.48758304687488002</c:v>
                </c:pt>
                <c:pt idx="1011">
                  <c:v>0.48842031250015994</c:v>
                </c:pt>
                <c:pt idx="1012">
                  <c:v>0.48927117187488001</c:v>
                </c:pt>
                <c:pt idx="1013">
                  <c:v>0.49003957031263995</c:v>
                </c:pt>
                <c:pt idx="1014">
                  <c:v>0.49082984375008004</c:v>
                </c:pt>
                <c:pt idx="1015">
                  <c:v>0.49161417968736004</c:v>
                </c:pt>
                <c:pt idx="1016">
                  <c:v>0.49237769531263997</c:v>
                </c:pt>
                <c:pt idx="1017">
                  <c:v>0.49312871093759991</c:v>
                </c:pt>
                <c:pt idx="1018">
                  <c:v>0.49391414062496009</c:v>
                </c:pt>
                <c:pt idx="1019">
                  <c:v>0.49474968750015996</c:v>
                </c:pt>
                <c:pt idx="1020">
                  <c:v>0.49544953124991992</c:v>
                </c:pt>
                <c:pt idx="1021">
                  <c:v>0.49623058593759994</c:v>
                </c:pt>
                <c:pt idx="1022">
                  <c:v>0.49698554687488</c:v>
                </c:pt>
                <c:pt idx="1023">
                  <c:v>0.49780351562496006</c:v>
                </c:pt>
                <c:pt idx="1024">
                  <c:v>0.49862542968736001</c:v>
                </c:pt>
                <c:pt idx="1025">
                  <c:v>0.49941511718751996</c:v>
                </c:pt>
                <c:pt idx="1026">
                  <c:v>0.50021812499999996</c:v>
                </c:pt>
                <c:pt idx="1027">
                  <c:v>0.50104003906240002</c:v>
                </c:pt>
                <c:pt idx="1028">
                  <c:v>0.50185500000000005</c:v>
                </c:pt>
                <c:pt idx="1029">
                  <c:v>0.50263347656255997</c:v>
                </c:pt>
                <c:pt idx="1030">
                  <c:v>0.50347636718751998</c:v>
                </c:pt>
                <c:pt idx="1031">
                  <c:v>0.50428445312512005</c:v>
                </c:pt>
                <c:pt idx="1032">
                  <c:v>0.50506339843743997</c:v>
                </c:pt>
                <c:pt idx="1033">
                  <c:v>0.50585679687487994</c:v>
                </c:pt>
                <c:pt idx="1034">
                  <c:v>0.50665214843744</c:v>
                </c:pt>
                <c:pt idx="1035">
                  <c:v>0.50745535156256005</c:v>
                </c:pt>
                <c:pt idx="1036">
                  <c:v>0.50822445312511999</c:v>
                </c:pt>
                <c:pt idx="1037">
                  <c:v>0.50908320312512001</c:v>
                </c:pt>
                <c:pt idx="1038">
                  <c:v>0.50987507812512001</c:v>
                </c:pt>
                <c:pt idx="1039">
                  <c:v>0.51069101562496011</c:v>
                </c:pt>
                <c:pt idx="1040">
                  <c:v>0.51153832031264002</c:v>
                </c:pt>
                <c:pt idx="1041">
                  <c:v>0.51237187500000003</c:v>
                </c:pt>
                <c:pt idx="1042">
                  <c:v>0.51324660156255997</c:v>
                </c:pt>
                <c:pt idx="1043">
                  <c:v>0.51408382812511999</c:v>
                </c:pt>
                <c:pt idx="1044">
                  <c:v>0.51496703124991994</c:v>
                </c:pt>
                <c:pt idx="1045">
                  <c:v>0.51580597656256</c:v>
                </c:pt>
                <c:pt idx="1046">
                  <c:v>0.51671402343744</c:v>
                </c:pt>
                <c:pt idx="1047">
                  <c:v>0.51756121093759999</c:v>
                </c:pt>
                <c:pt idx="1048">
                  <c:v>0.51843765624991989</c:v>
                </c:pt>
                <c:pt idx="1049">
                  <c:v>0.51932183593759995</c:v>
                </c:pt>
                <c:pt idx="1050">
                  <c:v>0.5201998437500801</c:v>
                </c:pt>
                <c:pt idx="1051">
                  <c:v>0.52106406250015991</c:v>
                </c:pt>
                <c:pt idx="1052">
                  <c:v>0.52190218750015993</c:v>
                </c:pt>
                <c:pt idx="1053">
                  <c:v>0.52281035156255995</c:v>
                </c:pt>
                <c:pt idx="1054">
                  <c:v>0.52364769531263999</c:v>
                </c:pt>
                <c:pt idx="1055">
                  <c:v>0.5245637109375999</c:v>
                </c:pt>
                <c:pt idx="1056">
                  <c:v>0.52545355468735999</c:v>
                </c:pt>
                <c:pt idx="1057">
                  <c:v>0.52631726562496006</c:v>
                </c:pt>
                <c:pt idx="1058">
                  <c:v>0.52717835937503998</c:v>
                </c:pt>
                <c:pt idx="1059">
                  <c:v>0.52801121093759995</c:v>
                </c:pt>
                <c:pt idx="1060">
                  <c:v>0.52884410156256001</c:v>
                </c:pt>
                <c:pt idx="1061">
                  <c:v>0.5297018359375999</c:v>
                </c:pt>
                <c:pt idx="1062">
                  <c:v>0.53056871093759994</c:v>
                </c:pt>
                <c:pt idx="1063">
                  <c:v>0.53139222656256002</c:v>
                </c:pt>
                <c:pt idx="1064">
                  <c:v>0.53223343750015994</c:v>
                </c:pt>
                <c:pt idx="1065">
                  <c:v>0.53306441406240002</c:v>
                </c:pt>
                <c:pt idx="1066">
                  <c:v>0.53391984375008006</c:v>
                </c:pt>
                <c:pt idx="1067">
                  <c:v>0.53475726562496007</c:v>
                </c:pt>
                <c:pt idx="1068">
                  <c:v>0.53557742187488</c:v>
                </c:pt>
                <c:pt idx="1069">
                  <c:v>0.53650238281248008</c:v>
                </c:pt>
                <c:pt idx="1070">
                  <c:v>0.53734527343743999</c:v>
                </c:pt>
                <c:pt idx="1071">
                  <c:v>0.53820300781247998</c:v>
                </c:pt>
                <c:pt idx="1072">
                  <c:v>0.539109375</c:v>
                </c:pt>
                <c:pt idx="1073">
                  <c:v>0.54004249999999998</c:v>
                </c:pt>
                <c:pt idx="1074">
                  <c:v>0.54093457031263992</c:v>
                </c:pt>
                <c:pt idx="1075">
                  <c:v>0.54181078124991988</c:v>
                </c:pt>
                <c:pt idx="1076">
                  <c:v>0.54270703124991992</c:v>
                </c:pt>
                <c:pt idx="1077">
                  <c:v>0.54360683593759995</c:v>
                </c:pt>
                <c:pt idx="1078">
                  <c:v>0.54454234375008004</c:v>
                </c:pt>
                <c:pt idx="1079">
                  <c:v>0.54544363281247998</c:v>
                </c:pt>
                <c:pt idx="1080">
                  <c:v>0.54639605468736008</c:v>
                </c:pt>
                <c:pt idx="1081">
                  <c:v>0.5472983593750399</c:v>
                </c:pt>
                <c:pt idx="1082">
                  <c:v>0.54823792968736007</c:v>
                </c:pt>
                <c:pt idx="1083">
                  <c:v>0.54911984375008005</c:v>
                </c:pt>
                <c:pt idx="1084">
                  <c:v>0.55002503906240008</c:v>
                </c:pt>
                <c:pt idx="1085">
                  <c:v>0.55096800781248001</c:v>
                </c:pt>
                <c:pt idx="1086">
                  <c:v>0.55188511718751998</c:v>
                </c:pt>
                <c:pt idx="1087">
                  <c:v>0.55281863281248</c:v>
                </c:pt>
                <c:pt idx="1088">
                  <c:v>0.55374906250015998</c:v>
                </c:pt>
                <c:pt idx="1089">
                  <c:v>0.55463195312512004</c:v>
                </c:pt>
                <c:pt idx="1090">
                  <c:v>0.55549199218751999</c:v>
                </c:pt>
                <c:pt idx="1091">
                  <c:v>0.55642679687487995</c:v>
                </c:pt>
                <c:pt idx="1092">
                  <c:v>0.55730722656256004</c:v>
                </c:pt>
                <c:pt idx="1093">
                  <c:v>0.55818355468736003</c:v>
                </c:pt>
                <c:pt idx="1094">
                  <c:v>0.55908753906240005</c:v>
                </c:pt>
                <c:pt idx="1095">
                  <c:v>0.55999699218751997</c:v>
                </c:pt>
                <c:pt idx="1096">
                  <c:v>0.56081960937503994</c:v>
                </c:pt>
                <c:pt idx="1097">
                  <c:v>0.56171265624991995</c:v>
                </c:pt>
                <c:pt idx="1098">
                  <c:v>0.56258539062496005</c:v>
                </c:pt>
                <c:pt idx="1099">
                  <c:v>0.56346511718752001</c:v>
                </c:pt>
                <c:pt idx="1100">
                  <c:v>0.56437722656255995</c:v>
                </c:pt>
                <c:pt idx="1101">
                  <c:v>0.56520234375008005</c:v>
                </c:pt>
                <c:pt idx="1102">
                  <c:v>0.56606851562496008</c:v>
                </c:pt>
                <c:pt idx="1103">
                  <c:v>0.56695339843743997</c:v>
                </c:pt>
                <c:pt idx="1104">
                  <c:v>0.56781839843743998</c:v>
                </c:pt>
                <c:pt idx="1105">
                  <c:v>0.56865234375008011</c:v>
                </c:pt>
                <c:pt idx="1106">
                  <c:v>0.56956687500000003</c:v>
                </c:pt>
                <c:pt idx="1107">
                  <c:v>0.57045464843743998</c:v>
                </c:pt>
                <c:pt idx="1108">
                  <c:v>0.57130453124991998</c:v>
                </c:pt>
                <c:pt idx="1109">
                  <c:v>0.57214542968736004</c:v>
                </c:pt>
                <c:pt idx="1110">
                  <c:v>0.57300796875008009</c:v>
                </c:pt>
                <c:pt idx="1111">
                  <c:v>0.57392515624991991</c:v>
                </c:pt>
                <c:pt idx="1112">
                  <c:v>0.57474878906240001</c:v>
                </c:pt>
                <c:pt idx="1113">
                  <c:v>0.57563406250015992</c:v>
                </c:pt>
                <c:pt idx="1114">
                  <c:v>0.57653664062496002</c:v>
                </c:pt>
                <c:pt idx="1115">
                  <c:v>0.57739925781248003</c:v>
                </c:pt>
                <c:pt idx="1116">
                  <c:v>0.57828839843743995</c:v>
                </c:pt>
                <c:pt idx="1117">
                  <c:v>0.57920035156256</c:v>
                </c:pt>
                <c:pt idx="1118">
                  <c:v>0.5801096875001599</c:v>
                </c:pt>
                <c:pt idx="1119">
                  <c:v>0.58102691406240004</c:v>
                </c:pt>
                <c:pt idx="1120">
                  <c:v>0.58194949218752001</c:v>
                </c:pt>
                <c:pt idx="1121">
                  <c:v>0.58285058593759997</c:v>
                </c:pt>
                <c:pt idx="1122">
                  <c:v>0.5838271093750399</c:v>
                </c:pt>
                <c:pt idx="1123">
                  <c:v>0.58478667968735998</c:v>
                </c:pt>
                <c:pt idx="1124">
                  <c:v>0.58571960937503997</c:v>
                </c:pt>
                <c:pt idx="1125">
                  <c:v>0.58668535156255996</c:v>
                </c:pt>
                <c:pt idx="1126">
                  <c:v>0.58761800781248008</c:v>
                </c:pt>
                <c:pt idx="1127">
                  <c:v>0.58854085937503997</c:v>
                </c:pt>
                <c:pt idx="1128">
                  <c:v>0.58947796875008007</c:v>
                </c:pt>
                <c:pt idx="1129">
                  <c:v>0.59038414062496003</c:v>
                </c:pt>
                <c:pt idx="1130">
                  <c:v>0.59130214843744</c:v>
                </c:pt>
                <c:pt idx="1131">
                  <c:v>0.59222386718751996</c:v>
                </c:pt>
                <c:pt idx="1132">
                  <c:v>0.59310613281248004</c:v>
                </c:pt>
                <c:pt idx="1133">
                  <c:v>0.59406824218751997</c:v>
                </c:pt>
                <c:pt idx="1134">
                  <c:v>0.59496683593759991</c:v>
                </c:pt>
                <c:pt idx="1135">
                  <c:v>0.59582683593759989</c:v>
                </c:pt>
                <c:pt idx="1136">
                  <c:v>0.59676277343744</c:v>
                </c:pt>
                <c:pt idx="1137">
                  <c:v>0.59764792968736002</c:v>
                </c:pt>
                <c:pt idx="1138">
                  <c:v>0.59853066406240008</c:v>
                </c:pt>
                <c:pt idx="1139">
                  <c:v>0.59946226562496008</c:v>
                </c:pt>
                <c:pt idx="1140">
                  <c:v>0.60035152343744003</c:v>
                </c:pt>
                <c:pt idx="1141">
                  <c:v>0.60127093750015992</c:v>
                </c:pt>
                <c:pt idx="1142">
                  <c:v>0.60220027343743998</c:v>
                </c:pt>
                <c:pt idx="1143">
                  <c:v>0.60305929687488002</c:v>
                </c:pt>
                <c:pt idx="1144">
                  <c:v>0.60398050781248003</c:v>
                </c:pt>
                <c:pt idx="1145">
                  <c:v>0.60489542968735999</c:v>
                </c:pt>
                <c:pt idx="1146">
                  <c:v>0.60575804687488</c:v>
                </c:pt>
                <c:pt idx="1147">
                  <c:v>0.60662847656256003</c:v>
                </c:pt>
                <c:pt idx="1148">
                  <c:v>0.60755027343743995</c:v>
                </c:pt>
                <c:pt idx="1149">
                  <c:v>0.60845992187487996</c:v>
                </c:pt>
                <c:pt idx="1150">
                  <c:v>0.60937992187487999</c:v>
                </c:pt>
                <c:pt idx="1151">
                  <c:v>0.6102781640624001</c:v>
                </c:pt>
                <c:pt idx="1152">
                  <c:v>0.61115140624991993</c:v>
                </c:pt>
                <c:pt idx="1153">
                  <c:v>0.61203257812512002</c:v>
                </c:pt>
                <c:pt idx="1154">
                  <c:v>0.61292097656255995</c:v>
                </c:pt>
                <c:pt idx="1155">
                  <c:v>0.61389804687488003</c:v>
                </c:pt>
                <c:pt idx="1156">
                  <c:v>0.61484253906240005</c:v>
                </c:pt>
                <c:pt idx="1157">
                  <c:v>0.61581296875008007</c:v>
                </c:pt>
                <c:pt idx="1158">
                  <c:v>0.61676238281248008</c:v>
                </c:pt>
                <c:pt idx="1159">
                  <c:v>0.61772792968736001</c:v>
                </c:pt>
                <c:pt idx="1160">
                  <c:v>0.61867460937503993</c:v>
                </c:pt>
                <c:pt idx="1161">
                  <c:v>0.61962035156256001</c:v>
                </c:pt>
                <c:pt idx="1162">
                  <c:v>0.62062242187488004</c:v>
                </c:pt>
                <c:pt idx="1163">
                  <c:v>0.62163195312511998</c:v>
                </c:pt>
                <c:pt idx="1164">
                  <c:v>0.62258089843744002</c:v>
                </c:pt>
                <c:pt idx="1165">
                  <c:v>0.62353320312511995</c:v>
                </c:pt>
                <c:pt idx="1166">
                  <c:v>0.62447300781248005</c:v>
                </c:pt>
                <c:pt idx="1167">
                  <c:v>0.6254162890624001</c:v>
                </c:pt>
                <c:pt idx="1168">
                  <c:v>0.62639089843744</c:v>
                </c:pt>
                <c:pt idx="1169">
                  <c:v>0.62730324218751998</c:v>
                </c:pt>
                <c:pt idx="1170">
                  <c:v>0.62828390624991992</c:v>
                </c:pt>
                <c:pt idx="1171">
                  <c:v>0.62924996093759988</c:v>
                </c:pt>
                <c:pt idx="1172">
                  <c:v>0.63021242187488002</c:v>
                </c:pt>
                <c:pt idx="1173">
                  <c:v>0.63111390624991992</c:v>
                </c:pt>
                <c:pt idx="1174">
                  <c:v>0.63211121093759992</c:v>
                </c:pt>
                <c:pt idx="1175">
                  <c:v>0.63308183593759992</c:v>
                </c:pt>
                <c:pt idx="1176">
                  <c:v>0.63406558593759998</c:v>
                </c:pt>
                <c:pt idx="1177">
                  <c:v>0.6350903125001599</c:v>
                </c:pt>
                <c:pt idx="1178">
                  <c:v>0.63609167968736002</c:v>
                </c:pt>
                <c:pt idx="1179">
                  <c:v>0.63713046875008006</c:v>
                </c:pt>
                <c:pt idx="1180">
                  <c:v>0.63808972656256002</c:v>
                </c:pt>
                <c:pt idx="1181">
                  <c:v>0.63906703124991993</c:v>
                </c:pt>
                <c:pt idx="1182">
                  <c:v>0.64005726562496001</c:v>
                </c:pt>
                <c:pt idx="1183">
                  <c:v>0.64102074218751992</c:v>
                </c:pt>
                <c:pt idx="1184">
                  <c:v>0.64198500000000003</c:v>
                </c:pt>
                <c:pt idx="1185">
                  <c:v>0.64298437500000005</c:v>
                </c:pt>
                <c:pt idx="1186">
                  <c:v>0.64397867187488</c:v>
                </c:pt>
                <c:pt idx="1187">
                  <c:v>0.64491128906240003</c:v>
                </c:pt>
                <c:pt idx="1188">
                  <c:v>0.64588847656255999</c:v>
                </c:pt>
                <c:pt idx="1189">
                  <c:v>0.64688449218751998</c:v>
                </c:pt>
                <c:pt idx="1190">
                  <c:v>0.64787628906240002</c:v>
                </c:pt>
                <c:pt idx="1191">
                  <c:v>0.64888890624991991</c:v>
                </c:pt>
                <c:pt idx="1192">
                  <c:v>0.64987277343743999</c:v>
                </c:pt>
                <c:pt idx="1193">
                  <c:v>0.65095250000000004</c:v>
                </c:pt>
                <c:pt idx="1194">
                  <c:v>0.65200550781248001</c:v>
                </c:pt>
                <c:pt idx="1195">
                  <c:v>0.65297679687487997</c:v>
                </c:pt>
                <c:pt idx="1196">
                  <c:v>0.65397199218752</c:v>
                </c:pt>
                <c:pt idx="1197">
                  <c:v>0.65505953124991989</c:v>
                </c:pt>
                <c:pt idx="1198">
                  <c:v>0.65609937500000004</c:v>
                </c:pt>
                <c:pt idx="1199">
                  <c:v>0.65707828124991996</c:v>
                </c:pt>
                <c:pt idx="1200">
                  <c:v>0.65812585937503998</c:v>
                </c:pt>
                <c:pt idx="1201">
                  <c:v>0.65918937499999997</c:v>
                </c:pt>
                <c:pt idx="1202">
                  <c:v>0.66019781250016008</c:v>
                </c:pt>
                <c:pt idx="1203">
                  <c:v>0.6612267187500801</c:v>
                </c:pt>
                <c:pt idx="1204">
                  <c:v>0.66227156250016006</c:v>
                </c:pt>
                <c:pt idx="1205">
                  <c:v>0.66330859375008011</c:v>
                </c:pt>
                <c:pt idx="1206">
                  <c:v>0.66438265624991988</c:v>
                </c:pt>
                <c:pt idx="1207">
                  <c:v>0.66539851562496011</c:v>
                </c:pt>
                <c:pt idx="1208">
                  <c:v>0.66639375000000001</c:v>
                </c:pt>
                <c:pt idx="1209">
                  <c:v>0.66747257812512006</c:v>
                </c:pt>
                <c:pt idx="1210">
                  <c:v>0.66852648437503992</c:v>
                </c:pt>
                <c:pt idx="1211">
                  <c:v>0.66951257812512011</c:v>
                </c:pt>
                <c:pt idx="1212">
                  <c:v>0.67054273437503997</c:v>
                </c:pt>
                <c:pt idx="1213">
                  <c:v>0.67152976562496003</c:v>
                </c:pt>
                <c:pt idx="1214">
                  <c:v>0.67251562499999995</c:v>
                </c:pt>
                <c:pt idx="1215">
                  <c:v>0.67349203124991996</c:v>
                </c:pt>
                <c:pt idx="1216">
                  <c:v>0.67445843750015999</c:v>
                </c:pt>
                <c:pt idx="1217">
                  <c:v>0.67542726562496003</c:v>
                </c:pt>
                <c:pt idx="1218">
                  <c:v>0.67638734375008003</c:v>
                </c:pt>
                <c:pt idx="1219">
                  <c:v>0.67734078124991992</c:v>
                </c:pt>
                <c:pt idx="1220">
                  <c:v>0.67824867187487992</c:v>
                </c:pt>
                <c:pt idx="1221">
                  <c:v>0.67916210937503996</c:v>
                </c:pt>
                <c:pt idx="1222">
                  <c:v>0.68015718750016008</c:v>
                </c:pt>
                <c:pt idx="1223">
                  <c:v>0.68114710937503997</c:v>
                </c:pt>
                <c:pt idx="1224">
                  <c:v>0.68209859375008008</c:v>
                </c:pt>
                <c:pt idx="1225">
                  <c:v>0.68309226562496006</c:v>
                </c:pt>
                <c:pt idx="1226">
                  <c:v>0.68409039062496002</c:v>
                </c:pt>
                <c:pt idx="1227">
                  <c:v>0.68502773437503994</c:v>
                </c:pt>
                <c:pt idx="1228">
                  <c:v>0.68600484375008008</c:v>
                </c:pt>
                <c:pt idx="1229">
                  <c:v>0.68692492187487986</c:v>
                </c:pt>
                <c:pt idx="1230">
                  <c:v>0.68792140624991993</c:v>
                </c:pt>
                <c:pt idx="1231">
                  <c:v>0.68888554687487991</c:v>
                </c:pt>
                <c:pt idx="1232">
                  <c:v>0.68983828124991997</c:v>
                </c:pt>
                <c:pt idx="1233">
                  <c:v>0.69079820312512008</c:v>
                </c:pt>
                <c:pt idx="1234">
                  <c:v>0.69176609375008002</c:v>
                </c:pt>
                <c:pt idx="1235">
                  <c:v>0.69278328124991995</c:v>
                </c:pt>
                <c:pt idx="1236">
                  <c:v>0.69377539062496008</c:v>
                </c:pt>
                <c:pt idx="1237">
                  <c:v>0.69477546875008012</c:v>
                </c:pt>
                <c:pt idx="1238">
                  <c:v>0.69578140624991991</c:v>
                </c:pt>
                <c:pt idx="1239">
                  <c:v>0.69685531250016008</c:v>
                </c:pt>
                <c:pt idx="1240">
                  <c:v>0.69786726562496004</c:v>
                </c:pt>
                <c:pt idx="1241">
                  <c:v>0.69892429687487989</c:v>
                </c:pt>
                <c:pt idx="1242">
                  <c:v>0.69997632812512012</c:v>
                </c:pt>
                <c:pt idx="1243">
                  <c:v>0.70099156250016004</c:v>
                </c:pt>
                <c:pt idx="1244">
                  <c:v>0.70204671875008007</c:v>
                </c:pt>
                <c:pt idx="1245">
                  <c:v>0.70302929687487992</c:v>
                </c:pt>
                <c:pt idx="1246">
                  <c:v>0.70397632812512012</c:v>
                </c:pt>
                <c:pt idx="1247">
                  <c:v>0.70496617187487987</c:v>
                </c:pt>
                <c:pt idx="1248">
                  <c:v>0.70595835937503992</c:v>
                </c:pt>
                <c:pt idx="1249">
                  <c:v>0.70689062499999999</c:v>
                </c:pt>
                <c:pt idx="1250">
                  <c:v>0.70787390624991997</c:v>
                </c:pt>
                <c:pt idx="1251">
                  <c:v>0.70888968750016002</c:v>
                </c:pt>
                <c:pt idx="1252">
                  <c:v>0.70985734375008003</c:v>
                </c:pt>
                <c:pt idx="1253">
                  <c:v>0.71083507812512015</c:v>
                </c:pt>
                <c:pt idx="1254">
                  <c:v>0.71183367187487989</c:v>
                </c:pt>
                <c:pt idx="1255">
                  <c:v>0.71285328124991998</c:v>
                </c:pt>
                <c:pt idx="1256">
                  <c:v>0.71385898437503992</c:v>
                </c:pt>
                <c:pt idx="1257">
                  <c:v>0.71492304687487984</c:v>
                </c:pt>
                <c:pt idx="1258">
                  <c:v>0.71595171875008012</c:v>
                </c:pt>
                <c:pt idx="1259">
                  <c:v>0.71703281250016004</c:v>
                </c:pt>
                <c:pt idx="1260">
                  <c:v>0.71808281250016004</c:v>
                </c:pt>
                <c:pt idx="1261">
                  <c:v>0.71912718750016003</c:v>
                </c:pt>
                <c:pt idx="1262">
                  <c:v>0.72017132812512008</c:v>
                </c:pt>
                <c:pt idx="1263">
                  <c:v>0.72120820312512013</c:v>
                </c:pt>
                <c:pt idx="1264">
                  <c:v>0.72224984375008006</c:v>
                </c:pt>
                <c:pt idx="1265">
                  <c:v>0.7232895312499199</c:v>
                </c:pt>
                <c:pt idx="1266">
                  <c:v>0.72440031250016002</c:v>
                </c:pt>
                <c:pt idx="1267">
                  <c:v>0.7254052343750399</c:v>
                </c:pt>
                <c:pt idx="1268">
                  <c:v>0.72652929687487988</c:v>
                </c:pt>
                <c:pt idx="1269">
                  <c:v>0.7275871093750399</c:v>
                </c:pt>
                <c:pt idx="1270">
                  <c:v>0.72871632812512011</c:v>
                </c:pt>
                <c:pt idx="1271">
                  <c:v>0.72975898437503994</c:v>
                </c:pt>
                <c:pt idx="1272">
                  <c:v>0.73082296875008002</c:v>
                </c:pt>
                <c:pt idx="1273">
                  <c:v>0.73191414062496007</c:v>
                </c:pt>
                <c:pt idx="1274">
                  <c:v>0.73298265624991998</c:v>
                </c:pt>
                <c:pt idx="1275">
                  <c:v>0.73404265624991993</c:v>
                </c:pt>
                <c:pt idx="1276">
                  <c:v>0.73507710937503989</c:v>
                </c:pt>
                <c:pt idx="1277">
                  <c:v>0.73621046875008012</c:v>
                </c:pt>
                <c:pt idx="1278">
                  <c:v>0.73722320312512013</c:v>
                </c:pt>
                <c:pt idx="1279">
                  <c:v>0.73823671875008012</c:v>
                </c:pt>
                <c:pt idx="1280">
                  <c:v>0.73923656250016001</c:v>
                </c:pt>
                <c:pt idx="1281">
                  <c:v>0.7403325781251201</c:v>
                </c:pt>
                <c:pt idx="1282">
                  <c:v>0.74137085937503988</c:v>
                </c:pt>
                <c:pt idx="1283">
                  <c:v>0.74243273437503998</c:v>
                </c:pt>
                <c:pt idx="1284">
                  <c:v>0.74354523437503994</c:v>
                </c:pt>
                <c:pt idx="1285">
                  <c:v>0.74457796875008009</c:v>
                </c:pt>
                <c:pt idx="1286">
                  <c:v>0.74565960937503994</c:v>
                </c:pt>
                <c:pt idx="1287">
                  <c:v>0.74667742187487984</c:v>
                </c:pt>
                <c:pt idx="1288">
                  <c:v>0.74771515624991991</c:v>
                </c:pt>
                <c:pt idx="1289">
                  <c:v>0.74878429687487991</c:v>
                </c:pt>
                <c:pt idx="1290">
                  <c:v>0.74981585937503992</c:v>
                </c:pt>
                <c:pt idx="1291">
                  <c:v>0.75081187500000002</c:v>
                </c:pt>
                <c:pt idx="1292">
                  <c:v>0.75188437500000005</c:v>
                </c:pt>
                <c:pt idx="1293">
                  <c:v>0.75296273437503991</c:v>
                </c:pt>
                <c:pt idx="1294">
                  <c:v>0.75392734375008008</c:v>
                </c:pt>
                <c:pt idx="1295">
                  <c:v>0.75496710937503997</c:v>
                </c:pt>
                <c:pt idx="1296">
                  <c:v>0.75596125000000003</c:v>
                </c:pt>
                <c:pt idx="1297">
                  <c:v>0.75697710937503992</c:v>
                </c:pt>
                <c:pt idx="1298">
                  <c:v>0.75800437499999995</c:v>
                </c:pt>
                <c:pt idx="1299">
                  <c:v>0.75904140624991989</c:v>
                </c:pt>
                <c:pt idx="1300">
                  <c:v>0.76010445312512009</c:v>
                </c:pt>
                <c:pt idx="1301">
                  <c:v>0.76113648437503989</c:v>
                </c:pt>
                <c:pt idx="1302">
                  <c:v>0.76214515624991996</c:v>
                </c:pt>
                <c:pt idx="1303">
                  <c:v>0.76314148437503992</c:v>
                </c:pt>
                <c:pt idx="1304">
                  <c:v>0.76420796875008012</c:v>
                </c:pt>
                <c:pt idx="1305">
                  <c:v>0.76531499999999997</c:v>
                </c:pt>
                <c:pt idx="1306">
                  <c:v>0.76638499999999998</c:v>
                </c:pt>
                <c:pt idx="1307">
                  <c:v>0.76745874999999997</c:v>
                </c:pt>
                <c:pt idx="1308">
                  <c:v>0.76854765624991994</c:v>
                </c:pt>
                <c:pt idx="1309">
                  <c:v>0.76961875000000002</c:v>
                </c:pt>
                <c:pt idx="1310">
                  <c:v>0.77065015624991995</c:v>
                </c:pt>
                <c:pt idx="1311">
                  <c:v>0.77175773437503992</c:v>
                </c:pt>
                <c:pt idx="1312">
                  <c:v>0.77287359375008002</c:v>
                </c:pt>
                <c:pt idx="1313">
                  <c:v>0.77397132812512015</c:v>
                </c:pt>
                <c:pt idx="1314">
                  <c:v>0.77501249999999999</c:v>
                </c:pt>
                <c:pt idx="1315">
                  <c:v>0.77608312499999998</c:v>
                </c:pt>
                <c:pt idx="1316">
                  <c:v>0.77723476562496008</c:v>
                </c:pt>
                <c:pt idx="1317">
                  <c:v>0.77829023437503997</c:v>
                </c:pt>
                <c:pt idx="1318">
                  <c:v>0.77935750000000004</c:v>
                </c:pt>
                <c:pt idx="1319">
                  <c:v>0.78045140624991993</c:v>
                </c:pt>
                <c:pt idx="1320">
                  <c:v>0.78154281250016</c:v>
                </c:pt>
                <c:pt idx="1321">
                  <c:v>0.78262078124991996</c:v>
                </c:pt>
                <c:pt idx="1322">
                  <c:v>0.78366656250016009</c:v>
                </c:pt>
                <c:pt idx="1323">
                  <c:v>0.78476749999999995</c:v>
                </c:pt>
                <c:pt idx="1324">
                  <c:v>0.78587984375008002</c:v>
                </c:pt>
                <c:pt idx="1325">
                  <c:v>0.78696304687487995</c:v>
                </c:pt>
                <c:pt idx="1326">
                  <c:v>0.78797546875008007</c:v>
                </c:pt>
                <c:pt idx="1327">
                  <c:v>0.78901546875008011</c:v>
                </c:pt>
                <c:pt idx="1328">
                  <c:v>0.79005757812512012</c:v>
                </c:pt>
                <c:pt idx="1329">
                  <c:v>0.79113601562496005</c:v>
                </c:pt>
                <c:pt idx="1330">
                  <c:v>0.79222320312512007</c:v>
                </c:pt>
                <c:pt idx="1331">
                  <c:v>0.79326992187487988</c:v>
                </c:pt>
                <c:pt idx="1332">
                  <c:v>0.79433117187487989</c:v>
                </c:pt>
                <c:pt idx="1333">
                  <c:v>0.79535265624991991</c:v>
                </c:pt>
                <c:pt idx="1334">
                  <c:v>0.79642070312512014</c:v>
                </c:pt>
                <c:pt idx="1335">
                  <c:v>0.79747640624991989</c:v>
                </c:pt>
                <c:pt idx="1336">
                  <c:v>0.79851687500000001</c:v>
                </c:pt>
                <c:pt idx="1337">
                  <c:v>0.79962500000000003</c:v>
                </c:pt>
                <c:pt idx="1338">
                  <c:v>0.80073562499999995</c:v>
                </c:pt>
                <c:pt idx="1339">
                  <c:v>0.80182203124991991</c:v>
                </c:pt>
                <c:pt idx="1340">
                  <c:v>0.80288351562496008</c:v>
                </c:pt>
                <c:pt idx="1341">
                  <c:v>0.80399085937503989</c:v>
                </c:pt>
                <c:pt idx="1342">
                  <c:v>0.80513960937503992</c:v>
                </c:pt>
                <c:pt idx="1343">
                  <c:v>0.80627249999999995</c:v>
                </c:pt>
                <c:pt idx="1344">
                  <c:v>0.80744312500000004</c:v>
                </c:pt>
                <c:pt idx="1345">
                  <c:v>0.80855398437503989</c:v>
                </c:pt>
                <c:pt idx="1346">
                  <c:v>0.80978828124991997</c:v>
                </c:pt>
                <c:pt idx="1347">
                  <c:v>0.81097515624991989</c:v>
                </c:pt>
                <c:pt idx="1348">
                  <c:v>0.81213984375008008</c:v>
                </c:pt>
                <c:pt idx="1349">
                  <c:v>0.81328250000000002</c:v>
                </c:pt>
                <c:pt idx="1350">
                  <c:v>0.81447632812512005</c:v>
                </c:pt>
                <c:pt idx="1351">
                  <c:v>0.81559539062496011</c:v>
                </c:pt>
                <c:pt idx="1352">
                  <c:v>0.81672039062496005</c:v>
                </c:pt>
                <c:pt idx="1353">
                  <c:v>0.81787429687487989</c:v>
                </c:pt>
                <c:pt idx="1354">
                  <c:v>0.81890992187487988</c:v>
                </c:pt>
                <c:pt idx="1355">
                  <c:v>0.82000609375008005</c:v>
                </c:pt>
                <c:pt idx="1356">
                  <c:v>0.821045625</c:v>
                </c:pt>
                <c:pt idx="1357">
                  <c:v>0.82216765624991994</c:v>
                </c:pt>
                <c:pt idx="1358">
                  <c:v>0.82321257812512005</c:v>
                </c:pt>
                <c:pt idx="1359">
                  <c:v>0.82430289062496009</c:v>
                </c:pt>
                <c:pt idx="1360">
                  <c:v>0.82543140624991995</c:v>
                </c:pt>
                <c:pt idx="1361">
                  <c:v>0.82660460937503999</c:v>
                </c:pt>
                <c:pt idx="1362">
                  <c:v>0.82774054687487986</c:v>
                </c:pt>
                <c:pt idx="1363">
                  <c:v>0.82884374999999999</c:v>
                </c:pt>
                <c:pt idx="1364">
                  <c:v>0.82997984375008005</c:v>
                </c:pt>
                <c:pt idx="1365">
                  <c:v>0.83108375000000001</c:v>
                </c:pt>
                <c:pt idx="1366">
                  <c:v>0.83220328124991994</c:v>
                </c:pt>
                <c:pt idx="1367">
                  <c:v>0.83332468750016009</c:v>
                </c:pt>
                <c:pt idx="1368">
                  <c:v>0.83447593750016003</c:v>
                </c:pt>
                <c:pt idx="1369">
                  <c:v>0.83558500000000002</c:v>
                </c:pt>
                <c:pt idx="1370">
                  <c:v>0.83665679687487993</c:v>
                </c:pt>
                <c:pt idx="1371">
                  <c:v>0.83775062499999997</c:v>
                </c:pt>
                <c:pt idx="1372">
                  <c:v>0.83883687500000004</c:v>
                </c:pt>
                <c:pt idx="1373">
                  <c:v>0.83995796875008011</c:v>
                </c:pt>
                <c:pt idx="1374">
                  <c:v>0.84106984375008009</c:v>
                </c:pt>
                <c:pt idx="1375">
                  <c:v>0.84226695312512012</c:v>
                </c:pt>
                <c:pt idx="1376">
                  <c:v>0.84346296875008009</c:v>
                </c:pt>
                <c:pt idx="1377">
                  <c:v>0.84455218750016003</c:v>
                </c:pt>
                <c:pt idx="1378">
                  <c:v>0.84571914062496012</c:v>
                </c:pt>
                <c:pt idx="1379">
                  <c:v>0.84690046875008007</c:v>
                </c:pt>
                <c:pt idx="1380">
                  <c:v>0.84808812499999997</c:v>
                </c:pt>
                <c:pt idx="1381">
                  <c:v>0.84922125000000004</c:v>
                </c:pt>
                <c:pt idx="1382">
                  <c:v>0.85041750000000005</c:v>
                </c:pt>
                <c:pt idx="1383">
                  <c:v>0.85157085937503996</c:v>
                </c:pt>
                <c:pt idx="1384">
                  <c:v>0.85274000000000005</c:v>
                </c:pt>
                <c:pt idx="1385">
                  <c:v>0.85389046875008012</c:v>
                </c:pt>
                <c:pt idx="1386">
                  <c:v>0.85504671875008009</c:v>
                </c:pt>
                <c:pt idx="1387">
                  <c:v>0.85623718750016009</c:v>
                </c:pt>
                <c:pt idx="1388">
                  <c:v>0.85742375000000004</c:v>
                </c:pt>
                <c:pt idx="1389">
                  <c:v>0.85860367187487985</c:v>
                </c:pt>
                <c:pt idx="1390">
                  <c:v>0.85974718750015999</c:v>
                </c:pt>
                <c:pt idx="1391">
                  <c:v>0.86088906250016006</c:v>
                </c:pt>
                <c:pt idx="1392">
                  <c:v>0.8620289062499199</c:v>
                </c:pt>
                <c:pt idx="1393">
                  <c:v>0.86314507812512009</c:v>
                </c:pt>
                <c:pt idx="1394">
                  <c:v>0.86433812499999996</c:v>
                </c:pt>
                <c:pt idx="1395">
                  <c:v>0.86548679687487995</c:v>
                </c:pt>
                <c:pt idx="1396">
                  <c:v>0.86654218750015999</c:v>
                </c:pt>
                <c:pt idx="1397">
                  <c:v>0.86767921875008003</c:v>
                </c:pt>
                <c:pt idx="1398">
                  <c:v>0.86879578124991996</c:v>
                </c:pt>
                <c:pt idx="1399">
                  <c:v>0.86987679687487984</c:v>
                </c:pt>
                <c:pt idx="1400">
                  <c:v>0.87094320312512008</c:v>
                </c:pt>
                <c:pt idx="1401">
                  <c:v>0.87211593750016003</c:v>
                </c:pt>
                <c:pt idx="1402">
                  <c:v>0.87320703124991994</c:v>
                </c:pt>
                <c:pt idx="1403">
                  <c:v>0.87432320312512013</c:v>
                </c:pt>
                <c:pt idx="1404">
                  <c:v>0.87539804687487988</c:v>
                </c:pt>
                <c:pt idx="1405">
                  <c:v>0.87646914062496006</c:v>
                </c:pt>
                <c:pt idx="1406">
                  <c:v>0.87759109375007993</c:v>
                </c:pt>
                <c:pt idx="1407">
                  <c:v>0.87871851562496006</c:v>
                </c:pt>
                <c:pt idx="1408">
                  <c:v>0.87982367187487986</c:v>
                </c:pt>
                <c:pt idx="1409">
                  <c:v>0.88095406250016006</c:v>
                </c:pt>
                <c:pt idx="1410">
                  <c:v>0.88212945312512014</c:v>
                </c:pt>
                <c:pt idx="1411">
                  <c:v>0.88327242187487987</c:v>
                </c:pt>
                <c:pt idx="1412">
                  <c:v>0.88442351562496002</c:v>
                </c:pt>
                <c:pt idx="1413">
                  <c:v>0.88556429687487992</c:v>
                </c:pt>
                <c:pt idx="1414">
                  <c:v>0.88672382812512007</c:v>
                </c:pt>
                <c:pt idx="1415">
                  <c:v>0.88792570312512009</c:v>
                </c:pt>
                <c:pt idx="1416">
                  <c:v>0.88913773437503996</c:v>
                </c:pt>
                <c:pt idx="1417">
                  <c:v>0.89026703124992002</c:v>
                </c:pt>
                <c:pt idx="1418">
                  <c:v>0.89143046875007992</c:v>
                </c:pt>
                <c:pt idx="1419">
                  <c:v>0.89257195312512005</c:v>
                </c:pt>
                <c:pt idx="1420">
                  <c:v>0.89367242187487994</c:v>
                </c:pt>
                <c:pt idx="1421">
                  <c:v>0.89474859375007998</c:v>
                </c:pt>
                <c:pt idx="1422">
                  <c:v>0.89588281250016011</c:v>
                </c:pt>
                <c:pt idx="1423">
                  <c:v>0.89707984375007987</c:v>
                </c:pt>
                <c:pt idx="1424">
                  <c:v>0.89825281250016009</c:v>
                </c:pt>
                <c:pt idx="1425">
                  <c:v>0.89941617187487999</c:v>
                </c:pt>
                <c:pt idx="1426">
                  <c:v>0.900551875</c:v>
                </c:pt>
                <c:pt idx="1427">
                  <c:v>0.90173054687487997</c:v>
                </c:pt>
                <c:pt idx="1428">
                  <c:v>0.90286968750016017</c:v>
                </c:pt>
                <c:pt idx="1429">
                  <c:v>0.90403984375007984</c:v>
                </c:pt>
                <c:pt idx="1430">
                  <c:v>0.90527687499999998</c:v>
                </c:pt>
                <c:pt idx="1431">
                  <c:v>0.9065041406249601</c:v>
                </c:pt>
                <c:pt idx="1432">
                  <c:v>0.9076964062499201</c:v>
                </c:pt>
                <c:pt idx="1433">
                  <c:v>0.90881773437503999</c:v>
                </c:pt>
                <c:pt idx="1434">
                  <c:v>0.90994460937503996</c:v>
                </c:pt>
                <c:pt idx="1435">
                  <c:v>0.91107804687488003</c:v>
                </c:pt>
                <c:pt idx="1436">
                  <c:v>0.91223781250016012</c:v>
                </c:pt>
                <c:pt idx="1437">
                  <c:v>0.91335195312511996</c:v>
                </c:pt>
                <c:pt idx="1438">
                  <c:v>0.91449812500000005</c:v>
                </c:pt>
                <c:pt idx="1439">
                  <c:v>0.91568703124992012</c:v>
                </c:pt>
                <c:pt idx="1440">
                  <c:v>0.9168075</c:v>
                </c:pt>
                <c:pt idx="1441">
                  <c:v>0.91795757812512002</c:v>
                </c:pt>
                <c:pt idx="1442">
                  <c:v>0.91909054687488001</c:v>
                </c:pt>
                <c:pt idx="1443">
                  <c:v>0.92029523437503991</c:v>
                </c:pt>
                <c:pt idx="1444">
                  <c:v>0.92148437500000002</c:v>
                </c:pt>
                <c:pt idx="1445">
                  <c:v>0.92264484375007982</c:v>
                </c:pt>
                <c:pt idx="1446">
                  <c:v>0.92382125000000004</c:v>
                </c:pt>
                <c:pt idx="1447">
                  <c:v>0.92503203124992017</c:v>
                </c:pt>
                <c:pt idx="1448">
                  <c:v>0.92623570312512005</c:v>
                </c:pt>
                <c:pt idx="1449">
                  <c:v>0.92740140624992018</c:v>
                </c:pt>
                <c:pt idx="1450">
                  <c:v>0.92859164062496002</c:v>
                </c:pt>
                <c:pt idx="1451">
                  <c:v>0.92974296875007989</c:v>
                </c:pt>
                <c:pt idx="1452">
                  <c:v>0.93093375</c:v>
                </c:pt>
                <c:pt idx="1453">
                  <c:v>0.93213999999999997</c:v>
                </c:pt>
                <c:pt idx="1454">
                  <c:v>0.93334656250016013</c:v>
                </c:pt>
                <c:pt idx="1455">
                  <c:v>0.93455468750016013</c:v>
                </c:pt>
                <c:pt idx="1456">
                  <c:v>0.93578390624992014</c:v>
                </c:pt>
                <c:pt idx="1457">
                  <c:v>0.9370334375001601</c:v>
                </c:pt>
                <c:pt idx="1458">
                  <c:v>0.93826406250016015</c:v>
                </c:pt>
                <c:pt idx="1459">
                  <c:v>0.93949195312512002</c:v>
                </c:pt>
                <c:pt idx="1460">
                  <c:v>0.94071023437503998</c:v>
                </c:pt>
                <c:pt idx="1461">
                  <c:v>0.94197195312512005</c:v>
                </c:pt>
                <c:pt idx="1462">
                  <c:v>0.94324054687488001</c:v>
                </c:pt>
                <c:pt idx="1463">
                  <c:v>0.94438632812512002</c:v>
                </c:pt>
                <c:pt idx="1464">
                  <c:v>0.94557648437503994</c:v>
                </c:pt>
                <c:pt idx="1465">
                  <c:v>0.94683382812511996</c:v>
                </c:pt>
                <c:pt idx="1466">
                  <c:v>0.94804765624992016</c:v>
                </c:pt>
                <c:pt idx="1467">
                  <c:v>0.94921968750016017</c:v>
                </c:pt>
                <c:pt idx="1468">
                  <c:v>0.95041882812512002</c:v>
                </c:pt>
                <c:pt idx="1469">
                  <c:v>0.95163085937503988</c:v>
                </c:pt>
                <c:pt idx="1470">
                  <c:v>0.95288906250016014</c:v>
                </c:pt>
                <c:pt idx="1471">
                  <c:v>0.95410359375007991</c:v>
                </c:pt>
                <c:pt idx="1472">
                  <c:v>0.95529078124992017</c:v>
                </c:pt>
                <c:pt idx="1473">
                  <c:v>0.95662906250016011</c:v>
                </c:pt>
                <c:pt idx="1474">
                  <c:v>0.95791914062496009</c:v>
                </c:pt>
                <c:pt idx="1475">
                  <c:v>0.95914289062496005</c:v>
                </c:pt>
                <c:pt idx="1476">
                  <c:v>0.96039554687488005</c:v>
                </c:pt>
                <c:pt idx="1477">
                  <c:v>0.96164828124992008</c:v>
                </c:pt>
                <c:pt idx="1478">
                  <c:v>0.96294515624992016</c:v>
                </c:pt>
                <c:pt idx="1479">
                  <c:v>0.96424992187488001</c:v>
                </c:pt>
                <c:pt idx="1480">
                  <c:v>0.96554375000000003</c:v>
                </c:pt>
                <c:pt idx="1481">
                  <c:v>0.9668326562499201</c:v>
                </c:pt>
                <c:pt idx="1482">
                  <c:v>0.9680840625001601</c:v>
                </c:pt>
                <c:pt idx="1483">
                  <c:v>0.96933710937503992</c:v>
                </c:pt>
                <c:pt idx="1484">
                  <c:v>0.97055671875007987</c:v>
                </c:pt>
                <c:pt idx="1485">
                  <c:v>0.97184343750016011</c:v>
                </c:pt>
                <c:pt idx="1486">
                  <c:v>0.97310125000000003</c:v>
                </c:pt>
                <c:pt idx="1487">
                  <c:v>0.97435585937503999</c:v>
                </c:pt>
                <c:pt idx="1488">
                  <c:v>0.97557367187487998</c:v>
                </c:pt>
                <c:pt idx="1489">
                  <c:v>0.97678500000000001</c:v>
                </c:pt>
                <c:pt idx="1490">
                  <c:v>0.9779795312499201</c:v>
                </c:pt>
                <c:pt idx="1491">
                  <c:v>0.979201875</c:v>
                </c:pt>
                <c:pt idx="1492">
                  <c:v>0.98051601562496005</c:v>
                </c:pt>
                <c:pt idx="1493">
                  <c:v>0.9817003125001601</c:v>
                </c:pt>
                <c:pt idx="1494">
                  <c:v>0.98295156250016014</c:v>
                </c:pt>
                <c:pt idx="1495">
                  <c:v>0.98418640624992015</c:v>
                </c:pt>
                <c:pt idx="1496">
                  <c:v>0.98540499999999998</c:v>
                </c:pt>
                <c:pt idx="1497">
                  <c:v>0.98661929687488004</c:v>
                </c:pt>
                <c:pt idx="1498">
                  <c:v>0.98783414062496011</c:v>
                </c:pt>
                <c:pt idx="1499">
                  <c:v>0.98904648437503995</c:v>
                </c:pt>
                <c:pt idx="1500">
                  <c:v>0.99023570312511999</c:v>
                </c:pt>
                <c:pt idx="1501">
                  <c:v>0.99143257812511998</c:v>
                </c:pt>
                <c:pt idx="1502">
                  <c:v>0.99262210937503992</c:v>
                </c:pt>
                <c:pt idx="1503">
                  <c:v>0.99383250000000001</c:v>
                </c:pt>
                <c:pt idx="1504">
                  <c:v>0.99502648437503993</c:v>
                </c:pt>
                <c:pt idx="1505">
                  <c:v>0.9962109375001601</c:v>
                </c:pt>
                <c:pt idx="1506">
                  <c:v>0.99744851562496006</c:v>
                </c:pt>
                <c:pt idx="1507">
                  <c:v>0.99866312499999998</c:v>
                </c:pt>
                <c:pt idx="1508">
                  <c:v>0.99985000000000002</c:v>
                </c:pt>
                <c:pt idx="1509">
                  <c:v>1.0010958593750399</c:v>
                </c:pt>
                <c:pt idx="1510">
                  <c:v>1.0023734375001601</c:v>
                </c:pt>
                <c:pt idx="1511">
                  <c:v>1.0036411718748799</c:v>
                </c:pt>
                <c:pt idx="1512">
                  <c:v>1.00491023437504</c:v>
                </c:pt>
                <c:pt idx="1513">
                  <c:v>1.0061956249999999</c:v>
                </c:pt>
                <c:pt idx="1514">
                  <c:v>1.0074474218748799</c:v>
                </c:pt>
                <c:pt idx="1515">
                  <c:v>1.0086875</c:v>
                </c:pt>
                <c:pt idx="1516">
                  <c:v>1.00995671875008</c:v>
                </c:pt>
                <c:pt idx="1517">
                  <c:v>1.0112157812499201</c:v>
                </c:pt>
                <c:pt idx="1518">
                  <c:v>1.0125509375001602</c:v>
                </c:pt>
                <c:pt idx="1519">
                  <c:v>1.01381757812512</c:v>
                </c:pt>
                <c:pt idx="1520">
                  <c:v>1.0149961718748799</c:v>
                </c:pt>
                <c:pt idx="1521">
                  <c:v>1.0162178125001602</c:v>
                </c:pt>
                <c:pt idx="1522">
                  <c:v>1.01738375</c:v>
                </c:pt>
                <c:pt idx="1523">
                  <c:v>1.01861125</c:v>
                </c:pt>
                <c:pt idx="1524">
                  <c:v>1.01990039062496</c:v>
                </c:pt>
                <c:pt idx="1525">
                  <c:v>1.0211975781251199</c:v>
                </c:pt>
                <c:pt idx="1526">
                  <c:v>1.02247351562496</c:v>
                </c:pt>
                <c:pt idx="1527">
                  <c:v>1.02378257812512</c:v>
                </c:pt>
                <c:pt idx="1528">
                  <c:v>1.0250356249999999</c:v>
                </c:pt>
                <c:pt idx="1529">
                  <c:v>1.02631335937504</c:v>
                </c:pt>
                <c:pt idx="1530">
                  <c:v>1.0276740625001601</c:v>
                </c:pt>
                <c:pt idx="1531">
                  <c:v>1.0289771875001601</c:v>
                </c:pt>
                <c:pt idx="1532">
                  <c:v>1.0303179687500799</c:v>
                </c:pt>
                <c:pt idx="1533">
                  <c:v>1.0316000000000001</c:v>
                </c:pt>
                <c:pt idx="1534">
                  <c:v>1.0328624218748801</c:v>
                </c:pt>
                <c:pt idx="1535">
                  <c:v>1.0341000781251199</c:v>
                </c:pt>
                <c:pt idx="1536">
                  <c:v>1.03530664062496</c:v>
                </c:pt>
                <c:pt idx="1537">
                  <c:v>1.0365635937500799</c:v>
                </c:pt>
                <c:pt idx="1538">
                  <c:v>1.0378717187500799</c:v>
                </c:pt>
                <c:pt idx="1539">
                  <c:v>1.0391439062499201</c:v>
                </c:pt>
                <c:pt idx="1540">
                  <c:v>1.0403976562499202</c:v>
                </c:pt>
                <c:pt idx="1541">
                  <c:v>1.0416799999999999</c:v>
                </c:pt>
                <c:pt idx="1542">
                  <c:v>1.0429697656249601</c:v>
                </c:pt>
                <c:pt idx="1543">
                  <c:v>1.0442378906249601</c:v>
                </c:pt>
                <c:pt idx="1544">
                  <c:v>1.0455251562499202</c:v>
                </c:pt>
                <c:pt idx="1545">
                  <c:v>1.0468326562499202</c:v>
                </c:pt>
                <c:pt idx="1546">
                  <c:v>1.04814726562496</c:v>
                </c:pt>
                <c:pt idx="1547">
                  <c:v>1.0494542968748799</c:v>
                </c:pt>
                <c:pt idx="1548">
                  <c:v>1.0506992187500799</c:v>
                </c:pt>
                <c:pt idx="1549">
                  <c:v>1.0519722656249602</c:v>
                </c:pt>
                <c:pt idx="1550">
                  <c:v>1.05323156250016</c:v>
                </c:pt>
                <c:pt idx="1551">
                  <c:v>1.054535625</c:v>
                </c:pt>
                <c:pt idx="1552">
                  <c:v>1.0558259375001602</c:v>
                </c:pt>
                <c:pt idx="1553">
                  <c:v>1.0571182031251201</c:v>
                </c:pt>
                <c:pt idx="1554">
                  <c:v>1.0584138281251201</c:v>
                </c:pt>
                <c:pt idx="1555">
                  <c:v>1.0596978906249601</c:v>
                </c:pt>
                <c:pt idx="1556">
                  <c:v>1.0610260937500799</c:v>
                </c:pt>
                <c:pt idx="1557">
                  <c:v>1.0623301562499201</c:v>
                </c:pt>
                <c:pt idx="1558">
                  <c:v>1.0636225781251201</c:v>
                </c:pt>
                <c:pt idx="1559">
                  <c:v>1.0648961718748799</c:v>
                </c:pt>
                <c:pt idx="1560">
                  <c:v>1.0662097656249601</c:v>
                </c:pt>
                <c:pt idx="1561">
                  <c:v>1.0674967968748801</c:v>
                </c:pt>
                <c:pt idx="1562">
                  <c:v>1.0687871875001602</c:v>
                </c:pt>
                <c:pt idx="1563">
                  <c:v>1.0701089062499201</c:v>
                </c:pt>
                <c:pt idx="1564">
                  <c:v>1.0714041406249601</c:v>
                </c:pt>
                <c:pt idx="1565">
                  <c:v>1.0727155468748799</c:v>
                </c:pt>
                <c:pt idx="1566">
                  <c:v>1.0739952343750399</c:v>
                </c:pt>
                <c:pt idx="1567">
                  <c:v>1.0752543750000001</c:v>
                </c:pt>
                <c:pt idx="1568">
                  <c:v>1.0765271875001601</c:v>
                </c:pt>
                <c:pt idx="1569">
                  <c:v>1.0778057812499202</c:v>
                </c:pt>
                <c:pt idx="1570">
                  <c:v>1.0790995312499201</c:v>
                </c:pt>
                <c:pt idx="1571">
                  <c:v>1.0803500781251201</c:v>
                </c:pt>
                <c:pt idx="1572">
                  <c:v>1.08155601562496</c:v>
                </c:pt>
                <c:pt idx="1573">
                  <c:v>1.0827983593750399</c:v>
                </c:pt>
                <c:pt idx="1574">
                  <c:v>1.0840420312499202</c:v>
                </c:pt>
                <c:pt idx="1575">
                  <c:v>1.08523289062496</c:v>
                </c:pt>
                <c:pt idx="1576">
                  <c:v>1.0864765625001602</c:v>
                </c:pt>
                <c:pt idx="1577">
                  <c:v>1.0877513281251201</c:v>
                </c:pt>
                <c:pt idx="1578">
                  <c:v>1.0890360937500798</c:v>
                </c:pt>
                <c:pt idx="1579">
                  <c:v>1.0902972656249601</c:v>
                </c:pt>
                <c:pt idx="1580">
                  <c:v>1.09157078124992</c:v>
                </c:pt>
                <c:pt idx="1581">
                  <c:v>1.0928721875001601</c:v>
                </c:pt>
                <c:pt idx="1582">
                  <c:v>1.0941735937500798</c:v>
                </c:pt>
                <c:pt idx="1583">
                  <c:v>1.0955076562499202</c:v>
                </c:pt>
                <c:pt idx="1584">
                  <c:v>1.09689351562496</c:v>
                </c:pt>
                <c:pt idx="1585">
                  <c:v>1.0983127343750398</c:v>
                </c:pt>
                <c:pt idx="1586">
                  <c:v>1.09964320312512</c:v>
                </c:pt>
                <c:pt idx="1587">
                  <c:v>1.1009938281251199</c:v>
                </c:pt>
                <c:pt idx="1588">
                  <c:v>1.1023684375001601</c:v>
                </c:pt>
                <c:pt idx="1589">
                  <c:v>1.10371023437504</c:v>
                </c:pt>
                <c:pt idx="1590">
                  <c:v>1.1050871875001602</c:v>
                </c:pt>
                <c:pt idx="1591">
                  <c:v>1.1064424218748801</c:v>
                </c:pt>
                <c:pt idx="1592">
                  <c:v>1.1078175781251201</c:v>
                </c:pt>
                <c:pt idx="1593">
                  <c:v>1.10917968750016</c:v>
                </c:pt>
                <c:pt idx="1594">
                  <c:v>1.1105567187500798</c:v>
                </c:pt>
                <c:pt idx="1595">
                  <c:v>1.1118868749999999</c:v>
                </c:pt>
                <c:pt idx="1596">
                  <c:v>1.11322046875008</c:v>
                </c:pt>
                <c:pt idx="1597">
                  <c:v>1.1146042968748799</c:v>
                </c:pt>
                <c:pt idx="1598">
                  <c:v>1.1159319531251199</c:v>
                </c:pt>
                <c:pt idx="1599">
                  <c:v>1.11734265624992</c:v>
                </c:pt>
                <c:pt idx="1600">
                  <c:v>1.1186983593750399</c:v>
                </c:pt>
                <c:pt idx="1601">
                  <c:v>1.1200578125001601</c:v>
                </c:pt>
                <c:pt idx="1602">
                  <c:v>1.12147804687488</c:v>
                </c:pt>
                <c:pt idx="1603">
                  <c:v>1.1228645312499201</c:v>
                </c:pt>
                <c:pt idx="1604">
                  <c:v>1.1241764062499202</c:v>
                </c:pt>
                <c:pt idx="1605">
                  <c:v>1.1255403125001602</c:v>
                </c:pt>
                <c:pt idx="1606">
                  <c:v>1.1269268750000001</c:v>
                </c:pt>
                <c:pt idx="1607">
                  <c:v>1.12827046875008</c:v>
                </c:pt>
                <c:pt idx="1608">
                  <c:v>1.12958476562496</c:v>
                </c:pt>
                <c:pt idx="1609">
                  <c:v>1.1309425781251201</c:v>
                </c:pt>
                <c:pt idx="1610">
                  <c:v>1.1323637499999999</c:v>
                </c:pt>
                <c:pt idx="1611">
                  <c:v>1.13374445312512</c:v>
                </c:pt>
                <c:pt idx="1612">
                  <c:v>1.1350970312499202</c:v>
                </c:pt>
                <c:pt idx="1613">
                  <c:v>1.1364729687500799</c:v>
                </c:pt>
                <c:pt idx="1614">
                  <c:v>1.1378235156249601</c:v>
                </c:pt>
                <c:pt idx="1615">
                  <c:v>1.1391820312499201</c:v>
                </c:pt>
                <c:pt idx="1616">
                  <c:v>1.1405693750000001</c:v>
                </c:pt>
                <c:pt idx="1617">
                  <c:v>1.1419164062499201</c:v>
                </c:pt>
                <c:pt idx="1618">
                  <c:v>1.14334125</c:v>
                </c:pt>
                <c:pt idx="1619">
                  <c:v>1.1447414062499202</c:v>
                </c:pt>
                <c:pt idx="1620">
                  <c:v>1.1460790625001602</c:v>
                </c:pt>
                <c:pt idx="1621">
                  <c:v>1.1474548437500798</c:v>
                </c:pt>
                <c:pt idx="1622">
                  <c:v>1.14883976562496</c:v>
                </c:pt>
                <c:pt idx="1623">
                  <c:v>1.1502116406249601</c:v>
                </c:pt>
                <c:pt idx="1624">
                  <c:v>1.1515992968748801</c:v>
                </c:pt>
                <c:pt idx="1625">
                  <c:v>1.1529775</c:v>
                </c:pt>
                <c:pt idx="1626">
                  <c:v>1.1543951562499202</c:v>
                </c:pt>
                <c:pt idx="1627">
                  <c:v>1.1557793750000001</c:v>
                </c:pt>
                <c:pt idx="1628">
                  <c:v>1.15712226562496</c:v>
                </c:pt>
                <c:pt idx="1629">
                  <c:v>1.15843726562496</c:v>
                </c:pt>
                <c:pt idx="1630">
                  <c:v>1.15975101562496</c:v>
                </c:pt>
                <c:pt idx="1631">
                  <c:v>1.1611046093750399</c:v>
                </c:pt>
                <c:pt idx="1632">
                  <c:v>1.1624797656249601</c:v>
                </c:pt>
                <c:pt idx="1633">
                  <c:v>1.1637975</c:v>
                </c:pt>
                <c:pt idx="1634">
                  <c:v>1.1651147656249601</c:v>
                </c:pt>
                <c:pt idx="1635">
                  <c:v>1.1664378125001602</c:v>
                </c:pt>
                <c:pt idx="1636">
                  <c:v>1.1677211718748799</c:v>
                </c:pt>
                <c:pt idx="1637">
                  <c:v>1.1690164843750399</c:v>
                </c:pt>
                <c:pt idx="1638">
                  <c:v>1.17033039062496</c:v>
                </c:pt>
                <c:pt idx="1639">
                  <c:v>1.1716523437500799</c:v>
                </c:pt>
                <c:pt idx="1640">
                  <c:v>1.1730037499999999</c:v>
                </c:pt>
                <c:pt idx="1641">
                  <c:v>1.17430398437504</c:v>
                </c:pt>
                <c:pt idx="1642">
                  <c:v>1.1755782031251201</c:v>
                </c:pt>
                <c:pt idx="1643">
                  <c:v>1.1769168750000001</c:v>
                </c:pt>
                <c:pt idx="1644">
                  <c:v>1.1782273437500799</c:v>
                </c:pt>
                <c:pt idx="1645">
                  <c:v>1.17957382812512</c:v>
                </c:pt>
                <c:pt idx="1646">
                  <c:v>1.1809651562499202</c:v>
                </c:pt>
                <c:pt idx="1647">
                  <c:v>1.1823080468748799</c:v>
                </c:pt>
                <c:pt idx="1648">
                  <c:v>1.1837093750000001</c:v>
                </c:pt>
                <c:pt idx="1649">
                  <c:v>1.1851319531251201</c:v>
                </c:pt>
                <c:pt idx="1650">
                  <c:v>1.1864931249999999</c:v>
                </c:pt>
                <c:pt idx="1651">
                  <c:v>1.187874375</c:v>
                </c:pt>
                <c:pt idx="1652">
                  <c:v>1.1893180468748801</c:v>
                </c:pt>
                <c:pt idx="1653">
                  <c:v>1.1907643750000001</c:v>
                </c:pt>
                <c:pt idx="1654">
                  <c:v>1.1922045312499201</c:v>
                </c:pt>
                <c:pt idx="1655">
                  <c:v>1.1936568750000001</c:v>
                </c:pt>
                <c:pt idx="1656">
                  <c:v>1.19501132812512</c:v>
                </c:pt>
                <c:pt idx="1657">
                  <c:v>1.1964710937500798</c:v>
                </c:pt>
                <c:pt idx="1658">
                  <c:v>1.1978992187500799</c:v>
                </c:pt>
                <c:pt idx="1659">
                  <c:v>1.1992966406249601</c:v>
                </c:pt>
                <c:pt idx="1660">
                  <c:v>1.2007261718748801</c:v>
                </c:pt>
                <c:pt idx="1661">
                  <c:v>1.20220796875008</c:v>
                </c:pt>
                <c:pt idx="1662">
                  <c:v>1.2035903906249601</c:v>
                </c:pt>
                <c:pt idx="1663">
                  <c:v>1.204895</c:v>
                </c:pt>
                <c:pt idx="1664">
                  <c:v>1.2063086718748799</c:v>
                </c:pt>
                <c:pt idx="1665">
                  <c:v>1.2076838281251201</c:v>
                </c:pt>
                <c:pt idx="1666">
                  <c:v>1.20908375</c:v>
                </c:pt>
                <c:pt idx="1667">
                  <c:v>1.2103873437500798</c:v>
                </c:pt>
                <c:pt idx="1668">
                  <c:v>1.21175164062496</c:v>
                </c:pt>
                <c:pt idx="1669">
                  <c:v>1.2131314062499201</c:v>
                </c:pt>
                <c:pt idx="1670">
                  <c:v>1.2144813281251201</c:v>
                </c:pt>
                <c:pt idx="1671">
                  <c:v>1.21579226562496</c:v>
                </c:pt>
                <c:pt idx="1672">
                  <c:v>1.21716804687488</c:v>
                </c:pt>
                <c:pt idx="1673">
                  <c:v>1.2185564062499201</c:v>
                </c:pt>
                <c:pt idx="1674">
                  <c:v>1.21986796875008</c:v>
                </c:pt>
                <c:pt idx="1675">
                  <c:v>1.22119882812512</c:v>
                </c:pt>
                <c:pt idx="1676">
                  <c:v>1.2225288281251201</c:v>
                </c:pt>
                <c:pt idx="1677">
                  <c:v>1.2239789062499202</c:v>
                </c:pt>
                <c:pt idx="1678">
                  <c:v>1.2253503906249601</c:v>
                </c:pt>
                <c:pt idx="1679">
                  <c:v>1.2267294531251201</c:v>
                </c:pt>
                <c:pt idx="1680">
                  <c:v>1.2281329687500799</c:v>
                </c:pt>
                <c:pt idx="1681">
                  <c:v>1.2295707812499201</c:v>
                </c:pt>
                <c:pt idx="1682">
                  <c:v>1.2309265625001602</c:v>
                </c:pt>
                <c:pt idx="1683">
                  <c:v>1.23230679687488</c:v>
                </c:pt>
                <c:pt idx="1684">
                  <c:v>1.23370835937504</c:v>
                </c:pt>
                <c:pt idx="1685">
                  <c:v>1.2351756250000001</c:v>
                </c:pt>
                <c:pt idx="1686">
                  <c:v>1.2366243750000001</c:v>
                </c:pt>
                <c:pt idx="1687">
                  <c:v>1.2380081249999999</c:v>
                </c:pt>
                <c:pt idx="1688">
                  <c:v>1.2394560937500798</c:v>
                </c:pt>
                <c:pt idx="1689">
                  <c:v>1.24086546875008</c:v>
                </c:pt>
                <c:pt idx="1690">
                  <c:v>1.24227054687488</c:v>
                </c:pt>
                <c:pt idx="1691">
                  <c:v>1.24366210937504</c:v>
                </c:pt>
                <c:pt idx="1692">
                  <c:v>1.2450749999999999</c:v>
                </c:pt>
                <c:pt idx="1693">
                  <c:v>1.2464360937500798</c:v>
                </c:pt>
                <c:pt idx="1694">
                  <c:v>1.2478660937500798</c:v>
                </c:pt>
                <c:pt idx="1695">
                  <c:v>1.2492032031251199</c:v>
                </c:pt>
                <c:pt idx="1696">
                  <c:v>1.25055476562496</c:v>
                </c:pt>
                <c:pt idx="1697">
                  <c:v>1.2519852343750399</c:v>
                </c:pt>
                <c:pt idx="1698">
                  <c:v>1.25336539062496</c:v>
                </c:pt>
                <c:pt idx="1699">
                  <c:v>1.2547235156249601</c:v>
                </c:pt>
                <c:pt idx="1700">
                  <c:v>1.2561225</c:v>
                </c:pt>
                <c:pt idx="1701">
                  <c:v>1.2574587500000001</c:v>
                </c:pt>
                <c:pt idx="1702">
                  <c:v>1.2587990625001602</c:v>
                </c:pt>
                <c:pt idx="1703">
                  <c:v>1.2602324218748799</c:v>
                </c:pt>
                <c:pt idx="1704">
                  <c:v>1.2616371875001602</c:v>
                </c:pt>
                <c:pt idx="1705">
                  <c:v>1.2630975</c:v>
                </c:pt>
                <c:pt idx="1706">
                  <c:v>1.26453289062496</c:v>
                </c:pt>
                <c:pt idx="1707">
                  <c:v>1.26592914062496</c:v>
                </c:pt>
                <c:pt idx="1708">
                  <c:v>1.26736148437504</c:v>
                </c:pt>
                <c:pt idx="1709">
                  <c:v>1.2688446093750398</c:v>
                </c:pt>
                <c:pt idx="1710">
                  <c:v>1.2703206250000001</c:v>
                </c:pt>
                <c:pt idx="1711">
                  <c:v>1.271876875</c:v>
                </c:pt>
                <c:pt idx="1712">
                  <c:v>1.2734258593750398</c:v>
                </c:pt>
                <c:pt idx="1713">
                  <c:v>1.27498</c:v>
                </c:pt>
                <c:pt idx="1714">
                  <c:v>1.27652460937504</c:v>
                </c:pt>
                <c:pt idx="1715">
                  <c:v>1.277978125</c:v>
                </c:pt>
                <c:pt idx="1716">
                  <c:v>1.2795082031251199</c:v>
                </c:pt>
                <c:pt idx="1717">
                  <c:v>1.2810444531251199</c:v>
                </c:pt>
                <c:pt idx="1718">
                  <c:v>1.2825753125001602</c:v>
                </c:pt>
                <c:pt idx="1719">
                  <c:v>1.2840876562499202</c:v>
                </c:pt>
                <c:pt idx="1720">
                  <c:v>1.2855963281251199</c:v>
                </c:pt>
                <c:pt idx="1721">
                  <c:v>1.2870915625001602</c:v>
                </c:pt>
                <c:pt idx="1722">
                  <c:v>1.28863382812512</c:v>
                </c:pt>
                <c:pt idx="1723">
                  <c:v>1.2901395312499202</c:v>
                </c:pt>
                <c:pt idx="1724">
                  <c:v>1.2916125000000001</c:v>
                </c:pt>
                <c:pt idx="1725">
                  <c:v>1.29311625</c:v>
                </c:pt>
                <c:pt idx="1726">
                  <c:v>1.2946392187500799</c:v>
                </c:pt>
                <c:pt idx="1727">
                  <c:v>1.29612679687488</c:v>
                </c:pt>
                <c:pt idx="1728">
                  <c:v>1.2975542968748799</c:v>
                </c:pt>
                <c:pt idx="1729">
                  <c:v>1.29901085937504</c:v>
                </c:pt>
                <c:pt idx="1730">
                  <c:v>1.30050242187488</c:v>
                </c:pt>
                <c:pt idx="1731">
                  <c:v>1.3019725781251199</c:v>
                </c:pt>
                <c:pt idx="1732">
                  <c:v>1.3033596875001601</c:v>
                </c:pt>
                <c:pt idx="1733">
                  <c:v>1.30478601562496</c:v>
                </c:pt>
                <c:pt idx="1734">
                  <c:v>1.30620945312512</c:v>
                </c:pt>
                <c:pt idx="1735">
                  <c:v>1.3076345312499202</c:v>
                </c:pt>
                <c:pt idx="1736">
                  <c:v>1.3090421875001601</c:v>
                </c:pt>
                <c:pt idx="1737">
                  <c:v>1.31043882812512</c:v>
                </c:pt>
                <c:pt idx="1738">
                  <c:v>1.3118485937500799</c:v>
                </c:pt>
                <c:pt idx="1739">
                  <c:v>1.3132921875001602</c:v>
                </c:pt>
                <c:pt idx="1740">
                  <c:v>1.3147073437500798</c:v>
                </c:pt>
                <c:pt idx="1741">
                  <c:v>1.31608578124992</c:v>
                </c:pt>
                <c:pt idx="1742">
                  <c:v>1.3175276562499201</c:v>
                </c:pt>
                <c:pt idx="1743">
                  <c:v>1.3189851562499202</c:v>
                </c:pt>
                <c:pt idx="1744">
                  <c:v>1.3204615625001601</c:v>
                </c:pt>
                <c:pt idx="1745">
                  <c:v>1.3219553125001602</c:v>
                </c:pt>
                <c:pt idx="1746">
                  <c:v>1.3234614062499201</c:v>
                </c:pt>
                <c:pt idx="1747">
                  <c:v>1.3249521875001602</c:v>
                </c:pt>
                <c:pt idx="1748">
                  <c:v>1.3264665625001602</c:v>
                </c:pt>
                <c:pt idx="1749">
                  <c:v>1.3279576562499202</c:v>
                </c:pt>
                <c:pt idx="1750">
                  <c:v>1.3294332812499201</c:v>
                </c:pt>
                <c:pt idx="1751">
                  <c:v>1.3309306249999999</c:v>
                </c:pt>
                <c:pt idx="1752">
                  <c:v>1.3324559375001601</c:v>
                </c:pt>
                <c:pt idx="1753">
                  <c:v>1.3339754687500798</c:v>
                </c:pt>
                <c:pt idx="1754">
                  <c:v>1.3354675</c:v>
                </c:pt>
                <c:pt idx="1755">
                  <c:v>1.3369443750000001</c:v>
                </c:pt>
                <c:pt idx="1756">
                  <c:v>1.3383853125001601</c:v>
                </c:pt>
                <c:pt idx="1757">
                  <c:v>1.3398471875001601</c:v>
                </c:pt>
                <c:pt idx="1758">
                  <c:v>1.3413307812499202</c:v>
                </c:pt>
                <c:pt idx="1759">
                  <c:v>1.3427832812499201</c:v>
                </c:pt>
                <c:pt idx="1760">
                  <c:v>1.34428015624992</c:v>
                </c:pt>
                <c:pt idx="1761">
                  <c:v>1.3457884375001601</c:v>
                </c:pt>
                <c:pt idx="1762">
                  <c:v>1.347275</c:v>
                </c:pt>
                <c:pt idx="1763">
                  <c:v>1.3486945312499201</c:v>
                </c:pt>
                <c:pt idx="1764">
                  <c:v>1.3501579687500798</c:v>
                </c:pt>
                <c:pt idx="1765">
                  <c:v>1.3516535937500798</c:v>
                </c:pt>
                <c:pt idx="1766">
                  <c:v>1.35312046875008</c:v>
                </c:pt>
                <c:pt idx="1767">
                  <c:v>1.3545981250000001</c:v>
                </c:pt>
                <c:pt idx="1768">
                  <c:v>1.3560490625001602</c:v>
                </c:pt>
                <c:pt idx="1769">
                  <c:v>1.3575129687500798</c:v>
                </c:pt>
                <c:pt idx="1770">
                  <c:v>1.3589617187500798</c:v>
                </c:pt>
                <c:pt idx="1771">
                  <c:v>1.3604545312499201</c:v>
                </c:pt>
                <c:pt idx="1772">
                  <c:v>1.361950625</c:v>
                </c:pt>
                <c:pt idx="1773">
                  <c:v>1.3634421875001601</c:v>
                </c:pt>
                <c:pt idx="1774">
                  <c:v>1.3649720312499201</c:v>
                </c:pt>
                <c:pt idx="1775">
                  <c:v>1.36653421875008</c:v>
                </c:pt>
                <c:pt idx="1776">
                  <c:v>1.3680579687500798</c:v>
                </c:pt>
                <c:pt idx="1777">
                  <c:v>1.3695973437500799</c:v>
                </c:pt>
                <c:pt idx="1778">
                  <c:v>1.3712140625001601</c:v>
                </c:pt>
                <c:pt idx="1779">
                  <c:v>1.37282078124992</c:v>
                </c:pt>
                <c:pt idx="1780">
                  <c:v>1.3744198437500799</c:v>
                </c:pt>
                <c:pt idx="1781">
                  <c:v>1.3759712500000001</c:v>
                </c:pt>
                <c:pt idx="1782">
                  <c:v>1.3775235937500798</c:v>
                </c:pt>
                <c:pt idx="1783">
                  <c:v>1.3791131249999999</c:v>
                </c:pt>
                <c:pt idx="1784">
                  <c:v>1.3806670312499201</c:v>
                </c:pt>
                <c:pt idx="1785">
                  <c:v>1.3821828125001601</c:v>
                </c:pt>
                <c:pt idx="1786">
                  <c:v>1.3837195312499202</c:v>
                </c:pt>
                <c:pt idx="1787">
                  <c:v>1.3852820312499201</c:v>
                </c:pt>
                <c:pt idx="1788">
                  <c:v>1.3868239062499201</c:v>
                </c:pt>
                <c:pt idx="1789">
                  <c:v>1.3882924999999999</c:v>
                </c:pt>
                <c:pt idx="1790">
                  <c:v>1.3897479687500798</c:v>
                </c:pt>
                <c:pt idx="1791">
                  <c:v>1.39124125</c:v>
                </c:pt>
                <c:pt idx="1792">
                  <c:v>1.392749375</c:v>
                </c:pt>
                <c:pt idx="1793">
                  <c:v>1.39423546875008</c:v>
                </c:pt>
                <c:pt idx="1794">
                  <c:v>1.3956587499999999</c:v>
                </c:pt>
                <c:pt idx="1795">
                  <c:v>1.3970882812499201</c:v>
                </c:pt>
                <c:pt idx="1796">
                  <c:v>1.3985620312499201</c:v>
                </c:pt>
                <c:pt idx="1797">
                  <c:v>1.3999831250000001</c:v>
                </c:pt>
                <c:pt idx="1798">
                  <c:v>1.4013870312499201</c:v>
                </c:pt>
                <c:pt idx="1799">
                  <c:v>1.4028681249999999</c:v>
                </c:pt>
                <c:pt idx="1800">
                  <c:v>1.4043542187500799</c:v>
                </c:pt>
                <c:pt idx="1801">
                  <c:v>1.4058453125001602</c:v>
                </c:pt>
                <c:pt idx="1802">
                  <c:v>1.40731390624992</c:v>
                </c:pt>
                <c:pt idx="1803">
                  <c:v>1.4088192187500799</c:v>
                </c:pt>
                <c:pt idx="1804">
                  <c:v>1.410385625</c:v>
                </c:pt>
                <c:pt idx="1805">
                  <c:v>1.4119370312499202</c:v>
                </c:pt>
                <c:pt idx="1806">
                  <c:v>1.4134707812499201</c:v>
                </c:pt>
                <c:pt idx="1807">
                  <c:v>1.4150314062499201</c:v>
                </c:pt>
                <c:pt idx="1808">
                  <c:v>1.4166274999999999</c:v>
                </c:pt>
                <c:pt idx="1809">
                  <c:v>1.4181551562499202</c:v>
                </c:pt>
                <c:pt idx="1810">
                  <c:v>1.4197439062499202</c:v>
                </c:pt>
                <c:pt idx="1811">
                  <c:v>1.4212984375001601</c:v>
                </c:pt>
                <c:pt idx="1812">
                  <c:v>1.4228785937500799</c:v>
                </c:pt>
                <c:pt idx="1813">
                  <c:v>1.42443656250016</c:v>
                </c:pt>
                <c:pt idx="1814">
                  <c:v>1.4259690625001602</c:v>
                </c:pt>
                <c:pt idx="1815">
                  <c:v>1.4275310937500798</c:v>
                </c:pt>
                <c:pt idx="1816">
                  <c:v>1.4290778125001602</c:v>
                </c:pt>
                <c:pt idx="1817">
                  <c:v>1.4306325</c:v>
                </c:pt>
                <c:pt idx="1818">
                  <c:v>1.4321117187500798</c:v>
                </c:pt>
                <c:pt idx="1819">
                  <c:v>1.433693125</c:v>
                </c:pt>
                <c:pt idx="1820">
                  <c:v>1.43523984375008</c:v>
                </c:pt>
                <c:pt idx="1821">
                  <c:v>1.436795</c:v>
                </c:pt>
                <c:pt idx="1822">
                  <c:v>1.4382884375001601</c:v>
                </c:pt>
                <c:pt idx="1823">
                  <c:v>1.4398229687500799</c:v>
                </c:pt>
                <c:pt idx="1824">
                  <c:v>1.44140828124992</c:v>
                </c:pt>
                <c:pt idx="1825">
                  <c:v>1.4429562499999999</c:v>
                </c:pt>
                <c:pt idx="1826">
                  <c:v>1.4445854687500799</c:v>
                </c:pt>
                <c:pt idx="1827">
                  <c:v>1.4461484375001601</c:v>
                </c:pt>
                <c:pt idx="1828">
                  <c:v>1.4477612500000001</c:v>
                </c:pt>
                <c:pt idx="1829">
                  <c:v>1.4492875000000001</c:v>
                </c:pt>
                <c:pt idx="1830">
                  <c:v>1.4508360937500799</c:v>
                </c:pt>
                <c:pt idx="1831">
                  <c:v>1.4523570312499201</c:v>
                </c:pt>
                <c:pt idx="1832">
                  <c:v>1.4539342187500799</c:v>
                </c:pt>
                <c:pt idx="1833">
                  <c:v>1.4555268750000001</c:v>
                </c:pt>
                <c:pt idx="1834">
                  <c:v>1.45704718750016</c:v>
                </c:pt>
                <c:pt idx="1835">
                  <c:v>1.45861703124992</c:v>
                </c:pt>
                <c:pt idx="1836">
                  <c:v>1.4601604687500798</c:v>
                </c:pt>
                <c:pt idx="1837">
                  <c:v>1.4617946875001602</c:v>
                </c:pt>
                <c:pt idx="1838">
                  <c:v>1.4633595312499201</c:v>
                </c:pt>
                <c:pt idx="1839">
                  <c:v>1.4650145312499201</c:v>
                </c:pt>
                <c:pt idx="1840">
                  <c:v>1.4666354687500798</c:v>
                </c:pt>
                <c:pt idx="1841">
                  <c:v>1.4682690625001602</c:v>
                </c:pt>
                <c:pt idx="1842">
                  <c:v>1.4698968750000001</c:v>
                </c:pt>
                <c:pt idx="1843">
                  <c:v>1.4715290625001602</c:v>
                </c:pt>
                <c:pt idx="1844">
                  <c:v>1.4731639062499202</c:v>
                </c:pt>
                <c:pt idx="1845">
                  <c:v>1.474774375</c:v>
                </c:pt>
                <c:pt idx="1846">
                  <c:v>1.4763550000000001</c:v>
                </c:pt>
                <c:pt idx="1847">
                  <c:v>1.4779346875001602</c:v>
                </c:pt>
                <c:pt idx="1848">
                  <c:v>1.4795592187500799</c:v>
                </c:pt>
                <c:pt idx="1849">
                  <c:v>1.48122296875008</c:v>
                </c:pt>
                <c:pt idx="1850">
                  <c:v>1.4827943750000001</c:v>
                </c:pt>
                <c:pt idx="1851">
                  <c:v>1.4843551562499202</c:v>
                </c:pt>
                <c:pt idx="1852">
                  <c:v>1.4859646875001602</c:v>
                </c:pt>
                <c:pt idx="1853">
                  <c:v>1.487546875</c:v>
                </c:pt>
                <c:pt idx="1854">
                  <c:v>1.4891240625001601</c:v>
                </c:pt>
                <c:pt idx="1855">
                  <c:v>1.4907148437500799</c:v>
                </c:pt>
                <c:pt idx="1856">
                  <c:v>1.492321875</c:v>
                </c:pt>
                <c:pt idx="1857">
                  <c:v>1.4939021875001601</c:v>
                </c:pt>
                <c:pt idx="1858">
                  <c:v>1.4954799999999999</c:v>
                </c:pt>
                <c:pt idx="1859">
                  <c:v>1.4969751562499201</c:v>
                </c:pt>
                <c:pt idx="1860">
                  <c:v>1.4985956250000001</c:v>
                </c:pt>
                <c:pt idx="1861">
                  <c:v>1.5002214062499202</c:v>
                </c:pt>
                <c:pt idx="1862">
                  <c:v>1.5018043750000001</c:v>
                </c:pt>
                <c:pt idx="1863">
                  <c:v>1.5033853125001602</c:v>
                </c:pt>
                <c:pt idx="1864">
                  <c:v>1.5050006250000001</c:v>
                </c:pt>
                <c:pt idx="1865">
                  <c:v>1.50664625</c:v>
                </c:pt>
                <c:pt idx="1866">
                  <c:v>1.5082360937500798</c:v>
                </c:pt>
                <c:pt idx="1867">
                  <c:v>1.5098529687500799</c:v>
                </c:pt>
                <c:pt idx="1868">
                  <c:v>1.5114934375001601</c:v>
                </c:pt>
                <c:pt idx="1869">
                  <c:v>1.5131462499999999</c:v>
                </c:pt>
                <c:pt idx="1870">
                  <c:v>1.51475953124992</c:v>
                </c:pt>
                <c:pt idx="1871">
                  <c:v>1.51643796875008</c:v>
                </c:pt>
                <c:pt idx="1872">
                  <c:v>1.5181192187500798</c:v>
                </c:pt>
                <c:pt idx="1873">
                  <c:v>1.5197556249999999</c:v>
                </c:pt>
                <c:pt idx="1874">
                  <c:v>1.5213699999999999</c:v>
                </c:pt>
                <c:pt idx="1875">
                  <c:v>1.5230065625001601</c:v>
                </c:pt>
                <c:pt idx="1876">
                  <c:v>1.5246571875001602</c:v>
                </c:pt>
                <c:pt idx="1877">
                  <c:v>1.5263074999999999</c:v>
                </c:pt>
                <c:pt idx="1878">
                  <c:v>1.5279149999999999</c:v>
                </c:pt>
                <c:pt idx="1879">
                  <c:v>1.52952765624992</c:v>
                </c:pt>
                <c:pt idx="1880">
                  <c:v>1.53112328124992</c:v>
                </c:pt>
                <c:pt idx="1881">
                  <c:v>1.5327329687500799</c:v>
                </c:pt>
                <c:pt idx="1882">
                  <c:v>1.5342835937500798</c:v>
                </c:pt>
                <c:pt idx="1883">
                  <c:v>1.5358678125001601</c:v>
                </c:pt>
                <c:pt idx="1884">
                  <c:v>1.53751796875008</c:v>
                </c:pt>
                <c:pt idx="1885">
                  <c:v>1.5390832812499202</c:v>
                </c:pt>
                <c:pt idx="1886">
                  <c:v>1.5406424999999999</c:v>
                </c:pt>
                <c:pt idx="1887">
                  <c:v>1.5422324999999999</c:v>
                </c:pt>
                <c:pt idx="1888">
                  <c:v>1.5438221875001601</c:v>
                </c:pt>
                <c:pt idx="1889">
                  <c:v>1.5454139062499201</c:v>
                </c:pt>
                <c:pt idx="1890">
                  <c:v>1.5470092187500799</c:v>
                </c:pt>
                <c:pt idx="1891">
                  <c:v>1.548600625</c:v>
                </c:pt>
                <c:pt idx="1892">
                  <c:v>1.5502053125001602</c:v>
                </c:pt>
                <c:pt idx="1893">
                  <c:v>1.55185375</c:v>
                </c:pt>
                <c:pt idx="1894">
                  <c:v>1.5534364062499202</c:v>
                </c:pt>
                <c:pt idx="1895">
                  <c:v>1.5550232812499201</c:v>
                </c:pt>
                <c:pt idx="1896">
                  <c:v>1.5567259375001601</c:v>
                </c:pt>
                <c:pt idx="1897">
                  <c:v>1.5583781249999999</c:v>
                </c:pt>
                <c:pt idx="1898">
                  <c:v>1.5600162500000001</c:v>
                </c:pt>
                <c:pt idx="1899">
                  <c:v>1.56167156250016</c:v>
                </c:pt>
                <c:pt idx="1900">
                  <c:v>1.5633048437500798</c:v>
                </c:pt>
                <c:pt idx="1901">
                  <c:v>1.5649395312499201</c:v>
                </c:pt>
                <c:pt idx="1902">
                  <c:v>1.5666182812499201</c:v>
                </c:pt>
                <c:pt idx="1903">
                  <c:v>1.5682803125001601</c:v>
                </c:pt>
                <c:pt idx="1904">
                  <c:v>1.569965625</c:v>
                </c:pt>
                <c:pt idx="1905">
                  <c:v>1.5716490625001602</c:v>
                </c:pt>
                <c:pt idx="1906">
                  <c:v>1.5732223437500799</c:v>
                </c:pt>
                <c:pt idx="1907">
                  <c:v>1.57488390624992</c:v>
                </c:pt>
                <c:pt idx="1908">
                  <c:v>1.5765374999999999</c:v>
                </c:pt>
                <c:pt idx="1909">
                  <c:v>1.5781492187500799</c:v>
                </c:pt>
                <c:pt idx="1910">
                  <c:v>1.57981843750016</c:v>
                </c:pt>
                <c:pt idx="1911">
                  <c:v>1.581450625</c:v>
                </c:pt>
                <c:pt idx="1912">
                  <c:v>1.5830939062499201</c:v>
                </c:pt>
                <c:pt idx="1913">
                  <c:v>1.5846957812499201</c:v>
                </c:pt>
                <c:pt idx="1914">
                  <c:v>1.58635015624992</c:v>
                </c:pt>
                <c:pt idx="1915">
                  <c:v>1.5879709375001601</c:v>
                </c:pt>
                <c:pt idx="1916">
                  <c:v>1.58963609375008</c:v>
                </c:pt>
                <c:pt idx="1917">
                  <c:v>1.5912634375001602</c:v>
                </c:pt>
                <c:pt idx="1918">
                  <c:v>1.592905</c:v>
                </c:pt>
                <c:pt idx="1919">
                  <c:v>1.5945917187500798</c:v>
                </c:pt>
                <c:pt idx="1920">
                  <c:v>1.5962201562499201</c:v>
                </c:pt>
                <c:pt idx="1921">
                  <c:v>1.5978221875001601</c:v>
                </c:pt>
                <c:pt idx="1922">
                  <c:v>1.5993968750000001</c:v>
                </c:pt>
                <c:pt idx="1923">
                  <c:v>1.6010315625001601</c:v>
                </c:pt>
                <c:pt idx="1924">
                  <c:v>1.6026315625001601</c:v>
                </c:pt>
                <c:pt idx="1925">
                  <c:v>1.6042898437500799</c:v>
                </c:pt>
                <c:pt idx="1926">
                  <c:v>1.6059204687500799</c:v>
                </c:pt>
                <c:pt idx="1927">
                  <c:v>1.6075581249999999</c:v>
                </c:pt>
                <c:pt idx="1928">
                  <c:v>1.6091870312499201</c:v>
                </c:pt>
                <c:pt idx="1929">
                  <c:v>1.6108114062499201</c:v>
                </c:pt>
                <c:pt idx="1930">
                  <c:v>1.6124432812499201</c:v>
                </c:pt>
                <c:pt idx="1931">
                  <c:v>1.6141196875001602</c:v>
                </c:pt>
                <c:pt idx="1932">
                  <c:v>1.6158267187500799</c:v>
                </c:pt>
                <c:pt idx="1933">
                  <c:v>1.6174795312499202</c:v>
                </c:pt>
                <c:pt idx="1934">
                  <c:v>1.6191220312499202</c:v>
                </c:pt>
                <c:pt idx="1935">
                  <c:v>1.6207982812499202</c:v>
                </c:pt>
                <c:pt idx="1936">
                  <c:v>1.6225173437500799</c:v>
                </c:pt>
                <c:pt idx="1937">
                  <c:v>1.6242373437500799</c:v>
                </c:pt>
                <c:pt idx="1938">
                  <c:v>1.6259832812499202</c:v>
                </c:pt>
                <c:pt idx="1939">
                  <c:v>1.6277101562499201</c:v>
                </c:pt>
                <c:pt idx="1940">
                  <c:v>1.6294540625001601</c:v>
                </c:pt>
                <c:pt idx="1941">
                  <c:v>1.6312135937500798</c:v>
                </c:pt>
                <c:pt idx="1942">
                  <c:v>1.6329289062499202</c:v>
                </c:pt>
                <c:pt idx="1943">
                  <c:v>1.6346473437500799</c:v>
                </c:pt>
                <c:pt idx="1944">
                  <c:v>1.6364123437500799</c:v>
                </c:pt>
                <c:pt idx="1945">
                  <c:v>1.6381310937500799</c:v>
                </c:pt>
                <c:pt idx="1946">
                  <c:v>1.6398278125001602</c:v>
                </c:pt>
                <c:pt idx="1947">
                  <c:v>1.6414870312499201</c:v>
                </c:pt>
                <c:pt idx="1948">
                  <c:v>1.6431923437500799</c:v>
                </c:pt>
                <c:pt idx="1949">
                  <c:v>1.64493125</c:v>
                </c:pt>
                <c:pt idx="1950">
                  <c:v>1.6467045312499202</c:v>
                </c:pt>
                <c:pt idx="1951">
                  <c:v>1.6484289062499202</c:v>
                </c:pt>
                <c:pt idx="1952">
                  <c:v>1.6501495312499201</c:v>
                </c:pt>
                <c:pt idx="1953">
                  <c:v>1.6518907812499202</c:v>
                </c:pt>
                <c:pt idx="1954">
                  <c:v>1.6536256250000001</c:v>
                </c:pt>
                <c:pt idx="1955">
                  <c:v>1.655381875</c:v>
                </c:pt>
                <c:pt idx="1956">
                  <c:v>1.6571801562499202</c:v>
                </c:pt>
                <c:pt idx="1957">
                  <c:v>1.6589665625001602</c:v>
                </c:pt>
                <c:pt idx="1958">
                  <c:v>1.6607478125001602</c:v>
                </c:pt>
                <c:pt idx="1959">
                  <c:v>1.6624762500000001</c:v>
                </c:pt>
                <c:pt idx="1960">
                  <c:v>1.6642148437500799</c:v>
                </c:pt>
                <c:pt idx="1961">
                  <c:v>1.6659317187500799</c:v>
                </c:pt>
                <c:pt idx="1962">
                  <c:v>1.6677151562499202</c:v>
                </c:pt>
                <c:pt idx="1963">
                  <c:v>1.6695153125001601</c:v>
                </c:pt>
                <c:pt idx="1964">
                  <c:v>1.6713003125001602</c:v>
                </c:pt>
                <c:pt idx="1965">
                  <c:v>1.6730854687500798</c:v>
                </c:pt>
                <c:pt idx="1966">
                  <c:v>1.6748553125001602</c:v>
                </c:pt>
                <c:pt idx="1967">
                  <c:v>1.67663125</c:v>
                </c:pt>
                <c:pt idx="1968">
                  <c:v>1.6783940625001601</c:v>
                </c:pt>
                <c:pt idx="1969">
                  <c:v>1.68011828124992</c:v>
                </c:pt>
                <c:pt idx="1970">
                  <c:v>1.6818262500000001</c:v>
                </c:pt>
                <c:pt idx="1971">
                  <c:v>1.6835478125001602</c:v>
                </c:pt>
                <c:pt idx="1972">
                  <c:v>1.6852506249999999</c:v>
                </c:pt>
                <c:pt idx="1973">
                  <c:v>1.68690593750016</c:v>
                </c:pt>
                <c:pt idx="1974">
                  <c:v>1.6885651562499202</c:v>
                </c:pt>
                <c:pt idx="1975">
                  <c:v>1.6902373437500799</c:v>
                </c:pt>
                <c:pt idx="1976">
                  <c:v>1.69187406250016</c:v>
                </c:pt>
                <c:pt idx="1977">
                  <c:v>1.69351656250016</c:v>
                </c:pt>
                <c:pt idx="1978">
                  <c:v>1.6951512500000001</c:v>
                </c:pt>
                <c:pt idx="1979">
                  <c:v>1.6968456249999999</c:v>
                </c:pt>
                <c:pt idx="1980">
                  <c:v>1.6985515625001602</c:v>
                </c:pt>
                <c:pt idx="1981">
                  <c:v>1.7002879687500798</c:v>
                </c:pt>
                <c:pt idx="1982">
                  <c:v>1.7019985937500799</c:v>
                </c:pt>
                <c:pt idx="1983">
                  <c:v>1.7037331250000001</c:v>
                </c:pt>
                <c:pt idx="1984">
                  <c:v>1.7055043750000001</c:v>
                </c:pt>
                <c:pt idx="1985">
                  <c:v>1.7072382812499201</c:v>
                </c:pt>
                <c:pt idx="1986">
                  <c:v>1.7090029687500798</c:v>
                </c:pt>
                <c:pt idx="1987">
                  <c:v>1.7107585937500798</c:v>
                </c:pt>
                <c:pt idx="1988">
                  <c:v>1.7125168749999999</c:v>
                </c:pt>
                <c:pt idx="1989">
                  <c:v>1.7142864062499201</c:v>
                </c:pt>
                <c:pt idx="1990">
                  <c:v>1.7160145312499202</c:v>
                </c:pt>
                <c:pt idx="1991">
                  <c:v>1.7177603125001601</c:v>
                </c:pt>
                <c:pt idx="1992">
                  <c:v>1.7195273437500798</c:v>
                </c:pt>
                <c:pt idx="1993">
                  <c:v>1.7212998437500799</c:v>
                </c:pt>
                <c:pt idx="1994">
                  <c:v>1.7230284375001601</c:v>
                </c:pt>
                <c:pt idx="1995">
                  <c:v>1.7247648437500798</c:v>
                </c:pt>
                <c:pt idx="1996">
                  <c:v>1.726533125</c:v>
                </c:pt>
                <c:pt idx="1997">
                  <c:v>1.7282823437500798</c:v>
                </c:pt>
                <c:pt idx="1998">
                  <c:v>1.7299929687500799</c:v>
                </c:pt>
                <c:pt idx="1999">
                  <c:v>1.7317353125001602</c:v>
                </c:pt>
                <c:pt idx="2000">
                  <c:v>1.7335101562499202</c:v>
                </c:pt>
                <c:pt idx="2001">
                  <c:v>1.7352409375001601</c:v>
                </c:pt>
                <c:pt idx="2002">
                  <c:v>1.7369937499999999</c:v>
                </c:pt>
                <c:pt idx="2003">
                  <c:v>1.7387778125001601</c:v>
                </c:pt>
                <c:pt idx="2004">
                  <c:v>1.7405229687500798</c:v>
                </c:pt>
                <c:pt idx="2005">
                  <c:v>1.7423201562499202</c:v>
                </c:pt>
                <c:pt idx="2006">
                  <c:v>1.744075625</c:v>
                </c:pt>
                <c:pt idx="2007">
                  <c:v>1.7458489062499201</c:v>
                </c:pt>
                <c:pt idx="2008">
                  <c:v>1.7476209375001601</c:v>
                </c:pt>
                <c:pt idx="2009">
                  <c:v>1.7494339062499202</c:v>
                </c:pt>
                <c:pt idx="2010">
                  <c:v>1.7511948437500799</c:v>
                </c:pt>
                <c:pt idx="2011">
                  <c:v>1.7529973437500799</c:v>
                </c:pt>
                <c:pt idx="2012">
                  <c:v>1.7548029687500799</c:v>
                </c:pt>
                <c:pt idx="2013">
                  <c:v>1.7565965625001598</c:v>
                </c:pt>
                <c:pt idx="2014">
                  <c:v>1.7584214062499202</c:v>
                </c:pt>
                <c:pt idx="2015">
                  <c:v>1.7601529687500799</c:v>
                </c:pt>
                <c:pt idx="2016">
                  <c:v>1.7619546875001599</c:v>
                </c:pt>
                <c:pt idx="2017">
                  <c:v>1.7637645312499202</c:v>
                </c:pt>
                <c:pt idx="2018">
                  <c:v>1.7655301562499202</c:v>
                </c:pt>
                <c:pt idx="2019">
                  <c:v>1.7672685937500798</c:v>
                </c:pt>
                <c:pt idx="2020">
                  <c:v>1.7690584375001599</c:v>
                </c:pt>
                <c:pt idx="2021">
                  <c:v>1.7708092187500799</c:v>
                </c:pt>
                <c:pt idx="2022">
                  <c:v>1.7725395312499201</c:v>
                </c:pt>
                <c:pt idx="2023">
                  <c:v>1.77425843750016</c:v>
                </c:pt>
                <c:pt idx="2024">
                  <c:v>1.7759846875001599</c:v>
                </c:pt>
                <c:pt idx="2025">
                  <c:v>1.77778843750016</c:v>
                </c:pt>
                <c:pt idx="2026">
                  <c:v>1.77954578124992</c:v>
                </c:pt>
                <c:pt idx="2027">
                  <c:v>1.78126093750016</c:v>
                </c:pt>
                <c:pt idx="2028">
                  <c:v>1.7830814062499201</c:v>
                </c:pt>
                <c:pt idx="2029">
                  <c:v>1.7848551562499202</c:v>
                </c:pt>
                <c:pt idx="2030">
                  <c:v>1.786629375</c:v>
                </c:pt>
                <c:pt idx="2031">
                  <c:v>1.788364375</c:v>
                </c:pt>
                <c:pt idx="2032">
                  <c:v>1.7901623437500798</c:v>
                </c:pt>
                <c:pt idx="2033">
                  <c:v>1.7919598437500799</c:v>
                </c:pt>
                <c:pt idx="2034">
                  <c:v>1.7937146875001597</c:v>
                </c:pt>
                <c:pt idx="2035">
                  <c:v>1.7954421875001598</c:v>
                </c:pt>
                <c:pt idx="2036">
                  <c:v>1.7971265625001598</c:v>
                </c:pt>
                <c:pt idx="2037">
                  <c:v>1.7988639062499201</c:v>
                </c:pt>
                <c:pt idx="2038">
                  <c:v>1.8005925</c:v>
                </c:pt>
                <c:pt idx="2039">
                  <c:v>1.8023032812499202</c:v>
                </c:pt>
                <c:pt idx="2040">
                  <c:v>1.8039915625001597</c:v>
                </c:pt>
                <c:pt idx="2041">
                  <c:v>1.8057667187500799</c:v>
                </c:pt>
                <c:pt idx="2042">
                  <c:v>1.8074667187500799</c:v>
                </c:pt>
                <c:pt idx="2043">
                  <c:v>1.8092090625001598</c:v>
                </c:pt>
                <c:pt idx="2044">
                  <c:v>1.8109473437500798</c:v>
                </c:pt>
                <c:pt idx="2045">
                  <c:v>1.81266171875008</c:v>
                </c:pt>
                <c:pt idx="2046">
                  <c:v>1.8144093750000001</c:v>
                </c:pt>
                <c:pt idx="2047">
                  <c:v>1.8162064062499201</c:v>
                </c:pt>
                <c:pt idx="2048">
                  <c:v>1.8179789062499201</c:v>
                </c:pt>
                <c:pt idx="2049">
                  <c:v>1.8197587500000001</c:v>
                </c:pt>
                <c:pt idx="2050">
                  <c:v>1.8215732812499201</c:v>
                </c:pt>
                <c:pt idx="2051">
                  <c:v>1.823410625</c:v>
                </c:pt>
                <c:pt idx="2052">
                  <c:v>1.825233125</c:v>
                </c:pt>
                <c:pt idx="2053">
                  <c:v>1.8270110937500799</c:v>
                </c:pt>
                <c:pt idx="2054">
                  <c:v>1.8288634375001598</c:v>
                </c:pt>
                <c:pt idx="2055">
                  <c:v>1.8307098437500799</c:v>
                </c:pt>
                <c:pt idx="2056">
                  <c:v>1.8325948437500799</c:v>
                </c:pt>
                <c:pt idx="2057">
                  <c:v>1.83443984375008</c:v>
                </c:pt>
                <c:pt idx="2058">
                  <c:v>1.8362839062499201</c:v>
                </c:pt>
                <c:pt idx="2059">
                  <c:v>1.8381810937500798</c:v>
                </c:pt>
                <c:pt idx="2060">
                  <c:v>1.8400650000000001</c:v>
                </c:pt>
                <c:pt idx="2061">
                  <c:v>1.8419551562499201</c:v>
                </c:pt>
                <c:pt idx="2062">
                  <c:v>1.8438442187500799</c:v>
                </c:pt>
                <c:pt idx="2063">
                  <c:v>1.8457192187500799</c:v>
                </c:pt>
                <c:pt idx="2064">
                  <c:v>1.8475917187500799</c:v>
                </c:pt>
                <c:pt idx="2065">
                  <c:v>1.8494821875001597</c:v>
                </c:pt>
                <c:pt idx="2066">
                  <c:v>1.8513335937500799</c:v>
                </c:pt>
                <c:pt idx="2067">
                  <c:v>1.8531320312499202</c:v>
                </c:pt>
                <c:pt idx="2068">
                  <c:v>1.8549909375001596</c:v>
                </c:pt>
                <c:pt idx="2069">
                  <c:v>1.8567875</c:v>
                </c:pt>
                <c:pt idx="2070">
                  <c:v>1.8586289062499202</c:v>
                </c:pt>
                <c:pt idx="2071">
                  <c:v>1.8603953125001598</c:v>
                </c:pt>
                <c:pt idx="2072">
                  <c:v>1.86214578124992</c:v>
                </c:pt>
                <c:pt idx="2073">
                  <c:v>1.8639396875001597</c:v>
                </c:pt>
                <c:pt idx="2074">
                  <c:v>1.865785</c:v>
                </c:pt>
                <c:pt idx="2075">
                  <c:v>1.8676079687500799</c:v>
                </c:pt>
                <c:pt idx="2076">
                  <c:v>1.8694392187500799</c:v>
                </c:pt>
                <c:pt idx="2077">
                  <c:v>1.8713109375001598</c:v>
                </c:pt>
                <c:pt idx="2078">
                  <c:v>1.8731539062499201</c:v>
                </c:pt>
                <c:pt idx="2079">
                  <c:v>1.8750367187500798</c:v>
                </c:pt>
                <c:pt idx="2080">
                  <c:v>1.8769095312499202</c:v>
                </c:pt>
                <c:pt idx="2081">
                  <c:v>1.878753125</c:v>
                </c:pt>
                <c:pt idx="2082">
                  <c:v>1.8806821875001598</c:v>
                </c:pt>
                <c:pt idx="2083">
                  <c:v>1.8825921875001597</c:v>
                </c:pt>
                <c:pt idx="2084">
                  <c:v>1.88442</c:v>
                </c:pt>
                <c:pt idx="2085">
                  <c:v>1.8863043749999999</c:v>
                </c:pt>
                <c:pt idx="2086">
                  <c:v>1.8881929687500798</c:v>
                </c:pt>
                <c:pt idx="2087">
                  <c:v>1.8900864062499201</c:v>
                </c:pt>
                <c:pt idx="2088">
                  <c:v>1.8919482812499202</c:v>
                </c:pt>
                <c:pt idx="2089">
                  <c:v>1.8937828125001597</c:v>
                </c:pt>
                <c:pt idx="2090">
                  <c:v>1.8956203125001598</c:v>
                </c:pt>
                <c:pt idx="2091">
                  <c:v>1.8974893749999999</c:v>
                </c:pt>
                <c:pt idx="2092">
                  <c:v>1.8992915625001598</c:v>
                </c:pt>
                <c:pt idx="2093">
                  <c:v>1.9011123437500799</c:v>
                </c:pt>
                <c:pt idx="2094">
                  <c:v>1.9028848437500798</c:v>
                </c:pt>
                <c:pt idx="2095">
                  <c:v>1.9046434375001597</c:v>
                </c:pt>
                <c:pt idx="2096">
                  <c:v>1.9064278125001597</c:v>
                </c:pt>
                <c:pt idx="2097">
                  <c:v>1.9081637499999999</c:v>
                </c:pt>
                <c:pt idx="2098">
                  <c:v>1.9098765625001597</c:v>
                </c:pt>
                <c:pt idx="2099">
                  <c:v>1.9116471875001597</c:v>
                </c:pt>
                <c:pt idx="2100">
                  <c:v>1.9133424999999999</c:v>
                </c:pt>
                <c:pt idx="2101">
                  <c:v>1.91509078124992</c:v>
                </c:pt>
                <c:pt idx="2102">
                  <c:v>1.9169023437500798</c:v>
                </c:pt>
                <c:pt idx="2103">
                  <c:v>1.9186764062499202</c:v>
                </c:pt>
                <c:pt idx="2104">
                  <c:v>1.9204828125001598</c:v>
                </c:pt>
                <c:pt idx="2105">
                  <c:v>1.92229953124992</c:v>
                </c:pt>
                <c:pt idx="2106">
                  <c:v>1.9241460937500798</c:v>
                </c:pt>
                <c:pt idx="2107">
                  <c:v>1.9259578125001597</c:v>
                </c:pt>
                <c:pt idx="2108">
                  <c:v>1.9278500000000001</c:v>
                </c:pt>
                <c:pt idx="2109">
                  <c:v>1.9297731250000001</c:v>
                </c:pt>
                <c:pt idx="2110">
                  <c:v>1.9316570312499202</c:v>
                </c:pt>
                <c:pt idx="2111">
                  <c:v>1.9335285937500799</c:v>
                </c:pt>
                <c:pt idx="2112">
                  <c:v>1.9353967187500798</c:v>
                </c:pt>
                <c:pt idx="2113">
                  <c:v>1.9372639062499202</c:v>
                </c:pt>
                <c:pt idx="2114">
                  <c:v>1.9391229687500799</c:v>
                </c:pt>
                <c:pt idx="2115">
                  <c:v>1.9410439062499201</c:v>
                </c:pt>
                <c:pt idx="2116">
                  <c:v>1.9429042187500798</c:v>
                </c:pt>
                <c:pt idx="2117">
                  <c:v>1.9448310937500799</c:v>
                </c:pt>
                <c:pt idx="2118">
                  <c:v>1.9466825000000001</c:v>
                </c:pt>
                <c:pt idx="2119">
                  <c:v>1.9485321875001598</c:v>
                </c:pt>
                <c:pt idx="2120">
                  <c:v>1.9504418750000001</c:v>
                </c:pt>
                <c:pt idx="2121">
                  <c:v>1.9523225</c:v>
                </c:pt>
                <c:pt idx="2122">
                  <c:v>1.9541629687500799</c:v>
                </c:pt>
                <c:pt idx="2123">
                  <c:v>1.95599515624992</c:v>
                </c:pt>
                <c:pt idx="2124">
                  <c:v>1.9578612500000001</c:v>
                </c:pt>
                <c:pt idx="2125">
                  <c:v>1.9596604687500798</c:v>
                </c:pt>
                <c:pt idx="2126">
                  <c:v>1.9614917187500798</c:v>
                </c:pt>
                <c:pt idx="2127">
                  <c:v>1.9633409375001598</c:v>
                </c:pt>
                <c:pt idx="2128">
                  <c:v>1.9652654687500799</c:v>
                </c:pt>
                <c:pt idx="2129">
                  <c:v>1.9670799999999999</c:v>
                </c:pt>
                <c:pt idx="2130">
                  <c:v>1.9688881250000001</c:v>
                </c:pt>
                <c:pt idx="2131">
                  <c:v>1.970750625</c:v>
                </c:pt>
                <c:pt idx="2132">
                  <c:v>1.9725834375001596</c:v>
                </c:pt>
                <c:pt idx="2133">
                  <c:v>1.9744579687500798</c:v>
                </c:pt>
                <c:pt idx="2134">
                  <c:v>1.9764101562499201</c:v>
                </c:pt>
                <c:pt idx="2135">
                  <c:v>1.9783351562499201</c:v>
                </c:pt>
                <c:pt idx="2136">
                  <c:v>1.9802256250000001</c:v>
                </c:pt>
                <c:pt idx="2137">
                  <c:v>1.9821167187500799</c:v>
                </c:pt>
                <c:pt idx="2138">
                  <c:v>1.9839878125001598</c:v>
                </c:pt>
                <c:pt idx="2139">
                  <c:v>1.9858796875001596</c:v>
                </c:pt>
                <c:pt idx="2140">
                  <c:v>1.9878003125001598</c:v>
                </c:pt>
                <c:pt idx="2141">
                  <c:v>1.98967625</c:v>
                </c:pt>
                <c:pt idx="2142">
                  <c:v>1.9916075</c:v>
                </c:pt>
                <c:pt idx="2143">
                  <c:v>1.9935496875001597</c:v>
                </c:pt>
                <c:pt idx="2144">
                  <c:v>1.9954043749999999</c:v>
                </c:pt>
                <c:pt idx="2145">
                  <c:v>1.9973092187500798</c:v>
                </c:pt>
                <c:pt idx="2146">
                  <c:v>1.9991760937500798</c:v>
                </c:pt>
                <c:pt idx="2147">
                  <c:v>2.0010599999999998</c:v>
                </c:pt>
                <c:pt idx="2148">
                  <c:v>2.0029124999999999</c:v>
                </c:pt>
                <c:pt idx="2149">
                  <c:v>2.0048232812499203</c:v>
                </c:pt>
                <c:pt idx="2150">
                  <c:v>2.0067159375001595</c:v>
                </c:pt>
                <c:pt idx="2151">
                  <c:v>2.0086560937500799</c:v>
                </c:pt>
                <c:pt idx="2152">
                  <c:v>2.0105154687500799</c:v>
                </c:pt>
                <c:pt idx="2153">
                  <c:v>2.0123840625001597</c:v>
                </c:pt>
                <c:pt idx="2154">
                  <c:v>2.0142721875001599</c:v>
                </c:pt>
                <c:pt idx="2155">
                  <c:v>2.0161143749999999</c:v>
                </c:pt>
                <c:pt idx="2156">
                  <c:v>2.0180103125001598</c:v>
                </c:pt>
                <c:pt idx="2157">
                  <c:v>2.0198757812499202</c:v>
                </c:pt>
                <c:pt idx="2158">
                  <c:v>2.0217960937500798</c:v>
                </c:pt>
                <c:pt idx="2159">
                  <c:v>2.0236360937500799</c:v>
                </c:pt>
                <c:pt idx="2160">
                  <c:v>2.0255748437500798</c:v>
                </c:pt>
                <c:pt idx="2161">
                  <c:v>2.0274375</c:v>
                </c:pt>
                <c:pt idx="2162">
                  <c:v>2.0293740625001599</c:v>
                </c:pt>
                <c:pt idx="2163">
                  <c:v>2.0312726562499201</c:v>
                </c:pt>
                <c:pt idx="2164">
                  <c:v>2.0332109375001597</c:v>
                </c:pt>
                <c:pt idx="2165">
                  <c:v>2.0351962499999998</c:v>
                </c:pt>
                <c:pt idx="2166">
                  <c:v>2.0371660937500797</c:v>
                </c:pt>
                <c:pt idx="2167">
                  <c:v>2.03916609375008</c:v>
                </c:pt>
                <c:pt idx="2168">
                  <c:v>2.0411160937500799</c:v>
                </c:pt>
                <c:pt idx="2169">
                  <c:v>2.0431764062499203</c:v>
                </c:pt>
                <c:pt idx="2170">
                  <c:v>2.04517203124992</c:v>
                </c:pt>
                <c:pt idx="2171">
                  <c:v>2.0471750000000002</c:v>
                </c:pt>
                <c:pt idx="2172">
                  <c:v>2.04919015624992</c:v>
                </c:pt>
                <c:pt idx="2173">
                  <c:v>2.05124</c:v>
                </c:pt>
                <c:pt idx="2174">
                  <c:v>2.0532865625001597</c:v>
                </c:pt>
                <c:pt idx="2175">
                  <c:v>2.0552701562499203</c:v>
                </c:pt>
                <c:pt idx="2176">
                  <c:v>2.0573129687500797</c:v>
                </c:pt>
                <c:pt idx="2177">
                  <c:v>2.0593192187500797</c:v>
                </c:pt>
                <c:pt idx="2178">
                  <c:v>2.06132359375008</c:v>
                </c:pt>
                <c:pt idx="2179">
                  <c:v>2.0632684375001595</c:v>
                </c:pt>
                <c:pt idx="2180">
                  <c:v>2.0652665625001596</c:v>
                </c:pt>
                <c:pt idx="2181">
                  <c:v>2.0672471875001599</c:v>
                </c:pt>
                <c:pt idx="2182">
                  <c:v>2.0692143750000001</c:v>
                </c:pt>
                <c:pt idx="2183">
                  <c:v>2.07117046875008</c:v>
                </c:pt>
                <c:pt idx="2184">
                  <c:v>2.0730401562499203</c:v>
                </c:pt>
                <c:pt idx="2185">
                  <c:v>2.0749615625001598</c:v>
                </c:pt>
                <c:pt idx="2186">
                  <c:v>2.07683765624992</c:v>
                </c:pt>
                <c:pt idx="2187">
                  <c:v>2.0787385937500797</c:v>
                </c:pt>
                <c:pt idx="2188">
                  <c:v>2.0806371875001597</c:v>
                </c:pt>
                <c:pt idx="2189">
                  <c:v>2.0825584375001598</c:v>
                </c:pt>
                <c:pt idx="2190">
                  <c:v>2.0843998437500799</c:v>
                </c:pt>
                <c:pt idx="2191">
                  <c:v>2.0863064062499199</c:v>
                </c:pt>
                <c:pt idx="2192">
                  <c:v>2.0881725000000002</c:v>
                </c:pt>
                <c:pt idx="2193">
                  <c:v>2.0900564062499201</c:v>
                </c:pt>
                <c:pt idx="2194">
                  <c:v>2.0919434375001598</c:v>
                </c:pt>
                <c:pt idx="2195">
                  <c:v>2.0938904687500797</c:v>
                </c:pt>
                <c:pt idx="2196">
                  <c:v>2.0958478125001596</c:v>
                </c:pt>
                <c:pt idx="2197">
                  <c:v>2.0977614062499201</c:v>
                </c:pt>
                <c:pt idx="2198">
                  <c:v>2.0997309375001598</c:v>
                </c:pt>
                <c:pt idx="2199">
                  <c:v>2.1016751562499203</c:v>
                </c:pt>
                <c:pt idx="2200">
                  <c:v>2.1036239062499202</c:v>
                </c:pt>
                <c:pt idx="2201">
                  <c:v>2.1055553125001598</c:v>
                </c:pt>
                <c:pt idx="2202">
                  <c:v>2.1075184375001599</c:v>
                </c:pt>
                <c:pt idx="2203">
                  <c:v>2.1094348437500798</c:v>
                </c:pt>
                <c:pt idx="2204">
                  <c:v>2.1114085937500797</c:v>
                </c:pt>
                <c:pt idx="2205">
                  <c:v>2.11333468750016</c:v>
                </c:pt>
                <c:pt idx="2206">
                  <c:v>2.1152435937500798</c:v>
                </c:pt>
                <c:pt idx="2207">
                  <c:v>2.1171306250000002</c:v>
                </c:pt>
                <c:pt idx="2208">
                  <c:v>2.1189953125001599</c:v>
                </c:pt>
                <c:pt idx="2209">
                  <c:v>2.12089375</c:v>
                </c:pt>
                <c:pt idx="2210">
                  <c:v>2.1227815625001596</c:v>
                </c:pt>
                <c:pt idx="2211">
                  <c:v>2.1246926562499202</c:v>
                </c:pt>
                <c:pt idx="2212">
                  <c:v>2.1266346875001596</c:v>
                </c:pt>
                <c:pt idx="2213">
                  <c:v>2.1285867187500798</c:v>
                </c:pt>
                <c:pt idx="2214">
                  <c:v>2.1304707812499202</c:v>
                </c:pt>
                <c:pt idx="2215">
                  <c:v>2.13239296875008</c:v>
                </c:pt>
                <c:pt idx="2216">
                  <c:v>2.1343185937500797</c:v>
                </c:pt>
                <c:pt idx="2217">
                  <c:v>2.13624609375008</c:v>
                </c:pt>
                <c:pt idx="2218">
                  <c:v>2.1382431249999998</c:v>
                </c:pt>
                <c:pt idx="2219">
                  <c:v>2.1402079687500799</c:v>
                </c:pt>
                <c:pt idx="2220">
                  <c:v>2.1422084375001598</c:v>
                </c:pt>
                <c:pt idx="2221">
                  <c:v>2.1441703125001599</c:v>
                </c:pt>
                <c:pt idx="2222">
                  <c:v>2.1460979687500799</c:v>
                </c:pt>
                <c:pt idx="2223">
                  <c:v>2.1480142187500797</c:v>
                </c:pt>
                <c:pt idx="2224">
                  <c:v>2.1500237499999999</c:v>
                </c:pt>
                <c:pt idx="2225">
                  <c:v>2.1519907812499199</c:v>
                </c:pt>
                <c:pt idx="2226">
                  <c:v>2.1540010937500798</c:v>
                </c:pt>
                <c:pt idx="2227">
                  <c:v>2.1560893750000001</c:v>
                </c:pt>
                <c:pt idx="2228">
                  <c:v>2.1581046875001597</c:v>
                </c:pt>
                <c:pt idx="2229">
                  <c:v>2.1600798437500797</c:v>
                </c:pt>
                <c:pt idx="2230">
                  <c:v>2.1620842187500799</c:v>
                </c:pt>
                <c:pt idx="2231">
                  <c:v>2.1640587500000001</c:v>
                </c:pt>
                <c:pt idx="2232">
                  <c:v>2.1661103125001597</c:v>
                </c:pt>
                <c:pt idx="2233">
                  <c:v>2.1681639062499203</c:v>
                </c:pt>
                <c:pt idx="2234">
                  <c:v>2.17018890624992</c:v>
                </c:pt>
                <c:pt idx="2235">
                  <c:v>2.1722392187500801</c:v>
                </c:pt>
                <c:pt idx="2236">
                  <c:v>2.1742142187500799</c:v>
                </c:pt>
                <c:pt idx="2237">
                  <c:v>2.1761698437500798</c:v>
                </c:pt>
                <c:pt idx="2238">
                  <c:v>2.1781092187500799</c:v>
                </c:pt>
                <c:pt idx="2239">
                  <c:v>2.1801151562499199</c:v>
                </c:pt>
                <c:pt idx="2240">
                  <c:v>2.1820642187500798</c:v>
                </c:pt>
                <c:pt idx="2241">
                  <c:v>2.1840575000000002</c:v>
                </c:pt>
                <c:pt idx="2242">
                  <c:v>2.1860057812499201</c:v>
                </c:pt>
                <c:pt idx="2243">
                  <c:v>2.1879300000000002</c:v>
                </c:pt>
                <c:pt idx="2244">
                  <c:v>2.189863125</c:v>
                </c:pt>
                <c:pt idx="2245">
                  <c:v>2.1917860937500797</c:v>
                </c:pt>
                <c:pt idx="2246">
                  <c:v>2.1937979687500797</c:v>
                </c:pt>
                <c:pt idx="2247">
                  <c:v>2.195729375</c:v>
                </c:pt>
                <c:pt idx="2248">
                  <c:v>2.1977576562499199</c:v>
                </c:pt>
                <c:pt idx="2249">
                  <c:v>2.1997279687500799</c:v>
                </c:pt>
                <c:pt idx="2250">
                  <c:v>2.2016878125001598</c:v>
                </c:pt>
                <c:pt idx="2251">
                  <c:v>2.2037075000000002</c:v>
                </c:pt>
                <c:pt idx="2252">
                  <c:v>2.2057012500000002</c:v>
                </c:pt>
                <c:pt idx="2253">
                  <c:v>2.2077603125001599</c:v>
                </c:pt>
                <c:pt idx="2254">
                  <c:v>2.2097726562499203</c:v>
                </c:pt>
                <c:pt idx="2255">
                  <c:v>2.2117960937500798</c:v>
                </c:pt>
                <c:pt idx="2256">
                  <c:v>2.2137756249999998</c:v>
                </c:pt>
                <c:pt idx="2257">
                  <c:v>2.21588015624992</c:v>
                </c:pt>
                <c:pt idx="2258">
                  <c:v>2.2178749999999998</c:v>
                </c:pt>
                <c:pt idx="2259">
                  <c:v>2.21991515624992</c:v>
                </c:pt>
                <c:pt idx="2260">
                  <c:v>2.2219592187500798</c:v>
                </c:pt>
                <c:pt idx="2261">
                  <c:v>2.22392546875008</c:v>
                </c:pt>
                <c:pt idx="2262">
                  <c:v>2.2259337499999998</c:v>
                </c:pt>
                <c:pt idx="2263">
                  <c:v>2.2279021875001597</c:v>
                </c:pt>
                <c:pt idx="2264">
                  <c:v>2.2299799999999999</c:v>
                </c:pt>
                <c:pt idx="2265">
                  <c:v>2.2319951562499201</c:v>
                </c:pt>
                <c:pt idx="2266">
                  <c:v>2.2339756249999998</c:v>
                </c:pt>
                <c:pt idx="2267">
                  <c:v>2.2359867187500799</c:v>
                </c:pt>
                <c:pt idx="2268">
                  <c:v>2.2379976562499202</c:v>
                </c:pt>
                <c:pt idx="2269">
                  <c:v>2.2399792187500798</c:v>
                </c:pt>
                <c:pt idx="2270">
                  <c:v>2.2419890625001599</c:v>
                </c:pt>
                <c:pt idx="2271">
                  <c:v>2.2440418750000002</c:v>
                </c:pt>
                <c:pt idx="2272">
                  <c:v>2.2460590625001595</c:v>
                </c:pt>
                <c:pt idx="2273">
                  <c:v>2.24808484375008</c:v>
                </c:pt>
                <c:pt idx="2274">
                  <c:v>2.2500646875001595</c:v>
                </c:pt>
                <c:pt idx="2275">
                  <c:v>2.2520834375001599</c:v>
                </c:pt>
                <c:pt idx="2276">
                  <c:v>2.2540879687500799</c:v>
                </c:pt>
                <c:pt idx="2277">
                  <c:v>2.2561157812499202</c:v>
                </c:pt>
                <c:pt idx="2278">
                  <c:v>2.2581868749999998</c:v>
                </c:pt>
                <c:pt idx="2279">
                  <c:v>2.2602478125001597</c:v>
                </c:pt>
                <c:pt idx="2280">
                  <c:v>2.2623331250000001</c:v>
                </c:pt>
                <c:pt idx="2281">
                  <c:v>2.2644431250000001</c:v>
                </c:pt>
                <c:pt idx="2282">
                  <c:v>2.2665212499999998</c:v>
                </c:pt>
                <c:pt idx="2283">
                  <c:v>2.2685948437500798</c:v>
                </c:pt>
                <c:pt idx="2284">
                  <c:v>2.27071625</c:v>
                </c:pt>
                <c:pt idx="2285">
                  <c:v>2.2728025000000001</c:v>
                </c:pt>
                <c:pt idx="2286">
                  <c:v>2.2749759375001597</c:v>
                </c:pt>
                <c:pt idx="2287">
                  <c:v>2.2770632812499203</c:v>
                </c:pt>
                <c:pt idx="2288">
                  <c:v>2.2791204687500799</c:v>
                </c:pt>
                <c:pt idx="2289">
                  <c:v>2.28120515624992</c:v>
                </c:pt>
                <c:pt idx="2290">
                  <c:v>2.28324671875008</c:v>
                </c:pt>
                <c:pt idx="2291">
                  <c:v>2.2852965625001596</c:v>
                </c:pt>
                <c:pt idx="2292">
                  <c:v>2.2873471875001599</c:v>
                </c:pt>
                <c:pt idx="2293">
                  <c:v>2.2894498437500799</c:v>
                </c:pt>
                <c:pt idx="2294">
                  <c:v>2.2914578125001599</c:v>
                </c:pt>
                <c:pt idx="2295">
                  <c:v>2.2934931249999999</c:v>
                </c:pt>
                <c:pt idx="2296">
                  <c:v>2.2955029687500801</c:v>
                </c:pt>
                <c:pt idx="2297">
                  <c:v>2.2974728125001596</c:v>
                </c:pt>
                <c:pt idx="2298">
                  <c:v>2.2995087500000002</c:v>
                </c:pt>
                <c:pt idx="2299">
                  <c:v>2.3015514062499203</c:v>
                </c:pt>
                <c:pt idx="2300">
                  <c:v>2.3035746875001597</c:v>
                </c:pt>
                <c:pt idx="2301">
                  <c:v>2.3055982812499201</c:v>
                </c:pt>
                <c:pt idx="2302">
                  <c:v>2.3076056249999999</c:v>
                </c:pt>
                <c:pt idx="2303">
                  <c:v>2.3096459375001599</c:v>
                </c:pt>
                <c:pt idx="2304">
                  <c:v>2.31172765624992</c:v>
                </c:pt>
                <c:pt idx="2305">
                  <c:v>2.3137603125001598</c:v>
                </c:pt>
                <c:pt idx="2306">
                  <c:v>2.3157615625001595</c:v>
                </c:pt>
                <c:pt idx="2307">
                  <c:v>2.31785828124992</c:v>
                </c:pt>
                <c:pt idx="2308">
                  <c:v>2.3199409375001596</c:v>
                </c:pt>
                <c:pt idx="2309">
                  <c:v>2.3219584375001596</c:v>
                </c:pt>
                <c:pt idx="2310">
                  <c:v>2.3240595312499202</c:v>
                </c:pt>
                <c:pt idx="2311">
                  <c:v>2.3261193750000002</c:v>
                </c:pt>
                <c:pt idx="2312">
                  <c:v>2.3282535937500799</c:v>
                </c:pt>
                <c:pt idx="2313">
                  <c:v>2.3303309375001597</c:v>
                </c:pt>
                <c:pt idx="2314">
                  <c:v>2.3323879687500799</c:v>
                </c:pt>
                <c:pt idx="2315">
                  <c:v>2.3344857812499202</c:v>
                </c:pt>
                <c:pt idx="2316">
                  <c:v>2.3366126562499203</c:v>
                </c:pt>
                <c:pt idx="2317">
                  <c:v>2.3386675000000001</c:v>
                </c:pt>
                <c:pt idx="2318">
                  <c:v>2.3406692187500799</c:v>
                </c:pt>
                <c:pt idx="2319">
                  <c:v>2.3427790625001599</c:v>
                </c:pt>
                <c:pt idx="2320">
                  <c:v>2.3448851562499202</c:v>
                </c:pt>
                <c:pt idx="2321">
                  <c:v>2.3469285937500799</c:v>
                </c:pt>
                <c:pt idx="2322">
                  <c:v>2.3490026562499202</c:v>
                </c:pt>
                <c:pt idx="2323">
                  <c:v>2.35108390624992</c:v>
                </c:pt>
                <c:pt idx="2324">
                  <c:v>2.3531570312499199</c:v>
                </c:pt>
                <c:pt idx="2325">
                  <c:v>2.3551967187500797</c:v>
                </c:pt>
                <c:pt idx="2326">
                  <c:v>2.3572631249999998</c:v>
                </c:pt>
                <c:pt idx="2327">
                  <c:v>2.35935515624992</c:v>
                </c:pt>
                <c:pt idx="2328">
                  <c:v>2.3614409375001597</c:v>
                </c:pt>
                <c:pt idx="2329">
                  <c:v>2.3634760937500801</c:v>
                </c:pt>
                <c:pt idx="2330">
                  <c:v>2.3654912499999998</c:v>
                </c:pt>
                <c:pt idx="2331">
                  <c:v>2.3675642187500801</c:v>
                </c:pt>
                <c:pt idx="2332">
                  <c:v>2.3696085937500797</c:v>
                </c:pt>
                <c:pt idx="2333">
                  <c:v>2.3716643749999999</c:v>
                </c:pt>
                <c:pt idx="2334">
                  <c:v>2.3737443749999998</c:v>
                </c:pt>
                <c:pt idx="2335">
                  <c:v>2.37586484375008</c:v>
                </c:pt>
                <c:pt idx="2336">
                  <c:v>2.3779962499999998</c:v>
                </c:pt>
                <c:pt idx="2337">
                  <c:v>2.3800746875001599</c:v>
                </c:pt>
                <c:pt idx="2338">
                  <c:v>2.3821473437500797</c:v>
                </c:pt>
                <c:pt idx="2339">
                  <c:v>2.3842631249999999</c:v>
                </c:pt>
                <c:pt idx="2340">
                  <c:v>2.3863690625001599</c:v>
                </c:pt>
                <c:pt idx="2341">
                  <c:v>2.3884446875001597</c:v>
                </c:pt>
                <c:pt idx="2342">
                  <c:v>2.3905478125001598</c:v>
                </c:pt>
                <c:pt idx="2343">
                  <c:v>2.3926867187500798</c:v>
                </c:pt>
                <c:pt idx="2344">
                  <c:v>2.3947751562499202</c:v>
                </c:pt>
                <c:pt idx="2345">
                  <c:v>2.3968565625001599</c:v>
                </c:pt>
                <c:pt idx="2346">
                  <c:v>2.3988925000000001</c:v>
                </c:pt>
                <c:pt idx="2347">
                  <c:v>2.4009895312499201</c:v>
                </c:pt>
                <c:pt idx="2348">
                  <c:v>2.40311578124992</c:v>
                </c:pt>
                <c:pt idx="2349">
                  <c:v>2.4052259375001599</c:v>
                </c:pt>
                <c:pt idx="2350">
                  <c:v>2.4072800000000001</c:v>
                </c:pt>
                <c:pt idx="2351">
                  <c:v>2.4093687500000001</c:v>
                </c:pt>
                <c:pt idx="2352">
                  <c:v>2.4114165625001598</c:v>
                </c:pt>
                <c:pt idx="2353">
                  <c:v>2.4134031249999999</c:v>
                </c:pt>
                <c:pt idx="2354">
                  <c:v>2.4154217187500797</c:v>
                </c:pt>
                <c:pt idx="2355">
                  <c:v>2.4174292187500797</c:v>
                </c:pt>
                <c:pt idx="2356">
                  <c:v>2.4194906249999999</c:v>
                </c:pt>
                <c:pt idx="2357">
                  <c:v>2.4215103125001596</c:v>
                </c:pt>
                <c:pt idx="2358">
                  <c:v>2.4235681250000001</c:v>
                </c:pt>
                <c:pt idx="2359">
                  <c:v>2.42560328124992</c:v>
                </c:pt>
                <c:pt idx="2360">
                  <c:v>2.4276804687500797</c:v>
                </c:pt>
                <c:pt idx="2361">
                  <c:v>2.4297217187500797</c:v>
                </c:pt>
                <c:pt idx="2362">
                  <c:v>2.43180703124992</c:v>
                </c:pt>
                <c:pt idx="2363">
                  <c:v>2.4338996875001597</c:v>
                </c:pt>
                <c:pt idx="2364">
                  <c:v>2.4360018750000001</c:v>
                </c:pt>
                <c:pt idx="2365">
                  <c:v>2.4381343750000002</c:v>
                </c:pt>
                <c:pt idx="2366">
                  <c:v>2.4402056249999999</c:v>
                </c:pt>
                <c:pt idx="2367">
                  <c:v>2.4423568750000002</c:v>
                </c:pt>
                <c:pt idx="2368">
                  <c:v>2.4444765625001597</c:v>
                </c:pt>
                <c:pt idx="2369">
                  <c:v>2.4465750000000002</c:v>
                </c:pt>
                <c:pt idx="2370">
                  <c:v>2.4486837499999998</c:v>
                </c:pt>
                <c:pt idx="2371">
                  <c:v>2.45086859375008</c:v>
                </c:pt>
                <c:pt idx="2372">
                  <c:v>2.4530084375001597</c:v>
                </c:pt>
                <c:pt idx="2373">
                  <c:v>2.4551529687500797</c:v>
                </c:pt>
                <c:pt idx="2374">
                  <c:v>2.4572998437500799</c:v>
                </c:pt>
                <c:pt idx="2375">
                  <c:v>2.4594321875001599</c:v>
                </c:pt>
                <c:pt idx="2376">
                  <c:v>2.4616046875001598</c:v>
                </c:pt>
                <c:pt idx="2377">
                  <c:v>2.4636998437500797</c:v>
                </c:pt>
                <c:pt idx="2378">
                  <c:v>2.4657853125001599</c:v>
                </c:pt>
                <c:pt idx="2379">
                  <c:v>2.4679112499999998</c:v>
                </c:pt>
                <c:pt idx="2380">
                  <c:v>2.4700117187500799</c:v>
                </c:pt>
                <c:pt idx="2381">
                  <c:v>2.4721484375001599</c:v>
                </c:pt>
                <c:pt idx="2382">
                  <c:v>2.4742917187500799</c:v>
                </c:pt>
                <c:pt idx="2383">
                  <c:v>2.47639453124992</c:v>
                </c:pt>
                <c:pt idx="2384">
                  <c:v>2.4785048437500801</c:v>
                </c:pt>
                <c:pt idx="2385">
                  <c:v>2.4806556249999998</c:v>
                </c:pt>
                <c:pt idx="2386">
                  <c:v>2.4827985937500801</c:v>
                </c:pt>
                <c:pt idx="2387">
                  <c:v>2.4849221875001599</c:v>
                </c:pt>
                <c:pt idx="2388">
                  <c:v>2.4870968750000002</c:v>
                </c:pt>
                <c:pt idx="2389">
                  <c:v>2.48927906250016</c:v>
                </c:pt>
                <c:pt idx="2390">
                  <c:v>2.4914554687500798</c:v>
                </c:pt>
                <c:pt idx="2391">
                  <c:v>2.49356953124992</c:v>
                </c:pt>
                <c:pt idx="2392">
                  <c:v>2.4957232812499202</c:v>
                </c:pt>
                <c:pt idx="2393">
                  <c:v>2.4979117187500797</c:v>
                </c:pt>
                <c:pt idx="2394">
                  <c:v>2.5000834375001597</c:v>
                </c:pt>
                <c:pt idx="2395">
                  <c:v>2.5022126562499203</c:v>
                </c:pt>
                <c:pt idx="2396">
                  <c:v>2.50436109375008</c:v>
                </c:pt>
                <c:pt idx="2397">
                  <c:v>2.5065685937500799</c:v>
                </c:pt>
                <c:pt idx="2398">
                  <c:v>2.5087117187500798</c:v>
                </c:pt>
                <c:pt idx="2399">
                  <c:v>2.5108839062499202</c:v>
                </c:pt>
                <c:pt idx="2400">
                  <c:v>2.51311890624992</c:v>
                </c:pt>
                <c:pt idx="2401">
                  <c:v>2.5153029687500799</c:v>
                </c:pt>
                <c:pt idx="2402">
                  <c:v>2.5174835937500797</c:v>
                </c:pt>
                <c:pt idx="2403">
                  <c:v>2.5196198437500801</c:v>
                </c:pt>
                <c:pt idx="2404">
                  <c:v>2.5218198437500798</c:v>
                </c:pt>
                <c:pt idx="2405">
                  <c:v>2.5240070312499201</c:v>
                </c:pt>
                <c:pt idx="2406">
                  <c:v>2.5261718750000002</c:v>
                </c:pt>
                <c:pt idx="2407">
                  <c:v>2.5282935937500799</c:v>
                </c:pt>
                <c:pt idx="2408">
                  <c:v>2.5304389062499202</c:v>
                </c:pt>
                <c:pt idx="2409">
                  <c:v>2.5325318750000001</c:v>
                </c:pt>
                <c:pt idx="2410">
                  <c:v>2.5345596875001597</c:v>
                </c:pt>
                <c:pt idx="2411">
                  <c:v>2.5366628125001598</c:v>
                </c:pt>
                <c:pt idx="2412">
                  <c:v>2.5387162499999998</c:v>
                </c:pt>
                <c:pt idx="2413">
                  <c:v>2.5408520312499201</c:v>
                </c:pt>
                <c:pt idx="2414">
                  <c:v>2.5429093749999998</c:v>
                </c:pt>
                <c:pt idx="2415">
                  <c:v>2.5450135937500797</c:v>
                </c:pt>
                <c:pt idx="2416">
                  <c:v>2.5470215625001598</c:v>
                </c:pt>
                <c:pt idx="2417">
                  <c:v>2.5491784375001596</c:v>
                </c:pt>
                <c:pt idx="2418">
                  <c:v>2.5513587499999999</c:v>
                </c:pt>
                <c:pt idx="2419">
                  <c:v>2.5535057812499202</c:v>
                </c:pt>
                <c:pt idx="2420">
                  <c:v>2.5556631250000001</c:v>
                </c:pt>
                <c:pt idx="2421">
                  <c:v>2.5578279687500798</c:v>
                </c:pt>
                <c:pt idx="2422">
                  <c:v>2.55998140624992</c:v>
                </c:pt>
                <c:pt idx="2423">
                  <c:v>2.5621365625001595</c:v>
                </c:pt>
                <c:pt idx="2424">
                  <c:v>2.5643003125001598</c:v>
                </c:pt>
                <c:pt idx="2425">
                  <c:v>2.5664921875001596</c:v>
                </c:pt>
                <c:pt idx="2426">
                  <c:v>2.5687742187500797</c:v>
                </c:pt>
                <c:pt idx="2427">
                  <c:v>2.5709575</c:v>
                </c:pt>
                <c:pt idx="2428">
                  <c:v>2.5731250000000001</c:v>
                </c:pt>
                <c:pt idx="2429">
                  <c:v>2.5753278125001597</c:v>
                </c:pt>
                <c:pt idx="2430">
                  <c:v>2.5775610937500799</c:v>
                </c:pt>
                <c:pt idx="2431">
                  <c:v>2.5797690625001599</c:v>
                </c:pt>
                <c:pt idx="2432">
                  <c:v>2.5819709375001598</c:v>
                </c:pt>
                <c:pt idx="2433">
                  <c:v>2.5841909375001597</c:v>
                </c:pt>
                <c:pt idx="2434">
                  <c:v>2.5864153125001597</c:v>
                </c:pt>
                <c:pt idx="2435">
                  <c:v>2.58857484375008</c:v>
                </c:pt>
                <c:pt idx="2436">
                  <c:v>2.5907454687500797</c:v>
                </c:pt>
                <c:pt idx="2437">
                  <c:v>2.5929167187500797</c:v>
                </c:pt>
                <c:pt idx="2438">
                  <c:v>2.59507328124992</c:v>
                </c:pt>
                <c:pt idx="2439">
                  <c:v>2.59724796875008</c:v>
                </c:pt>
                <c:pt idx="2440">
                  <c:v>2.5994457812499201</c:v>
                </c:pt>
                <c:pt idx="2441">
                  <c:v>2.6016181249999999</c:v>
                </c:pt>
                <c:pt idx="2442">
                  <c:v>2.6038196875001596</c:v>
                </c:pt>
                <c:pt idx="2443">
                  <c:v>2.6060428125001596</c:v>
                </c:pt>
                <c:pt idx="2444">
                  <c:v>2.6082126562499202</c:v>
                </c:pt>
                <c:pt idx="2445">
                  <c:v>2.6103946875001598</c:v>
                </c:pt>
                <c:pt idx="2446">
                  <c:v>2.6125740625001597</c:v>
                </c:pt>
                <c:pt idx="2447">
                  <c:v>2.6148020312499201</c:v>
                </c:pt>
                <c:pt idx="2448">
                  <c:v>2.6169528125001595</c:v>
                </c:pt>
                <c:pt idx="2449">
                  <c:v>2.61912640624992</c:v>
                </c:pt>
                <c:pt idx="2450">
                  <c:v>2.621275625</c:v>
                </c:pt>
                <c:pt idx="2451">
                  <c:v>2.6234712500000001</c:v>
                </c:pt>
                <c:pt idx="2452">
                  <c:v>2.6256440625001596</c:v>
                </c:pt>
                <c:pt idx="2453">
                  <c:v>2.6277587499999999</c:v>
                </c:pt>
                <c:pt idx="2454">
                  <c:v>2.6299643750000001</c:v>
                </c:pt>
                <c:pt idx="2455">
                  <c:v>2.6321546875001598</c:v>
                </c:pt>
                <c:pt idx="2456">
                  <c:v>2.6343515625001599</c:v>
                </c:pt>
                <c:pt idx="2457">
                  <c:v>2.6365034375001599</c:v>
                </c:pt>
                <c:pt idx="2458">
                  <c:v>2.6386981249999999</c:v>
                </c:pt>
                <c:pt idx="2459">
                  <c:v>2.6408440625001597</c:v>
                </c:pt>
                <c:pt idx="2460">
                  <c:v>2.6429971875001597</c:v>
                </c:pt>
                <c:pt idx="2461">
                  <c:v>2.6451449999999999</c:v>
                </c:pt>
                <c:pt idx="2462">
                  <c:v>2.6473062500000002</c:v>
                </c:pt>
                <c:pt idx="2463">
                  <c:v>2.6494590625001599</c:v>
                </c:pt>
                <c:pt idx="2464">
                  <c:v>2.65155875</c:v>
                </c:pt>
                <c:pt idx="2465">
                  <c:v>2.6537318750000001</c:v>
                </c:pt>
                <c:pt idx="2466">
                  <c:v>2.6559012499999999</c:v>
                </c:pt>
                <c:pt idx="2467">
                  <c:v>2.6580456250000002</c:v>
                </c:pt>
                <c:pt idx="2468">
                  <c:v>2.6602053125001599</c:v>
                </c:pt>
                <c:pt idx="2469">
                  <c:v>2.6624206250000002</c:v>
                </c:pt>
                <c:pt idx="2470">
                  <c:v>2.6646524999999999</c:v>
                </c:pt>
                <c:pt idx="2471">
                  <c:v>2.6669121875001598</c:v>
                </c:pt>
                <c:pt idx="2472">
                  <c:v>2.6691349999999998</c:v>
                </c:pt>
                <c:pt idx="2473">
                  <c:v>2.6713887500000002</c:v>
                </c:pt>
                <c:pt idx="2474">
                  <c:v>2.6736934375001598</c:v>
                </c:pt>
                <c:pt idx="2475">
                  <c:v>2.6759590625001599</c:v>
                </c:pt>
                <c:pt idx="2476">
                  <c:v>2.6782499999999998</c:v>
                </c:pt>
                <c:pt idx="2477">
                  <c:v>2.6805556250000002</c:v>
                </c:pt>
                <c:pt idx="2478">
                  <c:v>2.6828768749999998</c:v>
                </c:pt>
                <c:pt idx="2479">
                  <c:v>2.6852337500000001</c:v>
                </c:pt>
                <c:pt idx="2480">
                  <c:v>2.6875668749999999</c:v>
                </c:pt>
                <c:pt idx="2481">
                  <c:v>2.6898290625001597</c:v>
                </c:pt>
                <c:pt idx="2482">
                  <c:v>2.69216343750016</c:v>
                </c:pt>
                <c:pt idx="2483">
                  <c:v>2.6945196875001596</c:v>
                </c:pt>
                <c:pt idx="2484">
                  <c:v>2.69681375</c:v>
                </c:pt>
                <c:pt idx="2485">
                  <c:v>2.6991003125001596</c:v>
                </c:pt>
                <c:pt idx="2486">
                  <c:v>2.7013862500000001</c:v>
                </c:pt>
                <c:pt idx="2487">
                  <c:v>2.7036853125001596</c:v>
                </c:pt>
                <c:pt idx="2488">
                  <c:v>2.7059584375001595</c:v>
                </c:pt>
                <c:pt idx="2489">
                  <c:v>2.7082087499999998</c:v>
                </c:pt>
                <c:pt idx="2490">
                  <c:v>2.7104974999999998</c:v>
                </c:pt>
                <c:pt idx="2491">
                  <c:v>2.7127309375001598</c:v>
                </c:pt>
                <c:pt idx="2492">
                  <c:v>2.715026875</c:v>
                </c:pt>
                <c:pt idx="2493">
                  <c:v>2.7172637499999999</c:v>
                </c:pt>
                <c:pt idx="2494">
                  <c:v>2.7195209375001599</c:v>
                </c:pt>
                <c:pt idx="2495">
                  <c:v>2.7218049999999998</c:v>
                </c:pt>
                <c:pt idx="2496">
                  <c:v>2.7240700000000002</c:v>
                </c:pt>
                <c:pt idx="2497">
                  <c:v>2.7263437499999998</c:v>
                </c:pt>
                <c:pt idx="2498">
                  <c:v>2.7286287499999999</c:v>
                </c:pt>
                <c:pt idx="2499">
                  <c:v>2.7309321875001595</c:v>
                </c:pt>
                <c:pt idx="2500">
                  <c:v>2.7331578125001599</c:v>
                </c:pt>
                <c:pt idx="2501">
                  <c:v>2.7354890625001596</c:v>
                </c:pt>
                <c:pt idx="2502">
                  <c:v>2.7377596875001595</c:v>
                </c:pt>
                <c:pt idx="2503">
                  <c:v>2.7400328125001598</c:v>
                </c:pt>
                <c:pt idx="2504">
                  <c:v>2.742309375</c:v>
                </c:pt>
                <c:pt idx="2505">
                  <c:v>2.7445731250000001</c:v>
                </c:pt>
                <c:pt idx="2506">
                  <c:v>2.746839375</c:v>
                </c:pt>
                <c:pt idx="2507">
                  <c:v>2.7490959375001598</c:v>
                </c:pt>
                <c:pt idx="2508">
                  <c:v>2.7513537499999998</c:v>
                </c:pt>
                <c:pt idx="2509">
                  <c:v>2.7536031250000002</c:v>
                </c:pt>
                <c:pt idx="2510">
                  <c:v>2.75590125</c:v>
                </c:pt>
                <c:pt idx="2511">
                  <c:v>2.7581918750000001</c:v>
                </c:pt>
                <c:pt idx="2512">
                  <c:v>2.7604771875001597</c:v>
                </c:pt>
                <c:pt idx="2513">
                  <c:v>2.7627293750000002</c:v>
                </c:pt>
                <c:pt idx="2514">
                  <c:v>2.7649900000000001</c:v>
                </c:pt>
                <c:pt idx="2515">
                  <c:v>2.7672796875001597</c:v>
                </c:pt>
                <c:pt idx="2516">
                  <c:v>2.7695287500000001</c:v>
                </c:pt>
                <c:pt idx="2517">
                  <c:v>2.77178375</c:v>
                </c:pt>
                <c:pt idx="2518">
                  <c:v>2.7740806249999999</c:v>
                </c:pt>
                <c:pt idx="2519">
                  <c:v>2.7763321875001599</c:v>
                </c:pt>
                <c:pt idx="2520">
                  <c:v>2.7785493749999999</c:v>
                </c:pt>
                <c:pt idx="2521">
                  <c:v>2.7807249999999999</c:v>
                </c:pt>
                <c:pt idx="2522">
                  <c:v>2.7828900000000001</c:v>
                </c:pt>
                <c:pt idx="2523">
                  <c:v>2.7851193749999998</c:v>
                </c:pt>
                <c:pt idx="2524">
                  <c:v>2.787315</c:v>
                </c:pt>
                <c:pt idx="2525">
                  <c:v>2.7894884375001596</c:v>
                </c:pt>
                <c:pt idx="2526">
                  <c:v>2.7917681249999999</c:v>
                </c:pt>
                <c:pt idx="2527">
                  <c:v>2.794005625</c:v>
                </c:pt>
                <c:pt idx="2528">
                  <c:v>2.7962378125001597</c:v>
                </c:pt>
                <c:pt idx="2529">
                  <c:v>2.7984906249999999</c:v>
                </c:pt>
                <c:pt idx="2530">
                  <c:v>2.8007843750000001</c:v>
                </c:pt>
                <c:pt idx="2531">
                  <c:v>2.8030971875001596</c:v>
                </c:pt>
                <c:pt idx="2532">
                  <c:v>2.8054478125001596</c:v>
                </c:pt>
                <c:pt idx="2533">
                  <c:v>2.8077696875001599</c:v>
                </c:pt>
                <c:pt idx="2534">
                  <c:v>2.8101168749999998</c:v>
                </c:pt>
                <c:pt idx="2535">
                  <c:v>2.8124409375001598</c:v>
                </c:pt>
                <c:pt idx="2536">
                  <c:v>2.8147312499999999</c:v>
                </c:pt>
                <c:pt idx="2537">
                  <c:v>2.817023125</c:v>
                </c:pt>
                <c:pt idx="2538">
                  <c:v>2.8192896875001598</c:v>
                </c:pt>
                <c:pt idx="2539">
                  <c:v>2.8216059375001596</c:v>
                </c:pt>
                <c:pt idx="2540">
                  <c:v>2.8238728125001598</c:v>
                </c:pt>
                <c:pt idx="2541">
                  <c:v>2.8261431250000002</c:v>
                </c:pt>
                <c:pt idx="2542">
                  <c:v>2.8284050000000001</c:v>
                </c:pt>
                <c:pt idx="2543">
                  <c:v>2.8306125</c:v>
                </c:pt>
                <c:pt idx="2544">
                  <c:v>2.8328562499999999</c:v>
                </c:pt>
                <c:pt idx="2545">
                  <c:v>2.8351021875001599</c:v>
                </c:pt>
                <c:pt idx="2546">
                  <c:v>2.8373096875001598</c:v>
                </c:pt>
                <c:pt idx="2547">
                  <c:v>2.8395156250000002</c:v>
                </c:pt>
                <c:pt idx="2548">
                  <c:v>2.8417937499999999</c:v>
                </c:pt>
                <c:pt idx="2549">
                  <c:v>2.8439637499999999</c:v>
                </c:pt>
                <c:pt idx="2550">
                  <c:v>2.8461706250000001</c:v>
                </c:pt>
                <c:pt idx="2551">
                  <c:v>2.848376875</c:v>
                </c:pt>
                <c:pt idx="2552">
                  <c:v>2.8505556250000001</c:v>
                </c:pt>
                <c:pt idx="2553">
                  <c:v>2.8528159375001598</c:v>
                </c:pt>
                <c:pt idx="2554">
                  <c:v>2.8551031249999999</c:v>
                </c:pt>
                <c:pt idx="2555">
                  <c:v>2.8574184375001597</c:v>
                </c:pt>
                <c:pt idx="2556">
                  <c:v>2.8597196875001596</c:v>
                </c:pt>
                <c:pt idx="2557">
                  <c:v>2.8620162499999999</c:v>
                </c:pt>
                <c:pt idx="2558">
                  <c:v>2.8643034375001597</c:v>
                </c:pt>
                <c:pt idx="2559">
                  <c:v>2.86664875</c:v>
                </c:pt>
                <c:pt idx="2560">
                  <c:v>2.86896</c:v>
                </c:pt>
                <c:pt idx="2561">
                  <c:v>2.8712928125001596</c:v>
                </c:pt>
                <c:pt idx="2562">
                  <c:v>2.8736612500000001</c:v>
                </c:pt>
                <c:pt idx="2563">
                  <c:v>2.8759968749999998</c:v>
                </c:pt>
                <c:pt idx="2564">
                  <c:v>2.8783224999999999</c:v>
                </c:pt>
                <c:pt idx="2565">
                  <c:v>2.8806528125001596</c:v>
                </c:pt>
                <c:pt idx="2566">
                  <c:v>2.8829553125001599</c:v>
                </c:pt>
                <c:pt idx="2567">
                  <c:v>2.8853124999999999</c:v>
                </c:pt>
                <c:pt idx="2568">
                  <c:v>2.8876434375001598</c:v>
                </c:pt>
                <c:pt idx="2569">
                  <c:v>2.8899359375001596</c:v>
                </c:pt>
                <c:pt idx="2570">
                  <c:v>2.8922134375001596</c:v>
                </c:pt>
                <c:pt idx="2571">
                  <c:v>2.8945231250000001</c:v>
                </c:pt>
                <c:pt idx="2572">
                  <c:v>2.8968246875001595</c:v>
                </c:pt>
                <c:pt idx="2573">
                  <c:v>2.8991146875001599</c:v>
                </c:pt>
                <c:pt idx="2574">
                  <c:v>2.9013925</c:v>
                </c:pt>
                <c:pt idx="2575">
                  <c:v>2.903664375</c:v>
                </c:pt>
                <c:pt idx="2576">
                  <c:v>2.90601625</c:v>
                </c:pt>
                <c:pt idx="2577">
                  <c:v>2.9082646875001599</c:v>
                </c:pt>
                <c:pt idx="2578">
                  <c:v>2.9106159375001597</c:v>
                </c:pt>
                <c:pt idx="2579">
                  <c:v>2.912954375</c:v>
                </c:pt>
                <c:pt idx="2580">
                  <c:v>2.9153490625001597</c:v>
                </c:pt>
                <c:pt idx="2581">
                  <c:v>2.9176996875001597</c:v>
                </c:pt>
                <c:pt idx="2582">
                  <c:v>2.9200371875001596</c:v>
                </c:pt>
                <c:pt idx="2583">
                  <c:v>2.9224265625001595</c:v>
                </c:pt>
                <c:pt idx="2584">
                  <c:v>2.9248362499999998</c:v>
                </c:pt>
                <c:pt idx="2585">
                  <c:v>2.9272281250000001</c:v>
                </c:pt>
                <c:pt idx="2586">
                  <c:v>2.9295634375001596</c:v>
                </c:pt>
                <c:pt idx="2587">
                  <c:v>2.9320278125001598</c:v>
                </c:pt>
                <c:pt idx="2588">
                  <c:v>2.9344524999999999</c:v>
                </c:pt>
                <c:pt idx="2589">
                  <c:v>2.9368781249999998</c:v>
                </c:pt>
                <c:pt idx="2590">
                  <c:v>2.9392943749999998</c:v>
                </c:pt>
                <c:pt idx="2591">
                  <c:v>2.9417243750000002</c:v>
                </c:pt>
                <c:pt idx="2592">
                  <c:v>2.9441421875001597</c:v>
                </c:pt>
                <c:pt idx="2593">
                  <c:v>2.9465203125001596</c:v>
                </c:pt>
                <c:pt idx="2594">
                  <c:v>2.9489009375001598</c:v>
                </c:pt>
                <c:pt idx="2595">
                  <c:v>2.9512943749999998</c:v>
                </c:pt>
                <c:pt idx="2596">
                  <c:v>2.95367625</c:v>
                </c:pt>
                <c:pt idx="2597">
                  <c:v>2.9560781249999999</c:v>
                </c:pt>
                <c:pt idx="2598">
                  <c:v>2.9584100000000002</c:v>
                </c:pt>
                <c:pt idx="2599">
                  <c:v>2.9607290625001599</c:v>
                </c:pt>
                <c:pt idx="2600">
                  <c:v>2.9630456249999999</c:v>
                </c:pt>
                <c:pt idx="2601">
                  <c:v>2.9654081250000002</c:v>
                </c:pt>
                <c:pt idx="2602">
                  <c:v>2.9677337499999998</c:v>
                </c:pt>
                <c:pt idx="2603">
                  <c:v>2.9700428125001599</c:v>
                </c:pt>
                <c:pt idx="2604">
                  <c:v>2.9723756250000002</c:v>
                </c:pt>
                <c:pt idx="2605">
                  <c:v>2.9746524999999999</c:v>
                </c:pt>
                <c:pt idx="2606">
                  <c:v>2.9769653125001598</c:v>
                </c:pt>
                <c:pt idx="2607">
                  <c:v>2.9792390625001599</c:v>
                </c:pt>
                <c:pt idx="2608">
                  <c:v>2.9815515625001598</c:v>
                </c:pt>
                <c:pt idx="2609">
                  <c:v>2.9838840625001599</c:v>
                </c:pt>
                <c:pt idx="2610">
                  <c:v>2.9862518749999998</c:v>
                </c:pt>
                <c:pt idx="2611">
                  <c:v>2.98855</c:v>
                </c:pt>
                <c:pt idx="2612">
                  <c:v>2.9908868750000002</c:v>
                </c:pt>
                <c:pt idx="2613">
                  <c:v>2.9932309375001598</c:v>
                </c:pt>
                <c:pt idx="2614">
                  <c:v>2.99556656250016</c:v>
                </c:pt>
                <c:pt idx="2615">
                  <c:v>2.9979624999999999</c:v>
                </c:pt>
                <c:pt idx="2616">
                  <c:v>3.0003299999999999</c:v>
                </c:pt>
                <c:pt idx="2617">
                  <c:v>3.0026618749999998</c:v>
                </c:pt>
                <c:pt idx="2618">
                  <c:v>3.0049928125001597</c:v>
                </c:pt>
                <c:pt idx="2619">
                  <c:v>3.0072975</c:v>
                </c:pt>
                <c:pt idx="2620">
                  <c:v>3.0095974999999999</c:v>
                </c:pt>
                <c:pt idx="2621">
                  <c:v>3.0119318750000001</c:v>
                </c:pt>
                <c:pt idx="2622">
                  <c:v>3.0142518749999998</c:v>
                </c:pt>
                <c:pt idx="2623">
                  <c:v>3.0165937500000002</c:v>
                </c:pt>
                <c:pt idx="2624">
                  <c:v>3.0189075000000001</c:v>
                </c:pt>
                <c:pt idx="2625">
                  <c:v>3.0211837500000001</c:v>
                </c:pt>
                <c:pt idx="2626">
                  <c:v>3.0234818749999999</c:v>
                </c:pt>
                <c:pt idx="2627">
                  <c:v>3.0257806249999999</c:v>
                </c:pt>
                <c:pt idx="2628">
                  <c:v>3.0281234375001596</c:v>
                </c:pt>
                <c:pt idx="2629">
                  <c:v>3.0304537499999999</c:v>
                </c:pt>
                <c:pt idx="2630">
                  <c:v>3.0327878125001599</c:v>
                </c:pt>
                <c:pt idx="2631">
                  <c:v>3.03511</c:v>
                </c:pt>
                <c:pt idx="2632">
                  <c:v>3.0374546875001598</c:v>
                </c:pt>
                <c:pt idx="2633">
                  <c:v>3.039854375</c:v>
                </c:pt>
                <c:pt idx="2634">
                  <c:v>3.0422431250000002</c:v>
                </c:pt>
                <c:pt idx="2635">
                  <c:v>3.0446628125001598</c:v>
                </c:pt>
                <c:pt idx="2636">
                  <c:v>3.04708093750016</c:v>
                </c:pt>
                <c:pt idx="2637">
                  <c:v>3.0495771875001596</c:v>
                </c:pt>
                <c:pt idx="2638">
                  <c:v>3.0520262499999999</c:v>
                </c:pt>
                <c:pt idx="2639">
                  <c:v>3.0545328125001596</c:v>
                </c:pt>
                <c:pt idx="2640">
                  <c:v>3.0570215625001596</c:v>
                </c:pt>
                <c:pt idx="2641">
                  <c:v>3.0595209375001597</c:v>
                </c:pt>
                <c:pt idx="2642">
                  <c:v>3.0619828125001596</c:v>
                </c:pt>
                <c:pt idx="2643">
                  <c:v>3.0644396875001596</c:v>
                </c:pt>
                <c:pt idx="2644">
                  <c:v>3.0668674999999999</c:v>
                </c:pt>
                <c:pt idx="2645">
                  <c:v>3.0693009375001599</c:v>
                </c:pt>
                <c:pt idx="2646">
                  <c:v>3.0717109375001597</c:v>
                </c:pt>
                <c:pt idx="2647">
                  <c:v>3.0740909375001597</c:v>
                </c:pt>
                <c:pt idx="2648">
                  <c:v>3.0764081249999999</c:v>
                </c:pt>
                <c:pt idx="2649">
                  <c:v>3.0787256250000001</c:v>
                </c:pt>
                <c:pt idx="2650">
                  <c:v>3.0810334375001598</c:v>
                </c:pt>
                <c:pt idx="2651">
                  <c:v>3.0833287500000002</c:v>
                </c:pt>
                <c:pt idx="2652">
                  <c:v>3.0856956250000001</c:v>
                </c:pt>
                <c:pt idx="2653">
                  <c:v>3.0879975000000002</c:v>
                </c:pt>
                <c:pt idx="2654">
                  <c:v>3.09037125</c:v>
                </c:pt>
                <c:pt idx="2655">
                  <c:v>3.09269375</c:v>
                </c:pt>
                <c:pt idx="2656">
                  <c:v>3.0950825000000002</c:v>
                </c:pt>
                <c:pt idx="2657">
                  <c:v>3.0974296875001599</c:v>
                </c:pt>
                <c:pt idx="2658">
                  <c:v>3.0998371875001598</c:v>
                </c:pt>
                <c:pt idx="2659">
                  <c:v>3.1021987499999999</c:v>
                </c:pt>
                <c:pt idx="2660">
                  <c:v>3.1046378125001599</c:v>
                </c:pt>
                <c:pt idx="2661">
                  <c:v>3.1070618749999999</c:v>
                </c:pt>
                <c:pt idx="2662">
                  <c:v>3.109461875</c:v>
                </c:pt>
                <c:pt idx="2663">
                  <c:v>3.11189781250016</c:v>
                </c:pt>
                <c:pt idx="2664">
                  <c:v>3.1143053125001599</c:v>
                </c:pt>
                <c:pt idx="2665">
                  <c:v>3.11671875</c:v>
                </c:pt>
                <c:pt idx="2666">
                  <c:v>3.1191046875001596</c:v>
                </c:pt>
                <c:pt idx="2667">
                  <c:v>3.1215018749999999</c:v>
                </c:pt>
                <c:pt idx="2668">
                  <c:v>3.1238821875001599</c:v>
                </c:pt>
                <c:pt idx="2669">
                  <c:v>3.126343125</c:v>
                </c:pt>
                <c:pt idx="2670">
                  <c:v>3.12873125</c:v>
                </c:pt>
                <c:pt idx="2671">
                  <c:v>3.13109875</c:v>
                </c:pt>
                <c:pt idx="2672">
                  <c:v>3.1334818750000002</c:v>
                </c:pt>
                <c:pt idx="2673">
                  <c:v>3.1358350000000002</c:v>
                </c:pt>
                <c:pt idx="2674">
                  <c:v>3.1381946875001598</c:v>
                </c:pt>
                <c:pt idx="2675">
                  <c:v>3.1406209375001599</c:v>
                </c:pt>
                <c:pt idx="2676">
                  <c:v>3.1430056249999998</c:v>
                </c:pt>
                <c:pt idx="2677">
                  <c:v>3.1453668750000001</c:v>
                </c:pt>
                <c:pt idx="2678">
                  <c:v>3.1477193749999999</c:v>
                </c:pt>
                <c:pt idx="2679">
                  <c:v>3.1501174999999999</c:v>
                </c:pt>
                <c:pt idx="2680">
                  <c:v>3.1524687500000002</c:v>
                </c:pt>
                <c:pt idx="2681">
                  <c:v>3.1549087500000002</c:v>
                </c:pt>
                <c:pt idx="2682">
                  <c:v>3.1573046875001598</c:v>
                </c:pt>
                <c:pt idx="2683">
                  <c:v>3.1597262499999998</c:v>
                </c:pt>
                <c:pt idx="2684">
                  <c:v>3.1621609375001598</c:v>
                </c:pt>
                <c:pt idx="2685">
                  <c:v>3.1645156249999999</c:v>
                </c:pt>
                <c:pt idx="2686">
                  <c:v>3.1669662500000002</c:v>
                </c:pt>
                <c:pt idx="2687">
                  <c:v>3.1694793749999999</c:v>
                </c:pt>
                <c:pt idx="2688">
                  <c:v>3.1719896875001599</c:v>
                </c:pt>
                <c:pt idx="2689">
                  <c:v>3.1744659375001598</c:v>
                </c:pt>
                <c:pt idx="2690">
                  <c:v>3.17699</c:v>
                </c:pt>
                <c:pt idx="2691">
                  <c:v>3.179465</c:v>
                </c:pt>
                <c:pt idx="2692">
                  <c:v>3.1819778125001599</c:v>
                </c:pt>
                <c:pt idx="2693">
                  <c:v>3.1844965625001596</c:v>
                </c:pt>
                <c:pt idx="2694">
                  <c:v>3.1869690625001597</c:v>
                </c:pt>
                <c:pt idx="2695">
                  <c:v>3.1894393750000001</c:v>
                </c:pt>
                <c:pt idx="2696">
                  <c:v>3.1919356250000002</c:v>
                </c:pt>
                <c:pt idx="2697">
                  <c:v>3.1943912499999998</c:v>
                </c:pt>
                <c:pt idx="2698">
                  <c:v>3.1968484375001598</c:v>
                </c:pt>
                <c:pt idx="2699">
                  <c:v>3.1993190625001597</c:v>
                </c:pt>
                <c:pt idx="2700">
                  <c:v>3.2018056250016</c:v>
                </c:pt>
                <c:pt idx="2701">
                  <c:v>3.2043034375007999</c:v>
                </c:pt>
                <c:pt idx="2702">
                  <c:v>3.2067643750016002</c:v>
                </c:pt>
                <c:pt idx="2703">
                  <c:v>3.2092075000000002</c:v>
                </c:pt>
                <c:pt idx="2704">
                  <c:v>3.2116606250016</c:v>
                </c:pt>
                <c:pt idx="2705">
                  <c:v>3.2141899999999999</c:v>
                </c:pt>
                <c:pt idx="2706">
                  <c:v>3.2166453124992</c:v>
                </c:pt>
                <c:pt idx="2707">
                  <c:v>3.2190753124992</c:v>
                </c:pt>
                <c:pt idx="2708">
                  <c:v>3.2215006250016001</c:v>
                </c:pt>
                <c:pt idx="2709">
                  <c:v>3.2239309375007998</c:v>
                </c:pt>
                <c:pt idx="2710">
                  <c:v>3.2264040624992001</c:v>
                </c:pt>
                <c:pt idx="2711">
                  <c:v>3.2287949999999999</c:v>
                </c:pt>
                <c:pt idx="2712">
                  <c:v>3.2312171875007998</c:v>
                </c:pt>
                <c:pt idx="2713">
                  <c:v>3.2336687500000001</c:v>
                </c:pt>
                <c:pt idx="2714">
                  <c:v>3.236135</c:v>
                </c:pt>
                <c:pt idx="2715">
                  <c:v>3.2385628124992003</c:v>
                </c:pt>
                <c:pt idx="2716">
                  <c:v>3.2410234375007998</c:v>
                </c:pt>
                <c:pt idx="2717">
                  <c:v>3.24352375</c:v>
                </c:pt>
                <c:pt idx="2718">
                  <c:v>3.2460296875007999</c:v>
                </c:pt>
                <c:pt idx="2719">
                  <c:v>3.2484703124992</c:v>
                </c:pt>
                <c:pt idx="2720">
                  <c:v>3.2508984375007999</c:v>
                </c:pt>
                <c:pt idx="2721">
                  <c:v>3.2533890624991999</c:v>
                </c:pt>
                <c:pt idx="2722">
                  <c:v>3.2558803124992002</c:v>
                </c:pt>
                <c:pt idx="2723">
                  <c:v>3.2583290624992003</c:v>
                </c:pt>
                <c:pt idx="2724">
                  <c:v>3.2607609375008</c:v>
                </c:pt>
                <c:pt idx="2725">
                  <c:v>3.2632428124991999</c:v>
                </c:pt>
                <c:pt idx="2726">
                  <c:v>3.265695</c:v>
                </c:pt>
                <c:pt idx="2727">
                  <c:v>3.2681046875008</c:v>
                </c:pt>
                <c:pt idx="2728">
                  <c:v>3.2705346875007999</c:v>
                </c:pt>
                <c:pt idx="2729">
                  <c:v>3.2729565624992003</c:v>
                </c:pt>
                <c:pt idx="2730">
                  <c:v>3.27536</c:v>
                </c:pt>
                <c:pt idx="2731">
                  <c:v>3.2777340624992002</c:v>
                </c:pt>
                <c:pt idx="2732">
                  <c:v>3.2801271875008</c:v>
                </c:pt>
                <c:pt idx="2733">
                  <c:v>3.2825462500000002</c:v>
                </c:pt>
                <c:pt idx="2734">
                  <c:v>3.2849875000000002</c:v>
                </c:pt>
                <c:pt idx="2735">
                  <c:v>3.28740875</c:v>
                </c:pt>
                <c:pt idx="2736">
                  <c:v>3.2898068750016001</c:v>
                </c:pt>
                <c:pt idx="2737">
                  <c:v>3.2922456250016001</c:v>
                </c:pt>
                <c:pt idx="2738">
                  <c:v>3.2946890624992</c:v>
                </c:pt>
                <c:pt idx="2739">
                  <c:v>3.2972071875008</c:v>
                </c:pt>
                <c:pt idx="2740">
                  <c:v>3.29965625</c:v>
                </c:pt>
                <c:pt idx="2741">
                  <c:v>3.3021665624992003</c:v>
                </c:pt>
                <c:pt idx="2742">
                  <c:v>3.3046603124992</c:v>
                </c:pt>
                <c:pt idx="2743">
                  <c:v>3.3071321875008</c:v>
                </c:pt>
                <c:pt idx="2744">
                  <c:v>3.3096053124992002</c:v>
                </c:pt>
                <c:pt idx="2745">
                  <c:v>3.3120971875007998</c:v>
                </c:pt>
                <c:pt idx="2746">
                  <c:v>3.3146137499999999</c:v>
                </c:pt>
                <c:pt idx="2747">
                  <c:v>3.3171306250016004</c:v>
                </c:pt>
                <c:pt idx="2748">
                  <c:v>3.3196240624992002</c:v>
                </c:pt>
                <c:pt idx="2749">
                  <c:v>3.3220774999999998</c:v>
                </c:pt>
                <c:pt idx="2750">
                  <c:v>3.3245728124992002</c:v>
                </c:pt>
                <c:pt idx="2751">
                  <c:v>3.3270434375007998</c:v>
                </c:pt>
                <c:pt idx="2752">
                  <c:v>3.3295218750016002</c:v>
                </c:pt>
                <c:pt idx="2753">
                  <c:v>3.3319959375007997</c:v>
                </c:pt>
                <c:pt idx="2754">
                  <c:v>3.3344746875008</c:v>
                </c:pt>
                <c:pt idx="2755">
                  <c:v>3.3369696875007997</c:v>
                </c:pt>
                <c:pt idx="2756">
                  <c:v>3.3394093750016003</c:v>
                </c:pt>
                <c:pt idx="2757">
                  <c:v>3.3418209375007999</c:v>
                </c:pt>
                <c:pt idx="2758">
                  <c:v>3.3442909375008001</c:v>
                </c:pt>
                <c:pt idx="2759">
                  <c:v>3.3467096875008</c:v>
                </c:pt>
                <c:pt idx="2760">
                  <c:v>3.3491509375008</c:v>
                </c:pt>
                <c:pt idx="2761">
                  <c:v>3.3515803124992001</c:v>
                </c:pt>
                <c:pt idx="2762">
                  <c:v>3.3539643750016004</c:v>
                </c:pt>
                <c:pt idx="2763">
                  <c:v>3.3564318750016002</c:v>
                </c:pt>
                <c:pt idx="2764">
                  <c:v>3.3588900000000002</c:v>
                </c:pt>
                <c:pt idx="2765">
                  <c:v>3.3612721875007998</c:v>
                </c:pt>
                <c:pt idx="2766">
                  <c:v>3.3636684375007997</c:v>
                </c:pt>
                <c:pt idx="2767">
                  <c:v>3.3661656250016003</c:v>
                </c:pt>
                <c:pt idx="2768">
                  <c:v>3.3685790624992</c:v>
                </c:pt>
                <c:pt idx="2769">
                  <c:v>3.3710646875007999</c:v>
                </c:pt>
                <c:pt idx="2770">
                  <c:v>3.3735456250016003</c:v>
                </c:pt>
                <c:pt idx="2771">
                  <c:v>3.3761203124992001</c:v>
                </c:pt>
                <c:pt idx="2772">
                  <c:v>3.37867125</c:v>
                </c:pt>
                <c:pt idx="2773">
                  <c:v>3.3811724999999999</c:v>
                </c:pt>
                <c:pt idx="2774">
                  <c:v>3.3836987500000002</c:v>
                </c:pt>
                <c:pt idx="2775">
                  <c:v>3.3862343750016004</c:v>
                </c:pt>
                <c:pt idx="2776">
                  <c:v>3.3887909375007998</c:v>
                </c:pt>
                <c:pt idx="2777">
                  <c:v>3.3912396875008</c:v>
                </c:pt>
                <c:pt idx="2778">
                  <c:v>3.3937949999999999</c:v>
                </c:pt>
                <c:pt idx="2779">
                  <c:v>3.3963074999999998</c:v>
                </c:pt>
                <c:pt idx="2780">
                  <c:v>3.3988287499999998</c:v>
                </c:pt>
                <c:pt idx="2781">
                  <c:v>3.4012906250016002</c:v>
                </c:pt>
                <c:pt idx="2782">
                  <c:v>3.4038181250016</c:v>
                </c:pt>
                <c:pt idx="2783">
                  <c:v>3.4063093750016002</c:v>
                </c:pt>
                <c:pt idx="2784">
                  <c:v>3.4088206250016002</c:v>
                </c:pt>
                <c:pt idx="2785">
                  <c:v>3.4113318750016002</c:v>
                </c:pt>
                <c:pt idx="2786">
                  <c:v>3.4138603124992</c:v>
                </c:pt>
                <c:pt idx="2787">
                  <c:v>3.4164599999999998</c:v>
                </c:pt>
                <c:pt idx="2788">
                  <c:v>3.4190399999999999</c:v>
                </c:pt>
                <c:pt idx="2789">
                  <c:v>3.4216324999999999</c:v>
                </c:pt>
                <c:pt idx="2790">
                  <c:v>3.4241887499999999</c:v>
                </c:pt>
                <c:pt idx="2791">
                  <c:v>3.4267709375008</c:v>
                </c:pt>
                <c:pt idx="2792">
                  <c:v>3.4293359375007997</c:v>
                </c:pt>
                <c:pt idx="2793">
                  <c:v>3.4319065624992002</c:v>
                </c:pt>
                <c:pt idx="2794">
                  <c:v>3.4344706250016004</c:v>
                </c:pt>
                <c:pt idx="2795">
                  <c:v>3.4370209375008001</c:v>
                </c:pt>
                <c:pt idx="2796">
                  <c:v>3.4395834375007999</c:v>
                </c:pt>
                <c:pt idx="2797">
                  <c:v>3.4421400000000002</c:v>
                </c:pt>
                <c:pt idx="2798">
                  <c:v>3.4446440624992003</c:v>
                </c:pt>
                <c:pt idx="2799">
                  <c:v>3.4471615624992</c:v>
                </c:pt>
                <c:pt idx="2800">
                  <c:v>3.4497590624992003</c:v>
                </c:pt>
                <c:pt idx="2801">
                  <c:v>3.4523318750016001</c:v>
                </c:pt>
                <c:pt idx="2802">
                  <c:v>3.4548899999999998</c:v>
                </c:pt>
                <c:pt idx="2803">
                  <c:v>3.4574806250016001</c:v>
                </c:pt>
                <c:pt idx="2804">
                  <c:v>3.4600471875008001</c:v>
                </c:pt>
                <c:pt idx="2805">
                  <c:v>3.4625740624992001</c:v>
                </c:pt>
                <c:pt idx="2806">
                  <c:v>3.4650990624992</c:v>
                </c:pt>
                <c:pt idx="2807">
                  <c:v>3.4676171875007999</c:v>
                </c:pt>
                <c:pt idx="2808">
                  <c:v>3.4701609375008</c:v>
                </c:pt>
                <c:pt idx="2809">
                  <c:v>3.4726925</c:v>
                </c:pt>
                <c:pt idx="2810">
                  <c:v>3.4751471875008</c:v>
                </c:pt>
                <c:pt idx="2811">
                  <c:v>3.4775818750016003</c:v>
                </c:pt>
                <c:pt idx="2812">
                  <c:v>3.4800496875008</c:v>
                </c:pt>
                <c:pt idx="2813">
                  <c:v>3.4824996875008001</c:v>
                </c:pt>
                <c:pt idx="2814">
                  <c:v>3.4849275</c:v>
                </c:pt>
                <c:pt idx="2815">
                  <c:v>3.4874412499999998</c:v>
                </c:pt>
                <c:pt idx="2816">
                  <c:v>3.4899659375007999</c:v>
                </c:pt>
                <c:pt idx="2817">
                  <c:v>3.4924900000000001</c:v>
                </c:pt>
                <c:pt idx="2818">
                  <c:v>3.4950059375008</c:v>
                </c:pt>
                <c:pt idx="2819">
                  <c:v>3.4974956250016001</c:v>
                </c:pt>
                <c:pt idx="2820">
                  <c:v>3.50004625</c:v>
                </c:pt>
                <c:pt idx="2821">
                  <c:v>3.5025750000000002</c:v>
                </c:pt>
                <c:pt idx="2822">
                  <c:v>3.5050953124992006</c:v>
                </c:pt>
                <c:pt idx="2823">
                  <c:v>3.5076359375007997</c:v>
                </c:pt>
                <c:pt idx="2824">
                  <c:v>3.5101550000000001</c:v>
                </c:pt>
                <c:pt idx="2825">
                  <c:v>3.51269125</c:v>
                </c:pt>
                <c:pt idx="2826">
                  <c:v>3.5151906250016003</c:v>
                </c:pt>
                <c:pt idx="2827">
                  <c:v>3.5177162499999999</c:v>
                </c:pt>
                <c:pt idx="2828">
                  <c:v>3.5202684375007993</c:v>
                </c:pt>
                <c:pt idx="2829">
                  <c:v>3.5228453124992005</c:v>
                </c:pt>
                <c:pt idx="2830">
                  <c:v>3.5253834375007993</c:v>
                </c:pt>
                <c:pt idx="2831">
                  <c:v>3.5279565624992006</c:v>
                </c:pt>
                <c:pt idx="2832">
                  <c:v>3.5304831250016</c:v>
                </c:pt>
                <c:pt idx="2833">
                  <c:v>3.5329937500000002</c:v>
                </c:pt>
                <c:pt idx="2834">
                  <c:v>3.5355684375007996</c:v>
                </c:pt>
                <c:pt idx="2835">
                  <c:v>3.5381271875007996</c:v>
                </c:pt>
                <c:pt idx="2836">
                  <c:v>3.5406875000000002</c:v>
                </c:pt>
                <c:pt idx="2837">
                  <c:v>3.5432715624992004</c:v>
                </c:pt>
                <c:pt idx="2838">
                  <c:v>3.54577125</c:v>
                </c:pt>
                <c:pt idx="2839">
                  <c:v>3.5482440624992004</c:v>
                </c:pt>
                <c:pt idx="2840">
                  <c:v>3.5507590624992007</c:v>
                </c:pt>
                <c:pt idx="2841">
                  <c:v>3.5532665624992004</c:v>
                </c:pt>
                <c:pt idx="2842">
                  <c:v>3.5558096875007994</c:v>
                </c:pt>
                <c:pt idx="2843">
                  <c:v>3.5583840624992007</c:v>
                </c:pt>
                <c:pt idx="2844">
                  <c:v>3.5608843750016002</c:v>
                </c:pt>
                <c:pt idx="2845">
                  <c:v>3.5634159375007997</c:v>
                </c:pt>
                <c:pt idx="2846">
                  <c:v>3.5659528124992006</c:v>
                </c:pt>
                <c:pt idx="2847">
                  <c:v>3.5684643750016001</c:v>
                </c:pt>
                <c:pt idx="2848">
                  <c:v>3.5710293750016002</c:v>
                </c:pt>
                <c:pt idx="2849">
                  <c:v>3.5736137499999998</c:v>
                </c:pt>
                <c:pt idx="2850">
                  <c:v>3.5761712499999998</c:v>
                </c:pt>
                <c:pt idx="2851">
                  <c:v>3.5787318750016004</c:v>
                </c:pt>
                <c:pt idx="2852">
                  <c:v>3.5812784375007993</c:v>
                </c:pt>
                <c:pt idx="2853">
                  <c:v>3.5838325000000002</c:v>
                </c:pt>
                <c:pt idx="2854">
                  <c:v>3.5864446875007996</c:v>
                </c:pt>
                <c:pt idx="2855">
                  <c:v>3.5889806250016005</c:v>
                </c:pt>
                <c:pt idx="2856">
                  <c:v>3.5915206250016007</c:v>
                </c:pt>
                <c:pt idx="2857">
                  <c:v>3.5940206250016007</c:v>
                </c:pt>
                <c:pt idx="2858">
                  <c:v>3.5965025000000002</c:v>
                </c:pt>
                <c:pt idx="2859">
                  <c:v>3.5989771875007994</c:v>
                </c:pt>
                <c:pt idx="2860">
                  <c:v>3.6014537500000001</c:v>
                </c:pt>
                <c:pt idx="2861">
                  <c:v>3.6039128124992006</c:v>
                </c:pt>
                <c:pt idx="2862">
                  <c:v>3.6063943750016008</c:v>
                </c:pt>
                <c:pt idx="2863">
                  <c:v>3.6088128124992007</c:v>
                </c:pt>
                <c:pt idx="2864">
                  <c:v>3.6112350000000002</c:v>
                </c:pt>
                <c:pt idx="2865">
                  <c:v>3.6137265624992003</c:v>
                </c:pt>
                <c:pt idx="2866">
                  <c:v>3.6161640624992004</c:v>
                </c:pt>
                <c:pt idx="2867">
                  <c:v>3.6186437499999999</c:v>
                </c:pt>
                <c:pt idx="2868">
                  <c:v>3.6211421875007996</c:v>
                </c:pt>
                <c:pt idx="2869">
                  <c:v>3.6236718750016004</c:v>
                </c:pt>
                <c:pt idx="2870">
                  <c:v>3.6262246875007995</c:v>
                </c:pt>
                <c:pt idx="2871">
                  <c:v>3.6287287500000001</c:v>
                </c:pt>
                <c:pt idx="2872">
                  <c:v>3.6312243750016004</c:v>
                </c:pt>
                <c:pt idx="2873">
                  <c:v>3.6338246875007996</c:v>
                </c:pt>
                <c:pt idx="2874">
                  <c:v>3.6364243750016008</c:v>
                </c:pt>
                <c:pt idx="2875">
                  <c:v>3.6390150000000001</c:v>
                </c:pt>
                <c:pt idx="2876">
                  <c:v>3.6416949999999999</c:v>
                </c:pt>
                <c:pt idx="2877">
                  <c:v>3.6443418750016008</c:v>
                </c:pt>
                <c:pt idx="2878">
                  <c:v>3.6469215624992004</c:v>
                </c:pt>
                <c:pt idx="2879">
                  <c:v>3.6495140624992004</c:v>
                </c:pt>
                <c:pt idx="2880">
                  <c:v>3.65213375</c:v>
                </c:pt>
                <c:pt idx="2881">
                  <c:v>3.6548234375007995</c:v>
                </c:pt>
                <c:pt idx="2882">
                  <c:v>3.6575446875007995</c:v>
                </c:pt>
                <c:pt idx="2883">
                  <c:v>3.6602393750016007</c:v>
                </c:pt>
                <c:pt idx="2884">
                  <c:v>3.6628843750016005</c:v>
                </c:pt>
                <c:pt idx="2885">
                  <c:v>3.6655496875007993</c:v>
                </c:pt>
                <c:pt idx="2886">
                  <c:v>3.6681484375007996</c:v>
                </c:pt>
                <c:pt idx="2887">
                  <c:v>3.6707618750016007</c:v>
                </c:pt>
                <c:pt idx="2888">
                  <c:v>3.6734381250016006</c:v>
                </c:pt>
                <c:pt idx="2889">
                  <c:v>3.6760928124992005</c:v>
                </c:pt>
                <c:pt idx="2890">
                  <c:v>3.6787696875007994</c:v>
                </c:pt>
                <c:pt idx="2891">
                  <c:v>3.6814503124992006</c:v>
                </c:pt>
                <c:pt idx="2892">
                  <c:v>3.6840934375007994</c:v>
                </c:pt>
                <c:pt idx="2893">
                  <c:v>3.6867049999999999</c:v>
                </c:pt>
                <c:pt idx="2894">
                  <c:v>3.6893518750016008</c:v>
                </c:pt>
                <c:pt idx="2895">
                  <c:v>3.6919499999999998</c:v>
                </c:pt>
                <c:pt idx="2896">
                  <c:v>3.6946321875007997</c:v>
                </c:pt>
                <c:pt idx="2897">
                  <c:v>3.6973025000000002</c:v>
                </c:pt>
                <c:pt idx="2898">
                  <c:v>3.7000115624992005</c:v>
                </c:pt>
                <c:pt idx="2899">
                  <c:v>3.7027274999999999</c:v>
                </c:pt>
                <c:pt idx="2900">
                  <c:v>3.7053618750016004</c:v>
                </c:pt>
                <c:pt idx="2901">
                  <c:v>3.7079996875007994</c:v>
                </c:pt>
                <c:pt idx="2902">
                  <c:v>3.7106762500000001</c:v>
                </c:pt>
                <c:pt idx="2903">
                  <c:v>3.7133824999999998</c:v>
                </c:pt>
                <c:pt idx="2904">
                  <c:v>3.7160409375007997</c:v>
                </c:pt>
                <c:pt idx="2905">
                  <c:v>3.7187118750016004</c:v>
                </c:pt>
                <c:pt idx="2906">
                  <c:v>3.7213459375007996</c:v>
                </c:pt>
                <c:pt idx="2907">
                  <c:v>3.72394625</c:v>
                </c:pt>
                <c:pt idx="2908">
                  <c:v>3.7265312499999999</c:v>
                </c:pt>
                <c:pt idx="2909">
                  <c:v>3.7291856250016004</c:v>
                </c:pt>
                <c:pt idx="2910">
                  <c:v>3.7318087499999999</c:v>
                </c:pt>
                <c:pt idx="2911">
                  <c:v>3.7343812500000002</c:v>
                </c:pt>
                <c:pt idx="2912">
                  <c:v>3.7369571875007996</c:v>
                </c:pt>
                <c:pt idx="2913">
                  <c:v>3.7394953124992005</c:v>
                </c:pt>
                <c:pt idx="2914">
                  <c:v>3.7420643750016005</c:v>
                </c:pt>
                <c:pt idx="2915">
                  <c:v>3.7446071875007996</c:v>
                </c:pt>
                <c:pt idx="2916">
                  <c:v>3.7471931250016004</c:v>
                </c:pt>
                <c:pt idx="2917">
                  <c:v>3.7497893750016007</c:v>
                </c:pt>
                <c:pt idx="2918">
                  <c:v>3.7523578124992003</c:v>
                </c:pt>
                <c:pt idx="2919">
                  <c:v>3.7548871875007994</c:v>
                </c:pt>
                <c:pt idx="2920">
                  <c:v>3.7574543750016005</c:v>
                </c:pt>
                <c:pt idx="2921">
                  <c:v>3.76004</c:v>
                </c:pt>
                <c:pt idx="2922">
                  <c:v>3.7626171875007994</c:v>
                </c:pt>
                <c:pt idx="2923">
                  <c:v>3.7652006250016008</c:v>
                </c:pt>
                <c:pt idx="2924">
                  <c:v>3.7677759375007995</c:v>
                </c:pt>
                <c:pt idx="2925">
                  <c:v>3.7703971875007993</c:v>
                </c:pt>
                <c:pt idx="2926">
                  <c:v>3.7729893750016004</c:v>
                </c:pt>
                <c:pt idx="2927">
                  <c:v>3.7756390624992004</c:v>
                </c:pt>
                <c:pt idx="2928">
                  <c:v>3.7782668750016004</c:v>
                </c:pt>
                <c:pt idx="2929">
                  <c:v>3.7809112499999999</c:v>
                </c:pt>
                <c:pt idx="2930">
                  <c:v>3.7835534375007995</c:v>
                </c:pt>
                <c:pt idx="2931">
                  <c:v>3.7862009375007997</c:v>
                </c:pt>
                <c:pt idx="2932">
                  <c:v>3.7888796875007995</c:v>
                </c:pt>
                <c:pt idx="2933">
                  <c:v>3.7915634375007996</c:v>
                </c:pt>
                <c:pt idx="2934">
                  <c:v>3.7942740624992006</c:v>
                </c:pt>
                <c:pt idx="2935">
                  <c:v>3.7969371875007996</c:v>
                </c:pt>
                <c:pt idx="2936">
                  <c:v>3.7995618750016007</c:v>
                </c:pt>
                <c:pt idx="2937">
                  <c:v>3.8021734375007994</c:v>
                </c:pt>
                <c:pt idx="2938">
                  <c:v>3.8048068750016006</c:v>
                </c:pt>
                <c:pt idx="2939">
                  <c:v>3.8074012499999998</c:v>
                </c:pt>
                <c:pt idx="2940">
                  <c:v>3.8099640624992004</c:v>
                </c:pt>
                <c:pt idx="2941">
                  <c:v>3.8125234375007997</c:v>
                </c:pt>
                <c:pt idx="2942">
                  <c:v>3.8150440624992004</c:v>
                </c:pt>
                <c:pt idx="2943">
                  <c:v>3.8175831250016006</c:v>
                </c:pt>
                <c:pt idx="2944">
                  <c:v>3.8201281250016006</c:v>
                </c:pt>
                <c:pt idx="2945">
                  <c:v>3.8226756250016005</c:v>
                </c:pt>
                <c:pt idx="2946">
                  <c:v>3.8252715624992004</c:v>
                </c:pt>
                <c:pt idx="2947">
                  <c:v>3.8278193750016007</c:v>
                </c:pt>
                <c:pt idx="2948">
                  <c:v>3.8303740624992004</c:v>
                </c:pt>
                <c:pt idx="2949">
                  <c:v>3.8329225</c:v>
                </c:pt>
                <c:pt idx="2950">
                  <c:v>3.8355784375007995</c:v>
                </c:pt>
                <c:pt idx="2951">
                  <c:v>3.8382306250016005</c:v>
                </c:pt>
                <c:pt idx="2952">
                  <c:v>3.8408899999999999</c:v>
                </c:pt>
                <c:pt idx="2953">
                  <c:v>3.8435034375007997</c:v>
                </c:pt>
                <c:pt idx="2954">
                  <c:v>3.8460981250016006</c:v>
                </c:pt>
                <c:pt idx="2955">
                  <c:v>3.8487675000000001</c:v>
                </c:pt>
                <c:pt idx="2956">
                  <c:v>3.8514181250016004</c:v>
                </c:pt>
                <c:pt idx="2957">
                  <c:v>3.8540475000000001</c:v>
                </c:pt>
                <c:pt idx="2958">
                  <c:v>3.8567256250016007</c:v>
                </c:pt>
                <c:pt idx="2959">
                  <c:v>3.8594306250016004</c:v>
                </c:pt>
                <c:pt idx="2960">
                  <c:v>3.8620578124992004</c:v>
                </c:pt>
                <c:pt idx="2961">
                  <c:v>3.8646824999999998</c:v>
                </c:pt>
                <c:pt idx="2962">
                  <c:v>3.8672893750016004</c:v>
                </c:pt>
                <c:pt idx="2963">
                  <c:v>3.8699446875007997</c:v>
                </c:pt>
                <c:pt idx="2964">
                  <c:v>3.8726165624992004</c:v>
                </c:pt>
                <c:pt idx="2965">
                  <c:v>3.8752443750016008</c:v>
                </c:pt>
                <c:pt idx="2966">
                  <c:v>3.8779078124992004</c:v>
                </c:pt>
                <c:pt idx="2967">
                  <c:v>3.8806206250016007</c:v>
                </c:pt>
                <c:pt idx="2968">
                  <c:v>3.8832853124992006</c:v>
                </c:pt>
                <c:pt idx="2969">
                  <c:v>3.8859343750016007</c:v>
                </c:pt>
                <c:pt idx="2970">
                  <c:v>3.8885862499999999</c:v>
                </c:pt>
                <c:pt idx="2971">
                  <c:v>3.8912853124992006</c:v>
                </c:pt>
                <c:pt idx="2972">
                  <c:v>3.8940715624992004</c:v>
                </c:pt>
                <c:pt idx="2973">
                  <c:v>3.8967418750016005</c:v>
                </c:pt>
                <c:pt idx="2974">
                  <c:v>3.8994496875007996</c:v>
                </c:pt>
                <c:pt idx="2975">
                  <c:v>3.9021981250016005</c:v>
                </c:pt>
                <c:pt idx="2976">
                  <c:v>3.9049725</c:v>
                </c:pt>
                <c:pt idx="2977">
                  <c:v>3.90772875</c:v>
                </c:pt>
                <c:pt idx="2978">
                  <c:v>3.9104856250016007</c:v>
                </c:pt>
                <c:pt idx="2979">
                  <c:v>3.9132796875007996</c:v>
                </c:pt>
                <c:pt idx="2980">
                  <c:v>3.9160384375007995</c:v>
                </c:pt>
                <c:pt idx="2981">
                  <c:v>3.9187987500000001</c:v>
                </c:pt>
                <c:pt idx="2982">
                  <c:v>3.9215368750016006</c:v>
                </c:pt>
                <c:pt idx="2983">
                  <c:v>3.9243475000000001</c:v>
                </c:pt>
                <c:pt idx="2984">
                  <c:v>3.9271306250016007</c:v>
                </c:pt>
                <c:pt idx="2985">
                  <c:v>3.9298840624992004</c:v>
                </c:pt>
                <c:pt idx="2986">
                  <c:v>3.9325618750016007</c:v>
                </c:pt>
                <c:pt idx="2987">
                  <c:v>3.9351799999999999</c:v>
                </c:pt>
                <c:pt idx="2988">
                  <c:v>3.9378093750016006</c:v>
                </c:pt>
                <c:pt idx="2989">
                  <c:v>3.9404271875007995</c:v>
                </c:pt>
                <c:pt idx="2990">
                  <c:v>3.9431043750016004</c:v>
                </c:pt>
                <c:pt idx="2991">
                  <c:v>3.9457003124992007</c:v>
                </c:pt>
                <c:pt idx="2992">
                  <c:v>3.9483090624992006</c:v>
                </c:pt>
                <c:pt idx="2993">
                  <c:v>3.9509115624992006</c:v>
                </c:pt>
                <c:pt idx="2994">
                  <c:v>3.9534603124992005</c:v>
                </c:pt>
                <c:pt idx="2995">
                  <c:v>3.95605875</c:v>
                </c:pt>
                <c:pt idx="2996">
                  <c:v>3.9586521875007996</c:v>
                </c:pt>
                <c:pt idx="2997">
                  <c:v>3.9612806250016006</c:v>
                </c:pt>
                <c:pt idx="2998">
                  <c:v>3.9639053124992003</c:v>
                </c:pt>
                <c:pt idx="2999">
                  <c:v>3.9665175000000001</c:v>
                </c:pt>
                <c:pt idx="3000">
                  <c:v>3.9691121875007993</c:v>
                </c:pt>
                <c:pt idx="3001">
                  <c:v>3.9717453124992006</c:v>
                </c:pt>
                <c:pt idx="3002">
                  <c:v>3.9743584375007996</c:v>
                </c:pt>
                <c:pt idx="3003">
                  <c:v>3.9769796875007994</c:v>
                </c:pt>
                <c:pt idx="3004">
                  <c:v>3.9796450000000001</c:v>
                </c:pt>
                <c:pt idx="3005">
                  <c:v>3.9822840624992004</c:v>
                </c:pt>
                <c:pt idx="3006">
                  <c:v>3.9849543750016005</c:v>
                </c:pt>
                <c:pt idx="3007">
                  <c:v>3.9876346875007993</c:v>
                </c:pt>
                <c:pt idx="3008">
                  <c:v>3.9903115624992007</c:v>
                </c:pt>
                <c:pt idx="3009">
                  <c:v>3.9929993750016006</c:v>
                </c:pt>
                <c:pt idx="3010">
                  <c:v>3.9956656250016005</c:v>
                </c:pt>
                <c:pt idx="3011">
                  <c:v>3.9983624999999998</c:v>
                </c:pt>
                <c:pt idx="3012">
                  <c:v>4.0010356250016006</c:v>
                </c:pt>
                <c:pt idx="3013">
                  <c:v>4.0036993750016006</c:v>
                </c:pt>
                <c:pt idx="3014">
                  <c:v>4.0063571875007993</c:v>
                </c:pt>
                <c:pt idx="3015">
                  <c:v>4.00899625</c:v>
                </c:pt>
                <c:pt idx="3016">
                  <c:v>4.0115856250016009</c:v>
                </c:pt>
                <c:pt idx="3017">
                  <c:v>4.0142334375007991</c:v>
                </c:pt>
                <c:pt idx="3018">
                  <c:v>4.0168900000000001</c:v>
                </c:pt>
                <c:pt idx="3019">
                  <c:v>4.0195187499999996</c:v>
                </c:pt>
                <c:pt idx="3020">
                  <c:v>4.0221718750016002</c:v>
                </c:pt>
                <c:pt idx="3021">
                  <c:v>4.0248409375007999</c:v>
                </c:pt>
                <c:pt idx="3022">
                  <c:v>4.0274778124992006</c:v>
                </c:pt>
                <c:pt idx="3023">
                  <c:v>4.0301962500000004</c:v>
                </c:pt>
                <c:pt idx="3024">
                  <c:v>4.0328818750016007</c:v>
                </c:pt>
                <c:pt idx="3025">
                  <c:v>4.0355478124992006</c:v>
                </c:pt>
                <c:pt idx="3026">
                  <c:v>4.0382809375007991</c:v>
                </c:pt>
                <c:pt idx="3027">
                  <c:v>4.0409800000000002</c:v>
                </c:pt>
                <c:pt idx="3028">
                  <c:v>4.0437168750016008</c:v>
                </c:pt>
                <c:pt idx="3029">
                  <c:v>4.0464796875007991</c:v>
                </c:pt>
                <c:pt idx="3030">
                  <c:v>4.0492265624992001</c:v>
                </c:pt>
                <c:pt idx="3031">
                  <c:v>4.0519740624992009</c:v>
                </c:pt>
                <c:pt idx="3032">
                  <c:v>4.0547668750016008</c:v>
                </c:pt>
                <c:pt idx="3033">
                  <c:v>4.0574840624992001</c:v>
                </c:pt>
                <c:pt idx="3034">
                  <c:v>4.0602612499999999</c:v>
                </c:pt>
                <c:pt idx="3035">
                  <c:v>4.0630415624992002</c:v>
                </c:pt>
                <c:pt idx="3036">
                  <c:v>4.0657809375007998</c:v>
                </c:pt>
                <c:pt idx="3037">
                  <c:v>4.068498125001601</c:v>
                </c:pt>
                <c:pt idx="3038">
                  <c:v>4.0711756250016009</c:v>
                </c:pt>
                <c:pt idx="3039">
                  <c:v>4.0738228124992002</c:v>
                </c:pt>
                <c:pt idx="3040">
                  <c:v>4.0764390624992002</c:v>
                </c:pt>
                <c:pt idx="3041">
                  <c:v>4.0790674999999998</c:v>
                </c:pt>
                <c:pt idx="3042">
                  <c:v>4.0816437499999996</c:v>
                </c:pt>
                <c:pt idx="3043">
                  <c:v>4.0842287500000003</c:v>
                </c:pt>
                <c:pt idx="3044">
                  <c:v>4.0868087500000003</c:v>
                </c:pt>
                <c:pt idx="3045">
                  <c:v>4.0894325</c:v>
                </c:pt>
                <c:pt idx="3046">
                  <c:v>4.0920121875007993</c:v>
                </c:pt>
                <c:pt idx="3047">
                  <c:v>4.0946075000000004</c:v>
                </c:pt>
                <c:pt idx="3048">
                  <c:v>4.0972524999999997</c:v>
                </c:pt>
                <c:pt idx="3049">
                  <c:v>4.0999215624992003</c:v>
                </c:pt>
                <c:pt idx="3050">
                  <c:v>4.1026024999999997</c:v>
                </c:pt>
                <c:pt idx="3051">
                  <c:v>4.1053137499999997</c:v>
                </c:pt>
                <c:pt idx="3052">
                  <c:v>4.1080234375007993</c:v>
                </c:pt>
                <c:pt idx="3053">
                  <c:v>4.1107346875007993</c:v>
                </c:pt>
                <c:pt idx="3054">
                  <c:v>4.1134118750016002</c:v>
                </c:pt>
                <c:pt idx="3055">
                  <c:v>4.1161275000000002</c:v>
                </c:pt>
                <c:pt idx="3056">
                  <c:v>4.1188756250016008</c:v>
                </c:pt>
                <c:pt idx="3057">
                  <c:v>4.1216196875007993</c:v>
                </c:pt>
                <c:pt idx="3058">
                  <c:v>4.1243778124992003</c:v>
                </c:pt>
                <c:pt idx="3059">
                  <c:v>4.1271209375007993</c:v>
                </c:pt>
                <c:pt idx="3060">
                  <c:v>4.1298696875007996</c:v>
                </c:pt>
                <c:pt idx="3061">
                  <c:v>4.1325668750016007</c:v>
                </c:pt>
                <c:pt idx="3062">
                  <c:v>4.1353331250016003</c:v>
                </c:pt>
                <c:pt idx="3063">
                  <c:v>4.1380731250016005</c:v>
                </c:pt>
                <c:pt idx="3064">
                  <c:v>4.1408196875007999</c:v>
                </c:pt>
                <c:pt idx="3065">
                  <c:v>4.1435653124992005</c:v>
                </c:pt>
                <c:pt idx="3066">
                  <c:v>4.1462634375007994</c:v>
                </c:pt>
                <c:pt idx="3067">
                  <c:v>4.1489668750016007</c:v>
                </c:pt>
                <c:pt idx="3068">
                  <c:v>4.1516346875007999</c:v>
                </c:pt>
                <c:pt idx="3069">
                  <c:v>4.1542768750016004</c:v>
                </c:pt>
                <c:pt idx="3070">
                  <c:v>4.1569656250016003</c:v>
                </c:pt>
                <c:pt idx="3071">
                  <c:v>4.1597059375007994</c:v>
                </c:pt>
                <c:pt idx="3072">
                  <c:v>4.1623621875007997</c:v>
                </c:pt>
                <c:pt idx="3073">
                  <c:v>4.1650593750016007</c:v>
                </c:pt>
                <c:pt idx="3074">
                  <c:v>4.1677484375007996</c:v>
                </c:pt>
                <c:pt idx="3075">
                  <c:v>4.1703903124992001</c:v>
                </c:pt>
                <c:pt idx="3076">
                  <c:v>4.1731284375007993</c:v>
                </c:pt>
                <c:pt idx="3077">
                  <c:v>4.1758953124992004</c:v>
                </c:pt>
                <c:pt idx="3078">
                  <c:v>4.1786209375007992</c:v>
                </c:pt>
                <c:pt idx="3079">
                  <c:v>4.1814078124992005</c:v>
                </c:pt>
                <c:pt idx="3080">
                  <c:v>4.1841884375007998</c:v>
                </c:pt>
                <c:pt idx="3081">
                  <c:v>4.1869471875007997</c:v>
                </c:pt>
                <c:pt idx="3082">
                  <c:v>4.1897646875007997</c:v>
                </c:pt>
                <c:pt idx="3083">
                  <c:v>4.1925656250016008</c:v>
                </c:pt>
                <c:pt idx="3084">
                  <c:v>4.1954149999999997</c:v>
                </c:pt>
                <c:pt idx="3085">
                  <c:v>4.1982290624992009</c:v>
                </c:pt>
                <c:pt idx="3086">
                  <c:v>4.200994375001601</c:v>
                </c:pt>
                <c:pt idx="3087">
                  <c:v>4.2037706250016003</c:v>
                </c:pt>
                <c:pt idx="3088">
                  <c:v>4.2065728124992008</c:v>
                </c:pt>
                <c:pt idx="3089">
                  <c:v>4.2093284375007993</c:v>
                </c:pt>
                <c:pt idx="3090">
                  <c:v>4.2121153124992006</c:v>
                </c:pt>
                <c:pt idx="3091">
                  <c:v>4.2148646875007998</c:v>
                </c:pt>
                <c:pt idx="3092">
                  <c:v>4.2175903124992002</c:v>
                </c:pt>
                <c:pt idx="3093">
                  <c:v>4.22028625</c:v>
                </c:pt>
                <c:pt idx="3094">
                  <c:v>4.2229912499999998</c:v>
                </c:pt>
                <c:pt idx="3095">
                  <c:v>4.2257653124992007</c:v>
                </c:pt>
                <c:pt idx="3096">
                  <c:v>4.2285187500000001</c:v>
                </c:pt>
                <c:pt idx="3097">
                  <c:v>4.2312028124992009</c:v>
                </c:pt>
                <c:pt idx="3098">
                  <c:v>4.2339912499999999</c:v>
                </c:pt>
                <c:pt idx="3099">
                  <c:v>4.2367628124992001</c:v>
                </c:pt>
                <c:pt idx="3100">
                  <c:v>4.2394850000000002</c:v>
                </c:pt>
                <c:pt idx="3101">
                  <c:v>4.242235</c:v>
                </c:pt>
                <c:pt idx="3102">
                  <c:v>4.2449246875007995</c:v>
                </c:pt>
                <c:pt idx="3103">
                  <c:v>4.2477628124992002</c:v>
                </c:pt>
                <c:pt idx="3104">
                  <c:v>4.2505659375007996</c:v>
                </c:pt>
                <c:pt idx="3105">
                  <c:v>4.2533309375007997</c:v>
                </c:pt>
                <c:pt idx="3106">
                  <c:v>4.2561468750016003</c:v>
                </c:pt>
                <c:pt idx="3107">
                  <c:v>4.2590228124992002</c:v>
                </c:pt>
                <c:pt idx="3108">
                  <c:v>4.261770625001601</c:v>
                </c:pt>
                <c:pt idx="3109">
                  <c:v>4.2645640624992005</c:v>
                </c:pt>
                <c:pt idx="3110">
                  <c:v>4.2673293750016006</c:v>
                </c:pt>
                <c:pt idx="3111">
                  <c:v>4.2700865624992002</c:v>
                </c:pt>
                <c:pt idx="3112">
                  <c:v>4.2729196875007993</c:v>
                </c:pt>
                <c:pt idx="3113">
                  <c:v>4.2756681250016007</c:v>
                </c:pt>
                <c:pt idx="3114">
                  <c:v>4.2784106250016007</c:v>
                </c:pt>
                <c:pt idx="3115">
                  <c:v>4.2811506250016009</c:v>
                </c:pt>
                <c:pt idx="3116">
                  <c:v>4.2838734375007999</c:v>
                </c:pt>
                <c:pt idx="3117">
                  <c:v>4.2865562500000003</c:v>
                </c:pt>
                <c:pt idx="3118">
                  <c:v>4.2892562500000002</c:v>
                </c:pt>
                <c:pt idx="3119">
                  <c:v>4.2919046875007991</c:v>
                </c:pt>
                <c:pt idx="3120">
                  <c:v>4.2946425000000001</c:v>
                </c:pt>
                <c:pt idx="3121">
                  <c:v>4.2973699999999999</c:v>
                </c:pt>
                <c:pt idx="3122">
                  <c:v>4.3000843750016005</c:v>
                </c:pt>
                <c:pt idx="3123">
                  <c:v>4.3027606250016008</c:v>
                </c:pt>
                <c:pt idx="3124">
                  <c:v>4.3054590624992004</c:v>
                </c:pt>
                <c:pt idx="3125">
                  <c:v>4.3081759375007991</c:v>
                </c:pt>
                <c:pt idx="3126">
                  <c:v>4.3109275</c:v>
                </c:pt>
                <c:pt idx="3127">
                  <c:v>4.3136793750016009</c:v>
                </c:pt>
                <c:pt idx="3128">
                  <c:v>4.3164571875007995</c:v>
                </c:pt>
                <c:pt idx="3129">
                  <c:v>4.3192640624992009</c:v>
                </c:pt>
                <c:pt idx="3130">
                  <c:v>4.3220290624992002</c:v>
                </c:pt>
                <c:pt idx="3131">
                  <c:v>4.3248259375007994</c:v>
                </c:pt>
                <c:pt idx="3132">
                  <c:v>4.3275975000000004</c:v>
                </c:pt>
                <c:pt idx="3133">
                  <c:v>4.3304171875007995</c:v>
                </c:pt>
                <c:pt idx="3134">
                  <c:v>4.3332106250016009</c:v>
                </c:pt>
                <c:pt idx="3135">
                  <c:v>4.3359362499999996</c:v>
                </c:pt>
                <c:pt idx="3136">
                  <c:v>4.3386581250016008</c:v>
                </c:pt>
                <c:pt idx="3137">
                  <c:v>4.3414271875007993</c:v>
                </c:pt>
                <c:pt idx="3138">
                  <c:v>4.3441315624992001</c:v>
                </c:pt>
                <c:pt idx="3139">
                  <c:v>4.3468481250016007</c:v>
                </c:pt>
                <c:pt idx="3140">
                  <c:v>4.3496021875007997</c:v>
                </c:pt>
                <c:pt idx="3141">
                  <c:v>4.3523278124992002</c:v>
                </c:pt>
                <c:pt idx="3142">
                  <c:v>4.3550346875007993</c:v>
                </c:pt>
                <c:pt idx="3143">
                  <c:v>4.3577084375007997</c:v>
                </c:pt>
                <c:pt idx="3144">
                  <c:v>4.3604243750016005</c:v>
                </c:pt>
                <c:pt idx="3145">
                  <c:v>4.3631740624992004</c:v>
                </c:pt>
                <c:pt idx="3146">
                  <c:v>4.365890625001601</c:v>
                </c:pt>
                <c:pt idx="3147">
                  <c:v>4.36860625</c:v>
                </c:pt>
                <c:pt idx="3148">
                  <c:v>4.3713506250016003</c:v>
                </c:pt>
                <c:pt idx="3149">
                  <c:v>4.3740525000000003</c:v>
                </c:pt>
                <c:pt idx="3150">
                  <c:v>4.3767428124992005</c:v>
                </c:pt>
                <c:pt idx="3151">
                  <c:v>4.3794365624992002</c:v>
                </c:pt>
                <c:pt idx="3152">
                  <c:v>4.3821621875007999</c:v>
                </c:pt>
                <c:pt idx="3153">
                  <c:v>4.3849384375007991</c:v>
                </c:pt>
                <c:pt idx="3154">
                  <c:v>4.3877024999999996</c:v>
                </c:pt>
                <c:pt idx="3155">
                  <c:v>4.3904512499999999</c:v>
                </c:pt>
                <c:pt idx="3156">
                  <c:v>4.3931846875007992</c:v>
                </c:pt>
                <c:pt idx="3157">
                  <c:v>4.3959340624992009</c:v>
                </c:pt>
                <c:pt idx="3158">
                  <c:v>4.3987131250016009</c:v>
                </c:pt>
                <c:pt idx="3159">
                  <c:v>4.4015159375007995</c:v>
                </c:pt>
                <c:pt idx="3160">
                  <c:v>4.4043193750016005</c:v>
                </c:pt>
                <c:pt idx="3161">
                  <c:v>4.4071646875007993</c:v>
                </c:pt>
                <c:pt idx="3162">
                  <c:v>4.4099778124992008</c:v>
                </c:pt>
                <c:pt idx="3163">
                  <c:v>4.4127453124992009</c:v>
                </c:pt>
                <c:pt idx="3164">
                  <c:v>4.4154999999999998</c:v>
                </c:pt>
                <c:pt idx="3165">
                  <c:v>4.4182418750016001</c:v>
                </c:pt>
                <c:pt idx="3166">
                  <c:v>4.4210146875007998</c:v>
                </c:pt>
                <c:pt idx="3167">
                  <c:v>4.4237946875007994</c:v>
                </c:pt>
                <c:pt idx="3168">
                  <c:v>4.4265578124992002</c:v>
                </c:pt>
                <c:pt idx="3169">
                  <c:v>4.4293331250016008</c:v>
                </c:pt>
                <c:pt idx="3170">
                  <c:v>4.4320684375007993</c:v>
                </c:pt>
                <c:pt idx="3171">
                  <c:v>4.4347709375007991</c:v>
                </c:pt>
                <c:pt idx="3172">
                  <c:v>4.4375015624992002</c:v>
                </c:pt>
                <c:pt idx="3173">
                  <c:v>4.4402071875007998</c:v>
                </c:pt>
                <c:pt idx="3174">
                  <c:v>4.4429568750016006</c:v>
                </c:pt>
                <c:pt idx="3175">
                  <c:v>4.4457368750016002</c:v>
                </c:pt>
                <c:pt idx="3176">
                  <c:v>4.4485293750016002</c:v>
                </c:pt>
                <c:pt idx="3177">
                  <c:v>4.4513531250016003</c:v>
                </c:pt>
                <c:pt idx="3178">
                  <c:v>4.4541559375007997</c:v>
                </c:pt>
                <c:pt idx="3179">
                  <c:v>4.4569546875007999</c:v>
                </c:pt>
                <c:pt idx="3180">
                  <c:v>4.4597718750016009</c:v>
                </c:pt>
                <c:pt idx="3181">
                  <c:v>4.4625443750016007</c:v>
                </c:pt>
                <c:pt idx="3182">
                  <c:v>4.4653812500000001</c:v>
                </c:pt>
                <c:pt idx="3183">
                  <c:v>4.4682806250016007</c:v>
                </c:pt>
                <c:pt idx="3184">
                  <c:v>4.4711321875007997</c:v>
                </c:pt>
                <c:pt idx="3185">
                  <c:v>4.4739609375007996</c:v>
                </c:pt>
                <c:pt idx="3186">
                  <c:v>4.4768093750016007</c:v>
                </c:pt>
                <c:pt idx="3187">
                  <c:v>4.4796037499999999</c:v>
                </c:pt>
                <c:pt idx="3188">
                  <c:v>4.4824053124992007</c:v>
                </c:pt>
                <c:pt idx="3189">
                  <c:v>4.4852012500000003</c:v>
                </c:pt>
                <c:pt idx="3190">
                  <c:v>4.48795375</c:v>
                </c:pt>
                <c:pt idx="3191">
                  <c:v>4.4907365624992002</c:v>
                </c:pt>
                <c:pt idx="3192">
                  <c:v>4.4934206250016002</c:v>
                </c:pt>
                <c:pt idx="3193">
                  <c:v>4.4961290624992003</c:v>
                </c:pt>
                <c:pt idx="3194">
                  <c:v>4.4988443750016005</c:v>
                </c:pt>
                <c:pt idx="3195">
                  <c:v>4.50162</c:v>
                </c:pt>
                <c:pt idx="3196">
                  <c:v>4.5043334375007991</c:v>
                </c:pt>
                <c:pt idx="3197">
                  <c:v>4.5070159375007997</c:v>
                </c:pt>
                <c:pt idx="3198">
                  <c:v>4.5096862499999997</c:v>
                </c:pt>
                <c:pt idx="3199">
                  <c:v>4.5124106250016007</c:v>
                </c:pt>
                <c:pt idx="3200">
                  <c:v>4.5151787499999996</c:v>
                </c:pt>
                <c:pt idx="3201">
                  <c:v>4.5179028124992007</c:v>
                </c:pt>
                <c:pt idx="3202">
                  <c:v>4.5206909375007998</c:v>
                </c:pt>
                <c:pt idx="3203">
                  <c:v>4.5234940624992008</c:v>
                </c:pt>
                <c:pt idx="3204">
                  <c:v>4.5262728124992009</c:v>
                </c:pt>
                <c:pt idx="3205">
                  <c:v>4.5289784375007995</c:v>
                </c:pt>
                <c:pt idx="3206">
                  <c:v>4.5317321875007996</c:v>
                </c:pt>
                <c:pt idx="3207">
                  <c:v>4.5345334375007997</c:v>
                </c:pt>
                <c:pt idx="3208">
                  <c:v>4.5373481250016008</c:v>
                </c:pt>
                <c:pt idx="3209">
                  <c:v>4.5401556250016002</c:v>
                </c:pt>
                <c:pt idx="3210">
                  <c:v>4.5429565624992003</c:v>
                </c:pt>
                <c:pt idx="3211">
                  <c:v>4.5458249999999998</c:v>
                </c:pt>
                <c:pt idx="3212">
                  <c:v>4.5487121875007999</c:v>
                </c:pt>
                <c:pt idx="3213">
                  <c:v>4.5515165624992004</c:v>
                </c:pt>
                <c:pt idx="3214">
                  <c:v>4.5543718750016007</c:v>
                </c:pt>
                <c:pt idx="3215">
                  <c:v>4.5572306250016004</c:v>
                </c:pt>
                <c:pt idx="3216">
                  <c:v>4.5601128124992005</c:v>
                </c:pt>
                <c:pt idx="3217">
                  <c:v>4.5629384375007991</c:v>
                </c:pt>
                <c:pt idx="3218">
                  <c:v>4.5657881250016006</c:v>
                </c:pt>
                <c:pt idx="3219">
                  <c:v>4.5686365624992007</c:v>
                </c:pt>
                <c:pt idx="3220">
                  <c:v>4.5714618750016003</c:v>
                </c:pt>
                <c:pt idx="3221">
                  <c:v>4.5742768750016003</c:v>
                </c:pt>
                <c:pt idx="3222">
                  <c:v>4.5770284375007995</c:v>
                </c:pt>
                <c:pt idx="3223">
                  <c:v>4.5798056250016002</c:v>
                </c:pt>
                <c:pt idx="3224">
                  <c:v>4.5826103124992006</c:v>
                </c:pt>
                <c:pt idx="3225">
                  <c:v>4.5854178124992009</c:v>
                </c:pt>
                <c:pt idx="3226">
                  <c:v>4.5882109375007998</c:v>
                </c:pt>
                <c:pt idx="3227">
                  <c:v>4.5910140624992009</c:v>
                </c:pt>
                <c:pt idx="3228">
                  <c:v>4.5938137499999998</c:v>
                </c:pt>
                <c:pt idx="3229">
                  <c:v>4.5966184375007995</c:v>
                </c:pt>
                <c:pt idx="3230">
                  <c:v>4.5994478124992009</c:v>
                </c:pt>
                <c:pt idx="3231">
                  <c:v>4.6022340624992006</c:v>
                </c:pt>
                <c:pt idx="3232">
                  <c:v>4.6050553124992009</c:v>
                </c:pt>
                <c:pt idx="3233">
                  <c:v>4.6078962499999996</c:v>
                </c:pt>
                <c:pt idx="3234">
                  <c:v>4.6107125</c:v>
                </c:pt>
                <c:pt idx="3235">
                  <c:v>4.6135175000000004</c:v>
                </c:pt>
                <c:pt idx="3236">
                  <c:v>4.6162993750016001</c:v>
                </c:pt>
                <c:pt idx="3237">
                  <c:v>4.6191065624992005</c:v>
                </c:pt>
                <c:pt idx="3238">
                  <c:v>4.6219193750016005</c:v>
                </c:pt>
                <c:pt idx="3239">
                  <c:v>4.6247071875007997</c:v>
                </c:pt>
                <c:pt idx="3240">
                  <c:v>4.6275153124992006</c:v>
                </c:pt>
                <c:pt idx="3241">
                  <c:v>4.6303200000000002</c:v>
                </c:pt>
                <c:pt idx="3242">
                  <c:v>4.6330968750016002</c:v>
                </c:pt>
                <c:pt idx="3243">
                  <c:v>4.6358943750016008</c:v>
                </c:pt>
                <c:pt idx="3244">
                  <c:v>4.6386168750016008</c:v>
                </c:pt>
                <c:pt idx="3245">
                  <c:v>4.6413981250016008</c:v>
                </c:pt>
                <c:pt idx="3246">
                  <c:v>4.6442018750016008</c:v>
                </c:pt>
                <c:pt idx="3247">
                  <c:v>4.6469590624992003</c:v>
                </c:pt>
                <c:pt idx="3248">
                  <c:v>4.6497006250016009</c:v>
                </c:pt>
                <c:pt idx="3249">
                  <c:v>4.6524559375007994</c:v>
                </c:pt>
                <c:pt idx="3250">
                  <c:v>4.6551625000000003</c:v>
                </c:pt>
                <c:pt idx="3251">
                  <c:v>4.6578731250016006</c:v>
                </c:pt>
                <c:pt idx="3252">
                  <c:v>4.6606493750016007</c:v>
                </c:pt>
                <c:pt idx="3253">
                  <c:v>4.663398125001601</c:v>
                </c:pt>
                <c:pt idx="3254">
                  <c:v>4.6662215624992003</c:v>
                </c:pt>
                <c:pt idx="3255">
                  <c:v>4.6689928124992006</c:v>
                </c:pt>
                <c:pt idx="3256">
                  <c:v>4.6717493750016006</c:v>
                </c:pt>
                <c:pt idx="3257">
                  <c:v>4.6745434375007999</c:v>
                </c:pt>
                <c:pt idx="3258">
                  <c:v>4.6773499999999997</c:v>
                </c:pt>
                <c:pt idx="3259">
                  <c:v>4.6802074999999999</c:v>
                </c:pt>
                <c:pt idx="3260">
                  <c:v>4.6830803124992002</c:v>
                </c:pt>
                <c:pt idx="3261">
                  <c:v>4.6859493750016004</c:v>
                </c:pt>
                <c:pt idx="3262">
                  <c:v>4.6887974999999997</c:v>
                </c:pt>
                <c:pt idx="3263">
                  <c:v>4.6916925000000003</c:v>
                </c:pt>
                <c:pt idx="3264">
                  <c:v>4.6946234375007991</c:v>
                </c:pt>
                <c:pt idx="3265">
                  <c:v>4.6975131250016009</c:v>
                </c:pt>
                <c:pt idx="3266">
                  <c:v>4.7004753124992007</c:v>
                </c:pt>
                <c:pt idx="3267">
                  <c:v>4.7034275000000001</c:v>
                </c:pt>
                <c:pt idx="3268">
                  <c:v>4.7063909375007995</c:v>
                </c:pt>
                <c:pt idx="3269">
                  <c:v>4.7092621875007996</c:v>
                </c:pt>
                <c:pt idx="3270">
                  <c:v>4.7121962499999999</c:v>
                </c:pt>
                <c:pt idx="3271">
                  <c:v>4.7151562499999997</c:v>
                </c:pt>
                <c:pt idx="3272">
                  <c:v>4.7181215624992001</c:v>
                </c:pt>
                <c:pt idx="3273">
                  <c:v>4.7210078124992005</c:v>
                </c:pt>
                <c:pt idx="3274">
                  <c:v>4.7238803124992002</c:v>
                </c:pt>
                <c:pt idx="3275">
                  <c:v>4.726824375001601</c:v>
                </c:pt>
                <c:pt idx="3276">
                  <c:v>4.72973</c:v>
                </c:pt>
                <c:pt idx="3277">
                  <c:v>4.7326356250016008</c:v>
                </c:pt>
                <c:pt idx="3278">
                  <c:v>4.7355274999999999</c:v>
                </c:pt>
                <c:pt idx="3279">
                  <c:v>4.7384596875007992</c:v>
                </c:pt>
                <c:pt idx="3280">
                  <c:v>4.7413696875007991</c:v>
                </c:pt>
                <c:pt idx="3281">
                  <c:v>4.7442853124992004</c:v>
                </c:pt>
                <c:pt idx="3282">
                  <c:v>4.7471709375007993</c:v>
                </c:pt>
                <c:pt idx="3283">
                  <c:v>4.7500934375007997</c:v>
                </c:pt>
                <c:pt idx="3284">
                  <c:v>4.7529337500000004</c:v>
                </c:pt>
                <c:pt idx="3285">
                  <c:v>4.7557868750016006</c:v>
                </c:pt>
                <c:pt idx="3286">
                  <c:v>4.75862125</c:v>
                </c:pt>
                <c:pt idx="3287">
                  <c:v>4.7615034375007994</c:v>
                </c:pt>
                <c:pt idx="3288">
                  <c:v>4.7643262499999999</c:v>
                </c:pt>
                <c:pt idx="3289">
                  <c:v>4.7671299999999999</c:v>
                </c:pt>
                <c:pt idx="3290">
                  <c:v>4.76993125</c:v>
                </c:pt>
                <c:pt idx="3291">
                  <c:v>4.7727609375007995</c:v>
                </c:pt>
                <c:pt idx="3292">
                  <c:v>4.7755878124992002</c:v>
                </c:pt>
                <c:pt idx="3293">
                  <c:v>4.7783837499999997</c:v>
                </c:pt>
                <c:pt idx="3294">
                  <c:v>4.7812215624992005</c:v>
                </c:pt>
                <c:pt idx="3295">
                  <c:v>4.7840637499999996</c:v>
                </c:pt>
                <c:pt idx="3296">
                  <c:v>4.7868759375007999</c:v>
                </c:pt>
                <c:pt idx="3297">
                  <c:v>4.78961375</c:v>
                </c:pt>
                <c:pt idx="3298">
                  <c:v>4.7923818750016007</c:v>
                </c:pt>
                <c:pt idx="3299">
                  <c:v>4.7951840624992004</c:v>
                </c:pt>
                <c:pt idx="3300">
                  <c:v>4.7978953124992003</c:v>
                </c:pt>
                <c:pt idx="3301">
                  <c:v>4.8005856250016006</c:v>
                </c:pt>
                <c:pt idx="3302">
                  <c:v>4.8032718750016006</c:v>
                </c:pt>
                <c:pt idx="3303">
                  <c:v>4.8059871875007998</c:v>
                </c:pt>
                <c:pt idx="3304">
                  <c:v>4.8086624999999996</c:v>
                </c:pt>
                <c:pt idx="3305">
                  <c:v>4.8113675000000002</c:v>
                </c:pt>
                <c:pt idx="3306">
                  <c:v>4.8141237500000003</c:v>
                </c:pt>
                <c:pt idx="3307">
                  <c:v>4.8168612499999997</c:v>
                </c:pt>
                <c:pt idx="3308">
                  <c:v>4.819648125001601</c:v>
                </c:pt>
                <c:pt idx="3309">
                  <c:v>4.8224656250016009</c:v>
                </c:pt>
                <c:pt idx="3310">
                  <c:v>4.8253646875007998</c:v>
                </c:pt>
                <c:pt idx="3311">
                  <c:v>4.8282290624992008</c:v>
                </c:pt>
                <c:pt idx="3312">
                  <c:v>4.8311225000000002</c:v>
                </c:pt>
                <c:pt idx="3313">
                  <c:v>4.8340575000000001</c:v>
                </c:pt>
                <c:pt idx="3314">
                  <c:v>4.8369540624992009</c:v>
                </c:pt>
                <c:pt idx="3315">
                  <c:v>4.8398281250016009</c:v>
                </c:pt>
                <c:pt idx="3316">
                  <c:v>4.8426806250016003</c:v>
                </c:pt>
                <c:pt idx="3317">
                  <c:v>4.8455965624992006</c:v>
                </c:pt>
                <c:pt idx="3318">
                  <c:v>4.8484715624992001</c:v>
                </c:pt>
                <c:pt idx="3319">
                  <c:v>4.8512971875007995</c:v>
                </c:pt>
                <c:pt idx="3320">
                  <c:v>4.8541103124992002</c:v>
                </c:pt>
                <c:pt idx="3321">
                  <c:v>4.8569599999999999</c:v>
                </c:pt>
                <c:pt idx="3322">
                  <c:v>4.8597784375007995</c:v>
                </c:pt>
                <c:pt idx="3323">
                  <c:v>4.8625340624992006</c:v>
                </c:pt>
                <c:pt idx="3324">
                  <c:v>4.8653471875007996</c:v>
                </c:pt>
                <c:pt idx="3325">
                  <c:v>4.8681321875007999</c:v>
                </c:pt>
                <c:pt idx="3326">
                  <c:v>4.8708853124992002</c:v>
                </c:pt>
                <c:pt idx="3327">
                  <c:v>4.87364</c:v>
                </c:pt>
                <c:pt idx="3328">
                  <c:v>4.8763990624992006</c:v>
                </c:pt>
                <c:pt idx="3329">
                  <c:v>4.8791790624992002</c:v>
                </c:pt>
                <c:pt idx="3330">
                  <c:v>4.8819343750016007</c:v>
                </c:pt>
                <c:pt idx="3331">
                  <c:v>4.8847009375007993</c:v>
                </c:pt>
                <c:pt idx="3332">
                  <c:v>4.8875034375007997</c:v>
                </c:pt>
                <c:pt idx="3333">
                  <c:v>4.8902999999999999</c:v>
                </c:pt>
                <c:pt idx="3334">
                  <c:v>4.8930634375007998</c:v>
                </c:pt>
                <c:pt idx="3335">
                  <c:v>4.8958237499999999</c:v>
                </c:pt>
                <c:pt idx="3336">
                  <c:v>4.8986437499999997</c:v>
                </c:pt>
                <c:pt idx="3337">
                  <c:v>4.9014159375007997</c:v>
                </c:pt>
                <c:pt idx="3338">
                  <c:v>4.9042309375007997</c:v>
                </c:pt>
                <c:pt idx="3339">
                  <c:v>4.9070018750016002</c:v>
                </c:pt>
                <c:pt idx="3340">
                  <c:v>4.9098321875007995</c:v>
                </c:pt>
                <c:pt idx="3341">
                  <c:v>4.9126293750016004</c:v>
                </c:pt>
                <c:pt idx="3342">
                  <c:v>4.9154284375007995</c:v>
                </c:pt>
                <c:pt idx="3343">
                  <c:v>4.9181999999999997</c:v>
                </c:pt>
                <c:pt idx="3344">
                  <c:v>4.9209978124992002</c:v>
                </c:pt>
                <c:pt idx="3345">
                  <c:v>4.9238</c:v>
                </c:pt>
                <c:pt idx="3346">
                  <c:v>4.9266284375007992</c:v>
                </c:pt>
                <c:pt idx="3347">
                  <c:v>4.9294781250016007</c:v>
                </c:pt>
                <c:pt idx="3348">
                  <c:v>4.9322890624992004</c:v>
                </c:pt>
                <c:pt idx="3349">
                  <c:v>4.9351140624992009</c:v>
                </c:pt>
                <c:pt idx="3350">
                  <c:v>4.9379062500000002</c:v>
                </c:pt>
                <c:pt idx="3351">
                  <c:v>4.9407206250016005</c:v>
                </c:pt>
                <c:pt idx="3352">
                  <c:v>4.9435237499999998</c:v>
                </c:pt>
                <c:pt idx="3353">
                  <c:v>4.9463425000000001</c:v>
                </c:pt>
                <c:pt idx="3354">
                  <c:v>4.9491709375007993</c:v>
                </c:pt>
                <c:pt idx="3355">
                  <c:v>4.9520771875007998</c:v>
                </c:pt>
                <c:pt idx="3356">
                  <c:v>4.9548815624992004</c:v>
                </c:pt>
                <c:pt idx="3357">
                  <c:v>4.9577343750016007</c:v>
                </c:pt>
                <c:pt idx="3358">
                  <c:v>4.9605712500000001</c:v>
                </c:pt>
                <c:pt idx="3359">
                  <c:v>4.9634540624992001</c:v>
                </c:pt>
                <c:pt idx="3360">
                  <c:v>4.9663393750016009</c:v>
                </c:pt>
                <c:pt idx="3361">
                  <c:v>4.9691931250016008</c:v>
                </c:pt>
                <c:pt idx="3362">
                  <c:v>4.9720940624992007</c:v>
                </c:pt>
                <c:pt idx="3363">
                  <c:v>4.975041875001601</c:v>
                </c:pt>
                <c:pt idx="3364">
                  <c:v>4.9780115624992005</c:v>
                </c:pt>
                <c:pt idx="3365">
                  <c:v>4.9809128124992004</c:v>
                </c:pt>
                <c:pt idx="3366">
                  <c:v>4.9838709375007992</c:v>
                </c:pt>
                <c:pt idx="3367">
                  <c:v>4.9867900000000001</c:v>
                </c:pt>
                <c:pt idx="3368">
                  <c:v>4.9897421875007995</c:v>
                </c:pt>
                <c:pt idx="3369">
                  <c:v>4.9926321875007993</c:v>
                </c:pt>
                <c:pt idx="3370">
                  <c:v>4.9955100000000003</c:v>
                </c:pt>
                <c:pt idx="3371">
                  <c:v>4.9983853124992006</c:v>
                </c:pt>
                <c:pt idx="3372">
                  <c:v>5.0012340624992007</c:v>
                </c:pt>
                <c:pt idx="3373">
                  <c:v>5.0040203124992004</c:v>
                </c:pt>
                <c:pt idx="3374">
                  <c:v>5.0068481250016008</c:v>
                </c:pt>
                <c:pt idx="3375">
                  <c:v>5.0096578124992002</c:v>
                </c:pt>
                <c:pt idx="3376">
                  <c:v>5.0124612500000003</c:v>
                </c:pt>
                <c:pt idx="3377">
                  <c:v>5.0152765624992002</c:v>
                </c:pt>
                <c:pt idx="3378">
                  <c:v>5.0180753124992004</c:v>
                </c:pt>
                <c:pt idx="3379">
                  <c:v>5.0208812500000004</c:v>
                </c:pt>
                <c:pt idx="3380">
                  <c:v>5.0236431250016009</c:v>
                </c:pt>
                <c:pt idx="3381">
                  <c:v>5.0264428124992007</c:v>
                </c:pt>
                <c:pt idx="3382">
                  <c:v>5.0292475000000003</c:v>
                </c:pt>
                <c:pt idx="3383">
                  <c:v>5.0320846875007996</c:v>
                </c:pt>
                <c:pt idx="3384">
                  <c:v>5.0348865624992003</c:v>
                </c:pt>
                <c:pt idx="3385">
                  <c:v>5.03775</c:v>
                </c:pt>
                <c:pt idx="3386">
                  <c:v>5.0405746875007997</c:v>
                </c:pt>
                <c:pt idx="3387">
                  <c:v>5.04336875</c:v>
                </c:pt>
                <c:pt idx="3388">
                  <c:v>5.0461731250016006</c:v>
                </c:pt>
                <c:pt idx="3389">
                  <c:v>5.0490071875007994</c:v>
                </c:pt>
                <c:pt idx="3390">
                  <c:v>5.0518731250016007</c:v>
                </c:pt>
                <c:pt idx="3391">
                  <c:v>5.0547043750016005</c:v>
                </c:pt>
                <c:pt idx="3392">
                  <c:v>5.0575503124992007</c:v>
                </c:pt>
                <c:pt idx="3393">
                  <c:v>5.0603790624992007</c:v>
                </c:pt>
                <c:pt idx="3394">
                  <c:v>5.0632196875007995</c:v>
                </c:pt>
                <c:pt idx="3395">
                  <c:v>5.0659981250016006</c:v>
                </c:pt>
                <c:pt idx="3396">
                  <c:v>5.0687787499999999</c:v>
                </c:pt>
                <c:pt idx="3397">
                  <c:v>5.0715853124992005</c:v>
                </c:pt>
                <c:pt idx="3398">
                  <c:v>5.0743896875007994</c:v>
                </c:pt>
                <c:pt idx="3399">
                  <c:v>5.0771568750016005</c:v>
                </c:pt>
                <c:pt idx="3400">
                  <c:v>5.0798768750016006</c:v>
                </c:pt>
                <c:pt idx="3401">
                  <c:v>5.0826837500000002</c:v>
                </c:pt>
                <c:pt idx="3402">
                  <c:v>5.0854468750016002</c:v>
                </c:pt>
                <c:pt idx="3403">
                  <c:v>5.0882243750016007</c:v>
                </c:pt>
                <c:pt idx="3404">
                  <c:v>5.0909646875007999</c:v>
                </c:pt>
                <c:pt idx="3405">
                  <c:v>5.0937178124992002</c:v>
                </c:pt>
                <c:pt idx="3406">
                  <c:v>5.0965556250016002</c:v>
                </c:pt>
                <c:pt idx="3407">
                  <c:v>5.0994074999999999</c:v>
                </c:pt>
                <c:pt idx="3408">
                  <c:v>5.1022956250016005</c:v>
                </c:pt>
                <c:pt idx="3409">
                  <c:v>5.1051799999999998</c:v>
                </c:pt>
                <c:pt idx="3410">
                  <c:v>5.1081387500000002</c:v>
                </c:pt>
                <c:pt idx="3411">
                  <c:v>5.1110375000000001</c:v>
                </c:pt>
                <c:pt idx="3412">
                  <c:v>5.1139584375007994</c:v>
                </c:pt>
                <c:pt idx="3413">
                  <c:v>5.1168809375007998</c:v>
                </c:pt>
                <c:pt idx="3414">
                  <c:v>5.119796875001601</c:v>
                </c:pt>
                <c:pt idx="3415">
                  <c:v>5.1227974999999999</c:v>
                </c:pt>
                <c:pt idx="3416">
                  <c:v>5.1257037499999996</c:v>
                </c:pt>
                <c:pt idx="3417">
                  <c:v>5.1285515624992009</c:v>
                </c:pt>
                <c:pt idx="3418">
                  <c:v>5.131386875001601</c:v>
                </c:pt>
                <c:pt idx="3419">
                  <c:v>5.1342381250016009</c:v>
                </c:pt>
                <c:pt idx="3420">
                  <c:v>5.1370746875007995</c:v>
                </c:pt>
                <c:pt idx="3421">
                  <c:v>5.1398584375007994</c:v>
                </c:pt>
                <c:pt idx="3422">
                  <c:v>5.1426350000000003</c:v>
                </c:pt>
                <c:pt idx="3423">
                  <c:v>5.1454218750016008</c:v>
                </c:pt>
                <c:pt idx="3424">
                  <c:v>5.1481493750016005</c:v>
                </c:pt>
                <c:pt idx="3425">
                  <c:v>5.1508806250016006</c:v>
                </c:pt>
                <c:pt idx="3426">
                  <c:v>5.1535606250016004</c:v>
                </c:pt>
                <c:pt idx="3427">
                  <c:v>5.1562831250016004</c:v>
                </c:pt>
                <c:pt idx="3428">
                  <c:v>5.1589756250016006</c:v>
                </c:pt>
                <c:pt idx="3429">
                  <c:v>5.1616903124992009</c:v>
                </c:pt>
                <c:pt idx="3430">
                  <c:v>5.1643268750016009</c:v>
                </c:pt>
                <c:pt idx="3431">
                  <c:v>5.1671106250016008</c:v>
                </c:pt>
                <c:pt idx="3432">
                  <c:v>5.1698628124992005</c:v>
                </c:pt>
                <c:pt idx="3433">
                  <c:v>5.1725940624992006</c:v>
                </c:pt>
                <c:pt idx="3434">
                  <c:v>5.1753671875007994</c:v>
                </c:pt>
                <c:pt idx="3435">
                  <c:v>5.1780875000000002</c:v>
                </c:pt>
                <c:pt idx="3436">
                  <c:v>5.1809053124992008</c:v>
                </c:pt>
                <c:pt idx="3437">
                  <c:v>5.1837171875007995</c:v>
                </c:pt>
                <c:pt idx="3438">
                  <c:v>5.1865899999999998</c:v>
                </c:pt>
                <c:pt idx="3439">
                  <c:v>5.1894331250016004</c:v>
                </c:pt>
                <c:pt idx="3440">
                  <c:v>5.1923459375007992</c:v>
                </c:pt>
                <c:pt idx="3441">
                  <c:v>5.1951521875007991</c:v>
                </c:pt>
                <c:pt idx="3442">
                  <c:v>5.1980221875007997</c:v>
                </c:pt>
                <c:pt idx="3443">
                  <c:v>5.2008903124992001</c:v>
                </c:pt>
                <c:pt idx="3444">
                  <c:v>5.2037503124992002</c:v>
                </c:pt>
                <c:pt idx="3445">
                  <c:v>5.2066393750016005</c:v>
                </c:pt>
                <c:pt idx="3446">
                  <c:v>5.2094693750016008</c:v>
                </c:pt>
                <c:pt idx="3447">
                  <c:v>5.2122628124992003</c:v>
                </c:pt>
                <c:pt idx="3448">
                  <c:v>5.2150249999999998</c:v>
                </c:pt>
                <c:pt idx="3449">
                  <c:v>5.2177590624992005</c:v>
                </c:pt>
                <c:pt idx="3450">
                  <c:v>5.2205065624992004</c:v>
                </c:pt>
                <c:pt idx="3451">
                  <c:v>5.2232846875007999</c:v>
                </c:pt>
                <c:pt idx="3452">
                  <c:v>5.2260246875007992</c:v>
                </c:pt>
                <c:pt idx="3453">
                  <c:v>5.2287774999999996</c:v>
                </c:pt>
                <c:pt idx="3454">
                  <c:v>5.2315703124992003</c:v>
                </c:pt>
                <c:pt idx="3455">
                  <c:v>5.2342959375007991</c:v>
                </c:pt>
                <c:pt idx="3456">
                  <c:v>5.2370718750016003</c:v>
                </c:pt>
                <c:pt idx="3457">
                  <c:v>5.2398812499999998</c:v>
                </c:pt>
                <c:pt idx="3458">
                  <c:v>5.2427006250016008</c:v>
                </c:pt>
                <c:pt idx="3459">
                  <c:v>5.2455281250015995</c:v>
                </c:pt>
                <c:pt idx="3460">
                  <c:v>5.2483431250015995</c:v>
                </c:pt>
                <c:pt idx="3461">
                  <c:v>5.2511618750015998</c:v>
                </c:pt>
                <c:pt idx="3462">
                  <c:v>5.2540456250015994</c:v>
                </c:pt>
                <c:pt idx="3463">
                  <c:v>5.2568875000000004</c:v>
                </c:pt>
                <c:pt idx="3464">
                  <c:v>5.2597474999999996</c:v>
                </c:pt>
                <c:pt idx="3465">
                  <c:v>5.2626262500000003</c:v>
                </c:pt>
                <c:pt idx="3466">
                  <c:v>5.2654081250016</c:v>
                </c:pt>
                <c:pt idx="3467">
                  <c:v>5.2682468750015996</c:v>
                </c:pt>
                <c:pt idx="3468">
                  <c:v>5.2710687500000004</c:v>
                </c:pt>
                <c:pt idx="3469">
                  <c:v>5.2739374999999997</c:v>
                </c:pt>
                <c:pt idx="3470">
                  <c:v>5.2767906250015999</c:v>
                </c:pt>
                <c:pt idx="3471">
                  <c:v>5.2796037499999997</c:v>
                </c:pt>
                <c:pt idx="3472">
                  <c:v>5.2823531250015998</c:v>
                </c:pt>
                <c:pt idx="3473">
                  <c:v>5.2851425000000001</c:v>
                </c:pt>
                <c:pt idx="3474">
                  <c:v>5.2878943750016001</c:v>
                </c:pt>
                <c:pt idx="3475">
                  <c:v>5.2906406250015996</c:v>
                </c:pt>
                <c:pt idx="3476">
                  <c:v>5.2934443750015996</c:v>
                </c:pt>
                <c:pt idx="3477">
                  <c:v>5.2961618750015997</c:v>
                </c:pt>
                <c:pt idx="3478">
                  <c:v>5.2988774999999997</c:v>
                </c:pt>
                <c:pt idx="3479">
                  <c:v>5.3016306250016001</c:v>
                </c:pt>
                <c:pt idx="3480">
                  <c:v>5.3043374999999999</c:v>
                </c:pt>
                <c:pt idx="3481">
                  <c:v>5.3070412500000002</c:v>
                </c:pt>
                <c:pt idx="3482">
                  <c:v>5.3097387500000002</c:v>
                </c:pt>
                <c:pt idx="3483">
                  <c:v>5.3124168750015999</c:v>
                </c:pt>
                <c:pt idx="3484">
                  <c:v>5.3151706250016</c:v>
                </c:pt>
                <c:pt idx="3485">
                  <c:v>5.3179456250015997</c:v>
                </c:pt>
                <c:pt idx="3486">
                  <c:v>5.3207006250015993</c:v>
                </c:pt>
                <c:pt idx="3487">
                  <c:v>5.3235006250015999</c:v>
                </c:pt>
                <c:pt idx="3488">
                  <c:v>5.3263049999999996</c:v>
                </c:pt>
                <c:pt idx="3489">
                  <c:v>5.3290256250015995</c:v>
                </c:pt>
                <c:pt idx="3490">
                  <c:v>5.3318062499999996</c:v>
                </c:pt>
                <c:pt idx="3491">
                  <c:v>5.3345925000000003</c:v>
                </c:pt>
                <c:pt idx="3492">
                  <c:v>5.3374006250015995</c:v>
                </c:pt>
                <c:pt idx="3493">
                  <c:v>5.3402200000000004</c:v>
                </c:pt>
                <c:pt idx="3494">
                  <c:v>5.3429824999999997</c:v>
                </c:pt>
                <c:pt idx="3495">
                  <c:v>5.3456824999999997</c:v>
                </c:pt>
                <c:pt idx="3496">
                  <c:v>5.3484006250015996</c:v>
                </c:pt>
                <c:pt idx="3497">
                  <c:v>5.35110375</c:v>
                </c:pt>
                <c:pt idx="3498">
                  <c:v>5.3538174999999999</c:v>
                </c:pt>
                <c:pt idx="3499">
                  <c:v>5.3565168750016001</c:v>
                </c:pt>
                <c:pt idx="3500">
                  <c:v>5.3592262499999999</c:v>
                </c:pt>
                <c:pt idx="3501">
                  <c:v>5.3619000000000003</c:v>
                </c:pt>
                <c:pt idx="3502">
                  <c:v>5.3645868750016001</c:v>
                </c:pt>
                <c:pt idx="3503">
                  <c:v>5.3672475000000004</c:v>
                </c:pt>
                <c:pt idx="3504">
                  <c:v>5.3698943750015999</c:v>
                </c:pt>
                <c:pt idx="3505">
                  <c:v>5.3725874999999998</c:v>
                </c:pt>
                <c:pt idx="3506">
                  <c:v>5.3752599999999999</c:v>
                </c:pt>
                <c:pt idx="3507">
                  <c:v>5.3779743750015996</c:v>
                </c:pt>
                <c:pt idx="3508">
                  <c:v>5.3806450000000003</c:v>
                </c:pt>
                <c:pt idx="3509">
                  <c:v>5.3833543750016002</c:v>
                </c:pt>
                <c:pt idx="3510">
                  <c:v>5.38605</c:v>
                </c:pt>
                <c:pt idx="3511">
                  <c:v>5.3888100000000003</c:v>
                </c:pt>
                <c:pt idx="3512">
                  <c:v>5.3914906250015999</c:v>
                </c:pt>
                <c:pt idx="3513">
                  <c:v>5.3942449999999997</c:v>
                </c:pt>
                <c:pt idx="3514">
                  <c:v>5.3969756250016001</c:v>
                </c:pt>
                <c:pt idx="3515">
                  <c:v>5.3996918750015999</c:v>
                </c:pt>
                <c:pt idx="3516">
                  <c:v>5.4024343750016</c:v>
                </c:pt>
                <c:pt idx="3517">
                  <c:v>5.4051281250015997</c:v>
                </c:pt>
                <c:pt idx="3518">
                  <c:v>5.4078299999999997</c:v>
                </c:pt>
                <c:pt idx="3519">
                  <c:v>5.4105293750015999</c:v>
                </c:pt>
                <c:pt idx="3520">
                  <c:v>5.4132325000000003</c:v>
                </c:pt>
                <c:pt idx="3521">
                  <c:v>5.4159181250015997</c:v>
                </c:pt>
                <c:pt idx="3522">
                  <c:v>5.4185843750015996</c:v>
                </c:pt>
                <c:pt idx="3523">
                  <c:v>5.4212406250015999</c:v>
                </c:pt>
                <c:pt idx="3524">
                  <c:v>5.4239249999999997</c:v>
                </c:pt>
                <c:pt idx="3525">
                  <c:v>5.4266224999999997</c:v>
                </c:pt>
                <c:pt idx="3526">
                  <c:v>5.4292924999999999</c:v>
                </c:pt>
                <c:pt idx="3527">
                  <c:v>5.4319800000000003</c:v>
                </c:pt>
                <c:pt idx="3528">
                  <c:v>5.4346506250016002</c:v>
                </c:pt>
                <c:pt idx="3529">
                  <c:v>5.4372712500000002</c:v>
                </c:pt>
                <c:pt idx="3530">
                  <c:v>5.4398987500000002</c:v>
                </c:pt>
                <c:pt idx="3531">
                  <c:v>5.4425356250016002</c:v>
                </c:pt>
                <c:pt idx="3532">
                  <c:v>5.4452262500000002</c:v>
                </c:pt>
                <c:pt idx="3533">
                  <c:v>5.4478549999999997</c:v>
                </c:pt>
                <c:pt idx="3534">
                  <c:v>5.4504849999999996</c:v>
                </c:pt>
                <c:pt idx="3535">
                  <c:v>5.4531181250016001</c:v>
                </c:pt>
                <c:pt idx="3536">
                  <c:v>5.45571875</c:v>
                </c:pt>
                <c:pt idx="3537">
                  <c:v>5.4583500000000003</c:v>
                </c:pt>
                <c:pt idx="3538">
                  <c:v>5.4610087500000004</c:v>
                </c:pt>
                <c:pt idx="3539">
                  <c:v>5.4636899999999997</c:v>
                </c:pt>
                <c:pt idx="3540">
                  <c:v>5.4663587500000004</c:v>
                </c:pt>
                <c:pt idx="3541">
                  <c:v>5.4690250000000002</c:v>
                </c:pt>
                <c:pt idx="3542">
                  <c:v>5.4716687500000001</c:v>
                </c:pt>
                <c:pt idx="3543">
                  <c:v>5.4743606250015997</c:v>
                </c:pt>
                <c:pt idx="3544">
                  <c:v>5.4770693750015997</c:v>
                </c:pt>
                <c:pt idx="3545">
                  <c:v>5.4797768750015994</c:v>
                </c:pt>
                <c:pt idx="3546">
                  <c:v>5.4824887499999999</c:v>
                </c:pt>
                <c:pt idx="3547">
                  <c:v>5.4851974999999999</c:v>
                </c:pt>
                <c:pt idx="3548">
                  <c:v>5.4878850000000003</c:v>
                </c:pt>
                <c:pt idx="3549">
                  <c:v>5.4905762500000002</c:v>
                </c:pt>
                <c:pt idx="3550">
                  <c:v>5.4933018750015998</c:v>
                </c:pt>
                <c:pt idx="3551">
                  <c:v>5.4960243750015998</c:v>
                </c:pt>
                <c:pt idx="3552">
                  <c:v>5.4987131250015997</c:v>
                </c:pt>
                <c:pt idx="3553">
                  <c:v>5.5013756250016002</c:v>
                </c:pt>
                <c:pt idx="3554">
                  <c:v>5.5040543750015996</c:v>
                </c:pt>
                <c:pt idx="3555">
                  <c:v>5.5067199999999996</c:v>
                </c:pt>
                <c:pt idx="3556">
                  <c:v>5.5094356250015997</c:v>
                </c:pt>
                <c:pt idx="3557">
                  <c:v>5.5121368750016</c:v>
                </c:pt>
                <c:pt idx="3558">
                  <c:v>5.5148299999999999</c:v>
                </c:pt>
                <c:pt idx="3559">
                  <c:v>5.5175143750015998</c:v>
                </c:pt>
                <c:pt idx="3560">
                  <c:v>5.5201525</c:v>
                </c:pt>
                <c:pt idx="3561">
                  <c:v>5.5228193750015997</c:v>
                </c:pt>
                <c:pt idx="3562">
                  <c:v>5.5255337500000001</c:v>
                </c:pt>
                <c:pt idx="3563">
                  <c:v>5.5282962500000004</c:v>
                </c:pt>
                <c:pt idx="3564">
                  <c:v>5.5309981250015996</c:v>
                </c:pt>
                <c:pt idx="3565">
                  <c:v>5.5336999999999996</c:v>
                </c:pt>
                <c:pt idx="3566">
                  <c:v>5.5364056250016001</c:v>
                </c:pt>
                <c:pt idx="3567">
                  <c:v>5.5390318750015997</c:v>
                </c:pt>
                <c:pt idx="3568">
                  <c:v>5.5416837499999998</c:v>
                </c:pt>
                <c:pt idx="3569">
                  <c:v>5.5443224999999998</c:v>
                </c:pt>
                <c:pt idx="3570">
                  <c:v>5.5469887499999997</c:v>
                </c:pt>
                <c:pt idx="3571">
                  <c:v>5.5496131250016001</c:v>
                </c:pt>
                <c:pt idx="3572">
                  <c:v>5.5522406250016001</c:v>
                </c:pt>
                <c:pt idx="3573">
                  <c:v>5.5548031250015999</c:v>
                </c:pt>
                <c:pt idx="3574">
                  <c:v>5.5573781250016001</c:v>
                </c:pt>
                <c:pt idx="3575">
                  <c:v>5.5598793750016</c:v>
                </c:pt>
                <c:pt idx="3576">
                  <c:v>5.5623906250015995</c:v>
                </c:pt>
                <c:pt idx="3577">
                  <c:v>5.5649312499999999</c:v>
                </c:pt>
                <c:pt idx="3578">
                  <c:v>5.56752</c:v>
                </c:pt>
                <c:pt idx="3579">
                  <c:v>5.5701087500000002</c:v>
                </c:pt>
                <c:pt idx="3580">
                  <c:v>5.5726325000000001</c:v>
                </c:pt>
                <c:pt idx="3581">
                  <c:v>5.5751881250016</c:v>
                </c:pt>
                <c:pt idx="3582">
                  <c:v>5.5776937499999999</c:v>
                </c:pt>
                <c:pt idx="3583">
                  <c:v>5.5801956250015996</c:v>
                </c:pt>
                <c:pt idx="3584">
                  <c:v>5.5827331250015995</c:v>
                </c:pt>
                <c:pt idx="3585">
                  <c:v>5.5852775000000001</c:v>
                </c:pt>
                <c:pt idx="3586">
                  <c:v>5.5877974999999998</c:v>
                </c:pt>
                <c:pt idx="3587">
                  <c:v>5.5902799999999999</c:v>
                </c:pt>
                <c:pt idx="3588">
                  <c:v>5.5927368750015996</c:v>
                </c:pt>
                <c:pt idx="3589">
                  <c:v>5.5951856250015997</c:v>
                </c:pt>
                <c:pt idx="3590">
                  <c:v>5.5976850000000002</c:v>
                </c:pt>
                <c:pt idx="3591">
                  <c:v>5.60009625</c:v>
                </c:pt>
                <c:pt idx="3592">
                  <c:v>5.6026093750015997</c:v>
                </c:pt>
                <c:pt idx="3593">
                  <c:v>5.6050837500000004</c:v>
                </c:pt>
                <c:pt idx="3594">
                  <c:v>5.6075231250015998</c:v>
                </c:pt>
                <c:pt idx="3595">
                  <c:v>5.6100343750016002</c:v>
                </c:pt>
                <c:pt idx="3596">
                  <c:v>5.6125800000000003</c:v>
                </c:pt>
                <c:pt idx="3597">
                  <c:v>5.6150725000000001</c:v>
                </c:pt>
                <c:pt idx="3598">
                  <c:v>5.6175862499999996</c:v>
                </c:pt>
                <c:pt idx="3599">
                  <c:v>5.6200912499999998</c:v>
                </c:pt>
                <c:pt idx="3600">
                  <c:v>5.6225856250015998</c:v>
                </c:pt>
                <c:pt idx="3601">
                  <c:v>5.6251274999999996</c:v>
                </c:pt>
                <c:pt idx="3602">
                  <c:v>5.6276112500000002</c:v>
                </c:pt>
                <c:pt idx="3603">
                  <c:v>5.6301199999999998</c:v>
                </c:pt>
                <c:pt idx="3604">
                  <c:v>5.63263625</c:v>
                </c:pt>
                <c:pt idx="3605">
                  <c:v>5.6351337499999996</c:v>
                </c:pt>
                <c:pt idx="3606">
                  <c:v>5.6375900000000003</c:v>
                </c:pt>
                <c:pt idx="3607">
                  <c:v>5.6401156250015996</c:v>
                </c:pt>
                <c:pt idx="3608">
                  <c:v>5.6426137499999998</c:v>
                </c:pt>
                <c:pt idx="3609">
                  <c:v>5.6451318750016002</c:v>
                </c:pt>
                <c:pt idx="3610">
                  <c:v>5.6476112499999997</c:v>
                </c:pt>
                <c:pt idx="3611">
                  <c:v>5.6501168750015998</c:v>
                </c:pt>
                <c:pt idx="3612">
                  <c:v>5.6526131250015998</c:v>
                </c:pt>
                <c:pt idx="3613">
                  <c:v>5.6551237499999996</c:v>
                </c:pt>
                <c:pt idx="3614">
                  <c:v>5.6575981250015994</c:v>
                </c:pt>
                <c:pt idx="3615">
                  <c:v>5.6600918750015996</c:v>
                </c:pt>
                <c:pt idx="3616">
                  <c:v>5.6625437500000002</c:v>
                </c:pt>
                <c:pt idx="3617">
                  <c:v>5.6650681250016</c:v>
                </c:pt>
                <c:pt idx="3618">
                  <c:v>5.6675412500000002</c:v>
                </c:pt>
                <c:pt idx="3619">
                  <c:v>5.6700012500000003</c:v>
                </c:pt>
                <c:pt idx="3620">
                  <c:v>5.6725062499999996</c:v>
                </c:pt>
                <c:pt idx="3621">
                  <c:v>5.6750406250015999</c:v>
                </c:pt>
                <c:pt idx="3622">
                  <c:v>5.6775231250016001</c:v>
                </c:pt>
                <c:pt idx="3623">
                  <c:v>5.6799787500000001</c:v>
                </c:pt>
                <c:pt idx="3624">
                  <c:v>5.6824243750015997</c:v>
                </c:pt>
                <c:pt idx="3625">
                  <c:v>5.6848512500000004</c:v>
                </c:pt>
                <c:pt idx="3626">
                  <c:v>5.6873306250016</c:v>
                </c:pt>
                <c:pt idx="3627">
                  <c:v>5.6897206250016001</c:v>
                </c:pt>
                <c:pt idx="3628">
                  <c:v>5.6921749999999998</c:v>
                </c:pt>
                <c:pt idx="3629">
                  <c:v>5.6946493750015996</c:v>
                </c:pt>
                <c:pt idx="3630">
                  <c:v>5.6970912499999997</c:v>
                </c:pt>
                <c:pt idx="3631">
                  <c:v>5.6994743750015999</c:v>
                </c:pt>
                <c:pt idx="3632">
                  <c:v>5.7018837500000004</c:v>
                </c:pt>
                <c:pt idx="3633">
                  <c:v>5.7042987500000004</c:v>
                </c:pt>
                <c:pt idx="3634">
                  <c:v>5.7067331250016</c:v>
                </c:pt>
                <c:pt idx="3635">
                  <c:v>5.7091799999999999</c:v>
                </c:pt>
                <c:pt idx="3636">
                  <c:v>5.7116024999999997</c:v>
                </c:pt>
                <c:pt idx="3637">
                  <c:v>5.7140906250015995</c:v>
                </c:pt>
                <c:pt idx="3638">
                  <c:v>5.7164562500000002</c:v>
                </c:pt>
                <c:pt idx="3639">
                  <c:v>5.7188718750016001</c:v>
                </c:pt>
                <c:pt idx="3640">
                  <c:v>5.7212893750016001</c:v>
                </c:pt>
                <c:pt idx="3641">
                  <c:v>5.7237368750015998</c:v>
                </c:pt>
                <c:pt idx="3642">
                  <c:v>5.7262012499999999</c:v>
                </c:pt>
                <c:pt idx="3643">
                  <c:v>5.7286843750015999</c:v>
                </c:pt>
                <c:pt idx="3644">
                  <c:v>5.7311512499999999</c:v>
                </c:pt>
                <c:pt idx="3645">
                  <c:v>5.7336131250015994</c:v>
                </c:pt>
                <c:pt idx="3646">
                  <c:v>5.7360718750016</c:v>
                </c:pt>
                <c:pt idx="3647">
                  <c:v>5.7385700000000002</c:v>
                </c:pt>
                <c:pt idx="3648">
                  <c:v>5.7410781250016001</c:v>
                </c:pt>
                <c:pt idx="3649">
                  <c:v>5.7435887499999998</c:v>
                </c:pt>
                <c:pt idx="3650">
                  <c:v>5.7461206250016001</c:v>
                </c:pt>
                <c:pt idx="3651">
                  <c:v>5.7486112499999997</c:v>
                </c:pt>
                <c:pt idx="3652">
                  <c:v>5.7511337500000002</c:v>
                </c:pt>
                <c:pt idx="3653">
                  <c:v>5.7536781250016</c:v>
                </c:pt>
                <c:pt idx="3654">
                  <c:v>5.7562274999999996</c:v>
                </c:pt>
                <c:pt idx="3655">
                  <c:v>5.7587774999999999</c:v>
                </c:pt>
                <c:pt idx="3656">
                  <c:v>5.7613312499999996</c:v>
                </c:pt>
                <c:pt idx="3657">
                  <c:v>5.7638637499999996</c:v>
                </c:pt>
                <c:pt idx="3658">
                  <c:v>5.7664131250016002</c:v>
                </c:pt>
                <c:pt idx="3659">
                  <c:v>5.7689518750015996</c:v>
                </c:pt>
                <c:pt idx="3660">
                  <c:v>5.7714737500000002</c:v>
                </c:pt>
                <c:pt idx="3661">
                  <c:v>5.7740231250015999</c:v>
                </c:pt>
                <c:pt idx="3662">
                  <c:v>5.7765287499999998</c:v>
                </c:pt>
                <c:pt idx="3663">
                  <c:v>5.7789981250015998</c:v>
                </c:pt>
                <c:pt idx="3664">
                  <c:v>5.7814918750016</c:v>
                </c:pt>
                <c:pt idx="3665">
                  <c:v>5.7839437499999997</c:v>
                </c:pt>
                <c:pt idx="3666">
                  <c:v>5.7864306250016</c:v>
                </c:pt>
                <c:pt idx="3667">
                  <c:v>5.7888812500000002</c:v>
                </c:pt>
                <c:pt idx="3668">
                  <c:v>5.7914012499999998</c:v>
                </c:pt>
                <c:pt idx="3669">
                  <c:v>5.7938468750015995</c:v>
                </c:pt>
                <c:pt idx="3670">
                  <c:v>5.7963193750016</c:v>
                </c:pt>
                <c:pt idx="3671">
                  <c:v>5.7987881250015993</c:v>
                </c:pt>
                <c:pt idx="3672">
                  <c:v>5.8013018750015997</c:v>
                </c:pt>
                <c:pt idx="3673">
                  <c:v>5.8038006250015997</c:v>
                </c:pt>
                <c:pt idx="3674">
                  <c:v>5.8063399999999996</c:v>
                </c:pt>
                <c:pt idx="3675">
                  <c:v>5.8088731250015995</c:v>
                </c:pt>
                <c:pt idx="3676">
                  <c:v>5.8114024999999998</c:v>
                </c:pt>
                <c:pt idx="3677">
                  <c:v>5.8139206250016002</c:v>
                </c:pt>
                <c:pt idx="3678">
                  <c:v>5.8164306250015994</c:v>
                </c:pt>
                <c:pt idx="3679">
                  <c:v>5.8189193750015997</c:v>
                </c:pt>
                <c:pt idx="3680">
                  <c:v>5.8214024999999996</c:v>
                </c:pt>
                <c:pt idx="3681">
                  <c:v>5.8238462499999999</c:v>
                </c:pt>
                <c:pt idx="3682">
                  <c:v>5.8262887499999998</c:v>
                </c:pt>
                <c:pt idx="3683">
                  <c:v>5.8287787499999997</c:v>
                </c:pt>
                <c:pt idx="3684">
                  <c:v>5.8311462499999998</c:v>
                </c:pt>
                <c:pt idx="3685">
                  <c:v>5.8335756250015995</c:v>
                </c:pt>
                <c:pt idx="3686">
                  <c:v>5.8359593750015994</c:v>
                </c:pt>
                <c:pt idx="3687">
                  <c:v>5.8382837500000004</c:v>
                </c:pt>
                <c:pt idx="3688">
                  <c:v>5.8405037499999999</c:v>
                </c:pt>
                <c:pt idx="3689">
                  <c:v>5.8427775000000004</c:v>
                </c:pt>
                <c:pt idx="3690">
                  <c:v>5.8449612499999999</c:v>
                </c:pt>
                <c:pt idx="3691">
                  <c:v>5.8471849999999996</c:v>
                </c:pt>
                <c:pt idx="3692">
                  <c:v>5.8493387500000003</c:v>
                </c:pt>
                <c:pt idx="3693">
                  <c:v>5.8514499999999998</c:v>
                </c:pt>
                <c:pt idx="3694">
                  <c:v>5.8536056250015998</c:v>
                </c:pt>
                <c:pt idx="3695">
                  <c:v>5.8557381250015998</c:v>
                </c:pt>
                <c:pt idx="3696">
                  <c:v>5.8578856250015994</c:v>
                </c:pt>
                <c:pt idx="3697">
                  <c:v>5.8600218750015998</c:v>
                </c:pt>
                <c:pt idx="3698">
                  <c:v>5.8622406250015997</c:v>
                </c:pt>
                <c:pt idx="3699">
                  <c:v>5.8644431250015998</c:v>
                </c:pt>
                <c:pt idx="3700">
                  <c:v>5.8667293750015999</c:v>
                </c:pt>
                <c:pt idx="3701">
                  <c:v>5.8689631250016001</c:v>
                </c:pt>
                <c:pt idx="3702">
                  <c:v>5.8713087499999999</c:v>
                </c:pt>
                <c:pt idx="3703">
                  <c:v>5.8736193750016001</c:v>
                </c:pt>
                <c:pt idx="3704">
                  <c:v>5.8759275000000004</c:v>
                </c:pt>
                <c:pt idx="3705">
                  <c:v>5.8782212500000002</c:v>
                </c:pt>
                <c:pt idx="3706">
                  <c:v>5.8804918750016002</c:v>
                </c:pt>
                <c:pt idx="3707">
                  <c:v>5.8828500000000004</c:v>
                </c:pt>
                <c:pt idx="3708">
                  <c:v>5.8851775000000002</c:v>
                </c:pt>
                <c:pt idx="3709">
                  <c:v>5.8875312500000003</c:v>
                </c:pt>
                <c:pt idx="3710">
                  <c:v>5.8898643750015998</c:v>
                </c:pt>
                <c:pt idx="3711">
                  <c:v>5.8921912499999998</c:v>
                </c:pt>
                <c:pt idx="3712">
                  <c:v>5.8944274999999999</c:v>
                </c:pt>
                <c:pt idx="3713">
                  <c:v>5.8967031250015998</c:v>
                </c:pt>
                <c:pt idx="3714">
                  <c:v>5.8989874999999996</c:v>
                </c:pt>
                <c:pt idx="3715">
                  <c:v>5.9012643750015998</c:v>
                </c:pt>
                <c:pt idx="3716">
                  <c:v>5.9035493750015995</c:v>
                </c:pt>
                <c:pt idx="3717">
                  <c:v>5.9057931250015994</c:v>
                </c:pt>
                <c:pt idx="3718">
                  <c:v>5.9080300000000001</c:v>
                </c:pt>
                <c:pt idx="3719">
                  <c:v>5.9102787499999998</c:v>
                </c:pt>
                <c:pt idx="3720">
                  <c:v>5.9124918750016002</c:v>
                </c:pt>
                <c:pt idx="3721">
                  <c:v>5.9146487499999996</c:v>
                </c:pt>
                <c:pt idx="3722">
                  <c:v>5.9168631250015995</c:v>
                </c:pt>
                <c:pt idx="3723">
                  <c:v>5.9190312499999997</c:v>
                </c:pt>
                <c:pt idx="3724">
                  <c:v>5.9212024999999997</c:v>
                </c:pt>
                <c:pt idx="3725">
                  <c:v>5.9234012500000004</c:v>
                </c:pt>
                <c:pt idx="3726">
                  <c:v>5.9255968750015997</c:v>
                </c:pt>
                <c:pt idx="3727">
                  <c:v>5.9277937500000002</c:v>
                </c:pt>
                <c:pt idx="3728">
                  <c:v>5.9300318750015997</c:v>
                </c:pt>
                <c:pt idx="3729">
                  <c:v>5.9321900000000003</c:v>
                </c:pt>
                <c:pt idx="3730">
                  <c:v>5.9344074999999998</c:v>
                </c:pt>
                <c:pt idx="3731">
                  <c:v>5.9367312500000002</c:v>
                </c:pt>
                <c:pt idx="3732">
                  <c:v>5.9390124999999996</c:v>
                </c:pt>
                <c:pt idx="3733">
                  <c:v>5.9413337500000001</c:v>
                </c:pt>
                <c:pt idx="3734">
                  <c:v>5.9436556250015995</c:v>
                </c:pt>
                <c:pt idx="3735">
                  <c:v>5.9459387499999998</c:v>
                </c:pt>
                <c:pt idx="3736">
                  <c:v>5.9482637499999997</c:v>
                </c:pt>
                <c:pt idx="3737">
                  <c:v>5.9505837499999998</c:v>
                </c:pt>
                <c:pt idx="3738">
                  <c:v>5.9528618750015996</c:v>
                </c:pt>
                <c:pt idx="3739">
                  <c:v>5.95517875</c:v>
                </c:pt>
                <c:pt idx="3740">
                  <c:v>5.9574531250015994</c:v>
                </c:pt>
                <c:pt idx="3741">
                  <c:v>5.9596912499999997</c:v>
                </c:pt>
                <c:pt idx="3742">
                  <c:v>5.9619143750015997</c:v>
                </c:pt>
                <c:pt idx="3743">
                  <c:v>5.9641337500000002</c:v>
                </c:pt>
                <c:pt idx="3744">
                  <c:v>5.9663262499999998</c:v>
                </c:pt>
                <c:pt idx="3745">
                  <c:v>5.9685243750015999</c:v>
                </c:pt>
                <c:pt idx="3746">
                  <c:v>5.9706718750015995</c:v>
                </c:pt>
                <c:pt idx="3747">
                  <c:v>5.9728006250016001</c:v>
                </c:pt>
                <c:pt idx="3748">
                  <c:v>5.9749843750015996</c:v>
                </c:pt>
                <c:pt idx="3749">
                  <c:v>5.9771506250015998</c:v>
                </c:pt>
                <c:pt idx="3750">
                  <c:v>5.9793012499999998</c:v>
                </c:pt>
                <c:pt idx="3751">
                  <c:v>5.9813668750015996</c:v>
                </c:pt>
                <c:pt idx="3752">
                  <c:v>5.9834743750015997</c:v>
                </c:pt>
                <c:pt idx="3753">
                  <c:v>5.9855687499999997</c:v>
                </c:pt>
                <c:pt idx="3754">
                  <c:v>5.9876543750015996</c:v>
                </c:pt>
                <c:pt idx="3755">
                  <c:v>5.9897631250016001</c:v>
                </c:pt>
                <c:pt idx="3756">
                  <c:v>5.9918618750016002</c:v>
                </c:pt>
                <c:pt idx="3757">
                  <c:v>5.9940081250016002</c:v>
                </c:pt>
                <c:pt idx="3758">
                  <c:v>5.9961231250016001</c:v>
                </c:pt>
                <c:pt idx="3759">
                  <c:v>5.9983043750015996</c:v>
                </c:pt>
                <c:pt idx="3760">
                  <c:v>6.0004762500000002</c:v>
                </c:pt>
                <c:pt idx="3761">
                  <c:v>6.0027218750015994</c:v>
                </c:pt>
                <c:pt idx="3762">
                  <c:v>6.0049081250015997</c:v>
                </c:pt>
                <c:pt idx="3763">
                  <c:v>6.0071399999999997</c:v>
                </c:pt>
                <c:pt idx="3764">
                  <c:v>6.0093975000000004</c:v>
                </c:pt>
                <c:pt idx="3765">
                  <c:v>6.0116493750015998</c:v>
                </c:pt>
                <c:pt idx="3766">
                  <c:v>6.0138837499999998</c:v>
                </c:pt>
                <c:pt idx="3767">
                  <c:v>6.0161337499999998</c:v>
                </c:pt>
                <c:pt idx="3768">
                  <c:v>6.0183712500000004</c:v>
                </c:pt>
                <c:pt idx="3769">
                  <c:v>6.0205287500000004</c:v>
                </c:pt>
                <c:pt idx="3770">
                  <c:v>6.0227506250016001</c:v>
                </c:pt>
                <c:pt idx="3771">
                  <c:v>6.0249731250015994</c:v>
                </c:pt>
                <c:pt idx="3772">
                  <c:v>6.0272287499999999</c:v>
                </c:pt>
                <c:pt idx="3773">
                  <c:v>6.0294418750015994</c:v>
                </c:pt>
                <c:pt idx="3774">
                  <c:v>6.0316118750015999</c:v>
                </c:pt>
                <c:pt idx="3775">
                  <c:v>6.03379625</c:v>
                </c:pt>
                <c:pt idx="3776">
                  <c:v>6.0359318750015998</c:v>
                </c:pt>
                <c:pt idx="3777">
                  <c:v>6.0380556250015998</c:v>
                </c:pt>
                <c:pt idx="3778">
                  <c:v>6.0402018750015998</c:v>
                </c:pt>
                <c:pt idx="3779">
                  <c:v>6.0423675000000001</c:v>
                </c:pt>
                <c:pt idx="3780">
                  <c:v>6.0444543750015995</c:v>
                </c:pt>
                <c:pt idx="3781">
                  <c:v>6.0465150000000003</c:v>
                </c:pt>
                <c:pt idx="3782">
                  <c:v>6.0486124999999999</c:v>
                </c:pt>
                <c:pt idx="3783">
                  <c:v>6.0506599999999997</c:v>
                </c:pt>
                <c:pt idx="3784">
                  <c:v>6.0527818750015996</c:v>
                </c:pt>
                <c:pt idx="3785">
                  <c:v>6.0548806250015996</c:v>
                </c:pt>
                <c:pt idx="3786">
                  <c:v>6.0570187500000001</c:v>
                </c:pt>
                <c:pt idx="3787">
                  <c:v>6.0590675000000003</c:v>
                </c:pt>
                <c:pt idx="3788">
                  <c:v>6.0611468750016</c:v>
                </c:pt>
                <c:pt idx="3789">
                  <c:v>6.0632143750015999</c:v>
                </c:pt>
                <c:pt idx="3790">
                  <c:v>6.0653043750015998</c:v>
                </c:pt>
                <c:pt idx="3791">
                  <c:v>6.0674243750015995</c:v>
                </c:pt>
                <c:pt idx="3792">
                  <c:v>6.0694956250015997</c:v>
                </c:pt>
                <c:pt idx="3793">
                  <c:v>6.0716037500000004</c:v>
                </c:pt>
                <c:pt idx="3794">
                  <c:v>6.0736943750016001</c:v>
                </c:pt>
                <c:pt idx="3795">
                  <c:v>6.0757675000000004</c:v>
                </c:pt>
                <c:pt idx="3796">
                  <c:v>6.0778881250015999</c:v>
                </c:pt>
                <c:pt idx="3797">
                  <c:v>6.0800200000000002</c:v>
                </c:pt>
                <c:pt idx="3798">
                  <c:v>6.0820762500000001</c:v>
                </c:pt>
                <c:pt idx="3799">
                  <c:v>6.0841818750016001</c:v>
                </c:pt>
                <c:pt idx="3800">
                  <c:v>6.0862375000000002</c:v>
                </c:pt>
                <c:pt idx="3801">
                  <c:v>6.0882993750015997</c:v>
                </c:pt>
                <c:pt idx="3802">
                  <c:v>6.0904237500000002</c:v>
                </c:pt>
                <c:pt idx="3803">
                  <c:v>6.09249375</c:v>
                </c:pt>
                <c:pt idx="3804">
                  <c:v>6.0945606250016002</c:v>
                </c:pt>
                <c:pt idx="3805">
                  <c:v>6.0966068750015996</c:v>
                </c:pt>
                <c:pt idx="3806">
                  <c:v>6.0986181250015994</c:v>
                </c:pt>
                <c:pt idx="3807">
                  <c:v>6.1006312500000002</c:v>
                </c:pt>
                <c:pt idx="3808">
                  <c:v>6.1026568750015997</c:v>
                </c:pt>
                <c:pt idx="3809">
                  <c:v>6.1046618750016002</c:v>
                </c:pt>
                <c:pt idx="3810">
                  <c:v>6.1066787500000004</c:v>
                </c:pt>
                <c:pt idx="3811">
                  <c:v>6.1086862499999999</c:v>
                </c:pt>
                <c:pt idx="3812">
                  <c:v>6.1106331250016002</c:v>
                </c:pt>
                <c:pt idx="3813">
                  <c:v>6.1126456250015995</c:v>
                </c:pt>
                <c:pt idx="3814">
                  <c:v>6.1145618750016002</c:v>
                </c:pt>
                <c:pt idx="3815">
                  <c:v>6.1165225000000003</c:v>
                </c:pt>
                <c:pt idx="3816">
                  <c:v>6.1184906250015993</c:v>
                </c:pt>
                <c:pt idx="3817">
                  <c:v>6.1205193750015994</c:v>
                </c:pt>
                <c:pt idx="3818">
                  <c:v>6.1225181250015996</c:v>
                </c:pt>
                <c:pt idx="3819">
                  <c:v>6.1245212499999999</c:v>
                </c:pt>
                <c:pt idx="3820">
                  <c:v>6.1265812500000001</c:v>
                </c:pt>
                <c:pt idx="3821">
                  <c:v>6.1286381250015998</c:v>
                </c:pt>
                <c:pt idx="3822">
                  <c:v>6.1306475000000002</c:v>
                </c:pt>
                <c:pt idx="3823">
                  <c:v>6.1326443750015995</c:v>
                </c:pt>
                <c:pt idx="3824">
                  <c:v>6.1347143750016002</c:v>
                </c:pt>
                <c:pt idx="3825">
                  <c:v>6.1367981250015999</c:v>
                </c:pt>
                <c:pt idx="3826">
                  <c:v>6.1388249999999998</c:v>
                </c:pt>
                <c:pt idx="3827">
                  <c:v>6.1408387500000003</c:v>
                </c:pt>
                <c:pt idx="3828">
                  <c:v>6.1428837500000002</c:v>
                </c:pt>
                <c:pt idx="3829">
                  <c:v>6.1448875000000003</c:v>
                </c:pt>
                <c:pt idx="3830">
                  <c:v>6.1468568750015997</c:v>
                </c:pt>
                <c:pt idx="3831">
                  <c:v>6.1488368750015994</c:v>
                </c:pt>
                <c:pt idx="3832">
                  <c:v>6.1508556250015998</c:v>
                </c:pt>
                <c:pt idx="3833">
                  <c:v>6.1528481250015998</c:v>
                </c:pt>
                <c:pt idx="3834">
                  <c:v>6.1548462500000003</c:v>
                </c:pt>
                <c:pt idx="3835">
                  <c:v>6.1567749999999997</c:v>
                </c:pt>
                <c:pt idx="3836">
                  <c:v>6.1587399999999999</c:v>
                </c:pt>
                <c:pt idx="3837">
                  <c:v>6.1606537499999998</c:v>
                </c:pt>
                <c:pt idx="3838">
                  <c:v>6.1625474999999996</c:v>
                </c:pt>
                <c:pt idx="3839">
                  <c:v>6.1644168750016002</c:v>
                </c:pt>
                <c:pt idx="3840">
                  <c:v>6.1662875000000001</c:v>
                </c:pt>
                <c:pt idx="3841">
                  <c:v>6.1681225</c:v>
                </c:pt>
                <c:pt idx="3842">
                  <c:v>6.1699256250015999</c:v>
                </c:pt>
                <c:pt idx="3843">
                  <c:v>6.1717137500000003</c:v>
                </c:pt>
                <c:pt idx="3844">
                  <c:v>6.1735162499999996</c:v>
                </c:pt>
                <c:pt idx="3845">
                  <c:v>6.1753431250016</c:v>
                </c:pt>
                <c:pt idx="3846">
                  <c:v>6.1771581250015997</c:v>
                </c:pt>
                <c:pt idx="3847">
                  <c:v>6.1790343750016001</c:v>
                </c:pt>
                <c:pt idx="3848">
                  <c:v>6.1808775000000002</c:v>
                </c:pt>
                <c:pt idx="3849">
                  <c:v>6.1827631250015997</c:v>
                </c:pt>
                <c:pt idx="3850">
                  <c:v>6.1846493750015998</c:v>
                </c:pt>
                <c:pt idx="3851">
                  <c:v>6.1865312499999998</c:v>
                </c:pt>
                <c:pt idx="3852">
                  <c:v>6.1884325000000002</c:v>
                </c:pt>
                <c:pt idx="3853">
                  <c:v>6.1903356250016</c:v>
                </c:pt>
                <c:pt idx="3854">
                  <c:v>6.1922006250015995</c:v>
                </c:pt>
                <c:pt idx="3855">
                  <c:v>6.1940768750016</c:v>
                </c:pt>
                <c:pt idx="3856">
                  <c:v>6.1960056250015993</c:v>
                </c:pt>
                <c:pt idx="3857">
                  <c:v>6.1978600000000004</c:v>
                </c:pt>
                <c:pt idx="3858">
                  <c:v>6.1997637499999998</c:v>
                </c:pt>
                <c:pt idx="3859">
                  <c:v>6.2016337500000001</c:v>
                </c:pt>
                <c:pt idx="3860">
                  <c:v>6.2034962499999997</c:v>
                </c:pt>
                <c:pt idx="3861">
                  <c:v>6.2054081250015996</c:v>
                </c:pt>
                <c:pt idx="3862">
                  <c:v>6.2072993750015995</c:v>
                </c:pt>
                <c:pt idx="3863">
                  <c:v>6.2091831250015996</c:v>
                </c:pt>
                <c:pt idx="3864">
                  <c:v>6.2110937499999999</c:v>
                </c:pt>
                <c:pt idx="3865">
                  <c:v>6.2129975000000002</c:v>
                </c:pt>
                <c:pt idx="3866">
                  <c:v>6.2148187500000001</c:v>
                </c:pt>
                <c:pt idx="3867">
                  <c:v>6.2166899999999998</c:v>
                </c:pt>
                <c:pt idx="3868">
                  <c:v>6.2185224999999997</c:v>
                </c:pt>
                <c:pt idx="3869">
                  <c:v>6.2203818750015998</c:v>
                </c:pt>
                <c:pt idx="3870">
                  <c:v>6.2222068750016</c:v>
                </c:pt>
                <c:pt idx="3871">
                  <c:v>6.2240074999999999</c:v>
                </c:pt>
                <c:pt idx="3872">
                  <c:v>6.2257768750015998</c:v>
                </c:pt>
                <c:pt idx="3873">
                  <c:v>6.2275700000000001</c:v>
                </c:pt>
                <c:pt idx="3874">
                  <c:v>6.2292924999999997</c:v>
                </c:pt>
                <c:pt idx="3875">
                  <c:v>6.2310224999999999</c:v>
                </c:pt>
                <c:pt idx="3876">
                  <c:v>6.2327706250016002</c:v>
                </c:pt>
                <c:pt idx="3877">
                  <c:v>6.2345212500000002</c:v>
                </c:pt>
                <c:pt idx="3878">
                  <c:v>6.2362887499999999</c:v>
                </c:pt>
                <c:pt idx="3879">
                  <c:v>6.2379974999999996</c:v>
                </c:pt>
                <c:pt idx="3880">
                  <c:v>6.2397637499999998</c:v>
                </c:pt>
                <c:pt idx="3881">
                  <c:v>6.2414943750015999</c:v>
                </c:pt>
                <c:pt idx="3882">
                  <c:v>6.2432181250015999</c:v>
                </c:pt>
                <c:pt idx="3883">
                  <c:v>6.2449937499999999</c:v>
                </c:pt>
                <c:pt idx="3884">
                  <c:v>6.2468187500000001</c:v>
                </c:pt>
                <c:pt idx="3885">
                  <c:v>6.2486050000000004</c:v>
                </c:pt>
                <c:pt idx="3886">
                  <c:v>6.2503918750015997</c:v>
                </c:pt>
                <c:pt idx="3887">
                  <c:v>6.2521975000000003</c:v>
                </c:pt>
                <c:pt idx="3888">
                  <c:v>6.2539437500000004</c:v>
                </c:pt>
                <c:pt idx="3889">
                  <c:v>6.2557731250015998</c:v>
                </c:pt>
                <c:pt idx="3890">
                  <c:v>6.2575700000000003</c:v>
                </c:pt>
                <c:pt idx="3891">
                  <c:v>6.2593787499999998</c:v>
                </c:pt>
                <c:pt idx="3892">
                  <c:v>6.2612625</c:v>
                </c:pt>
                <c:pt idx="3893">
                  <c:v>6.2630568750015998</c:v>
                </c:pt>
                <c:pt idx="3894">
                  <c:v>6.2648518750015993</c:v>
                </c:pt>
                <c:pt idx="3895">
                  <c:v>6.2666537499999997</c:v>
                </c:pt>
                <c:pt idx="3896">
                  <c:v>6.2684668750016002</c:v>
                </c:pt>
                <c:pt idx="3897">
                  <c:v>6.2702768750016</c:v>
                </c:pt>
                <c:pt idx="3898">
                  <c:v>6.2721106250015994</c:v>
                </c:pt>
                <c:pt idx="3899">
                  <c:v>6.2739462499999998</c:v>
                </c:pt>
                <c:pt idx="3900">
                  <c:v>6.2757306250016001</c:v>
                </c:pt>
                <c:pt idx="3901">
                  <c:v>6.2774918750015996</c:v>
                </c:pt>
                <c:pt idx="3902">
                  <c:v>6.2792606250015996</c:v>
                </c:pt>
                <c:pt idx="3903">
                  <c:v>6.2810381250015999</c:v>
                </c:pt>
                <c:pt idx="3904">
                  <c:v>6.2828575000000004</c:v>
                </c:pt>
                <c:pt idx="3905">
                  <c:v>6.2846062500000004</c:v>
                </c:pt>
                <c:pt idx="3906">
                  <c:v>6.2863506250015995</c:v>
                </c:pt>
                <c:pt idx="3907">
                  <c:v>6.2880306250015998</c:v>
                </c:pt>
                <c:pt idx="3908">
                  <c:v>6.2897131250016001</c:v>
                </c:pt>
                <c:pt idx="3909">
                  <c:v>6.29135125</c:v>
                </c:pt>
                <c:pt idx="3910">
                  <c:v>6.2929756250016</c:v>
                </c:pt>
                <c:pt idx="3911">
                  <c:v>6.2946299999999997</c:v>
                </c:pt>
                <c:pt idx="3912">
                  <c:v>6.2962425</c:v>
                </c:pt>
                <c:pt idx="3913">
                  <c:v>6.2978306250016001</c:v>
                </c:pt>
                <c:pt idx="3914">
                  <c:v>6.2993518750015998</c:v>
                </c:pt>
                <c:pt idx="3915">
                  <c:v>6.3009506250016001</c:v>
                </c:pt>
                <c:pt idx="3916">
                  <c:v>6.3025650000000004</c:v>
                </c:pt>
                <c:pt idx="3917">
                  <c:v>6.3041562500000001</c:v>
                </c:pt>
                <c:pt idx="3918">
                  <c:v>6.30575375</c:v>
                </c:pt>
                <c:pt idx="3919">
                  <c:v>6.3073306250016001</c:v>
                </c:pt>
                <c:pt idx="3920">
                  <c:v>6.3089362500000004</c:v>
                </c:pt>
                <c:pt idx="3921">
                  <c:v>6.3105493750015995</c:v>
                </c:pt>
                <c:pt idx="3922">
                  <c:v>6.3121718750015994</c:v>
                </c:pt>
                <c:pt idx="3923">
                  <c:v>6.3138281250016002</c:v>
                </c:pt>
                <c:pt idx="3924">
                  <c:v>6.3154731250016001</c:v>
                </c:pt>
                <c:pt idx="3925">
                  <c:v>6.3170500000000001</c:v>
                </c:pt>
                <c:pt idx="3926">
                  <c:v>6.3186318750016</c:v>
                </c:pt>
                <c:pt idx="3927">
                  <c:v>6.3202381250016</c:v>
                </c:pt>
                <c:pt idx="3928">
                  <c:v>6.3218350000000001</c:v>
                </c:pt>
                <c:pt idx="3929">
                  <c:v>6.3233775000000003</c:v>
                </c:pt>
                <c:pt idx="3930">
                  <c:v>6.3249250000000004</c:v>
                </c:pt>
                <c:pt idx="3931">
                  <c:v>6.3264306250016</c:v>
                </c:pt>
                <c:pt idx="3932">
                  <c:v>6.3278581250016002</c:v>
                </c:pt>
                <c:pt idx="3933">
                  <c:v>6.3292743750015994</c:v>
                </c:pt>
                <c:pt idx="3934">
                  <c:v>6.3306662500000002</c:v>
                </c:pt>
                <c:pt idx="3935">
                  <c:v>6.3320768750015999</c:v>
                </c:pt>
                <c:pt idx="3936">
                  <c:v>6.3334293750016002</c:v>
                </c:pt>
                <c:pt idx="3937">
                  <c:v>6.3347974999999996</c:v>
                </c:pt>
                <c:pt idx="3938">
                  <c:v>6.3361499999999999</c:v>
                </c:pt>
                <c:pt idx="3939">
                  <c:v>6.3375668750015999</c:v>
                </c:pt>
                <c:pt idx="3940">
                  <c:v>6.3389368750015995</c:v>
                </c:pt>
                <c:pt idx="3941">
                  <c:v>6.3402925000000003</c:v>
                </c:pt>
                <c:pt idx="3942">
                  <c:v>6.3416899999999998</c:v>
                </c:pt>
                <c:pt idx="3943">
                  <c:v>6.3430818750015998</c:v>
                </c:pt>
                <c:pt idx="3944">
                  <c:v>6.3444781250015998</c:v>
                </c:pt>
                <c:pt idx="3945">
                  <c:v>6.3458562499999998</c:v>
                </c:pt>
                <c:pt idx="3946">
                  <c:v>6.3472625000000003</c:v>
                </c:pt>
                <c:pt idx="3947">
                  <c:v>6.3486374999999997</c:v>
                </c:pt>
                <c:pt idx="3948">
                  <c:v>6.3500075000000002</c:v>
                </c:pt>
                <c:pt idx="3949">
                  <c:v>6.3513168750015998</c:v>
                </c:pt>
                <c:pt idx="3950">
                  <c:v>6.3527149999999999</c:v>
                </c:pt>
                <c:pt idx="3951">
                  <c:v>6.3541049999999997</c:v>
                </c:pt>
                <c:pt idx="3952">
                  <c:v>6.3554618750016001</c:v>
                </c:pt>
                <c:pt idx="3953">
                  <c:v>6.3568187500000004</c:v>
                </c:pt>
                <c:pt idx="3954">
                  <c:v>6.3581656250015994</c:v>
                </c:pt>
                <c:pt idx="3955">
                  <c:v>6.3595325000000003</c:v>
                </c:pt>
                <c:pt idx="3956">
                  <c:v>6.3609306250015996</c:v>
                </c:pt>
                <c:pt idx="3957">
                  <c:v>6.3622718750015999</c:v>
                </c:pt>
                <c:pt idx="3958">
                  <c:v>6.3636106250015994</c:v>
                </c:pt>
                <c:pt idx="3959">
                  <c:v>6.3649812499999996</c:v>
                </c:pt>
                <c:pt idx="3960">
                  <c:v>6.3662768750016001</c:v>
                </c:pt>
                <c:pt idx="3961">
                  <c:v>6.3675656250015997</c:v>
                </c:pt>
                <c:pt idx="3962">
                  <c:v>6.3689037500000003</c:v>
                </c:pt>
                <c:pt idx="3963">
                  <c:v>6.3702449999999997</c:v>
                </c:pt>
                <c:pt idx="3964">
                  <c:v>6.3715812500000002</c:v>
                </c:pt>
                <c:pt idx="3965">
                  <c:v>6.3729406250015996</c:v>
                </c:pt>
                <c:pt idx="3966">
                  <c:v>6.3742700000000001</c:v>
                </c:pt>
                <c:pt idx="3967">
                  <c:v>6.3756137500000003</c:v>
                </c:pt>
                <c:pt idx="3968">
                  <c:v>6.3770106250016001</c:v>
                </c:pt>
                <c:pt idx="3969">
                  <c:v>6.3783956250016001</c:v>
                </c:pt>
                <c:pt idx="3970">
                  <c:v>6.3797993750015998</c:v>
                </c:pt>
                <c:pt idx="3971">
                  <c:v>6.3812375000000001</c:v>
                </c:pt>
                <c:pt idx="3972">
                  <c:v>6.3825912499999999</c:v>
                </c:pt>
                <c:pt idx="3973">
                  <c:v>6.3839712500000001</c:v>
                </c:pt>
                <c:pt idx="3974">
                  <c:v>6.3853749999999998</c:v>
                </c:pt>
                <c:pt idx="3975">
                  <c:v>6.3867425000000004</c:v>
                </c:pt>
                <c:pt idx="3976">
                  <c:v>6.3881131250015999</c:v>
                </c:pt>
                <c:pt idx="3977">
                  <c:v>6.3894612500000001</c:v>
                </c:pt>
                <c:pt idx="3978">
                  <c:v>6.3907949999999998</c:v>
                </c:pt>
                <c:pt idx="3979">
                  <c:v>6.3921056250015997</c:v>
                </c:pt>
                <c:pt idx="3980">
                  <c:v>6.3934481250015995</c:v>
                </c:pt>
                <c:pt idx="3981">
                  <c:v>6.3947906250016002</c:v>
                </c:pt>
                <c:pt idx="3982">
                  <c:v>6.3961431250015996</c:v>
                </c:pt>
                <c:pt idx="3983">
                  <c:v>6.3974706250016</c:v>
                </c:pt>
                <c:pt idx="3984">
                  <c:v>6.3987518750015999</c:v>
                </c:pt>
                <c:pt idx="3985">
                  <c:v>6.4000793750015994</c:v>
                </c:pt>
                <c:pt idx="3986">
                  <c:v>6.4014181250015998</c:v>
                </c:pt>
                <c:pt idx="3987">
                  <c:v>6.4027037499999997</c:v>
                </c:pt>
                <c:pt idx="3988">
                  <c:v>6.4039831250015995</c:v>
                </c:pt>
                <c:pt idx="3989">
                  <c:v>6.4052581250016001</c:v>
                </c:pt>
                <c:pt idx="3990">
                  <c:v>6.4064881250015997</c:v>
                </c:pt>
                <c:pt idx="3991">
                  <c:v>6.4076631250015996</c:v>
                </c:pt>
                <c:pt idx="3992">
                  <c:v>6.4088143750016</c:v>
                </c:pt>
                <c:pt idx="3993">
                  <c:v>6.4099306250015999</c:v>
                </c:pt>
                <c:pt idx="3994">
                  <c:v>6.4110518750015997</c:v>
                </c:pt>
                <c:pt idx="3995">
                  <c:v>6.4121093750015996</c:v>
                </c:pt>
                <c:pt idx="3996">
                  <c:v>6.4130525</c:v>
                </c:pt>
                <c:pt idx="3997">
                  <c:v>6.4140949999999997</c:v>
                </c:pt>
                <c:pt idx="3998">
                  <c:v>6.4149793750016002</c:v>
                </c:pt>
                <c:pt idx="3999">
                  <c:v>6.4159056250016002</c:v>
                </c:pt>
                <c:pt idx="4000">
                  <c:v>6.4168731250016</c:v>
                </c:pt>
                <c:pt idx="4001">
                  <c:v>6.4177943750016002</c:v>
                </c:pt>
                <c:pt idx="4002">
                  <c:v>6.4187174999999996</c:v>
                </c:pt>
                <c:pt idx="4003">
                  <c:v>6.4195824999999997</c:v>
                </c:pt>
                <c:pt idx="4004">
                  <c:v>6.4204018750016001</c:v>
                </c:pt>
                <c:pt idx="4005">
                  <c:v>6.4211681250015999</c:v>
                </c:pt>
                <c:pt idx="4006">
                  <c:v>6.4219668750015995</c:v>
                </c:pt>
                <c:pt idx="4007">
                  <c:v>6.4227949999999998</c:v>
                </c:pt>
                <c:pt idx="4008">
                  <c:v>6.4236356250015998</c:v>
                </c:pt>
                <c:pt idx="4009">
                  <c:v>6.4244543750015994</c:v>
                </c:pt>
                <c:pt idx="4010">
                  <c:v>6.4250949999999998</c:v>
                </c:pt>
                <c:pt idx="4011">
                  <c:v>6.4258087499999998</c:v>
                </c:pt>
                <c:pt idx="4012">
                  <c:v>6.4264900000000003</c:v>
                </c:pt>
                <c:pt idx="4013">
                  <c:v>6.4271956250016</c:v>
                </c:pt>
                <c:pt idx="4014">
                  <c:v>6.4277937500000002</c:v>
                </c:pt>
                <c:pt idx="4015">
                  <c:v>6.4283893750015997</c:v>
                </c:pt>
                <c:pt idx="4016">
                  <c:v>6.4289806250015999</c:v>
                </c:pt>
                <c:pt idx="4017">
                  <c:v>6.4295687499999996</c:v>
                </c:pt>
                <c:pt idx="4018">
                  <c:v>6.4301662500000001</c:v>
                </c:pt>
                <c:pt idx="4019">
                  <c:v>6.43061375</c:v>
                </c:pt>
                <c:pt idx="4020">
                  <c:v>6.4309743750015995</c:v>
                </c:pt>
                <c:pt idx="4021">
                  <c:v>6.4314331250015995</c:v>
                </c:pt>
                <c:pt idx="4022">
                  <c:v>6.4319531250016002</c:v>
                </c:pt>
                <c:pt idx="4023">
                  <c:v>6.4322743750016</c:v>
                </c:pt>
                <c:pt idx="4024">
                  <c:v>6.4327624999999999</c:v>
                </c:pt>
                <c:pt idx="4025">
                  <c:v>6.4333425000000002</c:v>
                </c:pt>
                <c:pt idx="4026">
                  <c:v>6.4338662500000003</c:v>
                </c:pt>
                <c:pt idx="4027">
                  <c:v>6.4344537500000003</c:v>
                </c:pt>
                <c:pt idx="4028">
                  <c:v>6.4350556250016</c:v>
                </c:pt>
                <c:pt idx="4029">
                  <c:v>6.4356793750015999</c:v>
                </c:pt>
                <c:pt idx="4030">
                  <c:v>6.4362518750015996</c:v>
                </c:pt>
                <c:pt idx="4031">
                  <c:v>6.4368706250015997</c:v>
                </c:pt>
                <c:pt idx="4032">
                  <c:v>6.4374518750015994</c:v>
                </c:pt>
                <c:pt idx="4033">
                  <c:v>6.4380006250015995</c:v>
                </c:pt>
                <c:pt idx="4034">
                  <c:v>6.43858</c:v>
                </c:pt>
                <c:pt idx="4035">
                  <c:v>6.4390681250016</c:v>
                </c:pt>
                <c:pt idx="4036">
                  <c:v>6.4395737500000001</c:v>
                </c:pt>
                <c:pt idx="4037">
                  <c:v>6.4400556250015999</c:v>
                </c:pt>
                <c:pt idx="4038">
                  <c:v>6.4405200000000002</c:v>
                </c:pt>
                <c:pt idx="4039">
                  <c:v>6.4409212499999997</c:v>
                </c:pt>
                <c:pt idx="4040">
                  <c:v>6.4413600000000004</c:v>
                </c:pt>
                <c:pt idx="4041">
                  <c:v>6.4417568750015999</c:v>
                </c:pt>
                <c:pt idx="4042">
                  <c:v>6.4421862499999998</c:v>
                </c:pt>
                <c:pt idx="4043">
                  <c:v>6.4426412500000003</c:v>
                </c:pt>
                <c:pt idx="4044">
                  <c:v>6.4430699999999996</c:v>
                </c:pt>
                <c:pt idx="4045">
                  <c:v>6.4435118750016001</c:v>
                </c:pt>
                <c:pt idx="4046">
                  <c:v>6.44393875</c:v>
                </c:pt>
                <c:pt idx="4047">
                  <c:v>6.4444018750016001</c:v>
                </c:pt>
                <c:pt idx="4048">
                  <c:v>6.4447881250016001</c:v>
                </c:pt>
                <c:pt idx="4049">
                  <c:v>6.4452281250015995</c:v>
                </c:pt>
                <c:pt idx="4050">
                  <c:v>6.4456381250015999</c:v>
                </c:pt>
                <c:pt idx="4051">
                  <c:v>6.4460431250015997</c:v>
                </c:pt>
                <c:pt idx="4052">
                  <c:v>6.4464862500000004</c:v>
                </c:pt>
                <c:pt idx="4053">
                  <c:v>6.4468656250015997</c:v>
                </c:pt>
                <c:pt idx="4054">
                  <c:v>6.4472681250015995</c:v>
                </c:pt>
                <c:pt idx="4055">
                  <c:v>6.4476325000000001</c:v>
                </c:pt>
                <c:pt idx="4056">
                  <c:v>6.4480000000000004</c:v>
                </c:pt>
                <c:pt idx="4057">
                  <c:v>6.4483362499999997</c:v>
                </c:pt>
                <c:pt idx="4058">
                  <c:v>6.4486918750015993</c:v>
                </c:pt>
                <c:pt idx="4059">
                  <c:v>6.4491131250015998</c:v>
                </c:pt>
                <c:pt idx="4060">
                  <c:v>6.4495325000000001</c:v>
                </c:pt>
                <c:pt idx="4061">
                  <c:v>6.4498562499999998</c:v>
                </c:pt>
                <c:pt idx="4062">
                  <c:v>6.4502750000000004</c:v>
                </c:pt>
                <c:pt idx="4063">
                  <c:v>6.4506625</c:v>
                </c:pt>
                <c:pt idx="4064">
                  <c:v>6.4510031250016002</c:v>
                </c:pt>
                <c:pt idx="4065">
                  <c:v>6.45144875</c:v>
                </c:pt>
                <c:pt idx="4066">
                  <c:v>6.4518531250016</c:v>
                </c:pt>
                <c:pt idx="4067">
                  <c:v>6.4522618750016001</c:v>
                </c:pt>
                <c:pt idx="4068">
                  <c:v>6.4527056250015997</c:v>
                </c:pt>
                <c:pt idx="4069">
                  <c:v>6.4531093750016</c:v>
                </c:pt>
                <c:pt idx="4070">
                  <c:v>6.4534812500000003</c:v>
                </c:pt>
                <c:pt idx="4071">
                  <c:v>6.4539099999999996</c:v>
                </c:pt>
                <c:pt idx="4072">
                  <c:v>6.4542799999999998</c:v>
                </c:pt>
                <c:pt idx="4073">
                  <c:v>6.4546625000000004</c:v>
                </c:pt>
                <c:pt idx="4074">
                  <c:v>6.4550406250016001</c:v>
                </c:pt>
                <c:pt idx="4075">
                  <c:v>6.4553681250016002</c:v>
                </c:pt>
                <c:pt idx="4076">
                  <c:v>6.4557568750016001</c:v>
                </c:pt>
                <c:pt idx="4077">
                  <c:v>6.4563449999999998</c:v>
                </c:pt>
                <c:pt idx="4078">
                  <c:v>6.4568237499999999</c:v>
                </c:pt>
                <c:pt idx="4079">
                  <c:v>6.4571956250015994</c:v>
                </c:pt>
                <c:pt idx="4080">
                  <c:v>6.4575550000000002</c:v>
                </c:pt>
                <c:pt idx="4081">
                  <c:v>6.4572181250015994</c:v>
                </c:pt>
                <c:pt idx="4082">
                  <c:v>6.4567743750015998</c:v>
                </c:pt>
                <c:pt idx="4083">
                  <c:v>6.4564325</c:v>
                </c:pt>
                <c:pt idx="4084">
                  <c:v>6.4560837500000003</c:v>
                </c:pt>
                <c:pt idx="4085">
                  <c:v>6.4557475000000002</c:v>
                </c:pt>
                <c:pt idx="4086">
                  <c:v>6.4553218750015997</c:v>
                </c:pt>
                <c:pt idx="4087">
                  <c:v>6.4549962499999998</c:v>
                </c:pt>
                <c:pt idx="4088">
                  <c:v>6.4544418750016002</c:v>
                </c:pt>
                <c:pt idx="4089">
                  <c:v>6.4538668750015997</c:v>
                </c:pt>
                <c:pt idx="4090">
                  <c:v>6.4532724999999997</c:v>
                </c:pt>
                <c:pt idx="4091">
                  <c:v>6.4527331250015996</c:v>
                </c:pt>
                <c:pt idx="4092">
                  <c:v>6.452115</c:v>
                </c:pt>
                <c:pt idx="4093">
                  <c:v>6.4517924999999998</c:v>
                </c:pt>
                <c:pt idx="4094">
                  <c:v>6.4514699999999996</c:v>
                </c:pt>
                <c:pt idx="4095">
                  <c:v>6.4511443750015998</c:v>
                </c:pt>
                <c:pt idx="4096">
                  <c:v>6.4507506250016</c:v>
                </c:pt>
                <c:pt idx="4097">
                  <c:v>6.4503512499999998</c:v>
                </c:pt>
                <c:pt idx="4098">
                  <c:v>6.4500018750015995</c:v>
                </c:pt>
                <c:pt idx="4099">
                  <c:v>6.4495356250015998</c:v>
                </c:pt>
                <c:pt idx="4100">
                  <c:v>6.4490831250016001</c:v>
                </c:pt>
                <c:pt idx="4101">
                  <c:v>6.4485762500000003</c:v>
                </c:pt>
                <c:pt idx="4102">
                  <c:v>6.4480762499999997</c:v>
                </c:pt>
                <c:pt idx="4103">
                  <c:v>6.4475481250015996</c:v>
                </c:pt>
                <c:pt idx="4104">
                  <c:v>6.4469124999999998</c:v>
                </c:pt>
                <c:pt idx="4105">
                  <c:v>6.4461124999999999</c:v>
                </c:pt>
                <c:pt idx="4106">
                  <c:v>6.4451274999999999</c:v>
                </c:pt>
                <c:pt idx="4107">
                  <c:v>6.4440600000000003</c:v>
                </c:pt>
                <c:pt idx="4108">
                  <c:v>6.4428712499999996</c:v>
                </c:pt>
                <c:pt idx="4109">
                  <c:v>6.4416574999999998</c:v>
                </c:pt>
                <c:pt idx="4110">
                  <c:v>6.4403656250015997</c:v>
                </c:pt>
                <c:pt idx="4111">
                  <c:v>6.4390637499999999</c:v>
                </c:pt>
                <c:pt idx="4112">
                  <c:v>6.4376256250015995</c:v>
                </c:pt>
                <c:pt idx="4113">
                  <c:v>6.43610375</c:v>
                </c:pt>
                <c:pt idx="4114">
                  <c:v>6.4345893750015994</c:v>
                </c:pt>
                <c:pt idx="4115">
                  <c:v>6.4331806250015999</c:v>
                </c:pt>
                <c:pt idx="4116">
                  <c:v>6.4318968750016001</c:v>
                </c:pt>
                <c:pt idx="4117">
                  <c:v>6.4306450000000002</c:v>
                </c:pt>
                <c:pt idx="4118">
                  <c:v>6.4292974999999997</c:v>
                </c:pt>
                <c:pt idx="4119">
                  <c:v>6.4279568750016001</c:v>
                </c:pt>
                <c:pt idx="4120">
                  <c:v>6.4266068750015997</c:v>
                </c:pt>
                <c:pt idx="4121">
                  <c:v>6.4252568750016001</c:v>
                </c:pt>
                <c:pt idx="4122">
                  <c:v>6.4239393750015994</c:v>
                </c:pt>
                <c:pt idx="4123">
                  <c:v>6.4226568750016</c:v>
                </c:pt>
                <c:pt idx="4124">
                  <c:v>6.4213743750015997</c:v>
                </c:pt>
                <c:pt idx="4125">
                  <c:v>6.4200462500000004</c:v>
                </c:pt>
                <c:pt idx="4126">
                  <c:v>6.4187306250015999</c:v>
                </c:pt>
                <c:pt idx="4127">
                  <c:v>6.4174162499999996</c:v>
                </c:pt>
                <c:pt idx="4128">
                  <c:v>6.4162650000000001</c:v>
                </c:pt>
                <c:pt idx="4129">
                  <c:v>6.4151249999999997</c:v>
                </c:pt>
                <c:pt idx="4130">
                  <c:v>6.4139806250015994</c:v>
                </c:pt>
                <c:pt idx="4131">
                  <c:v>6.4128556250016002</c:v>
                </c:pt>
                <c:pt idx="4132">
                  <c:v>6.4117775000000004</c:v>
                </c:pt>
                <c:pt idx="4133">
                  <c:v>6.4106874999999999</c:v>
                </c:pt>
                <c:pt idx="4134">
                  <c:v>6.4095893750016</c:v>
                </c:pt>
                <c:pt idx="4135">
                  <c:v>6.4085962500000004</c:v>
                </c:pt>
                <c:pt idx="4136">
                  <c:v>6.4075974999999996</c:v>
                </c:pt>
                <c:pt idx="4137">
                  <c:v>6.4065568750016002</c:v>
                </c:pt>
                <c:pt idx="4138">
                  <c:v>6.4054387500000001</c:v>
                </c:pt>
                <c:pt idx="4139">
                  <c:v>6.4043262500000004</c:v>
                </c:pt>
                <c:pt idx="4140">
                  <c:v>6.4032262500000003</c:v>
                </c:pt>
                <c:pt idx="4141">
                  <c:v>6.4019631250015996</c:v>
                </c:pt>
                <c:pt idx="4142">
                  <c:v>6.4005412499999998</c:v>
                </c:pt>
                <c:pt idx="4143">
                  <c:v>6.39905875</c:v>
                </c:pt>
                <c:pt idx="4144">
                  <c:v>6.3973793750015995</c:v>
                </c:pt>
                <c:pt idx="4145">
                  <c:v>6.3954231250015994</c:v>
                </c:pt>
                <c:pt idx="4146">
                  <c:v>6.3932343750016001</c:v>
                </c:pt>
                <c:pt idx="4147">
                  <c:v>6.3909087500000004</c:v>
                </c:pt>
                <c:pt idx="4148">
                  <c:v>6.3884699999999999</c:v>
                </c:pt>
                <c:pt idx="4149">
                  <c:v>6.3858906250015997</c:v>
                </c:pt>
                <c:pt idx="4150">
                  <c:v>6.3831699999999998</c:v>
                </c:pt>
                <c:pt idx="4151">
                  <c:v>6.3803631250016002</c:v>
                </c:pt>
                <c:pt idx="4152">
                  <c:v>6.3774406250015998</c:v>
                </c:pt>
                <c:pt idx="4153">
                  <c:v>6.3743618750015996</c:v>
                </c:pt>
                <c:pt idx="4154">
                  <c:v>6.3712818750015998</c:v>
                </c:pt>
                <c:pt idx="4155">
                  <c:v>6.3681918750015996</c:v>
                </c:pt>
                <c:pt idx="4156">
                  <c:v>6.3651437499999997</c:v>
                </c:pt>
                <c:pt idx="4157">
                  <c:v>6.3620431250016001</c:v>
                </c:pt>
                <c:pt idx="4158">
                  <c:v>6.3588518750015997</c:v>
                </c:pt>
                <c:pt idx="4159">
                  <c:v>6.3555668750015997</c:v>
                </c:pt>
                <c:pt idx="4160">
                  <c:v>6.3522387499999997</c:v>
                </c:pt>
                <c:pt idx="4161">
                  <c:v>6.3489606250015997</c:v>
                </c:pt>
                <c:pt idx="4162">
                  <c:v>6.3457231250015997</c:v>
                </c:pt>
                <c:pt idx="4163">
                  <c:v>6.3425587500000002</c:v>
                </c:pt>
                <c:pt idx="4164">
                  <c:v>6.3393281250015994</c:v>
                </c:pt>
                <c:pt idx="4165">
                  <c:v>6.3362318750015998</c:v>
                </c:pt>
                <c:pt idx="4166">
                  <c:v>6.3331537500000001</c:v>
                </c:pt>
                <c:pt idx="4167">
                  <c:v>6.3300675000000002</c:v>
                </c:pt>
                <c:pt idx="4168">
                  <c:v>6.3270362499999999</c:v>
                </c:pt>
                <c:pt idx="4169">
                  <c:v>6.3240587499999998</c:v>
                </c:pt>
                <c:pt idx="4170">
                  <c:v>6.3211181250015995</c:v>
                </c:pt>
                <c:pt idx="4171">
                  <c:v>6.3181525000000001</c:v>
                </c:pt>
                <c:pt idx="4172">
                  <c:v>6.3150968750015997</c:v>
                </c:pt>
                <c:pt idx="4173">
                  <c:v>6.3119493750015998</c:v>
                </c:pt>
                <c:pt idx="4174">
                  <c:v>6.3088699999999998</c:v>
                </c:pt>
                <c:pt idx="4175">
                  <c:v>6.3056599999999996</c:v>
                </c:pt>
                <c:pt idx="4176">
                  <c:v>6.3024106250015999</c:v>
                </c:pt>
                <c:pt idx="4177">
                  <c:v>6.2991743750015994</c:v>
                </c:pt>
                <c:pt idx="4178">
                  <c:v>6.2959118750015994</c:v>
                </c:pt>
                <c:pt idx="4179">
                  <c:v>6.2926000000000002</c:v>
                </c:pt>
                <c:pt idx="4180">
                  <c:v>6.2890193750016001</c:v>
                </c:pt>
                <c:pt idx="4181">
                  <c:v>6.2850762500000004</c:v>
                </c:pt>
                <c:pt idx="4182">
                  <c:v>6.2809893750015995</c:v>
                </c:pt>
                <c:pt idx="4183">
                  <c:v>6.2768243750016</c:v>
                </c:pt>
                <c:pt idx="4184">
                  <c:v>6.2724337500000003</c:v>
                </c:pt>
                <c:pt idx="4185">
                  <c:v>6.2679400000000003</c:v>
                </c:pt>
                <c:pt idx="4186">
                  <c:v>6.2633312500000002</c:v>
                </c:pt>
                <c:pt idx="4187">
                  <c:v>6.2586931250015994</c:v>
                </c:pt>
                <c:pt idx="4188">
                  <c:v>6.2539749999999996</c:v>
                </c:pt>
                <c:pt idx="4189">
                  <c:v>6.2491606250015996</c:v>
                </c:pt>
                <c:pt idx="4190">
                  <c:v>6.2444781250016002</c:v>
                </c:pt>
                <c:pt idx="4191">
                  <c:v>6.2399706250015994</c:v>
                </c:pt>
                <c:pt idx="4192">
                  <c:v>6.2355400000000003</c:v>
                </c:pt>
                <c:pt idx="4193">
                  <c:v>6.2310481250015997</c:v>
                </c:pt>
                <c:pt idx="4194">
                  <c:v>6.2267087500000002</c:v>
                </c:pt>
                <c:pt idx="4195">
                  <c:v>6.2223812499999998</c:v>
                </c:pt>
                <c:pt idx="4196">
                  <c:v>6.2180831250016002</c:v>
                </c:pt>
                <c:pt idx="4197">
                  <c:v>6.2137562500000003</c:v>
                </c:pt>
                <c:pt idx="4198">
                  <c:v>6.2093881250015999</c:v>
                </c:pt>
                <c:pt idx="4199">
                  <c:v>6.2050781250015996</c:v>
                </c:pt>
                <c:pt idx="4200">
                  <c:v>6.2008324999999997</c:v>
                </c:pt>
                <c:pt idx="4201">
                  <c:v>6.1967181250015999</c:v>
                </c:pt>
                <c:pt idx="4202">
                  <c:v>6.1926975000000004</c:v>
                </c:pt>
                <c:pt idx="4203">
                  <c:v>6.1888449999999997</c:v>
                </c:pt>
                <c:pt idx="4204">
                  <c:v>6.1850493750015998</c:v>
                </c:pt>
                <c:pt idx="4205">
                  <c:v>6.1812918750015999</c:v>
                </c:pt>
                <c:pt idx="4206">
                  <c:v>6.1776043750016001</c:v>
                </c:pt>
                <c:pt idx="4207">
                  <c:v>6.1739199999999999</c:v>
                </c:pt>
                <c:pt idx="4208">
                  <c:v>6.1702481250016001</c:v>
                </c:pt>
                <c:pt idx="4209">
                  <c:v>6.1665124999999996</c:v>
                </c:pt>
                <c:pt idx="4210">
                  <c:v>6.16278375</c:v>
                </c:pt>
                <c:pt idx="4211">
                  <c:v>6.1591056250016001</c:v>
                </c:pt>
                <c:pt idx="4212">
                  <c:v>6.1554468750015996</c:v>
                </c:pt>
                <c:pt idx="4213">
                  <c:v>6.1517556250015994</c:v>
                </c:pt>
                <c:pt idx="4214">
                  <c:v>6.1480137499999996</c:v>
                </c:pt>
                <c:pt idx="4215">
                  <c:v>6.1443337500000004</c:v>
                </c:pt>
                <c:pt idx="4216">
                  <c:v>6.1406693750015995</c:v>
                </c:pt>
                <c:pt idx="4217">
                  <c:v>6.13709375</c:v>
                </c:pt>
                <c:pt idx="4218">
                  <c:v>6.1336056250016</c:v>
                </c:pt>
                <c:pt idx="4219">
                  <c:v>6.1302081250015998</c:v>
                </c:pt>
                <c:pt idx="4220">
                  <c:v>6.1268475000000002</c:v>
                </c:pt>
                <c:pt idx="4221">
                  <c:v>6.1234693750015996</c:v>
                </c:pt>
                <c:pt idx="4222">
                  <c:v>6.1200906250016001</c:v>
                </c:pt>
                <c:pt idx="4223">
                  <c:v>6.1168243750015998</c:v>
                </c:pt>
                <c:pt idx="4224">
                  <c:v>6.1136506250015996</c:v>
                </c:pt>
                <c:pt idx="4225">
                  <c:v>6.1105106250015995</c:v>
                </c:pt>
                <c:pt idx="4226">
                  <c:v>6.1073568750015994</c:v>
                </c:pt>
                <c:pt idx="4227">
                  <c:v>6.1042025000000004</c:v>
                </c:pt>
                <c:pt idx="4228">
                  <c:v>6.1011137499999997</c:v>
                </c:pt>
                <c:pt idx="4229">
                  <c:v>6.0980718750016001</c:v>
                </c:pt>
                <c:pt idx="4230">
                  <c:v>6.0949831250016002</c:v>
                </c:pt>
                <c:pt idx="4231">
                  <c:v>6.0919537500000001</c:v>
                </c:pt>
                <c:pt idx="4232">
                  <c:v>6.0889912500000003</c:v>
                </c:pt>
                <c:pt idx="4233">
                  <c:v>6.0860162500000001</c:v>
                </c:pt>
                <c:pt idx="4234">
                  <c:v>6.0829943750015998</c:v>
                </c:pt>
                <c:pt idx="4235">
                  <c:v>6.0799374999999998</c:v>
                </c:pt>
                <c:pt idx="4236">
                  <c:v>6.0769731250015999</c:v>
                </c:pt>
                <c:pt idx="4237">
                  <c:v>6.0739543750016001</c:v>
                </c:pt>
                <c:pt idx="4238">
                  <c:v>6.0710031250015994</c:v>
                </c:pt>
                <c:pt idx="4239">
                  <c:v>6.0680725000000004</c:v>
                </c:pt>
                <c:pt idx="4240">
                  <c:v>6.0651737499999996</c:v>
                </c:pt>
                <c:pt idx="4241">
                  <c:v>6.0622274999999997</c:v>
                </c:pt>
                <c:pt idx="4242">
                  <c:v>6.0592974999999996</c:v>
                </c:pt>
                <c:pt idx="4243">
                  <c:v>6.0563450000000003</c:v>
                </c:pt>
                <c:pt idx="4244">
                  <c:v>6.0534868750015995</c:v>
                </c:pt>
                <c:pt idx="4245">
                  <c:v>6.0506756250015998</c:v>
                </c:pt>
                <c:pt idx="4246">
                  <c:v>6.0478243750015999</c:v>
                </c:pt>
                <c:pt idx="4247">
                  <c:v>6.0450281250015996</c:v>
                </c:pt>
                <c:pt idx="4248">
                  <c:v>6.0422025000000001</c:v>
                </c:pt>
                <c:pt idx="4249">
                  <c:v>6.0393881250015999</c:v>
                </c:pt>
                <c:pt idx="4250">
                  <c:v>6.0366125000000004</c:v>
                </c:pt>
                <c:pt idx="4251">
                  <c:v>6.0339343750015999</c:v>
                </c:pt>
                <c:pt idx="4252">
                  <c:v>6.0313043750016</c:v>
                </c:pt>
                <c:pt idx="4253">
                  <c:v>6.0287175</c:v>
                </c:pt>
                <c:pt idx="4254">
                  <c:v>6.0261243750015998</c:v>
                </c:pt>
                <c:pt idx="4255">
                  <c:v>6.0235856250015996</c:v>
                </c:pt>
                <c:pt idx="4256">
                  <c:v>6.0211300000000003</c:v>
                </c:pt>
                <c:pt idx="4257">
                  <c:v>6.0187850000000003</c:v>
                </c:pt>
                <c:pt idx="4258">
                  <c:v>6.0164418750015995</c:v>
                </c:pt>
                <c:pt idx="4259">
                  <c:v>6.0137468750015994</c:v>
                </c:pt>
                <c:pt idx="4260">
                  <c:v>6.0105493750015997</c:v>
                </c:pt>
                <c:pt idx="4261">
                  <c:v>6.0071868750016</c:v>
                </c:pt>
                <c:pt idx="4262">
                  <c:v>6.0037131250015996</c:v>
                </c:pt>
                <c:pt idx="4263">
                  <c:v>6.0001587499999998</c:v>
                </c:pt>
                <c:pt idx="4264">
                  <c:v>5.9965493750015995</c:v>
                </c:pt>
                <c:pt idx="4265">
                  <c:v>5.9929043750015998</c:v>
                </c:pt>
                <c:pt idx="4266">
                  <c:v>5.9892031250016</c:v>
                </c:pt>
                <c:pt idx="4267">
                  <c:v>5.9854118750016001</c:v>
                </c:pt>
                <c:pt idx="4268">
                  <c:v>5.9815268750015997</c:v>
                </c:pt>
                <c:pt idx="4269">
                  <c:v>5.9780181250015998</c:v>
                </c:pt>
                <c:pt idx="4270">
                  <c:v>5.9749856250016</c:v>
                </c:pt>
                <c:pt idx="4271">
                  <c:v>5.9720775000000001</c:v>
                </c:pt>
                <c:pt idx="4272">
                  <c:v>5.9692412499999996</c:v>
                </c:pt>
                <c:pt idx="4273">
                  <c:v>5.9664868750015998</c:v>
                </c:pt>
                <c:pt idx="4274">
                  <c:v>5.9637799999999999</c:v>
                </c:pt>
                <c:pt idx="4275">
                  <c:v>5.9610756250015999</c:v>
                </c:pt>
                <c:pt idx="4276">
                  <c:v>5.9583812500000004</c:v>
                </c:pt>
                <c:pt idx="4277">
                  <c:v>5.9557099999999998</c:v>
                </c:pt>
                <c:pt idx="4278">
                  <c:v>5.9531406250016001</c:v>
                </c:pt>
                <c:pt idx="4279">
                  <c:v>5.9505987500000002</c:v>
                </c:pt>
                <c:pt idx="4280">
                  <c:v>5.9481000000000002</c:v>
                </c:pt>
                <c:pt idx="4281">
                  <c:v>5.9455724999999999</c:v>
                </c:pt>
                <c:pt idx="4282">
                  <c:v>5.9431475000000002</c:v>
                </c:pt>
                <c:pt idx="4283">
                  <c:v>5.9407800000000002</c:v>
                </c:pt>
                <c:pt idx="4284">
                  <c:v>5.9383987500000002</c:v>
                </c:pt>
                <c:pt idx="4285">
                  <c:v>5.9360481250015997</c:v>
                </c:pt>
                <c:pt idx="4286">
                  <c:v>5.9337293750016</c:v>
                </c:pt>
                <c:pt idx="4287">
                  <c:v>5.9314856250016001</c:v>
                </c:pt>
                <c:pt idx="4288">
                  <c:v>5.9292175</c:v>
                </c:pt>
                <c:pt idx="4289">
                  <c:v>5.9269181250015999</c:v>
                </c:pt>
                <c:pt idx="4290">
                  <c:v>5.9246431250015998</c:v>
                </c:pt>
                <c:pt idx="4291">
                  <c:v>5.9223818750015997</c:v>
                </c:pt>
                <c:pt idx="4292">
                  <c:v>5.9201193750016001</c:v>
                </c:pt>
                <c:pt idx="4293">
                  <c:v>5.9178075000000003</c:v>
                </c:pt>
                <c:pt idx="4294">
                  <c:v>5.9155431250015997</c:v>
                </c:pt>
                <c:pt idx="4295">
                  <c:v>5.91332375</c:v>
                </c:pt>
                <c:pt idx="4296">
                  <c:v>5.9111068750015994</c:v>
                </c:pt>
                <c:pt idx="4297">
                  <c:v>5.9088649999999996</c:v>
                </c:pt>
                <c:pt idx="4298">
                  <c:v>5.9066599999999996</c:v>
                </c:pt>
                <c:pt idx="4299">
                  <c:v>5.9044487500000002</c:v>
                </c:pt>
                <c:pt idx="4300">
                  <c:v>5.9022712500000001</c:v>
                </c:pt>
                <c:pt idx="4301">
                  <c:v>5.9001362500000001</c:v>
                </c:pt>
                <c:pt idx="4302">
                  <c:v>5.8980449999999998</c:v>
                </c:pt>
                <c:pt idx="4303">
                  <c:v>5.8959512500000004</c:v>
                </c:pt>
                <c:pt idx="4304">
                  <c:v>5.8938831250015999</c:v>
                </c:pt>
                <c:pt idx="4305">
                  <c:v>5.8918243750016002</c:v>
                </c:pt>
                <c:pt idx="4306">
                  <c:v>5.8897562499999996</c:v>
                </c:pt>
                <c:pt idx="4307">
                  <c:v>5.8876999999999997</c:v>
                </c:pt>
                <c:pt idx="4308">
                  <c:v>5.8857049999999997</c:v>
                </c:pt>
                <c:pt idx="4309">
                  <c:v>5.8837431250016001</c:v>
                </c:pt>
                <c:pt idx="4310">
                  <c:v>5.8818099999999998</c:v>
                </c:pt>
                <c:pt idx="4311">
                  <c:v>5.8798793750015994</c:v>
                </c:pt>
                <c:pt idx="4312">
                  <c:v>5.8779424999999996</c:v>
                </c:pt>
                <c:pt idx="4313">
                  <c:v>5.8760443750015998</c:v>
                </c:pt>
                <c:pt idx="4314">
                  <c:v>5.8740987499999999</c:v>
                </c:pt>
                <c:pt idx="4315">
                  <c:v>5.8721750000000004</c:v>
                </c:pt>
                <c:pt idx="4316">
                  <c:v>5.8702906250015996</c:v>
                </c:pt>
                <c:pt idx="4317">
                  <c:v>5.8683693750015999</c:v>
                </c:pt>
                <c:pt idx="4318">
                  <c:v>5.8665212499999999</c:v>
                </c:pt>
                <c:pt idx="4319">
                  <c:v>5.8646775</c:v>
                </c:pt>
                <c:pt idx="4320">
                  <c:v>5.8628212499999997</c:v>
                </c:pt>
                <c:pt idx="4321">
                  <c:v>5.8609918750015995</c:v>
                </c:pt>
                <c:pt idx="4322">
                  <c:v>5.8591731250015995</c:v>
                </c:pt>
                <c:pt idx="4323">
                  <c:v>5.8573543750015995</c:v>
                </c:pt>
                <c:pt idx="4324">
                  <c:v>5.8556081250015994</c:v>
                </c:pt>
                <c:pt idx="4325">
                  <c:v>5.85385125</c:v>
                </c:pt>
                <c:pt idx="4326">
                  <c:v>5.8521431250016001</c:v>
                </c:pt>
                <c:pt idx="4327">
                  <c:v>5.8504612500000004</c:v>
                </c:pt>
                <c:pt idx="4328">
                  <c:v>5.8486843750016</c:v>
                </c:pt>
                <c:pt idx="4329">
                  <c:v>5.8469793750015997</c:v>
                </c:pt>
                <c:pt idx="4330">
                  <c:v>5.8452993750015994</c:v>
                </c:pt>
                <c:pt idx="4331">
                  <c:v>5.8436781250015999</c:v>
                </c:pt>
                <c:pt idx="4332">
                  <c:v>5.8419937500000003</c:v>
                </c:pt>
                <c:pt idx="4333">
                  <c:v>5.8404031250015995</c:v>
                </c:pt>
                <c:pt idx="4334">
                  <c:v>5.8387943750015996</c:v>
                </c:pt>
                <c:pt idx="4335">
                  <c:v>5.8372093750016001</c:v>
                </c:pt>
                <c:pt idx="4336">
                  <c:v>5.8356218750015998</c:v>
                </c:pt>
                <c:pt idx="4337">
                  <c:v>5.8340662500000002</c:v>
                </c:pt>
                <c:pt idx="4338">
                  <c:v>5.8325081250016</c:v>
                </c:pt>
                <c:pt idx="4339">
                  <c:v>5.8309906250015997</c:v>
                </c:pt>
                <c:pt idx="4340">
                  <c:v>5.8294825000000001</c:v>
                </c:pt>
                <c:pt idx="4341">
                  <c:v>5.8279312499999998</c:v>
                </c:pt>
                <c:pt idx="4342">
                  <c:v>5.8265037499999996</c:v>
                </c:pt>
                <c:pt idx="4343">
                  <c:v>5.8250243750015995</c:v>
                </c:pt>
                <c:pt idx="4344">
                  <c:v>5.8235225000000002</c:v>
                </c:pt>
                <c:pt idx="4345">
                  <c:v>5.8220412499999998</c:v>
                </c:pt>
                <c:pt idx="4346">
                  <c:v>5.8205581250015994</c:v>
                </c:pt>
                <c:pt idx="4347">
                  <c:v>5.8191256250015995</c:v>
                </c:pt>
                <c:pt idx="4348">
                  <c:v>5.8177206250015994</c:v>
                </c:pt>
                <c:pt idx="4349">
                  <c:v>5.8163081250015995</c:v>
                </c:pt>
                <c:pt idx="4350">
                  <c:v>5.8148743750016001</c:v>
                </c:pt>
                <c:pt idx="4351">
                  <c:v>5.8134499999999996</c:v>
                </c:pt>
                <c:pt idx="4352">
                  <c:v>5.8119975000000004</c:v>
                </c:pt>
                <c:pt idx="4353">
                  <c:v>5.8105443750015997</c:v>
                </c:pt>
                <c:pt idx="4354">
                  <c:v>5.8091762500000002</c:v>
                </c:pt>
                <c:pt idx="4355">
                  <c:v>5.8078050000000001</c:v>
                </c:pt>
                <c:pt idx="4356">
                  <c:v>5.8065100000000003</c:v>
                </c:pt>
                <c:pt idx="4357">
                  <c:v>5.8051550000000001</c:v>
                </c:pt>
                <c:pt idx="4358">
                  <c:v>5.8038362499999998</c:v>
                </c:pt>
                <c:pt idx="4359">
                  <c:v>5.8025312500000004</c:v>
                </c:pt>
                <c:pt idx="4360">
                  <c:v>5.80122625</c:v>
                </c:pt>
                <c:pt idx="4361">
                  <c:v>5.7999993750016001</c:v>
                </c:pt>
                <c:pt idx="4362">
                  <c:v>5.7987237499999997</c:v>
                </c:pt>
                <c:pt idx="4363">
                  <c:v>5.7975306250015999</c:v>
                </c:pt>
                <c:pt idx="4364">
                  <c:v>5.7962837499999997</c:v>
                </c:pt>
                <c:pt idx="4365">
                  <c:v>5.7950306250015995</c:v>
                </c:pt>
                <c:pt idx="4366">
                  <c:v>5.79373</c:v>
                </c:pt>
                <c:pt idx="4367">
                  <c:v>5.7925037499999998</c:v>
                </c:pt>
                <c:pt idx="4368">
                  <c:v>5.7912999999999997</c:v>
                </c:pt>
                <c:pt idx="4369">
                  <c:v>5.7900312500000002</c:v>
                </c:pt>
                <c:pt idx="4370">
                  <c:v>5.7888299999999999</c:v>
                </c:pt>
                <c:pt idx="4371">
                  <c:v>5.7875387500000004</c:v>
                </c:pt>
                <c:pt idx="4372">
                  <c:v>5.7863187500000004</c:v>
                </c:pt>
                <c:pt idx="4373">
                  <c:v>5.7850925000000002</c:v>
                </c:pt>
                <c:pt idx="4374">
                  <c:v>5.7838624999999997</c:v>
                </c:pt>
                <c:pt idx="4375">
                  <c:v>5.7826975000000003</c:v>
                </c:pt>
                <c:pt idx="4376">
                  <c:v>5.7815693750015997</c:v>
                </c:pt>
                <c:pt idx="4377">
                  <c:v>5.7803512499999998</c:v>
                </c:pt>
                <c:pt idx="4378">
                  <c:v>5.7791181250015997</c:v>
                </c:pt>
                <c:pt idx="4379">
                  <c:v>5.7779362499999998</c:v>
                </c:pt>
                <c:pt idx="4380">
                  <c:v>5.7767906250015999</c:v>
                </c:pt>
                <c:pt idx="4381">
                  <c:v>5.7756468750016001</c:v>
                </c:pt>
                <c:pt idx="4382">
                  <c:v>5.7745224999999998</c:v>
                </c:pt>
                <c:pt idx="4383">
                  <c:v>5.7733956250015996</c:v>
                </c:pt>
                <c:pt idx="4384">
                  <c:v>5.7723156250015997</c:v>
                </c:pt>
                <c:pt idx="4385">
                  <c:v>5.7711600000000001</c:v>
                </c:pt>
                <c:pt idx="4386">
                  <c:v>5.7700137500000004</c:v>
                </c:pt>
                <c:pt idx="4387">
                  <c:v>5.7689337500000004</c:v>
                </c:pt>
                <c:pt idx="4388">
                  <c:v>5.7678324999999999</c:v>
                </c:pt>
                <c:pt idx="4389">
                  <c:v>5.7667443750015996</c:v>
                </c:pt>
                <c:pt idx="4390">
                  <c:v>5.7655806250015997</c:v>
                </c:pt>
                <c:pt idx="4391">
                  <c:v>5.76446375</c:v>
                </c:pt>
                <c:pt idx="4392">
                  <c:v>5.7633412499999999</c:v>
                </c:pt>
                <c:pt idx="4393">
                  <c:v>5.7622118750015998</c:v>
                </c:pt>
                <c:pt idx="4394">
                  <c:v>5.7610781250015997</c:v>
                </c:pt>
                <c:pt idx="4395">
                  <c:v>5.7599875000000003</c:v>
                </c:pt>
                <c:pt idx="4396">
                  <c:v>5.7588837499999999</c:v>
                </c:pt>
                <c:pt idx="4397">
                  <c:v>5.7577106250016001</c:v>
                </c:pt>
                <c:pt idx="4398">
                  <c:v>5.7565731250015997</c:v>
                </c:pt>
                <c:pt idx="4399">
                  <c:v>5.7554175000000001</c:v>
                </c:pt>
                <c:pt idx="4400">
                  <c:v>5.7542381250016001</c:v>
                </c:pt>
                <c:pt idx="4401">
                  <c:v>5.7530543750016001</c:v>
                </c:pt>
                <c:pt idx="4402">
                  <c:v>5.7518518750015994</c:v>
                </c:pt>
                <c:pt idx="4403">
                  <c:v>5.75068</c:v>
                </c:pt>
                <c:pt idx="4404">
                  <c:v>5.7495293750015994</c:v>
                </c:pt>
                <c:pt idx="4405">
                  <c:v>5.7483381250015997</c:v>
                </c:pt>
                <c:pt idx="4406">
                  <c:v>5.7472306250015999</c:v>
                </c:pt>
                <c:pt idx="4407">
                  <c:v>5.7461512499999996</c:v>
                </c:pt>
                <c:pt idx="4408">
                  <c:v>5.7450312500000003</c:v>
                </c:pt>
                <c:pt idx="4409">
                  <c:v>5.7439687499999996</c:v>
                </c:pt>
                <c:pt idx="4410">
                  <c:v>5.7429906250015996</c:v>
                </c:pt>
                <c:pt idx="4411">
                  <c:v>5.7419693750015997</c:v>
                </c:pt>
                <c:pt idx="4412">
                  <c:v>5.7409524999999997</c:v>
                </c:pt>
                <c:pt idx="4413">
                  <c:v>5.73992375</c:v>
                </c:pt>
                <c:pt idx="4414">
                  <c:v>5.7388562500000004</c:v>
                </c:pt>
                <c:pt idx="4415">
                  <c:v>5.7378299999999998</c:v>
                </c:pt>
                <c:pt idx="4416">
                  <c:v>5.7367056250015995</c:v>
                </c:pt>
                <c:pt idx="4417">
                  <c:v>5.7356181250015998</c:v>
                </c:pt>
                <c:pt idx="4418">
                  <c:v>5.7345468750016</c:v>
                </c:pt>
                <c:pt idx="4419">
                  <c:v>5.73346</c:v>
                </c:pt>
                <c:pt idx="4420">
                  <c:v>5.73236875</c:v>
                </c:pt>
                <c:pt idx="4421">
                  <c:v>5.7313312500000002</c:v>
                </c:pt>
                <c:pt idx="4422">
                  <c:v>5.7302968750016001</c:v>
                </c:pt>
                <c:pt idx="4423">
                  <c:v>5.7292874999999999</c:v>
                </c:pt>
                <c:pt idx="4424">
                  <c:v>5.7282675000000003</c:v>
                </c:pt>
                <c:pt idx="4425">
                  <c:v>5.7271893750015996</c:v>
                </c:pt>
                <c:pt idx="4426">
                  <c:v>5.7260999999999997</c:v>
                </c:pt>
                <c:pt idx="4427">
                  <c:v>5.7250868750016002</c:v>
                </c:pt>
                <c:pt idx="4428">
                  <c:v>5.7240506250015999</c:v>
                </c:pt>
                <c:pt idx="4429">
                  <c:v>5.7230387499999997</c:v>
                </c:pt>
                <c:pt idx="4430">
                  <c:v>5.7220093750015995</c:v>
                </c:pt>
                <c:pt idx="4431">
                  <c:v>5.7209574999999999</c:v>
                </c:pt>
                <c:pt idx="4432">
                  <c:v>5.7198468750015996</c:v>
                </c:pt>
                <c:pt idx="4433">
                  <c:v>5.7188056250015995</c:v>
                </c:pt>
                <c:pt idx="4434">
                  <c:v>5.7177756250015994</c:v>
                </c:pt>
                <c:pt idx="4435">
                  <c:v>5.7167387500000002</c:v>
                </c:pt>
                <c:pt idx="4436">
                  <c:v>5.7157537500000002</c:v>
                </c:pt>
                <c:pt idx="4437">
                  <c:v>5.7147587499999997</c:v>
                </c:pt>
                <c:pt idx="4438">
                  <c:v>5.7137881250015994</c:v>
                </c:pt>
                <c:pt idx="4439">
                  <c:v>5.7127756250015995</c:v>
                </c:pt>
                <c:pt idx="4440">
                  <c:v>5.7118062500000004</c:v>
                </c:pt>
                <c:pt idx="4441">
                  <c:v>5.7108456250015998</c:v>
                </c:pt>
                <c:pt idx="4442">
                  <c:v>5.7099218750015996</c:v>
                </c:pt>
                <c:pt idx="4443">
                  <c:v>5.7089112499999999</c:v>
                </c:pt>
                <c:pt idx="4444">
                  <c:v>5.7079062499999997</c:v>
                </c:pt>
                <c:pt idx="4445">
                  <c:v>5.7069431250016001</c:v>
                </c:pt>
                <c:pt idx="4446">
                  <c:v>5.7060312499999997</c:v>
                </c:pt>
                <c:pt idx="4447">
                  <c:v>5.7050725</c:v>
                </c:pt>
                <c:pt idx="4448">
                  <c:v>5.7040581250016</c:v>
                </c:pt>
                <c:pt idx="4449">
                  <c:v>5.7030506250016</c:v>
                </c:pt>
                <c:pt idx="4450">
                  <c:v>5.7020681250015999</c:v>
                </c:pt>
                <c:pt idx="4451">
                  <c:v>5.7010793750015996</c:v>
                </c:pt>
                <c:pt idx="4452">
                  <c:v>5.7001074999999997</c:v>
                </c:pt>
                <c:pt idx="4453">
                  <c:v>5.6991268750015998</c:v>
                </c:pt>
                <c:pt idx="4454">
                  <c:v>5.6981712499999997</c:v>
                </c:pt>
                <c:pt idx="4455">
                  <c:v>5.6972768750015996</c:v>
                </c:pt>
                <c:pt idx="4456">
                  <c:v>5.6963031250015996</c:v>
                </c:pt>
                <c:pt idx="4457">
                  <c:v>5.6953562499999997</c:v>
                </c:pt>
                <c:pt idx="4458">
                  <c:v>5.6944162499999997</c:v>
                </c:pt>
                <c:pt idx="4459">
                  <c:v>5.6935193750015998</c:v>
                </c:pt>
                <c:pt idx="4460">
                  <c:v>5.6925212500000004</c:v>
                </c:pt>
                <c:pt idx="4461">
                  <c:v>5.6915887500000002</c:v>
                </c:pt>
                <c:pt idx="4462">
                  <c:v>5.6906181250015999</c:v>
                </c:pt>
                <c:pt idx="4463">
                  <c:v>5.6896581250015998</c:v>
                </c:pt>
                <c:pt idx="4464">
                  <c:v>5.6886549999999998</c:v>
                </c:pt>
                <c:pt idx="4465">
                  <c:v>5.6876137499999997</c:v>
                </c:pt>
                <c:pt idx="4466">
                  <c:v>5.6866456250016002</c:v>
                </c:pt>
                <c:pt idx="4467">
                  <c:v>5.6856381250016002</c:v>
                </c:pt>
                <c:pt idx="4468">
                  <c:v>5.6846887500000003</c:v>
                </c:pt>
                <c:pt idx="4469">
                  <c:v>5.6836968750015995</c:v>
                </c:pt>
                <c:pt idx="4470">
                  <c:v>5.6827943750015999</c:v>
                </c:pt>
                <c:pt idx="4471">
                  <c:v>5.6818131250016002</c:v>
                </c:pt>
                <c:pt idx="4472">
                  <c:v>5.6808706250015994</c:v>
                </c:pt>
                <c:pt idx="4473">
                  <c:v>5.6799887499999997</c:v>
                </c:pt>
                <c:pt idx="4474">
                  <c:v>5.6791287500000003</c:v>
                </c:pt>
                <c:pt idx="4475">
                  <c:v>5.6782937499999999</c:v>
                </c:pt>
                <c:pt idx="4476">
                  <c:v>5.6773662500000004</c:v>
                </c:pt>
                <c:pt idx="4477">
                  <c:v>5.6764356250015995</c:v>
                </c:pt>
                <c:pt idx="4478">
                  <c:v>5.6755037499999998</c:v>
                </c:pt>
                <c:pt idx="4479">
                  <c:v>5.6746281250015995</c:v>
                </c:pt>
                <c:pt idx="4480">
                  <c:v>5.6736762499999998</c:v>
                </c:pt>
                <c:pt idx="4481">
                  <c:v>5.6728037499999999</c:v>
                </c:pt>
                <c:pt idx="4482">
                  <c:v>5.6718875000000004</c:v>
                </c:pt>
                <c:pt idx="4483">
                  <c:v>5.6709106250015999</c:v>
                </c:pt>
                <c:pt idx="4484">
                  <c:v>5.6700006250015997</c:v>
                </c:pt>
                <c:pt idx="4485">
                  <c:v>5.6690368750015994</c:v>
                </c:pt>
                <c:pt idx="4486">
                  <c:v>5.6681062500000001</c:v>
                </c:pt>
                <c:pt idx="4487">
                  <c:v>5.6672168750015999</c:v>
                </c:pt>
                <c:pt idx="4488">
                  <c:v>5.6663699999999997</c:v>
                </c:pt>
                <c:pt idx="4489">
                  <c:v>5.6654368750015998</c:v>
                </c:pt>
                <c:pt idx="4490">
                  <c:v>5.6645156250015996</c:v>
                </c:pt>
                <c:pt idx="4491">
                  <c:v>5.6635900000000001</c:v>
                </c:pt>
                <c:pt idx="4492">
                  <c:v>5.6627000000000001</c:v>
                </c:pt>
                <c:pt idx="4493">
                  <c:v>5.6618031250016001</c:v>
                </c:pt>
                <c:pt idx="4494">
                  <c:v>5.6609224999999999</c:v>
                </c:pt>
                <c:pt idx="4495">
                  <c:v>5.6600374999999996</c:v>
                </c:pt>
                <c:pt idx="4496">
                  <c:v>5.6591556250016</c:v>
                </c:pt>
                <c:pt idx="4497">
                  <c:v>5.6583087499999998</c:v>
                </c:pt>
                <c:pt idx="4498">
                  <c:v>5.6574143750015997</c:v>
                </c:pt>
                <c:pt idx="4499">
                  <c:v>5.6565381250015996</c:v>
                </c:pt>
                <c:pt idx="4500">
                  <c:v>5.6556837499999997</c:v>
                </c:pt>
                <c:pt idx="4501">
                  <c:v>5.6548243750016001</c:v>
                </c:pt>
                <c:pt idx="4502">
                  <c:v>5.6539875000000004</c:v>
                </c:pt>
                <c:pt idx="4503">
                  <c:v>5.6531406250015994</c:v>
                </c:pt>
                <c:pt idx="4504">
                  <c:v>5.6522506250015994</c:v>
                </c:pt>
                <c:pt idx="4505">
                  <c:v>5.6514231250015996</c:v>
                </c:pt>
                <c:pt idx="4506">
                  <c:v>5.6506056250015995</c:v>
                </c:pt>
                <c:pt idx="4507">
                  <c:v>5.6498006250015997</c:v>
                </c:pt>
                <c:pt idx="4508">
                  <c:v>5.6489843750016</c:v>
                </c:pt>
                <c:pt idx="4509">
                  <c:v>5.6481849999999998</c:v>
                </c:pt>
                <c:pt idx="4510">
                  <c:v>5.6474093750016001</c:v>
                </c:pt>
                <c:pt idx="4511">
                  <c:v>5.6466156250015995</c:v>
                </c:pt>
                <c:pt idx="4512">
                  <c:v>5.6458124999999999</c:v>
                </c:pt>
                <c:pt idx="4513">
                  <c:v>5.6450318750015995</c:v>
                </c:pt>
                <c:pt idx="4514">
                  <c:v>5.6442543750015997</c:v>
                </c:pt>
                <c:pt idx="4515">
                  <c:v>5.6434918750016001</c:v>
                </c:pt>
                <c:pt idx="4516">
                  <c:v>5.6426987500000001</c:v>
                </c:pt>
                <c:pt idx="4517">
                  <c:v>5.6418856250016001</c:v>
                </c:pt>
                <c:pt idx="4518">
                  <c:v>5.6410843750015998</c:v>
                </c:pt>
                <c:pt idx="4519">
                  <c:v>5.6403343750015997</c:v>
                </c:pt>
                <c:pt idx="4520">
                  <c:v>5.63953375</c:v>
                </c:pt>
                <c:pt idx="4521">
                  <c:v>5.6387718750015994</c:v>
                </c:pt>
                <c:pt idx="4522">
                  <c:v>5.6380549999999996</c:v>
                </c:pt>
                <c:pt idx="4523">
                  <c:v>5.6372749999999998</c:v>
                </c:pt>
                <c:pt idx="4524">
                  <c:v>5.6365243750016001</c:v>
                </c:pt>
                <c:pt idx="4525">
                  <c:v>5.6357487500000003</c:v>
                </c:pt>
                <c:pt idx="4526">
                  <c:v>5.6349900000000002</c:v>
                </c:pt>
                <c:pt idx="4527">
                  <c:v>5.6342249999999998</c:v>
                </c:pt>
                <c:pt idx="4528">
                  <c:v>5.6334906250015999</c:v>
                </c:pt>
                <c:pt idx="4529">
                  <c:v>5.6326925000000001</c:v>
                </c:pt>
                <c:pt idx="4530">
                  <c:v>5.6319324999999996</c:v>
                </c:pt>
                <c:pt idx="4531">
                  <c:v>5.63113625</c:v>
                </c:pt>
                <c:pt idx="4532">
                  <c:v>5.6302218750015998</c:v>
                </c:pt>
                <c:pt idx="4533">
                  <c:v>5.6294131250015997</c:v>
                </c:pt>
                <c:pt idx="4534">
                  <c:v>5.6285543750015998</c:v>
                </c:pt>
                <c:pt idx="4535">
                  <c:v>5.6277356250016002</c:v>
                </c:pt>
                <c:pt idx="4536">
                  <c:v>5.6268500000000001</c:v>
                </c:pt>
                <c:pt idx="4537">
                  <c:v>5.6260362500000003</c:v>
                </c:pt>
                <c:pt idx="4538">
                  <c:v>5.6251731250015995</c:v>
                </c:pt>
                <c:pt idx="4539">
                  <c:v>5.6243406250015999</c:v>
                </c:pt>
                <c:pt idx="4540">
                  <c:v>5.6235287500000002</c:v>
                </c:pt>
                <c:pt idx="4541">
                  <c:v>5.6227650000000002</c:v>
                </c:pt>
                <c:pt idx="4542">
                  <c:v>5.6220343750015997</c:v>
                </c:pt>
                <c:pt idx="4543">
                  <c:v>5.6212756250015996</c:v>
                </c:pt>
                <c:pt idx="4544">
                  <c:v>5.6205931250015997</c:v>
                </c:pt>
                <c:pt idx="4545">
                  <c:v>5.6198556250016001</c:v>
                </c:pt>
                <c:pt idx="4546">
                  <c:v>5.6191818750015994</c:v>
                </c:pt>
                <c:pt idx="4547">
                  <c:v>5.6184793750016002</c:v>
                </c:pt>
                <c:pt idx="4548">
                  <c:v>5.6177987500000004</c:v>
                </c:pt>
                <c:pt idx="4549">
                  <c:v>5.6171337499999998</c:v>
                </c:pt>
                <c:pt idx="4550">
                  <c:v>5.6164681250015995</c:v>
                </c:pt>
                <c:pt idx="4551">
                  <c:v>5.6157712499999999</c:v>
                </c:pt>
                <c:pt idx="4552">
                  <c:v>5.6151006250015998</c:v>
                </c:pt>
                <c:pt idx="4553">
                  <c:v>5.6144543750015998</c:v>
                </c:pt>
                <c:pt idx="4554">
                  <c:v>5.6137575000000002</c:v>
                </c:pt>
                <c:pt idx="4555">
                  <c:v>5.6131018750015995</c:v>
                </c:pt>
                <c:pt idx="4556">
                  <c:v>5.6124493750015993</c:v>
                </c:pt>
                <c:pt idx="4557">
                  <c:v>5.6117712500000003</c:v>
                </c:pt>
                <c:pt idx="4558">
                  <c:v>5.6111381250015997</c:v>
                </c:pt>
                <c:pt idx="4559">
                  <c:v>5.6104693750015997</c:v>
                </c:pt>
                <c:pt idx="4560">
                  <c:v>5.6097781250015997</c:v>
                </c:pt>
                <c:pt idx="4561">
                  <c:v>5.6091274999999996</c:v>
                </c:pt>
                <c:pt idx="4562">
                  <c:v>5.6084837500000004</c:v>
                </c:pt>
                <c:pt idx="4563">
                  <c:v>5.6078524999999999</c:v>
                </c:pt>
                <c:pt idx="4564">
                  <c:v>5.6072112499999998</c:v>
                </c:pt>
                <c:pt idx="4565">
                  <c:v>5.6065768750015996</c:v>
                </c:pt>
                <c:pt idx="4566">
                  <c:v>5.6059468750015995</c:v>
                </c:pt>
                <c:pt idx="4567">
                  <c:v>5.6053499999999996</c:v>
                </c:pt>
                <c:pt idx="4568">
                  <c:v>5.6047450000000003</c:v>
                </c:pt>
                <c:pt idx="4569">
                  <c:v>5.6041068750015999</c:v>
                </c:pt>
                <c:pt idx="4570">
                  <c:v>5.6035131250015997</c:v>
                </c:pt>
                <c:pt idx="4571">
                  <c:v>5.6028931250016001</c:v>
                </c:pt>
                <c:pt idx="4572">
                  <c:v>5.6023156250015997</c:v>
                </c:pt>
                <c:pt idx="4573">
                  <c:v>5.6017181250016002</c:v>
                </c:pt>
                <c:pt idx="4574">
                  <c:v>5.6011424999999999</c:v>
                </c:pt>
                <c:pt idx="4575">
                  <c:v>5.6005881250015994</c:v>
                </c:pt>
                <c:pt idx="4576">
                  <c:v>5.6000106250016</c:v>
                </c:pt>
                <c:pt idx="4577">
                  <c:v>5.5994056250015998</c:v>
                </c:pt>
                <c:pt idx="4578">
                  <c:v>5.5987962500000004</c:v>
                </c:pt>
                <c:pt idx="4579">
                  <c:v>5.5982612500000002</c:v>
                </c:pt>
                <c:pt idx="4580">
                  <c:v>5.5977162500000004</c:v>
                </c:pt>
                <c:pt idx="4581">
                  <c:v>5.5971718750015995</c:v>
                </c:pt>
                <c:pt idx="4582">
                  <c:v>5.5966143750016002</c:v>
                </c:pt>
                <c:pt idx="4583">
                  <c:v>5.5960418750015997</c:v>
                </c:pt>
                <c:pt idx="4584">
                  <c:v>5.5954575000000002</c:v>
                </c:pt>
                <c:pt idx="4585">
                  <c:v>5.5948799999999999</c:v>
                </c:pt>
                <c:pt idx="4586">
                  <c:v>5.5943287499999999</c:v>
                </c:pt>
                <c:pt idx="4587">
                  <c:v>5.5937368750015999</c:v>
                </c:pt>
                <c:pt idx="4588">
                  <c:v>5.5932018750015997</c:v>
                </c:pt>
                <c:pt idx="4589">
                  <c:v>5.5926450000000001</c:v>
                </c:pt>
                <c:pt idx="4590">
                  <c:v>5.5920662500000002</c:v>
                </c:pt>
                <c:pt idx="4591">
                  <c:v>5.5914618750015999</c:v>
                </c:pt>
                <c:pt idx="4592">
                  <c:v>5.5909174999999998</c:v>
                </c:pt>
                <c:pt idx="4593">
                  <c:v>5.5903512500000003</c:v>
                </c:pt>
                <c:pt idx="4594">
                  <c:v>5.5898306250015999</c:v>
                </c:pt>
                <c:pt idx="4595">
                  <c:v>5.5892781250015995</c:v>
                </c:pt>
                <c:pt idx="4596">
                  <c:v>5.5887256250016</c:v>
                </c:pt>
                <c:pt idx="4597">
                  <c:v>5.5881681250015998</c:v>
                </c:pt>
                <c:pt idx="4598">
                  <c:v>5.5876237499999997</c:v>
                </c:pt>
                <c:pt idx="4599">
                  <c:v>5.5870931250015996</c:v>
                </c:pt>
                <c:pt idx="4600">
                  <c:v>5.5865574999999996</c:v>
                </c:pt>
                <c:pt idx="4601">
                  <c:v>5.5861000000000001</c:v>
                </c:pt>
                <c:pt idx="4602">
                  <c:v>5.5855718750015999</c:v>
                </c:pt>
                <c:pt idx="4603">
                  <c:v>5.5850499999999998</c:v>
                </c:pt>
                <c:pt idx="4604">
                  <c:v>5.5845793750016002</c:v>
                </c:pt>
                <c:pt idx="4605">
                  <c:v>5.5840868750016002</c:v>
                </c:pt>
                <c:pt idx="4606">
                  <c:v>5.5835968750016001</c:v>
                </c:pt>
                <c:pt idx="4607">
                  <c:v>5.5831687499999996</c:v>
                </c:pt>
                <c:pt idx="4608">
                  <c:v>5.5826849999999997</c:v>
                </c:pt>
                <c:pt idx="4609">
                  <c:v>5.5822275000000001</c:v>
                </c:pt>
                <c:pt idx="4610">
                  <c:v>5.5817406250015997</c:v>
                </c:pt>
                <c:pt idx="4611">
                  <c:v>5.5812387499999998</c:v>
                </c:pt>
                <c:pt idx="4612">
                  <c:v>5.5807656250016002</c:v>
                </c:pt>
                <c:pt idx="4613">
                  <c:v>5.5803312500000004</c:v>
                </c:pt>
                <c:pt idx="4614">
                  <c:v>5.5797987500000001</c:v>
                </c:pt>
                <c:pt idx="4615">
                  <c:v>5.5793431250015999</c:v>
                </c:pt>
                <c:pt idx="4616">
                  <c:v>5.5789087500000001</c:v>
                </c:pt>
                <c:pt idx="4617">
                  <c:v>5.5784324999999999</c:v>
                </c:pt>
                <c:pt idx="4618">
                  <c:v>5.5779887500000003</c:v>
                </c:pt>
                <c:pt idx="4619">
                  <c:v>5.5775612499999996</c:v>
                </c:pt>
                <c:pt idx="4620">
                  <c:v>5.5771262500000001</c:v>
                </c:pt>
                <c:pt idx="4621">
                  <c:v>5.5766906250016</c:v>
                </c:pt>
                <c:pt idx="4622">
                  <c:v>5.5762793750016</c:v>
                </c:pt>
                <c:pt idx="4623">
                  <c:v>5.575825</c:v>
                </c:pt>
                <c:pt idx="4624">
                  <c:v>5.5754200000000003</c:v>
                </c:pt>
                <c:pt idx="4625">
                  <c:v>5.5749674999999996</c:v>
                </c:pt>
                <c:pt idx="4626">
                  <c:v>5.5745050000000003</c:v>
                </c:pt>
                <c:pt idx="4627">
                  <c:v>5.5740562499999999</c:v>
                </c:pt>
                <c:pt idx="4628">
                  <c:v>5.5736175000000001</c:v>
                </c:pt>
                <c:pt idx="4629">
                  <c:v>5.5731675000000003</c:v>
                </c:pt>
                <c:pt idx="4630">
                  <c:v>5.5727693750015996</c:v>
                </c:pt>
                <c:pt idx="4631">
                  <c:v>5.5723443750015997</c:v>
                </c:pt>
                <c:pt idx="4632">
                  <c:v>5.5719118750016001</c:v>
                </c:pt>
                <c:pt idx="4633">
                  <c:v>5.5715193750015999</c:v>
                </c:pt>
                <c:pt idx="4634">
                  <c:v>5.5710625</c:v>
                </c:pt>
                <c:pt idx="4635">
                  <c:v>5.5706512500000001</c:v>
                </c:pt>
                <c:pt idx="4636">
                  <c:v>5.5702931250015997</c:v>
                </c:pt>
                <c:pt idx="4637">
                  <c:v>5.5699231250015995</c:v>
                </c:pt>
                <c:pt idx="4638">
                  <c:v>5.5695168750016002</c:v>
                </c:pt>
                <c:pt idx="4639">
                  <c:v>5.5691143750015994</c:v>
                </c:pt>
                <c:pt idx="4640">
                  <c:v>5.5687449999999998</c:v>
                </c:pt>
                <c:pt idx="4641">
                  <c:v>5.5683406250015999</c:v>
                </c:pt>
                <c:pt idx="4642">
                  <c:v>5.5679431250015998</c:v>
                </c:pt>
                <c:pt idx="4643">
                  <c:v>5.5675887499999996</c:v>
                </c:pt>
                <c:pt idx="4644">
                  <c:v>5.5672568750015996</c:v>
                </c:pt>
                <c:pt idx="4645">
                  <c:v>5.5668931250015996</c:v>
                </c:pt>
                <c:pt idx="4646">
                  <c:v>5.5665243750015998</c:v>
                </c:pt>
                <c:pt idx="4647">
                  <c:v>5.5661606250015998</c:v>
                </c:pt>
                <c:pt idx="4648">
                  <c:v>5.5655287500000004</c:v>
                </c:pt>
                <c:pt idx="4649">
                  <c:v>5.5651606250015995</c:v>
                </c:pt>
                <c:pt idx="4650">
                  <c:v>5.5648043750016001</c:v>
                </c:pt>
                <c:pt idx="4651">
                  <c:v>5.5641118750015996</c:v>
                </c:pt>
                <c:pt idx="4652">
                  <c:v>5.5637731250015996</c:v>
                </c:pt>
                <c:pt idx="4653">
                  <c:v>5.5634249999999996</c:v>
                </c:pt>
                <c:pt idx="4654">
                  <c:v>5.5627775000000002</c:v>
                </c:pt>
                <c:pt idx="4655">
                  <c:v>5.5624293750015994</c:v>
                </c:pt>
                <c:pt idx="4656">
                  <c:v>5.5620743750015995</c:v>
                </c:pt>
                <c:pt idx="4657">
                  <c:v>5.5617143750015998</c:v>
                </c:pt>
                <c:pt idx="4658">
                  <c:v>5.5611525000000004</c:v>
                </c:pt>
                <c:pt idx="4659">
                  <c:v>5.5605650000000004</c:v>
                </c:pt>
                <c:pt idx="4660">
                  <c:v>5.5599974999999997</c:v>
                </c:pt>
                <c:pt idx="4661">
                  <c:v>5.559355</c:v>
                </c:pt>
                <c:pt idx="4662">
                  <c:v>5.5587731250015997</c:v>
                </c:pt>
                <c:pt idx="4663">
                  <c:v>5.5581399999999999</c:v>
                </c:pt>
                <c:pt idx="4664">
                  <c:v>5.5575781250015996</c:v>
                </c:pt>
                <c:pt idx="4665">
                  <c:v>5.5570006250016002</c:v>
                </c:pt>
                <c:pt idx="4666">
                  <c:v>5.5564962500000004</c:v>
                </c:pt>
                <c:pt idx="4667">
                  <c:v>5.5559543750015994</c:v>
                </c:pt>
                <c:pt idx="4668">
                  <c:v>5.5554081250016001</c:v>
                </c:pt>
                <c:pt idx="4669">
                  <c:v>5.5548962499999996</c:v>
                </c:pt>
                <c:pt idx="4670">
                  <c:v>5.5542974999999997</c:v>
                </c:pt>
                <c:pt idx="4671">
                  <c:v>5.5537200000000002</c:v>
                </c:pt>
                <c:pt idx="4672">
                  <c:v>5.5532475000000003</c:v>
                </c:pt>
                <c:pt idx="4673">
                  <c:v>5.5527575000000002</c:v>
                </c:pt>
                <c:pt idx="4674">
                  <c:v>5.5522156250016002</c:v>
                </c:pt>
                <c:pt idx="4675">
                  <c:v>5.5517393750016</c:v>
                </c:pt>
                <c:pt idx="4676">
                  <c:v>5.5513337500000004</c:v>
                </c:pt>
                <c:pt idx="4677">
                  <c:v>5.5508412500000004</c:v>
                </c:pt>
                <c:pt idx="4678">
                  <c:v>5.5503668750015995</c:v>
                </c:pt>
                <c:pt idx="4679">
                  <c:v>5.5499131250015994</c:v>
                </c:pt>
                <c:pt idx="4680">
                  <c:v>5.5494987499999997</c:v>
                </c:pt>
                <c:pt idx="4681">
                  <c:v>5.5489775000000003</c:v>
                </c:pt>
                <c:pt idx="4682">
                  <c:v>5.5485499999999996</c:v>
                </c:pt>
                <c:pt idx="4683">
                  <c:v>5.5480400000000003</c:v>
                </c:pt>
                <c:pt idx="4684">
                  <c:v>5.5475962499999998</c:v>
                </c:pt>
                <c:pt idx="4685">
                  <c:v>5.5471081250015999</c:v>
                </c:pt>
                <c:pt idx="4686">
                  <c:v>5.5467006250016002</c:v>
                </c:pt>
                <c:pt idx="4687">
                  <c:v>5.5462949999999998</c:v>
                </c:pt>
                <c:pt idx="4688">
                  <c:v>5.5459043750015997</c:v>
                </c:pt>
                <c:pt idx="4689">
                  <c:v>5.5455431250015996</c:v>
                </c:pt>
                <c:pt idx="4690">
                  <c:v>5.5451275000000004</c:v>
                </c:pt>
                <c:pt idx="4691">
                  <c:v>5.5447518750015998</c:v>
                </c:pt>
                <c:pt idx="4692">
                  <c:v>5.5443325000000003</c:v>
                </c:pt>
                <c:pt idx="4693">
                  <c:v>5.5438974999999999</c:v>
                </c:pt>
                <c:pt idx="4694">
                  <c:v>5.5434443750015996</c:v>
                </c:pt>
                <c:pt idx="4695">
                  <c:v>5.5430687499999998</c:v>
                </c:pt>
                <c:pt idx="4696">
                  <c:v>5.54268625</c:v>
                </c:pt>
                <c:pt idx="4697">
                  <c:v>5.5423093750015999</c:v>
                </c:pt>
                <c:pt idx="4698">
                  <c:v>5.5419562500000001</c:v>
                </c:pt>
                <c:pt idx="4699">
                  <c:v>5.5414856250015996</c:v>
                </c:pt>
                <c:pt idx="4700">
                  <c:v>5.5410018750015997</c:v>
                </c:pt>
                <c:pt idx="4701">
                  <c:v>5.5406243750015998</c:v>
                </c:pt>
                <c:pt idx="4702">
                  <c:v>5.5401924999999999</c:v>
                </c:pt>
                <c:pt idx="4703">
                  <c:v>5.5397931250015997</c:v>
                </c:pt>
                <c:pt idx="4704">
                  <c:v>5.5393600000000003</c:v>
                </c:pt>
                <c:pt idx="4705">
                  <c:v>5.5390375000000001</c:v>
                </c:pt>
                <c:pt idx="4706">
                  <c:v>5.5386768750015998</c:v>
                </c:pt>
                <c:pt idx="4707">
                  <c:v>5.5383062499999998</c:v>
                </c:pt>
                <c:pt idx="4708">
                  <c:v>5.5378499999999997</c:v>
                </c:pt>
                <c:pt idx="4709">
                  <c:v>5.5374387499999997</c:v>
                </c:pt>
                <c:pt idx="4710">
                  <c:v>5.5370712500000003</c:v>
                </c:pt>
                <c:pt idx="4711">
                  <c:v>5.5366243750016002</c:v>
                </c:pt>
                <c:pt idx="4712">
                  <c:v>5.5362131250016002</c:v>
                </c:pt>
                <c:pt idx="4713">
                  <c:v>5.5357368750016001</c:v>
                </c:pt>
                <c:pt idx="4714">
                  <c:v>5.5353831250015997</c:v>
                </c:pt>
                <c:pt idx="4715">
                  <c:v>5.5350025</c:v>
                </c:pt>
                <c:pt idx="4716">
                  <c:v>5.5346718750015995</c:v>
                </c:pt>
                <c:pt idx="4717">
                  <c:v>5.5343074999999997</c:v>
                </c:pt>
                <c:pt idx="4718">
                  <c:v>5.5338812500000003</c:v>
                </c:pt>
                <c:pt idx="4719">
                  <c:v>5.5334356250015997</c:v>
                </c:pt>
                <c:pt idx="4720">
                  <c:v>5.5330199999999996</c:v>
                </c:pt>
                <c:pt idx="4721">
                  <c:v>5.5325674999999999</c:v>
                </c:pt>
                <c:pt idx="4722">
                  <c:v>5.5322437500000001</c:v>
                </c:pt>
                <c:pt idx="4723">
                  <c:v>5.5318387500000004</c:v>
                </c:pt>
                <c:pt idx="4724">
                  <c:v>5.5314093750015996</c:v>
                </c:pt>
                <c:pt idx="4725">
                  <c:v>5.5310793750015996</c:v>
                </c:pt>
                <c:pt idx="4726">
                  <c:v>5.5307418750016</c:v>
                </c:pt>
                <c:pt idx="4727">
                  <c:v>5.5302837499999997</c:v>
                </c:pt>
                <c:pt idx="4728">
                  <c:v>5.5299218750015999</c:v>
                </c:pt>
                <c:pt idx="4729">
                  <c:v>5.5295993750015997</c:v>
                </c:pt>
                <c:pt idx="4730">
                  <c:v>5.5293356250015995</c:v>
                </c:pt>
                <c:pt idx="4731">
                  <c:v>5.5291800000000002</c:v>
                </c:pt>
                <c:pt idx="4732">
                  <c:v>5.5290581250016002</c:v>
                </c:pt>
                <c:pt idx="4733">
                  <c:v>5.5293931250016</c:v>
                </c:pt>
                <c:pt idx="4734">
                  <c:v>5.5296818750016001</c:v>
                </c:pt>
                <c:pt idx="4735">
                  <c:v>5.5300431250016002</c:v>
                </c:pt>
                <c:pt idx="4736">
                  <c:v>5.5304612500000001</c:v>
                </c:pt>
                <c:pt idx="4737">
                  <c:v>5.5308993750016002</c:v>
                </c:pt>
                <c:pt idx="4738">
                  <c:v>5.5312993750016002</c:v>
                </c:pt>
                <c:pt idx="4739">
                  <c:v>5.5317037500000001</c:v>
                </c:pt>
                <c:pt idx="4740">
                  <c:v>5.5320431250016</c:v>
                </c:pt>
                <c:pt idx="4741">
                  <c:v>5.5324881250016</c:v>
                </c:pt>
                <c:pt idx="4742">
                  <c:v>5.53292875</c:v>
                </c:pt>
                <c:pt idx="4743">
                  <c:v>5.5334343750016002</c:v>
                </c:pt>
                <c:pt idx="4744">
                  <c:v>5.5338243750015996</c:v>
                </c:pt>
                <c:pt idx="4745">
                  <c:v>5.5343612499999999</c:v>
                </c:pt>
                <c:pt idx="4746">
                  <c:v>5.5348112499999997</c:v>
                </c:pt>
                <c:pt idx="4747">
                  <c:v>5.5352656250015997</c:v>
                </c:pt>
                <c:pt idx="4748">
                  <c:v>5.5357281250015999</c:v>
                </c:pt>
                <c:pt idx="4749">
                  <c:v>5.5362462499999996</c:v>
                </c:pt>
                <c:pt idx="4750">
                  <c:v>5.5367262500000001</c:v>
                </c:pt>
                <c:pt idx="4751">
                  <c:v>5.5373425000000003</c:v>
                </c:pt>
                <c:pt idx="4752">
                  <c:v>5.5376812500000003</c:v>
                </c:pt>
                <c:pt idx="4753">
                  <c:v>5.5383424999999997</c:v>
                </c:pt>
                <c:pt idx="4754">
                  <c:v>5.5386981250015994</c:v>
                </c:pt>
                <c:pt idx="4755">
                  <c:v>5.5393781250015994</c:v>
                </c:pt>
                <c:pt idx="4756">
                  <c:v>5.5397150000000002</c:v>
                </c:pt>
                <c:pt idx="4757">
                  <c:v>5.5403062500000004</c:v>
                </c:pt>
                <c:pt idx="4758">
                  <c:v>5.5409362499999997</c:v>
                </c:pt>
                <c:pt idx="4759">
                  <c:v>5.5412793750015998</c:v>
                </c:pt>
                <c:pt idx="4760">
                  <c:v>5.5418587500000003</c:v>
                </c:pt>
                <c:pt idx="4761">
                  <c:v>5.5422343750016001</c:v>
                </c:pt>
                <c:pt idx="4762">
                  <c:v>5.5429631250015996</c:v>
                </c:pt>
                <c:pt idx="4763">
                  <c:v>5.5433362500000003</c:v>
                </c:pt>
                <c:pt idx="4764">
                  <c:v>5.5436593750015994</c:v>
                </c:pt>
                <c:pt idx="4765">
                  <c:v>5.5440224999999996</c:v>
                </c:pt>
                <c:pt idx="4766">
                  <c:v>5.5444168750016001</c:v>
                </c:pt>
                <c:pt idx="4767">
                  <c:v>5.5447606250015999</c:v>
                </c:pt>
                <c:pt idx="4768">
                  <c:v>5.5451456250015996</c:v>
                </c:pt>
                <c:pt idx="4769">
                  <c:v>5.5455199999999998</c:v>
                </c:pt>
                <c:pt idx="4770">
                  <c:v>5.5458837499999998</c:v>
                </c:pt>
                <c:pt idx="4771">
                  <c:v>5.5462393750015995</c:v>
                </c:pt>
                <c:pt idx="4772">
                  <c:v>5.5465593750015998</c:v>
                </c:pt>
                <c:pt idx="4773">
                  <c:v>5.5469175000000002</c:v>
                </c:pt>
                <c:pt idx="4774">
                  <c:v>5.5473362499999999</c:v>
                </c:pt>
                <c:pt idx="4775">
                  <c:v>5.5476824999999996</c:v>
                </c:pt>
                <c:pt idx="4776">
                  <c:v>5.5480281250015997</c:v>
                </c:pt>
                <c:pt idx="4777">
                  <c:v>5.5483500000000001</c:v>
                </c:pt>
                <c:pt idx="4778">
                  <c:v>5.5486874999999998</c:v>
                </c:pt>
                <c:pt idx="4779">
                  <c:v>5.5490206250015994</c:v>
                </c:pt>
                <c:pt idx="4780">
                  <c:v>5.5493525000000004</c:v>
                </c:pt>
                <c:pt idx="4781">
                  <c:v>5.5496875000000001</c:v>
                </c:pt>
                <c:pt idx="4782">
                  <c:v>5.5500306250015994</c:v>
                </c:pt>
                <c:pt idx="4783">
                  <c:v>5.5504150000000001</c:v>
                </c:pt>
                <c:pt idx="4784">
                  <c:v>5.5507843750015997</c:v>
                </c:pt>
                <c:pt idx="4785">
                  <c:v>5.5511737500000002</c:v>
                </c:pt>
                <c:pt idx="4786">
                  <c:v>5.5515693750016002</c:v>
                </c:pt>
                <c:pt idx="4787">
                  <c:v>5.5520787499999997</c:v>
                </c:pt>
                <c:pt idx="4788">
                  <c:v>5.5524537499999997</c:v>
                </c:pt>
                <c:pt idx="4789">
                  <c:v>5.5528412500000002</c:v>
                </c:pt>
                <c:pt idx="4790">
                  <c:v>5.5532893750015999</c:v>
                </c:pt>
                <c:pt idx="4791">
                  <c:v>5.5537593750015999</c:v>
                </c:pt>
                <c:pt idx="4792">
                  <c:v>5.5541887499999998</c:v>
                </c:pt>
                <c:pt idx="4793">
                  <c:v>5.5546168750015994</c:v>
                </c:pt>
                <c:pt idx="4794">
                  <c:v>5.5550212500000002</c:v>
                </c:pt>
                <c:pt idx="4795">
                  <c:v>5.5554575000000002</c:v>
                </c:pt>
                <c:pt idx="4796">
                  <c:v>5.5558781250016001</c:v>
                </c:pt>
                <c:pt idx="4797">
                  <c:v>5.5562187500000002</c:v>
                </c:pt>
                <c:pt idx="4798">
                  <c:v>5.5566468750015998</c:v>
                </c:pt>
                <c:pt idx="4799">
                  <c:v>5.5571337500000002</c:v>
                </c:pt>
                <c:pt idx="4800">
                  <c:v>5.5575762500000003</c:v>
                </c:pt>
                <c:pt idx="4801">
                  <c:v>5.5580425</c:v>
                </c:pt>
                <c:pt idx="4802">
                  <c:v>5.558535</c:v>
                </c:pt>
                <c:pt idx="4803">
                  <c:v>5.5589987499999998</c:v>
                </c:pt>
                <c:pt idx="4804">
                  <c:v>5.5594831250015995</c:v>
                </c:pt>
                <c:pt idx="4805">
                  <c:v>5.5599231250015997</c:v>
                </c:pt>
                <c:pt idx="4806">
                  <c:v>5.5603962500000002</c:v>
                </c:pt>
                <c:pt idx="4807">
                  <c:v>5.5609218750015996</c:v>
                </c:pt>
                <c:pt idx="4808">
                  <c:v>5.56142</c:v>
                </c:pt>
                <c:pt idx="4809">
                  <c:v>5.5618987500000001</c:v>
                </c:pt>
                <c:pt idx="4810">
                  <c:v>5.5623687500000001</c:v>
                </c:pt>
                <c:pt idx="4811">
                  <c:v>5.5628275</c:v>
                </c:pt>
                <c:pt idx="4812">
                  <c:v>5.5632681250016001</c:v>
                </c:pt>
                <c:pt idx="4813">
                  <c:v>5.5637781250015994</c:v>
                </c:pt>
                <c:pt idx="4814">
                  <c:v>5.5642781250016</c:v>
                </c:pt>
                <c:pt idx="4815">
                  <c:v>5.5648018750016002</c:v>
                </c:pt>
                <c:pt idx="4816">
                  <c:v>5.56532625</c:v>
                </c:pt>
                <c:pt idx="4817">
                  <c:v>5.5658381250015996</c:v>
                </c:pt>
                <c:pt idx="4818">
                  <c:v>5.5664012500000002</c:v>
                </c:pt>
                <c:pt idx="4819">
                  <c:v>5.5668474999999997</c:v>
                </c:pt>
                <c:pt idx="4820">
                  <c:v>5.5673643750016</c:v>
                </c:pt>
                <c:pt idx="4821">
                  <c:v>5.5678774999999998</c:v>
                </c:pt>
                <c:pt idx="4822">
                  <c:v>5.56839</c:v>
                </c:pt>
                <c:pt idx="4823">
                  <c:v>5.5688381250015997</c:v>
                </c:pt>
                <c:pt idx="4824">
                  <c:v>5.5693512500000004</c:v>
                </c:pt>
                <c:pt idx="4825">
                  <c:v>5.5697937499999997</c:v>
                </c:pt>
                <c:pt idx="4826">
                  <c:v>5.5702375000000002</c:v>
                </c:pt>
                <c:pt idx="4827">
                  <c:v>5.5707693750015999</c:v>
                </c:pt>
                <c:pt idx="4828">
                  <c:v>5.5712656250016002</c:v>
                </c:pt>
                <c:pt idx="4829">
                  <c:v>5.5718174999999999</c:v>
                </c:pt>
                <c:pt idx="4830">
                  <c:v>5.5723543750015994</c:v>
                </c:pt>
                <c:pt idx="4831">
                  <c:v>5.5728799999999996</c:v>
                </c:pt>
                <c:pt idx="4832">
                  <c:v>5.5734218750015998</c:v>
                </c:pt>
                <c:pt idx="4833">
                  <c:v>5.5739856250016002</c:v>
                </c:pt>
                <c:pt idx="4834">
                  <c:v>5.5745581250015999</c:v>
                </c:pt>
                <c:pt idx="4835">
                  <c:v>5.5751925</c:v>
                </c:pt>
                <c:pt idx="4836">
                  <c:v>5.5758206250016</c:v>
                </c:pt>
                <c:pt idx="4837">
                  <c:v>5.5763706250015996</c:v>
                </c:pt>
                <c:pt idx="4838">
                  <c:v>5.5770125000000004</c:v>
                </c:pt>
                <c:pt idx="4839">
                  <c:v>5.5776943750015997</c:v>
                </c:pt>
                <c:pt idx="4840">
                  <c:v>5.5783831250015998</c:v>
                </c:pt>
                <c:pt idx="4841">
                  <c:v>5.5790518750015998</c:v>
                </c:pt>
                <c:pt idx="4842">
                  <c:v>5.5797106250016002</c:v>
                </c:pt>
                <c:pt idx="4843">
                  <c:v>5.5804431250016</c:v>
                </c:pt>
                <c:pt idx="4844">
                  <c:v>5.5811218750015996</c:v>
                </c:pt>
                <c:pt idx="4845">
                  <c:v>5.5817899999999998</c:v>
                </c:pt>
                <c:pt idx="4846">
                  <c:v>5.5824343750015997</c:v>
                </c:pt>
                <c:pt idx="4847">
                  <c:v>5.5831600000000003</c:v>
                </c:pt>
                <c:pt idx="4848">
                  <c:v>5.5838093750016</c:v>
                </c:pt>
                <c:pt idx="4849">
                  <c:v>5.5844637500000003</c:v>
                </c:pt>
                <c:pt idx="4850">
                  <c:v>5.5850875000000002</c:v>
                </c:pt>
                <c:pt idx="4851">
                  <c:v>5.5857637499999999</c:v>
                </c:pt>
                <c:pt idx="4852">
                  <c:v>5.5864518750015995</c:v>
                </c:pt>
                <c:pt idx="4853">
                  <c:v>5.5870712500000002</c:v>
                </c:pt>
                <c:pt idx="4854">
                  <c:v>5.5877706250015997</c:v>
                </c:pt>
                <c:pt idx="4855">
                  <c:v>5.5884543750016</c:v>
                </c:pt>
                <c:pt idx="4856">
                  <c:v>5.5891543750016002</c:v>
                </c:pt>
                <c:pt idx="4857">
                  <c:v>5.5898118750016001</c:v>
                </c:pt>
                <c:pt idx="4858">
                  <c:v>5.5904493750016</c:v>
                </c:pt>
                <c:pt idx="4859">
                  <c:v>5.5910887499999999</c:v>
                </c:pt>
                <c:pt idx="4860">
                  <c:v>5.5917537499999996</c:v>
                </c:pt>
                <c:pt idx="4861">
                  <c:v>5.5924081250016</c:v>
                </c:pt>
                <c:pt idx="4862">
                  <c:v>5.5930412499999997</c:v>
                </c:pt>
                <c:pt idx="4863">
                  <c:v>5.5936899999999996</c:v>
                </c:pt>
                <c:pt idx="4864">
                  <c:v>5.5942793750015998</c:v>
                </c:pt>
                <c:pt idx="4865">
                  <c:v>5.5949268750016001</c:v>
                </c:pt>
                <c:pt idx="4866">
                  <c:v>5.5955587500000004</c:v>
                </c:pt>
                <c:pt idx="4867">
                  <c:v>5.5962187500000002</c:v>
                </c:pt>
                <c:pt idx="4868">
                  <c:v>5.5968737500000003</c:v>
                </c:pt>
                <c:pt idx="4869">
                  <c:v>5.5974931250015993</c:v>
                </c:pt>
                <c:pt idx="4870">
                  <c:v>5.5981031250015993</c:v>
                </c:pt>
                <c:pt idx="4871">
                  <c:v>5.5987031250015997</c:v>
                </c:pt>
                <c:pt idx="4872">
                  <c:v>5.5993318750015995</c:v>
                </c:pt>
                <c:pt idx="4873">
                  <c:v>5.5999150000000002</c:v>
                </c:pt>
                <c:pt idx="4874">
                  <c:v>5.6005306250015998</c:v>
                </c:pt>
                <c:pt idx="4875">
                  <c:v>5.6011081250016002</c:v>
                </c:pt>
                <c:pt idx="4876">
                  <c:v>5.6016925000000004</c:v>
                </c:pt>
                <c:pt idx="4877">
                  <c:v>5.6022412499999996</c:v>
                </c:pt>
                <c:pt idx="4878">
                  <c:v>5.6028149999999997</c:v>
                </c:pt>
                <c:pt idx="4879">
                  <c:v>5.6033743750016001</c:v>
                </c:pt>
                <c:pt idx="4880">
                  <c:v>5.6039456250016002</c:v>
                </c:pt>
                <c:pt idx="4881">
                  <c:v>5.6045193750015994</c:v>
                </c:pt>
                <c:pt idx="4882">
                  <c:v>5.6050731250016002</c:v>
                </c:pt>
                <c:pt idx="4883">
                  <c:v>5.60565625</c:v>
                </c:pt>
                <c:pt idx="4884">
                  <c:v>5.6062306250015999</c:v>
                </c:pt>
                <c:pt idx="4885">
                  <c:v>5.6067862499999999</c:v>
                </c:pt>
                <c:pt idx="4886">
                  <c:v>5.60739125</c:v>
                </c:pt>
                <c:pt idx="4887">
                  <c:v>5.6079293750015999</c:v>
                </c:pt>
                <c:pt idx="4888">
                  <c:v>5.6084562499999997</c:v>
                </c:pt>
                <c:pt idx="4889">
                  <c:v>5.6089956250016</c:v>
                </c:pt>
                <c:pt idx="4890">
                  <c:v>5.6095343750015996</c:v>
                </c:pt>
                <c:pt idx="4891">
                  <c:v>5.6101124999999996</c:v>
                </c:pt>
                <c:pt idx="4892">
                  <c:v>5.6106487500000002</c:v>
                </c:pt>
                <c:pt idx="4893">
                  <c:v>5.6111762499999998</c:v>
                </c:pt>
                <c:pt idx="4894">
                  <c:v>5.6117056250015995</c:v>
                </c:pt>
                <c:pt idx="4895">
                  <c:v>5.6122406250015997</c:v>
                </c:pt>
                <c:pt idx="4896">
                  <c:v>5.6127050000000001</c:v>
                </c:pt>
                <c:pt idx="4897">
                  <c:v>5.6132293750016</c:v>
                </c:pt>
                <c:pt idx="4898">
                  <c:v>5.6137731250015994</c:v>
                </c:pt>
                <c:pt idx="4899">
                  <c:v>5.6142962499999998</c:v>
                </c:pt>
                <c:pt idx="4900">
                  <c:v>5.6148162499999996</c:v>
                </c:pt>
                <c:pt idx="4901">
                  <c:v>5.6153118750016002</c:v>
                </c:pt>
                <c:pt idx="4902">
                  <c:v>5.6158493750015994</c:v>
                </c:pt>
                <c:pt idx="4903">
                  <c:v>5.6163768750015999</c:v>
                </c:pt>
                <c:pt idx="4904">
                  <c:v>5.6168899999999997</c:v>
                </c:pt>
                <c:pt idx="4905">
                  <c:v>5.6174099999999996</c:v>
                </c:pt>
                <c:pt idx="4906">
                  <c:v>5.6179143750015994</c:v>
                </c:pt>
                <c:pt idx="4907">
                  <c:v>5.6184093750016002</c:v>
                </c:pt>
                <c:pt idx="4908">
                  <c:v>5.6188837500000002</c:v>
                </c:pt>
                <c:pt idx="4909">
                  <c:v>5.6193862499999998</c:v>
                </c:pt>
                <c:pt idx="4910">
                  <c:v>5.6198568750015996</c:v>
                </c:pt>
                <c:pt idx="4911">
                  <c:v>5.6203200000000004</c:v>
                </c:pt>
                <c:pt idx="4912">
                  <c:v>5.6207668750015998</c:v>
                </c:pt>
                <c:pt idx="4913">
                  <c:v>5.6212568750015999</c:v>
                </c:pt>
                <c:pt idx="4914">
                  <c:v>5.6216974999999998</c:v>
                </c:pt>
                <c:pt idx="4915">
                  <c:v>5.62214875</c:v>
                </c:pt>
                <c:pt idx="4916">
                  <c:v>5.6226568750016002</c:v>
                </c:pt>
                <c:pt idx="4917">
                  <c:v>5.6231687499999996</c:v>
                </c:pt>
                <c:pt idx="4918">
                  <c:v>5.6236312499999999</c:v>
                </c:pt>
                <c:pt idx="4919">
                  <c:v>5.6240543750015997</c:v>
                </c:pt>
                <c:pt idx="4920">
                  <c:v>5.6244781250016</c:v>
                </c:pt>
                <c:pt idx="4921">
                  <c:v>5.6249337500000003</c:v>
                </c:pt>
                <c:pt idx="4922">
                  <c:v>5.6253937499999997</c:v>
                </c:pt>
                <c:pt idx="4923">
                  <c:v>5.6257831250015995</c:v>
                </c:pt>
                <c:pt idx="4924">
                  <c:v>5.6262206250015998</c:v>
                </c:pt>
                <c:pt idx="4925">
                  <c:v>5.6266425</c:v>
                </c:pt>
                <c:pt idx="4926">
                  <c:v>5.6270150000000001</c:v>
                </c:pt>
                <c:pt idx="4927">
                  <c:v>5.6273837499999999</c:v>
                </c:pt>
                <c:pt idx="4928">
                  <c:v>5.6277699999999999</c:v>
                </c:pt>
                <c:pt idx="4929">
                  <c:v>5.6282006250015995</c:v>
                </c:pt>
                <c:pt idx="4930">
                  <c:v>5.6286506250016002</c:v>
                </c:pt>
                <c:pt idx="4931">
                  <c:v>5.6290837500000004</c:v>
                </c:pt>
                <c:pt idx="4932">
                  <c:v>5.6294931250015994</c:v>
                </c:pt>
                <c:pt idx="4933">
                  <c:v>5.6299149999999996</c:v>
                </c:pt>
                <c:pt idx="4934">
                  <c:v>5.6302881250015995</c:v>
                </c:pt>
                <c:pt idx="4935">
                  <c:v>5.6307031250015998</c:v>
                </c:pt>
                <c:pt idx="4936">
                  <c:v>5.6311018750016002</c:v>
                </c:pt>
                <c:pt idx="4937">
                  <c:v>5.63148625</c:v>
                </c:pt>
                <c:pt idx="4938">
                  <c:v>5.6319306250015995</c:v>
                </c:pt>
                <c:pt idx="4939">
                  <c:v>5.6323393750015995</c:v>
                </c:pt>
                <c:pt idx="4940">
                  <c:v>5.6326993750016001</c:v>
                </c:pt>
                <c:pt idx="4941">
                  <c:v>5.6330437499999997</c:v>
                </c:pt>
                <c:pt idx="4942">
                  <c:v>5.6334574999999996</c:v>
                </c:pt>
                <c:pt idx="4943">
                  <c:v>5.6341349999999997</c:v>
                </c:pt>
                <c:pt idx="4944">
                  <c:v>5.6345025</c:v>
                </c:pt>
                <c:pt idx="4945">
                  <c:v>5.6348500000000001</c:v>
                </c:pt>
                <c:pt idx="4946">
                  <c:v>5.6352293750015994</c:v>
                </c:pt>
                <c:pt idx="4947">
                  <c:v>5.6355962499999999</c:v>
                </c:pt>
                <c:pt idx="4948">
                  <c:v>5.6359468750015997</c:v>
                </c:pt>
                <c:pt idx="4949">
                  <c:v>5.6362831250015999</c:v>
                </c:pt>
                <c:pt idx="4950">
                  <c:v>5.6366512499999999</c:v>
                </c:pt>
                <c:pt idx="4951">
                  <c:v>5.6373656250015998</c:v>
                </c:pt>
                <c:pt idx="4952">
                  <c:v>5.6377631250015998</c:v>
                </c:pt>
                <c:pt idx="4953">
                  <c:v>5.6381156250015998</c:v>
                </c:pt>
                <c:pt idx="4954">
                  <c:v>5.6384543750015998</c:v>
                </c:pt>
                <c:pt idx="4955">
                  <c:v>5.6387999999999998</c:v>
                </c:pt>
                <c:pt idx="4956">
                  <c:v>5.6394643750015998</c:v>
                </c:pt>
                <c:pt idx="4957">
                  <c:v>5.6398237499999997</c:v>
                </c:pt>
                <c:pt idx="4958">
                  <c:v>5.6404924999999997</c:v>
                </c:pt>
                <c:pt idx="4959">
                  <c:v>5.6408643750016001</c:v>
                </c:pt>
                <c:pt idx="4960">
                  <c:v>5.6412025000000003</c:v>
                </c:pt>
                <c:pt idx="4961">
                  <c:v>5.6415350000000002</c:v>
                </c:pt>
                <c:pt idx="4962">
                  <c:v>5.6419143750015994</c:v>
                </c:pt>
                <c:pt idx="4963">
                  <c:v>5.6425456250016</c:v>
                </c:pt>
                <c:pt idx="4964">
                  <c:v>5.6431443750015999</c:v>
                </c:pt>
                <c:pt idx="4965">
                  <c:v>5.6437093750015999</c:v>
                </c:pt>
                <c:pt idx="4966">
                  <c:v>5.6442706250015995</c:v>
                </c:pt>
                <c:pt idx="4967">
                  <c:v>5.6448006250015998</c:v>
                </c:pt>
                <c:pt idx="4968">
                  <c:v>5.6453818750015996</c:v>
                </c:pt>
                <c:pt idx="4969">
                  <c:v>5.6459706250016</c:v>
                </c:pt>
                <c:pt idx="4970">
                  <c:v>5.6463018750015994</c:v>
                </c:pt>
                <c:pt idx="4971">
                  <c:v>5.6467356250015994</c:v>
                </c:pt>
                <c:pt idx="4972">
                  <c:v>5.6472593750015996</c:v>
                </c:pt>
                <c:pt idx="4973">
                  <c:v>5.64772125</c:v>
                </c:pt>
                <c:pt idx="4974">
                  <c:v>5.6483106250016002</c:v>
                </c:pt>
                <c:pt idx="4975">
                  <c:v>5.6487768750015999</c:v>
                </c:pt>
                <c:pt idx="4976">
                  <c:v>5.64927125</c:v>
                </c:pt>
                <c:pt idx="4977">
                  <c:v>5.6497206250016001</c:v>
                </c:pt>
                <c:pt idx="4978">
                  <c:v>5.6502662499999996</c:v>
                </c:pt>
                <c:pt idx="4979">
                  <c:v>5.6506162499999997</c:v>
                </c:pt>
                <c:pt idx="4980">
                  <c:v>5.6510343750015997</c:v>
                </c:pt>
                <c:pt idx="4981">
                  <c:v>5.6515168750016</c:v>
                </c:pt>
                <c:pt idx="4982">
                  <c:v>5.6519262499999998</c:v>
                </c:pt>
                <c:pt idx="4983">
                  <c:v>5.6522918750016</c:v>
                </c:pt>
                <c:pt idx="4984">
                  <c:v>5.6526518750015997</c:v>
                </c:pt>
                <c:pt idx="4985">
                  <c:v>5.6530687500000001</c:v>
                </c:pt>
                <c:pt idx="4986">
                  <c:v>5.6535700000000002</c:v>
                </c:pt>
                <c:pt idx="4987">
                  <c:v>5.6539181250016002</c:v>
                </c:pt>
                <c:pt idx="4988">
                  <c:v>5.6542493750015996</c:v>
                </c:pt>
                <c:pt idx="4989">
                  <c:v>5.6547193750015996</c:v>
                </c:pt>
                <c:pt idx="4990">
                  <c:v>5.6551099999999996</c:v>
                </c:pt>
                <c:pt idx="4991">
                  <c:v>5.6554706250016</c:v>
                </c:pt>
                <c:pt idx="4992">
                  <c:v>5.6558112500000002</c:v>
                </c:pt>
                <c:pt idx="4993">
                  <c:v>5.6559818750015998</c:v>
                </c:pt>
                <c:pt idx="4994">
                  <c:v>5.6563218750016002</c:v>
                </c:pt>
                <c:pt idx="4995">
                  <c:v>5.6566893750015996</c:v>
                </c:pt>
                <c:pt idx="4996">
                  <c:v>5.6568750000000003</c:v>
                </c:pt>
                <c:pt idx="4997">
                  <c:v>5.6568887500000002</c:v>
                </c:pt>
                <c:pt idx="4998">
                  <c:v>5.6565587500000003</c:v>
                </c:pt>
                <c:pt idx="4999">
                  <c:v>5.6562181250016001</c:v>
                </c:pt>
                <c:pt idx="5000">
                  <c:v>5.6558706250016</c:v>
                </c:pt>
                <c:pt idx="5001">
                  <c:v>5.6553624999999998</c:v>
                </c:pt>
                <c:pt idx="5002">
                  <c:v>5.6548943750016001</c:v>
                </c:pt>
                <c:pt idx="5003">
                  <c:v>5.65438375</c:v>
                </c:pt>
                <c:pt idx="5004">
                  <c:v>5.6537881250015998</c:v>
                </c:pt>
                <c:pt idx="5005">
                  <c:v>5.6531862500000001</c:v>
                </c:pt>
                <c:pt idx="5006">
                  <c:v>5.6525543750015999</c:v>
                </c:pt>
                <c:pt idx="5007">
                  <c:v>5.6522287499999999</c:v>
                </c:pt>
                <c:pt idx="5008">
                  <c:v>5.6515743750015996</c:v>
                </c:pt>
                <c:pt idx="5009">
                  <c:v>5.6512343750016001</c:v>
                </c:pt>
                <c:pt idx="5010">
                  <c:v>5.6508849999999997</c:v>
                </c:pt>
                <c:pt idx="5011">
                  <c:v>5.6505462499999997</c:v>
                </c:pt>
                <c:pt idx="5012">
                  <c:v>5.6501668750015996</c:v>
                </c:pt>
                <c:pt idx="5013">
                  <c:v>5.6497562500000003</c:v>
                </c:pt>
                <c:pt idx="5014">
                  <c:v>5.6492731250016002</c:v>
                </c:pt>
                <c:pt idx="5015">
                  <c:v>5.6487956250015996</c:v>
                </c:pt>
                <c:pt idx="5016">
                  <c:v>5.6483543750015999</c:v>
                </c:pt>
                <c:pt idx="5017">
                  <c:v>5.6478818750016</c:v>
                </c:pt>
                <c:pt idx="5018">
                  <c:v>5.6474212499999998</c:v>
                </c:pt>
                <c:pt idx="5019">
                  <c:v>5.6469300000000002</c:v>
                </c:pt>
                <c:pt idx="5020">
                  <c:v>5.6464306250015994</c:v>
                </c:pt>
                <c:pt idx="5021">
                  <c:v>5.6458556250015999</c:v>
                </c:pt>
                <c:pt idx="5022">
                  <c:v>5.6453812499999998</c:v>
                </c:pt>
                <c:pt idx="5023">
                  <c:v>5.6448712499999996</c:v>
                </c:pt>
                <c:pt idx="5024">
                  <c:v>5.6443487499999998</c:v>
                </c:pt>
                <c:pt idx="5025">
                  <c:v>5.6438125000000001</c:v>
                </c:pt>
                <c:pt idx="5026">
                  <c:v>5.6432056250015998</c:v>
                </c:pt>
                <c:pt idx="5027">
                  <c:v>5.6425943750015994</c:v>
                </c:pt>
                <c:pt idx="5028">
                  <c:v>5.6419762499999999</c:v>
                </c:pt>
                <c:pt idx="5029">
                  <c:v>5.6414074999999997</c:v>
                </c:pt>
                <c:pt idx="5030">
                  <c:v>5.6407474999999998</c:v>
                </c:pt>
                <c:pt idx="5031">
                  <c:v>5.6401112500000004</c:v>
                </c:pt>
                <c:pt idx="5032">
                  <c:v>5.6394468750015996</c:v>
                </c:pt>
                <c:pt idx="5033">
                  <c:v>5.6388218750016001</c:v>
                </c:pt>
                <c:pt idx="5034">
                  <c:v>5.6382300000000001</c:v>
                </c:pt>
                <c:pt idx="5035">
                  <c:v>5.6376262500000003</c:v>
                </c:pt>
                <c:pt idx="5036">
                  <c:v>5.6370218750015999</c:v>
                </c:pt>
                <c:pt idx="5037">
                  <c:v>5.6364537500000003</c:v>
                </c:pt>
                <c:pt idx="5038">
                  <c:v>5.6358456250015996</c:v>
                </c:pt>
                <c:pt idx="5039">
                  <c:v>5.6352293750015994</c:v>
                </c:pt>
                <c:pt idx="5040">
                  <c:v>5.6346743750016</c:v>
                </c:pt>
                <c:pt idx="5041">
                  <c:v>5.6340831250015997</c:v>
                </c:pt>
                <c:pt idx="5042">
                  <c:v>5.6334518750016001</c:v>
                </c:pt>
                <c:pt idx="5043">
                  <c:v>5.632835</c:v>
                </c:pt>
                <c:pt idx="5044">
                  <c:v>5.6322031250015998</c:v>
                </c:pt>
                <c:pt idx="5045">
                  <c:v>5.6315568750015998</c:v>
                </c:pt>
                <c:pt idx="5046">
                  <c:v>5.6309431250015995</c:v>
                </c:pt>
                <c:pt idx="5047">
                  <c:v>5.6302037499999997</c:v>
                </c:pt>
                <c:pt idx="5048">
                  <c:v>5.6295331250015996</c:v>
                </c:pt>
                <c:pt idx="5049">
                  <c:v>5.6288074999999997</c:v>
                </c:pt>
                <c:pt idx="5050">
                  <c:v>5.6280487499999996</c:v>
                </c:pt>
                <c:pt idx="5051">
                  <c:v>5.6273512500000002</c:v>
                </c:pt>
                <c:pt idx="5052">
                  <c:v>5.6265881250016001</c:v>
                </c:pt>
                <c:pt idx="5053">
                  <c:v>5.62578625</c:v>
                </c:pt>
                <c:pt idx="5054">
                  <c:v>5.6249700000000002</c:v>
                </c:pt>
                <c:pt idx="5055">
                  <c:v>5.6241899999999996</c:v>
                </c:pt>
                <c:pt idx="5056">
                  <c:v>5.6233062499999997</c:v>
                </c:pt>
                <c:pt idx="5057">
                  <c:v>5.6224931250015997</c:v>
                </c:pt>
                <c:pt idx="5058">
                  <c:v>5.6216931250015998</c:v>
                </c:pt>
                <c:pt idx="5059">
                  <c:v>5.6208612499999999</c:v>
                </c:pt>
                <c:pt idx="5060">
                  <c:v>5.6200650000000003</c:v>
                </c:pt>
                <c:pt idx="5061">
                  <c:v>5.61921625</c:v>
                </c:pt>
                <c:pt idx="5062">
                  <c:v>5.6184112500000003</c:v>
                </c:pt>
                <c:pt idx="5063">
                  <c:v>5.6176068750015995</c:v>
                </c:pt>
                <c:pt idx="5064">
                  <c:v>5.6167787499999999</c:v>
                </c:pt>
                <c:pt idx="5065">
                  <c:v>5.6159406250016</c:v>
                </c:pt>
                <c:pt idx="5066">
                  <c:v>5.6151506250015997</c:v>
                </c:pt>
                <c:pt idx="5067">
                  <c:v>5.6142950000000003</c:v>
                </c:pt>
                <c:pt idx="5068">
                  <c:v>5.6134106250015998</c:v>
                </c:pt>
                <c:pt idx="5069">
                  <c:v>5.6125550000000004</c:v>
                </c:pt>
                <c:pt idx="5070">
                  <c:v>5.6116331250015996</c:v>
                </c:pt>
                <c:pt idx="5071">
                  <c:v>5.6107250000000004</c:v>
                </c:pt>
                <c:pt idx="5072">
                  <c:v>5.6098762500000001</c:v>
                </c:pt>
                <c:pt idx="5073">
                  <c:v>5.6089700000000002</c:v>
                </c:pt>
                <c:pt idx="5074">
                  <c:v>5.6080750000000004</c:v>
                </c:pt>
                <c:pt idx="5075">
                  <c:v>5.6072043750015998</c:v>
                </c:pt>
                <c:pt idx="5076">
                  <c:v>5.6063018750015994</c:v>
                </c:pt>
                <c:pt idx="5077">
                  <c:v>5.6054287499999997</c:v>
                </c:pt>
                <c:pt idx="5078">
                  <c:v>5.6045350000000003</c:v>
                </c:pt>
                <c:pt idx="5079">
                  <c:v>5.6036331250015996</c:v>
                </c:pt>
                <c:pt idx="5080">
                  <c:v>5.6027624999999999</c:v>
                </c:pt>
                <c:pt idx="5081">
                  <c:v>5.6018693750016002</c:v>
                </c:pt>
                <c:pt idx="5082">
                  <c:v>5.6009200000000003</c:v>
                </c:pt>
                <c:pt idx="5083">
                  <c:v>5.5999706250015997</c:v>
                </c:pt>
                <c:pt idx="5084">
                  <c:v>5.5990406250015994</c:v>
                </c:pt>
                <c:pt idx="5085">
                  <c:v>5.5981100000000001</c:v>
                </c:pt>
                <c:pt idx="5086">
                  <c:v>5.5971887499999999</c:v>
                </c:pt>
                <c:pt idx="5087">
                  <c:v>5.5962387500000004</c:v>
                </c:pt>
                <c:pt idx="5088">
                  <c:v>5.5953131250016002</c:v>
                </c:pt>
                <c:pt idx="5089">
                  <c:v>5.5943887500000002</c:v>
                </c:pt>
                <c:pt idx="5090">
                  <c:v>5.5934262500000003</c:v>
                </c:pt>
                <c:pt idx="5091">
                  <c:v>5.5925275000000001</c:v>
                </c:pt>
                <c:pt idx="5092">
                  <c:v>5.5916268750015998</c:v>
                </c:pt>
                <c:pt idx="5093">
                  <c:v>5.5907175000000002</c:v>
                </c:pt>
                <c:pt idx="5094">
                  <c:v>5.5897568750015996</c:v>
                </c:pt>
                <c:pt idx="5095">
                  <c:v>5.5887525</c:v>
                </c:pt>
                <c:pt idx="5096">
                  <c:v>5.5877274999999997</c:v>
                </c:pt>
                <c:pt idx="5097">
                  <c:v>5.5867593750015994</c:v>
                </c:pt>
                <c:pt idx="5098">
                  <c:v>5.5857574999999997</c:v>
                </c:pt>
                <c:pt idx="5099">
                  <c:v>5.5847618750015995</c:v>
                </c:pt>
                <c:pt idx="5100">
                  <c:v>5.5837868750016</c:v>
                </c:pt>
                <c:pt idx="5101">
                  <c:v>5.5827656250016</c:v>
                </c:pt>
                <c:pt idx="5102">
                  <c:v>5.5817306250016001</c:v>
                </c:pt>
                <c:pt idx="5103">
                  <c:v>5.5807587500000002</c:v>
                </c:pt>
                <c:pt idx="5104">
                  <c:v>5.5798006250015995</c:v>
                </c:pt>
                <c:pt idx="5105">
                  <c:v>5.5788500000000001</c:v>
                </c:pt>
                <c:pt idx="5106">
                  <c:v>5.5779343750015995</c:v>
                </c:pt>
                <c:pt idx="5107">
                  <c:v>5.5770118750015998</c:v>
                </c:pt>
                <c:pt idx="5108">
                  <c:v>5.5761037499999997</c:v>
                </c:pt>
                <c:pt idx="5109">
                  <c:v>5.5750950000000001</c:v>
                </c:pt>
                <c:pt idx="5110">
                  <c:v>5.5741075000000002</c:v>
                </c:pt>
                <c:pt idx="5111">
                  <c:v>5.5731250000000001</c:v>
                </c:pt>
                <c:pt idx="5112">
                  <c:v>5.5722143750016002</c:v>
                </c:pt>
                <c:pt idx="5113">
                  <c:v>5.5712662499999999</c:v>
                </c:pt>
                <c:pt idx="5114">
                  <c:v>5.5703287499999998</c:v>
                </c:pt>
                <c:pt idx="5115">
                  <c:v>5.5693743750015994</c:v>
                </c:pt>
                <c:pt idx="5116">
                  <c:v>5.5683800000000003</c:v>
                </c:pt>
                <c:pt idx="5117">
                  <c:v>5.5674237499999997</c:v>
                </c:pt>
                <c:pt idx="5118">
                  <c:v>5.5664224999999998</c:v>
                </c:pt>
                <c:pt idx="5119">
                  <c:v>5.5654781250015999</c:v>
                </c:pt>
                <c:pt idx="5120">
                  <c:v>5.5644731250015997</c:v>
                </c:pt>
                <c:pt idx="5121">
                  <c:v>5.5635237499999999</c:v>
                </c:pt>
                <c:pt idx="5122">
                  <c:v>5.5624968750015995</c:v>
                </c:pt>
                <c:pt idx="5123">
                  <c:v>5.5614968750016001</c:v>
                </c:pt>
                <c:pt idx="5124">
                  <c:v>5.5604950000000004</c:v>
                </c:pt>
                <c:pt idx="5125">
                  <c:v>5.5594537500000003</c:v>
                </c:pt>
                <c:pt idx="5126">
                  <c:v>5.55849875</c:v>
                </c:pt>
                <c:pt idx="5127">
                  <c:v>5.5574750000000002</c:v>
                </c:pt>
                <c:pt idx="5128">
                  <c:v>5.5564806250015994</c:v>
                </c:pt>
                <c:pt idx="5129">
                  <c:v>5.555485</c:v>
                </c:pt>
                <c:pt idx="5130">
                  <c:v>5.5545893750015995</c:v>
                </c:pt>
                <c:pt idx="5131">
                  <c:v>5.5536231250016002</c:v>
                </c:pt>
                <c:pt idx="5132">
                  <c:v>5.5526749999999998</c:v>
                </c:pt>
                <c:pt idx="5133">
                  <c:v>5.5517018750015996</c:v>
                </c:pt>
                <c:pt idx="5134">
                  <c:v>5.5507468750015994</c:v>
                </c:pt>
                <c:pt idx="5135">
                  <c:v>5.54979625</c:v>
                </c:pt>
                <c:pt idx="5136">
                  <c:v>5.5488074999999997</c:v>
                </c:pt>
                <c:pt idx="5137">
                  <c:v>5.5478431250015996</c:v>
                </c:pt>
                <c:pt idx="5138">
                  <c:v>5.5468906250016001</c:v>
                </c:pt>
                <c:pt idx="5139">
                  <c:v>5.5458943750016001</c:v>
                </c:pt>
                <c:pt idx="5140">
                  <c:v>5.5448612500000003</c:v>
                </c:pt>
                <c:pt idx="5141">
                  <c:v>5.54378875</c:v>
                </c:pt>
                <c:pt idx="5142">
                  <c:v>5.5427150000000003</c:v>
                </c:pt>
                <c:pt idx="5143">
                  <c:v>5.5416881250015999</c:v>
                </c:pt>
                <c:pt idx="5144">
                  <c:v>5.5406562499999996</c:v>
                </c:pt>
                <c:pt idx="5145">
                  <c:v>5.5396187499999998</c:v>
                </c:pt>
                <c:pt idx="5146">
                  <c:v>5.5386631250015999</c:v>
                </c:pt>
                <c:pt idx="5147">
                  <c:v>5.5376374999999998</c:v>
                </c:pt>
                <c:pt idx="5148">
                  <c:v>5.5365718750015995</c:v>
                </c:pt>
                <c:pt idx="5149">
                  <c:v>5.5355393750015995</c:v>
                </c:pt>
                <c:pt idx="5150">
                  <c:v>5.5344618750015995</c:v>
                </c:pt>
                <c:pt idx="5151">
                  <c:v>5.5334218750015998</c:v>
                </c:pt>
                <c:pt idx="5152">
                  <c:v>5.5323543750016002</c:v>
                </c:pt>
                <c:pt idx="5153">
                  <c:v>5.5312700000000001</c:v>
                </c:pt>
                <c:pt idx="5154">
                  <c:v>5.5301656250016</c:v>
                </c:pt>
                <c:pt idx="5155">
                  <c:v>5.5290768750015999</c:v>
                </c:pt>
                <c:pt idx="5156">
                  <c:v>5.5279287500000001</c:v>
                </c:pt>
                <c:pt idx="5157">
                  <c:v>5.5267837499999999</c:v>
                </c:pt>
                <c:pt idx="5158">
                  <c:v>5.5256743750016</c:v>
                </c:pt>
                <c:pt idx="5159">
                  <c:v>5.5246087499999996</c:v>
                </c:pt>
                <c:pt idx="5160">
                  <c:v>5.5235675000000004</c:v>
                </c:pt>
                <c:pt idx="5161">
                  <c:v>5.5225081250015995</c:v>
                </c:pt>
                <c:pt idx="5162">
                  <c:v>5.5214825000000003</c:v>
                </c:pt>
                <c:pt idx="5163">
                  <c:v>5.5204568750015994</c:v>
                </c:pt>
                <c:pt idx="5164">
                  <c:v>5.5194099999999997</c:v>
                </c:pt>
                <c:pt idx="5165">
                  <c:v>5.5183999999999997</c:v>
                </c:pt>
                <c:pt idx="5166">
                  <c:v>5.5173337499999997</c:v>
                </c:pt>
                <c:pt idx="5167">
                  <c:v>5.5163206250016001</c:v>
                </c:pt>
                <c:pt idx="5168">
                  <c:v>5.5153175000000001</c:v>
                </c:pt>
                <c:pt idx="5169">
                  <c:v>5.5142687500000003</c:v>
                </c:pt>
                <c:pt idx="5170">
                  <c:v>5.5132656250015994</c:v>
                </c:pt>
                <c:pt idx="5171">
                  <c:v>5.5122637499999998</c:v>
                </c:pt>
                <c:pt idx="5172">
                  <c:v>5.5112837499999996</c:v>
                </c:pt>
                <c:pt idx="5173">
                  <c:v>5.5102687499999998</c:v>
                </c:pt>
                <c:pt idx="5174">
                  <c:v>5.5092912500000004</c:v>
                </c:pt>
                <c:pt idx="5175">
                  <c:v>5.5082731250016002</c:v>
                </c:pt>
                <c:pt idx="5176">
                  <c:v>5.5073325000000004</c:v>
                </c:pt>
                <c:pt idx="5177">
                  <c:v>5.5063599999999999</c:v>
                </c:pt>
                <c:pt idx="5178">
                  <c:v>5.5053481250015999</c:v>
                </c:pt>
                <c:pt idx="5179">
                  <c:v>5.5043868750015994</c:v>
                </c:pt>
                <c:pt idx="5180">
                  <c:v>5.5033300000000001</c:v>
                </c:pt>
                <c:pt idx="5181">
                  <c:v>5.5023024999999999</c:v>
                </c:pt>
                <c:pt idx="5182">
                  <c:v>5.5011987500000004</c:v>
                </c:pt>
                <c:pt idx="5183">
                  <c:v>5.5000625000000003</c:v>
                </c:pt>
                <c:pt idx="5184">
                  <c:v>5.4989268750016</c:v>
                </c:pt>
                <c:pt idx="5185">
                  <c:v>5.4978106250016001</c:v>
                </c:pt>
                <c:pt idx="5186">
                  <c:v>5.4966281250015996</c:v>
                </c:pt>
                <c:pt idx="5187">
                  <c:v>5.4954556250015996</c:v>
                </c:pt>
                <c:pt idx="5188">
                  <c:v>5.4942831250015995</c:v>
                </c:pt>
                <c:pt idx="5189">
                  <c:v>5.4930856250015996</c:v>
                </c:pt>
                <c:pt idx="5190">
                  <c:v>5.4919200000000004</c:v>
                </c:pt>
                <c:pt idx="5191">
                  <c:v>5.4907937499999999</c:v>
                </c:pt>
                <c:pt idx="5192">
                  <c:v>5.4897212499999997</c:v>
                </c:pt>
                <c:pt idx="5193">
                  <c:v>5.4886187499999997</c:v>
                </c:pt>
                <c:pt idx="5194">
                  <c:v>5.4874862499999999</c:v>
                </c:pt>
                <c:pt idx="5195">
                  <c:v>5.4863431250015999</c:v>
                </c:pt>
                <c:pt idx="5196">
                  <c:v>5.4851337500000001</c:v>
                </c:pt>
                <c:pt idx="5197">
                  <c:v>5.4839731250015999</c:v>
                </c:pt>
                <c:pt idx="5198">
                  <c:v>5.4828087500000002</c:v>
                </c:pt>
                <c:pt idx="5199">
                  <c:v>5.4815924999999996</c:v>
                </c:pt>
                <c:pt idx="5200">
                  <c:v>5.4804225000000004</c:v>
                </c:pt>
                <c:pt idx="5201">
                  <c:v>5.4791306250015994</c:v>
                </c:pt>
                <c:pt idx="5202">
                  <c:v>5.4778556250015997</c:v>
                </c:pt>
                <c:pt idx="5203">
                  <c:v>5.47666875</c:v>
                </c:pt>
                <c:pt idx="5204">
                  <c:v>5.4755225000000003</c:v>
                </c:pt>
                <c:pt idx="5205">
                  <c:v>5.4743937499999999</c:v>
                </c:pt>
                <c:pt idx="5206">
                  <c:v>5.4733068750016001</c:v>
                </c:pt>
                <c:pt idx="5207">
                  <c:v>5.4722556250015995</c:v>
                </c:pt>
                <c:pt idx="5208">
                  <c:v>5.4712087499999997</c:v>
                </c:pt>
                <c:pt idx="5209">
                  <c:v>5.4702081250015997</c:v>
                </c:pt>
                <c:pt idx="5210">
                  <c:v>5.4691850000000004</c:v>
                </c:pt>
                <c:pt idx="5211">
                  <c:v>5.4682599999999999</c:v>
                </c:pt>
                <c:pt idx="5212">
                  <c:v>5.4673287500000001</c:v>
                </c:pt>
                <c:pt idx="5213">
                  <c:v>5.4664037499999996</c:v>
                </c:pt>
                <c:pt idx="5214">
                  <c:v>5.4654437500000004</c:v>
                </c:pt>
                <c:pt idx="5215">
                  <c:v>5.4644925000000004</c:v>
                </c:pt>
                <c:pt idx="5216">
                  <c:v>5.4635474999999998</c:v>
                </c:pt>
                <c:pt idx="5217">
                  <c:v>5.4625956250016001</c:v>
                </c:pt>
                <c:pt idx="5218">
                  <c:v>5.4616768750015998</c:v>
                </c:pt>
                <c:pt idx="5219">
                  <c:v>5.4607431250016001</c:v>
                </c:pt>
                <c:pt idx="5220">
                  <c:v>5.4598224999999996</c:v>
                </c:pt>
                <c:pt idx="5221">
                  <c:v>5.4589249999999998</c:v>
                </c:pt>
                <c:pt idx="5222">
                  <c:v>5.4579762499999998</c:v>
                </c:pt>
                <c:pt idx="5223">
                  <c:v>5.4570237500000003</c:v>
                </c:pt>
                <c:pt idx="5224">
                  <c:v>5.4561124999999997</c:v>
                </c:pt>
                <c:pt idx="5225">
                  <c:v>5.4551687500000003</c:v>
                </c:pt>
                <c:pt idx="5226">
                  <c:v>5.4542912499999998</c:v>
                </c:pt>
                <c:pt idx="5227">
                  <c:v>5.4533874999999998</c:v>
                </c:pt>
                <c:pt idx="5228">
                  <c:v>5.4524593750015997</c:v>
                </c:pt>
                <c:pt idx="5229">
                  <c:v>5.4515556250015997</c:v>
                </c:pt>
                <c:pt idx="5230">
                  <c:v>5.4506506250015994</c:v>
                </c:pt>
                <c:pt idx="5231">
                  <c:v>5.4497318750015999</c:v>
                </c:pt>
                <c:pt idx="5232">
                  <c:v>5.4488256250016001</c:v>
                </c:pt>
                <c:pt idx="5233">
                  <c:v>5.4479912500000003</c:v>
                </c:pt>
                <c:pt idx="5234">
                  <c:v>5.4471218750016002</c:v>
                </c:pt>
                <c:pt idx="5235">
                  <c:v>5.4462193750015997</c:v>
                </c:pt>
                <c:pt idx="5236">
                  <c:v>5.4453131250015998</c:v>
                </c:pt>
                <c:pt idx="5237">
                  <c:v>5.4443981250015998</c:v>
                </c:pt>
                <c:pt idx="5238">
                  <c:v>5.4435149999999997</c:v>
                </c:pt>
                <c:pt idx="5239">
                  <c:v>5.4426593750015995</c:v>
                </c:pt>
                <c:pt idx="5240">
                  <c:v>5.4418093750015997</c:v>
                </c:pt>
                <c:pt idx="5241">
                  <c:v>5.4409356250015994</c:v>
                </c:pt>
                <c:pt idx="5242">
                  <c:v>5.4400968750015997</c:v>
                </c:pt>
                <c:pt idx="5243">
                  <c:v>5.43917875</c:v>
                </c:pt>
                <c:pt idx="5244">
                  <c:v>5.4383162499999997</c:v>
                </c:pt>
                <c:pt idx="5245">
                  <c:v>5.4375056250015996</c:v>
                </c:pt>
                <c:pt idx="5246">
                  <c:v>5.4367112500000001</c:v>
                </c:pt>
                <c:pt idx="5247">
                  <c:v>5.4358968750015997</c:v>
                </c:pt>
                <c:pt idx="5248">
                  <c:v>5.4350881250015997</c:v>
                </c:pt>
                <c:pt idx="5249">
                  <c:v>5.4342662500000003</c:v>
                </c:pt>
                <c:pt idx="5250">
                  <c:v>5.4335012499999999</c:v>
                </c:pt>
                <c:pt idx="5251">
                  <c:v>5.4326906250015998</c:v>
                </c:pt>
                <c:pt idx="5252">
                  <c:v>5.4318437499999996</c:v>
                </c:pt>
                <c:pt idx="5253">
                  <c:v>5.4310281250015997</c:v>
                </c:pt>
                <c:pt idx="5254">
                  <c:v>5.4302506250015998</c:v>
                </c:pt>
                <c:pt idx="5255">
                  <c:v>5.4294881250015994</c:v>
                </c:pt>
                <c:pt idx="5256">
                  <c:v>5.4286675000000004</c:v>
                </c:pt>
                <c:pt idx="5257">
                  <c:v>5.4278624999999998</c:v>
                </c:pt>
                <c:pt idx="5258">
                  <c:v>5.4270681250015995</c:v>
                </c:pt>
                <c:pt idx="5259">
                  <c:v>5.4262893750016001</c:v>
                </c:pt>
                <c:pt idx="5260">
                  <c:v>5.4254875</c:v>
                </c:pt>
                <c:pt idx="5261">
                  <c:v>5.4247231250015995</c:v>
                </c:pt>
                <c:pt idx="5262">
                  <c:v>5.42404625</c:v>
                </c:pt>
                <c:pt idx="5263">
                  <c:v>5.4233174999999996</c:v>
                </c:pt>
                <c:pt idx="5264">
                  <c:v>5.4225281250016</c:v>
                </c:pt>
                <c:pt idx="5265">
                  <c:v>5.4217362500000004</c:v>
                </c:pt>
                <c:pt idx="5266">
                  <c:v>5.4209937500000001</c:v>
                </c:pt>
                <c:pt idx="5267">
                  <c:v>5.4202149999999998</c:v>
                </c:pt>
                <c:pt idx="5268">
                  <c:v>5.4194612500000003</c:v>
                </c:pt>
                <c:pt idx="5269">
                  <c:v>5.4186687500000001</c:v>
                </c:pt>
                <c:pt idx="5270">
                  <c:v>5.4178474999999997</c:v>
                </c:pt>
                <c:pt idx="5271">
                  <c:v>5.4170787499999999</c:v>
                </c:pt>
                <c:pt idx="5272">
                  <c:v>5.4162949999999999</c:v>
                </c:pt>
                <c:pt idx="5273">
                  <c:v>5.4155331250016001</c:v>
                </c:pt>
                <c:pt idx="5274">
                  <c:v>5.4147731250015996</c:v>
                </c:pt>
                <c:pt idx="5275">
                  <c:v>5.4140612499999996</c:v>
                </c:pt>
                <c:pt idx="5276">
                  <c:v>5.4132699999999998</c:v>
                </c:pt>
                <c:pt idx="5277">
                  <c:v>5.4125318750015996</c:v>
                </c:pt>
                <c:pt idx="5278">
                  <c:v>5.4116993750016</c:v>
                </c:pt>
                <c:pt idx="5279">
                  <c:v>5.4109499999999997</c:v>
                </c:pt>
                <c:pt idx="5280">
                  <c:v>5.4102087499999998</c:v>
                </c:pt>
                <c:pt idx="5281">
                  <c:v>5.4094899999999999</c:v>
                </c:pt>
                <c:pt idx="5282">
                  <c:v>5.4087112499999996</c:v>
                </c:pt>
                <c:pt idx="5283">
                  <c:v>5.4079693750016</c:v>
                </c:pt>
                <c:pt idx="5284">
                  <c:v>5.4071687500000003</c:v>
                </c:pt>
                <c:pt idx="5285">
                  <c:v>5.4064025000000004</c:v>
                </c:pt>
                <c:pt idx="5286">
                  <c:v>5.4056350000000002</c:v>
                </c:pt>
                <c:pt idx="5287">
                  <c:v>5.4048524999999996</c:v>
                </c:pt>
                <c:pt idx="5288">
                  <c:v>5.4041462500000002</c:v>
                </c:pt>
                <c:pt idx="5289">
                  <c:v>5.4033593750015996</c:v>
                </c:pt>
                <c:pt idx="5290">
                  <c:v>5.4025575000000003</c:v>
                </c:pt>
                <c:pt idx="5291">
                  <c:v>5.4017593750015998</c:v>
                </c:pt>
                <c:pt idx="5292">
                  <c:v>5.4009906250016</c:v>
                </c:pt>
                <c:pt idx="5293">
                  <c:v>5.4002118750015997</c:v>
                </c:pt>
                <c:pt idx="5294">
                  <c:v>5.3994887499999997</c:v>
                </c:pt>
                <c:pt idx="5295">
                  <c:v>5.3986806250015995</c:v>
                </c:pt>
                <c:pt idx="5296">
                  <c:v>5.3979168750015996</c:v>
                </c:pt>
                <c:pt idx="5297">
                  <c:v>5.3971537500000002</c:v>
                </c:pt>
                <c:pt idx="5298">
                  <c:v>5.3962925000000004</c:v>
                </c:pt>
                <c:pt idx="5299">
                  <c:v>5.3955131250015995</c:v>
                </c:pt>
                <c:pt idx="5300">
                  <c:v>5.3947525000000001</c:v>
                </c:pt>
                <c:pt idx="5301">
                  <c:v>5.3939456250015994</c:v>
                </c:pt>
                <c:pt idx="5302">
                  <c:v>5.3930581250016001</c:v>
                </c:pt>
                <c:pt idx="5303">
                  <c:v>5.3921768750016001</c:v>
                </c:pt>
                <c:pt idx="5304">
                  <c:v>5.3912743750015997</c:v>
                </c:pt>
                <c:pt idx="5305">
                  <c:v>5.3904156250015998</c:v>
                </c:pt>
                <c:pt idx="5306">
                  <c:v>5.38960375</c:v>
                </c:pt>
                <c:pt idx="5307">
                  <c:v>5.3887487500000004</c:v>
                </c:pt>
                <c:pt idx="5308">
                  <c:v>5.3879668750015997</c:v>
                </c:pt>
                <c:pt idx="5309">
                  <c:v>5.3871837500000002</c:v>
                </c:pt>
                <c:pt idx="5310">
                  <c:v>5.3863450000000004</c:v>
                </c:pt>
                <c:pt idx="5311">
                  <c:v>5.3855374999999999</c:v>
                </c:pt>
                <c:pt idx="5312">
                  <c:v>5.3847893750016</c:v>
                </c:pt>
                <c:pt idx="5313">
                  <c:v>5.3840331250015998</c:v>
                </c:pt>
                <c:pt idx="5314">
                  <c:v>5.3832868750016001</c:v>
                </c:pt>
                <c:pt idx="5315">
                  <c:v>5.3824899999999998</c:v>
                </c:pt>
                <c:pt idx="5316">
                  <c:v>5.3817068750015995</c:v>
                </c:pt>
                <c:pt idx="5317">
                  <c:v>5.3809800000000001</c:v>
                </c:pt>
                <c:pt idx="5318">
                  <c:v>5.3802325</c:v>
                </c:pt>
                <c:pt idx="5319">
                  <c:v>5.3794106250015998</c:v>
                </c:pt>
                <c:pt idx="5320">
                  <c:v>5.3786649999999998</c:v>
                </c:pt>
                <c:pt idx="5321">
                  <c:v>5.3778162500000004</c:v>
                </c:pt>
                <c:pt idx="5322">
                  <c:v>5.3770512500000001</c:v>
                </c:pt>
                <c:pt idx="5323">
                  <c:v>5.3763043750015997</c:v>
                </c:pt>
                <c:pt idx="5324">
                  <c:v>5.3755875</c:v>
                </c:pt>
                <c:pt idx="5325">
                  <c:v>5.3748681250015995</c:v>
                </c:pt>
                <c:pt idx="5326">
                  <c:v>5.3741237499999999</c:v>
                </c:pt>
                <c:pt idx="5327">
                  <c:v>5.3733668750015999</c:v>
                </c:pt>
                <c:pt idx="5328">
                  <c:v>5.37256</c:v>
                </c:pt>
                <c:pt idx="5329">
                  <c:v>5.3717981250015994</c:v>
                </c:pt>
                <c:pt idx="5330">
                  <c:v>5.3709993750015999</c:v>
                </c:pt>
                <c:pt idx="5331">
                  <c:v>5.3703000000000003</c:v>
                </c:pt>
                <c:pt idx="5332">
                  <c:v>5.3695043750015996</c:v>
                </c:pt>
                <c:pt idx="5333">
                  <c:v>5.3687143750016002</c:v>
                </c:pt>
                <c:pt idx="5334">
                  <c:v>5.3678681250015998</c:v>
                </c:pt>
                <c:pt idx="5335">
                  <c:v>5.3670499999999999</c:v>
                </c:pt>
                <c:pt idx="5336">
                  <c:v>5.3662549999999998</c:v>
                </c:pt>
                <c:pt idx="5337">
                  <c:v>5.3655212499999996</c:v>
                </c:pt>
                <c:pt idx="5338">
                  <c:v>5.3647862499999999</c:v>
                </c:pt>
                <c:pt idx="5339">
                  <c:v>5.3640556250015994</c:v>
                </c:pt>
                <c:pt idx="5340">
                  <c:v>5.3633125000000001</c:v>
                </c:pt>
                <c:pt idx="5341">
                  <c:v>5.3625087499999999</c:v>
                </c:pt>
                <c:pt idx="5342">
                  <c:v>5.361815</c:v>
                </c:pt>
                <c:pt idx="5343">
                  <c:v>5.3610350000000002</c:v>
                </c:pt>
                <c:pt idx="5344">
                  <c:v>5.3602468750016001</c:v>
                </c:pt>
                <c:pt idx="5345">
                  <c:v>5.3594706250015998</c:v>
                </c:pt>
                <c:pt idx="5346">
                  <c:v>5.3586799999999997</c:v>
                </c:pt>
                <c:pt idx="5347">
                  <c:v>5.3577856250015996</c:v>
                </c:pt>
                <c:pt idx="5348">
                  <c:v>5.3569468750015998</c:v>
                </c:pt>
                <c:pt idx="5349">
                  <c:v>5.3561193750016001</c:v>
                </c:pt>
                <c:pt idx="5350">
                  <c:v>5.3552875000000002</c:v>
                </c:pt>
                <c:pt idx="5351">
                  <c:v>5.3544818750015999</c:v>
                </c:pt>
                <c:pt idx="5352">
                  <c:v>5.3535787499999996</c:v>
                </c:pt>
                <c:pt idx="5353">
                  <c:v>5.3527149999999999</c:v>
                </c:pt>
                <c:pt idx="5354">
                  <c:v>5.3519362499999996</c:v>
                </c:pt>
                <c:pt idx="5355">
                  <c:v>5.3510981250015996</c:v>
                </c:pt>
                <c:pt idx="5356">
                  <c:v>5.3502349999999996</c:v>
                </c:pt>
                <c:pt idx="5357">
                  <c:v>5.3493887500000001</c:v>
                </c:pt>
                <c:pt idx="5358">
                  <c:v>5.3485862500000003</c:v>
                </c:pt>
                <c:pt idx="5359">
                  <c:v>5.3477674999999998</c:v>
                </c:pt>
                <c:pt idx="5360">
                  <c:v>5.3469481250015995</c:v>
                </c:pt>
                <c:pt idx="5361">
                  <c:v>5.3461481250015996</c:v>
                </c:pt>
                <c:pt idx="5362">
                  <c:v>5.3453575000000004</c:v>
                </c:pt>
                <c:pt idx="5363">
                  <c:v>5.3445493750016002</c:v>
                </c:pt>
                <c:pt idx="5364">
                  <c:v>5.3437131250015995</c:v>
                </c:pt>
                <c:pt idx="5365">
                  <c:v>5.3429500000000001</c:v>
                </c:pt>
                <c:pt idx="5366">
                  <c:v>5.3421900000000004</c:v>
                </c:pt>
                <c:pt idx="5367">
                  <c:v>5.3414412499999999</c:v>
                </c:pt>
                <c:pt idx="5368">
                  <c:v>5.3407062500000002</c:v>
                </c:pt>
                <c:pt idx="5369">
                  <c:v>5.339925</c:v>
                </c:pt>
                <c:pt idx="5370">
                  <c:v>5.3391025000000001</c:v>
                </c:pt>
                <c:pt idx="5371">
                  <c:v>5.3383362500000002</c:v>
                </c:pt>
                <c:pt idx="5372">
                  <c:v>5.3375793750015994</c:v>
                </c:pt>
                <c:pt idx="5373">
                  <c:v>5.3368587500000002</c:v>
                </c:pt>
                <c:pt idx="5374">
                  <c:v>5.3361512500000003</c:v>
                </c:pt>
                <c:pt idx="5375">
                  <c:v>5.3354062500000001</c:v>
                </c:pt>
                <c:pt idx="5376">
                  <c:v>5.3346074999999997</c:v>
                </c:pt>
                <c:pt idx="5377">
                  <c:v>5.3338556250015996</c:v>
                </c:pt>
                <c:pt idx="5378">
                  <c:v>5.3330737499999996</c:v>
                </c:pt>
                <c:pt idx="5379">
                  <c:v>5.3323162499999999</c:v>
                </c:pt>
                <c:pt idx="5380">
                  <c:v>5.3316156250016</c:v>
                </c:pt>
                <c:pt idx="5381">
                  <c:v>5.3308793750015999</c:v>
                </c:pt>
                <c:pt idx="5382">
                  <c:v>5.3301274999999997</c:v>
                </c:pt>
                <c:pt idx="5383">
                  <c:v>5.3294137499999996</c:v>
                </c:pt>
                <c:pt idx="5384">
                  <c:v>5.3286868750015994</c:v>
                </c:pt>
                <c:pt idx="5385">
                  <c:v>5.3279806250016</c:v>
                </c:pt>
                <c:pt idx="5386">
                  <c:v>5.3273275</c:v>
                </c:pt>
                <c:pt idx="5387">
                  <c:v>5.32667</c:v>
                </c:pt>
                <c:pt idx="5388">
                  <c:v>5.32600125</c:v>
                </c:pt>
                <c:pt idx="5389">
                  <c:v>5.3253525000000002</c:v>
                </c:pt>
                <c:pt idx="5390">
                  <c:v>5.3247293750016</c:v>
                </c:pt>
                <c:pt idx="5391">
                  <c:v>5.3240268750016</c:v>
                </c:pt>
                <c:pt idx="5392">
                  <c:v>5.3233687500000002</c:v>
                </c:pt>
                <c:pt idx="5393">
                  <c:v>5.3226768750015996</c:v>
                </c:pt>
                <c:pt idx="5394">
                  <c:v>5.3220312500000002</c:v>
                </c:pt>
                <c:pt idx="5395">
                  <c:v>5.3213312500000001</c:v>
                </c:pt>
                <c:pt idx="5396">
                  <c:v>5.3206381250015999</c:v>
                </c:pt>
                <c:pt idx="5397">
                  <c:v>5.3199500000000004</c:v>
                </c:pt>
                <c:pt idx="5398">
                  <c:v>5.3192725000000003</c:v>
                </c:pt>
                <c:pt idx="5399">
                  <c:v>5.3185931250016001</c:v>
                </c:pt>
                <c:pt idx="5400">
                  <c:v>5.3179343750015997</c:v>
                </c:pt>
                <c:pt idx="5401">
                  <c:v>5.3172899999999998</c:v>
                </c:pt>
                <c:pt idx="5402">
                  <c:v>5.3165887500000002</c:v>
                </c:pt>
                <c:pt idx="5403">
                  <c:v>5.3159318750016</c:v>
                </c:pt>
                <c:pt idx="5404">
                  <c:v>5.3152474999999999</c:v>
                </c:pt>
                <c:pt idx="5405">
                  <c:v>5.3146199999999997</c:v>
                </c:pt>
                <c:pt idx="5406">
                  <c:v>5.3139693750015997</c:v>
                </c:pt>
                <c:pt idx="5407">
                  <c:v>5.3132987500000004</c:v>
                </c:pt>
                <c:pt idx="5408">
                  <c:v>5.3126931250015996</c:v>
                </c:pt>
                <c:pt idx="5409">
                  <c:v>5.3120793750016002</c:v>
                </c:pt>
                <c:pt idx="5410">
                  <c:v>5.3114618750015996</c:v>
                </c:pt>
                <c:pt idx="5411">
                  <c:v>5.3108443750015999</c:v>
                </c:pt>
                <c:pt idx="5412">
                  <c:v>5.3102956250015998</c:v>
                </c:pt>
                <c:pt idx="5413">
                  <c:v>5.3097037499999997</c:v>
                </c:pt>
                <c:pt idx="5414">
                  <c:v>5.3090931250016</c:v>
                </c:pt>
                <c:pt idx="5415">
                  <c:v>5.3084899999999999</c:v>
                </c:pt>
                <c:pt idx="5416">
                  <c:v>5.3079568750016</c:v>
                </c:pt>
                <c:pt idx="5417">
                  <c:v>5.3073762499999999</c:v>
                </c:pt>
                <c:pt idx="5418">
                  <c:v>5.3067662499999999</c:v>
                </c:pt>
                <c:pt idx="5419">
                  <c:v>5.3061168750015995</c:v>
                </c:pt>
                <c:pt idx="5420">
                  <c:v>5.3055268750015996</c:v>
                </c:pt>
                <c:pt idx="5421">
                  <c:v>5.3049756250015996</c:v>
                </c:pt>
                <c:pt idx="5422">
                  <c:v>5.3043693750015999</c:v>
                </c:pt>
                <c:pt idx="5423">
                  <c:v>5.3037718750015994</c:v>
                </c:pt>
                <c:pt idx="5424">
                  <c:v>5.3031468750016</c:v>
                </c:pt>
                <c:pt idx="5425">
                  <c:v>5.3025937499999998</c:v>
                </c:pt>
                <c:pt idx="5426">
                  <c:v>5.3020093750015995</c:v>
                </c:pt>
                <c:pt idx="5427">
                  <c:v>5.3014593750015999</c:v>
                </c:pt>
                <c:pt idx="5428">
                  <c:v>5.3009062499999997</c:v>
                </c:pt>
                <c:pt idx="5429">
                  <c:v>5.3003925000000001</c:v>
                </c:pt>
                <c:pt idx="5430">
                  <c:v>5.2998106250015997</c:v>
                </c:pt>
                <c:pt idx="5431">
                  <c:v>5.2992600000000003</c:v>
                </c:pt>
                <c:pt idx="5432">
                  <c:v>5.2987668750015997</c:v>
                </c:pt>
                <c:pt idx="5433">
                  <c:v>5.2982512499999999</c:v>
                </c:pt>
                <c:pt idx="5434">
                  <c:v>5.2978125</c:v>
                </c:pt>
                <c:pt idx="5435">
                  <c:v>5.2973143750015996</c:v>
                </c:pt>
                <c:pt idx="5436">
                  <c:v>5.2967700000000004</c:v>
                </c:pt>
                <c:pt idx="5437">
                  <c:v>5.2962443750016002</c:v>
                </c:pt>
                <c:pt idx="5438">
                  <c:v>5.2957549999999998</c:v>
                </c:pt>
                <c:pt idx="5439">
                  <c:v>5.2952306250015999</c:v>
                </c:pt>
                <c:pt idx="5440">
                  <c:v>5.2947256250015995</c:v>
                </c:pt>
                <c:pt idx="5441">
                  <c:v>5.2942012500000004</c:v>
                </c:pt>
                <c:pt idx="5442">
                  <c:v>5.2936512499999999</c:v>
                </c:pt>
                <c:pt idx="5443">
                  <c:v>5.2931618750015996</c:v>
                </c:pt>
                <c:pt idx="5444">
                  <c:v>5.2926918750015997</c:v>
                </c:pt>
                <c:pt idx="5445">
                  <c:v>5.2921474999999996</c:v>
                </c:pt>
                <c:pt idx="5446">
                  <c:v>5.2916512500000001</c:v>
                </c:pt>
                <c:pt idx="5447">
                  <c:v>5.2911893750015997</c:v>
                </c:pt>
                <c:pt idx="5448">
                  <c:v>5.2906593750016002</c:v>
                </c:pt>
                <c:pt idx="5449">
                  <c:v>5.2901568750015997</c:v>
                </c:pt>
                <c:pt idx="5450">
                  <c:v>5.2896518750016002</c:v>
                </c:pt>
                <c:pt idx="5451">
                  <c:v>5.2891518750015996</c:v>
                </c:pt>
                <c:pt idx="5452">
                  <c:v>5.2886206250015997</c:v>
                </c:pt>
                <c:pt idx="5453">
                  <c:v>5.2881099999999996</c:v>
                </c:pt>
                <c:pt idx="5454">
                  <c:v>5.28754875</c:v>
                </c:pt>
                <c:pt idx="5455">
                  <c:v>5.2870406250016</c:v>
                </c:pt>
                <c:pt idx="5456">
                  <c:v>5.2865475000000002</c:v>
                </c:pt>
                <c:pt idx="5457">
                  <c:v>5.2860306250016</c:v>
                </c:pt>
                <c:pt idx="5458">
                  <c:v>5.28550875</c:v>
                </c:pt>
                <c:pt idx="5459">
                  <c:v>5.2850312500000003</c:v>
                </c:pt>
                <c:pt idx="5460">
                  <c:v>5.2845418750016</c:v>
                </c:pt>
                <c:pt idx="5461">
                  <c:v>5.2840768750015998</c:v>
                </c:pt>
                <c:pt idx="5462">
                  <c:v>5.2836337499999999</c:v>
                </c:pt>
                <c:pt idx="5463">
                  <c:v>5.2831693750015996</c:v>
                </c:pt>
                <c:pt idx="5464">
                  <c:v>5.2826912500000001</c:v>
                </c:pt>
                <c:pt idx="5465">
                  <c:v>5.2822587499999996</c:v>
                </c:pt>
                <c:pt idx="5466">
                  <c:v>5.2818093750015995</c:v>
                </c:pt>
                <c:pt idx="5467">
                  <c:v>5.2813943750016001</c:v>
                </c:pt>
                <c:pt idx="5468">
                  <c:v>5.2810043750015998</c:v>
                </c:pt>
                <c:pt idx="5469">
                  <c:v>5.2805906250015999</c:v>
                </c:pt>
                <c:pt idx="5470">
                  <c:v>5.2802168750015994</c:v>
                </c:pt>
                <c:pt idx="5471">
                  <c:v>5.2797731250015998</c:v>
                </c:pt>
                <c:pt idx="5472">
                  <c:v>5.2793900000000002</c:v>
                </c:pt>
                <c:pt idx="5473">
                  <c:v>5.2789831250015995</c:v>
                </c:pt>
                <c:pt idx="5474">
                  <c:v>5.2785824999999997</c:v>
                </c:pt>
                <c:pt idx="5475">
                  <c:v>5.2781781250015998</c:v>
                </c:pt>
                <c:pt idx="5476">
                  <c:v>5.2777843750016</c:v>
                </c:pt>
                <c:pt idx="5477">
                  <c:v>5.2773268750015996</c:v>
                </c:pt>
                <c:pt idx="5478">
                  <c:v>5.2768856250015999</c:v>
                </c:pt>
                <c:pt idx="5479">
                  <c:v>5.2764393750015994</c:v>
                </c:pt>
                <c:pt idx="5480">
                  <c:v>5.2760262500000001</c:v>
                </c:pt>
                <c:pt idx="5481">
                  <c:v>5.2756425</c:v>
                </c:pt>
                <c:pt idx="5482">
                  <c:v>5.2752043750016</c:v>
                </c:pt>
                <c:pt idx="5483">
                  <c:v>5.2748037500000002</c:v>
                </c:pt>
                <c:pt idx="5484">
                  <c:v>5.2744062500000002</c:v>
                </c:pt>
                <c:pt idx="5485">
                  <c:v>5.2739881250015994</c:v>
                </c:pt>
                <c:pt idx="5486">
                  <c:v>5.2735987499999997</c:v>
                </c:pt>
                <c:pt idx="5487">
                  <c:v>5.2732356250015995</c:v>
                </c:pt>
                <c:pt idx="5488">
                  <c:v>5.2728737499999996</c:v>
                </c:pt>
                <c:pt idx="5489">
                  <c:v>5.2721637499999998</c:v>
                </c:pt>
                <c:pt idx="5490">
                  <c:v>5.2717768750016001</c:v>
                </c:pt>
                <c:pt idx="5491">
                  <c:v>5.2710962500000003</c:v>
                </c:pt>
                <c:pt idx="5492">
                  <c:v>5.2707481250015995</c:v>
                </c:pt>
                <c:pt idx="5493">
                  <c:v>5.2704025000000003</c:v>
                </c:pt>
                <c:pt idx="5494">
                  <c:v>5.2699862499999997</c:v>
                </c:pt>
                <c:pt idx="5495">
                  <c:v>5.2695768750015999</c:v>
                </c:pt>
                <c:pt idx="5496">
                  <c:v>5.2692381250015998</c:v>
                </c:pt>
                <c:pt idx="5497">
                  <c:v>5.2688412500000004</c:v>
                </c:pt>
                <c:pt idx="5498">
                  <c:v>5.2684775000000004</c:v>
                </c:pt>
                <c:pt idx="5499">
                  <c:v>5.2677893750016</c:v>
                </c:pt>
                <c:pt idx="5500">
                  <c:v>5.2674399999999997</c:v>
                </c:pt>
                <c:pt idx="5501">
                  <c:v>5.26709125</c:v>
                </c:pt>
                <c:pt idx="5502">
                  <c:v>5.2664925</c:v>
                </c:pt>
                <c:pt idx="5503">
                  <c:v>5.2659237499999998</c:v>
                </c:pt>
                <c:pt idx="5504">
                  <c:v>5.2653237500000003</c:v>
                </c:pt>
                <c:pt idx="5505">
                  <c:v>5.2649918750015994</c:v>
                </c:pt>
                <c:pt idx="5506">
                  <c:v>5.2643737499999999</c:v>
                </c:pt>
                <c:pt idx="5507">
                  <c:v>5.2637893750015996</c:v>
                </c:pt>
                <c:pt idx="5508">
                  <c:v>5.2631856250015998</c:v>
                </c:pt>
                <c:pt idx="5509">
                  <c:v>5.2628543750015995</c:v>
                </c:pt>
                <c:pt idx="5510">
                  <c:v>5.2622262500000003</c:v>
                </c:pt>
                <c:pt idx="5511">
                  <c:v>5.2616268750015998</c:v>
                </c:pt>
                <c:pt idx="5512">
                  <c:v>5.2610799999999998</c:v>
                </c:pt>
                <c:pt idx="5513">
                  <c:v>5.2607443750015994</c:v>
                </c:pt>
                <c:pt idx="5514">
                  <c:v>5.2602237499999998</c:v>
                </c:pt>
                <c:pt idx="5515">
                  <c:v>5.2596387499999997</c:v>
                </c:pt>
                <c:pt idx="5516">
                  <c:v>5.2590818750016002</c:v>
                </c:pt>
                <c:pt idx="5517">
                  <c:v>5.2585093750015997</c:v>
                </c:pt>
                <c:pt idx="5518">
                  <c:v>5.2581825000000002</c:v>
                </c:pt>
                <c:pt idx="5519">
                  <c:v>5.2575618750016</c:v>
                </c:pt>
                <c:pt idx="5520">
                  <c:v>5.2570531250016002</c:v>
                </c:pt>
                <c:pt idx="5521">
                  <c:v>5.2565868750015996</c:v>
                </c:pt>
                <c:pt idx="5522">
                  <c:v>5.2560668750015997</c:v>
                </c:pt>
                <c:pt idx="5523">
                  <c:v>5.2555981250016002</c:v>
                </c:pt>
                <c:pt idx="5524">
                  <c:v>5.2551724999999996</c:v>
                </c:pt>
                <c:pt idx="5525">
                  <c:v>5.2545893750015997</c:v>
                </c:pt>
                <c:pt idx="5526">
                  <c:v>5.2540737499999999</c:v>
                </c:pt>
                <c:pt idx="5527">
                  <c:v>5.2535562499999999</c:v>
                </c:pt>
                <c:pt idx="5528">
                  <c:v>5.2530912499999998</c:v>
                </c:pt>
                <c:pt idx="5529">
                  <c:v>5.2526149999999996</c:v>
                </c:pt>
                <c:pt idx="5530">
                  <c:v>5.2521306250016</c:v>
                </c:pt>
                <c:pt idx="5531">
                  <c:v>5.2515987500000003</c:v>
                </c:pt>
                <c:pt idx="5532">
                  <c:v>5.2511787500000002</c:v>
                </c:pt>
                <c:pt idx="5533">
                  <c:v>5.25066875</c:v>
                </c:pt>
                <c:pt idx="5534">
                  <c:v>5.2501843750015995</c:v>
                </c:pt>
                <c:pt idx="5535">
                  <c:v>5.2497956250015996</c:v>
                </c:pt>
                <c:pt idx="5536">
                  <c:v>5.2493224999999999</c:v>
                </c:pt>
                <c:pt idx="5537">
                  <c:v>5.2488631250015994</c:v>
                </c:pt>
                <c:pt idx="5538">
                  <c:v>5.2484081250015997</c:v>
                </c:pt>
                <c:pt idx="5539">
                  <c:v>5.2479525000000002</c:v>
                </c:pt>
                <c:pt idx="5540">
                  <c:v>5.2475362499999996</c:v>
                </c:pt>
                <c:pt idx="5541">
                  <c:v>5.2471187500000003</c:v>
                </c:pt>
                <c:pt idx="5542">
                  <c:v>5.2467462500000002</c:v>
                </c:pt>
                <c:pt idx="5543">
                  <c:v>5.2463625</c:v>
                </c:pt>
                <c:pt idx="5544">
                  <c:v>5.2459756250015994</c:v>
                </c:pt>
                <c:pt idx="5545">
                  <c:v>5.2454799999999997</c:v>
                </c:pt>
                <c:pt idx="5546">
                  <c:v>5.2450618750015998</c:v>
                </c:pt>
                <c:pt idx="5547">
                  <c:v>5.2446393750015998</c:v>
                </c:pt>
                <c:pt idx="5548">
                  <c:v>5.2442525</c:v>
                </c:pt>
                <c:pt idx="5549">
                  <c:v>5.2438500000000001</c:v>
                </c:pt>
                <c:pt idx="5550">
                  <c:v>5.2434675000000004</c:v>
                </c:pt>
                <c:pt idx="5551">
                  <c:v>5.2430456250016002</c:v>
                </c:pt>
                <c:pt idx="5552">
                  <c:v>5.2425943750016009</c:v>
                </c:pt>
                <c:pt idx="5553">
                  <c:v>5.2421490624992009</c:v>
                </c:pt>
                <c:pt idx="5554">
                  <c:v>5.2417381250016009</c:v>
                </c:pt>
                <c:pt idx="5555">
                  <c:v>5.2413903124992007</c:v>
                </c:pt>
                <c:pt idx="5556">
                  <c:v>5.2409753124992005</c:v>
                </c:pt>
                <c:pt idx="5557">
                  <c:v>5.2405609375007991</c:v>
                </c:pt>
                <c:pt idx="5558">
                  <c:v>5.2402209375007995</c:v>
                </c:pt>
                <c:pt idx="5559">
                  <c:v>5.2398212500000003</c:v>
                </c:pt>
                <c:pt idx="5560">
                  <c:v>5.2393390624992007</c:v>
                </c:pt>
                <c:pt idx="5561">
                  <c:v>5.2389571875007999</c:v>
                </c:pt>
                <c:pt idx="5562">
                  <c:v>5.2385200000000003</c:v>
                </c:pt>
                <c:pt idx="5563">
                  <c:v>5.2381771875007992</c:v>
                </c:pt>
                <c:pt idx="5564">
                  <c:v>5.2377418750016007</c:v>
                </c:pt>
                <c:pt idx="5565">
                  <c:v>5.2373303124992008</c:v>
                </c:pt>
                <c:pt idx="5566">
                  <c:v>5.2369062499999997</c:v>
                </c:pt>
                <c:pt idx="5567">
                  <c:v>5.2364128124992009</c:v>
                </c:pt>
                <c:pt idx="5568">
                  <c:v>5.2359962500000004</c:v>
                </c:pt>
                <c:pt idx="5569">
                  <c:v>5.235518125001601</c:v>
                </c:pt>
                <c:pt idx="5570">
                  <c:v>5.2351031250016007</c:v>
                </c:pt>
                <c:pt idx="5571">
                  <c:v>5.2347196875007995</c:v>
                </c:pt>
                <c:pt idx="5572">
                  <c:v>5.2343012499999997</c:v>
                </c:pt>
                <c:pt idx="5573">
                  <c:v>5.2338262499999999</c:v>
                </c:pt>
                <c:pt idx="5574">
                  <c:v>5.233500625001601</c:v>
                </c:pt>
                <c:pt idx="5575">
                  <c:v>5.233148125001601</c:v>
                </c:pt>
                <c:pt idx="5576">
                  <c:v>5.2326721875007998</c:v>
                </c:pt>
                <c:pt idx="5577">
                  <c:v>5.2322715624992009</c:v>
                </c:pt>
                <c:pt idx="5578">
                  <c:v>5.2318775000000004</c:v>
                </c:pt>
                <c:pt idx="5579">
                  <c:v>5.2315190624992001</c:v>
                </c:pt>
                <c:pt idx="5580">
                  <c:v>5.2311025000000004</c:v>
                </c:pt>
                <c:pt idx="5581">
                  <c:v>5.2306915624992003</c:v>
                </c:pt>
                <c:pt idx="5582">
                  <c:v>5.2303387499999996</c:v>
                </c:pt>
                <c:pt idx="5583">
                  <c:v>5.2299449999999998</c:v>
                </c:pt>
                <c:pt idx="5584">
                  <c:v>5.2294903124992009</c:v>
                </c:pt>
                <c:pt idx="5585">
                  <c:v>5.2290881250016001</c:v>
                </c:pt>
                <c:pt idx="5586">
                  <c:v>5.2286865624992007</c:v>
                </c:pt>
                <c:pt idx="5587">
                  <c:v>5.2283578124992003</c:v>
                </c:pt>
                <c:pt idx="5588">
                  <c:v>5.2279328124992004</c:v>
                </c:pt>
                <c:pt idx="5589">
                  <c:v>5.2275681250016008</c:v>
                </c:pt>
                <c:pt idx="5590">
                  <c:v>5.2272012500000002</c:v>
                </c:pt>
                <c:pt idx="5591">
                  <c:v>5.2268053124992004</c:v>
                </c:pt>
                <c:pt idx="5592">
                  <c:v>5.2264350000000004</c:v>
                </c:pt>
                <c:pt idx="5593">
                  <c:v>5.2261053124992003</c:v>
                </c:pt>
                <c:pt idx="5594">
                  <c:v>5.2257812499999998</c:v>
                </c:pt>
                <c:pt idx="5595">
                  <c:v>5.2254284375007991</c:v>
                </c:pt>
                <c:pt idx="5596">
                  <c:v>5.2249728124992005</c:v>
                </c:pt>
                <c:pt idx="5597">
                  <c:v>5.2245312500000001</c:v>
                </c:pt>
                <c:pt idx="5598">
                  <c:v>5.2240987499999996</c:v>
                </c:pt>
                <c:pt idx="5599">
                  <c:v>5.2236053124992008</c:v>
                </c:pt>
                <c:pt idx="5600">
                  <c:v>5.2232490624992005</c:v>
                </c:pt>
                <c:pt idx="5601">
                  <c:v>5.2228725000000003</c:v>
                </c:pt>
                <c:pt idx="5602">
                  <c:v>5.2224262499999998</c:v>
                </c:pt>
                <c:pt idx="5603">
                  <c:v>5.2220903124992004</c:v>
                </c:pt>
                <c:pt idx="5604">
                  <c:v>5.2216715624992007</c:v>
                </c:pt>
                <c:pt idx="5605">
                  <c:v>5.2211956250016005</c:v>
                </c:pt>
                <c:pt idx="5606">
                  <c:v>5.2208643750016002</c:v>
                </c:pt>
                <c:pt idx="5607">
                  <c:v>5.2204503124992003</c:v>
                </c:pt>
                <c:pt idx="5608">
                  <c:v>5.2200306250016002</c:v>
                </c:pt>
                <c:pt idx="5609">
                  <c:v>5.2196143750016004</c:v>
                </c:pt>
                <c:pt idx="5610">
                  <c:v>5.2192893750016003</c:v>
                </c:pt>
                <c:pt idx="5611">
                  <c:v>5.2188587499999999</c:v>
                </c:pt>
                <c:pt idx="5612">
                  <c:v>5.2184978124992005</c:v>
                </c:pt>
                <c:pt idx="5613">
                  <c:v>5.2181665624992002</c:v>
                </c:pt>
                <c:pt idx="5614">
                  <c:v>5.2177996875007997</c:v>
                </c:pt>
                <c:pt idx="5615">
                  <c:v>5.2173481250016005</c:v>
                </c:pt>
                <c:pt idx="5616">
                  <c:v>5.2169056250016004</c:v>
                </c:pt>
                <c:pt idx="5617">
                  <c:v>5.2165568750016007</c:v>
                </c:pt>
                <c:pt idx="5618">
                  <c:v>5.2161668750016004</c:v>
                </c:pt>
                <c:pt idx="5619">
                  <c:v>5.2156515624992004</c:v>
                </c:pt>
                <c:pt idx="5620">
                  <c:v>5.2152950000000002</c:v>
                </c:pt>
                <c:pt idx="5621">
                  <c:v>5.2148934375007991</c:v>
                </c:pt>
                <c:pt idx="5622">
                  <c:v>5.2144684375007992</c:v>
                </c:pt>
                <c:pt idx="5623">
                  <c:v>5.2140956250016002</c:v>
                </c:pt>
                <c:pt idx="5624">
                  <c:v>5.2136590624992003</c:v>
                </c:pt>
                <c:pt idx="5625">
                  <c:v>5.2132665624992001</c:v>
                </c:pt>
                <c:pt idx="5626">
                  <c:v>5.2128584375007998</c:v>
                </c:pt>
                <c:pt idx="5627">
                  <c:v>5.2124840624992004</c:v>
                </c:pt>
                <c:pt idx="5628">
                  <c:v>5.2120418750016002</c:v>
                </c:pt>
                <c:pt idx="5629">
                  <c:v>5.2115862499999999</c:v>
                </c:pt>
                <c:pt idx="5630">
                  <c:v>5.2111890624992006</c:v>
                </c:pt>
                <c:pt idx="5631">
                  <c:v>5.2107937499999997</c:v>
                </c:pt>
                <c:pt idx="5632">
                  <c:v>5.2103668750016006</c:v>
                </c:pt>
                <c:pt idx="5633">
                  <c:v>5.2099865624992008</c:v>
                </c:pt>
                <c:pt idx="5634">
                  <c:v>5.2096175000000002</c:v>
                </c:pt>
                <c:pt idx="5635">
                  <c:v>5.2092521875007991</c:v>
                </c:pt>
                <c:pt idx="5636">
                  <c:v>5.2088321875007999</c:v>
                </c:pt>
                <c:pt idx="5637">
                  <c:v>5.2083615624992001</c:v>
                </c:pt>
                <c:pt idx="5638">
                  <c:v>5.2079374999999999</c:v>
                </c:pt>
                <c:pt idx="5639">
                  <c:v>5.2075121875007993</c:v>
                </c:pt>
                <c:pt idx="5640">
                  <c:v>5.2071112499999996</c:v>
                </c:pt>
                <c:pt idx="5641">
                  <c:v>5.2067899999999998</c:v>
                </c:pt>
                <c:pt idx="5642">
                  <c:v>5.2064631250016005</c:v>
                </c:pt>
                <c:pt idx="5643">
                  <c:v>5.2060112500000004</c:v>
                </c:pt>
                <c:pt idx="5644">
                  <c:v>5.2056621875007991</c:v>
                </c:pt>
                <c:pt idx="5645">
                  <c:v>5.2053062499999996</c:v>
                </c:pt>
                <c:pt idx="5646">
                  <c:v>5.2048596875007993</c:v>
                </c:pt>
                <c:pt idx="5647">
                  <c:v>5.2044859375007997</c:v>
                </c:pt>
                <c:pt idx="5648">
                  <c:v>5.2040928124992005</c:v>
                </c:pt>
                <c:pt idx="5649">
                  <c:v>5.2036428124992007</c:v>
                </c:pt>
                <c:pt idx="5650">
                  <c:v>5.2031953124992008</c:v>
                </c:pt>
                <c:pt idx="5651">
                  <c:v>5.2027112500000001</c:v>
                </c:pt>
                <c:pt idx="5652">
                  <c:v>5.2022871875007999</c:v>
                </c:pt>
                <c:pt idx="5653">
                  <c:v>5.2018287499999998</c:v>
                </c:pt>
                <c:pt idx="5654">
                  <c:v>5.2013318750016007</c:v>
                </c:pt>
                <c:pt idx="5655">
                  <c:v>5.2009565624992007</c:v>
                </c:pt>
                <c:pt idx="5656">
                  <c:v>5.200490625001601</c:v>
                </c:pt>
                <c:pt idx="5657">
                  <c:v>5.2001615624992006</c:v>
                </c:pt>
                <c:pt idx="5658">
                  <c:v>5.1998034375007993</c:v>
                </c:pt>
                <c:pt idx="5659">
                  <c:v>5.1993190624992005</c:v>
                </c:pt>
                <c:pt idx="5660">
                  <c:v>5.1988518750016004</c:v>
                </c:pt>
                <c:pt idx="5661">
                  <c:v>5.1983246875007998</c:v>
                </c:pt>
                <c:pt idx="5662">
                  <c:v>5.1979071875007996</c:v>
                </c:pt>
                <c:pt idx="5663">
                  <c:v>5.1974931250016008</c:v>
                </c:pt>
                <c:pt idx="5664">
                  <c:v>5.1970706250016008</c:v>
                </c:pt>
                <c:pt idx="5665">
                  <c:v>5.1966996875007991</c:v>
                </c:pt>
                <c:pt idx="5666">
                  <c:v>5.1961634375007995</c:v>
                </c:pt>
                <c:pt idx="5667">
                  <c:v>5.19574625</c:v>
                </c:pt>
                <c:pt idx="5668">
                  <c:v>5.1953115624992003</c:v>
                </c:pt>
                <c:pt idx="5669">
                  <c:v>5.1948325000000004</c:v>
                </c:pt>
                <c:pt idx="5670">
                  <c:v>5.1943731250016008</c:v>
                </c:pt>
                <c:pt idx="5671">
                  <c:v>5.1940018750016002</c:v>
                </c:pt>
                <c:pt idx="5672">
                  <c:v>5.1935934375007999</c:v>
                </c:pt>
                <c:pt idx="5673">
                  <c:v>5.1932096875007998</c:v>
                </c:pt>
                <c:pt idx="5674">
                  <c:v>5.1927968750016005</c:v>
                </c:pt>
                <c:pt idx="5675">
                  <c:v>5.1924481250016008</c:v>
                </c:pt>
                <c:pt idx="5676">
                  <c:v>5.1919946875007996</c:v>
                </c:pt>
                <c:pt idx="5677">
                  <c:v>5.1915159375007995</c:v>
                </c:pt>
                <c:pt idx="5678">
                  <c:v>5.1911853124992007</c:v>
                </c:pt>
                <c:pt idx="5679">
                  <c:v>5.1907987499999999</c:v>
                </c:pt>
                <c:pt idx="5680">
                  <c:v>5.1903953124992004</c:v>
                </c:pt>
                <c:pt idx="5681">
                  <c:v>5.1899281250016003</c:v>
                </c:pt>
                <c:pt idx="5682">
                  <c:v>5.1894162499999998</c:v>
                </c:pt>
                <c:pt idx="5683">
                  <c:v>5.1889790624992003</c:v>
                </c:pt>
                <c:pt idx="5684">
                  <c:v>5.1885775000000001</c:v>
                </c:pt>
                <c:pt idx="5685">
                  <c:v>5.1881962499999998</c:v>
                </c:pt>
                <c:pt idx="5686">
                  <c:v>5.1878071875007992</c:v>
                </c:pt>
                <c:pt idx="5687">
                  <c:v>5.1874562500000003</c:v>
                </c:pt>
                <c:pt idx="5688">
                  <c:v>5.1870553124992007</c:v>
                </c:pt>
                <c:pt idx="5689">
                  <c:v>5.1867190624992006</c:v>
                </c:pt>
                <c:pt idx="5690">
                  <c:v>5.1862721875007995</c:v>
                </c:pt>
                <c:pt idx="5691">
                  <c:v>5.185780625001601</c:v>
                </c:pt>
                <c:pt idx="5692">
                  <c:v>5.1854399999999998</c:v>
                </c:pt>
                <c:pt idx="5693">
                  <c:v>5.1849768750016008</c:v>
                </c:pt>
                <c:pt idx="5694">
                  <c:v>5.1844859375007992</c:v>
                </c:pt>
                <c:pt idx="5695">
                  <c:v>5.1840349999999997</c:v>
                </c:pt>
                <c:pt idx="5696">
                  <c:v>5.1836384375007993</c:v>
                </c:pt>
                <c:pt idx="5697">
                  <c:v>5.1832521875007993</c:v>
                </c:pt>
                <c:pt idx="5698">
                  <c:v>5.1827818750016004</c:v>
                </c:pt>
                <c:pt idx="5699">
                  <c:v>5.182414375001601</c:v>
                </c:pt>
                <c:pt idx="5700">
                  <c:v>5.18206875</c:v>
                </c:pt>
                <c:pt idx="5701">
                  <c:v>5.1816543750016004</c:v>
                </c:pt>
                <c:pt idx="5702">
                  <c:v>5.1812118750016003</c:v>
                </c:pt>
                <c:pt idx="5703">
                  <c:v>5.1807903124992007</c:v>
                </c:pt>
                <c:pt idx="5704">
                  <c:v>5.1803921875007992</c:v>
                </c:pt>
                <c:pt idx="5705">
                  <c:v>5.180015</c:v>
                </c:pt>
                <c:pt idx="5706">
                  <c:v>5.1795999999999998</c:v>
                </c:pt>
                <c:pt idx="5707">
                  <c:v>5.1791643750016005</c:v>
                </c:pt>
                <c:pt idx="5708">
                  <c:v>5.1786762499999996</c:v>
                </c:pt>
                <c:pt idx="5709">
                  <c:v>5.1783084375007995</c:v>
                </c:pt>
                <c:pt idx="5710">
                  <c:v>5.1778206250016003</c:v>
                </c:pt>
                <c:pt idx="5711">
                  <c:v>5.1773393750016004</c:v>
                </c:pt>
                <c:pt idx="5712">
                  <c:v>5.1769375000000002</c:v>
                </c:pt>
                <c:pt idx="5713">
                  <c:v>5.1765409375007998</c:v>
                </c:pt>
                <c:pt idx="5714">
                  <c:v>5.1761559375007993</c:v>
                </c:pt>
                <c:pt idx="5715">
                  <c:v>5.1757556250016004</c:v>
                </c:pt>
                <c:pt idx="5716">
                  <c:v>5.1753503124992006</c:v>
                </c:pt>
                <c:pt idx="5717">
                  <c:v>5.1746921875007992</c:v>
                </c:pt>
                <c:pt idx="5718">
                  <c:v>5.1743384375007997</c:v>
                </c:pt>
                <c:pt idx="5719">
                  <c:v>5.1739375000000001</c:v>
                </c:pt>
                <c:pt idx="5720">
                  <c:v>5.1735137499999997</c:v>
                </c:pt>
                <c:pt idx="5721">
                  <c:v>5.1730912499999997</c:v>
                </c:pt>
                <c:pt idx="5722">
                  <c:v>5.1726700000000001</c:v>
                </c:pt>
                <c:pt idx="5723">
                  <c:v>5.172184375001601</c:v>
                </c:pt>
                <c:pt idx="5724">
                  <c:v>5.1717356250016007</c:v>
                </c:pt>
                <c:pt idx="5725">
                  <c:v>5.1713437500000001</c:v>
                </c:pt>
                <c:pt idx="5726">
                  <c:v>5.1709684375007994</c:v>
                </c:pt>
                <c:pt idx="5727">
                  <c:v>5.1705931250016004</c:v>
                </c:pt>
                <c:pt idx="5728">
                  <c:v>5.1702559375007997</c:v>
                </c:pt>
                <c:pt idx="5729">
                  <c:v>5.1696187499999997</c:v>
                </c:pt>
                <c:pt idx="5730">
                  <c:v>5.1689981250016004</c:v>
                </c:pt>
                <c:pt idx="5731">
                  <c:v>5.1684771875007991</c:v>
                </c:pt>
                <c:pt idx="5732">
                  <c:v>5.1678865624992003</c:v>
                </c:pt>
                <c:pt idx="5733">
                  <c:v>5.167399375001601</c:v>
                </c:pt>
                <c:pt idx="5734">
                  <c:v>5.1668331250016006</c:v>
                </c:pt>
                <c:pt idx="5735">
                  <c:v>5.1662987500000002</c:v>
                </c:pt>
                <c:pt idx="5736">
                  <c:v>5.1657478124992009</c:v>
                </c:pt>
                <c:pt idx="5737">
                  <c:v>5.1652456250016003</c:v>
                </c:pt>
                <c:pt idx="5738">
                  <c:v>5.1646940624992004</c:v>
                </c:pt>
                <c:pt idx="5739">
                  <c:v>5.1640734375007993</c:v>
                </c:pt>
                <c:pt idx="5740">
                  <c:v>5.1635809375007993</c:v>
                </c:pt>
                <c:pt idx="5741">
                  <c:v>5.1630140624992009</c:v>
                </c:pt>
                <c:pt idx="5742">
                  <c:v>5.1624634375007998</c:v>
                </c:pt>
                <c:pt idx="5743">
                  <c:v>5.1619196875007995</c:v>
                </c:pt>
                <c:pt idx="5744">
                  <c:v>5.1614134375007996</c:v>
                </c:pt>
                <c:pt idx="5745">
                  <c:v>5.1608140624992007</c:v>
                </c:pt>
                <c:pt idx="5746">
                  <c:v>5.1602928124992005</c:v>
                </c:pt>
                <c:pt idx="5747">
                  <c:v>5.1596934375007999</c:v>
                </c:pt>
                <c:pt idx="5748">
                  <c:v>5.159363125001601</c:v>
                </c:pt>
                <c:pt idx="5749">
                  <c:v>5.1588671875007996</c:v>
                </c:pt>
                <c:pt idx="5750">
                  <c:v>5.1583471875007998</c:v>
                </c:pt>
                <c:pt idx="5751">
                  <c:v>5.1577396875007997</c:v>
                </c:pt>
                <c:pt idx="5752">
                  <c:v>5.1571856250016008</c:v>
                </c:pt>
                <c:pt idx="5753">
                  <c:v>5.1566406250016001</c:v>
                </c:pt>
                <c:pt idx="5754">
                  <c:v>5.1560100000000002</c:v>
                </c:pt>
                <c:pt idx="5755">
                  <c:v>5.1553862500000003</c:v>
                </c:pt>
                <c:pt idx="5756">
                  <c:v>5.1547518750016001</c:v>
                </c:pt>
                <c:pt idx="5757">
                  <c:v>5.1544181250016008</c:v>
                </c:pt>
                <c:pt idx="5758">
                  <c:v>5.1538268750016005</c:v>
                </c:pt>
                <c:pt idx="5759">
                  <c:v>5.1534890624992009</c:v>
                </c:pt>
                <c:pt idx="5760">
                  <c:v>5.1531296875007992</c:v>
                </c:pt>
                <c:pt idx="5761">
                  <c:v>5.1527471875007995</c:v>
                </c:pt>
                <c:pt idx="5762">
                  <c:v>5.1523490624992005</c:v>
                </c:pt>
                <c:pt idx="5763">
                  <c:v>5.1519668750016008</c:v>
                </c:pt>
                <c:pt idx="5764">
                  <c:v>5.1515678124992004</c:v>
                </c:pt>
                <c:pt idx="5765">
                  <c:v>5.1511831250016007</c:v>
                </c:pt>
                <c:pt idx="5766">
                  <c:v>5.1507293750016006</c:v>
                </c:pt>
                <c:pt idx="5767">
                  <c:v>5.1502671875007993</c:v>
                </c:pt>
                <c:pt idx="5768">
                  <c:v>5.1498553124992004</c:v>
                </c:pt>
                <c:pt idx="5769">
                  <c:v>5.1494099999999996</c:v>
                </c:pt>
                <c:pt idx="5770">
                  <c:v>5.1484106250016008</c:v>
                </c:pt>
                <c:pt idx="5771">
                  <c:v>5.1473128124992007</c:v>
                </c:pt>
                <c:pt idx="5772">
                  <c:v>5.1461384375007997</c:v>
                </c:pt>
                <c:pt idx="5773">
                  <c:v>5.1449340624992006</c:v>
                </c:pt>
                <c:pt idx="5774">
                  <c:v>5.1436803124992005</c:v>
                </c:pt>
                <c:pt idx="5775">
                  <c:v>5.1423506250016002</c:v>
                </c:pt>
                <c:pt idx="5776">
                  <c:v>5.1410593750016007</c:v>
                </c:pt>
                <c:pt idx="5777">
                  <c:v>5.1396871875007992</c:v>
                </c:pt>
                <c:pt idx="5778">
                  <c:v>5.1382812500000004</c:v>
                </c:pt>
                <c:pt idx="5779">
                  <c:v>5.1369121875007995</c:v>
                </c:pt>
                <c:pt idx="5780">
                  <c:v>5.1360503124992007</c:v>
                </c:pt>
                <c:pt idx="5781">
                  <c:v>5.1353190624992004</c:v>
                </c:pt>
                <c:pt idx="5782">
                  <c:v>5.1346190624992003</c:v>
                </c:pt>
                <c:pt idx="5783">
                  <c:v>5.1339346875007994</c:v>
                </c:pt>
                <c:pt idx="5784">
                  <c:v>5.1332443750016008</c:v>
                </c:pt>
                <c:pt idx="5785">
                  <c:v>5.1326284375007996</c:v>
                </c:pt>
                <c:pt idx="5786">
                  <c:v>5.1320040624992007</c:v>
                </c:pt>
                <c:pt idx="5787">
                  <c:v>5.1314409375007992</c:v>
                </c:pt>
                <c:pt idx="5788">
                  <c:v>5.1308493750016009</c:v>
                </c:pt>
                <c:pt idx="5789">
                  <c:v>5.1302171875007998</c:v>
                </c:pt>
                <c:pt idx="5790">
                  <c:v>5.1296118750016007</c:v>
                </c:pt>
                <c:pt idx="5791">
                  <c:v>5.1289984375007993</c:v>
                </c:pt>
                <c:pt idx="5792">
                  <c:v>5.1283840624992001</c:v>
                </c:pt>
                <c:pt idx="5793">
                  <c:v>5.1278131250016008</c:v>
                </c:pt>
                <c:pt idx="5794">
                  <c:v>5.1272500000000001</c:v>
                </c:pt>
                <c:pt idx="5795">
                  <c:v>5.1266084375007992</c:v>
                </c:pt>
                <c:pt idx="5796">
                  <c:v>5.125860625001601</c:v>
                </c:pt>
                <c:pt idx="5797">
                  <c:v>5.125074375001601</c:v>
                </c:pt>
                <c:pt idx="5798">
                  <c:v>5.1243184375007997</c:v>
                </c:pt>
                <c:pt idx="5799">
                  <c:v>5.1236050000000004</c:v>
                </c:pt>
                <c:pt idx="5800">
                  <c:v>5.1228834375007999</c:v>
                </c:pt>
                <c:pt idx="5801">
                  <c:v>5.1222253124992001</c:v>
                </c:pt>
                <c:pt idx="5802">
                  <c:v>5.1215396875007997</c:v>
                </c:pt>
                <c:pt idx="5803">
                  <c:v>5.1207509375007998</c:v>
                </c:pt>
                <c:pt idx="5804">
                  <c:v>5.1199246875007995</c:v>
                </c:pt>
                <c:pt idx="5805">
                  <c:v>5.1191649999999997</c:v>
                </c:pt>
                <c:pt idx="5806">
                  <c:v>5.1184603124992005</c:v>
                </c:pt>
                <c:pt idx="5807">
                  <c:v>5.1177628124992003</c:v>
                </c:pt>
                <c:pt idx="5808">
                  <c:v>5.1171375000000001</c:v>
                </c:pt>
                <c:pt idx="5809">
                  <c:v>5.1164381250016007</c:v>
                </c:pt>
                <c:pt idx="5810">
                  <c:v>5.1157396875007999</c:v>
                </c:pt>
                <c:pt idx="5811">
                  <c:v>5.1149931250016003</c:v>
                </c:pt>
                <c:pt idx="5812">
                  <c:v>5.1142396875007998</c:v>
                </c:pt>
                <c:pt idx="5813">
                  <c:v>5.1135462499999997</c:v>
                </c:pt>
                <c:pt idx="5814">
                  <c:v>5.1129524999999996</c:v>
                </c:pt>
                <c:pt idx="5815">
                  <c:v>5.1123500000000002</c:v>
                </c:pt>
                <c:pt idx="5816">
                  <c:v>5.1117571875007997</c:v>
                </c:pt>
                <c:pt idx="5817">
                  <c:v>5.1111668750016008</c:v>
                </c:pt>
                <c:pt idx="5818">
                  <c:v>5.1105168750016006</c:v>
                </c:pt>
                <c:pt idx="5819">
                  <c:v>5.1099421875007991</c:v>
                </c:pt>
                <c:pt idx="5820">
                  <c:v>5.1093653124992002</c:v>
                </c:pt>
                <c:pt idx="5821">
                  <c:v>5.1088231250016003</c:v>
                </c:pt>
                <c:pt idx="5822">
                  <c:v>5.1083006250016005</c:v>
                </c:pt>
                <c:pt idx="5823">
                  <c:v>5.1077921875007997</c:v>
                </c:pt>
                <c:pt idx="5824">
                  <c:v>5.1072365624992004</c:v>
                </c:pt>
                <c:pt idx="5825">
                  <c:v>5.106681875001601</c:v>
                </c:pt>
                <c:pt idx="5826">
                  <c:v>5.1061321875007994</c:v>
                </c:pt>
                <c:pt idx="5827">
                  <c:v>5.1056284375007994</c:v>
                </c:pt>
                <c:pt idx="5828">
                  <c:v>5.1050512499999998</c:v>
                </c:pt>
                <c:pt idx="5829">
                  <c:v>5.1045187500000004</c:v>
                </c:pt>
                <c:pt idx="5830">
                  <c:v>5.1039284375007998</c:v>
                </c:pt>
                <c:pt idx="5831">
                  <c:v>5.1033274999999998</c:v>
                </c:pt>
                <c:pt idx="5832">
                  <c:v>5.1027681250016004</c:v>
                </c:pt>
                <c:pt idx="5833">
                  <c:v>5.1022137499999998</c:v>
                </c:pt>
                <c:pt idx="5834">
                  <c:v>5.1016934375007992</c:v>
                </c:pt>
                <c:pt idx="5835">
                  <c:v>5.1011428124992007</c:v>
                </c:pt>
                <c:pt idx="5836">
                  <c:v>5.10063625</c:v>
                </c:pt>
                <c:pt idx="5837">
                  <c:v>5.1000843750016003</c:v>
                </c:pt>
                <c:pt idx="5838">
                  <c:v>5.0996231250016004</c:v>
                </c:pt>
                <c:pt idx="5839">
                  <c:v>5.0990762500000004</c:v>
                </c:pt>
                <c:pt idx="5840">
                  <c:v>5.0986259375007998</c:v>
                </c:pt>
                <c:pt idx="5841">
                  <c:v>5.0981393750016002</c:v>
                </c:pt>
                <c:pt idx="5842">
                  <c:v>5.0976040624992001</c:v>
                </c:pt>
                <c:pt idx="5843">
                  <c:v>5.0970578124992008</c:v>
                </c:pt>
                <c:pt idx="5844">
                  <c:v>5.09650625</c:v>
                </c:pt>
                <c:pt idx="5845">
                  <c:v>5.0959937499999999</c:v>
                </c:pt>
                <c:pt idx="5846">
                  <c:v>5.0954437500000003</c:v>
                </c:pt>
                <c:pt idx="5847">
                  <c:v>5.0949115624992007</c:v>
                </c:pt>
                <c:pt idx="5848">
                  <c:v>5.0943731250016002</c:v>
                </c:pt>
                <c:pt idx="5849">
                  <c:v>5.0938499999999998</c:v>
                </c:pt>
                <c:pt idx="5850">
                  <c:v>5.09331625</c:v>
                </c:pt>
                <c:pt idx="5851">
                  <c:v>5.0928340624992003</c:v>
                </c:pt>
                <c:pt idx="5852">
                  <c:v>5.0923284375007993</c:v>
                </c:pt>
                <c:pt idx="5853">
                  <c:v>5.0918565624992009</c:v>
                </c:pt>
                <c:pt idx="5854">
                  <c:v>5.0914353124992004</c:v>
                </c:pt>
                <c:pt idx="5855">
                  <c:v>5.0909615624992002</c:v>
                </c:pt>
                <c:pt idx="5856">
                  <c:v>5.090494375001601</c:v>
                </c:pt>
                <c:pt idx="5857">
                  <c:v>5.0900562499999999</c:v>
                </c:pt>
                <c:pt idx="5858">
                  <c:v>5.0895778124992006</c:v>
                </c:pt>
                <c:pt idx="5859">
                  <c:v>5.0891265624992004</c:v>
                </c:pt>
                <c:pt idx="5860">
                  <c:v>5.0886593750016003</c:v>
                </c:pt>
                <c:pt idx="5861">
                  <c:v>5.0881412499999996</c:v>
                </c:pt>
                <c:pt idx="5862">
                  <c:v>5.0876803124992005</c:v>
                </c:pt>
                <c:pt idx="5863">
                  <c:v>5.0872246875007994</c:v>
                </c:pt>
                <c:pt idx="5864">
                  <c:v>5.0867365624992003</c:v>
                </c:pt>
                <c:pt idx="5865">
                  <c:v>5.0862396875007994</c:v>
                </c:pt>
                <c:pt idx="5866">
                  <c:v>5.0857746875007992</c:v>
                </c:pt>
                <c:pt idx="5867">
                  <c:v>5.0852787499999996</c:v>
                </c:pt>
                <c:pt idx="5868">
                  <c:v>5.0848050000000002</c:v>
                </c:pt>
                <c:pt idx="5869">
                  <c:v>5.0843231250016006</c:v>
                </c:pt>
                <c:pt idx="5870">
                  <c:v>5.08383875</c:v>
                </c:pt>
                <c:pt idx="5871">
                  <c:v>5.0833925000000004</c:v>
                </c:pt>
                <c:pt idx="5872">
                  <c:v>5.082928125001601</c:v>
                </c:pt>
                <c:pt idx="5873">
                  <c:v>5.0824262500000001</c:v>
                </c:pt>
                <c:pt idx="5874">
                  <c:v>5.0819315624992001</c:v>
                </c:pt>
                <c:pt idx="5875">
                  <c:v>5.0814456250016002</c:v>
                </c:pt>
                <c:pt idx="5876">
                  <c:v>5.0809853124992008</c:v>
                </c:pt>
                <c:pt idx="5877">
                  <c:v>5.0805459375007995</c:v>
                </c:pt>
                <c:pt idx="5878">
                  <c:v>5.080095</c:v>
                </c:pt>
                <c:pt idx="5879">
                  <c:v>5.0796640624992007</c:v>
                </c:pt>
                <c:pt idx="5880">
                  <c:v>5.0792693750016005</c:v>
                </c:pt>
                <c:pt idx="5881">
                  <c:v>5.0788121875007999</c:v>
                </c:pt>
                <c:pt idx="5882">
                  <c:v>5.0783753124992002</c:v>
                </c:pt>
                <c:pt idx="5883">
                  <c:v>5.0780012499999998</c:v>
                </c:pt>
                <c:pt idx="5884">
                  <c:v>5.0775468750016008</c:v>
                </c:pt>
                <c:pt idx="5885">
                  <c:v>5.0771621875007993</c:v>
                </c:pt>
                <c:pt idx="5886">
                  <c:v>5.0767253124992004</c:v>
                </c:pt>
                <c:pt idx="5887">
                  <c:v>5.0762631250016002</c:v>
                </c:pt>
                <c:pt idx="5888">
                  <c:v>5.07583875</c:v>
                </c:pt>
                <c:pt idx="5889">
                  <c:v>5.0753871875007999</c:v>
                </c:pt>
                <c:pt idx="5890">
                  <c:v>5.0749471875007997</c:v>
                </c:pt>
                <c:pt idx="5891">
                  <c:v>5.0745224999999996</c:v>
                </c:pt>
                <c:pt idx="5892">
                  <c:v>5.0740828124992001</c:v>
                </c:pt>
                <c:pt idx="5893">
                  <c:v>5.0736115624992006</c:v>
                </c:pt>
                <c:pt idx="5894">
                  <c:v>5.073179375001601</c:v>
                </c:pt>
                <c:pt idx="5895">
                  <c:v>5.0727437499999999</c:v>
                </c:pt>
                <c:pt idx="5896">
                  <c:v>5.0722956250016002</c:v>
                </c:pt>
                <c:pt idx="5897">
                  <c:v>5.0718856250016007</c:v>
                </c:pt>
                <c:pt idx="5898">
                  <c:v>5.0714996875007996</c:v>
                </c:pt>
                <c:pt idx="5899">
                  <c:v>5.0710974999999996</c:v>
                </c:pt>
                <c:pt idx="5900">
                  <c:v>5.0706003124992005</c:v>
                </c:pt>
                <c:pt idx="5901">
                  <c:v>5.0701184375007999</c:v>
                </c:pt>
                <c:pt idx="5902">
                  <c:v>5.0696606250016005</c:v>
                </c:pt>
                <c:pt idx="5903">
                  <c:v>5.0692409375007994</c:v>
                </c:pt>
                <c:pt idx="5904">
                  <c:v>5.0688009375007992</c:v>
                </c:pt>
                <c:pt idx="5905">
                  <c:v>5.0683803124992002</c:v>
                </c:pt>
                <c:pt idx="5906">
                  <c:v>5.0679859375007998</c:v>
                </c:pt>
                <c:pt idx="5907">
                  <c:v>5.0675353124992002</c:v>
                </c:pt>
                <c:pt idx="5908">
                  <c:v>5.0670084375007995</c:v>
                </c:pt>
                <c:pt idx="5909">
                  <c:v>5.0665556250016008</c:v>
                </c:pt>
                <c:pt idx="5910">
                  <c:v>5.0661593750016003</c:v>
                </c:pt>
                <c:pt idx="5911">
                  <c:v>5.0657534375007991</c:v>
                </c:pt>
                <c:pt idx="5912">
                  <c:v>5.0653509375007992</c:v>
                </c:pt>
                <c:pt idx="5913">
                  <c:v>5.0649290624992007</c:v>
                </c:pt>
                <c:pt idx="5914">
                  <c:v>5.0644962500000004</c:v>
                </c:pt>
                <c:pt idx="5915">
                  <c:v>5.0640468750016003</c:v>
                </c:pt>
                <c:pt idx="5916">
                  <c:v>5.0636062500000003</c:v>
                </c:pt>
                <c:pt idx="5917">
                  <c:v>5.0631631250016005</c:v>
                </c:pt>
                <c:pt idx="5918">
                  <c:v>5.0627531250016009</c:v>
                </c:pt>
                <c:pt idx="5919">
                  <c:v>5.0622687500000003</c:v>
                </c:pt>
                <c:pt idx="5920">
                  <c:v>5.0617987500000003</c:v>
                </c:pt>
                <c:pt idx="5921">
                  <c:v>5.0613549999999998</c:v>
                </c:pt>
                <c:pt idx="5922">
                  <c:v>5.0609268750016003</c:v>
                </c:pt>
                <c:pt idx="5923">
                  <c:v>5.0604446875007998</c:v>
                </c:pt>
                <c:pt idx="5924">
                  <c:v>5.0599640624992004</c:v>
                </c:pt>
                <c:pt idx="5925">
                  <c:v>5.0594721875007993</c:v>
                </c:pt>
                <c:pt idx="5926">
                  <c:v>5.0590043750016003</c:v>
                </c:pt>
                <c:pt idx="5927">
                  <c:v>5.0585693750016008</c:v>
                </c:pt>
                <c:pt idx="5928">
                  <c:v>5.0581096875007994</c:v>
                </c:pt>
                <c:pt idx="5929">
                  <c:v>5.0577125000000001</c:v>
                </c:pt>
                <c:pt idx="5930">
                  <c:v>5.0572887499999997</c:v>
                </c:pt>
                <c:pt idx="5931">
                  <c:v>5.0568834375007992</c:v>
                </c:pt>
                <c:pt idx="5932">
                  <c:v>5.0564765624992001</c:v>
                </c:pt>
                <c:pt idx="5933">
                  <c:v>5.0560803124992004</c:v>
                </c:pt>
                <c:pt idx="5934">
                  <c:v>5.0557012500000003</c:v>
                </c:pt>
                <c:pt idx="5935">
                  <c:v>5.0552806250016005</c:v>
                </c:pt>
                <c:pt idx="5936">
                  <c:v>5.0548287500000004</c:v>
                </c:pt>
                <c:pt idx="5937">
                  <c:v>5.0543971875007996</c:v>
                </c:pt>
                <c:pt idx="5938">
                  <c:v>5.0540106250016006</c:v>
                </c:pt>
                <c:pt idx="5939">
                  <c:v>5.0535943750016008</c:v>
                </c:pt>
                <c:pt idx="5940">
                  <c:v>5.0531803124992001</c:v>
                </c:pt>
                <c:pt idx="5941">
                  <c:v>5.0527843750016004</c:v>
                </c:pt>
                <c:pt idx="5942">
                  <c:v>5.0523093750016006</c:v>
                </c:pt>
                <c:pt idx="5943">
                  <c:v>5.0518218750016004</c:v>
                </c:pt>
                <c:pt idx="5944">
                  <c:v>5.0514343750016009</c:v>
                </c:pt>
                <c:pt idx="5945">
                  <c:v>5.0510243750016004</c:v>
                </c:pt>
                <c:pt idx="5946">
                  <c:v>5.0506081250016006</c:v>
                </c:pt>
                <c:pt idx="5947">
                  <c:v>5.0501662500000002</c:v>
                </c:pt>
                <c:pt idx="5948">
                  <c:v>5.0497346875007993</c:v>
                </c:pt>
                <c:pt idx="5949">
                  <c:v>5.049296875001601</c:v>
                </c:pt>
                <c:pt idx="5950">
                  <c:v>5.0488384375007991</c:v>
                </c:pt>
                <c:pt idx="5951">
                  <c:v>5.0483725000000002</c:v>
                </c:pt>
                <c:pt idx="5952">
                  <c:v>5.0479962499999997</c:v>
                </c:pt>
                <c:pt idx="5953">
                  <c:v>5.0476637499999999</c:v>
                </c:pt>
                <c:pt idx="5954">
                  <c:v>5.0472384375007993</c:v>
                </c:pt>
                <c:pt idx="5955">
                  <c:v>5.0468578124992005</c:v>
                </c:pt>
                <c:pt idx="5956">
                  <c:v>5.0464731250016008</c:v>
                </c:pt>
                <c:pt idx="5957">
                  <c:v>5.0461187499999998</c:v>
                </c:pt>
                <c:pt idx="5958">
                  <c:v>5.0457537500000003</c:v>
                </c:pt>
                <c:pt idx="5959">
                  <c:v>5.0453284375007996</c:v>
                </c:pt>
                <c:pt idx="5960">
                  <c:v>5.0449606250016004</c:v>
                </c:pt>
                <c:pt idx="5961">
                  <c:v>5.0445849999999997</c:v>
                </c:pt>
                <c:pt idx="5962">
                  <c:v>5.0442059375007995</c:v>
                </c:pt>
                <c:pt idx="5963">
                  <c:v>5.0437537499999996</c:v>
                </c:pt>
                <c:pt idx="5964">
                  <c:v>5.0433412500000001</c:v>
                </c:pt>
                <c:pt idx="5965">
                  <c:v>5.0429696875007997</c:v>
                </c:pt>
                <c:pt idx="5966">
                  <c:v>5.0425762499999998</c:v>
                </c:pt>
                <c:pt idx="5967">
                  <c:v>5.0422084375007996</c:v>
                </c:pt>
                <c:pt idx="5968">
                  <c:v>5.0418412500000001</c:v>
                </c:pt>
                <c:pt idx="5969">
                  <c:v>5.0414990624992004</c:v>
                </c:pt>
                <c:pt idx="5970">
                  <c:v>5.0408096875007997</c:v>
                </c:pt>
                <c:pt idx="5971">
                  <c:v>5.0404206250016008</c:v>
                </c:pt>
                <c:pt idx="5972">
                  <c:v>5.0400821875007997</c:v>
                </c:pt>
                <c:pt idx="5973">
                  <c:v>5.0397221875007991</c:v>
                </c:pt>
                <c:pt idx="5974">
                  <c:v>5.0393106250016002</c:v>
                </c:pt>
                <c:pt idx="5975">
                  <c:v>5.0389368750016006</c:v>
                </c:pt>
                <c:pt idx="5976">
                  <c:v>5.0385284375007995</c:v>
                </c:pt>
                <c:pt idx="5977">
                  <c:v>5.0381121875007997</c:v>
                </c:pt>
                <c:pt idx="5978">
                  <c:v>5.0377184375007991</c:v>
                </c:pt>
                <c:pt idx="5979">
                  <c:v>5.0372831250016006</c:v>
                </c:pt>
                <c:pt idx="5980">
                  <c:v>5.0369581250016005</c:v>
                </c:pt>
                <c:pt idx="5981">
                  <c:v>5.0365690624992006</c:v>
                </c:pt>
                <c:pt idx="5982">
                  <c:v>5.0362090624992009</c:v>
                </c:pt>
                <c:pt idx="5983">
                  <c:v>5.0358531250016005</c:v>
                </c:pt>
                <c:pt idx="5984">
                  <c:v>5.0355084375007992</c:v>
                </c:pt>
                <c:pt idx="5985">
                  <c:v>5.0351584375007992</c:v>
                </c:pt>
                <c:pt idx="5986">
                  <c:v>5.0348209375007995</c:v>
                </c:pt>
                <c:pt idx="5987">
                  <c:v>5.0344771875007996</c:v>
                </c:pt>
                <c:pt idx="5988">
                  <c:v>5.0341334375007998</c:v>
                </c:pt>
                <c:pt idx="5989">
                  <c:v>5.0337865624992002</c:v>
                </c:pt>
                <c:pt idx="5990">
                  <c:v>5.0334099999999999</c:v>
                </c:pt>
                <c:pt idx="5991">
                  <c:v>5.03304375</c:v>
                </c:pt>
                <c:pt idx="5992">
                  <c:v>5.0326543750016004</c:v>
                </c:pt>
                <c:pt idx="5993">
                  <c:v>5.0322874999999998</c:v>
                </c:pt>
                <c:pt idx="5994">
                  <c:v>5.0319212499999999</c:v>
                </c:pt>
                <c:pt idx="5995">
                  <c:v>5.0315712499999998</c:v>
                </c:pt>
                <c:pt idx="5996">
                  <c:v>5.0312256250016008</c:v>
                </c:pt>
                <c:pt idx="5997">
                  <c:v>5.0308818750016009</c:v>
                </c:pt>
                <c:pt idx="5998">
                  <c:v>5.0305431250016008</c:v>
                </c:pt>
                <c:pt idx="5999">
                  <c:v>5.0301912499999997</c:v>
                </c:pt>
                <c:pt idx="6000">
                  <c:v>5.0298246875007999</c:v>
                </c:pt>
                <c:pt idx="6001">
                  <c:v>5.0294884375007998</c:v>
                </c:pt>
                <c:pt idx="6002">
                  <c:v>5.0289381250016003</c:v>
                </c:pt>
                <c:pt idx="6003">
                  <c:v>5.0283281250016003</c:v>
                </c:pt>
                <c:pt idx="6004">
                  <c:v>5.0276715624992008</c:v>
                </c:pt>
                <c:pt idx="6005">
                  <c:v>5.0271028124992005</c:v>
                </c:pt>
                <c:pt idx="6006">
                  <c:v>5.0264646875007992</c:v>
                </c:pt>
                <c:pt idx="6007">
                  <c:v>5.0261087499999997</c:v>
                </c:pt>
                <c:pt idx="6008">
                  <c:v>5.0257478124992003</c:v>
                </c:pt>
                <c:pt idx="6009">
                  <c:v>5.0254056250016008</c:v>
                </c:pt>
                <c:pt idx="6010">
                  <c:v>5.0248246875007991</c:v>
                </c:pt>
                <c:pt idx="6011">
                  <c:v>5.0242128124992007</c:v>
                </c:pt>
                <c:pt idx="6012">
                  <c:v>5.0236106250016004</c:v>
                </c:pt>
                <c:pt idx="6013">
                  <c:v>5.0230546875007995</c:v>
                </c:pt>
                <c:pt idx="6014">
                  <c:v>5.0227146875007991</c:v>
                </c:pt>
                <c:pt idx="6015">
                  <c:v>5.0221462499999996</c:v>
                </c:pt>
                <c:pt idx="6016">
                  <c:v>5.0217765624992001</c:v>
                </c:pt>
                <c:pt idx="6017">
                  <c:v>5.0212078124992008</c:v>
                </c:pt>
                <c:pt idx="6018">
                  <c:v>5.0206396875007995</c:v>
                </c:pt>
                <c:pt idx="6019">
                  <c:v>5.0200556250016009</c:v>
                </c:pt>
                <c:pt idx="6020">
                  <c:v>5.0195375000000002</c:v>
                </c:pt>
                <c:pt idx="6021">
                  <c:v>5.0189659375007993</c:v>
                </c:pt>
                <c:pt idx="6022">
                  <c:v>5.0184621875007993</c:v>
                </c:pt>
                <c:pt idx="6023">
                  <c:v>5.0178765624992003</c:v>
                </c:pt>
                <c:pt idx="6024">
                  <c:v>5.0173343750016004</c:v>
                </c:pt>
                <c:pt idx="6025">
                  <c:v>5.0168218750016003</c:v>
                </c:pt>
                <c:pt idx="6026">
                  <c:v>5.01633</c:v>
                </c:pt>
                <c:pt idx="6027">
                  <c:v>5.0157584375007991</c:v>
                </c:pt>
                <c:pt idx="6028">
                  <c:v>5.0152596875007998</c:v>
                </c:pt>
                <c:pt idx="6029">
                  <c:v>5.0148453124992001</c:v>
                </c:pt>
                <c:pt idx="6030">
                  <c:v>5.0143525000000002</c:v>
                </c:pt>
                <c:pt idx="6031">
                  <c:v>5.0138965624992009</c:v>
                </c:pt>
                <c:pt idx="6032">
                  <c:v>5.0134421875007993</c:v>
                </c:pt>
                <c:pt idx="6033">
                  <c:v>5.0129887499999999</c:v>
                </c:pt>
                <c:pt idx="6034">
                  <c:v>5.0125287500000004</c:v>
                </c:pt>
                <c:pt idx="6035">
                  <c:v>5.0121453124992001</c:v>
                </c:pt>
                <c:pt idx="6036">
                  <c:v>5.0117115624992001</c:v>
                </c:pt>
                <c:pt idx="6037">
                  <c:v>5.0112825000000001</c:v>
                </c:pt>
                <c:pt idx="6038">
                  <c:v>5.0109087499999996</c:v>
                </c:pt>
                <c:pt idx="6039">
                  <c:v>5.0104096875007995</c:v>
                </c:pt>
                <c:pt idx="6040">
                  <c:v>5.0099687499999996</c:v>
                </c:pt>
                <c:pt idx="6041">
                  <c:v>5.0095015624992003</c:v>
                </c:pt>
                <c:pt idx="6042">
                  <c:v>5.0090828124992006</c:v>
                </c:pt>
                <c:pt idx="6043">
                  <c:v>5.0085946875007998</c:v>
                </c:pt>
                <c:pt idx="6044">
                  <c:v>5.0081881250016007</c:v>
                </c:pt>
                <c:pt idx="6045">
                  <c:v>5.0077653124992008</c:v>
                </c:pt>
                <c:pt idx="6046">
                  <c:v>5.0073265624992009</c:v>
                </c:pt>
                <c:pt idx="6047">
                  <c:v>5.0069287500000002</c:v>
                </c:pt>
                <c:pt idx="6048">
                  <c:v>5.0065271875007991</c:v>
                </c:pt>
                <c:pt idx="6049">
                  <c:v>5.0061915624992004</c:v>
                </c:pt>
                <c:pt idx="6050">
                  <c:v>5.0057631250016001</c:v>
                </c:pt>
                <c:pt idx="6051">
                  <c:v>5.0054109375007991</c:v>
                </c:pt>
                <c:pt idx="6052">
                  <c:v>5.0049815624992009</c:v>
                </c:pt>
                <c:pt idx="6053">
                  <c:v>5.0046134375007991</c:v>
                </c:pt>
                <c:pt idx="6054">
                  <c:v>5.0041309375007996</c:v>
                </c:pt>
                <c:pt idx="6055">
                  <c:v>5.0036899999999997</c:v>
                </c:pt>
                <c:pt idx="6056">
                  <c:v>5.0032393750016002</c:v>
                </c:pt>
                <c:pt idx="6057">
                  <c:v>5.0029043750016005</c:v>
                </c:pt>
                <c:pt idx="6058">
                  <c:v>5.0025093750016003</c:v>
                </c:pt>
                <c:pt idx="6059">
                  <c:v>5.0020831250016009</c:v>
                </c:pt>
                <c:pt idx="6060">
                  <c:v>5.0016350000000003</c:v>
                </c:pt>
                <c:pt idx="6061">
                  <c:v>5.0012268750016009</c:v>
                </c:pt>
                <c:pt idx="6062">
                  <c:v>5.0008790624992008</c:v>
                </c:pt>
                <c:pt idx="6063">
                  <c:v>5.0004543750016008</c:v>
                </c:pt>
                <c:pt idx="6064">
                  <c:v>4.9999359375007995</c:v>
                </c:pt>
                <c:pt idx="6065">
                  <c:v>4.9995331250016006</c:v>
                </c:pt>
                <c:pt idx="6066">
                  <c:v>4.9991618750016009</c:v>
                </c:pt>
                <c:pt idx="6067">
                  <c:v>4.9987609375007995</c:v>
                </c:pt>
                <c:pt idx="6068">
                  <c:v>4.9983931250016003</c:v>
                </c:pt>
                <c:pt idx="6069">
                  <c:v>4.9980715624992005</c:v>
                </c:pt>
                <c:pt idx="6070">
                  <c:v>4.9977346875007997</c:v>
                </c:pt>
                <c:pt idx="6071">
                  <c:v>4.9974056250016003</c:v>
                </c:pt>
                <c:pt idx="6072">
                  <c:v>4.9968778124992008</c:v>
                </c:pt>
                <c:pt idx="6073">
                  <c:v>4.99642125</c:v>
                </c:pt>
                <c:pt idx="6074">
                  <c:v>4.9959171875007993</c:v>
                </c:pt>
                <c:pt idx="6075">
                  <c:v>4.9954815624992008</c:v>
                </c:pt>
                <c:pt idx="6076">
                  <c:v>4.9950675000000002</c:v>
                </c:pt>
                <c:pt idx="6077">
                  <c:v>4.9946615624992008</c:v>
                </c:pt>
                <c:pt idx="6078">
                  <c:v>4.9942415624992007</c:v>
                </c:pt>
                <c:pt idx="6079">
                  <c:v>4.9939140624992007</c:v>
                </c:pt>
                <c:pt idx="6080">
                  <c:v>4.9935868750016006</c:v>
                </c:pt>
                <c:pt idx="6081">
                  <c:v>4.9931890624992006</c:v>
                </c:pt>
                <c:pt idx="6082">
                  <c:v>4.9927993750016002</c:v>
                </c:pt>
                <c:pt idx="6083">
                  <c:v>4.9924143750016006</c:v>
                </c:pt>
                <c:pt idx="6084">
                  <c:v>4.9920225</c:v>
                </c:pt>
                <c:pt idx="6085">
                  <c:v>4.9916346875007997</c:v>
                </c:pt>
                <c:pt idx="6086">
                  <c:v>4.9912728124992007</c:v>
                </c:pt>
                <c:pt idx="6087">
                  <c:v>4.9909437499999996</c:v>
                </c:pt>
                <c:pt idx="6088">
                  <c:v>4.9905243750016002</c:v>
                </c:pt>
                <c:pt idx="6089">
                  <c:v>4.9901190624992005</c:v>
                </c:pt>
                <c:pt idx="6090">
                  <c:v>4.9897731250016006</c:v>
                </c:pt>
                <c:pt idx="6091">
                  <c:v>4.9893384375007992</c:v>
                </c:pt>
                <c:pt idx="6092">
                  <c:v>4.9888684375007992</c:v>
                </c:pt>
                <c:pt idx="6093">
                  <c:v>4.9885465624992005</c:v>
                </c:pt>
                <c:pt idx="6094">
                  <c:v>4.9881665624992007</c:v>
                </c:pt>
                <c:pt idx="6095">
                  <c:v>4.9877028124992009</c:v>
                </c:pt>
                <c:pt idx="6096">
                  <c:v>4.9873443750016007</c:v>
                </c:pt>
                <c:pt idx="6097">
                  <c:v>4.9869581250016006</c:v>
                </c:pt>
                <c:pt idx="6098">
                  <c:v>4.9865803124992008</c:v>
                </c:pt>
                <c:pt idx="6099">
                  <c:v>4.9862212499999998</c:v>
                </c:pt>
                <c:pt idx="6100">
                  <c:v>4.9858478124992001</c:v>
                </c:pt>
                <c:pt idx="6101">
                  <c:v>4.9853984375007991</c:v>
                </c:pt>
                <c:pt idx="6102">
                  <c:v>4.9850574999999999</c:v>
                </c:pt>
                <c:pt idx="6103">
                  <c:v>4.9847365624992008</c:v>
                </c:pt>
                <c:pt idx="6104">
                  <c:v>4.9843115624992009</c:v>
                </c:pt>
                <c:pt idx="6105">
                  <c:v>4.9839409375007993</c:v>
                </c:pt>
                <c:pt idx="6106">
                  <c:v>4.9835525000000001</c:v>
                </c:pt>
                <c:pt idx="6107">
                  <c:v>4.9832200000000002</c:v>
                </c:pt>
                <c:pt idx="6108">
                  <c:v>4.9828821875007998</c:v>
                </c:pt>
                <c:pt idx="6109">
                  <c:v>4.9825168750016005</c:v>
                </c:pt>
                <c:pt idx="6110">
                  <c:v>4.9821650000000002</c:v>
                </c:pt>
                <c:pt idx="6111">
                  <c:v>4.9818043750016008</c:v>
                </c:pt>
                <c:pt idx="6112">
                  <c:v>4.98140625</c:v>
                </c:pt>
                <c:pt idx="6113">
                  <c:v>4.9810443750016002</c:v>
                </c:pt>
                <c:pt idx="6114">
                  <c:v>4.9806878124992009</c:v>
                </c:pt>
                <c:pt idx="6115">
                  <c:v>4.9802671875007993</c:v>
                </c:pt>
                <c:pt idx="6116">
                  <c:v>4.9798278124992006</c:v>
                </c:pt>
                <c:pt idx="6117">
                  <c:v>4.9794937499999996</c:v>
                </c:pt>
                <c:pt idx="6118">
                  <c:v>4.9791687500000004</c:v>
                </c:pt>
                <c:pt idx="6119">
                  <c:v>4.9787996875007998</c:v>
                </c:pt>
                <c:pt idx="6120">
                  <c:v>4.9784112499999997</c:v>
                </c:pt>
                <c:pt idx="6121">
                  <c:v>4.9780890624992002</c:v>
                </c:pt>
                <c:pt idx="6122">
                  <c:v>4.9777500000000003</c:v>
                </c:pt>
                <c:pt idx="6123">
                  <c:v>4.9773821875007993</c:v>
                </c:pt>
                <c:pt idx="6124">
                  <c:v>4.9770171875007998</c:v>
                </c:pt>
                <c:pt idx="6125">
                  <c:v>4.9766606250016006</c:v>
                </c:pt>
                <c:pt idx="6126">
                  <c:v>4.9763031250016008</c:v>
                </c:pt>
                <c:pt idx="6127">
                  <c:v>4.9759643750016007</c:v>
                </c:pt>
                <c:pt idx="6128">
                  <c:v>4.9756278124992006</c:v>
                </c:pt>
                <c:pt idx="6129">
                  <c:v>4.975299375001601</c:v>
                </c:pt>
                <c:pt idx="6130">
                  <c:v>4.9749253124992006</c:v>
                </c:pt>
                <c:pt idx="6131">
                  <c:v>4.9745903124992008</c:v>
                </c:pt>
                <c:pt idx="6132">
                  <c:v>4.9742449999999998</c:v>
                </c:pt>
                <c:pt idx="6133">
                  <c:v>4.9738796875007996</c:v>
                </c:pt>
                <c:pt idx="6134">
                  <c:v>4.9734865624992004</c:v>
                </c:pt>
                <c:pt idx="6135">
                  <c:v>4.9731249999999996</c:v>
                </c:pt>
                <c:pt idx="6136">
                  <c:v>4.9727565624992005</c:v>
                </c:pt>
                <c:pt idx="6137">
                  <c:v>4.9724149999999998</c:v>
                </c:pt>
                <c:pt idx="6138">
                  <c:v>4.9719990624992008</c:v>
                </c:pt>
                <c:pt idx="6139">
                  <c:v>4.9716671875007998</c:v>
                </c:pt>
                <c:pt idx="6140">
                  <c:v>4.9713409375007993</c:v>
                </c:pt>
                <c:pt idx="6141">
                  <c:v>4.9710090624992009</c:v>
                </c:pt>
                <c:pt idx="6142">
                  <c:v>4.9706803124992005</c:v>
                </c:pt>
                <c:pt idx="6143">
                  <c:v>4.9703371875007996</c:v>
                </c:pt>
                <c:pt idx="6144">
                  <c:v>4.9699693750016003</c:v>
                </c:pt>
                <c:pt idx="6145">
                  <c:v>4.9696259375007994</c:v>
                </c:pt>
                <c:pt idx="6146">
                  <c:v>4.9696049999999996</c:v>
                </c:pt>
                <c:pt idx="6147">
                  <c:v>4.9692749999999997</c:v>
                </c:pt>
                <c:pt idx="6148">
                  <c:v>4.9691653124992001</c:v>
                </c:pt>
                <c:pt idx="6149">
                  <c:v>4.968953125001601</c:v>
                </c:pt>
                <c:pt idx="6150">
                  <c:v>4.9686424999999996</c:v>
                </c:pt>
                <c:pt idx="6151">
                  <c:v>4.9686637500000002</c:v>
                </c:pt>
                <c:pt idx="6152">
                  <c:v>4.9683546875007991</c:v>
                </c:pt>
                <c:pt idx="6153">
                  <c:v>4.9680293750016009</c:v>
                </c:pt>
                <c:pt idx="6154">
                  <c:v>4.9676659375007999</c:v>
                </c:pt>
                <c:pt idx="6155">
                  <c:v>4.9673084375007992</c:v>
                </c:pt>
                <c:pt idx="6156">
                  <c:v>4.9669690624992002</c:v>
                </c:pt>
                <c:pt idx="6157">
                  <c:v>4.9665862499999998</c:v>
                </c:pt>
                <c:pt idx="6158">
                  <c:v>4.9662065624992007</c:v>
                </c:pt>
                <c:pt idx="6159">
                  <c:v>4.9658881250016007</c:v>
                </c:pt>
                <c:pt idx="6160">
                  <c:v>4.9651640624992002</c:v>
                </c:pt>
                <c:pt idx="6161">
                  <c:v>4.9646843750016005</c:v>
                </c:pt>
                <c:pt idx="6162">
                  <c:v>4.9641981250016007</c:v>
                </c:pt>
                <c:pt idx="6163">
                  <c:v>4.96362375</c:v>
                </c:pt>
                <c:pt idx="6164">
                  <c:v>4.9629918750016007</c:v>
                </c:pt>
                <c:pt idx="6165">
                  <c:v>4.9623756250016005</c:v>
                </c:pt>
                <c:pt idx="6166">
                  <c:v>4.9617518750016005</c:v>
                </c:pt>
                <c:pt idx="6167">
                  <c:v>4.9611065624992001</c:v>
                </c:pt>
                <c:pt idx="6168">
                  <c:v>4.9603828124992004</c:v>
                </c:pt>
                <c:pt idx="6169">
                  <c:v>4.9597490624992009</c:v>
                </c:pt>
                <c:pt idx="6170">
                  <c:v>4.9594165624992002</c:v>
                </c:pt>
                <c:pt idx="6171">
                  <c:v>4.9587975000000002</c:v>
                </c:pt>
                <c:pt idx="6172">
                  <c:v>4.9584165624992007</c:v>
                </c:pt>
                <c:pt idx="6173">
                  <c:v>4.9579090624992004</c:v>
                </c:pt>
                <c:pt idx="6174">
                  <c:v>4.9575031250016002</c:v>
                </c:pt>
                <c:pt idx="6175">
                  <c:v>4.9571325000000002</c:v>
                </c:pt>
                <c:pt idx="6176">
                  <c:v>4.9566146875007995</c:v>
                </c:pt>
                <c:pt idx="6177">
                  <c:v>4.9562121875007996</c:v>
                </c:pt>
                <c:pt idx="6178">
                  <c:v>4.9558578124992003</c:v>
                </c:pt>
                <c:pt idx="6179">
                  <c:v>4.9553987499999996</c:v>
                </c:pt>
                <c:pt idx="6180">
                  <c:v>4.9550281250016006</c:v>
                </c:pt>
                <c:pt idx="6181">
                  <c:v>4.9546071875007991</c:v>
                </c:pt>
                <c:pt idx="6182">
                  <c:v>4.9541903124992004</c:v>
                </c:pt>
                <c:pt idx="6183">
                  <c:v>4.9537543750016004</c:v>
                </c:pt>
                <c:pt idx="6184">
                  <c:v>4.9533781250016009</c:v>
                </c:pt>
                <c:pt idx="6185">
                  <c:v>4.9529343750016004</c:v>
                </c:pt>
                <c:pt idx="6186">
                  <c:v>4.9525759375007992</c:v>
                </c:pt>
                <c:pt idx="6187">
                  <c:v>4.9522149999999998</c:v>
                </c:pt>
                <c:pt idx="6188">
                  <c:v>4.9518028124992002</c:v>
                </c:pt>
                <c:pt idx="6189">
                  <c:v>4.9514393750016001</c:v>
                </c:pt>
                <c:pt idx="6190">
                  <c:v>4.9509756250016004</c:v>
                </c:pt>
                <c:pt idx="6191">
                  <c:v>4.9506206250016005</c:v>
                </c:pt>
                <c:pt idx="6192">
                  <c:v>4.9502178124992007</c:v>
                </c:pt>
                <c:pt idx="6193">
                  <c:v>4.9497715624992003</c:v>
                </c:pt>
                <c:pt idx="6194">
                  <c:v>4.94937</c:v>
                </c:pt>
                <c:pt idx="6195">
                  <c:v>4.9489349999999996</c:v>
                </c:pt>
                <c:pt idx="6196">
                  <c:v>4.9484646875007998</c:v>
                </c:pt>
                <c:pt idx="6197">
                  <c:v>4.9480081250016008</c:v>
                </c:pt>
                <c:pt idx="6198">
                  <c:v>4.9476359375007997</c:v>
                </c:pt>
                <c:pt idx="6199">
                  <c:v>4.9472856250016006</c:v>
                </c:pt>
                <c:pt idx="6200">
                  <c:v>4.9468618750016002</c:v>
                </c:pt>
                <c:pt idx="6201">
                  <c:v>4.9465003124992002</c:v>
                </c:pt>
                <c:pt idx="6202">
                  <c:v>4.9461084375007998</c:v>
                </c:pt>
                <c:pt idx="6203">
                  <c:v>4.9457609375007996</c:v>
                </c:pt>
                <c:pt idx="6204">
                  <c:v>4.9453596875007992</c:v>
                </c:pt>
                <c:pt idx="6205">
                  <c:v>4.9449368750016003</c:v>
                </c:pt>
                <c:pt idx="6206">
                  <c:v>4.9446121875007991</c:v>
                </c:pt>
                <c:pt idx="6207">
                  <c:v>4.9442171875007999</c:v>
                </c:pt>
                <c:pt idx="6208">
                  <c:v>4.9438809375007997</c:v>
                </c:pt>
                <c:pt idx="6209">
                  <c:v>4.9434634375007995</c:v>
                </c:pt>
                <c:pt idx="6210">
                  <c:v>4.9430068750016005</c:v>
                </c:pt>
                <c:pt idx="6211">
                  <c:v>4.9426609375007997</c:v>
                </c:pt>
                <c:pt idx="6212">
                  <c:v>4.9422528124992002</c:v>
                </c:pt>
                <c:pt idx="6213">
                  <c:v>4.9418740624992008</c:v>
                </c:pt>
                <c:pt idx="6214">
                  <c:v>4.9414815624992006</c:v>
                </c:pt>
                <c:pt idx="6215">
                  <c:v>4.9410540624992008</c:v>
                </c:pt>
                <c:pt idx="6216">
                  <c:v>4.9407021875007997</c:v>
                </c:pt>
                <c:pt idx="6217">
                  <c:v>4.9403224999999997</c:v>
                </c:pt>
                <c:pt idx="6218">
                  <c:v>4.9398765624992009</c:v>
                </c:pt>
                <c:pt idx="6219">
                  <c:v>4.9395246875007999</c:v>
                </c:pt>
                <c:pt idx="6220">
                  <c:v>4.9391590624992006</c:v>
                </c:pt>
                <c:pt idx="6221">
                  <c:v>4.9387671875007992</c:v>
                </c:pt>
                <c:pt idx="6222">
                  <c:v>4.9382596875007998</c:v>
                </c:pt>
                <c:pt idx="6223">
                  <c:v>4.9378131250016004</c:v>
                </c:pt>
                <c:pt idx="6224">
                  <c:v>4.9373328124992009</c:v>
                </c:pt>
                <c:pt idx="6225">
                  <c:v>4.9369412500000003</c:v>
                </c:pt>
                <c:pt idx="6226">
                  <c:v>4.9365868750016002</c:v>
                </c:pt>
                <c:pt idx="6227">
                  <c:v>4.9362362500000003</c:v>
                </c:pt>
                <c:pt idx="6228">
                  <c:v>4.9357803124992001</c:v>
                </c:pt>
                <c:pt idx="6229">
                  <c:v>4.9353425</c:v>
                </c:pt>
                <c:pt idx="6230">
                  <c:v>4.9349109375007991</c:v>
                </c:pt>
                <c:pt idx="6231">
                  <c:v>4.9345031250016005</c:v>
                </c:pt>
                <c:pt idx="6232">
                  <c:v>4.9340634375007992</c:v>
                </c:pt>
                <c:pt idx="6233">
                  <c:v>4.9336687499999998</c:v>
                </c:pt>
                <c:pt idx="6234">
                  <c:v>4.9333206250016008</c:v>
                </c:pt>
                <c:pt idx="6235">
                  <c:v>4.9329634375007991</c:v>
                </c:pt>
                <c:pt idx="6236">
                  <c:v>4.9326146875007995</c:v>
                </c:pt>
                <c:pt idx="6237">
                  <c:v>4.9322024999999998</c:v>
                </c:pt>
                <c:pt idx="6238">
                  <c:v>4.9318109375007992</c:v>
                </c:pt>
                <c:pt idx="6239">
                  <c:v>4.9314871875007995</c:v>
                </c:pt>
                <c:pt idx="6240">
                  <c:v>4.9311365624992005</c:v>
                </c:pt>
                <c:pt idx="6241">
                  <c:v>4.9308103124992009</c:v>
                </c:pt>
                <c:pt idx="6242">
                  <c:v>4.9304034375007992</c:v>
                </c:pt>
                <c:pt idx="6243">
                  <c:v>4.9300424999999999</c:v>
                </c:pt>
                <c:pt idx="6244">
                  <c:v>4.9296674999999999</c:v>
                </c:pt>
                <c:pt idx="6245">
                  <c:v>4.9293459375007993</c:v>
                </c:pt>
                <c:pt idx="6246">
                  <c:v>4.9289637500000003</c:v>
                </c:pt>
                <c:pt idx="6247">
                  <c:v>4.9285409375007996</c:v>
                </c:pt>
                <c:pt idx="6248">
                  <c:v>4.9281837499999996</c:v>
                </c:pt>
                <c:pt idx="6249">
                  <c:v>4.9278306250016009</c:v>
                </c:pt>
                <c:pt idx="6250">
                  <c:v>4.9274318750016004</c:v>
                </c:pt>
                <c:pt idx="6251">
                  <c:v>4.9270762499999998</c:v>
                </c:pt>
                <c:pt idx="6252">
                  <c:v>4.9267374999999998</c:v>
                </c:pt>
                <c:pt idx="6253">
                  <c:v>4.9263609375007995</c:v>
                </c:pt>
                <c:pt idx="6254">
                  <c:v>4.9260409375007992</c:v>
                </c:pt>
                <c:pt idx="6255">
                  <c:v>4.9257093750016008</c:v>
                </c:pt>
                <c:pt idx="6256">
                  <c:v>4.925293125001601</c:v>
                </c:pt>
                <c:pt idx="6257">
                  <c:v>4.9249475</c:v>
                </c:pt>
                <c:pt idx="6258">
                  <c:v>4.9245271875007992</c:v>
                </c:pt>
                <c:pt idx="6259">
                  <c:v>4.9241834375007993</c:v>
                </c:pt>
                <c:pt idx="6260">
                  <c:v>4.9238490624992002</c:v>
                </c:pt>
                <c:pt idx="6261">
                  <c:v>4.9234078124992005</c:v>
                </c:pt>
                <c:pt idx="6262">
                  <c:v>4.9230453124992009</c:v>
                </c:pt>
                <c:pt idx="6263">
                  <c:v>4.9226749999999999</c:v>
                </c:pt>
                <c:pt idx="6264">
                  <c:v>4.9223524999999997</c:v>
                </c:pt>
                <c:pt idx="6265">
                  <c:v>4.9220312499999999</c:v>
                </c:pt>
                <c:pt idx="6266">
                  <c:v>4.9215978124992006</c:v>
                </c:pt>
                <c:pt idx="6267">
                  <c:v>4.9211828124992003</c:v>
                </c:pt>
                <c:pt idx="6268">
                  <c:v>4.9208146875007994</c:v>
                </c:pt>
                <c:pt idx="6269">
                  <c:v>4.9204856250016009</c:v>
                </c:pt>
                <c:pt idx="6270">
                  <c:v>4.9200887499999997</c:v>
                </c:pt>
                <c:pt idx="6271">
                  <c:v>4.9197581250016009</c:v>
                </c:pt>
                <c:pt idx="6272">
                  <c:v>4.9193356250016009</c:v>
                </c:pt>
                <c:pt idx="6273">
                  <c:v>4.9189965624992009</c:v>
                </c:pt>
                <c:pt idx="6274">
                  <c:v>4.91859</c:v>
                </c:pt>
                <c:pt idx="6275">
                  <c:v>4.9181378124992001</c:v>
                </c:pt>
                <c:pt idx="6276">
                  <c:v>4.9176240624992005</c:v>
                </c:pt>
                <c:pt idx="6277">
                  <c:v>4.9171121875007993</c:v>
                </c:pt>
                <c:pt idx="6278">
                  <c:v>4.9167284375007991</c:v>
                </c:pt>
                <c:pt idx="6279">
                  <c:v>4.9162481250016006</c:v>
                </c:pt>
                <c:pt idx="6280">
                  <c:v>4.9157640624992007</c:v>
                </c:pt>
                <c:pt idx="6281">
                  <c:v>4.9153965624992004</c:v>
                </c:pt>
                <c:pt idx="6282">
                  <c:v>4.9149621875007998</c:v>
                </c:pt>
                <c:pt idx="6283">
                  <c:v>4.9145862500000002</c:v>
                </c:pt>
                <c:pt idx="6284">
                  <c:v>4.9142428124992001</c:v>
                </c:pt>
                <c:pt idx="6285">
                  <c:v>4.913735</c:v>
                </c:pt>
                <c:pt idx="6286">
                  <c:v>4.9133096875007993</c:v>
                </c:pt>
                <c:pt idx="6287">
                  <c:v>4.9129637500000003</c:v>
                </c:pt>
                <c:pt idx="6288">
                  <c:v>4.9124712500000003</c:v>
                </c:pt>
                <c:pt idx="6289">
                  <c:v>4.9121109375007999</c:v>
                </c:pt>
                <c:pt idx="6290">
                  <c:v>4.9117637500000004</c:v>
                </c:pt>
                <c:pt idx="6291">
                  <c:v>4.9114365624992002</c:v>
                </c:pt>
                <c:pt idx="6292">
                  <c:v>4.9109271875007998</c:v>
                </c:pt>
                <c:pt idx="6293">
                  <c:v>4.9103918750016007</c:v>
                </c:pt>
                <c:pt idx="6294">
                  <c:v>4.9097343750016007</c:v>
                </c:pt>
                <c:pt idx="6295">
                  <c:v>4.9094078124992002</c:v>
                </c:pt>
                <c:pt idx="6296">
                  <c:v>4.9087353124992008</c:v>
                </c:pt>
                <c:pt idx="6297">
                  <c:v>4.908190625001601</c:v>
                </c:pt>
                <c:pt idx="6298">
                  <c:v>4.9077193750016006</c:v>
                </c:pt>
                <c:pt idx="6299">
                  <c:v>4.9071896875007992</c:v>
                </c:pt>
                <c:pt idx="6300">
                  <c:v>4.9067774999999996</c:v>
                </c:pt>
                <c:pt idx="6301">
                  <c:v>4.90639</c:v>
                </c:pt>
                <c:pt idx="6302">
                  <c:v>4.90588625</c:v>
                </c:pt>
                <c:pt idx="6303">
                  <c:v>4.9054290624992003</c:v>
                </c:pt>
                <c:pt idx="6304">
                  <c:v>4.9049093750016004</c:v>
                </c:pt>
                <c:pt idx="6305">
                  <c:v>4.9045050000000003</c:v>
                </c:pt>
                <c:pt idx="6306">
                  <c:v>4.9041293750016006</c:v>
                </c:pt>
                <c:pt idx="6307">
                  <c:v>4.9037943750016009</c:v>
                </c:pt>
                <c:pt idx="6308">
                  <c:v>4.9033521875007997</c:v>
                </c:pt>
                <c:pt idx="6309">
                  <c:v>4.9028778124992005</c:v>
                </c:pt>
                <c:pt idx="6310">
                  <c:v>4.9024993750016002</c:v>
                </c:pt>
                <c:pt idx="6311">
                  <c:v>4.9020831250016004</c:v>
                </c:pt>
                <c:pt idx="6312">
                  <c:v>4.9016303124992007</c:v>
                </c:pt>
                <c:pt idx="6313">
                  <c:v>4.9011784375007998</c:v>
                </c:pt>
                <c:pt idx="6314">
                  <c:v>4.9005915624992005</c:v>
                </c:pt>
                <c:pt idx="6315">
                  <c:v>4.9002690624992002</c:v>
                </c:pt>
                <c:pt idx="6316">
                  <c:v>4.8996899999999997</c:v>
                </c:pt>
                <c:pt idx="6317">
                  <c:v>4.89933</c:v>
                </c:pt>
                <c:pt idx="6318">
                  <c:v>4.8989953124992001</c:v>
                </c:pt>
                <c:pt idx="6319">
                  <c:v>4.898625</c:v>
                </c:pt>
                <c:pt idx="6320">
                  <c:v>4.8982131250016003</c:v>
                </c:pt>
                <c:pt idx="6321">
                  <c:v>4.8978453124992001</c:v>
                </c:pt>
                <c:pt idx="6322">
                  <c:v>4.8974468750016005</c:v>
                </c:pt>
                <c:pt idx="6323">
                  <c:v>4.8970165624992008</c:v>
                </c:pt>
                <c:pt idx="6324">
                  <c:v>4.8966409375007993</c:v>
                </c:pt>
                <c:pt idx="6325">
                  <c:v>4.8962290624992004</c:v>
                </c:pt>
                <c:pt idx="6326">
                  <c:v>4.8958475000000004</c:v>
                </c:pt>
                <c:pt idx="6327">
                  <c:v>4.8954556250016008</c:v>
                </c:pt>
                <c:pt idx="6328">
                  <c:v>4.8950853124992006</c:v>
                </c:pt>
                <c:pt idx="6329">
                  <c:v>4.8947353124992006</c:v>
                </c:pt>
                <c:pt idx="6330">
                  <c:v>4.8943824999999999</c:v>
                </c:pt>
                <c:pt idx="6331">
                  <c:v>4.8940518750016002</c:v>
                </c:pt>
                <c:pt idx="6332">
                  <c:v>4.8934768750016007</c:v>
                </c:pt>
                <c:pt idx="6333">
                  <c:v>4.8928871875007998</c:v>
                </c:pt>
                <c:pt idx="6334">
                  <c:v>4.8923234375007993</c:v>
                </c:pt>
                <c:pt idx="6335">
                  <c:v>4.8917465624992005</c:v>
                </c:pt>
                <c:pt idx="6336">
                  <c:v>4.8912068750016005</c:v>
                </c:pt>
                <c:pt idx="6337">
                  <c:v>4.8906603124992003</c:v>
                </c:pt>
                <c:pt idx="6338">
                  <c:v>4.8901559375007997</c:v>
                </c:pt>
                <c:pt idx="6339">
                  <c:v>4.8895637499999998</c:v>
                </c:pt>
                <c:pt idx="6340">
                  <c:v>4.8890731250016009</c:v>
                </c:pt>
                <c:pt idx="6341">
                  <c:v>4.8886256250016009</c:v>
                </c:pt>
                <c:pt idx="6342">
                  <c:v>4.8882000000000003</c:v>
                </c:pt>
                <c:pt idx="6343">
                  <c:v>4.887744375001601</c:v>
                </c:pt>
                <c:pt idx="6344">
                  <c:v>4.8873656250016007</c:v>
                </c:pt>
                <c:pt idx="6345">
                  <c:v>4.8869534375007992</c:v>
                </c:pt>
                <c:pt idx="6346">
                  <c:v>4.8864043750016002</c:v>
                </c:pt>
                <c:pt idx="6347">
                  <c:v>4.8858750000000004</c:v>
                </c:pt>
                <c:pt idx="6348">
                  <c:v>4.8853421875007994</c:v>
                </c:pt>
                <c:pt idx="6349">
                  <c:v>4.8849999999999998</c:v>
                </c:pt>
                <c:pt idx="6350">
                  <c:v>4.8845712499999996</c:v>
                </c:pt>
                <c:pt idx="6351">
                  <c:v>4.8840928124992002</c:v>
                </c:pt>
                <c:pt idx="6352">
                  <c:v>4.8835765624992007</c:v>
                </c:pt>
                <c:pt idx="6353">
                  <c:v>4.8831518750016008</c:v>
                </c:pt>
                <c:pt idx="6354">
                  <c:v>4.8827299999999996</c:v>
                </c:pt>
                <c:pt idx="6355">
                  <c:v>4.8822065624992002</c:v>
                </c:pt>
                <c:pt idx="6356">
                  <c:v>4.8817518750016005</c:v>
                </c:pt>
                <c:pt idx="6357">
                  <c:v>4.8813256250016002</c:v>
                </c:pt>
                <c:pt idx="6358">
                  <c:v>4.8808881250016007</c:v>
                </c:pt>
                <c:pt idx="6359">
                  <c:v>4.880424375001601</c:v>
                </c:pt>
                <c:pt idx="6360">
                  <c:v>4.8800062500000001</c:v>
                </c:pt>
                <c:pt idx="6361">
                  <c:v>4.8795518750016003</c:v>
                </c:pt>
                <c:pt idx="6362">
                  <c:v>4.8791328124992006</c:v>
                </c:pt>
                <c:pt idx="6363">
                  <c:v>4.8786553124992009</c:v>
                </c:pt>
                <c:pt idx="6364">
                  <c:v>4.8782615624992003</c:v>
                </c:pt>
                <c:pt idx="6365">
                  <c:v>4.8777906250016008</c:v>
                </c:pt>
                <c:pt idx="6366">
                  <c:v>4.8773428124992009</c:v>
                </c:pt>
                <c:pt idx="6367">
                  <c:v>4.8768806250016006</c:v>
                </c:pt>
                <c:pt idx="6368">
                  <c:v>4.8764671875007997</c:v>
                </c:pt>
                <c:pt idx="6369">
                  <c:v>4.8759899999999998</c:v>
                </c:pt>
                <c:pt idx="6370">
                  <c:v>4.8755290624992007</c:v>
                </c:pt>
                <c:pt idx="6371">
                  <c:v>4.8750571875007997</c:v>
                </c:pt>
                <c:pt idx="6372">
                  <c:v>4.8746184375007999</c:v>
                </c:pt>
                <c:pt idx="6373">
                  <c:v>4.8742056250016006</c:v>
                </c:pt>
                <c:pt idx="6374">
                  <c:v>4.8737512499999998</c:v>
                </c:pt>
                <c:pt idx="6375">
                  <c:v>4.8732800000000003</c:v>
                </c:pt>
                <c:pt idx="6376">
                  <c:v>4.8728834375007999</c:v>
                </c:pt>
                <c:pt idx="6377">
                  <c:v>4.8724696875007991</c:v>
                </c:pt>
                <c:pt idx="6378">
                  <c:v>4.8720134375007991</c:v>
                </c:pt>
                <c:pt idx="6379">
                  <c:v>4.871660625001601</c:v>
                </c:pt>
                <c:pt idx="6380">
                  <c:v>4.8711399999999996</c:v>
                </c:pt>
                <c:pt idx="6381">
                  <c:v>4.8707593750016009</c:v>
                </c:pt>
                <c:pt idx="6382">
                  <c:v>4.8702756250016002</c:v>
                </c:pt>
                <c:pt idx="6383">
                  <c:v>4.8698550000000003</c:v>
                </c:pt>
                <c:pt idx="6384">
                  <c:v>4.8694103124992001</c:v>
                </c:pt>
                <c:pt idx="6385">
                  <c:v>4.8689262500000003</c:v>
                </c:pt>
                <c:pt idx="6386">
                  <c:v>4.8686003124992006</c:v>
                </c:pt>
                <c:pt idx="6387">
                  <c:v>4.8682696875007991</c:v>
                </c:pt>
                <c:pt idx="6388">
                  <c:v>4.8679415624992002</c:v>
                </c:pt>
                <c:pt idx="6389">
                  <c:v>4.8676046875007994</c:v>
                </c:pt>
                <c:pt idx="6390">
                  <c:v>4.8671990624992008</c:v>
                </c:pt>
                <c:pt idx="6391">
                  <c:v>4.8667696875007991</c:v>
                </c:pt>
                <c:pt idx="6392">
                  <c:v>4.8664218750016008</c:v>
                </c:pt>
                <c:pt idx="6393">
                  <c:v>4.8659531250016004</c:v>
                </c:pt>
                <c:pt idx="6394">
                  <c:v>4.8655793750016008</c:v>
                </c:pt>
                <c:pt idx="6395">
                  <c:v>4.8652565624992006</c:v>
                </c:pt>
                <c:pt idx="6396">
                  <c:v>4.8647803124992004</c:v>
                </c:pt>
                <c:pt idx="6397">
                  <c:v>4.8643584375007993</c:v>
                </c:pt>
                <c:pt idx="6398">
                  <c:v>4.8639103124992005</c:v>
                </c:pt>
                <c:pt idx="6399">
                  <c:v>4.8633990624992007</c:v>
                </c:pt>
                <c:pt idx="6400">
                  <c:v>4.8628774999999997</c:v>
                </c:pt>
                <c:pt idx="6401">
                  <c:v>4.8623984375007998</c:v>
                </c:pt>
                <c:pt idx="6402">
                  <c:v>4.861995625001601</c:v>
                </c:pt>
                <c:pt idx="6403">
                  <c:v>4.8616428124992002</c:v>
                </c:pt>
                <c:pt idx="6404">
                  <c:v>4.8613153124992001</c:v>
                </c:pt>
                <c:pt idx="6405">
                  <c:v>4.8609581250016003</c:v>
                </c:pt>
                <c:pt idx="6406">
                  <c:v>4.8606175</c:v>
                </c:pt>
                <c:pt idx="6407">
                  <c:v>4.8601481250016008</c:v>
                </c:pt>
                <c:pt idx="6408">
                  <c:v>4.8598190624992004</c:v>
                </c:pt>
                <c:pt idx="6409">
                  <c:v>4.8593890624992007</c:v>
                </c:pt>
                <c:pt idx="6410">
                  <c:v>4.8589118750016009</c:v>
                </c:pt>
                <c:pt idx="6411">
                  <c:v>4.8585687499999999</c:v>
                </c:pt>
                <c:pt idx="6412">
                  <c:v>4.8582478124992008</c:v>
                </c:pt>
                <c:pt idx="6413">
                  <c:v>4.8579218750016002</c:v>
                </c:pt>
                <c:pt idx="6414">
                  <c:v>4.8575862499999998</c:v>
                </c:pt>
                <c:pt idx="6415">
                  <c:v>4.8572365624992004</c:v>
                </c:pt>
                <c:pt idx="6416">
                  <c:v>4.8568512500000001</c:v>
                </c:pt>
                <c:pt idx="6417">
                  <c:v>4.8565159375007996</c:v>
                </c:pt>
                <c:pt idx="6418">
                  <c:v>4.8561943750016008</c:v>
                </c:pt>
                <c:pt idx="6419">
                  <c:v>4.8558506250016009</c:v>
                </c:pt>
                <c:pt idx="6420">
                  <c:v>4.8554846875007991</c:v>
                </c:pt>
                <c:pt idx="6421">
                  <c:v>4.8551099999999998</c:v>
                </c:pt>
                <c:pt idx="6422">
                  <c:v>4.8547646875007997</c:v>
                </c:pt>
                <c:pt idx="6423">
                  <c:v>4.8543856250016004</c:v>
                </c:pt>
                <c:pt idx="6424">
                  <c:v>4.8539796875007992</c:v>
                </c:pt>
                <c:pt idx="6425">
                  <c:v>4.8536018750016003</c:v>
                </c:pt>
                <c:pt idx="6426">
                  <c:v>4.8532700000000002</c:v>
                </c:pt>
                <c:pt idx="6427">
                  <c:v>4.8529121875007997</c:v>
                </c:pt>
                <c:pt idx="6428">
                  <c:v>4.8525190624992005</c:v>
                </c:pt>
                <c:pt idx="6429">
                  <c:v>4.8521590624992008</c:v>
                </c:pt>
                <c:pt idx="6430">
                  <c:v>4.8517690624992005</c:v>
                </c:pt>
                <c:pt idx="6431">
                  <c:v>4.8514109375007992</c:v>
                </c:pt>
                <c:pt idx="6432">
                  <c:v>4.8510724999999999</c:v>
                </c:pt>
                <c:pt idx="6433">
                  <c:v>4.8507206250016006</c:v>
                </c:pt>
                <c:pt idx="6434">
                  <c:v>4.8503512500000001</c:v>
                </c:pt>
                <c:pt idx="6435">
                  <c:v>4.8500075000000002</c:v>
                </c:pt>
                <c:pt idx="6436">
                  <c:v>4.8496562499999998</c:v>
                </c:pt>
                <c:pt idx="6437">
                  <c:v>4.8493018750016006</c:v>
                </c:pt>
                <c:pt idx="6438">
                  <c:v>4.8489684375007993</c:v>
                </c:pt>
                <c:pt idx="6439">
                  <c:v>4.8486415624992008</c:v>
                </c:pt>
                <c:pt idx="6440">
                  <c:v>4.8482715624992005</c:v>
                </c:pt>
                <c:pt idx="6441">
                  <c:v>4.8478862500000002</c:v>
                </c:pt>
                <c:pt idx="6442">
                  <c:v>4.8475599999999996</c:v>
                </c:pt>
                <c:pt idx="6443">
                  <c:v>4.8472340624992007</c:v>
                </c:pt>
                <c:pt idx="6444">
                  <c:v>4.8468865624992006</c:v>
                </c:pt>
                <c:pt idx="6445">
                  <c:v>4.8464856250016002</c:v>
                </c:pt>
                <c:pt idx="6446">
                  <c:v>4.8461340624992006</c:v>
                </c:pt>
                <c:pt idx="6447">
                  <c:v>4.84572</c:v>
                </c:pt>
                <c:pt idx="6448">
                  <c:v>4.8453937500000004</c:v>
                </c:pt>
                <c:pt idx="6449">
                  <c:v>4.8450168750016003</c:v>
                </c:pt>
                <c:pt idx="6450">
                  <c:v>4.8446459375007995</c:v>
                </c:pt>
                <c:pt idx="6451">
                  <c:v>4.8444000000000003</c:v>
                </c:pt>
                <c:pt idx="6452">
                  <c:v>4.8440340624992002</c:v>
                </c:pt>
                <c:pt idx="6453">
                  <c:v>4.8437053124992007</c:v>
                </c:pt>
                <c:pt idx="6454">
                  <c:v>4.8433203124992001</c:v>
                </c:pt>
                <c:pt idx="6455">
                  <c:v>4.842993125001601</c:v>
                </c:pt>
                <c:pt idx="6456">
                  <c:v>4.8426937499999996</c:v>
                </c:pt>
                <c:pt idx="6457">
                  <c:v>4.8423206250016007</c:v>
                </c:pt>
                <c:pt idx="6458">
                  <c:v>4.8419984375007994</c:v>
                </c:pt>
                <c:pt idx="6459">
                  <c:v>4.8416103124992009</c:v>
                </c:pt>
                <c:pt idx="6460">
                  <c:v>4.8412109375007999</c:v>
                </c:pt>
                <c:pt idx="6461">
                  <c:v>4.8408637499999996</c:v>
                </c:pt>
                <c:pt idx="6462">
                  <c:v>4.8404684375007996</c:v>
                </c:pt>
                <c:pt idx="6463">
                  <c:v>4.8401281250016002</c:v>
                </c:pt>
                <c:pt idx="6464">
                  <c:v>4.839785</c:v>
                </c:pt>
                <c:pt idx="6465">
                  <c:v>4.8395221875007994</c:v>
                </c:pt>
                <c:pt idx="6466">
                  <c:v>4.8393762499999999</c:v>
                </c:pt>
                <c:pt idx="6467">
                  <c:v>4.8390196875007998</c:v>
                </c:pt>
                <c:pt idx="6468">
                  <c:v>4.8387903124992002</c:v>
                </c:pt>
                <c:pt idx="6469">
                  <c:v>4.8384450000000001</c:v>
                </c:pt>
                <c:pt idx="6470">
                  <c:v>4.8381234375007995</c:v>
                </c:pt>
                <c:pt idx="6471">
                  <c:v>4.8379065624992004</c:v>
                </c:pt>
                <c:pt idx="6472">
                  <c:v>4.8375237499999999</c:v>
                </c:pt>
                <c:pt idx="6473">
                  <c:v>4.8371553124992008</c:v>
                </c:pt>
                <c:pt idx="6474">
                  <c:v>4.8367965624992006</c:v>
                </c:pt>
                <c:pt idx="6475">
                  <c:v>4.8364328124992007</c:v>
                </c:pt>
                <c:pt idx="6476">
                  <c:v>4.8360946875007995</c:v>
                </c:pt>
                <c:pt idx="6477">
                  <c:v>4.8357546875007991</c:v>
                </c:pt>
                <c:pt idx="6478">
                  <c:v>4.8353868750016007</c:v>
                </c:pt>
                <c:pt idx="6479">
                  <c:v>4.8350303124992005</c:v>
                </c:pt>
                <c:pt idx="6480">
                  <c:v>4.8347781250016002</c:v>
                </c:pt>
                <c:pt idx="6481">
                  <c:v>4.8346346875007997</c:v>
                </c:pt>
                <c:pt idx="6482">
                  <c:v>4.8343915624992002</c:v>
                </c:pt>
                <c:pt idx="6483">
                  <c:v>4.8342662499999998</c:v>
                </c:pt>
                <c:pt idx="6484">
                  <c:v>4.8339290624992008</c:v>
                </c:pt>
                <c:pt idx="6485">
                  <c:v>4.8337968750016005</c:v>
                </c:pt>
                <c:pt idx="6486">
                  <c:v>4.8334809375007994</c:v>
                </c:pt>
                <c:pt idx="6487">
                  <c:v>4.8331409375007999</c:v>
                </c:pt>
                <c:pt idx="6488">
                  <c:v>4.8328024999999997</c:v>
                </c:pt>
                <c:pt idx="6489">
                  <c:v>4.8324243750016009</c:v>
                </c:pt>
                <c:pt idx="6490">
                  <c:v>4.8320993750016008</c:v>
                </c:pt>
                <c:pt idx="6491">
                  <c:v>4.8317578124992009</c:v>
                </c:pt>
                <c:pt idx="6492">
                  <c:v>4.8313415624992002</c:v>
                </c:pt>
                <c:pt idx="6493">
                  <c:v>4.8309768750016007</c:v>
                </c:pt>
                <c:pt idx="6494">
                  <c:v>4.8306478124992003</c:v>
                </c:pt>
                <c:pt idx="6495">
                  <c:v>4.8302731250016002</c:v>
                </c:pt>
                <c:pt idx="6496">
                  <c:v>4.8299237499999998</c:v>
                </c:pt>
                <c:pt idx="6497">
                  <c:v>4.8295984375007999</c:v>
                </c:pt>
                <c:pt idx="6498">
                  <c:v>4.8292774999999999</c:v>
                </c:pt>
                <c:pt idx="6499">
                  <c:v>4.8289412499999997</c:v>
                </c:pt>
                <c:pt idx="6500">
                  <c:v>4.8286121875007995</c:v>
                </c:pt>
                <c:pt idx="6501">
                  <c:v>4.8282375000000002</c:v>
                </c:pt>
                <c:pt idx="6502">
                  <c:v>4.8278771875007997</c:v>
                </c:pt>
                <c:pt idx="6503">
                  <c:v>4.8275459375007994</c:v>
                </c:pt>
                <c:pt idx="6504">
                  <c:v>4.8271581250016009</c:v>
                </c:pt>
                <c:pt idx="6505">
                  <c:v>4.8267465624992001</c:v>
                </c:pt>
                <c:pt idx="6506">
                  <c:v>4.8263012500000002</c:v>
                </c:pt>
                <c:pt idx="6507">
                  <c:v>4.8259546875007997</c:v>
                </c:pt>
                <c:pt idx="6508">
                  <c:v>4.8255712500000003</c:v>
                </c:pt>
                <c:pt idx="6509">
                  <c:v>4.8251965624992001</c:v>
                </c:pt>
                <c:pt idx="6510">
                  <c:v>4.8248212500000003</c:v>
                </c:pt>
                <c:pt idx="6511">
                  <c:v>4.8244890624992003</c:v>
                </c:pt>
                <c:pt idx="6512">
                  <c:v>4.8241109375007998</c:v>
                </c:pt>
                <c:pt idx="6513">
                  <c:v>4.8237687500000002</c:v>
                </c:pt>
                <c:pt idx="6514">
                  <c:v>4.8233968750016007</c:v>
                </c:pt>
                <c:pt idx="6515">
                  <c:v>4.8230403124992005</c:v>
                </c:pt>
                <c:pt idx="6516">
                  <c:v>4.8226075000000002</c:v>
                </c:pt>
                <c:pt idx="6517">
                  <c:v>4.8222434375007994</c:v>
                </c:pt>
                <c:pt idx="6518">
                  <c:v>4.8218253124992003</c:v>
                </c:pt>
                <c:pt idx="6519">
                  <c:v>4.8215025000000002</c:v>
                </c:pt>
                <c:pt idx="6520">
                  <c:v>4.82118</c:v>
                </c:pt>
                <c:pt idx="6521">
                  <c:v>4.8208471875007994</c:v>
                </c:pt>
                <c:pt idx="6522">
                  <c:v>4.8204737499999997</c:v>
                </c:pt>
                <c:pt idx="6523">
                  <c:v>4.8200515624992004</c:v>
                </c:pt>
                <c:pt idx="6524">
                  <c:v>4.8197087500000002</c:v>
                </c:pt>
                <c:pt idx="6525">
                  <c:v>4.819379375001601</c:v>
                </c:pt>
                <c:pt idx="6526">
                  <c:v>4.8190509375007995</c:v>
                </c:pt>
                <c:pt idx="6527">
                  <c:v>4.8186028124992006</c:v>
                </c:pt>
                <c:pt idx="6528">
                  <c:v>4.8182806250016004</c:v>
                </c:pt>
                <c:pt idx="6529">
                  <c:v>4.8178831250016003</c:v>
                </c:pt>
                <c:pt idx="6530">
                  <c:v>4.8175031250016005</c:v>
                </c:pt>
                <c:pt idx="6531">
                  <c:v>4.8171553124992004</c:v>
                </c:pt>
                <c:pt idx="6532">
                  <c:v>4.8168165624992003</c:v>
                </c:pt>
                <c:pt idx="6533">
                  <c:v>4.8164337499999998</c:v>
                </c:pt>
                <c:pt idx="6534">
                  <c:v>4.8161028124992002</c:v>
                </c:pt>
                <c:pt idx="6535">
                  <c:v>4.8157634375007996</c:v>
                </c:pt>
                <c:pt idx="6536">
                  <c:v>4.8153740624992007</c:v>
                </c:pt>
                <c:pt idx="6537">
                  <c:v>4.8149831250016009</c:v>
                </c:pt>
                <c:pt idx="6538">
                  <c:v>4.8145996875007997</c:v>
                </c:pt>
                <c:pt idx="6539">
                  <c:v>4.8142628124992006</c:v>
                </c:pt>
                <c:pt idx="6540">
                  <c:v>4.8138921875007998</c:v>
                </c:pt>
                <c:pt idx="6541">
                  <c:v>4.8135621875007999</c:v>
                </c:pt>
                <c:pt idx="6542">
                  <c:v>4.8132278124992007</c:v>
                </c:pt>
                <c:pt idx="6543">
                  <c:v>4.812904375001601</c:v>
                </c:pt>
                <c:pt idx="6544">
                  <c:v>4.8125053124992005</c:v>
                </c:pt>
                <c:pt idx="6545">
                  <c:v>4.8120728124992009</c:v>
                </c:pt>
                <c:pt idx="6546">
                  <c:v>4.8117237499999996</c:v>
                </c:pt>
                <c:pt idx="6547">
                  <c:v>4.8113412499999999</c:v>
                </c:pt>
                <c:pt idx="6548">
                  <c:v>4.8109640624992007</c:v>
                </c:pt>
                <c:pt idx="6549">
                  <c:v>4.8105731250016008</c:v>
                </c:pt>
                <c:pt idx="6550">
                  <c:v>4.8102221875007993</c:v>
                </c:pt>
                <c:pt idx="6551">
                  <c:v>4.8097853124992005</c:v>
                </c:pt>
                <c:pt idx="6552">
                  <c:v>4.8094384375007992</c:v>
                </c:pt>
                <c:pt idx="6553">
                  <c:v>4.8090543750016002</c:v>
                </c:pt>
                <c:pt idx="6554">
                  <c:v>4.8086668750016006</c:v>
                </c:pt>
                <c:pt idx="6555">
                  <c:v>4.8083412499999998</c:v>
                </c:pt>
                <c:pt idx="6556">
                  <c:v>4.8078859375007994</c:v>
                </c:pt>
                <c:pt idx="6557">
                  <c:v>4.8075406250016002</c:v>
                </c:pt>
                <c:pt idx="6558">
                  <c:v>4.8071571875007999</c:v>
                </c:pt>
                <c:pt idx="6559">
                  <c:v>4.8067656250016002</c:v>
                </c:pt>
                <c:pt idx="6560">
                  <c:v>4.8064115624992008</c:v>
                </c:pt>
                <c:pt idx="6561">
                  <c:v>4.8059912499999999</c:v>
                </c:pt>
                <c:pt idx="6562">
                  <c:v>4.8056618750016007</c:v>
                </c:pt>
                <c:pt idx="6563">
                  <c:v>4.8052971875007993</c:v>
                </c:pt>
                <c:pt idx="6564">
                  <c:v>4.8048559375007995</c:v>
                </c:pt>
                <c:pt idx="6565">
                  <c:v>4.8044859375007993</c:v>
                </c:pt>
                <c:pt idx="6566">
                  <c:v>4.8041237499999996</c:v>
                </c:pt>
                <c:pt idx="6567">
                  <c:v>4.8037312500000002</c:v>
                </c:pt>
                <c:pt idx="6568">
                  <c:v>4.8033684375007999</c:v>
                </c:pt>
                <c:pt idx="6569">
                  <c:v>4.8029812500000002</c:v>
                </c:pt>
                <c:pt idx="6570">
                  <c:v>4.8026459375007997</c:v>
                </c:pt>
                <c:pt idx="6571">
                  <c:v>4.8023075000000004</c:v>
                </c:pt>
                <c:pt idx="6572">
                  <c:v>4.8019706250016005</c:v>
                </c:pt>
                <c:pt idx="6573">
                  <c:v>4.8016362499999996</c:v>
                </c:pt>
                <c:pt idx="6574">
                  <c:v>4.8012987499999999</c:v>
                </c:pt>
                <c:pt idx="6575">
                  <c:v>4.8009315624992004</c:v>
                </c:pt>
                <c:pt idx="6576">
                  <c:v>4.8005328124992008</c:v>
                </c:pt>
                <c:pt idx="6577">
                  <c:v>4.8001571875007993</c:v>
                </c:pt>
                <c:pt idx="6578">
                  <c:v>4.7998268750016004</c:v>
                </c:pt>
                <c:pt idx="6579">
                  <c:v>4.7994959375007991</c:v>
                </c:pt>
                <c:pt idx="6580">
                  <c:v>4.7991259375007997</c:v>
                </c:pt>
                <c:pt idx="6581">
                  <c:v>4.7987418750016007</c:v>
                </c:pt>
                <c:pt idx="6582">
                  <c:v>4.7984425000000002</c:v>
                </c:pt>
                <c:pt idx="6583">
                  <c:v>4.7980537500000002</c:v>
                </c:pt>
                <c:pt idx="6584">
                  <c:v>4.7976765624992002</c:v>
                </c:pt>
                <c:pt idx="6585">
                  <c:v>4.7973484375007995</c:v>
                </c:pt>
                <c:pt idx="6586">
                  <c:v>4.7970300000000003</c:v>
                </c:pt>
                <c:pt idx="6587">
                  <c:v>4.7967906250016004</c:v>
                </c:pt>
                <c:pt idx="6588">
                  <c:v>4.79644125</c:v>
                </c:pt>
                <c:pt idx="6589">
                  <c:v>4.7961165624992006</c:v>
                </c:pt>
                <c:pt idx="6590">
                  <c:v>4.7957728124992007</c:v>
                </c:pt>
                <c:pt idx="6591">
                  <c:v>4.7954259375007995</c:v>
                </c:pt>
                <c:pt idx="6592">
                  <c:v>4.7950925</c:v>
                </c:pt>
                <c:pt idx="6593">
                  <c:v>4.7947284375007992</c:v>
                </c:pt>
                <c:pt idx="6594">
                  <c:v>4.7943934375007995</c:v>
                </c:pt>
                <c:pt idx="6595">
                  <c:v>4.7942178124992001</c:v>
                </c:pt>
                <c:pt idx="6596">
                  <c:v>4.7938815624992008</c:v>
                </c:pt>
                <c:pt idx="6597">
                  <c:v>4.7935359375007991</c:v>
                </c:pt>
                <c:pt idx="6598">
                  <c:v>4.793208125001601</c:v>
                </c:pt>
                <c:pt idx="6599">
                  <c:v>4.7928665624992002</c:v>
                </c:pt>
                <c:pt idx="6600">
                  <c:v>4.7925446875007998</c:v>
                </c:pt>
                <c:pt idx="6601">
                  <c:v>4.7922149999999997</c:v>
                </c:pt>
                <c:pt idx="6602">
                  <c:v>4.7920718750016009</c:v>
                </c:pt>
                <c:pt idx="6603">
                  <c:v>4.7918881250016003</c:v>
                </c:pt>
                <c:pt idx="6604">
                  <c:v>4.7916675</c:v>
                </c:pt>
                <c:pt idx="6605">
                  <c:v>4.7915718750016003</c:v>
                </c:pt>
                <c:pt idx="6606">
                  <c:v>4.7912378124992001</c:v>
                </c:pt>
                <c:pt idx="6607">
                  <c:v>4.7908618750016005</c:v>
                </c:pt>
                <c:pt idx="6608">
                  <c:v>4.7905171875007992</c:v>
                </c:pt>
                <c:pt idx="6609">
                  <c:v>4.7901718750016009</c:v>
                </c:pt>
                <c:pt idx="6610">
                  <c:v>4.7898106250016008</c:v>
                </c:pt>
                <c:pt idx="6611">
                  <c:v>4.7894303124992001</c:v>
                </c:pt>
                <c:pt idx="6612">
                  <c:v>4.7890543750016006</c:v>
                </c:pt>
                <c:pt idx="6613">
                  <c:v>4.7885959375007996</c:v>
                </c:pt>
                <c:pt idx="6614">
                  <c:v>4.7882465624992001</c:v>
                </c:pt>
                <c:pt idx="6615">
                  <c:v>4.7879100000000001</c:v>
                </c:pt>
                <c:pt idx="6616">
                  <c:v>4.7876046875007994</c:v>
                </c:pt>
                <c:pt idx="6617">
                  <c:v>4.7872793750016003</c:v>
                </c:pt>
                <c:pt idx="6618">
                  <c:v>4.7869212499999998</c:v>
                </c:pt>
                <c:pt idx="6619">
                  <c:v>4.7865396875007997</c:v>
                </c:pt>
                <c:pt idx="6620">
                  <c:v>4.7861987499999996</c:v>
                </c:pt>
                <c:pt idx="6621">
                  <c:v>4.7858778124992005</c:v>
                </c:pt>
                <c:pt idx="6622">
                  <c:v>4.7855456250016006</c:v>
                </c:pt>
                <c:pt idx="6623">
                  <c:v>4.7852240624992008</c:v>
                </c:pt>
                <c:pt idx="6624">
                  <c:v>4.7848768750016006</c:v>
                </c:pt>
                <c:pt idx="6625">
                  <c:v>4.7845050000000002</c:v>
                </c:pt>
                <c:pt idx="6626">
                  <c:v>4.7841812499999996</c:v>
                </c:pt>
                <c:pt idx="6627">
                  <c:v>4.7838453124992002</c:v>
                </c:pt>
                <c:pt idx="6628">
                  <c:v>4.7834940624992006</c:v>
                </c:pt>
                <c:pt idx="6629">
                  <c:v>4.7832993750016009</c:v>
                </c:pt>
                <c:pt idx="6630">
                  <c:v>4.7829587499999997</c:v>
                </c:pt>
                <c:pt idx="6631">
                  <c:v>4.7825981250016003</c:v>
                </c:pt>
                <c:pt idx="6632">
                  <c:v>4.7822775000000002</c:v>
                </c:pt>
                <c:pt idx="6633">
                  <c:v>4.7819503124992009</c:v>
                </c:pt>
                <c:pt idx="6634">
                  <c:v>4.7816287500000003</c:v>
                </c:pt>
                <c:pt idx="6635">
                  <c:v>4.7812684375007999</c:v>
                </c:pt>
                <c:pt idx="6636">
                  <c:v>4.7808843750016008</c:v>
                </c:pt>
                <c:pt idx="6637">
                  <c:v>4.7804953124992009</c:v>
                </c:pt>
                <c:pt idx="6638">
                  <c:v>4.7800987499999996</c:v>
                </c:pt>
                <c:pt idx="6639">
                  <c:v>4.7796996875007993</c:v>
                </c:pt>
                <c:pt idx="6640">
                  <c:v>4.7793962499999996</c:v>
                </c:pt>
                <c:pt idx="6641">
                  <c:v>4.7790168750016004</c:v>
                </c:pt>
                <c:pt idx="6642">
                  <c:v>4.7786568750016007</c:v>
                </c:pt>
                <c:pt idx="6643">
                  <c:v>4.7782387499999999</c:v>
                </c:pt>
                <c:pt idx="6644">
                  <c:v>4.7779121875007995</c:v>
                </c:pt>
                <c:pt idx="6645">
                  <c:v>4.7775712500000003</c:v>
                </c:pt>
                <c:pt idx="6646">
                  <c:v>4.77724875</c:v>
                </c:pt>
                <c:pt idx="6647">
                  <c:v>4.7769218750016007</c:v>
                </c:pt>
                <c:pt idx="6648">
                  <c:v>4.7767125000000004</c:v>
                </c:pt>
                <c:pt idx="6649">
                  <c:v>4.7763715624992003</c:v>
                </c:pt>
                <c:pt idx="6650">
                  <c:v>4.7760243750016009</c:v>
                </c:pt>
                <c:pt idx="6651">
                  <c:v>4.7758159375007994</c:v>
                </c:pt>
                <c:pt idx="6652">
                  <c:v>4.7754787500000004</c:v>
                </c:pt>
                <c:pt idx="6653">
                  <c:v>4.7751200000000003</c:v>
                </c:pt>
                <c:pt idx="6654">
                  <c:v>4.7747878124992003</c:v>
                </c:pt>
                <c:pt idx="6655">
                  <c:v>4.7744368750016006</c:v>
                </c:pt>
                <c:pt idx="6656">
                  <c:v>4.7740618750016006</c:v>
                </c:pt>
                <c:pt idx="6657">
                  <c:v>4.7737331250016002</c:v>
                </c:pt>
                <c:pt idx="6658">
                  <c:v>4.7734046875007996</c:v>
                </c:pt>
                <c:pt idx="6659">
                  <c:v>4.7730174999999999</c:v>
                </c:pt>
                <c:pt idx="6660">
                  <c:v>4.7726893750016002</c:v>
                </c:pt>
                <c:pt idx="6661">
                  <c:v>4.7723246875007996</c:v>
                </c:pt>
                <c:pt idx="6662">
                  <c:v>4.7719803124992008</c:v>
                </c:pt>
                <c:pt idx="6663">
                  <c:v>4.7716337500000003</c:v>
                </c:pt>
                <c:pt idx="6664">
                  <c:v>4.7712443750016007</c:v>
                </c:pt>
                <c:pt idx="6665">
                  <c:v>4.7709131250016004</c:v>
                </c:pt>
                <c:pt idx="6666">
                  <c:v>4.7704962499999999</c:v>
                </c:pt>
                <c:pt idx="6667">
                  <c:v>4.7701596875007999</c:v>
                </c:pt>
                <c:pt idx="6668">
                  <c:v>4.769829375001601</c:v>
                </c:pt>
                <c:pt idx="6669">
                  <c:v>4.7695068750016008</c:v>
                </c:pt>
                <c:pt idx="6670">
                  <c:v>4.7690956250016008</c:v>
                </c:pt>
                <c:pt idx="6671">
                  <c:v>4.7687340624992007</c:v>
                </c:pt>
                <c:pt idx="6672">
                  <c:v>4.7684071875007996</c:v>
                </c:pt>
                <c:pt idx="6673">
                  <c:v>4.7680268750016008</c:v>
                </c:pt>
                <c:pt idx="6674">
                  <c:v>4.7677153124992007</c:v>
                </c:pt>
                <c:pt idx="6675">
                  <c:v>4.7673546875007995</c:v>
                </c:pt>
                <c:pt idx="6676">
                  <c:v>4.7671256250016008</c:v>
                </c:pt>
                <c:pt idx="6677">
                  <c:v>4.7667765624992002</c:v>
                </c:pt>
                <c:pt idx="6678">
                  <c:v>4.7664559375007993</c:v>
                </c:pt>
                <c:pt idx="6679">
                  <c:v>4.7662940624992007</c:v>
                </c:pt>
                <c:pt idx="6680">
                  <c:v>4.7659331250016006</c:v>
                </c:pt>
                <c:pt idx="6681">
                  <c:v>4.7656121875007997</c:v>
                </c:pt>
                <c:pt idx="6682">
                  <c:v>4.7652856250016002</c:v>
                </c:pt>
                <c:pt idx="6683">
                  <c:v>4.7649150000000002</c:v>
                </c:pt>
                <c:pt idx="6684">
                  <c:v>4.7645837499999999</c:v>
                </c:pt>
                <c:pt idx="6685">
                  <c:v>4.7642224999999998</c:v>
                </c:pt>
                <c:pt idx="6686">
                  <c:v>4.7638803124992002</c:v>
                </c:pt>
                <c:pt idx="6687">
                  <c:v>4.7635343750016004</c:v>
                </c:pt>
                <c:pt idx="6688">
                  <c:v>4.7631403124992007</c:v>
                </c:pt>
                <c:pt idx="6689">
                  <c:v>4.7627190624992002</c:v>
                </c:pt>
                <c:pt idx="6690">
                  <c:v>4.7623878124992007</c:v>
                </c:pt>
                <c:pt idx="6691">
                  <c:v>4.7620100000000001</c:v>
                </c:pt>
                <c:pt idx="6692">
                  <c:v>4.7615974999999997</c:v>
                </c:pt>
                <c:pt idx="6693">
                  <c:v>4.7612446875007999</c:v>
                </c:pt>
                <c:pt idx="6694">
                  <c:v>4.7608481250016004</c:v>
                </c:pt>
                <c:pt idx="6695">
                  <c:v>4.7604634375007997</c:v>
                </c:pt>
                <c:pt idx="6696">
                  <c:v>4.7600812499999998</c:v>
                </c:pt>
                <c:pt idx="6697">
                  <c:v>4.7598784375007996</c:v>
                </c:pt>
                <c:pt idx="6698">
                  <c:v>4.7595515624992002</c:v>
                </c:pt>
                <c:pt idx="6699">
                  <c:v>4.7592274999999997</c:v>
                </c:pt>
                <c:pt idx="6700">
                  <c:v>4.7589078124992001</c:v>
                </c:pt>
                <c:pt idx="6701">
                  <c:v>4.7586653124992004</c:v>
                </c:pt>
                <c:pt idx="6702">
                  <c:v>4.7585421875007992</c:v>
                </c:pt>
                <c:pt idx="6703">
                  <c:v>4.7584925</c:v>
                </c:pt>
                <c:pt idx="6704">
                  <c:v>4.7583056250016007</c:v>
                </c:pt>
                <c:pt idx="6705">
                  <c:v>4.75834125</c:v>
                </c:pt>
                <c:pt idx="6706">
                  <c:v>4.7582496875007996</c:v>
                </c:pt>
                <c:pt idx="6707">
                  <c:v>4.7582309375007998</c:v>
                </c:pt>
                <c:pt idx="6708">
                  <c:v>4.7582359375007997</c:v>
                </c:pt>
                <c:pt idx="6709">
                  <c:v>4.7580234375007997</c:v>
                </c:pt>
                <c:pt idx="6710">
                  <c:v>4.7576631250016002</c:v>
                </c:pt>
                <c:pt idx="6711">
                  <c:v>4.7573403124992009</c:v>
                </c:pt>
                <c:pt idx="6712">
                  <c:v>4.7571940624992006</c:v>
                </c:pt>
                <c:pt idx="6713">
                  <c:v>4.7568581250016004</c:v>
                </c:pt>
                <c:pt idx="6714">
                  <c:v>4.7568846875007997</c:v>
                </c:pt>
                <c:pt idx="6715">
                  <c:v>4.7565509375007995</c:v>
                </c:pt>
                <c:pt idx="6716">
                  <c:v>4.7565178124992009</c:v>
                </c:pt>
                <c:pt idx="6717">
                  <c:v>4.7561646875007995</c:v>
                </c:pt>
                <c:pt idx="6718">
                  <c:v>4.7558524999999996</c:v>
                </c:pt>
                <c:pt idx="6719">
                  <c:v>4.7556103124992006</c:v>
                </c:pt>
                <c:pt idx="6720">
                  <c:v>4.7552443750016007</c:v>
                </c:pt>
                <c:pt idx="6721">
                  <c:v>4.7548596875007991</c:v>
                </c:pt>
                <c:pt idx="6722">
                  <c:v>4.7545378124992004</c:v>
                </c:pt>
                <c:pt idx="6723">
                  <c:v>4.7542125000000004</c:v>
                </c:pt>
                <c:pt idx="6724">
                  <c:v>4.7538431250016009</c:v>
                </c:pt>
                <c:pt idx="6725">
                  <c:v>4.7534081250016005</c:v>
                </c:pt>
                <c:pt idx="6726">
                  <c:v>4.7530878124992002</c:v>
                </c:pt>
                <c:pt idx="6727">
                  <c:v>4.7526890624992006</c:v>
                </c:pt>
                <c:pt idx="6728">
                  <c:v>4.7522374999999997</c:v>
                </c:pt>
                <c:pt idx="6729">
                  <c:v>4.7518500000000001</c:v>
                </c:pt>
                <c:pt idx="6730">
                  <c:v>4.7514506250016009</c:v>
                </c:pt>
                <c:pt idx="6731">
                  <c:v>4.7509753124992002</c:v>
                </c:pt>
                <c:pt idx="6732">
                  <c:v>4.7505593750016004</c:v>
                </c:pt>
                <c:pt idx="6733">
                  <c:v>4.7501378124992009</c:v>
                </c:pt>
                <c:pt idx="6734">
                  <c:v>4.7497415624992003</c:v>
                </c:pt>
                <c:pt idx="6735">
                  <c:v>4.7492568750016009</c:v>
                </c:pt>
                <c:pt idx="6736">
                  <c:v>4.7489049999999997</c:v>
                </c:pt>
                <c:pt idx="6737">
                  <c:v>4.7485687499999996</c:v>
                </c:pt>
                <c:pt idx="6738">
                  <c:v>4.7481637499999998</c:v>
                </c:pt>
                <c:pt idx="6739">
                  <c:v>4.7477431250016009</c:v>
                </c:pt>
                <c:pt idx="6740">
                  <c:v>4.7473518750016002</c:v>
                </c:pt>
                <c:pt idx="6741">
                  <c:v>4.7470093750016007</c:v>
                </c:pt>
                <c:pt idx="6742">
                  <c:v>4.7466840624992006</c:v>
                </c:pt>
                <c:pt idx="6743">
                  <c:v>4.7462231250016007</c:v>
                </c:pt>
                <c:pt idx="6744">
                  <c:v>4.7458650000000002</c:v>
                </c:pt>
                <c:pt idx="6745">
                  <c:v>4.7455106250016001</c:v>
                </c:pt>
                <c:pt idx="6746">
                  <c:v>4.7450996875007991</c:v>
                </c:pt>
                <c:pt idx="6747">
                  <c:v>4.7447403124992009</c:v>
                </c:pt>
                <c:pt idx="6748">
                  <c:v>4.7444006250016004</c:v>
                </c:pt>
                <c:pt idx="6749">
                  <c:v>4.7440325000000003</c:v>
                </c:pt>
                <c:pt idx="6750">
                  <c:v>4.7436806250016001</c:v>
                </c:pt>
                <c:pt idx="6751">
                  <c:v>4.7433193750016009</c:v>
                </c:pt>
                <c:pt idx="6752">
                  <c:v>4.7429440624992001</c:v>
                </c:pt>
                <c:pt idx="6753">
                  <c:v>4.7425656250016006</c:v>
                </c:pt>
                <c:pt idx="6754">
                  <c:v>4.7422206250016004</c:v>
                </c:pt>
                <c:pt idx="6755">
                  <c:v>4.7418934375007993</c:v>
                </c:pt>
                <c:pt idx="6756">
                  <c:v>4.7415356250016005</c:v>
                </c:pt>
                <c:pt idx="6757">
                  <c:v>4.7411509375007999</c:v>
                </c:pt>
                <c:pt idx="6758">
                  <c:v>4.7407824999999999</c:v>
                </c:pt>
                <c:pt idx="6759">
                  <c:v>4.7404068750016002</c:v>
                </c:pt>
                <c:pt idx="6760">
                  <c:v>4.7400368750016009</c:v>
                </c:pt>
                <c:pt idx="6761">
                  <c:v>4.7396624999999997</c:v>
                </c:pt>
                <c:pt idx="6762">
                  <c:v>4.7392584375007996</c:v>
                </c:pt>
                <c:pt idx="6763">
                  <c:v>4.7388587500000003</c:v>
                </c:pt>
                <c:pt idx="6764">
                  <c:v>4.7384306250016008</c:v>
                </c:pt>
                <c:pt idx="6765">
                  <c:v>4.7380656250016004</c:v>
                </c:pt>
                <c:pt idx="6766">
                  <c:v>4.7377353124992005</c:v>
                </c:pt>
                <c:pt idx="6767">
                  <c:v>4.7373121875007991</c:v>
                </c:pt>
                <c:pt idx="6768">
                  <c:v>4.7369174999999997</c:v>
                </c:pt>
                <c:pt idx="6769">
                  <c:v>4.7365728124992001</c:v>
                </c:pt>
                <c:pt idx="6770">
                  <c:v>4.7361887500000002</c:v>
                </c:pt>
                <c:pt idx="6771">
                  <c:v>4.7357874999999998</c:v>
                </c:pt>
                <c:pt idx="6772">
                  <c:v>4.7354509375007998</c:v>
                </c:pt>
                <c:pt idx="6773">
                  <c:v>4.7350287499999997</c:v>
                </c:pt>
                <c:pt idx="6774">
                  <c:v>4.7345521875007996</c:v>
                </c:pt>
                <c:pt idx="6775">
                  <c:v>4.7339028124992009</c:v>
                </c:pt>
                <c:pt idx="6776">
                  <c:v>4.7334206250016004</c:v>
                </c:pt>
                <c:pt idx="6777">
                  <c:v>4.7330318750016005</c:v>
                </c:pt>
                <c:pt idx="6778">
                  <c:v>4.7326731250016003</c:v>
                </c:pt>
                <c:pt idx="6779">
                  <c:v>4.7322437500000003</c:v>
                </c:pt>
                <c:pt idx="6780">
                  <c:v>4.7318474999999998</c:v>
                </c:pt>
                <c:pt idx="6781">
                  <c:v>4.7312346875007991</c:v>
                </c:pt>
                <c:pt idx="6782">
                  <c:v>4.7309009375007998</c:v>
                </c:pt>
                <c:pt idx="6783">
                  <c:v>4.7305090624992001</c:v>
                </c:pt>
                <c:pt idx="6784">
                  <c:v>4.730035</c:v>
                </c:pt>
                <c:pt idx="6785">
                  <c:v>4.7294487500000004</c:v>
                </c:pt>
                <c:pt idx="6786">
                  <c:v>4.7288409375007996</c:v>
                </c:pt>
                <c:pt idx="6787">
                  <c:v>4.7281928124992003</c:v>
                </c:pt>
                <c:pt idx="6788">
                  <c:v>4.7274937499999998</c:v>
                </c:pt>
                <c:pt idx="6789">
                  <c:v>4.7268540624992008</c:v>
                </c:pt>
                <c:pt idx="6790">
                  <c:v>4.7262584375007997</c:v>
                </c:pt>
                <c:pt idx="6791">
                  <c:v>4.7257046875007997</c:v>
                </c:pt>
                <c:pt idx="6792">
                  <c:v>4.7250912500000002</c:v>
                </c:pt>
                <c:pt idx="6793">
                  <c:v>4.7245343750016007</c:v>
                </c:pt>
                <c:pt idx="6794">
                  <c:v>4.7240465624992005</c:v>
                </c:pt>
                <c:pt idx="6795">
                  <c:v>4.7235781250016009</c:v>
                </c:pt>
                <c:pt idx="6796">
                  <c:v>4.7231981250016002</c:v>
                </c:pt>
                <c:pt idx="6797">
                  <c:v>4.7228540624992004</c:v>
                </c:pt>
                <c:pt idx="6798">
                  <c:v>4.7224612500000003</c:v>
                </c:pt>
                <c:pt idx="6799">
                  <c:v>4.7221221875007995</c:v>
                </c:pt>
                <c:pt idx="6800">
                  <c:v>4.7217950000000002</c:v>
                </c:pt>
                <c:pt idx="6801">
                  <c:v>4.7214543750016009</c:v>
                </c:pt>
                <c:pt idx="6802">
                  <c:v>4.72113125</c:v>
                </c:pt>
                <c:pt idx="6803">
                  <c:v>4.7205546875007993</c:v>
                </c:pt>
                <c:pt idx="6804">
                  <c:v>4.7200118750016005</c:v>
                </c:pt>
                <c:pt idx="6805">
                  <c:v>4.7194534375007997</c:v>
                </c:pt>
                <c:pt idx="6806">
                  <c:v>4.7189471875007998</c:v>
                </c:pt>
                <c:pt idx="6807">
                  <c:v>4.7184187499999997</c:v>
                </c:pt>
                <c:pt idx="6808">
                  <c:v>4.71794125</c:v>
                </c:pt>
                <c:pt idx="6809">
                  <c:v>4.7175437499999999</c:v>
                </c:pt>
                <c:pt idx="6810">
                  <c:v>4.7171287499999996</c:v>
                </c:pt>
                <c:pt idx="6811">
                  <c:v>4.7166943750016008</c:v>
                </c:pt>
                <c:pt idx="6812">
                  <c:v>4.7162818750016005</c:v>
                </c:pt>
                <c:pt idx="6813">
                  <c:v>4.7159381250016006</c:v>
                </c:pt>
                <c:pt idx="6814">
                  <c:v>4.7154965624992009</c:v>
                </c:pt>
                <c:pt idx="6815">
                  <c:v>4.7150371875007995</c:v>
                </c:pt>
                <c:pt idx="6816">
                  <c:v>4.7145509375007997</c:v>
                </c:pt>
                <c:pt idx="6817">
                  <c:v>4.7141556250016006</c:v>
                </c:pt>
                <c:pt idx="6818">
                  <c:v>4.713775</c:v>
                </c:pt>
                <c:pt idx="6819">
                  <c:v>4.7132924999999997</c:v>
                </c:pt>
                <c:pt idx="6820">
                  <c:v>4.712885</c:v>
                </c:pt>
                <c:pt idx="6821">
                  <c:v>4.7124812499999997</c:v>
                </c:pt>
                <c:pt idx="6822">
                  <c:v>4.7120578124992001</c:v>
                </c:pt>
                <c:pt idx="6823">
                  <c:v>4.7115900000000002</c:v>
                </c:pt>
                <c:pt idx="6824">
                  <c:v>4.7111965624992003</c:v>
                </c:pt>
                <c:pt idx="6825">
                  <c:v>4.7108115624992006</c:v>
                </c:pt>
                <c:pt idx="6826">
                  <c:v>4.7104406250016009</c:v>
                </c:pt>
                <c:pt idx="6827">
                  <c:v>4.7100531250016004</c:v>
                </c:pt>
                <c:pt idx="6828">
                  <c:v>4.7096668750016004</c:v>
                </c:pt>
                <c:pt idx="6829">
                  <c:v>4.7093256250016005</c:v>
                </c:pt>
                <c:pt idx="6830">
                  <c:v>4.7089290624992008</c:v>
                </c:pt>
                <c:pt idx="6831">
                  <c:v>4.7085662499999996</c:v>
                </c:pt>
                <c:pt idx="6832">
                  <c:v>4.7081978124992006</c:v>
                </c:pt>
                <c:pt idx="6833">
                  <c:v>4.7078656250016007</c:v>
                </c:pt>
                <c:pt idx="6834">
                  <c:v>4.7074040624992008</c:v>
                </c:pt>
                <c:pt idx="6835">
                  <c:v>4.7070590624992006</c:v>
                </c:pt>
                <c:pt idx="6836">
                  <c:v>4.7066631250016009</c:v>
                </c:pt>
                <c:pt idx="6837">
                  <c:v>4.7062837499999999</c:v>
                </c:pt>
                <c:pt idx="6838">
                  <c:v>4.7058981250016005</c:v>
                </c:pt>
                <c:pt idx="6839">
                  <c:v>4.7054940624992003</c:v>
                </c:pt>
                <c:pt idx="6840">
                  <c:v>4.7050959375007997</c:v>
                </c:pt>
                <c:pt idx="6841">
                  <c:v>4.7047568750016007</c:v>
                </c:pt>
                <c:pt idx="6842">
                  <c:v>4.7042993750016002</c:v>
                </c:pt>
                <c:pt idx="6843">
                  <c:v>4.7039549999999997</c:v>
                </c:pt>
                <c:pt idx="6844">
                  <c:v>4.7035231250016007</c:v>
                </c:pt>
                <c:pt idx="6845">
                  <c:v>4.7031462499999996</c:v>
                </c:pt>
                <c:pt idx="6846">
                  <c:v>4.7026890624992008</c:v>
                </c:pt>
                <c:pt idx="6847">
                  <c:v>4.7023628124992003</c:v>
                </c:pt>
                <c:pt idx="6848">
                  <c:v>4.7020368750016006</c:v>
                </c:pt>
                <c:pt idx="6849">
                  <c:v>4.7016959375007996</c:v>
                </c:pt>
                <c:pt idx="6850">
                  <c:v>4.7012981250016006</c:v>
                </c:pt>
                <c:pt idx="6851">
                  <c:v>4.7009759375007993</c:v>
                </c:pt>
                <c:pt idx="6852">
                  <c:v>4.7006518750016006</c:v>
                </c:pt>
                <c:pt idx="6853">
                  <c:v>4.7002934375007994</c:v>
                </c:pt>
                <c:pt idx="6854">
                  <c:v>4.6999421875007998</c:v>
                </c:pt>
                <c:pt idx="6855">
                  <c:v>4.6996025000000001</c:v>
                </c:pt>
                <c:pt idx="6856">
                  <c:v>4.6992028124992009</c:v>
                </c:pt>
                <c:pt idx="6857">
                  <c:v>4.6988640624992009</c:v>
                </c:pt>
                <c:pt idx="6858">
                  <c:v>4.6985278124992007</c:v>
                </c:pt>
                <c:pt idx="6859">
                  <c:v>4.6981525</c:v>
                </c:pt>
                <c:pt idx="6860">
                  <c:v>4.6977746875007993</c:v>
                </c:pt>
                <c:pt idx="6861">
                  <c:v>4.6974187499999998</c:v>
                </c:pt>
                <c:pt idx="6862">
                  <c:v>4.6970231250016008</c:v>
                </c:pt>
                <c:pt idx="6863">
                  <c:v>4.6966518750016002</c:v>
                </c:pt>
                <c:pt idx="6864">
                  <c:v>4.6962987500000004</c:v>
                </c:pt>
                <c:pt idx="6865">
                  <c:v>4.6961403124992005</c:v>
                </c:pt>
                <c:pt idx="6866">
                  <c:v>4.6957978124992001</c:v>
                </c:pt>
                <c:pt idx="6867">
                  <c:v>4.69541875</c:v>
                </c:pt>
                <c:pt idx="6868">
                  <c:v>4.6948575000000003</c:v>
                </c:pt>
                <c:pt idx="6869">
                  <c:v>4.6941840624992004</c:v>
                </c:pt>
                <c:pt idx="6870">
                  <c:v>4.6938012499999999</c:v>
                </c:pt>
                <c:pt idx="6871">
                  <c:v>4.6934265624992006</c:v>
                </c:pt>
                <c:pt idx="6872">
                  <c:v>4.6929868750016004</c:v>
                </c:pt>
                <c:pt idx="6873">
                  <c:v>4.6925306250016003</c:v>
                </c:pt>
                <c:pt idx="6874">
                  <c:v>4.6920696875007994</c:v>
                </c:pt>
                <c:pt idx="6875">
                  <c:v>4.6917462499999996</c:v>
                </c:pt>
                <c:pt idx="6876">
                  <c:v>4.6911525000000003</c:v>
                </c:pt>
                <c:pt idx="6877">
                  <c:v>4.6906656250016008</c:v>
                </c:pt>
                <c:pt idx="6878">
                  <c:v>4.6902809375007992</c:v>
                </c:pt>
                <c:pt idx="6879">
                  <c:v>4.6899150000000001</c:v>
                </c:pt>
                <c:pt idx="6880">
                  <c:v>4.6895353124992001</c:v>
                </c:pt>
                <c:pt idx="6881">
                  <c:v>4.6892078124992009</c:v>
                </c:pt>
                <c:pt idx="6882">
                  <c:v>4.6887631250016009</c:v>
                </c:pt>
                <c:pt idx="6883">
                  <c:v>4.6884071875007995</c:v>
                </c:pt>
                <c:pt idx="6884">
                  <c:v>4.6879471875007992</c:v>
                </c:pt>
                <c:pt idx="6885">
                  <c:v>4.6874581250016005</c:v>
                </c:pt>
                <c:pt idx="6886">
                  <c:v>4.6870987499999996</c:v>
                </c:pt>
                <c:pt idx="6887">
                  <c:v>4.6866500000000002</c:v>
                </c:pt>
                <c:pt idx="6888">
                  <c:v>4.6862874999999997</c:v>
                </c:pt>
                <c:pt idx="6889">
                  <c:v>4.6859621875007997</c:v>
                </c:pt>
                <c:pt idx="6890">
                  <c:v>4.6855265624992004</c:v>
                </c:pt>
                <c:pt idx="6891">
                  <c:v>4.6850540624992005</c:v>
                </c:pt>
                <c:pt idx="6892">
                  <c:v>4.6845228124992007</c:v>
                </c:pt>
                <c:pt idx="6893">
                  <c:v>4.6841578124992003</c:v>
                </c:pt>
                <c:pt idx="6894">
                  <c:v>4.683535</c:v>
                </c:pt>
                <c:pt idx="6895">
                  <c:v>4.6832134375007994</c:v>
                </c:pt>
                <c:pt idx="6896">
                  <c:v>4.6828862500000001</c:v>
                </c:pt>
                <c:pt idx="6897">
                  <c:v>4.6824903124992003</c:v>
                </c:pt>
                <c:pt idx="6898">
                  <c:v>4.6821296875007992</c:v>
                </c:pt>
                <c:pt idx="6899">
                  <c:v>4.6817387500000001</c:v>
                </c:pt>
                <c:pt idx="6900">
                  <c:v>4.6813165624992008</c:v>
                </c:pt>
                <c:pt idx="6901">
                  <c:v>4.6807012500000003</c:v>
                </c:pt>
                <c:pt idx="6902">
                  <c:v>4.6803575000000004</c:v>
                </c:pt>
                <c:pt idx="6903">
                  <c:v>4.6800262500000001</c:v>
                </c:pt>
                <c:pt idx="6904">
                  <c:v>4.6794531250016007</c:v>
                </c:pt>
                <c:pt idx="6905">
                  <c:v>4.6789171875007991</c:v>
                </c:pt>
                <c:pt idx="6906">
                  <c:v>4.6783593750016008</c:v>
                </c:pt>
                <c:pt idx="6907">
                  <c:v>4.6778743750016005</c:v>
                </c:pt>
                <c:pt idx="6908">
                  <c:v>4.6774318750016004</c:v>
                </c:pt>
                <c:pt idx="6909">
                  <c:v>4.6769115624992006</c:v>
                </c:pt>
                <c:pt idx="6910">
                  <c:v>4.6764531250016006</c:v>
                </c:pt>
                <c:pt idx="6911">
                  <c:v>4.675973125001601</c:v>
                </c:pt>
                <c:pt idx="6912">
                  <c:v>4.6754656250016007</c:v>
                </c:pt>
                <c:pt idx="6913">
                  <c:v>4.6750071875007997</c:v>
                </c:pt>
                <c:pt idx="6914">
                  <c:v>4.6745381250016003</c:v>
                </c:pt>
                <c:pt idx="6915">
                  <c:v>4.6741168750016007</c:v>
                </c:pt>
                <c:pt idx="6916">
                  <c:v>4.6737471875007994</c:v>
                </c:pt>
                <c:pt idx="6917">
                  <c:v>4.6733309375007996</c:v>
                </c:pt>
                <c:pt idx="6918">
                  <c:v>4.6729065624992003</c:v>
                </c:pt>
                <c:pt idx="6919">
                  <c:v>4.6725490624992005</c:v>
                </c:pt>
                <c:pt idx="6920">
                  <c:v>4.6721121875007992</c:v>
                </c:pt>
                <c:pt idx="6921">
                  <c:v>4.6716381250016008</c:v>
                </c:pt>
                <c:pt idx="6922">
                  <c:v>4.6712524999999996</c:v>
                </c:pt>
                <c:pt idx="6923">
                  <c:v>4.6708953124992005</c:v>
                </c:pt>
                <c:pt idx="6924">
                  <c:v>4.6705312499999998</c:v>
                </c:pt>
                <c:pt idx="6925">
                  <c:v>4.6701465624992009</c:v>
                </c:pt>
                <c:pt idx="6926">
                  <c:v>4.6696853124992002</c:v>
                </c:pt>
                <c:pt idx="6927">
                  <c:v>4.6691934375007991</c:v>
                </c:pt>
                <c:pt idx="6928">
                  <c:v>4.6688290624992002</c:v>
                </c:pt>
                <c:pt idx="6929">
                  <c:v>4.6683643750016008</c:v>
                </c:pt>
                <c:pt idx="6930">
                  <c:v>4.667833125001601</c:v>
                </c:pt>
                <c:pt idx="6931">
                  <c:v>4.6675125</c:v>
                </c:pt>
                <c:pt idx="6932">
                  <c:v>4.6668634375007993</c:v>
                </c:pt>
                <c:pt idx="6933">
                  <c:v>4.6665056250016006</c:v>
                </c:pt>
                <c:pt idx="6934">
                  <c:v>4.6661659375007991</c:v>
                </c:pt>
                <c:pt idx="6935">
                  <c:v>4.6655081250016002</c:v>
                </c:pt>
                <c:pt idx="6936">
                  <c:v>4.6650565624992009</c:v>
                </c:pt>
                <c:pt idx="6937">
                  <c:v>4.6646106250016004</c:v>
                </c:pt>
                <c:pt idx="6938">
                  <c:v>4.6642134375007993</c:v>
                </c:pt>
                <c:pt idx="6939">
                  <c:v>4.6638353124992005</c:v>
                </c:pt>
                <c:pt idx="6940">
                  <c:v>4.6634762500000004</c:v>
                </c:pt>
                <c:pt idx="6941">
                  <c:v>4.6630993750016003</c:v>
                </c:pt>
                <c:pt idx="6942">
                  <c:v>4.6627284375007996</c:v>
                </c:pt>
                <c:pt idx="6943">
                  <c:v>4.6623146875007997</c:v>
                </c:pt>
                <c:pt idx="6944">
                  <c:v>4.6618996875007994</c:v>
                </c:pt>
                <c:pt idx="6945">
                  <c:v>4.6614359375007997</c:v>
                </c:pt>
                <c:pt idx="6946">
                  <c:v>4.6610068750016005</c:v>
                </c:pt>
                <c:pt idx="6947">
                  <c:v>4.6605034375007994</c:v>
                </c:pt>
                <c:pt idx="6948">
                  <c:v>4.6600371875007998</c:v>
                </c:pt>
                <c:pt idx="6949">
                  <c:v>4.6595490624992006</c:v>
                </c:pt>
                <c:pt idx="6950">
                  <c:v>4.6591540624992005</c:v>
                </c:pt>
                <c:pt idx="6951">
                  <c:v>4.6588112500000003</c:v>
                </c:pt>
                <c:pt idx="6952">
                  <c:v>4.6583534375007991</c:v>
                </c:pt>
                <c:pt idx="6953">
                  <c:v>4.6580190624992008</c:v>
                </c:pt>
                <c:pt idx="6954">
                  <c:v>4.6576124999999999</c:v>
                </c:pt>
                <c:pt idx="6955">
                  <c:v>4.6572443750016008</c:v>
                </c:pt>
                <c:pt idx="6956">
                  <c:v>4.6568296875007995</c:v>
                </c:pt>
                <c:pt idx="6957">
                  <c:v>4.6563543750016008</c:v>
                </c:pt>
                <c:pt idx="6958">
                  <c:v>4.655960625001601</c:v>
                </c:pt>
                <c:pt idx="6959">
                  <c:v>4.6555143750016006</c:v>
                </c:pt>
                <c:pt idx="6960">
                  <c:v>4.6551896875007994</c:v>
                </c:pt>
                <c:pt idx="6961">
                  <c:v>4.6548396875007994</c:v>
                </c:pt>
                <c:pt idx="6962">
                  <c:v>4.65450125</c:v>
                </c:pt>
                <c:pt idx="6963">
                  <c:v>4.6540759375007994</c:v>
                </c:pt>
                <c:pt idx="6964">
                  <c:v>4.6536793750016008</c:v>
                </c:pt>
                <c:pt idx="6965">
                  <c:v>4.6531171875007997</c:v>
                </c:pt>
                <c:pt idx="6966">
                  <c:v>4.6527453124992002</c:v>
                </c:pt>
                <c:pt idx="6967">
                  <c:v>4.6523424999999996</c:v>
                </c:pt>
                <c:pt idx="6968">
                  <c:v>4.6518712500000001</c:v>
                </c:pt>
                <c:pt idx="6969">
                  <c:v>4.6514187500000004</c:v>
                </c:pt>
                <c:pt idx="6970">
                  <c:v>4.6510356250016009</c:v>
                </c:pt>
                <c:pt idx="6971">
                  <c:v>4.6505037500000004</c:v>
                </c:pt>
                <c:pt idx="6972">
                  <c:v>4.6500034375007999</c:v>
                </c:pt>
                <c:pt idx="6973">
                  <c:v>4.6493978124992008</c:v>
                </c:pt>
                <c:pt idx="6974">
                  <c:v>4.6490443750016004</c:v>
                </c:pt>
                <c:pt idx="6975">
                  <c:v>4.6487128124992001</c:v>
                </c:pt>
                <c:pt idx="6976">
                  <c:v>4.6483212500000004</c:v>
                </c:pt>
                <c:pt idx="6977">
                  <c:v>4.6479468750016002</c:v>
                </c:pt>
                <c:pt idx="6978">
                  <c:v>4.64755875</c:v>
                </c:pt>
                <c:pt idx="6979">
                  <c:v>4.6469434375007994</c:v>
                </c:pt>
                <c:pt idx="6980">
                  <c:v>4.6463821875007998</c:v>
                </c:pt>
                <c:pt idx="6981">
                  <c:v>4.6458753124992009</c:v>
                </c:pt>
                <c:pt idx="6982">
                  <c:v>4.6453840624992004</c:v>
                </c:pt>
                <c:pt idx="6983">
                  <c:v>4.6450131250016007</c:v>
                </c:pt>
                <c:pt idx="6984">
                  <c:v>4.6446100000000001</c:v>
                </c:pt>
                <c:pt idx="6985">
                  <c:v>4.6442087499999998</c:v>
                </c:pt>
                <c:pt idx="6986">
                  <c:v>4.6429690624992004</c:v>
                </c:pt>
                <c:pt idx="6987">
                  <c:v>4.6417400000000004</c:v>
                </c:pt>
                <c:pt idx="6988">
                  <c:v>4.6404512499999999</c:v>
                </c:pt>
                <c:pt idx="6989">
                  <c:v>4.6390487499999997</c:v>
                </c:pt>
                <c:pt idx="6990">
                  <c:v>4.6375453124992001</c:v>
                </c:pt>
                <c:pt idx="6991">
                  <c:v>4.6359612500000003</c:v>
                </c:pt>
                <c:pt idx="6992">
                  <c:v>4.6343559375007999</c:v>
                </c:pt>
                <c:pt idx="6993">
                  <c:v>4.6326771875007999</c:v>
                </c:pt>
                <c:pt idx="6994">
                  <c:v>4.6309575000000001</c:v>
                </c:pt>
                <c:pt idx="6995">
                  <c:v>4.6293300000000004</c:v>
                </c:pt>
                <c:pt idx="6996">
                  <c:v>4.6282053124992002</c:v>
                </c:pt>
                <c:pt idx="6997">
                  <c:v>4.6273687499999996</c:v>
                </c:pt>
                <c:pt idx="6998">
                  <c:v>4.6266112499999998</c:v>
                </c:pt>
                <c:pt idx="6999">
                  <c:v>4.6259309375007991</c:v>
                </c:pt>
                <c:pt idx="7000">
                  <c:v>4.6253087500000003</c:v>
                </c:pt>
                <c:pt idx="7001">
                  <c:v>4.6247193750016002</c:v>
                </c:pt>
                <c:pt idx="7002">
                  <c:v>4.6241615624992001</c:v>
                </c:pt>
                <c:pt idx="7003">
                  <c:v>4.6236300000000004</c:v>
                </c:pt>
                <c:pt idx="7004">
                  <c:v>4.6231334375007993</c:v>
                </c:pt>
                <c:pt idx="7005">
                  <c:v>4.6226368750016009</c:v>
                </c:pt>
                <c:pt idx="7006">
                  <c:v>4.6222012499999998</c:v>
                </c:pt>
                <c:pt idx="7007">
                  <c:v>4.6218168750016009</c:v>
                </c:pt>
                <c:pt idx="7008">
                  <c:v>4.6213781250016002</c:v>
                </c:pt>
                <c:pt idx="7009">
                  <c:v>4.6209800000000003</c:v>
                </c:pt>
                <c:pt idx="7010">
                  <c:v>4.6205546875007997</c:v>
                </c:pt>
                <c:pt idx="7011">
                  <c:v>4.6201896875007993</c:v>
                </c:pt>
                <c:pt idx="7012">
                  <c:v>4.6198325000000002</c:v>
                </c:pt>
                <c:pt idx="7013">
                  <c:v>4.6194534375007992</c:v>
                </c:pt>
                <c:pt idx="7014">
                  <c:v>4.6190859375007998</c:v>
                </c:pt>
                <c:pt idx="7015">
                  <c:v>4.6187459375007993</c:v>
                </c:pt>
                <c:pt idx="7016">
                  <c:v>4.6184181250016003</c:v>
                </c:pt>
                <c:pt idx="7017">
                  <c:v>4.6180315624992003</c:v>
                </c:pt>
                <c:pt idx="7018">
                  <c:v>4.6173962499999996</c:v>
                </c:pt>
                <c:pt idx="7019">
                  <c:v>4.617040625001601</c:v>
                </c:pt>
                <c:pt idx="7020">
                  <c:v>4.6166856250016002</c:v>
                </c:pt>
                <c:pt idx="7021">
                  <c:v>4.6163559375007992</c:v>
                </c:pt>
                <c:pt idx="7022">
                  <c:v>4.6160243750016008</c:v>
                </c:pt>
                <c:pt idx="7023">
                  <c:v>4.6156796875007995</c:v>
                </c:pt>
                <c:pt idx="7024">
                  <c:v>4.6150675000000003</c:v>
                </c:pt>
                <c:pt idx="7025">
                  <c:v>4.6144281250016004</c:v>
                </c:pt>
                <c:pt idx="7026">
                  <c:v>4.6140806250016002</c:v>
                </c:pt>
                <c:pt idx="7027">
                  <c:v>4.6134768750016004</c:v>
                </c:pt>
                <c:pt idx="7028">
                  <c:v>4.6131237499999997</c:v>
                </c:pt>
                <c:pt idx="7029">
                  <c:v>4.6124793750016009</c:v>
                </c:pt>
                <c:pt idx="7030">
                  <c:v>4.6121390624992005</c:v>
                </c:pt>
                <c:pt idx="7031">
                  <c:v>4.6118162500000004</c:v>
                </c:pt>
                <c:pt idx="7032">
                  <c:v>4.6114743750016007</c:v>
                </c:pt>
                <c:pt idx="7033">
                  <c:v>4.6111162500000002</c:v>
                </c:pt>
                <c:pt idx="7034">
                  <c:v>4.6105084375007994</c:v>
                </c:pt>
                <c:pt idx="7035">
                  <c:v>4.6099012500000001</c:v>
                </c:pt>
                <c:pt idx="7036">
                  <c:v>4.6093078124992006</c:v>
                </c:pt>
                <c:pt idx="7037">
                  <c:v>4.6087484375007994</c:v>
                </c:pt>
                <c:pt idx="7038">
                  <c:v>4.6082959375007997</c:v>
                </c:pt>
                <c:pt idx="7039">
                  <c:v>4.6078159375007992</c:v>
                </c:pt>
                <c:pt idx="7040">
                  <c:v>4.6073500000000003</c:v>
                </c:pt>
                <c:pt idx="7041">
                  <c:v>4.6069103124992008</c:v>
                </c:pt>
                <c:pt idx="7042">
                  <c:v>4.6064265624992009</c:v>
                </c:pt>
                <c:pt idx="7043">
                  <c:v>4.6059156250016002</c:v>
                </c:pt>
                <c:pt idx="7044">
                  <c:v>4.6053837499999997</c:v>
                </c:pt>
                <c:pt idx="7045">
                  <c:v>4.6048931250016008</c:v>
                </c:pt>
                <c:pt idx="7046">
                  <c:v>4.6043962499999997</c:v>
                </c:pt>
                <c:pt idx="7047">
                  <c:v>4.6039118750016002</c:v>
                </c:pt>
                <c:pt idx="7048">
                  <c:v>4.6034218750016009</c:v>
                </c:pt>
                <c:pt idx="7049">
                  <c:v>4.602926875001601</c:v>
                </c:pt>
                <c:pt idx="7050">
                  <c:v>4.6024362500000002</c:v>
                </c:pt>
                <c:pt idx="7051">
                  <c:v>4.6020149999999997</c:v>
                </c:pt>
                <c:pt idx="7052">
                  <c:v>4.6015409375007996</c:v>
                </c:pt>
                <c:pt idx="7053">
                  <c:v>4.6011937500000002</c:v>
                </c:pt>
                <c:pt idx="7054">
                  <c:v>4.6008562499999996</c:v>
                </c:pt>
                <c:pt idx="7055">
                  <c:v>4.6004690624992008</c:v>
                </c:pt>
                <c:pt idx="7056">
                  <c:v>4.6001106250016006</c:v>
                </c:pt>
                <c:pt idx="7057">
                  <c:v>4.5997275000000002</c:v>
                </c:pt>
                <c:pt idx="7058">
                  <c:v>4.5993362500000003</c:v>
                </c:pt>
                <c:pt idx="7059">
                  <c:v>4.5988978124992004</c:v>
                </c:pt>
                <c:pt idx="7060">
                  <c:v>4.5985181250016005</c:v>
                </c:pt>
                <c:pt idx="7061">
                  <c:v>4.5979153124992003</c:v>
                </c:pt>
                <c:pt idx="7062">
                  <c:v>4.5973109375007999</c:v>
                </c:pt>
                <c:pt idx="7063">
                  <c:v>4.5968653124992009</c:v>
                </c:pt>
                <c:pt idx="7064">
                  <c:v>4.5964431250016009</c:v>
                </c:pt>
                <c:pt idx="7065">
                  <c:v>4.5959787499999996</c:v>
                </c:pt>
                <c:pt idx="7066">
                  <c:v>4.5954696875007999</c:v>
                </c:pt>
                <c:pt idx="7067">
                  <c:v>4.5949206250016008</c:v>
                </c:pt>
                <c:pt idx="7068">
                  <c:v>4.5943971875007996</c:v>
                </c:pt>
                <c:pt idx="7069">
                  <c:v>4.5938965624992001</c:v>
                </c:pt>
                <c:pt idx="7070">
                  <c:v>4.5933737499999996</c:v>
                </c:pt>
                <c:pt idx="7071">
                  <c:v>4.5928437500000001</c:v>
                </c:pt>
                <c:pt idx="7072">
                  <c:v>4.5923378124992009</c:v>
                </c:pt>
                <c:pt idx="7073">
                  <c:v>4.5918903124992001</c:v>
                </c:pt>
                <c:pt idx="7074">
                  <c:v>4.5914374999999996</c:v>
                </c:pt>
                <c:pt idx="7075">
                  <c:v>4.5910118750016009</c:v>
                </c:pt>
                <c:pt idx="7076">
                  <c:v>4.5905978124992002</c:v>
                </c:pt>
                <c:pt idx="7077">
                  <c:v>4.5902015624992005</c:v>
                </c:pt>
                <c:pt idx="7078">
                  <c:v>4.5897903124992006</c:v>
                </c:pt>
                <c:pt idx="7079">
                  <c:v>4.5893915624992001</c:v>
                </c:pt>
                <c:pt idx="7080">
                  <c:v>4.5889890624992002</c:v>
                </c:pt>
                <c:pt idx="7081">
                  <c:v>4.5886128124992007</c:v>
                </c:pt>
                <c:pt idx="7082">
                  <c:v>4.58826</c:v>
                </c:pt>
                <c:pt idx="7083">
                  <c:v>4.5879259375007999</c:v>
                </c:pt>
                <c:pt idx="7084">
                  <c:v>4.5875762499999997</c:v>
                </c:pt>
                <c:pt idx="7085">
                  <c:v>4.5872384375007993</c:v>
                </c:pt>
                <c:pt idx="7086">
                  <c:v>4.5869131250016002</c:v>
                </c:pt>
                <c:pt idx="7087">
                  <c:v>4.5865753124992006</c:v>
                </c:pt>
                <c:pt idx="7088">
                  <c:v>4.5862449999999999</c:v>
                </c:pt>
                <c:pt idx="7089">
                  <c:v>4.5856718750016006</c:v>
                </c:pt>
                <c:pt idx="7090">
                  <c:v>4.5850256250016006</c:v>
                </c:pt>
                <c:pt idx="7091">
                  <c:v>4.5843659375007997</c:v>
                </c:pt>
                <c:pt idx="7092">
                  <c:v>4.5837931250016002</c:v>
                </c:pt>
                <c:pt idx="7093">
                  <c:v>4.5832781250016001</c:v>
                </c:pt>
                <c:pt idx="7094">
                  <c:v>4.58273625</c:v>
                </c:pt>
                <c:pt idx="7095">
                  <c:v>4.5822628124992004</c:v>
                </c:pt>
                <c:pt idx="7096">
                  <c:v>4.581836875001601</c:v>
                </c:pt>
                <c:pt idx="7097">
                  <c:v>4.5812934375007996</c:v>
                </c:pt>
                <c:pt idx="7098">
                  <c:v>4.5808003124992007</c:v>
                </c:pt>
                <c:pt idx="7099">
                  <c:v>4.5803584375007995</c:v>
                </c:pt>
                <c:pt idx="7100">
                  <c:v>4.5799075</c:v>
                </c:pt>
                <c:pt idx="7101">
                  <c:v>4.5794628124992007</c:v>
                </c:pt>
                <c:pt idx="7102">
                  <c:v>4.5791171875007999</c:v>
                </c:pt>
                <c:pt idx="7103">
                  <c:v>4.5786890624992003</c:v>
                </c:pt>
                <c:pt idx="7104">
                  <c:v>4.5782656250016007</c:v>
                </c:pt>
                <c:pt idx="7105">
                  <c:v>4.5778418750016003</c:v>
                </c:pt>
                <c:pt idx="7106">
                  <c:v>4.5773712499999997</c:v>
                </c:pt>
                <c:pt idx="7107">
                  <c:v>4.5769381250016004</c:v>
                </c:pt>
                <c:pt idx="7108">
                  <c:v>4.5765703124992001</c:v>
                </c:pt>
                <c:pt idx="7109">
                  <c:v>4.5761609375007994</c:v>
                </c:pt>
                <c:pt idx="7110">
                  <c:v>4.5757390624992009</c:v>
                </c:pt>
                <c:pt idx="7111">
                  <c:v>4.5752940624992009</c:v>
                </c:pt>
                <c:pt idx="7112">
                  <c:v>4.5749096875007993</c:v>
                </c:pt>
                <c:pt idx="7113">
                  <c:v>4.5745878124992005</c:v>
                </c:pt>
                <c:pt idx="7114">
                  <c:v>4.5742478124992001</c:v>
                </c:pt>
                <c:pt idx="7115">
                  <c:v>4.5738574999999999</c:v>
                </c:pt>
                <c:pt idx="7116">
                  <c:v>4.5734834375007996</c:v>
                </c:pt>
                <c:pt idx="7117">
                  <c:v>4.5731540624992002</c:v>
                </c:pt>
                <c:pt idx="7118">
                  <c:v>4.5727103124992006</c:v>
                </c:pt>
                <c:pt idx="7119">
                  <c:v>4.5723896875007997</c:v>
                </c:pt>
                <c:pt idx="7120">
                  <c:v>4.5719837500000002</c:v>
                </c:pt>
                <c:pt idx="7121">
                  <c:v>4.5716003124992008</c:v>
                </c:pt>
                <c:pt idx="7122">
                  <c:v>4.5711290624992005</c:v>
                </c:pt>
                <c:pt idx="7123">
                  <c:v>4.57069875</c:v>
                </c:pt>
                <c:pt idx="7124">
                  <c:v>4.5702321875007996</c:v>
                </c:pt>
                <c:pt idx="7125">
                  <c:v>4.5698218750016002</c:v>
                </c:pt>
                <c:pt idx="7126">
                  <c:v>4.5694284375007994</c:v>
                </c:pt>
                <c:pt idx="7127">
                  <c:v>4.5689918750016005</c:v>
                </c:pt>
                <c:pt idx="7128">
                  <c:v>4.5685806250016006</c:v>
                </c:pt>
                <c:pt idx="7129">
                  <c:v>4.5681587500000003</c:v>
                </c:pt>
                <c:pt idx="7130">
                  <c:v>4.5677581250016006</c:v>
                </c:pt>
                <c:pt idx="7131">
                  <c:v>4.5673878124992005</c:v>
                </c:pt>
                <c:pt idx="7132">
                  <c:v>4.5669874999999998</c:v>
                </c:pt>
                <c:pt idx="7133">
                  <c:v>4.5666074999999999</c:v>
                </c:pt>
                <c:pt idx="7134">
                  <c:v>4.5662503124992009</c:v>
                </c:pt>
                <c:pt idx="7135">
                  <c:v>4.5658531250016008</c:v>
                </c:pt>
                <c:pt idx="7136">
                  <c:v>4.5654887500000001</c:v>
                </c:pt>
                <c:pt idx="7137">
                  <c:v>4.5651481250016008</c:v>
                </c:pt>
                <c:pt idx="7138">
                  <c:v>4.5647453124992001</c:v>
                </c:pt>
                <c:pt idx="7139">
                  <c:v>4.5643981250016008</c:v>
                </c:pt>
                <c:pt idx="7140">
                  <c:v>4.5640128124992003</c:v>
                </c:pt>
                <c:pt idx="7141">
                  <c:v>4.56356875</c:v>
                </c:pt>
                <c:pt idx="7142">
                  <c:v>4.5631353124992007</c:v>
                </c:pt>
                <c:pt idx="7143">
                  <c:v>4.5627684375007993</c:v>
                </c:pt>
                <c:pt idx="7144">
                  <c:v>4.5624037499999996</c:v>
                </c:pt>
                <c:pt idx="7145">
                  <c:v>4.5619737499999999</c:v>
                </c:pt>
                <c:pt idx="7146">
                  <c:v>4.56159625</c:v>
                </c:pt>
                <c:pt idx="7147">
                  <c:v>4.5612325</c:v>
                </c:pt>
                <c:pt idx="7148">
                  <c:v>4.5608640624992001</c:v>
                </c:pt>
                <c:pt idx="7149">
                  <c:v>4.5605371875007998</c:v>
                </c:pt>
                <c:pt idx="7150">
                  <c:v>4.5601634375007993</c:v>
                </c:pt>
                <c:pt idx="7151">
                  <c:v>4.5597693750016006</c:v>
                </c:pt>
                <c:pt idx="7152">
                  <c:v>4.5594340624992009</c:v>
                </c:pt>
                <c:pt idx="7153">
                  <c:v>4.5590443750016005</c:v>
                </c:pt>
                <c:pt idx="7154">
                  <c:v>4.5586281250016008</c:v>
                </c:pt>
                <c:pt idx="7155">
                  <c:v>4.5582856250016004</c:v>
                </c:pt>
                <c:pt idx="7156">
                  <c:v>4.5578978124992009</c:v>
                </c:pt>
                <c:pt idx="7157">
                  <c:v>4.5575046875007992</c:v>
                </c:pt>
                <c:pt idx="7158">
                  <c:v>4.5571328124992005</c:v>
                </c:pt>
                <c:pt idx="7159">
                  <c:v>4.5567975000000001</c:v>
                </c:pt>
                <c:pt idx="7160">
                  <c:v>4.5564621875007996</c:v>
                </c:pt>
                <c:pt idx="7161">
                  <c:v>4.5560425000000002</c:v>
                </c:pt>
                <c:pt idx="7162">
                  <c:v>4.5556778124992006</c:v>
                </c:pt>
                <c:pt idx="7163">
                  <c:v>4.5552925000000002</c:v>
                </c:pt>
                <c:pt idx="7164">
                  <c:v>4.5550468750016009</c:v>
                </c:pt>
                <c:pt idx="7165">
                  <c:v>4.5546743750016008</c:v>
                </c:pt>
                <c:pt idx="7166">
                  <c:v>4.5544053124992008</c:v>
                </c:pt>
                <c:pt idx="7167">
                  <c:v>4.5542953124992005</c:v>
                </c:pt>
                <c:pt idx="7168">
                  <c:v>4.5539321875007994</c:v>
                </c:pt>
                <c:pt idx="7169">
                  <c:v>4.5535503124992003</c:v>
                </c:pt>
                <c:pt idx="7170">
                  <c:v>4.5533896875007995</c:v>
                </c:pt>
                <c:pt idx="7171">
                  <c:v>4.5532421875007998</c:v>
                </c:pt>
                <c:pt idx="7172">
                  <c:v>4.5529053124992007</c:v>
                </c:pt>
                <c:pt idx="7173">
                  <c:v>4.5525962499999997</c:v>
                </c:pt>
                <c:pt idx="7174">
                  <c:v>4.5522684375007998</c:v>
                </c:pt>
                <c:pt idx="7175">
                  <c:v>4.5519109375007991</c:v>
                </c:pt>
                <c:pt idx="7176">
                  <c:v>4.5516615624992003</c:v>
                </c:pt>
                <c:pt idx="7177">
                  <c:v>4.5512609375007997</c:v>
                </c:pt>
                <c:pt idx="7178">
                  <c:v>4.5510418750016006</c:v>
                </c:pt>
                <c:pt idx="7179">
                  <c:v>4.5508665624992002</c:v>
                </c:pt>
                <c:pt idx="7180">
                  <c:v>4.5508293750016007</c:v>
                </c:pt>
                <c:pt idx="7181">
                  <c:v>4.5504112499999998</c:v>
                </c:pt>
                <c:pt idx="7182">
                  <c:v>4.5500306250016003</c:v>
                </c:pt>
                <c:pt idx="7183">
                  <c:v>4.5496803124992002</c:v>
                </c:pt>
                <c:pt idx="7184">
                  <c:v>4.5492793750016007</c:v>
                </c:pt>
                <c:pt idx="7185">
                  <c:v>4.5489474999999997</c:v>
                </c:pt>
                <c:pt idx="7186">
                  <c:v>4.5486040624992006</c:v>
                </c:pt>
                <c:pt idx="7187">
                  <c:v>4.5482734375007992</c:v>
                </c:pt>
                <c:pt idx="7188">
                  <c:v>4.5479809375007996</c:v>
                </c:pt>
                <c:pt idx="7189">
                  <c:v>4.5475834375007995</c:v>
                </c:pt>
                <c:pt idx="7190">
                  <c:v>4.5472409375007992</c:v>
                </c:pt>
                <c:pt idx="7191">
                  <c:v>4.5470506250016003</c:v>
                </c:pt>
                <c:pt idx="7192">
                  <c:v>4.5467275000000003</c:v>
                </c:pt>
                <c:pt idx="7193">
                  <c:v>4.5463278124992001</c:v>
                </c:pt>
                <c:pt idx="7194">
                  <c:v>4.5460028124992009</c:v>
                </c:pt>
                <c:pt idx="7195">
                  <c:v>4.5456687499999999</c:v>
                </c:pt>
                <c:pt idx="7196">
                  <c:v>4.5453084375007995</c:v>
                </c:pt>
                <c:pt idx="7197">
                  <c:v>4.5451106250016009</c:v>
                </c:pt>
                <c:pt idx="7198">
                  <c:v>4.5449415624992007</c:v>
                </c:pt>
                <c:pt idx="7199">
                  <c:v>4.5445975000000001</c:v>
                </c:pt>
                <c:pt idx="7200">
                  <c:v>4.5442600000000004</c:v>
                </c:pt>
                <c:pt idx="7201">
                  <c:v>4.5438943750016003</c:v>
                </c:pt>
                <c:pt idx="7202">
                  <c:v>4.5434809375007994</c:v>
                </c:pt>
                <c:pt idx="7203">
                  <c:v>4.5430115624992009</c:v>
                </c:pt>
                <c:pt idx="7204">
                  <c:v>4.5426462499999998</c:v>
                </c:pt>
                <c:pt idx="7205">
                  <c:v>4.5423040624992002</c:v>
                </c:pt>
                <c:pt idx="7206">
                  <c:v>4.5419834375007992</c:v>
                </c:pt>
                <c:pt idx="7207">
                  <c:v>4.5416625000000002</c:v>
                </c:pt>
                <c:pt idx="7208">
                  <c:v>4.5413337499999997</c:v>
                </c:pt>
                <c:pt idx="7209">
                  <c:v>4.5409387499999996</c:v>
                </c:pt>
                <c:pt idx="7210">
                  <c:v>4.5405309375007992</c:v>
                </c:pt>
                <c:pt idx="7211">
                  <c:v>4.5400896875007994</c:v>
                </c:pt>
                <c:pt idx="7212">
                  <c:v>4.5396568750016009</c:v>
                </c:pt>
                <c:pt idx="7213">
                  <c:v>4.5393343750016006</c:v>
                </c:pt>
                <c:pt idx="7214">
                  <c:v>4.5389681250016007</c:v>
                </c:pt>
                <c:pt idx="7215">
                  <c:v>4.5385549999999997</c:v>
                </c:pt>
                <c:pt idx="7216">
                  <c:v>4.5382003124992005</c:v>
                </c:pt>
                <c:pt idx="7217">
                  <c:v>4.5378728124992005</c:v>
                </c:pt>
                <c:pt idx="7218">
                  <c:v>4.5375325000000002</c:v>
                </c:pt>
                <c:pt idx="7219">
                  <c:v>4.5372093750016003</c:v>
                </c:pt>
                <c:pt idx="7220">
                  <c:v>4.5368515624992005</c:v>
                </c:pt>
                <c:pt idx="7221">
                  <c:v>4.5365034375007998</c:v>
                </c:pt>
                <c:pt idx="7222">
                  <c:v>4.5361712499999998</c:v>
                </c:pt>
                <c:pt idx="7223">
                  <c:v>4.5358431250016009</c:v>
                </c:pt>
                <c:pt idx="7224">
                  <c:v>4.5354884375007991</c:v>
                </c:pt>
                <c:pt idx="7225">
                  <c:v>4.5350940624992004</c:v>
                </c:pt>
                <c:pt idx="7226">
                  <c:v>4.5347524999999997</c:v>
                </c:pt>
                <c:pt idx="7227">
                  <c:v>4.5343590624992007</c:v>
                </c:pt>
                <c:pt idx="7228">
                  <c:v>4.5341081250016009</c:v>
                </c:pt>
                <c:pt idx="7229">
                  <c:v>4.5338359375007995</c:v>
                </c:pt>
                <c:pt idx="7230">
                  <c:v>4.5334684375007992</c:v>
                </c:pt>
                <c:pt idx="7231">
                  <c:v>4.5331306250016006</c:v>
                </c:pt>
                <c:pt idx="7232">
                  <c:v>4.5327243750016004</c:v>
                </c:pt>
                <c:pt idx="7233">
                  <c:v>4.53236375</c:v>
                </c:pt>
                <c:pt idx="7234">
                  <c:v>4.5319484375007999</c:v>
                </c:pt>
                <c:pt idx="7235">
                  <c:v>4.5315493750016005</c:v>
                </c:pt>
                <c:pt idx="7236">
                  <c:v>4.5310281250016002</c:v>
                </c:pt>
                <c:pt idx="7237">
                  <c:v>4.5305665624992004</c:v>
                </c:pt>
                <c:pt idx="7238">
                  <c:v>4.5301212499999997</c:v>
                </c:pt>
                <c:pt idx="7239">
                  <c:v>4.5296700000000003</c:v>
                </c:pt>
                <c:pt idx="7240">
                  <c:v>4.5293028124992007</c:v>
                </c:pt>
                <c:pt idx="7241">
                  <c:v>4.5289675000000003</c:v>
                </c:pt>
                <c:pt idx="7242">
                  <c:v>4.5285993750016003</c:v>
                </c:pt>
                <c:pt idx="7243">
                  <c:v>4.5282046875007991</c:v>
                </c:pt>
                <c:pt idx="7244">
                  <c:v>4.5277728124992009</c:v>
                </c:pt>
                <c:pt idx="7245">
                  <c:v>4.5274456250016009</c:v>
                </c:pt>
                <c:pt idx="7246">
                  <c:v>4.5270646875007996</c:v>
                </c:pt>
                <c:pt idx="7247">
                  <c:v>4.5266921875007995</c:v>
                </c:pt>
                <c:pt idx="7248">
                  <c:v>4.5263134375007992</c:v>
                </c:pt>
                <c:pt idx="7249">
                  <c:v>4.5258856250016004</c:v>
                </c:pt>
                <c:pt idx="7250">
                  <c:v>4.5254984375007998</c:v>
                </c:pt>
                <c:pt idx="7251">
                  <c:v>4.5250846875007991</c:v>
                </c:pt>
                <c:pt idx="7252">
                  <c:v>4.5247462499999997</c:v>
                </c:pt>
                <c:pt idx="7253">
                  <c:v>4.5243996875007992</c:v>
                </c:pt>
                <c:pt idx="7254">
                  <c:v>4.5240653124992001</c:v>
                </c:pt>
                <c:pt idx="7255">
                  <c:v>4.5237034375007994</c:v>
                </c:pt>
                <c:pt idx="7256">
                  <c:v>4.5233678124992007</c:v>
                </c:pt>
                <c:pt idx="7257">
                  <c:v>4.5231496875007995</c:v>
                </c:pt>
                <c:pt idx="7258">
                  <c:v>4.5228303124992006</c:v>
                </c:pt>
                <c:pt idx="7259">
                  <c:v>4.5225578124992003</c:v>
                </c:pt>
                <c:pt idx="7260">
                  <c:v>4.5222371875007994</c:v>
                </c:pt>
                <c:pt idx="7261">
                  <c:v>4.5218743750016008</c:v>
                </c:pt>
                <c:pt idx="7262">
                  <c:v>4.5217115624992008</c:v>
                </c:pt>
                <c:pt idx="7263">
                  <c:v>4.521376875001601</c:v>
                </c:pt>
                <c:pt idx="7264">
                  <c:v>4.521045</c:v>
                </c:pt>
                <c:pt idx="7265">
                  <c:v>4.5207921875007999</c:v>
                </c:pt>
                <c:pt idx="7266">
                  <c:v>4.5207468750016009</c:v>
                </c:pt>
                <c:pt idx="7267">
                  <c:v>4.5203699999999998</c:v>
                </c:pt>
                <c:pt idx="7268">
                  <c:v>4.5200196875007999</c:v>
                </c:pt>
                <c:pt idx="7269">
                  <c:v>4.519829375001601</c:v>
                </c:pt>
                <c:pt idx="7270">
                  <c:v>4.5194937499999996</c:v>
                </c:pt>
                <c:pt idx="7271">
                  <c:v>4.5191240624992002</c:v>
                </c:pt>
                <c:pt idx="7272">
                  <c:v>4.5187234375007996</c:v>
                </c:pt>
                <c:pt idx="7273">
                  <c:v>4.5183046875007991</c:v>
                </c:pt>
                <c:pt idx="7274">
                  <c:v>4.5179103124992004</c:v>
                </c:pt>
                <c:pt idx="7275">
                  <c:v>4.5175806250016004</c:v>
                </c:pt>
                <c:pt idx="7276">
                  <c:v>4.5172503124992005</c:v>
                </c:pt>
                <c:pt idx="7277">
                  <c:v>4.5168999999999997</c:v>
                </c:pt>
                <c:pt idx="7278">
                  <c:v>4.5165249999999997</c:v>
                </c:pt>
                <c:pt idx="7279">
                  <c:v>4.5161868750016003</c:v>
                </c:pt>
                <c:pt idx="7280">
                  <c:v>4.5157690624992002</c:v>
                </c:pt>
                <c:pt idx="7281">
                  <c:v>4.5153481250016005</c:v>
                </c:pt>
                <c:pt idx="7282">
                  <c:v>4.5149962500000003</c:v>
                </c:pt>
                <c:pt idx="7283">
                  <c:v>4.5145815624992007</c:v>
                </c:pt>
                <c:pt idx="7284">
                  <c:v>4.5142228124992005</c:v>
                </c:pt>
                <c:pt idx="7285">
                  <c:v>4.5138540624992007</c:v>
                </c:pt>
                <c:pt idx="7286">
                  <c:v>4.5135212500000002</c:v>
                </c:pt>
                <c:pt idx="7287">
                  <c:v>4.5131662500000003</c:v>
                </c:pt>
                <c:pt idx="7288">
                  <c:v>4.5128381250016005</c:v>
                </c:pt>
                <c:pt idx="7289">
                  <c:v>4.5124915624992008</c:v>
                </c:pt>
                <c:pt idx="7290">
                  <c:v>4.5119868750016003</c:v>
                </c:pt>
                <c:pt idx="7291">
                  <c:v>4.5115046875007998</c:v>
                </c:pt>
                <c:pt idx="7292">
                  <c:v>4.5111699999999999</c:v>
                </c:pt>
                <c:pt idx="7293">
                  <c:v>4.5108243750016008</c:v>
                </c:pt>
                <c:pt idx="7294">
                  <c:v>4.5104350000000002</c:v>
                </c:pt>
                <c:pt idx="7295">
                  <c:v>4.5100206250016006</c:v>
                </c:pt>
                <c:pt idx="7296">
                  <c:v>4.5096806250016002</c:v>
                </c:pt>
                <c:pt idx="7297">
                  <c:v>4.5093212500000002</c:v>
                </c:pt>
                <c:pt idx="7298">
                  <c:v>4.5089365624992004</c:v>
                </c:pt>
                <c:pt idx="7299">
                  <c:v>4.5085678124992006</c:v>
                </c:pt>
                <c:pt idx="7300">
                  <c:v>4.508095</c:v>
                </c:pt>
                <c:pt idx="7301">
                  <c:v>4.5076615624992007</c:v>
                </c:pt>
                <c:pt idx="7302">
                  <c:v>4.50728375</c:v>
                </c:pt>
                <c:pt idx="7303">
                  <c:v>4.5068656250016002</c:v>
                </c:pt>
                <c:pt idx="7304">
                  <c:v>4.5065034375007995</c:v>
                </c:pt>
                <c:pt idx="7305">
                  <c:v>4.5061249999999999</c:v>
                </c:pt>
                <c:pt idx="7306">
                  <c:v>4.5057675000000001</c:v>
                </c:pt>
                <c:pt idx="7307">
                  <c:v>4.5053856250016002</c:v>
                </c:pt>
                <c:pt idx="7308">
                  <c:v>4.5050384375007999</c:v>
                </c:pt>
                <c:pt idx="7309">
                  <c:v>4.5047174999999999</c:v>
                </c:pt>
                <c:pt idx="7310">
                  <c:v>4.5043503124992004</c:v>
                </c:pt>
                <c:pt idx="7311">
                  <c:v>4.5039703124992005</c:v>
                </c:pt>
                <c:pt idx="7312">
                  <c:v>4.5036293750016005</c:v>
                </c:pt>
                <c:pt idx="7313">
                  <c:v>4.5032775000000003</c:v>
                </c:pt>
                <c:pt idx="7314">
                  <c:v>4.5029109375007996</c:v>
                </c:pt>
                <c:pt idx="7315">
                  <c:v>4.5025521875007994</c:v>
                </c:pt>
                <c:pt idx="7316">
                  <c:v>4.5021996875007995</c:v>
                </c:pt>
                <c:pt idx="7317">
                  <c:v>4.501834375001601</c:v>
                </c:pt>
                <c:pt idx="7318">
                  <c:v>4.5014493750016005</c:v>
                </c:pt>
                <c:pt idx="7319">
                  <c:v>4.5011025</c:v>
                </c:pt>
                <c:pt idx="7320">
                  <c:v>4.5007675000000003</c:v>
                </c:pt>
                <c:pt idx="7321">
                  <c:v>4.5003321875007991</c:v>
                </c:pt>
                <c:pt idx="7322">
                  <c:v>4.4998884375007995</c:v>
                </c:pt>
                <c:pt idx="7323">
                  <c:v>4.4995087500000004</c:v>
                </c:pt>
                <c:pt idx="7324">
                  <c:v>4.4991765624992004</c:v>
                </c:pt>
                <c:pt idx="7325">
                  <c:v>4.4988240624992004</c:v>
                </c:pt>
                <c:pt idx="7326">
                  <c:v>4.4984471875007994</c:v>
                </c:pt>
                <c:pt idx="7327">
                  <c:v>4.4980418750016007</c:v>
                </c:pt>
                <c:pt idx="7328">
                  <c:v>4.4976853124992004</c:v>
                </c:pt>
                <c:pt idx="7329">
                  <c:v>4.4973259375007997</c:v>
                </c:pt>
                <c:pt idx="7330">
                  <c:v>4.4969312500000003</c:v>
                </c:pt>
                <c:pt idx="7331">
                  <c:v>4.4964840624992002</c:v>
                </c:pt>
                <c:pt idx="7332">
                  <c:v>4.4961228124992001</c:v>
                </c:pt>
                <c:pt idx="7333">
                  <c:v>4.4957162500000001</c:v>
                </c:pt>
                <c:pt idx="7334">
                  <c:v>4.4952856250016007</c:v>
                </c:pt>
                <c:pt idx="7335">
                  <c:v>4.494889375001601</c:v>
                </c:pt>
                <c:pt idx="7336">
                  <c:v>4.4944318750016006</c:v>
                </c:pt>
                <c:pt idx="7337">
                  <c:v>4.4940593750016005</c:v>
                </c:pt>
                <c:pt idx="7338">
                  <c:v>4.4936756250016003</c:v>
                </c:pt>
                <c:pt idx="7339">
                  <c:v>4.4933484375007993</c:v>
                </c:pt>
                <c:pt idx="7340">
                  <c:v>4.4928918750016003</c:v>
                </c:pt>
                <c:pt idx="7341">
                  <c:v>4.4924309375007994</c:v>
                </c:pt>
                <c:pt idx="7342">
                  <c:v>4.4920749999999998</c:v>
                </c:pt>
                <c:pt idx="7343">
                  <c:v>4.4917362499999998</c:v>
                </c:pt>
                <c:pt idx="7344">
                  <c:v>4.4913562499999999</c:v>
                </c:pt>
                <c:pt idx="7345">
                  <c:v>4.4908646875007996</c:v>
                </c:pt>
                <c:pt idx="7346">
                  <c:v>4.4904250000000001</c:v>
                </c:pt>
                <c:pt idx="7347">
                  <c:v>4.4900996875007992</c:v>
                </c:pt>
                <c:pt idx="7348">
                  <c:v>4.4897578124992004</c:v>
                </c:pt>
                <c:pt idx="7349">
                  <c:v>4.4893200000000002</c:v>
                </c:pt>
                <c:pt idx="7350">
                  <c:v>4.4888953124992002</c:v>
                </c:pt>
                <c:pt idx="7351">
                  <c:v>4.4885306250016006</c:v>
                </c:pt>
                <c:pt idx="7352">
                  <c:v>4.4881321875007991</c:v>
                </c:pt>
                <c:pt idx="7353">
                  <c:v>4.4877381250016004</c:v>
                </c:pt>
                <c:pt idx="7354">
                  <c:v>4.4873956250016009</c:v>
                </c:pt>
                <c:pt idx="7355">
                  <c:v>4.4868937500000001</c:v>
                </c:pt>
                <c:pt idx="7356">
                  <c:v>4.4865587500000004</c:v>
                </c:pt>
                <c:pt idx="7357">
                  <c:v>4.4861700000000004</c:v>
                </c:pt>
                <c:pt idx="7358">
                  <c:v>4.4857793750016004</c:v>
                </c:pt>
                <c:pt idx="7359">
                  <c:v>4.4854525000000001</c:v>
                </c:pt>
                <c:pt idx="7360">
                  <c:v>4.4851306250016005</c:v>
                </c:pt>
                <c:pt idx="7361">
                  <c:v>4.4847487499999996</c:v>
                </c:pt>
                <c:pt idx="7362">
                  <c:v>4.4843503124992008</c:v>
                </c:pt>
                <c:pt idx="7363">
                  <c:v>4.4840259375007996</c:v>
                </c:pt>
                <c:pt idx="7364">
                  <c:v>4.4836553124992005</c:v>
                </c:pt>
                <c:pt idx="7365">
                  <c:v>4.4833009375007995</c:v>
                </c:pt>
                <c:pt idx="7366">
                  <c:v>4.4829740624992009</c:v>
                </c:pt>
                <c:pt idx="7367">
                  <c:v>4.4825731250016005</c:v>
                </c:pt>
                <c:pt idx="7368">
                  <c:v>4.4822518750016007</c:v>
                </c:pt>
                <c:pt idx="7369">
                  <c:v>4.4818996875007997</c:v>
                </c:pt>
                <c:pt idx="7370">
                  <c:v>4.4814575000000003</c:v>
                </c:pt>
                <c:pt idx="7371">
                  <c:v>4.4811028124992003</c:v>
                </c:pt>
                <c:pt idx="7372">
                  <c:v>4.4806524999999997</c:v>
                </c:pt>
                <c:pt idx="7373">
                  <c:v>4.4802324999999996</c:v>
                </c:pt>
                <c:pt idx="7374">
                  <c:v>4.4798259375007996</c:v>
                </c:pt>
                <c:pt idx="7375">
                  <c:v>4.4794634375007991</c:v>
                </c:pt>
                <c:pt idx="7376">
                  <c:v>4.4790668750016005</c:v>
                </c:pt>
                <c:pt idx="7377">
                  <c:v>4.4787365624992006</c:v>
                </c:pt>
                <c:pt idx="7378">
                  <c:v>4.4783606250016001</c:v>
                </c:pt>
                <c:pt idx="7379">
                  <c:v>4.4780181250016007</c:v>
                </c:pt>
                <c:pt idx="7380">
                  <c:v>4.4776943750016009</c:v>
                </c:pt>
                <c:pt idx="7381">
                  <c:v>4.4772843750016005</c:v>
                </c:pt>
                <c:pt idx="7382">
                  <c:v>4.4768818750016006</c:v>
                </c:pt>
                <c:pt idx="7383">
                  <c:v>4.4765309375007991</c:v>
                </c:pt>
                <c:pt idx="7384">
                  <c:v>4.4762078124992009</c:v>
                </c:pt>
                <c:pt idx="7385">
                  <c:v>4.4758528124992001</c:v>
                </c:pt>
                <c:pt idx="7386">
                  <c:v>4.4754596875007993</c:v>
                </c:pt>
                <c:pt idx="7387">
                  <c:v>4.4750840624992003</c:v>
                </c:pt>
                <c:pt idx="7388">
                  <c:v>4.4746740624992007</c:v>
                </c:pt>
                <c:pt idx="7389">
                  <c:v>4.4743234375007992</c:v>
                </c:pt>
                <c:pt idx="7390">
                  <c:v>4.4739090624992004</c:v>
                </c:pt>
                <c:pt idx="7391">
                  <c:v>4.4735634375007995</c:v>
                </c:pt>
                <c:pt idx="7392">
                  <c:v>4.473119375001601</c:v>
                </c:pt>
                <c:pt idx="7393">
                  <c:v>4.4727521875007996</c:v>
                </c:pt>
                <c:pt idx="7394">
                  <c:v>4.4724084375007997</c:v>
                </c:pt>
                <c:pt idx="7395">
                  <c:v>4.4720809375007997</c:v>
                </c:pt>
                <c:pt idx="7396">
                  <c:v>4.4717031250016008</c:v>
                </c:pt>
                <c:pt idx="7397">
                  <c:v>4.47124875</c:v>
                </c:pt>
                <c:pt idx="7398">
                  <c:v>4.4708550000000002</c:v>
                </c:pt>
                <c:pt idx="7399">
                  <c:v>4.4704831250016008</c:v>
                </c:pt>
                <c:pt idx="7400">
                  <c:v>4.4701096875007993</c:v>
                </c:pt>
                <c:pt idx="7401">
                  <c:v>4.4697487499999999</c:v>
                </c:pt>
                <c:pt idx="7402">
                  <c:v>4.4693718750016007</c:v>
                </c:pt>
                <c:pt idx="7403">
                  <c:v>4.4690031250016009</c:v>
                </c:pt>
                <c:pt idx="7404">
                  <c:v>4.4685468750016009</c:v>
                </c:pt>
                <c:pt idx="7405">
                  <c:v>4.4681674999999998</c:v>
                </c:pt>
                <c:pt idx="7406">
                  <c:v>4.4677296875007997</c:v>
                </c:pt>
                <c:pt idx="7407">
                  <c:v>4.4673578124992002</c:v>
                </c:pt>
                <c:pt idx="7408">
                  <c:v>4.4668925000000002</c:v>
                </c:pt>
                <c:pt idx="7409">
                  <c:v>4.4665409375007998</c:v>
                </c:pt>
                <c:pt idx="7410">
                  <c:v>4.4661168750016005</c:v>
                </c:pt>
                <c:pt idx="7411">
                  <c:v>4.4657834375007992</c:v>
                </c:pt>
                <c:pt idx="7412">
                  <c:v>4.4653965624992003</c:v>
                </c:pt>
                <c:pt idx="7413">
                  <c:v>4.4650462500000003</c:v>
                </c:pt>
                <c:pt idx="7414">
                  <c:v>4.4647024999999996</c:v>
                </c:pt>
                <c:pt idx="7415">
                  <c:v>4.4642971875007991</c:v>
                </c:pt>
                <c:pt idx="7416">
                  <c:v>4.4638768750016009</c:v>
                </c:pt>
                <c:pt idx="7417">
                  <c:v>4.4635168750016003</c:v>
                </c:pt>
                <c:pt idx="7418">
                  <c:v>4.4631881250016008</c:v>
                </c:pt>
                <c:pt idx="7419">
                  <c:v>4.4628515624992007</c:v>
                </c:pt>
                <c:pt idx="7420">
                  <c:v>4.4625015624992006</c:v>
                </c:pt>
                <c:pt idx="7421">
                  <c:v>4.4621240624992007</c:v>
                </c:pt>
                <c:pt idx="7422">
                  <c:v>4.4617415624992001</c:v>
                </c:pt>
                <c:pt idx="7423">
                  <c:v>4.4612878124992008</c:v>
                </c:pt>
                <c:pt idx="7424">
                  <c:v>4.4609449999999997</c:v>
                </c:pt>
                <c:pt idx="7425">
                  <c:v>4.4605606250016008</c:v>
                </c:pt>
                <c:pt idx="7426">
                  <c:v>4.4602012499999999</c:v>
                </c:pt>
                <c:pt idx="7427">
                  <c:v>4.4598415624992009</c:v>
                </c:pt>
                <c:pt idx="7428">
                  <c:v>4.4593790624992007</c:v>
                </c:pt>
                <c:pt idx="7429">
                  <c:v>4.4590403124992006</c:v>
                </c:pt>
                <c:pt idx="7430">
                  <c:v>4.4586362499999996</c:v>
                </c:pt>
                <c:pt idx="7431">
                  <c:v>4.4582712500000001</c:v>
                </c:pt>
                <c:pt idx="7432">
                  <c:v>4.4579103124992008</c:v>
                </c:pt>
                <c:pt idx="7433">
                  <c:v>4.4575440624992009</c:v>
                </c:pt>
                <c:pt idx="7434">
                  <c:v>4.4570862499999997</c:v>
                </c:pt>
                <c:pt idx="7435">
                  <c:v>4.4566387499999998</c:v>
                </c:pt>
                <c:pt idx="7436">
                  <c:v>4.4563050000000004</c:v>
                </c:pt>
                <c:pt idx="7437">
                  <c:v>4.455965</c:v>
                </c:pt>
                <c:pt idx="7438">
                  <c:v>4.4556190624992009</c:v>
                </c:pt>
                <c:pt idx="7439">
                  <c:v>4.4552340624992004</c:v>
                </c:pt>
                <c:pt idx="7440">
                  <c:v>4.4548456250016004</c:v>
                </c:pt>
                <c:pt idx="7441">
                  <c:v>4.4544484375007993</c:v>
                </c:pt>
                <c:pt idx="7442">
                  <c:v>4.4540481250016004</c:v>
                </c:pt>
                <c:pt idx="7443">
                  <c:v>4.4536953124992005</c:v>
                </c:pt>
                <c:pt idx="7444">
                  <c:v>4.4533271875007996</c:v>
                </c:pt>
                <c:pt idx="7445">
                  <c:v>4.4528846875007995</c:v>
                </c:pt>
                <c:pt idx="7446">
                  <c:v>4.4524671875007993</c:v>
                </c:pt>
                <c:pt idx="7447">
                  <c:v>4.4519846875007998</c:v>
                </c:pt>
                <c:pt idx="7448">
                  <c:v>4.4516187499999997</c:v>
                </c:pt>
                <c:pt idx="7449">
                  <c:v>4.4512265624992002</c:v>
                </c:pt>
                <c:pt idx="7450">
                  <c:v>4.4508937499999996</c:v>
                </c:pt>
                <c:pt idx="7451">
                  <c:v>4.4505153124992001</c:v>
                </c:pt>
                <c:pt idx="7452">
                  <c:v>4.4500571875007999</c:v>
                </c:pt>
                <c:pt idx="7453">
                  <c:v>4.4496571875007991</c:v>
                </c:pt>
                <c:pt idx="7454">
                  <c:v>4.4492956250016009</c:v>
                </c:pt>
                <c:pt idx="7455">
                  <c:v>4.4488868750016008</c:v>
                </c:pt>
                <c:pt idx="7456">
                  <c:v>4.4484968750016005</c:v>
                </c:pt>
                <c:pt idx="7457">
                  <c:v>4.448131875001601</c:v>
                </c:pt>
                <c:pt idx="7458">
                  <c:v>4.4477715624992005</c:v>
                </c:pt>
                <c:pt idx="7459">
                  <c:v>4.4474256250016007</c:v>
                </c:pt>
                <c:pt idx="7460">
                  <c:v>4.4469690624992007</c:v>
                </c:pt>
                <c:pt idx="7461">
                  <c:v>4.4465328124992007</c:v>
                </c:pt>
                <c:pt idx="7462">
                  <c:v>4.4461243750016006</c:v>
                </c:pt>
                <c:pt idx="7463">
                  <c:v>4.4456603124992009</c:v>
                </c:pt>
                <c:pt idx="7464">
                  <c:v>4.4453331250016008</c:v>
                </c:pt>
                <c:pt idx="7465">
                  <c:v>4.4449328124992009</c:v>
                </c:pt>
                <c:pt idx="7466">
                  <c:v>4.4445596875007993</c:v>
                </c:pt>
                <c:pt idx="7467">
                  <c:v>4.4441606250016008</c:v>
                </c:pt>
                <c:pt idx="7468">
                  <c:v>4.4437256250016004</c:v>
                </c:pt>
                <c:pt idx="7469">
                  <c:v>4.4433503124992004</c:v>
                </c:pt>
                <c:pt idx="7470">
                  <c:v>4.4428225000000001</c:v>
                </c:pt>
                <c:pt idx="7471">
                  <c:v>4.4424028124992008</c:v>
                </c:pt>
                <c:pt idx="7472">
                  <c:v>4.4420684375007999</c:v>
                </c:pt>
                <c:pt idx="7473">
                  <c:v>4.4416468750016005</c:v>
                </c:pt>
                <c:pt idx="7474">
                  <c:v>4.4412271875007994</c:v>
                </c:pt>
                <c:pt idx="7475">
                  <c:v>4.4408571875007992</c:v>
                </c:pt>
                <c:pt idx="7476">
                  <c:v>4.4405025</c:v>
                </c:pt>
                <c:pt idx="7477">
                  <c:v>4.4401312500000003</c:v>
                </c:pt>
                <c:pt idx="7478">
                  <c:v>4.43978875</c:v>
                </c:pt>
                <c:pt idx="7479">
                  <c:v>4.4394487500000004</c:v>
                </c:pt>
                <c:pt idx="7480">
                  <c:v>4.4390009375007997</c:v>
                </c:pt>
                <c:pt idx="7481">
                  <c:v>4.4386799999999997</c:v>
                </c:pt>
                <c:pt idx="7482">
                  <c:v>4.4382068750016002</c:v>
                </c:pt>
                <c:pt idx="7483">
                  <c:v>4.4378209375007991</c:v>
                </c:pt>
                <c:pt idx="7484">
                  <c:v>4.4374725000000002</c:v>
                </c:pt>
                <c:pt idx="7485">
                  <c:v>4.4370871875007998</c:v>
                </c:pt>
                <c:pt idx="7486">
                  <c:v>4.4367190624992006</c:v>
                </c:pt>
                <c:pt idx="7487">
                  <c:v>4.4363925000000002</c:v>
                </c:pt>
                <c:pt idx="7488">
                  <c:v>4.4359806250016005</c:v>
                </c:pt>
                <c:pt idx="7489">
                  <c:v>4.4355634375007993</c:v>
                </c:pt>
                <c:pt idx="7490">
                  <c:v>4.4350959375007992</c:v>
                </c:pt>
                <c:pt idx="7491">
                  <c:v>4.4345784375007993</c:v>
                </c:pt>
                <c:pt idx="7492">
                  <c:v>4.4339674999999996</c:v>
                </c:pt>
                <c:pt idx="7493">
                  <c:v>4.4332921875007996</c:v>
                </c:pt>
                <c:pt idx="7494">
                  <c:v>4.4328678124992003</c:v>
                </c:pt>
                <c:pt idx="7495">
                  <c:v>4.4324228124992002</c:v>
                </c:pt>
                <c:pt idx="7496">
                  <c:v>4.4319568750016005</c:v>
                </c:pt>
                <c:pt idx="7497">
                  <c:v>4.4315131250016009</c:v>
                </c:pt>
                <c:pt idx="7498">
                  <c:v>4.43106125</c:v>
                </c:pt>
                <c:pt idx="7499">
                  <c:v>4.4305787499999996</c:v>
                </c:pt>
                <c:pt idx="7500">
                  <c:v>4.4301025000000003</c:v>
                </c:pt>
                <c:pt idx="7501">
                  <c:v>4.4296437500000003</c:v>
                </c:pt>
                <c:pt idx="7502">
                  <c:v>4.4291725</c:v>
                </c:pt>
                <c:pt idx="7503">
                  <c:v>4.4287421875007995</c:v>
                </c:pt>
                <c:pt idx="7504">
                  <c:v>4.4283312500000003</c:v>
                </c:pt>
                <c:pt idx="7505">
                  <c:v>4.4279534375007996</c:v>
                </c:pt>
                <c:pt idx="7506">
                  <c:v>4.4275965624992004</c:v>
                </c:pt>
                <c:pt idx="7507">
                  <c:v>4.4272096875007998</c:v>
                </c:pt>
                <c:pt idx="7508">
                  <c:v>4.426545</c:v>
                </c:pt>
                <c:pt idx="7509">
                  <c:v>4.4259196875007998</c:v>
                </c:pt>
                <c:pt idx="7510">
                  <c:v>4.4253384375007991</c:v>
                </c:pt>
                <c:pt idx="7511">
                  <c:v>4.4248334375007996</c:v>
                </c:pt>
                <c:pt idx="7512">
                  <c:v>4.4243390624992003</c:v>
                </c:pt>
                <c:pt idx="7513">
                  <c:v>4.4238625000000003</c:v>
                </c:pt>
                <c:pt idx="7514">
                  <c:v>4.4233778124992007</c:v>
                </c:pt>
                <c:pt idx="7515">
                  <c:v>4.4229556250016007</c:v>
                </c:pt>
                <c:pt idx="7516">
                  <c:v>4.4224815624992004</c:v>
                </c:pt>
                <c:pt idx="7517">
                  <c:v>4.4220249999999997</c:v>
                </c:pt>
                <c:pt idx="7518">
                  <c:v>4.4216240624992009</c:v>
                </c:pt>
                <c:pt idx="7519">
                  <c:v>4.4212446875007991</c:v>
                </c:pt>
                <c:pt idx="7520">
                  <c:v>4.4208346875007996</c:v>
                </c:pt>
                <c:pt idx="7521">
                  <c:v>4.4203884375007991</c:v>
                </c:pt>
                <c:pt idx="7522">
                  <c:v>4.4199574999999998</c:v>
                </c:pt>
                <c:pt idx="7523">
                  <c:v>4.4194965624992006</c:v>
                </c:pt>
                <c:pt idx="7524">
                  <c:v>4.4190181250016005</c:v>
                </c:pt>
                <c:pt idx="7525">
                  <c:v>4.4185875000000001</c:v>
                </c:pt>
                <c:pt idx="7526">
                  <c:v>4.4182328124992001</c:v>
                </c:pt>
                <c:pt idx="7527">
                  <c:v>4.4178665624992002</c:v>
                </c:pt>
                <c:pt idx="7528">
                  <c:v>4.41751</c:v>
                </c:pt>
                <c:pt idx="7529">
                  <c:v>4.4171528124992001</c:v>
                </c:pt>
                <c:pt idx="7530">
                  <c:v>4.4167649999999998</c:v>
                </c:pt>
                <c:pt idx="7531">
                  <c:v>4.4164000000000003</c:v>
                </c:pt>
                <c:pt idx="7532">
                  <c:v>4.4160384375007995</c:v>
                </c:pt>
                <c:pt idx="7533">
                  <c:v>4.4156712499999999</c:v>
                </c:pt>
                <c:pt idx="7534">
                  <c:v>4.4152162500000003</c:v>
                </c:pt>
                <c:pt idx="7535">
                  <c:v>4.4147946875007991</c:v>
                </c:pt>
                <c:pt idx="7536">
                  <c:v>4.4144325000000002</c:v>
                </c:pt>
                <c:pt idx="7537">
                  <c:v>4.4139309375007993</c:v>
                </c:pt>
                <c:pt idx="7538">
                  <c:v>4.4135606250016002</c:v>
                </c:pt>
                <c:pt idx="7539">
                  <c:v>4.4131137499999999</c:v>
                </c:pt>
                <c:pt idx="7540">
                  <c:v>4.4127071875007999</c:v>
                </c:pt>
                <c:pt idx="7541">
                  <c:v>4.4122759375007998</c:v>
                </c:pt>
                <c:pt idx="7542">
                  <c:v>4.4118093750016003</c:v>
                </c:pt>
                <c:pt idx="7543">
                  <c:v>4.4113293750016007</c:v>
                </c:pt>
                <c:pt idx="7544">
                  <c:v>4.4108509375007996</c:v>
                </c:pt>
                <c:pt idx="7545">
                  <c:v>4.4103515624992005</c:v>
                </c:pt>
                <c:pt idx="7546">
                  <c:v>4.4098871875007992</c:v>
                </c:pt>
                <c:pt idx="7547">
                  <c:v>4.409304375001601</c:v>
                </c:pt>
                <c:pt idx="7548">
                  <c:v>4.4087812499999997</c:v>
                </c:pt>
                <c:pt idx="7549">
                  <c:v>4.4082299999999996</c:v>
                </c:pt>
                <c:pt idx="7550">
                  <c:v>4.4076443750016008</c:v>
                </c:pt>
                <c:pt idx="7551">
                  <c:v>4.4071006250016005</c:v>
                </c:pt>
                <c:pt idx="7552">
                  <c:v>4.4065821875007991</c:v>
                </c:pt>
                <c:pt idx="7553">
                  <c:v>4.4060506250016003</c:v>
                </c:pt>
                <c:pt idx="7554">
                  <c:v>4.4054646875007997</c:v>
                </c:pt>
                <c:pt idx="7555">
                  <c:v>4.4049471875007997</c:v>
                </c:pt>
                <c:pt idx="7556">
                  <c:v>4.4044381250016009</c:v>
                </c:pt>
                <c:pt idx="7557">
                  <c:v>4.4039187499999999</c:v>
                </c:pt>
                <c:pt idx="7558">
                  <c:v>4.4035978124992008</c:v>
                </c:pt>
                <c:pt idx="7559">
                  <c:v>4.4029665624992003</c:v>
                </c:pt>
                <c:pt idx="7560">
                  <c:v>4.4022559375007999</c:v>
                </c:pt>
                <c:pt idx="7561">
                  <c:v>4.4018746875007997</c:v>
                </c:pt>
                <c:pt idx="7562">
                  <c:v>4.4014249999999997</c:v>
                </c:pt>
                <c:pt idx="7563">
                  <c:v>4.4008975000000001</c:v>
                </c:pt>
                <c:pt idx="7564">
                  <c:v>4.4002699999999999</c:v>
                </c:pt>
                <c:pt idx="7565">
                  <c:v>4.3995100000000003</c:v>
                </c:pt>
                <c:pt idx="7566">
                  <c:v>4.3988050000000003</c:v>
                </c:pt>
                <c:pt idx="7567">
                  <c:v>4.3980471875007998</c:v>
                </c:pt>
                <c:pt idx="7568">
                  <c:v>4.3972781250016002</c:v>
                </c:pt>
                <c:pt idx="7569">
                  <c:v>4.3964962500000002</c:v>
                </c:pt>
                <c:pt idx="7570">
                  <c:v>4.395733125001601</c:v>
                </c:pt>
                <c:pt idx="7571">
                  <c:v>4.3949590624992005</c:v>
                </c:pt>
                <c:pt idx="7572">
                  <c:v>4.3942203124992005</c:v>
                </c:pt>
                <c:pt idx="7573">
                  <c:v>4.3935750000000002</c:v>
                </c:pt>
                <c:pt idx="7574">
                  <c:v>4.3930143750016004</c:v>
                </c:pt>
                <c:pt idx="7575">
                  <c:v>4.3925334375007994</c:v>
                </c:pt>
                <c:pt idx="7576">
                  <c:v>4.3920265624992005</c:v>
                </c:pt>
                <c:pt idx="7577">
                  <c:v>4.3915381250016008</c:v>
                </c:pt>
                <c:pt idx="7578">
                  <c:v>4.3911268750016008</c:v>
                </c:pt>
                <c:pt idx="7579">
                  <c:v>4.3907015624992001</c:v>
                </c:pt>
                <c:pt idx="7580">
                  <c:v>4.3903196875007993</c:v>
                </c:pt>
                <c:pt idx="7581">
                  <c:v>4.3899115624992007</c:v>
                </c:pt>
                <c:pt idx="7582">
                  <c:v>4.3894900000000003</c:v>
                </c:pt>
                <c:pt idx="7583">
                  <c:v>4.3890706250016009</c:v>
                </c:pt>
                <c:pt idx="7584">
                  <c:v>4.3887234375007997</c:v>
                </c:pt>
                <c:pt idx="7585">
                  <c:v>4.3883756250016006</c:v>
                </c:pt>
                <c:pt idx="7586">
                  <c:v>4.3877834375007998</c:v>
                </c:pt>
                <c:pt idx="7587">
                  <c:v>4.3872331250016003</c:v>
                </c:pt>
                <c:pt idx="7588">
                  <c:v>4.386653125001601</c:v>
                </c:pt>
                <c:pt idx="7589">
                  <c:v>4.3861906250016007</c:v>
                </c:pt>
                <c:pt idx="7590">
                  <c:v>4.3857687500000004</c:v>
                </c:pt>
                <c:pt idx="7591">
                  <c:v>4.3853049999999998</c:v>
                </c:pt>
                <c:pt idx="7592">
                  <c:v>4.3849534375007995</c:v>
                </c:pt>
                <c:pt idx="7593">
                  <c:v>4.3845987500000003</c:v>
                </c:pt>
                <c:pt idx="7594">
                  <c:v>4.3842221875007992</c:v>
                </c:pt>
                <c:pt idx="7595">
                  <c:v>4.383838125001601</c:v>
                </c:pt>
                <c:pt idx="7596">
                  <c:v>4.3834774999999997</c:v>
                </c:pt>
                <c:pt idx="7597">
                  <c:v>4.3830703124992008</c:v>
                </c:pt>
                <c:pt idx="7598">
                  <c:v>4.3827290624992008</c:v>
                </c:pt>
                <c:pt idx="7599">
                  <c:v>4.3823656250016008</c:v>
                </c:pt>
                <c:pt idx="7600">
                  <c:v>4.3819743750016009</c:v>
                </c:pt>
                <c:pt idx="7601">
                  <c:v>4.3816318750016006</c:v>
                </c:pt>
                <c:pt idx="7602">
                  <c:v>4.3812815624992005</c:v>
                </c:pt>
                <c:pt idx="7603">
                  <c:v>4.3809562499999997</c:v>
                </c:pt>
                <c:pt idx="7604">
                  <c:v>4.3805975000000004</c:v>
                </c:pt>
                <c:pt idx="7605">
                  <c:v>4.3802465624992006</c:v>
                </c:pt>
                <c:pt idx="7606">
                  <c:v>4.3797490624992008</c:v>
                </c:pt>
                <c:pt idx="7607">
                  <c:v>4.3794009375007992</c:v>
                </c:pt>
                <c:pt idx="7608">
                  <c:v>4.3789921875007991</c:v>
                </c:pt>
                <c:pt idx="7609">
                  <c:v>4.3786606250016007</c:v>
                </c:pt>
                <c:pt idx="7610">
                  <c:v>4.3782028124992003</c:v>
                </c:pt>
                <c:pt idx="7611">
                  <c:v>4.3777059375007994</c:v>
                </c:pt>
                <c:pt idx="7612">
                  <c:v>4.3769868750016006</c:v>
                </c:pt>
                <c:pt idx="7613">
                  <c:v>4.3761762500000003</c:v>
                </c:pt>
                <c:pt idx="7614">
                  <c:v>4.3752843750016002</c:v>
                </c:pt>
                <c:pt idx="7615">
                  <c:v>4.3742812500000001</c:v>
                </c:pt>
                <c:pt idx="7616">
                  <c:v>4.3732021875007998</c:v>
                </c:pt>
                <c:pt idx="7617">
                  <c:v>4.3721078124992001</c:v>
                </c:pt>
                <c:pt idx="7618">
                  <c:v>4.3710012499999999</c:v>
                </c:pt>
                <c:pt idx="7619">
                  <c:v>4.3699037499999998</c:v>
                </c:pt>
                <c:pt idx="7620">
                  <c:v>4.3687446875007998</c:v>
                </c:pt>
                <c:pt idx="7621">
                  <c:v>4.3675831250016008</c:v>
                </c:pt>
                <c:pt idx="7622">
                  <c:v>4.3666368750016007</c:v>
                </c:pt>
                <c:pt idx="7623">
                  <c:v>4.366041875001601</c:v>
                </c:pt>
                <c:pt idx="7624">
                  <c:v>4.3655203124992008</c:v>
                </c:pt>
                <c:pt idx="7625">
                  <c:v>4.3650462499999998</c:v>
                </c:pt>
                <c:pt idx="7626">
                  <c:v>4.3646556250016006</c:v>
                </c:pt>
                <c:pt idx="7627">
                  <c:v>4.3642868750016008</c:v>
                </c:pt>
                <c:pt idx="7628">
                  <c:v>4.3639374999999996</c:v>
                </c:pt>
                <c:pt idx="7629">
                  <c:v>4.3633928124992005</c:v>
                </c:pt>
                <c:pt idx="7630">
                  <c:v>4.3628728124992007</c:v>
                </c:pt>
                <c:pt idx="7631">
                  <c:v>4.3623468750016006</c:v>
                </c:pt>
                <c:pt idx="7632">
                  <c:v>4.3619018750016005</c:v>
                </c:pt>
                <c:pt idx="7633">
                  <c:v>4.3614828124992009</c:v>
                </c:pt>
                <c:pt idx="7634">
                  <c:v>4.3609862499999998</c:v>
                </c:pt>
                <c:pt idx="7635">
                  <c:v>4.3605540624992001</c:v>
                </c:pt>
                <c:pt idx="7636">
                  <c:v>4.36011375</c:v>
                </c:pt>
                <c:pt idx="7637">
                  <c:v>4.3597268750016003</c:v>
                </c:pt>
                <c:pt idx="7638">
                  <c:v>4.3592706250016002</c:v>
                </c:pt>
                <c:pt idx="7639">
                  <c:v>4.3589081250016006</c:v>
                </c:pt>
                <c:pt idx="7640">
                  <c:v>4.3584853124992007</c:v>
                </c:pt>
                <c:pt idx="7641">
                  <c:v>4.3581325</c:v>
                </c:pt>
                <c:pt idx="7642">
                  <c:v>4.3577325</c:v>
                </c:pt>
                <c:pt idx="7643">
                  <c:v>4.3573846875007991</c:v>
                </c:pt>
                <c:pt idx="7644">
                  <c:v>4.3569581250016007</c:v>
                </c:pt>
                <c:pt idx="7645">
                  <c:v>4.3566178124992003</c:v>
                </c:pt>
                <c:pt idx="7646">
                  <c:v>4.3562381250016005</c:v>
                </c:pt>
                <c:pt idx="7647">
                  <c:v>4.3558928124992002</c:v>
                </c:pt>
                <c:pt idx="7648">
                  <c:v>4.3555046875007992</c:v>
                </c:pt>
                <c:pt idx="7649">
                  <c:v>4.3550153124992006</c:v>
                </c:pt>
                <c:pt idx="7650">
                  <c:v>4.354628125001601</c:v>
                </c:pt>
                <c:pt idx="7651">
                  <c:v>4.3542946875007997</c:v>
                </c:pt>
                <c:pt idx="7652">
                  <c:v>4.3538590624992004</c:v>
                </c:pt>
                <c:pt idx="7653">
                  <c:v>4.3535234375007992</c:v>
                </c:pt>
                <c:pt idx="7654">
                  <c:v>4.3531768750016004</c:v>
                </c:pt>
                <c:pt idx="7655">
                  <c:v>4.3527550000000002</c:v>
                </c:pt>
                <c:pt idx="7656">
                  <c:v>4.3523253124992003</c:v>
                </c:pt>
                <c:pt idx="7657">
                  <c:v>4.3519721875007997</c:v>
                </c:pt>
                <c:pt idx="7658">
                  <c:v>4.3515790624992006</c:v>
                </c:pt>
                <c:pt idx="7659">
                  <c:v>4.3512237499999999</c:v>
                </c:pt>
                <c:pt idx="7660">
                  <c:v>4.3508968750016006</c:v>
                </c:pt>
                <c:pt idx="7661">
                  <c:v>4.3505324999999999</c:v>
                </c:pt>
                <c:pt idx="7662">
                  <c:v>4.3500812499999997</c:v>
                </c:pt>
                <c:pt idx="7663">
                  <c:v>4.3497440624992008</c:v>
                </c:pt>
                <c:pt idx="7664">
                  <c:v>4.3493934375007992</c:v>
                </c:pt>
                <c:pt idx="7665">
                  <c:v>4.3489015624992007</c:v>
                </c:pt>
                <c:pt idx="7666">
                  <c:v>4.3484400000000001</c:v>
                </c:pt>
                <c:pt idx="7667">
                  <c:v>4.3479643750016006</c:v>
                </c:pt>
                <c:pt idx="7668">
                  <c:v>4.3475475000000001</c:v>
                </c:pt>
                <c:pt idx="7669">
                  <c:v>4.3469953124992005</c:v>
                </c:pt>
                <c:pt idx="7670">
                  <c:v>4.3465550000000004</c:v>
                </c:pt>
                <c:pt idx="7671">
                  <c:v>4.3461003124992006</c:v>
                </c:pt>
                <c:pt idx="7672">
                  <c:v>4.3456250000000001</c:v>
                </c:pt>
                <c:pt idx="7673">
                  <c:v>4.3452646875007996</c:v>
                </c:pt>
                <c:pt idx="7674">
                  <c:v>4.3449306250016004</c:v>
                </c:pt>
                <c:pt idx="7675">
                  <c:v>4.3445840624992007</c:v>
                </c:pt>
                <c:pt idx="7676">
                  <c:v>4.3441637499999999</c:v>
                </c:pt>
                <c:pt idx="7677">
                  <c:v>4.3438278124992005</c:v>
                </c:pt>
                <c:pt idx="7678">
                  <c:v>4.3434690624992003</c:v>
                </c:pt>
                <c:pt idx="7679">
                  <c:v>4.3431437500000003</c:v>
                </c:pt>
                <c:pt idx="7680">
                  <c:v>4.3427800000000003</c:v>
                </c:pt>
                <c:pt idx="7681">
                  <c:v>4.3424178124992006</c:v>
                </c:pt>
                <c:pt idx="7682">
                  <c:v>4.3420728124992003</c:v>
                </c:pt>
                <c:pt idx="7683">
                  <c:v>4.3417393750016009</c:v>
                </c:pt>
                <c:pt idx="7684">
                  <c:v>4.3413778124992009</c:v>
                </c:pt>
                <c:pt idx="7685">
                  <c:v>4.3410237499999997</c:v>
                </c:pt>
                <c:pt idx="7686">
                  <c:v>4.3406684375007991</c:v>
                </c:pt>
                <c:pt idx="7687">
                  <c:v>4.3403450000000001</c:v>
                </c:pt>
                <c:pt idx="7688">
                  <c:v>4.3399712499999996</c:v>
                </c:pt>
                <c:pt idx="7689">
                  <c:v>4.3396406250016009</c:v>
                </c:pt>
                <c:pt idx="7690">
                  <c:v>4.3394940624992007</c:v>
                </c:pt>
                <c:pt idx="7691">
                  <c:v>4.3395440624992005</c:v>
                </c:pt>
                <c:pt idx="7692">
                  <c:v>4.3394475000000003</c:v>
                </c:pt>
                <c:pt idx="7693">
                  <c:v>4.3392312500000001</c:v>
                </c:pt>
                <c:pt idx="7694">
                  <c:v>4.3388759375007995</c:v>
                </c:pt>
                <c:pt idx="7695">
                  <c:v>4.3385409375007997</c:v>
                </c:pt>
                <c:pt idx="7696">
                  <c:v>4.3384234375007997</c:v>
                </c:pt>
                <c:pt idx="7697">
                  <c:v>4.3383753124992008</c:v>
                </c:pt>
                <c:pt idx="7698">
                  <c:v>4.3386437500000001</c:v>
                </c:pt>
                <c:pt idx="7699">
                  <c:v>4.3386403124992006</c:v>
                </c:pt>
                <c:pt idx="7700">
                  <c:v>4.3384384375007992</c:v>
                </c:pt>
                <c:pt idx="7701">
                  <c:v>4.3379971875007994</c:v>
                </c:pt>
                <c:pt idx="7702">
                  <c:v>4.3377937500000003</c:v>
                </c:pt>
                <c:pt idx="7703">
                  <c:v>4.3374137499999996</c:v>
                </c:pt>
                <c:pt idx="7704">
                  <c:v>4.3370890624992002</c:v>
                </c:pt>
                <c:pt idx="7705">
                  <c:v>4.3371859375007995</c:v>
                </c:pt>
                <c:pt idx="7706">
                  <c:v>4.3367690624992008</c:v>
                </c:pt>
                <c:pt idx="7707">
                  <c:v>4.3364296875007993</c:v>
                </c:pt>
                <c:pt idx="7708">
                  <c:v>4.3361018750016003</c:v>
                </c:pt>
                <c:pt idx="7709">
                  <c:v>4.3358618750016005</c:v>
                </c:pt>
                <c:pt idx="7710">
                  <c:v>4.3358393750016004</c:v>
                </c:pt>
                <c:pt idx="7711">
                  <c:v>4.3360096875007992</c:v>
                </c:pt>
                <c:pt idx="7712">
                  <c:v>4.3361581250016004</c:v>
                </c:pt>
                <c:pt idx="7713">
                  <c:v>4.3362259375007994</c:v>
                </c:pt>
                <c:pt idx="7714">
                  <c:v>4.3362662500000004</c:v>
                </c:pt>
                <c:pt idx="7715">
                  <c:v>4.3362328124992002</c:v>
                </c:pt>
                <c:pt idx="7716">
                  <c:v>4.3362140624992005</c:v>
                </c:pt>
                <c:pt idx="7717">
                  <c:v>4.33646625</c:v>
                </c:pt>
                <c:pt idx="7718">
                  <c:v>4.3364037499999997</c:v>
                </c:pt>
                <c:pt idx="7719">
                  <c:v>4.3363971875007996</c:v>
                </c:pt>
                <c:pt idx="7720">
                  <c:v>4.3361218750016004</c:v>
                </c:pt>
                <c:pt idx="7721">
                  <c:v>4.3360609375007995</c:v>
                </c:pt>
                <c:pt idx="7722">
                  <c:v>4.3357384375007992</c:v>
                </c:pt>
                <c:pt idx="7723">
                  <c:v>4.3353287500000004</c:v>
                </c:pt>
                <c:pt idx="7724">
                  <c:v>4.3349859375007993</c:v>
                </c:pt>
                <c:pt idx="7725">
                  <c:v>4.3346034375007996</c:v>
                </c:pt>
                <c:pt idx="7726">
                  <c:v>4.3344743750016006</c:v>
                </c:pt>
                <c:pt idx="7727">
                  <c:v>4.3346178124992001</c:v>
                </c:pt>
                <c:pt idx="7728">
                  <c:v>4.3349390624992008</c:v>
                </c:pt>
                <c:pt idx="7729">
                  <c:v>4.3349465624992005</c:v>
                </c:pt>
                <c:pt idx="7730">
                  <c:v>4.3351775000000004</c:v>
                </c:pt>
                <c:pt idx="7731">
                  <c:v>4.3350099999999996</c:v>
                </c:pt>
                <c:pt idx="7732">
                  <c:v>4.3349709375007999</c:v>
                </c:pt>
                <c:pt idx="7733">
                  <c:v>4.3349746875007993</c:v>
                </c:pt>
                <c:pt idx="7734">
                  <c:v>4.3353143750016008</c:v>
                </c:pt>
                <c:pt idx="7735">
                  <c:v>4.3355393750016002</c:v>
                </c:pt>
                <c:pt idx="7736">
                  <c:v>4.3358559375007992</c:v>
                </c:pt>
                <c:pt idx="7737">
                  <c:v>4.3358540624992008</c:v>
                </c:pt>
                <c:pt idx="7738">
                  <c:v>4.3355543750016006</c:v>
                </c:pt>
                <c:pt idx="7739">
                  <c:v>4.3352059375007999</c:v>
                </c:pt>
                <c:pt idx="7740">
                  <c:v>4.3348562499999996</c:v>
                </c:pt>
                <c:pt idx="7741">
                  <c:v>4.334593125001601</c:v>
                </c:pt>
                <c:pt idx="7742">
                  <c:v>4.3342509375007996</c:v>
                </c:pt>
                <c:pt idx="7743">
                  <c:v>4.3339062500000001</c:v>
                </c:pt>
                <c:pt idx="7744">
                  <c:v>4.3335409375007998</c:v>
                </c:pt>
                <c:pt idx="7745">
                  <c:v>4.3332206250016005</c:v>
                </c:pt>
                <c:pt idx="7746">
                  <c:v>4.3330534375007996</c:v>
                </c:pt>
                <c:pt idx="7747">
                  <c:v>4.3331862499999998</c:v>
                </c:pt>
                <c:pt idx="7748">
                  <c:v>4.3333712499999999</c:v>
                </c:pt>
                <c:pt idx="7749">
                  <c:v>4.3333581250016007</c:v>
                </c:pt>
                <c:pt idx="7750">
                  <c:v>4.3334028124992008</c:v>
                </c:pt>
                <c:pt idx="7751">
                  <c:v>4.3333575</c:v>
                </c:pt>
                <c:pt idx="7752">
                  <c:v>4.3335621875007995</c:v>
                </c:pt>
                <c:pt idx="7753">
                  <c:v>4.3334478124992009</c:v>
                </c:pt>
                <c:pt idx="7754">
                  <c:v>4.3334990624992002</c:v>
                </c:pt>
                <c:pt idx="7755">
                  <c:v>4.3331656250016009</c:v>
                </c:pt>
                <c:pt idx="7756">
                  <c:v>4.3328325000000003</c:v>
                </c:pt>
                <c:pt idx="7757">
                  <c:v>4.3325031250016002</c:v>
                </c:pt>
                <c:pt idx="7758">
                  <c:v>4.3323871875007995</c:v>
                </c:pt>
                <c:pt idx="7759">
                  <c:v>4.3322890624992008</c:v>
                </c:pt>
                <c:pt idx="7760">
                  <c:v>4.3319468750016004</c:v>
                </c:pt>
                <c:pt idx="7761">
                  <c:v>4.3316249999999998</c:v>
                </c:pt>
                <c:pt idx="7762">
                  <c:v>4.3312999999999997</c:v>
                </c:pt>
                <c:pt idx="7763">
                  <c:v>4.3310253124992002</c:v>
                </c:pt>
                <c:pt idx="7764">
                  <c:v>4.3310137500000003</c:v>
                </c:pt>
                <c:pt idx="7765">
                  <c:v>4.3311037499999996</c:v>
                </c:pt>
                <c:pt idx="7766">
                  <c:v>4.3313312499999999</c:v>
                </c:pt>
                <c:pt idx="7767">
                  <c:v>4.3312965624992001</c:v>
                </c:pt>
                <c:pt idx="7768">
                  <c:v>4.3314128124992006</c:v>
                </c:pt>
                <c:pt idx="7769">
                  <c:v>4.3310706250016002</c:v>
                </c:pt>
                <c:pt idx="7770">
                  <c:v>4.3307346875007999</c:v>
                </c:pt>
                <c:pt idx="7771">
                  <c:v>4.3305990624992008</c:v>
                </c:pt>
                <c:pt idx="7772">
                  <c:v>4.3304190624992005</c:v>
                </c:pt>
                <c:pt idx="7773">
                  <c:v>4.3300549999999998</c:v>
                </c:pt>
                <c:pt idx="7774">
                  <c:v>4.3296931250016009</c:v>
                </c:pt>
                <c:pt idx="7775">
                  <c:v>4.329349375001601</c:v>
                </c:pt>
                <c:pt idx="7776">
                  <c:v>4.3289543750016009</c:v>
                </c:pt>
                <c:pt idx="7777">
                  <c:v>4.3286906250016006</c:v>
                </c:pt>
                <c:pt idx="7778">
                  <c:v>4.3282662500000004</c:v>
                </c:pt>
                <c:pt idx="7779">
                  <c:v>4.3279406250016006</c:v>
                </c:pt>
                <c:pt idx="7780">
                  <c:v>4.3275462500000001</c:v>
                </c:pt>
                <c:pt idx="7781">
                  <c:v>4.3271403124992007</c:v>
                </c:pt>
                <c:pt idx="7782">
                  <c:v>4.3268081250016008</c:v>
                </c:pt>
                <c:pt idx="7783">
                  <c:v>4.3266337500000001</c:v>
                </c:pt>
                <c:pt idx="7784">
                  <c:v>4.3267906250016006</c:v>
                </c:pt>
                <c:pt idx="7785">
                  <c:v>4.3270978124992006</c:v>
                </c:pt>
                <c:pt idx="7786">
                  <c:v>4.3270212499999996</c:v>
                </c:pt>
                <c:pt idx="7787">
                  <c:v>4.3270437499999996</c:v>
                </c:pt>
                <c:pt idx="7788">
                  <c:v>4.3268640624992001</c:v>
                </c:pt>
                <c:pt idx="7789">
                  <c:v>4.3265268750016004</c:v>
                </c:pt>
                <c:pt idx="7790">
                  <c:v>4.3261962499999997</c:v>
                </c:pt>
                <c:pt idx="7791">
                  <c:v>4.3260431250016005</c:v>
                </c:pt>
                <c:pt idx="7792">
                  <c:v>4.3256646875007991</c:v>
                </c:pt>
                <c:pt idx="7793">
                  <c:v>4.3253384375007995</c:v>
                </c:pt>
                <c:pt idx="7794">
                  <c:v>4.3249218750016007</c:v>
                </c:pt>
                <c:pt idx="7795">
                  <c:v>4.3245328124992009</c:v>
                </c:pt>
                <c:pt idx="7796">
                  <c:v>4.3241440624992009</c:v>
                </c:pt>
                <c:pt idx="7797">
                  <c:v>4.3237296875007996</c:v>
                </c:pt>
                <c:pt idx="7798">
                  <c:v>4.3233590624992004</c:v>
                </c:pt>
                <c:pt idx="7799">
                  <c:v>4.3229740624992008</c:v>
                </c:pt>
                <c:pt idx="7800">
                  <c:v>4.3226409375007995</c:v>
                </c:pt>
                <c:pt idx="7801">
                  <c:v>4.3225474999999998</c:v>
                </c:pt>
                <c:pt idx="7802">
                  <c:v>4.3224737500000003</c:v>
                </c:pt>
                <c:pt idx="7803">
                  <c:v>4.3222746875007996</c:v>
                </c:pt>
                <c:pt idx="7804">
                  <c:v>4.3220662499999998</c:v>
                </c:pt>
                <c:pt idx="7805">
                  <c:v>4.3220868750016006</c:v>
                </c:pt>
                <c:pt idx="7806">
                  <c:v>4.3222271875007996</c:v>
                </c:pt>
                <c:pt idx="7807">
                  <c:v>4.3220284375007996</c:v>
                </c:pt>
                <c:pt idx="7808">
                  <c:v>4.3216762500000003</c:v>
                </c:pt>
                <c:pt idx="7809">
                  <c:v>4.3213528124992004</c:v>
                </c:pt>
                <c:pt idx="7810">
                  <c:v>4.3210662500000003</c:v>
                </c:pt>
                <c:pt idx="7811">
                  <c:v>4.3207053124992001</c:v>
                </c:pt>
                <c:pt idx="7812">
                  <c:v>4.3203525000000003</c:v>
                </c:pt>
                <c:pt idx="7813">
                  <c:v>4.3199790624992005</c:v>
                </c:pt>
                <c:pt idx="7814">
                  <c:v>4.3197884375007991</c:v>
                </c:pt>
                <c:pt idx="7815">
                  <c:v>4.3194740624992001</c:v>
                </c:pt>
                <c:pt idx="7816">
                  <c:v>4.3190925</c:v>
                </c:pt>
                <c:pt idx="7817">
                  <c:v>4.3186659375007999</c:v>
                </c:pt>
                <c:pt idx="7818">
                  <c:v>4.3181803124992006</c:v>
                </c:pt>
                <c:pt idx="7819">
                  <c:v>4.3178259375007997</c:v>
                </c:pt>
                <c:pt idx="7820">
                  <c:v>4.3174618750016007</c:v>
                </c:pt>
                <c:pt idx="7821">
                  <c:v>4.3170806250016005</c:v>
                </c:pt>
                <c:pt idx="7822">
                  <c:v>4.3167421875007994</c:v>
                </c:pt>
                <c:pt idx="7823">
                  <c:v>4.3165899999999997</c:v>
                </c:pt>
                <c:pt idx="7824">
                  <c:v>4.3162206250016002</c:v>
                </c:pt>
                <c:pt idx="7825">
                  <c:v>4.3158843750016009</c:v>
                </c:pt>
                <c:pt idx="7826">
                  <c:v>4.3157034375007992</c:v>
                </c:pt>
                <c:pt idx="7827">
                  <c:v>4.3153449999999998</c:v>
                </c:pt>
                <c:pt idx="7828">
                  <c:v>4.3150996875007994</c:v>
                </c:pt>
                <c:pt idx="7829">
                  <c:v>4.3147612500000001</c:v>
                </c:pt>
                <c:pt idx="7830">
                  <c:v>4.3143946875007995</c:v>
                </c:pt>
                <c:pt idx="7831">
                  <c:v>4.3140634375007991</c:v>
                </c:pt>
                <c:pt idx="7832">
                  <c:v>4.3136440624992005</c:v>
                </c:pt>
                <c:pt idx="7833">
                  <c:v>4.3132137500000001</c:v>
                </c:pt>
                <c:pt idx="7834">
                  <c:v>4.3128937499999997</c:v>
                </c:pt>
                <c:pt idx="7835">
                  <c:v>4.3125659375007999</c:v>
                </c:pt>
                <c:pt idx="7836">
                  <c:v>4.3122224999999998</c:v>
                </c:pt>
                <c:pt idx="7837">
                  <c:v>4.3118840624992005</c:v>
                </c:pt>
                <c:pt idx="7838">
                  <c:v>4.3115506250016002</c:v>
                </c:pt>
                <c:pt idx="7839">
                  <c:v>4.3113309375007995</c:v>
                </c:pt>
                <c:pt idx="7840">
                  <c:v>4.3110659375007998</c:v>
                </c:pt>
                <c:pt idx="7841">
                  <c:v>4.3111171875007992</c:v>
                </c:pt>
                <c:pt idx="7842">
                  <c:v>4.3111525000000004</c:v>
                </c:pt>
                <c:pt idx="7843">
                  <c:v>4.3110346875007997</c:v>
                </c:pt>
                <c:pt idx="7844">
                  <c:v>4.311026875001601</c:v>
                </c:pt>
                <c:pt idx="7845">
                  <c:v>4.3106409375007999</c:v>
                </c:pt>
                <c:pt idx="7846">
                  <c:v>4.3103128124992001</c:v>
                </c:pt>
                <c:pt idx="7847">
                  <c:v>4.3101568750016002</c:v>
                </c:pt>
                <c:pt idx="7848">
                  <c:v>4.3101359375007995</c:v>
                </c:pt>
                <c:pt idx="7849">
                  <c:v>4.3097728124992001</c:v>
                </c:pt>
                <c:pt idx="7850">
                  <c:v>4.3094187499999999</c:v>
                </c:pt>
                <c:pt idx="7851">
                  <c:v>4.3090225000000002</c:v>
                </c:pt>
                <c:pt idx="7852">
                  <c:v>4.3085828124992007</c:v>
                </c:pt>
                <c:pt idx="7853">
                  <c:v>4.3082206250016002</c:v>
                </c:pt>
                <c:pt idx="7854">
                  <c:v>4.307848125001601</c:v>
                </c:pt>
                <c:pt idx="7855">
                  <c:v>4.3075225000000001</c:v>
                </c:pt>
                <c:pt idx="7856">
                  <c:v>4.3071628124992003</c:v>
                </c:pt>
                <c:pt idx="7857">
                  <c:v>4.30690375</c:v>
                </c:pt>
                <c:pt idx="7858">
                  <c:v>4.3070934375007992</c:v>
                </c:pt>
                <c:pt idx="7859">
                  <c:v>4.3067846875007998</c:v>
                </c:pt>
                <c:pt idx="7860">
                  <c:v>4.3068521875007999</c:v>
                </c:pt>
                <c:pt idx="7861">
                  <c:v>4.3070387500000002</c:v>
                </c:pt>
                <c:pt idx="7862">
                  <c:v>4.3071884375007992</c:v>
                </c:pt>
                <c:pt idx="7863">
                  <c:v>4.3072284375007994</c:v>
                </c:pt>
                <c:pt idx="7864">
                  <c:v>4.3070431250016004</c:v>
                </c:pt>
                <c:pt idx="7865">
                  <c:v>4.3068959375007996</c:v>
                </c:pt>
                <c:pt idx="7866">
                  <c:v>4.3066143750016002</c:v>
                </c:pt>
                <c:pt idx="7867">
                  <c:v>4.3066153124992006</c:v>
                </c:pt>
                <c:pt idx="7868">
                  <c:v>4.3064712500000004</c:v>
                </c:pt>
                <c:pt idx="7869">
                  <c:v>4.3060740624992002</c:v>
                </c:pt>
                <c:pt idx="7870">
                  <c:v>4.3056490624992003</c:v>
                </c:pt>
                <c:pt idx="7871">
                  <c:v>4.3052640624992007</c:v>
                </c:pt>
                <c:pt idx="7872">
                  <c:v>4.3048440624992006</c:v>
                </c:pt>
                <c:pt idx="7873">
                  <c:v>4.3045140624992007</c:v>
                </c:pt>
                <c:pt idx="7874">
                  <c:v>4.3041934375007997</c:v>
                </c:pt>
                <c:pt idx="7875">
                  <c:v>4.3040906250016002</c:v>
                </c:pt>
                <c:pt idx="7876">
                  <c:v>4.3037403124992002</c:v>
                </c:pt>
                <c:pt idx="7877">
                  <c:v>4.3036387500000002</c:v>
                </c:pt>
                <c:pt idx="7878">
                  <c:v>4.3035028124992003</c:v>
                </c:pt>
                <c:pt idx="7879">
                  <c:v>4.3033946875007993</c:v>
                </c:pt>
                <c:pt idx="7880">
                  <c:v>4.3032450000000004</c:v>
                </c:pt>
                <c:pt idx="7881">
                  <c:v>4.3033478124992008</c:v>
                </c:pt>
                <c:pt idx="7882">
                  <c:v>4.3034006250016006</c:v>
                </c:pt>
                <c:pt idx="7883">
                  <c:v>4.3032000000000004</c:v>
                </c:pt>
                <c:pt idx="7884">
                  <c:v>4.3030356250016002</c:v>
                </c:pt>
                <c:pt idx="7885">
                  <c:v>4.3029946875007994</c:v>
                </c:pt>
                <c:pt idx="7886">
                  <c:v>4.3033203124992001</c:v>
                </c:pt>
                <c:pt idx="7887">
                  <c:v>4.3033868750016007</c:v>
                </c:pt>
                <c:pt idx="7888">
                  <c:v>4.303049375001601</c:v>
                </c:pt>
                <c:pt idx="7889">
                  <c:v>4.3025399999999996</c:v>
                </c:pt>
                <c:pt idx="7890">
                  <c:v>4.3020681250016004</c:v>
                </c:pt>
                <c:pt idx="7891">
                  <c:v>4.3017031250016009</c:v>
                </c:pt>
                <c:pt idx="7892">
                  <c:v>4.3013706250016002</c:v>
                </c:pt>
                <c:pt idx="7893">
                  <c:v>4.3010384375007993</c:v>
                </c:pt>
                <c:pt idx="7894">
                  <c:v>4.3008656250016006</c:v>
                </c:pt>
                <c:pt idx="7895">
                  <c:v>4.3005171875007999</c:v>
                </c:pt>
                <c:pt idx="7896">
                  <c:v>4.3002503124992009</c:v>
                </c:pt>
                <c:pt idx="7897">
                  <c:v>4.3000481250016005</c:v>
                </c:pt>
                <c:pt idx="7898">
                  <c:v>4.2997443750016009</c:v>
                </c:pt>
                <c:pt idx="7899">
                  <c:v>4.2993762499999999</c:v>
                </c:pt>
                <c:pt idx="7900">
                  <c:v>4.2989740624992008</c:v>
                </c:pt>
                <c:pt idx="7901">
                  <c:v>4.2992268750016009</c:v>
                </c:pt>
                <c:pt idx="7902">
                  <c:v>4.2992887499999997</c:v>
                </c:pt>
                <c:pt idx="7903">
                  <c:v>4.2992812499999999</c:v>
                </c:pt>
                <c:pt idx="7904">
                  <c:v>4.2991331250016005</c:v>
                </c:pt>
                <c:pt idx="7905">
                  <c:v>4.2987884375007992</c:v>
                </c:pt>
                <c:pt idx="7906">
                  <c:v>4.2987040624992003</c:v>
                </c:pt>
                <c:pt idx="7907">
                  <c:v>4.2984656250016009</c:v>
                </c:pt>
                <c:pt idx="7908">
                  <c:v>4.2980574999999996</c:v>
                </c:pt>
                <c:pt idx="7909">
                  <c:v>4.2976781250016005</c:v>
                </c:pt>
                <c:pt idx="7910">
                  <c:v>4.2973196875007993</c:v>
                </c:pt>
                <c:pt idx="7911">
                  <c:v>4.2968503124992008</c:v>
                </c:pt>
                <c:pt idx="7912">
                  <c:v>4.2965290624992001</c:v>
                </c:pt>
                <c:pt idx="7913">
                  <c:v>4.2961268750016002</c:v>
                </c:pt>
                <c:pt idx="7914">
                  <c:v>4.2956837500000002</c:v>
                </c:pt>
                <c:pt idx="7915">
                  <c:v>4.2953556250016005</c:v>
                </c:pt>
                <c:pt idx="7916">
                  <c:v>4.2951018750016008</c:v>
                </c:pt>
                <c:pt idx="7917">
                  <c:v>4.2952103124992007</c:v>
                </c:pt>
                <c:pt idx="7918">
                  <c:v>4.2953537500000003</c:v>
                </c:pt>
                <c:pt idx="7919">
                  <c:v>4.2954403124992009</c:v>
                </c:pt>
                <c:pt idx="7920">
                  <c:v>4.2955825000000001</c:v>
                </c:pt>
                <c:pt idx="7921">
                  <c:v>4.2953396875007996</c:v>
                </c:pt>
                <c:pt idx="7922">
                  <c:v>4.2955403124992007</c:v>
                </c:pt>
                <c:pt idx="7923">
                  <c:v>4.2956996875007993</c:v>
                </c:pt>
                <c:pt idx="7924">
                  <c:v>4.2957659375007999</c:v>
                </c:pt>
                <c:pt idx="7925">
                  <c:v>4.2958818750016006</c:v>
                </c:pt>
                <c:pt idx="7926">
                  <c:v>4.2955218750016009</c:v>
                </c:pt>
                <c:pt idx="7927">
                  <c:v>4.2951915624992001</c:v>
                </c:pt>
                <c:pt idx="7928">
                  <c:v>4.2947912500000003</c:v>
                </c:pt>
                <c:pt idx="7929">
                  <c:v>4.2944809375007997</c:v>
                </c:pt>
                <c:pt idx="7930">
                  <c:v>4.2941462499999998</c:v>
                </c:pt>
                <c:pt idx="7931">
                  <c:v>4.2937618750016009</c:v>
                </c:pt>
                <c:pt idx="7932">
                  <c:v>4.2934418750016006</c:v>
                </c:pt>
                <c:pt idx="7933">
                  <c:v>4.2930737499999996</c:v>
                </c:pt>
                <c:pt idx="7934">
                  <c:v>4.2927278124992005</c:v>
                </c:pt>
                <c:pt idx="7935">
                  <c:v>4.2924078124992002</c:v>
                </c:pt>
                <c:pt idx="7936">
                  <c:v>4.2920668750016002</c:v>
                </c:pt>
                <c:pt idx="7937">
                  <c:v>4.292128125001601</c:v>
                </c:pt>
                <c:pt idx="7938">
                  <c:v>4.2922271875007993</c:v>
                </c:pt>
                <c:pt idx="7939">
                  <c:v>4.2921490624992007</c:v>
                </c:pt>
                <c:pt idx="7940">
                  <c:v>4.2917490624992007</c:v>
                </c:pt>
                <c:pt idx="7941">
                  <c:v>4.2913090624992005</c:v>
                </c:pt>
                <c:pt idx="7942">
                  <c:v>4.2909653124992007</c:v>
                </c:pt>
                <c:pt idx="7943">
                  <c:v>4.2906331250016008</c:v>
                </c:pt>
                <c:pt idx="7944">
                  <c:v>4.2902746875007995</c:v>
                </c:pt>
                <c:pt idx="7945">
                  <c:v>4.2899390624992009</c:v>
                </c:pt>
                <c:pt idx="7946">
                  <c:v>4.2897565624992007</c:v>
                </c:pt>
                <c:pt idx="7947">
                  <c:v>4.2897653124992008</c:v>
                </c:pt>
                <c:pt idx="7948">
                  <c:v>4.2896078124992005</c:v>
                </c:pt>
                <c:pt idx="7949">
                  <c:v>4.2896178124992002</c:v>
                </c:pt>
                <c:pt idx="7950">
                  <c:v>4.2892625000000004</c:v>
                </c:pt>
                <c:pt idx="7951">
                  <c:v>4.2895056250016008</c:v>
                </c:pt>
                <c:pt idx="7952">
                  <c:v>4.2891287499999997</c:v>
                </c:pt>
                <c:pt idx="7953">
                  <c:v>4.2887818750016002</c:v>
                </c:pt>
                <c:pt idx="7954">
                  <c:v>4.2884425000000004</c:v>
                </c:pt>
                <c:pt idx="7955">
                  <c:v>4.2881168750016005</c:v>
                </c:pt>
                <c:pt idx="7956">
                  <c:v>4.2878487500000002</c:v>
                </c:pt>
                <c:pt idx="7957">
                  <c:v>4.2877450000000001</c:v>
                </c:pt>
                <c:pt idx="7958">
                  <c:v>4.2873568750016009</c:v>
                </c:pt>
                <c:pt idx="7959">
                  <c:v>4.2872103124992007</c:v>
                </c:pt>
                <c:pt idx="7960">
                  <c:v>4.2872509375007999</c:v>
                </c:pt>
                <c:pt idx="7961">
                  <c:v>4.287255</c:v>
                </c:pt>
                <c:pt idx="7962">
                  <c:v>4.2870062500000001</c:v>
                </c:pt>
                <c:pt idx="7963">
                  <c:v>4.2866278124992006</c:v>
                </c:pt>
                <c:pt idx="7964">
                  <c:v>4.2865818750016009</c:v>
                </c:pt>
                <c:pt idx="7965">
                  <c:v>4.2866581250016003</c:v>
                </c:pt>
                <c:pt idx="7966">
                  <c:v>4.2863146875007994</c:v>
                </c:pt>
                <c:pt idx="7967">
                  <c:v>4.2859875000000001</c:v>
                </c:pt>
                <c:pt idx="7968">
                  <c:v>4.2856515624992007</c:v>
                </c:pt>
                <c:pt idx="7969">
                  <c:v>4.285348125001601</c:v>
                </c:pt>
                <c:pt idx="7970">
                  <c:v>4.2851728124992006</c:v>
                </c:pt>
                <c:pt idx="7971">
                  <c:v>4.2848056250016002</c:v>
                </c:pt>
                <c:pt idx="7972">
                  <c:v>4.2844490624992009</c:v>
                </c:pt>
                <c:pt idx="7973">
                  <c:v>4.2841728124992002</c:v>
                </c:pt>
                <c:pt idx="7974">
                  <c:v>4.2838456250016002</c:v>
                </c:pt>
                <c:pt idx="7975">
                  <c:v>4.2834865624992009</c:v>
                </c:pt>
                <c:pt idx="7976">
                  <c:v>4.2831531250016006</c:v>
                </c:pt>
                <c:pt idx="7977">
                  <c:v>4.2827806250016005</c:v>
                </c:pt>
                <c:pt idx="7978">
                  <c:v>4.2824443750016004</c:v>
                </c:pt>
                <c:pt idx="7979">
                  <c:v>4.2822209375007994</c:v>
                </c:pt>
                <c:pt idx="7980">
                  <c:v>4.2820146875007996</c:v>
                </c:pt>
                <c:pt idx="7981">
                  <c:v>4.2821659375007997</c:v>
                </c:pt>
                <c:pt idx="7982">
                  <c:v>4.2821443750016002</c:v>
                </c:pt>
                <c:pt idx="7983">
                  <c:v>4.2817956250016005</c:v>
                </c:pt>
                <c:pt idx="7984">
                  <c:v>4.2820412499999998</c:v>
                </c:pt>
                <c:pt idx="7985">
                  <c:v>4.2820262500000004</c:v>
                </c:pt>
                <c:pt idx="7986">
                  <c:v>4.2816953124992008</c:v>
                </c:pt>
                <c:pt idx="7987">
                  <c:v>4.2813231250016006</c:v>
                </c:pt>
                <c:pt idx="7988">
                  <c:v>4.2809934375007996</c:v>
                </c:pt>
                <c:pt idx="7989">
                  <c:v>4.2806518750016007</c:v>
                </c:pt>
                <c:pt idx="7990">
                  <c:v>4.2803118750016003</c:v>
                </c:pt>
                <c:pt idx="7991">
                  <c:v>4.2800793750016002</c:v>
                </c:pt>
                <c:pt idx="7992">
                  <c:v>4.2800487499999997</c:v>
                </c:pt>
                <c:pt idx="7993">
                  <c:v>4.2796990624992004</c:v>
                </c:pt>
                <c:pt idx="7994">
                  <c:v>4.2793359375007993</c:v>
                </c:pt>
                <c:pt idx="7995">
                  <c:v>4.2789459375007999</c:v>
                </c:pt>
                <c:pt idx="7996">
                  <c:v>4.2785418750016007</c:v>
                </c:pt>
                <c:pt idx="7997">
                  <c:v>4.2781528124992008</c:v>
                </c:pt>
                <c:pt idx="7998">
                  <c:v>4.2777637500000001</c:v>
                </c:pt>
                <c:pt idx="7999">
                  <c:v>4.2773865624992009</c:v>
                </c:pt>
                <c:pt idx="8000">
                  <c:v>4.2771918750016003</c:v>
                </c:pt>
                <c:pt idx="8001">
                  <c:v>4.2771103124992003</c:v>
                </c:pt>
                <c:pt idx="8002">
                  <c:v>4.2774309375007995</c:v>
                </c:pt>
                <c:pt idx="8003">
                  <c:v>4.2770803124992005</c:v>
                </c:pt>
                <c:pt idx="8004">
                  <c:v>4.2767190624992004</c:v>
                </c:pt>
                <c:pt idx="8005">
                  <c:v>4.2763881250016009</c:v>
                </c:pt>
                <c:pt idx="8006">
                  <c:v>4.2760753124992004</c:v>
                </c:pt>
                <c:pt idx="8007">
                  <c:v>4.2757496875007996</c:v>
                </c:pt>
                <c:pt idx="8008">
                  <c:v>4.2757784375007999</c:v>
                </c:pt>
                <c:pt idx="8009">
                  <c:v>4.2756284375007994</c:v>
                </c:pt>
                <c:pt idx="8010">
                  <c:v>4.2757393750016002</c:v>
                </c:pt>
                <c:pt idx="8011">
                  <c:v>4.2757434375007994</c:v>
                </c:pt>
                <c:pt idx="8012">
                  <c:v>4.2756668750016003</c:v>
                </c:pt>
                <c:pt idx="8013">
                  <c:v>4.2754903124992003</c:v>
                </c:pt>
                <c:pt idx="8014">
                  <c:v>4.2753793750016005</c:v>
                </c:pt>
                <c:pt idx="8015">
                  <c:v>4.2750293750016004</c:v>
                </c:pt>
                <c:pt idx="8016">
                  <c:v>4.2746843750016001</c:v>
                </c:pt>
                <c:pt idx="8017">
                  <c:v>4.2742978124992002</c:v>
                </c:pt>
                <c:pt idx="8018">
                  <c:v>4.2739215624992006</c:v>
                </c:pt>
                <c:pt idx="8019">
                  <c:v>4.2735928124992002</c:v>
                </c:pt>
                <c:pt idx="8020">
                  <c:v>4.2732571875007999</c:v>
                </c:pt>
                <c:pt idx="8021">
                  <c:v>4.2729340624992007</c:v>
                </c:pt>
                <c:pt idx="8022">
                  <c:v>4.272545</c:v>
                </c:pt>
                <c:pt idx="8023">
                  <c:v>4.2722103124992001</c:v>
                </c:pt>
                <c:pt idx="8024">
                  <c:v>4.2717784375007994</c:v>
                </c:pt>
                <c:pt idx="8025">
                  <c:v>4.2715696875007998</c:v>
                </c:pt>
                <c:pt idx="8026">
                  <c:v>4.2714596875007995</c:v>
                </c:pt>
                <c:pt idx="8027">
                  <c:v>4.2714253124992005</c:v>
                </c:pt>
                <c:pt idx="8028">
                  <c:v>4.2715709375007993</c:v>
                </c:pt>
                <c:pt idx="8029">
                  <c:v>4.2715040624992007</c:v>
                </c:pt>
                <c:pt idx="8030">
                  <c:v>4.2716287499999996</c:v>
                </c:pt>
                <c:pt idx="8031">
                  <c:v>4.2719956250016002</c:v>
                </c:pt>
                <c:pt idx="8032">
                  <c:v>4.2720896875007996</c:v>
                </c:pt>
                <c:pt idx="8033">
                  <c:v>4.2721021875007992</c:v>
                </c:pt>
                <c:pt idx="8034">
                  <c:v>4.2717556250016004</c:v>
                </c:pt>
                <c:pt idx="8035">
                  <c:v>4.2713037500000004</c:v>
                </c:pt>
                <c:pt idx="8036">
                  <c:v>4.2709346875007999</c:v>
                </c:pt>
                <c:pt idx="8037">
                  <c:v>4.2704912500000001</c:v>
                </c:pt>
                <c:pt idx="8038">
                  <c:v>4.2701578124992006</c:v>
                </c:pt>
                <c:pt idx="8039">
                  <c:v>4.2697725000000002</c:v>
                </c:pt>
                <c:pt idx="8040">
                  <c:v>4.2694475000000001</c:v>
                </c:pt>
                <c:pt idx="8041">
                  <c:v>4.2695140624992005</c:v>
                </c:pt>
                <c:pt idx="8042">
                  <c:v>4.2696281250016002</c:v>
                </c:pt>
                <c:pt idx="8043">
                  <c:v>4.2694468750016004</c:v>
                </c:pt>
                <c:pt idx="8044">
                  <c:v>4.269043125001601</c:v>
                </c:pt>
                <c:pt idx="8045">
                  <c:v>4.2686759375007997</c:v>
                </c:pt>
                <c:pt idx="8046">
                  <c:v>4.2684934375007995</c:v>
                </c:pt>
                <c:pt idx="8047">
                  <c:v>4.2686603124992004</c:v>
                </c:pt>
                <c:pt idx="8048">
                  <c:v>4.2687437499999996</c:v>
                </c:pt>
                <c:pt idx="8049">
                  <c:v>4.2687043750016009</c:v>
                </c:pt>
                <c:pt idx="8050">
                  <c:v>4.2685712499999999</c:v>
                </c:pt>
                <c:pt idx="8051">
                  <c:v>4.2682271875007993</c:v>
                </c:pt>
                <c:pt idx="8052">
                  <c:v>4.2678421875007997</c:v>
                </c:pt>
                <c:pt idx="8053">
                  <c:v>4.2674849999999998</c:v>
                </c:pt>
                <c:pt idx="8054">
                  <c:v>4.2671590624992009</c:v>
                </c:pt>
                <c:pt idx="8055">
                  <c:v>4.2667934375007999</c:v>
                </c:pt>
                <c:pt idx="8056">
                  <c:v>4.2664721875007992</c:v>
                </c:pt>
                <c:pt idx="8057">
                  <c:v>4.2661109375007991</c:v>
                </c:pt>
                <c:pt idx="8058">
                  <c:v>4.2661715624992009</c:v>
                </c:pt>
                <c:pt idx="8059">
                  <c:v>4.2662081250016008</c:v>
                </c:pt>
                <c:pt idx="8060">
                  <c:v>4.2660850000000003</c:v>
                </c:pt>
                <c:pt idx="8061">
                  <c:v>4.2660821875007997</c:v>
                </c:pt>
                <c:pt idx="8062">
                  <c:v>4.2663184375007992</c:v>
                </c:pt>
                <c:pt idx="8063">
                  <c:v>4.2666146875007991</c:v>
                </c:pt>
                <c:pt idx="8064">
                  <c:v>4.2669659375007996</c:v>
                </c:pt>
                <c:pt idx="8065">
                  <c:v>4.2671481250016008</c:v>
                </c:pt>
                <c:pt idx="8066">
                  <c:v>4.2667771875007992</c:v>
                </c:pt>
                <c:pt idx="8067">
                  <c:v>4.2663956250016009</c:v>
                </c:pt>
                <c:pt idx="8068">
                  <c:v>4.2660715624992003</c:v>
                </c:pt>
                <c:pt idx="8069">
                  <c:v>4.2657071875007997</c:v>
                </c:pt>
                <c:pt idx="8070">
                  <c:v>4.2653425</c:v>
                </c:pt>
                <c:pt idx="8071">
                  <c:v>4.26495625</c:v>
                </c:pt>
                <c:pt idx="8072">
                  <c:v>4.2646015624992009</c:v>
                </c:pt>
                <c:pt idx="8073">
                  <c:v>4.2641962500000004</c:v>
                </c:pt>
                <c:pt idx="8074">
                  <c:v>4.2638265624992009</c:v>
                </c:pt>
                <c:pt idx="8075">
                  <c:v>4.2635168750016001</c:v>
                </c:pt>
                <c:pt idx="8076">
                  <c:v>4.2637053124992006</c:v>
                </c:pt>
                <c:pt idx="8077">
                  <c:v>4.2637718750016003</c:v>
                </c:pt>
                <c:pt idx="8078">
                  <c:v>4.2641459375007997</c:v>
                </c:pt>
                <c:pt idx="8079">
                  <c:v>4.2644812500000002</c:v>
                </c:pt>
                <c:pt idx="8080">
                  <c:v>4.2644518750016003</c:v>
                </c:pt>
                <c:pt idx="8081">
                  <c:v>4.2640793750016002</c:v>
                </c:pt>
                <c:pt idx="8082">
                  <c:v>4.2637043750016002</c:v>
                </c:pt>
                <c:pt idx="8083">
                  <c:v>4.2634143750016005</c:v>
                </c:pt>
                <c:pt idx="8084">
                  <c:v>4.2637446875007994</c:v>
                </c:pt>
                <c:pt idx="8085">
                  <c:v>4.2639331250016008</c:v>
                </c:pt>
                <c:pt idx="8086">
                  <c:v>4.2640834375007994</c:v>
                </c:pt>
                <c:pt idx="8087">
                  <c:v>4.2639371875007992</c:v>
                </c:pt>
                <c:pt idx="8088">
                  <c:v>4.2635937500000001</c:v>
                </c:pt>
                <c:pt idx="8089">
                  <c:v>4.2632493750016005</c:v>
                </c:pt>
                <c:pt idx="8090">
                  <c:v>4.2629062500000003</c:v>
                </c:pt>
                <c:pt idx="8091">
                  <c:v>4.2625262499999996</c:v>
                </c:pt>
                <c:pt idx="8092">
                  <c:v>4.2621609375007994</c:v>
                </c:pt>
                <c:pt idx="8093">
                  <c:v>4.2617459375007991</c:v>
                </c:pt>
                <c:pt idx="8094">
                  <c:v>4.2616806250016008</c:v>
                </c:pt>
                <c:pt idx="8095">
                  <c:v>4.2613796875007992</c:v>
                </c:pt>
                <c:pt idx="8096">
                  <c:v>4.2610568750016009</c:v>
                </c:pt>
                <c:pt idx="8097">
                  <c:v>4.260675</c:v>
                </c:pt>
                <c:pt idx="8098">
                  <c:v>4.2606109375007994</c:v>
                </c:pt>
                <c:pt idx="8099">
                  <c:v>4.2609331250016007</c:v>
                </c:pt>
                <c:pt idx="8100">
                  <c:v>4.2612778124992001</c:v>
                </c:pt>
                <c:pt idx="8101">
                  <c:v>4.2614412499999998</c:v>
                </c:pt>
                <c:pt idx="8102">
                  <c:v>4.2616715624992008</c:v>
                </c:pt>
                <c:pt idx="8103">
                  <c:v>4.2617356250016005</c:v>
                </c:pt>
                <c:pt idx="8104">
                  <c:v>4.2616449999999997</c:v>
                </c:pt>
                <c:pt idx="8105">
                  <c:v>4.2614509375007996</c:v>
                </c:pt>
                <c:pt idx="8106">
                  <c:v>4.2610631250016002</c:v>
                </c:pt>
                <c:pt idx="8107">
                  <c:v>4.2607146875007995</c:v>
                </c:pt>
                <c:pt idx="8108">
                  <c:v>4.2602709375007999</c:v>
                </c:pt>
                <c:pt idx="8109">
                  <c:v>4.2599221875007993</c:v>
                </c:pt>
                <c:pt idx="8110">
                  <c:v>4.2596015624992001</c:v>
                </c:pt>
                <c:pt idx="8111">
                  <c:v>4.2591925000000002</c:v>
                </c:pt>
                <c:pt idx="8112">
                  <c:v>4.2588249999999999</c:v>
                </c:pt>
                <c:pt idx="8113">
                  <c:v>4.2584762500000002</c:v>
                </c:pt>
                <c:pt idx="8114">
                  <c:v>4.2580937499999996</c:v>
                </c:pt>
                <c:pt idx="8115">
                  <c:v>4.2577568750016006</c:v>
                </c:pt>
                <c:pt idx="8116">
                  <c:v>4.2573971875007999</c:v>
                </c:pt>
                <c:pt idx="8117">
                  <c:v>4.2570696875007998</c:v>
                </c:pt>
                <c:pt idx="8118">
                  <c:v>4.2566612499999996</c:v>
                </c:pt>
                <c:pt idx="8119">
                  <c:v>4.2563278124992001</c:v>
                </c:pt>
                <c:pt idx="8120">
                  <c:v>4.2559618750016002</c:v>
                </c:pt>
                <c:pt idx="8121">
                  <c:v>4.2554425</c:v>
                </c:pt>
                <c:pt idx="8122">
                  <c:v>4.2550049999999997</c:v>
                </c:pt>
                <c:pt idx="8123">
                  <c:v>4.2546015624992002</c:v>
                </c:pt>
                <c:pt idx="8124">
                  <c:v>4.2541803124992006</c:v>
                </c:pt>
                <c:pt idx="8125">
                  <c:v>4.2538131250016002</c:v>
                </c:pt>
                <c:pt idx="8126">
                  <c:v>4.2534556250016005</c:v>
                </c:pt>
                <c:pt idx="8127">
                  <c:v>4.2531206250016007</c:v>
                </c:pt>
                <c:pt idx="8128">
                  <c:v>4.2531337499999999</c:v>
                </c:pt>
                <c:pt idx="8129">
                  <c:v>4.2530281250016007</c:v>
                </c:pt>
                <c:pt idx="8130">
                  <c:v>4.2532115624992004</c:v>
                </c:pt>
                <c:pt idx="8131">
                  <c:v>4.2532678124992005</c:v>
                </c:pt>
                <c:pt idx="8132">
                  <c:v>4.2530574999999997</c:v>
                </c:pt>
                <c:pt idx="8133">
                  <c:v>4.2526815624992009</c:v>
                </c:pt>
                <c:pt idx="8134">
                  <c:v>4.2526231250016009</c:v>
                </c:pt>
                <c:pt idx="8135">
                  <c:v>4.2525121875007992</c:v>
                </c:pt>
                <c:pt idx="8136">
                  <c:v>4.2528834375007998</c:v>
                </c:pt>
                <c:pt idx="8137">
                  <c:v>4.2531671875007993</c:v>
                </c:pt>
                <c:pt idx="8138">
                  <c:v>4.2530471875007994</c:v>
                </c:pt>
                <c:pt idx="8139">
                  <c:v>4.2531396875007994</c:v>
                </c:pt>
                <c:pt idx="8140">
                  <c:v>4.2532959375007993</c:v>
                </c:pt>
                <c:pt idx="8141">
                  <c:v>4.2530884375007991</c:v>
                </c:pt>
                <c:pt idx="8142">
                  <c:v>4.2527296875007998</c:v>
                </c:pt>
                <c:pt idx="8143">
                  <c:v>4.2524084375007991</c:v>
                </c:pt>
                <c:pt idx="8144">
                  <c:v>4.2520096875007996</c:v>
                </c:pt>
                <c:pt idx="8145">
                  <c:v>4.2516446875007992</c:v>
                </c:pt>
                <c:pt idx="8146">
                  <c:v>4.2511712499999996</c:v>
                </c:pt>
                <c:pt idx="8147">
                  <c:v>4.2507837500000001</c:v>
                </c:pt>
                <c:pt idx="8148">
                  <c:v>4.2502753124992001</c:v>
                </c:pt>
                <c:pt idx="8149">
                  <c:v>4.2499018750016004</c:v>
                </c:pt>
                <c:pt idx="8150">
                  <c:v>4.2493796875007996</c:v>
                </c:pt>
                <c:pt idx="8151">
                  <c:v>4.2489984375007994</c:v>
                </c:pt>
                <c:pt idx="8152">
                  <c:v>4.2486040624992008</c:v>
                </c:pt>
                <c:pt idx="8153">
                  <c:v>4.2482406250016007</c:v>
                </c:pt>
                <c:pt idx="8154">
                  <c:v>4.248185625001601</c:v>
                </c:pt>
                <c:pt idx="8155">
                  <c:v>4.2485456250016007</c:v>
                </c:pt>
                <c:pt idx="8156">
                  <c:v>4.2488925000000002</c:v>
                </c:pt>
                <c:pt idx="8157">
                  <c:v>4.2492225000000001</c:v>
                </c:pt>
                <c:pt idx="8158">
                  <c:v>4.2496240624992003</c:v>
                </c:pt>
                <c:pt idx="8159">
                  <c:v>4.2499440624992006</c:v>
                </c:pt>
                <c:pt idx="8160">
                  <c:v>4.2500590624992007</c:v>
                </c:pt>
                <c:pt idx="8161">
                  <c:v>4.2504143750016006</c:v>
                </c:pt>
                <c:pt idx="8162">
                  <c:v>4.2507450000000002</c:v>
                </c:pt>
                <c:pt idx="8163">
                  <c:v>4.2510806250016007</c:v>
                </c:pt>
                <c:pt idx="8164">
                  <c:v>4.2512493750016009</c:v>
                </c:pt>
                <c:pt idx="8165">
                  <c:v>4.2512765624992008</c:v>
                </c:pt>
                <c:pt idx="8166">
                  <c:v>4.2512931250016006</c:v>
                </c:pt>
                <c:pt idx="8167">
                  <c:v>4.2511546875007991</c:v>
                </c:pt>
                <c:pt idx="8168">
                  <c:v>4.25080875</c:v>
                </c:pt>
                <c:pt idx="8169">
                  <c:v>4.2504234375007997</c:v>
                </c:pt>
                <c:pt idx="8170">
                  <c:v>4.2500718750016002</c:v>
                </c:pt>
                <c:pt idx="8171">
                  <c:v>4.2497274999999997</c:v>
                </c:pt>
                <c:pt idx="8172">
                  <c:v>4.2494399999999999</c:v>
                </c:pt>
                <c:pt idx="8173">
                  <c:v>4.2494146875007992</c:v>
                </c:pt>
                <c:pt idx="8174">
                  <c:v>4.2493768750016008</c:v>
                </c:pt>
                <c:pt idx="8175">
                  <c:v>4.2490209375007995</c:v>
                </c:pt>
                <c:pt idx="8176">
                  <c:v>4.2486856250016007</c:v>
                </c:pt>
                <c:pt idx="8177">
                  <c:v>4.2484215624992006</c:v>
                </c:pt>
                <c:pt idx="8178">
                  <c:v>4.2485118750016007</c:v>
                </c:pt>
                <c:pt idx="8179">
                  <c:v>4.2482175</c:v>
                </c:pt>
                <c:pt idx="8180">
                  <c:v>4.2482346875007995</c:v>
                </c:pt>
                <c:pt idx="8181">
                  <c:v>4.2485678124992008</c:v>
                </c:pt>
                <c:pt idx="8182">
                  <c:v>4.2489071875007998</c:v>
                </c:pt>
                <c:pt idx="8183">
                  <c:v>4.2489318750016007</c:v>
                </c:pt>
                <c:pt idx="8184">
                  <c:v>4.2492349999999997</c:v>
                </c:pt>
                <c:pt idx="8185">
                  <c:v>4.2494721875007997</c:v>
                </c:pt>
                <c:pt idx="8186">
                  <c:v>4.2493921875007992</c:v>
                </c:pt>
                <c:pt idx="8187">
                  <c:v>4.2496462499999996</c:v>
                </c:pt>
                <c:pt idx="8188">
                  <c:v>4.2493765624992008</c:v>
                </c:pt>
                <c:pt idx="8189">
                  <c:v>4.2491578124992007</c:v>
                </c:pt>
                <c:pt idx="8190">
                  <c:v>4.2487734375007991</c:v>
                </c:pt>
                <c:pt idx="8191">
                  <c:v>4.2484431250016002</c:v>
                </c:pt>
                <c:pt idx="8192">
                  <c:v>4.2480756250016007</c:v>
                </c:pt>
                <c:pt idx="8193">
                  <c:v>4.2476956250016009</c:v>
                </c:pt>
                <c:pt idx="8194">
                  <c:v>4.24736125</c:v>
                </c:pt>
                <c:pt idx="8195">
                  <c:v>4.2470218750016002</c:v>
                </c:pt>
                <c:pt idx="8196">
                  <c:v>4.2466778124992004</c:v>
                </c:pt>
                <c:pt idx="8197">
                  <c:v>4.2463303124992002</c:v>
                </c:pt>
                <c:pt idx="8198">
                  <c:v>4.2460046875007995</c:v>
                </c:pt>
                <c:pt idx="8199">
                  <c:v>4.2460309375007999</c:v>
                </c:pt>
                <c:pt idx="8200">
                  <c:v>4.2458896875007994</c:v>
                </c:pt>
                <c:pt idx="8201">
                  <c:v>4.2462403124992001</c:v>
                </c:pt>
                <c:pt idx="8202">
                  <c:v>4.2463690624992001</c:v>
                </c:pt>
                <c:pt idx="8203">
                  <c:v>4.2466146875007995</c:v>
                </c:pt>
                <c:pt idx="8204">
                  <c:v>4.2467618750016003</c:v>
                </c:pt>
                <c:pt idx="8205">
                  <c:v>4.2466584375007992</c:v>
                </c:pt>
                <c:pt idx="8206">
                  <c:v>4.2462546875007998</c:v>
                </c:pt>
                <c:pt idx="8207">
                  <c:v>4.2459309375007992</c:v>
                </c:pt>
                <c:pt idx="8208">
                  <c:v>4.2456593750016003</c:v>
                </c:pt>
                <c:pt idx="8209">
                  <c:v>4.2456725000000004</c:v>
                </c:pt>
                <c:pt idx="8210">
                  <c:v>4.2458428124992009</c:v>
                </c:pt>
                <c:pt idx="8211">
                  <c:v>4.2461193750016006</c:v>
                </c:pt>
                <c:pt idx="8212">
                  <c:v>4.2457896875007997</c:v>
                </c:pt>
                <c:pt idx="8213">
                  <c:v>4.2452062499999998</c:v>
                </c:pt>
                <c:pt idx="8214">
                  <c:v>4.2448787499999998</c:v>
                </c:pt>
                <c:pt idx="8215">
                  <c:v>4.2445006250016002</c:v>
                </c:pt>
                <c:pt idx="8216">
                  <c:v>4.2441084375007998</c:v>
                </c:pt>
                <c:pt idx="8217">
                  <c:v>4.2436618750016004</c:v>
                </c:pt>
                <c:pt idx="8218">
                  <c:v>4.2432093750016007</c:v>
                </c:pt>
                <c:pt idx="8219">
                  <c:v>4.2427103124992005</c:v>
                </c:pt>
                <c:pt idx="8220">
                  <c:v>4.2423128124992004</c:v>
                </c:pt>
                <c:pt idx="8221">
                  <c:v>4.2419278124992008</c:v>
                </c:pt>
                <c:pt idx="8222">
                  <c:v>4.2415321875007992</c:v>
                </c:pt>
                <c:pt idx="8223">
                  <c:v>4.2411725000000002</c:v>
                </c:pt>
                <c:pt idx="8224">
                  <c:v>4.2408140624992008</c:v>
                </c:pt>
                <c:pt idx="8225">
                  <c:v>4.2402021875007998</c:v>
                </c:pt>
                <c:pt idx="8226">
                  <c:v>4.2396715624992005</c:v>
                </c:pt>
                <c:pt idx="8227">
                  <c:v>4.2391546875007995</c:v>
                </c:pt>
                <c:pt idx="8228">
                  <c:v>4.2388115624992002</c:v>
                </c:pt>
                <c:pt idx="8229">
                  <c:v>4.2383649999999999</c:v>
                </c:pt>
                <c:pt idx="8230">
                  <c:v>4.2380093750016004</c:v>
                </c:pt>
                <c:pt idx="8231">
                  <c:v>4.2375665624992003</c:v>
                </c:pt>
                <c:pt idx="8232">
                  <c:v>4.2371600000000003</c:v>
                </c:pt>
                <c:pt idx="8233">
                  <c:v>4.2367431250016008</c:v>
                </c:pt>
                <c:pt idx="8234">
                  <c:v>4.2363378124992002</c:v>
                </c:pt>
                <c:pt idx="8235">
                  <c:v>4.2359878124992001</c:v>
                </c:pt>
                <c:pt idx="8236">
                  <c:v>4.235739375001601</c:v>
                </c:pt>
                <c:pt idx="8237">
                  <c:v>4.2359912499999997</c:v>
                </c:pt>
                <c:pt idx="8238">
                  <c:v>4.2361987499999998</c:v>
                </c:pt>
                <c:pt idx="8239">
                  <c:v>4.2364296875007996</c:v>
                </c:pt>
                <c:pt idx="8240">
                  <c:v>4.2367353124992002</c:v>
                </c:pt>
                <c:pt idx="8241">
                  <c:v>4.2369046875007994</c:v>
                </c:pt>
                <c:pt idx="8242">
                  <c:v>4.2369946875007996</c:v>
                </c:pt>
                <c:pt idx="8243">
                  <c:v>4.2370165624992007</c:v>
                </c:pt>
                <c:pt idx="8244">
                  <c:v>4.2366099999999998</c:v>
                </c:pt>
                <c:pt idx="8245">
                  <c:v>4.2362578124992005</c:v>
                </c:pt>
                <c:pt idx="8246">
                  <c:v>4.2359168750016005</c:v>
                </c:pt>
                <c:pt idx="8247">
                  <c:v>4.2357159375007996</c:v>
                </c:pt>
                <c:pt idx="8248">
                  <c:v>4.2355790624992009</c:v>
                </c:pt>
                <c:pt idx="8249">
                  <c:v>4.2352437500000004</c:v>
                </c:pt>
                <c:pt idx="8250">
                  <c:v>4.2354171875007998</c:v>
                </c:pt>
                <c:pt idx="8251">
                  <c:v>4.2356393750016004</c:v>
                </c:pt>
                <c:pt idx="8252">
                  <c:v>4.2352893750016003</c:v>
                </c:pt>
                <c:pt idx="8253">
                  <c:v>4.2349034375007992</c:v>
                </c:pt>
                <c:pt idx="8254">
                  <c:v>4.2344400000000002</c:v>
                </c:pt>
                <c:pt idx="8255">
                  <c:v>4.2340728124992006</c:v>
                </c:pt>
                <c:pt idx="8256">
                  <c:v>4.2337315624992007</c:v>
                </c:pt>
                <c:pt idx="8257">
                  <c:v>4.2334084375007999</c:v>
                </c:pt>
                <c:pt idx="8258">
                  <c:v>4.2330756250016002</c:v>
                </c:pt>
                <c:pt idx="8259">
                  <c:v>4.2327349999999999</c:v>
                </c:pt>
                <c:pt idx="8260">
                  <c:v>4.2327346875007992</c:v>
                </c:pt>
                <c:pt idx="8261">
                  <c:v>4.2331037499999997</c:v>
                </c:pt>
                <c:pt idx="8262">
                  <c:v>4.2334793750016004</c:v>
                </c:pt>
                <c:pt idx="8263">
                  <c:v>4.2336671875007994</c:v>
                </c:pt>
                <c:pt idx="8264">
                  <c:v>4.2334987499999999</c:v>
                </c:pt>
                <c:pt idx="8265">
                  <c:v>4.2332103124992004</c:v>
                </c:pt>
                <c:pt idx="8266">
                  <c:v>4.2334390624992002</c:v>
                </c:pt>
                <c:pt idx="8267">
                  <c:v>4.2336834375007992</c:v>
                </c:pt>
                <c:pt idx="8268">
                  <c:v>4.2334840624992003</c:v>
                </c:pt>
                <c:pt idx="8269">
                  <c:v>4.2336418750016005</c:v>
                </c:pt>
                <c:pt idx="8270">
                  <c:v>4.233923125001601</c:v>
                </c:pt>
                <c:pt idx="8271">
                  <c:v>4.2339843750016009</c:v>
                </c:pt>
                <c:pt idx="8272">
                  <c:v>4.2343103124992005</c:v>
                </c:pt>
                <c:pt idx="8273">
                  <c:v>4.2339840624992009</c:v>
                </c:pt>
                <c:pt idx="8274">
                  <c:v>4.2338374999999999</c:v>
                </c:pt>
                <c:pt idx="8275">
                  <c:v>4.2335156250016004</c:v>
                </c:pt>
                <c:pt idx="8276">
                  <c:v>4.2331503124992009</c:v>
                </c:pt>
                <c:pt idx="8277">
                  <c:v>4.2327918750016007</c:v>
                </c:pt>
                <c:pt idx="8278">
                  <c:v>4.232431875001601</c:v>
                </c:pt>
                <c:pt idx="8279">
                  <c:v>4.2320512499999996</c:v>
                </c:pt>
                <c:pt idx="8280">
                  <c:v>4.2316278124992008</c:v>
                </c:pt>
                <c:pt idx="8281">
                  <c:v>4.2312443750016007</c:v>
                </c:pt>
                <c:pt idx="8282">
                  <c:v>4.2309099999999997</c:v>
                </c:pt>
                <c:pt idx="8283">
                  <c:v>4.2304837500000003</c:v>
                </c:pt>
                <c:pt idx="8284">
                  <c:v>4.2300412500000002</c:v>
                </c:pt>
                <c:pt idx="8285">
                  <c:v>4.2296975000000003</c:v>
                </c:pt>
                <c:pt idx="8286">
                  <c:v>4.2296953124992003</c:v>
                </c:pt>
                <c:pt idx="8287">
                  <c:v>4.2297928124992001</c:v>
                </c:pt>
                <c:pt idx="8288">
                  <c:v>4.2300528124992001</c:v>
                </c:pt>
                <c:pt idx="8289">
                  <c:v>4.2303706250016004</c:v>
                </c:pt>
                <c:pt idx="8290">
                  <c:v>4.2305012499999997</c:v>
                </c:pt>
                <c:pt idx="8291">
                  <c:v>4.2307615624992003</c:v>
                </c:pt>
                <c:pt idx="8292">
                  <c:v>4.2304390624992001</c:v>
                </c:pt>
                <c:pt idx="8293">
                  <c:v>4.2303371875007993</c:v>
                </c:pt>
                <c:pt idx="8294">
                  <c:v>4.2301706250016009</c:v>
                </c:pt>
                <c:pt idx="8295">
                  <c:v>4.2300162500000003</c:v>
                </c:pt>
                <c:pt idx="8296">
                  <c:v>4.2303506250016003</c:v>
                </c:pt>
                <c:pt idx="8297">
                  <c:v>4.2300018750016006</c:v>
                </c:pt>
                <c:pt idx="8298">
                  <c:v>4.2301362500000002</c:v>
                </c:pt>
                <c:pt idx="8299">
                  <c:v>4.2302718750016002</c:v>
                </c:pt>
                <c:pt idx="8300">
                  <c:v>4.2300903124992004</c:v>
                </c:pt>
                <c:pt idx="8301">
                  <c:v>4.2297465624992006</c:v>
                </c:pt>
                <c:pt idx="8302">
                  <c:v>4.2293653124992003</c:v>
                </c:pt>
                <c:pt idx="8303">
                  <c:v>4.2290081250016005</c:v>
                </c:pt>
                <c:pt idx="8304">
                  <c:v>4.2285303124992009</c:v>
                </c:pt>
                <c:pt idx="8305">
                  <c:v>4.228033125001601</c:v>
                </c:pt>
                <c:pt idx="8306">
                  <c:v>4.2276065624992007</c:v>
                </c:pt>
                <c:pt idx="8307">
                  <c:v>4.2272449999999999</c:v>
                </c:pt>
                <c:pt idx="8308">
                  <c:v>4.2268834375007991</c:v>
                </c:pt>
                <c:pt idx="8309">
                  <c:v>4.2270300000000001</c:v>
                </c:pt>
                <c:pt idx="8310">
                  <c:v>4.2266881250016004</c:v>
                </c:pt>
                <c:pt idx="8311">
                  <c:v>4.2263393750016007</c:v>
                </c:pt>
                <c:pt idx="8312">
                  <c:v>4.2262678124992004</c:v>
                </c:pt>
                <c:pt idx="8313">
                  <c:v>4.2264078124992004</c:v>
                </c:pt>
                <c:pt idx="8314">
                  <c:v>4.2267293750016002</c:v>
                </c:pt>
                <c:pt idx="8315">
                  <c:v>4.2270581250016006</c:v>
                </c:pt>
                <c:pt idx="8316">
                  <c:v>4.2272737500000002</c:v>
                </c:pt>
                <c:pt idx="8317">
                  <c:v>4.227459375001601</c:v>
                </c:pt>
                <c:pt idx="8318">
                  <c:v>4.2277818750016003</c:v>
                </c:pt>
                <c:pt idx="8319">
                  <c:v>4.2281315624992004</c:v>
                </c:pt>
                <c:pt idx="8320">
                  <c:v>4.2284718750016008</c:v>
                </c:pt>
                <c:pt idx="8321">
                  <c:v>4.2283712500000004</c:v>
                </c:pt>
                <c:pt idx="8322">
                  <c:v>4.2281496875007996</c:v>
                </c:pt>
                <c:pt idx="8323">
                  <c:v>4.2280625000000001</c:v>
                </c:pt>
                <c:pt idx="8324">
                  <c:v>4.2281162500000002</c:v>
                </c:pt>
                <c:pt idx="8325">
                  <c:v>4.2280856250016008</c:v>
                </c:pt>
                <c:pt idx="8326">
                  <c:v>4.2276756250016003</c:v>
                </c:pt>
                <c:pt idx="8327">
                  <c:v>4.2273537499999998</c:v>
                </c:pt>
                <c:pt idx="8328">
                  <c:v>4.2273559375007999</c:v>
                </c:pt>
                <c:pt idx="8329">
                  <c:v>4.2270268750016005</c:v>
                </c:pt>
                <c:pt idx="8330">
                  <c:v>4.2266906250016003</c:v>
                </c:pt>
                <c:pt idx="8331">
                  <c:v>4.2263190624992006</c:v>
                </c:pt>
                <c:pt idx="8332">
                  <c:v>4.2259965624992004</c:v>
                </c:pt>
                <c:pt idx="8333">
                  <c:v>4.2255053124992008</c:v>
                </c:pt>
                <c:pt idx="8334">
                  <c:v>4.2250443750016009</c:v>
                </c:pt>
                <c:pt idx="8335">
                  <c:v>4.2245384375007999</c:v>
                </c:pt>
                <c:pt idx="8336">
                  <c:v>4.2239500000000003</c:v>
                </c:pt>
                <c:pt idx="8337">
                  <c:v>4.2234412499999996</c:v>
                </c:pt>
                <c:pt idx="8338">
                  <c:v>4.2229368750016008</c:v>
                </c:pt>
                <c:pt idx="8339">
                  <c:v>4.2225890624992006</c:v>
                </c:pt>
                <c:pt idx="8340">
                  <c:v>4.2223571875007995</c:v>
                </c:pt>
                <c:pt idx="8341">
                  <c:v>4.2225196875007995</c:v>
                </c:pt>
                <c:pt idx="8342">
                  <c:v>4.2228840624992001</c:v>
                </c:pt>
                <c:pt idx="8343">
                  <c:v>4.2232653124992003</c:v>
                </c:pt>
                <c:pt idx="8344">
                  <c:v>4.2234806250016002</c:v>
                </c:pt>
                <c:pt idx="8345">
                  <c:v>4.2238365624992005</c:v>
                </c:pt>
                <c:pt idx="8346">
                  <c:v>4.2241906250016008</c:v>
                </c:pt>
                <c:pt idx="8347">
                  <c:v>4.2245262500000003</c:v>
                </c:pt>
                <c:pt idx="8348">
                  <c:v>4.2244890624992006</c:v>
                </c:pt>
                <c:pt idx="8349">
                  <c:v>4.2242724999999997</c:v>
                </c:pt>
                <c:pt idx="8350">
                  <c:v>4.2238837499999997</c:v>
                </c:pt>
                <c:pt idx="8351">
                  <c:v>4.2234846875007994</c:v>
                </c:pt>
                <c:pt idx="8352">
                  <c:v>4.2231534375007991</c:v>
                </c:pt>
                <c:pt idx="8353">
                  <c:v>4.2228137500000003</c:v>
                </c:pt>
                <c:pt idx="8354">
                  <c:v>4.2227496875007997</c:v>
                </c:pt>
                <c:pt idx="8355">
                  <c:v>4.2230109375007991</c:v>
                </c:pt>
                <c:pt idx="8356">
                  <c:v>4.2232528124992008</c:v>
                </c:pt>
                <c:pt idx="8357">
                  <c:v>4.2230590624992006</c:v>
                </c:pt>
                <c:pt idx="8358">
                  <c:v>4.2229209375007999</c:v>
                </c:pt>
                <c:pt idx="8359">
                  <c:v>4.2232993750016004</c:v>
                </c:pt>
                <c:pt idx="8360">
                  <c:v>4.2230909375007997</c:v>
                </c:pt>
                <c:pt idx="8361">
                  <c:v>4.2227534375007991</c:v>
                </c:pt>
                <c:pt idx="8362">
                  <c:v>4.2223325000000003</c:v>
                </c:pt>
                <c:pt idx="8363">
                  <c:v>4.2219749999999996</c:v>
                </c:pt>
                <c:pt idx="8364">
                  <c:v>4.2215828124992001</c:v>
                </c:pt>
                <c:pt idx="8365">
                  <c:v>4.2212521875007996</c:v>
                </c:pt>
                <c:pt idx="8366">
                  <c:v>4.2207712500000003</c:v>
                </c:pt>
                <c:pt idx="8367">
                  <c:v>4.2204103124992001</c:v>
                </c:pt>
                <c:pt idx="8368">
                  <c:v>4.2199596875007996</c:v>
                </c:pt>
                <c:pt idx="8369">
                  <c:v>4.2196015624992009</c:v>
                </c:pt>
                <c:pt idx="8370">
                  <c:v>4.2193978124992002</c:v>
                </c:pt>
                <c:pt idx="8371">
                  <c:v>4.2191318750016009</c:v>
                </c:pt>
                <c:pt idx="8372">
                  <c:v>4.2194950000000002</c:v>
                </c:pt>
                <c:pt idx="8373">
                  <c:v>4.2194399999999996</c:v>
                </c:pt>
                <c:pt idx="8374">
                  <c:v>4.2197815624992003</c:v>
                </c:pt>
                <c:pt idx="8375">
                  <c:v>4.2201037499999998</c:v>
                </c:pt>
                <c:pt idx="8376">
                  <c:v>4.2203443750016003</c:v>
                </c:pt>
                <c:pt idx="8377">
                  <c:v>4.2203231250016007</c:v>
                </c:pt>
                <c:pt idx="8378">
                  <c:v>4.2200784375007991</c:v>
                </c:pt>
                <c:pt idx="8379">
                  <c:v>4.2197521875007995</c:v>
                </c:pt>
                <c:pt idx="8380">
                  <c:v>4.2199103124992003</c:v>
                </c:pt>
                <c:pt idx="8381">
                  <c:v>4.2200434375007996</c:v>
                </c:pt>
                <c:pt idx="8382">
                  <c:v>4.2202709375007998</c:v>
                </c:pt>
                <c:pt idx="8383">
                  <c:v>4.2199446875007993</c:v>
                </c:pt>
                <c:pt idx="8384">
                  <c:v>4.2197746875007995</c:v>
                </c:pt>
                <c:pt idx="8385">
                  <c:v>4.2200171875007992</c:v>
                </c:pt>
                <c:pt idx="8386">
                  <c:v>4.2197849999999999</c:v>
                </c:pt>
                <c:pt idx="8387">
                  <c:v>4.2199290624992001</c:v>
                </c:pt>
                <c:pt idx="8388">
                  <c:v>4.2195712500000004</c:v>
                </c:pt>
                <c:pt idx="8389">
                  <c:v>4.2190784375007997</c:v>
                </c:pt>
                <c:pt idx="8390">
                  <c:v>4.2186996875007994</c:v>
                </c:pt>
                <c:pt idx="8391">
                  <c:v>4.2182465624992007</c:v>
                </c:pt>
                <c:pt idx="8392">
                  <c:v>4.2179090624992002</c:v>
                </c:pt>
                <c:pt idx="8393">
                  <c:v>4.2175381250016004</c:v>
                </c:pt>
                <c:pt idx="8394">
                  <c:v>4.21714375</c:v>
                </c:pt>
                <c:pt idx="8395">
                  <c:v>4.2167703124992002</c:v>
                </c:pt>
                <c:pt idx="8396">
                  <c:v>4.2163881250016004</c:v>
                </c:pt>
                <c:pt idx="8397">
                  <c:v>4.2160559375007995</c:v>
                </c:pt>
                <c:pt idx="8398">
                  <c:v>4.2157212499999996</c:v>
                </c:pt>
                <c:pt idx="8399">
                  <c:v>4.2153662499999998</c:v>
                </c:pt>
                <c:pt idx="8400">
                  <c:v>4.2150659375007997</c:v>
                </c:pt>
                <c:pt idx="8401">
                  <c:v>4.2154065624992008</c:v>
                </c:pt>
                <c:pt idx="8402">
                  <c:v>4.2158115624992005</c:v>
                </c:pt>
                <c:pt idx="8403">
                  <c:v>4.2161987500000002</c:v>
                </c:pt>
                <c:pt idx="8404">
                  <c:v>4.2164943750016004</c:v>
                </c:pt>
                <c:pt idx="8405">
                  <c:v>4.2168193750016005</c:v>
                </c:pt>
                <c:pt idx="8406">
                  <c:v>4.21716625</c:v>
                </c:pt>
                <c:pt idx="8407">
                  <c:v>4.2175656250016003</c:v>
                </c:pt>
                <c:pt idx="8408">
                  <c:v>4.2179209375007991</c:v>
                </c:pt>
                <c:pt idx="8409">
                  <c:v>4.2182781250016008</c:v>
                </c:pt>
                <c:pt idx="8410">
                  <c:v>4.2185831250016008</c:v>
                </c:pt>
                <c:pt idx="8411">
                  <c:v>4.2181112499999998</c:v>
                </c:pt>
                <c:pt idx="8412">
                  <c:v>4.2177237500000002</c:v>
                </c:pt>
                <c:pt idx="8413">
                  <c:v>4.2173256250016005</c:v>
                </c:pt>
                <c:pt idx="8414">
                  <c:v>4.2172450000000001</c:v>
                </c:pt>
                <c:pt idx="8415">
                  <c:v>4.2176346875007997</c:v>
                </c:pt>
                <c:pt idx="8416">
                  <c:v>4.2178959375007992</c:v>
                </c:pt>
                <c:pt idx="8417">
                  <c:v>4.2175446875007996</c:v>
                </c:pt>
                <c:pt idx="8418">
                  <c:v>4.2171781250016007</c:v>
                </c:pt>
                <c:pt idx="8419">
                  <c:v>4.2167646875007998</c:v>
                </c:pt>
                <c:pt idx="8420">
                  <c:v>4.21632125</c:v>
                </c:pt>
                <c:pt idx="8421">
                  <c:v>4.2159496875007996</c:v>
                </c:pt>
                <c:pt idx="8422">
                  <c:v>4.2159071875007994</c:v>
                </c:pt>
                <c:pt idx="8423">
                  <c:v>4.2157231250016007</c:v>
                </c:pt>
                <c:pt idx="8424">
                  <c:v>4.2156556250016006</c:v>
                </c:pt>
                <c:pt idx="8425">
                  <c:v>4.2153074999999998</c:v>
                </c:pt>
                <c:pt idx="8426">
                  <c:v>4.2148637500000001</c:v>
                </c:pt>
                <c:pt idx="8427">
                  <c:v>4.2145071875007991</c:v>
                </c:pt>
                <c:pt idx="8428">
                  <c:v>4.2141215624992006</c:v>
                </c:pt>
                <c:pt idx="8429">
                  <c:v>4.2143659375007996</c:v>
                </c:pt>
                <c:pt idx="8430">
                  <c:v>4.2147009375007993</c:v>
                </c:pt>
                <c:pt idx="8431">
                  <c:v>4.2150362499999998</c:v>
                </c:pt>
                <c:pt idx="8432">
                  <c:v>4.2154471875007991</c:v>
                </c:pt>
                <c:pt idx="8433">
                  <c:v>4.2158168750016003</c:v>
                </c:pt>
                <c:pt idx="8434">
                  <c:v>4.2161368750016006</c:v>
                </c:pt>
                <c:pt idx="8435">
                  <c:v>4.2165165624992005</c:v>
                </c:pt>
                <c:pt idx="8436">
                  <c:v>4.2167728124992001</c:v>
                </c:pt>
                <c:pt idx="8437">
                  <c:v>4.2167612500000002</c:v>
                </c:pt>
                <c:pt idx="8438">
                  <c:v>4.2167712499999999</c:v>
                </c:pt>
                <c:pt idx="8439">
                  <c:v>4.2168240624992004</c:v>
                </c:pt>
                <c:pt idx="8440">
                  <c:v>4.2171978124992009</c:v>
                </c:pt>
                <c:pt idx="8441">
                  <c:v>4.2175206250016002</c:v>
                </c:pt>
                <c:pt idx="8442">
                  <c:v>4.2177468750016009</c:v>
                </c:pt>
                <c:pt idx="8443">
                  <c:v>4.2178221875007997</c:v>
                </c:pt>
                <c:pt idx="8444">
                  <c:v>4.2173875000000001</c:v>
                </c:pt>
                <c:pt idx="8445">
                  <c:v>4.2170171875007991</c:v>
                </c:pt>
                <c:pt idx="8446">
                  <c:v>4.2166609375007997</c:v>
                </c:pt>
                <c:pt idx="8447">
                  <c:v>4.2162784375007991</c:v>
                </c:pt>
                <c:pt idx="8448">
                  <c:v>4.2159328124992008</c:v>
                </c:pt>
                <c:pt idx="8449">
                  <c:v>4.2158159375007997</c:v>
                </c:pt>
                <c:pt idx="8450">
                  <c:v>4.2161503124992006</c:v>
                </c:pt>
                <c:pt idx="8451">
                  <c:v>4.2164984375007997</c:v>
                </c:pt>
                <c:pt idx="8452">
                  <c:v>4.2165796875007997</c:v>
                </c:pt>
                <c:pt idx="8453">
                  <c:v>4.2162121875007994</c:v>
                </c:pt>
                <c:pt idx="8454">
                  <c:v>4.2157562500000001</c:v>
                </c:pt>
                <c:pt idx="8455">
                  <c:v>4.2153693750016004</c:v>
                </c:pt>
                <c:pt idx="8456">
                  <c:v>4.2150431250016007</c:v>
                </c:pt>
                <c:pt idx="8457">
                  <c:v>4.214660625001601</c:v>
                </c:pt>
                <c:pt idx="8458">
                  <c:v>4.2142937500000004</c:v>
                </c:pt>
                <c:pt idx="8459">
                  <c:v>4.2139681250016006</c:v>
                </c:pt>
                <c:pt idx="8460">
                  <c:v>4.2140037499999998</c:v>
                </c:pt>
                <c:pt idx="8461">
                  <c:v>4.2141768750016002</c:v>
                </c:pt>
                <c:pt idx="8462">
                  <c:v>4.2144206250016003</c:v>
                </c:pt>
                <c:pt idx="8463">
                  <c:v>4.2146306250016004</c:v>
                </c:pt>
                <c:pt idx="8464">
                  <c:v>4.214988125001601</c:v>
                </c:pt>
                <c:pt idx="8465">
                  <c:v>4.2142212499999996</c:v>
                </c:pt>
                <c:pt idx="8466">
                  <c:v>4.2136887500000002</c:v>
                </c:pt>
                <c:pt idx="8467">
                  <c:v>4.2130356250016003</c:v>
                </c:pt>
                <c:pt idx="8468">
                  <c:v>4.2123715624992002</c:v>
                </c:pt>
                <c:pt idx="8469">
                  <c:v>4.2116490624992009</c:v>
                </c:pt>
                <c:pt idx="8470">
                  <c:v>4.2108524999999997</c:v>
                </c:pt>
                <c:pt idx="8471">
                  <c:v>4.2100228124992007</c:v>
                </c:pt>
                <c:pt idx="8472">
                  <c:v>4.2091806250016006</c:v>
                </c:pt>
                <c:pt idx="8473">
                  <c:v>4.2085743750016009</c:v>
                </c:pt>
                <c:pt idx="8474">
                  <c:v>4.2081068750016009</c:v>
                </c:pt>
                <c:pt idx="8475">
                  <c:v>4.2077331250016003</c:v>
                </c:pt>
                <c:pt idx="8476">
                  <c:v>4.2073703124992008</c:v>
                </c:pt>
                <c:pt idx="8477">
                  <c:v>4.2067903124992005</c:v>
                </c:pt>
                <c:pt idx="8478">
                  <c:v>4.2062053124992005</c:v>
                </c:pt>
                <c:pt idx="8479">
                  <c:v>4.2056940624992007</c:v>
                </c:pt>
                <c:pt idx="8480">
                  <c:v>4.2053624999999997</c:v>
                </c:pt>
                <c:pt idx="8481">
                  <c:v>4.2048359375007998</c:v>
                </c:pt>
                <c:pt idx="8482">
                  <c:v>4.2043518750016009</c:v>
                </c:pt>
                <c:pt idx="8483">
                  <c:v>4.20386375</c:v>
                </c:pt>
                <c:pt idx="8484">
                  <c:v>4.2033915624992009</c:v>
                </c:pt>
                <c:pt idx="8485">
                  <c:v>4.2030134375007995</c:v>
                </c:pt>
                <c:pt idx="8486">
                  <c:v>4.2030606250016005</c:v>
                </c:pt>
                <c:pt idx="8487">
                  <c:v>4.2030559375007996</c:v>
                </c:pt>
                <c:pt idx="8488">
                  <c:v>4.2029853124992007</c:v>
                </c:pt>
                <c:pt idx="8489">
                  <c:v>4.2030215624992007</c:v>
                </c:pt>
                <c:pt idx="8490">
                  <c:v>4.2031175000000003</c:v>
                </c:pt>
                <c:pt idx="8491">
                  <c:v>4.2035009375007997</c:v>
                </c:pt>
                <c:pt idx="8492">
                  <c:v>4.2038546875007992</c:v>
                </c:pt>
                <c:pt idx="8493">
                  <c:v>4.2042200000000003</c:v>
                </c:pt>
                <c:pt idx="8494">
                  <c:v>4.2045503124992001</c:v>
                </c:pt>
                <c:pt idx="8495">
                  <c:v>4.2042071875007991</c:v>
                </c:pt>
                <c:pt idx="8496">
                  <c:v>4.2039893750016004</c:v>
                </c:pt>
                <c:pt idx="8497">
                  <c:v>4.2036803124992002</c:v>
                </c:pt>
                <c:pt idx="8498">
                  <c:v>4.2038940624992005</c:v>
                </c:pt>
                <c:pt idx="8499">
                  <c:v>4.2040871875007992</c:v>
                </c:pt>
                <c:pt idx="8500">
                  <c:v>4.2044393750016003</c:v>
                </c:pt>
                <c:pt idx="8501">
                  <c:v>4.2045087499999996</c:v>
                </c:pt>
                <c:pt idx="8502">
                  <c:v>4.2041659375007994</c:v>
                </c:pt>
                <c:pt idx="8503">
                  <c:v>4.2039409375007999</c:v>
                </c:pt>
                <c:pt idx="8504">
                  <c:v>4.2039209375007998</c:v>
                </c:pt>
                <c:pt idx="8505">
                  <c:v>4.2034665624992007</c:v>
                </c:pt>
                <c:pt idx="8506">
                  <c:v>4.203129375001601</c:v>
                </c:pt>
                <c:pt idx="8507">
                  <c:v>4.2027884375007991</c:v>
                </c:pt>
                <c:pt idx="8508">
                  <c:v>4.2023328124992005</c:v>
                </c:pt>
                <c:pt idx="8509">
                  <c:v>4.201956875001601</c:v>
                </c:pt>
                <c:pt idx="8510">
                  <c:v>4.20175375</c:v>
                </c:pt>
                <c:pt idx="8511">
                  <c:v>4.2018599999999999</c:v>
                </c:pt>
                <c:pt idx="8512">
                  <c:v>4.2014831250016007</c:v>
                </c:pt>
                <c:pt idx="8513">
                  <c:v>4.2015099999999999</c:v>
                </c:pt>
                <c:pt idx="8514">
                  <c:v>4.2018478124992003</c:v>
                </c:pt>
                <c:pt idx="8515">
                  <c:v>4.2020634375007999</c:v>
                </c:pt>
                <c:pt idx="8516">
                  <c:v>4.2018028124992002</c:v>
                </c:pt>
                <c:pt idx="8517">
                  <c:v>4.2014721875007996</c:v>
                </c:pt>
                <c:pt idx="8518">
                  <c:v>4.2018181250016005</c:v>
                </c:pt>
                <c:pt idx="8519">
                  <c:v>4.2021478124992004</c:v>
                </c:pt>
                <c:pt idx="8520">
                  <c:v>4.2025237500000001</c:v>
                </c:pt>
                <c:pt idx="8521">
                  <c:v>4.2028634375007998</c:v>
                </c:pt>
                <c:pt idx="8522">
                  <c:v>4.2031859375007992</c:v>
                </c:pt>
                <c:pt idx="8523">
                  <c:v>4.2034324999999999</c:v>
                </c:pt>
                <c:pt idx="8524">
                  <c:v>4.2037599999999999</c:v>
                </c:pt>
                <c:pt idx="8525">
                  <c:v>4.2041571875007993</c:v>
                </c:pt>
                <c:pt idx="8526">
                  <c:v>4.2045278124992009</c:v>
                </c:pt>
                <c:pt idx="8527">
                  <c:v>4.2048768750016006</c:v>
                </c:pt>
                <c:pt idx="8528">
                  <c:v>4.2051493750016009</c:v>
                </c:pt>
                <c:pt idx="8529">
                  <c:v>4.2047196875007993</c:v>
                </c:pt>
                <c:pt idx="8530">
                  <c:v>4.2043134375007991</c:v>
                </c:pt>
                <c:pt idx="8531">
                  <c:v>4.2039049999999998</c:v>
                </c:pt>
                <c:pt idx="8532">
                  <c:v>4.2035425000000002</c:v>
                </c:pt>
                <c:pt idx="8533">
                  <c:v>4.2034096875007991</c:v>
                </c:pt>
                <c:pt idx="8534">
                  <c:v>4.2030681250016002</c:v>
                </c:pt>
                <c:pt idx="8535">
                  <c:v>4.2025553124992001</c:v>
                </c:pt>
                <c:pt idx="8536">
                  <c:v>4.2022043750016005</c:v>
                </c:pt>
                <c:pt idx="8537">
                  <c:v>4.2018259375007991</c:v>
                </c:pt>
                <c:pt idx="8538">
                  <c:v>4.2015471875007995</c:v>
                </c:pt>
                <c:pt idx="8539">
                  <c:v>4.2016462499999996</c:v>
                </c:pt>
                <c:pt idx="8540">
                  <c:v>4.2020234375007997</c:v>
                </c:pt>
                <c:pt idx="8541">
                  <c:v>4.2024171875007994</c:v>
                </c:pt>
                <c:pt idx="8542">
                  <c:v>4.2024137499999998</c:v>
                </c:pt>
                <c:pt idx="8543">
                  <c:v>4.2025987499999999</c:v>
                </c:pt>
                <c:pt idx="8544">
                  <c:v>4.2029431250016005</c:v>
                </c:pt>
                <c:pt idx="8545">
                  <c:v>4.2032990624992008</c:v>
                </c:pt>
                <c:pt idx="8546">
                  <c:v>4.2036496875007998</c:v>
                </c:pt>
                <c:pt idx="8547">
                  <c:v>4.2040084375007991</c:v>
                </c:pt>
                <c:pt idx="8548">
                  <c:v>4.2043378124992001</c:v>
                </c:pt>
                <c:pt idx="8549">
                  <c:v>4.2047049999999997</c:v>
                </c:pt>
                <c:pt idx="8550">
                  <c:v>4.2050528124992006</c:v>
                </c:pt>
                <c:pt idx="8551">
                  <c:v>4.2054515624992002</c:v>
                </c:pt>
                <c:pt idx="8552">
                  <c:v>4.2058165624992006</c:v>
                </c:pt>
                <c:pt idx="8553">
                  <c:v>4.2054668750016004</c:v>
                </c:pt>
                <c:pt idx="8554">
                  <c:v>4.2050803124992004</c:v>
                </c:pt>
                <c:pt idx="8555">
                  <c:v>4.2047434375007997</c:v>
                </c:pt>
                <c:pt idx="8556">
                  <c:v>4.2044825000000001</c:v>
                </c:pt>
                <c:pt idx="8557">
                  <c:v>4.2048112499999997</c:v>
                </c:pt>
                <c:pt idx="8558">
                  <c:v>4.2049471875007995</c:v>
                </c:pt>
                <c:pt idx="8559">
                  <c:v>4.2047859375007999</c:v>
                </c:pt>
                <c:pt idx="8560">
                  <c:v>4.2044381250016007</c:v>
                </c:pt>
                <c:pt idx="8561">
                  <c:v>4.2041468750016007</c:v>
                </c:pt>
                <c:pt idx="8562">
                  <c:v>4.2036893750016002</c:v>
                </c:pt>
                <c:pt idx="8563">
                  <c:v>4.2033006250016003</c:v>
                </c:pt>
                <c:pt idx="8564">
                  <c:v>4.2032853124992009</c:v>
                </c:pt>
                <c:pt idx="8565">
                  <c:v>4.2029171875007991</c:v>
                </c:pt>
                <c:pt idx="8566">
                  <c:v>4.2027465624992004</c:v>
                </c:pt>
                <c:pt idx="8567">
                  <c:v>4.2031790624992009</c:v>
                </c:pt>
                <c:pt idx="8568">
                  <c:v>4.203529375001601</c:v>
                </c:pt>
                <c:pt idx="8569">
                  <c:v>4.2038565624992001</c:v>
                </c:pt>
                <c:pt idx="8570">
                  <c:v>4.2041931250016003</c:v>
                </c:pt>
                <c:pt idx="8571">
                  <c:v>4.2045721875007995</c:v>
                </c:pt>
                <c:pt idx="8572">
                  <c:v>4.2049171875007998</c:v>
                </c:pt>
                <c:pt idx="8573">
                  <c:v>4.2052465624992008</c:v>
                </c:pt>
                <c:pt idx="8574">
                  <c:v>4.2053356250016005</c:v>
                </c:pt>
                <c:pt idx="8575">
                  <c:v>4.2049878124992004</c:v>
                </c:pt>
                <c:pt idx="8576">
                  <c:v>4.2049178124992004</c:v>
                </c:pt>
                <c:pt idx="8577">
                  <c:v>4.2050437499999997</c:v>
                </c:pt>
                <c:pt idx="8578">
                  <c:v>4.2049312499999996</c:v>
                </c:pt>
                <c:pt idx="8579">
                  <c:v>4.2052618750016002</c:v>
                </c:pt>
                <c:pt idx="8580">
                  <c:v>4.2052365624992003</c:v>
                </c:pt>
                <c:pt idx="8581">
                  <c:v>4.2055834375007999</c:v>
                </c:pt>
                <c:pt idx="8582">
                  <c:v>4.2059090624992006</c:v>
                </c:pt>
                <c:pt idx="8583">
                  <c:v>4.2062437499999996</c:v>
                </c:pt>
                <c:pt idx="8584">
                  <c:v>4.2066456250016007</c:v>
                </c:pt>
                <c:pt idx="8585">
                  <c:v>4.2069906250016009</c:v>
                </c:pt>
                <c:pt idx="8586">
                  <c:v>4.2070203124992007</c:v>
                </c:pt>
                <c:pt idx="8587">
                  <c:v>4.2064546875007993</c:v>
                </c:pt>
                <c:pt idx="8588">
                  <c:v>4.2060243750016006</c:v>
                </c:pt>
                <c:pt idx="8589">
                  <c:v>4.2055243750016009</c:v>
                </c:pt>
                <c:pt idx="8590">
                  <c:v>4.2050531250016006</c:v>
                </c:pt>
                <c:pt idx="8591">
                  <c:v>4.2044503124992003</c:v>
                </c:pt>
                <c:pt idx="8592">
                  <c:v>4.2038834375007994</c:v>
                </c:pt>
                <c:pt idx="8593">
                  <c:v>4.2033493750016007</c:v>
                </c:pt>
                <c:pt idx="8594">
                  <c:v>4.2028212500000004</c:v>
                </c:pt>
                <c:pt idx="8595">
                  <c:v>4.2022315624992004</c:v>
                </c:pt>
                <c:pt idx="8596">
                  <c:v>4.2016068750016009</c:v>
                </c:pt>
                <c:pt idx="8597">
                  <c:v>4.2009515624992009</c:v>
                </c:pt>
                <c:pt idx="8598">
                  <c:v>4.2003162500000002</c:v>
                </c:pt>
                <c:pt idx="8599">
                  <c:v>4.1995581250016008</c:v>
                </c:pt>
                <c:pt idx="8600">
                  <c:v>4.1988831250016005</c:v>
                </c:pt>
                <c:pt idx="8601">
                  <c:v>4.1984471875007996</c:v>
                </c:pt>
                <c:pt idx="8602">
                  <c:v>4.1978456250016007</c:v>
                </c:pt>
                <c:pt idx="8603">
                  <c:v>4.1972890624992001</c:v>
                </c:pt>
                <c:pt idx="8604">
                  <c:v>4.196815</c:v>
                </c:pt>
                <c:pt idx="8605">
                  <c:v>4.1964231250016004</c:v>
                </c:pt>
                <c:pt idx="8606">
                  <c:v>4.1961000000000004</c:v>
                </c:pt>
                <c:pt idx="8607">
                  <c:v>4.1956584375007999</c:v>
                </c:pt>
                <c:pt idx="8608">
                  <c:v>4.1953125</c:v>
                </c:pt>
                <c:pt idx="8609">
                  <c:v>4.194871875001601</c:v>
                </c:pt>
                <c:pt idx="8610">
                  <c:v>4.1945159375007997</c:v>
                </c:pt>
                <c:pt idx="8611">
                  <c:v>4.1941181250016006</c:v>
                </c:pt>
                <c:pt idx="8612">
                  <c:v>4.1940762500000002</c:v>
                </c:pt>
                <c:pt idx="8613">
                  <c:v>4.1942234375007992</c:v>
                </c:pt>
                <c:pt idx="8614">
                  <c:v>4.1945831250016008</c:v>
                </c:pt>
                <c:pt idx="8615">
                  <c:v>4.1949143750016002</c:v>
                </c:pt>
                <c:pt idx="8616">
                  <c:v>4.1952618750016004</c:v>
                </c:pt>
                <c:pt idx="8617">
                  <c:v>4.19560625</c:v>
                </c:pt>
                <c:pt idx="8618">
                  <c:v>4.1957628124992006</c:v>
                </c:pt>
                <c:pt idx="8619">
                  <c:v>4.1960224999999998</c:v>
                </c:pt>
                <c:pt idx="8620">
                  <c:v>4.1958774999999999</c:v>
                </c:pt>
                <c:pt idx="8621">
                  <c:v>4.1961443750016008</c:v>
                </c:pt>
                <c:pt idx="8622">
                  <c:v>4.1964959375007993</c:v>
                </c:pt>
                <c:pt idx="8623">
                  <c:v>4.1969309375007997</c:v>
                </c:pt>
                <c:pt idx="8624">
                  <c:v>4.1973203124992002</c:v>
                </c:pt>
                <c:pt idx="8625">
                  <c:v>4.1977324999999999</c:v>
                </c:pt>
                <c:pt idx="8626">
                  <c:v>4.1979446875007991</c:v>
                </c:pt>
                <c:pt idx="8627">
                  <c:v>4.1976165624992001</c:v>
                </c:pt>
                <c:pt idx="8628">
                  <c:v>4.1971546875007997</c:v>
                </c:pt>
                <c:pt idx="8629">
                  <c:v>4.1967268750016009</c:v>
                </c:pt>
                <c:pt idx="8630">
                  <c:v>4.1964003124992004</c:v>
                </c:pt>
                <c:pt idx="8631">
                  <c:v>4.1961409375007994</c:v>
                </c:pt>
                <c:pt idx="8632">
                  <c:v>4.1964746875007997</c:v>
                </c:pt>
                <c:pt idx="8633">
                  <c:v>4.1968568750016004</c:v>
                </c:pt>
                <c:pt idx="8634">
                  <c:v>4.1972037499999999</c:v>
                </c:pt>
                <c:pt idx="8635">
                  <c:v>4.1975459375007995</c:v>
                </c:pt>
                <c:pt idx="8636">
                  <c:v>4.1977081250016006</c:v>
                </c:pt>
                <c:pt idx="8637">
                  <c:v>4.1979128124992009</c:v>
                </c:pt>
                <c:pt idx="8638">
                  <c:v>4.1976578124992008</c:v>
                </c:pt>
                <c:pt idx="8639">
                  <c:v>4.1976153124992006</c:v>
                </c:pt>
                <c:pt idx="8640">
                  <c:v>4.1972196875007999</c:v>
                </c:pt>
                <c:pt idx="8641">
                  <c:v>4.1968362499999996</c:v>
                </c:pt>
                <c:pt idx="8642">
                  <c:v>4.1967471875007991</c:v>
                </c:pt>
                <c:pt idx="8643">
                  <c:v>4.1962634375007992</c:v>
                </c:pt>
                <c:pt idx="8644">
                  <c:v>4.1957203124992004</c:v>
                </c:pt>
                <c:pt idx="8645">
                  <c:v>4.1953340624992004</c:v>
                </c:pt>
                <c:pt idx="8646">
                  <c:v>4.1949787499999998</c:v>
                </c:pt>
                <c:pt idx="8647">
                  <c:v>4.1950046875007994</c:v>
                </c:pt>
                <c:pt idx="8648">
                  <c:v>4.1953646875007999</c:v>
                </c:pt>
                <c:pt idx="8649">
                  <c:v>4.1954846875007998</c:v>
                </c:pt>
                <c:pt idx="8650">
                  <c:v>4.1957637500000002</c:v>
                </c:pt>
                <c:pt idx="8651">
                  <c:v>4.1961065624992004</c:v>
                </c:pt>
                <c:pt idx="8652">
                  <c:v>4.1957646875007999</c:v>
                </c:pt>
                <c:pt idx="8653">
                  <c:v>4.1961643750016009</c:v>
                </c:pt>
                <c:pt idx="8654">
                  <c:v>4.1963650000000001</c:v>
                </c:pt>
                <c:pt idx="8655">
                  <c:v>4.1965134375007995</c:v>
                </c:pt>
                <c:pt idx="8656">
                  <c:v>4.196841875001601</c:v>
                </c:pt>
                <c:pt idx="8657">
                  <c:v>4.1971631250016008</c:v>
                </c:pt>
                <c:pt idx="8658">
                  <c:v>4.1975699999999998</c:v>
                </c:pt>
                <c:pt idx="8659">
                  <c:v>4.1979643750016002</c:v>
                </c:pt>
                <c:pt idx="8660">
                  <c:v>4.1983249999999996</c:v>
                </c:pt>
                <c:pt idx="8661">
                  <c:v>4.1986684375007997</c:v>
                </c:pt>
                <c:pt idx="8662">
                  <c:v>4.1986759375007994</c:v>
                </c:pt>
                <c:pt idx="8663">
                  <c:v>4.1983187500000003</c:v>
                </c:pt>
                <c:pt idx="8664">
                  <c:v>4.1978715624992002</c:v>
                </c:pt>
                <c:pt idx="8665">
                  <c:v>4.1974621875007996</c:v>
                </c:pt>
                <c:pt idx="8666">
                  <c:v>4.1972693750016008</c:v>
                </c:pt>
                <c:pt idx="8667">
                  <c:v>4.1972924999999996</c:v>
                </c:pt>
                <c:pt idx="8668">
                  <c:v>4.1976831250016007</c:v>
                </c:pt>
                <c:pt idx="8669">
                  <c:v>4.1980765624992005</c:v>
                </c:pt>
                <c:pt idx="8670">
                  <c:v>4.1982906250016008</c:v>
                </c:pt>
                <c:pt idx="8671">
                  <c:v>4.198645</c:v>
                </c:pt>
                <c:pt idx="8672">
                  <c:v>4.1984234375007992</c:v>
                </c:pt>
                <c:pt idx="8673">
                  <c:v>4.1980778124992009</c:v>
                </c:pt>
                <c:pt idx="8674">
                  <c:v>4.1981756250016007</c:v>
                </c:pt>
                <c:pt idx="8675">
                  <c:v>4.1983496875007997</c:v>
                </c:pt>
                <c:pt idx="8676">
                  <c:v>4.1983034375007993</c:v>
                </c:pt>
                <c:pt idx="8677">
                  <c:v>4.1983671875007991</c:v>
                </c:pt>
                <c:pt idx="8678">
                  <c:v>4.1987449999999997</c:v>
                </c:pt>
                <c:pt idx="8679">
                  <c:v>4.1990746875007998</c:v>
                </c:pt>
                <c:pt idx="8680">
                  <c:v>4.1992984375007998</c:v>
                </c:pt>
                <c:pt idx="8681">
                  <c:v>4.1992309375007997</c:v>
                </c:pt>
                <c:pt idx="8682">
                  <c:v>4.1988678124992003</c:v>
                </c:pt>
                <c:pt idx="8683">
                  <c:v>4.1985371875007997</c:v>
                </c:pt>
                <c:pt idx="8684">
                  <c:v>4.1988237499999999</c:v>
                </c:pt>
                <c:pt idx="8685">
                  <c:v>4.1991831250016007</c:v>
                </c:pt>
                <c:pt idx="8686">
                  <c:v>4.1995890624992009</c:v>
                </c:pt>
                <c:pt idx="8687">
                  <c:v>4.1999596875007992</c:v>
                </c:pt>
                <c:pt idx="8688">
                  <c:v>4.1995378124992007</c:v>
                </c:pt>
                <c:pt idx="8689">
                  <c:v>4.1991359375007997</c:v>
                </c:pt>
                <c:pt idx="8690">
                  <c:v>4.1987343750016004</c:v>
                </c:pt>
                <c:pt idx="8691">
                  <c:v>4.1983678124992005</c:v>
                </c:pt>
                <c:pt idx="8692">
                  <c:v>4.1980321875007993</c:v>
                </c:pt>
                <c:pt idx="8693">
                  <c:v>4.1984106250016007</c:v>
                </c:pt>
                <c:pt idx="8694">
                  <c:v>4.198778125001601</c:v>
                </c:pt>
                <c:pt idx="8695">
                  <c:v>4.1991278124992002</c:v>
                </c:pt>
                <c:pt idx="8696">
                  <c:v>4.1995028124992002</c:v>
                </c:pt>
                <c:pt idx="8697">
                  <c:v>4.1994559375007992</c:v>
                </c:pt>
                <c:pt idx="8698">
                  <c:v>4.1990918750016002</c:v>
                </c:pt>
                <c:pt idx="8699">
                  <c:v>4.1987403124992007</c:v>
                </c:pt>
                <c:pt idx="8700">
                  <c:v>4.1984109375007996</c:v>
                </c:pt>
                <c:pt idx="8701">
                  <c:v>4.1980337499999996</c:v>
                </c:pt>
                <c:pt idx="8702">
                  <c:v>4.1976078124992009</c:v>
                </c:pt>
                <c:pt idx="8703">
                  <c:v>4.1975659375007996</c:v>
                </c:pt>
                <c:pt idx="8704">
                  <c:v>4.1978318750016008</c:v>
                </c:pt>
                <c:pt idx="8705">
                  <c:v>4.1981518750016003</c:v>
                </c:pt>
                <c:pt idx="8706">
                  <c:v>4.1984981250016009</c:v>
                </c:pt>
                <c:pt idx="8707">
                  <c:v>4.1988565624992003</c:v>
                </c:pt>
                <c:pt idx="8708">
                  <c:v>4.1992046875007993</c:v>
                </c:pt>
                <c:pt idx="8709">
                  <c:v>4.1996381250016004</c:v>
                </c:pt>
                <c:pt idx="8710">
                  <c:v>4.1990756250016004</c:v>
                </c:pt>
                <c:pt idx="8711">
                  <c:v>4.1984859375007995</c:v>
                </c:pt>
                <c:pt idx="8712">
                  <c:v>4.1978400000000002</c:v>
                </c:pt>
                <c:pt idx="8713">
                  <c:v>4.1972087499999997</c:v>
                </c:pt>
                <c:pt idx="8714">
                  <c:v>4.1965149999999998</c:v>
                </c:pt>
                <c:pt idx="8715">
                  <c:v>4.1957612500000003</c:v>
                </c:pt>
                <c:pt idx="8716">
                  <c:v>4.1949412500000003</c:v>
                </c:pt>
                <c:pt idx="8717">
                  <c:v>4.1941674999999998</c:v>
                </c:pt>
                <c:pt idx="8718">
                  <c:v>4.1934687500000001</c:v>
                </c:pt>
                <c:pt idx="8719">
                  <c:v>4.1929471875007991</c:v>
                </c:pt>
                <c:pt idx="8720">
                  <c:v>4.1925253124992006</c:v>
                </c:pt>
                <c:pt idx="8721">
                  <c:v>4.1920718750016004</c:v>
                </c:pt>
                <c:pt idx="8722">
                  <c:v>4.1916896875007996</c:v>
                </c:pt>
                <c:pt idx="8723">
                  <c:v>4.1913328124992004</c:v>
                </c:pt>
                <c:pt idx="8724">
                  <c:v>4.19093625</c:v>
                </c:pt>
                <c:pt idx="8725">
                  <c:v>4.1905990624992002</c:v>
                </c:pt>
                <c:pt idx="8726">
                  <c:v>4.1901400000000004</c:v>
                </c:pt>
                <c:pt idx="8727">
                  <c:v>4.1902437499999996</c:v>
                </c:pt>
                <c:pt idx="8728">
                  <c:v>4.1905749999999999</c:v>
                </c:pt>
                <c:pt idx="8729">
                  <c:v>4.1908996875007993</c:v>
                </c:pt>
                <c:pt idx="8730">
                  <c:v>4.1906406250016008</c:v>
                </c:pt>
                <c:pt idx="8731">
                  <c:v>4.1907653124992006</c:v>
                </c:pt>
                <c:pt idx="8732">
                  <c:v>4.1911696875007998</c:v>
                </c:pt>
                <c:pt idx="8733">
                  <c:v>4.1915250000000004</c:v>
                </c:pt>
                <c:pt idx="8734">
                  <c:v>4.1918768750016007</c:v>
                </c:pt>
                <c:pt idx="8735">
                  <c:v>4.1922131250016008</c:v>
                </c:pt>
                <c:pt idx="8736">
                  <c:v>4.192545</c:v>
                </c:pt>
                <c:pt idx="8737">
                  <c:v>4.1928981250016006</c:v>
                </c:pt>
                <c:pt idx="8738">
                  <c:v>4.1929068750016008</c:v>
                </c:pt>
                <c:pt idx="8739">
                  <c:v>4.1926750000000004</c:v>
                </c:pt>
                <c:pt idx="8740">
                  <c:v>4.1930571875007994</c:v>
                </c:pt>
                <c:pt idx="8741">
                  <c:v>4.1934606250016007</c:v>
                </c:pt>
                <c:pt idx="8742">
                  <c:v>4.1937234375007995</c:v>
                </c:pt>
                <c:pt idx="8743">
                  <c:v>4.1940456250016007</c:v>
                </c:pt>
                <c:pt idx="8744">
                  <c:v>4.1944209375007997</c:v>
                </c:pt>
                <c:pt idx="8745">
                  <c:v>4.194835625001601</c:v>
                </c:pt>
                <c:pt idx="8746">
                  <c:v>4.1951621875007996</c:v>
                </c:pt>
                <c:pt idx="8747">
                  <c:v>4.1946918750016007</c:v>
                </c:pt>
                <c:pt idx="8748">
                  <c:v>4.1942693750016007</c:v>
                </c:pt>
                <c:pt idx="8749">
                  <c:v>4.1939096875007991</c:v>
                </c:pt>
                <c:pt idx="8750">
                  <c:v>4.1935546875007992</c:v>
                </c:pt>
                <c:pt idx="8751">
                  <c:v>4.1932215624992004</c:v>
                </c:pt>
                <c:pt idx="8752">
                  <c:v>4.1927584375007996</c:v>
                </c:pt>
                <c:pt idx="8753">
                  <c:v>4.1924153124992003</c:v>
                </c:pt>
                <c:pt idx="8754">
                  <c:v>4.1920593750016009</c:v>
                </c:pt>
                <c:pt idx="8755">
                  <c:v>4.1917256250016006</c:v>
                </c:pt>
                <c:pt idx="8756">
                  <c:v>4.1913353124992003</c:v>
                </c:pt>
                <c:pt idx="8757">
                  <c:v>4.1909475</c:v>
                </c:pt>
                <c:pt idx="8758">
                  <c:v>4.1905759375007996</c:v>
                </c:pt>
                <c:pt idx="8759">
                  <c:v>4.190168125001601</c:v>
                </c:pt>
                <c:pt idx="8760">
                  <c:v>4.1898062500000002</c:v>
                </c:pt>
                <c:pt idx="8761">
                  <c:v>4.1894246875007992</c:v>
                </c:pt>
                <c:pt idx="8762">
                  <c:v>4.1890140624992007</c:v>
                </c:pt>
                <c:pt idx="8763">
                  <c:v>4.1894496875007992</c:v>
                </c:pt>
                <c:pt idx="8764">
                  <c:v>4.1897703124992001</c:v>
                </c:pt>
                <c:pt idx="8765">
                  <c:v>4.1901459375007999</c:v>
                </c:pt>
                <c:pt idx="8766">
                  <c:v>4.1905228124992009</c:v>
                </c:pt>
                <c:pt idx="8767">
                  <c:v>4.1909074999999998</c:v>
                </c:pt>
                <c:pt idx="8768">
                  <c:v>4.1912468750016005</c:v>
                </c:pt>
                <c:pt idx="8769">
                  <c:v>4.191598125001601</c:v>
                </c:pt>
                <c:pt idx="8770">
                  <c:v>4.1919812500000004</c:v>
                </c:pt>
                <c:pt idx="8771">
                  <c:v>4.1923862500000002</c:v>
                </c:pt>
                <c:pt idx="8772">
                  <c:v>4.1925931250016006</c:v>
                </c:pt>
                <c:pt idx="8773">
                  <c:v>4.1923481250016001</c:v>
                </c:pt>
                <c:pt idx="8774">
                  <c:v>4.1927178124992004</c:v>
                </c:pt>
                <c:pt idx="8775">
                  <c:v>4.1930034375007992</c:v>
                </c:pt>
                <c:pt idx="8776">
                  <c:v>4.19335375</c:v>
                </c:pt>
                <c:pt idx="8777">
                  <c:v>4.1937100000000003</c:v>
                </c:pt>
                <c:pt idx="8778">
                  <c:v>4.1940615624992006</c:v>
                </c:pt>
                <c:pt idx="8779">
                  <c:v>4.1944359375007991</c:v>
                </c:pt>
                <c:pt idx="8780">
                  <c:v>4.1943606250016003</c:v>
                </c:pt>
                <c:pt idx="8781">
                  <c:v>4.1939693750016005</c:v>
                </c:pt>
                <c:pt idx="8782">
                  <c:v>4.1935718750016004</c:v>
                </c:pt>
                <c:pt idx="8783">
                  <c:v>4.1931859375007994</c:v>
                </c:pt>
                <c:pt idx="8784">
                  <c:v>4.1928315624992001</c:v>
                </c:pt>
                <c:pt idx="8785">
                  <c:v>4.1931643750016008</c:v>
                </c:pt>
                <c:pt idx="8786">
                  <c:v>4.1935309375007996</c:v>
                </c:pt>
                <c:pt idx="8787">
                  <c:v>4.1938649999999997</c:v>
                </c:pt>
                <c:pt idx="8788">
                  <c:v>4.1935606250016004</c:v>
                </c:pt>
                <c:pt idx="8789">
                  <c:v>4.1931281250016008</c:v>
                </c:pt>
                <c:pt idx="8790">
                  <c:v>4.1929031250016005</c:v>
                </c:pt>
                <c:pt idx="8791">
                  <c:v>4.1925768750016008</c:v>
                </c:pt>
                <c:pt idx="8792">
                  <c:v>4.192465625001601</c:v>
                </c:pt>
                <c:pt idx="8793">
                  <c:v>4.1927553124992007</c:v>
                </c:pt>
                <c:pt idx="8794">
                  <c:v>4.1930949999999996</c:v>
                </c:pt>
                <c:pt idx="8795">
                  <c:v>4.1929759375007993</c:v>
                </c:pt>
                <c:pt idx="8796">
                  <c:v>4.1926421875007991</c:v>
                </c:pt>
                <c:pt idx="8797">
                  <c:v>4.1922746875007997</c:v>
                </c:pt>
                <c:pt idx="8798">
                  <c:v>4.1919037499999998</c:v>
                </c:pt>
                <c:pt idx="8799">
                  <c:v>4.1922206250016005</c:v>
                </c:pt>
                <c:pt idx="8800">
                  <c:v>4.1925478124992006</c:v>
                </c:pt>
                <c:pt idx="8801">
                  <c:v>4.1923806250016007</c:v>
                </c:pt>
                <c:pt idx="8802">
                  <c:v>4.1927349999999999</c:v>
                </c:pt>
                <c:pt idx="8803">
                  <c:v>4.1931003124992001</c:v>
                </c:pt>
                <c:pt idx="8804">
                  <c:v>4.1927659375007993</c:v>
                </c:pt>
                <c:pt idx="8805">
                  <c:v>4.1924271875007992</c:v>
                </c:pt>
                <c:pt idx="8806">
                  <c:v>4.1924246875007993</c:v>
                </c:pt>
                <c:pt idx="8807">
                  <c:v>4.1920596875007998</c:v>
                </c:pt>
                <c:pt idx="8808">
                  <c:v>4.1922178124992007</c:v>
                </c:pt>
                <c:pt idx="8809">
                  <c:v>4.192395625001601</c:v>
                </c:pt>
                <c:pt idx="8810">
                  <c:v>4.1925453124992007</c:v>
                </c:pt>
                <c:pt idx="8811">
                  <c:v>4.1927618750016009</c:v>
                </c:pt>
                <c:pt idx="8812">
                  <c:v>4.1925784375007993</c:v>
                </c:pt>
                <c:pt idx="8813">
                  <c:v>4.1924393750016007</c:v>
                </c:pt>
                <c:pt idx="8814">
                  <c:v>4.1921718750016002</c:v>
                </c:pt>
                <c:pt idx="8815">
                  <c:v>4.1925175000000001</c:v>
                </c:pt>
                <c:pt idx="8816">
                  <c:v>4.1928915624992005</c:v>
                </c:pt>
                <c:pt idx="8817">
                  <c:v>4.1932562500000001</c:v>
                </c:pt>
                <c:pt idx="8818">
                  <c:v>4.1935909375007991</c:v>
                </c:pt>
                <c:pt idx="8819">
                  <c:v>4.1939346875007999</c:v>
                </c:pt>
                <c:pt idx="8820">
                  <c:v>4.1942734375007991</c:v>
                </c:pt>
                <c:pt idx="8821">
                  <c:v>4.1946865624992009</c:v>
                </c:pt>
                <c:pt idx="8822">
                  <c:v>4.1950509375007998</c:v>
                </c:pt>
                <c:pt idx="8823">
                  <c:v>4.1952953124992005</c:v>
                </c:pt>
                <c:pt idx="8824">
                  <c:v>4.1949218750016009</c:v>
                </c:pt>
                <c:pt idx="8825">
                  <c:v>4.1945140624992003</c:v>
                </c:pt>
                <c:pt idx="8826">
                  <c:v>4.194144375001601</c:v>
                </c:pt>
                <c:pt idx="8827">
                  <c:v>4.1937684375007995</c:v>
                </c:pt>
                <c:pt idx="8828">
                  <c:v>4.1939374999999997</c:v>
                </c:pt>
                <c:pt idx="8829">
                  <c:v>4.1937903124992006</c:v>
                </c:pt>
                <c:pt idx="8830">
                  <c:v>4.1934246875007997</c:v>
                </c:pt>
                <c:pt idx="8831">
                  <c:v>4.1934196875007999</c:v>
                </c:pt>
                <c:pt idx="8832">
                  <c:v>4.1935228124992001</c:v>
                </c:pt>
                <c:pt idx="8833">
                  <c:v>4.1937493750016008</c:v>
                </c:pt>
                <c:pt idx="8834">
                  <c:v>4.1940681250016008</c:v>
                </c:pt>
                <c:pt idx="8835">
                  <c:v>4.1944531250016004</c:v>
                </c:pt>
                <c:pt idx="8836">
                  <c:v>4.1947056250016006</c:v>
                </c:pt>
                <c:pt idx="8837">
                  <c:v>4.1950374999999998</c:v>
                </c:pt>
                <c:pt idx="8838">
                  <c:v>4.1950406250016004</c:v>
                </c:pt>
                <c:pt idx="8839">
                  <c:v>4.1951549999999997</c:v>
                </c:pt>
                <c:pt idx="8840">
                  <c:v>4.1955081250016004</c:v>
                </c:pt>
                <c:pt idx="8841">
                  <c:v>4.1959178124992009</c:v>
                </c:pt>
                <c:pt idx="8842">
                  <c:v>4.1962584375007994</c:v>
                </c:pt>
                <c:pt idx="8843">
                  <c:v>4.1964809375007999</c:v>
                </c:pt>
                <c:pt idx="8844">
                  <c:v>4.1964553124992001</c:v>
                </c:pt>
                <c:pt idx="8845">
                  <c:v>4.1960840624992004</c:v>
                </c:pt>
                <c:pt idx="8846">
                  <c:v>4.1957550000000001</c:v>
                </c:pt>
                <c:pt idx="8847">
                  <c:v>4.1954650000000004</c:v>
                </c:pt>
                <c:pt idx="8848">
                  <c:v>4.1951409375007991</c:v>
                </c:pt>
                <c:pt idx="8849">
                  <c:v>4.1947349999999997</c:v>
                </c:pt>
                <c:pt idx="8850">
                  <c:v>4.1943531250016006</c:v>
                </c:pt>
                <c:pt idx="8851">
                  <c:v>4.1940281250016005</c:v>
                </c:pt>
                <c:pt idx="8852">
                  <c:v>4.1936965624992002</c:v>
                </c:pt>
                <c:pt idx="8853">
                  <c:v>4.1932368750016007</c:v>
                </c:pt>
                <c:pt idx="8854">
                  <c:v>4.1927356250016006</c:v>
                </c:pt>
                <c:pt idx="8855">
                  <c:v>4.1922246875007998</c:v>
                </c:pt>
                <c:pt idx="8856">
                  <c:v>4.191726875001601</c:v>
                </c:pt>
                <c:pt idx="8857">
                  <c:v>4.1913296875007999</c:v>
                </c:pt>
                <c:pt idx="8858">
                  <c:v>4.1914481250016005</c:v>
                </c:pt>
                <c:pt idx="8859">
                  <c:v>4.1917221875007993</c:v>
                </c:pt>
                <c:pt idx="8860">
                  <c:v>4.1920665624992006</c:v>
                </c:pt>
                <c:pt idx="8861">
                  <c:v>4.1924471875007994</c:v>
                </c:pt>
                <c:pt idx="8862">
                  <c:v>4.1928562500000002</c:v>
                </c:pt>
                <c:pt idx="8863">
                  <c:v>4.1931928124992002</c:v>
                </c:pt>
                <c:pt idx="8864">
                  <c:v>4.1930340624992004</c:v>
                </c:pt>
                <c:pt idx="8865">
                  <c:v>4.1932046875007991</c:v>
                </c:pt>
                <c:pt idx="8866">
                  <c:v>4.1936034375007996</c:v>
                </c:pt>
                <c:pt idx="8867">
                  <c:v>4.1940184375007998</c:v>
                </c:pt>
                <c:pt idx="8868">
                  <c:v>4.1943971875007993</c:v>
                </c:pt>
                <c:pt idx="8869">
                  <c:v>4.1947303124992006</c:v>
                </c:pt>
                <c:pt idx="8870">
                  <c:v>4.1950562500000004</c:v>
                </c:pt>
                <c:pt idx="8871">
                  <c:v>4.1954518750016003</c:v>
                </c:pt>
                <c:pt idx="8872">
                  <c:v>4.1958134375007994</c:v>
                </c:pt>
                <c:pt idx="8873">
                  <c:v>4.1961846875007991</c:v>
                </c:pt>
                <c:pt idx="8874">
                  <c:v>4.1965390624992009</c:v>
                </c:pt>
                <c:pt idx="8875">
                  <c:v>4.1968865624992002</c:v>
                </c:pt>
                <c:pt idx="8876">
                  <c:v>4.1966471875007993</c:v>
                </c:pt>
                <c:pt idx="8877">
                  <c:v>4.1962609375007993</c:v>
                </c:pt>
                <c:pt idx="8878">
                  <c:v>4.1957965624992006</c:v>
                </c:pt>
                <c:pt idx="8879">
                  <c:v>4.1953603124992007</c:v>
                </c:pt>
                <c:pt idx="8880">
                  <c:v>4.1948049999999997</c:v>
                </c:pt>
                <c:pt idx="8881">
                  <c:v>4.1942131250016006</c:v>
                </c:pt>
                <c:pt idx="8882">
                  <c:v>4.1937740624992008</c:v>
                </c:pt>
                <c:pt idx="8883">
                  <c:v>4.1937609375007998</c:v>
                </c:pt>
                <c:pt idx="8884">
                  <c:v>4.1934837500000004</c:v>
                </c:pt>
                <c:pt idx="8885">
                  <c:v>4.1931153124992004</c:v>
                </c:pt>
                <c:pt idx="8886">
                  <c:v>4.1926721875007997</c:v>
                </c:pt>
                <c:pt idx="8887">
                  <c:v>4.1923181250016004</c:v>
                </c:pt>
                <c:pt idx="8888">
                  <c:v>4.1919315624992004</c:v>
                </c:pt>
                <c:pt idx="8889">
                  <c:v>4.1920737499999996</c:v>
                </c:pt>
                <c:pt idx="8890">
                  <c:v>4.192443125001601</c:v>
                </c:pt>
                <c:pt idx="8891">
                  <c:v>4.1928584375007993</c:v>
                </c:pt>
                <c:pt idx="8892">
                  <c:v>4.1932253124992007</c:v>
                </c:pt>
                <c:pt idx="8893">
                  <c:v>4.1936650000000002</c:v>
                </c:pt>
                <c:pt idx="8894">
                  <c:v>4.1941359375007998</c:v>
                </c:pt>
                <c:pt idx="8895">
                  <c:v>4.1945537499999999</c:v>
                </c:pt>
                <c:pt idx="8896">
                  <c:v>4.1948821875007996</c:v>
                </c:pt>
                <c:pt idx="8897">
                  <c:v>4.1952206250016006</c:v>
                </c:pt>
                <c:pt idx="8898">
                  <c:v>4.1951625000000003</c:v>
                </c:pt>
                <c:pt idx="8899">
                  <c:v>4.1954559375007996</c:v>
                </c:pt>
                <c:pt idx="8900">
                  <c:v>4.1957809375007997</c:v>
                </c:pt>
                <c:pt idx="8901">
                  <c:v>4.1961193750016008</c:v>
                </c:pt>
                <c:pt idx="8902">
                  <c:v>4.1965506250016009</c:v>
                </c:pt>
                <c:pt idx="8903">
                  <c:v>4.1969021875007995</c:v>
                </c:pt>
                <c:pt idx="8904">
                  <c:v>4.1972725000000004</c:v>
                </c:pt>
                <c:pt idx="8905">
                  <c:v>4.1969359375007995</c:v>
                </c:pt>
                <c:pt idx="8906">
                  <c:v>4.1964506250016003</c:v>
                </c:pt>
                <c:pt idx="8907">
                  <c:v>4.1959693750016003</c:v>
                </c:pt>
                <c:pt idx="8908">
                  <c:v>4.1954990624992003</c:v>
                </c:pt>
                <c:pt idx="8909">
                  <c:v>4.1951712499999996</c:v>
                </c:pt>
                <c:pt idx="8910">
                  <c:v>4.1947528124992006</c:v>
                </c:pt>
                <c:pt idx="8911">
                  <c:v>4.1943912499999998</c:v>
                </c:pt>
                <c:pt idx="8912">
                  <c:v>4.1940506250016005</c:v>
                </c:pt>
                <c:pt idx="8913">
                  <c:v>4.1935525</c:v>
                </c:pt>
                <c:pt idx="8914">
                  <c:v>4.1929406250016008</c:v>
                </c:pt>
                <c:pt idx="8915">
                  <c:v>4.1922828124992009</c:v>
                </c:pt>
                <c:pt idx="8916">
                  <c:v>4.1919387500000003</c:v>
                </c:pt>
                <c:pt idx="8917">
                  <c:v>4.1914968750016008</c:v>
                </c:pt>
                <c:pt idx="8918">
                  <c:v>4.1911384375007996</c:v>
                </c:pt>
                <c:pt idx="8919">
                  <c:v>4.1914568750016006</c:v>
                </c:pt>
                <c:pt idx="8920">
                  <c:v>4.1916921875007995</c:v>
                </c:pt>
                <c:pt idx="8921">
                  <c:v>4.1920431250016001</c:v>
                </c:pt>
                <c:pt idx="8922">
                  <c:v>4.1923946875007996</c:v>
                </c:pt>
                <c:pt idx="8923">
                  <c:v>4.1927775</c:v>
                </c:pt>
                <c:pt idx="8924">
                  <c:v>4.1931750000000001</c:v>
                </c:pt>
                <c:pt idx="8925">
                  <c:v>4.1934968750016006</c:v>
                </c:pt>
                <c:pt idx="8926">
                  <c:v>4.1938643750016009</c:v>
                </c:pt>
                <c:pt idx="8927">
                  <c:v>4.1942865624992001</c:v>
                </c:pt>
                <c:pt idx="8928">
                  <c:v>4.1946559375007997</c:v>
                </c:pt>
                <c:pt idx="8929">
                  <c:v>4.1949909375007994</c:v>
                </c:pt>
                <c:pt idx="8930">
                  <c:v>4.1953346875007993</c:v>
                </c:pt>
                <c:pt idx="8931">
                  <c:v>4.1957090624992004</c:v>
                </c:pt>
                <c:pt idx="8932">
                  <c:v>4.1961596875007992</c:v>
                </c:pt>
                <c:pt idx="8933">
                  <c:v>4.1965031250016009</c:v>
                </c:pt>
                <c:pt idx="8934">
                  <c:v>4.1968965624992007</c:v>
                </c:pt>
                <c:pt idx="8935">
                  <c:v>4.1969190624992008</c:v>
                </c:pt>
                <c:pt idx="8936">
                  <c:v>4.1965915624992007</c:v>
                </c:pt>
                <c:pt idx="8937">
                  <c:v>4.1962896875007996</c:v>
                </c:pt>
                <c:pt idx="8938">
                  <c:v>4.1962709375007998</c:v>
                </c:pt>
                <c:pt idx="8939">
                  <c:v>4.195926875001601</c:v>
                </c:pt>
                <c:pt idx="8940">
                  <c:v>4.1955999999999998</c:v>
                </c:pt>
                <c:pt idx="8941">
                  <c:v>4.1956328124992002</c:v>
                </c:pt>
                <c:pt idx="8942">
                  <c:v>4.1955396875007995</c:v>
                </c:pt>
                <c:pt idx="8943">
                  <c:v>4.1957946875007996</c:v>
                </c:pt>
                <c:pt idx="8944">
                  <c:v>4.1954584375007995</c:v>
                </c:pt>
                <c:pt idx="8945">
                  <c:v>4.195106875001601</c:v>
                </c:pt>
                <c:pt idx="8946">
                  <c:v>4.1947865624992007</c:v>
                </c:pt>
                <c:pt idx="8947">
                  <c:v>4.1947053124992006</c:v>
                </c:pt>
                <c:pt idx="8948">
                  <c:v>4.1943306250016006</c:v>
                </c:pt>
                <c:pt idx="8949">
                  <c:v>4.1947118750016008</c:v>
                </c:pt>
                <c:pt idx="8950">
                  <c:v>4.1950743750016004</c:v>
                </c:pt>
                <c:pt idx="8951">
                  <c:v>4.1954528124992008</c:v>
                </c:pt>
                <c:pt idx="8952">
                  <c:v>4.1958200000000003</c:v>
                </c:pt>
                <c:pt idx="8953">
                  <c:v>4.1962468750016004</c:v>
                </c:pt>
                <c:pt idx="8954">
                  <c:v>4.1965834375007995</c:v>
                </c:pt>
                <c:pt idx="8955">
                  <c:v>4.1969231250016001</c:v>
                </c:pt>
                <c:pt idx="8956">
                  <c:v>4.1972443750016009</c:v>
                </c:pt>
                <c:pt idx="8957">
                  <c:v>4.1968009375007993</c:v>
                </c:pt>
                <c:pt idx="8958">
                  <c:v>4.1964793750016005</c:v>
                </c:pt>
                <c:pt idx="8959">
                  <c:v>4.1960856250016008</c:v>
                </c:pt>
                <c:pt idx="8960">
                  <c:v>4.1957384375007996</c:v>
                </c:pt>
                <c:pt idx="8961">
                  <c:v>4.1954062499999996</c:v>
                </c:pt>
                <c:pt idx="8962">
                  <c:v>4.19529</c:v>
                </c:pt>
                <c:pt idx="8963">
                  <c:v>4.1955153124992002</c:v>
                </c:pt>
                <c:pt idx="8964">
                  <c:v>4.1957853124992006</c:v>
                </c:pt>
                <c:pt idx="8965">
                  <c:v>4.1954484375007999</c:v>
                </c:pt>
                <c:pt idx="8966">
                  <c:v>4.1951218750016004</c:v>
                </c:pt>
                <c:pt idx="8967">
                  <c:v>4.1953537499999998</c:v>
                </c:pt>
                <c:pt idx="8968">
                  <c:v>4.1957265624992006</c:v>
                </c:pt>
                <c:pt idx="8969">
                  <c:v>4.1960846875007993</c:v>
                </c:pt>
                <c:pt idx="8970">
                  <c:v>4.1963625000000002</c:v>
                </c:pt>
                <c:pt idx="8971">
                  <c:v>4.1967481250016005</c:v>
                </c:pt>
                <c:pt idx="8972">
                  <c:v>4.1970862499999999</c:v>
                </c:pt>
                <c:pt idx="8973">
                  <c:v>4.197040625001601</c:v>
                </c:pt>
                <c:pt idx="8974">
                  <c:v>4.1969062499999996</c:v>
                </c:pt>
                <c:pt idx="8975">
                  <c:v>4.1972356250016007</c:v>
                </c:pt>
                <c:pt idx="8976">
                  <c:v>4.1975618750016004</c:v>
                </c:pt>
                <c:pt idx="8977">
                  <c:v>4.1979143750016004</c:v>
                </c:pt>
                <c:pt idx="8978">
                  <c:v>4.1982806250016003</c:v>
                </c:pt>
                <c:pt idx="8979">
                  <c:v>4.1986331250016002</c:v>
                </c:pt>
                <c:pt idx="8980">
                  <c:v>4.1984181250016004</c:v>
                </c:pt>
                <c:pt idx="8981">
                  <c:v>4.1979606250016008</c:v>
                </c:pt>
                <c:pt idx="8982">
                  <c:v>4.1974090624992009</c:v>
                </c:pt>
                <c:pt idx="8983">
                  <c:v>4.1970403124992002</c:v>
                </c:pt>
                <c:pt idx="8984">
                  <c:v>4.1966615624992007</c:v>
                </c:pt>
                <c:pt idx="8985">
                  <c:v>4.1962134375007993</c:v>
                </c:pt>
                <c:pt idx="8986">
                  <c:v>4.1957643750016009</c:v>
                </c:pt>
                <c:pt idx="8987">
                  <c:v>4.1953521875007995</c:v>
                </c:pt>
                <c:pt idx="8988">
                  <c:v>4.1949153124992007</c:v>
                </c:pt>
                <c:pt idx="8989">
                  <c:v>4.1945468750016008</c:v>
                </c:pt>
                <c:pt idx="8990">
                  <c:v>4.1942234375007992</c:v>
                </c:pt>
                <c:pt idx="8991">
                  <c:v>4.1936646875007995</c:v>
                </c:pt>
                <c:pt idx="8992">
                  <c:v>4.1933343750016006</c:v>
                </c:pt>
                <c:pt idx="8993">
                  <c:v>4.1929762500000001</c:v>
                </c:pt>
                <c:pt idx="8994">
                  <c:v>4.1926278124992002</c:v>
                </c:pt>
                <c:pt idx="8995">
                  <c:v>4.1922699999999997</c:v>
                </c:pt>
                <c:pt idx="8996">
                  <c:v>4.191914375001601</c:v>
                </c:pt>
                <c:pt idx="8997">
                  <c:v>4.1915221875007997</c:v>
                </c:pt>
                <c:pt idx="8998">
                  <c:v>4.1918631250016007</c:v>
                </c:pt>
                <c:pt idx="8999">
                  <c:v>4.192185625001601</c:v>
                </c:pt>
                <c:pt idx="9000">
                  <c:v>4.1924718750016003</c:v>
                </c:pt>
                <c:pt idx="9001">
                  <c:v>4.1927331250016007</c:v>
                </c:pt>
                <c:pt idx="9002">
                  <c:v>4.1930768750016005</c:v>
                </c:pt>
                <c:pt idx="9003">
                  <c:v>4.1934693750016008</c:v>
                </c:pt>
                <c:pt idx="9004">
                  <c:v>4.1938559375007998</c:v>
                </c:pt>
                <c:pt idx="9005">
                  <c:v>4.1941187500000003</c:v>
                </c:pt>
                <c:pt idx="9006">
                  <c:v>4.1944537500000001</c:v>
                </c:pt>
                <c:pt idx="9007">
                  <c:v>4.1948381250016009</c:v>
                </c:pt>
                <c:pt idx="9008">
                  <c:v>4.1952334375007991</c:v>
                </c:pt>
                <c:pt idx="9009">
                  <c:v>4.1956243750016009</c:v>
                </c:pt>
                <c:pt idx="9010">
                  <c:v>4.1959606250016002</c:v>
                </c:pt>
                <c:pt idx="9011">
                  <c:v>4.1956365624992005</c:v>
                </c:pt>
                <c:pt idx="9012">
                  <c:v>4.1956893750016002</c:v>
                </c:pt>
                <c:pt idx="9013">
                  <c:v>4.1959937500000004</c:v>
                </c:pt>
                <c:pt idx="9014">
                  <c:v>4.1963487500000003</c:v>
                </c:pt>
                <c:pt idx="9015">
                  <c:v>4.1962812500000002</c:v>
                </c:pt>
                <c:pt idx="9016">
                  <c:v>4.1959006250016007</c:v>
                </c:pt>
                <c:pt idx="9017">
                  <c:v>4.1955671875007994</c:v>
                </c:pt>
                <c:pt idx="9018">
                  <c:v>4.1951981250016006</c:v>
                </c:pt>
                <c:pt idx="9019">
                  <c:v>4.1947637499999999</c:v>
                </c:pt>
                <c:pt idx="9020">
                  <c:v>4.1942921875007997</c:v>
                </c:pt>
                <c:pt idx="9021">
                  <c:v>4.19381</c:v>
                </c:pt>
                <c:pt idx="9022">
                  <c:v>4.1934321875007994</c:v>
                </c:pt>
                <c:pt idx="9023">
                  <c:v>4.1930968750016007</c:v>
                </c:pt>
                <c:pt idx="9024">
                  <c:v>4.1932759375007995</c:v>
                </c:pt>
                <c:pt idx="9025">
                  <c:v>4.1932968750016002</c:v>
                </c:pt>
                <c:pt idx="9026">
                  <c:v>4.1933056250016003</c:v>
                </c:pt>
                <c:pt idx="9027">
                  <c:v>4.1929728124992005</c:v>
                </c:pt>
                <c:pt idx="9028">
                  <c:v>4.1929650000000001</c:v>
                </c:pt>
                <c:pt idx="9029">
                  <c:v>4.1932928124992008</c:v>
                </c:pt>
                <c:pt idx="9030">
                  <c:v>4.1936781250016004</c:v>
                </c:pt>
                <c:pt idx="9031">
                  <c:v>4.1939993750016002</c:v>
                </c:pt>
                <c:pt idx="9032">
                  <c:v>4.1943693750016005</c:v>
                </c:pt>
                <c:pt idx="9033">
                  <c:v>4.1947828124992004</c:v>
                </c:pt>
                <c:pt idx="9034">
                  <c:v>4.1951756250016006</c:v>
                </c:pt>
                <c:pt idx="9035">
                  <c:v>4.1951212499999997</c:v>
                </c:pt>
                <c:pt idx="9036">
                  <c:v>4.1947531250016006</c:v>
                </c:pt>
                <c:pt idx="9037">
                  <c:v>4.1944187499999996</c:v>
                </c:pt>
                <c:pt idx="9038">
                  <c:v>4.1940209375007997</c:v>
                </c:pt>
                <c:pt idx="9039">
                  <c:v>4.1935471875007995</c:v>
                </c:pt>
                <c:pt idx="9040">
                  <c:v>4.1931465624992006</c:v>
                </c:pt>
                <c:pt idx="9041">
                  <c:v>4.1931293750016003</c:v>
                </c:pt>
                <c:pt idx="9042">
                  <c:v>4.1934806250016008</c:v>
                </c:pt>
                <c:pt idx="9043">
                  <c:v>4.1931034375007998</c:v>
                </c:pt>
                <c:pt idx="9044">
                  <c:v>4.1929800000000004</c:v>
                </c:pt>
                <c:pt idx="9045">
                  <c:v>4.1933331250016002</c:v>
                </c:pt>
                <c:pt idx="9046">
                  <c:v>4.1933165624992004</c:v>
                </c:pt>
                <c:pt idx="9047">
                  <c:v>4.1936859375007991</c:v>
                </c:pt>
                <c:pt idx="9048">
                  <c:v>4.1940790624992008</c:v>
                </c:pt>
                <c:pt idx="9049">
                  <c:v>4.1944056250016004</c:v>
                </c:pt>
                <c:pt idx="9050">
                  <c:v>4.1947503124992007</c:v>
                </c:pt>
                <c:pt idx="9051">
                  <c:v>4.1950884375007993</c:v>
                </c:pt>
                <c:pt idx="9052">
                  <c:v>4.1955803124992004</c:v>
                </c:pt>
                <c:pt idx="9053">
                  <c:v>4.1959903124992008</c:v>
                </c:pt>
                <c:pt idx="9054">
                  <c:v>4.1963184375007998</c:v>
                </c:pt>
                <c:pt idx="9055">
                  <c:v>4.1964615624992003</c:v>
                </c:pt>
                <c:pt idx="9056">
                  <c:v>4.1967362499999998</c:v>
                </c:pt>
                <c:pt idx="9057">
                  <c:v>4.1964121875007994</c:v>
                </c:pt>
                <c:pt idx="9058">
                  <c:v>4.1960171875007992</c:v>
                </c:pt>
                <c:pt idx="9059">
                  <c:v>4.1956868750016003</c:v>
                </c:pt>
                <c:pt idx="9060">
                  <c:v>4.1953149999999999</c:v>
                </c:pt>
                <c:pt idx="9061">
                  <c:v>4.1955353124992003</c:v>
                </c:pt>
                <c:pt idx="9062">
                  <c:v>4.1951521875007991</c:v>
                </c:pt>
                <c:pt idx="9063">
                  <c:v>4.1944862499999997</c:v>
                </c:pt>
                <c:pt idx="9064">
                  <c:v>4.1941112499999997</c:v>
                </c:pt>
                <c:pt idx="9065">
                  <c:v>4.1936968750016002</c:v>
                </c:pt>
                <c:pt idx="9066">
                  <c:v>4.1933071875007997</c:v>
                </c:pt>
                <c:pt idx="9067">
                  <c:v>4.1928821875007998</c:v>
                </c:pt>
                <c:pt idx="9068">
                  <c:v>4.1924415624992006</c:v>
                </c:pt>
                <c:pt idx="9069">
                  <c:v>4.1920581250016005</c:v>
                </c:pt>
                <c:pt idx="9070">
                  <c:v>4.191645625001601</c:v>
                </c:pt>
                <c:pt idx="9071">
                  <c:v>4.1912737499999997</c:v>
                </c:pt>
                <c:pt idx="9072">
                  <c:v>4.1908637500000001</c:v>
                </c:pt>
                <c:pt idx="9073">
                  <c:v>4.1902499999999998</c:v>
                </c:pt>
                <c:pt idx="9074">
                  <c:v>4.1896575</c:v>
                </c:pt>
                <c:pt idx="9075">
                  <c:v>4.1891949999999998</c:v>
                </c:pt>
                <c:pt idx="9076">
                  <c:v>4.1888396875007992</c:v>
                </c:pt>
                <c:pt idx="9077">
                  <c:v>4.1886850000000004</c:v>
                </c:pt>
                <c:pt idx="9078">
                  <c:v>4.1890578124992004</c:v>
                </c:pt>
                <c:pt idx="9079">
                  <c:v>4.1894549999999997</c:v>
                </c:pt>
                <c:pt idx="9080">
                  <c:v>4.1897778124992007</c:v>
                </c:pt>
                <c:pt idx="9081">
                  <c:v>4.1900390624992001</c:v>
                </c:pt>
                <c:pt idx="9082">
                  <c:v>4.1896737499999999</c:v>
                </c:pt>
                <c:pt idx="9083">
                  <c:v>4.1896243750016007</c:v>
                </c:pt>
                <c:pt idx="9084">
                  <c:v>4.1900096875007993</c:v>
                </c:pt>
                <c:pt idx="9085">
                  <c:v>4.1904015624992006</c:v>
                </c:pt>
                <c:pt idx="9086">
                  <c:v>4.190741875001601</c:v>
                </c:pt>
                <c:pt idx="9087">
                  <c:v>4.1911500000000004</c:v>
                </c:pt>
                <c:pt idx="9088">
                  <c:v>4.1915631250016006</c:v>
                </c:pt>
                <c:pt idx="9089">
                  <c:v>4.1919762499999997</c:v>
                </c:pt>
                <c:pt idx="9090">
                  <c:v>4.1923865624992009</c:v>
                </c:pt>
                <c:pt idx="9091">
                  <c:v>4.1927656250016003</c:v>
                </c:pt>
                <c:pt idx="9092">
                  <c:v>4.1931465624992006</c:v>
                </c:pt>
                <c:pt idx="9093">
                  <c:v>4.1932687499999997</c:v>
                </c:pt>
                <c:pt idx="9094">
                  <c:v>4.1928675000000002</c:v>
                </c:pt>
                <c:pt idx="9095">
                  <c:v>4.1924549999999998</c:v>
                </c:pt>
                <c:pt idx="9096">
                  <c:v>4.1919250000000003</c:v>
                </c:pt>
                <c:pt idx="9097">
                  <c:v>4.1914906250016006</c:v>
                </c:pt>
                <c:pt idx="9098">
                  <c:v>4.1911618750016002</c:v>
                </c:pt>
                <c:pt idx="9099">
                  <c:v>4.1908828124992006</c:v>
                </c:pt>
                <c:pt idx="9100">
                  <c:v>4.1905456250016009</c:v>
                </c:pt>
                <c:pt idx="9101">
                  <c:v>4.1902003124992007</c:v>
                </c:pt>
                <c:pt idx="9102">
                  <c:v>4.1898181250016009</c:v>
                </c:pt>
                <c:pt idx="9103">
                  <c:v>4.1894753124992006</c:v>
                </c:pt>
                <c:pt idx="9104">
                  <c:v>4.1890743750016002</c:v>
                </c:pt>
                <c:pt idx="9105">
                  <c:v>4.1886362500000001</c:v>
                </c:pt>
                <c:pt idx="9106">
                  <c:v>4.1883081250016003</c:v>
                </c:pt>
                <c:pt idx="9107">
                  <c:v>4.1879840624992006</c:v>
                </c:pt>
                <c:pt idx="9108">
                  <c:v>4.18746375</c:v>
                </c:pt>
                <c:pt idx="9109">
                  <c:v>4.1871387499999999</c:v>
                </c:pt>
                <c:pt idx="9110">
                  <c:v>4.1867996875007991</c:v>
                </c:pt>
                <c:pt idx="9111">
                  <c:v>4.1864156250016009</c:v>
                </c:pt>
                <c:pt idx="9112">
                  <c:v>4.1860303124992004</c:v>
                </c:pt>
                <c:pt idx="9113">
                  <c:v>4.185674375001601</c:v>
                </c:pt>
                <c:pt idx="9114">
                  <c:v>4.1857634375007997</c:v>
                </c:pt>
                <c:pt idx="9115">
                  <c:v>4.1855596875007999</c:v>
                </c:pt>
                <c:pt idx="9116">
                  <c:v>4.1859337500000002</c:v>
                </c:pt>
                <c:pt idx="9117">
                  <c:v>4.1863568750016009</c:v>
                </c:pt>
                <c:pt idx="9118">
                  <c:v>4.1868056250016004</c:v>
                </c:pt>
                <c:pt idx="9119">
                  <c:v>4.1871559375007994</c:v>
                </c:pt>
                <c:pt idx="9120">
                  <c:v>4.1874906250016002</c:v>
                </c:pt>
                <c:pt idx="9121">
                  <c:v>4.1878165624992008</c:v>
                </c:pt>
                <c:pt idx="9122">
                  <c:v>4.1881828124992007</c:v>
                </c:pt>
                <c:pt idx="9123">
                  <c:v>4.1885253124992001</c:v>
                </c:pt>
                <c:pt idx="9124">
                  <c:v>4.1888565624992005</c:v>
                </c:pt>
                <c:pt idx="9125">
                  <c:v>4.1892715624992007</c:v>
                </c:pt>
                <c:pt idx="9126">
                  <c:v>4.1896553124992009</c:v>
                </c:pt>
                <c:pt idx="9127">
                  <c:v>4.1900406250016005</c:v>
                </c:pt>
                <c:pt idx="9128">
                  <c:v>4.1899125000000002</c:v>
                </c:pt>
                <c:pt idx="9129">
                  <c:v>4.1895446875007991</c:v>
                </c:pt>
                <c:pt idx="9130">
                  <c:v>4.189194375001601</c:v>
                </c:pt>
                <c:pt idx="9131">
                  <c:v>4.1887828124992001</c:v>
                </c:pt>
                <c:pt idx="9132">
                  <c:v>4.1884125000000001</c:v>
                </c:pt>
                <c:pt idx="9133">
                  <c:v>4.1880440624992001</c:v>
                </c:pt>
                <c:pt idx="9134">
                  <c:v>4.1883974999999998</c:v>
                </c:pt>
                <c:pt idx="9135">
                  <c:v>4.1887524999999997</c:v>
                </c:pt>
                <c:pt idx="9136">
                  <c:v>4.1891246875007999</c:v>
                </c:pt>
                <c:pt idx="9137">
                  <c:v>4.1895059375007992</c:v>
                </c:pt>
                <c:pt idx="9138">
                  <c:v>4.1898371875007996</c:v>
                </c:pt>
                <c:pt idx="9139">
                  <c:v>4.19009125</c:v>
                </c:pt>
                <c:pt idx="9140">
                  <c:v>4.1897187499999999</c:v>
                </c:pt>
                <c:pt idx="9141">
                  <c:v>4.1893906250016002</c:v>
                </c:pt>
                <c:pt idx="9142">
                  <c:v>4.1887671875007992</c:v>
                </c:pt>
                <c:pt idx="9143">
                  <c:v>4.1884106250016009</c:v>
                </c:pt>
                <c:pt idx="9144">
                  <c:v>4.1880237500000002</c:v>
                </c:pt>
                <c:pt idx="9145">
                  <c:v>4.1875506250016006</c:v>
                </c:pt>
                <c:pt idx="9146">
                  <c:v>4.1871565624992009</c:v>
                </c:pt>
                <c:pt idx="9147">
                  <c:v>4.1868028124992005</c:v>
                </c:pt>
                <c:pt idx="9148">
                  <c:v>4.1864578124992002</c:v>
                </c:pt>
                <c:pt idx="9149">
                  <c:v>4.1861121875007994</c:v>
                </c:pt>
                <c:pt idx="9150">
                  <c:v>4.1855462499999998</c:v>
                </c:pt>
                <c:pt idx="9151">
                  <c:v>4.1850921875007998</c:v>
                </c:pt>
                <c:pt idx="9152">
                  <c:v>4.1846684375007994</c:v>
                </c:pt>
                <c:pt idx="9153">
                  <c:v>4.1842293750016006</c:v>
                </c:pt>
                <c:pt idx="9154">
                  <c:v>4.1846281250016002</c:v>
                </c:pt>
                <c:pt idx="9155">
                  <c:v>4.1850396875007991</c:v>
                </c:pt>
                <c:pt idx="9156">
                  <c:v>4.1853499999999997</c:v>
                </c:pt>
                <c:pt idx="9157">
                  <c:v>4.1857437500000003</c:v>
                </c:pt>
                <c:pt idx="9158">
                  <c:v>4.1859496875007993</c:v>
                </c:pt>
                <c:pt idx="9159">
                  <c:v>4.1854556250016008</c:v>
                </c:pt>
                <c:pt idx="9160">
                  <c:v>4.1851340624992002</c:v>
                </c:pt>
                <c:pt idx="9161">
                  <c:v>4.1847815624992002</c:v>
                </c:pt>
                <c:pt idx="9162">
                  <c:v>4.1843743750016005</c:v>
                </c:pt>
                <c:pt idx="9163">
                  <c:v>4.1846612500000004</c:v>
                </c:pt>
                <c:pt idx="9164">
                  <c:v>4.1850362499999996</c:v>
                </c:pt>
                <c:pt idx="9165">
                  <c:v>4.1853671875007992</c:v>
                </c:pt>
                <c:pt idx="9166">
                  <c:v>4.1857168750016003</c:v>
                </c:pt>
                <c:pt idx="9167">
                  <c:v>4.1860650000000001</c:v>
                </c:pt>
                <c:pt idx="9168">
                  <c:v>4.1864125000000003</c:v>
                </c:pt>
                <c:pt idx="9169">
                  <c:v>4.1867268750016002</c:v>
                </c:pt>
                <c:pt idx="9170">
                  <c:v>4.1869856250016007</c:v>
                </c:pt>
                <c:pt idx="9171">
                  <c:v>4.1873453124992004</c:v>
                </c:pt>
                <c:pt idx="9172">
                  <c:v>4.1871153124992002</c:v>
                </c:pt>
                <c:pt idx="9173">
                  <c:v>4.1874971875007994</c:v>
                </c:pt>
                <c:pt idx="9174">
                  <c:v>4.1878384375007993</c:v>
                </c:pt>
                <c:pt idx="9175">
                  <c:v>4.1881740624992005</c:v>
                </c:pt>
                <c:pt idx="9176">
                  <c:v>4.1886159375007992</c:v>
                </c:pt>
                <c:pt idx="9177">
                  <c:v>4.1889468750016006</c:v>
                </c:pt>
                <c:pt idx="9178">
                  <c:v>4.1893715624992005</c:v>
                </c:pt>
                <c:pt idx="9179">
                  <c:v>4.1897087500000003</c:v>
                </c:pt>
                <c:pt idx="9180">
                  <c:v>4.1900659375007994</c:v>
                </c:pt>
                <c:pt idx="9181">
                  <c:v>4.1904146875007999</c:v>
                </c:pt>
                <c:pt idx="9182">
                  <c:v>4.1907453124992005</c:v>
                </c:pt>
                <c:pt idx="9183">
                  <c:v>4.1910703124992006</c:v>
                </c:pt>
                <c:pt idx="9184">
                  <c:v>4.1913940624992003</c:v>
                </c:pt>
                <c:pt idx="9185">
                  <c:v>4.1909287500000003</c:v>
                </c:pt>
                <c:pt idx="9186">
                  <c:v>4.1905556250016005</c:v>
                </c:pt>
                <c:pt idx="9187">
                  <c:v>4.1902109375007992</c:v>
                </c:pt>
                <c:pt idx="9188">
                  <c:v>4.1898656250016009</c:v>
                </c:pt>
                <c:pt idx="9189">
                  <c:v>4.1895906250016006</c:v>
                </c:pt>
                <c:pt idx="9190">
                  <c:v>4.1899187500000004</c:v>
                </c:pt>
                <c:pt idx="9191">
                  <c:v>4.1903031250016003</c:v>
                </c:pt>
                <c:pt idx="9192">
                  <c:v>4.1907218750016009</c:v>
                </c:pt>
                <c:pt idx="9193">
                  <c:v>4.1910578124992002</c:v>
                </c:pt>
                <c:pt idx="9194">
                  <c:v>4.1911806250016008</c:v>
                </c:pt>
                <c:pt idx="9195">
                  <c:v>4.1906296875007998</c:v>
                </c:pt>
                <c:pt idx="9196">
                  <c:v>4.1901240624992004</c:v>
                </c:pt>
                <c:pt idx="9197">
                  <c:v>4.1897934375007999</c:v>
                </c:pt>
                <c:pt idx="9198">
                  <c:v>4.1894534375007995</c:v>
                </c:pt>
                <c:pt idx="9199">
                  <c:v>4.1889156250016004</c:v>
                </c:pt>
                <c:pt idx="9200">
                  <c:v>4.1884350000000001</c:v>
                </c:pt>
                <c:pt idx="9201">
                  <c:v>4.1880781250016001</c:v>
                </c:pt>
                <c:pt idx="9202">
                  <c:v>4.1876362499999997</c:v>
                </c:pt>
                <c:pt idx="9203">
                  <c:v>4.1871875000000003</c:v>
                </c:pt>
                <c:pt idx="9204">
                  <c:v>4.186776875001601</c:v>
                </c:pt>
                <c:pt idx="9205">
                  <c:v>4.1863406250016002</c:v>
                </c:pt>
                <c:pt idx="9206">
                  <c:v>4.1858534375007999</c:v>
                </c:pt>
                <c:pt idx="9207">
                  <c:v>4.1854165624992001</c:v>
                </c:pt>
                <c:pt idx="9208">
                  <c:v>4.1850428124992005</c:v>
                </c:pt>
                <c:pt idx="9209">
                  <c:v>4.1846171875007991</c:v>
                </c:pt>
                <c:pt idx="9210">
                  <c:v>4.1842674999999998</c:v>
                </c:pt>
                <c:pt idx="9211">
                  <c:v>4.1844456250016009</c:v>
                </c:pt>
                <c:pt idx="9212">
                  <c:v>4.1846053124992002</c:v>
                </c:pt>
                <c:pt idx="9213">
                  <c:v>4.1845765624992008</c:v>
                </c:pt>
                <c:pt idx="9214">
                  <c:v>4.1849618750016004</c:v>
                </c:pt>
                <c:pt idx="9215">
                  <c:v>4.1853903124992007</c:v>
                </c:pt>
                <c:pt idx="9216">
                  <c:v>4.1858578124992007</c:v>
                </c:pt>
                <c:pt idx="9217">
                  <c:v>4.1862543750016004</c:v>
                </c:pt>
                <c:pt idx="9218">
                  <c:v>4.1866921875007996</c:v>
                </c:pt>
                <c:pt idx="9219">
                  <c:v>4.1871112500000001</c:v>
                </c:pt>
                <c:pt idx="9220">
                  <c:v>4.1875093750016008</c:v>
                </c:pt>
                <c:pt idx="9221">
                  <c:v>4.1878509375007997</c:v>
                </c:pt>
                <c:pt idx="9222">
                  <c:v>4.1882665624992006</c:v>
                </c:pt>
                <c:pt idx="9223">
                  <c:v>4.1886893750016005</c:v>
                </c:pt>
                <c:pt idx="9224">
                  <c:v>4.1890631250016002</c:v>
                </c:pt>
                <c:pt idx="9225">
                  <c:v>4.1891868750016004</c:v>
                </c:pt>
                <c:pt idx="9226">
                  <c:v>4.1892628124992006</c:v>
                </c:pt>
                <c:pt idx="9227">
                  <c:v>4.1892687500000001</c:v>
                </c:pt>
                <c:pt idx="9228">
                  <c:v>4.1896218750016008</c:v>
                </c:pt>
                <c:pt idx="9229">
                  <c:v>4.1899828124992009</c:v>
                </c:pt>
                <c:pt idx="9230">
                  <c:v>4.1903353124992009</c:v>
                </c:pt>
                <c:pt idx="9231">
                  <c:v>4.1906721875007991</c:v>
                </c:pt>
                <c:pt idx="9232">
                  <c:v>4.1910190624992003</c:v>
                </c:pt>
                <c:pt idx="9233">
                  <c:v>4.1914134375007999</c:v>
                </c:pt>
                <c:pt idx="9234">
                  <c:v>4.1918015624992009</c:v>
                </c:pt>
                <c:pt idx="9235">
                  <c:v>4.1921284375007994</c:v>
                </c:pt>
                <c:pt idx="9236">
                  <c:v>4.1917850000000003</c:v>
                </c:pt>
                <c:pt idx="9237">
                  <c:v>4.1914171875007993</c:v>
                </c:pt>
                <c:pt idx="9238">
                  <c:v>4.1909490624992003</c:v>
                </c:pt>
                <c:pt idx="9239">
                  <c:v>4.1904325</c:v>
                </c:pt>
                <c:pt idx="9240">
                  <c:v>4.1898618750016006</c:v>
                </c:pt>
                <c:pt idx="9241">
                  <c:v>4.1893275000000001</c:v>
                </c:pt>
                <c:pt idx="9242">
                  <c:v>4.1888137499999996</c:v>
                </c:pt>
                <c:pt idx="9243">
                  <c:v>4.1883543750016008</c:v>
                </c:pt>
                <c:pt idx="9244">
                  <c:v>4.1884134375007998</c:v>
                </c:pt>
                <c:pt idx="9245">
                  <c:v>4.1888084375007999</c:v>
                </c:pt>
                <c:pt idx="9246">
                  <c:v>4.1892193750016009</c:v>
                </c:pt>
                <c:pt idx="9247">
                  <c:v>4.189569375001601</c:v>
                </c:pt>
                <c:pt idx="9248">
                  <c:v>4.1896818750016003</c:v>
                </c:pt>
                <c:pt idx="9249">
                  <c:v>4.1896834375007996</c:v>
                </c:pt>
                <c:pt idx="9250">
                  <c:v>4.1895784375007992</c:v>
                </c:pt>
                <c:pt idx="9251">
                  <c:v>4.1899800000000003</c:v>
                </c:pt>
                <c:pt idx="9252">
                  <c:v>4.1904643750016008</c:v>
                </c:pt>
                <c:pt idx="9253">
                  <c:v>4.1902940624992002</c:v>
                </c:pt>
                <c:pt idx="9254">
                  <c:v>4.1900459375007992</c:v>
                </c:pt>
                <c:pt idx="9255">
                  <c:v>4.1896928124992003</c:v>
                </c:pt>
                <c:pt idx="9256">
                  <c:v>4.1895506250016004</c:v>
                </c:pt>
                <c:pt idx="9257">
                  <c:v>4.18948375</c:v>
                </c:pt>
                <c:pt idx="9258">
                  <c:v>4.1891303124992003</c:v>
                </c:pt>
                <c:pt idx="9259">
                  <c:v>4.1888053124992002</c:v>
                </c:pt>
                <c:pt idx="9260">
                  <c:v>4.1884515624992007</c:v>
                </c:pt>
                <c:pt idx="9261">
                  <c:v>4.1880821875007994</c:v>
                </c:pt>
                <c:pt idx="9262">
                  <c:v>4.1885275000000002</c:v>
                </c:pt>
                <c:pt idx="9263">
                  <c:v>4.1889284375007998</c:v>
                </c:pt>
                <c:pt idx="9264">
                  <c:v>4.1893428124992003</c:v>
                </c:pt>
                <c:pt idx="9265">
                  <c:v>4.1897478124992009</c:v>
                </c:pt>
                <c:pt idx="9266">
                  <c:v>4.1900762499999997</c:v>
                </c:pt>
                <c:pt idx="9267">
                  <c:v>4.1904037499999998</c:v>
                </c:pt>
                <c:pt idx="9268">
                  <c:v>4.1907525000000003</c:v>
                </c:pt>
                <c:pt idx="9269">
                  <c:v>4.1908149999999997</c:v>
                </c:pt>
                <c:pt idx="9270">
                  <c:v>4.1904384375007995</c:v>
                </c:pt>
                <c:pt idx="9271">
                  <c:v>4.1900815624992003</c:v>
                </c:pt>
                <c:pt idx="9272">
                  <c:v>4.1897012499999997</c:v>
                </c:pt>
                <c:pt idx="9273">
                  <c:v>4.1900668750016008</c:v>
                </c:pt>
                <c:pt idx="9274">
                  <c:v>4.1904237499999999</c:v>
                </c:pt>
                <c:pt idx="9275">
                  <c:v>4.1908768750016003</c:v>
                </c:pt>
                <c:pt idx="9276">
                  <c:v>4.1912921875007996</c:v>
                </c:pt>
                <c:pt idx="9277">
                  <c:v>4.1916415624992007</c:v>
                </c:pt>
                <c:pt idx="9278">
                  <c:v>4.1920184375007992</c:v>
                </c:pt>
                <c:pt idx="9279">
                  <c:v>4.1923506250016009</c:v>
                </c:pt>
                <c:pt idx="9280">
                  <c:v>4.1926800000000002</c:v>
                </c:pt>
                <c:pt idx="9281">
                  <c:v>4.1930246875007997</c:v>
                </c:pt>
                <c:pt idx="9282">
                  <c:v>4.1925765624992009</c:v>
                </c:pt>
                <c:pt idx="9283">
                  <c:v>4.1916181250016002</c:v>
                </c:pt>
                <c:pt idx="9284">
                  <c:v>4.1904953124992002</c:v>
                </c:pt>
                <c:pt idx="9285">
                  <c:v>4.1891600000000002</c:v>
                </c:pt>
                <c:pt idx="9286">
                  <c:v>4.1876850000000001</c:v>
                </c:pt>
                <c:pt idx="9287">
                  <c:v>4.1861300000000004</c:v>
                </c:pt>
                <c:pt idx="9288">
                  <c:v>4.1844787500000002</c:v>
                </c:pt>
                <c:pt idx="9289">
                  <c:v>4.1826037500000002</c:v>
                </c:pt>
                <c:pt idx="9290">
                  <c:v>4.1807021875007999</c:v>
                </c:pt>
                <c:pt idx="9291">
                  <c:v>4.1787000000000001</c:v>
                </c:pt>
                <c:pt idx="9292">
                  <c:v>4.1766812499999997</c:v>
                </c:pt>
                <c:pt idx="9293">
                  <c:v>4.1751321875007994</c:v>
                </c:pt>
                <c:pt idx="9294">
                  <c:v>4.1739706250016004</c:v>
                </c:pt>
                <c:pt idx="9295">
                  <c:v>4.17298875</c:v>
                </c:pt>
                <c:pt idx="9296">
                  <c:v>4.1720993750016007</c:v>
                </c:pt>
                <c:pt idx="9297">
                  <c:v>4.17137125</c:v>
                </c:pt>
                <c:pt idx="9298">
                  <c:v>4.1706750000000001</c:v>
                </c:pt>
                <c:pt idx="9299">
                  <c:v>4.1702112500000004</c:v>
                </c:pt>
                <c:pt idx="9300">
                  <c:v>4.1698312499999997</c:v>
                </c:pt>
                <c:pt idx="9301">
                  <c:v>4.1693153124992008</c:v>
                </c:pt>
                <c:pt idx="9302">
                  <c:v>4.1688868750016006</c:v>
                </c:pt>
                <c:pt idx="9303">
                  <c:v>4.1687112500000003</c:v>
                </c:pt>
                <c:pt idx="9304">
                  <c:v>4.1689790624992007</c:v>
                </c:pt>
                <c:pt idx="9305">
                  <c:v>4.1693259375007994</c:v>
                </c:pt>
                <c:pt idx="9306">
                  <c:v>4.1696793750016008</c:v>
                </c:pt>
                <c:pt idx="9307">
                  <c:v>4.1700784375007993</c:v>
                </c:pt>
                <c:pt idx="9308">
                  <c:v>4.1699859375007993</c:v>
                </c:pt>
                <c:pt idx="9309">
                  <c:v>4.1696590624992007</c:v>
                </c:pt>
                <c:pt idx="9310">
                  <c:v>4.1699009375007998</c:v>
                </c:pt>
                <c:pt idx="9311">
                  <c:v>4.1702996875007994</c:v>
                </c:pt>
                <c:pt idx="9312">
                  <c:v>4.1706381250016005</c:v>
                </c:pt>
                <c:pt idx="9313">
                  <c:v>4.1709918750016008</c:v>
                </c:pt>
                <c:pt idx="9314">
                  <c:v>4.1713243750016007</c:v>
                </c:pt>
                <c:pt idx="9315">
                  <c:v>4.1716743750016008</c:v>
                </c:pt>
                <c:pt idx="9316">
                  <c:v>4.1720256250016003</c:v>
                </c:pt>
                <c:pt idx="9317">
                  <c:v>4.1723481250016006</c:v>
                </c:pt>
                <c:pt idx="9318">
                  <c:v>4.1724312499999998</c:v>
                </c:pt>
                <c:pt idx="9319">
                  <c:v>4.1725675000000004</c:v>
                </c:pt>
                <c:pt idx="9320">
                  <c:v>4.1729390624992009</c:v>
                </c:pt>
                <c:pt idx="9321">
                  <c:v>4.1733315624992002</c:v>
                </c:pt>
                <c:pt idx="9322">
                  <c:v>4.1732831250016007</c:v>
                </c:pt>
                <c:pt idx="9323">
                  <c:v>4.1729565624992002</c:v>
                </c:pt>
                <c:pt idx="9324">
                  <c:v>4.1725865624992009</c:v>
                </c:pt>
                <c:pt idx="9325">
                  <c:v>4.1726565624992009</c:v>
                </c:pt>
                <c:pt idx="9326">
                  <c:v>4.1727096875007996</c:v>
                </c:pt>
                <c:pt idx="9327">
                  <c:v>4.1728456250016004</c:v>
                </c:pt>
                <c:pt idx="9328">
                  <c:v>4.17279</c:v>
                </c:pt>
                <c:pt idx="9329">
                  <c:v>4.1724365624992004</c:v>
                </c:pt>
                <c:pt idx="9330">
                  <c:v>4.1720937500000002</c:v>
                </c:pt>
                <c:pt idx="9331">
                  <c:v>4.1716337499999998</c:v>
                </c:pt>
                <c:pt idx="9332">
                  <c:v>4.1712115624992006</c:v>
                </c:pt>
                <c:pt idx="9333">
                  <c:v>4.1709821875007993</c:v>
                </c:pt>
                <c:pt idx="9334">
                  <c:v>4.1710728124992009</c:v>
                </c:pt>
                <c:pt idx="9335">
                  <c:v>4.1714462499999998</c:v>
                </c:pt>
                <c:pt idx="9336">
                  <c:v>4.1717950000000004</c:v>
                </c:pt>
                <c:pt idx="9337">
                  <c:v>4.1721878124992005</c:v>
                </c:pt>
                <c:pt idx="9338">
                  <c:v>4.1725806250016007</c:v>
                </c:pt>
                <c:pt idx="9339">
                  <c:v>4.1730268750016002</c:v>
                </c:pt>
                <c:pt idx="9340">
                  <c:v>4.1734581250016003</c:v>
                </c:pt>
                <c:pt idx="9341">
                  <c:v>4.1738262500000003</c:v>
                </c:pt>
                <c:pt idx="9342">
                  <c:v>4.1741462499999997</c:v>
                </c:pt>
                <c:pt idx="9343">
                  <c:v>4.1745765624992002</c:v>
                </c:pt>
                <c:pt idx="9344">
                  <c:v>4.1749603124992003</c:v>
                </c:pt>
                <c:pt idx="9345">
                  <c:v>4.1753999999999998</c:v>
                </c:pt>
                <c:pt idx="9346">
                  <c:v>4.1757787500000001</c:v>
                </c:pt>
                <c:pt idx="9347">
                  <c:v>4.1754143750016004</c:v>
                </c:pt>
                <c:pt idx="9348">
                  <c:v>4.1750687500000003</c:v>
                </c:pt>
                <c:pt idx="9349">
                  <c:v>4.1747215624992009</c:v>
                </c:pt>
                <c:pt idx="9350">
                  <c:v>4.1743903124992006</c:v>
                </c:pt>
                <c:pt idx="9351">
                  <c:v>4.1740243750016006</c:v>
                </c:pt>
                <c:pt idx="9352">
                  <c:v>4.1743731250016003</c:v>
                </c:pt>
                <c:pt idx="9353">
                  <c:v>4.1746996875007998</c:v>
                </c:pt>
                <c:pt idx="9354">
                  <c:v>4.1750375000000002</c:v>
                </c:pt>
                <c:pt idx="9355">
                  <c:v>4.1750487500000002</c:v>
                </c:pt>
                <c:pt idx="9356">
                  <c:v>4.1750474999999998</c:v>
                </c:pt>
                <c:pt idx="9357">
                  <c:v>4.1746693750016002</c:v>
                </c:pt>
                <c:pt idx="9358">
                  <c:v>4.1742571875007997</c:v>
                </c:pt>
                <c:pt idx="9359">
                  <c:v>4.1737399999999996</c:v>
                </c:pt>
                <c:pt idx="9360">
                  <c:v>4.1731209375007996</c:v>
                </c:pt>
                <c:pt idx="9361">
                  <c:v>4.1726000000000001</c:v>
                </c:pt>
                <c:pt idx="9362">
                  <c:v>4.1721171875007999</c:v>
                </c:pt>
                <c:pt idx="9363">
                  <c:v>4.1717343750016003</c:v>
                </c:pt>
                <c:pt idx="9364">
                  <c:v>4.1718996875007992</c:v>
                </c:pt>
                <c:pt idx="9365">
                  <c:v>4.1719375000000003</c:v>
                </c:pt>
                <c:pt idx="9366">
                  <c:v>4.1719943750016002</c:v>
                </c:pt>
                <c:pt idx="9367">
                  <c:v>4.1719284375007994</c:v>
                </c:pt>
                <c:pt idx="9368">
                  <c:v>4.1722709375007998</c:v>
                </c:pt>
                <c:pt idx="9369">
                  <c:v>4.1726112500000001</c:v>
                </c:pt>
                <c:pt idx="9370">
                  <c:v>4.1722918750016005</c:v>
                </c:pt>
                <c:pt idx="9371">
                  <c:v>4.1719196875007993</c:v>
                </c:pt>
                <c:pt idx="9372">
                  <c:v>4.1722618750016007</c:v>
                </c:pt>
                <c:pt idx="9373">
                  <c:v>4.1726734375007997</c:v>
                </c:pt>
                <c:pt idx="9374">
                  <c:v>4.1730403124992002</c:v>
                </c:pt>
                <c:pt idx="9375">
                  <c:v>4.1734031250016006</c:v>
                </c:pt>
                <c:pt idx="9376">
                  <c:v>4.1737884375007992</c:v>
                </c:pt>
                <c:pt idx="9377">
                  <c:v>4.1741900000000003</c:v>
                </c:pt>
                <c:pt idx="9378">
                  <c:v>4.1745393750016007</c:v>
                </c:pt>
                <c:pt idx="9379">
                  <c:v>4.1748696875007996</c:v>
                </c:pt>
                <c:pt idx="9380">
                  <c:v>4.174613125001601</c:v>
                </c:pt>
                <c:pt idx="9381">
                  <c:v>4.1748353124992006</c:v>
                </c:pt>
                <c:pt idx="9382">
                  <c:v>4.1752278124992008</c:v>
                </c:pt>
                <c:pt idx="9383">
                  <c:v>4.1756784375007996</c:v>
                </c:pt>
                <c:pt idx="9384">
                  <c:v>4.1760068750016002</c:v>
                </c:pt>
                <c:pt idx="9385">
                  <c:v>4.1764074999999998</c:v>
                </c:pt>
                <c:pt idx="9386">
                  <c:v>4.1768078124992005</c:v>
                </c:pt>
                <c:pt idx="9387">
                  <c:v>4.1771831250016005</c:v>
                </c:pt>
                <c:pt idx="9388">
                  <c:v>4.1775671875007996</c:v>
                </c:pt>
                <c:pt idx="9389">
                  <c:v>4.1778959375007991</c:v>
                </c:pt>
                <c:pt idx="9390">
                  <c:v>4.1782178124992004</c:v>
                </c:pt>
                <c:pt idx="9391">
                  <c:v>4.1777365624992004</c:v>
                </c:pt>
                <c:pt idx="9392">
                  <c:v>4.1773231250016005</c:v>
                </c:pt>
                <c:pt idx="9393">
                  <c:v>4.1769856250016009</c:v>
                </c:pt>
                <c:pt idx="9394">
                  <c:v>4.1771056250016008</c:v>
                </c:pt>
                <c:pt idx="9395">
                  <c:v>4.1767824999999998</c:v>
                </c:pt>
                <c:pt idx="9396">
                  <c:v>4.1764462499999997</c:v>
                </c:pt>
                <c:pt idx="9397">
                  <c:v>4.1761031250016005</c:v>
                </c:pt>
                <c:pt idx="9398">
                  <c:v>4.1757549999999997</c:v>
                </c:pt>
                <c:pt idx="9399">
                  <c:v>4.1760384375007993</c:v>
                </c:pt>
                <c:pt idx="9400">
                  <c:v>4.1763684375007992</c:v>
                </c:pt>
                <c:pt idx="9401">
                  <c:v>4.1767590624992001</c:v>
                </c:pt>
                <c:pt idx="9402">
                  <c:v>4.17709625</c:v>
                </c:pt>
                <c:pt idx="9403">
                  <c:v>4.1775490624992004</c:v>
                </c:pt>
                <c:pt idx="9404">
                  <c:v>4.1779287500000004</c:v>
                </c:pt>
                <c:pt idx="9405">
                  <c:v>4.1783393750016007</c:v>
                </c:pt>
                <c:pt idx="9406">
                  <c:v>4.1779309375007996</c:v>
                </c:pt>
                <c:pt idx="9407">
                  <c:v>4.1775668750016006</c:v>
                </c:pt>
                <c:pt idx="9408">
                  <c:v>4.1771212499999999</c:v>
                </c:pt>
                <c:pt idx="9409">
                  <c:v>4.1767871875007998</c:v>
                </c:pt>
                <c:pt idx="9410">
                  <c:v>4.1770171875007991</c:v>
                </c:pt>
                <c:pt idx="9411">
                  <c:v>4.1770240624992008</c:v>
                </c:pt>
                <c:pt idx="9412">
                  <c:v>4.1766931250016004</c:v>
                </c:pt>
                <c:pt idx="9413">
                  <c:v>4.176348125001601</c:v>
                </c:pt>
                <c:pt idx="9414">
                  <c:v>4.1759862500000002</c:v>
                </c:pt>
                <c:pt idx="9415">
                  <c:v>4.1756656250016002</c:v>
                </c:pt>
                <c:pt idx="9416">
                  <c:v>4.1758571875007995</c:v>
                </c:pt>
                <c:pt idx="9417">
                  <c:v>4.1754749999999996</c:v>
                </c:pt>
                <c:pt idx="9418">
                  <c:v>4.1751465624992008</c:v>
                </c:pt>
                <c:pt idx="9419">
                  <c:v>4.1756065624992003</c:v>
                </c:pt>
                <c:pt idx="9420">
                  <c:v>4.1759993750016005</c:v>
                </c:pt>
                <c:pt idx="9421">
                  <c:v>4.1764487499999996</c:v>
                </c:pt>
                <c:pt idx="9422">
                  <c:v>4.1768871875007996</c:v>
                </c:pt>
                <c:pt idx="9423">
                  <c:v>4.1772953124992007</c:v>
                </c:pt>
                <c:pt idx="9424">
                  <c:v>4.1777412500000004</c:v>
                </c:pt>
                <c:pt idx="9425">
                  <c:v>4.1781031250016003</c:v>
                </c:pt>
                <c:pt idx="9426">
                  <c:v>4.1784400000000002</c:v>
                </c:pt>
                <c:pt idx="9427">
                  <c:v>4.1788309375007993</c:v>
                </c:pt>
                <c:pt idx="9428">
                  <c:v>4.1792715624992001</c:v>
                </c:pt>
                <c:pt idx="9429">
                  <c:v>4.1796703124992005</c:v>
                </c:pt>
                <c:pt idx="9430">
                  <c:v>4.1801359375007996</c:v>
                </c:pt>
                <c:pt idx="9431">
                  <c:v>4.1805228124992002</c:v>
                </c:pt>
                <c:pt idx="9432">
                  <c:v>4.1809000000000003</c:v>
                </c:pt>
                <c:pt idx="9433">
                  <c:v>4.1805325</c:v>
                </c:pt>
                <c:pt idx="9434">
                  <c:v>4.1800581250016009</c:v>
                </c:pt>
                <c:pt idx="9435">
                  <c:v>4.1794124999999998</c:v>
                </c:pt>
                <c:pt idx="9436">
                  <c:v>4.1788974999999997</c:v>
                </c:pt>
                <c:pt idx="9437">
                  <c:v>4.1784906250016007</c:v>
                </c:pt>
                <c:pt idx="9438">
                  <c:v>4.1788924999999999</c:v>
                </c:pt>
                <c:pt idx="9439">
                  <c:v>4.1792971875007998</c:v>
                </c:pt>
                <c:pt idx="9440">
                  <c:v>4.1793040624992006</c:v>
                </c:pt>
                <c:pt idx="9441">
                  <c:v>4.1796606250016008</c:v>
                </c:pt>
                <c:pt idx="9442">
                  <c:v>4.1800346875007994</c:v>
                </c:pt>
                <c:pt idx="9443">
                  <c:v>4.1797171875007999</c:v>
                </c:pt>
                <c:pt idx="9444">
                  <c:v>4.1792678124992007</c:v>
                </c:pt>
                <c:pt idx="9445">
                  <c:v>4.1788253124992005</c:v>
                </c:pt>
                <c:pt idx="9446">
                  <c:v>4.1784212500000004</c:v>
                </c:pt>
                <c:pt idx="9447">
                  <c:v>4.177956875001601</c:v>
                </c:pt>
                <c:pt idx="9448">
                  <c:v>4.1776103124992003</c:v>
                </c:pt>
                <c:pt idx="9449">
                  <c:v>4.1779606250016004</c:v>
                </c:pt>
                <c:pt idx="9450">
                  <c:v>4.1784212500000004</c:v>
                </c:pt>
                <c:pt idx="9451">
                  <c:v>4.1787431250016009</c:v>
                </c:pt>
                <c:pt idx="9452">
                  <c:v>4.1791640624992006</c:v>
                </c:pt>
                <c:pt idx="9453">
                  <c:v>4.1792556250016002</c:v>
                </c:pt>
                <c:pt idx="9454">
                  <c:v>4.1793365624992003</c:v>
                </c:pt>
                <c:pt idx="9455">
                  <c:v>4.1797390624992001</c:v>
                </c:pt>
                <c:pt idx="9456">
                  <c:v>4.1800634375007997</c:v>
                </c:pt>
                <c:pt idx="9457">
                  <c:v>4.1805603124992006</c:v>
                </c:pt>
                <c:pt idx="9458">
                  <c:v>4.1808859375007996</c:v>
                </c:pt>
                <c:pt idx="9459">
                  <c:v>4.1812415624992001</c:v>
                </c:pt>
                <c:pt idx="9460">
                  <c:v>4.1810953124992007</c:v>
                </c:pt>
                <c:pt idx="9461">
                  <c:v>4.181474375001601</c:v>
                </c:pt>
                <c:pt idx="9462">
                  <c:v>4.1819096875007995</c:v>
                </c:pt>
                <c:pt idx="9463">
                  <c:v>4.1822734375007995</c:v>
                </c:pt>
                <c:pt idx="9464">
                  <c:v>4.1826134375007991</c:v>
                </c:pt>
                <c:pt idx="9465">
                  <c:v>4.1822931250016007</c:v>
                </c:pt>
                <c:pt idx="9466">
                  <c:v>4.1819371875007993</c:v>
                </c:pt>
                <c:pt idx="9467">
                  <c:v>4.1815556250016002</c:v>
                </c:pt>
                <c:pt idx="9468">
                  <c:v>4.1811396875007993</c:v>
                </c:pt>
                <c:pt idx="9469">
                  <c:v>4.1806671875007995</c:v>
                </c:pt>
                <c:pt idx="9470">
                  <c:v>4.1802271875007992</c:v>
                </c:pt>
                <c:pt idx="9471">
                  <c:v>4.1798371875007998</c:v>
                </c:pt>
                <c:pt idx="9472">
                  <c:v>4.179504375001601</c:v>
                </c:pt>
                <c:pt idx="9473">
                  <c:v>4.1791734375007996</c:v>
                </c:pt>
                <c:pt idx="9474">
                  <c:v>4.1794068750016002</c:v>
                </c:pt>
                <c:pt idx="9475">
                  <c:v>4.1797381250016006</c:v>
                </c:pt>
                <c:pt idx="9476">
                  <c:v>4.1798887499999999</c:v>
                </c:pt>
                <c:pt idx="9477">
                  <c:v>4.1803728124992006</c:v>
                </c:pt>
                <c:pt idx="9478">
                  <c:v>4.1807125000000003</c:v>
                </c:pt>
                <c:pt idx="9479">
                  <c:v>4.1811553124992002</c:v>
                </c:pt>
                <c:pt idx="9480">
                  <c:v>4.1816459375007993</c:v>
                </c:pt>
                <c:pt idx="9481">
                  <c:v>4.1820740624992006</c:v>
                </c:pt>
                <c:pt idx="9482">
                  <c:v>4.1825128124992004</c:v>
                </c:pt>
                <c:pt idx="9483">
                  <c:v>4.1828390624992009</c:v>
                </c:pt>
                <c:pt idx="9484">
                  <c:v>4.1823281250016002</c:v>
                </c:pt>
                <c:pt idx="9485">
                  <c:v>4.1819018750016008</c:v>
                </c:pt>
                <c:pt idx="9486">
                  <c:v>4.1814237500000004</c:v>
                </c:pt>
                <c:pt idx="9487">
                  <c:v>4.1809884375007993</c:v>
                </c:pt>
                <c:pt idx="9488">
                  <c:v>4.1806184375007991</c:v>
                </c:pt>
                <c:pt idx="9489">
                  <c:v>4.1809665624992007</c:v>
                </c:pt>
                <c:pt idx="9490">
                  <c:v>4.1814228124992008</c:v>
                </c:pt>
                <c:pt idx="9491">
                  <c:v>4.1817525</c:v>
                </c:pt>
                <c:pt idx="9492">
                  <c:v>4.1821003124992009</c:v>
                </c:pt>
                <c:pt idx="9493">
                  <c:v>4.1825675000000002</c:v>
                </c:pt>
                <c:pt idx="9494">
                  <c:v>4.1829156250016002</c:v>
                </c:pt>
                <c:pt idx="9495">
                  <c:v>4.1832968750016004</c:v>
                </c:pt>
                <c:pt idx="9496">
                  <c:v>4.1836462499999998</c:v>
                </c:pt>
                <c:pt idx="9497">
                  <c:v>4.1840090624992001</c:v>
                </c:pt>
                <c:pt idx="9498">
                  <c:v>4.1836328124992006</c:v>
                </c:pt>
                <c:pt idx="9499">
                  <c:v>4.1831953124992003</c:v>
                </c:pt>
                <c:pt idx="9500">
                  <c:v>4.1828456250016002</c:v>
                </c:pt>
                <c:pt idx="9501">
                  <c:v>4.1824318750016003</c:v>
                </c:pt>
                <c:pt idx="9502">
                  <c:v>4.1820062499999997</c:v>
                </c:pt>
                <c:pt idx="9503">
                  <c:v>4.1815928124992006</c:v>
                </c:pt>
                <c:pt idx="9504">
                  <c:v>4.181521875001601</c:v>
                </c:pt>
                <c:pt idx="9505">
                  <c:v>4.1818256250016006</c:v>
                </c:pt>
                <c:pt idx="9506">
                  <c:v>4.1821631250016003</c:v>
                </c:pt>
                <c:pt idx="9507">
                  <c:v>4.1825634375007992</c:v>
                </c:pt>
                <c:pt idx="9508">
                  <c:v>4.1829531250016005</c:v>
                </c:pt>
                <c:pt idx="9509">
                  <c:v>4.1833487500000004</c:v>
                </c:pt>
                <c:pt idx="9510">
                  <c:v>4.1838634375007997</c:v>
                </c:pt>
                <c:pt idx="9511">
                  <c:v>4.1842771875007996</c:v>
                </c:pt>
                <c:pt idx="9512">
                  <c:v>4.1847690624992007</c:v>
                </c:pt>
                <c:pt idx="9513">
                  <c:v>4.1851250000000002</c:v>
                </c:pt>
                <c:pt idx="9514">
                  <c:v>4.1855062500000004</c:v>
                </c:pt>
                <c:pt idx="9515">
                  <c:v>4.1851303124992008</c:v>
                </c:pt>
                <c:pt idx="9516">
                  <c:v>4.1847884375007993</c:v>
                </c:pt>
                <c:pt idx="9517">
                  <c:v>4.1843365624992002</c:v>
                </c:pt>
                <c:pt idx="9518">
                  <c:v>4.1840065624992002</c:v>
                </c:pt>
                <c:pt idx="9519">
                  <c:v>4.1839546875007994</c:v>
                </c:pt>
                <c:pt idx="9520">
                  <c:v>4.1843418750016008</c:v>
                </c:pt>
                <c:pt idx="9521">
                  <c:v>4.1846981250016002</c:v>
                </c:pt>
                <c:pt idx="9522">
                  <c:v>4.1850453124992004</c:v>
                </c:pt>
                <c:pt idx="9523">
                  <c:v>4.1853690624992002</c:v>
                </c:pt>
                <c:pt idx="9524">
                  <c:v>4.1857146875007993</c:v>
                </c:pt>
                <c:pt idx="9525">
                  <c:v>4.1853665624992002</c:v>
                </c:pt>
                <c:pt idx="9526">
                  <c:v>4.18500125</c:v>
                </c:pt>
                <c:pt idx="9527">
                  <c:v>4.1846699999999997</c:v>
                </c:pt>
                <c:pt idx="9528">
                  <c:v>4.1842687500000002</c:v>
                </c:pt>
                <c:pt idx="9529">
                  <c:v>4.1839328124992008</c:v>
                </c:pt>
                <c:pt idx="9530">
                  <c:v>4.1835406250016005</c:v>
                </c:pt>
                <c:pt idx="9531">
                  <c:v>4.1831696875007998</c:v>
                </c:pt>
                <c:pt idx="9532">
                  <c:v>4.1826418750016003</c:v>
                </c:pt>
                <c:pt idx="9533">
                  <c:v>4.1823053124992002</c:v>
                </c:pt>
                <c:pt idx="9534">
                  <c:v>4.1819850000000001</c:v>
                </c:pt>
                <c:pt idx="9535">
                  <c:v>4.1813912499999999</c:v>
                </c:pt>
                <c:pt idx="9536">
                  <c:v>4.1809409375007993</c:v>
                </c:pt>
                <c:pt idx="9537">
                  <c:v>4.1805174999999997</c:v>
                </c:pt>
                <c:pt idx="9538">
                  <c:v>4.1805918750016007</c:v>
                </c:pt>
                <c:pt idx="9539">
                  <c:v>4.1810268750016002</c:v>
                </c:pt>
                <c:pt idx="9540">
                  <c:v>4.1814006250016007</c:v>
                </c:pt>
                <c:pt idx="9541">
                  <c:v>4.181745625001601</c:v>
                </c:pt>
                <c:pt idx="9542">
                  <c:v>4.1820978124992001</c:v>
                </c:pt>
                <c:pt idx="9543">
                  <c:v>4.1824418750016008</c:v>
                </c:pt>
                <c:pt idx="9544">
                  <c:v>4.1828412500000001</c:v>
                </c:pt>
                <c:pt idx="9545">
                  <c:v>4.1832468750016005</c:v>
                </c:pt>
                <c:pt idx="9546">
                  <c:v>4.1837228124992007</c:v>
                </c:pt>
                <c:pt idx="9547">
                  <c:v>4.1841781250016004</c:v>
                </c:pt>
                <c:pt idx="9548">
                  <c:v>4.1845059375007994</c:v>
                </c:pt>
                <c:pt idx="9549">
                  <c:v>4.1848568750016009</c:v>
                </c:pt>
                <c:pt idx="9550">
                  <c:v>4.1849084375007992</c:v>
                </c:pt>
                <c:pt idx="9551">
                  <c:v>4.1853034375007994</c:v>
                </c:pt>
                <c:pt idx="9552">
                  <c:v>4.184935625001601</c:v>
                </c:pt>
                <c:pt idx="9553">
                  <c:v>4.1845359375007991</c:v>
                </c:pt>
                <c:pt idx="9554">
                  <c:v>4.1845299999999996</c:v>
                </c:pt>
                <c:pt idx="9555">
                  <c:v>4.1848990624992002</c:v>
                </c:pt>
                <c:pt idx="9556">
                  <c:v>4.1852359375007993</c:v>
                </c:pt>
                <c:pt idx="9557">
                  <c:v>4.1856281250016005</c:v>
                </c:pt>
                <c:pt idx="9558">
                  <c:v>4.1859868750016007</c:v>
                </c:pt>
                <c:pt idx="9559">
                  <c:v>4.1864740624992001</c:v>
                </c:pt>
                <c:pt idx="9560">
                  <c:v>4.1868571875007996</c:v>
                </c:pt>
                <c:pt idx="9561">
                  <c:v>4.1864293750016008</c:v>
                </c:pt>
                <c:pt idx="9562">
                  <c:v>4.1858178124992005</c:v>
                </c:pt>
                <c:pt idx="9563">
                  <c:v>4.1854578124992008</c:v>
                </c:pt>
                <c:pt idx="9564">
                  <c:v>4.1851124999999998</c:v>
                </c:pt>
                <c:pt idx="9565">
                  <c:v>4.1847721875007995</c:v>
                </c:pt>
                <c:pt idx="9566">
                  <c:v>4.1842040624992007</c:v>
                </c:pt>
                <c:pt idx="9567">
                  <c:v>4.1837571875007997</c:v>
                </c:pt>
                <c:pt idx="9568">
                  <c:v>4.183234375001601</c:v>
                </c:pt>
                <c:pt idx="9569">
                  <c:v>4.1828106250016006</c:v>
                </c:pt>
                <c:pt idx="9570">
                  <c:v>4.1823709375007994</c:v>
                </c:pt>
                <c:pt idx="9571">
                  <c:v>4.1820478124992002</c:v>
                </c:pt>
                <c:pt idx="9572">
                  <c:v>4.1817240624992005</c:v>
                </c:pt>
                <c:pt idx="9573">
                  <c:v>4.1819206250016006</c:v>
                </c:pt>
                <c:pt idx="9574">
                  <c:v>4.1822581250016002</c:v>
                </c:pt>
                <c:pt idx="9575">
                  <c:v>4.1826056250016004</c:v>
                </c:pt>
                <c:pt idx="9576">
                  <c:v>4.1830115624992006</c:v>
                </c:pt>
                <c:pt idx="9577">
                  <c:v>4.1833418750016005</c:v>
                </c:pt>
                <c:pt idx="9578">
                  <c:v>4.1837215624992004</c:v>
                </c:pt>
                <c:pt idx="9579">
                  <c:v>4.1840878124992003</c:v>
                </c:pt>
                <c:pt idx="9580">
                  <c:v>4.1844506250016007</c:v>
                </c:pt>
                <c:pt idx="9581">
                  <c:v>4.1847725000000002</c:v>
                </c:pt>
                <c:pt idx="9582">
                  <c:v>4.1851721875007994</c:v>
                </c:pt>
                <c:pt idx="9583">
                  <c:v>4.1856128124992003</c:v>
                </c:pt>
                <c:pt idx="9584">
                  <c:v>4.1859784375007996</c:v>
                </c:pt>
                <c:pt idx="9585">
                  <c:v>4.1858525000000002</c:v>
                </c:pt>
                <c:pt idx="9586">
                  <c:v>4.1862434375007993</c:v>
                </c:pt>
                <c:pt idx="9587">
                  <c:v>4.1866328124992007</c:v>
                </c:pt>
                <c:pt idx="9588">
                  <c:v>4.1870496875007994</c:v>
                </c:pt>
                <c:pt idx="9589">
                  <c:v>4.187423125001601</c:v>
                </c:pt>
                <c:pt idx="9590">
                  <c:v>4.1877740624992006</c:v>
                </c:pt>
                <c:pt idx="9591">
                  <c:v>4.1881984375007999</c:v>
                </c:pt>
                <c:pt idx="9592">
                  <c:v>4.1885337500000004</c:v>
                </c:pt>
                <c:pt idx="9593">
                  <c:v>4.1888603124992008</c:v>
                </c:pt>
                <c:pt idx="9594">
                  <c:v>4.1891928124992006</c:v>
                </c:pt>
                <c:pt idx="9595">
                  <c:v>4.1895621875007993</c:v>
                </c:pt>
                <c:pt idx="9596">
                  <c:v>4.1899121875007994</c:v>
                </c:pt>
                <c:pt idx="9597">
                  <c:v>4.1894534375007995</c:v>
                </c:pt>
                <c:pt idx="9598">
                  <c:v>4.1890853124992002</c:v>
                </c:pt>
                <c:pt idx="9599">
                  <c:v>4.1887003124992006</c:v>
                </c:pt>
                <c:pt idx="9600">
                  <c:v>4.1889821875007991</c:v>
                </c:pt>
                <c:pt idx="9601">
                  <c:v>4.1893490624992005</c:v>
                </c:pt>
                <c:pt idx="9602">
                  <c:v>4.1891821875007995</c:v>
                </c:pt>
                <c:pt idx="9603">
                  <c:v>4.1888249999999996</c:v>
                </c:pt>
                <c:pt idx="9604">
                  <c:v>4.1884490624992008</c:v>
                </c:pt>
                <c:pt idx="9605">
                  <c:v>4.1879837499999999</c:v>
                </c:pt>
                <c:pt idx="9606">
                  <c:v>4.1876274999999996</c:v>
                </c:pt>
                <c:pt idx="9607">
                  <c:v>4.1872678124992007</c:v>
                </c:pt>
                <c:pt idx="9608">
                  <c:v>4.1868184375007997</c:v>
                </c:pt>
                <c:pt idx="9609">
                  <c:v>4.1864506250016005</c:v>
                </c:pt>
                <c:pt idx="9610">
                  <c:v>4.1860953124992006</c:v>
                </c:pt>
                <c:pt idx="9611">
                  <c:v>4.1856937500000004</c:v>
                </c:pt>
                <c:pt idx="9612">
                  <c:v>4.1853590624992005</c:v>
                </c:pt>
                <c:pt idx="9613">
                  <c:v>4.1854025000000004</c:v>
                </c:pt>
                <c:pt idx="9614">
                  <c:v>4.1849296875007997</c:v>
                </c:pt>
                <c:pt idx="9615">
                  <c:v>4.1845671875007993</c:v>
                </c:pt>
                <c:pt idx="9616">
                  <c:v>4.1840475000000001</c:v>
                </c:pt>
                <c:pt idx="9617">
                  <c:v>4.1837203124992008</c:v>
                </c:pt>
                <c:pt idx="9618">
                  <c:v>4.1831137500000004</c:v>
                </c:pt>
                <c:pt idx="9619">
                  <c:v>4.1826734375007995</c:v>
                </c:pt>
                <c:pt idx="9620">
                  <c:v>4.1830809375007991</c:v>
                </c:pt>
                <c:pt idx="9621">
                  <c:v>4.1834084375007992</c:v>
                </c:pt>
                <c:pt idx="9622">
                  <c:v>4.1837290624992001</c:v>
                </c:pt>
                <c:pt idx="9623">
                  <c:v>4.1841340624992007</c:v>
                </c:pt>
                <c:pt idx="9624">
                  <c:v>4.1846543750016005</c:v>
                </c:pt>
                <c:pt idx="9625">
                  <c:v>4.1850387500000004</c:v>
                </c:pt>
                <c:pt idx="9626">
                  <c:v>4.1854831250016007</c:v>
                </c:pt>
                <c:pt idx="9627">
                  <c:v>4.1858921875007997</c:v>
                </c:pt>
                <c:pt idx="9628">
                  <c:v>4.1856490624992002</c:v>
                </c:pt>
                <c:pt idx="9629">
                  <c:v>4.1853087499999999</c:v>
                </c:pt>
                <c:pt idx="9630">
                  <c:v>4.1849325000000004</c:v>
                </c:pt>
                <c:pt idx="9631">
                  <c:v>4.1849924999999999</c:v>
                </c:pt>
                <c:pt idx="9632">
                  <c:v>4.1853543750016007</c:v>
                </c:pt>
                <c:pt idx="9633">
                  <c:v>4.1856853124992002</c:v>
                </c:pt>
                <c:pt idx="9634">
                  <c:v>4.1860821875007996</c:v>
                </c:pt>
                <c:pt idx="9635">
                  <c:v>4.1865249999999996</c:v>
                </c:pt>
                <c:pt idx="9636">
                  <c:v>4.1869878124992006</c:v>
                </c:pt>
                <c:pt idx="9637">
                  <c:v>4.1874059375007997</c:v>
                </c:pt>
                <c:pt idx="9638">
                  <c:v>4.1878734375007998</c:v>
                </c:pt>
                <c:pt idx="9639">
                  <c:v>4.1883156250016009</c:v>
                </c:pt>
                <c:pt idx="9640">
                  <c:v>4.1887978124992005</c:v>
                </c:pt>
                <c:pt idx="9641">
                  <c:v>4.1888853124992007</c:v>
                </c:pt>
                <c:pt idx="9642">
                  <c:v>4.1885587500000003</c:v>
                </c:pt>
                <c:pt idx="9643">
                  <c:v>4.1886462499999997</c:v>
                </c:pt>
                <c:pt idx="9644">
                  <c:v>4.1890553124992005</c:v>
                </c:pt>
                <c:pt idx="9645">
                  <c:v>4.1894200000000001</c:v>
                </c:pt>
                <c:pt idx="9646">
                  <c:v>4.1897465624992005</c:v>
                </c:pt>
                <c:pt idx="9647">
                  <c:v>4.1901965624992004</c:v>
                </c:pt>
                <c:pt idx="9648">
                  <c:v>4.1905484375007997</c:v>
                </c:pt>
                <c:pt idx="9649">
                  <c:v>4.1906362499999998</c:v>
                </c:pt>
                <c:pt idx="9650">
                  <c:v>4.1906303124992004</c:v>
                </c:pt>
                <c:pt idx="9651">
                  <c:v>4.1901343750016009</c:v>
                </c:pt>
                <c:pt idx="9652">
                  <c:v>4.1896440624992008</c:v>
                </c:pt>
                <c:pt idx="9653">
                  <c:v>4.1892449999999997</c:v>
                </c:pt>
                <c:pt idx="9654">
                  <c:v>4.1888821875007993</c:v>
                </c:pt>
                <c:pt idx="9655">
                  <c:v>4.1885190624992008</c:v>
                </c:pt>
                <c:pt idx="9656">
                  <c:v>4.1881696875007997</c:v>
                </c:pt>
                <c:pt idx="9657">
                  <c:v>4.1877950000000004</c:v>
                </c:pt>
                <c:pt idx="9658">
                  <c:v>4.1881550000000001</c:v>
                </c:pt>
                <c:pt idx="9659">
                  <c:v>4.1881943750016006</c:v>
                </c:pt>
                <c:pt idx="9660">
                  <c:v>4.1879675000000001</c:v>
                </c:pt>
                <c:pt idx="9661">
                  <c:v>4.1879675000000001</c:v>
                </c:pt>
                <c:pt idx="9662">
                  <c:v>4.1876168750016003</c:v>
                </c:pt>
                <c:pt idx="9663">
                  <c:v>4.1872887499999996</c:v>
                </c:pt>
                <c:pt idx="9664">
                  <c:v>4.1869434375007994</c:v>
                </c:pt>
                <c:pt idx="9665">
                  <c:v>4.1872462500000003</c:v>
                </c:pt>
                <c:pt idx="9666">
                  <c:v>4.1877321875007993</c:v>
                </c:pt>
                <c:pt idx="9667">
                  <c:v>4.1881640624992009</c:v>
                </c:pt>
                <c:pt idx="9668">
                  <c:v>4.1884993750016006</c:v>
                </c:pt>
                <c:pt idx="9669">
                  <c:v>4.1881262499999998</c:v>
                </c:pt>
                <c:pt idx="9670">
                  <c:v>4.1877862500000003</c:v>
                </c:pt>
                <c:pt idx="9671">
                  <c:v>4.1882099999999998</c:v>
                </c:pt>
                <c:pt idx="9672">
                  <c:v>4.1885665624992008</c:v>
                </c:pt>
                <c:pt idx="9673">
                  <c:v>4.1889793750016002</c:v>
                </c:pt>
                <c:pt idx="9674">
                  <c:v>4.1892178124992006</c:v>
                </c:pt>
                <c:pt idx="9675">
                  <c:v>4.1895378124992009</c:v>
                </c:pt>
                <c:pt idx="9676">
                  <c:v>4.1898906250016008</c:v>
                </c:pt>
                <c:pt idx="9677">
                  <c:v>4.1902299999999997</c:v>
                </c:pt>
                <c:pt idx="9678">
                  <c:v>4.1904821875007991</c:v>
                </c:pt>
                <c:pt idx="9679">
                  <c:v>4.1908493750016005</c:v>
                </c:pt>
                <c:pt idx="9680">
                  <c:v>4.1911831250016007</c:v>
                </c:pt>
                <c:pt idx="9681">
                  <c:v>4.1915446875007998</c:v>
                </c:pt>
                <c:pt idx="9682">
                  <c:v>4.1920034375007997</c:v>
                </c:pt>
                <c:pt idx="9683">
                  <c:v>4.1923281250016009</c:v>
                </c:pt>
                <c:pt idx="9684">
                  <c:v>4.1923199999999996</c:v>
                </c:pt>
                <c:pt idx="9685">
                  <c:v>4.1919856250016005</c:v>
                </c:pt>
                <c:pt idx="9686">
                  <c:v>4.1915803124992008</c:v>
                </c:pt>
                <c:pt idx="9687">
                  <c:v>4.1910668750016002</c:v>
                </c:pt>
                <c:pt idx="9688">
                  <c:v>4.1907371875007993</c:v>
                </c:pt>
                <c:pt idx="9689">
                  <c:v>4.1903618750016003</c:v>
                </c:pt>
                <c:pt idx="9690">
                  <c:v>4.1900112500000004</c:v>
                </c:pt>
                <c:pt idx="9691">
                  <c:v>4.189686875001601</c:v>
                </c:pt>
                <c:pt idx="9692">
                  <c:v>4.1892962499999999</c:v>
                </c:pt>
                <c:pt idx="9693">
                  <c:v>4.1889003124992001</c:v>
                </c:pt>
                <c:pt idx="9694">
                  <c:v>4.1884431250016005</c:v>
                </c:pt>
                <c:pt idx="9695">
                  <c:v>4.1879225</c:v>
                </c:pt>
                <c:pt idx="9696">
                  <c:v>4.1875115624992008</c:v>
                </c:pt>
                <c:pt idx="9697">
                  <c:v>4.1871703124992008</c:v>
                </c:pt>
                <c:pt idx="9698">
                  <c:v>4.186813125001601</c:v>
                </c:pt>
                <c:pt idx="9699">
                  <c:v>4.1864756250016004</c:v>
                </c:pt>
                <c:pt idx="9700">
                  <c:v>4.1860109375007992</c:v>
                </c:pt>
                <c:pt idx="9701">
                  <c:v>4.1856287500000002</c:v>
                </c:pt>
                <c:pt idx="9702">
                  <c:v>4.1852165624992006</c:v>
                </c:pt>
                <c:pt idx="9703">
                  <c:v>4.1848790624992009</c:v>
                </c:pt>
                <c:pt idx="9704">
                  <c:v>4.18452</c:v>
                </c:pt>
                <c:pt idx="9705">
                  <c:v>4.1840606250016004</c:v>
                </c:pt>
                <c:pt idx="9706">
                  <c:v>4.1836959375007998</c:v>
                </c:pt>
                <c:pt idx="9707">
                  <c:v>4.1840296875007992</c:v>
                </c:pt>
                <c:pt idx="9708">
                  <c:v>4.1845178124992009</c:v>
                </c:pt>
                <c:pt idx="9709">
                  <c:v>4.1849484375007995</c:v>
                </c:pt>
                <c:pt idx="9710">
                  <c:v>4.1853953124992005</c:v>
                </c:pt>
                <c:pt idx="9711">
                  <c:v>4.1857224999999998</c:v>
                </c:pt>
                <c:pt idx="9712">
                  <c:v>4.1862056250016009</c:v>
                </c:pt>
                <c:pt idx="9713">
                  <c:v>4.1866174999999997</c:v>
                </c:pt>
                <c:pt idx="9714">
                  <c:v>4.1871343750016008</c:v>
                </c:pt>
                <c:pt idx="9715">
                  <c:v>4.1876253124992004</c:v>
                </c:pt>
                <c:pt idx="9716">
                  <c:v>4.1879896875007994</c:v>
                </c:pt>
                <c:pt idx="9717">
                  <c:v>4.1883984375007994</c:v>
                </c:pt>
                <c:pt idx="9718">
                  <c:v>4.1888684375007994</c:v>
                </c:pt>
                <c:pt idx="9719">
                  <c:v>4.189253125001601</c:v>
                </c:pt>
                <c:pt idx="9720">
                  <c:v>4.1895815624992006</c:v>
                </c:pt>
                <c:pt idx="9721">
                  <c:v>4.1899240624992009</c:v>
                </c:pt>
                <c:pt idx="9722">
                  <c:v>4.1901528124992007</c:v>
                </c:pt>
                <c:pt idx="9723">
                  <c:v>4.1897790624992002</c:v>
                </c:pt>
                <c:pt idx="9724">
                  <c:v>4.1894381250016002</c:v>
                </c:pt>
                <c:pt idx="9725">
                  <c:v>4.1898612499999999</c:v>
                </c:pt>
                <c:pt idx="9726">
                  <c:v>4.1902749999999997</c:v>
                </c:pt>
                <c:pt idx="9727">
                  <c:v>4.1900131250016006</c:v>
                </c:pt>
                <c:pt idx="9728">
                  <c:v>4.1899937500000002</c:v>
                </c:pt>
                <c:pt idx="9729">
                  <c:v>4.1901559375007995</c:v>
                </c:pt>
                <c:pt idx="9730">
                  <c:v>4.1898118750016007</c:v>
                </c:pt>
                <c:pt idx="9731">
                  <c:v>4.1901140624992008</c:v>
                </c:pt>
                <c:pt idx="9732">
                  <c:v>4.1906012500000003</c:v>
                </c:pt>
                <c:pt idx="9733">
                  <c:v>4.1909646875007995</c:v>
                </c:pt>
                <c:pt idx="9734">
                  <c:v>4.1913656250016009</c:v>
                </c:pt>
                <c:pt idx="9735">
                  <c:v>4.1918487500000001</c:v>
                </c:pt>
                <c:pt idx="9736">
                  <c:v>4.1922146875007993</c:v>
                </c:pt>
                <c:pt idx="9737">
                  <c:v>4.1925690624992002</c:v>
                </c:pt>
                <c:pt idx="9738">
                  <c:v>4.1923475000000003</c:v>
                </c:pt>
                <c:pt idx="9739">
                  <c:v>4.1920087500000003</c:v>
                </c:pt>
                <c:pt idx="9740">
                  <c:v>4.19238</c:v>
                </c:pt>
                <c:pt idx="9741">
                  <c:v>4.1920890624992007</c:v>
                </c:pt>
                <c:pt idx="9742">
                  <c:v>4.1924687499999997</c:v>
                </c:pt>
                <c:pt idx="9743">
                  <c:v>4.1928943750016003</c:v>
                </c:pt>
                <c:pt idx="9744">
                  <c:v>4.1932934375007997</c:v>
                </c:pt>
                <c:pt idx="9745">
                  <c:v>4.1937734375007993</c:v>
                </c:pt>
                <c:pt idx="9746">
                  <c:v>4.1941612499999996</c:v>
                </c:pt>
                <c:pt idx="9747">
                  <c:v>4.1945246875007998</c:v>
                </c:pt>
                <c:pt idx="9748">
                  <c:v>4.1948628124992009</c:v>
                </c:pt>
                <c:pt idx="9749">
                  <c:v>4.1945596875007993</c:v>
                </c:pt>
                <c:pt idx="9750">
                  <c:v>4.1943993750016002</c:v>
                </c:pt>
                <c:pt idx="9751">
                  <c:v>4.1940437499999996</c:v>
                </c:pt>
                <c:pt idx="9752">
                  <c:v>4.1937196875007992</c:v>
                </c:pt>
                <c:pt idx="9753">
                  <c:v>4.1933640624992004</c:v>
                </c:pt>
                <c:pt idx="9754">
                  <c:v>4.1930125</c:v>
                </c:pt>
                <c:pt idx="9755">
                  <c:v>4.1926578124992009</c:v>
                </c:pt>
                <c:pt idx="9756">
                  <c:v>4.1923009375007991</c:v>
                </c:pt>
                <c:pt idx="9757">
                  <c:v>4.1919384375007995</c:v>
                </c:pt>
                <c:pt idx="9758">
                  <c:v>4.1916074999999999</c:v>
                </c:pt>
                <c:pt idx="9759">
                  <c:v>4.1911459375007993</c:v>
                </c:pt>
                <c:pt idx="9760">
                  <c:v>4.1907621875007992</c:v>
                </c:pt>
                <c:pt idx="9761">
                  <c:v>4.19110125</c:v>
                </c:pt>
                <c:pt idx="9762">
                  <c:v>4.1914249999999997</c:v>
                </c:pt>
                <c:pt idx="9763">
                  <c:v>4.1917715624992002</c:v>
                </c:pt>
                <c:pt idx="9764">
                  <c:v>4.1921712500000003</c:v>
                </c:pt>
                <c:pt idx="9765">
                  <c:v>4.1918746875007997</c:v>
                </c:pt>
                <c:pt idx="9766">
                  <c:v>4.1915253124992002</c:v>
                </c:pt>
                <c:pt idx="9767">
                  <c:v>4.1911337499999997</c:v>
                </c:pt>
                <c:pt idx="9768">
                  <c:v>4.1907865624992002</c:v>
                </c:pt>
                <c:pt idx="9769">
                  <c:v>4.1904587500000003</c:v>
                </c:pt>
                <c:pt idx="9770">
                  <c:v>4.1903028124992003</c:v>
                </c:pt>
                <c:pt idx="9771">
                  <c:v>4.1906293750016008</c:v>
                </c:pt>
                <c:pt idx="9772">
                  <c:v>4.1909774999999998</c:v>
                </c:pt>
                <c:pt idx="9773">
                  <c:v>4.1913165624992006</c:v>
                </c:pt>
                <c:pt idx="9774">
                  <c:v>4.1916562500000003</c:v>
                </c:pt>
                <c:pt idx="9775">
                  <c:v>4.1921306250016004</c:v>
                </c:pt>
                <c:pt idx="9776">
                  <c:v>4.1926006250016004</c:v>
                </c:pt>
                <c:pt idx="9777">
                  <c:v>4.193100625001601</c:v>
                </c:pt>
                <c:pt idx="9778">
                  <c:v>4.1935762499999996</c:v>
                </c:pt>
                <c:pt idx="9779">
                  <c:v>4.1940109375007992</c:v>
                </c:pt>
                <c:pt idx="9780">
                  <c:v>4.1944146875007995</c:v>
                </c:pt>
                <c:pt idx="9781">
                  <c:v>4.194401875001601</c:v>
                </c:pt>
                <c:pt idx="9782">
                  <c:v>4.1944371875007995</c:v>
                </c:pt>
                <c:pt idx="9783">
                  <c:v>4.1948362499999998</c:v>
                </c:pt>
                <c:pt idx="9784">
                  <c:v>4.1952640624992004</c:v>
                </c:pt>
                <c:pt idx="9785">
                  <c:v>4.1956156250016008</c:v>
                </c:pt>
                <c:pt idx="9786">
                  <c:v>4.1959896875007994</c:v>
                </c:pt>
                <c:pt idx="9787">
                  <c:v>4.1963312500000001</c:v>
                </c:pt>
                <c:pt idx="9788">
                  <c:v>4.196514375001601</c:v>
                </c:pt>
                <c:pt idx="9789">
                  <c:v>4.1966834375007993</c:v>
                </c:pt>
                <c:pt idx="9790">
                  <c:v>4.1962328124992005</c:v>
                </c:pt>
                <c:pt idx="9791">
                  <c:v>4.1958290624992003</c:v>
                </c:pt>
                <c:pt idx="9792">
                  <c:v>4.1953190624992009</c:v>
                </c:pt>
                <c:pt idx="9793">
                  <c:v>4.1949953124992003</c:v>
                </c:pt>
                <c:pt idx="9794">
                  <c:v>4.1944056250016004</c:v>
                </c:pt>
                <c:pt idx="9795">
                  <c:v>4.1937940624992001</c:v>
                </c:pt>
                <c:pt idx="9796">
                  <c:v>4.1933021875007999</c:v>
                </c:pt>
                <c:pt idx="9797">
                  <c:v>4.19293125</c:v>
                </c:pt>
                <c:pt idx="9798">
                  <c:v>4.1926100000000002</c:v>
                </c:pt>
                <c:pt idx="9799">
                  <c:v>4.1922284375007992</c:v>
                </c:pt>
                <c:pt idx="9800">
                  <c:v>4.1922206250016005</c:v>
                </c:pt>
                <c:pt idx="9801">
                  <c:v>4.1920025000000001</c:v>
                </c:pt>
                <c:pt idx="9802">
                  <c:v>4.1920706250016009</c:v>
                </c:pt>
                <c:pt idx="9803">
                  <c:v>4.1924009375007998</c:v>
                </c:pt>
                <c:pt idx="9804">
                  <c:v>4.1926309375007991</c:v>
                </c:pt>
                <c:pt idx="9805">
                  <c:v>4.1924312500000003</c:v>
                </c:pt>
                <c:pt idx="9806">
                  <c:v>4.1928203124992001</c:v>
                </c:pt>
                <c:pt idx="9807">
                  <c:v>4.1932340624992008</c:v>
                </c:pt>
                <c:pt idx="9808">
                  <c:v>4.1935693750016005</c:v>
                </c:pt>
                <c:pt idx="9809">
                  <c:v>4.1939740624992004</c:v>
                </c:pt>
                <c:pt idx="9810">
                  <c:v>4.1944565624992007</c:v>
                </c:pt>
                <c:pt idx="9811">
                  <c:v>4.1949356250016008</c:v>
                </c:pt>
                <c:pt idx="9812">
                  <c:v>4.1954168750016008</c:v>
                </c:pt>
                <c:pt idx="9813">
                  <c:v>4.1957921875007997</c:v>
                </c:pt>
                <c:pt idx="9814">
                  <c:v>4.1961228124992003</c:v>
                </c:pt>
                <c:pt idx="9815">
                  <c:v>4.1964896875007991</c:v>
                </c:pt>
                <c:pt idx="9816">
                  <c:v>4.1968215624992009</c:v>
                </c:pt>
                <c:pt idx="9817">
                  <c:v>4.1971674999999999</c:v>
                </c:pt>
                <c:pt idx="9818">
                  <c:v>4.1975265624992009</c:v>
                </c:pt>
                <c:pt idx="9819">
                  <c:v>4.1978746875007991</c:v>
                </c:pt>
                <c:pt idx="9820">
                  <c:v>4.1981121875007998</c:v>
                </c:pt>
                <c:pt idx="9821">
                  <c:v>4.1977328124992006</c:v>
                </c:pt>
                <c:pt idx="9822">
                  <c:v>4.1972996875007995</c:v>
                </c:pt>
                <c:pt idx="9823">
                  <c:v>4.1968912500000002</c:v>
                </c:pt>
                <c:pt idx="9824">
                  <c:v>4.1963021875007991</c:v>
                </c:pt>
                <c:pt idx="9825">
                  <c:v>4.1957149999999999</c:v>
                </c:pt>
                <c:pt idx="9826">
                  <c:v>4.1952331250016002</c:v>
                </c:pt>
                <c:pt idx="9827">
                  <c:v>4.194871875001601</c:v>
                </c:pt>
                <c:pt idx="9828">
                  <c:v>4.1947256250016007</c:v>
                </c:pt>
                <c:pt idx="9829">
                  <c:v>4.1950071875007993</c:v>
                </c:pt>
                <c:pt idx="9830">
                  <c:v>4.1946631250016004</c:v>
                </c:pt>
                <c:pt idx="9831">
                  <c:v>4.1947409375007991</c:v>
                </c:pt>
                <c:pt idx="9832">
                  <c:v>4.1942821875007992</c:v>
                </c:pt>
                <c:pt idx="9833">
                  <c:v>4.1938484375007992</c:v>
                </c:pt>
                <c:pt idx="9834">
                  <c:v>4.1934365624992003</c:v>
                </c:pt>
                <c:pt idx="9835">
                  <c:v>4.1930437500000002</c:v>
                </c:pt>
                <c:pt idx="9836">
                  <c:v>4.1931578124992006</c:v>
                </c:pt>
                <c:pt idx="9837">
                  <c:v>4.1935684375007991</c:v>
                </c:pt>
                <c:pt idx="9838">
                  <c:v>4.1940115624992007</c:v>
                </c:pt>
                <c:pt idx="9839">
                  <c:v>4.1944084375007993</c:v>
                </c:pt>
                <c:pt idx="9840">
                  <c:v>4.1948059375007993</c:v>
                </c:pt>
                <c:pt idx="9841">
                  <c:v>4.1952237500000003</c:v>
                </c:pt>
                <c:pt idx="9842">
                  <c:v>4.1955650000000002</c:v>
                </c:pt>
                <c:pt idx="9843">
                  <c:v>4.1958859375007993</c:v>
                </c:pt>
                <c:pt idx="9844">
                  <c:v>4.1960359375007998</c:v>
                </c:pt>
                <c:pt idx="9845">
                  <c:v>4.1964449999999998</c:v>
                </c:pt>
                <c:pt idx="9846">
                  <c:v>4.1967996875007998</c:v>
                </c:pt>
                <c:pt idx="9847">
                  <c:v>4.1968481250016003</c:v>
                </c:pt>
                <c:pt idx="9848">
                  <c:v>4.1971878124992008</c:v>
                </c:pt>
                <c:pt idx="9849">
                  <c:v>4.1975209375007996</c:v>
                </c:pt>
                <c:pt idx="9850">
                  <c:v>4.1973775</c:v>
                </c:pt>
                <c:pt idx="9851">
                  <c:v>4.1976371875007992</c:v>
                </c:pt>
                <c:pt idx="9852">
                  <c:v>4.1979868750016003</c:v>
                </c:pt>
                <c:pt idx="9853">
                  <c:v>4.1983375000000001</c:v>
                </c:pt>
                <c:pt idx="9854">
                  <c:v>4.1986937500000003</c:v>
                </c:pt>
                <c:pt idx="9855">
                  <c:v>4.1990140624992005</c:v>
                </c:pt>
                <c:pt idx="9856">
                  <c:v>4.1988943750016006</c:v>
                </c:pt>
                <c:pt idx="9857">
                  <c:v>4.1985112500000001</c:v>
                </c:pt>
                <c:pt idx="9858">
                  <c:v>4.1981806250016005</c:v>
                </c:pt>
                <c:pt idx="9859">
                  <c:v>4.1978425000000001</c:v>
                </c:pt>
                <c:pt idx="9860">
                  <c:v>4.1974378124992002</c:v>
                </c:pt>
                <c:pt idx="9861">
                  <c:v>4.1970815624992008</c:v>
                </c:pt>
                <c:pt idx="9862">
                  <c:v>4.1967534375007993</c:v>
                </c:pt>
                <c:pt idx="9863">
                  <c:v>4.1963974999999998</c:v>
                </c:pt>
                <c:pt idx="9864">
                  <c:v>4.1960728124992004</c:v>
                </c:pt>
                <c:pt idx="9865">
                  <c:v>4.1957143750016002</c:v>
                </c:pt>
                <c:pt idx="9866">
                  <c:v>4.196044375001601</c:v>
                </c:pt>
                <c:pt idx="9867">
                  <c:v>4.1964831250016008</c:v>
                </c:pt>
                <c:pt idx="9868">
                  <c:v>4.1969168750016008</c:v>
                </c:pt>
                <c:pt idx="9869">
                  <c:v>4.1973500000000001</c:v>
                </c:pt>
                <c:pt idx="9870">
                  <c:v>4.1969512499999997</c:v>
                </c:pt>
                <c:pt idx="9871">
                  <c:v>4.1965684375007992</c:v>
                </c:pt>
                <c:pt idx="9872">
                  <c:v>4.1962103124992005</c:v>
                </c:pt>
                <c:pt idx="9873">
                  <c:v>4.1957628124992006</c:v>
                </c:pt>
                <c:pt idx="9874">
                  <c:v>4.1952684375007996</c:v>
                </c:pt>
                <c:pt idx="9875">
                  <c:v>4.1947356250016004</c:v>
                </c:pt>
                <c:pt idx="9876">
                  <c:v>4.1941640624992003</c:v>
                </c:pt>
                <c:pt idx="9877">
                  <c:v>4.19368125</c:v>
                </c:pt>
                <c:pt idx="9878">
                  <c:v>4.1933187500000004</c:v>
                </c:pt>
                <c:pt idx="9879">
                  <c:v>4.1937034375007993</c:v>
                </c:pt>
                <c:pt idx="9880">
                  <c:v>4.1940990624992001</c:v>
                </c:pt>
                <c:pt idx="9881">
                  <c:v>4.1944793750016007</c:v>
                </c:pt>
                <c:pt idx="9882">
                  <c:v>4.1948053124992004</c:v>
                </c:pt>
                <c:pt idx="9883">
                  <c:v>4.1952040624992009</c:v>
                </c:pt>
                <c:pt idx="9884">
                  <c:v>4.1956340624992006</c:v>
                </c:pt>
                <c:pt idx="9885">
                  <c:v>4.1960062499999999</c:v>
                </c:pt>
                <c:pt idx="9886">
                  <c:v>4.1963956250016006</c:v>
                </c:pt>
                <c:pt idx="9887">
                  <c:v>4.1967684375007996</c:v>
                </c:pt>
                <c:pt idx="9888">
                  <c:v>4.1971981250016004</c:v>
                </c:pt>
                <c:pt idx="9889">
                  <c:v>4.1975381250016008</c:v>
                </c:pt>
                <c:pt idx="9890">
                  <c:v>4.197194375001601</c:v>
                </c:pt>
                <c:pt idx="9891">
                  <c:v>4.1968156250016007</c:v>
                </c:pt>
                <c:pt idx="9892">
                  <c:v>4.1967596875007995</c:v>
                </c:pt>
                <c:pt idx="9893">
                  <c:v>4.1966537500000003</c:v>
                </c:pt>
                <c:pt idx="9894">
                  <c:v>4.1962062500000004</c:v>
                </c:pt>
                <c:pt idx="9895">
                  <c:v>4.1958787500000003</c:v>
                </c:pt>
                <c:pt idx="9896">
                  <c:v>4.1962287500000004</c:v>
                </c:pt>
                <c:pt idx="9897">
                  <c:v>4.1960446875007991</c:v>
                </c:pt>
                <c:pt idx="9898">
                  <c:v>4.1963862499999998</c:v>
                </c:pt>
                <c:pt idx="9899">
                  <c:v>4.1967534375007993</c:v>
                </c:pt>
                <c:pt idx="9900">
                  <c:v>4.1971653124992008</c:v>
                </c:pt>
                <c:pt idx="9901">
                  <c:v>4.1976231250016003</c:v>
                </c:pt>
                <c:pt idx="9902">
                  <c:v>4.1980859375007995</c:v>
                </c:pt>
                <c:pt idx="9903">
                  <c:v>4.1984162500000002</c:v>
                </c:pt>
                <c:pt idx="9904">
                  <c:v>4.1988162500000001</c:v>
                </c:pt>
                <c:pt idx="9905">
                  <c:v>4.1991562499999997</c:v>
                </c:pt>
                <c:pt idx="9906">
                  <c:v>4.1995399999999998</c:v>
                </c:pt>
                <c:pt idx="9907">
                  <c:v>4.1998962500000001</c:v>
                </c:pt>
                <c:pt idx="9908">
                  <c:v>4.1994959375007994</c:v>
                </c:pt>
                <c:pt idx="9909">
                  <c:v>4.1991500000000004</c:v>
                </c:pt>
                <c:pt idx="9910">
                  <c:v>4.1987584375007998</c:v>
                </c:pt>
                <c:pt idx="9911">
                  <c:v>4.1983637500000004</c:v>
                </c:pt>
                <c:pt idx="9912">
                  <c:v>4.1977725000000001</c:v>
                </c:pt>
                <c:pt idx="9913">
                  <c:v>4.1974215624992004</c:v>
                </c:pt>
                <c:pt idx="9914">
                  <c:v>4.1970718750016003</c:v>
                </c:pt>
                <c:pt idx="9915">
                  <c:v>4.1967221875007992</c:v>
                </c:pt>
                <c:pt idx="9916">
                  <c:v>4.1963109375007992</c:v>
                </c:pt>
                <c:pt idx="9917">
                  <c:v>4.1959143750016006</c:v>
                </c:pt>
                <c:pt idx="9918">
                  <c:v>4.1954906250016002</c:v>
                </c:pt>
                <c:pt idx="9919">
                  <c:v>4.1950634375007994</c:v>
                </c:pt>
                <c:pt idx="9920">
                  <c:v>4.1947156250016002</c:v>
                </c:pt>
                <c:pt idx="9921">
                  <c:v>4.1943221875007994</c:v>
                </c:pt>
                <c:pt idx="9922">
                  <c:v>4.1937706250016005</c:v>
                </c:pt>
                <c:pt idx="9923">
                  <c:v>4.1931143750016009</c:v>
                </c:pt>
                <c:pt idx="9924">
                  <c:v>4.192583125001601</c:v>
                </c:pt>
                <c:pt idx="9925">
                  <c:v>4.1921456250016007</c:v>
                </c:pt>
                <c:pt idx="9926">
                  <c:v>4.1917796875007998</c:v>
                </c:pt>
                <c:pt idx="9927">
                  <c:v>4.1914293750016007</c:v>
                </c:pt>
                <c:pt idx="9928">
                  <c:v>4.1910306250016003</c:v>
                </c:pt>
                <c:pt idx="9929">
                  <c:v>4.1905978124992007</c:v>
                </c:pt>
                <c:pt idx="9930">
                  <c:v>4.1901703124992009</c:v>
                </c:pt>
                <c:pt idx="9931">
                  <c:v>4.1905228124992009</c:v>
                </c:pt>
                <c:pt idx="9932">
                  <c:v>4.1909209375007999</c:v>
                </c:pt>
                <c:pt idx="9933">
                  <c:v>4.1912624999999997</c:v>
                </c:pt>
                <c:pt idx="9934">
                  <c:v>4.1915965624992007</c:v>
                </c:pt>
                <c:pt idx="9935">
                  <c:v>4.1917428124992009</c:v>
                </c:pt>
                <c:pt idx="9936">
                  <c:v>4.1919237499999999</c:v>
                </c:pt>
                <c:pt idx="9937">
                  <c:v>4.1923234375007992</c:v>
                </c:pt>
                <c:pt idx="9938">
                  <c:v>4.1926915624992009</c:v>
                </c:pt>
                <c:pt idx="9939">
                  <c:v>4.1931040624992004</c:v>
                </c:pt>
                <c:pt idx="9940">
                  <c:v>4.193534375001601</c:v>
                </c:pt>
                <c:pt idx="9941">
                  <c:v>4.1938884375007994</c:v>
                </c:pt>
                <c:pt idx="9942">
                  <c:v>4.1942159375007995</c:v>
                </c:pt>
                <c:pt idx="9943">
                  <c:v>4.1945415624992002</c:v>
                </c:pt>
                <c:pt idx="9944">
                  <c:v>4.1948765624992008</c:v>
                </c:pt>
                <c:pt idx="9945">
                  <c:v>4.1953918750016008</c:v>
                </c:pt>
                <c:pt idx="9946">
                  <c:v>4.1958615624992008</c:v>
                </c:pt>
                <c:pt idx="9947">
                  <c:v>4.1962784375007995</c:v>
                </c:pt>
                <c:pt idx="9948">
                  <c:v>4.1966362500000001</c:v>
                </c:pt>
                <c:pt idx="9949">
                  <c:v>4.1970262500000004</c:v>
                </c:pt>
                <c:pt idx="9950">
                  <c:v>4.1972896875007999</c:v>
                </c:pt>
                <c:pt idx="9951">
                  <c:v>4.1969571875007992</c:v>
                </c:pt>
                <c:pt idx="9952">
                  <c:v>4.1965221875007996</c:v>
                </c:pt>
                <c:pt idx="9953">
                  <c:v>4.1961587500000004</c:v>
                </c:pt>
                <c:pt idx="9954">
                  <c:v>4.1961649999999997</c:v>
                </c:pt>
                <c:pt idx="9955">
                  <c:v>4.1965631250016004</c:v>
                </c:pt>
                <c:pt idx="9956">
                  <c:v>4.1963962500000003</c:v>
                </c:pt>
                <c:pt idx="9957">
                  <c:v>4.1959581250016003</c:v>
                </c:pt>
                <c:pt idx="9958">
                  <c:v>4.1955928124992008</c:v>
                </c:pt>
                <c:pt idx="9959">
                  <c:v>4.1952550000000004</c:v>
                </c:pt>
                <c:pt idx="9960">
                  <c:v>4.1948915624992003</c:v>
                </c:pt>
                <c:pt idx="9961">
                  <c:v>4.1945678124992005</c:v>
                </c:pt>
                <c:pt idx="9962">
                  <c:v>4.1946515624992005</c:v>
                </c:pt>
                <c:pt idx="9963">
                  <c:v>4.1947881250016001</c:v>
                </c:pt>
                <c:pt idx="9964">
                  <c:v>4.1948065624992008</c:v>
                </c:pt>
                <c:pt idx="9965">
                  <c:v>4.1947787500000002</c:v>
                </c:pt>
                <c:pt idx="9966">
                  <c:v>4.1946815624992002</c:v>
                </c:pt>
                <c:pt idx="9967">
                  <c:v>4.1950246875007995</c:v>
                </c:pt>
                <c:pt idx="9968">
                  <c:v>4.1954096875007991</c:v>
                </c:pt>
                <c:pt idx="9969">
                  <c:v>4.1949659375007995</c:v>
                </c:pt>
                <c:pt idx="9970">
                  <c:v>4.1945978124992003</c:v>
                </c:pt>
                <c:pt idx="9971">
                  <c:v>4.1942271875007995</c:v>
                </c:pt>
                <c:pt idx="9972">
                  <c:v>4.1945162500000004</c:v>
                </c:pt>
                <c:pt idx="9973">
                  <c:v>4.1946706250016002</c:v>
                </c:pt>
                <c:pt idx="9974">
                  <c:v>4.1949975000000004</c:v>
                </c:pt>
                <c:pt idx="9975">
                  <c:v>4.1953781250016009</c:v>
                </c:pt>
                <c:pt idx="9976">
                  <c:v>4.1957087499999997</c:v>
                </c:pt>
                <c:pt idx="9977">
                  <c:v>4.1960765624992007</c:v>
                </c:pt>
                <c:pt idx="9978">
                  <c:v>4.1964703124992004</c:v>
                </c:pt>
                <c:pt idx="9979">
                  <c:v>4.1968593750016003</c:v>
                </c:pt>
                <c:pt idx="9980">
                  <c:v>4.1972637500000003</c:v>
                </c:pt>
                <c:pt idx="9981">
                  <c:v>4.1971403124992008</c:v>
                </c:pt>
                <c:pt idx="9982">
                  <c:v>4.1967306250016003</c:v>
                </c:pt>
                <c:pt idx="9983">
                  <c:v>4.1961896875007998</c:v>
                </c:pt>
                <c:pt idx="9984">
                  <c:v>4.1958187499999999</c:v>
                </c:pt>
                <c:pt idx="9985">
                  <c:v>4.1954453124992002</c:v>
                </c:pt>
                <c:pt idx="9986">
                  <c:v>4.1953271875007996</c:v>
                </c:pt>
                <c:pt idx="9987">
                  <c:v>4.1957728124992002</c:v>
                </c:pt>
                <c:pt idx="9988">
                  <c:v>4.1961128124992007</c:v>
                </c:pt>
                <c:pt idx="9989">
                  <c:v>4.1965287499999997</c:v>
                </c:pt>
                <c:pt idx="9990">
                  <c:v>4.1968390624992002</c:v>
                </c:pt>
                <c:pt idx="9991">
                  <c:v>4.1971290624992008</c:v>
                </c:pt>
                <c:pt idx="9992">
                  <c:v>4.1973837500000002</c:v>
                </c:pt>
                <c:pt idx="9993">
                  <c:v>4.1970596875007997</c:v>
                </c:pt>
                <c:pt idx="9994">
                  <c:v>4.1966893750016006</c:v>
                </c:pt>
                <c:pt idx="9995">
                  <c:v>4.1966025</c:v>
                </c:pt>
                <c:pt idx="9996">
                  <c:v>4.1969424999999996</c:v>
                </c:pt>
                <c:pt idx="9997">
                  <c:v>4.1972812499999996</c:v>
                </c:pt>
                <c:pt idx="9998">
                  <c:v>4.1974734375007996</c:v>
                </c:pt>
                <c:pt idx="9999">
                  <c:v>4.1978115624992007</c:v>
                </c:pt>
                <c:pt idx="10000">
                  <c:v>4.1981587500000002</c:v>
                </c:pt>
                <c:pt idx="10001">
                  <c:v>4.1985193750016006</c:v>
                </c:pt>
                <c:pt idx="10002">
                  <c:v>4.19872625</c:v>
                </c:pt>
                <c:pt idx="10003">
                  <c:v>4.1983984375007992</c:v>
                </c:pt>
                <c:pt idx="10004">
                  <c:v>4.1979896875007991</c:v>
                </c:pt>
                <c:pt idx="10005">
                  <c:v>4.1976624999999999</c:v>
                </c:pt>
                <c:pt idx="10006">
                  <c:v>4.1972790624992005</c:v>
                </c:pt>
                <c:pt idx="10007">
                  <c:v>4.1976325000000001</c:v>
                </c:pt>
                <c:pt idx="10008">
                  <c:v>4.1980253124992002</c:v>
                </c:pt>
                <c:pt idx="10009">
                  <c:v>4.1980806250016007</c:v>
                </c:pt>
                <c:pt idx="10010">
                  <c:v>4.1977487499999997</c:v>
                </c:pt>
                <c:pt idx="10011">
                  <c:v>4.1974212499999997</c:v>
                </c:pt>
                <c:pt idx="10012">
                  <c:v>4.1971209375007996</c:v>
                </c:pt>
                <c:pt idx="10013">
                  <c:v>4.1967653124992008</c:v>
                </c:pt>
                <c:pt idx="10014">
                  <c:v>4.1964009375007993</c:v>
                </c:pt>
                <c:pt idx="10015">
                  <c:v>4.1958753124992008</c:v>
                </c:pt>
                <c:pt idx="10016">
                  <c:v>4.1954046875007993</c:v>
                </c:pt>
                <c:pt idx="10017">
                  <c:v>4.1949321875007994</c:v>
                </c:pt>
                <c:pt idx="10018">
                  <c:v>4.1944931250016007</c:v>
                </c:pt>
                <c:pt idx="10019">
                  <c:v>4.1947821875007998</c:v>
                </c:pt>
                <c:pt idx="10020">
                  <c:v>4.195210625001601</c:v>
                </c:pt>
                <c:pt idx="10021">
                  <c:v>4.1956134375007998</c:v>
                </c:pt>
                <c:pt idx="10022">
                  <c:v>4.1959771875007998</c:v>
                </c:pt>
                <c:pt idx="10023">
                  <c:v>4.1963953124992006</c:v>
                </c:pt>
                <c:pt idx="10024">
                  <c:v>4.1967893750016003</c:v>
                </c:pt>
                <c:pt idx="10025">
                  <c:v>4.1971590624992006</c:v>
                </c:pt>
                <c:pt idx="10026">
                  <c:v>4.1974875000000003</c:v>
                </c:pt>
                <c:pt idx="10027">
                  <c:v>4.1978640624992005</c:v>
                </c:pt>
                <c:pt idx="10028">
                  <c:v>4.1982274999999998</c:v>
                </c:pt>
                <c:pt idx="10029">
                  <c:v>4.1985409375007992</c:v>
                </c:pt>
                <c:pt idx="10030">
                  <c:v>4.1987009375007993</c:v>
                </c:pt>
                <c:pt idx="10031">
                  <c:v>4.1983462500000002</c:v>
                </c:pt>
                <c:pt idx="10032">
                  <c:v>4.1978990624992001</c:v>
                </c:pt>
                <c:pt idx="10033">
                  <c:v>4.1975318750016006</c:v>
                </c:pt>
                <c:pt idx="10034">
                  <c:v>4.1974009375007997</c:v>
                </c:pt>
                <c:pt idx="10035">
                  <c:v>4.1975065624992007</c:v>
                </c:pt>
                <c:pt idx="10036">
                  <c:v>4.1979199999999999</c:v>
                </c:pt>
                <c:pt idx="10037">
                  <c:v>4.1982678124992008</c:v>
                </c:pt>
                <c:pt idx="10038">
                  <c:v>4.1986887499999996</c:v>
                </c:pt>
                <c:pt idx="10039">
                  <c:v>4.1991090624992005</c:v>
                </c:pt>
                <c:pt idx="10040">
                  <c:v>4.1994381250016009</c:v>
                </c:pt>
                <c:pt idx="10041">
                  <c:v>4.1997640624992005</c:v>
                </c:pt>
                <c:pt idx="10042">
                  <c:v>4.2001390624992005</c:v>
                </c:pt>
                <c:pt idx="10043">
                  <c:v>4.2004725000000001</c:v>
                </c:pt>
                <c:pt idx="10044">
                  <c:v>4.1999434375007993</c:v>
                </c:pt>
                <c:pt idx="10045">
                  <c:v>4.1996143750016008</c:v>
                </c:pt>
                <c:pt idx="10046">
                  <c:v>4.1992571875007991</c:v>
                </c:pt>
                <c:pt idx="10047">
                  <c:v>4.1988525000000001</c:v>
                </c:pt>
                <c:pt idx="10048">
                  <c:v>4.1984921875007997</c:v>
                </c:pt>
                <c:pt idx="10049">
                  <c:v>4.1981000000000002</c:v>
                </c:pt>
                <c:pt idx="10050">
                  <c:v>4.1977278124992008</c:v>
                </c:pt>
                <c:pt idx="10051">
                  <c:v>4.1973668750016007</c:v>
                </c:pt>
                <c:pt idx="10052">
                  <c:v>4.1970168750016006</c:v>
                </c:pt>
                <c:pt idx="10053">
                  <c:v>4.1965228124992002</c:v>
                </c:pt>
                <c:pt idx="10054">
                  <c:v>4.1961021875007996</c:v>
                </c:pt>
                <c:pt idx="10055">
                  <c:v>4.1958484375007998</c:v>
                </c:pt>
                <c:pt idx="10056">
                  <c:v>4.1955387499999999</c:v>
                </c:pt>
                <c:pt idx="10057">
                  <c:v>4.1952118750016005</c:v>
                </c:pt>
                <c:pt idx="10058">
                  <c:v>4.1952509375007994</c:v>
                </c:pt>
                <c:pt idx="10059">
                  <c:v>4.1953384375007996</c:v>
                </c:pt>
                <c:pt idx="10060">
                  <c:v>4.1948512500000001</c:v>
                </c:pt>
                <c:pt idx="10061">
                  <c:v>4.1944690624992003</c:v>
                </c:pt>
                <c:pt idx="10062">
                  <c:v>4.1940881250016009</c:v>
                </c:pt>
                <c:pt idx="10063">
                  <c:v>4.1944984375007994</c:v>
                </c:pt>
                <c:pt idx="10064">
                  <c:v>4.1948293750016008</c:v>
                </c:pt>
                <c:pt idx="10065">
                  <c:v>4.1951734375007996</c:v>
                </c:pt>
                <c:pt idx="10066">
                  <c:v>4.1954403124992004</c:v>
                </c:pt>
                <c:pt idx="10067">
                  <c:v>4.194989375001601</c:v>
                </c:pt>
                <c:pt idx="10068">
                  <c:v>4.1948875000000001</c:v>
                </c:pt>
                <c:pt idx="10069">
                  <c:v>4.1951856250016002</c:v>
                </c:pt>
                <c:pt idx="10070">
                  <c:v>4.1955368750016007</c:v>
                </c:pt>
                <c:pt idx="10071">
                  <c:v>4.1959478124992007</c:v>
                </c:pt>
                <c:pt idx="10072">
                  <c:v>4.1955068750016009</c:v>
                </c:pt>
                <c:pt idx="10073">
                  <c:v>4.1951671875007994</c:v>
                </c:pt>
                <c:pt idx="10074">
                  <c:v>4.1951987500000003</c:v>
                </c:pt>
                <c:pt idx="10075">
                  <c:v>4.1956284375007993</c:v>
                </c:pt>
                <c:pt idx="10076">
                  <c:v>4.1960715624992009</c:v>
                </c:pt>
                <c:pt idx="10077">
                  <c:v>4.196396875001601</c:v>
                </c:pt>
                <c:pt idx="10078">
                  <c:v>4.1968515624992007</c:v>
                </c:pt>
                <c:pt idx="10079">
                  <c:v>4.1972165624992002</c:v>
                </c:pt>
                <c:pt idx="10080">
                  <c:v>4.1976290624992005</c:v>
                </c:pt>
                <c:pt idx="10081">
                  <c:v>4.1980128124992007</c:v>
                </c:pt>
                <c:pt idx="10082">
                  <c:v>4.1983387499999996</c:v>
                </c:pt>
                <c:pt idx="10083">
                  <c:v>4.1987596875007993</c:v>
                </c:pt>
                <c:pt idx="10084">
                  <c:v>4.1983568750016005</c:v>
                </c:pt>
                <c:pt idx="10085">
                  <c:v>4.1980209375007993</c:v>
                </c:pt>
                <c:pt idx="10086">
                  <c:v>4.1976737499999999</c:v>
                </c:pt>
                <c:pt idx="10087">
                  <c:v>4.1971793750016007</c:v>
                </c:pt>
                <c:pt idx="10088">
                  <c:v>4.1968403124992006</c:v>
                </c:pt>
                <c:pt idx="10089">
                  <c:v>4.1964421875007991</c:v>
                </c:pt>
                <c:pt idx="10090">
                  <c:v>4.1960249999999997</c:v>
                </c:pt>
                <c:pt idx="10091">
                  <c:v>4.1956406250016007</c:v>
                </c:pt>
                <c:pt idx="10092">
                  <c:v>4.1959737500000003</c:v>
                </c:pt>
                <c:pt idx="10093">
                  <c:v>4.1962990624992003</c:v>
                </c:pt>
                <c:pt idx="10094">
                  <c:v>4.1961696875007997</c:v>
                </c:pt>
                <c:pt idx="10095">
                  <c:v>4.1965700000000004</c:v>
                </c:pt>
                <c:pt idx="10096">
                  <c:v>4.1969374999999998</c:v>
                </c:pt>
                <c:pt idx="10097">
                  <c:v>4.1973046875007993</c:v>
                </c:pt>
                <c:pt idx="10098">
                  <c:v>4.1976843750016002</c:v>
                </c:pt>
                <c:pt idx="10099">
                  <c:v>4.1980599999999999</c:v>
                </c:pt>
                <c:pt idx="10100">
                  <c:v>4.1983915624992001</c:v>
                </c:pt>
                <c:pt idx="10101">
                  <c:v>4.1979965624992008</c:v>
                </c:pt>
                <c:pt idx="10102">
                  <c:v>4.1976040624992006</c:v>
                </c:pt>
                <c:pt idx="10103">
                  <c:v>4.1972346875007993</c:v>
                </c:pt>
                <c:pt idx="10104">
                  <c:v>4.1968471875007998</c:v>
                </c:pt>
                <c:pt idx="10105">
                  <c:v>4.1964596875007993</c:v>
                </c:pt>
                <c:pt idx="10106">
                  <c:v>4.1960946875007998</c:v>
                </c:pt>
                <c:pt idx="10107">
                  <c:v>4.1957568750016003</c:v>
                </c:pt>
                <c:pt idx="10108">
                  <c:v>4.1953193750016009</c:v>
                </c:pt>
                <c:pt idx="10109">
                  <c:v>4.1952315624992007</c:v>
                </c:pt>
                <c:pt idx="10110">
                  <c:v>4.1956521875007997</c:v>
                </c:pt>
                <c:pt idx="10111">
                  <c:v>4.1959949999999999</c:v>
                </c:pt>
                <c:pt idx="10112">
                  <c:v>4.1963362499999999</c:v>
                </c:pt>
                <c:pt idx="10113">
                  <c:v>4.1959784375007994</c:v>
                </c:pt>
                <c:pt idx="10114">
                  <c:v>4.1956284375007993</c:v>
                </c:pt>
                <c:pt idx="10115">
                  <c:v>4.1957559375007998</c:v>
                </c:pt>
                <c:pt idx="10116">
                  <c:v>4.1960981250016003</c:v>
                </c:pt>
                <c:pt idx="10117">
                  <c:v>4.1964453124992005</c:v>
                </c:pt>
                <c:pt idx="10118">
                  <c:v>4.1965837500000003</c:v>
                </c:pt>
                <c:pt idx="10119">
                  <c:v>4.1962087500000003</c:v>
                </c:pt>
                <c:pt idx="10120">
                  <c:v>4.1958846875007998</c:v>
                </c:pt>
                <c:pt idx="10121">
                  <c:v>4.1959006250016007</c:v>
                </c:pt>
                <c:pt idx="10122">
                  <c:v>4.1955600000000004</c:v>
                </c:pt>
                <c:pt idx="10123">
                  <c:v>4.1952065624992008</c:v>
                </c:pt>
                <c:pt idx="10124">
                  <c:v>4.1948218750016002</c:v>
                </c:pt>
                <c:pt idx="10125">
                  <c:v>4.1944406250016009</c:v>
                </c:pt>
                <c:pt idx="10126">
                  <c:v>4.1941009375007994</c:v>
                </c:pt>
                <c:pt idx="10127">
                  <c:v>4.1936612499999999</c:v>
                </c:pt>
                <c:pt idx="10128">
                  <c:v>4.193181875001601</c:v>
                </c:pt>
                <c:pt idx="10129">
                  <c:v>4.1930290624992006</c:v>
                </c:pt>
                <c:pt idx="10130">
                  <c:v>4.1932059375007995</c:v>
                </c:pt>
                <c:pt idx="10131">
                  <c:v>4.1927906250016003</c:v>
                </c:pt>
                <c:pt idx="10132">
                  <c:v>4.1923984375007999</c:v>
                </c:pt>
                <c:pt idx="10133">
                  <c:v>4.1919343750016003</c:v>
                </c:pt>
                <c:pt idx="10134">
                  <c:v>4.1915140624992002</c:v>
                </c:pt>
                <c:pt idx="10135">
                  <c:v>4.1911537499999998</c:v>
                </c:pt>
                <c:pt idx="10136">
                  <c:v>4.1907446875007999</c:v>
                </c:pt>
                <c:pt idx="10137">
                  <c:v>4.1911634375007996</c:v>
                </c:pt>
                <c:pt idx="10138">
                  <c:v>4.1916303124992007</c:v>
                </c:pt>
                <c:pt idx="10139">
                  <c:v>4.1919684375007993</c:v>
                </c:pt>
                <c:pt idx="10140">
                  <c:v>4.1923043750016005</c:v>
                </c:pt>
                <c:pt idx="10141">
                  <c:v>4.1927649999999996</c:v>
                </c:pt>
                <c:pt idx="10142">
                  <c:v>4.1932246875007992</c:v>
                </c:pt>
                <c:pt idx="10143">
                  <c:v>4.1936178124992001</c:v>
                </c:pt>
                <c:pt idx="10144">
                  <c:v>4.1940740624992001</c:v>
                </c:pt>
                <c:pt idx="10145">
                  <c:v>4.1945068750016006</c:v>
                </c:pt>
                <c:pt idx="10146">
                  <c:v>4.1949240624992008</c:v>
                </c:pt>
                <c:pt idx="10147">
                  <c:v>4.1952749999999996</c:v>
                </c:pt>
                <c:pt idx="10148">
                  <c:v>4.1957093750016003</c:v>
                </c:pt>
                <c:pt idx="10149">
                  <c:v>4.1961221875007997</c:v>
                </c:pt>
                <c:pt idx="10150">
                  <c:v>4.1965337500000004</c:v>
                </c:pt>
                <c:pt idx="10151">
                  <c:v>4.1965025000000002</c:v>
                </c:pt>
                <c:pt idx="10152">
                  <c:v>4.1961456250016003</c:v>
                </c:pt>
                <c:pt idx="10153">
                  <c:v>4.1957081250016008</c:v>
                </c:pt>
                <c:pt idx="10154">
                  <c:v>4.19532375</c:v>
                </c:pt>
                <c:pt idx="10155">
                  <c:v>4.1949768750016005</c:v>
                </c:pt>
                <c:pt idx="10156">
                  <c:v>4.1952434375007996</c:v>
                </c:pt>
                <c:pt idx="10157">
                  <c:v>4.1949690624992009</c:v>
                </c:pt>
                <c:pt idx="10158">
                  <c:v>4.1945312499999998</c:v>
                </c:pt>
                <c:pt idx="10159">
                  <c:v>4.19414</c:v>
                </c:pt>
                <c:pt idx="10160">
                  <c:v>4.1945275000000004</c:v>
                </c:pt>
                <c:pt idx="10161">
                  <c:v>4.1949118750016003</c:v>
                </c:pt>
                <c:pt idx="10162">
                  <c:v>4.1953581250016008</c:v>
                </c:pt>
                <c:pt idx="10163">
                  <c:v>4.1957490624992007</c:v>
                </c:pt>
                <c:pt idx="10164">
                  <c:v>4.1955290624992001</c:v>
                </c:pt>
                <c:pt idx="10165">
                  <c:v>4.1951003124992008</c:v>
                </c:pt>
                <c:pt idx="10166">
                  <c:v>4.1947225000000001</c:v>
                </c:pt>
                <c:pt idx="10167">
                  <c:v>4.1943878124992002</c:v>
                </c:pt>
                <c:pt idx="10168">
                  <c:v>4.1947959375007997</c:v>
                </c:pt>
                <c:pt idx="10169">
                  <c:v>4.1952175</c:v>
                </c:pt>
                <c:pt idx="10170">
                  <c:v>4.1956887500000004</c:v>
                </c:pt>
                <c:pt idx="10171">
                  <c:v>4.1961543750016004</c:v>
                </c:pt>
                <c:pt idx="10172">
                  <c:v>4.1964837499999996</c:v>
                </c:pt>
                <c:pt idx="10173">
                  <c:v>4.1968243750016008</c:v>
                </c:pt>
                <c:pt idx="10174">
                  <c:v>4.1971996875007997</c:v>
                </c:pt>
                <c:pt idx="10175">
                  <c:v>4.1975296875007997</c:v>
                </c:pt>
                <c:pt idx="10176">
                  <c:v>4.1971334375007991</c:v>
                </c:pt>
                <c:pt idx="10177">
                  <c:v>4.1967724999999998</c:v>
                </c:pt>
                <c:pt idx="10178">
                  <c:v>4.1967375000000002</c:v>
                </c:pt>
                <c:pt idx="10179">
                  <c:v>4.1967271875007999</c:v>
                </c:pt>
                <c:pt idx="10180">
                  <c:v>4.1963884375007998</c:v>
                </c:pt>
                <c:pt idx="10181">
                  <c:v>4.1960481250016004</c:v>
                </c:pt>
                <c:pt idx="10182">
                  <c:v>4.19567625</c:v>
                </c:pt>
                <c:pt idx="10183">
                  <c:v>4.1952418750016003</c:v>
                </c:pt>
                <c:pt idx="10184">
                  <c:v>4.1948053124992004</c:v>
                </c:pt>
                <c:pt idx="10185">
                  <c:v>4.1944815624992007</c:v>
                </c:pt>
                <c:pt idx="10186">
                  <c:v>4.1940840624992006</c:v>
                </c:pt>
                <c:pt idx="10187">
                  <c:v>4.1940759375007994</c:v>
                </c:pt>
                <c:pt idx="10188">
                  <c:v>4.1944662499999996</c:v>
                </c:pt>
                <c:pt idx="10189">
                  <c:v>4.19438625</c:v>
                </c:pt>
                <c:pt idx="10190">
                  <c:v>4.1939962499999996</c:v>
                </c:pt>
                <c:pt idx="10191">
                  <c:v>4.1936131250016002</c:v>
                </c:pt>
                <c:pt idx="10192">
                  <c:v>4.1932049999999998</c:v>
                </c:pt>
                <c:pt idx="10193">
                  <c:v>4.1928262500000004</c:v>
                </c:pt>
                <c:pt idx="10194">
                  <c:v>4.1924956250016008</c:v>
                </c:pt>
                <c:pt idx="10195">
                  <c:v>4.1925184375007998</c:v>
                </c:pt>
                <c:pt idx="10196">
                  <c:v>4.1929212500000004</c:v>
                </c:pt>
                <c:pt idx="10197">
                  <c:v>4.1932796875007998</c:v>
                </c:pt>
                <c:pt idx="10198">
                  <c:v>4.1936496875007991</c:v>
                </c:pt>
                <c:pt idx="10199">
                  <c:v>4.1939706250016009</c:v>
                </c:pt>
                <c:pt idx="10200">
                  <c:v>4.1944028124992006</c:v>
                </c:pt>
                <c:pt idx="10201">
                  <c:v>4.1947771875007991</c:v>
                </c:pt>
                <c:pt idx="10202">
                  <c:v>4.1951718750016003</c:v>
                </c:pt>
                <c:pt idx="10203">
                  <c:v>4.1954950000000002</c:v>
                </c:pt>
                <c:pt idx="10204">
                  <c:v>4.1958153124992004</c:v>
                </c:pt>
                <c:pt idx="10205">
                  <c:v>4.1956071875007996</c:v>
                </c:pt>
                <c:pt idx="10206">
                  <c:v>4.1952568750016006</c:v>
                </c:pt>
                <c:pt idx="10207">
                  <c:v>4.1955140624992007</c:v>
                </c:pt>
                <c:pt idx="10208">
                  <c:v>4.1959168750016005</c:v>
                </c:pt>
                <c:pt idx="10209">
                  <c:v>4.1962443750016005</c:v>
                </c:pt>
                <c:pt idx="10210">
                  <c:v>4.1966959375007997</c:v>
                </c:pt>
                <c:pt idx="10211">
                  <c:v>4.1971359375007999</c:v>
                </c:pt>
                <c:pt idx="10212">
                  <c:v>4.1971053124992004</c:v>
                </c:pt>
                <c:pt idx="10213">
                  <c:v>4.1967190624992003</c:v>
                </c:pt>
                <c:pt idx="10214">
                  <c:v>4.1963531250016004</c:v>
                </c:pt>
                <c:pt idx="10215">
                  <c:v>4.195974375001601</c:v>
                </c:pt>
                <c:pt idx="10216">
                  <c:v>4.1956534375007992</c:v>
                </c:pt>
                <c:pt idx="10217">
                  <c:v>4.1951968750016002</c:v>
                </c:pt>
                <c:pt idx="10218">
                  <c:v>4.1947396875007996</c:v>
                </c:pt>
                <c:pt idx="10219">
                  <c:v>4.1941690624992001</c:v>
                </c:pt>
                <c:pt idx="10220">
                  <c:v>4.1936278124992006</c:v>
                </c:pt>
                <c:pt idx="10221">
                  <c:v>4.193299375001601</c:v>
                </c:pt>
                <c:pt idx="10222">
                  <c:v>4.1929546875007997</c:v>
                </c:pt>
                <c:pt idx="10223">
                  <c:v>4.1924140624992008</c:v>
                </c:pt>
                <c:pt idx="10224">
                  <c:v>4.1919478124992002</c:v>
                </c:pt>
                <c:pt idx="10225">
                  <c:v>4.1915224999999996</c:v>
                </c:pt>
                <c:pt idx="10226">
                  <c:v>4.1911949999999996</c:v>
                </c:pt>
                <c:pt idx="10227">
                  <c:v>4.1911203124992005</c:v>
                </c:pt>
                <c:pt idx="10228">
                  <c:v>4.1911343750016004</c:v>
                </c:pt>
                <c:pt idx="10229">
                  <c:v>4.1907993750016006</c:v>
                </c:pt>
                <c:pt idx="10230">
                  <c:v>4.1910543750016007</c:v>
                </c:pt>
                <c:pt idx="10231">
                  <c:v>4.1913862499999999</c:v>
                </c:pt>
                <c:pt idx="10232">
                  <c:v>4.1917915624992004</c:v>
                </c:pt>
                <c:pt idx="10233">
                  <c:v>4.1920549999999999</c:v>
                </c:pt>
                <c:pt idx="10234">
                  <c:v>4.1925043750016009</c:v>
                </c:pt>
                <c:pt idx="10235">
                  <c:v>4.1928734375007997</c:v>
                </c:pt>
                <c:pt idx="10236">
                  <c:v>4.1932637499999998</c:v>
                </c:pt>
                <c:pt idx="10237">
                  <c:v>4.1936418750016005</c:v>
                </c:pt>
                <c:pt idx="10238">
                  <c:v>4.19398625</c:v>
                </c:pt>
                <c:pt idx="10239">
                  <c:v>4.1942156250016005</c:v>
                </c:pt>
                <c:pt idx="10240">
                  <c:v>4.1945365624992004</c:v>
                </c:pt>
                <c:pt idx="10241">
                  <c:v>4.1948690624992002</c:v>
                </c:pt>
                <c:pt idx="10242">
                  <c:v>4.1952499999999997</c:v>
                </c:pt>
                <c:pt idx="10243">
                  <c:v>4.1957296875007994</c:v>
                </c:pt>
                <c:pt idx="10244">
                  <c:v>4.1960753124992003</c:v>
                </c:pt>
                <c:pt idx="10245">
                  <c:v>4.1964949999999996</c:v>
                </c:pt>
                <c:pt idx="10246">
                  <c:v>4.1969309375007997</c:v>
                </c:pt>
                <c:pt idx="10247">
                  <c:v>4.1964365624992004</c:v>
                </c:pt>
                <c:pt idx="10248">
                  <c:v>4.1960603124992009</c:v>
                </c:pt>
                <c:pt idx="10249">
                  <c:v>4.1955868750016005</c:v>
                </c:pt>
                <c:pt idx="10250">
                  <c:v>4.1951284375007996</c:v>
                </c:pt>
                <c:pt idx="10251">
                  <c:v>4.1946421875007998</c:v>
                </c:pt>
                <c:pt idx="10252">
                  <c:v>4.1941481250016004</c:v>
                </c:pt>
                <c:pt idx="10253">
                  <c:v>4.1937456250016005</c:v>
                </c:pt>
                <c:pt idx="10254">
                  <c:v>4.1933068750016007</c:v>
                </c:pt>
                <c:pt idx="10255">
                  <c:v>4.1929343750016006</c:v>
                </c:pt>
                <c:pt idx="10256">
                  <c:v>4.1923628124992005</c:v>
                </c:pt>
                <c:pt idx="10257">
                  <c:v>4.1924628124992003</c:v>
                </c:pt>
                <c:pt idx="10258">
                  <c:v>4.1928337500000001</c:v>
                </c:pt>
                <c:pt idx="10259">
                  <c:v>4.1931853124992005</c:v>
                </c:pt>
                <c:pt idx="10260">
                  <c:v>4.1935093750016001</c:v>
                </c:pt>
                <c:pt idx="10261">
                  <c:v>4.1939409375007992</c:v>
                </c:pt>
                <c:pt idx="10262">
                  <c:v>4.1935571875007991</c:v>
                </c:pt>
                <c:pt idx="10263">
                  <c:v>4.1931596875007999</c:v>
                </c:pt>
                <c:pt idx="10264">
                  <c:v>4.1927784375007997</c:v>
                </c:pt>
                <c:pt idx="10265">
                  <c:v>4.1924450000000002</c:v>
                </c:pt>
                <c:pt idx="10266">
                  <c:v>4.1920843750016008</c:v>
                </c:pt>
                <c:pt idx="10267">
                  <c:v>4.1917212499999996</c:v>
                </c:pt>
                <c:pt idx="10268">
                  <c:v>4.1913128124992003</c:v>
                </c:pt>
                <c:pt idx="10269">
                  <c:v>4.1912468750016005</c:v>
                </c:pt>
                <c:pt idx="10270">
                  <c:v>4.1916349999999998</c:v>
                </c:pt>
                <c:pt idx="10271">
                  <c:v>4.1919750000000002</c:v>
                </c:pt>
                <c:pt idx="10272">
                  <c:v>4.1923028124992001</c:v>
                </c:pt>
                <c:pt idx="10273">
                  <c:v>4.1919231250016002</c:v>
                </c:pt>
                <c:pt idx="10274">
                  <c:v>4.191564375001601</c:v>
                </c:pt>
                <c:pt idx="10275">
                  <c:v>4.1919115624992003</c:v>
                </c:pt>
                <c:pt idx="10276">
                  <c:v>4.1923606250016006</c:v>
                </c:pt>
                <c:pt idx="10277">
                  <c:v>4.1927815624992002</c:v>
                </c:pt>
                <c:pt idx="10278">
                  <c:v>4.1931793750016002</c:v>
                </c:pt>
                <c:pt idx="10279">
                  <c:v>4.1935621875007998</c:v>
                </c:pt>
                <c:pt idx="10280">
                  <c:v>4.1939312500000003</c:v>
                </c:pt>
                <c:pt idx="10281">
                  <c:v>4.1940003124992007</c:v>
                </c:pt>
                <c:pt idx="10282">
                  <c:v>4.19363625</c:v>
                </c:pt>
                <c:pt idx="10283">
                  <c:v>4.1932731250016007</c:v>
                </c:pt>
                <c:pt idx="10284">
                  <c:v>4.1928487499999996</c:v>
                </c:pt>
                <c:pt idx="10285">
                  <c:v>4.1925631250016009</c:v>
                </c:pt>
                <c:pt idx="10286">
                  <c:v>4.1929978124992004</c:v>
                </c:pt>
                <c:pt idx="10287">
                  <c:v>4.19288375</c:v>
                </c:pt>
                <c:pt idx="10288">
                  <c:v>4.1924721875007993</c:v>
                </c:pt>
                <c:pt idx="10289">
                  <c:v>4.192145</c:v>
                </c:pt>
                <c:pt idx="10290">
                  <c:v>4.1917731250016006</c:v>
                </c:pt>
                <c:pt idx="10291">
                  <c:v>4.1918956250016004</c:v>
                </c:pt>
                <c:pt idx="10292">
                  <c:v>4.1922165624992003</c:v>
                </c:pt>
                <c:pt idx="10293">
                  <c:v>4.1925721875007991</c:v>
                </c:pt>
                <c:pt idx="10294">
                  <c:v>4.1929037500000002</c:v>
                </c:pt>
                <c:pt idx="10295">
                  <c:v>4.1933531250016003</c:v>
                </c:pt>
                <c:pt idx="10296">
                  <c:v>4.1937640624992003</c:v>
                </c:pt>
                <c:pt idx="10297">
                  <c:v>4.1940878124992009</c:v>
                </c:pt>
                <c:pt idx="10298">
                  <c:v>4.1944409375007998</c:v>
                </c:pt>
                <c:pt idx="10299">
                  <c:v>4.1947728124992008</c:v>
                </c:pt>
                <c:pt idx="10300">
                  <c:v>4.1951306250016005</c:v>
                </c:pt>
                <c:pt idx="10301">
                  <c:v>4.1955315624992009</c:v>
                </c:pt>
                <c:pt idx="10302">
                  <c:v>4.1958890624992007</c:v>
                </c:pt>
                <c:pt idx="10303">
                  <c:v>4.1959656250016009</c:v>
                </c:pt>
                <c:pt idx="10304">
                  <c:v>4.1955928124992008</c:v>
                </c:pt>
                <c:pt idx="10305">
                  <c:v>4.1952425</c:v>
                </c:pt>
                <c:pt idx="10306">
                  <c:v>4.1954446875007996</c:v>
                </c:pt>
                <c:pt idx="10307">
                  <c:v>4.1950646875007997</c:v>
                </c:pt>
                <c:pt idx="10308">
                  <c:v>4.1946728124992001</c:v>
                </c:pt>
                <c:pt idx="10309">
                  <c:v>4.1943037500000004</c:v>
                </c:pt>
                <c:pt idx="10310">
                  <c:v>4.1939231250016009</c:v>
                </c:pt>
                <c:pt idx="10311">
                  <c:v>4.1934899999999997</c:v>
                </c:pt>
                <c:pt idx="10312">
                  <c:v>4.1931162500000001</c:v>
                </c:pt>
                <c:pt idx="10313">
                  <c:v>4.1927571875007992</c:v>
                </c:pt>
                <c:pt idx="10314">
                  <c:v>4.1924025</c:v>
                </c:pt>
                <c:pt idx="10315">
                  <c:v>4.1920771875007992</c:v>
                </c:pt>
                <c:pt idx="10316">
                  <c:v>4.1917440624992004</c:v>
                </c:pt>
                <c:pt idx="10317">
                  <c:v>4.1912921875007996</c:v>
                </c:pt>
                <c:pt idx="10318">
                  <c:v>4.1909646875007995</c:v>
                </c:pt>
                <c:pt idx="10319">
                  <c:v>4.1913546875007999</c:v>
                </c:pt>
                <c:pt idx="10320">
                  <c:v>4.1912643750016008</c:v>
                </c:pt>
                <c:pt idx="10321">
                  <c:v>4.19091375</c:v>
                </c:pt>
                <c:pt idx="10322">
                  <c:v>4.1905731250016007</c:v>
                </c:pt>
                <c:pt idx="10323">
                  <c:v>4.1902318750016008</c:v>
                </c:pt>
                <c:pt idx="10324">
                  <c:v>4.1904649999999997</c:v>
                </c:pt>
                <c:pt idx="10325">
                  <c:v>4.1908775</c:v>
                </c:pt>
                <c:pt idx="10326">
                  <c:v>4.1912428124992003</c:v>
                </c:pt>
                <c:pt idx="10327">
                  <c:v>4.1916009375007999</c:v>
                </c:pt>
                <c:pt idx="10328">
                  <c:v>4.1919768750016004</c:v>
                </c:pt>
                <c:pt idx="10329">
                  <c:v>4.1923396875007999</c:v>
                </c:pt>
                <c:pt idx="10330">
                  <c:v>4.1927556250016007</c:v>
                </c:pt>
                <c:pt idx="10331">
                  <c:v>4.1932231250016008</c:v>
                </c:pt>
                <c:pt idx="10332">
                  <c:v>4.1935678124992002</c:v>
                </c:pt>
                <c:pt idx="10333">
                  <c:v>4.1939346875007999</c:v>
                </c:pt>
                <c:pt idx="10334">
                  <c:v>4.1942978124992001</c:v>
                </c:pt>
                <c:pt idx="10335">
                  <c:v>4.1946225000000004</c:v>
                </c:pt>
                <c:pt idx="10336">
                  <c:v>4.1949809375007998</c:v>
                </c:pt>
                <c:pt idx="10337">
                  <c:v>4.1953646875007999</c:v>
                </c:pt>
                <c:pt idx="10338">
                  <c:v>4.1958481250016009</c:v>
                </c:pt>
                <c:pt idx="10339">
                  <c:v>4.1961834375007996</c:v>
                </c:pt>
                <c:pt idx="10340">
                  <c:v>4.1965109375007996</c:v>
                </c:pt>
                <c:pt idx="10341">
                  <c:v>4.1961821875007992</c:v>
                </c:pt>
                <c:pt idx="10342">
                  <c:v>4.1958484375007998</c:v>
                </c:pt>
                <c:pt idx="10343">
                  <c:v>4.1954912499999999</c:v>
                </c:pt>
                <c:pt idx="10344">
                  <c:v>4.1950578124992006</c:v>
                </c:pt>
                <c:pt idx="10345">
                  <c:v>4.1945471875007998</c:v>
                </c:pt>
                <c:pt idx="10346">
                  <c:v>4.1938743750016005</c:v>
                </c:pt>
                <c:pt idx="10347">
                  <c:v>4.1934159375007996</c:v>
                </c:pt>
                <c:pt idx="10348">
                  <c:v>4.1929496875007999</c:v>
                </c:pt>
                <c:pt idx="10349">
                  <c:v>4.1924559375007995</c:v>
                </c:pt>
                <c:pt idx="10350">
                  <c:v>4.1919931250016003</c:v>
                </c:pt>
                <c:pt idx="10351">
                  <c:v>4.1915525000000002</c:v>
                </c:pt>
                <c:pt idx="10352">
                  <c:v>4.1911021875007997</c:v>
                </c:pt>
                <c:pt idx="10353">
                  <c:v>4.1906837499999998</c:v>
                </c:pt>
                <c:pt idx="10354">
                  <c:v>4.1903418750016002</c:v>
                </c:pt>
                <c:pt idx="10355">
                  <c:v>4.189709375001601</c:v>
                </c:pt>
                <c:pt idx="10356">
                  <c:v>4.1892540624992005</c:v>
                </c:pt>
                <c:pt idx="10357">
                  <c:v>4.1888343750016004</c:v>
                </c:pt>
                <c:pt idx="10358">
                  <c:v>4.1883521875007999</c:v>
                </c:pt>
                <c:pt idx="10359">
                  <c:v>4.1879246875007992</c:v>
                </c:pt>
                <c:pt idx="10360">
                  <c:v>4.1875515624992001</c:v>
                </c:pt>
                <c:pt idx="10361">
                  <c:v>4.1877121875007992</c:v>
                </c:pt>
                <c:pt idx="10362">
                  <c:v>4.188055625001601</c:v>
                </c:pt>
                <c:pt idx="10363">
                  <c:v>4.1884415624992002</c:v>
                </c:pt>
                <c:pt idx="10364">
                  <c:v>4.1888325000000002</c:v>
                </c:pt>
                <c:pt idx="10365">
                  <c:v>4.1891606250016009</c:v>
                </c:pt>
                <c:pt idx="10366">
                  <c:v>4.1895634375007997</c:v>
                </c:pt>
                <c:pt idx="10367">
                  <c:v>4.1899043750016007</c:v>
                </c:pt>
                <c:pt idx="10368">
                  <c:v>4.1897115624992001</c:v>
                </c:pt>
                <c:pt idx="10369">
                  <c:v>4.1893778124992007</c:v>
                </c:pt>
                <c:pt idx="10370">
                  <c:v>4.1897596875007999</c:v>
                </c:pt>
                <c:pt idx="10371">
                  <c:v>4.1902243750016002</c:v>
                </c:pt>
                <c:pt idx="10372">
                  <c:v>4.19067875</c:v>
                </c:pt>
                <c:pt idx="10373">
                  <c:v>4.1910640624992004</c:v>
                </c:pt>
                <c:pt idx="10374">
                  <c:v>4.1914084375007992</c:v>
                </c:pt>
                <c:pt idx="10375">
                  <c:v>4.1917600000000004</c:v>
                </c:pt>
                <c:pt idx="10376">
                  <c:v>4.1917137499999999</c:v>
                </c:pt>
                <c:pt idx="10377">
                  <c:v>4.1917921875007993</c:v>
                </c:pt>
                <c:pt idx="10378">
                  <c:v>4.1919456250016003</c:v>
                </c:pt>
                <c:pt idx="10379">
                  <c:v>4.1923199999999996</c:v>
                </c:pt>
                <c:pt idx="10380">
                  <c:v>4.1926606250016007</c:v>
                </c:pt>
                <c:pt idx="10381">
                  <c:v>4.1922509375007992</c:v>
                </c:pt>
                <c:pt idx="10382">
                  <c:v>4.1917234375007997</c:v>
                </c:pt>
                <c:pt idx="10383">
                  <c:v>4.1910637499999996</c:v>
                </c:pt>
                <c:pt idx="10384">
                  <c:v>4.1906721875007991</c:v>
                </c:pt>
                <c:pt idx="10385">
                  <c:v>4.1902840624992006</c:v>
                </c:pt>
                <c:pt idx="10386">
                  <c:v>4.1897584375007995</c:v>
                </c:pt>
                <c:pt idx="10387">
                  <c:v>4.1893878124992003</c:v>
                </c:pt>
                <c:pt idx="10388">
                  <c:v>4.1889906250016002</c:v>
                </c:pt>
                <c:pt idx="10389">
                  <c:v>4.1893075</c:v>
                </c:pt>
                <c:pt idx="10390">
                  <c:v>4.1897228124992001</c:v>
                </c:pt>
                <c:pt idx="10391">
                  <c:v>4.1901406250016002</c:v>
                </c:pt>
                <c:pt idx="10392">
                  <c:v>4.1904743750016005</c:v>
                </c:pt>
                <c:pt idx="10393">
                  <c:v>4.1908078124992008</c:v>
                </c:pt>
                <c:pt idx="10394">
                  <c:v>4.1909521875007991</c:v>
                </c:pt>
                <c:pt idx="10395">
                  <c:v>4.1909815624992008</c:v>
                </c:pt>
                <c:pt idx="10396">
                  <c:v>4.1906443750016003</c:v>
                </c:pt>
                <c:pt idx="10397">
                  <c:v>4.1904893750016008</c:v>
                </c:pt>
                <c:pt idx="10398">
                  <c:v>4.1908484375007999</c:v>
                </c:pt>
                <c:pt idx="10399">
                  <c:v>4.1907109375007998</c:v>
                </c:pt>
                <c:pt idx="10400">
                  <c:v>4.190385</c:v>
                </c:pt>
                <c:pt idx="10401">
                  <c:v>4.1904659375007993</c:v>
                </c:pt>
                <c:pt idx="10402">
                  <c:v>4.1908059375007998</c:v>
                </c:pt>
                <c:pt idx="10403">
                  <c:v>4.1911753124992002</c:v>
                </c:pt>
                <c:pt idx="10404">
                  <c:v>4.1906115624992006</c:v>
                </c:pt>
                <c:pt idx="10405">
                  <c:v>4.1901453124992001</c:v>
                </c:pt>
                <c:pt idx="10406">
                  <c:v>4.1896399999999998</c:v>
                </c:pt>
                <c:pt idx="10407">
                  <c:v>4.1892271875007996</c:v>
                </c:pt>
                <c:pt idx="10408">
                  <c:v>4.1888146875007992</c:v>
                </c:pt>
                <c:pt idx="10409">
                  <c:v>4.1884815624992005</c:v>
                </c:pt>
                <c:pt idx="10410">
                  <c:v>4.1881112500000004</c:v>
                </c:pt>
                <c:pt idx="10411">
                  <c:v>4.1882590624992009</c:v>
                </c:pt>
                <c:pt idx="10412">
                  <c:v>4.1886215624992005</c:v>
                </c:pt>
                <c:pt idx="10413">
                  <c:v>4.1889996875007993</c:v>
                </c:pt>
                <c:pt idx="10414">
                  <c:v>4.1893500000000001</c:v>
                </c:pt>
                <c:pt idx="10415">
                  <c:v>4.1896978124992001</c:v>
                </c:pt>
                <c:pt idx="10416">
                  <c:v>4.1900415624992009</c:v>
                </c:pt>
                <c:pt idx="10417">
                  <c:v>4.1904199999999996</c:v>
                </c:pt>
                <c:pt idx="10418">
                  <c:v>4.1906906250016007</c:v>
                </c:pt>
                <c:pt idx="10419">
                  <c:v>4.1903215624992001</c:v>
                </c:pt>
                <c:pt idx="10420">
                  <c:v>4.1899271875007997</c:v>
                </c:pt>
                <c:pt idx="10421">
                  <c:v>4.1900899999999996</c:v>
                </c:pt>
                <c:pt idx="10422">
                  <c:v>4.1902631250016009</c:v>
                </c:pt>
                <c:pt idx="10423">
                  <c:v>4.1905943750016004</c:v>
                </c:pt>
                <c:pt idx="10424">
                  <c:v>4.1906665624992003</c:v>
                </c:pt>
                <c:pt idx="10425">
                  <c:v>4.1902431250016008</c:v>
                </c:pt>
                <c:pt idx="10426">
                  <c:v>4.1898412499999997</c:v>
                </c:pt>
                <c:pt idx="10427">
                  <c:v>4.1894956250016007</c:v>
                </c:pt>
                <c:pt idx="10428">
                  <c:v>4.1890853124992002</c:v>
                </c:pt>
                <c:pt idx="10429">
                  <c:v>4.188618125001601</c:v>
                </c:pt>
                <c:pt idx="10430">
                  <c:v>4.1880284375007992</c:v>
                </c:pt>
                <c:pt idx="10431">
                  <c:v>4.1875853124992002</c:v>
                </c:pt>
                <c:pt idx="10432">
                  <c:v>4.1871581250016003</c:v>
                </c:pt>
                <c:pt idx="10433">
                  <c:v>4.1868274999999997</c:v>
                </c:pt>
                <c:pt idx="10434">
                  <c:v>4.1871946875007993</c:v>
                </c:pt>
                <c:pt idx="10435">
                  <c:v>4.1876668750016002</c:v>
                </c:pt>
                <c:pt idx="10436">
                  <c:v>4.1880237500000002</c:v>
                </c:pt>
                <c:pt idx="10437">
                  <c:v>4.1883503124992005</c:v>
                </c:pt>
                <c:pt idx="10438">
                  <c:v>4.1882234375007998</c:v>
                </c:pt>
                <c:pt idx="10439">
                  <c:v>4.1878628124992003</c:v>
                </c:pt>
                <c:pt idx="10440">
                  <c:v>4.1873121875007993</c:v>
                </c:pt>
                <c:pt idx="10441">
                  <c:v>4.1868656250016008</c:v>
                </c:pt>
                <c:pt idx="10442">
                  <c:v>4.1864224999999999</c:v>
                </c:pt>
                <c:pt idx="10443">
                  <c:v>4.1860412499999997</c:v>
                </c:pt>
                <c:pt idx="10444">
                  <c:v>4.1858487499999999</c:v>
                </c:pt>
                <c:pt idx="10445">
                  <c:v>4.1854365624992003</c:v>
                </c:pt>
                <c:pt idx="10446">
                  <c:v>4.1851099999999999</c:v>
                </c:pt>
                <c:pt idx="10447">
                  <c:v>4.1853384375007998</c:v>
                </c:pt>
                <c:pt idx="10448">
                  <c:v>4.1857012500000002</c:v>
                </c:pt>
                <c:pt idx="10449">
                  <c:v>4.1860887499999997</c:v>
                </c:pt>
                <c:pt idx="10450">
                  <c:v>4.1864143750016005</c:v>
                </c:pt>
                <c:pt idx="10451">
                  <c:v>4.1867737500000004</c:v>
                </c:pt>
                <c:pt idx="10452">
                  <c:v>4.1871028124992007</c:v>
                </c:pt>
                <c:pt idx="10453">
                  <c:v>4.18753625</c:v>
                </c:pt>
                <c:pt idx="10454">
                  <c:v>4.1879471875007992</c:v>
                </c:pt>
                <c:pt idx="10455">
                  <c:v>4.1884103124992009</c:v>
                </c:pt>
                <c:pt idx="10456">
                  <c:v>4.1888090624992005</c:v>
                </c:pt>
                <c:pt idx="10457">
                  <c:v>4.1892525000000003</c:v>
                </c:pt>
                <c:pt idx="10458">
                  <c:v>4.1896040624992006</c:v>
                </c:pt>
                <c:pt idx="10459">
                  <c:v>4.1899465624992009</c:v>
                </c:pt>
                <c:pt idx="10460">
                  <c:v>4.1903396875007992</c:v>
                </c:pt>
                <c:pt idx="10461">
                  <c:v>4.1907043750016006</c:v>
                </c:pt>
                <c:pt idx="10462">
                  <c:v>4.1903528124992002</c:v>
                </c:pt>
                <c:pt idx="10463">
                  <c:v>4.1899793750016006</c:v>
                </c:pt>
                <c:pt idx="10464">
                  <c:v>4.18948375</c:v>
                </c:pt>
                <c:pt idx="10465">
                  <c:v>4.1890496875007992</c:v>
                </c:pt>
                <c:pt idx="10466">
                  <c:v>4.1886084375007995</c:v>
                </c:pt>
                <c:pt idx="10467">
                  <c:v>4.1887234375007996</c:v>
                </c:pt>
                <c:pt idx="10468">
                  <c:v>4.1890487500000004</c:v>
                </c:pt>
                <c:pt idx="10469">
                  <c:v>4.1888862500000004</c:v>
                </c:pt>
                <c:pt idx="10470">
                  <c:v>4.1885000000000003</c:v>
                </c:pt>
                <c:pt idx="10471">
                  <c:v>4.1881674999999996</c:v>
                </c:pt>
                <c:pt idx="10472">
                  <c:v>4.1877946875007996</c:v>
                </c:pt>
                <c:pt idx="10473">
                  <c:v>4.1873887500000002</c:v>
                </c:pt>
                <c:pt idx="10474">
                  <c:v>4.1869156250016006</c:v>
                </c:pt>
                <c:pt idx="10475">
                  <c:v>4.186331875001601</c:v>
                </c:pt>
                <c:pt idx="10476">
                  <c:v>4.1858878124992005</c:v>
                </c:pt>
                <c:pt idx="10477">
                  <c:v>4.1853328124992002</c:v>
                </c:pt>
                <c:pt idx="10478">
                  <c:v>4.1848434375007999</c:v>
                </c:pt>
                <c:pt idx="10479">
                  <c:v>4.1844493750016003</c:v>
                </c:pt>
                <c:pt idx="10480">
                  <c:v>4.1840084375007995</c:v>
                </c:pt>
                <c:pt idx="10481">
                  <c:v>4.1842293750016006</c:v>
                </c:pt>
                <c:pt idx="10482">
                  <c:v>4.1845884375007998</c:v>
                </c:pt>
                <c:pt idx="10483">
                  <c:v>4.1844859375007992</c:v>
                </c:pt>
                <c:pt idx="10484">
                  <c:v>4.1844471875007994</c:v>
                </c:pt>
                <c:pt idx="10485">
                  <c:v>4.1847856250016005</c:v>
                </c:pt>
                <c:pt idx="10486">
                  <c:v>4.1851218750016006</c:v>
                </c:pt>
                <c:pt idx="10487">
                  <c:v>4.1854865624992001</c:v>
                </c:pt>
                <c:pt idx="10488">
                  <c:v>4.1858312499999997</c:v>
                </c:pt>
                <c:pt idx="10489">
                  <c:v>4.1862012499999999</c:v>
                </c:pt>
                <c:pt idx="10490">
                  <c:v>4.1865612499999996</c:v>
                </c:pt>
                <c:pt idx="10491">
                  <c:v>4.1869078124992001</c:v>
                </c:pt>
                <c:pt idx="10492">
                  <c:v>4.1873628124992006</c:v>
                </c:pt>
                <c:pt idx="10493">
                  <c:v>4.1877315624992004</c:v>
                </c:pt>
                <c:pt idx="10494">
                  <c:v>4.1873800000000001</c:v>
                </c:pt>
                <c:pt idx="10495">
                  <c:v>4.1874340624992001</c:v>
                </c:pt>
                <c:pt idx="10496">
                  <c:v>4.1877849999999999</c:v>
                </c:pt>
                <c:pt idx="10497">
                  <c:v>4.1881068750016004</c:v>
                </c:pt>
                <c:pt idx="10498">
                  <c:v>4.1884543750016006</c:v>
                </c:pt>
                <c:pt idx="10499">
                  <c:v>4.188618125001601</c:v>
                </c:pt>
                <c:pt idx="10500">
                  <c:v>4.1885740624992005</c:v>
                </c:pt>
                <c:pt idx="10501">
                  <c:v>4.1886975</c:v>
                </c:pt>
                <c:pt idx="10502">
                  <c:v>4.1890971875007992</c:v>
                </c:pt>
                <c:pt idx="10503">
                  <c:v>4.1887181250016008</c:v>
                </c:pt>
                <c:pt idx="10504">
                  <c:v>4.1883103124992003</c:v>
                </c:pt>
                <c:pt idx="10505">
                  <c:v>4.1879237500000004</c:v>
                </c:pt>
                <c:pt idx="10506">
                  <c:v>4.1875425000000002</c:v>
                </c:pt>
                <c:pt idx="10507">
                  <c:v>4.1871990624992002</c:v>
                </c:pt>
                <c:pt idx="10508">
                  <c:v>4.1868771875007997</c:v>
                </c:pt>
                <c:pt idx="10509">
                  <c:v>4.1864456250016007</c:v>
                </c:pt>
                <c:pt idx="10510">
                  <c:v>4.1861015624992008</c:v>
                </c:pt>
                <c:pt idx="10511">
                  <c:v>4.1863096875007999</c:v>
                </c:pt>
                <c:pt idx="10512">
                  <c:v>4.186648125001601</c:v>
                </c:pt>
                <c:pt idx="10513">
                  <c:v>4.1870015624992005</c:v>
                </c:pt>
                <c:pt idx="10514">
                  <c:v>4.1873878124992006</c:v>
                </c:pt>
                <c:pt idx="10515">
                  <c:v>4.1877275000000003</c:v>
                </c:pt>
                <c:pt idx="10516">
                  <c:v>4.1873940624992008</c:v>
                </c:pt>
                <c:pt idx="10517">
                  <c:v>4.1870406250016003</c:v>
                </c:pt>
                <c:pt idx="10518">
                  <c:v>4.1865724999999996</c:v>
                </c:pt>
                <c:pt idx="10519">
                  <c:v>4.1860753124992005</c:v>
                </c:pt>
                <c:pt idx="10520">
                  <c:v>4.1856634375007991</c:v>
                </c:pt>
                <c:pt idx="10521">
                  <c:v>4.1859999999999999</c:v>
                </c:pt>
                <c:pt idx="10522">
                  <c:v>4.1863559375007995</c:v>
                </c:pt>
                <c:pt idx="10523">
                  <c:v>4.1866821875007991</c:v>
                </c:pt>
                <c:pt idx="10524">
                  <c:v>4.1870815624992002</c:v>
                </c:pt>
                <c:pt idx="10525">
                  <c:v>4.1874378124992004</c:v>
                </c:pt>
                <c:pt idx="10526">
                  <c:v>4.1878256250016008</c:v>
                </c:pt>
                <c:pt idx="10527">
                  <c:v>4.1882693750016005</c:v>
                </c:pt>
                <c:pt idx="10528">
                  <c:v>4.1886509375007996</c:v>
                </c:pt>
                <c:pt idx="10529">
                  <c:v>4.1890815624992008</c:v>
                </c:pt>
                <c:pt idx="10530">
                  <c:v>4.1892381250016006</c:v>
                </c:pt>
                <c:pt idx="10531">
                  <c:v>4.1895787499999999</c:v>
                </c:pt>
                <c:pt idx="10532">
                  <c:v>4.1891712500000002</c:v>
                </c:pt>
                <c:pt idx="10533">
                  <c:v>4.1888359375007997</c:v>
                </c:pt>
                <c:pt idx="10534">
                  <c:v>4.1885025000000002</c:v>
                </c:pt>
                <c:pt idx="10535">
                  <c:v>4.1881471875007996</c:v>
                </c:pt>
                <c:pt idx="10536">
                  <c:v>4.1878271875007993</c:v>
                </c:pt>
                <c:pt idx="10537">
                  <c:v>4.1874874999999996</c:v>
                </c:pt>
                <c:pt idx="10538">
                  <c:v>4.1873165624992001</c:v>
                </c:pt>
                <c:pt idx="10539">
                  <c:v>4.1869781250016009</c:v>
                </c:pt>
                <c:pt idx="10540">
                  <c:v>4.1865915624992009</c:v>
                </c:pt>
                <c:pt idx="10541">
                  <c:v>4.1861640624992003</c:v>
                </c:pt>
                <c:pt idx="10542">
                  <c:v>4.1857687500000003</c:v>
                </c:pt>
                <c:pt idx="10543">
                  <c:v>4.1852903124992009</c:v>
                </c:pt>
                <c:pt idx="10544">
                  <c:v>4.1846625</c:v>
                </c:pt>
                <c:pt idx="10545">
                  <c:v>4.1839703124992003</c:v>
                </c:pt>
                <c:pt idx="10546">
                  <c:v>4.1836331250016006</c:v>
                </c:pt>
                <c:pt idx="10547">
                  <c:v>4.1831612500000004</c:v>
                </c:pt>
                <c:pt idx="10548">
                  <c:v>4.1827315624992005</c:v>
                </c:pt>
                <c:pt idx="10549">
                  <c:v>4.1824090624992003</c:v>
                </c:pt>
                <c:pt idx="10550">
                  <c:v>4.1820296875007994</c:v>
                </c:pt>
                <c:pt idx="10551">
                  <c:v>4.1822365624992006</c:v>
                </c:pt>
                <c:pt idx="10552">
                  <c:v>4.1826259375007995</c:v>
                </c:pt>
                <c:pt idx="10553">
                  <c:v>4.1829815624992008</c:v>
                </c:pt>
                <c:pt idx="10554">
                  <c:v>4.1833221875007993</c:v>
                </c:pt>
                <c:pt idx="10555">
                  <c:v>4.1836962499999997</c:v>
                </c:pt>
                <c:pt idx="10556">
                  <c:v>4.1840287500000004</c:v>
                </c:pt>
                <c:pt idx="10557">
                  <c:v>4.1843750000000002</c:v>
                </c:pt>
                <c:pt idx="10558">
                  <c:v>4.1847378124992005</c:v>
                </c:pt>
                <c:pt idx="10559">
                  <c:v>4.1850796875007994</c:v>
                </c:pt>
                <c:pt idx="10560">
                  <c:v>4.1854075000000002</c:v>
                </c:pt>
                <c:pt idx="10561">
                  <c:v>4.1857384375007998</c:v>
                </c:pt>
                <c:pt idx="10562">
                  <c:v>4.1861171875007992</c:v>
                </c:pt>
                <c:pt idx="10563">
                  <c:v>4.1865278124992003</c:v>
                </c:pt>
                <c:pt idx="10564">
                  <c:v>4.1868884375007998</c:v>
                </c:pt>
                <c:pt idx="10565">
                  <c:v>4.1873040624992006</c:v>
                </c:pt>
                <c:pt idx="10566">
                  <c:v>4.1876434375007996</c:v>
                </c:pt>
                <c:pt idx="10567">
                  <c:v>4.1880078124992002</c:v>
                </c:pt>
                <c:pt idx="10568">
                  <c:v>4.1883296875007998</c:v>
                </c:pt>
                <c:pt idx="10569">
                  <c:v>4.18863875</c:v>
                </c:pt>
                <c:pt idx="10570">
                  <c:v>4.1889743750016004</c:v>
                </c:pt>
                <c:pt idx="10571">
                  <c:v>4.1893587500000002</c:v>
                </c:pt>
                <c:pt idx="10572">
                  <c:v>4.1897128124992005</c:v>
                </c:pt>
                <c:pt idx="10573">
                  <c:v>4.1893528124992008</c:v>
                </c:pt>
                <c:pt idx="10574">
                  <c:v>4.1889324999999999</c:v>
                </c:pt>
                <c:pt idx="10575">
                  <c:v>4.1883781250016003</c:v>
                </c:pt>
                <c:pt idx="10576">
                  <c:v>4.1879843750016006</c:v>
                </c:pt>
                <c:pt idx="10577">
                  <c:v>4.1875640624992005</c:v>
                </c:pt>
                <c:pt idx="10578">
                  <c:v>4.1872309375007992</c:v>
                </c:pt>
                <c:pt idx="10579">
                  <c:v>4.1868462500000003</c:v>
                </c:pt>
                <c:pt idx="10580">
                  <c:v>4.1864096875007997</c:v>
                </c:pt>
                <c:pt idx="10581">
                  <c:v>4.1859153124992003</c:v>
                </c:pt>
                <c:pt idx="10582">
                  <c:v>4.185435</c:v>
                </c:pt>
                <c:pt idx="10583">
                  <c:v>4.1850187500000002</c:v>
                </c:pt>
                <c:pt idx="10584">
                  <c:v>4.1846953124992003</c:v>
                </c:pt>
                <c:pt idx="10585">
                  <c:v>4.1849865624992004</c:v>
                </c:pt>
                <c:pt idx="10586">
                  <c:v>4.185365</c:v>
                </c:pt>
                <c:pt idx="10587">
                  <c:v>4.1850246875007997</c:v>
                </c:pt>
                <c:pt idx="10588">
                  <c:v>4.1845531250016004</c:v>
                </c:pt>
                <c:pt idx="10589">
                  <c:v>4.1841512500000002</c:v>
                </c:pt>
                <c:pt idx="10590">
                  <c:v>4.1837906250016008</c:v>
                </c:pt>
                <c:pt idx="10591">
                  <c:v>4.1834687500000003</c:v>
                </c:pt>
                <c:pt idx="10592">
                  <c:v>4.183421875001601</c:v>
                </c:pt>
                <c:pt idx="10593">
                  <c:v>4.183774375001601</c:v>
                </c:pt>
                <c:pt idx="10594">
                  <c:v>4.1842131250016008</c:v>
                </c:pt>
                <c:pt idx="10595">
                  <c:v>4.1846812499999997</c:v>
                </c:pt>
                <c:pt idx="10596">
                  <c:v>4.1850206250016004</c:v>
                </c:pt>
                <c:pt idx="10597">
                  <c:v>4.1854009375007992</c:v>
                </c:pt>
                <c:pt idx="10598">
                  <c:v>4.1857356250016009</c:v>
                </c:pt>
                <c:pt idx="10599">
                  <c:v>4.18617375</c:v>
                </c:pt>
                <c:pt idx="10600">
                  <c:v>4.1865112499999997</c:v>
                </c:pt>
                <c:pt idx="10601">
                  <c:v>4.1868806250016002</c:v>
                </c:pt>
                <c:pt idx="10602">
                  <c:v>4.1872434375007996</c:v>
                </c:pt>
                <c:pt idx="10603">
                  <c:v>4.1875906250016008</c:v>
                </c:pt>
                <c:pt idx="10604">
                  <c:v>4.1879728124992006</c:v>
                </c:pt>
                <c:pt idx="10605">
                  <c:v>4.1884284375007992</c:v>
                </c:pt>
                <c:pt idx="10606">
                  <c:v>4.1888693750016008</c:v>
                </c:pt>
                <c:pt idx="10607">
                  <c:v>4.1892309375007999</c:v>
                </c:pt>
                <c:pt idx="10608">
                  <c:v>4.1887834375007991</c:v>
                </c:pt>
                <c:pt idx="10609">
                  <c:v>4.188430625001601</c:v>
                </c:pt>
                <c:pt idx="10610">
                  <c:v>4.1887818750016006</c:v>
                </c:pt>
                <c:pt idx="10611">
                  <c:v>4.1892003124992003</c:v>
                </c:pt>
                <c:pt idx="10612">
                  <c:v>4.1896121875007992</c:v>
                </c:pt>
                <c:pt idx="10613">
                  <c:v>4.1899949999999997</c:v>
                </c:pt>
                <c:pt idx="10614">
                  <c:v>4.1902603124992002</c:v>
                </c:pt>
                <c:pt idx="10615">
                  <c:v>4.1905843750016007</c:v>
                </c:pt>
                <c:pt idx="10616">
                  <c:v>4.1900812500000004</c:v>
                </c:pt>
                <c:pt idx="10617">
                  <c:v>4.1895615624992004</c:v>
                </c:pt>
                <c:pt idx="10618">
                  <c:v>4.1889865624992009</c:v>
                </c:pt>
                <c:pt idx="10619">
                  <c:v>4.1883999999999997</c:v>
                </c:pt>
                <c:pt idx="10620">
                  <c:v>4.1879465624992003</c:v>
                </c:pt>
                <c:pt idx="10621">
                  <c:v>4.1874471875007995</c:v>
                </c:pt>
                <c:pt idx="10622">
                  <c:v>4.1870637500000001</c:v>
                </c:pt>
                <c:pt idx="10623">
                  <c:v>4.1871593750016007</c:v>
                </c:pt>
                <c:pt idx="10624">
                  <c:v>4.1867893750016005</c:v>
                </c:pt>
                <c:pt idx="10625">
                  <c:v>4.1864128124992002</c:v>
                </c:pt>
                <c:pt idx="10626">
                  <c:v>4.1860759375007994</c:v>
                </c:pt>
                <c:pt idx="10627">
                  <c:v>4.1863459375007999</c:v>
                </c:pt>
                <c:pt idx="10628">
                  <c:v>4.1864634375007999</c:v>
                </c:pt>
                <c:pt idx="10629">
                  <c:v>4.1866562500000004</c:v>
                </c:pt>
                <c:pt idx="10630">
                  <c:v>4.1870149999999997</c:v>
                </c:pt>
                <c:pt idx="10631">
                  <c:v>4.1874165624992008</c:v>
                </c:pt>
                <c:pt idx="10632">
                  <c:v>4.1877821875007992</c:v>
                </c:pt>
                <c:pt idx="10633">
                  <c:v>4.1881396875007999</c:v>
                </c:pt>
                <c:pt idx="10634">
                  <c:v>4.1879231250016007</c:v>
                </c:pt>
                <c:pt idx="10635">
                  <c:v>4.1875040624992002</c:v>
                </c:pt>
                <c:pt idx="10636">
                  <c:v>4.1871046875007991</c:v>
                </c:pt>
                <c:pt idx="10637">
                  <c:v>4.1870025000000002</c:v>
                </c:pt>
                <c:pt idx="10638">
                  <c:v>4.1873550000000002</c:v>
                </c:pt>
                <c:pt idx="10639">
                  <c:v>4.187728125001601</c:v>
                </c:pt>
                <c:pt idx="10640">
                  <c:v>4.1880578124992001</c:v>
                </c:pt>
                <c:pt idx="10641">
                  <c:v>4.1884375</c:v>
                </c:pt>
                <c:pt idx="10642">
                  <c:v>4.1886324999999998</c:v>
                </c:pt>
                <c:pt idx="10643">
                  <c:v>4.1882700000000002</c:v>
                </c:pt>
                <c:pt idx="10644">
                  <c:v>4.1878937499999997</c:v>
                </c:pt>
                <c:pt idx="10645">
                  <c:v>4.1875278124992006</c:v>
                </c:pt>
                <c:pt idx="10646">
                  <c:v>4.1871796875007998</c:v>
                </c:pt>
                <c:pt idx="10647">
                  <c:v>4.186695625001601</c:v>
                </c:pt>
                <c:pt idx="10648">
                  <c:v>4.1862868750016009</c:v>
                </c:pt>
                <c:pt idx="10649">
                  <c:v>4.1859515624992003</c:v>
                </c:pt>
                <c:pt idx="10650">
                  <c:v>4.1855831250016005</c:v>
                </c:pt>
                <c:pt idx="10651">
                  <c:v>4.1854624999999999</c:v>
                </c:pt>
                <c:pt idx="10652">
                  <c:v>4.1858412500000002</c:v>
                </c:pt>
                <c:pt idx="10653">
                  <c:v>4.1862634375007994</c:v>
                </c:pt>
                <c:pt idx="10654">
                  <c:v>4.1866199999999996</c:v>
                </c:pt>
                <c:pt idx="10655">
                  <c:v>4.1870609375007994</c:v>
                </c:pt>
                <c:pt idx="10656">
                  <c:v>4.1874587500000002</c:v>
                </c:pt>
                <c:pt idx="10657">
                  <c:v>4.1870696875007996</c:v>
                </c:pt>
                <c:pt idx="10658">
                  <c:v>4.1866950000000003</c:v>
                </c:pt>
                <c:pt idx="10659">
                  <c:v>4.1868296875007998</c:v>
                </c:pt>
                <c:pt idx="10660">
                  <c:v>4.1872634375007998</c:v>
                </c:pt>
                <c:pt idx="10661">
                  <c:v>4.1875840624992007</c:v>
                </c:pt>
                <c:pt idx="10662">
                  <c:v>4.1879456250016007</c:v>
                </c:pt>
                <c:pt idx="10663">
                  <c:v>4.1882993750016002</c:v>
                </c:pt>
                <c:pt idx="10664">
                  <c:v>4.1886481250016008</c:v>
                </c:pt>
                <c:pt idx="10665">
                  <c:v>4.1889756250016008</c:v>
                </c:pt>
                <c:pt idx="10666">
                  <c:v>4.1893262499999997</c:v>
                </c:pt>
                <c:pt idx="10667">
                  <c:v>4.1897250000000001</c:v>
                </c:pt>
                <c:pt idx="10668">
                  <c:v>4.1898768750016009</c:v>
                </c:pt>
                <c:pt idx="10669">
                  <c:v>4.1895431250016006</c:v>
                </c:pt>
                <c:pt idx="10670">
                  <c:v>4.1892228124992004</c:v>
                </c:pt>
                <c:pt idx="10671">
                  <c:v>4.1888965624992007</c:v>
                </c:pt>
                <c:pt idx="10672">
                  <c:v>4.1885174999999997</c:v>
                </c:pt>
                <c:pt idx="10673">
                  <c:v>4.1881449999999996</c:v>
                </c:pt>
                <c:pt idx="10674">
                  <c:v>4.187805</c:v>
                </c:pt>
                <c:pt idx="10675">
                  <c:v>4.1880765624992007</c:v>
                </c:pt>
                <c:pt idx="10676">
                  <c:v>4.1876746875007997</c:v>
                </c:pt>
                <c:pt idx="10677">
                  <c:v>4.1872825000000002</c:v>
                </c:pt>
                <c:pt idx="10678">
                  <c:v>4.1869375</c:v>
                </c:pt>
                <c:pt idx="10679">
                  <c:v>4.1865712500000001</c:v>
                </c:pt>
                <c:pt idx="10680">
                  <c:v>4.1861934375007994</c:v>
                </c:pt>
                <c:pt idx="10681">
                  <c:v>4.1858040624992006</c:v>
                </c:pt>
                <c:pt idx="10682">
                  <c:v>4.1854728124992002</c:v>
                </c:pt>
                <c:pt idx="10683">
                  <c:v>4.1850265624992007</c:v>
                </c:pt>
                <c:pt idx="10684">
                  <c:v>4.1845893750016003</c:v>
                </c:pt>
                <c:pt idx="10685">
                  <c:v>4.1841509375007995</c:v>
                </c:pt>
                <c:pt idx="10686">
                  <c:v>4.1838265624992008</c:v>
                </c:pt>
                <c:pt idx="10687">
                  <c:v>4.1842056250016002</c:v>
                </c:pt>
                <c:pt idx="10688">
                  <c:v>4.1845487500000003</c:v>
                </c:pt>
                <c:pt idx="10689">
                  <c:v>4.1841806250016003</c:v>
                </c:pt>
                <c:pt idx="10690">
                  <c:v>4.1838487500000001</c:v>
                </c:pt>
                <c:pt idx="10691">
                  <c:v>4.1834656250016007</c:v>
                </c:pt>
                <c:pt idx="10692">
                  <c:v>4.1836718750016004</c:v>
                </c:pt>
                <c:pt idx="10693">
                  <c:v>4.1840525</c:v>
                </c:pt>
                <c:pt idx="10694">
                  <c:v>4.1844331250016005</c:v>
                </c:pt>
                <c:pt idx="10695">
                  <c:v>4.1848693750016004</c:v>
                </c:pt>
                <c:pt idx="10696">
                  <c:v>4.1852537500000002</c:v>
                </c:pt>
                <c:pt idx="10697">
                  <c:v>4.1856343750016007</c:v>
                </c:pt>
                <c:pt idx="10698">
                  <c:v>4.1860221875007992</c:v>
                </c:pt>
                <c:pt idx="10699">
                  <c:v>4.18612625</c:v>
                </c:pt>
                <c:pt idx="10700">
                  <c:v>4.1857734375007993</c:v>
                </c:pt>
                <c:pt idx="10701">
                  <c:v>4.1853850000000001</c:v>
                </c:pt>
                <c:pt idx="10702">
                  <c:v>4.1850409375007995</c:v>
                </c:pt>
                <c:pt idx="10703">
                  <c:v>4.1846821875007993</c:v>
                </c:pt>
                <c:pt idx="10704">
                  <c:v>4.1843531250016008</c:v>
                </c:pt>
                <c:pt idx="10705">
                  <c:v>4.1844790624992001</c:v>
                </c:pt>
                <c:pt idx="10706">
                  <c:v>4.1843065624992004</c:v>
                </c:pt>
                <c:pt idx="10707">
                  <c:v>4.1846546875007995</c:v>
                </c:pt>
                <c:pt idx="10708">
                  <c:v>4.1850453124992004</c:v>
                </c:pt>
                <c:pt idx="10709">
                  <c:v>4.1854228124992003</c:v>
                </c:pt>
                <c:pt idx="10710">
                  <c:v>4.1850956250016003</c:v>
                </c:pt>
                <c:pt idx="10711">
                  <c:v>4.1845375000000002</c:v>
                </c:pt>
                <c:pt idx="10712">
                  <c:v>4.1840303124992007</c:v>
                </c:pt>
                <c:pt idx="10713">
                  <c:v>4.1835374999999999</c:v>
                </c:pt>
                <c:pt idx="10714">
                  <c:v>4.183211875001601</c:v>
                </c:pt>
                <c:pt idx="10715">
                  <c:v>4.1835728124992002</c:v>
                </c:pt>
                <c:pt idx="10716">
                  <c:v>4.1840231250016009</c:v>
                </c:pt>
                <c:pt idx="10717">
                  <c:v>4.1843796875007992</c:v>
                </c:pt>
                <c:pt idx="10718">
                  <c:v>4.1847718750016005</c:v>
                </c:pt>
                <c:pt idx="10719">
                  <c:v>4.18509625</c:v>
                </c:pt>
                <c:pt idx="10720">
                  <c:v>4.1855540624992003</c:v>
                </c:pt>
                <c:pt idx="10721">
                  <c:v>4.1860171875007994</c:v>
                </c:pt>
                <c:pt idx="10722">
                  <c:v>4.1864887499999996</c:v>
                </c:pt>
                <c:pt idx="10723">
                  <c:v>4.1869759375007991</c:v>
                </c:pt>
                <c:pt idx="10724">
                  <c:v>4.1873156250016006</c:v>
                </c:pt>
                <c:pt idx="10725">
                  <c:v>4.1876712500000002</c:v>
                </c:pt>
                <c:pt idx="10726">
                  <c:v>4.1879981250016005</c:v>
                </c:pt>
                <c:pt idx="10727">
                  <c:v>4.1883425000000001</c:v>
                </c:pt>
                <c:pt idx="10728">
                  <c:v>4.1887853124992009</c:v>
                </c:pt>
                <c:pt idx="10729">
                  <c:v>4.1892356250016007</c:v>
                </c:pt>
                <c:pt idx="10730">
                  <c:v>4.1891009375007995</c:v>
                </c:pt>
                <c:pt idx="10731">
                  <c:v>4.1887021875007999</c:v>
                </c:pt>
                <c:pt idx="10732">
                  <c:v>4.1883278124992005</c:v>
                </c:pt>
                <c:pt idx="10733">
                  <c:v>4.1878187499999999</c:v>
                </c:pt>
                <c:pt idx="10734">
                  <c:v>4.1871959375007997</c:v>
                </c:pt>
                <c:pt idx="10735">
                  <c:v>4.1866281250016009</c:v>
                </c:pt>
                <c:pt idx="10736">
                  <c:v>4.1861634375007997</c:v>
                </c:pt>
                <c:pt idx="10737">
                  <c:v>4.1857868750016003</c:v>
                </c:pt>
                <c:pt idx="10738">
                  <c:v>4.1854503124992002</c:v>
                </c:pt>
                <c:pt idx="10739">
                  <c:v>4.1858681250016003</c:v>
                </c:pt>
                <c:pt idx="10740">
                  <c:v>4.1862609375007995</c:v>
                </c:pt>
                <c:pt idx="10741">
                  <c:v>4.1866115624992002</c:v>
                </c:pt>
                <c:pt idx="10742">
                  <c:v>4.1870046875007993</c:v>
                </c:pt>
                <c:pt idx="10743">
                  <c:v>4.1874312500000004</c:v>
                </c:pt>
                <c:pt idx="10744">
                  <c:v>4.1877653124992005</c:v>
                </c:pt>
                <c:pt idx="10745">
                  <c:v>4.1881468750016007</c:v>
                </c:pt>
                <c:pt idx="10746">
                  <c:v>4.1885284375007998</c:v>
                </c:pt>
                <c:pt idx="10747">
                  <c:v>4.1888518750016006</c:v>
                </c:pt>
                <c:pt idx="10748">
                  <c:v>4.1884859375007997</c:v>
                </c:pt>
                <c:pt idx="10749">
                  <c:v>4.1881399999999998</c:v>
                </c:pt>
                <c:pt idx="10750">
                  <c:v>4.1877521875007995</c:v>
                </c:pt>
                <c:pt idx="10751">
                  <c:v>4.1873956250016002</c:v>
                </c:pt>
                <c:pt idx="10752">
                  <c:v>4.1873828124992007</c:v>
                </c:pt>
                <c:pt idx="10753">
                  <c:v>4.1877881250016005</c:v>
                </c:pt>
                <c:pt idx="10754">
                  <c:v>4.1881718750016006</c:v>
                </c:pt>
                <c:pt idx="10755">
                  <c:v>4.1885240624992006</c:v>
                </c:pt>
                <c:pt idx="10756">
                  <c:v>4.1881353124992007</c:v>
                </c:pt>
                <c:pt idx="10757">
                  <c:v>4.1877528124992001</c:v>
                </c:pt>
                <c:pt idx="10758">
                  <c:v>4.1873562499999997</c:v>
                </c:pt>
                <c:pt idx="10759">
                  <c:v>4.1869412500000003</c:v>
                </c:pt>
                <c:pt idx="10760">
                  <c:v>4.1868803124992002</c:v>
                </c:pt>
                <c:pt idx="10761">
                  <c:v>4.1863762500000004</c:v>
                </c:pt>
                <c:pt idx="10762">
                  <c:v>4.1860159375007999</c:v>
                </c:pt>
                <c:pt idx="10763">
                  <c:v>4.1856384375007991</c:v>
                </c:pt>
                <c:pt idx="10764">
                  <c:v>4.1851640624992008</c:v>
                </c:pt>
                <c:pt idx="10765">
                  <c:v>4.1846906250016005</c:v>
                </c:pt>
                <c:pt idx="10766">
                  <c:v>4.1843556250016007</c:v>
                </c:pt>
                <c:pt idx="10767">
                  <c:v>4.1839940624992007</c:v>
                </c:pt>
                <c:pt idx="10768">
                  <c:v>4.1839453124992003</c:v>
                </c:pt>
                <c:pt idx="10769">
                  <c:v>4.1842678124992005</c:v>
                </c:pt>
                <c:pt idx="10770">
                  <c:v>4.1846040624992007</c:v>
                </c:pt>
                <c:pt idx="10771">
                  <c:v>4.1849287500000001</c:v>
                </c:pt>
                <c:pt idx="10772">
                  <c:v>4.1853181250016007</c:v>
                </c:pt>
                <c:pt idx="10773">
                  <c:v>4.1857981250016003</c:v>
                </c:pt>
                <c:pt idx="10774">
                  <c:v>4.1861231250016004</c:v>
                </c:pt>
                <c:pt idx="10775">
                  <c:v>4.1864590624992006</c:v>
                </c:pt>
                <c:pt idx="10776">
                  <c:v>4.1867918750016004</c:v>
                </c:pt>
                <c:pt idx="10777">
                  <c:v>4.1871828124992003</c:v>
                </c:pt>
                <c:pt idx="10778">
                  <c:v>4.1875887499999997</c:v>
                </c:pt>
                <c:pt idx="10779">
                  <c:v>4.1872396875007993</c:v>
                </c:pt>
                <c:pt idx="10780">
                  <c:v>4.1868684375007996</c:v>
                </c:pt>
                <c:pt idx="10781">
                  <c:v>4.1865100000000002</c:v>
                </c:pt>
                <c:pt idx="10782">
                  <c:v>4.1861078124992002</c:v>
                </c:pt>
                <c:pt idx="10783">
                  <c:v>4.1863225000000002</c:v>
                </c:pt>
                <c:pt idx="10784">
                  <c:v>4.1866784375007997</c:v>
                </c:pt>
                <c:pt idx="10785">
                  <c:v>4.1870415624992008</c:v>
                </c:pt>
                <c:pt idx="10786">
                  <c:v>4.18737125</c:v>
                </c:pt>
                <c:pt idx="10787">
                  <c:v>4.1871043750016002</c:v>
                </c:pt>
                <c:pt idx="10788">
                  <c:v>4.1867112500000001</c:v>
                </c:pt>
                <c:pt idx="10789">
                  <c:v>4.1863421875007996</c:v>
                </c:pt>
                <c:pt idx="10790">
                  <c:v>4.1859975</c:v>
                </c:pt>
                <c:pt idx="10791">
                  <c:v>4.1856387499999999</c:v>
                </c:pt>
                <c:pt idx="10792">
                  <c:v>4.1853181250016007</c:v>
                </c:pt>
                <c:pt idx="10793">
                  <c:v>4.1849006250016005</c:v>
                </c:pt>
                <c:pt idx="10794">
                  <c:v>4.1852593750016007</c:v>
                </c:pt>
                <c:pt idx="10795">
                  <c:v>4.1856934375007997</c:v>
                </c:pt>
                <c:pt idx="10796">
                  <c:v>4.1860193750016004</c:v>
                </c:pt>
                <c:pt idx="10797">
                  <c:v>4.1864046875007999</c:v>
                </c:pt>
                <c:pt idx="10798">
                  <c:v>4.1867787500000002</c:v>
                </c:pt>
                <c:pt idx="10799">
                  <c:v>4.1871171875007995</c:v>
                </c:pt>
                <c:pt idx="10800">
                  <c:v>4.1874959375007998</c:v>
                </c:pt>
                <c:pt idx="10801">
                  <c:v>4.1878406250016003</c:v>
                </c:pt>
                <c:pt idx="10802">
                  <c:v>4.1882640624992007</c:v>
                </c:pt>
                <c:pt idx="10803">
                  <c:v>4.1886709375007998</c:v>
                </c:pt>
                <c:pt idx="10804">
                  <c:v>4.1889993750016004</c:v>
                </c:pt>
                <c:pt idx="10805">
                  <c:v>4.1886718750016003</c:v>
                </c:pt>
                <c:pt idx="10806">
                  <c:v>4.1882568750016009</c:v>
                </c:pt>
                <c:pt idx="10807">
                  <c:v>4.1877725000000003</c:v>
                </c:pt>
                <c:pt idx="10808">
                  <c:v>4.187305625001601</c:v>
                </c:pt>
                <c:pt idx="10809">
                  <c:v>4.1867962500000004</c:v>
                </c:pt>
                <c:pt idx="10810">
                  <c:v>4.1862396875007999</c:v>
                </c:pt>
                <c:pt idx="10811">
                  <c:v>4.1858584375007997</c:v>
                </c:pt>
                <c:pt idx="10812">
                  <c:v>4.1854256250016002</c:v>
                </c:pt>
                <c:pt idx="10813">
                  <c:v>4.18506</c:v>
                </c:pt>
                <c:pt idx="10814">
                  <c:v>4.1847300000000001</c:v>
                </c:pt>
                <c:pt idx="10815">
                  <c:v>4.1843021875007995</c:v>
                </c:pt>
                <c:pt idx="10816">
                  <c:v>4.1839728124992002</c:v>
                </c:pt>
                <c:pt idx="10817">
                  <c:v>4.1837328124992004</c:v>
                </c:pt>
                <c:pt idx="10818">
                  <c:v>4.1840824999999997</c:v>
                </c:pt>
                <c:pt idx="10819">
                  <c:v>4.1844675000000002</c:v>
                </c:pt>
                <c:pt idx="10820">
                  <c:v>4.1848653124992001</c:v>
                </c:pt>
                <c:pt idx="10821">
                  <c:v>4.1852190624992005</c:v>
                </c:pt>
                <c:pt idx="10822">
                  <c:v>4.1856603124992002</c:v>
                </c:pt>
                <c:pt idx="10823">
                  <c:v>4.1859828124992005</c:v>
                </c:pt>
                <c:pt idx="10824">
                  <c:v>4.1863828124992004</c:v>
                </c:pt>
                <c:pt idx="10825">
                  <c:v>4.1867987500000003</c:v>
                </c:pt>
                <c:pt idx="10826">
                  <c:v>4.1871534375007995</c:v>
                </c:pt>
                <c:pt idx="10827">
                  <c:v>4.1875650000000002</c:v>
                </c:pt>
                <c:pt idx="10828">
                  <c:v>4.1872153124992009</c:v>
                </c:pt>
                <c:pt idx="10829">
                  <c:v>4.1868774999999996</c:v>
                </c:pt>
                <c:pt idx="10830">
                  <c:v>4.1865646875007991</c:v>
                </c:pt>
                <c:pt idx="10831">
                  <c:v>4.1861803124992001</c:v>
                </c:pt>
                <c:pt idx="10832">
                  <c:v>4.1857499999999996</c:v>
                </c:pt>
                <c:pt idx="10833">
                  <c:v>4.1854206250016004</c:v>
                </c:pt>
                <c:pt idx="10834">
                  <c:v>4.1850428124992005</c:v>
                </c:pt>
                <c:pt idx="10835">
                  <c:v>4.1849865624992004</c:v>
                </c:pt>
                <c:pt idx="10836">
                  <c:v>4.1853637499999996</c:v>
                </c:pt>
                <c:pt idx="10837">
                  <c:v>4.1857334375007991</c:v>
                </c:pt>
                <c:pt idx="10838">
                  <c:v>4.1861499999999996</c:v>
                </c:pt>
                <c:pt idx="10839">
                  <c:v>4.1865462500000001</c:v>
                </c:pt>
                <c:pt idx="10840">
                  <c:v>4.1868937500000003</c:v>
                </c:pt>
                <c:pt idx="10841">
                  <c:v>4.1872690624992002</c:v>
                </c:pt>
                <c:pt idx="10842">
                  <c:v>4.1875940624992003</c:v>
                </c:pt>
                <c:pt idx="10843">
                  <c:v>4.1879503124992006</c:v>
                </c:pt>
                <c:pt idx="10844">
                  <c:v>4.1883293750016009</c:v>
                </c:pt>
                <c:pt idx="10845">
                  <c:v>4.18875625</c:v>
                </c:pt>
                <c:pt idx="10846">
                  <c:v>4.1891928124992006</c:v>
                </c:pt>
                <c:pt idx="10847">
                  <c:v>4.1895168750016003</c:v>
                </c:pt>
                <c:pt idx="10848">
                  <c:v>4.1898481250016006</c:v>
                </c:pt>
                <c:pt idx="10849">
                  <c:v>4.1901996875007992</c:v>
                </c:pt>
                <c:pt idx="10850">
                  <c:v>4.1905559375007995</c:v>
                </c:pt>
                <c:pt idx="10851">
                  <c:v>4.1909749999999999</c:v>
                </c:pt>
                <c:pt idx="10852">
                  <c:v>4.1913856250016002</c:v>
                </c:pt>
                <c:pt idx="10853">
                  <c:v>4.1910109375007991</c:v>
                </c:pt>
                <c:pt idx="10854">
                  <c:v>4.1906593750016006</c:v>
                </c:pt>
                <c:pt idx="10855">
                  <c:v>4.1899846875007993</c:v>
                </c:pt>
                <c:pt idx="10856">
                  <c:v>4.1896428124992005</c:v>
                </c:pt>
                <c:pt idx="10857">
                  <c:v>4.1891996875007997</c:v>
                </c:pt>
                <c:pt idx="10858">
                  <c:v>4.1887690624992002</c:v>
                </c:pt>
                <c:pt idx="10859">
                  <c:v>4.1883134375007991</c:v>
                </c:pt>
                <c:pt idx="10860">
                  <c:v>4.1878362500000001</c:v>
                </c:pt>
                <c:pt idx="10861">
                  <c:v>4.1874609375007994</c:v>
                </c:pt>
                <c:pt idx="10862">
                  <c:v>4.1869206250016004</c:v>
                </c:pt>
                <c:pt idx="10863">
                  <c:v>4.1865068750016006</c:v>
                </c:pt>
                <c:pt idx="10864">
                  <c:v>4.1861790624992006</c:v>
                </c:pt>
                <c:pt idx="10865">
                  <c:v>4.1858131250016006</c:v>
                </c:pt>
                <c:pt idx="10866">
                  <c:v>4.1852868750016006</c:v>
                </c:pt>
                <c:pt idx="10867">
                  <c:v>4.1849100000000004</c:v>
                </c:pt>
                <c:pt idx="10868">
                  <c:v>4.1845487500000003</c:v>
                </c:pt>
                <c:pt idx="10869">
                  <c:v>4.1840890624992007</c:v>
                </c:pt>
                <c:pt idx="10870">
                  <c:v>4.1836500000000001</c:v>
                </c:pt>
                <c:pt idx="10871">
                  <c:v>4.1831453124992004</c:v>
                </c:pt>
                <c:pt idx="10872">
                  <c:v>4.1826396875007994</c:v>
                </c:pt>
                <c:pt idx="10873">
                  <c:v>4.1822390624992005</c:v>
                </c:pt>
                <c:pt idx="10874">
                  <c:v>4.1817921875007995</c:v>
                </c:pt>
                <c:pt idx="10875">
                  <c:v>4.1814049999999998</c:v>
                </c:pt>
                <c:pt idx="10876">
                  <c:v>4.1809040624992004</c:v>
                </c:pt>
                <c:pt idx="10877">
                  <c:v>4.1805778124992008</c:v>
                </c:pt>
                <c:pt idx="10878">
                  <c:v>4.1809162500000001</c:v>
                </c:pt>
                <c:pt idx="10879">
                  <c:v>4.1812849999999999</c:v>
                </c:pt>
                <c:pt idx="10880">
                  <c:v>4.1815265624992008</c:v>
                </c:pt>
                <c:pt idx="10881">
                  <c:v>4.1818784375007994</c:v>
                </c:pt>
                <c:pt idx="10882">
                  <c:v>4.1823168750016002</c:v>
                </c:pt>
                <c:pt idx="10883">
                  <c:v>4.1826493750016009</c:v>
                </c:pt>
                <c:pt idx="10884">
                  <c:v>4.1830718750016009</c:v>
                </c:pt>
                <c:pt idx="10885">
                  <c:v>4.1834687500000003</c:v>
                </c:pt>
                <c:pt idx="10886">
                  <c:v>4.1837993750016009</c:v>
                </c:pt>
                <c:pt idx="10887">
                  <c:v>4.1841603124992002</c:v>
                </c:pt>
                <c:pt idx="10888">
                  <c:v>4.1843331250016007</c:v>
                </c:pt>
                <c:pt idx="10889">
                  <c:v>4.1846787499999998</c:v>
                </c:pt>
                <c:pt idx="10890">
                  <c:v>4.1842896875007991</c:v>
                </c:pt>
                <c:pt idx="10891">
                  <c:v>4.1845181250016008</c:v>
                </c:pt>
                <c:pt idx="10892">
                  <c:v>4.1848553124992005</c:v>
                </c:pt>
                <c:pt idx="10893">
                  <c:v>4.1853131250016009</c:v>
                </c:pt>
                <c:pt idx="10894">
                  <c:v>4.1857921875007991</c:v>
                </c:pt>
                <c:pt idx="10895">
                  <c:v>4.1862596875007991</c:v>
                </c:pt>
                <c:pt idx="10896">
                  <c:v>4.1865856250016007</c:v>
                </c:pt>
                <c:pt idx="10897">
                  <c:v>4.1870143750016009</c:v>
                </c:pt>
                <c:pt idx="10898">
                  <c:v>4.1871046875007991</c:v>
                </c:pt>
                <c:pt idx="10899">
                  <c:v>4.1867765624992002</c:v>
                </c:pt>
                <c:pt idx="10900">
                  <c:v>4.1870521875007993</c:v>
                </c:pt>
                <c:pt idx="10901">
                  <c:v>4.187055</c:v>
                </c:pt>
                <c:pt idx="10902">
                  <c:v>4.1866862500000002</c:v>
                </c:pt>
                <c:pt idx="10903">
                  <c:v>4.1863078124992006</c:v>
                </c:pt>
                <c:pt idx="10904">
                  <c:v>4.1859787500000003</c:v>
                </c:pt>
                <c:pt idx="10905">
                  <c:v>4.1855687499999998</c:v>
                </c:pt>
                <c:pt idx="10906">
                  <c:v>4.185193125001601</c:v>
                </c:pt>
                <c:pt idx="10907">
                  <c:v>4.1847762499999996</c:v>
                </c:pt>
                <c:pt idx="10908">
                  <c:v>4.1843671875007997</c:v>
                </c:pt>
                <c:pt idx="10909">
                  <c:v>4.1840034375007997</c:v>
                </c:pt>
                <c:pt idx="10910">
                  <c:v>4.1836281250016008</c:v>
                </c:pt>
                <c:pt idx="10911">
                  <c:v>4.1832984375007998</c:v>
                </c:pt>
                <c:pt idx="10912">
                  <c:v>4.1836821875007999</c:v>
                </c:pt>
                <c:pt idx="10913">
                  <c:v>4.184075</c:v>
                </c:pt>
                <c:pt idx="10914">
                  <c:v>4.1844999999999999</c:v>
                </c:pt>
                <c:pt idx="10915">
                  <c:v>4.1848246875007993</c:v>
                </c:pt>
                <c:pt idx="10916">
                  <c:v>4.1852028124992007</c:v>
                </c:pt>
                <c:pt idx="10917">
                  <c:v>4.1855728124992009</c:v>
                </c:pt>
                <c:pt idx="10918">
                  <c:v>4.1853821875007995</c:v>
                </c:pt>
                <c:pt idx="10919">
                  <c:v>4.1850103124992009</c:v>
                </c:pt>
                <c:pt idx="10920">
                  <c:v>4.1846728124992003</c:v>
                </c:pt>
                <c:pt idx="10921">
                  <c:v>4.1842621875007993</c:v>
                </c:pt>
                <c:pt idx="10922">
                  <c:v>4.1842671875007991</c:v>
                </c:pt>
                <c:pt idx="10923">
                  <c:v>4.1845875000000001</c:v>
                </c:pt>
                <c:pt idx="10924">
                  <c:v>4.1850146875007992</c:v>
                </c:pt>
                <c:pt idx="10925">
                  <c:v>4.1854534375007999</c:v>
                </c:pt>
                <c:pt idx="10926">
                  <c:v>4.1858006250016002</c:v>
                </c:pt>
                <c:pt idx="10927">
                  <c:v>4.1861871875007992</c:v>
                </c:pt>
                <c:pt idx="10928">
                  <c:v>4.1866075</c:v>
                </c:pt>
                <c:pt idx="10929">
                  <c:v>4.1870034375007998</c:v>
                </c:pt>
                <c:pt idx="10930">
                  <c:v>4.1874340624992001</c:v>
                </c:pt>
                <c:pt idx="10931">
                  <c:v>4.1877996875007995</c:v>
                </c:pt>
                <c:pt idx="10932">
                  <c:v>4.1881493750016006</c:v>
                </c:pt>
                <c:pt idx="10933">
                  <c:v>4.1885675000000004</c:v>
                </c:pt>
                <c:pt idx="10934">
                  <c:v>4.1889243750016005</c:v>
                </c:pt>
                <c:pt idx="10935">
                  <c:v>4.1892637500000003</c:v>
                </c:pt>
                <c:pt idx="10936">
                  <c:v>4.1890625000000004</c:v>
                </c:pt>
                <c:pt idx="10937">
                  <c:v>4.1886468750016004</c:v>
                </c:pt>
                <c:pt idx="10938">
                  <c:v>4.1882462499999997</c:v>
                </c:pt>
                <c:pt idx="10939">
                  <c:v>4.1878790624992002</c:v>
                </c:pt>
                <c:pt idx="10940">
                  <c:v>4.1876674999999999</c:v>
                </c:pt>
                <c:pt idx="10941">
                  <c:v>4.1872753124992004</c:v>
                </c:pt>
                <c:pt idx="10942">
                  <c:v>4.1868600000000002</c:v>
                </c:pt>
                <c:pt idx="10943">
                  <c:v>4.1864737500000002</c:v>
                </c:pt>
                <c:pt idx="10944">
                  <c:v>4.1860978124992005</c:v>
                </c:pt>
                <c:pt idx="10945">
                  <c:v>4.1857646875007992</c:v>
                </c:pt>
                <c:pt idx="10946">
                  <c:v>4.1854190624992009</c:v>
                </c:pt>
                <c:pt idx="10947">
                  <c:v>4.1850846875007992</c:v>
                </c:pt>
                <c:pt idx="10948">
                  <c:v>4.1848218750016004</c:v>
                </c:pt>
                <c:pt idx="10949">
                  <c:v>4.1842718750016008</c:v>
                </c:pt>
                <c:pt idx="10950">
                  <c:v>4.1837774999999997</c:v>
                </c:pt>
                <c:pt idx="10951">
                  <c:v>4.1834565624992006</c:v>
                </c:pt>
                <c:pt idx="10952">
                  <c:v>4.1828281250016008</c:v>
                </c:pt>
                <c:pt idx="10953">
                  <c:v>4.1824971875007995</c:v>
                </c:pt>
                <c:pt idx="10954">
                  <c:v>4.1821428124992002</c:v>
                </c:pt>
                <c:pt idx="10955">
                  <c:v>4.1817918750016005</c:v>
                </c:pt>
                <c:pt idx="10956">
                  <c:v>4.1812750000000003</c:v>
                </c:pt>
                <c:pt idx="10957">
                  <c:v>4.1807978124992005</c:v>
                </c:pt>
                <c:pt idx="10958">
                  <c:v>4.1804584375007998</c:v>
                </c:pt>
                <c:pt idx="10959">
                  <c:v>4.1808503124992002</c:v>
                </c:pt>
                <c:pt idx="10960">
                  <c:v>4.1812262499999999</c:v>
                </c:pt>
                <c:pt idx="10961">
                  <c:v>4.1815934375007995</c:v>
                </c:pt>
                <c:pt idx="10962">
                  <c:v>4.1819881250016007</c:v>
                </c:pt>
                <c:pt idx="10963">
                  <c:v>4.1824637500000001</c:v>
                </c:pt>
                <c:pt idx="10964">
                  <c:v>4.1828781250016007</c:v>
                </c:pt>
                <c:pt idx="10965">
                  <c:v>4.1833381250016002</c:v>
                </c:pt>
                <c:pt idx="10966">
                  <c:v>4.1837318750016008</c:v>
                </c:pt>
                <c:pt idx="10967">
                  <c:v>4.1841490624992002</c:v>
                </c:pt>
                <c:pt idx="10968">
                  <c:v>4.1845665624992003</c:v>
                </c:pt>
                <c:pt idx="10969">
                  <c:v>4.1850025000000004</c:v>
                </c:pt>
                <c:pt idx="10970">
                  <c:v>4.1853300000000004</c:v>
                </c:pt>
                <c:pt idx="10971">
                  <c:v>4.1852340624992008</c:v>
                </c:pt>
                <c:pt idx="10972">
                  <c:v>4.1854240624992007</c:v>
                </c:pt>
                <c:pt idx="10973">
                  <c:v>4.1850118750016003</c:v>
                </c:pt>
                <c:pt idx="10974">
                  <c:v>4.184888125001601</c:v>
                </c:pt>
                <c:pt idx="10975">
                  <c:v>4.1850465624992008</c:v>
                </c:pt>
                <c:pt idx="10976">
                  <c:v>4.1850596875007993</c:v>
                </c:pt>
                <c:pt idx="10977">
                  <c:v>4.1854174999999998</c:v>
                </c:pt>
                <c:pt idx="10978">
                  <c:v>4.1857428124992007</c:v>
                </c:pt>
                <c:pt idx="10979">
                  <c:v>4.186074375001601</c:v>
                </c:pt>
                <c:pt idx="10980">
                  <c:v>4.1864759375007994</c:v>
                </c:pt>
                <c:pt idx="10981">
                  <c:v>4.1868118750016006</c:v>
                </c:pt>
                <c:pt idx="10982">
                  <c:v>4.1864593750016006</c:v>
                </c:pt>
                <c:pt idx="10983">
                  <c:v>4.1860790624992008</c:v>
                </c:pt>
                <c:pt idx="10984">
                  <c:v>4.1856106250016003</c:v>
                </c:pt>
                <c:pt idx="10985">
                  <c:v>4.1851884375007993</c:v>
                </c:pt>
                <c:pt idx="10986">
                  <c:v>4.1847421875007997</c:v>
                </c:pt>
                <c:pt idx="10987">
                  <c:v>4.1841528124992005</c:v>
                </c:pt>
                <c:pt idx="10988">
                  <c:v>4.1835934375007993</c:v>
                </c:pt>
                <c:pt idx="10989">
                  <c:v>4.1830971875007998</c:v>
                </c:pt>
                <c:pt idx="10990">
                  <c:v>4.1827037499999999</c:v>
                </c:pt>
                <c:pt idx="10991">
                  <c:v>4.1823759375007992</c:v>
                </c:pt>
                <c:pt idx="10992">
                  <c:v>4.1824468750016006</c:v>
                </c:pt>
                <c:pt idx="10993">
                  <c:v>4.1828018750016005</c:v>
                </c:pt>
                <c:pt idx="10994">
                  <c:v>4.1831284375007991</c:v>
                </c:pt>
                <c:pt idx="10995">
                  <c:v>4.1834856250016008</c:v>
                </c:pt>
                <c:pt idx="10996">
                  <c:v>4.1838209375007995</c:v>
                </c:pt>
                <c:pt idx="10997">
                  <c:v>4.1842228124992005</c:v>
                </c:pt>
                <c:pt idx="10998">
                  <c:v>4.1846165624992002</c:v>
                </c:pt>
                <c:pt idx="10999">
                  <c:v>4.1843906250016003</c:v>
                </c:pt>
                <c:pt idx="11000">
                  <c:v>4.1847231250016002</c:v>
                </c:pt>
                <c:pt idx="11001">
                  <c:v>4.1847771875007993</c:v>
                </c:pt>
                <c:pt idx="11002">
                  <c:v>4.1851315624992003</c:v>
                </c:pt>
                <c:pt idx="11003">
                  <c:v>4.1855503124992008</c:v>
                </c:pt>
                <c:pt idx="11004">
                  <c:v>4.1856521875007999</c:v>
                </c:pt>
                <c:pt idx="11005">
                  <c:v>4.1852612499999999</c:v>
                </c:pt>
                <c:pt idx="11006">
                  <c:v>4.1848999999999998</c:v>
                </c:pt>
                <c:pt idx="11007">
                  <c:v>4.18509625</c:v>
                </c:pt>
                <c:pt idx="11008">
                  <c:v>4.1850603124992007</c:v>
                </c:pt>
                <c:pt idx="11009">
                  <c:v>4.1847106250016006</c:v>
                </c:pt>
                <c:pt idx="11010">
                  <c:v>4.1842828124992009</c:v>
                </c:pt>
                <c:pt idx="11011">
                  <c:v>4.1838971875007998</c:v>
                </c:pt>
                <c:pt idx="11012">
                  <c:v>4.1835759375007999</c:v>
                </c:pt>
                <c:pt idx="11013">
                  <c:v>4.1831681250016004</c:v>
                </c:pt>
                <c:pt idx="11014">
                  <c:v>4.1828418750016008</c:v>
                </c:pt>
                <c:pt idx="11015">
                  <c:v>4.1832543750016002</c:v>
                </c:pt>
                <c:pt idx="11016">
                  <c:v>4.1837350000000004</c:v>
                </c:pt>
                <c:pt idx="11017">
                  <c:v>4.1840984375007997</c:v>
                </c:pt>
                <c:pt idx="11018">
                  <c:v>4.1844425000000003</c:v>
                </c:pt>
                <c:pt idx="11019">
                  <c:v>4.1848625000000004</c:v>
                </c:pt>
                <c:pt idx="11020">
                  <c:v>4.1853040624992008</c:v>
                </c:pt>
                <c:pt idx="11021">
                  <c:v>4.1857428124992007</c:v>
                </c:pt>
                <c:pt idx="11022">
                  <c:v>4.1860675000000001</c:v>
                </c:pt>
                <c:pt idx="11023">
                  <c:v>4.1856740624992002</c:v>
                </c:pt>
                <c:pt idx="11024">
                  <c:v>4.1851612500000002</c:v>
                </c:pt>
                <c:pt idx="11025">
                  <c:v>4.1846918750016009</c:v>
                </c:pt>
                <c:pt idx="11026">
                  <c:v>4.1840693750016005</c:v>
                </c:pt>
                <c:pt idx="11027">
                  <c:v>4.1835037499999999</c:v>
                </c:pt>
                <c:pt idx="11028">
                  <c:v>4.1829731250016007</c:v>
                </c:pt>
                <c:pt idx="11029">
                  <c:v>4.1824393750016009</c:v>
                </c:pt>
                <c:pt idx="11030">
                  <c:v>4.1820106250016007</c:v>
                </c:pt>
                <c:pt idx="11031">
                  <c:v>4.1823203124992006</c:v>
                </c:pt>
                <c:pt idx="11032">
                  <c:v>4.1826559375007992</c:v>
                </c:pt>
                <c:pt idx="11033">
                  <c:v>4.1823015624992008</c:v>
                </c:pt>
                <c:pt idx="11034">
                  <c:v>4.1824543750016003</c:v>
                </c:pt>
                <c:pt idx="11035">
                  <c:v>4.1828015624992005</c:v>
                </c:pt>
                <c:pt idx="11036">
                  <c:v>4.1827818750016004</c:v>
                </c:pt>
                <c:pt idx="11037">
                  <c:v>4.1831234375007993</c:v>
                </c:pt>
                <c:pt idx="11038">
                  <c:v>4.1834800000000003</c:v>
                </c:pt>
                <c:pt idx="11039">
                  <c:v>4.1839021875007996</c:v>
                </c:pt>
                <c:pt idx="11040">
                  <c:v>4.1842484375007993</c:v>
                </c:pt>
                <c:pt idx="11041">
                  <c:v>4.1838643750016002</c:v>
                </c:pt>
                <c:pt idx="11042">
                  <c:v>4.1834862499999996</c:v>
                </c:pt>
                <c:pt idx="11043">
                  <c:v>4.1838949999999997</c:v>
                </c:pt>
                <c:pt idx="11044">
                  <c:v>4.1843206250016003</c:v>
                </c:pt>
                <c:pt idx="11045">
                  <c:v>4.1846437500000002</c:v>
                </c:pt>
                <c:pt idx="11046">
                  <c:v>4.1849718750016009</c:v>
                </c:pt>
                <c:pt idx="11047">
                  <c:v>4.1853665624992002</c:v>
                </c:pt>
                <c:pt idx="11048">
                  <c:v>4.1857293750016007</c:v>
                </c:pt>
                <c:pt idx="11049">
                  <c:v>4.1861365624992004</c:v>
                </c:pt>
                <c:pt idx="11050">
                  <c:v>4.1865543750016005</c:v>
                </c:pt>
                <c:pt idx="11051">
                  <c:v>4.1862725000000003</c:v>
                </c:pt>
                <c:pt idx="11052">
                  <c:v>4.1859240624992005</c:v>
                </c:pt>
                <c:pt idx="11053">
                  <c:v>4.1855349999999998</c:v>
                </c:pt>
                <c:pt idx="11054">
                  <c:v>4.1851787500000004</c:v>
                </c:pt>
                <c:pt idx="11055">
                  <c:v>4.1850103124992009</c:v>
                </c:pt>
                <c:pt idx="11056">
                  <c:v>4.1852078124992005</c:v>
                </c:pt>
                <c:pt idx="11057">
                  <c:v>4.1853812499999998</c:v>
                </c:pt>
                <c:pt idx="11058">
                  <c:v>4.1857115624992005</c:v>
                </c:pt>
                <c:pt idx="11059">
                  <c:v>4.1853318750016006</c:v>
                </c:pt>
                <c:pt idx="11060">
                  <c:v>4.1849756250016004</c:v>
                </c:pt>
                <c:pt idx="11061">
                  <c:v>4.1845696875007992</c:v>
                </c:pt>
                <c:pt idx="11062">
                  <c:v>4.1840143750016008</c:v>
                </c:pt>
                <c:pt idx="11063">
                  <c:v>4.1835359375007997</c:v>
                </c:pt>
                <c:pt idx="11064">
                  <c:v>4.1829324999999997</c:v>
                </c:pt>
                <c:pt idx="11065">
                  <c:v>4.1824993750016004</c:v>
                </c:pt>
                <c:pt idx="11066">
                  <c:v>4.1819875</c:v>
                </c:pt>
                <c:pt idx="11067">
                  <c:v>4.1815868750016003</c:v>
                </c:pt>
                <c:pt idx="11068">
                  <c:v>4.1815318750016006</c:v>
                </c:pt>
                <c:pt idx="11069">
                  <c:v>4.1819068750016006</c:v>
                </c:pt>
                <c:pt idx="11070">
                  <c:v>4.182249375001601</c:v>
                </c:pt>
                <c:pt idx="11071">
                  <c:v>4.1826440624992003</c:v>
                </c:pt>
                <c:pt idx="11072">
                  <c:v>4.1830168750016004</c:v>
                </c:pt>
                <c:pt idx="11073">
                  <c:v>4.1834024999999997</c:v>
                </c:pt>
                <c:pt idx="11074">
                  <c:v>4.1837612499999999</c:v>
                </c:pt>
                <c:pt idx="11075">
                  <c:v>4.1834703124992005</c:v>
                </c:pt>
                <c:pt idx="11076">
                  <c:v>4.1838737500000001</c:v>
                </c:pt>
                <c:pt idx="11077">
                  <c:v>4.1842568750016005</c:v>
                </c:pt>
                <c:pt idx="11078">
                  <c:v>4.1844243750016004</c:v>
                </c:pt>
                <c:pt idx="11079">
                  <c:v>4.1843496875007995</c:v>
                </c:pt>
                <c:pt idx="11080">
                  <c:v>4.1846734375007992</c:v>
                </c:pt>
                <c:pt idx="11081">
                  <c:v>4.1851103124992006</c:v>
                </c:pt>
                <c:pt idx="11082">
                  <c:v>4.1854996875007995</c:v>
                </c:pt>
                <c:pt idx="11083">
                  <c:v>4.1859475000000002</c:v>
                </c:pt>
                <c:pt idx="11084">
                  <c:v>4.1863412499999999</c:v>
                </c:pt>
                <c:pt idx="11085">
                  <c:v>4.1867268750016002</c:v>
                </c:pt>
                <c:pt idx="11086">
                  <c:v>4.1871274999999999</c:v>
                </c:pt>
                <c:pt idx="11087">
                  <c:v>4.1874690624992006</c:v>
                </c:pt>
                <c:pt idx="11088">
                  <c:v>4.1878324999999998</c:v>
                </c:pt>
                <c:pt idx="11089">
                  <c:v>4.1881715624992006</c:v>
                </c:pt>
                <c:pt idx="11090">
                  <c:v>4.1876943750016009</c:v>
                </c:pt>
                <c:pt idx="11091">
                  <c:v>4.1872937500000003</c:v>
                </c:pt>
                <c:pt idx="11092">
                  <c:v>4.1868546875007997</c:v>
                </c:pt>
                <c:pt idx="11093">
                  <c:v>4.1864984375007994</c:v>
                </c:pt>
                <c:pt idx="11094">
                  <c:v>4.1861012500000001</c:v>
                </c:pt>
                <c:pt idx="11095">
                  <c:v>4.1857496875007998</c:v>
                </c:pt>
                <c:pt idx="11096">
                  <c:v>4.1853012500000002</c:v>
                </c:pt>
                <c:pt idx="11097">
                  <c:v>4.1849718750016009</c:v>
                </c:pt>
                <c:pt idx="11098">
                  <c:v>4.1845656250016008</c:v>
                </c:pt>
                <c:pt idx="11099">
                  <c:v>4.1841690624992003</c:v>
                </c:pt>
                <c:pt idx="11100">
                  <c:v>4.1836359375007994</c:v>
                </c:pt>
                <c:pt idx="11101">
                  <c:v>4.1829968750016002</c:v>
                </c:pt>
                <c:pt idx="11102">
                  <c:v>4.1824025000000002</c:v>
                </c:pt>
                <c:pt idx="11103">
                  <c:v>4.1818928124992008</c:v>
                </c:pt>
                <c:pt idx="11104">
                  <c:v>4.1814349999999996</c:v>
                </c:pt>
                <c:pt idx="11105">
                  <c:v>4.1810900000000002</c:v>
                </c:pt>
                <c:pt idx="11106">
                  <c:v>4.1806709375007998</c:v>
                </c:pt>
                <c:pt idx="11107">
                  <c:v>4.1802109375007994</c:v>
                </c:pt>
                <c:pt idx="11108">
                  <c:v>4.1797087499999996</c:v>
                </c:pt>
                <c:pt idx="11109">
                  <c:v>4.1791678124992009</c:v>
                </c:pt>
                <c:pt idx="11110">
                  <c:v>4.1788071875007997</c:v>
                </c:pt>
                <c:pt idx="11111">
                  <c:v>4.1784246875007991</c:v>
                </c:pt>
                <c:pt idx="11112">
                  <c:v>4.1778131250016006</c:v>
                </c:pt>
                <c:pt idx="11113">
                  <c:v>4.1772928124992008</c:v>
                </c:pt>
                <c:pt idx="11114">
                  <c:v>4.1768734375007996</c:v>
                </c:pt>
                <c:pt idx="11115">
                  <c:v>4.1765228124992007</c:v>
                </c:pt>
                <c:pt idx="11116">
                  <c:v>4.1766571875007994</c:v>
                </c:pt>
                <c:pt idx="11117">
                  <c:v>4.1770137500000004</c:v>
                </c:pt>
                <c:pt idx="11118">
                  <c:v>4.1774081250016009</c:v>
                </c:pt>
                <c:pt idx="11119">
                  <c:v>4.1777378124992008</c:v>
                </c:pt>
                <c:pt idx="11120">
                  <c:v>4.1781096875007995</c:v>
                </c:pt>
                <c:pt idx="11121">
                  <c:v>4.1784996875007998</c:v>
                </c:pt>
                <c:pt idx="11122">
                  <c:v>4.1788987500000001</c:v>
                </c:pt>
                <c:pt idx="11123">
                  <c:v>4.1792559375007992</c:v>
                </c:pt>
                <c:pt idx="11124">
                  <c:v>4.1796090624992006</c:v>
                </c:pt>
                <c:pt idx="11125">
                  <c:v>4.1799346875007997</c:v>
                </c:pt>
                <c:pt idx="11126">
                  <c:v>4.1803012500000003</c:v>
                </c:pt>
                <c:pt idx="11127">
                  <c:v>4.1807049999999997</c:v>
                </c:pt>
                <c:pt idx="11128">
                  <c:v>4.1810778124992005</c:v>
                </c:pt>
                <c:pt idx="11129">
                  <c:v>4.1814299999999998</c:v>
                </c:pt>
                <c:pt idx="11130">
                  <c:v>4.1818781250016004</c:v>
                </c:pt>
                <c:pt idx="11131">
                  <c:v>4.1823346875007994</c:v>
                </c:pt>
                <c:pt idx="11132">
                  <c:v>4.1827525000000003</c:v>
                </c:pt>
                <c:pt idx="11133">
                  <c:v>4.1831421875007999</c:v>
                </c:pt>
                <c:pt idx="11134">
                  <c:v>4.1827587499999996</c:v>
                </c:pt>
                <c:pt idx="11135">
                  <c:v>4.1823731250016003</c:v>
                </c:pt>
                <c:pt idx="11136">
                  <c:v>4.1819853124992008</c:v>
                </c:pt>
                <c:pt idx="11137">
                  <c:v>4.1816096875007993</c:v>
                </c:pt>
                <c:pt idx="11138">
                  <c:v>4.1821378124992004</c:v>
                </c:pt>
                <c:pt idx="11139">
                  <c:v>4.1825459375007998</c:v>
                </c:pt>
                <c:pt idx="11140">
                  <c:v>4.1829453124992009</c:v>
                </c:pt>
                <c:pt idx="11141">
                  <c:v>4.1833487500000004</c:v>
                </c:pt>
                <c:pt idx="11142">
                  <c:v>4.1837475</c:v>
                </c:pt>
                <c:pt idx="11143">
                  <c:v>4.1841115624992007</c:v>
                </c:pt>
                <c:pt idx="11144">
                  <c:v>4.1844343750016009</c:v>
                </c:pt>
                <c:pt idx="11145">
                  <c:v>4.1848653124992001</c:v>
                </c:pt>
                <c:pt idx="11146">
                  <c:v>4.1852028124992007</c:v>
                </c:pt>
                <c:pt idx="11147">
                  <c:v>4.1855884375007992</c:v>
                </c:pt>
                <c:pt idx="11148">
                  <c:v>4.1859521875007992</c:v>
                </c:pt>
                <c:pt idx="11149">
                  <c:v>4.1863503124992008</c:v>
                </c:pt>
                <c:pt idx="11150">
                  <c:v>4.1866996875007993</c:v>
                </c:pt>
                <c:pt idx="11151">
                  <c:v>4.18628</c:v>
                </c:pt>
                <c:pt idx="11152">
                  <c:v>4.1859453124992001</c:v>
                </c:pt>
                <c:pt idx="11153">
                  <c:v>4.1856065624992009</c:v>
                </c:pt>
                <c:pt idx="11154">
                  <c:v>4.1852678124992009</c:v>
                </c:pt>
                <c:pt idx="11155">
                  <c:v>4.1847671875007997</c:v>
                </c:pt>
                <c:pt idx="11156">
                  <c:v>4.1844078124992006</c:v>
                </c:pt>
                <c:pt idx="11157">
                  <c:v>4.1840418750016006</c:v>
                </c:pt>
                <c:pt idx="11158">
                  <c:v>4.1837059375007994</c:v>
                </c:pt>
                <c:pt idx="11159">
                  <c:v>4.1833299999999998</c:v>
                </c:pt>
                <c:pt idx="11160">
                  <c:v>4.1829209375007999</c:v>
                </c:pt>
                <c:pt idx="11161">
                  <c:v>4.1825565624992009</c:v>
                </c:pt>
                <c:pt idx="11162">
                  <c:v>4.1824293750016004</c:v>
                </c:pt>
                <c:pt idx="11163">
                  <c:v>4.1820815624992003</c:v>
                </c:pt>
                <c:pt idx="11164">
                  <c:v>4.1816878124992005</c:v>
                </c:pt>
                <c:pt idx="11165">
                  <c:v>4.1812449999999997</c:v>
                </c:pt>
                <c:pt idx="11166">
                  <c:v>4.1809218750016006</c:v>
                </c:pt>
                <c:pt idx="11167">
                  <c:v>4.1804396875007992</c:v>
                </c:pt>
                <c:pt idx="11168">
                  <c:v>4.1801162500000002</c:v>
                </c:pt>
                <c:pt idx="11169">
                  <c:v>4.1796449999999998</c:v>
                </c:pt>
                <c:pt idx="11170">
                  <c:v>4.1792240624992001</c:v>
                </c:pt>
                <c:pt idx="11171">
                  <c:v>4.1788784375007992</c:v>
                </c:pt>
                <c:pt idx="11172">
                  <c:v>4.1790571875007991</c:v>
                </c:pt>
                <c:pt idx="11173">
                  <c:v>4.1794528124992008</c:v>
                </c:pt>
                <c:pt idx="11174">
                  <c:v>4.1798959375007998</c:v>
                </c:pt>
                <c:pt idx="11175">
                  <c:v>4.1802187499999999</c:v>
                </c:pt>
                <c:pt idx="11176">
                  <c:v>4.180548125001601</c:v>
                </c:pt>
                <c:pt idx="11177">
                  <c:v>4.1809471875007995</c:v>
                </c:pt>
                <c:pt idx="11178">
                  <c:v>4.181381875001601</c:v>
                </c:pt>
                <c:pt idx="11179">
                  <c:v>4.1817915624992006</c:v>
                </c:pt>
                <c:pt idx="11180">
                  <c:v>4.1821287500000004</c:v>
                </c:pt>
                <c:pt idx="11181">
                  <c:v>4.1824709375007991</c:v>
                </c:pt>
                <c:pt idx="11182">
                  <c:v>4.1828703124992002</c:v>
                </c:pt>
                <c:pt idx="11183">
                  <c:v>4.1832196875007996</c:v>
                </c:pt>
                <c:pt idx="11184">
                  <c:v>4.1835562499999996</c:v>
                </c:pt>
                <c:pt idx="11185">
                  <c:v>4.1833400000000003</c:v>
                </c:pt>
                <c:pt idx="11186">
                  <c:v>4.1829840624992007</c:v>
                </c:pt>
                <c:pt idx="11187">
                  <c:v>4.1829221875007994</c:v>
                </c:pt>
                <c:pt idx="11188">
                  <c:v>4.1825281250016006</c:v>
                </c:pt>
                <c:pt idx="11189">
                  <c:v>4.1820953124992002</c:v>
                </c:pt>
                <c:pt idx="11190">
                  <c:v>4.1820487499999999</c:v>
                </c:pt>
                <c:pt idx="11191">
                  <c:v>4.1824325</c:v>
                </c:pt>
                <c:pt idx="11192">
                  <c:v>4.1828156250016004</c:v>
                </c:pt>
                <c:pt idx="11193">
                  <c:v>4.1832309375007997</c:v>
                </c:pt>
                <c:pt idx="11194">
                  <c:v>4.1832193750016007</c:v>
                </c:pt>
                <c:pt idx="11195">
                  <c:v>4.1828053124992008</c:v>
                </c:pt>
                <c:pt idx="11196">
                  <c:v>4.1824503124992001</c:v>
                </c:pt>
                <c:pt idx="11197">
                  <c:v>4.1820706250016002</c:v>
                </c:pt>
                <c:pt idx="11198">
                  <c:v>4.1813915624992006</c:v>
                </c:pt>
                <c:pt idx="11199">
                  <c:v>4.1810387499999999</c:v>
                </c:pt>
                <c:pt idx="11200">
                  <c:v>4.1806693750016004</c:v>
                </c:pt>
                <c:pt idx="11201">
                  <c:v>4.18033375</c:v>
                </c:pt>
                <c:pt idx="11202">
                  <c:v>4.1799440624992004</c:v>
                </c:pt>
                <c:pt idx="11203">
                  <c:v>4.1794859375007993</c:v>
                </c:pt>
                <c:pt idx="11204">
                  <c:v>4.1790640624992008</c:v>
                </c:pt>
                <c:pt idx="11205">
                  <c:v>4.1786859375007994</c:v>
                </c:pt>
                <c:pt idx="11206">
                  <c:v>4.1781715624992009</c:v>
                </c:pt>
                <c:pt idx="11207">
                  <c:v>4.1778006250016002</c:v>
                </c:pt>
                <c:pt idx="11208">
                  <c:v>4.1774575</c:v>
                </c:pt>
                <c:pt idx="11209">
                  <c:v>4.1775046875007993</c:v>
                </c:pt>
                <c:pt idx="11210">
                  <c:v>4.1778256250016002</c:v>
                </c:pt>
                <c:pt idx="11211">
                  <c:v>4.17828</c:v>
                </c:pt>
                <c:pt idx="11212">
                  <c:v>4.1787268750016002</c:v>
                </c:pt>
                <c:pt idx="11213">
                  <c:v>4.1791053124992006</c:v>
                </c:pt>
                <c:pt idx="11214">
                  <c:v>4.1794659375007992</c:v>
                </c:pt>
                <c:pt idx="11215">
                  <c:v>4.1797924999999996</c:v>
                </c:pt>
                <c:pt idx="11216">
                  <c:v>4.18014375</c:v>
                </c:pt>
                <c:pt idx="11217">
                  <c:v>4.1806703124992008</c:v>
                </c:pt>
                <c:pt idx="11218">
                  <c:v>4.1811484375007995</c:v>
                </c:pt>
                <c:pt idx="11219">
                  <c:v>4.1814931250016008</c:v>
                </c:pt>
                <c:pt idx="11220">
                  <c:v>4.1818518750016009</c:v>
                </c:pt>
                <c:pt idx="11221">
                  <c:v>4.1822106250016002</c:v>
                </c:pt>
                <c:pt idx="11222">
                  <c:v>4.1825553124992005</c:v>
                </c:pt>
                <c:pt idx="11223">
                  <c:v>4.1829515624992002</c:v>
                </c:pt>
                <c:pt idx="11224">
                  <c:v>4.1833681250016008</c:v>
                </c:pt>
                <c:pt idx="11225">
                  <c:v>4.1837115624992007</c:v>
                </c:pt>
                <c:pt idx="11226">
                  <c:v>4.1840609375007993</c:v>
                </c:pt>
                <c:pt idx="11227">
                  <c:v>4.1840428124992002</c:v>
                </c:pt>
                <c:pt idx="11228">
                  <c:v>4.1837006250016007</c:v>
                </c:pt>
                <c:pt idx="11229">
                  <c:v>4.1840818750016009</c:v>
                </c:pt>
                <c:pt idx="11230">
                  <c:v>4.1844971875007992</c:v>
                </c:pt>
                <c:pt idx="11231">
                  <c:v>4.1848321875007999</c:v>
                </c:pt>
                <c:pt idx="11232">
                  <c:v>4.1852943750016003</c:v>
                </c:pt>
                <c:pt idx="11233">
                  <c:v>4.1857509375007993</c:v>
                </c:pt>
                <c:pt idx="11234">
                  <c:v>4.1854034375007991</c:v>
                </c:pt>
                <c:pt idx="11235">
                  <c:v>4.1850781250016009</c:v>
                </c:pt>
                <c:pt idx="11236">
                  <c:v>4.1853990624992008</c:v>
                </c:pt>
                <c:pt idx="11237">
                  <c:v>4.1849712500000003</c:v>
                </c:pt>
                <c:pt idx="11238">
                  <c:v>4.1846228124992004</c:v>
                </c:pt>
                <c:pt idx="11239">
                  <c:v>4.1841187499999997</c:v>
                </c:pt>
                <c:pt idx="11240">
                  <c:v>4.1835159375007995</c:v>
                </c:pt>
                <c:pt idx="11241">
                  <c:v>4.1831534375007999</c:v>
                </c:pt>
                <c:pt idx="11242">
                  <c:v>4.18279625</c:v>
                </c:pt>
                <c:pt idx="11243">
                  <c:v>4.1824187500000001</c:v>
                </c:pt>
                <c:pt idx="11244">
                  <c:v>4.1820240624992007</c:v>
                </c:pt>
                <c:pt idx="11245">
                  <c:v>4.1816662500000001</c:v>
                </c:pt>
                <c:pt idx="11246">
                  <c:v>4.1812728124992002</c:v>
                </c:pt>
                <c:pt idx="11247">
                  <c:v>4.1807609375007999</c:v>
                </c:pt>
                <c:pt idx="11248">
                  <c:v>4.1803765624992009</c:v>
                </c:pt>
                <c:pt idx="11249">
                  <c:v>4.1800234375007994</c:v>
                </c:pt>
                <c:pt idx="11250">
                  <c:v>4.1796587499999998</c:v>
                </c:pt>
                <c:pt idx="11251">
                  <c:v>4.1793134375007996</c:v>
                </c:pt>
                <c:pt idx="11252">
                  <c:v>4.1789449999999997</c:v>
                </c:pt>
                <c:pt idx="11253">
                  <c:v>4.1785084375007999</c:v>
                </c:pt>
                <c:pt idx="11254">
                  <c:v>4.1783484375007998</c:v>
                </c:pt>
                <c:pt idx="11255">
                  <c:v>4.1786856250016005</c:v>
                </c:pt>
                <c:pt idx="11256">
                  <c:v>4.1790174999999996</c:v>
                </c:pt>
                <c:pt idx="11257">
                  <c:v>4.1793490624992007</c:v>
                </c:pt>
                <c:pt idx="11258">
                  <c:v>4.1795706250016007</c:v>
                </c:pt>
                <c:pt idx="11259">
                  <c:v>4.179938125001601</c:v>
                </c:pt>
                <c:pt idx="11260">
                  <c:v>4.1803031250016005</c:v>
                </c:pt>
                <c:pt idx="11261">
                  <c:v>4.1807403124992009</c:v>
                </c:pt>
                <c:pt idx="11262">
                  <c:v>4.1812321875007994</c:v>
                </c:pt>
                <c:pt idx="11263">
                  <c:v>4.1817534375007996</c:v>
                </c:pt>
                <c:pt idx="11264">
                  <c:v>4.1822003124992007</c:v>
                </c:pt>
                <c:pt idx="11265">
                  <c:v>4.1826268750016009</c:v>
                </c:pt>
                <c:pt idx="11266">
                  <c:v>4.1821465624992005</c:v>
                </c:pt>
                <c:pt idx="11267">
                  <c:v>4.18166875</c:v>
                </c:pt>
                <c:pt idx="11268">
                  <c:v>4.1811878124992008</c:v>
                </c:pt>
                <c:pt idx="11269">
                  <c:v>4.1807703124992006</c:v>
                </c:pt>
                <c:pt idx="11270">
                  <c:v>4.1810012499999996</c:v>
                </c:pt>
                <c:pt idx="11271">
                  <c:v>4.1813740624992004</c:v>
                </c:pt>
                <c:pt idx="11272">
                  <c:v>4.181745625001601</c:v>
                </c:pt>
                <c:pt idx="11273">
                  <c:v>4.1820678124992003</c:v>
                </c:pt>
                <c:pt idx="11274">
                  <c:v>4.1824134375007995</c:v>
                </c:pt>
                <c:pt idx="11275">
                  <c:v>4.1827706250016004</c:v>
                </c:pt>
                <c:pt idx="11276">
                  <c:v>4.1824321875007993</c:v>
                </c:pt>
                <c:pt idx="11277">
                  <c:v>4.1820162500000002</c:v>
                </c:pt>
                <c:pt idx="11278">
                  <c:v>4.1816556250016008</c:v>
                </c:pt>
                <c:pt idx="11279">
                  <c:v>4.1812196875007999</c:v>
                </c:pt>
                <c:pt idx="11280">
                  <c:v>4.1808618750016002</c:v>
                </c:pt>
                <c:pt idx="11281">
                  <c:v>4.1805300000000001</c:v>
                </c:pt>
                <c:pt idx="11282">
                  <c:v>4.1806581250016004</c:v>
                </c:pt>
                <c:pt idx="11283">
                  <c:v>4.1810343750016008</c:v>
                </c:pt>
                <c:pt idx="11284">
                  <c:v>4.181393125001601</c:v>
                </c:pt>
                <c:pt idx="11285">
                  <c:v>4.1817387500000001</c:v>
                </c:pt>
                <c:pt idx="11286">
                  <c:v>4.1820603124992006</c:v>
                </c:pt>
                <c:pt idx="11287">
                  <c:v>4.1819131250016008</c:v>
                </c:pt>
                <c:pt idx="11288">
                  <c:v>4.1815162499999996</c:v>
                </c:pt>
                <c:pt idx="11289">
                  <c:v>4.1811828124992001</c:v>
                </c:pt>
                <c:pt idx="11290">
                  <c:v>4.1808218750016009</c:v>
                </c:pt>
                <c:pt idx="11291">
                  <c:v>4.1803687500000004</c:v>
                </c:pt>
                <c:pt idx="11292">
                  <c:v>4.1799225</c:v>
                </c:pt>
                <c:pt idx="11293">
                  <c:v>4.1795865624992006</c:v>
                </c:pt>
                <c:pt idx="11294">
                  <c:v>4.1792034375007994</c:v>
                </c:pt>
                <c:pt idx="11295">
                  <c:v>4.1787481250016008</c:v>
                </c:pt>
                <c:pt idx="11296">
                  <c:v>4.1781734375007993</c:v>
                </c:pt>
                <c:pt idx="11297">
                  <c:v>4.1775371875007998</c:v>
                </c:pt>
                <c:pt idx="11298">
                  <c:v>4.1771671875007996</c:v>
                </c:pt>
                <c:pt idx="11299">
                  <c:v>4.1764921875007994</c:v>
                </c:pt>
                <c:pt idx="11300">
                  <c:v>4.1759359375007996</c:v>
                </c:pt>
                <c:pt idx="11301">
                  <c:v>4.1754156250016008</c:v>
                </c:pt>
                <c:pt idx="11302">
                  <c:v>4.1750303124992003</c:v>
                </c:pt>
                <c:pt idx="11303">
                  <c:v>4.1746618750016005</c:v>
                </c:pt>
                <c:pt idx="11304">
                  <c:v>4.1743315624992006</c:v>
                </c:pt>
                <c:pt idx="11305">
                  <c:v>4.1740053124992009</c:v>
                </c:pt>
                <c:pt idx="11306">
                  <c:v>4.1736828124992007</c:v>
                </c:pt>
                <c:pt idx="11307">
                  <c:v>4.1733390624992008</c:v>
                </c:pt>
                <c:pt idx="11308">
                  <c:v>4.1735734375007993</c:v>
                </c:pt>
                <c:pt idx="11309">
                  <c:v>4.1739040624992008</c:v>
                </c:pt>
                <c:pt idx="11310">
                  <c:v>4.1743118750016004</c:v>
                </c:pt>
                <c:pt idx="11311">
                  <c:v>4.1746331250016002</c:v>
                </c:pt>
                <c:pt idx="11312">
                  <c:v>4.1750721875007999</c:v>
                </c:pt>
                <c:pt idx="11313">
                  <c:v>4.1754290624992008</c:v>
                </c:pt>
                <c:pt idx="11314">
                  <c:v>4.1758059375007992</c:v>
                </c:pt>
                <c:pt idx="11315">
                  <c:v>4.1762068750016006</c:v>
                </c:pt>
                <c:pt idx="11316">
                  <c:v>4.1766790624992005</c:v>
                </c:pt>
                <c:pt idx="11317">
                  <c:v>4.1770893750016009</c:v>
                </c:pt>
                <c:pt idx="11318">
                  <c:v>4.1774125</c:v>
                </c:pt>
                <c:pt idx="11319">
                  <c:v>4.1774865624992001</c:v>
                </c:pt>
                <c:pt idx="11320">
                  <c:v>4.1773156250016008</c:v>
                </c:pt>
                <c:pt idx="11321">
                  <c:v>4.1768428124992001</c:v>
                </c:pt>
                <c:pt idx="11322">
                  <c:v>4.1763275000000002</c:v>
                </c:pt>
                <c:pt idx="11323">
                  <c:v>4.1758496875007998</c:v>
                </c:pt>
                <c:pt idx="11324">
                  <c:v>4.1754449999999999</c:v>
                </c:pt>
                <c:pt idx="11325">
                  <c:v>4.1750075000000004</c:v>
                </c:pt>
                <c:pt idx="11326">
                  <c:v>4.1746553124992003</c:v>
                </c:pt>
                <c:pt idx="11327">
                  <c:v>4.1748421875007997</c:v>
                </c:pt>
                <c:pt idx="11328">
                  <c:v>4.1752865624992008</c:v>
                </c:pt>
                <c:pt idx="11329">
                  <c:v>4.1756153124992004</c:v>
                </c:pt>
                <c:pt idx="11330">
                  <c:v>4.1759871875007999</c:v>
                </c:pt>
                <c:pt idx="11331">
                  <c:v>4.1763806250016007</c:v>
                </c:pt>
                <c:pt idx="11332">
                  <c:v>4.1767393750016009</c:v>
                </c:pt>
                <c:pt idx="11333">
                  <c:v>4.1771243750016005</c:v>
                </c:pt>
                <c:pt idx="11334">
                  <c:v>4.1775700000000002</c:v>
                </c:pt>
                <c:pt idx="11335">
                  <c:v>4.1779078124992006</c:v>
                </c:pt>
                <c:pt idx="11336">
                  <c:v>4.1779212499999998</c:v>
                </c:pt>
                <c:pt idx="11337">
                  <c:v>4.1783134375007993</c:v>
                </c:pt>
                <c:pt idx="11338">
                  <c:v>4.1786690624992007</c:v>
                </c:pt>
                <c:pt idx="11339">
                  <c:v>4.1789940624992008</c:v>
                </c:pt>
                <c:pt idx="11340">
                  <c:v>4.1793306250016009</c:v>
                </c:pt>
                <c:pt idx="11341">
                  <c:v>4.1794431250016002</c:v>
                </c:pt>
                <c:pt idx="11342">
                  <c:v>4.1797912500000001</c:v>
                </c:pt>
                <c:pt idx="11343">
                  <c:v>4.1801624999999998</c:v>
                </c:pt>
                <c:pt idx="11344">
                  <c:v>4.1805374999999998</c:v>
                </c:pt>
                <c:pt idx="11345">
                  <c:v>4.1803456250016007</c:v>
                </c:pt>
                <c:pt idx="11346">
                  <c:v>4.1797300000000002</c:v>
                </c:pt>
                <c:pt idx="11347">
                  <c:v>4.1794062500000004</c:v>
                </c:pt>
                <c:pt idx="11348">
                  <c:v>4.1787590624992008</c:v>
                </c:pt>
                <c:pt idx="11349">
                  <c:v>4.1784193750016003</c:v>
                </c:pt>
                <c:pt idx="11350">
                  <c:v>4.1780756250016005</c:v>
                </c:pt>
                <c:pt idx="11351">
                  <c:v>4.1774653124992005</c:v>
                </c:pt>
                <c:pt idx="11352">
                  <c:v>4.1770409375007995</c:v>
                </c:pt>
                <c:pt idx="11353">
                  <c:v>4.1766643750016001</c:v>
                </c:pt>
                <c:pt idx="11354">
                  <c:v>4.1763028124992001</c:v>
                </c:pt>
                <c:pt idx="11355">
                  <c:v>4.1758821875007994</c:v>
                </c:pt>
                <c:pt idx="11356">
                  <c:v>4.1755121875007992</c:v>
                </c:pt>
                <c:pt idx="11357">
                  <c:v>4.1751537499999998</c:v>
                </c:pt>
                <c:pt idx="11358">
                  <c:v>4.1747321875007994</c:v>
                </c:pt>
                <c:pt idx="11359">
                  <c:v>4.1744021875007995</c:v>
                </c:pt>
                <c:pt idx="11360">
                  <c:v>4.1739971875007997</c:v>
                </c:pt>
                <c:pt idx="11361">
                  <c:v>4.1735146875007993</c:v>
                </c:pt>
                <c:pt idx="11362">
                  <c:v>4.1730218750016004</c:v>
                </c:pt>
                <c:pt idx="11363">
                  <c:v>4.1725174999999997</c:v>
                </c:pt>
                <c:pt idx="11364">
                  <c:v>4.1721103124992007</c:v>
                </c:pt>
                <c:pt idx="11365">
                  <c:v>4.1717556250016008</c:v>
                </c:pt>
                <c:pt idx="11366">
                  <c:v>4.1713706250016003</c:v>
                </c:pt>
                <c:pt idx="11367">
                  <c:v>4.1717006250016002</c:v>
                </c:pt>
                <c:pt idx="11368">
                  <c:v>4.1721218750016007</c:v>
                </c:pt>
                <c:pt idx="11369">
                  <c:v>4.1724937500000001</c:v>
                </c:pt>
                <c:pt idx="11370">
                  <c:v>4.1728696875007998</c:v>
                </c:pt>
                <c:pt idx="11371">
                  <c:v>4.1731940624992001</c:v>
                </c:pt>
                <c:pt idx="11372">
                  <c:v>4.1736018750016006</c:v>
                </c:pt>
                <c:pt idx="11373">
                  <c:v>4.1739868750016003</c:v>
                </c:pt>
                <c:pt idx="11374">
                  <c:v>4.1738209375007997</c:v>
                </c:pt>
                <c:pt idx="11375">
                  <c:v>4.1740737499999998</c:v>
                </c:pt>
                <c:pt idx="11376">
                  <c:v>4.1743956250016003</c:v>
                </c:pt>
                <c:pt idx="11377">
                  <c:v>4.1748534375007997</c:v>
                </c:pt>
                <c:pt idx="11378">
                  <c:v>4.1751771875007995</c:v>
                </c:pt>
                <c:pt idx="11379">
                  <c:v>4.1755218750016008</c:v>
                </c:pt>
                <c:pt idx="11380">
                  <c:v>4.1759424999999997</c:v>
                </c:pt>
                <c:pt idx="11381">
                  <c:v>4.1763396875007999</c:v>
                </c:pt>
                <c:pt idx="11382">
                  <c:v>4.17666</c:v>
                </c:pt>
                <c:pt idx="11383">
                  <c:v>4.1770606250016007</c:v>
                </c:pt>
                <c:pt idx="11384">
                  <c:v>4.1775184375007992</c:v>
                </c:pt>
                <c:pt idx="11385">
                  <c:v>4.1778884375007994</c:v>
                </c:pt>
                <c:pt idx="11386">
                  <c:v>4.1782674999999996</c:v>
                </c:pt>
                <c:pt idx="11387">
                  <c:v>4.1786071875007993</c:v>
                </c:pt>
                <c:pt idx="11388">
                  <c:v>4.1789315624992005</c:v>
                </c:pt>
                <c:pt idx="11389">
                  <c:v>4.1793521875007995</c:v>
                </c:pt>
                <c:pt idx="11390">
                  <c:v>4.1788809375007991</c:v>
                </c:pt>
                <c:pt idx="11391">
                  <c:v>4.1785312499999998</c:v>
                </c:pt>
                <c:pt idx="11392">
                  <c:v>4.1780375000000003</c:v>
                </c:pt>
                <c:pt idx="11393">
                  <c:v>4.1775553124992006</c:v>
                </c:pt>
                <c:pt idx="11394">
                  <c:v>4.1769699999999998</c:v>
                </c:pt>
                <c:pt idx="11395">
                  <c:v>4.1763903124992003</c:v>
                </c:pt>
                <c:pt idx="11396">
                  <c:v>4.1758084375007991</c:v>
                </c:pt>
                <c:pt idx="11397">
                  <c:v>4.1753403124992001</c:v>
                </c:pt>
                <c:pt idx="11398">
                  <c:v>4.1748812500000003</c:v>
                </c:pt>
                <c:pt idx="11399">
                  <c:v>4.1745037500000004</c:v>
                </c:pt>
                <c:pt idx="11400">
                  <c:v>4.1741809375007994</c:v>
                </c:pt>
                <c:pt idx="11401">
                  <c:v>4.1741587500000001</c:v>
                </c:pt>
                <c:pt idx="11402">
                  <c:v>4.1741284375007996</c:v>
                </c:pt>
                <c:pt idx="11403">
                  <c:v>4.1738037500000003</c:v>
                </c:pt>
                <c:pt idx="11404">
                  <c:v>4.1734425000000002</c:v>
                </c:pt>
                <c:pt idx="11405">
                  <c:v>4.1727756250016004</c:v>
                </c:pt>
                <c:pt idx="11406">
                  <c:v>4.1720840624992004</c:v>
                </c:pt>
                <c:pt idx="11407">
                  <c:v>4.17148875</c:v>
                </c:pt>
                <c:pt idx="11408">
                  <c:v>4.1709109375007998</c:v>
                </c:pt>
                <c:pt idx="11409">
                  <c:v>4.1704881250016008</c:v>
                </c:pt>
                <c:pt idx="11410">
                  <c:v>4.1709109375007998</c:v>
                </c:pt>
                <c:pt idx="11411">
                  <c:v>4.1713403124992006</c:v>
                </c:pt>
                <c:pt idx="11412">
                  <c:v>4.1716809375007999</c:v>
                </c:pt>
                <c:pt idx="11413">
                  <c:v>4.1720800000000002</c:v>
                </c:pt>
                <c:pt idx="11414">
                  <c:v>4.1725487499999998</c:v>
                </c:pt>
                <c:pt idx="11415">
                  <c:v>4.1729165624992008</c:v>
                </c:pt>
                <c:pt idx="11416">
                  <c:v>4.1733903124992002</c:v>
                </c:pt>
                <c:pt idx="11417">
                  <c:v>4.1737303124992007</c:v>
                </c:pt>
                <c:pt idx="11418">
                  <c:v>4.1741393750016007</c:v>
                </c:pt>
                <c:pt idx="11419">
                  <c:v>4.1745353124992004</c:v>
                </c:pt>
                <c:pt idx="11420">
                  <c:v>4.1748865624992009</c:v>
                </c:pt>
                <c:pt idx="11421">
                  <c:v>4.1749412499999998</c:v>
                </c:pt>
                <c:pt idx="11422">
                  <c:v>4.1752868750016008</c:v>
                </c:pt>
                <c:pt idx="11423">
                  <c:v>4.1756446875007995</c:v>
                </c:pt>
                <c:pt idx="11424">
                  <c:v>4.1755634375007995</c:v>
                </c:pt>
                <c:pt idx="11425">
                  <c:v>4.1753796875007998</c:v>
                </c:pt>
                <c:pt idx="11426">
                  <c:v>4.1750265624992009</c:v>
                </c:pt>
                <c:pt idx="11427">
                  <c:v>4.1751100000000001</c:v>
                </c:pt>
                <c:pt idx="11428">
                  <c:v>4.1755681250016004</c:v>
                </c:pt>
                <c:pt idx="11429">
                  <c:v>4.1759065624992004</c:v>
                </c:pt>
                <c:pt idx="11430">
                  <c:v>4.175903125001601</c:v>
                </c:pt>
                <c:pt idx="11431">
                  <c:v>4.1755790624992004</c:v>
                </c:pt>
                <c:pt idx="11432">
                  <c:v>4.1751374999999999</c:v>
                </c:pt>
                <c:pt idx="11433">
                  <c:v>4.17455</c:v>
                </c:pt>
                <c:pt idx="11434">
                  <c:v>4.1742078124992004</c:v>
                </c:pt>
                <c:pt idx="11435">
                  <c:v>4.1738296875007999</c:v>
                </c:pt>
                <c:pt idx="11436">
                  <c:v>4.1734703124992008</c:v>
                </c:pt>
                <c:pt idx="11437">
                  <c:v>4.1729643750016008</c:v>
                </c:pt>
                <c:pt idx="11438">
                  <c:v>4.1726403124992002</c:v>
                </c:pt>
                <c:pt idx="11439">
                  <c:v>4.1727959375007995</c:v>
                </c:pt>
                <c:pt idx="11440">
                  <c:v>4.1731193750016002</c:v>
                </c:pt>
                <c:pt idx="11441">
                  <c:v>4.1727974999999997</c:v>
                </c:pt>
                <c:pt idx="11442">
                  <c:v>4.173018125001601</c:v>
                </c:pt>
                <c:pt idx="11443">
                  <c:v>4.1727762500000001</c:v>
                </c:pt>
                <c:pt idx="11444">
                  <c:v>4.1729406250016003</c:v>
                </c:pt>
                <c:pt idx="11445">
                  <c:v>4.1733853124992004</c:v>
                </c:pt>
                <c:pt idx="11446">
                  <c:v>4.1737903124992002</c:v>
                </c:pt>
                <c:pt idx="11447">
                  <c:v>4.1742243750016002</c:v>
                </c:pt>
                <c:pt idx="11448">
                  <c:v>4.1745028124992007</c:v>
                </c:pt>
                <c:pt idx="11449">
                  <c:v>4.1741634375007992</c:v>
                </c:pt>
                <c:pt idx="11450">
                  <c:v>4.17378625</c:v>
                </c:pt>
                <c:pt idx="11451">
                  <c:v>4.1733909375007991</c:v>
                </c:pt>
                <c:pt idx="11452">
                  <c:v>4.1737190624992007</c:v>
                </c:pt>
                <c:pt idx="11453">
                  <c:v>4.1741412499999999</c:v>
                </c:pt>
                <c:pt idx="11454">
                  <c:v>4.1744831250016006</c:v>
                </c:pt>
                <c:pt idx="11455">
                  <c:v>4.1748750000000001</c:v>
                </c:pt>
                <c:pt idx="11456">
                  <c:v>4.1752362500000002</c:v>
                </c:pt>
                <c:pt idx="11457">
                  <c:v>4.1755950000000004</c:v>
                </c:pt>
                <c:pt idx="11458">
                  <c:v>4.1759537499999997</c:v>
                </c:pt>
                <c:pt idx="11459">
                  <c:v>4.1762909375007995</c:v>
                </c:pt>
                <c:pt idx="11460">
                  <c:v>4.1759334375007997</c:v>
                </c:pt>
                <c:pt idx="11461">
                  <c:v>4.1755368750016002</c:v>
                </c:pt>
                <c:pt idx="11462">
                  <c:v>4.1753168750016005</c:v>
                </c:pt>
                <c:pt idx="11463">
                  <c:v>4.1757331250016003</c:v>
                </c:pt>
                <c:pt idx="11464">
                  <c:v>4.1760887499999999</c:v>
                </c:pt>
                <c:pt idx="11465">
                  <c:v>4.1765209375007997</c:v>
                </c:pt>
                <c:pt idx="11466">
                  <c:v>4.1768634375007991</c:v>
                </c:pt>
                <c:pt idx="11467">
                  <c:v>4.1772528124992006</c:v>
                </c:pt>
                <c:pt idx="11468">
                  <c:v>4.1776981250016005</c:v>
                </c:pt>
                <c:pt idx="11469">
                  <c:v>4.1778371875007991</c:v>
                </c:pt>
                <c:pt idx="11470">
                  <c:v>4.1774884375007995</c:v>
                </c:pt>
                <c:pt idx="11471">
                  <c:v>4.1773187500000004</c:v>
                </c:pt>
                <c:pt idx="11472">
                  <c:v>4.1768937499999996</c:v>
                </c:pt>
                <c:pt idx="11473">
                  <c:v>4.1763553124992008</c:v>
                </c:pt>
                <c:pt idx="11474">
                  <c:v>4.1757556250016004</c:v>
                </c:pt>
                <c:pt idx="11475">
                  <c:v>4.1751753124992002</c:v>
                </c:pt>
                <c:pt idx="11476">
                  <c:v>4.1746665624992003</c:v>
                </c:pt>
                <c:pt idx="11477">
                  <c:v>4.1743218750016009</c:v>
                </c:pt>
                <c:pt idx="11478">
                  <c:v>4.1739778124992002</c:v>
                </c:pt>
                <c:pt idx="11479">
                  <c:v>4.1737143750016008</c:v>
                </c:pt>
                <c:pt idx="11480">
                  <c:v>4.1740690624992007</c:v>
                </c:pt>
                <c:pt idx="11481">
                  <c:v>4.1736518750016005</c:v>
                </c:pt>
                <c:pt idx="11482">
                  <c:v>4.1732931250016003</c:v>
                </c:pt>
                <c:pt idx="11483">
                  <c:v>4.1728590624992004</c:v>
                </c:pt>
                <c:pt idx="11484">
                  <c:v>4.1724581250016008</c:v>
                </c:pt>
                <c:pt idx="11485">
                  <c:v>4.1721171875007999</c:v>
                </c:pt>
                <c:pt idx="11486">
                  <c:v>4.1722115624992009</c:v>
                </c:pt>
                <c:pt idx="11487">
                  <c:v>4.1720687500000002</c:v>
                </c:pt>
                <c:pt idx="11488">
                  <c:v>4.1718759375007997</c:v>
                </c:pt>
                <c:pt idx="11489">
                  <c:v>4.1720606250016008</c:v>
                </c:pt>
                <c:pt idx="11490">
                  <c:v>4.1724493750016007</c:v>
                </c:pt>
                <c:pt idx="11491">
                  <c:v>4.1728118750016003</c:v>
                </c:pt>
                <c:pt idx="11492">
                  <c:v>4.1731375000000002</c:v>
                </c:pt>
                <c:pt idx="11493">
                  <c:v>4.1735674999999999</c:v>
                </c:pt>
                <c:pt idx="11494">
                  <c:v>4.1739496875007998</c:v>
                </c:pt>
                <c:pt idx="11495">
                  <c:v>4.1743109375007998</c:v>
                </c:pt>
                <c:pt idx="11496">
                  <c:v>4.1745262500000004</c:v>
                </c:pt>
                <c:pt idx="11497">
                  <c:v>4.1744918750016007</c:v>
                </c:pt>
                <c:pt idx="11498">
                  <c:v>4.1747721875007997</c:v>
                </c:pt>
                <c:pt idx="11499">
                  <c:v>4.1751306250016009</c:v>
                </c:pt>
                <c:pt idx="11500">
                  <c:v>4.1754893750016002</c:v>
                </c:pt>
                <c:pt idx="11501">
                  <c:v>4.1758146875007993</c:v>
                </c:pt>
                <c:pt idx="11502">
                  <c:v>4.1754737500000001</c:v>
                </c:pt>
                <c:pt idx="11503">
                  <c:v>4.1750796875007996</c:v>
                </c:pt>
                <c:pt idx="11504">
                  <c:v>4.1746518750016008</c:v>
                </c:pt>
                <c:pt idx="11505">
                  <c:v>4.1742468750016002</c:v>
                </c:pt>
                <c:pt idx="11506">
                  <c:v>4.1736971875007995</c:v>
                </c:pt>
                <c:pt idx="11507">
                  <c:v>4.1730409375007991</c:v>
                </c:pt>
                <c:pt idx="11508">
                  <c:v>4.1727128124992001</c:v>
                </c:pt>
                <c:pt idx="11509">
                  <c:v>4.1720859375007997</c:v>
                </c:pt>
                <c:pt idx="11510">
                  <c:v>4.1715021875007992</c:v>
                </c:pt>
                <c:pt idx="11511">
                  <c:v>4.1709665624992009</c:v>
                </c:pt>
                <c:pt idx="11512">
                  <c:v>4.1704971875007999</c:v>
                </c:pt>
                <c:pt idx="11513">
                  <c:v>4.1701131250016008</c:v>
                </c:pt>
                <c:pt idx="11514">
                  <c:v>4.1697890624992002</c:v>
                </c:pt>
                <c:pt idx="11515">
                  <c:v>4.1694149999999999</c:v>
                </c:pt>
                <c:pt idx="11516">
                  <c:v>4.1690143750016002</c:v>
                </c:pt>
                <c:pt idx="11517">
                  <c:v>4.1685668750016003</c:v>
                </c:pt>
                <c:pt idx="11518">
                  <c:v>4.1682031250016003</c:v>
                </c:pt>
                <c:pt idx="11519">
                  <c:v>4.1678756250016002</c:v>
                </c:pt>
                <c:pt idx="11520">
                  <c:v>4.1682046875007996</c:v>
                </c:pt>
                <c:pt idx="11521">
                  <c:v>4.1685443750016002</c:v>
                </c:pt>
                <c:pt idx="11522">
                  <c:v>4.1689121875007995</c:v>
                </c:pt>
                <c:pt idx="11523">
                  <c:v>4.1692693750016003</c:v>
                </c:pt>
                <c:pt idx="11524">
                  <c:v>4.1696912499999996</c:v>
                </c:pt>
                <c:pt idx="11525">
                  <c:v>4.1700306250016004</c:v>
                </c:pt>
                <c:pt idx="11526">
                  <c:v>4.1703756250016006</c:v>
                </c:pt>
                <c:pt idx="11527">
                  <c:v>4.1701371875007993</c:v>
                </c:pt>
                <c:pt idx="11528">
                  <c:v>4.1698037499999998</c:v>
                </c:pt>
                <c:pt idx="11529">
                  <c:v>4.1693884375007997</c:v>
                </c:pt>
                <c:pt idx="11530">
                  <c:v>4.1689934375007995</c:v>
                </c:pt>
                <c:pt idx="11531">
                  <c:v>4.1686715624992008</c:v>
                </c:pt>
                <c:pt idx="11532">
                  <c:v>4.1690809375007998</c:v>
                </c:pt>
                <c:pt idx="11533">
                  <c:v>4.1695071875007992</c:v>
                </c:pt>
                <c:pt idx="11534">
                  <c:v>4.1699334375007995</c:v>
                </c:pt>
                <c:pt idx="11535">
                  <c:v>4.1704015624992001</c:v>
                </c:pt>
                <c:pt idx="11536">
                  <c:v>4.1707931250016008</c:v>
                </c:pt>
                <c:pt idx="11537">
                  <c:v>4.1711768750016009</c:v>
                </c:pt>
                <c:pt idx="11538">
                  <c:v>4.1715225</c:v>
                </c:pt>
                <c:pt idx="11539">
                  <c:v>4.1718518750016003</c:v>
                </c:pt>
                <c:pt idx="11540">
                  <c:v>4.1722428124992001</c:v>
                </c:pt>
                <c:pt idx="11541">
                  <c:v>4.1726193750016005</c:v>
                </c:pt>
                <c:pt idx="11542">
                  <c:v>4.1729896875007997</c:v>
                </c:pt>
                <c:pt idx="11543">
                  <c:v>4.1733287499999996</c:v>
                </c:pt>
                <c:pt idx="11544">
                  <c:v>4.1729121875007991</c:v>
                </c:pt>
                <c:pt idx="11545">
                  <c:v>4.1725628124992005</c:v>
                </c:pt>
                <c:pt idx="11546">
                  <c:v>4.1722109375007994</c:v>
                </c:pt>
                <c:pt idx="11547">
                  <c:v>4.17254375</c:v>
                </c:pt>
                <c:pt idx="11548">
                  <c:v>4.1721028124992001</c:v>
                </c:pt>
                <c:pt idx="11549">
                  <c:v>4.1717446875007997</c:v>
                </c:pt>
                <c:pt idx="11550">
                  <c:v>4.1714056250016007</c:v>
                </c:pt>
                <c:pt idx="11551">
                  <c:v>4.1710709375007999</c:v>
                </c:pt>
                <c:pt idx="11552">
                  <c:v>4.1707431250016009</c:v>
                </c:pt>
                <c:pt idx="11553">
                  <c:v>4.1704096875007997</c:v>
                </c:pt>
                <c:pt idx="11554">
                  <c:v>4.1700593750016006</c:v>
                </c:pt>
                <c:pt idx="11555">
                  <c:v>4.1696225</c:v>
                </c:pt>
                <c:pt idx="11556">
                  <c:v>4.1690996875007995</c:v>
                </c:pt>
                <c:pt idx="11557">
                  <c:v>4.1685968750016009</c:v>
                </c:pt>
                <c:pt idx="11558">
                  <c:v>4.1679821875007992</c:v>
                </c:pt>
                <c:pt idx="11559">
                  <c:v>4.1676500000000001</c:v>
                </c:pt>
                <c:pt idx="11560">
                  <c:v>4.1670262500000002</c:v>
                </c:pt>
                <c:pt idx="11561">
                  <c:v>4.1666978124992005</c:v>
                </c:pt>
                <c:pt idx="11562">
                  <c:v>4.1662043750016009</c:v>
                </c:pt>
                <c:pt idx="11563">
                  <c:v>4.1657153124992004</c:v>
                </c:pt>
                <c:pt idx="11564">
                  <c:v>4.1653700000000002</c:v>
                </c:pt>
                <c:pt idx="11565">
                  <c:v>4.1650359375007993</c:v>
                </c:pt>
                <c:pt idx="11566">
                  <c:v>4.1654146875007996</c:v>
                </c:pt>
                <c:pt idx="11567">
                  <c:v>4.1658099999999996</c:v>
                </c:pt>
                <c:pt idx="11568">
                  <c:v>4.1661675000000002</c:v>
                </c:pt>
                <c:pt idx="11569">
                  <c:v>4.1661425000000003</c:v>
                </c:pt>
                <c:pt idx="11570">
                  <c:v>4.1657178124992003</c:v>
                </c:pt>
                <c:pt idx="11571">
                  <c:v>4.1652809375007998</c:v>
                </c:pt>
                <c:pt idx="11572">
                  <c:v>4.1649290624992004</c:v>
                </c:pt>
                <c:pt idx="11573">
                  <c:v>4.1645725000000002</c:v>
                </c:pt>
                <c:pt idx="11574">
                  <c:v>4.1646206250016009</c:v>
                </c:pt>
                <c:pt idx="11575">
                  <c:v>4.1650356250016003</c:v>
                </c:pt>
                <c:pt idx="11576">
                  <c:v>4.1653681250016001</c:v>
                </c:pt>
                <c:pt idx="11577">
                  <c:v>4.1656921875007997</c:v>
                </c:pt>
                <c:pt idx="11578">
                  <c:v>4.1660578124992007</c:v>
                </c:pt>
                <c:pt idx="11579">
                  <c:v>4.1664131250016005</c:v>
                </c:pt>
                <c:pt idx="11580">
                  <c:v>4.1667606250016007</c:v>
                </c:pt>
                <c:pt idx="11581">
                  <c:v>4.1664025000000002</c:v>
                </c:pt>
                <c:pt idx="11582">
                  <c:v>4.1659474999999997</c:v>
                </c:pt>
                <c:pt idx="11583">
                  <c:v>4.1655790624992006</c:v>
                </c:pt>
                <c:pt idx="11584">
                  <c:v>4.1652234375007993</c:v>
                </c:pt>
                <c:pt idx="11585">
                  <c:v>4.1655984375007993</c:v>
                </c:pt>
                <c:pt idx="11586">
                  <c:v>4.1655924999999998</c:v>
                </c:pt>
                <c:pt idx="11587">
                  <c:v>4.1652218750016008</c:v>
                </c:pt>
                <c:pt idx="11588">
                  <c:v>4.1649849999999997</c:v>
                </c:pt>
                <c:pt idx="11589">
                  <c:v>4.1645731250016009</c:v>
                </c:pt>
                <c:pt idx="11590">
                  <c:v>4.1641953124992002</c:v>
                </c:pt>
                <c:pt idx="11591">
                  <c:v>4.1638253124992008</c:v>
                </c:pt>
                <c:pt idx="11592">
                  <c:v>4.1634471875007995</c:v>
                </c:pt>
                <c:pt idx="11593">
                  <c:v>4.1637931250016003</c:v>
                </c:pt>
                <c:pt idx="11594">
                  <c:v>4.1642246875007993</c:v>
                </c:pt>
                <c:pt idx="11595">
                  <c:v>4.1645953124992001</c:v>
                </c:pt>
                <c:pt idx="11596">
                  <c:v>4.1649903124992003</c:v>
                </c:pt>
                <c:pt idx="11597">
                  <c:v>4.1653678124992002</c:v>
                </c:pt>
                <c:pt idx="11598">
                  <c:v>4.1656356250016007</c:v>
                </c:pt>
                <c:pt idx="11599">
                  <c:v>4.1651718750016009</c:v>
                </c:pt>
                <c:pt idx="11600">
                  <c:v>4.1648312499999998</c:v>
                </c:pt>
                <c:pt idx="11601">
                  <c:v>4.1643134375007991</c:v>
                </c:pt>
                <c:pt idx="11602">
                  <c:v>4.1638656250016002</c:v>
                </c:pt>
                <c:pt idx="11603">
                  <c:v>4.1635059375007994</c:v>
                </c:pt>
                <c:pt idx="11604">
                  <c:v>4.1634081250016006</c:v>
                </c:pt>
                <c:pt idx="11605">
                  <c:v>4.1629506250016002</c:v>
                </c:pt>
                <c:pt idx="11606">
                  <c:v>4.1625381250016007</c:v>
                </c:pt>
                <c:pt idx="11607">
                  <c:v>4.1619675000000003</c:v>
                </c:pt>
                <c:pt idx="11608">
                  <c:v>4.1615715624992005</c:v>
                </c:pt>
                <c:pt idx="11609">
                  <c:v>4.1612443750016004</c:v>
                </c:pt>
                <c:pt idx="11610">
                  <c:v>4.1609015624992001</c:v>
                </c:pt>
                <c:pt idx="11611">
                  <c:v>4.1602912500000002</c:v>
                </c:pt>
                <c:pt idx="11612">
                  <c:v>4.1596771875007992</c:v>
                </c:pt>
                <c:pt idx="11613">
                  <c:v>4.1591693750016008</c:v>
                </c:pt>
                <c:pt idx="11614">
                  <c:v>4.1587828124992008</c:v>
                </c:pt>
                <c:pt idx="11615">
                  <c:v>4.1587021875007997</c:v>
                </c:pt>
                <c:pt idx="11616">
                  <c:v>4.159116875001601</c:v>
                </c:pt>
                <c:pt idx="11617">
                  <c:v>4.1594706250016005</c:v>
                </c:pt>
                <c:pt idx="11618">
                  <c:v>4.1599168750016009</c:v>
                </c:pt>
                <c:pt idx="11619">
                  <c:v>4.1603859375007994</c:v>
                </c:pt>
                <c:pt idx="11620">
                  <c:v>4.1607268750016004</c:v>
                </c:pt>
                <c:pt idx="11621">
                  <c:v>4.1611303124992007</c:v>
                </c:pt>
                <c:pt idx="11622">
                  <c:v>4.1615556250016006</c:v>
                </c:pt>
                <c:pt idx="11623">
                  <c:v>4.1618887500000001</c:v>
                </c:pt>
                <c:pt idx="11624">
                  <c:v>4.1623109375007994</c:v>
                </c:pt>
                <c:pt idx="11625">
                  <c:v>4.1626574999999999</c:v>
                </c:pt>
                <c:pt idx="11626">
                  <c:v>4.1629975000000004</c:v>
                </c:pt>
                <c:pt idx="11627">
                  <c:v>4.1634187499999999</c:v>
                </c:pt>
                <c:pt idx="11628">
                  <c:v>4.1638131250016004</c:v>
                </c:pt>
                <c:pt idx="11629">
                  <c:v>4.1641668750016008</c:v>
                </c:pt>
                <c:pt idx="11630">
                  <c:v>4.1645843750016009</c:v>
                </c:pt>
                <c:pt idx="11631">
                  <c:v>4.1649543750016003</c:v>
                </c:pt>
                <c:pt idx="11632">
                  <c:v>4.1653443750016006</c:v>
                </c:pt>
                <c:pt idx="11633">
                  <c:v>4.1656853124992006</c:v>
                </c:pt>
                <c:pt idx="11634">
                  <c:v>4.1652603124992007</c:v>
                </c:pt>
                <c:pt idx="11635">
                  <c:v>4.1647296875007997</c:v>
                </c:pt>
                <c:pt idx="11636">
                  <c:v>4.1640199999999998</c:v>
                </c:pt>
                <c:pt idx="11637">
                  <c:v>4.1635381250016001</c:v>
                </c:pt>
                <c:pt idx="11638">
                  <c:v>4.1630884375007993</c:v>
                </c:pt>
                <c:pt idx="11639">
                  <c:v>4.1626312499999996</c:v>
                </c:pt>
                <c:pt idx="11640">
                  <c:v>4.1621434375007995</c:v>
                </c:pt>
                <c:pt idx="11641">
                  <c:v>4.1617449999999998</c:v>
                </c:pt>
                <c:pt idx="11642">
                  <c:v>4.1613584375007999</c:v>
                </c:pt>
                <c:pt idx="11643">
                  <c:v>4.1607571875007991</c:v>
                </c:pt>
                <c:pt idx="11644">
                  <c:v>4.1603193750016008</c:v>
                </c:pt>
                <c:pt idx="11645">
                  <c:v>4.1599971875007995</c:v>
                </c:pt>
                <c:pt idx="11646">
                  <c:v>4.1602687500000002</c:v>
                </c:pt>
                <c:pt idx="11647">
                  <c:v>4.1605890624992004</c:v>
                </c:pt>
                <c:pt idx="11648">
                  <c:v>4.1602290624992007</c:v>
                </c:pt>
                <c:pt idx="11649">
                  <c:v>4.1598899999999999</c:v>
                </c:pt>
                <c:pt idx="11650">
                  <c:v>4.1595415624992009</c:v>
                </c:pt>
                <c:pt idx="11651">
                  <c:v>4.1598496875007998</c:v>
                </c:pt>
                <c:pt idx="11652">
                  <c:v>4.1601843750016005</c:v>
                </c:pt>
                <c:pt idx="11653">
                  <c:v>4.1605471875007991</c:v>
                </c:pt>
                <c:pt idx="11654">
                  <c:v>4.1608700000000001</c:v>
                </c:pt>
                <c:pt idx="11655">
                  <c:v>4.1612359375007992</c:v>
                </c:pt>
                <c:pt idx="11656">
                  <c:v>4.1615628124992003</c:v>
                </c:pt>
                <c:pt idx="11657">
                  <c:v>4.1619065624992002</c:v>
                </c:pt>
                <c:pt idx="11658">
                  <c:v>4.1623159375007992</c:v>
                </c:pt>
                <c:pt idx="11659">
                  <c:v>4.1627546875007999</c:v>
                </c:pt>
                <c:pt idx="11660">
                  <c:v>4.1630799999999999</c:v>
                </c:pt>
                <c:pt idx="11661">
                  <c:v>4.1634821875007999</c:v>
                </c:pt>
                <c:pt idx="11662">
                  <c:v>4.1638265624992004</c:v>
                </c:pt>
                <c:pt idx="11663">
                  <c:v>4.1633771875007994</c:v>
                </c:pt>
                <c:pt idx="11664">
                  <c:v>4.1629584375007997</c:v>
                </c:pt>
                <c:pt idx="11665">
                  <c:v>4.1623365624992008</c:v>
                </c:pt>
                <c:pt idx="11666">
                  <c:v>4.1619768750016002</c:v>
                </c:pt>
                <c:pt idx="11667">
                  <c:v>4.1616234375007997</c:v>
                </c:pt>
                <c:pt idx="11668">
                  <c:v>4.1612843750016006</c:v>
                </c:pt>
                <c:pt idx="11669">
                  <c:v>4.1607359375007995</c:v>
                </c:pt>
                <c:pt idx="11670">
                  <c:v>4.1602343750016004</c:v>
                </c:pt>
                <c:pt idx="11671">
                  <c:v>4.1598821875007994</c:v>
                </c:pt>
                <c:pt idx="11672">
                  <c:v>4.1597718750016002</c:v>
                </c:pt>
                <c:pt idx="11673">
                  <c:v>4.1595659375007994</c:v>
                </c:pt>
                <c:pt idx="11674">
                  <c:v>4.1592225000000003</c:v>
                </c:pt>
                <c:pt idx="11675">
                  <c:v>4.1592837500000002</c:v>
                </c:pt>
                <c:pt idx="11676">
                  <c:v>4.1594396875007993</c:v>
                </c:pt>
                <c:pt idx="11677">
                  <c:v>4.1598165624992003</c:v>
                </c:pt>
                <c:pt idx="11678">
                  <c:v>4.1601678124992008</c:v>
                </c:pt>
                <c:pt idx="11679">
                  <c:v>4.1603737499999998</c:v>
                </c:pt>
                <c:pt idx="11680">
                  <c:v>4.1607584375007995</c:v>
                </c:pt>
                <c:pt idx="11681">
                  <c:v>4.1611334375007996</c:v>
                </c:pt>
                <c:pt idx="11682">
                  <c:v>4.1614921875007997</c:v>
                </c:pt>
                <c:pt idx="11683">
                  <c:v>4.1618590624992002</c:v>
                </c:pt>
                <c:pt idx="11684">
                  <c:v>4.1622996875007994</c:v>
                </c:pt>
                <c:pt idx="11685">
                  <c:v>4.1623437499999998</c:v>
                </c:pt>
                <c:pt idx="11686">
                  <c:v>4.1619712499999997</c:v>
                </c:pt>
                <c:pt idx="11687">
                  <c:v>4.161615625001601</c:v>
                </c:pt>
                <c:pt idx="11688">
                  <c:v>4.1620478124992006</c:v>
                </c:pt>
                <c:pt idx="11689">
                  <c:v>4.1615200000000003</c:v>
                </c:pt>
                <c:pt idx="11690">
                  <c:v>4.1609793750016006</c:v>
                </c:pt>
                <c:pt idx="11691">
                  <c:v>4.1606534375007991</c:v>
                </c:pt>
                <c:pt idx="11692">
                  <c:v>4.1601134375007991</c:v>
                </c:pt>
                <c:pt idx="11693">
                  <c:v>4.1597206250016008</c:v>
                </c:pt>
                <c:pt idx="11694">
                  <c:v>4.1593418750016005</c:v>
                </c:pt>
                <c:pt idx="11695">
                  <c:v>4.1589646875007995</c:v>
                </c:pt>
                <c:pt idx="11696">
                  <c:v>4.1592453124992002</c:v>
                </c:pt>
                <c:pt idx="11697">
                  <c:v>4.1593828124992003</c:v>
                </c:pt>
                <c:pt idx="11698">
                  <c:v>4.1597040624992001</c:v>
                </c:pt>
                <c:pt idx="11699">
                  <c:v>4.1600349999999997</c:v>
                </c:pt>
                <c:pt idx="11700">
                  <c:v>4.1597087500000001</c:v>
                </c:pt>
                <c:pt idx="11701">
                  <c:v>4.1592750000000001</c:v>
                </c:pt>
                <c:pt idx="11702">
                  <c:v>4.1588649999999996</c:v>
                </c:pt>
                <c:pt idx="11703">
                  <c:v>4.158529375001601</c:v>
                </c:pt>
                <c:pt idx="11704">
                  <c:v>4.1581240624992004</c:v>
                </c:pt>
                <c:pt idx="11705">
                  <c:v>4.1577884375007992</c:v>
                </c:pt>
                <c:pt idx="11706">
                  <c:v>4.1581396875007997</c:v>
                </c:pt>
                <c:pt idx="11707">
                  <c:v>4.1583350000000001</c:v>
                </c:pt>
                <c:pt idx="11708">
                  <c:v>4.1587440624992009</c:v>
                </c:pt>
                <c:pt idx="11709">
                  <c:v>4.1591096875007993</c:v>
                </c:pt>
                <c:pt idx="11710">
                  <c:v>4.1594646875007992</c:v>
                </c:pt>
                <c:pt idx="11711">
                  <c:v>4.1598515624992007</c:v>
                </c:pt>
                <c:pt idx="11712">
                  <c:v>4.1603068750016003</c:v>
                </c:pt>
                <c:pt idx="11713">
                  <c:v>4.15999125</c:v>
                </c:pt>
                <c:pt idx="11714">
                  <c:v>4.1596443750016006</c:v>
                </c:pt>
                <c:pt idx="11715">
                  <c:v>4.1592799999999999</c:v>
                </c:pt>
                <c:pt idx="11716">
                  <c:v>4.1593425000000002</c:v>
                </c:pt>
                <c:pt idx="11717">
                  <c:v>4.1593393750016006</c:v>
                </c:pt>
                <c:pt idx="11718">
                  <c:v>4.1594962500000001</c:v>
                </c:pt>
                <c:pt idx="11719">
                  <c:v>4.1595896875007998</c:v>
                </c:pt>
                <c:pt idx="11720">
                  <c:v>4.1592446875007996</c:v>
                </c:pt>
                <c:pt idx="11721">
                  <c:v>4.1587815624992004</c:v>
                </c:pt>
                <c:pt idx="11722">
                  <c:v>4.1584609375007995</c:v>
                </c:pt>
                <c:pt idx="11723">
                  <c:v>4.1578631250016009</c:v>
                </c:pt>
                <c:pt idx="11724">
                  <c:v>4.1575249999999997</c:v>
                </c:pt>
                <c:pt idx="11725">
                  <c:v>4.1568656250016005</c:v>
                </c:pt>
                <c:pt idx="11726">
                  <c:v>4.1564718750016008</c:v>
                </c:pt>
                <c:pt idx="11727">
                  <c:v>4.1566746875007992</c:v>
                </c:pt>
                <c:pt idx="11728">
                  <c:v>4.15707</c:v>
                </c:pt>
                <c:pt idx="11729">
                  <c:v>4.1574053124992005</c:v>
                </c:pt>
                <c:pt idx="11730">
                  <c:v>4.1577515624992003</c:v>
                </c:pt>
                <c:pt idx="11731">
                  <c:v>4.1578903124992008</c:v>
                </c:pt>
                <c:pt idx="11732">
                  <c:v>4.1578171875007994</c:v>
                </c:pt>
                <c:pt idx="11733">
                  <c:v>4.1579534375007992</c:v>
                </c:pt>
                <c:pt idx="11734">
                  <c:v>4.1579968750016008</c:v>
                </c:pt>
                <c:pt idx="11735">
                  <c:v>4.1579053124992003</c:v>
                </c:pt>
                <c:pt idx="11736">
                  <c:v>4.1575699999999998</c:v>
                </c:pt>
                <c:pt idx="11737">
                  <c:v>4.1572437500000001</c:v>
                </c:pt>
                <c:pt idx="11738">
                  <c:v>4.1568528124992001</c:v>
                </c:pt>
                <c:pt idx="11739">
                  <c:v>4.1563409375007998</c:v>
                </c:pt>
                <c:pt idx="11740">
                  <c:v>4.1558640624992007</c:v>
                </c:pt>
                <c:pt idx="11741">
                  <c:v>4.1555046875007999</c:v>
                </c:pt>
                <c:pt idx="11742">
                  <c:v>4.1551743750016001</c:v>
                </c:pt>
                <c:pt idx="11743">
                  <c:v>4.1552981250016003</c:v>
                </c:pt>
                <c:pt idx="11744">
                  <c:v>4.1548049999999996</c:v>
                </c:pt>
                <c:pt idx="11745">
                  <c:v>4.1544153124992009</c:v>
                </c:pt>
                <c:pt idx="11746">
                  <c:v>4.1540850000000002</c:v>
                </c:pt>
                <c:pt idx="11747">
                  <c:v>4.1536706250016007</c:v>
                </c:pt>
                <c:pt idx="11748">
                  <c:v>4.1532259375007996</c:v>
                </c:pt>
                <c:pt idx="11749">
                  <c:v>4.1528378124992003</c:v>
                </c:pt>
                <c:pt idx="11750">
                  <c:v>4.1532118750016007</c:v>
                </c:pt>
                <c:pt idx="11751">
                  <c:v>4.1537031250016003</c:v>
                </c:pt>
                <c:pt idx="11752">
                  <c:v>4.1540650000000001</c:v>
                </c:pt>
                <c:pt idx="11753">
                  <c:v>4.1544021875007999</c:v>
                </c:pt>
                <c:pt idx="11754">
                  <c:v>4.1548415624992003</c:v>
                </c:pt>
                <c:pt idx="11755">
                  <c:v>4.1552499999999997</c:v>
                </c:pt>
                <c:pt idx="11756">
                  <c:v>4.1555756250016005</c:v>
                </c:pt>
                <c:pt idx="11757">
                  <c:v>4.1560603124992008</c:v>
                </c:pt>
                <c:pt idx="11758">
                  <c:v>4.1564937500000001</c:v>
                </c:pt>
                <c:pt idx="11759">
                  <c:v>4.156864375001601</c:v>
                </c:pt>
                <c:pt idx="11760">
                  <c:v>4.1572593750016003</c:v>
                </c:pt>
                <c:pt idx="11761">
                  <c:v>4.1576340624992003</c:v>
                </c:pt>
                <c:pt idx="11762">
                  <c:v>4.1577015624992004</c:v>
                </c:pt>
                <c:pt idx="11763">
                  <c:v>4.1575690624992001</c:v>
                </c:pt>
                <c:pt idx="11764">
                  <c:v>4.1579584375007999</c:v>
                </c:pt>
                <c:pt idx="11765">
                  <c:v>4.1583334375007999</c:v>
                </c:pt>
                <c:pt idx="11766">
                  <c:v>4.1586865624992004</c:v>
                </c:pt>
                <c:pt idx="11767">
                  <c:v>4.15912375</c:v>
                </c:pt>
                <c:pt idx="11768">
                  <c:v>4.1594703124992005</c:v>
                </c:pt>
                <c:pt idx="11769">
                  <c:v>4.1598446875007991</c:v>
                </c:pt>
                <c:pt idx="11770">
                  <c:v>4.1595071875007994</c:v>
                </c:pt>
                <c:pt idx="11771">
                  <c:v>4.1590387499999997</c:v>
                </c:pt>
                <c:pt idx="11772">
                  <c:v>4.1585531250016006</c:v>
                </c:pt>
                <c:pt idx="11773">
                  <c:v>4.1581887499999999</c:v>
                </c:pt>
                <c:pt idx="11774">
                  <c:v>4.1577331250016005</c:v>
                </c:pt>
                <c:pt idx="11775">
                  <c:v>4.1573843750016009</c:v>
                </c:pt>
                <c:pt idx="11776">
                  <c:v>4.1569753124992008</c:v>
                </c:pt>
                <c:pt idx="11777">
                  <c:v>4.156595625001601</c:v>
                </c:pt>
                <c:pt idx="11778">
                  <c:v>4.1561412500000001</c:v>
                </c:pt>
                <c:pt idx="11779">
                  <c:v>4.1557003124992002</c:v>
                </c:pt>
                <c:pt idx="11780">
                  <c:v>4.1552868750016003</c:v>
                </c:pt>
                <c:pt idx="11781">
                  <c:v>4.1549328124992009</c:v>
                </c:pt>
                <c:pt idx="11782">
                  <c:v>4.1552800000000003</c:v>
                </c:pt>
                <c:pt idx="11783">
                  <c:v>4.1557050000000002</c:v>
                </c:pt>
                <c:pt idx="11784">
                  <c:v>4.1560303124992002</c:v>
                </c:pt>
                <c:pt idx="11785">
                  <c:v>4.1564043750016006</c:v>
                </c:pt>
                <c:pt idx="11786">
                  <c:v>4.1567325000000004</c:v>
                </c:pt>
                <c:pt idx="11787">
                  <c:v>4.1570565624992009</c:v>
                </c:pt>
                <c:pt idx="11788">
                  <c:v>4.1574890624992005</c:v>
                </c:pt>
                <c:pt idx="11789">
                  <c:v>4.1578796875007997</c:v>
                </c:pt>
                <c:pt idx="11790">
                  <c:v>4.1582059375007994</c:v>
                </c:pt>
                <c:pt idx="11791">
                  <c:v>4.1585628124992002</c:v>
                </c:pt>
                <c:pt idx="11792">
                  <c:v>4.1589346875007998</c:v>
                </c:pt>
                <c:pt idx="11793">
                  <c:v>4.1593549999999997</c:v>
                </c:pt>
                <c:pt idx="11794">
                  <c:v>4.1597062500000002</c:v>
                </c:pt>
                <c:pt idx="11795">
                  <c:v>4.1592462499999998</c:v>
                </c:pt>
                <c:pt idx="11796">
                  <c:v>4.1589240624992003</c:v>
                </c:pt>
                <c:pt idx="11797">
                  <c:v>4.1585074999999998</c:v>
                </c:pt>
                <c:pt idx="11798">
                  <c:v>4.1587931250016004</c:v>
                </c:pt>
                <c:pt idx="11799">
                  <c:v>4.1591687500000001</c:v>
                </c:pt>
                <c:pt idx="11800">
                  <c:v>4.1596200000000003</c:v>
                </c:pt>
                <c:pt idx="11801">
                  <c:v>4.1600493750016003</c:v>
                </c:pt>
                <c:pt idx="11802">
                  <c:v>4.1604443750016005</c:v>
                </c:pt>
                <c:pt idx="11803">
                  <c:v>4.1609046875007998</c:v>
                </c:pt>
                <c:pt idx="11804">
                  <c:v>4.1613115624992005</c:v>
                </c:pt>
                <c:pt idx="11805">
                  <c:v>4.1616518750016009</c:v>
                </c:pt>
                <c:pt idx="11806">
                  <c:v>4.1612943750016003</c:v>
                </c:pt>
                <c:pt idx="11807">
                  <c:v>4.1609459375007996</c:v>
                </c:pt>
                <c:pt idx="11808">
                  <c:v>4.1606106250016008</c:v>
                </c:pt>
                <c:pt idx="11809">
                  <c:v>4.1602887500000003</c:v>
                </c:pt>
                <c:pt idx="11810">
                  <c:v>4.1598834375007998</c:v>
                </c:pt>
                <c:pt idx="11811">
                  <c:v>4.1593746875007991</c:v>
                </c:pt>
                <c:pt idx="11812">
                  <c:v>4.1588040624992004</c:v>
                </c:pt>
                <c:pt idx="11813">
                  <c:v>4.1582543750016008</c:v>
                </c:pt>
                <c:pt idx="11814">
                  <c:v>4.1578106250016003</c:v>
                </c:pt>
                <c:pt idx="11815">
                  <c:v>4.1574324999999996</c:v>
                </c:pt>
                <c:pt idx="11816">
                  <c:v>4.1570731250016006</c:v>
                </c:pt>
                <c:pt idx="11817">
                  <c:v>4.1568415624992001</c:v>
                </c:pt>
                <c:pt idx="11818">
                  <c:v>4.1564199999999998</c:v>
                </c:pt>
                <c:pt idx="11819">
                  <c:v>4.1558437499999998</c:v>
                </c:pt>
                <c:pt idx="11820">
                  <c:v>4.1554037499999996</c:v>
                </c:pt>
                <c:pt idx="11821">
                  <c:v>4.1549674999999997</c:v>
                </c:pt>
                <c:pt idx="11822">
                  <c:v>4.1545115624992004</c:v>
                </c:pt>
                <c:pt idx="11823">
                  <c:v>4.15405625</c:v>
                </c:pt>
                <c:pt idx="11824">
                  <c:v>4.1535481250016009</c:v>
                </c:pt>
                <c:pt idx="11825">
                  <c:v>4.1530781250016009</c:v>
                </c:pt>
                <c:pt idx="11826">
                  <c:v>4.1525231250016006</c:v>
                </c:pt>
                <c:pt idx="11827">
                  <c:v>4.1519684375007992</c:v>
                </c:pt>
                <c:pt idx="11828">
                  <c:v>4.15163875</c:v>
                </c:pt>
                <c:pt idx="11829">
                  <c:v>4.1510334375007991</c:v>
                </c:pt>
                <c:pt idx="11830">
                  <c:v>4.1505659375007999</c:v>
                </c:pt>
                <c:pt idx="11831">
                  <c:v>4.1501603124992004</c:v>
                </c:pt>
                <c:pt idx="11832">
                  <c:v>4.1502515624992009</c:v>
                </c:pt>
                <c:pt idx="11833">
                  <c:v>4.1505912499999997</c:v>
                </c:pt>
                <c:pt idx="11834">
                  <c:v>4.1503134375007997</c:v>
                </c:pt>
                <c:pt idx="11835">
                  <c:v>4.1499415624992002</c:v>
                </c:pt>
                <c:pt idx="11836">
                  <c:v>4.1503653124992006</c:v>
                </c:pt>
                <c:pt idx="11837">
                  <c:v>4.1507259375007992</c:v>
                </c:pt>
                <c:pt idx="11838">
                  <c:v>4.1510618750016004</c:v>
                </c:pt>
                <c:pt idx="11839">
                  <c:v>4.1515112500000004</c:v>
                </c:pt>
                <c:pt idx="11840">
                  <c:v>4.1518906250016006</c:v>
                </c:pt>
                <c:pt idx="11841">
                  <c:v>4.1522318750016005</c:v>
                </c:pt>
                <c:pt idx="11842">
                  <c:v>4.1518396875007992</c:v>
                </c:pt>
                <c:pt idx="11843">
                  <c:v>4.1515040624992006</c:v>
                </c:pt>
                <c:pt idx="11844">
                  <c:v>4.1511449999999996</c:v>
                </c:pt>
                <c:pt idx="11845">
                  <c:v>4.1508087500000004</c:v>
                </c:pt>
                <c:pt idx="11846">
                  <c:v>4.1511668750016009</c:v>
                </c:pt>
                <c:pt idx="11847">
                  <c:v>4.1515653124992005</c:v>
                </c:pt>
                <c:pt idx="11848">
                  <c:v>4.1519668750016008</c:v>
                </c:pt>
                <c:pt idx="11849">
                  <c:v>4.1523750000000001</c:v>
                </c:pt>
                <c:pt idx="11850">
                  <c:v>4.1527431250016003</c:v>
                </c:pt>
                <c:pt idx="11851">
                  <c:v>4.1531209375007991</c:v>
                </c:pt>
                <c:pt idx="11852">
                  <c:v>4.1535609375007994</c:v>
                </c:pt>
                <c:pt idx="11853">
                  <c:v>4.1538818750016002</c:v>
                </c:pt>
                <c:pt idx="11854">
                  <c:v>4.1542287499999997</c:v>
                </c:pt>
                <c:pt idx="11855">
                  <c:v>4.1545931250016004</c:v>
                </c:pt>
                <c:pt idx="11856">
                  <c:v>4.1549190624992001</c:v>
                </c:pt>
                <c:pt idx="11857">
                  <c:v>4.1553565624992004</c:v>
                </c:pt>
                <c:pt idx="11858">
                  <c:v>4.1557590624992002</c:v>
                </c:pt>
                <c:pt idx="11859">
                  <c:v>4.1560887500000003</c:v>
                </c:pt>
                <c:pt idx="11860">
                  <c:v>4.1564118750016004</c:v>
                </c:pt>
                <c:pt idx="11861">
                  <c:v>4.1567506250016004</c:v>
                </c:pt>
                <c:pt idx="11862">
                  <c:v>4.1563650000000001</c:v>
                </c:pt>
                <c:pt idx="11863">
                  <c:v>4.1559418750016004</c:v>
                </c:pt>
                <c:pt idx="11864">
                  <c:v>4.1556090624992006</c:v>
                </c:pt>
                <c:pt idx="11865">
                  <c:v>4.1552350000000002</c:v>
                </c:pt>
                <c:pt idx="11866">
                  <c:v>4.1549115624992004</c:v>
                </c:pt>
                <c:pt idx="11867">
                  <c:v>4.1545787499999998</c:v>
                </c:pt>
                <c:pt idx="11868">
                  <c:v>4.1539175000000004</c:v>
                </c:pt>
                <c:pt idx="11869">
                  <c:v>4.1535765624992003</c:v>
                </c:pt>
                <c:pt idx="11870">
                  <c:v>4.1532093750016008</c:v>
                </c:pt>
                <c:pt idx="11871">
                  <c:v>4.1526440624992009</c:v>
                </c:pt>
                <c:pt idx="11872">
                  <c:v>4.1521946875007991</c:v>
                </c:pt>
                <c:pt idx="11873">
                  <c:v>4.1517903124992008</c:v>
                </c:pt>
                <c:pt idx="11874">
                  <c:v>4.1514584375007999</c:v>
                </c:pt>
                <c:pt idx="11875">
                  <c:v>4.1511231250016003</c:v>
                </c:pt>
                <c:pt idx="11876">
                  <c:v>4.1507765624992006</c:v>
                </c:pt>
                <c:pt idx="11877">
                  <c:v>4.1503993750016006</c:v>
                </c:pt>
                <c:pt idx="11878">
                  <c:v>4.1500993750016004</c:v>
                </c:pt>
                <c:pt idx="11879">
                  <c:v>4.1496921875007997</c:v>
                </c:pt>
                <c:pt idx="11880">
                  <c:v>4.1493040624992004</c:v>
                </c:pt>
                <c:pt idx="11881">
                  <c:v>4.1488303124992001</c:v>
                </c:pt>
                <c:pt idx="11882">
                  <c:v>4.1483828124992002</c:v>
                </c:pt>
                <c:pt idx="11883">
                  <c:v>4.1480578124992009</c:v>
                </c:pt>
                <c:pt idx="11884">
                  <c:v>4.1480353124992009</c:v>
                </c:pt>
                <c:pt idx="11885">
                  <c:v>4.1484315624992005</c:v>
                </c:pt>
                <c:pt idx="11886">
                  <c:v>4.1487687500000003</c:v>
                </c:pt>
                <c:pt idx="11887">
                  <c:v>4.1492325000000001</c:v>
                </c:pt>
                <c:pt idx="11888">
                  <c:v>4.1496000000000004</c:v>
                </c:pt>
                <c:pt idx="11889">
                  <c:v>4.149955625001601</c:v>
                </c:pt>
                <c:pt idx="11890">
                  <c:v>4.1503287499999999</c:v>
                </c:pt>
                <c:pt idx="11891">
                  <c:v>4.1507309375007999</c:v>
                </c:pt>
                <c:pt idx="11892">
                  <c:v>4.1511525000000002</c:v>
                </c:pt>
                <c:pt idx="11893">
                  <c:v>4.1515246875007996</c:v>
                </c:pt>
                <c:pt idx="11894">
                  <c:v>4.1518559375007991</c:v>
                </c:pt>
                <c:pt idx="11895">
                  <c:v>4.1522365624992004</c:v>
                </c:pt>
                <c:pt idx="11896">
                  <c:v>4.1525709375007995</c:v>
                </c:pt>
                <c:pt idx="11897">
                  <c:v>4.1520506250016007</c:v>
                </c:pt>
                <c:pt idx="11898">
                  <c:v>4.1516675000000003</c:v>
                </c:pt>
                <c:pt idx="11899">
                  <c:v>4.1510471875007999</c:v>
                </c:pt>
                <c:pt idx="11900">
                  <c:v>4.1506684375007996</c:v>
                </c:pt>
                <c:pt idx="11901">
                  <c:v>4.1502803124992003</c:v>
                </c:pt>
                <c:pt idx="11902">
                  <c:v>4.1499196875007991</c:v>
                </c:pt>
                <c:pt idx="11903">
                  <c:v>4.1493187499999999</c:v>
                </c:pt>
                <c:pt idx="11904">
                  <c:v>4.1489399999999996</c:v>
                </c:pt>
                <c:pt idx="11905">
                  <c:v>4.1492837500000004</c:v>
                </c:pt>
                <c:pt idx="11906">
                  <c:v>4.1496084375007998</c:v>
                </c:pt>
                <c:pt idx="11907">
                  <c:v>4.1499856250016007</c:v>
                </c:pt>
                <c:pt idx="11908">
                  <c:v>4.1502906250016007</c:v>
                </c:pt>
                <c:pt idx="11909">
                  <c:v>4.1506846875007994</c:v>
                </c:pt>
                <c:pt idx="11910">
                  <c:v>4.1510253124992005</c:v>
                </c:pt>
                <c:pt idx="11911">
                  <c:v>4.1506987500000001</c:v>
                </c:pt>
                <c:pt idx="11912">
                  <c:v>4.1503571875007994</c:v>
                </c:pt>
                <c:pt idx="11913">
                  <c:v>4.1500390624992001</c:v>
                </c:pt>
                <c:pt idx="11914">
                  <c:v>4.1504018750016005</c:v>
                </c:pt>
                <c:pt idx="11915">
                  <c:v>4.1507662500000002</c:v>
                </c:pt>
                <c:pt idx="11916">
                  <c:v>4.1511559375007998</c:v>
                </c:pt>
                <c:pt idx="11917">
                  <c:v>4.1515353124992007</c:v>
                </c:pt>
                <c:pt idx="11918">
                  <c:v>4.1519025000000003</c:v>
                </c:pt>
                <c:pt idx="11919">
                  <c:v>4.1522249999999996</c:v>
                </c:pt>
                <c:pt idx="11920">
                  <c:v>4.1518387499999996</c:v>
                </c:pt>
                <c:pt idx="11921">
                  <c:v>4.1514046875007997</c:v>
                </c:pt>
                <c:pt idx="11922">
                  <c:v>4.15105375</c:v>
                </c:pt>
                <c:pt idx="11923">
                  <c:v>4.1507937500000001</c:v>
                </c:pt>
                <c:pt idx="11924">
                  <c:v>4.1504512499999997</c:v>
                </c:pt>
                <c:pt idx="11925">
                  <c:v>4.1500218750016007</c:v>
                </c:pt>
                <c:pt idx="11926">
                  <c:v>4.1495784375007991</c:v>
                </c:pt>
                <c:pt idx="11927">
                  <c:v>4.1489768750016003</c:v>
                </c:pt>
                <c:pt idx="11928">
                  <c:v>4.1485434375007992</c:v>
                </c:pt>
                <c:pt idx="11929">
                  <c:v>4.1481768750016004</c:v>
                </c:pt>
                <c:pt idx="11930">
                  <c:v>4.1485406250016004</c:v>
                </c:pt>
                <c:pt idx="11931">
                  <c:v>4.1489149999999997</c:v>
                </c:pt>
                <c:pt idx="11932">
                  <c:v>4.1488462500000001</c:v>
                </c:pt>
                <c:pt idx="11933">
                  <c:v>4.1489584375007995</c:v>
                </c:pt>
                <c:pt idx="11934">
                  <c:v>4.1486256250016007</c:v>
                </c:pt>
                <c:pt idx="11935">
                  <c:v>4.1481525000000001</c:v>
                </c:pt>
                <c:pt idx="11936">
                  <c:v>4.1477421875007998</c:v>
                </c:pt>
                <c:pt idx="11937">
                  <c:v>4.1473112499999996</c:v>
                </c:pt>
                <c:pt idx="11938">
                  <c:v>4.1469674999999997</c:v>
                </c:pt>
                <c:pt idx="11939">
                  <c:v>4.1465921875007998</c:v>
                </c:pt>
                <c:pt idx="11940">
                  <c:v>4.1466568750016002</c:v>
                </c:pt>
                <c:pt idx="11941">
                  <c:v>4.1470346875007991</c:v>
                </c:pt>
                <c:pt idx="11942">
                  <c:v>4.1470290624992003</c:v>
                </c:pt>
                <c:pt idx="11943">
                  <c:v>4.1466934375007991</c:v>
                </c:pt>
                <c:pt idx="11944">
                  <c:v>4.1462809375007996</c:v>
                </c:pt>
                <c:pt idx="11945">
                  <c:v>4.1458046875007994</c:v>
                </c:pt>
                <c:pt idx="11946">
                  <c:v>4.1454162500000002</c:v>
                </c:pt>
                <c:pt idx="11947">
                  <c:v>4.1450240624992007</c:v>
                </c:pt>
                <c:pt idx="11948">
                  <c:v>4.1447631250016004</c:v>
                </c:pt>
                <c:pt idx="11949">
                  <c:v>4.1444143750016007</c:v>
                </c:pt>
                <c:pt idx="11950">
                  <c:v>4.1444850000000004</c:v>
                </c:pt>
                <c:pt idx="11951">
                  <c:v>4.1449206250016006</c:v>
                </c:pt>
                <c:pt idx="11952">
                  <c:v>4.1452665624992004</c:v>
                </c:pt>
                <c:pt idx="11953">
                  <c:v>4.1455868750016007</c:v>
                </c:pt>
                <c:pt idx="11954">
                  <c:v>4.1459390624992007</c:v>
                </c:pt>
                <c:pt idx="11955">
                  <c:v>4.1462806250016007</c:v>
                </c:pt>
                <c:pt idx="11956">
                  <c:v>4.1466562500000004</c:v>
                </c:pt>
                <c:pt idx="11957">
                  <c:v>4.147070625001601</c:v>
                </c:pt>
                <c:pt idx="11958">
                  <c:v>4.1474512499999996</c:v>
                </c:pt>
                <c:pt idx="11959">
                  <c:v>4.1478450000000002</c:v>
                </c:pt>
                <c:pt idx="11960">
                  <c:v>4.1482090624992001</c:v>
                </c:pt>
                <c:pt idx="11961">
                  <c:v>4.1485525000000001</c:v>
                </c:pt>
                <c:pt idx="11962">
                  <c:v>4.14821375</c:v>
                </c:pt>
                <c:pt idx="11963">
                  <c:v>4.1477234375007992</c:v>
                </c:pt>
                <c:pt idx="11964">
                  <c:v>4.1471393750016006</c:v>
                </c:pt>
                <c:pt idx="11965">
                  <c:v>4.1467771875007999</c:v>
                </c:pt>
                <c:pt idx="11966">
                  <c:v>4.1461709375007993</c:v>
                </c:pt>
                <c:pt idx="11967">
                  <c:v>4.1456959375007996</c:v>
                </c:pt>
                <c:pt idx="11968">
                  <c:v>4.1452099999999996</c:v>
                </c:pt>
                <c:pt idx="11969">
                  <c:v>4.1447996875007993</c:v>
                </c:pt>
                <c:pt idx="11970">
                  <c:v>4.1443993750016004</c:v>
                </c:pt>
                <c:pt idx="11971">
                  <c:v>4.1439565624992003</c:v>
                </c:pt>
                <c:pt idx="11972">
                  <c:v>4.1434525000000004</c:v>
                </c:pt>
                <c:pt idx="11973">
                  <c:v>4.1431137500000004</c:v>
                </c:pt>
                <c:pt idx="11974">
                  <c:v>4.14276</c:v>
                </c:pt>
                <c:pt idx="11975">
                  <c:v>4.1423943750016008</c:v>
                </c:pt>
                <c:pt idx="11976">
                  <c:v>4.1419318750016005</c:v>
                </c:pt>
                <c:pt idx="11977">
                  <c:v>4.1413531250016007</c:v>
                </c:pt>
                <c:pt idx="11978">
                  <c:v>4.1409903124992002</c:v>
                </c:pt>
                <c:pt idx="11979">
                  <c:v>4.1406696875007993</c:v>
                </c:pt>
                <c:pt idx="11980">
                  <c:v>4.1403074999999996</c:v>
                </c:pt>
                <c:pt idx="11981">
                  <c:v>4.1398859375007993</c:v>
                </c:pt>
                <c:pt idx="11982">
                  <c:v>4.1394362500000002</c:v>
                </c:pt>
                <c:pt idx="11983">
                  <c:v>4.1389893750016009</c:v>
                </c:pt>
                <c:pt idx="11984">
                  <c:v>4.1385278124992002</c:v>
                </c:pt>
                <c:pt idx="11985">
                  <c:v>4.1381340624992005</c:v>
                </c:pt>
                <c:pt idx="11986">
                  <c:v>4.1377528124992002</c:v>
                </c:pt>
                <c:pt idx="11987">
                  <c:v>4.1374006250016002</c:v>
                </c:pt>
                <c:pt idx="11988">
                  <c:v>4.1370565624992004</c:v>
                </c:pt>
                <c:pt idx="11989">
                  <c:v>4.1367271875007994</c:v>
                </c:pt>
                <c:pt idx="11990">
                  <c:v>4.1363675000000004</c:v>
                </c:pt>
                <c:pt idx="11991">
                  <c:v>4.1359009375007991</c:v>
                </c:pt>
                <c:pt idx="11992">
                  <c:v>4.1354743750016008</c:v>
                </c:pt>
                <c:pt idx="11993">
                  <c:v>4.1351231250016003</c:v>
                </c:pt>
                <c:pt idx="11994">
                  <c:v>4.1347315624992005</c:v>
                </c:pt>
                <c:pt idx="11995">
                  <c:v>4.1350956250016004</c:v>
                </c:pt>
                <c:pt idx="11996">
                  <c:v>4.1354296875007996</c:v>
                </c:pt>
                <c:pt idx="11997">
                  <c:v>4.1358912500000002</c:v>
                </c:pt>
                <c:pt idx="11998">
                  <c:v>4.1362890624992001</c:v>
                </c:pt>
                <c:pt idx="11999">
                  <c:v>4.1367506250016008</c:v>
                </c:pt>
                <c:pt idx="12000">
                  <c:v>4.1372034375007996</c:v>
                </c:pt>
                <c:pt idx="12001">
                  <c:v>4.1375837500000001</c:v>
                </c:pt>
                <c:pt idx="12002">
                  <c:v>4.1379434375007991</c:v>
                </c:pt>
                <c:pt idx="12003">
                  <c:v>4.1382706250016001</c:v>
                </c:pt>
                <c:pt idx="12004">
                  <c:v>4.1386168750016008</c:v>
                </c:pt>
                <c:pt idx="12005">
                  <c:v>4.1389950000000004</c:v>
                </c:pt>
                <c:pt idx="12006">
                  <c:v>4.1393434375007994</c:v>
                </c:pt>
                <c:pt idx="12007">
                  <c:v>4.1397578124992007</c:v>
                </c:pt>
                <c:pt idx="12008">
                  <c:v>4.1401250000000003</c:v>
                </c:pt>
                <c:pt idx="12009">
                  <c:v>4.1405146875007999</c:v>
                </c:pt>
                <c:pt idx="12010">
                  <c:v>4.1408359375007997</c:v>
                </c:pt>
                <c:pt idx="12011">
                  <c:v>4.1412062499999998</c:v>
                </c:pt>
                <c:pt idx="12012">
                  <c:v>4.1415949999999997</c:v>
                </c:pt>
                <c:pt idx="12013">
                  <c:v>4.1412043750016005</c:v>
                </c:pt>
                <c:pt idx="12014">
                  <c:v>4.1408356250016007</c:v>
                </c:pt>
                <c:pt idx="12015">
                  <c:v>4.1405056250016008</c:v>
                </c:pt>
                <c:pt idx="12016">
                  <c:v>4.1401618750016009</c:v>
                </c:pt>
                <c:pt idx="12017">
                  <c:v>4.1398128124992004</c:v>
                </c:pt>
                <c:pt idx="12018">
                  <c:v>4.1394396875007997</c:v>
                </c:pt>
                <c:pt idx="12019">
                  <c:v>4.1398706250016009</c:v>
                </c:pt>
                <c:pt idx="12020">
                  <c:v>4.1401596875007991</c:v>
                </c:pt>
                <c:pt idx="12021">
                  <c:v>4.1398137500000001</c:v>
                </c:pt>
                <c:pt idx="12022">
                  <c:v>4.1393631250016005</c:v>
                </c:pt>
                <c:pt idx="12023">
                  <c:v>4.1387728124992007</c:v>
                </c:pt>
                <c:pt idx="12024">
                  <c:v>4.1384365624992006</c:v>
                </c:pt>
                <c:pt idx="12025">
                  <c:v>4.1379321875007999</c:v>
                </c:pt>
                <c:pt idx="12026">
                  <c:v>4.1374359375007996</c:v>
                </c:pt>
                <c:pt idx="12027">
                  <c:v>4.1370684375007993</c:v>
                </c:pt>
                <c:pt idx="12028">
                  <c:v>4.1373787499999999</c:v>
                </c:pt>
                <c:pt idx="12029">
                  <c:v>4.1370181250016005</c:v>
                </c:pt>
                <c:pt idx="12030">
                  <c:v>4.1369031250016004</c:v>
                </c:pt>
                <c:pt idx="12031">
                  <c:v>4.1364503124992007</c:v>
                </c:pt>
                <c:pt idx="12032">
                  <c:v>4.1360021875007993</c:v>
                </c:pt>
                <c:pt idx="12033">
                  <c:v>4.1355934375007992</c:v>
                </c:pt>
                <c:pt idx="12034">
                  <c:v>4.1352678124992002</c:v>
                </c:pt>
                <c:pt idx="12035">
                  <c:v>4.1349059375007995</c:v>
                </c:pt>
                <c:pt idx="12036">
                  <c:v>4.1344643750016008</c:v>
                </c:pt>
                <c:pt idx="12037">
                  <c:v>4.1341284375007996</c:v>
                </c:pt>
                <c:pt idx="12038">
                  <c:v>4.1340124999999999</c:v>
                </c:pt>
                <c:pt idx="12039">
                  <c:v>4.1343553124992001</c:v>
                </c:pt>
                <c:pt idx="12040">
                  <c:v>4.1346762500000001</c:v>
                </c:pt>
                <c:pt idx="12041">
                  <c:v>4.1350012500000002</c:v>
                </c:pt>
                <c:pt idx="12042">
                  <c:v>4.1353625000000003</c:v>
                </c:pt>
                <c:pt idx="12043">
                  <c:v>4.1357246875007991</c:v>
                </c:pt>
                <c:pt idx="12044">
                  <c:v>4.1361031250016005</c:v>
                </c:pt>
                <c:pt idx="12045">
                  <c:v>4.1365350000000003</c:v>
                </c:pt>
                <c:pt idx="12046">
                  <c:v>4.1369609375007999</c:v>
                </c:pt>
                <c:pt idx="12047">
                  <c:v>4.1373378124992009</c:v>
                </c:pt>
                <c:pt idx="12048">
                  <c:v>4.1376778124992004</c:v>
                </c:pt>
                <c:pt idx="12049">
                  <c:v>4.138001875001601</c:v>
                </c:pt>
                <c:pt idx="12050">
                  <c:v>4.1383912499999997</c:v>
                </c:pt>
                <c:pt idx="12051">
                  <c:v>4.1388115624992006</c:v>
                </c:pt>
                <c:pt idx="12052">
                  <c:v>4.1384893750016003</c:v>
                </c:pt>
                <c:pt idx="12053">
                  <c:v>4.1381328124992001</c:v>
                </c:pt>
                <c:pt idx="12054">
                  <c:v>4.1377412500000004</c:v>
                </c:pt>
                <c:pt idx="12055">
                  <c:v>4.1373368750016004</c:v>
                </c:pt>
                <c:pt idx="12056">
                  <c:v>4.1369618750016004</c:v>
                </c:pt>
                <c:pt idx="12057">
                  <c:v>4.1368184375007999</c:v>
                </c:pt>
                <c:pt idx="12058">
                  <c:v>4.1370409375007995</c:v>
                </c:pt>
                <c:pt idx="12059">
                  <c:v>4.1373775000000004</c:v>
                </c:pt>
                <c:pt idx="12060">
                  <c:v>4.1370253124992002</c:v>
                </c:pt>
                <c:pt idx="12061">
                  <c:v>4.1364828124992004</c:v>
                </c:pt>
                <c:pt idx="12062">
                  <c:v>4.1360681250016009</c:v>
                </c:pt>
                <c:pt idx="12063">
                  <c:v>4.1356503124992008</c:v>
                </c:pt>
                <c:pt idx="12064">
                  <c:v>4.1351609375007996</c:v>
                </c:pt>
                <c:pt idx="12065">
                  <c:v>4.134646875001601</c:v>
                </c:pt>
                <c:pt idx="12066">
                  <c:v>4.1341081250016005</c:v>
                </c:pt>
                <c:pt idx="12067">
                  <c:v>4.1335559375007991</c:v>
                </c:pt>
                <c:pt idx="12068">
                  <c:v>4.1329646875007997</c:v>
                </c:pt>
                <c:pt idx="12069">
                  <c:v>4.1324362499999996</c:v>
                </c:pt>
                <c:pt idx="12070">
                  <c:v>4.1319625000000002</c:v>
                </c:pt>
                <c:pt idx="12071">
                  <c:v>4.1315809375007992</c:v>
                </c:pt>
                <c:pt idx="12072">
                  <c:v>4.1312581250016009</c:v>
                </c:pt>
                <c:pt idx="12073">
                  <c:v>4.1307631250016001</c:v>
                </c:pt>
                <c:pt idx="12074">
                  <c:v>4.1304215624992002</c:v>
                </c:pt>
                <c:pt idx="12075">
                  <c:v>4.1305631250016006</c:v>
                </c:pt>
                <c:pt idx="12076">
                  <c:v>4.1309381250016006</c:v>
                </c:pt>
                <c:pt idx="12077">
                  <c:v>4.1313943750016007</c:v>
                </c:pt>
                <c:pt idx="12078">
                  <c:v>4.1318978124992007</c:v>
                </c:pt>
                <c:pt idx="12079">
                  <c:v>4.1322231250016008</c:v>
                </c:pt>
                <c:pt idx="12080">
                  <c:v>4.1325490624992005</c:v>
                </c:pt>
                <c:pt idx="12081">
                  <c:v>4.13291875</c:v>
                </c:pt>
                <c:pt idx="12082">
                  <c:v>4.1326031250016007</c:v>
                </c:pt>
                <c:pt idx="12083">
                  <c:v>4.1322793750016009</c:v>
                </c:pt>
                <c:pt idx="12084">
                  <c:v>4.1327528124992003</c:v>
                </c:pt>
                <c:pt idx="12085">
                  <c:v>4.1330925000000001</c:v>
                </c:pt>
                <c:pt idx="12086">
                  <c:v>4.1326599999999996</c:v>
                </c:pt>
                <c:pt idx="12087">
                  <c:v>4.132324375001601</c:v>
                </c:pt>
                <c:pt idx="12088">
                  <c:v>4.1326834375007993</c:v>
                </c:pt>
                <c:pt idx="12089">
                  <c:v>4.1330303124992005</c:v>
                </c:pt>
                <c:pt idx="12090">
                  <c:v>4.1334274999999998</c:v>
                </c:pt>
                <c:pt idx="12091">
                  <c:v>4.1337696875007994</c:v>
                </c:pt>
                <c:pt idx="12092">
                  <c:v>4.1333893750016006</c:v>
                </c:pt>
                <c:pt idx="12093">
                  <c:v>4.1330384375007991</c:v>
                </c:pt>
                <c:pt idx="12094">
                  <c:v>4.1325618750016009</c:v>
                </c:pt>
                <c:pt idx="12095">
                  <c:v>4.1322124999999996</c:v>
                </c:pt>
                <c:pt idx="12096">
                  <c:v>4.1325390624992009</c:v>
                </c:pt>
                <c:pt idx="12097">
                  <c:v>4.1322184375007991</c:v>
                </c:pt>
                <c:pt idx="12098">
                  <c:v>4.1317909375007993</c:v>
                </c:pt>
                <c:pt idx="12099">
                  <c:v>4.1314034375007997</c:v>
                </c:pt>
                <c:pt idx="12100">
                  <c:v>4.1309743750016006</c:v>
                </c:pt>
                <c:pt idx="12101">
                  <c:v>4.1305553124992009</c:v>
                </c:pt>
                <c:pt idx="12102">
                  <c:v>4.1302096875007992</c:v>
                </c:pt>
                <c:pt idx="12103">
                  <c:v>4.1297996875007996</c:v>
                </c:pt>
                <c:pt idx="12104">
                  <c:v>4.1294453124992003</c:v>
                </c:pt>
                <c:pt idx="12105">
                  <c:v>4.1298096875007992</c:v>
                </c:pt>
                <c:pt idx="12106">
                  <c:v>4.1301550000000002</c:v>
                </c:pt>
                <c:pt idx="12107">
                  <c:v>4.1305609375007997</c:v>
                </c:pt>
                <c:pt idx="12108">
                  <c:v>4.1310018750016004</c:v>
                </c:pt>
                <c:pt idx="12109">
                  <c:v>4.1314671875007996</c:v>
                </c:pt>
                <c:pt idx="12110">
                  <c:v>4.1318193750016006</c:v>
                </c:pt>
                <c:pt idx="12111">
                  <c:v>4.1322150000000004</c:v>
                </c:pt>
                <c:pt idx="12112">
                  <c:v>4.1326303124992005</c:v>
                </c:pt>
                <c:pt idx="12113">
                  <c:v>4.1329646875007997</c:v>
                </c:pt>
                <c:pt idx="12114">
                  <c:v>4.1333659375007992</c:v>
                </c:pt>
                <c:pt idx="12115">
                  <c:v>4.1337459375007999</c:v>
                </c:pt>
                <c:pt idx="12116">
                  <c:v>4.1340750000000002</c:v>
                </c:pt>
                <c:pt idx="12117">
                  <c:v>4.1345118750016008</c:v>
                </c:pt>
                <c:pt idx="12118">
                  <c:v>4.1348418750016007</c:v>
                </c:pt>
                <c:pt idx="12119">
                  <c:v>4.1343478124992004</c:v>
                </c:pt>
                <c:pt idx="12120">
                  <c:v>4.1337443750016005</c:v>
                </c:pt>
                <c:pt idx="12121">
                  <c:v>4.1334143750016006</c:v>
                </c:pt>
                <c:pt idx="12122">
                  <c:v>4.1330106250016003</c:v>
                </c:pt>
                <c:pt idx="12123">
                  <c:v>4.1326028124992007</c:v>
                </c:pt>
                <c:pt idx="12124">
                  <c:v>4.1322240624992004</c:v>
                </c:pt>
                <c:pt idx="12125">
                  <c:v>4.1318243750016004</c:v>
                </c:pt>
                <c:pt idx="12126">
                  <c:v>4.131468125001601</c:v>
                </c:pt>
                <c:pt idx="12127">
                  <c:v>4.1309018750016007</c:v>
                </c:pt>
                <c:pt idx="12128">
                  <c:v>4.1304728124992005</c:v>
                </c:pt>
                <c:pt idx="12129">
                  <c:v>4.1301459375007994</c:v>
                </c:pt>
                <c:pt idx="12130">
                  <c:v>4.1297971875007997</c:v>
                </c:pt>
                <c:pt idx="12131">
                  <c:v>4.1294406250016005</c:v>
                </c:pt>
                <c:pt idx="12132">
                  <c:v>4.1291165624992008</c:v>
                </c:pt>
                <c:pt idx="12133">
                  <c:v>4.1286759375007991</c:v>
                </c:pt>
                <c:pt idx="12134">
                  <c:v>4.1283290624992004</c:v>
                </c:pt>
                <c:pt idx="12135">
                  <c:v>4.1279778124992008</c:v>
                </c:pt>
                <c:pt idx="12136">
                  <c:v>4.1275418750016009</c:v>
                </c:pt>
                <c:pt idx="12137">
                  <c:v>4.1271046875007995</c:v>
                </c:pt>
                <c:pt idx="12138">
                  <c:v>4.1267174999999998</c:v>
                </c:pt>
                <c:pt idx="12139">
                  <c:v>4.1261787500000002</c:v>
                </c:pt>
                <c:pt idx="12140">
                  <c:v>4.1256015624992006</c:v>
                </c:pt>
                <c:pt idx="12141">
                  <c:v>4.1249531250016007</c:v>
                </c:pt>
                <c:pt idx="12142">
                  <c:v>4.1245390624992009</c:v>
                </c:pt>
                <c:pt idx="12143">
                  <c:v>4.1241784375007997</c:v>
                </c:pt>
                <c:pt idx="12144">
                  <c:v>4.1238487499999996</c:v>
                </c:pt>
                <c:pt idx="12145">
                  <c:v>4.1232590624992005</c:v>
                </c:pt>
                <c:pt idx="12146">
                  <c:v>4.1228550000000004</c:v>
                </c:pt>
                <c:pt idx="12147">
                  <c:v>4.1225243750016007</c:v>
                </c:pt>
                <c:pt idx="12148">
                  <c:v>4.1229015624992007</c:v>
                </c:pt>
                <c:pt idx="12149">
                  <c:v>4.1232640624992003</c:v>
                </c:pt>
                <c:pt idx="12150">
                  <c:v>4.1236103124992001</c:v>
                </c:pt>
                <c:pt idx="12151">
                  <c:v>4.1240021875007997</c:v>
                </c:pt>
                <c:pt idx="12152">
                  <c:v>4.1243449999999999</c:v>
                </c:pt>
                <c:pt idx="12153">
                  <c:v>4.1246725</c:v>
                </c:pt>
                <c:pt idx="12154">
                  <c:v>4.1250706250016007</c:v>
                </c:pt>
                <c:pt idx="12155">
                  <c:v>4.1253934375007999</c:v>
                </c:pt>
                <c:pt idx="12156">
                  <c:v>4.1257881250016002</c:v>
                </c:pt>
                <c:pt idx="12157">
                  <c:v>4.1261646875007996</c:v>
                </c:pt>
                <c:pt idx="12158">
                  <c:v>4.1265062500000003</c:v>
                </c:pt>
                <c:pt idx="12159">
                  <c:v>4.1263062499999998</c:v>
                </c:pt>
                <c:pt idx="12160">
                  <c:v>4.1259750000000004</c:v>
                </c:pt>
                <c:pt idx="12161">
                  <c:v>4.1254078124992004</c:v>
                </c:pt>
                <c:pt idx="12162">
                  <c:v>4.1247274999999997</c:v>
                </c:pt>
                <c:pt idx="12163">
                  <c:v>4.1241346875007991</c:v>
                </c:pt>
                <c:pt idx="12164">
                  <c:v>4.1237743750016005</c:v>
                </c:pt>
                <c:pt idx="12165">
                  <c:v>4.1232496875007998</c:v>
                </c:pt>
                <c:pt idx="12166">
                  <c:v>4.122763125001601</c:v>
                </c:pt>
                <c:pt idx="12167">
                  <c:v>4.1224365624992005</c:v>
                </c:pt>
                <c:pt idx="12168">
                  <c:v>4.1221003124992004</c:v>
                </c:pt>
                <c:pt idx="12169">
                  <c:v>4.1217365624992004</c:v>
                </c:pt>
                <c:pt idx="12170">
                  <c:v>4.1212853124992002</c:v>
                </c:pt>
                <c:pt idx="12171">
                  <c:v>4.1208925000000001</c:v>
                </c:pt>
                <c:pt idx="12172">
                  <c:v>4.1205100000000003</c:v>
                </c:pt>
                <c:pt idx="12173">
                  <c:v>4.1201209375007997</c:v>
                </c:pt>
                <c:pt idx="12174">
                  <c:v>4.1196881250016002</c:v>
                </c:pt>
                <c:pt idx="12175">
                  <c:v>4.1193128124992002</c:v>
                </c:pt>
                <c:pt idx="12176">
                  <c:v>4.1187015624992007</c:v>
                </c:pt>
                <c:pt idx="12177">
                  <c:v>4.1183118750016003</c:v>
                </c:pt>
                <c:pt idx="12178">
                  <c:v>4.1178059375007994</c:v>
                </c:pt>
                <c:pt idx="12179">
                  <c:v>4.1173337500000002</c:v>
                </c:pt>
                <c:pt idx="12180">
                  <c:v>4.1167665624992003</c:v>
                </c:pt>
                <c:pt idx="12181">
                  <c:v>4.1162009375007997</c:v>
                </c:pt>
                <c:pt idx="12182">
                  <c:v>4.1156756250016002</c:v>
                </c:pt>
                <c:pt idx="12183">
                  <c:v>4.115115625001601</c:v>
                </c:pt>
                <c:pt idx="12184">
                  <c:v>4.1145571875007994</c:v>
                </c:pt>
                <c:pt idx="12185">
                  <c:v>4.1140006250016006</c:v>
                </c:pt>
                <c:pt idx="12186">
                  <c:v>4.1134528124992009</c:v>
                </c:pt>
                <c:pt idx="12187">
                  <c:v>4.1129571875007995</c:v>
                </c:pt>
                <c:pt idx="12188">
                  <c:v>4.1125662500000004</c:v>
                </c:pt>
                <c:pt idx="12189">
                  <c:v>4.1120928124992009</c:v>
                </c:pt>
                <c:pt idx="12190">
                  <c:v>4.1117340624992007</c:v>
                </c:pt>
                <c:pt idx="12191">
                  <c:v>4.1113734375007995</c:v>
                </c:pt>
                <c:pt idx="12192">
                  <c:v>4.1108106250016005</c:v>
                </c:pt>
                <c:pt idx="12193">
                  <c:v>4.1103028124992003</c:v>
                </c:pt>
                <c:pt idx="12194">
                  <c:v>4.1098774999999996</c:v>
                </c:pt>
                <c:pt idx="12195">
                  <c:v>4.1094271875007999</c:v>
                </c:pt>
                <c:pt idx="12196">
                  <c:v>4.1090650000000002</c:v>
                </c:pt>
                <c:pt idx="12197">
                  <c:v>4.1087246875007999</c:v>
                </c:pt>
                <c:pt idx="12198">
                  <c:v>4.1083274999999997</c:v>
                </c:pt>
                <c:pt idx="12199">
                  <c:v>4.1080059375007991</c:v>
                </c:pt>
                <c:pt idx="12200">
                  <c:v>4.1076550000000003</c:v>
                </c:pt>
                <c:pt idx="12201">
                  <c:v>4.1070546875007992</c:v>
                </c:pt>
                <c:pt idx="12202">
                  <c:v>4.1066865624992008</c:v>
                </c:pt>
                <c:pt idx="12203">
                  <c:v>4.1062821875007991</c:v>
                </c:pt>
                <c:pt idx="12204">
                  <c:v>4.1059321875007999</c:v>
                </c:pt>
                <c:pt idx="12205">
                  <c:v>4.1053974999999996</c:v>
                </c:pt>
                <c:pt idx="12206">
                  <c:v>4.1050190624992009</c:v>
                </c:pt>
                <c:pt idx="12207">
                  <c:v>4.1046725000000004</c:v>
                </c:pt>
                <c:pt idx="12208">
                  <c:v>4.1045996875007997</c:v>
                </c:pt>
                <c:pt idx="12209">
                  <c:v>4.1049453124992006</c:v>
                </c:pt>
                <c:pt idx="12210">
                  <c:v>4.1052978124992006</c:v>
                </c:pt>
                <c:pt idx="12211">
                  <c:v>4.1049087499999999</c:v>
                </c:pt>
                <c:pt idx="12212">
                  <c:v>4.1045606250016009</c:v>
                </c:pt>
                <c:pt idx="12213">
                  <c:v>4.1042068750016005</c:v>
                </c:pt>
                <c:pt idx="12214">
                  <c:v>4.1038715624992008</c:v>
                </c:pt>
                <c:pt idx="12215">
                  <c:v>4.1035450000000004</c:v>
                </c:pt>
                <c:pt idx="12216">
                  <c:v>4.1039081250016007</c:v>
                </c:pt>
                <c:pt idx="12217">
                  <c:v>4.1042821875007993</c:v>
                </c:pt>
                <c:pt idx="12218">
                  <c:v>4.1046903124992005</c:v>
                </c:pt>
                <c:pt idx="12219">
                  <c:v>4.1049862499999996</c:v>
                </c:pt>
                <c:pt idx="12220">
                  <c:v>4.1054240624992007</c:v>
                </c:pt>
                <c:pt idx="12221">
                  <c:v>4.1057834375007998</c:v>
                </c:pt>
                <c:pt idx="12222">
                  <c:v>4.1061218750016009</c:v>
                </c:pt>
                <c:pt idx="12223">
                  <c:v>4.1057384375007997</c:v>
                </c:pt>
                <c:pt idx="12224">
                  <c:v>4.1053268750016008</c:v>
                </c:pt>
                <c:pt idx="12225">
                  <c:v>4.10490625</c:v>
                </c:pt>
                <c:pt idx="12226">
                  <c:v>4.1045090624992007</c:v>
                </c:pt>
                <c:pt idx="12227">
                  <c:v>4.1044756250016006</c:v>
                </c:pt>
                <c:pt idx="12228">
                  <c:v>4.1041290624992008</c:v>
                </c:pt>
                <c:pt idx="12229">
                  <c:v>4.1037543750016008</c:v>
                </c:pt>
                <c:pt idx="12230">
                  <c:v>4.1032137500000001</c:v>
                </c:pt>
                <c:pt idx="12231">
                  <c:v>4.1027631250016006</c:v>
                </c:pt>
                <c:pt idx="12232">
                  <c:v>4.1023837500000004</c:v>
                </c:pt>
                <c:pt idx="12233">
                  <c:v>4.1019281250016002</c:v>
                </c:pt>
                <c:pt idx="12234">
                  <c:v>4.1015596875007994</c:v>
                </c:pt>
                <c:pt idx="12235">
                  <c:v>4.1012068750016004</c:v>
                </c:pt>
                <c:pt idx="12236">
                  <c:v>4.1008624999999999</c:v>
                </c:pt>
                <c:pt idx="12237">
                  <c:v>4.1005037499999997</c:v>
                </c:pt>
                <c:pt idx="12238">
                  <c:v>4.1001346875007991</c:v>
                </c:pt>
                <c:pt idx="12239">
                  <c:v>4.0997778124992008</c:v>
                </c:pt>
                <c:pt idx="12240">
                  <c:v>4.0993846875007991</c:v>
                </c:pt>
                <c:pt idx="12241">
                  <c:v>4.099045625001601</c:v>
                </c:pt>
                <c:pt idx="12242">
                  <c:v>4.0986140624992009</c:v>
                </c:pt>
                <c:pt idx="12243">
                  <c:v>4.0982621875007998</c:v>
                </c:pt>
                <c:pt idx="12244">
                  <c:v>4.0978831250016006</c:v>
                </c:pt>
                <c:pt idx="12245">
                  <c:v>4.0974571875007992</c:v>
                </c:pt>
                <c:pt idx="12246">
                  <c:v>4.0971221875007995</c:v>
                </c:pt>
                <c:pt idx="12247">
                  <c:v>4.0967393750016008</c:v>
                </c:pt>
                <c:pt idx="12248">
                  <c:v>4.0963003124992001</c:v>
                </c:pt>
                <c:pt idx="12249">
                  <c:v>4.0958762499999999</c:v>
                </c:pt>
                <c:pt idx="12250">
                  <c:v>4.0955415624992009</c:v>
                </c:pt>
                <c:pt idx="12251">
                  <c:v>4.0951559375007998</c:v>
                </c:pt>
                <c:pt idx="12252">
                  <c:v>4.0947909375007994</c:v>
                </c:pt>
                <c:pt idx="12253">
                  <c:v>4.0951840624992002</c:v>
                </c:pt>
                <c:pt idx="12254">
                  <c:v>4.0955759375007998</c:v>
                </c:pt>
                <c:pt idx="12255">
                  <c:v>4.0960071875007991</c:v>
                </c:pt>
                <c:pt idx="12256">
                  <c:v>4.0964049999999999</c:v>
                </c:pt>
                <c:pt idx="12257">
                  <c:v>4.0967409375007993</c:v>
                </c:pt>
                <c:pt idx="12258">
                  <c:v>4.0971262499999996</c:v>
                </c:pt>
                <c:pt idx="12259">
                  <c:v>4.0975168750016007</c:v>
                </c:pt>
                <c:pt idx="12260">
                  <c:v>4.0978603124992006</c:v>
                </c:pt>
                <c:pt idx="12261">
                  <c:v>4.0974443750016007</c:v>
                </c:pt>
                <c:pt idx="12262">
                  <c:v>4.0971165624992008</c:v>
                </c:pt>
                <c:pt idx="12263">
                  <c:v>4.0967431250016002</c:v>
                </c:pt>
                <c:pt idx="12264">
                  <c:v>4.0969531250016002</c:v>
                </c:pt>
                <c:pt idx="12265">
                  <c:v>4.0965434375007996</c:v>
                </c:pt>
                <c:pt idx="12266">
                  <c:v>4.0961821875007995</c:v>
                </c:pt>
                <c:pt idx="12267">
                  <c:v>4.0955259375007991</c:v>
                </c:pt>
                <c:pt idx="12268">
                  <c:v>4.0951718750016006</c:v>
                </c:pt>
                <c:pt idx="12269">
                  <c:v>4.0947943750016007</c:v>
                </c:pt>
                <c:pt idx="12270">
                  <c:v>4.094455</c:v>
                </c:pt>
                <c:pt idx="12271">
                  <c:v>4.0940940624992006</c:v>
                </c:pt>
                <c:pt idx="12272">
                  <c:v>4.0937140624992008</c:v>
                </c:pt>
                <c:pt idx="12273">
                  <c:v>4.0933284375007997</c:v>
                </c:pt>
                <c:pt idx="12274">
                  <c:v>4.0929415624992007</c:v>
                </c:pt>
                <c:pt idx="12275">
                  <c:v>4.0925615624992009</c:v>
                </c:pt>
                <c:pt idx="12276">
                  <c:v>4.092225</c:v>
                </c:pt>
                <c:pt idx="12277">
                  <c:v>4.0916346875007994</c:v>
                </c:pt>
                <c:pt idx="12278">
                  <c:v>4.0913115624992002</c:v>
                </c:pt>
                <c:pt idx="12279">
                  <c:v>4.0909784375007998</c:v>
                </c:pt>
                <c:pt idx="12280">
                  <c:v>4.0903240624992003</c:v>
                </c:pt>
                <c:pt idx="12281">
                  <c:v>4.0899696875007994</c:v>
                </c:pt>
                <c:pt idx="12282">
                  <c:v>4.0896218750016002</c:v>
                </c:pt>
                <c:pt idx="12283">
                  <c:v>4.0891187499999999</c:v>
                </c:pt>
                <c:pt idx="12284">
                  <c:v>4.0885490624992009</c:v>
                </c:pt>
                <c:pt idx="12285">
                  <c:v>4.0880746875007992</c:v>
                </c:pt>
                <c:pt idx="12286">
                  <c:v>4.0877074999999996</c:v>
                </c:pt>
                <c:pt idx="12287">
                  <c:v>4.0872243750016004</c:v>
                </c:pt>
                <c:pt idx="12288">
                  <c:v>4.0870709375007994</c:v>
                </c:pt>
                <c:pt idx="12289">
                  <c:v>4.0867321875007994</c:v>
                </c:pt>
                <c:pt idx="12290">
                  <c:v>4.0864028124992009</c:v>
                </c:pt>
                <c:pt idx="12291">
                  <c:v>4.0860503124992009</c:v>
                </c:pt>
                <c:pt idx="12292">
                  <c:v>4.0857109375007994</c:v>
                </c:pt>
                <c:pt idx="12293">
                  <c:v>4.0852734375007991</c:v>
                </c:pt>
                <c:pt idx="12294">
                  <c:v>4.0848421875007999</c:v>
                </c:pt>
                <c:pt idx="12295">
                  <c:v>4.0843515624992008</c:v>
                </c:pt>
                <c:pt idx="12296">
                  <c:v>4.0837821875007991</c:v>
                </c:pt>
                <c:pt idx="12297">
                  <c:v>4.0831549999999996</c:v>
                </c:pt>
                <c:pt idx="12298">
                  <c:v>4.0826790624992002</c:v>
                </c:pt>
                <c:pt idx="12299">
                  <c:v>4.0816640624992004</c:v>
                </c:pt>
                <c:pt idx="12300">
                  <c:v>4.0742284375007998</c:v>
                </c:pt>
                <c:pt idx="12301">
                  <c:v>4.0645656250016007</c:v>
                </c:pt>
                <c:pt idx="12302">
                  <c:v>4.0541184375007999</c:v>
                </c:pt>
                <c:pt idx="12303">
                  <c:v>4.0431568750016007</c:v>
                </c:pt>
                <c:pt idx="12304">
                  <c:v>4.0318762499999998</c:v>
                </c:pt>
                <c:pt idx="12305">
                  <c:v>4.0203915624992002</c:v>
                </c:pt>
                <c:pt idx="12306">
                  <c:v>4.0087709375007998</c:v>
                </c:pt>
                <c:pt idx="12307">
                  <c:v>3.9970112499999999</c:v>
                </c:pt>
                <c:pt idx="12308">
                  <c:v>3.9853046875007996</c:v>
                </c:pt>
                <c:pt idx="12309">
                  <c:v>3.9740434375007996</c:v>
                </c:pt>
                <c:pt idx="12310">
                  <c:v>3.96913625</c:v>
                </c:pt>
                <c:pt idx="12311">
                  <c:v>3.96649875</c:v>
                </c:pt>
                <c:pt idx="12312">
                  <c:v>3.9646034375007995</c:v>
                </c:pt>
                <c:pt idx="12313">
                  <c:v>3.96319</c:v>
                </c:pt>
                <c:pt idx="12314">
                  <c:v>3.9620693750016005</c:v>
                </c:pt>
                <c:pt idx="12315">
                  <c:v>3.96123</c:v>
                </c:pt>
                <c:pt idx="12316">
                  <c:v>3.9605412499999999</c:v>
                </c:pt>
                <c:pt idx="12317">
                  <c:v>3.9600050000000002</c:v>
                </c:pt>
                <c:pt idx="12318">
                  <c:v>3.9595465624992006</c:v>
                </c:pt>
                <c:pt idx="12319">
                  <c:v>3.9591640624992004</c:v>
                </c:pt>
                <c:pt idx="12320">
                  <c:v>3.9584856250016007</c:v>
                </c:pt>
                <c:pt idx="12321">
                  <c:v>3.9579706250016007</c:v>
                </c:pt>
                <c:pt idx="12322">
                  <c:v>3.95755875</c:v>
                </c:pt>
                <c:pt idx="12323">
                  <c:v>3.9571371875007997</c:v>
                </c:pt>
                <c:pt idx="12324">
                  <c:v>3.95674875</c:v>
                </c:pt>
                <c:pt idx="12325">
                  <c:v>3.9562834375007996</c:v>
                </c:pt>
                <c:pt idx="12326">
                  <c:v>3.9557731250016004</c:v>
                </c:pt>
                <c:pt idx="12327">
                  <c:v>3.9554512499999999</c:v>
                </c:pt>
                <c:pt idx="12328">
                  <c:v>3.9549859375007994</c:v>
                </c:pt>
                <c:pt idx="12329">
                  <c:v>3.9546031250016007</c:v>
                </c:pt>
                <c:pt idx="12330">
                  <c:v>3.9542581250016005</c:v>
                </c:pt>
                <c:pt idx="12331">
                  <c:v>3.9538331250016006</c:v>
                </c:pt>
                <c:pt idx="12332">
                  <c:v>3.9535009375007997</c:v>
                </c:pt>
                <c:pt idx="12333">
                  <c:v>3.9531728124992007</c:v>
                </c:pt>
                <c:pt idx="12334">
                  <c:v>3.9527843750016007</c:v>
                </c:pt>
                <c:pt idx="12335">
                  <c:v>3.952445</c:v>
                </c:pt>
                <c:pt idx="12336">
                  <c:v>3.9520878124992005</c:v>
                </c:pt>
                <c:pt idx="12337">
                  <c:v>3.9517468750016005</c:v>
                </c:pt>
                <c:pt idx="12338">
                  <c:v>3.9513881250016007</c:v>
                </c:pt>
                <c:pt idx="12339">
                  <c:v>3.9509831250016005</c:v>
                </c:pt>
                <c:pt idx="12340">
                  <c:v>3.9506306250016006</c:v>
                </c:pt>
                <c:pt idx="12341">
                  <c:v>3.9503096875007997</c:v>
                </c:pt>
                <c:pt idx="12342">
                  <c:v>3.9499153124992006</c:v>
                </c:pt>
                <c:pt idx="12343">
                  <c:v>3.949595</c:v>
                </c:pt>
                <c:pt idx="12344">
                  <c:v>3.9492246875007995</c:v>
                </c:pt>
                <c:pt idx="12345">
                  <c:v>3.9488418750016008</c:v>
                </c:pt>
                <c:pt idx="12346">
                  <c:v>3.9484887500000001</c:v>
                </c:pt>
                <c:pt idx="12347">
                  <c:v>3.9481528124992007</c:v>
                </c:pt>
                <c:pt idx="12348">
                  <c:v>3.9477868750016007</c:v>
                </c:pt>
                <c:pt idx="12349">
                  <c:v>3.9474900000000002</c:v>
                </c:pt>
                <c:pt idx="12350">
                  <c:v>3.9472762499999998</c:v>
                </c:pt>
                <c:pt idx="12351">
                  <c:v>3.9476093750016004</c:v>
                </c:pt>
                <c:pt idx="12352">
                  <c:v>3.9479171875007997</c:v>
                </c:pt>
                <c:pt idx="12353">
                  <c:v>3.9481793750016005</c:v>
                </c:pt>
                <c:pt idx="12354">
                  <c:v>3.9485371875007993</c:v>
                </c:pt>
                <c:pt idx="12355">
                  <c:v>3.9481028124992004</c:v>
                </c:pt>
                <c:pt idx="12356">
                  <c:v>3.9475446875007996</c:v>
                </c:pt>
                <c:pt idx="12357">
                  <c:v>3.9471881250016008</c:v>
                </c:pt>
                <c:pt idx="12358">
                  <c:v>3.9468428124992005</c:v>
                </c:pt>
                <c:pt idx="12359">
                  <c:v>3.9464768750016006</c:v>
                </c:pt>
                <c:pt idx="12360">
                  <c:v>3.9461556250016008</c:v>
                </c:pt>
                <c:pt idx="12361">
                  <c:v>3.9458881250016007</c:v>
                </c:pt>
                <c:pt idx="12362">
                  <c:v>3.9462384375007993</c:v>
                </c:pt>
                <c:pt idx="12363">
                  <c:v>3.9467137499999998</c:v>
                </c:pt>
                <c:pt idx="12364">
                  <c:v>3.9471275000000001</c:v>
                </c:pt>
                <c:pt idx="12365">
                  <c:v>3.9475621875007993</c:v>
                </c:pt>
                <c:pt idx="12366">
                  <c:v>3.9479756250016007</c:v>
                </c:pt>
                <c:pt idx="12367">
                  <c:v>3.9483715624992004</c:v>
                </c:pt>
                <c:pt idx="12368">
                  <c:v>3.9488462499999999</c:v>
                </c:pt>
                <c:pt idx="12369">
                  <c:v>3.9492425</c:v>
                </c:pt>
                <c:pt idx="12370">
                  <c:v>3.9495837499999999</c:v>
                </c:pt>
                <c:pt idx="12371">
                  <c:v>3.9499162499999998</c:v>
                </c:pt>
                <c:pt idx="12372">
                  <c:v>3.9502843750016008</c:v>
                </c:pt>
                <c:pt idx="12373">
                  <c:v>3.9506174999999999</c:v>
                </c:pt>
                <c:pt idx="12374">
                  <c:v>3.9502931250016005</c:v>
                </c:pt>
                <c:pt idx="12375">
                  <c:v>3.9497928124992003</c:v>
                </c:pt>
                <c:pt idx="12376">
                  <c:v>3.94945375</c:v>
                </c:pt>
                <c:pt idx="12377">
                  <c:v>3.9489843750016007</c:v>
                </c:pt>
                <c:pt idx="12378">
                  <c:v>3.9485971875007997</c:v>
                </c:pt>
                <c:pt idx="12379">
                  <c:v>3.9479875</c:v>
                </c:pt>
                <c:pt idx="12380">
                  <c:v>3.9474456250016008</c:v>
                </c:pt>
                <c:pt idx="12381">
                  <c:v>3.9470668750016005</c:v>
                </c:pt>
                <c:pt idx="12382">
                  <c:v>3.9466606250016008</c:v>
                </c:pt>
                <c:pt idx="12383">
                  <c:v>3.94624</c:v>
                </c:pt>
                <c:pt idx="12384">
                  <c:v>3.9458953124992004</c:v>
                </c:pt>
                <c:pt idx="12385">
                  <c:v>3.9455071875007994</c:v>
                </c:pt>
                <c:pt idx="12386">
                  <c:v>3.9453571875007993</c:v>
                </c:pt>
                <c:pt idx="12387">
                  <c:v>3.9450050000000001</c:v>
                </c:pt>
                <c:pt idx="12388">
                  <c:v>3.9446565624992007</c:v>
                </c:pt>
                <c:pt idx="12389">
                  <c:v>3.9442406250016004</c:v>
                </c:pt>
                <c:pt idx="12390">
                  <c:v>3.9439199999999999</c:v>
                </c:pt>
                <c:pt idx="12391">
                  <c:v>3.9439081250016006</c:v>
                </c:pt>
                <c:pt idx="12392">
                  <c:v>3.9442490624992006</c:v>
                </c:pt>
                <c:pt idx="12393">
                  <c:v>3.9446234375007996</c:v>
                </c:pt>
                <c:pt idx="12394">
                  <c:v>3.9449909375007994</c:v>
                </c:pt>
                <c:pt idx="12395">
                  <c:v>3.9453737499999999</c:v>
                </c:pt>
                <c:pt idx="12396">
                  <c:v>3.9458278124992003</c:v>
                </c:pt>
                <c:pt idx="12397">
                  <c:v>3.9461896875007993</c:v>
                </c:pt>
                <c:pt idx="12398">
                  <c:v>3.94657875</c:v>
                </c:pt>
                <c:pt idx="12399">
                  <c:v>3.9469706250016006</c:v>
                </c:pt>
                <c:pt idx="12400">
                  <c:v>3.9474146875007996</c:v>
                </c:pt>
                <c:pt idx="12401">
                  <c:v>3.9478550000000001</c:v>
                </c:pt>
                <c:pt idx="12402">
                  <c:v>3.9482293750016004</c:v>
                </c:pt>
                <c:pt idx="12403">
                  <c:v>3.9486234375007996</c:v>
                </c:pt>
                <c:pt idx="12404">
                  <c:v>3.9490503124992005</c:v>
                </c:pt>
                <c:pt idx="12405">
                  <c:v>3.9494578124992006</c:v>
                </c:pt>
                <c:pt idx="12406">
                  <c:v>3.9498137500000001</c:v>
                </c:pt>
                <c:pt idx="12407">
                  <c:v>3.9496428124992007</c:v>
                </c:pt>
                <c:pt idx="12408">
                  <c:v>3.9493100000000001</c:v>
                </c:pt>
                <c:pt idx="12409">
                  <c:v>3.9489443750016004</c:v>
                </c:pt>
                <c:pt idx="12410">
                  <c:v>3.9487009375007993</c:v>
                </c:pt>
                <c:pt idx="12411">
                  <c:v>3.9490699999999999</c:v>
                </c:pt>
                <c:pt idx="12412">
                  <c:v>3.9495284375007995</c:v>
                </c:pt>
                <c:pt idx="12413">
                  <c:v>3.9498868750016007</c:v>
                </c:pt>
                <c:pt idx="12414">
                  <c:v>3.9502534375007996</c:v>
                </c:pt>
                <c:pt idx="12415">
                  <c:v>3.9505996875007994</c:v>
                </c:pt>
                <c:pt idx="12416">
                  <c:v>3.9509625000000002</c:v>
                </c:pt>
                <c:pt idx="12417">
                  <c:v>3.9512906250016004</c:v>
                </c:pt>
                <c:pt idx="12418">
                  <c:v>3.9513384375007994</c:v>
                </c:pt>
                <c:pt idx="12419">
                  <c:v>3.9509746875007994</c:v>
                </c:pt>
                <c:pt idx="12420">
                  <c:v>3.9505971875007995</c:v>
                </c:pt>
                <c:pt idx="12421">
                  <c:v>3.9501618750016005</c:v>
                </c:pt>
                <c:pt idx="12422">
                  <c:v>3.9497403124992005</c:v>
                </c:pt>
                <c:pt idx="12423">
                  <c:v>3.94938375</c:v>
                </c:pt>
                <c:pt idx="12424">
                  <c:v>3.9490134375007995</c:v>
                </c:pt>
                <c:pt idx="12425">
                  <c:v>3.9486046875007994</c:v>
                </c:pt>
                <c:pt idx="12426">
                  <c:v>3.9482346875007996</c:v>
                </c:pt>
                <c:pt idx="12427">
                  <c:v>3.9478562500000001</c:v>
                </c:pt>
                <c:pt idx="12428">
                  <c:v>3.9474300000000002</c:v>
                </c:pt>
                <c:pt idx="12429">
                  <c:v>3.9470778124992005</c:v>
                </c:pt>
                <c:pt idx="12430">
                  <c:v>3.9466765624992006</c:v>
                </c:pt>
                <c:pt idx="12431">
                  <c:v>3.9463071875007993</c:v>
                </c:pt>
                <c:pt idx="12432">
                  <c:v>3.9459771875007994</c:v>
                </c:pt>
                <c:pt idx="12433">
                  <c:v>3.9460565624992006</c:v>
                </c:pt>
                <c:pt idx="12434">
                  <c:v>3.9464265624992003</c:v>
                </c:pt>
                <c:pt idx="12435">
                  <c:v>3.94682625</c:v>
                </c:pt>
                <c:pt idx="12436">
                  <c:v>3.9469818750016006</c:v>
                </c:pt>
                <c:pt idx="12437">
                  <c:v>3.9465921875007997</c:v>
                </c:pt>
                <c:pt idx="12438">
                  <c:v>3.9461050000000002</c:v>
                </c:pt>
                <c:pt idx="12439">
                  <c:v>3.9457096875007993</c:v>
                </c:pt>
                <c:pt idx="12440">
                  <c:v>3.9453218750016004</c:v>
                </c:pt>
                <c:pt idx="12441">
                  <c:v>3.9449606250016007</c:v>
                </c:pt>
                <c:pt idx="12442">
                  <c:v>3.9453068750016005</c:v>
                </c:pt>
                <c:pt idx="12443">
                  <c:v>3.9457765624992005</c:v>
                </c:pt>
                <c:pt idx="12444">
                  <c:v>3.9461084375007993</c:v>
                </c:pt>
                <c:pt idx="12445">
                  <c:v>3.9465303124992004</c:v>
                </c:pt>
                <c:pt idx="12446">
                  <c:v>3.9469646875007993</c:v>
                </c:pt>
                <c:pt idx="12447">
                  <c:v>3.9473778124992007</c:v>
                </c:pt>
                <c:pt idx="12448">
                  <c:v>3.9477574999999998</c:v>
                </c:pt>
                <c:pt idx="12449">
                  <c:v>3.9481665624992006</c:v>
                </c:pt>
                <c:pt idx="12450">
                  <c:v>3.9485637499999999</c:v>
                </c:pt>
                <c:pt idx="12451">
                  <c:v>3.9489790624992005</c:v>
                </c:pt>
                <c:pt idx="12452">
                  <c:v>3.94944125</c:v>
                </c:pt>
                <c:pt idx="12453">
                  <c:v>3.9497996875007995</c:v>
                </c:pt>
                <c:pt idx="12454">
                  <c:v>3.9497153124992006</c:v>
                </c:pt>
                <c:pt idx="12455">
                  <c:v>3.9500009375007994</c:v>
                </c:pt>
                <c:pt idx="12456">
                  <c:v>3.9504693750016004</c:v>
                </c:pt>
                <c:pt idx="12457">
                  <c:v>3.9509146875007994</c:v>
                </c:pt>
                <c:pt idx="12458">
                  <c:v>3.9510953124992003</c:v>
                </c:pt>
                <c:pt idx="12459">
                  <c:v>3.95154125</c:v>
                </c:pt>
                <c:pt idx="12460">
                  <c:v>3.9518896875007994</c:v>
                </c:pt>
                <c:pt idx="12461">
                  <c:v>3.9522856250016005</c:v>
                </c:pt>
                <c:pt idx="12462">
                  <c:v>3.9519531250016007</c:v>
                </c:pt>
                <c:pt idx="12463">
                  <c:v>3.9516146875007996</c:v>
                </c:pt>
                <c:pt idx="12464">
                  <c:v>3.9520065624992005</c:v>
                </c:pt>
                <c:pt idx="12465">
                  <c:v>3.9524300000000001</c:v>
                </c:pt>
                <c:pt idx="12466">
                  <c:v>3.9527534375007995</c:v>
                </c:pt>
                <c:pt idx="12467">
                  <c:v>3.9531434375007994</c:v>
                </c:pt>
                <c:pt idx="12468">
                  <c:v>3.9534715624992005</c:v>
                </c:pt>
                <c:pt idx="12469">
                  <c:v>3.9531490624992003</c:v>
                </c:pt>
                <c:pt idx="12470">
                  <c:v>3.9534756250016008</c:v>
                </c:pt>
                <c:pt idx="12471">
                  <c:v>3.9538631250016008</c:v>
                </c:pt>
                <c:pt idx="12472">
                  <c:v>3.9543396875007994</c:v>
                </c:pt>
                <c:pt idx="12473">
                  <c:v>3.9546671875007995</c:v>
                </c:pt>
                <c:pt idx="12474">
                  <c:v>3.9549971875007994</c:v>
                </c:pt>
                <c:pt idx="12475">
                  <c:v>3.9546621875007997</c:v>
                </c:pt>
                <c:pt idx="12476">
                  <c:v>3.9542993750016007</c:v>
                </c:pt>
                <c:pt idx="12477">
                  <c:v>3.9539768750016004</c:v>
                </c:pt>
                <c:pt idx="12478">
                  <c:v>3.9544171875007996</c:v>
                </c:pt>
                <c:pt idx="12479">
                  <c:v>3.9547490624992006</c:v>
                </c:pt>
                <c:pt idx="12480">
                  <c:v>3.9541646875007994</c:v>
                </c:pt>
                <c:pt idx="12481">
                  <c:v>3.9536518750016008</c:v>
                </c:pt>
                <c:pt idx="12482">
                  <c:v>3.9531115624992004</c:v>
                </c:pt>
                <c:pt idx="12483">
                  <c:v>3.95257375</c:v>
                </c:pt>
                <c:pt idx="12484">
                  <c:v>3.9521909375007995</c:v>
                </c:pt>
                <c:pt idx="12485">
                  <c:v>3.9517943750016005</c:v>
                </c:pt>
                <c:pt idx="12486">
                  <c:v>3.9520949999999999</c:v>
                </c:pt>
                <c:pt idx="12487">
                  <c:v>3.9524759375007994</c:v>
                </c:pt>
                <c:pt idx="12488">
                  <c:v>3.95283125</c:v>
                </c:pt>
                <c:pt idx="12489">
                  <c:v>3.9524887500000001</c:v>
                </c:pt>
                <c:pt idx="12490">
                  <c:v>3.9520231250016007</c:v>
                </c:pt>
                <c:pt idx="12491">
                  <c:v>3.9516487499999999</c:v>
                </c:pt>
                <c:pt idx="12492">
                  <c:v>3.9512853124992007</c:v>
                </c:pt>
                <c:pt idx="12493">
                  <c:v>3.9509228124992006</c:v>
                </c:pt>
                <c:pt idx="12494">
                  <c:v>3.9504662499999998</c:v>
                </c:pt>
                <c:pt idx="12495">
                  <c:v>3.9500681250016005</c:v>
                </c:pt>
                <c:pt idx="12496">
                  <c:v>3.9504581250016004</c:v>
                </c:pt>
                <c:pt idx="12497">
                  <c:v>3.9509212499999999</c:v>
                </c:pt>
                <c:pt idx="12498">
                  <c:v>3.9513637500000001</c:v>
                </c:pt>
                <c:pt idx="12499">
                  <c:v>3.9518125</c:v>
                </c:pt>
                <c:pt idx="12500">
                  <c:v>3.9521459375007995</c:v>
                </c:pt>
                <c:pt idx="12501">
                  <c:v>3.9525731250016007</c:v>
                </c:pt>
                <c:pt idx="12502">
                  <c:v>3.9529265624992007</c:v>
                </c:pt>
                <c:pt idx="12503">
                  <c:v>3.9533806250016004</c:v>
                </c:pt>
                <c:pt idx="12504">
                  <c:v>3.9538534375007997</c:v>
                </c:pt>
                <c:pt idx="12505">
                  <c:v>3.9541753124992005</c:v>
                </c:pt>
                <c:pt idx="12506">
                  <c:v>3.9546412499999999</c:v>
                </c:pt>
                <c:pt idx="12507">
                  <c:v>3.9549871875007994</c:v>
                </c:pt>
                <c:pt idx="12508">
                  <c:v>3.9553465624992006</c:v>
                </c:pt>
                <c:pt idx="12509">
                  <c:v>3.9550231250016008</c:v>
                </c:pt>
                <c:pt idx="12510">
                  <c:v>3.9550896875007995</c:v>
                </c:pt>
                <c:pt idx="12511">
                  <c:v>3.9554156250016006</c:v>
                </c:pt>
                <c:pt idx="12512">
                  <c:v>3.9558493750016006</c:v>
                </c:pt>
                <c:pt idx="12513">
                  <c:v>3.9562090624992003</c:v>
                </c:pt>
                <c:pt idx="12514">
                  <c:v>3.9566824999999999</c:v>
                </c:pt>
                <c:pt idx="12515">
                  <c:v>3.9570262500000002</c:v>
                </c:pt>
                <c:pt idx="12516">
                  <c:v>3.9573509375007996</c:v>
                </c:pt>
                <c:pt idx="12517">
                  <c:v>3.9577412500000002</c:v>
                </c:pt>
                <c:pt idx="12518">
                  <c:v>3.9581334375007997</c:v>
                </c:pt>
                <c:pt idx="12519">
                  <c:v>3.95847375</c:v>
                </c:pt>
                <c:pt idx="12520">
                  <c:v>3.9583178124992004</c:v>
                </c:pt>
                <c:pt idx="12521">
                  <c:v>3.9583306250016004</c:v>
                </c:pt>
                <c:pt idx="12522">
                  <c:v>3.9586746875007996</c:v>
                </c:pt>
                <c:pt idx="12523">
                  <c:v>3.9590762499999999</c:v>
                </c:pt>
                <c:pt idx="12524">
                  <c:v>3.9594368750016007</c:v>
                </c:pt>
                <c:pt idx="12525">
                  <c:v>3.9589543750016007</c:v>
                </c:pt>
                <c:pt idx="12526">
                  <c:v>3.9583499999999998</c:v>
                </c:pt>
                <c:pt idx="12527">
                  <c:v>3.9579006250016007</c:v>
                </c:pt>
                <c:pt idx="12528">
                  <c:v>3.9574715624992005</c:v>
                </c:pt>
                <c:pt idx="12529">
                  <c:v>3.9570956250016005</c:v>
                </c:pt>
                <c:pt idx="12530">
                  <c:v>3.9566937499999999</c:v>
                </c:pt>
                <c:pt idx="12531">
                  <c:v>3.9563281250016007</c:v>
                </c:pt>
                <c:pt idx="12532">
                  <c:v>3.9557493750016004</c:v>
                </c:pt>
                <c:pt idx="12533">
                  <c:v>3.9553518750016008</c:v>
                </c:pt>
                <c:pt idx="12534">
                  <c:v>3.9549781250016007</c:v>
                </c:pt>
                <c:pt idx="12535">
                  <c:v>3.9544806250016005</c:v>
                </c:pt>
                <c:pt idx="12536">
                  <c:v>3.9539771875007994</c:v>
                </c:pt>
                <c:pt idx="12537">
                  <c:v>3.9533815624992004</c:v>
                </c:pt>
                <c:pt idx="12538">
                  <c:v>3.9530278124992004</c:v>
                </c:pt>
                <c:pt idx="12539">
                  <c:v>3.9524915624992003</c:v>
                </c:pt>
                <c:pt idx="12540">
                  <c:v>3.95212875</c:v>
                </c:pt>
                <c:pt idx="12541">
                  <c:v>3.9524743750016005</c:v>
                </c:pt>
                <c:pt idx="12542">
                  <c:v>3.9528156250016004</c:v>
                </c:pt>
                <c:pt idx="12543">
                  <c:v>3.9531815624992004</c:v>
                </c:pt>
                <c:pt idx="12544">
                  <c:v>3.9527600000000001</c:v>
                </c:pt>
                <c:pt idx="12545">
                  <c:v>3.95240875</c:v>
                </c:pt>
                <c:pt idx="12546">
                  <c:v>3.9520621875007995</c:v>
                </c:pt>
                <c:pt idx="12547">
                  <c:v>3.9516693750016008</c:v>
                </c:pt>
                <c:pt idx="12548">
                  <c:v>3.9510578124992004</c:v>
                </c:pt>
                <c:pt idx="12549">
                  <c:v>3.9505509375007994</c:v>
                </c:pt>
                <c:pt idx="12550">
                  <c:v>3.9501584375007996</c:v>
                </c:pt>
                <c:pt idx="12551">
                  <c:v>3.9505606250016005</c:v>
                </c:pt>
                <c:pt idx="12552">
                  <c:v>3.9510431250016005</c:v>
                </c:pt>
                <c:pt idx="12553">
                  <c:v>3.9514978124992006</c:v>
                </c:pt>
                <c:pt idx="12554">
                  <c:v>3.95201</c:v>
                </c:pt>
                <c:pt idx="12555">
                  <c:v>3.9524096875007997</c:v>
                </c:pt>
                <c:pt idx="12556">
                  <c:v>3.9527931250016004</c:v>
                </c:pt>
                <c:pt idx="12557">
                  <c:v>3.9532481250016005</c:v>
                </c:pt>
                <c:pt idx="12558">
                  <c:v>3.9536587500000002</c:v>
                </c:pt>
                <c:pt idx="12559">
                  <c:v>3.9540312499999999</c:v>
                </c:pt>
                <c:pt idx="12560">
                  <c:v>3.9544090624992005</c:v>
                </c:pt>
                <c:pt idx="12561">
                  <c:v>3.9547346875007996</c:v>
                </c:pt>
                <c:pt idx="12562">
                  <c:v>3.955095</c:v>
                </c:pt>
                <c:pt idx="12563">
                  <c:v>3.9554912500000001</c:v>
                </c:pt>
                <c:pt idx="12564">
                  <c:v>3.9559315624992006</c:v>
                </c:pt>
                <c:pt idx="12565">
                  <c:v>3.9563437499999998</c:v>
                </c:pt>
                <c:pt idx="12566">
                  <c:v>3.9567000000000001</c:v>
                </c:pt>
                <c:pt idx="12567">
                  <c:v>3.9571484375007997</c:v>
                </c:pt>
                <c:pt idx="12568">
                  <c:v>3.9574856250016004</c:v>
                </c:pt>
                <c:pt idx="12569">
                  <c:v>3.9572287500000001</c:v>
                </c:pt>
                <c:pt idx="12570">
                  <c:v>3.9572540624992003</c:v>
                </c:pt>
                <c:pt idx="12571">
                  <c:v>3.9570903124992003</c:v>
                </c:pt>
                <c:pt idx="12572">
                  <c:v>3.9571146875007996</c:v>
                </c:pt>
                <c:pt idx="12573">
                  <c:v>3.9567646875007996</c:v>
                </c:pt>
                <c:pt idx="12574">
                  <c:v>3.9564112499999999</c:v>
                </c:pt>
                <c:pt idx="12575">
                  <c:v>3.9559471875007994</c:v>
                </c:pt>
                <c:pt idx="12576">
                  <c:v>3.9555703124992005</c:v>
                </c:pt>
                <c:pt idx="12577">
                  <c:v>3.9551484375007995</c:v>
                </c:pt>
                <c:pt idx="12578">
                  <c:v>3.9547949999999998</c:v>
                </c:pt>
                <c:pt idx="12579">
                  <c:v>3.9544565624992005</c:v>
                </c:pt>
                <c:pt idx="12580">
                  <c:v>3.9540281250016007</c:v>
                </c:pt>
                <c:pt idx="12581">
                  <c:v>3.9536703124992005</c:v>
                </c:pt>
                <c:pt idx="12582">
                  <c:v>3.9532981250016004</c:v>
                </c:pt>
                <c:pt idx="12583">
                  <c:v>3.9529659375007995</c:v>
                </c:pt>
                <c:pt idx="12584">
                  <c:v>3.9523903124992006</c:v>
                </c:pt>
                <c:pt idx="12585">
                  <c:v>3.9519771875007996</c:v>
                </c:pt>
                <c:pt idx="12586">
                  <c:v>3.9517687499999998</c:v>
                </c:pt>
                <c:pt idx="12587">
                  <c:v>3.9521659375007996</c:v>
                </c:pt>
                <c:pt idx="12588">
                  <c:v>3.9525587500000001</c:v>
                </c:pt>
                <c:pt idx="12589">
                  <c:v>3.9529371875007997</c:v>
                </c:pt>
                <c:pt idx="12590">
                  <c:v>3.9533918750016004</c:v>
                </c:pt>
                <c:pt idx="12591">
                  <c:v>3.9538175</c:v>
                </c:pt>
                <c:pt idx="12592">
                  <c:v>3.9541696875007997</c:v>
                </c:pt>
                <c:pt idx="12593">
                  <c:v>3.9545362499999999</c:v>
                </c:pt>
                <c:pt idx="12594">
                  <c:v>3.9548609375007997</c:v>
                </c:pt>
                <c:pt idx="12595">
                  <c:v>3.9545681250016007</c:v>
                </c:pt>
                <c:pt idx="12596">
                  <c:v>3.9542343750016005</c:v>
                </c:pt>
                <c:pt idx="12597">
                  <c:v>3.9540643750016007</c:v>
                </c:pt>
                <c:pt idx="12598">
                  <c:v>3.9544293750016006</c:v>
                </c:pt>
                <c:pt idx="12599">
                  <c:v>3.9549181250016008</c:v>
                </c:pt>
                <c:pt idx="12600">
                  <c:v>3.9552928124992004</c:v>
                </c:pt>
                <c:pt idx="12601">
                  <c:v>3.9556187500000002</c:v>
                </c:pt>
                <c:pt idx="12602">
                  <c:v>3.9560565624992003</c:v>
                </c:pt>
                <c:pt idx="12603">
                  <c:v>3.9556778124992005</c:v>
                </c:pt>
                <c:pt idx="12604">
                  <c:v>3.9560565624992003</c:v>
                </c:pt>
                <c:pt idx="12605">
                  <c:v>3.9564709375007996</c:v>
                </c:pt>
                <c:pt idx="12606">
                  <c:v>3.9566146875007995</c:v>
                </c:pt>
                <c:pt idx="12607">
                  <c:v>3.95696125</c:v>
                </c:pt>
                <c:pt idx="12608">
                  <c:v>3.9566146875007995</c:v>
                </c:pt>
                <c:pt idx="12609">
                  <c:v>3.9562943750016006</c:v>
                </c:pt>
                <c:pt idx="12610">
                  <c:v>3.9559574999999998</c:v>
                </c:pt>
                <c:pt idx="12611">
                  <c:v>3.9556368750016007</c:v>
                </c:pt>
                <c:pt idx="12612">
                  <c:v>3.9560737499999998</c:v>
                </c:pt>
                <c:pt idx="12613">
                  <c:v>3.9558212500000001</c:v>
                </c:pt>
                <c:pt idx="12614">
                  <c:v>3.9552918750016004</c:v>
                </c:pt>
                <c:pt idx="12615">
                  <c:v>3.9548093750016005</c:v>
                </c:pt>
                <c:pt idx="12616">
                  <c:v>3.9544350000000001</c:v>
                </c:pt>
                <c:pt idx="12617">
                  <c:v>3.95401625</c:v>
                </c:pt>
                <c:pt idx="12618">
                  <c:v>3.9539831250016007</c:v>
                </c:pt>
                <c:pt idx="12619">
                  <c:v>3.9543374999999998</c:v>
                </c:pt>
                <c:pt idx="12620">
                  <c:v>3.9546803124992005</c:v>
                </c:pt>
                <c:pt idx="12621">
                  <c:v>3.95513</c:v>
                </c:pt>
                <c:pt idx="12622">
                  <c:v>3.9556203124992004</c:v>
                </c:pt>
                <c:pt idx="12623">
                  <c:v>3.9560624999999998</c:v>
                </c:pt>
                <c:pt idx="12624">
                  <c:v>3.9563946875007994</c:v>
                </c:pt>
                <c:pt idx="12625">
                  <c:v>3.9565399999999999</c:v>
                </c:pt>
                <c:pt idx="12626">
                  <c:v>3.95621</c:v>
                </c:pt>
                <c:pt idx="12627">
                  <c:v>3.9558662500000001</c:v>
                </c:pt>
                <c:pt idx="12628">
                  <c:v>3.9554331250016004</c:v>
                </c:pt>
                <c:pt idx="12629">
                  <c:v>3.9549606250016005</c:v>
                </c:pt>
                <c:pt idx="12630">
                  <c:v>3.9546028124992003</c:v>
                </c:pt>
                <c:pt idx="12631">
                  <c:v>3.9549699999999999</c:v>
                </c:pt>
                <c:pt idx="12632">
                  <c:v>3.9553768750016007</c:v>
                </c:pt>
                <c:pt idx="12633">
                  <c:v>3.9556987499999998</c:v>
                </c:pt>
                <c:pt idx="12634">
                  <c:v>3.9560540624992004</c:v>
                </c:pt>
                <c:pt idx="12635">
                  <c:v>3.95613875</c:v>
                </c:pt>
                <c:pt idx="12636">
                  <c:v>3.9564849999999998</c:v>
                </c:pt>
                <c:pt idx="12637">
                  <c:v>3.9568300000000001</c:v>
                </c:pt>
                <c:pt idx="12638">
                  <c:v>3.9570165624992004</c:v>
                </c:pt>
                <c:pt idx="12639">
                  <c:v>3.9573943750016007</c:v>
                </c:pt>
                <c:pt idx="12640">
                  <c:v>3.9577440624992004</c:v>
                </c:pt>
                <c:pt idx="12641">
                  <c:v>3.9581553124992004</c:v>
                </c:pt>
                <c:pt idx="12642">
                  <c:v>3.9585646875007994</c:v>
                </c:pt>
                <c:pt idx="12643">
                  <c:v>3.9589168750016004</c:v>
                </c:pt>
                <c:pt idx="12644">
                  <c:v>3.9592534375007995</c:v>
                </c:pt>
                <c:pt idx="12645">
                  <c:v>3.9596346875007993</c:v>
                </c:pt>
                <c:pt idx="12646">
                  <c:v>3.9595953124992005</c:v>
                </c:pt>
                <c:pt idx="12647">
                  <c:v>3.959625</c:v>
                </c:pt>
                <c:pt idx="12648">
                  <c:v>3.95995125</c:v>
                </c:pt>
                <c:pt idx="12649">
                  <c:v>3.9593865624992004</c:v>
                </c:pt>
                <c:pt idx="12650">
                  <c:v>3.9589412500000001</c:v>
                </c:pt>
                <c:pt idx="12651">
                  <c:v>3.9584781250016006</c:v>
                </c:pt>
                <c:pt idx="12652">
                  <c:v>3.9580012500000001</c:v>
                </c:pt>
                <c:pt idx="12653">
                  <c:v>3.9574640624992004</c:v>
                </c:pt>
                <c:pt idx="12654">
                  <c:v>3.9569203124992005</c:v>
                </c:pt>
                <c:pt idx="12655">
                  <c:v>3.9564159375007995</c:v>
                </c:pt>
                <c:pt idx="12656">
                  <c:v>3.9559671875007996</c:v>
                </c:pt>
                <c:pt idx="12657">
                  <c:v>3.9556228124992003</c:v>
                </c:pt>
                <c:pt idx="12658">
                  <c:v>3.9552078124992005</c:v>
                </c:pt>
                <c:pt idx="12659">
                  <c:v>3.9548503124992007</c:v>
                </c:pt>
                <c:pt idx="12660">
                  <c:v>3.9544296875007996</c:v>
                </c:pt>
                <c:pt idx="12661">
                  <c:v>3.9540906250016006</c:v>
                </c:pt>
                <c:pt idx="12662">
                  <c:v>3.9537096875007993</c:v>
                </c:pt>
                <c:pt idx="12663">
                  <c:v>3.95334875</c:v>
                </c:pt>
                <c:pt idx="12664">
                  <c:v>3.9528987500000001</c:v>
                </c:pt>
                <c:pt idx="12665">
                  <c:v>3.9524943750016006</c:v>
                </c:pt>
                <c:pt idx="12666">
                  <c:v>3.9519884375007996</c:v>
                </c:pt>
                <c:pt idx="12667">
                  <c:v>3.9516471875007997</c:v>
                </c:pt>
                <c:pt idx="12668">
                  <c:v>3.9512509375007996</c:v>
                </c:pt>
                <c:pt idx="12669">
                  <c:v>3.9509215624992007</c:v>
                </c:pt>
                <c:pt idx="12670">
                  <c:v>3.950555</c:v>
                </c:pt>
                <c:pt idx="12671">
                  <c:v>3.9501409375007994</c:v>
                </c:pt>
                <c:pt idx="12672">
                  <c:v>3.9497584375007997</c:v>
                </c:pt>
                <c:pt idx="12673">
                  <c:v>3.9500674999999998</c:v>
                </c:pt>
                <c:pt idx="12674">
                  <c:v>3.9504471875007994</c:v>
                </c:pt>
                <c:pt idx="12675">
                  <c:v>3.9508937500000001</c:v>
                </c:pt>
                <c:pt idx="12676">
                  <c:v>3.9512996875007995</c:v>
                </c:pt>
                <c:pt idx="12677">
                  <c:v>3.9516659375007994</c:v>
                </c:pt>
                <c:pt idx="12678">
                  <c:v>3.9520018750016006</c:v>
                </c:pt>
                <c:pt idx="12679">
                  <c:v>3.9524368750016006</c:v>
                </c:pt>
                <c:pt idx="12680">
                  <c:v>3.9528287500000001</c:v>
                </c:pt>
                <c:pt idx="12681">
                  <c:v>3.9532034375007994</c:v>
                </c:pt>
                <c:pt idx="12682">
                  <c:v>3.9535378124992007</c:v>
                </c:pt>
                <c:pt idx="12683">
                  <c:v>3.9539609375007996</c:v>
                </c:pt>
                <c:pt idx="12684">
                  <c:v>3.9544109375007994</c:v>
                </c:pt>
                <c:pt idx="12685">
                  <c:v>3.9548171875007996</c:v>
                </c:pt>
                <c:pt idx="12686">
                  <c:v>3.9551631250016004</c:v>
                </c:pt>
                <c:pt idx="12687">
                  <c:v>3.9554281250016006</c:v>
                </c:pt>
                <c:pt idx="12688">
                  <c:v>3.95581125</c:v>
                </c:pt>
                <c:pt idx="12689">
                  <c:v>3.9562068750016004</c:v>
                </c:pt>
                <c:pt idx="12690">
                  <c:v>3.9566037500000002</c:v>
                </c:pt>
                <c:pt idx="12691">
                  <c:v>3.9569668750016005</c:v>
                </c:pt>
                <c:pt idx="12692">
                  <c:v>3.9572978124992004</c:v>
                </c:pt>
                <c:pt idx="12693">
                  <c:v>3.9568934375007996</c:v>
                </c:pt>
                <c:pt idx="12694">
                  <c:v>3.9565296875007996</c:v>
                </c:pt>
                <c:pt idx="12695">
                  <c:v>3.9561453124992005</c:v>
                </c:pt>
                <c:pt idx="12696">
                  <c:v>3.9557703124992005</c:v>
                </c:pt>
                <c:pt idx="12697">
                  <c:v>3.9554450000000001</c:v>
                </c:pt>
                <c:pt idx="12698">
                  <c:v>3.9558531250016005</c:v>
                </c:pt>
                <c:pt idx="12699">
                  <c:v>3.9563584375007994</c:v>
                </c:pt>
                <c:pt idx="12700">
                  <c:v>3.9567090624992005</c:v>
                </c:pt>
                <c:pt idx="12701">
                  <c:v>3.9564537500000001</c:v>
                </c:pt>
                <c:pt idx="12702">
                  <c:v>3.9560665624992004</c:v>
                </c:pt>
                <c:pt idx="12703">
                  <c:v>3.9556709375007997</c:v>
                </c:pt>
                <c:pt idx="12704">
                  <c:v>3.9554874999999998</c:v>
                </c:pt>
                <c:pt idx="12705">
                  <c:v>3.9556174999999998</c:v>
                </c:pt>
                <c:pt idx="12706">
                  <c:v>3.9560550000000001</c:v>
                </c:pt>
                <c:pt idx="12707">
                  <c:v>3.9564537500000001</c:v>
                </c:pt>
                <c:pt idx="12708">
                  <c:v>3.9568775</c:v>
                </c:pt>
                <c:pt idx="12709">
                  <c:v>3.9572687499999999</c:v>
                </c:pt>
                <c:pt idx="12710">
                  <c:v>3.9568806250016006</c:v>
                </c:pt>
                <c:pt idx="12711">
                  <c:v>3.9565581250016004</c:v>
                </c:pt>
                <c:pt idx="12712">
                  <c:v>3.9562374999999999</c:v>
                </c:pt>
                <c:pt idx="12713">
                  <c:v>3.9558834375007996</c:v>
                </c:pt>
                <c:pt idx="12714">
                  <c:v>3.9554356250016007</c:v>
                </c:pt>
                <c:pt idx="12715">
                  <c:v>3.9550749999999999</c:v>
                </c:pt>
                <c:pt idx="12716">
                  <c:v>3.9547278124992005</c:v>
                </c:pt>
                <c:pt idx="12717">
                  <c:v>3.9545775000000001</c:v>
                </c:pt>
                <c:pt idx="12718">
                  <c:v>3.9544471875007994</c:v>
                </c:pt>
                <c:pt idx="12719">
                  <c:v>3.9545249999999998</c:v>
                </c:pt>
                <c:pt idx="12720">
                  <c:v>3.9548206250016005</c:v>
                </c:pt>
                <c:pt idx="12721">
                  <c:v>3.9544074999999999</c:v>
                </c:pt>
                <c:pt idx="12722">
                  <c:v>3.9540159375007997</c:v>
                </c:pt>
                <c:pt idx="12723">
                  <c:v>3.95439125</c:v>
                </c:pt>
                <c:pt idx="12724">
                  <c:v>3.95477875</c:v>
                </c:pt>
                <c:pt idx="12725">
                  <c:v>3.9551403124992004</c:v>
                </c:pt>
                <c:pt idx="12726">
                  <c:v>3.9556046875007995</c:v>
                </c:pt>
                <c:pt idx="12727">
                  <c:v>3.9560493750016006</c:v>
                </c:pt>
                <c:pt idx="12728">
                  <c:v>3.9564650000000001</c:v>
                </c:pt>
                <c:pt idx="12729">
                  <c:v>3.9568918750016007</c:v>
                </c:pt>
                <c:pt idx="12730">
                  <c:v>3.9572365624992005</c:v>
                </c:pt>
                <c:pt idx="12731">
                  <c:v>3.9573834375007997</c:v>
                </c:pt>
                <c:pt idx="12732">
                  <c:v>3.9570553124992003</c:v>
                </c:pt>
                <c:pt idx="12733">
                  <c:v>3.9572971875007994</c:v>
                </c:pt>
                <c:pt idx="12734">
                  <c:v>3.9573559375007994</c:v>
                </c:pt>
                <c:pt idx="12735">
                  <c:v>3.9576943750016005</c:v>
                </c:pt>
                <c:pt idx="12736">
                  <c:v>3.9573215624992004</c:v>
                </c:pt>
                <c:pt idx="12737">
                  <c:v>3.9574956250016005</c:v>
                </c:pt>
                <c:pt idx="12738">
                  <c:v>3.9578334375007995</c:v>
                </c:pt>
                <c:pt idx="12739">
                  <c:v>3.9581834375007996</c:v>
                </c:pt>
                <c:pt idx="12740">
                  <c:v>3.9585915624992003</c:v>
                </c:pt>
                <c:pt idx="12741">
                  <c:v>3.9589656250016008</c:v>
                </c:pt>
                <c:pt idx="12742">
                  <c:v>3.9593431250016007</c:v>
                </c:pt>
                <c:pt idx="12743">
                  <c:v>3.9589034375007994</c:v>
                </c:pt>
                <c:pt idx="12744">
                  <c:v>3.9585287500000002</c:v>
                </c:pt>
                <c:pt idx="12745">
                  <c:v>3.958205</c:v>
                </c:pt>
                <c:pt idx="12746">
                  <c:v>3.9578021875007994</c:v>
                </c:pt>
                <c:pt idx="12747">
                  <c:v>3.9574356250016005</c:v>
                </c:pt>
                <c:pt idx="12748">
                  <c:v>3.95777125</c:v>
                </c:pt>
                <c:pt idx="12749">
                  <c:v>3.9581778124992004</c:v>
                </c:pt>
                <c:pt idx="12750">
                  <c:v>3.9586193750016005</c:v>
                </c:pt>
                <c:pt idx="12751">
                  <c:v>3.9583209375007997</c:v>
                </c:pt>
                <c:pt idx="12752">
                  <c:v>3.9579540624992005</c:v>
                </c:pt>
                <c:pt idx="12753">
                  <c:v>3.9574246875007995</c:v>
                </c:pt>
                <c:pt idx="12754">
                  <c:v>3.9569996875007996</c:v>
                </c:pt>
                <c:pt idx="12755">
                  <c:v>3.9565806250016005</c:v>
                </c:pt>
                <c:pt idx="12756">
                  <c:v>3.95624625</c:v>
                </c:pt>
                <c:pt idx="12757">
                  <c:v>3.9558456250016008</c:v>
                </c:pt>
                <c:pt idx="12758">
                  <c:v>3.9555184375007997</c:v>
                </c:pt>
                <c:pt idx="12759">
                  <c:v>3.9551471875007995</c:v>
                </c:pt>
                <c:pt idx="12760">
                  <c:v>3.9547871875007994</c:v>
                </c:pt>
                <c:pt idx="12761">
                  <c:v>3.9543159375007995</c:v>
                </c:pt>
                <c:pt idx="12762">
                  <c:v>3.9537559375007993</c:v>
                </c:pt>
                <c:pt idx="12763">
                  <c:v>3.9532234375007995</c:v>
                </c:pt>
                <c:pt idx="12764">
                  <c:v>3.95270375</c:v>
                </c:pt>
                <c:pt idx="12765">
                  <c:v>3.9521631250016007</c:v>
                </c:pt>
                <c:pt idx="12766">
                  <c:v>3.9516706250016007</c:v>
                </c:pt>
                <c:pt idx="12767">
                  <c:v>3.9512390624992006</c:v>
                </c:pt>
                <c:pt idx="12768">
                  <c:v>3.9509184375007993</c:v>
                </c:pt>
                <c:pt idx="12769">
                  <c:v>3.9504806250016005</c:v>
                </c:pt>
                <c:pt idx="12770">
                  <c:v>3.95009875</c:v>
                </c:pt>
                <c:pt idx="12771">
                  <c:v>3.9500731250016008</c:v>
                </c:pt>
                <c:pt idx="12772">
                  <c:v>3.9504681250016005</c:v>
                </c:pt>
                <c:pt idx="12773">
                  <c:v>3.9508446875007994</c:v>
                </c:pt>
                <c:pt idx="12774">
                  <c:v>3.9512887499999998</c:v>
                </c:pt>
                <c:pt idx="12775">
                  <c:v>3.9516624999999999</c:v>
                </c:pt>
                <c:pt idx="12776">
                  <c:v>3.9521253124992004</c:v>
                </c:pt>
                <c:pt idx="12777">
                  <c:v>3.9524578124992007</c:v>
                </c:pt>
                <c:pt idx="12778">
                  <c:v>3.9529631250016006</c:v>
                </c:pt>
                <c:pt idx="12779">
                  <c:v>3.9534349999999998</c:v>
                </c:pt>
                <c:pt idx="12780">
                  <c:v>3.9540074999999999</c:v>
                </c:pt>
                <c:pt idx="12781">
                  <c:v>3.9543828124992007</c:v>
                </c:pt>
                <c:pt idx="12782">
                  <c:v>3.9547937499999999</c:v>
                </c:pt>
                <c:pt idx="12783">
                  <c:v>3.9551503124992005</c:v>
                </c:pt>
                <c:pt idx="12784">
                  <c:v>3.9547646875007993</c:v>
                </c:pt>
                <c:pt idx="12785">
                  <c:v>3.9543771875007994</c:v>
                </c:pt>
                <c:pt idx="12786">
                  <c:v>3.9538218750016005</c:v>
                </c:pt>
                <c:pt idx="12787">
                  <c:v>3.9533174999999998</c:v>
                </c:pt>
                <c:pt idx="12788">
                  <c:v>3.9529606250016007</c:v>
                </c:pt>
                <c:pt idx="12789">
                  <c:v>3.9533412499999998</c:v>
                </c:pt>
                <c:pt idx="12790">
                  <c:v>3.9536793750016006</c:v>
                </c:pt>
                <c:pt idx="12791">
                  <c:v>3.9540878124992007</c:v>
                </c:pt>
                <c:pt idx="12792">
                  <c:v>3.9544428124992006</c:v>
                </c:pt>
                <c:pt idx="12793">
                  <c:v>3.9548890624992006</c:v>
                </c:pt>
                <c:pt idx="12794">
                  <c:v>3.9552678124992005</c:v>
                </c:pt>
                <c:pt idx="12795">
                  <c:v>3.9557181250016007</c:v>
                </c:pt>
                <c:pt idx="12796">
                  <c:v>3.9560918750016008</c:v>
                </c:pt>
                <c:pt idx="12797">
                  <c:v>3.9565006250016004</c:v>
                </c:pt>
                <c:pt idx="12798">
                  <c:v>3.9568881250016004</c:v>
                </c:pt>
                <c:pt idx="12799">
                  <c:v>3.9572218750016006</c:v>
                </c:pt>
                <c:pt idx="12800">
                  <c:v>3.9576440624992006</c:v>
                </c:pt>
                <c:pt idx="12801">
                  <c:v>3.9579912500000001</c:v>
                </c:pt>
                <c:pt idx="12802">
                  <c:v>3.9578737500000001</c:v>
                </c:pt>
                <c:pt idx="12803">
                  <c:v>3.9574934375007995</c:v>
                </c:pt>
                <c:pt idx="12804">
                  <c:v>3.9572474999999998</c:v>
                </c:pt>
                <c:pt idx="12805">
                  <c:v>3.956855</c:v>
                </c:pt>
                <c:pt idx="12806">
                  <c:v>3.9564390624992005</c:v>
                </c:pt>
                <c:pt idx="12807">
                  <c:v>3.9560653124992005</c:v>
                </c:pt>
                <c:pt idx="12808">
                  <c:v>3.9557193750016006</c:v>
                </c:pt>
                <c:pt idx="12809">
                  <c:v>3.9558603124992007</c:v>
                </c:pt>
                <c:pt idx="12810">
                  <c:v>3.9561825000000002</c:v>
                </c:pt>
                <c:pt idx="12811">
                  <c:v>3.9565112500000001</c:v>
                </c:pt>
                <c:pt idx="12812">
                  <c:v>3.9561253124992004</c:v>
                </c:pt>
                <c:pt idx="12813">
                  <c:v>3.9557140624992004</c:v>
                </c:pt>
                <c:pt idx="12814">
                  <c:v>3.9552081250016005</c:v>
                </c:pt>
                <c:pt idx="12815">
                  <c:v>3.95481375</c:v>
                </c:pt>
                <c:pt idx="12816">
                  <c:v>3.9551412500000001</c:v>
                </c:pt>
                <c:pt idx="12817">
                  <c:v>3.9555025000000001</c:v>
                </c:pt>
                <c:pt idx="12818">
                  <c:v>3.9558696875007997</c:v>
                </c:pt>
                <c:pt idx="12819">
                  <c:v>3.9560003124992007</c:v>
                </c:pt>
                <c:pt idx="12820">
                  <c:v>3.9555168750016008</c:v>
                </c:pt>
                <c:pt idx="12821">
                  <c:v>3.95505</c:v>
                </c:pt>
                <c:pt idx="12822">
                  <c:v>3.9544837500000001</c:v>
                </c:pt>
                <c:pt idx="12823">
                  <c:v>3.9541468750016007</c:v>
                </c:pt>
                <c:pt idx="12824">
                  <c:v>3.9537765624992005</c:v>
                </c:pt>
                <c:pt idx="12825">
                  <c:v>3.95340625</c:v>
                </c:pt>
                <c:pt idx="12826">
                  <c:v>3.9527946875007993</c:v>
                </c:pt>
                <c:pt idx="12827">
                  <c:v>3.9522721875007996</c:v>
                </c:pt>
                <c:pt idx="12828">
                  <c:v>3.9518428124992004</c:v>
                </c:pt>
                <c:pt idx="12829">
                  <c:v>3.9522459375007997</c:v>
                </c:pt>
                <c:pt idx="12830">
                  <c:v>3.9526728124992005</c:v>
                </c:pt>
                <c:pt idx="12831">
                  <c:v>3.9531590624992003</c:v>
                </c:pt>
                <c:pt idx="12832">
                  <c:v>3.9535990624992006</c:v>
                </c:pt>
                <c:pt idx="12833">
                  <c:v>3.9540859375007993</c:v>
                </c:pt>
                <c:pt idx="12834">
                  <c:v>3.9544234375007994</c:v>
                </c:pt>
                <c:pt idx="12835">
                  <c:v>3.9547796875007997</c:v>
                </c:pt>
                <c:pt idx="12836">
                  <c:v>3.9551606250016005</c:v>
                </c:pt>
                <c:pt idx="12837">
                  <c:v>3.9549868750016004</c:v>
                </c:pt>
                <c:pt idx="12838">
                  <c:v>3.9551203124992007</c:v>
                </c:pt>
                <c:pt idx="12839">
                  <c:v>3.9554931250016008</c:v>
                </c:pt>
                <c:pt idx="12840">
                  <c:v>3.9558171875007995</c:v>
                </c:pt>
                <c:pt idx="12841">
                  <c:v>3.9559746875007993</c:v>
                </c:pt>
                <c:pt idx="12842">
                  <c:v>3.9563978124992003</c:v>
                </c:pt>
                <c:pt idx="12843">
                  <c:v>3.9567959375007993</c:v>
                </c:pt>
                <c:pt idx="12844">
                  <c:v>3.9572109375007996</c:v>
                </c:pt>
                <c:pt idx="12845">
                  <c:v>3.9572743750016004</c:v>
                </c:pt>
                <c:pt idx="12846">
                  <c:v>3.9568762500000001</c:v>
                </c:pt>
                <c:pt idx="12847">
                  <c:v>3.9565225000000002</c:v>
                </c:pt>
                <c:pt idx="12848">
                  <c:v>3.9560521875007995</c:v>
                </c:pt>
                <c:pt idx="12849">
                  <c:v>3.9555400000000001</c:v>
                </c:pt>
                <c:pt idx="12850">
                  <c:v>3.9551124999999998</c:v>
                </c:pt>
                <c:pt idx="12851">
                  <c:v>3.9546859375007997</c:v>
                </c:pt>
                <c:pt idx="12852">
                  <c:v>3.9547500000000002</c:v>
                </c:pt>
                <c:pt idx="12853">
                  <c:v>3.9544228124992005</c:v>
                </c:pt>
                <c:pt idx="12854">
                  <c:v>3.9540540624992007</c:v>
                </c:pt>
                <c:pt idx="12855">
                  <c:v>3.9537012499999999</c:v>
                </c:pt>
                <c:pt idx="12856">
                  <c:v>3.9533134375007997</c:v>
                </c:pt>
                <c:pt idx="12857">
                  <c:v>3.9535293750016005</c:v>
                </c:pt>
                <c:pt idx="12858">
                  <c:v>3.9539453124992003</c:v>
                </c:pt>
                <c:pt idx="12859">
                  <c:v>3.9542871875007997</c:v>
                </c:pt>
                <c:pt idx="12860">
                  <c:v>3.9547024999999998</c:v>
                </c:pt>
                <c:pt idx="12861">
                  <c:v>3.9550874999999999</c:v>
                </c:pt>
                <c:pt idx="12862">
                  <c:v>3.9554409375007995</c:v>
                </c:pt>
                <c:pt idx="12863">
                  <c:v>3.9554825</c:v>
                </c:pt>
                <c:pt idx="12864">
                  <c:v>3.9558274999999998</c:v>
                </c:pt>
                <c:pt idx="12865">
                  <c:v>3.9561793750016006</c:v>
                </c:pt>
                <c:pt idx="12866">
                  <c:v>3.9566112499999999</c:v>
                </c:pt>
                <c:pt idx="12867">
                  <c:v>3.9570046875007994</c:v>
                </c:pt>
                <c:pt idx="12868">
                  <c:v>3.9574156250016004</c:v>
                </c:pt>
                <c:pt idx="12869">
                  <c:v>3.9577618750016006</c:v>
                </c:pt>
                <c:pt idx="12870">
                  <c:v>3.9581140624992006</c:v>
                </c:pt>
                <c:pt idx="12871">
                  <c:v>3.9584406250016007</c:v>
                </c:pt>
                <c:pt idx="12872">
                  <c:v>3.9580484375007994</c:v>
                </c:pt>
                <c:pt idx="12873">
                  <c:v>3.9577096875007993</c:v>
                </c:pt>
                <c:pt idx="12874">
                  <c:v>3.9573828124992003</c:v>
                </c:pt>
                <c:pt idx="12875">
                  <c:v>3.9570565624992007</c:v>
                </c:pt>
                <c:pt idx="12876">
                  <c:v>3.9573821875007993</c:v>
                </c:pt>
                <c:pt idx="12877">
                  <c:v>3.9577240624992007</c:v>
                </c:pt>
                <c:pt idx="12878">
                  <c:v>3.9581068750016004</c:v>
                </c:pt>
                <c:pt idx="12879">
                  <c:v>3.9577678124992004</c:v>
                </c:pt>
                <c:pt idx="12880">
                  <c:v>3.9572903124992007</c:v>
                </c:pt>
                <c:pt idx="12881">
                  <c:v>3.9569237500000001</c:v>
                </c:pt>
                <c:pt idx="12882">
                  <c:v>3.9567321875007995</c:v>
                </c:pt>
                <c:pt idx="12883">
                  <c:v>3.9562881250016004</c:v>
                </c:pt>
                <c:pt idx="12884">
                  <c:v>3.9558843750016006</c:v>
                </c:pt>
                <c:pt idx="12885">
                  <c:v>3.9554356250016007</c:v>
                </c:pt>
                <c:pt idx="12886">
                  <c:v>3.9550343750016004</c:v>
                </c:pt>
                <c:pt idx="12887">
                  <c:v>3.9546687500000002</c:v>
                </c:pt>
                <c:pt idx="12888">
                  <c:v>3.9542684375007995</c:v>
                </c:pt>
                <c:pt idx="12889">
                  <c:v>3.95392375</c:v>
                </c:pt>
                <c:pt idx="12890">
                  <c:v>3.95342875</c:v>
                </c:pt>
                <c:pt idx="12891">
                  <c:v>3.9528493750016005</c:v>
                </c:pt>
                <c:pt idx="12892">
                  <c:v>3.95249125</c:v>
                </c:pt>
                <c:pt idx="12893">
                  <c:v>3.9521053124992007</c:v>
                </c:pt>
                <c:pt idx="12894">
                  <c:v>3.9517212499999999</c:v>
                </c:pt>
                <c:pt idx="12895">
                  <c:v>3.9513853124992004</c:v>
                </c:pt>
                <c:pt idx="12896">
                  <c:v>3.9507506250016005</c:v>
                </c:pt>
                <c:pt idx="12897">
                  <c:v>3.9503012499999999</c:v>
                </c:pt>
                <c:pt idx="12898">
                  <c:v>3.9498240624992005</c:v>
                </c:pt>
                <c:pt idx="12899">
                  <c:v>3.9494443750016006</c:v>
                </c:pt>
                <c:pt idx="12900">
                  <c:v>3.9498496875007993</c:v>
                </c:pt>
                <c:pt idx="12901">
                  <c:v>3.9501965624992006</c:v>
                </c:pt>
                <c:pt idx="12902">
                  <c:v>3.9505453124992007</c:v>
                </c:pt>
                <c:pt idx="12903">
                  <c:v>3.9509306250016007</c:v>
                </c:pt>
                <c:pt idx="12904">
                  <c:v>3.9512653124992005</c:v>
                </c:pt>
                <c:pt idx="12905">
                  <c:v>3.9516800000000001</c:v>
                </c:pt>
                <c:pt idx="12906">
                  <c:v>3.9520259375007996</c:v>
                </c:pt>
                <c:pt idx="12907">
                  <c:v>3.9524606250016006</c:v>
                </c:pt>
                <c:pt idx="12908">
                  <c:v>3.9528415624992004</c:v>
                </c:pt>
                <c:pt idx="12909">
                  <c:v>3.9533006250016007</c:v>
                </c:pt>
                <c:pt idx="12910">
                  <c:v>3.9534784375007996</c:v>
                </c:pt>
                <c:pt idx="12911">
                  <c:v>3.9535521875007995</c:v>
                </c:pt>
                <c:pt idx="12912">
                  <c:v>3.9539096875007993</c:v>
                </c:pt>
                <c:pt idx="12913">
                  <c:v>3.9543434375007993</c:v>
                </c:pt>
                <c:pt idx="12914">
                  <c:v>3.9539849999999999</c:v>
                </c:pt>
                <c:pt idx="12915">
                  <c:v>3.9535771875007995</c:v>
                </c:pt>
                <c:pt idx="12916">
                  <c:v>3.9536290624992003</c:v>
                </c:pt>
                <c:pt idx="12917">
                  <c:v>3.9534415624992003</c:v>
                </c:pt>
                <c:pt idx="12918">
                  <c:v>3.9530612500000002</c:v>
                </c:pt>
                <c:pt idx="12919">
                  <c:v>3.9526506250016005</c:v>
                </c:pt>
                <c:pt idx="12920">
                  <c:v>3.9521290624992007</c:v>
                </c:pt>
                <c:pt idx="12921">
                  <c:v>3.9517718750016004</c:v>
                </c:pt>
                <c:pt idx="12922">
                  <c:v>3.9520474999999999</c:v>
                </c:pt>
                <c:pt idx="12923">
                  <c:v>3.9524506250016005</c:v>
                </c:pt>
                <c:pt idx="12924">
                  <c:v>3.9527793750016005</c:v>
                </c:pt>
                <c:pt idx="12925">
                  <c:v>3.9531159375007996</c:v>
                </c:pt>
                <c:pt idx="12926">
                  <c:v>3.9534993750016008</c:v>
                </c:pt>
                <c:pt idx="12927">
                  <c:v>3.9539040624992006</c:v>
                </c:pt>
                <c:pt idx="12928">
                  <c:v>3.9543456250016007</c:v>
                </c:pt>
                <c:pt idx="12929">
                  <c:v>3.9547687499999999</c:v>
                </c:pt>
                <c:pt idx="12930">
                  <c:v>3.9551296875007993</c:v>
                </c:pt>
                <c:pt idx="12931">
                  <c:v>3.9554993750016005</c:v>
                </c:pt>
                <c:pt idx="12932">
                  <c:v>3.9559181250016007</c:v>
                </c:pt>
                <c:pt idx="12933">
                  <c:v>3.9563353124992005</c:v>
                </c:pt>
                <c:pt idx="12934">
                  <c:v>3.9566778124992004</c:v>
                </c:pt>
                <c:pt idx="12935">
                  <c:v>3.9571318750016005</c:v>
                </c:pt>
                <c:pt idx="12936">
                  <c:v>3.9574990624992004</c:v>
                </c:pt>
                <c:pt idx="12937">
                  <c:v>3.9578931250016005</c:v>
                </c:pt>
                <c:pt idx="12938">
                  <c:v>3.9580890624992007</c:v>
                </c:pt>
                <c:pt idx="12939">
                  <c:v>3.9577356250016007</c:v>
                </c:pt>
                <c:pt idx="12940">
                  <c:v>3.9579828124992007</c:v>
                </c:pt>
                <c:pt idx="12941">
                  <c:v>3.9576099999999999</c:v>
                </c:pt>
                <c:pt idx="12942">
                  <c:v>3.9572799999999999</c:v>
                </c:pt>
                <c:pt idx="12943">
                  <c:v>3.9568096875007996</c:v>
                </c:pt>
                <c:pt idx="12944">
                  <c:v>3.9563646875007996</c:v>
                </c:pt>
                <c:pt idx="12945">
                  <c:v>3.9559078124992006</c:v>
                </c:pt>
                <c:pt idx="12946">
                  <c:v>3.9555565624992006</c:v>
                </c:pt>
                <c:pt idx="12947">
                  <c:v>3.9554996875007995</c:v>
                </c:pt>
                <c:pt idx="12948">
                  <c:v>3.9550106250016004</c:v>
                </c:pt>
                <c:pt idx="12949">
                  <c:v>3.9544896875007995</c:v>
                </c:pt>
                <c:pt idx="12950">
                  <c:v>3.9541062500000002</c:v>
                </c:pt>
                <c:pt idx="12951">
                  <c:v>3.9536109375007995</c:v>
                </c:pt>
                <c:pt idx="12952">
                  <c:v>3.9530912499999999</c:v>
                </c:pt>
                <c:pt idx="12953">
                  <c:v>3.9525790624992005</c:v>
                </c:pt>
                <c:pt idx="12954">
                  <c:v>3.9520200000000001</c:v>
                </c:pt>
                <c:pt idx="12955">
                  <c:v>3.9514187500000002</c:v>
                </c:pt>
                <c:pt idx="12956">
                  <c:v>3.9508068750016005</c:v>
                </c:pt>
                <c:pt idx="12957">
                  <c:v>3.9502471875007994</c:v>
                </c:pt>
                <c:pt idx="12958">
                  <c:v>3.9496981250016008</c:v>
                </c:pt>
                <c:pt idx="12959">
                  <c:v>3.9492078124992007</c:v>
                </c:pt>
                <c:pt idx="12960">
                  <c:v>3.9488162500000001</c:v>
                </c:pt>
                <c:pt idx="12961">
                  <c:v>3.9484859375007995</c:v>
                </c:pt>
                <c:pt idx="12962">
                  <c:v>3.9480015624992006</c:v>
                </c:pt>
                <c:pt idx="12963">
                  <c:v>3.9480478124992007</c:v>
                </c:pt>
                <c:pt idx="12964">
                  <c:v>3.9485106250016004</c:v>
                </c:pt>
                <c:pt idx="12965">
                  <c:v>3.9488349999999999</c:v>
                </c:pt>
                <c:pt idx="12966">
                  <c:v>3.9493203124992005</c:v>
                </c:pt>
                <c:pt idx="12967">
                  <c:v>3.9497459375007993</c:v>
                </c:pt>
                <c:pt idx="12968">
                  <c:v>3.9501515624992005</c:v>
                </c:pt>
                <c:pt idx="12969">
                  <c:v>3.9505378124992006</c:v>
                </c:pt>
                <c:pt idx="12970">
                  <c:v>3.9509268750016004</c:v>
                </c:pt>
                <c:pt idx="12971">
                  <c:v>3.9512846875007996</c:v>
                </c:pt>
                <c:pt idx="12972">
                  <c:v>3.9516121875007997</c:v>
                </c:pt>
                <c:pt idx="12973">
                  <c:v>3.9519362500000002</c:v>
                </c:pt>
                <c:pt idx="12974">
                  <c:v>3.9523178124992007</c:v>
                </c:pt>
                <c:pt idx="12975">
                  <c:v>3.9519965624992004</c:v>
                </c:pt>
                <c:pt idx="12976">
                  <c:v>3.9524731250016005</c:v>
                </c:pt>
                <c:pt idx="12977">
                  <c:v>3.9528006250016006</c:v>
                </c:pt>
                <c:pt idx="12978">
                  <c:v>3.9532340624992006</c:v>
                </c:pt>
                <c:pt idx="12979">
                  <c:v>3.9535718750016007</c:v>
                </c:pt>
                <c:pt idx="12980">
                  <c:v>3.9540025000000001</c:v>
                </c:pt>
                <c:pt idx="12981">
                  <c:v>3.9544428124992006</c:v>
                </c:pt>
                <c:pt idx="12982">
                  <c:v>3.9548565624992005</c:v>
                </c:pt>
                <c:pt idx="12983">
                  <c:v>3.9553256250016005</c:v>
                </c:pt>
                <c:pt idx="12984">
                  <c:v>3.9552471875007993</c:v>
                </c:pt>
                <c:pt idx="12985">
                  <c:v>3.9548559375007994</c:v>
                </c:pt>
                <c:pt idx="12986">
                  <c:v>3.9551278124992004</c:v>
                </c:pt>
                <c:pt idx="12987">
                  <c:v>3.9554978124992006</c:v>
                </c:pt>
                <c:pt idx="12988">
                  <c:v>3.9551762500000001</c:v>
                </c:pt>
                <c:pt idx="12989">
                  <c:v>3.9555175</c:v>
                </c:pt>
                <c:pt idx="12990">
                  <c:v>3.9554934375007993</c:v>
                </c:pt>
                <c:pt idx="12991">
                  <c:v>3.9551615624992005</c:v>
                </c:pt>
                <c:pt idx="12992">
                  <c:v>3.9546968750016007</c:v>
                </c:pt>
                <c:pt idx="12993">
                  <c:v>3.9542103124992005</c:v>
                </c:pt>
                <c:pt idx="12994">
                  <c:v>3.9536353124992005</c:v>
                </c:pt>
                <c:pt idx="12995">
                  <c:v>3.9530684375007996</c:v>
                </c:pt>
                <c:pt idx="12996">
                  <c:v>3.9526112499999999</c:v>
                </c:pt>
                <c:pt idx="12997">
                  <c:v>3.9522315624992004</c:v>
                </c:pt>
                <c:pt idx="12998">
                  <c:v>3.9519359375007994</c:v>
                </c:pt>
                <c:pt idx="12999">
                  <c:v>3.9515193750016007</c:v>
                </c:pt>
                <c:pt idx="13000">
                  <c:v>3.9511584375007995</c:v>
                </c:pt>
                <c:pt idx="13001">
                  <c:v>3.9508125000000001</c:v>
                </c:pt>
                <c:pt idx="13002">
                  <c:v>3.9510787500000002</c:v>
                </c:pt>
                <c:pt idx="13003">
                  <c:v>3.9514606250016007</c:v>
                </c:pt>
                <c:pt idx="13004">
                  <c:v>3.9518278124992006</c:v>
                </c:pt>
                <c:pt idx="13005">
                  <c:v>3.9523100000000002</c:v>
                </c:pt>
                <c:pt idx="13006">
                  <c:v>3.9527106250016004</c:v>
                </c:pt>
                <c:pt idx="13007">
                  <c:v>3.9530331250016006</c:v>
                </c:pt>
                <c:pt idx="13008">
                  <c:v>3.9534615624992004</c:v>
                </c:pt>
                <c:pt idx="13009">
                  <c:v>3.9538290624992003</c:v>
                </c:pt>
                <c:pt idx="13010">
                  <c:v>3.9541615624992006</c:v>
                </c:pt>
                <c:pt idx="13011">
                  <c:v>3.9546237500000001</c:v>
                </c:pt>
                <c:pt idx="13012">
                  <c:v>3.9549503124992005</c:v>
                </c:pt>
                <c:pt idx="13013">
                  <c:v>3.9553531250016007</c:v>
                </c:pt>
                <c:pt idx="13014">
                  <c:v>3.9549162500000001</c:v>
                </c:pt>
                <c:pt idx="13015">
                  <c:v>3.9544450000000002</c:v>
                </c:pt>
                <c:pt idx="13016">
                  <c:v>3.9539618750016006</c:v>
                </c:pt>
                <c:pt idx="13017">
                  <c:v>3.9534362500000002</c:v>
                </c:pt>
                <c:pt idx="13018">
                  <c:v>3.9530865624992004</c:v>
                </c:pt>
                <c:pt idx="13019">
                  <c:v>3.9535206250016004</c:v>
                </c:pt>
                <c:pt idx="13020">
                  <c:v>3.9538684375007995</c:v>
                </c:pt>
                <c:pt idx="13021">
                  <c:v>3.9542112500000002</c:v>
                </c:pt>
                <c:pt idx="13022">
                  <c:v>3.9546196875007995</c:v>
                </c:pt>
                <c:pt idx="13023">
                  <c:v>3.9550200000000002</c:v>
                </c:pt>
                <c:pt idx="13024">
                  <c:v>3.9553671875007996</c:v>
                </c:pt>
                <c:pt idx="13025">
                  <c:v>3.9556953124992007</c:v>
                </c:pt>
                <c:pt idx="13026">
                  <c:v>3.9557790624992006</c:v>
                </c:pt>
                <c:pt idx="13027">
                  <c:v>3.9554</c:v>
                </c:pt>
                <c:pt idx="13028">
                  <c:v>3.9550281250016006</c:v>
                </c:pt>
                <c:pt idx="13029">
                  <c:v>3.9545818750016006</c:v>
                </c:pt>
                <c:pt idx="13030">
                  <c:v>3.9542009375007994</c:v>
                </c:pt>
                <c:pt idx="13031">
                  <c:v>3.9537140624992007</c:v>
                </c:pt>
                <c:pt idx="13032">
                  <c:v>3.9533374999999999</c:v>
                </c:pt>
                <c:pt idx="13033">
                  <c:v>3.9528268750016005</c:v>
                </c:pt>
                <c:pt idx="13034">
                  <c:v>3.9524646875007994</c:v>
                </c:pt>
                <c:pt idx="13035">
                  <c:v>3.9521337499999998</c:v>
                </c:pt>
                <c:pt idx="13036">
                  <c:v>3.9516803124992004</c:v>
                </c:pt>
                <c:pt idx="13037">
                  <c:v>3.9517231250016005</c:v>
                </c:pt>
                <c:pt idx="13038">
                  <c:v>3.95172875</c:v>
                </c:pt>
                <c:pt idx="13039">
                  <c:v>3.9520940624992007</c:v>
                </c:pt>
                <c:pt idx="13040">
                  <c:v>3.9524884375007994</c:v>
                </c:pt>
                <c:pt idx="13041">
                  <c:v>3.9528146875007995</c:v>
                </c:pt>
                <c:pt idx="13042">
                  <c:v>3.95324125</c:v>
                </c:pt>
                <c:pt idx="13043">
                  <c:v>3.9535718750016007</c:v>
                </c:pt>
                <c:pt idx="13044">
                  <c:v>3.9534209375007996</c:v>
                </c:pt>
                <c:pt idx="13045">
                  <c:v>3.9530340624992006</c:v>
                </c:pt>
                <c:pt idx="13046">
                  <c:v>3.9526037500000002</c:v>
                </c:pt>
                <c:pt idx="13047">
                  <c:v>3.9530806250016006</c:v>
                </c:pt>
                <c:pt idx="13048">
                  <c:v>3.9535284375007995</c:v>
                </c:pt>
                <c:pt idx="13049">
                  <c:v>3.9539840624992006</c:v>
                </c:pt>
                <c:pt idx="13050">
                  <c:v>3.9544003124992004</c:v>
                </c:pt>
                <c:pt idx="13051">
                  <c:v>3.9548509375007996</c:v>
                </c:pt>
                <c:pt idx="13052">
                  <c:v>3.9552481250016007</c:v>
                </c:pt>
                <c:pt idx="13053">
                  <c:v>3.955635</c:v>
                </c:pt>
                <c:pt idx="13054">
                  <c:v>3.9561337499999998</c:v>
                </c:pt>
                <c:pt idx="13055">
                  <c:v>3.9566031250016005</c:v>
                </c:pt>
                <c:pt idx="13056">
                  <c:v>3.9569862499999999</c:v>
                </c:pt>
                <c:pt idx="13057">
                  <c:v>3.9574778124992007</c:v>
                </c:pt>
                <c:pt idx="13058">
                  <c:v>3.9578318750016006</c:v>
                </c:pt>
                <c:pt idx="13059">
                  <c:v>3.9581778124992004</c:v>
                </c:pt>
                <c:pt idx="13060">
                  <c:v>3.9585393750016005</c:v>
                </c:pt>
                <c:pt idx="13061">
                  <c:v>3.9588625</c:v>
                </c:pt>
                <c:pt idx="13062">
                  <c:v>3.9592562500000001</c:v>
                </c:pt>
                <c:pt idx="13063">
                  <c:v>3.9597484375007994</c:v>
                </c:pt>
                <c:pt idx="13064">
                  <c:v>3.9593971875007994</c:v>
                </c:pt>
                <c:pt idx="13065">
                  <c:v>3.9590318750016005</c:v>
                </c:pt>
                <c:pt idx="13066">
                  <c:v>3.9586193750016005</c:v>
                </c:pt>
                <c:pt idx="13067">
                  <c:v>3.9582106250016005</c:v>
                </c:pt>
                <c:pt idx="13068">
                  <c:v>3.9578490624992004</c:v>
                </c:pt>
                <c:pt idx="13069">
                  <c:v>3.9573831250016007</c:v>
                </c:pt>
                <c:pt idx="13070">
                  <c:v>3.9567818750016004</c:v>
                </c:pt>
                <c:pt idx="13071">
                  <c:v>3.9561074999999999</c:v>
                </c:pt>
                <c:pt idx="13072">
                  <c:v>3.9555196875007996</c:v>
                </c:pt>
                <c:pt idx="13073">
                  <c:v>3.9550490624992003</c:v>
                </c:pt>
                <c:pt idx="13074">
                  <c:v>3.9545253124992006</c:v>
                </c:pt>
                <c:pt idx="13075">
                  <c:v>3.9540271875007993</c:v>
                </c:pt>
                <c:pt idx="13076">
                  <c:v>3.9534546875007996</c:v>
                </c:pt>
                <c:pt idx="13077">
                  <c:v>3.9531228124992004</c:v>
                </c:pt>
                <c:pt idx="13078">
                  <c:v>3.9524812499999999</c:v>
                </c:pt>
                <c:pt idx="13079">
                  <c:v>3.9521062499999999</c:v>
                </c:pt>
                <c:pt idx="13080">
                  <c:v>3.9517799999999998</c:v>
                </c:pt>
                <c:pt idx="13081">
                  <c:v>3.9514218750016008</c:v>
                </c:pt>
                <c:pt idx="13082">
                  <c:v>3.9510796875007994</c:v>
                </c:pt>
                <c:pt idx="13083">
                  <c:v>3.9506843750016007</c:v>
                </c:pt>
                <c:pt idx="13084">
                  <c:v>3.9502868750016007</c:v>
                </c:pt>
                <c:pt idx="13085">
                  <c:v>3.9498665624992007</c:v>
                </c:pt>
                <c:pt idx="13086">
                  <c:v>3.9494846875007994</c:v>
                </c:pt>
                <c:pt idx="13087">
                  <c:v>3.9491062499999998</c:v>
                </c:pt>
                <c:pt idx="13088">
                  <c:v>3.9487506250016007</c:v>
                </c:pt>
                <c:pt idx="13089">
                  <c:v>3.9483853124992003</c:v>
                </c:pt>
                <c:pt idx="13090">
                  <c:v>3.9480637500000002</c:v>
                </c:pt>
                <c:pt idx="13091">
                  <c:v>3.9475699999999998</c:v>
                </c:pt>
                <c:pt idx="13092">
                  <c:v>3.9471253124992005</c:v>
                </c:pt>
                <c:pt idx="13093">
                  <c:v>3.9467006250016006</c:v>
                </c:pt>
                <c:pt idx="13094">
                  <c:v>3.9463381250016005</c:v>
                </c:pt>
                <c:pt idx="13095">
                  <c:v>3.9467184375007993</c:v>
                </c:pt>
                <c:pt idx="13096">
                  <c:v>3.9471756250016008</c:v>
                </c:pt>
                <c:pt idx="13097">
                  <c:v>3.9476271875007996</c:v>
                </c:pt>
                <c:pt idx="13098">
                  <c:v>3.9480268750016005</c:v>
                </c:pt>
                <c:pt idx="13099">
                  <c:v>3.9484346875007996</c:v>
                </c:pt>
                <c:pt idx="13100">
                  <c:v>3.9488699999999999</c:v>
                </c:pt>
                <c:pt idx="13101">
                  <c:v>3.9493093750016004</c:v>
                </c:pt>
                <c:pt idx="13102">
                  <c:v>3.9497253124992007</c:v>
                </c:pt>
                <c:pt idx="13103">
                  <c:v>3.9502268750016007</c:v>
                </c:pt>
                <c:pt idx="13104">
                  <c:v>3.9506018750016008</c:v>
                </c:pt>
                <c:pt idx="13105">
                  <c:v>3.9510831250016007</c:v>
                </c:pt>
                <c:pt idx="13106">
                  <c:v>3.9515293750016007</c:v>
                </c:pt>
                <c:pt idx="13107">
                  <c:v>3.95190625</c:v>
                </c:pt>
                <c:pt idx="13108">
                  <c:v>3.9523084375007995</c:v>
                </c:pt>
                <c:pt idx="13109">
                  <c:v>3.9526349999999999</c:v>
                </c:pt>
                <c:pt idx="13110">
                  <c:v>3.9528678124992007</c:v>
                </c:pt>
                <c:pt idx="13111">
                  <c:v>3.9532081250016007</c:v>
                </c:pt>
                <c:pt idx="13112">
                  <c:v>3.9528743750016004</c:v>
                </c:pt>
                <c:pt idx="13113">
                  <c:v>3.95247875</c:v>
                </c:pt>
                <c:pt idx="13114">
                  <c:v>3.9528684375007996</c:v>
                </c:pt>
                <c:pt idx="13115">
                  <c:v>3.9532075</c:v>
                </c:pt>
                <c:pt idx="13116">
                  <c:v>3.9536334375007995</c:v>
                </c:pt>
                <c:pt idx="13117">
                  <c:v>3.9539240624992007</c:v>
                </c:pt>
                <c:pt idx="13118">
                  <c:v>3.9542778124992006</c:v>
                </c:pt>
                <c:pt idx="13119">
                  <c:v>3.9539543750016004</c:v>
                </c:pt>
                <c:pt idx="13120">
                  <c:v>3.9535790624992004</c:v>
                </c:pt>
                <c:pt idx="13121">
                  <c:v>3.9531543750016005</c:v>
                </c:pt>
                <c:pt idx="13122">
                  <c:v>3.9527606250016007</c:v>
                </c:pt>
                <c:pt idx="13123">
                  <c:v>3.9523728124992004</c:v>
                </c:pt>
                <c:pt idx="13124">
                  <c:v>3.9520256250016006</c:v>
                </c:pt>
                <c:pt idx="13125">
                  <c:v>3.9515150000000001</c:v>
                </c:pt>
                <c:pt idx="13126">
                  <c:v>3.9511190624992003</c:v>
                </c:pt>
                <c:pt idx="13127">
                  <c:v>3.9507062500000001</c:v>
                </c:pt>
                <c:pt idx="13128">
                  <c:v>3.9503456250016007</c:v>
                </c:pt>
                <c:pt idx="13129">
                  <c:v>3.9499840624992006</c:v>
                </c:pt>
                <c:pt idx="13130">
                  <c:v>3.9496121875007995</c:v>
                </c:pt>
                <c:pt idx="13131">
                  <c:v>3.9492431250016007</c:v>
                </c:pt>
                <c:pt idx="13132">
                  <c:v>3.9488325</c:v>
                </c:pt>
                <c:pt idx="13133">
                  <c:v>3.9484928124992007</c:v>
                </c:pt>
                <c:pt idx="13134">
                  <c:v>3.9487653124992006</c:v>
                </c:pt>
                <c:pt idx="13135">
                  <c:v>3.9491303124992005</c:v>
                </c:pt>
                <c:pt idx="13136">
                  <c:v>3.9495843750016006</c:v>
                </c:pt>
                <c:pt idx="13137">
                  <c:v>3.9500068750016006</c:v>
                </c:pt>
                <c:pt idx="13138">
                  <c:v>3.9504115624992004</c:v>
                </c:pt>
                <c:pt idx="13139">
                  <c:v>3.9508212500000002</c:v>
                </c:pt>
                <c:pt idx="13140">
                  <c:v>3.9511750000000001</c:v>
                </c:pt>
                <c:pt idx="13141">
                  <c:v>3.9514974999999999</c:v>
                </c:pt>
                <c:pt idx="13142">
                  <c:v>3.9519025000000001</c:v>
                </c:pt>
                <c:pt idx="13143">
                  <c:v>3.9522765624992005</c:v>
                </c:pt>
                <c:pt idx="13144">
                  <c:v>3.9526262499999998</c:v>
                </c:pt>
                <c:pt idx="13145">
                  <c:v>3.9529706250016008</c:v>
                </c:pt>
                <c:pt idx="13146">
                  <c:v>3.9529634375007996</c:v>
                </c:pt>
                <c:pt idx="13147">
                  <c:v>3.9529531250016006</c:v>
                </c:pt>
                <c:pt idx="13148">
                  <c:v>3.9533503124992007</c:v>
                </c:pt>
                <c:pt idx="13149">
                  <c:v>3.9536943750016005</c:v>
                </c:pt>
                <c:pt idx="13150">
                  <c:v>3.9535771875007995</c:v>
                </c:pt>
                <c:pt idx="13151">
                  <c:v>3.95321875</c:v>
                </c:pt>
                <c:pt idx="13152">
                  <c:v>3.9527971875007997</c:v>
                </c:pt>
                <c:pt idx="13153">
                  <c:v>3.9523734375007993</c:v>
                </c:pt>
                <c:pt idx="13154">
                  <c:v>3.9519656250016006</c:v>
                </c:pt>
                <c:pt idx="13155">
                  <c:v>3.9515746875007993</c:v>
                </c:pt>
                <c:pt idx="13156">
                  <c:v>3.9510937500000001</c:v>
                </c:pt>
                <c:pt idx="13157">
                  <c:v>3.9506740624992007</c:v>
                </c:pt>
                <c:pt idx="13158">
                  <c:v>3.9503456250016007</c:v>
                </c:pt>
                <c:pt idx="13159">
                  <c:v>3.9499346875007997</c:v>
                </c:pt>
                <c:pt idx="13160">
                  <c:v>3.9498440624992006</c:v>
                </c:pt>
                <c:pt idx="13161">
                  <c:v>3.9500993750016007</c:v>
                </c:pt>
                <c:pt idx="13162">
                  <c:v>3.9504965624992003</c:v>
                </c:pt>
                <c:pt idx="13163">
                  <c:v>3.9508428124992006</c:v>
                </c:pt>
                <c:pt idx="13164">
                  <c:v>3.9512206250016004</c:v>
                </c:pt>
                <c:pt idx="13165">
                  <c:v>3.95160125</c:v>
                </c:pt>
                <c:pt idx="13166">
                  <c:v>3.9519671875007996</c:v>
                </c:pt>
                <c:pt idx="13167">
                  <c:v>3.9522946875007996</c:v>
                </c:pt>
                <c:pt idx="13168">
                  <c:v>3.9526584375007996</c:v>
                </c:pt>
                <c:pt idx="13169">
                  <c:v>3.9530231250016006</c:v>
                </c:pt>
                <c:pt idx="13170">
                  <c:v>3.9533509375007996</c:v>
                </c:pt>
                <c:pt idx="13171">
                  <c:v>3.9535456250016008</c:v>
                </c:pt>
                <c:pt idx="13172">
                  <c:v>3.9530346875007996</c:v>
                </c:pt>
                <c:pt idx="13173">
                  <c:v>3.9526640624992004</c:v>
                </c:pt>
                <c:pt idx="13174">
                  <c:v>3.9522046875007995</c:v>
                </c:pt>
                <c:pt idx="13175">
                  <c:v>3.9525453124992005</c:v>
                </c:pt>
                <c:pt idx="13176">
                  <c:v>3.9530296875007993</c:v>
                </c:pt>
                <c:pt idx="13177">
                  <c:v>3.9534521875007993</c:v>
                </c:pt>
                <c:pt idx="13178">
                  <c:v>3.9537849999999999</c:v>
                </c:pt>
                <c:pt idx="13179">
                  <c:v>3.9541265624992006</c:v>
                </c:pt>
                <c:pt idx="13180">
                  <c:v>3.9544534375007996</c:v>
                </c:pt>
                <c:pt idx="13181">
                  <c:v>3.9539912500000001</c:v>
                </c:pt>
                <c:pt idx="13182">
                  <c:v>3.9536587500000002</c:v>
                </c:pt>
                <c:pt idx="13183">
                  <c:v>3.9532746875007994</c:v>
                </c:pt>
                <c:pt idx="13184">
                  <c:v>3.9528756250016004</c:v>
                </c:pt>
                <c:pt idx="13185">
                  <c:v>3.9524393750016005</c:v>
                </c:pt>
                <c:pt idx="13186">
                  <c:v>3.9519243750016004</c:v>
                </c:pt>
                <c:pt idx="13187">
                  <c:v>3.9513446875007996</c:v>
                </c:pt>
                <c:pt idx="13188">
                  <c:v>3.9510031250016007</c:v>
                </c:pt>
                <c:pt idx="13189">
                  <c:v>3.9506684375007994</c:v>
                </c:pt>
                <c:pt idx="13190">
                  <c:v>3.9503262499999998</c:v>
                </c:pt>
                <c:pt idx="13191">
                  <c:v>3.9504087499999998</c:v>
                </c:pt>
                <c:pt idx="13192">
                  <c:v>3.9500618750016008</c:v>
                </c:pt>
                <c:pt idx="13193">
                  <c:v>3.9497175000000002</c:v>
                </c:pt>
                <c:pt idx="13194">
                  <c:v>3.9493871875007995</c:v>
                </c:pt>
                <c:pt idx="13195">
                  <c:v>3.9490028124992005</c:v>
                </c:pt>
                <c:pt idx="13196">
                  <c:v>3.9486412500000001</c:v>
                </c:pt>
                <c:pt idx="13197">
                  <c:v>3.9482112499999999</c:v>
                </c:pt>
                <c:pt idx="13198">
                  <c:v>3.9478890624992005</c:v>
                </c:pt>
                <c:pt idx="13199">
                  <c:v>3.9482596875007996</c:v>
                </c:pt>
                <c:pt idx="13200">
                  <c:v>3.9486531250016004</c:v>
                </c:pt>
                <c:pt idx="13201">
                  <c:v>3.9490096875007996</c:v>
                </c:pt>
                <c:pt idx="13202">
                  <c:v>3.9493490624992007</c:v>
                </c:pt>
                <c:pt idx="13203">
                  <c:v>3.9496790624992006</c:v>
                </c:pt>
                <c:pt idx="13204">
                  <c:v>3.9497468750016007</c:v>
                </c:pt>
                <c:pt idx="13205">
                  <c:v>3.9501203124992004</c:v>
                </c:pt>
                <c:pt idx="13206">
                  <c:v>3.9504674999999998</c:v>
                </c:pt>
                <c:pt idx="13207">
                  <c:v>3.9508815624992004</c:v>
                </c:pt>
                <c:pt idx="13208">
                  <c:v>3.9512274999999999</c:v>
                </c:pt>
                <c:pt idx="13209">
                  <c:v>3.9515934375007995</c:v>
                </c:pt>
                <c:pt idx="13210">
                  <c:v>3.9516618750016006</c:v>
                </c:pt>
                <c:pt idx="13211">
                  <c:v>3.9520465624992007</c:v>
                </c:pt>
                <c:pt idx="13212">
                  <c:v>3.9524031250016005</c:v>
                </c:pt>
                <c:pt idx="13213">
                  <c:v>3.9521315624992006</c:v>
                </c:pt>
                <c:pt idx="13214">
                  <c:v>3.9517168750016007</c:v>
                </c:pt>
                <c:pt idx="13215">
                  <c:v>3.9512996875007995</c:v>
                </c:pt>
                <c:pt idx="13216">
                  <c:v>3.9509215624992007</c:v>
                </c:pt>
                <c:pt idx="13217">
                  <c:v>3.9506109375007994</c:v>
                </c:pt>
                <c:pt idx="13218">
                  <c:v>3.9506146875007997</c:v>
                </c:pt>
                <c:pt idx="13219">
                  <c:v>3.9505037500000002</c:v>
                </c:pt>
                <c:pt idx="13220">
                  <c:v>3.9500596875007994</c:v>
                </c:pt>
                <c:pt idx="13221">
                  <c:v>3.9495678124992004</c:v>
                </c:pt>
                <c:pt idx="13222">
                  <c:v>3.9491681250016004</c:v>
                </c:pt>
                <c:pt idx="13223">
                  <c:v>3.9488103124992007</c:v>
                </c:pt>
                <c:pt idx="13224">
                  <c:v>3.9484275000000002</c:v>
                </c:pt>
                <c:pt idx="13225">
                  <c:v>3.9486703124992006</c:v>
                </c:pt>
                <c:pt idx="13226">
                  <c:v>3.9487406250016006</c:v>
                </c:pt>
                <c:pt idx="13227">
                  <c:v>3.94828</c:v>
                </c:pt>
                <c:pt idx="13228">
                  <c:v>3.9478293750016005</c:v>
                </c:pt>
                <c:pt idx="13229">
                  <c:v>3.9472840624992007</c:v>
                </c:pt>
                <c:pt idx="13230">
                  <c:v>3.9468675000000002</c:v>
                </c:pt>
                <c:pt idx="13231">
                  <c:v>3.9465396875007994</c:v>
                </c:pt>
                <c:pt idx="13232">
                  <c:v>3.9461937499999999</c:v>
                </c:pt>
                <c:pt idx="13233">
                  <c:v>3.9465509375007994</c:v>
                </c:pt>
                <c:pt idx="13234">
                  <c:v>3.9469143750016005</c:v>
                </c:pt>
                <c:pt idx="13235">
                  <c:v>3.9473674999999999</c:v>
                </c:pt>
                <c:pt idx="13236">
                  <c:v>3.9478300000000002</c:v>
                </c:pt>
                <c:pt idx="13237">
                  <c:v>3.9481684375007995</c:v>
                </c:pt>
                <c:pt idx="13238">
                  <c:v>3.9485728124992003</c:v>
                </c:pt>
                <c:pt idx="13239">
                  <c:v>3.9489737499999999</c:v>
                </c:pt>
                <c:pt idx="13240">
                  <c:v>3.9494443750016006</c:v>
                </c:pt>
                <c:pt idx="13241">
                  <c:v>3.9498065624992007</c:v>
                </c:pt>
                <c:pt idx="13242">
                  <c:v>3.95025125</c:v>
                </c:pt>
                <c:pt idx="13243">
                  <c:v>3.9507240624992006</c:v>
                </c:pt>
                <c:pt idx="13244">
                  <c:v>3.9511762500000001</c:v>
                </c:pt>
                <c:pt idx="13245">
                  <c:v>3.95159875</c:v>
                </c:pt>
                <c:pt idx="13246">
                  <c:v>3.9519290624992003</c:v>
                </c:pt>
                <c:pt idx="13247">
                  <c:v>3.9515603124992005</c:v>
                </c:pt>
                <c:pt idx="13248">
                  <c:v>3.9510731250016007</c:v>
                </c:pt>
                <c:pt idx="13249">
                  <c:v>3.9507190624992004</c:v>
                </c:pt>
                <c:pt idx="13250">
                  <c:v>3.9503018750016006</c:v>
                </c:pt>
                <c:pt idx="13251">
                  <c:v>3.9507309375007993</c:v>
                </c:pt>
                <c:pt idx="13252">
                  <c:v>3.9510646875007995</c:v>
                </c:pt>
                <c:pt idx="13253">
                  <c:v>3.9514790624992004</c:v>
                </c:pt>
                <c:pt idx="13254">
                  <c:v>3.9519187499999999</c:v>
                </c:pt>
                <c:pt idx="13255">
                  <c:v>3.9523456250016005</c:v>
                </c:pt>
                <c:pt idx="13256">
                  <c:v>3.9527453124992005</c:v>
                </c:pt>
                <c:pt idx="13257">
                  <c:v>3.9531415624992006</c:v>
                </c:pt>
                <c:pt idx="13258">
                  <c:v>3.9534703124992006</c:v>
                </c:pt>
                <c:pt idx="13259">
                  <c:v>3.9538190624992007</c:v>
                </c:pt>
                <c:pt idx="13260">
                  <c:v>3.9542181250016006</c:v>
                </c:pt>
                <c:pt idx="13261">
                  <c:v>3.9546768750016006</c:v>
                </c:pt>
                <c:pt idx="13262">
                  <c:v>3.95513</c:v>
                </c:pt>
                <c:pt idx="13263">
                  <c:v>3.9554634375007995</c:v>
                </c:pt>
                <c:pt idx="13264">
                  <c:v>3.9553281250016008</c:v>
                </c:pt>
                <c:pt idx="13265">
                  <c:v>3.9549828124992006</c:v>
                </c:pt>
                <c:pt idx="13266">
                  <c:v>3.9544921875007994</c:v>
                </c:pt>
                <c:pt idx="13267">
                  <c:v>3.9540390624992003</c:v>
                </c:pt>
                <c:pt idx="13268">
                  <c:v>3.95357125</c:v>
                </c:pt>
                <c:pt idx="13269">
                  <c:v>3.9531171875007995</c:v>
                </c:pt>
                <c:pt idx="13270">
                  <c:v>3.9526528124992004</c:v>
                </c:pt>
                <c:pt idx="13271">
                  <c:v>3.9521193750016006</c:v>
                </c:pt>
                <c:pt idx="13272">
                  <c:v>3.9515618750016004</c:v>
                </c:pt>
                <c:pt idx="13273">
                  <c:v>3.9509684375007996</c:v>
                </c:pt>
                <c:pt idx="13274">
                  <c:v>3.9505981250016005</c:v>
                </c:pt>
                <c:pt idx="13275">
                  <c:v>3.9502215624992005</c:v>
                </c:pt>
                <c:pt idx="13276">
                  <c:v>3.9498784375007996</c:v>
                </c:pt>
                <c:pt idx="13277">
                  <c:v>3.9492812499999999</c:v>
                </c:pt>
                <c:pt idx="13278">
                  <c:v>3.9487721875007993</c:v>
                </c:pt>
                <c:pt idx="13279">
                  <c:v>3.9483690624992005</c:v>
                </c:pt>
                <c:pt idx="13280">
                  <c:v>3.9479625</c:v>
                </c:pt>
                <c:pt idx="13281">
                  <c:v>3.9475721875007994</c:v>
                </c:pt>
                <c:pt idx="13282">
                  <c:v>3.9477224999999998</c:v>
                </c:pt>
                <c:pt idx="13283">
                  <c:v>3.9480550000000001</c:v>
                </c:pt>
                <c:pt idx="13284">
                  <c:v>3.9484703124992007</c:v>
                </c:pt>
                <c:pt idx="13285">
                  <c:v>3.9488537500000001</c:v>
                </c:pt>
                <c:pt idx="13286">
                  <c:v>3.9492965624992005</c:v>
                </c:pt>
                <c:pt idx="13287">
                  <c:v>3.9496203124992006</c:v>
                </c:pt>
                <c:pt idx="13288">
                  <c:v>3.9500256250016004</c:v>
                </c:pt>
                <c:pt idx="13289">
                  <c:v>3.9504603124992004</c:v>
                </c:pt>
                <c:pt idx="13290">
                  <c:v>3.950815</c:v>
                </c:pt>
                <c:pt idx="13291">
                  <c:v>3.9511646875007993</c:v>
                </c:pt>
                <c:pt idx="13292">
                  <c:v>3.9515125000000002</c:v>
                </c:pt>
                <c:pt idx="13293">
                  <c:v>3.9518775000000002</c:v>
                </c:pt>
                <c:pt idx="13294">
                  <c:v>3.9522328124992003</c:v>
                </c:pt>
                <c:pt idx="13295">
                  <c:v>3.9525831250016004</c:v>
                </c:pt>
                <c:pt idx="13296">
                  <c:v>3.9529278124992007</c:v>
                </c:pt>
                <c:pt idx="13297">
                  <c:v>3.9533871875007995</c:v>
                </c:pt>
                <c:pt idx="13298">
                  <c:v>3.9539231250016007</c:v>
                </c:pt>
                <c:pt idx="13299">
                  <c:v>3.9543359375007996</c:v>
                </c:pt>
                <c:pt idx="13300">
                  <c:v>3.9546821875007994</c:v>
                </c:pt>
                <c:pt idx="13301">
                  <c:v>3.9543609375007995</c:v>
                </c:pt>
                <c:pt idx="13302">
                  <c:v>3.9539959375007996</c:v>
                </c:pt>
                <c:pt idx="13303">
                  <c:v>3.9536734375007994</c:v>
                </c:pt>
                <c:pt idx="13304">
                  <c:v>3.9532446875007996</c:v>
                </c:pt>
                <c:pt idx="13305">
                  <c:v>3.9528278124992005</c:v>
                </c:pt>
                <c:pt idx="13306">
                  <c:v>3.9522381250016005</c:v>
                </c:pt>
                <c:pt idx="13307">
                  <c:v>3.9516800000000001</c:v>
                </c:pt>
                <c:pt idx="13308">
                  <c:v>3.95133</c:v>
                </c:pt>
                <c:pt idx="13309">
                  <c:v>3.9510034375007996</c:v>
                </c:pt>
                <c:pt idx="13310">
                  <c:v>3.9503793750016007</c:v>
                </c:pt>
                <c:pt idx="13311">
                  <c:v>3.9500237500000002</c:v>
                </c:pt>
                <c:pt idx="13312">
                  <c:v>3.9493731250016006</c:v>
                </c:pt>
                <c:pt idx="13313">
                  <c:v>3.9487337500000002</c:v>
                </c:pt>
                <c:pt idx="13314">
                  <c:v>3.9482987500000002</c:v>
                </c:pt>
                <c:pt idx="13315">
                  <c:v>3.9479431250016006</c:v>
                </c:pt>
                <c:pt idx="13316">
                  <c:v>3.9475918750016006</c:v>
                </c:pt>
                <c:pt idx="13317">
                  <c:v>3.9471571875007996</c:v>
                </c:pt>
                <c:pt idx="13318">
                  <c:v>3.9467806250016007</c:v>
                </c:pt>
                <c:pt idx="13319">
                  <c:v>3.9464393750016007</c:v>
                </c:pt>
                <c:pt idx="13320">
                  <c:v>3.9460940624992005</c:v>
                </c:pt>
                <c:pt idx="13321">
                  <c:v>3.9457393750016005</c:v>
                </c:pt>
                <c:pt idx="13322">
                  <c:v>3.9452265624992005</c:v>
                </c:pt>
                <c:pt idx="13323">
                  <c:v>3.9448824999999998</c:v>
                </c:pt>
                <c:pt idx="13324">
                  <c:v>3.9445399999999999</c:v>
                </c:pt>
                <c:pt idx="13325">
                  <c:v>3.9446256250016005</c:v>
                </c:pt>
                <c:pt idx="13326">
                  <c:v>3.9449565624992005</c:v>
                </c:pt>
                <c:pt idx="13327">
                  <c:v>3.9454181250016007</c:v>
                </c:pt>
                <c:pt idx="13328">
                  <c:v>3.9458243750016004</c:v>
                </c:pt>
                <c:pt idx="13329">
                  <c:v>3.9453815624992004</c:v>
                </c:pt>
                <c:pt idx="13330">
                  <c:v>3.9449918750016004</c:v>
                </c:pt>
                <c:pt idx="13331">
                  <c:v>3.9449375</c:v>
                </c:pt>
                <c:pt idx="13332">
                  <c:v>3.9453190624992005</c:v>
                </c:pt>
                <c:pt idx="13333">
                  <c:v>3.9456856250016008</c:v>
                </c:pt>
                <c:pt idx="13334">
                  <c:v>3.9460837500000001</c:v>
                </c:pt>
                <c:pt idx="13335">
                  <c:v>3.9465084375007997</c:v>
                </c:pt>
                <c:pt idx="13336">
                  <c:v>3.9468906250016005</c:v>
                </c:pt>
                <c:pt idx="13337">
                  <c:v>3.9472181250016005</c:v>
                </c:pt>
                <c:pt idx="13338">
                  <c:v>3.9476393750016006</c:v>
                </c:pt>
                <c:pt idx="13339">
                  <c:v>3.9479625</c:v>
                </c:pt>
                <c:pt idx="13340">
                  <c:v>3.9482856250016005</c:v>
                </c:pt>
                <c:pt idx="13341">
                  <c:v>3.9486865624992005</c:v>
                </c:pt>
                <c:pt idx="13342">
                  <c:v>3.9490559375007996</c:v>
                </c:pt>
                <c:pt idx="13343">
                  <c:v>3.9494093750016006</c:v>
                </c:pt>
                <c:pt idx="13344">
                  <c:v>3.9498265624992004</c:v>
                </c:pt>
                <c:pt idx="13345">
                  <c:v>3.9501496875007995</c:v>
                </c:pt>
                <c:pt idx="13346">
                  <c:v>3.9499662500000001</c:v>
                </c:pt>
                <c:pt idx="13347">
                  <c:v>3.9503346875007996</c:v>
                </c:pt>
                <c:pt idx="13348">
                  <c:v>3.9506753124992007</c:v>
                </c:pt>
                <c:pt idx="13349">
                  <c:v>3.9510700000000001</c:v>
                </c:pt>
                <c:pt idx="13350">
                  <c:v>3.9514206250016004</c:v>
                </c:pt>
                <c:pt idx="13351">
                  <c:v>3.9509646875007993</c:v>
                </c:pt>
                <c:pt idx="13352">
                  <c:v>3.9505656250016008</c:v>
                </c:pt>
                <c:pt idx="13353">
                  <c:v>3.9502371875007993</c:v>
                </c:pt>
                <c:pt idx="13354">
                  <c:v>3.95066125</c:v>
                </c:pt>
                <c:pt idx="13355">
                  <c:v>3.9511493750016005</c:v>
                </c:pt>
                <c:pt idx="13356">
                  <c:v>3.9515178124992003</c:v>
                </c:pt>
                <c:pt idx="13357">
                  <c:v>3.9518990624992005</c:v>
                </c:pt>
                <c:pt idx="13358">
                  <c:v>3.95228125</c:v>
                </c:pt>
                <c:pt idx="13359">
                  <c:v>3.9516743750016006</c:v>
                </c:pt>
                <c:pt idx="13360">
                  <c:v>3.9512653124992005</c:v>
                </c:pt>
                <c:pt idx="13361">
                  <c:v>3.9507934375007996</c:v>
                </c:pt>
                <c:pt idx="13362">
                  <c:v>3.9503281250016005</c:v>
                </c:pt>
                <c:pt idx="13363">
                  <c:v>3.9497862499999998</c:v>
                </c:pt>
                <c:pt idx="13364">
                  <c:v>3.9492415624992003</c:v>
                </c:pt>
                <c:pt idx="13365">
                  <c:v>3.9487296875007996</c:v>
                </c:pt>
                <c:pt idx="13366">
                  <c:v>3.9482915624992003</c:v>
                </c:pt>
                <c:pt idx="13367">
                  <c:v>3.94789375</c:v>
                </c:pt>
                <c:pt idx="13368">
                  <c:v>3.9473659375007997</c:v>
                </c:pt>
                <c:pt idx="13369">
                  <c:v>3.9471853124992005</c:v>
                </c:pt>
                <c:pt idx="13370">
                  <c:v>3.9467759375007994</c:v>
                </c:pt>
                <c:pt idx="13371">
                  <c:v>3.9463987500000002</c:v>
                </c:pt>
                <c:pt idx="13372">
                  <c:v>3.9460734375007993</c:v>
                </c:pt>
                <c:pt idx="13373">
                  <c:v>3.9461237499999999</c:v>
                </c:pt>
                <c:pt idx="13374">
                  <c:v>3.9464906250016005</c:v>
                </c:pt>
                <c:pt idx="13375">
                  <c:v>3.9464906250016005</c:v>
                </c:pt>
                <c:pt idx="13376">
                  <c:v>3.9462321875007995</c:v>
                </c:pt>
                <c:pt idx="13377">
                  <c:v>3.9466003124992004</c:v>
                </c:pt>
                <c:pt idx="13378">
                  <c:v>3.9469443750016007</c:v>
                </c:pt>
                <c:pt idx="13379">
                  <c:v>3.9472896875007994</c:v>
                </c:pt>
                <c:pt idx="13380">
                  <c:v>3.9476200000000001</c:v>
                </c:pt>
                <c:pt idx="13381">
                  <c:v>3.9480974999999998</c:v>
                </c:pt>
                <c:pt idx="13382">
                  <c:v>3.9484678124992003</c:v>
                </c:pt>
                <c:pt idx="13383">
                  <c:v>3.9488574999999999</c:v>
                </c:pt>
                <c:pt idx="13384">
                  <c:v>3.9492909375007996</c:v>
                </c:pt>
                <c:pt idx="13385">
                  <c:v>3.9497646875007995</c:v>
                </c:pt>
                <c:pt idx="13386">
                  <c:v>3.9501896875007994</c:v>
                </c:pt>
                <c:pt idx="13387">
                  <c:v>3.9505846875007995</c:v>
                </c:pt>
                <c:pt idx="13388">
                  <c:v>3.9509171875007993</c:v>
                </c:pt>
                <c:pt idx="13389">
                  <c:v>3.9513353124992006</c:v>
                </c:pt>
                <c:pt idx="13390">
                  <c:v>3.9512293750016005</c:v>
                </c:pt>
                <c:pt idx="13391">
                  <c:v>3.9508618750016007</c:v>
                </c:pt>
                <c:pt idx="13392">
                  <c:v>3.9512859375007996</c:v>
                </c:pt>
                <c:pt idx="13393">
                  <c:v>3.9516428124992005</c:v>
                </c:pt>
                <c:pt idx="13394">
                  <c:v>3.9512834375007997</c:v>
                </c:pt>
                <c:pt idx="13395">
                  <c:v>3.9508496875007997</c:v>
                </c:pt>
                <c:pt idx="13396">
                  <c:v>3.9505175000000001</c:v>
                </c:pt>
                <c:pt idx="13397">
                  <c:v>3.9501790624992004</c:v>
                </c:pt>
                <c:pt idx="13398">
                  <c:v>3.9498409375007997</c:v>
                </c:pt>
                <c:pt idx="13399">
                  <c:v>3.9500159375007997</c:v>
                </c:pt>
                <c:pt idx="13400">
                  <c:v>3.9503715624992006</c:v>
                </c:pt>
                <c:pt idx="13401">
                  <c:v>3.9506174999999999</c:v>
                </c:pt>
                <c:pt idx="13402">
                  <c:v>3.9510568750016004</c:v>
                </c:pt>
                <c:pt idx="13403">
                  <c:v>3.9513984375007993</c:v>
                </c:pt>
                <c:pt idx="13404">
                  <c:v>3.9517331250016006</c:v>
                </c:pt>
                <c:pt idx="13405">
                  <c:v>3.9517643750016007</c:v>
                </c:pt>
                <c:pt idx="13406">
                  <c:v>3.9513818750016005</c:v>
                </c:pt>
                <c:pt idx="13407">
                  <c:v>3.95106125</c:v>
                </c:pt>
                <c:pt idx="13408">
                  <c:v>3.9507075</c:v>
                </c:pt>
                <c:pt idx="13409">
                  <c:v>3.9510878124992006</c:v>
                </c:pt>
                <c:pt idx="13410">
                  <c:v>3.9506340624992005</c:v>
                </c:pt>
                <c:pt idx="13411">
                  <c:v>3.9503006250016006</c:v>
                </c:pt>
                <c:pt idx="13412">
                  <c:v>3.9499756250016005</c:v>
                </c:pt>
                <c:pt idx="13413">
                  <c:v>3.9503784375007993</c:v>
                </c:pt>
                <c:pt idx="13414">
                  <c:v>3.9507071875007993</c:v>
                </c:pt>
                <c:pt idx="13415">
                  <c:v>3.9511778124992003</c:v>
                </c:pt>
                <c:pt idx="13416">
                  <c:v>3.9515037500000001</c:v>
                </c:pt>
                <c:pt idx="13417">
                  <c:v>3.9518296875007994</c:v>
                </c:pt>
                <c:pt idx="13418">
                  <c:v>3.9514406250016005</c:v>
                </c:pt>
                <c:pt idx="13419">
                  <c:v>3.9510134375007997</c:v>
                </c:pt>
                <c:pt idx="13420">
                  <c:v>3.9506275</c:v>
                </c:pt>
                <c:pt idx="13421">
                  <c:v>3.9501484375007996</c:v>
                </c:pt>
                <c:pt idx="13422">
                  <c:v>3.9494556250016006</c:v>
                </c:pt>
                <c:pt idx="13423">
                  <c:v>3.9489171875007996</c:v>
                </c:pt>
                <c:pt idx="13424">
                  <c:v>3.9482968750016005</c:v>
                </c:pt>
                <c:pt idx="13425">
                  <c:v>3.9476906250016004</c:v>
                </c:pt>
                <c:pt idx="13426">
                  <c:v>3.9471512500000001</c:v>
                </c:pt>
                <c:pt idx="13427">
                  <c:v>3.9465387500000002</c:v>
                </c:pt>
                <c:pt idx="13428">
                  <c:v>3.9459584375007997</c:v>
                </c:pt>
                <c:pt idx="13429">
                  <c:v>3.9453753124992006</c:v>
                </c:pt>
                <c:pt idx="13430">
                  <c:v>3.9449103124992004</c:v>
                </c:pt>
                <c:pt idx="13431">
                  <c:v>3.9445162499999999</c:v>
                </c:pt>
                <c:pt idx="13432">
                  <c:v>3.9441746875007997</c:v>
                </c:pt>
                <c:pt idx="13433">
                  <c:v>3.9438506250016006</c:v>
                </c:pt>
                <c:pt idx="13434">
                  <c:v>3.9435790624992006</c:v>
                </c:pt>
                <c:pt idx="13435">
                  <c:v>3.9439834375007994</c:v>
                </c:pt>
                <c:pt idx="13436">
                  <c:v>3.9443562499999998</c:v>
                </c:pt>
                <c:pt idx="13437">
                  <c:v>3.9447912500000002</c:v>
                </c:pt>
                <c:pt idx="13438">
                  <c:v>3.9451359375007997</c:v>
                </c:pt>
                <c:pt idx="13439">
                  <c:v>3.9454640624992003</c:v>
                </c:pt>
                <c:pt idx="13440">
                  <c:v>3.9459596875007996</c:v>
                </c:pt>
                <c:pt idx="13441">
                  <c:v>3.9463318750016008</c:v>
                </c:pt>
                <c:pt idx="13442">
                  <c:v>3.9468184375007995</c:v>
                </c:pt>
                <c:pt idx="13443">
                  <c:v>3.9472615624992007</c:v>
                </c:pt>
                <c:pt idx="13444">
                  <c:v>3.9476318750016004</c:v>
                </c:pt>
                <c:pt idx="13445">
                  <c:v>3.9480356250016007</c:v>
                </c:pt>
                <c:pt idx="13446">
                  <c:v>3.9480993750016005</c:v>
                </c:pt>
                <c:pt idx="13447">
                  <c:v>3.9478653124992005</c:v>
                </c:pt>
                <c:pt idx="13448">
                  <c:v>3.9483068750016006</c:v>
                </c:pt>
                <c:pt idx="13449">
                  <c:v>3.9486875000000001</c:v>
                </c:pt>
                <c:pt idx="13450">
                  <c:v>3.9491662500000002</c:v>
                </c:pt>
                <c:pt idx="13451">
                  <c:v>3.9495550000000001</c:v>
                </c:pt>
                <c:pt idx="13452">
                  <c:v>3.9499106250016007</c:v>
                </c:pt>
                <c:pt idx="13453">
                  <c:v>3.9502584375007994</c:v>
                </c:pt>
                <c:pt idx="13454">
                  <c:v>3.9507590624992006</c:v>
                </c:pt>
                <c:pt idx="13455">
                  <c:v>3.9511171875007993</c:v>
                </c:pt>
                <c:pt idx="13456">
                  <c:v>3.9514418750016005</c:v>
                </c:pt>
                <c:pt idx="13457">
                  <c:v>3.9519418750016007</c:v>
                </c:pt>
                <c:pt idx="13458">
                  <c:v>3.9523074999999999</c:v>
                </c:pt>
                <c:pt idx="13459">
                  <c:v>3.9517799999999998</c:v>
                </c:pt>
                <c:pt idx="13460">
                  <c:v>3.9512603124992003</c:v>
                </c:pt>
                <c:pt idx="13461">
                  <c:v>3.9507171875007994</c:v>
                </c:pt>
                <c:pt idx="13462">
                  <c:v>3.9502128124992004</c:v>
                </c:pt>
                <c:pt idx="13463">
                  <c:v>3.9497437500000001</c:v>
                </c:pt>
                <c:pt idx="13464">
                  <c:v>3.9493468750016008</c:v>
                </c:pt>
                <c:pt idx="13465">
                  <c:v>3.9490228124992006</c:v>
                </c:pt>
                <c:pt idx="13466">
                  <c:v>3.9486493750016005</c:v>
                </c:pt>
                <c:pt idx="13467">
                  <c:v>3.9482806250016007</c:v>
                </c:pt>
                <c:pt idx="13468">
                  <c:v>3.9479009375007994</c:v>
                </c:pt>
                <c:pt idx="13469">
                  <c:v>3.9475268750016004</c:v>
                </c:pt>
                <c:pt idx="13470">
                  <c:v>3.9471440624992007</c:v>
                </c:pt>
                <c:pt idx="13471">
                  <c:v>3.9467765624992004</c:v>
                </c:pt>
                <c:pt idx="13472">
                  <c:v>3.9471918750016006</c:v>
                </c:pt>
                <c:pt idx="13473">
                  <c:v>3.9475678124992006</c:v>
                </c:pt>
                <c:pt idx="13474">
                  <c:v>3.9479712500000002</c:v>
                </c:pt>
                <c:pt idx="13475">
                  <c:v>3.9483981250016007</c:v>
                </c:pt>
                <c:pt idx="13476">
                  <c:v>3.9487756250016006</c:v>
                </c:pt>
                <c:pt idx="13477">
                  <c:v>3.9488981250016004</c:v>
                </c:pt>
                <c:pt idx="13478">
                  <c:v>3.9485715624992004</c:v>
                </c:pt>
                <c:pt idx="13479">
                  <c:v>3.9481953124992004</c:v>
                </c:pt>
                <c:pt idx="13480">
                  <c:v>3.9485596875007993</c:v>
                </c:pt>
                <c:pt idx="13481">
                  <c:v>3.9489484375007997</c:v>
                </c:pt>
                <c:pt idx="13482">
                  <c:v>3.9485431250016005</c:v>
                </c:pt>
                <c:pt idx="13483">
                  <c:v>3.9480849999999998</c:v>
                </c:pt>
                <c:pt idx="13484">
                  <c:v>3.9474071875007994</c:v>
                </c:pt>
                <c:pt idx="13485">
                  <c:v>3.9470312500000002</c:v>
                </c:pt>
                <c:pt idx="13486">
                  <c:v>3.9466690624992005</c:v>
                </c:pt>
                <c:pt idx="13487">
                  <c:v>3.9462521875007996</c:v>
                </c:pt>
                <c:pt idx="13488">
                  <c:v>3.94661375</c:v>
                </c:pt>
                <c:pt idx="13489">
                  <c:v>3.9469453124992007</c:v>
                </c:pt>
                <c:pt idx="13490">
                  <c:v>3.9467159375007994</c:v>
                </c:pt>
                <c:pt idx="13491">
                  <c:v>3.9470868750016006</c:v>
                </c:pt>
                <c:pt idx="13492">
                  <c:v>3.9472168750016006</c:v>
                </c:pt>
                <c:pt idx="13493">
                  <c:v>3.9468918750016004</c:v>
                </c:pt>
                <c:pt idx="13494">
                  <c:v>3.9465143750016005</c:v>
                </c:pt>
                <c:pt idx="13495">
                  <c:v>3.9461550000000001</c:v>
                </c:pt>
                <c:pt idx="13496">
                  <c:v>3.9461124999999999</c:v>
                </c:pt>
                <c:pt idx="13497">
                  <c:v>3.9457100000000001</c:v>
                </c:pt>
                <c:pt idx="13498">
                  <c:v>3.9453856250016006</c:v>
                </c:pt>
                <c:pt idx="13499">
                  <c:v>3.944925</c:v>
                </c:pt>
                <c:pt idx="13500">
                  <c:v>3.9446028124992005</c:v>
                </c:pt>
                <c:pt idx="13501">
                  <c:v>3.9441246875007994</c:v>
                </c:pt>
                <c:pt idx="13502">
                  <c:v>3.9436696875007997</c:v>
                </c:pt>
                <c:pt idx="13503">
                  <c:v>3.9431993750016008</c:v>
                </c:pt>
                <c:pt idx="13504">
                  <c:v>3.9428403124992006</c:v>
                </c:pt>
                <c:pt idx="13505">
                  <c:v>3.9424496875007997</c:v>
                </c:pt>
                <c:pt idx="13506">
                  <c:v>3.9427724999999998</c:v>
                </c:pt>
                <c:pt idx="13507">
                  <c:v>3.9430968750016007</c:v>
                </c:pt>
                <c:pt idx="13508">
                  <c:v>3.9434943750016007</c:v>
                </c:pt>
                <c:pt idx="13509">
                  <c:v>3.9438221875007997</c:v>
                </c:pt>
                <c:pt idx="13510">
                  <c:v>3.9441493750016008</c:v>
                </c:pt>
                <c:pt idx="13511">
                  <c:v>3.9445450000000002</c:v>
                </c:pt>
                <c:pt idx="13512">
                  <c:v>3.9449228124992004</c:v>
                </c:pt>
                <c:pt idx="13513">
                  <c:v>3.9451103124992004</c:v>
                </c:pt>
                <c:pt idx="13514">
                  <c:v>3.9454803124992006</c:v>
                </c:pt>
                <c:pt idx="13515">
                  <c:v>3.9458365624992005</c:v>
                </c:pt>
                <c:pt idx="13516">
                  <c:v>3.9462146875007993</c:v>
                </c:pt>
                <c:pt idx="13517">
                  <c:v>3.9466078124992006</c:v>
                </c:pt>
                <c:pt idx="13518">
                  <c:v>3.9469603124992005</c:v>
                </c:pt>
                <c:pt idx="13519">
                  <c:v>3.9474399999999998</c:v>
                </c:pt>
                <c:pt idx="13520">
                  <c:v>3.9478234375007997</c:v>
                </c:pt>
                <c:pt idx="13521">
                  <c:v>3.9481459375007995</c:v>
                </c:pt>
                <c:pt idx="13522">
                  <c:v>3.9484953124992006</c:v>
                </c:pt>
                <c:pt idx="13523">
                  <c:v>3.9488303124992004</c:v>
                </c:pt>
                <c:pt idx="13524">
                  <c:v>3.9492706250016005</c:v>
                </c:pt>
                <c:pt idx="13525">
                  <c:v>3.9496431250016006</c:v>
                </c:pt>
                <c:pt idx="13526">
                  <c:v>3.9492515624992004</c:v>
                </c:pt>
                <c:pt idx="13527">
                  <c:v>3.9487456250016004</c:v>
                </c:pt>
                <c:pt idx="13528">
                  <c:v>3.9483334375007995</c:v>
                </c:pt>
                <c:pt idx="13529">
                  <c:v>3.9478815624992003</c:v>
                </c:pt>
                <c:pt idx="13530">
                  <c:v>3.9473750000000001</c:v>
                </c:pt>
                <c:pt idx="13531">
                  <c:v>3.9469075</c:v>
                </c:pt>
                <c:pt idx="13532">
                  <c:v>3.9465465624992007</c:v>
                </c:pt>
                <c:pt idx="13533">
                  <c:v>3.9461925</c:v>
                </c:pt>
                <c:pt idx="13534">
                  <c:v>3.9458890624992007</c:v>
                </c:pt>
                <c:pt idx="13535">
                  <c:v>3.9455284375007995</c:v>
                </c:pt>
                <c:pt idx="13536">
                  <c:v>3.9451009375007997</c:v>
                </c:pt>
                <c:pt idx="13537">
                  <c:v>3.9447103124992005</c:v>
                </c:pt>
                <c:pt idx="13538">
                  <c:v>3.9443478124992004</c:v>
                </c:pt>
                <c:pt idx="13539">
                  <c:v>3.9439850000000001</c:v>
                </c:pt>
                <c:pt idx="13540">
                  <c:v>3.9436528124992005</c:v>
                </c:pt>
                <c:pt idx="13541">
                  <c:v>3.9440762500000002</c:v>
                </c:pt>
                <c:pt idx="13542">
                  <c:v>3.9444643750016004</c:v>
                </c:pt>
                <c:pt idx="13543">
                  <c:v>3.9447881250016006</c:v>
                </c:pt>
                <c:pt idx="13544">
                  <c:v>3.9451637499999999</c:v>
                </c:pt>
                <c:pt idx="13545">
                  <c:v>3.9455196875007994</c:v>
                </c:pt>
                <c:pt idx="13546">
                  <c:v>3.9459550000000001</c:v>
                </c:pt>
                <c:pt idx="13547">
                  <c:v>3.9462931250016005</c:v>
                </c:pt>
                <c:pt idx="13548">
                  <c:v>3.9466931250016004</c:v>
                </c:pt>
                <c:pt idx="13549">
                  <c:v>3.9470675000000002</c:v>
                </c:pt>
                <c:pt idx="13550">
                  <c:v>3.94740125</c:v>
                </c:pt>
                <c:pt idx="13551">
                  <c:v>3.9469275000000001</c:v>
                </c:pt>
                <c:pt idx="13552">
                  <c:v>3.9464259375007993</c:v>
                </c:pt>
                <c:pt idx="13553">
                  <c:v>3.9460825000000002</c:v>
                </c:pt>
                <c:pt idx="13554">
                  <c:v>3.9464596875007993</c:v>
                </c:pt>
                <c:pt idx="13555">
                  <c:v>3.9469468750016006</c:v>
                </c:pt>
                <c:pt idx="13556">
                  <c:v>3.9474062499999998</c:v>
                </c:pt>
                <c:pt idx="13557">
                  <c:v>3.9477268750016008</c:v>
                </c:pt>
                <c:pt idx="13558">
                  <c:v>3.9481890624992007</c:v>
                </c:pt>
                <c:pt idx="13559">
                  <c:v>3.9485362500000001</c:v>
                </c:pt>
                <c:pt idx="13560">
                  <c:v>3.9489443750016004</c:v>
                </c:pt>
                <c:pt idx="13561">
                  <c:v>3.9491568750016004</c:v>
                </c:pt>
                <c:pt idx="13562">
                  <c:v>3.9488046875007994</c:v>
                </c:pt>
                <c:pt idx="13563">
                  <c:v>3.9484318750016008</c:v>
                </c:pt>
                <c:pt idx="13564">
                  <c:v>3.9479746875007997</c:v>
                </c:pt>
                <c:pt idx="13565">
                  <c:v>3.9472825</c:v>
                </c:pt>
                <c:pt idx="13566">
                  <c:v>3.9469184375007993</c:v>
                </c:pt>
                <c:pt idx="13567">
                  <c:v>3.9465281250016004</c:v>
                </c:pt>
                <c:pt idx="13568">
                  <c:v>3.94609875</c:v>
                </c:pt>
                <c:pt idx="13569">
                  <c:v>3.9456909375007996</c:v>
                </c:pt>
                <c:pt idx="13570">
                  <c:v>3.9453403124992006</c:v>
                </c:pt>
                <c:pt idx="13571">
                  <c:v>3.9447453124992005</c:v>
                </c:pt>
                <c:pt idx="13572">
                  <c:v>3.9443853124992003</c:v>
                </c:pt>
                <c:pt idx="13573">
                  <c:v>3.9439631250016007</c:v>
                </c:pt>
                <c:pt idx="13574">
                  <c:v>3.9436268750016006</c:v>
                </c:pt>
                <c:pt idx="13575">
                  <c:v>3.9435956250016004</c:v>
                </c:pt>
                <c:pt idx="13576">
                  <c:v>3.9436090624992004</c:v>
                </c:pt>
                <c:pt idx="13577">
                  <c:v>3.9439312499999999</c:v>
                </c:pt>
                <c:pt idx="13578">
                  <c:v>3.9442675</c:v>
                </c:pt>
                <c:pt idx="13579">
                  <c:v>3.9446325</c:v>
                </c:pt>
                <c:pt idx="13580">
                  <c:v>3.9450659375007997</c:v>
                </c:pt>
                <c:pt idx="13581">
                  <c:v>3.9455631250016006</c:v>
                </c:pt>
                <c:pt idx="13582">
                  <c:v>3.9459225</c:v>
                </c:pt>
                <c:pt idx="13583">
                  <c:v>3.9463856250016005</c:v>
                </c:pt>
                <c:pt idx="13584">
                  <c:v>3.9467434375007997</c:v>
                </c:pt>
                <c:pt idx="13585">
                  <c:v>3.94709625</c:v>
                </c:pt>
                <c:pt idx="13586">
                  <c:v>3.9464503124992003</c:v>
                </c:pt>
                <c:pt idx="13587">
                  <c:v>3.9461256250016006</c:v>
                </c:pt>
                <c:pt idx="13588">
                  <c:v>3.9458037500000001</c:v>
                </c:pt>
                <c:pt idx="13589">
                  <c:v>3.9452415624992003</c:v>
                </c:pt>
                <c:pt idx="13590">
                  <c:v>3.9447834375007993</c:v>
                </c:pt>
                <c:pt idx="13591">
                  <c:v>3.9452234375007995</c:v>
                </c:pt>
                <c:pt idx="13592">
                  <c:v>3.9457331250016008</c:v>
                </c:pt>
                <c:pt idx="13593">
                  <c:v>3.9461306250016004</c:v>
                </c:pt>
                <c:pt idx="13594">
                  <c:v>3.9465593750016006</c:v>
                </c:pt>
                <c:pt idx="13595">
                  <c:v>3.9469143750016005</c:v>
                </c:pt>
                <c:pt idx="13596">
                  <c:v>3.9472884375007995</c:v>
                </c:pt>
                <c:pt idx="13597">
                  <c:v>3.9476865624992006</c:v>
                </c:pt>
                <c:pt idx="13598">
                  <c:v>3.9481234375007994</c:v>
                </c:pt>
                <c:pt idx="13599">
                  <c:v>3.9486309375007993</c:v>
                </c:pt>
                <c:pt idx="13600">
                  <c:v>3.9489700000000001</c:v>
                </c:pt>
                <c:pt idx="13601">
                  <c:v>3.9494118750016005</c:v>
                </c:pt>
                <c:pt idx="13602">
                  <c:v>3.9487334375007994</c:v>
                </c:pt>
                <c:pt idx="13603">
                  <c:v>3.9484078124992004</c:v>
                </c:pt>
                <c:pt idx="13604">
                  <c:v>3.9479553124992006</c:v>
                </c:pt>
                <c:pt idx="13605">
                  <c:v>3.9474431250016004</c:v>
                </c:pt>
                <c:pt idx="13606">
                  <c:v>3.9468025</c:v>
                </c:pt>
                <c:pt idx="13607">
                  <c:v>3.9461271875007995</c:v>
                </c:pt>
                <c:pt idx="13608">
                  <c:v>3.9454503124992004</c:v>
                </c:pt>
                <c:pt idx="13609">
                  <c:v>3.9446978124992005</c:v>
                </c:pt>
                <c:pt idx="13610">
                  <c:v>3.9440428124992004</c:v>
                </c:pt>
                <c:pt idx="13611">
                  <c:v>3.9434684375007993</c:v>
                </c:pt>
                <c:pt idx="13612">
                  <c:v>3.9429981250016004</c:v>
                </c:pt>
                <c:pt idx="13613">
                  <c:v>3.9425040624992005</c:v>
                </c:pt>
                <c:pt idx="13614">
                  <c:v>3.9420915624992006</c:v>
                </c:pt>
                <c:pt idx="13615">
                  <c:v>3.9417706250016007</c:v>
                </c:pt>
                <c:pt idx="13616">
                  <c:v>3.9413959375007996</c:v>
                </c:pt>
                <c:pt idx="13617">
                  <c:v>3.9409746875007996</c:v>
                </c:pt>
                <c:pt idx="13618">
                  <c:v>3.9406150000000002</c:v>
                </c:pt>
                <c:pt idx="13619">
                  <c:v>3.94009125</c:v>
                </c:pt>
                <c:pt idx="13620">
                  <c:v>3.9395831250016005</c:v>
                </c:pt>
                <c:pt idx="13621">
                  <c:v>3.9391731250016004</c:v>
                </c:pt>
                <c:pt idx="13622">
                  <c:v>3.9387850000000002</c:v>
                </c:pt>
                <c:pt idx="13623">
                  <c:v>3.9388196875007995</c:v>
                </c:pt>
                <c:pt idx="13624">
                  <c:v>3.9391990624992004</c:v>
                </c:pt>
                <c:pt idx="13625">
                  <c:v>3.9396690624992003</c:v>
                </c:pt>
                <c:pt idx="13626">
                  <c:v>3.9400009375007996</c:v>
                </c:pt>
                <c:pt idx="13627">
                  <c:v>3.9403568750016005</c:v>
                </c:pt>
                <c:pt idx="13628">
                  <c:v>3.9407484375007993</c:v>
                </c:pt>
                <c:pt idx="13629">
                  <c:v>3.9412118750016005</c:v>
                </c:pt>
                <c:pt idx="13630">
                  <c:v>3.9411140624992007</c:v>
                </c:pt>
                <c:pt idx="13631">
                  <c:v>3.9407712500000001</c:v>
                </c:pt>
                <c:pt idx="13632">
                  <c:v>3.9411524999999998</c:v>
                </c:pt>
                <c:pt idx="13633">
                  <c:v>3.9414950000000002</c:v>
                </c:pt>
                <c:pt idx="13634">
                  <c:v>3.9418487500000001</c:v>
                </c:pt>
                <c:pt idx="13635">
                  <c:v>3.9422343750016005</c:v>
                </c:pt>
                <c:pt idx="13636">
                  <c:v>3.9426700000000001</c:v>
                </c:pt>
                <c:pt idx="13637">
                  <c:v>3.94302625</c:v>
                </c:pt>
                <c:pt idx="13638">
                  <c:v>3.9434200000000001</c:v>
                </c:pt>
                <c:pt idx="13639">
                  <c:v>3.9438634375007995</c:v>
                </c:pt>
                <c:pt idx="13640">
                  <c:v>3.9442471875007996</c:v>
                </c:pt>
                <c:pt idx="13641">
                  <c:v>3.9446218750016007</c:v>
                </c:pt>
                <c:pt idx="13642">
                  <c:v>3.94494875</c:v>
                </c:pt>
                <c:pt idx="13643">
                  <c:v>3.9452699999999998</c:v>
                </c:pt>
                <c:pt idx="13644">
                  <c:v>3.9456478124992005</c:v>
                </c:pt>
                <c:pt idx="13645">
                  <c:v>3.9460003124992005</c:v>
                </c:pt>
                <c:pt idx="13646">
                  <c:v>3.9463937499999999</c:v>
                </c:pt>
                <c:pt idx="13647">
                  <c:v>3.9461156250016005</c:v>
                </c:pt>
                <c:pt idx="13648">
                  <c:v>3.9462549999999998</c:v>
                </c:pt>
                <c:pt idx="13649">
                  <c:v>3.9457575</c:v>
                </c:pt>
                <c:pt idx="13650">
                  <c:v>3.9451334375007994</c:v>
                </c:pt>
                <c:pt idx="13651">
                  <c:v>3.94455125</c:v>
                </c:pt>
                <c:pt idx="13652">
                  <c:v>3.9440571875007997</c:v>
                </c:pt>
                <c:pt idx="13653">
                  <c:v>3.9436993750016005</c:v>
                </c:pt>
                <c:pt idx="13654">
                  <c:v>3.9441209375007995</c:v>
                </c:pt>
                <c:pt idx="13655">
                  <c:v>3.9444721875007995</c:v>
                </c:pt>
                <c:pt idx="13656">
                  <c:v>3.9448390624992005</c:v>
                </c:pt>
                <c:pt idx="13657">
                  <c:v>3.9444834375007995</c:v>
                </c:pt>
                <c:pt idx="13658">
                  <c:v>3.9441343750016005</c:v>
                </c:pt>
                <c:pt idx="13659">
                  <c:v>3.9436590624992003</c:v>
                </c:pt>
                <c:pt idx="13660">
                  <c:v>3.9433128124992005</c:v>
                </c:pt>
                <c:pt idx="13661">
                  <c:v>3.9429362499999998</c:v>
                </c:pt>
                <c:pt idx="13662">
                  <c:v>3.9424021875007993</c:v>
                </c:pt>
                <c:pt idx="13663">
                  <c:v>3.9418284375007997</c:v>
                </c:pt>
                <c:pt idx="13664">
                  <c:v>3.9412743750016004</c:v>
                </c:pt>
                <c:pt idx="13665">
                  <c:v>3.94079625</c:v>
                </c:pt>
                <c:pt idx="13666">
                  <c:v>3.9403781250016006</c:v>
                </c:pt>
                <c:pt idx="13667">
                  <c:v>3.9400240624992007</c:v>
                </c:pt>
                <c:pt idx="13668">
                  <c:v>3.9399199999999999</c:v>
                </c:pt>
                <c:pt idx="13669">
                  <c:v>3.9395406250016007</c:v>
                </c:pt>
                <c:pt idx="13670">
                  <c:v>3.9392140624992007</c:v>
                </c:pt>
                <c:pt idx="13671">
                  <c:v>3.9390784375007994</c:v>
                </c:pt>
                <c:pt idx="13672">
                  <c:v>3.9386653124992006</c:v>
                </c:pt>
                <c:pt idx="13673">
                  <c:v>3.9382781250016006</c:v>
                </c:pt>
                <c:pt idx="13674">
                  <c:v>3.9385612499999998</c:v>
                </c:pt>
                <c:pt idx="13675">
                  <c:v>3.9389059375007993</c:v>
                </c:pt>
                <c:pt idx="13676">
                  <c:v>3.9392978124992006</c:v>
                </c:pt>
                <c:pt idx="13677">
                  <c:v>3.9397725000000001</c:v>
                </c:pt>
                <c:pt idx="13678">
                  <c:v>3.9401990624992007</c:v>
                </c:pt>
                <c:pt idx="13679">
                  <c:v>3.9405756250016006</c:v>
                </c:pt>
                <c:pt idx="13680">
                  <c:v>3.9409168750016006</c:v>
                </c:pt>
                <c:pt idx="13681">
                  <c:v>3.9413100000000001</c:v>
                </c:pt>
                <c:pt idx="13682">
                  <c:v>3.9416331250016006</c:v>
                </c:pt>
                <c:pt idx="13683">
                  <c:v>3.9419703124992007</c:v>
                </c:pt>
                <c:pt idx="13684">
                  <c:v>3.9416231250016005</c:v>
                </c:pt>
                <c:pt idx="13685">
                  <c:v>3.9412278124992004</c:v>
                </c:pt>
                <c:pt idx="13686">
                  <c:v>3.9407759375007996</c:v>
                </c:pt>
                <c:pt idx="13687">
                  <c:v>3.9404512500000002</c:v>
                </c:pt>
                <c:pt idx="13688">
                  <c:v>3.9408021875007995</c:v>
                </c:pt>
                <c:pt idx="13689">
                  <c:v>3.9411293750016005</c:v>
                </c:pt>
                <c:pt idx="13690">
                  <c:v>3.9414731250016004</c:v>
                </c:pt>
                <c:pt idx="13691">
                  <c:v>3.9418328124992006</c:v>
                </c:pt>
                <c:pt idx="13692">
                  <c:v>3.9422778124992006</c:v>
                </c:pt>
                <c:pt idx="13693">
                  <c:v>3.9426896875007995</c:v>
                </c:pt>
                <c:pt idx="13694">
                  <c:v>3.9430896875007995</c:v>
                </c:pt>
                <c:pt idx="13695">
                  <c:v>3.9435843750016004</c:v>
                </c:pt>
                <c:pt idx="13696">
                  <c:v>3.9439071875007996</c:v>
                </c:pt>
                <c:pt idx="13697">
                  <c:v>3.9435137500000002</c:v>
                </c:pt>
                <c:pt idx="13698">
                  <c:v>3.9431118750016005</c:v>
                </c:pt>
                <c:pt idx="13699">
                  <c:v>3.9427656250016008</c:v>
                </c:pt>
                <c:pt idx="13700">
                  <c:v>3.9424293750016006</c:v>
                </c:pt>
                <c:pt idx="13701">
                  <c:v>3.9419893750016004</c:v>
                </c:pt>
                <c:pt idx="13702">
                  <c:v>3.9414921875007995</c:v>
                </c:pt>
                <c:pt idx="13703">
                  <c:v>3.9410478124992006</c:v>
                </c:pt>
                <c:pt idx="13704">
                  <c:v>3.9405990624992007</c:v>
                </c:pt>
                <c:pt idx="13705">
                  <c:v>3.9402218750016007</c:v>
                </c:pt>
                <c:pt idx="13706">
                  <c:v>3.9398949999999999</c:v>
                </c:pt>
                <c:pt idx="13707">
                  <c:v>3.9395103124992006</c:v>
                </c:pt>
                <c:pt idx="13708">
                  <c:v>3.9391584375007995</c:v>
                </c:pt>
                <c:pt idx="13709">
                  <c:v>3.9387793750016007</c:v>
                </c:pt>
                <c:pt idx="13710">
                  <c:v>3.93892</c:v>
                </c:pt>
                <c:pt idx="13711">
                  <c:v>3.9392421875007995</c:v>
                </c:pt>
                <c:pt idx="13712">
                  <c:v>3.9395712500000002</c:v>
                </c:pt>
                <c:pt idx="13713">
                  <c:v>3.9399040624992003</c:v>
                </c:pt>
                <c:pt idx="13714">
                  <c:v>3.9402943750016006</c:v>
                </c:pt>
                <c:pt idx="13715">
                  <c:v>3.9406599999999998</c:v>
                </c:pt>
                <c:pt idx="13716">
                  <c:v>3.941065</c:v>
                </c:pt>
                <c:pt idx="13717">
                  <c:v>3.9414224999999998</c:v>
                </c:pt>
                <c:pt idx="13718">
                  <c:v>3.9418331250016005</c:v>
                </c:pt>
                <c:pt idx="13719">
                  <c:v>3.941465</c:v>
                </c:pt>
                <c:pt idx="13720">
                  <c:v>3.9411046875007996</c:v>
                </c:pt>
                <c:pt idx="13721">
                  <c:v>3.9407840624992003</c:v>
                </c:pt>
                <c:pt idx="13722">
                  <c:v>3.9405968750016007</c:v>
                </c:pt>
                <c:pt idx="13723">
                  <c:v>3.9409721875007997</c:v>
                </c:pt>
                <c:pt idx="13724">
                  <c:v>3.9409815624992004</c:v>
                </c:pt>
                <c:pt idx="13725">
                  <c:v>3.9406146875007995</c:v>
                </c:pt>
                <c:pt idx="13726">
                  <c:v>3.9402384375007995</c:v>
                </c:pt>
                <c:pt idx="13727">
                  <c:v>3.9398921875007993</c:v>
                </c:pt>
                <c:pt idx="13728">
                  <c:v>3.9398659375007994</c:v>
                </c:pt>
                <c:pt idx="13729">
                  <c:v>3.9401984375007997</c:v>
                </c:pt>
                <c:pt idx="13730">
                  <c:v>3.9398265624992006</c:v>
                </c:pt>
                <c:pt idx="13731">
                  <c:v>3.9394909375007994</c:v>
                </c:pt>
                <c:pt idx="13732">
                  <c:v>3.9391134375007995</c:v>
                </c:pt>
                <c:pt idx="13733">
                  <c:v>3.93876625</c:v>
                </c:pt>
                <c:pt idx="13734">
                  <c:v>3.9384074999999998</c:v>
                </c:pt>
                <c:pt idx="13735">
                  <c:v>3.9386015624992003</c:v>
                </c:pt>
                <c:pt idx="13736">
                  <c:v>3.9389556250016007</c:v>
                </c:pt>
                <c:pt idx="13737">
                  <c:v>3.9392940624992003</c:v>
                </c:pt>
                <c:pt idx="13738">
                  <c:v>3.9396740624992006</c:v>
                </c:pt>
                <c:pt idx="13739">
                  <c:v>3.9400962499999999</c:v>
                </c:pt>
                <c:pt idx="13740">
                  <c:v>3.9396084375007994</c:v>
                </c:pt>
                <c:pt idx="13741">
                  <c:v>3.9389153124992005</c:v>
                </c:pt>
                <c:pt idx="13742">
                  <c:v>3.9384771875007996</c:v>
                </c:pt>
                <c:pt idx="13743">
                  <c:v>3.9380293750016007</c:v>
                </c:pt>
                <c:pt idx="13744">
                  <c:v>3.9375506250016006</c:v>
                </c:pt>
                <c:pt idx="13745">
                  <c:v>3.9370618750016004</c:v>
                </c:pt>
                <c:pt idx="13746">
                  <c:v>3.9365878124992006</c:v>
                </c:pt>
                <c:pt idx="13747">
                  <c:v>3.9362428124992004</c:v>
                </c:pt>
                <c:pt idx="13748">
                  <c:v>3.9357656250016007</c:v>
                </c:pt>
                <c:pt idx="13749">
                  <c:v>3.9358709375007996</c:v>
                </c:pt>
                <c:pt idx="13750">
                  <c:v>3.9362137499999998</c:v>
                </c:pt>
                <c:pt idx="13751">
                  <c:v>3.9365524999999999</c:v>
                </c:pt>
                <c:pt idx="13752">
                  <c:v>3.9368921875007996</c:v>
                </c:pt>
                <c:pt idx="13753">
                  <c:v>3.9372546875007997</c:v>
                </c:pt>
                <c:pt idx="13754">
                  <c:v>3.9377187500000002</c:v>
                </c:pt>
                <c:pt idx="13755">
                  <c:v>3.9380678124992006</c:v>
                </c:pt>
                <c:pt idx="13756">
                  <c:v>3.9384571875007994</c:v>
                </c:pt>
                <c:pt idx="13757">
                  <c:v>3.9388496875007997</c:v>
                </c:pt>
                <c:pt idx="13758">
                  <c:v>3.9393190624992007</c:v>
                </c:pt>
                <c:pt idx="13759">
                  <c:v>3.9396403124992005</c:v>
                </c:pt>
                <c:pt idx="13760">
                  <c:v>3.9400584375007996</c:v>
                </c:pt>
                <c:pt idx="13761">
                  <c:v>3.9404137499999998</c:v>
                </c:pt>
                <c:pt idx="13762">
                  <c:v>3.9408371875007995</c:v>
                </c:pt>
                <c:pt idx="13763">
                  <c:v>3.9403662499999998</c:v>
                </c:pt>
                <c:pt idx="13764">
                  <c:v>3.9398974999999998</c:v>
                </c:pt>
                <c:pt idx="13765">
                  <c:v>3.9392834375007997</c:v>
                </c:pt>
                <c:pt idx="13766">
                  <c:v>3.9387075</c:v>
                </c:pt>
                <c:pt idx="13767">
                  <c:v>3.9382868750016007</c:v>
                </c:pt>
                <c:pt idx="13768">
                  <c:v>3.9378578124992005</c:v>
                </c:pt>
                <c:pt idx="13769">
                  <c:v>3.9374459375007995</c:v>
                </c:pt>
                <c:pt idx="13770">
                  <c:v>3.9371381250016007</c:v>
                </c:pt>
                <c:pt idx="13771">
                  <c:v>3.9367753124992007</c:v>
                </c:pt>
                <c:pt idx="13772">
                  <c:v>3.9368743750016004</c:v>
                </c:pt>
                <c:pt idx="13773">
                  <c:v>3.9371499999999999</c:v>
                </c:pt>
                <c:pt idx="13774">
                  <c:v>3.9374859375007993</c:v>
                </c:pt>
                <c:pt idx="13775">
                  <c:v>3.9370709375007995</c:v>
                </c:pt>
                <c:pt idx="13776">
                  <c:v>3.9366518750016004</c:v>
                </c:pt>
                <c:pt idx="13777">
                  <c:v>3.9361953124992004</c:v>
                </c:pt>
                <c:pt idx="13778">
                  <c:v>3.9358631250016005</c:v>
                </c:pt>
                <c:pt idx="13779">
                  <c:v>3.9362053124992005</c:v>
                </c:pt>
                <c:pt idx="13780">
                  <c:v>3.9365515624992007</c:v>
                </c:pt>
                <c:pt idx="13781">
                  <c:v>3.9368906250016007</c:v>
                </c:pt>
                <c:pt idx="13782">
                  <c:v>3.9373431250016004</c:v>
                </c:pt>
                <c:pt idx="13783">
                  <c:v>3.9373434375007994</c:v>
                </c:pt>
                <c:pt idx="13784">
                  <c:v>3.9370084375007997</c:v>
                </c:pt>
                <c:pt idx="13785">
                  <c:v>3.9365859375007997</c:v>
                </c:pt>
                <c:pt idx="13786">
                  <c:v>3.9369187499999998</c:v>
                </c:pt>
                <c:pt idx="13787">
                  <c:v>3.9373453124992004</c:v>
                </c:pt>
                <c:pt idx="13788">
                  <c:v>3.9376840624992004</c:v>
                </c:pt>
                <c:pt idx="13789">
                  <c:v>3.93815625</c:v>
                </c:pt>
                <c:pt idx="13790">
                  <c:v>3.93850875</c:v>
                </c:pt>
                <c:pt idx="13791">
                  <c:v>3.9388925000000001</c:v>
                </c:pt>
                <c:pt idx="13792">
                  <c:v>3.9393393750016004</c:v>
                </c:pt>
                <c:pt idx="13793">
                  <c:v>3.9398175000000002</c:v>
                </c:pt>
                <c:pt idx="13794">
                  <c:v>3.940315</c:v>
                </c:pt>
                <c:pt idx="13795">
                  <c:v>3.9406812499999999</c:v>
                </c:pt>
                <c:pt idx="13796">
                  <c:v>3.94101875</c:v>
                </c:pt>
                <c:pt idx="13797">
                  <c:v>3.9414056250016007</c:v>
                </c:pt>
                <c:pt idx="13798">
                  <c:v>3.9413149999999999</c:v>
                </c:pt>
                <c:pt idx="13799">
                  <c:v>3.9409228124992004</c:v>
                </c:pt>
                <c:pt idx="13800">
                  <c:v>3.9413140624992007</c:v>
                </c:pt>
                <c:pt idx="13801">
                  <c:v>3.9416918750016006</c:v>
                </c:pt>
                <c:pt idx="13802">
                  <c:v>3.9420250000000001</c:v>
                </c:pt>
                <c:pt idx="13803">
                  <c:v>3.9415718750016007</c:v>
                </c:pt>
                <c:pt idx="13804">
                  <c:v>3.9411687500000001</c:v>
                </c:pt>
                <c:pt idx="13805">
                  <c:v>3.9407287499999999</c:v>
                </c:pt>
                <c:pt idx="13806">
                  <c:v>3.9403765624992007</c:v>
                </c:pt>
                <c:pt idx="13807">
                  <c:v>3.9400381250016006</c:v>
                </c:pt>
                <c:pt idx="13808">
                  <c:v>3.9396909375007994</c:v>
                </c:pt>
                <c:pt idx="13809">
                  <c:v>3.9392628124992006</c:v>
                </c:pt>
                <c:pt idx="13810">
                  <c:v>3.9387890624992004</c:v>
                </c:pt>
                <c:pt idx="13811">
                  <c:v>3.9383565624992003</c:v>
                </c:pt>
                <c:pt idx="13812">
                  <c:v>3.9378615624992004</c:v>
                </c:pt>
                <c:pt idx="13813">
                  <c:v>3.9373290624992006</c:v>
                </c:pt>
                <c:pt idx="13814">
                  <c:v>3.9367743750016007</c:v>
                </c:pt>
                <c:pt idx="13815">
                  <c:v>3.9361934375007994</c:v>
                </c:pt>
                <c:pt idx="13816">
                  <c:v>3.9356575</c:v>
                </c:pt>
                <c:pt idx="13817">
                  <c:v>3.9350890624992005</c:v>
                </c:pt>
                <c:pt idx="13818">
                  <c:v>3.9344987499999999</c:v>
                </c:pt>
                <c:pt idx="13819">
                  <c:v>3.9340324999999998</c:v>
                </c:pt>
                <c:pt idx="13820">
                  <c:v>3.9335506250016006</c:v>
                </c:pt>
                <c:pt idx="13821">
                  <c:v>3.9331087500000002</c:v>
                </c:pt>
                <c:pt idx="13822">
                  <c:v>3.9324875000000001</c:v>
                </c:pt>
                <c:pt idx="13823">
                  <c:v>3.9319415624992007</c:v>
                </c:pt>
                <c:pt idx="13824">
                  <c:v>3.9315756250016007</c:v>
                </c:pt>
                <c:pt idx="13825">
                  <c:v>3.9312518750016006</c:v>
                </c:pt>
                <c:pt idx="13826">
                  <c:v>3.9308112500000001</c:v>
                </c:pt>
                <c:pt idx="13827">
                  <c:v>3.9304625</c:v>
                </c:pt>
                <c:pt idx="13828">
                  <c:v>3.9305278124992005</c:v>
                </c:pt>
                <c:pt idx="13829">
                  <c:v>3.9309643750016008</c:v>
                </c:pt>
                <c:pt idx="13830">
                  <c:v>3.9312965624992007</c:v>
                </c:pt>
                <c:pt idx="13831">
                  <c:v>3.9316306250016004</c:v>
                </c:pt>
                <c:pt idx="13832">
                  <c:v>3.9319853124992004</c:v>
                </c:pt>
                <c:pt idx="13833">
                  <c:v>3.9317937500000002</c:v>
                </c:pt>
                <c:pt idx="13834">
                  <c:v>3.9314215624992004</c:v>
                </c:pt>
                <c:pt idx="13835">
                  <c:v>3.9318418750016004</c:v>
                </c:pt>
                <c:pt idx="13836">
                  <c:v>3.9322615624992006</c:v>
                </c:pt>
                <c:pt idx="13837">
                  <c:v>3.9326775</c:v>
                </c:pt>
                <c:pt idx="13838">
                  <c:v>3.9330046875007993</c:v>
                </c:pt>
                <c:pt idx="13839">
                  <c:v>3.9333534375007995</c:v>
                </c:pt>
                <c:pt idx="13840">
                  <c:v>3.9337243750016007</c:v>
                </c:pt>
                <c:pt idx="13841">
                  <c:v>3.9340806250016005</c:v>
                </c:pt>
                <c:pt idx="13842">
                  <c:v>3.9344837500000001</c:v>
                </c:pt>
                <c:pt idx="13843">
                  <c:v>3.9348181250016006</c:v>
                </c:pt>
                <c:pt idx="13844">
                  <c:v>3.9353031250016004</c:v>
                </c:pt>
                <c:pt idx="13845">
                  <c:v>3.9356243750016007</c:v>
                </c:pt>
                <c:pt idx="13846">
                  <c:v>3.9359643750016007</c:v>
                </c:pt>
                <c:pt idx="13847">
                  <c:v>3.9363049999999999</c:v>
                </c:pt>
                <c:pt idx="13848">
                  <c:v>3.9366625000000002</c:v>
                </c:pt>
                <c:pt idx="13849">
                  <c:v>3.9364640624992004</c:v>
                </c:pt>
                <c:pt idx="13850">
                  <c:v>3.9359840624992004</c:v>
                </c:pt>
                <c:pt idx="13851">
                  <c:v>3.9364393750016005</c:v>
                </c:pt>
                <c:pt idx="13852">
                  <c:v>3.9367637499999999</c:v>
                </c:pt>
                <c:pt idx="13853">
                  <c:v>3.9370865624992004</c:v>
                </c:pt>
                <c:pt idx="13854">
                  <c:v>3.9374721875007994</c:v>
                </c:pt>
                <c:pt idx="13855">
                  <c:v>3.9370574999999999</c:v>
                </c:pt>
                <c:pt idx="13856">
                  <c:v>3.9366956250016005</c:v>
                </c:pt>
                <c:pt idx="13857">
                  <c:v>3.93632625</c:v>
                </c:pt>
                <c:pt idx="13858">
                  <c:v>3.9359378124992004</c:v>
                </c:pt>
                <c:pt idx="13859">
                  <c:v>3.9355281250016008</c:v>
                </c:pt>
                <c:pt idx="13860">
                  <c:v>3.9349418750016008</c:v>
                </c:pt>
                <c:pt idx="13861">
                  <c:v>3.9345996875007994</c:v>
                </c:pt>
                <c:pt idx="13862">
                  <c:v>3.9339193750016004</c:v>
                </c:pt>
                <c:pt idx="13863">
                  <c:v>3.9334028124992004</c:v>
                </c:pt>
                <c:pt idx="13864">
                  <c:v>3.93294875</c:v>
                </c:pt>
                <c:pt idx="13865">
                  <c:v>3.9326056250016004</c:v>
                </c:pt>
                <c:pt idx="13866">
                  <c:v>3.9322728124992006</c:v>
                </c:pt>
                <c:pt idx="13867">
                  <c:v>3.9319259375007993</c:v>
                </c:pt>
                <c:pt idx="13868">
                  <c:v>3.9315721875007994</c:v>
                </c:pt>
                <c:pt idx="13869">
                  <c:v>3.9319221875007995</c:v>
                </c:pt>
                <c:pt idx="13870">
                  <c:v>3.9322834375007996</c:v>
                </c:pt>
                <c:pt idx="13871">
                  <c:v>3.9326249999999998</c:v>
                </c:pt>
                <c:pt idx="13872">
                  <c:v>3.9329740624992007</c:v>
                </c:pt>
                <c:pt idx="13873">
                  <c:v>3.9333878124992006</c:v>
                </c:pt>
                <c:pt idx="13874">
                  <c:v>3.9330525000000001</c:v>
                </c:pt>
                <c:pt idx="13875">
                  <c:v>3.9325621875007997</c:v>
                </c:pt>
                <c:pt idx="13876">
                  <c:v>3.9321271875007997</c:v>
                </c:pt>
                <c:pt idx="13877">
                  <c:v>3.9317806250016005</c:v>
                </c:pt>
                <c:pt idx="13878">
                  <c:v>3.9314437500000001</c:v>
                </c:pt>
                <c:pt idx="13879">
                  <c:v>3.9317700000000002</c:v>
                </c:pt>
                <c:pt idx="13880">
                  <c:v>3.9322665624992004</c:v>
                </c:pt>
                <c:pt idx="13881">
                  <c:v>3.9326971875007994</c:v>
                </c:pt>
                <c:pt idx="13882">
                  <c:v>3.9330846875007994</c:v>
                </c:pt>
                <c:pt idx="13883">
                  <c:v>3.9334156250016008</c:v>
                </c:pt>
                <c:pt idx="13884">
                  <c:v>3.9338228124992005</c:v>
                </c:pt>
                <c:pt idx="13885">
                  <c:v>3.9341631250016005</c:v>
                </c:pt>
                <c:pt idx="13886">
                  <c:v>3.9345818750016006</c:v>
                </c:pt>
                <c:pt idx="13887">
                  <c:v>3.9349474999999998</c:v>
                </c:pt>
                <c:pt idx="13888">
                  <c:v>3.9353578124992006</c:v>
                </c:pt>
                <c:pt idx="13889">
                  <c:v>3.9349343750016006</c:v>
                </c:pt>
                <c:pt idx="13890">
                  <c:v>3.9345603124992006</c:v>
                </c:pt>
                <c:pt idx="13891">
                  <c:v>3.9342375000000001</c:v>
                </c:pt>
                <c:pt idx="13892">
                  <c:v>3.9346125000000001</c:v>
                </c:pt>
                <c:pt idx="13893">
                  <c:v>3.9350159375007996</c:v>
                </c:pt>
                <c:pt idx="13894">
                  <c:v>3.9353568750016006</c:v>
                </c:pt>
                <c:pt idx="13895">
                  <c:v>3.9357296875007997</c:v>
                </c:pt>
                <c:pt idx="13896">
                  <c:v>3.9360856250016005</c:v>
                </c:pt>
                <c:pt idx="13897">
                  <c:v>3.9364062500000001</c:v>
                </c:pt>
                <c:pt idx="13898">
                  <c:v>3.9368143750016005</c:v>
                </c:pt>
                <c:pt idx="13899">
                  <c:v>3.9371381250016007</c:v>
                </c:pt>
                <c:pt idx="13900">
                  <c:v>3.9365399999999999</c:v>
                </c:pt>
                <c:pt idx="13901">
                  <c:v>3.9359981250016007</c:v>
                </c:pt>
                <c:pt idx="13902">
                  <c:v>3.9354778124992005</c:v>
                </c:pt>
                <c:pt idx="13903">
                  <c:v>3.9348868750016006</c:v>
                </c:pt>
                <c:pt idx="13904">
                  <c:v>3.9345609375007995</c:v>
                </c:pt>
                <c:pt idx="13905">
                  <c:v>3.9340368750016004</c:v>
                </c:pt>
                <c:pt idx="13906">
                  <c:v>3.9336662499999999</c:v>
                </c:pt>
                <c:pt idx="13907">
                  <c:v>3.9332984375007993</c:v>
                </c:pt>
                <c:pt idx="13908">
                  <c:v>3.9329531250016005</c:v>
                </c:pt>
                <c:pt idx="13909">
                  <c:v>3.9325512499999999</c:v>
                </c:pt>
                <c:pt idx="13910">
                  <c:v>3.9319899999999999</c:v>
                </c:pt>
                <c:pt idx="13911">
                  <c:v>3.9316374999999999</c:v>
                </c:pt>
                <c:pt idx="13912">
                  <c:v>3.9310684375007994</c:v>
                </c:pt>
                <c:pt idx="13913">
                  <c:v>3.9307396875007994</c:v>
                </c:pt>
                <c:pt idx="13914">
                  <c:v>3.9302396875007997</c:v>
                </c:pt>
                <c:pt idx="13915">
                  <c:v>3.9298015624992004</c:v>
                </c:pt>
                <c:pt idx="13916">
                  <c:v>3.9299328124992003</c:v>
                </c:pt>
                <c:pt idx="13917">
                  <c:v>3.9302581250016004</c:v>
                </c:pt>
                <c:pt idx="13918">
                  <c:v>3.9306181250016006</c:v>
                </c:pt>
                <c:pt idx="13919">
                  <c:v>3.930965</c:v>
                </c:pt>
                <c:pt idx="13920">
                  <c:v>3.9312871875007995</c:v>
                </c:pt>
                <c:pt idx="13921">
                  <c:v>3.9316603124992007</c:v>
                </c:pt>
                <c:pt idx="13922">
                  <c:v>3.9313331250016006</c:v>
                </c:pt>
                <c:pt idx="13923">
                  <c:v>3.93142375</c:v>
                </c:pt>
                <c:pt idx="13924">
                  <c:v>3.9311790624992007</c:v>
                </c:pt>
                <c:pt idx="13925">
                  <c:v>3.9315371875007994</c:v>
                </c:pt>
                <c:pt idx="13926">
                  <c:v>3.9318815624992003</c:v>
                </c:pt>
                <c:pt idx="13927">
                  <c:v>3.9322378124992006</c:v>
                </c:pt>
                <c:pt idx="13928">
                  <c:v>3.9325700000000001</c:v>
                </c:pt>
                <c:pt idx="13929">
                  <c:v>3.9329028124992007</c:v>
                </c:pt>
                <c:pt idx="13930">
                  <c:v>3.9332250000000002</c:v>
                </c:pt>
                <c:pt idx="13931">
                  <c:v>3.9329034375007996</c:v>
                </c:pt>
                <c:pt idx="13932">
                  <c:v>3.9328115624992006</c:v>
                </c:pt>
                <c:pt idx="13933">
                  <c:v>3.9327131250016008</c:v>
                </c:pt>
                <c:pt idx="13934">
                  <c:v>3.9331318750016004</c:v>
                </c:pt>
                <c:pt idx="13935">
                  <c:v>3.9334678124992006</c:v>
                </c:pt>
                <c:pt idx="13936">
                  <c:v>3.9338365624992004</c:v>
                </c:pt>
                <c:pt idx="13937">
                  <c:v>3.9343390624992005</c:v>
                </c:pt>
                <c:pt idx="13938">
                  <c:v>3.9347640624992004</c:v>
                </c:pt>
                <c:pt idx="13939">
                  <c:v>3.9350846875007996</c:v>
                </c:pt>
                <c:pt idx="13940">
                  <c:v>3.9347131250016005</c:v>
                </c:pt>
                <c:pt idx="13941">
                  <c:v>3.9343587499999999</c:v>
                </c:pt>
                <c:pt idx="13942">
                  <c:v>3.9338184375007996</c:v>
                </c:pt>
                <c:pt idx="13943">
                  <c:v>3.9332474999999998</c:v>
                </c:pt>
                <c:pt idx="13944">
                  <c:v>3.9327340624992004</c:v>
                </c:pt>
                <c:pt idx="13945">
                  <c:v>3.9323115624992004</c:v>
                </c:pt>
                <c:pt idx="13946">
                  <c:v>3.9319034375007993</c:v>
                </c:pt>
                <c:pt idx="13947">
                  <c:v>3.9315359375007994</c:v>
                </c:pt>
                <c:pt idx="13948">
                  <c:v>3.9311268750016004</c:v>
                </c:pt>
                <c:pt idx="13949">
                  <c:v>3.9307262500000002</c:v>
                </c:pt>
                <c:pt idx="13950">
                  <c:v>3.9302946875007994</c:v>
                </c:pt>
                <c:pt idx="13951">
                  <c:v>3.9298912499999998</c:v>
                </c:pt>
                <c:pt idx="13952">
                  <c:v>3.9294643750016007</c:v>
                </c:pt>
                <c:pt idx="13953">
                  <c:v>3.9290865624992004</c:v>
                </c:pt>
                <c:pt idx="13954">
                  <c:v>3.9286531250016008</c:v>
                </c:pt>
                <c:pt idx="13955">
                  <c:v>3.9282856250016005</c:v>
                </c:pt>
                <c:pt idx="13956">
                  <c:v>3.9285734375007997</c:v>
                </c:pt>
                <c:pt idx="13957">
                  <c:v>3.9287418750016005</c:v>
                </c:pt>
                <c:pt idx="13958">
                  <c:v>3.9291450000000001</c:v>
                </c:pt>
                <c:pt idx="13959">
                  <c:v>3.9294965624992004</c:v>
                </c:pt>
                <c:pt idx="13960">
                  <c:v>3.9299143750016006</c:v>
                </c:pt>
                <c:pt idx="13961">
                  <c:v>3.9304306250016006</c:v>
                </c:pt>
                <c:pt idx="13962">
                  <c:v>3.9308690624992004</c:v>
                </c:pt>
                <c:pt idx="13963">
                  <c:v>3.9313171875007993</c:v>
                </c:pt>
                <c:pt idx="13964">
                  <c:v>3.9317446875007995</c:v>
                </c:pt>
                <c:pt idx="13965">
                  <c:v>3.9322168750016004</c:v>
                </c:pt>
                <c:pt idx="13966">
                  <c:v>3.9325937500000001</c:v>
                </c:pt>
                <c:pt idx="13967">
                  <c:v>3.9329512499999999</c:v>
                </c:pt>
                <c:pt idx="13968">
                  <c:v>3.9334250000000002</c:v>
                </c:pt>
                <c:pt idx="13969">
                  <c:v>3.9337499999999999</c:v>
                </c:pt>
                <c:pt idx="13970">
                  <c:v>3.9340871875007997</c:v>
                </c:pt>
                <c:pt idx="13971">
                  <c:v>3.9344421875007995</c:v>
                </c:pt>
                <c:pt idx="13972">
                  <c:v>3.9348424999999998</c:v>
                </c:pt>
                <c:pt idx="13973">
                  <c:v>3.9351634375007993</c:v>
                </c:pt>
                <c:pt idx="13974">
                  <c:v>3.9347106250016006</c:v>
                </c:pt>
                <c:pt idx="13975">
                  <c:v>3.9342553124992006</c:v>
                </c:pt>
                <c:pt idx="13976">
                  <c:v>3.9339287500000002</c:v>
                </c:pt>
                <c:pt idx="13977">
                  <c:v>3.9334896875007996</c:v>
                </c:pt>
                <c:pt idx="13978">
                  <c:v>3.9330515624992004</c:v>
                </c:pt>
                <c:pt idx="13979">
                  <c:v>3.9326240624992006</c:v>
                </c:pt>
                <c:pt idx="13980">
                  <c:v>3.9321931250016005</c:v>
                </c:pt>
                <c:pt idx="13981">
                  <c:v>3.9317381250016008</c:v>
                </c:pt>
                <c:pt idx="13982">
                  <c:v>3.9314115624992003</c:v>
                </c:pt>
                <c:pt idx="13983">
                  <c:v>3.9311937499999998</c:v>
                </c:pt>
                <c:pt idx="13984">
                  <c:v>3.9308156250016006</c:v>
                </c:pt>
                <c:pt idx="13985">
                  <c:v>3.9304371875007993</c:v>
                </c:pt>
                <c:pt idx="13986">
                  <c:v>3.9303046875007994</c:v>
                </c:pt>
                <c:pt idx="13987">
                  <c:v>3.9306609375007997</c:v>
                </c:pt>
                <c:pt idx="13988">
                  <c:v>3.9310287499999998</c:v>
                </c:pt>
                <c:pt idx="13989">
                  <c:v>3.9306553124992005</c:v>
                </c:pt>
                <c:pt idx="13990">
                  <c:v>3.9302265624992003</c:v>
                </c:pt>
                <c:pt idx="13991">
                  <c:v>3.9297634375007995</c:v>
                </c:pt>
                <c:pt idx="13992">
                  <c:v>3.9293681250016004</c:v>
                </c:pt>
                <c:pt idx="13993">
                  <c:v>3.9289993750016006</c:v>
                </c:pt>
                <c:pt idx="13994">
                  <c:v>3.9289253124992003</c:v>
                </c:pt>
                <c:pt idx="13995">
                  <c:v>3.9288784375007997</c:v>
                </c:pt>
                <c:pt idx="13996">
                  <c:v>3.928445</c:v>
                </c:pt>
                <c:pt idx="13997">
                  <c:v>3.9281228124992005</c:v>
                </c:pt>
                <c:pt idx="13998">
                  <c:v>3.9281284375007997</c:v>
                </c:pt>
                <c:pt idx="13999">
                  <c:v>3.9285365624992004</c:v>
                </c:pt>
                <c:pt idx="14000">
                  <c:v>3.9289065624992006</c:v>
                </c:pt>
                <c:pt idx="14001">
                  <c:v>3.9292600000000002</c:v>
                </c:pt>
                <c:pt idx="14002">
                  <c:v>3.9295984375007995</c:v>
                </c:pt>
                <c:pt idx="14003">
                  <c:v>3.9300140624992004</c:v>
                </c:pt>
                <c:pt idx="14004">
                  <c:v>3.9303903124992003</c:v>
                </c:pt>
                <c:pt idx="14005">
                  <c:v>3.9308343750016004</c:v>
                </c:pt>
                <c:pt idx="14006">
                  <c:v>3.9312662500000002</c:v>
                </c:pt>
                <c:pt idx="14007">
                  <c:v>3.9316534375007994</c:v>
                </c:pt>
                <c:pt idx="14008">
                  <c:v>3.9320156250016005</c:v>
                </c:pt>
                <c:pt idx="14009">
                  <c:v>3.9319968750016008</c:v>
                </c:pt>
                <c:pt idx="14010">
                  <c:v>3.9316550000000001</c:v>
                </c:pt>
                <c:pt idx="14011">
                  <c:v>3.9313156250016004</c:v>
                </c:pt>
                <c:pt idx="14012">
                  <c:v>3.9308909375007994</c:v>
                </c:pt>
                <c:pt idx="14013">
                  <c:v>3.9305306250016008</c:v>
                </c:pt>
                <c:pt idx="14014">
                  <c:v>3.9302049999999999</c:v>
                </c:pt>
                <c:pt idx="14015">
                  <c:v>3.9298734375007993</c:v>
                </c:pt>
                <c:pt idx="14016">
                  <c:v>3.9302131250016008</c:v>
                </c:pt>
                <c:pt idx="14017">
                  <c:v>3.9305668750016007</c:v>
                </c:pt>
                <c:pt idx="14018">
                  <c:v>3.9309521875007993</c:v>
                </c:pt>
                <c:pt idx="14019">
                  <c:v>3.9310059375007995</c:v>
                </c:pt>
                <c:pt idx="14020">
                  <c:v>3.9306565624992005</c:v>
                </c:pt>
                <c:pt idx="14021">
                  <c:v>3.9302803124992005</c:v>
                </c:pt>
                <c:pt idx="14022">
                  <c:v>3.9298375000000001</c:v>
                </c:pt>
                <c:pt idx="14023">
                  <c:v>3.9293378124992007</c:v>
                </c:pt>
                <c:pt idx="14024">
                  <c:v>3.9286568750016007</c:v>
                </c:pt>
                <c:pt idx="14025">
                  <c:v>3.9283153124992003</c:v>
                </c:pt>
                <c:pt idx="14026">
                  <c:v>3.9277921875007995</c:v>
                </c:pt>
                <c:pt idx="14027">
                  <c:v>3.9273343750016005</c:v>
                </c:pt>
                <c:pt idx="14028">
                  <c:v>3.9274318750016004</c:v>
                </c:pt>
                <c:pt idx="14029">
                  <c:v>3.9278178124992005</c:v>
                </c:pt>
                <c:pt idx="14030">
                  <c:v>3.9282134375007995</c:v>
                </c:pt>
                <c:pt idx="14031">
                  <c:v>3.9285640624992006</c:v>
                </c:pt>
                <c:pt idx="14032">
                  <c:v>3.9281090624992006</c:v>
                </c:pt>
                <c:pt idx="14033">
                  <c:v>3.9276493750016006</c:v>
                </c:pt>
                <c:pt idx="14034">
                  <c:v>3.9272496875007996</c:v>
                </c:pt>
                <c:pt idx="14035">
                  <c:v>3.9268959375007997</c:v>
                </c:pt>
                <c:pt idx="14036">
                  <c:v>3.9272418750016005</c:v>
                </c:pt>
                <c:pt idx="14037">
                  <c:v>3.9275893750016007</c:v>
                </c:pt>
                <c:pt idx="14038">
                  <c:v>3.9280053124992005</c:v>
                </c:pt>
                <c:pt idx="14039">
                  <c:v>3.9283959375007993</c:v>
                </c:pt>
                <c:pt idx="14040">
                  <c:v>3.9287587500000001</c:v>
                </c:pt>
                <c:pt idx="14041">
                  <c:v>3.9291596875007997</c:v>
                </c:pt>
                <c:pt idx="14042">
                  <c:v>3.9295343750016007</c:v>
                </c:pt>
                <c:pt idx="14043">
                  <c:v>3.9292068750016007</c:v>
                </c:pt>
                <c:pt idx="14044">
                  <c:v>3.9293256250016007</c:v>
                </c:pt>
                <c:pt idx="14045">
                  <c:v>3.9297287500000002</c:v>
                </c:pt>
                <c:pt idx="14046">
                  <c:v>3.9301493750016006</c:v>
                </c:pt>
                <c:pt idx="14047">
                  <c:v>3.9304978124992007</c:v>
                </c:pt>
                <c:pt idx="14048">
                  <c:v>3.9308915624992005</c:v>
                </c:pt>
                <c:pt idx="14049">
                  <c:v>3.9310415624992006</c:v>
                </c:pt>
                <c:pt idx="14050">
                  <c:v>3.9310437500000002</c:v>
                </c:pt>
                <c:pt idx="14051">
                  <c:v>3.9311646875007993</c:v>
                </c:pt>
                <c:pt idx="14052">
                  <c:v>3.9315821875007995</c:v>
                </c:pt>
                <c:pt idx="14053">
                  <c:v>3.9314621875007996</c:v>
                </c:pt>
                <c:pt idx="14054">
                  <c:v>3.9318865624992005</c:v>
                </c:pt>
                <c:pt idx="14055">
                  <c:v>3.9323362500000001</c:v>
                </c:pt>
                <c:pt idx="14056">
                  <c:v>3.9326721875007995</c:v>
                </c:pt>
                <c:pt idx="14057">
                  <c:v>3.9322487499999998</c:v>
                </c:pt>
                <c:pt idx="14058">
                  <c:v>3.9318459375007997</c:v>
                </c:pt>
                <c:pt idx="14059">
                  <c:v>3.9313515624992004</c:v>
                </c:pt>
                <c:pt idx="14060">
                  <c:v>3.9309381250016004</c:v>
                </c:pt>
                <c:pt idx="14061">
                  <c:v>3.9305290624992004</c:v>
                </c:pt>
                <c:pt idx="14062">
                  <c:v>3.9300965624992004</c:v>
                </c:pt>
                <c:pt idx="14063">
                  <c:v>3.9297078124992004</c:v>
                </c:pt>
                <c:pt idx="14064">
                  <c:v>3.9292893750016007</c:v>
                </c:pt>
                <c:pt idx="14065">
                  <c:v>3.9289528124992006</c:v>
                </c:pt>
                <c:pt idx="14066">
                  <c:v>3.9285493750016007</c:v>
                </c:pt>
                <c:pt idx="14067">
                  <c:v>3.9281871875007996</c:v>
                </c:pt>
                <c:pt idx="14068">
                  <c:v>3.9278193750016004</c:v>
                </c:pt>
                <c:pt idx="14069">
                  <c:v>3.9273706250016005</c:v>
                </c:pt>
                <c:pt idx="14070">
                  <c:v>3.9268246875007997</c:v>
                </c:pt>
                <c:pt idx="14071">
                  <c:v>3.9261571875007997</c:v>
                </c:pt>
                <c:pt idx="14072">
                  <c:v>3.9258181250016007</c:v>
                </c:pt>
                <c:pt idx="14073">
                  <c:v>3.9253731250016006</c:v>
                </c:pt>
                <c:pt idx="14074">
                  <c:v>3.9248799999999999</c:v>
                </c:pt>
                <c:pt idx="14075">
                  <c:v>3.9244503124992005</c:v>
                </c:pt>
                <c:pt idx="14076">
                  <c:v>3.9239703124992005</c:v>
                </c:pt>
                <c:pt idx="14077">
                  <c:v>3.9234778124992005</c:v>
                </c:pt>
                <c:pt idx="14078">
                  <c:v>3.9230268750016006</c:v>
                </c:pt>
                <c:pt idx="14079">
                  <c:v>3.9226253124992003</c:v>
                </c:pt>
                <c:pt idx="14080">
                  <c:v>3.92220375</c:v>
                </c:pt>
                <c:pt idx="14081">
                  <c:v>3.9215865624992006</c:v>
                </c:pt>
                <c:pt idx="14082">
                  <c:v>3.9211965624992007</c:v>
                </c:pt>
                <c:pt idx="14083">
                  <c:v>3.9211990624992006</c:v>
                </c:pt>
                <c:pt idx="14084">
                  <c:v>3.9215728124992006</c:v>
                </c:pt>
                <c:pt idx="14085">
                  <c:v>3.9219365624992006</c:v>
                </c:pt>
                <c:pt idx="14086">
                  <c:v>3.9222693750016004</c:v>
                </c:pt>
                <c:pt idx="14087">
                  <c:v>3.9226337500000001</c:v>
                </c:pt>
                <c:pt idx="14088">
                  <c:v>3.9229987500000001</c:v>
                </c:pt>
                <c:pt idx="14089">
                  <c:v>3.9233790624992007</c:v>
                </c:pt>
                <c:pt idx="14090">
                  <c:v>3.9237253124992004</c:v>
                </c:pt>
                <c:pt idx="14091">
                  <c:v>3.9241321875007995</c:v>
                </c:pt>
                <c:pt idx="14092">
                  <c:v>3.9244650000000001</c:v>
                </c:pt>
                <c:pt idx="14093">
                  <c:v>3.9248203124992007</c:v>
                </c:pt>
                <c:pt idx="14094">
                  <c:v>3.9251999999999998</c:v>
                </c:pt>
                <c:pt idx="14095">
                  <c:v>3.9255259375007996</c:v>
                </c:pt>
                <c:pt idx="14096">
                  <c:v>3.9259728124992006</c:v>
                </c:pt>
                <c:pt idx="14097">
                  <c:v>3.9259428124992004</c:v>
                </c:pt>
                <c:pt idx="14098">
                  <c:v>3.9256193750016006</c:v>
                </c:pt>
                <c:pt idx="14099">
                  <c:v>3.9257724999999999</c:v>
                </c:pt>
                <c:pt idx="14100">
                  <c:v>3.9261646875007994</c:v>
                </c:pt>
                <c:pt idx="14101">
                  <c:v>3.9264918750016005</c:v>
                </c:pt>
                <c:pt idx="14102">
                  <c:v>3.9266231250016004</c:v>
                </c:pt>
                <c:pt idx="14103">
                  <c:v>3.9269690624992006</c:v>
                </c:pt>
                <c:pt idx="14104">
                  <c:v>3.9273456250016006</c:v>
                </c:pt>
                <c:pt idx="14105">
                  <c:v>3.9277240624992005</c:v>
                </c:pt>
                <c:pt idx="14106">
                  <c:v>3.9281209375007995</c:v>
                </c:pt>
                <c:pt idx="14107">
                  <c:v>3.9284975000000002</c:v>
                </c:pt>
                <c:pt idx="14108">
                  <c:v>3.9290071875007997</c:v>
                </c:pt>
                <c:pt idx="14109">
                  <c:v>3.9294268750016004</c:v>
                </c:pt>
                <c:pt idx="14110">
                  <c:v>3.9289859375007996</c:v>
                </c:pt>
                <c:pt idx="14111">
                  <c:v>3.9286068750016008</c:v>
                </c:pt>
                <c:pt idx="14112">
                  <c:v>3.9282015624992006</c:v>
                </c:pt>
                <c:pt idx="14113">
                  <c:v>3.9278643750016005</c:v>
                </c:pt>
                <c:pt idx="14114">
                  <c:v>3.9274956250016007</c:v>
                </c:pt>
                <c:pt idx="14115">
                  <c:v>3.9271415624992003</c:v>
                </c:pt>
                <c:pt idx="14116">
                  <c:v>3.9267496875007994</c:v>
                </c:pt>
                <c:pt idx="14117">
                  <c:v>3.9263815624992007</c:v>
                </c:pt>
                <c:pt idx="14118">
                  <c:v>3.9260337500000002</c:v>
                </c:pt>
                <c:pt idx="14119">
                  <c:v>3.9256137500000001</c:v>
                </c:pt>
                <c:pt idx="14120">
                  <c:v>3.9252199999999999</c:v>
                </c:pt>
                <c:pt idx="14121">
                  <c:v>3.9248853124992005</c:v>
                </c:pt>
                <c:pt idx="14122">
                  <c:v>3.9245549999999998</c:v>
                </c:pt>
                <c:pt idx="14123">
                  <c:v>3.9242328124992003</c:v>
                </c:pt>
                <c:pt idx="14124">
                  <c:v>3.9237668750016006</c:v>
                </c:pt>
                <c:pt idx="14125">
                  <c:v>3.9232781250016004</c:v>
                </c:pt>
                <c:pt idx="14126">
                  <c:v>3.9227949999999998</c:v>
                </c:pt>
                <c:pt idx="14127">
                  <c:v>3.9224621875007997</c:v>
                </c:pt>
                <c:pt idx="14128">
                  <c:v>3.9220934375007994</c:v>
                </c:pt>
                <c:pt idx="14129">
                  <c:v>3.9224431250016005</c:v>
                </c:pt>
                <c:pt idx="14130">
                  <c:v>3.9228193750016005</c:v>
                </c:pt>
                <c:pt idx="14131">
                  <c:v>3.9232043750016006</c:v>
                </c:pt>
                <c:pt idx="14132">
                  <c:v>3.9235843750016004</c:v>
                </c:pt>
                <c:pt idx="14133">
                  <c:v>3.9240090624992003</c:v>
                </c:pt>
                <c:pt idx="14134">
                  <c:v>3.9243774999999999</c:v>
                </c:pt>
                <c:pt idx="14135">
                  <c:v>3.9247037499999999</c:v>
                </c:pt>
                <c:pt idx="14136">
                  <c:v>3.9249534375007995</c:v>
                </c:pt>
                <c:pt idx="14137">
                  <c:v>3.9253015624992007</c:v>
                </c:pt>
                <c:pt idx="14138">
                  <c:v>3.9256950000000002</c:v>
                </c:pt>
                <c:pt idx="14139">
                  <c:v>3.9261268750016005</c:v>
                </c:pt>
                <c:pt idx="14140">
                  <c:v>3.9265021875007995</c:v>
                </c:pt>
                <c:pt idx="14141">
                  <c:v>3.9268434375007994</c:v>
                </c:pt>
                <c:pt idx="14142">
                  <c:v>3.9272425000000002</c:v>
                </c:pt>
                <c:pt idx="14143">
                  <c:v>3.9276471875007997</c:v>
                </c:pt>
                <c:pt idx="14144">
                  <c:v>3.9280765624992005</c:v>
                </c:pt>
                <c:pt idx="14145">
                  <c:v>3.9285053124992007</c:v>
                </c:pt>
                <c:pt idx="14146">
                  <c:v>3.9288631250016004</c:v>
                </c:pt>
                <c:pt idx="14147">
                  <c:v>3.9292574999999998</c:v>
                </c:pt>
                <c:pt idx="14148">
                  <c:v>3.9296040624992004</c:v>
                </c:pt>
                <c:pt idx="14149">
                  <c:v>3.92903</c:v>
                </c:pt>
                <c:pt idx="14150">
                  <c:v>3.9287074999999998</c:v>
                </c:pt>
                <c:pt idx="14151">
                  <c:v>3.9283656250016006</c:v>
                </c:pt>
                <c:pt idx="14152">
                  <c:v>3.9279446875007995</c:v>
                </c:pt>
                <c:pt idx="14153">
                  <c:v>3.9275128124992005</c:v>
                </c:pt>
                <c:pt idx="14154">
                  <c:v>3.9271199999999999</c:v>
                </c:pt>
                <c:pt idx="14155">
                  <c:v>3.9267565624992007</c:v>
                </c:pt>
                <c:pt idx="14156">
                  <c:v>3.92642625</c:v>
                </c:pt>
                <c:pt idx="14157">
                  <c:v>3.9258868750016007</c:v>
                </c:pt>
                <c:pt idx="14158">
                  <c:v>3.9255259375007996</c:v>
                </c:pt>
                <c:pt idx="14159">
                  <c:v>3.9251528124992006</c:v>
                </c:pt>
                <c:pt idx="14160">
                  <c:v>3.9247512499999999</c:v>
                </c:pt>
                <c:pt idx="14161">
                  <c:v>3.9250721875007994</c:v>
                </c:pt>
                <c:pt idx="14162">
                  <c:v>3.9254893750016007</c:v>
                </c:pt>
                <c:pt idx="14163">
                  <c:v>3.9259093750016008</c:v>
                </c:pt>
                <c:pt idx="14164">
                  <c:v>3.9260859375007997</c:v>
                </c:pt>
                <c:pt idx="14165">
                  <c:v>3.9255849999999999</c:v>
                </c:pt>
                <c:pt idx="14166">
                  <c:v>3.9251075000000002</c:v>
                </c:pt>
                <c:pt idx="14167">
                  <c:v>3.9246040624992005</c:v>
                </c:pt>
                <c:pt idx="14168">
                  <c:v>3.9241299999999999</c:v>
                </c:pt>
                <c:pt idx="14169">
                  <c:v>3.9237871875007997</c:v>
                </c:pt>
                <c:pt idx="14170">
                  <c:v>3.9233615624992004</c:v>
                </c:pt>
                <c:pt idx="14171">
                  <c:v>3.9230409375007995</c:v>
                </c:pt>
                <c:pt idx="14172">
                  <c:v>3.9226371875007997</c:v>
                </c:pt>
                <c:pt idx="14173">
                  <c:v>3.9222284375007996</c:v>
                </c:pt>
                <c:pt idx="14174">
                  <c:v>3.9217671875007993</c:v>
                </c:pt>
                <c:pt idx="14175">
                  <c:v>3.9213068750016005</c:v>
                </c:pt>
                <c:pt idx="14176">
                  <c:v>3.9209112500000001</c:v>
                </c:pt>
                <c:pt idx="14177">
                  <c:v>3.9208296875007993</c:v>
                </c:pt>
                <c:pt idx="14178">
                  <c:v>3.9210371875007994</c:v>
                </c:pt>
                <c:pt idx="14179">
                  <c:v>3.9214025000000001</c:v>
                </c:pt>
                <c:pt idx="14180">
                  <c:v>3.9217881250016005</c:v>
                </c:pt>
                <c:pt idx="14181">
                  <c:v>3.9213681250016004</c:v>
                </c:pt>
                <c:pt idx="14182">
                  <c:v>3.9209906250016004</c:v>
                </c:pt>
                <c:pt idx="14183">
                  <c:v>3.9210621875007994</c:v>
                </c:pt>
                <c:pt idx="14184">
                  <c:v>3.9214406250016007</c:v>
                </c:pt>
                <c:pt idx="14185">
                  <c:v>3.9218871875007997</c:v>
                </c:pt>
                <c:pt idx="14186">
                  <c:v>3.9223840624992006</c:v>
                </c:pt>
                <c:pt idx="14187">
                  <c:v>3.9228240624992003</c:v>
                </c:pt>
                <c:pt idx="14188">
                  <c:v>3.9232971875007996</c:v>
                </c:pt>
                <c:pt idx="14189">
                  <c:v>3.9237721875007994</c:v>
                </c:pt>
                <c:pt idx="14190">
                  <c:v>3.9242093750016007</c:v>
                </c:pt>
                <c:pt idx="14191">
                  <c:v>3.924655</c:v>
                </c:pt>
                <c:pt idx="14192">
                  <c:v>3.9249981250016006</c:v>
                </c:pt>
                <c:pt idx="14193">
                  <c:v>3.9250146875007994</c:v>
                </c:pt>
                <c:pt idx="14194">
                  <c:v>3.9246193750016007</c:v>
                </c:pt>
                <c:pt idx="14195">
                  <c:v>3.9242756250016004</c:v>
                </c:pt>
                <c:pt idx="14196">
                  <c:v>3.92381</c:v>
                </c:pt>
                <c:pt idx="14197">
                  <c:v>3.9232343750016008</c:v>
                </c:pt>
                <c:pt idx="14198">
                  <c:v>3.9227753124992004</c:v>
                </c:pt>
                <c:pt idx="14199">
                  <c:v>3.9223459375007996</c:v>
                </c:pt>
                <c:pt idx="14200">
                  <c:v>3.9227559375007997</c:v>
                </c:pt>
                <c:pt idx="14201">
                  <c:v>3.9231574999999999</c:v>
                </c:pt>
                <c:pt idx="14202">
                  <c:v>3.9235696875007995</c:v>
                </c:pt>
                <c:pt idx="14203">
                  <c:v>3.9239228124992005</c:v>
                </c:pt>
                <c:pt idx="14204">
                  <c:v>3.9242853124992005</c:v>
                </c:pt>
                <c:pt idx="14205">
                  <c:v>3.9246806250016006</c:v>
                </c:pt>
                <c:pt idx="14206">
                  <c:v>3.9250568750016006</c:v>
                </c:pt>
                <c:pt idx="14207">
                  <c:v>3.9253915624992004</c:v>
                </c:pt>
                <c:pt idx="14208">
                  <c:v>3.9249415624992006</c:v>
                </c:pt>
                <c:pt idx="14209">
                  <c:v>3.9245418750016006</c:v>
                </c:pt>
                <c:pt idx="14210">
                  <c:v>3.9241040624992003</c:v>
                </c:pt>
                <c:pt idx="14211">
                  <c:v>3.92357625</c:v>
                </c:pt>
                <c:pt idx="14212">
                  <c:v>3.9232218750016008</c:v>
                </c:pt>
                <c:pt idx="14213">
                  <c:v>3.9234300000000002</c:v>
                </c:pt>
                <c:pt idx="14214">
                  <c:v>3.9237621875007993</c:v>
                </c:pt>
                <c:pt idx="14215">
                  <c:v>3.9232553124992005</c:v>
                </c:pt>
                <c:pt idx="14216">
                  <c:v>3.9226815624992004</c:v>
                </c:pt>
                <c:pt idx="14217">
                  <c:v>3.9220700000000002</c:v>
                </c:pt>
                <c:pt idx="14218">
                  <c:v>3.9215550000000001</c:v>
                </c:pt>
                <c:pt idx="14219">
                  <c:v>3.9210437499999999</c:v>
                </c:pt>
                <c:pt idx="14220">
                  <c:v>3.9206065624992004</c:v>
                </c:pt>
                <c:pt idx="14221">
                  <c:v>3.9202421875007993</c:v>
                </c:pt>
                <c:pt idx="14222">
                  <c:v>3.91984625</c:v>
                </c:pt>
                <c:pt idx="14223">
                  <c:v>3.9194981250016006</c:v>
                </c:pt>
                <c:pt idx="14224">
                  <c:v>3.91911875</c:v>
                </c:pt>
                <c:pt idx="14225">
                  <c:v>3.9187940624992006</c:v>
                </c:pt>
                <c:pt idx="14226">
                  <c:v>3.9192059375007995</c:v>
                </c:pt>
                <c:pt idx="14227">
                  <c:v>3.9195443750016006</c:v>
                </c:pt>
                <c:pt idx="14228">
                  <c:v>3.92002125</c:v>
                </c:pt>
                <c:pt idx="14229">
                  <c:v>3.9203587500000001</c:v>
                </c:pt>
                <c:pt idx="14230">
                  <c:v>3.9207587500000001</c:v>
                </c:pt>
                <c:pt idx="14231">
                  <c:v>3.9211581250016008</c:v>
                </c:pt>
                <c:pt idx="14232">
                  <c:v>3.9215621875007995</c:v>
                </c:pt>
                <c:pt idx="14233">
                  <c:v>3.9219249999999999</c:v>
                </c:pt>
                <c:pt idx="14234">
                  <c:v>3.92231</c:v>
                </c:pt>
                <c:pt idx="14235">
                  <c:v>3.9227018750016005</c:v>
                </c:pt>
                <c:pt idx="14236">
                  <c:v>3.9230915624992004</c:v>
                </c:pt>
                <c:pt idx="14237">
                  <c:v>3.9227634375007994</c:v>
                </c:pt>
                <c:pt idx="14238">
                  <c:v>3.9224168750016006</c:v>
                </c:pt>
                <c:pt idx="14239">
                  <c:v>3.9219968750016005</c:v>
                </c:pt>
                <c:pt idx="14240">
                  <c:v>3.9225009375007995</c:v>
                </c:pt>
                <c:pt idx="14241">
                  <c:v>3.9229496875007994</c:v>
                </c:pt>
                <c:pt idx="14242">
                  <c:v>3.9233290624992003</c:v>
                </c:pt>
                <c:pt idx="14243">
                  <c:v>3.9236828124992007</c:v>
                </c:pt>
                <c:pt idx="14244">
                  <c:v>3.9240290624992005</c:v>
                </c:pt>
                <c:pt idx="14245">
                  <c:v>3.9235768750016007</c:v>
                </c:pt>
                <c:pt idx="14246">
                  <c:v>3.9230515624992006</c:v>
                </c:pt>
                <c:pt idx="14247">
                  <c:v>3.9224571875007994</c:v>
                </c:pt>
                <c:pt idx="14248">
                  <c:v>3.9219775000000001</c:v>
                </c:pt>
                <c:pt idx="14249">
                  <c:v>3.9216134375007994</c:v>
                </c:pt>
                <c:pt idx="14250">
                  <c:v>3.9212334375007996</c:v>
                </c:pt>
                <c:pt idx="14251">
                  <c:v>3.9208203124992007</c:v>
                </c:pt>
                <c:pt idx="14252">
                  <c:v>3.9211825</c:v>
                </c:pt>
                <c:pt idx="14253">
                  <c:v>3.9215187500000002</c:v>
                </c:pt>
                <c:pt idx="14254">
                  <c:v>3.9218018750016004</c:v>
                </c:pt>
                <c:pt idx="14255">
                  <c:v>3.9216700000000002</c:v>
                </c:pt>
                <c:pt idx="14256">
                  <c:v>3.9215153124992006</c:v>
                </c:pt>
                <c:pt idx="14257">
                  <c:v>3.9210868750016008</c:v>
                </c:pt>
                <c:pt idx="14258">
                  <c:v>3.9206028124992005</c:v>
                </c:pt>
                <c:pt idx="14259">
                  <c:v>3.9201803124992005</c:v>
                </c:pt>
                <c:pt idx="14260">
                  <c:v>3.9197581250016005</c:v>
                </c:pt>
                <c:pt idx="14261">
                  <c:v>3.9194212500000001</c:v>
                </c:pt>
                <c:pt idx="14262">
                  <c:v>3.9190528124992006</c:v>
                </c:pt>
                <c:pt idx="14263">
                  <c:v>3.9194018750016006</c:v>
                </c:pt>
                <c:pt idx="14264">
                  <c:v>3.91981</c:v>
                </c:pt>
                <c:pt idx="14265">
                  <c:v>3.9201509375007997</c:v>
                </c:pt>
                <c:pt idx="14266">
                  <c:v>3.9205406250016006</c:v>
                </c:pt>
                <c:pt idx="14267">
                  <c:v>3.9209621875007996</c:v>
                </c:pt>
                <c:pt idx="14268">
                  <c:v>3.92139375</c:v>
                </c:pt>
                <c:pt idx="14269">
                  <c:v>3.9218746875007997</c:v>
                </c:pt>
                <c:pt idx="14270">
                  <c:v>3.9222250000000001</c:v>
                </c:pt>
                <c:pt idx="14271">
                  <c:v>3.92257875</c:v>
                </c:pt>
                <c:pt idx="14272">
                  <c:v>3.9229265624992005</c:v>
                </c:pt>
                <c:pt idx="14273">
                  <c:v>3.9233446875007996</c:v>
                </c:pt>
                <c:pt idx="14274">
                  <c:v>3.9237034375007993</c:v>
                </c:pt>
                <c:pt idx="14275">
                  <c:v>3.9231581250016005</c:v>
                </c:pt>
                <c:pt idx="14276">
                  <c:v>3.9227443750016007</c:v>
                </c:pt>
                <c:pt idx="14277">
                  <c:v>3.9222390624992003</c:v>
                </c:pt>
                <c:pt idx="14278">
                  <c:v>3.9218734375007993</c:v>
                </c:pt>
                <c:pt idx="14279">
                  <c:v>3.9222718750016008</c:v>
                </c:pt>
                <c:pt idx="14280">
                  <c:v>3.9226571875007994</c:v>
                </c:pt>
                <c:pt idx="14281">
                  <c:v>3.9229940624992006</c:v>
                </c:pt>
                <c:pt idx="14282">
                  <c:v>3.9233806250016006</c:v>
                </c:pt>
                <c:pt idx="14283">
                  <c:v>3.9237015624992004</c:v>
                </c:pt>
                <c:pt idx="14284">
                  <c:v>3.9234662500000002</c:v>
                </c:pt>
                <c:pt idx="14285">
                  <c:v>3.9229046875007993</c:v>
                </c:pt>
                <c:pt idx="14286">
                  <c:v>3.9223434375007993</c:v>
                </c:pt>
                <c:pt idx="14287">
                  <c:v>3.9217499999999998</c:v>
                </c:pt>
                <c:pt idx="14288">
                  <c:v>3.9213825</c:v>
                </c:pt>
                <c:pt idx="14289">
                  <c:v>3.9208121875007995</c:v>
                </c:pt>
                <c:pt idx="14290">
                  <c:v>3.9204871875007994</c:v>
                </c:pt>
                <c:pt idx="14291">
                  <c:v>3.9199540624992006</c:v>
                </c:pt>
                <c:pt idx="14292">
                  <c:v>3.9194240624992007</c:v>
                </c:pt>
                <c:pt idx="14293">
                  <c:v>3.9189387500000001</c:v>
                </c:pt>
                <c:pt idx="14294">
                  <c:v>3.9185253124992006</c:v>
                </c:pt>
                <c:pt idx="14295">
                  <c:v>3.9181043750016005</c:v>
                </c:pt>
                <c:pt idx="14296">
                  <c:v>3.9182006250016004</c:v>
                </c:pt>
                <c:pt idx="14297">
                  <c:v>3.9178112500000002</c:v>
                </c:pt>
                <c:pt idx="14298">
                  <c:v>3.9181312500000001</c:v>
                </c:pt>
                <c:pt idx="14299">
                  <c:v>3.9185262500000002</c:v>
                </c:pt>
                <c:pt idx="14300">
                  <c:v>3.9189287500000001</c:v>
                </c:pt>
                <c:pt idx="14301">
                  <c:v>3.9192921875007993</c:v>
                </c:pt>
                <c:pt idx="14302">
                  <c:v>3.9193678124992006</c:v>
                </c:pt>
                <c:pt idx="14303">
                  <c:v>3.9197684375007995</c:v>
                </c:pt>
                <c:pt idx="14304">
                  <c:v>3.9201553124992006</c:v>
                </c:pt>
                <c:pt idx="14305">
                  <c:v>3.9205437500000002</c:v>
                </c:pt>
                <c:pt idx="14306">
                  <c:v>3.9209937500000001</c:v>
                </c:pt>
                <c:pt idx="14307">
                  <c:v>3.9213390624992006</c:v>
                </c:pt>
                <c:pt idx="14308">
                  <c:v>3.9217643750016005</c:v>
                </c:pt>
                <c:pt idx="14309">
                  <c:v>3.9214590624992005</c:v>
                </c:pt>
                <c:pt idx="14310">
                  <c:v>3.9210643750016008</c:v>
                </c:pt>
                <c:pt idx="14311">
                  <c:v>3.9206625000000002</c:v>
                </c:pt>
                <c:pt idx="14312">
                  <c:v>3.9203346875007994</c:v>
                </c:pt>
                <c:pt idx="14313">
                  <c:v>3.9199878124992007</c:v>
                </c:pt>
                <c:pt idx="14314">
                  <c:v>3.9200284375007994</c:v>
                </c:pt>
                <c:pt idx="14315">
                  <c:v>3.92045625</c:v>
                </c:pt>
                <c:pt idx="14316">
                  <c:v>3.92083125</c:v>
                </c:pt>
                <c:pt idx="14317">
                  <c:v>3.9211724999999999</c:v>
                </c:pt>
                <c:pt idx="14318">
                  <c:v>3.9215834375007996</c:v>
                </c:pt>
                <c:pt idx="14319">
                  <c:v>3.9219693750016007</c:v>
                </c:pt>
                <c:pt idx="14320">
                  <c:v>3.9223518750016004</c:v>
                </c:pt>
                <c:pt idx="14321">
                  <c:v>3.9227078124992003</c:v>
                </c:pt>
                <c:pt idx="14322">
                  <c:v>3.9230568750016004</c:v>
                </c:pt>
                <c:pt idx="14323">
                  <c:v>3.9233809375007995</c:v>
                </c:pt>
                <c:pt idx="14324">
                  <c:v>3.9232687500000001</c:v>
                </c:pt>
                <c:pt idx="14325">
                  <c:v>3.9229612500000002</c:v>
                </c:pt>
                <c:pt idx="14326">
                  <c:v>3.9231984375007993</c:v>
                </c:pt>
                <c:pt idx="14327">
                  <c:v>3.9235856250016008</c:v>
                </c:pt>
                <c:pt idx="14328">
                  <c:v>3.9231496875007994</c:v>
                </c:pt>
                <c:pt idx="14329">
                  <c:v>3.9226290624992006</c:v>
                </c:pt>
                <c:pt idx="14330">
                  <c:v>3.9222996875007996</c:v>
                </c:pt>
                <c:pt idx="14331">
                  <c:v>3.9218959375007993</c:v>
                </c:pt>
                <c:pt idx="14332">
                  <c:v>3.9214868750016008</c:v>
                </c:pt>
                <c:pt idx="14333">
                  <c:v>3.9210934375007995</c:v>
                </c:pt>
                <c:pt idx="14334">
                  <c:v>3.9207384375007996</c:v>
                </c:pt>
                <c:pt idx="14335">
                  <c:v>3.9203278124992007</c:v>
                </c:pt>
                <c:pt idx="14336">
                  <c:v>3.9199709375007994</c:v>
                </c:pt>
                <c:pt idx="14337">
                  <c:v>3.9195315624992006</c:v>
                </c:pt>
                <c:pt idx="14338">
                  <c:v>3.9191674999999999</c:v>
                </c:pt>
                <c:pt idx="14339">
                  <c:v>3.9185696875007996</c:v>
                </c:pt>
                <c:pt idx="14340">
                  <c:v>3.9181715624992006</c:v>
                </c:pt>
                <c:pt idx="14341">
                  <c:v>3.9177753124992005</c:v>
                </c:pt>
                <c:pt idx="14342">
                  <c:v>3.91741625</c:v>
                </c:pt>
                <c:pt idx="14343">
                  <c:v>3.9170456250016006</c:v>
                </c:pt>
                <c:pt idx="14344">
                  <c:v>3.9168631250016004</c:v>
                </c:pt>
                <c:pt idx="14345">
                  <c:v>3.9170353124992006</c:v>
                </c:pt>
                <c:pt idx="14346">
                  <c:v>3.9174250000000002</c:v>
                </c:pt>
                <c:pt idx="14347">
                  <c:v>3.9175890624992005</c:v>
                </c:pt>
                <c:pt idx="14348">
                  <c:v>3.9179793750016008</c:v>
                </c:pt>
                <c:pt idx="14349">
                  <c:v>3.9183684375007997</c:v>
                </c:pt>
                <c:pt idx="14350">
                  <c:v>3.9187237499999998</c:v>
                </c:pt>
                <c:pt idx="14351">
                  <c:v>3.9191474999999998</c:v>
                </c:pt>
                <c:pt idx="14352">
                  <c:v>3.9194834375007996</c:v>
                </c:pt>
                <c:pt idx="14353">
                  <c:v>3.91986875</c:v>
                </c:pt>
                <c:pt idx="14354">
                  <c:v>3.9202784375007993</c:v>
                </c:pt>
                <c:pt idx="14355">
                  <c:v>3.92071375</c:v>
                </c:pt>
                <c:pt idx="14356">
                  <c:v>3.9210987500000001</c:v>
                </c:pt>
                <c:pt idx="14357">
                  <c:v>3.9215206250016004</c:v>
                </c:pt>
                <c:pt idx="14358">
                  <c:v>3.9218459375007995</c:v>
                </c:pt>
                <c:pt idx="14359">
                  <c:v>3.92225</c:v>
                </c:pt>
                <c:pt idx="14360">
                  <c:v>3.9222278124992007</c:v>
                </c:pt>
                <c:pt idx="14361">
                  <c:v>3.9225587499999999</c:v>
                </c:pt>
                <c:pt idx="14362">
                  <c:v>3.9222268750016007</c:v>
                </c:pt>
                <c:pt idx="14363">
                  <c:v>3.9218884375007996</c:v>
                </c:pt>
                <c:pt idx="14364">
                  <c:v>3.9215024999999999</c:v>
                </c:pt>
                <c:pt idx="14365">
                  <c:v>3.9211081250016004</c:v>
                </c:pt>
                <c:pt idx="14366">
                  <c:v>3.9206784375007997</c:v>
                </c:pt>
                <c:pt idx="14367">
                  <c:v>3.9202637500000002</c:v>
                </c:pt>
                <c:pt idx="14368">
                  <c:v>3.9197303124992007</c:v>
                </c:pt>
                <c:pt idx="14369">
                  <c:v>3.9191699999999998</c:v>
                </c:pt>
                <c:pt idx="14370">
                  <c:v>3.9187109375007996</c:v>
                </c:pt>
                <c:pt idx="14371">
                  <c:v>3.9183303124992004</c:v>
                </c:pt>
                <c:pt idx="14372">
                  <c:v>3.9179978124992005</c:v>
                </c:pt>
                <c:pt idx="14373">
                  <c:v>3.9175403124992005</c:v>
                </c:pt>
                <c:pt idx="14374">
                  <c:v>3.9171900000000002</c:v>
                </c:pt>
                <c:pt idx="14375">
                  <c:v>3.9167974999999999</c:v>
                </c:pt>
                <c:pt idx="14376">
                  <c:v>3.9164053124992004</c:v>
                </c:pt>
                <c:pt idx="14377">
                  <c:v>3.9160596875007996</c:v>
                </c:pt>
                <c:pt idx="14378">
                  <c:v>3.9156934375007997</c:v>
                </c:pt>
                <c:pt idx="14379">
                  <c:v>3.9153115624992005</c:v>
                </c:pt>
                <c:pt idx="14380">
                  <c:v>3.9148565624992004</c:v>
                </c:pt>
                <c:pt idx="14381">
                  <c:v>3.91452</c:v>
                </c:pt>
                <c:pt idx="14382">
                  <c:v>3.9141146875007995</c:v>
                </c:pt>
                <c:pt idx="14383">
                  <c:v>3.9137296875007994</c:v>
                </c:pt>
                <c:pt idx="14384">
                  <c:v>3.9133187500000002</c:v>
                </c:pt>
                <c:pt idx="14385">
                  <c:v>3.9128568750016006</c:v>
                </c:pt>
                <c:pt idx="14386">
                  <c:v>3.9130012500000002</c:v>
                </c:pt>
                <c:pt idx="14387">
                  <c:v>3.9134037500000001</c:v>
                </c:pt>
                <c:pt idx="14388">
                  <c:v>3.9138684375007995</c:v>
                </c:pt>
                <c:pt idx="14389">
                  <c:v>3.9142018750016008</c:v>
                </c:pt>
                <c:pt idx="14390">
                  <c:v>3.9145634375007994</c:v>
                </c:pt>
                <c:pt idx="14391">
                  <c:v>3.9150706250016007</c:v>
                </c:pt>
                <c:pt idx="14392">
                  <c:v>3.9155334375007995</c:v>
                </c:pt>
                <c:pt idx="14393">
                  <c:v>3.9158934375007997</c:v>
                </c:pt>
                <c:pt idx="14394">
                  <c:v>3.9162534375007994</c:v>
                </c:pt>
                <c:pt idx="14395">
                  <c:v>3.9166371875007995</c:v>
                </c:pt>
                <c:pt idx="14396">
                  <c:v>3.9170365624992005</c:v>
                </c:pt>
                <c:pt idx="14397">
                  <c:v>3.9175196875007994</c:v>
                </c:pt>
                <c:pt idx="14398">
                  <c:v>3.9179428124992004</c:v>
                </c:pt>
                <c:pt idx="14399">
                  <c:v>3.9183021875007995</c:v>
                </c:pt>
                <c:pt idx="14400">
                  <c:v>3.9187753124992004</c:v>
                </c:pt>
                <c:pt idx="14401">
                  <c:v>3.9191409375007993</c:v>
                </c:pt>
                <c:pt idx="14402">
                  <c:v>3.9187671875007997</c:v>
                </c:pt>
                <c:pt idx="14403">
                  <c:v>3.9184231250016004</c:v>
                </c:pt>
                <c:pt idx="14404">
                  <c:v>3.91837875</c:v>
                </c:pt>
                <c:pt idx="14405">
                  <c:v>3.9187253124992005</c:v>
                </c:pt>
                <c:pt idx="14406">
                  <c:v>3.9190662500000002</c:v>
                </c:pt>
                <c:pt idx="14407">
                  <c:v>3.9188228124992004</c:v>
                </c:pt>
                <c:pt idx="14408">
                  <c:v>3.9184615624992003</c:v>
                </c:pt>
                <c:pt idx="14409">
                  <c:v>3.9180456250016005</c:v>
                </c:pt>
                <c:pt idx="14410">
                  <c:v>3.9182209375007995</c:v>
                </c:pt>
                <c:pt idx="14411">
                  <c:v>3.9177671875007993</c:v>
                </c:pt>
                <c:pt idx="14412">
                  <c:v>3.9173675000000001</c:v>
                </c:pt>
                <c:pt idx="14413">
                  <c:v>3.9169943750016007</c:v>
                </c:pt>
                <c:pt idx="14414">
                  <c:v>3.9165596875007993</c:v>
                </c:pt>
                <c:pt idx="14415">
                  <c:v>3.9161240624992004</c:v>
                </c:pt>
                <c:pt idx="14416">
                  <c:v>3.9155990624992003</c:v>
                </c:pt>
                <c:pt idx="14417">
                  <c:v>3.9152009375007997</c:v>
                </c:pt>
                <c:pt idx="14418">
                  <c:v>3.9147949999999998</c:v>
                </c:pt>
                <c:pt idx="14419">
                  <c:v>3.9143403124992004</c:v>
                </c:pt>
                <c:pt idx="14420">
                  <c:v>3.9138978124992003</c:v>
                </c:pt>
                <c:pt idx="14421">
                  <c:v>3.9142896875007995</c:v>
                </c:pt>
                <c:pt idx="14422">
                  <c:v>3.9147699999999999</c:v>
                </c:pt>
                <c:pt idx="14423">
                  <c:v>3.9151362500000002</c:v>
                </c:pt>
                <c:pt idx="14424">
                  <c:v>3.9154868750016005</c:v>
                </c:pt>
                <c:pt idx="14425">
                  <c:v>3.9158387499999998</c:v>
                </c:pt>
                <c:pt idx="14426">
                  <c:v>3.9162428124992004</c:v>
                </c:pt>
                <c:pt idx="14427">
                  <c:v>3.9166906250016007</c:v>
                </c:pt>
                <c:pt idx="14428">
                  <c:v>3.9171078124992005</c:v>
                </c:pt>
                <c:pt idx="14429">
                  <c:v>3.9174799999999999</c:v>
                </c:pt>
                <c:pt idx="14430">
                  <c:v>3.9178915624992006</c:v>
                </c:pt>
                <c:pt idx="14431">
                  <c:v>3.9182709375007994</c:v>
                </c:pt>
                <c:pt idx="14432">
                  <c:v>3.9186550000000002</c:v>
                </c:pt>
                <c:pt idx="14433">
                  <c:v>3.9190862499999999</c:v>
                </c:pt>
                <c:pt idx="14434">
                  <c:v>3.9194578124992003</c:v>
                </c:pt>
                <c:pt idx="14435">
                  <c:v>3.9199278124992003</c:v>
                </c:pt>
                <c:pt idx="14436">
                  <c:v>3.9204596875007995</c:v>
                </c:pt>
                <c:pt idx="14437">
                  <c:v>3.9209146875007996</c:v>
                </c:pt>
                <c:pt idx="14438">
                  <c:v>3.9213996875007995</c:v>
                </c:pt>
                <c:pt idx="14439">
                  <c:v>3.9208915624992007</c:v>
                </c:pt>
                <c:pt idx="14440">
                  <c:v>3.9204334375007996</c:v>
                </c:pt>
                <c:pt idx="14441">
                  <c:v>3.9199809375007995</c:v>
                </c:pt>
                <c:pt idx="14442">
                  <c:v>3.9193924999999998</c:v>
                </c:pt>
                <c:pt idx="14443">
                  <c:v>3.9188478124992003</c:v>
                </c:pt>
                <c:pt idx="14444">
                  <c:v>3.9183871875007994</c:v>
                </c:pt>
                <c:pt idx="14445">
                  <c:v>3.9180062499999999</c:v>
                </c:pt>
                <c:pt idx="14446">
                  <c:v>3.9176603124992004</c:v>
                </c:pt>
                <c:pt idx="14447">
                  <c:v>3.9179512500000002</c:v>
                </c:pt>
                <c:pt idx="14448">
                  <c:v>3.9183281250016004</c:v>
                </c:pt>
                <c:pt idx="14449">
                  <c:v>3.9187128124992006</c:v>
                </c:pt>
                <c:pt idx="14450">
                  <c:v>3.9190515624992006</c:v>
                </c:pt>
                <c:pt idx="14451">
                  <c:v>3.9194921875007993</c:v>
                </c:pt>
                <c:pt idx="14452">
                  <c:v>3.9198665624992004</c:v>
                </c:pt>
                <c:pt idx="14453">
                  <c:v>3.9202003124992006</c:v>
                </c:pt>
                <c:pt idx="14454">
                  <c:v>3.9198428124992004</c:v>
                </c:pt>
                <c:pt idx="14455">
                  <c:v>3.9193175</c:v>
                </c:pt>
                <c:pt idx="14456">
                  <c:v>3.9186731250016007</c:v>
                </c:pt>
                <c:pt idx="14457">
                  <c:v>3.9182993750016006</c:v>
                </c:pt>
                <c:pt idx="14458">
                  <c:v>3.9179775000000001</c:v>
                </c:pt>
                <c:pt idx="14459">
                  <c:v>3.9176475000000002</c:v>
                </c:pt>
                <c:pt idx="14460">
                  <c:v>3.9170881250016008</c:v>
                </c:pt>
                <c:pt idx="14461">
                  <c:v>3.9165575000000001</c:v>
                </c:pt>
                <c:pt idx="14462">
                  <c:v>3.9160393750016005</c:v>
                </c:pt>
                <c:pt idx="14463">
                  <c:v>3.9156274999999998</c:v>
                </c:pt>
                <c:pt idx="14464">
                  <c:v>3.9152900000000002</c:v>
                </c:pt>
                <c:pt idx="14465">
                  <c:v>3.91535375</c:v>
                </c:pt>
                <c:pt idx="14466">
                  <c:v>3.9156743750016005</c:v>
                </c:pt>
                <c:pt idx="14467">
                  <c:v>3.9160284375007994</c:v>
                </c:pt>
                <c:pt idx="14468">
                  <c:v>3.9158359375007996</c:v>
                </c:pt>
                <c:pt idx="14469">
                  <c:v>3.9155018750016004</c:v>
                </c:pt>
                <c:pt idx="14470">
                  <c:v>3.9158515624992005</c:v>
                </c:pt>
                <c:pt idx="14471">
                  <c:v>3.9162590624992006</c:v>
                </c:pt>
                <c:pt idx="14472">
                  <c:v>3.9166593750016006</c:v>
                </c:pt>
                <c:pt idx="14473">
                  <c:v>3.9171406250016005</c:v>
                </c:pt>
                <c:pt idx="14474">
                  <c:v>3.9175262499999999</c:v>
                </c:pt>
                <c:pt idx="14475">
                  <c:v>3.9179171875007994</c:v>
                </c:pt>
                <c:pt idx="14476">
                  <c:v>3.9183006250016006</c:v>
                </c:pt>
                <c:pt idx="14477">
                  <c:v>3.9187725000000002</c:v>
                </c:pt>
                <c:pt idx="14478">
                  <c:v>3.9191118750016005</c:v>
                </c:pt>
                <c:pt idx="14479">
                  <c:v>3.9195262500000001</c:v>
                </c:pt>
                <c:pt idx="14480">
                  <c:v>3.9199428124992006</c:v>
                </c:pt>
                <c:pt idx="14481">
                  <c:v>3.9203690624992005</c:v>
                </c:pt>
                <c:pt idx="14482">
                  <c:v>3.9207381250016007</c:v>
                </c:pt>
                <c:pt idx="14483">
                  <c:v>3.9210775</c:v>
                </c:pt>
                <c:pt idx="14484">
                  <c:v>3.9215243750016007</c:v>
                </c:pt>
                <c:pt idx="14485">
                  <c:v>3.9210340624992006</c:v>
                </c:pt>
                <c:pt idx="14486">
                  <c:v>3.9205284375007996</c:v>
                </c:pt>
                <c:pt idx="14487">
                  <c:v>3.9200253124992006</c:v>
                </c:pt>
                <c:pt idx="14488">
                  <c:v>3.9195387500000001</c:v>
                </c:pt>
                <c:pt idx="14489">
                  <c:v>3.9189853124992005</c:v>
                </c:pt>
                <c:pt idx="14490">
                  <c:v>3.9186540624992006</c:v>
                </c:pt>
                <c:pt idx="14491">
                  <c:v>3.9182940624992004</c:v>
                </c:pt>
                <c:pt idx="14492">
                  <c:v>3.9180943750016004</c:v>
                </c:pt>
                <c:pt idx="14493">
                  <c:v>3.9177668750016004</c:v>
                </c:pt>
                <c:pt idx="14494">
                  <c:v>3.9172709375007995</c:v>
                </c:pt>
                <c:pt idx="14495">
                  <c:v>3.91691375</c:v>
                </c:pt>
                <c:pt idx="14496">
                  <c:v>3.9164746875007994</c:v>
                </c:pt>
                <c:pt idx="14497">
                  <c:v>3.9159878124992007</c:v>
                </c:pt>
                <c:pt idx="14498">
                  <c:v>3.9155096875007995</c:v>
                </c:pt>
                <c:pt idx="14499">
                  <c:v>3.9150303124992005</c:v>
                </c:pt>
                <c:pt idx="14500">
                  <c:v>3.9145724999999998</c:v>
                </c:pt>
                <c:pt idx="14501">
                  <c:v>3.9141071875007993</c:v>
                </c:pt>
                <c:pt idx="14502">
                  <c:v>3.9136706250016005</c:v>
                </c:pt>
                <c:pt idx="14503">
                  <c:v>3.9132790624992007</c:v>
                </c:pt>
                <c:pt idx="14504">
                  <c:v>3.9126440624992007</c:v>
                </c:pt>
                <c:pt idx="14505">
                  <c:v>3.9121625</c:v>
                </c:pt>
                <c:pt idx="14506">
                  <c:v>3.9116959375007996</c:v>
                </c:pt>
                <c:pt idx="14507">
                  <c:v>3.9112393750016006</c:v>
                </c:pt>
                <c:pt idx="14508">
                  <c:v>3.9108878124992006</c:v>
                </c:pt>
                <c:pt idx="14509">
                  <c:v>3.9105171875007994</c:v>
                </c:pt>
                <c:pt idx="14510">
                  <c:v>3.9101956250016006</c:v>
                </c:pt>
                <c:pt idx="14511">
                  <c:v>3.9098043750016007</c:v>
                </c:pt>
                <c:pt idx="14512">
                  <c:v>3.9100134375007993</c:v>
                </c:pt>
                <c:pt idx="14513">
                  <c:v>3.9103828124992006</c:v>
                </c:pt>
                <c:pt idx="14514">
                  <c:v>3.9107931250016006</c:v>
                </c:pt>
                <c:pt idx="14515">
                  <c:v>3.9112146875007996</c:v>
                </c:pt>
                <c:pt idx="14516">
                  <c:v>3.9116565624992004</c:v>
                </c:pt>
                <c:pt idx="14517">
                  <c:v>3.9120278124992005</c:v>
                </c:pt>
                <c:pt idx="14518">
                  <c:v>3.9124037500000002</c:v>
                </c:pt>
                <c:pt idx="14519">
                  <c:v>3.9127896875007995</c:v>
                </c:pt>
                <c:pt idx="14520">
                  <c:v>3.9131643750016005</c:v>
                </c:pt>
                <c:pt idx="14521">
                  <c:v>3.9135159375007995</c:v>
                </c:pt>
                <c:pt idx="14522">
                  <c:v>3.9139406250016004</c:v>
                </c:pt>
                <c:pt idx="14523">
                  <c:v>3.9143203124992003</c:v>
                </c:pt>
                <c:pt idx="14524">
                  <c:v>3.9146768750016006</c:v>
                </c:pt>
                <c:pt idx="14525">
                  <c:v>3.9150609375007996</c:v>
                </c:pt>
                <c:pt idx="14526">
                  <c:v>3.9154656250016004</c:v>
                </c:pt>
                <c:pt idx="14527">
                  <c:v>3.9156028124992006</c:v>
                </c:pt>
                <c:pt idx="14528">
                  <c:v>3.9153315624992007</c:v>
                </c:pt>
                <c:pt idx="14529">
                  <c:v>3.9150031250016006</c:v>
                </c:pt>
                <c:pt idx="14530">
                  <c:v>3.9146728124992003</c:v>
                </c:pt>
                <c:pt idx="14531">
                  <c:v>3.9150928124992004</c:v>
                </c:pt>
                <c:pt idx="14532">
                  <c:v>3.9154753124992006</c:v>
                </c:pt>
                <c:pt idx="14533">
                  <c:v>3.9158881250016004</c:v>
                </c:pt>
                <c:pt idx="14534">
                  <c:v>3.9162128124992006</c:v>
                </c:pt>
                <c:pt idx="14535">
                  <c:v>3.9166081250016007</c:v>
                </c:pt>
                <c:pt idx="14536">
                  <c:v>3.9169890624992005</c:v>
                </c:pt>
                <c:pt idx="14537">
                  <c:v>3.9173643750016005</c:v>
                </c:pt>
                <c:pt idx="14538">
                  <c:v>3.9177021875007996</c:v>
                </c:pt>
                <c:pt idx="14539">
                  <c:v>3.9181256250016006</c:v>
                </c:pt>
                <c:pt idx="14540">
                  <c:v>3.9185687499999999</c:v>
                </c:pt>
                <c:pt idx="14541">
                  <c:v>3.9189846875007994</c:v>
                </c:pt>
                <c:pt idx="14542">
                  <c:v>3.9194518750016005</c:v>
                </c:pt>
                <c:pt idx="14543">
                  <c:v>3.9197784375007996</c:v>
                </c:pt>
                <c:pt idx="14544">
                  <c:v>3.9196890624992005</c:v>
                </c:pt>
                <c:pt idx="14545">
                  <c:v>3.9200240624992007</c:v>
                </c:pt>
                <c:pt idx="14546">
                  <c:v>3.9203631250016007</c:v>
                </c:pt>
                <c:pt idx="14547">
                  <c:v>3.9207265624992007</c:v>
                </c:pt>
                <c:pt idx="14548">
                  <c:v>3.9203393750016007</c:v>
                </c:pt>
                <c:pt idx="14549">
                  <c:v>3.9200106250016007</c:v>
                </c:pt>
                <c:pt idx="14550">
                  <c:v>3.9195090624992006</c:v>
                </c:pt>
                <c:pt idx="14551">
                  <c:v>3.9189156250016004</c:v>
                </c:pt>
                <c:pt idx="14552">
                  <c:v>3.9185378124992005</c:v>
                </c:pt>
                <c:pt idx="14553">
                  <c:v>3.9181706250016006</c:v>
                </c:pt>
                <c:pt idx="14554">
                  <c:v>3.91749875</c:v>
                </c:pt>
                <c:pt idx="14555">
                  <c:v>3.9170984375007993</c:v>
                </c:pt>
                <c:pt idx="14556">
                  <c:v>3.91663125</c:v>
                </c:pt>
                <c:pt idx="14557">
                  <c:v>3.9162053124992005</c:v>
                </c:pt>
                <c:pt idx="14558">
                  <c:v>3.9155449999999998</c:v>
                </c:pt>
                <c:pt idx="14559">
                  <c:v>3.9151899999999999</c:v>
                </c:pt>
                <c:pt idx="14560">
                  <c:v>3.9148162499999999</c:v>
                </c:pt>
                <c:pt idx="14561">
                  <c:v>3.9143931250016006</c:v>
                </c:pt>
                <c:pt idx="14562">
                  <c:v>3.9138725000000001</c:v>
                </c:pt>
                <c:pt idx="14563">
                  <c:v>3.9133931250016007</c:v>
                </c:pt>
                <c:pt idx="14564">
                  <c:v>3.9129303124992005</c:v>
                </c:pt>
                <c:pt idx="14565">
                  <c:v>3.9124228124992007</c:v>
                </c:pt>
                <c:pt idx="14566">
                  <c:v>3.911905</c:v>
                </c:pt>
                <c:pt idx="14567">
                  <c:v>3.9113803124992006</c:v>
                </c:pt>
                <c:pt idx="14568">
                  <c:v>3.9108512499999999</c:v>
                </c:pt>
                <c:pt idx="14569">
                  <c:v>3.9103593750016006</c:v>
                </c:pt>
                <c:pt idx="14570">
                  <c:v>3.9098893750016006</c:v>
                </c:pt>
                <c:pt idx="14571">
                  <c:v>3.9094296875007997</c:v>
                </c:pt>
                <c:pt idx="14572">
                  <c:v>3.9090337499999999</c:v>
                </c:pt>
                <c:pt idx="14573">
                  <c:v>3.9084675</c:v>
                </c:pt>
                <c:pt idx="14574">
                  <c:v>3.9080343750016007</c:v>
                </c:pt>
                <c:pt idx="14575">
                  <c:v>3.9076390624992006</c:v>
                </c:pt>
                <c:pt idx="14576">
                  <c:v>3.9079696875007994</c:v>
                </c:pt>
                <c:pt idx="14577">
                  <c:v>3.9083112500000001</c:v>
                </c:pt>
                <c:pt idx="14578">
                  <c:v>3.9088490624992005</c:v>
                </c:pt>
                <c:pt idx="14579">
                  <c:v>3.90917</c:v>
                </c:pt>
                <c:pt idx="14580">
                  <c:v>3.9095534375007994</c:v>
                </c:pt>
                <c:pt idx="14581">
                  <c:v>3.9099771875007994</c:v>
                </c:pt>
                <c:pt idx="14582">
                  <c:v>3.9104890624992006</c:v>
                </c:pt>
                <c:pt idx="14583">
                  <c:v>3.9108265624992007</c:v>
                </c:pt>
                <c:pt idx="14584">
                  <c:v>3.9112659375007994</c:v>
                </c:pt>
                <c:pt idx="14585">
                  <c:v>3.91170375</c:v>
                </c:pt>
                <c:pt idx="14586">
                  <c:v>3.9120368750016006</c:v>
                </c:pt>
                <c:pt idx="14587">
                  <c:v>3.9125453124992005</c:v>
                </c:pt>
                <c:pt idx="14588">
                  <c:v>3.9129021875007997</c:v>
                </c:pt>
                <c:pt idx="14589">
                  <c:v>3.9133168750016005</c:v>
                </c:pt>
                <c:pt idx="14590">
                  <c:v>3.9137353124992007</c:v>
                </c:pt>
                <c:pt idx="14591">
                  <c:v>3.9135893750016004</c:v>
                </c:pt>
                <c:pt idx="14592">
                  <c:v>3.9138818750016005</c:v>
                </c:pt>
                <c:pt idx="14593">
                  <c:v>3.91433125</c:v>
                </c:pt>
                <c:pt idx="14594">
                  <c:v>3.9146581250016004</c:v>
                </c:pt>
                <c:pt idx="14595">
                  <c:v>3.9149909375007996</c:v>
                </c:pt>
                <c:pt idx="14596">
                  <c:v>3.9152962499999999</c:v>
                </c:pt>
                <c:pt idx="14597">
                  <c:v>3.9156225</c:v>
                </c:pt>
                <c:pt idx="14598">
                  <c:v>3.9159028124992004</c:v>
                </c:pt>
                <c:pt idx="14599">
                  <c:v>3.9162496875007995</c:v>
                </c:pt>
                <c:pt idx="14600">
                  <c:v>3.9163537499999999</c:v>
                </c:pt>
                <c:pt idx="14601">
                  <c:v>3.9167653124992006</c:v>
                </c:pt>
                <c:pt idx="14602">
                  <c:v>3.9170881250016008</c:v>
                </c:pt>
                <c:pt idx="14603">
                  <c:v>3.9174168750016007</c:v>
                </c:pt>
                <c:pt idx="14604">
                  <c:v>3.91784</c:v>
                </c:pt>
                <c:pt idx="14605">
                  <c:v>3.9183378124992005</c:v>
                </c:pt>
                <c:pt idx="14606">
                  <c:v>3.91882625</c:v>
                </c:pt>
                <c:pt idx="14607">
                  <c:v>3.9191603124992005</c:v>
                </c:pt>
                <c:pt idx="14608">
                  <c:v>3.9186453124992005</c:v>
                </c:pt>
                <c:pt idx="14609">
                  <c:v>3.9180587500000001</c:v>
                </c:pt>
                <c:pt idx="14610">
                  <c:v>3.9177134375007996</c:v>
                </c:pt>
                <c:pt idx="14611">
                  <c:v>3.9172118750016005</c:v>
                </c:pt>
                <c:pt idx="14612">
                  <c:v>3.9167981250016006</c:v>
                </c:pt>
                <c:pt idx="14613">
                  <c:v>3.9164140624992005</c:v>
                </c:pt>
                <c:pt idx="14614">
                  <c:v>3.9160906250016008</c:v>
                </c:pt>
                <c:pt idx="14615">
                  <c:v>3.9157259375007993</c:v>
                </c:pt>
                <c:pt idx="14616">
                  <c:v>3.9153578124992006</c:v>
                </c:pt>
                <c:pt idx="14617">
                  <c:v>3.9149799999999999</c:v>
                </c:pt>
                <c:pt idx="14618">
                  <c:v>3.9145346875007996</c:v>
                </c:pt>
                <c:pt idx="14619">
                  <c:v>3.9139981250016005</c:v>
                </c:pt>
                <c:pt idx="14620">
                  <c:v>3.9134375000000001</c:v>
                </c:pt>
                <c:pt idx="14621">
                  <c:v>3.9129896875007995</c:v>
                </c:pt>
                <c:pt idx="14622">
                  <c:v>3.9125421875007995</c:v>
                </c:pt>
                <c:pt idx="14623">
                  <c:v>3.9125615624992003</c:v>
                </c:pt>
                <c:pt idx="14624">
                  <c:v>3.9123462500000001</c:v>
                </c:pt>
                <c:pt idx="14625">
                  <c:v>3.9119818750016004</c:v>
                </c:pt>
                <c:pt idx="14626">
                  <c:v>3.9116556250016008</c:v>
                </c:pt>
                <c:pt idx="14627">
                  <c:v>3.9113193750016007</c:v>
                </c:pt>
                <c:pt idx="14628">
                  <c:v>3.9109828124992005</c:v>
                </c:pt>
                <c:pt idx="14629">
                  <c:v>3.9110662500000002</c:v>
                </c:pt>
                <c:pt idx="14630">
                  <c:v>3.9115056250016007</c:v>
                </c:pt>
                <c:pt idx="14631">
                  <c:v>3.9118512499999998</c:v>
                </c:pt>
                <c:pt idx="14632">
                  <c:v>3.9123275</c:v>
                </c:pt>
                <c:pt idx="14633">
                  <c:v>3.9126949999999998</c:v>
                </c:pt>
                <c:pt idx="14634">
                  <c:v>3.9131015624992007</c:v>
                </c:pt>
                <c:pt idx="14635">
                  <c:v>3.9134956250016004</c:v>
                </c:pt>
                <c:pt idx="14636">
                  <c:v>3.9139021875007995</c:v>
                </c:pt>
                <c:pt idx="14637">
                  <c:v>3.9142243750016004</c:v>
                </c:pt>
                <c:pt idx="14638">
                  <c:v>3.9146018750016007</c:v>
                </c:pt>
                <c:pt idx="14639">
                  <c:v>3.9150040624992006</c:v>
                </c:pt>
                <c:pt idx="14640">
                  <c:v>3.9154556250016004</c:v>
                </c:pt>
                <c:pt idx="14641">
                  <c:v>3.9158534375007994</c:v>
                </c:pt>
                <c:pt idx="14642">
                  <c:v>3.9154109375007997</c:v>
                </c:pt>
                <c:pt idx="14643">
                  <c:v>3.9150409375007995</c:v>
                </c:pt>
                <c:pt idx="14644">
                  <c:v>3.9146640624992006</c:v>
                </c:pt>
                <c:pt idx="14645">
                  <c:v>3.9143346875007996</c:v>
                </c:pt>
                <c:pt idx="14646">
                  <c:v>3.9146634375007996</c:v>
                </c:pt>
                <c:pt idx="14647">
                  <c:v>3.9150987499999998</c:v>
                </c:pt>
                <c:pt idx="14648">
                  <c:v>3.9154665624992004</c:v>
                </c:pt>
                <c:pt idx="14649">
                  <c:v>3.9158196875007993</c:v>
                </c:pt>
                <c:pt idx="14650">
                  <c:v>3.9154340624992003</c:v>
                </c:pt>
                <c:pt idx="14651">
                  <c:v>3.9149768750016007</c:v>
                </c:pt>
                <c:pt idx="14652">
                  <c:v>3.9146053124992006</c:v>
                </c:pt>
                <c:pt idx="14653">
                  <c:v>3.9142006250016004</c:v>
                </c:pt>
                <c:pt idx="14654">
                  <c:v>3.9138587500000002</c:v>
                </c:pt>
                <c:pt idx="14655">
                  <c:v>3.9134721875007994</c:v>
                </c:pt>
                <c:pt idx="14656">
                  <c:v>3.9129893750016005</c:v>
                </c:pt>
                <c:pt idx="14657">
                  <c:v>3.9125571875007994</c:v>
                </c:pt>
                <c:pt idx="14658">
                  <c:v>3.9120271875007995</c:v>
                </c:pt>
                <c:pt idx="14659">
                  <c:v>3.9114646875007995</c:v>
                </c:pt>
                <c:pt idx="14660">
                  <c:v>3.9109275000000001</c:v>
                </c:pt>
                <c:pt idx="14661">
                  <c:v>3.9103431250016008</c:v>
                </c:pt>
                <c:pt idx="14662">
                  <c:v>3.9098718750016004</c:v>
                </c:pt>
                <c:pt idx="14663">
                  <c:v>3.9100121875007994</c:v>
                </c:pt>
                <c:pt idx="14664">
                  <c:v>3.9105487499999998</c:v>
                </c:pt>
                <c:pt idx="14665">
                  <c:v>3.9109384375007994</c:v>
                </c:pt>
                <c:pt idx="14666">
                  <c:v>3.9113606250016004</c:v>
                </c:pt>
                <c:pt idx="14667">
                  <c:v>3.9118865624992005</c:v>
                </c:pt>
                <c:pt idx="14668">
                  <c:v>3.9122690624992007</c:v>
                </c:pt>
                <c:pt idx="14669">
                  <c:v>3.9125990624992006</c:v>
                </c:pt>
                <c:pt idx="14670">
                  <c:v>3.9122325</c:v>
                </c:pt>
                <c:pt idx="14671">
                  <c:v>3.9118225</c:v>
                </c:pt>
                <c:pt idx="14672">
                  <c:v>3.9114440624992004</c:v>
                </c:pt>
                <c:pt idx="14673">
                  <c:v>3.9119025000000001</c:v>
                </c:pt>
                <c:pt idx="14674">
                  <c:v>3.9123881250016006</c:v>
                </c:pt>
                <c:pt idx="14675">
                  <c:v>3.9128743750016004</c:v>
                </c:pt>
                <c:pt idx="14676">
                  <c:v>3.9132731250016004</c:v>
                </c:pt>
                <c:pt idx="14677">
                  <c:v>3.9136915624992006</c:v>
                </c:pt>
                <c:pt idx="14678">
                  <c:v>3.9141740624992005</c:v>
                </c:pt>
                <c:pt idx="14679">
                  <c:v>3.9146215624992005</c:v>
                </c:pt>
                <c:pt idx="14680">
                  <c:v>3.9150703124992003</c:v>
                </c:pt>
                <c:pt idx="14681">
                  <c:v>3.9154374999999999</c:v>
                </c:pt>
                <c:pt idx="14682">
                  <c:v>3.9158062500000002</c:v>
                </c:pt>
                <c:pt idx="14683">
                  <c:v>3.9154909375007994</c:v>
                </c:pt>
                <c:pt idx="14684">
                  <c:v>3.9153946875007994</c:v>
                </c:pt>
                <c:pt idx="14685">
                  <c:v>3.9149756250016008</c:v>
                </c:pt>
                <c:pt idx="14686">
                  <c:v>3.914425</c:v>
                </c:pt>
                <c:pt idx="14687">
                  <c:v>3.9140571875007995</c:v>
                </c:pt>
                <c:pt idx="14688">
                  <c:v>3.9136221875007995</c:v>
                </c:pt>
                <c:pt idx="14689">
                  <c:v>3.9131781250016004</c:v>
                </c:pt>
                <c:pt idx="14690">
                  <c:v>3.9127884375007995</c:v>
                </c:pt>
                <c:pt idx="14691">
                  <c:v>3.9123821875007994</c:v>
                </c:pt>
                <c:pt idx="14692">
                  <c:v>3.9119678124992006</c:v>
                </c:pt>
                <c:pt idx="14693">
                  <c:v>3.9116003124992007</c:v>
                </c:pt>
                <c:pt idx="14694">
                  <c:v>3.9112215624992004</c:v>
                </c:pt>
                <c:pt idx="14695">
                  <c:v>3.9108318750016005</c:v>
                </c:pt>
                <c:pt idx="14696">
                  <c:v>3.9104790624992005</c:v>
                </c:pt>
                <c:pt idx="14697">
                  <c:v>3.9101531250016004</c:v>
                </c:pt>
                <c:pt idx="14698">
                  <c:v>3.9096143750016004</c:v>
                </c:pt>
                <c:pt idx="14699">
                  <c:v>3.9092034375007993</c:v>
                </c:pt>
                <c:pt idx="14700">
                  <c:v>3.9088209375007996</c:v>
                </c:pt>
                <c:pt idx="14701">
                  <c:v>3.9088006250016005</c:v>
                </c:pt>
                <c:pt idx="14702">
                  <c:v>3.9087603124992003</c:v>
                </c:pt>
                <c:pt idx="14703">
                  <c:v>3.9091193750016004</c:v>
                </c:pt>
                <c:pt idx="14704">
                  <c:v>3.9095246875007996</c:v>
                </c:pt>
                <c:pt idx="14705">
                  <c:v>3.9099425000000001</c:v>
                </c:pt>
                <c:pt idx="14706">
                  <c:v>3.9103506250016005</c:v>
                </c:pt>
                <c:pt idx="14707">
                  <c:v>3.9107050000000001</c:v>
                </c:pt>
                <c:pt idx="14708">
                  <c:v>3.9108665624992005</c:v>
                </c:pt>
                <c:pt idx="14709">
                  <c:v>3.9112103124992004</c:v>
                </c:pt>
                <c:pt idx="14710">
                  <c:v>3.9116062500000002</c:v>
                </c:pt>
                <c:pt idx="14711">
                  <c:v>3.9120715624992006</c:v>
                </c:pt>
                <c:pt idx="14712">
                  <c:v>3.9124806250016007</c:v>
                </c:pt>
                <c:pt idx="14713">
                  <c:v>3.9128746875007994</c:v>
                </c:pt>
                <c:pt idx="14714">
                  <c:v>3.9132465624992006</c:v>
                </c:pt>
                <c:pt idx="14715">
                  <c:v>3.9136746875007993</c:v>
                </c:pt>
                <c:pt idx="14716">
                  <c:v>3.9140943750016004</c:v>
                </c:pt>
                <c:pt idx="14717">
                  <c:v>3.9144746875007996</c:v>
                </c:pt>
                <c:pt idx="14718">
                  <c:v>3.9148131250016007</c:v>
                </c:pt>
                <c:pt idx="14719">
                  <c:v>3.9150996875007995</c:v>
                </c:pt>
                <c:pt idx="14720">
                  <c:v>3.9154446875007993</c:v>
                </c:pt>
                <c:pt idx="14721">
                  <c:v>3.9155221875007995</c:v>
                </c:pt>
                <c:pt idx="14722">
                  <c:v>3.9151084375007996</c:v>
                </c:pt>
                <c:pt idx="14723">
                  <c:v>3.9146475000000001</c:v>
                </c:pt>
                <c:pt idx="14724">
                  <c:v>3.9139943750016006</c:v>
                </c:pt>
                <c:pt idx="14725">
                  <c:v>3.9135987499999998</c:v>
                </c:pt>
                <c:pt idx="14726">
                  <c:v>3.9132525</c:v>
                </c:pt>
                <c:pt idx="14727">
                  <c:v>3.9125728124992003</c:v>
                </c:pt>
                <c:pt idx="14728">
                  <c:v>3.9119656250016006</c:v>
                </c:pt>
                <c:pt idx="14729">
                  <c:v>3.9114225</c:v>
                </c:pt>
                <c:pt idx="14730">
                  <c:v>3.9110934375007993</c:v>
                </c:pt>
                <c:pt idx="14731">
                  <c:v>3.9106862499999999</c:v>
                </c:pt>
                <c:pt idx="14732">
                  <c:v>3.9103409375007994</c:v>
                </c:pt>
                <c:pt idx="14733">
                  <c:v>3.9099971875007995</c:v>
                </c:pt>
                <c:pt idx="14734">
                  <c:v>3.9096196875007996</c:v>
                </c:pt>
                <c:pt idx="14735">
                  <c:v>3.90928875</c:v>
                </c:pt>
                <c:pt idx="14736">
                  <c:v>3.9096181250016007</c:v>
                </c:pt>
                <c:pt idx="14737">
                  <c:v>3.9100418750016006</c:v>
                </c:pt>
                <c:pt idx="14738">
                  <c:v>3.9103793750016007</c:v>
                </c:pt>
                <c:pt idx="14739">
                  <c:v>3.91080125</c:v>
                </c:pt>
                <c:pt idx="14740">
                  <c:v>3.9111812499999998</c:v>
                </c:pt>
                <c:pt idx="14741">
                  <c:v>3.9115099999999998</c:v>
                </c:pt>
                <c:pt idx="14742">
                  <c:v>3.9118340624992003</c:v>
                </c:pt>
                <c:pt idx="14743">
                  <c:v>3.9122150000000002</c:v>
                </c:pt>
                <c:pt idx="14744">
                  <c:v>3.9126268750016004</c:v>
                </c:pt>
                <c:pt idx="14745">
                  <c:v>3.9129849999999999</c:v>
                </c:pt>
                <c:pt idx="14746">
                  <c:v>3.9127293750016006</c:v>
                </c:pt>
                <c:pt idx="14747">
                  <c:v>3.9130709375007995</c:v>
                </c:pt>
                <c:pt idx="14748">
                  <c:v>3.9134478124992005</c:v>
                </c:pt>
                <c:pt idx="14749">
                  <c:v>3.9137868750016005</c:v>
                </c:pt>
                <c:pt idx="14750">
                  <c:v>3.9142581250016004</c:v>
                </c:pt>
                <c:pt idx="14751">
                  <c:v>3.9147418750016008</c:v>
                </c:pt>
                <c:pt idx="14752">
                  <c:v>3.9151059375007997</c:v>
                </c:pt>
                <c:pt idx="14753">
                  <c:v>3.9154993750016005</c:v>
                </c:pt>
                <c:pt idx="14754">
                  <c:v>3.9159999999999999</c:v>
                </c:pt>
                <c:pt idx="14755">
                  <c:v>3.9164403124992004</c:v>
                </c:pt>
                <c:pt idx="14756">
                  <c:v>3.91683125</c:v>
                </c:pt>
                <c:pt idx="14757">
                  <c:v>3.9164637500000001</c:v>
                </c:pt>
                <c:pt idx="14758">
                  <c:v>3.9160718750016006</c:v>
                </c:pt>
                <c:pt idx="14759">
                  <c:v>3.9157503124992004</c:v>
                </c:pt>
                <c:pt idx="14760">
                  <c:v>3.9154046875007995</c:v>
                </c:pt>
                <c:pt idx="14761">
                  <c:v>3.9154087500000001</c:v>
                </c:pt>
                <c:pt idx="14762">
                  <c:v>3.9157765624992007</c:v>
                </c:pt>
                <c:pt idx="14763">
                  <c:v>3.9153121875007995</c:v>
                </c:pt>
                <c:pt idx="14764">
                  <c:v>3.9149106250016006</c:v>
                </c:pt>
                <c:pt idx="14765">
                  <c:v>3.9143815624992007</c:v>
                </c:pt>
                <c:pt idx="14766">
                  <c:v>3.9139140624992006</c:v>
                </c:pt>
                <c:pt idx="14767">
                  <c:v>3.9135534375007994</c:v>
                </c:pt>
                <c:pt idx="14768">
                  <c:v>3.9132284375007993</c:v>
                </c:pt>
                <c:pt idx="14769">
                  <c:v>3.9128031250016004</c:v>
                </c:pt>
                <c:pt idx="14770">
                  <c:v>3.9121053124992007</c:v>
                </c:pt>
                <c:pt idx="14771">
                  <c:v>3.9117381250016008</c:v>
                </c:pt>
                <c:pt idx="14772">
                  <c:v>3.9114165624992006</c:v>
                </c:pt>
                <c:pt idx="14773">
                  <c:v>3.9109884375007993</c:v>
                </c:pt>
                <c:pt idx="14774">
                  <c:v>3.9105768750016008</c:v>
                </c:pt>
                <c:pt idx="14775">
                  <c:v>3.9101246875007996</c:v>
                </c:pt>
                <c:pt idx="14776">
                  <c:v>3.9096721875007994</c:v>
                </c:pt>
                <c:pt idx="14777">
                  <c:v>3.9092199999999999</c:v>
                </c:pt>
                <c:pt idx="14778">
                  <c:v>3.9087399999999999</c:v>
                </c:pt>
                <c:pt idx="14779">
                  <c:v>3.9082809375007996</c:v>
                </c:pt>
                <c:pt idx="14780">
                  <c:v>3.9078359375007996</c:v>
                </c:pt>
                <c:pt idx="14781">
                  <c:v>3.9073662499999999</c:v>
                </c:pt>
                <c:pt idx="14782">
                  <c:v>3.9069162500000001</c:v>
                </c:pt>
                <c:pt idx="14783">
                  <c:v>3.9065268750016005</c:v>
                </c:pt>
                <c:pt idx="14784">
                  <c:v>3.9061428124992004</c:v>
                </c:pt>
                <c:pt idx="14785">
                  <c:v>3.9055806250016007</c:v>
                </c:pt>
                <c:pt idx="14786">
                  <c:v>3.9051671875007994</c:v>
                </c:pt>
                <c:pt idx="14787">
                  <c:v>3.9056725000000001</c:v>
                </c:pt>
                <c:pt idx="14788">
                  <c:v>3.9059931250016007</c:v>
                </c:pt>
                <c:pt idx="14789">
                  <c:v>3.9063690624992007</c:v>
                </c:pt>
                <c:pt idx="14790">
                  <c:v>3.9068025</c:v>
                </c:pt>
                <c:pt idx="14791">
                  <c:v>3.9064312499999998</c:v>
                </c:pt>
                <c:pt idx="14792">
                  <c:v>3.9059837499999999</c:v>
                </c:pt>
                <c:pt idx="14793">
                  <c:v>3.9064462500000001</c:v>
                </c:pt>
                <c:pt idx="14794">
                  <c:v>3.9068628124992006</c:v>
                </c:pt>
                <c:pt idx="14795">
                  <c:v>3.9072521875007995</c:v>
                </c:pt>
                <c:pt idx="14796">
                  <c:v>3.9077031250016008</c:v>
                </c:pt>
                <c:pt idx="14797">
                  <c:v>3.9081365624992004</c:v>
                </c:pt>
                <c:pt idx="14798">
                  <c:v>3.9085640624992006</c:v>
                </c:pt>
                <c:pt idx="14799">
                  <c:v>3.9089621875007996</c:v>
                </c:pt>
                <c:pt idx="14800">
                  <c:v>3.9094281250016008</c:v>
                </c:pt>
                <c:pt idx="14801">
                  <c:v>3.9098596875007994</c:v>
                </c:pt>
                <c:pt idx="14802">
                  <c:v>3.9102237500000001</c:v>
                </c:pt>
                <c:pt idx="14803">
                  <c:v>3.9105759375007993</c:v>
                </c:pt>
                <c:pt idx="14804">
                  <c:v>3.91091875</c:v>
                </c:pt>
                <c:pt idx="14805">
                  <c:v>3.9113018750016004</c:v>
                </c:pt>
                <c:pt idx="14806">
                  <c:v>3.9117006250016004</c:v>
                </c:pt>
                <c:pt idx="14807">
                  <c:v>3.9121034375007997</c:v>
                </c:pt>
                <c:pt idx="14808">
                  <c:v>3.9125899999999998</c:v>
                </c:pt>
                <c:pt idx="14809">
                  <c:v>3.9129225000000001</c:v>
                </c:pt>
                <c:pt idx="14810">
                  <c:v>3.9132909375007996</c:v>
                </c:pt>
                <c:pt idx="14811">
                  <c:v>3.9136328124992006</c:v>
                </c:pt>
                <c:pt idx="14812">
                  <c:v>3.9140546875007995</c:v>
                </c:pt>
                <c:pt idx="14813">
                  <c:v>3.9144340624992005</c:v>
                </c:pt>
                <c:pt idx="14814">
                  <c:v>3.9145731250016005</c:v>
                </c:pt>
                <c:pt idx="14815">
                  <c:v>3.9140940624992004</c:v>
                </c:pt>
                <c:pt idx="14816">
                  <c:v>3.91373375</c:v>
                </c:pt>
                <c:pt idx="14817">
                  <c:v>3.9132365624992005</c:v>
                </c:pt>
                <c:pt idx="14818">
                  <c:v>3.9128009375007995</c:v>
                </c:pt>
                <c:pt idx="14819">
                  <c:v>3.9124359375007995</c:v>
                </c:pt>
                <c:pt idx="14820">
                  <c:v>3.9120040624992005</c:v>
                </c:pt>
                <c:pt idx="14821">
                  <c:v>3.9113521875007997</c:v>
                </c:pt>
                <c:pt idx="14822">
                  <c:v>3.9110018750016007</c:v>
                </c:pt>
                <c:pt idx="14823">
                  <c:v>3.9106762499999999</c:v>
                </c:pt>
                <c:pt idx="14824">
                  <c:v>3.9102968750016007</c:v>
                </c:pt>
                <c:pt idx="14825">
                  <c:v>3.9099728124992006</c:v>
                </c:pt>
                <c:pt idx="14826">
                  <c:v>3.9093790624992004</c:v>
                </c:pt>
                <c:pt idx="14827">
                  <c:v>3.9089571875007993</c:v>
                </c:pt>
                <c:pt idx="14828">
                  <c:v>3.9086134375007995</c:v>
                </c:pt>
                <c:pt idx="14829">
                  <c:v>3.9082709375007996</c:v>
                </c:pt>
                <c:pt idx="14830">
                  <c:v>3.9078634375007995</c:v>
                </c:pt>
                <c:pt idx="14831">
                  <c:v>3.9074340624992003</c:v>
                </c:pt>
                <c:pt idx="14832">
                  <c:v>3.9070921875007993</c:v>
                </c:pt>
                <c:pt idx="14833">
                  <c:v>3.9067553124992007</c:v>
                </c:pt>
                <c:pt idx="14834">
                  <c:v>3.90661375</c:v>
                </c:pt>
                <c:pt idx="14835">
                  <c:v>3.9061650000000001</c:v>
                </c:pt>
                <c:pt idx="14836">
                  <c:v>3.9057237499999999</c:v>
                </c:pt>
                <c:pt idx="14837">
                  <c:v>3.9053165624992006</c:v>
                </c:pt>
                <c:pt idx="14838">
                  <c:v>3.9049421875007995</c:v>
                </c:pt>
                <c:pt idx="14839">
                  <c:v>3.9045481250016008</c:v>
                </c:pt>
                <c:pt idx="14840">
                  <c:v>3.9049075000000002</c:v>
                </c:pt>
                <c:pt idx="14841">
                  <c:v>3.9053031250016006</c:v>
                </c:pt>
                <c:pt idx="14842">
                  <c:v>3.9056528124992007</c:v>
                </c:pt>
                <c:pt idx="14843">
                  <c:v>3.9060800000000002</c:v>
                </c:pt>
                <c:pt idx="14844">
                  <c:v>3.9064556250016005</c:v>
                </c:pt>
                <c:pt idx="14845">
                  <c:v>3.90684875</c:v>
                </c:pt>
                <c:pt idx="14846">
                  <c:v>3.9071718750016005</c:v>
                </c:pt>
                <c:pt idx="14847">
                  <c:v>3.9076040624992006</c:v>
                </c:pt>
                <c:pt idx="14848">
                  <c:v>3.9079856250016007</c:v>
                </c:pt>
                <c:pt idx="14849">
                  <c:v>3.9084596875007995</c:v>
                </c:pt>
                <c:pt idx="14850">
                  <c:v>3.9087812500000001</c:v>
                </c:pt>
                <c:pt idx="14851">
                  <c:v>3.9092546875007996</c:v>
                </c:pt>
                <c:pt idx="14852">
                  <c:v>3.9095818750016007</c:v>
                </c:pt>
                <c:pt idx="14853">
                  <c:v>3.9099821875007996</c:v>
                </c:pt>
                <c:pt idx="14854">
                  <c:v>3.9104712500000001</c:v>
                </c:pt>
                <c:pt idx="14855">
                  <c:v>3.9108990624992006</c:v>
                </c:pt>
                <c:pt idx="14856">
                  <c:v>3.9112825</c:v>
                </c:pt>
                <c:pt idx="14857">
                  <c:v>3.9117109375007995</c:v>
                </c:pt>
                <c:pt idx="14858">
                  <c:v>3.9121381250016007</c:v>
                </c:pt>
                <c:pt idx="14859">
                  <c:v>3.9126046875007994</c:v>
                </c:pt>
                <c:pt idx="14860">
                  <c:v>3.9129900000000002</c:v>
                </c:pt>
                <c:pt idx="14861">
                  <c:v>3.9133293750016005</c:v>
                </c:pt>
                <c:pt idx="14862">
                  <c:v>3.9129409375007995</c:v>
                </c:pt>
                <c:pt idx="14863">
                  <c:v>3.9126028124992005</c:v>
                </c:pt>
                <c:pt idx="14864">
                  <c:v>3.9129787500000002</c:v>
                </c:pt>
                <c:pt idx="14865">
                  <c:v>3.9134640624992003</c:v>
                </c:pt>
                <c:pt idx="14866">
                  <c:v>3.9138999999999999</c:v>
                </c:pt>
                <c:pt idx="14867">
                  <c:v>3.9138421875007996</c:v>
                </c:pt>
                <c:pt idx="14868">
                  <c:v>3.9134924999999998</c:v>
                </c:pt>
                <c:pt idx="14869">
                  <c:v>3.9130434375007996</c:v>
                </c:pt>
                <c:pt idx="14870">
                  <c:v>3.9126281250016004</c:v>
                </c:pt>
                <c:pt idx="14871">
                  <c:v>3.9119459375007994</c:v>
                </c:pt>
                <c:pt idx="14872">
                  <c:v>3.9115118750016005</c:v>
                </c:pt>
                <c:pt idx="14873">
                  <c:v>3.91104875</c:v>
                </c:pt>
                <c:pt idx="14874">
                  <c:v>3.9105918750016007</c:v>
                </c:pt>
                <c:pt idx="14875">
                  <c:v>3.9101862500000002</c:v>
                </c:pt>
                <c:pt idx="14876">
                  <c:v>3.9097234375007996</c:v>
                </c:pt>
                <c:pt idx="14877">
                  <c:v>3.9093075000000002</c:v>
                </c:pt>
                <c:pt idx="14878">
                  <c:v>3.9087162499999999</c:v>
                </c:pt>
                <c:pt idx="14879">
                  <c:v>3.9083303124992006</c:v>
                </c:pt>
                <c:pt idx="14880">
                  <c:v>3.9079315624992006</c:v>
                </c:pt>
                <c:pt idx="14881">
                  <c:v>3.9075481250016004</c:v>
                </c:pt>
                <c:pt idx="14882">
                  <c:v>3.9071193750016007</c:v>
                </c:pt>
                <c:pt idx="14883">
                  <c:v>3.9066618750016007</c:v>
                </c:pt>
                <c:pt idx="14884">
                  <c:v>3.9063196875007993</c:v>
                </c:pt>
                <c:pt idx="14885">
                  <c:v>3.9059968750016005</c:v>
                </c:pt>
                <c:pt idx="14886">
                  <c:v>3.9056740624992003</c:v>
                </c:pt>
                <c:pt idx="14887">
                  <c:v>3.90578</c:v>
                </c:pt>
                <c:pt idx="14888">
                  <c:v>3.9053753124992006</c:v>
                </c:pt>
                <c:pt idx="14889">
                  <c:v>3.9056778124992007</c:v>
                </c:pt>
                <c:pt idx="14890">
                  <c:v>3.90616875</c:v>
                </c:pt>
                <c:pt idx="14891">
                  <c:v>3.9065937499999999</c:v>
                </c:pt>
                <c:pt idx="14892">
                  <c:v>3.9069281250016008</c:v>
                </c:pt>
                <c:pt idx="14893">
                  <c:v>3.9073000000000002</c:v>
                </c:pt>
                <c:pt idx="14894">
                  <c:v>3.9077371875007993</c:v>
                </c:pt>
                <c:pt idx="14895">
                  <c:v>3.9081171875007996</c:v>
                </c:pt>
                <c:pt idx="14896">
                  <c:v>3.9084778124992003</c:v>
                </c:pt>
                <c:pt idx="14897">
                  <c:v>3.9088815624992006</c:v>
                </c:pt>
                <c:pt idx="14898">
                  <c:v>3.9092846875007994</c:v>
                </c:pt>
                <c:pt idx="14899">
                  <c:v>3.9089371875007997</c:v>
                </c:pt>
                <c:pt idx="14900">
                  <c:v>3.9085653124992006</c:v>
                </c:pt>
                <c:pt idx="14901">
                  <c:v>3.9081971875007997</c:v>
                </c:pt>
                <c:pt idx="14902">
                  <c:v>3.90833875</c:v>
                </c:pt>
                <c:pt idx="14903">
                  <c:v>3.9086743750016004</c:v>
                </c:pt>
                <c:pt idx="14904">
                  <c:v>3.9090775</c:v>
                </c:pt>
                <c:pt idx="14905">
                  <c:v>3.90862</c:v>
                </c:pt>
                <c:pt idx="14906">
                  <c:v>3.9082481250016006</c:v>
                </c:pt>
                <c:pt idx="14907">
                  <c:v>3.9086675</c:v>
                </c:pt>
                <c:pt idx="14908">
                  <c:v>3.9090199999999999</c:v>
                </c:pt>
                <c:pt idx="14909">
                  <c:v>3.9088984375007993</c:v>
                </c:pt>
                <c:pt idx="14910">
                  <c:v>3.9085325000000002</c:v>
                </c:pt>
                <c:pt idx="14911">
                  <c:v>3.9081246875007993</c:v>
                </c:pt>
                <c:pt idx="14912">
                  <c:v>3.9076896875007994</c:v>
                </c:pt>
                <c:pt idx="14913">
                  <c:v>3.9073106250016005</c:v>
                </c:pt>
                <c:pt idx="14914">
                  <c:v>3.9077046875007997</c:v>
                </c:pt>
                <c:pt idx="14915">
                  <c:v>3.9080612499999998</c:v>
                </c:pt>
                <c:pt idx="14916">
                  <c:v>3.9084231250016006</c:v>
                </c:pt>
                <c:pt idx="14917">
                  <c:v>3.9087668750016005</c:v>
                </c:pt>
                <c:pt idx="14918">
                  <c:v>3.9090928124992006</c:v>
                </c:pt>
                <c:pt idx="14919">
                  <c:v>3.9086843750016005</c:v>
                </c:pt>
                <c:pt idx="14920">
                  <c:v>3.9083303124992006</c:v>
                </c:pt>
                <c:pt idx="14921">
                  <c:v>3.9078328124992003</c:v>
                </c:pt>
                <c:pt idx="14922">
                  <c:v>3.9072878124992005</c:v>
                </c:pt>
                <c:pt idx="14923">
                  <c:v>3.9066828124992004</c:v>
                </c:pt>
                <c:pt idx="14924">
                  <c:v>3.9062825000000001</c:v>
                </c:pt>
                <c:pt idx="14925">
                  <c:v>3.9058490624992004</c:v>
                </c:pt>
                <c:pt idx="14926">
                  <c:v>3.9061771875007993</c:v>
                </c:pt>
                <c:pt idx="14927">
                  <c:v>3.9065990624992004</c:v>
                </c:pt>
                <c:pt idx="14928">
                  <c:v>3.9069521875007993</c:v>
                </c:pt>
                <c:pt idx="14929">
                  <c:v>3.9073546875007996</c:v>
                </c:pt>
                <c:pt idx="14930">
                  <c:v>3.9077365624992004</c:v>
                </c:pt>
                <c:pt idx="14931">
                  <c:v>3.9081959375007993</c:v>
                </c:pt>
                <c:pt idx="14932">
                  <c:v>3.9086012499999998</c:v>
                </c:pt>
                <c:pt idx="14933">
                  <c:v>3.9090275000000001</c:v>
                </c:pt>
                <c:pt idx="14934">
                  <c:v>3.9095215624992004</c:v>
                </c:pt>
                <c:pt idx="14935">
                  <c:v>3.9098771875007996</c:v>
                </c:pt>
                <c:pt idx="14936">
                  <c:v>3.9102899999999998</c:v>
                </c:pt>
                <c:pt idx="14937">
                  <c:v>3.9106125</c:v>
                </c:pt>
                <c:pt idx="14938">
                  <c:v>3.9109565624992007</c:v>
                </c:pt>
                <c:pt idx="14939">
                  <c:v>3.9113209375007996</c:v>
                </c:pt>
                <c:pt idx="14940">
                  <c:v>3.9108909375007994</c:v>
                </c:pt>
                <c:pt idx="14941">
                  <c:v>3.9105693750016006</c:v>
                </c:pt>
                <c:pt idx="14942">
                  <c:v>3.9107390624992004</c:v>
                </c:pt>
                <c:pt idx="14943">
                  <c:v>3.9107515624992004</c:v>
                </c:pt>
                <c:pt idx="14944">
                  <c:v>3.9103609375007995</c:v>
                </c:pt>
                <c:pt idx="14945">
                  <c:v>3.9099943750016006</c:v>
                </c:pt>
                <c:pt idx="14946">
                  <c:v>3.9095784375007994</c:v>
                </c:pt>
                <c:pt idx="14947">
                  <c:v>3.9091218750016008</c:v>
                </c:pt>
                <c:pt idx="14948">
                  <c:v>3.90866625</c:v>
                </c:pt>
                <c:pt idx="14949">
                  <c:v>3.9082696875007996</c:v>
                </c:pt>
                <c:pt idx="14950">
                  <c:v>3.9079456250016005</c:v>
                </c:pt>
                <c:pt idx="14951">
                  <c:v>3.9076165624992005</c:v>
                </c:pt>
                <c:pt idx="14952">
                  <c:v>3.90727</c:v>
                </c:pt>
                <c:pt idx="14953">
                  <c:v>3.9069474999999998</c:v>
                </c:pt>
                <c:pt idx="14954">
                  <c:v>3.9063509375007994</c:v>
                </c:pt>
                <c:pt idx="14955">
                  <c:v>3.9057659375007994</c:v>
                </c:pt>
                <c:pt idx="14956">
                  <c:v>3.9054281250016007</c:v>
                </c:pt>
                <c:pt idx="14957">
                  <c:v>3.9050756250016008</c:v>
                </c:pt>
                <c:pt idx="14958">
                  <c:v>3.9047515624992006</c:v>
                </c:pt>
                <c:pt idx="14959">
                  <c:v>3.9042425000000001</c:v>
                </c:pt>
                <c:pt idx="14960">
                  <c:v>3.9039125000000001</c:v>
                </c:pt>
                <c:pt idx="14961">
                  <c:v>3.9033384375007993</c:v>
                </c:pt>
                <c:pt idx="14962">
                  <c:v>3.9028681250016004</c:v>
                </c:pt>
                <c:pt idx="14963">
                  <c:v>3.9024543750016005</c:v>
                </c:pt>
                <c:pt idx="14964">
                  <c:v>3.9027784375007997</c:v>
                </c:pt>
                <c:pt idx="14965">
                  <c:v>3.9031337499999998</c:v>
                </c:pt>
                <c:pt idx="14966">
                  <c:v>3.9034990624992005</c:v>
                </c:pt>
                <c:pt idx="14967">
                  <c:v>3.9039275</c:v>
                </c:pt>
                <c:pt idx="14968">
                  <c:v>3.9042975000000002</c:v>
                </c:pt>
                <c:pt idx="14969">
                  <c:v>3.9046353124992006</c:v>
                </c:pt>
                <c:pt idx="14970">
                  <c:v>3.9051162499999998</c:v>
                </c:pt>
                <c:pt idx="14971">
                  <c:v>3.9055934375007997</c:v>
                </c:pt>
                <c:pt idx="14972">
                  <c:v>3.9059428124992004</c:v>
                </c:pt>
                <c:pt idx="14973">
                  <c:v>3.9064434375007995</c:v>
                </c:pt>
                <c:pt idx="14974">
                  <c:v>3.9068690624992004</c:v>
                </c:pt>
                <c:pt idx="14975">
                  <c:v>3.90734125</c:v>
                </c:pt>
                <c:pt idx="14976">
                  <c:v>3.9076862499999998</c:v>
                </c:pt>
                <c:pt idx="14977">
                  <c:v>3.9080171875007994</c:v>
                </c:pt>
                <c:pt idx="14978">
                  <c:v>3.9078903124992004</c:v>
                </c:pt>
                <c:pt idx="14979">
                  <c:v>3.9082646875007994</c:v>
                </c:pt>
                <c:pt idx="14980">
                  <c:v>3.9084793750016007</c:v>
                </c:pt>
                <c:pt idx="14981">
                  <c:v>3.9082753124992005</c:v>
                </c:pt>
                <c:pt idx="14982">
                  <c:v>3.9079446875007995</c:v>
                </c:pt>
                <c:pt idx="14983">
                  <c:v>3.9080703124992007</c:v>
                </c:pt>
                <c:pt idx="14984">
                  <c:v>3.9083990624992007</c:v>
                </c:pt>
                <c:pt idx="14985">
                  <c:v>3.9088646875007993</c:v>
                </c:pt>
                <c:pt idx="14986">
                  <c:v>3.9083618750016007</c:v>
                </c:pt>
                <c:pt idx="14987">
                  <c:v>3.9077975</c:v>
                </c:pt>
                <c:pt idx="14988">
                  <c:v>3.9073740624992004</c:v>
                </c:pt>
                <c:pt idx="14989">
                  <c:v>3.9069921875007996</c:v>
                </c:pt>
                <c:pt idx="14990">
                  <c:v>3.9065949999999998</c:v>
                </c:pt>
                <c:pt idx="14991">
                  <c:v>3.9059115624992007</c:v>
                </c:pt>
                <c:pt idx="14992">
                  <c:v>3.90529875</c:v>
                </c:pt>
                <c:pt idx="14993">
                  <c:v>3.9048396875007994</c:v>
                </c:pt>
                <c:pt idx="14994">
                  <c:v>3.9052168750016008</c:v>
                </c:pt>
                <c:pt idx="14995">
                  <c:v>3.9056340624992005</c:v>
                </c:pt>
                <c:pt idx="14996">
                  <c:v>3.9059856250016005</c:v>
                </c:pt>
                <c:pt idx="14997">
                  <c:v>3.9063134375007995</c:v>
                </c:pt>
                <c:pt idx="14998">
                  <c:v>3.9062665624992006</c:v>
                </c:pt>
                <c:pt idx="14999">
                  <c:v>3.9058559375007995</c:v>
                </c:pt>
                <c:pt idx="15000">
                  <c:v>3.9055196875007994</c:v>
                </c:pt>
                <c:pt idx="15001">
                  <c:v>3.9051443750016004</c:v>
                </c:pt>
                <c:pt idx="15002">
                  <c:v>3.9046681250016007</c:v>
                </c:pt>
                <c:pt idx="15003">
                  <c:v>3.9042565624992007</c:v>
                </c:pt>
                <c:pt idx="15004">
                  <c:v>3.9038193750016004</c:v>
                </c:pt>
                <c:pt idx="15005">
                  <c:v>3.9034590624992007</c:v>
                </c:pt>
                <c:pt idx="15006">
                  <c:v>3.9030856250016006</c:v>
                </c:pt>
                <c:pt idx="15007">
                  <c:v>3.9034468750016007</c:v>
                </c:pt>
                <c:pt idx="15008">
                  <c:v>3.9038090624992003</c:v>
                </c:pt>
                <c:pt idx="15009">
                  <c:v>3.9041981250016007</c:v>
                </c:pt>
                <c:pt idx="15010">
                  <c:v>3.9045587500000001</c:v>
                </c:pt>
                <c:pt idx="15011">
                  <c:v>3.9049868750016006</c:v>
                </c:pt>
                <c:pt idx="15012">
                  <c:v>3.9054475000000002</c:v>
                </c:pt>
                <c:pt idx="15013">
                  <c:v>3.9058359375007994</c:v>
                </c:pt>
                <c:pt idx="15014">
                  <c:v>3.9062768750016006</c:v>
                </c:pt>
                <c:pt idx="15015">
                  <c:v>3.9066446875007994</c:v>
                </c:pt>
                <c:pt idx="15016">
                  <c:v>3.9070959375007996</c:v>
                </c:pt>
                <c:pt idx="15017">
                  <c:v>3.9075640624992003</c:v>
                </c:pt>
                <c:pt idx="15018">
                  <c:v>3.9080953124992006</c:v>
                </c:pt>
                <c:pt idx="15019">
                  <c:v>3.90857375</c:v>
                </c:pt>
                <c:pt idx="15020">
                  <c:v>3.9090834375007995</c:v>
                </c:pt>
                <c:pt idx="15021">
                  <c:v>3.9095018750016006</c:v>
                </c:pt>
                <c:pt idx="15022">
                  <c:v>3.9098834375007994</c:v>
                </c:pt>
                <c:pt idx="15023">
                  <c:v>3.9102159375007997</c:v>
                </c:pt>
                <c:pt idx="15024">
                  <c:v>3.9105650000000001</c:v>
                </c:pt>
                <c:pt idx="15025">
                  <c:v>3.9108143750016007</c:v>
                </c:pt>
                <c:pt idx="15026">
                  <c:v>3.9111931250016005</c:v>
                </c:pt>
                <c:pt idx="15027">
                  <c:v>3.9116290624992005</c:v>
                </c:pt>
                <c:pt idx="15028">
                  <c:v>3.9120050000000002</c:v>
                </c:pt>
                <c:pt idx="15029">
                  <c:v>3.9116403124992005</c:v>
                </c:pt>
                <c:pt idx="15030">
                  <c:v>3.9112431250016004</c:v>
                </c:pt>
                <c:pt idx="15031">
                  <c:v>3.9108690624992004</c:v>
                </c:pt>
                <c:pt idx="15032">
                  <c:v>3.91033125</c:v>
                </c:pt>
                <c:pt idx="15033">
                  <c:v>3.9098787499999998</c:v>
                </c:pt>
                <c:pt idx="15034">
                  <c:v>3.9094656250016007</c:v>
                </c:pt>
                <c:pt idx="15035">
                  <c:v>3.9090612500000002</c:v>
                </c:pt>
                <c:pt idx="15036">
                  <c:v>3.9087128124992003</c:v>
                </c:pt>
                <c:pt idx="15037">
                  <c:v>3.9081671875007995</c:v>
                </c:pt>
                <c:pt idx="15038">
                  <c:v>3.9077843750016004</c:v>
                </c:pt>
                <c:pt idx="15039">
                  <c:v>3.9073903124992007</c:v>
                </c:pt>
                <c:pt idx="15040">
                  <c:v>3.9070671875007994</c:v>
                </c:pt>
                <c:pt idx="15041">
                  <c:v>3.9067253124992005</c:v>
                </c:pt>
                <c:pt idx="15042">
                  <c:v>3.9063306250016008</c:v>
                </c:pt>
                <c:pt idx="15043">
                  <c:v>3.9059593750016006</c:v>
                </c:pt>
                <c:pt idx="15044">
                  <c:v>3.9055128124992007</c:v>
                </c:pt>
                <c:pt idx="15045">
                  <c:v>3.9050993750016008</c:v>
                </c:pt>
                <c:pt idx="15046">
                  <c:v>3.9045762499999999</c:v>
                </c:pt>
                <c:pt idx="15047">
                  <c:v>3.9039743750016007</c:v>
                </c:pt>
                <c:pt idx="15048">
                  <c:v>3.9034784375007994</c:v>
                </c:pt>
                <c:pt idx="15049">
                  <c:v>3.9029290624992004</c:v>
                </c:pt>
                <c:pt idx="15050">
                  <c:v>3.9023578124992007</c:v>
                </c:pt>
                <c:pt idx="15051">
                  <c:v>3.9019637500000002</c:v>
                </c:pt>
                <c:pt idx="15052">
                  <c:v>3.9016424999999999</c:v>
                </c:pt>
                <c:pt idx="15053">
                  <c:v>3.9013828124992007</c:v>
                </c:pt>
                <c:pt idx="15054">
                  <c:v>3.9017068750016004</c:v>
                </c:pt>
                <c:pt idx="15055">
                  <c:v>3.9021278124992005</c:v>
                </c:pt>
                <c:pt idx="15056">
                  <c:v>3.9024562500000002</c:v>
                </c:pt>
                <c:pt idx="15057">
                  <c:v>3.9028878124992006</c:v>
                </c:pt>
                <c:pt idx="15058">
                  <c:v>3.9033312499999999</c:v>
                </c:pt>
                <c:pt idx="15059">
                  <c:v>3.9036849999999998</c:v>
                </c:pt>
                <c:pt idx="15060">
                  <c:v>3.9040124999999999</c:v>
                </c:pt>
                <c:pt idx="15061">
                  <c:v>3.9044387500000002</c:v>
                </c:pt>
                <c:pt idx="15062">
                  <c:v>3.9048559375007996</c:v>
                </c:pt>
                <c:pt idx="15063">
                  <c:v>3.9052431250016006</c:v>
                </c:pt>
                <c:pt idx="15064">
                  <c:v>3.9055749999999998</c:v>
                </c:pt>
                <c:pt idx="15065">
                  <c:v>3.9058359375007994</c:v>
                </c:pt>
                <c:pt idx="15066">
                  <c:v>3.9062356250016004</c:v>
                </c:pt>
                <c:pt idx="15067">
                  <c:v>3.9065584375007996</c:v>
                </c:pt>
                <c:pt idx="15068">
                  <c:v>3.9069334375007996</c:v>
                </c:pt>
                <c:pt idx="15069">
                  <c:v>3.9072668750016004</c:v>
                </c:pt>
                <c:pt idx="15070">
                  <c:v>3.9076243750016006</c:v>
                </c:pt>
                <c:pt idx="15071">
                  <c:v>3.9077087499999998</c:v>
                </c:pt>
                <c:pt idx="15072">
                  <c:v>3.9080978124992005</c:v>
                </c:pt>
                <c:pt idx="15073">
                  <c:v>3.9077378124992004</c:v>
                </c:pt>
                <c:pt idx="15074">
                  <c:v>3.9073175</c:v>
                </c:pt>
                <c:pt idx="15075">
                  <c:v>3.9067581250016006</c:v>
                </c:pt>
                <c:pt idx="15076">
                  <c:v>3.9063918750016007</c:v>
                </c:pt>
                <c:pt idx="15077">
                  <c:v>3.9058165624992003</c:v>
                </c:pt>
                <c:pt idx="15078">
                  <c:v>3.9052021875007994</c:v>
                </c:pt>
                <c:pt idx="15079">
                  <c:v>3.9047559375007994</c:v>
                </c:pt>
                <c:pt idx="15080">
                  <c:v>3.9043265624992003</c:v>
                </c:pt>
                <c:pt idx="15081">
                  <c:v>3.9038393750016005</c:v>
                </c:pt>
                <c:pt idx="15082">
                  <c:v>3.9034987499999998</c:v>
                </c:pt>
                <c:pt idx="15083">
                  <c:v>3.9030784375007994</c:v>
                </c:pt>
                <c:pt idx="15084">
                  <c:v>3.9025231250016006</c:v>
                </c:pt>
                <c:pt idx="15085">
                  <c:v>3.9021671875007997</c:v>
                </c:pt>
                <c:pt idx="15086">
                  <c:v>3.9018268750016007</c:v>
                </c:pt>
                <c:pt idx="15087">
                  <c:v>3.9011859375007996</c:v>
                </c:pt>
                <c:pt idx="15088">
                  <c:v>3.9005212500000002</c:v>
                </c:pt>
                <c:pt idx="15089">
                  <c:v>3.9001025</c:v>
                </c:pt>
                <c:pt idx="15090">
                  <c:v>3.89963375</c:v>
                </c:pt>
                <c:pt idx="15091">
                  <c:v>3.8991603124992005</c:v>
                </c:pt>
                <c:pt idx="15092">
                  <c:v>3.8987068750016007</c:v>
                </c:pt>
                <c:pt idx="15093">
                  <c:v>3.8983403124992004</c:v>
                </c:pt>
                <c:pt idx="15094">
                  <c:v>3.8979731250016005</c:v>
                </c:pt>
                <c:pt idx="15095">
                  <c:v>3.8975993750016005</c:v>
                </c:pt>
                <c:pt idx="15096">
                  <c:v>3.8969040624992006</c:v>
                </c:pt>
                <c:pt idx="15097">
                  <c:v>3.8965512499999999</c:v>
                </c:pt>
                <c:pt idx="15098">
                  <c:v>3.89599875</c:v>
                </c:pt>
                <c:pt idx="15099">
                  <c:v>3.8955387500000001</c:v>
                </c:pt>
                <c:pt idx="15100">
                  <c:v>3.8950096875007993</c:v>
                </c:pt>
                <c:pt idx="15101">
                  <c:v>3.8945971875007994</c:v>
                </c:pt>
                <c:pt idx="15102">
                  <c:v>3.8949775</c:v>
                </c:pt>
                <c:pt idx="15103">
                  <c:v>3.8953903124992006</c:v>
                </c:pt>
                <c:pt idx="15104">
                  <c:v>3.8957809375007995</c:v>
                </c:pt>
                <c:pt idx="15105">
                  <c:v>3.8961303124992006</c:v>
                </c:pt>
                <c:pt idx="15106">
                  <c:v>3.8965309375007995</c:v>
                </c:pt>
                <c:pt idx="15107">
                  <c:v>3.8969103124992004</c:v>
                </c:pt>
                <c:pt idx="15108">
                  <c:v>3.8973690624992003</c:v>
                </c:pt>
                <c:pt idx="15109">
                  <c:v>3.8978543750016006</c:v>
                </c:pt>
                <c:pt idx="15110">
                  <c:v>3.8983349999999999</c:v>
                </c:pt>
                <c:pt idx="15111">
                  <c:v>3.8987509375007994</c:v>
                </c:pt>
                <c:pt idx="15112">
                  <c:v>3.8991465624992006</c:v>
                </c:pt>
                <c:pt idx="15113">
                  <c:v>3.8994965624992006</c:v>
                </c:pt>
                <c:pt idx="15114">
                  <c:v>3.9000106250016007</c:v>
                </c:pt>
                <c:pt idx="15115">
                  <c:v>3.9004318750016007</c:v>
                </c:pt>
                <c:pt idx="15116">
                  <c:v>3.9008990624992004</c:v>
                </c:pt>
                <c:pt idx="15117">
                  <c:v>3.9014546875007996</c:v>
                </c:pt>
                <c:pt idx="15118">
                  <c:v>3.9017793750016008</c:v>
                </c:pt>
                <c:pt idx="15119">
                  <c:v>3.9014318750016006</c:v>
                </c:pt>
                <c:pt idx="15120">
                  <c:v>3.9011115624992003</c:v>
                </c:pt>
                <c:pt idx="15121">
                  <c:v>3.9015409375007994</c:v>
                </c:pt>
                <c:pt idx="15122">
                  <c:v>3.9019259375007995</c:v>
                </c:pt>
                <c:pt idx="15123">
                  <c:v>3.9022568750016005</c:v>
                </c:pt>
                <c:pt idx="15124">
                  <c:v>3.9026603124992003</c:v>
                </c:pt>
                <c:pt idx="15125">
                  <c:v>3.9030240624992003</c:v>
                </c:pt>
                <c:pt idx="15126">
                  <c:v>3.9034415624992005</c:v>
                </c:pt>
                <c:pt idx="15127">
                  <c:v>3.9038624999999998</c:v>
                </c:pt>
                <c:pt idx="15128">
                  <c:v>3.9042631250016004</c:v>
                </c:pt>
                <c:pt idx="15129">
                  <c:v>3.9046228124992006</c:v>
                </c:pt>
                <c:pt idx="15130">
                  <c:v>3.9049749999999999</c:v>
                </c:pt>
                <c:pt idx="15131">
                  <c:v>3.9053456250016008</c:v>
                </c:pt>
                <c:pt idx="15132">
                  <c:v>3.9056115624992005</c:v>
                </c:pt>
                <c:pt idx="15133">
                  <c:v>3.9059425000000001</c:v>
                </c:pt>
                <c:pt idx="15134">
                  <c:v>3.9063150000000002</c:v>
                </c:pt>
                <c:pt idx="15135">
                  <c:v>3.9059771875007994</c:v>
                </c:pt>
                <c:pt idx="15136">
                  <c:v>3.9055815624992003</c:v>
                </c:pt>
                <c:pt idx="15137">
                  <c:v>3.9052390624992004</c:v>
                </c:pt>
                <c:pt idx="15138">
                  <c:v>3.9048496875007994</c:v>
                </c:pt>
                <c:pt idx="15139">
                  <c:v>3.9044578124992007</c:v>
                </c:pt>
                <c:pt idx="15140">
                  <c:v>3.9039462500000002</c:v>
                </c:pt>
                <c:pt idx="15141">
                  <c:v>3.9033028124992004</c:v>
                </c:pt>
                <c:pt idx="15142">
                  <c:v>3.9028637499999999</c:v>
                </c:pt>
                <c:pt idx="15143">
                  <c:v>3.9024356250016008</c:v>
                </c:pt>
                <c:pt idx="15144">
                  <c:v>3.9020484375007993</c:v>
                </c:pt>
                <c:pt idx="15145">
                  <c:v>3.9016087499999998</c:v>
                </c:pt>
                <c:pt idx="15146">
                  <c:v>3.9012190624992007</c:v>
                </c:pt>
                <c:pt idx="15147">
                  <c:v>3.9008634375007993</c:v>
                </c:pt>
                <c:pt idx="15148">
                  <c:v>3.9004156250016004</c:v>
                </c:pt>
                <c:pt idx="15149">
                  <c:v>3.8998396875007995</c:v>
                </c:pt>
                <c:pt idx="15150">
                  <c:v>3.8992121875007997</c:v>
                </c:pt>
                <c:pt idx="15151">
                  <c:v>3.8986493750016007</c:v>
                </c:pt>
                <c:pt idx="15152">
                  <c:v>3.8982006250016008</c:v>
                </c:pt>
                <c:pt idx="15153">
                  <c:v>3.8978290624992007</c:v>
                </c:pt>
                <c:pt idx="15154">
                  <c:v>3.8974968750016008</c:v>
                </c:pt>
                <c:pt idx="15155">
                  <c:v>3.8978793750016005</c:v>
                </c:pt>
                <c:pt idx="15156">
                  <c:v>3.8983406250016004</c:v>
                </c:pt>
                <c:pt idx="15157">
                  <c:v>3.8988049999999999</c:v>
                </c:pt>
                <c:pt idx="15158">
                  <c:v>3.8991796875007996</c:v>
                </c:pt>
                <c:pt idx="15159">
                  <c:v>3.8987721875007995</c:v>
                </c:pt>
                <c:pt idx="15160">
                  <c:v>3.8983699999999999</c:v>
                </c:pt>
                <c:pt idx="15161">
                  <c:v>3.8980049999999999</c:v>
                </c:pt>
                <c:pt idx="15162">
                  <c:v>3.8983590624992006</c:v>
                </c:pt>
                <c:pt idx="15163">
                  <c:v>3.8987365624992005</c:v>
                </c:pt>
                <c:pt idx="15164">
                  <c:v>3.8991040624992004</c:v>
                </c:pt>
                <c:pt idx="15165">
                  <c:v>3.8995159375007993</c:v>
                </c:pt>
                <c:pt idx="15166">
                  <c:v>3.8998671875007993</c:v>
                </c:pt>
                <c:pt idx="15167">
                  <c:v>3.9002981250016004</c:v>
                </c:pt>
                <c:pt idx="15168">
                  <c:v>3.90076</c:v>
                </c:pt>
                <c:pt idx="15169">
                  <c:v>3.9012068750016007</c:v>
                </c:pt>
                <c:pt idx="15170">
                  <c:v>3.9017356250016006</c:v>
                </c:pt>
                <c:pt idx="15171">
                  <c:v>3.9021690624992007</c:v>
                </c:pt>
                <c:pt idx="15172">
                  <c:v>3.9025746875007994</c:v>
                </c:pt>
                <c:pt idx="15173">
                  <c:v>3.9029081250016007</c:v>
                </c:pt>
                <c:pt idx="15174">
                  <c:v>3.9033059375007997</c:v>
                </c:pt>
                <c:pt idx="15175">
                  <c:v>3.9032028124992006</c:v>
                </c:pt>
                <c:pt idx="15176">
                  <c:v>3.9028718750016007</c:v>
                </c:pt>
                <c:pt idx="15177">
                  <c:v>3.9025065624992004</c:v>
                </c:pt>
                <c:pt idx="15178">
                  <c:v>3.9021834375007995</c:v>
                </c:pt>
                <c:pt idx="15179">
                  <c:v>3.9022781250016005</c:v>
                </c:pt>
                <c:pt idx="15180">
                  <c:v>3.9026340624992004</c:v>
                </c:pt>
                <c:pt idx="15181">
                  <c:v>3.9029584375007995</c:v>
                </c:pt>
                <c:pt idx="15182">
                  <c:v>3.9026281250016006</c:v>
                </c:pt>
                <c:pt idx="15183">
                  <c:v>3.9023053124992004</c:v>
                </c:pt>
                <c:pt idx="15184">
                  <c:v>3.9018971875007993</c:v>
                </c:pt>
                <c:pt idx="15185">
                  <c:v>3.9015131250016006</c:v>
                </c:pt>
                <c:pt idx="15186">
                  <c:v>3.9011631250016006</c:v>
                </c:pt>
                <c:pt idx="15187">
                  <c:v>3.9008406250016008</c:v>
                </c:pt>
                <c:pt idx="15188">
                  <c:v>3.9005921875007994</c:v>
                </c:pt>
                <c:pt idx="15189">
                  <c:v>3.90020875</c:v>
                </c:pt>
                <c:pt idx="15190">
                  <c:v>3.8997803124992005</c:v>
                </c:pt>
                <c:pt idx="15191">
                  <c:v>3.9001156250016007</c:v>
                </c:pt>
                <c:pt idx="15192">
                  <c:v>3.9004840624992005</c:v>
                </c:pt>
                <c:pt idx="15193">
                  <c:v>3.9008534375007997</c:v>
                </c:pt>
                <c:pt idx="15194">
                  <c:v>3.9011775000000002</c:v>
                </c:pt>
                <c:pt idx="15195">
                  <c:v>3.9011212500000001</c:v>
                </c:pt>
                <c:pt idx="15196">
                  <c:v>3.9006387500000002</c:v>
                </c:pt>
                <c:pt idx="15197">
                  <c:v>3.9002034375007995</c:v>
                </c:pt>
                <c:pt idx="15198">
                  <c:v>3.8998331250016007</c:v>
                </c:pt>
                <c:pt idx="15199">
                  <c:v>3.9000312500000001</c:v>
                </c:pt>
                <c:pt idx="15200">
                  <c:v>3.9004371875007995</c:v>
                </c:pt>
                <c:pt idx="15201">
                  <c:v>3.9008496875007994</c:v>
                </c:pt>
                <c:pt idx="15202">
                  <c:v>3.9012078124992007</c:v>
                </c:pt>
                <c:pt idx="15203">
                  <c:v>3.9016353124992005</c:v>
                </c:pt>
                <c:pt idx="15204">
                  <c:v>3.9020337500000002</c:v>
                </c:pt>
                <c:pt idx="15205">
                  <c:v>3.9023593750016006</c:v>
                </c:pt>
                <c:pt idx="15206">
                  <c:v>3.9027431250016007</c:v>
                </c:pt>
                <c:pt idx="15207">
                  <c:v>3.903095</c:v>
                </c:pt>
                <c:pt idx="15208">
                  <c:v>3.9034271875007995</c:v>
                </c:pt>
                <c:pt idx="15209">
                  <c:v>3.9037543750016006</c:v>
                </c:pt>
                <c:pt idx="15210">
                  <c:v>3.9034393750016005</c:v>
                </c:pt>
                <c:pt idx="15211">
                  <c:v>3.9037346875007994</c:v>
                </c:pt>
                <c:pt idx="15212">
                  <c:v>3.9040678124992003</c:v>
                </c:pt>
                <c:pt idx="15213">
                  <c:v>3.9045065624992006</c:v>
                </c:pt>
                <c:pt idx="15214">
                  <c:v>3.9049556250016004</c:v>
                </c:pt>
                <c:pt idx="15215">
                  <c:v>3.9052875</c:v>
                </c:pt>
                <c:pt idx="15216">
                  <c:v>3.9056315624992006</c:v>
                </c:pt>
                <c:pt idx="15217">
                  <c:v>3.9059565624992003</c:v>
                </c:pt>
                <c:pt idx="15218">
                  <c:v>3.9059306250016004</c:v>
                </c:pt>
                <c:pt idx="15219">
                  <c:v>3.9055978124992006</c:v>
                </c:pt>
                <c:pt idx="15220">
                  <c:v>3.9051518750016005</c:v>
                </c:pt>
                <c:pt idx="15221">
                  <c:v>3.9045225000000001</c:v>
                </c:pt>
                <c:pt idx="15222">
                  <c:v>3.9039381250016008</c:v>
                </c:pt>
                <c:pt idx="15223">
                  <c:v>3.9033490624992004</c:v>
                </c:pt>
                <c:pt idx="15224">
                  <c:v>3.90277875</c:v>
                </c:pt>
                <c:pt idx="15225">
                  <c:v>3.9023462499999999</c:v>
                </c:pt>
                <c:pt idx="15226">
                  <c:v>3.9020193750016006</c:v>
                </c:pt>
                <c:pt idx="15227">
                  <c:v>3.9016021875007993</c:v>
                </c:pt>
                <c:pt idx="15228">
                  <c:v>3.9012037500000001</c:v>
                </c:pt>
                <c:pt idx="15229">
                  <c:v>3.9008215624992006</c:v>
                </c:pt>
                <c:pt idx="15230">
                  <c:v>3.9003990624992007</c:v>
                </c:pt>
                <c:pt idx="15231">
                  <c:v>3.8999915624992005</c:v>
                </c:pt>
                <c:pt idx="15232">
                  <c:v>3.8995946875007994</c:v>
                </c:pt>
                <c:pt idx="15233">
                  <c:v>3.8993646875007997</c:v>
                </c:pt>
                <c:pt idx="15234">
                  <c:v>3.8989846875007994</c:v>
                </c:pt>
                <c:pt idx="15235">
                  <c:v>3.8986540624992005</c:v>
                </c:pt>
                <c:pt idx="15236">
                  <c:v>3.8981606250016005</c:v>
                </c:pt>
                <c:pt idx="15237">
                  <c:v>3.8975943750016007</c:v>
                </c:pt>
                <c:pt idx="15238">
                  <c:v>3.8970978124992004</c:v>
                </c:pt>
                <c:pt idx="15239">
                  <c:v>3.8966846875007994</c:v>
                </c:pt>
                <c:pt idx="15240">
                  <c:v>3.8969984375007996</c:v>
                </c:pt>
                <c:pt idx="15241">
                  <c:v>3.8973496875007996</c:v>
                </c:pt>
                <c:pt idx="15242">
                  <c:v>3.8977650000000001</c:v>
                </c:pt>
                <c:pt idx="15243">
                  <c:v>3.89818</c:v>
                </c:pt>
                <c:pt idx="15244">
                  <c:v>3.8985206250016007</c:v>
                </c:pt>
                <c:pt idx="15245">
                  <c:v>3.8990053124992006</c:v>
                </c:pt>
                <c:pt idx="15246">
                  <c:v>3.8994253124992007</c:v>
                </c:pt>
                <c:pt idx="15247">
                  <c:v>3.8998403124992005</c:v>
                </c:pt>
                <c:pt idx="15248">
                  <c:v>3.9002371875007995</c:v>
                </c:pt>
                <c:pt idx="15249">
                  <c:v>3.9007365624992003</c:v>
                </c:pt>
                <c:pt idx="15250">
                  <c:v>3.9011878124992005</c:v>
                </c:pt>
                <c:pt idx="15251">
                  <c:v>3.9016353124992005</c:v>
                </c:pt>
                <c:pt idx="15252">
                  <c:v>3.9019715624992006</c:v>
                </c:pt>
                <c:pt idx="15253">
                  <c:v>3.9016125000000001</c:v>
                </c:pt>
                <c:pt idx="15254">
                  <c:v>3.9012390624992004</c:v>
                </c:pt>
                <c:pt idx="15255">
                  <c:v>3.9009168750016006</c:v>
                </c:pt>
                <c:pt idx="15256">
                  <c:v>3.9013240624992007</c:v>
                </c:pt>
                <c:pt idx="15257">
                  <c:v>3.9016712500000001</c:v>
                </c:pt>
                <c:pt idx="15258">
                  <c:v>3.9021071875007993</c:v>
                </c:pt>
                <c:pt idx="15259">
                  <c:v>3.9024653124992006</c:v>
                </c:pt>
                <c:pt idx="15260">
                  <c:v>3.9028384375007996</c:v>
                </c:pt>
                <c:pt idx="15261">
                  <c:v>3.9031640624992003</c:v>
                </c:pt>
                <c:pt idx="15262">
                  <c:v>3.9035756250016007</c:v>
                </c:pt>
                <c:pt idx="15263">
                  <c:v>3.9033578124992006</c:v>
                </c:pt>
                <c:pt idx="15264">
                  <c:v>3.9030353124992003</c:v>
                </c:pt>
                <c:pt idx="15265">
                  <c:v>3.9025706250016006</c:v>
                </c:pt>
                <c:pt idx="15266">
                  <c:v>3.9021628124992005</c:v>
                </c:pt>
                <c:pt idx="15267">
                  <c:v>3.9017706250016007</c:v>
                </c:pt>
                <c:pt idx="15268">
                  <c:v>3.9014165624992003</c:v>
                </c:pt>
                <c:pt idx="15269">
                  <c:v>3.9010437499999999</c:v>
                </c:pt>
                <c:pt idx="15270">
                  <c:v>3.9010512500000001</c:v>
                </c:pt>
                <c:pt idx="15271">
                  <c:v>3.9007946875007997</c:v>
                </c:pt>
                <c:pt idx="15272">
                  <c:v>3.9004678124992007</c:v>
                </c:pt>
                <c:pt idx="15273">
                  <c:v>3.9000468750016006</c:v>
                </c:pt>
                <c:pt idx="15274">
                  <c:v>3.8995521875007997</c:v>
                </c:pt>
                <c:pt idx="15275">
                  <c:v>3.8990940624992003</c:v>
                </c:pt>
                <c:pt idx="15276">
                  <c:v>3.8987315624992007</c:v>
                </c:pt>
                <c:pt idx="15277">
                  <c:v>3.8982668750016005</c:v>
                </c:pt>
                <c:pt idx="15278">
                  <c:v>3.8979465624992007</c:v>
                </c:pt>
                <c:pt idx="15279">
                  <c:v>3.8976934375007994</c:v>
                </c:pt>
                <c:pt idx="15280">
                  <c:v>3.8973390624992006</c:v>
                </c:pt>
                <c:pt idx="15281">
                  <c:v>3.8977056250016004</c:v>
                </c:pt>
                <c:pt idx="15282">
                  <c:v>3.8980671875007995</c:v>
                </c:pt>
                <c:pt idx="15283">
                  <c:v>3.8984649999999998</c:v>
                </c:pt>
                <c:pt idx="15284">
                  <c:v>3.8988403124992006</c:v>
                </c:pt>
                <c:pt idx="15285">
                  <c:v>3.8991906250016006</c:v>
                </c:pt>
                <c:pt idx="15286">
                  <c:v>3.8995243750016004</c:v>
                </c:pt>
                <c:pt idx="15287">
                  <c:v>3.8998581250016007</c:v>
                </c:pt>
                <c:pt idx="15288">
                  <c:v>3.9002812499999999</c:v>
                </c:pt>
                <c:pt idx="15289">
                  <c:v>3.9006671875007997</c:v>
                </c:pt>
                <c:pt idx="15290">
                  <c:v>3.9010425</c:v>
                </c:pt>
                <c:pt idx="15291">
                  <c:v>3.9014093750016006</c:v>
                </c:pt>
                <c:pt idx="15292">
                  <c:v>3.9019062500000001</c:v>
                </c:pt>
                <c:pt idx="15293">
                  <c:v>3.9022874999999999</c:v>
                </c:pt>
                <c:pt idx="15294">
                  <c:v>3.9026584375007993</c:v>
                </c:pt>
                <c:pt idx="15295">
                  <c:v>3.9022134375007993</c:v>
                </c:pt>
                <c:pt idx="15296">
                  <c:v>3.9018240624992004</c:v>
                </c:pt>
                <c:pt idx="15297">
                  <c:v>3.9014971875007993</c:v>
                </c:pt>
                <c:pt idx="15298">
                  <c:v>3.9011646875007995</c:v>
                </c:pt>
                <c:pt idx="15299">
                  <c:v>3.9013206250016004</c:v>
                </c:pt>
                <c:pt idx="15300">
                  <c:v>3.9009562500000001</c:v>
                </c:pt>
                <c:pt idx="15301">
                  <c:v>3.9006124999999998</c:v>
                </c:pt>
                <c:pt idx="15302">
                  <c:v>3.9003409375007996</c:v>
                </c:pt>
                <c:pt idx="15303">
                  <c:v>3.9006915624992007</c:v>
                </c:pt>
                <c:pt idx="15304">
                  <c:v>3.90029</c:v>
                </c:pt>
                <c:pt idx="15305">
                  <c:v>3.8999690624992005</c:v>
                </c:pt>
                <c:pt idx="15306">
                  <c:v>3.9001559375007995</c:v>
                </c:pt>
                <c:pt idx="15307">
                  <c:v>3.8997684375007995</c:v>
                </c:pt>
                <c:pt idx="15308">
                  <c:v>3.8991843750016004</c:v>
                </c:pt>
                <c:pt idx="15309">
                  <c:v>3.89882375</c:v>
                </c:pt>
                <c:pt idx="15310">
                  <c:v>3.8984878124992006</c:v>
                </c:pt>
                <c:pt idx="15311">
                  <c:v>3.8981596875007996</c:v>
                </c:pt>
                <c:pt idx="15312">
                  <c:v>3.8975553124992004</c:v>
                </c:pt>
                <c:pt idx="15313">
                  <c:v>3.8971231250016007</c:v>
                </c:pt>
                <c:pt idx="15314">
                  <c:v>3.8974587500000002</c:v>
                </c:pt>
                <c:pt idx="15315">
                  <c:v>3.8970737500000001</c:v>
                </c:pt>
                <c:pt idx="15316">
                  <c:v>3.8965637499999999</c:v>
                </c:pt>
                <c:pt idx="15317">
                  <c:v>3.8961821875007994</c:v>
                </c:pt>
                <c:pt idx="15318">
                  <c:v>3.8965274999999999</c:v>
                </c:pt>
                <c:pt idx="15319">
                  <c:v>3.8969612499999999</c:v>
                </c:pt>
                <c:pt idx="15320">
                  <c:v>3.8973365624992007</c:v>
                </c:pt>
                <c:pt idx="15321">
                  <c:v>3.8977190624992004</c:v>
                </c:pt>
                <c:pt idx="15322">
                  <c:v>3.8980487500000001</c:v>
                </c:pt>
                <c:pt idx="15323">
                  <c:v>3.8984415624992006</c:v>
                </c:pt>
                <c:pt idx="15324">
                  <c:v>3.8988406250016006</c:v>
                </c:pt>
                <c:pt idx="15325">
                  <c:v>3.8992068750016005</c:v>
                </c:pt>
                <c:pt idx="15326">
                  <c:v>3.8996043750016005</c:v>
                </c:pt>
                <c:pt idx="15327">
                  <c:v>3.8999781250016006</c:v>
                </c:pt>
                <c:pt idx="15328">
                  <c:v>3.9003475000000001</c:v>
                </c:pt>
                <c:pt idx="15329">
                  <c:v>3.9007259375007997</c:v>
                </c:pt>
                <c:pt idx="15330">
                  <c:v>3.9011743750016006</c:v>
                </c:pt>
                <c:pt idx="15331">
                  <c:v>3.9015771875007994</c:v>
                </c:pt>
                <c:pt idx="15332">
                  <c:v>3.9020218750016005</c:v>
                </c:pt>
                <c:pt idx="15333">
                  <c:v>3.9025021875007995</c:v>
                </c:pt>
                <c:pt idx="15334">
                  <c:v>3.9029565624992006</c:v>
                </c:pt>
                <c:pt idx="15335">
                  <c:v>3.9033818750016005</c:v>
                </c:pt>
                <c:pt idx="15336">
                  <c:v>3.9038243750016006</c:v>
                </c:pt>
                <c:pt idx="15337">
                  <c:v>3.9042821875007996</c:v>
                </c:pt>
                <c:pt idx="15338">
                  <c:v>3.9040740624992005</c:v>
                </c:pt>
                <c:pt idx="15339">
                  <c:v>3.9037396875007997</c:v>
                </c:pt>
                <c:pt idx="15340">
                  <c:v>3.9033096875007995</c:v>
                </c:pt>
                <c:pt idx="15341">
                  <c:v>3.9029528124992003</c:v>
                </c:pt>
                <c:pt idx="15342">
                  <c:v>3.90247375</c:v>
                </c:pt>
                <c:pt idx="15343">
                  <c:v>3.9021534375007993</c:v>
                </c:pt>
                <c:pt idx="15344">
                  <c:v>3.9025384375007994</c:v>
                </c:pt>
                <c:pt idx="15345">
                  <c:v>3.9028921875007994</c:v>
                </c:pt>
                <c:pt idx="15346">
                  <c:v>3.9025168750016004</c:v>
                </c:pt>
                <c:pt idx="15347">
                  <c:v>3.9020990624992007</c:v>
                </c:pt>
                <c:pt idx="15348">
                  <c:v>3.9016109375007995</c:v>
                </c:pt>
                <c:pt idx="15349">
                  <c:v>3.9012506250016008</c:v>
                </c:pt>
                <c:pt idx="15350">
                  <c:v>3.9008631250016004</c:v>
                </c:pt>
                <c:pt idx="15351">
                  <c:v>3.9003806250016004</c:v>
                </c:pt>
                <c:pt idx="15352">
                  <c:v>3.8999503124992003</c:v>
                </c:pt>
                <c:pt idx="15353">
                  <c:v>3.8993609375007994</c:v>
                </c:pt>
                <c:pt idx="15354">
                  <c:v>3.8986965624992007</c:v>
                </c:pt>
                <c:pt idx="15355">
                  <c:v>3.8982937500000001</c:v>
                </c:pt>
                <c:pt idx="15356">
                  <c:v>3.8979634375007994</c:v>
                </c:pt>
                <c:pt idx="15357">
                  <c:v>3.8975612499999999</c:v>
                </c:pt>
                <c:pt idx="15358">
                  <c:v>3.89724125</c:v>
                </c:pt>
                <c:pt idx="15359">
                  <c:v>3.8966625000000001</c:v>
                </c:pt>
                <c:pt idx="15360">
                  <c:v>3.8962018750016005</c:v>
                </c:pt>
                <c:pt idx="15361">
                  <c:v>3.8965118750016008</c:v>
                </c:pt>
                <c:pt idx="15362">
                  <c:v>3.8969034375007996</c:v>
                </c:pt>
                <c:pt idx="15363">
                  <c:v>3.8972259375007994</c:v>
                </c:pt>
                <c:pt idx="15364">
                  <c:v>3.8976065624992007</c:v>
                </c:pt>
                <c:pt idx="15365">
                  <c:v>3.8979287500000002</c:v>
                </c:pt>
                <c:pt idx="15366">
                  <c:v>3.89829625</c:v>
                </c:pt>
                <c:pt idx="15367">
                  <c:v>3.8986874999999999</c:v>
                </c:pt>
                <c:pt idx="15368">
                  <c:v>3.8991434375007996</c:v>
                </c:pt>
                <c:pt idx="15369">
                  <c:v>3.8994875000000002</c:v>
                </c:pt>
                <c:pt idx="15370">
                  <c:v>3.8999296875007996</c:v>
                </c:pt>
                <c:pt idx="15371">
                  <c:v>3.9002834375007995</c:v>
                </c:pt>
                <c:pt idx="15372">
                  <c:v>3.9007159375007996</c:v>
                </c:pt>
                <c:pt idx="15373">
                  <c:v>3.9010943750016005</c:v>
                </c:pt>
                <c:pt idx="15374">
                  <c:v>3.9016090624992006</c:v>
                </c:pt>
                <c:pt idx="15375">
                  <c:v>3.90196875</c:v>
                </c:pt>
                <c:pt idx="15376">
                  <c:v>3.9023374999999998</c:v>
                </c:pt>
                <c:pt idx="15377">
                  <c:v>3.9026665624992005</c:v>
                </c:pt>
                <c:pt idx="15378">
                  <c:v>3.9029956250016005</c:v>
                </c:pt>
                <c:pt idx="15379">
                  <c:v>3.9026093750016004</c:v>
                </c:pt>
                <c:pt idx="15380">
                  <c:v>3.9022556250016005</c:v>
                </c:pt>
                <c:pt idx="15381">
                  <c:v>3.9017499999999998</c:v>
                </c:pt>
                <c:pt idx="15382">
                  <c:v>3.9013862499999998</c:v>
                </c:pt>
                <c:pt idx="15383">
                  <c:v>3.9010443750016006</c:v>
                </c:pt>
                <c:pt idx="15384">
                  <c:v>3.9006415624992004</c:v>
                </c:pt>
                <c:pt idx="15385">
                  <c:v>3.9002612499999998</c:v>
                </c:pt>
                <c:pt idx="15386">
                  <c:v>3.8998378124992006</c:v>
                </c:pt>
                <c:pt idx="15387">
                  <c:v>3.8994325000000001</c:v>
                </c:pt>
                <c:pt idx="15388">
                  <c:v>3.8989937499999998</c:v>
                </c:pt>
                <c:pt idx="15389">
                  <c:v>3.8986546875007995</c:v>
                </c:pt>
                <c:pt idx="15390">
                  <c:v>3.8982696875007994</c:v>
                </c:pt>
                <c:pt idx="15391">
                  <c:v>3.8979193750016008</c:v>
                </c:pt>
                <c:pt idx="15392">
                  <c:v>3.8975718750016006</c:v>
                </c:pt>
                <c:pt idx="15393">
                  <c:v>3.8969512499999999</c:v>
                </c:pt>
                <c:pt idx="15394">
                  <c:v>3.8965246875007993</c:v>
                </c:pt>
                <c:pt idx="15395">
                  <c:v>3.8961003124992004</c:v>
                </c:pt>
                <c:pt idx="15396">
                  <c:v>3.8956478124992007</c:v>
                </c:pt>
                <c:pt idx="15397">
                  <c:v>3.8952078124992005</c:v>
                </c:pt>
                <c:pt idx="15398">
                  <c:v>3.8947796875007996</c:v>
                </c:pt>
                <c:pt idx="15399">
                  <c:v>3.8942925000000002</c:v>
                </c:pt>
                <c:pt idx="15400">
                  <c:v>3.8938074999999999</c:v>
                </c:pt>
                <c:pt idx="15401">
                  <c:v>3.8933987499999998</c:v>
                </c:pt>
                <c:pt idx="15402">
                  <c:v>3.8930446875007996</c:v>
                </c:pt>
                <c:pt idx="15403">
                  <c:v>3.8924865624992004</c:v>
                </c:pt>
                <c:pt idx="15404">
                  <c:v>3.8919575000000002</c:v>
                </c:pt>
                <c:pt idx="15405">
                  <c:v>3.8914828124992007</c:v>
                </c:pt>
                <c:pt idx="15406">
                  <c:v>3.8910865624992006</c:v>
                </c:pt>
                <c:pt idx="15407">
                  <c:v>3.8912121875007997</c:v>
                </c:pt>
                <c:pt idx="15408">
                  <c:v>3.8914390624992006</c:v>
                </c:pt>
                <c:pt idx="15409">
                  <c:v>3.8917334375007995</c:v>
                </c:pt>
                <c:pt idx="15410">
                  <c:v>3.8922031250016005</c:v>
                </c:pt>
                <c:pt idx="15411">
                  <c:v>3.8925593750016008</c:v>
                </c:pt>
                <c:pt idx="15412">
                  <c:v>3.8929328124992004</c:v>
                </c:pt>
                <c:pt idx="15413">
                  <c:v>3.8933993750016005</c:v>
                </c:pt>
                <c:pt idx="15414">
                  <c:v>3.8938690624992005</c:v>
                </c:pt>
                <c:pt idx="15415">
                  <c:v>3.8942562500000002</c:v>
                </c:pt>
                <c:pt idx="15416">
                  <c:v>3.8946059375007995</c:v>
                </c:pt>
                <c:pt idx="15417">
                  <c:v>3.8949593750016005</c:v>
                </c:pt>
                <c:pt idx="15418">
                  <c:v>3.8954168750016005</c:v>
                </c:pt>
                <c:pt idx="15419">
                  <c:v>3.8957993750016007</c:v>
                </c:pt>
                <c:pt idx="15420">
                  <c:v>3.8962606250016005</c:v>
                </c:pt>
                <c:pt idx="15421">
                  <c:v>3.8967018750016007</c:v>
                </c:pt>
                <c:pt idx="15422">
                  <c:v>3.8971118750016007</c:v>
                </c:pt>
                <c:pt idx="15423">
                  <c:v>3.8975121875007996</c:v>
                </c:pt>
                <c:pt idx="15424">
                  <c:v>3.8979059375007994</c:v>
                </c:pt>
                <c:pt idx="15425">
                  <c:v>3.8982481250016008</c:v>
                </c:pt>
                <c:pt idx="15426">
                  <c:v>3.8978868750016007</c:v>
                </c:pt>
                <c:pt idx="15427">
                  <c:v>3.8975215624992003</c:v>
                </c:pt>
                <c:pt idx="15428">
                  <c:v>3.8971681250016004</c:v>
                </c:pt>
                <c:pt idx="15429">
                  <c:v>3.8968106250016006</c:v>
                </c:pt>
                <c:pt idx="15430">
                  <c:v>3.8964078124992003</c:v>
                </c:pt>
                <c:pt idx="15431">
                  <c:v>3.8960518750016004</c:v>
                </c:pt>
                <c:pt idx="15432">
                  <c:v>3.8956753124992005</c:v>
                </c:pt>
                <c:pt idx="15433">
                  <c:v>3.8953515624992003</c:v>
                </c:pt>
                <c:pt idx="15434">
                  <c:v>3.8949709375007995</c:v>
                </c:pt>
                <c:pt idx="15435">
                  <c:v>3.8953531250016007</c:v>
                </c:pt>
                <c:pt idx="15436">
                  <c:v>3.8957103124992005</c:v>
                </c:pt>
                <c:pt idx="15437">
                  <c:v>3.8960703124992007</c:v>
                </c:pt>
                <c:pt idx="15438">
                  <c:v>3.8965156250016006</c:v>
                </c:pt>
                <c:pt idx="15439">
                  <c:v>3.8968718750016005</c:v>
                </c:pt>
                <c:pt idx="15440">
                  <c:v>3.8972028124992004</c:v>
                </c:pt>
                <c:pt idx="15441">
                  <c:v>3.8975928124992003</c:v>
                </c:pt>
                <c:pt idx="15442">
                  <c:v>3.8979971875007995</c:v>
                </c:pt>
                <c:pt idx="15443">
                  <c:v>3.8976721875007994</c:v>
                </c:pt>
                <c:pt idx="15444">
                  <c:v>3.8972950000000002</c:v>
                </c:pt>
                <c:pt idx="15445">
                  <c:v>3.897405</c:v>
                </c:pt>
                <c:pt idx="15446">
                  <c:v>3.8970534375007997</c:v>
                </c:pt>
                <c:pt idx="15447">
                  <c:v>3.8966990624992004</c:v>
                </c:pt>
                <c:pt idx="15448">
                  <c:v>3.89706625</c:v>
                </c:pt>
                <c:pt idx="15449">
                  <c:v>3.8974656250016007</c:v>
                </c:pt>
                <c:pt idx="15450">
                  <c:v>3.8978618750016008</c:v>
                </c:pt>
                <c:pt idx="15451">
                  <c:v>3.8982934375007994</c:v>
                </c:pt>
                <c:pt idx="15452">
                  <c:v>3.89869625</c:v>
                </c:pt>
                <c:pt idx="15453">
                  <c:v>3.8990278124992006</c:v>
                </c:pt>
                <c:pt idx="15454">
                  <c:v>3.8994393750016005</c:v>
                </c:pt>
                <c:pt idx="15455">
                  <c:v>3.8998265624992006</c:v>
                </c:pt>
                <c:pt idx="15456">
                  <c:v>3.8994571875007993</c:v>
                </c:pt>
                <c:pt idx="15457">
                  <c:v>3.8988431250016005</c:v>
                </c:pt>
                <c:pt idx="15458">
                  <c:v>3.8984337500000001</c:v>
                </c:pt>
                <c:pt idx="15459">
                  <c:v>3.8980778124992006</c:v>
                </c:pt>
                <c:pt idx="15460">
                  <c:v>3.8977406250016005</c:v>
                </c:pt>
                <c:pt idx="15461">
                  <c:v>3.8973134375007996</c:v>
                </c:pt>
                <c:pt idx="15462">
                  <c:v>3.89697125</c:v>
                </c:pt>
                <c:pt idx="15463">
                  <c:v>3.8964449999999999</c:v>
                </c:pt>
                <c:pt idx="15464">
                  <c:v>3.8963309375007995</c:v>
                </c:pt>
                <c:pt idx="15465">
                  <c:v>3.8959543750016006</c:v>
                </c:pt>
                <c:pt idx="15466">
                  <c:v>3.8955937500000002</c:v>
                </c:pt>
                <c:pt idx="15467">
                  <c:v>3.8952399999999998</c:v>
                </c:pt>
                <c:pt idx="15468">
                  <c:v>3.8947871875007993</c:v>
                </c:pt>
                <c:pt idx="15469">
                  <c:v>3.8942906250016005</c:v>
                </c:pt>
                <c:pt idx="15470">
                  <c:v>3.8937037499999998</c:v>
                </c:pt>
                <c:pt idx="15471">
                  <c:v>3.8931556250016004</c:v>
                </c:pt>
                <c:pt idx="15472">
                  <c:v>3.89252625</c:v>
                </c:pt>
                <c:pt idx="15473">
                  <c:v>3.8921421875007995</c:v>
                </c:pt>
                <c:pt idx="15474">
                  <c:v>3.8915146875007993</c:v>
                </c:pt>
                <c:pt idx="15475">
                  <c:v>3.8910075000000002</c:v>
                </c:pt>
                <c:pt idx="15476">
                  <c:v>3.8906303124992005</c:v>
                </c:pt>
                <c:pt idx="15477">
                  <c:v>3.8902787499999998</c:v>
                </c:pt>
                <c:pt idx="15478">
                  <c:v>3.8899468750016006</c:v>
                </c:pt>
                <c:pt idx="15479">
                  <c:v>3.8903015624992006</c:v>
                </c:pt>
                <c:pt idx="15480">
                  <c:v>3.8907231250016006</c:v>
                </c:pt>
                <c:pt idx="15481">
                  <c:v>3.8911490624992005</c:v>
                </c:pt>
                <c:pt idx="15482">
                  <c:v>3.8916137499999999</c:v>
                </c:pt>
                <c:pt idx="15483">
                  <c:v>3.8920653124992004</c:v>
                </c:pt>
                <c:pt idx="15484">
                  <c:v>3.89242</c:v>
                </c:pt>
                <c:pt idx="15485">
                  <c:v>3.8927475</c:v>
                </c:pt>
                <c:pt idx="15486">
                  <c:v>3.8931156250016006</c:v>
                </c:pt>
                <c:pt idx="15487">
                  <c:v>3.89357</c:v>
                </c:pt>
                <c:pt idx="15488">
                  <c:v>3.8939253124992006</c:v>
                </c:pt>
                <c:pt idx="15489">
                  <c:v>3.8942618750016007</c:v>
                </c:pt>
                <c:pt idx="15490">
                  <c:v>3.8946321875007994</c:v>
                </c:pt>
                <c:pt idx="15491">
                  <c:v>3.8950431250016004</c:v>
                </c:pt>
                <c:pt idx="15492">
                  <c:v>3.8953731250016004</c:v>
                </c:pt>
                <c:pt idx="15493">
                  <c:v>3.8957681250016005</c:v>
                </c:pt>
                <c:pt idx="15494">
                  <c:v>3.8960928124992007</c:v>
                </c:pt>
                <c:pt idx="15495">
                  <c:v>3.8965043750016006</c:v>
                </c:pt>
                <c:pt idx="15496">
                  <c:v>3.8969165624992006</c:v>
                </c:pt>
                <c:pt idx="15497">
                  <c:v>3.8972578124992006</c:v>
                </c:pt>
                <c:pt idx="15498">
                  <c:v>3.8976381250016008</c:v>
                </c:pt>
                <c:pt idx="15499">
                  <c:v>3.8972324999999999</c:v>
                </c:pt>
                <c:pt idx="15500">
                  <c:v>3.8968674999999999</c:v>
                </c:pt>
                <c:pt idx="15501">
                  <c:v>3.8964337499999999</c:v>
                </c:pt>
                <c:pt idx="15502">
                  <c:v>3.8960568750016007</c:v>
                </c:pt>
                <c:pt idx="15503">
                  <c:v>3.8956378124992006</c:v>
                </c:pt>
                <c:pt idx="15504">
                  <c:v>3.8959759375007996</c:v>
                </c:pt>
                <c:pt idx="15505">
                  <c:v>3.8963715624992004</c:v>
                </c:pt>
                <c:pt idx="15506">
                  <c:v>3.8967931250016008</c:v>
                </c:pt>
                <c:pt idx="15507">
                  <c:v>3.89713625</c:v>
                </c:pt>
                <c:pt idx="15508">
                  <c:v>3.8971550000000001</c:v>
                </c:pt>
                <c:pt idx="15509">
                  <c:v>3.8968193750016007</c:v>
                </c:pt>
                <c:pt idx="15510">
                  <c:v>3.8964071875007993</c:v>
                </c:pt>
                <c:pt idx="15511">
                  <c:v>3.8960490624992006</c:v>
                </c:pt>
                <c:pt idx="15512">
                  <c:v>3.8958124999999999</c:v>
                </c:pt>
                <c:pt idx="15513">
                  <c:v>3.8955615624992004</c:v>
                </c:pt>
                <c:pt idx="15514">
                  <c:v>3.8955478124992005</c:v>
                </c:pt>
                <c:pt idx="15515">
                  <c:v>3.8959000000000001</c:v>
                </c:pt>
                <c:pt idx="15516">
                  <c:v>3.8963406250016006</c:v>
                </c:pt>
                <c:pt idx="15517">
                  <c:v>3.8967415624992006</c:v>
                </c:pt>
                <c:pt idx="15518">
                  <c:v>3.8970812499999998</c:v>
                </c:pt>
                <c:pt idx="15519">
                  <c:v>3.8974296875007997</c:v>
                </c:pt>
                <c:pt idx="15520">
                  <c:v>3.8968690624992006</c:v>
                </c:pt>
                <c:pt idx="15521">
                  <c:v>3.8961674999999998</c:v>
                </c:pt>
                <c:pt idx="15522">
                  <c:v>3.8957765624992007</c:v>
                </c:pt>
                <c:pt idx="15523">
                  <c:v>3.8954240624992007</c:v>
                </c:pt>
                <c:pt idx="15524">
                  <c:v>3.8949593750016005</c:v>
                </c:pt>
                <c:pt idx="15525">
                  <c:v>3.8945862500000001</c:v>
                </c:pt>
                <c:pt idx="15526">
                  <c:v>3.8940378124992003</c:v>
                </c:pt>
                <c:pt idx="15527">
                  <c:v>3.8943640624992004</c:v>
                </c:pt>
                <c:pt idx="15528">
                  <c:v>3.8947243750016005</c:v>
                </c:pt>
                <c:pt idx="15529">
                  <c:v>3.8943578124992007</c:v>
                </c:pt>
                <c:pt idx="15530">
                  <c:v>3.8939631250016005</c:v>
                </c:pt>
                <c:pt idx="15531">
                  <c:v>3.8935340624992003</c:v>
                </c:pt>
                <c:pt idx="15532">
                  <c:v>3.8929531250016005</c:v>
                </c:pt>
                <c:pt idx="15533">
                  <c:v>3.8920440624992003</c:v>
                </c:pt>
                <c:pt idx="15534">
                  <c:v>3.8908396875007996</c:v>
                </c:pt>
                <c:pt idx="15535">
                  <c:v>3.8894740624992004</c:v>
                </c:pt>
                <c:pt idx="15536">
                  <c:v>3.8860912500000002</c:v>
                </c:pt>
                <c:pt idx="15537">
                  <c:v>3.8752537500000002</c:v>
                </c:pt>
                <c:pt idx="15538">
                  <c:v>3.86351625</c:v>
                </c:pt>
                <c:pt idx="15539">
                  <c:v>3.8511525</c:v>
                </c:pt>
                <c:pt idx="15540">
                  <c:v>3.8382931250016008</c:v>
                </c:pt>
                <c:pt idx="15541">
                  <c:v>3.8251474999999999</c:v>
                </c:pt>
                <c:pt idx="15542">
                  <c:v>3.8119253124992003</c:v>
                </c:pt>
                <c:pt idx="15543">
                  <c:v>3.7991109375007994</c:v>
                </c:pt>
                <c:pt idx="15544">
                  <c:v>3.7865156250016008</c:v>
                </c:pt>
                <c:pt idx="15545">
                  <c:v>3.7739824999999998</c:v>
                </c:pt>
                <c:pt idx="15546">
                  <c:v>3.7634590624992006</c:v>
                </c:pt>
                <c:pt idx="15547">
                  <c:v>3.7603049999999998</c:v>
                </c:pt>
                <c:pt idx="15548">
                  <c:v>3.7579918750016006</c:v>
                </c:pt>
                <c:pt idx="15549">
                  <c:v>3.7563031250016006</c:v>
                </c:pt>
                <c:pt idx="15550">
                  <c:v>3.7550443750016007</c:v>
                </c:pt>
                <c:pt idx="15551">
                  <c:v>3.7540865624992006</c:v>
                </c:pt>
                <c:pt idx="15552">
                  <c:v>3.7532953124992003</c:v>
                </c:pt>
                <c:pt idx="15553">
                  <c:v>3.7526156250016007</c:v>
                </c:pt>
                <c:pt idx="15554">
                  <c:v>3.7519931250016008</c:v>
                </c:pt>
                <c:pt idx="15555">
                  <c:v>3.7515225000000001</c:v>
                </c:pt>
                <c:pt idx="15556">
                  <c:v>3.7511043750016007</c:v>
                </c:pt>
                <c:pt idx="15557">
                  <c:v>3.7507671875007995</c:v>
                </c:pt>
                <c:pt idx="15558">
                  <c:v>3.7503518750016007</c:v>
                </c:pt>
                <c:pt idx="15559">
                  <c:v>3.7499459375007995</c:v>
                </c:pt>
                <c:pt idx="15560">
                  <c:v>3.7496131250016007</c:v>
                </c:pt>
                <c:pt idx="15561">
                  <c:v>3.7492696875007994</c:v>
                </c:pt>
                <c:pt idx="15562">
                  <c:v>3.7488293750016006</c:v>
                </c:pt>
                <c:pt idx="15563">
                  <c:v>3.7484640624992007</c:v>
                </c:pt>
                <c:pt idx="15564">
                  <c:v>3.7481200000000001</c:v>
                </c:pt>
                <c:pt idx="15565">
                  <c:v>3.7477749999999999</c:v>
                </c:pt>
                <c:pt idx="15566">
                  <c:v>3.7473437500000002</c:v>
                </c:pt>
                <c:pt idx="15567">
                  <c:v>3.7469440624992005</c:v>
                </c:pt>
                <c:pt idx="15568">
                  <c:v>3.7465678124992006</c:v>
                </c:pt>
                <c:pt idx="15569">
                  <c:v>3.7462109375007997</c:v>
                </c:pt>
                <c:pt idx="15570">
                  <c:v>3.7458781250016004</c:v>
                </c:pt>
                <c:pt idx="15571">
                  <c:v>3.7455396875007994</c:v>
                </c:pt>
                <c:pt idx="15572">
                  <c:v>3.7451668750016007</c:v>
                </c:pt>
                <c:pt idx="15573">
                  <c:v>3.7448046875007996</c:v>
                </c:pt>
                <c:pt idx="15574">
                  <c:v>3.7444181250016007</c:v>
                </c:pt>
                <c:pt idx="15575">
                  <c:v>3.7441993750016005</c:v>
                </c:pt>
                <c:pt idx="15576">
                  <c:v>3.7438968750016004</c:v>
                </c:pt>
                <c:pt idx="15577">
                  <c:v>3.7435681250016004</c:v>
                </c:pt>
                <c:pt idx="15578">
                  <c:v>3.7432456250016006</c:v>
                </c:pt>
                <c:pt idx="15579">
                  <c:v>3.74329125</c:v>
                </c:pt>
                <c:pt idx="15580">
                  <c:v>3.7434696875007996</c:v>
                </c:pt>
                <c:pt idx="15581">
                  <c:v>3.7438096875007996</c:v>
                </c:pt>
                <c:pt idx="15582">
                  <c:v>3.7441715624992007</c:v>
                </c:pt>
                <c:pt idx="15583">
                  <c:v>3.7445234375007996</c:v>
                </c:pt>
                <c:pt idx="15584">
                  <c:v>3.7448596875007993</c:v>
                </c:pt>
                <c:pt idx="15585">
                  <c:v>3.7452846875007997</c:v>
                </c:pt>
                <c:pt idx="15586">
                  <c:v>3.7456853124992007</c:v>
                </c:pt>
                <c:pt idx="15587">
                  <c:v>3.74602375</c:v>
                </c:pt>
                <c:pt idx="15588">
                  <c:v>3.7464053124992005</c:v>
                </c:pt>
                <c:pt idx="15589">
                  <c:v>3.7467784375007995</c:v>
                </c:pt>
                <c:pt idx="15590">
                  <c:v>3.7471012500000001</c:v>
                </c:pt>
                <c:pt idx="15591">
                  <c:v>3.7467415624992007</c:v>
                </c:pt>
                <c:pt idx="15592">
                  <c:v>3.7463009375007994</c:v>
                </c:pt>
                <c:pt idx="15593">
                  <c:v>3.7459556250016006</c:v>
                </c:pt>
                <c:pt idx="15594">
                  <c:v>3.7458675000000001</c:v>
                </c:pt>
                <c:pt idx="15595">
                  <c:v>3.7462131250016006</c:v>
                </c:pt>
                <c:pt idx="15596">
                  <c:v>3.7466265624992006</c:v>
                </c:pt>
                <c:pt idx="15597">
                  <c:v>3.7471115624992004</c:v>
                </c:pt>
                <c:pt idx="15598">
                  <c:v>3.7474646875007993</c:v>
                </c:pt>
                <c:pt idx="15599">
                  <c:v>3.7477996875007995</c:v>
                </c:pt>
                <c:pt idx="15600">
                  <c:v>3.7482381250016004</c:v>
                </c:pt>
                <c:pt idx="15601">
                  <c:v>3.7485618750016005</c:v>
                </c:pt>
                <c:pt idx="15602">
                  <c:v>3.7488950000000001</c:v>
                </c:pt>
                <c:pt idx="15603">
                  <c:v>3.7492806250016004</c:v>
                </c:pt>
                <c:pt idx="15604">
                  <c:v>3.7496212500000001</c:v>
                </c:pt>
                <c:pt idx="15605">
                  <c:v>3.7492278124992007</c:v>
                </c:pt>
                <c:pt idx="15606">
                  <c:v>3.7488243750016004</c:v>
                </c:pt>
                <c:pt idx="15607">
                  <c:v>3.7484515624992003</c:v>
                </c:pt>
                <c:pt idx="15608">
                  <c:v>3.7479731250016006</c:v>
                </c:pt>
                <c:pt idx="15609">
                  <c:v>3.7476324999999999</c:v>
                </c:pt>
                <c:pt idx="15610">
                  <c:v>3.7480746875007993</c:v>
                </c:pt>
                <c:pt idx="15611">
                  <c:v>3.7483968750016006</c:v>
                </c:pt>
                <c:pt idx="15612">
                  <c:v>3.748065</c:v>
                </c:pt>
                <c:pt idx="15613">
                  <c:v>3.7474975000000001</c:v>
                </c:pt>
                <c:pt idx="15614">
                  <c:v>3.7468143750016005</c:v>
                </c:pt>
                <c:pt idx="15615">
                  <c:v>3.7462481250016006</c:v>
                </c:pt>
                <c:pt idx="15616">
                  <c:v>3.7458556250016004</c:v>
                </c:pt>
                <c:pt idx="15617">
                  <c:v>3.7462265624992006</c:v>
                </c:pt>
                <c:pt idx="15618">
                  <c:v>3.7465928124992005</c:v>
                </c:pt>
                <c:pt idx="15619">
                  <c:v>3.7470337499999999</c:v>
                </c:pt>
                <c:pt idx="15620">
                  <c:v>3.7474249999999998</c:v>
                </c:pt>
                <c:pt idx="15621">
                  <c:v>3.7477815624992004</c:v>
                </c:pt>
                <c:pt idx="15622">
                  <c:v>3.7481249999999999</c:v>
                </c:pt>
                <c:pt idx="15623">
                  <c:v>3.7484640624992007</c:v>
                </c:pt>
                <c:pt idx="15624">
                  <c:v>3.7487893750016004</c:v>
                </c:pt>
                <c:pt idx="15625">
                  <c:v>3.7492843750016007</c:v>
                </c:pt>
                <c:pt idx="15626">
                  <c:v>3.7496668750016005</c:v>
                </c:pt>
                <c:pt idx="15627">
                  <c:v>3.7500396875007995</c:v>
                </c:pt>
                <c:pt idx="15628">
                  <c:v>3.7504124999999999</c:v>
                </c:pt>
                <c:pt idx="15629">
                  <c:v>3.7502546875007994</c:v>
                </c:pt>
                <c:pt idx="15630">
                  <c:v>3.7499228124992006</c:v>
                </c:pt>
                <c:pt idx="15631">
                  <c:v>3.7497481250016005</c:v>
                </c:pt>
                <c:pt idx="15632">
                  <c:v>3.7493231250016006</c:v>
                </c:pt>
                <c:pt idx="15633">
                  <c:v>3.7489512500000002</c:v>
                </c:pt>
                <c:pt idx="15634">
                  <c:v>3.7491387500000002</c:v>
                </c:pt>
                <c:pt idx="15635">
                  <c:v>3.7489371875007995</c:v>
                </c:pt>
                <c:pt idx="15636">
                  <c:v>3.7493034375007994</c:v>
                </c:pt>
                <c:pt idx="15637">
                  <c:v>3.7496568750016004</c:v>
                </c:pt>
                <c:pt idx="15638">
                  <c:v>3.7500425000000002</c:v>
                </c:pt>
                <c:pt idx="15639">
                  <c:v>3.7504281250016005</c:v>
                </c:pt>
                <c:pt idx="15640">
                  <c:v>3.7508131250016006</c:v>
                </c:pt>
                <c:pt idx="15641">
                  <c:v>3.7511762499999999</c:v>
                </c:pt>
                <c:pt idx="15642">
                  <c:v>3.7515865624992006</c:v>
                </c:pt>
                <c:pt idx="15643">
                  <c:v>3.7520025000000001</c:v>
                </c:pt>
                <c:pt idx="15644">
                  <c:v>3.7523931250016007</c:v>
                </c:pt>
                <c:pt idx="15645">
                  <c:v>3.7527159375007995</c:v>
                </c:pt>
                <c:pt idx="15646">
                  <c:v>3.7531012499999998</c:v>
                </c:pt>
                <c:pt idx="15647">
                  <c:v>3.7534293750016006</c:v>
                </c:pt>
                <c:pt idx="15648">
                  <c:v>3.7538931250016008</c:v>
                </c:pt>
                <c:pt idx="15649">
                  <c:v>3.7542290624992005</c:v>
                </c:pt>
                <c:pt idx="15650">
                  <c:v>3.7546384375007995</c:v>
                </c:pt>
                <c:pt idx="15651">
                  <c:v>3.7550287500000001</c:v>
                </c:pt>
                <c:pt idx="15652">
                  <c:v>3.7553512499999999</c:v>
                </c:pt>
                <c:pt idx="15653">
                  <c:v>3.7556799999999999</c:v>
                </c:pt>
                <c:pt idx="15654">
                  <c:v>3.7560334375007995</c:v>
                </c:pt>
                <c:pt idx="15655">
                  <c:v>3.7564406250016007</c:v>
                </c:pt>
                <c:pt idx="15656">
                  <c:v>3.7568446875007995</c:v>
                </c:pt>
                <c:pt idx="15657">
                  <c:v>3.7571987500000001</c:v>
                </c:pt>
                <c:pt idx="15658">
                  <c:v>3.7575812499999999</c:v>
                </c:pt>
                <c:pt idx="15659">
                  <c:v>3.7579284375007993</c:v>
                </c:pt>
                <c:pt idx="15660">
                  <c:v>3.7583028124992004</c:v>
                </c:pt>
                <c:pt idx="15661">
                  <c:v>3.7587259375007993</c:v>
                </c:pt>
                <c:pt idx="15662">
                  <c:v>3.7591790624992005</c:v>
                </c:pt>
                <c:pt idx="15663">
                  <c:v>3.7595274999999999</c:v>
                </c:pt>
                <c:pt idx="15664">
                  <c:v>3.7598515624992004</c:v>
                </c:pt>
                <c:pt idx="15665">
                  <c:v>3.7594868750016004</c:v>
                </c:pt>
                <c:pt idx="15666">
                  <c:v>3.7591009375007993</c:v>
                </c:pt>
                <c:pt idx="15667">
                  <c:v>3.7587324999999998</c:v>
                </c:pt>
                <c:pt idx="15668">
                  <c:v>3.7583993750016007</c:v>
                </c:pt>
                <c:pt idx="15669">
                  <c:v>3.7587403124992007</c:v>
                </c:pt>
                <c:pt idx="15670">
                  <c:v>3.7591215624992005</c:v>
                </c:pt>
                <c:pt idx="15671">
                  <c:v>3.7595475</c:v>
                </c:pt>
                <c:pt idx="15672">
                  <c:v>3.7598725000000002</c:v>
                </c:pt>
                <c:pt idx="15673">
                  <c:v>3.7598234375007995</c:v>
                </c:pt>
                <c:pt idx="15674">
                  <c:v>3.7594771875007993</c:v>
                </c:pt>
                <c:pt idx="15675">
                  <c:v>3.7590565624992003</c:v>
                </c:pt>
                <c:pt idx="15676">
                  <c:v>3.7587009375007994</c:v>
                </c:pt>
                <c:pt idx="15677">
                  <c:v>3.7587449999999998</c:v>
                </c:pt>
                <c:pt idx="15678">
                  <c:v>3.7584243750016006</c:v>
                </c:pt>
                <c:pt idx="15679">
                  <c:v>3.7580828124992003</c:v>
                </c:pt>
                <c:pt idx="15680">
                  <c:v>3.7580534375007995</c:v>
                </c:pt>
                <c:pt idx="15681">
                  <c:v>3.7581918750016006</c:v>
                </c:pt>
                <c:pt idx="15682">
                  <c:v>3.7583275</c:v>
                </c:pt>
                <c:pt idx="15683">
                  <c:v>3.7587665624992006</c:v>
                </c:pt>
                <c:pt idx="15684">
                  <c:v>3.7592556250016007</c:v>
                </c:pt>
                <c:pt idx="15685">
                  <c:v>3.75973625</c:v>
                </c:pt>
                <c:pt idx="15686">
                  <c:v>3.7601846875007996</c:v>
                </c:pt>
                <c:pt idx="15687">
                  <c:v>3.7606600000000001</c:v>
                </c:pt>
                <c:pt idx="15688">
                  <c:v>3.76111</c:v>
                </c:pt>
                <c:pt idx="15689">
                  <c:v>3.7615699999999999</c:v>
                </c:pt>
                <c:pt idx="15690">
                  <c:v>3.7619490624992005</c:v>
                </c:pt>
                <c:pt idx="15691">
                  <c:v>3.7623256250016004</c:v>
                </c:pt>
                <c:pt idx="15692">
                  <c:v>3.7627365624992004</c:v>
                </c:pt>
                <c:pt idx="15693">
                  <c:v>3.7631762499999999</c:v>
                </c:pt>
                <c:pt idx="15694">
                  <c:v>3.7636515624992004</c:v>
                </c:pt>
                <c:pt idx="15695">
                  <c:v>3.7640640624992003</c:v>
                </c:pt>
                <c:pt idx="15696">
                  <c:v>3.7645481250016006</c:v>
                </c:pt>
                <c:pt idx="15697">
                  <c:v>3.7649696875007996</c:v>
                </c:pt>
                <c:pt idx="15698">
                  <c:v>3.7653656250016008</c:v>
                </c:pt>
                <c:pt idx="15699">
                  <c:v>3.7657096875007996</c:v>
                </c:pt>
                <c:pt idx="15700">
                  <c:v>3.7653759375007994</c:v>
                </c:pt>
                <c:pt idx="15701">
                  <c:v>3.7649496875007995</c:v>
                </c:pt>
                <c:pt idx="15702">
                  <c:v>3.7643825</c:v>
                </c:pt>
                <c:pt idx="15703">
                  <c:v>3.7638171875007993</c:v>
                </c:pt>
                <c:pt idx="15704">
                  <c:v>3.7632921875007996</c:v>
                </c:pt>
                <c:pt idx="15705">
                  <c:v>3.7627487500000001</c:v>
                </c:pt>
                <c:pt idx="15706">
                  <c:v>3.7623537499999999</c:v>
                </c:pt>
                <c:pt idx="15707">
                  <c:v>3.7619253124992005</c:v>
                </c:pt>
                <c:pt idx="15708">
                  <c:v>3.7615803124992007</c:v>
                </c:pt>
                <c:pt idx="15709">
                  <c:v>3.7611671875007997</c:v>
                </c:pt>
                <c:pt idx="15710">
                  <c:v>3.7615106250016006</c:v>
                </c:pt>
                <c:pt idx="15711">
                  <c:v>3.7619081250016007</c:v>
                </c:pt>
                <c:pt idx="15712">
                  <c:v>3.7622515624992006</c:v>
                </c:pt>
                <c:pt idx="15713">
                  <c:v>3.7625740624992003</c:v>
                </c:pt>
                <c:pt idx="15714">
                  <c:v>3.7630081250016008</c:v>
                </c:pt>
                <c:pt idx="15715">
                  <c:v>3.7633862499999999</c:v>
                </c:pt>
                <c:pt idx="15716">
                  <c:v>3.7638259375007994</c:v>
                </c:pt>
                <c:pt idx="15717">
                  <c:v>3.7641515624992006</c:v>
                </c:pt>
                <c:pt idx="15718">
                  <c:v>3.7644956250016004</c:v>
                </c:pt>
                <c:pt idx="15719">
                  <c:v>3.7648778124992006</c:v>
                </c:pt>
                <c:pt idx="15720">
                  <c:v>3.7652609375007997</c:v>
                </c:pt>
                <c:pt idx="15721">
                  <c:v>3.7655984375007994</c:v>
                </c:pt>
                <c:pt idx="15722">
                  <c:v>3.7659915624992006</c:v>
                </c:pt>
                <c:pt idx="15723">
                  <c:v>3.7655675</c:v>
                </c:pt>
                <c:pt idx="15724">
                  <c:v>3.7650906250016005</c:v>
                </c:pt>
                <c:pt idx="15725">
                  <c:v>3.76553125</c:v>
                </c:pt>
                <c:pt idx="15726">
                  <c:v>3.7659628124992004</c:v>
                </c:pt>
                <c:pt idx="15727">
                  <c:v>3.7663059375007997</c:v>
                </c:pt>
                <c:pt idx="15728">
                  <c:v>3.7667240624992004</c:v>
                </c:pt>
                <c:pt idx="15729">
                  <c:v>3.7671593750016004</c:v>
                </c:pt>
                <c:pt idx="15730">
                  <c:v>3.7672068750016008</c:v>
                </c:pt>
                <c:pt idx="15731">
                  <c:v>3.7672434375007997</c:v>
                </c:pt>
                <c:pt idx="15732">
                  <c:v>3.7676071875007997</c:v>
                </c:pt>
                <c:pt idx="15733">
                  <c:v>3.7679331250016004</c:v>
                </c:pt>
                <c:pt idx="15734">
                  <c:v>3.7682884375007997</c:v>
                </c:pt>
                <c:pt idx="15735">
                  <c:v>3.7686790624992006</c:v>
                </c:pt>
                <c:pt idx="15736">
                  <c:v>3.7690343750016004</c:v>
                </c:pt>
                <c:pt idx="15737">
                  <c:v>3.7693646875007993</c:v>
                </c:pt>
                <c:pt idx="15738">
                  <c:v>3.7696996875007995</c:v>
                </c:pt>
                <c:pt idx="15739">
                  <c:v>3.7700484375007997</c:v>
                </c:pt>
                <c:pt idx="15740">
                  <c:v>3.7698375</c:v>
                </c:pt>
                <c:pt idx="15741">
                  <c:v>3.7694515624992007</c:v>
                </c:pt>
                <c:pt idx="15742">
                  <c:v>3.7690825000000001</c:v>
                </c:pt>
                <c:pt idx="15743">
                  <c:v>3.7686753124992003</c:v>
                </c:pt>
                <c:pt idx="15744">
                  <c:v>3.7682618750016004</c:v>
                </c:pt>
                <c:pt idx="15745">
                  <c:v>3.7679215624992004</c:v>
                </c:pt>
                <c:pt idx="15746">
                  <c:v>3.7683428124992004</c:v>
                </c:pt>
                <c:pt idx="15747">
                  <c:v>3.7687056250016004</c:v>
                </c:pt>
                <c:pt idx="15748">
                  <c:v>3.7683728124992006</c:v>
                </c:pt>
                <c:pt idx="15749">
                  <c:v>3.7685821875007997</c:v>
                </c:pt>
                <c:pt idx="15750">
                  <c:v>3.7690528124992007</c:v>
                </c:pt>
                <c:pt idx="15751">
                  <c:v>3.7694634375007996</c:v>
                </c:pt>
                <c:pt idx="15752">
                  <c:v>3.7699165624992004</c:v>
                </c:pt>
                <c:pt idx="15753">
                  <c:v>3.7703424999999999</c:v>
                </c:pt>
                <c:pt idx="15754">
                  <c:v>3.7701525</c:v>
                </c:pt>
                <c:pt idx="15755">
                  <c:v>3.7705709375007994</c:v>
                </c:pt>
                <c:pt idx="15756">
                  <c:v>3.7708918750016007</c:v>
                </c:pt>
                <c:pt idx="15757">
                  <c:v>3.7713774999999998</c:v>
                </c:pt>
                <c:pt idx="15758">
                  <c:v>3.7717256250016007</c:v>
                </c:pt>
                <c:pt idx="15759">
                  <c:v>3.7721912500000001</c:v>
                </c:pt>
                <c:pt idx="15760">
                  <c:v>3.7726390624992003</c:v>
                </c:pt>
                <c:pt idx="15761">
                  <c:v>3.7731140624992006</c:v>
                </c:pt>
                <c:pt idx="15762">
                  <c:v>3.7734856250016007</c:v>
                </c:pt>
                <c:pt idx="15763">
                  <c:v>3.7738450000000001</c:v>
                </c:pt>
                <c:pt idx="15764">
                  <c:v>3.7742562500000001</c:v>
                </c:pt>
                <c:pt idx="15765">
                  <c:v>3.7746259375007996</c:v>
                </c:pt>
                <c:pt idx="15766">
                  <c:v>3.7749649999999999</c:v>
                </c:pt>
                <c:pt idx="15767">
                  <c:v>3.7746381250016006</c:v>
                </c:pt>
                <c:pt idx="15768">
                  <c:v>3.7741512500000001</c:v>
                </c:pt>
                <c:pt idx="15769">
                  <c:v>3.7735431250016007</c:v>
                </c:pt>
                <c:pt idx="15770">
                  <c:v>3.7731503124992005</c:v>
                </c:pt>
                <c:pt idx="15771">
                  <c:v>3.7727900000000001</c:v>
                </c:pt>
                <c:pt idx="15772">
                  <c:v>3.7724193750016006</c:v>
                </c:pt>
                <c:pt idx="15773">
                  <c:v>3.7719662500000002</c:v>
                </c:pt>
                <c:pt idx="15774">
                  <c:v>3.7715918750016004</c:v>
                </c:pt>
                <c:pt idx="15775">
                  <c:v>3.7711865624992007</c:v>
                </c:pt>
                <c:pt idx="15776">
                  <c:v>3.7708065624992004</c:v>
                </c:pt>
                <c:pt idx="15777">
                  <c:v>3.7708443750016007</c:v>
                </c:pt>
                <c:pt idx="15778">
                  <c:v>3.7707074999999999</c:v>
                </c:pt>
                <c:pt idx="15779">
                  <c:v>3.7703700000000002</c:v>
                </c:pt>
                <c:pt idx="15780">
                  <c:v>3.7699262500000001</c:v>
                </c:pt>
                <c:pt idx="15781">
                  <c:v>3.7695903124992003</c:v>
                </c:pt>
                <c:pt idx="15782">
                  <c:v>3.7700193750016004</c:v>
                </c:pt>
                <c:pt idx="15783">
                  <c:v>3.7704696875007997</c:v>
                </c:pt>
                <c:pt idx="15784">
                  <c:v>3.7709059375007996</c:v>
                </c:pt>
                <c:pt idx="15785">
                  <c:v>3.7713218750016004</c:v>
                </c:pt>
                <c:pt idx="15786">
                  <c:v>3.7716796875007996</c:v>
                </c:pt>
                <c:pt idx="15787">
                  <c:v>3.7721287499999998</c:v>
                </c:pt>
                <c:pt idx="15788">
                  <c:v>3.7725856250016006</c:v>
                </c:pt>
                <c:pt idx="15789">
                  <c:v>3.7730475000000001</c:v>
                </c:pt>
                <c:pt idx="15790">
                  <c:v>3.7734381250016007</c:v>
                </c:pt>
                <c:pt idx="15791">
                  <c:v>3.7739581250016005</c:v>
                </c:pt>
                <c:pt idx="15792">
                  <c:v>3.7744187500000002</c:v>
                </c:pt>
                <c:pt idx="15793">
                  <c:v>3.7748028124992006</c:v>
                </c:pt>
                <c:pt idx="15794">
                  <c:v>3.7752056250016004</c:v>
                </c:pt>
                <c:pt idx="15795">
                  <c:v>3.7756224999999999</c:v>
                </c:pt>
                <c:pt idx="15796">
                  <c:v>3.7759484375007997</c:v>
                </c:pt>
                <c:pt idx="15797">
                  <c:v>3.7762790624992006</c:v>
                </c:pt>
                <c:pt idx="15798">
                  <c:v>3.7759800000000001</c:v>
                </c:pt>
                <c:pt idx="15799">
                  <c:v>3.7763228124992003</c:v>
                </c:pt>
                <c:pt idx="15800">
                  <c:v>3.7767062500000002</c:v>
                </c:pt>
                <c:pt idx="15801">
                  <c:v>3.7770625</c:v>
                </c:pt>
                <c:pt idx="15802">
                  <c:v>3.7774681250016005</c:v>
                </c:pt>
                <c:pt idx="15803">
                  <c:v>3.7778921875007994</c:v>
                </c:pt>
                <c:pt idx="15804">
                  <c:v>3.7782715624992007</c:v>
                </c:pt>
                <c:pt idx="15805">
                  <c:v>3.7786340624992003</c:v>
                </c:pt>
                <c:pt idx="15806">
                  <c:v>3.7783103124992006</c:v>
                </c:pt>
                <c:pt idx="15807">
                  <c:v>3.7779065624992003</c:v>
                </c:pt>
                <c:pt idx="15808">
                  <c:v>3.7775221875007996</c:v>
                </c:pt>
                <c:pt idx="15809">
                  <c:v>3.777355</c:v>
                </c:pt>
                <c:pt idx="15810">
                  <c:v>3.7777462499999999</c:v>
                </c:pt>
                <c:pt idx="15811">
                  <c:v>3.7780865624992006</c:v>
                </c:pt>
                <c:pt idx="15812">
                  <c:v>3.7784793750016008</c:v>
                </c:pt>
                <c:pt idx="15813">
                  <c:v>3.7787465624992005</c:v>
                </c:pt>
                <c:pt idx="15814">
                  <c:v>3.7788875000000002</c:v>
                </c:pt>
                <c:pt idx="15815">
                  <c:v>3.7784550000000001</c:v>
                </c:pt>
                <c:pt idx="15816">
                  <c:v>3.7779525</c:v>
                </c:pt>
                <c:pt idx="15817">
                  <c:v>3.7774509375007996</c:v>
                </c:pt>
                <c:pt idx="15818">
                  <c:v>3.7770828124992004</c:v>
                </c:pt>
                <c:pt idx="15819">
                  <c:v>3.7767421875007994</c:v>
                </c:pt>
                <c:pt idx="15820">
                  <c:v>3.7760462499999998</c:v>
                </c:pt>
                <c:pt idx="15821">
                  <c:v>3.7756690624992006</c:v>
                </c:pt>
                <c:pt idx="15822">
                  <c:v>3.7752362499999998</c:v>
                </c:pt>
                <c:pt idx="15823">
                  <c:v>3.7748543750016004</c:v>
                </c:pt>
                <c:pt idx="15824">
                  <c:v>3.7744884375007994</c:v>
                </c:pt>
                <c:pt idx="15825">
                  <c:v>3.7739628124992004</c:v>
                </c:pt>
                <c:pt idx="15826">
                  <c:v>3.7736187499999998</c:v>
                </c:pt>
                <c:pt idx="15827">
                  <c:v>3.7732475000000001</c:v>
                </c:pt>
                <c:pt idx="15828">
                  <c:v>3.7729065624992004</c:v>
                </c:pt>
                <c:pt idx="15829">
                  <c:v>3.7732659375007995</c:v>
                </c:pt>
                <c:pt idx="15830">
                  <c:v>3.7737084375007997</c:v>
                </c:pt>
                <c:pt idx="15831">
                  <c:v>3.7740831250016007</c:v>
                </c:pt>
                <c:pt idx="15832">
                  <c:v>3.7745081250016006</c:v>
                </c:pt>
                <c:pt idx="15833">
                  <c:v>3.7748531250016004</c:v>
                </c:pt>
                <c:pt idx="15834">
                  <c:v>3.7751840624992004</c:v>
                </c:pt>
                <c:pt idx="15835">
                  <c:v>3.7756721875007995</c:v>
                </c:pt>
                <c:pt idx="15836">
                  <c:v>3.7760140624992005</c:v>
                </c:pt>
                <c:pt idx="15837">
                  <c:v>3.7756418750016008</c:v>
                </c:pt>
                <c:pt idx="15838">
                  <c:v>3.7752500000000002</c:v>
                </c:pt>
                <c:pt idx="15839">
                  <c:v>3.7755731250016007</c:v>
                </c:pt>
                <c:pt idx="15840">
                  <c:v>3.77591375</c:v>
                </c:pt>
                <c:pt idx="15841">
                  <c:v>3.7762871875007993</c:v>
                </c:pt>
                <c:pt idx="15842">
                  <c:v>3.7766774999999999</c:v>
                </c:pt>
                <c:pt idx="15843">
                  <c:v>3.7770153124992003</c:v>
                </c:pt>
                <c:pt idx="15844">
                  <c:v>3.7771803124992007</c:v>
                </c:pt>
                <c:pt idx="15845">
                  <c:v>3.7767315624992004</c:v>
                </c:pt>
                <c:pt idx="15846">
                  <c:v>3.7763646875007995</c:v>
                </c:pt>
                <c:pt idx="15847">
                  <c:v>3.7767356250016006</c:v>
                </c:pt>
                <c:pt idx="15848">
                  <c:v>3.7770584375007994</c:v>
                </c:pt>
                <c:pt idx="15849">
                  <c:v>3.7773831250016006</c:v>
                </c:pt>
                <c:pt idx="15850">
                  <c:v>3.7778243750016007</c:v>
                </c:pt>
                <c:pt idx="15851">
                  <c:v>3.7782037499999999</c:v>
                </c:pt>
                <c:pt idx="15852">
                  <c:v>3.7785590624992005</c:v>
                </c:pt>
                <c:pt idx="15853">
                  <c:v>3.7789771875007996</c:v>
                </c:pt>
                <c:pt idx="15854">
                  <c:v>3.7794406250016004</c:v>
                </c:pt>
                <c:pt idx="15855">
                  <c:v>3.7798362499999998</c:v>
                </c:pt>
                <c:pt idx="15856">
                  <c:v>3.7793675000000002</c:v>
                </c:pt>
                <c:pt idx="15857">
                  <c:v>3.7789134375007993</c:v>
                </c:pt>
                <c:pt idx="15858">
                  <c:v>3.7784484375007996</c:v>
                </c:pt>
                <c:pt idx="15859">
                  <c:v>3.7779474999999998</c:v>
                </c:pt>
                <c:pt idx="15860">
                  <c:v>3.7775203124992003</c:v>
                </c:pt>
                <c:pt idx="15861">
                  <c:v>3.7770659375007996</c:v>
                </c:pt>
                <c:pt idx="15862">
                  <c:v>3.7765659375007994</c:v>
                </c:pt>
                <c:pt idx="15863">
                  <c:v>3.7760396875007993</c:v>
                </c:pt>
                <c:pt idx="15864">
                  <c:v>3.7753309375007995</c:v>
                </c:pt>
                <c:pt idx="15865">
                  <c:v>3.7749549999999998</c:v>
                </c:pt>
                <c:pt idx="15866">
                  <c:v>3.7745584375007994</c:v>
                </c:pt>
                <c:pt idx="15867">
                  <c:v>3.7741546875007996</c:v>
                </c:pt>
                <c:pt idx="15868">
                  <c:v>3.77369625</c:v>
                </c:pt>
                <c:pt idx="15869">
                  <c:v>3.7732390624992007</c:v>
                </c:pt>
                <c:pt idx="15870">
                  <c:v>3.7727384375007995</c:v>
                </c:pt>
                <c:pt idx="15871">
                  <c:v>3.7722809375007995</c:v>
                </c:pt>
                <c:pt idx="15872">
                  <c:v>3.7718153124992004</c:v>
                </c:pt>
                <c:pt idx="15873">
                  <c:v>3.7714046875007994</c:v>
                </c:pt>
                <c:pt idx="15874">
                  <c:v>3.7708803124992003</c:v>
                </c:pt>
                <c:pt idx="15875">
                  <c:v>3.7705218750016005</c:v>
                </c:pt>
                <c:pt idx="15876">
                  <c:v>3.7706959375007996</c:v>
                </c:pt>
                <c:pt idx="15877">
                  <c:v>3.7710262499999998</c:v>
                </c:pt>
                <c:pt idx="15878">
                  <c:v>3.7714059375007993</c:v>
                </c:pt>
                <c:pt idx="15879">
                  <c:v>3.7718159375007994</c:v>
                </c:pt>
                <c:pt idx="15880">
                  <c:v>3.7721721875007996</c:v>
                </c:pt>
                <c:pt idx="15881">
                  <c:v>3.7725784375007994</c:v>
                </c:pt>
                <c:pt idx="15882">
                  <c:v>3.7729434375007993</c:v>
                </c:pt>
                <c:pt idx="15883">
                  <c:v>3.7733531250016008</c:v>
                </c:pt>
                <c:pt idx="15884">
                  <c:v>3.7737721875007995</c:v>
                </c:pt>
                <c:pt idx="15885">
                  <c:v>3.7742287499999998</c:v>
                </c:pt>
                <c:pt idx="15886">
                  <c:v>3.7747540624992006</c:v>
                </c:pt>
                <c:pt idx="15887">
                  <c:v>3.7751268750016007</c:v>
                </c:pt>
                <c:pt idx="15888">
                  <c:v>3.77557125</c:v>
                </c:pt>
                <c:pt idx="15889">
                  <c:v>3.7759571875007993</c:v>
                </c:pt>
                <c:pt idx="15890">
                  <c:v>3.7763396875007995</c:v>
                </c:pt>
                <c:pt idx="15891">
                  <c:v>3.7766999999999999</c:v>
                </c:pt>
                <c:pt idx="15892">
                  <c:v>3.7770740624992003</c:v>
                </c:pt>
                <c:pt idx="15893">
                  <c:v>3.7774593750016008</c:v>
                </c:pt>
                <c:pt idx="15894">
                  <c:v>3.7769884375007994</c:v>
                </c:pt>
                <c:pt idx="15895">
                  <c:v>3.7765043750016005</c:v>
                </c:pt>
                <c:pt idx="15896">
                  <c:v>3.7759212500000001</c:v>
                </c:pt>
                <c:pt idx="15897">
                  <c:v>3.7753025</c:v>
                </c:pt>
                <c:pt idx="15898">
                  <c:v>3.7749803124992005</c:v>
                </c:pt>
                <c:pt idx="15899">
                  <c:v>3.7744303124992005</c:v>
                </c:pt>
                <c:pt idx="15900">
                  <c:v>3.7740790624992004</c:v>
                </c:pt>
                <c:pt idx="15901">
                  <c:v>3.7742381250016006</c:v>
                </c:pt>
                <c:pt idx="15902">
                  <c:v>3.7746081250016004</c:v>
                </c:pt>
                <c:pt idx="15903">
                  <c:v>3.7749537499999999</c:v>
                </c:pt>
                <c:pt idx="15904">
                  <c:v>3.7746187500000001</c:v>
                </c:pt>
                <c:pt idx="15905">
                  <c:v>3.7741250000000002</c:v>
                </c:pt>
                <c:pt idx="15906">
                  <c:v>3.7737137500000002</c:v>
                </c:pt>
                <c:pt idx="15907">
                  <c:v>3.7733425</c:v>
                </c:pt>
                <c:pt idx="15908">
                  <c:v>3.7729856250016005</c:v>
                </c:pt>
                <c:pt idx="15909">
                  <c:v>3.7725943750016007</c:v>
                </c:pt>
                <c:pt idx="15910">
                  <c:v>3.7719893750016005</c:v>
                </c:pt>
                <c:pt idx="15911">
                  <c:v>3.7716468750016006</c:v>
                </c:pt>
                <c:pt idx="15912">
                  <c:v>3.7710675</c:v>
                </c:pt>
                <c:pt idx="15913">
                  <c:v>3.7705696875007995</c:v>
                </c:pt>
                <c:pt idx="15914">
                  <c:v>3.7702196875007994</c:v>
                </c:pt>
                <c:pt idx="15915">
                  <c:v>3.7704312500000001</c:v>
                </c:pt>
                <c:pt idx="15916">
                  <c:v>3.7704431250016004</c:v>
                </c:pt>
                <c:pt idx="15917">
                  <c:v>3.7700153124992006</c:v>
                </c:pt>
                <c:pt idx="15918">
                  <c:v>3.7696593750016008</c:v>
                </c:pt>
                <c:pt idx="15919">
                  <c:v>3.7696453124992004</c:v>
                </c:pt>
                <c:pt idx="15920">
                  <c:v>3.7699628124992004</c:v>
                </c:pt>
                <c:pt idx="15921">
                  <c:v>3.7703731250016004</c:v>
                </c:pt>
                <c:pt idx="15922">
                  <c:v>3.7707271875007997</c:v>
                </c:pt>
                <c:pt idx="15923">
                  <c:v>3.7710778124992004</c:v>
                </c:pt>
                <c:pt idx="15924">
                  <c:v>3.7714368750016005</c:v>
                </c:pt>
                <c:pt idx="15925">
                  <c:v>3.7717990624992006</c:v>
                </c:pt>
                <c:pt idx="15926">
                  <c:v>3.7721521875007995</c:v>
                </c:pt>
                <c:pt idx="15927">
                  <c:v>3.7726128124992004</c:v>
                </c:pt>
                <c:pt idx="15928">
                  <c:v>3.7730528124992007</c:v>
                </c:pt>
                <c:pt idx="15929">
                  <c:v>3.7733987500000001</c:v>
                </c:pt>
                <c:pt idx="15930">
                  <c:v>3.7738312500000002</c:v>
                </c:pt>
                <c:pt idx="15931">
                  <c:v>3.7742296875007995</c:v>
                </c:pt>
                <c:pt idx="15932">
                  <c:v>3.7747356250016004</c:v>
                </c:pt>
                <c:pt idx="15933">
                  <c:v>3.7751643750016006</c:v>
                </c:pt>
                <c:pt idx="15934">
                  <c:v>3.7755596875007993</c:v>
                </c:pt>
                <c:pt idx="15935">
                  <c:v>3.7759346875007993</c:v>
                </c:pt>
                <c:pt idx="15936">
                  <c:v>3.7762890624992007</c:v>
                </c:pt>
                <c:pt idx="15937">
                  <c:v>3.7767734375007995</c:v>
                </c:pt>
                <c:pt idx="15938">
                  <c:v>3.7772178124992006</c:v>
                </c:pt>
                <c:pt idx="15939">
                  <c:v>3.7775821875007995</c:v>
                </c:pt>
                <c:pt idx="15940">
                  <c:v>3.7779084375007996</c:v>
                </c:pt>
                <c:pt idx="15941">
                  <c:v>3.7775668750016007</c:v>
                </c:pt>
                <c:pt idx="15942">
                  <c:v>3.7768709375007994</c:v>
                </c:pt>
                <c:pt idx="15943">
                  <c:v>3.7765006250016007</c:v>
                </c:pt>
                <c:pt idx="15944">
                  <c:v>3.7760843750016004</c:v>
                </c:pt>
                <c:pt idx="15945">
                  <c:v>3.7756384375007994</c:v>
                </c:pt>
                <c:pt idx="15946">
                  <c:v>3.7752306250016008</c:v>
                </c:pt>
                <c:pt idx="15947">
                  <c:v>3.7747812500000002</c:v>
                </c:pt>
                <c:pt idx="15948">
                  <c:v>3.7743409375007997</c:v>
                </c:pt>
                <c:pt idx="15949">
                  <c:v>3.7739884375007997</c:v>
                </c:pt>
                <c:pt idx="15950">
                  <c:v>3.7735043750016004</c:v>
                </c:pt>
                <c:pt idx="15951">
                  <c:v>3.7731465624992007</c:v>
                </c:pt>
                <c:pt idx="15952">
                  <c:v>3.7727346875007997</c:v>
                </c:pt>
                <c:pt idx="15953">
                  <c:v>3.7723778124992005</c:v>
                </c:pt>
                <c:pt idx="15954">
                  <c:v>3.7719684375007994</c:v>
                </c:pt>
                <c:pt idx="15955">
                  <c:v>3.7714750000000001</c:v>
                </c:pt>
                <c:pt idx="15956">
                  <c:v>3.7709350000000001</c:v>
                </c:pt>
                <c:pt idx="15957">
                  <c:v>3.77049375</c:v>
                </c:pt>
                <c:pt idx="15958">
                  <c:v>3.7700618750016006</c:v>
                </c:pt>
                <c:pt idx="15959">
                  <c:v>3.7697075</c:v>
                </c:pt>
                <c:pt idx="15960">
                  <c:v>3.7693099999999999</c:v>
                </c:pt>
                <c:pt idx="15961">
                  <c:v>3.7688990624992007</c:v>
                </c:pt>
                <c:pt idx="15962">
                  <c:v>3.7685393750016005</c:v>
                </c:pt>
                <c:pt idx="15963">
                  <c:v>3.7682159375007993</c:v>
                </c:pt>
                <c:pt idx="15964">
                  <c:v>3.7678409375007993</c:v>
                </c:pt>
                <c:pt idx="15965">
                  <c:v>3.7674778124992003</c:v>
                </c:pt>
                <c:pt idx="15966">
                  <c:v>3.7671743750016007</c:v>
                </c:pt>
                <c:pt idx="15967">
                  <c:v>3.7675965624992007</c:v>
                </c:pt>
                <c:pt idx="15968">
                  <c:v>3.7679668750016004</c:v>
                </c:pt>
                <c:pt idx="15969">
                  <c:v>3.7683200000000001</c:v>
                </c:pt>
                <c:pt idx="15970">
                  <c:v>3.7684134375007994</c:v>
                </c:pt>
                <c:pt idx="15971">
                  <c:v>3.7683431250016004</c:v>
                </c:pt>
                <c:pt idx="15972">
                  <c:v>3.7687353124992007</c:v>
                </c:pt>
                <c:pt idx="15973">
                  <c:v>3.7690709375007994</c:v>
                </c:pt>
                <c:pt idx="15974">
                  <c:v>3.7694615624992007</c:v>
                </c:pt>
                <c:pt idx="15975">
                  <c:v>3.7698553124992005</c:v>
                </c:pt>
                <c:pt idx="15976">
                  <c:v>3.7702</c:v>
                </c:pt>
                <c:pt idx="15977">
                  <c:v>3.7705568750016005</c:v>
                </c:pt>
                <c:pt idx="15978">
                  <c:v>3.7706534375007994</c:v>
                </c:pt>
                <c:pt idx="15979">
                  <c:v>3.7702996875007995</c:v>
                </c:pt>
                <c:pt idx="15980">
                  <c:v>3.7698293750016005</c:v>
                </c:pt>
                <c:pt idx="15981">
                  <c:v>3.7692615624992003</c:v>
                </c:pt>
                <c:pt idx="15982">
                  <c:v>3.7689009375007996</c:v>
                </c:pt>
                <c:pt idx="15983">
                  <c:v>3.7683309375007994</c:v>
                </c:pt>
                <c:pt idx="15984">
                  <c:v>3.7678990624992004</c:v>
                </c:pt>
                <c:pt idx="15985">
                  <c:v>3.7675668750016005</c:v>
                </c:pt>
                <c:pt idx="15986">
                  <c:v>3.7679015624992007</c:v>
                </c:pt>
                <c:pt idx="15987">
                  <c:v>3.7682409375007997</c:v>
                </c:pt>
                <c:pt idx="15988">
                  <c:v>3.7685884375007994</c:v>
                </c:pt>
                <c:pt idx="15989">
                  <c:v>3.7690340624992005</c:v>
                </c:pt>
                <c:pt idx="15990">
                  <c:v>3.7691496875007995</c:v>
                </c:pt>
                <c:pt idx="15991">
                  <c:v>3.7694884375007995</c:v>
                </c:pt>
                <c:pt idx="15992">
                  <c:v>3.7692121875007993</c:v>
                </c:pt>
                <c:pt idx="15993">
                  <c:v>3.7688606250016008</c:v>
                </c:pt>
                <c:pt idx="15994">
                  <c:v>3.7684812499999998</c:v>
                </c:pt>
                <c:pt idx="15995">
                  <c:v>3.7680437499999999</c:v>
                </c:pt>
                <c:pt idx="15996">
                  <c:v>3.7676721875007995</c:v>
                </c:pt>
                <c:pt idx="15997">
                  <c:v>3.7671768750016006</c:v>
                </c:pt>
                <c:pt idx="15998">
                  <c:v>3.7668053124992005</c:v>
                </c:pt>
                <c:pt idx="15999">
                  <c:v>3.7664056250016005</c:v>
                </c:pt>
                <c:pt idx="16000">
                  <c:v>3.7659218750016006</c:v>
                </c:pt>
                <c:pt idx="16001">
                  <c:v>3.7655718750016005</c:v>
                </c:pt>
                <c:pt idx="16002">
                  <c:v>3.7658956250016007</c:v>
                </c:pt>
                <c:pt idx="16003">
                  <c:v>3.76623375</c:v>
                </c:pt>
                <c:pt idx="16004">
                  <c:v>3.7665556250016006</c:v>
                </c:pt>
                <c:pt idx="16005">
                  <c:v>3.7669156250016007</c:v>
                </c:pt>
                <c:pt idx="16006">
                  <c:v>3.7672975000000002</c:v>
                </c:pt>
                <c:pt idx="16007">
                  <c:v>3.7677575000000001</c:v>
                </c:pt>
                <c:pt idx="16008">
                  <c:v>3.7681503124992006</c:v>
                </c:pt>
                <c:pt idx="16009">
                  <c:v>3.7685084375007993</c:v>
                </c:pt>
                <c:pt idx="16010">
                  <c:v>3.7689750000000002</c:v>
                </c:pt>
                <c:pt idx="16011">
                  <c:v>3.7693390624992005</c:v>
                </c:pt>
                <c:pt idx="16012">
                  <c:v>3.7697718750016005</c:v>
                </c:pt>
                <c:pt idx="16013">
                  <c:v>3.7701681250016006</c:v>
                </c:pt>
                <c:pt idx="16014">
                  <c:v>3.7706481250016006</c:v>
                </c:pt>
                <c:pt idx="16015">
                  <c:v>3.7710431250016008</c:v>
                </c:pt>
                <c:pt idx="16016">
                  <c:v>3.7707071875007996</c:v>
                </c:pt>
                <c:pt idx="16017">
                  <c:v>3.7703850000000001</c:v>
                </c:pt>
                <c:pt idx="16018">
                  <c:v>3.7697665624992007</c:v>
                </c:pt>
                <c:pt idx="16019">
                  <c:v>3.7691740624992005</c:v>
                </c:pt>
                <c:pt idx="16020">
                  <c:v>3.7688131250016004</c:v>
                </c:pt>
                <c:pt idx="16021">
                  <c:v>3.7684712500000002</c:v>
                </c:pt>
                <c:pt idx="16022">
                  <c:v>3.7679037499999999</c:v>
                </c:pt>
                <c:pt idx="16023">
                  <c:v>3.7675312500000002</c:v>
                </c:pt>
                <c:pt idx="16024">
                  <c:v>3.7671865624992007</c:v>
                </c:pt>
                <c:pt idx="16025">
                  <c:v>3.7667871875007997</c:v>
                </c:pt>
                <c:pt idx="16026">
                  <c:v>3.7664153124992006</c:v>
                </c:pt>
                <c:pt idx="16027">
                  <c:v>3.7668878124992005</c:v>
                </c:pt>
                <c:pt idx="16028">
                  <c:v>3.7672831250016006</c:v>
                </c:pt>
                <c:pt idx="16029">
                  <c:v>3.7669584375007994</c:v>
                </c:pt>
                <c:pt idx="16030">
                  <c:v>3.7673293750016006</c:v>
                </c:pt>
                <c:pt idx="16031">
                  <c:v>3.7669109375007994</c:v>
                </c:pt>
                <c:pt idx="16032">
                  <c:v>3.7663803124992006</c:v>
                </c:pt>
                <c:pt idx="16033">
                  <c:v>3.7659634375007993</c:v>
                </c:pt>
                <c:pt idx="16034">
                  <c:v>3.7656315624992005</c:v>
                </c:pt>
                <c:pt idx="16035">
                  <c:v>3.7657515624992004</c:v>
                </c:pt>
                <c:pt idx="16036">
                  <c:v>3.7661909375007996</c:v>
                </c:pt>
                <c:pt idx="16037">
                  <c:v>3.7666178124992005</c:v>
                </c:pt>
                <c:pt idx="16038">
                  <c:v>3.7669643750016006</c:v>
                </c:pt>
                <c:pt idx="16039">
                  <c:v>3.7673315624992005</c:v>
                </c:pt>
                <c:pt idx="16040">
                  <c:v>3.7677259375007996</c:v>
                </c:pt>
                <c:pt idx="16041">
                  <c:v>3.7682143750016004</c:v>
                </c:pt>
                <c:pt idx="16042">
                  <c:v>3.7686656250016006</c:v>
                </c:pt>
                <c:pt idx="16043">
                  <c:v>3.7689974999999998</c:v>
                </c:pt>
                <c:pt idx="16044">
                  <c:v>3.7694084375007995</c:v>
                </c:pt>
                <c:pt idx="16045">
                  <c:v>3.76979</c:v>
                </c:pt>
                <c:pt idx="16046">
                  <c:v>3.7701543750016007</c:v>
                </c:pt>
                <c:pt idx="16047">
                  <c:v>3.7703390624992004</c:v>
                </c:pt>
                <c:pt idx="16048">
                  <c:v>3.7700056250016005</c:v>
                </c:pt>
                <c:pt idx="16049">
                  <c:v>3.7699275000000001</c:v>
                </c:pt>
                <c:pt idx="16050">
                  <c:v>3.7700831250016007</c:v>
                </c:pt>
                <c:pt idx="16051">
                  <c:v>3.7704471875007997</c:v>
                </c:pt>
                <c:pt idx="16052">
                  <c:v>3.7707903124992006</c:v>
                </c:pt>
                <c:pt idx="16053">
                  <c:v>3.7712300000000001</c:v>
                </c:pt>
                <c:pt idx="16054">
                  <c:v>3.7715890624992006</c:v>
                </c:pt>
                <c:pt idx="16055">
                  <c:v>3.7711921875007994</c:v>
                </c:pt>
                <c:pt idx="16056">
                  <c:v>3.7708653124992004</c:v>
                </c:pt>
                <c:pt idx="16057">
                  <c:v>3.7703856250016008</c:v>
                </c:pt>
                <c:pt idx="16058">
                  <c:v>3.7698509375007996</c:v>
                </c:pt>
                <c:pt idx="16059">
                  <c:v>3.7692625</c:v>
                </c:pt>
                <c:pt idx="16060">
                  <c:v>3.7689256250016006</c:v>
                </c:pt>
                <c:pt idx="16061">
                  <c:v>3.768545</c:v>
                </c:pt>
                <c:pt idx="16062">
                  <c:v>3.76819375</c:v>
                </c:pt>
                <c:pt idx="16063">
                  <c:v>3.7676909375007996</c:v>
                </c:pt>
                <c:pt idx="16064">
                  <c:v>3.7673409375007996</c:v>
                </c:pt>
                <c:pt idx="16065">
                  <c:v>3.7672753124992004</c:v>
                </c:pt>
                <c:pt idx="16066">
                  <c:v>3.7668056250016004</c:v>
                </c:pt>
                <c:pt idx="16067">
                  <c:v>3.7664443750016008</c:v>
                </c:pt>
                <c:pt idx="16068">
                  <c:v>3.7659581250016005</c:v>
                </c:pt>
                <c:pt idx="16069">
                  <c:v>3.7654550000000002</c:v>
                </c:pt>
                <c:pt idx="16070">
                  <c:v>3.7649546875007993</c:v>
                </c:pt>
                <c:pt idx="16071">
                  <c:v>3.7643843750016006</c:v>
                </c:pt>
                <c:pt idx="16072">
                  <c:v>3.7637965624992007</c:v>
                </c:pt>
                <c:pt idx="16073">
                  <c:v>3.7631990624992007</c:v>
                </c:pt>
                <c:pt idx="16074">
                  <c:v>3.7626565624992003</c:v>
                </c:pt>
                <c:pt idx="16075">
                  <c:v>3.7620887500000002</c:v>
                </c:pt>
                <c:pt idx="16076">
                  <c:v>3.7615934375007996</c:v>
                </c:pt>
                <c:pt idx="16077">
                  <c:v>3.7611696875007996</c:v>
                </c:pt>
                <c:pt idx="16078">
                  <c:v>3.7608409375007996</c:v>
                </c:pt>
                <c:pt idx="16079">
                  <c:v>3.7605024999999999</c:v>
                </c:pt>
                <c:pt idx="16080">
                  <c:v>3.7600381250016004</c:v>
                </c:pt>
                <c:pt idx="16081">
                  <c:v>3.7596968750016004</c:v>
                </c:pt>
                <c:pt idx="16082">
                  <c:v>3.7600840624992005</c:v>
                </c:pt>
                <c:pt idx="16083">
                  <c:v>3.7604343750016005</c:v>
                </c:pt>
                <c:pt idx="16084">
                  <c:v>3.76082625</c:v>
                </c:pt>
                <c:pt idx="16085">
                  <c:v>3.7611984375007994</c:v>
                </c:pt>
                <c:pt idx="16086">
                  <c:v>3.7616115624992004</c:v>
                </c:pt>
                <c:pt idx="16087">
                  <c:v>3.7620509375007996</c:v>
                </c:pt>
                <c:pt idx="16088">
                  <c:v>3.762435</c:v>
                </c:pt>
                <c:pt idx="16089">
                  <c:v>3.7628815624992007</c:v>
                </c:pt>
                <c:pt idx="16090">
                  <c:v>3.7633846875007997</c:v>
                </c:pt>
                <c:pt idx="16091">
                  <c:v>3.7637921875007994</c:v>
                </c:pt>
                <c:pt idx="16092">
                  <c:v>3.7641778124992005</c:v>
                </c:pt>
                <c:pt idx="16093">
                  <c:v>3.7646093750016005</c:v>
                </c:pt>
                <c:pt idx="16094">
                  <c:v>3.7650187499999999</c:v>
                </c:pt>
                <c:pt idx="16095">
                  <c:v>3.7654553124992005</c:v>
                </c:pt>
                <c:pt idx="16096">
                  <c:v>3.7659721875007994</c:v>
                </c:pt>
                <c:pt idx="16097">
                  <c:v>3.7664090624992004</c:v>
                </c:pt>
                <c:pt idx="16098">
                  <c:v>3.7660731250016006</c:v>
                </c:pt>
                <c:pt idx="16099">
                  <c:v>3.7655121875007995</c:v>
                </c:pt>
                <c:pt idx="16100">
                  <c:v>3.7648940624992004</c:v>
                </c:pt>
                <c:pt idx="16101">
                  <c:v>3.7644240624992005</c:v>
                </c:pt>
                <c:pt idx="16102">
                  <c:v>3.7640581250016005</c:v>
                </c:pt>
                <c:pt idx="16103">
                  <c:v>3.7644799999999998</c:v>
                </c:pt>
                <c:pt idx="16104">
                  <c:v>3.7648028124992003</c:v>
                </c:pt>
                <c:pt idx="16105">
                  <c:v>3.7652725</c:v>
                </c:pt>
                <c:pt idx="16106">
                  <c:v>3.7656209375007994</c:v>
                </c:pt>
                <c:pt idx="16107">
                  <c:v>3.7653434375007997</c:v>
                </c:pt>
                <c:pt idx="16108">
                  <c:v>3.7649625000000002</c:v>
                </c:pt>
                <c:pt idx="16109">
                  <c:v>3.7651628124992005</c:v>
                </c:pt>
                <c:pt idx="16110">
                  <c:v>3.7654921875007994</c:v>
                </c:pt>
                <c:pt idx="16111">
                  <c:v>3.7658643750016005</c:v>
                </c:pt>
                <c:pt idx="16112">
                  <c:v>3.7660225000000001</c:v>
                </c:pt>
                <c:pt idx="16113">
                  <c:v>3.7656318750016005</c:v>
                </c:pt>
                <c:pt idx="16114">
                  <c:v>3.7651703124992006</c:v>
                </c:pt>
                <c:pt idx="16115">
                  <c:v>3.7644725000000001</c:v>
                </c:pt>
                <c:pt idx="16116">
                  <c:v>3.7641228124992003</c:v>
                </c:pt>
                <c:pt idx="16117">
                  <c:v>3.7637006250016007</c:v>
                </c:pt>
                <c:pt idx="16118">
                  <c:v>3.7632378124992005</c:v>
                </c:pt>
                <c:pt idx="16119">
                  <c:v>3.7628300000000001</c:v>
                </c:pt>
                <c:pt idx="16120">
                  <c:v>3.7622499999999999</c:v>
                </c:pt>
                <c:pt idx="16121">
                  <c:v>3.7619275000000001</c:v>
                </c:pt>
                <c:pt idx="16122">
                  <c:v>3.7614312499999998</c:v>
                </c:pt>
                <c:pt idx="16123">
                  <c:v>3.7610809375007994</c:v>
                </c:pt>
                <c:pt idx="16124">
                  <c:v>3.7607484375007996</c:v>
                </c:pt>
                <c:pt idx="16125">
                  <c:v>3.7610578124992005</c:v>
                </c:pt>
                <c:pt idx="16126">
                  <c:v>3.7614943750016008</c:v>
                </c:pt>
                <c:pt idx="16127">
                  <c:v>3.7618668750016004</c:v>
                </c:pt>
                <c:pt idx="16128">
                  <c:v>3.7620312500000002</c:v>
                </c:pt>
                <c:pt idx="16129">
                  <c:v>3.7622534375007994</c:v>
                </c:pt>
                <c:pt idx="16130">
                  <c:v>3.7618578124992004</c:v>
                </c:pt>
                <c:pt idx="16131">
                  <c:v>3.7614353124992004</c:v>
                </c:pt>
                <c:pt idx="16132">
                  <c:v>3.7609868750016004</c:v>
                </c:pt>
                <c:pt idx="16133">
                  <c:v>3.7605912500000001</c:v>
                </c:pt>
                <c:pt idx="16134">
                  <c:v>3.7602421875007996</c:v>
                </c:pt>
                <c:pt idx="16135">
                  <c:v>3.7605918750016007</c:v>
                </c:pt>
                <c:pt idx="16136">
                  <c:v>3.7610421875007995</c:v>
                </c:pt>
                <c:pt idx="16137">
                  <c:v>3.7614321875007994</c:v>
                </c:pt>
                <c:pt idx="16138">
                  <c:v>3.7618915624992004</c:v>
                </c:pt>
                <c:pt idx="16139">
                  <c:v>3.7622956250016006</c:v>
                </c:pt>
                <c:pt idx="16140">
                  <c:v>3.7627846875007993</c:v>
                </c:pt>
                <c:pt idx="16141">
                  <c:v>3.7631684375007994</c:v>
                </c:pt>
                <c:pt idx="16142">
                  <c:v>3.7635959375007997</c:v>
                </c:pt>
                <c:pt idx="16143">
                  <c:v>3.7639281250016006</c:v>
                </c:pt>
                <c:pt idx="16144">
                  <c:v>3.7642506250016008</c:v>
                </c:pt>
                <c:pt idx="16145">
                  <c:v>3.7646065624992007</c:v>
                </c:pt>
                <c:pt idx="16146">
                  <c:v>3.7650424999999998</c:v>
                </c:pt>
                <c:pt idx="16147">
                  <c:v>3.7654534375007995</c:v>
                </c:pt>
                <c:pt idx="16148">
                  <c:v>3.765825</c:v>
                </c:pt>
                <c:pt idx="16149">
                  <c:v>3.7662024999999999</c:v>
                </c:pt>
                <c:pt idx="16150">
                  <c:v>3.7666609375007996</c:v>
                </c:pt>
                <c:pt idx="16151">
                  <c:v>3.7671159375007996</c:v>
                </c:pt>
                <c:pt idx="16152">
                  <c:v>3.7666556250016008</c:v>
                </c:pt>
                <c:pt idx="16153">
                  <c:v>3.7660900000000002</c:v>
                </c:pt>
                <c:pt idx="16154">
                  <c:v>3.7656162499999999</c:v>
                </c:pt>
                <c:pt idx="16155">
                  <c:v>3.7652568750016004</c:v>
                </c:pt>
                <c:pt idx="16156">
                  <c:v>3.7647984375007995</c:v>
                </c:pt>
                <c:pt idx="16157">
                  <c:v>3.7651353124992006</c:v>
                </c:pt>
                <c:pt idx="16158">
                  <c:v>3.7655518750016004</c:v>
                </c:pt>
                <c:pt idx="16159">
                  <c:v>3.7656509375007996</c:v>
                </c:pt>
                <c:pt idx="16160">
                  <c:v>3.7652868750016006</c:v>
                </c:pt>
                <c:pt idx="16161">
                  <c:v>3.7647759375007994</c:v>
                </c:pt>
                <c:pt idx="16162">
                  <c:v>3.7641815624992003</c:v>
                </c:pt>
                <c:pt idx="16163">
                  <c:v>3.7637803124992004</c:v>
                </c:pt>
                <c:pt idx="16164">
                  <c:v>3.7633809375007994</c:v>
                </c:pt>
                <c:pt idx="16165">
                  <c:v>3.7628684375007997</c:v>
                </c:pt>
                <c:pt idx="16166">
                  <c:v>3.7623125000000002</c:v>
                </c:pt>
                <c:pt idx="16167">
                  <c:v>3.7617224999999999</c:v>
                </c:pt>
                <c:pt idx="16168">
                  <c:v>3.7611681250016007</c:v>
                </c:pt>
                <c:pt idx="16169">
                  <c:v>3.7606243750016004</c:v>
                </c:pt>
                <c:pt idx="16170">
                  <c:v>3.7601312500000001</c:v>
                </c:pt>
                <c:pt idx="16171">
                  <c:v>3.7596406250016008</c:v>
                </c:pt>
                <c:pt idx="16172">
                  <c:v>3.7592184375007993</c:v>
                </c:pt>
                <c:pt idx="16173">
                  <c:v>3.7588453124992003</c:v>
                </c:pt>
                <c:pt idx="16174">
                  <c:v>3.7583118750016005</c:v>
                </c:pt>
                <c:pt idx="16175">
                  <c:v>3.7579893750016007</c:v>
                </c:pt>
                <c:pt idx="16176">
                  <c:v>3.7582331250016008</c:v>
                </c:pt>
                <c:pt idx="16177">
                  <c:v>3.7586571875007997</c:v>
                </c:pt>
                <c:pt idx="16178">
                  <c:v>3.7590734375007995</c:v>
                </c:pt>
                <c:pt idx="16179">
                  <c:v>3.7594831250016005</c:v>
                </c:pt>
                <c:pt idx="16180">
                  <c:v>3.75986625</c:v>
                </c:pt>
                <c:pt idx="16181">
                  <c:v>3.7602687499999998</c:v>
                </c:pt>
                <c:pt idx="16182">
                  <c:v>3.7606006250016004</c:v>
                </c:pt>
                <c:pt idx="16183">
                  <c:v>3.7609731250016005</c:v>
                </c:pt>
                <c:pt idx="16184">
                  <c:v>3.7612981250016007</c:v>
                </c:pt>
                <c:pt idx="16185">
                  <c:v>3.7616356250016008</c:v>
                </c:pt>
                <c:pt idx="16186">
                  <c:v>3.7612281250016006</c:v>
                </c:pt>
                <c:pt idx="16187">
                  <c:v>3.7614303124992006</c:v>
                </c:pt>
                <c:pt idx="16188">
                  <c:v>3.7612896875007995</c:v>
                </c:pt>
                <c:pt idx="16189">
                  <c:v>3.7616637499999999</c:v>
                </c:pt>
                <c:pt idx="16190">
                  <c:v>3.7620753124992006</c:v>
                </c:pt>
                <c:pt idx="16191">
                  <c:v>3.7624009375007996</c:v>
                </c:pt>
                <c:pt idx="16192">
                  <c:v>3.7628225</c:v>
                </c:pt>
                <c:pt idx="16193">
                  <c:v>3.7631909375007995</c:v>
                </c:pt>
                <c:pt idx="16194">
                  <c:v>3.7636584375007995</c:v>
                </c:pt>
                <c:pt idx="16195">
                  <c:v>3.7640331250016006</c:v>
                </c:pt>
                <c:pt idx="16196">
                  <c:v>3.7644346875007995</c:v>
                </c:pt>
                <c:pt idx="16197">
                  <c:v>3.7642515624992003</c:v>
                </c:pt>
                <c:pt idx="16198">
                  <c:v>3.7646093750016005</c:v>
                </c:pt>
                <c:pt idx="16199">
                  <c:v>3.7649593750016006</c:v>
                </c:pt>
                <c:pt idx="16200">
                  <c:v>3.7653243750016006</c:v>
                </c:pt>
                <c:pt idx="16201">
                  <c:v>3.7657768750016007</c:v>
                </c:pt>
                <c:pt idx="16202">
                  <c:v>3.7662687500000001</c:v>
                </c:pt>
                <c:pt idx="16203">
                  <c:v>3.7657115624992006</c:v>
                </c:pt>
                <c:pt idx="16204">
                  <c:v>3.7653471875007996</c:v>
                </c:pt>
                <c:pt idx="16205">
                  <c:v>3.7648871875007996</c:v>
                </c:pt>
                <c:pt idx="16206">
                  <c:v>3.7644365624992004</c:v>
                </c:pt>
                <c:pt idx="16207">
                  <c:v>3.7639034375007996</c:v>
                </c:pt>
                <c:pt idx="16208">
                  <c:v>3.7634178124992004</c:v>
                </c:pt>
                <c:pt idx="16209">
                  <c:v>3.7629593750016004</c:v>
                </c:pt>
                <c:pt idx="16210">
                  <c:v>3.7625209375007995</c:v>
                </c:pt>
                <c:pt idx="16211">
                  <c:v>3.7620987499999998</c:v>
                </c:pt>
                <c:pt idx="16212">
                  <c:v>3.7616821875007993</c:v>
                </c:pt>
                <c:pt idx="16213">
                  <c:v>3.7613212499999999</c:v>
                </c:pt>
                <c:pt idx="16214">
                  <c:v>3.7609921875007997</c:v>
                </c:pt>
                <c:pt idx="16215">
                  <c:v>3.7604537499999999</c:v>
                </c:pt>
                <c:pt idx="16216">
                  <c:v>3.7600212499999999</c:v>
                </c:pt>
                <c:pt idx="16217">
                  <c:v>3.7596590624992006</c:v>
                </c:pt>
                <c:pt idx="16218">
                  <c:v>3.7598278124992004</c:v>
                </c:pt>
                <c:pt idx="16219">
                  <c:v>3.7603268750016006</c:v>
                </c:pt>
                <c:pt idx="16220">
                  <c:v>3.7606868750016007</c:v>
                </c:pt>
                <c:pt idx="16221">
                  <c:v>3.7610253124992004</c:v>
                </c:pt>
                <c:pt idx="16222">
                  <c:v>3.7613625000000002</c:v>
                </c:pt>
                <c:pt idx="16223">
                  <c:v>3.7609218750016007</c:v>
                </c:pt>
                <c:pt idx="16224">
                  <c:v>3.7603987499999998</c:v>
                </c:pt>
                <c:pt idx="16225">
                  <c:v>3.7597796875007994</c:v>
                </c:pt>
                <c:pt idx="16226">
                  <c:v>3.7593140624992003</c:v>
                </c:pt>
                <c:pt idx="16227">
                  <c:v>3.7589665624992006</c:v>
                </c:pt>
                <c:pt idx="16228">
                  <c:v>3.7593384375007997</c:v>
                </c:pt>
                <c:pt idx="16229">
                  <c:v>3.7596834375007995</c:v>
                </c:pt>
                <c:pt idx="16230">
                  <c:v>3.7600193750016007</c:v>
                </c:pt>
                <c:pt idx="16231">
                  <c:v>3.7603468750016007</c:v>
                </c:pt>
                <c:pt idx="16232">
                  <c:v>3.7600018750016004</c:v>
                </c:pt>
                <c:pt idx="16233">
                  <c:v>3.7603612499999999</c:v>
                </c:pt>
                <c:pt idx="16234">
                  <c:v>3.7607612499999998</c:v>
                </c:pt>
                <c:pt idx="16235">
                  <c:v>3.7612103124992005</c:v>
                </c:pt>
                <c:pt idx="16236">
                  <c:v>3.7616571875007994</c:v>
                </c:pt>
                <c:pt idx="16237">
                  <c:v>3.7619971875007994</c:v>
                </c:pt>
                <c:pt idx="16238">
                  <c:v>3.7624034375007995</c:v>
                </c:pt>
                <c:pt idx="16239">
                  <c:v>3.7627815624992005</c:v>
                </c:pt>
                <c:pt idx="16240">
                  <c:v>3.7628090624992003</c:v>
                </c:pt>
                <c:pt idx="16241">
                  <c:v>3.7624703124992007</c:v>
                </c:pt>
                <c:pt idx="16242">
                  <c:v>3.7618853124992007</c:v>
                </c:pt>
                <c:pt idx="16243">
                  <c:v>3.7612478124992004</c:v>
                </c:pt>
                <c:pt idx="16244">
                  <c:v>3.7609003124992006</c:v>
                </c:pt>
                <c:pt idx="16245">
                  <c:v>3.7605465624992007</c:v>
                </c:pt>
                <c:pt idx="16246">
                  <c:v>3.7601384375007996</c:v>
                </c:pt>
                <c:pt idx="16247">
                  <c:v>3.7597965624992007</c:v>
                </c:pt>
                <c:pt idx="16248">
                  <c:v>3.7594615624992005</c:v>
                </c:pt>
                <c:pt idx="16249">
                  <c:v>3.75911375</c:v>
                </c:pt>
                <c:pt idx="16250">
                  <c:v>3.75948875</c:v>
                </c:pt>
                <c:pt idx="16251">
                  <c:v>3.7598415624992003</c:v>
                </c:pt>
                <c:pt idx="16252">
                  <c:v>3.7602596875007994</c:v>
                </c:pt>
                <c:pt idx="16253">
                  <c:v>3.7606606250016004</c:v>
                </c:pt>
                <c:pt idx="16254">
                  <c:v>3.7610637499999999</c:v>
                </c:pt>
                <c:pt idx="16255">
                  <c:v>3.7614156250016006</c:v>
                </c:pt>
                <c:pt idx="16256">
                  <c:v>3.7609681250016007</c:v>
                </c:pt>
                <c:pt idx="16257">
                  <c:v>3.7605131250016006</c:v>
                </c:pt>
                <c:pt idx="16258">
                  <c:v>3.7599590624992003</c:v>
                </c:pt>
                <c:pt idx="16259">
                  <c:v>3.7593565624992005</c:v>
                </c:pt>
                <c:pt idx="16260">
                  <c:v>3.7587225000000002</c:v>
                </c:pt>
                <c:pt idx="16261">
                  <c:v>3.7583878124992003</c:v>
                </c:pt>
                <c:pt idx="16262">
                  <c:v>3.7578015624992007</c:v>
                </c:pt>
                <c:pt idx="16263">
                  <c:v>3.7572537499999998</c:v>
                </c:pt>
                <c:pt idx="16264">
                  <c:v>3.75683875</c:v>
                </c:pt>
                <c:pt idx="16265">
                  <c:v>3.7564225000000002</c:v>
                </c:pt>
                <c:pt idx="16266">
                  <c:v>3.7559787500000001</c:v>
                </c:pt>
                <c:pt idx="16267">
                  <c:v>3.7556234375007995</c:v>
                </c:pt>
                <c:pt idx="16268">
                  <c:v>3.7556037500000001</c:v>
                </c:pt>
                <c:pt idx="16269">
                  <c:v>3.7560340624992006</c:v>
                </c:pt>
                <c:pt idx="16270">
                  <c:v>3.7563800000000001</c:v>
                </c:pt>
                <c:pt idx="16271">
                  <c:v>3.75688625</c:v>
                </c:pt>
                <c:pt idx="16272">
                  <c:v>3.7572784375007995</c:v>
                </c:pt>
                <c:pt idx="16273">
                  <c:v>3.7576568750016004</c:v>
                </c:pt>
                <c:pt idx="16274">
                  <c:v>3.7581431250016006</c:v>
                </c:pt>
                <c:pt idx="16275">
                  <c:v>3.7585943750016004</c:v>
                </c:pt>
                <c:pt idx="16276">
                  <c:v>3.7590606250016005</c:v>
                </c:pt>
                <c:pt idx="16277">
                  <c:v>3.7595074999999998</c:v>
                </c:pt>
                <c:pt idx="16278">
                  <c:v>3.7599856250016006</c:v>
                </c:pt>
                <c:pt idx="16279">
                  <c:v>3.7603168750016005</c:v>
                </c:pt>
                <c:pt idx="16280">
                  <c:v>3.7606562499999998</c:v>
                </c:pt>
                <c:pt idx="16281">
                  <c:v>3.7602215624992006</c:v>
                </c:pt>
                <c:pt idx="16282">
                  <c:v>3.7602609375007994</c:v>
                </c:pt>
                <c:pt idx="16283">
                  <c:v>3.7606218750016005</c:v>
                </c:pt>
                <c:pt idx="16284">
                  <c:v>3.7609968750016005</c:v>
                </c:pt>
                <c:pt idx="16285">
                  <c:v>3.7613724999999998</c:v>
                </c:pt>
                <c:pt idx="16286">
                  <c:v>3.7617978124992004</c:v>
                </c:pt>
                <c:pt idx="16287">
                  <c:v>3.7622690624992003</c:v>
                </c:pt>
                <c:pt idx="16288">
                  <c:v>3.7626953124992006</c:v>
                </c:pt>
                <c:pt idx="16289">
                  <c:v>3.7630371875007995</c:v>
                </c:pt>
                <c:pt idx="16290">
                  <c:v>3.7628862500000002</c:v>
                </c:pt>
                <c:pt idx="16291">
                  <c:v>3.7625409375007997</c:v>
                </c:pt>
                <c:pt idx="16292">
                  <c:v>3.7620418750016005</c:v>
                </c:pt>
                <c:pt idx="16293">
                  <c:v>3.7616340624992004</c:v>
                </c:pt>
                <c:pt idx="16294">
                  <c:v>3.7611078124992003</c:v>
                </c:pt>
                <c:pt idx="16295">
                  <c:v>3.7605778124992004</c:v>
                </c:pt>
                <c:pt idx="16296">
                  <c:v>3.7602403124992003</c:v>
                </c:pt>
                <c:pt idx="16297">
                  <c:v>3.7598218750016006</c:v>
                </c:pt>
                <c:pt idx="16298">
                  <c:v>3.7594990624992004</c:v>
                </c:pt>
                <c:pt idx="16299">
                  <c:v>3.7596481250016005</c:v>
                </c:pt>
                <c:pt idx="16300">
                  <c:v>3.7591956250016008</c:v>
                </c:pt>
                <c:pt idx="16301">
                  <c:v>3.7587156250016007</c:v>
                </c:pt>
                <c:pt idx="16302">
                  <c:v>3.7580381250016006</c:v>
                </c:pt>
                <c:pt idx="16303">
                  <c:v>3.7574306250016005</c:v>
                </c:pt>
                <c:pt idx="16304">
                  <c:v>3.7570984375007996</c:v>
                </c:pt>
                <c:pt idx="16305">
                  <c:v>3.7566762499999999</c:v>
                </c:pt>
                <c:pt idx="16306">
                  <c:v>3.7568103124992005</c:v>
                </c:pt>
                <c:pt idx="16307">
                  <c:v>3.757155</c:v>
                </c:pt>
                <c:pt idx="16308">
                  <c:v>3.7575924999999999</c:v>
                </c:pt>
                <c:pt idx="16309">
                  <c:v>3.75796375</c:v>
                </c:pt>
                <c:pt idx="16310">
                  <c:v>3.7583250000000001</c:v>
                </c:pt>
                <c:pt idx="16311">
                  <c:v>3.7586915624992003</c:v>
                </c:pt>
                <c:pt idx="16312">
                  <c:v>3.7591928124992005</c:v>
                </c:pt>
                <c:pt idx="16313">
                  <c:v>3.7596296875007993</c:v>
                </c:pt>
                <c:pt idx="16314">
                  <c:v>3.7599771875007995</c:v>
                </c:pt>
                <c:pt idx="16315">
                  <c:v>3.7604403124992003</c:v>
                </c:pt>
                <c:pt idx="16316">
                  <c:v>3.7607824999999999</c:v>
                </c:pt>
                <c:pt idx="16317">
                  <c:v>3.7611381250016005</c:v>
                </c:pt>
                <c:pt idx="16318">
                  <c:v>3.7608056250016006</c:v>
                </c:pt>
                <c:pt idx="16319">
                  <c:v>3.7603446875007993</c:v>
                </c:pt>
                <c:pt idx="16320">
                  <c:v>3.7600071875007997</c:v>
                </c:pt>
                <c:pt idx="16321">
                  <c:v>3.76040375</c:v>
                </c:pt>
                <c:pt idx="16322">
                  <c:v>3.7609237499999999</c:v>
                </c:pt>
                <c:pt idx="16323">
                  <c:v>3.7613659375007993</c:v>
                </c:pt>
                <c:pt idx="16324">
                  <c:v>3.76176625</c:v>
                </c:pt>
                <c:pt idx="16325">
                  <c:v>3.7622143750016006</c:v>
                </c:pt>
                <c:pt idx="16326">
                  <c:v>3.7625393750016007</c:v>
                </c:pt>
                <c:pt idx="16327">
                  <c:v>3.7627915624992005</c:v>
                </c:pt>
                <c:pt idx="16328">
                  <c:v>3.7631556250016005</c:v>
                </c:pt>
                <c:pt idx="16329">
                  <c:v>3.7628353124992007</c:v>
                </c:pt>
                <c:pt idx="16330">
                  <c:v>3.7624984375007995</c:v>
                </c:pt>
                <c:pt idx="16331">
                  <c:v>3.7620346875007993</c:v>
                </c:pt>
                <c:pt idx="16332">
                  <c:v>3.7615474999999998</c:v>
                </c:pt>
                <c:pt idx="16333">
                  <c:v>3.7611750000000002</c:v>
                </c:pt>
                <c:pt idx="16334">
                  <c:v>3.7607996875007994</c:v>
                </c:pt>
                <c:pt idx="16335">
                  <c:v>3.7603843750016006</c:v>
                </c:pt>
                <c:pt idx="16336">
                  <c:v>3.7600303124992007</c:v>
                </c:pt>
                <c:pt idx="16337">
                  <c:v>3.7596934375007995</c:v>
                </c:pt>
                <c:pt idx="16338">
                  <c:v>3.7593443750016005</c:v>
                </c:pt>
                <c:pt idx="16339">
                  <c:v>3.7589903124992006</c:v>
                </c:pt>
                <c:pt idx="16340">
                  <c:v>3.7583421875007996</c:v>
                </c:pt>
                <c:pt idx="16341">
                  <c:v>3.7579903124992007</c:v>
                </c:pt>
                <c:pt idx="16342">
                  <c:v>3.7574456250016004</c:v>
                </c:pt>
                <c:pt idx="16343">
                  <c:v>3.7570043750016007</c:v>
                </c:pt>
                <c:pt idx="16344">
                  <c:v>3.7566118750016004</c:v>
                </c:pt>
                <c:pt idx="16345">
                  <c:v>3.7569921875007997</c:v>
                </c:pt>
                <c:pt idx="16346">
                  <c:v>3.7573581250016006</c:v>
                </c:pt>
                <c:pt idx="16347">
                  <c:v>3.7575456250016006</c:v>
                </c:pt>
                <c:pt idx="16348">
                  <c:v>3.7578693750016008</c:v>
                </c:pt>
                <c:pt idx="16349">
                  <c:v>3.7574659375007995</c:v>
                </c:pt>
                <c:pt idx="16350">
                  <c:v>3.7570953124992004</c:v>
                </c:pt>
                <c:pt idx="16351">
                  <c:v>3.7567403124992005</c:v>
                </c:pt>
                <c:pt idx="16352">
                  <c:v>3.7563728124992006</c:v>
                </c:pt>
                <c:pt idx="16353">
                  <c:v>3.7559318750016004</c:v>
                </c:pt>
                <c:pt idx="16354">
                  <c:v>3.7555584375007993</c:v>
                </c:pt>
                <c:pt idx="16355">
                  <c:v>3.7552325</c:v>
                </c:pt>
                <c:pt idx="16356">
                  <c:v>3.7548362499999999</c:v>
                </c:pt>
                <c:pt idx="16357">
                  <c:v>3.7548693750016007</c:v>
                </c:pt>
                <c:pt idx="16358">
                  <c:v>3.7552659375007993</c:v>
                </c:pt>
                <c:pt idx="16359">
                  <c:v>3.7556478124992005</c:v>
                </c:pt>
                <c:pt idx="16360">
                  <c:v>3.7560168750016008</c:v>
                </c:pt>
                <c:pt idx="16361">
                  <c:v>3.7564950000000001</c:v>
                </c:pt>
                <c:pt idx="16362">
                  <c:v>3.7569459375007996</c:v>
                </c:pt>
                <c:pt idx="16363">
                  <c:v>3.7573937499999999</c:v>
                </c:pt>
                <c:pt idx="16364">
                  <c:v>3.7578093750016004</c:v>
                </c:pt>
                <c:pt idx="16365">
                  <c:v>3.7582521875007995</c:v>
                </c:pt>
                <c:pt idx="16366">
                  <c:v>3.7586768750016004</c:v>
                </c:pt>
                <c:pt idx="16367">
                  <c:v>3.7590224999999999</c:v>
                </c:pt>
                <c:pt idx="16368">
                  <c:v>3.7593890624992006</c:v>
                </c:pt>
                <c:pt idx="16369">
                  <c:v>3.7598006250016005</c:v>
                </c:pt>
                <c:pt idx="16370">
                  <c:v>3.7601753124992006</c:v>
                </c:pt>
                <c:pt idx="16371">
                  <c:v>3.76053375</c:v>
                </c:pt>
                <c:pt idx="16372">
                  <c:v>3.7608981250016007</c:v>
                </c:pt>
                <c:pt idx="16373">
                  <c:v>3.7613053124992004</c:v>
                </c:pt>
                <c:pt idx="16374">
                  <c:v>3.7617025000000002</c:v>
                </c:pt>
                <c:pt idx="16375">
                  <c:v>3.7620300000000002</c:v>
                </c:pt>
                <c:pt idx="16376">
                  <c:v>3.7616171875007995</c:v>
                </c:pt>
                <c:pt idx="16377">
                  <c:v>3.7609728124992006</c:v>
                </c:pt>
                <c:pt idx="16378">
                  <c:v>3.7606284375007997</c:v>
                </c:pt>
                <c:pt idx="16379">
                  <c:v>3.7602596875007994</c:v>
                </c:pt>
                <c:pt idx="16380">
                  <c:v>3.7599162499999998</c:v>
                </c:pt>
                <c:pt idx="16381">
                  <c:v>3.7593118750016008</c:v>
                </c:pt>
                <c:pt idx="16382">
                  <c:v>3.7588965624992006</c:v>
                </c:pt>
                <c:pt idx="16383">
                  <c:v>3.7590459375007996</c:v>
                </c:pt>
                <c:pt idx="16384">
                  <c:v>3.7594487499999998</c:v>
                </c:pt>
                <c:pt idx="16385">
                  <c:v>3.7592365624992006</c:v>
                </c:pt>
                <c:pt idx="16386">
                  <c:v>3.7588743750016005</c:v>
                </c:pt>
                <c:pt idx="16387">
                  <c:v>3.7584793750016008</c:v>
                </c:pt>
                <c:pt idx="16388">
                  <c:v>3.7580087500000001</c:v>
                </c:pt>
                <c:pt idx="16389">
                  <c:v>3.7574715624992003</c:v>
                </c:pt>
                <c:pt idx="16390">
                  <c:v>3.7568715624992004</c:v>
                </c:pt>
                <c:pt idx="16391">
                  <c:v>3.7562628124992004</c:v>
                </c:pt>
                <c:pt idx="16392">
                  <c:v>3.7559212500000001</c:v>
                </c:pt>
                <c:pt idx="16393">
                  <c:v>3.7553646875007995</c:v>
                </c:pt>
                <c:pt idx="16394">
                  <c:v>3.7546921875007997</c:v>
                </c:pt>
                <c:pt idx="16395">
                  <c:v>3.7541590624992005</c:v>
                </c:pt>
                <c:pt idx="16396">
                  <c:v>3.7536696875007993</c:v>
                </c:pt>
                <c:pt idx="16397">
                  <c:v>3.7532128124992004</c:v>
                </c:pt>
                <c:pt idx="16398">
                  <c:v>3.7527453124992003</c:v>
                </c:pt>
                <c:pt idx="16399">
                  <c:v>3.7523193750016004</c:v>
                </c:pt>
                <c:pt idx="16400">
                  <c:v>3.75193625</c:v>
                </c:pt>
                <c:pt idx="16401">
                  <c:v>3.7514496875007994</c:v>
                </c:pt>
                <c:pt idx="16402">
                  <c:v>3.7510221875007996</c:v>
                </c:pt>
                <c:pt idx="16403">
                  <c:v>3.7506403124992005</c:v>
                </c:pt>
                <c:pt idx="16404">
                  <c:v>3.7501518750016007</c:v>
                </c:pt>
                <c:pt idx="16405">
                  <c:v>3.7498081250016004</c:v>
                </c:pt>
                <c:pt idx="16406">
                  <c:v>3.7501503124992004</c:v>
                </c:pt>
                <c:pt idx="16407">
                  <c:v>3.7504796875007993</c:v>
                </c:pt>
                <c:pt idx="16408">
                  <c:v>3.7508015624992006</c:v>
                </c:pt>
                <c:pt idx="16409">
                  <c:v>3.7509578124992005</c:v>
                </c:pt>
                <c:pt idx="16410">
                  <c:v>3.7512806250016006</c:v>
                </c:pt>
                <c:pt idx="16411">
                  <c:v>3.7516012500000002</c:v>
                </c:pt>
                <c:pt idx="16412">
                  <c:v>3.7519781250016004</c:v>
                </c:pt>
                <c:pt idx="16413">
                  <c:v>3.7523537500000002</c:v>
                </c:pt>
                <c:pt idx="16414">
                  <c:v>3.7527840624992006</c:v>
                </c:pt>
                <c:pt idx="16415">
                  <c:v>3.7531784375007997</c:v>
                </c:pt>
                <c:pt idx="16416">
                  <c:v>3.7535337499999999</c:v>
                </c:pt>
                <c:pt idx="16417">
                  <c:v>3.7538546875007994</c:v>
                </c:pt>
                <c:pt idx="16418">
                  <c:v>3.7541890624992007</c:v>
                </c:pt>
                <c:pt idx="16419">
                  <c:v>3.7545471875007994</c:v>
                </c:pt>
                <c:pt idx="16420">
                  <c:v>3.7548728124992006</c:v>
                </c:pt>
                <c:pt idx="16421">
                  <c:v>3.7552193750016007</c:v>
                </c:pt>
                <c:pt idx="16422">
                  <c:v>3.7555584375007993</c:v>
                </c:pt>
                <c:pt idx="16423">
                  <c:v>3.7557862499999999</c:v>
                </c:pt>
                <c:pt idx="16424">
                  <c:v>3.7561571875007993</c:v>
                </c:pt>
                <c:pt idx="16425">
                  <c:v>3.7565831250016006</c:v>
                </c:pt>
                <c:pt idx="16426">
                  <c:v>3.7569456250016007</c:v>
                </c:pt>
                <c:pt idx="16427">
                  <c:v>3.7565931250016007</c:v>
                </c:pt>
                <c:pt idx="16428">
                  <c:v>3.7562143750016004</c:v>
                </c:pt>
                <c:pt idx="16429">
                  <c:v>3.7561803124992004</c:v>
                </c:pt>
                <c:pt idx="16430">
                  <c:v>3.7566015624992004</c:v>
                </c:pt>
                <c:pt idx="16431">
                  <c:v>3.7569493750016005</c:v>
                </c:pt>
                <c:pt idx="16432">
                  <c:v>3.7572887499999998</c:v>
                </c:pt>
                <c:pt idx="16433">
                  <c:v>3.7576953124992003</c:v>
                </c:pt>
                <c:pt idx="16434">
                  <c:v>3.7580815624992003</c:v>
                </c:pt>
                <c:pt idx="16435">
                  <c:v>3.7584537500000001</c:v>
                </c:pt>
                <c:pt idx="16436">
                  <c:v>3.7588140624992006</c:v>
                </c:pt>
                <c:pt idx="16437">
                  <c:v>3.7592059375007993</c:v>
                </c:pt>
                <c:pt idx="16438">
                  <c:v>3.7595615624992007</c:v>
                </c:pt>
                <c:pt idx="16439">
                  <c:v>3.7599431250016004</c:v>
                </c:pt>
                <c:pt idx="16440">
                  <c:v>3.7595618750016007</c:v>
                </c:pt>
                <c:pt idx="16441">
                  <c:v>3.7589728124992003</c:v>
                </c:pt>
                <c:pt idx="16442">
                  <c:v>3.7582481250016007</c:v>
                </c:pt>
                <c:pt idx="16443">
                  <c:v>3.7577684375007996</c:v>
                </c:pt>
                <c:pt idx="16444">
                  <c:v>3.7573209375007997</c:v>
                </c:pt>
                <c:pt idx="16445">
                  <c:v>3.7568556250016005</c:v>
                </c:pt>
                <c:pt idx="16446">
                  <c:v>3.7563903124992004</c:v>
                </c:pt>
                <c:pt idx="16447">
                  <c:v>3.7560581250016005</c:v>
                </c:pt>
                <c:pt idx="16448">
                  <c:v>3.7557215624992004</c:v>
                </c:pt>
                <c:pt idx="16449">
                  <c:v>3.7552356250016006</c:v>
                </c:pt>
                <c:pt idx="16450">
                  <c:v>3.7548456250016007</c:v>
                </c:pt>
                <c:pt idx="16451">
                  <c:v>3.7551899999999998</c:v>
                </c:pt>
                <c:pt idx="16452">
                  <c:v>3.7547931250016005</c:v>
                </c:pt>
                <c:pt idx="16453">
                  <c:v>3.7546181250016004</c:v>
                </c:pt>
                <c:pt idx="16454">
                  <c:v>3.7544024999999999</c:v>
                </c:pt>
                <c:pt idx="16455">
                  <c:v>3.7547809375007994</c:v>
                </c:pt>
                <c:pt idx="16456">
                  <c:v>3.7551846875007997</c:v>
                </c:pt>
                <c:pt idx="16457">
                  <c:v>3.7556203124992007</c:v>
                </c:pt>
                <c:pt idx="16458">
                  <c:v>3.7552693750016006</c:v>
                </c:pt>
                <c:pt idx="16459">
                  <c:v>3.7549303124992006</c:v>
                </c:pt>
                <c:pt idx="16460">
                  <c:v>3.7545687499999998</c:v>
                </c:pt>
                <c:pt idx="16461">
                  <c:v>3.7541384375007993</c:v>
                </c:pt>
                <c:pt idx="16462">
                  <c:v>3.7537890624992003</c:v>
                </c:pt>
                <c:pt idx="16463">
                  <c:v>3.7538331250016004</c:v>
                </c:pt>
                <c:pt idx="16464">
                  <c:v>3.7543021875007994</c:v>
                </c:pt>
                <c:pt idx="16465">
                  <c:v>3.7546715624992006</c:v>
                </c:pt>
                <c:pt idx="16466">
                  <c:v>3.7550259375007995</c:v>
                </c:pt>
                <c:pt idx="16467">
                  <c:v>3.7554287500000001</c:v>
                </c:pt>
                <c:pt idx="16468">
                  <c:v>3.7558618750016004</c:v>
                </c:pt>
                <c:pt idx="16469">
                  <c:v>3.7562343750016005</c:v>
                </c:pt>
                <c:pt idx="16470">
                  <c:v>3.7566534375007996</c:v>
                </c:pt>
                <c:pt idx="16471">
                  <c:v>3.7571253124992006</c:v>
                </c:pt>
                <c:pt idx="16472">
                  <c:v>3.7574821875007993</c:v>
                </c:pt>
                <c:pt idx="16473">
                  <c:v>3.7578378124992007</c:v>
                </c:pt>
                <c:pt idx="16474">
                  <c:v>3.7581746875007993</c:v>
                </c:pt>
                <c:pt idx="16475">
                  <c:v>3.7585031250016008</c:v>
                </c:pt>
                <c:pt idx="16476">
                  <c:v>3.7589100000000002</c:v>
                </c:pt>
                <c:pt idx="16477">
                  <c:v>3.7592965624992005</c:v>
                </c:pt>
                <c:pt idx="16478">
                  <c:v>3.7596293750016008</c:v>
                </c:pt>
                <c:pt idx="16479">
                  <c:v>3.7592531250016008</c:v>
                </c:pt>
                <c:pt idx="16480">
                  <c:v>3.7586881250016004</c:v>
                </c:pt>
                <c:pt idx="16481">
                  <c:v>3.7583118750016005</c:v>
                </c:pt>
                <c:pt idx="16482">
                  <c:v>3.7577640624992004</c:v>
                </c:pt>
                <c:pt idx="16483">
                  <c:v>3.7572443750016005</c:v>
                </c:pt>
                <c:pt idx="16484">
                  <c:v>3.75672125</c:v>
                </c:pt>
                <c:pt idx="16485">
                  <c:v>3.7563071875007994</c:v>
                </c:pt>
                <c:pt idx="16486">
                  <c:v>3.7558478124992005</c:v>
                </c:pt>
                <c:pt idx="16487">
                  <c:v>3.7554465624992006</c:v>
                </c:pt>
                <c:pt idx="16488">
                  <c:v>3.7552559375007997</c:v>
                </c:pt>
                <c:pt idx="16489">
                  <c:v>3.7548846875007995</c:v>
                </c:pt>
                <c:pt idx="16490">
                  <c:v>3.7545503124992003</c:v>
                </c:pt>
                <c:pt idx="16491">
                  <c:v>3.7540996875007995</c:v>
                </c:pt>
                <c:pt idx="16492">
                  <c:v>3.7536740624992007</c:v>
                </c:pt>
                <c:pt idx="16493">
                  <c:v>3.7531559375007997</c:v>
                </c:pt>
                <c:pt idx="16494">
                  <c:v>3.7525203124992004</c:v>
                </c:pt>
                <c:pt idx="16495">
                  <c:v>3.7521650000000002</c:v>
                </c:pt>
                <c:pt idx="16496">
                  <c:v>3.7515753124992006</c:v>
                </c:pt>
                <c:pt idx="16497">
                  <c:v>3.7510506250016005</c:v>
                </c:pt>
                <c:pt idx="16498">
                  <c:v>3.7506503124992006</c:v>
                </c:pt>
                <c:pt idx="16499">
                  <c:v>3.7507053124992007</c:v>
                </c:pt>
                <c:pt idx="16500">
                  <c:v>3.7502153124992006</c:v>
                </c:pt>
                <c:pt idx="16501">
                  <c:v>3.7498018750016007</c:v>
                </c:pt>
                <c:pt idx="16502">
                  <c:v>3.7494681250016004</c:v>
                </c:pt>
                <c:pt idx="16503">
                  <c:v>3.7497531250016007</c:v>
                </c:pt>
                <c:pt idx="16504">
                  <c:v>3.7501665624992007</c:v>
                </c:pt>
                <c:pt idx="16505">
                  <c:v>3.7504931250016007</c:v>
                </c:pt>
                <c:pt idx="16506">
                  <c:v>3.7509515624992007</c:v>
                </c:pt>
                <c:pt idx="16507">
                  <c:v>3.7513146875007997</c:v>
                </c:pt>
                <c:pt idx="16508">
                  <c:v>3.7509912500000002</c:v>
                </c:pt>
                <c:pt idx="16509">
                  <c:v>3.7506309375007993</c:v>
                </c:pt>
                <c:pt idx="16510">
                  <c:v>3.7501912499999999</c:v>
                </c:pt>
                <c:pt idx="16511">
                  <c:v>3.7498309375007994</c:v>
                </c:pt>
                <c:pt idx="16512">
                  <c:v>3.7494971875007996</c:v>
                </c:pt>
                <c:pt idx="16513">
                  <c:v>3.7491193750016008</c:v>
                </c:pt>
                <c:pt idx="16514">
                  <c:v>3.7491574999999999</c:v>
                </c:pt>
                <c:pt idx="16515">
                  <c:v>3.7489837499999998</c:v>
                </c:pt>
                <c:pt idx="16516">
                  <c:v>3.7485978124992005</c:v>
                </c:pt>
                <c:pt idx="16517">
                  <c:v>3.7481865624992006</c:v>
                </c:pt>
                <c:pt idx="16518">
                  <c:v>3.7477737499999999</c:v>
                </c:pt>
                <c:pt idx="16519">
                  <c:v>3.7473503124992007</c:v>
                </c:pt>
                <c:pt idx="16520">
                  <c:v>3.7469568750016005</c:v>
                </c:pt>
                <c:pt idx="16521">
                  <c:v>3.7466259375007995</c:v>
                </c:pt>
                <c:pt idx="16522">
                  <c:v>3.7461971875007993</c:v>
                </c:pt>
                <c:pt idx="16523">
                  <c:v>3.7461593750016005</c:v>
                </c:pt>
                <c:pt idx="16524">
                  <c:v>3.7465443750016005</c:v>
                </c:pt>
                <c:pt idx="16525">
                  <c:v>3.7469462500000001</c:v>
                </c:pt>
                <c:pt idx="16526">
                  <c:v>3.7472809375007996</c:v>
                </c:pt>
                <c:pt idx="16527">
                  <c:v>3.7477106250016008</c:v>
                </c:pt>
                <c:pt idx="16528">
                  <c:v>3.74812375</c:v>
                </c:pt>
                <c:pt idx="16529">
                  <c:v>3.7484593750016004</c:v>
                </c:pt>
                <c:pt idx="16530">
                  <c:v>3.7480687499999998</c:v>
                </c:pt>
                <c:pt idx="16531">
                  <c:v>3.7483843750016006</c:v>
                </c:pt>
                <c:pt idx="16532">
                  <c:v>3.7487768750016004</c:v>
                </c:pt>
                <c:pt idx="16533">
                  <c:v>3.7491596875007995</c:v>
                </c:pt>
                <c:pt idx="16534">
                  <c:v>3.7495296875007993</c:v>
                </c:pt>
                <c:pt idx="16535">
                  <c:v>3.7499337499999998</c:v>
                </c:pt>
                <c:pt idx="16536">
                  <c:v>3.7503396875007997</c:v>
                </c:pt>
                <c:pt idx="16537">
                  <c:v>3.7506743750016005</c:v>
                </c:pt>
                <c:pt idx="16538">
                  <c:v>3.7510090624992003</c:v>
                </c:pt>
                <c:pt idx="16539">
                  <c:v>3.7514593750016005</c:v>
                </c:pt>
                <c:pt idx="16540">
                  <c:v>3.7518659375007997</c:v>
                </c:pt>
                <c:pt idx="16541">
                  <c:v>3.7523221875007997</c:v>
                </c:pt>
                <c:pt idx="16542">
                  <c:v>3.7527325</c:v>
                </c:pt>
                <c:pt idx="16543">
                  <c:v>3.7531775000000001</c:v>
                </c:pt>
                <c:pt idx="16544">
                  <c:v>3.7526746875007997</c:v>
                </c:pt>
                <c:pt idx="16545">
                  <c:v>3.7522725000000001</c:v>
                </c:pt>
                <c:pt idx="16546">
                  <c:v>3.7518443750016006</c:v>
                </c:pt>
                <c:pt idx="16547">
                  <c:v>3.7513831250016008</c:v>
                </c:pt>
                <c:pt idx="16548">
                  <c:v>3.7509059375007996</c:v>
                </c:pt>
                <c:pt idx="16549">
                  <c:v>3.7503746875007993</c:v>
                </c:pt>
                <c:pt idx="16550">
                  <c:v>3.7499393750016008</c:v>
                </c:pt>
                <c:pt idx="16551">
                  <c:v>3.7495743750016004</c:v>
                </c:pt>
                <c:pt idx="16552">
                  <c:v>3.7492068750016005</c:v>
                </c:pt>
                <c:pt idx="16553">
                  <c:v>3.7487546875007993</c:v>
                </c:pt>
                <c:pt idx="16554">
                  <c:v>3.7483578124992003</c:v>
                </c:pt>
                <c:pt idx="16555">
                  <c:v>3.7479515624992006</c:v>
                </c:pt>
                <c:pt idx="16556">
                  <c:v>3.7474543750016007</c:v>
                </c:pt>
                <c:pt idx="16557">
                  <c:v>3.7468968750016005</c:v>
                </c:pt>
                <c:pt idx="16558">
                  <c:v>3.7465540624992006</c:v>
                </c:pt>
                <c:pt idx="16559">
                  <c:v>3.7460287499999998</c:v>
                </c:pt>
                <c:pt idx="16560">
                  <c:v>3.7455581250016006</c:v>
                </c:pt>
                <c:pt idx="16561">
                  <c:v>3.7451446875007997</c:v>
                </c:pt>
                <c:pt idx="16562">
                  <c:v>3.7447293750016004</c:v>
                </c:pt>
                <c:pt idx="16563">
                  <c:v>3.7443153124992006</c:v>
                </c:pt>
                <c:pt idx="16564">
                  <c:v>3.7439037499999999</c:v>
                </c:pt>
                <c:pt idx="16565">
                  <c:v>3.7435749999999999</c:v>
                </c:pt>
                <c:pt idx="16566">
                  <c:v>3.7432056250016004</c:v>
                </c:pt>
                <c:pt idx="16567">
                  <c:v>3.7428625000000002</c:v>
                </c:pt>
                <c:pt idx="16568">
                  <c:v>3.7430431250016007</c:v>
                </c:pt>
                <c:pt idx="16569">
                  <c:v>3.7426793750016008</c:v>
                </c:pt>
                <c:pt idx="16570">
                  <c:v>3.7429999999999999</c:v>
                </c:pt>
                <c:pt idx="16571">
                  <c:v>3.7433265624992007</c:v>
                </c:pt>
                <c:pt idx="16572">
                  <c:v>3.7436912499999999</c:v>
                </c:pt>
                <c:pt idx="16573">
                  <c:v>3.7440181250016007</c:v>
                </c:pt>
                <c:pt idx="16574">
                  <c:v>3.7439287499999998</c:v>
                </c:pt>
                <c:pt idx="16575">
                  <c:v>3.7438371875007994</c:v>
                </c:pt>
                <c:pt idx="16576">
                  <c:v>3.7442596875007994</c:v>
                </c:pt>
                <c:pt idx="16577">
                  <c:v>3.7446356250016004</c:v>
                </c:pt>
                <c:pt idx="16578">
                  <c:v>3.7450503124992003</c:v>
                </c:pt>
                <c:pt idx="16579">
                  <c:v>3.7455568750016006</c:v>
                </c:pt>
                <c:pt idx="16580">
                  <c:v>3.7460443750016004</c:v>
                </c:pt>
                <c:pt idx="16581">
                  <c:v>3.7464065624992005</c:v>
                </c:pt>
                <c:pt idx="16582">
                  <c:v>3.7468628124992005</c:v>
                </c:pt>
                <c:pt idx="16583">
                  <c:v>3.7472218750016006</c:v>
                </c:pt>
                <c:pt idx="16584">
                  <c:v>3.7475746875007996</c:v>
                </c:pt>
                <c:pt idx="16585">
                  <c:v>3.7471662499999998</c:v>
                </c:pt>
                <c:pt idx="16586">
                  <c:v>3.7464621875007995</c:v>
                </c:pt>
                <c:pt idx="16587">
                  <c:v>3.7460540624992005</c:v>
                </c:pt>
                <c:pt idx="16588">
                  <c:v>3.7455725000000002</c:v>
                </c:pt>
                <c:pt idx="16589">
                  <c:v>3.7451612500000002</c:v>
                </c:pt>
                <c:pt idx="16590">
                  <c:v>3.7446625</c:v>
                </c:pt>
                <c:pt idx="16591">
                  <c:v>3.7441624999999998</c:v>
                </c:pt>
                <c:pt idx="16592">
                  <c:v>3.7437521875007995</c:v>
                </c:pt>
                <c:pt idx="16593">
                  <c:v>3.7434278124992004</c:v>
                </c:pt>
                <c:pt idx="16594">
                  <c:v>3.7429703124992004</c:v>
                </c:pt>
                <c:pt idx="16595">
                  <c:v>3.7425290624992007</c:v>
                </c:pt>
                <c:pt idx="16596">
                  <c:v>3.7421993750016007</c:v>
                </c:pt>
                <c:pt idx="16597">
                  <c:v>3.7417918750016006</c:v>
                </c:pt>
                <c:pt idx="16598">
                  <c:v>3.7414453124992004</c:v>
                </c:pt>
                <c:pt idx="16599">
                  <c:v>3.7414518750016006</c:v>
                </c:pt>
                <c:pt idx="16600">
                  <c:v>3.7417759375007993</c:v>
                </c:pt>
                <c:pt idx="16601">
                  <c:v>3.7421096875007995</c:v>
                </c:pt>
                <c:pt idx="16602">
                  <c:v>3.7423353124992005</c:v>
                </c:pt>
                <c:pt idx="16603">
                  <c:v>3.7422959375007996</c:v>
                </c:pt>
                <c:pt idx="16604">
                  <c:v>3.7419678124992006</c:v>
                </c:pt>
                <c:pt idx="16605">
                  <c:v>3.7414100000000001</c:v>
                </c:pt>
                <c:pt idx="16606">
                  <c:v>3.7408253124992004</c:v>
                </c:pt>
                <c:pt idx="16607">
                  <c:v>3.7404815624992005</c:v>
                </c:pt>
                <c:pt idx="16608">
                  <c:v>3.7399834375007996</c:v>
                </c:pt>
                <c:pt idx="16609">
                  <c:v>3.7396306250016007</c:v>
                </c:pt>
                <c:pt idx="16610">
                  <c:v>3.7400518750016007</c:v>
                </c:pt>
                <c:pt idx="16611">
                  <c:v>3.7404306250016006</c:v>
                </c:pt>
                <c:pt idx="16612">
                  <c:v>3.7407703124992007</c:v>
                </c:pt>
                <c:pt idx="16613">
                  <c:v>3.7403621875007995</c:v>
                </c:pt>
                <c:pt idx="16614">
                  <c:v>3.7386903124992004</c:v>
                </c:pt>
                <c:pt idx="16615">
                  <c:v>3.7364324999999998</c:v>
                </c:pt>
                <c:pt idx="16616">
                  <c:v>3.7337509375007993</c:v>
                </c:pt>
                <c:pt idx="16617">
                  <c:v>3.73082125</c:v>
                </c:pt>
                <c:pt idx="16618">
                  <c:v>3.7276056250016008</c:v>
                </c:pt>
                <c:pt idx="16619">
                  <c:v>3.7242112500000002</c:v>
                </c:pt>
                <c:pt idx="16620">
                  <c:v>3.7206318750016005</c:v>
                </c:pt>
                <c:pt idx="16621">
                  <c:v>3.7169106250016006</c:v>
                </c:pt>
                <c:pt idx="16622">
                  <c:v>3.71310875</c:v>
                </c:pt>
                <c:pt idx="16623">
                  <c:v>3.70808625</c:v>
                </c:pt>
                <c:pt idx="16624">
                  <c:v>3.6992037500000001</c:v>
                </c:pt>
                <c:pt idx="16625">
                  <c:v>3.6902484375007996</c:v>
                </c:pt>
                <c:pt idx="16626">
                  <c:v>3.6813918750016006</c:v>
                </c:pt>
                <c:pt idx="16627">
                  <c:v>3.6724881250016006</c:v>
                </c:pt>
                <c:pt idx="16628">
                  <c:v>3.6637162499999998</c:v>
                </c:pt>
                <c:pt idx="16629">
                  <c:v>3.6550053124992004</c:v>
                </c:pt>
                <c:pt idx="16630">
                  <c:v>3.6463721875007993</c:v>
                </c:pt>
                <c:pt idx="16631">
                  <c:v>3.6377468750016004</c:v>
                </c:pt>
                <c:pt idx="16632">
                  <c:v>3.6291937500000002</c:v>
                </c:pt>
                <c:pt idx="16633">
                  <c:v>3.6219609375007993</c:v>
                </c:pt>
                <c:pt idx="16634">
                  <c:v>3.6198178124992006</c:v>
                </c:pt>
                <c:pt idx="16635">
                  <c:v>3.6184690624992006</c:v>
                </c:pt>
                <c:pt idx="16636">
                  <c:v>3.6174087500000001</c:v>
                </c:pt>
                <c:pt idx="16637">
                  <c:v>3.6165628124992004</c:v>
                </c:pt>
                <c:pt idx="16638">
                  <c:v>3.6158868750016007</c:v>
                </c:pt>
                <c:pt idx="16639">
                  <c:v>3.6153221875007997</c:v>
                </c:pt>
                <c:pt idx="16640">
                  <c:v>3.6148165624992004</c:v>
                </c:pt>
                <c:pt idx="16641">
                  <c:v>3.6144568750016006</c:v>
                </c:pt>
                <c:pt idx="16642">
                  <c:v>3.6138140624992006</c:v>
                </c:pt>
                <c:pt idx="16643">
                  <c:v>3.6133575000000002</c:v>
                </c:pt>
                <c:pt idx="16644">
                  <c:v>3.6129787499999999</c:v>
                </c:pt>
                <c:pt idx="16645">
                  <c:v>3.61257625</c:v>
                </c:pt>
                <c:pt idx="16646">
                  <c:v>3.6121387500000002</c:v>
                </c:pt>
                <c:pt idx="16647">
                  <c:v>3.6118090624992005</c:v>
                </c:pt>
                <c:pt idx="16648">
                  <c:v>3.6114518750016007</c:v>
                </c:pt>
                <c:pt idx="16649">
                  <c:v>3.6110662499999999</c:v>
                </c:pt>
                <c:pt idx="16650">
                  <c:v>3.6107109375007993</c:v>
                </c:pt>
                <c:pt idx="16651">
                  <c:v>3.6103790624992005</c:v>
                </c:pt>
                <c:pt idx="16652">
                  <c:v>3.6100262500000002</c:v>
                </c:pt>
                <c:pt idx="16653">
                  <c:v>3.6096628124992005</c:v>
                </c:pt>
                <c:pt idx="16654">
                  <c:v>3.6093415624992007</c:v>
                </c:pt>
                <c:pt idx="16655">
                  <c:v>3.6093696875007995</c:v>
                </c:pt>
                <c:pt idx="16656">
                  <c:v>3.6093481250016004</c:v>
                </c:pt>
                <c:pt idx="16657">
                  <c:v>3.6091828124992005</c:v>
                </c:pt>
                <c:pt idx="16658">
                  <c:v>3.6095053124992007</c:v>
                </c:pt>
                <c:pt idx="16659">
                  <c:v>3.6098559375007997</c:v>
                </c:pt>
                <c:pt idx="16660">
                  <c:v>3.6102053124992004</c:v>
                </c:pt>
                <c:pt idx="16661">
                  <c:v>3.6105337500000001</c:v>
                </c:pt>
                <c:pt idx="16662">
                  <c:v>3.6108718750016005</c:v>
                </c:pt>
                <c:pt idx="16663">
                  <c:v>3.6112212499999998</c:v>
                </c:pt>
                <c:pt idx="16664">
                  <c:v>3.6108487500000002</c:v>
                </c:pt>
                <c:pt idx="16665">
                  <c:v>3.6104265624992005</c:v>
                </c:pt>
                <c:pt idx="16666">
                  <c:v>3.6099125000000001</c:v>
                </c:pt>
                <c:pt idx="16667">
                  <c:v>3.6098171875007994</c:v>
                </c:pt>
                <c:pt idx="16668">
                  <c:v>3.6102221875007996</c:v>
                </c:pt>
                <c:pt idx="16669">
                  <c:v>3.6107246875007997</c:v>
                </c:pt>
                <c:pt idx="16670">
                  <c:v>3.6111459375007997</c:v>
                </c:pt>
                <c:pt idx="16671">
                  <c:v>3.6115712499999999</c:v>
                </c:pt>
                <c:pt idx="16672">
                  <c:v>3.6119584375007996</c:v>
                </c:pt>
                <c:pt idx="16673">
                  <c:v>3.6114549999999999</c:v>
                </c:pt>
                <c:pt idx="16674">
                  <c:v>3.6110687499999998</c:v>
                </c:pt>
                <c:pt idx="16675">
                  <c:v>3.6112424999999999</c:v>
                </c:pt>
                <c:pt idx="16676">
                  <c:v>3.6114603124992004</c:v>
                </c:pt>
                <c:pt idx="16677">
                  <c:v>3.6111268750016006</c:v>
                </c:pt>
                <c:pt idx="16678">
                  <c:v>3.6112956250016004</c:v>
                </c:pt>
                <c:pt idx="16679">
                  <c:v>3.6117209375007997</c:v>
                </c:pt>
                <c:pt idx="16680">
                  <c:v>3.6121028124992005</c:v>
                </c:pt>
                <c:pt idx="16681">
                  <c:v>3.6124509375007996</c:v>
                </c:pt>
                <c:pt idx="16682">
                  <c:v>3.6121262500000002</c:v>
                </c:pt>
                <c:pt idx="16683">
                  <c:v>3.6116787499999998</c:v>
                </c:pt>
                <c:pt idx="16684">
                  <c:v>3.6112246875007994</c:v>
                </c:pt>
                <c:pt idx="16685">
                  <c:v>3.6108281250016008</c:v>
                </c:pt>
                <c:pt idx="16686">
                  <c:v>3.6102781250016007</c:v>
                </c:pt>
                <c:pt idx="16687">
                  <c:v>3.6097925000000002</c:v>
                </c:pt>
                <c:pt idx="16688">
                  <c:v>3.6093793750016006</c:v>
                </c:pt>
                <c:pt idx="16689">
                  <c:v>3.6089896875007996</c:v>
                </c:pt>
                <c:pt idx="16690">
                  <c:v>3.6086578124992004</c:v>
                </c:pt>
                <c:pt idx="16691">
                  <c:v>3.6090153124992006</c:v>
                </c:pt>
                <c:pt idx="16692">
                  <c:v>3.6094374999999999</c:v>
                </c:pt>
                <c:pt idx="16693">
                  <c:v>3.6099831250016008</c:v>
                </c:pt>
                <c:pt idx="16694">
                  <c:v>3.6103506250016006</c:v>
                </c:pt>
                <c:pt idx="16695">
                  <c:v>3.6108159375007993</c:v>
                </c:pt>
                <c:pt idx="16696">
                  <c:v>3.6112737500000001</c:v>
                </c:pt>
                <c:pt idx="16697">
                  <c:v>3.6116346875007994</c:v>
                </c:pt>
                <c:pt idx="16698">
                  <c:v>3.6120537499999998</c:v>
                </c:pt>
                <c:pt idx="16699">
                  <c:v>3.6124450000000001</c:v>
                </c:pt>
                <c:pt idx="16700">
                  <c:v>3.6128484375007996</c:v>
                </c:pt>
                <c:pt idx="16701">
                  <c:v>3.6126184375007995</c:v>
                </c:pt>
                <c:pt idx="16702">
                  <c:v>3.61222625</c:v>
                </c:pt>
                <c:pt idx="16703">
                  <c:v>3.6125987500000001</c:v>
                </c:pt>
                <c:pt idx="16704">
                  <c:v>3.6130234375007997</c:v>
                </c:pt>
                <c:pt idx="16705">
                  <c:v>3.6133937500000002</c:v>
                </c:pt>
                <c:pt idx="16706">
                  <c:v>3.6137874999999999</c:v>
                </c:pt>
                <c:pt idx="16707">
                  <c:v>3.6142799999999999</c:v>
                </c:pt>
                <c:pt idx="16708">
                  <c:v>3.6146768750016007</c:v>
                </c:pt>
                <c:pt idx="16709">
                  <c:v>3.6151450000000001</c:v>
                </c:pt>
                <c:pt idx="16710">
                  <c:v>3.6156068750016006</c:v>
                </c:pt>
                <c:pt idx="16711">
                  <c:v>3.6159909375007997</c:v>
                </c:pt>
                <c:pt idx="16712">
                  <c:v>3.6163637500000001</c:v>
                </c:pt>
                <c:pt idx="16713">
                  <c:v>3.6167453124992006</c:v>
                </c:pt>
                <c:pt idx="16714">
                  <c:v>3.6172415624992005</c:v>
                </c:pt>
                <c:pt idx="16715">
                  <c:v>3.6176187500000001</c:v>
                </c:pt>
                <c:pt idx="16716">
                  <c:v>3.6179581250016004</c:v>
                </c:pt>
                <c:pt idx="16717">
                  <c:v>3.6175562499999998</c:v>
                </c:pt>
                <c:pt idx="16718">
                  <c:v>3.6168628124992006</c:v>
                </c:pt>
                <c:pt idx="16719">
                  <c:v>3.6164543750016005</c:v>
                </c:pt>
                <c:pt idx="16720">
                  <c:v>3.6159731250016005</c:v>
                </c:pt>
                <c:pt idx="16721">
                  <c:v>3.6156112500000002</c:v>
                </c:pt>
                <c:pt idx="16722">
                  <c:v>3.6152415624992007</c:v>
                </c:pt>
                <c:pt idx="16723">
                  <c:v>3.6148546875007996</c:v>
                </c:pt>
                <c:pt idx="16724">
                  <c:v>3.6146521875007993</c:v>
                </c:pt>
                <c:pt idx="16725">
                  <c:v>3.61447875</c:v>
                </c:pt>
                <c:pt idx="16726">
                  <c:v>3.6149062500000002</c:v>
                </c:pt>
                <c:pt idx="16727">
                  <c:v>3.6153737499999998</c:v>
                </c:pt>
                <c:pt idx="16728">
                  <c:v>3.6158006250016004</c:v>
                </c:pt>
                <c:pt idx="16729">
                  <c:v>3.6161334375007996</c:v>
                </c:pt>
                <c:pt idx="16730">
                  <c:v>3.6160565624992005</c:v>
                </c:pt>
                <c:pt idx="16731">
                  <c:v>3.6163775</c:v>
                </c:pt>
                <c:pt idx="16732">
                  <c:v>3.6168621875007996</c:v>
                </c:pt>
                <c:pt idx="16733">
                  <c:v>3.6173131250016004</c:v>
                </c:pt>
                <c:pt idx="16734">
                  <c:v>3.6178371875007995</c:v>
                </c:pt>
                <c:pt idx="16735">
                  <c:v>3.6183399999999999</c:v>
                </c:pt>
                <c:pt idx="16736">
                  <c:v>3.6187274999999999</c:v>
                </c:pt>
                <c:pt idx="16737">
                  <c:v>3.6191425000000002</c:v>
                </c:pt>
                <c:pt idx="16738">
                  <c:v>3.6194928124992005</c:v>
                </c:pt>
                <c:pt idx="16739">
                  <c:v>3.6198834375007993</c:v>
                </c:pt>
                <c:pt idx="16740">
                  <c:v>3.6202496875007997</c:v>
                </c:pt>
                <c:pt idx="16741">
                  <c:v>3.6206087500000002</c:v>
                </c:pt>
                <c:pt idx="16742">
                  <c:v>3.6210715624992007</c:v>
                </c:pt>
                <c:pt idx="16743">
                  <c:v>3.6215237500000002</c:v>
                </c:pt>
                <c:pt idx="16744">
                  <c:v>3.6220140624992005</c:v>
                </c:pt>
                <c:pt idx="16745">
                  <c:v>3.6216612499999998</c:v>
                </c:pt>
                <c:pt idx="16746">
                  <c:v>3.6212743750016005</c:v>
                </c:pt>
                <c:pt idx="16747">
                  <c:v>3.6208384375007996</c:v>
                </c:pt>
                <c:pt idx="16748">
                  <c:v>3.6204771875007995</c:v>
                </c:pt>
                <c:pt idx="16749">
                  <c:v>3.6199712499999999</c:v>
                </c:pt>
                <c:pt idx="16750">
                  <c:v>3.6196181250016006</c:v>
                </c:pt>
                <c:pt idx="16751">
                  <c:v>3.6192549999999999</c:v>
                </c:pt>
                <c:pt idx="16752">
                  <c:v>3.6193178124992005</c:v>
                </c:pt>
                <c:pt idx="16753">
                  <c:v>3.6189809375007993</c:v>
                </c:pt>
                <c:pt idx="16754">
                  <c:v>3.6185921875007994</c:v>
                </c:pt>
                <c:pt idx="16755">
                  <c:v>3.6182565624992007</c:v>
                </c:pt>
                <c:pt idx="16756">
                  <c:v>3.6179218750016005</c:v>
                </c:pt>
                <c:pt idx="16757">
                  <c:v>3.6178637500000002</c:v>
                </c:pt>
                <c:pt idx="16758">
                  <c:v>3.6182493750016005</c:v>
                </c:pt>
                <c:pt idx="16759">
                  <c:v>3.6185809375007993</c:v>
                </c:pt>
                <c:pt idx="16760">
                  <c:v>3.61899375</c:v>
                </c:pt>
                <c:pt idx="16761">
                  <c:v>3.6193284375007995</c:v>
                </c:pt>
                <c:pt idx="16762">
                  <c:v>3.6193934375007997</c:v>
                </c:pt>
                <c:pt idx="16763">
                  <c:v>3.6197606250016006</c:v>
                </c:pt>
                <c:pt idx="16764">
                  <c:v>3.6201156250016004</c:v>
                </c:pt>
                <c:pt idx="16765">
                  <c:v>3.6204581250016008</c:v>
                </c:pt>
                <c:pt idx="16766">
                  <c:v>3.6208178124992005</c:v>
                </c:pt>
                <c:pt idx="16767">
                  <c:v>3.6211653124992007</c:v>
                </c:pt>
                <c:pt idx="16768">
                  <c:v>3.6215221875007995</c:v>
                </c:pt>
                <c:pt idx="16769">
                  <c:v>3.6219987499999999</c:v>
                </c:pt>
                <c:pt idx="16770">
                  <c:v>3.6224574999999999</c:v>
                </c:pt>
                <c:pt idx="16771">
                  <c:v>3.6229503124992006</c:v>
                </c:pt>
                <c:pt idx="16772">
                  <c:v>3.6233443750016008</c:v>
                </c:pt>
                <c:pt idx="16773">
                  <c:v>3.6238984375007997</c:v>
                </c:pt>
                <c:pt idx="16774">
                  <c:v>3.6244078124992005</c:v>
                </c:pt>
                <c:pt idx="16775">
                  <c:v>3.62476625</c:v>
                </c:pt>
                <c:pt idx="16776">
                  <c:v>3.6250953124992007</c:v>
                </c:pt>
                <c:pt idx="16777">
                  <c:v>3.6255171875007997</c:v>
                </c:pt>
                <c:pt idx="16778">
                  <c:v>3.6258553124992003</c:v>
                </c:pt>
                <c:pt idx="16779">
                  <c:v>3.6252909375007993</c:v>
                </c:pt>
                <c:pt idx="16780">
                  <c:v>3.6245525000000001</c:v>
                </c:pt>
                <c:pt idx="16781">
                  <c:v>3.6241453124992007</c:v>
                </c:pt>
                <c:pt idx="16782">
                  <c:v>3.6237056250016004</c:v>
                </c:pt>
                <c:pt idx="16783">
                  <c:v>3.6232781250016006</c:v>
                </c:pt>
                <c:pt idx="16784">
                  <c:v>3.6228396875007993</c:v>
                </c:pt>
                <c:pt idx="16785">
                  <c:v>3.6224556250016007</c:v>
                </c:pt>
                <c:pt idx="16786">
                  <c:v>3.6219618750016007</c:v>
                </c:pt>
                <c:pt idx="16787">
                  <c:v>3.6224359375007995</c:v>
                </c:pt>
                <c:pt idx="16788">
                  <c:v>3.6228143750016004</c:v>
                </c:pt>
                <c:pt idx="16789">
                  <c:v>3.6232634375007997</c:v>
                </c:pt>
                <c:pt idx="16790">
                  <c:v>3.6236365624992004</c:v>
                </c:pt>
                <c:pt idx="16791">
                  <c:v>3.6232021875007994</c:v>
                </c:pt>
                <c:pt idx="16792">
                  <c:v>3.6226753124992004</c:v>
                </c:pt>
                <c:pt idx="16793">
                  <c:v>3.6221006250016008</c:v>
                </c:pt>
                <c:pt idx="16794">
                  <c:v>3.6215921875007995</c:v>
                </c:pt>
                <c:pt idx="16795">
                  <c:v>3.6212399999999998</c:v>
                </c:pt>
                <c:pt idx="16796">
                  <c:v>3.6216281250016005</c:v>
                </c:pt>
                <c:pt idx="16797">
                  <c:v>3.6220309375007993</c:v>
                </c:pt>
                <c:pt idx="16798">
                  <c:v>3.6225340624992004</c:v>
                </c:pt>
                <c:pt idx="16799">
                  <c:v>3.6229440624992004</c:v>
                </c:pt>
                <c:pt idx="16800">
                  <c:v>3.6233453124992003</c:v>
                </c:pt>
                <c:pt idx="16801">
                  <c:v>3.62371</c:v>
                </c:pt>
                <c:pt idx="16802">
                  <c:v>3.6241093750016007</c:v>
                </c:pt>
                <c:pt idx="16803">
                  <c:v>3.6244475</c:v>
                </c:pt>
                <c:pt idx="16804">
                  <c:v>3.6239178124992004</c:v>
                </c:pt>
                <c:pt idx="16805">
                  <c:v>3.6232812499999998</c:v>
                </c:pt>
                <c:pt idx="16806">
                  <c:v>3.6228387500000001</c:v>
                </c:pt>
                <c:pt idx="16807">
                  <c:v>3.6224368750016005</c:v>
                </c:pt>
                <c:pt idx="16808">
                  <c:v>3.6219812500000002</c:v>
                </c:pt>
                <c:pt idx="16809">
                  <c:v>3.62148</c:v>
                </c:pt>
                <c:pt idx="16810">
                  <c:v>3.6209890624992007</c:v>
                </c:pt>
                <c:pt idx="16811">
                  <c:v>3.6204821875007993</c:v>
                </c:pt>
                <c:pt idx="16812">
                  <c:v>3.6200687500000002</c:v>
                </c:pt>
                <c:pt idx="16813">
                  <c:v>3.6197290624992005</c:v>
                </c:pt>
                <c:pt idx="16814">
                  <c:v>3.6193912500000001</c:v>
                </c:pt>
                <c:pt idx="16815">
                  <c:v>3.6190334375007995</c:v>
                </c:pt>
                <c:pt idx="16816">
                  <c:v>3.6184428124992003</c:v>
                </c:pt>
                <c:pt idx="16817">
                  <c:v>3.6178821875007996</c:v>
                </c:pt>
                <c:pt idx="16818">
                  <c:v>3.6174106250016007</c:v>
                </c:pt>
                <c:pt idx="16819">
                  <c:v>3.6169828124992005</c:v>
                </c:pt>
                <c:pt idx="16820">
                  <c:v>3.6174081250016008</c:v>
                </c:pt>
                <c:pt idx="16821">
                  <c:v>3.6177796875007995</c:v>
                </c:pt>
                <c:pt idx="16822">
                  <c:v>3.6181509375007996</c:v>
                </c:pt>
                <c:pt idx="16823">
                  <c:v>3.6185393750016006</c:v>
                </c:pt>
                <c:pt idx="16824">
                  <c:v>3.61887625</c:v>
                </c:pt>
                <c:pt idx="16825">
                  <c:v>3.6193662500000001</c:v>
                </c:pt>
                <c:pt idx="16826">
                  <c:v>3.6197034375007995</c:v>
                </c:pt>
                <c:pt idx="16827">
                  <c:v>3.6201328124992007</c:v>
                </c:pt>
                <c:pt idx="16828">
                  <c:v>3.6205137500000002</c:v>
                </c:pt>
                <c:pt idx="16829">
                  <c:v>3.6209209375007996</c:v>
                </c:pt>
                <c:pt idx="16830">
                  <c:v>3.6212831250016007</c:v>
                </c:pt>
                <c:pt idx="16831">
                  <c:v>3.6216678124992003</c:v>
                </c:pt>
                <c:pt idx="16832">
                  <c:v>3.6220206250016007</c:v>
                </c:pt>
                <c:pt idx="16833">
                  <c:v>3.6224084375007997</c:v>
                </c:pt>
                <c:pt idx="16834">
                  <c:v>3.6227531250016005</c:v>
                </c:pt>
                <c:pt idx="16835">
                  <c:v>3.6231681250016008</c:v>
                </c:pt>
                <c:pt idx="16836">
                  <c:v>3.6236549999999998</c:v>
                </c:pt>
                <c:pt idx="16837">
                  <c:v>3.6241190624992003</c:v>
                </c:pt>
                <c:pt idx="16838">
                  <c:v>3.6244524999999999</c:v>
                </c:pt>
                <c:pt idx="16839">
                  <c:v>3.6241156250016004</c:v>
                </c:pt>
                <c:pt idx="16840">
                  <c:v>3.6237400000000002</c:v>
                </c:pt>
                <c:pt idx="16841">
                  <c:v>3.6233009375007996</c:v>
                </c:pt>
                <c:pt idx="16842">
                  <c:v>3.6229565624992004</c:v>
                </c:pt>
                <c:pt idx="16843">
                  <c:v>3.6226218750016006</c:v>
                </c:pt>
                <c:pt idx="16844">
                  <c:v>3.6225259375007997</c:v>
                </c:pt>
                <c:pt idx="16845">
                  <c:v>3.6229631250016006</c:v>
                </c:pt>
                <c:pt idx="16846">
                  <c:v>3.6234243750016004</c:v>
                </c:pt>
                <c:pt idx="16847">
                  <c:v>3.62378125</c:v>
                </c:pt>
                <c:pt idx="16848">
                  <c:v>3.6241196875007997</c:v>
                </c:pt>
                <c:pt idx="16849">
                  <c:v>3.6244987499999999</c:v>
                </c:pt>
                <c:pt idx="16850">
                  <c:v>3.6248456250016008</c:v>
                </c:pt>
                <c:pt idx="16851">
                  <c:v>3.6252690624992003</c:v>
                </c:pt>
                <c:pt idx="16852">
                  <c:v>3.6256384375007995</c:v>
                </c:pt>
                <c:pt idx="16853">
                  <c:v>3.6259756250016006</c:v>
                </c:pt>
                <c:pt idx="16854">
                  <c:v>3.6255187499999999</c:v>
                </c:pt>
                <c:pt idx="16855">
                  <c:v>3.6251346875007995</c:v>
                </c:pt>
                <c:pt idx="16856">
                  <c:v>3.6247621875007994</c:v>
                </c:pt>
                <c:pt idx="16857">
                  <c:v>3.6244281250016006</c:v>
                </c:pt>
                <c:pt idx="16858">
                  <c:v>3.6240631250016007</c:v>
                </c:pt>
                <c:pt idx="16859">
                  <c:v>3.6236690624992005</c:v>
                </c:pt>
                <c:pt idx="16860">
                  <c:v>3.6232850000000001</c:v>
                </c:pt>
                <c:pt idx="16861">
                  <c:v>3.6231634375007995</c:v>
                </c:pt>
                <c:pt idx="16862">
                  <c:v>3.6228759375007993</c:v>
                </c:pt>
                <c:pt idx="16863">
                  <c:v>3.6224903124992003</c:v>
                </c:pt>
                <c:pt idx="16864">
                  <c:v>3.6221353124992004</c:v>
                </c:pt>
                <c:pt idx="16865">
                  <c:v>3.6224799999999999</c:v>
                </c:pt>
                <c:pt idx="16866">
                  <c:v>3.6228850000000001</c:v>
                </c:pt>
                <c:pt idx="16867">
                  <c:v>3.62333375</c:v>
                </c:pt>
                <c:pt idx="16868">
                  <c:v>3.6237584375007996</c:v>
                </c:pt>
                <c:pt idx="16869">
                  <c:v>3.6242156250016007</c:v>
                </c:pt>
                <c:pt idx="16870">
                  <c:v>3.6245968750016004</c:v>
                </c:pt>
                <c:pt idx="16871">
                  <c:v>3.62495375</c:v>
                </c:pt>
                <c:pt idx="16872">
                  <c:v>3.6252790624992004</c:v>
                </c:pt>
                <c:pt idx="16873">
                  <c:v>3.6257193750016006</c:v>
                </c:pt>
                <c:pt idx="16874">
                  <c:v>3.6261350000000001</c:v>
                </c:pt>
                <c:pt idx="16875">
                  <c:v>3.6265718750016007</c:v>
                </c:pt>
                <c:pt idx="16876">
                  <c:v>3.6269578124992004</c:v>
                </c:pt>
                <c:pt idx="16877">
                  <c:v>3.6272821875007994</c:v>
                </c:pt>
                <c:pt idx="16878">
                  <c:v>3.6276218750016005</c:v>
                </c:pt>
                <c:pt idx="16879">
                  <c:v>3.6272756250016007</c:v>
                </c:pt>
                <c:pt idx="16880">
                  <c:v>3.6266293750016008</c:v>
                </c:pt>
                <c:pt idx="16881">
                  <c:v>3.6262440624992003</c:v>
                </c:pt>
                <c:pt idx="16882">
                  <c:v>3.6258403124992005</c:v>
                </c:pt>
                <c:pt idx="16883">
                  <c:v>3.6251821875007995</c:v>
                </c:pt>
                <c:pt idx="16884">
                  <c:v>3.6247584375007995</c:v>
                </c:pt>
                <c:pt idx="16885">
                  <c:v>3.6241721875007995</c:v>
                </c:pt>
                <c:pt idx="16886">
                  <c:v>3.6237696875007996</c:v>
                </c:pt>
                <c:pt idx="16887">
                  <c:v>3.6238090624992005</c:v>
                </c:pt>
                <c:pt idx="16888">
                  <c:v>3.6236324999999998</c:v>
                </c:pt>
                <c:pt idx="16889">
                  <c:v>3.6240225000000001</c:v>
                </c:pt>
                <c:pt idx="16890">
                  <c:v>3.6244696875007993</c:v>
                </c:pt>
                <c:pt idx="16891">
                  <c:v>3.62487125</c:v>
                </c:pt>
                <c:pt idx="16892">
                  <c:v>3.6253434375007996</c:v>
                </c:pt>
                <c:pt idx="16893">
                  <c:v>3.6257159375007997</c:v>
                </c:pt>
                <c:pt idx="16894">
                  <c:v>3.6260740624992005</c:v>
                </c:pt>
                <c:pt idx="16895">
                  <c:v>3.6264750000000001</c:v>
                </c:pt>
                <c:pt idx="16896">
                  <c:v>3.6268837500000002</c:v>
                </c:pt>
                <c:pt idx="16897">
                  <c:v>3.6273018750016006</c:v>
                </c:pt>
                <c:pt idx="16898">
                  <c:v>3.6276312499999999</c:v>
                </c:pt>
                <c:pt idx="16899">
                  <c:v>3.6280678124992005</c:v>
                </c:pt>
                <c:pt idx="16900">
                  <c:v>3.6275256250016006</c:v>
                </c:pt>
                <c:pt idx="16901">
                  <c:v>3.6270309375007996</c:v>
                </c:pt>
                <c:pt idx="16902">
                  <c:v>3.6266674999999999</c:v>
                </c:pt>
                <c:pt idx="16903">
                  <c:v>3.6262443750016007</c:v>
                </c:pt>
                <c:pt idx="16904">
                  <c:v>3.6267003124992003</c:v>
                </c:pt>
                <c:pt idx="16905">
                  <c:v>3.627075</c:v>
                </c:pt>
                <c:pt idx="16906">
                  <c:v>3.6274203124992006</c:v>
                </c:pt>
                <c:pt idx="16907">
                  <c:v>3.6277525000000002</c:v>
                </c:pt>
                <c:pt idx="16908">
                  <c:v>3.6280806250016004</c:v>
                </c:pt>
                <c:pt idx="16909">
                  <c:v>3.6284106250016004</c:v>
                </c:pt>
                <c:pt idx="16910">
                  <c:v>3.6280140624992003</c:v>
                </c:pt>
                <c:pt idx="16911">
                  <c:v>3.6276212499999998</c:v>
                </c:pt>
                <c:pt idx="16912">
                  <c:v>3.6272784375007996</c:v>
                </c:pt>
                <c:pt idx="16913">
                  <c:v>3.6271009375007996</c:v>
                </c:pt>
                <c:pt idx="16914">
                  <c:v>3.6266653124992003</c:v>
                </c:pt>
                <c:pt idx="16915">
                  <c:v>3.6260859375007994</c:v>
                </c:pt>
                <c:pt idx="16916">
                  <c:v>3.6257256250016008</c:v>
                </c:pt>
                <c:pt idx="16917">
                  <c:v>3.6253559375007995</c:v>
                </c:pt>
                <c:pt idx="16918">
                  <c:v>3.6249434375007996</c:v>
                </c:pt>
                <c:pt idx="16919">
                  <c:v>3.6245096875007996</c:v>
                </c:pt>
                <c:pt idx="16920">
                  <c:v>3.6240731250016007</c:v>
                </c:pt>
                <c:pt idx="16921">
                  <c:v>3.6234590624992005</c:v>
                </c:pt>
                <c:pt idx="16922">
                  <c:v>3.6229228124992003</c:v>
                </c:pt>
                <c:pt idx="16923">
                  <c:v>3.6225784375007994</c:v>
                </c:pt>
                <c:pt idx="16924">
                  <c:v>3.6222293750016008</c:v>
                </c:pt>
                <c:pt idx="16925">
                  <c:v>3.6218418750016004</c:v>
                </c:pt>
                <c:pt idx="16926">
                  <c:v>3.6215021875007993</c:v>
                </c:pt>
                <c:pt idx="16927">
                  <c:v>3.6210775000000002</c:v>
                </c:pt>
                <c:pt idx="16928">
                  <c:v>3.6211350000000002</c:v>
                </c:pt>
                <c:pt idx="16929">
                  <c:v>3.6214690624992003</c:v>
                </c:pt>
                <c:pt idx="16930">
                  <c:v>3.6212181250016005</c:v>
                </c:pt>
                <c:pt idx="16931">
                  <c:v>3.6208390624992006</c:v>
                </c:pt>
                <c:pt idx="16932">
                  <c:v>3.6204996875007995</c:v>
                </c:pt>
                <c:pt idx="16933">
                  <c:v>3.6201593750016006</c:v>
                </c:pt>
                <c:pt idx="16934">
                  <c:v>3.6197925</c:v>
                </c:pt>
                <c:pt idx="16935">
                  <c:v>3.6194587500000002</c:v>
                </c:pt>
                <c:pt idx="16936">
                  <c:v>3.6197959375007995</c:v>
                </c:pt>
                <c:pt idx="16937">
                  <c:v>3.6201190624992003</c:v>
                </c:pt>
                <c:pt idx="16938">
                  <c:v>3.6204928124992004</c:v>
                </c:pt>
                <c:pt idx="16939">
                  <c:v>3.6208450000000001</c:v>
                </c:pt>
                <c:pt idx="16940">
                  <c:v>3.6204803124992004</c:v>
                </c:pt>
                <c:pt idx="16941">
                  <c:v>3.6206749999999999</c:v>
                </c:pt>
                <c:pt idx="16942">
                  <c:v>3.6210884375007995</c:v>
                </c:pt>
                <c:pt idx="16943">
                  <c:v>3.6215909375007995</c:v>
                </c:pt>
                <c:pt idx="16944">
                  <c:v>3.6221081250016005</c:v>
                </c:pt>
                <c:pt idx="16945">
                  <c:v>3.6226565624992006</c:v>
                </c:pt>
                <c:pt idx="16946">
                  <c:v>3.6230553124992007</c:v>
                </c:pt>
                <c:pt idx="16947">
                  <c:v>3.6235056250016004</c:v>
                </c:pt>
                <c:pt idx="16948">
                  <c:v>3.6239587499999999</c:v>
                </c:pt>
                <c:pt idx="16949">
                  <c:v>3.6244062499999998</c:v>
                </c:pt>
                <c:pt idx="16950">
                  <c:v>3.6248621875007996</c:v>
                </c:pt>
                <c:pt idx="16951">
                  <c:v>3.6253240624992005</c:v>
                </c:pt>
                <c:pt idx="16952">
                  <c:v>3.6257993750016007</c:v>
                </c:pt>
                <c:pt idx="16953">
                  <c:v>3.62622125</c:v>
                </c:pt>
                <c:pt idx="16954">
                  <c:v>3.6266643750016008</c:v>
                </c:pt>
                <c:pt idx="16955">
                  <c:v>3.6270206250016006</c:v>
                </c:pt>
                <c:pt idx="16956">
                  <c:v>3.6273615624992006</c:v>
                </c:pt>
                <c:pt idx="16957">
                  <c:v>3.6277275000000002</c:v>
                </c:pt>
                <c:pt idx="16958">
                  <c:v>3.6280749999999999</c:v>
                </c:pt>
                <c:pt idx="16959">
                  <c:v>3.6284524999999999</c:v>
                </c:pt>
                <c:pt idx="16960">
                  <c:v>3.6279650000000001</c:v>
                </c:pt>
                <c:pt idx="16961">
                  <c:v>3.6274890624992007</c:v>
                </c:pt>
                <c:pt idx="16962">
                  <c:v>3.6269931250016008</c:v>
                </c:pt>
                <c:pt idx="16963">
                  <c:v>3.6266468750016005</c:v>
                </c:pt>
                <c:pt idx="16964">
                  <c:v>3.62631375</c:v>
                </c:pt>
                <c:pt idx="16965">
                  <c:v>3.6259353124992004</c:v>
                </c:pt>
                <c:pt idx="16966">
                  <c:v>3.6253115624992005</c:v>
                </c:pt>
                <c:pt idx="16967">
                  <c:v>3.6248465624992003</c:v>
                </c:pt>
                <c:pt idx="16968">
                  <c:v>3.6247765624992003</c:v>
                </c:pt>
                <c:pt idx="16969">
                  <c:v>3.6243834375007995</c:v>
                </c:pt>
                <c:pt idx="16970">
                  <c:v>3.6240565624992005</c:v>
                </c:pt>
                <c:pt idx="16971">
                  <c:v>3.6235909375007993</c:v>
                </c:pt>
                <c:pt idx="16972">
                  <c:v>3.6232356250016005</c:v>
                </c:pt>
                <c:pt idx="16973">
                  <c:v>3.6226287500000001</c:v>
                </c:pt>
                <c:pt idx="16974">
                  <c:v>3.6222546875007997</c:v>
                </c:pt>
                <c:pt idx="16975">
                  <c:v>3.6219009375007993</c:v>
                </c:pt>
                <c:pt idx="16976">
                  <c:v>3.6215503124992003</c:v>
                </c:pt>
                <c:pt idx="16977">
                  <c:v>3.6211281250016008</c:v>
                </c:pt>
                <c:pt idx="16978">
                  <c:v>3.6207856250016004</c:v>
                </c:pt>
                <c:pt idx="16979">
                  <c:v>3.6203699999999999</c:v>
                </c:pt>
                <c:pt idx="16980">
                  <c:v>3.6200496875007997</c:v>
                </c:pt>
                <c:pt idx="16981">
                  <c:v>3.6195190624992004</c:v>
                </c:pt>
                <c:pt idx="16982">
                  <c:v>3.6189784375007994</c:v>
                </c:pt>
                <c:pt idx="16983">
                  <c:v>3.6184081250016007</c:v>
                </c:pt>
                <c:pt idx="16984">
                  <c:v>3.6179821875007994</c:v>
                </c:pt>
                <c:pt idx="16985">
                  <c:v>3.6175059375007996</c:v>
                </c:pt>
                <c:pt idx="16986">
                  <c:v>3.6178884375007994</c:v>
                </c:pt>
                <c:pt idx="16987">
                  <c:v>3.6182181250016008</c:v>
                </c:pt>
                <c:pt idx="16988">
                  <c:v>3.6187284375007995</c:v>
                </c:pt>
                <c:pt idx="16989">
                  <c:v>3.6190818750016005</c:v>
                </c:pt>
                <c:pt idx="16990">
                  <c:v>3.6195068750016004</c:v>
                </c:pt>
                <c:pt idx="16991">
                  <c:v>3.6198990624992007</c:v>
                </c:pt>
                <c:pt idx="16992">
                  <c:v>3.6203268750016004</c:v>
                </c:pt>
                <c:pt idx="16993">
                  <c:v>3.6207271875007994</c:v>
                </c:pt>
                <c:pt idx="16994">
                  <c:v>3.6211587500000002</c:v>
                </c:pt>
                <c:pt idx="16995">
                  <c:v>3.6215584375007994</c:v>
                </c:pt>
                <c:pt idx="16996">
                  <c:v>3.6219234375007994</c:v>
                </c:pt>
                <c:pt idx="16997">
                  <c:v>3.6223146875007997</c:v>
                </c:pt>
                <c:pt idx="16998">
                  <c:v>3.6226403124992004</c:v>
                </c:pt>
                <c:pt idx="16999">
                  <c:v>3.6230309375007996</c:v>
                </c:pt>
                <c:pt idx="17000">
                  <c:v>3.6234171875007997</c:v>
                </c:pt>
                <c:pt idx="17001">
                  <c:v>3.6238678124992005</c:v>
                </c:pt>
                <c:pt idx="17002">
                  <c:v>3.6242281250016006</c:v>
                </c:pt>
                <c:pt idx="17003">
                  <c:v>3.6245803124992007</c:v>
                </c:pt>
                <c:pt idx="17004">
                  <c:v>3.6249181250016007</c:v>
                </c:pt>
                <c:pt idx="17005">
                  <c:v>3.6252521875007995</c:v>
                </c:pt>
                <c:pt idx="17006">
                  <c:v>3.6255975</c:v>
                </c:pt>
                <c:pt idx="17007">
                  <c:v>3.6259646875007996</c:v>
                </c:pt>
                <c:pt idx="17008">
                  <c:v>3.6262887500000001</c:v>
                </c:pt>
                <c:pt idx="17009">
                  <c:v>3.6266337499999999</c:v>
                </c:pt>
                <c:pt idx="17010">
                  <c:v>3.6261062499999999</c:v>
                </c:pt>
                <c:pt idx="17011">
                  <c:v>3.6256162500000002</c:v>
                </c:pt>
                <c:pt idx="17012">
                  <c:v>3.6251240624992005</c:v>
                </c:pt>
                <c:pt idx="17013">
                  <c:v>3.6247059375007993</c:v>
                </c:pt>
                <c:pt idx="17014">
                  <c:v>3.624285</c:v>
                </c:pt>
                <c:pt idx="17015">
                  <c:v>3.6240621875007997</c:v>
                </c:pt>
                <c:pt idx="17016">
                  <c:v>3.6244450000000001</c:v>
                </c:pt>
                <c:pt idx="17017">
                  <c:v>3.6248018750016007</c:v>
                </c:pt>
                <c:pt idx="17018">
                  <c:v>3.6244703124992004</c:v>
                </c:pt>
                <c:pt idx="17019">
                  <c:v>3.6248168750016005</c:v>
                </c:pt>
                <c:pt idx="17020">
                  <c:v>3.6252437500000001</c:v>
                </c:pt>
                <c:pt idx="17021">
                  <c:v>3.6255746875007997</c:v>
                </c:pt>
                <c:pt idx="17022">
                  <c:v>3.6256599999999999</c:v>
                </c:pt>
                <c:pt idx="17023">
                  <c:v>3.6255056250016007</c:v>
                </c:pt>
                <c:pt idx="17024">
                  <c:v>3.6250803124992004</c:v>
                </c:pt>
                <c:pt idx="17025">
                  <c:v>3.6244406250016006</c:v>
                </c:pt>
                <c:pt idx="17026">
                  <c:v>3.6239293750016004</c:v>
                </c:pt>
                <c:pt idx="17027">
                  <c:v>3.6233440624992004</c:v>
                </c:pt>
                <c:pt idx="17028">
                  <c:v>3.6227299999999998</c:v>
                </c:pt>
                <c:pt idx="17029">
                  <c:v>3.6221278124992007</c:v>
                </c:pt>
                <c:pt idx="17030">
                  <c:v>3.6215021875007993</c:v>
                </c:pt>
                <c:pt idx="17031">
                  <c:v>3.6208740624992006</c:v>
                </c:pt>
                <c:pt idx="17032">
                  <c:v>3.6203912499999999</c:v>
                </c:pt>
                <c:pt idx="17033">
                  <c:v>3.6198734375007997</c:v>
                </c:pt>
                <c:pt idx="17034">
                  <c:v>3.6194903124992006</c:v>
                </c:pt>
                <c:pt idx="17035">
                  <c:v>3.6194203124992006</c:v>
                </c:pt>
                <c:pt idx="17036">
                  <c:v>3.6197881250016004</c:v>
                </c:pt>
                <c:pt idx="17037">
                  <c:v>3.6201281250016004</c:v>
                </c:pt>
                <c:pt idx="17038">
                  <c:v>3.620485</c:v>
                </c:pt>
                <c:pt idx="17039">
                  <c:v>3.6208437500000001</c:v>
                </c:pt>
                <c:pt idx="17040">
                  <c:v>3.6213465624992005</c:v>
                </c:pt>
                <c:pt idx="17041">
                  <c:v>3.6217840624992004</c:v>
                </c:pt>
                <c:pt idx="17042">
                  <c:v>3.6221899999999998</c:v>
                </c:pt>
                <c:pt idx="17043">
                  <c:v>3.6225849999999999</c:v>
                </c:pt>
                <c:pt idx="17044">
                  <c:v>3.6229346875007993</c:v>
                </c:pt>
                <c:pt idx="17045">
                  <c:v>3.6232834375007994</c:v>
                </c:pt>
                <c:pt idx="17046">
                  <c:v>3.6236431250016006</c:v>
                </c:pt>
                <c:pt idx="17047">
                  <c:v>3.6241175000000001</c:v>
                </c:pt>
                <c:pt idx="17048">
                  <c:v>3.6245699999999998</c:v>
                </c:pt>
                <c:pt idx="17049">
                  <c:v>3.6249081250016006</c:v>
                </c:pt>
                <c:pt idx="17050">
                  <c:v>3.6249284375007993</c:v>
                </c:pt>
                <c:pt idx="17051">
                  <c:v>3.6250009375007997</c:v>
                </c:pt>
                <c:pt idx="17052">
                  <c:v>3.6253403124992003</c:v>
                </c:pt>
                <c:pt idx="17053">
                  <c:v>3.6257778124992006</c:v>
                </c:pt>
                <c:pt idx="17054">
                  <c:v>3.6261478124992004</c:v>
                </c:pt>
                <c:pt idx="17055">
                  <c:v>3.6264806250016006</c:v>
                </c:pt>
                <c:pt idx="17056">
                  <c:v>3.6268712500000002</c:v>
                </c:pt>
                <c:pt idx="17057">
                  <c:v>3.6273131250016006</c:v>
                </c:pt>
                <c:pt idx="17058">
                  <c:v>3.6276959375007993</c:v>
                </c:pt>
                <c:pt idx="17059">
                  <c:v>3.6280346875007994</c:v>
                </c:pt>
                <c:pt idx="17060">
                  <c:v>3.6279278124992005</c:v>
                </c:pt>
                <c:pt idx="17061">
                  <c:v>3.6275056250016005</c:v>
                </c:pt>
                <c:pt idx="17062">
                  <c:v>3.6270671875007996</c:v>
                </c:pt>
                <c:pt idx="17063">
                  <c:v>3.62668875</c:v>
                </c:pt>
                <c:pt idx="17064">
                  <c:v>3.6262487499999998</c:v>
                </c:pt>
                <c:pt idx="17065">
                  <c:v>3.6257171875007996</c:v>
                </c:pt>
                <c:pt idx="17066">
                  <c:v>3.6252265624992006</c:v>
                </c:pt>
                <c:pt idx="17067">
                  <c:v>3.6247362500000002</c:v>
                </c:pt>
                <c:pt idx="17068">
                  <c:v>3.6240562500000002</c:v>
                </c:pt>
                <c:pt idx="17069">
                  <c:v>3.6236865624992003</c:v>
                </c:pt>
                <c:pt idx="17070">
                  <c:v>3.6232996875007997</c:v>
                </c:pt>
                <c:pt idx="17071">
                  <c:v>3.6229768750016005</c:v>
                </c:pt>
                <c:pt idx="17072">
                  <c:v>3.6224387500000002</c:v>
                </c:pt>
                <c:pt idx="17073">
                  <c:v>3.6219256250016008</c:v>
                </c:pt>
                <c:pt idx="17074">
                  <c:v>3.6215531250016006</c:v>
                </c:pt>
                <c:pt idx="17075">
                  <c:v>3.6212256250016006</c:v>
                </c:pt>
                <c:pt idx="17076">
                  <c:v>3.6216778124992004</c:v>
                </c:pt>
                <c:pt idx="17077">
                  <c:v>3.6220331250016007</c:v>
                </c:pt>
                <c:pt idx="17078">
                  <c:v>3.6223746875007996</c:v>
                </c:pt>
                <c:pt idx="17079">
                  <c:v>3.6227356250016007</c:v>
                </c:pt>
                <c:pt idx="17080">
                  <c:v>3.6230684375007995</c:v>
                </c:pt>
                <c:pt idx="17081">
                  <c:v>3.6234134375007994</c:v>
                </c:pt>
                <c:pt idx="17082">
                  <c:v>3.6237840624992006</c:v>
                </c:pt>
                <c:pt idx="17083">
                  <c:v>3.6242515624992007</c:v>
                </c:pt>
                <c:pt idx="17084">
                  <c:v>3.62461375</c:v>
                </c:pt>
                <c:pt idx="17085">
                  <c:v>3.6249715624992005</c:v>
                </c:pt>
                <c:pt idx="17086">
                  <c:v>3.6253712500000002</c:v>
                </c:pt>
                <c:pt idx="17087">
                  <c:v>3.6249890624992007</c:v>
                </c:pt>
                <c:pt idx="17088">
                  <c:v>3.6244615624992007</c:v>
                </c:pt>
                <c:pt idx="17089">
                  <c:v>3.6241356250016006</c:v>
                </c:pt>
                <c:pt idx="17090">
                  <c:v>3.6235665624992004</c:v>
                </c:pt>
                <c:pt idx="17091">
                  <c:v>3.6231181250016005</c:v>
                </c:pt>
                <c:pt idx="17092">
                  <c:v>3.6226443750016006</c:v>
                </c:pt>
                <c:pt idx="17093">
                  <c:v>3.6221884375007996</c:v>
                </c:pt>
                <c:pt idx="17094">
                  <c:v>3.6218281250016005</c:v>
                </c:pt>
                <c:pt idx="17095">
                  <c:v>3.6222671875007997</c:v>
                </c:pt>
                <c:pt idx="17096">
                  <c:v>3.6226459375007996</c:v>
                </c:pt>
                <c:pt idx="17097">
                  <c:v>3.62303</c:v>
                </c:pt>
                <c:pt idx="17098">
                  <c:v>3.6234303124992007</c:v>
                </c:pt>
                <c:pt idx="17099">
                  <c:v>3.6239050000000002</c:v>
                </c:pt>
                <c:pt idx="17100">
                  <c:v>3.6242503124992007</c:v>
                </c:pt>
                <c:pt idx="17101">
                  <c:v>3.6246421875007995</c:v>
                </c:pt>
                <c:pt idx="17102">
                  <c:v>3.6243050000000001</c:v>
                </c:pt>
                <c:pt idx="17103">
                  <c:v>3.6239168750016004</c:v>
                </c:pt>
                <c:pt idx="17104">
                  <c:v>3.6235646875007994</c:v>
                </c:pt>
                <c:pt idx="17105">
                  <c:v>3.6230818750016005</c:v>
                </c:pt>
                <c:pt idx="17106">
                  <c:v>3.6226453124992006</c:v>
                </c:pt>
                <c:pt idx="17107">
                  <c:v>3.6222515624992004</c:v>
                </c:pt>
                <c:pt idx="17108">
                  <c:v>3.6226446875007996</c:v>
                </c:pt>
                <c:pt idx="17109">
                  <c:v>3.6230196875007996</c:v>
                </c:pt>
                <c:pt idx="17110">
                  <c:v>3.6233871875007995</c:v>
                </c:pt>
                <c:pt idx="17111">
                  <c:v>3.6238415624992006</c:v>
                </c:pt>
                <c:pt idx="17112">
                  <c:v>3.6241631250016004</c:v>
                </c:pt>
                <c:pt idx="17113">
                  <c:v>3.6245190624992003</c:v>
                </c:pt>
                <c:pt idx="17114">
                  <c:v>3.6243081250016007</c:v>
                </c:pt>
                <c:pt idx="17115">
                  <c:v>3.6239165624992005</c:v>
                </c:pt>
                <c:pt idx="17116">
                  <c:v>3.6235662500000001</c:v>
                </c:pt>
                <c:pt idx="17117">
                  <c:v>3.6232209375007995</c:v>
                </c:pt>
                <c:pt idx="17118">
                  <c:v>3.6228334375007996</c:v>
                </c:pt>
                <c:pt idx="17119">
                  <c:v>3.6225118750016008</c:v>
                </c:pt>
                <c:pt idx="17120">
                  <c:v>3.6221428124992006</c:v>
                </c:pt>
                <c:pt idx="17121">
                  <c:v>3.6221178124992006</c:v>
                </c:pt>
                <c:pt idx="17122">
                  <c:v>3.62171625</c:v>
                </c:pt>
                <c:pt idx="17123">
                  <c:v>3.6213731250016008</c:v>
                </c:pt>
                <c:pt idx="17124">
                  <c:v>3.6210121875007997</c:v>
                </c:pt>
                <c:pt idx="17125">
                  <c:v>3.6205512500000001</c:v>
                </c:pt>
                <c:pt idx="17126">
                  <c:v>3.6201590624992006</c:v>
                </c:pt>
                <c:pt idx="17127">
                  <c:v>3.61982625</c:v>
                </c:pt>
                <c:pt idx="17128">
                  <c:v>3.6194125000000001</c:v>
                </c:pt>
                <c:pt idx="17129">
                  <c:v>3.6190059375007997</c:v>
                </c:pt>
                <c:pt idx="17130">
                  <c:v>3.6186684375007996</c:v>
                </c:pt>
                <c:pt idx="17131">
                  <c:v>3.6183421875007995</c:v>
                </c:pt>
                <c:pt idx="17132">
                  <c:v>3.6179712500000001</c:v>
                </c:pt>
                <c:pt idx="17133">
                  <c:v>3.6175837500000001</c:v>
                </c:pt>
                <c:pt idx="17134">
                  <c:v>3.6170703124992003</c:v>
                </c:pt>
                <c:pt idx="17135">
                  <c:v>3.6166037499999999</c:v>
                </c:pt>
                <c:pt idx="17136">
                  <c:v>3.6162818750016004</c:v>
                </c:pt>
                <c:pt idx="17137">
                  <c:v>3.6166149999999999</c:v>
                </c:pt>
                <c:pt idx="17138">
                  <c:v>3.6171275000000001</c:v>
                </c:pt>
                <c:pt idx="17139">
                  <c:v>3.6174909375007993</c:v>
                </c:pt>
                <c:pt idx="17140">
                  <c:v>3.6178684375007997</c:v>
                </c:pt>
                <c:pt idx="17141">
                  <c:v>3.6182018750016005</c:v>
                </c:pt>
                <c:pt idx="17142">
                  <c:v>3.6185571875007994</c:v>
                </c:pt>
                <c:pt idx="17143">
                  <c:v>3.6189228124992003</c:v>
                </c:pt>
                <c:pt idx="17144">
                  <c:v>3.6193346875007997</c:v>
                </c:pt>
                <c:pt idx="17145">
                  <c:v>3.6197581250016007</c:v>
                </c:pt>
                <c:pt idx="17146">
                  <c:v>3.6202353124992004</c:v>
                </c:pt>
                <c:pt idx="17147">
                  <c:v>3.6206037499999999</c:v>
                </c:pt>
                <c:pt idx="17148">
                  <c:v>3.6210128124992007</c:v>
                </c:pt>
                <c:pt idx="17149">
                  <c:v>3.6213481250016004</c:v>
                </c:pt>
                <c:pt idx="17150">
                  <c:v>3.6217884375007996</c:v>
                </c:pt>
                <c:pt idx="17151">
                  <c:v>3.6218878124992004</c:v>
                </c:pt>
                <c:pt idx="17152">
                  <c:v>3.6222134375007995</c:v>
                </c:pt>
                <c:pt idx="17153">
                  <c:v>3.6225665624992005</c:v>
                </c:pt>
                <c:pt idx="17154">
                  <c:v>3.622935</c:v>
                </c:pt>
                <c:pt idx="17155">
                  <c:v>3.6232553124992006</c:v>
                </c:pt>
                <c:pt idx="17156">
                  <c:v>3.6236212499999998</c:v>
                </c:pt>
                <c:pt idx="17157">
                  <c:v>3.6240028124992003</c:v>
                </c:pt>
                <c:pt idx="17158">
                  <c:v>3.6243728124992005</c:v>
                </c:pt>
                <c:pt idx="17159">
                  <c:v>3.6239387500000002</c:v>
                </c:pt>
                <c:pt idx="17160">
                  <c:v>3.6233456250016007</c:v>
                </c:pt>
                <c:pt idx="17161">
                  <c:v>3.6230237500000002</c:v>
                </c:pt>
                <c:pt idx="17162">
                  <c:v>3.6226687499999999</c:v>
                </c:pt>
                <c:pt idx="17163">
                  <c:v>3.6221746875007996</c:v>
                </c:pt>
                <c:pt idx="17164">
                  <c:v>3.6217174999999999</c:v>
                </c:pt>
                <c:pt idx="17165">
                  <c:v>3.6212825</c:v>
                </c:pt>
                <c:pt idx="17166">
                  <c:v>3.6208531250016005</c:v>
                </c:pt>
                <c:pt idx="17167">
                  <c:v>3.6204637499999999</c:v>
                </c:pt>
                <c:pt idx="17168">
                  <c:v>3.6201340624992007</c:v>
                </c:pt>
                <c:pt idx="17169">
                  <c:v>3.6196078124992006</c:v>
                </c:pt>
                <c:pt idx="17170">
                  <c:v>3.6192009375007994</c:v>
                </c:pt>
                <c:pt idx="17171">
                  <c:v>3.6192912499999998</c:v>
                </c:pt>
                <c:pt idx="17172">
                  <c:v>3.6196793750016005</c:v>
                </c:pt>
                <c:pt idx="17173">
                  <c:v>3.6192796875007995</c:v>
                </c:pt>
                <c:pt idx="17174">
                  <c:v>3.619605</c:v>
                </c:pt>
                <c:pt idx="17175">
                  <c:v>3.6199996875007994</c:v>
                </c:pt>
                <c:pt idx="17176">
                  <c:v>3.6203543750016007</c:v>
                </c:pt>
                <c:pt idx="17177">
                  <c:v>3.6208184375007995</c:v>
                </c:pt>
                <c:pt idx="17178">
                  <c:v>3.621175</c:v>
                </c:pt>
                <c:pt idx="17179">
                  <c:v>3.6215634375007997</c:v>
                </c:pt>
                <c:pt idx="17180">
                  <c:v>3.6218840624992006</c:v>
                </c:pt>
                <c:pt idx="17181">
                  <c:v>3.6222334375007996</c:v>
                </c:pt>
                <c:pt idx="17182">
                  <c:v>3.6226040624992004</c:v>
                </c:pt>
                <c:pt idx="17183">
                  <c:v>3.6222768750016008</c:v>
                </c:pt>
                <c:pt idx="17184">
                  <c:v>3.621855</c:v>
                </c:pt>
                <c:pt idx="17185">
                  <c:v>3.6215062499999999</c:v>
                </c:pt>
                <c:pt idx="17186">
                  <c:v>3.6211603124992005</c:v>
                </c:pt>
                <c:pt idx="17187">
                  <c:v>3.6207759375007993</c:v>
                </c:pt>
                <c:pt idx="17188">
                  <c:v>3.6204568750016004</c:v>
                </c:pt>
                <c:pt idx="17189">
                  <c:v>3.6207237499999998</c:v>
                </c:pt>
                <c:pt idx="17190">
                  <c:v>3.6210878124992005</c:v>
                </c:pt>
                <c:pt idx="17191">
                  <c:v>3.6215121875007994</c:v>
                </c:pt>
                <c:pt idx="17192">
                  <c:v>3.6218581250016006</c:v>
                </c:pt>
                <c:pt idx="17193">
                  <c:v>3.6222318750016007</c:v>
                </c:pt>
                <c:pt idx="17194">
                  <c:v>3.6225959375007997</c:v>
                </c:pt>
                <c:pt idx="17195">
                  <c:v>3.6229196875007994</c:v>
                </c:pt>
                <c:pt idx="17196">
                  <c:v>3.6232593750016004</c:v>
                </c:pt>
                <c:pt idx="17197">
                  <c:v>3.6236109375007994</c:v>
                </c:pt>
                <c:pt idx="17198">
                  <c:v>3.6232312499999999</c:v>
                </c:pt>
                <c:pt idx="17199">
                  <c:v>3.6228281250016008</c:v>
                </c:pt>
                <c:pt idx="17200">
                  <c:v>3.6231584375007997</c:v>
                </c:pt>
                <c:pt idx="17201">
                  <c:v>3.62352125</c:v>
                </c:pt>
                <c:pt idx="17202">
                  <c:v>3.6238621875007997</c:v>
                </c:pt>
                <c:pt idx="17203">
                  <c:v>3.6235400000000002</c:v>
                </c:pt>
                <c:pt idx="17204">
                  <c:v>3.6239465624992007</c:v>
                </c:pt>
                <c:pt idx="17205">
                  <c:v>3.6243106250016006</c:v>
                </c:pt>
                <c:pt idx="17206">
                  <c:v>3.6247331250016006</c:v>
                </c:pt>
                <c:pt idx="17207">
                  <c:v>3.6250640624992005</c:v>
                </c:pt>
                <c:pt idx="17208">
                  <c:v>3.6246462500000001</c:v>
                </c:pt>
                <c:pt idx="17209">
                  <c:v>3.6241387500000002</c:v>
                </c:pt>
                <c:pt idx="17210">
                  <c:v>3.6237990624992005</c:v>
                </c:pt>
                <c:pt idx="17211">
                  <c:v>3.6233446875007993</c:v>
                </c:pt>
                <c:pt idx="17212">
                  <c:v>3.6229443750016004</c:v>
                </c:pt>
                <c:pt idx="17213">
                  <c:v>3.6224778124992003</c:v>
                </c:pt>
                <c:pt idx="17214">
                  <c:v>3.6219821875007994</c:v>
                </c:pt>
                <c:pt idx="17215">
                  <c:v>3.6214940624992007</c:v>
                </c:pt>
                <c:pt idx="17216">
                  <c:v>3.6210681250016008</c:v>
                </c:pt>
                <c:pt idx="17217">
                  <c:v>3.6206993750016006</c:v>
                </c:pt>
                <c:pt idx="17218">
                  <c:v>3.6203703124992006</c:v>
                </c:pt>
                <c:pt idx="17219">
                  <c:v>3.6198975</c:v>
                </c:pt>
                <c:pt idx="17220">
                  <c:v>3.6202587500000001</c:v>
                </c:pt>
                <c:pt idx="17221">
                  <c:v>3.6206974999999999</c:v>
                </c:pt>
                <c:pt idx="17222">
                  <c:v>3.6210921875007993</c:v>
                </c:pt>
                <c:pt idx="17223">
                  <c:v>3.6214203124992004</c:v>
                </c:pt>
                <c:pt idx="17224">
                  <c:v>3.6209156250016008</c:v>
                </c:pt>
                <c:pt idx="17225">
                  <c:v>3.6205324999999999</c:v>
                </c:pt>
                <c:pt idx="17226">
                  <c:v>3.6200209375007995</c:v>
                </c:pt>
                <c:pt idx="17227">
                  <c:v>3.6196631250016007</c:v>
                </c:pt>
                <c:pt idx="17228">
                  <c:v>3.6192321875007996</c:v>
                </c:pt>
                <c:pt idx="17229">
                  <c:v>3.6188678124992006</c:v>
                </c:pt>
                <c:pt idx="17230">
                  <c:v>3.6192278124992003</c:v>
                </c:pt>
                <c:pt idx="17231">
                  <c:v>3.6197471875007996</c:v>
                </c:pt>
                <c:pt idx="17232">
                  <c:v>3.6201503124992005</c:v>
                </c:pt>
                <c:pt idx="17233">
                  <c:v>3.6204925000000001</c:v>
                </c:pt>
                <c:pt idx="17234">
                  <c:v>3.6208531250016005</c:v>
                </c:pt>
                <c:pt idx="17235">
                  <c:v>3.6212131250016006</c:v>
                </c:pt>
                <c:pt idx="17236">
                  <c:v>3.6215890624992007</c:v>
                </c:pt>
                <c:pt idx="17237">
                  <c:v>3.6219812500000002</c:v>
                </c:pt>
                <c:pt idx="17238">
                  <c:v>3.6223315624992005</c:v>
                </c:pt>
                <c:pt idx="17239">
                  <c:v>3.6226968750016004</c:v>
                </c:pt>
                <c:pt idx="17240">
                  <c:v>3.6223100000000001</c:v>
                </c:pt>
                <c:pt idx="17241">
                  <c:v>3.6219146875007997</c:v>
                </c:pt>
                <c:pt idx="17242">
                  <c:v>3.6215706250016004</c:v>
                </c:pt>
                <c:pt idx="17243">
                  <c:v>3.6212684375007993</c:v>
                </c:pt>
                <c:pt idx="17244">
                  <c:v>3.6209221875007995</c:v>
                </c:pt>
                <c:pt idx="17245">
                  <c:v>3.6205228124992006</c:v>
                </c:pt>
                <c:pt idx="17246">
                  <c:v>3.6201743750016004</c:v>
                </c:pt>
                <c:pt idx="17247">
                  <c:v>3.620635</c:v>
                </c:pt>
                <c:pt idx="17248">
                  <c:v>3.6211140624992004</c:v>
                </c:pt>
                <c:pt idx="17249">
                  <c:v>3.6214659375007994</c:v>
                </c:pt>
                <c:pt idx="17250">
                  <c:v>3.6218149999999998</c:v>
                </c:pt>
                <c:pt idx="17251">
                  <c:v>3.6221812500000001</c:v>
                </c:pt>
                <c:pt idx="17252">
                  <c:v>3.6225646875007995</c:v>
                </c:pt>
                <c:pt idx="17253">
                  <c:v>3.6229187500000002</c:v>
                </c:pt>
                <c:pt idx="17254">
                  <c:v>3.6232490624992004</c:v>
                </c:pt>
                <c:pt idx="17255">
                  <c:v>3.6230500000000001</c:v>
                </c:pt>
                <c:pt idx="17256">
                  <c:v>3.6225943750016008</c:v>
                </c:pt>
                <c:pt idx="17257">
                  <c:v>3.6230228124992006</c:v>
                </c:pt>
                <c:pt idx="17258">
                  <c:v>3.6234631250016007</c:v>
                </c:pt>
                <c:pt idx="17259">
                  <c:v>3.6237871875007994</c:v>
                </c:pt>
                <c:pt idx="17260">
                  <c:v>3.6241525000000001</c:v>
                </c:pt>
                <c:pt idx="17261">
                  <c:v>3.6237971875007995</c:v>
                </c:pt>
                <c:pt idx="17262">
                  <c:v>3.6234600000000001</c:v>
                </c:pt>
                <c:pt idx="17263">
                  <c:v>3.6230150000000001</c:v>
                </c:pt>
                <c:pt idx="17264">
                  <c:v>3.6224181250016008</c:v>
                </c:pt>
                <c:pt idx="17265">
                  <c:v>3.6217984375007997</c:v>
                </c:pt>
                <c:pt idx="17266">
                  <c:v>3.6211375000000001</c:v>
                </c:pt>
                <c:pt idx="17267">
                  <c:v>3.6206737499999999</c:v>
                </c:pt>
                <c:pt idx="17268">
                  <c:v>3.6203156250016004</c:v>
                </c:pt>
                <c:pt idx="17269">
                  <c:v>3.6199203124992003</c:v>
                </c:pt>
                <c:pt idx="17270">
                  <c:v>3.6195103124992003</c:v>
                </c:pt>
                <c:pt idx="17271">
                  <c:v>3.6199362499999999</c:v>
                </c:pt>
                <c:pt idx="17272">
                  <c:v>3.6204384375007996</c:v>
                </c:pt>
                <c:pt idx="17273">
                  <c:v>3.6209587499999998</c:v>
                </c:pt>
                <c:pt idx="17274">
                  <c:v>3.6213334375007995</c:v>
                </c:pt>
                <c:pt idx="17275">
                  <c:v>3.6210340624992003</c:v>
                </c:pt>
                <c:pt idx="17276">
                  <c:v>3.6212840624992007</c:v>
                </c:pt>
                <c:pt idx="17277">
                  <c:v>3.6216090624992003</c:v>
                </c:pt>
                <c:pt idx="17278">
                  <c:v>3.6220037500000002</c:v>
                </c:pt>
                <c:pt idx="17279">
                  <c:v>3.6225153124992007</c:v>
                </c:pt>
                <c:pt idx="17280">
                  <c:v>3.6229393750016006</c:v>
                </c:pt>
                <c:pt idx="17281">
                  <c:v>3.6233996875007994</c:v>
                </c:pt>
                <c:pt idx="17282">
                  <c:v>3.6237803124992003</c:v>
                </c:pt>
                <c:pt idx="17283">
                  <c:v>3.6241081250016007</c:v>
                </c:pt>
                <c:pt idx="17284">
                  <c:v>3.6244646875007995</c:v>
                </c:pt>
                <c:pt idx="17285">
                  <c:v>3.6248337500000001</c:v>
                </c:pt>
                <c:pt idx="17286">
                  <c:v>3.6244865624992006</c:v>
                </c:pt>
                <c:pt idx="17287">
                  <c:v>3.6241021875007995</c:v>
                </c:pt>
                <c:pt idx="17288">
                  <c:v>3.6237003124992007</c:v>
                </c:pt>
                <c:pt idx="17289">
                  <c:v>3.6231803124992004</c:v>
                </c:pt>
                <c:pt idx="17290">
                  <c:v>3.6228478124992005</c:v>
                </c:pt>
                <c:pt idx="17291">
                  <c:v>3.6225040624992006</c:v>
                </c:pt>
                <c:pt idx="17292">
                  <c:v>3.6219000000000001</c:v>
                </c:pt>
                <c:pt idx="17293">
                  <c:v>3.6214118750016007</c:v>
                </c:pt>
                <c:pt idx="17294">
                  <c:v>3.6210565624992004</c:v>
                </c:pt>
                <c:pt idx="17295">
                  <c:v>3.6206221875007993</c:v>
                </c:pt>
                <c:pt idx="17296">
                  <c:v>3.6202996875007996</c:v>
                </c:pt>
                <c:pt idx="17297">
                  <c:v>3.61993375</c:v>
                </c:pt>
                <c:pt idx="17298">
                  <c:v>3.6195584375007996</c:v>
                </c:pt>
                <c:pt idx="17299">
                  <c:v>3.6192343750016005</c:v>
                </c:pt>
                <c:pt idx="17300">
                  <c:v>3.6188481250016005</c:v>
                </c:pt>
                <c:pt idx="17301">
                  <c:v>3.6184843750016005</c:v>
                </c:pt>
                <c:pt idx="17302">
                  <c:v>3.6180543750016008</c:v>
                </c:pt>
                <c:pt idx="17303">
                  <c:v>3.6175099999999998</c:v>
                </c:pt>
                <c:pt idx="17304">
                  <c:v>3.6169246875007994</c:v>
                </c:pt>
                <c:pt idx="17305">
                  <c:v>3.6164609375007997</c:v>
                </c:pt>
                <c:pt idx="17306">
                  <c:v>3.6159724999999998</c:v>
                </c:pt>
                <c:pt idx="17307">
                  <c:v>3.6156309375007996</c:v>
                </c:pt>
                <c:pt idx="17308">
                  <c:v>3.6153106250016007</c:v>
                </c:pt>
                <c:pt idx="17309">
                  <c:v>3.615685</c:v>
                </c:pt>
                <c:pt idx="17310">
                  <c:v>3.6161040624992005</c:v>
                </c:pt>
                <c:pt idx="17311">
                  <c:v>3.6164637499999999</c:v>
                </c:pt>
                <c:pt idx="17312">
                  <c:v>3.6169015624992005</c:v>
                </c:pt>
                <c:pt idx="17313">
                  <c:v>3.6172671875007993</c:v>
                </c:pt>
                <c:pt idx="17314">
                  <c:v>3.6176165624992005</c:v>
                </c:pt>
                <c:pt idx="17315">
                  <c:v>3.6179421875007995</c:v>
                </c:pt>
                <c:pt idx="17316">
                  <c:v>3.6183618750016007</c:v>
                </c:pt>
                <c:pt idx="17317">
                  <c:v>3.6187821875007997</c:v>
                </c:pt>
                <c:pt idx="17318">
                  <c:v>3.6191240624992007</c:v>
                </c:pt>
                <c:pt idx="17319">
                  <c:v>3.6195371875007996</c:v>
                </c:pt>
                <c:pt idx="17320">
                  <c:v>3.6199681250016007</c:v>
                </c:pt>
                <c:pt idx="17321">
                  <c:v>3.6203165624992004</c:v>
                </c:pt>
                <c:pt idx="17322">
                  <c:v>3.6206925000000001</c:v>
                </c:pt>
                <c:pt idx="17323">
                  <c:v>3.6204631250016006</c:v>
                </c:pt>
                <c:pt idx="17324">
                  <c:v>3.6208018750016007</c:v>
                </c:pt>
                <c:pt idx="17325">
                  <c:v>3.6204690624992004</c:v>
                </c:pt>
                <c:pt idx="17326">
                  <c:v>3.6200934375007994</c:v>
                </c:pt>
                <c:pt idx="17327">
                  <c:v>3.6196893750016006</c:v>
                </c:pt>
                <c:pt idx="17328">
                  <c:v>3.6193553124992004</c:v>
                </c:pt>
                <c:pt idx="17329">
                  <c:v>3.6187553124992005</c:v>
                </c:pt>
                <c:pt idx="17330">
                  <c:v>3.6181906250016005</c:v>
                </c:pt>
                <c:pt idx="17331">
                  <c:v>3.6177424999999999</c:v>
                </c:pt>
                <c:pt idx="17332">
                  <c:v>3.6173518750016007</c:v>
                </c:pt>
                <c:pt idx="17333">
                  <c:v>3.6176887500000001</c:v>
                </c:pt>
                <c:pt idx="17334">
                  <c:v>3.6180790624992003</c:v>
                </c:pt>
                <c:pt idx="17335">
                  <c:v>3.6184490624992005</c:v>
                </c:pt>
                <c:pt idx="17336">
                  <c:v>3.6187978124992006</c:v>
                </c:pt>
                <c:pt idx="17337">
                  <c:v>3.6191599999999999</c:v>
                </c:pt>
                <c:pt idx="17338">
                  <c:v>3.6196159375007997</c:v>
                </c:pt>
                <c:pt idx="17339">
                  <c:v>3.6200100000000002</c:v>
                </c:pt>
                <c:pt idx="17340">
                  <c:v>3.6198718750016008</c:v>
                </c:pt>
                <c:pt idx="17341">
                  <c:v>3.6194934375007994</c:v>
                </c:pt>
                <c:pt idx="17342">
                  <c:v>3.6190843750016004</c:v>
                </c:pt>
                <c:pt idx="17343">
                  <c:v>3.6185624999999999</c:v>
                </c:pt>
                <c:pt idx="17344">
                  <c:v>3.6179078124992006</c:v>
                </c:pt>
                <c:pt idx="17345">
                  <c:v>3.6174493750016006</c:v>
                </c:pt>
                <c:pt idx="17346">
                  <c:v>3.6169859375007993</c:v>
                </c:pt>
                <c:pt idx="17347">
                  <c:v>3.6165493750016005</c:v>
                </c:pt>
                <c:pt idx="17348">
                  <c:v>3.6160571875007994</c:v>
                </c:pt>
                <c:pt idx="17349">
                  <c:v>3.6156174999999999</c:v>
                </c:pt>
                <c:pt idx="17350">
                  <c:v>3.6151265624992006</c:v>
                </c:pt>
                <c:pt idx="17351">
                  <c:v>3.6146896875007997</c:v>
                </c:pt>
                <c:pt idx="17352">
                  <c:v>3.6143337500000001</c:v>
                </c:pt>
                <c:pt idx="17353">
                  <c:v>3.61398625</c:v>
                </c:pt>
                <c:pt idx="17354">
                  <c:v>3.6134543750016004</c:v>
                </c:pt>
                <c:pt idx="17355">
                  <c:v>3.6130593750016007</c:v>
                </c:pt>
                <c:pt idx="17356">
                  <c:v>3.6124334375007994</c:v>
                </c:pt>
                <c:pt idx="17357">
                  <c:v>3.6106428124992007</c:v>
                </c:pt>
                <c:pt idx="17358">
                  <c:v>3.6083265624992005</c:v>
                </c:pt>
                <c:pt idx="17359">
                  <c:v>3.6057203124992006</c:v>
                </c:pt>
                <c:pt idx="17360">
                  <c:v>3.6027415624992005</c:v>
                </c:pt>
                <c:pt idx="17361">
                  <c:v>3.5994659375007996</c:v>
                </c:pt>
                <c:pt idx="17362">
                  <c:v>3.5958756250016006</c:v>
                </c:pt>
                <c:pt idx="17363">
                  <c:v>3.5921706250016006</c:v>
                </c:pt>
                <c:pt idx="17364">
                  <c:v>3.5880428124992005</c:v>
                </c:pt>
                <c:pt idx="17365">
                  <c:v>3.5787846875007996</c:v>
                </c:pt>
                <c:pt idx="17366">
                  <c:v>3.5687128124992005</c:v>
                </c:pt>
                <c:pt idx="17367">
                  <c:v>3.5593984375007994</c:v>
                </c:pt>
                <c:pt idx="17368">
                  <c:v>3.5503940624992003</c:v>
                </c:pt>
                <c:pt idx="17369">
                  <c:v>3.5414865624992005</c:v>
                </c:pt>
                <c:pt idx="17370">
                  <c:v>3.5327787499999999</c:v>
                </c:pt>
                <c:pt idx="17371">
                  <c:v>3.5242293750016001</c:v>
                </c:pt>
                <c:pt idx="17372">
                  <c:v>3.5158887499999998</c:v>
                </c:pt>
                <c:pt idx="17373">
                  <c:v>3.5076190624992005</c:v>
                </c:pt>
                <c:pt idx="17374">
                  <c:v>3.4997175</c:v>
                </c:pt>
                <c:pt idx="17375">
                  <c:v>3.4969065624992006</c:v>
                </c:pt>
                <c:pt idx="17376">
                  <c:v>3.4953681250016002</c:v>
                </c:pt>
                <c:pt idx="17377">
                  <c:v>3.4942134375007998</c:v>
                </c:pt>
                <c:pt idx="17378">
                  <c:v>3.4932718750016001</c:v>
                </c:pt>
                <c:pt idx="17379">
                  <c:v>3.4925106250016</c:v>
                </c:pt>
                <c:pt idx="17380">
                  <c:v>3.49191875</c:v>
                </c:pt>
                <c:pt idx="17381">
                  <c:v>3.4914256250016003</c:v>
                </c:pt>
                <c:pt idx="17382">
                  <c:v>3.4909434375007997</c:v>
                </c:pt>
                <c:pt idx="17383">
                  <c:v>3.4906003124992</c:v>
                </c:pt>
                <c:pt idx="17384">
                  <c:v>3.4902462500000002</c:v>
                </c:pt>
                <c:pt idx="17385">
                  <c:v>3.4899206250016004</c:v>
                </c:pt>
                <c:pt idx="17386">
                  <c:v>3.4894837500000002</c:v>
                </c:pt>
                <c:pt idx="17387">
                  <c:v>3.4891581250016004</c:v>
                </c:pt>
                <c:pt idx="17388">
                  <c:v>3.48880875</c:v>
                </c:pt>
                <c:pt idx="17389">
                  <c:v>3.4884824999999999</c:v>
                </c:pt>
                <c:pt idx="17390">
                  <c:v>3.4881271875007998</c:v>
                </c:pt>
                <c:pt idx="17391">
                  <c:v>3.4877706250016001</c:v>
                </c:pt>
                <c:pt idx="17392">
                  <c:v>3.4873987500000001</c:v>
                </c:pt>
                <c:pt idx="17393">
                  <c:v>3.4870696875007998</c:v>
                </c:pt>
                <c:pt idx="17394">
                  <c:v>3.4867031250016001</c:v>
                </c:pt>
                <c:pt idx="17395">
                  <c:v>3.4864731250016003</c:v>
                </c:pt>
                <c:pt idx="17396">
                  <c:v>3.4861171875007999</c:v>
                </c:pt>
                <c:pt idx="17397">
                  <c:v>3.4859468750016003</c:v>
                </c:pt>
                <c:pt idx="17398">
                  <c:v>3.4862000000000002</c:v>
                </c:pt>
                <c:pt idx="17399">
                  <c:v>3.4862990624992003</c:v>
                </c:pt>
                <c:pt idx="17400">
                  <c:v>3.4866487500000001</c:v>
                </c:pt>
                <c:pt idx="17401">
                  <c:v>3.4870434375007999</c:v>
                </c:pt>
                <c:pt idx="17402">
                  <c:v>3.48739</c:v>
                </c:pt>
                <c:pt idx="17403">
                  <c:v>3.4877218750016001</c:v>
                </c:pt>
                <c:pt idx="17404">
                  <c:v>3.4880624999999998</c:v>
                </c:pt>
                <c:pt idx="17405">
                  <c:v>3.4876196875007999</c:v>
                </c:pt>
                <c:pt idx="17406">
                  <c:v>3.4872828124991999</c:v>
                </c:pt>
                <c:pt idx="17407">
                  <c:v>3.4869124999999999</c:v>
                </c:pt>
                <c:pt idx="17408">
                  <c:v>3.4865815624992003</c:v>
                </c:pt>
                <c:pt idx="17409">
                  <c:v>3.4868678124992001</c:v>
                </c:pt>
                <c:pt idx="17410">
                  <c:v>3.4867578124992002</c:v>
                </c:pt>
                <c:pt idx="17411">
                  <c:v>3.4866006250016004</c:v>
                </c:pt>
                <c:pt idx="17412">
                  <c:v>3.4868940624992</c:v>
                </c:pt>
                <c:pt idx="17413">
                  <c:v>3.4865690624992003</c:v>
                </c:pt>
                <c:pt idx="17414">
                  <c:v>3.4863437500000001</c:v>
                </c:pt>
                <c:pt idx="17415">
                  <c:v>3.48597</c:v>
                </c:pt>
                <c:pt idx="17416">
                  <c:v>3.4856309375008001</c:v>
                </c:pt>
                <c:pt idx="17417">
                  <c:v>3.4851965624992003</c:v>
                </c:pt>
                <c:pt idx="17418">
                  <c:v>3.4848715624992002</c:v>
                </c:pt>
                <c:pt idx="17419">
                  <c:v>3.4852378124992001</c:v>
                </c:pt>
                <c:pt idx="17420">
                  <c:v>3.4856834375007999</c:v>
                </c:pt>
                <c:pt idx="17421">
                  <c:v>3.4860281250016003</c:v>
                </c:pt>
                <c:pt idx="17422">
                  <c:v>3.4864615624991999</c:v>
                </c:pt>
                <c:pt idx="17423">
                  <c:v>3.4869500000000002</c:v>
                </c:pt>
                <c:pt idx="17424">
                  <c:v>3.48731875</c:v>
                </c:pt>
                <c:pt idx="17425">
                  <c:v>3.4877025000000001</c:v>
                </c:pt>
                <c:pt idx="17426">
                  <c:v>3.4881387500000001</c:v>
                </c:pt>
                <c:pt idx="17427">
                  <c:v>3.4885581250016</c:v>
                </c:pt>
                <c:pt idx="17428">
                  <c:v>3.4888890624991999</c:v>
                </c:pt>
                <c:pt idx="17429">
                  <c:v>3.4892881250016003</c:v>
                </c:pt>
                <c:pt idx="17430">
                  <c:v>3.4896096875008</c:v>
                </c:pt>
                <c:pt idx="17431">
                  <c:v>3.4899571875007998</c:v>
                </c:pt>
                <c:pt idx="17432">
                  <c:v>3.4904018750016004</c:v>
                </c:pt>
                <c:pt idx="17433">
                  <c:v>3.4907612499999998</c:v>
                </c:pt>
                <c:pt idx="17434">
                  <c:v>3.4911421875007997</c:v>
                </c:pt>
                <c:pt idx="17435">
                  <c:v>3.4907146875007999</c:v>
                </c:pt>
                <c:pt idx="17436">
                  <c:v>3.4903643750016</c:v>
                </c:pt>
                <c:pt idx="17437">
                  <c:v>3.4898734375007998</c:v>
                </c:pt>
                <c:pt idx="17438">
                  <c:v>3.4892818750016001</c:v>
                </c:pt>
                <c:pt idx="17439">
                  <c:v>3.4887625</c:v>
                </c:pt>
                <c:pt idx="17440">
                  <c:v>3.4882296875007999</c:v>
                </c:pt>
                <c:pt idx="17441">
                  <c:v>3.4876709375007997</c:v>
                </c:pt>
                <c:pt idx="17442">
                  <c:v>3.4871565624992003</c:v>
                </c:pt>
                <c:pt idx="17443">
                  <c:v>3.4865962499999998</c:v>
                </c:pt>
                <c:pt idx="17444">
                  <c:v>3.4860862500000001</c:v>
                </c:pt>
                <c:pt idx="17445">
                  <c:v>3.4857556250016</c:v>
                </c:pt>
                <c:pt idx="17446">
                  <c:v>3.4853146875008001</c:v>
                </c:pt>
                <c:pt idx="17447">
                  <c:v>3.48566625</c:v>
                </c:pt>
                <c:pt idx="17448">
                  <c:v>3.4859565624991999</c:v>
                </c:pt>
                <c:pt idx="17449">
                  <c:v>3.4863790624991999</c:v>
                </c:pt>
                <c:pt idx="17450">
                  <c:v>3.48675625</c:v>
                </c:pt>
                <c:pt idx="17451">
                  <c:v>3.4870909375007999</c:v>
                </c:pt>
                <c:pt idx="17452">
                  <c:v>3.4874859375008</c:v>
                </c:pt>
                <c:pt idx="17453">
                  <c:v>3.4878499999999999</c:v>
                </c:pt>
                <c:pt idx="17454">
                  <c:v>3.4883034375007997</c:v>
                </c:pt>
                <c:pt idx="17455">
                  <c:v>3.4887056250016002</c:v>
                </c:pt>
                <c:pt idx="17456">
                  <c:v>3.4891928124992</c:v>
                </c:pt>
                <c:pt idx="17457">
                  <c:v>3.4896381250016</c:v>
                </c:pt>
                <c:pt idx="17458">
                  <c:v>3.4899603124992002</c:v>
                </c:pt>
                <c:pt idx="17459">
                  <c:v>3.4903</c:v>
                </c:pt>
                <c:pt idx="17460">
                  <c:v>3.4898684375008</c:v>
                </c:pt>
                <c:pt idx="17461">
                  <c:v>3.4895309375007999</c:v>
                </c:pt>
                <c:pt idx="17462">
                  <c:v>3.4889521875008001</c:v>
                </c:pt>
                <c:pt idx="17463">
                  <c:v>3.4883134375007998</c:v>
                </c:pt>
                <c:pt idx="17464">
                  <c:v>3.4879525</c:v>
                </c:pt>
                <c:pt idx="17465">
                  <c:v>3.4876090624992</c:v>
                </c:pt>
                <c:pt idx="17466">
                  <c:v>3.4870803124992</c:v>
                </c:pt>
                <c:pt idx="17467">
                  <c:v>3.4866496875007997</c:v>
                </c:pt>
                <c:pt idx="17468">
                  <c:v>3.4868112500000001</c:v>
                </c:pt>
                <c:pt idx="17469">
                  <c:v>3.4871546875007997</c:v>
                </c:pt>
                <c:pt idx="17470">
                  <c:v>3.4875009375007999</c:v>
                </c:pt>
                <c:pt idx="17471">
                  <c:v>3.4879684375008</c:v>
                </c:pt>
                <c:pt idx="17472">
                  <c:v>3.4883015624992</c:v>
                </c:pt>
                <c:pt idx="17473">
                  <c:v>3.4887146875007997</c:v>
                </c:pt>
                <c:pt idx="17474">
                  <c:v>3.4891256250016003</c:v>
                </c:pt>
                <c:pt idx="17475">
                  <c:v>3.4895509375008</c:v>
                </c:pt>
                <c:pt idx="17476">
                  <c:v>3.4900796875008</c:v>
                </c:pt>
                <c:pt idx="17477">
                  <c:v>3.4906028124991999</c:v>
                </c:pt>
                <c:pt idx="17478">
                  <c:v>3.4910390624992003</c:v>
                </c:pt>
                <c:pt idx="17479">
                  <c:v>3.4914681250016</c:v>
                </c:pt>
                <c:pt idx="17480">
                  <c:v>3.4918650000000002</c:v>
                </c:pt>
                <c:pt idx="17481">
                  <c:v>3.4922093750016003</c:v>
                </c:pt>
                <c:pt idx="17482">
                  <c:v>3.4927346875007999</c:v>
                </c:pt>
                <c:pt idx="17483">
                  <c:v>3.49316125</c:v>
                </c:pt>
                <c:pt idx="17484">
                  <c:v>3.4936353124992001</c:v>
                </c:pt>
                <c:pt idx="17485">
                  <c:v>3.4940146875007998</c:v>
                </c:pt>
                <c:pt idx="17486">
                  <c:v>3.4944596875007998</c:v>
                </c:pt>
                <c:pt idx="17487">
                  <c:v>3.4948524999999999</c:v>
                </c:pt>
                <c:pt idx="17488">
                  <c:v>3.4945209375007997</c:v>
                </c:pt>
                <c:pt idx="17489">
                  <c:v>3.4949618750016</c:v>
                </c:pt>
                <c:pt idx="17490">
                  <c:v>3.4954312500000002</c:v>
                </c:pt>
                <c:pt idx="17491">
                  <c:v>3.4952356250016003</c:v>
                </c:pt>
                <c:pt idx="17492">
                  <c:v>3.4948925000000002</c:v>
                </c:pt>
                <c:pt idx="17493">
                  <c:v>3.4945131250016002</c:v>
                </c:pt>
                <c:pt idx="17494">
                  <c:v>3.4940884375008001</c:v>
                </c:pt>
                <c:pt idx="17495">
                  <c:v>3.4936018750016</c:v>
                </c:pt>
                <c:pt idx="17496">
                  <c:v>3.4930493750016001</c:v>
                </c:pt>
                <c:pt idx="17497">
                  <c:v>3.4926806250016003</c:v>
                </c:pt>
                <c:pt idx="17498">
                  <c:v>3.4923059375008001</c:v>
                </c:pt>
                <c:pt idx="17499">
                  <c:v>3.4927000000000001</c:v>
                </c:pt>
                <c:pt idx="17500">
                  <c:v>3.4931975</c:v>
                </c:pt>
                <c:pt idx="17501">
                  <c:v>3.4926593750016002</c:v>
                </c:pt>
                <c:pt idx="17502">
                  <c:v>3.4920390624992002</c:v>
                </c:pt>
                <c:pt idx="17503">
                  <c:v>3.4917153124992</c:v>
                </c:pt>
                <c:pt idx="17504">
                  <c:v>3.4913253124992001</c:v>
                </c:pt>
                <c:pt idx="17505">
                  <c:v>3.4909371875008</c:v>
                </c:pt>
                <c:pt idx="17506">
                  <c:v>3.4905265624992001</c:v>
                </c:pt>
                <c:pt idx="17507">
                  <c:v>3.4899034375008</c:v>
                </c:pt>
                <c:pt idx="17508">
                  <c:v>3.4894546875007997</c:v>
                </c:pt>
                <c:pt idx="17509">
                  <c:v>3.4890246875008</c:v>
                </c:pt>
                <c:pt idx="17510">
                  <c:v>3.4886978124992001</c:v>
                </c:pt>
                <c:pt idx="17511">
                  <c:v>3.4890459375008001</c:v>
                </c:pt>
                <c:pt idx="17512">
                  <c:v>3.4893953124992003</c:v>
                </c:pt>
                <c:pt idx="17513">
                  <c:v>3.4897293750016001</c:v>
                </c:pt>
                <c:pt idx="17514">
                  <c:v>3.4900600000000002</c:v>
                </c:pt>
                <c:pt idx="17515">
                  <c:v>3.4905349999999999</c:v>
                </c:pt>
                <c:pt idx="17516">
                  <c:v>3.4908771875008</c:v>
                </c:pt>
                <c:pt idx="17517">
                  <c:v>3.4912953124991999</c:v>
                </c:pt>
                <c:pt idx="17518">
                  <c:v>3.4917006250016001</c:v>
                </c:pt>
                <c:pt idx="17519">
                  <c:v>3.4921615624992</c:v>
                </c:pt>
                <c:pt idx="17520">
                  <c:v>3.4925856250016003</c:v>
                </c:pt>
                <c:pt idx="17521">
                  <c:v>3.4929893750016001</c:v>
                </c:pt>
                <c:pt idx="17522">
                  <c:v>3.4933937500000001</c:v>
                </c:pt>
                <c:pt idx="17523">
                  <c:v>3.4937721875008001</c:v>
                </c:pt>
                <c:pt idx="17524">
                  <c:v>3.4941859375008</c:v>
                </c:pt>
                <c:pt idx="17525">
                  <c:v>3.4945565624992003</c:v>
                </c:pt>
                <c:pt idx="17526">
                  <c:v>3.4949446875007997</c:v>
                </c:pt>
                <c:pt idx="17527">
                  <c:v>3.4953381250016</c:v>
                </c:pt>
                <c:pt idx="17528">
                  <c:v>3.4949084375007997</c:v>
                </c:pt>
                <c:pt idx="17529">
                  <c:v>3.4952412499999999</c:v>
                </c:pt>
                <c:pt idx="17530">
                  <c:v>3.4948640624992002</c:v>
                </c:pt>
                <c:pt idx="17531">
                  <c:v>3.4953159375007994</c:v>
                </c:pt>
                <c:pt idx="17532">
                  <c:v>3.4957240624992005</c:v>
                </c:pt>
                <c:pt idx="17533">
                  <c:v>3.49612875</c:v>
                </c:pt>
                <c:pt idx="17534">
                  <c:v>3.496575</c:v>
                </c:pt>
                <c:pt idx="17535">
                  <c:v>3.4969634375007996</c:v>
                </c:pt>
                <c:pt idx="17536">
                  <c:v>3.4974349999999998</c:v>
                </c:pt>
                <c:pt idx="17537">
                  <c:v>3.49781875</c:v>
                </c:pt>
                <c:pt idx="17538">
                  <c:v>3.4982303124992007</c:v>
                </c:pt>
                <c:pt idx="17539">
                  <c:v>3.4985956250016002</c:v>
                </c:pt>
                <c:pt idx="17540">
                  <c:v>3.4990031250016003</c:v>
                </c:pt>
                <c:pt idx="17541">
                  <c:v>3.4993243750016001</c:v>
                </c:pt>
                <c:pt idx="17542">
                  <c:v>3.4996478124992003</c:v>
                </c:pt>
                <c:pt idx="17543">
                  <c:v>3.5000065624992005</c:v>
                </c:pt>
                <c:pt idx="17544">
                  <c:v>3.4997053124992004</c:v>
                </c:pt>
                <c:pt idx="17545">
                  <c:v>3.4993278124992004</c:v>
                </c:pt>
                <c:pt idx="17546">
                  <c:v>3.498945</c:v>
                </c:pt>
                <c:pt idx="17547">
                  <c:v>3.4993362499999998</c:v>
                </c:pt>
                <c:pt idx="17548">
                  <c:v>3.4996703124992004</c:v>
                </c:pt>
                <c:pt idx="17549">
                  <c:v>3.4995171875007993</c:v>
                </c:pt>
                <c:pt idx="17550">
                  <c:v>3.4990190624992006</c:v>
                </c:pt>
                <c:pt idx="17551">
                  <c:v>3.4986774999999999</c:v>
                </c:pt>
                <c:pt idx="17552">
                  <c:v>3.4980446875007996</c:v>
                </c:pt>
                <c:pt idx="17553">
                  <c:v>3.497655</c:v>
                </c:pt>
                <c:pt idx="17554">
                  <c:v>3.4971687500000002</c:v>
                </c:pt>
                <c:pt idx="17555">
                  <c:v>3.4967090624992005</c:v>
                </c:pt>
                <c:pt idx="17556">
                  <c:v>3.4962678124992004</c:v>
                </c:pt>
                <c:pt idx="17557">
                  <c:v>3.4957846875007994</c:v>
                </c:pt>
                <c:pt idx="17558">
                  <c:v>3.4954615624992007</c:v>
                </c:pt>
                <c:pt idx="17559">
                  <c:v>3.4949381250016001</c:v>
                </c:pt>
                <c:pt idx="17560">
                  <c:v>3.4945362499999999</c:v>
                </c:pt>
                <c:pt idx="17561">
                  <c:v>3.4945215624992003</c:v>
                </c:pt>
                <c:pt idx="17562">
                  <c:v>3.4949318750016003</c:v>
                </c:pt>
                <c:pt idx="17563">
                  <c:v>3.4953137500000002</c:v>
                </c:pt>
                <c:pt idx="17564">
                  <c:v>3.4958071875007994</c:v>
                </c:pt>
                <c:pt idx="17565">
                  <c:v>3.4961534375007997</c:v>
                </c:pt>
                <c:pt idx="17566">
                  <c:v>3.4965609375007993</c:v>
                </c:pt>
                <c:pt idx="17567">
                  <c:v>3.4969996875007996</c:v>
                </c:pt>
                <c:pt idx="17568">
                  <c:v>3.4973709375007993</c:v>
                </c:pt>
                <c:pt idx="17569">
                  <c:v>3.4978256250016</c:v>
                </c:pt>
                <c:pt idx="17570">
                  <c:v>3.4982153124992004</c:v>
                </c:pt>
                <c:pt idx="17571">
                  <c:v>3.49857</c:v>
                </c:pt>
                <c:pt idx="17572">
                  <c:v>3.4988996875007996</c:v>
                </c:pt>
                <c:pt idx="17573">
                  <c:v>3.4992684375007994</c:v>
                </c:pt>
                <c:pt idx="17574">
                  <c:v>3.4997184375007997</c:v>
                </c:pt>
                <c:pt idx="17575">
                  <c:v>3.5000503124992006</c:v>
                </c:pt>
                <c:pt idx="17576">
                  <c:v>3.5004496875007995</c:v>
                </c:pt>
                <c:pt idx="17577">
                  <c:v>3.5008940624992007</c:v>
                </c:pt>
                <c:pt idx="17578">
                  <c:v>3.5012365624992006</c:v>
                </c:pt>
                <c:pt idx="17579">
                  <c:v>3.5016631250016004</c:v>
                </c:pt>
                <c:pt idx="17580">
                  <c:v>3.5020981250016003</c:v>
                </c:pt>
                <c:pt idx="17581">
                  <c:v>3.5024396875007997</c:v>
                </c:pt>
                <c:pt idx="17582">
                  <c:v>3.5028065624992006</c:v>
                </c:pt>
                <c:pt idx="17583">
                  <c:v>3.5032090624992005</c:v>
                </c:pt>
                <c:pt idx="17584">
                  <c:v>3.5028053124992007</c:v>
                </c:pt>
                <c:pt idx="17585">
                  <c:v>3.5024381250016003</c:v>
                </c:pt>
                <c:pt idx="17586">
                  <c:v>3.5020368750016</c:v>
                </c:pt>
                <c:pt idx="17587">
                  <c:v>3.5017081250016</c:v>
                </c:pt>
                <c:pt idx="17588">
                  <c:v>3.5019253124992007</c:v>
                </c:pt>
                <c:pt idx="17589">
                  <c:v>3.5022190624992007</c:v>
                </c:pt>
                <c:pt idx="17590">
                  <c:v>3.5025793750016003</c:v>
                </c:pt>
                <c:pt idx="17591">
                  <c:v>3.5030628124992007</c:v>
                </c:pt>
                <c:pt idx="17592">
                  <c:v>3.5035684375007996</c:v>
                </c:pt>
                <c:pt idx="17593">
                  <c:v>3.5039093750016002</c:v>
                </c:pt>
                <c:pt idx="17594">
                  <c:v>3.5042315624992004</c:v>
                </c:pt>
                <c:pt idx="17595">
                  <c:v>3.5045918750016001</c:v>
                </c:pt>
                <c:pt idx="17596">
                  <c:v>3.50508</c:v>
                </c:pt>
                <c:pt idx="17597">
                  <c:v>3.5054921875007996</c:v>
                </c:pt>
                <c:pt idx="17598">
                  <c:v>3.5058737500000001</c:v>
                </c:pt>
                <c:pt idx="17599">
                  <c:v>3.5062503124992004</c:v>
                </c:pt>
                <c:pt idx="17600">
                  <c:v>3.5065871875007995</c:v>
                </c:pt>
                <c:pt idx="17601">
                  <c:v>3.5069306250016004</c:v>
                </c:pt>
                <c:pt idx="17602">
                  <c:v>3.5073331250016002</c:v>
                </c:pt>
                <c:pt idx="17603">
                  <c:v>3.5076609375007997</c:v>
                </c:pt>
                <c:pt idx="17604">
                  <c:v>3.5073303124992004</c:v>
                </c:pt>
                <c:pt idx="17605">
                  <c:v>3.5068393750016003</c:v>
                </c:pt>
                <c:pt idx="17606">
                  <c:v>3.5065078124992004</c:v>
                </c:pt>
                <c:pt idx="17607">
                  <c:v>3.5059246875007997</c:v>
                </c:pt>
                <c:pt idx="17608">
                  <c:v>3.5053896875007995</c:v>
                </c:pt>
                <c:pt idx="17609">
                  <c:v>3.5048343750016002</c:v>
                </c:pt>
                <c:pt idx="17610">
                  <c:v>3.5044215624992003</c:v>
                </c:pt>
                <c:pt idx="17611">
                  <c:v>3.5040615624992006</c:v>
                </c:pt>
                <c:pt idx="17612">
                  <c:v>3.5037321875007996</c:v>
                </c:pt>
                <c:pt idx="17613">
                  <c:v>3.5040843750016002</c:v>
                </c:pt>
                <c:pt idx="17614">
                  <c:v>3.5044678124992004</c:v>
                </c:pt>
                <c:pt idx="17615">
                  <c:v>3.5041215624992006</c:v>
                </c:pt>
                <c:pt idx="17616">
                  <c:v>3.5036987499999999</c:v>
                </c:pt>
                <c:pt idx="17617">
                  <c:v>3.5032412499999999</c:v>
                </c:pt>
                <c:pt idx="17618">
                  <c:v>3.5027881250016</c:v>
                </c:pt>
                <c:pt idx="17619">
                  <c:v>3.5023974999999998</c:v>
                </c:pt>
                <c:pt idx="17620">
                  <c:v>3.5020393750016003</c:v>
                </c:pt>
                <c:pt idx="17621">
                  <c:v>3.5015146875007996</c:v>
                </c:pt>
                <c:pt idx="17622">
                  <c:v>3.5009187499999999</c:v>
                </c:pt>
                <c:pt idx="17623">
                  <c:v>3.5004253124992006</c:v>
                </c:pt>
                <c:pt idx="17624">
                  <c:v>3.5000650000000002</c:v>
                </c:pt>
                <c:pt idx="17625">
                  <c:v>3.4996743750016002</c:v>
                </c:pt>
                <c:pt idx="17626">
                  <c:v>3.4993421875007993</c:v>
                </c:pt>
                <c:pt idx="17627">
                  <c:v>3.4989515624992005</c:v>
                </c:pt>
                <c:pt idx="17628">
                  <c:v>3.4993406250016004</c:v>
                </c:pt>
                <c:pt idx="17629">
                  <c:v>3.4997203124992007</c:v>
                </c:pt>
                <c:pt idx="17630">
                  <c:v>3.5000987499999998</c:v>
                </c:pt>
                <c:pt idx="17631">
                  <c:v>3.5005856250016003</c:v>
                </c:pt>
                <c:pt idx="17632">
                  <c:v>3.5011399999999999</c:v>
                </c:pt>
                <c:pt idx="17633">
                  <c:v>3.5015409375007995</c:v>
                </c:pt>
                <c:pt idx="17634">
                  <c:v>3.5020168750016003</c:v>
                </c:pt>
                <c:pt idx="17635">
                  <c:v>3.5025681250016003</c:v>
                </c:pt>
                <c:pt idx="17636">
                  <c:v>3.5031124999999999</c:v>
                </c:pt>
                <c:pt idx="17637">
                  <c:v>3.5035712499999998</c:v>
                </c:pt>
                <c:pt idx="17638">
                  <c:v>3.5040953124992007</c:v>
                </c:pt>
                <c:pt idx="17639">
                  <c:v>3.5045934375007994</c:v>
                </c:pt>
                <c:pt idx="17640">
                  <c:v>3.5049800000000002</c:v>
                </c:pt>
                <c:pt idx="17641">
                  <c:v>3.5054468750016001</c:v>
                </c:pt>
                <c:pt idx="17642">
                  <c:v>3.50591125</c:v>
                </c:pt>
                <c:pt idx="17643">
                  <c:v>3.5062362500000002</c:v>
                </c:pt>
                <c:pt idx="17644">
                  <c:v>3.5066028124992004</c:v>
                </c:pt>
                <c:pt idx="17645">
                  <c:v>3.5070062499999999</c:v>
                </c:pt>
                <c:pt idx="17646">
                  <c:v>3.5074084375007994</c:v>
                </c:pt>
                <c:pt idx="17647">
                  <c:v>3.5070421875007995</c:v>
                </c:pt>
                <c:pt idx="17648">
                  <c:v>3.5067012499999999</c:v>
                </c:pt>
                <c:pt idx="17649">
                  <c:v>3.5063075000000001</c:v>
                </c:pt>
                <c:pt idx="17650">
                  <c:v>3.5061399999999998</c:v>
                </c:pt>
                <c:pt idx="17651">
                  <c:v>3.5064962500000001</c:v>
                </c:pt>
                <c:pt idx="17652">
                  <c:v>3.5068303124992006</c:v>
                </c:pt>
                <c:pt idx="17653">
                  <c:v>3.5072581250016004</c:v>
                </c:pt>
                <c:pt idx="17654">
                  <c:v>3.5076678124992005</c:v>
                </c:pt>
                <c:pt idx="17655">
                  <c:v>3.5080509375007995</c:v>
                </c:pt>
                <c:pt idx="17656">
                  <c:v>3.5084365624992007</c:v>
                </c:pt>
                <c:pt idx="17657">
                  <c:v>3.5079365624992005</c:v>
                </c:pt>
                <c:pt idx="17658">
                  <c:v>3.5075515624992004</c:v>
                </c:pt>
                <c:pt idx="17659">
                  <c:v>3.5071721875007995</c:v>
                </c:pt>
                <c:pt idx="17660">
                  <c:v>3.5067037499999998</c:v>
                </c:pt>
                <c:pt idx="17661">
                  <c:v>3.5061881250016</c:v>
                </c:pt>
                <c:pt idx="17662">
                  <c:v>3.5057524999999998</c:v>
                </c:pt>
                <c:pt idx="17663">
                  <c:v>3.5053787500000002</c:v>
                </c:pt>
                <c:pt idx="17664">
                  <c:v>3.5049809375007994</c:v>
                </c:pt>
                <c:pt idx="17665">
                  <c:v>3.5046159375007995</c:v>
                </c:pt>
                <c:pt idx="17666">
                  <c:v>3.5040212500000001</c:v>
                </c:pt>
                <c:pt idx="17667">
                  <c:v>3.5036524999999998</c:v>
                </c:pt>
                <c:pt idx="17668">
                  <c:v>3.5032843750016003</c:v>
                </c:pt>
                <c:pt idx="17669">
                  <c:v>3.5030253124992003</c:v>
                </c:pt>
                <c:pt idx="17670">
                  <c:v>3.5034053124992006</c:v>
                </c:pt>
                <c:pt idx="17671">
                  <c:v>3.5037943750016001</c:v>
                </c:pt>
                <c:pt idx="17672">
                  <c:v>3.5041681250016001</c:v>
                </c:pt>
                <c:pt idx="17673">
                  <c:v>3.5045384375007993</c:v>
                </c:pt>
                <c:pt idx="17674">
                  <c:v>3.5048890624992004</c:v>
                </c:pt>
                <c:pt idx="17675">
                  <c:v>3.5052346875007996</c:v>
                </c:pt>
                <c:pt idx="17676">
                  <c:v>3.5050456250016002</c:v>
                </c:pt>
                <c:pt idx="17677">
                  <c:v>3.5046890624992004</c:v>
                </c:pt>
                <c:pt idx="17678">
                  <c:v>3.5042728124992006</c:v>
                </c:pt>
                <c:pt idx="17679">
                  <c:v>3.5039440624992007</c:v>
                </c:pt>
                <c:pt idx="17680">
                  <c:v>3.50353</c:v>
                </c:pt>
                <c:pt idx="17681">
                  <c:v>3.5031965624992005</c:v>
                </c:pt>
                <c:pt idx="17682">
                  <c:v>3.5031143750016001</c:v>
                </c:pt>
                <c:pt idx="17683">
                  <c:v>3.5034675000000002</c:v>
                </c:pt>
                <c:pt idx="17684">
                  <c:v>3.5038825</c:v>
                </c:pt>
                <c:pt idx="17685">
                  <c:v>3.5042884375007994</c:v>
                </c:pt>
                <c:pt idx="17686">
                  <c:v>3.5047356250016004</c:v>
                </c:pt>
                <c:pt idx="17687">
                  <c:v>3.5051543750016001</c:v>
                </c:pt>
                <c:pt idx="17688">
                  <c:v>3.5054921875007996</c:v>
                </c:pt>
                <c:pt idx="17689">
                  <c:v>3.5058496875007994</c:v>
                </c:pt>
                <c:pt idx="17690">
                  <c:v>3.5055212500000001</c:v>
                </c:pt>
                <c:pt idx="17691">
                  <c:v>3.5050462499999999</c:v>
                </c:pt>
                <c:pt idx="17692">
                  <c:v>3.5046400000000002</c:v>
                </c:pt>
                <c:pt idx="17693">
                  <c:v>3.5041706250016</c:v>
                </c:pt>
                <c:pt idx="17694">
                  <c:v>3.5037906250016002</c:v>
                </c:pt>
                <c:pt idx="17695">
                  <c:v>3.5040096875007993</c:v>
                </c:pt>
                <c:pt idx="17696">
                  <c:v>3.5044690624992003</c:v>
                </c:pt>
                <c:pt idx="17697">
                  <c:v>3.5049549999999998</c:v>
                </c:pt>
                <c:pt idx="17698">
                  <c:v>3.5053462500000001</c:v>
                </c:pt>
                <c:pt idx="17699">
                  <c:v>3.5057546875007994</c:v>
                </c:pt>
                <c:pt idx="17700">
                  <c:v>3.5060959375007994</c:v>
                </c:pt>
                <c:pt idx="17701">
                  <c:v>3.5064996875007997</c:v>
                </c:pt>
                <c:pt idx="17702">
                  <c:v>3.5069003124992006</c:v>
                </c:pt>
                <c:pt idx="17703">
                  <c:v>3.5069506250016</c:v>
                </c:pt>
                <c:pt idx="17704">
                  <c:v>3.5066237500000002</c:v>
                </c:pt>
                <c:pt idx="17705">
                  <c:v>3.5061903124992004</c:v>
                </c:pt>
                <c:pt idx="17706">
                  <c:v>3.5057962499999999</c:v>
                </c:pt>
                <c:pt idx="17707">
                  <c:v>3.5062424999999999</c:v>
                </c:pt>
                <c:pt idx="17708">
                  <c:v>3.50613625</c:v>
                </c:pt>
                <c:pt idx="17709">
                  <c:v>3.5057515624992006</c:v>
                </c:pt>
                <c:pt idx="17710">
                  <c:v>3.5053100000000001</c:v>
                </c:pt>
                <c:pt idx="17711">
                  <c:v>3.5049721875007993</c:v>
                </c:pt>
                <c:pt idx="17712">
                  <c:v>3.5044618750016001</c:v>
                </c:pt>
                <c:pt idx="17713">
                  <c:v>3.50395375</c:v>
                </c:pt>
                <c:pt idx="17714">
                  <c:v>3.5035699999999999</c:v>
                </c:pt>
                <c:pt idx="17715">
                  <c:v>3.5031240624992006</c:v>
                </c:pt>
                <c:pt idx="17716">
                  <c:v>3.5026884375007996</c:v>
                </c:pt>
                <c:pt idx="17717">
                  <c:v>3.5022759375007997</c:v>
                </c:pt>
                <c:pt idx="17718">
                  <c:v>3.5019387499999999</c:v>
                </c:pt>
                <c:pt idx="17719">
                  <c:v>3.5022625000000001</c:v>
                </c:pt>
                <c:pt idx="17720">
                  <c:v>3.5026981250016003</c:v>
                </c:pt>
                <c:pt idx="17721">
                  <c:v>3.5030793750016</c:v>
                </c:pt>
                <c:pt idx="17722">
                  <c:v>3.5035275000000001</c:v>
                </c:pt>
                <c:pt idx="17723">
                  <c:v>3.5038990624992006</c:v>
                </c:pt>
                <c:pt idx="17724">
                  <c:v>3.5042293750016</c:v>
                </c:pt>
                <c:pt idx="17725">
                  <c:v>3.5045915624992006</c:v>
                </c:pt>
                <c:pt idx="17726">
                  <c:v>3.5050115624992007</c:v>
                </c:pt>
                <c:pt idx="17727">
                  <c:v>3.5054584375007996</c:v>
                </c:pt>
                <c:pt idx="17728">
                  <c:v>3.5057925000000001</c:v>
                </c:pt>
                <c:pt idx="17729">
                  <c:v>3.5062990624992003</c:v>
                </c:pt>
                <c:pt idx="17730">
                  <c:v>3.5067865624992005</c:v>
                </c:pt>
                <c:pt idx="17731">
                  <c:v>3.5071443750016003</c:v>
                </c:pt>
                <c:pt idx="17732">
                  <c:v>3.5074821875007993</c:v>
                </c:pt>
                <c:pt idx="17733">
                  <c:v>3.50717875</c:v>
                </c:pt>
                <c:pt idx="17734">
                  <c:v>3.5067353124992007</c:v>
                </c:pt>
                <c:pt idx="17735">
                  <c:v>3.5062046875007993</c:v>
                </c:pt>
                <c:pt idx="17736">
                  <c:v>3.5058471875007995</c:v>
                </c:pt>
                <c:pt idx="17737">
                  <c:v>3.5055200000000002</c:v>
                </c:pt>
                <c:pt idx="17738">
                  <c:v>3.5051578124992004</c:v>
                </c:pt>
                <c:pt idx="17739">
                  <c:v>3.5047509375007997</c:v>
                </c:pt>
                <c:pt idx="17740">
                  <c:v>3.5043821875007994</c:v>
                </c:pt>
                <c:pt idx="17741">
                  <c:v>3.5038334375007993</c:v>
                </c:pt>
                <c:pt idx="17742">
                  <c:v>3.5033196875007997</c:v>
                </c:pt>
                <c:pt idx="17743">
                  <c:v>3.5027928124992007</c:v>
                </c:pt>
                <c:pt idx="17744">
                  <c:v>3.5022012500000002</c:v>
                </c:pt>
                <c:pt idx="17745">
                  <c:v>3.5015471875007993</c:v>
                </c:pt>
                <c:pt idx="17746">
                  <c:v>3.5011143750016003</c:v>
                </c:pt>
                <c:pt idx="17747">
                  <c:v>3.50065625</c:v>
                </c:pt>
                <c:pt idx="17748">
                  <c:v>3.5002362499999999</c:v>
                </c:pt>
                <c:pt idx="17749">
                  <c:v>3.4998228124992004</c:v>
                </c:pt>
                <c:pt idx="17750">
                  <c:v>3.49941375</c:v>
                </c:pt>
                <c:pt idx="17751">
                  <c:v>3.4990074999999998</c:v>
                </c:pt>
                <c:pt idx="17752">
                  <c:v>3.4986587500000002</c:v>
                </c:pt>
                <c:pt idx="17753">
                  <c:v>3.4983215624992003</c:v>
                </c:pt>
                <c:pt idx="17754">
                  <c:v>3.4978590624992005</c:v>
                </c:pt>
                <c:pt idx="17755">
                  <c:v>3.49822875</c:v>
                </c:pt>
                <c:pt idx="17756">
                  <c:v>3.4986350000000002</c:v>
                </c:pt>
                <c:pt idx="17757">
                  <c:v>3.4990025</c:v>
                </c:pt>
                <c:pt idx="17758">
                  <c:v>3.4994106250016004</c:v>
                </c:pt>
                <c:pt idx="17759">
                  <c:v>3.4998034375007996</c:v>
                </c:pt>
                <c:pt idx="17760">
                  <c:v>3.5002534375007994</c:v>
                </c:pt>
                <c:pt idx="17761">
                  <c:v>3.5007665624992006</c:v>
                </c:pt>
                <c:pt idx="17762">
                  <c:v>3.5011053124992007</c:v>
                </c:pt>
                <c:pt idx="17763">
                  <c:v>3.5014781250016003</c:v>
                </c:pt>
                <c:pt idx="17764">
                  <c:v>3.5019178124992005</c:v>
                </c:pt>
                <c:pt idx="17765">
                  <c:v>3.5023796875007993</c:v>
                </c:pt>
                <c:pt idx="17766">
                  <c:v>3.5028287499999999</c:v>
                </c:pt>
                <c:pt idx="17767">
                  <c:v>3.5031828124992006</c:v>
                </c:pt>
                <c:pt idx="17768">
                  <c:v>3.5036037499999999</c:v>
                </c:pt>
                <c:pt idx="17769">
                  <c:v>3.5039953124992005</c:v>
                </c:pt>
                <c:pt idx="17770">
                  <c:v>3.5043759375007997</c:v>
                </c:pt>
                <c:pt idx="17771">
                  <c:v>3.5048487499999998</c:v>
                </c:pt>
                <c:pt idx="17772">
                  <c:v>3.5051690624992005</c:v>
                </c:pt>
                <c:pt idx="17773">
                  <c:v>3.5055749999999999</c:v>
                </c:pt>
                <c:pt idx="17774">
                  <c:v>3.5051031250016003</c:v>
                </c:pt>
                <c:pt idx="17775">
                  <c:v>3.5045059375007996</c:v>
                </c:pt>
                <c:pt idx="17776">
                  <c:v>3.5040934375007997</c:v>
                </c:pt>
                <c:pt idx="17777">
                  <c:v>3.5035881250016003</c:v>
                </c:pt>
                <c:pt idx="17778">
                  <c:v>3.5031359375007995</c:v>
                </c:pt>
                <c:pt idx="17779">
                  <c:v>3.5026540624992006</c:v>
                </c:pt>
                <c:pt idx="17780">
                  <c:v>3.5022996875007997</c:v>
                </c:pt>
                <c:pt idx="17781">
                  <c:v>3.5018006250016001</c:v>
                </c:pt>
                <c:pt idx="17782">
                  <c:v>3.5014675</c:v>
                </c:pt>
                <c:pt idx="17783">
                  <c:v>3.5018449999999999</c:v>
                </c:pt>
                <c:pt idx="17784">
                  <c:v>3.5022350000000002</c:v>
                </c:pt>
                <c:pt idx="17785">
                  <c:v>3.5026240624992004</c:v>
                </c:pt>
                <c:pt idx="17786">
                  <c:v>3.5030093750016</c:v>
                </c:pt>
                <c:pt idx="17787">
                  <c:v>3.5034259375007997</c:v>
                </c:pt>
                <c:pt idx="17788">
                  <c:v>3.5038859375007996</c:v>
                </c:pt>
                <c:pt idx="17789">
                  <c:v>3.5043299999999999</c:v>
                </c:pt>
                <c:pt idx="17790">
                  <c:v>3.5046671875007993</c:v>
                </c:pt>
                <c:pt idx="17791">
                  <c:v>3.5050840624992006</c:v>
                </c:pt>
                <c:pt idx="17792">
                  <c:v>3.5054768750016003</c:v>
                </c:pt>
                <c:pt idx="17793">
                  <c:v>3.5058528124992003</c:v>
                </c:pt>
                <c:pt idx="17794">
                  <c:v>3.5062781250016002</c:v>
                </c:pt>
                <c:pt idx="17795">
                  <c:v>3.5066218750016001</c:v>
                </c:pt>
                <c:pt idx="17796">
                  <c:v>3.5061637499999998</c:v>
                </c:pt>
                <c:pt idx="17797">
                  <c:v>3.5056740624992004</c:v>
                </c:pt>
                <c:pt idx="17798">
                  <c:v>3.5053125000000001</c:v>
                </c:pt>
                <c:pt idx="17799">
                  <c:v>3.5046618750016001</c:v>
                </c:pt>
                <c:pt idx="17800">
                  <c:v>3.5042971875007995</c:v>
                </c:pt>
                <c:pt idx="17801">
                  <c:v>3.5039725000000002</c:v>
                </c:pt>
                <c:pt idx="17802">
                  <c:v>3.5033637500000001</c:v>
                </c:pt>
                <c:pt idx="17803">
                  <c:v>3.5029540624992004</c:v>
                </c:pt>
                <c:pt idx="17804">
                  <c:v>3.5025775000000001</c:v>
                </c:pt>
                <c:pt idx="17805">
                  <c:v>3.5027890624992004</c:v>
                </c:pt>
                <c:pt idx="17806">
                  <c:v>3.5031209375007997</c:v>
                </c:pt>
                <c:pt idx="17807">
                  <c:v>3.5034890624992006</c:v>
                </c:pt>
                <c:pt idx="17808">
                  <c:v>3.5039028124992004</c:v>
                </c:pt>
                <c:pt idx="17809">
                  <c:v>3.5042737499999999</c:v>
                </c:pt>
                <c:pt idx="17810">
                  <c:v>3.5046221875007997</c:v>
                </c:pt>
                <c:pt idx="17811">
                  <c:v>3.5042346875007997</c:v>
                </c:pt>
                <c:pt idx="17812">
                  <c:v>3.5038481250016003</c:v>
                </c:pt>
                <c:pt idx="17813">
                  <c:v>3.5034162499999999</c:v>
                </c:pt>
                <c:pt idx="17814">
                  <c:v>3.5030171875007996</c:v>
                </c:pt>
                <c:pt idx="17815">
                  <c:v>3.5024753124992003</c:v>
                </c:pt>
                <c:pt idx="17816">
                  <c:v>3.5020115624992005</c:v>
                </c:pt>
                <c:pt idx="17817">
                  <c:v>3.5015918750016004</c:v>
                </c:pt>
                <c:pt idx="17818">
                  <c:v>3.5010403124992004</c:v>
                </c:pt>
                <c:pt idx="17819">
                  <c:v>3.5004646875007994</c:v>
                </c:pt>
                <c:pt idx="17820">
                  <c:v>3.5000490624992007</c:v>
                </c:pt>
                <c:pt idx="17821">
                  <c:v>3.4997103124992006</c:v>
                </c:pt>
                <c:pt idx="17822">
                  <c:v>3.4995640624992004</c:v>
                </c:pt>
                <c:pt idx="17823">
                  <c:v>3.4998846875007996</c:v>
                </c:pt>
                <c:pt idx="17824">
                  <c:v>3.5002328124992004</c:v>
                </c:pt>
                <c:pt idx="17825">
                  <c:v>3.5006721875007996</c:v>
                </c:pt>
                <c:pt idx="17826">
                  <c:v>3.5010915624992003</c:v>
                </c:pt>
                <c:pt idx="17827">
                  <c:v>3.5015181250016001</c:v>
                </c:pt>
                <c:pt idx="17828">
                  <c:v>3.5019749999999998</c:v>
                </c:pt>
                <c:pt idx="17829">
                  <c:v>3.5023040624992006</c:v>
                </c:pt>
                <c:pt idx="17830">
                  <c:v>3.5027128124992006</c:v>
                </c:pt>
                <c:pt idx="17831">
                  <c:v>3.5030874999999999</c:v>
                </c:pt>
                <c:pt idx="17832">
                  <c:v>3.5035146875007994</c:v>
                </c:pt>
                <c:pt idx="17833">
                  <c:v>3.5040271875007996</c:v>
                </c:pt>
                <c:pt idx="17834">
                  <c:v>3.5043609375007994</c:v>
                </c:pt>
                <c:pt idx="17835">
                  <c:v>3.5046981250016001</c:v>
                </c:pt>
                <c:pt idx="17836">
                  <c:v>3.5050771875007993</c:v>
                </c:pt>
                <c:pt idx="17837">
                  <c:v>3.5054340624992006</c:v>
                </c:pt>
                <c:pt idx="17838">
                  <c:v>3.5057921875007994</c:v>
                </c:pt>
                <c:pt idx="17839">
                  <c:v>3.5061387499999999</c:v>
                </c:pt>
                <c:pt idx="17840">
                  <c:v>3.5065490624992006</c:v>
                </c:pt>
                <c:pt idx="17841">
                  <c:v>3.5061678124992004</c:v>
                </c:pt>
                <c:pt idx="17842">
                  <c:v>3.5054637500000001</c:v>
                </c:pt>
                <c:pt idx="17843">
                  <c:v>3.5050615624992005</c:v>
                </c:pt>
                <c:pt idx="17844">
                  <c:v>3.5047381250016003</c:v>
                </c:pt>
                <c:pt idx="17845">
                  <c:v>3.5043878124992003</c:v>
                </c:pt>
                <c:pt idx="17846">
                  <c:v>3.5040356250016003</c:v>
                </c:pt>
                <c:pt idx="17847">
                  <c:v>3.5037115624992006</c:v>
                </c:pt>
                <c:pt idx="17848">
                  <c:v>3.5033165624992004</c:v>
                </c:pt>
                <c:pt idx="17849">
                  <c:v>3.5029459375007996</c:v>
                </c:pt>
                <c:pt idx="17850">
                  <c:v>3.5023946875007996</c:v>
                </c:pt>
                <c:pt idx="17851">
                  <c:v>3.5020574999999998</c:v>
                </c:pt>
                <c:pt idx="17852">
                  <c:v>3.5017353124992003</c:v>
                </c:pt>
                <c:pt idx="17853">
                  <c:v>3.5013081250016</c:v>
                </c:pt>
                <c:pt idx="17854">
                  <c:v>3.5012053124992004</c:v>
                </c:pt>
                <c:pt idx="17855">
                  <c:v>3.5016240624992006</c:v>
                </c:pt>
                <c:pt idx="17856">
                  <c:v>3.5019543750016</c:v>
                </c:pt>
                <c:pt idx="17857">
                  <c:v>3.5022812499999998</c:v>
                </c:pt>
                <c:pt idx="17858">
                  <c:v>3.5026681250016001</c:v>
                </c:pt>
                <c:pt idx="17859">
                  <c:v>3.5025381250016001</c:v>
                </c:pt>
                <c:pt idx="17860">
                  <c:v>3.5021246875007996</c:v>
                </c:pt>
                <c:pt idx="17861">
                  <c:v>3.5017246875007997</c:v>
                </c:pt>
                <c:pt idx="17862">
                  <c:v>3.5013943750016003</c:v>
                </c:pt>
                <c:pt idx="17863">
                  <c:v>3.5009281250016002</c:v>
                </c:pt>
                <c:pt idx="17864">
                  <c:v>3.5006021875007995</c:v>
                </c:pt>
                <c:pt idx="17865">
                  <c:v>3.5009356250016004</c:v>
                </c:pt>
                <c:pt idx="17866">
                  <c:v>3.5013153124992007</c:v>
                </c:pt>
                <c:pt idx="17867">
                  <c:v>3.5016393750016004</c:v>
                </c:pt>
                <c:pt idx="17868">
                  <c:v>3.5013987499999999</c:v>
                </c:pt>
                <c:pt idx="17869">
                  <c:v>3.5017118750016003</c:v>
                </c:pt>
                <c:pt idx="17870">
                  <c:v>3.5020512500000001</c:v>
                </c:pt>
                <c:pt idx="17871">
                  <c:v>3.5024409375007997</c:v>
                </c:pt>
                <c:pt idx="17872">
                  <c:v>3.5028700000000002</c:v>
                </c:pt>
                <c:pt idx="17873">
                  <c:v>3.5032031250016002</c:v>
                </c:pt>
                <c:pt idx="17874">
                  <c:v>3.5035578124992006</c:v>
                </c:pt>
                <c:pt idx="17875">
                  <c:v>3.5039843750016</c:v>
                </c:pt>
                <c:pt idx="17876">
                  <c:v>3.5035962500000002</c:v>
                </c:pt>
                <c:pt idx="17877">
                  <c:v>3.50313125</c:v>
                </c:pt>
                <c:pt idx="17878">
                  <c:v>3.5025525000000002</c:v>
                </c:pt>
                <c:pt idx="17879">
                  <c:v>3.5022281250016003</c:v>
                </c:pt>
                <c:pt idx="17880">
                  <c:v>3.5016871875007993</c:v>
                </c:pt>
                <c:pt idx="17881">
                  <c:v>3.5013256250016003</c:v>
                </c:pt>
                <c:pt idx="17882">
                  <c:v>3.5008868750016</c:v>
                </c:pt>
                <c:pt idx="17883">
                  <c:v>3.5005484375007994</c:v>
                </c:pt>
                <c:pt idx="17884">
                  <c:v>3.5006153124992005</c:v>
                </c:pt>
                <c:pt idx="17885">
                  <c:v>3.5010500000000002</c:v>
                </c:pt>
                <c:pt idx="17886">
                  <c:v>3.5010137499999998</c:v>
                </c:pt>
                <c:pt idx="17887">
                  <c:v>3.5006131250016002</c:v>
                </c:pt>
                <c:pt idx="17888">
                  <c:v>3.5002684375007993</c:v>
                </c:pt>
                <c:pt idx="17889">
                  <c:v>3.4995674999999999</c:v>
                </c:pt>
                <c:pt idx="17890">
                  <c:v>3.4991756250016004</c:v>
                </c:pt>
                <c:pt idx="17891">
                  <c:v>3.4987853124992006</c:v>
                </c:pt>
                <c:pt idx="17892">
                  <c:v>3.4983075000000001</c:v>
                </c:pt>
                <c:pt idx="17893">
                  <c:v>3.4977887499999998</c:v>
                </c:pt>
                <c:pt idx="17894">
                  <c:v>3.4972496875007995</c:v>
                </c:pt>
                <c:pt idx="17895">
                  <c:v>3.4967656250016002</c:v>
                </c:pt>
                <c:pt idx="17896">
                  <c:v>3.4962418750016</c:v>
                </c:pt>
                <c:pt idx="17897">
                  <c:v>3.4958653124992005</c:v>
                </c:pt>
                <c:pt idx="17898">
                  <c:v>3.4953246875007995</c:v>
                </c:pt>
                <c:pt idx="17899">
                  <c:v>3.4950000000000001</c:v>
                </c:pt>
                <c:pt idx="17900">
                  <c:v>3.4953949999999998</c:v>
                </c:pt>
                <c:pt idx="17901">
                  <c:v>3.4959065624992003</c:v>
                </c:pt>
                <c:pt idx="17902">
                  <c:v>3.4963562499999998</c:v>
                </c:pt>
                <c:pt idx="17903">
                  <c:v>3.4967228124992005</c:v>
                </c:pt>
                <c:pt idx="17904">
                  <c:v>3.4970731250016001</c:v>
                </c:pt>
                <c:pt idx="17905">
                  <c:v>3.4974159375007994</c:v>
                </c:pt>
                <c:pt idx="17906">
                  <c:v>3.4977446875007994</c:v>
                </c:pt>
                <c:pt idx="17907">
                  <c:v>3.4980978124992004</c:v>
                </c:pt>
                <c:pt idx="17908">
                  <c:v>3.4984212499999998</c:v>
                </c:pt>
                <c:pt idx="17909">
                  <c:v>3.4987965624992006</c:v>
                </c:pt>
                <c:pt idx="17910">
                  <c:v>3.4991484375007995</c:v>
                </c:pt>
                <c:pt idx="17911">
                  <c:v>3.49872125</c:v>
                </c:pt>
                <c:pt idx="17912">
                  <c:v>3.4980759375007997</c:v>
                </c:pt>
                <c:pt idx="17913">
                  <c:v>3.4976715624992005</c:v>
                </c:pt>
                <c:pt idx="17914">
                  <c:v>3.4973468750016004</c:v>
                </c:pt>
                <c:pt idx="17915">
                  <c:v>3.4969296875007996</c:v>
                </c:pt>
                <c:pt idx="17916">
                  <c:v>3.4964775000000001</c:v>
                </c:pt>
                <c:pt idx="17917">
                  <c:v>3.4960831250016002</c:v>
                </c:pt>
                <c:pt idx="17918">
                  <c:v>3.4956178124992006</c:v>
                </c:pt>
                <c:pt idx="17919">
                  <c:v>3.4951650000000001</c:v>
                </c:pt>
                <c:pt idx="17920">
                  <c:v>3.4951543750016003</c:v>
                </c:pt>
                <c:pt idx="17921">
                  <c:v>3.4954981250016002</c:v>
                </c:pt>
                <c:pt idx="17922">
                  <c:v>3.4958353124992003</c:v>
                </c:pt>
                <c:pt idx="17923">
                  <c:v>3.4962578124992003</c:v>
                </c:pt>
                <c:pt idx="17924">
                  <c:v>3.4966028124992006</c:v>
                </c:pt>
                <c:pt idx="17925">
                  <c:v>3.4962509375007995</c:v>
                </c:pt>
                <c:pt idx="17926">
                  <c:v>3.4961862500000001</c:v>
                </c:pt>
                <c:pt idx="17927">
                  <c:v>3.4960559375007993</c:v>
                </c:pt>
                <c:pt idx="17928">
                  <c:v>3.4964896875007994</c:v>
                </c:pt>
                <c:pt idx="17929">
                  <c:v>3.4969074999999998</c:v>
                </c:pt>
                <c:pt idx="17930">
                  <c:v>3.4972724999999998</c:v>
                </c:pt>
                <c:pt idx="17931">
                  <c:v>3.4975968750016002</c:v>
                </c:pt>
                <c:pt idx="17932">
                  <c:v>3.4979962499999999</c:v>
                </c:pt>
                <c:pt idx="17933">
                  <c:v>3.4983381250016001</c:v>
                </c:pt>
                <c:pt idx="17934">
                  <c:v>3.4987931250016002</c:v>
                </c:pt>
                <c:pt idx="17935">
                  <c:v>3.4991540624992004</c:v>
                </c:pt>
                <c:pt idx="17936">
                  <c:v>3.4996071875007995</c:v>
                </c:pt>
                <c:pt idx="17937">
                  <c:v>3.5000690624992004</c:v>
                </c:pt>
                <c:pt idx="17938">
                  <c:v>3.5005612500000001</c:v>
                </c:pt>
                <c:pt idx="17939">
                  <c:v>3.5008906250016003</c:v>
                </c:pt>
                <c:pt idx="17940">
                  <c:v>3.5007487500000001</c:v>
                </c:pt>
                <c:pt idx="17941">
                  <c:v>3.5003687499999998</c:v>
                </c:pt>
                <c:pt idx="17942">
                  <c:v>3.4998021875007996</c:v>
                </c:pt>
                <c:pt idx="17943">
                  <c:v>3.4991812499999999</c:v>
                </c:pt>
                <c:pt idx="17944">
                  <c:v>3.4986218750016</c:v>
                </c:pt>
                <c:pt idx="17945">
                  <c:v>3.4980950000000002</c:v>
                </c:pt>
                <c:pt idx="17946">
                  <c:v>3.4976859375007994</c:v>
                </c:pt>
                <c:pt idx="17947">
                  <c:v>3.49776</c:v>
                </c:pt>
                <c:pt idx="17948">
                  <c:v>3.4973999999999998</c:v>
                </c:pt>
                <c:pt idx="17949">
                  <c:v>3.4970675</c:v>
                </c:pt>
                <c:pt idx="17950">
                  <c:v>3.4966946875007996</c:v>
                </c:pt>
                <c:pt idx="17951">
                  <c:v>3.4963240624992005</c:v>
                </c:pt>
                <c:pt idx="17952">
                  <c:v>3.4959571875007995</c:v>
                </c:pt>
                <c:pt idx="17953">
                  <c:v>3.4956209375007994</c:v>
                </c:pt>
                <c:pt idx="17954">
                  <c:v>3.4951262500000002</c:v>
                </c:pt>
                <c:pt idx="17955">
                  <c:v>3.4945990624992</c:v>
                </c:pt>
                <c:pt idx="17956">
                  <c:v>3.4941949999999999</c:v>
                </c:pt>
                <c:pt idx="17957">
                  <c:v>3.4938312499999999</c:v>
                </c:pt>
                <c:pt idx="17958">
                  <c:v>3.4934153124992</c:v>
                </c:pt>
                <c:pt idx="17959">
                  <c:v>3.4938118750016001</c:v>
                </c:pt>
                <c:pt idx="17960">
                  <c:v>3.4942496875007998</c:v>
                </c:pt>
                <c:pt idx="17961">
                  <c:v>3.4946000000000002</c:v>
                </c:pt>
                <c:pt idx="17962">
                  <c:v>3.4949615624992001</c:v>
                </c:pt>
                <c:pt idx="17963">
                  <c:v>3.4954062499999998</c:v>
                </c:pt>
                <c:pt idx="17964">
                  <c:v>3.4958953124992007</c:v>
                </c:pt>
                <c:pt idx="17965">
                  <c:v>3.4963184375007996</c:v>
                </c:pt>
                <c:pt idx="17966">
                  <c:v>3.4968656250016004</c:v>
                </c:pt>
                <c:pt idx="17967">
                  <c:v>3.4973418750016001</c:v>
                </c:pt>
                <c:pt idx="17968">
                  <c:v>3.4977446875007994</c:v>
                </c:pt>
                <c:pt idx="17969">
                  <c:v>3.4981493750016002</c:v>
                </c:pt>
                <c:pt idx="17970">
                  <c:v>3.4987093750016003</c:v>
                </c:pt>
                <c:pt idx="17971">
                  <c:v>3.4991253124992006</c:v>
                </c:pt>
                <c:pt idx="17972">
                  <c:v>3.4996493750016002</c:v>
                </c:pt>
                <c:pt idx="17973">
                  <c:v>3.5002190624992005</c:v>
                </c:pt>
                <c:pt idx="17974">
                  <c:v>3.5007671875007995</c:v>
                </c:pt>
                <c:pt idx="17975">
                  <c:v>3.5011221875007994</c:v>
                </c:pt>
                <c:pt idx="17976">
                  <c:v>3.5015718750016003</c:v>
                </c:pt>
                <c:pt idx="17977">
                  <c:v>3.5011518750016002</c:v>
                </c:pt>
                <c:pt idx="17978">
                  <c:v>3.5004959375007996</c:v>
                </c:pt>
                <c:pt idx="17979">
                  <c:v>3.5001253124992004</c:v>
                </c:pt>
                <c:pt idx="17980">
                  <c:v>3.4997818750016001</c:v>
                </c:pt>
                <c:pt idx="17981">
                  <c:v>3.4993596875007995</c:v>
                </c:pt>
                <c:pt idx="17982">
                  <c:v>3.4989428124992004</c:v>
                </c:pt>
                <c:pt idx="17983">
                  <c:v>3.4985109375007997</c:v>
                </c:pt>
                <c:pt idx="17984">
                  <c:v>3.4981249999999999</c:v>
                </c:pt>
                <c:pt idx="17985">
                  <c:v>3.4977684375007994</c:v>
                </c:pt>
                <c:pt idx="17986">
                  <c:v>3.4973900000000002</c:v>
                </c:pt>
                <c:pt idx="17987">
                  <c:v>3.4970112499999999</c:v>
                </c:pt>
                <c:pt idx="17988">
                  <c:v>3.4966446875007997</c:v>
                </c:pt>
                <c:pt idx="17989">
                  <c:v>3.4962484375007996</c:v>
                </c:pt>
                <c:pt idx="17990">
                  <c:v>3.4958337500000001</c:v>
                </c:pt>
                <c:pt idx="17991">
                  <c:v>3.4954446875007994</c:v>
                </c:pt>
                <c:pt idx="17992">
                  <c:v>3.4948309375008</c:v>
                </c:pt>
                <c:pt idx="17993">
                  <c:v>3.4944315624992002</c:v>
                </c:pt>
                <c:pt idx="17994">
                  <c:v>3.4938296875007997</c:v>
                </c:pt>
                <c:pt idx="17995">
                  <c:v>3.4934831250016001</c:v>
                </c:pt>
                <c:pt idx="17996">
                  <c:v>3.4938500000000001</c:v>
                </c:pt>
                <c:pt idx="17997">
                  <c:v>3.4942556250016001</c:v>
                </c:pt>
                <c:pt idx="17998">
                  <c:v>3.4946593750016004</c:v>
                </c:pt>
                <c:pt idx="17999">
                  <c:v>3.4950815624992</c:v>
                </c:pt>
                <c:pt idx="18000">
                  <c:v>3.4955421875007997</c:v>
                </c:pt>
                <c:pt idx="18001">
                  <c:v>3.4960340624992003</c:v>
                </c:pt>
                <c:pt idx="18002">
                  <c:v>3.4963903124992006</c:v>
                </c:pt>
                <c:pt idx="18003">
                  <c:v>3.4967899999999998</c:v>
                </c:pt>
                <c:pt idx="18004">
                  <c:v>3.4972553124992003</c:v>
                </c:pt>
                <c:pt idx="18005">
                  <c:v>3.4976846875007994</c:v>
                </c:pt>
                <c:pt idx="18006">
                  <c:v>3.4980481250016</c:v>
                </c:pt>
                <c:pt idx="18007">
                  <c:v>3.4984912499999998</c:v>
                </c:pt>
                <c:pt idx="18008">
                  <c:v>3.4990987499999999</c:v>
                </c:pt>
                <c:pt idx="18009">
                  <c:v>3.4995381250016</c:v>
                </c:pt>
                <c:pt idx="18010">
                  <c:v>3.4999971875007994</c:v>
                </c:pt>
                <c:pt idx="18011">
                  <c:v>3.500435</c:v>
                </c:pt>
                <c:pt idx="18012">
                  <c:v>3.4999865624992004</c:v>
                </c:pt>
                <c:pt idx="18013">
                  <c:v>3.4995081250016002</c:v>
                </c:pt>
                <c:pt idx="18014">
                  <c:v>3.4989931250016002</c:v>
                </c:pt>
                <c:pt idx="18015">
                  <c:v>3.4984340624992005</c:v>
                </c:pt>
                <c:pt idx="18016">
                  <c:v>3.4978353124992005</c:v>
                </c:pt>
                <c:pt idx="18017">
                  <c:v>3.4972193750016003</c:v>
                </c:pt>
                <c:pt idx="18018">
                  <c:v>3.4966468750016002</c:v>
                </c:pt>
                <c:pt idx="18019">
                  <c:v>3.4960928124992003</c:v>
                </c:pt>
                <c:pt idx="18020">
                  <c:v>3.4955381250016</c:v>
                </c:pt>
                <c:pt idx="18021">
                  <c:v>3.4950600000000001</c:v>
                </c:pt>
                <c:pt idx="18022">
                  <c:v>3.4945043750016</c:v>
                </c:pt>
                <c:pt idx="18023">
                  <c:v>3.4941634375007999</c:v>
                </c:pt>
                <c:pt idx="18024">
                  <c:v>3.4937778124992001</c:v>
                </c:pt>
                <c:pt idx="18025">
                  <c:v>3.4934953124992001</c:v>
                </c:pt>
                <c:pt idx="18026">
                  <c:v>3.4930762500000001</c:v>
                </c:pt>
                <c:pt idx="18027">
                  <c:v>3.4925181250016002</c:v>
                </c:pt>
                <c:pt idx="18028">
                  <c:v>3.4918221875007998</c:v>
                </c:pt>
                <c:pt idx="18029">
                  <c:v>3.4913706250016001</c:v>
                </c:pt>
                <c:pt idx="18030">
                  <c:v>3.4909278124992</c:v>
                </c:pt>
                <c:pt idx="18031">
                  <c:v>3.4904031250016003</c:v>
                </c:pt>
                <c:pt idx="18032">
                  <c:v>3.4898678124992002</c:v>
                </c:pt>
                <c:pt idx="18033">
                  <c:v>3.4893171875008</c:v>
                </c:pt>
                <c:pt idx="18034">
                  <c:v>3.4887846875007997</c:v>
                </c:pt>
                <c:pt idx="18035">
                  <c:v>3.4883000000000002</c:v>
                </c:pt>
                <c:pt idx="18036">
                  <c:v>3.4878615624992002</c:v>
                </c:pt>
                <c:pt idx="18037">
                  <c:v>3.4875265624992</c:v>
                </c:pt>
                <c:pt idx="18038">
                  <c:v>3.4869849999999998</c:v>
                </c:pt>
                <c:pt idx="18039">
                  <c:v>3.4866437499999998</c:v>
                </c:pt>
                <c:pt idx="18040">
                  <c:v>3.4870068750016001</c:v>
                </c:pt>
                <c:pt idx="18041">
                  <c:v>3.4873553124992003</c:v>
                </c:pt>
                <c:pt idx="18042">
                  <c:v>3.4878468750016003</c:v>
                </c:pt>
                <c:pt idx="18043">
                  <c:v>3.4881909375008</c:v>
                </c:pt>
                <c:pt idx="18044">
                  <c:v>3.4885190624992002</c:v>
                </c:pt>
                <c:pt idx="18045">
                  <c:v>3.4890487499999998</c:v>
                </c:pt>
                <c:pt idx="18046">
                  <c:v>3.4894771875007997</c:v>
                </c:pt>
                <c:pt idx="18047">
                  <c:v>3.4899003124992003</c:v>
                </c:pt>
                <c:pt idx="18048">
                  <c:v>3.4903471875008001</c:v>
                </c:pt>
                <c:pt idx="18049">
                  <c:v>3.4908790624992001</c:v>
                </c:pt>
                <c:pt idx="18050">
                  <c:v>3.4913290624991999</c:v>
                </c:pt>
                <c:pt idx="18051">
                  <c:v>3.4917528124991999</c:v>
                </c:pt>
                <c:pt idx="18052">
                  <c:v>3.4922637500000002</c:v>
                </c:pt>
                <c:pt idx="18053">
                  <c:v>3.4927193750016001</c:v>
                </c:pt>
                <c:pt idx="18054">
                  <c:v>3.4931634375008001</c:v>
                </c:pt>
                <c:pt idx="18055">
                  <c:v>3.4936153124992</c:v>
                </c:pt>
                <c:pt idx="18056">
                  <c:v>3.4941056250016</c:v>
                </c:pt>
                <c:pt idx="18057">
                  <c:v>3.4944878124992003</c:v>
                </c:pt>
                <c:pt idx="18058">
                  <c:v>3.4948653124992002</c:v>
                </c:pt>
                <c:pt idx="18059">
                  <c:v>3.4952734375007997</c:v>
                </c:pt>
                <c:pt idx="18060">
                  <c:v>3.4957140624992005</c:v>
                </c:pt>
                <c:pt idx="18061">
                  <c:v>3.4953071875007997</c:v>
                </c:pt>
                <c:pt idx="18062">
                  <c:v>3.4947746875007999</c:v>
                </c:pt>
                <c:pt idx="18063">
                  <c:v>3.4944256250016004</c:v>
                </c:pt>
                <c:pt idx="18064">
                  <c:v>3.4940071875008001</c:v>
                </c:pt>
                <c:pt idx="18065">
                  <c:v>3.4936078124992003</c:v>
                </c:pt>
                <c:pt idx="18066">
                  <c:v>3.4930778124991999</c:v>
                </c:pt>
                <c:pt idx="18067">
                  <c:v>3.4927559375007999</c:v>
                </c:pt>
                <c:pt idx="18068">
                  <c:v>3.4923825000000002</c:v>
                </c:pt>
                <c:pt idx="18069">
                  <c:v>3.4926446875007997</c:v>
                </c:pt>
                <c:pt idx="18070">
                  <c:v>3.4928456250016002</c:v>
                </c:pt>
                <c:pt idx="18071">
                  <c:v>3.493185</c:v>
                </c:pt>
                <c:pt idx="18072">
                  <c:v>3.4933900000000002</c:v>
                </c:pt>
                <c:pt idx="18073">
                  <c:v>3.4930468750016002</c:v>
                </c:pt>
                <c:pt idx="18074">
                  <c:v>3.4926506250016001</c:v>
                </c:pt>
                <c:pt idx="18075">
                  <c:v>3.4922068750016</c:v>
                </c:pt>
                <c:pt idx="18076">
                  <c:v>3.4917318750016002</c:v>
                </c:pt>
                <c:pt idx="18077">
                  <c:v>3.4913918750016002</c:v>
                </c:pt>
                <c:pt idx="18078">
                  <c:v>3.4910709375007998</c:v>
                </c:pt>
                <c:pt idx="18079">
                  <c:v>3.49067375</c:v>
                </c:pt>
                <c:pt idx="18080">
                  <c:v>3.4903006250016002</c:v>
                </c:pt>
                <c:pt idx="18081">
                  <c:v>3.4907137499999998</c:v>
                </c:pt>
                <c:pt idx="18082">
                  <c:v>3.4910384375007997</c:v>
                </c:pt>
                <c:pt idx="18083">
                  <c:v>3.4914106250016004</c:v>
                </c:pt>
                <c:pt idx="18084">
                  <c:v>3.4917656250016003</c:v>
                </c:pt>
                <c:pt idx="18085">
                  <c:v>3.4918912500000001</c:v>
                </c:pt>
                <c:pt idx="18086">
                  <c:v>3.4915415624991999</c:v>
                </c:pt>
                <c:pt idx="18087">
                  <c:v>3.4912353124991999</c:v>
                </c:pt>
                <c:pt idx="18088">
                  <c:v>3.4916490624992003</c:v>
                </c:pt>
                <c:pt idx="18089">
                  <c:v>3.4919706250016</c:v>
                </c:pt>
                <c:pt idx="18090">
                  <c:v>3.4923068750016002</c:v>
                </c:pt>
                <c:pt idx="18091">
                  <c:v>3.4927212500000002</c:v>
                </c:pt>
                <c:pt idx="18092">
                  <c:v>3.4931087500000002</c:v>
                </c:pt>
                <c:pt idx="18093">
                  <c:v>3.4936109375008</c:v>
                </c:pt>
                <c:pt idx="18094">
                  <c:v>3.49398125</c:v>
                </c:pt>
                <c:pt idx="18095">
                  <c:v>3.4943553124992</c:v>
                </c:pt>
                <c:pt idx="18096">
                  <c:v>3.4936875000000001</c:v>
                </c:pt>
                <c:pt idx="18097">
                  <c:v>3.4931896875007999</c:v>
                </c:pt>
                <c:pt idx="18098">
                  <c:v>3.4926490624992002</c:v>
                </c:pt>
                <c:pt idx="18099">
                  <c:v>3.4920340624991999</c:v>
                </c:pt>
                <c:pt idx="18100">
                  <c:v>3.4913196875007997</c:v>
                </c:pt>
                <c:pt idx="18101">
                  <c:v>3.4906081250016001</c:v>
                </c:pt>
                <c:pt idx="18102">
                  <c:v>3.4898656250016002</c:v>
                </c:pt>
                <c:pt idx="18103">
                  <c:v>3.4891031250016002</c:v>
                </c:pt>
                <c:pt idx="18104">
                  <c:v>3.4884993750016</c:v>
                </c:pt>
                <c:pt idx="18105">
                  <c:v>3.4880381250016002</c:v>
                </c:pt>
                <c:pt idx="18106">
                  <c:v>3.4876846875008001</c:v>
                </c:pt>
                <c:pt idx="18107">
                  <c:v>3.4871671875007997</c:v>
                </c:pt>
                <c:pt idx="18108">
                  <c:v>3.4868021875007997</c:v>
                </c:pt>
                <c:pt idx="18109">
                  <c:v>3.4864271875007997</c:v>
                </c:pt>
                <c:pt idx="18110">
                  <c:v>3.4867534375007998</c:v>
                </c:pt>
                <c:pt idx="18111">
                  <c:v>3.4871734375007999</c:v>
                </c:pt>
                <c:pt idx="18112">
                  <c:v>3.4875653124992003</c:v>
                </c:pt>
                <c:pt idx="18113">
                  <c:v>3.4879218750016001</c:v>
                </c:pt>
                <c:pt idx="18114">
                  <c:v>3.4882571875007997</c:v>
                </c:pt>
                <c:pt idx="18115">
                  <c:v>3.4887071875008</c:v>
                </c:pt>
                <c:pt idx="18116">
                  <c:v>3.4890343750016002</c:v>
                </c:pt>
                <c:pt idx="18117">
                  <c:v>3.4894806250016002</c:v>
                </c:pt>
                <c:pt idx="18118">
                  <c:v>3.4898903124992002</c:v>
                </c:pt>
                <c:pt idx="18119">
                  <c:v>3.4896971875007998</c:v>
                </c:pt>
                <c:pt idx="18120">
                  <c:v>3.4892737500000002</c:v>
                </c:pt>
                <c:pt idx="18121">
                  <c:v>3.4888253124992001</c:v>
                </c:pt>
                <c:pt idx="18122">
                  <c:v>3.4883078124992002</c:v>
                </c:pt>
                <c:pt idx="18123">
                  <c:v>3.4877378124992</c:v>
                </c:pt>
                <c:pt idx="18124">
                  <c:v>3.4871712499999998</c:v>
                </c:pt>
                <c:pt idx="18125">
                  <c:v>3.4866403124992003</c:v>
                </c:pt>
                <c:pt idx="18126">
                  <c:v>3.4859771875007999</c:v>
                </c:pt>
                <c:pt idx="18127">
                  <c:v>3.485455</c:v>
                </c:pt>
                <c:pt idx="18128">
                  <c:v>3.4848681250016003</c:v>
                </c:pt>
                <c:pt idx="18129">
                  <c:v>3.4843125000000001</c:v>
                </c:pt>
                <c:pt idx="18130">
                  <c:v>3.4839431250016002</c:v>
                </c:pt>
                <c:pt idx="18131">
                  <c:v>3.4835871875007998</c:v>
                </c:pt>
                <c:pt idx="18132">
                  <c:v>3.4831637500000001</c:v>
                </c:pt>
                <c:pt idx="18133">
                  <c:v>3.4827181250016004</c:v>
                </c:pt>
                <c:pt idx="18134">
                  <c:v>3.4823887500000001</c:v>
                </c:pt>
                <c:pt idx="18135">
                  <c:v>3.4827931250016002</c:v>
                </c:pt>
                <c:pt idx="18136">
                  <c:v>3.4832531250016001</c:v>
                </c:pt>
                <c:pt idx="18137">
                  <c:v>3.4836196875007999</c:v>
                </c:pt>
                <c:pt idx="18138">
                  <c:v>3.4840846875008</c:v>
                </c:pt>
                <c:pt idx="18139">
                  <c:v>3.4844665624991999</c:v>
                </c:pt>
                <c:pt idx="18140">
                  <c:v>3.4848396875007999</c:v>
                </c:pt>
                <c:pt idx="18141">
                  <c:v>3.4851937500000001</c:v>
                </c:pt>
                <c:pt idx="18142">
                  <c:v>3.4850918750016002</c:v>
                </c:pt>
                <c:pt idx="18143">
                  <c:v>3.4847581250016</c:v>
                </c:pt>
                <c:pt idx="18144">
                  <c:v>3.4850409375007998</c:v>
                </c:pt>
                <c:pt idx="18145">
                  <c:v>3.4854118750016001</c:v>
                </c:pt>
                <c:pt idx="18146">
                  <c:v>3.4859174999999998</c:v>
                </c:pt>
                <c:pt idx="18147">
                  <c:v>3.4863318750016004</c:v>
                </c:pt>
                <c:pt idx="18148">
                  <c:v>3.4867024999999998</c:v>
                </c:pt>
                <c:pt idx="18149">
                  <c:v>3.4870662499999998</c:v>
                </c:pt>
                <c:pt idx="18150">
                  <c:v>3.4866493750016003</c:v>
                </c:pt>
                <c:pt idx="18151">
                  <c:v>3.4862774999999999</c:v>
                </c:pt>
                <c:pt idx="18152">
                  <c:v>3.4860896875008001</c:v>
                </c:pt>
                <c:pt idx="18153">
                  <c:v>3.4856306250016003</c:v>
                </c:pt>
                <c:pt idx="18154">
                  <c:v>3.4852890624991999</c:v>
                </c:pt>
                <c:pt idx="18155">
                  <c:v>3.4848606250016001</c:v>
                </c:pt>
                <c:pt idx="18156">
                  <c:v>3.4845243750016004</c:v>
                </c:pt>
                <c:pt idx="18157">
                  <c:v>3.4842006250016002</c:v>
                </c:pt>
                <c:pt idx="18158">
                  <c:v>3.4837862500000001</c:v>
                </c:pt>
                <c:pt idx="18159">
                  <c:v>3.4838696875007997</c:v>
                </c:pt>
                <c:pt idx="18160">
                  <c:v>3.4835856250016004</c:v>
                </c:pt>
                <c:pt idx="18161">
                  <c:v>3.4839140624992</c:v>
                </c:pt>
                <c:pt idx="18162">
                  <c:v>3.4835156250016004</c:v>
                </c:pt>
                <c:pt idx="18163">
                  <c:v>3.4831740624992</c:v>
                </c:pt>
                <c:pt idx="18164">
                  <c:v>3.4827103124992003</c:v>
                </c:pt>
                <c:pt idx="18165">
                  <c:v>3.4823378124992002</c:v>
                </c:pt>
                <c:pt idx="18166">
                  <c:v>3.4819900000000001</c:v>
                </c:pt>
                <c:pt idx="18167">
                  <c:v>3.4816696875008</c:v>
                </c:pt>
                <c:pt idx="18168">
                  <c:v>3.4820059375007997</c:v>
                </c:pt>
                <c:pt idx="18169">
                  <c:v>3.4823906250016003</c:v>
                </c:pt>
                <c:pt idx="18170">
                  <c:v>3.4827412500000001</c:v>
                </c:pt>
                <c:pt idx="18171">
                  <c:v>3.4831028124992001</c:v>
                </c:pt>
                <c:pt idx="18172">
                  <c:v>3.4836153124992002</c:v>
                </c:pt>
                <c:pt idx="18173">
                  <c:v>3.483965</c:v>
                </c:pt>
                <c:pt idx="18174">
                  <c:v>3.4843518750016003</c:v>
                </c:pt>
                <c:pt idx="18175">
                  <c:v>3.4848103124992003</c:v>
                </c:pt>
                <c:pt idx="18176">
                  <c:v>3.4852490624992001</c:v>
                </c:pt>
                <c:pt idx="18177">
                  <c:v>3.4851415624992002</c:v>
                </c:pt>
                <c:pt idx="18178">
                  <c:v>3.48488</c:v>
                </c:pt>
                <c:pt idx="18179">
                  <c:v>3.4845418750016002</c:v>
                </c:pt>
                <c:pt idx="18180">
                  <c:v>3.4842006250016002</c:v>
                </c:pt>
                <c:pt idx="18181">
                  <c:v>3.4837553124992002</c:v>
                </c:pt>
                <c:pt idx="18182">
                  <c:v>3.4831381250016</c:v>
                </c:pt>
                <c:pt idx="18183">
                  <c:v>3.4825068750016004</c:v>
                </c:pt>
                <c:pt idx="18184">
                  <c:v>3.4819703124992003</c:v>
                </c:pt>
                <c:pt idx="18185">
                  <c:v>3.4816043750016004</c:v>
                </c:pt>
                <c:pt idx="18186">
                  <c:v>3.4819418750016</c:v>
                </c:pt>
                <c:pt idx="18187">
                  <c:v>3.4823059375007999</c:v>
                </c:pt>
                <c:pt idx="18188">
                  <c:v>3.4826275</c:v>
                </c:pt>
                <c:pt idx="18189">
                  <c:v>3.4830084375007999</c:v>
                </c:pt>
                <c:pt idx="18190">
                  <c:v>3.4834131250016003</c:v>
                </c:pt>
                <c:pt idx="18191">
                  <c:v>3.4837890624992003</c:v>
                </c:pt>
                <c:pt idx="18192">
                  <c:v>3.4841568750016001</c:v>
                </c:pt>
                <c:pt idx="18193">
                  <c:v>3.4845712500000001</c:v>
                </c:pt>
                <c:pt idx="18194">
                  <c:v>3.4849809375007998</c:v>
                </c:pt>
                <c:pt idx="18195">
                  <c:v>3.4854209375008001</c:v>
                </c:pt>
                <c:pt idx="18196">
                  <c:v>3.4859006250016003</c:v>
                </c:pt>
                <c:pt idx="18197">
                  <c:v>3.4862774999999999</c:v>
                </c:pt>
                <c:pt idx="18198">
                  <c:v>3.4866440624992001</c:v>
                </c:pt>
                <c:pt idx="18199">
                  <c:v>3.4870953124991999</c:v>
                </c:pt>
                <c:pt idx="18200">
                  <c:v>3.4871631250016</c:v>
                </c:pt>
                <c:pt idx="18201">
                  <c:v>3.4875184375007997</c:v>
                </c:pt>
                <c:pt idx="18202">
                  <c:v>3.48784625</c:v>
                </c:pt>
                <c:pt idx="18203">
                  <c:v>3.4874928124992</c:v>
                </c:pt>
                <c:pt idx="18204">
                  <c:v>3.4871599999999998</c:v>
                </c:pt>
                <c:pt idx="18205">
                  <c:v>3.4868068750016001</c:v>
                </c:pt>
                <c:pt idx="18206">
                  <c:v>3.4862009375007998</c:v>
                </c:pt>
                <c:pt idx="18207">
                  <c:v>3.4856278124992</c:v>
                </c:pt>
                <c:pt idx="18208">
                  <c:v>3.4851290624992002</c:v>
                </c:pt>
                <c:pt idx="18209">
                  <c:v>3.48458625</c:v>
                </c:pt>
                <c:pt idx="18210">
                  <c:v>3.4842550000000001</c:v>
                </c:pt>
                <c:pt idx="18211">
                  <c:v>3.48388125</c:v>
                </c:pt>
                <c:pt idx="18212">
                  <c:v>3.4835568750016002</c:v>
                </c:pt>
                <c:pt idx="18213">
                  <c:v>3.4828212500000002</c:v>
                </c:pt>
                <c:pt idx="18214">
                  <c:v>3.4823346875008001</c:v>
                </c:pt>
                <c:pt idx="18215">
                  <c:v>3.4818206250016002</c:v>
                </c:pt>
                <c:pt idx="18216">
                  <c:v>3.4813149999999999</c:v>
                </c:pt>
                <c:pt idx="18217">
                  <c:v>3.4808337499999999</c:v>
                </c:pt>
                <c:pt idx="18218">
                  <c:v>3.4803731250016003</c:v>
                </c:pt>
                <c:pt idx="18219">
                  <c:v>3.4799240624992001</c:v>
                </c:pt>
                <c:pt idx="18220">
                  <c:v>3.4795393750016004</c:v>
                </c:pt>
                <c:pt idx="18221">
                  <c:v>3.4789596875008</c:v>
                </c:pt>
                <c:pt idx="18222">
                  <c:v>3.4793043750016004</c:v>
                </c:pt>
                <c:pt idx="18223">
                  <c:v>3.4796615624992002</c:v>
                </c:pt>
                <c:pt idx="18224">
                  <c:v>3.4801378124992</c:v>
                </c:pt>
                <c:pt idx="18225">
                  <c:v>3.4805984375008001</c:v>
                </c:pt>
                <c:pt idx="18226">
                  <c:v>3.4809703124992</c:v>
                </c:pt>
                <c:pt idx="18227">
                  <c:v>3.4813003124991999</c:v>
                </c:pt>
                <c:pt idx="18228">
                  <c:v>3.4817118750016003</c:v>
                </c:pt>
                <c:pt idx="18229">
                  <c:v>3.4820693750016001</c:v>
                </c:pt>
                <c:pt idx="18230">
                  <c:v>3.4825421875007998</c:v>
                </c:pt>
                <c:pt idx="18231">
                  <c:v>3.4829675</c:v>
                </c:pt>
                <c:pt idx="18232">
                  <c:v>3.4833040624992</c:v>
                </c:pt>
                <c:pt idx="18233">
                  <c:v>3.4836481250016003</c:v>
                </c:pt>
                <c:pt idx="18234">
                  <c:v>3.4832965624992003</c:v>
                </c:pt>
                <c:pt idx="18235">
                  <c:v>3.4828053124992002</c:v>
                </c:pt>
                <c:pt idx="18236">
                  <c:v>3.4821362499999999</c:v>
                </c:pt>
                <c:pt idx="18237">
                  <c:v>3.4817803124991999</c:v>
                </c:pt>
                <c:pt idx="18238">
                  <c:v>3.4814124999999998</c:v>
                </c:pt>
                <c:pt idx="18239">
                  <c:v>3.48107875</c:v>
                </c:pt>
                <c:pt idx="18240">
                  <c:v>3.4807378124991999</c:v>
                </c:pt>
                <c:pt idx="18241">
                  <c:v>3.4803971875007997</c:v>
                </c:pt>
                <c:pt idx="18242">
                  <c:v>3.4798918750016004</c:v>
                </c:pt>
                <c:pt idx="18243">
                  <c:v>3.4802240624992002</c:v>
                </c:pt>
                <c:pt idx="18244">
                  <c:v>3.4806349999999999</c:v>
                </c:pt>
                <c:pt idx="18245">
                  <c:v>3.4810993750016004</c:v>
                </c:pt>
                <c:pt idx="18246">
                  <c:v>3.4814809375008</c:v>
                </c:pt>
                <c:pt idx="18247">
                  <c:v>3.4819887500000002</c:v>
                </c:pt>
                <c:pt idx="18248">
                  <c:v>3.48239375</c:v>
                </c:pt>
                <c:pt idx="18249">
                  <c:v>3.4827396875007999</c:v>
                </c:pt>
                <c:pt idx="18250">
                  <c:v>3.4831321875008001</c:v>
                </c:pt>
                <c:pt idx="18251">
                  <c:v>3.4835543750016003</c:v>
                </c:pt>
                <c:pt idx="18252">
                  <c:v>3.4840468750016003</c:v>
                </c:pt>
                <c:pt idx="18253">
                  <c:v>3.4843784375008</c:v>
                </c:pt>
                <c:pt idx="18254">
                  <c:v>3.4847643750016002</c:v>
                </c:pt>
                <c:pt idx="18255">
                  <c:v>3.48512625</c:v>
                </c:pt>
                <c:pt idx="18256">
                  <c:v>3.4847725000000001</c:v>
                </c:pt>
                <c:pt idx="18257">
                  <c:v>3.4843340624992001</c:v>
                </c:pt>
                <c:pt idx="18258">
                  <c:v>3.4838681250016004</c:v>
                </c:pt>
                <c:pt idx="18259">
                  <c:v>3.4833656250016003</c:v>
                </c:pt>
                <c:pt idx="18260">
                  <c:v>3.4830218750016</c:v>
                </c:pt>
                <c:pt idx="18261">
                  <c:v>3.4826681250016001</c:v>
                </c:pt>
                <c:pt idx="18262">
                  <c:v>3.4823053124992001</c:v>
                </c:pt>
                <c:pt idx="18263">
                  <c:v>3.4819550000000001</c:v>
                </c:pt>
                <c:pt idx="18264">
                  <c:v>3.4823624999999998</c:v>
                </c:pt>
                <c:pt idx="18265">
                  <c:v>3.48271</c:v>
                </c:pt>
                <c:pt idx="18266">
                  <c:v>3.4831640624992</c:v>
                </c:pt>
                <c:pt idx="18267">
                  <c:v>3.4835353124992001</c:v>
                </c:pt>
                <c:pt idx="18268">
                  <c:v>3.4831893750016003</c:v>
                </c:pt>
                <c:pt idx="18269">
                  <c:v>3.4825468750016002</c:v>
                </c:pt>
                <c:pt idx="18270">
                  <c:v>3.4819399999999998</c:v>
                </c:pt>
                <c:pt idx="18271">
                  <c:v>3.4816153124992</c:v>
                </c:pt>
                <c:pt idx="18272">
                  <c:v>3.4812381250016</c:v>
                </c:pt>
                <c:pt idx="18273">
                  <c:v>3.4808493750016001</c:v>
                </c:pt>
                <c:pt idx="18274">
                  <c:v>3.4805118750016</c:v>
                </c:pt>
                <c:pt idx="18275">
                  <c:v>3.4801009375007999</c:v>
                </c:pt>
                <c:pt idx="18276">
                  <c:v>3.4796721875008001</c:v>
                </c:pt>
                <c:pt idx="18277">
                  <c:v>3.47931875</c:v>
                </c:pt>
                <c:pt idx="18278">
                  <c:v>3.4786653124992002</c:v>
                </c:pt>
                <c:pt idx="18279">
                  <c:v>3.4782525</c:v>
                </c:pt>
                <c:pt idx="18280">
                  <c:v>3.4778909375008</c:v>
                </c:pt>
                <c:pt idx="18281">
                  <c:v>3.4775115624991999</c:v>
                </c:pt>
                <c:pt idx="18282">
                  <c:v>3.4770571875008001</c:v>
                </c:pt>
                <c:pt idx="18283">
                  <c:v>3.4764528124992</c:v>
                </c:pt>
                <c:pt idx="18284">
                  <c:v>3.4757684375008</c:v>
                </c:pt>
                <c:pt idx="18285">
                  <c:v>3.4745578124992003</c:v>
                </c:pt>
                <c:pt idx="18286">
                  <c:v>3.4731984375008</c:v>
                </c:pt>
                <c:pt idx="18287">
                  <c:v>3.4717643750016003</c:v>
                </c:pt>
                <c:pt idx="18288">
                  <c:v>3.4702734375007998</c:v>
                </c:pt>
                <c:pt idx="18289">
                  <c:v>3.4688428124991999</c:v>
                </c:pt>
                <c:pt idx="18290">
                  <c:v>3.4673878124991999</c:v>
                </c:pt>
                <c:pt idx="18291">
                  <c:v>3.4659459375007997</c:v>
                </c:pt>
                <c:pt idx="18292">
                  <c:v>3.4645578124992</c:v>
                </c:pt>
                <c:pt idx="18293">
                  <c:v>3.4633487500000002</c:v>
                </c:pt>
                <c:pt idx="18294">
                  <c:v>3.4622975</c:v>
                </c:pt>
                <c:pt idx="18295">
                  <c:v>3.4617540624992</c:v>
                </c:pt>
                <c:pt idx="18296">
                  <c:v>3.4613843750016002</c:v>
                </c:pt>
                <c:pt idx="18297">
                  <c:v>3.4608968750016</c:v>
                </c:pt>
                <c:pt idx="18298">
                  <c:v>3.4605493750016003</c:v>
                </c:pt>
                <c:pt idx="18299">
                  <c:v>3.4601703124992</c:v>
                </c:pt>
                <c:pt idx="18300">
                  <c:v>3.4605481250016004</c:v>
                </c:pt>
                <c:pt idx="18301">
                  <c:v>3.4609540624992001</c:v>
                </c:pt>
                <c:pt idx="18302">
                  <c:v>3.4612812499999999</c:v>
                </c:pt>
                <c:pt idx="18303">
                  <c:v>3.4616068750016002</c:v>
                </c:pt>
                <c:pt idx="18304">
                  <c:v>3.4619312500000001</c:v>
                </c:pt>
                <c:pt idx="18305">
                  <c:v>3.4623525000000002</c:v>
                </c:pt>
                <c:pt idx="18306">
                  <c:v>3.4627134375008</c:v>
                </c:pt>
                <c:pt idx="18307">
                  <c:v>3.4630534375008</c:v>
                </c:pt>
                <c:pt idx="18308">
                  <c:v>3.4633865624992</c:v>
                </c:pt>
                <c:pt idx="18309">
                  <c:v>3.4638340624991999</c:v>
                </c:pt>
                <c:pt idx="18310">
                  <c:v>3.4642793750016003</c:v>
                </c:pt>
                <c:pt idx="18311">
                  <c:v>3.4647568750016</c:v>
                </c:pt>
                <c:pt idx="18312">
                  <c:v>3.4652243750016001</c:v>
                </c:pt>
                <c:pt idx="18313">
                  <c:v>3.4657471875007997</c:v>
                </c:pt>
                <c:pt idx="18314">
                  <c:v>3.4661824999999999</c:v>
                </c:pt>
                <c:pt idx="18315">
                  <c:v>3.4666674999999998</c:v>
                </c:pt>
                <c:pt idx="18316">
                  <c:v>3.4671278124992</c:v>
                </c:pt>
                <c:pt idx="18317">
                  <c:v>3.4675009375007999</c:v>
                </c:pt>
                <c:pt idx="18318">
                  <c:v>3.4679631250016003</c:v>
                </c:pt>
                <c:pt idx="18319">
                  <c:v>3.4683562499999998</c:v>
                </c:pt>
                <c:pt idx="18320">
                  <c:v>3.4678871875007999</c:v>
                </c:pt>
                <c:pt idx="18321">
                  <c:v>3.4672631250016002</c:v>
                </c:pt>
                <c:pt idx="18322">
                  <c:v>3.4669137499999998</c:v>
                </c:pt>
                <c:pt idx="18323">
                  <c:v>3.4665756250016</c:v>
                </c:pt>
                <c:pt idx="18324">
                  <c:v>3.4659675000000001</c:v>
                </c:pt>
                <c:pt idx="18325">
                  <c:v>3.4655912500000001</c:v>
                </c:pt>
                <c:pt idx="18326">
                  <c:v>3.4652253124992001</c:v>
                </c:pt>
                <c:pt idx="18327">
                  <c:v>3.4648896875007997</c:v>
                </c:pt>
                <c:pt idx="18328">
                  <c:v>3.4643524999999999</c:v>
                </c:pt>
                <c:pt idx="18329">
                  <c:v>3.4639562499999998</c:v>
                </c:pt>
                <c:pt idx="18330">
                  <c:v>3.4636040624992002</c:v>
                </c:pt>
                <c:pt idx="18331">
                  <c:v>3.4638134375008001</c:v>
                </c:pt>
                <c:pt idx="18332">
                  <c:v>3.4641209375008</c:v>
                </c:pt>
                <c:pt idx="18333">
                  <c:v>3.4646103124992003</c:v>
                </c:pt>
                <c:pt idx="18334">
                  <c:v>3.46501875</c:v>
                </c:pt>
                <c:pt idx="18335">
                  <c:v>3.4654268750016004</c:v>
                </c:pt>
                <c:pt idx="18336">
                  <c:v>3.4658862500000001</c:v>
                </c:pt>
                <c:pt idx="18337">
                  <c:v>3.4664212499999998</c:v>
                </c:pt>
                <c:pt idx="18338">
                  <c:v>3.4668415624992002</c:v>
                </c:pt>
                <c:pt idx="18339">
                  <c:v>3.4672256250016003</c:v>
                </c:pt>
                <c:pt idx="18340">
                  <c:v>3.4677131250016</c:v>
                </c:pt>
                <c:pt idx="18341">
                  <c:v>3.4681999999999999</c:v>
                </c:pt>
                <c:pt idx="18342">
                  <c:v>3.4686425000000001</c:v>
                </c:pt>
                <c:pt idx="18343">
                  <c:v>3.4691149999999999</c:v>
                </c:pt>
                <c:pt idx="18344">
                  <c:v>3.4695425000000002</c:v>
                </c:pt>
                <c:pt idx="18345">
                  <c:v>3.4699228124992003</c:v>
                </c:pt>
                <c:pt idx="18346">
                  <c:v>3.4695343750016003</c:v>
                </c:pt>
                <c:pt idx="18347">
                  <c:v>3.4691706250016003</c:v>
                </c:pt>
                <c:pt idx="18348">
                  <c:v>3.4687012500000001</c:v>
                </c:pt>
                <c:pt idx="18349">
                  <c:v>3.4681790624992002</c:v>
                </c:pt>
                <c:pt idx="18350">
                  <c:v>3.4676365624992003</c:v>
                </c:pt>
                <c:pt idx="18351">
                  <c:v>3.4670896875007999</c:v>
                </c:pt>
                <c:pt idx="18352">
                  <c:v>3.4665034375007999</c:v>
                </c:pt>
                <c:pt idx="18353">
                  <c:v>3.4659084375007998</c:v>
                </c:pt>
                <c:pt idx="18354">
                  <c:v>3.4653999999999998</c:v>
                </c:pt>
                <c:pt idx="18355">
                  <c:v>3.4649190624992001</c:v>
                </c:pt>
                <c:pt idx="18356">
                  <c:v>3.4644718750016001</c:v>
                </c:pt>
                <c:pt idx="18357">
                  <c:v>3.4640862499999998</c:v>
                </c:pt>
                <c:pt idx="18358">
                  <c:v>3.4638993750016001</c:v>
                </c:pt>
                <c:pt idx="18359">
                  <c:v>3.4642525000000002</c:v>
                </c:pt>
                <c:pt idx="18360">
                  <c:v>3.46457375</c:v>
                </c:pt>
                <c:pt idx="18361">
                  <c:v>3.46491375</c:v>
                </c:pt>
                <c:pt idx="18362">
                  <c:v>3.4652799999999999</c:v>
                </c:pt>
                <c:pt idx="18363">
                  <c:v>3.4647475000000001</c:v>
                </c:pt>
                <c:pt idx="18364">
                  <c:v>3.4643993750016002</c:v>
                </c:pt>
                <c:pt idx="18365">
                  <c:v>3.4640159375007999</c:v>
                </c:pt>
                <c:pt idx="18366">
                  <c:v>3.4635603124992</c:v>
                </c:pt>
                <c:pt idx="18367">
                  <c:v>3.4630125</c:v>
                </c:pt>
                <c:pt idx="18368">
                  <c:v>3.4624606250016003</c:v>
                </c:pt>
                <c:pt idx="18369">
                  <c:v>3.4619249999999999</c:v>
                </c:pt>
                <c:pt idx="18370">
                  <c:v>3.4613959375008001</c:v>
                </c:pt>
                <c:pt idx="18371">
                  <c:v>3.4609071875008</c:v>
                </c:pt>
                <c:pt idx="18372">
                  <c:v>3.4605031250016003</c:v>
                </c:pt>
                <c:pt idx="18373">
                  <c:v>3.46011625</c:v>
                </c:pt>
                <c:pt idx="18374">
                  <c:v>3.4596284375008</c:v>
                </c:pt>
                <c:pt idx="18375">
                  <c:v>3.4597031250016004</c:v>
                </c:pt>
                <c:pt idx="18376">
                  <c:v>3.46017375</c:v>
                </c:pt>
                <c:pt idx="18377">
                  <c:v>3.4605918750016</c:v>
                </c:pt>
                <c:pt idx="18378">
                  <c:v>3.4609793750016</c:v>
                </c:pt>
                <c:pt idx="18379">
                  <c:v>3.4613262499999999</c:v>
                </c:pt>
                <c:pt idx="18380">
                  <c:v>3.4617271875008</c:v>
                </c:pt>
                <c:pt idx="18381">
                  <c:v>3.4620659375008001</c:v>
                </c:pt>
                <c:pt idx="18382">
                  <c:v>3.4623909375007997</c:v>
                </c:pt>
                <c:pt idx="18383">
                  <c:v>3.4627821875008</c:v>
                </c:pt>
                <c:pt idx="18384">
                  <c:v>3.4632056250016001</c:v>
                </c:pt>
                <c:pt idx="18385">
                  <c:v>3.4635528124991999</c:v>
                </c:pt>
                <c:pt idx="18386">
                  <c:v>3.4639099999999998</c:v>
                </c:pt>
                <c:pt idx="18387">
                  <c:v>3.4642499999999998</c:v>
                </c:pt>
                <c:pt idx="18388">
                  <c:v>3.4646484375008</c:v>
                </c:pt>
                <c:pt idx="18389">
                  <c:v>3.4650071875007997</c:v>
                </c:pt>
                <c:pt idx="18390">
                  <c:v>3.4653387499999999</c:v>
                </c:pt>
                <c:pt idx="18391">
                  <c:v>3.4657343750016003</c:v>
                </c:pt>
                <c:pt idx="18392">
                  <c:v>3.4653915624992</c:v>
                </c:pt>
                <c:pt idx="18393">
                  <c:v>3.4650249999999998</c:v>
                </c:pt>
                <c:pt idx="18394">
                  <c:v>3.4654365624992001</c:v>
                </c:pt>
                <c:pt idx="18395">
                  <c:v>3.4658606250016</c:v>
                </c:pt>
                <c:pt idx="18396">
                  <c:v>3.4659790624992</c:v>
                </c:pt>
                <c:pt idx="18397">
                  <c:v>3.4656128124992001</c:v>
                </c:pt>
                <c:pt idx="18398">
                  <c:v>3.4652259375007999</c:v>
                </c:pt>
                <c:pt idx="18399">
                  <c:v>3.4647015624991999</c:v>
                </c:pt>
                <c:pt idx="18400">
                  <c:v>3.4642028124992001</c:v>
                </c:pt>
                <c:pt idx="18401">
                  <c:v>3.4637084375008</c:v>
                </c:pt>
                <c:pt idx="18402">
                  <c:v>3.4633343750016001</c:v>
                </c:pt>
                <c:pt idx="18403">
                  <c:v>3.4637059375007997</c:v>
                </c:pt>
                <c:pt idx="18404">
                  <c:v>3.4640825</c:v>
                </c:pt>
                <c:pt idx="18405">
                  <c:v>3.4645424999999999</c:v>
                </c:pt>
                <c:pt idx="18406">
                  <c:v>3.4649115624992</c:v>
                </c:pt>
                <c:pt idx="18407">
                  <c:v>3.4652656250016003</c:v>
                </c:pt>
                <c:pt idx="18408">
                  <c:v>3.4649118750016004</c:v>
                </c:pt>
                <c:pt idx="18409">
                  <c:v>3.46458625</c:v>
                </c:pt>
                <c:pt idx="18410">
                  <c:v>3.4640918750016003</c:v>
                </c:pt>
                <c:pt idx="18411">
                  <c:v>3.4635118750016001</c:v>
                </c:pt>
                <c:pt idx="18412">
                  <c:v>3.4629631250016</c:v>
                </c:pt>
                <c:pt idx="18413">
                  <c:v>3.4626206250016001</c:v>
                </c:pt>
                <c:pt idx="18414">
                  <c:v>3.4622290624992003</c:v>
                </c:pt>
                <c:pt idx="18415">
                  <c:v>3.4619049999999998</c:v>
                </c:pt>
                <c:pt idx="18416">
                  <c:v>3.46141875</c:v>
                </c:pt>
                <c:pt idx="18417">
                  <c:v>3.4609368750016003</c:v>
                </c:pt>
                <c:pt idx="18418">
                  <c:v>3.4603143750016003</c:v>
                </c:pt>
                <c:pt idx="18419">
                  <c:v>3.4599893750016002</c:v>
                </c:pt>
                <c:pt idx="18420">
                  <c:v>3.4596128124992003</c:v>
                </c:pt>
                <c:pt idx="18421">
                  <c:v>3.4590778124992001</c:v>
                </c:pt>
                <c:pt idx="18422">
                  <c:v>3.4587015624992001</c:v>
                </c:pt>
                <c:pt idx="18423">
                  <c:v>3.4588450000000002</c:v>
                </c:pt>
                <c:pt idx="18424">
                  <c:v>3.4591671875008001</c:v>
                </c:pt>
                <c:pt idx="18425">
                  <c:v>3.4594974999999999</c:v>
                </c:pt>
                <c:pt idx="18426">
                  <c:v>3.4598231250016003</c:v>
                </c:pt>
                <c:pt idx="18427">
                  <c:v>3.4601681250016001</c:v>
                </c:pt>
                <c:pt idx="18428">
                  <c:v>3.4596928124991999</c:v>
                </c:pt>
                <c:pt idx="18429">
                  <c:v>3.4597924999999998</c:v>
                </c:pt>
                <c:pt idx="18430">
                  <c:v>3.4602262499999998</c:v>
                </c:pt>
                <c:pt idx="18431">
                  <c:v>3.4605696875007999</c:v>
                </c:pt>
                <c:pt idx="18432">
                  <c:v>3.4609221875007998</c:v>
                </c:pt>
                <c:pt idx="18433">
                  <c:v>3.4613631250016001</c:v>
                </c:pt>
                <c:pt idx="18434">
                  <c:v>3.4616890624992003</c:v>
                </c:pt>
                <c:pt idx="18435">
                  <c:v>3.4621271875008</c:v>
                </c:pt>
                <c:pt idx="18436">
                  <c:v>3.4624756250016002</c:v>
                </c:pt>
                <c:pt idx="18437">
                  <c:v>3.4628640624992002</c:v>
                </c:pt>
                <c:pt idx="18438">
                  <c:v>3.4632184375007999</c:v>
                </c:pt>
                <c:pt idx="18439">
                  <c:v>3.4635737500000001</c:v>
                </c:pt>
                <c:pt idx="18440">
                  <c:v>3.4639000000000002</c:v>
                </c:pt>
                <c:pt idx="18441">
                  <c:v>3.4642865624992001</c:v>
                </c:pt>
                <c:pt idx="18442">
                  <c:v>3.4646300000000001</c:v>
                </c:pt>
                <c:pt idx="18443">
                  <c:v>3.4650418750016003</c:v>
                </c:pt>
                <c:pt idx="18444">
                  <c:v>3.4654768750016003</c:v>
                </c:pt>
                <c:pt idx="18445">
                  <c:v>3.4658153124991999</c:v>
                </c:pt>
                <c:pt idx="18446">
                  <c:v>3.4653590624991999</c:v>
                </c:pt>
                <c:pt idx="18447">
                  <c:v>3.4650362499999998</c:v>
                </c:pt>
                <c:pt idx="18448">
                  <c:v>3.4647112500000001</c:v>
                </c:pt>
                <c:pt idx="18449">
                  <c:v>3.4643815624992</c:v>
                </c:pt>
                <c:pt idx="18450">
                  <c:v>3.4640078124992</c:v>
                </c:pt>
                <c:pt idx="18451">
                  <c:v>3.4635812499999998</c:v>
                </c:pt>
                <c:pt idx="18452">
                  <c:v>3.4632459375007998</c:v>
                </c:pt>
                <c:pt idx="18453">
                  <c:v>3.4628593750016003</c:v>
                </c:pt>
                <c:pt idx="18454">
                  <c:v>3.4624540624992002</c:v>
                </c:pt>
                <c:pt idx="18455">
                  <c:v>3.4620628124991999</c:v>
                </c:pt>
                <c:pt idx="18456">
                  <c:v>3.4616634375007997</c:v>
                </c:pt>
                <c:pt idx="18457">
                  <c:v>3.4611581250016004</c:v>
                </c:pt>
                <c:pt idx="18458">
                  <c:v>3.4607084375007999</c:v>
                </c:pt>
                <c:pt idx="18459">
                  <c:v>3.4602140624992002</c:v>
                </c:pt>
                <c:pt idx="18460">
                  <c:v>3.4598843750016002</c:v>
                </c:pt>
                <c:pt idx="18461">
                  <c:v>3.4595453124992002</c:v>
                </c:pt>
                <c:pt idx="18462">
                  <c:v>3.4599634375007997</c:v>
                </c:pt>
                <c:pt idx="18463">
                  <c:v>3.4603143750016003</c:v>
                </c:pt>
                <c:pt idx="18464">
                  <c:v>3.4606849999999998</c:v>
                </c:pt>
                <c:pt idx="18465">
                  <c:v>3.4610115624992002</c:v>
                </c:pt>
                <c:pt idx="18466">
                  <c:v>3.4613656250016001</c:v>
                </c:pt>
                <c:pt idx="18467">
                  <c:v>3.4608946875008</c:v>
                </c:pt>
                <c:pt idx="18468">
                  <c:v>3.4604259375008</c:v>
                </c:pt>
                <c:pt idx="18469">
                  <c:v>3.4599087499999999</c:v>
                </c:pt>
                <c:pt idx="18470">
                  <c:v>3.4594084375007998</c:v>
                </c:pt>
                <c:pt idx="18471">
                  <c:v>3.4587806250016002</c:v>
                </c:pt>
                <c:pt idx="18472">
                  <c:v>3.4581843750016001</c:v>
                </c:pt>
                <c:pt idx="18473">
                  <c:v>3.4577078124992</c:v>
                </c:pt>
                <c:pt idx="18474">
                  <c:v>3.4573678124992</c:v>
                </c:pt>
                <c:pt idx="18475">
                  <c:v>3.4577675000000001</c:v>
                </c:pt>
                <c:pt idx="18476">
                  <c:v>3.4580906250016001</c:v>
                </c:pt>
                <c:pt idx="18477">
                  <c:v>3.4581849999999998</c:v>
                </c:pt>
                <c:pt idx="18478">
                  <c:v>3.4585621875007999</c:v>
                </c:pt>
                <c:pt idx="18479">
                  <c:v>3.4588903124992001</c:v>
                </c:pt>
                <c:pt idx="18480">
                  <c:v>3.4592784375007999</c:v>
                </c:pt>
                <c:pt idx="18481">
                  <c:v>3.4596909375007998</c:v>
                </c:pt>
                <c:pt idx="18482">
                  <c:v>3.4600225</c:v>
                </c:pt>
                <c:pt idx="18483">
                  <c:v>3.4604053124992</c:v>
                </c:pt>
                <c:pt idx="18484">
                  <c:v>3.4607959375007997</c:v>
                </c:pt>
                <c:pt idx="18485">
                  <c:v>3.4611734375008001</c:v>
                </c:pt>
                <c:pt idx="18486">
                  <c:v>3.4615178124992001</c:v>
                </c:pt>
                <c:pt idx="18487">
                  <c:v>3.4618815624992001</c:v>
                </c:pt>
                <c:pt idx="18488">
                  <c:v>3.4622668750016001</c:v>
                </c:pt>
                <c:pt idx="18489">
                  <c:v>3.4626018750016003</c:v>
                </c:pt>
                <c:pt idx="18490">
                  <c:v>3.4630090624992</c:v>
                </c:pt>
                <c:pt idx="18491">
                  <c:v>3.4633968750016</c:v>
                </c:pt>
                <c:pt idx="18492">
                  <c:v>3.4637262500000001</c:v>
                </c:pt>
                <c:pt idx="18493">
                  <c:v>3.46419875</c:v>
                </c:pt>
                <c:pt idx="18494">
                  <c:v>3.4645896875008</c:v>
                </c:pt>
                <c:pt idx="18495">
                  <c:v>3.4650237499999998</c:v>
                </c:pt>
                <c:pt idx="18496">
                  <c:v>3.4645000000000001</c:v>
                </c:pt>
                <c:pt idx="18497">
                  <c:v>3.4641728124991999</c:v>
                </c:pt>
                <c:pt idx="18498">
                  <c:v>3.4638075000000002</c:v>
                </c:pt>
                <c:pt idx="18499">
                  <c:v>3.4633487500000002</c:v>
                </c:pt>
                <c:pt idx="18500">
                  <c:v>3.4629334375008001</c:v>
                </c:pt>
                <c:pt idx="18501">
                  <c:v>3.4624643750016002</c:v>
                </c:pt>
                <c:pt idx="18502">
                  <c:v>3.4620328124992001</c:v>
                </c:pt>
                <c:pt idx="18503">
                  <c:v>3.4615662500000002</c:v>
                </c:pt>
                <c:pt idx="18504">
                  <c:v>3.4610859375007998</c:v>
                </c:pt>
                <c:pt idx="18505">
                  <c:v>3.4606746875007999</c:v>
                </c:pt>
                <c:pt idx="18506">
                  <c:v>3.4602815624992003</c:v>
                </c:pt>
                <c:pt idx="18507">
                  <c:v>3.4599118750016</c:v>
                </c:pt>
                <c:pt idx="18508">
                  <c:v>3.4596181250016</c:v>
                </c:pt>
                <c:pt idx="18509">
                  <c:v>3.4592359375007997</c:v>
                </c:pt>
                <c:pt idx="18510">
                  <c:v>3.4589053124992</c:v>
                </c:pt>
                <c:pt idx="18511">
                  <c:v>3.4585096875007997</c:v>
                </c:pt>
                <c:pt idx="18512">
                  <c:v>3.4579906250016004</c:v>
                </c:pt>
                <c:pt idx="18513">
                  <c:v>3.4574315624992003</c:v>
                </c:pt>
                <c:pt idx="18514">
                  <c:v>3.4571025</c:v>
                </c:pt>
                <c:pt idx="18515">
                  <c:v>3.4567771875008</c:v>
                </c:pt>
                <c:pt idx="18516">
                  <c:v>3.4563899999999999</c:v>
                </c:pt>
                <c:pt idx="18517">
                  <c:v>3.4559224999999998</c:v>
                </c:pt>
                <c:pt idx="18518">
                  <c:v>3.4553696875008</c:v>
                </c:pt>
                <c:pt idx="18519">
                  <c:v>3.4548959375007997</c:v>
                </c:pt>
                <c:pt idx="18520">
                  <c:v>3.4544471875007998</c:v>
                </c:pt>
                <c:pt idx="18521">
                  <c:v>3.45404125</c:v>
                </c:pt>
                <c:pt idx="18522">
                  <c:v>3.4536653124992003</c:v>
                </c:pt>
                <c:pt idx="18523">
                  <c:v>3.4532903124992003</c:v>
                </c:pt>
                <c:pt idx="18524">
                  <c:v>3.4529015624992003</c:v>
                </c:pt>
                <c:pt idx="18525">
                  <c:v>3.4525546875008</c:v>
                </c:pt>
                <c:pt idx="18526">
                  <c:v>3.4520906250016004</c:v>
                </c:pt>
                <c:pt idx="18527">
                  <c:v>3.4517690624992001</c:v>
                </c:pt>
                <c:pt idx="18528">
                  <c:v>3.45218625</c:v>
                </c:pt>
                <c:pt idx="18529">
                  <c:v>3.4525443750016001</c:v>
                </c:pt>
                <c:pt idx="18530">
                  <c:v>3.4530084375008001</c:v>
                </c:pt>
                <c:pt idx="18531">
                  <c:v>3.4534871875007997</c:v>
                </c:pt>
                <c:pt idx="18532">
                  <c:v>3.4538759375007997</c:v>
                </c:pt>
                <c:pt idx="18533">
                  <c:v>3.4543603124992002</c:v>
                </c:pt>
                <c:pt idx="18534">
                  <c:v>3.4548203124992001</c:v>
                </c:pt>
                <c:pt idx="18535">
                  <c:v>3.4553184375007997</c:v>
                </c:pt>
                <c:pt idx="18536">
                  <c:v>3.4557449999999998</c:v>
                </c:pt>
                <c:pt idx="18537">
                  <c:v>3.4562043750016</c:v>
                </c:pt>
                <c:pt idx="18538">
                  <c:v>3.4565856250016003</c:v>
                </c:pt>
                <c:pt idx="18539">
                  <c:v>3.4570137500000002</c:v>
                </c:pt>
                <c:pt idx="18540">
                  <c:v>3.4573353124991999</c:v>
                </c:pt>
                <c:pt idx="18541">
                  <c:v>3.4577203124992</c:v>
                </c:pt>
                <c:pt idx="18542">
                  <c:v>3.4582331250016001</c:v>
                </c:pt>
                <c:pt idx="18543">
                  <c:v>3.4586284375008001</c:v>
                </c:pt>
                <c:pt idx="18544">
                  <c:v>3.4589915624992003</c:v>
                </c:pt>
                <c:pt idx="18545">
                  <c:v>3.4593362499999998</c:v>
                </c:pt>
                <c:pt idx="18546">
                  <c:v>3.4596843750016002</c:v>
                </c:pt>
                <c:pt idx="18547">
                  <c:v>3.4600090624991999</c:v>
                </c:pt>
                <c:pt idx="18548">
                  <c:v>3.4604587499999999</c:v>
                </c:pt>
                <c:pt idx="18549">
                  <c:v>3.46085625</c:v>
                </c:pt>
                <c:pt idx="18550">
                  <c:v>3.4612165624992</c:v>
                </c:pt>
                <c:pt idx="18551">
                  <c:v>3.4607656250016001</c:v>
                </c:pt>
                <c:pt idx="18552">
                  <c:v>3.46044375</c:v>
                </c:pt>
                <c:pt idx="18553">
                  <c:v>3.4598743750016001</c:v>
                </c:pt>
                <c:pt idx="18554">
                  <c:v>3.4594550000000002</c:v>
                </c:pt>
                <c:pt idx="18555">
                  <c:v>3.4590831250016003</c:v>
                </c:pt>
                <c:pt idx="18556">
                  <c:v>3.4587075</c:v>
                </c:pt>
                <c:pt idx="18557">
                  <c:v>3.4582740624991999</c:v>
                </c:pt>
                <c:pt idx="18558">
                  <c:v>3.4578918750016001</c:v>
                </c:pt>
                <c:pt idx="18559">
                  <c:v>3.4575293750016001</c:v>
                </c:pt>
                <c:pt idx="18560">
                  <c:v>3.4571359375007997</c:v>
                </c:pt>
                <c:pt idx="18561">
                  <c:v>3.4568150000000002</c:v>
                </c:pt>
                <c:pt idx="18562">
                  <c:v>3.4572743750016004</c:v>
                </c:pt>
                <c:pt idx="18563">
                  <c:v>3.4576715624992</c:v>
                </c:pt>
                <c:pt idx="18564">
                  <c:v>3.4580928124992001</c:v>
                </c:pt>
                <c:pt idx="18565">
                  <c:v>3.458615</c:v>
                </c:pt>
                <c:pt idx="18566">
                  <c:v>3.4590293750016001</c:v>
                </c:pt>
                <c:pt idx="18567">
                  <c:v>3.4586987499999999</c:v>
                </c:pt>
                <c:pt idx="18568">
                  <c:v>3.4583225</c:v>
                </c:pt>
                <c:pt idx="18569">
                  <c:v>3.4579065624992</c:v>
                </c:pt>
                <c:pt idx="18570">
                  <c:v>3.4575146875008</c:v>
                </c:pt>
                <c:pt idx="18571">
                  <c:v>3.4571006250016003</c:v>
                </c:pt>
                <c:pt idx="18572">
                  <c:v>3.4567090624992001</c:v>
                </c:pt>
                <c:pt idx="18573">
                  <c:v>3.4562349999999999</c:v>
                </c:pt>
                <c:pt idx="18574">
                  <c:v>3.4558631250016001</c:v>
                </c:pt>
                <c:pt idx="18575">
                  <c:v>3.4554578124991999</c:v>
                </c:pt>
                <c:pt idx="18576">
                  <c:v>3.4550459375007998</c:v>
                </c:pt>
                <c:pt idx="18577">
                  <c:v>3.4547056250016004</c:v>
                </c:pt>
                <c:pt idx="18578">
                  <c:v>3.4543734375007999</c:v>
                </c:pt>
                <c:pt idx="18579">
                  <c:v>3.4546946875007998</c:v>
                </c:pt>
                <c:pt idx="18580">
                  <c:v>3.4550234375007998</c:v>
                </c:pt>
                <c:pt idx="18581">
                  <c:v>3.4554312500000002</c:v>
                </c:pt>
                <c:pt idx="18582">
                  <c:v>3.4558278124992001</c:v>
                </c:pt>
                <c:pt idx="18583">
                  <c:v>3.4561625</c:v>
                </c:pt>
                <c:pt idx="18584">
                  <c:v>3.4565931250016</c:v>
                </c:pt>
                <c:pt idx="18585">
                  <c:v>3.4570659375007997</c:v>
                </c:pt>
                <c:pt idx="18586">
                  <c:v>3.4575103124991999</c:v>
                </c:pt>
                <c:pt idx="18587">
                  <c:v>3.4578912499999999</c:v>
                </c:pt>
                <c:pt idx="18588">
                  <c:v>3.4582946875007998</c:v>
                </c:pt>
                <c:pt idx="18589">
                  <c:v>3.4586562500000002</c:v>
                </c:pt>
                <c:pt idx="18590">
                  <c:v>3.4589981250016</c:v>
                </c:pt>
                <c:pt idx="18591">
                  <c:v>3.45931875</c:v>
                </c:pt>
                <c:pt idx="18592">
                  <c:v>3.4596912500000001</c:v>
                </c:pt>
                <c:pt idx="18593">
                  <c:v>3.4600503124992001</c:v>
                </c:pt>
                <c:pt idx="18594">
                  <c:v>3.4603950000000001</c:v>
                </c:pt>
                <c:pt idx="18595">
                  <c:v>3.4609062499999999</c:v>
                </c:pt>
                <c:pt idx="18596">
                  <c:v>3.4612684375008</c:v>
                </c:pt>
                <c:pt idx="18597">
                  <c:v>3.4617062500000002</c:v>
                </c:pt>
                <c:pt idx="18598">
                  <c:v>3.4622612500000001</c:v>
                </c:pt>
                <c:pt idx="18599">
                  <c:v>3.4627328124992003</c:v>
                </c:pt>
                <c:pt idx="18600">
                  <c:v>3.4632340624992</c:v>
                </c:pt>
                <c:pt idx="18601">
                  <c:v>3.4637137500000001</c:v>
                </c:pt>
                <c:pt idx="18602">
                  <c:v>3.4641799999999998</c:v>
                </c:pt>
                <c:pt idx="18603">
                  <c:v>3.4646793750016003</c:v>
                </c:pt>
                <c:pt idx="18604">
                  <c:v>3.4642087500000001</c:v>
                </c:pt>
                <c:pt idx="18605">
                  <c:v>3.4637306250016002</c:v>
                </c:pt>
                <c:pt idx="18606">
                  <c:v>3.4631653124991999</c:v>
                </c:pt>
                <c:pt idx="18607">
                  <c:v>3.46255625</c:v>
                </c:pt>
                <c:pt idx="18608">
                  <c:v>3.4618646875007997</c:v>
                </c:pt>
                <c:pt idx="18609">
                  <c:v>3.4611246875007997</c:v>
                </c:pt>
                <c:pt idx="18610">
                  <c:v>3.4603706250016</c:v>
                </c:pt>
                <c:pt idx="18611">
                  <c:v>3.4597462499999998</c:v>
                </c:pt>
                <c:pt idx="18612">
                  <c:v>3.4592490624992003</c:v>
                </c:pt>
                <c:pt idx="18613">
                  <c:v>3.4587721875008</c:v>
                </c:pt>
                <c:pt idx="18614">
                  <c:v>3.4583290624992</c:v>
                </c:pt>
                <c:pt idx="18615">
                  <c:v>3.4578428124992002</c:v>
                </c:pt>
                <c:pt idx="18616">
                  <c:v>3.4573896875007999</c:v>
                </c:pt>
                <c:pt idx="18617">
                  <c:v>3.4570256250016</c:v>
                </c:pt>
                <c:pt idx="18618">
                  <c:v>3.4566818750016002</c:v>
                </c:pt>
                <c:pt idx="18619">
                  <c:v>3.4562934375008001</c:v>
                </c:pt>
                <c:pt idx="18620">
                  <c:v>3.4559387500000001</c:v>
                </c:pt>
                <c:pt idx="18621">
                  <c:v>3.4560137499999999</c:v>
                </c:pt>
                <c:pt idx="18622">
                  <c:v>3.4564431250016003</c:v>
                </c:pt>
                <c:pt idx="18623">
                  <c:v>3.4568081250016003</c:v>
                </c:pt>
                <c:pt idx="18624">
                  <c:v>3.4572387500000001</c:v>
                </c:pt>
                <c:pt idx="18625">
                  <c:v>3.4576475000000002</c:v>
                </c:pt>
                <c:pt idx="18626">
                  <c:v>3.4579921875007997</c:v>
                </c:pt>
                <c:pt idx="18627">
                  <c:v>3.4584315624992001</c:v>
                </c:pt>
                <c:pt idx="18628">
                  <c:v>3.4587921875008001</c:v>
                </c:pt>
                <c:pt idx="18629">
                  <c:v>3.4583671875007997</c:v>
                </c:pt>
                <c:pt idx="18630">
                  <c:v>3.4577603124992002</c:v>
                </c:pt>
                <c:pt idx="18631">
                  <c:v>3.4571981250016002</c:v>
                </c:pt>
                <c:pt idx="18632">
                  <c:v>3.4566953124992001</c:v>
                </c:pt>
                <c:pt idx="18633">
                  <c:v>3.4561606250016004</c:v>
                </c:pt>
                <c:pt idx="18634">
                  <c:v>3.4560834375008</c:v>
                </c:pt>
                <c:pt idx="18635">
                  <c:v>3.4564681250016003</c:v>
                </c:pt>
                <c:pt idx="18636">
                  <c:v>3.4568328124992003</c:v>
                </c:pt>
                <c:pt idx="18637">
                  <c:v>3.4572103124992002</c:v>
                </c:pt>
                <c:pt idx="18638">
                  <c:v>3.4576006250016</c:v>
                </c:pt>
                <c:pt idx="18639">
                  <c:v>3.4580099999999998</c:v>
                </c:pt>
                <c:pt idx="18640">
                  <c:v>3.4583881250016</c:v>
                </c:pt>
                <c:pt idx="18641">
                  <c:v>3.4587140624992001</c:v>
                </c:pt>
                <c:pt idx="18642">
                  <c:v>3.4591490624992001</c:v>
                </c:pt>
                <c:pt idx="18643">
                  <c:v>3.4595518750016003</c:v>
                </c:pt>
                <c:pt idx="18644">
                  <c:v>3.4599646875008001</c:v>
                </c:pt>
                <c:pt idx="18645">
                  <c:v>3.4602853124992001</c:v>
                </c:pt>
                <c:pt idx="18646">
                  <c:v>3.4606993750016</c:v>
                </c:pt>
                <c:pt idx="18647">
                  <c:v>3.4610500000000002</c:v>
                </c:pt>
                <c:pt idx="18648">
                  <c:v>3.4606843750016001</c:v>
                </c:pt>
                <c:pt idx="18649">
                  <c:v>3.4603299999999999</c:v>
                </c:pt>
                <c:pt idx="18650">
                  <c:v>3.4604256250016001</c:v>
                </c:pt>
                <c:pt idx="18651">
                  <c:v>3.4607553124992001</c:v>
                </c:pt>
                <c:pt idx="18652">
                  <c:v>3.4601631250016003</c:v>
                </c:pt>
                <c:pt idx="18653">
                  <c:v>3.4596253124992002</c:v>
                </c:pt>
                <c:pt idx="18654">
                  <c:v>3.4590906250016</c:v>
                </c:pt>
                <c:pt idx="18655">
                  <c:v>3.4586231250016004</c:v>
                </c:pt>
                <c:pt idx="18656">
                  <c:v>3.4582506250016003</c:v>
                </c:pt>
                <c:pt idx="18657">
                  <c:v>3.4586968750016003</c:v>
                </c:pt>
                <c:pt idx="18658">
                  <c:v>3.4591356250016001</c:v>
                </c:pt>
                <c:pt idx="18659">
                  <c:v>3.4595059375007997</c:v>
                </c:pt>
                <c:pt idx="18660">
                  <c:v>3.4599199999999999</c:v>
                </c:pt>
                <c:pt idx="18661">
                  <c:v>3.4603321875008</c:v>
                </c:pt>
                <c:pt idx="18662">
                  <c:v>3.4608093750016002</c:v>
                </c:pt>
                <c:pt idx="18663">
                  <c:v>3.4611734375008001</c:v>
                </c:pt>
                <c:pt idx="18664">
                  <c:v>3.4615853124992002</c:v>
                </c:pt>
                <c:pt idx="18665">
                  <c:v>3.4619484375008001</c:v>
                </c:pt>
                <c:pt idx="18666">
                  <c:v>3.4623253124992002</c:v>
                </c:pt>
                <c:pt idx="18667">
                  <c:v>3.4626915624992001</c:v>
                </c:pt>
                <c:pt idx="18668">
                  <c:v>3.4623428124992</c:v>
                </c:pt>
                <c:pt idx="18669">
                  <c:v>3.4617193750016</c:v>
                </c:pt>
                <c:pt idx="18670">
                  <c:v>3.4613306250016</c:v>
                </c:pt>
                <c:pt idx="18671">
                  <c:v>3.4607899999999998</c:v>
                </c:pt>
                <c:pt idx="18672">
                  <c:v>3.4602153124992001</c:v>
                </c:pt>
                <c:pt idx="18673">
                  <c:v>3.4595968750016004</c:v>
                </c:pt>
                <c:pt idx="18674">
                  <c:v>3.4590178124992002</c:v>
                </c:pt>
                <c:pt idx="18675">
                  <c:v>3.4584556250016001</c:v>
                </c:pt>
                <c:pt idx="18676">
                  <c:v>3.4578971875007998</c:v>
                </c:pt>
                <c:pt idx="18677">
                  <c:v>3.45740625</c:v>
                </c:pt>
                <c:pt idx="18678">
                  <c:v>3.4569321875007999</c:v>
                </c:pt>
                <c:pt idx="18679">
                  <c:v>3.4565721875007998</c:v>
                </c:pt>
                <c:pt idx="18680">
                  <c:v>3.4560468750016002</c:v>
                </c:pt>
                <c:pt idx="18681">
                  <c:v>3.4556640624992001</c:v>
                </c:pt>
                <c:pt idx="18682">
                  <c:v>3.4553349999999998</c:v>
                </c:pt>
                <c:pt idx="18683">
                  <c:v>3.4556668750016</c:v>
                </c:pt>
                <c:pt idx="18684">
                  <c:v>3.4561396875007997</c:v>
                </c:pt>
                <c:pt idx="18685">
                  <c:v>3.4564778124991999</c:v>
                </c:pt>
                <c:pt idx="18686">
                  <c:v>3.4568506250016</c:v>
                </c:pt>
                <c:pt idx="18687">
                  <c:v>3.4572265624992</c:v>
                </c:pt>
                <c:pt idx="18688">
                  <c:v>3.457595</c:v>
                </c:pt>
                <c:pt idx="18689">
                  <c:v>3.4579900000000001</c:v>
                </c:pt>
                <c:pt idx="18690">
                  <c:v>3.4583887500000001</c:v>
                </c:pt>
                <c:pt idx="18691">
                  <c:v>3.4587249999999998</c:v>
                </c:pt>
                <c:pt idx="18692">
                  <c:v>3.4590628124992002</c:v>
                </c:pt>
                <c:pt idx="18693">
                  <c:v>3.4595296875007997</c:v>
                </c:pt>
                <c:pt idx="18694">
                  <c:v>3.4599678124992002</c:v>
                </c:pt>
                <c:pt idx="18695">
                  <c:v>3.4602987500000002</c:v>
                </c:pt>
                <c:pt idx="18696">
                  <c:v>3.4607165624992002</c:v>
                </c:pt>
                <c:pt idx="18697">
                  <c:v>3.4611059375008</c:v>
                </c:pt>
                <c:pt idx="18698">
                  <c:v>3.4614953124992001</c:v>
                </c:pt>
                <c:pt idx="18699">
                  <c:v>3.46116125</c:v>
                </c:pt>
                <c:pt idx="18700">
                  <c:v>3.4607140624992003</c:v>
                </c:pt>
                <c:pt idx="18701">
                  <c:v>3.4603209375007999</c:v>
                </c:pt>
                <c:pt idx="18702">
                  <c:v>3.4598815624992003</c:v>
                </c:pt>
                <c:pt idx="18703">
                  <c:v>3.45953</c:v>
                </c:pt>
                <c:pt idx="18704">
                  <c:v>3.4591209375008001</c:v>
                </c:pt>
                <c:pt idx="18705">
                  <c:v>3.4587796875008001</c:v>
                </c:pt>
                <c:pt idx="18706">
                  <c:v>3.4584418750016002</c:v>
                </c:pt>
                <c:pt idx="18707">
                  <c:v>3.4584296875008</c:v>
                </c:pt>
                <c:pt idx="18708">
                  <c:v>3.4588000000000001</c:v>
                </c:pt>
                <c:pt idx="18709">
                  <c:v>3.4591824999999998</c:v>
                </c:pt>
                <c:pt idx="18710">
                  <c:v>3.4595168750016003</c:v>
                </c:pt>
                <c:pt idx="18711">
                  <c:v>3.4598378124992002</c:v>
                </c:pt>
                <c:pt idx="18712">
                  <c:v>3.4594596875007997</c:v>
                </c:pt>
                <c:pt idx="18713">
                  <c:v>3.4590999999999998</c:v>
                </c:pt>
                <c:pt idx="18714">
                  <c:v>3.4587634375007998</c:v>
                </c:pt>
                <c:pt idx="18715">
                  <c:v>3.4588625</c:v>
                </c:pt>
                <c:pt idx="18716">
                  <c:v>3.4583387499999998</c:v>
                </c:pt>
                <c:pt idx="18717">
                  <c:v>3.4577640624992001</c:v>
                </c:pt>
                <c:pt idx="18718">
                  <c:v>3.4571093750016</c:v>
                </c:pt>
                <c:pt idx="18719">
                  <c:v>3.4567524999999999</c:v>
                </c:pt>
                <c:pt idx="18720">
                  <c:v>3.4563796875007999</c:v>
                </c:pt>
                <c:pt idx="18721">
                  <c:v>3.4559774999999999</c:v>
                </c:pt>
                <c:pt idx="18722">
                  <c:v>3.4555556250016002</c:v>
                </c:pt>
                <c:pt idx="18723">
                  <c:v>3.4552056250016001</c:v>
                </c:pt>
                <c:pt idx="18724">
                  <c:v>3.4547534375007998</c:v>
                </c:pt>
                <c:pt idx="18725">
                  <c:v>3.4543053124992</c:v>
                </c:pt>
                <c:pt idx="18726">
                  <c:v>3.45393375</c:v>
                </c:pt>
                <c:pt idx="18727">
                  <c:v>3.4535843750016002</c:v>
                </c:pt>
                <c:pt idx="18728">
                  <c:v>3.4539474999999999</c:v>
                </c:pt>
                <c:pt idx="18729">
                  <c:v>3.4543790624991999</c:v>
                </c:pt>
                <c:pt idx="18730">
                  <c:v>3.4547943750016001</c:v>
                </c:pt>
                <c:pt idx="18731">
                  <c:v>3.4549812499999999</c:v>
                </c:pt>
                <c:pt idx="18732">
                  <c:v>3.4553215624992002</c:v>
                </c:pt>
                <c:pt idx="18733">
                  <c:v>3.4557065624992003</c:v>
                </c:pt>
                <c:pt idx="18734">
                  <c:v>3.4561068750016002</c:v>
                </c:pt>
                <c:pt idx="18735">
                  <c:v>3.4564471875008</c:v>
                </c:pt>
                <c:pt idx="18736">
                  <c:v>3.4568349999999999</c:v>
                </c:pt>
                <c:pt idx="18737">
                  <c:v>3.4571787500000002</c:v>
                </c:pt>
                <c:pt idx="18738">
                  <c:v>3.4572656250016003</c:v>
                </c:pt>
                <c:pt idx="18739">
                  <c:v>3.4568625000000002</c:v>
                </c:pt>
                <c:pt idx="18740">
                  <c:v>3.4562921875007997</c:v>
                </c:pt>
                <c:pt idx="18741">
                  <c:v>3.4558724999999999</c:v>
                </c:pt>
                <c:pt idx="18742">
                  <c:v>3.4553528124991999</c:v>
                </c:pt>
                <c:pt idx="18743">
                  <c:v>3.4548325000000002</c:v>
                </c:pt>
                <c:pt idx="18744">
                  <c:v>3.45432125</c:v>
                </c:pt>
                <c:pt idx="18745">
                  <c:v>3.4537690624991999</c:v>
                </c:pt>
                <c:pt idx="18746">
                  <c:v>3.4533274999999999</c:v>
                </c:pt>
                <c:pt idx="18747">
                  <c:v>3.4529215624992</c:v>
                </c:pt>
                <c:pt idx="18748">
                  <c:v>3.4525909375007999</c:v>
                </c:pt>
                <c:pt idx="18749">
                  <c:v>3.4522609375008</c:v>
                </c:pt>
                <c:pt idx="18750">
                  <c:v>3.4527268750016002</c:v>
                </c:pt>
                <c:pt idx="18751">
                  <c:v>3.4530987500000001</c:v>
                </c:pt>
                <c:pt idx="18752">
                  <c:v>3.4534331250016002</c:v>
                </c:pt>
                <c:pt idx="18753">
                  <c:v>3.4538584375007999</c:v>
                </c:pt>
                <c:pt idx="18754">
                  <c:v>3.4543140624992001</c:v>
                </c:pt>
                <c:pt idx="18755">
                  <c:v>3.4546728124991999</c:v>
                </c:pt>
                <c:pt idx="18756">
                  <c:v>3.4550631250016002</c:v>
                </c:pt>
                <c:pt idx="18757">
                  <c:v>3.455505</c:v>
                </c:pt>
                <c:pt idx="18758">
                  <c:v>3.4559321875008</c:v>
                </c:pt>
                <c:pt idx="18759">
                  <c:v>3.4563034375007997</c:v>
                </c:pt>
                <c:pt idx="18760">
                  <c:v>3.4567275</c:v>
                </c:pt>
                <c:pt idx="18761">
                  <c:v>3.4570971875007999</c:v>
                </c:pt>
                <c:pt idx="18762">
                  <c:v>3.4575159375008</c:v>
                </c:pt>
                <c:pt idx="18763">
                  <c:v>3.4578549999999999</c:v>
                </c:pt>
                <c:pt idx="18764">
                  <c:v>3.4582590624992</c:v>
                </c:pt>
                <c:pt idx="18765">
                  <c:v>3.4586196875008</c:v>
                </c:pt>
                <c:pt idx="18766">
                  <c:v>3.4588812500000001</c:v>
                </c:pt>
                <c:pt idx="18767">
                  <c:v>3.4584796875007999</c:v>
                </c:pt>
                <c:pt idx="18768">
                  <c:v>3.4581284375007999</c:v>
                </c:pt>
                <c:pt idx="18769">
                  <c:v>3.4584375000000001</c:v>
                </c:pt>
                <c:pt idx="18770">
                  <c:v>3.4589112499999999</c:v>
                </c:pt>
                <c:pt idx="18771">
                  <c:v>3.4592646875008</c:v>
                </c:pt>
                <c:pt idx="18772">
                  <c:v>3.4596828124992003</c:v>
                </c:pt>
                <c:pt idx="18773">
                  <c:v>3.4593415624991999</c:v>
                </c:pt>
                <c:pt idx="18774">
                  <c:v>3.4589084375007997</c:v>
                </c:pt>
                <c:pt idx="18775">
                  <c:v>3.4584240624992</c:v>
                </c:pt>
                <c:pt idx="18776">
                  <c:v>3.4580321875008</c:v>
                </c:pt>
                <c:pt idx="18777">
                  <c:v>3.4575384375008</c:v>
                </c:pt>
                <c:pt idx="18778">
                  <c:v>3.4571318750016</c:v>
                </c:pt>
                <c:pt idx="18779">
                  <c:v>3.4565921875007999</c:v>
                </c:pt>
                <c:pt idx="18780">
                  <c:v>3.4559875</c:v>
                </c:pt>
                <c:pt idx="18781">
                  <c:v>3.4554618750016002</c:v>
                </c:pt>
                <c:pt idx="18782">
                  <c:v>3.4549546875007997</c:v>
                </c:pt>
                <c:pt idx="18783">
                  <c:v>3.4544343750016</c:v>
                </c:pt>
                <c:pt idx="18784">
                  <c:v>3.4538700000000002</c:v>
                </c:pt>
                <c:pt idx="18785">
                  <c:v>3.4535475</c:v>
                </c:pt>
                <c:pt idx="18786">
                  <c:v>3.4529534375008</c:v>
                </c:pt>
                <c:pt idx="18787">
                  <c:v>3.4526181250016004</c:v>
                </c:pt>
                <c:pt idx="18788">
                  <c:v>3.4520646875007999</c:v>
                </c:pt>
                <c:pt idx="18789">
                  <c:v>3.4516206250016004</c:v>
                </c:pt>
                <c:pt idx="18790">
                  <c:v>3.4519765624992003</c:v>
                </c:pt>
                <c:pt idx="18791">
                  <c:v>3.4523915624992001</c:v>
                </c:pt>
                <c:pt idx="18792">
                  <c:v>3.4527237500000001</c:v>
                </c:pt>
                <c:pt idx="18793">
                  <c:v>3.4531268750016002</c:v>
                </c:pt>
                <c:pt idx="18794">
                  <c:v>3.4536321875008</c:v>
                </c:pt>
                <c:pt idx="18795">
                  <c:v>3.4541656250016004</c:v>
                </c:pt>
                <c:pt idx="18796">
                  <c:v>3.4546634375008001</c:v>
                </c:pt>
                <c:pt idx="18797">
                  <c:v>3.4549965624992001</c:v>
                </c:pt>
                <c:pt idx="18798">
                  <c:v>3.4554687500000001</c:v>
                </c:pt>
                <c:pt idx="18799">
                  <c:v>3.45598625</c:v>
                </c:pt>
                <c:pt idx="18800">
                  <c:v>3.4564618750016001</c:v>
                </c:pt>
                <c:pt idx="18801">
                  <c:v>3.4568309375007997</c:v>
                </c:pt>
                <c:pt idx="18802">
                  <c:v>3.4573146875008001</c:v>
                </c:pt>
                <c:pt idx="18803">
                  <c:v>3.4576418750016003</c:v>
                </c:pt>
                <c:pt idx="18804">
                  <c:v>3.4579659375007998</c:v>
                </c:pt>
                <c:pt idx="18805">
                  <c:v>3.4583037499999998</c:v>
                </c:pt>
                <c:pt idx="18806">
                  <c:v>3.4578471875007999</c:v>
                </c:pt>
                <c:pt idx="18807">
                  <c:v>3.4571971875008001</c:v>
                </c:pt>
                <c:pt idx="18808">
                  <c:v>3.4568328124992003</c:v>
                </c:pt>
                <c:pt idx="18809">
                  <c:v>3.4564096875007997</c:v>
                </c:pt>
                <c:pt idx="18810">
                  <c:v>3.4558234375007997</c:v>
                </c:pt>
                <c:pt idx="18811">
                  <c:v>3.4553678124992002</c:v>
                </c:pt>
                <c:pt idx="18812">
                  <c:v>3.4550068750016001</c:v>
                </c:pt>
                <c:pt idx="18813">
                  <c:v>3.4546671875007999</c:v>
                </c:pt>
                <c:pt idx="18814">
                  <c:v>3.4550424999999998</c:v>
                </c:pt>
                <c:pt idx="18815">
                  <c:v>3.4554853124992002</c:v>
                </c:pt>
                <c:pt idx="18816">
                  <c:v>3.4558537500000002</c:v>
                </c:pt>
                <c:pt idx="18817">
                  <c:v>3.4563109375007999</c:v>
                </c:pt>
                <c:pt idx="18818">
                  <c:v>3.4567540624992001</c:v>
                </c:pt>
                <c:pt idx="18819">
                  <c:v>3.4571428124992001</c:v>
                </c:pt>
                <c:pt idx="18820">
                  <c:v>3.4575300000000002</c:v>
                </c:pt>
                <c:pt idx="18821">
                  <c:v>3.4579093750016003</c:v>
                </c:pt>
                <c:pt idx="18822">
                  <c:v>3.4582640624992003</c:v>
                </c:pt>
                <c:pt idx="18823">
                  <c:v>3.4586434375007999</c:v>
                </c:pt>
                <c:pt idx="18824">
                  <c:v>3.4584881250016002</c:v>
                </c:pt>
                <c:pt idx="18825">
                  <c:v>3.4580093750016001</c:v>
                </c:pt>
                <c:pt idx="18826">
                  <c:v>3.4575303124992001</c:v>
                </c:pt>
                <c:pt idx="18827">
                  <c:v>3.4569762499999999</c:v>
                </c:pt>
                <c:pt idx="18828">
                  <c:v>3.4566243750016001</c:v>
                </c:pt>
                <c:pt idx="18829">
                  <c:v>3.4561734375007997</c:v>
                </c:pt>
                <c:pt idx="18830">
                  <c:v>3.4557734375007998</c:v>
                </c:pt>
                <c:pt idx="18831">
                  <c:v>3.4553975000000001</c:v>
                </c:pt>
                <c:pt idx="18832">
                  <c:v>3.4550728124992003</c:v>
                </c:pt>
                <c:pt idx="18833">
                  <c:v>3.4546790624992001</c:v>
                </c:pt>
                <c:pt idx="18834">
                  <c:v>3.4543190624992</c:v>
                </c:pt>
                <c:pt idx="18835">
                  <c:v>3.4539828124992003</c:v>
                </c:pt>
                <c:pt idx="18836">
                  <c:v>3.45434625</c:v>
                </c:pt>
                <c:pt idx="18837">
                  <c:v>3.4547699999999999</c:v>
                </c:pt>
                <c:pt idx="18838">
                  <c:v>3.4551484375007999</c:v>
                </c:pt>
                <c:pt idx="18839">
                  <c:v>3.4555196875008001</c:v>
                </c:pt>
                <c:pt idx="18840">
                  <c:v>3.45493125</c:v>
                </c:pt>
                <c:pt idx="18841">
                  <c:v>3.4545525000000001</c:v>
                </c:pt>
                <c:pt idx="18842">
                  <c:v>3.4541956250016002</c:v>
                </c:pt>
                <c:pt idx="18843">
                  <c:v>3.4537565624991999</c:v>
                </c:pt>
                <c:pt idx="18844">
                  <c:v>3.4533049999999998</c:v>
                </c:pt>
                <c:pt idx="18845">
                  <c:v>3.4528115624992002</c:v>
                </c:pt>
                <c:pt idx="18846">
                  <c:v>3.4523268750016003</c:v>
                </c:pt>
                <c:pt idx="18847">
                  <c:v>3.45192875</c:v>
                </c:pt>
                <c:pt idx="18848">
                  <c:v>3.4516049999999998</c:v>
                </c:pt>
                <c:pt idx="18849">
                  <c:v>3.4510915624992</c:v>
                </c:pt>
                <c:pt idx="18850">
                  <c:v>3.4506712500000001</c:v>
                </c:pt>
                <c:pt idx="18851">
                  <c:v>3.4503200000000001</c:v>
                </c:pt>
                <c:pt idx="18852">
                  <c:v>3.4505381250016001</c:v>
                </c:pt>
                <c:pt idx="18853">
                  <c:v>3.4508593750016003</c:v>
                </c:pt>
                <c:pt idx="18854">
                  <c:v>3.4513121875007999</c:v>
                </c:pt>
                <c:pt idx="18855">
                  <c:v>3.4516493750016002</c:v>
                </c:pt>
                <c:pt idx="18856">
                  <c:v>3.4519793750016001</c:v>
                </c:pt>
                <c:pt idx="18857">
                  <c:v>3.4524106250016002</c:v>
                </c:pt>
                <c:pt idx="18858">
                  <c:v>3.4527834375007997</c:v>
                </c:pt>
                <c:pt idx="18859">
                  <c:v>3.4531906250016</c:v>
                </c:pt>
                <c:pt idx="18860">
                  <c:v>3.4536168750016003</c:v>
                </c:pt>
                <c:pt idx="18861">
                  <c:v>3.4540640624992003</c:v>
                </c:pt>
                <c:pt idx="18862">
                  <c:v>3.4545171875007998</c:v>
                </c:pt>
                <c:pt idx="18863">
                  <c:v>3.4549425</c:v>
                </c:pt>
                <c:pt idx="18864">
                  <c:v>3.4552687500000001</c:v>
                </c:pt>
                <c:pt idx="18865">
                  <c:v>3.4556281250016001</c:v>
                </c:pt>
                <c:pt idx="18866">
                  <c:v>3.4560050000000002</c:v>
                </c:pt>
                <c:pt idx="18867">
                  <c:v>3.4556456250016003</c:v>
                </c:pt>
                <c:pt idx="18868">
                  <c:v>3.4552459375007998</c:v>
                </c:pt>
                <c:pt idx="18869">
                  <c:v>3.4547956250016001</c:v>
                </c:pt>
                <c:pt idx="18870">
                  <c:v>3.4548790624992001</c:v>
                </c:pt>
                <c:pt idx="18871">
                  <c:v>3.4552603124992003</c:v>
                </c:pt>
                <c:pt idx="18872">
                  <c:v>3.45571625</c:v>
                </c:pt>
                <c:pt idx="18873">
                  <c:v>3.4561046875007997</c:v>
                </c:pt>
                <c:pt idx="18874">
                  <c:v>3.4564678124992003</c:v>
                </c:pt>
                <c:pt idx="18875">
                  <c:v>3.45686625</c:v>
                </c:pt>
                <c:pt idx="18876">
                  <c:v>3.4572153124992</c:v>
                </c:pt>
                <c:pt idx="18877">
                  <c:v>3.4567990624992002</c:v>
                </c:pt>
                <c:pt idx="18878">
                  <c:v>3.4562503124992001</c:v>
                </c:pt>
                <c:pt idx="18879">
                  <c:v>3.4556928124991999</c:v>
                </c:pt>
                <c:pt idx="18880">
                  <c:v>3.45516625</c:v>
                </c:pt>
                <c:pt idx="18881">
                  <c:v>3.4546915624992001</c:v>
                </c:pt>
                <c:pt idx="18882">
                  <c:v>3.4543075000000001</c:v>
                </c:pt>
                <c:pt idx="18883">
                  <c:v>3.4539912500000001</c:v>
                </c:pt>
                <c:pt idx="18884">
                  <c:v>3.453525</c:v>
                </c:pt>
                <c:pt idx="18885">
                  <c:v>3.45316</c:v>
                </c:pt>
                <c:pt idx="18886">
                  <c:v>3.4527540624992001</c:v>
                </c:pt>
                <c:pt idx="18887">
                  <c:v>3.4529621875008001</c:v>
                </c:pt>
                <c:pt idx="18888">
                  <c:v>3.4529765624992002</c:v>
                </c:pt>
                <c:pt idx="18889">
                  <c:v>3.4534478124992001</c:v>
                </c:pt>
                <c:pt idx="18890">
                  <c:v>3.4538350000000002</c:v>
                </c:pt>
                <c:pt idx="18891">
                  <c:v>3.4541965624992002</c:v>
                </c:pt>
                <c:pt idx="18892">
                  <c:v>3.4546643750016002</c:v>
                </c:pt>
                <c:pt idx="18893">
                  <c:v>3.4551568750016002</c:v>
                </c:pt>
                <c:pt idx="18894">
                  <c:v>3.4555956250016</c:v>
                </c:pt>
                <c:pt idx="18895">
                  <c:v>3.4560290624992001</c:v>
                </c:pt>
                <c:pt idx="18896">
                  <c:v>3.4564231250016002</c:v>
                </c:pt>
                <c:pt idx="18897">
                  <c:v>3.4569818750016004</c:v>
                </c:pt>
                <c:pt idx="18898">
                  <c:v>3.4574871875007998</c:v>
                </c:pt>
                <c:pt idx="18899">
                  <c:v>3.4579359375008001</c:v>
                </c:pt>
                <c:pt idx="18900">
                  <c:v>3.4583587499999999</c:v>
                </c:pt>
                <c:pt idx="18901">
                  <c:v>3.4588043750016002</c:v>
                </c:pt>
                <c:pt idx="18902">
                  <c:v>3.4592256250016002</c:v>
                </c:pt>
                <c:pt idx="18903">
                  <c:v>3.4596646875007999</c:v>
                </c:pt>
                <c:pt idx="18904">
                  <c:v>3.4592956250016003</c:v>
                </c:pt>
                <c:pt idx="18905">
                  <c:v>3.4588993750016002</c:v>
                </c:pt>
                <c:pt idx="18906">
                  <c:v>3.4584424999999999</c:v>
                </c:pt>
                <c:pt idx="18907">
                  <c:v>3.4578912499999999</c:v>
                </c:pt>
                <c:pt idx="18908">
                  <c:v>3.45723125</c:v>
                </c:pt>
                <c:pt idx="18909">
                  <c:v>3.4566618750016</c:v>
                </c:pt>
                <c:pt idx="18910">
                  <c:v>3.4560690624992003</c:v>
                </c:pt>
                <c:pt idx="18911">
                  <c:v>3.4554962499999999</c:v>
                </c:pt>
                <c:pt idx="18912">
                  <c:v>3.4549581250016002</c:v>
                </c:pt>
                <c:pt idx="18913">
                  <c:v>3.4544428124992002</c:v>
                </c:pt>
                <c:pt idx="18914">
                  <c:v>3.4539271875008</c:v>
                </c:pt>
                <c:pt idx="18915">
                  <c:v>3.4535303124992001</c:v>
                </c:pt>
                <c:pt idx="18916">
                  <c:v>3.4530521875007998</c:v>
                </c:pt>
                <c:pt idx="18917">
                  <c:v>3.4526921875008001</c:v>
                </c:pt>
                <c:pt idx="18918">
                  <c:v>3.4529999999999998</c:v>
                </c:pt>
                <c:pt idx="18919">
                  <c:v>3.4533246875007997</c:v>
                </c:pt>
                <c:pt idx="18920">
                  <c:v>3.4536656250016002</c:v>
                </c:pt>
                <c:pt idx="18921">
                  <c:v>3.45406375</c:v>
                </c:pt>
                <c:pt idx="18922">
                  <c:v>3.4544018750016003</c:v>
                </c:pt>
                <c:pt idx="18923">
                  <c:v>3.4548021875007997</c:v>
                </c:pt>
                <c:pt idx="18924">
                  <c:v>3.4551781250016003</c:v>
                </c:pt>
                <c:pt idx="18925">
                  <c:v>3.4555381250016004</c:v>
                </c:pt>
                <c:pt idx="18926">
                  <c:v>3.4559296875008001</c:v>
                </c:pt>
                <c:pt idx="18927">
                  <c:v>3.4562665624991999</c:v>
                </c:pt>
                <c:pt idx="18928">
                  <c:v>3.4566478124992002</c:v>
                </c:pt>
                <c:pt idx="18929">
                  <c:v>3.4570134375007999</c:v>
                </c:pt>
                <c:pt idx="18930">
                  <c:v>3.4569662499999998</c:v>
                </c:pt>
                <c:pt idx="18931">
                  <c:v>3.4564462499999999</c:v>
                </c:pt>
                <c:pt idx="18932">
                  <c:v>3.4558928124991999</c:v>
                </c:pt>
                <c:pt idx="18933">
                  <c:v>3.4555331250016001</c:v>
                </c:pt>
                <c:pt idx="18934">
                  <c:v>3.4550268750016002</c:v>
                </c:pt>
                <c:pt idx="18935">
                  <c:v>3.4546253124991999</c:v>
                </c:pt>
                <c:pt idx="18936">
                  <c:v>3.4550634375008</c:v>
                </c:pt>
                <c:pt idx="18937">
                  <c:v>3.4555168750016003</c:v>
                </c:pt>
                <c:pt idx="18938">
                  <c:v>3.4559693750016001</c:v>
                </c:pt>
                <c:pt idx="18939">
                  <c:v>3.4563100000000002</c:v>
                </c:pt>
                <c:pt idx="18940">
                  <c:v>3.4567046875008001</c:v>
                </c:pt>
                <c:pt idx="18941">
                  <c:v>3.4571584375007998</c:v>
                </c:pt>
                <c:pt idx="18942">
                  <c:v>3.4575075000000002</c:v>
                </c:pt>
                <c:pt idx="18943">
                  <c:v>3.4579131250016002</c:v>
                </c:pt>
                <c:pt idx="18944">
                  <c:v>3.4582846875007998</c:v>
                </c:pt>
                <c:pt idx="18945">
                  <c:v>3.4587159375007999</c:v>
                </c:pt>
                <c:pt idx="18946">
                  <c:v>3.4590440624992</c:v>
                </c:pt>
                <c:pt idx="18947">
                  <c:v>3.4587096875008001</c:v>
                </c:pt>
                <c:pt idx="18948">
                  <c:v>3.4583831250016002</c:v>
                </c:pt>
                <c:pt idx="18949">
                  <c:v>3.4580490624992</c:v>
                </c:pt>
                <c:pt idx="18950">
                  <c:v>3.4576937499999998</c:v>
                </c:pt>
                <c:pt idx="18951">
                  <c:v>3.4573090624992</c:v>
                </c:pt>
                <c:pt idx="18952">
                  <c:v>3.4568187500000001</c:v>
                </c:pt>
                <c:pt idx="18953">
                  <c:v>3.4562949999999999</c:v>
                </c:pt>
                <c:pt idx="18954">
                  <c:v>3.4558109375007997</c:v>
                </c:pt>
                <c:pt idx="18955">
                  <c:v>3.4553653124992003</c:v>
                </c:pt>
                <c:pt idx="18956">
                  <c:v>3.4549965624992001</c:v>
                </c:pt>
                <c:pt idx="18957">
                  <c:v>3.4546537499999999</c:v>
                </c:pt>
                <c:pt idx="18958">
                  <c:v>3.4541915624991999</c:v>
                </c:pt>
                <c:pt idx="18959">
                  <c:v>3.4537684375007998</c:v>
                </c:pt>
                <c:pt idx="18960">
                  <c:v>3.45344125</c:v>
                </c:pt>
                <c:pt idx="18961">
                  <c:v>3.4530984375007998</c:v>
                </c:pt>
                <c:pt idx="18962">
                  <c:v>3.4527031250016003</c:v>
                </c:pt>
                <c:pt idx="18963">
                  <c:v>3.4523074999999999</c:v>
                </c:pt>
                <c:pt idx="18964">
                  <c:v>3.4519018750016004</c:v>
                </c:pt>
                <c:pt idx="18965">
                  <c:v>3.4515387500000001</c:v>
                </c:pt>
                <c:pt idx="18966">
                  <c:v>3.4511768750016003</c:v>
                </c:pt>
                <c:pt idx="18967">
                  <c:v>3.4508521875008</c:v>
                </c:pt>
                <c:pt idx="18968">
                  <c:v>3.4505128124992002</c:v>
                </c:pt>
                <c:pt idx="18969">
                  <c:v>3.4508834375007997</c:v>
                </c:pt>
                <c:pt idx="18970">
                  <c:v>3.4512321875007999</c:v>
                </c:pt>
                <c:pt idx="18971">
                  <c:v>3.4517518750016003</c:v>
                </c:pt>
                <c:pt idx="18972">
                  <c:v>3.4521140624991999</c:v>
                </c:pt>
                <c:pt idx="18973">
                  <c:v>3.4524374999999998</c:v>
                </c:pt>
                <c:pt idx="18974">
                  <c:v>3.4527968750016003</c:v>
                </c:pt>
                <c:pt idx="18975">
                  <c:v>3.4527534375008</c:v>
                </c:pt>
                <c:pt idx="18976">
                  <c:v>3.4531378124992003</c:v>
                </c:pt>
                <c:pt idx="18977">
                  <c:v>3.4535553124992</c:v>
                </c:pt>
                <c:pt idx="18978">
                  <c:v>3.4539609375008</c:v>
                </c:pt>
                <c:pt idx="18979">
                  <c:v>3.4536081250016002</c:v>
                </c:pt>
                <c:pt idx="18980">
                  <c:v>3.4531109375007998</c:v>
                </c:pt>
                <c:pt idx="18981">
                  <c:v>3.4524662500000001</c:v>
                </c:pt>
                <c:pt idx="18982">
                  <c:v>3.4519096875008</c:v>
                </c:pt>
                <c:pt idx="18983">
                  <c:v>3.4515315624992002</c:v>
                </c:pt>
                <c:pt idx="18984">
                  <c:v>3.4511803124992002</c:v>
                </c:pt>
                <c:pt idx="18985">
                  <c:v>3.4515084375008001</c:v>
                </c:pt>
                <c:pt idx="18986">
                  <c:v>3.4518328124991999</c:v>
                </c:pt>
                <c:pt idx="18987">
                  <c:v>3.4523068750016002</c:v>
                </c:pt>
                <c:pt idx="18988">
                  <c:v>3.4527725</c:v>
                </c:pt>
                <c:pt idx="18989">
                  <c:v>3.4532368750016</c:v>
                </c:pt>
                <c:pt idx="18990">
                  <c:v>3.4536478124992001</c:v>
                </c:pt>
                <c:pt idx="18991">
                  <c:v>3.4541768750016</c:v>
                </c:pt>
                <c:pt idx="18992">
                  <c:v>3.4546190624992001</c:v>
                </c:pt>
                <c:pt idx="18993">
                  <c:v>3.4551468750016001</c:v>
                </c:pt>
                <c:pt idx="18994">
                  <c:v>3.4556034375008</c:v>
                </c:pt>
                <c:pt idx="18995">
                  <c:v>3.4559562499999998</c:v>
                </c:pt>
                <c:pt idx="18996">
                  <c:v>3.4564684375007997</c:v>
                </c:pt>
                <c:pt idx="18997">
                  <c:v>3.4569290624992002</c:v>
                </c:pt>
                <c:pt idx="18998">
                  <c:v>3.4573093750016004</c:v>
                </c:pt>
                <c:pt idx="18999">
                  <c:v>3.4576856250016004</c:v>
                </c:pt>
                <c:pt idx="19000">
                  <c:v>3.4580156250016003</c:v>
                </c:pt>
                <c:pt idx="19001">
                  <c:v>3.4574409375007997</c:v>
                </c:pt>
                <c:pt idx="19002">
                  <c:v>3.4571031250016002</c:v>
                </c:pt>
                <c:pt idx="19003">
                  <c:v>3.4567334375007999</c:v>
                </c:pt>
                <c:pt idx="19004">
                  <c:v>3.4563131250016004</c:v>
                </c:pt>
                <c:pt idx="19005">
                  <c:v>3.4558003124992003</c:v>
                </c:pt>
                <c:pt idx="19006">
                  <c:v>3.4552900000000002</c:v>
                </c:pt>
                <c:pt idx="19007">
                  <c:v>3.4548081250016001</c:v>
                </c:pt>
                <c:pt idx="19008">
                  <c:v>3.4544303124992002</c:v>
                </c:pt>
                <c:pt idx="19009">
                  <c:v>3.4540943750016</c:v>
                </c:pt>
                <c:pt idx="19010">
                  <c:v>3.4537703124992003</c:v>
                </c:pt>
                <c:pt idx="19011">
                  <c:v>3.4532646875007997</c:v>
                </c:pt>
                <c:pt idx="19012">
                  <c:v>3.4529121875007998</c:v>
                </c:pt>
                <c:pt idx="19013">
                  <c:v>3.4524781250016003</c:v>
                </c:pt>
                <c:pt idx="19014">
                  <c:v>3.4519884375008001</c:v>
                </c:pt>
                <c:pt idx="19015">
                  <c:v>3.4516015624992002</c:v>
                </c:pt>
                <c:pt idx="19016">
                  <c:v>3.4512521875008</c:v>
                </c:pt>
                <c:pt idx="19017">
                  <c:v>3.4508621875008001</c:v>
                </c:pt>
                <c:pt idx="19018">
                  <c:v>3.4505240624992002</c:v>
                </c:pt>
                <c:pt idx="19019">
                  <c:v>3.4508456250016</c:v>
                </c:pt>
                <c:pt idx="19020">
                  <c:v>3.4512131250016003</c:v>
                </c:pt>
                <c:pt idx="19021">
                  <c:v>3.4515856250016004</c:v>
                </c:pt>
                <c:pt idx="19022">
                  <c:v>3.4519359375007999</c:v>
                </c:pt>
                <c:pt idx="19023">
                  <c:v>3.4522868750016</c:v>
                </c:pt>
                <c:pt idx="19024">
                  <c:v>3.4527671875007999</c:v>
                </c:pt>
                <c:pt idx="19025">
                  <c:v>3.4531568750016004</c:v>
                </c:pt>
                <c:pt idx="19026">
                  <c:v>3.4535274999999999</c:v>
                </c:pt>
                <c:pt idx="19027">
                  <c:v>3.4531784375007999</c:v>
                </c:pt>
                <c:pt idx="19028">
                  <c:v>3.4527984375008001</c:v>
                </c:pt>
                <c:pt idx="19029">
                  <c:v>3.4524609375008</c:v>
                </c:pt>
                <c:pt idx="19030">
                  <c:v>3.4528512500000001</c:v>
                </c:pt>
                <c:pt idx="19031">
                  <c:v>3.4532043750016004</c:v>
                </c:pt>
                <c:pt idx="19032">
                  <c:v>3.4535553124992</c:v>
                </c:pt>
                <c:pt idx="19033">
                  <c:v>3.4535634375008</c:v>
                </c:pt>
                <c:pt idx="19034">
                  <c:v>3.4539468750016002</c:v>
                </c:pt>
                <c:pt idx="19035">
                  <c:v>3.4542956250016004</c:v>
                </c:pt>
                <c:pt idx="19036">
                  <c:v>3.4546281250016002</c:v>
                </c:pt>
                <c:pt idx="19037">
                  <c:v>3.4549528124991999</c:v>
                </c:pt>
                <c:pt idx="19038">
                  <c:v>3.4551059375007998</c:v>
                </c:pt>
                <c:pt idx="19039">
                  <c:v>3.4554365624992003</c:v>
                </c:pt>
                <c:pt idx="19040">
                  <c:v>3.4558399999999998</c:v>
                </c:pt>
                <c:pt idx="19041">
                  <c:v>3.4563331250016001</c:v>
                </c:pt>
                <c:pt idx="19042">
                  <c:v>3.4567240624991999</c:v>
                </c:pt>
                <c:pt idx="19043">
                  <c:v>3.4562753124992001</c:v>
                </c:pt>
                <c:pt idx="19044">
                  <c:v>3.4557334375008</c:v>
                </c:pt>
                <c:pt idx="19045">
                  <c:v>3.4553500000000001</c:v>
                </c:pt>
                <c:pt idx="19046">
                  <c:v>3.45493125</c:v>
                </c:pt>
                <c:pt idx="19047">
                  <c:v>3.4545246875008</c:v>
                </c:pt>
                <c:pt idx="19048">
                  <c:v>3.4540909375008</c:v>
                </c:pt>
                <c:pt idx="19049">
                  <c:v>3.4536825000000002</c:v>
                </c:pt>
                <c:pt idx="19050">
                  <c:v>3.4531740624992002</c:v>
                </c:pt>
                <c:pt idx="19051">
                  <c:v>3.4527412499999999</c:v>
                </c:pt>
                <c:pt idx="19052">
                  <c:v>3.4523965624991999</c:v>
                </c:pt>
                <c:pt idx="19053">
                  <c:v>3.4527009375007998</c:v>
                </c:pt>
                <c:pt idx="19054">
                  <c:v>3.4530340624992002</c:v>
                </c:pt>
                <c:pt idx="19055">
                  <c:v>3.4534393750016004</c:v>
                </c:pt>
                <c:pt idx="19056">
                  <c:v>3.4538181250016002</c:v>
                </c:pt>
                <c:pt idx="19057">
                  <c:v>3.4542668750016001</c:v>
                </c:pt>
                <c:pt idx="19058">
                  <c:v>3.4546237500000001</c:v>
                </c:pt>
                <c:pt idx="19059">
                  <c:v>3.4549462499999999</c:v>
                </c:pt>
                <c:pt idx="19060">
                  <c:v>3.4552828124991999</c:v>
                </c:pt>
                <c:pt idx="19061">
                  <c:v>3.4547287500000001</c:v>
                </c:pt>
                <c:pt idx="19062">
                  <c:v>3.4540618750016003</c:v>
                </c:pt>
                <c:pt idx="19063">
                  <c:v>3.4536950000000002</c:v>
                </c:pt>
                <c:pt idx="19064">
                  <c:v>3.4533078124992</c:v>
                </c:pt>
                <c:pt idx="19065">
                  <c:v>3.4529768750016001</c:v>
                </c:pt>
                <c:pt idx="19066">
                  <c:v>3.4525324999999998</c:v>
                </c:pt>
                <c:pt idx="19067">
                  <c:v>3.4520168750016</c:v>
                </c:pt>
                <c:pt idx="19068">
                  <c:v>3.4515881250016003</c:v>
                </c:pt>
                <c:pt idx="19069">
                  <c:v>3.4512496875008001</c:v>
                </c:pt>
                <c:pt idx="19070">
                  <c:v>3.4509184375007997</c:v>
                </c:pt>
                <c:pt idx="19071">
                  <c:v>3.4504800000000002</c:v>
                </c:pt>
                <c:pt idx="19072">
                  <c:v>3.4501093750016003</c:v>
                </c:pt>
                <c:pt idx="19073">
                  <c:v>3.4497665624992</c:v>
                </c:pt>
                <c:pt idx="19074">
                  <c:v>3.4501796875007997</c:v>
                </c:pt>
                <c:pt idx="19075">
                  <c:v>3.4505090624992003</c:v>
                </c:pt>
                <c:pt idx="19076">
                  <c:v>3.4508443750016</c:v>
                </c:pt>
                <c:pt idx="19077">
                  <c:v>3.4511881250016003</c:v>
                </c:pt>
                <c:pt idx="19078">
                  <c:v>3.4515631250016003</c:v>
                </c:pt>
                <c:pt idx="19079">
                  <c:v>3.4519653124992002</c:v>
                </c:pt>
                <c:pt idx="19080">
                  <c:v>3.4523062499999999</c:v>
                </c:pt>
                <c:pt idx="19081">
                  <c:v>3.4527103124992</c:v>
                </c:pt>
                <c:pt idx="19082">
                  <c:v>3.45310125</c:v>
                </c:pt>
                <c:pt idx="19083">
                  <c:v>3.4534309375008001</c:v>
                </c:pt>
                <c:pt idx="19084">
                  <c:v>3.4539153124992001</c:v>
                </c:pt>
                <c:pt idx="19085">
                  <c:v>3.4542715624992</c:v>
                </c:pt>
                <c:pt idx="19086">
                  <c:v>3.4546665624992001</c:v>
                </c:pt>
                <c:pt idx="19087">
                  <c:v>3.4541931250016003</c:v>
                </c:pt>
                <c:pt idx="19088">
                  <c:v>3.4538209375008</c:v>
                </c:pt>
                <c:pt idx="19089">
                  <c:v>3.4533649999999998</c:v>
                </c:pt>
                <c:pt idx="19090">
                  <c:v>3.4530275000000001</c:v>
                </c:pt>
                <c:pt idx="19091">
                  <c:v>3.4526190624991999</c:v>
                </c:pt>
                <c:pt idx="19092">
                  <c:v>3.4529721875007997</c:v>
                </c:pt>
                <c:pt idx="19093">
                  <c:v>3.4527509375008001</c:v>
                </c:pt>
                <c:pt idx="19094">
                  <c:v>3.4523121875007998</c:v>
                </c:pt>
                <c:pt idx="19095">
                  <c:v>3.4519184375008001</c:v>
                </c:pt>
                <c:pt idx="19096">
                  <c:v>3.4515924999999998</c:v>
                </c:pt>
                <c:pt idx="19097">
                  <c:v>3.4519581250016</c:v>
                </c:pt>
                <c:pt idx="19098">
                  <c:v>3.4523328124992001</c:v>
                </c:pt>
                <c:pt idx="19099">
                  <c:v>3.4527396875008001</c:v>
                </c:pt>
                <c:pt idx="19100">
                  <c:v>3.4530790624992003</c:v>
                </c:pt>
                <c:pt idx="19101">
                  <c:v>3.4534409375007997</c:v>
                </c:pt>
                <c:pt idx="19102">
                  <c:v>3.4537884375007999</c:v>
                </c:pt>
                <c:pt idx="19103">
                  <c:v>3.4535874999999998</c:v>
                </c:pt>
                <c:pt idx="19104">
                  <c:v>3.4532265624992</c:v>
                </c:pt>
                <c:pt idx="19105">
                  <c:v>3.4527115624992</c:v>
                </c:pt>
                <c:pt idx="19106">
                  <c:v>3.4522271875007999</c:v>
                </c:pt>
                <c:pt idx="19107">
                  <c:v>3.4517843750016004</c:v>
                </c:pt>
                <c:pt idx="19108">
                  <c:v>3.4512903124992</c:v>
                </c:pt>
                <c:pt idx="19109">
                  <c:v>3.4509278124992</c:v>
                </c:pt>
                <c:pt idx="19110">
                  <c:v>3.4505765624992</c:v>
                </c:pt>
                <c:pt idx="19111">
                  <c:v>3.4502321875008</c:v>
                </c:pt>
                <c:pt idx="19112">
                  <c:v>3.4497856250016001</c:v>
                </c:pt>
                <c:pt idx="19113">
                  <c:v>3.4493181250016001</c:v>
                </c:pt>
                <c:pt idx="19114">
                  <c:v>3.4489059375008</c:v>
                </c:pt>
                <c:pt idx="19115">
                  <c:v>3.4487975</c:v>
                </c:pt>
                <c:pt idx="19116">
                  <c:v>3.4491621875008001</c:v>
                </c:pt>
                <c:pt idx="19117">
                  <c:v>3.4496184375008001</c:v>
                </c:pt>
                <c:pt idx="19118">
                  <c:v>3.4500118750016</c:v>
                </c:pt>
                <c:pt idx="19119">
                  <c:v>3.45038</c:v>
                </c:pt>
                <c:pt idx="19120">
                  <c:v>3.4502978124992003</c:v>
                </c:pt>
                <c:pt idx="19121">
                  <c:v>3.4506178124992002</c:v>
                </c:pt>
                <c:pt idx="19122">
                  <c:v>3.4510187499999998</c:v>
                </c:pt>
                <c:pt idx="19123">
                  <c:v>3.4514146875008</c:v>
                </c:pt>
                <c:pt idx="19124">
                  <c:v>3.4517359375007999</c:v>
                </c:pt>
                <c:pt idx="19125">
                  <c:v>3.4516687500000001</c:v>
                </c:pt>
                <c:pt idx="19126">
                  <c:v>3.4520440624991999</c:v>
                </c:pt>
                <c:pt idx="19127">
                  <c:v>3.4524159375007999</c:v>
                </c:pt>
                <c:pt idx="19128">
                  <c:v>3.45206875</c:v>
                </c:pt>
                <c:pt idx="19129">
                  <c:v>3.4516931250016003</c:v>
                </c:pt>
                <c:pt idx="19130">
                  <c:v>3.4512653124992001</c:v>
                </c:pt>
                <c:pt idx="19131">
                  <c:v>3.4514303124992001</c:v>
                </c:pt>
                <c:pt idx="19132">
                  <c:v>3.4516056250016001</c:v>
                </c:pt>
                <c:pt idx="19133">
                  <c:v>3.45171625</c:v>
                </c:pt>
                <c:pt idx="19134">
                  <c:v>3.4519456250016001</c:v>
                </c:pt>
                <c:pt idx="19135">
                  <c:v>3.45144875</c:v>
                </c:pt>
                <c:pt idx="19136">
                  <c:v>3.4507987500000001</c:v>
                </c:pt>
                <c:pt idx="19137">
                  <c:v>3.4504125000000001</c:v>
                </c:pt>
                <c:pt idx="19138">
                  <c:v>3.4500378124991999</c:v>
                </c:pt>
                <c:pt idx="19139">
                  <c:v>3.4493996875007999</c:v>
                </c:pt>
                <c:pt idx="19140">
                  <c:v>3.4488465624992002</c:v>
                </c:pt>
                <c:pt idx="19141">
                  <c:v>3.4484321875007997</c:v>
                </c:pt>
                <c:pt idx="19142">
                  <c:v>3.4480168750016</c:v>
                </c:pt>
                <c:pt idx="19143">
                  <c:v>3.4476234375007997</c:v>
                </c:pt>
                <c:pt idx="19144">
                  <c:v>3.4472193750016</c:v>
                </c:pt>
                <c:pt idx="19145">
                  <c:v>3.4472256250016002</c:v>
                </c:pt>
                <c:pt idx="19146">
                  <c:v>3.4476459375007997</c:v>
                </c:pt>
                <c:pt idx="19147">
                  <c:v>3.4480809375007997</c:v>
                </c:pt>
                <c:pt idx="19148">
                  <c:v>3.4484915624992003</c:v>
                </c:pt>
                <c:pt idx="19149">
                  <c:v>3.4488453124992002</c:v>
                </c:pt>
                <c:pt idx="19150">
                  <c:v>3.4492224999999999</c:v>
                </c:pt>
                <c:pt idx="19151">
                  <c:v>3.4495840624992002</c:v>
                </c:pt>
                <c:pt idx="19152">
                  <c:v>3.4500328124992001</c:v>
                </c:pt>
                <c:pt idx="19153">
                  <c:v>3.45048625</c:v>
                </c:pt>
                <c:pt idx="19154">
                  <c:v>3.4509124999999998</c:v>
                </c:pt>
                <c:pt idx="19155">
                  <c:v>3.4513384375007998</c:v>
                </c:pt>
                <c:pt idx="19156">
                  <c:v>3.4517068750016002</c:v>
                </c:pt>
                <c:pt idx="19157">
                  <c:v>3.4513862500000001</c:v>
                </c:pt>
                <c:pt idx="19158">
                  <c:v>3.4508274999999999</c:v>
                </c:pt>
                <c:pt idx="19159">
                  <c:v>3.4502093750016001</c:v>
                </c:pt>
                <c:pt idx="19160">
                  <c:v>3.4498421875008001</c:v>
                </c:pt>
                <c:pt idx="19161">
                  <c:v>3.4494556250016002</c:v>
                </c:pt>
                <c:pt idx="19162">
                  <c:v>3.4491075000000002</c:v>
                </c:pt>
                <c:pt idx="19163">
                  <c:v>3.4486653124991999</c:v>
                </c:pt>
                <c:pt idx="19164">
                  <c:v>3.4483031250016003</c:v>
                </c:pt>
                <c:pt idx="19165">
                  <c:v>3.4479706250016</c:v>
                </c:pt>
                <c:pt idx="19166">
                  <c:v>3.4475378124992</c:v>
                </c:pt>
                <c:pt idx="19167">
                  <c:v>3.4478912500000001</c:v>
                </c:pt>
                <c:pt idx="19168">
                  <c:v>3.4482628124992001</c:v>
                </c:pt>
                <c:pt idx="19169">
                  <c:v>3.4486593750016001</c:v>
                </c:pt>
                <c:pt idx="19170">
                  <c:v>3.4490687499999999</c:v>
                </c:pt>
                <c:pt idx="19171">
                  <c:v>3.44952375</c:v>
                </c:pt>
                <c:pt idx="19172">
                  <c:v>3.4499859375008</c:v>
                </c:pt>
                <c:pt idx="19173">
                  <c:v>3.4505362499999999</c:v>
                </c:pt>
                <c:pt idx="19174">
                  <c:v>3.4510168750016001</c:v>
                </c:pt>
                <c:pt idx="19175">
                  <c:v>3.45146</c:v>
                </c:pt>
                <c:pt idx="19176">
                  <c:v>3.4518846875008</c:v>
                </c:pt>
                <c:pt idx="19177">
                  <c:v>3.4522675</c:v>
                </c:pt>
                <c:pt idx="19178">
                  <c:v>3.4526346875008</c:v>
                </c:pt>
                <c:pt idx="19179">
                  <c:v>3.4531043750016002</c:v>
                </c:pt>
                <c:pt idx="19180">
                  <c:v>3.4536143750016004</c:v>
                </c:pt>
                <c:pt idx="19181">
                  <c:v>3.4540909375008</c:v>
                </c:pt>
                <c:pt idx="19182">
                  <c:v>3.4546996875008</c:v>
                </c:pt>
                <c:pt idx="19183">
                  <c:v>3.4551759375007998</c:v>
                </c:pt>
                <c:pt idx="19184">
                  <c:v>3.4555987500000001</c:v>
                </c:pt>
                <c:pt idx="19185">
                  <c:v>3.4559899999999999</c:v>
                </c:pt>
                <c:pt idx="19186">
                  <c:v>3.4554465624991999</c:v>
                </c:pt>
                <c:pt idx="19187">
                  <c:v>3.4548709375007998</c:v>
                </c:pt>
                <c:pt idx="19188">
                  <c:v>3.4541678124991999</c:v>
                </c:pt>
                <c:pt idx="19189">
                  <c:v>3.4536153124992</c:v>
                </c:pt>
                <c:pt idx="19190">
                  <c:v>3.45303125</c:v>
                </c:pt>
                <c:pt idx="19191">
                  <c:v>3.4524553124991999</c:v>
                </c:pt>
                <c:pt idx="19192">
                  <c:v>3.4520246875008</c:v>
                </c:pt>
                <c:pt idx="19193">
                  <c:v>3.4516024999999999</c:v>
                </c:pt>
                <c:pt idx="19194">
                  <c:v>3.4513146875007998</c:v>
                </c:pt>
                <c:pt idx="19195">
                  <c:v>3.4509818750016001</c:v>
                </c:pt>
                <c:pt idx="19196">
                  <c:v>3.4506006250016004</c:v>
                </c:pt>
                <c:pt idx="19197">
                  <c:v>3.4502315624992002</c:v>
                </c:pt>
                <c:pt idx="19198">
                  <c:v>3.4498543750016002</c:v>
                </c:pt>
                <c:pt idx="19199">
                  <c:v>3.4493687500000001</c:v>
                </c:pt>
                <c:pt idx="19200">
                  <c:v>3.4489943750016003</c:v>
                </c:pt>
                <c:pt idx="19201">
                  <c:v>3.4485878124992002</c:v>
                </c:pt>
                <c:pt idx="19202">
                  <c:v>3.4482137499999999</c:v>
                </c:pt>
                <c:pt idx="19203">
                  <c:v>3.4477600000000002</c:v>
                </c:pt>
                <c:pt idx="19204">
                  <c:v>3.4472434375007999</c:v>
                </c:pt>
                <c:pt idx="19205">
                  <c:v>3.4467365624992001</c:v>
                </c:pt>
                <c:pt idx="19206">
                  <c:v>3.4462631250016003</c:v>
                </c:pt>
                <c:pt idx="19207">
                  <c:v>3.4458118750016</c:v>
                </c:pt>
                <c:pt idx="19208">
                  <c:v>3.4453434375007999</c:v>
                </c:pt>
                <c:pt idx="19209">
                  <c:v>3.4449781250016001</c:v>
                </c:pt>
                <c:pt idx="19210">
                  <c:v>3.4446081250016003</c:v>
                </c:pt>
                <c:pt idx="19211">
                  <c:v>3.4442750000000002</c:v>
                </c:pt>
                <c:pt idx="19212">
                  <c:v>3.4437703124992001</c:v>
                </c:pt>
                <c:pt idx="19213">
                  <c:v>3.4434403124992001</c:v>
                </c:pt>
                <c:pt idx="19214">
                  <c:v>3.4439046875007997</c:v>
                </c:pt>
                <c:pt idx="19215">
                  <c:v>3.4442587499999999</c:v>
                </c:pt>
                <c:pt idx="19216">
                  <c:v>3.4446481250016001</c:v>
                </c:pt>
                <c:pt idx="19217">
                  <c:v>3.4451221875007998</c:v>
                </c:pt>
                <c:pt idx="19218">
                  <c:v>3.445595</c:v>
                </c:pt>
                <c:pt idx="19219">
                  <c:v>3.4460106250016</c:v>
                </c:pt>
                <c:pt idx="19220">
                  <c:v>3.4464084375007999</c:v>
                </c:pt>
                <c:pt idx="19221">
                  <c:v>3.4468896875007999</c:v>
                </c:pt>
                <c:pt idx="19222">
                  <c:v>3.4473474999999998</c:v>
                </c:pt>
                <c:pt idx="19223">
                  <c:v>3.4479549999999999</c:v>
                </c:pt>
                <c:pt idx="19224">
                  <c:v>3.448445</c:v>
                </c:pt>
                <c:pt idx="19225">
                  <c:v>3.4489784375007999</c:v>
                </c:pt>
                <c:pt idx="19226">
                  <c:v>3.4494815624992001</c:v>
                </c:pt>
                <c:pt idx="19227">
                  <c:v>3.4499537500000002</c:v>
                </c:pt>
                <c:pt idx="19228">
                  <c:v>3.4503578124992003</c:v>
                </c:pt>
                <c:pt idx="19229">
                  <c:v>3.4507762500000001</c:v>
                </c:pt>
                <c:pt idx="19230">
                  <c:v>3.4511493750016</c:v>
                </c:pt>
                <c:pt idx="19231">
                  <c:v>3.4515078124992002</c:v>
                </c:pt>
                <c:pt idx="19232">
                  <c:v>3.4518949999999999</c:v>
                </c:pt>
                <c:pt idx="19233">
                  <c:v>3.4516890624992</c:v>
                </c:pt>
                <c:pt idx="19234">
                  <c:v>3.4512524999999998</c:v>
                </c:pt>
                <c:pt idx="19235">
                  <c:v>3.4509184375007997</c:v>
                </c:pt>
                <c:pt idx="19236">
                  <c:v>3.4512865624992002</c:v>
                </c:pt>
                <c:pt idx="19237">
                  <c:v>3.4516100000000001</c:v>
                </c:pt>
                <c:pt idx="19238">
                  <c:v>3.45125875</c:v>
                </c:pt>
                <c:pt idx="19239">
                  <c:v>3.4508668750016001</c:v>
                </c:pt>
                <c:pt idx="19240">
                  <c:v>3.45048625</c:v>
                </c:pt>
                <c:pt idx="19241">
                  <c:v>3.4500175</c:v>
                </c:pt>
                <c:pt idx="19242">
                  <c:v>3.4496674999999999</c:v>
                </c:pt>
                <c:pt idx="19243">
                  <c:v>3.4495196875007998</c:v>
                </c:pt>
                <c:pt idx="19244">
                  <c:v>3.4491900000000002</c:v>
                </c:pt>
                <c:pt idx="19245">
                  <c:v>3.4488631250016</c:v>
                </c:pt>
                <c:pt idx="19246">
                  <c:v>3.4492953124992001</c:v>
                </c:pt>
                <c:pt idx="19247">
                  <c:v>3.4497431250016004</c:v>
                </c:pt>
                <c:pt idx="19248">
                  <c:v>3.4501249999999999</c:v>
                </c:pt>
                <c:pt idx="19249">
                  <c:v>3.4505568750016002</c:v>
                </c:pt>
                <c:pt idx="19250">
                  <c:v>3.4510209375007999</c:v>
                </c:pt>
                <c:pt idx="19251">
                  <c:v>3.4514456250016003</c:v>
                </c:pt>
                <c:pt idx="19252">
                  <c:v>3.4517821875007999</c:v>
                </c:pt>
                <c:pt idx="19253">
                  <c:v>3.4511965624992</c:v>
                </c:pt>
                <c:pt idx="19254">
                  <c:v>3.4505349999999999</c:v>
                </c:pt>
                <c:pt idx="19255">
                  <c:v>3.4501575</c:v>
                </c:pt>
                <c:pt idx="19256">
                  <c:v>3.4497428124992</c:v>
                </c:pt>
                <c:pt idx="19257">
                  <c:v>3.4493425000000002</c:v>
                </c:pt>
                <c:pt idx="19258">
                  <c:v>3.4489475000000001</c:v>
                </c:pt>
                <c:pt idx="19259">
                  <c:v>3.4486131250016001</c:v>
                </c:pt>
                <c:pt idx="19260">
                  <c:v>3.4482771875007998</c:v>
                </c:pt>
                <c:pt idx="19261">
                  <c:v>3.4477640624992003</c:v>
                </c:pt>
                <c:pt idx="19262">
                  <c:v>3.4474190624992</c:v>
                </c:pt>
                <c:pt idx="19263">
                  <c:v>3.4472596875007997</c:v>
                </c:pt>
                <c:pt idx="19264">
                  <c:v>3.4476300000000002</c:v>
                </c:pt>
                <c:pt idx="19265">
                  <c:v>3.4480643750016</c:v>
                </c:pt>
                <c:pt idx="19266">
                  <c:v>3.4484118750016002</c:v>
                </c:pt>
                <c:pt idx="19267">
                  <c:v>3.4488396875007998</c:v>
                </c:pt>
                <c:pt idx="19268">
                  <c:v>3.4492143750016</c:v>
                </c:pt>
                <c:pt idx="19269">
                  <c:v>3.4496978124991999</c:v>
                </c:pt>
                <c:pt idx="19270">
                  <c:v>3.4501356250016002</c:v>
                </c:pt>
                <c:pt idx="19271">
                  <c:v>3.4504999999999999</c:v>
                </c:pt>
                <c:pt idx="19272">
                  <c:v>3.4508999999999999</c:v>
                </c:pt>
                <c:pt idx="19273">
                  <c:v>3.4512953124992003</c:v>
                </c:pt>
                <c:pt idx="19274">
                  <c:v>3.4516912500000001</c:v>
                </c:pt>
                <c:pt idx="19275">
                  <c:v>3.4512696875007998</c:v>
                </c:pt>
                <c:pt idx="19276">
                  <c:v>3.4507084375007997</c:v>
                </c:pt>
                <c:pt idx="19277">
                  <c:v>3.4503737499999998</c:v>
                </c:pt>
                <c:pt idx="19278">
                  <c:v>3.4499715624992002</c:v>
                </c:pt>
                <c:pt idx="19279">
                  <c:v>3.4496331250016001</c:v>
                </c:pt>
                <c:pt idx="19280">
                  <c:v>3.4492253124992001</c:v>
                </c:pt>
                <c:pt idx="19281">
                  <c:v>3.4488481250016001</c:v>
                </c:pt>
                <c:pt idx="19282">
                  <c:v>3.4484181250016004</c:v>
                </c:pt>
                <c:pt idx="19283">
                  <c:v>3.4480303124992</c:v>
                </c:pt>
                <c:pt idx="19284">
                  <c:v>3.4476259375008</c:v>
                </c:pt>
                <c:pt idx="19285">
                  <c:v>3.4472859375008</c:v>
                </c:pt>
                <c:pt idx="19286">
                  <c:v>3.4469396875007998</c:v>
                </c:pt>
                <c:pt idx="19287">
                  <c:v>3.4462790624992001</c:v>
                </c:pt>
                <c:pt idx="19288">
                  <c:v>3.4456962500000001</c:v>
                </c:pt>
                <c:pt idx="19289">
                  <c:v>3.4453640624992001</c:v>
                </c:pt>
                <c:pt idx="19290">
                  <c:v>3.4456940624992001</c:v>
                </c:pt>
                <c:pt idx="19291">
                  <c:v>3.4460556250016001</c:v>
                </c:pt>
                <c:pt idx="19292">
                  <c:v>3.4465234375008</c:v>
                </c:pt>
                <c:pt idx="19293">
                  <c:v>3.4469084375008001</c:v>
                </c:pt>
                <c:pt idx="19294">
                  <c:v>3.4473171875007997</c:v>
                </c:pt>
                <c:pt idx="19295">
                  <c:v>3.4477231250016001</c:v>
                </c:pt>
                <c:pt idx="19296">
                  <c:v>3.4480746875007999</c:v>
                </c:pt>
                <c:pt idx="19297">
                  <c:v>3.4486203124992003</c:v>
                </c:pt>
                <c:pt idx="19298">
                  <c:v>3.4489453124992</c:v>
                </c:pt>
                <c:pt idx="19299">
                  <c:v>3.4493971875008</c:v>
                </c:pt>
                <c:pt idx="19300">
                  <c:v>3.4497534375007999</c:v>
                </c:pt>
                <c:pt idx="19301">
                  <c:v>3.4501706250016002</c:v>
                </c:pt>
                <c:pt idx="19302">
                  <c:v>3.4505571875008001</c:v>
                </c:pt>
                <c:pt idx="19303">
                  <c:v>3.4510034375008001</c:v>
                </c:pt>
                <c:pt idx="19304">
                  <c:v>3.4513790624992002</c:v>
                </c:pt>
                <c:pt idx="19305">
                  <c:v>3.4508821875007998</c:v>
                </c:pt>
                <c:pt idx="19306">
                  <c:v>3.4503303124992</c:v>
                </c:pt>
                <c:pt idx="19307">
                  <c:v>3.4497162499999998</c:v>
                </c:pt>
                <c:pt idx="19308">
                  <c:v>3.4493865624992002</c:v>
                </c:pt>
                <c:pt idx="19309">
                  <c:v>3.4489556250016</c:v>
                </c:pt>
                <c:pt idx="19310">
                  <c:v>3.4484781250016003</c:v>
                </c:pt>
                <c:pt idx="19311">
                  <c:v>3.4481156250016003</c:v>
                </c:pt>
                <c:pt idx="19312">
                  <c:v>3.4477903124992002</c:v>
                </c:pt>
                <c:pt idx="19313">
                  <c:v>3.4481678124992001</c:v>
                </c:pt>
                <c:pt idx="19314">
                  <c:v>3.4478115624992003</c:v>
                </c:pt>
                <c:pt idx="19315">
                  <c:v>3.4481878124992003</c:v>
                </c:pt>
                <c:pt idx="19316">
                  <c:v>3.4485146875007997</c:v>
                </c:pt>
                <c:pt idx="19317">
                  <c:v>3.4481799999999998</c:v>
                </c:pt>
                <c:pt idx="19318">
                  <c:v>3.4478246875008001</c:v>
                </c:pt>
                <c:pt idx="19319">
                  <c:v>3.4474253124992003</c:v>
                </c:pt>
                <c:pt idx="19320">
                  <c:v>3.4470725</c:v>
                </c:pt>
                <c:pt idx="19321">
                  <c:v>3.4466706250016004</c:v>
                </c:pt>
                <c:pt idx="19322">
                  <c:v>3.4461896875007998</c:v>
                </c:pt>
                <c:pt idx="19323">
                  <c:v>3.4457953124992002</c:v>
                </c:pt>
                <c:pt idx="19324">
                  <c:v>3.4453893750016</c:v>
                </c:pt>
                <c:pt idx="19325">
                  <c:v>3.4449884375008</c:v>
                </c:pt>
                <c:pt idx="19326">
                  <c:v>3.4446546875007997</c:v>
                </c:pt>
                <c:pt idx="19327">
                  <c:v>3.4448625000000002</c:v>
                </c:pt>
                <c:pt idx="19328">
                  <c:v>3.4452015624992001</c:v>
                </c:pt>
                <c:pt idx="19329">
                  <c:v>3.4455459375007997</c:v>
                </c:pt>
                <c:pt idx="19330">
                  <c:v>3.4459787500000001</c:v>
                </c:pt>
                <c:pt idx="19331">
                  <c:v>3.4465124999999999</c:v>
                </c:pt>
                <c:pt idx="19332">
                  <c:v>3.4470103124992</c:v>
                </c:pt>
                <c:pt idx="19333">
                  <c:v>3.4474190624992</c:v>
                </c:pt>
                <c:pt idx="19334">
                  <c:v>3.4478325000000001</c:v>
                </c:pt>
                <c:pt idx="19335">
                  <c:v>3.4482215624992003</c:v>
                </c:pt>
                <c:pt idx="19336">
                  <c:v>3.4485846875007997</c:v>
                </c:pt>
                <c:pt idx="19337">
                  <c:v>3.4489325000000002</c:v>
                </c:pt>
                <c:pt idx="19338">
                  <c:v>3.4485278124992003</c:v>
                </c:pt>
                <c:pt idx="19339">
                  <c:v>3.4480343750016003</c:v>
                </c:pt>
                <c:pt idx="19340">
                  <c:v>3.4476071875007999</c:v>
                </c:pt>
                <c:pt idx="19341">
                  <c:v>3.4472200000000002</c:v>
                </c:pt>
                <c:pt idx="19342">
                  <c:v>3.4468031250016002</c:v>
                </c:pt>
                <c:pt idx="19343">
                  <c:v>3.44720125</c:v>
                </c:pt>
                <c:pt idx="19344">
                  <c:v>3.4475899999999999</c:v>
                </c:pt>
                <c:pt idx="19345">
                  <c:v>3.4480456250016003</c:v>
                </c:pt>
                <c:pt idx="19346">
                  <c:v>3.4484575</c:v>
                </c:pt>
                <c:pt idx="19347">
                  <c:v>3.4488965624992001</c:v>
                </c:pt>
                <c:pt idx="19348">
                  <c:v>3.4493909375007998</c:v>
                </c:pt>
                <c:pt idx="19349">
                  <c:v>3.4497175000000002</c:v>
                </c:pt>
                <c:pt idx="19350">
                  <c:v>3.4500821875007999</c:v>
                </c:pt>
                <c:pt idx="19351">
                  <c:v>3.4504284375008001</c:v>
                </c:pt>
                <c:pt idx="19352">
                  <c:v>3.4507559375007997</c:v>
                </c:pt>
                <c:pt idx="19353">
                  <c:v>3.4510856250016002</c:v>
                </c:pt>
                <c:pt idx="19354">
                  <c:v>3.4514240624992003</c:v>
                </c:pt>
                <c:pt idx="19355">
                  <c:v>3.4511121875008</c:v>
                </c:pt>
                <c:pt idx="19356">
                  <c:v>3.4506434375007999</c:v>
                </c:pt>
                <c:pt idx="19357">
                  <c:v>3.4500921875007999</c:v>
                </c:pt>
                <c:pt idx="19358">
                  <c:v>3.4496840624992</c:v>
                </c:pt>
                <c:pt idx="19359">
                  <c:v>3.4493346875007997</c:v>
                </c:pt>
                <c:pt idx="19360">
                  <c:v>3.4489421875007999</c:v>
                </c:pt>
                <c:pt idx="19361">
                  <c:v>3.4485456250016</c:v>
                </c:pt>
                <c:pt idx="19362">
                  <c:v>3.4480515624992001</c:v>
                </c:pt>
                <c:pt idx="19363">
                  <c:v>3.4475475000000002</c:v>
                </c:pt>
                <c:pt idx="19364">
                  <c:v>3.4470943750016003</c:v>
                </c:pt>
                <c:pt idx="19365">
                  <c:v>3.4466243750016003</c:v>
                </c:pt>
                <c:pt idx="19366">
                  <c:v>3.44623875</c:v>
                </c:pt>
                <c:pt idx="19367">
                  <c:v>3.4458653124992003</c:v>
                </c:pt>
                <c:pt idx="19368">
                  <c:v>3.4453262499999999</c:v>
                </c:pt>
                <c:pt idx="19369">
                  <c:v>3.4448853124992</c:v>
                </c:pt>
                <c:pt idx="19370">
                  <c:v>3.4449100000000001</c:v>
                </c:pt>
                <c:pt idx="19371">
                  <c:v>3.4444296875007998</c:v>
                </c:pt>
                <c:pt idx="19372">
                  <c:v>3.4439625</c:v>
                </c:pt>
                <c:pt idx="19373">
                  <c:v>3.4434787500000001</c:v>
                </c:pt>
                <c:pt idx="19374">
                  <c:v>3.4430112500000001</c:v>
                </c:pt>
                <c:pt idx="19375">
                  <c:v>3.4424899999999998</c:v>
                </c:pt>
                <c:pt idx="19376">
                  <c:v>3.4420884375008001</c:v>
                </c:pt>
                <c:pt idx="19377">
                  <c:v>3.4417024999999999</c:v>
                </c:pt>
                <c:pt idx="19378">
                  <c:v>3.4419037499999998</c:v>
                </c:pt>
                <c:pt idx="19379">
                  <c:v>3.4422206250016001</c:v>
                </c:pt>
                <c:pt idx="19380">
                  <c:v>3.4426334375007999</c:v>
                </c:pt>
                <c:pt idx="19381">
                  <c:v>3.4431140624992</c:v>
                </c:pt>
                <c:pt idx="19382">
                  <c:v>3.443505</c:v>
                </c:pt>
                <c:pt idx="19383">
                  <c:v>3.4439468750016</c:v>
                </c:pt>
                <c:pt idx="19384">
                  <c:v>3.4443753124992003</c:v>
                </c:pt>
                <c:pt idx="19385">
                  <c:v>3.4447681250016</c:v>
                </c:pt>
                <c:pt idx="19386">
                  <c:v>3.4452259375007999</c:v>
                </c:pt>
                <c:pt idx="19387">
                  <c:v>3.4456465624992001</c:v>
                </c:pt>
                <c:pt idx="19388">
                  <c:v>3.4459962499999999</c:v>
                </c:pt>
                <c:pt idx="19389">
                  <c:v>3.4463871875007999</c:v>
                </c:pt>
                <c:pt idx="19390">
                  <c:v>3.4467181250016004</c:v>
                </c:pt>
                <c:pt idx="19391">
                  <c:v>3.4471715624992001</c:v>
                </c:pt>
                <c:pt idx="19392">
                  <c:v>3.4466774999999998</c:v>
                </c:pt>
                <c:pt idx="19393">
                  <c:v>3.4461171875007999</c:v>
                </c:pt>
                <c:pt idx="19394">
                  <c:v>3.4455715624992003</c:v>
                </c:pt>
                <c:pt idx="19395">
                  <c:v>3.4450687499999999</c:v>
                </c:pt>
                <c:pt idx="19396">
                  <c:v>3.4445506250016003</c:v>
                </c:pt>
                <c:pt idx="19397">
                  <c:v>3.4440218750016003</c:v>
                </c:pt>
                <c:pt idx="19398">
                  <c:v>3.4435162500000001</c:v>
                </c:pt>
                <c:pt idx="19399">
                  <c:v>3.4430293750016001</c:v>
                </c:pt>
                <c:pt idx="19400">
                  <c:v>3.4425590624992002</c:v>
                </c:pt>
                <c:pt idx="19401">
                  <c:v>3.4422012500000001</c:v>
                </c:pt>
                <c:pt idx="19402">
                  <c:v>3.4417756250016001</c:v>
                </c:pt>
                <c:pt idx="19403">
                  <c:v>3.4421387499999998</c:v>
                </c:pt>
                <c:pt idx="19404">
                  <c:v>3.4424987499999999</c:v>
                </c:pt>
                <c:pt idx="19405">
                  <c:v>3.4429484375007999</c:v>
                </c:pt>
                <c:pt idx="19406">
                  <c:v>3.4434006250016003</c:v>
                </c:pt>
                <c:pt idx="19407">
                  <c:v>3.4439324999999998</c:v>
                </c:pt>
                <c:pt idx="19408">
                  <c:v>3.4444381250016001</c:v>
                </c:pt>
                <c:pt idx="19409">
                  <c:v>3.4449121875007997</c:v>
                </c:pt>
                <c:pt idx="19410">
                  <c:v>3.4452803124992002</c:v>
                </c:pt>
                <c:pt idx="19411">
                  <c:v>3.4456681250016001</c:v>
                </c:pt>
                <c:pt idx="19412">
                  <c:v>3.4453206250016</c:v>
                </c:pt>
                <c:pt idx="19413">
                  <c:v>3.4449925000000001</c:v>
                </c:pt>
                <c:pt idx="19414">
                  <c:v>3.4453768750016001</c:v>
                </c:pt>
                <c:pt idx="19415">
                  <c:v>3.4458440624992002</c:v>
                </c:pt>
                <c:pt idx="19416">
                  <c:v>3.4462000000000002</c:v>
                </c:pt>
                <c:pt idx="19417">
                  <c:v>3.4460403124992003</c:v>
                </c:pt>
                <c:pt idx="19418">
                  <c:v>3.4456446875008</c:v>
                </c:pt>
                <c:pt idx="19419">
                  <c:v>3.4451943750016003</c:v>
                </c:pt>
                <c:pt idx="19420">
                  <c:v>3.4446046875007998</c:v>
                </c:pt>
                <c:pt idx="19421">
                  <c:v>3.4442309375007998</c:v>
                </c:pt>
                <c:pt idx="19422">
                  <c:v>3.4437903124992002</c:v>
                </c:pt>
                <c:pt idx="19423">
                  <c:v>3.4434131250016002</c:v>
                </c:pt>
                <c:pt idx="19424">
                  <c:v>3.4430649999999998</c:v>
                </c:pt>
                <c:pt idx="19425">
                  <c:v>3.4425578124992002</c:v>
                </c:pt>
                <c:pt idx="19426">
                  <c:v>3.4420206250016001</c:v>
                </c:pt>
                <c:pt idx="19427">
                  <c:v>3.4416265624992</c:v>
                </c:pt>
                <c:pt idx="19428">
                  <c:v>3.4416168750016003</c:v>
                </c:pt>
                <c:pt idx="19429">
                  <c:v>3.4419240624992002</c:v>
                </c:pt>
                <c:pt idx="19430">
                  <c:v>3.4422659375008</c:v>
                </c:pt>
                <c:pt idx="19431">
                  <c:v>3.4426862499999999</c:v>
                </c:pt>
                <c:pt idx="19432">
                  <c:v>3.4430368750016003</c:v>
                </c:pt>
                <c:pt idx="19433">
                  <c:v>3.4434775000000002</c:v>
                </c:pt>
                <c:pt idx="19434">
                  <c:v>3.4439556250016001</c:v>
                </c:pt>
                <c:pt idx="19435">
                  <c:v>3.4444256250016001</c:v>
                </c:pt>
                <c:pt idx="19436">
                  <c:v>3.4448212499999999</c:v>
                </c:pt>
                <c:pt idx="19437">
                  <c:v>3.4451462500000001</c:v>
                </c:pt>
                <c:pt idx="19438">
                  <c:v>3.4455300000000002</c:v>
                </c:pt>
                <c:pt idx="19439">
                  <c:v>3.4459953124992002</c:v>
                </c:pt>
                <c:pt idx="19440">
                  <c:v>3.4464046875008001</c:v>
                </c:pt>
                <c:pt idx="19441">
                  <c:v>3.4467665624992003</c:v>
                </c:pt>
                <c:pt idx="19442">
                  <c:v>3.4463012499999999</c:v>
                </c:pt>
                <c:pt idx="19443">
                  <c:v>3.4459650000000002</c:v>
                </c:pt>
                <c:pt idx="19444">
                  <c:v>3.4455687500000001</c:v>
                </c:pt>
                <c:pt idx="19445">
                  <c:v>3.4451493750016002</c:v>
                </c:pt>
                <c:pt idx="19446">
                  <c:v>3.4447746875008001</c:v>
                </c:pt>
                <c:pt idx="19447">
                  <c:v>3.4443800000000002</c:v>
                </c:pt>
                <c:pt idx="19448">
                  <c:v>3.4438543750016</c:v>
                </c:pt>
                <c:pt idx="19449">
                  <c:v>3.4433837500000002</c:v>
                </c:pt>
                <c:pt idx="19450">
                  <c:v>3.4431234375008</c:v>
                </c:pt>
                <c:pt idx="19451">
                  <c:v>3.4431471875008</c:v>
                </c:pt>
                <c:pt idx="19452">
                  <c:v>3.4435574999999998</c:v>
                </c:pt>
                <c:pt idx="19453">
                  <c:v>3.4439921875007999</c:v>
                </c:pt>
                <c:pt idx="19454">
                  <c:v>3.4445306250016001</c:v>
                </c:pt>
                <c:pt idx="19455">
                  <c:v>3.444985</c:v>
                </c:pt>
                <c:pt idx="19456">
                  <c:v>3.4454125000000002</c:v>
                </c:pt>
                <c:pt idx="19457">
                  <c:v>3.4458562499999998</c:v>
                </c:pt>
                <c:pt idx="19458">
                  <c:v>3.44630875</c:v>
                </c:pt>
                <c:pt idx="19459">
                  <c:v>3.4467393750016</c:v>
                </c:pt>
                <c:pt idx="19460">
                  <c:v>3.4471224999999999</c:v>
                </c:pt>
                <c:pt idx="19461">
                  <c:v>3.4475315624992002</c:v>
                </c:pt>
                <c:pt idx="19462">
                  <c:v>3.4480078124992</c:v>
                </c:pt>
                <c:pt idx="19463">
                  <c:v>3.4484096875007997</c:v>
                </c:pt>
                <c:pt idx="19464">
                  <c:v>3.4487959375007997</c:v>
                </c:pt>
                <c:pt idx="19465">
                  <c:v>3.4491256250016002</c:v>
                </c:pt>
                <c:pt idx="19466">
                  <c:v>3.4486703124992002</c:v>
                </c:pt>
                <c:pt idx="19467">
                  <c:v>3.4479271875007997</c:v>
                </c:pt>
                <c:pt idx="19468">
                  <c:v>3.4474096875007998</c:v>
                </c:pt>
                <c:pt idx="19469">
                  <c:v>3.4470115624991999</c:v>
                </c:pt>
                <c:pt idx="19470">
                  <c:v>3.4465975000000002</c:v>
                </c:pt>
                <c:pt idx="19471">
                  <c:v>3.4462321875008</c:v>
                </c:pt>
                <c:pt idx="19472">
                  <c:v>3.44584</c:v>
                </c:pt>
                <c:pt idx="19473">
                  <c:v>3.4455115624992003</c:v>
                </c:pt>
                <c:pt idx="19474">
                  <c:v>3.4450971875007999</c:v>
                </c:pt>
                <c:pt idx="19475">
                  <c:v>3.4454678124992002</c:v>
                </c:pt>
                <c:pt idx="19476">
                  <c:v>3.4458046875007997</c:v>
                </c:pt>
                <c:pt idx="19477">
                  <c:v>3.4461640624992</c:v>
                </c:pt>
                <c:pt idx="19478">
                  <c:v>3.4465409375007998</c:v>
                </c:pt>
                <c:pt idx="19479">
                  <c:v>3.4469162500000001</c:v>
                </c:pt>
                <c:pt idx="19480">
                  <c:v>3.4472821875007997</c:v>
                </c:pt>
                <c:pt idx="19481">
                  <c:v>3.4476381250016002</c:v>
                </c:pt>
                <c:pt idx="19482">
                  <c:v>3.4479803124992001</c:v>
                </c:pt>
                <c:pt idx="19483">
                  <c:v>3.4484015624992002</c:v>
                </c:pt>
                <c:pt idx="19484">
                  <c:v>3.4480550000000001</c:v>
                </c:pt>
                <c:pt idx="19485">
                  <c:v>3.4474384375008</c:v>
                </c:pt>
                <c:pt idx="19486">
                  <c:v>3.4467965624992001</c:v>
                </c:pt>
                <c:pt idx="19487">
                  <c:v>3.4464409375008001</c:v>
                </c:pt>
                <c:pt idx="19488">
                  <c:v>3.4460531250016002</c:v>
                </c:pt>
                <c:pt idx="19489">
                  <c:v>3.4457159375008</c:v>
                </c:pt>
                <c:pt idx="19490">
                  <c:v>3.4451484375007997</c:v>
                </c:pt>
                <c:pt idx="19491">
                  <c:v>3.4446756250016004</c:v>
                </c:pt>
                <c:pt idx="19492">
                  <c:v>3.44436125</c:v>
                </c:pt>
                <c:pt idx="19493">
                  <c:v>3.4440256250016001</c:v>
                </c:pt>
                <c:pt idx="19494">
                  <c:v>3.4436637499999998</c:v>
                </c:pt>
                <c:pt idx="19495">
                  <c:v>3.4432550000000002</c:v>
                </c:pt>
                <c:pt idx="19496">
                  <c:v>3.4435890624992003</c:v>
                </c:pt>
                <c:pt idx="19497">
                  <c:v>3.4440162499999998</c:v>
                </c:pt>
                <c:pt idx="19498">
                  <c:v>3.4443543750016001</c:v>
                </c:pt>
                <c:pt idx="19499">
                  <c:v>3.4446971875007999</c:v>
                </c:pt>
                <c:pt idx="19500">
                  <c:v>3.4450850000000002</c:v>
                </c:pt>
                <c:pt idx="19501">
                  <c:v>3.4454815624992001</c:v>
                </c:pt>
                <c:pt idx="19502">
                  <c:v>3.4458725000000001</c:v>
                </c:pt>
                <c:pt idx="19503">
                  <c:v>3.4455168750016001</c:v>
                </c:pt>
                <c:pt idx="19504">
                  <c:v>3.4449865624992002</c:v>
                </c:pt>
                <c:pt idx="19505">
                  <c:v>3.4443918750016</c:v>
                </c:pt>
                <c:pt idx="19506">
                  <c:v>3.4440665624992</c:v>
                </c:pt>
                <c:pt idx="19507">
                  <c:v>3.4436509375008</c:v>
                </c:pt>
                <c:pt idx="19508">
                  <c:v>3.4432662500000002</c:v>
                </c:pt>
                <c:pt idx="19509">
                  <c:v>3.44282625</c:v>
                </c:pt>
                <c:pt idx="19510">
                  <c:v>3.4424537499999999</c:v>
                </c:pt>
                <c:pt idx="19511">
                  <c:v>3.4421325</c:v>
                </c:pt>
                <c:pt idx="19512">
                  <c:v>3.4415971875008</c:v>
                </c:pt>
                <c:pt idx="19513">
                  <c:v>3.4411068750016001</c:v>
                </c:pt>
                <c:pt idx="19514">
                  <c:v>3.4414449999999999</c:v>
                </c:pt>
                <c:pt idx="19515">
                  <c:v>3.4418940624992</c:v>
                </c:pt>
                <c:pt idx="19516">
                  <c:v>3.4422359375007998</c:v>
                </c:pt>
                <c:pt idx="19517">
                  <c:v>3.4426446875007999</c:v>
                </c:pt>
                <c:pt idx="19518">
                  <c:v>3.4431553124992003</c:v>
                </c:pt>
                <c:pt idx="19519">
                  <c:v>3.4436018750016002</c:v>
                </c:pt>
                <c:pt idx="19520">
                  <c:v>3.4439559375008</c:v>
                </c:pt>
                <c:pt idx="19521">
                  <c:v>3.4444059375007998</c:v>
                </c:pt>
                <c:pt idx="19522">
                  <c:v>3.4440681250016003</c:v>
                </c:pt>
                <c:pt idx="19523">
                  <c:v>3.4437128124992</c:v>
                </c:pt>
                <c:pt idx="19524">
                  <c:v>3.4433328124992002</c:v>
                </c:pt>
                <c:pt idx="19525">
                  <c:v>3.4436306250016</c:v>
                </c:pt>
                <c:pt idx="19526">
                  <c:v>3.4441165624992003</c:v>
                </c:pt>
                <c:pt idx="19527">
                  <c:v>3.4445674999999998</c:v>
                </c:pt>
                <c:pt idx="19528">
                  <c:v>3.4449390624992002</c:v>
                </c:pt>
                <c:pt idx="19529">
                  <c:v>3.4454090624992002</c:v>
                </c:pt>
                <c:pt idx="19530">
                  <c:v>3.4458034375007998</c:v>
                </c:pt>
                <c:pt idx="19531">
                  <c:v>3.4462000000000002</c:v>
                </c:pt>
                <c:pt idx="19532">
                  <c:v>3.4465393750016</c:v>
                </c:pt>
                <c:pt idx="19533">
                  <c:v>3.4469603124992001</c:v>
                </c:pt>
                <c:pt idx="19534">
                  <c:v>3.4473393750016004</c:v>
                </c:pt>
                <c:pt idx="19535">
                  <c:v>3.4477059375007997</c:v>
                </c:pt>
                <c:pt idx="19536">
                  <c:v>3.4471574999999999</c:v>
                </c:pt>
                <c:pt idx="19537">
                  <c:v>3.4467968750016</c:v>
                </c:pt>
                <c:pt idx="19538">
                  <c:v>3.4463962499999998</c:v>
                </c:pt>
                <c:pt idx="19539">
                  <c:v>3.4458446875008</c:v>
                </c:pt>
                <c:pt idx="19540">
                  <c:v>3.4452643750016003</c:v>
                </c:pt>
                <c:pt idx="19541">
                  <c:v>3.4446268750016</c:v>
                </c:pt>
                <c:pt idx="19542">
                  <c:v>3.4440153124992001</c:v>
                </c:pt>
                <c:pt idx="19543">
                  <c:v>3.4433596875007999</c:v>
                </c:pt>
                <c:pt idx="19544">
                  <c:v>3.4426631250016002</c:v>
                </c:pt>
                <c:pt idx="19545">
                  <c:v>3.4420315624992002</c:v>
                </c:pt>
                <c:pt idx="19546">
                  <c:v>3.4414549999999999</c:v>
                </c:pt>
                <c:pt idx="19547">
                  <c:v>3.4409793750016</c:v>
                </c:pt>
                <c:pt idx="19548">
                  <c:v>3.4405600000000001</c:v>
                </c:pt>
                <c:pt idx="19549">
                  <c:v>3.4402124999999999</c:v>
                </c:pt>
                <c:pt idx="19550">
                  <c:v>3.4397521875007997</c:v>
                </c:pt>
                <c:pt idx="19551">
                  <c:v>3.4393549999999999</c:v>
                </c:pt>
                <c:pt idx="19552">
                  <c:v>3.4389393750016004</c:v>
                </c:pt>
                <c:pt idx="19553">
                  <c:v>3.4386121875007998</c:v>
                </c:pt>
                <c:pt idx="19554">
                  <c:v>3.4389362499999998</c:v>
                </c:pt>
                <c:pt idx="19555">
                  <c:v>3.4393803124992002</c:v>
                </c:pt>
                <c:pt idx="19556">
                  <c:v>3.4398362499999999</c:v>
                </c:pt>
                <c:pt idx="19557">
                  <c:v>3.4402628124992001</c:v>
                </c:pt>
                <c:pt idx="19558">
                  <c:v>3.4406921875008001</c:v>
                </c:pt>
                <c:pt idx="19559">
                  <c:v>3.4412056250016003</c:v>
                </c:pt>
                <c:pt idx="19560">
                  <c:v>3.4416850000000001</c:v>
                </c:pt>
                <c:pt idx="19561">
                  <c:v>3.4421440624991999</c:v>
                </c:pt>
                <c:pt idx="19562">
                  <c:v>3.4426893750016001</c:v>
                </c:pt>
                <c:pt idx="19563">
                  <c:v>3.4431690624992002</c:v>
                </c:pt>
                <c:pt idx="19564">
                  <c:v>3.4435446875008</c:v>
                </c:pt>
                <c:pt idx="19565">
                  <c:v>3.4439649999999999</c:v>
                </c:pt>
                <c:pt idx="19566">
                  <c:v>3.4444046875007999</c:v>
                </c:pt>
                <c:pt idx="19567">
                  <c:v>3.4447287499999999</c:v>
                </c:pt>
                <c:pt idx="19568">
                  <c:v>3.4451856250016002</c:v>
                </c:pt>
                <c:pt idx="19569">
                  <c:v>3.4447375</c:v>
                </c:pt>
                <c:pt idx="19570">
                  <c:v>3.4443881250016002</c:v>
                </c:pt>
                <c:pt idx="19571">
                  <c:v>3.4439406250016003</c:v>
                </c:pt>
                <c:pt idx="19572">
                  <c:v>3.4435799999999999</c:v>
                </c:pt>
                <c:pt idx="19573">
                  <c:v>3.4430825</c:v>
                </c:pt>
                <c:pt idx="19574">
                  <c:v>3.44275625</c:v>
                </c:pt>
                <c:pt idx="19575">
                  <c:v>3.4426218750016</c:v>
                </c:pt>
                <c:pt idx="19576">
                  <c:v>3.4429709375008</c:v>
                </c:pt>
                <c:pt idx="19577">
                  <c:v>3.4432953124992003</c:v>
                </c:pt>
                <c:pt idx="19578">
                  <c:v>3.4437296875008001</c:v>
                </c:pt>
                <c:pt idx="19579">
                  <c:v>3.4441303124992002</c:v>
                </c:pt>
                <c:pt idx="19580">
                  <c:v>3.4439584375007999</c:v>
                </c:pt>
                <c:pt idx="19581">
                  <c:v>3.4435912499999999</c:v>
                </c:pt>
                <c:pt idx="19582">
                  <c:v>3.4431715624992001</c:v>
                </c:pt>
                <c:pt idx="19583">
                  <c:v>3.4428375</c:v>
                </c:pt>
                <c:pt idx="19584">
                  <c:v>3.4432871875008</c:v>
                </c:pt>
                <c:pt idx="19585">
                  <c:v>3.4436171875007999</c:v>
                </c:pt>
                <c:pt idx="19586">
                  <c:v>3.4440678124991999</c:v>
                </c:pt>
                <c:pt idx="19587">
                  <c:v>3.4445034375007997</c:v>
                </c:pt>
                <c:pt idx="19588">
                  <c:v>3.4449493750016003</c:v>
                </c:pt>
                <c:pt idx="19589">
                  <c:v>3.4453621875008</c:v>
                </c:pt>
                <c:pt idx="19590">
                  <c:v>3.4457631250016001</c:v>
                </c:pt>
                <c:pt idx="19591">
                  <c:v>3.4454384375007998</c:v>
                </c:pt>
                <c:pt idx="19592">
                  <c:v>3.4448953124992001</c:v>
                </c:pt>
                <c:pt idx="19593">
                  <c:v>3.4442268750016001</c:v>
                </c:pt>
                <c:pt idx="19594">
                  <c:v>3.443635</c:v>
                </c:pt>
                <c:pt idx="19595">
                  <c:v>3.4432446875007998</c:v>
                </c:pt>
                <c:pt idx="19596">
                  <c:v>3.4429131250016001</c:v>
                </c:pt>
                <c:pt idx="19597">
                  <c:v>3.4424696875007998</c:v>
                </c:pt>
                <c:pt idx="19598">
                  <c:v>3.4421146875008</c:v>
                </c:pt>
                <c:pt idx="19599">
                  <c:v>3.441605</c:v>
                </c:pt>
                <c:pt idx="19600">
                  <c:v>3.4411637499999999</c:v>
                </c:pt>
                <c:pt idx="19601">
                  <c:v>3.4405646875008</c:v>
                </c:pt>
                <c:pt idx="19602">
                  <c:v>3.4399653124992002</c:v>
                </c:pt>
                <c:pt idx="19603">
                  <c:v>3.4395978124991999</c:v>
                </c:pt>
                <c:pt idx="19604">
                  <c:v>3.4397778124992002</c:v>
                </c:pt>
                <c:pt idx="19605">
                  <c:v>3.4401453124992001</c:v>
                </c:pt>
                <c:pt idx="19606">
                  <c:v>3.4405456250016</c:v>
                </c:pt>
                <c:pt idx="19607">
                  <c:v>3.4410106250016002</c:v>
                </c:pt>
                <c:pt idx="19608">
                  <c:v>3.4413693750016003</c:v>
                </c:pt>
                <c:pt idx="19609">
                  <c:v>3.4417996875007999</c:v>
                </c:pt>
                <c:pt idx="19610">
                  <c:v>3.4420184375008001</c:v>
                </c:pt>
                <c:pt idx="19611">
                  <c:v>3.4420412499999999</c:v>
                </c:pt>
                <c:pt idx="19612">
                  <c:v>3.4416865624991999</c:v>
                </c:pt>
                <c:pt idx="19613">
                  <c:v>3.44180625</c:v>
                </c:pt>
                <c:pt idx="19614">
                  <c:v>3.4421496875008</c:v>
                </c:pt>
                <c:pt idx="19615">
                  <c:v>3.4426125000000001</c:v>
                </c:pt>
                <c:pt idx="19616">
                  <c:v>3.4429690624992002</c:v>
                </c:pt>
                <c:pt idx="19617">
                  <c:v>3.4433715624992001</c:v>
                </c:pt>
                <c:pt idx="19618">
                  <c:v>3.4437518750016003</c:v>
                </c:pt>
                <c:pt idx="19619">
                  <c:v>3.4441106250016</c:v>
                </c:pt>
                <c:pt idx="19620">
                  <c:v>3.4444881250016004</c:v>
                </c:pt>
                <c:pt idx="19621">
                  <c:v>3.4449640624992002</c:v>
                </c:pt>
                <c:pt idx="19622">
                  <c:v>3.4453671875007998</c:v>
                </c:pt>
                <c:pt idx="19623">
                  <c:v>3.4457746875008</c:v>
                </c:pt>
                <c:pt idx="19624">
                  <c:v>3.4461215624992003</c:v>
                </c:pt>
                <c:pt idx="19625">
                  <c:v>3.4464690624992</c:v>
                </c:pt>
                <c:pt idx="19626">
                  <c:v>3.4461243750016002</c:v>
                </c:pt>
                <c:pt idx="19627">
                  <c:v>3.4457374999999999</c:v>
                </c:pt>
                <c:pt idx="19628">
                  <c:v>3.4453140624992002</c:v>
                </c:pt>
                <c:pt idx="19629">
                  <c:v>3.4447603124991999</c:v>
                </c:pt>
                <c:pt idx="19630">
                  <c:v>3.4442678124991999</c:v>
                </c:pt>
                <c:pt idx="19631">
                  <c:v>3.4436965624992002</c:v>
                </c:pt>
                <c:pt idx="19632">
                  <c:v>3.4431143750016</c:v>
                </c:pt>
                <c:pt idx="19633">
                  <c:v>3.4425946875008</c:v>
                </c:pt>
                <c:pt idx="19634">
                  <c:v>3.4422021875007998</c:v>
                </c:pt>
                <c:pt idx="19635">
                  <c:v>3.4425240624992002</c:v>
                </c:pt>
                <c:pt idx="19636">
                  <c:v>3.4429459375008</c:v>
                </c:pt>
                <c:pt idx="19637">
                  <c:v>3.4432999999999998</c:v>
                </c:pt>
                <c:pt idx="19638">
                  <c:v>3.4436931250016003</c:v>
                </c:pt>
                <c:pt idx="19639">
                  <c:v>3.4440353124992003</c:v>
                </c:pt>
                <c:pt idx="19640">
                  <c:v>3.4444290624992</c:v>
                </c:pt>
                <c:pt idx="19641">
                  <c:v>3.4447856250016002</c:v>
                </c:pt>
                <c:pt idx="19642">
                  <c:v>3.4451353124991999</c:v>
                </c:pt>
                <c:pt idx="19643">
                  <c:v>3.4454768750016003</c:v>
                </c:pt>
                <c:pt idx="19644">
                  <c:v>3.4450696875008</c:v>
                </c:pt>
                <c:pt idx="19645">
                  <c:v>3.4446440624992003</c:v>
                </c:pt>
                <c:pt idx="19646">
                  <c:v>3.4442362499999999</c:v>
                </c:pt>
                <c:pt idx="19647">
                  <c:v>3.4438124999999999</c:v>
                </c:pt>
                <c:pt idx="19648">
                  <c:v>3.4432965624992002</c:v>
                </c:pt>
                <c:pt idx="19649">
                  <c:v>3.4426309375008</c:v>
                </c:pt>
                <c:pt idx="19650">
                  <c:v>3.4422756250016002</c:v>
                </c:pt>
                <c:pt idx="19651">
                  <c:v>3.4417618750016001</c:v>
                </c:pt>
                <c:pt idx="19652">
                  <c:v>3.4413028124992002</c:v>
                </c:pt>
                <c:pt idx="19653">
                  <c:v>3.4409706250016003</c:v>
                </c:pt>
                <c:pt idx="19654">
                  <c:v>3.4411796875007998</c:v>
                </c:pt>
                <c:pt idx="19655">
                  <c:v>3.4408140624992001</c:v>
                </c:pt>
                <c:pt idx="19656">
                  <c:v>3.4407990624992002</c:v>
                </c:pt>
                <c:pt idx="19657">
                  <c:v>3.4412106250016001</c:v>
                </c:pt>
                <c:pt idx="19658">
                  <c:v>3.4414171875007997</c:v>
                </c:pt>
                <c:pt idx="19659">
                  <c:v>3.4417403124992001</c:v>
                </c:pt>
                <c:pt idx="19660">
                  <c:v>3.4421028124992001</c:v>
                </c:pt>
                <c:pt idx="19661">
                  <c:v>3.4425078124991999</c:v>
                </c:pt>
                <c:pt idx="19662">
                  <c:v>3.4428368750016003</c:v>
                </c:pt>
                <c:pt idx="19663">
                  <c:v>3.4424078124992001</c:v>
                </c:pt>
                <c:pt idx="19664">
                  <c:v>3.4428043750016002</c:v>
                </c:pt>
                <c:pt idx="19665">
                  <c:v>3.4422725000000001</c:v>
                </c:pt>
                <c:pt idx="19666">
                  <c:v>3.44168875</c:v>
                </c:pt>
                <c:pt idx="19667">
                  <c:v>3.4413596875007997</c:v>
                </c:pt>
                <c:pt idx="19668">
                  <c:v>3.4406790624992003</c:v>
                </c:pt>
                <c:pt idx="19669">
                  <c:v>3.4401412499999999</c:v>
                </c:pt>
                <c:pt idx="19670">
                  <c:v>3.4397656250016002</c:v>
                </c:pt>
                <c:pt idx="19671">
                  <c:v>3.4399437499999999</c:v>
                </c:pt>
                <c:pt idx="19672">
                  <c:v>3.4402828124992002</c:v>
                </c:pt>
                <c:pt idx="19673">
                  <c:v>3.4406037500000002</c:v>
                </c:pt>
                <c:pt idx="19674">
                  <c:v>3.4409915624992</c:v>
                </c:pt>
                <c:pt idx="19675">
                  <c:v>3.4414037500000001</c:v>
                </c:pt>
                <c:pt idx="19676">
                  <c:v>3.4417803124991999</c:v>
                </c:pt>
                <c:pt idx="19677">
                  <c:v>3.4422346875007999</c:v>
                </c:pt>
                <c:pt idx="19678">
                  <c:v>3.4426884375008</c:v>
                </c:pt>
                <c:pt idx="19679">
                  <c:v>3.4430662500000002</c:v>
                </c:pt>
                <c:pt idx="19680">
                  <c:v>3.4434618750016002</c:v>
                </c:pt>
                <c:pt idx="19681">
                  <c:v>3.4429368750016001</c:v>
                </c:pt>
                <c:pt idx="19682">
                  <c:v>3.4423846875008</c:v>
                </c:pt>
                <c:pt idx="19683">
                  <c:v>3.4420221875007999</c:v>
                </c:pt>
                <c:pt idx="19684">
                  <c:v>3.4415478124992003</c:v>
                </c:pt>
                <c:pt idx="19685">
                  <c:v>3.4410568750016002</c:v>
                </c:pt>
                <c:pt idx="19686">
                  <c:v>3.4406171875007998</c:v>
                </c:pt>
                <c:pt idx="19687">
                  <c:v>3.4401346875007999</c:v>
                </c:pt>
                <c:pt idx="19688">
                  <c:v>3.4397315624992002</c:v>
                </c:pt>
                <c:pt idx="19689">
                  <c:v>3.4393265624992</c:v>
                </c:pt>
                <c:pt idx="19690">
                  <c:v>3.4389478124992001</c:v>
                </c:pt>
                <c:pt idx="19691">
                  <c:v>3.4384178124992002</c:v>
                </c:pt>
                <c:pt idx="19692">
                  <c:v>3.4380240624992</c:v>
                </c:pt>
                <c:pt idx="19693">
                  <c:v>3.4384562500000002</c:v>
                </c:pt>
                <c:pt idx="19694">
                  <c:v>3.4387871875007998</c:v>
                </c:pt>
                <c:pt idx="19695">
                  <c:v>3.4392203124992</c:v>
                </c:pt>
                <c:pt idx="19696">
                  <c:v>3.4395818750016001</c:v>
                </c:pt>
                <c:pt idx="19697">
                  <c:v>3.4399421875008001</c:v>
                </c:pt>
                <c:pt idx="19698">
                  <c:v>3.4404240624992002</c:v>
                </c:pt>
                <c:pt idx="19699">
                  <c:v>3.4408628124992</c:v>
                </c:pt>
                <c:pt idx="19700">
                  <c:v>3.4412190624992003</c:v>
                </c:pt>
                <c:pt idx="19701">
                  <c:v>3.4408750000000001</c:v>
                </c:pt>
                <c:pt idx="19702">
                  <c:v>3.4405203124992001</c:v>
                </c:pt>
                <c:pt idx="19703">
                  <c:v>3.4399799999999998</c:v>
                </c:pt>
                <c:pt idx="19704">
                  <c:v>3.4393162500000001</c:v>
                </c:pt>
                <c:pt idx="19705">
                  <c:v>3.4389753124992</c:v>
                </c:pt>
                <c:pt idx="19706">
                  <c:v>3.4385746875007999</c:v>
                </c:pt>
                <c:pt idx="19707">
                  <c:v>3.4381396875007999</c:v>
                </c:pt>
                <c:pt idx="19708">
                  <c:v>3.4375818750016003</c:v>
                </c:pt>
                <c:pt idx="19709">
                  <c:v>3.4370215624992002</c:v>
                </c:pt>
                <c:pt idx="19710">
                  <c:v>3.4365000000000001</c:v>
                </c:pt>
                <c:pt idx="19711">
                  <c:v>3.4360240624992002</c:v>
                </c:pt>
                <c:pt idx="19712">
                  <c:v>3.4355896875008001</c:v>
                </c:pt>
                <c:pt idx="19713">
                  <c:v>3.4352062499999998</c:v>
                </c:pt>
                <c:pt idx="19714">
                  <c:v>3.4348540624992001</c:v>
                </c:pt>
                <c:pt idx="19715">
                  <c:v>3.4342878124992002</c:v>
                </c:pt>
                <c:pt idx="19716">
                  <c:v>3.4346409375008</c:v>
                </c:pt>
                <c:pt idx="19717">
                  <c:v>3.4349965624992</c:v>
                </c:pt>
                <c:pt idx="19718">
                  <c:v>3.4353578124992001</c:v>
                </c:pt>
                <c:pt idx="19719">
                  <c:v>3.4357215624992001</c:v>
                </c:pt>
                <c:pt idx="19720">
                  <c:v>3.4361812500000002</c:v>
                </c:pt>
                <c:pt idx="19721">
                  <c:v>3.4367368750016003</c:v>
                </c:pt>
                <c:pt idx="19722">
                  <c:v>3.4371746875008</c:v>
                </c:pt>
                <c:pt idx="19723">
                  <c:v>3.4376234375007999</c:v>
                </c:pt>
                <c:pt idx="19724">
                  <c:v>3.4381012499999999</c:v>
                </c:pt>
                <c:pt idx="19725">
                  <c:v>3.4385175000000001</c:v>
                </c:pt>
                <c:pt idx="19726">
                  <c:v>3.4388649999999998</c:v>
                </c:pt>
                <c:pt idx="19727">
                  <c:v>3.4392843750016002</c:v>
                </c:pt>
                <c:pt idx="19728">
                  <c:v>3.439635</c:v>
                </c:pt>
                <c:pt idx="19729">
                  <c:v>3.4399709375007999</c:v>
                </c:pt>
                <c:pt idx="19730">
                  <c:v>3.4403287499999999</c:v>
                </c:pt>
                <c:pt idx="19731">
                  <c:v>3.4406503124992001</c:v>
                </c:pt>
                <c:pt idx="19732">
                  <c:v>3.4410559375008001</c:v>
                </c:pt>
                <c:pt idx="19733">
                  <c:v>3.44153625</c:v>
                </c:pt>
                <c:pt idx="19734">
                  <c:v>3.4419531250016</c:v>
                </c:pt>
                <c:pt idx="19735">
                  <c:v>3.4422793750016001</c:v>
                </c:pt>
                <c:pt idx="19736">
                  <c:v>3.4417521875007999</c:v>
                </c:pt>
                <c:pt idx="19737">
                  <c:v>3.4413793750016004</c:v>
                </c:pt>
                <c:pt idx="19738">
                  <c:v>3.4408699999999999</c:v>
                </c:pt>
                <c:pt idx="19739">
                  <c:v>3.4404415624992</c:v>
                </c:pt>
                <c:pt idx="19740">
                  <c:v>3.4398384375008</c:v>
                </c:pt>
                <c:pt idx="19741">
                  <c:v>3.4393153124992</c:v>
                </c:pt>
                <c:pt idx="19742">
                  <c:v>3.4388056250016001</c:v>
                </c:pt>
                <c:pt idx="19743">
                  <c:v>3.4383884375007998</c:v>
                </c:pt>
                <c:pt idx="19744">
                  <c:v>3.4380596875007998</c:v>
                </c:pt>
                <c:pt idx="19745">
                  <c:v>3.4376546875008001</c:v>
                </c:pt>
                <c:pt idx="19746">
                  <c:v>3.4380718750016004</c:v>
                </c:pt>
                <c:pt idx="19747">
                  <c:v>3.4384768750016002</c:v>
                </c:pt>
                <c:pt idx="19748">
                  <c:v>3.4388021875007997</c:v>
                </c:pt>
                <c:pt idx="19749">
                  <c:v>3.4391634375007998</c:v>
                </c:pt>
                <c:pt idx="19750">
                  <c:v>3.4395181250016003</c:v>
                </c:pt>
                <c:pt idx="19751">
                  <c:v>3.4399700000000002</c:v>
                </c:pt>
                <c:pt idx="19752">
                  <c:v>3.4404949999999999</c:v>
                </c:pt>
                <c:pt idx="19753">
                  <c:v>3.4408978124992</c:v>
                </c:pt>
                <c:pt idx="19754">
                  <c:v>3.4412693750016001</c:v>
                </c:pt>
                <c:pt idx="19755">
                  <c:v>3.4417706250016002</c:v>
                </c:pt>
                <c:pt idx="19756">
                  <c:v>3.4421974999999998</c:v>
                </c:pt>
                <c:pt idx="19757">
                  <c:v>3.4425581250016002</c:v>
                </c:pt>
                <c:pt idx="19758">
                  <c:v>3.4429481250016001</c:v>
                </c:pt>
                <c:pt idx="19759">
                  <c:v>3.4432874999999998</c:v>
                </c:pt>
                <c:pt idx="19760">
                  <c:v>3.4427071875007997</c:v>
                </c:pt>
                <c:pt idx="19761">
                  <c:v>3.4423724999999998</c:v>
                </c:pt>
                <c:pt idx="19762">
                  <c:v>3.4420137500000001</c:v>
                </c:pt>
                <c:pt idx="19763">
                  <c:v>3.4415953124992003</c:v>
                </c:pt>
                <c:pt idx="19764">
                  <c:v>3.4410856250016</c:v>
                </c:pt>
                <c:pt idx="19765">
                  <c:v>3.4405562500000002</c:v>
                </c:pt>
                <c:pt idx="19766">
                  <c:v>3.4401299999999999</c:v>
                </c:pt>
                <c:pt idx="19767">
                  <c:v>3.4396493750016002</c:v>
                </c:pt>
                <c:pt idx="19768">
                  <c:v>3.43921375</c:v>
                </c:pt>
                <c:pt idx="19769">
                  <c:v>3.4388518750016002</c:v>
                </c:pt>
                <c:pt idx="19770">
                  <c:v>3.4382981250016003</c:v>
                </c:pt>
                <c:pt idx="19771">
                  <c:v>3.4378924999999998</c:v>
                </c:pt>
                <c:pt idx="19772">
                  <c:v>3.43747625</c:v>
                </c:pt>
                <c:pt idx="19773">
                  <c:v>3.4371496875008001</c:v>
                </c:pt>
                <c:pt idx="19774">
                  <c:v>3.4368171875007998</c:v>
                </c:pt>
                <c:pt idx="19775">
                  <c:v>3.4363975</c:v>
                </c:pt>
                <c:pt idx="19776">
                  <c:v>3.4360300000000001</c:v>
                </c:pt>
                <c:pt idx="19777">
                  <c:v>3.4355415624992003</c:v>
                </c:pt>
                <c:pt idx="19778">
                  <c:v>3.4351953124992001</c:v>
                </c:pt>
                <c:pt idx="19779">
                  <c:v>3.4345018750016001</c:v>
                </c:pt>
                <c:pt idx="19780">
                  <c:v>3.4341112499999999</c:v>
                </c:pt>
                <c:pt idx="19781">
                  <c:v>3.4336818750016</c:v>
                </c:pt>
                <c:pt idx="19782">
                  <c:v>3.4331728124992003</c:v>
                </c:pt>
                <c:pt idx="19783">
                  <c:v>3.4325268750016003</c:v>
                </c:pt>
                <c:pt idx="19784">
                  <c:v>3.4277615624991999</c:v>
                </c:pt>
                <c:pt idx="19785">
                  <c:v>3.4144706250016004</c:v>
                </c:pt>
                <c:pt idx="19786">
                  <c:v>3.4001646875008</c:v>
                </c:pt>
                <c:pt idx="19787">
                  <c:v>3.3855184375007998</c:v>
                </c:pt>
                <c:pt idx="19788">
                  <c:v>3.3704996875008</c:v>
                </c:pt>
                <c:pt idx="19789">
                  <c:v>3.3553234375007999</c:v>
                </c:pt>
                <c:pt idx="19790">
                  <c:v>3.3401378124992003</c:v>
                </c:pt>
                <c:pt idx="19791">
                  <c:v>3.3248600000000001</c:v>
                </c:pt>
                <c:pt idx="19792">
                  <c:v>3.3095896875007997</c:v>
                </c:pt>
                <c:pt idx="19793">
                  <c:v>3.2944115624992003</c:v>
                </c:pt>
                <c:pt idx="19794">
                  <c:v>3.2833087500000002</c:v>
                </c:pt>
                <c:pt idx="19795">
                  <c:v>3.2806937500000002</c:v>
                </c:pt>
                <c:pt idx="19796">
                  <c:v>3.2790715624992002</c:v>
                </c:pt>
                <c:pt idx="19797">
                  <c:v>3.2779324999999999</c:v>
                </c:pt>
                <c:pt idx="19798">
                  <c:v>3.2771453124992003</c:v>
                </c:pt>
                <c:pt idx="19799">
                  <c:v>3.2765943750016002</c:v>
                </c:pt>
                <c:pt idx="19800">
                  <c:v>3.2760674999999999</c:v>
                </c:pt>
                <c:pt idx="19801">
                  <c:v>3.2756831250016001</c:v>
                </c:pt>
                <c:pt idx="19802">
                  <c:v>3.2751521875008001</c:v>
                </c:pt>
                <c:pt idx="19803">
                  <c:v>3.2747606250016004</c:v>
                </c:pt>
                <c:pt idx="19804">
                  <c:v>3.2744346875007997</c:v>
                </c:pt>
                <c:pt idx="19805">
                  <c:v>3.2740606250016002</c:v>
                </c:pt>
                <c:pt idx="19806">
                  <c:v>3.2737365624992001</c:v>
                </c:pt>
                <c:pt idx="19807">
                  <c:v>3.2733771875007998</c:v>
                </c:pt>
                <c:pt idx="19808">
                  <c:v>3.2730090624992001</c:v>
                </c:pt>
                <c:pt idx="19809">
                  <c:v>3.2726403124992003</c:v>
                </c:pt>
                <c:pt idx="19810">
                  <c:v>3.2722990624991999</c:v>
                </c:pt>
                <c:pt idx="19811">
                  <c:v>3.2719565624992</c:v>
                </c:pt>
                <c:pt idx="19812">
                  <c:v>3.2716362499999998</c:v>
                </c:pt>
                <c:pt idx="19813">
                  <c:v>3.2712962499999998</c:v>
                </c:pt>
                <c:pt idx="19814">
                  <c:v>3.2710587499999999</c:v>
                </c:pt>
                <c:pt idx="19815">
                  <c:v>3.2709065624992002</c:v>
                </c:pt>
                <c:pt idx="19816">
                  <c:v>3.2707784375008</c:v>
                </c:pt>
                <c:pt idx="19817">
                  <c:v>3.2706325000000001</c:v>
                </c:pt>
                <c:pt idx="19818">
                  <c:v>3.2702765624992001</c:v>
                </c:pt>
                <c:pt idx="19819">
                  <c:v>3.2700893750016</c:v>
                </c:pt>
                <c:pt idx="19820">
                  <c:v>3.2699934375008</c:v>
                </c:pt>
                <c:pt idx="19821">
                  <c:v>3.2698681250016004</c:v>
                </c:pt>
                <c:pt idx="19822">
                  <c:v>3.2700787500000001</c:v>
                </c:pt>
                <c:pt idx="19823">
                  <c:v>3.2699696875008</c:v>
                </c:pt>
                <c:pt idx="19824">
                  <c:v>3.2699896875008001</c:v>
                </c:pt>
                <c:pt idx="19825">
                  <c:v>3.2702784375007998</c:v>
                </c:pt>
                <c:pt idx="19826">
                  <c:v>3.2706256250016001</c:v>
                </c:pt>
                <c:pt idx="19827">
                  <c:v>3.2710359375008</c:v>
                </c:pt>
                <c:pt idx="19828">
                  <c:v>3.27142</c:v>
                </c:pt>
                <c:pt idx="19829">
                  <c:v>3.2718309375007997</c:v>
                </c:pt>
                <c:pt idx="19830">
                  <c:v>3.2721809375007997</c:v>
                </c:pt>
                <c:pt idx="19831">
                  <c:v>3.2722406250016003</c:v>
                </c:pt>
                <c:pt idx="19832">
                  <c:v>3.27191125</c:v>
                </c:pt>
                <c:pt idx="19833">
                  <c:v>3.2713368750016003</c:v>
                </c:pt>
                <c:pt idx="19834">
                  <c:v>3.2707587500000002</c:v>
                </c:pt>
                <c:pt idx="19835">
                  <c:v>3.2704315624992</c:v>
                </c:pt>
                <c:pt idx="19836">
                  <c:v>3.2699906250016002</c:v>
                </c:pt>
                <c:pt idx="19837">
                  <c:v>3.2704731250016001</c:v>
                </c:pt>
                <c:pt idx="19838">
                  <c:v>3.2709384375007997</c:v>
                </c:pt>
                <c:pt idx="19839">
                  <c:v>3.2712771875007998</c:v>
                </c:pt>
                <c:pt idx="19840">
                  <c:v>3.2710206250016003</c:v>
                </c:pt>
                <c:pt idx="19841">
                  <c:v>3.2705950000000001</c:v>
                </c:pt>
                <c:pt idx="19842">
                  <c:v>3.2701303124992003</c:v>
                </c:pt>
                <c:pt idx="19843">
                  <c:v>3.2696637499999999</c:v>
                </c:pt>
                <c:pt idx="19844">
                  <c:v>3.2693206250016003</c:v>
                </c:pt>
                <c:pt idx="19845">
                  <c:v>3.2688984375008001</c:v>
                </c:pt>
                <c:pt idx="19846">
                  <c:v>3.2685134375008</c:v>
                </c:pt>
                <c:pt idx="19847">
                  <c:v>3.2681771875007999</c:v>
                </c:pt>
                <c:pt idx="19848">
                  <c:v>3.2685528124992</c:v>
                </c:pt>
                <c:pt idx="19849">
                  <c:v>3.2689374999999998</c:v>
                </c:pt>
                <c:pt idx="19850">
                  <c:v>3.2692706250016004</c:v>
                </c:pt>
                <c:pt idx="19851">
                  <c:v>3.2696375</c:v>
                </c:pt>
                <c:pt idx="19852">
                  <c:v>3.2701343750016001</c:v>
                </c:pt>
                <c:pt idx="19853">
                  <c:v>3.2705490624992</c:v>
                </c:pt>
                <c:pt idx="19854">
                  <c:v>3.2708843750016001</c:v>
                </c:pt>
                <c:pt idx="19855">
                  <c:v>3.2712634375007998</c:v>
                </c:pt>
                <c:pt idx="19856">
                  <c:v>3.2716771875007997</c:v>
                </c:pt>
                <c:pt idx="19857">
                  <c:v>3.2720656250016003</c:v>
                </c:pt>
                <c:pt idx="19858">
                  <c:v>3.2724674999999999</c:v>
                </c:pt>
                <c:pt idx="19859">
                  <c:v>3.2730081250016001</c:v>
                </c:pt>
                <c:pt idx="19860">
                  <c:v>3.2734049999999999</c:v>
                </c:pt>
                <c:pt idx="19861">
                  <c:v>3.2738559375007998</c:v>
                </c:pt>
                <c:pt idx="19862">
                  <c:v>3.2742584375007997</c:v>
                </c:pt>
                <c:pt idx="19863">
                  <c:v>3.2746146875008</c:v>
                </c:pt>
                <c:pt idx="19864">
                  <c:v>3.2750340624992003</c:v>
                </c:pt>
                <c:pt idx="19865">
                  <c:v>3.2753881250016001</c:v>
                </c:pt>
                <c:pt idx="19866">
                  <c:v>3.2757743750016002</c:v>
                </c:pt>
                <c:pt idx="19867">
                  <c:v>3.2761300000000002</c:v>
                </c:pt>
                <c:pt idx="19868">
                  <c:v>3.2765537500000002</c:v>
                </c:pt>
                <c:pt idx="19869">
                  <c:v>3.2761603124992003</c:v>
                </c:pt>
                <c:pt idx="19870">
                  <c:v>3.2756309375007997</c:v>
                </c:pt>
                <c:pt idx="19871">
                  <c:v>3.2750309375007998</c:v>
                </c:pt>
                <c:pt idx="19872">
                  <c:v>3.2743596875007999</c:v>
                </c:pt>
                <c:pt idx="19873">
                  <c:v>3.2737250000000002</c:v>
                </c:pt>
                <c:pt idx="19874">
                  <c:v>3.2730503124992003</c:v>
                </c:pt>
                <c:pt idx="19875">
                  <c:v>3.2723259375008</c:v>
                </c:pt>
                <c:pt idx="19876">
                  <c:v>3.2716634375007998</c:v>
                </c:pt>
                <c:pt idx="19877">
                  <c:v>3.2710075000000001</c:v>
                </c:pt>
                <c:pt idx="19878">
                  <c:v>3.2705378124991999</c:v>
                </c:pt>
                <c:pt idx="19879">
                  <c:v>3.2700403124992001</c:v>
                </c:pt>
                <c:pt idx="19880">
                  <c:v>3.2700196875007999</c:v>
                </c:pt>
                <c:pt idx="19881">
                  <c:v>3.2704381250016001</c:v>
                </c:pt>
                <c:pt idx="19882">
                  <c:v>3.2708443750016003</c:v>
                </c:pt>
                <c:pt idx="19883">
                  <c:v>3.2713140624992003</c:v>
                </c:pt>
                <c:pt idx="19884">
                  <c:v>3.2716384375007999</c:v>
                </c:pt>
                <c:pt idx="19885">
                  <c:v>3.2720284375007997</c:v>
                </c:pt>
                <c:pt idx="19886">
                  <c:v>3.2724887499999999</c:v>
                </c:pt>
                <c:pt idx="19887">
                  <c:v>3.2729621875007999</c:v>
                </c:pt>
                <c:pt idx="19888">
                  <c:v>3.2734746875008001</c:v>
                </c:pt>
                <c:pt idx="19889">
                  <c:v>3.2740034375008</c:v>
                </c:pt>
                <c:pt idx="19890">
                  <c:v>3.2745262500000001</c:v>
                </c:pt>
                <c:pt idx="19891">
                  <c:v>3.2750168750016</c:v>
                </c:pt>
                <c:pt idx="19892">
                  <c:v>3.2754065624991999</c:v>
                </c:pt>
                <c:pt idx="19893">
                  <c:v>3.2758956250016</c:v>
                </c:pt>
                <c:pt idx="19894">
                  <c:v>3.2762856250016004</c:v>
                </c:pt>
                <c:pt idx="19895">
                  <c:v>3.2766965624991999</c:v>
                </c:pt>
                <c:pt idx="19896">
                  <c:v>3.2771187500000001</c:v>
                </c:pt>
                <c:pt idx="19897">
                  <c:v>3.2775459375008</c:v>
                </c:pt>
                <c:pt idx="19898">
                  <c:v>3.2778984375008</c:v>
                </c:pt>
                <c:pt idx="19899">
                  <c:v>3.2783093750016001</c:v>
                </c:pt>
                <c:pt idx="19900">
                  <c:v>3.2787081250016001</c:v>
                </c:pt>
                <c:pt idx="19901">
                  <c:v>3.2791315624992001</c:v>
                </c:pt>
                <c:pt idx="19902">
                  <c:v>3.27963125</c:v>
                </c:pt>
                <c:pt idx="19903">
                  <c:v>3.2801321875007998</c:v>
                </c:pt>
                <c:pt idx="19904">
                  <c:v>3.2806118750016</c:v>
                </c:pt>
                <c:pt idx="19905">
                  <c:v>3.2810528124992002</c:v>
                </c:pt>
                <c:pt idx="19906">
                  <c:v>3.2814299999999998</c:v>
                </c:pt>
                <c:pt idx="19907">
                  <c:v>3.2817953124992001</c:v>
                </c:pt>
                <c:pt idx="19908">
                  <c:v>3.2812293750016002</c:v>
                </c:pt>
                <c:pt idx="19909">
                  <c:v>3.2808837500000001</c:v>
                </c:pt>
                <c:pt idx="19910">
                  <c:v>3.2804449999999998</c:v>
                </c:pt>
                <c:pt idx="19911">
                  <c:v>3.2798978124992</c:v>
                </c:pt>
                <c:pt idx="19912">
                  <c:v>3.2793687500000002</c:v>
                </c:pt>
                <c:pt idx="19913">
                  <c:v>3.2788403124992</c:v>
                </c:pt>
                <c:pt idx="19914">
                  <c:v>3.2783009375007999</c:v>
                </c:pt>
                <c:pt idx="19915">
                  <c:v>3.2777968750016</c:v>
                </c:pt>
                <c:pt idx="19916">
                  <c:v>3.2773287500000001</c:v>
                </c:pt>
                <c:pt idx="19917">
                  <c:v>3.27694375</c:v>
                </c:pt>
                <c:pt idx="19918">
                  <c:v>3.2764596875007999</c:v>
                </c:pt>
                <c:pt idx="19919">
                  <c:v>3.2768559375008</c:v>
                </c:pt>
                <c:pt idx="19920">
                  <c:v>3.2773637500000001</c:v>
                </c:pt>
                <c:pt idx="19921">
                  <c:v>3.2777593750016001</c:v>
                </c:pt>
                <c:pt idx="19922">
                  <c:v>3.2782681250016004</c:v>
                </c:pt>
                <c:pt idx="19923">
                  <c:v>3.2787059375008001</c:v>
                </c:pt>
                <c:pt idx="19924">
                  <c:v>3.2791378124991999</c:v>
                </c:pt>
                <c:pt idx="19925">
                  <c:v>3.2794625000000002</c:v>
                </c:pt>
                <c:pt idx="19926">
                  <c:v>3.2798362499999998</c:v>
                </c:pt>
                <c:pt idx="19927">
                  <c:v>3.2801787500000001</c:v>
                </c:pt>
                <c:pt idx="19928">
                  <c:v>3.2805793750016004</c:v>
                </c:pt>
                <c:pt idx="19929">
                  <c:v>3.2810078124992001</c:v>
                </c:pt>
                <c:pt idx="19930">
                  <c:v>3.2813590624992002</c:v>
                </c:pt>
                <c:pt idx="19931">
                  <c:v>3.2817375000000002</c:v>
                </c:pt>
                <c:pt idx="19932">
                  <c:v>3.2822287499999998</c:v>
                </c:pt>
                <c:pt idx="19933">
                  <c:v>3.2825981250016003</c:v>
                </c:pt>
                <c:pt idx="19934">
                  <c:v>3.2824534375007999</c:v>
                </c:pt>
                <c:pt idx="19935">
                  <c:v>3.2820118750016003</c:v>
                </c:pt>
                <c:pt idx="19936">
                  <c:v>3.2816078124992001</c:v>
                </c:pt>
                <c:pt idx="19937">
                  <c:v>3.2819909375008001</c:v>
                </c:pt>
                <c:pt idx="19938">
                  <c:v>3.2823353124992001</c:v>
                </c:pt>
                <c:pt idx="19939">
                  <c:v>3.2828443750016003</c:v>
                </c:pt>
                <c:pt idx="19940">
                  <c:v>3.2831806250016</c:v>
                </c:pt>
                <c:pt idx="19941">
                  <c:v>3.2835484375007997</c:v>
                </c:pt>
                <c:pt idx="19942">
                  <c:v>3.2840146875007998</c:v>
                </c:pt>
                <c:pt idx="19943">
                  <c:v>3.2844475000000002</c:v>
                </c:pt>
                <c:pt idx="19944">
                  <c:v>3.2839053124992001</c:v>
                </c:pt>
                <c:pt idx="19945">
                  <c:v>3.2835531250016001</c:v>
                </c:pt>
                <c:pt idx="19946">
                  <c:v>3.2831371875007997</c:v>
                </c:pt>
                <c:pt idx="19947">
                  <c:v>3.2826981250016001</c:v>
                </c:pt>
                <c:pt idx="19948">
                  <c:v>3.2822756250016001</c:v>
                </c:pt>
                <c:pt idx="19949">
                  <c:v>3.2819021875007999</c:v>
                </c:pt>
                <c:pt idx="19950">
                  <c:v>3.2812674999999998</c:v>
                </c:pt>
                <c:pt idx="19951">
                  <c:v>3.2808875</c:v>
                </c:pt>
                <c:pt idx="19952">
                  <c:v>3.2806087499999999</c:v>
                </c:pt>
                <c:pt idx="19953">
                  <c:v>3.2809474999999999</c:v>
                </c:pt>
                <c:pt idx="19954">
                  <c:v>3.28136625</c:v>
                </c:pt>
                <c:pt idx="19955">
                  <c:v>3.2817687499999999</c:v>
                </c:pt>
                <c:pt idx="19956">
                  <c:v>3.2822096875007998</c:v>
                </c:pt>
                <c:pt idx="19957">
                  <c:v>3.2827578124992001</c:v>
                </c:pt>
                <c:pt idx="19958">
                  <c:v>3.2832709375008</c:v>
                </c:pt>
                <c:pt idx="19959">
                  <c:v>3.2838071875007997</c:v>
                </c:pt>
                <c:pt idx="19960">
                  <c:v>3.28435875</c:v>
                </c:pt>
                <c:pt idx="19961">
                  <c:v>3.2848925000000002</c:v>
                </c:pt>
                <c:pt idx="19962">
                  <c:v>3.2853865624992</c:v>
                </c:pt>
                <c:pt idx="19963">
                  <c:v>3.2859250000000002</c:v>
                </c:pt>
                <c:pt idx="19964">
                  <c:v>3.2864340624991999</c:v>
                </c:pt>
                <c:pt idx="19965">
                  <c:v>3.2868525000000002</c:v>
                </c:pt>
                <c:pt idx="19966">
                  <c:v>3.2873021875007997</c:v>
                </c:pt>
                <c:pt idx="19967">
                  <c:v>3.2877068750016001</c:v>
                </c:pt>
                <c:pt idx="19968">
                  <c:v>3.288135</c:v>
                </c:pt>
                <c:pt idx="19969">
                  <c:v>3.2884924999999998</c:v>
                </c:pt>
                <c:pt idx="19970">
                  <c:v>3.2880403124991999</c:v>
                </c:pt>
                <c:pt idx="19971">
                  <c:v>3.2876793750016002</c:v>
                </c:pt>
                <c:pt idx="19972">
                  <c:v>3.2872587499999999</c:v>
                </c:pt>
                <c:pt idx="19973">
                  <c:v>3.2867453124992001</c:v>
                </c:pt>
                <c:pt idx="19974">
                  <c:v>3.2861356250016001</c:v>
                </c:pt>
                <c:pt idx="19975">
                  <c:v>3.2855165624992</c:v>
                </c:pt>
                <c:pt idx="19976">
                  <c:v>3.2848568750016001</c:v>
                </c:pt>
                <c:pt idx="19977">
                  <c:v>3.2842421875008001</c:v>
                </c:pt>
                <c:pt idx="19978">
                  <c:v>3.2837193750016</c:v>
                </c:pt>
                <c:pt idx="19979">
                  <c:v>3.2833375</c:v>
                </c:pt>
                <c:pt idx="19980">
                  <c:v>3.2829115624992</c:v>
                </c:pt>
                <c:pt idx="19981">
                  <c:v>3.2825184375008001</c:v>
                </c:pt>
                <c:pt idx="19982">
                  <c:v>3.2821228124992001</c:v>
                </c:pt>
                <c:pt idx="19983">
                  <c:v>3.2815740624992</c:v>
                </c:pt>
                <c:pt idx="19984">
                  <c:v>3.2812093750016</c:v>
                </c:pt>
                <c:pt idx="19985">
                  <c:v>3.2815625000000002</c:v>
                </c:pt>
                <c:pt idx="19986">
                  <c:v>3.2819428124992003</c:v>
                </c:pt>
                <c:pt idx="19987">
                  <c:v>3.2824012499999999</c:v>
                </c:pt>
                <c:pt idx="19988">
                  <c:v>3.2829284375008001</c:v>
                </c:pt>
                <c:pt idx="19989">
                  <c:v>3.2835174999999999</c:v>
                </c:pt>
                <c:pt idx="19990">
                  <c:v>3.2841337500000001</c:v>
                </c:pt>
                <c:pt idx="19991">
                  <c:v>3.2846793750016001</c:v>
                </c:pt>
                <c:pt idx="19992">
                  <c:v>3.2852431250016001</c:v>
                </c:pt>
                <c:pt idx="19993">
                  <c:v>3.2855924999999999</c:v>
                </c:pt>
                <c:pt idx="19994">
                  <c:v>3.2861331250016002</c:v>
                </c:pt>
                <c:pt idx="19995">
                  <c:v>3.2865975000000001</c:v>
                </c:pt>
                <c:pt idx="19996">
                  <c:v>3.2869190624992002</c:v>
                </c:pt>
                <c:pt idx="19997">
                  <c:v>3.2874584375008</c:v>
                </c:pt>
                <c:pt idx="19998">
                  <c:v>3.2878606250016</c:v>
                </c:pt>
                <c:pt idx="19999">
                  <c:v>3.2882665624992002</c:v>
                </c:pt>
                <c:pt idx="20000">
                  <c:v>3.2886012500000001</c:v>
                </c:pt>
                <c:pt idx="20001">
                  <c:v>3.2889918750016003</c:v>
                </c:pt>
                <c:pt idx="20002">
                  <c:v>3.2893875000000001</c:v>
                </c:pt>
                <c:pt idx="20003">
                  <c:v>3.2897753124992</c:v>
                </c:pt>
                <c:pt idx="20004">
                  <c:v>3.2894046875008001</c:v>
                </c:pt>
                <c:pt idx="20005">
                  <c:v>3.2887990624992001</c:v>
                </c:pt>
                <c:pt idx="20006">
                  <c:v>3.2884525</c:v>
                </c:pt>
                <c:pt idx="20007">
                  <c:v>3.2880228124992001</c:v>
                </c:pt>
                <c:pt idx="20008">
                  <c:v>3.2876106250016002</c:v>
                </c:pt>
                <c:pt idx="20009">
                  <c:v>3.2872093750016003</c:v>
                </c:pt>
                <c:pt idx="20010">
                  <c:v>3.2868828124992002</c:v>
                </c:pt>
                <c:pt idx="20011">
                  <c:v>3.2864743750016001</c:v>
                </c:pt>
                <c:pt idx="20012">
                  <c:v>3.2861468750016001</c:v>
                </c:pt>
                <c:pt idx="20013">
                  <c:v>3.2865887499999999</c:v>
                </c:pt>
                <c:pt idx="20014">
                  <c:v>3.2869106250016</c:v>
                </c:pt>
                <c:pt idx="20015">
                  <c:v>3.2872981250016</c:v>
                </c:pt>
                <c:pt idx="20016">
                  <c:v>3.2876256250016</c:v>
                </c:pt>
                <c:pt idx="20017">
                  <c:v>3.2880556250016002</c:v>
                </c:pt>
                <c:pt idx="20018">
                  <c:v>3.2885603124992002</c:v>
                </c:pt>
                <c:pt idx="20019">
                  <c:v>3.2889656250016004</c:v>
                </c:pt>
                <c:pt idx="20020">
                  <c:v>3.2893671875007997</c:v>
                </c:pt>
                <c:pt idx="20021">
                  <c:v>3.2898375</c:v>
                </c:pt>
                <c:pt idx="20022">
                  <c:v>3.2903134375007999</c:v>
                </c:pt>
                <c:pt idx="20023">
                  <c:v>3.2907962500000001</c:v>
                </c:pt>
                <c:pt idx="20024">
                  <c:v>3.2911687500000002</c:v>
                </c:pt>
                <c:pt idx="20025">
                  <c:v>3.2915706250016004</c:v>
                </c:pt>
                <c:pt idx="20026">
                  <c:v>3.2919871875008</c:v>
                </c:pt>
                <c:pt idx="20027">
                  <c:v>3.2923653124992001</c:v>
                </c:pt>
                <c:pt idx="20028">
                  <c:v>3.2927228124992003</c:v>
                </c:pt>
                <c:pt idx="20029">
                  <c:v>3.2928246875007998</c:v>
                </c:pt>
                <c:pt idx="20030">
                  <c:v>3.2923499999999999</c:v>
                </c:pt>
                <c:pt idx="20031">
                  <c:v>3.2918631250016004</c:v>
                </c:pt>
                <c:pt idx="20032">
                  <c:v>3.2913068750016001</c:v>
                </c:pt>
                <c:pt idx="20033">
                  <c:v>3.2907409375008001</c:v>
                </c:pt>
                <c:pt idx="20034">
                  <c:v>3.2903831250016</c:v>
                </c:pt>
                <c:pt idx="20035">
                  <c:v>3.2899725000000002</c:v>
                </c:pt>
                <c:pt idx="20036">
                  <c:v>3.2903209375008</c:v>
                </c:pt>
                <c:pt idx="20037">
                  <c:v>3.29067</c:v>
                </c:pt>
                <c:pt idx="20038">
                  <c:v>3.2910090624991999</c:v>
                </c:pt>
                <c:pt idx="20039">
                  <c:v>3.2914318750016003</c:v>
                </c:pt>
                <c:pt idx="20040">
                  <c:v>3.2918284375007998</c:v>
                </c:pt>
                <c:pt idx="20041">
                  <c:v>3.2923315624992</c:v>
                </c:pt>
                <c:pt idx="20042">
                  <c:v>3.2928059375008001</c:v>
                </c:pt>
                <c:pt idx="20043">
                  <c:v>3.2932418750016001</c:v>
                </c:pt>
                <c:pt idx="20044">
                  <c:v>3.2936868750016002</c:v>
                </c:pt>
                <c:pt idx="20045">
                  <c:v>3.2940446875007998</c:v>
                </c:pt>
                <c:pt idx="20046">
                  <c:v>3.2944128124992003</c:v>
                </c:pt>
                <c:pt idx="20047">
                  <c:v>3.2947787499999999</c:v>
                </c:pt>
                <c:pt idx="20048">
                  <c:v>3.2951324999999998</c:v>
                </c:pt>
                <c:pt idx="20049">
                  <c:v>3.2954534375007998</c:v>
                </c:pt>
                <c:pt idx="20050">
                  <c:v>3.2952956250016001</c:v>
                </c:pt>
                <c:pt idx="20051">
                  <c:v>3.2956368750016001</c:v>
                </c:pt>
                <c:pt idx="20052">
                  <c:v>3.2961037499999999</c:v>
                </c:pt>
                <c:pt idx="20053">
                  <c:v>3.2965274999999998</c:v>
                </c:pt>
                <c:pt idx="20054">
                  <c:v>3.2968934375007999</c:v>
                </c:pt>
                <c:pt idx="20055">
                  <c:v>3.2972846875007997</c:v>
                </c:pt>
                <c:pt idx="20056">
                  <c:v>3.2977431250016003</c:v>
                </c:pt>
                <c:pt idx="20057">
                  <c:v>3.2981137500000002</c:v>
                </c:pt>
                <c:pt idx="20058">
                  <c:v>3.2985509375007998</c:v>
                </c:pt>
                <c:pt idx="20059">
                  <c:v>3.2989321875008</c:v>
                </c:pt>
                <c:pt idx="20060">
                  <c:v>3.2993684375007999</c:v>
                </c:pt>
                <c:pt idx="20061">
                  <c:v>3.2999068750016001</c:v>
                </c:pt>
                <c:pt idx="20062">
                  <c:v>3.3002581250016001</c:v>
                </c:pt>
                <c:pt idx="20063">
                  <c:v>3.3006121875007999</c:v>
                </c:pt>
                <c:pt idx="20064">
                  <c:v>3.3002718750016</c:v>
                </c:pt>
                <c:pt idx="20065">
                  <c:v>3.2998356250016001</c:v>
                </c:pt>
                <c:pt idx="20066">
                  <c:v>3.2995109375007998</c:v>
                </c:pt>
                <c:pt idx="20067">
                  <c:v>3.29912625</c:v>
                </c:pt>
                <c:pt idx="20068">
                  <c:v>3.2987731250016004</c:v>
                </c:pt>
                <c:pt idx="20069">
                  <c:v>3.2982459375007998</c:v>
                </c:pt>
                <c:pt idx="20070">
                  <c:v>3.2976781250016001</c:v>
                </c:pt>
                <c:pt idx="20071">
                  <c:v>3.2971149999999998</c:v>
                </c:pt>
                <c:pt idx="20072">
                  <c:v>3.2965225</c:v>
                </c:pt>
                <c:pt idx="20073">
                  <c:v>3.2959375</c:v>
                </c:pt>
                <c:pt idx="20074">
                  <c:v>3.2953253124991999</c:v>
                </c:pt>
                <c:pt idx="20075">
                  <c:v>3.2947178124992003</c:v>
                </c:pt>
                <c:pt idx="20076">
                  <c:v>3.2941740624992</c:v>
                </c:pt>
                <c:pt idx="20077">
                  <c:v>3.2936740624992003</c:v>
                </c:pt>
                <c:pt idx="20078">
                  <c:v>3.2932221875007999</c:v>
                </c:pt>
                <c:pt idx="20079">
                  <c:v>3.2928553124992002</c:v>
                </c:pt>
                <c:pt idx="20080">
                  <c:v>3.2922609375007998</c:v>
                </c:pt>
                <c:pt idx="20081">
                  <c:v>3.2918434375008001</c:v>
                </c:pt>
                <c:pt idx="20082">
                  <c:v>3.2914068750016003</c:v>
                </c:pt>
                <c:pt idx="20083">
                  <c:v>3.2910853124992001</c:v>
                </c:pt>
                <c:pt idx="20084">
                  <c:v>3.2914231250016002</c:v>
                </c:pt>
                <c:pt idx="20085">
                  <c:v>3.2918006250016001</c:v>
                </c:pt>
                <c:pt idx="20086">
                  <c:v>3.2921900000000002</c:v>
                </c:pt>
                <c:pt idx="20087">
                  <c:v>3.2926025000000001</c:v>
                </c:pt>
                <c:pt idx="20088">
                  <c:v>3.2930687500000002</c:v>
                </c:pt>
                <c:pt idx="20089">
                  <c:v>3.2935518750016004</c:v>
                </c:pt>
                <c:pt idx="20090">
                  <c:v>3.2940096875007998</c:v>
                </c:pt>
                <c:pt idx="20091">
                  <c:v>3.2944734375008</c:v>
                </c:pt>
                <c:pt idx="20092">
                  <c:v>3.2950109375008001</c:v>
                </c:pt>
                <c:pt idx="20093">
                  <c:v>3.2954206250016003</c:v>
                </c:pt>
                <c:pt idx="20094">
                  <c:v>3.2958693750016002</c:v>
                </c:pt>
                <c:pt idx="20095">
                  <c:v>3.2963315624992</c:v>
                </c:pt>
                <c:pt idx="20096">
                  <c:v>3.2967656250016</c:v>
                </c:pt>
                <c:pt idx="20097">
                  <c:v>3.2971981250016</c:v>
                </c:pt>
                <c:pt idx="20098">
                  <c:v>3.2975237499999999</c:v>
                </c:pt>
                <c:pt idx="20099">
                  <c:v>3.2979737500000001</c:v>
                </c:pt>
                <c:pt idx="20100">
                  <c:v>3.2984390624992002</c:v>
                </c:pt>
                <c:pt idx="20101">
                  <c:v>3.2988818750016002</c:v>
                </c:pt>
                <c:pt idx="20102">
                  <c:v>3.2993687500000002</c:v>
                </c:pt>
                <c:pt idx="20103">
                  <c:v>3.2998409375007998</c:v>
                </c:pt>
                <c:pt idx="20104">
                  <c:v>3.2995084375007999</c:v>
                </c:pt>
                <c:pt idx="20105">
                  <c:v>3.2989015624992</c:v>
                </c:pt>
                <c:pt idx="20106">
                  <c:v>3.2985387500000001</c:v>
                </c:pt>
                <c:pt idx="20107">
                  <c:v>3.2981406250016003</c:v>
                </c:pt>
                <c:pt idx="20108">
                  <c:v>3.2977521875007998</c:v>
                </c:pt>
                <c:pt idx="20109">
                  <c:v>3.2974118750016004</c:v>
                </c:pt>
                <c:pt idx="20110">
                  <c:v>3.2967884375007999</c:v>
                </c:pt>
                <c:pt idx="20111">
                  <c:v>3.2964093750016001</c:v>
                </c:pt>
                <c:pt idx="20112">
                  <c:v>3.2958343750016001</c:v>
                </c:pt>
                <c:pt idx="20113">
                  <c:v>3.2953431250016001</c:v>
                </c:pt>
                <c:pt idx="20114">
                  <c:v>3.2948771875007998</c:v>
                </c:pt>
                <c:pt idx="20115">
                  <c:v>3.2947068750016002</c:v>
                </c:pt>
                <c:pt idx="20116">
                  <c:v>3.2950290624992</c:v>
                </c:pt>
                <c:pt idx="20117">
                  <c:v>3.2953915624992001</c:v>
                </c:pt>
                <c:pt idx="20118">
                  <c:v>3.2958474999999998</c:v>
                </c:pt>
                <c:pt idx="20119">
                  <c:v>3.2963693750016003</c:v>
                </c:pt>
                <c:pt idx="20120">
                  <c:v>3.2969118750016002</c:v>
                </c:pt>
                <c:pt idx="20121">
                  <c:v>3.2974809375007998</c:v>
                </c:pt>
                <c:pt idx="20122">
                  <c:v>3.2980140624992003</c:v>
                </c:pt>
                <c:pt idx="20123">
                  <c:v>3.2985556250016002</c:v>
                </c:pt>
                <c:pt idx="20124">
                  <c:v>3.2991074999999999</c:v>
                </c:pt>
                <c:pt idx="20125">
                  <c:v>3.2996075</c:v>
                </c:pt>
                <c:pt idx="20126">
                  <c:v>3.3001171875008</c:v>
                </c:pt>
                <c:pt idx="20127">
                  <c:v>3.3006053124992003</c:v>
                </c:pt>
                <c:pt idx="20128">
                  <c:v>3.3010825000000001</c:v>
                </c:pt>
                <c:pt idx="20129">
                  <c:v>3.3014706250016004</c:v>
                </c:pt>
                <c:pt idx="20130">
                  <c:v>3.3018912500000002</c:v>
                </c:pt>
                <c:pt idx="20131">
                  <c:v>3.3023196875008001</c:v>
                </c:pt>
                <c:pt idx="20132">
                  <c:v>3.3026468750016003</c:v>
                </c:pt>
                <c:pt idx="20133">
                  <c:v>3.3020671875007999</c:v>
                </c:pt>
                <c:pt idx="20134">
                  <c:v>3.3016424999999998</c:v>
                </c:pt>
                <c:pt idx="20135">
                  <c:v>3.3010528124992002</c:v>
                </c:pt>
                <c:pt idx="20136">
                  <c:v>3.3004446875008</c:v>
                </c:pt>
                <c:pt idx="20137">
                  <c:v>3.2998224999999999</c:v>
                </c:pt>
                <c:pt idx="20138">
                  <c:v>3.2990943750016002</c:v>
                </c:pt>
                <c:pt idx="20139">
                  <c:v>3.2984100000000001</c:v>
                </c:pt>
                <c:pt idx="20140">
                  <c:v>3.2977306250016003</c:v>
                </c:pt>
                <c:pt idx="20141">
                  <c:v>3.2971196875007998</c:v>
                </c:pt>
                <c:pt idx="20142">
                  <c:v>3.2965896875007998</c:v>
                </c:pt>
                <c:pt idx="20143">
                  <c:v>3.2961615624992002</c:v>
                </c:pt>
                <c:pt idx="20144">
                  <c:v>3.2957465624991999</c:v>
                </c:pt>
                <c:pt idx="20145">
                  <c:v>3.2954140624992001</c:v>
                </c:pt>
                <c:pt idx="20146">
                  <c:v>3.2957328124992</c:v>
                </c:pt>
                <c:pt idx="20147">
                  <c:v>3.2960971875007998</c:v>
                </c:pt>
                <c:pt idx="20148">
                  <c:v>3.2962296875007997</c:v>
                </c:pt>
                <c:pt idx="20149">
                  <c:v>3.2965512499999998</c:v>
                </c:pt>
                <c:pt idx="20150">
                  <c:v>3.2961890624992001</c:v>
                </c:pt>
                <c:pt idx="20151">
                  <c:v>3.2957359375007997</c:v>
                </c:pt>
                <c:pt idx="20152">
                  <c:v>3.2952196875007997</c:v>
                </c:pt>
                <c:pt idx="20153">
                  <c:v>3.29481125</c:v>
                </c:pt>
                <c:pt idx="20154">
                  <c:v>3.29445875</c:v>
                </c:pt>
                <c:pt idx="20155">
                  <c:v>3.2940778124992001</c:v>
                </c:pt>
                <c:pt idx="20156">
                  <c:v>3.2944925</c:v>
                </c:pt>
                <c:pt idx="20157">
                  <c:v>3.29487</c:v>
                </c:pt>
                <c:pt idx="20158">
                  <c:v>3.2952656250016004</c:v>
                </c:pt>
                <c:pt idx="20159">
                  <c:v>3.2956712499999998</c:v>
                </c:pt>
                <c:pt idx="20160">
                  <c:v>3.2960759375007997</c:v>
                </c:pt>
                <c:pt idx="20161">
                  <c:v>3.2964725000000001</c:v>
                </c:pt>
                <c:pt idx="20162">
                  <c:v>3.2967940624992003</c:v>
                </c:pt>
                <c:pt idx="20163">
                  <c:v>3.2971153124992001</c:v>
                </c:pt>
                <c:pt idx="20164">
                  <c:v>3.2974587500000001</c:v>
                </c:pt>
                <c:pt idx="20165">
                  <c:v>3.2979268750016</c:v>
                </c:pt>
                <c:pt idx="20166">
                  <c:v>3.2982631250016001</c:v>
                </c:pt>
                <c:pt idx="20167">
                  <c:v>3.2986371875008</c:v>
                </c:pt>
                <c:pt idx="20168">
                  <c:v>3.2990943750016002</c:v>
                </c:pt>
                <c:pt idx="20169">
                  <c:v>3.2995796875007999</c:v>
                </c:pt>
                <c:pt idx="20170">
                  <c:v>3.2999049999999999</c:v>
                </c:pt>
                <c:pt idx="20171">
                  <c:v>3.3002253124992</c:v>
                </c:pt>
                <c:pt idx="20172">
                  <c:v>3.3001693750016003</c:v>
                </c:pt>
                <c:pt idx="20173">
                  <c:v>3.2997243750016003</c:v>
                </c:pt>
                <c:pt idx="20174">
                  <c:v>3.2993056250016002</c:v>
                </c:pt>
                <c:pt idx="20175">
                  <c:v>3.2988818750016002</c:v>
                </c:pt>
                <c:pt idx="20176">
                  <c:v>3.2984231250016003</c:v>
                </c:pt>
                <c:pt idx="20177">
                  <c:v>3.2980565624992</c:v>
                </c:pt>
                <c:pt idx="20178">
                  <c:v>3.2976346875007998</c:v>
                </c:pt>
                <c:pt idx="20179">
                  <c:v>3.2972021875007997</c:v>
                </c:pt>
                <c:pt idx="20180">
                  <c:v>3.2968653124992002</c:v>
                </c:pt>
                <c:pt idx="20181">
                  <c:v>3.2964234375007999</c:v>
                </c:pt>
                <c:pt idx="20182">
                  <c:v>3.2959787500000002</c:v>
                </c:pt>
                <c:pt idx="20183">
                  <c:v>3.2956265624992001</c:v>
                </c:pt>
                <c:pt idx="20184">
                  <c:v>3.29589</c:v>
                </c:pt>
                <c:pt idx="20185">
                  <c:v>3.2962328124992002</c:v>
                </c:pt>
                <c:pt idx="20186">
                  <c:v>3.2965731250016002</c:v>
                </c:pt>
                <c:pt idx="20187">
                  <c:v>3.2969215624992003</c:v>
                </c:pt>
                <c:pt idx="20188">
                  <c:v>3.2972615624992003</c:v>
                </c:pt>
                <c:pt idx="20189">
                  <c:v>3.2974609375007997</c:v>
                </c:pt>
                <c:pt idx="20190">
                  <c:v>3.2978446875007998</c:v>
                </c:pt>
                <c:pt idx="20191">
                  <c:v>3.2975053124992</c:v>
                </c:pt>
                <c:pt idx="20192">
                  <c:v>3.2977425</c:v>
                </c:pt>
                <c:pt idx="20193">
                  <c:v>3.2980934375007998</c:v>
                </c:pt>
                <c:pt idx="20194">
                  <c:v>3.2984228124991999</c:v>
                </c:pt>
                <c:pt idx="20195">
                  <c:v>3.29882125</c:v>
                </c:pt>
                <c:pt idx="20196">
                  <c:v>3.2992028124992001</c:v>
                </c:pt>
                <c:pt idx="20197">
                  <c:v>3.2996712499999998</c:v>
                </c:pt>
                <c:pt idx="20198">
                  <c:v>3.3000521875007998</c:v>
                </c:pt>
                <c:pt idx="20199">
                  <c:v>3.3004825000000002</c:v>
                </c:pt>
                <c:pt idx="20200">
                  <c:v>3.3009946875008001</c:v>
                </c:pt>
                <c:pt idx="20201">
                  <c:v>3.3014443750016</c:v>
                </c:pt>
                <c:pt idx="20202">
                  <c:v>3.3017824999999998</c:v>
                </c:pt>
                <c:pt idx="20203">
                  <c:v>3.3012606250016003</c:v>
                </c:pt>
                <c:pt idx="20204">
                  <c:v>3.3005290624992001</c:v>
                </c:pt>
                <c:pt idx="20205">
                  <c:v>3.2999203124992</c:v>
                </c:pt>
                <c:pt idx="20206">
                  <c:v>3.2992628124992001</c:v>
                </c:pt>
                <c:pt idx="20207">
                  <c:v>3.2985546875008001</c:v>
                </c:pt>
                <c:pt idx="20208">
                  <c:v>3.2979037500000001</c:v>
                </c:pt>
                <c:pt idx="20209">
                  <c:v>3.2971559375007997</c:v>
                </c:pt>
                <c:pt idx="20210">
                  <c:v>3.2963871875008</c:v>
                </c:pt>
                <c:pt idx="20211">
                  <c:v>3.2956546875007997</c:v>
                </c:pt>
                <c:pt idx="20212">
                  <c:v>3.2949243750016004</c:v>
                </c:pt>
                <c:pt idx="20213">
                  <c:v>3.2942143750016002</c:v>
                </c:pt>
                <c:pt idx="20214">
                  <c:v>3.2936290624992002</c:v>
                </c:pt>
                <c:pt idx="20215">
                  <c:v>3.2932115624992</c:v>
                </c:pt>
                <c:pt idx="20216">
                  <c:v>3.2928353124992</c:v>
                </c:pt>
                <c:pt idx="20217">
                  <c:v>3.2923024999999999</c:v>
                </c:pt>
                <c:pt idx="20218">
                  <c:v>3.29197125</c:v>
                </c:pt>
                <c:pt idx="20219">
                  <c:v>3.2922943750016</c:v>
                </c:pt>
                <c:pt idx="20220">
                  <c:v>3.2927356250016002</c:v>
                </c:pt>
                <c:pt idx="20221">
                  <c:v>3.2931275000000002</c:v>
                </c:pt>
                <c:pt idx="20222">
                  <c:v>3.2935025000000002</c:v>
                </c:pt>
                <c:pt idx="20223">
                  <c:v>3.2939140624992</c:v>
                </c:pt>
                <c:pt idx="20224">
                  <c:v>3.2943359375007999</c:v>
                </c:pt>
                <c:pt idx="20225">
                  <c:v>3.2948134375008</c:v>
                </c:pt>
                <c:pt idx="20226">
                  <c:v>3.2952681250016003</c:v>
                </c:pt>
                <c:pt idx="20227">
                  <c:v>3.2957937500000001</c:v>
                </c:pt>
                <c:pt idx="20228">
                  <c:v>3.2963149999999999</c:v>
                </c:pt>
                <c:pt idx="20229">
                  <c:v>3.2968765624992002</c:v>
                </c:pt>
                <c:pt idx="20230">
                  <c:v>3.2974331250016</c:v>
                </c:pt>
                <c:pt idx="20231">
                  <c:v>3.29800125</c:v>
                </c:pt>
                <c:pt idx="20232">
                  <c:v>3.2984634375008</c:v>
                </c:pt>
                <c:pt idx="20233">
                  <c:v>3.2989343750016</c:v>
                </c:pt>
                <c:pt idx="20234">
                  <c:v>3.29940875</c:v>
                </c:pt>
                <c:pt idx="20235">
                  <c:v>3.2998618750016</c:v>
                </c:pt>
                <c:pt idx="20236">
                  <c:v>3.3003084375007998</c:v>
                </c:pt>
                <c:pt idx="20237">
                  <c:v>3.2998009375007999</c:v>
                </c:pt>
                <c:pt idx="20238">
                  <c:v>3.2993765624992002</c:v>
                </c:pt>
                <c:pt idx="20239">
                  <c:v>3.2989565624992001</c:v>
                </c:pt>
                <c:pt idx="20240">
                  <c:v>3.2985056250016003</c:v>
                </c:pt>
                <c:pt idx="20241">
                  <c:v>3.2980665624992</c:v>
                </c:pt>
                <c:pt idx="20242">
                  <c:v>3.2976006250016003</c:v>
                </c:pt>
                <c:pt idx="20243">
                  <c:v>3.2971443750016003</c:v>
                </c:pt>
                <c:pt idx="20244">
                  <c:v>3.2968015624992</c:v>
                </c:pt>
                <c:pt idx="20245">
                  <c:v>3.2962718750016</c:v>
                </c:pt>
                <c:pt idx="20246">
                  <c:v>3.2966621875007998</c:v>
                </c:pt>
                <c:pt idx="20247">
                  <c:v>3.2971365624992002</c:v>
                </c:pt>
                <c:pt idx="20248">
                  <c:v>3.2975021875007999</c:v>
                </c:pt>
                <c:pt idx="20249">
                  <c:v>3.2978462500000001</c:v>
                </c:pt>
                <c:pt idx="20250">
                  <c:v>3.2982168750016001</c:v>
                </c:pt>
                <c:pt idx="20251">
                  <c:v>3.2986115624992003</c:v>
                </c:pt>
                <c:pt idx="20252">
                  <c:v>3.2990215624992003</c:v>
                </c:pt>
                <c:pt idx="20253">
                  <c:v>3.2993534375008</c:v>
                </c:pt>
                <c:pt idx="20254">
                  <c:v>3.2991318750016001</c:v>
                </c:pt>
                <c:pt idx="20255">
                  <c:v>3.2985859375007998</c:v>
                </c:pt>
                <c:pt idx="20256">
                  <c:v>3.2979940624992001</c:v>
                </c:pt>
                <c:pt idx="20257">
                  <c:v>3.2976125000000001</c:v>
                </c:pt>
                <c:pt idx="20258">
                  <c:v>3.2972178124992002</c:v>
                </c:pt>
                <c:pt idx="20259">
                  <c:v>3.2967606250016002</c:v>
                </c:pt>
                <c:pt idx="20260">
                  <c:v>3.2963093750016004</c:v>
                </c:pt>
                <c:pt idx="20261">
                  <c:v>3.2958896875007997</c:v>
                </c:pt>
                <c:pt idx="20262">
                  <c:v>3.2954681250016002</c:v>
                </c:pt>
                <c:pt idx="20263">
                  <c:v>3.2950699999999999</c:v>
                </c:pt>
                <c:pt idx="20264">
                  <c:v>3.2944218750016003</c:v>
                </c:pt>
                <c:pt idx="20265">
                  <c:v>3.2938749999999999</c:v>
                </c:pt>
                <c:pt idx="20266">
                  <c:v>3.2939603124992001</c:v>
                </c:pt>
                <c:pt idx="20267">
                  <c:v>3.2943168750016003</c:v>
                </c:pt>
                <c:pt idx="20268">
                  <c:v>3.2947309375008</c:v>
                </c:pt>
                <c:pt idx="20269">
                  <c:v>3.2950715624992002</c:v>
                </c:pt>
                <c:pt idx="20270">
                  <c:v>3.2954737500000002</c:v>
                </c:pt>
                <c:pt idx="20271">
                  <c:v>3.2958715624992001</c:v>
                </c:pt>
                <c:pt idx="20272">
                  <c:v>3.2962290624991999</c:v>
                </c:pt>
                <c:pt idx="20273">
                  <c:v>3.2966421875008001</c:v>
                </c:pt>
                <c:pt idx="20274">
                  <c:v>3.2970246875007998</c:v>
                </c:pt>
                <c:pt idx="20275">
                  <c:v>3.2974556250016001</c:v>
                </c:pt>
                <c:pt idx="20276">
                  <c:v>3.2979065624991999</c:v>
                </c:pt>
                <c:pt idx="20277">
                  <c:v>3.2983681250016001</c:v>
                </c:pt>
                <c:pt idx="20278">
                  <c:v>3.2988021875008</c:v>
                </c:pt>
                <c:pt idx="20279">
                  <c:v>3.2991943750016004</c:v>
                </c:pt>
                <c:pt idx="20280">
                  <c:v>3.2995990624992002</c:v>
                </c:pt>
                <c:pt idx="20281">
                  <c:v>3.2999759375008</c:v>
                </c:pt>
                <c:pt idx="20282">
                  <c:v>3.3003159375008</c:v>
                </c:pt>
                <c:pt idx="20283">
                  <c:v>3.2998196875007997</c:v>
                </c:pt>
                <c:pt idx="20284">
                  <c:v>3.2992028124992001</c:v>
                </c:pt>
                <c:pt idx="20285">
                  <c:v>3.2988428124992</c:v>
                </c:pt>
                <c:pt idx="20286">
                  <c:v>3.2983375000000001</c:v>
                </c:pt>
                <c:pt idx="20287">
                  <c:v>3.2977815624992002</c:v>
                </c:pt>
                <c:pt idx="20288">
                  <c:v>3.2971946875008</c:v>
                </c:pt>
                <c:pt idx="20289">
                  <c:v>3.2965874999999998</c:v>
                </c:pt>
                <c:pt idx="20290">
                  <c:v>3.29605375</c:v>
                </c:pt>
                <c:pt idx="20291">
                  <c:v>3.2956209375008001</c:v>
                </c:pt>
                <c:pt idx="20292">
                  <c:v>3.2952193750016003</c:v>
                </c:pt>
                <c:pt idx="20293">
                  <c:v>3.2948646875007999</c:v>
                </c:pt>
                <c:pt idx="20294">
                  <c:v>3.2945371875007998</c:v>
                </c:pt>
                <c:pt idx="20295">
                  <c:v>3.2941406250016003</c:v>
                </c:pt>
                <c:pt idx="20296">
                  <c:v>3.2940024999999999</c:v>
                </c:pt>
                <c:pt idx="20297">
                  <c:v>3.2943290624992003</c:v>
                </c:pt>
                <c:pt idx="20298">
                  <c:v>3.2947559375008</c:v>
                </c:pt>
                <c:pt idx="20299">
                  <c:v>3.2951937500000001</c:v>
                </c:pt>
                <c:pt idx="20300">
                  <c:v>3.2956296875007998</c:v>
                </c:pt>
                <c:pt idx="20301">
                  <c:v>3.2960228124992001</c:v>
                </c:pt>
                <c:pt idx="20302">
                  <c:v>3.2963581250016003</c:v>
                </c:pt>
                <c:pt idx="20303">
                  <c:v>3.2968234375007999</c:v>
                </c:pt>
                <c:pt idx="20304">
                  <c:v>3.2973037500000002</c:v>
                </c:pt>
                <c:pt idx="20305">
                  <c:v>3.2978281250016002</c:v>
                </c:pt>
                <c:pt idx="20306">
                  <c:v>3.2984171875007999</c:v>
                </c:pt>
                <c:pt idx="20307">
                  <c:v>3.2989584375007999</c:v>
                </c:pt>
                <c:pt idx="20308">
                  <c:v>3.2994596875008</c:v>
                </c:pt>
                <c:pt idx="20309">
                  <c:v>3.2998912499999999</c:v>
                </c:pt>
                <c:pt idx="20310">
                  <c:v>3.3003193750016</c:v>
                </c:pt>
                <c:pt idx="20311">
                  <c:v>3.3006850000000001</c:v>
                </c:pt>
                <c:pt idx="20312">
                  <c:v>3.3010834375007998</c:v>
                </c:pt>
                <c:pt idx="20313">
                  <c:v>3.3014631250016002</c:v>
                </c:pt>
                <c:pt idx="20314">
                  <c:v>3.3010362500000001</c:v>
                </c:pt>
                <c:pt idx="20315">
                  <c:v>3.3004146875007998</c:v>
                </c:pt>
                <c:pt idx="20316">
                  <c:v>3.2997484375007997</c:v>
                </c:pt>
                <c:pt idx="20317">
                  <c:v>3.2989937500000002</c:v>
                </c:pt>
                <c:pt idx="20318">
                  <c:v>3.2981493750016</c:v>
                </c:pt>
                <c:pt idx="20319">
                  <c:v>3.2973528124992</c:v>
                </c:pt>
                <c:pt idx="20320">
                  <c:v>3.2965374999999999</c:v>
                </c:pt>
                <c:pt idx="20321">
                  <c:v>3.2956799999999999</c:v>
                </c:pt>
                <c:pt idx="20322">
                  <c:v>3.2949218750016001</c:v>
                </c:pt>
                <c:pt idx="20323">
                  <c:v>3.2942415624992001</c:v>
                </c:pt>
                <c:pt idx="20324">
                  <c:v>3.2937431250016003</c:v>
                </c:pt>
                <c:pt idx="20325">
                  <c:v>3.2933387500000002</c:v>
                </c:pt>
                <c:pt idx="20326">
                  <c:v>3.2935518750016004</c:v>
                </c:pt>
                <c:pt idx="20327">
                  <c:v>3.29352</c:v>
                </c:pt>
                <c:pt idx="20328">
                  <c:v>3.2939634375007998</c:v>
                </c:pt>
                <c:pt idx="20329">
                  <c:v>3.2943018750016</c:v>
                </c:pt>
                <c:pt idx="20330">
                  <c:v>3.2947365624992</c:v>
                </c:pt>
                <c:pt idx="20331">
                  <c:v>3.2951584375007998</c:v>
                </c:pt>
                <c:pt idx="20332">
                  <c:v>3.2955946875007998</c:v>
                </c:pt>
                <c:pt idx="20333">
                  <c:v>3.2959681250016</c:v>
                </c:pt>
                <c:pt idx="20334">
                  <c:v>3.2953234375007998</c:v>
                </c:pt>
                <c:pt idx="20335">
                  <c:v>3.2949331250016001</c:v>
                </c:pt>
                <c:pt idx="20336">
                  <c:v>3.2945215624992001</c:v>
                </c:pt>
                <c:pt idx="20337">
                  <c:v>3.2941384375007998</c:v>
                </c:pt>
                <c:pt idx="20338">
                  <c:v>3.2937409375007998</c:v>
                </c:pt>
                <c:pt idx="20339">
                  <c:v>3.2933768750016004</c:v>
                </c:pt>
                <c:pt idx="20340">
                  <c:v>3.2927584375008001</c:v>
                </c:pt>
                <c:pt idx="20341">
                  <c:v>3.2923221875007997</c:v>
                </c:pt>
                <c:pt idx="20342">
                  <c:v>3.2927168750016</c:v>
                </c:pt>
                <c:pt idx="20343">
                  <c:v>3.2931815624992002</c:v>
                </c:pt>
                <c:pt idx="20344">
                  <c:v>3.2935396875007998</c:v>
                </c:pt>
                <c:pt idx="20345">
                  <c:v>3.2939465624992001</c:v>
                </c:pt>
                <c:pt idx="20346">
                  <c:v>3.2943071875008001</c:v>
                </c:pt>
                <c:pt idx="20347">
                  <c:v>3.2946684375007997</c:v>
                </c:pt>
                <c:pt idx="20348">
                  <c:v>3.2950215624992003</c:v>
                </c:pt>
                <c:pt idx="20349">
                  <c:v>3.2953693750016</c:v>
                </c:pt>
                <c:pt idx="20350">
                  <c:v>3.2957412499999998</c:v>
                </c:pt>
                <c:pt idx="20351">
                  <c:v>3.2961728124992002</c:v>
                </c:pt>
                <c:pt idx="20352">
                  <c:v>3.2966559375008</c:v>
                </c:pt>
                <c:pt idx="20353">
                  <c:v>3.2970496875007997</c:v>
                </c:pt>
                <c:pt idx="20354">
                  <c:v>3.2975003124992002</c:v>
                </c:pt>
                <c:pt idx="20355">
                  <c:v>3.2978815624991999</c:v>
                </c:pt>
                <c:pt idx="20356">
                  <c:v>3.2982287499999998</c:v>
                </c:pt>
                <c:pt idx="20357">
                  <c:v>3.2986196875007998</c:v>
                </c:pt>
                <c:pt idx="20358">
                  <c:v>3.2989912499999998</c:v>
                </c:pt>
                <c:pt idx="20359">
                  <c:v>3.2993928124992</c:v>
                </c:pt>
                <c:pt idx="20360">
                  <c:v>3.2997831250016003</c:v>
                </c:pt>
                <c:pt idx="20361">
                  <c:v>3.3001731250016002</c:v>
                </c:pt>
                <c:pt idx="20362">
                  <c:v>3.3005793750016004</c:v>
                </c:pt>
                <c:pt idx="20363">
                  <c:v>3.3000515624992</c:v>
                </c:pt>
                <c:pt idx="20364">
                  <c:v>3.2997243750016003</c:v>
                </c:pt>
                <c:pt idx="20365">
                  <c:v>3.2993359375007998</c:v>
                </c:pt>
                <c:pt idx="20366">
                  <c:v>3.2988543750016004</c:v>
                </c:pt>
                <c:pt idx="20367">
                  <c:v>3.2982943750016003</c:v>
                </c:pt>
                <c:pt idx="20368">
                  <c:v>3.2977078124992003</c:v>
                </c:pt>
                <c:pt idx="20369">
                  <c:v>3.2970953124992</c:v>
                </c:pt>
                <c:pt idx="20370">
                  <c:v>3.2965393750016001</c:v>
                </c:pt>
                <c:pt idx="20371">
                  <c:v>3.2960203124992002</c:v>
                </c:pt>
                <c:pt idx="20372">
                  <c:v>3.2954934375008</c:v>
                </c:pt>
                <c:pt idx="20373">
                  <c:v>3.2949084375008</c:v>
                </c:pt>
                <c:pt idx="20374">
                  <c:v>3.2943500000000001</c:v>
                </c:pt>
                <c:pt idx="20375">
                  <c:v>3.2939025000000002</c:v>
                </c:pt>
                <c:pt idx="20376">
                  <c:v>3.2935124999999998</c:v>
                </c:pt>
                <c:pt idx="20377">
                  <c:v>3.2931271875007999</c:v>
                </c:pt>
                <c:pt idx="20378">
                  <c:v>3.2927806250016003</c:v>
                </c:pt>
                <c:pt idx="20379">
                  <c:v>3.2921896875007999</c:v>
                </c:pt>
                <c:pt idx="20380">
                  <c:v>3.2916315624992003</c:v>
                </c:pt>
                <c:pt idx="20381">
                  <c:v>3.2912406250016</c:v>
                </c:pt>
                <c:pt idx="20382">
                  <c:v>3.2915359375007998</c:v>
                </c:pt>
                <c:pt idx="20383">
                  <c:v>3.2914165624992</c:v>
                </c:pt>
                <c:pt idx="20384">
                  <c:v>3.2915881250016001</c:v>
                </c:pt>
                <c:pt idx="20385">
                  <c:v>3.2919109375007998</c:v>
                </c:pt>
                <c:pt idx="20386">
                  <c:v>3.2922515624991999</c:v>
                </c:pt>
                <c:pt idx="20387">
                  <c:v>3.2923790624992</c:v>
                </c:pt>
                <c:pt idx="20388">
                  <c:v>3.2927265624992001</c:v>
                </c:pt>
                <c:pt idx="20389">
                  <c:v>3.2930568750016</c:v>
                </c:pt>
                <c:pt idx="20390">
                  <c:v>3.2934318750016001</c:v>
                </c:pt>
                <c:pt idx="20391">
                  <c:v>3.2938721875007997</c:v>
                </c:pt>
                <c:pt idx="20392">
                  <c:v>3.2942412499999998</c:v>
                </c:pt>
                <c:pt idx="20393">
                  <c:v>3.2946640624992001</c:v>
                </c:pt>
                <c:pt idx="20394">
                  <c:v>3.2950721875008</c:v>
                </c:pt>
                <c:pt idx="20395">
                  <c:v>3.2954281250016</c:v>
                </c:pt>
                <c:pt idx="20396">
                  <c:v>3.2958484375007999</c:v>
                </c:pt>
                <c:pt idx="20397">
                  <c:v>3.2962224999999998</c:v>
                </c:pt>
                <c:pt idx="20398">
                  <c:v>3.2967037499999998</c:v>
                </c:pt>
                <c:pt idx="20399">
                  <c:v>3.2971759375007998</c:v>
                </c:pt>
                <c:pt idx="20400">
                  <c:v>3.2975315624992003</c:v>
                </c:pt>
                <c:pt idx="20401">
                  <c:v>3.2973675</c:v>
                </c:pt>
                <c:pt idx="20402">
                  <c:v>3.2968109375007999</c:v>
                </c:pt>
                <c:pt idx="20403">
                  <c:v>3.2964403124991999</c:v>
                </c:pt>
                <c:pt idx="20404">
                  <c:v>3.2960371875007999</c:v>
                </c:pt>
                <c:pt idx="20405">
                  <c:v>3.2956368750016001</c:v>
                </c:pt>
                <c:pt idx="20406">
                  <c:v>3.2951940624992</c:v>
                </c:pt>
                <c:pt idx="20407">
                  <c:v>3.2947743750016003</c:v>
                </c:pt>
                <c:pt idx="20408">
                  <c:v>3.2943750000000001</c:v>
                </c:pt>
                <c:pt idx="20409">
                  <c:v>3.2940396875008</c:v>
                </c:pt>
                <c:pt idx="20410">
                  <c:v>3.2934978124992003</c:v>
                </c:pt>
                <c:pt idx="20411">
                  <c:v>3.2931331250016003</c:v>
                </c:pt>
                <c:pt idx="20412">
                  <c:v>3.2927684375007997</c:v>
                </c:pt>
                <c:pt idx="20413">
                  <c:v>3.2928753124992003</c:v>
                </c:pt>
                <c:pt idx="20414">
                  <c:v>3.29326125</c:v>
                </c:pt>
                <c:pt idx="20415">
                  <c:v>3.2935868750016</c:v>
                </c:pt>
                <c:pt idx="20416">
                  <c:v>3.2940203124992</c:v>
                </c:pt>
                <c:pt idx="20417">
                  <c:v>3.2943625000000001</c:v>
                </c:pt>
                <c:pt idx="20418">
                  <c:v>3.2947909375008</c:v>
                </c:pt>
                <c:pt idx="20419">
                  <c:v>3.2951909375007999</c:v>
                </c:pt>
                <c:pt idx="20420">
                  <c:v>3.2955696875007998</c:v>
                </c:pt>
                <c:pt idx="20421">
                  <c:v>3.2960096875008</c:v>
                </c:pt>
                <c:pt idx="20422">
                  <c:v>3.2964349999999998</c:v>
                </c:pt>
                <c:pt idx="20423">
                  <c:v>3.2969053124992</c:v>
                </c:pt>
                <c:pt idx="20424">
                  <c:v>3.2974028124992003</c:v>
                </c:pt>
                <c:pt idx="20425">
                  <c:v>3.2978784375007999</c:v>
                </c:pt>
                <c:pt idx="20426">
                  <c:v>3.2983600000000002</c:v>
                </c:pt>
                <c:pt idx="20427">
                  <c:v>3.2987621875007997</c:v>
                </c:pt>
                <c:pt idx="20428">
                  <c:v>3.2991521875008001</c:v>
                </c:pt>
                <c:pt idx="20429">
                  <c:v>3.2994824999999999</c:v>
                </c:pt>
                <c:pt idx="20430">
                  <c:v>3.2990481250016002</c:v>
                </c:pt>
                <c:pt idx="20431">
                  <c:v>3.2984771875007999</c:v>
                </c:pt>
                <c:pt idx="20432">
                  <c:v>3.2981103124992002</c:v>
                </c:pt>
                <c:pt idx="20433">
                  <c:v>3.2977293750016003</c:v>
                </c:pt>
                <c:pt idx="20434">
                  <c:v>3.2973393750016</c:v>
                </c:pt>
                <c:pt idx="20435">
                  <c:v>3.2969334375007997</c:v>
                </c:pt>
                <c:pt idx="20436">
                  <c:v>3.2965425000000002</c:v>
                </c:pt>
                <c:pt idx="20437">
                  <c:v>3.2961784375007999</c:v>
                </c:pt>
                <c:pt idx="20438">
                  <c:v>3.2957771875008</c:v>
                </c:pt>
                <c:pt idx="20439">
                  <c:v>3.2952474999999999</c:v>
                </c:pt>
                <c:pt idx="20440">
                  <c:v>3.2948290624992</c:v>
                </c:pt>
                <c:pt idx="20441">
                  <c:v>3.2944840624992002</c:v>
                </c:pt>
                <c:pt idx="20442">
                  <c:v>3.2947481250016</c:v>
                </c:pt>
                <c:pt idx="20443">
                  <c:v>3.2943984375007997</c:v>
                </c:pt>
                <c:pt idx="20444">
                  <c:v>3.2943437499999999</c:v>
                </c:pt>
                <c:pt idx="20445">
                  <c:v>3.2941971875007998</c:v>
                </c:pt>
                <c:pt idx="20446">
                  <c:v>3.2938115624991999</c:v>
                </c:pt>
                <c:pt idx="20447">
                  <c:v>3.2934015624991999</c:v>
                </c:pt>
                <c:pt idx="20448">
                  <c:v>3.2929184375007998</c:v>
                </c:pt>
                <c:pt idx="20449">
                  <c:v>3.2925615624992002</c:v>
                </c:pt>
                <c:pt idx="20450">
                  <c:v>3.2920784375008001</c:v>
                </c:pt>
                <c:pt idx="20451">
                  <c:v>3.2917403124992002</c:v>
                </c:pt>
                <c:pt idx="20452">
                  <c:v>3.2913296875008</c:v>
                </c:pt>
                <c:pt idx="20453">
                  <c:v>3.2909943750016</c:v>
                </c:pt>
                <c:pt idx="20454">
                  <c:v>3.2913174999999999</c:v>
                </c:pt>
                <c:pt idx="20455">
                  <c:v>3.2917431250016</c:v>
                </c:pt>
                <c:pt idx="20456">
                  <c:v>3.2921059375007999</c:v>
                </c:pt>
                <c:pt idx="20457">
                  <c:v>3.2925084375007998</c:v>
                </c:pt>
                <c:pt idx="20458">
                  <c:v>3.2930074999999999</c:v>
                </c:pt>
                <c:pt idx="20459">
                  <c:v>3.2933500000000002</c:v>
                </c:pt>
                <c:pt idx="20460">
                  <c:v>3.293755</c:v>
                </c:pt>
                <c:pt idx="20461">
                  <c:v>3.2941687499999999</c:v>
                </c:pt>
                <c:pt idx="20462">
                  <c:v>3.2946271875008</c:v>
                </c:pt>
                <c:pt idx="20463">
                  <c:v>3.29504375</c:v>
                </c:pt>
                <c:pt idx="20464">
                  <c:v>3.2955162499999999</c:v>
                </c:pt>
                <c:pt idx="20465">
                  <c:v>3.2960884375007997</c:v>
                </c:pt>
                <c:pt idx="20466">
                  <c:v>3.2965406250016001</c:v>
                </c:pt>
                <c:pt idx="20467">
                  <c:v>3.2970146875007997</c:v>
                </c:pt>
                <c:pt idx="20468">
                  <c:v>3.2974540624992001</c:v>
                </c:pt>
                <c:pt idx="20469">
                  <c:v>3.2978015624992003</c:v>
                </c:pt>
                <c:pt idx="20470">
                  <c:v>3.2976771875008</c:v>
                </c:pt>
                <c:pt idx="20471">
                  <c:v>3.2972275</c:v>
                </c:pt>
                <c:pt idx="20472">
                  <c:v>3.2968159375007997</c:v>
                </c:pt>
                <c:pt idx="20473">
                  <c:v>3.2963187500000002</c:v>
                </c:pt>
                <c:pt idx="20474">
                  <c:v>3.2958421875007997</c:v>
                </c:pt>
                <c:pt idx="20475">
                  <c:v>3.2953118750016004</c:v>
                </c:pt>
                <c:pt idx="20476">
                  <c:v>3.2946993750016</c:v>
                </c:pt>
                <c:pt idx="20477">
                  <c:v>3.2941771875007997</c:v>
                </c:pt>
                <c:pt idx="20478">
                  <c:v>3.2937381250016</c:v>
                </c:pt>
                <c:pt idx="20479">
                  <c:v>3.2933662500000001</c:v>
                </c:pt>
                <c:pt idx="20480">
                  <c:v>3.2929378124992001</c:v>
                </c:pt>
                <c:pt idx="20481">
                  <c:v>3.29259375</c:v>
                </c:pt>
                <c:pt idx="20482">
                  <c:v>3.2929974999999998</c:v>
                </c:pt>
                <c:pt idx="20483">
                  <c:v>3.2933325</c:v>
                </c:pt>
                <c:pt idx="20484">
                  <c:v>3.2937178124991999</c:v>
                </c:pt>
                <c:pt idx="20485">
                  <c:v>3.2941950000000002</c:v>
                </c:pt>
                <c:pt idx="20486">
                  <c:v>3.2946734375008</c:v>
                </c:pt>
                <c:pt idx="20487">
                  <c:v>3.2950984375007999</c:v>
                </c:pt>
                <c:pt idx="20488">
                  <c:v>3.2954996875007998</c:v>
                </c:pt>
                <c:pt idx="20489">
                  <c:v>3.2958659375007997</c:v>
                </c:pt>
                <c:pt idx="20490">
                  <c:v>3.2962396875007998</c:v>
                </c:pt>
                <c:pt idx="20491">
                  <c:v>3.2966590624992</c:v>
                </c:pt>
                <c:pt idx="20492">
                  <c:v>3.2970856250016003</c:v>
                </c:pt>
                <c:pt idx="20493">
                  <c:v>3.2974653124992002</c:v>
                </c:pt>
                <c:pt idx="20494">
                  <c:v>3.2977959375007999</c:v>
                </c:pt>
                <c:pt idx="20495">
                  <c:v>3.2976009375007997</c:v>
                </c:pt>
                <c:pt idx="20496">
                  <c:v>3.2972068750016001</c:v>
                </c:pt>
                <c:pt idx="20497">
                  <c:v>3.2968268750016003</c:v>
                </c:pt>
                <c:pt idx="20498">
                  <c:v>3.2963903124992</c:v>
                </c:pt>
                <c:pt idx="20499">
                  <c:v>3.2958593750016001</c:v>
                </c:pt>
                <c:pt idx="20500">
                  <c:v>3.2954278124992</c:v>
                </c:pt>
                <c:pt idx="20501">
                  <c:v>3.2950759375007999</c:v>
                </c:pt>
                <c:pt idx="20502">
                  <c:v>3.2946425000000001</c:v>
                </c:pt>
                <c:pt idx="20503">
                  <c:v>3.2950346875008001</c:v>
                </c:pt>
                <c:pt idx="20504">
                  <c:v>3.2955318750016001</c:v>
                </c:pt>
                <c:pt idx="20505">
                  <c:v>3.2959409375008</c:v>
                </c:pt>
                <c:pt idx="20506">
                  <c:v>3.2963056250016001</c:v>
                </c:pt>
                <c:pt idx="20507">
                  <c:v>3.29664125</c:v>
                </c:pt>
                <c:pt idx="20508">
                  <c:v>3.2970128124992</c:v>
                </c:pt>
                <c:pt idx="20509">
                  <c:v>3.2973615624992001</c:v>
                </c:pt>
                <c:pt idx="20510">
                  <c:v>3.2976915624992</c:v>
                </c:pt>
                <c:pt idx="20511">
                  <c:v>3.2973253124992001</c:v>
                </c:pt>
                <c:pt idx="20512">
                  <c:v>3.2969628124992001</c:v>
                </c:pt>
                <c:pt idx="20513">
                  <c:v>3.2965406250016001</c:v>
                </c:pt>
                <c:pt idx="20514">
                  <c:v>3.2960365624992001</c:v>
                </c:pt>
                <c:pt idx="20515">
                  <c:v>3.2956637500000001</c:v>
                </c:pt>
                <c:pt idx="20516">
                  <c:v>3.2952581250016002</c:v>
                </c:pt>
                <c:pt idx="20517">
                  <c:v>3.2948893750016004</c:v>
                </c:pt>
                <c:pt idx="20518">
                  <c:v>3.2945137500000001</c:v>
                </c:pt>
                <c:pt idx="20519">
                  <c:v>3.2939121875007999</c:v>
                </c:pt>
                <c:pt idx="20520">
                  <c:v>3.2934040624992003</c:v>
                </c:pt>
                <c:pt idx="20521">
                  <c:v>3.2929709375008001</c:v>
                </c:pt>
                <c:pt idx="20522">
                  <c:v>3.2933400000000002</c:v>
                </c:pt>
                <c:pt idx="20523">
                  <c:v>3.2936887499999998</c:v>
                </c:pt>
                <c:pt idx="20524">
                  <c:v>3.2940640624992001</c:v>
                </c:pt>
                <c:pt idx="20525">
                  <c:v>3.2945543750016002</c:v>
                </c:pt>
                <c:pt idx="20526">
                  <c:v>3.2946778124992</c:v>
                </c:pt>
                <c:pt idx="20527">
                  <c:v>3.2950312500000001</c:v>
                </c:pt>
                <c:pt idx="20528">
                  <c:v>3.2954028124992001</c:v>
                </c:pt>
                <c:pt idx="20529">
                  <c:v>3.2958237499999998</c:v>
                </c:pt>
                <c:pt idx="20530">
                  <c:v>3.2961496875008001</c:v>
                </c:pt>
                <c:pt idx="20531">
                  <c:v>3.2964699999999998</c:v>
                </c:pt>
                <c:pt idx="20532">
                  <c:v>3.2964375000000001</c:v>
                </c:pt>
                <c:pt idx="20533">
                  <c:v>3.2960050000000001</c:v>
                </c:pt>
                <c:pt idx="20534">
                  <c:v>3.2954615624992001</c:v>
                </c:pt>
                <c:pt idx="20535">
                  <c:v>3.2948296875007999</c:v>
                </c:pt>
                <c:pt idx="20536">
                  <c:v>3.2944974999999999</c:v>
                </c:pt>
                <c:pt idx="20537">
                  <c:v>3.2938428124992001</c:v>
                </c:pt>
                <c:pt idx="20538">
                  <c:v>3.2933584375008</c:v>
                </c:pt>
                <c:pt idx="20539">
                  <c:v>3.2929846875008</c:v>
                </c:pt>
                <c:pt idx="20540">
                  <c:v>3.2931349999999999</c:v>
                </c:pt>
                <c:pt idx="20541">
                  <c:v>3.2935943750016001</c:v>
                </c:pt>
                <c:pt idx="20542">
                  <c:v>3.2940265624992002</c:v>
                </c:pt>
                <c:pt idx="20543">
                  <c:v>3.2943631250016003</c:v>
                </c:pt>
                <c:pt idx="20544">
                  <c:v>3.2948200000000001</c:v>
                </c:pt>
                <c:pt idx="20545">
                  <c:v>3.2951837500000001</c:v>
                </c:pt>
                <c:pt idx="20546">
                  <c:v>3.2955450000000002</c:v>
                </c:pt>
                <c:pt idx="20547">
                  <c:v>3.2959640624992002</c:v>
                </c:pt>
                <c:pt idx="20548">
                  <c:v>3.2964493750016004</c:v>
                </c:pt>
                <c:pt idx="20549">
                  <c:v>3.2969312500000001</c:v>
                </c:pt>
                <c:pt idx="20550">
                  <c:v>3.2974118750016004</c:v>
                </c:pt>
                <c:pt idx="20551">
                  <c:v>3.29795375</c:v>
                </c:pt>
                <c:pt idx="20552">
                  <c:v>3.2983956250016</c:v>
                </c:pt>
                <c:pt idx="20553">
                  <c:v>3.2987915624992001</c:v>
                </c:pt>
                <c:pt idx="20554">
                  <c:v>3.2991896875008</c:v>
                </c:pt>
                <c:pt idx="20555">
                  <c:v>3.2996078124992003</c:v>
                </c:pt>
                <c:pt idx="20556">
                  <c:v>3.2994778124991999</c:v>
                </c:pt>
                <c:pt idx="20557">
                  <c:v>3.2989231250016</c:v>
                </c:pt>
                <c:pt idx="20558">
                  <c:v>3.2985525</c:v>
                </c:pt>
                <c:pt idx="20559">
                  <c:v>3.2981184375007997</c:v>
                </c:pt>
                <c:pt idx="20560">
                  <c:v>3.2976668750016001</c:v>
                </c:pt>
                <c:pt idx="20561">
                  <c:v>3.2972203124992001</c:v>
                </c:pt>
                <c:pt idx="20562">
                  <c:v>3.2967709375008001</c:v>
                </c:pt>
                <c:pt idx="20563">
                  <c:v>3.2962512500000001</c:v>
                </c:pt>
                <c:pt idx="20564">
                  <c:v>3.2957000000000001</c:v>
                </c:pt>
                <c:pt idx="20565">
                  <c:v>3.2952153124992001</c:v>
                </c:pt>
                <c:pt idx="20566">
                  <c:v>3.2948265624992001</c:v>
                </c:pt>
                <c:pt idx="20567">
                  <c:v>3.2943784375008001</c:v>
                </c:pt>
                <c:pt idx="20568">
                  <c:v>3.2940328124992</c:v>
                </c:pt>
                <c:pt idx="20569">
                  <c:v>3.2937103124992002</c:v>
                </c:pt>
                <c:pt idx="20570">
                  <c:v>3.2931246875008</c:v>
                </c:pt>
                <c:pt idx="20571">
                  <c:v>3.2926921875007999</c:v>
                </c:pt>
                <c:pt idx="20572">
                  <c:v>3.2928771875008001</c:v>
                </c:pt>
                <c:pt idx="20573">
                  <c:v>3.2932853124992003</c:v>
                </c:pt>
                <c:pt idx="20574">
                  <c:v>3.2936443750016</c:v>
                </c:pt>
                <c:pt idx="20575">
                  <c:v>3.2940062499999998</c:v>
                </c:pt>
                <c:pt idx="20576">
                  <c:v>3.2944521875007999</c:v>
                </c:pt>
                <c:pt idx="20577">
                  <c:v>3.2948624999999998</c:v>
                </c:pt>
                <c:pt idx="20578">
                  <c:v>3.2952015624992002</c:v>
                </c:pt>
                <c:pt idx="20579">
                  <c:v>3.2953743750016002</c:v>
                </c:pt>
                <c:pt idx="20580">
                  <c:v>3.2950328124992003</c:v>
                </c:pt>
                <c:pt idx="20581">
                  <c:v>3.2948550000000001</c:v>
                </c:pt>
                <c:pt idx="20582">
                  <c:v>3.2945328124992002</c:v>
                </c:pt>
                <c:pt idx="20583">
                  <c:v>3.2941243750016</c:v>
                </c:pt>
                <c:pt idx="20584">
                  <c:v>3.2945609375007998</c:v>
                </c:pt>
                <c:pt idx="20585">
                  <c:v>3.2948921875007997</c:v>
                </c:pt>
                <c:pt idx="20586">
                  <c:v>3.2952303124992</c:v>
                </c:pt>
                <c:pt idx="20587">
                  <c:v>3.2955818750016004</c:v>
                </c:pt>
                <c:pt idx="20588">
                  <c:v>3.2959540624992001</c:v>
                </c:pt>
                <c:pt idx="20589">
                  <c:v>3.2963537500000002</c:v>
                </c:pt>
                <c:pt idx="20590">
                  <c:v>3.2967103124992003</c:v>
                </c:pt>
                <c:pt idx="20591">
                  <c:v>3.2967068750016</c:v>
                </c:pt>
                <c:pt idx="20592">
                  <c:v>3.2966250000000001</c:v>
                </c:pt>
                <c:pt idx="20593">
                  <c:v>3.2962009375007999</c:v>
                </c:pt>
                <c:pt idx="20594">
                  <c:v>3.2956968750016</c:v>
                </c:pt>
                <c:pt idx="20595">
                  <c:v>3.2953396875008001</c:v>
                </c:pt>
                <c:pt idx="20596">
                  <c:v>3.2947103124992001</c:v>
                </c:pt>
                <c:pt idx="20597">
                  <c:v>3.2943756250016003</c:v>
                </c:pt>
                <c:pt idx="20598">
                  <c:v>3.2940187500000002</c:v>
                </c:pt>
                <c:pt idx="20599">
                  <c:v>3.2935053124992</c:v>
                </c:pt>
                <c:pt idx="20600">
                  <c:v>3.2931328124992003</c:v>
                </c:pt>
                <c:pt idx="20601">
                  <c:v>3.2926909375008</c:v>
                </c:pt>
                <c:pt idx="20602">
                  <c:v>3.2922978124991999</c:v>
                </c:pt>
                <c:pt idx="20603">
                  <c:v>3.2918565624992002</c:v>
                </c:pt>
                <c:pt idx="20604">
                  <c:v>3.2914859375007999</c:v>
                </c:pt>
                <c:pt idx="20605">
                  <c:v>3.2911568750016</c:v>
                </c:pt>
                <c:pt idx="20606">
                  <c:v>3.2915646875008</c:v>
                </c:pt>
                <c:pt idx="20607">
                  <c:v>3.2919753124992002</c:v>
                </c:pt>
                <c:pt idx="20608">
                  <c:v>3.2923543750016</c:v>
                </c:pt>
                <c:pt idx="20609">
                  <c:v>3.2926915624992001</c:v>
                </c:pt>
                <c:pt idx="20610">
                  <c:v>3.2929621875007999</c:v>
                </c:pt>
                <c:pt idx="20611">
                  <c:v>3.2926025000000001</c:v>
                </c:pt>
                <c:pt idx="20612">
                  <c:v>3.2921431250016</c:v>
                </c:pt>
                <c:pt idx="20613">
                  <c:v>3.2917406250016001</c:v>
                </c:pt>
                <c:pt idx="20614">
                  <c:v>3.2920946875007999</c:v>
                </c:pt>
                <c:pt idx="20615">
                  <c:v>3.2924056250016003</c:v>
                </c:pt>
                <c:pt idx="20616">
                  <c:v>3.2928590624992</c:v>
                </c:pt>
                <c:pt idx="20617">
                  <c:v>3.2932112500000001</c:v>
                </c:pt>
                <c:pt idx="20618">
                  <c:v>3.2936671875007999</c:v>
                </c:pt>
                <c:pt idx="20619">
                  <c:v>3.2940806250016004</c:v>
                </c:pt>
                <c:pt idx="20620">
                  <c:v>3.2944009375008001</c:v>
                </c:pt>
                <c:pt idx="20621">
                  <c:v>3.2947496875007998</c:v>
                </c:pt>
                <c:pt idx="20622">
                  <c:v>3.2951318750016001</c:v>
                </c:pt>
                <c:pt idx="20623">
                  <c:v>3.2955287499999999</c:v>
                </c:pt>
                <c:pt idx="20624">
                  <c:v>3.2952724999999998</c:v>
                </c:pt>
                <c:pt idx="20625">
                  <c:v>3.2948715624992002</c:v>
                </c:pt>
                <c:pt idx="20626">
                  <c:v>3.29452875</c:v>
                </c:pt>
                <c:pt idx="20627">
                  <c:v>3.2944131250016002</c:v>
                </c:pt>
                <c:pt idx="20628">
                  <c:v>3.2947528124992003</c:v>
                </c:pt>
                <c:pt idx="20629">
                  <c:v>3.2950846875008</c:v>
                </c:pt>
                <c:pt idx="20630">
                  <c:v>3.2954124999999999</c:v>
                </c:pt>
                <c:pt idx="20631">
                  <c:v>3.2956724999999998</c:v>
                </c:pt>
                <c:pt idx="20632">
                  <c:v>3.2961153124992002</c:v>
                </c:pt>
                <c:pt idx="20633">
                  <c:v>3.2964365624992</c:v>
                </c:pt>
                <c:pt idx="20634">
                  <c:v>3.2967915624991999</c:v>
                </c:pt>
                <c:pt idx="20635">
                  <c:v>3.2971959375008</c:v>
                </c:pt>
                <c:pt idx="20636">
                  <c:v>3.2968359375007998</c:v>
                </c:pt>
                <c:pt idx="20637">
                  <c:v>3.2964078124992002</c:v>
                </c:pt>
                <c:pt idx="20638">
                  <c:v>3.2958731250016</c:v>
                </c:pt>
                <c:pt idx="20639">
                  <c:v>3.2955028124992003</c:v>
                </c:pt>
                <c:pt idx="20640">
                  <c:v>3.2951131250016004</c:v>
                </c:pt>
                <c:pt idx="20641">
                  <c:v>3.2943678124992002</c:v>
                </c:pt>
                <c:pt idx="20642">
                  <c:v>3.2937806250016002</c:v>
                </c:pt>
                <c:pt idx="20643">
                  <c:v>3.2930799999999998</c:v>
                </c:pt>
                <c:pt idx="20644">
                  <c:v>3.2923768750016</c:v>
                </c:pt>
                <c:pt idx="20645">
                  <c:v>3.2916721875007999</c:v>
                </c:pt>
                <c:pt idx="20646">
                  <c:v>3.2909990624992003</c:v>
                </c:pt>
                <c:pt idx="20647">
                  <c:v>3.2902846875008001</c:v>
                </c:pt>
                <c:pt idx="20648">
                  <c:v>3.2896359375007997</c:v>
                </c:pt>
                <c:pt idx="20649">
                  <c:v>3.2890556250016001</c:v>
                </c:pt>
                <c:pt idx="20650">
                  <c:v>3.2884278124991999</c:v>
                </c:pt>
                <c:pt idx="20651">
                  <c:v>3.2878865624992</c:v>
                </c:pt>
                <c:pt idx="20652">
                  <c:v>3.2873375</c:v>
                </c:pt>
                <c:pt idx="20653">
                  <c:v>3.2869231250016</c:v>
                </c:pt>
                <c:pt idx="20654">
                  <c:v>3.2870006250016002</c:v>
                </c:pt>
                <c:pt idx="20655">
                  <c:v>3.2873531250016002</c:v>
                </c:pt>
                <c:pt idx="20656">
                  <c:v>3.2877384375008001</c:v>
                </c:pt>
                <c:pt idx="20657">
                  <c:v>3.2880703124992001</c:v>
                </c:pt>
                <c:pt idx="20658">
                  <c:v>3.2885315624992</c:v>
                </c:pt>
                <c:pt idx="20659">
                  <c:v>3.2889056250016</c:v>
                </c:pt>
                <c:pt idx="20660">
                  <c:v>3.2892684375007999</c:v>
                </c:pt>
                <c:pt idx="20661">
                  <c:v>3.2896471875007998</c:v>
                </c:pt>
                <c:pt idx="20662">
                  <c:v>3.2900328124992</c:v>
                </c:pt>
                <c:pt idx="20663">
                  <c:v>3.2905284375007997</c:v>
                </c:pt>
                <c:pt idx="20664">
                  <c:v>3.2909437499999998</c:v>
                </c:pt>
                <c:pt idx="20665">
                  <c:v>3.2913371875007997</c:v>
                </c:pt>
                <c:pt idx="20666">
                  <c:v>3.29170125</c:v>
                </c:pt>
                <c:pt idx="20667">
                  <c:v>3.2921</c:v>
                </c:pt>
                <c:pt idx="20668">
                  <c:v>3.2924253124992</c:v>
                </c:pt>
                <c:pt idx="20669">
                  <c:v>3.2928390624991999</c:v>
                </c:pt>
                <c:pt idx="20670">
                  <c:v>3.2924368750016</c:v>
                </c:pt>
                <c:pt idx="20671">
                  <c:v>3.2919778124992001</c:v>
                </c:pt>
                <c:pt idx="20672">
                  <c:v>3.2915834375007997</c:v>
                </c:pt>
                <c:pt idx="20673">
                  <c:v>3.2910709375008</c:v>
                </c:pt>
                <c:pt idx="20674">
                  <c:v>3.2905378124992</c:v>
                </c:pt>
                <c:pt idx="20675">
                  <c:v>3.2900556250016</c:v>
                </c:pt>
                <c:pt idx="20676">
                  <c:v>3.2895734375007999</c:v>
                </c:pt>
                <c:pt idx="20677">
                  <c:v>3.2891381250016001</c:v>
                </c:pt>
                <c:pt idx="20678">
                  <c:v>3.2887553124991999</c:v>
                </c:pt>
                <c:pt idx="20679">
                  <c:v>3.2883415624992001</c:v>
                </c:pt>
                <c:pt idx="20680">
                  <c:v>3.2878296875007997</c:v>
                </c:pt>
                <c:pt idx="20681">
                  <c:v>3.2882462499999998</c:v>
                </c:pt>
                <c:pt idx="20682">
                  <c:v>3.2886068750016002</c:v>
                </c:pt>
                <c:pt idx="20683">
                  <c:v>3.2889374999999998</c:v>
                </c:pt>
                <c:pt idx="20684">
                  <c:v>3.28940375</c:v>
                </c:pt>
                <c:pt idx="20685">
                  <c:v>3.2898168750016001</c:v>
                </c:pt>
                <c:pt idx="20686">
                  <c:v>3.2902978124992002</c:v>
                </c:pt>
                <c:pt idx="20687">
                  <c:v>3.2907000000000002</c:v>
                </c:pt>
                <c:pt idx="20688">
                  <c:v>3.2911496875007997</c:v>
                </c:pt>
                <c:pt idx="20689">
                  <c:v>3.2915428124992001</c:v>
                </c:pt>
                <c:pt idx="20690">
                  <c:v>3.2920159375007998</c:v>
                </c:pt>
                <c:pt idx="20691">
                  <c:v>3.2924837500000002</c:v>
                </c:pt>
                <c:pt idx="20692">
                  <c:v>3.2929768750016</c:v>
                </c:pt>
                <c:pt idx="20693">
                  <c:v>3.2934053124992002</c:v>
                </c:pt>
                <c:pt idx="20694">
                  <c:v>3.2938931250016004</c:v>
                </c:pt>
                <c:pt idx="20695">
                  <c:v>3.2943324999999999</c:v>
                </c:pt>
                <c:pt idx="20696">
                  <c:v>3.2948181250016</c:v>
                </c:pt>
                <c:pt idx="20697">
                  <c:v>3.2952053124992</c:v>
                </c:pt>
                <c:pt idx="20698">
                  <c:v>3.2955943750016004</c:v>
                </c:pt>
                <c:pt idx="20699">
                  <c:v>3.2959459375007998</c:v>
                </c:pt>
                <c:pt idx="20700">
                  <c:v>3.2955543750016001</c:v>
                </c:pt>
                <c:pt idx="20701">
                  <c:v>3.2950931250016002</c:v>
                </c:pt>
                <c:pt idx="20702">
                  <c:v>3.2947431250016002</c:v>
                </c:pt>
                <c:pt idx="20703">
                  <c:v>3.2944081250016004</c:v>
                </c:pt>
                <c:pt idx="20704">
                  <c:v>3.2937346875008</c:v>
                </c:pt>
                <c:pt idx="20705">
                  <c:v>3.2930565624992001</c:v>
                </c:pt>
                <c:pt idx="20706">
                  <c:v>3.2926771875008001</c:v>
                </c:pt>
                <c:pt idx="20707">
                  <c:v>3.2923524999999998</c:v>
                </c:pt>
                <c:pt idx="20708">
                  <c:v>3.2920171875007997</c:v>
                </c:pt>
                <c:pt idx="20709">
                  <c:v>3.2915984375008001</c:v>
                </c:pt>
                <c:pt idx="20710">
                  <c:v>3.2910984375007999</c:v>
                </c:pt>
                <c:pt idx="20711">
                  <c:v>3.29077625</c:v>
                </c:pt>
                <c:pt idx="20712">
                  <c:v>3.2908403124992001</c:v>
                </c:pt>
                <c:pt idx="20713">
                  <c:v>3.2912740624992001</c:v>
                </c:pt>
                <c:pt idx="20714">
                  <c:v>3.2916746875007998</c:v>
                </c:pt>
                <c:pt idx="20715">
                  <c:v>3.2920596875007999</c:v>
                </c:pt>
                <c:pt idx="20716">
                  <c:v>3.2924362500000002</c:v>
                </c:pt>
                <c:pt idx="20717">
                  <c:v>3.2928600000000001</c:v>
                </c:pt>
                <c:pt idx="20718">
                  <c:v>3.2933081250016003</c:v>
                </c:pt>
                <c:pt idx="20719">
                  <c:v>3.2937218750016002</c:v>
                </c:pt>
                <c:pt idx="20720">
                  <c:v>3.2940425000000002</c:v>
                </c:pt>
                <c:pt idx="20721">
                  <c:v>3.2944078124992</c:v>
                </c:pt>
                <c:pt idx="20722">
                  <c:v>3.2947581250016</c:v>
                </c:pt>
                <c:pt idx="20723">
                  <c:v>3.2942</c:v>
                </c:pt>
                <c:pt idx="20724">
                  <c:v>3.2938359375007997</c:v>
                </c:pt>
                <c:pt idx="20725">
                  <c:v>3.2933465624992002</c:v>
                </c:pt>
                <c:pt idx="20726">
                  <c:v>3.2927996875007999</c:v>
                </c:pt>
                <c:pt idx="20727">
                  <c:v>3.2922631250016003</c:v>
                </c:pt>
                <c:pt idx="20728">
                  <c:v>3.2916603124992001</c:v>
                </c:pt>
                <c:pt idx="20729">
                  <c:v>3.2909531250016002</c:v>
                </c:pt>
                <c:pt idx="20730">
                  <c:v>3.2903143750016004</c:v>
                </c:pt>
                <c:pt idx="20731">
                  <c:v>3.2897096875008001</c:v>
                </c:pt>
                <c:pt idx="20732">
                  <c:v>3.2891721875008</c:v>
                </c:pt>
                <c:pt idx="20733">
                  <c:v>3.2886937500000002</c:v>
                </c:pt>
                <c:pt idx="20734">
                  <c:v>3.2883524999999998</c:v>
                </c:pt>
                <c:pt idx="20735">
                  <c:v>3.2879478124992003</c:v>
                </c:pt>
                <c:pt idx="20736">
                  <c:v>3.2883518750016001</c:v>
                </c:pt>
                <c:pt idx="20737">
                  <c:v>3.2887262499999999</c:v>
                </c:pt>
                <c:pt idx="20738">
                  <c:v>3.2891409375007998</c:v>
                </c:pt>
                <c:pt idx="20739">
                  <c:v>3.2896181250016001</c:v>
                </c:pt>
                <c:pt idx="20740">
                  <c:v>3.2899943750016001</c:v>
                </c:pt>
                <c:pt idx="20741">
                  <c:v>3.2903621875007998</c:v>
                </c:pt>
                <c:pt idx="20742">
                  <c:v>3.2900606250016002</c:v>
                </c:pt>
                <c:pt idx="20743">
                  <c:v>3.2904556250016004</c:v>
                </c:pt>
                <c:pt idx="20744">
                  <c:v>3.2901159375007998</c:v>
                </c:pt>
                <c:pt idx="20745">
                  <c:v>3.2895675</c:v>
                </c:pt>
                <c:pt idx="20746">
                  <c:v>3.2890012500000001</c:v>
                </c:pt>
                <c:pt idx="20747">
                  <c:v>3.2885675000000001</c:v>
                </c:pt>
                <c:pt idx="20748">
                  <c:v>3.2890159375007997</c:v>
                </c:pt>
                <c:pt idx="20749">
                  <c:v>3.2894784375007999</c:v>
                </c:pt>
                <c:pt idx="20750">
                  <c:v>3.2898031250016002</c:v>
                </c:pt>
                <c:pt idx="20751">
                  <c:v>3.2902374999999999</c:v>
                </c:pt>
                <c:pt idx="20752">
                  <c:v>3.2906293750016</c:v>
                </c:pt>
                <c:pt idx="20753">
                  <c:v>3.2909878124992002</c:v>
                </c:pt>
                <c:pt idx="20754">
                  <c:v>3.2913856250016003</c:v>
                </c:pt>
                <c:pt idx="20755">
                  <c:v>3.2917856250016002</c:v>
                </c:pt>
                <c:pt idx="20756">
                  <c:v>3.2921675000000001</c:v>
                </c:pt>
                <c:pt idx="20757">
                  <c:v>3.2925159375008</c:v>
                </c:pt>
                <c:pt idx="20758">
                  <c:v>3.2928728124991999</c:v>
                </c:pt>
                <c:pt idx="20759">
                  <c:v>3.2927378124992002</c:v>
                </c:pt>
                <c:pt idx="20760">
                  <c:v>3.2925640624992001</c:v>
                </c:pt>
                <c:pt idx="20761">
                  <c:v>3.2922393750016004</c:v>
                </c:pt>
                <c:pt idx="20762">
                  <c:v>3.2918956250016</c:v>
                </c:pt>
                <c:pt idx="20763">
                  <c:v>3.2915684375007999</c:v>
                </c:pt>
                <c:pt idx="20764">
                  <c:v>3.2910840624992002</c:v>
                </c:pt>
                <c:pt idx="20765">
                  <c:v>3.2906618750016001</c:v>
                </c:pt>
                <c:pt idx="20766">
                  <c:v>3.2902900000000002</c:v>
                </c:pt>
                <c:pt idx="20767">
                  <c:v>3.2899018750016</c:v>
                </c:pt>
                <c:pt idx="20768">
                  <c:v>3.2898825</c:v>
                </c:pt>
                <c:pt idx="20769">
                  <c:v>3.2902065624992001</c:v>
                </c:pt>
                <c:pt idx="20770">
                  <c:v>3.2905459375007999</c:v>
                </c:pt>
                <c:pt idx="20771">
                  <c:v>3.2909509375007997</c:v>
                </c:pt>
                <c:pt idx="20772">
                  <c:v>3.2913112500000001</c:v>
                </c:pt>
                <c:pt idx="20773">
                  <c:v>3.2917490624992003</c:v>
                </c:pt>
                <c:pt idx="20774">
                  <c:v>3.2921993750016001</c:v>
                </c:pt>
                <c:pt idx="20775">
                  <c:v>3.2925303124992</c:v>
                </c:pt>
                <c:pt idx="20776">
                  <c:v>3.2928731250016003</c:v>
                </c:pt>
                <c:pt idx="20777">
                  <c:v>3.2932053124992002</c:v>
                </c:pt>
                <c:pt idx="20778">
                  <c:v>3.2935409375007998</c:v>
                </c:pt>
                <c:pt idx="20779">
                  <c:v>3.2940371875008001</c:v>
                </c:pt>
                <c:pt idx="20780">
                  <c:v>3.2944128124992003</c:v>
                </c:pt>
                <c:pt idx="20781">
                  <c:v>3.2947534375008001</c:v>
                </c:pt>
                <c:pt idx="20782">
                  <c:v>3.2947121875007999</c:v>
                </c:pt>
                <c:pt idx="20783">
                  <c:v>3.2943756250016003</c:v>
                </c:pt>
                <c:pt idx="20784">
                  <c:v>3.2940053124992001</c:v>
                </c:pt>
                <c:pt idx="20785">
                  <c:v>3.2936643750016001</c:v>
                </c:pt>
                <c:pt idx="20786">
                  <c:v>3.2931412500000001</c:v>
                </c:pt>
                <c:pt idx="20787">
                  <c:v>3.2927749999999998</c:v>
                </c:pt>
                <c:pt idx="20788">
                  <c:v>3.2923240624992003</c:v>
                </c:pt>
                <c:pt idx="20789">
                  <c:v>3.2918400000000001</c:v>
                </c:pt>
                <c:pt idx="20790">
                  <c:v>3.2914362499999998</c:v>
                </c:pt>
                <c:pt idx="20791">
                  <c:v>3.2910146875008</c:v>
                </c:pt>
                <c:pt idx="20792">
                  <c:v>3.2906562500000001</c:v>
                </c:pt>
                <c:pt idx="20793">
                  <c:v>3.2902468750016003</c:v>
                </c:pt>
                <c:pt idx="20794">
                  <c:v>3.2896006250016003</c:v>
                </c:pt>
                <c:pt idx="20795">
                  <c:v>3.2892362500000001</c:v>
                </c:pt>
                <c:pt idx="20796">
                  <c:v>3.2896112500000001</c:v>
                </c:pt>
                <c:pt idx="20797">
                  <c:v>3.2900015624992003</c:v>
                </c:pt>
                <c:pt idx="20798">
                  <c:v>3.2905006250016</c:v>
                </c:pt>
                <c:pt idx="20799">
                  <c:v>3.2908831250016002</c:v>
                </c:pt>
                <c:pt idx="20800">
                  <c:v>3.2913131250016003</c:v>
                </c:pt>
                <c:pt idx="20801">
                  <c:v>3.2917337500000001</c:v>
                </c:pt>
                <c:pt idx="20802">
                  <c:v>3.2916962500000002</c:v>
                </c:pt>
                <c:pt idx="20803">
                  <c:v>3.2913543750016001</c:v>
                </c:pt>
                <c:pt idx="20804">
                  <c:v>3.2910262499999998</c:v>
                </c:pt>
                <c:pt idx="20805">
                  <c:v>3.29138625</c:v>
                </c:pt>
                <c:pt idx="20806">
                  <c:v>3.2917743750016002</c:v>
                </c:pt>
                <c:pt idx="20807">
                  <c:v>3.2920990624991999</c:v>
                </c:pt>
                <c:pt idx="20808">
                  <c:v>3.2924671875008</c:v>
                </c:pt>
                <c:pt idx="20809">
                  <c:v>3.2928299999999999</c:v>
                </c:pt>
                <c:pt idx="20810">
                  <c:v>3.2933171875007998</c:v>
                </c:pt>
                <c:pt idx="20811">
                  <c:v>3.2936965624992003</c:v>
                </c:pt>
                <c:pt idx="20812">
                  <c:v>3.2940909375007998</c:v>
                </c:pt>
                <c:pt idx="20813">
                  <c:v>3.2946321875007998</c:v>
                </c:pt>
                <c:pt idx="20814">
                  <c:v>3.295045</c:v>
                </c:pt>
                <c:pt idx="20815">
                  <c:v>3.2953896875008</c:v>
                </c:pt>
                <c:pt idx="20816">
                  <c:v>3.2957243750016003</c:v>
                </c:pt>
                <c:pt idx="20817">
                  <c:v>3.2953318750016001</c:v>
                </c:pt>
                <c:pt idx="20818">
                  <c:v>3.2949159375007997</c:v>
                </c:pt>
                <c:pt idx="20819">
                  <c:v>3.2945128124992</c:v>
                </c:pt>
                <c:pt idx="20820">
                  <c:v>3.2941356250016001</c:v>
                </c:pt>
                <c:pt idx="20821">
                  <c:v>3.2935303124991999</c:v>
                </c:pt>
                <c:pt idx="20822">
                  <c:v>3.2932034375007997</c:v>
                </c:pt>
                <c:pt idx="20823">
                  <c:v>3.2927993750016</c:v>
                </c:pt>
                <c:pt idx="20824">
                  <c:v>3.2924046875007997</c:v>
                </c:pt>
                <c:pt idx="20825">
                  <c:v>3.2920228124992001</c:v>
                </c:pt>
                <c:pt idx="20826">
                  <c:v>3.2916278124992</c:v>
                </c:pt>
                <c:pt idx="20827">
                  <c:v>3.2913025</c:v>
                </c:pt>
                <c:pt idx="20828">
                  <c:v>3.2906768750016</c:v>
                </c:pt>
                <c:pt idx="20829">
                  <c:v>3.2902346875007997</c:v>
                </c:pt>
                <c:pt idx="20830">
                  <c:v>3.2906834375008001</c:v>
                </c:pt>
                <c:pt idx="20831">
                  <c:v>3.2910409375007998</c:v>
                </c:pt>
                <c:pt idx="20832">
                  <c:v>3.2913975</c:v>
                </c:pt>
                <c:pt idx="20833">
                  <c:v>3.29178375</c:v>
                </c:pt>
                <c:pt idx="20834">
                  <c:v>3.2921675000000001</c:v>
                </c:pt>
                <c:pt idx="20835">
                  <c:v>3.2925393750016001</c:v>
                </c:pt>
                <c:pt idx="20836">
                  <c:v>3.2929837499999999</c:v>
                </c:pt>
                <c:pt idx="20837">
                  <c:v>3.2933459375008001</c:v>
                </c:pt>
                <c:pt idx="20838">
                  <c:v>3.2937031250016</c:v>
                </c:pt>
                <c:pt idx="20839">
                  <c:v>3.29300375</c:v>
                </c:pt>
                <c:pt idx="20840">
                  <c:v>3.2925356250016002</c:v>
                </c:pt>
                <c:pt idx="20841">
                  <c:v>3.2919762499999998</c:v>
                </c:pt>
                <c:pt idx="20842">
                  <c:v>3.2913728124991999</c:v>
                </c:pt>
                <c:pt idx="20843">
                  <c:v>3.2906809375007997</c:v>
                </c:pt>
                <c:pt idx="20844">
                  <c:v>3.2898912500000002</c:v>
                </c:pt>
                <c:pt idx="20845">
                  <c:v>3.2891768750016004</c:v>
                </c:pt>
                <c:pt idx="20846">
                  <c:v>3.2884134375007998</c:v>
                </c:pt>
                <c:pt idx="20847">
                  <c:v>3.2877346875007998</c:v>
                </c:pt>
                <c:pt idx="20848">
                  <c:v>3.2870909375007997</c:v>
                </c:pt>
                <c:pt idx="20849">
                  <c:v>3.2866290624992001</c:v>
                </c:pt>
                <c:pt idx="20850">
                  <c:v>3.2862518750016001</c:v>
                </c:pt>
                <c:pt idx="20851">
                  <c:v>3.2859006250016001</c:v>
                </c:pt>
                <c:pt idx="20852">
                  <c:v>3.2854631250016002</c:v>
                </c:pt>
                <c:pt idx="20853">
                  <c:v>3.2858440624992</c:v>
                </c:pt>
                <c:pt idx="20854">
                  <c:v>3.2862753124992001</c:v>
                </c:pt>
                <c:pt idx="20855">
                  <c:v>3.2866553124992</c:v>
                </c:pt>
                <c:pt idx="20856">
                  <c:v>3.2869968750016003</c:v>
                </c:pt>
                <c:pt idx="20857">
                  <c:v>3.2874837499999998</c:v>
                </c:pt>
                <c:pt idx="20858">
                  <c:v>3.2878531250016003</c:v>
                </c:pt>
                <c:pt idx="20859">
                  <c:v>3.2883206250016004</c:v>
                </c:pt>
                <c:pt idx="20860">
                  <c:v>3.2887184375007998</c:v>
                </c:pt>
                <c:pt idx="20861">
                  <c:v>3.2891312500000001</c:v>
                </c:pt>
                <c:pt idx="20862">
                  <c:v>3.2895425</c:v>
                </c:pt>
                <c:pt idx="20863">
                  <c:v>3.2900612499999999</c:v>
                </c:pt>
                <c:pt idx="20864">
                  <c:v>3.2905759375007997</c:v>
                </c:pt>
                <c:pt idx="20865">
                  <c:v>3.2911103124992001</c:v>
                </c:pt>
                <c:pt idx="20866">
                  <c:v>3.2916159375007998</c:v>
                </c:pt>
                <c:pt idx="20867">
                  <c:v>3.2921840624992003</c:v>
                </c:pt>
                <c:pt idx="20868">
                  <c:v>3.2926406250016003</c:v>
                </c:pt>
                <c:pt idx="20869">
                  <c:v>3.2931071875007998</c:v>
                </c:pt>
                <c:pt idx="20870">
                  <c:v>3.2935731250016</c:v>
                </c:pt>
                <c:pt idx="20871">
                  <c:v>3.2940834375007997</c:v>
                </c:pt>
                <c:pt idx="20872">
                  <c:v>3.2944296875007999</c:v>
                </c:pt>
                <c:pt idx="20873">
                  <c:v>3.2947634375007997</c:v>
                </c:pt>
                <c:pt idx="20874">
                  <c:v>3.29439875</c:v>
                </c:pt>
                <c:pt idx="20875">
                  <c:v>3.2936546875007999</c:v>
                </c:pt>
                <c:pt idx="20876">
                  <c:v>3.2931603124992002</c:v>
                </c:pt>
                <c:pt idx="20877">
                  <c:v>3.2926153124991999</c:v>
                </c:pt>
                <c:pt idx="20878">
                  <c:v>3.2920390624992</c:v>
                </c:pt>
                <c:pt idx="20879">
                  <c:v>3.2914668750016003</c:v>
                </c:pt>
                <c:pt idx="20880">
                  <c:v>3.2909046875007997</c:v>
                </c:pt>
                <c:pt idx="20881">
                  <c:v>3.2903528124992003</c:v>
                </c:pt>
                <c:pt idx="20882">
                  <c:v>3.2897446875008001</c:v>
                </c:pt>
                <c:pt idx="20883">
                  <c:v>3.2892778124992001</c:v>
                </c:pt>
                <c:pt idx="20884">
                  <c:v>3.2888334375007999</c:v>
                </c:pt>
                <c:pt idx="20885">
                  <c:v>3.2883718750016002</c:v>
                </c:pt>
                <c:pt idx="20886">
                  <c:v>3.2880321875008001</c:v>
                </c:pt>
                <c:pt idx="20887">
                  <c:v>3.2884053124992003</c:v>
                </c:pt>
                <c:pt idx="20888">
                  <c:v>3.2887793750016003</c:v>
                </c:pt>
                <c:pt idx="20889">
                  <c:v>3.2892181250016002</c:v>
                </c:pt>
                <c:pt idx="20890">
                  <c:v>3.2895615624992001</c:v>
                </c:pt>
                <c:pt idx="20891">
                  <c:v>3.2900900000000002</c:v>
                </c:pt>
                <c:pt idx="20892">
                  <c:v>3.2905721875007998</c:v>
                </c:pt>
                <c:pt idx="20893">
                  <c:v>3.2909181250016002</c:v>
                </c:pt>
                <c:pt idx="20894">
                  <c:v>3.2912809375008001</c:v>
                </c:pt>
                <c:pt idx="20895">
                  <c:v>3.2916446875008001</c:v>
                </c:pt>
                <c:pt idx="20896">
                  <c:v>3.2918009375007999</c:v>
                </c:pt>
                <c:pt idx="20897">
                  <c:v>3.2913825000000001</c:v>
                </c:pt>
                <c:pt idx="20898">
                  <c:v>3.2910056250016</c:v>
                </c:pt>
                <c:pt idx="20899">
                  <c:v>3.2906284375007999</c:v>
                </c:pt>
                <c:pt idx="20900">
                  <c:v>3.2901459375008</c:v>
                </c:pt>
                <c:pt idx="20901">
                  <c:v>3.2895387500000002</c:v>
                </c:pt>
                <c:pt idx="20902">
                  <c:v>3.2889109375008001</c:v>
                </c:pt>
                <c:pt idx="20903">
                  <c:v>3.2883537500000002</c:v>
                </c:pt>
                <c:pt idx="20904">
                  <c:v>3.2877609375007997</c:v>
                </c:pt>
                <c:pt idx="20905">
                  <c:v>3.287255</c:v>
                </c:pt>
                <c:pt idx="20906">
                  <c:v>3.28677375</c:v>
                </c:pt>
                <c:pt idx="20907">
                  <c:v>3.2863387500000001</c:v>
                </c:pt>
                <c:pt idx="20908">
                  <c:v>3.2859746875007998</c:v>
                </c:pt>
                <c:pt idx="20909">
                  <c:v>3.2864028124992002</c:v>
                </c:pt>
                <c:pt idx="20910">
                  <c:v>3.2867625</c:v>
                </c:pt>
                <c:pt idx="20911">
                  <c:v>3.2872659375007998</c:v>
                </c:pt>
                <c:pt idx="20912">
                  <c:v>3.2876612500000002</c:v>
                </c:pt>
                <c:pt idx="20913">
                  <c:v>3.2880240624992001</c:v>
                </c:pt>
                <c:pt idx="20914">
                  <c:v>3.2885906250016004</c:v>
                </c:pt>
                <c:pt idx="20915">
                  <c:v>3.2891384375007999</c:v>
                </c:pt>
                <c:pt idx="20916">
                  <c:v>3.2896153124992003</c:v>
                </c:pt>
                <c:pt idx="20917">
                  <c:v>3.2900996875008</c:v>
                </c:pt>
                <c:pt idx="20918">
                  <c:v>3.2906149999999998</c:v>
                </c:pt>
                <c:pt idx="20919">
                  <c:v>3.2911575000000002</c:v>
                </c:pt>
                <c:pt idx="20920">
                  <c:v>3.2916456250016002</c:v>
                </c:pt>
                <c:pt idx="20921">
                  <c:v>3.2921228124991999</c:v>
                </c:pt>
                <c:pt idx="20922">
                  <c:v>3.2926059375008001</c:v>
                </c:pt>
                <c:pt idx="20923">
                  <c:v>3.29308625</c:v>
                </c:pt>
                <c:pt idx="20924">
                  <c:v>3.2935043750016</c:v>
                </c:pt>
                <c:pt idx="20925">
                  <c:v>3.2939478124992001</c:v>
                </c:pt>
                <c:pt idx="20926">
                  <c:v>3.2944028124992002</c:v>
                </c:pt>
                <c:pt idx="20927">
                  <c:v>3.2948143750016001</c:v>
                </c:pt>
                <c:pt idx="20928">
                  <c:v>3.2949828124992</c:v>
                </c:pt>
                <c:pt idx="20929">
                  <c:v>3.2945924999999998</c:v>
                </c:pt>
                <c:pt idx="20930">
                  <c:v>3.2941865624991999</c:v>
                </c:pt>
                <c:pt idx="20931">
                  <c:v>3.2938340624992</c:v>
                </c:pt>
                <c:pt idx="20932">
                  <c:v>3.2935053124992</c:v>
                </c:pt>
                <c:pt idx="20933">
                  <c:v>3.2928587500000002</c:v>
                </c:pt>
                <c:pt idx="20934">
                  <c:v>3.2925212500000001</c:v>
                </c:pt>
                <c:pt idx="20935">
                  <c:v>3.2921881250016001</c:v>
                </c:pt>
                <c:pt idx="20936">
                  <c:v>3.2916093750016002</c:v>
                </c:pt>
                <c:pt idx="20937">
                  <c:v>3.2911865624992003</c:v>
                </c:pt>
                <c:pt idx="20938">
                  <c:v>3.2915371875007997</c:v>
                </c:pt>
                <c:pt idx="20939">
                  <c:v>3.2911971875007997</c:v>
                </c:pt>
                <c:pt idx="20940">
                  <c:v>3.2906903124992</c:v>
                </c:pt>
                <c:pt idx="20941">
                  <c:v>3.2903703124992001</c:v>
                </c:pt>
                <c:pt idx="20942">
                  <c:v>3.2899684375008</c:v>
                </c:pt>
                <c:pt idx="20943">
                  <c:v>3.2895959375007999</c:v>
                </c:pt>
                <c:pt idx="20944">
                  <c:v>3.2896643750016001</c:v>
                </c:pt>
                <c:pt idx="20945">
                  <c:v>3.2901787499999999</c:v>
                </c:pt>
                <c:pt idx="20946">
                  <c:v>3.2905156250016003</c:v>
                </c:pt>
                <c:pt idx="20947">
                  <c:v>3.2909918750016001</c:v>
                </c:pt>
                <c:pt idx="20948">
                  <c:v>3.2913821875007998</c:v>
                </c:pt>
                <c:pt idx="20949">
                  <c:v>3.2918809375008</c:v>
                </c:pt>
                <c:pt idx="20950">
                  <c:v>3.2923</c:v>
                </c:pt>
                <c:pt idx="20951">
                  <c:v>3.2926878124992003</c:v>
                </c:pt>
                <c:pt idx="20952">
                  <c:v>3.2930665624992002</c:v>
                </c:pt>
                <c:pt idx="20953">
                  <c:v>3.2934584375007998</c:v>
                </c:pt>
                <c:pt idx="20954">
                  <c:v>3.2939150000000001</c:v>
                </c:pt>
                <c:pt idx="20955">
                  <c:v>3.2943115624992001</c:v>
                </c:pt>
                <c:pt idx="20956">
                  <c:v>3.2936862499999999</c:v>
                </c:pt>
                <c:pt idx="20957">
                  <c:v>3.2933387500000002</c:v>
                </c:pt>
                <c:pt idx="20958">
                  <c:v>3.2929165624992001</c:v>
                </c:pt>
                <c:pt idx="20959">
                  <c:v>3.2925259375008</c:v>
                </c:pt>
                <c:pt idx="20960">
                  <c:v>3.2921234375007997</c:v>
                </c:pt>
                <c:pt idx="20961">
                  <c:v>3.2916762500000001</c:v>
                </c:pt>
                <c:pt idx="20962">
                  <c:v>3.2911503124992003</c:v>
                </c:pt>
                <c:pt idx="20963">
                  <c:v>3.2908128124992002</c:v>
                </c:pt>
                <c:pt idx="20964">
                  <c:v>3.2904368750016002</c:v>
                </c:pt>
                <c:pt idx="20965">
                  <c:v>3.2900915624992</c:v>
                </c:pt>
                <c:pt idx="20966">
                  <c:v>3.2897418750016003</c:v>
                </c:pt>
                <c:pt idx="20967">
                  <c:v>3.2891321875007997</c:v>
                </c:pt>
                <c:pt idx="20968">
                  <c:v>3.2887721875008</c:v>
                </c:pt>
                <c:pt idx="20969">
                  <c:v>3.2882349999999998</c:v>
                </c:pt>
                <c:pt idx="20970">
                  <c:v>3.2878349999999998</c:v>
                </c:pt>
                <c:pt idx="20971">
                  <c:v>3.2881946875007997</c:v>
                </c:pt>
                <c:pt idx="20972">
                  <c:v>3.2885390624992001</c:v>
                </c:pt>
                <c:pt idx="20973">
                  <c:v>3.2887421875007998</c:v>
                </c:pt>
                <c:pt idx="20974">
                  <c:v>3.2889056250016</c:v>
                </c:pt>
                <c:pt idx="20975">
                  <c:v>3.2885181250016</c:v>
                </c:pt>
                <c:pt idx="20976">
                  <c:v>3.2881740624992002</c:v>
                </c:pt>
                <c:pt idx="20977">
                  <c:v>3.2877909375007999</c:v>
                </c:pt>
                <c:pt idx="20978">
                  <c:v>3.2874012499999998</c:v>
                </c:pt>
                <c:pt idx="20979">
                  <c:v>3.2869953124992</c:v>
                </c:pt>
                <c:pt idx="20980">
                  <c:v>3.2871621875007997</c:v>
                </c:pt>
                <c:pt idx="20981">
                  <c:v>3.2876228124992002</c:v>
                </c:pt>
                <c:pt idx="20982">
                  <c:v>3.2880665624992003</c:v>
                </c:pt>
                <c:pt idx="20983">
                  <c:v>3.2883968750016002</c:v>
                </c:pt>
                <c:pt idx="20984">
                  <c:v>3.2887196875007998</c:v>
                </c:pt>
                <c:pt idx="20985">
                  <c:v>3.2891606250016001</c:v>
                </c:pt>
                <c:pt idx="20986">
                  <c:v>3.2896459375007998</c:v>
                </c:pt>
                <c:pt idx="20987">
                  <c:v>3.2901321875008001</c:v>
                </c:pt>
                <c:pt idx="20988">
                  <c:v>3.2905037500000001</c:v>
                </c:pt>
                <c:pt idx="20989">
                  <c:v>3.2909515624992003</c:v>
                </c:pt>
                <c:pt idx="20990">
                  <c:v>3.2913165624992002</c:v>
                </c:pt>
                <c:pt idx="20991">
                  <c:v>3.2917687500000001</c:v>
                </c:pt>
                <c:pt idx="20992">
                  <c:v>3.2921021875008001</c:v>
                </c:pt>
                <c:pt idx="20993">
                  <c:v>3.2924753124991999</c:v>
                </c:pt>
                <c:pt idx="20994">
                  <c:v>3.2928646875008001</c:v>
                </c:pt>
                <c:pt idx="20995">
                  <c:v>3.2925778124992</c:v>
                </c:pt>
                <c:pt idx="20996">
                  <c:v>3.29210125</c:v>
                </c:pt>
                <c:pt idx="20997">
                  <c:v>3.2917034375008001</c:v>
                </c:pt>
                <c:pt idx="20998">
                  <c:v>3.2913206250016001</c:v>
                </c:pt>
                <c:pt idx="20999">
                  <c:v>3.2909625</c:v>
                </c:pt>
                <c:pt idx="21000">
                  <c:v>3.2913403124992002</c:v>
                </c:pt>
                <c:pt idx="21001">
                  <c:v>3.2916921875008001</c:v>
                </c:pt>
                <c:pt idx="21002">
                  <c:v>3.2920559375008001</c:v>
                </c:pt>
                <c:pt idx="21003">
                  <c:v>3.2915896875007999</c:v>
                </c:pt>
                <c:pt idx="21004">
                  <c:v>3.2911074999999999</c:v>
                </c:pt>
                <c:pt idx="21005">
                  <c:v>3.2906184375007999</c:v>
                </c:pt>
                <c:pt idx="21006">
                  <c:v>3.2901715624992001</c:v>
                </c:pt>
                <c:pt idx="21007">
                  <c:v>3.2897765624991999</c:v>
                </c:pt>
                <c:pt idx="21008">
                  <c:v>3.2893543750016003</c:v>
                </c:pt>
                <c:pt idx="21009">
                  <c:v>3.2888456250016</c:v>
                </c:pt>
                <c:pt idx="21010">
                  <c:v>3.2883840624992002</c:v>
                </c:pt>
                <c:pt idx="21011">
                  <c:v>3.2878146875007999</c:v>
                </c:pt>
                <c:pt idx="21012">
                  <c:v>3.2874599999999998</c:v>
                </c:pt>
                <c:pt idx="21013">
                  <c:v>3.2870896875007998</c:v>
                </c:pt>
                <c:pt idx="21014">
                  <c:v>3.2865434375008</c:v>
                </c:pt>
                <c:pt idx="21015">
                  <c:v>3.28611875</c:v>
                </c:pt>
                <c:pt idx="21016">
                  <c:v>3.2864443750016004</c:v>
                </c:pt>
                <c:pt idx="21017">
                  <c:v>3.2868412500000002</c:v>
                </c:pt>
                <c:pt idx="21018">
                  <c:v>3.2872378124992001</c:v>
                </c:pt>
                <c:pt idx="21019">
                  <c:v>3.2875787500000002</c:v>
                </c:pt>
                <c:pt idx="21020">
                  <c:v>3.2880293750016003</c:v>
                </c:pt>
                <c:pt idx="21021">
                  <c:v>3.2883693750016003</c:v>
                </c:pt>
                <c:pt idx="21022">
                  <c:v>3.2887556250016003</c:v>
                </c:pt>
                <c:pt idx="21023">
                  <c:v>3.2890925000000002</c:v>
                </c:pt>
                <c:pt idx="21024">
                  <c:v>3.2894825000000001</c:v>
                </c:pt>
                <c:pt idx="21025">
                  <c:v>3.2898556250016</c:v>
                </c:pt>
                <c:pt idx="21026">
                  <c:v>3.2903318750016002</c:v>
                </c:pt>
                <c:pt idx="21027">
                  <c:v>3.2907653124992002</c:v>
                </c:pt>
                <c:pt idx="21028">
                  <c:v>3.2912403124992</c:v>
                </c:pt>
                <c:pt idx="21029">
                  <c:v>3.2916896875007997</c:v>
                </c:pt>
                <c:pt idx="21030">
                  <c:v>3.2921271875008</c:v>
                </c:pt>
                <c:pt idx="21031">
                  <c:v>3.2925943750016002</c:v>
                </c:pt>
                <c:pt idx="21032">
                  <c:v>3.2930118750016</c:v>
                </c:pt>
                <c:pt idx="21033">
                  <c:v>3.2933578124992002</c:v>
                </c:pt>
                <c:pt idx="21034">
                  <c:v>3.2937859375007998</c:v>
                </c:pt>
                <c:pt idx="21035">
                  <c:v>3.2941609375007999</c:v>
                </c:pt>
                <c:pt idx="21036">
                  <c:v>3.2945865624991999</c:v>
                </c:pt>
                <c:pt idx="21037">
                  <c:v>3.2939237499999998</c:v>
                </c:pt>
                <c:pt idx="21038">
                  <c:v>3.2933868750016</c:v>
                </c:pt>
                <c:pt idx="21039">
                  <c:v>3.2927871875007999</c:v>
                </c:pt>
                <c:pt idx="21040">
                  <c:v>3.2920996875007997</c:v>
                </c:pt>
                <c:pt idx="21041">
                  <c:v>3.2913434375007999</c:v>
                </c:pt>
                <c:pt idx="21042">
                  <c:v>3.2905021875007998</c:v>
                </c:pt>
                <c:pt idx="21043">
                  <c:v>3.2897190624992003</c:v>
                </c:pt>
                <c:pt idx="21044">
                  <c:v>3.2889393750016001</c:v>
                </c:pt>
                <c:pt idx="21045">
                  <c:v>3.2881859375008</c:v>
                </c:pt>
                <c:pt idx="21046">
                  <c:v>3.2873840624991999</c:v>
                </c:pt>
                <c:pt idx="21047">
                  <c:v>3.2866456250016003</c:v>
                </c:pt>
                <c:pt idx="21048">
                  <c:v>3.2860334375007998</c:v>
                </c:pt>
                <c:pt idx="21049">
                  <c:v>3.2854393750016002</c:v>
                </c:pt>
                <c:pt idx="21050">
                  <c:v>3.2848787499999998</c:v>
                </c:pt>
                <c:pt idx="21051">
                  <c:v>3.2844246875007999</c:v>
                </c:pt>
                <c:pt idx="21052">
                  <c:v>3.2840334375008</c:v>
                </c:pt>
                <c:pt idx="21053">
                  <c:v>3.2836809375008</c:v>
                </c:pt>
                <c:pt idx="21054">
                  <c:v>3.2830953124992002</c:v>
                </c:pt>
                <c:pt idx="21055">
                  <c:v>3.2834868750016</c:v>
                </c:pt>
                <c:pt idx="21056">
                  <c:v>3.2839659375007999</c:v>
                </c:pt>
                <c:pt idx="21057">
                  <c:v>3.2844099999999998</c:v>
                </c:pt>
                <c:pt idx="21058">
                  <c:v>3.2847971875008</c:v>
                </c:pt>
                <c:pt idx="21059">
                  <c:v>3.2852584375007998</c:v>
                </c:pt>
                <c:pt idx="21060">
                  <c:v>3.2857334375008</c:v>
                </c:pt>
                <c:pt idx="21061">
                  <c:v>3.2861103124992002</c:v>
                </c:pt>
                <c:pt idx="21062">
                  <c:v>3.2866518750016001</c:v>
                </c:pt>
                <c:pt idx="21063">
                  <c:v>3.2871884375008</c:v>
                </c:pt>
                <c:pt idx="21064">
                  <c:v>3.2876996875007998</c:v>
                </c:pt>
                <c:pt idx="21065">
                  <c:v>3.2881643750016001</c:v>
                </c:pt>
                <c:pt idx="21066">
                  <c:v>3.2886728124992</c:v>
                </c:pt>
                <c:pt idx="21067">
                  <c:v>3.2891359375008</c:v>
                </c:pt>
                <c:pt idx="21068">
                  <c:v>3.2896453124992</c:v>
                </c:pt>
                <c:pt idx="21069">
                  <c:v>3.2900456250016004</c:v>
                </c:pt>
                <c:pt idx="21070">
                  <c:v>3.2903884375007997</c:v>
                </c:pt>
                <c:pt idx="21071">
                  <c:v>3.2907740624991999</c:v>
                </c:pt>
                <c:pt idx="21072">
                  <c:v>3.2911343750016</c:v>
                </c:pt>
                <c:pt idx="21073">
                  <c:v>3.2916340624992002</c:v>
                </c:pt>
                <c:pt idx="21074">
                  <c:v>3.2919946875007997</c:v>
                </c:pt>
                <c:pt idx="21075">
                  <c:v>3.2915350000000001</c:v>
                </c:pt>
                <c:pt idx="21076">
                  <c:v>3.2910721875008</c:v>
                </c:pt>
                <c:pt idx="21077">
                  <c:v>3.2906821875008001</c:v>
                </c:pt>
                <c:pt idx="21078">
                  <c:v>3.2901993750016003</c:v>
                </c:pt>
                <c:pt idx="21079">
                  <c:v>3.289615</c:v>
                </c:pt>
                <c:pt idx="21080">
                  <c:v>3.2890756250016002</c:v>
                </c:pt>
                <c:pt idx="21081">
                  <c:v>3.288535</c:v>
                </c:pt>
                <c:pt idx="21082">
                  <c:v>3.2880693750016001</c:v>
                </c:pt>
                <c:pt idx="21083">
                  <c:v>3.2876212499999999</c:v>
                </c:pt>
                <c:pt idx="21084">
                  <c:v>3.2871871875008001</c:v>
                </c:pt>
                <c:pt idx="21085">
                  <c:v>3.2867806250016001</c:v>
                </c:pt>
                <c:pt idx="21086">
                  <c:v>3.2863906250016002</c:v>
                </c:pt>
                <c:pt idx="21087">
                  <c:v>3.2868134375008</c:v>
                </c:pt>
                <c:pt idx="21088">
                  <c:v>3.2872525000000001</c:v>
                </c:pt>
                <c:pt idx="21089">
                  <c:v>3.2876578124992002</c:v>
                </c:pt>
                <c:pt idx="21090">
                  <c:v>3.2879996875008</c:v>
                </c:pt>
                <c:pt idx="21091">
                  <c:v>3.2882924999999998</c:v>
                </c:pt>
                <c:pt idx="21092">
                  <c:v>3.2886696875007999</c:v>
                </c:pt>
                <c:pt idx="21093">
                  <c:v>3.2889940624992002</c:v>
                </c:pt>
                <c:pt idx="21094">
                  <c:v>3.2886053124992003</c:v>
                </c:pt>
                <c:pt idx="21095">
                  <c:v>3.2881359375007997</c:v>
                </c:pt>
                <c:pt idx="21096">
                  <c:v>3.2876968750016</c:v>
                </c:pt>
                <c:pt idx="21097">
                  <c:v>3.2872365624992002</c:v>
                </c:pt>
                <c:pt idx="21098">
                  <c:v>3.2867259375007998</c:v>
                </c:pt>
                <c:pt idx="21099">
                  <c:v>3.2863740624991999</c:v>
                </c:pt>
                <c:pt idx="21100">
                  <c:v>3.2859940624992001</c:v>
                </c:pt>
                <c:pt idx="21101">
                  <c:v>3.2862540624992</c:v>
                </c:pt>
                <c:pt idx="21102">
                  <c:v>3.2861478124992001</c:v>
                </c:pt>
                <c:pt idx="21103">
                  <c:v>3.2865140624992</c:v>
                </c:pt>
                <c:pt idx="21104">
                  <c:v>3.2861046875007998</c:v>
                </c:pt>
                <c:pt idx="21105">
                  <c:v>3.28574375</c:v>
                </c:pt>
                <c:pt idx="21106">
                  <c:v>3.2854009375007998</c:v>
                </c:pt>
                <c:pt idx="21107">
                  <c:v>3.2857278124992</c:v>
                </c:pt>
                <c:pt idx="21108">
                  <c:v>3.2861175</c:v>
                </c:pt>
                <c:pt idx="21109">
                  <c:v>3.2864690624991999</c:v>
                </c:pt>
                <c:pt idx="21110">
                  <c:v>3.2868650000000001</c:v>
                </c:pt>
                <c:pt idx="21111">
                  <c:v>3.2872646875007998</c:v>
                </c:pt>
                <c:pt idx="21112">
                  <c:v>3.2876853124992</c:v>
                </c:pt>
                <c:pt idx="21113">
                  <c:v>3.2880471875007999</c:v>
                </c:pt>
                <c:pt idx="21114">
                  <c:v>3.2884543750016002</c:v>
                </c:pt>
                <c:pt idx="21115">
                  <c:v>3.2887775000000001</c:v>
                </c:pt>
                <c:pt idx="21116">
                  <c:v>3.2892796875007999</c:v>
                </c:pt>
                <c:pt idx="21117">
                  <c:v>3.2896243750016003</c:v>
                </c:pt>
                <c:pt idx="21118">
                  <c:v>3.2900746875008</c:v>
                </c:pt>
                <c:pt idx="21119">
                  <c:v>3.2904512499999998</c:v>
                </c:pt>
                <c:pt idx="21120">
                  <c:v>3.2899493750016</c:v>
                </c:pt>
                <c:pt idx="21121">
                  <c:v>3.2895793750016002</c:v>
                </c:pt>
                <c:pt idx="21122">
                  <c:v>3.2891362499999999</c:v>
                </c:pt>
                <c:pt idx="21123">
                  <c:v>3.2886959375007998</c:v>
                </c:pt>
                <c:pt idx="21124">
                  <c:v>3.2882343750016001</c:v>
                </c:pt>
                <c:pt idx="21125">
                  <c:v>3.287795</c:v>
                </c:pt>
                <c:pt idx="21126">
                  <c:v>3.2872750000000002</c:v>
                </c:pt>
                <c:pt idx="21127">
                  <c:v>3.2869090624992001</c:v>
                </c:pt>
                <c:pt idx="21128">
                  <c:v>3.2863531250016003</c:v>
                </c:pt>
                <c:pt idx="21129">
                  <c:v>3.2865631250016003</c:v>
                </c:pt>
                <c:pt idx="21130">
                  <c:v>3.2870471875008</c:v>
                </c:pt>
                <c:pt idx="21131">
                  <c:v>3.2874106250016002</c:v>
                </c:pt>
                <c:pt idx="21132">
                  <c:v>3.2877475</c:v>
                </c:pt>
                <c:pt idx="21133">
                  <c:v>3.2882384375007998</c:v>
                </c:pt>
                <c:pt idx="21134">
                  <c:v>3.2886340624992001</c:v>
                </c:pt>
                <c:pt idx="21135">
                  <c:v>3.2890156250016003</c:v>
                </c:pt>
                <c:pt idx="21136">
                  <c:v>3.2894543750016001</c:v>
                </c:pt>
                <c:pt idx="21137">
                  <c:v>3.2898631250016002</c:v>
                </c:pt>
                <c:pt idx="21138">
                  <c:v>3.2901940624992001</c:v>
                </c:pt>
                <c:pt idx="21139">
                  <c:v>3.2897181250016003</c:v>
                </c:pt>
                <c:pt idx="21140">
                  <c:v>3.2893196875007997</c:v>
                </c:pt>
                <c:pt idx="21141">
                  <c:v>3.2889221875007997</c:v>
                </c:pt>
                <c:pt idx="21142">
                  <c:v>3.2884803124992001</c:v>
                </c:pt>
                <c:pt idx="21143">
                  <c:v>3.2881399999999998</c:v>
                </c:pt>
                <c:pt idx="21144">
                  <c:v>3.2877987499999999</c:v>
                </c:pt>
                <c:pt idx="21145">
                  <c:v>3.2874015624992001</c:v>
                </c:pt>
                <c:pt idx="21146">
                  <c:v>3.2870306250016004</c:v>
                </c:pt>
                <c:pt idx="21147">
                  <c:v>3.2870240624992002</c:v>
                </c:pt>
                <c:pt idx="21148">
                  <c:v>3.2866506250016001</c:v>
                </c:pt>
                <c:pt idx="21149">
                  <c:v>3.2859306250016003</c:v>
                </c:pt>
                <c:pt idx="21150">
                  <c:v>3.2855124999999998</c:v>
                </c:pt>
                <c:pt idx="21151">
                  <c:v>3.2850571875007999</c:v>
                </c:pt>
                <c:pt idx="21152">
                  <c:v>3.2846021875007998</c:v>
                </c:pt>
                <c:pt idx="21153">
                  <c:v>3.2840746875007998</c:v>
                </c:pt>
                <c:pt idx="21154">
                  <c:v>3.2835103124992</c:v>
                </c:pt>
                <c:pt idx="21155">
                  <c:v>3.2830843750016001</c:v>
                </c:pt>
                <c:pt idx="21156">
                  <c:v>3.2824759375007999</c:v>
                </c:pt>
                <c:pt idx="21157">
                  <c:v>3.2820550000000002</c:v>
                </c:pt>
                <c:pt idx="21158">
                  <c:v>3.2817134375007999</c:v>
                </c:pt>
                <c:pt idx="21159">
                  <c:v>3.2820968750016002</c:v>
                </c:pt>
                <c:pt idx="21160">
                  <c:v>3.2824756250016001</c:v>
                </c:pt>
                <c:pt idx="21161">
                  <c:v>3.2829343750016</c:v>
                </c:pt>
                <c:pt idx="21162">
                  <c:v>3.2834024999999998</c:v>
                </c:pt>
                <c:pt idx="21163">
                  <c:v>3.2838150000000002</c:v>
                </c:pt>
                <c:pt idx="21164">
                  <c:v>3.2843149999999999</c:v>
                </c:pt>
                <c:pt idx="21165">
                  <c:v>3.2847925</c:v>
                </c:pt>
                <c:pt idx="21166">
                  <c:v>3.2853034375007999</c:v>
                </c:pt>
                <c:pt idx="21167">
                  <c:v>3.2858303124992001</c:v>
                </c:pt>
                <c:pt idx="21168">
                  <c:v>3.2863324999999999</c:v>
                </c:pt>
                <c:pt idx="21169">
                  <c:v>3.2868300000000001</c:v>
                </c:pt>
                <c:pt idx="21170">
                  <c:v>3.2873303124992002</c:v>
                </c:pt>
                <c:pt idx="21171">
                  <c:v>3.2878178124991999</c:v>
                </c:pt>
                <c:pt idx="21172">
                  <c:v>3.2882662499999999</c:v>
                </c:pt>
                <c:pt idx="21173">
                  <c:v>3.2887599999999999</c:v>
                </c:pt>
                <c:pt idx="21174">
                  <c:v>3.2891900000000001</c:v>
                </c:pt>
                <c:pt idx="21175">
                  <c:v>3.2896184375008</c:v>
                </c:pt>
                <c:pt idx="21176">
                  <c:v>3.2899400000000001</c:v>
                </c:pt>
                <c:pt idx="21177">
                  <c:v>3.2904206250016004</c:v>
                </c:pt>
                <c:pt idx="21178">
                  <c:v>3.2907721875007998</c:v>
                </c:pt>
                <c:pt idx="21179">
                  <c:v>3.2911112500000002</c:v>
                </c:pt>
                <c:pt idx="21180">
                  <c:v>3.2914337499999999</c:v>
                </c:pt>
                <c:pt idx="21181">
                  <c:v>3.2918718750016001</c:v>
                </c:pt>
                <c:pt idx="21182">
                  <c:v>3.2923031250016002</c:v>
                </c:pt>
                <c:pt idx="21183">
                  <c:v>3.2926396875007997</c:v>
                </c:pt>
                <c:pt idx="21184">
                  <c:v>3.2924859375007998</c:v>
                </c:pt>
                <c:pt idx="21185">
                  <c:v>3.2920396875007998</c:v>
                </c:pt>
                <c:pt idx="21186">
                  <c:v>3.2915284375008</c:v>
                </c:pt>
                <c:pt idx="21187">
                  <c:v>3.29114</c:v>
                </c:pt>
                <c:pt idx="21188">
                  <c:v>3.2907962500000001</c:v>
                </c:pt>
                <c:pt idx="21189">
                  <c:v>3.2903806250016001</c:v>
                </c:pt>
                <c:pt idx="21190">
                  <c:v>3.2900106250016004</c:v>
                </c:pt>
                <c:pt idx="21191">
                  <c:v>3.2895734375007999</c:v>
                </c:pt>
                <c:pt idx="21192">
                  <c:v>3.2889559375007997</c:v>
                </c:pt>
                <c:pt idx="21193">
                  <c:v>3.2883203124992</c:v>
                </c:pt>
                <c:pt idx="21194">
                  <c:v>3.2876390624992</c:v>
                </c:pt>
                <c:pt idx="21195">
                  <c:v>3.2869546875008</c:v>
                </c:pt>
                <c:pt idx="21196">
                  <c:v>3.2862140624992002</c:v>
                </c:pt>
                <c:pt idx="21197">
                  <c:v>3.2855512500000001</c:v>
                </c:pt>
                <c:pt idx="21198">
                  <c:v>3.2848299999999999</c:v>
                </c:pt>
                <c:pt idx="21199">
                  <c:v>3.2841200000000002</c:v>
                </c:pt>
                <c:pt idx="21200">
                  <c:v>3.2834315624992003</c:v>
                </c:pt>
                <c:pt idx="21201">
                  <c:v>3.2828265624992001</c:v>
                </c:pt>
                <c:pt idx="21202">
                  <c:v>3.2823625000000001</c:v>
                </c:pt>
                <c:pt idx="21203">
                  <c:v>3.2819256250016</c:v>
                </c:pt>
                <c:pt idx="21204">
                  <c:v>3.2815178124991999</c:v>
                </c:pt>
                <c:pt idx="21205">
                  <c:v>3.2811631250016</c:v>
                </c:pt>
                <c:pt idx="21206">
                  <c:v>3.2808243750016004</c:v>
                </c:pt>
                <c:pt idx="21207">
                  <c:v>3.2802281250016003</c:v>
                </c:pt>
                <c:pt idx="21208">
                  <c:v>3.2798150000000001</c:v>
                </c:pt>
                <c:pt idx="21209">
                  <c:v>3.2794525000000001</c:v>
                </c:pt>
                <c:pt idx="21210">
                  <c:v>3.2797156250016002</c:v>
                </c:pt>
                <c:pt idx="21211">
                  <c:v>3.2800506250016004</c:v>
                </c:pt>
                <c:pt idx="21212">
                  <c:v>3.2805312500000001</c:v>
                </c:pt>
                <c:pt idx="21213">
                  <c:v>3.2809606250016001</c:v>
                </c:pt>
                <c:pt idx="21214">
                  <c:v>3.2813631250016</c:v>
                </c:pt>
                <c:pt idx="21215">
                  <c:v>3.2818231250016003</c:v>
                </c:pt>
                <c:pt idx="21216">
                  <c:v>3.2823006250016</c:v>
                </c:pt>
                <c:pt idx="21217">
                  <c:v>3.2827825000000002</c:v>
                </c:pt>
                <c:pt idx="21218">
                  <c:v>3.2833321875007999</c:v>
                </c:pt>
                <c:pt idx="21219">
                  <c:v>3.2838528124991999</c:v>
                </c:pt>
                <c:pt idx="21220">
                  <c:v>3.2843609375008</c:v>
                </c:pt>
                <c:pt idx="21221">
                  <c:v>3.2848818750016</c:v>
                </c:pt>
                <c:pt idx="21222">
                  <c:v>3.2854281250016002</c:v>
                </c:pt>
                <c:pt idx="21223">
                  <c:v>3.2859250000000002</c:v>
                </c:pt>
                <c:pt idx="21224">
                  <c:v>3.2862978124992002</c:v>
                </c:pt>
                <c:pt idx="21225">
                  <c:v>3.2866784375007998</c:v>
                </c:pt>
                <c:pt idx="21226">
                  <c:v>3.2861703124992001</c:v>
                </c:pt>
                <c:pt idx="21227">
                  <c:v>3.2858093750016</c:v>
                </c:pt>
                <c:pt idx="21228">
                  <c:v>3.2853759375007998</c:v>
                </c:pt>
                <c:pt idx="21229">
                  <c:v>3.2848956250016004</c:v>
                </c:pt>
                <c:pt idx="21230">
                  <c:v>3.2844346875007999</c:v>
                </c:pt>
                <c:pt idx="21231">
                  <c:v>3.2839106250016004</c:v>
                </c:pt>
                <c:pt idx="21232">
                  <c:v>3.2833081250016001</c:v>
                </c:pt>
                <c:pt idx="21233">
                  <c:v>3.2826828124992002</c:v>
                </c:pt>
                <c:pt idx="21234">
                  <c:v>3.2820406250016001</c:v>
                </c:pt>
                <c:pt idx="21235">
                  <c:v>3.2814884375008</c:v>
                </c:pt>
                <c:pt idx="21236">
                  <c:v>3.2810243750016004</c:v>
                </c:pt>
                <c:pt idx="21237">
                  <c:v>3.2806462500000002</c:v>
                </c:pt>
                <c:pt idx="21238">
                  <c:v>3.2803243750016002</c:v>
                </c:pt>
                <c:pt idx="21239">
                  <c:v>3.2797509375008</c:v>
                </c:pt>
                <c:pt idx="21240">
                  <c:v>3.2802215624992002</c:v>
                </c:pt>
                <c:pt idx="21241">
                  <c:v>3.2806693750016001</c:v>
                </c:pt>
                <c:pt idx="21242">
                  <c:v>3.2810265624992003</c:v>
                </c:pt>
                <c:pt idx="21243">
                  <c:v>3.2813650000000001</c:v>
                </c:pt>
                <c:pt idx="21244">
                  <c:v>3.2817400000000001</c:v>
                </c:pt>
                <c:pt idx="21245">
                  <c:v>3.2821843750016</c:v>
                </c:pt>
                <c:pt idx="21246">
                  <c:v>3.2826334375007997</c:v>
                </c:pt>
                <c:pt idx="21247">
                  <c:v>3.2829596875007998</c:v>
                </c:pt>
                <c:pt idx="21248">
                  <c:v>3.2833325000000002</c:v>
                </c:pt>
                <c:pt idx="21249">
                  <c:v>3.2837321875007999</c:v>
                </c:pt>
                <c:pt idx="21250">
                  <c:v>3.2841321875007998</c:v>
                </c:pt>
                <c:pt idx="21251">
                  <c:v>3.2845584375007997</c:v>
                </c:pt>
                <c:pt idx="21252">
                  <c:v>3.2849134375008</c:v>
                </c:pt>
                <c:pt idx="21253">
                  <c:v>3.2852874999999999</c:v>
                </c:pt>
                <c:pt idx="21254">
                  <c:v>3.2856446875007999</c:v>
                </c:pt>
                <c:pt idx="21255">
                  <c:v>3.2851750000000002</c:v>
                </c:pt>
                <c:pt idx="21256">
                  <c:v>3.2847050000000002</c:v>
                </c:pt>
                <c:pt idx="21257">
                  <c:v>3.2842965624992</c:v>
                </c:pt>
                <c:pt idx="21258">
                  <c:v>3.2838556250016002</c:v>
                </c:pt>
                <c:pt idx="21259">
                  <c:v>3.2833450000000002</c:v>
                </c:pt>
                <c:pt idx="21260">
                  <c:v>3.2828556250016003</c:v>
                </c:pt>
                <c:pt idx="21261">
                  <c:v>3.2824559375007998</c:v>
                </c:pt>
                <c:pt idx="21262">
                  <c:v>3.2820506250016002</c:v>
                </c:pt>
                <c:pt idx="21263">
                  <c:v>3.2816984375008</c:v>
                </c:pt>
                <c:pt idx="21264">
                  <c:v>3.2812984375008001</c:v>
                </c:pt>
                <c:pt idx="21265">
                  <c:v>3.2809593750016002</c:v>
                </c:pt>
                <c:pt idx="21266">
                  <c:v>3.2805287500000002</c:v>
                </c:pt>
                <c:pt idx="21267">
                  <c:v>3.2808528124992002</c:v>
                </c:pt>
                <c:pt idx="21268">
                  <c:v>3.2812490624991999</c:v>
                </c:pt>
                <c:pt idx="21269">
                  <c:v>3.2817118750016001</c:v>
                </c:pt>
                <c:pt idx="21270">
                  <c:v>3.28203625</c:v>
                </c:pt>
                <c:pt idx="21271">
                  <c:v>3.2824125</c:v>
                </c:pt>
                <c:pt idx="21272">
                  <c:v>3.2827846875007998</c:v>
                </c:pt>
                <c:pt idx="21273">
                  <c:v>3.2831184375008</c:v>
                </c:pt>
                <c:pt idx="21274">
                  <c:v>3.2835943750016003</c:v>
                </c:pt>
                <c:pt idx="21275">
                  <c:v>3.2839968750016002</c:v>
                </c:pt>
                <c:pt idx="21276">
                  <c:v>3.2843978124992002</c:v>
                </c:pt>
                <c:pt idx="21277">
                  <c:v>3.2848115624992</c:v>
                </c:pt>
                <c:pt idx="21278">
                  <c:v>3.2852112500000001</c:v>
                </c:pt>
                <c:pt idx="21279">
                  <c:v>3.2856978124992002</c:v>
                </c:pt>
                <c:pt idx="21280">
                  <c:v>3.2861215624992002</c:v>
                </c:pt>
                <c:pt idx="21281">
                  <c:v>3.2866384375008</c:v>
                </c:pt>
                <c:pt idx="21282">
                  <c:v>3.2871521875008001</c:v>
                </c:pt>
                <c:pt idx="21283">
                  <c:v>3.2876378124992001</c:v>
                </c:pt>
                <c:pt idx="21284">
                  <c:v>3.2880753124991999</c:v>
                </c:pt>
                <c:pt idx="21285">
                  <c:v>3.28853375</c:v>
                </c:pt>
                <c:pt idx="21286">
                  <c:v>3.2888937500000002</c:v>
                </c:pt>
                <c:pt idx="21287">
                  <c:v>3.2883840624992002</c:v>
                </c:pt>
                <c:pt idx="21288">
                  <c:v>3.2879406250016001</c:v>
                </c:pt>
                <c:pt idx="21289">
                  <c:v>3.2874031250016</c:v>
                </c:pt>
                <c:pt idx="21290">
                  <c:v>3.2867718750016004</c:v>
                </c:pt>
                <c:pt idx="21291">
                  <c:v>3.2860940624991999</c:v>
                </c:pt>
                <c:pt idx="21292">
                  <c:v>3.2853796875007997</c:v>
                </c:pt>
                <c:pt idx="21293">
                  <c:v>3.2847065624992</c:v>
                </c:pt>
                <c:pt idx="21294">
                  <c:v>3.2840509375007998</c:v>
                </c:pt>
                <c:pt idx="21295">
                  <c:v>3.2834412500000001</c:v>
                </c:pt>
                <c:pt idx="21296">
                  <c:v>3.2829665624992002</c:v>
                </c:pt>
                <c:pt idx="21297">
                  <c:v>3.2825025000000001</c:v>
                </c:pt>
                <c:pt idx="21298">
                  <c:v>3.2821799999999999</c:v>
                </c:pt>
                <c:pt idx="21299">
                  <c:v>3.2817531250016003</c:v>
                </c:pt>
                <c:pt idx="21300">
                  <c:v>3.2821168750016003</c:v>
                </c:pt>
                <c:pt idx="21301">
                  <c:v>3.2824518750016001</c:v>
                </c:pt>
                <c:pt idx="21302">
                  <c:v>3.2828368750016002</c:v>
                </c:pt>
                <c:pt idx="21303">
                  <c:v>3.2832775000000001</c:v>
                </c:pt>
                <c:pt idx="21304">
                  <c:v>3.2836625000000002</c:v>
                </c:pt>
                <c:pt idx="21305">
                  <c:v>3.2840609375007999</c:v>
                </c:pt>
                <c:pt idx="21306">
                  <c:v>3.2844896875008001</c:v>
                </c:pt>
                <c:pt idx="21307">
                  <c:v>3.2849593750016002</c:v>
                </c:pt>
                <c:pt idx="21308">
                  <c:v>3.2854468750016004</c:v>
                </c:pt>
                <c:pt idx="21309">
                  <c:v>3.2858221875007998</c:v>
                </c:pt>
                <c:pt idx="21310">
                  <c:v>3.2862093750016004</c:v>
                </c:pt>
                <c:pt idx="21311">
                  <c:v>3.2858109375007998</c:v>
                </c:pt>
                <c:pt idx="21312">
                  <c:v>3.2853046875007998</c:v>
                </c:pt>
                <c:pt idx="21313">
                  <c:v>3.284745</c:v>
                </c:pt>
                <c:pt idx="21314">
                  <c:v>3.2842603124992</c:v>
                </c:pt>
                <c:pt idx="21315">
                  <c:v>3.2837312500000002</c:v>
                </c:pt>
                <c:pt idx="21316">
                  <c:v>3.2832728124992001</c:v>
                </c:pt>
                <c:pt idx="21317">
                  <c:v>3.2829418750016002</c:v>
                </c:pt>
                <c:pt idx="21318">
                  <c:v>3.2828253124992002</c:v>
                </c:pt>
                <c:pt idx="21319">
                  <c:v>3.2832237499999999</c:v>
                </c:pt>
                <c:pt idx="21320">
                  <c:v>3.28363</c:v>
                </c:pt>
                <c:pt idx="21321">
                  <c:v>3.2840368750016</c:v>
                </c:pt>
                <c:pt idx="21322">
                  <c:v>3.2845321875007998</c:v>
                </c:pt>
                <c:pt idx="21323">
                  <c:v>3.2848649999999999</c:v>
                </c:pt>
                <c:pt idx="21324">
                  <c:v>3.2853440624992003</c:v>
                </c:pt>
                <c:pt idx="21325">
                  <c:v>3.28569625</c:v>
                </c:pt>
                <c:pt idx="21326">
                  <c:v>3.2860762499999998</c:v>
                </c:pt>
                <c:pt idx="21327">
                  <c:v>3.2864450000000001</c:v>
                </c:pt>
                <c:pt idx="21328">
                  <c:v>3.2860675000000001</c:v>
                </c:pt>
                <c:pt idx="21329">
                  <c:v>3.2854365624991999</c:v>
                </c:pt>
                <c:pt idx="21330">
                  <c:v>3.2850265624991999</c:v>
                </c:pt>
                <c:pt idx="21331">
                  <c:v>3.2846125000000002</c:v>
                </c:pt>
                <c:pt idx="21332">
                  <c:v>3.2841868750016001</c:v>
                </c:pt>
                <c:pt idx="21333">
                  <c:v>3.28378375</c:v>
                </c:pt>
                <c:pt idx="21334">
                  <c:v>3.2832015624992001</c:v>
                </c:pt>
                <c:pt idx="21335">
                  <c:v>3.2826781250016004</c:v>
                </c:pt>
                <c:pt idx="21336">
                  <c:v>3.2830374999999998</c:v>
                </c:pt>
                <c:pt idx="21337">
                  <c:v>3.2833843750016003</c:v>
                </c:pt>
                <c:pt idx="21338">
                  <c:v>3.2837843750016003</c:v>
                </c:pt>
                <c:pt idx="21339">
                  <c:v>3.2841156250016001</c:v>
                </c:pt>
                <c:pt idx="21340">
                  <c:v>3.28448875</c:v>
                </c:pt>
                <c:pt idx="21341">
                  <c:v>3.2840990624991999</c:v>
                </c:pt>
                <c:pt idx="21342">
                  <c:v>3.2843340624991999</c:v>
                </c:pt>
                <c:pt idx="21343">
                  <c:v>3.2846728124992</c:v>
                </c:pt>
                <c:pt idx="21344">
                  <c:v>3.2851681250016003</c:v>
                </c:pt>
                <c:pt idx="21345">
                  <c:v>3.2854903124992001</c:v>
                </c:pt>
                <c:pt idx="21346">
                  <c:v>3.2859690624992002</c:v>
                </c:pt>
                <c:pt idx="21347">
                  <c:v>3.286305</c:v>
                </c:pt>
                <c:pt idx="21348">
                  <c:v>3.2866593750016002</c:v>
                </c:pt>
                <c:pt idx="21349">
                  <c:v>3.2871009375007998</c:v>
                </c:pt>
                <c:pt idx="21350">
                  <c:v>3.2875968750016002</c:v>
                </c:pt>
                <c:pt idx="21351">
                  <c:v>3.2879815624991999</c:v>
                </c:pt>
                <c:pt idx="21352">
                  <c:v>3.2883715624992003</c:v>
                </c:pt>
                <c:pt idx="21353">
                  <c:v>3.2886962500000001</c:v>
                </c:pt>
                <c:pt idx="21354">
                  <c:v>3.2880674999999999</c:v>
                </c:pt>
                <c:pt idx="21355">
                  <c:v>3.2876349999999999</c:v>
                </c:pt>
                <c:pt idx="21356">
                  <c:v>3.28714</c:v>
                </c:pt>
                <c:pt idx="21357">
                  <c:v>3.2865184375008001</c:v>
                </c:pt>
                <c:pt idx="21358">
                  <c:v>3.2858015624992003</c:v>
                </c:pt>
                <c:pt idx="21359">
                  <c:v>3.2850537499999999</c:v>
                </c:pt>
                <c:pt idx="21360">
                  <c:v>3.2842515624991999</c:v>
                </c:pt>
                <c:pt idx="21361">
                  <c:v>3.2834384375007999</c:v>
                </c:pt>
                <c:pt idx="21362">
                  <c:v>3.2827371875007998</c:v>
                </c:pt>
                <c:pt idx="21363">
                  <c:v>3.2821393750016004</c:v>
                </c:pt>
                <c:pt idx="21364">
                  <c:v>3.2816031250016002</c:v>
                </c:pt>
                <c:pt idx="21365">
                  <c:v>3.2810718750016004</c:v>
                </c:pt>
                <c:pt idx="21366">
                  <c:v>3.2805800000000001</c:v>
                </c:pt>
                <c:pt idx="21367">
                  <c:v>3.2801737499999999</c:v>
                </c:pt>
                <c:pt idx="21368">
                  <c:v>3.2796593750016001</c:v>
                </c:pt>
                <c:pt idx="21369">
                  <c:v>3.2801184375007999</c:v>
                </c:pt>
                <c:pt idx="21370">
                  <c:v>3.2805768750016</c:v>
                </c:pt>
                <c:pt idx="21371">
                  <c:v>3.28013625</c:v>
                </c:pt>
                <c:pt idx="21372">
                  <c:v>3.279785</c:v>
                </c:pt>
                <c:pt idx="21373">
                  <c:v>3.2794621875007999</c:v>
                </c:pt>
                <c:pt idx="21374">
                  <c:v>3.2798265624992</c:v>
                </c:pt>
                <c:pt idx="21375">
                  <c:v>3.2798134375007999</c:v>
                </c:pt>
                <c:pt idx="21376">
                  <c:v>3.2801499999999999</c:v>
                </c:pt>
                <c:pt idx="21377">
                  <c:v>3.2806065624992002</c:v>
                </c:pt>
                <c:pt idx="21378">
                  <c:v>3.2810362500000001</c:v>
                </c:pt>
                <c:pt idx="21379">
                  <c:v>3.2815359375008</c:v>
                </c:pt>
                <c:pt idx="21380">
                  <c:v>3.2818915624992</c:v>
                </c:pt>
                <c:pt idx="21381">
                  <c:v>3.2823478124992</c:v>
                </c:pt>
                <c:pt idx="21382">
                  <c:v>3.2827681250016001</c:v>
                </c:pt>
                <c:pt idx="21383">
                  <c:v>3.2831953124991999</c:v>
                </c:pt>
                <c:pt idx="21384">
                  <c:v>3.2828484375008</c:v>
                </c:pt>
                <c:pt idx="21385">
                  <c:v>3.2824181250016</c:v>
                </c:pt>
                <c:pt idx="21386">
                  <c:v>3.2820318750016</c:v>
                </c:pt>
                <c:pt idx="21387">
                  <c:v>3.2817043750016004</c:v>
                </c:pt>
                <c:pt idx="21388">
                  <c:v>3.2813606250016001</c:v>
                </c:pt>
                <c:pt idx="21389">
                  <c:v>3.2809518750016</c:v>
                </c:pt>
                <c:pt idx="21390">
                  <c:v>3.2805431250016004</c:v>
                </c:pt>
                <c:pt idx="21391">
                  <c:v>3.2801537500000002</c:v>
                </c:pt>
                <c:pt idx="21392">
                  <c:v>3.2797409375008</c:v>
                </c:pt>
                <c:pt idx="21393">
                  <c:v>3.2793596875007998</c:v>
                </c:pt>
                <c:pt idx="21394">
                  <c:v>3.2790140624992001</c:v>
                </c:pt>
                <c:pt idx="21395">
                  <c:v>3.2786543750016004</c:v>
                </c:pt>
                <c:pt idx="21396">
                  <c:v>3.27902</c:v>
                </c:pt>
                <c:pt idx="21397">
                  <c:v>3.2795146875008001</c:v>
                </c:pt>
                <c:pt idx="21398">
                  <c:v>3.2800025000000002</c:v>
                </c:pt>
                <c:pt idx="21399">
                  <c:v>3.2804571875008</c:v>
                </c:pt>
                <c:pt idx="21400">
                  <c:v>3.2809318750016003</c:v>
                </c:pt>
                <c:pt idx="21401">
                  <c:v>3.2814021875007997</c:v>
                </c:pt>
                <c:pt idx="21402">
                  <c:v>3.28188375</c:v>
                </c:pt>
                <c:pt idx="21403">
                  <c:v>3.2824571875007997</c:v>
                </c:pt>
                <c:pt idx="21404">
                  <c:v>3.2830162500000002</c:v>
                </c:pt>
                <c:pt idx="21405">
                  <c:v>3.2835803124992</c:v>
                </c:pt>
                <c:pt idx="21406">
                  <c:v>3.2842040624991999</c:v>
                </c:pt>
                <c:pt idx="21407">
                  <c:v>3.2847550000000001</c:v>
                </c:pt>
                <c:pt idx="21408">
                  <c:v>3.2852446875007999</c:v>
                </c:pt>
                <c:pt idx="21409">
                  <c:v>3.2857721875007999</c:v>
                </c:pt>
                <c:pt idx="21410">
                  <c:v>3.2862743750016001</c:v>
                </c:pt>
                <c:pt idx="21411">
                  <c:v>3.2866918750016003</c:v>
                </c:pt>
                <c:pt idx="21412">
                  <c:v>3.2871649999999999</c:v>
                </c:pt>
                <c:pt idx="21413">
                  <c:v>3.2875546875007999</c:v>
                </c:pt>
                <c:pt idx="21414">
                  <c:v>3.2878759375007998</c:v>
                </c:pt>
                <c:pt idx="21415">
                  <c:v>3.2873268750016003</c:v>
                </c:pt>
                <c:pt idx="21416">
                  <c:v>3.2869481250016004</c:v>
                </c:pt>
                <c:pt idx="21417">
                  <c:v>3.2865265624991999</c:v>
                </c:pt>
                <c:pt idx="21418">
                  <c:v>3.2860615624992002</c:v>
                </c:pt>
                <c:pt idx="21419">
                  <c:v>3.2855349999999999</c:v>
                </c:pt>
                <c:pt idx="21420">
                  <c:v>3.2850021875007998</c:v>
                </c:pt>
                <c:pt idx="21421">
                  <c:v>3.2844484375007998</c:v>
                </c:pt>
                <c:pt idx="21422">
                  <c:v>3.2839159375008</c:v>
                </c:pt>
                <c:pt idx="21423">
                  <c:v>3.2834871875007998</c:v>
                </c:pt>
                <c:pt idx="21424">
                  <c:v>3.2831231250016</c:v>
                </c:pt>
                <c:pt idx="21425">
                  <c:v>3.2827734375007998</c:v>
                </c:pt>
                <c:pt idx="21426">
                  <c:v>3.2821853124992</c:v>
                </c:pt>
                <c:pt idx="21427">
                  <c:v>3.2816437500000002</c:v>
                </c:pt>
                <c:pt idx="21428">
                  <c:v>3.2812009375007998</c:v>
                </c:pt>
                <c:pt idx="21429">
                  <c:v>3.2808746875007997</c:v>
                </c:pt>
                <c:pt idx="21430">
                  <c:v>3.2812784375007999</c:v>
                </c:pt>
                <c:pt idx="21431">
                  <c:v>3.2816640624992002</c:v>
                </c:pt>
                <c:pt idx="21432">
                  <c:v>3.2820959375008001</c:v>
                </c:pt>
                <c:pt idx="21433">
                  <c:v>3.2825028124992</c:v>
                </c:pt>
                <c:pt idx="21434">
                  <c:v>3.2828762500000002</c:v>
                </c:pt>
                <c:pt idx="21435">
                  <c:v>3.2832028124992001</c:v>
                </c:pt>
                <c:pt idx="21436">
                  <c:v>3.2828034375007999</c:v>
                </c:pt>
                <c:pt idx="21437">
                  <c:v>3.2823631250016003</c:v>
                </c:pt>
                <c:pt idx="21438">
                  <c:v>3.2820315624992</c:v>
                </c:pt>
                <c:pt idx="21439">
                  <c:v>3.2819253124992001</c:v>
                </c:pt>
                <c:pt idx="21440">
                  <c:v>3.2815796875008001</c:v>
                </c:pt>
                <c:pt idx="21441">
                  <c:v>3.2817862500000001</c:v>
                </c:pt>
                <c:pt idx="21442">
                  <c:v>3.2821103124992002</c:v>
                </c:pt>
                <c:pt idx="21443">
                  <c:v>3.2824784375007998</c:v>
                </c:pt>
                <c:pt idx="21444">
                  <c:v>3.2828318750016003</c:v>
                </c:pt>
                <c:pt idx="21445">
                  <c:v>3.2824640624992001</c:v>
                </c:pt>
                <c:pt idx="21446">
                  <c:v>3.2820678124992</c:v>
                </c:pt>
                <c:pt idx="21447">
                  <c:v>3.2823390624991999</c:v>
                </c:pt>
                <c:pt idx="21448">
                  <c:v>3.2826949999999999</c:v>
                </c:pt>
                <c:pt idx="21449">
                  <c:v>3.2823609375007998</c:v>
                </c:pt>
                <c:pt idx="21450">
                  <c:v>3.2820081250016</c:v>
                </c:pt>
                <c:pt idx="21451">
                  <c:v>3.2816696875007998</c:v>
                </c:pt>
                <c:pt idx="21452">
                  <c:v>3.2812284375008001</c:v>
                </c:pt>
                <c:pt idx="21453">
                  <c:v>3.2808250000000001</c:v>
                </c:pt>
                <c:pt idx="21454">
                  <c:v>3.2800731250016</c:v>
                </c:pt>
                <c:pt idx="21455">
                  <c:v>3.2795759375008</c:v>
                </c:pt>
                <c:pt idx="21456">
                  <c:v>3.2791268750016003</c:v>
                </c:pt>
                <c:pt idx="21457">
                  <c:v>3.2787187499999999</c:v>
                </c:pt>
                <c:pt idx="21458">
                  <c:v>3.2782731250016002</c:v>
                </c:pt>
                <c:pt idx="21459">
                  <c:v>3.2778462500000001</c:v>
                </c:pt>
                <c:pt idx="21460">
                  <c:v>3.2774253124992003</c:v>
                </c:pt>
                <c:pt idx="21461">
                  <c:v>3.2770956250016003</c:v>
                </c:pt>
                <c:pt idx="21462">
                  <c:v>3.2766365624992</c:v>
                </c:pt>
                <c:pt idx="21463">
                  <c:v>3.2769581250016002</c:v>
                </c:pt>
                <c:pt idx="21464">
                  <c:v>3.2773584375008</c:v>
                </c:pt>
                <c:pt idx="21465">
                  <c:v>3.2779237499999998</c:v>
                </c:pt>
                <c:pt idx="21466">
                  <c:v>3.2784006250016002</c:v>
                </c:pt>
                <c:pt idx="21467">
                  <c:v>3.2787350000000002</c:v>
                </c:pt>
                <c:pt idx="21468">
                  <c:v>3.2791903124992001</c:v>
                </c:pt>
                <c:pt idx="21469">
                  <c:v>3.2795706250016003</c:v>
                </c:pt>
                <c:pt idx="21470">
                  <c:v>3.2799787500000002</c:v>
                </c:pt>
                <c:pt idx="21471">
                  <c:v>3.2803437500000001</c:v>
                </c:pt>
                <c:pt idx="21472">
                  <c:v>3.2807921875007997</c:v>
                </c:pt>
                <c:pt idx="21473">
                  <c:v>3.2812028124992003</c:v>
                </c:pt>
                <c:pt idx="21474">
                  <c:v>3.2817246875007999</c:v>
                </c:pt>
                <c:pt idx="21475">
                  <c:v>3.2821981250016004</c:v>
                </c:pt>
                <c:pt idx="21476">
                  <c:v>3.2827506250016003</c:v>
                </c:pt>
                <c:pt idx="21477">
                  <c:v>3.2833196875007999</c:v>
                </c:pt>
                <c:pt idx="21478">
                  <c:v>3.28387875</c:v>
                </c:pt>
                <c:pt idx="21479">
                  <c:v>3.2844353124992001</c:v>
                </c:pt>
                <c:pt idx="21480">
                  <c:v>3.2847556250016003</c:v>
                </c:pt>
                <c:pt idx="21481">
                  <c:v>3.2852318750016001</c:v>
                </c:pt>
                <c:pt idx="21482">
                  <c:v>3.2857218750016002</c:v>
                </c:pt>
                <c:pt idx="21483">
                  <c:v>3.2862321875007998</c:v>
                </c:pt>
                <c:pt idx="21484">
                  <c:v>3.2866940624992003</c:v>
                </c:pt>
                <c:pt idx="21485">
                  <c:v>3.2871031250016003</c:v>
                </c:pt>
                <c:pt idx="21486">
                  <c:v>3.2864931250016003</c:v>
                </c:pt>
                <c:pt idx="21487">
                  <c:v>3.2861381250016004</c:v>
                </c:pt>
                <c:pt idx="21488">
                  <c:v>3.2857028124992</c:v>
                </c:pt>
                <c:pt idx="21489">
                  <c:v>3.2851543750016003</c:v>
                </c:pt>
                <c:pt idx="21490">
                  <c:v>3.2845962499999999</c:v>
                </c:pt>
                <c:pt idx="21491">
                  <c:v>3.2839978124992002</c:v>
                </c:pt>
                <c:pt idx="21492">
                  <c:v>3.2834268750016</c:v>
                </c:pt>
                <c:pt idx="21493">
                  <c:v>3.2828993750016</c:v>
                </c:pt>
                <c:pt idx="21494">
                  <c:v>3.2823996875007997</c:v>
                </c:pt>
                <c:pt idx="21495">
                  <c:v>3.2819209375008001</c:v>
                </c:pt>
                <c:pt idx="21496">
                  <c:v>3.2815240624992001</c:v>
                </c:pt>
                <c:pt idx="21497">
                  <c:v>3.2811887500000001</c:v>
                </c:pt>
                <c:pt idx="21498">
                  <c:v>3.280735</c:v>
                </c:pt>
                <c:pt idx="21499">
                  <c:v>3.2803546875007998</c:v>
                </c:pt>
                <c:pt idx="21500">
                  <c:v>3.2799399999999999</c:v>
                </c:pt>
                <c:pt idx="21501">
                  <c:v>3.2795512499999999</c:v>
                </c:pt>
                <c:pt idx="21502">
                  <c:v>3.2791078124992001</c:v>
                </c:pt>
                <c:pt idx="21503">
                  <c:v>3.2794896875007997</c:v>
                </c:pt>
                <c:pt idx="21504">
                  <c:v>3.2799193750016</c:v>
                </c:pt>
                <c:pt idx="21505">
                  <c:v>3.2802578124992001</c:v>
                </c:pt>
                <c:pt idx="21506">
                  <c:v>3.2806965624991999</c:v>
                </c:pt>
                <c:pt idx="21507">
                  <c:v>3.2810231250016</c:v>
                </c:pt>
                <c:pt idx="21508">
                  <c:v>3.2814028124992003</c:v>
                </c:pt>
                <c:pt idx="21509">
                  <c:v>3.2817506250016</c:v>
                </c:pt>
                <c:pt idx="21510">
                  <c:v>3.2821228124992001</c:v>
                </c:pt>
                <c:pt idx="21511">
                  <c:v>3.2825534375008001</c:v>
                </c:pt>
                <c:pt idx="21512">
                  <c:v>3.2829721875007998</c:v>
                </c:pt>
                <c:pt idx="21513">
                  <c:v>3.2833537499999998</c:v>
                </c:pt>
                <c:pt idx="21514">
                  <c:v>3.2837684375007998</c:v>
                </c:pt>
                <c:pt idx="21515">
                  <c:v>3.2841043750016001</c:v>
                </c:pt>
                <c:pt idx="21516">
                  <c:v>3.2834487499999998</c:v>
                </c:pt>
                <c:pt idx="21517">
                  <c:v>3.2830356250016002</c:v>
                </c:pt>
                <c:pt idx="21518">
                  <c:v>3.2824434375007998</c:v>
                </c:pt>
                <c:pt idx="21519">
                  <c:v>3.2818053124992002</c:v>
                </c:pt>
                <c:pt idx="21520">
                  <c:v>3.28110875</c:v>
                </c:pt>
                <c:pt idx="21521">
                  <c:v>3.2804518750016003</c:v>
                </c:pt>
                <c:pt idx="21522">
                  <c:v>3.2798637500000001</c:v>
                </c:pt>
                <c:pt idx="21523">
                  <c:v>3.2792893750016003</c:v>
                </c:pt>
                <c:pt idx="21524">
                  <c:v>3.2787234375007999</c:v>
                </c:pt>
                <c:pt idx="21525">
                  <c:v>3.2781706250016001</c:v>
                </c:pt>
                <c:pt idx="21526">
                  <c:v>3.2776931250016004</c:v>
                </c:pt>
                <c:pt idx="21527">
                  <c:v>3.2772912500000002</c:v>
                </c:pt>
                <c:pt idx="21528">
                  <c:v>3.2768565624992001</c:v>
                </c:pt>
                <c:pt idx="21529">
                  <c:v>3.2770999999999999</c:v>
                </c:pt>
                <c:pt idx="21530">
                  <c:v>3.2774943750016003</c:v>
                </c:pt>
                <c:pt idx="21531">
                  <c:v>3.2779540624992003</c:v>
                </c:pt>
                <c:pt idx="21532">
                  <c:v>3.2782978124992002</c:v>
                </c:pt>
                <c:pt idx="21533">
                  <c:v>3.2787593750016</c:v>
                </c:pt>
                <c:pt idx="21534">
                  <c:v>3.2792393750016</c:v>
                </c:pt>
                <c:pt idx="21535">
                  <c:v>3.2796390624992</c:v>
                </c:pt>
                <c:pt idx="21536">
                  <c:v>3.2800431250016002</c:v>
                </c:pt>
                <c:pt idx="21537">
                  <c:v>3.2804784375008</c:v>
                </c:pt>
                <c:pt idx="21538">
                  <c:v>3.2809571875007997</c:v>
                </c:pt>
                <c:pt idx="21539">
                  <c:v>3.2813046875007998</c:v>
                </c:pt>
                <c:pt idx="21540">
                  <c:v>3.2816365624992003</c:v>
                </c:pt>
                <c:pt idx="21541">
                  <c:v>3.2819962500000002</c:v>
                </c:pt>
                <c:pt idx="21542">
                  <c:v>3.2824459375007997</c:v>
                </c:pt>
                <c:pt idx="21543">
                  <c:v>3.2828268750016001</c:v>
                </c:pt>
                <c:pt idx="21544">
                  <c:v>3.2832525000000001</c:v>
                </c:pt>
                <c:pt idx="21545">
                  <c:v>3.2828715624992002</c:v>
                </c:pt>
                <c:pt idx="21546">
                  <c:v>3.2823421875008001</c:v>
                </c:pt>
                <c:pt idx="21547">
                  <c:v>3.2819981250016004</c:v>
                </c:pt>
                <c:pt idx="21548">
                  <c:v>3.2815834375007999</c:v>
                </c:pt>
                <c:pt idx="21549">
                  <c:v>3.2811271875007999</c:v>
                </c:pt>
                <c:pt idx="21550">
                  <c:v>3.2807018750016002</c:v>
                </c:pt>
                <c:pt idx="21551">
                  <c:v>3.2803084375007998</c:v>
                </c:pt>
                <c:pt idx="21552">
                  <c:v>3.2798746875007998</c:v>
                </c:pt>
                <c:pt idx="21553">
                  <c:v>3.2794568750016002</c:v>
                </c:pt>
                <c:pt idx="21554">
                  <c:v>3.2790287500000002</c:v>
                </c:pt>
                <c:pt idx="21555">
                  <c:v>3.2785496875007998</c:v>
                </c:pt>
                <c:pt idx="21556">
                  <c:v>3.2781378124992</c:v>
                </c:pt>
                <c:pt idx="21557">
                  <c:v>3.2777784375008001</c:v>
                </c:pt>
                <c:pt idx="21558">
                  <c:v>3.2774259375007997</c:v>
                </c:pt>
                <c:pt idx="21559">
                  <c:v>3.2770812500000002</c:v>
                </c:pt>
                <c:pt idx="21560">
                  <c:v>3.2767346875008001</c:v>
                </c:pt>
                <c:pt idx="21561">
                  <c:v>3.2763931250016003</c:v>
                </c:pt>
                <c:pt idx="21562">
                  <c:v>3.2759478124992003</c:v>
                </c:pt>
                <c:pt idx="21563">
                  <c:v>3.2756112499999999</c:v>
                </c:pt>
                <c:pt idx="21564">
                  <c:v>3.2759912500000001</c:v>
                </c:pt>
                <c:pt idx="21565">
                  <c:v>3.2763137499999999</c:v>
                </c:pt>
                <c:pt idx="21566">
                  <c:v>3.2766581250016</c:v>
                </c:pt>
                <c:pt idx="21567">
                  <c:v>3.2770690624992</c:v>
                </c:pt>
                <c:pt idx="21568">
                  <c:v>3.2774475000000001</c:v>
                </c:pt>
                <c:pt idx="21569">
                  <c:v>3.2777759375007998</c:v>
                </c:pt>
                <c:pt idx="21570">
                  <c:v>3.2781915624992002</c:v>
                </c:pt>
                <c:pt idx="21571">
                  <c:v>3.2786368750016002</c:v>
                </c:pt>
                <c:pt idx="21572">
                  <c:v>3.2789759375008001</c:v>
                </c:pt>
                <c:pt idx="21573">
                  <c:v>3.2793325000000002</c:v>
                </c:pt>
                <c:pt idx="21574">
                  <c:v>3.2788809375007997</c:v>
                </c:pt>
                <c:pt idx="21575">
                  <c:v>3.2785028124991999</c:v>
                </c:pt>
                <c:pt idx="21576">
                  <c:v>3.2781400000000001</c:v>
                </c:pt>
                <c:pt idx="21577">
                  <c:v>3.2776375</c:v>
                </c:pt>
                <c:pt idx="21578">
                  <c:v>3.2772309375008</c:v>
                </c:pt>
                <c:pt idx="21579">
                  <c:v>3.2768778124992002</c:v>
                </c:pt>
                <c:pt idx="21580">
                  <c:v>3.2772046875008001</c:v>
                </c:pt>
                <c:pt idx="21581">
                  <c:v>3.2775337499999999</c:v>
                </c:pt>
                <c:pt idx="21582">
                  <c:v>3.2778940624991999</c:v>
                </c:pt>
                <c:pt idx="21583">
                  <c:v>3.2783996875007997</c:v>
                </c:pt>
                <c:pt idx="21584">
                  <c:v>3.2788309375007998</c:v>
                </c:pt>
                <c:pt idx="21585">
                  <c:v>3.2792946875008</c:v>
                </c:pt>
                <c:pt idx="21586">
                  <c:v>3.2797331250016</c:v>
                </c:pt>
                <c:pt idx="21587">
                  <c:v>3.2801843750016002</c:v>
                </c:pt>
                <c:pt idx="21588">
                  <c:v>3.2806206250016001</c:v>
                </c:pt>
                <c:pt idx="21589">
                  <c:v>3.2810100000000002</c:v>
                </c:pt>
                <c:pt idx="21590">
                  <c:v>3.2814056250016002</c:v>
                </c:pt>
                <c:pt idx="21591">
                  <c:v>3.2818953124992003</c:v>
                </c:pt>
                <c:pt idx="21592">
                  <c:v>3.2823709375007999</c:v>
                </c:pt>
                <c:pt idx="21593">
                  <c:v>3.2829078124992002</c:v>
                </c:pt>
                <c:pt idx="21594">
                  <c:v>3.2834400000000001</c:v>
                </c:pt>
                <c:pt idx="21595">
                  <c:v>3.2839346875007998</c:v>
                </c:pt>
                <c:pt idx="21596">
                  <c:v>3.284405</c:v>
                </c:pt>
                <c:pt idx="21597">
                  <c:v>3.2848790624992001</c:v>
                </c:pt>
                <c:pt idx="21598">
                  <c:v>3.2852996875008</c:v>
                </c:pt>
                <c:pt idx="21599">
                  <c:v>3.2857631250016004</c:v>
                </c:pt>
                <c:pt idx="21600">
                  <c:v>3.2862053124992001</c:v>
                </c:pt>
                <c:pt idx="21601">
                  <c:v>3.2865453124992001</c:v>
                </c:pt>
                <c:pt idx="21602">
                  <c:v>3.2859562499999999</c:v>
                </c:pt>
                <c:pt idx="21603">
                  <c:v>3.2855387500000002</c:v>
                </c:pt>
                <c:pt idx="21604">
                  <c:v>3.2849362499999999</c:v>
                </c:pt>
                <c:pt idx="21605">
                  <c:v>3.2842509375007998</c:v>
                </c:pt>
                <c:pt idx="21606">
                  <c:v>3.2835762499999999</c:v>
                </c:pt>
                <c:pt idx="21607">
                  <c:v>3.2828515624992001</c:v>
                </c:pt>
                <c:pt idx="21608">
                  <c:v>3.2821612500000001</c:v>
                </c:pt>
                <c:pt idx="21609">
                  <c:v>3.2814990624992002</c:v>
                </c:pt>
                <c:pt idx="21610">
                  <c:v>3.2809753124992</c:v>
                </c:pt>
                <c:pt idx="21611">
                  <c:v>3.2804843750016004</c:v>
                </c:pt>
                <c:pt idx="21612">
                  <c:v>3.2800712500000002</c:v>
                </c:pt>
                <c:pt idx="21613">
                  <c:v>3.2797140624992003</c:v>
                </c:pt>
                <c:pt idx="21614">
                  <c:v>3.279385</c:v>
                </c:pt>
                <c:pt idx="21615">
                  <c:v>3.2795809375007998</c:v>
                </c:pt>
                <c:pt idx="21616">
                  <c:v>3.2799403124992002</c:v>
                </c:pt>
                <c:pt idx="21617">
                  <c:v>3.2798393750016004</c:v>
                </c:pt>
                <c:pt idx="21618">
                  <c:v>3.2794262500000002</c:v>
                </c:pt>
                <c:pt idx="21619">
                  <c:v>3.2789634375008001</c:v>
                </c:pt>
                <c:pt idx="21620">
                  <c:v>3.2785753124992003</c:v>
                </c:pt>
                <c:pt idx="21621">
                  <c:v>3.2786878124992</c:v>
                </c:pt>
                <c:pt idx="21622">
                  <c:v>3.2790906250016003</c:v>
                </c:pt>
                <c:pt idx="21623">
                  <c:v>3.2794534375007998</c:v>
                </c:pt>
                <c:pt idx="21624">
                  <c:v>3.2798050000000001</c:v>
                </c:pt>
                <c:pt idx="21625">
                  <c:v>3.2802168750016003</c:v>
                </c:pt>
                <c:pt idx="21626">
                  <c:v>3.2806262500000001</c:v>
                </c:pt>
                <c:pt idx="21627">
                  <c:v>3.2810306250016001</c:v>
                </c:pt>
                <c:pt idx="21628">
                  <c:v>3.2814121875007998</c:v>
                </c:pt>
                <c:pt idx="21629">
                  <c:v>3.2818903124992</c:v>
                </c:pt>
                <c:pt idx="21630">
                  <c:v>3.2823478124992</c:v>
                </c:pt>
                <c:pt idx="21631">
                  <c:v>3.2827793750016001</c:v>
                </c:pt>
                <c:pt idx="21632">
                  <c:v>3.2831821875007998</c:v>
                </c:pt>
                <c:pt idx="21633">
                  <c:v>3.2835906250016</c:v>
                </c:pt>
                <c:pt idx="21634">
                  <c:v>3.2839418750016001</c:v>
                </c:pt>
                <c:pt idx="21635">
                  <c:v>3.2835568750016</c:v>
                </c:pt>
                <c:pt idx="21636">
                  <c:v>3.2830353124992002</c:v>
                </c:pt>
                <c:pt idx="21637">
                  <c:v>3.2826399999999998</c:v>
                </c:pt>
                <c:pt idx="21638">
                  <c:v>3.2823078124992002</c:v>
                </c:pt>
                <c:pt idx="21639">
                  <c:v>3.2819746875007998</c:v>
                </c:pt>
                <c:pt idx="21640">
                  <c:v>3.2813331250016002</c:v>
                </c:pt>
                <c:pt idx="21641">
                  <c:v>3.2807684375007997</c:v>
                </c:pt>
                <c:pt idx="21642">
                  <c:v>3.2803103124991999</c:v>
                </c:pt>
                <c:pt idx="21643">
                  <c:v>3.2798903124992003</c:v>
                </c:pt>
                <c:pt idx="21644">
                  <c:v>3.2795134375007997</c:v>
                </c:pt>
                <c:pt idx="21645">
                  <c:v>3.2791403124992002</c:v>
                </c:pt>
                <c:pt idx="21646">
                  <c:v>3.2788009375008</c:v>
                </c:pt>
                <c:pt idx="21647">
                  <c:v>3.2784671875007998</c:v>
                </c:pt>
                <c:pt idx="21648">
                  <c:v>3.2788387499999998</c:v>
                </c:pt>
                <c:pt idx="21649">
                  <c:v>3.2792996875007998</c:v>
                </c:pt>
                <c:pt idx="21650">
                  <c:v>3.2796875000000001</c:v>
                </c:pt>
                <c:pt idx="21651">
                  <c:v>3.2801528124992001</c:v>
                </c:pt>
                <c:pt idx="21652">
                  <c:v>3.2805521875007999</c:v>
                </c:pt>
                <c:pt idx="21653">
                  <c:v>3.2808878124992003</c:v>
                </c:pt>
                <c:pt idx="21654">
                  <c:v>3.2803903124992</c:v>
                </c:pt>
                <c:pt idx="21655">
                  <c:v>3.2799831250016003</c:v>
                </c:pt>
                <c:pt idx="21656">
                  <c:v>3.2795268750016002</c:v>
                </c:pt>
                <c:pt idx="21657">
                  <c:v>3.2791118750016004</c:v>
                </c:pt>
                <c:pt idx="21658">
                  <c:v>3.2786940624992003</c:v>
                </c:pt>
                <c:pt idx="21659">
                  <c:v>3.2783234375007999</c:v>
                </c:pt>
                <c:pt idx="21660">
                  <c:v>3.2776974999999999</c:v>
                </c:pt>
                <c:pt idx="21661">
                  <c:v>3.2773443750016003</c:v>
                </c:pt>
                <c:pt idx="21662">
                  <c:v>3.2769612499999998</c:v>
                </c:pt>
                <c:pt idx="21663">
                  <c:v>3.2765115624992003</c:v>
                </c:pt>
                <c:pt idx="21664">
                  <c:v>3.2761715624992003</c:v>
                </c:pt>
                <c:pt idx="21665">
                  <c:v>3.2758281250016004</c:v>
                </c:pt>
                <c:pt idx="21666">
                  <c:v>3.2761556250016004</c:v>
                </c:pt>
                <c:pt idx="21667">
                  <c:v>3.2765831250016002</c:v>
                </c:pt>
                <c:pt idx="21668">
                  <c:v>3.2769731250016001</c:v>
                </c:pt>
                <c:pt idx="21669">
                  <c:v>3.2774362500000001</c:v>
                </c:pt>
                <c:pt idx="21670">
                  <c:v>3.2778462500000001</c:v>
                </c:pt>
                <c:pt idx="21671">
                  <c:v>3.2783103124992001</c:v>
                </c:pt>
                <c:pt idx="21672">
                  <c:v>3.2787575000000002</c:v>
                </c:pt>
                <c:pt idx="21673">
                  <c:v>3.2792037500000002</c:v>
                </c:pt>
                <c:pt idx="21674">
                  <c:v>3.2796709375008</c:v>
                </c:pt>
                <c:pt idx="21675">
                  <c:v>3.2800640624991999</c:v>
                </c:pt>
                <c:pt idx="21676">
                  <c:v>3.2803849999999999</c:v>
                </c:pt>
                <c:pt idx="21677">
                  <c:v>3.2808265624991999</c:v>
                </c:pt>
                <c:pt idx="21678">
                  <c:v>3.2811690624992003</c:v>
                </c:pt>
                <c:pt idx="21679">
                  <c:v>3.2805559375007998</c:v>
                </c:pt>
                <c:pt idx="21680">
                  <c:v>3.2801906250016</c:v>
                </c:pt>
                <c:pt idx="21681">
                  <c:v>3.2797940624991999</c:v>
                </c:pt>
                <c:pt idx="21682">
                  <c:v>3.2794256250016001</c:v>
                </c:pt>
                <c:pt idx="21683">
                  <c:v>3.2790190624991999</c:v>
                </c:pt>
                <c:pt idx="21684">
                  <c:v>3.2786853124992001</c:v>
                </c:pt>
                <c:pt idx="21685">
                  <c:v>3.2783171875007997</c:v>
                </c:pt>
                <c:pt idx="21686">
                  <c:v>3.2778987499999999</c:v>
                </c:pt>
                <c:pt idx="21687">
                  <c:v>3.2774568750016</c:v>
                </c:pt>
                <c:pt idx="21688">
                  <c:v>3.2770959375007997</c:v>
                </c:pt>
                <c:pt idx="21689">
                  <c:v>3.2767415624992</c:v>
                </c:pt>
                <c:pt idx="21690">
                  <c:v>3.2769028124992001</c:v>
                </c:pt>
                <c:pt idx="21691">
                  <c:v>3.2771853124992001</c:v>
                </c:pt>
                <c:pt idx="21692">
                  <c:v>3.2775696875008</c:v>
                </c:pt>
                <c:pt idx="21693">
                  <c:v>3.2780256250016002</c:v>
                </c:pt>
                <c:pt idx="21694">
                  <c:v>3.2784125</c:v>
                </c:pt>
                <c:pt idx="21695">
                  <c:v>3.2788740624992001</c:v>
                </c:pt>
                <c:pt idx="21696">
                  <c:v>3.2792806250016002</c:v>
                </c:pt>
                <c:pt idx="21697">
                  <c:v>3.2796443750016002</c:v>
                </c:pt>
                <c:pt idx="21698">
                  <c:v>3.2800600000000002</c:v>
                </c:pt>
                <c:pt idx="21699">
                  <c:v>3.2805334375007997</c:v>
                </c:pt>
                <c:pt idx="21700">
                  <c:v>3.2808943750016</c:v>
                </c:pt>
                <c:pt idx="21701">
                  <c:v>3.2813653124991999</c:v>
                </c:pt>
                <c:pt idx="21702">
                  <c:v>3.2817371875007999</c:v>
                </c:pt>
                <c:pt idx="21703">
                  <c:v>3.2821178124992003</c:v>
                </c:pt>
                <c:pt idx="21704">
                  <c:v>3.2819975000000001</c:v>
                </c:pt>
                <c:pt idx="21705">
                  <c:v>3.2823137500000001</c:v>
                </c:pt>
                <c:pt idx="21706">
                  <c:v>3.2826246875008001</c:v>
                </c:pt>
                <c:pt idx="21707">
                  <c:v>3.2823034375007998</c:v>
                </c:pt>
                <c:pt idx="21708">
                  <c:v>3.2819196875008001</c:v>
                </c:pt>
                <c:pt idx="21709">
                  <c:v>3.2815075</c:v>
                </c:pt>
                <c:pt idx="21710">
                  <c:v>3.2810828124992</c:v>
                </c:pt>
                <c:pt idx="21711">
                  <c:v>3.2806774999999999</c:v>
                </c:pt>
                <c:pt idx="21712">
                  <c:v>3.2801737499999999</c:v>
                </c:pt>
                <c:pt idx="21713">
                  <c:v>3.2796634375007998</c:v>
                </c:pt>
                <c:pt idx="21714">
                  <c:v>3.27910375</c:v>
                </c:pt>
                <c:pt idx="21715">
                  <c:v>3.2785475000000002</c:v>
                </c:pt>
                <c:pt idx="21716">
                  <c:v>3.2779646875007997</c:v>
                </c:pt>
                <c:pt idx="21717">
                  <c:v>3.2774868750016002</c:v>
                </c:pt>
                <c:pt idx="21718">
                  <c:v>3.2771143750016001</c:v>
                </c:pt>
                <c:pt idx="21719">
                  <c:v>3.2767437500000001</c:v>
                </c:pt>
                <c:pt idx="21720">
                  <c:v>3.2762221875008</c:v>
                </c:pt>
                <c:pt idx="21721">
                  <c:v>3.2758012500000002</c:v>
                </c:pt>
                <c:pt idx="21722">
                  <c:v>3.2754768750016003</c:v>
                </c:pt>
                <c:pt idx="21723">
                  <c:v>3.2758459375008</c:v>
                </c:pt>
                <c:pt idx="21724">
                  <c:v>3.2757871875008</c:v>
                </c:pt>
                <c:pt idx="21725">
                  <c:v>3.2754090624992003</c:v>
                </c:pt>
                <c:pt idx="21726">
                  <c:v>3.2750409375007998</c:v>
                </c:pt>
                <c:pt idx="21727">
                  <c:v>3.2746540624992</c:v>
                </c:pt>
                <c:pt idx="21728">
                  <c:v>3.2742915624991999</c:v>
                </c:pt>
                <c:pt idx="21729">
                  <c:v>3.274435</c:v>
                </c:pt>
                <c:pt idx="21730">
                  <c:v>3.2747928124992001</c:v>
                </c:pt>
                <c:pt idx="21731">
                  <c:v>3.27520875</c:v>
                </c:pt>
                <c:pt idx="21732">
                  <c:v>3.2756175000000001</c:v>
                </c:pt>
                <c:pt idx="21733">
                  <c:v>3.2759540624992001</c:v>
                </c:pt>
                <c:pt idx="21734">
                  <c:v>3.2764015624992</c:v>
                </c:pt>
                <c:pt idx="21735">
                  <c:v>3.2768368750016004</c:v>
                </c:pt>
                <c:pt idx="21736">
                  <c:v>3.2773046875007998</c:v>
                </c:pt>
                <c:pt idx="21737">
                  <c:v>3.2777500000000002</c:v>
                </c:pt>
                <c:pt idx="21738">
                  <c:v>3.27827125</c:v>
                </c:pt>
                <c:pt idx="21739">
                  <c:v>3.2787756250016002</c:v>
                </c:pt>
                <c:pt idx="21740">
                  <c:v>3.2793134375007997</c:v>
                </c:pt>
                <c:pt idx="21741">
                  <c:v>3.2798562499999999</c:v>
                </c:pt>
                <c:pt idx="21742">
                  <c:v>3.2804068750016002</c:v>
                </c:pt>
                <c:pt idx="21743">
                  <c:v>3.2800162500000001</c:v>
                </c:pt>
                <c:pt idx="21744">
                  <c:v>3.2795315624992001</c:v>
                </c:pt>
                <c:pt idx="21745">
                  <c:v>3.2790143750016001</c:v>
                </c:pt>
                <c:pt idx="21746">
                  <c:v>3.2786215624991999</c:v>
                </c:pt>
                <c:pt idx="21747">
                  <c:v>3.2782856250016001</c:v>
                </c:pt>
                <c:pt idx="21748">
                  <c:v>3.2776878124992002</c:v>
                </c:pt>
                <c:pt idx="21749">
                  <c:v>3.2773665624991999</c:v>
                </c:pt>
                <c:pt idx="21750">
                  <c:v>3.2770062499999999</c:v>
                </c:pt>
                <c:pt idx="21751">
                  <c:v>3.2765765624992</c:v>
                </c:pt>
                <c:pt idx="21752">
                  <c:v>3.2761565624992</c:v>
                </c:pt>
                <c:pt idx="21753">
                  <c:v>3.2758078124992003</c:v>
                </c:pt>
                <c:pt idx="21754">
                  <c:v>3.2754525000000001</c:v>
                </c:pt>
                <c:pt idx="21755">
                  <c:v>3.2749809375007999</c:v>
                </c:pt>
                <c:pt idx="21756">
                  <c:v>3.2754218750016002</c:v>
                </c:pt>
                <c:pt idx="21757">
                  <c:v>3.2757843750016002</c:v>
                </c:pt>
                <c:pt idx="21758">
                  <c:v>3.2761596875008001</c:v>
                </c:pt>
                <c:pt idx="21759">
                  <c:v>3.2764990624992003</c:v>
                </c:pt>
                <c:pt idx="21760">
                  <c:v>3.2768215624992001</c:v>
                </c:pt>
                <c:pt idx="21761">
                  <c:v>3.2771871875007998</c:v>
                </c:pt>
                <c:pt idx="21762">
                  <c:v>3.2775353124992002</c:v>
                </c:pt>
                <c:pt idx="21763">
                  <c:v>3.2779228124992001</c:v>
                </c:pt>
                <c:pt idx="21764">
                  <c:v>3.2782650000000002</c:v>
                </c:pt>
                <c:pt idx="21765">
                  <c:v>3.2786593750016002</c:v>
                </c:pt>
                <c:pt idx="21766">
                  <c:v>3.2790706250016002</c:v>
                </c:pt>
                <c:pt idx="21767">
                  <c:v>3.2793912500000002</c:v>
                </c:pt>
                <c:pt idx="21768">
                  <c:v>3.2797371875007997</c:v>
                </c:pt>
                <c:pt idx="21769">
                  <c:v>3.2801006250016003</c:v>
                </c:pt>
                <c:pt idx="21770">
                  <c:v>3.2804284375007997</c:v>
                </c:pt>
                <c:pt idx="21771">
                  <c:v>3.2808396875007997</c:v>
                </c:pt>
                <c:pt idx="21772">
                  <c:v>3.2812621875007997</c:v>
                </c:pt>
                <c:pt idx="21773">
                  <c:v>3.2815859375007999</c:v>
                </c:pt>
                <c:pt idx="21774">
                  <c:v>3.28116875</c:v>
                </c:pt>
                <c:pt idx="21775">
                  <c:v>3.2805987499999998</c:v>
                </c:pt>
                <c:pt idx="21776">
                  <c:v>3.2799700000000001</c:v>
                </c:pt>
                <c:pt idx="21777">
                  <c:v>3.2792256250016001</c:v>
                </c:pt>
                <c:pt idx="21778">
                  <c:v>3.2784765624992001</c:v>
                </c:pt>
                <c:pt idx="21779">
                  <c:v>3.2776490624992003</c:v>
                </c:pt>
                <c:pt idx="21780">
                  <c:v>3.2767543750016004</c:v>
                </c:pt>
                <c:pt idx="21781">
                  <c:v>3.2758009375007999</c:v>
                </c:pt>
                <c:pt idx="21782">
                  <c:v>3.2748834375008</c:v>
                </c:pt>
                <c:pt idx="21783">
                  <c:v>3.2741265624992</c:v>
                </c:pt>
                <c:pt idx="21784">
                  <c:v>3.2735331250016002</c:v>
                </c:pt>
                <c:pt idx="21785">
                  <c:v>3.2730059375008</c:v>
                </c:pt>
                <c:pt idx="21786">
                  <c:v>3.2725421875007998</c:v>
                </c:pt>
                <c:pt idx="21787">
                  <c:v>3.2721853124992002</c:v>
                </c:pt>
                <c:pt idx="21788">
                  <c:v>3.2717706250016003</c:v>
                </c:pt>
                <c:pt idx="21789">
                  <c:v>3.2713878124992002</c:v>
                </c:pt>
                <c:pt idx="21790">
                  <c:v>3.2707781250016001</c:v>
                </c:pt>
                <c:pt idx="21791">
                  <c:v>3.2702203124992</c:v>
                </c:pt>
                <c:pt idx="21792">
                  <c:v>3.2697390624992</c:v>
                </c:pt>
                <c:pt idx="21793">
                  <c:v>3.2693721875007999</c:v>
                </c:pt>
                <c:pt idx="21794">
                  <c:v>3.2690493750016003</c:v>
                </c:pt>
                <c:pt idx="21795">
                  <c:v>3.2694571875007998</c:v>
                </c:pt>
                <c:pt idx="21796">
                  <c:v>3.2697865624992</c:v>
                </c:pt>
                <c:pt idx="21797">
                  <c:v>3.2702315624992</c:v>
                </c:pt>
                <c:pt idx="21798">
                  <c:v>3.2706946875008001</c:v>
                </c:pt>
                <c:pt idx="21799">
                  <c:v>3.2711940624992</c:v>
                </c:pt>
                <c:pt idx="21800">
                  <c:v>3.2717181250016001</c:v>
                </c:pt>
                <c:pt idx="21801">
                  <c:v>3.2721815624991999</c:v>
                </c:pt>
                <c:pt idx="21802">
                  <c:v>3.2726621875007997</c:v>
                </c:pt>
                <c:pt idx="21803">
                  <c:v>3.2730943750016004</c:v>
                </c:pt>
                <c:pt idx="21804">
                  <c:v>3.2735353124992002</c:v>
                </c:pt>
                <c:pt idx="21805">
                  <c:v>3.2738796875007998</c:v>
                </c:pt>
                <c:pt idx="21806">
                  <c:v>3.2742296875007999</c:v>
                </c:pt>
                <c:pt idx="21807">
                  <c:v>3.2745978124991999</c:v>
                </c:pt>
                <c:pt idx="21808">
                  <c:v>3.2749409375008001</c:v>
                </c:pt>
                <c:pt idx="21809">
                  <c:v>3.2752890624991999</c:v>
                </c:pt>
                <c:pt idx="21810">
                  <c:v>3.2756534375007997</c:v>
                </c:pt>
                <c:pt idx="21811">
                  <c:v>3.2761490624992002</c:v>
                </c:pt>
                <c:pt idx="21812">
                  <c:v>3.2766500000000001</c:v>
                </c:pt>
                <c:pt idx="21813">
                  <c:v>3.277145</c:v>
                </c:pt>
                <c:pt idx="21814">
                  <c:v>3.2777071875007997</c:v>
                </c:pt>
                <c:pt idx="21815">
                  <c:v>3.2772878124992002</c:v>
                </c:pt>
                <c:pt idx="21816">
                  <c:v>3.2769075000000001</c:v>
                </c:pt>
                <c:pt idx="21817">
                  <c:v>3.2765837499999999</c:v>
                </c:pt>
                <c:pt idx="21818">
                  <c:v>3.2759478124992003</c:v>
                </c:pt>
                <c:pt idx="21819">
                  <c:v>3.2754878124992</c:v>
                </c:pt>
                <c:pt idx="21820">
                  <c:v>3.2749912499999998</c:v>
                </c:pt>
                <c:pt idx="21821">
                  <c:v>3.2744721875008</c:v>
                </c:pt>
                <c:pt idx="21822">
                  <c:v>3.2740043750016001</c:v>
                </c:pt>
                <c:pt idx="21823">
                  <c:v>3.2735721875007999</c:v>
                </c:pt>
                <c:pt idx="21824">
                  <c:v>3.2731924999999999</c:v>
                </c:pt>
                <c:pt idx="21825">
                  <c:v>3.27268625</c:v>
                </c:pt>
                <c:pt idx="21826">
                  <c:v>3.27231125</c:v>
                </c:pt>
                <c:pt idx="21827">
                  <c:v>3.2726803124992001</c:v>
                </c:pt>
                <c:pt idx="21828">
                  <c:v>3.2731359375008</c:v>
                </c:pt>
                <c:pt idx="21829">
                  <c:v>3.2735215624992002</c:v>
                </c:pt>
                <c:pt idx="21830">
                  <c:v>3.2739449999999999</c:v>
                </c:pt>
                <c:pt idx="21831">
                  <c:v>3.2744359375008001</c:v>
                </c:pt>
                <c:pt idx="21832">
                  <c:v>3.2749331250016001</c:v>
                </c:pt>
                <c:pt idx="21833">
                  <c:v>3.2753256250016003</c:v>
                </c:pt>
                <c:pt idx="21834">
                  <c:v>3.27578375</c:v>
                </c:pt>
                <c:pt idx="21835">
                  <c:v>3.2763043750016001</c:v>
                </c:pt>
                <c:pt idx="21836">
                  <c:v>3.2768009375007998</c:v>
                </c:pt>
                <c:pt idx="21837">
                  <c:v>3.2772618750016003</c:v>
                </c:pt>
                <c:pt idx="21838">
                  <c:v>3.2778331250016004</c:v>
                </c:pt>
                <c:pt idx="21839">
                  <c:v>3.2782546875007998</c:v>
                </c:pt>
                <c:pt idx="21840">
                  <c:v>3.2786568750016003</c:v>
                </c:pt>
                <c:pt idx="21841">
                  <c:v>3.27826</c:v>
                </c:pt>
                <c:pt idx="21842">
                  <c:v>3.2778306250016001</c:v>
                </c:pt>
                <c:pt idx="21843">
                  <c:v>3.2772899999999998</c:v>
                </c:pt>
                <c:pt idx="21844">
                  <c:v>3.2766812500000002</c:v>
                </c:pt>
                <c:pt idx="21845">
                  <c:v>3.2761862499999999</c:v>
                </c:pt>
                <c:pt idx="21846">
                  <c:v>3.2757912500000002</c:v>
                </c:pt>
                <c:pt idx="21847">
                  <c:v>3.2754568750016002</c:v>
                </c:pt>
                <c:pt idx="21848">
                  <c:v>3.2748906250016003</c:v>
                </c:pt>
                <c:pt idx="21849">
                  <c:v>3.2745175</c:v>
                </c:pt>
                <c:pt idx="21850">
                  <c:v>3.2741146875007998</c:v>
                </c:pt>
                <c:pt idx="21851">
                  <c:v>3.2736203124992</c:v>
                </c:pt>
                <c:pt idx="21852">
                  <c:v>3.2738184375007999</c:v>
                </c:pt>
                <c:pt idx="21853">
                  <c:v>3.2741759375007997</c:v>
                </c:pt>
                <c:pt idx="21854">
                  <c:v>3.2745353124992</c:v>
                </c:pt>
                <c:pt idx="21855">
                  <c:v>3.2749746875007997</c:v>
                </c:pt>
                <c:pt idx="21856">
                  <c:v>3.2753450000000002</c:v>
                </c:pt>
                <c:pt idx="21857">
                  <c:v>3.2757384375008001</c:v>
                </c:pt>
                <c:pt idx="21858">
                  <c:v>3.2760725000000002</c:v>
                </c:pt>
                <c:pt idx="21859">
                  <c:v>3.2763946875008001</c:v>
                </c:pt>
                <c:pt idx="21860">
                  <c:v>3.2767181250016</c:v>
                </c:pt>
                <c:pt idx="21861">
                  <c:v>3.2771625000000002</c:v>
                </c:pt>
                <c:pt idx="21862">
                  <c:v>3.2775606250016001</c:v>
                </c:pt>
                <c:pt idx="21863">
                  <c:v>3.2772362500000001</c:v>
                </c:pt>
                <c:pt idx="21864">
                  <c:v>3.2768806250016</c:v>
                </c:pt>
                <c:pt idx="21865">
                  <c:v>3.2763940624992003</c:v>
                </c:pt>
                <c:pt idx="21866">
                  <c:v>3.2760715624992001</c:v>
                </c:pt>
                <c:pt idx="21867">
                  <c:v>3.2756265624992</c:v>
                </c:pt>
                <c:pt idx="21868">
                  <c:v>3.2752184375007998</c:v>
                </c:pt>
                <c:pt idx="21869">
                  <c:v>3.2750368750016001</c:v>
                </c:pt>
                <c:pt idx="21870">
                  <c:v>3.2746846875008</c:v>
                </c:pt>
                <c:pt idx="21871">
                  <c:v>3.2742203124992</c:v>
                </c:pt>
                <c:pt idx="21872">
                  <c:v>3.2737425</c:v>
                </c:pt>
                <c:pt idx="21873">
                  <c:v>3.2731365624992002</c:v>
                </c:pt>
                <c:pt idx="21874">
                  <c:v>3.2727987500000002</c:v>
                </c:pt>
                <c:pt idx="21875">
                  <c:v>3.2724712500000002</c:v>
                </c:pt>
                <c:pt idx="21876">
                  <c:v>3.2719431250016</c:v>
                </c:pt>
                <c:pt idx="21877">
                  <c:v>3.2715640624992002</c:v>
                </c:pt>
                <c:pt idx="21878">
                  <c:v>3.2719284375008</c:v>
                </c:pt>
                <c:pt idx="21879">
                  <c:v>3.2722956250016</c:v>
                </c:pt>
                <c:pt idx="21880">
                  <c:v>3.2726909375008</c:v>
                </c:pt>
                <c:pt idx="21881">
                  <c:v>3.2731406250016</c:v>
                </c:pt>
                <c:pt idx="21882">
                  <c:v>3.2735768750016003</c:v>
                </c:pt>
                <c:pt idx="21883">
                  <c:v>3.2741518750016003</c:v>
                </c:pt>
                <c:pt idx="21884">
                  <c:v>3.2746753124992001</c:v>
                </c:pt>
                <c:pt idx="21885">
                  <c:v>3.2751749999999999</c:v>
                </c:pt>
                <c:pt idx="21886">
                  <c:v>3.2757800000000001</c:v>
                </c:pt>
                <c:pt idx="21887">
                  <c:v>3.2763865624992001</c:v>
                </c:pt>
                <c:pt idx="21888">
                  <c:v>3.2769059375007998</c:v>
                </c:pt>
                <c:pt idx="21889">
                  <c:v>3.2774637499999999</c:v>
                </c:pt>
                <c:pt idx="21890">
                  <c:v>3.27798875</c:v>
                </c:pt>
                <c:pt idx="21891">
                  <c:v>3.2784368750016002</c:v>
                </c:pt>
                <c:pt idx="21892">
                  <c:v>3.27893875</c:v>
                </c:pt>
                <c:pt idx="21893">
                  <c:v>3.2793421875008</c:v>
                </c:pt>
                <c:pt idx="21894">
                  <c:v>3.2798175000000001</c:v>
                </c:pt>
                <c:pt idx="21895">
                  <c:v>3.2802324999999999</c:v>
                </c:pt>
                <c:pt idx="21896">
                  <c:v>3.2795893750016001</c:v>
                </c:pt>
                <c:pt idx="21897">
                  <c:v>3.2792137499999998</c:v>
                </c:pt>
                <c:pt idx="21898">
                  <c:v>3.2788584375008001</c:v>
                </c:pt>
                <c:pt idx="21899">
                  <c:v>3.2784503124992002</c:v>
                </c:pt>
                <c:pt idx="21900">
                  <c:v>3.2780696875007997</c:v>
                </c:pt>
                <c:pt idx="21901">
                  <c:v>3.2776450000000001</c:v>
                </c:pt>
                <c:pt idx="21902">
                  <c:v>3.2770856250016003</c:v>
                </c:pt>
                <c:pt idx="21903">
                  <c:v>3.2765875000000002</c:v>
                </c:pt>
                <c:pt idx="21904">
                  <c:v>3.2760496875007998</c:v>
                </c:pt>
                <c:pt idx="21905">
                  <c:v>3.2754625000000002</c:v>
                </c:pt>
                <c:pt idx="21906">
                  <c:v>3.2750249999999999</c:v>
                </c:pt>
                <c:pt idx="21907">
                  <c:v>3.2746200000000001</c:v>
                </c:pt>
                <c:pt idx="21908">
                  <c:v>3.2742153124992002</c:v>
                </c:pt>
                <c:pt idx="21909">
                  <c:v>3.2736856250016002</c:v>
                </c:pt>
                <c:pt idx="21910">
                  <c:v>3.2738834375007997</c:v>
                </c:pt>
                <c:pt idx="21911">
                  <c:v>3.2742103124991999</c:v>
                </c:pt>
                <c:pt idx="21912">
                  <c:v>3.2745718750016004</c:v>
                </c:pt>
                <c:pt idx="21913">
                  <c:v>3.2744371875008</c:v>
                </c:pt>
                <c:pt idx="21914">
                  <c:v>3.2748343750016002</c:v>
                </c:pt>
                <c:pt idx="21915">
                  <c:v>3.2751868750016002</c:v>
                </c:pt>
                <c:pt idx="21916">
                  <c:v>3.2755343750016004</c:v>
                </c:pt>
                <c:pt idx="21917">
                  <c:v>3.2749581250016</c:v>
                </c:pt>
                <c:pt idx="21918">
                  <c:v>3.2743506250016003</c:v>
                </c:pt>
                <c:pt idx="21919">
                  <c:v>3.2739509375007998</c:v>
                </c:pt>
                <c:pt idx="21920">
                  <c:v>3.27355375</c:v>
                </c:pt>
                <c:pt idx="21921">
                  <c:v>3.2731328124992003</c:v>
                </c:pt>
                <c:pt idx="21922">
                  <c:v>3.2727884375007998</c:v>
                </c:pt>
                <c:pt idx="21923">
                  <c:v>3.2724456250016001</c:v>
                </c:pt>
                <c:pt idx="21924">
                  <c:v>3.2718215624992002</c:v>
                </c:pt>
                <c:pt idx="21925">
                  <c:v>3.2714271875007999</c:v>
                </c:pt>
                <c:pt idx="21926">
                  <c:v>3.2711046875008001</c:v>
                </c:pt>
                <c:pt idx="21927">
                  <c:v>3.2707406250016002</c:v>
                </c:pt>
                <c:pt idx="21928">
                  <c:v>3.2711728124991999</c:v>
                </c:pt>
                <c:pt idx="21929">
                  <c:v>3.2715181250016001</c:v>
                </c:pt>
                <c:pt idx="21930">
                  <c:v>3.2719981250016001</c:v>
                </c:pt>
                <c:pt idx="21931">
                  <c:v>3.27258125</c:v>
                </c:pt>
                <c:pt idx="21932">
                  <c:v>3.2730853124992003</c:v>
                </c:pt>
                <c:pt idx="21933">
                  <c:v>3.2736306250016001</c:v>
                </c:pt>
                <c:pt idx="21934">
                  <c:v>3.2741118750016001</c:v>
                </c:pt>
                <c:pt idx="21935">
                  <c:v>3.2746512499999998</c:v>
                </c:pt>
                <c:pt idx="21936">
                  <c:v>3.2751375</c:v>
                </c:pt>
                <c:pt idx="21937">
                  <c:v>3.2756212499999999</c:v>
                </c:pt>
                <c:pt idx="21938">
                  <c:v>3.2761046875008</c:v>
                </c:pt>
                <c:pt idx="21939">
                  <c:v>3.2765393750016001</c:v>
                </c:pt>
                <c:pt idx="21940">
                  <c:v>3.2769318750016003</c:v>
                </c:pt>
                <c:pt idx="21941">
                  <c:v>3.2772715624991999</c:v>
                </c:pt>
                <c:pt idx="21942">
                  <c:v>3.2769231250016002</c:v>
                </c:pt>
                <c:pt idx="21943">
                  <c:v>3.2764896875008001</c:v>
                </c:pt>
                <c:pt idx="21944">
                  <c:v>3.2758134375007999</c:v>
                </c:pt>
                <c:pt idx="21945">
                  <c:v>3.2753675000000002</c:v>
                </c:pt>
                <c:pt idx="21946">
                  <c:v>3.2749328124992001</c:v>
                </c:pt>
                <c:pt idx="21947">
                  <c:v>3.2744553124992</c:v>
                </c:pt>
                <c:pt idx="21948">
                  <c:v>3.2739546875008001</c:v>
                </c:pt>
                <c:pt idx="21949">
                  <c:v>3.2734168750016002</c:v>
                </c:pt>
                <c:pt idx="21950">
                  <c:v>3.2728937500000002</c:v>
                </c:pt>
                <c:pt idx="21951">
                  <c:v>3.2724293750016002</c:v>
                </c:pt>
                <c:pt idx="21952">
                  <c:v>3.2719865624992002</c:v>
                </c:pt>
                <c:pt idx="21953">
                  <c:v>3.2716618750016</c:v>
                </c:pt>
                <c:pt idx="21954">
                  <c:v>3.2712503124992001</c:v>
                </c:pt>
                <c:pt idx="21955">
                  <c:v>3.2716293750016003</c:v>
                </c:pt>
                <c:pt idx="21956">
                  <c:v>3.2719637499999998</c:v>
                </c:pt>
                <c:pt idx="21957">
                  <c:v>3.2723203124992</c:v>
                </c:pt>
                <c:pt idx="21958">
                  <c:v>3.2726418750016002</c:v>
                </c:pt>
                <c:pt idx="21959">
                  <c:v>3.2729956250016001</c:v>
                </c:pt>
                <c:pt idx="21960">
                  <c:v>3.2733484375008</c:v>
                </c:pt>
                <c:pt idx="21961">
                  <c:v>3.2736728124992003</c:v>
                </c:pt>
                <c:pt idx="21962">
                  <c:v>3.2733803124992003</c:v>
                </c:pt>
                <c:pt idx="21963">
                  <c:v>3.2735246875007999</c:v>
                </c:pt>
                <c:pt idx="21964">
                  <c:v>3.2731837499999998</c:v>
                </c:pt>
                <c:pt idx="21965">
                  <c:v>3.2727531250016</c:v>
                </c:pt>
                <c:pt idx="21966">
                  <c:v>3.27228875</c:v>
                </c:pt>
                <c:pt idx="21967">
                  <c:v>3.2718593750016001</c:v>
                </c:pt>
                <c:pt idx="21968">
                  <c:v>3.2713306250016001</c:v>
                </c:pt>
                <c:pt idx="21969">
                  <c:v>3.2707950000000001</c:v>
                </c:pt>
                <c:pt idx="21970">
                  <c:v>3.2703262500000001</c:v>
                </c:pt>
                <c:pt idx="21971">
                  <c:v>3.2699918750016002</c:v>
                </c:pt>
                <c:pt idx="21972">
                  <c:v>3.2702096875007998</c:v>
                </c:pt>
                <c:pt idx="21973">
                  <c:v>3.2705543750016002</c:v>
                </c:pt>
                <c:pt idx="21974">
                  <c:v>3.2708921875007997</c:v>
                </c:pt>
                <c:pt idx="21975">
                  <c:v>3.2712262499999998</c:v>
                </c:pt>
                <c:pt idx="21976">
                  <c:v>3.2716165624992</c:v>
                </c:pt>
                <c:pt idx="21977">
                  <c:v>3.2719471875007997</c:v>
                </c:pt>
                <c:pt idx="21978">
                  <c:v>3.27235875</c:v>
                </c:pt>
                <c:pt idx="21979">
                  <c:v>3.2728212499999998</c:v>
                </c:pt>
                <c:pt idx="21980">
                  <c:v>3.2733734375007999</c:v>
                </c:pt>
                <c:pt idx="21981">
                  <c:v>3.2739203124992002</c:v>
                </c:pt>
                <c:pt idx="21982">
                  <c:v>3.27445875</c:v>
                </c:pt>
                <c:pt idx="21983">
                  <c:v>3.2748946875008</c:v>
                </c:pt>
                <c:pt idx="21984">
                  <c:v>3.2752990624992</c:v>
                </c:pt>
                <c:pt idx="21985">
                  <c:v>3.2756953124992001</c:v>
                </c:pt>
                <c:pt idx="21986">
                  <c:v>3.2761046875008</c:v>
                </c:pt>
                <c:pt idx="21987">
                  <c:v>3.2764462499999998</c:v>
                </c:pt>
                <c:pt idx="21988">
                  <c:v>3.2767906250016003</c:v>
                </c:pt>
                <c:pt idx="21989">
                  <c:v>3.2771612499999998</c:v>
                </c:pt>
                <c:pt idx="21990">
                  <c:v>3.2775646875007998</c:v>
                </c:pt>
                <c:pt idx="21991">
                  <c:v>3.2778968750016002</c:v>
                </c:pt>
                <c:pt idx="21992">
                  <c:v>3.2773599999999998</c:v>
                </c:pt>
                <c:pt idx="21993">
                  <c:v>3.2769278124992001</c:v>
                </c:pt>
                <c:pt idx="21994">
                  <c:v>3.2764640624992003</c:v>
                </c:pt>
                <c:pt idx="21995">
                  <c:v>3.2759968750016002</c:v>
                </c:pt>
                <c:pt idx="21996">
                  <c:v>3.2754778124991999</c:v>
                </c:pt>
                <c:pt idx="21997">
                  <c:v>3.2750006250016002</c:v>
                </c:pt>
                <c:pt idx="21998">
                  <c:v>3.2746446875007997</c:v>
                </c:pt>
                <c:pt idx="21999">
                  <c:v>3.2742443750016004</c:v>
                </c:pt>
                <c:pt idx="22000">
                  <c:v>3.2738609375008001</c:v>
                </c:pt>
                <c:pt idx="22001">
                  <c:v>3.2734253124992003</c:v>
                </c:pt>
                <c:pt idx="22002">
                  <c:v>3.2730068750016001</c:v>
                </c:pt>
                <c:pt idx="22003">
                  <c:v>3.2724556250016001</c:v>
                </c:pt>
                <c:pt idx="22004">
                  <c:v>3.2719728124992002</c:v>
                </c:pt>
                <c:pt idx="22005">
                  <c:v>3.2715628124992002</c:v>
                </c:pt>
                <c:pt idx="22006">
                  <c:v>3.2719315624992</c:v>
                </c:pt>
                <c:pt idx="22007">
                  <c:v>3.2724471875007999</c:v>
                </c:pt>
                <c:pt idx="22008">
                  <c:v>3.2727746875007999</c:v>
                </c:pt>
                <c:pt idx="22009">
                  <c:v>3.2731675</c:v>
                </c:pt>
                <c:pt idx="22010">
                  <c:v>3.2734934375007998</c:v>
                </c:pt>
                <c:pt idx="22011">
                  <c:v>3.2738693750016004</c:v>
                </c:pt>
                <c:pt idx="22012">
                  <c:v>3.2742984375008</c:v>
                </c:pt>
                <c:pt idx="22013">
                  <c:v>3.2746593750016002</c:v>
                </c:pt>
                <c:pt idx="22014">
                  <c:v>3.2750162500000002</c:v>
                </c:pt>
                <c:pt idx="22015">
                  <c:v>3.2753559375007999</c:v>
                </c:pt>
                <c:pt idx="22016">
                  <c:v>3.27571375</c:v>
                </c:pt>
                <c:pt idx="22017">
                  <c:v>3.2760540624992003</c:v>
                </c:pt>
                <c:pt idx="22018">
                  <c:v>3.2764012500000002</c:v>
                </c:pt>
                <c:pt idx="22019">
                  <c:v>3.2759246875007997</c:v>
                </c:pt>
                <c:pt idx="22020">
                  <c:v>3.2753174999999999</c:v>
                </c:pt>
                <c:pt idx="22021">
                  <c:v>3.2748887500000001</c:v>
                </c:pt>
                <c:pt idx="22022">
                  <c:v>3.2743368750016</c:v>
                </c:pt>
                <c:pt idx="22023">
                  <c:v>3.2738081250016</c:v>
                </c:pt>
                <c:pt idx="22024">
                  <c:v>3.2732756250016002</c:v>
                </c:pt>
                <c:pt idx="22025">
                  <c:v>3.2727781250016004</c:v>
                </c:pt>
                <c:pt idx="22026">
                  <c:v>3.2723615624992002</c:v>
                </c:pt>
                <c:pt idx="22027">
                  <c:v>3.2720059375007997</c:v>
                </c:pt>
                <c:pt idx="22028">
                  <c:v>3.2714796875008001</c:v>
                </c:pt>
                <c:pt idx="22029">
                  <c:v>3.2710487499999998</c:v>
                </c:pt>
                <c:pt idx="22030">
                  <c:v>3.2707181250016002</c:v>
                </c:pt>
                <c:pt idx="22031">
                  <c:v>3.2711212500000002</c:v>
                </c:pt>
                <c:pt idx="22032">
                  <c:v>3.2715121875007998</c:v>
                </c:pt>
                <c:pt idx="22033">
                  <c:v>3.2718871875007998</c:v>
                </c:pt>
                <c:pt idx="22034">
                  <c:v>3.2723325000000001</c:v>
                </c:pt>
                <c:pt idx="22035">
                  <c:v>3.2727009375008</c:v>
                </c:pt>
                <c:pt idx="22036">
                  <c:v>3.2731665624991999</c:v>
                </c:pt>
                <c:pt idx="22037">
                  <c:v>3.2735090624992003</c:v>
                </c:pt>
                <c:pt idx="22038">
                  <c:v>3.2738503124992002</c:v>
                </c:pt>
                <c:pt idx="22039">
                  <c:v>3.2742893750016</c:v>
                </c:pt>
                <c:pt idx="22040">
                  <c:v>3.27469375</c:v>
                </c:pt>
                <c:pt idx="22041">
                  <c:v>3.2751749999999999</c:v>
                </c:pt>
                <c:pt idx="22042">
                  <c:v>3.2755350000000001</c:v>
                </c:pt>
                <c:pt idx="22043">
                  <c:v>3.2758584375008</c:v>
                </c:pt>
                <c:pt idx="22044">
                  <c:v>3.2761821875007997</c:v>
                </c:pt>
                <c:pt idx="22045">
                  <c:v>3.2756750000000001</c:v>
                </c:pt>
                <c:pt idx="22046">
                  <c:v>3.2753209375007999</c:v>
                </c:pt>
                <c:pt idx="22047">
                  <c:v>3.2747562499999998</c:v>
                </c:pt>
                <c:pt idx="22048">
                  <c:v>3.2740103124991999</c:v>
                </c:pt>
                <c:pt idx="22049">
                  <c:v>3.2732356250016004</c:v>
                </c:pt>
                <c:pt idx="22050">
                  <c:v>3.2724240624992</c:v>
                </c:pt>
                <c:pt idx="22051">
                  <c:v>3.2715559375007999</c:v>
                </c:pt>
                <c:pt idx="22052">
                  <c:v>3.2707668750016001</c:v>
                </c:pt>
                <c:pt idx="22053">
                  <c:v>3.2698578124991999</c:v>
                </c:pt>
                <c:pt idx="22054">
                  <c:v>3.26894375</c:v>
                </c:pt>
                <c:pt idx="22055">
                  <c:v>3.2680562499999999</c:v>
                </c:pt>
                <c:pt idx="22056">
                  <c:v>3.2673221875007998</c:v>
                </c:pt>
                <c:pt idx="22057">
                  <c:v>3.2667828124992</c:v>
                </c:pt>
                <c:pt idx="22058">
                  <c:v>3.2662631250016001</c:v>
                </c:pt>
                <c:pt idx="22059">
                  <c:v>3.2658209375007998</c:v>
                </c:pt>
                <c:pt idx="22060">
                  <c:v>3.2654271875008001</c:v>
                </c:pt>
                <c:pt idx="22061">
                  <c:v>3.2650668750016001</c:v>
                </c:pt>
                <c:pt idx="22062">
                  <c:v>3.2646515624992003</c:v>
                </c:pt>
                <c:pt idx="22063">
                  <c:v>3.2650481250016004</c:v>
                </c:pt>
                <c:pt idx="22064">
                  <c:v>3.2654765624992002</c:v>
                </c:pt>
                <c:pt idx="22065">
                  <c:v>3.2658125</c:v>
                </c:pt>
                <c:pt idx="22066">
                  <c:v>3.2662006250016002</c:v>
                </c:pt>
                <c:pt idx="22067">
                  <c:v>3.2666087500000001</c:v>
                </c:pt>
                <c:pt idx="22068">
                  <c:v>3.2669484375007998</c:v>
                </c:pt>
                <c:pt idx="22069">
                  <c:v>3.2672906250016003</c:v>
                </c:pt>
                <c:pt idx="22070">
                  <c:v>3.2676349999999998</c:v>
                </c:pt>
                <c:pt idx="22071">
                  <c:v>3.2681596875008001</c:v>
                </c:pt>
                <c:pt idx="22072">
                  <c:v>3.2687081250016004</c:v>
                </c:pt>
                <c:pt idx="22073">
                  <c:v>3.2691512500000002</c:v>
                </c:pt>
                <c:pt idx="22074">
                  <c:v>3.2696218750016004</c:v>
                </c:pt>
                <c:pt idx="22075">
                  <c:v>3.2701071875008001</c:v>
                </c:pt>
                <c:pt idx="22076">
                  <c:v>3.2704599999999999</c:v>
                </c:pt>
                <c:pt idx="22077">
                  <c:v>3.2708065624992</c:v>
                </c:pt>
                <c:pt idx="22078">
                  <c:v>3.2709893750016001</c:v>
                </c:pt>
                <c:pt idx="22079">
                  <c:v>3.2704456250016003</c:v>
                </c:pt>
                <c:pt idx="22080">
                  <c:v>3.2701221875008</c:v>
                </c:pt>
                <c:pt idx="22081">
                  <c:v>3.2697631250016004</c:v>
                </c:pt>
                <c:pt idx="22082">
                  <c:v>3.2693043750016</c:v>
                </c:pt>
                <c:pt idx="22083">
                  <c:v>3.2688303124992002</c:v>
                </c:pt>
                <c:pt idx="22084">
                  <c:v>3.2683643750016</c:v>
                </c:pt>
                <c:pt idx="22085">
                  <c:v>3.2679437500000001</c:v>
                </c:pt>
                <c:pt idx="22086">
                  <c:v>3.2674846875007999</c:v>
                </c:pt>
                <c:pt idx="22087">
                  <c:v>3.26709125</c:v>
                </c:pt>
                <c:pt idx="22088">
                  <c:v>3.2667481250016004</c:v>
                </c:pt>
                <c:pt idx="22089">
                  <c:v>3.2663293750016003</c:v>
                </c:pt>
                <c:pt idx="22090">
                  <c:v>3.2666581250016002</c:v>
                </c:pt>
                <c:pt idx="22091">
                  <c:v>3.2670871875007998</c:v>
                </c:pt>
                <c:pt idx="22092">
                  <c:v>3.2674987500000001</c:v>
                </c:pt>
                <c:pt idx="22093">
                  <c:v>3.2678275000000001</c:v>
                </c:pt>
                <c:pt idx="22094">
                  <c:v>3.2681837499999999</c:v>
                </c:pt>
                <c:pt idx="22095">
                  <c:v>3.2686240624992</c:v>
                </c:pt>
                <c:pt idx="22096">
                  <c:v>3.2690450000000002</c:v>
                </c:pt>
                <c:pt idx="22097">
                  <c:v>3.2694031250016002</c:v>
                </c:pt>
                <c:pt idx="22098">
                  <c:v>3.2698865624992002</c:v>
                </c:pt>
                <c:pt idx="22099">
                  <c:v>3.2703690624992001</c:v>
                </c:pt>
                <c:pt idx="22100">
                  <c:v>3.2708318750016003</c:v>
                </c:pt>
                <c:pt idx="22101">
                  <c:v>3.2712318750016003</c:v>
                </c:pt>
                <c:pt idx="22102">
                  <c:v>3.2716143750016</c:v>
                </c:pt>
                <c:pt idx="22103">
                  <c:v>3.2719628124992002</c:v>
                </c:pt>
                <c:pt idx="22104">
                  <c:v>3.2723475</c:v>
                </c:pt>
                <c:pt idx="22105">
                  <c:v>3.2726878124992003</c:v>
                </c:pt>
                <c:pt idx="22106">
                  <c:v>3.2722418750016002</c:v>
                </c:pt>
                <c:pt idx="22107">
                  <c:v>3.2719140624992002</c:v>
                </c:pt>
                <c:pt idx="22108">
                  <c:v>3.2714546875007997</c:v>
                </c:pt>
                <c:pt idx="22109">
                  <c:v>3.2709081250016001</c:v>
                </c:pt>
                <c:pt idx="22110">
                  <c:v>3.2702309375007999</c:v>
                </c:pt>
                <c:pt idx="22111">
                  <c:v>3.2693987500000001</c:v>
                </c:pt>
                <c:pt idx="22112">
                  <c:v>3.2686159375007997</c:v>
                </c:pt>
                <c:pt idx="22113">
                  <c:v>3.2678375000000002</c:v>
                </c:pt>
                <c:pt idx="22114">
                  <c:v>3.2670409375007998</c:v>
                </c:pt>
                <c:pt idx="22115">
                  <c:v>3.2663193750016002</c:v>
                </c:pt>
                <c:pt idx="22116">
                  <c:v>3.2656584375007998</c:v>
                </c:pt>
                <c:pt idx="22117">
                  <c:v>3.2650096875007999</c:v>
                </c:pt>
                <c:pt idx="22118">
                  <c:v>3.2644912499999998</c:v>
                </c:pt>
                <c:pt idx="22119">
                  <c:v>3.2641087500000001</c:v>
                </c:pt>
                <c:pt idx="22120">
                  <c:v>3.2637065624992001</c:v>
                </c:pt>
                <c:pt idx="22121">
                  <c:v>3.2640921875008</c:v>
                </c:pt>
                <c:pt idx="22122">
                  <c:v>3.2644293750016002</c:v>
                </c:pt>
                <c:pt idx="22123">
                  <c:v>3.2648684375007999</c:v>
                </c:pt>
                <c:pt idx="22124">
                  <c:v>3.2653065624991999</c:v>
                </c:pt>
                <c:pt idx="22125">
                  <c:v>3.2657684375008</c:v>
                </c:pt>
                <c:pt idx="22126">
                  <c:v>3.2660887500000002</c:v>
                </c:pt>
                <c:pt idx="22127">
                  <c:v>3.2664196875007998</c:v>
                </c:pt>
                <c:pt idx="22128">
                  <c:v>3.2667999999999999</c:v>
                </c:pt>
                <c:pt idx="22129">
                  <c:v>3.2673665624992001</c:v>
                </c:pt>
                <c:pt idx="22130">
                  <c:v>3.2677581250016003</c:v>
                </c:pt>
                <c:pt idx="22131">
                  <c:v>3.2682021875007998</c:v>
                </c:pt>
                <c:pt idx="22132">
                  <c:v>3.2686756250016002</c:v>
                </c:pt>
                <c:pt idx="22133">
                  <c:v>3.2690793750016001</c:v>
                </c:pt>
                <c:pt idx="22134">
                  <c:v>3.2694668750016</c:v>
                </c:pt>
                <c:pt idx="22135">
                  <c:v>3.2698015624992003</c:v>
                </c:pt>
                <c:pt idx="22136">
                  <c:v>3.2701250000000002</c:v>
                </c:pt>
                <c:pt idx="22137">
                  <c:v>3.2705218750016001</c:v>
                </c:pt>
                <c:pt idx="22138">
                  <c:v>3.27084375</c:v>
                </c:pt>
                <c:pt idx="22139">
                  <c:v>3.2705109375007999</c:v>
                </c:pt>
                <c:pt idx="22140">
                  <c:v>3.2701831250016</c:v>
                </c:pt>
                <c:pt idx="22141">
                  <c:v>3.2698171875008</c:v>
                </c:pt>
                <c:pt idx="22142">
                  <c:v>3.2694193750016001</c:v>
                </c:pt>
                <c:pt idx="22143">
                  <c:v>3.2690193750016001</c:v>
                </c:pt>
                <c:pt idx="22144">
                  <c:v>3.2685465624992003</c:v>
                </c:pt>
                <c:pt idx="22145">
                  <c:v>3.2681171875007999</c:v>
                </c:pt>
                <c:pt idx="22146">
                  <c:v>3.2677306250016001</c:v>
                </c:pt>
                <c:pt idx="22147">
                  <c:v>3.2673081250016001</c:v>
                </c:pt>
                <c:pt idx="22148">
                  <c:v>3.2668346875008001</c:v>
                </c:pt>
                <c:pt idx="22149">
                  <c:v>3.2664581250016003</c:v>
                </c:pt>
                <c:pt idx="22150">
                  <c:v>3.2668124999999999</c:v>
                </c:pt>
                <c:pt idx="22151">
                  <c:v>3.2672078124991999</c:v>
                </c:pt>
                <c:pt idx="22152">
                  <c:v>3.2676196875007997</c:v>
                </c:pt>
                <c:pt idx="22153">
                  <c:v>3.2679521875008</c:v>
                </c:pt>
                <c:pt idx="22154">
                  <c:v>3.2684443750016001</c:v>
                </c:pt>
                <c:pt idx="22155">
                  <c:v>3.2689349999999999</c:v>
                </c:pt>
                <c:pt idx="22156">
                  <c:v>3.2693249999999998</c:v>
                </c:pt>
                <c:pt idx="22157">
                  <c:v>3.2698246875007997</c:v>
                </c:pt>
                <c:pt idx="22158">
                  <c:v>3.27023625</c:v>
                </c:pt>
                <c:pt idx="22159">
                  <c:v>3.2706374999999999</c:v>
                </c:pt>
                <c:pt idx="22160">
                  <c:v>3.2711600000000001</c:v>
                </c:pt>
                <c:pt idx="22161">
                  <c:v>3.2716281250016004</c:v>
                </c:pt>
                <c:pt idx="22162">
                  <c:v>3.2719615624992002</c:v>
                </c:pt>
                <c:pt idx="22163">
                  <c:v>3.2722881250016003</c:v>
                </c:pt>
                <c:pt idx="22164">
                  <c:v>3.2726212499999998</c:v>
                </c:pt>
                <c:pt idx="22165">
                  <c:v>3.2722831250016</c:v>
                </c:pt>
                <c:pt idx="22166">
                  <c:v>3.2717906250016</c:v>
                </c:pt>
                <c:pt idx="22167">
                  <c:v>3.2714615624992001</c:v>
                </c:pt>
                <c:pt idx="22168">
                  <c:v>3.2710712499999999</c:v>
                </c:pt>
                <c:pt idx="22169">
                  <c:v>3.2706584375008001</c:v>
                </c:pt>
                <c:pt idx="22170">
                  <c:v>3.2702671875007998</c:v>
                </c:pt>
                <c:pt idx="22171">
                  <c:v>3.2698762499999998</c:v>
                </c:pt>
                <c:pt idx="22172">
                  <c:v>3.2694406250016002</c:v>
                </c:pt>
                <c:pt idx="22173">
                  <c:v>3.2690796875007999</c:v>
                </c:pt>
                <c:pt idx="22174">
                  <c:v>3.2685331250016003</c:v>
                </c:pt>
                <c:pt idx="22175">
                  <c:v>3.2681793750016004</c:v>
                </c:pt>
                <c:pt idx="22176">
                  <c:v>3.2685153124992001</c:v>
                </c:pt>
                <c:pt idx="22177">
                  <c:v>3.2689028124992001</c:v>
                </c:pt>
                <c:pt idx="22178">
                  <c:v>3.2692659375008</c:v>
                </c:pt>
                <c:pt idx="22179">
                  <c:v>3.2696840624992003</c:v>
                </c:pt>
                <c:pt idx="22180">
                  <c:v>3.2700499999999999</c:v>
                </c:pt>
                <c:pt idx="22181">
                  <c:v>3.2703831250016</c:v>
                </c:pt>
                <c:pt idx="22182">
                  <c:v>3.2708096875007997</c:v>
                </c:pt>
                <c:pt idx="22183">
                  <c:v>3.2712971875007999</c:v>
                </c:pt>
                <c:pt idx="22184">
                  <c:v>3.2716803124992002</c:v>
                </c:pt>
                <c:pt idx="22185">
                  <c:v>3.27214625</c:v>
                </c:pt>
                <c:pt idx="22186">
                  <c:v>3.2725412500000002</c:v>
                </c:pt>
                <c:pt idx="22187">
                  <c:v>3.2728968750016003</c:v>
                </c:pt>
                <c:pt idx="22188">
                  <c:v>3.2723159375008</c:v>
                </c:pt>
                <c:pt idx="22189">
                  <c:v>3.27190125</c:v>
                </c:pt>
                <c:pt idx="22190">
                  <c:v>3.2713659375008</c:v>
                </c:pt>
                <c:pt idx="22191">
                  <c:v>3.2707496875007998</c:v>
                </c:pt>
                <c:pt idx="22192">
                  <c:v>3.2700721875008001</c:v>
                </c:pt>
                <c:pt idx="22193">
                  <c:v>3.2693903124992003</c:v>
                </c:pt>
                <c:pt idx="22194">
                  <c:v>3.2687168750016</c:v>
                </c:pt>
                <c:pt idx="22195">
                  <c:v>3.2680268750016004</c:v>
                </c:pt>
                <c:pt idx="22196">
                  <c:v>3.2673706250016004</c:v>
                </c:pt>
                <c:pt idx="22197">
                  <c:v>3.2667281250016003</c:v>
                </c:pt>
                <c:pt idx="22198">
                  <c:v>3.2661775</c:v>
                </c:pt>
                <c:pt idx="22199">
                  <c:v>3.2656659375007999</c:v>
                </c:pt>
                <c:pt idx="22200">
                  <c:v>3.2653028124992001</c:v>
                </c:pt>
                <c:pt idx="22201">
                  <c:v>3.2648753124992003</c:v>
                </c:pt>
                <c:pt idx="22202">
                  <c:v>3.2645440624991999</c:v>
                </c:pt>
                <c:pt idx="22203">
                  <c:v>3.26402875</c:v>
                </c:pt>
                <c:pt idx="22204">
                  <c:v>3.2636203124992003</c:v>
                </c:pt>
                <c:pt idx="22205">
                  <c:v>3.2640484375007999</c:v>
                </c:pt>
                <c:pt idx="22206">
                  <c:v>3.2645521875007999</c:v>
                </c:pt>
                <c:pt idx="22207">
                  <c:v>3.2649253124992001</c:v>
                </c:pt>
                <c:pt idx="22208">
                  <c:v>3.2653178124991999</c:v>
                </c:pt>
                <c:pt idx="22209">
                  <c:v>3.2657415624991999</c:v>
                </c:pt>
                <c:pt idx="22210">
                  <c:v>3.2661962500000001</c:v>
                </c:pt>
                <c:pt idx="22211">
                  <c:v>3.2666634375007999</c:v>
                </c:pt>
                <c:pt idx="22212">
                  <c:v>3.2670896875007998</c:v>
                </c:pt>
                <c:pt idx="22213">
                  <c:v>3.2675862499999999</c:v>
                </c:pt>
                <c:pt idx="22214">
                  <c:v>3.2680790624992002</c:v>
                </c:pt>
                <c:pt idx="22215">
                  <c:v>3.2685818750016002</c:v>
                </c:pt>
                <c:pt idx="22216">
                  <c:v>3.2690034375007997</c:v>
                </c:pt>
                <c:pt idx="22217">
                  <c:v>3.2694675000000002</c:v>
                </c:pt>
                <c:pt idx="22218">
                  <c:v>3.2698862499999999</c:v>
                </c:pt>
                <c:pt idx="22219">
                  <c:v>3.2703721875007998</c:v>
                </c:pt>
                <c:pt idx="22220">
                  <c:v>3.2707246875007998</c:v>
                </c:pt>
                <c:pt idx="22221">
                  <c:v>3.2701509375007998</c:v>
                </c:pt>
                <c:pt idx="22222">
                  <c:v>3.2697234375008</c:v>
                </c:pt>
                <c:pt idx="22223">
                  <c:v>3.2692559375007999</c:v>
                </c:pt>
                <c:pt idx="22224">
                  <c:v>3.2687490624992002</c:v>
                </c:pt>
                <c:pt idx="22225">
                  <c:v>3.2682353124992001</c:v>
                </c:pt>
                <c:pt idx="22226">
                  <c:v>3.2677687500000001</c:v>
                </c:pt>
                <c:pt idx="22227">
                  <c:v>3.2672559375007997</c:v>
                </c:pt>
                <c:pt idx="22228">
                  <c:v>3.2667774999999999</c:v>
                </c:pt>
                <c:pt idx="22229">
                  <c:v>3.2663628124991999</c:v>
                </c:pt>
                <c:pt idx="22230">
                  <c:v>3.2659946875007999</c:v>
                </c:pt>
                <c:pt idx="22231">
                  <c:v>3.2656046875008</c:v>
                </c:pt>
                <c:pt idx="22232">
                  <c:v>3.2660134375008001</c:v>
                </c:pt>
                <c:pt idx="22233">
                  <c:v>3.2663612500000001</c:v>
                </c:pt>
                <c:pt idx="22234">
                  <c:v>3.2667112500000002</c:v>
                </c:pt>
                <c:pt idx="22235">
                  <c:v>3.2670650000000001</c:v>
                </c:pt>
                <c:pt idx="22236">
                  <c:v>3.2673890624992001</c:v>
                </c:pt>
                <c:pt idx="22237">
                  <c:v>3.2678146875007998</c:v>
                </c:pt>
                <c:pt idx="22238">
                  <c:v>3.2681646875007999</c:v>
                </c:pt>
                <c:pt idx="22239">
                  <c:v>3.2685081250016004</c:v>
                </c:pt>
                <c:pt idx="22240">
                  <c:v>3.2689425000000001</c:v>
                </c:pt>
                <c:pt idx="22241">
                  <c:v>3.2693503124992001</c:v>
                </c:pt>
                <c:pt idx="22242">
                  <c:v>3.2697775</c:v>
                </c:pt>
                <c:pt idx="22243">
                  <c:v>3.2702096875007998</c:v>
                </c:pt>
                <c:pt idx="22244">
                  <c:v>3.2705318750016001</c:v>
                </c:pt>
                <c:pt idx="22245">
                  <c:v>3.2709012500000001</c:v>
                </c:pt>
                <c:pt idx="22246">
                  <c:v>3.2704246875008001</c:v>
                </c:pt>
                <c:pt idx="22247">
                  <c:v>3.2698456250016004</c:v>
                </c:pt>
                <c:pt idx="22248">
                  <c:v>3.2695065624991999</c:v>
                </c:pt>
                <c:pt idx="22249">
                  <c:v>3.2691646875007998</c:v>
                </c:pt>
                <c:pt idx="22250">
                  <c:v>3.2687412500000002</c:v>
                </c:pt>
                <c:pt idx="22251">
                  <c:v>3.2683153124992002</c:v>
                </c:pt>
                <c:pt idx="22252">
                  <c:v>3.2678937499999998</c:v>
                </c:pt>
                <c:pt idx="22253">
                  <c:v>3.26723125</c:v>
                </c:pt>
                <c:pt idx="22254">
                  <c:v>3.2667093750016001</c:v>
                </c:pt>
                <c:pt idx="22255">
                  <c:v>3.2662559375007998</c:v>
                </c:pt>
                <c:pt idx="22256">
                  <c:v>3.2656896875007999</c:v>
                </c:pt>
                <c:pt idx="22257">
                  <c:v>3.2650356250016004</c:v>
                </c:pt>
                <c:pt idx="22258">
                  <c:v>3.2646728124991999</c:v>
                </c:pt>
                <c:pt idx="22259">
                  <c:v>3.2643312500000001</c:v>
                </c:pt>
                <c:pt idx="22260">
                  <c:v>3.2640015624992</c:v>
                </c:pt>
                <c:pt idx="22261">
                  <c:v>3.2635340624992</c:v>
                </c:pt>
                <c:pt idx="22262">
                  <c:v>3.2631996875008</c:v>
                </c:pt>
                <c:pt idx="22263">
                  <c:v>3.2635512499999999</c:v>
                </c:pt>
                <c:pt idx="22264">
                  <c:v>3.2639553124992</c:v>
                </c:pt>
                <c:pt idx="22265">
                  <c:v>3.2643506250016001</c:v>
                </c:pt>
                <c:pt idx="22266">
                  <c:v>3.2646740624991999</c:v>
                </c:pt>
                <c:pt idx="22267">
                  <c:v>3.2650981250016002</c:v>
                </c:pt>
                <c:pt idx="22268">
                  <c:v>3.2655234375008</c:v>
                </c:pt>
                <c:pt idx="22269">
                  <c:v>3.2660318750016</c:v>
                </c:pt>
                <c:pt idx="22270">
                  <c:v>3.2665493750016004</c:v>
                </c:pt>
                <c:pt idx="22271">
                  <c:v>3.26709</c:v>
                </c:pt>
                <c:pt idx="22272">
                  <c:v>3.2676215624992002</c:v>
                </c:pt>
                <c:pt idx="22273">
                  <c:v>3.2681849999999999</c:v>
                </c:pt>
                <c:pt idx="22274">
                  <c:v>3.2686506250016003</c:v>
                </c:pt>
                <c:pt idx="22275">
                  <c:v>3.2691024999999998</c:v>
                </c:pt>
                <c:pt idx="22276">
                  <c:v>3.2695621875007999</c:v>
                </c:pt>
                <c:pt idx="22277">
                  <c:v>3.2698865624992002</c:v>
                </c:pt>
                <c:pt idx="22278">
                  <c:v>3.2702793750016004</c:v>
                </c:pt>
                <c:pt idx="22279">
                  <c:v>3.2706024999999999</c:v>
                </c:pt>
                <c:pt idx="22280">
                  <c:v>3.2701506250016004</c:v>
                </c:pt>
                <c:pt idx="22281">
                  <c:v>3.2697028124992</c:v>
                </c:pt>
                <c:pt idx="22282">
                  <c:v>3.26912</c:v>
                </c:pt>
                <c:pt idx="22283">
                  <c:v>3.2684859375007997</c:v>
                </c:pt>
                <c:pt idx="22284">
                  <c:v>3.2676856250016</c:v>
                </c:pt>
                <c:pt idx="22285">
                  <c:v>3.2669281250016002</c:v>
                </c:pt>
                <c:pt idx="22286">
                  <c:v>3.2662212500000001</c:v>
                </c:pt>
                <c:pt idx="22287">
                  <c:v>3.2655903124992003</c:v>
                </c:pt>
                <c:pt idx="22288">
                  <c:v>3.2649428124991999</c:v>
                </c:pt>
                <c:pt idx="22289">
                  <c:v>3.2644190624992002</c:v>
                </c:pt>
                <c:pt idx="22290">
                  <c:v>3.2640128124992001</c:v>
                </c:pt>
                <c:pt idx="22291">
                  <c:v>3.2635993750016001</c:v>
                </c:pt>
                <c:pt idx="22292">
                  <c:v>3.2640471875007999</c:v>
                </c:pt>
                <c:pt idx="22293">
                  <c:v>3.2644099999999998</c:v>
                </c:pt>
                <c:pt idx="22294">
                  <c:v>3.2648450000000002</c:v>
                </c:pt>
                <c:pt idx="22295">
                  <c:v>3.2652306250016001</c:v>
                </c:pt>
                <c:pt idx="22296">
                  <c:v>3.2656825</c:v>
                </c:pt>
                <c:pt idx="22297">
                  <c:v>3.2660724999999999</c:v>
                </c:pt>
                <c:pt idx="22298">
                  <c:v>3.2664240624992003</c:v>
                </c:pt>
                <c:pt idx="22299">
                  <c:v>3.2666078124992</c:v>
                </c:pt>
                <c:pt idx="22300">
                  <c:v>3.2667018750016004</c:v>
                </c:pt>
                <c:pt idx="22301">
                  <c:v>3.2667578124992001</c:v>
                </c:pt>
                <c:pt idx="22302">
                  <c:v>3.2671815624992</c:v>
                </c:pt>
                <c:pt idx="22303">
                  <c:v>3.2675737499999999</c:v>
                </c:pt>
                <c:pt idx="22304">
                  <c:v>3.2680181250016003</c:v>
                </c:pt>
                <c:pt idx="22305">
                  <c:v>3.2684228124992001</c:v>
                </c:pt>
                <c:pt idx="22306">
                  <c:v>3.2688424999999999</c:v>
                </c:pt>
                <c:pt idx="22307">
                  <c:v>3.2691706250016002</c:v>
                </c:pt>
                <c:pt idx="22308">
                  <c:v>3.2695296875007998</c:v>
                </c:pt>
                <c:pt idx="22309">
                  <c:v>3.2698534375007999</c:v>
                </c:pt>
                <c:pt idx="22310">
                  <c:v>3.2702540624992</c:v>
                </c:pt>
                <c:pt idx="22311">
                  <c:v>3.2696565624992</c:v>
                </c:pt>
                <c:pt idx="22312">
                  <c:v>3.269145</c:v>
                </c:pt>
                <c:pt idx="22313">
                  <c:v>3.2687696875008001</c:v>
                </c:pt>
                <c:pt idx="22314">
                  <c:v>3.2683390624992001</c:v>
                </c:pt>
                <c:pt idx="22315">
                  <c:v>3.2679115624991999</c:v>
                </c:pt>
                <c:pt idx="22316">
                  <c:v>3.2674896875007997</c:v>
                </c:pt>
                <c:pt idx="22317">
                  <c:v>3.2669878124992002</c:v>
                </c:pt>
                <c:pt idx="22318">
                  <c:v>3.2663790624992002</c:v>
                </c:pt>
                <c:pt idx="22319">
                  <c:v>3.2660499999999999</c:v>
                </c:pt>
                <c:pt idx="22320">
                  <c:v>3.2657287500000001</c:v>
                </c:pt>
                <c:pt idx="22321">
                  <c:v>3.2654049999999999</c:v>
                </c:pt>
                <c:pt idx="22322">
                  <c:v>3.2647859375007999</c:v>
                </c:pt>
                <c:pt idx="22323">
                  <c:v>3.2641650000000002</c:v>
                </c:pt>
                <c:pt idx="22324">
                  <c:v>3.2636028124992</c:v>
                </c:pt>
                <c:pt idx="22325">
                  <c:v>3.2632378124992001</c:v>
                </c:pt>
                <c:pt idx="22326">
                  <c:v>3.2628921875007997</c:v>
                </c:pt>
                <c:pt idx="22327">
                  <c:v>3.2633440624992001</c:v>
                </c:pt>
                <c:pt idx="22328">
                  <c:v>3.2638659375007997</c:v>
                </c:pt>
                <c:pt idx="22329">
                  <c:v>3.2642371875007998</c:v>
                </c:pt>
                <c:pt idx="22330">
                  <c:v>3.2646240624992</c:v>
                </c:pt>
                <c:pt idx="22331">
                  <c:v>3.2650953124991999</c:v>
                </c:pt>
                <c:pt idx="22332">
                  <c:v>3.26547375</c:v>
                </c:pt>
                <c:pt idx="22333">
                  <c:v>3.2658328124992</c:v>
                </c:pt>
                <c:pt idx="22334">
                  <c:v>3.2661696875007999</c:v>
                </c:pt>
                <c:pt idx="22335">
                  <c:v>3.2665025000000001</c:v>
                </c:pt>
                <c:pt idx="22336">
                  <c:v>3.2668400000000002</c:v>
                </c:pt>
                <c:pt idx="22337">
                  <c:v>3.2672696875008</c:v>
                </c:pt>
                <c:pt idx="22338">
                  <c:v>3.2668759375007999</c:v>
                </c:pt>
                <c:pt idx="22339">
                  <c:v>3.2664353124992003</c:v>
                </c:pt>
                <c:pt idx="22340">
                  <c:v>3.2658293750016001</c:v>
                </c:pt>
                <c:pt idx="22341">
                  <c:v>3.2654624999999999</c:v>
                </c:pt>
                <c:pt idx="22342">
                  <c:v>3.2650453124992</c:v>
                </c:pt>
                <c:pt idx="22343">
                  <c:v>3.2646096875007999</c:v>
                </c:pt>
                <c:pt idx="22344">
                  <c:v>3.2641249999999999</c:v>
                </c:pt>
                <c:pt idx="22345">
                  <c:v>3.2636603124992001</c:v>
                </c:pt>
                <c:pt idx="22346">
                  <c:v>3.2632990624992</c:v>
                </c:pt>
                <c:pt idx="22347">
                  <c:v>3.2629196875008</c:v>
                </c:pt>
                <c:pt idx="22348">
                  <c:v>3.2625190624992002</c:v>
                </c:pt>
                <c:pt idx="22349">
                  <c:v>3.2629756250016002</c:v>
                </c:pt>
                <c:pt idx="22350">
                  <c:v>3.2633868750016002</c:v>
                </c:pt>
                <c:pt idx="22351">
                  <c:v>3.2639203124992</c:v>
                </c:pt>
                <c:pt idx="22352">
                  <c:v>3.2643459375007997</c:v>
                </c:pt>
                <c:pt idx="22353">
                  <c:v>3.2648537499999999</c:v>
                </c:pt>
                <c:pt idx="22354">
                  <c:v>3.2652287499999999</c:v>
                </c:pt>
                <c:pt idx="22355">
                  <c:v>3.2656009375007997</c:v>
                </c:pt>
                <c:pt idx="22356">
                  <c:v>3.2661559375008</c:v>
                </c:pt>
                <c:pt idx="22357">
                  <c:v>3.2665359375007998</c:v>
                </c:pt>
                <c:pt idx="22358">
                  <c:v>3.2670265624992001</c:v>
                </c:pt>
                <c:pt idx="22359">
                  <c:v>3.2674509375007998</c:v>
                </c:pt>
                <c:pt idx="22360">
                  <c:v>3.2677915624992</c:v>
                </c:pt>
                <c:pt idx="22361">
                  <c:v>3.2682549999999999</c:v>
                </c:pt>
                <c:pt idx="22362">
                  <c:v>3.2686490624992</c:v>
                </c:pt>
                <c:pt idx="22363">
                  <c:v>3.2690393750016002</c:v>
                </c:pt>
                <c:pt idx="22364">
                  <c:v>3.2693650000000001</c:v>
                </c:pt>
                <c:pt idx="22365">
                  <c:v>3.2697268750016</c:v>
                </c:pt>
                <c:pt idx="22366">
                  <c:v>3.2700656250016</c:v>
                </c:pt>
                <c:pt idx="22367">
                  <c:v>3.2695431250016003</c:v>
                </c:pt>
                <c:pt idx="22368">
                  <c:v>3.2690590624992</c:v>
                </c:pt>
                <c:pt idx="22369">
                  <c:v>3.2685109375007997</c:v>
                </c:pt>
                <c:pt idx="22370">
                  <c:v>3.2680540624992003</c:v>
                </c:pt>
                <c:pt idx="22371">
                  <c:v>3.2677293750016001</c:v>
                </c:pt>
                <c:pt idx="22372">
                  <c:v>3.2672931250016002</c:v>
                </c:pt>
                <c:pt idx="22373">
                  <c:v>3.2669471875007998</c:v>
                </c:pt>
                <c:pt idx="22374">
                  <c:v>3.2665437499999999</c:v>
                </c:pt>
                <c:pt idx="22375">
                  <c:v>3.2665574999999998</c:v>
                </c:pt>
                <c:pt idx="22376">
                  <c:v>3.2661387500000001</c:v>
                </c:pt>
                <c:pt idx="22377">
                  <c:v>3.2654943750016003</c:v>
                </c:pt>
                <c:pt idx="22378">
                  <c:v>3.2651384375007999</c:v>
                </c:pt>
                <c:pt idx="22379">
                  <c:v>3.2647471875008001</c:v>
                </c:pt>
                <c:pt idx="22380">
                  <c:v>3.2643781250016004</c:v>
                </c:pt>
                <c:pt idx="22381">
                  <c:v>3.2638415624992003</c:v>
                </c:pt>
                <c:pt idx="22382">
                  <c:v>3.2634784375007997</c:v>
                </c:pt>
                <c:pt idx="22383">
                  <c:v>3.2631359375007998</c:v>
                </c:pt>
                <c:pt idx="22384">
                  <c:v>3.2626959375008</c:v>
                </c:pt>
                <c:pt idx="22385">
                  <c:v>3.2623250000000001</c:v>
                </c:pt>
                <c:pt idx="22386">
                  <c:v>3.2619331250016002</c:v>
                </c:pt>
                <c:pt idx="22387">
                  <c:v>3.2615440624992003</c:v>
                </c:pt>
                <c:pt idx="22388">
                  <c:v>3.2618681250016004</c:v>
                </c:pt>
                <c:pt idx="22389">
                  <c:v>3.2622259375008</c:v>
                </c:pt>
                <c:pt idx="22390">
                  <c:v>3.2627271875007997</c:v>
                </c:pt>
                <c:pt idx="22391">
                  <c:v>3.263115</c:v>
                </c:pt>
                <c:pt idx="22392">
                  <c:v>3.2634384375007999</c:v>
                </c:pt>
                <c:pt idx="22393">
                  <c:v>3.2638278124992</c:v>
                </c:pt>
                <c:pt idx="22394">
                  <c:v>3.2642078124992002</c:v>
                </c:pt>
                <c:pt idx="22395">
                  <c:v>3.2645703124992003</c:v>
                </c:pt>
                <c:pt idx="22396">
                  <c:v>3.2649428124991999</c:v>
                </c:pt>
                <c:pt idx="22397">
                  <c:v>3.2653140624992001</c:v>
                </c:pt>
                <c:pt idx="22398">
                  <c:v>3.2657812499999999</c:v>
                </c:pt>
                <c:pt idx="22399">
                  <c:v>3.2662781250016</c:v>
                </c:pt>
                <c:pt idx="22400">
                  <c:v>3.2667324999999998</c:v>
                </c:pt>
                <c:pt idx="22401">
                  <c:v>3.2673396875008001</c:v>
                </c:pt>
                <c:pt idx="22402">
                  <c:v>3.2678699999999998</c:v>
                </c:pt>
                <c:pt idx="22403">
                  <c:v>3.2683668750016004</c:v>
                </c:pt>
                <c:pt idx="22404">
                  <c:v>3.2687115624992003</c:v>
                </c:pt>
                <c:pt idx="22405">
                  <c:v>3.2683365624992002</c:v>
                </c:pt>
                <c:pt idx="22406">
                  <c:v>3.2679590624992003</c:v>
                </c:pt>
                <c:pt idx="22407">
                  <c:v>3.2675003124991999</c:v>
                </c:pt>
                <c:pt idx="22408">
                  <c:v>3.2670521875007998</c:v>
                </c:pt>
                <c:pt idx="22409">
                  <c:v>3.2666393750016001</c:v>
                </c:pt>
                <c:pt idx="22410">
                  <c:v>3.2661431250016002</c:v>
                </c:pt>
                <c:pt idx="22411">
                  <c:v>3.26564875</c:v>
                </c:pt>
                <c:pt idx="22412">
                  <c:v>3.2650887499999999</c:v>
                </c:pt>
                <c:pt idx="22413">
                  <c:v>3.2645643750016</c:v>
                </c:pt>
                <c:pt idx="22414">
                  <c:v>3.2640728124992</c:v>
                </c:pt>
                <c:pt idx="22415">
                  <c:v>3.2636865624992</c:v>
                </c:pt>
                <c:pt idx="22416">
                  <c:v>3.2631703124992</c:v>
                </c:pt>
                <c:pt idx="22417">
                  <c:v>3.2628340624992003</c:v>
                </c:pt>
                <c:pt idx="22418">
                  <c:v>3.2631600000000001</c:v>
                </c:pt>
                <c:pt idx="22419">
                  <c:v>3.2635378124992003</c:v>
                </c:pt>
                <c:pt idx="22420">
                  <c:v>3.2639740624992002</c:v>
                </c:pt>
                <c:pt idx="22421">
                  <c:v>3.2644056250016003</c:v>
                </c:pt>
                <c:pt idx="22422">
                  <c:v>3.2647646875007998</c:v>
                </c:pt>
                <c:pt idx="22423">
                  <c:v>3.2651309375007997</c:v>
                </c:pt>
                <c:pt idx="22424">
                  <c:v>3.2654665624992001</c:v>
                </c:pt>
                <c:pt idx="22425">
                  <c:v>3.2657453124992002</c:v>
                </c:pt>
                <c:pt idx="22426">
                  <c:v>3.2653281250016</c:v>
                </c:pt>
                <c:pt idx="22427">
                  <c:v>3.26483875</c:v>
                </c:pt>
                <c:pt idx="22428">
                  <c:v>3.2642868750016003</c:v>
                </c:pt>
                <c:pt idx="22429">
                  <c:v>3.2635793750016</c:v>
                </c:pt>
                <c:pt idx="22430">
                  <c:v>3.2631700000000001</c:v>
                </c:pt>
                <c:pt idx="22431">
                  <c:v>3.2624834375008001</c:v>
                </c:pt>
                <c:pt idx="22432">
                  <c:v>3.2621193750016002</c:v>
                </c:pt>
                <c:pt idx="22433">
                  <c:v>3.2615740624992</c:v>
                </c:pt>
                <c:pt idx="22434">
                  <c:v>3.2610199999999998</c:v>
                </c:pt>
                <c:pt idx="22435">
                  <c:v>3.2606087499999998</c:v>
                </c:pt>
                <c:pt idx="22436">
                  <c:v>3.2607931250016002</c:v>
                </c:pt>
                <c:pt idx="22437">
                  <c:v>3.2611840624992001</c:v>
                </c:pt>
                <c:pt idx="22438">
                  <c:v>3.2615331250016002</c:v>
                </c:pt>
                <c:pt idx="22439">
                  <c:v>3.2619206250016002</c:v>
                </c:pt>
                <c:pt idx="22440">
                  <c:v>3.2623553124992002</c:v>
                </c:pt>
                <c:pt idx="22441">
                  <c:v>3.2627456250016</c:v>
                </c:pt>
                <c:pt idx="22442">
                  <c:v>3.2631059375008</c:v>
                </c:pt>
                <c:pt idx="22443">
                  <c:v>3.2634993750016004</c:v>
                </c:pt>
                <c:pt idx="22444">
                  <c:v>3.2639115624991999</c:v>
                </c:pt>
                <c:pt idx="22445">
                  <c:v>3.2643665624992</c:v>
                </c:pt>
                <c:pt idx="22446">
                  <c:v>3.2649193750016003</c:v>
                </c:pt>
                <c:pt idx="22447">
                  <c:v>3.2654768750016001</c:v>
                </c:pt>
                <c:pt idx="22448">
                  <c:v>3.2659012500000002</c:v>
                </c:pt>
                <c:pt idx="22449">
                  <c:v>3.2663709375007999</c:v>
                </c:pt>
                <c:pt idx="22450">
                  <c:v>3.2666956250016002</c:v>
                </c:pt>
                <c:pt idx="22451">
                  <c:v>3.2670484375008</c:v>
                </c:pt>
                <c:pt idx="22452">
                  <c:v>3.2674390624992</c:v>
                </c:pt>
                <c:pt idx="22453">
                  <c:v>3.2669606250016003</c:v>
                </c:pt>
                <c:pt idx="22454">
                  <c:v>3.2663415624992003</c:v>
                </c:pt>
                <c:pt idx="22455">
                  <c:v>3.2659093750016002</c:v>
                </c:pt>
                <c:pt idx="22456">
                  <c:v>3.2654946875007997</c:v>
                </c:pt>
                <c:pt idx="22457">
                  <c:v>3.2651071875007998</c:v>
                </c:pt>
                <c:pt idx="22458">
                  <c:v>3.2647724999999999</c:v>
                </c:pt>
                <c:pt idx="22459">
                  <c:v>3.2644196875008</c:v>
                </c:pt>
                <c:pt idx="22460">
                  <c:v>3.2640471875007999</c:v>
                </c:pt>
                <c:pt idx="22461">
                  <c:v>3.2636543750016003</c:v>
                </c:pt>
                <c:pt idx="22462">
                  <c:v>3.2632331250016002</c:v>
                </c:pt>
                <c:pt idx="22463">
                  <c:v>3.2628949999999999</c:v>
                </c:pt>
                <c:pt idx="22464">
                  <c:v>3.2625018750016004</c:v>
                </c:pt>
                <c:pt idx="22465">
                  <c:v>3.26205875</c:v>
                </c:pt>
                <c:pt idx="22466">
                  <c:v>3.2617268750016</c:v>
                </c:pt>
                <c:pt idx="22467">
                  <c:v>3.2613690624992002</c:v>
                </c:pt>
                <c:pt idx="22468">
                  <c:v>3.2610424999999998</c:v>
                </c:pt>
                <c:pt idx="22469">
                  <c:v>3.2613543750016003</c:v>
                </c:pt>
                <c:pt idx="22470">
                  <c:v>3.2617546875008001</c:v>
                </c:pt>
                <c:pt idx="22471">
                  <c:v>3.2621281250016003</c:v>
                </c:pt>
                <c:pt idx="22472">
                  <c:v>3.2625134375007998</c:v>
                </c:pt>
                <c:pt idx="22473">
                  <c:v>3.2629359375007998</c:v>
                </c:pt>
                <c:pt idx="22474">
                  <c:v>3.2633343750016004</c:v>
                </c:pt>
                <c:pt idx="22475">
                  <c:v>3.2637168750016001</c:v>
                </c:pt>
                <c:pt idx="22476">
                  <c:v>3.2640790624992002</c:v>
                </c:pt>
                <c:pt idx="22477">
                  <c:v>3.2644156250016003</c:v>
                </c:pt>
                <c:pt idx="22478">
                  <c:v>3.2649043750016</c:v>
                </c:pt>
                <c:pt idx="22479">
                  <c:v>3.2653637500000001</c:v>
                </c:pt>
                <c:pt idx="22480">
                  <c:v>3.2656981250016002</c:v>
                </c:pt>
                <c:pt idx="22481">
                  <c:v>3.2660274999999999</c:v>
                </c:pt>
                <c:pt idx="22482">
                  <c:v>3.2663984375007997</c:v>
                </c:pt>
                <c:pt idx="22483">
                  <c:v>3.2668650000000001</c:v>
                </c:pt>
                <c:pt idx="22484">
                  <c:v>3.2673562500000002</c:v>
                </c:pt>
                <c:pt idx="22485">
                  <c:v>3.2676896875007997</c:v>
                </c:pt>
                <c:pt idx="22486">
                  <c:v>3.2680178124992003</c:v>
                </c:pt>
                <c:pt idx="22487">
                  <c:v>3.2685034375008</c:v>
                </c:pt>
                <c:pt idx="22488">
                  <c:v>3.2680687499999999</c:v>
                </c:pt>
                <c:pt idx="22489">
                  <c:v>3.2677087500000002</c:v>
                </c:pt>
                <c:pt idx="22490">
                  <c:v>3.2673071875008</c:v>
                </c:pt>
                <c:pt idx="22491">
                  <c:v>3.2667878124992002</c:v>
                </c:pt>
                <c:pt idx="22492">
                  <c:v>3.2661690624992001</c:v>
                </c:pt>
                <c:pt idx="22493">
                  <c:v>3.2656121875007997</c:v>
                </c:pt>
                <c:pt idx="22494">
                  <c:v>3.2649599999999999</c:v>
                </c:pt>
                <c:pt idx="22495">
                  <c:v>3.2643368750016002</c:v>
                </c:pt>
                <c:pt idx="22496">
                  <c:v>3.2637437500000002</c:v>
                </c:pt>
                <c:pt idx="22497">
                  <c:v>3.2632078124991999</c:v>
                </c:pt>
                <c:pt idx="22498">
                  <c:v>3.2627265624991999</c:v>
                </c:pt>
                <c:pt idx="22499">
                  <c:v>3.2623518750016003</c:v>
                </c:pt>
                <c:pt idx="22500">
                  <c:v>3.2617968750016</c:v>
                </c:pt>
                <c:pt idx="22501">
                  <c:v>3.2621103124992001</c:v>
                </c:pt>
                <c:pt idx="22502">
                  <c:v>3.2624456250016003</c:v>
                </c:pt>
                <c:pt idx="22503">
                  <c:v>3.2627262500000001</c:v>
                </c:pt>
                <c:pt idx="22504">
                  <c:v>3.2623853124991999</c:v>
                </c:pt>
                <c:pt idx="22505">
                  <c:v>3.2620328124992</c:v>
                </c:pt>
                <c:pt idx="22506">
                  <c:v>3.26192875</c:v>
                </c:pt>
                <c:pt idx="22507">
                  <c:v>3.26150875</c:v>
                </c:pt>
                <c:pt idx="22508">
                  <c:v>3.2611031250016</c:v>
                </c:pt>
                <c:pt idx="22509">
                  <c:v>3.2607209375007997</c:v>
                </c:pt>
                <c:pt idx="22510">
                  <c:v>3.26028875</c:v>
                </c:pt>
                <c:pt idx="22511">
                  <c:v>3.2599209375007998</c:v>
                </c:pt>
                <c:pt idx="22512">
                  <c:v>3.2595734375008001</c:v>
                </c:pt>
                <c:pt idx="22513">
                  <c:v>3.2600618750016004</c:v>
                </c:pt>
                <c:pt idx="22514">
                  <c:v>3.2604318750016001</c:v>
                </c:pt>
                <c:pt idx="22515">
                  <c:v>3.2608381250016003</c:v>
                </c:pt>
                <c:pt idx="22516">
                  <c:v>3.2613400000000001</c:v>
                </c:pt>
                <c:pt idx="22517">
                  <c:v>3.2618968750016002</c:v>
                </c:pt>
                <c:pt idx="22518">
                  <c:v>3.2623487500000001</c:v>
                </c:pt>
                <c:pt idx="22519">
                  <c:v>3.2628400000000002</c:v>
                </c:pt>
                <c:pt idx="22520">
                  <c:v>3.2633381250016003</c:v>
                </c:pt>
                <c:pt idx="22521">
                  <c:v>3.2638753124991999</c:v>
                </c:pt>
                <c:pt idx="22522">
                  <c:v>3.2643278124992001</c:v>
                </c:pt>
                <c:pt idx="22523">
                  <c:v>3.2648462500000002</c:v>
                </c:pt>
                <c:pt idx="22524">
                  <c:v>3.2653468750016001</c:v>
                </c:pt>
                <c:pt idx="22525">
                  <c:v>3.2658462500000001</c:v>
                </c:pt>
                <c:pt idx="22526">
                  <c:v>3.2663196875008</c:v>
                </c:pt>
                <c:pt idx="22527">
                  <c:v>3.2667687500000002</c:v>
                </c:pt>
                <c:pt idx="22528">
                  <c:v>3.2673006250016003</c:v>
                </c:pt>
                <c:pt idx="22529">
                  <c:v>3.2678246875007999</c:v>
                </c:pt>
                <c:pt idx="22530">
                  <c:v>3.2683115624992003</c:v>
                </c:pt>
                <c:pt idx="22531">
                  <c:v>3.2687271875007999</c:v>
                </c:pt>
                <c:pt idx="22532">
                  <c:v>3.2691137499999998</c:v>
                </c:pt>
                <c:pt idx="22533">
                  <c:v>3.2695340624992002</c:v>
                </c:pt>
                <c:pt idx="22534">
                  <c:v>3.2699428124992003</c:v>
                </c:pt>
                <c:pt idx="22535">
                  <c:v>3.2702696875007997</c:v>
                </c:pt>
                <c:pt idx="22536">
                  <c:v>3.2706409375007999</c:v>
                </c:pt>
                <c:pt idx="22537">
                  <c:v>3.2701771875008001</c:v>
                </c:pt>
                <c:pt idx="22538">
                  <c:v>3.2698134375008001</c:v>
                </c:pt>
                <c:pt idx="22539">
                  <c:v>3.2693056250016004</c:v>
                </c:pt>
                <c:pt idx="22540">
                  <c:v>3.2687493750016001</c:v>
                </c:pt>
                <c:pt idx="22541">
                  <c:v>3.2681478124992003</c:v>
                </c:pt>
                <c:pt idx="22542">
                  <c:v>3.2674724999999998</c:v>
                </c:pt>
                <c:pt idx="22543">
                  <c:v>3.2667309375008</c:v>
                </c:pt>
                <c:pt idx="22544">
                  <c:v>3.2660121875007997</c:v>
                </c:pt>
                <c:pt idx="22545">
                  <c:v>3.2653159375007998</c:v>
                </c:pt>
                <c:pt idx="22546">
                  <c:v>3.2646959375007998</c:v>
                </c:pt>
                <c:pt idx="22547">
                  <c:v>3.2641034375008</c:v>
                </c:pt>
                <c:pt idx="22548">
                  <c:v>3.2635196875007999</c:v>
                </c:pt>
                <c:pt idx="22549">
                  <c:v>3.2630903124991999</c:v>
                </c:pt>
                <c:pt idx="22550">
                  <c:v>3.2627443750016001</c:v>
                </c:pt>
                <c:pt idx="22551">
                  <c:v>3.2623859375007997</c:v>
                </c:pt>
                <c:pt idx="22552">
                  <c:v>3.2619906250016002</c:v>
                </c:pt>
                <c:pt idx="22553">
                  <c:v>3.2622956250016002</c:v>
                </c:pt>
                <c:pt idx="22554">
                  <c:v>3.2626193750016004</c:v>
                </c:pt>
                <c:pt idx="22555">
                  <c:v>3.2630021875008</c:v>
                </c:pt>
                <c:pt idx="22556">
                  <c:v>3.2626693750016003</c:v>
                </c:pt>
                <c:pt idx="22557">
                  <c:v>3.2623068750016002</c:v>
                </c:pt>
                <c:pt idx="22558">
                  <c:v>3.26191875</c:v>
                </c:pt>
                <c:pt idx="22559">
                  <c:v>3.2615493750016</c:v>
                </c:pt>
                <c:pt idx="22560">
                  <c:v>3.2611928124992002</c:v>
                </c:pt>
                <c:pt idx="22561">
                  <c:v>3.2607534375007998</c:v>
                </c:pt>
                <c:pt idx="22562">
                  <c:v>3.2604221875007999</c:v>
                </c:pt>
                <c:pt idx="22563">
                  <c:v>3.26075625</c:v>
                </c:pt>
                <c:pt idx="22564">
                  <c:v>3.2611815624992002</c:v>
                </c:pt>
                <c:pt idx="22565">
                  <c:v>3.2615028124992</c:v>
                </c:pt>
                <c:pt idx="22566">
                  <c:v>3.2619781250016002</c:v>
                </c:pt>
                <c:pt idx="22567">
                  <c:v>3.2623281250016003</c:v>
                </c:pt>
                <c:pt idx="22568">
                  <c:v>3.2626721875008</c:v>
                </c:pt>
                <c:pt idx="22569">
                  <c:v>3.2630637500000002</c:v>
                </c:pt>
                <c:pt idx="22570">
                  <c:v>3.2634190624991999</c:v>
                </c:pt>
                <c:pt idx="22571">
                  <c:v>3.2638349999999998</c:v>
                </c:pt>
                <c:pt idx="22572">
                  <c:v>3.2642393750016003</c:v>
                </c:pt>
                <c:pt idx="22573">
                  <c:v>3.2637390624992002</c:v>
                </c:pt>
                <c:pt idx="22574">
                  <c:v>3.2633034375008001</c:v>
                </c:pt>
                <c:pt idx="22575">
                  <c:v>3.2628084375007997</c:v>
                </c:pt>
                <c:pt idx="22576">
                  <c:v>3.2623950000000002</c:v>
                </c:pt>
                <c:pt idx="22577">
                  <c:v>3.2618746875008</c:v>
                </c:pt>
                <c:pt idx="22578">
                  <c:v>3.26150875</c:v>
                </c:pt>
                <c:pt idx="22579">
                  <c:v>3.2611665624991999</c:v>
                </c:pt>
                <c:pt idx="22580">
                  <c:v>3.2607921875007997</c:v>
                </c:pt>
                <c:pt idx="22581">
                  <c:v>3.2603925</c:v>
                </c:pt>
                <c:pt idx="22582">
                  <c:v>3.2600584375007999</c:v>
                </c:pt>
                <c:pt idx="22583">
                  <c:v>3.2597131250016003</c:v>
                </c:pt>
                <c:pt idx="22584">
                  <c:v>3.2600143750016004</c:v>
                </c:pt>
                <c:pt idx="22585">
                  <c:v>3.2603518750016001</c:v>
                </c:pt>
                <c:pt idx="22586">
                  <c:v>3.2607240624992002</c:v>
                </c:pt>
                <c:pt idx="22587">
                  <c:v>3.2611996875007998</c:v>
                </c:pt>
                <c:pt idx="22588">
                  <c:v>3.2617290624991999</c:v>
                </c:pt>
                <c:pt idx="22589">
                  <c:v>3.2621665624992002</c:v>
                </c:pt>
                <c:pt idx="22590">
                  <c:v>3.2625225000000002</c:v>
                </c:pt>
                <c:pt idx="22591">
                  <c:v>3.2629078124992001</c:v>
                </c:pt>
                <c:pt idx="22592">
                  <c:v>3.2633125000000001</c:v>
                </c:pt>
                <c:pt idx="22593">
                  <c:v>3.2637262499999999</c:v>
                </c:pt>
                <c:pt idx="22594">
                  <c:v>3.2641134375008001</c:v>
                </c:pt>
                <c:pt idx="22595">
                  <c:v>3.2644984375007997</c:v>
                </c:pt>
                <c:pt idx="22596">
                  <c:v>3.2648359375007998</c:v>
                </c:pt>
                <c:pt idx="22597">
                  <c:v>3.2651756250016</c:v>
                </c:pt>
                <c:pt idx="22598">
                  <c:v>3.2646168750016002</c:v>
                </c:pt>
                <c:pt idx="22599">
                  <c:v>3.2640025000000001</c:v>
                </c:pt>
                <c:pt idx="22600">
                  <c:v>3.2636765624991999</c:v>
                </c:pt>
                <c:pt idx="22601">
                  <c:v>3.2633506250016002</c:v>
                </c:pt>
                <c:pt idx="22602">
                  <c:v>3.2629618750016003</c:v>
                </c:pt>
                <c:pt idx="22603">
                  <c:v>3.2625549999999999</c:v>
                </c:pt>
                <c:pt idx="22604">
                  <c:v>3.2619303124992003</c:v>
                </c:pt>
                <c:pt idx="22605">
                  <c:v>3.2615606250016</c:v>
                </c:pt>
                <c:pt idx="22606">
                  <c:v>3.2614918750016</c:v>
                </c:pt>
                <c:pt idx="22607">
                  <c:v>3.2618918750016004</c:v>
                </c:pt>
                <c:pt idx="22608">
                  <c:v>3.2623709375007999</c:v>
                </c:pt>
                <c:pt idx="22609">
                  <c:v>3.2628699999999999</c:v>
                </c:pt>
                <c:pt idx="22610">
                  <c:v>3.2632321875007997</c:v>
                </c:pt>
                <c:pt idx="22611">
                  <c:v>3.2636837500000002</c:v>
                </c:pt>
                <c:pt idx="22612">
                  <c:v>3.2642571875008</c:v>
                </c:pt>
                <c:pt idx="22613">
                  <c:v>3.2647346875008001</c:v>
                </c:pt>
                <c:pt idx="22614">
                  <c:v>3.2651590624992002</c:v>
                </c:pt>
                <c:pt idx="22615">
                  <c:v>3.2655759375007998</c:v>
                </c:pt>
                <c:pt idx="22616">
                  <c:v>3.2659331250016002</c:v>
                </c:pt>
                <c:pt idx="22617">
                  <c:v>3.2663234375007999</c:v>
                </c:pt>
                <c:pt idx="22618">
                  <c:v>3.2659253124992</c:v>
                </c:pt>
                <c:pt idx="22619">
                  <c:v>3.2655028124992</c:v>
                </c:pt>
                <c:pt idx="22620">
                  <c:v>3.2648712500000001</c:v>
                </c:pt>
                <c:pt idx="22621">
                  <c:v>3.2641809375007997</c:v>
                </c:pt>
                <c:pt idx="22622">
                  <c:v>3.2634321875008001</c:v>
                </c:pt>
                <c:pt idx="22623">
                  <c:v>3.2625946875007998</c:v>
                </c:pt>
                <c:pt idx="22624">
                  <c:v>3.2617621875007998</c:v>
                </c:pt>
                <c:pt idx="22625">
                  <c:v>3.2608950000000001</c:v>
                </c:pt>
                <c:pt idx="22626">
                  <c:v>3.2599896875007999</c:v>
                </c:pt>
                <c:pt idx="22627">
                  <c:v>3.2591496875007997</c:v>
                </c:pt>
                <c:pt idx="22628">
                  <c:v>3.25825875</c:v>
                </c:pt>
                <c:pt idx="22629">
                  <c:v>3.2574946875007997</c:v>
                </c:pt>
                <c:pt idx="22630">
                  <c:v>3.2568331250016</c:v>
                </c:pt>
                <c:pt idx="22631">
                  <c:v>3.2562909375008</c:v>
                </c:pt>
                <c:pt idx="22632">
                  <c:v>3.2557884375007999</c:v>
                </c:pt>
                <c:pt idx="22633">
                  <c:v>3.2553828124991999</c:v>
                </c:pt>
                <c:pt idx="22634">
                  <c:v>3.2549768750016002</c:v>
                </c:pt>
                <c:pt idx="22635">
                  <c:v>3.2545903124992002</c:v>
                </c:pt>
                <c:pt idx="22636">
                  <c:v>3.2539375000000001</c:v>
                </c:pt>
                <c:pt idx="22637">
                  <c:v>3.2534071875007999</c:v>
                </c:pt>
                <c:pt idx="22638">
                  <c:v>3.2530046875008001</c:v>
                </c:pt>
                <c:pt idx="22639">
                  <c:v>3.2524962500000001</c:v>
                </c:pt>
                <c:pt idx="22640">
                  <c:v>3.2521653124992</c:v>
                </c:pt>
                <c:pt idx="22641">
                  <c:v>3.2525315624991999</c:v>
                </c:pt>
                <c:pt idx="22642">
                  <c:v>3.2529353124992002</c:v>
                </c:pt>
                <c:pt idx="22643">
                  <c:v>3.2533137499999998</c:v>
                </c:pt>
                <c:pt idx="22644">
                  <c:v>3.2537321875008001</c:v>
                </c:pt>
                <c:pt idx="22645">
                  <c:v>3.2540603124992002</c:v>
                </c:pt>
                <c:pt idx="22646">
                  <c:v>3.2544521875007999</c:v>
                </c:pt>
                <c:pt idx="22647">
                  <c:v>3.2549021875007997</c:v>
                </c:pt>
                <c:pt idx="22648">
                  <c:v>3.255255</c:v>
                </c:pt>
                <c:pt idx="22649">
                  <c:v>3.2548900000000001</c:v>
                </c:pt>
                <c:pt idx="22650">
                  <c:v>3.2542274999999998</c:v>
                </c:pt>
                <c:pt idx="22651">
                  <c:v>3.2538049999999998</c:v>
                </c:pt>
                <c:pt idx="22652">
                  <c:v>3.2532112500000001</c:v>
                </c:pt>
                <c:pt idx="22653">
                  <c:v>3.2525659375007998</c:v>
                </c:pt>
                <c:pt idx="22654">
                  <c:v>3.2518806250016001</c:v>
                </c:pt>
                <c:pt idx="22655">
                  <c:v>3.2512418750016003</c:v>
                </c:pt>
                <c:pt idx="22656">
                  <c:v>3.2505487500000001</c:v>
                </c:pt>
                <c:pt idx="22657">
                  <c:v>3.2499043750016003</c:v>
                </c:pt>
                <c:pt idx="22658">
                  <c:v>3.2493084375007997</c:v>
                </c:pt>
                <c:pt idx="22659">
                  <c:v>3.2487918750016003</c:v>
                </c:pt>
                <c:pt idx="22660">
                  <c:v>3.2483490624992002</c:v>
                </c:pt>
                <c:pt idx="22661">
                  <c:v>3.2480109375007999</c:v>
                </c:pt>
                <c:pt idx="22662">
                  <c:v>3.2476740624992</c:v>
                </c:pt>
                <c:pt idx="22663">
                  <c:v>3.2479181250016</c:v>
                </c:pt>
                <c:pt idx="22664">
                  <c:v>3.2482543750016002</c:v>
                </c:pt>
                <c:pt idx="22665">
                  <c:v>3.24861625</c:v>
                </c:pt>
                <c:pt idx="22666">
                  <c:v>3.2489499999999998</c:v>
                </c:pt>
                <c:pt idx="22667">
                  <c:v>3.2493212499999999</c:v>
                </c:pt>
                <c:pt idx="22668">
                  <c:v>3.2496550000000002</c:v>
                </c:pt>
                <c:pt idx="22669">
                  <c:v>3.2500390624992002</c:v>
                </c:pt>
                <c:pt idx="22670">
                  <c:v>3.2504193750016004</c:v>
                </c:pt>
                <c:pt idx="22671">
                  <c:v>3.2507674999999998</c:v>
                </c:pt>
                <c:pt idx="22672">
                  <c:v>3.2512056250016004</c:v>
                </c:pt>
                <c:pt idx="22673">
                  <c:v>3.25163</c:v>
                </c:pt>
                <c:pt idx="22674">
                  <c:v>3.2520600000000002</c:v>
                </c:pt>
                <c:pt idx="22675">
                  <c:v>3.25248625</c:v>
                </c:pt>
                <c:pt idx="22676">
                  <c:v>3.2529059375007998</c:v>
                </c:pt>
                <c:pt idx="22677">
                  <c:v>3.2532690624992</c:v>
                </c:pt>
                <c:pt idx="22678">
                  <c:v>3.2536843750016002</c:v>
                </c:pt>
                <c:pt idx="22679">
                  <c:v>3.2534393750016002</c:v>
                </c:pt>
                <c:pt idx="22680">
                  <c:v>3.2528240624992</c:v>
                </c:pt>
                <c:pt idx="22681">
                  <c:v>3.2520459375008</c:v>
                </c:pt>
                <c:pt idx="22682">
                  <c:v>3.2516843750016</c:v>
                </c:pt>
                <c:pt idx="22683">
                  <c:v>3.2512762500000001</c:v>
                </c:pt>
                <c:pt idx="22684">
                  <c:v>3.2508528124992</c:v>
                </c:pt>
                <c:pt idx="22685">
                  <c:v>3.2503884375008001</c:v>
                </c:pt>
                <c:pt idx="22686">
                  <c:v>3.2498968750016002</c:v>
                </c:pt>
                <c:pt idx="22687">
                  <c:v>3.2495046875007998</c:v>
                </c:pt>
                <c:pt idx="22688">
                  <c:v>3.2491337499999999</c:v>
                </c:pt>
                <c:pt idx="22689">
                  <c:v>3.2487934375008001</c:v>
                </c:pt>
                <c:pt idx="22690">
                  <c:v>3.2484412499999999</c:v>
                </c:pt>
                <c:pt idx="22691">
                  <c:v>3.24788875</c:v>
                </c:pt>
                <c:pt idx="22692">
                  <c:v>3.2474824999999998</c:v>
                </c:pt>
                <c:pt idx="22693">
                  <c:v>3.24715</c:v>
                </c:pt>
                <c:pt idx="22694">
                  <c:v>3.2474862500000001</c:v>
                </c:pt>
                <c:pt idx="22695">
                  <c:v>3.2479643750016001</c:v>
                </c:pt>
                <c:pt idx="22696">
                  <c:v>3.2484368750016004</c:v>
                </c:pt>
                <c:pt idx="22697">
                  <c:v>3.2487971875007999</c:v>
                </c:pt>
                <c:pt idx="22698">
                  <c:v>3.2491962499999998</c:v>
                </c:pt>
                <c:pt idx="22699">
                  <c:v>3.24966</c:v>
                </c:pt>
                <c:pt idx="22700">
                  <c:v>3.2500562500000001</c:v>
                </c:pt>
                <c:pt idx="22701">
                  <c:v>3.2504084375007998</c:v>
                </c:pt>
                <c:pt idx="22702">
                  <c:v>3.2507578124992</c:v>
                </c:pt>
                <c:pt idx="22703">
                  <c:v>3.2511940624992</c:v>
                </c:pt>
                <c:pt idx="22704">
                  <c:v>3.25152625</c:v>
                </c:pt>
                <c:pt idx="22705">
                  <c:v>3.2519024999999999</c:v>
                </c:pt>
                <c:pt idx="22706">
                  <c:v>3.2522909375008</c:v>
                </c:pt>
                <c:pt idx="22707">
                  <c:v>3.2526265624991999</c:v>
                </c:pt>
                <c:pt idx="22708">
                  <c:v>3.2530468750016004</c:v>
                </c:pt>
                <c:pt idx="22709">
                  <c:v>3.2534637499999999</c:v>
                </c:pt>
                <c:pt idx="22710">
                  <c:v>3.2528303124992002</c:v>
                </c:pt>
                <c:pt idx="22711">
                  <c:v>3.2523525000000002</c:v>
                </c:pt>
                <c:pt idx="22712">
                  <c:v>3.2518156250016004</c:v>
                </c:pt>
                <c:pt idx="22713">
                  <c:v>3.2511537499999998</c:v>
                </c:pt>
                <c:pt idx="22714">
                  <c:v>3.2504249999999999</c:v>
                </c:pt>
                <c:pt idx="22715">
                  <c:v>3.2496262499999999</c:v>
                </c:pt>
                <c:pt idx="22716">
                  <c:v>3.2488553124992001</c:v>
                </c:pt>
                <c:pt idx="22717">
                  <c:v>3.2480646875007997</c:v>
                </c:pt>
                <c:pt idx="22718">
                  <c:v>3.2474171875007998</c:v>
                </c:pt>
                <c:pt idx="22719">
                  <c:v>3.2468759375007998</c:v>
                </c:pt>
                <c:pt idx="22720">
                  <c:v>3.2464071875007998</c:v>
                </c:pt>
                <c:pt idx="22721">
                  <c:v>3.2459512500000001</c:v>
                </c:pt>
                <c:pt idx="22722">
                  <c:v>3.2455812499999999</c:v>
                </c:pt>
                <c:pt idx="22723">
                  <c:v>3.2450856250016002</c:v>
                </c:pt>
                <c:pt idx="22724">
                  <c:v>3.2446199999999998</c:v>
                </c:pt>
                <c:pt idx="22725">
                  <c:v>3.2441981250016001</c:v>
                </c:pt>
                <c:pt idx="22726">
                  <c:v>3.2446062499999999</c:v>
                </c:pt>
                <c:pt idx="22727">
                  <c:v>3.2449599999999998</c:v>
                </c:pt>
                <c:pt idx="22728">
                  <c:v>3.2453684375008001</c:v>
                </c:pt>
                <c:pt idx="22729">
                  <c:v>3.2458218750016004</c:v>
                </c:pt>
                <c:pt idx="22730">
                  <c:v>3.2463687499999998</c:v>
                </c:pt>
                <c:pt idx="22731">
                  <c:v>3.2468443750016003</c:v>
                </c:pt>
                <c:pt idx="22732">
                  <c:v>3.2474318750016002</c:v>
                </c:pt>
                <c:pt idx="22733">
                  <c:v>3.2479890624992001</c:v>
                </c:pt>
                <c:pt idx="22734">
                  <c:v>3.2485284375007999</c:v>
                </c:pt>
                <c:pt idx="22735">
                  <c:v>3.2490128124991999</c:v>
                </c:pt>
                <c:pt idx="22736">
                  <c:v>3.2495368750016</c:v>
                </c:pt>
                <c:pt idx="22737">
                  <c:v>3.2499443750016002</c:v>
                </c:pt>
                <c:pt idx="22738">
                  <c:v>3.2503428124992002</c:v>
                </c:pt>
                <c:pt idx="22739">
                  <c:v>3.2507093750016001</c:v>
                </c:pt>
                <c:pt idx="22740">
                  <c:v>3.2510771875007998</c:v>
                </c:pt>
                <c:pt idx="22741">
                  <c:v>3.2516012500000002</c:v>
                </c:pt>
                <c:pt idx="22742">
                  <c:v>3.2520609375007998</c:v>
                </c:pt>
                <c:pt idx="22743">
                  <c:v>3.2524790624992002</c:v>
                </c:pt>
                <c:pt idx="22744">
                  <c:v>3.2528093750016001</c:v>
                </c:pt>
                <c:pt idx="22745">
                  <c:v>3.2524465624992001</c:v>
                </c:pt>
                <c:pt idx="22746">
                  <c:v>3.2519450000000001</c:v>
                </c:pt>
                <c:pt idx="22747">
                  <c:v>3.2514571875008</c:v>
                </c:pt>
                <c:pt idx="22748">
                  <c:v>3.2508315624991999</c:v>
                </c:pt>
                <c:pt idx="22749">
                  <c:v>3.2503812500000002</c:v>
                </c:pt>
                <c:pt idx="22750">
                  <c:v>3.2499884375007997</c:v>
                </c:pt>
                <c:pt idx="22751">
                  <c:v>3.2496281250016001</c:v>
                </c:pt>
                <c:pt idx="22752">
                  <c:v>3.2492603124991999</c:v>
                </c:pt>
                <c:pt idx="22753">
                  <c:v>3.2487018750016001</c:v>
                </c:pt>
                <c:pt idx="22754">
                  <c:v>3.2481425000000002</c:v>
                </c:pt>
                <c:pt idx="22755">
                  <c:v>3.2476915624992002</c:v>
                </c:pt>
                <c:pt idx="22756">
                  <c:v>3.2480309375008001</c:v>
                </c:pt>
                <c:pt idx="22757">
                  <c:v>3.2484031250016003</c:v>
                </c:pt>
                <c:pt idx="22758">
                  <c:v>3.2487684375007997</c:v>
                </c:pt>
                <c:pt idx="22759">
                  <c:v>3.2491075</c:v>
                </c:pt>
                <c:pt idx="22760">
                  <c:v>3.2495918750016002</c:v>
                </c:pt>
                <c:pt idx="22761">
                  <c:v>3.2499449999999999</c:v>
                </c:pt>
                <c:pt idx="22762">
                  <c:v>3.2502987499999998</c:v>
                </c:pt>
                <c:pt idx="22763">
                  <c:v>3.2506321875007997</c:v>
                </c:pt>
                <c:pt idx="22764">
                  <c:v>3.2509659375008</c:v>
                </c:pt>
                <c:pt idx="22765">
                  <c:v>3.2513681250016</c:v>
                </c:pt>
                <c:pt idx="22766">
                  <c:v>3.2517803124992</c:v>
                </c:pt>
                <c:pt idx="22767">
                  <c:v>3.2521912500000001</c:v>
                </c:pt>
                <c:pt idx="22768">
                  <c:v>3.2522903124992002</c:v>
                </c:pt>
                <c:pt idx="22769">
                  <c:v>3.2519684375007998</c:v>
                </c:pt>
                <c:pt idx="22770">
                  <c:v>3.2516206250016002</c:v>
                </c:pt>
                <c:pt idx="22771">
                  <c:v>3.2510531250016004</c:v>
                </c:pt>
                <c:pt idx="22772">
                  <c:v>3.2506974999999998</c:v>
                </c:pt>
                <c:pt idx="22773">
                  <c:v>3.2502837499999999</c:v>
                </c:pt>
                <c:pt idx="22774">
                  <c:v>3.2496071875007999</c:v>
                </c:pt>
                <c:pt idx="22775">
                  <c:v>3.2492778124992001</c:v>
                </c:pt>
                <c:pt idx="22776">
                  <c:v>3.2486315624992002</c:v>
                </c:pt>
                <c:pt idx="22777">
                  <c:v>3.2482831250016</c:v>
                </c:pt>
                <c:pt idx="22778">
                  <c:v>3.2478465624992001</c:v>
                </c:pt>
                <c:pt idx="22779">
                  <c:v>3.2478196875008001</c:v>
                </c:pt>
                <c:pt idx="22780">
                  <c:v>3.2482306250016002</c:v>
                </c:pt>
                <c:pt idx="22781">
                  <c:v>3.2481431250016004</c:v>
                </c:pt>
                <c:pt idx="22782">
                  <c:v>3.2485118750016002</c:v>
                </c:pt>
                <c:pt idx="22783">
                  <c:v>3.2489003124992002</c:v>
                </c:pt>
                <c:pt idx="22784">
                  <c:v>3.2492675000000002</c:v>
                </c:pt>
                <c:pt idx="22785">
                  <c:v>3.24959</c:v>
                </c:pt>
                <c:pt idx="22786">
                  <c:v>3.2499681250016001</c:v>
                </c:pt>
                <c:pt idx="22787">
                  <c:v>3.2499859375007998</c:v>
                </c:pt>
                <c:pt idx="22788">
                  <c:v>3.2495893750016003</c:v>
                </c:pt>
                <c:pt idx="22789">
                  <c:v>3.2492112500000001</c:v>
                </c:pt>
                <c:pt idx="22790">
                  <c:v>3.2487803124992003</c:v>
                </c:pt>
                <c:pt idx="22791">
                  <c:v>3.2482128124992</c:v>
                </c:pt>
                <c:pt idx="22792">
                  <c:v>3.2478884375007997</c:v>
                </c:pt>
                <c:pt idx="22793">
                  <c:v>3.2474506250016</c:v>
                </c:pt>
                <c:pt idx="22794">
                  <c:v>3.2470231250016002</c:v>
                </c:pt>
                <c:pt idx="22795">
                  <c:v>3.2465490624991999</c:v>
                </c:pt>
                <c:pt idx="22796">
                  <c:v>3.2461609375007998</c:v>
                </c:pt>
                <c:pt idx="22797">
                  <c:v>3.2457528124991999</c:v>
                </c:pt>
                <c:pt idx="22798">
                  <c:v>3.2454187499999998</c:v>
                </c:pt>
                <c:pt idx="22799">
                  <c:v>3.2449446875007997</c:v>
                </c:pt>
                <c:pt idx="22800">
                  <c:v>3.2445465624992003</c:v>
                </c:pt>
                <c:pt idx="22801">
                  <c:v>3.2449378124992001</c:v>
                </c:pt>
                <c:pt idx="22802">
                  <c:v>3.2452934375007998</c:v>
                </c:pt>
                <c:pt idx="22803">
                  <c:v>3.2457059375007997</c:v>
                </c:pt>
                <c:pt idx="22804">
                  <c:v>3.2461634375007997</c:v>
                </c:pt>
                <c:pt idx="22805">
                  <c:v>3.2466278124992001</c:v>
                </c:pt>
                <c:pt idx="22806">
                  <c:v>3.2470653124991999</c:v>
                </c:pt>
                <c:pt idx="22807">
                  <c:v>3.2475103124992</c:v>
                </c:pt>
                <c:pt idx="22808">
                  <c:v>3.2479187500000002</c:v>
                </c:pt>
                <c:pt idx="22809">
                  <c:v>3.2484190624992002</c:v>
                </c:pt>
                <c:pt idx="22810">
                  <c:v>3.2489031250016001</c:v>
                </c:pt>
                <c:pt idx="22811">
                  <c:v>3.2493871875007998</c:v>
                </c:pt>
                <c:pt idx="22812">
                  <c:v>3.2497996875007997</c:v>
                </c:pt>
                <c:pt idx="22813">
                  <c:v>3.2503549999999999</c:v>
                </c:pt>
                <c:pt idx="22814">
                  <c:v>3.2507184375008</c:v>
                </c:pt>
                <c:pt idx="22815">
                  <c:v>3.2510603124992001</c:v>
                </c:pt>
                <c:pt idx="22816">
                  <c:v>3.2515365624992003</c:v>
                </c:pt>
                <c:pt idx="22817">
                  <c:v>3.2513187499999998</c:v>
                </c:pt>
                <c:pt idx="22818">
                  <c:v>3.2509459375007999</c:v>
                </c:pt>
                <c:pt idx="22819">
                  <c:v>3.2505649999999999</c:v>
                </c:pt>
                <c:pt idx="22820">
                  <c:v>3.2502340624992003</c:v>
                </c:pt>
                <c:pt idx="22821">
                  <c:v>3.2498425000000002</c:v>
                </c:pt>
                <c:pt idx="22822">
                  <c:v>3.2494087500000002</c:v>
                </c:pt>
                <c:pt idx="22823">
                  <c:v>3.2488934375007998</c:v>
                </c:pt>
                <c:pt idx="22824">
                  <c:v>3.2482424999999999</c:v>
                </c:pt>
                <c:pt idx="22825">
                  <c:v>3.2475812500000001</c:v>
                </c:pt>
                <c:pt idx="22826">
                  <c:v>3.2468740624992001</c:v>
                </c:pt>
                <c:pt idx="22827">
                  <c:v>3.2461381250016004</c:v>
                </c:pt>
                <c:pt idx="22828">
                  <c:v>3.2454240624991999</c:v>
                </c:pt>
                <c:pt idx="22829">
                  <c:v>3.2447456250016002</c:v>
                </c:pt>
                <c:pt idx="22830">
                  <c:v>3.2441803124991999</c:v>
                </c:pt>
                <c:pt idx="22831">
                  <c:v>3.2436262500000002</c:v>
                </c:pt>
                <c:pt idx="22832">
                  <c:v>3.2431159375008001</c:v>
                </c:pt>
                <c:pt idx="22833">
                  <c:v>3.2427303124992002</c:v>
                </c:pt>
                <c:pt idx="22834">
                  <c:v>3.2422668750016004</c:v>
                </c:pt>
                <c:pt idx="22835">
                  <c:v>3.2419056250016003</c:v>
                </c:pt>
                <c:pt idx="22836">
                  <c:v>3.2422568750016003</c:v>
                </c:pt>
                <c:pt idx="22837">
                  <c:v>3.2426459375008001</c:v>
                </c:pt>
                <c:pt idx="22838">
                  <c:v>3.2429865624992003</c:v>
                </c:pt>
                <c:pt idx="22839">
                  <c:v>3.2434109375008</c:v>
                </c:pt>
                <c:pt idx="22840">
                  <c:v>3.2438437499999999</c:v>
                </c:pt>
                <c:pt idx="22841">
                  <c:v>3.2443325000000001</c:v>
                </c:pt>
                <c:pt idx="22842">
                  <c:v>3.2448296875008</c:v>
                </c:pt>
                <c:pt idx="22843">
                  <c:v>3.2454037499999999</c:v>
                </c:pt>
                <c:pt idx="22844">
                  <c:v>3.2459243750016</c:v>
                </c:pt>
                <c:pt idx="22845">
                  <c:v>3.2463990624992003</c:v>
                </c:pt>
                <c:pt idx="22846">
                  <c:v>3.2469456250016</c:v>
                </c:pt>
                <c:pt idx="22847">
                  <c:v>3.2473887499999998</c:v>
                </c:pt>
                <c:pt idx="22848">
                  <c:v>3.2478765624992003</c:v>
                </c:pt>
                <c:pt idx="22849">
                  <c:v>3.2483268750016001</c:v>
                </c:pt>
                <c:pt idx="22850">
                  <c:v>3.2488834375007998</c:v>
                </c:pt>
                <c:pt idx="22851">
                  <c:v>3.2493556250016002</c:v>
                </c:pt>
                <c:pt idx="22852">
                  <c:v>3.2498668750016</c:v>
                </c:pt>
                <c:pt idx="22853">
                  <c:v>3.2502043750016001</c:v>
                </c:pt>
                <c:pt idx="22854">
                  <c:v>3.2498003124992003</c:v>
                </c:pt>
                <c:pt idx="22855">
                  <c:v>3.2493496875007999</c:v>
                </c:pt>
                <c:pt idx="22856">
                  <c:v>3.2486837500000001</c:v>
                </c:pt>
                <c:pt idx="22857">
                  <c:v>3.2479690624991999</c:v>
                </c:pt>
                <c:pt idx="22858">
                  <c:v>3.2471340624992</c:v>
                </c:pt>
                <c:pt idx="22859">
                  <c:v>3.2463103124992001</c:v>
                </c:pt>
                <c:pt idx="22860">
                  <c:v>3.2455378124992</c:v>
                </c:pt>
                <c:pt idx="22861">
                  <c:v>3.2447543750016004</c:v>
                </c:pt>
                <c:pt idx="22862">
                  <c:v>3.2440593750016</c:v>
                </c:pt>
                <c:pt idx="22863">
                  <c:v>3.2433590624991999</c:v>
                </c:pt>
                <c:pt idx="22864">
                  <c:v>3.2427503124992003</c:v>
                </c:pt>
                <c:pt idx="22865">
                  <c:v>3.2422962499999999</c:v>
                </c:pt>
                <c:pt idx="22866">
                  <c:v>3.2418634375008</c:v>
                </c:pt>
                <c:pt idx="22867">
                  <c:v>3.2423503124991999</c:v>
                </c:pt>
                <c:pt idx="22868">
                  <c:v>3.2427893750016001</c:v>
                </c:pt>
                <c:pt idx="22869">
                  <c:v>3.2432946875008</c:v>
                </c:pt>
                <c:pt idx="22870">
                  <c:v>3.2437981250016001</c:v>
                </c:pt>
                <c:pt idx="22871">
                  <c:v>3.2441190624992</c:v>
                </c:pt>
                <c:pt idx="22872">
                  <c:v>3.2446334375007999</c:v>
                </c:pt>
                <c:pt idx="22873">
                  <c:v>3.2450265624992003</c:v>
                </c:pt>
                <c:pt idx="22874">
                  <c:v>3.2455246875007999</c:v>
                </c:pt>
                <c:pt idx="22875">
                  <c:v>3.2459025000000001</c:v>
                </c:pt>
                <c:pt idx="22876">
                  <c:v>3.2462637499999998</c:v>
                </c:pt>
                <c:pt idx="22877">
                  <c:v>3.2467309375008</c:v>
                </c:pt>
                <c:pt idx="22878">
                  <c:v>3.2470703124992002</c:v>
                </c:pt>
                <c:pt idx="22879">
                  <c:v>3.2473459375007998</c:v>
                </c:pt>
                <c:pt idx="22880">
                  <c:v>3.2477</c:v>
                </c:pt>
                <c:pt idx="22881">
                  <c:v>3.2480290624992003</c:v>
                </c:pt>
                <c:pt idx="22882">
                  <c:v>3.2484784375008</c:v>
                </c:pt>
                <c:pt idx="22883">
                  <c:v>3.2488243750016004</c:v>
                </c:pt>
                <c:pt idx="22884">
                  <c:v>3.2492006250016003</c:v>
                </c:pt>
                <c:pt idx="22885">
                  <c:v>3.2496037499999999</c:v>
                </c:pt>
                <c:pt idx="22886">
                  <c:v>3.2499878124992003</c:v>
                </c:pt>
                <c:pt idx="22887">
                  <c:v>3.2496021875008001</c:v>
                </c:pt>
                <c:pt idx="22888">
                  <c:v>3.2492778124992001</c:v>
                </c:pt>
                <c:pt idx="22889">
                  <c:v>3.2489146875007999</c:v>
                </c:pt>
                <c:pt idx="22890">
                  <c:v>3.2484831250016</c:v>
                </c:pt>
                <c:pt idx="22891">
                  <c:v>3.2480234375007999</c:v>
                </c:pt>
                <c:pt idx="22892">
                  <c:v>3.2475918750016004</c:v>
                </c:pt>
                <c:pt idx="22893">
                  <c:v>3.2471393750016002</c:v>
                </c:pt>
                <c:pt idx="22894">
                  <c:v>3.2467443750016001</c:v>
                </c:pt>
                <c:pt idx="22895">
                  <c:v>3.2463240624992</c:v>
                </c:pt>
                <c:pt idx="22896">
                  <c:v>3.2459478124992001</c:v>
                </c:pt>
                <c:pt idx="22897">
                  <c:v>3.2461765624992003</c:v>
                </c:pt>
                <c:pt idx="22898">
                  <c:v>3.2458128124992003</c:v>
                </c:pt>
                <c:pt idx="22899">
                  <c:v>3.2454890624992001</c:v>
                </c:pt>
                <c:pt idx="22900">
                  <c:v>3.2458925000000001</c:v>
                </c:pt>
                <c:pt idx="22901">
                  <c:v>3.2456709375007997</c:v>
                </c:pt>
                <c:pt idx="22902">
                  <c:v>3.2452446875007999</c:v>
                </c:pt>
                <c:pt idx="22903">
                  <c:v>3.2446559375007999</c:v>
                </c:pt>
                <c:pt idx="22904">
                  <c:v>3.2442281250016003</c:v>
                </c:pt>
                <c:pt idx="22905">
                  <c:v>3.2438446875008</c:v>
                </c:pt>
                <c:pt idx="22906">
                  <c:v>3.2434268750016</c:v>
                </c:pt>
                <c:pt idx="22907">
                  <c:v>3.242915</c:v>
                </c:pt>
                <c:pt idx="22908">
                  <c:v>3.2423875</c:v>
                </c:pt>
                <c:pt idx="22909">
                  <c:v>3.2419006250016</c:v>
                </c:pt>
                <c:pt idx="22910">
                  <c:v>3.2413625000000001</c:v>
                </c:pt>
                <c:pt idx="22911">
                  <c:v>3.2409118750016002</c:v>
                </c:pt>
                <c:pt idx="22912">
                  <c:v>3.2405684375007997</c:v>
                </c:pt>
                <c:pt idx="22913">
                  <c:v>3.2401981250016001</c:v>
                </c:pt>
                <c:pt idx="22914">
                  <c:v>3.2406190624992002</c:v>
                </c:pt>
                <c:pt idx="22915">
                  <c:v>3.2410106250016</c:v>
                </c:pt>
                <c:pt idx="22916">
                  <c:v>3.2413703124992002</c:v>
                </c:pt>
                <c:pt idx="22917">
                  <c:v>3.2418506250016002</c:v>
                </c:pt>
                <c:pt idx="22918">
                  <c:v>3.2423700000000002</c:v>
                </c:pt>
                <c:pt idx="22919">
                  <c:v>3.2428465624992002</c:v>
                </c:pt>
                <c:pt idx="22920">
                  <c:v>3.2433771875008</c:v>
                </c:pt>
                <c:pt idx="22921">
                  <c:v>3.2438868750016003</c:v>
                </c:pt>
                <c:pt idx="22922">
                  <c:v>3.2444118750016</c:v>
                </c:pt>
                <c:pt idx="22923">
                  <c:v>3.2447459375008001</c:v>
                </c:pt>
                <c:pt idx="22924">
                  <c:v>3.2452624999999999</c:v>
                </c:pt>
                <c:pt idx="22925">
                  <c:v>3.2457390624992</c:v>
                </c:pt>
                <c:pt idx="22926">
                  <c:v>3.2462565624991999</c:v>
                </c:pt>
                <c:pt idx="22927">
                  <c:v>3.2467681250016001</c:v>
                </c:pt>
                <c:pt idx="22928">
                  <c:v>3.2472265624992001</c:v>
                </c:pt>
                <c:pt idx="22929">
                  <c:v>3.2477315624992</c:v>
                </c:pt>
                <c:pt idx="22930">
                  <c:v>3.2482381250016004</c:v>
                </c:pt>
                <c:pt idx="22931">
                  <c:v>3.2487287500000002</c:v>
                </c:pt>
                <c:pt idx="22932">
                  <c:v>3.2490956250016003</c:v>
                </c:pt>
                <c:pt idx="22933">
                  <c:v>3.2495487500000002</c:v>
                </c:pt>
                <c:pt idx="22934">
                  <c:v>3.2499809375008</c:v>
                </c:pt>
                <c:pt idx="22935">
                  <c:v>3.2503765624992003</c:v>
                </c:pt>
                <c:pt idx="22936">
                  <c:v>3.2507137500000001</c:v>
                </c:pt>
                <c:pt idx="22937">
                  <c:v>3.2511393750016002</c:v>
                </c:pt>
                <c:pt idx="22938">
                  <c:v>3.2515543750016001</c:v>
                </c:pt>
                <c:pt idx="22939">
                  <c:v>3.2518756250016003</c:v>
                </c:pt>
                <c:pt idx="22940">
                  <c:v>3.2513115624991999</c:v>
                </c:pt>
                <c:pt idx="22941">
                  <c:v>3.2509268750016003</c:v>
                </c:pt>
                <c:pt idx="22942">
                  <c:v>3.2504759375007999</c:v>
                </c:pt>
                <c:pt idx="22943">
                  <c:v>3.2500031250016002</c:v>
                </c:pt>
                <c:pt idx="22944">
                  <c:v>3.2494278124992002</c:v>
                </c:pt>
                <c:pt idx="22945">
                  <c:v>3.2487953124992002</c:v>
                </c:pt>
                <c:pt idx="22946">
                  <c:v>3.2481512499999998</c:v>
                </c:pt>
                <c:pt idx="22947">
                  <c:v>3.2475306250016001</c:v>
                </c:pt>
                <c:pt idx="22948">
                  <c:v>3.2469259375007997</c:v>
                </c:pt>
                <c:pt idx="22949">
                  <c:v>3.2463950000000001</c:v>
                </c:pt>
                <c:pt idx="22950">
                  <c:v>3.24587125</c:v>
                </c:pt>
                <c:pt idx="22951">
                  <c:v>3.2454662500000002</c:v>
                </c:pt>
                <c:pt idx="22952">
                  <c:v>3.2451140624992001</c:v>
                </c:pt>
                <c:pt idx="22953">
                  <c:v>3.2445693750016003</c:v>
                </c:pt>
                <c:pt idx="22954">
                  <c:v>3.2441546875007998</c:v>
                </c:pt>
                <c:pt idx="22955">
                  <c:v>3.2439065624992001</c:v>
                </c:pt>
                <c:pt idx="22956">
                  <c:v>3.2440021875007998</c:v>
                </c:pt>
                <c:pt idx="22957">
                  <c:v>3.2443578124992003</c:v>
                </c:pt>
                <c:pt idx="22958">
                  <c:v>3.2446834375007998</c:v>
                </c:pt>
                <c:pt idx="22959">
                  <c:v>3.2450559375007999</c:v>
                </c:pt>
                <c:pt idx="22960">
                  <c:v>3.2447056250016</c:v>
                </c:pt>
                <c:pt idx="22961">
                  <c:v>3.2442799999999998</c:v>
                </c:pt>
                <c:pt idx="22962">
                  <c:v>3.2437390624992002</c:v>
                </c:pt>
                <c:pt idx="22963">
                  <c:v>3.2433846875008001</c:v>
                </c:pt>
                <c:pt idx="22964">
                  <c:v>3.2428506250016</c:v>
                </c:pt>
                <c:pt idx="22965">
                  <c:v>3.2424609375008</c:v>
                </c:pt>
                <c:pt idx="22966">
                  <c:v>3.2420668750016004</c:v>
                </c:pt>
                <c:pt idx="22967">
                  <c:v>3.2425228124992</c:v>
                </c:pt>
                <c:pt idx="22968">
                  <c:v>3.2428468750016002</c:v>
                </c:pt>
                <c:pt idx="22969">
                  <c:v>3.2431743750016002</c:v>
                </c:pt>
                <c:pt idx="22970">
                  <c:v>3.2435931250016004</c:v>
                </c:pt>
                <c:pt idx="22971">
                  <c:v>3.2440184375008001</c:v>
                </c:pt>
                <c:pt idx="22972">
                  <c:v>3.2444468750016</c:v>
                </c:pt>
                <c:pt idx="22973">
                  <c:v>3.2448234375007998</c:v>
                </c:pt>
                <c:pt idx="22974">
                  <c:v>3.2452290624992002</c:v>
                </c:pt>
                <c:pt idx="22975">
                  <c:v>3.2456834375007997</c:v>
                </c:pt>
                <c:pt idx="22976">
                  <c:v>3.2461574999999998</c:v>
                </c:pt>
                <c:pt idx="22977">
                  <c:v>3.2465490624991999</c:v>
                </c:pt>
                <c:pt idx="22978">
                  <c:v>3.2469012500000001</c:v>
                </c:pt>
                <c:pt idx="22979">
                  <c:v>3.2472453124992002</c:v>
                </c:pt>
                <c:pt idx="22980">
                  <c:v>3.2468565624992003</c:v>
                </c:pt>
                <c:pt idx="22981">
                  <c:v>3.2465156250016003</c:v>
                </c:pt>
                <c:pt idx="22982">
                  <c:v>3.2461346875007999</c:v>
                </c:pt>
                <c:pt idx="22983">
                  <c:v>3.2455878124991999</c:v>
                </c:pt>
                <c:pt idx="22984">
                  <c:v>3.2452290624992002</c:v>
                </c:pt>
                <c:pt idx="22985">
                  <c:v>3.2446687500000002</c:v>
                </c:pt>
                <c:pt idx="22986">
                  <c:v>3.2440446875008</c:v>
                </c:pt>
                <c:pt idx="22987">
                  <c:v>3.2435865624992002</c:v>
                </c:pt>
                <c:pt idx="22988">
                  <c:v>3.2432493750016</c:v>
                </c:pt>
                <c:pt idx="22989">
                  <c:v>3.2431853124992003</c:v>
                </c:pt>
                <c:pt idx="22990">
                  <c:v>3.24361875</c:v>
                </c:pt>
                <c:pt idx="22991">
                  <c:v>3.2439849999999999</c:v>
                </c:pt>
                <c:pt idx="22992">
                  <c:v>3.2443734375008</c:v>
                </c:pt>
                <c:pt idx="22993">
                  <c:v>3.2447640624992</c:v>
                </c:pt>
                <c:pt idx="22994">
                  <c:v>3.2451231250016002</c:v>
                </c:pt>
                <c:pt idx="22995">
                  <c:v>3.2454537499999998</c:v>
                </c:pt>
                <c:pt idx="22996">
                  <c:v>3.2458384375008</c:v>
                </c:pt>
                <c:pt idx="22997">
                  <c:v>3.2462243750016002</c:v>
                </c:pt>
                <c:pt idx="22998">
                  <c:v>3.2466612499999998</c:v>
                </c:pt>
                <c:pt idx="22999">
                  <c:v>3.2471209375007999</c:v>
                </c:pt>
                <c:pt idx="23000">
                  <c:v>3.2476890624992003</c:v>
                </c:pt>
                <c:pt idx="23001">
                  <c:v>3.2481887500000002</c:v>
                </c:pt>
                <c:pt idx="23002">
                  <c:v>3.2486668750016001</c:v>
                </c:pt>
                <c:pt idx="23003">
                  <c:v>3.2492431250016001</c:v>
                </c:pt>
                <c:pt idx="23004">
                  <c:v>3.2498068750016</c:v>
                </c:pt>
                <c:pt idx="23005">
                  <c:v>3.2502287500000002</c:v>
                </c:pt>
                <c:pt idx="23006">
                  <c:v>3.2506959375008</c:v>
                </c:pt>
                <c:pt idx="23007">
                  <c:v>3.2512006250016001</c:v>
                </c:pt>
                <c:pt idx="23008">
                  <c:v>3.2516737500000001</c:v>
                </c:pt>
                <c:pt idx="23009">
                  <c:v>3.2520009375007999</c:v>
                </c:pt>
                <c:pt idx="23010">
                  <c:v>3.2523784375007998</c:v>
                </c:pt>
                <c:pt idx="23011">
                  <c:v>3.2527381250016001</c:v>
                </c:pt>
                <c:pt idx="23012">
                  <c:v>3.2523212500000001</c:v>
                </c:pt>
                <c:pt idx="23013">
                  <c:v>3.2519421875007999</c:v>
                </c:pt>
                <c:pt idx="23014">
                  <c:v>3.2514409375007998</c:v>
                </c:pt>
                <c:pt idx="23015">
                  <c:v>3.2508068750016004</c:v>
                </c:pt>
                <c:pt idx="23016">
                  <c:v>3.2501540624992002</c:v>
                </c:pt>
                <c:pt idx="23017">
                  <c:v>3.2494187499999998</c:v>
                </c:pt>
                <c:pt idx="23018">
                  <c:v>3.2487290624992</c:v>
                </c:pt>
                <c:pt idx="23019">
                  <c:v>3.2480487500000002</c:v>
                </c:pt>
                <c:pt idx="23020">
                  <c:v>3.2473878124992002</c:v>
                </c:pt>
                <c:pt idx="23021">
                  <c:v>3.2467490624991999</c:v>
                </c:pt>
                <c:pt idx="23022">
                  <c:v>3.2462453124991999</c:v>
                </c:pt>
                <c:pt idx="23023">
                  <c:v>3.2457909375008001</c:v>
                </c:pt>
                <c:pt idx="23024">
                  <c:v>3.2452906250016</c:v>
                </c:pt>
                <c:pt idx="23025">
                  <c:v>3.2449240624992002</c:v>
                </c:pt>
                <c:pt idx="23026">
                  <c:v>3.2445446875007997</c:v>
                </c:pt>
                <c:pt idx="23027">
                  <c:v>3.2441978124992001</c:v>
                </c:pt>
                <c:pt idx="23028">
                  <c:v>3.2443965624992002</c:v>
                </c:pt>
                <c:pt idx="23029">
                  <c:v>3.2447293750016</c:v>
                </c:pt>
                <c:pt idx="23030">
                  <c:v>3.2451500000000002</c:v>
                </c:pt>
                <c:pt idx="23031">
                  <c:v>3.2455500000000002</c:v>
                </c:pt>
                <c:pt idx="23032">
                  <c:v>3.2458946875007997</c:v>
                </c:pt>
                <c:pt idx="23033">
                  <c:v>3.2462478124992002</c:v>
                </c:pt>
                <c:pt idx="23034">
                  <c:v>3.2465850000000001</c:v>
                </c:pt>
                <c:pt idx="23035">
                  <c:v>3.2470856250016</c:v>
                </c:pt>
                <c:pt idx="23036">
                  <c:v>3.2474799999999999</c:v>
                </c:pt>
                <c:pt idx="23037">
                  <c:v>3.2469731250016003</c:v>
                </c:pt>
                <c:pt idx="23038">
                  <c:v>3.2465506250016003</c:v>
                </c:pt>
                <c:pt idx="23039">
                  <c:v>3.2460240624992003</c:v>
                </c:pt>
                <c:pt idx="23040">
                  <c:v>3.2454181250016001</c:v>
                </c:pt>
                <c:pt idx="23041">
                  <c:v>3.2447815624992002</c:v>
                </c:pt>
                <c:pt idx="23042">
                  <c:v>3.2441434375007998</c:v>
                </c:pt>
                <c:pt idx="23043">
                  <c:v>3.2435381250016002</c:v>
                </c:pt>
                <c:pt idx="23044">
                  <c:v>3.2429106250016</c:v>
                </c:pt>
                <c:pt idx="23045">
                  <c:v>3.2422668750016004</c:v>
                </c:pt>
                <c:pt idx="23046">
                  <c:v>3.2416534375007999</c:v>
                </c:pt>
                <c:pt idx="23047">
                  <c:v>3.2412074999999998</c:v>
                </c:pt>
                <c:pt idx="23048">
                  <c:v>3.2408784375008</c:v>
                </c:pt>
                <c:pt idx="23049">
                  <c:v>3.2403081250016004</c:v>
                </c:pt>
                <c:pt idx="23050">
                  <c:v>3.2398096875008</c:v>
                </c:pt>
                <c:pt idx="23051">
                  <c:v>3.2394237499999998</c:v>
                </c:pt>
                <c:pt idx="23052">
                  <c:v>3.2398596875007999</c:v>
                </c:pt>
                <c:pt idx="23053">
                  <c:v>3.2402415624992003</c:v>
                </c:pt>
                <c:pt idx="23054">
                  <c:v>3.2406206250016001</c:v>
                </c:pt>
                <c:pt idx="23055">
                  <c:v>3.2410606250016003</c:v>
                </c:pt>
                <c:pt idx="23056">
                  <c:v>3.2414806250016004</c:v>
                </c:pt>
                <c:pt idx="23057">
                  <c:v>3.2419071875008001</c:v>
                </c:pt>
                <c:pt idx="23058">
                  <c:v>3.2423706250016</c:v>
                </c:pt>
                <c:pt idx="23059">
                  <c:v>3.2428249999999998</c:v>
                </c:pt>
                <c:pt idx="23060">
                  <c:v>3.2431662499999998</c:v>
                </c:pt>
                <c:pt idx="23061">
                  <c:v>3.2434903124992003</c:v>
                </c:pt>
                <c:pt idx="23062">
                  <c:v>3.2439459375007997</c:v>
                </c:pt>
                <c:pt idx="23063">
                  <c:v>3.2443406250016</c:v>
                </c:pt>
                <c:pt idx="23064">
                  <c:v>3.2447699999999999</c:v>
                </c:pt>
                <c:pt idx="23065">
                  <c:v>3.2451656250016003</c:v>
                </c:pt>
                <c:pt idx="23066">
                  <c:v>3.2455449999999999</c:v>
                </c:pt>
                <c:pt idx="23067">
                  <c:v>3.2459809375008</c:v>
                </c:pt>
                <c:pt idx="23068">
                  <c:v>3.2463737500000001</c:v>
                </c:pt>
                <c:pt idx="23069">
                  <c:v>3.2467143750016003</c:v>
                </c:pt>
                <c:pt idx="23070">
                  <c:v>3.2463984375007997</c:v>
                </c:pt>
                <c:pt idx="23071">
                  <c:v>3.2459549999999999</c:v>
                </c:pt>
                <c:pt idx="23072">
                  <c:v>3.2453759375007998</c:v>
                </c:pt>
                <c:pt idx="23073">
                  <c:v>3.2448106250016</c:v>
                </c:pt>
                <c:pt idx="23074">
                  <c:v>3.2442937500000002</c:v>
                </c:pt>
                <c:pt idx="23075">
                  <c:v>3.2436850000000002</c:v>
                </c:pt>
                <c:pt idx="23076">
                  <c:v>3.2429871875008001</c:v>
                </c:pt>
                <c:pt idx="23077">
                  <c:v>3.2425431250016001</c:v>
                </c:pt>
                <c:pt idx="23078">
                  <c:v>3.2422018750016002</c:v>
                </c:pt>
                <c:pt idx="23079">
                  <c:v>3.2425534375008001</c:v>
                </c:pt>
                <c:pt idx="23080">
                  <c:v>3.2429353124992</c:v>
                </c:pt>
                <c:pt idx="23081">
                  <c:v>3.24331375</c:v>
                </c:pt>
                <c:pt idx="23082">
                  <c:v>3.2438084375008001</c:v>
                </c:pt>
                <c:pt idx="23083">
                  <c:v>3.2441990624992001</c:v>
                </c:pt>
                <c:pt idx="23084">
                  <c:v>3.2446356250016</c:v>
                </c:pt>
                <c:pt idx="23085">
                  <c:v>3.2449803124992003</c:v>
                </c:pt>
                <c:pt idx="23086">
                  <c:v>3.2453346875008</c:v>
                </c:pt>
                <c:pt idx="23087">
                  <c:v>3.2450803124992</c:v>
                </c:pt>
                <c:pt idx="23088">
                  <c:v>3.2446612500000001</c:v>
                </c:pt>
                <c:pt idx="23089">
                  <c:v>3.2443050000000002</c:v>
                </c:pt>
                <c:pt idx="23090">
                  <c:v>3.2439684375007998</c:v>
                </c:pt>
                <c:pt idx="23091">
                  <c:v>3.2436053124991999</c:v>
                </c:pt>
                <c:pt idx="23092">
                  <c:v>3.2428640624992</c:v>
                </c:pt>
                <c:pt idx="23093">
                  <c:v>3.2423781250016002</c:v>
                </c:pt>
                <c:pt idx="23094">
                  <c:v>3.2419362500000002</c:v>
                </c:pt>
                <c:pt idx="23095">
                  <c:v>3.2414299999999998</c:v>
                </c:pt>
                <c:pt idx="23096">
                  <c:v>3.2409425000000001</c:v>
                </c:pt>
                <c:pt idx="23097">
                  <c:v>3.2404728124991999</c:v>
                </c:pt>
                <c:pt idx="23098">
                  <c:v>3.2400668750016002</c:v>
                </c:pt>
                <c:pt idx="23099">
                  <c:v>3.2395874999999998</c:v>
                </c:pt>
                <c:pt idx="23100">
                  <c:v>3.2392018750016001</c:v>
                </c:pt>
                <c:pt idx="23101">
                  <c:v>3.2387100000000002</c:v>
                </c:pt>
                <c:pt idx="23102">
                  <c:v>3.2390984375007998</c:v>
                </c:pt>
                <c:pt idx="23103">
                  <c:v>3.2396256250016</c:v>
                </c:pt>
                <c:pt idx="23104">
                  <c:v>3.2400078124992002</c:v>
                </c:pt>
                <c:pt idx="23105">
                  <c:v>3.2403893750016004</c:v>
                </c:pt>
                <c:pt idx="23106">
                  <c:v>3.2408034375007997</c:v>
                </c:pt>
                <c:pt idx="23107">
                  <c:v>3.2412968750016002</c:v>
                </c:pt>
                <c:pt idx="23108">
                  <c:v>3.2417400000000001</c:v>
                </c:pt>
                <c:pt idx="23109">
                  <c:v>3.2422818750016003</c:v>
                </c:pt>
                <c:pt idx="23110">
                  <c:v>3.2428915624992003</c:v>
                </c:pt>
                <c:pt idx="23111">
                  <c:v>3.2432290624992</c:v>
                </c:pt>
                <c:pt idx="23112">
                  <c:v>3.2438528124992003</c:v>
                </c:pt>
                <c:pt idx="23113">
                  <c:v>3.2444021875007998</c:v>
                </c:pt>
                <c:pt idx="23114">
                  <c:v>3.2449609375007999</c:v>
                </c:pt>
                <c:pt idx="23115">
                  <c:v>3.2454868750016002</c:v>
                </c:pt>
                <c:pt idx="23116">
                  <c:v>3.2459862500000001</c:v>
                </c:pt>
                <c:pt idx="23117">
                  <c:v>3.2464196875007998</c:v>
                </c:pt>
                <c:pt idx="23118">
                  <c:v>3.2469781250016001</c:v>
                </c:pt>
                <c:pt idx="23119">
                  <c:v>3.2474206250016002</c:v>
                </c:pt>
                <c:pt idx="23120">
                  <c:v>3.2477559375007998</c:v>
                </c:pt>
                <c:pt idx="23121">
                  <c:v>3.2481499999999999</c:v>
                </c:pt>
                <c:pt idx="23122">
                  <c:v>3.2484906250016001</c:v>
                </c:pt>
                <c:pt idx="23123">
                  <c:v>3.2484159375007997</c:v>
                </c:pt>
                <c:pt idx="23124">
                  <c:v>3.2480653124992003</c:v>
                </c:pt>
                <c:pt idx="23125">
                  <c:v>3.2477209375007998</c:v>
                </c:pt>
                <c:pt idx="23126">
                  <c:v>3.2473893750016001</c:v>
                </c:pt>
                <c:pt idx="23127">
                  <c:v>3.2469287499999999</c:v>
                </c:pt>
                <c:pt idx="23128">
                  <c:v>3.2464806250016003</c:v>
                </c:pt>
                <c:pt idx="23129">
                  <c:v>3.2460159375008</c:v>
                </c:pt>
                <c:pt idx="23130">
                  <c:v>3.2455071875007997</c:v>
                </c:pt>
                <c:pt idx="23131">
                  <c:v>3.2451300000000001</c:v>
                </c:pt>
                <c:pt idx="23132">
                  <c:v>3.2446253124991999</c:v>
                </c:pt>
                <c:pt idx="23133">
                  <c:v>3.2441540624992</c:v>
                </c:pt>
                <c:pt idx="23134">
                  <c:v>3.24381875</c:v>
                </c:pt>
                <c:pt idx="23135">
                  <c:v>3.2433921875007998</c:v>
                </c:pt>
                <c:pt idx="23136">
                  <c:v>3.2429978124992003</c:v>
                </c:pt>
                <c:pt idx="23137">
                  <c:v>3.2426428124991999</c:v>
                </c:pt>
                <c:pt idx="23138">
                  <c:v>3.2422499999999999</c:v>
                </c:pt>
                <c:pt idx="23139">
                  <c:v>3.2417037500000001</c:v>
                </c:pt>
                <c:pt idx="23140">
                  <c:v>3.2412403124992002</c:v>
                </c:pt>
                <c:pt idx="23141">
                  <c:v>3.2408103124992</c:v>
                </c:pt>
                <c:pt idx="23142">
                  <c:v>3.2404799999999998</c:v>
                </c:pt>
                <c:pt idx="23143">
                  <c:v>3.2401371875008</c:v>
                </c:pt>
                <c:pt idx="23144">
                  <c:v>3.2401656250016</c:v>
                </c:pt>
                <c:pt idx="23145">
                  <c:v>3.2405421875007998</c:v>
                </c:pt>
                <c:pt idx="23146">
                  <c:v>3.2409628124992</c:v>
                </c:pt>
                <c:pt idx="23147">
                  <c:v>3.2412953124991999</c:v>
                </c:pt>
                <c:pt idx="23148">
                  <c:v>3.2416287499999998</c:v>
                </c:pt>
                <c:pt idx="23149">
                  <c:v>3.24199875</c:v>
                </c:pt>
                <c:pt idx="23150">
                  <c:v>3.2424968750016001</c:v>
                </c:pt>
                <c:pt idx="23151">
                  <c:v>3.2429284375008001</c:v>
                </c:pt>
                <c:pt idx="23152">
                  <c:v>3.2434562499999999</c:v>
                </c:pt>
                <c:pt idx="23153">
                  <c:v>3.2439956250016002</c:v>
                </c:pt>
                <c:pt idx="23154">
                  <c:v>3.2443399999999998</c:v>
                </c:pt>
                <c:pt idx="23155">
                  <c:v>3.2447487499999998</c:v>
                </c:pt>
                <c:pt idx="23156">
                  <c:v>3.2451287500000001</c:v>
                </c:pt>
                <c:pt idx="23157">
                  <c:v>3.2454653124992001</c:v>
                </c:pt>
                <c:pt idx="23158">
                  <c:v>3.2458943750016003</c:v>
                </c:pt>
                <c:pt idx="23159">
                  <c:v>3.2462343750016003</c:v>
                </c:pt>
                <c:pt idx="23160">
                  <c:v>3.2466603124992002</c:v>
                </c:pt>
                <c:pt idx="23161">
                  <c:v>3.2470465624992002</c:v>
                </c:pt>
                <c:pt idx="23162">
                  <c:v>3.2474146875007999</c:v>
                </c:pt>
                <c:pt idx="23163">
                  <c:v>3.2468165624992</c:v>
                </c:pt>
                <c:pt idx="23164">
                  <c:v>3.2464206250016003</c:v>
                </c:pt>
                <c:pt idx="23165">
                  <c:v>3.2458162499999998</c:v>
                </c:pt>
                <c:pt idx="23166">
                  <c:v>3.2451656250016003</c:v>
                </c:pt>
                <c:pt idx="23167">
                  <c:v>3.2445493750016001</c:v>
                </c:pt>
                <c:pt idx="23168">
                  <c:v>3.2439071875007999</c:v>
                </c:pt>
                <c:pt idx="23169">
                  <c:v>3.2432346875008</c:v>
                </c:pt>
                <c:pt idx="23170">
                  <c:v>3.2425746875007997</c:v>
                </c:pt>
                <c:pt idx="23171">
                  <c:v>3.2419253124992</c:v>
                </c:pt>
                <c:pt idx="23172">
                  <c:v>3.2413978124992</c:v>
                </c:pt>
                <c:pt idx="23173">
                  <c:v>3.2410628124992003</c:v>
                </c:pt>
                <c:pt idx="23174">
                  <c:v>3.2406296875008</c:v>
                </c:pt>
                <c:pt idx="23175">
                  <c:v>3.2406068750016002</c:v>
                </c:pt>
                <c:pt idx="23176">
                  <c:v>3.2409409375007998</c:v>
                </c:pt>
                <c:pt idx="23177">
                  <c:v>3.2409349999999999</c:v>
                </c:pt>
                <c:pt idx="23178">
                  <c:v>3.2412909375007999</c:v>
                </c:pt>
                <c:pt idx="23179">
                  <c:v>3.2416203124992</c:v>
                </c:pt>
                <c:pt idx="23180">
                  <c:v>3.2420053124992001</c:v>
                </c:pt>
                <c:pt idx="23181">
                  <c:v>3.2423721875007998</c:v>
                </c:pt>
                <c:pt idx="23182">
                  <c:v>3.2428018750016001</c:v>
                </c:pt>
                <c:pt idx="23183">
                  <c:v>3.2432281250016004</c:v>
                </c:pt>
                <c:pt idx="23184">
                  <c:v>3.2436421875007997</c:v>
                </c:pt>
                <c:pt idx="23185">
                  <c:v>3.2440040624991999</c:v>
                </c:pt>
                <c:pt idx="23186">
                  <c:v>3.2444153124991999</c:v>
                </c:pt>
                <c:pt idx="23187">
                  <c:v>3.2448471875007998</c:v>
                </c:pt>
                <c:pt idx="23188">
                  <c:v>3.2451843750016001</c:v>
                </c:pt>
                <c:pt idx="23189">
                  <c:v>3.2455340624992002</c:v>
                </c:pt>
                <c:pt idx="23190">
                  <c:v>3.2451284375007998</c:v>
                </c:pt>
                <c:pt idx="23191">
                  <c:v>3.2447415624992</c:v>
                </c:pt>
                <c:pt idx="23192">
                  <c:v>3.2442096875008</c:v>
                </c:pt>
                <c:pt idx="23193">
                  <c:v>3.2434612500000002</c:v>
                </c:pt>
                <c:pt idx="23194">
                  <c:v>3.2431365624991999</c:v>
                </c:pt>
                <c:pt idx="23195">
                  <c:v>3.2424978124992001</c:v>
                </c:pt>
                <c:pt idx="23196">
                  <c:v>3.24204625</c:v>
                </c:pt>
                <c:pt idx="23197">
                  <c:v>3.2416325000000001</c:v>
                </c:pt>
                <c:pt idx="23198">
                  <c:v>3.2412734375008001</c:v>
                </c:pt>
                <c:pt idx="23199">
                  <c:v>3.2416690624991999</c:v>
                </c:pt>
                <c:pt idx="23200">
                  <c:v>3.2421031250016004</c:v>
                </c:pt>
                <c:pt idx="23201">
                  <c:v>3.2425993750016002</c:v>
                </c:pt>
                <c:pt idx="23202">
                  <c:v>3.2430715624992001</c:v>
                </c:pt>
                <c:pt idx="23203">
                  <c:v>3.2436162500000001</c:v>
                </c:pt>
                <c:pt idx="23204">
                  <c:v>3.2441415624992</c:v>
                </c:pt>
                <c:pt idx="23205">
                  <c:v>3.2445740624992001</c:v>
                </c:pt>
                <c:pt idx="23206">
                  <c:v>3.2449178124992</c:v>
                </c:pt>
                <c:pt idx="23207">
                  <c:v>3.2452543750016001</c:v>
                </c:pt>
                <c:pt idx="23208">
                  <c:v>3.2455981250016004</c:v>
                </c:pt>
                <c:pt idx="23209">
                  <c:v>3.2451750000000001</c:v>
                </c:pt>
                <c:pt idx="23210">
                  <c:v>3.2447371875008</c:v>
                </c:pt>
                <c:pt idx="23211">
                  <c:v>3.2441553124992</c:v>
                </c:pt>
                <c:pt idx="23212">
                  <c:v>3.2436068750016003</c:v>
                </c:pt>
                <c:pt idx="23213">
                  <c:v>3.2430796875008001</c:v>
                </c:pt>
                <c:pt idx="23214">
                  <c:v>3.2426796875007997</c:v>
                </c:pt>
                <c:pt idx="23215">
                  <c:v>3.2422684375007997</c:v>
                </c:pt>
                <c:pt idx="23216">
                  <c:v>3.2419006250016</c:v>
                </c:pt>
                <c:pt idx="23217">
                  <c:v>3.2415734375007998</c:v>
                </c:pt>
                <c:pt idx="23218">
                  <c:v>3.2410381250016003</c:v>
                </c:pt>
                <c:pt idx="23219">
                  <c:v>3.2404271875007997</c:v>
                </c:pt>
                <c:pt idx="23220">
                  <c:v>3.2399156250016001</c:v>
                </c:pt>
                <c:pt idx="23221">
                  <c:v>3.2394771875007997</c:v>
                </c:pt>
                <c:pt idx="23222">
                  <c:v>3.2391431250016001</c:v>
                </c:pt>
                <c:pt idx="23223">
                  <c:v>3.2391062499999999</c:v>
                </c:pt>
                <c:pt idx="23224">
                  <c:v>3.23958375</c:v>
                </c:pt>
                <c:pt idx="23225">
                  <c:v>3.2400456250016001</c:v>
                </c:pt>
                <c:pt idx="23226">
                  <c:v>3.2404453124992001</c:v>
                </c:pt>
                <c:pt idx="23227">
                  <c:v>3.2408746875008001</c:v>
                </c:pt>
                <c:pt idx="23228">
                  <c:v>3.2413400000000001</c:v>
                </c:pt>
                <c:pt idx="23229">
                  <c:v>3.2417596875007999</c:v>
                </c:pt>
                <c:pt idx="23230">
                  <c:v>3.2422543750016</c:v>
                </c:pt>
                <c:pt idx="23231">
                  <c:v>3.2427243750016004</c:v>
                </c:pt>
                <c:pt idx="23232">
                  <c:v>3.2432193750016003</c:v>
                </c:pt>
                <c:pt idx="23233">
                  <c:v>3.2436984375007998</c:v>
                </c:pt>
                <c:pt idx="23234">
                  <c:v>3.2442237500000002</c:v>
                </c:pt>
                <c:pt idx="23235">
                  <c:v>3.2446915624992001</c:v>
                </c:pt>
                <c:pt idx="23236">
                  <c:v>3.2452771875008</c:v>
                </c:pt>
                <c:pt idx="23237">
                  <c:v>3.2457803124992002</c:v>
                </c:pt>
                <c:pt idx="23238">
                  <c:v>3.2462893750016</c:v>
                </c:pt>
                <c:pt idx="23239">
                  <c:v>3.2468078124991999</c:v>
                </c:pt>
                <c:pt idx="23240">
                  <c:v>3.2473649999999998</c:v>
                </c:pt>
                <c:pt idx="23241">
                  <c:v>3.2478034375007998</c:v>
                </c:pt>
                <c:pt idx="23242">
                  <c:v>3.24823</c:v>
                </c:pt>
                <c:pt idx="23243">
                  <c:v>3.2485793750016003</c:v>
                </c:pt>
                <c:pt idx="23244">
                  <c:v>3.2481243750016002</c:v>
                </c:pt>
                <c:pt idx="23245">
                  <c:v>3.2473743750016002</c:v>
                </c:pt>
                <c:pt idx="23246">
                  <c:v>3.2468581250016002</c:v>
                </c:pt>
                <c:pt idx="23247">
                  <c:v>3.2461868750016003</c:v>
                </c:pt>
                <c:pt idx="23248">
                  <c:v>3.2454693750016004</c:v>
                </c:pt>
                <c:pt idx="23249">
                  <c:v>3.2447040624992001</c:v>
                </c:pt>
                <c:pt idx="23250">
                  <c:v>3.2439321875007998</c:v>
                </c:pt>
                <c:pt idx="23251">
                  <c:v>3.2430337499999999</c:v>
                </c:pt>
                <c:pt idx="23252">
                  <c:v>3.2422487499999999</c:v>
                </c:pt>
                <c:pt idx="23253">
                  <c:v>3.2414325000000002</c:v>
                </c:pt>
                <c:pt idx="23254">
                  <c:v>3.2407509375007999</c:v>
                </c:pt>
                <c:pt idx="23255">
                  <c:v>3.2401081250016004</c:v>
                </c:pt>
                <c:pt idx="23256">
                  <c:v>3.2395946875007997</c:v>
                </c:pt>
                <c:pt idx="23257">
                  <c:v>3.2392249999999998</c:v>
                </c:pt>
                <c:pt idx="23258">
                  <c:v>3.2387059375008</c:v>
                </c:pt>
                <c:pt idx="23259">
                  <c:v>3.2383837500000001</c:v>
                </c:pt>
                <c:pt idx="23260">
                  <c:v>3.2388249999999998</c:v>
                </c:pt>
                <c:pt idx="23261">
                  <c:v>3.2392650000000001</c:v>
                </c:pt>
                <c:pt idx="23262">
                  <c:v>3.2396793750016002</c:v>
                </c:pt>
                <c:pt idx="23263">
                  <c:v>3.2400375000000001</c:v>
                </c:pt>
                <c:pt idx="23264">
                  <c:v>3.2404865624992003</c:v>
                </c:pt>
                <c:pt idx="23265">
                  <c:v>3.2408896875008</c:v>
                </c:pt>
                <c:pt idx="23266">
                  <c:v>3.2412450000000002</c:v>
                </c:pt>
                <c:pt idx="23267">
                  <c:v>3.2416212500000001</c:v>
                </c:pt>
                <c:pt idx="23268">
                  <c:v>3.2419596875007999</c:v>
                </c:pt>
                <c:pt idx="23269">
                  <c:v>3.2418759375007999</c:v>
                </c:pt>
                <c:pt idx="23270">
                  <c:v>3.2414421875007999</c:v>
                </c:pt>
                <c:pt idx="23271">
                  <c:v>3.2410518750016002</c:v>
                </c:pt>
                <c:pt idx="23272">
                  <c:v>3.2405484375008</c:v>
                </c:pt>
                <c:pt idx="23273">
                  <c:v>3.2401712499999999</c:v>
                </c:pt>
                <c:pt idx="23274">
                  <c:v>3.2397550000000002</c:v>
                </c:pt>
                <c:pt idx="23275">
                  <c:v>3.2392937499999999</c:v>
                </c:pt>
                <c:pt idx="23276">
                  <c:v>3.23887875</c:v>
                </c:pt>
                <c:pt idx="23277">
                  <c:v>3.2384665624992</c:v>
                </c:pt>
                <c:pt idx="23278">
                  <c:v>3.2386228124992003</c:v>
                </c:pt>
                <c:pt idx="23279">
                  <c:v>3.2390731250016001</c:v>
                </c:pt>
                <c:pt idx="23280">
                  <c:v>3.2395659375007999</c:v>
                </c:pt>
                <c:pt idx="23281">
                  <c:v>3.2399856250016001</c:v>
                </c:pt>
                <c:pt idx="23282">
                  <c:v>3.2404446875007999</c:v>
                </c:pt>
                <c:pt idx="23283">
                  <c:v>3.2410206250016</c:v>
                </c:pt>
                <c:pt idx="23284">
                  <c:v>3.2414687500000001</c:v>
                </c:pt>
                <c:pt idx="23285">
                  <c:v>3.2419109375007999</c:v>
                </c:pt>
                <c:pt idx="23286">
                  <c:v>3.2424628124992001</c:v>
                </c:pt>
                <c:pt idx="23287">
                  <c:v>3.2429218750016</c:v>
                </c:pt>
                <c:pt idx="23288">
                  <c:v>3.2433965624992003</c:v>
                </c:pt>
                <c:pt idx="23289">
                  <c:v>3.2439640624992001</c:v>
                </c:pt>
                <c:pt idx="23290">
                  <c:v>3.2445043750016</c:v>
                </c:pt>
                <c:pt idx="23291">
                  <c:v>3.2449590624992002</c:v>
                </c:pt>
                <c:pt idx="23292">
                  <c:v>3.2455012499999998</c:v>
                </c:pt>
                <c:pt idx="23293">
                  <c:v>3.245825</c:v>
                </c:pt>
                <c:pt idx="23294">
                  <c:v>3.2454375</c:v>
                </c:pt>
                <c:pt idx="23295">
                  <c:v>3.2447671875007997</c:v>
                </c:pt>
                <c:pt idx="23296">
                  <c:v>3.2443146875008</c:v>
                </c:pt>
                <c:pt idx="23297">
                  <c:v>3.2438953124992</c:v>
                </c:pt>
                <c:pt idx="23298">
                  <c:v>3.2433681250016</c:v>
                </c:pt>
                <c:pt idx="23299">
                  <c:v>3.2428059375007998</c:v>
                </c:pt>
                <c:pt idx="23300">
                  <c:v>3.2421940624992001</c:v>
                </c:pt>
                <c:pt idx="23301">
                  <c:v>3.2416090624992</c:v>
                </c:pt>
                <c:pt idx="23302">
                  <c:v>3.2411237499999999</c:v>
                </c:pt>
                <c:pt idx="23303">
                  <c:v>3.2406578124992</c:v>
                </c:pt>
                <c:pt idx="23304">
                  <c:v>3.2402390624991999</c:v>
                </c:pt>
                <c:pt idx="23305">
                  <c:v>3.2398896875008001</c:v>
                </c:pt>
                <c:pt idx="23306">
                  <c:v>3.2394853124992</c:v>
                </c:pt>
                <c:pt idx="23307">
                  <c:v>3.2390609375007999</c:v>
                </c:pt>
                <c:pt idx="23308">
                  <c:v>3.2386831250016002</c:v>
                </c:pt>
                <c:pt idx="23309">
                  <c:v>3.2383428124992002</c:v>
                </c:pt>
                <c:pt idx="23310">
                  <c:v>3.2378153124992002</c:v>
                </c:pt>
                <c:pt idx="23311">
                  <c:v>3.2373587499999998</c:v>
                </c:pt>
                <c:pt idx="23312">
                  <c:v>3.2369221875008001</c:v>
                </c:pt>
                <c:pt idx="23313">
                  <c:v>3.2373159375007998</c:v>
                </c:pt>
                <c:pt idx="23314">
                  <c:v>3.2377171875007997</c:v>
                </c:pt>
                <c:pt idx="23315">
                  <c:v>3.2380374999999999</c:v>
                </c:pt>
                <c:pt idx="23316">
                  <c:v>3.2385012500000001</c:v>
                </c:pt>
                <c:pt idx="23317">
                  <c:v>3.2388374999999998</c:v>
                </c:pt>
                <c:pt idx="23318">
                  <c:v>3.2392337499999999</c:v>
                </c:pt>
                <c:pt idx="23319">
                  <c:v>3.2396628124992</c:v>
                </c:pt>
                <c:pt idx="23320">
                  <c:v>3.2401603124992002</c:v>
                </c:pt>
                <c:pt idx="23321">
                  <c:v>3.2405731250016001</c:v>
                </c:pt>
                <c:pt idx="23322">
                  <c:v>3.2409978124992</c:v>
                </c:pt>
                <c:pt idx="23323">
                  <c:v>3.2413759375007998</c:v>
                </c:pt>
                <c:pt idx="23324">
                  <c:v>3.2417321875008001</c:v>
                </c:pt>
                <c:pt idx="23325">
                  <c:v>3.2421656250016002</c:v>
                </c:pt>
                <c:pt idx="23326">
                  <c:v>3.2425774999999999</c:v>
                </c:pt>
                <c:pt idx="23327">
                  <c:v>3.2429178124992002</c:v>
                </c:pt>
                <c:pt idx="23328">
                  <c:v>3.2428709375008</c:v>
                </c:pt>
                <c:pt idx="23329">
                  <c:v>3.2425078124992002</c:v>
                </c:pt>
                <c:pt idx="23330">
                  <c:v>3.2421846875007998</c:v>
                </c:pt>
                <c:pt idx="23331">
                  <c:v>3.2418353124992003</c:v>
                </c:pt>
                <c:pt idx="23332">
                  <c:v>3.2414575000000001</c:v>
                </c:pt>
                <c:pt idx="23333">
                  <c:v>3.2411309375007997</c:v>
                </c:pt>
                <c:pt idx="23334">
                  <c:v>3.2407659375007998</c:v>
                </c:pt>
                <c:pt idx="23335">
                  <c:v>3.2402887499999999</c:v>
                </c:pt>
                <c:pt idx="23336">
                  <c:v>3.2397440624992</c:v>
                </c:pt>
                <c:pt idx="23337">
                  <c:v>3.2392190624991999</c:v>
                </c:pt>
                <c:pt idx="23338">
                  <c:v>3.2387271875007997</c:v>
                </c:pt>
                <c:pt idx="23339">
                  <c:v>3.2382328124991999</c:v>
                </c:pt>
                <c:pt idx="23340">
                  <c:v>3.2377912499999999</c:v>
                </c:pt>
                <c:pt idx="23341">
                  <c:v>3.2373768750016003</c:v>
                </c:pt>
                <c:pt idx="23342">
                  <c:v>3.2370321875007999</c:v>
                </c:pt>
                <c:pt idx="23343">
                  <c:v>3.2366509375007997</c:v>
                </c:pt>
                <c:pt idx="23344">
                  <c:v>3.2369746875007999</c:v>
                </c:pt>
                <c:pt idx="23345">
                  <c:v>3.2372993750016001</c:v>
                </c:pt>
                <c:pt idx="23346">
                  <c:v>3.2376921875007998</c:v>
                </c:pt>
                <c:pt idx="23347">
                  <c:v>3.2380184375007999</c:v>
                </c:pt>
                <c:pt idx="23348">
                  <c:v>3.2383687499999998</c:v>
                </c:pt>
                <c:pt idx="23349">
                  <c:v>3.23870375</c:v>
                </c:pt>
                <c:pt idx="23350">
                  <c:v>3.2391968750016003</c:v>
                </c:pt>
                <c:pt idx="23351">
                  <c:v>3.2396556250016002</c:v>
                </c:pt>
                <c:pt idx="23352">
                  <c:v>3.2401153124992002</c:v>
                </c:pt>
                <c:pt idx="23353">
                  <c:v>3.2404706250016</c:v>
                </c:pt>
                <c:pt idx="23354">
                  <c:v>3.2408968750016003</c:v>
                </c:pt>
                <c:pt idx="23355">
                  <c:v>3.2412943750016003</c:v>
                </c:pt>
                <c:pt idx="23356">
                  <c:v>3.2408587500000001</c:v>
                </c:pt>
                <c:pt idx="23357">
                  <c:v>3.2404293750016002</c:v>
                </c:pt>
                <c:pt idx="23358">
                  <c:v>3.2397534375007999</c:v>
                </c:pt>
                <c:pt idx="23359">
                  <c:v>3.2394284375007998</c:v>
                </c:pt>
                <c:pt idx="23360">
                  <c:v>3.2390603124992001</c:v>
                </c:pt>
                <c:pt idx="23361">
                  <c:v>3.2387131250016004</c:v>
                </c:pt>
                <c:pt idx="23362">
                  <c:v>3.2383690624992001</c:v>
                </c:pt>
                <c:pt idx="23363">
                  <c:v>3.2380200000000001</c:v>
                </c:pt>
                <c:pt idx="23364">
                  <c:v>3.2376415624992001</c:v>
                </c:pt>
                <c:pt idx="23365">
                  <c:v>3.2371231250016002</c:v>
                </c:pt>
                <c:pt idx="23366">
                  <c:v>3.2367775000000001</c:v>
                </c:pt>
                <c:pt idx="23367">
                  <c:v>3.2370937500000001</c:v>
                </c:pt>
                <c:pt idx="23368">
                  <c:v>3.2375278124992</c:v>
                </c:pt>
                <c:pt idx="23369">
                  <c:v>3.2379271875007998</c:v>
                </c:pt>
                <c:pt idx="23370">
                  <c:v>3.2384265624992001</c:v>
                </c:pt>
                <c:pt idx="23371">
                  <c:v>3.2389468750016004</c:v>
                </c:pt>
                <c:pt idx="23372">
                  <c:v>3.2393896875007999</c:v>
                </c:pt>
                <c:pt idx="23373">
                  <c:v>3.2398840624992</c:v>
                </c:pt>
                <c:pt idx="23374">
                  <c:v>3.2403065624992</c:v>
                </c:pt>
                <c:pt idx="23375">
                  <c:v>3.2408331250016</c:v>
                </c:pt>
                <c:pt idx="23376">
                  <c:v>3.24130875</c:v>
                </c:pt>
                <c:pt idx="23377">
                  <c:v>3.2418125</c:v>
                </c:pt>
                <c:pt idx="23378">
                  <c:v>3.2422728124992002</c:v>
                </c:pt>
                <c:pt idx="23379">
                  <c:v>3.2427993750016002</c:v>
                </c:pt>
                <c:pt idx="23380">
                  <c:v>3.2431925000000001</c:v>
                </c:pt>
                <c:pt idx="23381">
                  <c:v>3.2436081250016002</c:v>
                </c:pt>
                <c:pt idx="23382">
                  <c:v>3.2440259375007998</c:v>
                </c:pt>
                <c:pt idx="23383">
                  <c:v>3.2444753124992003</c:v>
                </c:pt>
                <c:pt idx="23384">
                  <c:v>3.2448028124991999</c:v>
                </c:pt>
                <c:pt idx="23385">
                  <c:v>3.2451293750016004</c:v>
                </c:pt>
                <c:pt idx="23386">
                  <c:v>3.2455390624992</c:v>
                </c:pt>
                <c:pt idx="23387">
                  <c:v>3.2458987499999998</c:v>
                </c:pt>
                <c:pt idx="23388">
                  <c:v>3.2462343750016003</c:v>
                </c:pt>
                <c:pt idx="23389">
                  <c:v>3.2457946875007999</c:v>
                </c:pt>
                <c:pt idx="23390">
                  <c:v>3.2450140624992003</c:v>
                </c:pt>
                <c:pt idx="23391">
                  <c:v>3.2444746875007997</c:v>
                </c:pt>
                <c:pt idx="23392">
                  <c:v>3.2438640624991999</c:v>
                </c:pt>
                <c:pt idx="23393">
                  <c:v>3.2430865624992</c:v>
                </c:pt>
                <c:pt idx="23394">
                  <c:v>3.2421856250016003</c:v>
                </c:pt>
                <c:pt idx="23395">
                  <c:v>3.2412468750016004</c:v>
                </c:pt>
                <c:pt idx="23396">
                  <c:v>3.2403746875007999</c:v>
                </c:pt>
                <c:pt idx="23397">
                  <c:v>3.2395003124991999</c:v>
                </c:pt>
                <c:pt idx="23398">
                  <c:v>3.23869125</c:v>
                </c:pt>
                <c:pt idx="23399">
                  <c:v>3.2378478124992003</c:v>
                </c:pt>
                <c:pt idx="23400">
                  <c:v>3.2372187499999998</c:v>
                </c:pt>
                <c:pt idx="23401">
                  <c:v>3.2366103124992001</c:v>
                </c:pt>
                <c:pt idx="23402">
                  <c:v>3.2361565624991999</c:v>
                </c:pt>
                <c:pt idx="23403">
                  <c:v>3.2356334375008</c:v>
                </c:pt>
                <c:pt idx="23404">
                  <c:v>3.2358512500000001</c:v>
                </c:pt>
                <c:pt idx="23405">
                  <c:v>3.2360906250016002</c:v>
                </c:pt>
                <c:pt idx="23406">
                  <c:v>3.2364490624991999</c:v>
                </c:pt>
                <c:pt idx="23407">
                  <c:v>3.2368609375007997</c:v>
                </c:pt>
                <c:pt idx="23408">
                  <c:v>3.2372903124992001</c:v>
                </c:pt>
                <c:pt idx="23409">
                  <c:v>3.2377549999999999</c:v>
                </c:pt>
                <c:pt idx="23410">
                  <c:v>3.2381525</c:v>
                </c:pt>
                <c:pt idx="23411">
                  <c:v>3.2385296875008001</c:v>
                </c:pt>
                <c:pt idx="23412">
                  <c:v>3.2388515624992</c:v>
                </c:pt>
                <c:pt idx="23413">
                  <c:v>3.2393575000000001</c:v>
                </c:pt>
                <c:pt idx="23414">
                  <c:v>3.2397303124992001</c:v>
                </c:pt>
                <c:pt idx="23415">
                  <c:v>3.2401149999999999</c:v>
                </c:pt>
                <c:pt idx="23416">
                  <c:v>3.2405378124992001</c:v>
                </c:pt>
                <c:pt idx="23417">
                  <c:v>3.2409578124992002</c:v>
                </c:pt>
                <c:pt idx="23418">
                  <c:v>3.2413015624992001</c:v>
                </c:pt>
                <c:pt idx="23419">
                  <c:v>3.2416793750016</c:v>
                </c:pt>
                <c:pt idx="23420">
                  <c:v>3.2412043750016002</c:v>
                </c:pt>
                <c:pt idx="23421">
                  <c:v>3.2405990624992</c:v>
                </c:pt>
                <c:pt idx="23422">
                  <c:v>3.2399568750016003</c:v>
                </c:pt>
                <c:pt idx="23423">
                  <c:v>3.2393609375007997</c:v>
                </c:pt>
                <c:pt idx="23424">
                  <c:v>3.2388518750016</c:v>
                </c:pt>
                <c:pt idx="23425">
                  <c:v>3.2385256250016003</c:v>
                </c:pt>
                <c:pt idx="23426">
                  <c:v>3.2381734375007998</c:v>
                </c:pt>
                <c:pt idx="23427">
                  <c:v>3.2379859375007998</c:v>
                </c:pt>
                <c:pt idx="23428">
                  <c:v>3.2375699999999998</c:v>
                </c:pt>
                <c:pt idx="23429">
                  <c:v>3.2371568750016002</c:v>
                </c:pt>
                <c:pt idx="23430">
                  <c:v>3.2372974999999999</c:v>
                </c:pt>
                <c:pt idx="23431">
                  <c:v>3.2376784375007999</c:v>
                </c:pt>
                <c:pt idx="23432">
                  <c:v>3.2381081250016002</c:v>
                </c:pt>
                <c:pt idx="23433">
                  <c:v>3.2385471875007998</c:v>
                </c:pt>
                <c:pt idx="23434">
                  <c:v>3.2389909375007999</c:v>
                </c:pt>
                <c:pt idx="23435">
                  <c:v>3.2393518750016002</c:v>
                </c:pt>
                <c:pt idx="23436">
                  <c:v>3.2398003124992001</c:v>
                </c:pt>
                <c:pt idx="23437">
                  <c:v>3.2401715624992002</c:v>
                </c:pt>
                <c:pt idx="23438">
                  <c:v>3.24064</c:v>
                </c:pt>
                <c:pt idx="23439">
                  <c:v>3.2410681250016</c:v>
                </c:pt>
                <c:pt idx="23440">
                  <c:v>3.2414618750016002</c:v>
                </c:pt>
                <c:pt idx="23441">
                  <c:v>3.2419012500000002</c:v>
                </c:pt>
                <c:pt idx="23442">
                  <c:v>3.2422890624992</c:v>
                </c:pt>
                <c:pt idx="23443">
                  <c:v>3.2426159375007999</c:v>
                </c:pt>
                <c:pt idx="23444">
                  <c:v>3.2430471875008</c:v>
                </c:pt>
                <c:pt idx="23445">
                  <c:v>3.2426987500000002</c:v>
                </c:pt>
                <c:pt idx="23446">
                  <c:v>3.2421740624991999</c:v>
                </c:pt>
                <c:pt idx="23447">
                  <c:v>3.2418306250016</c:v>
                </c:pt>
                <c:pt idx="23448">
                  <c:v>3.2413625000000001</c:v>
                </c:pt>
                <c:pt idx="23449">
                  <c:v>3.2406834375007998</c:v>
                </c:pt>
                <c:pt idx="23450">
                  <c:v>3.2399321875007998</c:v>
                </c:pt>
                <c:pt idx="23451">
                  <c:v>3.2391603124991999</c:v>
                </c:pt>
                <c:pt idx="23452">
                  <c:v>3.2384231250016002</c:v>
                </c:pt>
                <c:pt idx="23453">
                  <c:v>3.2377240624992001</c:v>
                </c:pt>
                <c:pt idx="23454">
                  <c:v>3.2370793750016</c:v>
                </c:pt>
                <c:pt idx="23455">
                  <c:v>3.2364571875007999</c:v>
                </c:pt>
                <c:pt idx="23456">
                  <c:v>3.2359296875007999</c:v>
                </c:pt>
                <c:pt idx="23457">
                  <c:v>3.2354837500000002</c:v>
                </c:pt>
                <c:pt idx="23458">
                  <c:v>3.2351537499999998</c:v>
                </c:pt>
                <c:pt idx="23459">
                  <c:v>3.2355681250016004</c:v>
                </c:pt>
                <c:pt idx="23460">
                  <c:v>3.2359956250016002</c:v>
                </c:pt>
                <c:pt idx="23461">
                  <c:v>3.2363187500000001</c:v>
                </c:pt>
                <c:pt idx="23462">
                  <c:v>3.2359581250016003</c:v>
                </c:pt>
                <c:pt idx="23463">
                  <c:v>3.2356224999999998</c:v>
                </c:pt>
                <c:pt idx="23464">
                  <c:v>3.2358031250016004</c:v>
                </c:pt>
                <c:pt idx="23465">
                  <c:v>3.2361593750016002</c:v>
                </c:pt>
                <c:pt idx="23466">
                  <c:v>3.2366118750016</c:v>
                </c:pt>
                <c:pt idx="23467">
                  <c:v>3.2369824999999999</c:v>
                </c:pt>
                <c:pt idx="23468">
                  <c:v>3.2374265624992002</c:v>
                </c:pt>
                <c:pt idx="23469">
                  <c:v>3.2377628124991999</c:v>
                </c:pt>
                <c:pt idx="23470">
                  <c:v>3.2373209375008001</c:v>
                </c:pt>
                <c:pt idx="23471">
                  <c:v>3.2366696875007999</c:v>
                </c:pt>
                <c:pt idx="23472">
                  <c:v>3.2362621875007997</c:v>
                </c:pt>
                <c:pt idx="23473">
                  <c:v>3.2358181250016003</c:v>
                </c:pt>
                <c:pt idx="23474">
                  <c:v>3.2353256250016003</c:v>
                </c:pt>
                <c:pt idx="23475">
                  <c:v>3.2348559375007997</c:v>
                </c:pt>
                <c:pt idx="23476">
                  <c:v>3.2344815624992003</c:v>
                </c:pt>
                <c:pt idx="23477">
                  <c:v>3.2340184375007999</c:v>
                </c:pt>
                <c:pt idx="23478">
                  <c:v>3.2344190624992</c:v>
                </c:pt>
                <c:pt idx="23479">
                  <c:v>3.2349375</c:v>
                </c:pt>
                <c:pt idx="23480">
                  <c:v>3.2353415624992001</c:v>
                </c:pt>
                <c:pt idx="23481">
                  <c:v>3.2357078124992</c:v>
                </c:pt>
                <c:pt idx="23482">
                  <c:v>3.2360878124992003</c:v>
                </c:pt>
                <c:pt idx="23483">
                  <c:v>3.2365728124992001</c:v>
                </c:pt>
                <c:pt idx="23484">
                  <c:v>3.2369362499999998</c:v>
                </c:pt>
                <c:pt idx="23485">
                  <c:v>3.2373240624992001</c:v>
                </c:pt>
                <c:pt idx="23486">
                  <c:v>3.2377625000000001</c:v>
                </c:pt>
                <c:pt idx="23487">
                  <c:v>3.2382359375008001</c:v>
                </c:pt>
                <c:pt idx="23488">
                  <c:v>3.2386040624992001</c:v>
                </c:pt>
                <c:pt idx="23489">
                  <c:v>3.2390500000000002</c:v>
                </c:pt>
                <c:pt idx="23490">
                  <c:v>3.2395478124992003</c:v>
                </c:pt>
                <c:pt idx="23491">
                  <c:v>3.2400678124992002</c:v>
                </c:pt>
                <c:pt idx="23492">
                  <c:v>3.24050875</c:v>
                </c:pt>
                <c:pt idx="23493">
                  <c:v>3.2410403124992002</c:v>
                </c:pt>
                <c:pt idx="23494">
                  <c:v>3.2414387499999999</c:v>
                </c:pt>
                <c:pt idx="23495">
                  <c:v>3.2418628124992002</c:v>
                </c:pt>
                <c:pt idx="23496">
                  <c:v>3.2422162499999998</c:v>
                </c:pt>
                <c:pt idx="23497">
                  <c:v>3.2425840624991999</c:v>
                </c:pt>
                <c:pt idx="23498">
                  <c:v>3.2430409375007998</c:v>
                </c:pt>
                <c:pt idx="23499">
                  <c:v>3.2434315624992003</c:v>
                </c:pt>
                <c:pt idx="23500">
                  <c:v>3.2438221875008</c:v>
                </c:pt>
                <c:pt idx="23501">
                  <c:v>3.2441768750016</c:v>
                </c:pt>
                <c:pt idx="23502">
                  <c:v>3.2435715624992003</c:v>
                </c:pt>
                <c:pt idx="23503">
                  <c:v>3.2429671875007999</c:v>
                </c:pt>
                <c:pt idx="23504">
                  <c:v>3.2422068750016</c:v>
                </c:pt>
                <c:pt idx="23505">
                  <c:v>3.2412753124992002</c:v>
                </c:pt>
                <c:pt idx="23506">
                  <c:v>3.2403662500000001</c:v>
                </c:pt>
                <c:pt idx="23507">
                  <c:v>3.2393578124992</c:v>
                </c:pt>
                <c:pt idx="23508">
                  <c:v>3.2383968750016003</c:v>
                </c:pt>
                <c:pt idx="23509">
                  <c:v>3.2375112499999998</c:v>
                </c:pt>
                <c:pt idx="23510">
                  <c:v>3.2367140624992001</c:v>
                </c:pt>
                <c:pt idx="23511">
                  <c:v>3.2359646875007999</c:v>
                </c:pt>
                <c:pt idx="23512">
                  <c:v>3.2353990624992002</c:v>
                </c:pt>
                <c:pt idx="23513">
                  <c:v>3.2349943750016004</c:v>
                </c:pt>
                <c:pt idx="23514">
                  <c:v>3.2346309375007998</c:v>
                </c:pt>
                <c:pt idx="23515">
                  <c:v>3.2345159375007997</c:v>
                </c:pt>
                <c:pt idx="23516">
                  <c:v>3.2348381250016001</c:v>
                </c:pt>
                <c:pt idx="23517">
                  <c:v>3.2352778124992003</c:v>
                </c:pt>
                <c:pt idx="23518">
                  <c:v>3.2356978124992</c:v>
                </c:pt>
                <c:pt idx="23519">
                  <c:v>3.2360468750016</c:v>
                </c:pt>
                <c:pt idx="23520">
                  <c:v>3.2363865624992001</c:v>
                </c:pt>
                <c:pt idx="23521">
                  <c:v>3.2367949999999999</c:v>
                </c:pt>
                <c:pt idx="23522">
                  <c:v>3.2371525000000001</c:v>
                </c:pt>
                <c:pt idx="23523">
                  <c:v>3.2375243750016001</c:v>
                </c:pt>
                <c:pt idx="23524">
                  <c:v>3.2371806250016002</c:v>
                </c:pt>
                <c:pt idx="23525">
                  <c:v>3.2367181250016004</c:v>
                </c:pt>
                <c:pt idx="23526">
                  <c:v>3.2363974999999998</c:v>
                </c:pt>
                <c:pt idx="23527">
                  <c:v>3.2360549999999999</c:v>
                </c:pt>
                <c:pt idx="23528">
                  <c:v>3.2357240624992003</c:v>
                </c:pt>
                <c:pt idx="23529">
                  <c:v>3.2353503124992002</c:v>
                </c:pt>
                <c:pt idx="23530">
                  <c:v>3.2349368750016003</c:v>
                </c:pt>
                <c:pt idx="23531">
                  <c:v>3.2344949999999999</c:v>
                </c:pt>
                <c:pt idx="23532">
                  <c:v>3.2340546875007998</c:v>
                </c:pt>
                <c:pt idx="23533">
                  <c:v>3.2336371875008001</c:v>
                </c:pt>
                <c:pt idx="23534">
                  <c:v>3.2332884375008</c:v>
                </c:pt>
                <c:pt idx="23535">
                  <c:v>3.2327046875007999</c:v>
                </c:pt>
                <c:pt idx="23536">
                  <c:v>3.2322796875008</c:v>
                </c:pt>
                <c:pt idx="23537">
                  <c:v>3.2325953124992002</c:v>
                </c:pt>
                <c:pt idx="23538">
                  <c:v>3.2329425000000001</c:v>
                </c:pt>
                <c:pt idx="23539">
                  <c:v>3.2333606250016</c:v>
                </c:pt>
                <c:pt idx="23540">
                  <c:v>3.2337706250016001</c:v>
                </c:pt>
                <c:pt idx="23541">
                  <c:v>3.2341540624992002</c:v>
                </c:pt>
                <c:pt idx="23542">
                  <c:v>3.2346090624992003</c:v>
                </c:pt>
                <c:pt idx="23543">
                  <c:v>3.2350440624992003</c:v>
                </c:pt>
                <c:pt idx="23544">
                  <c:v>3.2355331250016004</c:v>
                </c:pt>
                <c:pt idx="23545">
                  <c:v>3.2360621875007998</c:v>
                </c:pt>
                <c:pt idx="23546">
                  <c:v>3.2366509375007997</c:v>
                </c:pt>
                <c:pt idx="23547">
                  <c:v>3.2372228124992</c:v>
                </c:pt>
                <c:pt idx="23548">
                  <c:v>3.2375671875008001</c:v>
                </c:pt>
                <c:pt idx="23549">
                  <c:v>3.2379296875007997</c:v>
                </c:pt>
                <c:pt idx="23550">
                  <c:v>3.2382921875007997</c:v>
                </c:pt>
                <c:pt idx="23551">
                  <c:v>3.2388574999999999</c:v>
                </c:pt>
                <c:pt idx="23552">
                  <c:v>3.2394393750016004</c:v>
                </c:pt>
                <c:pt idx="23553">
                  <c:v>3.2397649999999998</c:v>
                </c:pt>
                <c:pt idx="23554">
                  <c:v>3.2400921875008</c:v>
                </c:pt>
                <c:pt idx="23555">
                  <c:v>3.2405043750016</c:v>
                </c:pt>
                <c:pt idx="23556">
                  <c:v>3.2409153124992001</c:v>
                </c:pt>
                <c:pt idx="23557">
                  <c:v>3.2413500000000002</c:v>
                </c:pt>
                <c:pt idx="23558">
                  <c:v>3.2417246875007999</c:v>
                </c:pt>
                <c:pt idx="23559">
                  <c:v>3.2420693750016003</c:v>
                </c:pt>
                <c:pt idx="23560">
                  <c:v>3.2424018750016002</c:v>
                </c:pt>
                <c:pt idx="23561">
                  <c:v>3.2420631250016001</c:v>
                </c:pt>
                <c:pt idx="23562">
                  <c:v>3.2416090624992</c:v>
                </c:pt>
                <c:pt idx="23563">
                  <c:v>3.2410337500000002</c:v>
                </c:pt>
                <c:pt idx="23564">
                  <c:v>3.2403443750016003</c:v>
                </c:pt>
                <c:pt idx="23565">
                  <c:v>3.2396075</c:v>
                </c:pt>
                <c:pt idx="23566">
                  <c:v>3.2388343750016002</c:v>
                </c:pt>
                <c:pt idx="23567">
                  <c:v>3.2381199999999999</c:v>
                </c:pt>
                <c:pt idx="23568">
                  <c:v>3.2373478124992001</c:v>
                </c:pt>
                <c:pt idx="23569">
                  <c:v>3.2366871875008001</c:v>
                </c:pt>
                <c:pt idx="23570">
                  <c:v>3.2360899999999999</c:v>
                </c:pt>
                <c:pt idx="23571">
                  <c:v>3.2355693750016004</c:v>
                </c:pt>
                <c:pt idx="23572">
                  <c:v>3.2351884375008</c:v>
                </c:pt>
                <c:pt idx="23573">
                  <c:v>3.2347087499999998</c:v>
                </c:pt>
                <c:pt idx="23574">
                  <c:v>3.2350653124991999</c:v>
                </c:pt>
                <c:pt idx="23575">
                  <c:v>3.2354456250016002</c:v>
                </c:pt>
                <c:pt idx="23576">
                  <c:v>3.2358656250016002</c:v>
                </c:pt>
                <c:pt idx="23577">
                  <c:v>3.2362046875007997</c:v>
                </c:pt>
                <c:pt idx="23578">
                  <c:v>3.23669875</c:v>
                </c:pt>
                <c:pt idx="23579">
                  <c:v>3.2370871875008</c:v>
                </c:pt>
                <c:pt idx="23580">
                  <c:v>3.2374399999999999</c:v>
                </c:pt>
                <c:pt idx="23581">
                  <c:v>3.2377953124992001</c:v>
                </c:pt>
                <c:pt idx="23582">
                  <c:v>3.2374334375007998</c:v>
                </c:pt>
                <c:pt idx="23583">
                  <c:v>3.2369500000000002</c:v>
                </c:pt>
                <c:pt idx="23584">
                  <c:v>3.2365550000000001</c:v>
                </c:pt>
                <c:pt idx="23585">
                  <c:v>3.2361762500000002</c:v>
                </c:pt>
                <c:pt idx="23586">
                  <c:v>3.2357743750016001</c:v>
                </c:pt>
                <c:pt idx="23587">
                  <c:v>3.2354290624991999</c:v>
                </c:pt>
                <c:pt idx="23588">
                  <c:v>3.2350112499999999</c:v>
                </c:pt>
                <c:pt idx="23589">
                  <c:v>3.2346778124991999</c:v>
                </c:pt>
                <c:pt idx="23590">
                  <c:v>3.2345115624992</c:v>
                </c:pt>
                <c:pt idx="23591">
                  <c:v>3.2341959375007998</c:v>
                </c:pt>
                <c:pt idx="23592">
                  <c:v>3.2346059375007998</c:v>
                </c:pt>
                <c:pt idx="23593">
                  <c:v>3.23498625</c:v>
                </c:pt>
                <c:pt idx="23594">
                  <c:v>3.2353884375008</c:v>
                </c:pt>
                <c:pt idx="23595">
                  <c:v>3.2357331250016004</c:v>
                </c:pt>
                <c:pt idx="23596">
                  <c:v>3.2361553124992</c:v>
                </c:pt>
                <c:pt idx="23597">
                  <c:v>3.2366171875008001</c:v>
                </c:pt>
                <c:pt idx="23598">
                  <c:v>3.2371493750016</c:v>
                </c:pt>
                <c:pt idx="23599">
                  <c:v>3.2377712500000002</c:v>
                </c:pt>
                <c:pt idx="23600">
                  <c:v>3.2383156250016003</c:v>
                </c:pt>
                <c:pt idx="23601">
                  <c:v>3.2388743750016</c:v>
                </c:pt>
                <c:pt idx="23602">
                  <c:v>3.2393765624992001</c:v>
                </c:pt>
                <c:pt idx="23603">
                  <c:v>3.2398956250016</c:v>
                </c:pt>
                <c:pt idx="23604">
                  <c:v>3.2404065624992002</c:v>
                </c:pt>
                <c:pt idx="23605">
                  <c:v>3.2409021875007999</c:v>
                </c:pt>
                <c:pt idx="23606">
                  <c:v>3.2413962500000002</c:v>
                </c:pt>
                <c:pt idx="23607">
                  <c:v>3.2418609375008001</c:v>
                </c:pt>
                <c:pt idx="23608">
                  <c:v>3.2422740624992001</c:v>
                </c:pt>
                <c:pt idx="23609">
                  <c:v>3.2426281250016</c:v>
                </c:pt>
                <c:pt idx="23610">
                  <c:v>3.2422331250016003</c:v>
                </c:pt>
                <c:pt idx="23611">
                  <c:v>3.2419071875008001</c:v>
                </c:pt>
                <c:pt idx="23612">
                  <c:v>3.2415534375007997</c:v>
                </c:pt>
                <c:pt idx="23613">
                  <c:v>3.2412303124992001</c:v>
                </c:pt>
                <c:pt idx="23614">
                  <c:v>3.2407643750016</c:v>
                </c:pt>
                <c:pt idx="23615">
                  <c:v>3.2402725000000001</c:v>
                </c:pt>
                <c:pt idx="23616">
                  <c:v>3.2397081250016</c:v>
                </c:pt>
                <c:pt idx="23617">
                  <c:v>3.2391800000000002</c:v>
                </c:pt>
                <c:pt idx="23618">
                  <c:v>3.2386690624992003</c:v>
                </c:pt>
                <c:pt idx="23619">
                  <c:v>3.2381590624992</c:v>
                </c:pt>
                <c:pt idx="23620">
                  <c:v>3.2376146875008001</c:v>
                </c:pt>
                <c:pt idx="23621">
                  <c:v>3.2370362500000001</c:v>
                </c:pt>
                <c:pt idx="23622">
                  <c:v>3.2364799999999998</c:v>
                </c:pt>
                <c:pt idx="23623">
                  <c:v>3.2358896875008001</c:v>
                </c:pt>
                <c:pt idx="23624">
                  <c:v>3.2353493750016002</c:v>
                </c:pt>
                <c:pt idx="23625">
                  <c:v>3.2348131250016001</c:v>
                </c:pt>
                <c:pt idx="23626">
                  <c:v>3.2343615624991999</c:v>
                </c:pt>
                <c:pt idx="23627">
                  <c:v>3.2339081250016002</c:v>
                </c:pt>
                <c:pt idx="23628">
                  <c:v>3.2334987499999999</c:v>
                </c:pt>
                <c:pt idx="23629">
                  <c:v>3.2331365624992001</c:v>
                </c:pt>
                <c:pt idx="23630">
                  <c:v>3.23281375</c:v>
                </c:pt>
                <c:pt idx="23631">
                  <c:v>3.2323724999999999</c:v>
                </c:pt>
                <c:pt idx="23632">
                  <c:v>3.2324887499999999</c:v>
                </c:pt>
                <c:pt idx="23633">
                  <c:v>3.2328406250016002</c:v>
                </c:pt>
                <c:pt idx="23634">
                  <c:v>3.2332693750016004</c:v>
                </c:pt>
                <c:pt idx="23635">
                  <c:v>3.2336925000000001</c:v>
                </c:pt>
                <c:pt idx="23636">
                  <c:v>3.2340968750016001</c:v>
                </c:pt>
                <c:pt idx="23637">
                  <c:v>3.2345278124992003</c:v>
                </c:pt>
                <c:pt idx="23638">
                  <c:v>3.2349481250016003</c:v>
                </c:pt>
                <c:pt idx="23639">
                  <c:v>3.23543125</c:v>
                </c:pt>
                <c:pt idx="23640">
                  <c:v>3.2358081250016002</c:v>
                </c:pt>
                <c:pt idx="23641">
                  <c:v>3.2361578124992003</c:v>
                </c:pt>
                <c:pt idx="23642">
                  <c:v>3.2365249999999999</c:v>
                </c:pt>
                <c:pt idx="23643">
                  <c:v>3.2369096875008001</c:v>
                </c:pt>
                <c:pt idx="23644">
                  <c:v>3.2364243750016004</c:v>
                </c:pt>
                <c:pt idx="23645">
                  <c:v>3.2360831250016</c:v>
                </c:pt>
                <c:pt idx="23646">
                  <c:v>3.2357296875007999</c:v>
                </c:pt>
                <c:pt idx="23647">
                  <c:v>3.2353140624992003</c:v>
                </c:pt>
                <c:pt idx="23648">
                  <c:v>3.2348359375008</c:v>
                </c:pt>
                <c:pt idx="23649">
                  <c:v>3.2342762500000002</c:v>
                </c:pt>
                <c:pt idx="23650">
                  <c:v>3.2337881250016003</c:v>
                </c:pt>
                <c:pt idx="23651">
                  <c:v>3.2333471875008</c:v>
                </c:pt>
                <c:pt idx="23652">
                  <c:v>3.2329221875008001</c:v>
                </c:pt>
                <c:pt idx="23653">
                  <c:v>3.2324831250016004</c:v>
                </c:pt>
                <c:pt idx="23654">
                  <c:v>3.2319584375007997</c:v>
                </c:pt>
                <c:pt idx="23655">
                  <c:v>3.2316065624992003</c:v>
                </c:pt>
                <c:pt idx="23656">
                  <c:v>3.2312565624992002</c:v>
                </c:pt>
                <c:pt idx="23657">
                  <c:v>3.2316415624992003</c:v>
                </c:pt>
                <c:pt idx="23658">
                  <c:v>3.2320721875007998</c:v>
                </c:pt>
                <c:pt idx="23659">
                  <c:v>3.2323962499999999</c:v>
                </c:pt>
                <c:pt idx="23660">
                  <c:v>3.2329031250016</c:v>
                </c:pt>
                <c:pt idx="23661">
                  <c:v>3.2332453124992</c:v>
                </c:pt>
                <c:pt idx="23662">
                  <c:v>3.23361125</c:v>
                </c:pt>
                <c:pt idx="23663">
                  <c:v>3.2339612500000001</c:v>
                </c:pt>
                <c:pt idx="23664">
                  <c:v>3.2343793750016001</c:v>
                </c:pt>
                <c:pt idx="23665">
                  <c:v>3.2347340624992</c:v>
                </c:pt>
                <c:pt idx="23666">
                  <c:v>3.2351109375007998</c:v>
                </c:pt>
                <c:pt idx="23667">
                  <c:v>3.2355531250016001</c:v>
                </c:pt>
                <c:pt idx="23668">
                  <c:v>3.2359618750016002</c:v>
                </c:pt>
                <c:pt idx="23669">
                  <c:v>3.2363293750016</c:v>
                </c:pt>
                <c:pt idx="23670">
                  <c:v>3.2367353124992002</c:v>
                </c:pt>
                <c:pt idx="23671">
                  <c:v>3.2371078124992003</c:v>
                </c:pt>
                <c:pt idx="23672">
                  <c:v>3.2374646875008</c:v>
                </c:pt>
                <c:pt idx="23673">
                  <c:v>3.2370559375007999</c:v>
                </c:pt>
                <c:pt idx="23674">
                  <c:v>3.2366981250016003</c:v>
                </c:pt>
                <c:pt idx="23675">
                  <c:v>3.2362609375007998</c:v>
                </c:pt>
                <c:pt idx="23676">
                  <c:v>3.2358415624992003</c:v>
                </c:pt>
                <c:pt idx="23677">
                  <c:v>3.2353793750016</c:v>
                </c:pt>
                <c:pt idx="23678">
                  <c:v>3.2349971875007997</c:v>
                </c:pt>
                <c:pt idx="23679">
                  <c:v>3.2344590624992002</c:v>
                </c:pt>
                <c:pt idx="23680">
                  <c:v>3.2339965624992</c:v>
                </c:pt>
                <c:pt idx="23681">
                  <c:v>3.2335168750016003</c:v>
                </c:pt>
                <c:pt idx="23682">
                  <c:v>3.2330215624992</c:v>
                </c:pt>
                <c:pt idx="23683">
                  <c:v>3.2326637499999999</c:v>
                </c:pt>
                <c:pt idx="23684">
                  <c:v>3.2321593750016002</c:v>
                </c:pt>
                <c:pt idx="23685">
                  <c:v>3.2317974999999999</c:v>
                </c:pt>
                <c:pt idx="23686">
                  <c:v>3.2322915624992001</c:v>
                </c:pt>
                <c:pt idx="23687">
                  <c:v>3.2327312500000001</c:v>
                </c:pt>
                <c:pt idx="23688">
                  <c:v>3.2332087500000002</c:v>
                </c:pt>
                <c:pt idx="23689">
                  <c:v>3.2337440624992002</c:v>
                </c:pt>
                <c:pt idx="23690">
                  <c:v>3.2342046875007999</c:v>
                </c:pt>
                <c:pt idx="23691">
                  <c:v>3.2346871875007999</c:v>
                </c:pt>
                <c:pt idx="23692">
                  <c:v>3.2351618750016002</c:v>
                </c:pt>
                <c:pt idx="23693">
                  <c:v>3.2356437499999999</c:v>
                </c:pt>
                <c:pt idx="23694">
                  <c:v>3.2360840624992</c:v>
                </c:pt>
                <c:pt idx="23695">
                  <c:v>3.2365793750016003</c:v>
                </c:pt>
                <c:pt idx="23696">
                  <c:v>3.2370353124992</c:v>
                </c:pt>
                <c:pt idx="23697">
                  <c:v>3.2375587499999998</c:v>
                </c:pt>
                <c:pt idx="23698">
                  <c:v>3.23805875</c:v>
                </c:pt>
                <c:pt idx="23699">
                  <c:v>3.2385234375007999</c:v>
                </c:pt>
                <c:pt idx="23700">
                  <c:v>3.2389778124992001</c:v>
                </c:pt>
                <c:pt idx="23701">
                  <c:v>3.2394518750016004</c:v>
                </c:pt>
                <c:pt idx="23702">
                  <c:v>3.2397918750016004</c:v>
                </c:pt>
                <c:pt idx="23703">
                  <c:v>3.2394703124992001</c:v>
                </c:pt>
                <c:pt idx="23704">
                  <c:v>3.2389146875007997</c:v>
                </c:pt>
                <c:pt idx="23705">
                  <c:v>3.2385087499999998</c:v>
                </c:pt>
                <c:pt idx="23706">
                  <c:v>3.2379356250016</c:v>
                </c:pt>
                <c:pt idx="23707">
                  <c:v>3.2372637499999999</c:v>
                </c:pt>
                <c:pt idx="23708">
                  <c:v>3.2364846875007998</c:v>
                </c:pt>
                <c:pt idx="23709">
                  <c:v>3.2356637500000001</c:v>
                </c:pt>
                <c:pt idx="23710">
                  <c:v>3.2347728124991999</c:v>
                </c:pt>
                <c:pt idx="23711">
                  <c:v>3.2338359375007997</c:v>
                </c:pt>
                <c:pt idx="23712">
                  <c:v>3.2329278124992</c:v>
                </c:pt>
                <c:pt idx="23713">
                  <c:v>3.2320543750016002</c:v>
                </c:pt>
                <c:pt idx="23714">
                  <c:v>3.2312431250016003</c:v>
                </c:pt>
                <c:pt idx="23715">
                  <c:v>3.2305334375007999</c:v>
                </c:pt>
                <c:pt idx="23716">
                  <c:v>3.2298406250016001</c:v>
                </c:pt>
                <c:pt idx="23717">
                  <c:v>3.2292893750016001</c:v>
                </c:pt>
                <c:pt idx="23718">
                  <c:v>3.2288287499999999</c:v>
                </c:pt>
                <c:pt idx="23719">
                  <c:v>3.2284378124991999</c:v>
                </c:pt>
                <c:pt idx="23720">
                  <c:v>3.2280006250016</c:v>
                </c:pt>
                <c:pt idx="23721">
                  <c:v>3.2283218750016003</c:v>
                </c:pt>
                <c:pt idx="23722">
                  <c:v>3.2286515624992003</c:v>
                </c:pt>
                <c:pt idx="23723">
                  <c:v>3.2290081250016001</c:v>
                </c:pt>
                <c:pt idx="23724">
                  <c:v>3.2293571875008</c:v>
                </c:pt>
                <c:pt idx="23725">
                  <c:v>3.2297337499999998</c:v>
                </c:pt>
                <c:pt idx="23726">
                  <c:v>3.2300615624992002</c:v>
                </c:pt>
                <c:pt idx="23727">
                  <c:v>3.2305174999999999</c:v>
                </c:pt>
                <c:pt idx="23728">
                  <c:v>3.2308453124992003</c:v>
                </c:pt>
                <c:pt idx="23729">
                  <c:v>3.2312859375007998</c:v>
                </c:pt>
                <c:pt idx="23730">
                  <c:v>3.2317037499999999</c:v>
                </c:pt>
                <c:pt idx="23731">
                  <c:v>3.2321974999999998</c:v>
                </c:pt>
                <c:pt idx="23732">
                  <c:v>3.2325453124992003</c:v>
                </c:pt>
                <c:pt idx="23733">
                  <c:v>3.2329256250016001</c:v>
                </c:pt>
                <c:pt idx="23734">
                  <c:v>3.2333540624992003</c:v>
                </c:pt>
                <c:pt idx="23735">
                  <c:v>3.2337828124992001</c:v>
                </c:pt>
                <c:pt idx="23736">
                  <c:v>3.2341781250016002</c:v>
                </c:pt>
                <c:pt idx="23737">
                  <c:v>3.23376375</c:v>
                </c:pt>
                <c:pt idx="23738">
                  <c:v>3.2331384375007999</c:v>
                </c:pt>
                <c:pt idx="23739">
                  <c:v>3.2325134375008</c:v>
                </c:pt>
                <c:pt idx="23740">
                  <c:v>3.2321109375007997</c:v>
                </c:pt>
                <c:pt idx="23741">
                  <c:v>3.2316812499999998</c:v>
                </c:pt>
                <c:pt idx="23742">
                  <c:v>3.2310415624991999</c:v>
                </c:pt>
                <c:pt idx="23743">
                  <c:v>3.2306746875007999</c:v>
                </c:pt>
                <c:pt idx="23744">
                  <c:v>3.2302068750016</c:v>
                </c:pt>
                <c:pt idx="23745">
                  <c:v>3.2298018750016002</c:v>
                </c:pt>
                <c:pt idx="23746">
                  <c:v>3.2302662500000001</c:v>
                </c:pt>
                <c:pt idx="23747">
                  <c:v>3.2307100000000002</c:v>
                </c:pt>
                <c:pt idx="23748">
                  <c:v>3.2311762499999999</c:v>
                </c:pt>
                <c:pt idx="23749">
                  <c:v>3.2316349999999998</c:v>
                </c:pt>
                <c:pt idx="23750">
                  <c:v>3.2321212500000001</c:v>
                </c:pt>
                <c:pt idx="23751">
                  <c:v>3.2325962499999998</c:v>
                </c:pt>
                <c:pt idx="23752">
                  <c:v>3.2330515624992002</c:v>
                </c:pt>
                <c:pt idx="23753">
                  <c:v>3.2335556250016002</c:v>
                </c:pt>
                <c:pt idx="23754">
                  <c:v>3.2339109375007999</c:v>
                </c:pt>
                <c:pt idx="23755">
                  <c:v>3.2342690624992003</c:v>
                </c:pt>
                <c:pt idx="23756">
                  <c:v>3.23468</c:v>
                </c:pt>
                <c:pt idx="23757">
                  <c:v>3.2350503124992001</c:v>
                </c:pt>
                <c:pt idx="23758">
                  <c:v>3.23541875</c:v>
                </c:pt>
                <c:pt idx="23759">
                  <c:v>3.2358371875007998</c:v>
                </c:pt>
                <c:pt idx="23760">
                  <c:v>3.2361749999999998</c:v>
                </c:pt>
                <c:pt idx="23761">
                  <c:v>3.2365531250016</c:v>
                </c:pt>
                <c:pt idx="23762">
                  <c:v>3.2366059375008001</c:v>
                </c:pt>
                <c:pt idx="23763">
                  <c:v>3.2361365624992002</c:v>
                </c:pt>
                <c:pt idx="23764">
                  <c:v>3.2356909375008001</c:v>
                </c:pt>
                <c:pt idx="23765">
                  <c:v>3.2351296875008</c:v>
                </c:pt>
                <c:pt idx="23766">
                  <c:v>3.2347831250016004</c:v>
                </c:pt>
                <c:pt idx="23767">
                  <c:v>3.2343840624992</c:v>
                </c:pt>
                <c:pt idx="23768">
                  <c:v>3.2339862500000001</c:v>
                </c:pt>
                <c:pt idx="23769">
                  <c:v>3.2335462499999998</c:v>
                </c:pt>
                <c:pt idx="23770">
                  <c:v>3.2331628124992</c:v>
                </c:pt>
                <c:pt idx="23771">
                  <c:v>3.2328321875007999</c:v>
                </c:pt>
                <c:pt idx="23772">
                  <c:v>3.2322703124992</c:v>
                </c:pt>
                <c:pt idx="23773">
                  <c:v>3.2318865624991999</c:v>
                </c:pt>
                <c:pt idx="23774">
                  <c:v>3.2315359375007997</c:v>
                </c:pt>
                <c:pt idx="23775">
                  <c:v>3.2317871875008</c:v>
                </c:pt>
                <c:pt idx="23776">
                  <c:v>3.2321340624992003</c:v>
                </c:pt>
                <c:pt idx="23777">
                  <c:v>3.2324612500000001</c:v>
                </c:pt>
                <c:pt idx="23778">
                  <c:v>3.2328359375007998</c:v>
                </c:pt>
                <c:pt idx="23779">
                  <c:v>3.2331646875007998</c:v>
                </c:pt>
                <c:pt idx="23780">
                  <c:v>3.2337281250016003</c:v>
                </c:pt>
                <c:pt idx="23781">
                  <c:v>3.2341440624992002</c:v>
                </c:pt>
                <c:pt idx="23782">
                  <c:v>3.2345793750016001</c:v>
                </c:pt>
                <c:pt idx="23783">
                  <c:v>3.23508</c:v>
                </c:pt>
                <c:pt idx="23784">
                  <c:v>3.2356500000000001</c:v>
                </c:pt>
                <c:pt idx="23785">
                  <c:v>3.2360946875007999</c:v>
                </c:pt>
                <c:pt idx="23786">
                  <c:v>3.2365981250016</c:v>
                </c:pt>
                <c:pt idx="23787">
                  <c:v>3.2370546875007999</c:v>
                </c:pt>
                <c:pt idx="23788">
                  <c:v>3.2374218750016004</c:v>
                </c:pt>
                <c:pt idx="23789">
                  <c:v>3.2377534375007997</c:v>
                </c:pt>
                <c:pt idx="23790">
                  <c:v>3.2372934375007998</c:v>
                </c:pt>
                <c:pt idx="23791">
                  <c:v>3.2365559375007997</c:v>
                </c:pt>
                <c:pt idx="23792">
                  <c:v>3.2360687499999998</c:v>
                </c:pt>
                <c:pt idx="23793">
                  <c:v>3.2355790624992</c:v>
                </c:pt>
                <c:pt idx="23794">
                  <c:v>3.2350018750016001</c:v>
                </c:pt>
                <c:pt idx="23795">
                  <c:v>3.2343303124992002</c:v>
                </c:pt>
                <c:pt idx="23796">
                  <c:v>3.2336318750016</c:v>
                </c:pt>
                <c:pt idx="23797">
                  <c:v>3.2329456250016002</c:v>
                </c:pt>
                <c:pt idx="23798">
                  <c:v>3.2321974999999998</c:v>
                </c:pt>
                <c:pt idx="23799">
                  <c:v>3.2316112499999998</c:v>
                </c:pt>
                <c:pt idx="23800">
                  <c:v>3.2310359375008</c:v>
                </c:pt>
                <c:pt idx="23801">
                  <c:v>3.2305212499999998</c:v>
                </c:pt>
                <c:pt idx="23802">
                  <c:v>3.2300046875007999</c:v>
                </c:pt>
                <c:pt idx="23803">
                  <c:v>3.2295328124992002</c:v>
                </c:pt>
                <c:pt idx="23804">
                  <c:v>3.2291168750016004</c:v>
                </c:pt>
                <c:pt idx="23805">
                  <c:v>3.2285490624992002</c:v>
                </c:pt>
                <c:pt idx="23806">
                  <c:v>3.2280928124992001</c:v>
                </c:pt>
                <c:pt idx="23807">
                  <c:v>3.2284496875007997</c:v>
                </c:pt>
                <c:pt idx="23808">
                  <c:v>3.2287896875007998</c:v>
                </c:pt>
                <c:pt idx="23809">
                  <c:v>3.2292018750016003</c:v>
                </c:pt>
                <c:pt idx="23810">
                  <c:v>3.2296200000000002</c:v>
                </c:pt>
                <c:pt idx="23811">
                  <c:v>3.2299725000000001</c:v>
                </c:pt>
                <c:pt idx="23812">
                  <c:v>3.2303840624992</c:v>
                </c:pt>
                <c:pt idx="23813">
                  <c:v>3.2309006250016004</c:v>
                </c:pt>
                <c:pt idx="23814">
                  <c:v>3.2313803124992</c:v>
                </c:pt>
                <c:pt idx="23815">
                  <c:v>3.2319315624992</c:v>
                </c:pt>
                <c:pt idx="23816">
                  <c:v>3.2322615624991999</c:v>
                </c:pt>
                <c:pt idx="23817">
                  <c:v>3.2325849999999998</c:v>
                </c:pt>
                <c:pt idx="23818">
                  <c:v>3.2329278124992</c:v>
                </c:pt>
                <c:pt idx="23819">
                  <c:v>3.2334971875008001</c:v>
                </c:pt>
                <c:pt idx="23820">
                  <c:v>3.2338490624992002</c:v>
                </c:pt>
                <c:pt idx="23821">
                  <c:v>3.2343562499999998</c:v>
                </c:pt>
                <c:pt idx="23822">
                  <c:v>3.2348724999999998</c:v>
                </c:pt>
                <c:pt idx="23823">
                  <c:v>3.2353206250016</c:v>
                </c:pt>
                <c:pt idx="23824">
                  <c:v>3.2356896875008001</c:v>
                </c:pt>
                <c:pt idx="23825">
                  <c:v>3.2361581250016003</c:v>
                </c:pt>
                <c:pt idx="23826">
                  <c:v>3.2365078124991999</c:v>
                </c:pt>
                <c:pt idx="23827">
                  <c:v>3.2361309375007998</c:v>
                </c:pt>
                <c:pt idx="23828">
                  <c:v>3.2355703124991999</c:v>
                </c:pt>
                <c:pt idx="23829">
                  <c:v>3.2351899999999998</c:v>
                </c:pt>
                <c:pt idx="23830">
                  <c:v>3.2348078124991999</c:v>
                </c:pt>
                <c:pt idx="23831">
                  <c:v>3.2344168750016</c:v>
                </c:pt>
                <c:pt idx="23832">
                  <c:v>3.2339793750016002</c:v>
                </c:pt>
                <c:pt idx="23833">
                  <c:v>3.2335393750016004</c:v>
                </c:pt>
                <c:pt idx="23834">
                  <c:v>3.2332174999999999</c:v>
                </c:pt>
                <c:pt idx="23835">
                  <c:v>3.2328687500000002</c:v>
                </c:pt>
                <c:pt idx="23836">
                  <c:v>3.2325425000000001</c:v>
                </c:pt>
                <c:pt idx="23837">
                  <c:v>3.2320546875008</c:v>
                </c:pt>
                <c:pt idx="23838">
                  <c:v>3.2316381250016</c:v>
                </c:pt>
                <c:pt idx="23839">
                  <c:v>3.2319853124992002</c:v>
                </c:pt>
                <c:pt idx="23840">
                  <c:v>3.23232125</c:v>
                </c:pt>
                <c:pt idx="23841">
                  <c:v>3.2327615624992001</c:v>
                </c:pt>
                <c:pt idx="23842">
                  <c:v>3.2330971875008001</c:v>
                </c:pt>
                <c:pt idx="23843">
                  <c:v>3.2334212500000001</c:v>
                </c:pt>
                <c:pt idx="23844">
                  <c:v>3.2337865624991999</c:v>
                </c:pt>
                <c:pt idx="23845">
                  <c:v>3.2340540624992</c:v>
                </c:pt>
                <c:pt idx="23846">
                  <c:v>3.2339890624992003</c:v>
                </c:pt>
                <c:pt idx="23847">
                  <c:v>3.2336171875008</c:v>
                </c:pt>
                <c:pt idx="23848">
                  <c:v>3.2332953124992003</c:v>
                </c:pt>
                <c:pt idx="23849">
                  <c:v>3.2332331250016</c:v>
                </c:pt>
                <c:pt idx="23850">
                  <c:v>3.2328034375007997</c:v>
                </c:pt>
                <c:pt idx="23851">
                  <c:v>3.2324356250016</c:v>
                </c:pt>
                <c:pt idx="23852">
                  <c:v>3.2319581250016003</c:v>
                </c:pt>
                <c:pt idx="23853">
                  <c:v>3.2314818750016001</c:v>
                </c:pt>
                <c:pt idx="23854">
                  <c:v>3.2310850000000002</c:v>
                </c:pt>
                <c:pt idx="23855">
                  <c:v>3.2306728124992001</c:v>
                </c:pt>
                <c:pt idx="23856">
                  <c:v>3.2302849999999999</c:v>
                </c:pt>
                <c:pt idx="23857">
                  <c:v>3.2298487499999999</c:v>
                </c:pt>
                <c:pt idx="23858">
                  <c:v>3.2294274999999999</c:v>
                </c:pt>
                <c:pt idx="23859">
                  <c:v>3.2290715624991999</c:v>
                </c:pt>
                <c:pt idx="23860">
                  <c:v>3.22867375</c:v>
                </c:pt>
                <c:pt idx="23861">
                  <c:v>3.2288928124992</c:v>
                </c:pt>
                <c:pt idx="23862">
                  <c:v>3.2293406250016004</c:v>
                </c:pt>
                <c:pt idx="23863">
                  <c:v>3.2297506250016004</c:v>
                </c:pt>
                <c:pt idx="23864">
                  <c:v>3.2301028124991999</c:v>
                </c:pt>
                <c:pt idx="23865">
                  <c:v>3.2304768750016</c:v>
                </c:pt>
                <c:pt idx="23866">
                  <c:v>3.2308681250016003</c:v>
                </c:pt>
                <c:pt idx="23867">
                  <c:v>3.2312756250016004</c:v>
                </c:pt>
                <c:pt idx="23868">
                  <c:v>3.2316346875008</c:v>
                </c:pt>
                <c:pt idx="23869">
                  <c:v>3.2314034375007998</c:v>
                </c:pt>
                <c:pt idx="23870">
                  <c:v>3.2317396875008</c:v>
                </c:pt>
                <c:pt idx="23871">
                  <c:v>3.2314856250016</c:v>
                </c:pt>
                <c:pt idx="23872">
                  <c:v>3.2311315624992001</c:v>
                </c:pt>
                <c:pt idx="23873">
                  <c:v>3.2310359375008</c:v>
                </c:pt>
                <c:pt idx="23874">
                  <c:v>3.2313325000000002</c:v>
                </c:pt>
                <c:pt idx="23875">
                  <c:v>3.2317559375007998</c:v>
                </c:pt>
                <c:pt idx="23876">
                  <c:v>3.2321228124992003</c:v>
                </c:pt>
                <c:pt idx="23877">
                  <c:v>3.2324759375008001</c:v>
                </c:pt>
                <c:pt idx="23878">
                  <c:v>3.2328303124992002</c:v>
                </c:pt>
                <c:pt idx="23879">
                  <c:v>3.2332424999999998</c:v>
                </c:pt>
                <c:pt idx="23880">
                  <c:v>3.23367125</c:v>
                </c:pt>
                <c:pt idx="23881">
                  <c:v>3.2341168750016003</c:v>
                </c:pt>
                <c:pt idx="23882">
                  <c:v>3.2345065624992002</c:v>
                </c:pt>
                <c:pt idx="23883">
                  <c:v>3.2349978124992003</c:v>
                </c:pt>
                <c:pt idx="23884">
                  <c:v>3.2355071875007999</c:v>
                </c:pt>
                <c:pt idx="23885">
                  <c:v>3.2358937499999998</c:v>
                </c:pt>
                <c:pt idx="23886">
                  <c:v>3.2363396875007999</c:v>
                </c:pt>
                <c:pt idx="23887">
                  <c:v>3.2367556250016003</c:v>
                </c:pt>
                <c:pt idx="23888">
                  <c:v>3.2369975000000002</c:v>
                </c:pt>
                <c:pt idx="23889">
                  <c:v>3.2365328124991999</c:v>
                </c:pt>
                <c:pt idx="23890">
                  <c:v>3.2359371875008001</c:v>
                </c:pt>
                <c:pt idx="23891">
                  <c:v>3.2355071875007999</c:v>
                </c:pt>
                <c:pt idx="23892">
                  <c:v>3.2351318750016</c:v>
                </c:pt>
                <c:pt idx="23893">
                  <c:v>3.2346043750016</c:v>
                </c:pt>
                <c:pt idx="23894">
                  <c:v>3.2341328124992001</c:v>
                </c:pt>
                <c:pt idx="23895">
                  <c:v>3.2335371875007999</c:v>
                </c:pt>
                <c:pt idx="23896">
                  <c:v>3.2329990624992</c:v>
                </c:pt>
                <c:pt idx="23897">
                  <c:v>3.2324159375007997</c:v>
                </c:pt>
                <c:pt idx="23898">
                  <c:v>3.2316768750016003</c:v>
                </c:pt>
                <c:pt idx="23899">
                  <c:v>3.2309362500000001</c:v>
                </c:pt>
                <c:pt idx="23900">
                  <c:v>3.2302518750016</c:v>
                </c:pt>
                <c:pt idx="23901">
                  <c:v>3.2295931250016001</c:v>
                </c:pt>
                <c:pt idx="23902">
                  <c:v>3.2288868750016002</c:v>
                </c:pt>
                <c:pt idx="23903">
                  <c:v>3.2283312500000001</c:v>
                </c:pt>
                <c:pt idx="23904">
                  <c:v>3.2277606250016002</c:v>
                </c:pt>
                <c:pt idx="23905">
                  <c:v>3.2272059375007998</c:v>
                </c:pt>
                <c:pt idx="23906">
                  <c:v>3.2267353124992</c:v>
                </c:pt>
                <c:pt idx="23907">
                  <c:v>3.2262668750016004</c:v>
                </c:pt>
                <c:pt idx="23908">
                  <c:v>3.2258068750016</c:v>
                </c:pt>
                <c:pt idx="23909">
                  <c:v>3.2254321875007999</c:v>
                </c:pt>
                <c:pt idx="23910">
                  <c:v>3.2255799999999999</c:v>
                </c:pt>
                <c:pt idx="23911">
                  <c:v>3.2260240624992003</c:v>
                </c:pt>
                <c:pt idx="23912">
                  <c:v>3.226505</c:v>
                </c:pt>
                <c:pt idx="23913">
                  <c:v>3.2269687500000002</c:v>
                </c:pt>
                <c:pt idx="23914">
                  <c:v>3.2273481250016003</c:v>
                </c:pt>
                <c:pt idx="23915">
                  <c:v>3.2278534375008001</c:v>
                </c:pt>
                <c:pt idx="23916">
                  <c:v>3.2283021875008</c:v>
                </c:pt>
                <c:pt idx="23917">
                  <c:v>3.2286925000000002</c:v>
                </c:pt>
                <c:pt idx="23918">
                  <c:v>3.2291896875007997</c:v>
                </c:pt>
                <c:pt idx="23919">
                  <c:v>3.2297140624992</c:v>
                </c:pt>
                <c:pt idx="23920">
                  <c:v>3.230165</c:v>
                </c:pt>
                <c:pt idx="23921">
                  <c:v>3.2306659375007998</c:v>
                </c:pt>
                <c:pt idx="23922">
                  <c:v>3.2311840624992003</c:v>
                </c:pt>
                <c:pt idx="23923">
                  <c:v>3.2316671875008001</c:v>
                </c:pt>
                <c:pt idx="23924">
                  <c:v>3.2321168750016001</c:v>
                </c:pt>
                <c:pt idx="23925">
                  <c:v>3.2325565624992003</c:v>
                </c:pt>
                <c:pt idx="23926">
                  <c:v>3.2329356250016001</c:v>
                </c:pt>
                <c:pt idx="23927">
                  <c:v>3.2333328124992002</c:v>
                </c:pt>
                <c:pt idx="23928">
                  <c:v>3.2336621875008</c:v>
                </c:pt>
                <c:pt idx="23929">
                  <c:v>3.2331134375007999</c:v>
                </c:pt>
                <c:pt idx="23930">
                  <c:v>3.2327734375007999</c:v>
                </c:pt>
                <c:pt idx="23931">
                  <c:v>3.2323790624991999</c:v>
                </c:pt>
                <c:pt idx="23932">
                  <c:v>3.2318750000000001</c:v>
                </c:pt>
                <c:pt idx="23933">
                  <c:v>3.2312709375008</c:v>
                </c:pt>
                <c:pt idx="23934">
                  <c:v>3.2306631250016</c:v>
                </c:pt>
                <c:pt idx="23935">
                  <c:v>3.2300571875007997</c:v>
                </c:pt>
                <c:pt idx="23936">
                  <c:v>3.22948375</c:v>
                </c:pt>
                <c:pt idx="23937">
                  <c:v>3.2289112499999999</c:v>
                </c:pt>
                <c:pt idx="23938">
                  <c:v>3.2283853124992001</c:v>
                </c:pt>
                <c:pt idx="23939">
                  <c:v>3.2278959375007998</c:v>
                </c:pt>
                <c:pt idx="23940">
                  <c:v>3.2274859375007998</c:v>
                </c:pt>
                <c:pt idx="23941">
                  <c:v>3.2270815624992002</c:v>
                </c:pt>
                <c:pt idx="23942">
                  <c:v>3.2267540624992002</c:v>
                </c:pt>
                <c:pt idx="23943">
                  <c:v>3.2264128124992002</c:v>
                </c:pt>
                <c:pt idx="23944">
                  <c:v>3.2268043750016</c:v>
                </c:pt>
                <c:pt idx="23945">
                  <c:v>3.2271565624992</c:v>
                </c:pt>
                <c:pt idx="23946">
                  <c:v>3.2275865624992002</c:v>
                </c:pt>
                <c:pt idx="23947">
                  <c:v>3.2279465624992003</c:v>
                </c:pt>
                <c:pt idx="23948">
                  <c:v>3.22838</c:v>
                </c:pt>
                <c:pt idx="23949">
                  <c:v>3.2287253124992001</c:v>
                </c:pt>
                <c:pt idx="23950">
                  <c:v>3.2291371875007999</c:v>
                </c:pt>
                <c:pt idx="23951">
                  <c:v>3.2295343750016001</c:v>
                </c:pt>
                <c:pt idx="23952">
                  <c:v>3.2300240624992003</c:v>
                </c:pt>
                <c:pt idx="23953">
                  <c:v>3.2304906250016003</c:v>
                </c:pt>
                <c:pt idx="23954">
                  <c:v>3.2309743750016002</c:v>
                </c:pt>
                <c:pt idx="23955">
                  <c:v>3.2313240624991999</c:v>
                </c:pt>
                <c:pt idx="23956">
                  <c:v>3.2317243750016003</c:v>
                </c:pt>
                <c:pt idx="23957">
                  <c:v>3.23211125</c:v>
                </c:pt>
                <c:pt idx="23958">
                  <c:v>3.2324409375008001</c:v>
                </c:pt>
                <c:pt idx="23959">
                  <c:v>3.2328415624992002</c:v>
                </c:pt>
                <c:pt idx="23960">
                  <c:v>3.2332531250016001</c:v>
                </c:pt>
                <c:pt idx="23961">
                  <c:v>3.2329709375008</c:v>
                </c:pt>
                <c:pt idx="23962">
                  <c:v>3.2325940624992002</c:v>
                </c:pt>
                <c:pt idx="23963">
                  <c:v>3.2322215624992001</c:v>
                </c:pt>
                <c:pt idx="23964">
                  <c:v>3.2318975000000001</c:v>
                </c:pt>
                <c:pt idx="23965">
                  <c:v>3.2315515624992002</c:v>
                </c:pt>
                <c:pt idx="23966">
                  <c:v>3.2309012500000001</c:v>
                </c:pt>
                <c:pt idx="23967">
                  <c:v>3.2304996875007999</c:v>
                </c:pt>
                <c:pt idx="23968">
                  <c:v>3.23016375</c:v>
                </c:pt>
                <c:pt idx="23969">
                  <c:v>3.2298021875008001</c:v>
                </c:pt>
                <c:pt idx="23970">
                  <c:v>3.2293881250016003</c:v>
                </c:pt>
                <c:pt idx="23971">
                  <c:v>3.2289590624992002</c:v>
                </c:pt>
                <c:pt idx="23972">
                  <c:v>3.2288243750016004</c:v>
                </c:pt>
                <c:pt idx="23973">
                  <c:v>3.2283281250016</c:v>
                </c:pt>
                <c:pt idx="23974">
                  <c:v>3.2279046875008</c:v>
                </c:pt>
                <c:pt idx="23975">
                  <c:v>3.2275631250016001</c:v>
                </c:pt>
                <c:pt idx="23976">
                  <c:v>3.2271809375007998</c:v>
                </c:pt>
                <c:pt idx="23977">
                  <c:v>3.2275962499999999</c:v>
                </c:pt>
                <c:pt idx="23978">
                  <c:v>3.2279287499999998</c:v>
                </c:pt>
                <c:pt idx="23979">
                  <c:v>3.2283528124992</c:v>
                </c:pt>
                <c:pt idx="23980">
                  <c:v>3.22885125</c:v>
                </c:pt>
                <c:pt idx="23981">
                  <c:v>3.2291893750016003</c:v>
                </c:pt>
                <c:pt idx="23982">
                  <c:v>3.2296528124992001</c:v>
                </c:pt>
                <c:pt idx="23983">
                  <c:v>3.2300909375007998</c:v>
                </c:pt>
                <c:pt idx="23984">
                  <c:v>3.2305131250016004</c:v>
                </c:pt>
                <c:pt idx="23985">
                  <c:v>3.2309415624992002</c:v>
                </c:pt>
                <c:pt idx="23986">
                  <c:v>3.2313874999999999</c:v>
                </c:pt>
                <c:pt idx="23987">
                  <c:v>3.2318743750016004</c:v>
                </c:pt>
                <c:pt idx="23988">
                  <c:v>3.2323993750016</c:v>
                </c:pt>
                <c:pt idx="23989">
                  <c:v>3.2328940624992</c:v>
                </c:pt>
                <c:pt idx="23990">
                  <c:v>3.2333884375007997</c:v>
                </c:pt>
                <c:pt idx="23991">
                  <c:v>3.2338578124991999</c:v>
                </c:pt>
                <c:pt idx="23992">
                  <c:v>3.2343068750016002</c:v>
                </c:pt>
                <c:pt idx="23993">
                  <c:v>3.2346896875007998</c:v>
                </c:pt>
                <c:pt idx="23994">
                  <c:v>3.2350703124992002</c:v>
                </c:pt>
                <c:pt idx="23995">
                  <c:v>3.2354628124992</c:v>
                </c:pt>
                <c:pt idx="23996">
                  <c:v>3.2358093750016002</c:v>
                </c:pt>
                <c:pt idx="23997">
                  <c:v>3.2362368750016004</c:v>
                </c:pt>
                <c:pt idx="23998">
                  <c:v>3.2356171875007997</c:v>
                </c:pt>
                <c:pt idx="23999">
                  <c:v>3.2350590624992002</c:v>
                </c:pt>
                <c:pt idx="24000">
                  <c:v>3.2343687499999998</c:v>
                </c:pt>
                <c:pt idx="24001">
                  <c:v>3.2335703124992001</c:v>
                </c:pt>
                <c:pt idx="24002">
                  <c:v>3.2326334375007999</c:v>
                </c:pt>
                <c:pt idx="24003">
                  <c:v>3.2316459375008</c:v>
                </c:pt>
                <c:pt idx="24004">
                  <c:v>3.2306887500000001</c:v>
                </c:pt>
                <c:pt idx="24005">
                  <c:v>3.2297643750016003</c:v>
                </c:pt>
                <c:pt idx="24006">
                  <c:v>3.2288290624992002</c:v>
                </c:pt>
                <c:pt idx="24007">
                  <c:v>3.2279515624992001</c:v>
                </c:pt>
                <c:pt idx="24008">
                  <c:v>3.2271874999999999</c:v>
                </c:pt>
                <c:pt idx="24009">
                  <c:v>3.2267006250016004</c:v>
                </c:pt>
                <c:pt idx="24010">
                  <c:v>3.2263509375007997</c:v>
                </c:pt>
                <c:pt idx="24011">
                  <c:v>3.2260243750016002</c:v>
                </c:pt>
                <c:pt idx="24012">
                  <c:v>3.2263628124992003</c:v>
                </c:pt>
                <c:pt idx="24013">
                  <c:v>3.2267534375008</c:v>
                </c:pt>
                <c:pt idx="24014">
                  <c:v>3.2272603124992001</c:v>
                </c:pt>
                <c:pt idx="24015">
                  <c:v>3.2276950000000002</c:v>
                </c:pt>
                <c:pt idx="24016">
                  <c:v>3.2281384375008</c:v>
                </c:pt>
                <c:pt idx="24017">
                  <c:v>3.2286231250016</c:v>
                </c:pt>
                <c:pt idx="24018">
                  <c:v>3.2290653124992001</c:v>
                </c:pt>
                <c:pt idx="24019">
                  <c:v>3.2295196875008001</c:v>
                </c:pt>
                <c:pt idx="24020">
                  <c:v>3.2299656250016002</c:v>
                </c:pt>
                <c:pt idx="24021">
                  <c:v>3.2303515624992003</c:v>
                </c:pt>
                <c:pt idx="24022">
                  <c:v>3.2308334375008001</c:v>
                </c:pt>
                <c:pt idx="24023">
                  <c:v>3.2312675</c:v>
                </c:pt>
                <c:pt idx="24024">
                  <c:v>3.2316140624992</c:v>
                </c:pt>
                <c:pt idx="24025">
                  <c:v>3.2320737500000001</c:v>
                </c:pt>
                <c:pt idx="24026">
                  <c:v>3.2324718750016004</c:v>
                </c:pt>
                <c:pt idx="24027">
                  <c:v>3.2328940624992</c:v>
                </c:pt>
                <c:pt idx="24028">
                  <c:v>3.2324693750016</c:v>
                </c:pt>
                <c:pt idx="24029">
                  <c:v>3.2321106250016003</c:v>
                </c:pt>
                <c:pt idx="24030">
                  <c:v>3.23172375</c:v>
                </c:pt>
                <c:pt idx="24031">
                  <c:v>3.2311734375008001</c:v>
                </c:pt>
                <c:pt idx="24032">
                  <c:v>3.2305568750016</c:v>
                </c:pt>
                <c:pt idx="24033">
                  <c:v>3.2299312499999999</c:v>
                </c:pt>
                <c:pt idx="24034">
                  <c:v>3.2293599999999998</c:v>
                </c:pt>
                <c:pt idx="24035">
                  <c:v>3.2287743750016</c:v>
                </c:pt>
                <c:pt idx="24036">
                  <c:v>3.22834625</c:v>
                </c:pt>
                <c:pt idx="24037">
                  <c:v>3.2279578124991999</c:v>
                </c:pt>
                <c:pt idx="24038">
                  <c:v>3.2275803124992</c:v>
                </c:pt>
                <c:pt idx="24039">
                  <c:v>3.2270446875008001</c:v>
                </c:pt>
                <c:pt idx="24040">
                  <c:v>3.2274515624992</c:v>
                </c:pt>
                <c:pt idx="24041">
                  <c:v>3.2279662500000001</c:v>
                </c:pt>
                <c:pt idx="24042">
                  <c:v>3.2283734375008</c:v>
                </c:pt>
                <c:pt idx="24043">
                  <c:v>3.2287006250016002</c:v>
                </c:pt>
                <c:pt idx="24044">
                  <c:v>3.2290493750016003</c:v>
                </c:pt>
                <c:pt idx="24045">
                  <c:v>3.2295778124992003</c:v>
                </c:pt>
                <c:pt idx="24046">
                  <c:v>3.2299296875007997</c:v>
                </c:pt>
                <c:pt idx="24047">
                  <c:v>3.2302646875007999</c:v>
                </c:pt>
                <c:pt idx="24048">
                  <c:v>3.2306537500000001</c:v>
                </c:pt>
                <c:pt idx="24049">
                  <c:v>3.2303175</c:v>
                </c:pt>
                <c:pt idx="24050">
                  <c:v>3.2298559375007998</c:v>
                </c:pt>
                <c:pt idx="24051">
                  <c:v>3.2293415624991999</c:v>
                </c:pt>
                <c:pt idx="24052">
                  <c:v>3.2285456250016002</c:v>
                </c:pt>
                <c:pt idx="24053">
                  <c:v>3.2280418750016002</c:v>
                </c:pt>
                <c:pt idx="24054">
                  <c:v>3.2274721875007999</c:v>
                </c:pt>
                <c:pt idx="24055">
                  <c:v>3.2269453124992</c:v>
                </c:pt>
                <c:pt idx="24056">
                  <c:v>3.2264540624992</c:v>
                </c:pt>
                <c:pt idx="24057">
                  <c:v>3.2259424999999999</c:v>
                </c:pt>
                <c:pt idx="24058">
                  <c:v>3.2254049999999999</c:v>
                </c:pt>
                <c:pt idx="24059">
                  <c:v>3.2249234375008</c:v>
                </c:pt>
                <c:pt idx="24060">
                  <c:v>3.2243900000000001</c:v>
                </c:pt>
                <c:pt idx="24061">
                  <c:v>3.2239550000000001</c:v>
                </c:pt>
                <c:pt idx="24062">
                  <c:v>3.2234168750016003</c:v>
                </c:pt>
                <c:pt idx="24063">
                  <c:v>3.2239559375007998</c:v>
                </c:pt>
                <c:pt idx="24064">
                  <c:v>3.2244168750016002</c:v>
                </c:pt>
                <c:pt idx="24065">
                  <c:v>3.2249943750016001</c:v>
                </c:pt>
                <c:pt idx="24066">
                  <c:v>3.2255278124992</c:v>
                </c:pt>
                <c:pt idx="24067">
                  <c:v>3.2260218750016003</c:v>
                </c:pt>
                <c:pt idx="24068">
                  <c:v>3.2265074999999999</c:v>
                </c:pt>
                <c:pt idx="24069">
                  <c:v>3.2269700000000001</c:v>
                </c:pt>
                <c:pt idx="24070">
                  <c:v>3.22741875</c:v>
                </c:pt>
                <c:pt idx="24071">
                  <c:v>3.22776</c:v>
                </c:pt>
                <c:pt idx="24072">
                  <c:v>3.2281271875008</c:v>
                </c:pt>
                <c:pt idx="24073">
                  <c:v>3.2285937499999999</c:v>
                </c:pt>
                <c:pt idx="24074">
                  <c:v>3.2289256250016001</c:v>
                </c:pt>
                <c:pt idx="24075">
                  <c:v>3.2290221875007998</c:v>
                </c:pt>
                <c:pt idx="24076">
                  <c:v>3.2290303124992001</c:v>
                </c:pt>
                <c:pt idx="24077">
                  <c:v>3.2294115624991999</c:v>
                </c:pt>
                <c:pt idx="24078">
                  <c:v>3.2297562499999999</c:v>
                </c:pt>
                <c:pt idx="24079">
                  <c:v>3.2301887499999999</c:v>
                </c:pt>
                <c:pt idx="24080">
                  <c:v>3.2305534375008</c:v>
                </c:pt>
                <c:pt idx="24081">
                  <c:v>3.2309393750016002</c:v>
                </c:pt>
                <c:pt idx="24082">
                  <c:v>3.2314203124992003</c:v>
                </c:pt>
                <c:pt idx="24083">
                  <c:v>3.2317428124992</c:v>
                </c:pt>
                <c:pt idx="24084">
                  <c:v>3.2321221875007997</c:v>
                </c:pt>
                <c:pt idx="24085">
                  <c:v>3.2325028124992001</c:v>
                </c:pt>
                <c:pt idx="24086">
                  <c:v>3.2320965624992</c:v>
                </c:pt>
                <c:pt idx="24087">
                  <c:v>3.2313028124992003</c:v>
                </c:pt>
                <c:pt idx="24088">
                  <c:v>3.2307715624991999</c:v>
                </c:pt>
                <c:pt idx="24089">
                  <c:v>3.2301778124992002</c:v>
                </c:pt>
                <c:pt idx="24090">
                  <c:v>3.2295287500000001</c:v>
                </c:pt>
                <c:pt idx="24091">
                  <c:v>3.2287474999999999</c:v>
                </c:pt>
                <c:pt idx="24092">
                  <c:v>3.2279575</c:v>
                </c:pt>
                <c:pt idx="24093">
                  <c:v>3.2271543750016001</c:v>
                </c:pt>
                <c:pt idx="24094">
                  <c:v>3.2266103124992003</c:v>
                </c:pt>
                <c:pt idx="24095">
                  <c:v>3.2260849999999999</c:v>
                </c:pt>
                <c:pt idx="24096">
                  <c:v>3.2256228124991999</c:v>
                </c:pt>
                <c:pt idx="24097">
                  <c:v>3.2252531250016001</c:v>
                </c:pt>
                <c:pt idx="24098">
                  <c:v>3.2249050000000001</c:v>
                </c:pt>
                <c:pt idx="24099">
                  <c:v>3.2244081250016001</c:v>
                </c:pt>
                <c:pt idx="24100">
                  <c:v>3.2240446875008</c:v>
                </c:pt>
                <c:pt idx="24101">
                  <c:v>3.2243693750016003</c:v>
                </c:pt>
                <c:pt idx="24102">
                  <c:v>3.2247712499999999</c:v>
                </c:pt>
                <c:pt idx="24103">
                  <c:v>3.2251137499999998</c:v>
                </c:pt>
                <c:pt idx="24104">
                  <c:v>3.2254459375007998</c:v>
                </c:pt>
                <c:pt idx="24105">
                  <c:v>3.2259862500000001</c:v>
                </c:pt>
                <c:pt idx="24106">
                  <c:v>3.2264596875008</c:v>
                </c:pt>
                <c:pt idx="24107">
                  <c:v>3.2269168750016002</c:v>
                </c:pt>
                <c:pt idx="24108">
                  <c:v>3.2274281250016004</c:v>
                </c:pt>
                <c:pt idx="24109">
                  <c:v>3.2279956250016002</c:v>
                </c:pt>
                <c:pt idx="24110">
                  <c:v>3.2283828124992002</c:v>
                </c:pt>
                <c:pt idx="24111">
                  <c:v>3.2287209375007997</c:v>
                </c:pt>
                <c:pt idx="24112">
                  <c:v>3.2291237499999998</c:v>
                </c:pt>
                <c:pt idx="24113">
                  <c:v>3.2295571875008</c:v>
                </c:pt>
                <c:pt idx="24114">
                  <c:v>3.2298775000000002</c:v>
                </c:pt>
                <c:pt idx="24115">
                  <c:v>3.2295440624992002</c:v>
                </c:pt>
                <c:pt idx="24116">
                  <c:v>3.2290312499999998</c:v>
                </c:pt>
                <c:pt idx="24117">
                  <c:v>3.2286806250016</c:v>
                </c:pt>
                <c:pt idx="24118">
                  <c:v>3.2282928124992001</c:v>
                </c:pt>
                <c:pt idx="24119">
                  <c:v>3.2278334375008</c:v>
                </c:pt>
                <c:pt idx="24120">
                  <c:v>3.2274265624992</c:v>
                </c:pt>
                <c:pt idx="24121">
                  <c:v>3.2270628124992</c:v>
                </c:pt>
                <c:pt idx="24122">
                  <c:v>3.2266890624992</c:v>
                </c:pt>
                <c:pt idx="24123">
                  <c:v>3.2262493750016001</c:v>
                </c:pt>
                <c:pt idx="24124">
                  <c:v>3.2256740624992002</c:v>
                </c:pt>
                <c:pt idx="24125">
                  <c:v>3.2252200000000002</c:v>
                </c:pt>
                <c:pt idx="24126">
                  <c:v>3.2248440624992001</c:v>
                </c:pt>
                <c:pt idx="24127">
                  <c:v>3.2251699999999999</c:v>
                </c:pt>
                <c:pt idx="24128">
                  <c:v>3.2255109375008</c:v>
                </c:pt>
                <c:pt idx="24129">
                  <c:v>3.2258159375008</c:v>
                </c:pt>
                <c:pt idx="24130">
                  <c:v>3.2262709375008001</c:v>
                </c:pt>
                <c:pt idx="24131">
                  <c:v>3.2266184375007998</c:v>
                </c:pt>
                <c:pt idx="24132">
                  <c:v>3.2269965624992003</c:v>
                </c:pt>
                <c:pt idx="24133">
                  <c:v>3.2274637500000001</c:v>
                </c:pt>
                <c:pt idx="24134">
                  <c:v>3.2279209375007998</c:v>
                </c:pt>
                <c:pt idx="24135">
                  <c:v>3.2283537500000001</c:v>
                </c:pt>
                <c:pt idx="24136">
                  <c:v>3.2287196875007997</c:v>
                </c:pt>
                <c:pt idx="24137">
                  <c:v>3.2291059375007998</c:v>
                </c:pt>
                <c:pt idx="24138">
                  <c:v>3.2294278124992002</c:v>
                </c:pt>
                <c:pt idx="24139">
                  <c:v>3.2298062500000002</c:v>
                </c:pt>
                <c:pt idx="24140">
                  <c:v>3.2301421875008001</c:v>
                </c:pt>
                <c:pt idx="24141">
                  <c:v>3.2298215624991999</c:v>
                </c:pt>
                <c:pt idx="24142">
                  <c:v>3.2292987499999999</c:v>
                </c:pt>
                <c:pt idx="24143">
                  <c:v>3.2285753124992</c:v>
                </c:pt>
                <c:pt idx="24144">
                  <c:v>3.2281153124992001</c:v>
                </c:pt>
                <c:pt idx="24145">
                  <c:v>3.2276562499999999</c:v>
                </c:pt>
                <c:pt idx="24146">
                  <c:v>3.2272340624992002</c:v>
                </c:pt>
                <c:pt idx="24147">
                  <c:v>3.2267896875008</c:v>
                </c:pt>
                <c:pt idx="24148">
                  <c:v>3.2263393750016003</c:v>
                </c:pt>
                <c:pt idx="24149">
                  <c:v>3.2259631250016003</c:v>
                </c:pt>
                <c:pt idx="24150">
                  <c:v>3.22563625</c:v>
                </c:pt>
                <c:pt idx="24151">
                  <c:v>3.2251193750016003</c:v>
                </c:pt>
                <c:pt idx="24152">
                  <c:v>3.2247400000000002</c:v>
                </c:pt>
                <c:pt idx="24153">
                  <c:v>3.2251384375007999</c:v>
                </c:pt>
                <c:pt idx="24154">
                  <c:v>3.2255468750016001</c:v>
                </c:pt>
                <c:pt idx="24155">
                  <c:v>3.2258787500000001</c:v>
                </c:pt>
                <c:pt idx="24156">
                  <c:v>3.2254440624992</c:v>
                </c:pt>
                <c:pt idx="24157">
                  <c:v>3.2250528124992002</c:v>
                </c:pt>
                <c:pt idx="24158">
                  <c:v>3.2246915624992001</c:v>
                </c:pt>
                <c:pt idx="24159">
                  <c:v>3.2243231250016002</c:v>
                </c:pt>
                <c:pt idx="24160">
                  <c:v>3.2238965624992</c:v>
                </c:pt>
                <c:pt idx="24161">
                  <c:v>3.2235228124991999</c:v>
                </c:pt>
                <c:pt idx="24162">
                  <c:v>3.2230243750016001</c:v>
                </c:pt>
                <c:pt idx="24163">
                  <c:v>3.2227340624992</c:v>
                </c:pt>
                <c:pt idx="24164">
                  <c:v>3.2224018750016001</c:v>
                </c:pt>
                <c:pt idx="24165">
                  <c:v>3.2227778124992001</c:v>
                </c:pt>
                <c:pt idx="24166">
                  <c:v>3.2231003124991999</c:v>
                </c:pt>
                <c:pt idx="24167">
                  <c:v>3.2234496875007999</c:v>
                </c:pt>
                <c:pt idx="24168">
                  <c:v>3.2238646875007997</c:v>
                </c:pt>
                <c:pt idx="24169">
                  <c:v>3.2242203124992002</c:v>
                </c:pt>
                <c:pt idx="24170">
                  <c:v>3.2247387500000002</c:v>
                </c:pt>
                <c:pt idx="24171">
                  <c:v>3.2250834375007997</c:v>
                </c:pt>
                <c:pt idx="24172">
                  <c:v>3.2255684375008</c:v>
                </c:pt>
                <c:pt idx="24173">
                  <c:v>3.2259634375007997</c:v>
                </c:pt>
                <c:pt idx="24174">
                  <c:v>3.2264228124992003</c:v>
                </c:pt>
                <c:pt idx="24175">
                  <c:v>3.2268409375007998</c:v>
                </c:pt>
                <c:pt idx="24176">
                  <c:v>3.2273056250016001</c:v>
                </c:pt>
                <c:pt idx="24177">
                  <c:v>3.2277684375007998</c:v>
                </c:pt>
                <c:pt idx="24178">
                  <c:v>3.2282618750016003</c:v>
                </c:pt>
                <c:pt idx="24179">
                  <c:v>3.2287193750016003</c:v>
                </c:pt>
                <c:pt idx="24180">
                  <c:v>3.2291684375008001</c:v>
                </c:pt>
                <c:pt idx="24181">
                  <c:v>3.2296621875008</c:v>
                </c:pt>
                <c:pt idx="24182">
                  <c:v>3.2300249999999999</c:v>
                </c:pt>
                <c:pt idx="24183">
                  <c:v>3.2304481250016002</c:v>
                </c:pt>
                <c:pt idx="24184">
                  <c:v>3.2299943750016</c:v>
                </c:pt>
                <c:pt idx="24185">
                  <c:v>3.2295768750016003</c:v>
                </c:pt>
                <c:pt idx="24186">
                  <c:v>3.2292481250016003</c:v>
                </c:pt>
                <c:pt idx="24187">
                  <c:v>3.2289224999999999</c:v>
                </c:pt>
                <c:pt idx="24188">
                  <c:v>3.2284090624992001</c:v>
                </c:pt>
                <c:pt idx="24189">
                  <c:v>3.2279265624992002</c:v>
                </c:pt>
                <c:pt idx="24190">
                  <c:v>3.2275618750016002</c:v>
                </c:pt>
                <c:pt idx="24191">
                  <c:v>3.2272212499999999</c:v>
                </c:pt>
                <c:pt idx="24192">
                  <c:v>3.2268984375007999</c:v>
                </c:pt>
                <c:pt idx="24193">
                  <c:v>3.2265440624992001</c:v>
                </c:pt>
                <c:pt idx="24194">
                  <c:v>3.2261971875007998</c:v>
                </c:pt>
                <c:pt idx="24195">
                  <c:v>3.2257940624992001</c:v>
                </c:pt>
                <c:pt idx="24196">
                  <c:v>3.2258340624991999</c:v>
                </c:pt>
                <c:pt idx="24197">
                  <c:v>3.2262024999999999</c:v>
                </c:pt>
                <c:pt idx="24198">
                  <c:v>3.2265275</c:v>
                </c:pt>
                <c:pt idx="24199">
                  <c:v>3.2269956250016003</c:v>
                </c:pt>
                <c:pt idx="24200">
                  <c:v>3.2274393750016004</c:v>
                </c:pt>
                <c:pt idx="24201">
                  <c:v>3.2279259375008</c:v>
                </c:pt>
                <c:pt idx="24202">
                  <c:v>3.2283721875008</c:v>
                </c:pt>
                <c:pt idx="24203">
                  <c:v>3.2287978124992001</c:v>
                </c:pt>
                <c:pt idx="24204">
                  <c:v>3.2291356250016001</c:v>
                </c:pt>
                <c:pt idx="24205">
                  <c:v>3.2295343750016001</c:v>
                </c:pt>
                <c:pt idx="24206">
                  <c:v>3.2300493750016002</c:v>
                </c:pt>
                <c:pt idx="24207">
                  <c:v>3.23039875</c:v>
                </c:pt>
                <c:pt idx="24208">
                  <c:v>3.23083125</c:v>
                </c:pt>
                <c:pt idx="24209">
                  <c:v>3.2312243750016001</c:v>
                </c:pt>
                <c:pt idx="24210">
                  <c:v>3.2316278124991999</c:v>
                </c:pt>
                <c:pt idx="24211">
                  <c:v>3.2320025000000001</c:v>
                </c:pt>
                <c:pt idx="24212">
                  <c:v>3.2323381250016001</c:v>
                </c:pt>
                <c:pt idx="24213">
                  <c:v>3.2327228124992002</c:v>
                </c:pt>
                <c:pt idx="24214">
                  <c:v>3.2331231250016002</c:v>
                </c:pt>
                <c:pt idx="24215">
                  <c:v>3.2324825000000001</c:v>
                </c:pt>
                <c:pt idx="24216">
                  <c:v>3.2320731250016004</c:v>
                </c:pt>
                <c:pt idx="24217">
                  <c:v>3.2315868750016001</c:v>
                </c:pt>
                <c:pt idx="24218">
                  <c:v>3.2309696875007998</c:v>
                </c:pt>
                <c:pt idx="24219">
                  <c:v>3.2303424999999999</c:v>
                </c:pt>
                <c:pt idx="24220">
                  <c:v>3.2296812500000001</c:v>
                </c:pt>
                <c:pt idx="24221">
                  <c:v>3.2289965624992001</c:v>
                </c:pt>
                <c:pt idx="24222">
                  <c:v>3.2283196875007998</c:v>
                </c:pt>
                <c:pt idx="24223">
                  <c:v>3.2276581250016001</c:v>
                </c:pt>
                <c:pt idx="24224">
                  <c:v>3.2270721875007999</c:v>
                </c:pt>
                <c:pt idx="24225">
                  <c:v>3.2266206250016003</c:v>
                </c:pt>
                <c:pt idx="24226">
                  <c:v>3.2262940624992003</c:v>
                </c:pt>
                <c:pt idx="24227">
                  <c:v>3.2258831250016002</c:v>
                </c:pt>
                <c:pt idx="24228">
                  <c:v>3.2255496875007998</c:v>
                </c:pt>
                <c:pt idx="24229">
                  <c:v>3.2251934375008</c:v>
                </c:pt>
                <c:pt idx="24230">
                  <c:v>3.2254246875007997</c:v>
                </c:pt>
                <c:pt idx="24231">
                  <c:v>3.2257503124992</c:v>
                </c:pt>
                <c:pt idx="24232">
                  <c:v>3.2255890624992003</c:v>
                </c:pt>
                <c:pt idx="24233">
                  <c:v>3.2254437500000002</c:v>
                </c:pt>
                <c:pt idx="24234">
                  <c:v>3.2250578124992</c:v>
                </c:pt>
                <c:pt idx="24235">
                  <c:v>3.2245256250016001</c:v>
                </c:pt>
                <c:pt idx="24236">
                  <c:v>3.2239715624992002</c:v>
                </c:pt>
                <c:pt idx="24237">
                  <c:v>3.2234496875007999</c:v>
                </c:pt>
                <c:pt idx="24238">
                  <c:v>3.2230418750016003</c:v>
                </c:pt>
                <c:pt idx="24239">
                  <c:v>3.2225906250016001</c:v>
                </c:pt>
                <c:pt idx="24240">
                  <c:v>3.2222281250016001</c:v>
                </c:pt>
                <c:pt idx="24241">
                  <c:v>3.2225834375007998</c:v>
                </c:pt>
                <c:pt idx="24242">
                  <c:v>3.2229593750016003</c:v>
                </c:pt>
                <c:pt idx="24243">
                  <c:v>3.2233943750016003</c:v>
                </c:pt>
                <c:pt idx="24244">
                  <c:v>3.2237643750016001</c:v>
                </c:pt>
                <c:pt idx="24245">
                  <c:v>3.22423875</c:v>
                </c:pt>
                <c:pt idx="24246">
                  <c:v>3.2246912499999998</c:v>
                </c:pt>
                <c:pt idx="24247">
                  <c:v>3.2251737500000002</c:v>
                </c:pt>
                <c:pt idx="24248">
                  <c:v>3.22564625</c:v>
                </c:pt>
                <c:pt idx="24249">
                  <c:v>3.2260218750016003</c:v>
                </c:pt>
                <c:pt idx="24250">
                  <c:v>3.2256068750016</c:v>
                </c:pt>
                <c:pt idx="24251">
                  <c:v>3.2251834375007999</c:v>
                </c:pt>
                <c:pt idx="24252">
                  <c:v>3.2245275000000002</c:v>
                </c:pt>
                <c:pt idx="24253">
                  <c:v>3.2240515624991999</c:v>
                </c:pt>
                <c:pt idx="24254">
                  <c:v>3.2234803124992002</c:v>
                </c:pt>
                <c:pt idx="24255">
                  <c:v>3.2229399999999999</c:v>
                </c:pt>
                <c:pt idx="24256">
                  <c:v>3.2223546875008</c:v>
                </c:pt>
                <c:pt idx="24257">
                  <c:v>3.2217353124992001</c:v>
                </c:pt>
                <c:pt idx="24258">
                  <c:v>3.2211281250016004</c:v>
                </c:pt>
                <c:pt idx="24259">
                  <c:v>3.2206606250016003</c:v>
                </c:pt>
                <c:pt idx="24260">
                  <c:v>3.2201521875007999</c:v>
                </c:pt>
                <c:pt idx="24261">
                  <c:v>3.2197009375008001</c:v>
                </c:pt>
                <c:pt idx="24262">
                  <c:v>3.2191528124992002</c:v>
                </c:pt>
                <c:pt idx="24263">
                  <c:v>3.2187299999999999</c:v>
                </c:pt>
                <c:pt idx="24264">
                  <c:v>3.2191540624992001</c:v>
                </c:pt>
                <c:pt idx="24265">
                  <c:v>3.2195103124991999</c:v>
                </c:pt>
                <c:pt idx="24266">
                  <c:v>3.2199096875007998</c:v>
                </c:pt>
                <c:pt idx="24267">
                  <c:v>3.2204312499999999</c:v>
                </c:pt>
                <c:pt idx="24268">
                  <c:v>3.2209837499999998</c:v>
                </c:pt>
                <c:pt idx="24269">
                  <c:v>3.2214721875008001</c:v>
                </c:pt>
                <c:pt idx="24270">
                  <c:v>3.2220378124992002</c:v>
                </c:pt>
                <c:pt idx="24271">
                  <c:v>3.2225671875008</c:v>
                </c:pt>
                <c:pt idx="24272">
                  <c:v>3.2230678124992003</c:v>
                </c:pt>
                <c:pt idx="24273">
                  <c:v>3.2235096875007998</c:v>
                </c:pt>
                <c:pt idx="24274">
                  <c:v>3.22395875</c:v>
                </c:pt>
                <c:pt idx="24275">
                  <c:v>3.2243646875007999</c:v>
                </c:pt>
                <c:pt idx="24276">
                  <c:v>3.2247506250016</c:v>
                </c:pt>
                <c:pt idx="24277">
                  <c:v>3.22515375</c:v>
                </c:pt>
                <c:pt idx="24278">
                  <c:v>3.2255706250016001</c:v>
                </c:pt>
                <c:pt idx="24279">
                  <c:v>3.2259193750016002</c:v>
                </c:pt>
                <c:pt idx="24280">
                  <c:v>3.22631625</c:v>
                </c:pt>
                <c:pt idx="24281">
                  <c:v>3.2266387500000002</c:v>
                </c:pt>
                <c:pt idx="24282">
                  <c:v>3.2261081250016002</c:v>
                </c:pt>
                <c:pt idx="24283">
                  <c:v>3.2254840624992003</c:v>
                </c:pt>
                <c:pt idx="24284">
                  <c:v>3.2250868750016002</c:v>
                </c:pt>
                <c:pt idx="24285">
                  <c:v>3.2246318750016001</c:v>
                </c:pt>
                <c:pt idx="24286">
                  <c:v>3.2242015624992</c:v>
                </c:pt>
                <c:pt idx="24287">
                  <c:v>3.2238056250016003</c:v>
                </c:pt>
                <c:pt idx="24288">
                  <c:v>3.2232262500000002</c:v>
                </c:pt>
                <c:pt idx="24289">
                  <c:v>3.2228109375008001</c:v>
                </c:pt>
                <c:pt idx="24290">
                  <c:v>3.2232203124992003</c:v>
                </c:pt>
                <c:pt idx="24291">
                  <c:v>3.2236146875007998</c:v>
                </c:pt>
                <c:pt idx="24292">
                  <c:v>3.2239900000000001</c:v>
                </c:pt>
                <c:pt idx="24293">
                  <c:v>3.2243281250016</c:v>
                </c:pt>
                <c:pt idx="24294">
                  <c:v>3.2242784375008</c:v>
                </c:pt>
                <c:pt idx="24295">
                  <c:v>3.2239512499999998</c:v>
                </c:pt>
                <c:pt idx="24296">
                  <c:v>3.2240012500000002</c:v>
                </c:pt>
                <c:pt idx="24297">
                  <c:v>3.2243387499999998</c:v>
                </c:pt>
                <c:pt idx="24298">
                  <c:v>3.2247528124992</c:v>
                </c:pt>
                <c:pt idx="24299">
                  <c:v>3.2251015624992001</c:v>
                </c:pt>
                <c:pt idx="24300">
                  <c:v>3.2254265624992002</c:v>
                </c:pt>
                <c:pt idx="24301">
                  <c:v>3.2258553124992</c:v>
                </c:pt>
                <c:pt idx="24302">
                  <c:v>3.22632875</c:v>
                </c:pt>
                <c:pt idx="24303">
                  <c:v>3.2267524999999999</c:v>
                </c:pt>
                <c:pt idx="24304">
                  <c:v>3.22717375</c:v>
                </c:pt>
                <c:pt idx="24305">
                  <c:v>3.2276331250016002</c:v>
                </c:pt>
                <c:pt idx="24306">
                  <c:v>3.2279946875008001</c:v>
                </c:pt>
                <c:pt idx="24307">
                  <c:v>3.2274699999999998</c:v>
                </c:pt>
                <c:pt idx="24308">
                  <c:v>3.2268484375008</c:v>
                </c:pt>
                <c:pt idx="24309">
                  <c:v>3.2265103124992001</c:v>
                </c:pt>
                <c:pt idx="24310">
                  <c:v>3.2261581250016</c:v>
                </c:pt>
                <c:pt idx="24311">
                  <c:v>3.2257684375008</c:v>
                </c:pt>
                <c:pt idx="24312">
                  <c:v>3.2253715624992001</c:v>
                </c:pt>
                <c:pt idx="24313">
                  <c:v>3.2249628124992</c:v>
                </c:pt>
                <c:pt idx="24314">
                  <c:v>3.2245790624991999</c:v>
                </c:pt>
                <c:pt idx="24315">
                  <c:v>3.2238965624992</c:v>
                </c:pt>
                <c:pt idx="24316">
                  <c:v>3.2235725</c:v>
                </c:pt>
                <c:pt idx="24317">
                  <c:v>3.2230143750016</c:v>
                </c:pt>
                <c:pt idx="24318">
                  <c:v>3.2226456250016002</c:v>
                </c:pt>
                <c:pt idx="24319">
                  <c:v>3.2227812500000002</c:v>
                </c:pt>
                <c:pt idx="24320">
                  <c:v>3.2231584375007998</c:v>
                </c:pt>
                <c:pt idx="24321">
                  <c:v>3.2235646875007999</c:v>
                </c:pt>
                <c:pt idx="24322">
                  <c:v>3.2230790624992003</c:v>
                </c:pt>
                <c:pt idx="24323">
                  <c:v>3.2225221875007999</c:v>
                </c:pt>
                <c:pt idx="24324">
                  <c:v>3.2222009375008001</c:v>
                </c:pt>
                <c:pt idx="24325">
                  <c:v>3.2218487499999999</c:v>
                </c:pt>
                <c:pt idx="24326">
                  <c:v>3.2215021875007999</c:v>
                </c:pt>
                <c:pt idx="24327">
                  <c:v>3.2211003124992001</c:v>
                </c:pt>
                <c:pt idx="24328">
                  <c:v>3.2205103124992003</c:v>
                </c:pt>
                <c:pt idx="24329">
                  <c:v>3.2199803124991999</c:v>
                </c:pt>
                <c:pt idx="24330">
                  <c:v>3.2196328124992002</c:v>
                </c:pt>
                <c:pt idx="24331">
                  <c:v>3.2192253124992001</c:v>
                </c:pt>
                <c:pt idx="24332">
                  <c:v>3.2187031250016003</c:v>
                </c:pt>
                <c:pt idx="24333">
                  <c:v>3.2181734375007998</c:v>
                </c:pt>
                <c:pt idx="24334">
                  <c:v>3.2178043750016001</c:v>
                </c:pt>
                <c:pt idx="24335">
                  <c:v>3.2174621875008</c:v>
                </c:pt>
                <c:pt idx="24336">
                  <c:v>3.2171118750016001</c:v>
                </c:pt>
                <c:pt idx="24337">
                  <c:v>3.2165634375007999</c:v>
                </c:pt>
                <c:pt idx="24338">
                  <c:v>3.2160765624992003</c:v>
                </c:pt>
                <c:pt idx="24339">
                  <c:v>3.2157246875008001</c:v>
                </c:pt>
                <c:pt idx="24340">
                  <c:v>3.2161662500000001</c:v>
                </c:pt>
                <c:pt idx="24341">
                  <c:v>3.2165256250016001</c:v>
                </c:pt>
                <c:pt idx="24342">
                  <c:v>3.2169009375008</c:v>
                </c:pt>
                <c:pt idx="24343">
                  <c:v>3.21733</c:v>
                </c:pt>
                <c:pt idx="24344">
                  <c:v>3.2177656250016002</c:v>
                </c:pt>
                <c:pt idx="24345">
                  <c:v>3.2181878124992003</c:v>
                </c:pt>
                <c:pt idx="24346">
                  <c:v>3.2185309375008</c:v>
                </c:pt>
                <c:pt idx="24347">
                  <c:v>3.2188959375007999</c:v>
                </c:pt>
                <c:pt idx="24348">
                  <c:v>3.2193253124992003</c:v>
                </c:pt>
                <c:pt idx="24349">
                  <c:v>3.2196868750016003</c:v>
                </c:pt>
                <c:pt idx="24350">
                  <c:v>3.2200215624992001</c:v>
                </c:pt>
                <c:pt idx="24351">
                  <c:v>3.2203971875008</c:v>
                </c:pt>
                <c:pt idx="24352">
                  <c:v>3.2208321875007999</c:v>
                </c:pt>
                <c:pt idx="24353">
                  <c:v>3.2212681250016</c:v>
                </c:pt>
                <c:pt idx="24354">
                  <c:v>3.2216356250016003</c:v>
                </c:pt>
                <c:pt idx="24355">
                  <c:v>3.2220859375008</c:v>
                </c:pt>
                <c:pt idx="24356">
                  <c:v>3.2224253124992002</c:v>
                </c:pt>
                <c:pt idx="24357">
                  <c:v>3.2228018750016001</c:v>
                </c:pt>
                <c:pt idx="24358">
                  <c:v>3.2231675000000002</c:v>
                </c:pt>
                <c:pt idx="24359">
                  <c:v>3.2235584375007997</c:v>
                </c:pt>
                <c:pt idx="24360">
                  <c:v>3.2239949999999999</c:v>
                </c:pt>
                <c:pt idx="24361">
                  <c:v>3.2244603124992</c:v>
                </c:pt>
                <c:pt idx="24362">
                  <c:v>3.2248590624992</c:v>
                </c:pt>
                <c:pt idx="24363">
                  <c:v>3.2253025000000002</c:v>
                </c:pt>
                <c:pt idx="24364">
                  <c:v>3.2256896875007999</c:v>
                </c:pt>
                <c:pt idx="24365">
                  <c:v>3.2260487499999999</c:v>
                </c:pt>
                <c:pt idx="24366">
                  <c:v>3.2257281250016003</c:v>
                </c:pt>
                <c:pt idx="24367">
                  <c:v>3.2253146875007999</c:v>
                </c:pt>
                <c:pt idx="24368">
                  <c:v>3.2247893750016003</c:v>
                </c:pt>
                <c:pt idx="24369">
                  <c:v>3.2241724999999999</c:v>
                </c:pt>
                <c:pt idx="24370">
                  <c:v>3.2234496875007999</c:v>
                </c:pt>
                <c:pt idx="24371">
                  <c:v>3.2227893750016001</c:v>
                </c:pt>
                <c:pt idx="24372">
                  <c:v>3.2220571875007997</c:v>
                </c:pt>
                <c:pt idx="24373">
                  <c:v>3.2212968750016002</c:v>
                </c:pt>
                <c:pt idx="24374">
                  <c:v>3.2205043750016</c:v>
                </c:pt>
                <c:pt idx="24375">
                  <c:v>3.2198378124992</c:v>
                </c:pt>
                <c:pt idx="24376">
                  <c:v>3.2192118750016001</c:v>
                </c:pt>
                <c:pt idx="24377">
                  <c:v>3.2186490624992001</c:v>
                </c:pt>
                <c:pt idx="24378">
                  <c:v>3.2182712499999999</c:v>
                </c:pt>
                <c:pt idx="24379">
                  <c:v>3.2179125000000002</c:v>
                </c:pt>
                <c:pt idx="24380">
                  <c:v>3.2174425000000002</c:v>
                </c:pt>
                <c:pt idx="24381">
                  <c:v>3.2173884375007997</c:v>
                </c:pt>
                <c:pt idx="24382">
                  <c:v>3.2177521875007997</c:v>
                </c:pt>
                <c:pt idx="24383">
                  <c:v>3.2181809375007999</c:v>
                </c:pt>
                <c:pt idx="24384">
                  <c:v>3.2185396875008001</c:v>
                </c:pt>
                <c:pt idx="24385">
                  <c:v>3.2188909375007997</c:v>
                </c:pt>
                <c:pt idx="24386">
                  <c:v>3.2193471875007997</c:v>
                </c:pt>
                <c:pt idx="24387">
                  <c:v>3.2197168750016001</c:v>
                </c:pt>
                <c:pt idx="24388">
                  <c:v>3.2201146875008</c:v>
                </c:pt>
                <c:pt idx="24389">
                  <c:v>3.2204375000000001</c:v>
                </c:pt>
                <c:pt idx="24390">
                  <c:v>3.2208053124992002</c:v>
                </c:pt>
                <c:pt idx="24391">
                  <c:v>3.2207431250016003</c:v>
                </c:pt>
                <c:pt idx="24392">
                  <c:v>3.2203384375008</c:v>
                </c:pt>
                <c:pt idx="24393">
                  <c:v>3.2196834375007999</c:v>
                </c:pt>
                <c:pt idx="24394">
                  <c:v>3.2193165624992002</c:v>
                </c:pt>
                <c:pt idx="24395">
                  <c:v>3.2188862500000002</c:v>
                </c:pt>
                <c:pt idx="24396">
                  <c:v>3.21848</c:v>
                </c:pt>
                <c:pt idx="24397">
                  <c:v>3.2180656250016</c:v>
                </c:pt>
                <c:pt idx="24398">
                  <c:v>3.2175846875007998</c:v>
                </c:pt>
                <c:pt idx="24399">
                  <c:v>3.2171015624992001</c:v>
                </c:pt>
                <c:pt idx="24400">
                  <c:v>3.2167181250016004</c:v>
                </c:pt>
                <c:pt idx="24401">
                  <c:v>3.2161046875007999</c:v>
                </c:pt>
                <c:pt idx="24402">
                  <c:v>3.2157456250016003</c:v>
                </c:pt>
                <c:pt idx="24403">
                  <c:v>3.2153415624992001</c:v>
                </c:pt>
                <c:pt idx="24404">
                  <c:v>3.2158284375007997</c:v>
                </c:pt>
                <c:pt idx="24405">
                  <c:v>3.2162209375008</c:v>
                </c:pt>
                <c:pt idx="24406">
                  <c:v>3.2166043750016002</c:v>
                </c:pt>
                <c:pt idx="24407">
                  <c:v>3.2170821875007998</c:v>
                </c:pt>
                <c:pt idx="24408">
                  <c:v>3.2175553124992002</c:v>
                </c:pt>
                <c:pt idx="24409">
                  <c:v>3.2179962500000001</c:v>
                </c:pt>
                <c:pt idx="24410">
                  <c:v>3.2185887499999999</c:v>
                </c:pt>
                <c:pt idx="24411">
                  <c:v>3.2191518750016002</c:v>
                </c:pt>
                <c:pt idx="24412">
                  <c:v>3.2195853124992002</c:v>
                </c:pt>
                <c:pt idx="24413">
                  <c:v>3.2200812499999998</c:v>
                </c:pt>
                <c:pt idx="24414">
                  <c:v>3.2206212500000002</c:v>
                </c:pt>
                <c:pt idx="24415">
                  <c:v>3.2210034375008001</c:v>
                </c:pt>
                <c:pt idx="24416">
                  <c:v>3.2214228124991999</c:v>
                </c:pt>
                <c:pt idx="24417">
                  <c:v>3.2218165624992001</c:v>
                </c:pt>
                <c:pt idx="24418">
                  <c:v>3.2221659375008</c:v>
                </c:pt>
                <c:pt idx="24419">
                  <c:v>3.2225096875007999</c:v>
                </c:pt>
                <c:pt idx="24420">
                  <c:v>3.2228478124992002</c:v>
                </c:pt>
                <c:pt idx="24421">
                  <c:v>3.2232943750016001</c:v>
                </c:pt>
                <c:pt idx="24422">
                  <c:v>3.2236468750016001</c:v>
                </c:pt>
                <c:pt idx="24423">
                  <c:v>3.22323</c:v>
                </c:pt>
                <c:pt idx="24424">
                  <c:v>3.2228284375007998</c:v>
                </c:pt>
                <c:pt idx="24425">
                  <c:v>3.2224606250016001</c:v>
                </c:pt>
                <c:pt idx="24426">
                  <c:v>3.2219871875007997</c:v>
                </c:pt>
                <c:pt idx="24427">
                  <c:v>3.2213171875007998</c:v>
                </c:pt>
                <c:pt idx="24428">
                  <c:v>3.2209865624992</c:v>
                </c:pt>
                <c:pt idx="24429">
                  <c:v>3.2205862500000002</c:v>
                </c:pt>
                <c:pt idx="24430">
                  <c:v>3.2201209375007998</c:v>
                </c:pt>
                <c:pt idx="24431">
                  <c:v>3.2196725000000002</c:v>
                </c:pt>
                <c:pt idx="24432">
                  <c:v>3.2192121875008</c:v>
                </c:pt>
                <c:pt idx="24433">
                  <c:v>3.2187587500000001</c:v>
                </c:pt>
                <c:pt idx="24434">
                  <c:v>3.21836375</c:v>
                </c:pt>
                <c:pt idx="24435">
                  <c:v>3.2178193750016</c:v>
                </c:pt>
                <c:pt idx="24436">
                  <c:v>3.2174553124992</c:v>
                </c:pt>
                <c:pt idx="24437">
                  <c:v>3.2174812500000001</c:v>
                </c:pt>
                <c:pt idx="24438">
                  <c:v>3.2178015624992002</c:v>
                </c:pt>
                <c:pt idx="24439">
                  <c:v>3.2182409375007999</c:v>
                </c:pt>
                <c:pt idx="24440">
                  <c:v>3.2186565624992003</c:v>
                </c:pt>
                <c:pt idx="24441">
                  <c:v>3.2189859375008001</c:v>
                </c:pt>
                <c:pt idx="24442">
                  <c:v>3.2193390624992002</c:v>
                </c:pt>
                <c:pt idx="24443">
                  <c:v>3.2197381250016002</c:v>
                </c:pt>
                <c:pt idx="24444">
                  <c:v>3.2201478124992002</c:v>
                </c:pt>
                <c:pt idx="24445">
                  <c:v>3.2205896875007998</c:v>
                </c:pt>
                <c:pt idx="24446">
                  <c:v>3.2210862499999999</c:v>
                </c:pt>
                <c:pt idx="24447">
                  <c:v>3.2215328124992002</c:v>
                </c:pt>
                <c:pt idx="24448">
                  <c:v>3.2219865624991999</c:v>
                </c:pt>
                <c:pt idx="24449">
                  <c:v>3.2224587499999999</c:v>
                </c:pt>
                <c:pt idx="24450">
                  <c:v>3.2228634375007998</c:v>
                </c:pt>
                <c:pt idx="24451">
                  <c:v>3.2232050000000001</c:v>
                </c:pt>
                <c:pt idx="24452">
                  <c:v>3.2236278124991999</c:v>
                </c:pt>
                <c:pt idx="24453">
                  <c:v>3.2232712499999998</c:v>
                </c:pt>
                <c:pt idx="24454">
                  <c:v>3.2226843750016001</c:v>
                </c:pt>
                <c:pt idx="24455">
                  <c:v>3.2222468750016002</c:v>
                </c:pt>
                <c:pt idx="24456">
                  <c:v>3.2218531250016</c:v>
                </c:pt>
                <c:pt idx="24457">
                  <c:v>3.2214453124992</c:v>
                </c:pt>
                <c:pt idx="24458">
                  <c:v>3.2210953124991999</c:v>
                </c:pt>
                <c:pt idx="24459">
                  <c:v>3.2207737500000002</c:v>
                </c:pt>
                <c:pt idx="24460">
                  <c:v>3.2203671875007998</c:v>
                </c:pt>
                <c:pt idx="24461">
                  <c:v>3.2200159375007997</c:v>
                </c:pt>
                <c:pt idx="24462">
                  <c:v>3.21948875</c:v>
                </c:pt>
                <c:pt idx="24463">
                  <c:v>3.2191037499999999</c:v>
                </c:pt>
                <c:pt idx="24464">
                  <c:v>3.2187718750016003</c:v>
                </c:pt>
                <c:pt idx="24465">
                  <c:v>3.2191125</c:v>
                </c:pt>
                <c:pt idx="24466">
                  <c:v>3.2194821875008</c:v>
                </c:pt>
                <c:pt idx="24467">
                  <c:v>3.2190162500000001</c:v>
                </c:pt>
                <c:pt idx="24468">
                  <c:v>3.2186856250016</c:v>
                </c:pt>
                <c:pt idx="24469">
                  <c:v>3.2182987500000002</c:v>
                </c:pt>
                <c:pt idx="24470">
                  <c:v>3.2179753124992003</c:v>
                </c:pt>
                <c:pt idx="24471">
                  <c:v>3.21830375</c:v>
                </c:pt>
                <c:pt idx="24472">
                  <c:v>3.2185884375008</c:v>
                </c:pt>
                <c:pt idx="24473">
                  <c:v>3.2189356250016004</c:v>
                </c:pt>
                <c:pt idx="24474">
                  <c:v>3.2192762500000001</c:v>
                </c:pt>
                <c:pt idx="24475">
                  <c:v>3.2189199999999998</c:v>
                </c:pt>
                <c:pt idx="24476">
                  <c:v>3.2183809375007999</c:v>
                </c:pt>
                <c:pt idx="24477">
                  <c:v>3.2179618750016004</c:v>
                </c:pt>
                <c:pt idx="24478">
                  <c:v>3.2175846875007998</c:v>
                </c:pt>
                <c:pt idx="24479">
                  <c:v>3.21710875</c:v>
                </c:pt>
                <c:pt idx="24480">
                  <c:v>3.2167634375007998</c:v>
                </c:pt>
                <c:pt idx="24481">
                  <c:v>3.2163284375007999</c:v>
                </c:pt>
                <c:pt idx="24482">
                  <c:v>3.2167196875007997</c:v>
                </c:pt>
                <c:pt idx="24483">
                  <c:v>3.2170437500000002</c:v>
                </c:pt>
                <c:pt idx="24484">
                  <c:v>3.2174168750016001</c:v>
                </c:pt>
                <c:pt idx="24485">
                  <c:v>3.2178743750016001</c:v>
                </c:pt>
                <c:pt idx="24486">
                  <c:v>3.2182553124991999</c:v>
                </c:pt>
                <c:pt idx="24487">
                  <c:v>3.2186193750016003</c:v>
                </c:pt>
                <c:pt idx="24488">
                  <c:v>3.2190171875007998</c:v>
                </c:pt>
                <c:pt idx="24489">
                  <c:v>3.2188071875007997</c:v>
                </c:pt>
                <c:pt idx="24490">
                  <c:v>3.2185065624992002</c:v>
                </c:pt>
                <c:pt idx="24491">
                  <c:v>3.2186234375008</c:v>
                </c:pt>
                <c:pt idx="24492">
                  <c:v>3.2190359375008</c:v>
                </c:pt>
                <c:pt idx="24493">
                  <c:v>3.2193915624992</c:v>
                </c:pt>
                <c:pt idx="24494">
                  <c:v>3.2197231250016003</c:v>
                </c:pt>
                <c:pt idx="24495">
                  <c:v>3.2202184375008001</c:v>
                </c:pt>
                <c:pt idx="24496">
                  <c:v>3.2205915624992003</c:v>
                </c:pt>
                <c:pt idx="24497">
                  <c:v>3.2210431250016001</c:v>
                </c:pt>
                <c:pt idx="24498">
                  <c:v>3.2214524999999998</c:v>
                </c:pt>
                <c:pt idx="24499">
                  <c:v>3.2218125</c:v>
                </c:pt>
                <c:pt idx="24500">
                  <c:v>3.2214303124992001</c:v>
                </c:pt>
                <c:pt idx="24501">
                  <c:v>3.2210193750016001</c:v>
                </c:pt>
                <c:pt idx="24502">
                  <c:v>3.2205575</c:v>
                </c:pt>
                <c:pt idx="24503">
                  <c:v>3.2200753124992003</c:v>
                </c:pt>
                <c:pt idx="24504">
                  <c:v>3.2197265624992002</c:v>
                </c:pt>
                <c:pt idx="24505">
                  <c:v>3.2193315624992001</c:v>
                </c:pt>
                <c:pt idx="24506">
                  <c:v>3.2189212500000002</c:v>
                </c:pt>
                <c:pt idx="24507">
                  <c:v>3.2185990624992002</c:v>
                </c:pt>
                <c:pt idx="24508">
                  <c:v>3.21827</c:v>
                </c:pt>
                <c:pt idx="24509">
                  <c:v>3.2178259375008</c:v>
                </c:pt>
                <c:pt idx="24510">
                  <c:v>3.2174849999999999</c:v>
                </c:pt>
                <c:pt idx="24511">
                  <c:v>3.2171153124992</c:v>
                </c:pt>
                <c:pt idx="24512">
                  <c:v>3.2166921875007999</c:v>
                </c:pt>
                <c:pt idx="24513">
                  <c:v>3.2162368750016004</c:v>
                </c:pt>
                <c:pt idx="24514">
                  <c:v>3.2156203124992002</c:v>
                </c:pt>
                <c:pt idx="24515">
                  <c:v>3.2149365624991999</c:v>
                </c:pt>
                <c:pt idx="24516">
                  <c:v>3.2142293750016</c:v>
                </c:pt>
                <c:pt idx="24517">
                  <c:v>3.2134896875007999</c:v>
                </c:pt>
                <c:pt idx="24518">
                  <c:v>3.2127559375007997</c:v>
                </c:pt>
                <c:pt idx="24519">
                  <c:v>3.2120603124992</c:v>
                </c:pt>
                <c:pt idx="24520">
                  <c:v>3.2114571875008</c:v>
                </c:pt>
                <c:pt idx="24521">
                  <c:v>3.2108868750016</c:v>
                </c:pt>
                <c:pt idx="24522">
                  <c:v>3.2104534375007998</c:v>
                </c:pt>
                <c:pt idx="24523">
                  <c:v>3.2100868750016001</c:v>
                </c:pt>
                <c:pt idx="24524">
                  <c:v>3.2096749999999998</c:v>
                </c:pt>
                <c:pt idx="24525">
                  <c:v>3.2097490624992</c:v>
                </c:pt>
                <c:pt idx="24526">
                  <c:v>3.2100971875008</c:v>
                </c:pt>
                <c:pt idx="24527">
                  <c:v>3.2105568750016</c:v>
                </c:pt>
                <c:pt idx="24528">
                  <c:v>3.2108837499999998</c:v>
                </c:pt>
                <c:pt idx="24529">
                  <c:v>3.2113190624992001</c:v>
                </c:pt>
                <c:pt idx="24530">
                  <c:v>3.2116684375008</c:v>
                </c:pt>
                <c:pt idx="24531">
                  <c:v>3.2120487500000001</c:v>
                </c:pt>
                <c:pt idx="24532">
                  <c:v>3.2125318750016003</c:v>
                </c:pt>
                <c:pt idx="24533">
                  <c:v>3.2129862500000002</c:v>
                </c:pt>
                <c:pt idx="24534">
                  <c:v>3.2134356250016003</c:v>
                </c:pt>
                <c:pt idx="24535">
                  <c:v>3.2139362500000002</c:v>
                </c:pt>
                <c:pt idx="24536">
                  <c:v>3.2144303124992</c:v>
                </c:pt>
                <c:pt idx="24537">
                  <c:v>3.214855</c:v>
                </c:pt>
                <c:pt idx="24538">
                  <c:v>3.2153718750016003</c:v>
                </c:pt>
                <c:pt idx="24539">
                  <c:v>3.2157675000000001</c:v>
                </c:pt>
                <c:pt idx="24540">
                  <c:v>3.2162175</c:v>
                </c:pt>
                <c:pt idx="24541">
                  <c:v>3.2165481250016001</c:v>
                </c:pt>
                <c:pt idx="24542">
                  <c:v>3.2169796875008001</c:v>
                </c:pt>
                <c:pt idx="24543">
                  <c:v>3.2174009375007997</c:v>
                </c:pt>
                <c:pt idx="24544">
                  <c:v>3.2179009375007999</c:v>
                </c:pt>
                <c:pt idx="24545">
                  <c:v>3.2183965624991999</c:v>
                </c:pt>
                <c:pt idx="24546">
                  <c:v>3.2187774999999998</c:v>
                </c:pt>
                <c:pt idx="24547">
                  <c:v>3.2191353124991999</c:v>
                </c:pt>
                <c:pt idx="24548">
                  <c:v>3.2195303124992001</c:v>
                </c:pt>
                <c:pt idx="24549">
                  <c:v>3.2199156250016001</c:v>
                </c:pt>
                <c:pt idx="24550">
                  <c:v>3.2195049999999998</c:v>
                </c:pt>
                <c:pt idx="24551">
                  <c:v>3.2189215624992</c:v>
                </c:pt>
                <c:pt idx="24552">
                  <c:v>3.2185881250016002</c:v>
                </c:pt>
                <c:pt idx="24553">
                  <c:v>3.2182353124992003</c:v>
                </c:pt>
                <c:pt idx="24554">
                  <c:v>3.2178915624991999</c:v>
                </c:pt>
                <c:pt idx="24555">
                  <c:v>3.2174925000000001</c:v>
                </c:pt>
                <c:pt idx="24556">
                  <c:v>3.2171209375008001</c:v>
                </c:pt>
                <c:pt idx="24557">
                  <c:v>3.2165284375007999</c:v>
                </c:pt>
                <c:pt idx="24558">
                  <c:v>3.2161609375008</c:v>
                </c:pt>
                <c:pt idx="24559">
                  <c:v>3.2158409375007997</c:v>
                </c:pt>
                <c:pt idx="24560">
                  <c:v>3.2153684375007998</c:v>
                </c:pt>
                <c:pt idx="24561">
                  <c:v>3.2149274999999999</c:v>
                </c:pt>
                <c:pt idx="24562">
                  <c:v>3.2145225000000002</c:v>
                </c:pt>
                <c:pt idx="24563">
                  <c:v>3.2141350000000002</c:v>
                </c:pt>
                <c:pt idx="24564">
                  <c:v>3.2137734375007998</c:v>
                </c:pt>
                <c:pt idx="24565">
                  <c:v>3.2134234375007997</c:v>
                </c:pt>
                <c:pt idx="24566">
                  <c:v>3.2130812500000001</c:v>
                </c:pt>
                <c:pt idx="24567">
                  <c:v>3.2134643750016001</c:v>
                </c:pt>
                <c:pt idx="24568">
                  <c:v>3.2139521875007997</c:v>
                </c:pt>
                <c:pt idx="24569">
                  <c:v>3.2143340624992001</c:v>
                </c:pt>
                <c:pt idx="24570">
                  <c:v>3.2147881250016002</c:v>
                </c:pt>
                <c:pt idx="24571">
                  <c:v>3.2151896875007999</c:v>
                </c:pt>
                <c:pt idx="24572">
                  <c:v>3.2155606250016002</c:v>
                </c:pt>
                <c:pt idx="24573">
                  <c:v>3.21600375</c:v>
                </c:pt>
                <c:pt idx="24574">
                  <c:v>3.2163624999999998</c:v>
                </c:pt>
                <c:pt idx="24575">
                  <c:v>3.2167181250016004</c:v>
                </c:pt>
                <c:pt idx="24576">
                  <c:v>3.2170968750016002</c:v>
                </c:pt>
                <c:pt idx="24577">
                  <c:v>3.2175156250016004</c:v>
                </c:pt>
                <c:pt idx="24578">
                  <c:v>3.2178365624992002</c:v>
                </c:pt>
                <c:pt idx="24579">
                  <c:v>3.2182309375007998</c:v>
                </c:pt>
                <c:pt idx="24580">
                  <c:v>3.2185784375008</c:v>
                </c:pt>
                <c:pt idx="24581">
                  <c:v>3.2181840624992</c:v>
                </c:pt>
                <c:pt idx="24582">
                  <c:v>3.2178359375008001</c:v>
                </c:pt>
                <c:pt idx="24583">
                  <c:v>3.2175128124992001</c:v>
                </c:pt>
                <c:pt idx="24584">
                  <c:v>3.2171412500000001</c:v>
                </c:pt>
                <c:pt idx="24585">
                  <c:v>3.2167474999999999</c:v>
                </c:pt>
                <c:pt idx="24586">
                  <c:v>3.2163771875007998</c:v>
                </c:pt>
                <c:pt idx="24587">
                  <c:v>3.2160290624992003</c:v>
                </c:pt>
                <c:pt idx="24588">
                  <c:v>3.2164600000000001</c:v>
                </c:pt>
                <c:pt idx="24589">
                  <c:v>3.21679125</c:v>
                </c:pt>
                <c:pt idx="24590">
                  <c:v>3.2171240624992001</c:v>
                </c:pt>
                <c:pt idx="24591">
                  <c:v>3.2175265624992</c:v>
                </c:pt>
                <c:pt idx="24592">
                  <c:v>3.2179578124992001</c:v>
                </c:pt>
                <c:pt idx="24593">
                  <c:v>3.2183390624992003</c:v>
                </c:pt>
                <c:pt idx="24594">
                  <c:v>3.2186699999999999</c:v>
                </c:pt>
                <c:pt idx="24595">
                  <c:v>3.21909125</c:v>
                </c:pt>
                <c:pt idx="24596">
                  <c:v>3.2194196875008001</c:v>
                </c:pt>
                <c:pt idx="24597">
                  <c:v>3.2189618750016002</c:v>
                </c:pt>
                <c:pt idx="24598">
                  <c:v>3.2184534375007998</c:v>
                </c:pt>
                <c:pt idx="24599">
                  <c:v>3.2181150000000001</c:v>
                </c:pt>
                <c:pt idx="24600">
                  <c:v>3.2177453124992001</c:v>
                </c:pt>
                <c:pt idx="24601">
                  <c:v>3.2173503124992</c:v>
                </c:pt>
                <c:pt idx="24602">
                  <c:v>3.2169828124992002</c:v>
                </c:pt>
                <c:pt idx="24603">
                  <c:v>3.2164865624992003</c:v>
                </c:pt>
                <c:pt idx="24604">
                  <c:v>3.2160718750016</c:v>
                </c:pt>
                <c:pt idx="24605">
                  <c:v>3.2156553124992002</c:v>
                </c:pt>
                <c:pt idx="24606">
                  <c:v>3.2152446875008001</c:v>
                </c:pt>
                <c:pt idx="24607">
                  <c:v>3.2147993750016002</c:v>
                </c:pt>
                <c:pt idx="24608">
                  <c:v>3.2143671875008</c:v>
                </c:pt>
                <c:pt idx="24609">
                  <c:v>3.2138990624992001</c:v>
                </c:pt>
                <c:pt idx="24610">
                  <c:v>3.2135481250016</c:v>
                </c:pt>
                <c:pt idx="24611">
                  <c:v>3.2131256250016</c:v>
                </c:pt>
                <c:pt idx="24612">
                  <c:v>3.2127121875008</c:v>
                </c:pt>
                <c:pt idx="24613">
                  <c:v>3.2123428124992</c:v>
                </c:pt>
                <c:pt idx="24614">
                  <c:v>3.2118821875007999</c:v>
                </c:pt>
                <c:pt idx="24615">
                  <c:v>3.2114946875007999</c:v>
                </c:pt>
                <c:pt idx="24616">
                  <c:v>3.2111340624992</c:v>
                </c:pt>
                <c:pt idx="24617">
                  <c:v>3.2107381250016003</c:v>
                </c:pt>
                <c:pt idx="24618">
                  <c:v>3.2104103124992003</c:v>
                </c:pt>
                <c:pt idx="24619">
                  <c:v>3.2107353124992</c:v>
                </c:pt>
                <c:pt idx="24620">
                  <c:v>3.2110878124991999</c:v>
                </c:pt>
                <c:pt idx="24621">
                  <c:v>3.2115571875007998</c:v>
                </c:pt>
                <c:pt idx="24622">
                  <c:v>3.2119231250016003</c:v>
                </c:pt>
                <c:pt idx="24623">
                  <c:v>3.2122812500000002</c:v>
                </c:pt>
                <c:pt idx="24624">
                  <c:v>3.2128306250016001</c:v>
                </c:pt>
                <c:pt idx="24625">
                  <c:v>3.2132878124992001</c:v>
                </c:pt>
                <c:pt idx="24626">
                  <c:v>3.2136524999999998</c:v>
                </c:pt>
                <c:pt idx="24627">
                  <c:v>3.2140806250016003</c:v>
                </c:pt>
                <c:pt idx="24628">
                  <c:v>3.2144321875007997</c:v>
                </c:pt>
                <c:pt idx="24629">
                  <c:v>3.2148268750016</c:v>
                </c:pt>
                <c:pt idx="24630">
                  <c:v>3.2153106250016004</c:v>
                </c:pt>
                <c:pt idx="24631">
                  <c:v>3.2156893750016002</c:v>
                </c:pt>
                <c:pt idx="24632">
                  <c:v>3.2161581250016003</c:v>
                </c:pt>
                <c:pt idx="24633">
                  <c:v>3.2165078124991999</c:v>
                </c:pt>
                <c:pt idx="24634">
                  <c:v>3.2168656250016001</c:v>
                </c:pt>
                <c:pt idx="24635">
                  <c:v>3.2172149999999999</c:v>
                </c:pt>
                <c:pt idx="24636">
                  <c:v>3.2172596875007997</c:v>
                </c:pt>
                <c:pt idx="24637">
                  <c:v>3.21696625</c:v>
                </c:pt>
                <c:pt idx="24638">
                  <c:v>3.2165487499999998</c:v>
                </c:pt>
                <c:pt idx="24639">
                  <c:v>3.2160859375007997</c:v>
                </c:pt>
                <c:pt idx="24640">
                  <c:v>3.2155399999999998</c:v>
                </c:pt>
                <c:pt idx="24641">
                  <c:v>3.2149259375007997</c:v>
                </c:pt>
                <c:pt idx="24642">
                  <c:v>3.2142268750016001</c:v>
                </c:pt>
                <c:pt idx="24643">
                  <c:v>3.2138628124992001</c:v>
                </c:pt>
                <c:pt idx="24644">
                  <c:v>3.2133131250016</c:v>
                </c:pt>
                <c:pt idx="24645">
                  <c:v>3.2129687499999999</c:v>
                </c:pt>
                <c:pt idx="24646">
                  <c:v>3.2126006250016004</c:v>
                </c:pt>
                <c:pt idx="24647">
                  <c:v>3.2121575</c:v>
                </c:pt>
                <c:pt idx="24648">
                  <c:v>3.2116881250016003</c:v>
                </c:pt>
                <c:pt idx="24649">
                  <c:v>3.2113543750016</c:v>
                </c:pt>
                <c:pt idx="24650">
                  <c:v>3.2115</c:v>
                </c:pt>
                <c:pt idx="24651">
                  <c:v>3.21194625</c:v>
                </c:pt>
                <c:pt idx="24652">
                  <c:v>3.21229875</c:v>
                </c:pt>
                <c:pt idx="24653">
                  <c:v>3.2127871875007998</c:v>
                </c:pt>
                <c:pt idx="24654">
                  <c:v>3.2131118750016001</c:v>
                </c:pt>
                <c:pt idx="24655">
                  <c:v>3.2135440624992002</c:v>
                </c:pt>
                <c:pt idx="24656">
                  <c:v>3.2139268750016003</c:v>
                </c:pt>
                <c:pt idx="24657">
                  <c:v>3.2143437499999998</c:v>
                </c:pt>
                <c:pt idx="24658">
                  <c:v>3.2147996875008</c:v>
                </c:pt>
                <c:pt idx="24659">
                  <c:v>3.2153590624991999</c:v>
                </c:pt>
                <c:pt idx="24660">
                  <c:v>3.2158296875008001</c:v>
                </c:pt>
                <c:pt idx="24661">
                  <c:v>3.2161978124992001</c:v>
                </c:pt>
                <c:pt idx="24662">
                  <c:v>3.2165612499999998</c:v>
                </c:pt>
                <c:pt idx="24663">
                  <c:v>3.21695625</c:v>
                </c:pt>
                <c:pt idx="24664">
                  <c:v>3.2172781250016</c:v>
                </c:pt>
                <c:pt idx="24665">
                  <c:v>3.2173043750016004</c:v>
                </c:pt>
                <c:pt idx="24666">
                  <c:v>3.2169643750016004</c:v>
                </c:pt>
                <c:pt idx="24667">
                  <c:v>3.2166403124992002</c:v>
                </c:pt>
                <c:pt idx="24668">
                  <c:v>3.2162312499999999</c:v>
                </c:pt>
                <c:pt idx="24669">
                  <c:v>3.2156612500000001</c:v>
                </c:pt>
                <c:pt idx="24670">
                  <c:v>3.21502</c:v>
                </c:pt>
                <c:pt idx="24671">
                  <c:v>3.2143418750016002</c:v>
                </c:pt>
                <c:pt idx="24672">
                  <c:v>3.2136165624992001</c:v>
                </c:pt>
                <c:pt idx="24673">
                  <c:v>3.2129281250016</c:v>
                </c:pt>
                <c:pt idx="24674">
                  <c:v>3.2122018750016004</c:v>
                </c:pt>
                <c:pt idx="24675">
                  <c:v>3.2114199999999999</c:v>
                </c:pt>
                <c:pt idx="24676">
                  <c:v>3.2107484375007997</c:v>
                </c:pt>
                <c:pt idx="24677">
                  <c:v>3.2102381250016001</c:v>
                </c:pt>
                <c:pt idx="24678">
                  <c:v>3.2097662499999999</c:v>
                </c:pt>
                <c:pt idx="24679">
                  <c:v>3.2094406250016001</c:v>
                </c:pt>
                <c:pt idx="24680">
                  <c:v>3.2089918750016002</c:v>
                </c:pt>
                <c:pt idx="24681">
                  <c:v>3.2093824999999998</c:v>
                </c:pt>
                <c:pt idx="24682">
                  <c:v>3.2097393750016003</c:v>
                </c:pt>
                <c:pt idx="24683">
                  <c:v>3.2101753124992003</c:v>
                </c:pt>
                <c:pt idx="24684">
                  <c:v>3.2105890624992002</c:v>
                </c:pt>
                <c:pt idx="24685">
                  <c:v>3.2110150000000002</c:v>
                </c:pt>
                <c:pt idx="24686">
                  <c:v>3.2115321875007998</c:v>
                </c:pt>
                <c:pt idx="24687">
                  <c:v>3.2120212499999998</c:v>
                </c:pt>
                <c:pt idx="24688">
                  <c:v>3.2124581250016</c:v>
                </c:pt>
                <c:pt idx="24689">
                  <c:v>3.2130621875008001</c:v>
                </c:pt>
                <c:pt idx="24690">
                  <c:v>3.2134796875007998</c:v>
                </c:pt>
                <c:pt idx="24691">
                  <c:v>3.2138303124992</c:v>
                </c:pt>
                <c:pt idx="24692">
                  <c:v>3.2142225</c:v>
                </c:pt>
                <c:pt idx="24693">
                  <c:v>3.2146409375007998</c:v>
                </c:pt>
                <c:pt idx="24694">
                  <c:v>3.2150028124992001</c:v>
                </c:pt>
                <c:pt idx="24695">
                  <c:v>3.2154474999999998</c:v>
                </c:pt>
                <c:pt idx="24696">
                  <c:v>3.2158393750016003</c:v>
                </c:pt>
                <c:pt idx="24697">
                  <c:v>3.2161671875007998</c:v>
                </c:pt>
                <c:pt idx="24698">
                  <c:v>3.2165528124992</c:v>
                </c:pt>
                <c:pt idx="24699">
                  <c:v>3.2160506250016003</c:v>
                </c:pt>
                <c:pt idx="24700">
                  <c:v>3.21557125</c:v>
                </c:pt>
                <c:pt idx="24701">
                  <c:v>3.2151984375008</c:v>
                </c:pt>
                <c:pt idx="24702">
                  <c:v>3.2147890624992002</c:v>
                </c:pt>
                <c:pt idx="24703">
                  <c:v>3.2143137500000001</c:v>
                </c:pt>
                <c:pt idx="24704">
                  <c:v>3.2138109375007997</c:v>
                </c:pt>
                <c:pt idx="24705">
                  <c:v>3.2132065624992001</c:v>
                </c:pt>
                <c:pt idx="24706">
                  <c:v>3.2126134375007998</c:v>
                </c:pt>
                <c:pt idx="24707">
                  <c:v>3.2120831250016</c:v>
                </c:pt>
                <c:pt idx="24708">
                  <c:v>3.2116131250016</c:v>
                </c:pt>
                <c:pt idx="24709">
                  <c:v>3.2111515624992002</c:v>
                </c:pt>
                <c:pt idx="24710">
                  <c:v>3.2106953124992001</c:v>
                </c:pt>
                <c:pt idx="24711">
                  <c:v>3.2103100000000002</c:v>
                </c:pt>
                <c:pt idx="24712">
                  <c:v>3.2098256250016002</c:v>
                </c:pt>
                <c:pt idx="24713">
                  <c:v>3.2102668750016004</c:v>
                </c:pt>
                <c:pt idx="24714">
                  <c:v>3.2107259375007997</c:v>
                </c:pt>
                <c:pt idx="24715">
                  <c:v>3.21120625</c:v>
                </c:pt>
                <c:pt idx="24716">
                  <c:v>3.2115612499999999</c:v>
                </c:pt>
                <c:pt idx="24717">
                  <c:v>3.2119249999999999</c:v>
                </c:pt>
                <c:pt idx="24718">
                  <c:v>3.2121706250016002</c:v>
                </c:pt>
                <c:pt idx="24719">
                  <c:v>3.2126103124992</c:v>
                </c:pt>
                <c:pt idx="24720">
                  <c:v>3.2130812500000001</c:v>
                </c:pt>
                <c:pt idx="24721">
                  <c:v>3.2134921875007998</c:v>
                </c:pt>
                <c:pt idx="24722">
                  <c:v>3.2138853124992002</c:v>
                </c:pt>
                <c:pt idx="24723">
                  <c:v>3.2143012500000001</c:v>
                </c:pt>
                <c:pt idx="24724">
                  <c:v>3.2147828124991999</c:v>
                </c:pt>
                <c:pt idx="24725">
                  <c:v>3.2143931250016</c:v>
                </c:pt>
                <c:pt idx="24726">
                  <c:v>3.2140249999999999</c:v>
                </c:pt>
                <c:pt idx="24727">
                  <c:v>3.2135087499999999</c:v>
                </c:pt>
                <c:pt idx="24728">
                  <c:v>3.2128396875008001</c:v>
                </c:pt>
                <c:pt idx="24729">
                  <c:v>3.2124340624992</c:v>
                </c:pt>
                <c:pt idx="24730">
                  <c:v>3.2120143750016004</c:v>
                </c:pt>
                <c:pt idx="24731">
                  <c:v>3.2115928124991999</c:v>
                </c:pt>
                <c:pt idx="24732">
                  <c:v>3.2111462500000001</c:v>
                </c:pt>
                <c:pt idx="24733">
                  <c:v>3.2107562500000002</c:v>
                </c:pt>
                <c:pt idx="24734">
                  <c:v>3.2103853124991999</c:v>
                </c:pt>
                <c:pt idx="24735">
                  <c:v>3.2098718750016002</c:v>
                </c:pt>
                <c:pt idx="24736">
                  <c:v>3.2095437499999999</c:v>
                </c:pt>
                <c:pt idx="24737">
                  <c:v>3.20990625</c:v>
                </c:pt>
                <c:pt idx="24738">
                  <c:v>3.2104193750016004</c:v>
                </c:pt>
                <c:pt idx="24739">
                  <c:v>3.2107465624992</c:v>
                </c:pt>
                <c:pt idx="24740">
                  <c:v>3.2110821875008</c:v>
                </c:pt>
                <c:pt idx="24741">
                  <c:v>3.2114246875007999</c:v>
                </c:pt>
                <c:pt idx="24742">
                  <c:v>3.2117865624992001</c:v>
                </c:pt>
                <c:pt idx="24743">
                  <c:v>3.2123196875007998</c:v>
                </c:pt>
                <c:pt idx="24744">
                  <c:v>3.2128325000000002</c:v>
                </c:pt>
                <c:pt idx="24745">
                  <c:v>3.2132987499999999</c:v>
                </c:pt>
                <c:pt idx="24746">
                  <c:v>3.2136653124992001</c:v>
                </c:pt>
                <c:pt idx="24747">
                  <c:v>3.2140109375007997</c:v>
                </c:pt>
                <c:pt idx="24748">
                  <c:v>3.2143831250016004</c:v>
                </c:pt>
                <c:pt idx="24749">
                  <c:v>3.2148390624992</c:v>
                </c:pt>
                <c:pt idx="24750">
                  <c:v>3.2151884375008</c:v>
                </c:pt>
                <c:pt idx="24751">
                  <c:v>3.2156565624992002</c:v>
                </c:pt>
                <c:pt idx="24752">
                  <c:v>3.2161571875007997</c:v>
                </c:pt>
                <c:pt idx="24753">
                  <c:v>3.2165868750016</c:v>
                </c:pt>
                <c:pt idx="24754">
                  <c:v>3.2169968750016</c:v>
                </c:pt>
                <c:pt idx="24755">
                  <c:v>3.2166487500000001</c:v>
                </c:pt>
                <c:pt idx="24756">
                  <c:v>3.2159965624992002</c:v>
                </c:pt>
                <c:pt idx="24757">
                  <c:v>3.215525</c:v>
                </c:pt>
                <c:pt idx="24758">
                  <c:v>3.2150081250016003</c:v>
                </c:pt>
                <c:pt idx="24759">
                  <c:v>3.2144303124992</c:v>
                </c:pt>
                <c:pt idx="24760">
                  <c:v>3.2139003124992001</c:v>
                </c:pt>
                <c:pt idx="24761">
                  <c:v>3.2133196875008001</c:v>
                </c:pt>
                <c:pt idx="24762">
                  <c:v>3.2128056250016002</c:v>
                </c:pt>
                <c:pt idx="24763">
                  <c:v>3.2123384375007999</c:v>
                </c:pt>
                <c:pt idx="24764">
                  <c:v>3.2118850000000001</c:v>
                </c:pt>
                <c:pt idx="24765">
                  <c:v>3.2114690624992002</c:v>
                </c:pt>
                <c:pt idx="24766">
                  <c:v>3.2110840624992001</c:v>
                </c:pt>
                <c:pt idx="24767">
                  <c:v>3.2107296875008</c:v>
                </c:pt>
                <c:pt idx="24768">
                  <c:v>3.2110790624992003</c:v>
                </c:pt>
                <c:pt idx="24769">
                  <c:v>3.2114556250016002</c:v>
                </c:pt>
                <c:pt idx="24770">
                  <c:v>3.2118131250016</c:v>
                </c:pt>
                <c:pt idx="24771">
                  <c:v>3.2121578124992003</c:v>
                </c:pt>
                <c:pt idx="24772">
                  <c:v>3.2125937499999999</c:v>
                </c:pt>
                <c:pt idx="24773">
                  <c:v>3.2130524999999999</c:v>
                </c:pt>
                <c:pt idx="24774">
                  <c:v>3.2133940624992001</c:v>
                </c:pt>
                <c:pt idx="24775">
                  <c:v>3.2137321875008</c:v>
                </c:pt>
                <c:pt idx="24776">
                  <c:v>3.2140628124992001</c:v>
                </c:pt>
                <c:pt idx="24777">
                  <c:v>3.2144949999999999</c:v>
                </c:pt>
                <c:pt idx="24778">
                  <c:v>3.2148828124992002</c:v>
                </c:pt>
                <c:pt idx="24779">
                  <c:v>3.2151246875007997</c:v>
                </c:pt>
                <c:pt idx="24780">
                  <c:v>3.2147796875007999</c:v>
                </c:pt>
                <c:pt idx="24781">
                  <c:v>3.2143640624992003</c:v>
                </c:pt>
                <c:pt idx="24782">
                  <c:v>3.2138231250016003</c:v>
                </c:pt>
                <c:pt idx="24783">
                  <c:v>3.2132418750016001</c:v>
                </c:pt>
                <c:pt idx="24784">
                  <c:v>3.2128940624992</c:v>
                </c:pt>
                <c:pt idx="24785">
                  <c:v>3.21248625</c:v>
                </c:pt>
                <c:pt idx="24786">
                  <c:v>3.2120818750016</c:v>
                </c:pt>
                <c:pt idx="24787">
                  <c:v>3.2115018750016002</c:v>
                </c:pt>
                <c:pt idx="24788">
                  <c:v>3.2111106250016004</c:v>
                </c:pt>
                <c:pt idx="24789">
                  <c:v>3.2106656250016004</c:v>
                </c:pt>
                <c:pt idx="24790">
                  <c:v>3.2108365624992001</c:v>
                </c:pt>
                <c:pt idx="24791">
                  <c:v>3.21107875</c:v>
                </c:pt>
                <c:pt idx="24792">
                  <c:v>3.2114846875007999</c:v>
                </c:pt>
                <c:pt idx="24793">
                  <c:v>3.2118334375008</c:v>
                </c:pt>
                <c:pt idx="24794">
                  <c:v>3.2121571875007997</c:v>
                </c:pt>
                <c:pt idx="24795">
                  <c:v>3.2124999999999999</c:v>
                </c:pt>
                <c:pt idx="24796">
                  <c:v>3.212885</c:v>
                </c:pt>
                <c:pt idx="24797">
                  <c:v>3.2132481250016003</c:v>
                </c:pt>
                <c:pt idx="24798">
                  <c:v>3.2135959375007999</c:v>
                </c:pt>
                <c:pt idx="24799">
                  <c:v>3.2132406250016001</c:v>
                </c:pt>
                <c:pt idx="24800">
                  <c:v>3.21261625</c:v>
                </c:pt>
                <c:pt idx="24801">
                  <c:v>3.2121721875008</c:v>
                </c:pt>
                <c:pt idx="24802">
                  <c:v>3.2116006250016</c:v>
                </c:pt>
                <c:pt idx="24803">
                  <c:v>3.2110175000000001</c:v>
                </c:pt>
                <c:pt idx="24804">
                  <c:v>3.2103928124992001</c:v>
                </c:pt>
                <c:pt idx="24805">
                  <c:v>3.2096946875008001</c:v>
                </c:pt>
                <c:pt idx="24806">
                  <c:v>3.2090062499999998</c:v>
                </c:pt>
                <c:pt idx="24807">
                  <c:v>3.2083075000000001</c:v>
                </c:pt>
                <c:pt idx="24808">
                  <c:v>3.2077399999999998</c:v>
                </c:pt>
                <c:pt idx="24809">
                  <c:v>3.2072415624991999</c:v>
                </c:pt>
                <c:pt idx="24810">
                  <c:v>3.2068037500000002</c:v>
                </c:pt>
                <c:pt idx="24811">
                  <c:v>3.2064121875008</c:v>
                </c:pt>
                <c:pt idx="24812">
                  <c:v>3.2060309375007998</c:v>
                </c:pt>
                <c:pt idx="24813">
                  <c:v>3.2063912499999998</c:v>
                </c:pt>
                <c:pt idx="24814">
                  <c:v>3.2067756250016002</c:v>
                </c:pt>
                <c:pt idx="24815">
                  <c:v>3.2072068750016003</c:v>
                </c:pt>
                <c:pt idx="24816">
                  <c:v>3.2076356250016</c:v>
                </c:pt>
                <c:pt idx="24817">
                  <c:v>3.2080356250016</c:v>
                </c:pt>
                <c:pt idx="24818">
                  <c:v>3.2084628124992003</c:v>
                </c:pt>
                <c:pt idx="24819">
                  <c:v>3.2090028124992003</c:v>
                </c:pt>
                <c:pt idx="24820">
                  <c:v>3.2094568750016004</c:v>
                </c:pt>
                <c:pt idx="24821">
                  <c:v>3.2099628124991999</c:v>
                </c:pt>
                <c:pt idx="24822">
                  <c:v>3.2104990624992</c:v>
                </c:pt>
                <c:pt idx="24823">
                  <c:v>3.2110337499999999</c:v>
                </c:pt>
                <c:pt idx="24824">
                  <c:v>3.2114562499999999</c:v>
                </c:pt>
                <c:pt idx="24825">
                  <c:v>3.2119565624991999</c:v>
                </c:pt>
                <c:pt idx="24826">
                  <c:v>3.2123053124992</c:v>
                </c:pt>
                <c:pt idx="24827">
                  <c:v>3.2126437499999998</c:v>
                </c:pt>
                <c:pt idx="24828">
                  <c:v>3.2131693750016002</c:v>
                </c:pt>
                <c:pt idx="24829">
                  <c:v>3.2136593750016003</c:v>
                </c:pt>
                <c:pt idx="24830">
                  <c:v>3.2141515624992003</c:v>
                </c:pt>
                <c:pt idx="24831">
                  <c:v>3.2146253124992001</c:v>
                </c:pt>
                <c:pt idx="24832">
                  <c:v>3.2151337500000001</c:v>
                </c:pt>
                <c:pt idx="24833">
                  <c:v>3.21547625</c:v>
                </c:pt>
                <c:pt idx="24834">
                  <c:v>3.2149259375007997</c:v>
                </c:pt>
                <c:pt idx="24835">
                  <c:v>3.2142621875007999</c:v>
                </c:pt>
                <c:pt idx="24836">
                  <c:v>3.2138715624992003</c:v>
                </c:pt>
                <c:pt idx="24837">
                  <c:v>3.21332</c:v>
                </c:pt>
                <c:pt idx="24838">
                  <c:v>3.2128109375007998</c:v>
                </c:pt>
                <c:pt idx="24839">
                  <c:v>3.2122537499999999</c:v>
                </c:pt>
                <c:pt idx="24840">
                  <c:v>3.2117134375008001</c:v>
                </c:pt>
                <c:pt idx="24841">
                  <c:v>3.211125</c:v>
                </c:pt>
                <c:pt idx="24842">
                  <c:v>3.2105362500000001</c:v>
                </c:pt>
                <c:pt idx="24843">
                  <c:v>3.2100821875008001</c:v>
                </c:pt>
                <c:pt idx="24844">
                  <c:v>3.2095984375007998</c:v>
                </c:pt>
                <c:pt idx="24845">
                  <c:v>3.2091053124991999</c:v>
                </c:pt>
                <c:pt idx="24846">
                  <c:v>3.2086659375008</c:v>
                </c:pt>
                <c:pt idx="24847">
                  <c:v>3.2081362499999999</c:v>
                </c:pt>
                <c:pt idx="24848">
                  <c:v>3.2077556250016004</c:v>
                </c:pt>
                <c:pt idx="24849">
                  <c:v>3.2080771875008001</c:v>
                </c:pt>
                <c:pt idx="24850">
                  <c:v>3.2080984375007997</c:v>
                </c:pt>
                <c:pt idx="24851">
                  <c:v>3.2084403124992003</c:v>
                </c:pt>
                <c:pt idx="24852">
                  <c:v>3.2087856250016</c:v>
                </c:pt>
                <c:pt idx="24853">
                  <c:v>3.2091493750016</c:v>
                </c:pt>
                <c:pt idx="24854">
                  <c:v>3.2095543750016002</c:v>
                </c:pt>
                <c:pt idx="24855">
                  <c:v>3.2099299999999999</c:v>
                </c:pt>
                <c:pt idx="24856">
                  <c:v>3.21032875</c:v>
                </c:pt>
                <c:pt idx="24857">
                  <c:v>3.2107593750016004</c:v>
                </c:pt>
                <c:pt idx="24858">
                  <c:v>3.2111784375007999</c:v>
                </c:pt>
                <c:pt idx="24859">
                  <c:v>3.2116096875008</c:v>
                </c:pt>
                <c:pt idx="24860">
                  <c:v>3.2120006250016</c:v>
                </c:pt>
                <c:pt idx="24861">
                  <c:v>3.2116037500000001</c:v>
                </c:pt>
                <c:pt idx="24862">
                  <c:v>3.2112234375008</c:v>
                </c:pt>
                <c:pt idx="24863">
                  <c:v>3.2106706250016002</c:v>
                </c:pt>
                <c:pt idx="24864">
                  <c:v>3.2099446875008</c:v>
                </c:pt>
                <c:pt idx="24865">
                  <c:v>3.2094909375007998</c:v>
                </c:pt>
                <c:pt idx="24866">
                  <c:v>3.2089709375008</c:v>
                </c:pt>
                <c:pt idx="24867">
                  <c:v>3.2083659375007998</c:v>
                </c:pt>
                <c:pt idx="24868">
                  <c:v>3.2079031250016001</c:v>
                </c:pt>
                <c:pt idx="24869">
                  <c:v>3.2074459375008</c:v>
                </c:pt>
                <c:pt idx="24870">
                  <c:v>3.2070912499999999</c:v>
                </c:pt>
                <c:pt idx="24871">
                  <c:v>3.2067109375007998</c:v>
                </c:pt>
                <c:pt idx="24872">
                  <c:v>3.2062115624992003</c:v>
                </c:pt>
                <c:pt idx="24873">
                  <c:v>3.2065428124992001</c:v>
                </c:pt>
                <c:pt idx="24874">
                  <c:v>3.2069443750016</c:v>
                </c:pt>
                <c:pt idx="24875">
                  <c:v>3.2072896875007997</c:v>
                </c:pt>
                <c:pt idx="24876">
                  <c:v>3.2077396875008</c:v>
                </c:pt>
                <c:pt idx="24877">
                  <c:v>3.2081209375007997</c:v>
                </c:pt>
                <c:pt idx="24878">
                  <c:v>3.2084646875008</c:v>
                </c:pt>
                <c:pt idx="24879">
                  <c:v>3.2089375000000002</c:v>
                </c:pt>
                <c:pt idx="24880">
                  <c:v>3.2093134375007999</c:v>
                </c:pt>
                <c:pt idx="24881">
                  <c:v>3.2097618750016004</c:v>
                </c:pt>
                <c:pt idx="24882">
                  <c:v>3.2100875000000002</c:v>
                </c:pt>
                <c:pt idx="24883">
                  <c:v>3.21047875</c:v>
                </c:pt>
                <c:pt idx="24884">
                  <c:v>3.2108137499999998</c:v>
                </c:pt>
                <c:pt idx="24885">
                  <c:v>3.2111496875008001</c:v>
                </c:pt>
                <c:pt idx="24886">
                  <c:v>3.2114787499999999</c:v>
                </c:pt>
                <c:pt idx="24887">
                  <c:v>3.2119362499999999</c:v>
                </c:pt>
                <c:pt idx="24888">
                  <c:v>3.2123084375007998</c:v>
                </c:pt>
                <c:pt idx="24889">
                  <c:v>3.2117965624992002</c:v>
                </c:pt>
                <c:pt idx="24890">
                  <c:v>3.21127875</c:v>
                </c:pt>
                <c:pt idx="24891">
                  <c:v>3.2109340624992</c:v>
                </c:pt>
                <c:pt idx="24892">
                  <c:v>3.21027</c:v>
                </c:pt>
                <c:pt idx="24893">
                  <c:v>3.2098756250016001</c:v>
                </c:pt>
                <c:pt idx="24894">
                  <c:v>3.2095043750016004</c:v>
                </c:pt>
                <c:pt idx="24895">
                  <c:v>3.209165</c:v>
                </c:pt>
                <c:pt idx="24896">
                  <c:v>3.2088025</c:v>
                </c:pt>
                <c:pt idx="24897">
                  <c:v>3.2082856250016003</c:v>
                </c:pt>
                <c:pt idx="24898">
                  <c:v>3.2078396875007997</c:v>
                </c:pt>
                <c:pt idx="24899">
                  <c:v>3.2075118750016003</c:v>
                </c:pt>
                <c:pt idx="24900">
                  <c:v>3.2078574999999998</c:v>
                </c:pt>
                <c:pt idx="24901">
                  <c:v>3.2082746875007997</c:v>
                </c:pt>
                <c:pt idx="24902">
                  <c:v>3.2079384375008</c:v>
                </c:pt>
                <c:pt idx="24903">
                  <c:v>3.2075931250016003</c:v>
                </c:pt>
                <c:pt idx="24904">
                  <c:v>3.2071306250016001</c:v>
                </c:pt>
                <c:pt idx="24905">
                  <c:v>3.2068093750016002</c:v>
                </c:pt>
                <c:pt idx="24906">
                  <c:v>3.20647875</c:v>
                </c:pt>
                <c:pt idx="24907">
                  <c:v>3.2064706250016002</c:v>
                </c:pt>
                <c:pt idx="24908">
                  <c:v>3.2068187500000001</c:v>
                </c:pt>
                <c:pt idx="24909">
                  <c:v>3.2073024999999999</c:v>
                </c:pt>
                <c:pt idx="24910">
                  <c:v>3.2076812499999998</c:v>
                </c:pt>
                <c:pt idx="24911">
                  <c:v>3.2081565624991999</c:v>
                </c:pt>
                <c:pt idx="24912">
                  <c:v>3.2084787499999998</c:v>
                </c:pt>
                <c:pt idx="24913">
                  <c:v>3.2088528124992002</c:v>
                </c:pt>
                <c:pt idx="24914">
                  <c:v>3.2092331250016004</c:v>
                </c:pt>
                <c:pt idx="24915">
                  <c:v>3.2096296875007999</c:v>
                </c:pt>
                <c:pt idx="24916">
                  <c:v>3.2100440624991999</c:v>
                </c:pt>
                <c:pt idx="24917">
                  <c:v>3.2104371875008</c:v>
                </c:pt>
                <c:pt idx="24918">
                  <c:v>3.2108093750016002</c:v>
                </c:pt>
                <c:pt idx="24919">
                  <c:v>3.2112250000000002</c:v>
                </c:pt>
                <c:pt idx="24920">
                  <c:v>3.2116562499999999</c:v>
                </c:pt>
                <c:pt idx="24921">
                  <c:v>3.2120865624992003</c:v>
                </c:pt>
                <c:pt idx="24922">
                  <c:v>3.2124784375008</c:v>
                </c:pt>
                <c:pt idx="24923">
                  <c:v>3.2128268750016002</c:v>
                </c:pt>
                <c:pt idx="24924">
                  <c:v>3.2124831250016004</c:v>
                </c:pt>
                <c:pt idx="24925">
                  <c:v>3.2121381250016001</c:v>
                </c:pt>
                <c:pt idx="24926">
                  <c:v>3.2116965624992</c:v>
                </c:pt>
                <c:pt idx="24927">
                  <c:v>3.2112059375007997</c:v>
                </c:pt>
                <c:pt idx="24928">
                  <c:v>3.2107287499999999</c:v>
                </c:pt>
                <c:pt idx="24929">
                  <c:v>3.2102556250016003</c:v>
                </c:pt>
                <c:pt idx="24930">
                  <c:v>3.2096709375007997</c:v>
                </c:pt>
                <c:pt idx="24931">
                  <c:v>3.2090296875008</c:v>
                </c:pt>
                <c:pt idx="24932">
                  <c:v>3.2084453124992001</c:v>
                </c:pt>
                <c:pt idx="24933">
                  <c:v>3.2078515624991999</c:v>
                </c:pt>
                <c:pt idx="24934">
                  <c:v>3.2073021875008001</c:v>
                </c:pt>
                <c:pt idx="24935">
                  <c:v>3.2067693750016</c:v>
                </c:pt>
                <c:pt idx="24936">
                  <c:v>3.20631625</c:v>
                </c:pt>
                <c:pt idx="24937">
                  <c:v>3.2058765624992001</c:v>
                </c:pt>
                <c:pt idx="24938">
                  <c:v>3.2054603124992003</c:v>
                </c:pt>
                <c:pt idx="24939">
                  <c:v>3.2050974999999999</c:v>
                </c:pt>
                <c:pt idx="24940">
                  <c:v>3.2046115624992</c:v>
                </c:pt>
                <c:pt idx="24941">
                  <c:v>3.2049387500000002</c:v>
                </c:pt>
                <c:pt idx="24942">
                  <c:v>3.2053521875007998</c:v>
                </c:pt>
                <c:pt idx="24943">
                  <c:v>3.2057090624992002</c:v>
                </c:pt>
                <c:pt idx="24944">
                  <c:v>3.206045</c:v>
                </c:pt>
                <c:pt idx="24945">
                  <c:v>3.2065109375007999</c:v>
                </c:pt>
                <c:pt idx="24946">
                  <c:v>3.2069415624992001</c:v>
                </c:pt>
                <c:pt idx="24947">
                  <c:v>3.20730125</c:v>
                </c:pt>
                <c:pt idx="24948">
                  <c:v>3.2077731250016002</c:v>
                </c:pt>
                <c:pt idx="24949">
                  <c:v>3.2081024999999999</c:v>
                </c:pt>
                <c:pt idx="24950">
                  <c:v>3.2084859375007997</c:v>
                </c:pt>
                <c:pt idx="24951">
                  <c:v>3.2088571875007998</c:v>
                </c:pt>
                <c:pt idx="24952">
                  <c:v>3.2092800000000001</c:v>
                </c:pt>
                <c:pt idx="24953">
                  <c:v>3.2097115624992001</c:v>
                </c:pt>
                <c:pt idx="24954">
                  <c:v>3.21021</c:v>
                </c:pt>
                <c:pt idx="24955">
                  <c:v>3.2105368750016003</c:v>
                </c:pt>
                <c:pt idx="24956">
                  <c:v>3.2106306250016003</c:v>
                </c:pt>
                <c:pt idx="24957">
                  <c:v>3.2101821875007999</c:v>
                </c:pt>
                <c:pt idx="24958">
                  <c:v>3.2097931250016001</c:v>
                </c:pt>
                <c:pt idx="24959">
                  <c:v>3.2091578124992002</c:v>
                </c:pt>
                <c:pt idx="24960">
                  <c:v>3.2087815624992002</c:v>
                </c:pt>
                <c:pt idx="24961">
                  <c:v>3.2083671875007997</c:v>
                </c:pt>
                <c:pt idx="24962">
                  <c:v>3.2079124999999999</c:v>
                </c:pt>
                <c:pt idx="24963">
                  <c:v>3.2074228124992001</c:v>
                </c:pt>
                <c:pt idx="24964">
                  <c:v>3.2069196875007999</c:v>
                </c:pt>
                <c:pt idx="24965">
                  <c:v>3.2065009375007998</c:v>
                </c:pt>
                <c:pt idx="24966">
                  <c:v>3.2069037499999999</c:v>
                </c:pt>
                <c:pt idx="24967">
                  <c:v>3.2072671875008001</c:v>
                </c:pt>
                <c:pt idx="24968">
                  <c:v>3.2076865624991999</c:v>
                </c:pt>
                <c:pt idx="24969">
                  <c:v>3.2080068750016002</c:v>
                </c:pt>
                <c:pt idx="24970">
                  <c:v>3.2082743750016003</c:v>
                </c:pt>
                <c:pt idx="24971">
                  <c:v>3.2086671875007999</c:v>
                </c:pt>
                <c:pt idx="24972">
                  <c:v>3.2085940624992002</c:v>
                </c:pt>
                <c:pt idx="24973">
                  <c:v>3.2082031250016003</c:v>
                </c:pt>
                <c:pt idx="24974">
                  <c:v>3.2078175</c:v>
                </c:pt>
                <c:pt idx="24975">
                  <c:v>3.2072178124991999</c:v>
                </c:pt>
                <c:pt idx="24976">
                  <c:v>3.2068071875007997</c:v>
                </c:pt>
                <c:pt idx="24977">
                  <c:v>3.2063609375007998</c:v>
                </c:pt>
                <c:pt idx="24978">
                  <c:v>3.2059131250016</c:v>
                </c:pt>
                <c:pt idx="24979">
                  <c:v>3.20542375</c:v>
                </c:pt>
                <c:pt idx="24980">
                  <c:v>3.2049887500000001</c:v>
                </c:pt>
                <c:pt idx="24981">
                  <c:v>3.2045050000000002</c:v>
                </c:pt>
                <c:pt idx="24982">
                  <c:v>3.2041346875008001</c:v>
                </c:pt>
                <c:pt idx="24983">
                  <c:v>3.2037678124992</c:v>
                </c:pt>
                <c:pt idx="24984">
                  <c:v>3.2032271875007998</c:v>
                </c:pt>
                <c:pt idx="24985">
                  <c:v>3.2033287499999998</c:v>
                </c:pt>
                <c:pt idx="24986">
                  <c:v>3.2031109375007998</c:v>
                </c:pt>
                <c:pt idx="24987">
                  <c:v>3.2027896875008</c:v>
                </c:pt>
                <c:pt idx="24988">
                  <c:v>3.2024081250016003</c:v>
                </c:pt>
                <c:pt idx="24989">
                  <c:v>3.2022712499999999</c:v>
                </c:pt>
                <c:pt idx="24990">
                  <c:v>3.2026775000000001</c:v>
                </c:pt>
                <c:pt idx="24991">
                  <c:v>3.2030134375007999</c:v>
                </c:pt>
                <c:pt idx="24992">
                  <c:v>3.2035171875007999</c:v>
                </c:pt>
                <c:pt idx="24993">
                  <c:v>3.2039131250016002</c:v>
                </c:pt>
                <c:pt idx="24994">
                  <c:v>3.2043803124992003</c:v>
                </c:pt>
                <c:pt idx="24995">
                  <c:v>3.2048468750016004</c:v>
                </c:pt>
                <c:pt idx="24996">
                  <c:v>3.2052418750016001</c:v>
                </c:pt>
                <c:pt idx="24997">
                  <c:v>3.2057028124992</c:v>
                </c:pt>
                <c:pt idx="24998">
                  <c:v>3.2061881250016002</c:v>
                </c:pt>
                <c:pt idx="24999">
                  <c:v>3.2065718750016003</c:v>
                </c:pt>
                <c:pt idx="25000">
                  <c:v>3.2069787500000002</c:v>
                </c:pt>
                <c:pt idx="25001">
                  <c:v>3.2074634375007998</c:v>
                </c:pt>
                <c:pt idx="25002">
                  <c:v>3.2078671875008</c:v>
                </c:pt>
                <c:pt idx="25003">
                  <c:v>3.2083271875007999</c:v>
                </c:pt>
                <c:pt idx="25004">
                  <c:v>3.2088415624992002</c:v>
                </c:pt>
                <c:pt idx="25005">
                  <c:v>3.2093565624992002</c:v>
                </c:pt>
                <c:pt idx="25006">
                  <c:v>3.2098599999999999</c:v>
                </c:pt>
                <c:pt idx="25007">
                  <c:v>3.2103665624992002</c:v>
                </c:pt>
                <c:pt idx="25008">
                  <c:v>3.2107999999999999</c:v>
                </c:pt>
                <c:pt idx="25009">
                  <c:v>3.2111740624992002</c:v>
                </c:pt>
                <c:pt idx="25010">
                  <c:v>3.2106284375007998</c:v>
                </c:pt>
                <c:pt idx="25011">
                  <c:v>3.2099446875008</c:v>
                </c:pt>
                <c:pt idx="25012">
                  <c:v>3.2093540624992003</c:v>
                </c:pt>
                <c:pt idx="25013">
                  <c:v>3.2086931250016</c:v>
                </c:pt>
                <c:pt idx="25014">
                  <c:v>3.20799375</c:v>
                </c:pt>
                <c:pt idx="25015">
                  <c:v>3.2072793750016002</c:v>
                </c:pt>
                <c:pt idx="25016">
                  <c:v>3.2065853124992003</c:v>
                </c:pt>
                <c:pt idx="25017">
                  <c:v>3.20595125</c:v>
                </c:pt>
                <c:pt idx="25018">
                  <c:v>3.2053559375008001</c:v>
                </c:pt>
                <c:pt idx="25019">
                  <c:v>3.2047631250016</c:v>
                </c:pt>
                <c:pt idx="25020">
                  <c:v>3.2041387499999998</c:v>
                </c:pt>
                <c:pt idx="25021">
                  <c:v>3.2036596875007999</c:v>
                </c:pt>
                <c:pt idx="25022">
                  <c:v>3.2033128124992003</c:v>
                </c:pt>
                <c:pt idx="25023">
                  <c:v>3.2028065624991999</c:v>
                </c:pt>
                <c:pt idx="25024">
                  <c:v>3.2024478124992002</c:v>
                </c:pt>
                <c:pt idx="25025">
                  <c:v>3.20201</c:v>
                </c:pt>
                <c:pt idx="25026">
                  <c:v>3.20160125</c:v>
                </c:pt>
                <c:pt idx="25027">
                  <c:v>3.2012375</c:v>
                </c:pt>
                <c:pt idx="25028">
                  <c:v>3.2008759375008</c:v>
                </c:pt>
                <c:pt idx="25029">
                  <c:v>3.2005387500000002</c:v>
                </c:pt>
                <c:pt idx="25030">
                  <c:v>3.2009596875008</c:v>
                </c:pt>
                <c:pt idx="25031">
                  <c:v>3.20141125</c:v>
                </c:pt>
                <c:pt idx="25032">
                  <c:v>3.2018640624992001</c:v>
                </c:pt>
                <c:pt idx="25033">
                  <c:v>3.2023199999999998</c:v>
                </c:pt>
                <c:pt idx="25034">
                  <c:v>3.2026578124992002</c:v>
                </c:pt>
                <c:pt idx="25035">
                  <c:v>3.2030634375007998</c:v>
                </c:pt>
                <c:pt idx="25036">
                  <c:v>3.2035628124992002</c:v>
                </c:pt>
                <c:pt idx="25037">
                  <c:v>3.2038906250016002</c:v>
                </c:pt>
                <c:pt idx="25038">
                  <c:v>3.2042687500000002</c:v>
                </c:pt>
                <c:pt idx="25039">
                  <c:v>3.2046521875008001</c:v>
                </c:pt>
                <c:pt idx="25040">
                  <c:v>3.2050043750016002</c:v>
                </c:pt>
                <c:pt idx="25041">
                  <c:v>3.205435</c:v>
                </c:pt>
                <c:pt idx="25042">
                  <c:v>3.2057984375007997</c:v>
                </c:pt>
                <c:pt idx="25043">
                  <c:v>3.2061253124992</c:v>
                </c:pt>
                <c:pt idx="25044">
                  <c:v>3.2057503124991999</c:v>
                </c:pt>
                <c:pt idx="25045">
                  <c:v>3.2054243750016003</c:v>
                </c:pt>
                <c:pt idx="25046">
                  <c:v>3.2050643750016001</c:v>
                </c:pt>
                <c:pt idx="25047">
                  <c:v>3.2046912500000002</c:v>
                </c:pt>
                <c:pt idx="25048">
                  <c:v>3.2042112500000002</c:v>
                </c:pt>
                <c:pt idx="25049">
                  <c:v>3.2036540624992003</c:v>
                </c:pt>
                <c:pt idx="25050">
                  <c:v>3.2030134375007999</c:v>
                </c:pt>
                <c:pt idx="25051">
                  <c:v>3.2023062499999999</c:v>
                </c:pt>
                <c:pt idx="25052">
                  <c:v>3.2016</c:v>
                </c:pt>
                <c:pt idx="25053">
                  <c:v>3.2009362499999998</c:v>
                </c:pt>
                <c:pt idx="25054">
                  <c:v>3.2003703124992002</c:v>
                </c:pt>
                <c:pt idx="25055">
                  <c:v>3.1998690625001598</c:v>
                </c:pt>
                <c:pt idx="25056">
                  <c:v>3.1994343750000001</c:v>
                </c:pt>
                <c:pt idx="25057">
                  <c:v>3.1989796875001599</c:v>
                </c:pt>
                <c:pt idx="25058">
                  <c:v>3.1986434375001598</c:v>
                </c:pt>
                <c:pt idx="25059">
                  <c:v>3.1990015625001598</c:v>
                </c:pt>
                <c:pt idx="25060">
                  <c:v>3.1993693749999998</c:v>
                </c:pt>
                <c:pt idx="25061">
                  <c:v>3.1997918749999998</c:v>
                </c:pt>
                <c:pt idx="25062">
                  <c:v>3.2001153124992001</c:v>
                </c:pt>
                <c:pt idx="25063">
                  <c:v>3.2005359375008</c:v>
                </c:pt>
                <c:pt idx="25064">
                  <c:v>3.2010490624992003</c:v>
                </c:pt>
                <c:pt idx="25065">
                  <c:v>3.2014062499999998</c:v>
                </c:pt>
                <c:pt idx="25066">
                  <c:v>3.2018415624992</c:v>
                </c:pt>
                <c:pt idx="25067">
                  <c:v>3.2023787499999998</c:v>
                </c:pt>
                <c:pt idx="25068">
                  <c:v>3.2028075</c:v>
                </c:pt>
                <c:pt idx="25069">
                  <c:v>3.2032206250016002</c:v>
                </c:pt>
                <c:pt idx="25070">
                  <c:v>3.2036384375007998</c:v>
                </c:pt>
                <c:pt idx="25071">
                  <c:v>3.2041403124992001</c:v>
                </c:pt>
                <c:pt idx="25072">
                  <c:v>3.2046887499999999</c:v>
                </c:pt>
                <c:pt idx="25073">
                  <c:v>3.2051924999999999</c:v>
                </c:pt>
                <c:pt idx="25074">
                  <c:v>3.2056234375007997</c:v>
                </c:pt>
                <c:pt idx="25075">
                  <c:v>3.2061484375007998</c:v>
                </c:pt>
                <c:pt idx="25076">
                  <c:v>3.2066378124992001</c:v>
                </c:pt>
                <c:pt idx="25077">
                  <c:v>3.2071078124992001</c:v>
                </c:pt>
                <c:pt idx="25078">
                  <c:v>3.2075056250016001</c:v>
                </c:pt>
                <c:pt idx="25079">
                  <c:v>3.2079399999999998</c:v>
                </c:pt>
                <c:pt idx="25080">
                  <c:v>3.208345</c:v>
                </c:pt>
                <c:pt idx="25081">
                  <c:v>3.2076078124992002</c:v>
                </c:pt>
                <c:pt idx="25082">
                  <c:v>3.2070656250016003</c:v>
                </c:pt>
                <c:pt idx="25083">
                  <c:v>3.2064493750016001</c:v>
                </c:pt>
                <c:pt idx="25084">
                  <c:v>3.20579875</c:v>
                </c:pt>
                <c:pt idx="25085">
                  <c:v>3.2051328124992002</c:v>
                </c:pt>
                <c:pt idx="25086">
                  <c:v>3.2043675</c:v>
                </c:pt>
                <c:pt idx="25087">
                  <c:v>3.2034950000000002</c:v>
                </c:pt>
                <c:pt idx="25088">
                  <c:v>3.2027128124991999</c:v>
                </c:pt>
                <c:pt idx="25089">
                  <c:v>3.2019859375007997</c:v>
                </c:pt>
                <c:pt idx="25090">
                  <c:v>3.2013850000000001</c:v>
                </c:pt>
                <c:pt idx="25091">
                  <c:v>3.2009078124992003</c:v>
                </c:pt>
                <c:pt idx="25092">
                  <c:v>3.2004787499999998</c:v>
                </c:pt>
                <c:pt idx="25093">
                  <c:v>3.2001156250016001</c:v>
                </c:pt>
                <c:pt idx="25094">
                  <c:v>3.1995984375001596</c:v>
                </c:pt>
                <c:pt idx="25095">
                  <c:v>3.2000284375007997</c:v>
                </c:pt>
                <c:pt idx="25096">
                  <c:v>3.2003534375007998</c:v>
                </c:pt>
                <c:pt idx="25097">
                  <c:v>3.2007828124992002</c:v>
                </c:pt>
                <c:pt idx="25098">
                  <c:v>3.2012093750016</c:v>
                </c:pt>
                <c:pt idx="25099">
                  <c:v>3.2016493750016002</c:v>
                </c:pt>
                <c:pt idx="25100">
                  <c:v>3.2019918750016001</c:v>
                </c:pt>
                <c:pt idx="25101">
                  <c:v>3.2023693750016</c:v>
                </c:pt>
                <c:pt idx="25102">
                  <c:v>3.2028159375007998</c:v>
                </c:pt>
                <c:pt idx="25103">
                  <c:v>3.2032175000000001</c:v>
                </c:pt>
                <c:pt idx="25104">
                  <c:v>3.2036103124992001</c:v>
                </c:pt>
                <c:pt idx="25105">
                  <c:v>3.2036375000000001</c:v>
                </c:pt>
                <c:pt idx="25106">
                  <c:v>3.2032515624992</c:v>
                </c:pt>
                <c:pt idx="25107">
                  <c:v>3.20289</c:v>
                </c:pt>
                <c:pt idx="25108">
                  <c:v>3.2023821875007998</c:v>
                </c:pt>
                <c:pt idx="25109">
                  <c:v>3.2018206250016004</c:v>
                </c:pt>
                <c:pt idx="25110">
                  <c:v>3.2012518750016001</c:v>
                </c:pt>
                <c:pt idx="25111">
                  <c:v>3.2006581250016004</c:v>
                </c:pt>
                <c:pt idx="25112">
                  <c:v>3.2000643750016002</c:v>
                </c:pt>
                <c:pt idx="25113">
                  <c:v>3.1995431249999999</c:v>
                </c:pt>
                <c:pt idx="25114">
                  <c:v>3.1991328125001597</c:v>
                </c:pt>
                <c:pt idx="25115">
                  <c:v>3.199483125</c:v>
                </c:pt>
                <c:pt idx="25116">
                  <c:v>3.1999149999999998</c:v>
                </c:pt>
                <c:pt idx="25117">
                  <c:v>3.2002946875007998</c:v>
                </c:pt>
                <c:pt idx="25118">
                  <c:v>3.2006606250016003</c:v>
                </c:pt>
                <c:pt idx="25119">
                  <c:v>3.2010646875008</c:v>
                </c:pt>
                <c:pt idx="25120">
                  <c:v>3.2014146875008</c:v>
                </c:pt>
                <c:pt idx="25121">
                  <c:v>3.2017684375008</c:v>
                </c:pt>
                <c:pt idx="25122">
                  <c:v>3.2022071875007998</c:v>
                </c:pt>
                <c:pt idx="25123">
                  <c:v>3.2025618750016003</c:v>
                </c:pt>
                <c:pt idx="25124">
                  <c:v>3.2029506250016002</c:v>
                </c:pt>
                <c:pt idx="25125">
                  <c:v>3.2034018750016</c:v>
                </c:pt>
                <c:pt idx="25126">
                  <c:v>3.2038006250016</c:v>
                </c:pt>
                <c:pt idx="25127">
                  <c:v>3.2042443750016001</c:v>
                </c:pt>
                <c:pt idx="25128">
                  <c:v>3.2045806250016002</c:v>
                </c:pt>
                <c:pt idx="25129">
                  <c:v>3.2049371875007999</c:v>
                </c:pt>
                <c:pt idx="25130">
                  <c:v>3.2045528124992</c:v>
                </c:pt>
                <c:pt idx="25131">
                  <c:v>3.2041437500000001</c:v>
                </c:pt>
                <c:pt idx="25132">
                  <c:v>3.2038034375007998</c:v>
                </c:pt>
                <c:pt idx="25133">
                  <c:v>3.2034615624992</c:v>
                </c:pt>
                <c:pt idx="25134">
                  <c:v>3.2031128124992003</c:v>
                </c:pt>
                <c:pt idx="25135">
                  <c:v>3.2026665624991999</c:v>
                </c:pt>
                <c:pt idx="25136">
                  <c:v>3.2023443750016001</c:v>
                </c:pt>
                <c:pt idx="25137">
                  <c:v>3.2019984375007997</c:v>
                </c:pt>
                <c:pt idx="25138">
                  <c:v>3.20191625</c:v>
                </c:pt>
                <c:pt idx="25139">
                  <c:v>3.2022571875007997</c:v>
                </c:pt>
                <c:pt idx="25140">
                  <c:v>3.2026843750016001</c:v>
                </c:pt>
                <c:pt idx="25141">
                  <c:v>3.2030843750016</c:v>
                </c:pt>
                <c:pt idx="25142">
                  <c:v>3.2034118750016001</c:v>
                </c:pt>
                <c:pt idx="25143">
                  <c:v>3.2037834375008001</c:v>
                </c:pt>
                <c:pt idx="25144">
                  <c:v>3.2041259375008</c:v>
                </c:pt>
                <c:pt idx="25145">
                  <c:v>3.2045356250016002</c:v>
                </c:pt>
                <c:pt idx="25146">
                  <c:v>3.2049193750016003</c:v>
                </c:pt>
                <c:pt idx="25147">
                  <c:v>3.2052906250016</c:v>
                </c:pt>
                <c:pt idx="25148">
                  <c:v>3.2056831250016002</c:v>
                </c:pt>
                <c:pt idx="25149">
                  <c:v>3.2061471875007999</c:v>
                </c:pt>
                <c:pt idx="25150">
                  <c:v>3.2064996875007998</c:v>
                </c:pt>
                <c:pt idx="25151">
                  <c:v>3.2068253124992001</c:v>
                </c:pt>
                <c:pt idx="25152">
                  <c:v>3.2072231250016001</c:v>
                </c:pt>
                <c:pt idx="25153">
                  <c:v>3.2076349999999998</c:v>
                </c:pt>
                <c:pt idx="25154">
                  <c:v>3.2081378124992002</c:v>
                </c:pt>
                <c:pt idx="25155">
                  <c:v>3.20854375</c:v>
                </c:pt>
                <c:pt idx="25156">
                  <c:v>3.2080950000000001</c:v>
                </c:pt>
                <c:pt idx="25157">
                  <c:v>3.2074493750016</c:v>
                </c:pt>
                <c:pt idx="25158">
                  <c:v>3.2070371875007999</c:v>
                </c:pt>
                <c:pt idx="25159">
                  <c:v>3.2065190624992002</c:v>
                </c:pt>
                <c:pt idx="25160">
                  <c:v>3.2060034375008</c:v>
                </c:pt>
                <c:pt idx="25161">
                  <c:v>3.2053959375007999</c:v>
                </c:pt>
                <c:pt idx="25162">
                  <c:v>3.2047615624992001</c:v>
                </c:pt>
                <c:pt idx="25163">
                  <c:v>3.2040462500000002</c:v>
                </c:pt>
                <c:pt idx="25164">
                  <c:v>3.2032406250016003</c:v>
                </c:pt>
                <c:pt idx="25165">
                  <c:v>3.2025178124992002</c:v>
                </c:pt>
                <c:pt idx="25166">
                  <c:v>3.2017718750016</c:v>
                </c:pt>
                <c:pt idx="25167">
                  <c:v>3.20104875</c:v>
                </c:pt>
                <c:pt idx="25168">
                  <c:v>3.2003537500000001</c:v>
                </c:pt>
                <c:pt idx="25169">
                  <c:v>3.1997974999999999</c:v>
                </c:pt>
                <c:pt idx="25170">
                  <c:v>3.19924281250016</c:v>
                </c:pt>
                <c:pt idx="25171">
                  <c:v>3.198813125</c:v>
                </c:pt>
                <c:pt idx="25172">
                  <c:v>3.1984684375001597</c:v>
                </c:pt>
                <c:pt idx="25173">
                  <c:v>3.1980759375001599</c:v>
                </c:pt>
                <c:pt idx="25174">
                  <c:v>3.1983487500000001</c:v>
                </c:pt>
                <c:pt idx="25175">
                  <c:v>3.1988025000000002</c:v>
                </c:pt>
                <c:pt idx="25176">
                  <c:v>3.1991846875001597</c:v>
                </c:pt>
                <c:pt idx="25177">
                  <c:v>3.1995931249999998</c:v>
                </c:pt>
                <c:pt idx="25178">
                  <c:v>3.1999399999999998</c:v>
                </c:pt>
                <c:pt idx="25179">
                  <c:v>3.2003328124992003</c:v>
                </c:pt>
                <c:pt idx="25180">
                  <c:v>3.2008421875008</c:v>
                </c:pt>
                <c:pt idx="25181">
                  <c:v>3.20128375</c:v>
                </c:pt>
                <c:pt idx="25182">
                  <c:v>3.2016203124992</c:v>
                </c:pt>
                <c:pt idx="25183">
                  <c:v>3.2020278124992001</c:v>
                </c:pt>
                <c:pt idx="25184">
                  <c:v>3.2023912499999998</c:v>
                </c:pt>
                <c:pt idx="25185">
                  <c:v>3.2027725</c:v>
                </c:pt>
                <c:pt idx="25186">
                  <c:v>3.2031853124992002</c:v>
                </c:pt>
                <c:pt idx="25187">
                  <c:v>3.2036449999999999</c:v>
                </c:pt>
                <c:pt idx="25188">
                  <c:v>3.2040409375008001</c:v>
                </c:pt>
                <c:pt idx="25189">
                  <c:v>3.2043718750016001</c:v>
                </c:pt>
                <c:pt idx="25190">
                  <c:v>3.20473125</c:v>
                </c:pt>
                <c:pt idx="25191">
                  <c:v>3.2048046875008001</c:v>
                </c:pt>
                <c:pt idx="25192">
                  <c:v>3.2043390624992001</c:v>
                </c:pt>
                <c:pt idx="25193">
                  <c:v>3.2037565624991999</c:v>
                </c:pt>
                <c:pt idx="25194">
                  <c:v>3.2031874999999999</c:v>
                </c:pt>
                <c:pt idx="25195">
                  <c:v>3.2028137499999998</c:v>
                </c:pt>
                <c:pt idx="25196">
                  <c:v>3.2024053124992</c:v>
                </c:pt>
                <c:pt idx="25197">
                  <c:v>3.2018662500000001</c:v>
                </c:pt>
                <c:pt idx="25198">
                  <c:v>3.2013137500000002</c:v>
                </c:pt>
                <c:pt idx="25199">
                  <c:v>3.2007796875008001</c:v>
                </c:pt>
                <c:pt idx="25200">
                  <c:v>3.2002549999999998</c:v>
                </c:pt>
                <c:pt idx="25201">
                  <c:v>3.1999068749999999</c:v>
                </c:pt>
                <c:pt idx="25202">
                  <c:v>3.1993287499999998</c:v>
                </c:pt>
                <c:pt idx="25203">
                  <c:v>3.1989115625001596</c:v>
                </c:pt>
                <c:pt idx="25204">
                  <c:v>3.1993053125001598</c:v>
                </c:pt>
                <c:pt idx="25205">
                  <c:v>3.1997362499999999</c:v>
                </c:pt>
                <c:pt idx="25206">
                  <c:v>3.2000796875008</c:v>
                </c:pt>
                <c:pt idx="25207">
                  <c:v>3.2004640624992002</c:v>
                </c:pt>
                <c:pt idx="25208">
                  <c:v>3.2009990624992</c:v>
                </c:pt>
                <c:pt idx="25209">
                  <c:v>3.2013671875008001</c:v>
                </c:pt>
                <c:pt idx="25210">
                  <c:v>3.2017643750016003</c:v>
                </c:pt>
                <c:pt idx="25211">
                  <c:v>3.2022425000000001</c:v>
                </c:pt>
                <c:pt idx="25212">
                  <c:v>3.2026634375007998</c:v>
                </c:pt>
                <c:pt idx="25213">
                  <c:v>3.2031384375008001</c:v>
                </c:pt>
                <c:pt idx="25214">
                  <c:v>3.2036571875008</c:v>
                </c:pt>
                <c:pt idx="25215">
                  <c:v>3.2040831250016</c:v>
                </c:pt>
                <c:pt idx="25216">
                  <c:v>3.2045706250016002</c:v>
                </c:pt>
                <c:pt idx="25217">
                  <c:v>3.2050025</c:v>
                </c:pt>
                <c:pt idx="25218">
                  <c:v>3.2054531250016001</c:v>
                </c:pt>
                <c:pt idx="25219">
                  <c:v>3.2058328124991999</c:v>
                </c:pt>
                <c:pt idx="25220">
                  <c:v>3.2062096875007997</c:v>
                </c:pt>
                <c:pt idx="25221">
                  <c:v>3.2065996875008</c:v>
                </c:pt>
                <c:pt idx="25222">
                  <c:v>3.2069568750016</c:v>
                </c:pt>
                <c:pt idx="25223">
                  <c:v>3.2066356250016002</c:v>
                </c:pt>
                <c:pt idx="25224">
                  <c:v>3.2060034375008</c:v>
                </c:pt>
                <c:pt idx="25225">
                  <c:v>3.2056059375007999</c:v>
                </c:pt>
                <c:pt idx="25226">
                  <c:v>3.2050453124992</c:v>
                </c:pt>
                <c:pt idx="25227">
                  <c:v>3.2044609375007997</c:v>
                </c:pt>
                <c:pt idx="25228">
                  <c:v>3.2038415624992003</c:v>
                </c:pt>
                <c:pt idx="25229">
                  <c:v>3.2031903124992001</c:v>
                </c:pt>
                <c:pt idx="25230">
                  <c:v>3.2024306250016004</c:v>
                </c:pt>
                <c:pt idx="25231">
                  <c:v>3.2016300000000002</c:v>
                </c:pt>
                <c:pt idx="25232">
                  <c:v>3.2008181250016001</c:v>
                </c:pt>
                <c:pt idx="25233">
                  <c:v>3.2000846875007998</c:v>
                </c:pt>
                <c:pt idx="25234">
                  <c:v>3.1993187500000002</c:v>
                </c:pt>
                <c:pt idx="25235">
                  <c:v>3.198625625</c:v>
                </c:pt>
                <c:pt idx="25236">
                  <c:v>3.1980765625001597</c:v>
                </c:pt>
                <c:pt idx="25237">
                  <c:v>3.1976390625001598</c:v>
                </c:pt>
                <c:pt idx="25238">
                  <c:v>3.1972134375001597</c:v>
                </c:pt>
                <c:pt idx="25239">
                  <c:v>3.1968596875001598</c:v>
                </c:pt>
                <c:pt idx="25240">
                  <c:v>3.1965249999999998</c:v>
                </c:pt>
                <c:pt idx="25241">
                  <c:v>3.1961859375001596</c:v>
                </c:pt>
                <c:pt idx="25242">
                  <c:v>3.1958578125001598</c:v>
                </c:pt>
                <c:pt idx="25243">
                  <c:v>3.1954515625001596</c:v>
                </c:pt>
                <c:pt idx="25244">
                  <c:v>3.195095625</c:v>
                </c:pt>
                <c:pt idx="25245">
                  <c:v>3.1947143750000002</c:v>
                </c:pt>
                <c:pt idx="25246">
                  <c:v>3.1950409375001598</c:v>
                </c:pt>
                <c:pt idx="25247">
                  <c:v>3.1954312499999999</c:v>
                </c:pt>
                <c:pt idx="25248">
                  <c:v>3.1958140625001596</c:v>
                </c:pt>
                <c:pt idx="25249">
                  <c:v>3.1961690625001595</c:v>
                </c:pt>
                <c:pt idx="25250">
                  <c:v>3.1966290625001599</c:v>
                </c:pt>
                <c:pt idx="25251">
                  <c:v>3.1970671875001599</c:v>
                </c:pt>
                <c:pt idx="25252">
                  <c:v>3.1974809375001598</c:v>
                </c:pt>
                <c:pt idx="25253">
                  <c:v>3.1978696875001598</c:v>
                </c:pt>
                <c:pt idx="25254">
                  <c:v>3.1982818750000002</c:v>
                </c:pt>
                <c:pt idx="25255">
                  <c:v>3.198709375</c:v>
                </c:pt>
                <c:pt idx="25256">
                  <c:v>3.199178125</c:v>
                </c:pt>
                <c:pt idx="25257">
                  <c:v>3.1996628125001596</c:v>
                </c:pt>
                <c:pt idx="25258">
                  <c:v>3.2001990624992001</c:v>
                </c:pt>
                <c:pt idx="25259">
                  <c:v>3.2006584375007998</c:v>
                </c:pt>
                <c:pt idx="25260">
                  <c:v>3.2010468750016003</c:v>
                </c:pt>
                <c:pt idx="25261">
                  <c:v>3.2013987500000001</c:v>
                </c:pt>
                <c:pt idx="25262">
                  <c:v>3.2017262500000001</c:v>
                </c:pt>
                <c:pt idx="25263">
                  <c:v>3.2020628124992001</c:v>
                </c:pt>
                <c:pt idx="25264">
                  <c:v>3.2017018750016</c:v>
                </c:pt>
                <c:pt idx="25265">
                  <c:v>3.2013071875007997</c:v>
                </c:pt>
                <c:pt idx="25266">
                  <c:v>3.2007943750016001</c:v>
                </c:pt>
                <c:pt idx="25267">
                  <c:v>3.2001856250016001</c:v>
                </c:pt>
                <c:pt idx="25268">
                  <c:v>3.1994946875001595</c:v>
                </c:pt>
                <c:pt idx="25269">
                  <c:v>3.19869156250016</c:v>
                </c:pt>
                <c:pt idx="25270">
                  <c:v>3.197898125</c:v>
                </c:pt>
                <c:pt idx="25271">
                  <c:v>3.1970868750000001</c:v>
                </c:pt>
                <c:pt idx="25272">
                  <c:v>3.1963596875001596</c:v>
                </c:pt>
                <c:pt idx="25273">
                  <c:v>3.1957246875001597</c:v>
                </c:pt>
                <c:pt idx="25274">
                  <c:v>3.195154375</c:v>
                </c:pt>
                <c:pt idx="25275">
                  <c:v>3.1947274999999999</c:v>
                </c:pt>
                <c:pt idx="25276">
                  <c:v>3.1943696875001599</c:v>
                </c:pt>
                <c:pt idx="25277">
                  <c:v>3.1938915625001596</c:v>
                </c:pt>
                <c:pt idx="25278">
                  <c:v>3.1942468750000002</c:v>
                </c:pt>
                <c:pt idx="25279">
                  <c:v>3.1947496875001598</c:v>
                </c:pt>
                <c:pt idx="25280">
                  <c:v>3.1951378125001599</c:v>
                </c:pt>
                <c:pt idx="25281">
                  <c:v>3.1955231249999998</c:v>
                </c:pt>
                <c:pt idx="25282">
                  <c:v>3.1959175000000002</c:v>
                </c:pt>
                <c:pt idx="25283">
                  <c:v>3.1962553125001598</c:v>
                </c:pt>
                <c:pt idx="25284">
                  <c:v>3.1965978125001597</c:v>
                </c:pt>
                <c:pt idx="25285">
                  <c:v>3.196955</c:v>
                </c:pt>
                <c:pt idx="25286">
                  <c:v>3.1974737499999999</c:v>
                </c:pt>
                <c:pt idx="25287">
                  <c:v>3.1979578125001598</c:v>
                </c:pt>
                <c:pt idx="25288">
                  <c:v>3.1983509375001598</c:v>
                </c:pt>
                <c:pt idx="25289">
                  <c:v>3.1986768749999999</c:v>
                </c:pt>
                <c:pt idx="25290">
                  <c:v>3.1990209375001597</c:v>
                </c:pt>
                <c:pt idx="25291">
                  <c:v>3.1994456250000001</c:v>
                </c:pt>
                <c:pt idx="25292">
                  <c:v>3.1998340625001598</c:v>
                </c:pt>
                <c:pt idx="25293">
                  <c:v>3.2001709375008001</c:v>
                </c:pt>
                <c:pt idx="25294">
                  <c:v>3.2006171875008</c:v>
                </c:pt>
                <c:pt idx="25295">
                  <c:v>3.2010509375008001</c:v>
                </c:pt>
                <c:pt idx="25296">
                  <c:v>3.2013859375007998</c:v>
                </c:pt>
                <c:pt idx="25297">
                  <c:v>3.2017843750016004</c:v>
                </c:pt>
                <c:pt idx="25298">
                  <c:v>3.20224625</c:v>
                </c:pt>
                <c:pt idx="25299">
                  <c:v>3.2018037499999998</c:v>
                </c:pt>
                <c:pt idx="25300">
                  <c:v>3.201225</c:v>
                </c:pt>
                <c:pt idx="25301">
                  <c:v>3.2006893750016001</c:v>
                </c:pt>
                <c:pt idx="25302">
                  <c:v>3.2002674999999998</c:v>
                </c:pt>
                <c:pt idx="25303">
                  <c:v>3.1999075000000001</c:v>
                </c:pt>
                <c:pt idx="25304">
                  <c:v>3.1995087500000001</c:v>
                </c:pt>
                <c:pt idx="25305">
                  <c:v>3.1990012499999998</c:v>
                </c:pt>
                <c:pt idx="25306">
                  <c:v>3.1985000000000001</c:v>
                </c:pt>
                <c:pt idx="25307">
                  <c:v>3.1980187500000001</c:v>
                </c:pt>
                <c:pt idx="25308">
                  <c:v>3.1976390625001598</c:v>
                </c:pt>
                <c:pt idx="25309">
                  <c:v>3.1973050000000001</c:v>
                </c:pt>
                <c:pt idx="25310">
                  <c:v>3.1966687500000002</c:v>
                </c:pt>
                <c:pt idx="25311">
                  <c:v>3.1963312500000001</c:v>
                </c:pt>
                <c:pt idx="25312">
                  <c:v>3.1966603125001596</c:v>
                </c:pt>
                <c:pt idx="25313">
                  <c:v>3.1970531250000001</c:v>
                </c:pt>
                <c:pt idx="25314">
                  <c:v>3.1974518750000001</c:v>
                </c:pt>
                <c:pt idx="25315">
                  <c:v>3.1978771875001599</c:v>
                </c:pt>
                <c:pt idx="25316">
                  <c:v>3.1983078125001598</c:v>
                </c:pt>
                <c:pt idx="25317">
                  <c:v>3.1986678125001595</c:v>
                </c:pt>
                <c:pt idx="25318">
                  <c:v>3.1988721875001596</c:v>
                </c:pt>
                <c:pt idx="25319">
                  <c:v>3.1993112500000001</c:v>
                </c:pt>
                <c:pt idx="25320">
                  <c:v>3.1996843749999999</c:v>
                </c:pt>
                <c:pt idx="25321">
                  <c:v>3.1998556250000001</c:v>
                </c:pt>
                <c:pt idx="25322">
                  <c:v>3.1995137499999999</c:v>
                </c:pt>
                <c:pt idx="25323">
                  <c:v>3.19902</c:v>
                </c:pt>
                <c:pt idx="25324">
                  <c:v>3.1986671875001598</c:v>
                </c:pt>
                <c:pt idx="25325">
                  <c:v>3.1982296875001599</c:v>
                </c:pt>
                <c:pt idx="25326">
                  <c:v>3.1978274999999998</c:v>
                </c:pt>
                <c:pt idx="25327">
                  <c:v>3.1981684375001596</c:v>
                </c:pt>
                <c:pt idx="25328">
                  <c:v>3.1986724999999998</c:v>
                </c:pt>
                <c:pt idx="25329">
                  <c:v>3.1991071875001595</c:v>
                </c:pt>
                <c:pt idx="25330">
                  <c:v>3.199540625</c:v>
                </c:pt>
                <c:pt idx="25331">
                  <c:v>3.2000268750016003</c:v>
                </c:pt>
                <c:pt idx="25332">
                  <c:v>3.2004165624992003</c:v>
                </c:pt>
                <c:pt idx="25333">
                  <c:v>3.2008234375007998</c:v>
                </c:pt>
                <c:pt idx="25334">
                  <c:v>3.2012993750016001</c:v>
                </c:pt>
                <c:pt idx="25335">
                  <c:v>3.2016325000000001</c:v>
                </c:pt>
                <c:pt idx="25336">
                  <c:v>3.2021415624992002</c:v>
                </c:pt>
                <c:pt idx="25337">
                  <c:v>3.2024837499999999</c:v>
                </c:pt>
                <c:pt idx="25338">
                  <c:v>3.2028128124992001</c:v>
                </c:pt>
                <c:pt idx="25339">
                  <c:v>3.2032484375007999</c:v>
                </c:pt>
                <c:pt idx="25340">
                  <c:v>3.2035987499999998</c:v>
                </c:pt>
                <c:pt idx="25341">
                  <c:v>3.2031993750016001</c:v>
                </c:pt>
                <c:pt idx="25342">
                  <c:v>3.2027106250016</c:v>
                </c:pt>
                <c:pt idx="25343">
                  <c:v>3.202305</c:v>
                </c:pt>
                <c:pt idx="25344">
                  <c:v>3.2018274999999998</c:v>
                </c:pt>
                <c:pt idx="25345">
                  <c:v>3.2012293750016001</c:v>
                </c:pt>
                <c:pt idx="25346">
                  <c:v>3.2005775000000001</c:v>
                </c:pt>
                <c:pt idx="25347">
                  <c:v>3.1999137499999999</c:v>
                </c:pt>
                <c:pt idx="25348">
                  <c:v>3.1992787499999999</c:v>
                </c:pt>
                <c:pt idx="25349">
                  <c:v>3.1986240625001598</c:v>
                </c:pt>
                <c:pt idx="25350">
                  <c:v>3.1979678125001598</c:v>
                </c:pt>
                <c:pt idx="25351">
                  <c:v>3.1972728125001599</c:v>
                </c:pt>
                <c:pt idx="25352">
                  <c:v>3.1966865625001599</c:v>
                </c:pt>
                <c:pt idx="25353">
                  <c:v>3.1961453125001595</c:v>
                </c:pt>
                <c:pt idx="25354">
                  <c:v>3.1956246875001599</c:v>
                </c:pt>
                <c:pt idx="25355">
                  <c:v>3.1951728125001599</c:v>
                </c:pt>
                <c:pt idx="25356">
                  <c:v>3.1948034375001599</c:v>
                </c:pt>
                <c:pt idx="25357">
                  <c:v>3.19415</c:v>
                </c:pt>
                <c:pt idx="25358">
                  <c:v>3.1935806250000001</c:v>
                </c:pt>
                <c:pt idx="25359">
                  <c:v>3.1931578125001598</c:v>
                </c:pt>
                <c:pt idx="25360">
                  <c:v>3.1928000000000001</c:v>
                </c:pt>
                <c:pt idx="25361">
                  <c:v>3.192878125</c:v>
                </c:pt>
                <c:pt idx="25362">
                  <c:v>3.1933181249999998</c:v>
                </c:pt>
                <c:pt idx="25363">
                  <c:v>3.1936953125001599</c:v>
                </c:pt>
                <c:pt idx="25364">
                  <c:v>3.1940287500000002</c:v>
                </c:pt>
                <c:pt idx="25365">
                  <c:v>3.1943521875001597</c:v>
                </c:pt>
                <c:pt idx="25366">
                  <c:v>3.1947231249999999</c:v>
                </c:pt>
                <c:pt idx="25367">
                  <c:v>3.1950699999999999</c:v>
                </c:pt>
                <c:pt idx="25368">
                  <c:v>3.1954996875001598</c:v>
                </c:pt>
                <c:pt idx="25369">
                  <c:v>3.1958725000000001</c:v>
                </c:pt>
                <c:pt idx="25370">
                  <c:v>3.1963187500000001</c:v>
                </c:pt>
                <c:pt idx="25371">
                  <c:v>3.1966940625001596</c:v>
                </c:pt>
                <c:pt idx="25372">
                  <c:v>3.197076875</c:v>
                </c:pt>
                <c:pt idx="25373">
                  <c:v>3.1966384375001597</c:v>
                </c:pt>
                <c:pt idx="25374">
                  <c:v>3.1959953125001599</c:v>
                </c:pt>
                <c:pt idx="25375">
                  <c:v>3.1954431250000002</c:v>
                </c:pt>
                <c:pt idx="25376">
                  <c:v>3.1949078125001598</c:v>
                </c:pt>
                <c:pt idx="25377">
                  <c:v>3.1943712500000001</c:v>
                </c:pt>
                <c:pt idx="25378">
                  <c:v>3.1938</c:v>
                </c:pt>
                <c:pt idx="25379">
                  <c:v>3.1931765625001596</c:v>
                </c:pt>
                <c:pt idx="25380">
                  <c:v>3.1926131249999998</c:v>
                </c:pt>
                <c:pt idx="25381">
                  <c:v>3.1920212499999998</c:v>
                </c:pt>
                <c:pt idx="25382">
                  <c:v>3.1914415625001595</c:v>
                </c:pt>
                <c:pt idx="25383">
                  <c:v>3.1909399999999999</c:v>
                </c:pt>
                <c:pt idx="25384">
                  <c:v>3.1905343749999999</c:v>
                </c:pt>
                <c:pt idx="25385">
                  <c:v>3.1899793750000001</c:v>
                </c:pt>
                <c:pt idx="25386">
                  <c:v>3.1904496875001596</c:v>
                </c:pt>
                <c:pt idx="25387">
                  <c:v>3.1908456250000001</c:v>
                </c:pt>
                <c:pt idx="25388">
                  <c:v>3.1913281250000001</c:v>
                </c:pt>
                <c:pt idx="25389">
                  <c:v>3.1918293750000002</c:v>
                </c:pt>
                <c:pt idx="25390">
                  <c:v>3.1922321875001596</c:v>
                </c:pt>
                <c:pt idx="25391">
                  <c:v>3.192679375</c:v>
                </c:pt>
                <c:pt idx="25392">
                  <c:v>3.1931099999999999</c:v>
                </c:pt>
                <c:pt idx="25393">
                  <c:v>3.1934828125001595</c:v>
                </c:pt>
                <c:pt idx="25394">
                  <c:v>3.1938159375001596</c:v>
                </c:pt>
                <c:pt idx="25395">
                  <c:v>3.1942459375001597</c:v>
                </c:pt>
                <c:pt idx="25396">
                  <c:v>3.1947268750000002</c:v>
                </c:pt>
                <c:pt idx="25397">
                  <c:v>3.1951593749999998</c:v>
                </c:pt>
                <c:pt idx="25398">
                  <c:v>3.1955737499999999</c:v>
                </c:pt>
                <c:pt idx="25399">
                  <c:v>3.1960853125001596</c:v>
                </c:pt>
                <c:pt idx="25400">
                  <c:v>3.1965584375001597</c:v>
                </c:pt>
                <c:pt idx="25401">
                  <c:v>3.19696625</c:v>
                </c:pt>
                <c:pt idx="25402">
                  <c:v>3.1973931250000001</c:v>
                </c:pt>
                <c:pt idx="25403">
                  <c:v>3.197770625</c:v>
                </c:pt>
                <c:pt idx="25404">
                  <c:v>3.1982387499999998</c:v>
                </c:pt>
                <c:pt idx="25405">
                  <c:v>3.1986512500000002</c:v>
                </c:pt>
                <c:pt idx="25406">
                  <c:v>3.199059375</c:v>
                </c:pt>
                <c:pt idx="25407">
                  <c:v>3.1994084375001597</c:v>
                </c:pt>
                <c:pt idx="25408">
                  <c:v>3.1988768749999998</c:v>
                </c:pt>
                <c:pt idx="25409">
                  <c:v>3.1985334375001599</c:v>
                </c:pt>
                <c:pt idx="25410">
                  <c:v>3.1981118749999999</c:v>
                </c:pt>
                <c:pt idx="25411">
                  <c:v>3.1975775</c:v>
                </c:pt>
                <c:pt idx="25412">
                  <c:v>3.1969949999999998</c:v>
                </c:pt>
                <c:pt idx="25413">
                  <c:v>3.1963990625001597</c:v>
                </c:pt>
                <c:pt idx="25414">
                  <c:v>3.1958021875001599</c:v>
                </c:pt>
                <c:pt idx="25415">
                  <c:v>3.1952309375001597</c:v>
                </c:pt>
                <c:pt idx="25416">
                  <c:v>3.1947278125001599</c:v>
                </c:pt>
                <c:pt idx="25417">
                  <c:v>3.1942284375001599</c:v>
                </c:pt>
                <c:pt idx="25418">
                  <c:v>3.1937743749999998</c:v>
                </c:pt>
                <c:pt idx="25419">
                  <c:v>3.1933596875001595</c:v>
                </c:pt>
                <c:pt idx="25420">
                  <c:v>3.1929865625001597</c:v>
                </c:pt>
                <c:pt idx="25421">
                  <c:v>3.1925675</c:v>
                </c:pt>
                <c:pt idx="25422">
                  <c:v>3.1921890625001597</c:v>
                </c:pt>
                <c:pt idx="25423">
                  <c:v>3.1926015625001596</c:v>
                </c:pt>
                <c:pt idx="25424">
                  <c:v>3.1929778125001596</c:v>
                </c:pt>
                <c:pt idx="25425">
                  <c:v>3.193313125</c:v>
                </c:pt>
                <c:pt idx="25426">
                  <c:v>3.1937262500000001</c:v>
                </c:pt>
                <c:pt idx="25427">
                  <c:v>3.1941796875001596</c:v>
                </c:pt>
                <c:pt idx="25428">
                  <c:v>3.1945215625001597</c:v>
                </c:pt>
                <c:pt idx="25429">
                  <c:v>3.1948518749999999</c:v>
                </c:pt>
                <c:pt idx="25430">
                  <c:v>3.1952628125001596</c:v>
                </c:pt>
                <c:pt idx="25431">
                  <c:v>3.1956671875001597</c:v>
                </c:pt>
                <c:pt idx="25432">
                  <c:v>3.1960821875001599</c:v>
                </c:pt>
                <c:pt idx="25433">
                  <c:v>3.1964134375001598</c:v>
                </c:pt>
                <c:pt idx="25434">
                  <c:v>3.1967715625001598</c:v>
                </c:pt>
                <c:pt idx="25435">
                  <c:v>3.1964899999999998</c:v>
                </c:pt>
                <c:pt idx="25436">
                  <c:v>3.19601625</c:v>
                </c:pt>
                <c:pt idx="25437">
                  <c:v>3.1954618749999999</c:v>
                </c:pt>
                <c:pt idx="25438">
                  <c:v>3.1948306249999998</c:v>
                </c:pt>
                <c:pt idx="25439">
                  <c:v>3.1944531249999999</c:v>
                </c:pt>
                <c:pt idx="25440">
                  <c:v>3.1940550000000001</c:v>
                </c:pt>
                <c:pt idx="25441">
                  <c:v>3.19368125</c:v>
                </c:pt>
                <c:pt idx="25442">
                  <c:v>3.1931646875001598</c:v>
                </c:pt>
                <c:pt idx="25443">
                  <c:v>3.1927699999999999</c:v>
                </c:pt>
                <c:pt idx="25444">
                  <c:v>3.1927365625001598</c:v>
                </c:pt>
                <c:pt idx="25445">
                  <c:v>3.1931696875001596</c:v>
                </c:pt>
                <c:pt idx="25446">
                  <c:v>3.1935196875001597</c:v>
                </c:pt>
                <c:pt idx="25447">
                  <c:v>3.1939062499999999</c:v>
                </c:pt>
                <c:pt idx="25448">
                  <c:v>3.1942468750000002</c:v>
                </c:pt>
                <c:pt idx="25449">
                  <c:v>3.1946628125001597</c:v>
                </c:pt>
                <c:pt idx="25450">
                  <c:v>3.1951021875001597</c:v>
                </c:pt>
                <c:pt idx="25451">
                  <c:v>3.1956209375001596</c:v>
                </c:pt>
                <c:pt idx="25452">
                  <c:v>3.1959525000000002</c:v>
                </c:pt>
                <c:pt idx="25453">
                  <c:v>3.1954856249999999</c:v>
                </c:pt>
                <c:pt idx="25454">
                  <c:v>3.1948987500000001</c:v>
                </c:pt>
                <c:pt idx="25455">
                  <c:v>3.1942400000000002</c:v>
                </c:pt>
                <c:pt idx="25456">
                  <c:v>3.1938840625001599</c:v>
                </c:pt>
                <c:pt idx="25457">
                  <c:v>3.1935606249999999</c:v>
                </c:pt>
                <c:pt idx="25458">
                  <c:v>3.1932271875001597</c:v>
                </c:pt>
                <c:pt idx="25459">
                  <c:v>3.1926615625001595</c:v>
                </c:pt>
                <c:pt idx="25460">
                  <c:v>3.19217</c:v>
                </c:pt>
                <c:pt idx="25461">
                  <c:v>3.19179375</c:v>
                </c:pt>
                <c:pt idx="25462">
                  <c:v>3.1914671875001597</c:v>
                </c:pt>
                <c:pt idx="25463">
                  <c:v>3.1918312499999999</c:v>
                </c:pt>
                <c:pt idx="25464">
                  <c:v>3.1922481249999999</c:v>
                </c:pt>
                <c:pt idx="25465">
                  <c:v>3.1925737500000002</c:v>
                </c:pt>
                <c:pt idx="25466">
                  <c:v>3.1930203125001597</c:v>
                </c:pt>
                <c:pt idx="25467">
                  <c:v>3.1934412499999998</c:v>
                </c:pt>
                <c:pt idx="25468">
                  <c:v>3.1938746875001596</c:v>
                </c:pt>
                <c:pt idx="25469">
                  <c:v>3.19432625</c:v>
                </c:pt>
                <c:pt idx="25470">
                  <c:v>3.1948406249999999</c:v>
                </c:pt>
                <c:pt idx="25471">
                  <c:v>3.1952840625001597</c:v>
                </c:pt>
                <c:pt idx="25472">
                  <c:v>3.1956834375001599</c:v>
                </c:pt>
                <c:pt idx="25473">
                  <c:v>3.1961675000000001</c:v>
                </c:pt>
                <c:pt idx="25474">
                  <c:v>3.1966293750000001</c:v>
                </c:pt>
                <c:pt idx="25475">
                  <c:v>3.1970590625001596</c:v>
                </c:pt>
                <c:pt idx="25476">
                  <c:v>3.1974378125001599</c:v>
                </c:pt>
                <c:pt idx="25477">
                  <c:v>3.1978468750000002</c:v>
                </c:pt>
                <c:pt idx="25478">
                  <c:v>3.1982287500000002</c:v>
                </c:pt>
                <c:pt idx="25479">
                  <c:v>3.1985746875001597</c:v>
                </c:pt>
                <c:pt idx="25480">
                  <c:v>3.1988971875001599</c:v>
                </c:pt>
                <c:pt idx="25481">
                  <c:v>3.1992906250000002</c:v>
                </c:pt>
                <c:pt idx="25482">
                  <c:v>3.19977125</c:v>
                </c:pt>
                <c:pt idx="25483">
                  <c:v>3.2002087499999998</c:v>
                </c:pt>
                <c:pt idx="25484">
                  <c:v>3.2005390624992001</c:v>
                </c:pt>
                <c:pt idx="25485">
                  <c:v>3.2003603124992002</c:v>
                </c:pt>
                <c:pt idx="25486">
                  <c:v>3.2000118750016</c:v>
                </c:pt>
                <c:pt idx="25487">
                  <c:v>3.1994590625001598</c:v>
                </c:pt>
                <c:pt idx="25488">
                  <c:v>3.1991265625001599</c:v>
                </c:pt>
                <c:pt idx="25489">
                  <c:v>3.1986175000000001</c:v>
                </c:pt>
                <c:pt idx="25490">
                  <c:v>3.1980553125001596</c:v>
                </c:pt>
                <c:pt idx="25491">
                  <c:v>3.1974075000000002</c:v>
                </c:pt>
                <c:pt idx="25492">
                  <c:v>3.1966475000000001</c:v>
                </c:pt>
                <c:pt idx="25493">
                  <c:v>3.1958634375001598</c:v>
                </c:pt>
                <c:pt idx="25494">
                  <c:v>3.1950474999999998</c:v>
                </c:pt>
                <c:pt idx="25495">
                  <c:v>3.1942137499999999</c:v>
                </c:pt>
                <c:pt idx="25496">
                  <c:v>3.1933178125001596</c:v>
                </c:pt>
                <c:pt idx="25497">
                  <c:v>3.1925431249999998</c:v>
                </c:pt>
                <c:pt idx="25498">
                  <c:v>3.1918068750000002</c:v>
                </c:pt>
                <c:pt idx="25499">
                  <c:v>3.1912090625001599</c:v>
                </c:pt>
                <c:pt idx="25500">
                  <c:v>3.1906746875001599</c:v>
                </c:pt>
                <c:pt idx="25501">
                  <c:v>3.1902128125001599</c:v>
                </c:pt>
                <c:pt idx="25502">
                  <c:v>3.1898721875001597</c:v>
                </c:pt>
                <c:pt idx="25503">
                  <c:v>3.1893746875001598</c:v>
                </c:pt>
                <c:pt idx="25504">
                  <c:v>3.1889750000000001</c:v>
                </c:pt>
                <c:pt idx="25505">
                  <c:v>3.188615</c:v>
                </c:pt>
                <c:pt idx="25506">
                  <c:v>3.1882084375001596</c:v>
                </c:pt>
                <c:pt idx="25507">
                  <c:v>3.1877371875001597</c:v>
                </c:pt>
                <c:pt idx="25508">
                  <c:v>3.1873465625001596</c:v>
                </c:pt>
                <c:pt idx="25509">
                  <c:v>3.1877696875001598</c:v>
                </c:pt>
                <c:pt idx="25510">
                  <c:v>3.1881096875001598</c:v>
                </c:pt>
                <c:pt idx="25511">
                  <c:v>3.1884771875001596</c:v>
                </c:pt>
                <c:pt idx="25512">
                  <c:v>3.1888434375001595</c:v>
                </c:pt>
                <c:pt idx="25513">
                  <c:v>3.189195625</c:v>
                </c:pt>
                <c:pt idx="25514">
                  <c:v>3.1896593750000002</c:v>
                </c:pt>
                <c:pt idx="25515">
                  <c:v>3.1901315625001598</c:v>
                </c:pt>
                <c:pt idx="25516">
                  <c:v>3.19057406250016</c:v>
                </c:pt>
                <c:pt idx="25517">
                  <c:v>3.191013125</c:v>
                </c:pt>
                <c:pt idx="25518">
                  <c:v>3.1915087500000001</c:v>
                </c:pt>
                <c:pt idx="25519">
                  <c:v>3.1919128125001599</c:v>
                </c:pt>
                <c:pt idx="25520">
                  <c:v>3.1923028125001598</c:v>
                </c:pt>
                <c:pt idx="25521">
                  <c:v>3.1926496875001598</c:v>
                </c:pt>
                <c:pt idx="25522">
                  <c:v>3.1930643750000001</c:v>
                </c:pt>
                <c:pt idx="25523">
                  <c:v>3.1934821875001598</c:v>
                </c:pt>
                <c:pt idx="25524">
                  <c:v>3.1938559375001598</c:v>
                </c:pt>
                <c:pt idx="25525">
                  <c:v>3.1943321875001596</c:v>
                </c:pt>
                <c:pt idx="25526">
                  <c:v>3.1947809375001599</c:v>
                </c:pt>
                <c:pt idx="25527">
                  <c:v>3.1951406250000001</c:v>
                </c:pt>
                <c:pt idx="25528">
                  <c:v>3.1945087499999998</c:v>
                </c:pt>
                <c:pt idx="25529">
                  <c:v>3.1938243750000002</c:v>
                </c:pt>
                <c:pt idx="25530">
                  <c:v>3.1933103125001598</c:v>
                </c:pt>
                <c:pt idx="25531">
                  <c:v>3.1927653125001596</c:v>
                </c:pt>
                <c:pt idx="25532">
                  <c:v>3.1921818750000002</c:v>
                </c:pt>
                <c:pt idx="25533">
                  <c:v>3.1915196875001599</c:v>
                </c:pt>
                <c:pt idx="25534">
                  <c:v>3.1909315625001597</c:v>
                </c:pt>
                <c:pt idx="25535">
                  <c:v>3.1902621875001596</c:v>
                </c:pt>
                <c:pt idx="25536">
                  <c:v>3.189594375</c:v>
                </c:pt>
                <c:pt idx="25537">
                  <c:v>3.1890868750000001</c:v>
                </c:pt>
                <c:pt idx="25538">
                  <c:v>3.1885740625001597</c:v>
                </c:pt>
                <c:pt idx="25539">
                  <c:v>3.1880909375001596</c:v>
                </c:pt>
                <c:pt idx="25540">
                  <c:v>3.18757125</c:v>
                </c:pt>
                <c:pt idx="25541">
                  <c:v>3.1878915625001598</c:v>
                </c:pt>
                <c:pt idx="25542">
                  <c:v>3.1883756249999999</c:v>
                </c:pt>
                <c:pt idx="25543">
                  <c:v>3.1887359375001596</c:v>
                </c:pt>
                <c:pt idx="25544">
                  <c:v>3.1891250000000002</c:v>
                </c:pt>
                <c:pt idx="25545">
                  <c:v>3.1895199999999999</c:v>
                </c:pt>
                <c:pt idx="25546">
                  <c:v>3.189840625</c:v>
                </c:pt>
                <c:pt idx="25547">
                  <c:v>3.1902753125001597</c:v>
                </c:pt>
                <c:pt idx="25548">
                  <c:v>3.1906243750000001</c:v>
                </c:pt>
                <c:pt idx="25549">
                  <c:v>3.1910215625001599</c:v>
                </c:pt>
                <c:pt idx="25550">
                  <c:v>3.1915046875001596</c:v>
                </c:pt>
                <c:pt idx="25551">
                  <c:v>3.191945</c:v>
                </c:pt>
                <c:pt idx="25552">
                  <c:v>3.1923756249999999</c:v>
                </c:pt>
                <c:pt idx="25553">
                  <c:v>3.1928496875001597</c:v>
                </c:pt>
                <c:pt idx="25554">
                  <c:v>3.1932187500000002</c:v>
                </c:pt>
                <c:pt idx="25555">
                  <c:v>3.193629375</c:v>
                </c:pt>
                <c:pt idx="25556">
                  <c:v>3.1939521875001597</c:v>
                </c:pt>
                <c:pt idx="25557">
                  <c:v>3.1938828125001599</c:v>
                </c:pt>
                <c:pt idx="25558">
                  <c:v>3.1942428125001596</c:v>
                </c:pt>
                <c:pt idx="25559">
                  <c:v>3.1937496875001599</c:v>
                </c:pt>
                <c:pt idx="25560">
                  <c:v>3.1931443750000001</c:v>
                </c:pt>
                <c:pt idx="25561">
                  <c:v>3.1927206250000002</c:v>
                </c:pt>
                <c:pt idx="25562">
                  <c:v>3.1923459375001597</c:v>
                </c:pt>
                <c:pt idx="25563">
                  <c:v>3.1919737499999998</c:v>
                </c:pt>
                <c:pt idx="25564">
                  <c:v>3.1915490625001599</c:v>
                </c:pt>
                <c:pt idx="25565">
                  <c:v>3.1911456249999999</c:v>
                </c:pt>
                <c:pt idx="25566">
                  <c:v>3.1906271875001599</c:v>
                </c:pt>
                <c:pt idx="25567">
                  <c:v>3.1902790625001596</c:v>
                </c:pt>
                <c:pt idx="25568">
                  <c:v>3.1906909375001598</c:v>
                </c:pt>
                <c:pt idx="25569">
                  <c:v>3.1911221875001599</c:v>
                </c:pt>
                <c:pt idx="25570">
                  <c:v>3.1912681250000001</c:v>
                </c:pt>
                <c:pt idx="25571">
                  <c:v>3.1913606250000002</c:v>
                </c:pt>
                <c:pt idx="25572">
                  <c:v>3.1917865625001598</c:v>
                </c:pt>
                <c:pt idx="25573">
                  <c:v>3.1921162500000002</c:v>
                </c:pt>
                <c:pt idx="25574">
                  <c:v>3.1921609375001596</c:v>
                </c:pt>
                <c:pt idx="25575">
                  <c:v>3.1917578125001596</c:v>
                </c:pt>
                <c:pt idx="25576">
                  <c:v>3.191378125</c:v>
                </c:pt>
                <c:pt idx="25577">
                  <c:v>3.1908756249999999</c:v>
                </c:pt>
                <c:pt idx="25578">
                  <c:v>3.190385</c:v>
                </c:pt>
                <c:pt idx="25579">
                  <c:v>3.1898887500000002</c:v>
                </c:pt>
                <c:pt idx="25580">
                  <c:v>3.1894403125001598</c:v>
                </c:pt>
                <c:pt idx="25581">
                  <c:v>3.1891087499999999</c:v>
                </c:pt>
                <c:pt idx="25582">
                  <c:v>3.1891212499999999</c:v>
                </c:pt>
                <c:pt idx="25583">
                  <c:v>3.1894821875001598</c:v>
                </c:pt>
                <c:pt idx="25584">
                  <c:v>3.1898974999999998</c:v>
                </c:pt>
                <c:pt idx="25585">
                  <c:v>3.1902703125001599</c:v>
                </c:pt>
                <c:pt idx="25586">
                  <c:v>3.1906728125001598</c:v>
                </c:pt>
                <c:pt idx="25587">
                  <c:v>3.1910931250000001</c:v>
                </c:pt>
                <c:pt idx="25588">
                  <c:v>3.19142875</c:v>
                </c:pt>
                <c:pt idx="25589">
                  <c:v>3.1917875000000002</c:v>
                </c:pt>
                <c:pt idx="25590">
                  <c:v>3.1921718750000001</c:v>
                </c:pt>
                <c:pt idx="25591">
                  <c:v>3.1925387500000002</c:v>
                </c:pt>
                <c:pt idx="25592">
                  <c:v>3.1929753125001596</c:v>
                </c:pt>
                <c:pt idx="25593">
                  <c:v>3.1934125</c:v>
                </c:pt>
                <c:pt idx="25594">
                  <c:v>3.1937831249999999</c:v>
                </c:pt>
                <c:pt idx="25595">
                  <c:v>3.1941868750000002</c:v>
                </c:pt>
                <c:pt idx="25596">
                  <c:v>3.1946221875001597</c:v>
                </c:pt>
                <c:pt idx="25597">
                  <c:v>3.1950799999999999</c:v>
                </c:pt>
                <c:pt idx="25598">
                  <c:v>3.1955609375001597</c:v>
                </c:pt>
                <c:pt idx="25599">
                  <c:v>3.1959090625001596</c:v>
                </c:pt>
                <c:pt idx="25600">
                  <c:v>3.1963378125001598</c:v>
                </c:pt>
                <c:pt idx="25601">
                  <c:v>3.1968074999999998</c:v>
                </c:pt>
                <c:pt idx="25602">
                  <c:v>3.1962462500000002</c:v>
                </c:pt>
                <c:pt idx="25603">
                  <c:v>3.1958865625001596</c:v>
                </c:pt>
                <c:pt idx="25604">
                  <c:v>3.1955296875001595</c:v>
                </c:pt>
                <c:pt idx="25605">
                  <c:v>3.1951165625001599</c:v>
                </c:pt>
                <c:pt idx="25606">
                  <c:v>3.1946831250000001</c:v>
                </c:pt>
                <c:pt idx="25607">
                  <c:v>3.1942384375001596</c:v>
                </c:pt>
                <c:pt idx="25608">
                  <c:v>3.1938140625001599</c:v>
                </c:pt>
                <c:pt idx="25609">
                  <c:v>3.1933906250000001</c:v>
                </c:pt>
                <c:pt idx="25610">
                  <c:v>3.1928868750000001</c:v>
                </c:pt>
                <c:pt idx="25611">
                  <c:v>3.1924421875001596</c:v>
                </c:pt>
                <c:pt idx="25612">
                  <c:v>3.1920506249999998</c:v>
                </c:pt>
                <c:pt idx="25613">
                  <c:v>3.19170031250016</c:v>
                </c:pt>
                <c:pt idx="25614">
                  <c:v>3.1913565625001596</c:v>
                </c:pt>
                <c:pt idx="25615">
                  <c:v>3.1909156250000001</c:v>
                </c:pt>
                <c:pt idx="25616">
                  <c:v>3.1905603125001596</c:v>
                </c:pt>
                <c:pt idx="25617">
                  <c:v>3.1909871875001596</c:v>
                </c:pt>
                <c:pt idx="25618">
                  <c:v>3.1914365625001597</c:v>
                </c:pt>
                <c:pt idx="25619">
                  <c:v>3.1918478125001597</c:v>
                </c:pt>
                <c:pt idx="25620">
                  <c:v>3.192210625</c:v>
                </c:pt>
                <c:pt idx="25621">
                  <c:v>3.19260375</c:v>
                </c:pt>
                <c:pt idx="25622">
                  <c:v>3.1930062499999998</c:v>
                </c:pt>
                <c:pt idx="25623">
                  <c:v>3.1934550000000002</c:v>
                </c:pt>
                <c:pt idx="25624">
                  <c:v>3.1937815625001598</c:v>
                </c:pt>
                <c:pt idx="25625">
                  <c:v>3.1941496875001598</c:v>
                </c:pt>
                <c:pt idx="25626">
                  <c:v>3.1945840625001596</c:v>
                </c:pt>
                <c:pt idx="25627">
                  <c:v>3.194979375</c:v>
                </c:pt>
                <c:pt idx="25628">
                  <c:v>3.195341875</c:v>
                </c:pt>
                <c:pt idx="25629">
                  <c:v>3.1958453125001598</c:v>
                </c:pt>
                <c:pt idx="25630">
                  <c:v>3.196280625</c:v>
                </c:pt>
                <c:pt idx="25631">
                  <c:v>3.1966396875001597</c:v>
                </c:pt>
                <c:pt idx="25632">
                  <c:v>3.197018125</c:v>
                </c:pt>
                <c:pt idx="25633">
                  <c:v>3.197441875</c:v>
                </c:pt>
                <c:pt idx="25634">
                  <c:v>3.1978581250000002</c:v>
                </c:pt>
                <c:pt idx="25635">
                  <c:v>3.1973603125001597</c:v>
                </c:pt>
                <c:pt idx="25636">
                  <c:v>3.19673843750016</c:v>
                </c:pt>
                <c:pt idx="25637">
                  <c:v>3.1962478125001597</c:v>
                </c:pt>
                <c:pt idx="25638">
                  <c:v>3.1957837499999999</c:v>
                </c:pt>
                <c:pt idx="25639">
                  <c:v>3.1953140625001599</c:v>
                </c:pt>
                <c:pt idx="25640">
                  <c:v>3.1948165625001597</c:v>
                </c:pt>
                <c:pt idx="25641">
                  <c:v>3.1942568750000002</c:v>
                </c:pt>
                <c:pt idx="25642">
                  <c:v>3.1937074999999999</c:v>
                </c:pt>
                <c:pt idx="25643">
                  <c:v>3.1932018750000002</c:v>
                </c:pt>
                <c:pt idx="25644">
                  <c:v>3.1926465625001597</c:v>
                </c:pt>
                <c:pt idx="25645">
                  <c:v>3.1921428125001596</c:v>
                </c:pt>
                <c:pt idx="25646">
                  <c:v>3.1917340625001596</c:v>
                </c:pt>
                <c:pt idx="25647">
                  <c:v>3.1913590625001595</c:v>
                </c:pt>
                <c:pt idx="25648">
                  <c:v>3.1909956249999998</c:v>
                </c:pt>
                <c:pt idx="25649">
                  <c:v>3.1904103125001599</c:v>
                </c:pt>
                <c:pt idx="25650">
                  <c:v>3.1899540625001599</c:v>
                </c:pt>
                <c:pt idx="25651">
                  <c:v>3.1895096875001596</c:v>
                </c:pt>
                <c:pt idx="25652">
                  <c:v>3.1891415625001596</c:v>
                </c:pt>
                <c:pt idx="25653">
                  <c:v>3.1892690625001596</c:v>
                </c:pt>
                <c:pt idx="25654">
                  <c:v>3.1893778125001599</c:v>
                </c:pt>
                <c:pt idx="25655">
                  <c:v>3.1897634375001598</c:v>
                </c:pt>
                <c:pt idx="25656">
                  <c:v>3.1901278125001595</c:v>
                </c:pt>
                <c:pt idx="25657">
                  <c:v>3.1904734375001595</c:v>
                </c:pt>
                <c:pt idx="25658">
                  <c:v>3.1908134375001596</c:v>
                </c:pt>
                <c:pt idx="25659">
                  <c:v>3.1911649999999998</c:v>
                </c:pt>
                <c:pt idx="25660">
                  <c:v>3.1909340625001597</c:v>
                </c:pt>
                <c:pt idx="25661">
                  <c:v>3.1905596875001598</c:v>
                </c:pt>
                <c:pt idx="25662">
                  <c:v>3.1900203125001596</c:v>
                </c:pt>
                <c:pt idx="25663">
                  <c:v>3.1896775000000002</c:v>
                </c:pt>
                <c:pt idx="25664">
                  <c:v>3.1892706249999998</c:v>
                </c:pt>
                <c:pt idx="25665">
                  <c:v>3.1888450000000002</c:v>
                </c:pt>
                <c:pt idx="25666">
                  <c:v>3.1884465625001597</c:v>
                </c:pt>
                <c:pt idx="25667">
                  <c:v>3.1881131250000001</c:v>
                </c:pt>
                <c:pt idx="25668">
                  <c:v>3.1875100000000001</c:v>
                </c:pt>
                <c:pt idx="25669">
                  <c:v>3.1871453125001596</c:v>
                </c:pt>
                <c:pt idx="25670">
                  <c:v>3.18736593750016</c:v>
                </c:pt>
                <c:pt idx="25671">
                  <c:v>3.1877265625001598</c:v>
                </c:pt>
                <c:pt idx="25672">
                  <c:v>3.1880965625001596</c:v>
                </c:pt>
                <c:pt idx="25673">
                  <c:v>3.1884575000000002</c:v>
                </c:pt>
                <c:pt idx="25674">
                  <c:v>3.1888528125001598</c:v>
                </c:pt>
                <c:pt idx="25675">
                  <c:v>3.1893265625001597</c:v>
                </c:pt>
                <c:pt idx="25676">
                  <c:v>3.189758125</c:v>
                </c:pt>
                <c:pt idx="25677">
                  <c:v>3.1903390625001595</c:v>
                </c:pt>
                <c:pt idx="25678">
                  <c:v>3.1908237499999998</c:v>
                </c:pt>
                <c:pt idx="25679">
                  <c:v>3.1912846875001599</c:v>
                </c:pt>
                <c:pt idx="25680">
                  <c:v>3.1917609375001597</c:v>
                </c:pt>
                <c:pt idx="25681">
                  <c:v>3.1922787499999998</c:v>
                </c:pt>
                <c:pt idx="25682">
                  <c:v>3.1927768749999998</c:v>
                </c:pt>
                <c:pt idx="25683">
                  <c:v>3.1932153125001599</c:v>
                </c:pt>
                <c:pt idx="25684">
                  <c:v>3.1936524999999998</c:v>
                </c:pt>
                <c:pt idx="25685">
                  <c:v>3.1941125000000001</c:v>
                </c:pt>
                <c:pt idx="25686">
                  <c:v>3.1945106249999999</c:v>
                </c:pt>
                <c:pt idx="25687">
                  <c:v>3.1948393749999999</c:v>
                </c:pt>
                <c:pt idx="25688">
                  <c:v>3.1952140625001597</c:v>
                </c:pt>
                <c:pt idx="25689">
                  <c:v>3.1948525000000001</c:v>
                </c:pt>
                <c:pt idx="25690">
                  <c:v>3.1942840625001598</c:v>
                </c:pt>
                <c:pt idx="25691">
                  <c:v>3.1939378125001596</c:v>
                </c:pt>
                <c:pt idx="25692">
                  <c:v>3.1936024999999999</c:v>
                </c:pt>
                <c:pt idx="25693">
                  <c:v>3.1931699999999998</c:v>
                </c:pt>
                <c:pt idx="25694">
                  <c:v>3.1927318750000002</c:v>
                </c:pt>
                <c:pt idx="25695">
                  <c:v>3.1922337500000002</c:v>
                </c:pt>
                <c:pt idx="25696">
                  <c:v>3.1916549999999999</c:v>
                </c:pt>
                <c:pt idx="25697">
                  <c:v>3.191094375</c:v>
                </c:pt>
                <c:pt idx="25698">
                  <c:v>3.1904824999999999</c:v>
                </c:pt>
                <c:pt idx="25699">
                  <c:v>3.1899084375001596</c:v>
                </c:pt>
                <c:pt idx="25700">
                  <c:v>3.1894353125001595</c:v>
                </c:pt>
                <c:pt idx="25701">
                  <c:v>3.1890353125001596</c:v>
                </c:pt>
                <c:pt idx="25702">
                  <c:v>3.1886625</c:v>
                </c:pt>
                <c:pt idx="25703">
                  <c:v>3.1881468750000002</c:v>
                </c:pt>
                <c:pt idx="25704">
                  <c:v>3.1881243750000001</c:v>
                </c:pt>
                <c:pt idx="25705">
                  <c:v>3.1884109375001599</c:v>
                </c:pt>
                <c:pt idx="25706">
                  <c:v>3.1887671875001597</c:v>
                </c:pt>
                <c:pt idx="25707">
                  <c:v>3.18920156250016</c:v>
                </c:pt>
                <c:pt idx="25708">
                  <c:v>3.1895890625001599</c:v>
                </c:pt>
                <c:pt idx="25709">
                  <c:v>3.1899553125001598</c:v>
                </c:pt>
                <c:pt idx="25710">
                  <c:v>3.1904571875001597</c:v>
                </c:pt>
                <c:pt idx="25711">
                  <c:v>3.1907868750000001</c:v>
                </c:pt>
                <c:pt idx="25712">
                  <c:v>3.1912056249999998</c:v>
                </c:pt>
                <c:pt idx="25713">
                  <c:v>3.1915540625001597</c:v>
                </c:pt>
                <c:pt idx="25714">
                  <c:v>3.19205125</c:v>
                </c:pt>
                <c:pt idx="25715">
                  <c:v>3.1917637499999998</c:v>
                </c:pt>
                <c:pt idx="25716">
                  <c:v>3.1912084375001597</c:v>
                </c:pt>
                <c:pt idx="25717">
                  <c:v>3.1908737500000002</c:v>
                </c:pt>
                <c:pt idx="25718">
                  <c:v>3.1904862500000002</c:v>
                </c:pt>
                <c:pt idx="25719">
                  <c:v>3.1900634375001595</c:v>
                </c:pt>
                <c:pt idx="25720">
                  <c:v>3.1895340625001598</c:v>
                </c:pt>
                <c:pt idx="25721">
                  <c:v>3.18902375</c:v>
                </c:pt>
                <c:pt idx="25722">
                  <c:v>3.1885343750000001</c:v>
                </c:pt>
                <c:pt idx="25723">
                  <c:v>3.1881371875001596</c:v>
                </c:pt>
                <c:pt idx="25724">
                  <c:v>3.1877875000000002</c:v>
                </c:pt>
                <c:pt idx="25725">
                  <c:v>3.1872093750000001</c:v>
                </c:pt>
                <c:pt idx="25726">
                  <c:v>3.1867840625001596</c:v>
                </c:pt>
                <c:pt idx="25727">
                  <c:v>3.1871834375001598</c:v>
                </c:pt>
                <c:pt idx="25728">
                  <c:v>3.1875759375001596</c:v>
                </c:pt>
                <c:pt idx="25729">
                  <c:v>3.1880850000000001</c:v>
                </c:pt>
                <c:pt idx="25730">
                  <c:v>3.18846843750016</c:v>
                </c:pt>
                <c:pt idx="25731">
                  <c:v>3.1889196875001597</c:v>
                </c:pt>
                <c:pt idx="25732">
                  <c:v>3.1893962500000002</c:v>
                </c:pt>
                <c:pt idx="25733">
                  <c:v>3.1899328125001598</c:v>
                </c:pt>
                <c:pt idx="25734">
                  <c:v>3.1904621875001595</c:v>
                </c:pt>
                <c:pt idx="25735">
                  <c:v>3.1910040625001597</c:v>
                </c:pt>
                <c:pt idx="25736">
                  <c:v>3.1914628125001596</c:v>
                </c:pt>
                <c:pt idx="25737">
                  <c:v>3.1919615625001598</c:v>
                </c:pt>
                <c:pt idx="25738">
                  <c:v>3.1924128125001596</c:v>
                </c:pt>
                <c:pt idx="25739">
                  <c:v>3.192885</c:v>
                </c:pt>
                <c:pt idx="25740">
                  <c:v>3.1932878125001598</c:v>
                </c:pt>
                <c:pt idx="25741">
                  <c:v>3.1929303125001596</c:v>
                </c:pt>
                <c:pt idx="25742">
                  <c:v>3.1925465625001599</c:v>
                </c:pt>
                <c:pt idx="25743">
                  <c:v>3.192199375</c:v>
                </c:pt>
                <c:pt idx="25744">
                  <c:v>3.1916928125001598</c:v>
                </c:pt>
                <c:pt idx="25745">
                  <c:v>3.1911381250000002</c:v>
                </c:pt>
                <c:pt idx="25746">
                  <c:v>3.1906415625001596</c:v>
                </c:pt>
                <c:pt idx="25747">
                  <c:v>3.1901350000000002</c:v>
                </c:pt>
                <c:pt idx="25748">
                  <c:v>3.1895799999999999</c:v>
                </c:pt>
                <c:pt idx="25749">
                  <c:v>3.1890112500000001</c:v>
                </c:pt>
                <c:pt idx="25750">
                  <c:v>3.1886693749999999</c:v>
                </c:pt>
                <c:pt idx="25751">
                  <c:v>3.1882265625001596</c:v>
                </c:pt>
                <c:pt idx="25752">
                  <c:v>3.1876000000000002</c:v>
                </c:pt>
                <c:pt idx="25753">
                  <c:v>3.1872021875001599</c:v>
                </c:pt>
                <c:pt idx="25754">
                  <c:v>3.1867834375001598</c:v>
                </c:pt>
                <c:pt idx="25755">
                  <c:v>3.1864240625001599</c:v>
                </c:pt>
                <c:pt idx="25756">
                  <c:v>3.1857606249999999</c:v>
                </c:pt>
                <c:pt idx="25757">
                  <c:v>3.1853334375001596</c:v>
                </c:pt>
                <c:pt idx="25758">
                  <c:v>3.184965</c:v>
                </c:pt>
                <c:pt idx="25759">
                  <c:v>3.1844746875001597</c:v>
                </c:pt>
                <c:pt idx="25760">
                  <c:v>3.1844837500000001</c:v>
                </c:pt>
                <c:pt idx="25761">
                  <c:v>3.1848881250000001</c:v>
                </c:pt>
                <c:pt idx="25762">
                  <c:v>3.1853075</c:v>
                </c:pt>
                <c:pt idx="25763">
                  <c:v>3.1857193750000001</c:v>
                </c:pt>
                <c:pt idx="25764">
                  <c:v>3.1860546875001599</c:v>
                </c:pt>
                <c:pt idx="25765">
                  <c:v>3.1864609375001596</c:v>
                </c:pt>
                <c:pt idx="25766">
                  <c:v>3.1869259375001597</c:v>
                </c:pt>
                <c:pt idx="25767">
                  <c:v>3.1873318749999999</c:v>
                </c:pt>
                <c:pt idx="25768">
                  <c:v>3.1876562499999999</c:v>
                </c:pt>
                <c:pt idx="25769">
                  <c:v>3.1880525</c:v>
                </c:pt>
                <c:pt idx="25770">
                  <c:v>3.1884253125001596</c:v>
                </c:pt>
                <c:pt idx="25771">
                  <c:v>3.1888603125001596</c:v>
                </c:pt>
                <c:pt idx="25772">
                  <c:v>3.1893787499999999</c:v>
                </c:pt>
                <c:pt idx="25773">
                  <c:v>3.1898171875001595</c:v>
                </c:pt>
                <c:pt idx="25774">
                  <c:v>3.1902365625001599</c:v>
                </c:pt>
                <c:pt idx="25775">
                  <c:v>3.1907537499999998</c:v>
                </c:pt>
                <c:pt idx="25776">
                  <c:v>3.1911371875001597</c:v>
                </c:pt>
                <c:pt idx="25777">
                  <c:v>3.1914906250000001</c:v>
                </c:pt>
                <c:pt idx="25778">
                  <c:v>3.1908978125001597</c:v>
                </c:pt>
                <c:pt idx="25779">
                  <c:v>3.1905284375001597</c:v>
                </c:pt>
                <c:pt idx="25780">
                  <c:v>3.1900421875001599</c:v>
                </c:pt>
                <c:pt idx="25781">
                  <c:v>3.1895434375001597</c:v>
                </c:pt>
                <c:pt idx="25782">
                  <c:v>3.1890131249999998</c:v>
                </c:pt>
                <c:pt idx="25783">
                  <c:v>3.1884343749999999</c:v>
                </c:pt>
                <c:pt idx="25784">
                  <c:v>3.1878393749999998</c:v>
                </c:pt>
                <c:pt idx="25785">
                  <c:v>3.18724843750016</c:v>
                </c:pt>
                <c:pt idx="25786">
                  <c:v>3.1866634375001599</c:v>
                </c:pt>
                <c:pt idx="25787">
                  <c:v>3.1861524999999999</c:v>
                </c:pt>
                <c:pt idx="25788">
                  <c:v>3.1856906249999999</c:v>
                </c:pt>
                <c:pt idx="25789">
                  <c:v>3.1853574999999998</c:v>
                </c:pt>
                <c:pt idx="25790">
                  <c:v>3.1849428125001595</c:v>
                </c:pt>
                <c:pt idx="25791">
                  <c:v>3.18538343750016</c:v>
                </c:pt>
                <c:pt idx="25792">
                  <c:v>3.1858581250000002</c:v>
                </c:pt>
                <c:pt idx="25793">
                  <c:v>3.1862746875001595</c:v>
                </c:pt>
                <c:pt idx="25794">
                  <c:v>3.1866753125001597</c:v>
                </c:pt>
                <c:pt idx="25795">
                  <c:v>3.1870984375001599</c:v>
                </c:pt>
                <c:pt idx="25796">
                  <c:v>3.1875221875001598</c:v>
                </c:pt>
                <c:pt idx="25797">
                  <c:v>3.1879206249999998</c:v>
                </c:pt>
                <c:pt idx="25798">
                  <c:v>3.1882559375001596</c:v>
                </c:pt>
                <c:pt idx="25799">
                  <c:v>3.1886725</c:v>
                </c:pt>
                <c:pt idx="25800">
                  <c:v>3.18902625</c:v>
                </c:pt>
                <c:pt idx="25801">
                  <c:v>3.18947156250016</c:v>
                </c:pt>
                <c:pt idx="25802">
                  <c:v>3.1898553125001596</c:v>
                </c:pt>
                <c:pt idx="25803">
                  <c:v>3.1901903125001598</c:v>
                </c:pt>
                <c:pt idx="25804">
                  <c:v>3.1905146875001598</c:v>
                </c:pt>
                <c:pt idx="25805">
                  <c:v>3.1904175000000001</c:v>
                </c:pt>
                <c:pt idx="25806">
                  <c:v>3.1898846875001596</c:v>
                </c:pt>
                <c:pt idx="25807">
                  <c:v>3.1895268749999999</c:v>
                </c:pt>
                <c:pt idx="25808">
                  <c:v>3.1890903125001597</c:v>
                </c:pt>
                <c:pt idx="25809">
                  <c:v>3.1886959375001598</c:v>
                </c:pt>
                <c:pt idx="25810">
                  <c:v>3.1882871875001597</c:v>
                </c:pt>
                <c:pt idx="25811">
                  <c:v>3.1879603125001599</c:v>
                </c:pt>
                <c:pt idx="25812">
                  <c:v>3.1875778125001597</c:v>
                </c:pt>
                <c:pt idx="25813">
                  <c:v>3.1872396875001598</c:v>
                </c:pt>
                <c:pt idx="25814">
                  <c:v>3.1868824999999998</c:v>
                </c:pt>
                <c:pt idx="25815">
                  <c:v>3.1864046875001599</c:v>
                </c:pt>
                <c:pt idx="25816">
                  <c:v>3.1859243749999999</c:v>
                </c:pt>
                <c:pt idx="25817">
                  <c:v>3.1854706249999998</c:v>
                </c:pt>
                <c:pt idx="25818">
                  <c:v>3.1850162499999999</c:v>
                </c:pt>
                <c:pt idx="25819">
                  <c:v>3.1846678125001597</c:v>
                </c:pt>
                <c:pt idx="25820">
                  <c:v>3.1842281250000002</c:v>
                </c:pt>
                <c:pt idx="25821">
                  <c:v>3.1839012499999999</c:v>
                </c:pt>
                <c:pt idx="25822">
                  <c:v>3.1835662500000002</c:v>
                </c:pt>
                <c:pt idx="25823">
                  <c:v>3.1832175</c:v>
                </c:pt>
                <c:pt idx="25824">
                  <c:v>3.1831562500000001</c:v>
                </c:pt>
                <c:pt idx="25825">
                  <c:v>3.1835171875001596</c:v>
                </c:pt>
                <c:pt idx="25826">
                  <c:v>3.1839353125001599</c:v>
                </c:pt>
                <c:pt idx="25827">
                  <c:v>3.1842728125001596</c:v>
                </c:pt>
                <c:pt idx="25828">
                  <c:v>3.1846968750000002</c:v>
                </c:pt>
                <c:pt idx="25829">
                  <c:v>3.1852200000000002</c:v>
                </c:pt>
                <c:pt idx="25830">
                  <c:v>3.185575</c:v>
                </c:pt>
                <c:pt idx="25831">
                  <c:v>3.1859684375001596</c:v>
                </c:pt>
                <c:pt idx="25832">
                  <c:v>3.1863853125001596</c:v>
                </c:pt>
                <c:pt idx="25833">
                  <c:v>3.186766875</c:v>
                </c:pt>
                <c:pt idx="25834">
                  <c:v>3.1872096875001596</c:v>
                </c:pt>
                <c:pt idx="25835">
                  <c:v>3.18765375</c:v>
                </c:pt>
                <c:pt idx="25836">
                  <c:v>3.1873225000000001</c:v>
                </c:pt>
                <c:pt idx="25837">
                  <c:v>3.18682031250016</c:v>
                </c:pt>
                <c:pt idx="25838">
                  <c:v>3.186063125</c:v>
                </c:pt>
                <c:pt idx="25839">
                  <c:v>3.1856403125001598</c:v>
                </c:pt>
                <c:pt idx="25840">
                  <c:v>3.1851128125001598</c:v>
                </c:pt>
                <c:pt idx="25841">
                  <c:v>3.1845878125001597</c:v>
                </c:pt>
                <c:pt idx="25842">
                  <c:v>3.1840809375001595</c:v>
                </c:pt>
                <c:pt idx="25843">
                  <c:v>3.1836431250000001</c:v>
                </c:pt>
                <c:pt idx="25844">
                  <c:v>3.183248125</c:v>
                </c:pt>
                <c:pt idx="25845">
                  <c:v>3.1828162500000001</c:v>
                </c:pt>
                <c:pt idx="25846">
                  <c:v>3.1823996875001597</c:v>
                </c:pt>
                <c:pt idx="25847">
                  <c:v>3.1820403125001597</c:v>
                </c:pt>
                <c:pt idx="25848">
                  <c:v>3.1815321875001596</c:v>
                </c:pt>
                <c:pt idx="25849">
                  <c:v>3.1819328125001598</c:v>
                </c:pt>
                <c:pt idx="25850">
                  <c:v>3.1823803125001597</c:v>
                </c:pt>
                <c:pt idx="25851">
                  <c:v>3.1828249999999998</c:v>
                </c:pt>
                <c:pt idx="25852">
                  <c:v>3.1832799999999999</c:v>
                </c:pt>
                <c:pt idx="25853">
                  <c:v>3.183753125</c:v>
                </c:pt>
                <c:pt idx="25854">
                  <c:v>3.1842475000000001</c:v>
                </c:pt>
                <c:pt idx="25855">
                  <c:v>3.1846731250000002</c:v>
                </c:pt>
                <c:pt idx="25856">
                  <c:v>3.1852003125001596</c:v>
                </c:pt>
                <c:pt idx="25857">
                  <c:v>3.1856831250000002</c:v>
                </c:pt>
                <c:pt idx="25858">
                  <c:v>3.1860196875001598</c:v>
                </c:pt>
                <c:pt idx="25859">
                  <c:v>3.1863790625001598</c:v>
                </c:pt>
                <c:pt idx="25860">
                  <c:v>3.1867043750000001</c:v>
                </c:pt>
                <c:pt idx="25861">
                  <c:v>3.18720625</c:v>
                </c:pt>
                <c:pt idx="25862">
                  <c:v>3.1877249999999999</c:v>
                </c:pt>
                <c:pt idx="25863">
                  <c:v>3.1881018750000001</c:v>
                </c:pt>
                <c:pt idx="25864">
                  <c:v>3.1885365625001598</c:v>
                </c:pt>
                <c:pt idx="25865">
                  <c:v>3.1889453125001599</c:v>
                </c:pt>
                <c:pt idx="25866">
                  <c:v>3.1893178125001596</c:v>
                </c:pt>
                <c:pt idx="25867">
                  <c:v>3.18967</c:v>
                </c:pt>
                <c:pt idx="25868">
                  <c:v>3.1900237499999999</c:v>
                </c:pt>
                <c:pt idx="25869">
                  <c:v>3.1896103125001596</c:v>
                </c:pt>
                <c:pt idx="25870">
                  <c:v>3.1892093749999999</c:v>
                </c:pt>
                <c:pt idx="25871">
                  <c:v>3.1888743750000001</c:v>
                </c:pt>
                <c:pt idx="25872">
                  <c:v>3.1885115625001599</c:v>
                </c:pt>
                <c:pt idx="25873">
                  <c:v>3.1881246875001596</c:v>
                </c:pt>
                <c:pt idx="25874">
                  <c:v>3.1876403125001596</c:v>
                </c:pt>
                <c:pt idx="25875">
                  <c:v>3.1870828125001598</c:v>
                </c:pt>
                <c:pt idx="25876">
                  <c:v>3.1864990625001597</c:v>
                </c:pt>
                <c:pt idx="25877">
                  <c:v>3.1859099999999998</c:v>
                </c:pt>
                <c:pt idx="25878">
                  <c:v>3.1853146875001599</c:v>
                </c:pt>
                <c:pt idx="25879">
                  <c:v>3.1847043749999999</c:v>
                </c:pt>
                <c:pt idx="25880">
                  <c:v>3.1842309375001596</c:v>
                </c:pt>
                <c:pt idx="25881">
                  <c:v>3.1838543750000001</c:v>
                </c:pt>
                <c:pt idx="25882">
                  <c:v>3.1833603125001599</c:v>
                </c:pt>
                <c:pt idx="25883">
                  <c:v>3.1835093749999999</c:v>
                </c:pt>
                <c:pt idx="25884">
                  <c:v>3.1838728125001596</c:v>
                </c:pt>
                <c:pt idx="25885">
                  <c:v>3.1842243749999999</c:v>
                </c:pt>
                <c:pt idx="25886">
                  <c:v>3.1845609375001596</c:v>
                </c:pt>
                <c:pt idx="25887">
                  <c:v>3.1849428125001595</c:v>
                </c:pt>
                <c:pt idx="25888">
                  <c:v>3.1852721875001597</c:v>
                </c:pt>
                <c:pt idx="25889">
                  <c:v>3.1857068750000002</c:v>
                </c:pt>
                <c:pt idx="25890">
                  <c:v>3.1861856249999998</c:v>
                </c:pt>
                <c:pt idx="25891">
                  <c:v>3.1865893750000001</c:v>
                </c:pt>
                <c:pt idx="25892">
                  <c:v>3.1869665625001597</c:v>
                </c:pt>
                <c:pt idx="25893">
                  <c:v>3.1873453125001596</c:v>
                </c:pt>
                <c:pt idx="25894">
                  <c:v>3.1877503125001598</c:v>
                </c:pt>
                <c:pt idx="25895">
                  <c:v>3.188126875</c:v>
                </c:pt>
                <c:pt idx="25896">
                  <c:v>3.1877606250000001</c:v>
                </c:pt>
                <c:pt idx="25897">
                  <c:v>3.1871453125001596</c:v>
                </c:pt>
                <c:pt idx="25898">
                  <c:v>3.1867890625001598</c:v>
                </c:pt>
                <c:pt idx="25899">
                  <c:v>3.1864068749999999</c:v>
                </c:pt>
                <c:pt idx="25900">
                  <c:v>3.18601125</c:v>
                </c:pt>
                <c:pt idx="25901">
                  <c:v>3.1856793749999999</c:v>
                </c:pt>
                <c:pt idx="25902">
                  <c:v>3.1852453125001596</c:v>
                </c:pt>
                <c:pt idx="25903">
                  <c:v>3.1848706249999998</c:v>
                </c:pt>
                <c:pt idx="25904">
                  <c:v>3.1844815625001597</c:v>
                </c:pt>
                <c:pt idx="25905">
                  <c:v>3.1840640625001599</c:v>
                </c:pt>
                <c:pt idx="25906">
                  <c:v>3.1835815625001596</c:v>
                </c:pt>
                <c:pt idx="25907">
                  <c:v>3.1831803125001596</c:v>
                </c:pt>
                <c:pt idx="25908">
                  <c:v>3.1828115625001598</c:v>
                </c:pt>
                <c:pt idx="25909">
                  <c:v>3.1831318749999999</c:v>
                </c:pt>
                <c:pt idx="25910">
                  <c:v>3.1835887500000002</c:v>
                </c:pt>
                <c:pt idx="25911">
                  <c:v>3.1839859375001596</c:v>
                </c:pt>
                <c:pt idx="25912">
                  <c:v>3.1843678125001595</c:v>
                </c:pt>
                <c:pt idx="25913">
                  <c:v>3.1847556250000002</c:v>
                </c:pt>
                <c:pt idx="25914">
                  <c:v>3.1851496875001599</c:v>
                </c:pt>
                <c:pt idx="25915">
                  <c:v>3.1855371875001599</c:v>
                </c:pt>
                <c:pt idx="25916">
                  <c:v>3.1859212499999998</c:v>
                </c:pt>
                <c:pt idx="25917">
                  <c:v>3.1863128125001596</c:v>
                </c:pt>
                <c:pt idx="25918">
                  <c:v>3.1866503125001597</c:v>
                </c:pt>
                <c:pt idx="25919">
                  <c:v>3.1869990625001599</c:v>
                </c:pt>
                <c:pt idx="25920">
                  <c:v>3.187389375</c:v>
                </c:pt>
                <c:pt idx="25921">
                  <c:v>3.1872856249999999</c:v>
                </c:pt>
                <c:pt idx="25922">
                  <c:v>3.1866471875001596</c:v>
                </c:pt>
                <c:pt idx="25923">
                  <c:v>3.1861743749999998</c:v>
                </c:pt>
                <c:pt idx="25924">
                  <c:v>3.1857021875001599</c:v>
                </c:pt>
                <c:pt idx="25925">
                  <c:v>3.1852115625001596</c:v>
                </c:pt>
                <c:pt idx="25926">
                  <c:v>3.1847812499999999</c:v>
                </c:pt>
                <c:pt idx="25927">
                  <c:v>3.1842790625001598</c:v>
                </c:pt>
                <c:pt idx="25928">
                  <c:v>3.1837681249999998</c:v>
                </c:pt>
                <c:pt idx="25929">
                  <c:v>3.1833049999999998</c:v>
                </c:pt>
                <c:pt idx="25930">
                  <c:v>3.1828853125001597</c:v>
                </c:pt>
                <c:pt idx="25931">
                  <c:v>3.1825440625001598</c:v>
                </c:pt>
                <c:pt idx="25932">
                  <c:v>3.1821146875001598</c:v>
                </c:pt>
                <c:pt idx="25933">
                  <c:v>3.1817324999999999</c:v>
                </c:pt>
                <c:pt idx="25934">
                  <c:v>3.1820696875001597</c:v>
                </c:pt>
                <c:pt idx="25935">
                  <c:v>3.1823987499999999</c:v>
                </c:pt>
                <c:pt idx="25936">
                  <c:v>3.1827215625001597</c:v>
                </c:pt>
                <c:pt idx="25937">
                  <c:v>3.1830846875001599</c:v>
                </c:pt>
                <c:pt idx="25938">
                  <c:v>3.1835125</c:v>
                </c:pt>
                <c:pt idx="25939">
                  <c:v>3.1839028125001598</c:v>
                </c:pt>
                <c:pt idx="25940">
                  <c:v>3.1843543749999998</c:v>
                </c:pt>
                <c:pt idx="25941">
                  <c:v>3.1847715625001598</c:v>
                </c:pt>
                <c:pt idx="25942">
                  <c:v>3.1852268750000001</c:v>
                </c:pt>
                <c:pt idx="25943">
                  <c:v>3.1856415625001597</c:v>
                </c:pt>
                <c:pt idx="25944">
                  <c:v>3.1860862499999998</c:v>
                </c:pt>
                <c:pt idx="25945">
                  <c:v>3.1864824999999999</c:v>
                </c:pt>
                <c:pt idx="25946">
                  <c:v>3.1860453125001595</c:v>
                </c:pt>
                <c:pt idx="25947">
                  <c:v>3.1857128125001597</c:v>
                </c:pt>
                <c:pt idx="25948">
                  <c:v>3.185335625</c:v>
                </c:pt>
                <c:pt idx="25949">
                  <c:v>3.1850059375001596</c:v>
                </c:pt>
                <c:pt idx="25950">
                  <c:v>3.1845906249999998</c:v>
                </c:pt>
                <c:pt idx="25951">
                  <c:v>3.1841650000000001</c:v>
                </c:pt>
                <c:pt idx="25952">
                  <c:v>3.1836756249999998</c:v>
                </c:pt>
                <c:pt idx="25953">
                  <c:v>3.1831849999999999</c:v>
                </c:pt>
                <c:pt idx="25954">
                  <c:v>3.1825659375001596</c:v>
                </c:pt>
                <c:pt idx="25955">
                  <c:v>3.1820465625001599</c:v>
                </c:pt>
                <c:pt idx="25956">
                  <c:v>3.1815337499999998</c:v>
                </c:pt>
                <c:pt idx="25957">
                  <c:v>3.1811121875001596</c:v>
                </c:pt>
                <c:pt idx="25958">
                  <c:v>3.1807556250000002</c:v>
                </c:pt>
                <c:pt idx="25959">
                  <c:v>3.1804140625001596</c:v>
                </c:pt>
                <c:pt idx="25960">
                  <c:v>3.1800009375001599</c:v>
                </c:pt>
                <c:pt idx="25961">
                  <c:v>3.1803790625001596</c:v>
                </c:pt>
                <c:pt idx="25962">
                  <c:v>3.180714375</c:v>
                </c:pt>
                <c:pt idx="25963">
                  <c:v>3.1811806250000001</c:v>
                </c:pt>
                <c:pt idx="25964">
                  <c:v>3.1815496875001599</c:v>
                </c:pt>
                <c:pt idx="25965">
                  <c:v>3.1820140625001598</c:v>
                </c:pt>
                <c:pt idx="25966">
                  <c:v>3.1824024999999998</c:v>
                </c:pt>
                <c:pt idx="25967">
                  <c:v>3.1828146875001599</c:v>
                </c:pt>
                <c:pt idx="25968">
                  <c:v>3.1832862500000001</c:v>
                </c:pt>
                <c:pt idx="25969">
                  <c:v>3.1836903125001599</c:v>
                </c:pt>
                <c:pt idx="25970">
                  <c:v>3.1841159375001595</c:v>
                </c:pt>
                <c:pt idx="25971">
                  <c:v>3.1845759375001599</c:v>
                </c:pt>
                <c:pt idx="25972">
                  <c:v>3.1849709375001596</c:v>
                </c:pt>
                <c:pt idx="25973">
                  <c:v>3.1854334375001598</c:v>
                </c:pt>
                <c:pt idx="25974">
                  <c:v>3.185765</c:v>
                </c:pt>
                <c:pt idx="25975">
                  <c:v>3.1853787499999999</c:v>
                </c:pt>
                <c:pt idx="25976">
                  <c:v>3.1850284375001596</c:v>
                </c:pt>
                <c:pt idx="25977">
                  <c:v>3.1845953125001598</c:v>
                </c:pt>
                <c:pt idx="25978">
                  <c:v>3.1842256249999998</c:v>
                </c:pt>
                <c:pt idx="25979">
                  <c:v>3.1838312499999999</c:v>
                </c:pt>
                <c:pt idx="25980">
                  <c:v>3.1834790625001599</c:v>
                </c:pt>
                <c:pt idx="25981">
                  <c:v>3.1831256250000002</c:v>
                </c:pt>
                <c:pt idx="25982">
                  <c:v>3.1827800000000002</c:v>
                </c:pt>
                <c:pt idx="25983">
                  <c:v>3.1823021875001598</c:v>
                </c:pt>
                <c:pt idx="25984">
                  <c:v>3.1817603125001597</c:v>
                </c:pt>
                <c:pt idx="25985">
                  <c:v>3.1814206249999999</c:v>
                </c:pt>
                <c:pt idx="25986">
                  <c:v>3.1809778125001595</c:v>
                </c:pt>
                <c:pt idx="25987">
                  <c:v>3.1805306249999998</c:v>
                </c:pt>
                <c:pt idx="25988">
                  <c:v>3.1800696875001599</c:v>
                </c:pt>
                <c:pt idx="25989">
                  <c:v>3.1796290625001595</c:v>
                </c:pt>
                <c:pt idx="25990">
                  <c:v>3.17920625</c:v>
                </c:pt>
                <c:pt idx="25991">
                  <c:v>3.1786418749999998</c:v>
                </c:pt>
                <c:pt idx="25992">
                  <c:v>3.1782434375001598</c:v>
                </c:pt>
                <c:pt idx="25993">
                  <c:v>3.1785771875001596</c:v>
                </c:pt>
                <c:pt idx="25994">
                  <c:v>3.179049375</c:v>
                </c:pt>
                <c:pt idx="25995">
                  <c:v>3.1794850000000001</c:v>
                </c:pt>
                <c:pt idx="25996">
                  <c:v>3.1799471875001597</c:v>
                </c:pt>
                <c:pt idx="25997">
                  <c:v>3.1804071875001596</c:v>
                </c:pt>
                <c:pt idx="25998">
                  <c:v>3.1808571875001599</c:v>
                </c:pt>
                <c:pt idx="25999">
                  <c:v>3.18136625</c:v>
                </c:pt>
                <c:pt idx="26000">
                  <c:v>3.1818290625001597</c:v>
                </c:pt>
                <c:pt idx="26001">
                  <c:v>3.1823153125001595</c:v>
                </c:pt>
                <c:pt idx="26002">
                  <c:v>3.1827787500000002</c:v>
                </c:pt>
                <c:pt idx="26003">
                  <c:v>3.1832725000000002</c:v>
                </c:pt>
                <c:pt idx="26004">
                  <c:v>3.1836368749999999</c:v>
                </c:pt>
                <c:pt idx="26005">
                  <c:v>3.1840950000000001</c:v>
                </c:pt>
                <c:pt idx="26006">
                  <c:v>3.1845521875001599</c:v>
                </c:pt>
                <c:pt idx="26007">
                  <c:v>3.1849512500000001</c:v>
                </c:pt>
                <c:pt idx="26008">
                  <c:v>3.1853096875001596</c:v>
                </c:pt>
                <c:pt idx="26009">
                  <c:v>3.1857296875001597</c:v>
                </c:pt>
                <c:pt idx="26010">
                  <c:v>3.1860837499999999</c:v>
                </c:pt>
                <c:pt idx="26011">
                  <c:v>3.18642</c:v>
                </c:pt>
                <c:pt idx="26012">
                  <c:v>3.1868050000000001</c:v>
                </c:pt>
                <c:pt idx="26013">
                  <c:v>3.1872284375001598</c:v>
                </c:pt>
                <c:pt idx="26014">
                  <c:v>3.1876481249999999</c:v>
                </c:pt>
                <c:pt idx="26015">
                  <c:v>3.1880590625001597</c:v>
                </c:pt>
                <c:pt idx="26016">
                  <c:v>3.1884903125001598</c:v>
                </c:pt>
                <c:pt idx="26017">
                  <c:v>3.1889106250000001</c:v>
                </c:pt>
                <c:pt idx="26018">
                  <c:v>3.1892428125001597</c:v>
                </c:pt>
                <c:pt idx="26019">
                  <c:v>3.1895715625001597</c:v>
                </c:pt>
                <c:pt idx="26020">
                  <c:v>3.1892496875001597</c:v>
                </c:pt>
                <c:pt idx="26021">
                  <c:v>3.1885603125001598</c:v>
                </c:pt>
                <c:pt idx="26022">
                  <c:v>3.188044375</c:v>
                </c:pt>
                <c:pt idx="26023">
                  <c:v>3.18755875</c:v>
                </c:pt>
                <c:pt idx="26024">
                  <c:v>3.1869843750000002</c:v>
                </c:pt>
                <c:pt idx="26025">
                  <c:v>3.1863284375001597</c:v>
                </c:pt>
                <c:pt idx="26026">
                  <c:v>3.1856212500000001</c:v>
                </c:pt>
                <c:pt idx="26027">
                  <c:v>3.1849709375001596</c:v>
                </c:pt>
                <c:pt idx="26028">
                  <c:v>3.1843175000000001</c:v>
                </c:pt>
                <c:pt idx="26029">
                  <c:v>3.1837265625001598</c:v>
                </c:pt>
                <c:pt idx="26030">
                  <c:v>3.1831387499999999</c:v>
                </c:pt>
                <c:pt idx="26031">
                  <c:v>3.1826753125001597</c:v>
                </c:pt>
                <c:pt idx="26032">
                  <c:v>3.1822778125001596</c:v>
                </c:pt>
                <c:pt idx="26033">
                  <c:v>3.1818906249999999</c:v>
                </c:pt>
                <c:pt idx="26034">
                  <c:v>3.18147125</c:v>
                </c:pt>
                <c:pt idx="26035">
                  <c:v>3.1816618750000001</c:v>
                </c:pt>
                <c:pt idx="26036">
                  <c:v>3.1820359375001597</c:v>
                </c:pt>
                <c:pt idx="26037">
                  <c:v>3.1824190625001596</c:v>
                </c:pt>
                <c:pt idx="26038">
                  <c:v>3.1827540625001598</c:v>
                </c:pt>
                <c:pt idx="26039">
                  <c:v>3.1831340625001596</c:v>
                </c:pt>
                <c:pt idx="26040">
                  <c:v>3.1833259375001597</c:v>
                </c:pt>
                <c:pt idx="26041">
                  <c:v>3.1829921875001599</c:v>
                </c:pt>
                <c:pt idx="26042">
                  <c:v>3.1827218749999999</c:v>
                </c:pt>
                <c:pt idx="26043">
                  <c:v>3.1823925000000002</c:v>
                </c:pt>
                <c:pt idx="26044">
                  <c:v>3.1820490625001598</c:v>
                </c:pt>
                <c:pt idx="26045">
                  <c:v>3.1816996875001595</c:v>
                </c:pt>
                <c:pt idx="26046">
                  <c:v>3.1812640625001598</c:v>
                </c:pt>
                <c:pt idx="26047">
                  <c:v>3.1809084375001597</c:v>
                </c:pt>
                <c:pt idx="26048">
                  <c:v>3.18133</c:v>
                </c:pt>
                <c:pt idx="26049">
                  <c:v>3.1817490625001597</c:v>
                </c:pt>
                <c:pt idx="26050">
                  <c:v>3.182099375</c:v>
                </c:pt>
                <c:pt idx="26051">
                  <c:v>3.1822978125001598</c:v>
                </c:pt>
                <c:pt idx="26052">
                  <c:v>3.1826590625001598</c:v>
                </c:pt>
                <c:pt idx="26053">
                  <c:v>3.1830771875001598</c:v>
                </c:pt>
                <c:pt idx="26054">
                  <c:v>3.1834053125001596</c:v>
                </c:pt>
                <c:pt idx="26055">
                  <c:v>3.1837471875001597</c:v>
                </c:pt>
                <c:pt idx="26056">
                  <c:v>3.1840887499999999</c:v>
                </c:pt>
                <c:pt idx="26057">
                  <c:v>3.1844756250000001</c:v>
                </c:pt>
                <c:pt idx="26058">
                  <c:v>3.1846021875001598</c:v>
                </c:pt>
                <c:pt idx="26059">
                  <c:v>3.1841050000000002</c:v>
                </c:pt>
                <c:pt idx="26060">
                  <c:v>3.1835740625001598</c:v>
                </c:pt>
                <c:pt idx="26061">
                  <c:v>3.1830237499999998</c:v>
                </c:pt>
                <c:pt idx="26062">
                  <c:v>3.1823981250000002</c:v>
                </c:pt>
                <c:pt idx="26063">
                  <c:v>3.182074375</c:v>
                </c:pt>
                <c:pt idx="26064">
                  <c:v>3.1817393749999998</c:v>
                </c:pt>
                <c:pt idx="26065">
                  <c:v>3.1812740625001599</c:v>
                </c:pt>
                <c:pt idx="26066">
                  <c:v>3.180900625</c:v>
                </c:pt>
                <c:pt idx="26067">
                  <c:v>3.1812509375001596</c:v>
                </c:pt>
                <c:pt idx="26068">
                  <c:v>3.1815850000000001</c:v>
                </c:pt>
                <c:pt idx="26069">
                  <c:v>3.1819984375001598</c:v>
                </c:pt>
                <c:pt idx="26070">
                  <c:v>3.1823800000000002</c:v>
                </c:pt>
                <c:pt idx="26071">
                  <c:v>3.1827184375001596</c:v>
                </c:pt>
                <c:pt idx="26072">
                  <c:v>3.1823506250000002</c:v>
                </c:pt>
                <c:pt idx="26073">
                  <c:v>3.1819359375001599</c:v>
                </c:pt>
                <c:pt idx="26074">
                  <c:v>3.1815156249999998</c:v>
                </c:pt>
                <c:pt idx="26075">
                  <c:v>3.181194375</c:v>
                </c:pt>
                <c:pt idx="26076">
                  <c:v>3.1806790625001597</c:v>
                </c:pt>
                <c:pt idx="26077">
                  <c:v>3.1803009375001596</c:v>
                </c:pt>
                <c:pt idx="26078">
                  <c:v>3.1798350000000002</c:v>
                </c:pt>
                <c:pt idx="26079">
                  <c:v>3.179188125</c:v>
                </c:pt>
                <c:pt idx="26080">
                  <c:v>3.1788078125001595</c:v>
                </c:pt>
                <c:pt idx="26081">
                  <c:v>3.1783912499999998</c:v>
                </c:pt>
                <c:pt idx="26082">
                  <c:v>3.1780499999999998</c:v>
                </c:pt>
                <c:pt idx="26083">
                  <c:v>3.1777168750000002</c:v>
                </c:pt>
                <c:pt idx="26084">
                  <c:v>3.1773871875001598</c:v>
                </c:pt>
                <c:pt idx="26085">
                  <c:v>3.177054375</c:v>
                </c:pt>
                <c:pt idx="26086">
                  <c:v>3.1765178125001596</c:v>
                </c:pt>
                <c:pt idx="26087">
                  <c:v>3.1761474999999999</c:v>
                </c:pt>
                <c:pt idx="26088">
                  <c:v>3.1765699999999999</c:v>
                </c:pt>
                <c:pt idx="26089">
                  <c:v>3.1771015625001597</c:v>
                </c:pt>
                <c:pt idx="26090">
                  <c:v>3.1774553125001597</c:v>
                </c:pt>
                <c:pt idx="26091">
                  <c:v>3.1778599999999999</c:v>
                </c:pt>
                <c:pt idx="26092">
                  <c:v>3.178204375</c:v>
                </c:pt>
                <c:pt idx="26093">
                  <c:v>3.1785634375001597</c:v>
                </c:pt>
                <c:pt idx="26094">
                  <c:v>3.1789159375001597</c:v>
                </c:pt>
                <c:pt idx="26095">
                  <c:v>3.1793396875001596</c:v>
                </c:pt>
                <c:pt idx="26096">
                  <c:v>3.1797024999999999</c:v>
                </c:pt>
                <c:pt idx="26097">
                  <c:v>3.1801662500000001</c:v>
                </c:pt>
                <c:pt idx="26098">
                  <c:v>3.1806584375001599</c:v>
                </c:pt>
                <c:pt idx="26099">
                  <c:v>3.181155</c:v>
                </c:pt>
                <c:pt idx="26100">
                  <c:v>3.1816537500000002</c:v>
                </c:pt>
                <c:pt idx="26101">
                  <c:v>3.1821975</c:v>
                </c:pt>
                <c:pt idx="26102">
                  <c:v>3.18273625</c:v>
                </c:pt>
                <c:pt idx="26103">
                  <c:v>3.1832334375001596</c:v>
                </c:pt>
                <c:pt idx="26104">
                  <c:v>3.183675</c:v>
                </c:pt>
                <c:pt idx="26105">
                  <c:v>3.1842074999999999</c:v>
                </c:pt>
                <c:pt idx="26106">
                  <c:v>3.1846609375001598</c:v>
                </c:pt>
                <c:pt idx="26107">
                  <c:v>3.1850978125001599</c:v>
                </c:pt>
                <c:pt idx="26108">
                  <c:v>3.1854440625001597</c:v>
                </c:pt>
                <c:pt idx="26109">
                  <c:v>3.1857962500000001</c:v>
                </c:pt>
                <c:pt idx="26110">
                  <c:v>3.1861593749999999</c:v>
                </c:pt>
                <c:pt idx="26111">
                  <c:v>3.1858134375001597</c:v>
                </c:pt>
                <c:pt idx="26112">
                  <c:v>3.1851290625001596</c:v>
                </c:pt>
                <c:pt idx="26113">
                  <c:v>3.1845840625001598</c:v>
                </c:pt>
                <c:pt idx="26114">
                  <c:v>3.1840140625001596</c:v>
                </c:pt>
                <c:pt idx="26115">
                  <c:v>3.183411875</c:v>
                </c:pt>
                <c:pt idx="26116">
                  <c:v>3.1827871875001597</c:v>
                </c:pt>
                <c:pt idx="26117">
                  <c:v>3.1821203125001598</c:v>
                </c:pt>
                <c:pt idx="26118">
                  <c:v>3.1814428125001597</c:v>
                </c:pt>
                <c:pt idx="26119">
                  <c:v>3.1807890625001596</c:v>
                </c:pt>
                <c:pt idx="26120">
                  <c:v>3.1801771875001599</c:v>
                </c:pt>
                <c:pt idx="26121">
                  <c:v>3.1796293750000002</c:v>
                </c:pt>
                <c:pt idx="26122">
                  <c:v>3.1791165625001598</c:v>
                </c:pt>
                <c:pt idx="26123">
                  <c:v>3.1787243749999998</c:v>
                </c:pt>
                <c:pt idx="26124">
                  <c:v>3.178403125</c:v>
                </c:pt>
                <c:pt idx="26125">
                  <c:v>3.1779546875001596</c:v>
                </c:pt>
                <c:pt idx="26126">
                  <c:v>3.1783109375001599</c:v>
                </c:pt>
                <c:pt idx="26127">
                  <c:v>3.1786621875001599</c:v>
                </c:pt>
                <c:pt idx="26128">
                  <c:v>3.1790359375001596</c:v>
                </c:pt>
                <c:pt idx="26129">
                  <c:v>3.1794712500000002</c:v>
                </c:pt>
                <c:pt idx="26130">
                  <c:v>3.180010625</c:v>
                </c:pt>
                <c:pt idx="26131">
                  <c:v>3.1804299999999999</c:v>
                </c:pt>
                <c:pt idx="26132">
                  <c:v>3.1808734375001597</c:v>
                </c:pt>
                <c:pt idx="26133">
                  <c:v>3.1813403125001596</c:v>
                </c:pt>
                <c:pt idx="26134">
                  <c:v>3.1818603125001599</c:v>
                </c:pt>
                <c:pt idx="26135">
                  <c:v>3.1822590625001599</c:v>
                </c:pt>
                <c:pt idx="26136">
                  <c:v>3.1828193749999998</c:v>
                </c:pt>
                <c:pt idx="26137">
                  <c:v>3.1833437500000001</c:v>
                </c:pt>
                <c:pt idx="26138">
                  <c:v>3.1838040625001596</c:v>
                </c:pt>
                <c:pt idx="26139">
                  <c:v>3.1842465625001597</c:v>
                </c:pt>
                <c:pt idx="26140">
                  <c:v>3.1846965625001595</c:v>
                </c:pt>
                <c:pt idx="26141">
                  <c:v>3.1851737500000001</c:v>
                </c:pt>
                <c:pt idx="26142">
                  <c:v>3.18553</c:v>
                </c:pt>
                <c:pt idx="26143">
                  <c:v>3.1859712500000001</c:v>
                </c:pt>
                <c:pt idx="26144">
                  <c:v>3.1863046875001597</c:v>
                </c:pt>
                <c:pt idx="26145">
                  <c:v>3.1866309375001598</c:v>
                </c:pt>
                <c:pt idx="26146">
                  <c:v>3.1869634375001596</c:v>
                </c:pt>
                <c:pt idx="26147">
                  <c:v>3.1865084375001596</c:v>
                </c:pt>
                <c:pt idx="26148">
                  <c:v>3.1859012500000001</c:v>
                </c:pt>
                <c:pt idx="26149">
                  <c:v>3.185511875</c:v>
                </c:pt>
                <c:pt idx="26150">
                  <c:v>3.1850425000000002</c:v>
                </c:pt>
                <c:pt idx="26151">
                  <c:v>3.1844784375001596</c:v>
                </c:pt>
                <c:pt idx="26152">
                  <c:v>3.1839240625001599</c:v>
                </c:pt>
                <c:pt idx="26153">
                  <c:v>3.1833281250000001</c:v>
                </c:pt>
                <c:pt idx="26154">
                  <c:v>3.1827059375001596</c:v>
                </c:pt>
                <c:pt idx="26155">
                  <c:v>3.182098125</c:v>
                </c:pt>
                <c:pt idx="26156">
                  <c:v>3.1815209375001596</c:v>
                </c:pt>
                <c:pt idx="26157">
                  <c:v>3.1809434375001597</c:v>
                </c:pt>
                <c:pt idx="26158">
                  <c:v>3.180355</c:v>
                </c:pt>
                <c:pt idx="26159">
                  <c:v>3.1797200000000001</c:v>
                </c:pt>
                <c:pt idx="26160">
                  <c:v>3.1792081250000002</c:v>
                </c:pt>
                <c:pt idx="26161">
                  <c:v>3.1786740625001597</c:v>
                </c:pt>
                <c:pt idx="26162">
                  <c:v>3.1781531250000001</c:v>
                </c:pt>
                <c:pt idx="26163">
                  <c:v>3.1776771875001599</c:v>
                </c:pt>
                <c:pt idx="26164">
                  <c:v>3.17730625</c:v>
                </c:pt>
                <c:pt idx="26165">
                  <c:v>3.17694125</c:v>
                </c:pt>
                <c:pt idx="26166">
                  <c:v>3.1764162499999999</c:v>
                </c:pt>
                <c:pt idx="26167">
                  <c:v>3.1760365625001596</c:v>
                </c:pt>
                <c:pt idx="26168">
                  <c:v>3.17600375</c:v>
                </c:pt>
                <c:pt idx="26169">
                  <c:v>3.1764459375001599</c:v>
                </c:pt>
                <c:pt idx="26170">
                  <c:v>3.1769178125001596</c:v>
                </c:pt>
                <c:pt idx="26171">
                  <c:v>3.1772909375001599</c:v>
                </c:pt>
                <c:pt idx="26172">
                  <c:v>3.1776628125001598</c:v>
                </c:pt>
                <c:pt idx="26173">
                  <c:v>3.1781359375001599</c:v>
                </c:pt>
                <c:pt idx="26174">
                  <c:v>3.1785237500000001</c:v>
                </c:pt>
                <c:pt idx="26175">
                  <c:v>3.1789146875001597</c:v>
                </c:pt>
                <c:pt idx="26176">
                  <c:v>3.1794071875001597</c:v>
                </c:pt>
                <c:pt idx="26177">
                  <c:v>3.1797846875001596</c:v>
                </c:pt>
                <c:pt idx="26178">
                  <c:v>3.1802068750000001</c:v>
                </c:pt>
                <c:pt idx="26179">
                  <c:v>3.18062093750016</c:v>
                </c:pt>
                <c:pt idx="26180">
                  <c:v>3.1810581249999998</c:v>
                </c:pt>
                <c:pt idx="26181">
                  <c:v>3.1814915625001596</c:v>
                </c:pt>
                <c:pt idx="26182">
                  <c:v>3.1819140625001596</c:v>
                </c:pt>
                <c:pt idx="26183">
                  <c:v>3.1822362499999999</c:v>
                </c:pt>
                <c:pt idx="26184">
                  <c:v>3.1816618750000001</c:v>
                </c:pt>
                <c:pt idx="26185">
                  <c:v>3.1811812499999998</c:v>
                </c:pt>
                <c:pt idx="26186">
                  <c:v>3.180584375</c:v>
                </c:pt>
                <c:pt idx="26187">
                  <c:v>3.1799334375001598</c:v>
                </c:pt>
                <c:pt idx="26188">
                  <c:v>3.1791956250000002</c:v>
                </c:pt>
                <c:pt idx="26189">
                  <c:v>3.1783965625001596</c:v>
                </c:pt>
                <c:pt idx="26190">
                  <c:v>3.1775246875001599</c:v>
                </c:pt>
                <c:pt idx="26191">
                  <c:v>3.17661375</c:v>
                </c:pt>
                <c:pt idx="26192">
                  <c:v>3.1758353125001597</c:v>
                </c:pt>
                <c:pt idx="26193">
                  <c:v>3.1751521875001596</c:v>
                </c:pt>
                <c:pt idx="26194">
                  <c:v>3.1745228125001597</c:v>
                </c:pt>
                <c:pt idx="26195">
                  <c:v>3.1740334375001598</c:v>
                </c:pt>
                <c:pt idx="26196">
                  <c:v>3.1736528125001597</c:v>
                </c:pt>
                <c:pt idx="26197">
                  <c:v>3.1731815625001598</c:v>
                </c:pt>
                <c:pt idx="26198">
                  <c:v>3.1735043749999998</c:v>
                </c:pt>
                <c:pt idx="26199">
                  <c:v>3.173934375</c:v>
                </c:pt>
                <c:pt idx="26200">
                  <c:v>3.1743487500000001</c:v>
                </c:pt>
                <c:pt idx="26201">
                  <c:v>3.1747171875001596</c:v>
                </c:pt>
                <c:pt idx="26202">
                  <c:v>3.1750712499999998</c:v>
                </c:pt>
                <c:pt idx="26203">
                  <c:v>3.1754206250000001</c:v>
                </c:pt>
                <c:pt idx="26204">
                  <c:v>3.1757753125001598</c:v>
                </c:pt>
                <c:pt idx="26205">
                  <c:v>3.1761978125001598</c:v>
                </c:pt>
                <c:pt idx="26206">
                  <c:v>3.1766456249999999</c:v>
                </c:pt>
                <c:pt idx="26207">
                  <c:v>3.1770340625001596</c:v>
                </c:pt>
                <c:pt idx="26208">
                  <c:v>3.1773568750000001</c:v>
                </c:pt>
                <c:pt idx="26209">
                  <c:v>3.1775334375001596</c:v>
                </c:pt>
                <c:pt idx="26210">
                  <c:v>3.1778190625001597</c:v>
                </c:pt>
                <c:pt idx="26211">
                  <c:v>3.1781803125001598</c:v>
                </c:pt>
                <c:pt idx="26212">
                  <c:v>3.1778115625001599</c:v>
                </c:pt>
                <c:pt idx="26213">
                  <c:v>3.1773615625001597</c:v>
                </c:pt>
                <c:pt idx="26214">
                  <c:v>3.1768415625001598</c:v>
                </c:pt>
                <c:pt idx="26215">
                  <c:v>3.1764609375001598</c:v>
                </c:pt>
                <c:pt idx="26216">
                  <c:v>3.1760296875001597</c:v>
                </c:pt>
                <c:pt idx="26217">
                  <c:v>3.17568625</c:v>
                </c:pt>
                <c:pt idx="26218">
                  <c:v>3.1760403125001599</c:v>
                </c:pt>
                <c:pt idx="26219">
                  <c:v>3.176363125</c:v>
                </c:pt>
                <c:pt idx="26220">
                  <c:v>3.1767534375001598</c:v>
                </c:pt>
                <c:pt idx="26221">
                  <c:v>3.1771137500000002</c:v>
                </c:pt>
                <c:pt idx="26222">
                  <c:v>3.1772234375001598</c:v>
                </c:pt>
                <c:pt idx="26223">
                  <c:v>3.1775515625001596</c:v>
                </c:pt>
                <c:pt idx="26224">
                  <c:v>3.1779306250000001</c:v>
                </c:pt>
                <c:pt idx="26225">
                  <c:v>3.1782750000000002</c:v>
                </c:pt>
                <c:pt idx="26226">
                  <c:v>3.1785937500000001</c:v>
                </c:pt>
                <c:pt idx="26227">
                  <c:v>3.1789187499999998</c:v>
                </c:pt>
                <c:pt idx="26228">
                  <c:v>3.1792434375001597</c:v>
                </c:pt>
                <c:pt idx="26229">
                  <c:v>3.1796834375001599</c:v>
                </c:pt>
                <c:pt idx="26230">
                  <c:v>3.1801721875001596</c:v>
                </c:pt>
                <c:pt idx="26231">
                  <c:v>3.1805481250000001</c:v>
                </c:pt>
                <c:pt idx="26232">
                  <c:v>3.1809799999999999</c:v>
                </c:pt>
                <c:pt idx="26233">
                  <c:v>3.1814499999999999</c:v>
                </c:pt>
                <c:pt idx="26234">
                  <c:v>3.1818359375001597</c:v>
                </c:pt>
                <c:pt idx="26235">
                  <c:v>3.1814874999999998</c:v>
                </c:pt>
                <c:pt idx="26236">
                  <c:v>3.1809771875001598</c:v>
                </c:pt>
                <c:pt idx="26237">
                  <c:v>3.1804303125001598</c:v>
                </c:pt>
                <c:pt idx="26238">
                  <c:v>3.1798415625001599</c:v>
                </c:pt>
                <c:pt idx="26239">
                  <c:v>3.1792496875001599</c:v>
                </c:pt>
                <c:pt idx="26240">
                  <c:v>3.1786500000000002</c:v>
                </c:pt>
                <c:pt idx="26241">
                  <c:v>3.1780384375001596</c:v>
                </c:pt>
                <c:pt idx="26242">
                  <c:v>3.1774318749999999</c:v>
                </c:pt>
                <c:pt idx="26243">
                  <c:v>3.1768065625001598</c:v>
                </c:pt>
                <c:pt idx="26244">
                  <c:v>3.176266875</c:v>
                </c:pt>
                <c:pt idx="26245">
                  <c:v>3.1759293749999999</c:v>
                </c:pt>
                <c:pt idx="26246">
                  <c:v>3.1755384375001596</c:v>
                </c:pt>
                <c:pt idx="26247">
                  <c:v>3.175195</c:v>
                </c:pt>
                <c:pt idx="26248">
                  <c:v>3.1748290625001596</c:v>
                </c:pt>
                <c:pt idx="26249">
                  <c:v>3.1744574999999999</c:v>
                </c:pt>
                <c:pt idx="26250">
                  <c:v>3.1748175000000001</c:v>
                </c:pt>
                <c:pt idx="26251">
                  <c:v>3.1752003125001598</c:v>
                </c:pt>
                <c:pt idx="26252">
                  <c:v>3.1756209375001596</c:v>
                </c:pt>
                <c:pt idx="26253">
                  <c:v>3.1760887499999999</c:v>
                </c:pt>
                <c:pt idx="26254">
                  <c:v>3.1765775000000001</c:v>
                </c:pt>
                <c:pt idx="26255">
                  <c:v>3.1770490625001599</c:v>
                </c:pt>
                <c:pt idx="26256">
                  <c:v>3.1776249999999999</c:v>
                </c:pt>
                <c:pt idx="26257">
                  <c:v>3.1781581249999999</c:v>
                </c:pt>
                <c:pt idx="26258">
                  <c:v>3.1785021875001598</c:v>
                </c:pt>
                <c:pt idx="26259">
                  <c:v>3.1788425</c:v>
                </c:pt>
                <c:pt idx="26260">
                  <c:v>3.1792403125001596</c:v>
                </c:pt>
                <c:pt idx="26261">
                  <c:v>3.1787540625001598</c:v>
                </c:pt>
                <c:pt idx="26262">
                  <c:v>3.1781871875001597</c:v>
                </c:pt>
                <c:pt idx="26263">
                  <c:v>3.1777193750000001</c:v>
                </c:pt>
                <c:pt idx="26264">
                  <c:v>3.1772096875001599</c:v>
                </c:pt>
                <c:pt idx="26265">
                  <c:v>3.1766112500000001</c:v>
                </c:pt>
                <c:pt idx="26266">
                  <c:v>3.1760418750000001</c:v>
                </c:pt>
                <c:pt idx="26267">
                  <c:v>3.1754715625001597</c:v>
                </c:pt>
                <c:pt idx="26268">
                  <c:v>3.1748746875001599</c:v>
                </c:pt>
                <c:pt idx="26269">
                  <c:v>3.17435125</c:v>
                </c:pt>
                <c:pt idx="26270">
                  <c:v>3.1738262499999998</c:v>
                </c:pt>
                <c:pt idx="26271">
                  <c:v>3.1733003125001598</c:v>
                </c:pt>
                <c:pt idx="26272">
                  <c:v>3.1728675000000002</c:v>
                </c:pt>
                <c:pt idx="26273">
                  <c:v>3.1723775000000001</c:v>
                </c:pt>
                <c:pt idx="26274">
                  <c:v>3.1720318750000001</c:v>
                </c:pt>
                <c:pt idx="26275">
                  <c:v>3.1716509375001598</c:v>
                </c:pt>
                <c:pt idx="26276">
                  <c:v>3.1713221875001598</c:v>
                </c:pt>
                <c:pt idx="26277">
                  <c:v>3.1711990625001598</c:v>
                </c:pt>
                <c:pt idx="26278">
                  <c:v>3.1716128125001597</c:v>
                </c:pt>
                <c:pt idx="26279">
                  <c:v>3.1721468750000001</c:v>
                </c:pt>
                <c:pt idx="26280">
                  <c:v>3.1726368749999998</c:v>
                </c:pt>
                <c:pt idx="26281">
                  <c:v>3.1730337500000001</c:v>
                </c:pt>
                <c:pt idx="26282">
                  <c:v>3.1734043750000001</c:v>
                </c:pt>
                <c:pt idx="26283">
                  <c:v>3.1738256250000001</c:v>
                </c:pt>
                <c:pt idx="26284">
                  <c:v>3.1743021875001598</c:v>
                </c:pt>
                <c:pt idx="26285">
                  <c:v>3.1747787500000002</c:v>
                </c:pt>
                <c:pt idx="26286">
                  <c:v>3.1752328125001599</c:v>
                </c:pt>
                <c:pt idx="26287">
                  <c:v>3.175694375</c:v>
                </c:pt>
                <c:pt idx="26288">
                  <c:v>3.1762049999999999</c:v>
                </c:pt>
                <c:pt idx="26289">
                  <c:v>3.1767084375001597</c:v>
                </c:pt>
                <c:pt idx="26290">
                  <c:v>3.1771371875001599</c:v>
                </c:pt>
                <c:pt idx="26291">
                  <c:v>3.1776571875001598</c:v>
                </c:pt>
                <c:pt idx="26292">
                  <c:v>3.1781171875001597</c:v>
                </c:pt>
                <c:pt idx="26293">
                  <c:v>3.1785106249999999</c:v>
                </c:pt>
                <c:pt idx="26294">
                  <c:v>3.1789618750000002</c:v>
                </c:pt>
                <c:pt idx="26295">
                  <c:v>3.1786246875001596</c:v>
                </c:pt>
                <c:pt idx="26296">
                  <c:v>3.1778628125001598</c:v>
                </c:pt>
                <c:pt idx="26297">
                  <c:v>3.1773315625001599</c:v>
                </c:pt>
                <c:pt idx="26298">
                  <c:v>3.1767053125001596</c:v>
                </c:pt>
                <c:pt idx="26299">
                  <c:v>3.1760593749999999</c:v>
                </c:pt>
                <c:pt idx="26300">
                  <c:v>3.1753921875001598</c:v>
                </c:pt>
                <c:pt idx="26301">
                  <c:v>3.174814375</c:v>
                </c:pt>
                <c:pt idx="26302">
                  <c:v>3.1742249999999999</c:v>
                </c:pt>
                <c:pt idx="26303">
                  <c:v>3.1736471875001597</c:v>
                </c:pt>
                <c:pt idx="26304">
                  <c:v>3.1730874999999998</c:v>
                </c:pt>
                <c:pt idx="26305">
                  <c:v>3.1726071875001596</c:v>
                </c:pt>
                <c:pt idx="26306">
                  <c:v>3.1722853125001595</c:v>
                </c:pt>
                <c:pt idx="26307">
                  <c:v>3.1718125000000001</c:v>
                </c:pt>
                <c:pt idx="26308">
                  <c:v>3.1722225000000002</c:v>
                </c:pt>
                <c:pt idx="26309">
                  <c:v>3.1725534375001598</c:v>
                </c:pt>
                <c:pt idx="26310">
                  <c:v>3.1729375000000002</c:v>
                </c:pt>
                <c:pt idx="26311">
                  <c:v>3.1733518749999998</c:v>
                </c:pt>
                <c:pt idx="26312">
                  <c:v>3.1737725000000001</c:v>
                </c:pt>
                <c:pt idx="26313">
                  <c:v>3.1741881250000001</c:v>
                </c:pt>
                <c:pt idx="26314">
                  <c:v>3.17463125</c:v>
                </c:pt>
                <c:pt idx="26315">
                  <c:v>3.1749953125001595</c:v>
                </c:pt>
                <c:pt idx="26316">
                  <c:v>3.1753471875001598</c:v>
                </c:pt>
                <c:pt idx="26317">
                  <c:v>3.175716875</c:v>
                </c:pt>
                <c:pt idx="26318">
                  <c:v>3.1760412499999999</c:v>
                </c:pt>
                <c:pt idx="26319">
                  <c:v>3.1763828125001599</c:v>
                </c:pt>
                <c:pt idx="26320">
                  <c:v>3.176584375</c:v>
                </c:pt>
                <c:pt idx="26321">
                  <c:v>3.17619843750016</c:v>
                </c:pt>
                <c:pt idx="26322">
                  <c:v>3.1757653125001597</c:v>
                </c:pt>
                <c:pt idx="26323">
                  <c:v>3.1753737499999999</c:v>
                </c:pt>
                <c:pt idx="26324">
                  <c:v>3.17504125</c:v>
                </c:pt>
                <c:pt idx="26325">
                  <c:v>3.1746359375001596</c:v>
                </c:pt>
                <c:pt idx="26326">
                  <c:v>3.1742931250000002</c:v>
                </c:pt>
                <c:pt idx="26327">
                  <c:v>3.1738871875001595</c:v>
                </c:pt>
                <c:pt idx="26328">
                  <c:v>3.1743625</c:v>
                </c:pt>
                <c:pt idx="26329">
                  <c:v>3.1747331249999999</c:v>
                </c:pt>
                <c:pt idx="26330">
                  <c:v>3.1751190625001597</c:v>
                </c:pt>
                <c:pt idx="26331">
                  <c:v>3.1755821875001597</c:v>
                </c:pt>
                <c:pt idx="26332">
                  <c:v>3.1759737499999998</c:v>
                </c:pt>
                <c:pt idx="26333">
                  <c:v>3.1763406249999999</c:v>
                </c:pt>
                <c:pt idx="26334">
                  <c:v>3.1767993749999999</c:v>
                </c:pt>
                <c:pt idx="26335">
                  <c:v>3.1772225000000001</c:v>
                </c:pt>
                <c:pt idx="26336">
                  <c:v>3.1776159375001596</c:v>
                </c:pt>
                <c:pt idx="26337">
                  <c:v>3.1779375000000001</c:v>
                </c:pt>
                <c:pt idx="26338">
                  <c:v>3.1782678125001596</c:v>
                </c:pt>
                <c:pt idx="26339">
                  <c:v>3.1786178125001596</c:v>
                </c:pt>
                <c:pt idx="26340">
                  <c:v>3.1785665625001598</c:v>
                </c:pt>
                <c:pt idx="26341">
                  <c:v>3.1781968749999998</c:v>
                </c:pt>
                <c:pt idx="26342">
                  <c:v>3.1776296875001599</c:v>
                </c:pt>
                <c:pt idx="26343">
                  <c:v>3.1769965625001597</c:v>
                </c:pt>
                <c:pt idx="26344">
                  <c:v>3.1765349999999999</c:v>
                </c:pt>
                <c:pt idx="26345">
                  <c:v>3.1759590625001599</c:v>
                </c:pt>
                <c:pt idx="26346">
                  <c:v>3.1753928125001596</c:v>
                </c:pt>
                <c:pt idx="26347">
                  <c:v>3.1747528125001598</c:v>
                </c:pt>
                <c:pt idx="26348">
                  <c:v>3.1741709375001599</c:v>
                </c:pt>
                <c:pt idx="26349">
                  <c:v>3.1734437500000001</c:v>
                </c:pt>
                <c:pt idx="26350">
                  <c:v>3.1728340625001596</c:v>
                </c:pt>
                <c:pt idx="26351">
                  <c:v>3.1722615625001596</c:v>
                </c:pt>
                <c:pt idx="26352">
                  <c:v>3.1716093750000001</c:v>
                </c:pt>
                <c:pt idx="26353">
                  <c:v>3.17105375</c:v>
                </c:pt>
                <c:pt idx="26354">
                  <c:v>3.1705471875001598</c:v>
                </c:pt>
                <c:pt idx="26355">
                  <c:v>3.1702206249999998</c:v>
                </c:pt>
                <c:pt idx="26356">
                  <c:v>3.1698906249999999</c:v>
                </c:pt>
                <c:pt idx="26357">
                  <c:v>3.169521875</c:v>
                </c:pt>
                <c:pt idx="26358">
                  <c:v>3.1698312500000001</c:v>
                </c:pt>
                <c:pt idx="26359">
                  <c:v>3.1701553125001598</c:v>
                </c:pt>
                <c:pt idx="26360">
                  <c:v>3.1704853125001597</c:v>
                </c:pt>
                <c:pt idx="26361">
                  <c:v>3.1708384375001599</c:v>
                </c:pt>
                <c:pt idx="26362">
                  <c:v>3.1711874999999998</c:v>
                </c:pt>
                <c:pt idx="26363">
                  <c:v>3.1716968749999999</c:v>
                </c:pt>
                <c:pt idx="26364">
                  <c:v>3.1722028125001596</c:v>
                </c:pt>
                <c:pt idx="26365">
                  <c:v>3.1727106250000001</c:v>
                </c:pt>
                <c:pt idx="26366">
                  <c:v>3.1733168749999998</c:v>
                </c:pt>
                <c:pt idx="26367">
                  <c:v>3.1738371875001596</c:v>
                </c:pt>
                <c:pt idx="26368">
                  <c:v>3.1743199999999998</c:v>
                </c:pt>
                <c:pt idx="26369">
                  <c:v>3.1747403125001599</c:v>
                </c:pt>
                <c:pt idx="26370">
                  <c:v>3.1752484375001599</c:v>
                </c:pt>
                <c:pt idx="26371">
                  <c:v>3.1756153125001596</c:v>
                </c:pt>
                <c:pt idx="26372">
                  <c:v>3.1760368749999999</c:v>
                </c:pt>
                <c:pt idx="26373">
                  <c:v>3.1765500000000002</c:v>
                </c:pt>
                <c:pt idx="26374">
                  <c:v>3.17707125</c:v>
                </c:pt>
                <c:pt idx="26375">
                  <c:v>3.1775609375001599</c:v>
                </c:pt>
                <c:pt idx="26376">
                  <c:v>3.1780715625001599</c:v>
                </c:pt>
                <c:pt idx="26377">
                  <c:v>3.1785418750000001</c:v>
                </c:pt>
                <c:pt idx="26378">
                  <c:v>3.1789221875001599</c:v>
                </c:pt>
                <c:pt idx="26379">
                  <c:v>3.1792565625001599</c:v>
                </c:pt>
                <c:pt idx="26380">
                  <c:v>3.1796628125001596</c:v>
                </c:pt>
                <c:pt idx="26381">
                  <c:v>3.179224375</c:v>
                </c:pt>
                <c:pt idx="26382">
                  <c:v>3.1788699999999999</c:v>
                </c:pt>
                <c:pt idx="26383">
                  <c:v>3.1784656249999999</c:v>
                </c:pt>
                <c:pt idx="26384">
                  <c:v>3.1780259375001596</c:v>
                </c:pt>
                <c:pt idx="26385">
                  <c:v>3.1774834375001597</c:v>
                </c:pt>
                <c:pt idx="26386">
                  <c:v>3.1768109375001599</c:v>
                </c:pt>
                <c:pt idx="26387">
                  <c:v>3.1760853125001596</c:v>
                </c:pt>
                <c:pt idx="26388">
                  <c:v>3.1754171875001598</c:v>
                </c:pt>
                <c:pt idx="26389">
                  <c:v>3.1747015625001596</c:v>
                </c:pt>
                <c:pt idx="26390">
                  <c:v>3.1740137499999999</c:v>
                </c:pt>
                <c:pt idx="26391">
                  <c:v>3.1733443750000001</c:v>
                </c:pt>
                <c:pt idx="26392">
                  <c:v>3.1727340625001599</c:v>
                </c:pt>
                <c:pt idx="26393">
                  <c:v>3.1721793749999998</c:v>
                </c:pt>
                <c:pt idx="26394">
                  <c:v>3.1716500000000001</c:v>
                </c:pt>
                <c:pt idx="26395">
                  <c:v>3.171200625</c:v>
                </c:pt>
                <c:pt idx="26396">
                  <c:v>3.1707421875001596</c:v>
                </c:pt>
                <c:pt idx="26397">
                  <c:v>3.1710715625001598</c:v>
                </c:pt>
                <c:pt idx="26398">
                  <c:v>3.1714509375001598</c:v>
                </c:pt>
                <c:pt idx="26399">
                  <c:v>3.1718793750000001</c:v>
                </c:pt>
                <c:pt idx="26400">
                  <c:v>3.1722221875001599</c:v>
                </c:pt>
                <c:pt idx="26401">
                  <c:v>3.1725709375001596</c:v>
                </c:pt>
                <c:pt idx="26402">
                  <c:v>3.1725953125001598</c:v>
                </c:pt>
                <c:pt idx="26403">
                  <c:v>3.1729806250000001</c:v>
                </c:pt>
                <c:pt idx="26404">
                  <c:v>3.172901875</c:v>
                </c:pt>
                <c:pt idx="26405">
                  <c:v>3.17248375</c:v>
                </c:pt>
                <c:pt idx="26406">
                  <c:v>3.1720787499999998</c:v>
                </c:pt>
                <c:pt idx="26407">
                  <c:v>3.1717203125001596</c:v>
                </c:pt>
                <c:pt idx="26408">
                  <c:v>3.1712037500000001</c:v>
                </c:pt>
                <c:pt idx="26409">
                  <c:v>3.1708690625001599</c:v>
                </c:pt>
                <c:pt idx="26410">
                  <c:v>3.170589375</c:v>
                </c:pt>
                <c:pt idx="26411">
                  <c:v>3.1706165625001597</c:v>
                </c:pt>
                <c:pt idx="26412">
                  <c:v>3.1702365625001598</c:v>
                </c:pt>
                <c:pt idx="26413">
                  <c:v>3.1698221875001598</c:v>
                </c:pt>
                <c:pt idx="26414">
                  <c:v>3.1696921875001598</c:v>
                </c:pt>
                <c:pt idx="26415">
                  <c:v>3.1700900000000001</c:v>
                </c:pt>
                <c:pt idx="26416">
                  <c:v>3.1704162500000002</c:v>
                </c:pt>
                <c:pt idx="26417">
                  <c:v>3.1707421875001596</c:v>
                </c:pt>
                <c:pt idx="26418">
                  <c:v>3.1711962499999999</c:v>
                </c:pt>
                <c:pt idx="26419">
                  <c:v>3.1715809375001598</c:v>
                </c:pt>
                <c:pt idx="26420">
                  <c:v>3.1719843750000001</c:v>
                </c:pt>
                <c:pt idx="26421">
                  <c:v>3.1723706250000001</c:v>
                </c:pt>
                <c:pt idx="26422">
                  <c:v>3.1727896875001598</c:v>
                </c:pt>
                <c:pt idx="26423">
                  <c:v>3.1731859375001599</c:v>
                </c:pt>
                <c:pt idx="26424">
                  <c:v>3.1735324999999999</c:v>
                </c:pt>
                <c:pt idx="26425">
                  <c:v>3.1730821875001598</c:v>
                </c:pt>
                <c:pt idx="26426">
                  <c:v>3.1724603125001596</c:v>
                </c:pt>
                <c:pt idx="26427">
                  <c:v>3.1719965625001598</c:v>
                </c:pt>
                <c:pt idx="26428">
                  <c:v>3.1715178125001597</c:v>
                </c:pt>
                <c:pt idx="26429">
                  <c:v>3.1709706249999998</c:v>
                </c:pt>
                <c:pt idx="26430">
                  <c:v>3.1704175000000001</c:v>
                </c:pt>
                <c:pt idx="26431">
                  <c:v>3.1698068749999999</c:v>
                </c:pt>
                <c:pt idx="26432">
                  <c:v>3.169205625</c:v>
                </c:pt>
                <c:pt idx="26433">
                  <c:v>3.168689375</c:v>
                </c:pt>
                <c:pt idx="26434">
                  <c:v>3.1681621875001595</c:v>
                </c:pt>
                <c:pt idx="26435">
                  <c:v>3.1677009375001597</c:v>
                </c:pt>
                <c:pt idx="26436">
                  <c:v>3.1672968749999999</c:v>
                </c:pt>
                <c:pt idx="26437">
                  <c:v>3.1666699999999999</c:v>
                </c:pt>
                <c:pt idx="26438">
                  <c:v>3.1662906249999998</c:v>
                </c:pt>
                <c:pt idx="26439">
                  <c:v>3.1659243749999999</c:v>
                </c:pt>
                <c:pt idx="26440">
                  <c:v>3.16603375</c:v>
                </c:pt>
                <c:pt idx="26441">
                  <c:v>3.1663725</c:v>
                </c:pt>
                <c:pt idx="26442">
                  <c:v>3.166813125</c:v>
                </c:pt>
                <c:pt idx="26443">
                  <c:v>3.1672940625001598</c:v>
                </c:pt>
                <c:pt idx="26444">
                  <c:v>3.167750625</c:v>
                </c:pt>
                <c:pt idx="26445">
                  <c:v>3.168174375</c:v>
                </c:pt>
                <c:pt idx="26446">
                  <c:v>3.1686253125001596</c:v>
                </c:pt>
                <c:pt idx="26447">
                  <c:v>3.1690421875001595</c:v>
                </c:pt>
                <c:pt idx="26448">
                  <c:v>3.1695790625001599</c:v>
                </c:pt>
                <c:pt idx="26449">
                  <c:v>3.17011625</c:v>
                </c:pt>
                <c:pt idx="26450">
                  <c:v>3.1706906250000002</c:v>
                </c:pt>
                <c:pt idx="26451">
                  <c:v>3.1712434375001597</c:v>
                </c:pt>
                <c:pt idx="26452">
                  <c:v>3.17185125</c:v>
                </c:pt>
                <c:pt idx="26453">
                  <c:v>3.1723343750000002</c:v>
                </c:pt>
                <c:pt idx="26454">
                  <c:v>3.1728337500000001</c:v>
                </c:pt>
                <c:pt idx="26455">
                  <c:v>3.1732287499999998</c:v>
                </c:pt>
                <c:pt idx="26456">
                  <c:v>3.1736553125001596</c:v>
                </c:pt>
                <c:pt idx="26457">
                  <c:v>3.1741496875001598</c:v>
                </c:pt>
                <c:pt idx="26458">
                  <c:v>3.1744837499999998</c:v>
                </c:pt>
                <c:pt idx="26459">
                  <c:v>3.175000625</c:v>
                </c:pt>
                <c:pt idx="26460">
                  <c:v>3.1753940625001595</c:v>
                </c:pt>
                <c:pt idx="26461">
                  <c:v>3.1757249999999999</c:v>
                </c:pt>
                <c:pt idx="26462">
                  <c:v>3.1753590625001595</c:v>
                </c:pt>
                <c:pt idx="26463">
                  <c:v>3.1750109375001596</c:v>
                </c:pt>
                <c:pt idx="26464">
                  <c:v>3.1746478125001598</c:v>
                </c:pt>
                <c:pt idx="26465">
                  <c:v>3.1742578125001599</c:v>
                </c:pt>
                <c:pt idx="26466">
                  <c:v>3.1738078125001596</c:v>
                </c:pt>
                <c:pt idx="26467">
                  <c:v>3.1732524999999998</c:v>
                </c:pt>
                <c:pt idx="26468">
                  <c:v>3.1726803125001597</c:v>
                </c:pt>
                <c:pt idx="26469">
                  <c:v>3.1720328125001598</c:v>
                </c:pt>
                <c:pt idx="26470">
                  <c:v>3.1714784375001597</c:v>
                </c:pt>
                <c:pt idx="26471">
                  <c:v>3.1710206250000001</c:v>
                </c:pt>
                <c:pt idx="26472">
                  <c:v>3.1706046875001599</c:v>
                </c:pt>
                <c:pt idx="26473">
                  <c:v>3.1702153125001598</c:v>
                </c:pt>
                <c:pt idx="26474">
                  <c:v>3.1698196875001599</c:v>
                </c:pt>
                <c:pt idx="26475">
                  <c:v>3.1694981250000001</c:v>
                </c:pt>
                <c:pt idx="26476">
                  <c:v>3.16899593750016</c:v>
                </c:pt>
                <c:pt idx="26477">
                  <c:v>3.1689096875001597</c:v>
                </c:pt>
                <c:pt idx="26478">
                  <c:v>3.1685693750000001</c:v>
                </c:pt>
                <c:pt idx="26479">
                  <c:v>3.1686771875001596</c:v>
                </c:pt>
                <c:pt idx="26480">
                  <c:v>3.16906</c:v>
                </c:pt>
                <c:pt idx="26481">
                  <c:v>3.1694571875001598</c:v>
                </c:pt>
                <c:pt idx="26482">
                  <c:v>3.1698209375001598</c:v>
                </c:pt>
                <c:pt idx="26483">
                  <c:v>3.1701687500000002</c:v>
                </c:pt>
                <c:pt idx="26484">
                  <c:v>3.1706053125001596</c:v>
                </c:pt>
                <c:pt idx="26485">
                  <c:v>3.1710790625001599</c:v>
                </c:pt>
                <c:pt idx="26486">
                  <c:v>3.1714340625001598</c:v>
                </c:pt>
                <c:pt idx="26487">
                  <c:v>3.17189906250016</c:v>
                </c:pt>
                <c:pt idx="26488">
                  <c:v>3.1722396875001597</c:v>
                </c:pt>
                <c:pt idx="26489">
                  <c:v>3.1718993750000002</c:v>
                </c:pt>
                <c:pt idx="26490">
                  <c:v>3.1714406249999998</c:v>
                </c:pt>
                <c:pt idx="26491">
                  <c:v>3.1707715625001596</c:v>
                </c:pt>
                <c:pt idx="26492">
                  <c:v>3.1703450000000002</c:v>
                </c:pt>
                <c:pt idx="26493">
                  <c:v>3.1699090625001598</c:v>
                </c:pt>
                <c:pt idx="26494">
                  <c:v>3.169475625</c:v>
                </c:pt>
                <c:pt idx="26495">
                  <c:v>3.16902375</c:v>
                </c:pt>
                <c:pt idx="26496">
                  <c:v>3.1685656249999998</c:v>
                </c:pt>
                <c:pt idx="26497">
                  <c:v>3.1682446875001595</c:v>
                </c:pt>
                <c:pt idx="26498">
                  <c:v>3.1676246875001599</c:v>
                </c:pt>
                <c:pt idx="26499">
                  <c:v>3.1671734375001597</c:v>
                </c:pt>
                <c:pt idx="26500">
                  <c:v>3.1675356250000002</c:v>
                </c:pt>
                <c:pt idx="26501">
                  <c:v>3.1679731250000001</c:v>
                </c:pt>
                <c:pt idx="26502">
                  <c:v>3.1676171875001597</c:v>
                </c:pt>
                <c:pt idx="26503">
                  <c:v>3.1680575000000002</c:v>
                </c:pt>
                <c:pt idx="26504">
                  <c:v>3.1684456249999999</c:v>
                </c:pt>
                <c:pt idx="26505">
                  <c:v>3.1688900000000002</c:v>
                </c:pt>
                <c:pt idx="26506">
                  <c:v>3.1693721875001599</c:v>
                </c:pt>
                <c:pt idx="26507">
                  <c:v>3.169711875</c:v>
                </c:pt>
                <c:pt idx="26508">
                  <c:v>3.1700781249999999</c:v>
                </c:pt>
                <c:pt idx="26509">
                  <c:v>3.1704949999999998</c:v>
                </c:pt>
                <c:pt idx="26510">
                  <c:v>3.1708699999999999</c:v>
                </c:pt>
                <c:pt idx="26511">
                  <c:v>3.1712293749999998</c:v>
                </c:pt>
                <c:pt idx="26512">
                  <c:v>3.1710453125001599</c:v>
                </c:pt>
                <c:pt idx="26513">
                  <c:v>3.1703509375001597</c:v>
                </c:pt>
                <c:pt idx="26514">
                  <c:v>3.1699378125001596</c:v>
                </c:pt>
                <c:pt idx="26515">
                  <c:v>3.1695112499999998</c:v>
                </c:pt>
                <c:pt idx="26516">
                  <c:v>3.16905468750016</c:v>
                </c:pt>
                <c:pt idx="26517">
                  <c:v>3.1685240625001598</c:v>
                </c:pt>
                <c:pt idx="26518">
                  <c:v>3.1678993750000002</c:v>
                </c:pt>
                <c:pt idx="26519">
                  <c:v>3.1673093749999999</c:v>
                </c:pt>
                <c:pt idx="26520">
                  <c:v>3.1667562500000002</c:v>
                </c:pt>
                <c:pt idx="26521">
                  <c:v>3.1663178125001599</c:v>
                </c:pt>
                <c:pt idx="26522">
                  <c:v>3.1659634375001597</c:v>
                </c:pt>
                <c:pt idx="26523">
                  <c:v>3.1655278125001596</c:v>
                </c:pt>
                <c:pt idx="26524">
                  <c:v>3.1660253125001598</c:v>
                </c:pt>
                <c:pt idx="26525">
                  <c:v>3.1664503125001597</c:v>
                </c:pt>
                <c:pt idx="26526">
                  <c:v>3.1668037500000001</c:v>
                </c:pt>
                <c:pt idx="26527">
                  <c:v>3.1671553125001597</c:v>
                </c:pt>
                <c:pt idx="26528">
                  <c:v>3.1674881250000002</c:v>
                </c:pt>
                <c:pt idx="26529">
                  <c:v>3.1678953125001597</c:v>
                </c:pt>
                <c:pt idx="26530">
                  <c:v>3.1682231249999999</c:v>
                </c:pt>
                <c:pt idx="26531">
                  <c:v>3.1687365625001598</c:v>
                </c:pt>
                <c:pt idx="26532">
                  <c:v>3.1691712500000002</c:v>
                </c:pt>
                <c:pt idx="26533">
                  <c:v>3.1695428125001599</c:v>
                </c:pt>
                <c:pt idx="26534">
                  <c:v>3.1698974999999998</c:v>
                </c:pt>
                <c:pt idx="26535">
                  <c:v>3.1703362500000001</c:v>
                </c:pt>
                <c:pt idx="26536">
                  <c:v>3.1707165625001599</c:v>
                </c:pt>
                <c:pt idx="26537">
                  <c:v>3.1710853125001597</c:v>
                </c:pt>
                <c:pt idx="26538">
                  <c:v>3.1714721875001599</c:v>
                </c:pt>
                <c:pt idx="26539">
                  <c:v>3.1719340625001595</c:v>
                </c:pt>
                <c:pt idx="26540">
                  <c:v>3.1723371875001596</c:v>
                </c:pt>
                <c:pt idx="26541">
                  <c:v>3.1727812499999999</c:v>
                </c:pt>
                <c:pt idx="26542">
                  <c:v>3.1731053125001596</c:v>
                </c:pt>
                <c:pt idx="26543">
                  <c:v>3.1727271875001599</c:v>
                </c:pt>
                <c:pt idx="26544">
                  <c:v>3.1722937500000001</c:v>
                </c:pt>
                <c:pt idx="26545">
                  <c:v>3.1716784375001597</c:v>
                </c:pt>
                <c:pt idx="26546">
                  <c:v>3.1713390625001598</c:v>
                </c:pt>
                <c:pt idx="26547">
                  <c:v>3.1709371875001597</c:v>
                </c:pt>
                <c:pt idx="26548">
                  <c:v>3.1705887499999998</c:v>
                </c:pt>
                <c:pt idx="26549">
                  <c:v>3.1702546875001598</c:v>
                </c:pt>
                <c:pt idx="26550">
                  <c:v>3.1698775000000001</c:v>
                </c:pt>
                <c:pt idx="26551">
                  <c:v>3.1692965625001599</c:v>
                </c:pt>
                <c:pt idx="26552">
                  <c:v>3.1688131249999998</c:v>
                </c:pt>
                <c:pt idx="26553">
                  <c:v>3.1684890625001598</c:v>
                </c:pt>
                <c:pt idx="26554">
                  <c:v>3.1688359375001598</c:v>
                </c:pt>
                <c:pt idx="26555">
                  <c:v>3.1691687499999999</c:v>
                </c:pt>
                <c:pt idx="26556">
                  <c:v>3.1695921875001596</c:v>
                </c:pt>
                <c:pt idx="26557">
                  <c:v>3.16999875</c:v>
                </c:pt>
                <c:pt idx="26558">
                  <c:v>3.1704028125001598</c:v>
                </c:pt>
                <c:pt idx="26559">
                  <c:v>3.1708128125001598</c:v>
                </c:pt>
                <c:pt idx="26560">
                  <c:v>3.1712078125001599</c:v>
                </c:pt>
                <c:pt idx="26561">
                  <c:v>3.1716262500000001</c:v>
                </c:pt>
                <c:pt idx="26562">
                  <c:v>3.1720021875001598</c:v>
                </c:pt>
                <c:pt idx="26563">
                  <c:v>3.17233375</c:v>
                </c:pt>
                <c:pt idx="26564">
                  <c:v>3.1727896875001598</c:v>
                </c:pt>
                <c:pt idx="26565">
                  <c:v>3.1732140625001599</c:v>
                </c:pt>
                <c:pt idx="26566">
                  <c:v>3.1736</c:v>
                </c:pt>
                <c:pt idx="26567">
                  <c:v>3.1739606249999999</c:v>
                </c:pt>
                <c:pt idx="26568">
                  <c:v>3.1743006249999999</c:v>
                </c:pt>
                <c:pt idx="26569">
                  <c:v>3.1738828125001599</c:v>
                </c:pt>
                <c:pt idx="26570">
                  <c:v>3.1735434375001597</c:v>
                </c:pt>
                <c:pt idx="26571">
                  <c:v>3.1730715625001595</c:v>
                </c:pt>
                <c:pt idx="26572">
                  <c:v>3.1726399999999999</c:v>
                </c:pt>
                <c:pt idx="26573">
                  <c:v>3.1722299999999999</c:v>
                </c:pt>
                <c:pt idx="26574">
                  <c:v>3.1717887500000002</c:v>
                </c:pt>
                <c:pt idx="26575">
                  <c:v>3.1713693749999998</c:v>
                </c:pt>
                <c:pt idx="26576">
                  <c:v>3.1709465625001596</c:v>
                </c:pt>
                <c:pt idx="26577">
                  <c:v>3.1703990625001599</c:v>
                </c:pt>
                <c:pt idx="26578">
                  <c:v>3.1699006249999999</c:v>
                </c:pt>
                <c:pt idx="26579">
                  <c:v>3.1693840625001597</c:v>
                </c:pt>
                <c:pt idx="26580">
                  <c:v>3.1690315625001597</c:v>
                </c:pt>
                <c:pt idx="26581">
                  <c:v>3.1686700000000001</c:v>
                </c:pt>
                <c:pt idx="26582">
                  <c:v>3.1688900000000002</c:v>
                </c:pt>
                <c:pt idx="26583">
                  <c:v>3.1692618750000001</c:v>
                </c:pt>
                <c:pt idx="26584">
                  <c:v>3.169615625</c:v>
                </c:pt>
                <c:pt idx="26585">
                  <c:v>3.1701046875001597</c:v>
                </c:pt>
                <c:pt idx="26586">
                  <c:v>3.1705450000000002</c:v>
                </c:pt>
                <c:pt idx="26587">
                  <c:v>3.1710140625001597</c:v>
                </c:pt>
                <c:pt idx="26588">
                  <c:v>3.1713356250000002</c:v>
                </c:pt>
                <c:pt idx="26589">
                  <c:v>3.1717618750000001</c:v>
                </c:pt>
                <c:pt idx="26590">
                  <c:v>3.1721334375001597</c:v>
                </c:pt>
                <c:pt idx="26591">
                  <c:v>3.1725468750000001</c:v>
                </c:pt>
                <c:pt idx="26592">
                  <c:v>3.1728943749999998</c:v>
                </c:pt>
                <c:pt idx="26593">
                  <c:v>3.1732200000000002</c:v>
                </c:pt>
                <c:pt idx="26594">
                  <c:v>3.1727112499999999</c:v>
                </c:pt>
                <c:pt idx="26595">
                  <c:v>3.1723421875001598</c:v>
                </c:pt>
                <c:pt idx="26596">
                  <c:v>3.1718831249999999</c:v>
                </c:pt>
                <c:pt idx="26597">
                  <c:v>3.1714128125001597</c:v>
                </c:pt>
                <c:pt idx="26598">
                  <c:v>3.1709171875001596</c:v>
                </c:pt>
                <c:pt idx="26599">
                  <c:v>3.1703406250000001</c:v>
                </c:pt>
                <c:pt idx="26600">
                  <c:v>3.1697265625001596</c:v>
                </c:pt>
                <c:pt idx="26601">
                  <c:v>3.1690865625001599</c:v>
                </c:pt>
                <c:pt idx="26602">
                  <c:v>3.1684293750000001</c:v>
                </c:pt>
                <c:pt idx="26603">
                  <c:v>3.1677615625001598</c:v>
                </c:pt>
                <c:pt idx="26604">
                  <c:v>3.1671262499999999</c:v>
                </c:pt>
                <c:pt idx="26605">
                  <c:v>3.1666934375001596</c:v>
                </c:pt>
                <c:pt idx="26606">
                  <c:v>3.16631531250016</c:v>
                </c:pt>
                <c:pt idx="26607">
                  <c:v>3.1659515625001595</c:v>
                </c:pt>
                <c:pt idx="26608">
                  <c:v>3.1654721875001597</c:v>
                </c:pt>
                <c:pt idx="26609">
                  <c:v>3.1656728125001599</c:v>
                </c:pt>
                <c:pt idx="26610">
                  <c:v>3.1660862500000002</c:v>
                </c:pt>
                <c:pt idx="26611">
                  <c:v>3.1665340625001597</c:v>
                </c:pt>
                <c:pt idx="26612">
                  <c:v>3.1668659375001598</c:v>
                </c:pt>
                <c:pt idx="26613">
                  <c:v>3.1672728125001597</c:v>
                </c:pt>
                <c:pt idx="26614">
                  <c:v>3.1676574999999998</c:v>
                </c:pt>
                <c:pt idx="26615">
                  <c:v>3.1679881249999999</c:v>
                </c:pt>
                <c:pt idx="26616">
                  <c:v>3.1683734375001595</c:v>
                </c:pt>
                <c:pt idx="26617">
                  <c:v>3.1688190625001598</c:v>
                </c:pt>
                <c:pt idx="26618">
                  <c:v>3.1691971875001599</c:v>
                </c:pt>
                <c:pt idx="26619">
                  <c:v>3.1696490625001599</c:v>
                </c:pt>
                <c:pt idx="26620">
                  <c:v>3.1701315625001598</c:v>
                </c:pt>
                <c:pt idx="26621">
                  <c:v>3.17061875</c:v>
                </c:pt>
                <c:pt idx="26622">
                  <c:v>3.1710337499999999</c:v>
                </c:pt>
                <c:pt idx="26623">
                  <c:v>3.1714921875001596</c:v>
                </c:pt>
                <c:pt idx="26624">
                  <c:v>3.1718628125001596</c:v>
                </c:pt>
                <c:pt idx="26625">
                  <c:v>3.1722706249999999</c:v>
                </c:pt>
                <c:pt idx="26626">
                  <c:v>3.1727062500000001</c:v>
                </c:pt>
                <c:pt idx="26627">
                  <c:v>3.172256875</c:v>
                </c:pt>
                <c:pt idx="26628">
                  <c:v>3.171586875</c:v>
                </c:pt>
                <c:pt idx="26629">
                  <c:v>3.1710968749999999</c:v>
                </c:pt>
                <c:pt idx="26630">
                  <c:v>3.1705493749999998</c:v>
                </c:pt>
                <c:pt idx="26631">
                  <c:v>3.1700050000000002</c:v>
                </c:pt>
                <c:pt idx="26632">
                  <c:v>3.1694818749999998</c:v>
                </c:pt>
                <c:pt idx="26633">
                  <c:v>3.1689065625001596</c:v>
                </c:pt>
                <c:pt idx="26634">
                  <c:v>3.1683171875001599</c:v>
                </c:pt>
                <c:pt idx="26635">
                  <c:v>3.1677709375001597</c:v>
                </c:pt>
                <c:pt idx="26636">
                  <c:v>3.1672740625001596</c:v>
                </c:pt>
                <c:pt idx="26637">
                  <c:v>3.1667943749999998</c:v>
                </c:pt>
                <c:pt idx="26638">
                  <c:v>3.1664068749999998</c:v>
                </c:pt>
                <c:pt idx="26639">
                  <c:v>3.1658740625001598</c:v>
                </c:pt>
                <c:pt idx="26640">
                  <c:v>3.16554</c:v>
                </c:pt>
                <c:pt idx="26641">
                  <c:v>3.1659484375001599</c:v>
                </c:pt>
                <c:pt idx="26642">
                  <c:v>3.16630375</c:v>
                </c:pt>
                <c:pt idx="26643">
                  <c:v>3.1666331250000002</c:v>
                </c:pt>
                <c:pt idx="26644">
                  <c:v>3.167025625</c:v>
                </c:pt>
                <c:pt idx="26645">
                  <c:v>3.1674034375001598</c:v>
                </c:pt>
                <c:pt idx="26646">
                  <c:v>3.167735</c:v>
                </c:pt>
                <c:pt idx="26647">
                  <c:v>3.168090625</c:v>
                </c:pt>
                <c:pt idx="26648">
                  <c:v>3.1684840625001596</c:v>
                </c:pt>
                <c:pt idx="26649">
                  <c:v>3.1689165625001596</c:v>
                </c:pt>
                <c:pt idx="26650">
                  <c:v>3.1693975000000001</c:v>
                </c:pt>
                <c:pt idx="26651">
                  <c:v>3.1698478125001599</c:v>
                </c:pt>
                <c:pt idx="26652">
                  <c:v>3.1703846875001598</c:v>
                </c:pt>
                <c:pt idx="26653">
                  <c:v>3.1709084375001599</c:v>
                </c:pt>
                <c:pt idx="26654">
                  <c:v>3.1714309375001597</c:v>
                </c:pt>
                <c:pt idx="26655">
                  <c:v>3.1719428125001596</c:v>
                </c:pt>
                <c:pt idx="26656">
                  <c:v>3.1723953125001598</c:v>
                </c:pt>
                <c:pt idx="26657">
                  <c:v>3.1727215625001599</c:v>
                </c:pt>
                <c:pt idx="26658">
                  <c:v>3.1730912500000001</c:v>
                </c:pt>
                <c:pt idx="26659">
                  <c:v>3.1734953125001599</c:v>
                </c:pt>
                <c:pt idx="26660">
                  <c:v>3.1739103125001598</c:v>
                </c:pt>
                <c:pt idx="26661">
                  <c:v>3.1733268749999999</c:v>
                </c:pt>
                <c:pt idx="26662">
                  <c:v>3.1728565625001597</c:v>
                </c:pt>
                <c:pt idx="26663">
                  <c:v>3.1723812499999999</c:v>
                </c:pt>
                <c:pt idx="26664">
                  <c:v>3.1718537499999999</c:v>
                </c:pt>
                <c:pt idx="26665">
                  <c:v>3.1713131250000002</c:v>
                </c:pt>
                <c:pt idx="26666">
                  <c:v>3.1708159375001599</c:v>
                </c:pt>
                <c:pt idx="26667">
                  <c:v>3.1703268750000002</c:v>
                </c:pt>
                <c:pt idx="26668">
                  <c:v>3.1698528125001597</c:v>
                </c:pt>
                <c:pt idx="26669">
                  <c:v>3.169313125</c:v>
                </c:pt>
                <c:pt idx="26670">
                  <c:v>3.1688059375001596</c:v>
                </c:pt>
                <c:pt idx="26671">
                  <c:v>3.1683893749999998</c:v>
                </c:pt>
                <c:pt idx="26672">
                  <c:v>3.16780375</c:v>
                </c:pt>
                <c:pt idx="26673">
                  <c:v>3.1674043749999998</c:v>
                </c:pt>
                <c:pt idx="26674">
                  <c:v>3.1670418749999998</c:v>
                </c:pt>
                <c:pt idx="26675">
                  <c:v>3.1673687500000001</c:v>
                </c:pt>
                <c:pt idx="26676">
                  <c:v>3.1677325000000001</c:v>
                </c:pt>
                <c:pt idx="26677">
                  <c:v>3.1680950000000001</c:v>
                </c:pt>
                <c:pt idx="26678">
                  <c:v>3.168468125</c:v>
                </c:pt>
                <c:pt idx="26679">
                  <c:v>3.1688931249999999</c:v>
                </c:pt>
                <c:pt idx="26680">
                  <c:v>3.1693193750000002</c:v>
                </c:pt>
                <c:pt idx="26681">
                  <c:v>3.1688459375001599</c:v>
                </c:pt>
                <c:pt idx="26682">
                  <c:v>3.1684603125001596</c:v>
                </c:pt>
                <c:pt idx="26683">
                  <c:v>3.1680896875001596</c:v>
                </c:pt>
                <c:pt idx="26684">
                  <c:v>3.16768625</c:v>
                </c:pt>
                <c:pt idx="26685">
                  <c:v>3.1672671875001597</c:v>
                </c:pt>
                <c:pt idx="26686">
                  <c:v>3.1675543749999999</c:v>
                </c:pt>
                <c:pt idx="26687">
                  <c:v>3.1679384375001596</c:v>
                </c:pt>
                <c:pt idx="26688">
                  <c:v>3.1683278125001597</c:v>
                </c:pt>
                <c:pt idx="26689">
                  <c:v>3.16792125</c:v>
                </c:pt>
                <c:pt idx="26690">
                  <c:v>3.1673884375001595</c:v>
                </c:pt>
                <c:pt idx="26691">
                  <c:v>3.1670178125001596</c:v>
                </c:pt>
                <c:pt idx="26692">
                  <c:v>3.1666231250000001</c:v>
                </c:pt>
                <c:pt idx="26693">
                  <c:v>3.1662425000000001</c:v>
                </c:pt>
                <c:pt idx="26694">
                  <c:v>3.1658175000000002</c:v>
                </c:pt>
                <c:pt idx="26695">
                  <c:v>3.165375</c:v>
                </c:pt>
                <c:pt idx="26696">
                  <c:v>3.1650521875001596</c:v>
                </c:pt>
                <c:pt idx="26697">
                  <c:v>3.1645824999999999</c:v>
                </c:pt>
                <c:pt idx="26698">
                  <c:v>3.1646303125001598</c:v>
                </c:pt>
                <c:pt idx="26699">
                  <c:v>3.1649912499999999</c:v>
                </c:pt>
                <c:pt idx="26700">
                  <c:v>3.1653368749999999</c:v>
                </c:pt>
                <c:pt idx="26701">
                  <c:v>3.1656787500000001</c:v>
                </c:pt>
                <c:pt idx="26702">
                  <c:v>3.1660028125001598</c:v>
                </c:pt>
                <c:pt idx="26703">
                  <c:v>3.1663478125001596</c:v>
                </c:pt>
                <c:pt idx="26704">
                  <c:v>3.1667503125001599</c:v>
                </c:pt>
                <c:pt idx="26705">
                  <c:v>3.1671706249999998</c:v>
                </c:pt>
                <c:pt idx="26706">
                  <c:v>3.1675918749999998</c:v>
                </c:pt>
                <c:pt idx="26707">
                  <c:v>3.1680524999999999</c:v>
                </c:pt>
                <c:pt idx="26708">
                  <c:v>3.1684853125001595</c:v>
                </c:pt>
                <c:pt idx="26709">
                  <c:v>3.1688662500000002</c:v>
                </c:pt>
                <c:pt idx="26710">
                  <c:v>3.1692796875001599</c:v>
                </c:pt>
                <c:pt idx="26711">
                  <c:v>3.1696606250000001</c:v>
                </c:pt>
                <c:pt idx="26712">
                  <c:v>3.1700118750000001</c:v>
                </c:pt>
                <c:pt idx="26713">
                  <c:v>3.1703428125001598</c:v>
                </c:pt>
                <c:pt idx="26714">
                  <c:v>3.1707618750000002</c:v>
                </c:pt>
                <c:pt idx="26715">
                  <c:v>3.170855</c:v>
                </c:pt>
                <c:pt idx="26716">
                  <c:v>3.1704931250000001</c:v>
                </c:pt>
                <c:pt idx="26717">
                  <c:v>3.1701100000000002</c:v>
                </c:pt>
                <c:pt idx="26718">
                  <c:v>3.1695009375001599</c:v>
                </c:pt>
                <c:pt idx="26719">
                  <c:v>3.1690974999999999</c:v>
                </c:pt>
                <c:pt idx="26720">
                  <c:v>3.1686021875001598</c:v>
                </c:pt>
                <c:pt idx="26721">
                  <c:v>3.1680562499999998</c:v>
                </c:pt>
                <c:pt idx="26722">
                  <c:v>3.16751125</c:v>
                </c:pt>
                <c:pt idx="26723">
                  <c:v>3.1669640625001598</c:v>
                </c:pt>
                <c:pt idx="26724">
                  <c:v>3.1664928125001599</c:v>
                </c:pt>
                <c:pt idx="26725">
                  <c:v>3.1660699999999999</c:v>
                </c:pt>
                <c:pt idx="26726">
                  <c:v>3.1656893749999999</c:v>
                </c:pt>
                <c:pt idx="26727">
                  <c:v>3.16531875</c:v>
                </c:pt>
                <c:pt idx="26728">
                  <c:v>3.1647987500000001</c:v>
                </c:pt>
                <c:pt idx="26729">
                  <c:v>3.1643699999999999</c:v>
                </c:pt>
                <c:pt idx="26730">
                  <c:v>3.164695</c:v>
                </c:pt>
                <c:pt idx="26731">
                  <c:v>3.1651224999999998</c:v>
                </c:pt>
                <c:pt idx="26732">
                  <c:v>3.1655781250000001</c:v>
                </c:pt>
                <c:pt idx="26733">
                  <c:v>3.1659296875001597</c:v>
                </c:pt>
                <c:pt idx="26734">
                  <c:v>3.1662903125001596</c:v>
                </c:pt>
                <c:pt idx="26735">
                  <c:v>3.1666303125001596</c:v>
                </c:pt>
                <c:pt idx="26736">
                  <c:v>3.1669890625001598</c:v>
                </c:pt>
                <c:pt idx="26737">
                  <c:v>3.1673953125001599</c:v>
                </c:pt>
                <c:pt idx="26738">
                  <c:v>3.1677624999999998</c:v>
                </c:pt>
                <c:pt idx="26739">
                  <c:v>3.1679059375001599</c:v>
                </c:pt>
                <c:pt idx="26740">
                  <c:v>3.1683300000000001</c:v>
                </c:pt>
                <c:pt idx="26741">
                  <c:v>3.1687603125001598</c:v>
                </c:pt>
                <c:pt idx="26742">
                  <c:v>3.1691462499999998</c:v>
                </c:pt>
                <c:pt idx="26743">
                  <c:v>3.169565</c:v>
                </c:pt>
                <c:pt idx="26744">
                  <c:v>3.1699153125001596</c:v>
                </c:pt>
                <c:pt idx="26745">
                  <c:v>3.169580625</c:v>
                </c:pt>
                <c:pt idx="26746">
                  <c:v>3.1696015625001599</c:v>
                </c:pt>
                <c:pt idx="26747">
                  <c:v>3.1696543749999999</c:v>
                </c:pt>
                <c:pt idx="26748">
                  <c:v>3.1691709375001595</c:v>
                </c:pt>
                <c:pt idx="26749">
                  <c:v>3.1686884375001596</c:v>
                </c:pt>
                <c:pt idx="26750">
                  <c:v>3.1682009375001599</c:v>
                </c:pt>
                <c:pt idx="26751">
                  <c:v>3.1676743749999998</c:v>
                </c:pt>
                <c:pt idx="26752">
                  <c:v>3.1671940625001596</c:v>
                </c:pt>
                <c:pt idx="26753">
                  <c:v>3.1667931249999999</c:v>
                </c:pt>
                <c:pt idx="26754">
                  <c:v>3.1664215625001599</c:v>
                </c:pt>
                <c:pt idx="26755">
                  <c:v>3.1659562499999998</c:v>
                </c:pt>
                <c:pt idx="26756">
                  <c:v>3.1655146875001599</c:v>
                </c:pt>
                <c:pt idx="26757">
                  <c:v>3.1651890625001595</c:v>
                </c:pt>
                <c:pt idx="26758">
                  <c:v>3.1655246875001599</c:v>
                </c:pt>
                <c:pt idx="26759">
                  <c:v>3.1659465625001597</c:v>
                </c:pt>
                <c:pt idx="26760">
                  <c:v>3.1663121875001599</c:v>
                </c:pt>
                <c:pt idx="26761">
                  <c:v>3.1666521875001599</c:v>
                </c:pt>
                <c:pt idx="26762">
                  <c:v>3.166988125</c:v>
                </c:pt>
                <c:pt idx="26763">
                  <c:v>3.1673340625001596</c:v>
                </c:pt>
                <c:pt idx="26764">
                  <c:v>3.16773375</c:v>
                </c:pt>
                <c:pt idx="26765">
                  <c:v>3.1681784375001598</c:v>
                </c:pt>
                <c:pt idx="26766">
                  <c:v>3.16863218750016</c:v>
                </c:pt>
                <c:pt idx="26767">
                  <c:v>3.1690756250000001</c:v>
                </c:pt>
                <c:pt idx="26768">
                  <c:v>3.1695396875001598</c:v>
                </c:pt>
                <c:pt idx="26769">
                  <c:v>3.1700021875001596</c:v>
                </c:pt>
                <c:pt idx="26770">
                  <c:v>3.1704471875001596</c:v>
                </c:pt>
                <c:pt idx="26771">
                  <c:v>3.1709315625001597</c:v>
                </c:pt>
                <c:pt idx="26772">
                  <c:v>3.1714331250000001</c:v>
                </c:pt>
                <c:pt idx="26773">
                  <c:v>3.1718596875001599</c:v>
                </c:pt>
                <c:pt idx="26774">
                  <c:v>3.1722928125001597</c:v>
                </c:pt>
                <c:pt idx="26775">
                  <c:v>3.1726562500000002</c:v>
                </c:pt>
                <c:pt idx="26776">
                  <c:v>3.1721578125001599</c:v>
                </c:pt>
                <c:pt idx="26777">
                  <c:v>3.17152375</c:v>
                </c:pt>
                <c:pt idx="26778">
                  <c:v>3.1711128125001595</c:v>
                </c:pt>
                <c:pt idx="26779">
                  <c:v>3.1705771875001596</c:v>
                </c:pt>
                <c:pt idx="26780">
                  <c:v>3.169944375</c:v>
                </c:pt>
                <c:pt idx="26781">
                  <c:v>3.169358125</c:v>
                </c:pt>
                <c:pt idx="26782">
                  <c:v>3.1688149999999999</c:v>
                </c:pt>
                <c:pt idx="26783">
                  <c:v>3.1682718749999998</c:v>
                </c:pt>
                <c:pt idx="26784">
                  <c:v>3.1677443749999998</c:v>
                </c:pt>
                <c:pt idx="26785">
                  <c:v>3.1672684375001596</c:v>
                </c:pt>
                <c:pt idx="26786">
                  <c:v>3.1667718749999998</c:v>
                </c:pt>
                <c:pt idx="26787">
                  <c:v>3.166343125</c:v>
                </c:pt>
                <c:pt idx="26788">
                  <c:v>3.1659240625001597</c:v>
                </c:pt>
                <c:pt idx="26789">
                  <c:v>3.1653953125001597</c:v>
                </c:pt>
                <c:pt idx="26790">
                  <c:v>3.1650462500000001</c:v>
                </c:pt>
                <c:pt idx="26791">
                  <c:v>3.1653918750000001</c:v>
                </c:pt>
                <c:pt idx="26792">
                  <c:v>3.1657431250000001</c:v>
                </c:pt>
                <c:pt idx="26793">
                  <c:v>3.1660684375001598</c:v>
                </c:pt>
                <c:pt idx="26794">
                  <c:v>3.165980625</c:v>
                </c:pt>
                <c:pt idx="26795">
                  <c:v>3.1657590625001597</c:v>
                </c:pt>
                <c:pt idx="26796">
                  <c:v>3.1661221875001599</c:v>
                </c:pt>
                <c:pt idx="26797">
                  <c:v>3.1665312499999998</c:v>
                </c:pt>
                <c:pt idx="26798">
                  <c:v>3.1669171875001596</c:v>
                </c:pt>
                <c:pt idx="26799">
                  <c:v>3.1672846875001599</c:v>
                </c:pt>
                <c:pt idx="26800">
                  <c:v>3.1676109375001595</c:v>
                </c:pt>
                <c:pt idx="26801">
                  <c:v>3.167000625</c:v>
                </c:pt>
                <c:pt idx="26802">
                  <c:v>3.1666165625001597</c:v>
                </c:pt>
                <c:pt idx="26803">
                  <c:v>3.1662759375001599</c:v>
                </c:pt>
                <c:pt idx="26804">
                  <c:v>3.1659318750000001</c:v>
                </c:pt>
                <c:pt idx="26805">
                  <c:v>3.1654912500000001</c:v>
                </c:pt>
                <c:pt idx="26806">
                  <c:v>3.1650596875001598</c:v>
                </c:pt>
                <c:pt idx="26807">
                  <c:v>3.1646384375001597</c:v>
                </c:pt>
                <c:pt idx="26808">
                  <c:v>3.1641906249999998</c:v>
                </c:pt>
                <c:pt idx="26809">
                  <c:v>3.1637471875001597</c:v>
                </c:pt>
                <c:pt idx="26810">
                  <c:v>3.1638703125001597</c:v>
                </c:pt>
                <c:pt idx="26811">
                  <c:v>3.1642606249999998</c:v>
                </c:pt>
                <c:pt idx="26812">
                  <c:v>3.1647415625001596</c:v>
                </c:pt>
                <c:pt idx="26813">
                  <c:v>3.1650925000000001</c:v>
                </c:pt>
                <c:pt idx="26814">
                  <c:v>3.1654784375001599</c:v>
                </c:pt>
                <c:pt idx="26815">
                  <c:v>3.1658431249999999</c:v>
                </c:pt>
                <c:pt idx="26816">
                  <c:v>3.1662790625001596</c:v>
                </c:pt>
                <c:pt idx="26817">
                  <c:v>3.1666134375001596</c:v>
                </c:pt>
                <c:pt idx="26818">
                  <c:v>3.1670209375001597</c:v>
                </c:pt>
                <c:pt idx="26819">
                  <c:v>3.16739375</c:v>
                </c:pt>
                <c:pt idx="26820">
                  <c:v>3.1678171875001597</c:v>
                </c:pt>
                <c:pt idx="26821">
                  <c:v>3.1682428125001598</c:v>
                </c:pt>
                <c:pt idx="26822">
                  <c:v>3.1686771875001596</c:v>
                </c:pt>
                <c:pt idx="26823">
                  <c:v>3.1691140625001597</c:v>
                </c:pt>
                <c:pt idx="26824">
                  <c:v>3.1695000000000002</c:v>
                </c:pt>
                <c:pt idx="26825">
                  <c:v>3.1699168750000002</c:v>
                </c:pt>
                <c:pt idx="26826">
                  <c:v>3.1695809375001596</c:v>
                </c:pt>
                <c:pt idx="26827">
                  <c:v>3.1690678125001597</c:v>
                </c:pt>
                <c:pt idx="26828">
                  <c:v>3.1687218750000001</c:v>
                </c:pt>
                <c:pt idx="26829">
                  <c:v>3.1682600000000001</c:v>
                </c:pt>
                <c:pt idx="26830">
                  <c:v>3.1676293750000002</c:v>
                </c:pt>
                <c:pt idx="26831">
                  <c:v>3.1669918749999999</c:v>
                </c:pt>
                <c:pt idx="26832">
                  <c:v>3.1663503125001595</c:v>
                </c:pt>
                <c:pt idx="26833">
                  <c:v>3.1655846875001599</c:v>
                </c:pt>
                <c:pt idx="26834">
                  <c:v>3.1647912499999999</c:v>
                </c:pt>
                <c:pt idx="26835">
                  <c:v>3.1640740625001595</c:v>
                </c:pt>
                <c:pt idx="26836">
                  <c:v>3.1633784375001599</c:v>
                </c:pt>
                <c:pt idx="26837">
                  <c:v>3.1627184375001596</c:v>
                </c:pt>
                <c:pt idx="26838">
                  <c:v>3.1621371875001598</c:v>
                </c:pt>
                <c:pt idx="26839">
                  <c:v>3.1617628125001596</c:v>
                </c:pt>
                <c:pt idx="26840">
                  <c:v>3.1613309375001597</c:v>
                </c:pt>
                <c:pt idx="26841">
                  <c:v>3.160955</c:v>
                </c:pt>
                <c:pt idx="26842">
                  <c:v>3.16053125</c:v>
                </c:pt>
                <c:pt idx="26843">
                  <c:v>3.1607446875001597</c:v>
                </c:pt>
                <c:pt idx="26844">
                  <c:v>3.1610778125001597</c:v>
                </c:pt>
                <c:pt idx="26845">
                  <c:v>3.1615612500000001</c:v>
                </c:pt>
                <c:pt idx="26846">
                  <c:v>3.1619384375001598</c:v>
                </c:pt>
                <c:pt idx="26847">
                  <c:v>3.1623328125001597</c:v>
                </c:pt>
                <c:pt idx="26848">
                  <c:v>3.1627478125001596</c:v>
                </c:pt>
                <c:pt idx="26849">
                  <c:v>3.1632659375001597</c:v>
                </c:pt>
                <c:pt idx="26850">
                  <c:v>3.1637843750000001</c:v>
                </c:pt>
                <c:pt idx="26851">
                  <c:v>3.1643409375001599</c:v>
                </c:pt>
                <c:pt idx="26852">
                  <c:v>3.1648212500000001</c:v>
                </c:pt>
                <c:pt idx="26853">
                  <c:v>3.1653071875001597</c:v>
                </c:pt>
                <c:pt idx="26854">
                  <c:v>3.1657034375001598</c:v>
                </c:pt>
                <c:pt idx="26855">
                  <c:v>3.1660853125001598</c:v>
                </c:pt>
                <c:pt idx="26856">
                  <c:v>3.16652656250016</c:v>
                </c:pt>
                <c:pt idx="26857">
                  <c:v>3.1669378125001599</c:v>
                </c:pt>
                <c:pt idx="26858">
                  <c:v>3.1673450000000001</c:v>
                </c:pt>
                <c:pt idx="26859">
                  <c:v>3.1677059375001599</c:v>
                </c:pt>
                <c:pt idx="26860">
                  <c:v>3.1673218749999998</c:v>
                </c:pt>
                <c:pt idx="26861">
                  <c:v>3.1667125</c:v>
                </c:pt>
                <c:pt idx="26862">
                  <c:v>3.1663715625001596</c:v>
                </c:pt>
                <c:pt idx="26863">
                  <c:v>3.1659471875001599</c:v>
                </c:pt>
                <c:pt idx="26864">
                  <c:v>3.1654749999999998</c:v>
                </c:pt>
                <c:pt idx="26865">
                  <c:v>3.1649178125001596</c:v>
                </c:pt>
                <c:pt idx="26866">
                  <c:v>3.1644028125001595</c:v>
                </c:pt>
                <c:pt idx="26867">
                  <c:v>3.1639362499999999</c:v>
                </c:pt>
                <c:pt idx="26868">
                  <c:v>3.1634600000000002</c:v>
                </c:pt>
                <c:pt idx="26869">
                  <c:v>3.1630146875001599</c:v>
                </c:pt>
                <c:pt idx="26870">
                  <c:v>3.1625453125001597</c:v>
                </c:pt>
                <c:pt idx="26871">
                  <c:v>3.1620512500000002</c:v>
                </c:pt>
                <c:pt idx="26872">
                  <c:v>3.1616428125001597</c:v>
                </c:pt>
                <c:pt idx="26873">
                  <c:v>3.1613228125001598</c:v>
                </c:pt>
                <c:pt idx="26874">
                  <c:v>3.160784375</c:v>
                </c:pt>
                <c:pt idx="26875">
                  <c:v>3.1611125000000002</c:v>
                </c:pt>
                <c:pt idx="26876">
                  <c:v>3.1615828125001597</c:v>
                </c:pt>
                <c:pt idx="26877">
                  <c:v>3.1619056250000002</c:v>
                </c:pt>
                <c:pt idx="26878">
                  <c:v>3.1621381249999998</c:v>
                </c:pt>
                <c:pt idx="26879">
                  <c:v>3.1624581250000001</c:v>
                </c:pt>
                <c:pt idx="26880">
                  <c:v>3.1628531249999998</c:v>
                </c:pt>
                <c:pt idx="26881">
                  <c:v>3.1632418750000002</c:v>
                </c:pt>
                <c:pt idx="26882">
                  <c:v>3.1636743749999998</c:v>
                </c:pt>
                <c:pt idx="26883">
                  <c:v>3.1641071875001598</c:v>
                </c:pt>
                <c:pt idx="26884">
                  <c:v>3.1644284375001597</c:v>
                </c:pt>
                <c:pt idx="26885">
                  <c:v>3.1643937499999999</c:v>
                </c:pt>
                <c:pt idx="26886">
                  <c:v>3.1639740625001598</c:v>
                </c:pt>
                <c:pt idx="26887">
                  <c:v>3.1635003125001599</c:v>
                </c:pt>
                <c:pt idx="26888">
                  <c:v>3.1630121875001596</c:v>
                </c:pt>
                <c:pt idx="26889">
                  <c:v>3.1626040625001597</c:v>
                </c:pt>
                <c:pt idx="26890">
                  <c:v>3.1622078125001596</c:v>
                </c:pt>
                <c:pt idx="26891">
                  <c:v>3.1626284375001599</c:v>
                </c:pt>
                <c:pt idx="26892">
                  <c:v>3.163094375</c:v>
                </c:pt>
                <c:pt idx="26893">
                  <c:v>3.1634509375001598</c:v>
                </c:pt>
                <c:pt idx="26894">
                  <c:v>3.16381093750016</c:v>
                </c:pt>
                <c:pt idx="26895">
                  <c:v>3.1642168750000002</c:v>
                </c:pt>
                <c:pt idx="26896">
                  <c:v>3.1646181250000001</c:v>
                </c:pt>
                <c:pt idx="26897">
                  <c:v>3.1649753125001596</c:v>
                </c:pt>
                <c:pt idx="26898">
                  <c:v>3.1653312499999999</c:v>
                </c:pt>
                <c:pt idx="26899">
                  <c:v>3.1657631249999998</c:v>
                </c:pt>
                <c:pt idx="26900">
                  <c:v>3.1661196875001596</c:v>
                </c:pt>
                <c:pt idx="26901">
                  <c:v>3.1665078125001598</c:v>
                </c:pt>
                <c:pt idx="26902">
                  <c:v>3.1669503125001599</c:v>
                </c:pt>
                <c:pt idx="26903">
                  <c:v>3.1673553125001597</c:v>
                </c:pt>
                <c:pt idx="26904">
                  <c:v>3.1677890625001597</c:v>
                </c:pt>
                <c:pt idx="26905">
                  <c:v>3.1681531249999999</c:v>
                </c:pt>
                <c:pt idx="26906">
                  <c:v>3.1685884375001598</c:v>
                </c:pt>
                <c:pt idx="26907">
                  <c:v>3.1689687499999999</c:v>
                </c:pt>
                <c:pt idx="26908">
                  <c:v>3.1692959375001597</c:v>
                </c:pt>
                <c:pt idx="26909">
                  <c:v>3.168843125</c:v>
                </c:pt>
                <c:pt idx="26910">
                  <c:v>3.1682840625001596</c:v>
                </c:pt>
                <c:pt idx="26911">
                  <c:v>3.1679343750000002</c:v>
                </c:pt>
                <c:pt idx="26912">
                  <c:v>3.1674687499999998</c:v>
                </c:pt>
                <c:pt idx="26913">
                  <c:v>3.1669021875001597</c:v>
                </c:pt>
                <c:pt idx="26914">
                  <c:v>3.1663234375001599</c:v>
                </c:pt>
                <c:pt idx="26915">
                  <c:v>3.1657340625001598</c:v>
                </c:pt>
                <c:pt idx="26916">
                  <c:v>3.1651712500000002</c:v>
                </c:pt>
                <c:pt idx="26917">
                  <c:v>3.1646624999999999</c:v>
                </c:pt>
                <c:pt idx="26918">
                  <c:v>3.1641246875001596</c:v>
                </c:pt>
                <c:pt idx="26919">
                  <c:v>3.163535</c:v>
                </c:pt>
                <c:pt idx="26920">
                  <c:v>3.1629765625001598</c:v>
                </c:pt>
                <c:pt idx="26921">
                  <c:v>3.1624634375001599</c:v>
                </c:pt>
                <c:pt idx="26922">
                  <c:v>3.1620331249999998</c:v>
                </c:pt>
                <c:pt idx="26923">
                  <c:v>3.1616934375001597</c:v>
                </c:pt>
                <c:pt idx="26924">
                  <c:v>3.1613540625001599</c:v>
                </c:pt>
                <c:pt idx="26925">
                  <c:v>3.1610315625001597</c:v>
                </c:pt>
                <c:pt idx="26926">
                  <c:v>3.1606196875001595</c:v>
                </c:pt>
                <c:pt idx="26927">
                  <c:v>3.1602334375001599</c:v>
                </c:pt>
                <c:pt idx="26928">
                  <c:v>3.1601518749999999</c:v>
                </c:pt>
                <c:pt idx="26929">
                  <c:v>3.1605793750000002</c:v>
                </c:pt>
                <c:pt idx="26930">
                  <c:v>3.160900625</c:v>
                </c:pt>
                <c:pt idx="26931">
                  <c:v>3.1613293750000002</c:v>
                </c:pt>
                <c:pt idx="26932">
                  <c:v>3.1618659375001599</c:v>
                </c:pt>
                <c:pt idx="26933">
                  <c:v>3.1623212500000002</c:v>
                </c:pt>
                <c:pt idx="26934">
                  <c:v>3.1628224999999999</c:v>
                </c:pt>
                <c:pt idx="26935">
                  <c:v>3.1633809375001598</c:v>
                </c:pt>
                <c:pt idx="26936">
                  <c:v>3.1639828125001599</c:v>
                </c:pt>
                <c:pt idx="26937">
                  <c:v>3.1645175000000001</c:v>
                </c:pt>
                <c:pt idx="26938">
                  <c:v>3.1650671875001599</c:v>
                </c:pt>
                <c:pt idx="26939">
                  <c:v>3.1655265625001596</c:v>
                </c:pt>
                <c:pt idx="26940">
                  <c:v>3.166051875</c:v>
                </c:pt>
                <c:pt idx="26941">
                  <c:v>3.1664587499999999</c:v>
                </c:pt>
                <c:pt idx="26942">
                  <c:v>3.166801875</c:v>
                </c:pt>
                <c:pt idx="26943">
                  <c:v>3.1672221875001596</c:v>
                </c:pt>
                <c:pt idx="26944">
                  <c:v>3.1667871875001596</c:v>
                </c:pt>
                <c:pt idx="26945">
                  <c:v>3.1664584375001597</c:v>
                </c:pt>
                <c:pt idx="26946">
                  <c:v>3.1660971875001596</c:v>
                </c:pt>
                <c:pt idx="26947">
                  <c:v>3.1657603125001597</c:v>
                </c:pt>
                <c:pt idx="26948">
                  <c:v>3.1653668750000001</c:v>
                </c:pt>
                <c:pt idx="26949">
                  <c:v>3.1649531249999998</c:v>
                </c:pt>
                <c:pt idx="26950">
                  <c:v>3.1645406249999999</c:v>
                </c:pt>
                <c:pt idx="26951">
                  <c:v>3.1641628125001597</c:v>
                </c:pt>
                <c:pt idx="26952">
                  <c:v>3.163750625</c:v>
                </c:pt>
                <c:pt idx="26953">
                  <c:v>3.1631481250000002</c:v>
                </c:pt>
                <c:pt idx="26954">
                  <c:v>3.1626406249999999</c:v>
                </c:pt>
                <c:pt idx="26955">
                  <c:v>3.1622356250000001</c:v>
                </c:pt>
                <c:pt idx="26956">
                  <c:v>3.1618353125001599</c:v>
                </c:pt>
                <c:pt idx="26957">
                  <c:v>3.1621765625001599</c:v>
                </c:pt>
                <c:pt idx="26958">
                  <c:v>3.1625184375001596</c:v>
                </c:pt>
                <c:pt idx="26959">
                  <c:v>3.1629049999999999</c:v>
                </c:pt>
                <c:pt idx="26960">
                  <c:v>3.1632668750000001</c:v>
                </c:pt>
                <c:pt idx="26961">
                  <c:v>3.1636934375001595</c:v>
                </c:pt>
                <c:pt idx="26962">
                  <c:v>3.164126875</c:v>
                </c:pt>
                <c:pt idx="26963">
                  <c:v>3.1645134375001596</c:v>
                </c:pt>
                <c:pt idx="26964">
                  <c:v>3.16497625</c:v>
                </c:pt>
                <c:pt idx="26965">
                  <c:v>3.1654521875001596</c:v>
                </c:pt>
                <c:pt idx="26966">
                  <c:v>3.1659406250000002</c:v>
                </c:pt>
                <c:pt idx="26967">
                  <c:v>3.1664434375001598</c:v>
                </c:pt>
                <c:pt idx="26968">
                  <c:v>3.1670756249999998</c:v>
                </c:pt>
                <c:pt idx="26969">
                  <c:v>3.1676781250000001</c:v>
                </c:pt>
                <c:pt idx="26970">
                  <c:v>3.16821625</c:v>
                </c:pt>
                <c:pt idx="26971">
                  <c:v>3.1686578125001597</c:v>
                </c:pt>
                <c:pt idx="26972">
                  <c:v>3.1691493749999999</c:v>
                </c:pt>
                <c:pt idx="26973">
                  <c:v>3.1695181250000002</c:v>
                </c:pt>
                <c:pt idx="26974">
                  <c:v>3.1698953125001599</c:v>
                </c:pt>
                <c:pt idx="26975">
                  <c:v>3.1702637500000002</c:v>
                </c:pt>
                <c:pt idx="26976">
                  <c:v>3.1697031249999998</c:v>
                </c:pt>
                <c:pt idx="26977">
                  <c:v>3.1693509375001598</c:v>
                </c:pt>
                <c:pt idx="26978">
                  <c:v>3.1685765625001596</c:v>
                </c:pt>
                <c:pt idx="26979">
                  <c:v>3.1681028125001598</c:v>
                </c:pt>
                <c:pt idx="26980">
                  <c:v>3.1675503125001598</c:v>
                </c:pt>
                <c:pt idx="26981">
                  <c:v>3.1670781250000002</c:v>
                </c:pt>
                <c:pt idx="26982">
                  <c:v>3.1665749999999999</c:v>
                </c:pt>
                <c:pt idx="26983">
                  <c:v>3.1660962499999998</c:v>
                </c:pt>
                <c:pt idx="26984">
                  <c:v>3.1656650000000002</c:v>
                </c:pt>
                <c:pt idx="26985">
                  <c:v>3.1651303125001595</c:v>
                </c:pt>
                <c:pt idx="26986">
                  <c:v>3.1646512499999999</c:v>
                </c:pt>
                <c:pt idx="26987">
                  <c:v>3.1642321875001596</c:v>
                </c:pt>
                <c:pt idx="26988">
                  <c:v>3.1636915625001598</c:v>
                </c:pt>
                <c:pt idx="26989">
                  <c:v>3.1632856249999999</c:v>
                </c:pt>
                <c:pt idx="26990">
                  <c:v>3.1629465625001596</c:v>
                </c:pt>
                <c:pt idx="26991">
                  <c:v>3.1625628125001599</c:v>
                </c:pt>
                <c:pt idx="26992">
                  <c:v>3.1621468749999999</c:v>
                </c:pt>
                <c:pt idx="26993">
                  <c:v>3.1618196875001598</c:v>
                </c:pt>
                <c:pt idx="26994">
                  <c:v>3.1614690625001596</c:v>
                </c:pt>
                <c:pt idx="26995">
                  <c:v>3.1610490625001599</c:v>
                </c:pt>
                <c:pt idx="26996">
                  <c:v>3.1606756250000001</c:v>
                </c:pt>
                <c:pt idx="26997">
                  <c:v>3.1602596875001598</c:v>
                </c:pt>
                <c:pt idx="26998">
                  <c:v>3.1606937500000001</c:v>
                </c:pt>
                <c:pt idx="26999">
                  <c:v>3.1610381250000001</c:v>
                </c:pt>
                <c:pt idx="27000">
                  <c:v>3.1613859375001598</c:v>
                </c:pt>
                <c:pt idx="27001">
                  <c:v>3.1617531250000002</c:v>
                </c:pt>
                <c:pt idx="27002">
                  <c:v>3.1620828125001599</c:v>
                </c:pt>
                <c:pt idx="27003">
                  <c:v>3.1624715625001598</c:v>
                </c:pt>
                <c:pt idx="27004">
                  <c:v>3.1628625000000001</c:v>
                </c:pt>
                <c:pt idx="27005">
                  <c:v>3.1633128125001599</c:v>
                </c:pt>
                <c:pt idx="27006">
                  <c:v>3.1637928125001595</c:v>
                </c:pt>
                <c:pt idx="27007">
                  <c:v>3.1643184375001598</c:v>
                </c:pt>
                <c:pt idx="27008">
                  <c:v>3.1647834375001596</c:v>
                </c:pt>
                <c:pt idx="27009">
                  <c:v>3.1652878125001598</c:v>
                </c:pt>
                <c:pt idx="27010">
                  <c:v>3.1657509375001598</c:v>
                </c:pt>
                <c:pt idx="27011">
                  <c:v>3.1661818749999999</c:v>
                </c:pt>
                <c:pt idx="27012">
                  <c:v>3.1666015625001598</c:v>
                </c:pt>
                <c:pt idx="27013">
                  <c:v>3.1669978125001599</c:v>
                </c:pt>
                <c:pt idx="27014">
                  <c:v>3.1673353125001595</c:v>
                </c:pt>
                <c:pt idx="27015">
                  <c:v>3.1669365625001595</c:v>
                </c:pt>
                <c:pt idx="27016">
                  <c:v>3.1665587500000001</c:v>
                </c:pt>
                <c:pt idx="27017">
                  <c:v>3.1661971875001598</c:v>
                </c:pt>
                <c:pt idx="27018">
                  <c:v>3.1657537499999999</c:v>
                </c:pt>
                <c:pt idx="27019">
                  <c:v>3.1650399999999999</c:v>
                </c:pt>
                <c:pt idx="27020">
                  <c:v>3.1647190625001596</c:v>
                </c:pt>
                <c:pt idx="27021">
                  <c:v>3.1643756249999999</c:v>
                </c:pt>
                <c:pt idx="27022">
                  <c:v>3.1639837499999999</c:v>
                </c:pt>
                <c:pt idx="27023">
                  <c:v>3.1635162499999998</c:v>
                </c:pt>
                <c:pt idx="27024">
                  <c:v>3.1629912500000001</c:v>
                </c:pt>
                <c:pt idx="27025">
                  <c:v>3.1625537499999998</c:v>
                </c:pt>
                <c:pt idx="27026">
                  <c:v>3.1621103125001597</c:v>
                </c:pt>
                <c:pt idx="27027">
                  <c:v>3.1617203125001598</c:v>
                </c:pt>
                <c:pt idx="27028">
                  <c:v>3.1611465625001598</c:v>
                </c:pt>
                <c:pt idx="27029">
                  <c:v>3.1606040625001599</c:v>
                </c:pt>
                <c:pt idx="27030">
                  <c:v>3.1600578125001597</c:v>
                </c:pt>
                <c:pt idx="27031">
                  <c:v>3.1596587500000002</c:v>
                </c:pt>
                <c:pt idx="27032">
                  <c:v>3.1593143750000001</c:v>
                </c:pt>
                <c:pt idx="27033">
                  <c:v>3.1596696875001595</c:v>
                </c:pt>
                <c:pt idx="27034">
                  <c:v>3.1601400000000002</c:v>
                </c:pt>
                <c:pt idx="27035">
                  <c:v>3.1604812500000001</c:v>
                </c:pt>
                <c:pt idx="27036">
                  <c:v>3.1608915625001597</c:v>
                </c:pt>
                <c:pt idx="27037">
                  <c:v>3.1612956250000002</c:v>
                </c:pt>
                <c:pt idx="27038">
                  <c:v>3.1617112500000002</c:v>
                </c:pt>
                <c:pt idx="27039">
                  <c:v>3.1621559375001596</c:v>
                </c:pt>
                <c:pt idx="27040">
                  <c:v>3.1625228125001597</c:v>
                </c:pt>
                <c:pt idx="27041">
                  <c:v>3.1629228125001596</c:v>
                </c:pt>
                <c:pt idx="27042">
                  <c:v>3.1632740625001596</c:v>
                </c:pt>
                <c:pt idx="27043">
                  <c:v>3.1636131249999999</c:v>
                </c:pt>
                <c:pt idx="27044">
                  <c:v>3.1640134375001598</c:v>
                </c:pt>
                <c:pt idx="27045">
                  <c:v>3.1644865625001599</c:v>
                </c:pt>
                <c:pt idx="27046">
                  <c:v>3.1649084375001597</c:v>
                </c:pt>
                <c:pt idx="27047">
                  <c:v>3.1653196875001597</c:v>
                </c:pt>
                <c:pt idx="27048">
                  <c:v>3.1657484375001599</c:v>
                </c:pt>
                <c:pt idx="27049">
                  <c:v>3.1660746875001595</c:v>
                </c:pt>
                <c:pt idx="27050">
                  <c:v>3.1664121875001596</c:v>
                </c:pt>
                <c:pt idx="27051">
                  <c:v>3.1658915625001596</c:v>
                </c:pt>
                <c:pt idx="27052">
                  <c:v>3.1653103125001598</c:v>
                </c:pt>
                <c:pt idx="27053">
                  <c:v>3.1649250000000002</c:v>
                </c:pt>
                <c:pt idx="27054">
                  <c:v>3.1645487499999998</c:v>
                </c:pt>
                <c:pt idx="27055">
                  <c:v>3.1640743750000002</c:v>
                </c:pt>
                <c:pt idx="27056">
                  <c:v>3.1635243750000002</c:v>
                </c:pt>
                <c:pt idx="27057">
                  <c:v>3.1629728125001599</c:v>
                </c:pt>
                <c:pt idx="27058">
                  <c:v>3.1623931249999999</c:v>
                </c:pt>
                <c:pt idx="27059">
                  <c:v>3.1618149999999998</c:v>
                </c:pt>
                <c:pt idx="27060">
                  <c:v>3.1612331249999999</c:v>
                </c:pt>
                <c:pt idx="27061">
                  <c:v>3.1607099999999999</c:v>
                </c:pt>
                <c:pt idx="27062">
                  <c:v>3.1602618750000002</c:v>
                </c:pt>
                <c:pt idx="27063">
                  <c:v>3.1598890625001599</c:v>
                </c:pt>
                <c:pt idx="27064">
                  <c:v>3.1593931249999998</c:v>
                </c:pt>
                <c:pt idx="27065">
                  <c:v>3.1597587499999999</c:v>
                </c:pt>
                <c:pt idx="27066">
                  <c:v>3.1600934375001599</c:v>
                </c:pt>
                <c:pt idx="27067">
                  <c:v>3.1604721875001598</c:v>
                </c:pt>
                <c:pt idx="27068">
                  <c:v>3.1608865625001599</c:v>
                </c:pt>
                <c:pt idx="27069">
                  <c:v>3.1612440625001597</c:v>
                </c:pt>
                <c:pt idx="27070">
                  <c:v>3.1616006250000002</c:v>
                </c:pt>
                <c:pt idx="27071">
                  <c:v>3.1619521875001597</c:v>
                </c:pt>
                <c:pt idx="27072">
                  <c:v>3.1620709375001597</c:v>
                </c:pt>
                <c:pt idx="27073">
                  <c:v>3.1617265625001596</c:v>
                </c:pt>
                <c:pt idx="27074">
                  <c:v>3.1613790625001599</c:v>
                </c:pt>
                <c:pt idx="27075">
                  <c:v>3.1609003125001598</c:v>
                </c:pt>
                <c:pt idx="27076">
                  <c:v>3.1602975</c:v>
                </c:pt>
                <c:pt idx="27077">
                  <c:v>3.1599271875001596</c:v>
                </c:pt>
                <c:pt idx="27078">
                  <c:v>3.1595221875001598</c:v>
                </c:pt>
                <c:pt idx="27079">
                  <c:v>3.1591684375001599</c:v>
                </c:pt>
                <c:pt idx="27080">
                  <c:v>3.1587609375001597</c:v>
                </c:pt>
                <c:pt idx="27081">
                  <c:v>3.1582540625001596</c:v>
                </c:pt>
                <c:pt idx="27082">
                  <c:v>3.1577924999999998</c:v>
                </c:pt>
                <c:pt idx="27083">
                  <c:v>3.15822156250016</c:v>
                </c:pt>
                <c:pt idx="27084">
                  <c:v>3.1586634375001599</c:v>
                </c:pt>
                <c:pt idx="27085">
                  <c:v>3.1591612499999999</c:v>
                </c:pt>
                <c:pt idx="27086">
                  <c:v>3.1596437499999999</c:v>
                </c:pt>
                <c:pt idx="27087">
                  <c:v>3.1600778125001598</c:v>
                </c:pt>
                <c:pt idx="27088">
                  <c:v>3.1605331250000002</c:v>
                </c:pt>
                <c:pt idx="27089">
                  <c:v>3.1610103125001596</c:v>
                </c:pt>
                <c:pt idx="27090">
                  <c:v>3.161575</c:v>
                </c:pt>
                <c:pt idx="27091">
                  <c:v>3.1619674999999998</c:v>
                </c:pt>
                <c:pt idx="27092">
                  <c:v>3.1623587500000001</c:v>
                </c:pt>
                <c:pt idx="27093">
                  <c:v>3.1627878125001598</c:v>
                </c:pt>
                <c:pt idx="27094">
                  <c:v>3.1632140625001597</c:v>
                </c:pt>
                <c:pt idx="27095">
                  <c:v>3.16365125</c:v>
                </c:pt>
                <c:pt idx="27096">
                  <c:v>3.1641256250000001</c:v>
                </c:pt>
                <c:pt idx="27097">
                  <c:v>3.1645165625001597</c:v>
                </c:pt>
                <c:pt idx="27098">
                  <c:v>3.1649871875001598</c:v>
                </c:pt>
                <c:pt idx="27099">
                  <c:v>3.1653859375001598</c:v>
                </c:pt>
                <c:pt idx="27100">
                  <c:v>3.1657146875001598</c:v>
                </c:pt>
                <c:pt idx="27101">
                  <c:v>3.1660887500000001</c:v>
                </c:pt>
                <c:pt idx="27102">
                  <c:v>3.1665562500000002</c:v>
                </c:pt>
                <c:pt idx="27103">
                  <c:v>3.1669218749999999</c:v>
                </c:pt>
                <c:pt idx="27104">
                  <c:v>3.1673206249999999</c:v>
                </c:pt>
                <c:pt idx="27105">
                  <c:v>3.1676774999999999</c:v>
                </c:pt>
                <c:pt idx="27106">
                  <c:v>3.1680384375001598</c:v>
                </c:pt>
                <c:pt idx="27107">
                  <c:v>3.1674496875001599</c:v>
                </c:pt>
                <c:pt idx="27108">
                  <c:v>3.1670453125001599</c:v>
                </c:pt>
                <c:pt idx="27109">
                  <c:v>3.1665290625001599</c:v>
                </c:pt>
                <c:pt idx="27110">
                  <c:v>3.1659596875001599</c:v>
                </c:pt>
                <c:pt idx="27111">
                  <c:v>3.1654359375001597</c:v>
                </c:pt>
                <c:pt idx="27112">
                  <c:v>3.1648849999999999</c:v>
                </c:pt>
                <c:pt idx="27113">
                  <c:v>3.1643168749999999</c:v>
                </c:pt>
                <c:pt idx="27114">
                  <c:v>3.1636612500000001</c:v>
                </c:pt>
                <c:pt idx="27115">
                  <c:v>3.1630446875001597</c:v>
                </c:pt>
                <c:pt idx="27116">
                  <c:v>3.1624440625001595</c:v>
                </c:pt>
                <c:pt idx="27117">
                  <c:v>3.1619859375001598</c:v>
                </c:pt>
                <c:pt idx="27118">
                  <c:v>3.1616253125001599</c:v>
                </c:pt>
                <c:pt idx="27119">
                  <c:v>3.1611659375001597</c:v>
                </c:pt>
                <c:pt idx="27120">
                  <c:v>3.1607262500000002</c:v>
                </c:pt>
                <c:pt idx="27121">
                  <c:v>3.1603696875001597</c:v>
                </c:pt>
                <c:pt idx="27122">
                  <c:v>3.1600115625001597</c:v>
                </c:pt>
                <c:pt idx="27123">
                  <c:v>3.1595771875001599</c:v>
                </c:pt>
                <c:pt idx="27124">
                  <c:v>3.1591953125001599</c:v>
                </c:pt>
                <c:pt idx="27125">
                  <c:v>3.1586934375001596</c:v>
                </c:pt>
                <c:pt idx="27126">
                  <c:v>3.1582384375001595</c:v>
                </c:pt>
                <c:pt idx="27127">
                  <c:v>3.157804375</c:v>
                </c:pt>
                <c:pt idx="27128">
                  <c:v>3.1574665625001597</c:v>
                </c:pt>
                <c:pt idx="27129">
                  <c:v>3.1578971875001596</c:v>
                </c:pt>
                <c:pt idx="27130">
                  <c:v>3.1582587499999999</c:v>
                </c:pt>
                <c:pt idx="27131">
                  <c:v>3.1586065625001596</c:v>
                </c:pt>
                <c:pt idx="27132">
                  <c:v>3.1589537499999998</c:v>
                </c:pt>
                <c:pt idx="27133">
                  <c:v>3.1594109375001596</c:v>
                </c:pt>
                <c:pt idx="27134">
                  <c:v>3.1598659375001596</c:v>
                </c:pt>
                <c:pt idx="27135">
                  <c:v>3.1602053125001599</c:v>
                </c:pt>
                <c:pt idx="27136">
                  <c:v>3.1606171875001596</c:v>
                </c:pt>
                <c:pt idx="27137">
                  <c:v>3.1611875</c:v>
                </c:pt>
                <c:pt idx="27138">
                  <c:v>3.1616559375001598</c:v>
                </c:pt>
                <c:pt idx="27139">
                  <c:v>3.162073125</c:v>
                </c:pt>
                <c:pt idx="27140">
                  <c:v>3.1626124999999998</c:v>
                </c:pt>
                <c:pt idx="27141">
                  <c:v>3.163105625</c:v>
                </c:pt>
                <c:pt idx="27142">
                  <c:v>3.1635565625001596</c:v>
                </c:pt>
                <c:pt idx="27143">
                  <c:v>3.1639425000000001</c:v>
                </c:pt>
                <c:pt idx="27144">
                  <c:v>3.1643571875001597</c:v>
                </c:pt>
                <c:pt idx="27145">
                  <c:v>3.1647500000000002</c:v>
                </c:pt>
                <c:pt idx="27146">
                  <c:v>3.1651715625001597</c:v>
                </c:pt>
                <c:pt idx="27147">
                  <c:v>3.1655278125001596</c:v>
                </c:pt>
                <c:pt idx="27148">
                  <c:v>3.1650287499999998</c:v>
                </c:pt>
                <c:pt idx="27149">
                  <c:v>3.164425</c:v>
                </c:pt>
                <c:pt idx="27150">
                  <c:v>3.1638121875001599</c:v>
                </c:pt>
                <c:pt idx="27151">
                  <c:v>3.163446875</c:v>
                </c:pt>
                <c:pt idx="27152">
                  <c:v>3.1630978125001596</c:v>
                </c:pt>
                <c:pt idx="27153">
                  <c:v>3.1627524999999999</c:v>
                </c:pt>
                <c:pt idx="27154">
                  <c:v>3.1623415625001599</c:v>
                </c:pt>
                <c:pt idx="27155">
                  <c:v>3.1619153125001596</c:v>
                </c:pt>
                <c:pt idx="27156">
                  <c:v>3.1614196875001599</c:v>
                </c:pt>
                <c:pt idx="27157">
                  <c:v>3.1609821875001596</c:v>
                </c:pt>
                <c:pt idx="27158">
                  <c:v>3.1605784375001598</c:v>
                </c:pt>
                <c:pt idx="27159">
                  <c:v>3.1602221875001599</c:v>
                </c:pt>
                <c:pt idx="27160">
                  <c:v>3.1596084375001596</c:v>
                </c:pt>
                <c:pt idx="27161">
                  <c:v>3.1592871875001598</c:v>
                </c:pt>
                <c:pt idx="27162">
                  <c:v>3.1588931250000001</c:v>
                </c:pt>
                <c:pt idx="27163">
                  <c:v>3.1593059375001595</c:v>
                </c:pt>
                <c:pt idx="27164">
                  <c:v>3.1596803125001598</c:v>
                </c:pt>
                <c:pt idx="27165">
                  <c:v>3.1600540625001599</c:v>
                </c:pt>
                <c:pt idx="27166">
                  <c:v>3.1604749999999999</c:v>
                </c:pt>
                <c:pt idx="27167">
                  <c:v>3.1608312500000002</c:v>
                </c:pt>
                <c:pt idx="27168">
                  <c:v>3.161230625</c:v>
                </c:pt>
                <c:pt idx="27169">
                  <c:v>3.1615709375001599</c:v>
                </c:pt>
                <c:pt idx="27170">
                  <c:v>3.1619396875001597</c:v>
                </c:pt>
                <c:pt idx="27171">
                  <c:v>3.162261875</c:v>
                </c:pt>
                <c:pt idx="27172">
                  <c:v>3.162661875</c:v>
                </c:pt>
                <c:pt idx="27173">
                  <c:v>3.1631740625001599</c:v>
                </c:pt>
                <c:pt idx="27174">
                  <c:v>3.1635575</c:v>
                </c:pt>
                <c:pt idx="27175">
                  <c:v>3.1639718750000001</c:v>
                </c:pt>
                <c:pt idx="27176">
                  <c:v>3.1643378125001598</c:v>
                </c:pt>
                <c:pt idx="27177">
                  <c:v>3.1646731250000002</c:v>
                </c:pt>
                <c:pt idx="27178">
                  <c:v>3.16423875</c:v>
                </c:pt>
                <c:pt idx="27179">
                  <c:v>3.1638690625001598</c:v>
                </c:pt>
                <c:pt idx="27180">
                  <c:v>3.1635178125001597</c:v>
                </c:pt>
                <c:pt idx="27181">
                  <c:v>3.16304281250016</c:v>
                </c:pt>
                <c:pt idx="27182">
                  <c:v>3.1625437500000002</c:v>
                </c:pt>
                <c:pt idx="27183">
                  <c:v>3.1622006250000001</c:v>
                </c:pt>
                <c:pt idx="27184">
                  <c:v>3.1615406250000002</c:v>
                </c:pt>
                <c:pt idx="27185">
                  <c:v>3.1611415625001595</c:v>
                </c:pt>
                <c:pt idx="27186">
                  <c:v>3.1607546875001598</c:v>
                </c:pt>
                <c:pt idx="27187">
                  <c:v>3.160336875</c:v>
                </c:pt>
                <c:pt idx="27188">
                  <c:v>3.1597659375001599</c:v>
                </c:pt>
                <c:pt idx="27189">
                  <c:v>3.159306875</c:v>
                </c:pt>
                <c:pt idx="27190">
                  <c:v>3.1589762499999998</c:v>
                </c:pt>
                <c:pt idx="27191">
                  <c:v>3.1593934375001598</c:v>
                </c:pt>
                <c:pt idx="27192">
                  <c:v>3.1598306250000001</c:v>
                </c:pt>
                <c:pt idx="27193">
                  <c:v>3.1602084375001596</c:v>
                </c:pt>
                <c:pt idx="27194">
                  <c:v>3.1606259375001597</c:v>
                </c:pt>
                <c:pt idx="27195">
                  <c:v>3.1610790625001597</c:v>
                </c:pt>
                <c:pt idx="27196">
                  <c:v>3.1615009375001599</c:v>
                </c:pt>
                <c:pt idx="27197">
                  <c:v>3.1618746875001595</c:v>
                </c:pt>
                <c:pt idx="27198">
                  <c:v>3.1622718750000001</c:v>
                </c:pt>
                <c:pt idx="27199">
                  <c:v>3.1626059375001598</c:v>
                </c:pt>
                <c:pt idx="27200">
                  <c:v>3.1629737499999999</c:v>
                </c:pt>
                <c:pt idx="27201">
                  <c:v>3.1634171875001598</c:v>
                </c:pt>
                <c:pt idx="27202">
                  <c:v>3.1638081250000001</c:v>
                </c:pt>
                <c:pt idx="27203">
                  <c:v>3.1642881250000001</c:v>
                </c:pt>
                <c:pt idx="27204">
                  <c:v>3.1646184375001596</c:v>
                </c:pt>
                <c:pt idx="27205">
                  <c:v>3.1642721875001598</c:v>
                </c:pt>
                <c:pt idx="27206">
                  <c:v>3.1638271875001598</c:v>
                </c:pt>
                <c:pt idx="27207">
                  <c:v>3.1633718750000002</c:v>
                </c:pt>
                <c:pt idx="27208">
                  <c:v>3.1629121875001598</c:v>
                </c:pt>
                <c:pt idx="27209">
                  <c:v>3.1623565625001597</c:v>
                </c:pt>
                <c:pt idx="27210">
                  <c:v>3.1620228125001599</c:v>
                </c:pt>
                <c:pt idx="27211">
                  <c:v>3.161594375</c:v>
                </c:pt>
                <c:pt idx="27212">
                  <c:v>3.1610865625001598</c:v>
                </c:pt>
                <c:pt idx="27213">
                  <c:v>3.1605906250000002</c:v>
                </c:pt>
                <c:pt idx="27214">
                  <c:v>3.1601071875001598</c:v>
                </c:pt>
                <c:pt idx="27215">
                  <c:v>3.1596381249999999</c:v>
                </c:pt>
                <c:pt idx="27216">
                  <c:v>3.1590203125001599</c:v>
                </c:pt>
                <c:pt idx="27217">
                  <c:v>3.1586359375001596</c:v>
                </c:pt>
                <c:pt idx="27218">
                  <c:v>3.1588553125001599</c:v>
                </c:pt>
                <c:pt idx="27219">
                  <c:v>3.1588596875001596</c:v>
                </c:pt>
                <c:pt idx="27220">
                  <c:v>3.1585046875001597</c:v>
                </c:pt>
                <c:pt idx="27221">
                  <c:v>3.1589593749999998</c:v>
                </c:pt>
                <c:pt idx="27222">
                  <c:v>3.1593271875001596</c:v>
                </c:pt>
                <c:pt idx="27223">
                  <c:v>3.1598303125001599</c:v>
                </c:pt>
                <c:pt idx="27224">
                  <c:v>3.1602450000000002</c:v>
                </c:pt>
                <c:pt idx="27225">
                  <c:v>3.1607353125001598</c:v>
                </c:pt>
                <c:pt idx="27226">
                  <c:v>3.1611037500000001</c:v>
                </c:pt>
                <c:pt idx="27227">
                  <c:v>3.1614743750000001</c:v>
                </c:pt>
                <c:pt idx="27228">
                  <c:v>3.1617981249999998</c:v>
                </c:pt>
                <c:pt idx="27229">
                  <c:v>3.1622959375001596</c:v>
                </c:pt>
                <c:pt idx="27230">
                  <c:v>3.1626434375001597</c:v>
                </c:pt>
                <c:pt idx="27231">
                  <c:v>3.1631524999999998</c:v>
                </c:pt>
                <c:pt idx="27232">
                  <c:v>3.163504375</c:v>
                </c:pt>
                <c:pt idx="27233">
                  <c:v>3.1638759375001597</c:v>
                </c:pt>
                <c:pt idx="27234">
                  <c:v>3.1642018749999998</c:v>
                </c:pt>
                <c:pt idx="27235">
                  <c:v>3.1638799999999998</c:v>
                </c:pt>
                <c:pt idx="27236">
                  <c:v>3.1634596875001599</c:v>
                </c:pt>
                <c:pt idx="27237">
                  <c:v>3.1628371875001595</c:v>
                </c:pt>
                <c:pt idx="27238">
                  <c:v>3.1624084375001598</c:v>
                </c:pt>
                <c:pt idx="27239">
                  <c:v>3.1620878125001597</c:v>
                </c:pt>
                <c:pt idx="27240">
                  <c:v>3.1617268749999998</c:v>
                </c:pt>
                <c:pt idx="27241">
                  <c:v>3.1614009375001597</c:v>
                </c:pt>
                <c:pt idx="27242">
                  <c:v>3.1610190625001597</c:v>
                </c:pt>
                <c:pt idx="27243">
                  <c:v>3.1606890625001598</c:v>
                </c:pt>
                <c:pt idx="27244">
                  <c:v>3.1603509375001599</c:v>
                </c:pt>
                <c:pt idx="27245">
                  <c:v>3.1598196875001596</c:v>
                </c:pt>
                <c:pt idx="27246">
                  <c:v>3.15948875</c:v>
                </c:pt>
                <c:pt idx="27247">
                  <c:v>3.1594403125001596</c:v>
                </c:pt>
                <c:pt idx="27248">
                  <c:v>3.1598000000000002</c:v>
                </c:pt>
                <c:pt idx="27249">
                  <c:v>3.1601374999999998</c:v>
                </c:pt>
                <c:pt idx="27250">
                  <c:v>3.1605371875001596</c:v>
                </c:pt>
                <c:pt idx="27251">
                  <c:v>3.1609584375001596</c:v>
                </c:pt>
                <c:pt idx="27252">
                  <c:v>3.1613303125001599</c:v>
                </c:pt>
                <c:pt idx="27253">
                  <c:v>3.1617462500000002</c:v>
                </c:pt>
                <c:pt idx="27254">
                  <c:v>3.1622124999999999</c:v>
                </c:pt>
                <c:pt idx="27255">
                  <c:v>3.1625721875001598</c:v>
                </c:pt>
                <c:pt idx="27256">
                  <c:v>3.1629062499999998</c:v>
                </c:pt>
                <c:pt idx="27257">
                  <c:v>3.1632928125001598</c:v>
                </c:pt>
                <c:pt idx="27258">
                  <c:v>3.1636453125001598</c:v>
                </c:pt>
                <c:pt idx="27259">
                  <c:v>3.1634362500000002</c:v>
                </c:pt>
                <c:pt idx="27260">
                  <c:v>3.1631156250000001</c:v>
                </c:pt>
                <c:pt idx="27261">
                  <c:v>3.1626121875001596</c:v>
                </c:pt>
                <c:pt idx="27262">
                  <c:v>3.16212781250016</c:v>
                </c:pt>
                <c:pt idx="27263">
                  <c:v>3.1616428125001597</c:v>
                </c:pt>
                <c:pt idx="27264">
                  <c:v>3.1611137500000002</c:v>
                </c:pt>
                <c:pt idx="27265">
                  <c:v>3.1605565625001599</c:v>
                </c:pt>
                <c:pt idx="27266">
                  <c:v>3.1601675</c:v>
                </c:pt>
                <c:pt idx="27267">
                  <c:v>3.1597609375001596</c:v>
                </c:pt>
                <c:pt idx="27268">
                  <c:v>3.1596125000000002</c:v>
                </c:pt>
                <c:pt idx="27269">
                  <c:v>3.1600003125001597</c:v>
                </c:pt>
                <c:pt idx="27270">
                  <c:v>3.1604068750000001</c:v>
                </c:pt>
                <c:pt idx="27271">
                  <c:v>3.1608325000000002</c:v>
                </c:pt>
                <c:pt idx="27272">
                  <c:v>3.161194375</c:v>
                </c:pt>
                <c:pt idx="27273">
                  <c:v>3.1616671875001598</c:v>
                </c:pt>
                <c:pt idx="27274">
                  <c:v>3.1621174999999999</c:v>
                </c:pt>
                <c:pt idx="27275">
                  <c:v>3.1625899999999998</c:v>
                </c:pt>
                <c:pt idx="27276">
                  <c:v>3.1630471875001596</c:v>
                </c:pt>
                <c:pt idx="27277">
                  <c:v>3.1634509375001598</c:v>
                </c:pt>
                <c:pt idx="27278">
                  <c:v>3.1638840625001596</c:v>
                </c:pt>
                <c:pt idx="27279">
                  <c:v>3.164350625</c:v>
                </c:pt>
                <c:pt idx="27280">
                  <c:v>3.1647140625001597</c:v>
                </c:pt>
                <c:pt idx="27281">
                  <c:v>3.165088125</c:v>
                </c:pt>
                <c:pt idx="27282">
                  <c:v>3.1656253125001599</c:v>
                </c:pt>
                <c:pt idx="27283">
                  <c:v>3.1660365625001599</c:v>
                </c:pt>
                <c:pt idx="27284">
                  <c:v>3.1664193749999998</c:v>
                </c:pt>
                <c:pt idx="27285">
                  <c:v>3.16679656250016</c:v>
                </c:pt>
                <c:pt idx="27286">
                  <c:v>3.16632625</c:v>
                </c:pt>
                <c:pt idx="27287">
                  <c:v>3.165985</c:v>
                </c:pt>
                <c:pt idx="27288">
                  <c:v>3.1654968750000001</c:v>
                </c:pt>
                <c:pt idx="27289">
                  <c:v>3.1649421875001598</c:v>
                </c:pt>
                <c:pt idx="27290">
                  <c:v>3.1644259375001598</c:v>
                </c:pt>
                <c:pt idx="27291">
                  <c:v>3.1638603125001596</c:v>
                </c:pt>
                <c:pt idx="27292">
                  <c:v>3.16338281250016</c:v>
                </c:pt>
                <c:pt idx="27293">
                  <c:v>3.1628246875001595</c:v>
                </c:pt>
                <c:pt idx="27294">
                  <c:v>3.1623053125001599</c:v>
                </c:pt>
                <c:pt idx="27295">
                  <c:v>3.1617356249999999</c:v>
                </c:pt>
                <c:pt idx="27296">
                  <c:v>3.1611856249999999</c:v>
                </c:pt>
                <c:pt idx="27297">
                  <c:v>3.1606615625001599</c:v>
                </c:pt>
                <c:pt idx="27298">
                  <c:v>3.1601978125001597</c:v>
                </c:pt>
                <c:pt idx="27299">
                  <c:v>3.1597759375001599</c:v>
                </c:pt>
                <c:pt idx="27300">
                  <c:v>3.1593846875001597</c:v>
                </c:pt>
                <c:pt idx="27301">
                  <c:v>3.15905375</c:v>
                </c:pt>
                <c:pt idx="27302">
                  <c:v>3.1587009375001598</c:v>
                </c:pt>
                <c:pt idx="27303">
                  <c:v>3.1590984375001598</c:v>
                </c:pt>
                <c:pt idx="27304">
                  <c:v>3.1595534375001599</c:v>
                </c:pt>
                <c:pt idx="27305">
                  <c:v>3.1599603125001599</c:v>
                </c:pt>
                <c:pt idx="27306">
                  <c:v>3.1603978125001597</c:v>
                </c:pt>
                <c:pt idx="27307">
                  <c:v>3.1608303125001598</c:v>
                </c:pt>
                <c:pt idx="27308">
                  <c:v>3.1612671875001599</c:v>
                </c:pt>
                <c:pt idx="27309">
                  <c:v>3.1617256249999999</c:v>
                </c:pt>
                <c:pt idx="27310">
                  <c:v>3.1621868750000002</c:v>
                </c:pt>
                <c:pt idx="27311">
                  <c:v>3.1626568750000001</c:v>
                </c:pt>
                <c:pt idx="27312">
                  <c:v>3.1631209375001599</c:v>
                </c:pt>
                <c:pt idx="27313">
                  <c:v>3.1636190625001599</c:v>
                </c:pt>
                <c:pt idx="27314">
                  <c:v>3.1640015625001596</c:v>
                </c:pt>
                <c:pt idx="27315">
                  <c:v>3.1643775000000001</c:v>
                </c:pt>
                <c:pt idx="27316">
                  <c:v>3.1647815625001599</c:v>
                </c:pt>
                <c:pt idx="27317">
                  <c:v>3.1651178125001596</c:v>
                </c:pt>
                <c:pt idx="27318">
                  <c:v>3.16554718750016</c:v>
                </c:pt>
                <c:pt idx="27319">
                  <c:v>3.1659446875001596</c:v>
                </c:pt>
                <c:pt idx="27320">
                  <c:v>3.1662990625001597</c:v>
                </c:pt>
                <c:pt idx="27321">
                  <c:v>3.1666300000000001</c:v>
                </c:pt>
                <c:pt idx="27322">
                  <c:v>3.1662806250000002</c:v>
                </c:pt>
                <c:pt idx="27323">
                  <c:v>3.1658543749999999</c:v>
                </c:pt>
                <c:pt idx="27324">
                  <c:v>3.1654781249999999</c:v>
                </c:pt>
                <c:pt idx="27325">
                  <c:v>3.1649431250000002</c:v>
                </c:pt>
                <c:pt idx="27326">
                  <c:v>3.16429625</c:v>
                </c:pt>
                <c:pt idx="27327">
                  <c:v>3.1638262500000001</c:v>
                </c:pt>
                <c:pt idx="27328">
                  <c:v>3.1633140625001599</c:v>
                </c:pt>
                <c:pt idx="27329">
                  <c:v>3.1627334375001599</c:v>
                </c:pt>
                <c:pt idx="27330">
                  <c:v>3.162096875</c:v>
                </c:pt>
                <c:pt idx="27331">
                  <c:v>3.1615096875001596</c:v>
                </c:pt>
                <c:pt idx="27332">
                  <c:v>3.1608203125001597</c:v>
                </c:pt>
                <c:pt idx="27333">
                  <c:v>3.1602821875001599</c:v>
                </c:pt>
                <c:pt idx="27334">
                  <c:v>3.1598353125001597</c:v>
                </c:pt>
                <c:pt idx="27335">
                  <c:v>3.1594421875001597</c:v>
                </c:pt>
                <c:pt idx="27336">
                  <c:v>3.1590124999999998</c:v>
                </c:pt>
                <c:pt idx="27337">
                  <c:v>3.1589471875001598</c:v>
                </c:pt>
                <c:pt idx="27338">
                  <c:v>3.1592799999999999</c:v>
                </c:pt>
                <c:pt idx="27339">
                  <c:v>3.159735</c:v>
                </c:pt>
                <c:pt idx="27340">
                  <c:v>3.1601403125001597</c:v>
                </c:pt>
                <c:pt idx="27341">
                  <c:v>3.16048531250016</c:v>
                </c:pt>
                <c:pt idx="27342">
                  <c:v>3.1609375000000002</c:v>
                </c:pt>
                <c:pt idx="27343">
                  <c:v>3.1612743750000001</c:v>
                </c:pt>
                <c:pt idx="27344">
                  <c:v>3.161675625</c:v>
                </c:pt>
                <c:pt idx="27345">
                  <c:v>3.1620906249999998</c:v>
                </c:pt>
                <c:pt idx="27346">
                  <c:v>3.1624471875001596</c:v>
                </c:pt>
                <c:pt idx="27347">
                  <c:v>3.1628449999999999</c:v>
                </c:pt>
                <c:pt idx="27348">
                  <c:v>3.1632121875001595</c:v>
                </c:pt>
                <c:pt idx="27349">
                  <c:v>3.1635706250000002</c:v>
                </c:pt>
                <c:pt idx="27350">
                  <c:v>3.1639012499999999</c:v>
                </c:pt>
                <c:pt idx="27351">
                  <c:v>3.1643337499999999</c:v>
                </c:pt>
                <c:pt idx="27352">
                  <c:v>3.1646565625001597</c:v>
                </c:pt>
                <c:pt idx="27353">
                  <c:v>3.1642646875001597</c:v>
                </c:pt>
                <c:pt idx="27354">
                  <c:v>3.1637793749999998</c:v>
                </c:pt>
                <c:pt idx="27355">
                  <c:v>3.1632150000000001</c:v>
                </c:pt>
                <c:pt idx="27356">
                  <c:v>3.1628153125001597</c:v>
                </c:pt>
                <c:pt idx="27357">
                  <c:v>3.1623575000000002</c:v>
                </c:pt>
                <c:pt idx="27358">
                  <c:v>3.1618434375001598</c:v>
                </c:pt>
                <c:pt idx="27359">
                  <c:v>3.1613349999999998</c:v>
                </c:pt>
                <c:pt idx="27360">
                  <c:v>3.1608806249999999</c:v>
                </c:pt>
                <c:pt idx="27361">
                  <c:v>3.1605190625001596</c:v>
                </c:pt>
                <c:pt idx="27362">
                  <c:v>3.1601028125001598</c:v>
                </c:pt>
                <c:pt idx="27363">
                  <c:v>3.1596646875001597</c:v>
                </c:pt>
                <c:pt idx="27364">
                  <c:v>3.1592759375001598</c:v>
                </c:pt>
                <c:pt idx="27365">
                  <c:v>3.1588559375001597</c:v>
                </c:pt>
                <c:pt idx="27366">
                  <c:v>3.15851375</c:v>
                </c:pt>
                <c:pt idx="27367">
                  <c:v>3.1580937499999999</c:v>
                </c:pt>
                <c:pt idx="27368">
                  <c:v>3.1582909375001598</c:v>
                </c:pt>
                <c:pt idx="27369">
                  <c:v>3.1587868750000001</c:v>
                </c:pt>
                <c:pt idx="27370">
                  <c:v>3.159125</c:v>
                </c:pt>
                <c:pt idx="27371">
                  <c:v>3.159528125</c:v>
                </c:pt>
                <c:pt idx="27372">
                  <c:v>3.1599606250000001</c:v>
                </c:pt>
                <c:pt idx="27373">
                  <c:v>3.1603128125001598</c:v>
                </c:pt>
                <c:pt idx="27374">
                  <c:v>3.160736875</c:v>
                </c:pt>
                <c:pt idx="27375">
                  <c:v>3.1612428125001597</c:v>
                </c:pt>
                <c:pt idx="27376">
                  <c:v>3.1615924999999998</c:v>
                </c:pt>
                <c:pt idx="27377">
                  <c:v>3.1620793749999998</c:v>
                </c:pt>
                <c:pt idx="27378">
                  <c:v>3.1625806249999999</c:v>
                </c:pt>
                <c:pt idx="27379">
                  <c:v>3.1630578125001598</c:v>
                </c:pt>
                <c:pt idx="27380">
                  <c:v>3.1635362499999999</c:v>
                </c:pt>
                <c:pt idx="27381">
                  <c:v>3.1640199999999998</c:v>
                </c:pt>
                <c:pt idx="27382">
                  <c:v>3.1643990625001597</c:v>
                </c:pt>
                <c:pt idx="27383">
                  <c:v>3.1648959375001597</c:v>
                </c:pt>
                <c:pt idx="27384">
                  <c:v>3.1653168749999998</c:v>
                </c:pt>
                <c:pt idx="27385">
                  <c:v>3.1657299999999999</c:v>
                </c:pt>
                <c:pt idx="27386">
                  <c:v>3.1651725000000002</c:v>
                </c:pt>
                <c:pt idx="27387">
                  <c:v>3.1645812499999999</c:v>
                </c:pt>
                <c:pt idx="27388">
                  <c:v>3.1641821875001597</c:v>
                </c:pt>
                <c:pt idx="27389">
                  <c:v>3.1636262500000001</c:v>
                </c:pt>
                <c:pt idx="27390">
                  <c:v>3.1630109375001596</c:v>
                </c:pt>
                <c:pt idx="27391">
                  <c:v>3.1623359375001598</c:v>
                </c:pt>
                <c:pt idx="27392">
                  <c:v>3.161653125</c:v>
                </c:pt>
                <c:pt idx="27393">
                  <c:v>3.1609578125001598</c:v>
                </c:pt>
                <c:pt idx="27394">
                  <c:v>3.1602993750000001</c:v>
                </c:pt>
                <c:pt idx="27395">
                  <c:v>3.1595803125001596</c:v>
                </c:pt>
                <c:pt idx="27396">
                  <c:v>3.1589568749999999</c:v>
                </c:pt>
                <c:pt idx="27397">
                  <c:v>3.158436875</c:v>
                </c:pt>
                <c:pt idx="27398">
                  <c:v>3.1580056249999999</c:v>
                </c:pt>
                <c:pt idx="27399">
                  <c:v>3.1575737500000001</c:v>
                </c:pt>
                <c:pt idx="27400">
                  <c:v>3.1578309375001599</c:v>
                </c:pt>
                <c:pt idx="27401">
                  <c:v>3.1575068750000002</c:v>
                </c:pt>
                <c:pt idx="27402">
                  <c:v>3.1578934375001597</c:v>
                </c:pt>
                <c:pt idx="27403">
                  <c:v>3.1583031250000002</c:v>
                </c:pt>
                <c:pt idx="27404">
                  <c:v>3.1586756249999999</c:v>
                </c:pt>
                <c:pt idx="27405">
                  <c:v>3.1590150000000001</c:v>
                </c:pt>
                <c:pt idx="27406">
                  <c:v>3.1594984375001598</c:v>
                </c:pt>
                <c:pt idx="27407">
                  <c:v>3.1599659375001599</c:v>
                </c:pt>
                <c:pt idx="27408">
                  <c:v>3.1603640625001597</c:v>
                </c:pt>
                <c:pt idx="27409">
                  <c:v>3.160765</c:v>
                </c:pt>
                <c:pt idx="27410">
                  <c:v>3.1612618750000001</c:v>
                </c:pt>
                <c:pt idx="27411">
                  <c:v>3.1616496875001596</c:v>
                </c:pt>
                <c:pt idx="27412">
                  <c:v>3.16202125</c:v>
                </c:pt>
                <c:pt idx="27413">
                  <c:v>3.1625424999999998</c:v>
                </c:pt>
                <c:pt idx="27414">
                  <c:v>3.1628987500000001</c:v>
                </c:pt>
                <c:pt idx="27415">
                  <c:v>3.1632631249999998</c:v>
                </c:pt>
                <c:pt idx="27416">
                  <c:v>3.1626037500000002</c:v>
                </c:pt>
                <c:pt idx="27417">
                  <c:v>3.1622243750000001</c:v>
                </c:pt>
                <c:pt idx="27418">
                  <c:v>3.161768125</c:v>
                </c:pt>
                <c:pt idx="27419">
                  <c:v>3.16129375</c:v>
                </c:pt>
                <c:pt idx="27420">
                  <c:v>3.1606943749999998</c:v>
                </c:pt>
                <c:pt idx="27421">
                  <c:v>3.1600074999999999</c:v>
                </c:pt>
                <c:pt idx="27422">
                  <c:v>3.1594346875001595</c:v>
                </c:pt>
                <c:pt idx="27423">
                  <c:v>3.1588734375001599</c:v>
                </c:pt>
                <c:pt idx="27424">
                  <c:v>3.1583971875001597</c:v>
                </c:pt>
                <c:pt idx="27425">
                  <c:v>3.15801031250016</c:v>
                </c:pt>
                <c:pt idx="27426">
                  <c:v>3.1576615625001598</c:v>
                </c:pt>
                <c:pt idx="27427">
                  <c:v>3.1572134375001597</c:v>
                </c:pt>
                <c:pt idx="27428">
                  <c:v>3.1572849999999999</c:v>
                </c:pt>
                <c:pt idx="27429">
                  <c:v>3.1576493750000001</c:v>
                </c:pt>
                <c:pt idx="27430">
                  <c:v>3.1581193750000001</c:v>
                </c:pt>
                <c:pt idx="27431">
                  <c:v>3.1585200000000002</c:v>
                </c:pt>
                <c:pt idx="27432">
                  <c:v>3.1589715625001595</c:v>
                </c:pt>
                <c:pt idx="27433">
                  <c:v>3.1584818750000001</c:v>
                </c:pt>
                <c:pt idx="27434">
                  <c:v>3.1579771875001597</c:v>
                </c:pt>
                <c:pt idx="27435">
                  <c:v>3.1574525000000002</c:v>
                </c:pt>
                <c:pt idx="27436">
                  <c:v>3.1569246875001595</c:v>
                </c:pt>
                <c:pt idx="27437">
                  <c:v>3.1565184375001598</c:v>
                </c:pt>
                <c:pt idx="27438">
                  <c:v>3.1561943750000001</c:v>
                </c:pt>
                <c:pt idx="27439">
                  <c:v>3.1565906250000002</c:v>
                </c:pt>
                <c:pt idx="27440">
                  <c:v>3.1569265625001597</c:v>
                </c:pt>
                <c:pt idx="27441">
                  <c:v>3.1572884375001595</c:v>
                </c:pt>
                <c:pt idx="27442">
                  <c:v>3.1577518750000002</c:v>
                </c:pt>
                <c:pt idx="27443">
                  <c:v>3.1580965625001598</c:v>
                </c:pt>
                <c:pt idx="27444">
                  <c:v>3.1584646875001599</c:v>
                </c:pt>
                <c:pt idx="27445">
                  <c:v>3.1588668750000002</c:v>
                </c:pt>
                <c:pt idx="27446">
                  <c:v>3.159258125</c:v>
                </c:pt>
                <c:pt idx="27447">
                  <c:v>3.1596084375001596</c:v>
                </c:pt>
                <c:pt idx="27448">
                  <c:v>3.16003875</c:v>
                </c:pt>
                <c:pt idx="27449">
                  <c:v>3.1604637499999999</c:v>
                </c:pt>
                <c:pt idx="27450">
                  <c:v>3.1607928125001599</c:v>
                </c:pt>
                <c:pt idx="27451">
                  <c:v>3.1611396875001598</c:v>
                </c:pt>
                <c:pt idx="27452">
                  <c:v>3.1615556250000001</c:v>
                </c:pt>
                <c:pt idx="27453">
                  <c:v>3.1619706249999999</c:v>
                </c:pt>
                <c:pt idx="27454">
                  <c:v>3.162391875</c:v>
                </c:pt>
                <c:pt idx="27455">
                  <c:v>3.1628818750000001</c:v>
                </c:pt>
                <c:pt idx="27456">
                  <c:v>3.1634281249999998</c:v>
                </c:pt>
                <c:pt idx="27457">
                  <c:v>3.1638390625001596</c:v>
                </c:pt>
                <c:pt idx="27458">
                  <c:v>3.1642537499999999</c:v>
                </c:pt>
                <c:pt idx="27459">
                  <c:v>3.1647106250000001</c:v>
                </c:pt>
                <c:pt idx="27460">
                  <c:v>3.1651403125001596</c:v>
                </c:pt>
                <c:pt idx="27461">
                  <c:v>3.1654762500000002</c:v>
                </c:pt>
                <c:pt idx="27462">
                  <c:v>3.1658953125001599</c:v>
                </c:pt>
                <c:pt idx="27463">
                  <c:v>3.1662246875001596</c:v>
                </c:pt>
                <c:pt idx="27464">
                  <c:v>3.1655271875001598</c:v>
                </c:pt>
                <c:pt idx="27465">
                  <c:v>3.1650459375001598</c:v>
                </c:pt>
                <c:pt idx="27466">
                  <c:v>3.1645515625001597</c:v>
                </c:pt>
                <c:pt idx="27467">
                  <c:v>3.1639621875001596</c:v>
                </c:pt>
                <c:pt idx="27468">
                  <c:v>3.1633443749999999</c:v>
                </c:pt>
                <c:pt idx="27469">
                  <c:v>3.1627271875001597</c:v>
                </c:pt>
                <c:pt idx="27470">
                  <c:v>3.162026875</c:v>
                </c:pt>
                <c:pt idx="27471">
                  <c:v>3.1614443749999999</c:v>
                </c:pt>
                <c:pt idx="27472">
                  <c:v>3.1608540625001598</c:v>
                </c:pt>
                <c:pt idx="27473">
                  <c:v>3.1602140625001596</c:v>
                </c:pt>
                <c:pt idx="27474">
                  <c:v>3.1595912500000001</c:v>
                </c:pt>
                <c:pt idx="27475">
                  <c:v>3.1590665625001599</c:v>
                </c:pt>
                <c:pt idx="27476">
                  <c:v>3.15849125</c:v>
                </c:pt>
                <c:pt idx="27477">
                  <c:v>3.1579668750000001</c:v>
                </c:pt>
                <c:pt idx="27478">
                  <c:v>3.1574659375001599</c:v>
                </c:pt>
                <c:pt idx="27479">
                  <c:v>3.1569693750000001</c:v>
                </c:pt>
                <c:pt idx="27480">
                  <c:v>3.1564493749999998</c:v>
                </c:pt>
                <c:pt idx="27481">
                  <c:v>3.1559193749999999</c:v>
                </c:pt>
                <c:pt idx="27482">
                  <c:v>3.1554778125001599</c:v>
                </c:pt>
                <c:pt idx="27483">
                  <c:v>3.1551243750000002</c:v>
                </c:pt>
                <c:pt idx="27484">
                  <c:v>3.1546690625001599</c:v>
                </c:pt>
                <c:pt idx="27485">
                  <c:v>3.1542965625001598</c:v>
                </c:pt>
                <c:pt idx="27486">
                  <c:v>3.1546178125001596</c:v>
                </c:pt>
                <c:pt idx="27487">
                  <c:v>3.1550478125001598</c:v>
                </c:pt>
                <c:pt idx="27488">
                  <c:v>3.1554668750000001</c:v>
                </c:pt>
                <c:pt idx="27489">
                  <c:v>3.1558928125001597</c:v>
                </c:pt>
                <c:pt idx="27490">
                  <c:v>3.1562593749999999</c:v>
                </c:pt>
                <c:pt idx="27491">
                  <c:v>3.1566315625001597</c:v>
                </c:pt>
                <c:pt idx="27492">
                  <c:v>3.1569796875001597</c:v>
                </c:pt>
                <c:pt idx="27493">
                  <c:v>3.1573684375001596</c:v>
                </c:pt>
                <c:pt idx="27494">
                  <c:v>3.1577603125001596</c:v>
                </c:pt>
                <c:pt idx="27495">
                  <c:v>3.1581781250000001</c:v>
                </c:pt>
                <c:pt idx="27496">
                  <c:v>3.1585984375001597</c:v>
                </c:pt>
                <c:pt idx="27497">
                  <c:v>3.1590915625001599</c:v>
                </c:pt>
                <c:pt idx="27498">
                  <c:v>3.159645625</c:v>
                </c:pt>
                <c:pt idx="27499">
                  <c:v>3.160150625</c:v>
                </c:pt>
                <c:pt idx="27500">
                  <c:v>3.1605975000000002</c:v>
                </c:pt>
                <c:pt idx="27501">
                  <c:v>3.1610278125001599</c:v>
                </c:pt>
                <c:pt idx="27502">
                  <c:v>3.1614896875001599</c:v>
                </c:pt>
                <c:pt idx="27503">
                  <c:v>3.1618515625001598</c:v>
                </c:pt>
                <c:pt idx="27504">
                  <c:v>3.1622503125001598</c:v>
                </c:pt>
                <c:pt idx="27505">
                  <c:v>3.1617687499999998</c:v>
                </c:pt>
                <c:pt idx="27506">
                  <c:v>3.1613462499999998</c:v>
                </c:pt>
                <c:pt idx="27507">
                  <c:v>3.1608890625001598</c:v>
                </c:pt>
                <c:pt idx="27508">
                  <c:v>3.1604096875001599</c:v>
                </c:pt>
                <c:pt idx="27509">
                  <c:v>3.1598225000000002</c:v>
                </c:pt>
                <c:pt idx="27510">
                  <c:v>3.1591868750000001</c:v>
                </c:pt>
                <c:pt idx="27511">
                  <c:v>3.1584571875001597</c:v>
                </c:pt>
                <c:pt idx="27512">
                  <c:v>3.1576940625001599</c:v>
                </c:pt>
                <c:pt idx="27513">
                  <c:v>3.1570334375001599</c:v>
                </c:pt>
                <c:pt idx="27514">
                  <c:v>3.1565287500000001</c:v>
                </c:pt>
                <c:pt idx="27515">
                  <c:v>3.1560759375001597</c:v>
                </c:pt>
                <c:pt idx="27516">
                  <c:v>3.1554968749999999</c:v>
                </c:pt>
                <c:pt idx="27517">
                  <c:v>3.1550549999999999</c:v>
                </c:pt>
                <c:pt idx="27518">
                  <c:v>3.155480625</c:v>
                </c:pt>
                <c:pt idx="27519">
                  <c:v>3.155805</c:v>
                </c:pt>
                <c:pt idx="27520">
                  <c:v>3.1561881249999999</c:v>
                </c:pt>
                <c:pt idx="27521">
                  <c:v>3.1565118750000001</c:v>
                </c:pt>
                <c:pt idx="27522">
                  <c:v>3.1568509375001597</c:v>
                </c:pt>
                <c:pt idx="27523">
                  <c:v>3.1572818749999998</c:v>
                </c:pt>
                <c:pt idx="27524">
                  <c:v>3.1577634375001598</c:v>
                </c:pt>
                <c:pt idx="27525">
                  <c:v>3.1580862500000002</c:v>
                </c:pt>
                <c:pt idx="27526">
                  <c:v>3.1576503125001598</c:v>
                </c:pt>
                <c:pt idx="27527">
                  <c:v>3.1572584375001598</c:v>
                </c:pt>
                <c:pt idx="27528">
                  <c:v>3.1568615625001599</c:v>
                </c:pt>
                <c:pt idx="27529">
                  <c:v>3.1564774999999998</c:v>
                </c:pt>
                <c:pt idx="27530">
                  <c:v>3.1560549999999998</c:v>
                </c:pt>
                <c:pt idx="27531">
                  <c:v>3.1556543750000001</c:v>
                </c:pt>
                <c:pt idx="27532">
                  <c:v>3.1553153125001598</c:v>
                </c:pt>
                <c:pt idx="27533">
                  <c:v>3.1549690625001596</c:v>
                </c:pt>
                <c:pt idx="27534">
                  <c:v>3.15534625</c:v>
                </c:pt>
                <c:pt idx="27535">
                  <c:v>3.1556678125001598</c:v>
                </c:pt>
                <c:pt idx="27536">
                  <c:v>3.1560487500000001</c:v>
                </c:pt>
                <c:pt idx="27537">
                  <c:v>3.1556884375001597</c:v>
                </c:pt>
                <c:pt idx="27538">
                  <c:v>3.1552846875001599</c:v>
                </c:pt>
                <c:pt idx="27539">
                  <c:v>3.1553668749999999</c:v>
                </c:pt>
                <c:pt idx="27540">
                  <c:v>3.155821875</c:v>
                </c:pt>
                <c:pt idx="27541">
                  <c:v>3.1562662499999998</c:v>
                </c:pt>
                <c:pt idx="27542">
                  <c:v>3.1566843750000002</c:v>
                </c:pt>
                <c:pt idx="27543">
                  <c:v>3.1571090625001599</c:v>
                </c:pt>
                <c:pt idx="27544">
                  <c:v>3.1575318750000001</c:v>
                </c:pt>
                <c:pt idx="27545">
                  <c:v>3.1578712499999999</c:v>
                </c:pt>
                <c:pt idx="27546">
                  <c:v>3.1582821875001597</c:v>
                </c:pt>
                <c:pt idx="27547">
                  <c:v>3.1586665625001595</c:v>
                </c:pt>
                <c:pt idx="27548">
                  <c:v>3.1590696875001596</c:v>
                </c:pt>
                <c:pt idx="27549">
                  <c:v>3.1593996875001595</c:v>
                </c:pt>
                <c:pt idx="27550">
                  <c:v>3.159728125</c:v>
                </c:pt>
                <c:pt idx="27551">
                  <c:v>3.160085</c:v>
                </c:pt>
                <c:pt idx="27552">
                  <c:v>3.1605043749999999</c:v>
                </c:pt>
                <c:pt idx="27553">
                  <c:v>3.160970625</c:v>
                </c:pt>
                <c:pt idx="27554">
                  <c:v>3.1613634375001598</c:v>
                </c:pt>
                <c:pt idx="27555">
                  <c:v>3.1618034375001596</c:v>
                </c:pt>
                <c:pt idx="27556">
                  <c:v>3.1622415625001596</c:v>
                </c:pt>
                <c:pt idx="27557">
                  <c:v>3.162648125</c:v>
                </c:pt>
                <c:pt idx="27558">
                  <c:v>3.1629821875001598</c:v>
                </c:pt>
                <c:pt idx="27559">
                  <c:v>3.1626500000000002</c:v>
                </c:pt>
                <c:pt idx="27560">
                  <c:v>3.1622075000000001</c:v>
                </c:pt>
                <c:pt idx="27561">
                  <c:v>3.1617821875001599</c:v>
                </c:pt>
                <c:pt idx="27562">
                  <c:v>3.1610815625001596</c:v>
                </c:pt>
                <c:pt idx="27563">
                  <c:v>3.1607137500000002</c:v>
                </c:pt>
                <c:pt idx="27564">
                  <c:v>3.1603378125001598</c:v>
                </c:pt>
                <c:pt idx="27565">
                  <c:v>3.1599084375001598</c:v>
                </c:pt>
                <c:pt idx="27566">
                  <c:v>3.1595437500000001</c:v>
                </c:pt>
                <c:pt idx="27567">
                  <c:v>3.1591378125001599</c:v>
                </c:pt>
                <c:pt idx="27568">
                  <c:v>3.1587778125001598</c:v>
                </c:pt>
                <c:pt idx="27569">
                  <c:v>3.158403125</c:v>
                </c:pt>
                <c:pt idx="27570">
                  <c:v>3.15807468750016</c:v>
                </c:pt>
                <c:pt idx="27571">
                  <c:v>3.1576381250000001</c:v>
                </c:pt>
                <c:pt idx="27572">
                  <c:v>3.1572787500000001</c:v>
                </c:pt>
                <c:pt idx="27573">
                  <c:v>3.156854375</c:v>
                </c:pt>
                <c:pt idx="27574">
                  <c:v>3.1565249999999998</c:v>
                </c:pt>
                <c:pt idx="27575">
                  <c:v>3.1561846875001596</c:v>
                </c:pt>
                <c:pt idx="27576">
                  <c:v>3.1561790625001596</c:v>
                </c:pt>
                <c:pt idx="27577">
                  <c:v>3.1565353125001598</c:v>
                </c:pt>
                <c:pt idx="27578">
                  <c:v>3.1561903125001596</c:v>
                </c:pt>
                <c:pt idx="27579">
                  <c:v>3.1556634375001598</c:v>
                </c:pt>
                <c:pt idx="27580">
                  <c:v>3.155081875</c:v>
                </c:pt>
                <c:pt idx="27581">
                  <c:v>3.1547290625001598</c:v>
                </c:pt>
                <c:pt idx="27582">
                  <c:v>3.1543925000000002</c:v>
                </c:pt>
                <c:pt idx="27583">
                  <c:v>3.1540084375001598</c:v>
                </c:pt>
                <c:pt idx="27584">
                  <c:v>3.1536359375001597</c:v>
                </c:pt>
                <c:pt idx="27585">
                  <c:v>3.1530790625001597</c:v>
                </c:pt>
                <c:pt idx="27586">
                  <c:v>3.1527453125001599</c:v>
                </c:pt>
                <c:pt idx="27587">
                  <c:v>3.1523965625001598</c:v>
                </c:pt>
                <c:pt idx="27588">
                  <c:v>3.1520440625001598</c:v>
                </c:pt>
                <c:pt idx="27589">
                  <c:v>3.1523881249999999</c:v>
                </c:pt>
                <c:pt idx="27590">
                  <c:v>3.1527712499999998</c:v>
                </c:pt>
                <c:pt idx="27591">
                  <c:v>3.1531421875001597</c:v>
                </c:pt>
                <c:pt idx="27592">
                  <c:v>3.1535437499999999</c:v>
                </c:pt>
                <c:pt idx="27593">
                  <c:v>3.153968125</c:v>
                </c:pt>
                <c:pt idx="27594">
                  <c:v>3.15448</c:v>
                </c:pt>
                <c:pt idx="27595">
                  <c:v>3.1550146875001599</c:v>
                </c:pt>
                <c:pt idx="27596">
                  <c:v>3.155434375</c:v>
                </c:pt>
                <c:pt idx="27597">
                  <c:v>3.1559446875001598</c:v>
                </c:pt>
                <c:pt idx="27598">
                  <c:v>3.1565300000000001</c:v>
                </c:pt>
                <c:pt idx="27599">
                  <c:v>3.1570234375001598</c:v>
                </c:pt>
                <c:pt idx="27600">
                  <c:v>3.157510625</c:v>
                </c:pt>
                <c:pt idx="27601">
                  <c:v>3.1580390625001598</c:v>
                </c:pt>
                <c:pt idx="27602">
                  <c:v>3.1585118749999999</c:v>
                </c:pt>
                <c:pt idx="27603">
                  <c:v>3.1590168749999998</c:v>
                </c:pt>
                <c:pt idx="27604">
                  <c:v>3.1594384375001598</c:v>
                </c:pt>
                <c:pt idx="27605">
                  <c:v>3.1598174999999999</c:v>
                </c:pt>
                <c:pt idx="27606">
                  <c:v>3.1602409375001597</c:v>
                </c:pt>
                <c:pt idx="27607">
                  <c:v>3.1606371875001598</c:v>
                </c:pt>
                <c:pt idx="27608">
                  <c:v>3.1609793750000001</c:v>
                </c:pt>
                <c:pt idx="27609">
                  <c:v>3.1607046875001599</c:v>
                </c:pt>
                <c:pt idx="27610">
                  <c:v>3.1601696875001597</c:v>
                </c:pt>
                <c:pt idx="27611">
                  <c:v>3.1597149999999998</c:v>
                </c:pt>
                <c:pt idx="27612">
                  <c:v>3.1593178125001598</c:v>
                </c:pt>
                <c:pt idx="27613">
                  <c:v>3.1586699999999999</c:v>
                </c:pt>
                <c:pt idx="27614">
                  <c:v>3.1583328125001597</c:v>
                </c:pt>
                <c:pt idx="27615">
                  <c:v>3.1576753125001598</c:v>
                </c:pt>
                <c:pt idx="27616">
                  <c:v>3.1569906250000002</c:v>
                </c:pt>
                <c:pt idx="27617">
                  <c:v>3.1565384375001599</c:v>
                </c:pt>
                <c:pt idx="27618">
                  <c:v>3.1561109375001597</c:v>
                </c:pt>
                <c:pt idx="27619">
                  <c:v>3.1557637500000002</c:v>
                </c:pt>
                <c:pt idx="27620">
                  <c:v>3.1553481250000002</c:v>
                </c:pt>
                <c:pt idx="27621">
                  <c:v>3.1547015625001595</c:v>
                </c:pt>
                <c:pt idx="27622">
                  <c:v>3.1543687500000002</c:v>
                </c:pt>
                <c:pt idx="27623">
                  <c:v>3.1537540625001599</c:v>
                </c:pt>
                <c:pt idx="27624">
                  <c:v>3.1540809375001597</c:v>
                </c:pt>
                <c:pt idx="27625">
                  <c:v>3.154471875</c:v>
                </c:pt>
                <c:pt idx="27626">
                  <c:v>3.1548053125001596</c:v>
                </c:pt>
                <c:pt idx="27627">
                  <c:v>3.1551646875001595</c:v>
                </c:pt>
                <c:pt idx="27628">
                  <c:v>3.1554946875001599</c:v>
                </c:pt>
                <c:pt idx="27629">
                  <c:v>3.1558509375001598</c:v>
                </c:pt>
                <c:pt idx="27630">
                  <c:v>3.156285</c:v>
                </c:pt>
                <c:pt idx="27631">
                  <c:v>3.1567812499999999</c:v>
                </c:pt>
                <c:pt idx="27632">
                  <c:v>3.1572984375001596</c:v>
                </c:pt>
                <c:pt idx="27633">
                  <c:v>3.1577559375001596</c:v>
                </c:pt>
                <c:pt idx="27634">
                  <c:v>3.1581428125001598</c:v>
                </c:pt>
                <c:pt idx="27635">
                  <c:v>3.1585209375001599</c:v>
                </c:pt>
                <c:pt idx="27636">
                  <c:v>3.1588949999999998</c:v>
                </c:pt>
                <c:pt idx="27637">
                  <c:v>3.1592765625001595</c:v>
                </c:pt>
                <c:pt idx="27638">
                  <c:v>3.1596062499999999</c:v>
                </c:pt>
                <c:pt idx="27639">
                  <c:v>3.16</c:v>
                </c:pt>
                <c:pt idx="27640">
                  <c:v>3.1605178125001596</c:v>
                </c:pt>
                <c:pt idx="27641">
                  <c:v>3.1608412499999998</c:v>
                </c:pt>
                <c:pt idx="27642">
                  <c:v>3.161276875</c:v>
                </c:pt>
                <c:pt idx="27643">
                  <c:v>3.1616637500000002</c:v>
                </c:pt>
                <c:pt idx="27644">
                  <c:v>3.1613193750000002</c:v>
                </c:pt>
                <c:pt idx="27645">
                  <c:v>3.1608774999999998</c:v>
                </c:pt>
                <c:pt idx="27646">
                  <c:v>3.1604396875001597</c:v>
                </c:pt>
                <c:pt idx="27647">
                  <c:v>3.1599143750000001</c:v>
                </c:pt>
                <c:pt idx="27648">
                  <c:v>3.1595374999999999</c:v>
                </c:pt>
                <c:pt idx="27649">
                  <c:v>3.1591028125001599</c:v>
                </c:pt>
                <c:pt idx="27650">
                  <c:v>3.1585987499999999</c:v>
                </c:pt>
                <c:pt idx="27651">
                  <c:v>3.1581000000000001</c:v>
                </c:pt>
                <c:pt idx="27652">
                  <c:v>3.1575578125001598</c:v>
                </c:pt>
                <c:pt idx="27653">
                  <c:v>3.1570562500000001</c:v>
                </c:pt>
                <c:pt idx="27654">
                  <c:v>3.1565081250000002</c:v>
                </c:pt>
                <c:pt idx="27655">
                  <c:v>3.1559843750000001</c:v>
                </c:pt>
                <c:pt idx="27656">
                  <c:v>3.1555568749999998</c:v>
                </c:pt>
                <c:pt idx="27657">
                  <c:v>3.1550837500000002</c:v>
                </c:pt>
                <c:pt idx="27658">
                  <c:v>3.1547578125001596</c:v>
                </c:pt>
                <c:pt idx="27659">
                  <c:v>3.1543465625001597</c:v>
                </c:pt>
                <c:pt idx="27660">
                  <c:v>3.1547125</c:v>
                </c:pt>
                <c:pt idx="27661">
                  <c:v>3.1550787499999999</c:v>
                </c:pt>
                <c:pt idx="27662">
                  <c:v>3.1554990625001595</c:v>
                </c:pt>
                <c:pt idx="27663">
                  <c:v>3.1558865625001595</c:v>
                </c:pt>
                <c:pt idx="27664">
                  <c:v>3.1563196875001598</c:v>
                </c:pt>
                <c:pt idx="27665">
                  <c:v>3.156689375</c:v>
                </c:pt>
                <c:pt idx="27666">
                  <c:v>3.1571868749999998</c:v>
                </c:pt>
                <c:pt idx="27667">
                  <c:v>3.1575493749999999</c:v>
                </c:pt>
                <c:pt idx="27668">
                  <c:v>3.1579384375001598</c:v>
                </c:pt>
                <c:pt idx="27669">
                  <c:v>3.1583256249999998</c:v>
                </c:pt>
                <c:pt idx="27670">
                  <c:v>3.158754375</c:v>
                </c:pt>
                <c:pt idx="27671">
                  <c:v>3.1592059375001598</c:v>
                </c:pt>
                <c:pt idx="27672">
                  <c:v>3.1595534375001599</c:v>
                </c:pt>
                <c:pt idx="27673">
                  <c:v>3.1599278125001597</c:v>
                </c:pt>
                <c:pt idx="27674">
                  <c:v>3.1602543750000001</c:v>
                </c:pt>
                <c:pt idx="27675">
                  <c:v>3.1605921875001597</c:v>
                </c:pt>
                <c:pt idx="27676">
                  <c:v>3.1603815625001599</c:v>
                </c:pt>
                <c:pt idx="27677">
                  <c:v>3.1597390625001598</c:v>
                </c:pt>
                <c:pt idx="27678">
                  <c:v>3.1593906249999999</c:v>
                </c:pt>
                <c:pt idx="27679">
                  <c:v>3.1590065625001595</c:v>
                </c:pt>
                <c:pt idx="27680">
                  <c:v>3.158525</c:v>
                </c:pt>
                <c:pt idx="27681">
                  <c:v>3.1579884375001597</c:v>
                </c:pt>
                <c:pt idx="27682">
                  <c:v>3.157505</c:v>
                </c:pt>
                <c:pt idx="27683">
                  <c:v>3.1570868750000001</c:v>
                </c:pt>
                <c:pt idx="27684">
                  <c:v>3.1566649999999998</c:v>
                </c:pt>
                <c:pt idx="27685">
                  <c:v>3.15616875</c:v>
                </c:pt>
                <c:pt idx="27686">
                  <c:v>3.1557846875001596</c:v>
                </c:pt>
                <c:pt idx="27687">
                  <c:v>3.1561178125001597</c:v>
                </c:pt>
                <c:pt idx="27688">
                  <c:v>3.1565215625001599</c:v>
                </c:pt>
                <c:pt idx="27689">
                  <c:v>3.1569915625001599</c:v>
                </c:pt>
                <c:pt idx="27690">
                  <c:v>3.1575059375001597</c:v>
                </c:pt>
                <c:pt idx="27691">
                  <c:v>3.15800875</c:v>
                </c:pt>
                <c:pt idx="27692">
                  <c:v>3.1585399999999999</c:v>
                </c:pt>
                <c:pt idx="27693">
                  <c:v>3.1590349999999998</c:v>
                </c:pt>
                <c:pt idx="27694">
                  <c:v>3.1594796875001596</c:v>
                </c:pt>
                <c:pt idx="27695">
                  <c:v>3.1600153125001595</c:v>
                </c:pt>
                <c:pt idx="27696">
                  <c:v>3.1604756250000001</c:v>
                </c:pt>
                <c:pt idx="27697">
                  <c:v>3.1609343750000001</c:v>
                </c:pt>
                <c:pt idx="27698">
                  <c:v>3.161429375</c:v>
                </c:pt>
                <c:pt idx="27699">
                  <c:v>3.161845</c:v>
                </c:pt>
                <c:pt idx="27700">
                  <c:v>3.16152343750016</c:v>
                </c:pt>
                <c:pt idx="27701">
                  <c:v>3.1611903125001599</c:v>
                </c:pt>
                <c:pt idx="27702">
                  <c:v>3.1606478125001596</c:v>
                </c:pt>
                <c:pt idx="27703">
                  <c:v>3.1600403125001599</c:v>
                </c:pt>
                <c:pt idx="27704">
                  <c:v>3.1593715625001599</c:v>
                </c:pt>
                <c:pt idx="27705">
                  <c:v>3.1586906250000002</c:v>
                </c:pt>
                <c:pt idx="27706">
                  <c:v>3.1578787500000001</c:v>
                </c:pt>
                <c:pt idx="27707">
                  <c:v>3.1571028125001597</c:v>
                </c:pt>
                <c:pt idx="27708">
                  <c:v>3.1563374999999998</c:v>
                </c:pt>
                <c:pt idx="27709">
                  <c:v>3.1555403125001598</c:v>
                </c:pt>
                <c:pt idx="27710">
                  <c:v>3.1547853125001599</c:v>
                </c:pt>
                <c:pt idx="27711">
                  <c:v>3.1541187499999999</c:v>
                </c:pt>
                <c:pt idx="27712">
                  <c:v>3.1535968749999999</c:v>
                </c:pt>
                <c:pt idx="27713">
                  <c:v>3.1531209375001596</c:v>
                </c:pt>
                <c:pt idx="27714">
                  <c:v>3.1527009375001596</c:v>
                </c:pt>
                <c:pt idx="27715">
                  <c:v>3.1523724999999998</c:v>
                </c:pt>
                <c:pt idx="27716">
                  <c:v>3.1519937499999999</c:v>
                </c:pt>
                <c:pt idx="27717">
                  <c:v>3.15234375</c:v>
                </c:pt>
                <c:pt idx="27718">
                  <c:v>3.152794375</c:v>
                </c:pt>
                <c:pt idx="27719">
                  <c:v>3.1531256249999999</c:v>
                </c:pt>
                <c:pt idx="27720">
                  <c:v>3.153570625</c:v>
                </c:pt>
                <c:pt idx="27721">
                  <c:v>3.1539915625001598</c:v>
                </c:pt>
                <c:pt idx="27722">
                  <c:v>3.1544162500000001</c:v>
                </c:pt>
                <c:pt idx="27723">
                  <c:v>3.1548915625001599</c:v>
                </c:pt>
                <c:pt idx="27724">
                  <c:v>3.1553684375001598</c:v>
                </c:pt>
                <c:pt idx="27725">
                  <c:v>3.1557896875001599</c:v>
                </c:pt>
                <c:pt idx="27726">
                  <c:v>3.1562643750000001</c:v>
                </c:pt>
                <c:pt idx="27727">
                  <c:v>3.15676625</c:v>
                </c:pt>
                <c:pt idx="27728">
                  <c:v>3.1572121875001598</c:v>
                </c:pt>
                <c:pt idx="27729">
                  <c:v>3.1576234375001597</c:v>
                </c:pt>
                <c:pt idx="27730">
                  <c:v>3.1580593750000001</c:v>
                </c:pt>
                <c:pt idx="27731">
                  <c:v>3.1585803125001597</c:v>
                </c:pt>
                <c:pt idx="27732">
                  <c:v>3.1589675000000002</c:v>
                </c:pt>
                <c:pt idx="27733">
                  <c:v>3.1594034375001598</c:v>
                </c:pt>
                <c:pt idx="27734">
                  <c:v>3.1598393749999998</c:v>
                </c:pt>
                <c:pt idx="27735">
                  <c:v>3.1603162500000002</c:v>
                </c:pt>
                <c:pt idx="27736">
                  <c:v>3.1607484375001595</c:v>
                </c:pt>
                <c:pt idx="27737">
                  <c:v>3.1612143750000001</c:v>
                </c:pt>
                <c:pt idx="27738">
                  <c:v>3.1616037499999998</c:v>
                </c:pt>
                <c:pt idx="27739">
                  <c:v>3.1620093749999998</c:v>
                </c:pt>
                <c:pt idx="27740">
                  <c:v>3.1616271875001596</c:v>
                </c:pt>
                <c:pt idx="27741">
                  <c:v>3.1611853125001597</c:v>
                </c:pt>
                <c:pt idx="27742">
                  <c:v>3.1608643750000001</c:v>
                </c:pt>
                <c:pt idx="27743">
                  <c:v>3.16045</c:v>
                </c:pt>
                <c:pt idx="27744">
                  <c:v>3.1600465625001597</c:v>
                </c:pt>
                <c:pt idx="27745">
                  <c:v>3.1596609375001599</c:v>
                </c:pt>
                <c:pt idx="27746">
                  <c:v>3.1592143749999999</c:v>
                </c:pt>
                <c:pt idx="27747">
                  <c:v>3.1587406250000001</c:v>
                </c:pt>
                <c:pt idx="27748">
                  <c:v>3.1582028125001598</c:v>
                </c:pt>
                <c:pt idx="27749">
                  <c:v>3.1576515625001598</c:v>
                </c:pt>
                <c:pt idx="27750">
                  <c:v>3.157123125</c:v>
                </c:pt>
                <c:pt idx="27751">
                  <c:v>3.1565881249999999</c:v>
                </c:pt>
                <c:pt idx="27752">
                  <c:v>3.1561037500000002</c:v>
                </c:pt>
                <c:pt idx="27753">
                  <c:v>3.1557453125001595</c:v>
                </c:pt>
                <c:pt idx="27754">
                  <c:v>3.1553871875001596</c:v>
                </c:pt>
                <c:pt idx="27755">
                  <c:v>3.1550137500000002</c:v>
                </c:pt>
                <c:pt idx="27756">
                  <c:v>3.154515</c:v>
                </c:pt>
                <c:pt idx="27757">
                  <c:v>3.1548806250000001</c:v>
                </c:pt>
                <c:pt idx="27758">
                  <c:v>3.1552090625001599</c:v>
                </c:pt>
                <c:pt idx="27759">
                  <c:v>3.1556000000000002</c:v>
                </c:pt>
                <c:pt idx="27760">
                  <c:v>3.1559271875001595</c:v>
                </c:pt>
                <c:pt idx="27761">
                  <c:v>3.1563724999999998</c:v>
                </c:pt>
                <c:pt idx="27762">
                  <c:v>3.1560365625001596</c:v>
                </c:pt>
                <c:pt idx="27763">
                  <c:v>3.1555925</c:v>
                </c:pt>
                <c:pt idx="27764">
                  <c:v>3.1552281249999998</c:v>
                </c:pt>
                <c:pt idx="27765">
                  <c:v>3.1548975000000001</c:v>
                </c:pt>
                <c:pt idx="27766">
                  <c:v>3.1552393749999998</c:v>
                </c:pt>
                <c:pt idx="27767">
                  <c:v>3.1556321875001596</c:v>
                </c:pt>
                <c:pt idx="27768">
                  <c:v>3.1559821875001597</c:v>
                </c:pt>
                <c:pt idx="27769">
                  <c:v>3.1564225000000001</c:v>
                </c:pt>
                <c:pt idx="27770">
                  <c:v>3.1568465625001596</c:v>
                </c:pt>
                <c:pt idx="27771">
                  <c:v>3.1571790625001599</c:v>
                </c:pt>
                <c:pt idx="27772">
                  <c:v>3.1575040625001596</c:v>
                </c:pt>
                <c:pt idx="27773">
                  <c:v>3.1571653125001595</c:v>
                </c:pt>
                <c:pt idx="27774">
                  <c:v>3.156825</c:v>
                </c:pt>
                <c:pt idx="27775">
                  <c:v>3.1563275000000002</c:v>
                </c:pt>
                <c:pt idx="27776">
                  <c:v>3.1558140625001596</c:v>
                </c:pt>
                <c:pt idx="27777">
                  <c:v>3.1552056249999998</c:v>
                </c:pt>
                <c:pt idx="27778">
                  <c:v>3.1548318750000002</c:v>
                </c:pt>
                <c:pt idx="27779">
                  <c:v>3.1543965625001595</c:v>
                </c:pt>
                <c:pt idx="27780">
                  <c:v>3.1540359375001596</c:v>
                </c:pt>
                <c:pt idx="27781">
                  <c:v>3.1535709375001599</c:v>
                </c:pt>
                <c:pt idx="27782">
                  <c:v>3.1532475</c:v>
                </c:pt>
                <c:pt idx="27783">
                  <c:v>3.1531987500000001</c:v>
                </c:pt>
                <c:pt idx="27784">
                  <c:v>3.1536050000000002</c:v>
                </c:pt>
                <c:pt idx="27785">
                  <c:v>3.153956875</c:v>
                </c:pt>
                <c:pt idx="27786">
                  <c:v>3.1543143749999998</c:v>
                </c:pt>
                <c:pt idx="27787">
                  <c:v>3.1547128125001596</c:v>
                </c:pt>
                <c:pt idx="27788">
                  <c:v>3.1550346875001596</c:v>
                </c:pt>
                <c:pt idx="27789">
                  <c:v>3.1554206250000001</c:v>
                </c:pt>
                <c:pt idx="27790">
                  <c:v>3.1557412500000002</c:v>
                </c:pt>
                <c:pt idx="27791">
                  <c:v>3.156174375</c:v>
                </c:pt>
                <c:pt idx="27792">
                  <c:v>3.1565168749999999</c:v>
                </c:pt>
                <c:pt idx="27793">
                  <c:v>3.1568999999999998</c:v>
                </c:pt>
                <c:pt idx="27794">
                  <c:v>3.1565328125001599</c:v>
                </c:pt>
                <c:pt idx="27795">
                  <c:v>3.156155</c:v>
                </c:pt>
                <c:pt idx="27796">
                  <c:v>3.1555571875001598</c:v>
                </c:pt>
                <c:pt idx="27797">
                  <c:v>3.1552121875001595</c:v>
                </c:pt>
                <c:pt idx="27798">
                  <c:v>3.1548428125001595</c:v>
                </c:pt>
                <c:pt idx="27799">
                  <c:v>3.1544687499999999</c:v>
                </c:pt>
                <c:pt idx="27800">
                  <c:v>3.1540293749999999</c:v>
                </c:pt>
                <c:pt idx="27801">
                  <c:v>3.153645</c:v>
                </c:pt>
                <c:pt idx="27802">
                  <c:v>3.1533031249999999</c:v>
                </c:pt>
                <c:pt idx="27803">
                  <c:v>3.1528537499999998</c:v>
                </c:pt>
                <c:pt idx="27804">
                  <c:v>3.1524746875001597</c:v>
                </c:pt>
                <c:pt idx="27805">
                  <c:v>3.1520774999999999</c:v>
                </c:pt>
                <c:pt idx="27806">
                  <c:v>3.1516121875001599</c:v>
                </c:pt>
                <c:pt idx="27807">
                  <c:v>3.1512793750000001</c:v>
                </c:pt>
                <c:pt idx="27808">
                  <c:v>3.1516178125001599</c:v>
                </c:pt>
                <c:pt idx="27809">
                  <c:v>3.1520812500000002</c:v>
                </c:pt>
                <c:pt idx="27810">
                  <c:v>3.1524971875001597</c:v>
                </c:pt>
                <c:pt idx="27811">
                  <c:v>3.1528796875001599</c:v>
                </c:pt>
                <c:pt idx="27812">
                  <c:v>3.1532800000000001</c:v>
                </c:pt>
                <c:pt idx="27813">
                  <c:v>3.1536678125001596</c:v>
                </c:pt>
                <c:pt idx="27814">
                  <c:v>3.1541324999999998</c:v>
                </c:pt>
                <c:pt idx="27815">
                  <c:v>3.1545831249999998</c:v>
                </c:pt>
                <c:pt idx="27816">
                  <c:v>3.1550281249999999</c:v>
                </c:pt>
                <c:pt idx="27817">
                  <c:v>3.1554306250000002</c:v>
                </c:pt>
                <c:pt idx="27818">
                  <c:v>3.1557796875001598</c:v>
                </c:pt>
                <c:pt idx="27819">
                  <c:v>3.1561753125001597</c:v>
                </c:pt>
                <c:pt idx="27820">
                  <c:v>3.1565850000000002</c:v>
                </c:pt>
                <c:pt idx="27821">
                  <c:v>3.1569281249999999</c:v>
                </c:pt>
                <c:pt idx="27822">
                  <c:v>3.1573215625001598</c:v>
                </c:pt>
                <c:pt idx="27823">
                  <c:v>3.1576468750000002</c:v>
                </c:pt>
                <c:pt idx="27824">
                  <c:v>3.1580225</c:v>
                </c:pt>
                <c:pt idx="27825">
                  <c:v>3.1583653125001598</c:v>
                </c:pt>
                <c:pt idx="27826">
                  <c:v>3.1580271875001595</c:v>
                </c:pt>
                <c:pt idx="27827">
                  <c:v>3.1575387500000001</c:v>
                </c:pt>
                <c:pt idx="27828">
                  <c:v>3.1569456250000001</c:v>
                </c:pt>
                <c:pt idx="27829">
                  <c:v>3.1563675</c:v>
                </c:pt>
                <c:pt idx="27830">
                  <c:v>3.1557359375001597</c:v>
                </c:pt>
                <c:pt idx="27831">
                  <c:v>3.1550437499999999</c:v>
                </c:pt>
                <c:pt idx="27832">
                  <c:v>3.1543743750000002</c:v>
                </c:pt>
                <c:pt idx="27833">
                  <c:v>3.1536571875001598</c:v>
                </c:pt>
                <c:pt idx="27834">
                  <c:v>3.1529028125001597</c:v>
                </c:pt>
                <c:pt idx="27835">
                  <c:v>3.1522031250000002</c:v>
                </c:pt>
                <c:pt idx="27836">
                  <c:v>3.1516606249999999</c:v>
                </c:pt>
                <c:pt idx="27837">
                  <c:v>3.1512093750000001</c:v>
                </c:pt>
                <c:pt idx="27838">
                  <c:v>3.1508715625001598</c:v>
                </c:pt>
                <c:pt idx="27839">
                  <c:v>3.15026218750016</c:v>
                </c:pt>
                <c:pt idx="27840">
                  <c:v>3.1498290625001597</c:v>
                </c:pt>
                <c:pt idx="27841">
                  <c:v>3.1499428125001598</c:v>
                </c:pt>
                <c:pt idx="27842">
                  <c:v>3.1500943750000001</c:v>
                </c:pt>
                <c:pt idx="27843">
                  <c:v>3.1503953125001596</c:v>
                </c:pt>
                <c:pt idx="27844">
                  <c:v>3.1507796875001599</c:v>
                </c:pt>
                <c:pt idx="27845">
                  <c:v>3.151151875</c:v>
                </c:pt>
                <c:pt idx="27846">
                  <c:v>3.1514950000000002</c:v>
                </c:pt>
                <c:pt idx="27847">
                  <c:v>3.1517828125001599</c:v>
                </c:pt>
                <c:pt idx="27848">
                  <c:v>3.1513653125001597</c:v>
                </c:pt>
                <c:pt idx="27849">
                  <c:v>3.1508337499999999</c:v>
                </c:pt>
                <c:pt idx="27850">
                  <c:v>3.1504528125001596</c:v>
                </c:pt>
                <c:pt idx="27851">
                  <c:v>3.1499978125001595</c:v>
                </c:pt>
                <c:pt idx="27852">
                  <c:v>3.1496196875001599</c:v>
                </c:pt>
                <c:pt idx="27853">
                  <c:v>3.1492278125001598</c:v>
                </c:pt>
                <c:pt idx="27854">
                  <c:v>3.1488153125001599</c:v>
                </c:pt>
                <c:pt idx="27855">
                  <c:v>3.1484634375001597</c:v>
                </c:pt>
                <c:pt idx="27856">
                  <c:v>3.14782625</c:v>
                </c:pt>
                <c:pt idx="27857">
                  <c:v>3.1474609375001599</c:v>
                </c:pt>
                <c:pt idx="27858">
                  <c:v>3.1478281250000002</c:v>
                </c:pt>
                <c:pt idx="27859">
                  <c:v>3.1482253125001596</c:v>
                </c:pt>
                <c:pt idx="27860">
                  <c:v>3.1486284375001596</c:v>
                </c:pt>
                <c:pt idx="27861">
                  <c:v>3.1489725000000002</c:v>
                </c:pt>
                <c:pt idx="27862">
                  <c:v>3.1493896875001597</c:v>
                </c:pt>
                <c:pt idx="27863">
                  <c:v>3.1498159375001595</c:v>
                </c:pt>
                <c:pt idx="27864">
                  <c:v>3.1502300000000001</c:v>
                </c:pt>
                <c:pt idx="27865">
                  <c:v>3.1506878125001596</c:v>
                </c:pt>
                <c:pt idx="27866">
                  <c:v>3.1510390625001596</c:v>
                </c:pt>
                <c:pt idx="27867">
                  <c:v>3.1514034375001598</c:v>
                </c:pt>
                <c:pt idx="27868">
                  <c:v>3.1515481250000001</c:v>
                </c:pt>
                <c:pt idx="27869">
                  <c:v>3.1516321875001596</c:v>
                </c:pt>
                <c:pt idx="27870">
                  <c:v>3.1512396875001598</c:v>
                </c:pt>
                <c:pt idx="27871">
                  <c:v>3.1506762500000001</c:v>
                </c:pt>
                <c:pt idx="27872">
                  <c:v>3.149944375</c:v>
                </c:pt>
                <c:pt idx="27873">
                  <c:v>3.1494546875001599</c:v>
                </c:pt>
                <c:pt idx="27874">
                  <c:v>3.1488174999999998</c:v>
                </c:pt>
                <c:pt idx="27875">
                  <c:v>3.1481140625001598</c:v>
                </c:pt>
                <c:pt idx="27876">
                  <c:v>3.1473778125001597</c:v>
                </c:pt>
                <c:pt idx="27877">
                  <c:v>3.1467121875001598</c:v>
                </c:pt>
                <c:pt idx="27878">
                  <c:v>3.1460684375001597</c:v>
                </c:pt>
                <c:pt idx="27879">
                  <c:v>3.1454815625001595</c:v>
                </c:pt>
                <c:pt idx="27880">
                  <c:v>3.1449215625001599</c:v>
                </c:pt>
                <c:pt idx="27881">
                  <c:v>3.1443490625001598</c:v>
                </c:pt>
                <c:pt idx="27882">
                  <c:v>3.1438712500000001</c:v>
                </c:pt>
                <c:pt idx="27883">
                  <c:v>3.1434937500000002</c:v>
                </c:pt>
                <c:pt idx="27884">
                  <c:v>3.1429999999999998</c:v>
                </c:pt>
                <c:pt idx="27885">
                  <c:v>3.1426578125001599</c:v>
                </c:pt>
                <c:pt idx="27886">
                  <c:v>3.1423375</c:v>
                </c:pt>
                <c:pt idx="27887">
                  <c:v>3.14198625</c:v>
                </c:pt>
                <c:pt idx="27888">
                  <c:v>3.1416575</c:v>
                </c:pt>
                <c:pt idx="27889">
                  <c:v>3.1412703125001595</c:v>
                </c:pt>
                <c:pt idx="27890">
                  <c:v>3.1408749999999999</c:v>
                </c:pt>
                <c:pt idx="27891">
                  <c:v>3.1402071875001596</c:v>
                </c:pt>
                <c:pt idx="27892">
                  <c:v>3.1398071875001596</c:v>
                </c:pt>
                <c:pt idx="27893">
                  <c:v>3.1373446875001596</c:v>
                </c:pt>
                <c:pt idx="27894">
                  <c:v>3.128068125</c:v>
                </c:pt>
                <c:pt idx="27895">
                  <c:v>3.117766875</c:v>
                </c:pt>
                <c:pt idx="27896">
                  <c:v>3.10695343750016</c:v>
                </c:pt>
                <c:pt idx="27897">
                  <c:v>3.0958456249999999</c:v>
                </c:pt>
                <c:pt idx="27898">
                  <c:v>3.0845740625001596</c:v>
                </c:pt>
                <c:pt idx="27899">
                  <c:v>3.0731743749999998</c:v>
                </c:pt>
                <c:pt idx="27900">
                  <c:v>3.0616656249999998</c:v>
                </c:pt>
                <c:pt idx="27901">
                  <c:v>3.0501593749999998</c:v>
                </c:pt>
                <c:pt idx="27902">
                  <c:v>3.0386537499999999</c:v>
                </c:pt>
                <c:pt idx="27903">
                  <c:v>3.0291193750000001</c:v>
                </c:pt>
                <c:pt idx="27904">
                  <c:v>3.02632406250016</c:v>
                </c:pt>
                <c:pt idx="27905">
                  <c:v>3.0245250000000001</c:v>
                </c:pt>
                <c:pt idx="27906">
                  <c:v>3.0232196875001596</c:v>
                </c:pt>
                <c:pt idx="27907">
                  <c:v>3.0222315625001599</c:v>
                </c:pt>
                <c:pt idx="27908">
                  <c:v>3.0215037499999999</c:v>
                </c:pt>
                <c:pt idx="27909">
                  <c:v>3.0209084375001596</c:v>
                </c:pt>
                <c:pt idx="27910">
                  <c:v>3.0204640625001598</c:v>
                </c:pt>
                <c:pt idx="27911">
                  <c:v>3.0201153125001596</c:v>
                </c:pt>
                <c:pt idx="27912">
                  <c:v>3.01961406250016</c:v>
                </c:pt>
                <c:pt idx="27913">
                  <c:v>3.0191937499999999</c:v>
                </c:pt>
                <c:pt idx="27914">
                  <c:v>3.0188324999999998</c:v>
                </c:pt>
                <c:pt idx="27915">
                  <c:v>3.0185259375001596</c:v>
                </c:pt>
                <c:pt idx="27916">
                  <c:v>3.0182481249999999</c:v>
                </c:pt>
                <c:pt idx="27917">
                  <c:v>3.0181853125001599</c:v>
                </c:pt>
                <c:pt idx="27918">
                  <c:v>3.0182224999999998</c:v>
                </c:pt>
                <c:pt idx="27919">
                  <c:v>3.0182696875001596</c:v>
                </c:pt>
                <c:pt idx="27920">
                  <c:v>3.0181371875001597</c:v>
                </c:pt>
                <c:pt idx="27921">
                  <c:v>3.0181906249999999</c:v>
                </c:pt>
                <c:pt idx="27922">
                  <c:v>3.0181803125001596</c:v>
                </c:pt>
                <c:pt idx="27923">
                  <c:v>3.0180803125001598</c:v>
                </c:pt>
                <c:pt idx="27924">
                  <c:v>3.0183809375001598</c:v>
                </c:pt>
                <c:pt idx="27925">
                  <c:v>3.0187071875001599</c:v>
                </c:pt>
                <c:pt idx="27926">
                  <c:v>3.0190965625001596</c:v>
                </c:pt>
                <c:pt idx="27927">
                  <c:v>3.0194506250000002</c:v>
                </c:pt>
                <c:pt idx="27928">
                  <c:v>3.0198287499999998</c:v>
                </c:pt>
                <c:pt idx="27929">
                  <c:v>3.0202100000000001</c:v>
                </c:pt>
                <c:pt idx="27930">
                  <c:v>3.0205409375001597</c:v>
                </c:pt>
                <c:pt idx="27931">
                  <c:v>3.0209253125001596</c:v>
                </c:pt>
                <c:pt idx="27932">
                  <c:v>3.0212490625001598</c:v>
                </c:pt>
                <c:pt idx="27933">
                  <c:v>3.0215540625001598</c:v>
                </c:pt>
                <c:pt idx="27934">
                  <c:v>3.0219828125001595</c:v>
                </c:pt>
                <c:pt idx="27935">
                  <c:v>3.0223162499999998</c:v>
                </c:pt>
                <c:pt idx="27936">
                  <c:v>3.0226631249999998</c:v>
                </c:pt>
                <c:pt idx="27937">
                  <c:v>3.0230893750000001</c:v>
                </c:pt>
                <c:pt idx="27938">
                  <c:v>3.0234759375001596</c:v>
                </c:pt>
                <c:pt idx="27939">
                  <c:v>3.0230771875001596</c:v>
                </c:pt>
                <c:pt idx="27940">
                  <c:v>3.0226684375001596</c:v>
                </c:pt>
                <c:pt idx="27941">
                  <c:v>3.0222728125001597</c:v>
                </c:pt>
                <c:pt idx="27942">
                  <c:v>3.0226509375001598</c:v>
                </c:pt>
                <c:pt idx="27943">
                  <c:v>3.0230984375001597</c:v>
                </c:pt>
                <c:pt idx="27944">
                  <c:v>3.0234296875001596</c:v>
                </c:pt>
                <c:pt idx="27945">
                  <c:v>3.0237881249999998</c:v>
                </c:pt>
                <c:pt idx="27946">
                  <c:v>3.0235503125001597</c:v>
                </c:pt>
                <c:pt idx="27947">
                  <c:v>3.023104375</c:v>
                </c:pt>
                <c:pt idx="27948">
                  <c:v>3.022745</c:v>
                </c:pt>
                <c:pt idx="27949">
                  <c:v>3.0223190625001597</c:v>
                </c:pt>
                <c:pt idx="27950">
                  <c:v>3.0217350000000001</c:v>
                </c:pt>
                <c:pt idx="27951">
                  <c:v>3.0210428125001596</c:v>
                </c:pt>
                <c:pt idx="27952">
                  <c:v>3.020310625</c:v>
                </c:pt>
                <c:pt idx="27953">
                  <c:v>3.0195459375001596</c:v>
                </c:pt>
                <c:pt idx="27954">
                  <c:v>3.0187593750000001</c:v>
                </c:pt>
                <c:pt idx="27955">
                  <c:v>3.017989375</c:v>
                </c:pt>
                <c:pt idx="27956">
                  <c:v>3.0172537500000001</c:v>
                </c:pt>
                <c:pt idx="27957">
                  <c:v>3.0165087499999998</c:v>
                </c:pt>
                <c:pt idx="27958">
                  <c:v>3.0158621875001597</c:v>
                </c:pt>
                <c:pt idx="27959">
                  <c:v>3.0152915625001597</c:v>
                </c:pt>
                <c:pt idx="27960">
                  <c:v>3.0148740625001595</c:v>
                </c:pt>
                <c:pt idx="27961">
                  <c:v>3.0143171875001595</c:v>
                </c:pt>
                <c:pt idx="27962">
                  <c:v>3.0139593750000002</c:v>
                </c:pt>
                <c:pt idx="27963">
                  <c:v>3.0141771875001599</c:v>
                </c:pt>
                <c:pt idx="27964">
                  <c:v>3.0145871875001595</c:v>
                </c:pt>
                <c:pt idx="27965">
                  <c:v>3.0149812499999999</c:v>
                </c:pt>
                <c:pt idx="27966">
                  <c:v>3.0153253125001598</c:v>
                </c:pt>
                <c:pt idx="27967">
                  <c:v>3.0156565625001597</c:v>
                </c:pt>
                <c:pt idx="27968">
                  <c:v>3.0160974999999999</c:v>
                </c:pt>
                <c:pt idx="27969">
                  <c:v>3.0164609375001596</c:v>
                </c:pt>
                <c:pt idx="27970">
                  <c:v>3.0168531249999999</c:v>
                </c:pt>
                <c:pt idx="27971">
                  <c:v>3.0172512500000002</c:v>
                </c:pt>
                <c:pt idx="27972">
                  <c:v>3.0177171875001596</c:v>
                </c:pt>
                <c:pt idx="27973">
                  <c:v>3.0181096875001598</c:v>
                </c:pt>
                <c:pt idx="27974">
                  <c:v>3.0186131249999999</c:v>
                </c:pt>
                <c:pt idx="27975">
                  <c:v>3.0191293749999999</c:v>
                </c:pt>
                <c:pt idx="27976">
                  <c:v>3.0196715625001596</c:v>
                </c:pt>
                <c:pt idx="27977">
                  <c:v>3.02009375</c:v>
                </c:pt>
                <c:pt idx="27978">
                  <c:v>3.0204209375001598</c:v>
                </c:pt>
                <c:pt idx="27979">
                  <c:v>3.0209187499999999</c:v>
                </c:pt>
                <c:pt idx="27980">
                  <c:v>3.0214646875001598</c:v>
                </c:pt>
                <c:pt idx="27981">
                  <c:v>3.021988125</c:v>
                </c:pt>
                <c:pt idx="27982">
                  <c:v>3.0224996875001597</c:v>
                </c:pt>
                <c:pt idx="27983">
                  <c:v>3.0230118749999999</c:v>
                </c:pt>
                <c:pt idx="27984">
                  <c:v>3.0234999999999999</c:v>
                </c:pt>
                <c:pt idx="27985">
                  <c:v>3.0239234375001596</c:v>
                </c:pt>
                <c:pt idx="27986">
                  <c:v>3.0244015625001599</c:v>
                </c:pt>
                <c:pt idx="27987">
                  <c:v>3.0248440625001596</c:v>
                </c:pt>
                <c:pt idx="27988">
                  <c:v>3.0252943750000001</c:v>
                </c:pt>
                <c:pt idx="27989">
                  <c:v>3.0257900000000002</c:v>
                </c:pt>
                <c:pt idx="27990">
                  <c:v>3.0261846875001597</c:v>
                </c:pt>
                <c:pt idx="27991">
                  <c:v>3.0265049999999998</c:v>
                </c:pt>
                <c:pt idx="27992">
                  <c:v>3.0261303125001597</c:v>
                </c:pt>
                <c:pt idx="27993">
                  <c:v>3.0257518750000001</c:v>
                </c:pt>
                <c:pt idx="27994">
                  <c:v>3.0252906249999998</c:v>
                </c:pt>
                <c:pt idx="27995">
                  <c:v>3.0246909375001598</c:v>
                </c:pt>
                <c:pt idx="27996">
                  <c:v>3.0240096875001599</c:v>
                </c:pt>
                <c:pt idx="27997">
                  <c:v>3.0232653125001598</c:v>
                </c:pt>
                <c:pt idx="27998">
                  <c:v>3.02246375</c:v>
                </c:pt>
                <c:pt idx="27999">
                  <c:v>3.0216546875001598</c:v>
                </c:pt>
                <c:pt idx="28000">
                  <c:v>3.0209209375001596</c:v>
                </c:pt>
                <c:pt idx="28001">
                  <c:v>3.0202637499999998</c:v>
                </c:pt>
                <c:pt idx="28002">
                  <c:v>3.0196881250000001</c:v>
                </c:pt>
                <c:pt idx="28003">
                  <c:v>3.0191587499999999</c:v>
                </c:pt>
                <c:pt idx="28004">
                  <c:v>3.0186309375001596</c:v>
                </c:pt>
                <c:pt idx="28005">
                  <c:v>3.01818281250016</c:v>
                </c:pt>
                <c:pt idx="28006">
                  <c:v>3.017800625</c:v>
                </c:pt>
                <c:pt idx="28007">
                  <c:v>3.0173990625001599</c:v>
                </c:pt>
                <c:pt idx="28008">
                  <c:v>3.0170471875001597</c:v>
                </c:pt>
                <c:pt idx="28009">
                  <c:v>3.01666875</c:v>
                </c:pt>
                <c:pt idx="28010">
                  <c:v>3.0160900000000002</c:v>
                </c:pt>
                <c:pt idx="28011">
                  <c:v>3.0156690625001596</c:v>
                </c:pt>
                <c:pt idx="28012">
                  <c:v>3.0159659375001597</c:v>
                </c:pt>
                <c:pt idx="28013">
                  <c:v>3.0164075000000001</c:v>
                </c:pt>
                <c:pt idx="28014">
                  <c:v>3.0168893749999999</c:v>
                </c:pt>
                <c:pt idx="28015">
                  <c:v>3.0173828125001596</c:v>
                </c:pt>
                <c:pt idx="28016">
                  <c:v>3.0177865625001599</c:v>
                </c:pt>
                <c:pt idx="28017">
                  <c:v>3.0182428125001599</c:v>
                </c:pt>
                <c:pt idx="28018">
                  <c:v>3.0186674999999998</c:v>
                </c:pt>
                <c:pt idx="28019">
                  <c:v>3.0192128125001596</c:v>
                </c:pt>
                <c:pt idx="28020">
                  <c:v>3.0197037500000001</c:v>
                </c:pt>
                <c:pt idx="28021">
                  <c:v>3.0202065625001597</c:v>
                </c:pt>
                <c:pt idx="28022">
                  <c:v>3.0207209375001596</c:v>
                </c:pt>
                <c:pt idx="28023">
                  <c:v>3.0212893749999998</c:v>
                </c:pt>
                <c:pt idx="28024">
                  <c:v>3.0218456250000001</c:v>
                </c:pt>
                <c:pt idx="28025">
                  <c:v>3.0223221875001598</c:v>
                </c:pt>
                <c:pt idx="28026">
                  <c:v>3.0228181250000001</c:v>
                </c:pt>
                <c:pt idx="28027">
                  <c:v>3.0232803125001597</c:v>
                </c:pt>
                <c:pt idx="28028">
                  <c:v>3.0237096875001597</c:v>
                </c:pt>
                <c:pt idx="28029">
                  <c:v>3.0241646875001598</c:v>
                </c:pt>
                <c:pt idx="28030">
                  <c:v>3.0246550000000001</c:v>
                </c:pt>
                <c:pt idx="28031">
                  <c:v>3.0250499999999998</c:v>
                </c:pt>
                <c:pt idx="28032">
                  <c:v>3.0254162500000001</c:v>
                </c:pt>
                <c:pt idx="28033">
                  <c:v>3.0249246875001599</c:v>
                </c:pt>
                <c:pt idx="28034">
                  <c:v>3.0243496875001599</c:v>
                </c:pt>
                <c:pt idx="28035">
                  <c:v>3.0237443750000002</c:v>
                </c:pt>
                <c:pt idx="28036">
                  <c:v>3.0232159375001597</c:v>
                </c:pt>
                <c:pt idx="28037">
                  <c:v>3.0227374999999999</c:v>
                </c:pt>
                <c:pt idx="28038">
                  <c:v>3.0223721875001597</c:v>
                </c:pt>
                <c:pt idx="28039">
                  <c:v>3.0219437500000002</c:v>
                </c:pt>
                <c:pt idx="28040">
                  <c:v>3.0220281249999998</c:v>
                </c:pt>
                <c:pt idx="28041">
                  <c:v>3.0224640625001595</c:v>
                </c:pt>
                <c:pt idx="28042">
                  <c:v>3.0228209375001596</c:v>
                </c:pt>
                <c:pt idx="28043">
                  <c:v>3.0231587499999999</c:v>
                </c:pt>
                <c:pt idx="28044">
                  <c:v>3.0234815625001596</c:v>
                </c:pt>
                <c:pt idx="28045">
                  <c:v>3.0238146875001597</c:v>
                </c:pt>
                <c:pt idx="28046">
                  <c:v>3.0241656250000002</c:v>
                </c:pt>
                <c:pt idx="28047">
                  <c:v>3.0245281249999998</c:v>
                </c:pt>
                <c:pt idx="28048">
                  <c:v>3.0249528125001599</c:v>
                </c:pt>
                <c:pt idx="28049">
                  <c:v>3.0254065625001596</c:v>
                </c:pt>
                <c:pt idx="28050">
                  <c:v>3.0259225000000001</c:v>
                </c:pt>
                <c:pt idx="28051">
                  <c:v>3.0263940625001595</c:v>
                </c:pt>
                <c:pt idx="28052">
                  <c:v>3.0269162500000002</c:v>
                </c:pt>
                <c:pt idx="28053">
                  <c:v>3.0272821875001599</c:v>
                </c:pt>
                <c:pt idx="28054">
                  <c:v>3.0276984375001597</c:v>
                </c:pt>
                <c:pt idx="28055">
                  <c:v>3.0281618749999999</c:v>
                </c:pt>
                <c:pt idx="28056">
                  <c:v>3.0286253125001599</c:v>
                </c:pt>
                <c:pt idx="28057">
                  <c:v>3.0290818750000001</c:v>
                </c:pt>
                <c:pt idx="28058">
                  <c:v>3.0294081249999998</c:v>
                </c:pt>
                <c:pt idx="28059">
                  <c:v>3.0298571875001596</c:v>
                </c:pt>
                <c:pt idx="28060">
                  <c:v>3.0302212499999999</c:v>
                </c:pt>
                <c:pt idx="28061">
                  <c:v>3.0305487499999999</c:v>
                </c:pt>
                <c:pt idx="28062">
                  <c:v>3.0301968750000001</c:v>
                </c:pt>
                <c:pt idx="28063">
                  <c:v>3.0295890625001598</c:v>
                </c:pt>
                <c:pt idx="28064">
                  <c:v>3.0289815625001597</c:v>
                </c:pt>
                <c:pt idx="28065">
                  <c:v>3.0283659375001597</c:v>
                </c:pt>
                <c:pt idx="28066">
                  <c:v>3.0280387499999999</c:v>
                </c:pt>
                <c:pt idx="28067">
                  <c:v>3.0275440625001599</c:v>
                </c:pt>
                <c:pt idx="28068">
                  <c:v>3.0271712499999999</c:v>
                </c:pt>
                <c:pt idx="28069">
                  <c:v>3.0272965625001595</c:v>
                </c:pt>
                <c:pt idx="28070">
                  <c:v>3.0277078125001595</c:v>
                </c:pt>
                <c:pt idx="28071">
                  <c:v>3.0280696875001598</c:v>
                </c:pt>
                <c:pt idx="28072">
                  <c:v>3.0275924999999999</c:v>
                </c:pt>
                <c:pt idx="28073">
                  <c:v>3.0269903125001596</c:v>
                </c:pt>
                <c:pt idx="28074">
                  <c:v>3.0265712499999999</c:v>
                </c:pt>
                <c:pt idx="28075">
                  <c:v>3.0261818749999998</c:v>
                </c:pt>
                <c:pt idx="28076">
                  <c:v>3.0257565625001597</c:v>
                </c:pt>
                <c:pt idx="28077">
                  <c:v>3.025379375</c:v>
                </c:pt>
                <c:pt idx="28078">
                  <c:v>3.02501</c:v>
                </c:pt>
                <c:pt idx="28079">
                  <c:v>3.0246728125001598</c:v>
                </c:pt>
                <c:pt idx="28080">
                  <c:v>3.0242974999999999</c:v>
                </c:pt>
                <c:pt idx="28081">
                  <c:v>3.0239365625001597</c:v>
                </c:pt>
                <c:pt idx="28082">
                  <c:v>3.0235281249999999</c:v>
                </c:pt>
                <c:pt idx="28083">
                  <c:v>3.0231131250000001</c:v>
                </c:pt>
                <c:pt idx="28084">
                  <c:v>3.0227121875001597</c:v>
                </c:pt>
                <c:pt idx="28085">
                  <c:v>3.0231321875001598</c:v>
                </c:pt>
                <c:pt idx="28086">
                  <c:v>3.0235053125001596</c:v>
                </c:pt>
                <c:pt idx="28087">
                  <c:v>3.0238534375001596</c:v>
                </c:pt>
                <c:pt idx="28088">
                  <c:v>3.0241862500000001</c:v>
                </c:pt>
                <c:pt idx="28089">
                  <c:v>3.02457625</c:v>
                </c:pt>
                <c:pt idx="28090">
                  <c:v>3.0241993749999998</c:v>
                </c:pt>
                <c:pt idx="28091">
                  <c:v>3.0237618749999999</c:v>
                </c:pt>
                <c:pt idx="28092">
                  <c:v>3.0233918750000002</c:v>
                </c:pt>
                <c:pt idx="28093">
                  <c:v>3.0237968749999999</c:v>
                </c:pt>
                <c:pt idx="28094">
                  <c:v>3.0241690625001598</c:v>
                </c:pt>
                <c:pt idx="28095">
                  <c:v>3.0245537499999999</c:v>
                </c:pt>
                <c:pt idx="28096">
                  <c:v>3.0249265625001596</c:v>
                </c:pt>
                <c:pt idx="28097">
                  <c:v>3.0253709375001598</c:v>
                </c:pt>
                <c:pt idx="28098">
                  <c:v>3.0257925000000001</c:v>
                </c:pt>
                <c:pt idx="28099">
                  <c:v>3.0261900000000002</c:v>
                </c:pt>
                <c:pt idx="28100">
                  <c:v>3.0265268750000001</c:v>
                </c:pt>
                <c:pt idx="28101">
                  <c:v>3.0268781250000001</c:v>
                </c:pt>
                <c:pt idx="28102">
                  <c:v>3.0273659375001598</c:v>
                </c:pt>
                <c:pt idx="28103">
                  <c:v>3.0277218750000001</c:v>
                </c:pt>
                <c:pt idx="28104">
                  <c:v>3.0281353125001598</c:v>
                </c:pt>
                <c:pt idx="28105">
                  <c:v>3.0286090625001596</c:v>
                </c:pt>
                <c:pt idx="28106">
                  <c:v>3.0290434375001598</c:v>
                </c:pt>
                <c:pt idx="28107">
                  <c:v>3.0293928125001597</c:v>
                </c:pt>
                <c:pt idx="28108">
                  <c:v>3.0297537499999998</c:v>
                </c:pt>
                <c:pt idx="28109">
                  <c:v>3.0300743749999999</c:v>
                </c:pt>
                <c:pt idx="28110">
                  <c:v>3.0304096875001596</c:v>
                </c:pt>
                <c:pt idx="28111">
                  <c:v>3.0300793750000001</c:v>
                </c:pt>
                <c:pt idx="28112">
                  <c:v>3.029695625</c:v>
                </c:pt>
                <c:pt idx="28113">
                  <c:v>3.029121875</c:v>
                </c:pt>
                <c:pt idx="28114">
                  <c:v>3.0286959375001596</c:v>
                </c:pt>
                <c:pt idx="28115">
                  <c:v>3.028030625</c:v>
                </c:pt>
                <c:pt idx="28116">
                  <c:v>3.027676875</c:v>
                </c:pt>
                <c:pt idx="28117">
                  <c:v>3.0273337499999999</c:v>
                </c:pt>
                <c:pt idx="28118">
                  <c:v>3.0269831250000001</c:v>
                </c:pt>
                <c:pt idx="28119">
                  <c:v>3.026399375</c:v>
                </c:pt>
                <c:pt idx="28120">
                  <c:v>3.0259999999999998</c:v>
                </c:pt>
                <c:pt idx="28121">
                  <c:v>3.025600625</c:v>
                </c:pt>
                <c:pt idx="28122">
                  <c:v>3.0252740625001597</c:v>
                </c:pt>
                <c:pt idx="28123">
                  <c:v>3.0256168749999999</c:v>
                </c:pt>
                <c:pt idx="28124">
                  <c:v>3.0259996875001596</c:v>
                </c:pt>
                <c:pt idx="28125">
                  <c:v>3.0263865625001598</c:v>
                </c:pt>
                <c:pt idx="28126">
                  <c:v>3.0267921875001598</c:v>
                </c:pt>
                <c:pt idx="28127">
                  <c:v>3.0272640625001599</c:v>
                </c:pt>
                <c:pt idx="28128">
                  <c:v>3.0277318750000002</c:v>
                </c:pt>
                <c:pt idx="28129">
                  <c:v>3.0281709375001595</c:v>
                </c:pt>
                <c:pt idx="28130">
                  <c:v>3.0285890625001599</c:v>
                </c:pt>
                <c:pt idx="28131">
                  <c:v>3.02906875</c:v>
                </c:pt>
                <c:pt idx="28132">
                  <c:v>3.0295956249999998</c:v>
                </c:pt>
                <c:pt idx="28133">
                  <c:v>3.0300209375001597</c:v>
                </c:pt>
                <c:pt idx="28134">
                  <c:v>3.0304665625001599</c:v>
                </c:pt>
                <c:pt idx="28135">
                  <c:v>3.0309768749999999</c:v>
                </c:pt>
                <c:pt idx="28136">
                  <c:v>3.0314821875001599</c:v>
                </c:pt>
                <c:pt idx="28137">
                  <c:v>3.0319400000000001</c:v>
                </c:pt>
                <c:pt idx="28138">
                  <c:v>3.0323765625001595</c:v>
                </c:pt>
                <c:pt idx="28139">
                  <c:v>3.0327099999999998</c:v>
                </c:pt>
                <c:pt idx="28140">
                  <c:v>3.0330334375001597</c:v>
                </c:pt>
                <c:pt idx="28141">
                  <c:v>3.0333800000000002</c:v>
                </c:pt>
                <c:pt idx="28142">
                  <c:v>3.032968125</c:v>
                </c:pt>
                <c:pt idx="28143">
                  <c:v>3.0325099999999998</c:v>
                </c:pt>
                <c:pt idx="28144">
                  <c:v>3.0320871875001596</c:v>
                </c:pt>
                <c:pt idx="28145">
                  <c:v>3.0316621875001597</c:v>
                </c:pt>
                <c:pt idx="28146">
                  <c:v>3.0310728125001596</c:v>
                </c:pt>
                <c:pt idx="28147">
                  <c:v>3.0306728125001596</c:v>
                </c:pt>
                <c:pt idx="28148">
                  <c:v>3.0302793750000001</c:v>
                </c:pt>
                <c:pt idx="28149">
                  <c:v>3.0297862499999999</c:v>
                </c:pt>
                <c:pt idx="28150">
                  <c:v>3.0292862500000002</c:v>
                </c:pt>
                <c:pt idx="28151">
                  <c:v>3.0286987500000002</c:v>
                </c:pt>
                <c:pt idx="28152">
                  <c:v>3.0280831250000002</c:v>
                </c:pt>
                <c:pt idx="28153">
                  <c:v>3.0274056250000001</c:v>
                </c:pt>
                <c:pt idx="28154">
                  <c:v>3.0267499999999998</c:v>
                </c:pt>
                <c:pt idx="28155">
                  <c:v>3.0260609375001599</c:v>
                </c:pt>
                <c:pt idx="28156">
                  <c:v>3.0255337500000001</c:v>
                </c:pt>
                <c:pt idx="28157">
                  <c:v>3.0251049999999999</c:v>
                </c:pt>
                <c:pt idx="28158">
                  <c:v>3.0247771875001597</c:v>
                </c:pt>
                <c:pt idx="28159">
                  <c:v>3.024359375</c:v>
                </c:pt>
                <c:pt idx="28160">
                  <c:v>3.024705</c:v>
                </c:pt>
                <c:pt idx="28161">
                  <c:v>3.0250915625001595</c:v>
                </c:pt>
                <c:pt idx="28162">
                  <c:v>3.0254528125001596</c:v>
                </c:pt>
                <c:pt idx="28163">
                  <c:v>3.0257831249999998</c:v>
                </c:pt>
                <c:pt idx="28164">
                  <c:v>3.0261759375001596</c:v>
                </c:pt>
                <c:pt idx="28165">
                  <c:v>3.0266553125001598</c:v>
                </c:pt>
                <c:pt idx="28166">
                  <c:v>3.02709625</c:v>
                </c:pt>
                <c:pt idx="28167">
                  <c:v>3.0276087500000002</c:v>
                </c:pt>
                <c:pt idx="28168">
                  <c:v>3.0281371875001599</c:v>
                </c:pt>
                <c:pt idx="28169">
                  <c:v>3.0285959375001599</c:v>
                </c:pt>
                <c:pt idx="28170">
                  <c:v>3.0289690625001597</c:v>
                </c:pt>
                <c:pt idx="28171">
                  <c:v>3.0294390625001597</c:v>
                </c:pt>
                <c:pt idx="28172">
                  <c:v>3.0298406249999998</c:v>
                </c:pt>
                <c:pt idx="28173">
                  <c:v>3.0302246875001599</c:v>
                </c:pt>
                <c:pt idx="28174">
                  <c:v>3.0306893750000001</c:v>
                </c:pt>
                <c:pt idx="28175">
                  <c:v>3.031055625</c:v>
                </c:pt>
                <c:pt idx="28176">
                  <c:v>3.0313903125001596</c:v>
                </c:pt>
                <c:pt idx="28177">
                  <c:v>3.03173</c:v>
                </c:pt>
                <c:pt idx="28178">
                  <c:v>3.0320765625001598</c:v>
                </c:pt>
                <c:pt idx="28179">
                  <c:v>3.0317543749999998</c:v>
                </c:pt>
                <c:pt idx="28180">
                  <c:v>3.03142625</c:v>
                </c:pt>
                <c:pt idx="28181">
                  <c:v>3.0310168750000002</c:v>
                </c:pt>
                <c:pt idx="28182">
                  <c:v>3.0306424999999999</c:v>
                </c:pt>
                <c:pt idx="28183">
                  <c:v>3.0299731250000002</c:v>
                </c:pt>
                <c:pt idx="28184">
                  <c:v>3.0295953125001596</c:v>
                </c:pt>
                <c:pt idx="28185">
                  <c:v>3.0291953125001596</c:v>
                </c:pt>
                <c:pt idx="28186">
                  <c:v>3.0288206249999998</c:v>
                </c:pt>
                <c:pt idx="28187">
                  <c:v>3.0284334375001598</c:v>
                </c:pt>
                <c:pt idx="28188">
                  <c:v>3.0280909375001599</c:v>
                </c:pt>
                <c:pt idx="28189">
                  <c:v>3.0275165625001597</c:v>
                </c:pt>
                <c:pt idx="28190">
                  <c:v>3.027765</c:v>
                </c:pt>
                <c:pt idx="28191">
                  <c:v>3.0282206249999999</c:v>
                </c:pt>
                <c:pt idx="28192">
                  <c:v>3.0285965625001596</c:v>
                </c:pt>
                <c:pt idx="28193">
                  <c:v>3.0290068749999999</c:v>
                </c:pt>
                <c:pt idx="28194">
                  <c:v>3.0294040625001597</c:v>
                </c:pt>
                <c:pt idx="28195">
                  <c:v>3.0297468749999998</c:v>
                </c:pt>
                <c:pt idx="28196">
                  <c:v>3.0301653125001597</c:v>
                </c:pt>
                <c:pt idx="28197">
                  <c:v>3.0304906250000001</c:v>
                </c:pt>
                <c:pt idx="28198">
                  <c:v>3.0309368750000001</c:v>
                </c:pt>
                <c:pt idx="28199">
                  <c:v>3.0313537500000001</c:v>
                </c:pt>
                <c:pt idx="28200">
                  <c:v>3.0316778125001598</c:v>
                </c:pt>
                <c:pt idx="28201">
                  <c:v>3.0320900000000002</c:v>
                </c:pt>
                <c:pt idx="28202">
                  <c:v>3.0324906249999999</c:v>
                </c:pt>
                <c:pt idx="28203">
                  <c:v>3.0328584375001597</c:v>
                </c:pt>
                <c:pt idx="28204">
                  <c:v>3.0331943749999999</c:v>
                </c:pt>
                <c:pt idx="28205">
                  <c:v>3.0329709375001599</c:v>
                </c:pt>
                <c:pt idx="28206">
                  <c:v>3.0325984375001598</c:v>
                </c:pt>
                <c:pt idx="28207">
                  <c:v>3.0320271875001596</c:v>
                </c:pt>
                <c:pt idx="28208">
                  <c:v>3.0316943749999998</c:v>
                </c:pt>
                <c:pt idx="28209">
                  <c:v>3.0312874999999999</c:v>
                </c:pt>
                <c:pt idx="28210">
                  <c:v>3.0308121875001599</c:v>
                </c:pt>
                <c:pt idx="28211">
                  <c:v>3.0303581249999998</c:v>
                </c:pt>
                <c:pt idx="28212">
                  <c:v>3.029925</c:v>
                </c:pt>
                <c:pt idx="28213">
                  <c:v>3.0295143750000002</c:v>
                </c:pt>
                <c:pt idx="28214">
                  <c:v>3.0291115625001597</c:v>
                </c:pt>
                <c:pt idx="28215">
                  <c:v>3.02850625</c:v>
                </c:pt>
                <c:pt idx="28216">
                  <c:v>3.0279671875001597</c:v>
                </c:pt>
                <c:pt idx="28217">
                  <c:v>3.0276403125001599</c:v>
                </c:pt>
                <c:pt idx="28218">
                  <c:v>3.0280125</c:v>
                </c:pt>
                <c:pt idx="28219">
                  <c:v>3.0284006250000002</c:v>
                </c:pt>
                <c:pt idx="28220">
                  <c:v>3.028898125</c:v>
                </c:pt>
                <c:pt idx="28221">
                  <c:v>3.0293090625001597</c:v>
                </c:pt>
                <c:pt idx="28222">
                  <c:v>3.0296778125001596</c:v>
                </c:pt>
                <c:pt idx="28223">
                  <c:v>3.0300828125001598</c:v>
                </c:pt>
                <c:pt idx="28224">
                  <c:v>3.0304546875001597</c:v>
                </c:pt>
                <c:pt idx="28225">
                  <c:v>3.0308125000000001</c:v>
                </c:pt>
                <c:pt idx="28226">
                  <c:v>3.0312693749999999</c:v>
                </c:pt>
                <c:pt idx="28227">
                  <c:v>3.0318459375001598</c:v>
                </c:pt>
                <c:pt idx="28228">
                  <c:v>3.0323268749999999</c:v>
                </c:pt>
                <c:pt idx="28229">
                  <c:v>3.0327978125001596</c:v>
                </c:pt>
                <c:pt idx="28230">
                  <c:v>3.0332093750000002</c:v>
                </c:pt>
                <c:pt idx="28231">
                  <c:v>3.0335996875001596</c:v>
                </c:pt>
                <c:pt idx="28232">
                  <c:v>3.0341043750000001</c:v>
                </c:pt>
                <c:pt idx="28233">
                  <c:v>3.0345675000000001</c:v>
                </c:pt>
                <c:pt idx="28234">
                  <c:v>3.0350284375001597</c:v>
                </c:pt>
                <c:pt idx="28235">
                  <c:v>3.035373125</c:v>
                </c:pt>
                <c:pt idx="28236">
                  <c:v>3.0348884375001597</c:v>
                </c:pt>
                <c:pt idx="28237">
                  <c:v>3.03445125</c:v>
                </c:pt>
                <c:pt idx="28238">
                  <c:v>3.0338540625001595</c:v>
                </c:pt>
                <c:pt idx="28239">
                  <c:v>3.0332281249999999</c:v>
                </c:pt>
                <c:pt idx="28240">
                  <c:v>3.0326240625001599</c:v>
                </c:pt>
                <c:pt idx="28241">
                  <c:v>3.0320484375001597</c:v>
                </c:pt>
                <c:pt idx="28242">
                  <c:v>3.0315384375001599</c:v>
                </c:pt>
                <c:pt idx="28243">
                  <c:v>3.0309831250000001</c:v>
                </c:pt>
                <c:pt idx="28244">
                  <c:v>3.0304671875001596</c:v>
                </c:pt>
                <c:pt idx="28245">
                  <c:v>3.0299299999999998</c:v>
                </c:pt>
                <c:pt idx="28246">
                  <c:v>3.0295537499999998</c:v>
                </c:pt>
                <c:pt idx="28247">
                  <c:v>3.0292050000000001</c:v>
                </c:pt>
                <c:pt idx="28248">
                  <c:v>3.0296103125001599</c:v>
                </c:pt>
                <c:pt idx="28249">
                  <c:v>3.0299834375001597</c:v>
                </c:pt>
                <c:pt idx="28250">
                  <c:v>3.0303509375001596</c:v>
                </c:pt>
                <c:pt idx="28251">
                  <c:v>3.0307353125001599</c:v>
                </c:pt>
                <c:pt idx="28252">
                  <c:v>3.0310581249999999</c:v>
                </c:pt>
                <c:pt idx="28253">
                  <c:v>3.0313868749999999</c:v>
                </c:pt>
                <c:pt idx="28254">
                  <c:v>3.0317459375001596</c:v>
                </c:pt>
                <c:pt idx="28255">
                  <c:v>3.0321737500000001</c:v>
                </c:pt>
                <c:pt idx="28256">
                  <c:v>3.0325537499999999</c:v>
                </c:pt>
                <c:pt idx="28257">
                  <c:v>3.0329181250000001</c:v>
                </c:pt>
                <c:pt idx="28258">
                  <c:v>3.0332578125001599</c:v>
                </c:pt>
                <c:pt idx="28259">
                  <c:v>3.0337440625001597</c:v>
                </c:pt>
                <c:pt idx="28260">
                  <c:v>3.03417125</c:v>
                </c:pt>
                <c:pt idx="28261">
                  <c:v>3.0337956250000002</c:v>
                </c:pt>
                <c:pt idx="28262">
                  <c:v>3.0331659375001596</c:v>
                </c:pt>
                <c:pt idx="28263">
                  <c:v>3.0327321875001596</c:v>
                </c:pt>
                <c:pt idx="28264">
                  <c:v>3.0322781249999999</c:v>
                </c:pt>
                <c:pt idx="28265">
                  <c:v>3.03176625</c:v>
                </c:pt>
                <c:pt idx="28266">
                  <c:v>3.0311724999999998</c:v>
                </c:pt>
                <c:pt idx="28267">
                  <c:v>3.0305515625001598</c:v>
                </c:pt>
                <c:pt idx="28268">
                  <c:v>3.029954375</c:v>
                </c:pt>
                <c:pt idx="28269">
                  <c:v>3.0293156250000002</c:v>
                </c:pt>
                <c:pt idx="28270">
                  <c:v>3.0286987500000002</c:v>
                </c:pt>
                <c:pt idx="28271">
                  <c:v>3.0281393749999999</c:v>
                </c:pt>
                <c:pt idx="28272">
                  <c:v>3.0277028125001597</c:v>
                </c:pt>
                <c:pt idx="28273">
                  <c:v>3.0273043749999999</c:v>
                </c:pt>
                <c:pt idx="28274">
                  <c:v>3.0267640625001597</c:v>
                </c:pt>
                <c:pt idx="28275">
                  <c:v>3.02715625</c:v>
                </c:pt>
                <c:pt idx="28276">
                  <c:v>3.0275262500000002</c:v>
                </c:pt>
                <c:pt idx="28277">
                  <c:v>3.0279953125001597</c:v>
                </c:pt>
                <c:pt idx="28278">
                  <c:v>3.0283834375001599</c:v>
                </c:pt>
                <c:pt idx="28279">
                  <c:v>3.0287646875001597</c:v>
                </c:pt>
                <c:pt idx="28280">
                  <c:v>3.0291571875001599</c:v>
                </c:pt>
                <c:pt idx="28281">
                  <c:v>3.0296103125001599</c:v>
                </c:pt>
                <c:pt idx="28282">
                  <c:v>3.0300496875001599</c:v>
                </c:pt>
                <c:pt idx="28283">
                  <c:v>3.0305456249999998</c:v>
                </c:pt>
                <c:pt idx="28284">
                  <c:v>3.0310128125001596</c:v>
                </c:pt>
                <c:pt idx="28285">
                  <c:v>3.0315150000000002</c:v>
                </c:pt>
                <c:pt idx="28286">
                  <c:v>3.0319331250000001</c:v>
                </c:pt>
                <c:pt idx="28287">
                  <c:v>3.0323884375001597</c:v>
                </c:pt>
                <c:pt idx="28288">
                  <c:v>3.0327403125001595</c:v>
                </c:pt>
                <c:pt idx="28289">
                  <c:v>3.0330681249999998</c:v>
                </c:pt>
                <c:pt idx="28290">
                  <c:v>3.0335456249999999</c:v>
                </c:pt>
                <c:pt idx="28291">
                  <c:v>3.0339553125001597</c:v>
                </c:pt>
                <c:pt idx="28292">
                  <c:v>3.0343987499999998</c:v>
                </c:pt>
                <c:pt idx="28293">
                  <c:v>3.0348412499999999</c:v>
                </c:pt>
                <c:pt idx="28294">
                  <c:v>3.0352156250000002</c:v>
                </c:pt>
                <c:pt idx="28295">
                  <c:v>3.0348868750000002</c:v>
                </c:pt>
                <c:pt idx="28296">
                  <c:v>3.0344615625001596</c:v>
                </c:pt>
                <c:pt idx="28297">
                  <c:v>3.0341062499999998</c:v>
                </c:pt>
                <c:pt idx="28298">
                  <c:v>3.0336109375001596</c:v>
                </c:pt>
                <c:pt idx="28299">
                  <c:v>3.0332346875001597</c:v>
                </c:pt>
                <c:pt idx="28300">
                  <c:v>3.0327078125001599</c:v>
                </c:pt>
                <c:pt idx="28301">
                  <c:v>3.0320878125001598</c:v>
                </c:pt>
                <c:pt idx="28302">
                  <c:v>3.0313393749999999</c:v>
                </c:pt>
                <c:pt idx="28303">
                  <c:v>3.0306303125001599</c:v>
                </c:pt>
                <c:pt idx="28304">
                  <c:v>3.0298890625001595</c:v>
                </c:pt>
                <c:pt idx="28305">
                  <c:v>3.0290893749999999</c:v>
                </c:pt>
                <c:pt idx="28306">
                  <c:v>3.0282825</c:v>
                </c:pt>
                <c:pt idx="28307">
                  <c:v>3.0275656249999998</c:v>
                </c:pt>
                <c:pt idx="28308">
                  <c:v>3.0269440625001596</c:v>
                </c:pt>
                <c:pt idx="28309">
                  <c:v>3.0264087499999999</c:v>
                </c:pt>
                <c:pt idx="28310">
                  <c:v>3.0260178125001596</c:v>
                </c:pt>
                <c:pt idx="28311">
                  <c:v>3.0255856250000002</c:v>
                </c:pt>
                <c:pt idx="28312">
                  <c:v>3.0257165625001599</c:v>
                </c:pt>
                <c:pt idx="28313">
                  <c:v>3.0261931249999998</c:v>
                </c:pt>
                <c:pt idx="28314">
                  <c:v>3.0265159375001596</c:v>
                </c:pt>
                <c:pt idx="28315">
                  <c:v>3.0268634375001597</c:v>
                </c:pt>
                <c:pt idx="28316">
                  <c:v>3.0272018749999998</c:v>
                </c:pt>
                <c:pt idx="28317">
                  <c:v>3.0276821875001598</c:v>
                </c:pt>
                <c:pt idx="28318">
                  <c:v>3.0281109375001596</c:v>
                </c:pt>
                <c:pt idx="28319">
                  <c:v>3.0285453125001598</c:v>
                </c:pt>
                <c:pt idx="28320">
                  <c:v>3.0289215625001598</c:v>
                </c:pt>
                <c:pt idx="28321">
                  <c:v>3.02930375</c:v>
                </c:pt>
                <c:pt idx="28322">
                  <c:v>3.0297212500000001</c:v>
                </c:pt>
                <c:pt idx="28323">
                  <c:v>3.0301106249999998</c:v>
                </c:pt>
                <c:pt idx="28324">
                  <c:v>3.0306128125001597</c:v>
                </c:pt>
                <c:pt idx="28325">
                  <c:v>3.0309378125001598</c:v>
                </c:pt>
                <c:pt idx="28326">
                  <c:v>3.0312809375001599</c:v>
                </c:pt>
                <c:pt idx="28327">
                  <c:v>3.0316540625001598</c:v>
                </c:pt>
                <c:pt idx="28328">
                  <c:v>3.0320090625001597</c:v>
                </c:pt>
                <c:pt idx="28329">
                  <c:v>3.0324662500000001</c:v>
                </c:pt>
                <c:pt idx="28330">
                  <c:v>3.0328203125001596</c:v>
                </c:pt>
                <c:pt idx="28331">
                  <c:v>3.0324318749999999</c:v>
                </c:pt>
                <c:pt idx="28332">
                  <c:v>3.0318231249999998</c:v>
                </c:pt>
                <c:pt idx="28333">
                  <c:v>3.0314618750000002</c:v>
                </c:pt>
                <c:pt idx="28334">
                  <c:v>3.0310899999999998</c:v>
                </c:pt>
                <c:pt idx="28335">
                  <c:v>3.0306021875001599</c:v>
                </c:pt>
                <c:pt idx="28336">
                  <c:v>3.0300612500000002</c:v>
                </c:pt>
                <c:pt idx="28337">
                  <c:v>3.0295243749999998</c:v>
                </c:pt>
                <c:pt idx="28338">
                  <c:v>3.02898093750016</c:v>
                </c:pt>
                <c:pt idx="28339">
                  <c:v>3.0285053125001595</c:v>
                </c:pt>
                <c:pt idx="28340">
                  <c:v>3.028135625</c:v>
                </c:pt>
                <c:pt idx="28341">
                  <c:v>3.0278006249999998</c:v>
                </c:pt>
                <c:pt idx="28342">
                  <c:v>3.0272015625001596</c:v>
                </c:pt>
                <c:pt idx="28343">
                  <c:v>3.02685125</c:v>
                </c:pt>
                <c:pt idx="28344">
                  <c:v>3.0272728125001596</c:v>
                </c:pt>
                <c:pt idx="28345">
                  <c:v>3.0277415625001596</c:v>
                </c:pt>
                <c:pt idx="28346">
                  <c:v>3.0281425</c:v>
                </c:pt>
                <c:pt idx="28347">
                  <c:v>3.0286093749999998</c:v>
                </c:pt>
                <c:pt idx="28348">
                  <c:v>3.0290409375001599</c:v>
                </c:pt>
                <c:pt idx="28349">
                  <c:v>3.0294009375001596</c:v>
                </c:pt>
                <c:pt idx="28350">
                  <c:v>3.0297565625001597</c:v>
                </c:pt>
                <c:pt idx="28351">
                  <c:v>3.0301521875001596</c:v>
                </c:pt>
                <c:pt idx="28352">
                  <c:v>3.030574375</c:v>
                </c:pt>
                <c:pt idx="28353">
                  <c:v>3.0311115625001599</c:v>
                </c:pt>
                <c:pt idx="28354">
                  <c:v>3.0315684375001597</c:v>
                </c:pt>
                <c:pt idx="28355">
                  <c:v>3.0319168749999998</c:v>
                </c:pt>
                <c:pt idx="28356">
                  <c:v>3.0323837500000002</c:v>
                </c:pt>
                <c:pt idx="28357">
                  <c:v>3.0328849999999998</c:v>
                </c:pt>
                <c:pt idx="28358">
                  <c:v>3.0334190625001596</c:v>
                </c:pt>
                <c:pt idx="28359">
                  <c:v>3.0338106250000001</c:v>
                </c:pt>
                <c:pt idx="28360">
                  <c:v>3.0342449999999999</c:v>
                </c:pt>
                <c:pt idx="28361">
                  <c:v>3.034611875</c:v>
                </c:pt>
                <c:pt idx="28362">
                  <c:v>3.0349990625001597</c:v>
                </c:pt>
                <c:pt idx="28363">
                  <c:v>3.0354409375001596</c:v>
                </c:pt>
                <c:pt idx="28364">
                  <c:v>3.0350306250000001</c:v>
                </c:pt>
                <c:pt idx="28365">
                  <c:v>3.034353125</c:v>
                </c:pt>
                <c:pt idx="28366">
                  <c:v>3.0339212500000001</c:v>
                </c:pt>
                <c:pt idx="28367">
                  <c:v>3.0334387500000002</c:v>
                </c:pt>
                <c:pt idx="28368">
                  <c:v>3.0330118750000001</c:v>
                </c:pt>
                <c:pt idx="28369">
                  <c:v>3.0325340625001598</c:v>
                </c:pt>
                <c:pt idx="28370">
                  <c:v>3.0319640625001596</c:v>
                </c:pt>
                <c:pt idx="28371">
                  <c:v>3.0314581249999999</c:v>
                </c:pt>
                <c:pt idx="28372">
                  <c:v>3.0309918749999998</c:v>
                </c:pt>
                <c:pt idx="28373">
                  <c:v>3.0306021875001599</c:v>
                </c:pt>
                <c:pt idx="28374">
                  <c:v>3.0300687499999999</c:v>
                </c:pt>
                <c:pt idx="28375">
                  <c:v>3.0296837499999998</c:v>
                </c:pt>
                <c:pt idx="28376">
                  <c:v>3.0297812500000001</c:v>
                </c:pt>
                <c:pt idx="28377">
                  <c:v>3.0301415625001598</c:v>
                </c:pt>
                <c:pt idx="28378">
                  <c:v>3.0305543749999999</c:v>
                </c:pt>
                <c:pt idx="28379">
                  <c:v>3.0309240625001599</c:v>
                </c:pt>
                <c:pt idx="28380">
                  <c:v>3.03124875</c:v>
                </c:pt>
                <c:pt idx="28381">
                  <c:v>3.0315696875001596</c:v>
                </c:pt>
                <c:pt idx="28382">
                  <c:v>3.0319196875001597</c:v>
                </c:pt>
                <c:pt idx="28383">
                  <c:v>3.0323128125001597</c:v>
                </c:pt>
                <c:pt idx="28384">
                  <c:v>3.0321071875001597</c:v>
                </c:pt>
                <c:pt idx="28385">
                  <c:v>3.0317287500000001</c:v>
                </c:pt>
                <c:pt idx="28386">
                  <c:v>3.0312156250000002</c:v>
                </c:pt>
                <c:pt idx="28387">
                  <c:v>3.03058125</c:v>
                </c:pt>
                <c:pt idx="28388">
                  <c:v>3.0301840625001599</c:v>
                </c:pt>
                <c:pt idx="28389">
                  <c:v>3.0297731250000002</c:v>
                </c:pt>
                <c:pt idx="28390">
                  <c:v>3.0293553125001598</c:v>
                </c:pt>
                <c:pt idx="28391">
                  <c:v>3.0289837500000001</c:v>
                </c:pt>
                <c:pt idx="28392">
                  <c:v>3.0286187500000001</c:v>
                </c:pt>
                <c:pt idx="28393">
                  <c:v>3.0281028125001597</c:v>
                </c:pt>
                <c:pt idx="28394">
                  <c:v>3.0275371875001595</c:v>
                </c:pt>
                <c:pt idx="28395">
                  <c:v>3.0271928125001599</c:v>
                </c:pt>
                <c:pt idx="28396">
                  <c:v>3.0267118750000002</c:v>
                </c:pt>
                <c:pt idx="28397">
                  <c:v>3.026376875</c:v>
                </c:pt>
                <c:pt idx="28398">
                  <c:v>3.0267612499999998</c:v>
                </c:pt>
                <c:pt idx="28399">
                  <c:v>3.0272115625001597</c:v>
                </c:pt>
                <c:pt idx="28400">
                  <c:v>3.0275615625001597</c:v>
                </c:pt>
                <c:pt idx="28401">
                  <c:v>3.02803625</c:v>
                </c:pt>
                <c:pt idx="28402">
                  <c:v>3.0284037499999998</c:v>
                </c:pt>
                <c:pt idx="28403">
                  <c:v>3.0287937500000002</c:v>
                </c:pt>
                <c:pt idx="28404">
                  <c:v>3.0292571875001597</c:v>
                </c:pt>
                <c:pt idx="28405">
                  <c:v>3.0295987499999999</c:v>
                </c:pt>
                <c:pt idx="28406">
                  <c:v>3.0299853125001599</c:v>
                </c:pt>
                <c:pt idx="28407">
                  <c:v>3.0304603125001597</c:v>
                </c:pt>
                <c:pt idx="28408">
                  <c:v>3.0309118750000001</c:v>
                </c:pt>
                <c:pt idx="28409">
                  <c:v>3.0313865625001597</c:v>
                </c:pt>
                <c:pt idx="28410">
                  <c:v>3.0318809375001599</c:v>
                </c:pt>
                <c:pt idx="28411">
                  <c:v>3.032394375</c:v>
                </c:pt>
                <c:pt idx="28412">
                  <c:v>3.0328425000000001</c:v>
                </c:pt>
                <c:pt idx="28413">
                  <c:v>3.0331821875001599</c:v>
                </c:pt>
                <c:pt idx="28414">
                  <c:v>3.0335465625001596</c:v>
                </c:pt>
                <c:pt idx="28415">
                  <c:v>3.0340465625001598</c:v>
                </c:pt>
                <c:pt idx="28416">
                  <c:v>3.034551875</c:v>
                </c:pt>
                <c:pt idx="28417">
                  <c:v>3.0350121875001599</c:v>
                </c:pt>
                <c:pt idx="28418">
                  <c:v>3.0354846875001598</c:v>
                </c:pt>
                <c:pt idx="28419">
                  <c:v>3.0358159375001597</c:v>
                </c:pt>
                <c:pt idx="28420">
                  <c:v>3.0353037500000002</c:v>
                </c:pt>
                <c:pt idx="28421">
                  <c:v>3.0349571875001597</c:v>
                </c:pt>
                <c:pt idx="28422">
                  <c:v>3.0345593750000002</c:v>
                </c:pt>
                <c:pt idx="28423">
                  <c:v>3.0340843749999999</c:v>
                </c:pt>
                <c:pt idx="28424">
                  <c:v>3.0335765625001598</c:v>
                </c:pt>
                <c:pt idx="28425">
                  <c:v>3.0329656250000001</c:v>
                </c:pt>
                <c:pt idx="28426">
                  <c:v>3.0324624999999998</c:v>
                </c:pt>
                <c:pt idx="28427">
                  <c:v>3.03198875</c:v>
                </c:pt>
                <c:pt idx="28428">
                  <c:v>3.031525625</c:v>
                </c:pt>
                <c:pt idx="28429">
                  <c:v>3.0310253125001596</c:v>
                </c:pt>
                <c:pt idx="28430">
                  <c:v>3.0305943750000002</c:v>
                </c:pt>
                <c:pt idx="28431">
                  <c:v>3.0302496875001599</c:v>
                </c:pt>
                <c:pt idx="28432">
                  <c:v>3.0298349999999998</c:v>
                </c:pt>
                <c:pt idx="28433">
                  <c:v>3.0292556249999998</c:v>
                </c:pt>
                <c:pt idx="28434">
                  <c:v>3.02876375</c:v>
                </c:pt>
                <c:pt idx="28435">
                  <c:v>3.0284315625001597</c:v>
                </c:pt>
                <c:pt idx="28436">
                  <c:v>3.0288665625001596</c:v>
                </c:pt>
                <c:pt idx="28437">
                  <c:v>3.0292109375001597</c:v>
                </c:pt>
                <c:pt idx="28438">
                  <c:v>3.0297131249999998</c:v>
                </c:pt>
                <c:pt idx="28439">
                  <c:v>3.0300396875001598</c:v>
                </c:pt>
                <c:pt idx="28440">
                  <c:v>3.0305606250000001</c:v>
                </c:pt>
                <c:pt idx="28441">
                  <c:v>3.0309240625001599</c:v>
                </c:pt>
                <c:pt idx="28442">
                  <c:v>3.0313365625001598</c:v>
                </c:pt>
                <c:pt idx="28443">
                  <c:v>3.0317462499999999</c:v>
                </c:pt>
                <c:pt idx="28444">
                  <c:v>3.0320887500000002</c:v>
                </c:pt>
                <c:pt idx="28445">
                  <c:v>3.0324962499999999</c:v>
                </c:pt>
                <c:pt idx="28446">
                  <c:v>3.03294</c:v>
                </c:pt>
                <c:pt idx="28447">
                  <c:v>3.0333853125001595</c:v>
                </c:pt>
                <c:pt idx="28448">
                  <c:v>3.0337399999999999</c:v>
                </c:pt>
                <c:pt idx="28449">
                  <c:v>3.0341556249999999</c:v>
                </c:pt>
                <c:pt idx="28450">
                  <c:v>3.0345034375001596</c:v>
                </c:pt>
                <c:pt idx="28451">
                  <c:v>3.0348418750000001</c:v>
                </c:pt>
                <c:pt idx="28452">
                  <c:v>3.0351678125001595</c:v>
                </c:pt>
                <c:pt idx="28453">
                  <c:v>3.0348084375001596</c:v>
                </c:pt>
                <c:pt idx="28454">
                  <c:v>3.0344059375001597</c:v>
                </c:pt>
                <c:pt idx="28455">
                  <c:v>3.03396031250016</c:v>
                </c:pt>
                <c:pt idx="28456">
                  <c:v>3.03356</c:v>
                </c:pt>
                <c:pt idx="28457">
                  <c:v>3.0330559375001598</c:v>
                </c:pt>
                <c:pt idx="28458">
                  <c:v>3.0325493749999999</c:v>
                </c:pt>
                <c:pt idx="28459">
                  <c:v>3.03210625</c:v>
                </c:pt>
                <c:pt idx="28460">
                  <c:v>3.0315028125001597</c:v>
                </c:pt>
                <c:pt idx="28461">
                  <c:v>3.03099843750016</c:v>
                </c:pt>
                <c:pt idx="28462">
                  <c:v>3.0305696875001598</c:v>
                </c:pt>
                <c:pt idx="28463">
                  <c:v>3.0302146875001599</c:v>
                </c:pt>
                <c:pt idx="28464">
                  <c:v>3.0303915625001596</c:v>
                </c:pt>
                <c:pt idx="28465">
                  <c:v>3.0308190625001599</c:v>
                </c:pt>
                <c:pt idx="28466">
                  <c:v>3.0311609375001596</c:v>
                </c:pt>
                <c:pt idx="28467">
                  <c:v>3.0315678125001599</c:v>
                </c:pt>
                <c:pt idx="28468">
                  <c:v>3.0319540625001595</c:v>
                </c:pt>
                <c:pt idx="28469">
                  <c:v>3.032375</c:v>
                </c:pt>
                <c:pt idx="28470">
                  <c:v>3.0327975</c:v>
                </c:pt>
                <c:pt idx="28471">
                  <c:v>3.0331409375001597</c:v>
                </c:pt>
                <c:pt idx="28472">
                  <c:v>3.0334615625001597</c:v>
                </c:pt>
                <c:pt idx="28473">
                  <c:v>3.0338612500000002</c:v>
                </c:pt>
                <c:pt idx="28474">
                  <c:v>3.0342025000000001</c:v>
                </c:pt>
                <c:pt idx="28475">
                  <c:v>3.0345240625001599</c:v>
                </c:pt>
                <c:pt idx="28476">
                  <c:v>3.0348621875001598</c:v>
                </c:pt>
                <c:pt idx="28477">
                  <c:v>3.0352712500000001</c:v>
                </c:pt>
                <c:pt idx="28478">
                  <c:v>3.0356375</c:v>
                </c:pt>
                <c:pt idx="28479">
                  <c:v>3.0349925</c:v>
                </c:pt>
                <c:pt idx="28480">
                  <c:v>3.0345124999999999</c:v>
                </c:pt>
                <c:pt idx="28481">
                  <c:v>3.0340262500000001</c:v>
                </c:pt>
                <c:pt idx="28482">
                  <c:v>3.0334446875001597</c:v>
                </c:pt>
                <c:pt idx="28483">
                  <c:v>3.0328787500000001</c:v>
                </c:pt>
                <c:pt idx="28484">
                  <c:v>3.03224781250016</c:v>
                </c:pt>
                <c:pt idx="28485">
                  <c:v>3.031631875</c:v>
                </c:pt>
                <c:pt idx="28486">
                  <c:v>3.0310803125001597</c:v>
                </c:pt>
                <c:pt idx="28487">
                  <c:v>3.0305606250000001</c:v>
                </c:pt>
                <c:pt idx="28488">
                  <c:v>3.0300696875001596</c:v>
                </c:pt>
                <c:pt idx="28489">
                  <c:v>3.0296990625001596</c:v>
                </c:pt>
                <c:pt idx="28490">
                  <c:v>3.0291784375001596</c:v>
                </c:pt>
                <c:pt idx="28491">
                  <c:v>3.02882843750016</c:v>
                </c:pt>
                <c:pt idx="28492">
                  <c:v>3.0291881250000001</c:v>
                </c:pt>
                <c:pt idx="28493">
                  <c:v>3.0293703125001596</c:v>
                </c:pt>
                <c:pt idx="28494">
                  <c:v>3.0292756249999999</c:v>
                </c:pt>
                <c:pt idx="28495">
                  <c:v>3.0296771875001598</c:v>
                </c:pt>
                <c:pt idx="28496">
                  <c:v>3.0300962500000002</c:v>
                </c:pt>
                <c:pt idx="28497">
                  <c:v>3.0304934375001595</c:v>
                </c:pt>
                <c:pt idx="28498">
                  <c:v>3.0308950000000001</c:v>
                </c:pt>
                <c:pt idx="28499">
                  <c:v>3.031233125</c:v>
                </c:pt>
                <c:pt idx="28500">
                  <c:v>3.031573125</c:v>
                </c:pt>
                <c:pt idx="28501">
                  <c:v>3.0320503125001599</c:v>
                </c:pt>
                <c:pt idx="28502">
                  <c:v>3.0324599999999999</c:v>
                </c:pt>
                <c:pt idx="28503">
                  <c:v>3.0328409375001599</c:v>
                </c:pt>
                <c:pt idx="28504">
                  <c:v>3.0332540625001596</c:v>
                </c:pt>
                <c:pt idx="28505">
                  <c:v>3.0336449999999999</c:v>
                </c:pt>
                <c:pt idx="28506">
                  <c:v>3.0340824999999998</c:v>
                </c:pt>
                <c:pt idx="28507">
                  <c:v>3.0345609375001596</c:v>
                </c:pt>
                <c:pt idx="28508">
                  <c:v>3.0349159375001595</c:v>
                </c:pt>
                <c:pt idx="28509">
                  <c:v>3.0345215625001596</c:v>
                </c:pt>
                <c:pt idx="28510">
                  <c:v>3.0339506250000001</c:v>
                </c:pt>
                <c:pt idx="28511">
                  <c:v>3.0335203125001597</c:v>
                </c:pt>
                <c:pt idx="28512">
                  <c:v>3.033045</c:v>
                </c:pt>
                <c:pt idx="28513">
                  <c:v>3.0325671875001596</c:v>
                </c:pt>
                <c:pt idx="28514">
                  <c:v>3.0320187500000002</c:v>
                </c:pt>
                <c:pt idx="28515">
                  <c:v>3.0314221875001599</c:v>
                </c:pt>
                <c:pt idx="28516">
                  <c:v>3.0308168750000002</c:v>
                </c:pt>
                <c:pt idx="28517">
                  <c:v>3.0302996875001598</c:v>
                </c:pt>
                <c:pt idx="28518">
                  <c:v>3.0297965625001599</c:v>
                </c:pt>
                <c:pt idx="28519">
                  <c:v>3.0293131249999998</c:v>
                </c:pt>
                <c:pt idx="28520">
                  <c:v>3.0288684375001598</c:v>
                </c:pt>
                <c:pt idx="28521">
                  <c:v>3.0285131249999999</c:v>
                </c:pt>
                <c:pt idx="28522">
                  <c:v>3.0281868749999998</c:v>
                </c:pt>
                <c:pt idx="28523">
                  <c:v>3.0276946875001598</c:v>
                </c:pt>
                <c:pt idx="28524">
                  <c:v>3.0273337499999999</c:v>
                </c:pt>
                <c:pt idx="28525">
                  <c:v>3.0276393750000001</c:v>
                </c:pt>
                <c:pt idx="28526">
                  <c:v>3.0280896875001599</c:v>
                </c:pt>
                <c:pt idx="28527">
                  <c:v>3.0285518749999998</c:v>
                </c:pt>
                <c:pt idx="28528">
                  <c:v>3.02907468750016</c:v>
                </c:pt>
                <c:pt idx="28529">
                  <c:v>3.0294771875001598</c:v>
                </c:pt>
                <c:pt idx="28530">
                  <c:v>3.0298181249999998</c:v>
                </c:pt>
                <c:pt idx="28531">
                  <c:v>3.0301815625001596</c:v>
                </c:pt>
                <c:pt idx="28532">
                  <c:v>3.0306309375001597</c:v>
                </c:pt>
                <c:pt idx="28533">
                  <c:v>3.0310340625001597</c:v>
                </c:pt>
                <c:pt idx="28534">
                  <c:v>3.031555</c:v>
                </c:pt>
                <c:pt idx="28535">
                  <c:v>3.0319965625001597</c:v>
                </c:pt>
                <c:pt idx="28536">
                  <c:v>3.0324018750000001</c:v>
                </c:pt>
                <c:pt idx="28537">
                  <c:v>3.0328650000000001</c:v>
                </c:pt>
                <c:pt idx="28538">
                  <c:v>3.0332946875001596</c:v>
                </c:pt>
                <c:pt idx="28539">
                  <c:v>3.0337221875001599</c:v>
                </c:pt>
                <c:pt idx="28540">
                  <c:v>3.0335874999999999</c:v>
                </c:pt>
                <c:pt idx="28541">
                  <c:v>3.0331562500000002</c:v>
                </c:pt>
                <c:pt idx="28542">
                  <c:v>3.032815625</c:v>
                </c:pt>
                <c:pt idx="28543">
                  <c:v>3.032359375</c:v>
                </c:pt>
                <c:pt idx="28544">
                  <c:v>3.0319190625001595</c:v>
                </c:pt>
                <c:pt idx="28545">
                  <c:v>3.0313681250000002</c:v>
                </c:pt>
                <c:pt idx="28546">
                  <c:v>3.0308431250000001</c:v>
                </c:pt>
                <c:pt idx="28547">
                  <c:v>3.0302975000000001</c:v>
                </c:pt>
                <c:pt idx="28548">
                  <c:v>3.0297299999999998</c:v>
                </c:pt>
                <c:pt idx="28549">
                  <c:v>3.0291071875001596</c:v>
                </c:pt>
                <c:pt idx="28550">
                  <c:v>3.0285128125001597</c:v>
                </c:pt>
                <c:pt idx="28551">
                  <c:v>3.0279121875001596</c:v>
                </c:pt>
                <c:pt idx="28552">
                  <c:v>3.0273525000000001</c:v>
                </c:pt>
                <c:pt idx="28553">
                  <c:v>3.0269149999999998</c:v>
                </c:pt>
                <c:pt idx="28554">
                  <c:v>3.0264465625001598</c:v>
                </c:pt>
                <c:pt idx="28555">
                  <c:v>3.0261246875001597</c:v>
                </c:pt>
                <c:pt idx="28556">
                  <c:v>3.0265606250000001</c:v>
                </c:pt>
                <c:pt idx="28557">
                  <c:v>3.0270015625001596</c:v>
                </c:pt>
                <c:pt idx="28558">
                  <c:v>3.0273453125001599</c:v>
                </c:pt>
                <c:pt idx="28559">
                  <c:v>3.0277150000000002</c:v>
                </c:pt>
                <c:pt idx="28560">
                  <c:v>3.0282331249999999</c:v>
                </c:pt>
                <c:pt idx="28561">
                  <c:v>3.0286668749999999</c:v>
                </c:pt>
                <c:pt idx="28562">
                  <c:v>3.0291515625001599</c:v>
                </c:pt>
                <c:pt idx="28563">
                  <c:v>3.02957125</c:v>
                </c:pt>
                <c:pt idx="28564">
                  <c:v>3.0300750000000001</c:v>
                </c:pt>
                <c:pt idx="28565">
                  <c:v>3.0304334375001596</c:v>
                </c:pt>
                <c:pt idx="28566">
                  <c:v>3.0308978125001595</c:v>
                </c:pt>
                <c:pt idx="28567">
                  <c:v>3.0312434375001596</c:v>
                </c:pt>
                <c:pt idx="28568">
                  <c:v>3.0316043750000001</c:v>
                </c:pt>
                <c:pt idx="28569">
                  <c:v>3.0321359375001595</c:v>
                </c:pt>
                <c:pt idx="28570">
                  <c:v>3.0325912499999998</c:v>
                </c:pt>
                <c:pt idx="28571">
                  <c:v>3.0329946875001599</c:v>
                </c:pt>
                <c:pt idx="28572">
                  <c:v>3.0334428125001596</c:v>
                </c:pt>
                <c:pt idx="28573">
                  <c:v>3.0337974999999999</c:v>
                </c:pt>
                <c:pt idx="28574">
                  <c:v>3.0341399999999998</c:v>
                </c:pt>
                <c:pt idx="28575">
                  <c:v>3.0344809375001596</c:v>
                </c:pt>
                <c:pt idx="28576">
                  <c:v>3.0341300000000002</c:v>
                </c:pt>
                <c:pt idx="28577">
                  <c:v>3.0336065625001596</c:v>
                </c:pt>
                <c:pt idx="28578">
                  <c:v>3.0330546875001598</c:v>
                </c:pt>
                <c:pt idx="28579">
                  <c:v>3.0323771875001597</c:v>
                </c:pt>
                <c:pt idx="28580">
                  <c:v>3.0320462500000001</c:v>
                </c:pt>
                <c:pt idx="28581">
                  <c:v>3.0316756250000001</c:v>
                </c:pt>
                <c:pt idx="28582">
                  <c:v>3.0313043749999999</c:v>
                </c:pt>
                <c:pt idx="28583">
                  <c:v>3.030856875</c:v>
                </c:pt>
                <c:pt idx="28584">
                  <c:v>3.0303934375001598</c:v>
                </c:pt>
                <c:pt idx="28585">
                  <c:v>3.0299450000000001</c:v>
                </c:pt>
                <c:pt idx="28586">
                  <c:v>3.02953625</c:v>
                </c:pt>
                <c:pt idx="28587">
                  <c:v>3.0289746875001597</c:v>
                </c:pt>
                <c:pt idx="28588">
                  <c:v>3.0286175000000002</c:v>
                </c:pt>
                <c:pt idx="28589">
                  <c:v>3.0286215625001596</c:v>
                </c:pt>
                <c:pt idx="28590">
                  <c:v>3.029086875</c:v>
                </c:pt>
                <c:pt idx="28591">
                  <c:v>3.0294743749999999</c:v>
                </c:pt>
                <c:pt idx="28592">
                  <c:v>3.0298837500000002</c:v>
                </c:pt>
                <c:pt idx="28593">
                  <c:v>3.0303396875001596</c:v>
                </c:pt>
                <c:pt idx="28594">
                  <c:v>3.0307987500000002</c:v>
                </c:pt>
                <c:pt idx="28595">
                  <c:v>3.0312203125001598</c:v>
                </c:pt>
                <c:pt idx="28596">
                  <c:v>3.0316028125001599</c:v>
                </c:pt>
                <c:pt idx="28597">
                  <c:v>3.0319534375001598</c:v>
                </c:pt>
                <c:pt idx="28598">
                  <c:v>3.0323046875001598</c:v>
                </c:pt>
                <c:pt idx="28599">
                  <c:v>3.0326931250000002</c:v>
                </c:pt>
                <c:pt idx="28600">
                  <c:v>3.0330559375001598</c:v>
                </c:pt>
                <c:pt idx="28601">
                  <c:v>3.0334178125001596</c:v>
                </c:pt>
                <c:pt idx="28602">
                  <c:v>3.0337831249999998</c:v>
                </c:pt>
                <c:pt idx="28603">
                  <c:v>3.0332887500000001</c:v>
                </c:pt>
                <c:pt idx="28604">
                  <c:v>3.0327196875001596</c:v>
                </c:pt>
                <c:pt idx="28605">
                  <c:v>3.0321631249999998</c:v>
                </c:pt>
                <c:pt idx="28606">
                  <c:v>3.0316843750000002</c:v>
                </c:pt>
                <c:pt idx="28607">
                  <c:v>3.0312943749999999</c:v>
                </c:pt>
                <c:pt idx="28608">
                  <c:v>3.0309103125001595</c:v>
                </c:pt>
                <c:pt idx="28609">
                  <c:v>3.0304546875001597</c:v>
                </c:pt>
                <c:pt idx="28610">
                  <c:v>3.0299606250000002</c:v>
                </c:pt>
                <c:pt idx="28611">
                  <c:v>3.0296121875001596</c:v>
                </c:pt>
                <c:pt idx="28612">
                  <c:v>3.0289921875001595</c:v>
                </c:pt>
                <c:pt idx="28613">
                  <c:v>3.0283946875001599</c:v>
                </c:pt>
                <c:pt idx="28614">
                  <c:v>3.0280606250000002</c:v>
                </c:pt>
                <c:pt idx="28615">
                  <c:v>3.0276212500000002</c:v>
                </c:pt>
                <c:pt idx="28616">
                  <c:v>3.0276825000000001</c:v>
                </c:pt>
                <c:pt idx="28617">
                  <c:v>3.0281175</c:v>
                </c:pt>
                <c:pt idx="28618">
                  <c:v>3.0285481249999999</c:v>
                </c:pt>
                <c:pt idx="28619">
                  <c:v>3.0289068750000001</c:v>
                </c:pt>
                <c:pt idx="28620">
                  <c:v>3.0292459375001597</c:v>
                </c:pt>
                <c:pt idx="28621">
                  <c:v>3.0295896875001596</c:v>
                </c:pt>
                <c:pt idx="28622">
                  <c:v>3.0299287499999998</c:v>
                </c:pt>
                <c:pt idx="28623">
                  <c:v>3.030294375</c:v>
                </c:pt>
                <c:pt idx="28624">
                  <c:v>3.0307943750000002</c:v>
                </c:pt>
                <c:pt idx="28625">
                  <c:v>3.0312456249999999</c:v>
                </c:pt>
                <c:pt idx="28626">
                  <c:v>3.0316231249999999</c:v>
                </c:pt>
                <c:pt idx="28627">
                  <c:v>3.0320356249999998</c:v>
                </c:pt>
                <c:pt idx="28628">
                  <c:v>3.0324671875001599</c:v>
                </c:pt>
                <c:pt idx="28629">
                  <c:v>3.032898125</c:v>
                </c:pt>
                <c:pt idx="28630">
                  <c:v>3.0334343750000001</c:v>
                </c:pt>
                <c:pt idx="28631">
                  <c:v>3.0338918750000001</c:v>
                </c:pt>
                <c:pt idx="28632">
                  <c:v>3.0342906250000001</c:v>
                </c:pt>
                <c:pt idx="28633">
                  <c:v>3.0347296875001599</c:v>
                </c:pt>
                <c:pt idx="28634">
                  <c:v>3.0343084375001599</c:v>
                </c:pt>
                <c:pt idx="28635">
                  <c:v>3.0338924999999999</c:v>
                </c:pt>
                <c:pt idx="28636">
                  <c:v>3.033455</c:v>
                </c:pt>
                <c:pt idx="28637">
                  <c:v>3.0328559375001598</c:v>
                </c:pt>
                <c:pt idx="28638">
                  <c:v>3.0324874999999998</c:v>
                </c:pt>
                <c:pt idx="28639">
                  <c:v>3.0320503125001599</c:v>
                </c:pt>
                <c:pt idx="28640">
                  <c:v>3.0316231249999999</c:v>
                </c:pt>
                <c:pt idx="28641">
                  <c:v>3.0311059375001599</c:v>
                </c:pt>
                <c:pt idx="28642">
                  <c:v>3.0305562500000001</c:v>
                </c:pt>
                <c:pt idx="28643">
                  <c:v>3.0299749999999999</c:v>
                </c:pt>
                <c:pt idx="28644">
                  <c:v>3.0293884375001596</c:v>
                </c:pt>
                <c:pt idx="28645">
                  <c:v>3.0288356250000001</c:v>
                </c:pt>
                <c:pt idx="28646">
                  <c:v>3.0283143749999999</c:v>
                </c:pt>
                <c:pt idx="28647">
                  <c:v>3.0279215625001599</c:v>
                </c:pt>
                <c:pt idx="28648">
                  <c:v>3.0274315625001598</c:v>
                </c:pt>
                <c:pt idx="28649">
                  <c:v>3.0276734375001597</c:v>
                </c:pt>
                <c:pt idx="28650">
                  <c:v>3.0280556249999999</c:v>
                </c:pt>
                <c:pt idx="28651">
                  <c:v>3.0284556249999999</c:v>
                </c:pt>
                <c:pt idx="28652">
                  <c:v>3.0289468749999999</c:v>
                </c:pt>
                <c:pt idx="28653">
                  <c:v>3.0293356249999999</c:v>
                </c:pt>
                <c:pt idx="28654">
                  <c:v>3.0298231250000001</c:v>
                </c:pt>
                <c:pt idx="28655">
                  <c:v>3.030269375</c:v>
                </c:pt>
                <c:pt idx="28656">
                  <c:v>3.0307034375001596</c:v>
                </c:pt>
                <c:pt idx="28657">
                  <c:v>3.0312240625001596</c:v>
                </c:pt>
                <c:pt idx="28658">
                  <c:v>3.0316278125001599</c:v>
                </c:pt>
                <c:pt idx="28659">
                  <c:v>3.0320775000000002</c:v>
                </c:pt>
                <c:pt idx="28660">
                  <c:v>3.0325350000000002</c:v>
                </c:pt>
                <c:pt idx="28661">
                  <c:v>3.0330225</c:v>
                </c:pt>
                <c:pt idx="28662">
                  <c:v>3.0334465625001599</c:v>
                </c:pt>
                <c:pt idx="28663">
                  <c:v>3.0339578125001596</c:v>
                </c:pt>
                <c:pt idx="28664">
                  <c:v>3.0343909375001599</c:v>
                </c:pt>
                <c:pt idx="28665">
                  <c:v>3.0348649999999999</c:v>
                </c:pt>
                <c:pt idx="28666">
                  <c:v>3.0353759375001599</c:v>
                </c:pt>
                <c:pt idx="28667">
                  <c:v>3.0358553125001597</c:v>
                </c:pt>
                <c:pt idx="28668">
                  <c:v>3.0363021875001599</c:v>
                </c:pt>
                <c:pt idx="28669">
                  <c:v>3.0366987499999998</c:v>
                </c:pt>
                <c:pt idx="28670">
                  <c:v>3.0360303125001598</c:v>
                </c:pt>
                <c:pt idx="28671">
                  <c:v>3.0356025</c:v>
                </c:pt>
                <c:pt idx="28672">
                  <c:v>3.0350915625001598</c:v>
                </c:pt>
                <c:pt idx="28673">
                  <c:v>3.0345037499999998</c:v>
                </c:pt>
                <c:pt idx="28674">
                  <c:v>3.0338375000000002</c:v>
                </c:pt>
                <c:pt idx="28675">
                  <c:v>3.0331240625001596</c:v>
                </c:pt>
                <c:pt idx="28676">
                  <c:v>3.0324415625001597</c:v>
                </c:pt>
                <c:pt idx="28677">
                  <c:v>3.0317081250000002</c:v>
                </c:pt>
                <c:pt idx="28678">
                  <c:v>3.0310178125001599</c:v>
                </c:pt>
                <c:pt idx="28679">
                  <c:v>3.0303734375001596</c:v>
                </c:pt>
                <c:pt idx="28680">
                  <c:v>3.0298318750000002</c:v>
                </c:pt>
                <c:pt idx="28681">
                  <c:v>3.0293368749999998</c:v>
                </c:pt>
                <c:pt idx="28682">
                  <c:v>3.0289378125001596</c:v>
                </c:pt>
                <c:pt idx="28683">
                  <c:v>3.0283278125001596</c:v>
                </c:pt>
                <c:pt idx="28684">
                  <c:v>3.0278637499999999</c:v>
                </c:pt>
                <c:pt idx="28685">
                  <c:v>3.0274653125001598</c:v>
                </c:pt>
                <c:pt idx="28686">
                  <c:v>3.0271081249999998</c:v>
                </c:pt>
                <c:pt idx="28687">
                  <c:v>3.02718</c:v>
                </c:pt>
                <c:pt idx="28688">
                  <c:v>3.0275040625001597</c:v>
                </c:pt>
                <c:pt idx="28689">
                  <c:v>3.0278481249999998</c:v>
                </c:pt>
                <c:pt idx="28690">
                  <c:v>3.0282312500000002</c:v>
                </c:pt>
                <c:pt idx="28691">
                  <c:v>3.0286662500000001</c:v>
                </c:pt>
                <c:pt idx="28692">
                  <c:v>3.0290321875001598</c:v>
                </c:pt>
                <c:pt idx="28693">
                  <c:v>3.0294081249999998</c:v>
                </c:pt>
                <c:pt idx="28694">
                  <c:v>3.0297868750000001</c:v>
                </c:pt>
                <c:pt idx="28695">
                  <c:v>3.0301465625001596</c:v>
                </c:pt>
                <c:pt idx="28696">
                  <c:v>3.0305246875001597</c:v>
                </c:pt>
                <c:pt idx="28697">
                  <c:v>3.0309443749999998</c:v>
                </c:pt>
                <c:pt idx="28698">
                  <c:v>3.0313474999999999</c:v>
                </c:pt>
                <c:pt idx="28699">
                  <c:v>3.0317734375001599</c:v>
                </c:pt>
                <c:pt idx="28700">
                  <c:v>3.0322200000000001</c:v>
                </c:pt>
                <c:pt idx="28701">
                  <c:v>3.0326003125001599</c:v>
                </c:pt>
                <c:pt idx="28702">
                  <c:v>3.0329562499999998</c:v>
                </c:pt>
                <c:pt idx="28703">
                  <c:v>3.0325540625001599</c:v>
                </c:pt>
                <c:pt idx="28704">
                  <c:v>3.0321487500000002</c:v>
                </c:pt>
                <c:pt idx="28705">
                  <c:v>3.0316856250000002</c:v>
                </c:pt>
                <c:pt idx="28706">
                  <c:v>3.0312062499999999</c:v>
                </c:pt>
                <c:pt idx="28707">
                  <c:v>3.0307403125001597</c:v>
                </c:pt>
                <c:pt idx="28708">
                  <c:v>3.0302259375001599</c:v>
                </c:pt>
                <c:pt idx="28709">
                  <c:v>3.0296587499999998</c:v>
                </c:pt>
                <c:pt idx="28710">
                  <c:v>3.02913343750016</c:v>
                </c:pt>
                <c:pt idx="28711">
                  <c:v>3.0286603125001599</c:v>
                </c:pt>
                <c:pt idx="28712">
                  <c:v>3.0281349999999998</c:v>
                </c:pt>
                <c:pt idx="28713">
                  <c:v>3.0277106250000001</c:v>
                </c:pt>
                <c:pt idx="28714">
                  <c:v>3.0271106250000002</c:v>
                </c:pt>
                <c:pt idx="28715">
                  <c:v>3.0265659375001599</c:v>
                </c:pt>
                <c:pt idx="28716">
                  <c:v>3.0261062500000002</c:v>
                </c:pt>
                <c:pt idx="28717">
                  <c:v>3.0257821875001598</c:v>
                </c:pt>
                <c:pt idx="28718">
                  <c:v>3.0261868750000001</c:v>
                </c:pt>
                <c:pt idx="28719">
                  <c:v>3.0265325000000001</c:v>
                </c:pt>
                <c:pt idx="28720">
                  <c:v>3.0269928125001599</c:v>
                </c:pt>
                <c:pt idx="28721">
                  <c:v>3.0274981250000002</c:v>
                </c:pt>
                <c:pt idx="28722">
                  <c:v>3.0278499999999999</c:v>
                </c:pt>
                <c:pt idx="28723">
                  <c:v>3.0283590625001597</c:v>
                </c:pt>
                <c:pt idx="28724">
                  <c:v>3.0288103125001595</c:v>
                </c:pt>
                <c:pt idx="28725">
                  <c:v>3.0293453125001597</c:v>
                </c:pt>
                <c:pt idx="28726">
                  <c:v>3.0296690625001599</c:v>
                </c:pt>
                <c:pt idx="28727">
                  <c:v>3.0302159375001598</c:v>
                </c:pt>
                <c:pt idx="28728">
                  <c:v>3.0306612500000001</c:v>
                </c:pt>
                <c:pt idx="28729">
                  <c:v>3.0311356250000001</c:v>
                </c:pt>
                <c:pt idx="28730">
                  <c:v>3.0315809375001597</c:v>
                </c:pt>
                <c:pt idx="28731">
                  <c:v>3.0320174999999998</c:v>
                </c:pt>
                <c:pt idx="28732">
                  <c:v>3.0324046875001596</c:v>
                </c:pt>
                <c:pt idx="28733">
                  <c:v>3.0327662499999999</c:v>
                </c:pt>
                <c:pt idx="28734">
                  <c:v>3.0331553125001598</c:v>
                </c:pt>
                <c:pt idx="28735">
                  <c:v>3.0335231249999999</c:v>
                </c:pt>
                <c:pt idx="28736">
                  <c:v>3.0338631249999999</c:v>
                </c:pt>
                <c:pt idx="28737">
                  <c:v>3.0342643749999998</c:v>
                </c:pt>
                <c:pt idx="28738">
                  <c:v>3.0338996875001598</c:v>
                </c:pt>
                <c:pt idx="28739">
                  <c:v>3.0333299999999999</c:v>
                </c:pt>
                <c:pt idx="28740">
                  <c:v>3.0327740625001596</c:v>
                </c:pt>
                <c:pt idx="28741">
                  <c:v>3.032230625</c:v>
                </c:pt>
                <c:pt idx="28742">
                  <c:v>3.0318071875001595</c:v>
                </c:pt>
                <c:pt idx="28743">
                  <c:v>3.0313615625001598</c:v>
                </c:pt>
                <c:pt idx="28744">
                  <c:v>3.0310081250000001</c:v>
                </c:pt>
                <c:pt idx="28745">
                  <c:v>3.0306865625001596</c:v>
                </c:pt>
                <c:pt idx="28746">
                  <c:v>3.0300775</c:v>
                </c:pt>
                <c:pt idx="28747">
                  <c:v>3.029706875</c:v>
                </c:pt>
                <c:pt idx="28748">
                  <c:v>3.0293506250000002</c:v>
                </c:pt>
                <c:pt idx="28749">
                  <c:v>3.0287549999999999</c:v>
                </c:pt>
                <c:pt idx="28750">
                  <c:v>3.0282884375001595</c:v>
                </c:pt>
                <c:pt idx="28751">
                  <c:v>3.0279446875001597</c:v>
                </c:pt>
                <c:pt idx="28752">
                  <c:v>3.0283224999999998</c:v>
                </c:pt>
                <c:pt idx="28753">
                  <c:v>3.0286931250000002</c:v>
                </c:pt>
                <c:pt idx="28754">
                  <c:v>3.0291199999999998</c:v>
                </c:pt>
                <c:pt idx="28755">
                  <c:v>3.029473125</c:v>
                </c:pt>
                <c:pt idx="28756">
                  <c:v>3.0299515625001598</c:v>
                </c:pt>
                <c:pt idx="28757">
                  <c:v>3.0303309375001599</c:v>
                </c:pt>
                <c:pt idx="28758">
                  <c:v>3.0307721875001596</c:v>
                </c:pt>
                <c:pt idx="28759">
                  <c:v>3.0307884375001599</c:v>
                </c:pt>
                <c:pt idx="28760">
                  <c:v>3.0304418750000002</c:v>
                </c:pt>
                <c:pt idx="28761">
                  <c:v>3.0306449999999998</c:v>
                </c:pt>
                <c:pt idx="28762">
                  <c:v>3.031056875</c:v>
                </c:pt>
                <c:pt idx="28763">
                  <c:v>3.0314371875001598</c:v>
                </c:pt>
                <c:pt idx="28764">
                  <c:v>3.031819375</c:v>
                </c:pt>
                <c:pt idx="28765">
                  <c:v>3.0321893750000002</c:v>
                </c:pt>
                <c:pt idx="28766">
                  <c:v>3.0325521875001598</c:v>
                </c:pt>
                <c:pt idx="28767">
                  <c:v>3.0328771875001599</c:v>
                </c:pt>
                <c:pt idx="28768">
                  <c:v>3.03326875</c:v>
                </c:pt>
                <c:pt idx="28769">
                  <c:v>3.032909375</c:v>
                </c:pt>
                <c:pt idx="28770">
                  <c:v>3.0323559375001596</c:v>
                </c:pt>
                <c:pt idx="28771">
                  <c:v>3.0319806250000001</c:v>
                </c:pt>
                <c:pt idx="28772">
                  <c:v>3.0316009375001598</c:v>
                </c:pt>
                <c:pt idx="28773">
                  <c:v>3.0312706249999999</c:v>
                </c:pt>
                <c:pt idx="28774">
                  <c:v>3.0309481250000001</c:v>
                </c:pt>
                <c:pt idx="28775">
                  <c:v>3.0305940625001599</c:v>
                </c:pt>
                <c:pt idx="28776">
                  <c:v>3.0302590625001598</c:v>
                </c:pt>
                <c:pt idx="28777">
                  <c:v>3.0297387499999999</c:v>
                </c:pt>
                <c:pt idx="28778">
                  <c:v>3.0293109375001599</c:v>
                </c:pt>
                <c:pt idx="28779">
                  <c:v>3.0288775000000001</c:v>
                </c:pt>
                <c:pt idx="28780">
                  <c:v>3.028476875</c:v>
                </c:pt>
                <c:pt idx="28781">
                  <c:v>3.0281259375001599</c:v>
                </c:pt>
                <c:pt idx="28782">
                  <c:v>3.0277093750000001</c:v>
                </c:pt>
                <c:pt idx="28783">
                  <c:v>3.0279584375001596</c:v>
                </c:pt>
                <c:pt idx="28784">
                  <c:v>3.0283103125001598</c:v>
                </c:pt>
                <c:pt idx="28785">
                  <c:v>3.0288056249999999</c:v>
                </c:pt>
                <c:pt idx="28786">
                  <c:v>3.0291346875001599</c:v>
                </c:pt>
                <c:pt idx="28787">
                  <c:v>3.0295446875001599</c:v>
                </c:pt>
                <c:pt idx="28788">
                  <c:v>3.0300415625001595</c:v>
                </c:pt>
                <c:pt idx="28789">
                  <c:v>3.03057</c:v>
                </c:pt>
                <c:pt idx="28790">
                  <c:v>3.0311443749999998</c:v>
                </c:pt>
                <c:pt idx="28791">
                  <c:v>3.031749375</c:v>
                </c:pt>
                <c:pt idx="28792">
                  <c:v>3.0323218750000001</c:v>
                </c:pt>
                <c:pt idx="28793">
                  <c:v>3.0328515625001597</c:v>
                </c:pt>
                <c:pt idx="28794">
                  <c:v>3.0332809375001597</c:v>
                </c:pt>
                <c:pt idx="28795">
                  <c:v>3.0336678125001599</c:v>
                </c:pt>
                <c:pt idx="28796">
                  <c:v>3.0340359375001595</c:v>
                </c:pt>
                <c:pt idx="28797">
                  <c:v>3.0344171875001598</c:v>
                </c:pt>
                <c:pt idx="28798">
                  <c:v>3.0348074999999999</c:v>
                </c:pt>
                <c:pt idx="28799">
                  <c:v>3.0351346875001597</c:v>
                </c:pt>
                <c:pt idx="28800">
                  <c:v>3.0347940625001599</c:v>
                </c:pt>
                <c:pt idx="28801">
                  <c:v>3.0340571875001596</c:v>
                </c:pt>
                <c:pt idx="28802">
                  <c:v>3.0333759375001597</c:v>
                </c:pt>
                <c:pt idx="28803">
                  <c:v>3.0327043749999998</c:v>
                </c:pt>
                <c:pt idx="28804">
                  <c:v>3.0318640625001598</c:v>
                </c:pt>
                <c:pt idx="28805">
                  <c:v>3.0310090625001598</c:v>
                </c:pt>
                <c:pt idx="28806">
                  <c:v>3.0301156250000001</c:v>
                </c:pt>
                <c:pt idx="28807">
                  <c:v>3.0292384375001595</c:v>
                </c:pt>
                <c:pt idx="28808">
                  <c:v>3.0284268750000001</c:v>
                </c:pt>
                <c:pt idx="28809">
                  <c:v>3.02767125</c:v>
                </c:pt>
                <c:pt idx="28810">
                  <c:v>3.0270393750000002</c:v>
                </c:pt>
                <c:pt idx="28811">
                  <c:v>3.0265737499999998</c:v>
                </c:pt>
                <c:pt idx="28812">
                  <c:v>3.0260087499999999</c:v>
                </c:pt>
                <c:pt idx="28813">
                  <c:v>3.0256559375001597</c:v>
                </c:pt>
                <c:pt idx="28814">
                  <c:v>3.0259775000000002</c:v>
                </c:pt>
                <c:pt idx="28815">
                  <c:v>3.0263409375001595</c:v>
                </c:pt>
                <c:pt idx="28816">
                  <c:v>3.0267575</c:v>
                </c:pt>
                <c:pt idx="28817">
                  <c:v>3.0271781249999998</c:v>
                </c:pt>
                <c:pt idx="28818">
                  <c:v>3.0276331249999999</c:v>
                </c:pt>
                <c:pt idx="28819">
                  <c:v>3.0279871875001598</c:v>
                </c:pt>
                <c:pt idx="28820">
                  <c:v>3.0283381249999999</c:v>
                </c:pt>
                <c:pt idx="28821">
                  <c:v>3.028663125</c:v>
                </c:pt>
                <c:pt idx="28822">
                  <c:v>3.0290871875001599</c:v>
                </c:pt>
                <c:pt idx="28823">
                  <c:v>3.0295146875001597</c:v>
                </c:pt>
                <c:pt idx="28824">
                  <c:v>3.0298812499999999</c:v>
                </c:pt>
                <c:pt idx="28825">
                  <c:v>3.030246875</c:v>
                </c:pt>
                <c:pt idx="28826">
                  <c:v>3.0305909375001598</c:v>
                </c:pt>
                <c:pt idx="28827">
                  <c:v>3.0309956250000001</c:v>
                </c:pt>
                <c:pt idx="28828">
                  <c:v>3.0313975000000002</c:v>
                </c:pt>
                <c:pt idx="28829">
                  <c:v>3.0317775</c:v>
                </c:pt>
                <c:pt idx="28830">
                  <c:v>3.0321715625001597</c:v>
                </c:pt>
                <c:pt idx="28831">
                  <c:v>3.0326109375001598</c:v>
                </c:pt>
                <c:pt idx="28832">
                  <c:v>3.0330153125001598</c:v>
                </c:pt>
                <c:pt idx="28833">
                  <c:v>3.0328606250000001</c:v>
                </c:pt>
                <c:pt idx="28834">
                  <c:v>3.0324753125001598</c:v>
                </c:pt>
                <c:pt idx="28835">
                  <c:v>3.0319250000000002</c:v>
                </c:pt>
                <c:pt idx="28836">
                  <c:v>3.0315296875001598</c:v>
                </c:pt>
                <c:pt idx="28837">
                  <c:v>3.0310356249999999</c:v>
                </c:pt>
                <c:pt idx="28838">
                  <c:v>3.0305806249999998</c:v>
                </c:pt>
                <c:pt idx="28839">
                  <c:v>3.0300178125001596</c:v>
                </c:pt>
                <c:pt idx="28840">
                  <c:v>3.0294153125001597</c:v>
                </c:pt>
                <c:pt idx="28841">
                  <c:v>3.0288115625001599</c:v>
                </c:pt>
                <c:pt idx="28842">
                  <c:v>3.0282315625001597</c:v>
                </c:pt>
                <c:pt idx="28843">
                  <c:v>3.0277240625001598</c:v>
                </c:pt>
                <c:pt idx="28844">
                  <c:v>3.0272462500000001</c:v>
                </c:pt>
                <c:pt idx="28845">
                  <c:v>3.0268975</c:v>
                </c:pt>
                <c:pt idx="28846">
                  <c:v>3.0264034375001598</c:v>
                </c:pt>
                <c:pt idx="28847">
                  <c:v>3.0260553125001599</c:v>
                </c:pt>
                <c:pt idx="28848">
                  <c:v>3.0264256249999999</c:v>
                </c:pt>
                <c:pt idx="28849">
                  <c:v>3.0267478125001599</c:v>
                </c:pt>
                <c:pt idx="28850">
                  <c:v>3.0268778125001599</c:v>
                </c:pt>
                <c:pt idx="28851">
                  <c:v>3.0272934375001599</c:v>
                </c:pt>
                <c:pt idx="28852">
                  <c:v>3.0276221875001599</c:v>
                </c:pt>
                <c:pt idx="28853">
                  <c:v>3.0280287499999998</c:v>
                </c:pt>
                <c:pt idx="28854">
                  <c:v>3.0283615625001596</c:v>
                </c:pt>
                <c:pt idx="28855">
                  <c:v>3.02881125</c:v>
                </c:pt>
                <c:pt idx="28856">
                  <c:v>3.0292509375001599</c:v>
                </c:pt>
                <c:pt idx="28857">
                  <c:v>3.0296121875001596</c:v>
                </c:pt>
                <c:pt idx="28858">
                  <c:v>3.0299578125001596</c:v>
                </c:pt>
                <c:pt idx="28859">
                  <c:v>3.0303721875001597</c:v>
                </c:pt>
                <c:pt idx="28860">
                  <c:v>3.0307206249999998</c:v>
                </c:pt>
                <c:pt idx="28861">
                  <c:v>3.0310618749999998</c:v>
                </c:pt>
                <c:pt idx="28862">
                  <c:v>3.031514375</c:v>
                </c:pt>
                <c:pt idx="28863">
                  <c:v>3.0319028125001597</c:v>
                </c:pt>
                <c:pt idx="28864">
                  <c:v>3.0314328125001597</c:v>
                </c:pt>
                <c:pt idx="28865">
                  <c:v>3.0308131249999999</c:v>
                </c:pt>
                <c:pt idx="28866">
                  <c:v>3.0302718749999999</c:v>
                </c:pt>
                <c:pt idx="28867">
                  <c:v>3.0297268750000002</c:v>
                </c:pt>
                <c:pt idx="28868">
                  <c:v>3.0291340625001597</c:v>
                </c:pt>
                <c:pt idx="28869">
                  <c:v>3.0285134375001599</c:v>
                </c:pt>
                <c:pt idx="28870">
                  <c:v>3.0279037500000001</c:v>
                </c:pt>
                <c:pt idx="28871">
                  <c:v>3.0273528125001596</c:v>
                </c:pt>
                <c:pt idx="28872">
                  <c:v>3.0268315625001598</c:v>
                </c:pt>
                <c:pt idx="28873">
                  <c:v>3.0263284375001596</c:v>
                </c:pt>
                <c:pt idx="28874">
                  <c:v>3.0259365625001595</c:v>
                </c:pt>
                <c:pt idx="28875">
                  <c:v>3.0254768749999998</c:v>
                </c:pt>
                <c:pt idx="28876">
                  <c:v>3.0256293749999998</c:v>
                </c:pt>
                <c:pt idx="28877">
                  <c:v>3.02603</c:v>
                </c:pt>
                <c:pt idx="28878">
                  <c:v>3.0265175000000002</c:v>
                </c:pt>
                <c:pt idx="28879">
                  <c:v>3.0270025</c:v>
                </c:pt>
                <c:pt idx="28880">
                  <c:v>3.0274246875001598</c:v>
                </c:pt>
                <c:pt idx="28881">
                  <c:v>3.0278443749999999</c:v>
                </c:pt>
                <c:pt idx="28882">
                  <c:v>3.0282837499999999</c:v>
                </c:pt>
                <c:pt idx="28883">
                  <c:v>3.0287168750000002</c:v>
                </c:pt>
                <c:pt idx="28884">
                  <c:v>3.0291412499999999</c:v>
                </c:pt>
                <c:pt idx="28885">
                  <c:v>3.0294781249999998</c:v>
                </c:pt>
                <c:pt idx="28886">
                  <c:v>3.02982</c:v>
                </c:pt>
                <c:pt idx="28887">
                  <c:v>3.030213125</c:v>
                </c:pt>
                <c:pt idx="28888">
                  <c:v>3.0306406250000002</c:v>
                </c:pt>
                <c:pt idx="28889">
                  <c:v>3.0311365625001598</c:v>
                </c:pt>
                <c:pt idx="28890">
                  <c:v>3.0314709375001598</c:v>
                </c:pt>
                <c:pt idx="28891">
                  <c:v>3.0318274999999999</c:v>
                </c:pt>
                <c:pt idx="28892">
                  <c:v>3.0316912500000002</c:v>
                </c:pt>
                <c:pt idx="28893">
                  <c:v>3.0313709375001596</c:v>
                </c:pt>
                <c:pt idx="28894">
                  <c:v>3.0308531250000001</c:v>
                </c:pt>
                <c:pt idx="28895">
                  <c:v>3.0304034375001598</c:v>
                </c:pt>
                <c:pt idx="28896">
                  <c:v>3.0300121875001595</c:v>
                </c:pt>
                <c:pt idx="28897">
                  <c:v>3.0296500000000002</c:v>
                </c:pt>
                <c:pt idx="28898">
                  <c:v>3.0292240625001599</c:v>
                </c:pt>
                <c:pt idx="28899">
                  <c:v>3.0288671875001598</c:v>
                </c:pt>
                <c:pt idx="28900">
                  <c:v>3.0285015625001597</c:v>
                </c:pt>
                <c:pt idx="28901">
                  <c:v>3.0288784375001598</c:v>
                </c:pt>
                <c:pt idx="28902">
                  <c:v>3.0293846875001598</c:v>
                </c:pt>
                <c:pt idx="28903">
                  <c:v>3.0297878125001598</c:v>
                </c:pt>
                <c:pt idx="28904">
                  <c:v>3.0301534375001595</c:v>
                </c:pt>
                <c:pt idx="28905">
                  <c:v>3.0305081249999999</c:v>
                </c:pt>
                <c:pt idx="28906">
                  <c:v>3.0308628125001595</c:v>
                </c:pt>
                <c:pt idx="28907">
                  <c:v>3.0312275</c:v>
                </c:pt>
                <c:pt idx="28908">
                  <c:v>3.0317009375001596</c:v>
                </c:pt>
                <c:pt idx="28909">
                  <c:v>3.0320218749999999</c:v>
                </c:pt>
                <c:pt idx="28910">
                  <c:v>3.0324134375001597</c:v>
                </c:pt>
                <c:pt idx="28911">
                  <c:v>3.0328059375001599</c:v>
                </c:pt>
                <c:pt idx="28912">
                  <c:v>3.0331934375001599</c:v>
                </c:pt>
                <c:pt idx="28913">
                  <c:v>3.032861875</c:v>
                </c:pt>
                <c:pt idx="28914">
                  <c:v>3.0325240625001597</c:v>
                </c:pt>
                <c:pt idx="28915">
                  <c:v>3.0320671875001599</c:v>
                </c:pt>
                <c:pt idx="28916">
                  <c:v>3.03157343750016</c:v>
                </c:pt>
                <c:pt idx="28917">
                  <c:v>3.0310440625001598</c:v>
                </c:pt>
                <c:pt idx="28918">
                  <c:v>3.0305634375001596</c:v>
                </c:pt>
                <c:pt idx="28919">
                  <c:v>3.0301609375001597</c:v>
                </c:pt>
                <c:pt idx="28920">
                  <c:v>3.0297918749999999</c:v>
                </c:pt>
                <c:pt idx="28921">
                  <c:v>3.0301909375001599</c:v>
                </c:pt>
                <c:pt idx="28922">
                  <c:v>3.030586875</c:v>
                </c:pt>
                <c:pt idx="28923">
                  <c:v>3.0309528125001597</c:v>
                </c:pt>
                <c:pt idx="28924">
                  <c:v>3.0313959375001596</c:v>
                </c:pt>
                <c:pt idx="28925">
                  <c:v>3.0317540625001596</c:v>
                </c:pt>
                <c:pt idx="28926">
                  <c:v>3.0321084375001597</c:v>
                </c:pt>
                <c:pt idx="28927">
                  <c:v>3.0325950000000002</c:v>
                </c:pt>
                <c:pt idx="28928">
                  <c:v>3.0329596875001599</c:v>
                </c:pt>
                <c:pt idx="28929">
                  <c:v>3.0333762499999999</c:v>
                </c:pt>
                <c:pt idx="28930">
                  <c:v>3.0338578125001598</c:v>
                </c:pt>
                <c:pt idx="28931">
                  <c:v>3.0343218749999998</c:v>
                </c:pt>
                <c:pt idx="28932">
                  <c:v>3.0347603125001599</c:v>
                </c:pt>
                <c:pt idx="28933">
                  <c:v>3.0352090625001598</c:v>
                </c:pt>
                <c:pt idx="28934">
                  <c:v>3.0355293749999999</c:v>
                </c:pt>
                <c:pt idx="28935">
                  <c:v>3.0352031249999998</c:v>
                </c:pt>
                <c:pt idx="28936">
                  <c:v>3.0346718749999999</c:v>
                </c:pt>
                <c:pt idx="28937">
                  <c:v>3.0342868749999998</c:v>
                </c:pt>
                <c:pt idx="28938">
                  <c:v>3.0337190625001598</c:v>
                </c:pt>
                <c:pt idx="28939">
                  <c:v>3.0333834375001598</c:v>
                </c:pt>
                <c:pt idx="28940">
                  <c:v>3.0329909375001596</c:v>
                </c:pt>
                <c:pt idx="28941">
                  <c:v>3.0326181249999999</c:v>
                </c:pt>
                <c:pt idx="28942">
                  <c:v>3.0321803125001598</c:v>
                </c:pt>
                <c:pt idx="28943">
                  <c:v>3.0317068749999998</c:v>
                </c:pt>
                <c:pt idx="28944">
                  <c:v>3.0312884375001596</c:v>
                </c:pt>
                <c:pt idx="28945">
                  <c:v>3.0309068749999999</c:v>
                </c:pt>
                <c:pt idx="28946">
                  <c:v>3.0304265625001596</c:v>
                </c:pt>
                <c:pt idx="28947">
                  <c:v>3.0300109375001596</c:v>
                </c:pt>
                <c:pt idx="28948">
                  <c:v>3.0295640625001599</c:v>
                </c:pt>
                <c:pt idx="28949">
                  <c:v>3.0290775000000001</c:v>
                </c:pt>
                <c:pt idx="28950">
                  <c:v>3.0286268750000001</c:v>
                </c:pt>
                <c:pt idx="28951">
                  <c:v>3.0281150000000001</c:v>
                </c:pt>
                <c:pt idx="28952">
                  <c:v>3.0276278125001599</c:v>
                </c:pt>
                <c:pt idx="28953">
                  <c:v>3.02716875</c:v>
                </c:pt>
                <c:pt idx="28954">
                  <c:v>3.026785625</c:v>
                </c:pt>
                <c:pt idx="28955">
                  <c:v>3.0263515625001598</c:v>
                </c:pt>
                <c:pt idx="28956">
                  <c:v>3.02583</c:v>
                </c:pt>
                <c:pt idx="28957">
                  <c:v>3.0254540625001596</c:v>
                </c:pt>
                <c:pt idx="28958">
                  <c:v>3.0255171875001596</c:v>
                </c:pt>
                <c:pt idx="28959">
                  <c:v>3.0258553125001599</c:v>
                </c:pt>
                <c:pt idx="28960">
                  <c:v>3.0261918749999999</c:v>
                </c:pt>
                <c:pt idx="28961">
                  <c:v>3.0266453125001598</c:v>
                </c:pt>
                <c:pt idx="28962">
                  <c:v>3.0270234375001599</c:v>
                </c:pt>
                <c:pt idx="28963">
                  <c:v>3.02739125</c:v>
                </c:pt>
                <c:pt idx="28964">
                  <c:v>3.027808125</c:v>
                </c:pt>
                <c:pt idx="28965">
                  <c:v>3.028295</c:v>
                </c:pt>
                <c:pt idx="28966">
                  <c:v>3.0287925000000002</c:v>
                </c:pt>
                <c:pt idx="28967">
                  <c:v>3.0291981250000002</c:v>
                </c:pt>
                <c:pt idx="28968">
                  <c:v>3.0295415625001598</c:v>
                </c:pt>
                <c:pt idx="28969">
                  <c:v>3.0299384375001597</c:v>
                </c:pt>
                <c:pt idx="28970">
                  <c:v>3.0302674999999999</c:v>
                </c:pt>
                <c:pt idx="28971">
                  <c:v>3.0306043749999998</c:v>
                </c:pt>
                <c:pt idx="28972">
                  <c:v>3.0300474999999998</c:v>
                </c:pt>
                <c:pt idx="28973">
                  <c:v>3.0296734375001599</c:v>
                </c:pt>
                <c:pt idx="28974">
                  <c:v>3.029238125</c:v>
                </c:pt>
                <c:pt idx="28975">
                  <c:v>3.0287884375001597</c:v>
                </c:pt>
                <c:pt idx="28976">
                  <c:v>3.0283134375001599</c:v>
                </c:pt>
                <c:pt idx="28977">
                  <c:v>3.02783625</c:v>
                </c:pt>
                <c:pt idx="28978">
                  <c:v>3.0273831250000001</c:v>
                </c:pt>
                <c:pt idx="28979">
                  <c:v>3.0269059375001599</c:v>
                </c:pt>
                <c:pt idx="28980">
                  <c:v>3.0264837500000001</c:v>
                </c:pt>
                <c:pt idx="28981">
                  <c:v>3.0259274999999999</c:v>
                </c:pt>
                <c:pt idx="28982">
                  <c:v>3.0253928125001597</c:v>
                </c:pt>
                <c:pt idx="28983">
                  <c:v>3.0249684375001595</c:v>
                </c:pt>
                <c:pt idx="28984">
                  <c:v>3.0245181250000002</c:v>
                </c:pt>
                <c:pt idx="28985">
                  <c:v>3.024194375</c:v>
                </c:pt>
                <c:pt idx="28986">
                  <c:v>3.0246381250000001</c:v>
                </c:pt>
                <c:pt idx="28987">
                  <c:v>3.0250259375001596</c:v>
                </c:pt>
                <c:pt idx="28988">
                  <c:v>3.0254850000000002</c:v>
                </c:pt>
                <c:pt idx="28989">
                  <c:v>3.0258231250000001</c:v>
                </c:pt>
                <c:pt idx="28990">
                  <c:v>3.0262628125001596</c:v>
                </c:pt>
                <c:pt idx="28991">
                  <c:v>3.0267409375001599</c:v>
                </c:pt>
                <c:pt idx="28992">
                  <c:v>3.0272125000000001</c:v>
                </c:pt>
                <c:pt idx="28993">
                  <c:v>3.0277884375001598</c:v>
                </c:pt>
                <c:pt idx="28994">
                  <c:v>3.0283621875001598</c:v>
                </c:pt>
                <c:pt idx="28995">
                  <c:v>3.0288953125001599</c:v>
                </c:pt>
                <c:pt idx="28996">
                  <c:v>3.0293931249999999</c:v>
                </c:pt>
                <c:pt idx="28997">
                  <c:v>3.0299459375001598</c:v>
                </c:pt>
                <c:pt idx="28998">
                  <c:v>3.0304018749999999</c:v>
                </c:pt>
                <c:pt idx="28999">
                  <c:v>3.0308209375001596</c:v>
                </c:pt>
                <c:pt idx="29000">
                  <c:v>3.0312706249999999</c:v>
                </c:pt>
                <c:pt idx="29001">
                  <c:v>3.0317218750000001</c:v>
                </c:pt>
                <c:pt idx="29002">
                  <c:v>3.0320731250000001</c:v>
                </c:pt>
                <c:pt idx="29003">
                  <c:v>3.0324162499999998</c:v>
                </c:pt>
                <c:pt idx="29004">
                  <c:v>3.0327459375001595</c:v>
                </c:pt>
                <c:pt idx="29005">
                  <c:v>3.0323084375001597</c:v>
                </c:pt>
                <c:pt idx="29006">
                  <c:v>3.0319731249999999</c:v>
                </c:pt>
                <c:pt idx="29007">
                  <c:v>3.0316053125001599</c:v>
                </c:pt>
                <c:pt idx="29008">
                  <c:v>3.0312490625001596</c:v>
                </c:pt>
                <c:pt idx="29009">
                  <c:v>3.0309078125001596</c:v>
                </c:pt>
                <c:pt idx="29010">
                  <c:v>3.0312553125001598</c:v>
                </c:pt>
                <c:pt idx="29011">
                  <c:v>3.0306999999999999</c:v>
                </c:pt>
                <c:pt idx="29012">
                  <c:v>3.030365625</c:v>
                </c:pt>
                <c:pt idx="29013">
                  <c:v>3.029954375</c:v>
                </c:pt>
                <c:pt idx="29014">
                  <c:v>3.0294978125001597</c:v>
                </c:pt>
                <c:pt idx="29015">
                  <c:v>3.0290474999999999</c:v>
                </c:pt>
                <c:pt idx="29016">
                  <c:v>3.0285968749999999</c:v>
                </c:pt>
                <c:pt idx="29017">
                  <c:v>3.0281040625001596</c:v>
                </c:pt>
                <c:pt idx="29018">
                  <c:v>3.02770218750016</c:v>
                </c:pt>
                <c:pt idx="29019">
                  <c:v>3.0270834375001598</c:v>
                </c:pt>
                <c:pt idx="29020">
                  <c:v>3.0270874999999999</c:v>
                </c:pt>
                <c:pt idx="29021">
                  <c:v>3.0272790625001598</c:v>
                </c:pt>
                <c:pt idx="29022">
                  <c:v>3.02760125</c:v>
                </c:pt>
                <c:pt idx="29023">
                  <c:v>3.0279546875001597</c:v>
                </c:pt>
                <c:pt idx="29024">
                  <c:v>3.0283546875001597</c:v>
                </c:pt>
                <c:pt idx="29025">
                  <c:v>3.0287165625001595</c:v>
                </c:pt>
                <c:pt idx="29026">
                  <c:v>3.0292131250000001</c:v>
                </c:pt>
                <c:pt idx="29027">
                  <c:v>3.029589375</c:v>
                </c:pt>
                <c:pt idx="29028">
                  <c:v>3.0299131250000002</c:v>
                </c:pt>
                <c:pt idx="29029">
                  <c:v>3.030269375</c:v>
                </c:pt>
                <c:pt idx="29030">
                  <c:v>3.0306087499999999</c:v>
                </c:pt>
                <c:pt idx="29031">
                  <c:v>3.0309937499999999</c:v>
                </c:pt>
                <c:pt idx="29032">
                  <c:v>3.0313599999999998</c:v>
                </c:pt>
                <c:pt idx="29033">
                  <c:v>3.0316956249999998</c:v>
                </c:pt>
                <c:pt idx="29034">
                  <c:v>3.0313684375001597</c:v>
                </c:pt>
                <c:pt idx="29035">
                  <c:v>3.0308056250000002</c:v>
                </c:pt>
                <c:pt idx="29036">
                  <c:v>3.0304774999999999</c:v>
                </c:pt>
                <c:pt idx="29037">
                  <c:v>3.0301312500000002</c:v>
                </c:pt>
                <c:pt idx="29038">
                  <c:v>3.0297103125001597</c:v>
                </c:pt>
                <c:pt idx="29039">
                  <c:v>3.0292318749999998</c:v>
                </c:pt>
                <c:pt idx="29040">
                  <c:v>3.0287262500000001</c:v>
                </c:pt>
                <c:pt idx="29041">
                  <c:v>3.0282065625001597</c:v>
                </c:pt>
                <c:pt idx="29042">
                  <c:v>3.0278468749999998</c:v>
                </c:pt>
                <c:pt idx="29043">
                  <c:v>3.0274943749999998</c:v>
                </c:pt>
                <c:pt idx="29044">
                  <c:v>3.02707375</c:v>
                </c:pt>
                <c:pt idx="29045">
                  <c:v>3.0265368750000001</c:v>
                </c:pt>
                <c:pt idx="29046">
                  <c:v>3.0261840625001599</c:v>
                </c:pt>
                <c:pt idx="29047">
                  <c:v>3.0258315625001599</c:v>
                </c:pt>
                <c:pt idx="29048">
                  <c:v>3.0262424999999999</c:v>
                </c:pt>
                <c:pt idx="29049">
                  <c:v>3.02672125</c:v>
                </c:pt>
                <c:pt idx="29050">
                  <c:v>3.0271187500000001</c:v>
                </c:pt>
                <c:pt idx="29051">
                  <c:v>3.0275706250000001</c:v>
                </c:pt>
                <c:pt idx="29052">
                  <c:v>3.0279109375001596</c:v>
                </c:pt>
                <c:pt idx="29053">
                  <c:v>3.02832875</c:v>
                </c:pt>
                <c:pt idx="29054">
                  <c:v>3.0287799999999998</c:v>
                </c:pt>
                <c:pt idx="29055">
                  <c:v>3.0291209375001595</c:v>
                </c:pt>
                <c:pt idx="29056">
                  <c:v>3.0295456249999999</c:v>
                </c:pt>
                <c:pt idx="29057">
                  <c:v>3.02988875</c:v>
                </c:pt>
                <c:pt idx="29058">
                  <c:v>3.0302143749999999</c:v>
                </c:pt>
                <c:pt idx="29059">
                  <c:v>3.0306121875001599</c:v>
                </c:pt>
                <c:pt idx="29060">
                  <c:v>3.0304246875001599</c:v>
                </c:pt>
                <c:pt idx="29061">
                  <c:v>3.0300365625001597</c:v>
                </c:pt>
                <c:pt idx="29062">
                  <c:v>3.0296506249999999</c:v>
                </c:pt>
                <c:pt idx="29063">
                  <c:v>3.0292521875001599</c:v>
                </c:pt>
                <c:pt idx="29064">
                  <c:v>3.0287559375001596</c:v>
                </c:pt>
                <c:pt idx="29065">
                  <c:v>3.0282318749999999</c:v>
                </c:pt>
                <c:pt idx="29066">
                  <c:v>3.0276615625001599</c:v>
                </c:pt>
                <c:pt idx="29067">
                  <c:v>3.0273021875001596</c:v>
                </c:pt>
                <c:pt idx="29068">
                  <c:v>3.026945</c:v>
                </c:pt>
                <c:pt idx="29069">
                  <c:v>3.0265793749999998</c:v>
                </c:pt>
                <c:pt idx="29070">
                  <c:v>3.0262290625001596</c:v>
                </c:pt>
                <c:pt idx="29071">
                  <c:v>3.0256681250000002</c:v>
                </c:pt>
                <c:pt idx="29072">
                  <c:v>3.0252775000000001</c:v>
                </c:pt>
                <c:pt idx="29073">
                  <c:v>3.02572375</c:v>
                </c:pt>
                <c:pt idx="29074">
                  <c:v>3.0260890625001595</c:v>
                </c:pt>
                <c:pt idx="29075">
                  <c:v>3.026411875</c:v>
                </c:pt>
                <c:pt idx="29076">
                  <c:v>3.0267646875001599</c:v>
                </c:pt>
                <c:pt idx="29077">
                  <c:v>3.0272059375001596</c:v>
                </c:pt>
                <c:pt idx="29078">
                  <c:v>3.0276396875001597</c:v>
                </c:pt>
                <c:pt idx="29079">
                  <c:v>3.0280271875001596</c:v>
                </c:pt>
                <c:pt idx="29080">
                  <c:v>3.0284640625001598</c:v>
                </c:pt>
                <c:pt idx="29081">
                  <c:v>3.0289068750000001</c:v>
                </c:pt>
                <c:pt idx="29082">
                  <c:v>3.0292300000000001</c:v>
                </c:pt>
                <c:pt idx="29083">
                  <c:v>3.0296681250000002</c:v>
                </c:pt>
                <c:pt idx="29084">
                  <c:v>3.0301043750000001</c:v>
                </c:pt>
                <c:pt idx="29085">
                  <c:v>3.0304715625001597</c:v>
                </c:pt>
                <c:pt idx="29086">
                  <c:v>3.0308062499999999</c:v>
                </c:pt>
                <c:pt idx="29087">
                  <c:v>3.0302893750000002</c:v>
                </c:pt>
                <c:pt idx="29088">
                  <c:v>3.0298384375001599</c:v>
                </c:pt>
                <c:pt idx="29089">
                  <c:v>3.0293053125001599</c:v>
                </c:pt>
                <c:pt idx="29090">
                  <c:v>3.0285712500000002</c:v>
                </c:pt>
                <c:pt idx="29091">
                  <c:v>3.0281321875001597</c:v>
                </c:pt>
                <c:pt idx="29092">
                  <c:v>3.0276693749999999</c:v>
                </c:pt>
                <c:pt idx="29093">
                  <c:v>3.0271828125001599</c:v>
                </c:pt>
                <c:pt idx="29094">
                  <c:v>3.0265884375001599</c:v>
                </c:pt>
                <c:pt idx="29095">
                  <c:v>3.0260396875001598</c:v>
                </c:pt>
                <c:pt idx="29096">
                  <c:v>3.0254668750000002</c:v>
                </c:pt>
                <c:pt idx="29097">
                  <c:v>3.0249593749999999</c:v>
                </c:pt>
                <c:pt idx="29098">
                  <c:v>3.0244884375001599</c:v>
                </c:pt>
                <c:pt idx="29099">
                  <c:v>3.0240709375001598</c:v>
                </c:pt>
                <c:pt idx="29100">
                  <c:v>3.0235640625001596</c:v>
                </c:pt>
                <c:pt idx="29101">
                  <c:v>3.0238912500000001</c:v>
                </c:pt>
                <c:pt idx="29102">
                  <c:v>3.0243384375001598</c:v>
                </c:pt>
                <c:pt idx="29103">
                  <c:v>3.0246659375001599</c:v>
                </c:pt>
                <c:pt idx="29104">
                  <c:v>3.0250278125001597</c:v>
                </c:pt>
                <c:pt idx="29105">
                  <c:v>3.0253959375001598</c:v>
                </c:pt>
                <c:pt idx="29106">
                  <c:v>3.0257565625001597</c:v>
                </c:pt>
                <c:pt idx="29107">
                  <c:v>3.0261281250000001</c:v>
                </c:pt>
                <c:pt idx="29108">
                  <c:v>3.0265787500000001</c:v>
                </c:pt>
                <c:pt idx="29109">
                  <c:v>3.0269881249999999</c:v>
                </c:pt>
                <c:pt idx="29110">
                  <c:v>3.0273431249999998</c:v>
                </c:pt>
                <c:pt idx="29111">
                  <c:v>3.0278734375001597</c:v>
                </c:pt>
                <c:pt idx="29112">
                  <c:v>3.0282746875001596</c:v>
                </c:pt>
                <c:pt idx="29113">
                  <c:v>3.0287156249999998</c:v>
                </c:pt>
                <c:pt idx="29114">
                  <c:v>3.0291815625001597</c:v>
                </c:pt>
                <c:pt idx="29115">
                  <c:v>3.0297084375001599</c:v>
                </c:pt>
                <c:pt idx="29116">
                  <c:v>3.0301049999999998</c:v>
                </c:pt>
                <c:pt idx="29117">
                  <c:v>3.0304506249999998</c:v>
                </c:pt>
                <c:pt idx="29118">
                  <c:v>3.0309309375001598</c:v>
                </c:pt>
                <c:pt idx="29119">
                  <c:v>3.0313590625001599</c:v>
                </c:pt>
                <c:pt idx="29120">
                  <c:v>3.0317518749999999</c:v>
                </c:pt>
                <c:pt idx="29121">
                  <c:v>3.03214125</c:v>
                </c:pt>
                <c:pt idx="29122">
                  <c:v>3.0324621875001596</c:v>
                </c:pt>
                <c:pt idx="29123">
                  <c:v>3.0321087499999999</c:v>
                </c:pt>
                <c:pt idx="29124">
                  <c:v>3.0315784375001598</c:v>
                </c:pt>
                <c:pt idx="29125">
                  <c:v>3.031221875</c:v>
                </c:pt>
                <c:pt idx="29126">
                  <c:v>3.0308278125001595</c:v>
                </c:pt>
                <c:pt idx="29127">
                  <c:v>3.030400625</c:v>
                </c:pt>
                <c:pt idx="29128">
                  <c:v>3.0300212499999999</c:v>
                </c:pt>
                <c:pt idx="29129">
                  <c:v>3.0296093750000002</c:v>
                </c:pt>
                <c:pt idx="29130">
                  <c:v>3.0292012499999998</c:v>
                </c:pt>
                <c:pt idx="29131">
                  <c:v>3.0286846875001596</c:v>
                </c:pt>
                <c:pt idx="29132">
                  <c:v>3.0281309375001597</c:v>
                </c:pt>
                <c:pt idx="29133">
                  <c:v>3.0276196875001595</c:v>
                </c:pt>
                <c:pt idx="29134">
                  <c:v>3.0271490625001598</c:v>
                </c:pt>
                <c:pt idx="29135">
                  <c:v>3.026681875</c:v>
                </c:pt>
                <c:pt idx="29136">
                  <c:v>3.0262643749999998</c:v>
                </c:pt>
                <c:pt idx="29137">
                  <c:v>3.0258375000000002</c:v>
                </c:pt>
                <c:pt idx="29138">
                  <c:v>3.0253549999999998</c:v>
                </c:pt>
                <c:pt idx="29139">
                  <c:v>3.02495</c:v>
                </c:pt>
                <c:pt idx="29140">
                  <c:v>3.0246018750000001</c:v>
                </c:pt>
                <c:pt idx="29141">
                  <c:v>3.0241671875001597</c:v>
                </c:pt>
                <c:pt idx="29142">
                  <c:v>3.02455125</c:v>
                </c:pt>
                <c:pt idx="29143">
                  <c:v>3.0249993750000002</c:v>
                </c:pt>
                <c:pt idx="29144">
                  <c:v>3.0254596875001596</c:v>
                </c:pt>
                <c:pt idx="29145">
                  <c:v>3.0258056249999998</c:v>
                </c:pt>
                <c:pt idx="29146">
                  <c:v>3.0262353125001598</c:v>
                </c:pt>
                <c:pt idx="29147">
                  <c:v>3.02671125</c:v>
                </c:pt>
                <c:pt idx="29148">
                  <c:v>3.0271496875001596</c:v>
                </c:pt>
                <c:pt idx="29149">
                  <c:v>3.0275378125001597</c:v>
                </c:pt>
                <c:pt idx="29150">
                  <c:v>3.0280009375001598</c:v>
                </c:pt>
                <c:pt idx="29151">
                  <c:v>3.0284621875001596</c:v>
                </c:pt>
                <c:pt idx="29152">
                  <c:v>3.0289171875001597</c:v>
                </c:pt>
                <c:pt idx="29153">
                  <c:v>3.0293196875001596</c:v>
                </c:pt>
                <c:pt idx="29154">
                  <c:v>3.0296468750000001</c:v>
                </c:pt>
                <c:pt idx="29155">
                  <c:v>3.0294496875001595</c:v>
                </c:pt>
                <c:pt idx="29156">
                  <c:v>3.0289649999999999</c:v>
                </c:pt>
                <c:pt idx="29157">
                  <c:v>3.0285600000000001</c:v>
                </c:pt>
                <c:pt idx="29158">
                  <c:v>3.027960625</c:v>
                </c:pt>
                <c:pt idx="29159">
                  <c:v>3.0273734375001595</c:v>
                </c:pt>
                <c:pt idx="29160">
                  <c:v>3.0267612499999998</c:v>
                </c:pt>
                <c:pt idx="29161">
                  <c:v>3.0261049999999998</c:v>
                </c:pt>
                <c:pt idx="29162">
                  <c:v>3.0257065625001598</c:v>
                </c:pt>
                <c:pt idx="29163">
                  <c:v>3.0253628125001599</c:v>
                </c:pt>
                <c:pt idx="29164">
                  <c:v>3.0247368749999999</c:v>
                </c:pt>
                <c:pt idx="29165">
                  <c:v>3.0242662500000002</c:v>
                </c:pt>
                <c:pt idx="29166">
                  <c:v>3.0238725</c:v>
                </c:pt>
                <c:pt idx="29167">
                  <c:v>3.0241721875001599</c:v>
                </c:pt>
                <c:pt idx="29168">
                  <c:v>3.0245390625001596</c:v>
                </c:pt>
                <c:pt idx="29169">
                  <c:v>3.0248599999999999</c:v>
                </c:pt>
                <c:pt idx="29170">
                  <c:v>3.0254040625001597</c:v>
                </c:pt>
                <c:pt idx="29171">
                  <c:v>3.0257384375001597</c:v>
                </c:pt>
                <c:pt idx="29172">
                  <c:v>3.0260828125001598</c:v>
                </c:pt>
                <c:pt idx="29173">
                  <c:v>3.0264509375001598</c:v>
                </c:pt>
                <c:pt idx="29174">
                  <c:v>3.0269118750000001</c:v>
                </c:pt>
                <c:pt idx="29175">
                  <c:v>3.0273675</c:v>
                </c:pt>
                <c:pt idx="29176">
                  <c:v>3.0278365625001595</c:v>
                </c:pt>
                <c:pt idx="29177">
                  <c:v>3.0283203125001599</c:v>
                </c:pt>
                <c:pt idx="29178">
                  <c:v>3.0286890625001597</c:v>
                </c:pt>
                <c:pt idx="29179">
                  <c:v>3.0290459375001597</c:v>
                </c:pt>
                <c:pt idx="29180">
                  <c:v>3.0294965625001598</c:v>
                </c:pt>
                <c:pt idx="29181">
                  <c:v>3.0298862500000001</c:v>
                </c:pt>
                <c:pt idx="29182">
                  <c:v>3.0298878125001596</c:v>
                </c:pt>
                <c:pt idx="29183">
                  <c:v>3.0294684375001597</c:v>
                </c:pt>
                <c:pt idx="29184">
                  <c:v>3.0290384375001596</c:v>
                </c:pt>
                <c:pt idx="29185">
                  <c:v>3.0286365625001599</c:v>
                </c:pt>
                <c:pt idx="29186">
                  <c:v>3.0280450000000001</c:v>
                </c:pt>
                <c:pt idx="29187">
                  <c:v>3.0276859375001597</c:v>
                </c:pt>
                <c:pt idx="29188">
                  <c:v>3.0272881250000001</c:v>
                </c:pt>
                <c:pt idx="29189">
                  <c:v>3.0269021875001596</c:v>
                </c:pt>
                <c:pt idx="29190">
                  <c:v>3.0265203125001596</c:v>
                </c:pt>
                <c:pt idx="29191">
                  <c:v>3.0261387499999999</c:v>
                </c:pt>
                <c:pt idx="29192">
                  <c:v>3.0257515625001599</c:v>
                </c:pt>
                <c:pt idx="29193">
                  <c:v>3.025391875</c:v>
                </c:pt>
                <c:pt idx="29194">
                  <c:v>3.0258484375001595</c:v>
                </c:pt>
                <c:pt idx="29195">
                  <c:v>3.0261840625001599</c:v>
                </c:pt>
                <c:pt idx="29196">
                  <c:v>3.0265378125001599</c:v>
                </c:pt>
                <c:pt idx="29197">
                  <c:v>3.02690875</c:v>
                </c:pt>
                <c:pt idx="29198">
                  <c:v>3.0273812499999999</c:v>
                </c:pt>
                <c:pt idx="29199">
                  <c:v>3.0277412500000001</c:v>
                </c:pt>
                <c:pt idx="29200">
                  <c:v>3.0281362500000002</c:v>
                </c:pt>
                <c:pt idx="29201">
                  <c:v>3.0285043749999998</c:v>
                </c:pt>
                <c:pt idx="29202">
                  <c:v>3.0288656249999999</c:v>
                </c:pt>
                <c:pt idx="29203">
                  <c:v>3.0288949999999999</c:v>
                </c:pt>
                <c:pt idx="29204">
                  <c:v>3.0290328125001595</c:v>
                </c:pt>
                <c:pt idx="29205">
                  <c:v>3.0294290625001596</c:v>
                </c:pt>
                <c:pt idx="29206">
                  <c:v>3.0298028125001597</c:v>
                </c:pt>
                <c:pt idx="29207">
                  <c:v>3.0302353125001598</c:v>
                </c:pt>
                <c:pt idx="29208">
                  <c:v>3.030598125</c:v>
                </c:pt>
                <c:pt idx="29209">
                  <c:v>3.0310731249999998</c:v>
                </c:pt>
                <c:pt idx="29210">
                  <c:v>3.031585625</c:v>
                </c:pt>
                <c:pt idx="29211">
                  <c:v>3.0320484375001597</c:v>
                </c:pt>
                <c:pt idx="29212">
                  <c:v>3.032429375</c:v>
                </c:pt>
                <c:pt idx="29213">
                  <c:v>3.0329021875001598</c:v>
                </c:pt>
                <c:pt idx="29214">
                  <c:v>3.0333212500000002</c:v>
                </c:pt>
                <c:pt idx="29215">
                  <c:v>3.0338731249999999</c:v>
                </c:pt>
                <c:pt idx="29216">
                  <c:v>3.0343568749999998</c:v>
                </c:pt>
                <c:pt idx="29217">
                  <c:v>3.0348565625001598</c:v>
                </c:pt>
                <c:pt idx="29218">
                  <c:v>3.0352615625001595</c:v>
                </c:pt>
                <c:pt idx="29219">
                  <c:v>3.0346612500000001</c:v>
                </c:pt>
                <c:pt idx="29220">
                  <c:v>3.0339993750000001</c:v>
                </c:pt>
                <c:pt idx="29221">
                  <c:v>3.0330871875001599</c:v>
                </c:pt>
                <c:pt idx="29222">
                  <c:v>3.0321093750000001</c:v>
                </c:pt>
                <c:pt idx="29223">
                  <c:v>3.0310490625001596</c:v>
                </c:pt>
                <c:pt idx="29224">
                  <c:v>3.0299337500000001</c:v>
                </c:pt>
                <c:pt idx="29225">
                  <c:v>3.0287700000000002</c:v>
                </c:pt>
                <c:pt idx="29226">
                  <c:v>3.0276615625001599</c:v>
                </c:pt>
                <c:pt idx="29227">
                  <c:v>3.0266137500000001</c:v>
                </c:pt>
                <c:pt idx="29228">
                  <c:v>3.0256346875001596</c:v>
                </c:pt>
                <c:pt idx="29229">
                  <c:v>3.0248525000000002</c:v>
                </c:pt>
                <c:pt idx="29230">
                  <c:v>3.0241899999999999</c:v>
                </c:pt>
                <c:pt idx="29231">
                  <c:v>3.0238065625001598</c:v>
                </c:pt>
                <c:pt idx="29232">
                  <c:v>3.0234506250000002</c:v>
                </c:pt>
                <c:pt idx="29233">
                  <c:v>3.0232415625001599</c:v>
                </c:pt>
                <c:pt idx="29234">
                  <c:v>3.0236834375001598</c:v>
                </c:pt>
                <c:pt idx="29235">
                  <c:v>3.0240096875001599</c:v>
                </c:pt>
                <c:pt idx="29236">
                  <c:v>3.0244418749999999</c:v>
                </c:pt>
                <c:pt idx="29237">
                  <c:v>3.02493875</c:v>
                </c:pt>
                <c:pt idx="29238">
                  <c:v>3.0252675</c:v>
                </c:pt>
                <c:pt idx="29239">
                  <c:v>3.0256271875001599</c:v>
                </c:pt>
                <c:pt idx="29240">
                  <c:v>3.0261399999999998</c:v>
                </c:pt>
                <c:pt idx="29241">
                  <c:v>3.026550625</c:v>
                </c:pt>
                <c:pt idx="29242">
                  <c:v>3.0269175000000001</c:v>
                </c:pt>
                <c:pt idx="29243">
                  <c:v>3.0274000000000001</c:v>
                </c:pt>
                <c:pt idx="29244">
                  <c:v>3.0279146875001599</c:v>
                </c:pt>
                <c:pt idx="29245">
                  <c:v>3.0283721875001599</c:v>
                </c:pt>
                <c:pt idx="29246">
                  <c:v>3.0287071875001597</c:v>
                </c:pt>
                <c:pt idx="29247">
                  <c:v>3.0292043749999999</c:v>
                </c:pt>
                <c:pt idx="29248">
                  <c:v>3.0296737500000002</c:v>
                </c:pt>
                <c:pt idx="29249">
                  <c:v>3.0300153125001597</c:v>
                </c:pt>
                <c:pt idx="29250">
                  <c:v>3.0303737499999999</c:v>
                </c:pt>
                <c:pt idx="29251">
                  <c:v>3.030023125</c:v>
                </c:pt>
                <c:pt idx="29252">
                  <c:v>3.0297015625001595</c:v>
                </c:pt>
                <c:pt idx="29253">
                  <c:v>3.0293803125001597</c:v>
                </c:pt>
                <c:pt idx="29254">
                  <c:v>3.0288781249999999</c:v>
                </c:pt>
                <c:pt idx="29255">
                  <c:v>3.0283421875001597</c:v>
                </c:pt>
                <c:pt idx="29256">
                  <c:v>3.0277712499999998</c:v>
                </c:pt>
                <c:pt idx="29257">
                  <c:v>3.0270893750000001</c:v>
                </c:pt>
                <c:pt idx="29258">
                  <c:v>3.026481875</c:v>
                </c:pt>
                <c:pt idx="29259">
                  <c:v>3.0257700000000001</c:v>
                </c:pt>
                <c:pt idx="29260">
                  <c:v>3.0252024999999998</c:v>
                </c:pt>
                <c:pt idx="29261">
                  <c:v>3.0246596875001597</c:v>
                </c:pt>
                <c:pt idx="29262">
                  <c:v>3.0241112499999998</c:v>
                </c:pt>
                <c:pt idx="29263">
                  <c:v>3.023641875</c:v>
                </c:pt>
                <c:pt idx="29264">
                  <c:v>3.0232971875001597</c:v>
                </c:pt>
                <c:pt idx="29265">
                  <c:v>3.0227831250000001</c:v>
                </c:pt>
                <c:pt idx="29266">
                  <c:v>3.0224549999999999</c:v>
                </c:pt>
                <c:pt idx="29267">
                  <c:v>3.0221062500000002</c:v>
                </c:pt>
                <c:pt idx="29268">
                  <c:v>3.0224753125001595</c:v>
                </c:pt>
                <c:pt idx="29269">
                  <c:v>3.0228178125001599</c:v>
                </c:pt>
                <c:pt idx="29270">
                  <c:v>3.0232393750000002</c:v>
                </c:pt>
                <c:pt idx="29271">
                  <c:v>3.0237124999999998</c:v>
                </c:pt>
                <c:pt idx="29272">
                  <c:v>3.0240956250000002</c:v>
                </c:pt>
                <c:pt idx="29273">
                  <c:v>3.024453125</c:v>
                </c:pt>
                <c:pt idx="29274">
                  <c:v>3.0248075000000001</c:v>
                </c:pt>
                <c:pt idx="29275">
                  <c:v>3.0252724999999998</c:v>
                </c:pt>
                <c:pt idx="29276">
                  <c:v>3.0257000000000001</c:v>
                </c:pt>
                <c:pt idx="29277">
                  <c:v>3.0260909375001597</c:v>
                </c:pt>
                <c:pt idx="29278">
                  <c:v>3.0265512499999998</c:v>
                </c:pt>
                <c:pt idx="29279">
                  <c:v>3.0269215625001595</c:v>
                </c:pt>
                <c:pt idx="29280">
                  <c:v>3.027290625</c:v>
                </c:pt>
                <c:pt idx="29281">
                  <c:v>3.0276118749999998</c:v>
                </c:pt>
                <c:pt idx="29282">
                  <c:v>3.0279353125001598</c:v>
                </c:pt>
                <c:pt idx="29283">
                  <c:v>3.0281903125001599</c:v>
                </c:pt>
                <c:pt idx="29284">
                  <c:v>3.0280215625001596</c:v>
                </c:pt>
                <c:pt idx="29285">
                  <c:v>3.0275990625001596</c:v>
                </c:pt>
                <c:pt idx="29286">
                  <c:v>3.0272481249999998</c:v>
                </c:pt>
                <c:pt idx="29287">
                  <c:v>3.0268378125001596</c:v>
                </c:pt>
                <c:pt idx="29288">
                  <c:v>3.0263931249999998</c:v>
                </c:pt>
                <c:pt idx="29289">
                  <c:v>3.0259240625001596</c:v>
                </c:pt>
                <c:pt idx="29290">
                  <c:v>3.0254587499999999</c:v>
                </c:pt>
                <c:pt idx="29291">
                  <c:v>3.0250190625001596</c:v>
                </c:pt>
                <c:pt idx="29292">
                  <c:v>3.0245653125001599</c:v>
                </c:pt>
                <c:pt idx="29293">
                  <c:v>3.0241884375001598</c:v>
                </c:pt>
                <c:pt idx="29294">
                  <c:v>3.0237287500000001</c:v>
                </c:pt>
                <c:pt idx="29295">
                  <c:v>3.0239906250000002</c:v>
                </c:pt>
                <c:pt idx="29296">
                  <c:v>3.0244</c:v>
                </c:pt>
                <c:pt idx="29297">
                  <c:v>3.0248709375001597</c:v>
                </c:pt>
                <c:pt idx="29298">
                  <c:v>3.0252528125001596</c:v>
                </c:pt>
                <c:pt idx="29299">
                  <c:v>3.025579375</c:v>
                </c:pt>
                <c:pt idx="29300">
                  <c:v>3.0260090625001599</c:v>
                </c:pt>
                <c:pt idx="29301">
                  <c:v>3.02643</c:v>
                </c:pt>
                <c:pt idx="29302">
                  <c:v>3.0268643750000002</c:v>
                </c:pt>
                <c:pt idx="29303">
                  <c:v>3.0272653125001598</c:v>
                </c:pt>
                <c:pt idx="29304">
                  <c:v>3.02766718750016</c:v>
                </c:pt>
                <c:pt idx="29305">
                  <c:v>3.0280718750000002</c:v>
                </c:pt>
                <c:pt idx="29306">
                  <c:v>3.0284412500000002</c:v>
                </c:pt>
                <c:pt idx="29307">
                  <c:v>3.0287781250000001</c:v>
                </c:pt>
                <c:pt idx="29308">
                  <c:v>3.0291562500000002</c:v>
                </c:pt>
                <c:pt idx="29309">
                  <c:v>3.0295478125001596</c:v>
                </c:pt>
                <c:pt idx="29310">
                  <c:v>3.0300078125001599</c:v>
                </c:pt>
                <c:pt idx="29311">
                  <c:v>3.0303437500000001</c:v>
                </c:pt>
                <c:pt idx="29312">
                  <c:v>3.0306712500000001</c:v>
                </c:pt>
                <c:pt idx="29313">
                  <c:v>3.0310190625001598</c:v>
                </c:pt>
                <c:pt idx="29314">
                  <c:v>3.0313590625001599</c:v>
                </c:pt>
                <c:pt idx="29315">
                  <c:v>3.03171875</c:v>
                </c:pt>
                <c:pt idx="29316">
                  <c:v>3.0313043749999999</c:v>
                </c:pt>
                <c:pt idx="29317">
                  <c:v>3.0309724999999998</c:v>
                </c:pt>
                <c:pt idx="29318">
                  <c:v>3.0305762500000002</c:v>
                </c:pt>
                <c:pt idx="29319">
                  <c:v>3.029964375</c:v>
                </c:pt>
                <c:pt idx="29320">
                  <c:v>3.02959625</c:v>
                </c:pt>
                <c:pt idx="29321">
                  <c:v>3.0292124999999999</c:v>
                </c:pt>
                <c:pt idx="29322">
                  <c:v>3.0287228125001597</c:v>
                </c:pt>
                <c:pt idx="29323">
                  <c:v>3.0282300000000002</c:v>
                </c:pt>
                <c:pt idx="29324">
                  <c:v>3.02777875</c:v>
                </c:pt>
                <c:pt idx="29325">
                  <c:v>3.0273603125001598</c:v>
                </c:pt>
                <c:pt idx="29326">
                  <c:v>3.026893125</c:v>
                </c:pt>
                <c:pt idx="29327">
                  <c:v>3.0264621875001598</c:v>
                </c:pt>
                <c:pt idx="29328">
                  <c:v>3.0260143749999999</c:v>
                </c:pt>
                <c:pt idx="29329">
                  <c:v>3.0256571875001597</c:v>
                </c:pt>
                <c:pt idx="29330">
                  <c:v>3.0253315625001598</c:v>
                </c:pt>
                <c:pt idx="29331">
                  <c:v>3.0249843749999998</c:v>
                </c:pt>
                <c:pt idx="29332">
                  <c:v>3.0246249999999999</c:v>
                </c:pt>
                <c:pt idx="29333">
                  <c:v>3.0245875</c:v>
                </c:pt>
                <c:pt idx="29334">
                  <c:v>3.0249549999999998</c:v>
                </c:pt>
                <c:pt idx="29335">
                  <c:v>3.0253746875001597</c:v>
                </c:pt>
                <c:pt idx="29336">
                  <c:v>3.0257887499999998</c:v>
                </c:pt>
                <c:pt idx="29337">
                  <c:v>3.0262340625001598</c:v>
                </c:pt>
                <c:pt idx="29338">
                  <c:v>3.0267678125001596</c:v>
                </c:pt>
                <c:pt idx="29339">
                  <c:v>3.0273078125001596</c:v>
                </c:pt>
                <c:pt idx="29340">
                  <c:v>3.0278109375001598</c:v>
                </c:pt>
                <c:pt idx="29341">
                  <c:v>3.0283093750000001</c:v>
                </c:pt>
                <c:pt idx="29342">
                  <c:v>3.0288615625001598</c:v>
                </c:pt>
                <c:pt idx="29343">
                  <c:v>3.0293493749999998</c:v>
                </c:pt>
                <c:pt idx="29344">
                  <c:v>3.0298096875001597</c:v>
                </c:pt>
                <c:pt idx="29345">
                  <c:v>3.0303215625001596</c:v>
                </c:pt>
                <c:pt idx="29346">
                  <c:v>3.0308731249999998</c:v>
                </c:pt>
                <c:pt idx="29347">
                  <c:v>3.0313500000000002</c:v>
                </c:pt>
                <c:pt idx="29348">
                  <c:v>3.0318471875001598</c:v>
                </c:pt>
                <c:pt idx="29349">
                  <c:v>3.03230625</c:v>
                </c:pt>
                <c:pt idx="29350">
                  <c:v>3.03274</c:v>
                </c:pt>
                <c:pt idx="29351">
                  <c:v>3.0330625000000002</c:v>
                </c:pt>
                <c:pt idx="29352">
                  <c:v>3.0334706250000001</c:v>
                </c:pt>
                <c:pt idx="29353">
                  <c:v>3.0331265625001596</c:v>
                </c:pt>
                <c:pt idx="29354">
                  <c:v>3.0327909375001596</c:v>
                </c:pt>
                <c:pt idx="29355">
                  <c:v>3.0322915625001596</c:v>
                </c:pt>
                <c:pt idx="29356">
                  <c:v>3.0316521875001596</c:v>
                </c:pt>
                <c:pt idx="29357">
                  <c:v>3.03082875</c:v>
                </c:pt>
                <c:pt idx="29358">
                  <c:v>3.0299778125001597</c:v>
                </c:pt>
                <c:pt idx="29359">
                  <c:v>3.0290846875001596</c:v>
                </c:pt>
                <c:pt idx="29360">
                  <c:v>3.0280425000000002</c:v>
                </c:pt>
                <c:pt idx="29361">
                  <c:v>3.0270703125001597</c:v>
                </c:pt>
                <c:pt idx="29362">
                  <c:v>3.0262103125001598</c:v>
                </c:pt>
                <c:pt idx="29363">
                  <c:v>3.0253031250000002</c:v>
                </c:pt>
                <c:pt idx="29364">
                  <c:v>3.0244875000000002</c:v>
                </c:pt>
                <c:pt idx="29365">
                  <c:v>3.0238675000000002</c:v>
                </c:pt>
                <c:pt idx="29366">
                  <c:v>3.0233440625001595</c:v>
                </c:pt>
                <c:pt idx="29367">
                  <c:v>3.0229803125001595</c:v>
                </c:pt>
                <c:pt idx="29368">
                  <c:v>3.0224671875001596</c:v>
                </c:pt>
                <c:pt idx="29369">
                  <c:v>3.0228893750000001</c:v>
                </c:pt>
                <c:pt idx="29370">
                  <c:v>3.023290625</c:v>
                </c:pt>
                <c:pt idx="29371">
                  <c:v>3.0236931249999999</c:v>
                </c:pt>
                <c:pt idx="29372">
                  <c:v>3.0241246875001599</c:v>
                </c:pt>
                <c:pt idx="29373">
                  <c:v>3.0245825000000002</c:v>
                </c:pt>
                <c:pt idx="29374">
                  <c:v>3.0250753125001597</c:v>
                </c:pt>
                <c:pt idx="29375">
                  <c:v>3.0255234375001598</c:v>
                </c:pt>
                <c:pt idx="29376">
                  <c:v>3.0259440625001597</c:v>
                </c:pt>
                <c:pt idx="29377">
                  <c:v>3.0263331249999998</c:v>
                </c:pt>
                <c:pt idx="29378">
                  <c:v>3.02673375</c:v>
                </c:pt>
                <c:pt idx="29379">
                  <c:v>3.02713375</c:v>
                </c:pt>
                <c:pt idx="29380">
                  <c:v>3.0275396875001599</c:v>
                </c:pt>
                <c:pt idx="29381">
                  <c:v>3.027900625</c:v>
                </c:pt>
                <c:pt idx="29382">
                  <c:v>3.0282550000000001</c:v>
                </c:pt>
                <c:pt idx="29383">
                  <c:v>3.0286059375001599</c:v>
                </c:pt>
                <c:pt idx="29384">
                  <c:v>3.0283518749999998</c:v>
                </c:pt>
                <c:pt idx="29385">
                  <c:v>3.0279531249999998</c:v>
                </c:pt>
                <c:pt idx="29386">
                  <c:v>3.0280665625001597</c:v>
                </c:pt>
                <c:pt idx="29387">
                  <c:v>3.0276796875001599</c:v>
                </c:pt>
                <c:pt idx="29388">
                  <c:v>3.0273278125001597</c:v>
                </c:pt>
                <c:pt idx="29389">
                  <c:v>3.0269859375001595</c:v>
                </c:pt>
                <c:pt idx="29390">
                  <c:v>3.0265253125001599</c:v>
                </c:pt>
                <c:pt idx="29391">
                  <c:v>3.0260778125001599</c:v>
                </c:pt>
                <c:pt idx="29392">
                  <c:v>3.0256046875001599</c:v>
                </c:pt>
                <c:pt idx="29393">
                  <c:v>3.0250471875001597</c:v>
                </c:pt>
                <c:pt idx="29394">
                  <c:v>3.0245768750000002</c:v>
                </c:pt>
                <c:pt idx="29395">
                  <c:v>3.0241259375001599</c:v>
                </c:pt>
                <c:pt idx="29396">
                  <c:v>3.02379593750016</c:v>
                </c:pt>
                <c:pt idx="29397">
                  <c:v>3.0240784375001599</c:v>
                </c:pt>
                <c:pt idx="29398">
                  <c:v>3.0245184375001597</c:v>
                </c:pt>
                <c:pt idx="29399">
                  <c:v>3.0250240625001599</c:v>
                </c:pt>
                <c:pt idx="29400">
                  <c:v>3.0253625</c:v>
                </c:pt>
                <c:pt idx="29401">
                  <c:v>3.0257831249999998</c:v>
                </c:pt>
                <c:pt idx="29402">
                  <c:v>3.0259378125001599</c:v>
                </c:pt>
                <c:pt idx="29403">
                  <c:v>3.025613125</c:v>
                </c:pt>
                <c:pt idx="29404">
                  <c:v>3.0251725</c:v>
                </c:pt>
                <c:pt idx="29405">
                  <c:v>3.0247381249999998</c:v>
                </c:pt>
                <c:pt idx="29406">
                  <c:v>3.0248493750000001</c:v>
                </c:pt>
                <c:pt idx="29407">
                  <c:v>3.025261875</c:v>
                </c:pt>
                <c:pt idx="29408">
                  <c:v>3.0256534375001598</c:v>
                </c:pt>
                <c:pt idx="29409">
                  <c:v>3.0260003125001598</c:v>
                </c:pt>
                <c:pt idx="29410">
                  <c:v>3.0264303125001599</c:v>
                </c:pt>
                <c:pt idx="29411">
                  <c:v>3.0268284375001597</c:v>
                </c:pt>
                <c:pt idx="29412">
                  <c:v>3.0272656250000001</c:v>
                </c:pt>
                <c:pt idx="29413">
                  <c:v>3.0276987499999999</c:v>
                </c:pt>
                <c:pt idx="29414">
                  <c:v>3.0281271875001599</c:v>
                </c:pt>
                <c:pt idx="29415">
                  <c:v>3.0286015625001599</c:v>
                </c:pt>
                <c:pt idx="29416">
                  <c:v>3.0290650000000001</c:v>
                </c:pt>
                <c:pt idx="29417">
                  <c:v>3.0295399999999999</c:v>
                </c:pt>
                <c:pt idx="29418">
                  <c:v>3.0299756250000001</c:v>
                </c:pt>
                <c:pt idx="29419">
                  <c:v>3.030421875</c:v>
                </c:pt>
                <c:pt idx="29420">
                  <c:v>3.0308803125001598</c:v>
                </c:pt>
                <c:pt idx="29421">
                  <c:v>3.031466875</c:v>
                </c:pt>
                <c:pt idx="29422">
                  <c:v>3.0319834375001595</c:v>
                </c:pt>
                <c:pt idx="29423">
                  <c:v>3.03258625</c:v>
                </c:pt>
                <c:pt idx="29424">
                  <c:v>3.0329071875001596</c:v>
                </c:pt>
                <c:pt idx="29425">
                  <c:v>3.033378125</c:v>
                </c:pt>
                <c:pt idx="29426">
                  <c:v>3.0337737499999999</c:v>
                </c:pt>
                <c:pt idx="29427">
                  <c:v>3.0333809375001599</c:v>
                </c:pt>
                <c:pt idx="29428">
                  <c:v>3.0328843750000001</c:v>
                </c:pt>
                <c:pt idx="29429">
                  <c:v>3.0322671875001599</c:v>
                </c:pt>
                <c:pt idx="29430">
                  <c:v>3.0315025000000002</c:v>
                </c:pt>
                <c:pt idx="29431">
                  <c:v>3.0306246875001599</c:v>
                </c:pt>
                <c:pt idx="29432">
                  <c:v>3.02963</c:v>
                </c:pt>
                <c:pt idx="29433">
                  <c:v>3.028591875</c:v>
                </c:pt>
                <c:pt idx="29434">
                  <c:v>3.0273853125001597</c:v>
                </c:pt>
                <c:pt idx="29435">
                  <c:v>3.0263606250000001</c:v>
                </c:pt>
                <c:pt idx="29436">
                  <c:v>3.0253700000000001</c:v>
                </c:pt>
                <c:pt idx="29437">
                  <c:v>3.0245409375001597</c:v>
                </c:pt>
                <c:pt idx="29438">
                  <c:v>3.0238062499999998</c:v>
                </c:pt>
                <c:pt idx="29439">
                  <c:v>3.0232031250000002</c:v>
                </c:pt>
                <c:pt idx="29440">
                  <c:v>3.0227771875001599</c:v>
                </c:pt>
                <c:pt idx="29441">
                  <c:v>3.022435625</c:v>
                </c:pt>
                <c:pt idx="29442">
                  <c:v>3.02200625</c:v>
                </c:pt>
                <c:pt idx="29443">
                  <c:v>3.0219034375001597</c:v>
                </c:pt>
                <c:pt idx="29444">
                  <c:v>3.0223118750000002</c:v>
                </c:pt>
                <c:pt idx="29445">
                  <c:v>3.0227015625001599</c:v>
                </c:pt>
                <c:pt idx="29446">
                  <c:v>3.0231124999999999</c:v>
                </c:pt>
                <c:pt idx="29447">
                  <c:v>3.0235487499999998</c:v>
                </c:pt>
                <c:pt idx="29448">
                  <c:v>3.02391343750016</c:v>
                </c:pt>
                <c:pt idx="29449">
                  <c:v>3.0243206250000001</c:v>
                </c:pt>
                <c:pt idx="29450">
                  <c:v>3.0246990625001597</c:v>
                </c:pt>
                <c:pt idx="29451">
                  <c:v>3.0251321875001596</c:v>
                </c:pt>
                <c:pt idx="29452">
                  <c:v>3.0255768750000001</c:v>
                </c:pt>
                <c:pt idx="29453">
                  <c:v>3.0260990625001596</c:v>
                </c:pt>
                <c:pt idx="29454">
                  <c:v>3.0266096875001596</c:v>
                </c:pt>
                <c:pt idx="29455">
                  <c:v>3.0271718750000001</c:v>
                </c:pt>
                <c:pt idx="29456">
                  <c:v>3.0277078125001595</c:v>
                </c:pt>
                <c:pt idx="29457">
                  <c:v>3.0282759375001596</c:v>
                </c:pt>
                <c:pt idx="29458">
                  <c:v>3.0288028125001598</c:v>
                </c:pt>
                <c:pt idx="29459">
                  <c:v>3.0292384375001595</c:v>
                </c:pt>
                <c:pt idx="29460">
                  <c:v>3.0296565625001599</c:v>
                </c:pt>
                <c:pt idx="29461">
                  <c:v>3.0300462499999998</c:v>
                </c:pt>
                <c:pt idx="29462">
                  <c:v>3.0296684375001597</c:v>
                </c:pt>
                <c:pt idx="29463">
                  <c:v>3.0291234375001599</c:v>
                </c:pt>
                <c:pt idx="29464">
                  <c:v>3.0287690625001598</c:v>
                </c:pt>
                <c:pt idx="29465">
                  <c:v>3.0283362500000002</c:v>
                </c:pt>
                <c:pt idx="29466">
                  <c:v>3.0277159375001599</c:v>
                </c:pt>
                <c:pt idx="29467">
                  <c:v>3.0270078125001598</c:v>
                </c:pt>
                <c:pt idx="29468">
                  <c:v>3.0263165625001598</c:v>
                </c:pt>
                <c:pt idx="29469">
                  <c:v>3.0256984375001599</c:v>
                </c:pt>
                <c:pt idx="29470">
                  <c:v>3.0251009375001598</c:v>
                </c:pt>
                <c:pt idx="29471">
                  <c:v>3.0245259375001599</c:v>
                </c:pt>
                <c:pt idx="29472">
                  <c:v>3.0239699999999998</c:v>
                </c:pt>
                <c:pt idx="29473">
                  <c:v>3.0233840625001598</c:v>
                </c:pt>
                <c:pt idx="29474">
                  <c:v>3.0228768750000001</c:v>
                </c:pt>
                <c:pt idx="29475">
                  <c:v>3.0224131249999999</c:v>
                </c:pt>
                <c:pt idx="29476">
                  <c:v>3.0218984375001599</c:v>
                </c:pt>
                <c:pt idx="29477">
                  <c:v>3.02147875</c:v>
                </c:pt>
                <c:pt idx="29478">
                  <c:v>3.02141875</c:v>
                </c:pt>
                <c:pt idx="29479">
                  <c:v>3.0218728125001597</c:v>
                </c:pt>
                <c:pt idx="29480">
                  <c:v>3.0223459375001598</c:v>
                </c:pt>
                <c:pt idx="29481">
                  <c:v>3.0228096875001595</c:v>
                </c:pt>
                <c:pt idx="29482">
                  <c:v>3.0232143749999998</c:v>
                </c:pt>
                <c:pt idx="29483">
                  <c:v>3.02364343750016</c:v>
                </c:pt>
                <c:pt idx="29484">
                  <c:v>3.0240868750000001</c:v>
                </c:pt>
                <c:pt idx="29485">
                  <c:v>3.02462125</c:v>
                </c:pt>
                <c:pt idx="29486">
                  <c:v>3.0249787499999998</c:v>
                </c:pt>
                <c:pt idx="29487">
                  <c:v>3.0253515625001599</c:v>
                </c:pt>
                <c:pt idx="29488">
                  <c:v>3.0256734375001599</c:v>
                </c:pt>
                <c:pt idx="29489">
                  <c:v>3.0260799999999999</c:v>
                </c:pt>
                <c:pt idx="29490">
                  <c:v>3.02654093750016</c:v>
                </c:pt>
                <c:pt idx="29491">
                  <c:v>3.0268899999999999</c:v>
                </c:pt>
                <c:pt idx="29492">
                  <c:v>3.0265078125001597</c:v>
                </c:pt>
                <c:pt idx="29493">
                  <c:v>3.0260659375001597</c:v>
                </c:pt>
                <c:pt idx="29494">
                  <c:v>3.025730625</c:v>
                </c:pt>
                <c:pt idx="29495">
                  <c:v>3.0253971875001597</c:v>
                </c:pt>
                <c:pt idx="29496">
                  <c:v>3.0250675</c:v>
                </c:pt>
                <c:pt idx="29497">
                  <c:v>3.0245168750000002</c:v>
                </c:pt>
                <c:pt idx="29498">
                  <c:v>3.0239512500000001</c:v>
                </c:pt>
                <c:pt idx="29499">
                  <c:v>3.0234125000000001</c:v>
                </c:pt>
                <c:pt idx="29500">
                  <c:v>3.02300406250016</c:v>
                </c:pt>
                <c:pt idx="29501">
                  <c:v>3.0225006250000002</c:v>
                </c:pt>
                <c:pt idx="29502">
                  <c:v>3.0221550000000001</c:v>
                </c:pt>
                <c:pt idx="29503">
                  <c:v>3.0217787500000002</c:v>
                </c:pt>
                <c:pt idx="29504">
                  <c:v>3.0221843750000001</c:v>
                </c:pt>
                <c:pt idx="29505">
                  <c:v>3.0226134375001599</c:v>
                </c:pt>
                <c:pt idx="29506">
                  <c:v>3.0229418749999999</c:v>
                </c:pt>
                <c:pt idx="29507">
                  <c:v>3.0233140625001598</c:v>
                </c:pt>
                <c:pt idx="29508">
                  <c:v>3.0237406249999998</c:v>
                </c:pt>
                <c:pt idx="29509">
                  <c:v>3.0242187500000002</c:v>
                </c:pt>
                <c:pt idx="29510">
                  <c:v>3.0246968750000001</c:v>
                </c:pt>
                <c:pt idx="29511">
                  <c:v>3.0251959375001598</c:v>
                </c:pt>
                <c:pt idx="29512">
                  <c:v>3.0256796875001597</c:v>
                </c:pt>
                <c:pt idx="29513">
                  <c:v>3.0260821875001596</c:v>
                </c:pt>
                <c:pt idx="29514">
                  <c:v>3.0264993750000002</c:v>
                </c:pt>
                <c:pt idx="29515">
                  <c:v>3.0269790625001596</c:v>
                </c:pt>
                <c:pt idx="29516">
                  <c:v>3.0273834375001596</c:v>
                </c:pt>
                <c:pt idx="29517">
                  <c:v>3.0277634375001599</c:v>
                </c:pt>
                <c:pt idx="29518">
                  <c:v>3.0281606249999999</c:v>
                </c:pt>
                <c:pt idx="29519">
                  <c:v>3.0278174999999998</c:v>
                </c:pt>
                <c:pt idx="29520">
                  <c:v>3.0272549999999998</c:v>
                </c:pt>
                <c:pt idx="29521">
                  <c:v>3.0267171875001599</c:v>
                </c:pt>
                <c:pt idx="29522">
                  <c:v>3.0263871875001596</c:v>
                </c:pt>
                <c:pt idx="29523">
                  <c:v>3.0257796875001599</c:v>
                </c:pt>
                <c:pt idx="29524">
                  <c:v>3.0251637499999999</c:v>
                </c:pt>
                <c:pt idx="29525">
                  <c:v>3.0247887499999999</c:v>
                </c:pt>
                <c:pt idx="29526">
                  <c:v>3.0244334375001598</c:v>
                </c:pt>
                <c:pt idx="29527">
                  <c:v>3.02379593750016</c:v>
                </c:pt>
                <c:pt idx="29528">
                  <c:v>3.0233965625001598</c:v>
                </c:pt>
                <c:pt idx="29529">
                  <c:v>3.0229728125001598</c:v>
                </c:pt>
                <c:pt idx="29530">
                  <c:v>3.0225675000000001</c:v>
                </c:pt>
                <c:pt idx="29531">
                  <c:v>3.0221624999999999</c:v>
                </c:pt>
                <c:pt idx="29532">
                  <c:v>3.0217468749999998</c:v>
                </c:pt>
                <c:pt idx="29533">
                  <c:v>3.0213884375001596</c:v>
                </c:pt>
                <c:pt idx="29534">
                  <c:v>3.0210634375001599</c:v>
                </c:pt>
                <c:pt idx="29535">
                  <c:v>3.0205493749999999</c:v>
                </c:pt>
                <c:pt idx="29536">
                  <c:v>3.0206421875001599</c:v>
                </c:pt>
                <c:pt idx="29537">
                  <c:v>3.0210706250000001</c:v>
                </c:pt>
                <c:pt idx="29538">
                  <c:v>3.02147343750016</c:v>
                </c:pt>
                <c:pt idx="29539">
                  <c:v>3.0218175</c:v>
                </c:pt>
                <c:pt idx="29540">
                  <c:v>3.0221662500000002</c:v>
                </c:pt>
                <c:pt idx="29541">
                  <c:v>3.0224950000000002</c:v>
                </c:pt>
                <c:pt idx="29542">
                  <c:v>3.022858125</c:v>
                </c:pt>
                <c:pt idx="29543">
                  <c:v>3.0232884375001596</c:v>
                </c:pt>
                <c:pt idx="29544">
                  <c:v>3.0237790625001599</c:v>
                </c:pt>
                <c:pt idx="29545">
                  <c:v>3.0241143749999999</c:v>
                </c:pt>
                <c:pt idx="29546">
                  <c:v>3.0245403125001595</c:v>
                </c:pt>
                <c:pt idx="29547">
                  <c:v>3.0250068749999999</c:v>
                </c:pt>
                <c:pt idx="29548">
                  <c:v>3.0254403125001597</c:v>
                </c:pt>
                <c:pt idx="29549">
                  <c:v>3.0257984375001596</c:v>
                </c:pt>
                <c:pt idx="29550">
                  <c:v>3.0261753125001598</c:v>
                </c:pt>
                <c:pt idx="29551">
                  <c:v>3.0265228125001595</c:v>
                </c:pt>
                <c:pt idx="29552">
                  <c:v>3.0268799999999998</c:v>
                </c:pt>
                <c:pt idx="29553">
                  <c:v>3.0268337500000002</c:v>
                </c:pt>
                <c:pt idx="29554">
                  <c:v>3.0264684375001596</c:v>
                </c:pt>
                <c:pt idx="29555">
                  <c:v>3.0259909375001599</c:v>
                </c:pt>
                <c:pt idx="29556">
                  <c:v>3.0256062500000001</c:v>
                </c:pt>
                <c:pt idx="29557">
                  <c:v>3.0251718749999998</c:v>
                </c:pt>
                <c:pt idx="29558">
                  <c:v>3.024791875</c:v>
                </c:pt>
                <c:pt idx="29559">
                  <c:v>3.0244628125001598</c:v>
                </c:pt>
                <c:pt idx="29560">
                  <c:v>3.0241390625001596</c:v>
                </c:pt>
                <c:pt idx="29561">
                  <c:v>3.0236453125001597</c:v>
                </c:pt>
                <c:pt idx="29562">
                  <c:v>3.0232546875001596</c:v>
                </c:pt>
                <c:pt idx="29563">
                  <c:v>3.0232468749999999</c:v>
                </c:pt>
                <c:pt idx="29564">
                  <c:v>3.0235809375001597</c:v>
                </c:pt>
                <c:pt idx="29565">
                  <c:v>3.0239531249999998</c:v>
                </c:pt>
                <c:pt idx="29566">
                  <c:v>3.0243190625001599</c:v>
                </c:pt>
                <c:pt idx="29567">
                  <c:v>3.0246565625001596</c:v>
                </c:pt>
                <c:pt idx="29568">
                  <c:v>3.0244949999999999</c:v>
                </c:pt>
                <c:pt idx="29569">
                  <c:v>3.024030625</c:v>
                </c:pt>
                <c:pt idx="29570">
                  <c:v>3.0239737500000001</c:v>
                </c:pt>
                <c:pt idx="29571">
                  <c:v>3.024311875</c:v>
                </c:pt>
                <c:pt idx="29572">
                  <c:v>3.0246359375001597</c:v>
                </c:pt>
                <c:pt idx="29573">
                  <c:v>3.0249674999999998</c:v>
                </c:pt>
                <c:pt idx="29574">
                  <c:v>3.02531375</c:v>
                </c:pt>
                <c:pt idx="29575">
                  <c:v>3.0256615625001597</c:v>
                </c:pt>
                <c:pt idx="29576">
                  <c:v>3.0261075000000002</c:v>
                </c:pt>
                <c:pt idx="29577">
                  <c:v>3.0264643750000002</c:v>
                </c:pt>
                <c:pt idx="29578">
                  <c:v>3.0268312499999999</c:v>
                </c:pt>
                <c:pt idx="29579">
                  <c:v>3.0261562500000001</c:v>
                </c:pt>
                <c:pt idx="29580">
                  <c:v>3.0257209375001599</c:v>
                </c:pt>
                <c:pt idx="29581">
                  <c:v>3.0252487499999998</c:v>
                </c:pt>
                <c:pt idx="29582">
                  <c:v>3.0247684375001596</c:v>
                </c:pt>
                <c:pt idx="29583">
                  <c:v>3.0242690625001596</c:v>
                </c:pt>
                <c:pt idx="29584">
                  <c:v>3.0237478125001598</c:v>
                </c:pt>
                <c:pt idx="29585">
                  <c:v>3.0232843749999998</c:v>
                </c:pt>
                <c:pt idx="29586">
                  <c:v>3.0227965625001598</c:v>
                </c:pt>
                <c:pt idx="29587">
                  <c:v>3.0224715625001597</c:v>
                </c:pt>
                <c:pt idx="29588">
                  <c:v>3.0226825000000002</c:v>
                </c:pt>
                <c:pt idx="29589">
                  <c:v>3.023055625</c:v>
                </c:pt>
                <c:pt idx="29590">
                  <c:v>3.0234671875001595</c:v>
                </c:pt>
                <c:pt idx="29591">
                  <c:v>3.0238518750000001</c:v>
                </c:pt>
                <c:pt idx="29592">
                  <c:v>3.0242584375001598</c:v>
                </c:pt>
                <c:pt idx="29593">
                  <c:v>3.0246749999999998</c:v>
                </c:pt>
                <c:pt idx="29594">
                  <c:v>3.0250443749999998</c:v>
                </c:pt>
                <c:pt idx="29595">
                  <c:v>3.0254525000000001</c:v>
                </c:pt>
                <c:pt idx="29596">
                  <c:v>3.0258828125001598</c:v>
                </c:pt>
                <c:pt idx="29597">
                  <c:v>3.0263543749999999</c:v>
                </c:pt>
                <c:pt idx="29598">
                  <c:v>3.0267053125001597</c:v>
                </c:pt>
                <c:pt idx="29599">
                  <c:v>3.027103125</c:v>
                </c:pt>
                <c:pt idx="29600">
                  <c:v>3.027526875</c:v>
                </c:pt>
                <c:pt idx="29601">
                  <c:v>3.0279940625001598</c:v>
                </c:pt>
                <c:pt idx="29602">
                  <c:v>3.0283443750000001</c:v>
                </c:pt>
                <c:pt idx="29603">
                  <c:v>3.028816875</c:v>
                </c:pt>
                <c:pt idx="29604">
                  <c:v>3.0292581250000001</c:v>
                </c:pt>
                <c:pt idx="29605">
                  <c:v>3.0287843749999999</c:v>
                </c:pt>
                <c:pt idx="29606">
                  <c:v>3.0284165625001598</c:v>
                </c:pt>
                <c:pt idx="29607">
                  <c:v>3.0277793750000002</c:v>
                </c:pt>
                <c:pt idx="29608">
                  <c:v>3.0272190625001598</c:v>
                </c:pt>
                <c:pt idx="29609">
                  <c:v>3.0266321875001596</c:v>
                </c:pt>
                <c:pt idx="29610">
                  <c:v>3.0259803125001596</c:v>
                </c:pt>
                <c:pt idx="29611">
                  <c:v>3.0252818750000001</c:v>
                </c:pt>
                <c:pt idx="29612">
                  <c:v>3.024615625</c:v>
                </c:pt>
                <c:pt idx="29613">
                  <c:v>3.0239215625001599</c:v>
                </c:pt>
                <c:pt idx="29614">
                  <c:v>3.0231093750000002</c:v>
                </c:pt>
                <c:pt idx="29615">
                  <c:v>3.0223693749999998</c:v>
                </c:pt>
                <c:pt idx="29616">
                  <c:v>3.0216793750000002</c:v>
                </c:pt>
                <c:pt idx="29617">
                  <c:v>3.0211921875001599</c:v>
                </c:pt>
                <c:pt idx="29618">
                  <c:v>3.0208278125001597</c:v>
                </c:pt>
                <c:pt idx="29619">
                  <c:v>3.0203131249999999</c:v>
                </c:pt>
                <c:pt idx="29620">
                  <c:v>3.0208006250000001</c:v>
                </c:pt>
                <c:pt idx="29621">
                  <c:v>3.0212009375001596</c:v>
                </c:pt>
                <c:pt idx="29622">
                  <c:v>3.0209984375001597</c:v>
                </c:pt>
                <c:pt idx="29623">
                  <c:v>3.0206474999999999</c:v>
                </c:pt>
                <c:pt idx="29624">
                  <c:v>3.0210750000000002</c:v>
                </c:pt>
                <c:pt idx="29625">
                  <c:v>3.0214793750000002</c:v>
                </c:pt>
                <c:pt idx="29626">
                  <c:v>3.0219359375001598</c:v>
                </c:pt>
                <c:pt idx="29627">
                  <c:v>3.0223434375001599</c:v>
                </c:pt>
                <c:pt idx="29628">
                  <c:v>3.0227603125001599</c:v>
                </c:pt>
                <c:pt idx="29629">
                  <c:v>3.0231474999999999</c:v>
                </c:pt>
                <c:pt idx="29630">
                  <c:v>3.0236456249999999</c:v>
                </c:pt>
                <c:pt idx="29631">
                  <c:v>3.0240690625001596</c:v>
                </c:pt>
                <c:pt idx="29632">
                  <c:v>3.0244918749999998</c:v>
                </c:pt>
                <c:pt idx="29633">
                  <c:v>3.0248146875001596</c:v>
                </c:pt>
                <c:pt idx="29634">
                  <c:v>3.0253246875001598</c:v>
                </c:pt>
                <c:pt idx="29635">
                  <c:v>3.0256987500000001</c:v>
                </c:pt>
                <c:pt idx="29636">
                  <c:v>3.0260865625001596</c:v>
                </c:pt>
                <c:pt idx="29637">
                  <c:v>3.0256031249999999</c:v>
                </c:pt>
                <c:pt idx="29638">
                  <c:v>3.0250387500000002</c:v>
                </c:pt>
                <c:pt idx="29639">
                  <c:v>3.0246</c:v>
                </c:pt>
                <c:pt idx="29640">
                  <c:v>3.0241812499999998</c:v>
                </c:pt>
                <c:pt idx="29641">
                  <c:v>3.0237178125001596</c:v>
                </c:pt>
                <c:pt idx="29642">
                  <c:v>3.0231656249999999</c:v>
                </c:pt>
                <c:pt idx="29643">
                  <c:v>3.0226081250000001</c:v>
                </c:pt>
                <c:pt idx="29644">
                  <c:v>3.0221818749999998</c:v>
                </c:pt>
                <c:pt idx="29645">
                  <c:v>3.0217921875001599</c:v>
                </c:pt>
                <c:pt idx="29646">
                  <c:v>3.0214353125001598</c:v>
                </c:pt>
                <c:pt idx="29647">
                  <c:v>3.0210993749999999</c:v>
                </c:pt>
                <c:pt idx="29648">
                  <c:v>3.0205574999999998</c:v>
                </c:pt>
                <c:pt idx="29649">
                  <c:v>3.020165</c:v>
                </c:pt>
                <c:pt idx="29650">
                  <c:v>3.0197506249999999</c:v>
                </c:pt>
                <c:pt idx="29651">
                  <c:v>3.0194100000000001</c:v>
                </c:pt>
                <c:pt idx="29652">
                  <c:v>3.0190631250000002</c:v>
                </c:pt>
                <c:pt idx="29653">
                  <c:v>3.0195503125001597</c:v>
                </c:pt>
                <c:pt idx="29654">
                  <c:v>3.0199406249999998</c:v>
                </c:pt>
                <c:pt idx="29655">
                  <c:v>3.020264375</c:v>
                </c:pt>
                <c:pt idx="29656">
                  <c:v>3.02074</c:v>
                </c:pt>
                <c:pt idx="29657">
                  <c:v>3.0211584375001599</c:v>
                </c:pt>
                <c:pt idx="29658">
                  <c:v>3.0215056250000001</c:v>
                </c:pt>
                <c:pt idx="29659">
                  <c:v>3.0219565625001596</c:v>
                </c:pt>
                <c:pt idx="29660">
                  <c:v>3.0224809375001596</c:v>
                </c:pt>
                <c:pt idx="29661">
                  <c:v>3.022868125</c:v>
                </c:pt>
                <c:pt idx="29662">
                  <c:v>3.0232362500000001</c:v>
                </c:pt>
                <c:pt idx="29663">
                  <c:v>3.0236528125001598</c:v>
                </c:pt>
                <c:pt idx="29664">
                  <c:v>3.0239968749999999</c:v>
                </c:pt>
                <c:pt idx="29665">
                  <c:v>3.024321875</c:v>
                </c:pt>
                <c:pt idx="29666">
                  <c:v>3.0246934375001597</c:v>
                </c:pt>
                <c:pt idx="29667">
                  <c:v>3.025026875</c:v>
                </c:pt>
                <c:pt idx="29668">
                  <c:v>3.0249000000000001</c:v>
                </c:pt>
                <c:pt idx="29669">
                  <c:v>3.0244659375001599</c:v>
                </c:pt>
                <c:pt idx="29670">
                  <c:v>3.0240262499999999</c:v>
                </c:pt>
                <c:pt idx="29671">
                  <c:v>3.0234759375001596</c:v>
                </c:pt>
                <c:pt idx="29672">
                  <c:v>3.0231168749999999</c:v>
                </c:pt>
                <c:pt idx="29673">
                  <c:v>3.0227140625001598</c:v>
                </c:pt>
                <c:pt idx="29674">
                  <c:v>3.0220756249999998</c:v>
                </c:pt>
                <c:pt idx="29675">
                  <c:v>3.0217159375001597</c:v>
                </c:pt>
                <c:pt idx="29676">
                  <c:v>3.0213575000000001</c:v>
                </c:pt>
                <c:pt idx="29677">
                  <c:v>3.0209303125001599</c:v>
                </c:pt>
                <c:pt idx="29678">
                  <c:v>3.0205865625001596</c:v>
                </c:pt>
                <c:pt idx="29679">
                  <c:v>3.0202075000000002</c:v>
                </c:pt>
                <c:pt idx="29680">
                  <c:v>3.0198584375001598</c:v>
                </c:pt>
                <c:pt idx="29681">
                  <c:v>3.01938</c:v>
                </c:pt>
                <c:pt idx="29682">
                  <c:v>3.0197712499999998</c:v>
                </c:pt>
                <c:pt idx="29683">
                  <c:v>3.0202581249999998</c:v>
                </c:pt>
                <c:pt idx="29684">
                  <c:v>3.0207153125001596</c:v>
                </c:pt>
                <c:pt idx="29685">
                  <c:v>3.0211184375001596</c:v>
                </c:pt>
                <c:pt idx="29686">
                  <c:v>3.0215140625001595</c:v>
                </c:pt>
                <c:pt idx="29687">
                  <c:v>3.0219756250000001</c:v>
                </c:pt>
                <c:pt idx="29688">
                  <c:v>3.0223753125001598</c:v>
                </c:pt>
                <c:pt idx="29689">
                  <c:v>3.022949375</c:v>
                </c:pt>
                <c:pt idx="29690">
                  <c:v>3.0234356249999998</c:v>
                </c:pt>
                <c:pt idx="29691">
                  <c:v>3.0239015625001597</c:v>
                </c:pt>
                <c:pt idx="29692">
                  <c:v>3.0243778125001599</c:v>
                </c:pt>
                <c:pt idx="29693">
                  <c:v>3.0248415625001597</c:v>
                </c:pt>
                <c:pt idx="29694">
                  <c:v>3.02525656250016</c:v>
                </c:pt>
                <c:pt idx="29695">
                  <c:v>3.0255915625001597</c:v>
                </c:pt>
                <c:pt idx="29696">
                  <c:v>3.0255762499999999</c:v>
                </c:pt>
                <c:pt idx="29697">
                  <c:v>3.0252303125001596</c:v>
                </c:pt>
                <c:pt idx="29698">
                  <c:v>3.0248228125001599</c:v>
                </c:pt>
                <c:pt idx="29699">
                  <c:v>3.0244184375001599</c:v>
                </c:pt>
                <c:pt idx="29700">
                  <c:v>3.024040625</c:v>
                </c:pt>
                <c:pt idx="29701">
                  <c:v>3.0235184375001598</c:v>
                </c:pt>
                <c:pt idx="29702">
                  <c:v>3.0228362500000001</c:v>
                </c:pt>
                <c:pt idx="29703">
                  <c:v>3.0224971875001598</c:v>
                </c:pt>
                <c:pt idx="29704">
                  <c:v>3.0219115625001596</c:v>
                </c:pt>
                <c:pt idx="29705">
                  <c:v>3.0214812499999999</c:v>
                </c:pt>
                <c:pt idx="29706">
                  <c:v>3.0211531250000001</c:v>
                </c:pt>
                <c:pt idx="29707">
                  <c:v>3.0215096875001599</c:v>
                </c:pt>
                <c:pt idx="29708">
                  <c:v>3.0219006249999998</c:v>
                </c:pt>
                <c:pt idx="29709">
                  <c:v>3.0222909375001596</c:v>
                </c:pt>
                <c:pt idx="29710">
                  <c:v>3.0226965625001596</c:v>
                </c:pt>
                <c:pt idx="29711">
                  <c:v>3.0231237499999999</c:v>
                </c:pt>
                <c:pt idx="29712">
                  <c:v>3.0235840625001598</c:v>
                </c:pt>
                <c:pt idx="29713">
                  <c:v>3.0240450000000001</c:v>
                </c:pt>
                <c:pt idx="29714">
                  <c:v>3.0245087499999999</c:v>
                </c:pt>
                <c:pt idx="29715">
                  <c:v>3.0249025</c:v>
                </c:pt>
                <c:pt idx="29716">
                  <c:v>3.0253925000000002</c:v>
                </c:pt>
                <c:pt idx="29717">
                  <c:v>3.0258349999999998</c:v>
                </c:pt>
                <c:pt idx="29718">
                  <c:v>3.026188125</c:v>
                </c:pt>
                <c:pt idx="29719">
                  <c:v>3.0265740625001598</c:v>
                </c:pt>
                <c:pt idx="29720">
                  <c:v>3.0269668749999998</c:v>
                </c:pt>
                <c:pt idx="29721">
                  <c:v>3.0271596875001596</c:v>
                </c:pt>
                <c:pt idx="29722">
                  <c:v>3.0270056250000001</c:v>
                </c:pt>
                <c:pt idx="29723">
                  <c:v>3.0266709375001599</c:v>
                </c:pt>
                <c:pt idx="29724">
                  <c:v>3.0262978125001596</c:v>
                </c:pt>
                <c:pt idx="29725">
                  <c:v>3.0259228125001596</c:v>
                </c:pt>
                <c:pt idx="29726">
                  <c:v>3.025579375</c:v>
                </c:pt>
                <c:pt idx="29727">
                  <c:v>3.0252453125001599</c:v>
                </c:pt>
                <c:pt idx="29728">
                  <c:v>3.0246243750000001</c:v>
                </c:pt>
                <c:pt idx="29729">
                  <c:v>3.0242496875001597</c:v>
                </c:pt>
                <c:pt idx="29730">
                  <c:v>3.0238509375001597</c:v>
                </c:pt>
                <c:pt idx="29731">
                  <c:v>3.0234896875001596</c:v>
                </c:pt>
                <c:pt idx="29732">
                  <c:v>3.0231590625001599</c:v>
                </c:pt>
                <c:pt idx="29733">
                  <c:v>3.0227843750000001</c:v>
                </c:pt>
                <c:pt idx="29734">
                  <c:v>3.0223662500000001</c:v>
                </c:pt>
                <c:pt idx="29735">
                  <c:v>3.0219093749999999</c:v>
                </c:pt>
                <c:pt idx="29736">
                  <c:v>3.0214703125001598</c:v>
                </c:pt>
                <c:pt idx="29737">
                  <c:v>3.0211196875001596</c:v>
                </c:pt>
                <c:pt idx="29738">
                  <c:v>3.0207606249999999</c:v>
                </c:pt>
                <c:pt idx="29739">
                  <c:v>3.0204034375001596</c:v>
                </c:pt>
                <c:pt idx="29740">
                  <c:v>3.0200815625001596</c:v>
                </c:pt>
                <c:pt idx="29741">
                  <c:v>3.0197378125001597</c:v>
                </c:pt>
                <c:pt idx="29742">
                  <c:v>3.0192368749999998</c:v>
                </c:pt>
                <c:pt idx="29743">
                  <c:v>3.0189090625001596</c:v>
                </c:pt>
                <c:pt idx="29744">
                  <c:v>3.0185640625001597</c:v>
                </c:pt>
                <c:pt idx="29745">
                  <c:v>3.0188109375001599</c:v>
                </c:pt>
                <c:pt idx="29746">
                  <c:v>3.0191959375001596</c:v>
                </c:pt>
                <c:pt idx="29747">
                  <c:v>3.019631875</c:v>
                </c:pt>
                <c:pt idx="29748">
                  <c:v>3.0199725000000002</c:v>
                </c:pt>
                <c:pt idx="29749">
                  <c:v>3.0202990625001598</c:v>
                </c:pt>
                <c:pt idx="29750">
                  <c:v>3.0206525000000002</c:v>
                </c:pt>
                <c:pt idx="29751">
                  <c:v>3.0210737499999998</c:v>
                </c:pt>
                <c:pt idx="29752">
                  <c:v>3.0214921875001597</c:v>
                </c:pt>
                <c:pt idx="29753">
                  <c:v>3.0219493750000002</c:v>
                </c:pt>
                <c:pt idx="29754">
                  <c:v>3.02242343750016</c:v>
                </c:pt>
                <c:pt idx="29755">
                  <c:v>3.0229415625001597</c:v>
                </c:pt>
                <c:pt idx="29756">
                  <c:v>3.02346156250016</c:v>
                </c:pt>
                <c:pt idx="29757">
                  <c:v>3.0239546875001597</c:v>
                </c:pt>
                <c:pt idx="29758">
                  <c:v>3.0244162499999998</c:v>
                </c:pt>
                <c:pt idx="29759">
                  <c:v>3.0248365625001599</c:v>
                </c:pt>
                <c:pt idx="29760">
                  <c:v>3.0253015625001596</c:v>
                </c:pt>
                <c:pt idx="29761">
                  <c:v>3.0257303125001598</c:v>
                </c:pt>
                <c:pt idx="29762">
                  <c:v>3.0262612500000001</c:v>
                </c:pt>
                <c:pt idx="29763">
                  <c:v>3.0267615625001598</c:v>
                </c:pt>
                <c:pt idx="29764">
                  <c:v>3.027219375</c:v>
                </c:pt>
                <c:pt idx="29765">
                  <c:v>3.0276515625001599</c:v>
                </c:pt>
                <c:pt idx="29766">
                  <c:v>3.028113125</c:v>
                </c:pt>
                <c:pt idx="29767">
                  <c:v>3.0286381250000001</c:v>
                </c:pt>
                <c:pt idx="29768">
                  <c:v>3.0289715625001596</c:v>
                </c:pt>
                <c:pt idx="29769">
                  <c:v>3.0293562500000002</c:v>
                </c:pt>
                <c:pt idx="29770">
                  <c:v>3.0289234375001599</c:v>
                </c:pt>
                <c:pt idx="29771">
                  <c:v>3.0284218749999998</c:v>
                </c:pt>
                <c:pt idx="29772">
                  <c:v>3.027678125</c:v>
                </c:pt>
                <c:pt idx="29773">
                  <c:v>3.0268484375001599</c:v>
                </c:pt>
                <c:pt idx="29774">
                  <c:v>3.0259978125001599</c:v>
                </c:pt>
                <c:pt idx="29775">
                  <c:v>3.0250703125001599</c:v>
                </c:pt>
                <c:pt idx="29776">
                  <c:v>3.0240312500000002</c:v>
                </c:pt>
                <c:pt idx="29777">
                  <c:v>3.0229462499999999</c:v>
                </c:pt>
                <c:pt idx="29778">
                  <c:v>3.0220112499999998</c:v>
                </c:pt>
                <c:pt idx="29779">
                  <c:v>3.0211653125001598</c:v>
                </c:pt>
                <c:pt idx="29780">
                  <c:v>3.0203753125001596</c:v>
                </c:pt>
                <c:pt idx="29781">
                  <c:v>3.0197640625001596</c:v>
                </c:pt>
                <c:pt idx="29782">
                  <c:v>3.0193040625001597</c:v>
                </c:pt>
                <c:pt idx="29783">
                  <c:v>3.0189724999999998</c:v>
                </c:pt>
                <c:pt idx="29784">
                  <c:v>3.0184671875001596</c:v>
                </c:pt>
                <c:pt idx="29785">
                  <c:v>3.0188306250000001</c:v>
                </c:pt>
                <c:pt idx="29786">
                  <c:v>3.0192112500000001</c:v>
                </c:pt>
                <c:pt idx="29787">
                  <c:v>3.0196015625001595</c:v>
                </c:pt>
                <c:pt idx="29788">
                  <c:v>3.0201112499999998</c:v>
                </c:pt>
                <c:pt idx="29789">
                  <c:v>3.0205246875001599</c:v>
                </c:pt>
                <c:pt idx="29790">
                  <c:v>3.020874375</c:v>
                </c:pt>
                <c:pt idx="29791">
                  <c:v>3.021214375</c:v>
                </c:pt>
                <c:pt idx="29792">
                  <c:v>3.0216040625001597</c:v>
                </c:pt>
                <c:pt idx="29793">
                  <c:v>3.0219925000000001</c:v>
                </c:pt>
                <c:pt idx="29794">
                  <c:v>3.0224340625001598</c:v>
                </c:pt>
                <c:pt idx="29795">
                  <c:v>3.0229765625001597</c:v>
                </c:pt>
                <c:pt idx="29796">
                  <c:v>3.0234834375001598</c:v>
                </c:pt>
                <c:pt idx="29797">
                  <c:v>3.0240140625001599</c:v>
                </c:pt>
                <c:pt idx="29798">
                  <c:v>3.0244784375001599</c:v>
                </c:pt>
                <c:pt idx="29799">
                  <c:v>3.0248840625001598</c:v>
                </c:pt>
                <c:pt idx="29800">
                  <c:v>3.0252384375001595</c:v>
                </c:pt>
                <c:pt idx="29801">
                  <c:v>3.0256037500000001</c:v>
                </c:pt>
                <c:pt idx="29802">
                  <c:v>3.0260406249999998</c:v>
                </c:pt>
                <c:pt idx="29803">
                  <c:v>3.02593093750016</c:v>
                </c:pt>
                <c:pt idx="29804">
                  <c:v>3.02552625</c:v>
                </c:pt>
                <c:pt idx="29805">
                  <c:v>3.0250737499999998</c:v>
                </c:pt>
                <c:pt idx="29806">
                  <c:v>3.0245859375001598</c:v>
                </c:pt>
                <c:pt idx="29807">
                  <c:v>3.0240446875001599</c:v>
                </c:pt>
                <c:pt idx="29808">
                  <c:v>3.02339</c:v>
                </c:pt>
                <c:pt idx="29809">
                  <c:v>3.0229846875001596</c:v>
                </c:pt>
                <c:pt idx="29810">
                  <c:v>3.0226549999999999</c:v>
                </c:pt>
                <c:pt idx="29811">
                  <c:v>3.0223040625001598</c:v>
                </c:pt>
                <c:pt idx="29812">
                  <c:v>3.0219815625001596</c:v>
                </c:pt>
                <c:pt idx="29813">
                  <c:v>3.021624375</c:v>
                </c:pt>
                <c:pt idx="29814">
                  <c:v>3.0212590625001599</c:v>
                </c:pt>
                <c:pt idx="29815">
                  <c:v>3.0208746875001595</c:v>
                </c:pt>
                <c:pt idx="29816">
                  <c:v>3.0202900000000001</c:v>
                </c:pt>
                <c:pt idx="29817">
                  <c:v>3.0199284375001598</c:v>
                </c:pt>
                <c:pt idx="29818">
                  <c:v>3.0195806250000001</c:v>
                </c:pt>
                <c:pt idx="29819">
                  <c:v>3.0192440625001598</c:v>
                </c:pt>
                <c:pt idx="29820">
                  <c:v>3.0194409375001596</c:v>
                </c:pt>
                <c:pt idx="29821">
                  <c:v>3.0198787500000002</c:v>
                </c:pt>
                <c:pt idx="29822">
                  <c:v>3.0203662499999999</c:v>
                </c:pt>
                <c:pt idx="29823">
                  <c:v>3.0207346875001599</c:v>
                </c:pt>
                <c:pt idx="29824">
                  <c:v>3.0210959375001596</c:v>
                </c:pt>
                <c:pt idx="29825">
                  <c:v>3.0214375000000002</c:v>
                </c:pt>
                <c:pt idx="29826">
                  <c:v>3.0212318749999998</c:v>
                </c:pt>
                <c:pt idx="29827">
                  <c:v>3.0210993749999999</c:v>
                </c:pt>
                <c:pt idx="29828">
                  <c:v>3.02083375</c:v>
                </c:pt>
                <c:pt idx="29829">
                  <c:v>3.0209765625001599</c:v>
                </c:pt>
                <c:pt idx="29830">
                  <c:v>3.0204946875001597</c:v>
                </c:pt>
                <c:pt idx="29831">
                  <c:v>3.0200281250000001</c:v>
                </c:pt>
                <c:pt idx="29832">
                  <c:v>3.0195556250000002</c:v>
                </c:pt>
                <c:pt idx="29833">
                  <c:v>3.0192162499999999</c:v>
                </c:pt>
                <c:pt idx="29834">
                  <c:v>3.0195609375001595</c:v>
                </c:pt>
                <c:pt idx="29835">
                  <c:v>3.0199353125001598</c:v>
                </c:pt>
                <c:pt idx="29836">
                  <c:v>3.0203099999999998</c:v>
                </c:pt>
                <c:pt idx="29837">
                  <c:v>3.0206921875001598</c:v>
                </c:pt>
                <c:pt idx="29838">
                  <c:v>3.0211321875001595</c:v>
                </c:pt>
                <c:pt idx="29839">
                  <c:v>3.0215934375001599</c:v>
                </c:pt>
                <c:pt idx="29840">
                  <c:v>3.0220425</c:v>
                </c:pt>
                <c:pt idx="29841">
                  <c:v>3.0224593749999999</c:v>
                </c:pt>
                <c:pt idx="29842">
                  <c:v>3.0229359375001597</c:v>
                </c:pt>
                <c:pt idx="29843">
                  <c:v>3.0233765625001596</c:v>
                </c:pt>
                <c:pt idx="29844">
                  <c:v>3.0238318749999999</c:v>
                </c:pt>
                <c:pt idx="29845">
                  <c:v>3.024235</c:v>
                </c:pt>
                <c:pt idx="29846">
                  <c:v>3.0246940625001599</c:v>
                </c:pt>
                <c:pt idx="29847">
                  <c:v>3.0250325</c:v>
                </c:pt>
                <c:pt idx="29848">
                  <c:v>3.0253746875001597</c:v>
                </c:pt>
                <c:pt idx="29849">
                  <c:v>3.0257678125001597</c:v>
                </c:pt>
                <c:pt idx="29850">
                  <c:v>3.0261900000000002</c:v>
                </c:pt>
                <c:pt idx="29851">
                  <c:v>3.0257006249999998</c:v>
                </c:pt>
                <c:pt idx="29852">
                  <c:v>3.0253031250000002</c:v>
                </c:pt>
                <c:pt idx="29853">
                  <c:v>3.0248309375001599</c:v>
                </c:pt>
                <c:pt idx="29854">
                  <c:v>3.0243428125001599</c:v>
                </c:pt>
                <c:pt idx="29855">
                  <c:v>3.0237403125001596</c:v>
                </c:pt>
                <c:pt idx="29856">
                  <c:v>3.0230790625001598</c:v>
                </c:pt>
                <c:pt idx="29857">
                  <c:v>3.0223618750000001</c:v>
                </c:pt>
                <c:pt idx="29858">
                  <c:v>3.02163</c:v>
                </c:pt>
                <c:pt idx="29859">
                  <c:v>3.0208815625001599</c:v>
                </c:pt>
                <c:pt idx="29860">
                  <c:v>3.0201965625001597</c:v>
                </c:pt>
                <c:pt idx="29861">
                  <c:v>3.0195875000000001</c:v>
                </c:pt>
                <c:pt idx="29862">
                  <c:v>3.0190546875001596</c:v>
                </c:pt>
                <c:pt idx="29863">
                  <c:v>3.0185603125001599</c:v>
                </c:pt>
                <c:pt idx="29864">
                  <c:v>3.0180928125001598</c:v>
                </c:pt>
                <c:pt idx="29865">
                  <c:v>3.0177271875001597</c:v>
                </c:pt>
                <c:pt idx="29866">
                  <c:v>3.0173106249999999</c:v>
                </c:pt>
                <c:pt idx="29867">
                  <c:v>3.0176431250000002</c:v>
                </c:pt>
                <c:pt idx="29868">
                  <c:v>3.0180659375001597</c:v>
                </c:pt>
                <c:pt idx="29869">
                  <c:v>3.0184209375001596</c:v>
                </c:pt>
                <c:pt idx="29870">
                  <c:v>3.0187624999999998</c:v>
                </c:pt>
                <c:pt idx="29871">
                  <c:v>3.0190909375001596</c:v>
                </c:pt>
                <c:pt idx="29872">
                  <c:v>3.0194965625001595</c:v>
                </c:pt>
                <c:pt idx="29873">
                  <c:v>3.0199084375001597</c:v>
                </c:pt>
                <c:pt idx="29874">
                  <c:v>3.0202390625001598</c:v>
                </c:pt>
                <c:pt idx="29875">
                  <c:v>3.0206568749999998</c:v>
                </c:pt>
                <c:pt idx="29876">
                  <c:v>3.0210315625001596</c:v>
                </c:pt>
                <c:pt idx="29877">
                  <c:v>3.0215049999999999</c:v>
                </c:pt>
                <c:pt idx="29878">
                  <c:v>3.0219725</c:v>
                </c:pt>
                <c:pt idx="29879">
                  <c:v>3.0222990625001596</c:v>
                </c:pt>
                <c:pt idx="29880">
                  <c:v>3.0227059375001599</c:v>
                </c:pt>
                <c:pt idx="29881">
                  <c:v>3.0231343750000002</c:v>
                </c:pt>
                <c:pt idx="29882">
                  <c:v>3.0235987500000001</c:v>
                </c:pt>
                <c:pt idx="29883">
                  <c:v>3.0240859375001596</c:v>
                </c:pt>
                <c:pt idx="29884">
                  <c:v>3.0245040625001596</c:v>
                </c:pt>
                <c:pt idx="29885">
                  <c:v>3.0249068750000001</c:v>
                </c:pt>
                <c:pt idx="29886">
                  <c:v>3.0252543749999998</c:v>
                </c:pt>
                <c:pt idx="29887">
                  <c:v>3.0256025000000002</c:v>
                </c:pt>
                <c:pt idx="29888">
                  <c:v>3.0250759375001599</c:v>
                </c:pt>
                <c:pt idx="29889">
                  <c:v>3.0244621875001596</c:v>
                </c:pt>
                <c:pt idx="29890">
                  <c:v>3.0240900000000002</c:v>
                </c:pt>
                <c:pt idx="29891">
                  <c:v>3.0235162500000001</c:v>
                </c:pt>
                <c:pt idx="29892">
                  <c:v>3.0228112500000002</c:v>
                </c:pt>
                <c:pt idx="29893">
                  <c:v>3.0220462499999998</c:v>
                </c:pt>
                <c:pt idx="29894">
                  <c:v>3.0212196875001598</c:v>
                </c:pt>
                <c:pt idx="29895">
                  <c:v>3.0203359375001599</c:v>
                </c:pt>
                <c:pt idx="29896">
                  <c:v>3.0195099999999999</c:v>
                </c:pt>
                <c:pt idx="29897">
                  <c:v>3.0186828125001597</c:v>
                </c:pt>
                <c:pt idx="29898">
                  <c:v>3.0179049999999998</c:v>
                </c:pt>
                <c:pt idx="29899">
                  <c:v>3.0171346875001599</c:v>
                </c:pt>
                <c:pt idx="29900">
                  <c:v>3.0163962500000001</c:v>
                </c:pt>
                <c:pt idx="29901">
                  <c:v>3.0158859375001597</c:v>
                </c:pt>
                <c:pt idx="29902">
                  <c:v>3.0155525000000001</c:v>
                </c:pt>
                <c:pt idx="29903">
                  <c:v>3.0151050000000001</c:v>
                </c:pt>
                <c:pt idx="29904">
                  <c:v>3.0147759375001599</c:v>
                </c:pt>
                <c:pt idx="29905">
                  <c:v>3.0151556249999998</c:v>
                </c:pt>
                <c:pt idx="29906">
                  <c:v>3.0155678125001599</c:v>
                </c:pt>
                <c:pt idx="29907">
                  <c:v>3.0160753125001598</c:v>
                </c:pt>
                <c:pt idx="29908">
                  <c:v>3.0164309375001599</c:v>
                </c:pt>
                <c:pt idx="29909">
                  <c:v>3.0167643750000002</c:v>
                </c:pt>
                <c:pt idx="29910">
                  <c:v>3.0171656250000001</c:v>
                </c:pt>
                <c:pt idx="29911">
                  <c:v>3.0175693749999999</c:v>
                </c:pt>
                <c:pt idx="29912">
                  <c:v>3.0179459375001598</c:v>
                </c:pt>
                <c:pt idx="29913">
                  <c:v>3.0184196875001597</c:v>
                </c:pt>
                <c:pt idx="29914">
                  <c:v>3.0189259375001596</c:v>
                </c:pt>
                <c:pt idx="29915">
                  <c:v>3.0193112499999999</c:v>
                </c:pt>
                <c:pt idx="29916">
                  <c:v>3.0198387499999999</c:v>
                </c:pt>
                <c:pt idx="29917">
                  <c:v>3.020323125</c:v>
                </c:pt>
                <c:pt idx="29918">
                  <c:v>3.0207953125001596</c:v>
                </c:pt>
                <c:pt idx="29919">
                  <c:v>3.0212643749999999</c:v>
                </c:pt>
                <c:pt idx="29920">
                  <c:v>3.0217728125001599</c:v>
                </c:pt>
                <c:pt idx="29921">
                  <c:v>3.0222828125001597</c:v>
                </c:pt>
                <c:pt idx="29922">
                  <c:v>3.0226968749999998</c:v>
                </c:pt>
                <c:pt idx="29923">
                  <c:v>3.0231243750000001</c:v>
                </c:pt>
                <c:pt idx="29924">
                  <c:v>3.0234446875001599</c:v>
                </c:pt>
                <c:pt idx="29925">
                  <c:v>3.0229640625001597</c:v>
                </c:pt>
                <c:pt idx="29926">
                  <c:v>3.0224587500000002</c:v>
                </c:pt>
                <c:pt idx="29927">
                  <c:v>3.0218303125001595</c:v>
                </c:pt>
                <c:pt idx="29928">
                  <c:v>3.02143125</c:v>
                </c:pt>
                <c:pt idx="29929">
                  <c:v>3.02095718750016</c:v>
                </c:pt>
                <c:pt idx="29930">
                  <c:v>3.0203850000000001</c:v>
                </c:pt>
                <c:pt idx="29931">
                  <c:v>3.0198703125001596</c:v>
                </c:pt>
                <c:pt idx="29932">
                  <c:v>3.0193418749999998</c:v>
                </c:pt>
                <c:pt idx="29933">
                  <c:v>3.018815</c:v>
                </c:pt>
                <c:pt idx="29934">
                  <c:v>3.01829875</c:v>
                </c:pt>
                <c:pt idx="29935">
                  <c:v>3.0178231250000001</c:v>
                </c:pt>
                <c:pt idx="29936">
                  <c:v>3.0173528125001599</c:v>
                </c:pt>
                <c:pt idx="29937">
                  <c:v>3.0169396875001597</c:v>
                </c:pt>
                <c:pt idx="29938">
                  <c:v>3.0164590625001599</c:v>
                </c:pt>
                <c:pt idx="29939">
                  <c:v>3.0161037500000001</c:v>
                </c:pt>
                <c:pt idx="29940">
                  <c:v>3.0164806249999998</c:v>
                </c:pt>
                <c:pt idx="29941">
                  <c:v>3.0170184375001599</c:v>
                </c:pt>
                <c:pt idx="29942">
                  <c:v>3.0174043749999999</c:v>
                </c:pt>
                <c:pt idx="29943">
                  <c:v>3.0178846875001599</c:v>
                </c:pt>
                <c:pt idx="29944">
                  <c:v>3.0184268749999998</c:v>
                </c:pt>
                <c:pt idx="29945">
                  <c:v>3.0188765625001599</c:v>
                </c:pt>
                <c:pt idx="29946">
                  <c:v>3.0193512500000002</c:v>
                </c:pt>
                <c:pt idx="29947">
                  <c:v>3.0198450000000001</c:v>
                </c:pt>
                <c:pt idx="29948">
                  <c:v>3.0203021875001599</c:v>
                </c:pt>
                <c:pt idx="29949">
                  <c:v>3.020758125</c:v>
                </c:pt>
                <c:pt idx="29950">
                  <c:v>3.0212390625001597</c:v>
                </c:pt>
                <c:pt idx="29951">
                  <c:v>3.0216834375001596</c:v>
                </c:pt>
                <c:pt idx="29952">
                  <c:v>3.0220512500000001</c:v>
                </c:pt>
                <c:pt idx="29953">
                  <c:v>3.0224059375001597</c:v>
                </c:pt>
                <c:pt idx="29954">
                  <c:v>3.0227396875001595</c:v>
                </c:pt>
                <c:pt idx="29955">
                  <c:v>3.0228449999999998</c:v>
                </c:pt>
                <c:pt idx="29956">
                  <c:v>3.0224665625001599</c:v>
                </c:pt>
                <c:pt idx="29957">
                  <c:v>3.022118125</c:v>
                </c:pt>
                <c:pt idx="29958">
                  <c:v>3.0217971875001597</c:v>
                </c:pt>
                <c:pt idx="29959">
                  <c:v>3.0214253125001598</c:v>
                </c:pt>
                <c:pt idx="29960">
                  <c:v>3.02098625</c:v>
                </c:pt>
                <c:pt idx="29961">
                  <c:v>3.0202962499999999</c:v>
                </c:pt>
                <c:pt idx="29962">
                  <c:v>3.019854375</c:v>
                </c:pt>
                <c:pt idx="29963">
                  <c:v>3.0193821875001596</c:v>
                </c:pt>
                <c:pt idx="29964">
                  <c:v>3.018963125</c:v>
                </c:pt>
                <c:pt idx="29965">
                  <c:v>3.01847625</c:v>
                </c:pt>
                <c:pt idx="29966">
                  <c:v>3.0180284375001598</c:v>
                </c:pt>
                <c:pt idx="29967">
                  <c:v>3.0177046875001596</c:v>
                </c:pt>
                <c:pt idx="29968">
                  <c:v>3.0177265625001599</c:v>
                </c:pt>
                <c:pt idx="29969">
                  <c:v>3.0181465625001596</c:v>
                </c:pt>
                <c:pt idx="29970">
                  <c:v>3.0184871875001598</c:v>
                </c:pt>
                <c:pt idx="29971">
                  <c:v>3.0190049999999999</c:v>
                </c:pt>
                <c:pt idx="29972">
                  <c:v>3.0193690625001599</c:v>
                </c:pt>
                <c:pt idx="29973">
                  <c:v>3.019714375</c:v>
                </c:pt>
                <c:pt idx="29974">
                  <c:v>3.0201021875001599</c:v>
                </c:pt>
                <c:pt idx="29975">
                  <c:v>3.0204865625001598</c:v>
                </c:pt>
                <c:pt idx="29976">
                  <c:v>3.0209121875001599</c:v>
                </c:pt>
                <c:pt idx="29977">
                  <c:v>3.0213034375001597</c:v>
                </c:pt>
                <c:pt idx="29978">
                  <c:v>3.02176</c:v>
                </c:pt>
                <c:pt idx="29979">
                  <c:v>3.0221696875001598</c:v>
                </c:pt>
                <c:pt idx="29980">
                  <c:v>3.0226449999999998</c:v>
                </c:pt>
                <c:pt idx="29981">
                  <c:v>3.0230459375001599</c:v>
                </c:pt>
                <c:pt idx="29982">
                  <c:v>3.0234884375001596</c:v>
                </c:pt>
                <c:pt idx="29983">
                  <c:v>3.0238906249999999</c:v>
                </c:pt>
                <c:pt idx="29984">
                  <c:v>3.0242328125001596</c:v>
                </c:pt>
                <c:pt idx="29985">
                  <c:v>3.0246109375001597</c:v>
                </c:pt>
                <c:pt idx="29986">
                  <c:v>3.02497375</c:v>
                </c:pt>
                <c:pt idx="29987">
                  <c:v>3.0254109375001597</c:v>
                </c:pt>
                <c:pt idx="29988">
                  <c:v>3.0257406250000001</c:v>
                </c:pt>
                <c:pt idx="29989">
                  <c:v>3.0251187499999999</c:v>
                </c:pt>
                <c:pt idx="29990">
                  <c:v>3.0247440625001598</c:v>
                </c:pt>
                <c:pt idx="29991">
                  <c:v>3.024394375</c:v>
                </c:pt>
                <c:pt idx="29992">
                  <c:v>3.0239574999999999</c:v>
                </c:pt>
                <c:pt idx="29993">
                  <c:v>3.0234803125001597</c:v>
                </c:pt>
                <c:pt idx="29994">
                  <c:v>3.0229499999999998</c:v>
                </c:pt>
                <c:pt idx="29995">
                  <c:v>3.0223900000000001</c:v>
                </c:pt>
                <c:pt idx="29996">
                  <c:v>3.0218631249999999</c:v>
                </c:pt>
                <c:pt idx="29997">
                  <c:v>3.0213287499999999</c:v>
                </c:pt>
                <c:pt idx="29998">
                  <c:v>3.0208540625001596</c:v>
                </c:pt>
                <c:pt idx="29999">
                  <c:v>3.0204356250000002</c:v>
                </c:pt>
                <c:pt idx="30000">
                  <c:v>3.0200106249999998</c:v>
                </c:pt>
                <c:pt idx="30001">
                  <c:v>3.0196053125001598</c:v>
                </c:pt>
                <c:pt idx="30002">
                  <c:v>3.0192800000000002</c:v>
                </c:pt>
                <c:pt idx="30003">
                  <c:v>3.0186809375001595</c:v>
                </c:pt>
                <c:pt idx="30004">
                  <c:v>3.0183234375001597</c:v>
                </c:pt>
                <c:pt idx="30005">
                  <c:v>3.0187421875001599</c:v>
                </c:pt>
                <c:pt idx="30006">
                  <c:v>3.0191118750000001</c:v>
                </c:pt>
                <c:pt idx="30007">
                  <c:v>3.01958875</c:v>
                </c:pt>
                <c:pt idx="30008">
                  <c:v>3.0200718750000002</c:v>
                </c:pt>
                <c:pt idx="30009">
                  <c:v>3.0205175</c:v>
                </c:pt>
                <c:pt idx="30010">
                  <c:v>3.0209053125001599</c:v>
                </c:pt>
                <c:pt idx="30011">
                  <c:v>3.0205087499999999</c:v>
                </c:pt>
                <c:pt idx="30012">
                  <c:v>3.0200378125001599</c:v>
                </c:pt>
                <c:pt idx="30013">
                  <c:v>3.0194334375001599</c:v>
                </c:pt>
                <c:pt idx="30014">
                  <c:v>3.0190399999999999</c:v>
                </c:pt>
                <c:pt idx="30015">
                  <c:v>3.0186843749999999</c:v>
                </c:pt>
                <c:pt idx="30016">
                  <c:v>3.0181696875001598</c:v>
                </c:pt>
                <c:pt idx="30017">
                  <c:v>3.0176509375001599</c:v>
                </c:pt>
                <c:pt idx="30018">
                  <c:v>3.0171537499999999</c:v>
                </c:pt>
                <c:pt idx="30019">
                  <c:v>3.016710625</c:v>
                </c:pt>
                <c:pt idx="30020">
                  <c:v>3.0163315625001599</c:v>
                </c:pt>
                <c:pt idx="30021">
                  <c:v>3.0157981249999999</c:v>
                </c:pt>
                <c:pt idx="30022">
                  <c:v>3.0154424999999998</c:v>
                </c:pt>
                <c:pt idx="30023">
                  <c:v>3.0150921875001599</c:v>
                </c:pt>
                <c:pt idx="30024">
                  <c:v>3.014480625</c:v>
                </c:pt>
                <c:pt idx="30025">
                  <c:v>3.0138784375001597</c:v>
                </c:pt>
                <c:pt idx="30026">
                  <c:v>3.0133843749999998</c:v>
                </c:pt>
                <c:pt idx="30027">
                  <c:v>3.0138328125001599</c:v>
                </c:pt>
                <c:pt idx="30028">
                  <c:v>3.0141887500000002</c:v>
                </c:pt>
                <c:pt idx="30029">
                  <c:v>3.0146237500000002</c:v>
                </c:pt>
                <c:pt idx="30030">
                  <c:v>3.0150271875001597</c:v>
                </c:pt>
                <c:pt idx="30031">
                  <c:v>3.0155428125001595</c:v>
                </c:pt>
                <c:pt idx="30032">
                  <c:v>3.0160165625001598</c:v>
                </c:pt>
                <c:pt idx="30033">
                  <c:v>3.0165890625001599</c:v>
                </c:pt>
                <c:pt idx="30034">
                  <c:v>3.0171840625001596</c:v>
                </c:pt>
                <c:pt idx="30035">
                  <c:v>3.0177371875001597</c:v>
                </c:pt>
                <c:pt idx="30036">
                  <c:v>3.0182493749999999</c:v>
                </c:pt>
                <c:pt idx="30037">
                  <c:v>3.0188424999999999</c:v>
                </c:pt>
                <c:pt idx="30038">
                  <c:v>3.0193768749999998</c:v>
                </c:pt>
                <c:pt idx="30039">
                  <c:v>3.0198974999999999</c:v>
                </c:pt>
                <c:pt idx="30040">
                  <c:v>3.0205096875001596</c:v>
                </c:pt>
                <c:pt idx="30041">
                  <c:v>3.0211115625001597</c:v>
                </c:pt>
                <c:pt idx="30042">
                  <c:v>3.0216756249999999</c:v>
                </c:pt>
                <c:pt idx="30043">
                  <c:v>3.0222140625001597</c:v>
                </c:pt>
                <c:pt idx="30044">
                  <c:v>3.022656875</c:v>
                </c:pt>
                <c:pt idx="30045">
                  <c:v>3.0231096875001597</c:v>
                </c:pt>
                <c:pt idx="30046">
                  <c:v>3.0235403125001596</c:v>
                </c:pt>
                <c:pt idx="30047">
                  <c:v>3.0231721875001596</c:v>
                </c:pt>
                <c:pt idx="30048">
                  <c:v>3.0227928125001595</c:v>
                </c:pt>
                <c:pt idx="30049">
                  <c:v>3.02239406250016</c:v>
                </c:pt>
                <c:pt idx="30050">
                  <c:v>3.0220256249999999</c:v>
                </c:pt>
                <c:pt idx="30051">
                  <c:v>3.0216190625001595</c:v>
                </c:pt>
                <c:pt idx="30052">
                  <c:v>3.02119781250016</c:v>
                </c:pt>
                <c:pt idx="30053">
                  <c:v>3.0207821875001599</c:v>
                </c:pt>
                <c:pt idx="30054">
                  <c:v>3.0203153125001596</c:v>
                </c:pt>
                <c:pt idx="30055">
                  <c:v>3.019805625</c:v>
                </c:pt>
                <c:pt idx="30056">
                  <c:v>3.0191637500000001</c:v>
                </c:pt>
                <c:pt idx="30057">
                  <c:v>3.0184371875001599</c:v>
                </c:pt>
                <c:pt idx="30058">
                  <c:v>3.0177356249999998</c:v>
                </c:pt>
                <c:pt idx="30059">
                  <c:v>3.0170190625001596</c:v>
                </c:pt>
                <c:pt idx="30060">
                  <c:v>3.016218125</c:v>
                </c:pt>
                <c:pt idx="30061">
                  <c:v>3.0154853125001599</c:v>
                </c:pt>
                <c:pt idx="30062">
                  <c:v>3.0147253125001598</c:v>
                </c:pt>
                <c:pt idx="30063">
                  <c:v>3.0139562500000001</c:v>
                </c:pt>
                <c:pt idx="30064">
                  <c:v>3.01332656250016</c:v>
                </c:pt>
                <c:pt idx="30065">
                  <c:v>3.01274</c:v>
                </c:pt>
                <c:pt idx="30066">
                  <c:v>3.0123653125001599</c:v>
                </c:pt>
                <c:pt idx="30067">
                  <c:v>3.01198875</c:v>
                </c:pt>
                <c:pt idx="30068">
                  <c:v>3.0120953125001599</c:v>
                </c:pt>
                <c:pt idx="30069">
                  <c:v>3.0125006249999999</c:v>
                </c:pt>
                <c:pt idx="30070">
                  <c:v>3.0129021875001598</c:v>
                </c:pt>
                <c:pt idx="30071">
                  <c:v>3.0133218749999999</c:v>
                </c:pt>
                <c:pt idx="30072">
                  <c:v>3.0138387500000001</c:v>
                </c:pt>
                <c:pt idx="30073">
                  <c:v>3.0142678125001598</c:v>
                </c:pt>
                <c:pt idx="30074">
                  <c:v>3.0146915625001598</c:v>
                </c:pt>
                <c:pt idx="30075">
                  <c:v>3.0152056250000001</c:v>
                </c:pt>
                <c:pt idx="30076">
                  <c:v>3.0157743749999999</c:v>
                </c:pt>
                <c:pt idx="30077">
                  <c:v>3.0162668749999999</c:v>
                </c:pt>
                <c:pt idx="30078">
                  <c:v>3.0168331249999998</c:v>
                </c:pt>
                <c:pt idx="30079">
                  <c:v>3.0171549999999998</c:v>
                </c:pt>
                <c:pt idx="30080">
                  <c:v>3.0174903125001595</c:v>
                </c:pt>
                <c:pt idx="30081">
                  <c:v>3.0180175</c:v>
                </c:pt>
                <c:pt idx="30082">
                  <c:v>3.0184703125001597</c:v>
                </c:pt>
                <c:pt idx="30083">
                  <c:v>3.0189756249999999</c:v>
                </c:pt>
                <c:pt idx="30084">
                  <c:v>3.0194512499999999</c:v>
                </c:pt>
                <c:pt idx="30085">
                  <c:v>3.0199324999999999</c:v>
                </c:pt>
                <c:pt idx="30086">
                  <c:v>3.0202562500000001</c:v>
                </c:pt>
                <c:pt idx="30087">
                  <c:v>3.0207981249999998</c:v>
                </c:pt>
                <c:pt idx="30088">
                  <c:v>3.0214218750000001</c:v>
                </c:pt>
                <c:pt idx="30089">
                  <c:v>3.0219718750000002</c:v>
                </c:pt>
                <c:pt idx="30090">
                  <c:v>3.0225265625001598</c:v>
                </c:pt>
                <c:pt idx="30091">
                  <c:v>3.0229178125001597</c:v>
                </c:pt>
                <c:pt idx="30092">
                  <c:v>3.02329625</c:v>
                </c:pt>
                <c:pt idx="30093">
                  <c:v>3.0229584375001597</c:v>
                </c:pt>
                <c:pt idx="30094">
                  <c:v>3.0224140625001596</c:v>
                </c:pt>
                <c:pt idx="30095">
                  <c:v>3.0220478125001597</c:v>
                </c:pt>
                <c:pt idx="30096">
                  <c:v>3.0215790625001597</c:v>
                </c:pt>
                <c:pt idx="30097">
                  <c:v>3.0211559375001595</c:v>
                </c:pt>
                <c:pt idx="30098">
                  <c:v>3.0207703125001597</c:v>
                </c:pt>
                <c:pt idx="30099">
                  <c:v>3.0202849999999999</c:v>
                </c:pt>
                <c:pt idx="30100">
                  <c:v>3.01975375</c:v>
                </c:pt>
                <c:pt idx="30101">
                  <c:v>3.0192071875001596</c:v>
                </c:pt>
                <c:pt idx="30102">
                  <c:v>3.0186628125001596</c:v>
                </c:pt>
                <c:pt idx="30103">
                  <c:v>3.0181787500000001</c:v>
                </c:pt>
                <c:pt idx="30104">
                  <c:v>3.0176768749999998</c:v>
                </c:pt>
                <c:pt idx="30105">
                  <c:v>3.01720875</c:v>
                </c:pt>
                <c:pt idx="30106">
                  <c:v>3.0168621875001596</c:v>
                </c:pt>
                <c:pt idx="30107">
                  <c:v>3.0164781249999999</c:v>
                </c:pt>
                <c:pt idx="30108">
                  <c:v>3.0161074999999999</c:v>
                </c:pt>
                <c:pt idx="30109">
                  <c:v>3.0157690625001599</c:v>
                </c:pt>
                <c:pt idx="30110">
                  <c:v>3.0153459375001597</c:v>
                </c:pt>
                <c:pt idx="30111">
                  <c:v>3.0156540625001598</c:v>
                </c:pt>
                <c:pt idx="30112">
                  <c:v>3.0159950000000002</c:v>
                </c:pt>
                <c:pt idx="30113">
                  <c:v>3.0163190625001599</c:v>
                </c:pt>
                <c:pt idx="30114">
                  <c:v>3.0167171875001597</c:v>
                </c:pt>
                <c:pt idx="30115">
                  <c:v>3.01712625</c:v>
                </c:pt>
                <c:pt idx="30116">
                  <c:v>3.017460625</c:v>
                </c:pt>
                <c:pt idx="30117">
                  <c:v>3.0177925000000001</c:v>
                </c:pt>
                <c:pt idx="30118">
                  <c:v>3.0182337499999998</c:v>
                </c:pt>
                <c:pt idx="30119">
                  <c:v>3.0186562499999998</c:v>
                </c:pt>
                <c:pt idx="30120">
                  <c:v>3.0190018749999998</c:v>
                </c:pt>
                <c:pt idx="30121">
                  <c:v>3.0193737500000002</c:v>
                </c:pt>
                <c:pt idx="30122">
                  <c:v>3.0197296875001598</c:v>
                </c:pt>
                <c:pt idx="30123">
                  <c:v>3.0200868750000001</c:v>
                </c:pt>
                <c:pt idx="30124">
                  <c:v>3.0202081249999999</c:v>
                </c:pt>
                <c:pt idx="30125">
                  <c:v>3.0204262499999999</c:v>
                </c:pt>
                <c:pt idx="30126">
                  <c:v>3.0208546875001598</c:v>
                </c:pt>
                <c:pt idx="30127">
                  <c:v>3.0212890625001596</c:v>
                </c:pt>
                <c:pt idx="30128">
                  <c:v>3.02178406250016</c:v>
                </c:pt>
                <c:pt idx="30129">
                  <c:v>3.0221140625001599</c:v>
                </c:pt>
                <c:pt idx="30130">
                  <c:v>3.0224765625001599</c:v>
                </c:pt>
                <c:pt idx="30131">
                  <c:v>3.0222099999999998</c:v>
                </c:pt>
                <c:pt idx="30132">
                  <c:v>3.0216737500000002</c:v>
                </c:pt>
                <c:pt idx="30133">
                  <c:v>3.0212715625001598</c:v>
                </c:pt>
                <c:pt idx="30134">
                  <c:v>3.0208996875001599</c:v>
                </c:pt>
                <c:pt idx="30135">
                  <c:v>3.0204971875001596</c:v>
                </c:pt>
                <c:pt idx="30136">
                  <c:v>3.0201156249999999</c:v>
                </c:pt>
                <c:pt idx="30137">
                  <c:v>3.0196506250000001</c:v>
                </c:pt>
                <c:pt idx="30138">
                  <c:v>3.0193259375001595</c:v>
                </c:pt>
                <c:pt idx="30139">
                  <c:v>3.0190056250000001</c:v>
                </c:pt>
                <c:pt idx="30140">
                  <c:v>3.018423125</c:v>
                </c:pt>
                <c:pt idx="30141">
                  <c:v>3.0179240625001595</c:v>
                </c:pt>
                <c:pt idx="30142">
                  <c:v>3.0173796875001599</c:v>
                </c:pt>
                <c:pt idx="30143">
                  <c:v>3.0168909375001598</c:v>
                </c:pt>
                <c:pt idx="30144">
                  <c:v>3.0164009375001597</c:v>
                </c:pt>
                <c:pt idx="30145">
                  <c:v>3.01600125</c:v>
                </c:pt>
                <c:pt idx="30146">
                  <c:v>3.0156343749999999</c:v>
                </c:pt>
                <c:pt idx="30147">
                  <c:v>3.0152853125001595</c:v>
                </c:pt>
                <c:pt idx="30148">
                  <c:v>3.0151253125001598</c:v>
                </c:pt>
                <c:pt idx="30149">
                  <c:v>3.0155331250000001</c:v>
                </c:pt>
                <c:pt idx="30150">
                  <c:v>3.0159159375001598</c:v>
                </c:pt>
                <c:pt idx="30151">
                  <c:v>3.0163246875001599</c:v>
                </c:pt>
                <c:pt idx="30152">
                  <c:v>3.0168006250000001</c:v>
                </c:pt>
                <c:pt idx="30153">
                  <c:v>3.0172303125001596</c:v>
                </c:pt>
                <c:pt idx="30154">
                  <c:v>3.0177287499999998</c:v>
                </c:pt>
                <c:pt idx="30155">
                  <c:v>3.0181303125001597</c:v>
                </c:pt>
                <c:pt idx="30156">
                  <c:v>3.0186453125001598</c:v>
                </c:pt>
                <c:pt idx="30157">
                  <c:v>3.01917875</c:v>
                </c:pt>
                <c:pt idx="30158">
                  <c:v>3.019666875</c:v>
                </c:pt>
                <c:pt idx="30159">
                  <c:v>3.0201690625001598</c:v>
                </c:pt>
                <c:pt idx="30160">
                  <c:v>3.0205068750000001</c:v>
                </c:pt>
                <c:pt idx="30161">
                  <c:v>3.0210556249999998</c:v>
                </c:pt>
                <c:pt idx="30162">
                  <c:v>3.0215043750000001</c:v>
                </c:pt>
                <c:pt idx="30163">
                  <c:v>3.0220656250000002</c:v>
                </c:pt>
                <c:pt idx="30164">
                  <c:v>3.0225728125001599</c:v>
                </c:pt>
                <c:pt idx="30165">
                  <c:v>3.0230231249999999</c:v>
                </c:pt>
                <c:pt idx="30166">
                  <c:v>3.0234268750000002</c:v>
                </c:pt>
                <c:pt idx="30167">
                  <c:v>3.0237784375001597</c:v>
                </c:pt>
                <c:pt idx="30168">
                  <c:v>3.0233184375001598</c:v>
                </c:pt>
                <c:pt idx="30169">
                  <c:v>3.0228412499999999</c:v>
                </c:pt>
                <c:pt idx="30170">
                  <c:v>3.022189375</c:v>
                </c:pt>
                <c:pt idx="30171">
                  <c:v>3.0213656250000001</c:v>
                </c:pt>
                <c:pt idx="30172">
                  <c:v>3.0204243750000002</c:v>
                </c:pt>
                <c:pt idx="30173">
                  <c:v>3.0194762499999999</c:v>
                </c:pt>
                <c:pt idx="30174">
                  <c:v>3.0185209375001598</c:v>
                </c:pt>
                <c:pt idx="30175">
                  <c:v>3.0174868749999999</c:v>
                </c:pt>
                <c:pt idx="30176">
                  <c:v>3.0164546875001599</c:v>
                </c:pt>
                <c:pt idx="30177">
                  <c:v>3.0155062500000001</c:v>
                </c:pt>
                <c:pt idx="30178">
                  <c:v>3.0146703125001597</c:v>
                </c:pt>
                <c:pt idx="30179">
                  <c:v>3.0139812500000001</c:v>
                </c:pt>
                <c:pt idx="30180">
                  <c:v>3.0135028125001599</c:v>
                </c:pt>
                <c:pt idx="30181">
                  <c:v>3.0131603125001596</c:v>
                </c:pt>
                <c:pt idx="30182">
                  <c:v>3.0126759375001599</c:v>
                </c:pt>
                <c:pt idx="30183">
                  <c:v>3.0130168749999999</c:v>
                </c:pt>
                <c:pt idx="30184">
                  <c:v>3.0134137499999998</c:v>
                </c:pt>
                <c:pt idx="30185">
                  <c:v>3.0138324999999999</c:v>
                </c:pt>
                <c:pt idx="30186">
                  <c:v>3.0143068749999999</c:v>
                </c:pt>
                <c:pt idx="30187">
                  <c:v>3.0147368750000001</c:v>
                </c:pt>
                <c:pt idx="30188">
                  <c:v>3.0152171875001597</c:v>
                </c:pt>
                <c:pt idx="30189">
                  <c:v>3.0156706249999998</c:v>
                </c:pt>
                <c:pt idx="30190">
                  <c:v>3.01616375</c:v>
                </c:pt>
                <c:pt idx="30191">
                  <c:v>3.0166037499999998</c:v>
                </c:pt>
                <c:pt idx="30192">
                  <c:v>3.0169834375001598</c:v>
                </c:pt>
                <c:pt idx="30193">
                  <c:v>3.0173865625001599</c:v>
                </c:pt>
                <c:pt idx="30194">
                  <c:v>3.0178984375001598</c:v>
                </c:pt>
                <c:pt idx="30195">
                  <c:v>3.0182459375001596</c:v>
                </c:pt>
                <c:pt idx="30196">
                  <c:v>3.0185818750000002</c:v>
                </c:pt>
                <c:pt idx="30197">
                  <c:v>3.0190462500000002</c:v>
                </c:pt>
                <c:pt idx="30198">
                  <c:v>3.0194428125001598</c:v>
                </c:pt>
                <c:pt idx="30199">
                  <c:v>3.0197834375001595</c:v>
                </c:pt>
                <c:pt idx="30200">
                  <c:v>3.020241875</c:v>
                </c:pt>
                <c:pt idx="30201">
                  <c:v>3.0202425000000002</c:v>
                </c:pt>
                <c:pt idx="30202">
                  <c:v>3.0199903125001599</c:v>
                </c:pt>
                <c:pt idx="30203">
                  <c:v>3.020381875</c:v>
                </c:pt>
                <c:pt idx="30204">
                  <c:v>3.020019375</c:v>
                </c:pt>
                <c:pt idx="30205">
                  <c:v>3.0193456250000001</c:v>
                </c:pt>
                <c:pt idx="30206">
                  <c:v>3.0188321875001596</c:v>
                </c:pt>
                <c:pt idx="30207">
                  <c:v>3.0182918750000001</c:v>
                </c:pt>
                <c:pt idx="30208">
                  <c:v>3.0178331250000001</c:v>
                </c:pt>
                <c:pt idx="30209">
                  <c:v>3.01737375</c:v>
                </c:pt>
                <c:pt idx="30210">
                  <c:v>3.0168890625001596</c:v>
                </c:pt>
                <c:pt idx="30211">
                  <c:v>3.016498125</c:v>
                </c:pt>
                <c:pt idx="30212">
                  <c:v>3.0161518749999998</c:v>
                </c:pt>
                <c:pt idx="30213">
                  <c:v>3.0156715625001596</c:v>
                </c:pt>
                <c:pt idx="30214">
                  <c:v>3.0152728125001595</c:v>
                </c:pt>
                <c:pt idx="30215">
                  <c:v>3.0149318749999998</c:v>
                </c:pt>
                <c:pt idx="30216">
                  <c:v>3.01457593750016</c:v>
                </c:pt>
                <c:pt idx="30217">
                  <c:v>3.014223125</c:v>
                </c:pt>
                <c:pt idx="30218">
                  <c:v>3.0146406250000002</c:v>
                </c:pt>
                <c:pt idx="30219">
                  <c:v>3.0150259375001598</c:v>
                </c:pt>
                <c:pt idx="30220">
                  <c:v>3.0154703125001596</c:v>
                </c:pt>
                <c:pt idx="30221">
                  <c:v>3.0158759375001596</c:v>
                </c:pt>
                <c:pt idx="30222">
                  <c:v>3.0162081249999999</c:v>
                </c:pt>
                <c:pt idx="30223">
                  <c:v>3.0165715625001597</c:v>
                </c:pt>
                <c:pt idx="30224">
                  <c:v>3.0169878125001599</c:v>
                </c:pt>
                <c:pt idx="30225">
                  <c:v>3.0173237500000001</c:v>
                </c:pt>
                <c:pt idx="30226">
                  <c:v>3.0176681250000001</c:v>
                </c:pt>
                <c:pt idx="30227">
                  <c:v>3.0180434375001597</c:v>
                </c:pt>
                <c:pt idx="30228">
                  <c:v>3.0184503125001596</c:v>
                </c:pt>
                <c:pt idx="30229">
                  <c:v>3.0188056250000002</c:v>
                </c:pt>
                <c:pt idx="30230">
                  <c:v>3.0191496875001596</c:v>
                </c:pt>
                <c:pt idx="30231">
                  <c:v>3.0195821875001596</c:v>
                </c:pt>
                <c:pt idx="30232">
                  <c:v>3.0199681250000001</c:v>
                </c:pt>
                <c:pt idx="30233">
                  <c:v>3.0195474999999998</c:v>
                </c:pt>
                <c:pt idx="30234">
                  <c:v>3.0188081250000001</c:v>
                </c:pt>
                <c:pt idx="30235">
                  <c:v>3.0182653125001599</c:v>
                </c:pt>
                <c:pt idx="30236">
                  <c:v>3.0176384375001599</c:v>
                </c:pt>
                <c:pt idx="30237">
                  <c:v>3.0169315625001598</c:v>
                </c:pt>
                <c:pt idx="30238">
                  <c:v>3.0162228125001596</c:v>
                </c:pt>
                <c:pt idx="30239">
                  <c:v>3.0154868750000001</c:v>
                </c:pt>
                <c:pt idx="30240">
                  <c:v>3.0147303125001597</c:v>
                </c:pt>
                <c:pt idx="30241">
                  <c:v>3.0141546875001599</c:v>
                </c:pt>
                <c:pt idx="30242">
                  <c:v>3.0136165625001596</c:v>
                </c:pt>
                <c:pt idx="30243">
                  <c:v>3.0131181250000001</c:v>
                </c:pt>
                <c:pt idx="30244">
                  <c:v>3.0126831250000001</c:v>
                </c:pt>
                <c:pt idx="30245">
                  <c:v>3.012275625</c:v>
                </c:pt>
                <c:pt idx="30246">
                  <c:v>3.0127118749999999</c:v>
                </c:pt>
                <c:pt idx="30247">
                  <c:v>3.013155625</c:v>
                </c:pt>
                <c:pt idx="30248">
                  <c:v>3.0136603125001598</c:v>
                </c:pt>
                <c:pt idx="30249">
                  <c:v>3.0140778125001599</c:v>
                </c:pt>
                <c:pt idx="30250">
                  <c:v>3.0146350000000002</c:v>
                </c:pt>
                <c:pt idx="30251">
                  <c:v>3.0151599999999998</c:v>
                </c:pt>
                <c:pt idx="30252">
                  <c:v>3.0156740625001599</c:v>
                </c:pt>
                <c:pt idx="30253">
                  <c:v>3.0161531250000002</c:v>
                </c:pt>
                <c:pt idx="30254">
                  <c:v>3.0166206249999998</c:v>
                </c:pt>
                <c:pt idx="30255">
                  <c:v>3.0171540625001598</c:v>
                </c:pt>
                <c:pt idx="30256">
                  <c:v>3.0177134375001597</c:v>
                </c:pt>
                <c:pt idx="30257">
                  <c:v>3.0182653125001599</c:v>
                </c:pt>
                <c:pt idx="30258">
                  <c:v>3.0187746875001595</c:v>
                </c:pt>
                <c:pt idx="30259">
                  <c:v>3.0193293749999999</c:v>
                </c:pt>
                <c:pt idx="30260">
                  <c:v>3.01972</c:v>
                </c:pt>
                <c:pt idx="30261">
                  <c:v>3.0201259375001599</c:v>
                </c:pt>
                <c:pt idx="30262">
                  <c:v>3.0205190625001599</c:v>
                </c:pt>
                <c:pt idx="30263">
                  <c:v>3.0208637500000002</c:v>
                </c:pt>
                <c:pt idx="30264">
                  <c:v>3.0212206250000002</c:v>
                </c:pt>
                <c:pt idx="30265">
                  <c:v>3.0215509375001597</c:v>
                </c:pt>
                <c:pt idx="30266">
                  <c:v>3.0217190625001598</c:v>
                </c:pt>
                <c:pt idx="30267">
                  <c:v>3.0213578125001597</c:v>
                </c:pt>
                <c:pt idx="30268">
                  <c:v>3.02102</c:v>
                </c:pt>
                <c:pt idx="30269">
                  <c:v>3.0205821875001599</c:v>
                </c:pt>
                <c:pt idx="30270">
                  <c:v>3.0199287500000001</c:v>
                </c:pt>
                <c:pt idx="30271">
                  <c:v>3.0194640625001599</c:v>
                </c:pt>
                <c:pt idx="30272">
                  <c:v>3.0189721875001596</c:v>
                </c:pt>
                <c:pt idx="30273">
                  <c:v>3.0183843750000001</c:v>
                </c:pt>
                <c:pt idx="30274">
                  <c:v>3.01774906250016</c:v>
                </c:pt>
                <c:pt idx="30275">
                  <c:v>3.0170949999999999</c:v>
                </c:pt>
                <c:pt idx="30276">
                  <c:v>3.0164368750000001</c:v>
                </c:pt>
                <c:pt idx="30277">
                  <c:v>3.0158184375001595</c:v>
                </c:pt>
                <c:pt idx="30278">
                  <c:v>3.0152868750000001</c:v>
                </c:pt>
                <c:pt idx="30279">
                  <c:v>3.0148784375001596</c:v>
                </c:pt>
                <c:pt idx="30280">
                  <c:v>3.0145037499999998</c:v>
                </c:pt>
                <c:pt idx="30281">
                  <c:v>3.0140984375001598</c:v>
                </c:pt>
                <c:pt idx="30282">
                  <c:v>3.0142621875001598</c:v>
                </c:pt>
                <c:pt idx="30283">
                  <c:v>3.0145837499999999</c:v>
                </c:pt>
                <c:pt idx="30284">
                  <c:v>3.0149609375001596</c:v>
                </c:pt>
                <c:pt idx="30285">
                  <c:v>3.0154312499999998</c:v>
                </c:pt>
                <c:pt idx="30286">
                  <c:v>3.015808125</c:v>
                </c:pt>
                <c:pt idx="30287">
                  <c:v>3.016229375</c:v>
                </c:pt>
                <c:pt idx="30288">
                  <c:v>3.016568125</c:v>
                </c:pt>
                <c:pt idx="30289">
                  <c:v>3.0169721875001598</c:v>
                </c:pt>
                <c:pt idx="30290">
                  <c:v>3.0173371875001598</c:v>
                </c:pt>
                <c:pt idx="30291">
                  <c:v>3.0177634375001596</c:v>
                </c:pt>
                <c:pt idx="30292">
                  <c:v>3.0182924999999998</c:v>
                </c:pt>
                <c:pt idx="30293">
                  <c:v>3.0187312500000001</c:v>
                </c:pt>
                <c:pt idx="30294">
                  <c:v>3.0192215625001597</c:v>
                </c:pt>
                <c:pt idx="30295">
                  <c:v>3.019701875</c:v>
                </c:pt>
                <c:pt idx="30296">
                  <c:v>3.0202075000000002</c:v>
                </c:pt>
                <c:pt idx="30297">
                  <c:v>3.0207099999999998</c:v>
                </c:pt>
                <c:pt idx="30298">
                  <c:v>3.0212740625001597</c:v>
                </c:pt>
                <c:pt idx="30299">
                  <c:v>3.0217231249999998</c:v>
                </c:pt>
                <c:pt idx="30300">
                  <c:v>3.022094375</c:v>
                </c:pt>
                <c:pt idx="30301">
                  <c:v>3.022493125</c:v>
                </c:pt>
                <c:pt idx="30302">
                  <c:v>3.0219331249999999</c:v>
                </c:pt>
                <c:pt idx="30303">
                  <c:v>3.0215131249999998</c:v>
                </c:pt>
                <c:pt idx="30304">
                  <c:v>3.0210781249999998</c:v>
                </c:pt>
                <c:pt idx="30305">
                  <c:v>3.0205996875001597</c:v>
                </c:pt>
                <c:pt idx="30306">
                  <c:v>3.020135625</c:v>
                </c:pt>
                <c:pt idx="30307">
                  <c:v>3.0195975000000002</c:v>
                </c:pt>
                <c:pt idx="30308">
                  <c:v>3.0189690625001599</c:v>
                </c:pt>
                <c:pt idx="30309">
                  <c:v>3.0183528125001597</c:v>
                </c:pt>
                <c:pt idx="30310">
                  <c:v>3.0177706249999998</c:v>
                </c:pt>
                <c:pt idx="30311">
                  <c:v>3.0172406249999999</c:v>
                </c:pt>
                <c:pt idx="30312">
                  <c:v>3.0168334375001598</c:v>
                </c:pt>
                <c:pt idx="30313">
                  <c:v>3.0164859375001596</c:v>
                </c:pt>
                <c:pt idx="30314">
                  <c:v>3.0161596875001599</c:v>
                </c:pt>
                <c:pt idx="30315">
                  <c:v>3.0155921875001597</c:v>
                </c:pt>
                <c:pt idx="30316">
                  <c:v>3.01593125</c:v>
                </c:pt>
                <c:pt idx="30317">
                  <c:v>3.0162546875001599</c:v>
                </c:pt>
                <c:pt idx="30318">
                  <c:v>3.0165962500000001</c:v>
                </c:pt>
                <c:pt idx="30319">
                  <c:v>3.0169462500000002</c:v>
                </c:pt>
                <c:pt idx="30320">
                  <c:v>3.0173649999999999</c:v>
                </c:pt>
                <c:pt idx="30321">
                  <c:v>3.0177031250000002</c:v>
                </c:pt>
                <c:pt idx="30322">
                  <c:v>3.0180406249999998</c:v>
                </c:pt>
                <c:pt idx="30323">
                  <c:v>3.0184953125001597</c:v>
                </c:pt>
                <c:pt idx="30324">
                  <c:v>3.0188684375001595</c:v>
                </c:pt>
                <c:pt idx="30325">
                  <c:v>3.019290625</c:v>
                </c:pt>
                <c:pt idx="30326">
                  <c:v>3.0197568750000001</c:v>
                </c:pt>
                <c:pt idx="30327">
                  <c:v>3.0201081250000001</c:v>
                </c:pt>
                <c:pt idx="30328">
                  <c:v>3.0204918749999998</c:v>
                </c:pt>
                <c:pt idx="30329">
                  <c:v>3.0199112499999998</c:v>
                </c:pt>
                <c:pt idx="30330">
                  <c:v>3.0195515625001597</c:v>
                </c:pt>
                <c:pt idx="30331">
                  <c:v>3.0191809375001597</c:v>
                </c:pt>
                <c:pt idx="30332">
                  <c:v>3.0186615625001596</c:v>
                </c:pt>
                <c:pt idx="30333">
                  <c:v>3.0181446875001599</c:v>
                </c:pt>
                <c:pt idx="30334">
                  <c:v>3.0175971875001597</c:v>
                </c:pt>
                <c:pt idx="30335">
                  <c:v>3.016966875</c:v>
                </c:pt>
                <c:pt idx="30336">
                  <c:v>3.0163565625001598</c:v>
                </c:pt>
                <c:pt idx="30337">
                  <c:v>3.0157359375001596</c:v>
                </c:pt>
                <c:pt idx="30338">
                  <c:v>3.0150890625001598</c:v>
                </c:pt>
                <c:pt idx="30339">
                  <c:v>3.0145134375001597</c:v>
                </c:pt>
                <c:pt idx="30340">
                  <c:v>3.013975625</c:v>
                </c:pt>
                <c:pt idx="30341">
                  <c:v>3.0135225000000001</c:v>
                </c:pt>
                <c:pt idx="30342">
                  <c:v>3.0131621875001597</c:v>
                </c:pt>
                <c:pt idx="30343">
                  <c:v>3.012791875</c:v>
                </c:pt>
                <c:pt idx="30344">
                  <c:v>3.012358125</c:v>
                </c:pt>
                <c:pt idx="30345">
                  <c:v>3.0127643750000002</c:v>
                </c:pt>
                <c:pt idx="30346">
                  <c:v>3.013119375</c:v>
                </c:pt>
                <c:pt idx="30347">
                  <c:v>3.0134743749999999</c:v>
                </c:pt>
                <c:pt idx="30348">
                  <c:v>3.0139974999999999</c:v>
                </c:pt>
                <c:pt idx="30349">
                  <c:v>3.0144065625001599</c:v>
                </c:pt>
                <c:pt idx="30350">
                  <c:v>3.0148484375001599</c:v>
                </c:pt>
                <c:pt idx="30351">
                  <c:v>3.0152890625001598</c:v>
                </c:pt>
                <c:pt idx="30352">
                  <c:v>3.0157465625001598</c:v>
                </c:pt>
                <c:pt idx="30353">
                  <c:v>3.0163109375001596</c:v>
                </c:pt>
                <c:pt idx="30354">
                  <c:v>3.0167981250000002</c:v>
                </c:pt>
                <c:pt idx="30355">
                  <c:v>3.0173274999999999</c:v>
                </c:pt>
                <c:pt idx="30356">
                  <c:v>3.01778375</c:v>
                </c:pt>
                <c:pt idx="30357">
                  <c:v>3.0181909375001599</c:v>
                </c:pt>
                <c:pt idx="30358">
                  <c:v>3.0186237500000002</c:v>
                </c:pt>
                <c:pt idx="30359">
                  <c:v>3.0189662500000001</c:v>
                </c:pt>
                <c:pt idx="30360">
                  <c:v>3.0186756250000002</c:v>
                </c:pt>
                <c:pt idx="30361">
                  <c:v>3.0190153125001595</c:v>
                </c:pt>
                <c:pt idx="30362">
                  <c:v>3.0193500000000002</c:v>
                </c:pt>
                <c:pt idx="30363">
                  <c:v>3.0197099999999999</c:v>
                </c:pt>
                <c:pt idx="30364">
                  <c:v>3.0192800000000002</c:v>
                </c:pt>
                <c:pt idx="30365">
                  <c:v>3.0189124999999999</c:v>
                </c:pt>
                <c:pt idx="30366">
                  <c:v>3.0185365625001599</c:v>
                </c:pt>
                <c:pt idx="30367">
                  <c:v>3.0180428125001599</c:v>
                </c:pt>
                <c:pt idx="30368">
                  <c:v>3.0175149999999999</c:v>
                </c:pt>
                <c:pt idx="30369">
                  <c:v>3.0169896875001596</c:v>
                </c:pt>
                <c:pt idx="30370">
                  <c:v>3.0164925</c:v>
                </c:pt>
                <c:pt idx="30371">
                  <c:v>3.0160443749999999</c:v>
                </c:pt>
                <c:pt idx="30372">
                  <c:v>3.0156200000000002</c:v>
                </c:pt>
                <c:pt idx="30373">
                  <c:v>3.015266875</c:v>
                </c:pt>
                <c:pt idx="30374">
                  <c:v>3.0147215625001595</c:v>
                </c:pt>
                <c:pt idx="30375">
                  <c:v>3.0143215625001596</c:v>
                </c:pt>
                <c:pt idx="30376">
                  <c:v>3.0146128125001597</c:v>
                </c:pt>
                <c:pt idx="30377">
                  <c:v>3.0150190625001598</c:v>
                </c:pt>
                <c:pt idx="30378">
                  <c:v>3.0155168749999999</c:v>
                </c:pt>
                <c:pt idx="30379">
                  <c:v>3.0158462500000001</c:v>
                </c:pt>
                <c:pt idx="30380">
                  <c:v>3.0162496875001596</c:v>
                </c:pt>
                <c:pt idx="30381">
                  <c:v>3.0165734375001598</c:v>
                </c:pt>
                <c:pt idx="30382">
                  <c:v>3.0169912499999998</c:v>
                </c:pt>
                <c:pt idx="30383">
                  <c:v>3.0173715625001596</c:v>
                </c:pt>
                <c:pt idx="30384">
                  <c:v>3.0177803125001597</c:v>
                </c:pt>
                <c:pt idx="30385">
                  <c:v>3.0181006250000002</c:v>
                </c:pt>
                <c:pt idx="30386">
                  <c:v>3.0185221875001598</c:v>
                </c:pt>
                <c:pt idx="30387">
                  <c:v>3.0188709375001599</c:v>
                </c:pt>
                <c:pt idx="30388">
                  <c:v>3.0192434375001596</c:v>
                </c:pt>
                <c:pt idx="30389">
                  <c:v>3.0196171875001596</c:v>
                </c:pt>
                <c:pt idx="30390">
                  <c:v>3.0197087499999999</c:v>
                </c:pt>
                <c:pt idx="30391">
                  <c:v>3.0192800000000002</c:v>
                </c:pt>
                <c:pt idx="30392">
                  <c:v>3.0188912499999998</c:v>
                </c:pt>
                <c:pt idx="30393">
                  <c:v>3.0184828125001597</c:v>
                </c:pt>
                <c:pt idx="30394">
                  <c:v>3.0180378125001597</c:v>
                </c:pt>
                <c:pt idx="30395">
                  <c:v>3.0174743749999999</c:v>
                </c:pt>
                <c:pt idx="30396">
                  <c:v>3.0168365625001599</c:v>
                </c:pt>
                <c:pt idx="30397">
                  <c:v>3.0162450000000001</c:v>
                </c:pt>
                <c:pt idx="30398">
                  <c:v>3.0156131249999998</c:v>
                </c:pt>
                <c:pt idx="30399">
                  <c:v>3.0150312499999998</c:v>
                </c:pt>
                <c:pt idx="30400">
                  <c:v>3.0145662500000001</c:v>
                </c:pt>
                <c:pt idx="30401">
                  <c:v>3.0141353125001595</c:v>
                </c:pt>
                <c:pt idx="30402">
                  <c:v>3.0135649999999998</c:v>
                </c:pt>
                <c:pt idx="30403">
                  <c:v>3.0140425</c:v>
                </c:pt>
                <c:pt idx="30404">
                  <c:v>3.0144256249999999</c:v>
                </c:pt>
                <c:pt idx="30405">
                  <c:v>3.0149518749999999</c:v>
                </c:pt>
                <c:pt idx="30406">
                  <c:v>3.0153809375001597</c:v>
                </c:pt>
                <c:pt idx="30407">
                  <c:v>3.0158628125001599</c:v>
                </c:pt>
                <c:pt idx="30408">
                  <c:v>3.0162940625001595</c:v>
                </c:pt>
                <c:pt idx="30409">
                  <c:v>3.01671625</c:v>
                </c:pt>
                <c:pt idx="30410">
                  <c:v>3.0170750000000002</c:v>
                </c:pt>
                <c:pt idx="30411">
                  <c:v>3.0174209375001597</c:v>
                </c:pt>
                <c:pt idx="30412">
                  <c:v>3.0179215625001596</c:v>
                </c:pt>
                <c:pt idx="30413">
                  <c:v>3.0183953125001599</c:v>
                </c:pt>
                <c:pt idx="30414">
                  <c:v>3.0188275</c:v>
                </c:pt>
                <c:pt idx="30415">
                  <c:v>3.019045625</c:v>
                </c:pt>
                <c:pt idx="30416">
                  <c:v>3.0191675</c:v>
                </c:pt>
                <c:pt idx="30417">
                  <c:v>3.01874625</c:v>
                </c:pt>
                <c:pt idx="30418">
                  <c:v>3.0183371875001597</c:v>
                </c:pt>
                <c:pt idx="30419">
                  <c:v>3.0177706249999998</c:v>
                </c:pt>
                <c:pt idx="30420">
                  <c:v>3.0172409375001599</c:v>
                </c:pt>
                <c:pt idx="30421">
                  <c:v>3.0166443749999998</c:v>
                </c:pt>
                <c:pt idx="30422">
                  <c:v>3.0160190625001597</c:v>
                </c:pt>
                <c:pt idx="30423">
                  <c:v>3.0153503125001597</c:v>
                </c:pt>
                <c:pt idx="30424">
                  <c:v>3.0147218750000002</c:v>
                </c:pt>
                <c:pt idx="30425">
                  <c:v>3.0140034375001599</c:v>
                </c:pt>
                <c:pt idx="30426">
                  <c:v>3.0133790625001597</c:v>
                </c:pt>
                <c:pt idx="30427">
                  <c:v>3.0127284375001597</c:v>
                </c:pt>
                <c:pt idx="30428">
                  <c:v>3.0121725000000001</c:v>
                </c:pt>
                <c:pt idx="30429">
                  <c:v>3.0117303125001595</c:v>
                </c:pt>
                <c:pt idx="30430">
                  <c:v>3.011406875</c:v>
                </c:pt>
                <c:pt idx="30431">
                  <c:v>3.011138125</c:v>
                </c:pt>
                <c:pt idx="30432">
                  <c:v>3.0115025000000002</c:v>
                </c:pt>
                <c:pt idx="30433">
                  <c:v>3.0118703125001596</c:v>
                </c:pt>
                <c:pt idx="30434">
                  <c:v>3.0122149999999999</c:v>
                </c:pt>
                <c:pt idx="30435">
                  <c:v>3.0125671875001596</c:v>
                </c:pt>
                <c:pt idx="30436">
                  <c:v>3.0129853125001596</c:v>
                </c:pt>
                <c:pt idx="30437">
                  <c:v>3.0135065625001598</c:v>
                </c:pt>
                <c:pt idx="30438">
                  <c:v>3.0140528125001596</c:v>
                </c:pt>
                <c:pt idx="30439">
                  <c:v>3.0145659375001599</c:v>
                </c:pt>
                <c:pt idx="30440">
                  <c:v>3.0150700000000001</c:v>
                </c:pt>
                <c:pt idx="30441">
                  <c:v>3.0156000000000001</c:v>
                </c:pt>
                <c:pt idx="30442">
                  <c:v>3.0161275000000001</c:v>
                </c:pt>
                <c:pt idx="30443">
                  <c:v>3.0164762500000002</c:v>
                </c:pt>
                <c:pt idx="30444">
                  <c:v>3.0170234375001597</c:v>
                </c:pt>
                <c:pt idx="30445">
                  <c:v>3.01755</c:v>
                </c:pt>
                <c:pt idx="30446">
                  <c:v>3.0180812499999998</c:v>
                </c:pt>
                <c:pt idx="30447">
                  <c:v>3.0185834375001597</c:v>
                </c:pt>
                <c:pt idx="30448">
                  <c:v>3.0190350000000001</c:v>
                </c:pt>
                <c:pt idx="30449">
                  <c:v>3.0194596875001598</c:v>
                </c:pt>
                <c:pt idx="30450">
                  <c:v>3.0198590625001596</c:v>
                </c:pt>
                <c:pt idx="30451">
                  <c:v>3.0194396875001597</c:v>
                </c:pt>
                <c:pt idx="30452">
                  <c:v>3.0191106250000002</c:v>
                </c:pt>
                <c:pt idx="30453">
                  <c:v>3.0183618750000001</c:v>
                </c:pt>
                <c:pt idx="30454">
                  <c:v>3.0178271875001599</c:v>
                </c:pt>
                <c:pt idx="30455">
                  <c:v>3.0173159375001597</c:v>
                </c:pt>
                <c:pt idx="30456">
                  <c:v>3.0167909375001596</c:v>
                </c:pt>
                <c:pt idx="30457">
                  <c:v>3.016204375</c:v>
                </c:pt>
                <c:pt idx="30458">
                  <c:v>3.0155903125001595</c:v>
                </c:pt>
                <c:pt idx="30459">
                  <c:v>3.0149568750000002</c:v>
                </c:pt>
                <c:pt idx="30460">
                  <c:v>3.0143912500000001</c:v>
                </c:pt>
                <c:pt idx="30461">
                  <c:v>3.0139081249999999</c:v>
                </c:pt>
                <c:pt idx="30462">
                  <c:v>3.0134175000000001</c:v>
                </c:pt>
                <c:pt idx="30463">
                  <c:v>3.0130028125001598</c:v>
                </c:pt>
                <c:pt idx="30464">
                  <c:v>3.0126415625001597</c:v>
                </c:pt>
                <c:pt idx="30465">
                  <c:v>3.012053125</c:v>
                </c:pt>
                <c:pt idx="30466">
                  <c:v>3.0124084375001599</c:v>
                </c:pt>
                <c:pt idx="30467">
                  <c:v>3.0127653125001599</c:v>
                </c:pt>
                <c:pt idx="30468">
                  <c:v>3.0131071875001596</c:v>
                </c:pt>
                <c:pt idx="30469">
                  <c:v>3.0134500000000002</c:v>
                </c:pt>
                <c:pt idx="30470">
                  <c:v>3.013824375</c:v>
                </c:pt>
                <c:pt idx="30471">
                  <c:v>3.0141662500000002</c:v>
                </c:pt>
                <c:pt idx="30472">
                  <c:v>3.0144971875001598</c:v>
                </c:pt>
                <c:pt idx="30473">
                  <c:v>3.0148774999999999</c:v>
                </c:pt>
                <c:pt idx="30474">
                  <c:v>3.0153853125001597</c:v>
                </c:pt>
                <c:pt idx="30475">
                  <c:v>3.0157871875001598</c:v>
                </c:pt>
                <c:pt idx="30476">
                  <c:v>3.0161612500000001</c:v>
                </c:pt>
                <c:pt idx="30477">
                  <c:v>3.0165646875001597</c:v>
                </c:pt>
                <c:pt idx="30478">
                  <c:v>3.0170140625001598</c:v>
                </c:pt>
                <c:pt idx="30479">
                  <c:v>3.0173409375001596</c:v>
                </c:pt>
                <c:pt idx="30480">
                  <c:v>3.01778406250016</c:v>
                </c:pt>
                <c:pt idx="30481">
                  <c:v>3.0181300000000002</c:v>
                </c:pt>
                <c:pt idx="30482">
                  <c:v>3.0176681250000001</c:v>
                </c:pt>
                <c:pt idx="30483">
                  <c:v>3.0171753125001599</c:v>
                </c:pt>
                <c:pt idx="30484">
                  <c:v>3.0167684375001595</c:v>
                </c:pt>
                <c:pt idx="30485">
                  <c:v>3.0163656250000002</c:v>
                </c:pt>
                <c:pt idx="30486">
                  <c:v>3.0160034375001596</c:v>
                </c:pt>
                <c:pt idx="30487">
                  <c:v>3.0154618750000002</c:v>
                </c:pt>
                <c:pt idx="30488">
                  <c:v>3.0149024999999998</c:v>
                </c:pt>
                <c:pt idx="30489">
                  <c:v>3.0143371875001597</c:v>
                </c:pt>
                <c:pt idx="30490">
                  <c:v>3.0139203125001597</c:v>
                </c:pt>
                <c:pt idx="30491">
                  <c:v>3.0135840625001595</c:v>
                </c:pt>
                <c:pt idx="30492">
                  <c:v>3.0138321875001597</c:v>
                </c:pt>
                <c:pt idx="30493">
                  <c:v>3.0141753125001598</c:v>
                </c:pt>
                <c:pt idx="30494">
                  <c:v>3.0144953125001597</c:v>
                </c:pt>
                <c:pt idx="30495">
                  <c:v>3.0149171875001599</c:v>
                </c:pt>
                <c:pt idx="30496">
                  <c:v>3.0153728125001598</c:v>
                </c:pt>
                <c:pt idx="30497">
                  <c:v>3.015794375</c:v>
                </c:pt>
                <c:pt idx="30498">
                  <c:v>3.016165</c:v>
                </c:pt>
                <c:pt idx="30499">
                  <c:v>3.016581875</c:v>
                </c:pt>
                <c:pt idx="30500">
                  <c:v>3.0169384375001598</c:v>
                </c:pt>
                <c:pt idx="30501">
                  <c:v>3.0173293750000001</c:v>
                </c:pt>
                <c:pt idx="30502">
                  <c:v>3.0177509375001597</c:v>
                </c:pt>
                <c:pt idx="30503">
                  <c:v>3.0180987500000001</c:v>
                </c:pt>
                <c:pt idx="30504">
                  <c:v>3.0184653125001599</c:v>
                </c:pt>
                <c:pt idx="30505">
                  <c:v>3.0180996875001598</c:v>
                </c:pt>
                <c:pt idx="30506">
                  <c:v>3.0177031250000002</c:v>
                </c:pt>
                <c:pt idx="30507">
                  <c:v>3.0173303125001598</c:v>
                </c:pt>
                <c:pt idx="30508">
                  <c:v>3.0169487500000001</c:v>
                </c:pt>
                <c:pt idx="30509">
                  <c:v>3.016626875</c:v>
                </c:pt>
                <c:pt idx="30510">
                  <c:v>3.0162309375001599</c:v>
                </c:pt>
                <c:pt idx="30511">
                  <c:v>3.01588968750016</c:v>
                </c:pt>
                <c:pt idx="30512">
                  <c:v>3.0154878125001598</c:v>
                </c:pt>
                <c:pt idx="30513">
                  <c:v>3.0150846875001598</c:v>
                </c:pt>
                <c:pt idx="30514">
                  <c:v>3.0146678125001598</c:v>
                </c:pt>
                <c:pt idx="30515">
                  <c:v>3.014294375</c:v>
                </c:pt>
                <c:pt idx="30516">
                  <c:v>3.0139340625001596</c:v>
                </c:pt>
                <c:pt idx="30517">
                  <c:v>3.0133103125001597</c:v>
                </c:pt>
                <c:pt idx="30518">
                  <c:v>3.012944375</c:v>
                </c:pt>
                <c:pt idx="30519">
                  <c:v>3.0123578125001598</c:v>
                </c:pt>
                <c:pt idx="30520">
                  <c:v>3.01188375</c:v>
                </c:pt>
                <c:pt idx="30521">
                  <c:v>3.0115062500000001</c:v>
                </c:pt>
                <c:pt idx="30522">
                  <c:v>3.0116174999999998</c:v>
                </c:pt>
                <c:pt idx="30523">
                  <c:v>3.0120631250000001</c:v>
                </c:pt>
                <c:pt idx="30524">
                  <c:v>3.0124896875001599</c:v>
                </c:pt>
                <c:pt idx="30525">
                  <c:v>3.0129209375001595</c:v>
                </c:pt>
                <c:pt idx="30526">
                  <c:v>3.0134356250000001</c:v>
                </c:pt>
                <c:pt idx="30527">
                  <c:v>3.0139049999999998</c:v>
                </c:pt>
                <c:pt idx="30528">
                  <c:v>3.0144593749999999</c:v>
                </c:pt>
                <c:pt idx="30529">
                  <c:v>3.0149715625001599</c:v>
                </c:pt>
                <c:pt idx="30530">
                  <c:v>3.0154878125001598</c:v>
                </c:pt>
                <c:pt idx="30531">
                  <c:v>3.015971875</c:v>
                </c:pt>
                <c:pt idx="30532">
                  <c:v>3.0164399999999998</c:v>
                </c:pt>
                <c:pt idx="30533">
                  <c:v>3.0169168750000002</c:v>
                </c:pt>
                <c:pt idx="30534">
                  <c:v>3.0173709375001598</c:v>
                </c:pt>
                <c:pt idx="30535">
                  <c:v>3.0177906249999999</c:v>
                </c:pt>
                <c:pt idx="30536">
                  <c:v>3.0182512500000001</c:v>
                </c:pt>
                <c:pt idx="30537">
                  <c:v>3.0187290625001597</c:v>
                </c:pt>
                <c:pt idx="30538">
                  <c:v>3.0190781250000001</c:v>
                </c:pt>
                <c:pt idx="30539">
                  <c:v>3.0193993749999999</c:v>
                </c:pt>
                <c:pt idx="30540">
                  <c:v>3.0198240625001596</c:v>
                </c:pt>
                <c:pt idx="30541">
                  <c:v>3.0193075</c:v>
                </c:pt>
                <c:pt idx="30542">
                  <c:v>3.01878125</c:v>
                </c:pt>
                <c:pt idx="30543">
                  <c:v>3.0180975000000001</c:v>
                </c:pt>
                <c:pt idx="30544">
                  <c:v>3.01774906250016</c:v>
                </c:pt>
                <c:pt idx="30545">
                  <c:v>3.0173700000000001</c:v>
                </c:pt>
                <c:pt idx="30546">
                  <c:v>3.0169596875001599</c:v>
                </c:pt>
                <c:pt idx="30547">
                  <c:v>3.0165309375001597</c:v>
                </c:pt>
                <c:pt idx="30548">
                  <c:v>3.0161571875001596</c:v>
                </c:pt>
                <c:pt idx="30549">
                  <c:v>3.0157818750000001</c:v>
                </c:pt>
                <c:pt idx="30550">
                  <c:v>3.0153906250000002</c:v>
                </c:pt>
                <c:pt idx="30551">
                  <c:v>3.014939375</c:v>
                </c:pt>
                <c:pt idx="30552">
                  <c:v>3.0145490625001599</c:v>
                </c:pt>
                <c:pt idx="30553">
                  <c:v>3.0142178125001595</c:v>
                </c:pt>
                <c:pt idx="30554">
                  <c:v>3.0136409375001598</c:v>
                </c:pt>
                <c:pt idx="30555">
                  <c:v>3.0131665625001598</c:v>
                </c:pt>
                <c:pt idx="30556">
                  <c:v>3.0127337500000002</c:v>
                </c:pt>
                <c:pt idx="30557">
                  <c:v>3.01241</c:v>
                </c:pt>
                <c:pt idx="30558">
                  <c:v>3.012345625</c:v>
                </c:pt>
                <c:pt idx="30559">
                  <c:v>3.0126775000000001</c:v>
                </c:pt>
                <c:pt idx="30560">
                  <c:v>3.0130318749999998</c:v>
                </c:pt>
                <c:pt idx="30561">
                  <c:v>3.0133831249999998</c:v>
                </c:pt>
                <c:pt idx="30562">
                  <c:v>3.01375468750016</c:v>
                </c:pt>
                <c:pt idx="30563">
                  <c:v>3.0141612499999999</c:v>
                </c:pt>
                <c:pt idx="30564">
                  <c:v>3.0145875000000002</c:v>
                </c:pt>
                <c:pt idx="30565">
                  <c:v>3.0149409375001599</c:v>
                </c:pt>
                <c:pt idx="30566">
                  <c:v>3.0153834375001596</c:v>
                </c:pt>
                <c:pt idx="30567">
                  <c:v>3.0158621875001597</c:v>
                </c:pt>
                <c:pt idx="30568">
                  <c:v>3.0164296875001599</c:v>
                </c:pt>
                <c:pt idx="30569">
                  <c:v>3.0169656250000001</c:v>
                </c:pt>
                <c:pt idx="30570">
                  <c:v>3.0175512499999999</c:v>
                </c:pt>
                <c:pt idx="30571">
                  <c:v>3.0181209375001599</c:v>
                </c:pt>
                <c:pt idx="30572">
                  <c:v>3.0186187499999999</c:v>
                </c:pt>
                <c:pt idx="30573">
                  <c:v>3.0191006250000001</c:v>
                </c:pt>
                <c:pt idx="30574">
                  <c:v>3.0196040625001599</c:v>
                </c:pt>
                <c:pt idx="30575">
                  <c:v>3.0200225000000001</c:v>
                </c:pt>
                <c:pt idx="30576">
                  <c:v>3.0204765625001597</c:v>
                </c:pt>
                <c:pt idx="30577">
                  <c:v>3.0200062499999998</c:v>
                </c:pt>
                <c:pt idx="30578">
                  <c:v>3.0196134375001598</c:v>
                </c:pt>
                <c:pt idx="30579">
                  <c:v>3.0191665625001596</c:v>
                </c:pt>
                <c:pt idx="30580">
                  <c:v>3.0186856249999998</c:v>
                </c:pt>
                <c:pt idx="30581">
                  <c:v>3.0181965625001599</c:v>
                </c:pt>
                <c:pt idx="30582">
                  <c:v>3.0176124999999998</c:v>
                </c:pt>
                <c:pt idx="30583">
                  <c:v>3.0170443749999998</c:v>
                </c:pt>
                <c:pt idx="30584">
                  <c:v>3.0163828125001597</c:v>
                </c:pt>
                <c:pt idx="30585">
                  <c:v>3.0156862499999999</c:v>
                </c:pt>
                <c:pt idx="30586">
                  <c:v>3.0150053125001599</c:v>
                </c:pt>
                <c:pt idx="30587">
                  <c:v>3.01445281250016</c:v>
                </c:pt>
                <c:pt idx="30588">
                  <c:v>3.0139762499999998</c:v>
                </c:pt>
                <c:pt idx="30589">
                  <c:v>3.0135337500000001</c:v>
                </c:pt>
                <c:pt idx="30590">
                  <c:v>3.0131828125001596</c:v>
                </c:pt>
                <c:pt idx="30591">
                  <c:v>3.0125953125001597</c:v>
                </c:pt>
                <c:pt idx="30592">
                  <c:v>3.01219875</c:v>
                </c:pt>
                <c:pt idx="30593">
                  <c:v>3.0125293750000002</c:v>
                </c:pt>
                <c:pt idx="30594">
                  <c:v>3.0129581249999999</c:v>
                </c:pt>
                <c:pt idx="30595">
                  <c:v>3.0133756250000001</c:v>
                </c:pt>
                <c:pt idx="30596">
                  <c:v>3.0137831249999998</c:v>
                </c:pt>
                <c:pt idx="30597">
                  <c:v>3.0142125000000002</c:v>
                </c:pt>
                <c:pt idx="30598">
                  <c:v>3.0146721875001599</c:v>
                </c:pt>
                <c:pt idx="30599">
                  <c:v>3.0152040625001599</c:v>
                </c:pt>
                <c:pt idx="30600">
                  <c:v>3.015695</c:v>
                </c:pt>
                <c:pt idx="30601">
                  <c:v>3.016018125</c:v>
                </c:pt>
                <c:pt idx="30602">
                  <c:v>3.0166162500000002</c:v>
                </c:pt>
                <c:pt idx="30603">
                  <c:v>3.0171881250000001</c:v>
                </c:pt>
                <c:pt idx="30604">
                  <c:v>3.0177524999999998</c:v>
                </c:pt>
                <c:pt idx="30605">
                  <c:v>3.0182590625001597</c:v>
                </c:pt>
                <c:pt idx="30606">
                  <c:v>3.0188143749999998</c:v>
                </c:pt>
                <c:pt idx="30607">
                  <c:v>3.0192978125001599</c:v>
                </c:pt>
                <c:pt idx="30608">
                  <c:v>3.019735625</c:v>
                </c:pt>
                <c:pt idx="30609">
                  <c:v>3.0201712500000002</c:v>
                </c:pt>
                <c:pt idx="30610">
                  <c:v>3.0205153125001596</c:v>
                </c:pt>
                <c:pt idx="30611">
                  <c:v>3.0199875</c:v>
                </c:pt>
                <c:pt idx="30612">
                  <c:v>3.0196481249999998</c:v>
                </c:pt>
                <c:pt idx="30613">
                  <c:v>3.0192912500000002</c:v>
                </c:pt>
                <c:pt idx="30614">
                  <c:v>3.0189596875001596</c:v>
                </c:pt>
                <c:pt idx="30615">
                  <c:v>3.018550625</c:v>
                </c:pt>
                <c:pt idx="30616">
                  <c:v>3.01817718750016</c:v>
                </c:pt>
                <c:pt idx="30617">
                  <c:v>3.0175437500000002</c:v>
                </c:pt>
                <c:pt idx="30618">
                  <c:v>3.0171456249999999</c:v>
                </c:pt>
                <c:pt idx="30619">
                  <c:v>3.0167709375001599</c:v>
                </c:pt>
                <c:pt idx="30620">
                  <c:v>3.0163859375001598</c:v>
                </c:pt>
                <c:pt idx="30621">
                  <c:v>3.016064375</c:v>
                </c:pt>
                <c:pt idx="30622">
                  <c:v>3.0156728125001599</c:v>
                </c:pt>
                <c:pt idx="30623">
                  <c:v>3.0152587500000001</c:v>
                </c:pt>
                <c:pt idx="30624">
                  <c:v>3.01485</c:v>
                </c:pt>
                <c:pt idx="30625">
                  <c:v>3.01445281250016</c:v>
                </c:pt>
                <c:pt idx="30626">
                  <c:v>3.01405375</c:v>
                </c:pt>
                <c:pt idx="30627">
                  <c:v>3.0136728125001597</c:v>
                </c:pt>
                <c:pt idx="30628">
                  <c:v>3.0133284375001597</c:v>
                </c:pt>
                <c:pt idx="30629">
                  <c:v>3.0127656250000001</c:v>
                </c:pt>
                <c:pt idx="30630">
                  <c:v>3.01241</c:v>
                </c:pt>
                <c:pt idx="30631">
                  <c:v>3.0119953125001597</c:v>
                </c:pt>
                <c:pt idx="30632">
                  <c:v>3.012088125</c:v>
                </c:pt>
                <c:pt idx="30633">
                  <c:v>3.0126184375001599</c:v>
                </c:pt>
                <c:pt idx="30634">
                  <c:v>3.0131190625001598</c:v>
                </c:pt>
                <c:pt idx="30635">
                  <c:v>3.0135925000000001</c:v>
                </c:pt>
                <c:pt idx="30636">
                  <c:v>3.0140750000000001</c:v>
                </c:pt>
                <c:pt idx="30637">
                  <c:v>3.014574375</c:v>
                </c:pt>
                <c:pt idx="30638">
                  <c:v>3.0149081249999998</c:v>
                </c:pt>
                <c:pt idx="30639">
                  <c:v>3.0152512499999999</c:v>
                </c:pt>
                <c:pt idx="30640">
                  <c:v>3.0155875000000001</c:v>
                </c:pt>
                <c:pt idx="30641">
                  <c:v>3.0154506250000002</c:v>
                </c:pt>
                <c:pt idx="30642">
                  <c:v>3.0150696875001599</c:v>
                </c:pt>
                <c:pt idx="30643">
                  <c:v>3.01471</c:v>
                </c:pt>
                <c:pt idx="30644">
                  <c:v>3.0143528125001597</c:v>
                </c:pt>
                <c:pt idx="30645">
                  <c:v>3.0139231249999998</c:v>
                </c:pt>
                <c:pt idx="30646">
                  <c:v>3.0135690625001597</c:v>
                </c:pt>
                <c:pt idx="30647">
                  <c:v>3.0132218750000002</c:v>
                </c:pt>
                <c:pt idx="30648">
                  <c:v>3.0128525000000002</c:v>
                </c:pt>
                <c:pt idx="30649">
                  <c:v>3.0125156249999998</c:v>
                </c:pt>
                <c:pt idx="30650">
                  <c:v>3.0121531250000002</c:v>
                </c:pt>
                <c:pt idx="30651">
                  <c:v>3.0118296875001596</c:v>
                </c:pt>
                <c:pt idx="30652">
                  <c:v>3.0114112500000001</c:v>
                </c:pt>
                <c:pt idx="30653">
                  <c:v>3.0117415625001596</c:v>
                </c:pt>
                <c:pt idx="30654">
                  <c:v>3.0121856249999999</c:v>
                </c:pt>
                <c:pt idx="30655">
                  <c:v>3.0125646875001597</c:v>
                </c:pt>
                <c:pt idx="30656">
                  <c:v>3.0129184375001596</c:v>
                </c:pt>
                <c:pt idx="30657">
                  <c:v>3.0133337500000001</c:v>
                </c:pt>
                <c:pt idx="30658">
                  <c:v>3.0137556249999999</c:v>
                </c:pt>
                <c:pt idx="30659">
                  <c:v>3.0142271875001598</c:v>
                </c:pt>
                <c:pt idx="30660">
                  <c:v>3.0146596875001599</c:v>
                </c:pt>
                <c:pt idx="30661">
                  <c:v>3.0150134375001598</c:v>
                </c:pt>
                <c:pt idx="30662">
                  <c:v>3.0154553125001597</c:v>
                </c:pt>
                <c:pt idx="30663">
                  <c:v>3.0158715625001595</c:v>
                </c:pt>
                <c:pt idx="30664">
                  <c:v>3.0162537500000002</c:v>
                </c:pt>
                <c:pt idx="30665">
                  <c:v>3.0166721875001596</c:v>
                </c:pt>
                <c:pt idx="30666">
                  <c:v>3.0170478125001599</c:v>
                </c:pt>
                <c:pt idx="30667">
                  <c:v>3.017508125</c:v>
                </c:pt>
                <c:pt idx="30668">
                  <c:v>3.0170406249999999</c:v>
                </c:pt>
                <c:pt idx="30669">
                  <c:v>3.0164693749999998</c:v>
                </c:pt>
                <c:pt idx="30670">
                  <c:v>3.0158815625001596</c:v>
                </c:pt>
                <c:pt idx="30671">
                  <c:v>3.0154143750000002</c:v>
                </c:pt>
                <c:pt idx="30672">
                  <c:v>3.0149349999999999</c:v>
                </c:pt>
                <c:pt idx="30673">
                  <c:v>3.0145596875001597</c:v>
                </c:pt>
                <c:pt idx="30674">
                  <c:v>3.0140403125001596</c:v>
                </c:pt>
                <c:pt idx="30675">
                  <c:v>3.0135521875001596</c:v>
                </c:pt>
                <c:pt idx="30676">
                  <c:v>3.0131753125001599</c:v>
                </c:pt>
                <c:pt idx="30677">
                  <c:v>3.0127881250000002</c:v>
                </c:pt>
                <c:pt idx="30678">
                  <c:v>3.0128121875001597</c:v>
                </c:pt>
                <c:pt idx="30679">
                  <c:v>3.0131846875001598</c:v>
                </c:pt>
                <c:pt idx="30680">
                  <c:v>3.0135865625001599</c:v>
                </c:pt>
                <c:pt idx="30681">
                  <c:v>3.0140090625001599</c:v>
                </c:pt>
                <c:pt idx="30682">
                  <c:v>3.0143909375001599</c:v>
                </c:pt>
                <c:pt idx="30683">
                  <c:v>3.0148721875001598</c:v>
                </c:pt>
                <c:pt idx="30684">
                  <c:v>3.0153118750000001</c:v>
                </c:pt>
                <c:pt idx="30685">
                  <c:v>3.0157809375001596</c:v>
                </c:pt>
                <c:pt idx="30686">
                  <c:v>3.0162071875001599</c:v>
                </c:pt>
                <c:pt idx="30687">
                  <c:v>3.016533125</c:v>
                </c:pt>
                <c:pt idx="30688">
                  <c:v>3.0169212500000002</c:v>
                </c:pt>
                <c:pt idx="30689">
                  <c:v>3.0172596875001596</c:v>
                </c:pt>
                <c:pt idx="30690">
                  <c:v>3.0176271875001599</c:v>
                </c:pt>
                <c:pt idx="30691">
                  <c:v>3.0180771875001597</c:v>
                </c:pt>
                <c:pt idx="30692">
                  <c:v>3.0177446875001599</c:v>
                </c:pt>
                <c:pt idx="30693">
                  <c:v>3.0172178125001596</c:v>
                </c:pt>
                <c:pt idx="30694">
                  <c:v>3.0168709375001597</c:v>
                </c:pt>
                <c:pt idx="30695">
                  <c:v>3.0165056250000002</c:v>
                </c:pt>
                <c:pt idx="30696">
                  <c:v>3.0160721875001597</c:v>
                </c:pt>
                <c:pt idx="30697">
                  <c:v>3.0156484375001598</c:v>
                </c:pt>
                <c:pt idx="30698">
                  <c:v>3.0151712499999999</c:v>
                </c:pt>
                <c:pt idx="30699">
                  <c:v>3.0146112500000002</c:v>
                </c:pt>
                <c:pt idx="30700">
                  <c:v>3.0140515625001596</c:v>
                </c:pt>
                <c:pt idx="30701">
                  <c:v>3.0134434375001597</c:v>
                </c:pt>
                <c:pt idx="30702">
                  <c:v>3.0128875000000002</c:v>
                </c:pt>
                <c:pt idx="30703">
                  <c:v>3.0123978125001596</c:v>
                </c:pt>
                <c:pt idx="30704">
                  <c:v>3.0119137500000002</c:v>
                </c:pt>
                <c:pt idx="30705">
                  <c:v>3.0114524999999999</c:v>
                </c:pt>
                <c:pt idx="30706">
                  <c:v>3.0108621875001598</c:v>
                </c:pt>
                <c:pt idx="30707">
                  <c:v>3.0103015625001599</c:v>
                </c:pt>
                <c:pt idx="30708">
                  <c:v>3.0099578125001596</c:v>
                </c:pt>
                <c:pt idx="30709">
                  <c:v>3.00963718750016</c:v>
                </c:pt>
                <c:pt idx="30710">
                  <c:v>3.0099796875001599</c:v>
                </c:pt>
                <c:pt idx="30711">
                  <c:v>3.0104284375001598</c:v>
                </c:pt>
                <c:pt idx="30712">
                  <c:v>3.010820625</c:v>
                </c:pt>
                <c:pt idx="30713">
                  <c:v>3.0113362499999998</c:v>
                </c:pt>
                <c:pt idx="30714">
                  <c:v>3.0118106249999999</c:v>
                </c:pt>
                <c:pt idx="30715">
                  <c:v>3.0122071875001599</c:v>
                </c:pt>
                <c:pt idx="30716">
                  <c:v>3.0125868750000002</c:v>
                </c:pt>
                <c:pt idx="30717">
                  <c:v>3.0129953125001596</c:v>
                </c:pt>
                <c:pt idx="30718">
                  <c:v>3.0133549999999998</c:v>
                </c:pt>
                <c:pt idx="30719">
                  <c:v>3.0136896875001598</c:v>
                </c:pt>
                <c:pt idx="30720">
                  <c:v>3.0140884375001598</c:v>
                </c:pt>
                <c:pt idx="30721">
                  <c:v>3.0144490625001596</c:v>
                </c:pt>
                <c:pt idx="30722">
                  <c:v>3.0149293749999999</c:v>
                </c:pt>
                <c:pt idx="30723">
                  <c:v>3.0153928125001599</c:v>
                </c:pt>
                <c:pt idx="30724">
                  <c:v>3.0158243749999998</c:v>
                </c:pt>
                <c:pt idx="30725">
                  <c:v>3.0163312499999999</c:v>
                </c:pt>
                <c:pt idx="30726">
                  <c:v>3.0166675000000001</c:v>
                </c:pt>
                <c:pt idx="30727">
                  <c:v>3.0163321875001596</c:v>
                </c:pt>
                <c:pt idx="30728">
                  <c:v>3.0157671875001597</c:v>
                </c:pt>
                <c:pt idx="30729">
                  <c:v>3.0153799999999999</c:v>
                </c:pt>
                <c:pt idx="30730">
                  <c:v>3.0150171875001597</c:v>
                </c:pt>
                <c:pt idx="30731">
                  <c:v>3.0146268749999998</c:v>
                </c:pt>
                <c:pt idx="30732">
                  <c:v>3.0142184375001597</c:v>
                </c:pt>
                <c:pt idx="30733">
                  <c:v>3.0138309375001597</c:v>
                </c:pt>
                <c:pt idx="30734">
                  <c:v>3.0134193749999998</c:v>
                </c:pt>
                <c:pt idx="30735">
                  <c:v>3.0129437499999998</c:v>
                </c:pt>
                <c:pt idx="30736">
                  <c:v>3.0125959375001599</c:v>
                </c:pt>
                <c:pt idx="30737">
                  <c:v>3.0122681249999999</c:v>
                </c:pt>
                <c:pt idx="30738">
                  <c:v>3.0122046875001596</c:v>
                </c:pt>
                <c:pt idx="30739">
                  <c:v>3.012405625</c:v>
                </c:pt>
                <c:pt idx="30740">
                  <c:v>3.012775</c:v>
                </c:pt>
                <c:pt idx="30741">
                  <c:v>3.0131056250000001</c:v>
                </c:pt>
                <c:pt idx="30742">
                  <c:v>3.01349125</c:v>
                </c:pt>
                <c:pt idx="30743">
                  <c:v>3.0138387500000001</c:v>
                </c:pt>
                <c:pt idx="30744">
                  <c:v>3.0143015625001599</c:v>
                </c:pt>
                <c:pt idx="30745">
                  <c:v>3.0147068749999999</c:v>
                </c:pt>
                <c:pt idx="30746">
                  <c:v>3.0151815625001599</c:v>
                </c:pt>
                <c:pt idx="30747">
                  <c:v>3.0156046875001596</c:v>
                </c:pt>
                <c:pt idx="30748">
                  <c:v>3.0161546875001597</c:v>
                </c:pt>
                <c:pt idx="30749">
                  <c:v>3.0166131250000001</c:v>
                </c:pt>
                <c:pt idx="30750">
                  <c:v>3.0170762500000001</c:v>
                </c:pt>
                <c:pt idx="30751">
                  <c:v>3.0175874999999999</c:v>
                </c:pt>
                <c:pt idx="30752">
                  <c:v>3.0180687499999999</c:v>
                </c:pt>
                <c:pt idx="30753">
                  <c:v>3.018465</c:v>
                </c:pt>
                <c:pt idx="30754">
                  <c:v>3.01898</c:v>
                </c:pt>
                <c:pt idx="30755">
                  <c:v>3.0195337499999999</c:v>
                </c:pt>
                <c:pt idx="30756">
                  <c:v>3.0198762499999998</c:v>
                </c:pt>
                <c:pt idx="30757">
                  <c:v>3.0193709375001596</c:v>
                </c:pt>
                <c:pt idx="30758">
                  <c:v>3.0189412500000001</c:v>
                </c:pt>
                <c:pt idx="30759">
                  <c:v>3.0184665625001599</c:v>
                </c:pt>
                <c:pt idx="30760">
                  <c:v>3.0179665625001597</c:v>
                </c:pt>
                <c:pt idx="30761">
                  <c:v>3.0174093750000002</c:v>
                </c:pt>
                <c:pt idx="30762">
                  <c:v>3.016861875</c:v>
                </c:pt>
                <c:pt idx="30763">
                  <c:v>3.016335625</c:v>
                </c:pt>
                <c:pt idx="30764">
                  <c:v>3.0157543750000002</c:v>
                </c:pt>
                <c:pt idx="30765">
                  <c:v>3.0151306249999998</c:v>
                </c:pt>
                <c:pt idx="30766">
                  <c:v>3.0147181249999999</c:v>
                </c:pt>
                <c:pt idx="30767">
                  <c:v>3.0143387499999998</c:v>
                </c:pt>
                <c:pt idx="30768">
                  <c:v>3.0139553125001597</c:v>
                </c:pt>
                <c:pt idx="30769">
                  <c:v>3.0135440625001597</c:v>
                </c:pt>
                <c:pt idx="30770">
                  <c:v>3.0131509375001597</c:v>
                </c:pt>
                <c:pt idx="30771">
                  <c:v>3.0125265625001596</c:v>
                </c:pt>
                <c:pt idx="30772">
                  <c:v>3.0121681250000001</c:v>
                </c:pt>
                <c:pt idx="30773">
                  <c:v>3.0116568749999999</c:v>
                </c:pt>
                <c:pt idx="30774">
                  <c:v>3.0112590625001596</c:v>
                </c:pt>
                <c:pt idx="30775">
                  <c:v>3.0114784375001595</c:v>
                </c:pt>
                <c:pt idx="30776">
                  <c:v>3.0118771875001595</c:v>
                </c:pt>
                <c:pt idx="30777">
                  <c:v>3.01225906250016</c:v>
                </c:pt>
                <c:pt idx="30778">
                  <c:v>3.0125859375001598</c:v>
                </c:pt>
                <c:pt idx="30779">
                  <c:v>3.0130453125001599</c:v>
                </c:pt>
                <c:pt idx="30780">
                  <c:v>3.0134262500000002</c:v>
                </c:pt>
                <c:pt idx="30781">
                  <c:v>3.0138143749999999</c:v>
                </c:pt>
                <c:pt idx="30782">
                  <c:v>3.0142731249999999</c:v>
                </c:pt>
                <c:pt idx="30783">
                  <c:v>3.014716875</c:v>
                </c:pt>
                <c:pt idx="30784">
                  <c:v>3.0150871875001597</c:v>
                </c:pt>
                <c:pt idx="30785">
                  <c:v>3.0156681249999999</c:v>
                </c:pt>
                <c:pt idx="30786">
                  <c:v>3.0160734375001597</c:v>
                </c:pt>
                <c:pt idx="30787">
                  <c:v>3.0164637500000002</c:v>
                </c:pt>
                <c:pt idx="30788">
                  <c:v>3.0169440625001598</c:v>
                </c:pt>
                <c:pt idx="30789">
                  <c:v>3.0173809375001599</c:v>
                </c:pt>
                <c:pt idx="30790">
                  <c:v>3.01781875</c:v>
                </c:pt>
                <c:pt idx="30791">
                  <c:v>3.0181606250000002</c:v>
                </c:pt>
                <c:pt idx="30792">
                  <c:v>3.0178093750000001</c:v>
                </c:pt>
                <c:pt idx="30793">
                  <c:v>3.0174093750000002</c:v>
                </c:pt>
                <c:pt idx="30794">
                  <c:v>3.0168128125001599</c:v>
                </c:pt>
                <c:pt idx="30795">
                  <c:v>3.0162762500000002</c:v>
                </c:pt>
                <c:pt idx="30796">
                  <c:v>3.0158037499999999</c:v>
                </c:pt>
                <c:pt idx="30797">
                  <c:v>3.0154159375001597</c:v>
                </c:pt>
                <c:pt idx="30798">
                  <c:v>3.0149418749999999</c:v>
                </c:pt>
                <c:pt idx="30799">
                  <c:v>3.0144515625001596</c:v>
                </c:pt>
                <c:pt idx="30800">
                  <c:v>3.0139453125001596</c:v>
                </c:pt>
                <c:pt idx="30801">
                  <c:v>3.0133915625001597</c:v>
                </c:pt>
                <c:pt idx="30802">
                  <c:v>3.0127381249999998</c:v>
                </c:pt>
                <c:pt idx="30803">
                  <c:v>3.0120646875001595</c:v>
                </c:pt>
                <c:pt idx="30804">
                  <c:v>3.0113715625001598</c:v>
                </c:pt>
                <c:pt idx="30805">
                  <c:v>3.0105784375001599</c:v>
                </c:pt>
                <c:pt idx="30806">
                  <c:v>3.0098618749999999</c:v>
                </c:pt>
                <c:pt idx="30807">
                  <c:v>3.00928</c:v>
                </c:pt>
                <c:pt idx="30808">
                  <c:v>3.0087893750000001</c:v>
                </c:pt>
                <c:pt idx="30809">
                  <c:v>3.0083490625001597</c:v>
                </c:pt>
                <c:pt idx="30810">
                  <c:v>3.0079934375001596</c:v>
                </c:pt>
                <c:pt idx="30811">
                  <c:v>3.0076028125001599</c:v>
                </c:pt>
                <c:pt idx="30812">
                  <c:v>3.0079728125001597</c:v>
                </c:pt>
                <c:pt idx="30813">
                  <c:v>3.0083743749999998</c:v>
                </c:pt>
                <c:pt idx="30814">
                  <c:v>3.0088203125001596</c:v>
                </c:pt>
                <c:pt idx="30815">
                  <c:v>3.0092175000000001</c:v>
                </c:pt>
                <c:pt idx="30816">
                  <c:v>3.009665</c:v>
                </c:pt>
                <c:pt idx="30817">
                  <c:v>3.0101618750000001</c:v>
                </c:pt>
                <c:pt idx="30818">
                  <c:v>3.0106118749999999</c:v>
                </c:pt>
                <c:pt idx="30819">
                  <c:v>3.0109715625001598</c:v>
                </c:pt>
                <c:pt idx="30820">
                  <c:v>3.0113965625001597</c:v>
                </c:pt>
                <c:pt idx="30821">
                  <c:v>3.0117793750000001</c:v>
                </c:pt>
                <c:pt idx="30822">
                  <c:v>3.0122521875001596</c:v>
                </c:pt>
                <c:pt idx="30823">
                  <c:v>3.0127396875001597</c:v>
                </c:pt>
                <c:pt idx="30824">
                  <c:v>3.0132065625001596</c:v>
                </c:pt>
                <c:pt idx="30825">
                  <c:v>3.0136224999999999</c:v>
                </c:pt>
                <c:pt idx="30826">
                  <c:v>3.0140096875001596</c:v>
                </c:pt>
                <c:pt idx="30827">
                  <c:v>3.0143328125001596</c:v>
                </c:pt>
                <c:pt idx="30828">
                  <c:v>3.0146540625001599</c:v>
                </c:pt>
                <c:pt idx="30829">
                  <c:v>3.0150515625001599</c:v>
                </c:pt>
                <c:pt idx="30830">
                  <c:v>3.0146768750000001</c:v>
                </c:pt>
                <c:pt idx="30831">
                  <c:v>3.0142753125001596</c:v>
                </c:pt>
                <c:pt idx="30832">
                  <c:v>3.0141346875001598</c:v>
                </c:pt>
                <c:pt idx="30833">
                  <c:v>3.0145187500000001</c:v>
                </c:pt>
                <c:pt idx="30834">
                  <c:v>3.0140115625001598</c:v>
                </c:pt>
                <c:pt idx="30835">
                  <c:v>3.013379375</c:v>
                </c:pt>
                <c:pt idx="30836">
                  <c:v>3.0127146875001598</c:v>
                </c:pt>
                <c:pt idx="30837">
                  <c:v>3.0122671875001599</c:v>
                </c:pt>
                <c:pt idx="30838">
                  <c:v>3.0118503125001599</c:v>
                </c:pt>
                <c:pt idx="30839">
                  <c:v>3.0115059375001598</c:v>
                </c:pt>
                <c:pt idx="30840">
                  <c:v>3.0110771875001596</c:v>
                </c:pt>
                <c:pt idx="30841">
                  <c:v>3.0107415625001597</c:v>
                </c:pt>
                <c:pt idx="30842">
                  <c:v>3.0103571875001598</c:v>
                </c:pt>
                <c:pt idx="30843">
                  <c:v>3.0099496875001597</c:v>
                </c:pt>
                <c:pt idx="30844">
                  <c:v>3.0095284375001596</c:v>
                </c:pt>
                <c:pt idx="30845">
                  <c:v>3.0095999999999998</c:v>
                </c:pt>
                <c:pt idx="30846">
                  <c:v>3.0099506250000001</c:v>
                </c:pt>
                <c:pt idx="30847">
                  <c:v>3.0102953125001597</c:v>
                </c:pt>
                <c:pt idx="30848">
                  <c:v>3.0106503125001596</c:v>
                </c:pt>
                <c:pt idx="30849">
                  <c:v>3.0111553125001596</c:v>
                </c:pt>
                <c:pt idx="30850">
                  <c:v>3.0116406250000001</c:v>
                </c:pt>
                <c:pt idx="30851">
                  <c:v>3.0119637500000001</c:v>
                </c:pt>
                <c:pt idx="30852">
                  <c:v>3.0123918750000001</c:v>
                </c:pt>
                <c:pt idx="30853">
                  <c:v>3.0129156250000002</c:v>
                </c:pt>
                <c:pt idx="30854">
                  <c:v>3.0134093750000002</c:v>
                </c:pt>
                <c:pt idx="30855">
                  <c:v>3.0139909375001599</c:v>
                </c:pt>
                <c:pt idx="30856">
                  <c:v>3.0145071875001599</c:v>
                </c:pt>
                <c:pt idx="30857">
                  <c:v>3.0150096875001595</c:v>
                </c:pt>
                <c:pt idx="30858">
                  <c:v>3.0154693749999999</c:v>
                </c:pt>
                <c:pt idx="30859">
                  <c:v>3.0159237499999998</c:v>
                </c:pt>
                <c:pt idx="30860">
                  <c:v>3.0163234375001595</c:v>
                </c:pt>
                <c:pt idx="30861">
                  <c:v>3.01671093750016</c:v>
                </c:pt>
                <c:pt idx="30862">
                  <c:v>3.0171581249999999</c:v>
                </c:pt>
                <c:pt idx="30863">
                  <c:v>3.0175756250000001</c:v>
                </c:pt>
                <c:pt idx="30864">
                  <c:v>3.0179403125001598</c:v>
                </c:pt>
                <c:pt idx="30865">
                  <c:v>3.0182618749999999</c:v>
                </c:pt>
                <c:pt idx="30866">
                  <c:v>3.0187056249999999</c:v>
                </c:pt>
                <c:pt idx="30867">
                  <c:v>3.0190950000000001</c:v>
                </c:pt>
                <c:pt idx="30868">
                  <c:v>3.0187162500000002</c:v>
                </c:pt>
                <c:pt idx="30869">
                  <c:v>3.0179284375001596</c:v>
                </c:pt>
                <c:pt idx="30870">
                  <c:v>3.0173174999999999</c:v>
                </c:pt>
                <c:pt idx="30871">
                  <c:v>3.0166415625001597</c:v>
                </c:pt>
                <c:pt idx="30872">
                  <c:v>3.0158956250000002</c:v>
                </c:pt>
                <c:pt idx="30873">
                  <c:v>3.0150546875001596</c:v>
                </c:pt>
                <c:pt idx="30874">
                  <c:v>3.0141996875001595</c:v>
                </c:pt>
                <c:pt idx="30875">
                  <c:v>3.0133587500000001</c:v>
                </c:pt>
                <c:pt idx="30876">
                  <c:v>3.0125078125001599</c:v>
                </c:pt>
                <c:pt idx="30877">
                  <c:v>3.0117159375001599</c:v>
                </c:pt>
                <c:pt idx="30878">
                  <c:v>3.0110190625001598</c:v>
                </c:pt>
                <c:pt idx="30879">
                  <c:v>3.0104396875001598</c:v>
                </c:pt>
                <c:pt idx="30880">
                  <c:v>3.0099981250000001</c:v>
                </c:pt>
                <c:pt idx="30881">
                  <c:v>3.0096150000000002</c:v>
                </c:pt>
                <c:pt idx="30882">
                  <c:v>3.0092809375001597</c:v>
                </c:pt>
                <c:pt idx="30883">
                  <c:v>3.0088928125001599</c:v>
                </c:pt>
                <c:pt idx="30884">
                  <c:v>3.0092668749999998</c:v>
                </c:pt>
                <c:pt idx="30885">
                  <c:v>3.0095940625001596</c:v>
                </c:pt>
                <c:pt idx="30886">
                  <c:v>3.0099499999999999</c:v>
                </c:pt>
                <c:pt idx="30887">
                  <c:v>3.0104478125001597</c:v>
                </c:pt>
                <c:pt idx="30888">
                  <c:v>3.0108212499999998</c:v>
                </c:pt>
                <c:pt idx="30889">
                  <c:v>3.0111906249999998</c:v>
                </c:pt>
                <c:pt idx="30890">
                  <c:v>3.0116603125001595</c:v>
                </c:pt>
                <c:pt idx="30891">
                  <c:v>3.0121381249999999</c:v>
                </c:pt>
                <c:pt idx="30892">
                  <c:v>3.0125084375001596</c:v>
                </c:pt>
                <c:pt idx="30893">
                  <c:v>3.0128724999999998</c:v>
                </c:pt>
                <c:pt idx="30894">
                  <c:v>3.0132515625001597</c:v>
                </c:pt>
                <c:pt idx="30895">
                  <c:v>3.0131490625001596</c:v>
                </c:pt>
                <c:pt idx="30896">
                  <c:v>3.0131981250000002</c:v>
                </c:pt>
                <c:pt idx="30897">
                  <c:v>3.013636875</c:v>
                </c:pt>
                <c:pt idx="30898">
                  <c:v>3.0130675</c:v>
                </c:pt>
                <c:pt idx="30899">
                  <c:v>3.012358125</c:v>
                </c:pt>
                <c:pt idx="30900">
                  <c:v>3.0118940625001596</c:v>
                </c:pt>
                <c:pt idx="30901">
                  <c:v>3.0114696875001599</c:v>
                </c:pt>
                <c:pt idx="30902">
                  <c:v>3.0109853125001598</c:v>
                </c:pt>
                <c:pt idx="30903">
                  <c:v>3.0104221875001596</c:v>
                </c:pt>
                <c:pt idx="30904">
                  <c:v>3.0099781249999999</c:v>
                </c:pt>
                <c:pt idx="30905">
                  <c:v>3.0097831249999998</c:v>
                </c:pt>
                <c:pt idx="30906">
                  <c:v>3.0096809375001596</c:v>
                </c:pt>
                <c:pt idx="30907">
                  <c:v>3.0100459375001596</c:v>
                </c:pt>
                <c:pt idx="30908">
                  <c:v>3.0104421875001597</c:v>
                </c:pt>
                <c:pt idx="30909">
                  <c:v>3.0108840625001596</c:v>
                </c:pt>
                <c:pt idx="30910">
                  <c:v>3.0113403125001597</c:v>
                </c:pt>
                <c:pt idx="30911">
                  <c:v>3.0117124999999998</c:v>
                </c:pt>
                <c:pt idx="30912">
                  <c:v>3.012099375</c:v>
                </c:pt>
                <c:pt idx="30913">
                  <c:v>3.0124225</c:v>
                </c:pt>
                <c:pt idx="30914">
                  <c:v>3.0120965625001599</c:v>
                </c:pt>
                <c:pt idx="30915">
                  <c:v>3.0116771875001596</c:v>
                </c:pt>
                <c:pt idx="30916">
                  <c:v>3.0112931249999999</c:v>
                </c:pt>
                <c:pt idx="30917">
                  <c:v>3.0109637500000002</c:v>
                </c:pt>
                <c:pt idx="30918">
                  <c:v>3.0105578125001595</c:v>
                </c:pt>
                <c:pt idx="30919">
                  <c:v>3.0101884375001595</c:v>
                </c:pt>
                <c:pt idx="30920">
                  <c:v>3.00985375</c:v>
                </c:pt>
                <c:pt idx="30921">
                  <c:v>3.00949</c:v>
                </c:pt>
                <c:pt idx="30922">
                  <c:v>3.0096474999999998</c:v>
                </c:pt>
                <c:pt idx="30923">
                  <c:v>3.0099775000000002</c:v>
                </c:pt>
                <c:pt idx="30924">
                  <c:v>3.0103884375001599</c:v>
                </c:pt>
                <c:pt idx="30925">
                  <c:v>3.0108415625001599</c:v>
                </c:pt>
                <c:pt idx="30926">
                  <c:v>3.0112484375001598</c:v>
                </c:pt>
                <c:pt idx="30927">
                  <c:v>3.0117950000000002</c:v>
                </c:pt>
                <c:pt idx="30928">
                  <c:v>3.0123387500000001</c:v>
                </c:pt>
                <c:pt idx="30929">
                  <c:v>3.0128821875001597</c:v>
                </c:pt>
                <c:pt idx="30930">
                  <c:v>3.0133915625001597</c:v>
                </c:pt>
                <c:pt idx="30931">
                  <c:v>3.0139568749999999</c:v>
                </c:pt>
                <c:pt idx="30932">
                  <c:v>3.0144656250000001</c:v>
                </c:pt>
                <c:pt idx="30933">
                  <c:v>3.0150118749999999</c:v>
                </c:pt>
                <c:pt idx="30934">
                  <c:v>3.0155321875001597</c:v>
                </c:pt>
                <c:pt idx="30935">
                  <c:v>3.0160221875001598</c:v>
                </c:pt>
                <c:pt idx="30936">
                  <c:v>3.0164940625001599</c:v>
                </c:pt>
                <c:pt idx="30937">
                  <c:v>3.0169728125001596</c:v>
                </c:pt>
                <c:pt idx="30938">
                  <c:v>3.0174112499999999</c:v>
                </c:pt>
                <c:pt idx="30939">
                  <c:v>3.0177906249999999</c:v>
                </c:pt>
                <c:pt idx="30940">
                  <c:v>3.0182087499999999</c:v>
                </c:pt>
                <c:pt idx="30941">
                  <c:v>3.0177515625001599</c:v>
                </c:pt>
                <c:pt idx="30942">
                  <c:v>3.0174090625001599</c:v>
                </c:pt>
                <c:pt idx="30943">
                  <c:v>3.0169450000000002</c:v>
                </c:pt>
                <c:pt idx="30944">
                  <c:v>3.0164071875001599</c:v>
                </c:pt>
                <c:pt idx="30945">
                  <c:v>3.0158053125001598</c:v>
                </c:pt>
                <c:pt idx="30946">
                  <c:v>3.0151781249999998</c:v>
                </c:pt>
                <c:pt idx="30947">
                  <c:v>3.0145437500000001</c:v>
                </c:pt>
                <c:pt idx="30948">
                  <c:v>3.013925</c:v>
                </c:pt>
                <c:pt idx="30949">
                  <c:v>3.0134259375001595</c:v>
                </c:pt>
                <c:pt idx="30950">
                  <c:v>3.0128881249999999</c:v>
                </c:pt>
                <c:pt idx="30951">
                  <c:v>3.0124084375001599</c:v>
                </c:pt>
                <c:pt idx="30952">
                  <c:v>3.0119296875001598</c:v>
                </c:pt>
                <c:pt idx="30953">
                  <c:v>3.0115946875001596</c:v>
                </c:pt>
                <c:pt idx="30954">
                  <c:v>3.0112712500000001</c:v>
                </c:pt>
                <c:pt idx="30955">
                  <c:v>3.0107603125001599</c:v>
                </c:pt>
                <c:pt idx="30956">
                  <c:v>3.0101731250000001</c:v>
                </c:pt>
                <c:pt idx="30957">
                  <c:v>3.0098293749999998</c:v>
                </c:pt>
                <c:pt idx="30958">
                  <c:v>3.0093915625001597</c:v>
                </c:pt>
                <c:pt idx="30959">
                  <c:v>3.0089728125001596</c:v>
                </c:pt>
                <c:pt idx="30960">
                  <c:v>3.0087440625001598</c:v>
                </c:pt>
                <c:pt idx="30961">
                  <c:v>3.0091356249999999</c:v>
                </c:pt>
                <c:pt idx="30962">
                  <c:v>3.0095515625001599</c:v>
                </c:pt>
                <c:pt idx="30963">
                  <c:v>3.0099109375001598</c:v>
                </c:pt>
                <c:pt idx="30964">
                  <c:v>3.0102565625001598</c:v>
                </c:pt>
                <c:pt idx="30965">
                  <c:v>3.0105878125001597</c:v>
                </c:pt>
                <c:pt idx="30966">
                  <c:v>3.01090875</c:v>
                </c:pt>
                <c:pt idx="30967">
                  <c:v>3.0112365625001596</c:v>
                </c:pt>
                <c:pt idx="30968">
                  <c:v>3.0107206249999998</c:v>
                </c:pt>
                <c:pt idx="30969">
                  <c:v>3.0007759375001597</c:v>
                </c:pt>
                <c:pt idx="30970">
                  <c:v>2.9895453125001596</c:v>
                </c:pt>
                <c:pt idx="30971">
                  <c:v>2.9778484375001599</c:v>
                </c:pt>
                <c:pt idx="30972">
                  <c:v>2.9658924999999998</c:v>
                </c:pt>
                <c:pt idx="30973">
                  <c:v>2.9537450000000001</c:v>
                </c:pt>
                <c:pt idx="30974">
                  <c:v>2.9414443750000001</c:v>
                </c:pt>
                <c:pt idx="30975">
                  <c:v>2.9290453125001599</c:v>
                </c:pt>
                <c:pt idx="30976">
                  <c:v>2.9165481249999998</c:v>
                </c:pt>
                <c:pt idx="30977">
                  <c:v>2.9039587500000001</c:v>
                </c:pt>
                <c:pt idx="30978">
                  <c:v>2.8920815625001599</c:v>
                </c:pt>
                <c:pt idx="30979">
                  <c:v>2.8894159375001598</c:v>
                </c:pt>
                <c:pt idx="30980">
                  <c:v>2.8879953125001596</c:v>
                </c:pt>
                <c:pt idx="30981">
                  <c:v>2.8869631249999999</c:v>
                </c:pt>
                <c:pt idx="30982">
                  <c:v>2.8861712499999999</c:v>
                </c:pt>
                <c:pt idx="30983">
                  <c:v>2.8855421875001599</c:v>
                </c:pt>
                <c:pt idx="30984">
                  <c:v>2.8850590625001598</c:v>
                </c:pt>
                <c:pt idx="30985">
                  <c:v>2.884684375</c:v>
                </c:pt>
                <c:pt idx="30986">
                  <c:v>2.8841325000000002</c:v>
                </c:pt>
                <c:pt idx="30987">
                  <c:v>2.8838009375001596</c:v>
                </c:pt>
                <c:pt idx="30988">
                  <c:v>2.8834215625001596</c:v>
                </c:pt>
                <c:pt idx="30989">
                  <c:v>2.8832656249999999</c:v>
                </c:pt>
                <c:pt idx="30990">
                  <c:v>2.8832149999999999</c:v>
                </c:pt>
                <c:pt idx="30991">
                  <c:v>2.8828690625001596</c:v>
                </c:pt>
                <c:pt idx="30992">
                  <c:v>2.8826125</c:v>
                </c:pt>
                <c:pt idx="30993">
                  <c:v>2.8824037499999999</c:v>
                </c:pt>
                <c:pt idx="30994">
                  <c:v>2.8820706249999999</c:v>
                </c:pt>
                <c:pt idx="30995">
                  <c:v>2.8818975</c:v>
                </c:pt>
                <c:pt idx="30996">
                  <c:v>2.881885</c:v>
                </c:pt>
                <c:pt idx="30997">
                  <c:v>2.88170875</c:v>
                </c:pt>
                <c:pt idx="30998">
                  <c:v>2.881526875</c:v>
                </c:pt>
                <c:pt idx="30999">
                  <c:v>2.8817053125001597</c:v>
                </c:pt>
                <c:pt idx="31000">
                  <c:v>2.8817753125001597</c:v>
                </c:pt>
                <c:pt idx="31001">
                  <c:v>2.8817246875001596</c:v>
                </c:pt>
                <c:pt idx="31002">
                  <c:v>2.8820578125001597</c:v>
                </c:pt>
                <c:pt idx="31003">
                  <c:v>2.8824337500000001</c:v>
                </c:pt>
                <c:pt idx="31004">
                  <c:v>2.8827962500000002</c:v>
                </c:pt>
                <c:pt idx="31005">
                  <c:v>2.8831206250000001</c:v>
                </c:pt>
                <c:pt idx="31006">
                  <c:v>2.8835062499999999</c:v>
                </c:pt>
                <c:pt idx="31007">
                  <c:v>2.8839225000000002</c:v>
                </c:pt>
                <c:pt idx="31008">
                  <c:v>2.8842762500000001</c:v>
                </c:pt>
                <c:pt idx="31009">
                  <c:v>2.8847268750000001</c:v>
                </c:pt>
                <c:pt idx="31010">
                  <c:v>2.8851771875001599</c:v>
                </c:pt>
                <c:pt idx="31011">
                  <c:v>2.8854971875001598</c:v>
                </c:pt>
                <c:pt idx="31012">
                  <c:v>2.8858384375001598</c:v>
                </c:pt>
                <c:pt idx="31013">
                  <c:v>2.8861903125001596</c:v>
                </c:pt>
                <c:pt idx="31014">
                  <c:v>2.8865165625001596</c:v>
                </c:pt>
                <c:pt idx="31015">
                  <c:v>2.8868846875001597</c:v>
                </c:pt>
                <c:pt idx="31016">
                  <c:v>2.8872693749999998</c:v>
                </c:pt>
                <c:pt idx="31017">
                  <c:v>2.8876740625001598</c:v>
                </c:pt>
                <c:pt idx="31018">
                  <c:v>2.8881881250000001</c:v>
                </c:pt>
                <c:pt idx="31019">
                  <c:v>2.8886309375001598</c:v>
                </c:pt>
                <c:pt idx="31020">
                  <c:v>2.8889890625001597</c:v>
                </c:pt>
                <c:pt idx="31021">
                  <c:v>2.88933375</c:v>
                </c:pt>
                <c:pt idx="31022">
                  <c:v>2.8889584375001598</c:v>
                </c:pt>
                <c:pt idx="31023">
                  <c:v>2.888330625</c:v>
                </c:pt>
                <c:pt idx="31024">
                  <c:v>2.8876640625001597</c:v>
                </c:pt>
                <c:pt idx="31025">
                  <c:v>2.8870862499999999</c:v>
                </c:pt>
                <c:pt idx="31026">
                  <c:v>2.8867459375001596</c:v>
                </c:pt>
                <c:pt idx="31027">
                  <c:v>2.886360625</c:v>
                </c:pt>
                <c:pt idx="31028">
                  <c:v>2.8859559375001598</c:v>
                </c:pt>
                <c:pt idx="31029">
                  <c:v>2.8853543749999999</c:v>
                </c:pt>
                <c:pt idx="31030">
                  <c:v>2.8850146875001599</c:v>
                </c:pt>
                <c:pt idx="31031">
                  <c:v>2.8846309375001598</c:v>
                </c:pt>
                <c:pt idx="31032">
                  <c:v>2.8841209375001595</c:v>
                </c:pt>
                <c:pt idx="31033">
                  <c:v>2.8835634375001598</c:v>
                </c:pt>
                <c:pt idx="31034">
                  <c:v>2.8830059375001595</c:v>
                </c:pt>
                <c:pt idx="31035">
                  <c:v>2.88235375</c:v>
                </c:pt>
                <c:pt idx="31036">
                  <c:v>2.8817468750000002</c:v>
                </c:pt>
                <c:pt idx="31037">
                  <c:v>2.8811159375001596</c:v>
                </c:pt>
                <c:pt idx="31038">
                  <c:v>2.8804209375001597</c:v>
                </c:pt>
                <c:pt idx="31039">
                  <c:v>2.8797028125001596</c:v>
                </c:pt>
                <c:pt idx="31040">
                  <c:v>2.8790618750000001</c:v>
                </c:pt>
                <c:pt idx="31041">
                  <c:v>2.8784968750000002</c:v>
                </c:pt>
                <c:pt idx="31042">
                  <c:v>2.8780290625001599</c:v>
                </c:pt>
                <c:pt idx="31043">
                  <c:v>2.8776368749999999</c:v>
                </c:pt>
                <c:pt idx="31044">
                  <c:v>2.8772871875001598</c:v>
                </c:pt>
                <c:pt idx="31045">
                  <c:v>2.8769193749999999</c:v>
                </c:pt>
                <c:pt idx="31046">
                  <c:v>2.8772665625001599</c:v>
                </c:pt>
                <c:pt idx="31047">
                  <c:v>2.8775949999999999</c:v>
                </c:pt>
                <c:pt idx="31048">
                  <c:v>2.8779793749999998</c:v>
                </c:pt>
                <c:pt idx="31049">
                  <c:v>2.8785171875001598</c:v>
                </c:pt>
                <c:pt idx="31050">
                  <c:v>2.878905</c:v>
                </c:pt>
                <c:pt idx="31051">
                  <c:v>2.87943375</c:v>
                </c:pt>
                <c:pt idx="31052">
                  <c:v>2.8799353125001597</c:v>
                </c:pt>
                <c:pt idx="31053">
                  <c:v>2.8803687500000001</c:v>
                </c:pt>
                <c:pt idx="31054">
                  <c:v>2.880778125</c:v>
                </c:pt>
                <c:pt idx="31055">
                  <c:v>2.8812659375001597</c:v>
                </c:pt>
                <c:pt idx="31056">
                  <c:v>2.8816118749999999</c:v>
                </c:pt>
                <c:pt idx="31057">
                  <c:v>2.8819925</c:v>
                </c:pt>
                <c:pt idx="31058">
                  <c:v>2.8824221875001599</c:v>
                </c:pt>
                <c:pt idx="31059">
                  <c:v>2.88278875</c:v>
                </c:pt>
                <c:pt idx="31060">
                  <c:v>2.8832078125001597</c:v>
                </c:pt>
                <c:pt idx="31061">
                  <c:v>2.8837109375001599</c:v>
                </c:pt>
                <c:pt idx="31062">
                  <c:v>2.8841471875001599</c:v>
                </c:pt>
                <c:pt idx="31063">
                  <c:v>2.88456</c:v>
                </c:pt>
                <c:pt idx="31064">
                  <c:v>2.8850543750000002</c:v>
                </c:pt>
                <c:pt idx="31065">
                  <c:v>2.8855149999999998</c:v>
                </c:pt>
                <c:pt idx="31066">
                  <c:v>2.8859484375001596</c:v>
                </c:pt>
                <c:pt idx="31067">
                  <c:v>2.8864299999999998</c:v>
                </c:pt>
                <c:pt idx="31068">
                  <c:v>2.8869740625001596</c:v>
                </c:pt>
                <c:pt idx="31069">
                  <c:v>2.8874690625001596</c:v>
                </c:pt>
                <c:pt idx="31070">
                  <c:v>2.8878990625001597</c:v>
                </c:pt>
                <c:pt idx="31071">
                  <c:v>2.8882818750000001</c:v>
                </c:pt>
                <c:pt idx="31072">
                  <c:v>2.8877603125001596</c:v>
                </c:pt>
                <c:pt idx="31073">
                  <c:v>2.8873415625001599</c:v>
                </c:pt>
                <c:pt idx="31074">
                  <c:v>2.8868984375001596</c:v>
                </c:pt>
                <c:pt idx="31075">
                  <c:v>2.8863668750000002</c:v>
                </c:pt>
                <c:pt idx="31076">
                  <c:v>2.8858015625001596</c:v>
                </c:pt>
                <c:pt idx="31077">
                  <c:v>2.8852531250000002</c:v>
                </c:pt>
                <c:pt idx="31078">
                  <c:v>2.8846696875001596</c:v>
                </c:pt>
                <c:pt idx="31079">
                  <c:v>2.884074375</c:v>
                </c:pt>
                <c:pt idx="31080">
                  <c:v>2.8835659375001597</c:v>
                </c:pt>
                <c:pt idx="31081">
                  <c:v>2.8830909375001599</c:v>
                </c:pt>
                <c:pt idx="31082">
                  <c:v>2.88265468750016</c:v>
                </c:pt>
                <c:pt idx="31083">
                  <c:v>2.8823181249999998</c:v>
                </c:pt>
                <c:pt idx="31084">
                  <c:v>2.8819109375001597</c:v>
                </c:pt>
                <c:pt idx="31085">
                  <c:v>2.8815881249999999</c:v>
                </c:pt>
                <c:pt idx="31086">
                  <c:v>2.8819778125001596</c:v>
                </c:pt>
                <c:pt idx="31087">
                  <c:v>2.8823928125001599</c:v>
                </c:pt>
                <c:pt idx="31088">
                  <c:v>2.8828212500000001</c:v>
                </c:pt>
                <c:pt idx="31089">
                  <c:v>2.8832078125001597</c:v>
                </c:pt>
                <c:pt idx="31090">
                  <c:v>2.8835306250000001</c:v>
                </c:pt>
                <c:pt idx="31091">
                  <c:v>2.8838959375001596</c:v>
                </c:pt>
                <c:pt idx="31092">
                  <c:v>2.8843174999999999</c:v>
                </c:pt>
                <c:pt idx="31093">
                  <c:v>2.8847550000000002</c:v>
                </c:pt>
                <c:pt idx="31094">
                  <c:v>2.8851506250000001</c:v>
                </c:pt>
                <c:pt idx="31095">
                  <c:v>2.8856321875001596</c:v>
                </c:pt>
                <c:pt idx="31096">
                  <c:v>2.8861699999999999</c:v>
                </c:pt>
                <c:pt idx="31097">
                  <c:v>2.8866503125001599</c:v>
                </c:pt>
                <c:pt idx="31098">
                  <c:v>2.8871659375001597</c:v>
                </c:pt>
                <c:pt idx="31099">
                  <c:v>2.887581875</c:v>
                </c:pt>
                <c:pt idx="31100">
                  <c:v>2.8879600000000001</c:v>
                </c:pt>
                <c:pt idx="31101">
                  <c:v>2.8883846875001598</c:v>
                </c:pt>
                <c:pt idx="31102">
                  <c:v>2.88877125</c:v>
                </c:pt>
                <c:pt idx="31103">
                  <c:v>2.8891268750000001</c:v>
                </c:pt>
                <c:pt idx="31104">
                  <c:v>2.8895703125001599</c:v>
                </c:pt>
                <c:pt idx="31105">
                  <c:v>2.8900896875001596</c:v>
                </c:pt>
                <c:pt idx="31106">
                  <c:v>2.89055375</c:v>
                </c:pt>
                <c:pt idx="31107">
                  <c:v>2.8909474999999998</c:v>
                </c:pt>
                <c:pt idx="31108">
                  <c:v>2.8913843749999999</c:v>
                </c:pt>
                <c:pt idx="31109">
                  <c:v>2.891705</c:v>
                </c:pt>
                <c:pt idx="31110">
                  <c:v>2.8911940625001598</c:v>
                </c:pt>
                <c:pt idx="31111">
                  <c:v>2.8907556250000002</c:v>
                </c:pt>
                <c:pt idx="31112">
                  <c:v>2.8901050000000001</c:v>
                </c:pt>
                <c:pt idx="31113">
                  <c:v>2.8894078125001599</c:v>
                </c:pt>
                <c:pt idx="31114">
                  <c:v>2.888660625</c:v>
                </c:pt>
                <c:pt idx="31115">
                  <c:v>2.8878012499999999</c:v>
                </c:pt>
                <c:pt idx="31116">
                  <c:v>2.8869240625001598</c:v>
                </c:pt>
                <c:pt idx="31117">
                  <c:v>2.8859518749999999</c:v>
                </c:pt>
                <c:pt idx="31118">
                  <c:v>2.8851015625001599</c:v>
                </c:pt>
                <c:pt idx="31119">
                  <c:v>2.8844349999999999</c:v>
                </c:pt>
                <c:pt idx="31120">
                  <c:v>2.8838153125001598</c:v>
                </c:pt>
                <c:pt idx="31121">
                  <c:v>2.8832734375001596</c:v>
                </c:pt>
                <c:pt idx="31122">
                  <c:v>2.8828668749999999</c:v>
                </c:pt>
                <c:pt idx="31123">
                  <c:v>2.8822771875001596</c:v>
                </c:pt>
                <c:pt idx="31124">
                  <c:v>2.8819496875001596</c:v>
                </c:pt>
                <c:pt idx="31125">
                  <c:v>2.8823237499999999</c:v>
                </c:pt>
                <c:pt idx="31126">
                  <c:v>2.8826603125001595</c:v>
                </c:pt>
                <c:pt idx="31127">
                  <c:v>2.8830837499999999</c:v>
                </c:pt>
                <c:pt idx="31128">
                  <c:v>2.8835709375001599</c:v>
                </c:pt>
                <c:pt idx="31129">
                  <c:v>2.8840162500000002</c:v>
                </c:pt>
                <c:pt idx="31130">
                  <c:v>2.8843490625001595</c:v>
                </c:pt>
                <c:pt idx="31131">
                  <c:v>2.8848115625001598</c:v>
                </c:pt>
                <c:pt idx="31132">
                  <c:v>2.8851718750000002</c:v>
                </c:pt>
                <c:pt idx="31133">
                  <c:v>2.8855143750000001</c:v>
                </c:pt>
                <c:pt idx="31134">
                  <c:v>2.8851628125001598</c:v>
                </c:pt>
                <c:pt idx="31135">
                  <c:v>2.8855871875001595</c:v>
                </c:pt>
                <c:pt idx="31136">
                  <c:v>2.88594375</c:v>
                </c:pt>
                <c:pt idx="31137">
                  <c:v>2.8862746875001597</c:v>
                </c:pt>
                <c:pt idx="31138">
                  <c:v>2.8864196875001595</c:v>
                </c:pt>
                <c:pt idx="31139">
                  <c:v>2.8860353125001597</c:v>
                </c:pt>
                <c:pt idx="31140">
                  <c:v>2.8855775000000001</c:v>
                </c:pt>
                <c:pt idx="31141">
                  <c:v>2.8851971875001596</c:v>
                </c:pt>
                <c:pt idx="31142">
                  <c:v>2.8855571875001598</c:v>
                </c:pt>
                <c:pt idx="31143">
                  <c:v>2.8860000000000001</c:v>
                </c:pt>
                <c:pt idx="31144">
                  <c:v>2.8864921875001599</c:v>
                </c:pt>
                <c:pt idx="31145">
                  <c:v>2.8868537500000002</c:v>
                </c:pt>
                <c:pt idx="31146">
                  <c:v>2.8872653125001597</c:v>
                </c:pt>
                <c:pt idx="31147">
                  <c:v>2.8877884375001597</c:v>
                </c:pt>
                <c:pt idx="31148">
                  <c:v>2.8882721875001596</c:v>
                </c:pt>
                <c:pt idx="31149">
                  <c:v>2.8887778125001597</c:v>
                </c:pt>
                <c:pt idx="31150">
                  <c:v>2.8892609375001599</c:v>
                </c:pt>
                <c:pt idx="31151">
                  <c:v>2.8897356250000001</c:v>
                </c:pt>
                <c:pt idx="31152">
                  <c:v>2.8901831250000001</c:v>
                </c:pt>
                <c:pt idx="31153">
                  <c:v>2.8906709375001598</c:v>
                </c:pt>
                <c:pt idx="31154">
                  <c:v>2.8911803125001598</c:v>
                </c:pt>
                <c:pt idx="31155">
                  <c:v>2.8916765625001597</c:v>
                </c:pt>
                <c:pt idx="31156">
                  <c:v>2.8921509375001597</c:v>
                </c:pt>
                <c:pt idx="31157">
                  <c:v>2.8926459375001596</c:v>
                </c:pt>
                <c:pt idx="31158">
                  <c:v>2.89315875</c:v>
                </c:pt>
                <c:pt idx="31159">
                  <c:v>2.8936003125001597</c:v>
                </c:pt>
                <c:pt idx="31160">
                  <c:v>2.8940503125001595</c:v>
                </c:pt>
                <c:pt idx="31161">
                  <c:v>2.8944528125001598</c:v>
                </c:pt>
                <c:pt idx="31162">
                  <c:v>2.8949268749999999</c:v>
                </c:pt>
                <c:pt idx="31163">
                  <c:v>2.8944281250000001</c:v>
                </c:pt>
                <c:pt idx="31164">
                  <c:v>2.894090625</c:v>
                </c:pt>
                <c:pt idx="31165">
                  <c:v>2.8936465625001597</c:v>
                </c:pt>
                <c:pt idx="31166">
                  <c:v>2.8932718749999999</c:v>
                </c:pt>
                <c:pt idx="31167">
                  <c:v>2.8928124999999998</c:v>
                </c:pt>
                <c:pt idx="31168">
                  <c:v>2.892473125</c:v>
                </c:pt>
                <c:pt idx="31169">
                  <c:v>2.8928246875001595</c:v>
                </c:pt>
                <c:pt idx="31170">
                  <c:v>2.8931962499999999</c:v>
                </c:pt>
                <c:pt idx="31171">
                  <c:v>2.8936071875001597</c:v>
                </c:pt>
                <c:pt idx="31172">
                  <c:v>2.8933612499999999</c:v>
                </c:pt>
                <c:pt idx="31173">
                  <c:v>2.8929971875001597</c:v>
                </c:pt>
                <c:pt idx="31174">
                  <c:v>2.89335906250016</c:v>
                </c:pt>
                <c:pt idx="31175">
                  <c:v>2.8938043750000002</c:v>
                </c:pt>
                <c:pt idx="31176">
                  <c:v>2.8941693750000002</c:v>
                </c:pt>
                <c:pt idx="31177">
                  <c:v>2.8945134375001595</c:v>
                </c:pt>
                <c:pt idx="31178">
                  <c:v>2.8948540625001598</c:v>
                </c:pt>
                <c:pt idx="31179">
                  <c:v>2.8952724999999999</c:v>
                </c:pt>
                <c:pt idx="31180">
                  <c:v>2.8956359375001597</c:v>
                </c:pt>
                <c:pt idx="31181">
                  <c:v>2.8960887500000001</c:v>
                </c:pt>
                <c:pt idx="31182">
                  <c:v>2.8964328125001599</c:v>
                </c:pt>
                <c:pt idx="31183">
                  <c:v>2.8969253125001599</c:v>
                </c:pt>
                <c:pt idx="31184">
                  <c:v>2.8973021875001597</c:v>
                </c:pt>
                <c:pt idx="31185">
                  <c:v>2.8976240625001597</c:v>
                </c:pt>
                <c:pt idx="31186">
                  <c:v>2.897950625</c:v>
                </c:pt>
                <c:pt idx="31187">
                  <c:v>2.8974443750000001</c:v>
                </c:pt>
                <c:pt idx="31188">
                  <c:v>2.89697125</c:v>
                </c:pt>
                <c:pt idx="31189">
                  <c:v>2.8962634375001599</c:v>
                </c:pt>
                <c:pt idx="31190">
                  <c:v>2.8958512500000002</c:v>
                </c:pt>
                <c:pt idx="31191">
                  <c:v>2.8953990625001595</c:v>
                </c:pt>
                <c:pt idx="31192">
                  <c:v>2.89493125</c:v>
                </c:pt>
                <c:pt idx="31193">
                  <c:v>2.894415</c:v>
                </c:pt>
                <c:pt idx="31194">
                  <c:v>2.8939703125001599</c:v>
                </c:pt>
                <c:pt idx="31195">
                  <c:v>2.8935668749999999</c:v>
                </c:pt>
                <c:pt idx="31196">
                  <c:v>2.8931874999999998</c:v>
                </c:pt>
                <c:pt idx="31197">
                  <c:v>2.892848125</c:v>
                </c:pt>
                <c:pt idx="31198">
                  <c:v>2.8925118749999998</c:v>
                </c:pt>
                <c:pt idx="31199">
                  <c:v>2.8928656250000002</c:v>
                </c:pt>
                <c:pt idx="31200">
                  <c:v>2.8933253125001599</c:v>
                </c:pt>
                <c:pt idx="31201">
                  <c:v>2.8937412500000002</c:v>
                </c:pt>
                <c:pt idx="31202">
                  <c:v>2.894139375</c:v>
                </c:pt>
                <c:pt idx="31203">
                  <c:v>2.8945303125001596</c:v>
                </c:pt>
                <c:pt idx="31204">
                  <c:v>2.8949521875001598</c:v>
                </c:pt>
                <c:pt idx="31205">
                  <c:v>2.895323125</c:v>
                </c:pt>
                <c:pt idx="31206">
                  <c:v>2.8957350000000002</c:v>
                </c:pt>
                <c:pt idx="31207">
                  <c:v>2.8960778125001596</c:v>
                </c:pt>
                <c:pt idx="31208">
                  <c:v>2.89641468750016</c:v>
                </c:pt>
                <c:pt idx="31209">
                  <c:v>2.8967715625001595</c:v>
                </c:pt>
                <c:pt idx="31210">
                  <c:v>2.897125</c:v>
                </c:pt>
                <c:pt idx="31211">
                  <c:v>2.8975262499999999</c:v>
                </c:pt>
                <c:pt idx="31212">
                  <c:v>2.8979459375001597</c:v>
                </c:pt>
                <c:pt idx="31213">
                  <c:v>2.8984109375001599</c:v>
                </c:pt>
                <c:pt idx="31214">
                  <c:v>2.8988778125001597</c:v>
                </c:pt>
                <c:pt idx="31215">
                  <c:v>2.8993684375001596</c:v>
                </c:pt>
                <c:pt idx="31216">
                  <c:v>2.899768125</c:v>
                </c:pt>
                <c:pt idx="31217">
                  <c:v>2.9001043750000002</c:v>
                </c:pt>
                <c:pt idx="31218">
                  <c:v>2.9004971875001599</c:v>
                </c:pt>
                <c:pt idx="31219">
                  <c:v>2.9000353125001599</c:v>
                </c:pt>
                <c:pt idx="31220">
                  <c:v>2.8995971875001598</c:v>
                </c:pt>
                <c:pt idx="31221">
                  <c:v>2.8991234375001596</c:v>
                </c:pt>
                <c:pt idx="31222">
                  <c:v>2.8986424999999998</c:v>
                </c:pt>
                <c:pt idx="31223">
                  <c:v>2.8981118750000001</c:v>
                </c:pt>
                <c:pt idx="31224">
                  <c:v>2.8974828125001597</c:v>
                </c:pt>
                <c:pt idx="31225">
                  <c:v>2.8969334375001599</c:v>
                </c:pt>
                <c:pt idx="31226">
                  <c:v>2.8964090625001599</c:v>
                </c:pt>
                <c:pt idx="31227">
                  <c:v>2.8958753125001597</c:v>
                </c:pt>
                <c:pt idx="31228">
                  <c:v>2.8953909375001596</c:v>
                </c:pt>
                <c:pt idx="31229">
                  <c:v>2.8950646875001596</c:v>
                </c:pt>
                <c:pt idx="31230">
                  <c:v>2.8946381250000002</c:v>
                </c:pt>
                <c:pt idx="31231">
                  <c:v>2.8950571875001598</c:v>
                </c:pt>
                <c:pt idx="31232">
                  <c:v>2.8954187500000002</c:v>
                </c:pt>
                <c:pt idx="31233">
                  <c:v>2.8958249999999999</c:v>
                </c:pt>
                <c:pt idx="31234">
                  <c:v>2.8963421875001596</c:v>
                </c:pt>
                <c:pt idx="31235">
                  <c:v>2.8967903125001597</c:v>
                </c:pt>
                <c:pt idx="31236">
                  <c:v>2.8972956249999999</c:v>
                </c:pt>
                <c:pt idx="31237">
                  <c:v>2.8978168750000002</c:v>
                </c:pt>
                <c:pt idx="31238">
                  <c:v>2.8981724999999998</c:v>
                </c:pt>
                <c:pt idx="31239">
                  <c:v>2.8985556250000002</c:v>
                </c:pt>
                <c:pt idx="31240">
                  <c:v>2.8989850000000001</c:v>
                </c:pt>
                <c:pt idx="31241">
                  <c:v>2.8993387500000001</c:v>
                </c:pt>
                <c:pt idx="31242">
                  <c:v>2.8996690625001595</c:v>
                </c:pt>
                <c:pt idx="31243">
                  <c:v>2.9000503125001598</c:v>
                </c:pt>
                <c:pt idx="31244">
                  <c:v>2.9004196875001598</c:v>
                </c:pt>
                <c:pt idx="31245">
                  <c:v>2.9006693750000001</c:v>
                </c:pt>
                <c:pt idx="31246">
                  <c:v>2.9003771875001596</c:v>
                </c:pt>
                <c:pt idx="31247">
                  <c:v>2.8999659375001596</c:v>
                </c:pt>
                <c:pt idx="31248">
                  <c:v>2.8993315625001599</c:v>
                </c:pt>
                <c:pt idx="31249">
                  <c:v>2.8990053125001598</c:v>
                </c:pt>
                <c:pt idx="31250">
                  <c:v>2.8986156250000001</c:v>
                </c:pt>
                <c:pt idx="31251">
                  <c:v>2.8982293750000001</c:v>
                </c:pt>
                <c:pt idx="31252">
                  <c:v>2.8978549999999998</c:v>
                </c:pt>
                <c:pt idx="31253">
                  <c:v>2.8974837500000001</c:v>
                </c:pt>
                <c:pt idx="31254">
                  <c:v>2.89708875</c:v>
                </c:pt>
                <c:pt idx="31255">
                  <c:v>2.8967328125001597</c:v>
                </c:pt>
                <c:pt idx="31256">
                  <c:v>2.8962521875001599</c:v>
                </c:pt>
                <c:pt idx="31257">
                  <c:v>2.8964656249999998</c:v>
                </c:pt>
                <c:pt idx="31258">
                  <c:v>2.8968975000000001</c:v>
                </c:pt>
                <c:pt idx="31259">
                  <c:v>2.8973046875001596</c:v>
                </c:pt>
                <c:pt idx="31260">
                  <c:v>2.8977196875001598</c:v>
                </c:pt>
                <c:pt idx="31261">
                  <c:v>2.8981884375001599</c:v>
                </c:pt>
                <c:pt idx="31262">
                  <c:v>2.8986509375001597</c:v>
                </c:pt>
                <c:pt idx="31263">
                  <c:v>2.8990840625001599</c:v>
                </c:pt>
                <c:pt idx="31264">
                  <c:v>2.8995990625001595</c:v>
                </c:pt>
                <c:pt idx="31265">
                  <c:v>2.9000224999999999</c:v>
                </c:pt>
                <c:pt idx="31266">
                  <c:v>2.9003665625001598</c:v>
                </c:pt>
                <c:pt idx="31267">
                  <c:v>2.9007831249999998</c:v>
                </c:pt>
                <c:pt idx="31268">
                  <c:v>2.9012743749999998</c:v>
                </c:pt>
                <c:pt idx="31269">
                  <c:v>2.9017543749999999</c:v>
                </c:pt>
                <c:pt idx="31270">
                  <c:v>2.9022528125001599</c:v>
                </c:pt>
                <c:pt idx="31271">
                  <c:v>2.9027271875001599</c:v>
                </c:pt>
                <c:pt idx="31272">
                  <c:v>2.9030834375001597</c:v>
                </c:pt>
                <c:pt idx="31273">
                  <c:v>2.9034637499999998</c:v>
                </c:pt>
                <c:pt idx="31274">
                  <c:v>2.9038106250000002</c:v>
                </c:pt>
                <c:pt idx="31275">
                  <c:v>2.90413343750016</c:v>
                </c:pt>
                <c:pt idx="31276">
                  <c:v>2.9044809375001597</c:v>
                </c:pt>
                <c:pt idx="31277">
                  <c:v>2.9041250000000001</c:v>
                </c:pt>
                <c:pt idx="31278">
                  <c:v>2.9035653125001599</c:v>
                </c:pt>
                <c:pt idx="31279">
                  <c:v>2.9032443749999999</c:v>
                </c:pt>
                <c:pt idx="31280">
                  <c:v>2.9027828125001598</c:v>
                </c:pt>
                <c:pt idx="31281">
                  <c:v>2.9022965625001595</c:v>
                </c:pt>
                <c:pt idx="31282">
                  <c:v>2.9017062500000002</c:v>
                </c:pt>
                <c:pt idx="31283">
                  <c:v>2.9010615625001597</c:v>
                </c:pt>
                <c:pt idx="31284">
                  <c:v>2.9005074999999998</c:v>
                </c:pt>
                <c:pt idx="31285">
                  <c:v>2.8999196875001596</c:v>
                </c:pt>
                <c:pt idx="31286">
                  <c:v>2.89942375</c:v>
                </c:pt>
                <c:pt idx="31287">
                  <c:v>2.8989181249999998</c:v>
                </c:pt>
                <c:pt idx="31288">
                  <c:v>2.8984496875001597</c:v>
                </c:pt>
                <c:pt idx="31289">
                  <c:v>2.8980324999999998</c:v>
                </c:pt>
                <c:pt idx="31290">
                  <c:v>2.89769906250016</c:v>
                </c:pt>
                <c:pt idx="31291">
                  <c:v>2.8972903125001599</c:v>
                </c:pt>
                <c:pt idx="31292">
                  <c:v>2.8969534375001595</c:v>
                </c:pt>
                <c:pt idx="31293">
                  <c:v>2.8974281249999998</c:v>
                </c:pt>
                <c:pt idx="31294">
                  <c:v>2.8979331250000002</c:v>
                </c:pt>
                <c:pt idx="31295">
                  <c:v>2.8983984375001599</c:v>
                </c:pt>
                <c:pt idx="31296">
                  <c:v>2.8989343750000001</c:v>
                </c:pt>
                <c:pt idx="31297">
                  <c:v>2.8994612499999999</c:v>
                </c:pt>
                <c:pt idx="31298">
                  <c:v>2.899931875</c:v>
                </c:pt>
                <c:pt idx="31299">
                  <c:v>2.9004521875001599</c:v>
                </c:pt>
                <c:pt idx="31300">
                  <c:v>2.9010418750000002</c:v>
                </c:pt>
                <c:pt idx="31301">
                  <c:v>2.901586875</c:v>
                </c:pt>
                <c:pt idx="31302">
                  <c:v>2.9021490625001598</c:v>
                </c:pt>
                <c:pt idx="31303">
                  <c:v>2.9027296875001598</c:v>
                </c:pt>
                <c:pt idx="31304">
                  <c:v>2.9032749999999998</c:v>
                </c:pt>
                <c:pt idx="31305">
                  <c:v>2.9038349999999999</c:v>
                </c:pt>
                <c:pt idx="31306">
                  <c:v>2.9044221875001597</c:v>
                </c:pt>
                <c:pt idx="31307">
                  <c:v>2.9047471875001598</c:v>
                </c:pt>
                <c:pt idx="31308">
                  <c:v>2.9053368750000002</c:v>
                </c:pt>
                <c:pt idx="31309">
                  <c:v>2.9059024999999998</c:v>
                </c:pt>
                <c:pt idx="31310">
                  <c:v>2.9065503125001597</c:v>
                </c:pt>
                <c:pt idx="31311">
                  <c:v>2.9070662500000002</c:v>
                </c:pt>
                <c:pt idx="31312">
                  <c:v>2.9074175000000002</c:v>
                </c:pt>
                <c:pt idx="31313">
                  <c:v>2.9069862500000001</c:v>
                </c:pt>
                <c:pt idx="31314">
                  <c:v>2.9065284375001599</c:v>
                </c:pt>
                <c:pt idx="31315">
                  <c:v>2.9060018749999998</c:v>
                </c:pt>
                <c:pt idx="31316">
                  <c:v>2.9055203125001596</c:v>
                </c:pt>
                <c:pt idx="31317">
                  <c:v>2.905165625</c:v>
                </c:pt>
                <c:pt idx="31318">
                  <c:v>2.9046099999999999</c:v>
                </c:pt>
                <c:pt idx="31319">
                  <c:v>2.9040806250000002</c:v>
                </c:pt>
                <c:pt idx="31320">
                  <c:v>2.90361</c:v>
                </c:pt>
                <c:pt idx="31321">
                  <c:v>2.9031306250000002</c:v>
                </c:pt>
                <c:pt idx="31322">
                  <c:v>2.9026274999999999</c:v>
                </c:pt>
                <c:pt idx="31323">
                  <c:v>2.902075</c:v>
                </c:pt>
                <c:pt idx="31324">
                  <c:v>2.9014459375001596</c:v>
                </c:pt>
                <c:pt idx="31325">
                  <c:v>2.9008328125001599</c:v>
                </c:pt>
                <c:pt idx="31326">
                  <c:v>2.9002040625001597</c:v>
                </c:pt>
                <c:pt idx="31327">
                  <c:v>2.8996749999999998</c:v>
                </c:pt>
                <c:pt idx="31328">
                  <c:v>2.8992806249999998</c:v>
                </c:pt>
                <c:pt idx="31329">
                  <c:v>2.8988628125001599</c:v>
                </c:pt>
                <c:pt idx="31330">
                  <c:v>2.8985306249999998</c:v>
                </c:pt>
                <c:pt idx="31331">
                  <c:v>2.8987087499999999</c:v>
                </c:pt>
                <c:pt idx="31332">
                  <c:v>2.8990331249999999</c:v>
                </c:pt>
                <c:pt idx="31333">
                  <c:v>2.8994240625001599</c:v>
                </c:pt>
                <c:pt idx="31334">
                  <c:v>2.8998278125001598</c:v>
                </c:pt>
                <c:pt idx="31335">
                  <c:v>2.9001940625001597</c:v>
                </c:pt>
                <c:pt idx="31336">
                  <c:v>2.9005462500000001</c:v>
                </c:pt>
                <c:pt idx="31337">
                  <c:v>2.9009168750000001</c:v>
                </c:pt>
                <c:pt idx="31338">
                  <c:v>2.9012799999999999</c:v>
                </c:pt>
                <c:pt idx="31339">
                  <c:v>2.9017693750000002</c:v>
                </c:pt>
                <c:pt idx="31340">
                  <c:v>2.90228625</c:v>
                </c:pt>
                <c:pt idx="31341">
                  <c:v>2.9026734375001597</c:v>
                </c:pt>
                <c:pt idx="31342">
                  <c:v>2.9030928125001596</c:v>
                </c:pt>
                <c:pt idx="31343">
                  <c:v>2.9035309375001597</c:v>
                </c:pt>
                <c:pt idx="31344">
                  <c:v>2.903896875</c:v>
                </c:pt>
                <c:pt idx="31345">
                  <c:v>2.9043356249999999</c:v>
                </c:pt>
                <c:pt idx="31346">
                  <c:v>2.9046784375001597</c:v>
                </c:pt>
                <c:pt idx="31347">
                  <c:v>2.9041131249999999</c:v>
                </c:pt>
                <c:pt idx="31348">
                  <c:v>2.9034049999999998</c:v>
                </c:pt>
                <c:pt idx="31349">
                  <c:v>2.9030190625001597</c:v>
                </c:pt>
                <c:pt idx="31350">
                  <c:v>2.9026043750000001</c:v>
                </c:pt>
                <c:pt idx="31351">
                  <c:v>2.9021928125001599</c:v>
                </c:pt>
                <c:pt idx="31352">
                  <c:v>2.9017159375001595</c:v>
                </c:pt>
                <c:pt idx="31353">
                  <c:v>2.9011874999999998</c:v>
                </c:pt>
                <c:pt idx="31354">
                  <c:v>2.9007049999999999</c:v>
                </c:pt>
                <c:pt idx="31355">
                  <c:v>2.900249375</c:v>
                </c:pt>
                <c:pt idx="31356">
                  <c:v>2.899815625</c:v>
                </c:pt>
                <c:pt idx="31357">
                  <c:v>2.8994793749999999</c:v>
                </c:pt>
                <c:pt idx="31358">
                  <c:v>2.8989349999999998</c:v>
                </c:pt>
                <c:pt idx="31359">
                  <c:v>2.8985706250000001</c:v>
                </c:pt>
                <c:pt idx="31360">
                  <c:v>2.898895</c:v>
                </c:pt>
                <c:pt idx="31361">
                  <c:v>2.8992978125001598</c:v>
                </c:pt>
                <c:pt idx="31362">
                  <c:v>2.8998084375001598</c:v>
                </c:pt>
                <c:pt idx="31363">
                  <c:v>2.9002118750000001</c:v>
                </c:pt>
                <c:pt idx="31364">
                  <c:v>2.9006093750000002</c:v>
                </c:pt>
                <c:pt idx="31365">
                  <c:v>2.9009921875001599</c:v>
                </c:pt>
                <c:pt idx="31366">
                  <c:v>2.9014781250000001</c:v>
                </c:pt>
                <c:pt idx="31367">
                  <c:v>2.9019240625001599</c:v>
                </c:pt>
                <c:pt idx="31368">
                  <c:v>2.9024746875001597</c:v>
                </c:pt>
                <c:pt idx="31369">
                  <c:v>2.9030571875001598</c:v>
                </c:pt>
                <c:pt idx="31370">
                  <c:v>2.9036478125001599</c:v>
                </c:pt>
                <c:pt idx="31371">
                  <c:v>2.9041328125001598</c:v>
                </c:pt>
                <c:pt idx="31372">
                  <c:v>2.9047090625001597</c:v>
                </c:pt>
                <c:pt idx="31373">
                  <c:v>2.9050690625001598</c:v>
                </c:pt>
                <c:pt idx="31374">
                  <c:v>2.9054199999999999</c:v>
                </c:pt>
                <c:pt idx="31375">
                  <c:v>2.9058174999999999</c:v>
                </c:pt>
                <c:pt idx="31376">
                  <c:v>2.9062634375001597</c:v>
                </c:pt>
                <c:pt idx="31377">
                  <c:v>2.9066268750000002</c:v>
                </c:pt>
                <c:pt idx="31378">
                  <c:v>2.90701125</c:v>
                </c:pt>
                <c:pt idx="31379">
                  <c:v>2.9074775000000002</c:v>
                </c:pt>
                <c:pt idx="31380">
                  <c:v>2.9069812499999999</c:v>
                </c:pt>
                <c:pt idx="31381">
                  <c:v>2.9064568749999999</c:v>
                </c:pt>
                <c:pt idx="31382">
                  <c:v>2.9059365625001599</c:v>
                </c:pt>
                <c:pt idx="31383">
                  <c:v>2.9055265625001598</c:v>
                </c:pt>
                <c:pt idx="31384">
                  <c:v>2.9051162499999998</c:v>
                </c:pt>
                <c:pt idx="31385">
                  <c:v>2.9047334375001599</c:v>
                </c:pt>
                <c:pt idx="31386">
                  <c:v>2.9043021875001598</c:v>
                </c:pt>
                <c:pt idx="31387">
                  <c:v>2.9039140625001596</c:v>
                </c:pt>
                <c:pt idx="31388">
                  <c:v>2.9034471875001597</c:v>
                </c:pt>
                <c:pt idx="31389">
                  <c:v>2.9029959375001599</c:v>
                </c:pt>
                <c:pt idx="31390">
                  <c:v>2.9025275000000001</c:v>
                </c:pt>
                <c:pt idx="31391">
                  <c:v>2.9020765625001599</c:v>
                </c:pt>
                <c:pt idx="31392">
                  <c:v>2.9016415625001599</c:v>
                </c:pt>
                <c:pt idx="31393">
                  <c:v>2.9011193749999999</c:v>
                </c:pt>
                <c:pt idx="31394">
                  <c:v>2.9006856249999999</c:v>
                </c:pt>
                <c:pt idx="31395">
                  <c:v>2.9006643749999999</c:v>
                </c:pt>
                <c:pt idx="31396">
                  <c:v>2.9010059375001598</c:v>
                </c:pt>
                <c:pt idx="31397">
                  <c:v>2.9013378125001599</c:v>
                </c:pt>
                <c:pt idx="31398">
                  <c:v>2.9018706249999999</c:v>
                </c:pt>
                <c:pt idx="31399">
                  <c:v>2.9023003125001599</c:v>
                </c:pt>
                <c:pt idx="31400">
                  <c:v>2.9028121875001598</c:v>
                </c:pt>
                <c:pt idx="31401">
                  <c:v>2.9032759375001596</c:v>
                </c:pt>
                <c:pt idx="31402">
                  <c:v>2.9037021875001598</c:v>
                </c:pt>
                <c:pt idx="31403">
                  <c:v>2.9040446875001598</c:v>
                </c:pt>
                <c:pt idx="31404">
                  <c:v>2.9044478125001598</c:v>
                </c:pt>
                <c:pt idx="31405">
                  <c:v>2.904824375</c:v>
                </c:pt>
                <c:pt idx="31406">
                  <c:v>2.9052906250000001</c:v>
                </c:pt>
                <c:pt idx="31407">
                  <c:v>2.9057384375001596</c:v>
                </c:pt>
                <c:pt idx="31408">
                  <c:v>2.9062259375001598</c:v>
                </c:pt>
                <c:pt idx="31409">
                  <c:v>2.9067628125001597</c:v>
                </c:pt>
                <c:pt idx="31410">
                  <c:v>2.9072149999999999</c:v>
                </c:pt>
                <c:pt idx="31411">
                  <c:v>2.9076900000000001</c:v>
                </c:pt>
                <c:pt idx="31412">
                  <c:v>2.9081084375001596</c:v>
                </c:pt>
                <c:pt idx="31413">
                  <c:v>2.9084574999999999</c:v>
                </c:pt>
                <c:pt idx="31414">
                  <c:v>2.9079203125001598</c:v>
                </c:pt>
                <c:pt idx="31415">
                  <c:v>2.9075359375001599</c:v>
                </c:pt>
                <c:pt idx="31416">
                  <c:v>2.9071934375001596</c:v>
                </c:pt>
                <c:pt idx="31417">
                  <c:v>2.906678125</c:v>
                </c:pt>
                <c:pt idx="31418">
                  <c:v>2.9061390625001597</c:v>
                </c:pt>
                <c:pt idx="31419">
                  <c:v>2.9057053125001597</c:v>
                </c:pt>
                <c:pt idx="31420">
                  <c:v>2.9052365625001597</c:v>
                </c:pt>
                <c:pt idx="31421">
                  <c:v>2.9049125</c:v>
                </c:pt>
                <c:pt idx="31422">
                  <c:v>2.9043862499999999</c:v>
                </c:pt>
                <c:pt idx="31423">
                  <c:v>2.9039625</c:v>
                </c:pt>
                <c:pt idx="31424">
                  <c:v>2.9036237499999999</c:v>
                </c:pt>
                <c:pt idx="31425">
                  <c:v>2.9032634375001596</c:v>
                </c:pt>
                <c:pt idx="31426">
                  <c:v>2.9029096875001597</c:v>
                </c:pt>
                <c:pt idx="31427">
                  <c:v>2.9033562499999999</c:v>
                </c:pt>
                <c:pt idx="31428">
                  <c:v>2.9037549999999999</c:v>
                </c:pt>
                <c:pt idx="31429">
                  <c:v>2.9040849999999998</c:v>
                </c:pt>
                <c:pt idx="31430">
                  <c:v>2.9045128125001596</c:v>
                </c:pt>
                <c:pt idx="31431">
                  <c:v>2.9048375000000002</c:v>
                </c:pt>
                <c:pt idx="31432">
                  <c:v>2.9052378125001597</c:v>
                </c:pt>
                <c:pt idx="31433">
                  <c:v>2.9056243749999999</c:v>
                </c:pt>
                <c:pt idx="31434">
                  <c:v>2.9059746875001595</c:v>
                </c:pt>
                <c:pt idx="31435">
                  <c:v>2.90634375</c:v>
                </c:pt>
                <c:pt idx="31436">
                  <c:v>2.9067596875001596</c:v>
                </c:pt>
                <c:pt idx="31437">
                  <c:v>2.9070821875001598</c:v>
                </c:pt>
                <c:pt idx="31438">
                  <c:v>2.90746875</c:v>
                </c:pt>
                <c:pt idx="31439">
                  <c:v>2.9070806249999999</c:v>
                </c:pt>
                <c:pt idx="31440">
                  <c:v>2.9065768749999998</c:v>
                </c:pt>
                <c:pt idx="31441">
                  <c:v>2.9062246875001598</c:v>
                </c:pt>
                <c:pt idx="31442">
                  <c:v>2.9058643750000002</c:v>
                </c:pt>
                <c:pt idx="31443">
                  <c:v>2.9055037499999998</c:v>
                </c:pt>
                <c:pt idx="31444">
                  <c:v>2.9050159375001599</c:v>
                </c:pt>
                <c:pt idx="31445">
                  <c:v>2.9045687500000001</c:v>
                </c:pt>
                <c:pt idx="31446">
                  <c:v>2.9041546875001596</c:v>
                </c:pt>
                <c:pt idx="31447">
                  <c:v>2.9037721875001599</c:v>
                </c:pt>
                <c:pt idx="31448">
                  <c:v>2.9033821875001595</c:v>
                </c:pt>
                <c:pt idx="31449">
                  <c:v>2.9029946875001595</c:v>
                </c:pt>
                <c:pt idx="31450">
                  <c:v>2.9024515625001599</c:v>
                </c:pt>
                <c:pt idx="31451">
                  <c:v>2.9020174999999999</c:v>
                </c:pt>
                <c:pt idx="31452">
                  <c:v>2.9024862499999999</c:v>
                </c:pt>
                <c:pt idx="31453">
                  <c:v>2.9028462500000001</c:v>
                </c:pt>
                <c:pt idx="31454">
                  <c:v>2.9032512499999998</c:v>
                </c:pt>
                <c:pt idx="31455">
                  <c:v>2.9037559375001596</c:v>
                </c:pt>
                <c:pt idx="31456">
                  <c:v>2.9042284375001599</c:v>
                </c:pt>
                <c:pt idx="31457">
                  <c:v>2.9047740625001599</c:v>
                </c:pt>
                <c:pt idx="31458">
                  <c:v>2.9052600000000002</c:v>
                </c:pt>
                <c:pt idx="31459">
                  <c:v>2.9056875</c:v>
                </c:pt>
                <c:pt idx="31460">
                  <c:v>2.9060753125001599</c:v>
                </c:pt>
                <c:pt idx="31461">
                  <c:v>2.90644875</c:v>
                </c:pt>
                <c:pt idx="31462">
                  <c:v>2.9067771875001598</c:v>
                </c:pt>
                <c:pt idx="31463">
                  <c:v>2.9071671875001597</c:v>
                </c:pt>
                <c:pt idx="31464">
                  <c:v>2.9075081250000001</c:v>
                </c:pt>
                <c:pt idx="31465">
                  <c:v>2.9079143749999998</c:v>
                </c:pt>
                <c:pt idx="31466">
                  <c:v>2.9082918750000002</c:v>
                </c:pt>
                <c:pt idx="31467">
                  <c:v>2.9086590625001598</c:v>
                </c:pt>
                <c:pt idx="31468">
                  <c:v>2.9081278125001599</c:v>
                </c:pt>
                <c:pt idx="31469">
                  <c:v>2.9076684375001598</c:v>
                </c:pt>
                <c:pt idx="31470">
                  <c:v>2.9071750000000001</c:v>
                </c:pt>
                <c:pt idx="31471">
                  <c:v>2.9066496875001597</c:v>
                </c:pt>
                <c:pt idx="31472">
                  <c:v>2.9060762499999999</c:v>
                </c:pt>
                <c:pt idx="31473">
                  <c:v>2.9054634375001598</c:v>
                </c:pt>
                <c:pt idx="31474">
                  <c:v>2.9048834375001595</c:v>
                </c:pt>
                <c:pt idx="31475">
                  <c:v>2.9042275000000002</c:v>
                </c:pt>
                <c:pt idx="31476">
                  <c:v>2.9038793749999998</c:v>
                </c:pt>
                <c:pt idx="31477">
                  <c:v>2.9033565625001598</c:v>
                </c:pt>
                <c:pt idx="31478">
                  <c:v>2.9028965625001599</c:v>
                </c:pt>
                <c:pt idx="31479">
                  <c:v>2.9024596875001598</c:v>
                </c:pt>
                <c:pt idx="31480">
                  <c:v>2.9028550000000002</c:v>
                </c:pt>
                <c:pt idx="31481">
                  <c:v>2.9031871875001598</c:v>
                </c:pt>
                <c:pt idx="31482">
                  <c:v>2.9035565625001598</c:v>
                </c:pt>
                <c:pt idx="31483">
                  <c:v>2.9040621875001595</c:v>
                </c:pt>
                <c:pt idx="31484">
                  <c:v>2.9044893749999998</c:v>
                </c:pt>
                <c:pt idx="31485">
                  <c:v>2.9049178125001598</c:v>
                </c:pt>
                <c:pt idx="31486">
                  <c:v>2.9053771875001599</c:v>
                </c:pt>
                <c:pt idx="31487">
                  <c:v>2.9059640625001597</c:v>
                </c:pt>
                <c:pt idx="31488">
                  <c:v>2.9064225000000001</c:v>
                </c:pt>
                <c:pt idx="31489">
                  <c:v>2.9068721875001597</c:v>
                </c:pt>
                <c:pt idx="31490">
                  <c:v>2.9074709375001597</c:v>
                </c:pt>
                <c:pt idx="31491">
                  <c:v>2.9077940625001597</c:v>
                </c:pt>
                <c:pt idx="31492">
                  <c:v>2.9083725</c:v>
                </c:pt>
                <c:pt idx="31493">
                  <c:v>2.9089796875001599</c:v>
                </c:pt>
                <c:pt idx="31494">
                  <c:v>2.9096000000000002</c:v>
                </c:pt>
                <c:pt idx="31495">
                  <c:v>2.9099368750000001</c:v>
                </c:pt>
                <c:pt idx="31496">
                  <c:v>2.91047968750016</c:v>
                </c:pt>
                <c:pt idx="31497">
                  <c:v>2.9110509375001596</c:v>
                </c:pt>
                <c:pt idx="31498">
                  <c:v>2.9116262499999999</c:v>
                </c:pt>
                <c:pt idx="31499">
                  <c:v>2.9121265625001596</c:v>
                </c:pt>
                <c:pt idx="31500">
                  <c:v>2.9127100000000001</c:v>
                </c:pt>
                <c:pt idx="31501">
                  <c:v>2.9132228125001598</c:v>
                </c:pt>
                <c:pt idx="31502">
                  <c:v>2.9137178125001597</c:v>
                </c:pt>
                <c:pt idx="31503">
                  <c:v>2.9140700000000002</c:v>
                </c:pt>
                <c:pt idx="31504">
                  <c:v>2.9136028125001596</c:v>
                </c:pt>
                <c:pt idx="31505">
                  <c:v>2.9132681250000001</c:v>
                </c:pt>
                <c:pt idx="31506">
                  <c:v>2.9129209375001599</c:v>
                </c:pt>
                <c:pt idx="31507">
                  <c:v>2.9125718749999998</c:v>
                </c:pt>
                <c:pt idx="31508">
                  <c:v>2.9121646875001597</c:v>
                </c:pt>
                <c:pt idx="31509">
                  <c:v>2.9116240625001599</c:v>
                </c:pt>
                <c:pt idx="31510">
                  <c:v>2.9111775</c:v>
                </c:pt>
                <c:pt idx="31511">
                  <c:v>2.9106715625001596</c:v>
                </c:pt>
                <c:pt idx="31512">
                  <c:v>2.9101359375001596</c:v>
                </c:pt>
                <c:pt idx="31513">
                  <c:v>2.909805</c:v>
                </c:pt>
                <c:pt idx="31514">
                  <c:v>2.9094534375001597</c:v>
                </c:pt>
                <c:pt idx="31515">
                  <c:v>2.9090046875001598</c:v>
                </c:pt>
                <c:pt idx="31516">
                  <c:v>2.9084831250000001</c:v>
                </c:pt>
                <c:pt idx="31517">
                  <c:v>2.9078846875001596</c:v>
                </c:pt>
                <c:pt idx="31518">
                  <c:v>2.9072096875001598</c:v>
                </c:pt>
                <c:pt idx="31519">
                  <c:v>2.9065434375001598</c:v>
                </c:pt>
                <c:pt idx="31520">
                  <c:v>2.9059018750000001</c:v>
                </c:pt>
                <c:pt idx="31521">
                  <c:v>2.9053024999999999</c:v>
                </c:pt>
                <c:pt idx="31522">
                  <c:v>2.9047496875001597</c:v>
                </c:pt>
                <c:pt idx="31523">
                  <c:v>2.9042259375001596</c:v>
                </c:pt>
                <c:pt idx="31524">
                  <c:v>2.9037549999999999</c:v>
                </c:pt>
                <c:pt idx="31525">
                  <c:v>2.9033578125001598</c:v>
                </c:pt>
                <c:pt idx="31526">
                  <c:v>2.9027796875001597</c:v>
                </c:pt>
                <c:pt idx="31527">
                  <c:v>2.9024212500000002</c:v>
                </c:pt>
                <c:pt idx="31528">
                  <c:v>2.9028353125001596</c:v>
                </c:pt>
                <c:pt idx="31529">
                  <c:v>2.9031753125001596</c:v>
                </c:pt>
                <c:pt idx="31530">
                  <c:v>2.9035703125001597</c:v>
                </c:pt>
                <c:pt idx="31531">
                  <c:v>2.9039621875001598</c:v>
                </c:pt>
                <c:pt idx="31532">
                  <c:v>2.9044306249999998</c:v>
                </c:pt>
                <c:pt idx="31533">
                  <c:v>2.904790625</c:v>
                </c:pt>
                <c:pt idx="31534">
                  <c:v>2.9051484375001597</c:v>
                </c:pt>
                <c:pt idx="31535">
                  <c:v>2.9055012499999999</c:v>
                </c:pt>
                <c:pt idx="31536">
                  <c:v>2.9059681249999998</c:v>
                </c:pt>
                <c:pt idx="31537">
                  <c:v>2.9064806249999999</c:v>
                </c:pt>
                <c:pt idx="31538">
                  <c:v>2.9069012500000002</c:v>
                </c:pt>
                <c:pt idx="31539">
                  <c:v>2.907241875</c:v>
                </c:pt>
                <c:pt idx="31540">
                  <c:v>2.9076537500000001</c:v>
                </c:pt>
                <c:pt idx="31541">
                  <c:v>2.9079993750000002</c:v>
                </c:pt>
                <c:pt idx="31542">
                  <c:v>2.9083818749999999</c:v>
                </c:pt>
                <c:pt idx="31543">
                  <c:v>2.9088715625001598</c:v>
                </c:pt>
                <c:pt idx="31544">
                  <c:v>2.9092234375001595</c:v>
                </c:pt>
                <c:pt idx="31545">
                  <c:v>2.9097134375001596</c:v>
                </c:pt>
                <c:pt idx="31546">
                  <c:v>2.9100531250000001</c:v>
                </c:pt>
                <c:pt idx="31547">
                  <c:v>2.9094359375001599</c:v>
                </c:pt>
                <c:pt idx="31548">
                  <c:v>2.9090400000000001</c:v>
                </c:pt>
                <c:pt idx="31549">
                  <c:v>2.9085956249999998</c:v>
                </c:pt>
                <c:pt idx="31550">
                  <c:v>2.90811625</c:v>
                </c:pt>
                <c:pt idx="31551">
                  <c:v>2.9075718749999999</c:v>
                </c:pt>
                <c:pt idx="31552">
                  <c:v>2.9069600000000002</c:v>
                </c:pt>
                <c:pt idx="31553">
                  <c:v>2.90633125</c:v>
                </c:pt>
                <c:pt idx="31554">
                  <c:v>2.9056003125001597</c:v>
                </c:pt>
                <c:pt idx="31555">
                  <c:v>2.905001875</c:v>
                </c:pt>
                <c:pt idx="31556">
                  <c:v>2.9044837499999998</c:v>
                </c:pt>
                <c:pt idx="31557">
                  <c:v>2.9040459375001597</c:v>
                </c:pt>
                <c:pt idx="31558">
                  <c:v>2.9036693750000002</c:v>
                </c:pt>
                <c:pt idx="31559">
                  <c:v>2.9033168749999998</c:v>
                </c:pt>
                <c:pt idx="31560">
                  <c:v>2.9029578125001598</c:v>
                </c:pt>
                <c:pt idx="31561">
                  <c:v>2.9033178125001595</c:v>
                </c:pt>
                <c:pt idx="31562">
                  <c:v>2.9036928125001595</c:v>
                </c:pt>
                <c:pt idx="31563">
                  <c:v>2.9040653125001596</c:v>
                </c:pt>
                <c:pt idx="31564">
                  <c:v>2.904401875</c:v>
                </c:pt>
                <c:pt idx="31565">
                  <c:v>2.9047621875001597</c:v>
                </c:pt>
                <c:pt idx="31566">
                  <c:v>2.9051612499999999</c:v>
                </c:pt>
                <c:pt idx="31567">
                  <c:v>2.9057028125001598</c:v>
                </c:pt>
                <c:pt idx="31568">
                  <c:v>2.9060353125001597</c:v>
                </c:pt>
                <c:pt idx="31569">
                  <c:v>2.9063728125001598</c:v>
                </c:pt>
                <c:pt idx="31570">
                  <c:v>2.9067281249999999</c:v>
                </c:pt>
                <c:pt idx="31571">
                  <c:v>2.9070796875001599</c:v>
                </c:pt>
                <c:pt idx="31572">
                  <c:v>2.9074159375001596</c:v>
                </c:pt>
                <c:pt idx="31573">
                  <c:v>2.9078300000000001</c:v>
                </c:pt>
                <c:pt idx="31574">
                  <c:v>2.9082734375001595</c:v>
                </c:pt>
                <c:pt idx="31575">
                  <c:v>2.9086237499999998</c:v>
                </c:pt>
                <c:pt idx="31576">
                  <c:v>2.90904125</c:v>
                </c:pt>
                <c:pt idx="31577">
                  <c:v>2.909475</c:v>
                </c:pt>
                <c:pt idx="31578">
                  <c:v>2.9098199999999999</c:v>
                </c:pt>
                <c:pt idx="31579">
                  <c:v>2.9102121875001599</c:v>
                </c:pt>
                <c:pt idx="31580">
                  <c:v>2.9106796875001599</c:v>
                </c:pt>
                <c:pt idx="31581">
                  <c:v>2.9111653125001595</c:v>
                </c:pt>
                <c:pt idx="31582">
                  <c:v>2.9116343750000002</c:v>
                </c:pt>
                <c:pt idx="31583">
                  <c:v>2.9120403125001597</c:v>
                </c:pt>
                <c:pt idx="31584">
                  <c:v>2.9116175000000002</c:v>
                </c:pt>
                <c:pt idx="31585">
                  <c:v>2.9111699999999998</c:v>
                </c:pt>
                <c:pt idx="31586">
                  <c:v>2.9107921875001597</c:v>
                </c:pt>
                <c:pt idx="31587">
                  <c:v>2.9103487499999998</c:v>
                </c:pt>
                <c:pt idx="31588">
                  <c:v>2.9098640625001599</c:v>
                </c:pt>
                <c:pt idx="31589">
                  <c:v>2.909386875</c:v>
                </c:pt>
                <c:pt idx="31590">
                  <c:v>2.9088128125001598</c:v>
                </c:pt>
                <c:pt idx="31591">
                  <c:v>2.90817375</c:v>
                </c:pt>
                <c:pt idx="31592">
                  <c:v>2.9076106249999998</c:v>
                </c:pt>
                <c:pt idx="31593">
                  <c:v>2.9071168749999998</c:v>
                </c:pt>
                <c:pt idx="31594">
                  <c:v>2.90668375</c:v>
                </c:pt>
                <c:pt idx="31595">
                  <c:v>2.9059556249999998</c:v>
                </c:pt>
                <c:pt idx="31596">
                  <c:v>2.9056109375001595</c:v>
                </c:pt>
                <c:pt idx="31597">
                  <c:v>2.9050421875001597</c:v>
                </c:pt>
                <c:pt idx="31598">
                  <c:v>2.9046865625001597</c:v>
                </c:pt>
                <c:pt idx="31599">
                  <c:v>2.9050678125001599</c:v>
                </c:pt>
                <c:pt idx="31600">
                  <c:v>2.9055124999999999</c:v>
                </c:pt>
                <c:pt idx="31601">
                  <c:v>2.9058424999999999</c:v>
                </c:pt>
                <c:pt idx="31602">
                  <c:v>2.9063265625001597</c:v>
                </c:pt>
                <c:pt idx="31603">
                  <c:v>2.9066937500000001</c:v>
                </c:pt>
                <c:pt idx="31604">
                  <c:v>2.90702375</c:v>
                </c:pt>
                <c:pt idx="31605">
                  <c:v>2.9074681249999998</c:v>
                </c:pt>
                <c:pt idx="31606">
                  <c:v>2.9078974999999998</c:v>
                </c:pt>
                <c:pt idx="31607">
                  <c:v>2.9082300000000001</c:v>
                </c:pt>
                <c:pt idx="31608">
                  <c:v>2.9086106250000001</c:v>
                </c:pt>
                <c:pt idx="31609">
                  <c:v>2.909035625</c:v>
                </c:pt>
                <c:pt idx="31610">
                  <c:v>2.9094078125001599</c:v>
                </c:pt>
                <c:pt idx="31611">
                  <c:v>2.9097696875001597</c:v>
                </c:pt>
                <c:pt idx="31612">
                  <c:v>2.9093553125001597</c:v>
                </c:pt>
                <c:pt idx="31613">
                  <c:v>2.9089784375001599</c:v>
                </c:pt>
                <c:pt idx="31614">
                  <c:v>2.9085056250000001</c:v>
                </c:pt>
                <c:pt idx="31615">
                  <c:v>2.9078906249999998</c:v>
                </c:pt>
                <c:pt idx="31616">
                  <c:v>2.9075150000000001</c:v>
                </c:pt>
                <c:pt idx="31617">
                  <c:v>2.9069425</c:v>
                </c:pt>
                <c:pt idx="31618">
                  <c:v>2.9063356250000001</c:v>
                </c:pt>
                <c:pt idx="31619">
                  <c:v>2.9057818750000002</c:v>
                </c:pt>
                <c:pt idx="31620">
                  <c:v>2.9054199999999999</c:v>
                </c:pt>
                <c:pt idx="31621">
                  <c:v>2.9049243749999998</c:v>
                </c:pt>
                <c:pt idx="31622">
                  <c:v>2.9044646875001598</c:v>
                </c:pt>
                <c:pt idx="31623">
                  <c:v>2.9041243749999999</c:v>
                </c:pt>
                <c:pt idx="31624">
                  <c:v>2.9044418749999998</c:v>
                </c:pt>
                <c:pt idx="31625">
                  <c:v>2.904795</c:v>
                </c:pt>
                <c:pt idx="31626">
                  <c:v>2.9053249999999999</c:v>
                </c:pt>
                <c:pt idx="31627">
                  <c:v>2.9057403125001597</c:v>
                </c:pt>
                <c:pt idx="31628">
                  <c:v>2.9060796875001595</c:v>
                </c:pt>
                <c:pt idx="31629">
                  <c:v>2.9065650000000001</c:v>
                </c:pt>
                <c:pt idx="31630">
                  <c:v>2.9069703125001598</c:v>
                </c:pt>
                <c:pt idx="31631">
                  <c:v>2.9074262499999999</c:v>
                </c:pt>
                <c:pt idx="31632">
                  <c:v>2.9079412499999999</c:v>
                </c:pt>
                <c:pt idx="31633">
                  <c:v>2.9085274999999999</c:v>
                </c:pt>
                <c:pt idx="31634">
                  <c:v>2.9089018750000002</c:v>
                </c:pt>
                <c:pt idx="31635">
                  <c:v>2.90938125</c:v>
                </c:pt>
                <c:pt idx="31636">
                  <c:v>2.9098299999999999</c:v>
                </c:pt>
                <c:pt idx="31637">
                  <c:v>2.9102796875001595</c:v>
                </c:pt>
                <c:pt idx="31638">
                  <c:v>2.9107306249999998</c:v>
                </c:pt>
                <c:pt idx="31639">
                  <c:v>2.9112871875001596</c:v>
                </c:pt>
                <c:pt idx="31640">
                  <c:v>2.9118303125001597</c:v>
                </c:pt>
                <c:pt idx="31641">
                  <c:v>2.9123049999999999</c:v>
                </c:pt>
                <c:pt idx="31642">
                  <c:v>2.9127596875001598</c:v>
                </c:pt>
                <c:pt idx="31643">
                  <c:v>2.9131065625001598</c:v>
                </c:pt>
                <c:pt idx="31644">
                  <c:v>2.9127228125001596</c:v>
                </c:pt>
                <c:pt idx="31645">
                  <c:v>2.9121943749999999</c:v>
                </c:pt>
                <c:pt idx="31646">
                  <c:v>2.911780625</c:v>
                </c:pt>
                <c:pt idx="31647">
                  <c:v>2.9113140625001597</c:v>
                </c:pt>
                <c:pt idx="31648">
                  <c:v>2.9106740625001599</c:v>
                </c:pt>
                <c:pt idx="31649">
                  <c:v>2.9100096875001595</c:v>
                </c:pt>
                <c:pt idx="31650">
                  <c:v>2.9093393750000001</c:v>
                </c:pt>
                <c:pt idx="31651">
                  <c:v>2.9086931250000001</c:v>
                </c:pt>
                <c:pt idx="31652">
                  <c:v>2.90803968750016</c:v>
                </c:pt>
                <c:pt idx="31653">
                  <c:v>2.9073862500000001</c:v>
                </c:pt>
                <c:pt idx="31654">
                  <c:v>2.9066709375001598</c:v>
                </c:pt>
                <c:pt idx="31655">
                  <c:v>2.9060128125001596</c:v>
                </c:pt>
                <c:pt idx="31656">
                  <c:v>2.9053853125001599</c:v>
                </c:pt>
                <c:pt idx="31657">
                  <c:v>2.9048096875001597</c:v>
                </c:pt>
                <c:pt idx="31658">
                  <c:v>2.9043687500000002</c:v>
                </c:pt>
                <c:pt idx="31659">
                  <c:v>2.9039899999999998</c:v>
                </c:pt>
                <c:pt idx="31660">
                  <c:v>2.9036237499999999</c:v>
                </c:pt>
                <c:pt idx="31661">
                  <c:v>2.90306</c:v>
                </c:pt>
                <c:pt idx="31662">
                  <c:v>2.9026646875001596</c:v>
                </c:pt>
                <c:pt idx="31663">
                  <c:v>2.9030900000000002</c:v>
                </c:pt>
                <c:pt idx="31664">
                  <c:v>2.9035409375001597</c:v>
                </c:pt>
                <c:pt idx="31665">
                  <c:v>2.9039293750000001</c:v>
                </c:pt>
                <c:pt idx="31666">
                  <c:v>2.9042990625001597</c:v>
                </c:pt>
                <c:pt idx="31667">
                  <c:v>2.90474875</c:v>
                </c:pt>
                <c:pt idx="31668">
                  <c:v>2.9051668749999999</c:v>
                </c:pt>
                <c:pt idx="31669">
                  <c:v>2.9056440625001598</c:v>
                </c:pt>
                <c:pt idx="31670">
                  <c:v>2.9061249999999998</c:v>
                </c:pt>
                <c:pt idx="31671">
                  <c:v>2.9065934375001596</c:v>
                </c:pt>
                <c:pt idx="31672">
                  <c:v>2.9069168749999998</c:v>
                </c:pt>
                <c:pt idx="31673">
                  <c:v>2.9074575</c:v>
                </c:pt>
                <c:pt idx="31674">
                  <c:v>2.9079790625001598</c:v>
                </c:pt>
                <c:pt idx="31675">
                  <c:v>2.9084706250000001</c:v>
                </c:pt>
                <c:pt idx="31676">
                  <c:v>2.90905375</c:v>
                </c:pt>
                <c:pt idx="31677">
                  <c:v>2.9094778125001599</c:v>
                </c:pt>
                <c:pt idx="31678">
                  <c:v>2.9100225000000002</c:v>
                </c:pt>
                <c:pt idx="31679">
                  <c:v>2.910536875</c:v>
                </c:pt>
                <c:pt idx="31680">
                  <c:v>2.9110100000000001</c:v>
                </c:pt>
                <c:pt idx="31681">
                  <c:v>2.9113950000000002</c:v>
                </c:pt>
                <c:pt idx="31682">
                  <c:v>2.9118621875001596</c:v>
                </c:pt>
                <c:pt idx="31683">
                  <c:v>2.9122362499999999</c:v>
                </c:pt>
                <c:pt idx="31684">
                  <c:v>2.9125740625001599</c:v>
                </c:pt>
                <c:pt idx="31685">
                  <c:v>2.9121896875001596</c:v>
                </c:pt>
                <c:pt idx="31686">
                  <c:v>2.9116453125001596</c:v>
                </c:pt>
                <c:pt idx="31687">
                  <c:v>2.9112543749999999</c:v>
                </c:pt>
                <c:pt idx="31688">
                  <c:v>2.9109253125001597</c:v>
                </c:pt>
                <c:pt idx="31689">
                  <c:v>2.9105768749999998</c:v>
                </c:pt>
                <c:pt idx="31690">
                  <c:v>2.9101878125001597</c:v>
                </c:pt>
                <c:pt idx="31691">
                  <c:v>2.9096631249999998</c:v>
                </c:pt>
                <c:pt idx="31692">
                  <c:v>2.9090512500000001</c:v>
                </c:pt>
                <c:pt idx="31693">
                  <c:v>2.9084518749999999</c:v>
                </c:pt>
                <c:pt idx="31694">
                  <c:v>2.9079621875001598</c:v>
                </c:pt>
                <c:pt idx="31695">
                  <c:v>2.9075678125001598</c:v>
                </c:pt>
                <c:pt idx="31696">
                  <c:v>2.9071546875001597</c:v>
                </c:pt>
                <c:pt idx="31697">
                  <c:v>2.9067153125001597</c:v>
                </c:pt>
                <c:pt idx="31698">
                  <c:v>2.9062571875001599</c:v>
                </c:pt>
                <c:pt idx="31699">
                  <c:v>2.9058756250000002</c:v>
                </c:pt>
                <c:pt idx="31700">
                  <c:v>2.9055243750000002</c:v>
                </c:pt>
                <c:pt idx="31701">
                  <c:v>2.9051737499999999</c:v>
                </c:pt>
                <c:pt idx="31702">
                  <c:v>2.9046206250000002</c:v>
                </c:pt>
                <c:pt idx="31703">
                  <c:v>2.9042796875001597</c:v>
                </c:pt>
                <c:pt idx="31704">
                  <c:v>2.9039225000000002</c:v>
                </c:pt>
                <c:pt idx="31705">
                  <c:v>2.90357625</c:v>
                </c:pt>
                <c:pt idx="31706">
                  <c:v>2.9040128125001599</c:v>
                </c:pt>
                <c:pt idx="31707">
                  <c:v>2.9043356249999999</c:v>
                </c:pt>
                <c:pt idx="31708">
                  <c:v>2.9047506250000001</c:v>
                </c:pt>
                <c:pt idx="31709">
                  <c:v>2.9052500000000001</c:v>
                </c:pt>
                <c:pt idx="31710">
                  <c:v>2.905668125</c:v>
                </c:pt>
                <c:pt idx="31711">
                  <c:v>2.9062121875001599</c:v>
                </c:pt>
                <c:pt idx="31712">
                  <c:v>2.9066687500000001</c:v>
                </c:pt>
                <c:pt idx="31713">
                  <c:v>2.9071265625001597</c:v>
                </c:pt>
                <c:pt idx="31714">
                  <c:v>2.907521875</c:v>
                </c:pt>
                <c:pt idx="31715">
                  <c:v>2.9080640625001597</c:v>
                </c:pt>
                <c:pt idx="31716">
                  <c:v>2.9084746875001599</c:v>
                </c:pt>
                <c:pt idx="31717">
                  <c:v>2.9090075</c:v>
                </c:pt>
                <c:pt idx="31718">
                  <c:v>2.9095240625001599</c:v>
                </c:pt>
                <c:pt idx="31719">
                  <c:v>2.9100375000000001</c:v>
                </c:pt>
                <c:pt idx="31720">
                  <c:v>2.9105325</c:v>
                </c:pt>
                <c:pt idx="31721">
                  <c:v>2.9110503125001599</c:v>
                </c:pt>
                <c:pt idx="31722">
                  <c:v>2.9113859375001598</c:v>
                </c:pt>
                <c:pt idx="31723">
                  <c:v>2.91195125</c:v>
                </c:pt>
                <c:pt idx="31724">
                  <c:v>2.9124915625001599</c:v>
                </c:pt>
                <c:pt idx="31725">
                  <c:v>2.9130246875001595</c:v>
                </c:pt>
                <c:pt idx="31726">
                  <c:v>2.9135284375001596</c:v>
                </c:pt>
                <c:pt idx="31727">
                  <c:v>2.9139237499999999</c:v>
                </c:pt>
                <c:pt idx="31728">
                  <c:v>2.9143153125001597</c:v>
                </c:pt>
                <c:pt idx="31729">
                  <c:v>2.9139162500000002</c:v>
                </c:pt>
                <c:pt idx="31730">
                  <c:v>2.9132475000000002</c:v>
                </c:pt>
                <c:pt idx="31731">
                  <c:v>2.9127178125001598</c:v>
                </c:pt>
                <c:pt idx="31732">
                  <c:v>2.9120937499999999</c:v>
                </c:pt>
                <c:pt idx="31733">
                  <c:v>2.9115081250000001</c:v>
                </c:pt>
                <c:pt idx="31734">
                  <c:v>2.9109231250000001</c:v>
                </c:pt>
                <c:pt idx="31735">
                  <c:v>2.9102509375001597</c:v>
                </c:pt>
                <c:pt idx="31736">
                  <c:v>2.9095078125001597</c:v>
                </c:pt>
                <c:pt idx="31737">
                  <c:v>2.9087578125001596</c:v>
                </c:pt>
                <c:pt idx="31738">
                  <c:v>2.90802</c:v>
                </c:pt>
                <c:pt idx="31739">
                  <c:v>2.9073137500000001</c:v>
                </c:pt>
                <c:pt idx="31740">
                  <c:v>2.9067249999999998</c:v>
                </c:pt>
                <c:pt idx="31741">
                  <c:v>2.906243125</c:v>
                </c:pt>
                <c:pt idx="31742">
                  <c:v>2.9057821875001597</c:v>
                </c:pt>
                <c:pt idx="31743">
                  <c:v>2.9054003125001597</c:v>
                </c:pt>
                <c:pt idx="31744">
                  <c:v>2.9049962499999999</c:v>
                </c:pt>
                <c:pt idx="31745">
                  <c:v>2.9045828125001596</c:v>
                </c:pt>
                <c:pt idx="31746">
                  <c:v>2.905059375</c:v>
                </c:pt>
                <c:pt idx="31747">
                  <c:v>2.9054259375001599</c:v>
                </c:pt>
                <c:pt idx="31748">
                  <c:v>2.9057578125001595</c:v>
                </c:pt>
                <c:pt idx="31749">
                  <c:v>2.9061628125001597</c:v>
                </c:pt>
                <c:pt idx="31750">
                  <c:v>2.9066159375001597</c:v>
                </c:pt>
                <c:pt idx="31751">
                  <c:v>2.9070006249999998</c:v>
                </c:pt>
                <c:pt idx="31752">
                  <c:v>2.9073512500000001</c:v>
                </c:pt>
                <c:pt idx="31753">
                  <c:v>2.9077606249999999</c:v>
                </c:pt>
                <c:pt idx="31754">
                  <c:v>2.9081215625001597</c:v>
                </c:pt>
                <c:pt idx="31755">
                  <c:v>2.9085174999999999</c:v>
                </c:pt>
                <c:pt idx="31756">
                  <c:v>2.9088512500000001</c:v>
                </c:pt>
                <c:pt idx="31757">
                  <c:v>2.9092099999999999</c:v>
                </c:pt>
                <c:pt idx="31758">
                  <c:v>2.9096053125001595</c:v>
                </c:pt>
                <c:pt idx="31759">
                  <c:v>2.9099684375001598</c:v>
                </c:pt>
                <c:pt idx="31760">
                  <c:v>2.9103365625001598</c:v>
                </c:pt>
                <c:pt idx="31761">
                  <c:v>2.9106762499999999</c:v>
                </c:pt>
                <c:pt idx="31762">
                  <c:v>2.9110081249999999</c:v>
                </c:pt>
                <c:pt idx="31763">
                  <c:v>2.9113775</c:v>
                </c:pt>
                <c:pt idx="31764">
                  <c:v>2.9117449999999998</c:v>
                </c:pt>
                <c:pt idx="31765">
                  <c:v>2.9113950000000002</c:v>
                </c:pt>
                <c:pt idx="31766">
                  <c:v>2.9110581249999998</c:v>
                </c:pt>
                <c:pt idx="31767">
                  <c:v>2.9107375000000002</c:v>
                </c:pt>
                <c:pt idx="31768">
                  <c:v>2.9102749999999999</c:v>
                </c:pt>
                <c:pt idx="31769">
                  <c:v>2.9098328125001598</c:v>
                </c:pt>
                <c:pt idx="31770">
                  <c:v>2.9094825000000002</c:v>
                </c:pt>
                <c:pt idx="31771">
                  <c:v>2.9090799999999999</c:v>
                </c:pt>
                <c:pt idx="31772">
                  <c:v>2.9087399999999999</c:v>
                </c:pt>
                <c:pt idx="31773">
                  <c:v>2.9082321875001598</c:v>
                </c:pt>
                <c:pt idx="31774">
                  <c:v>2.9079109375001599</c:v>
                </c:pt>
                <c:pt idx="31775">
                  <c:v>2.9084043749999999</c:v>
                </c:pt>
                <c:pt idx="31776">
                  <c:v>2.9088224999999999</c:v>
                </c:pt>
                <c:pt idx="31777">
                  <c:v>2.9092443750000001</c:v>
                </c:pt>
                <c:pt idx="31778">
                  <c:v>2.9096228125001597</c:v>
                </c:pt>
                <c:pt idx="31779">
                  <c:v>2.9099612499999998</c:v>
                </c:pt>
                <c:pt idx="31780">
                  <c:v>2.9103121875001596</c:v>
                </c:pt>
                <c:pt idx="31781">
                  <c:v>2.9099775000000001</c:v>
                </c:pt>
                <c:pt idx="31782">
                  <c:v>2.9094690625001598</c:v>
                </c:pt>
                <c:pt idx="31783">
                  <c:v>2.9089174999999998</c:v>
                </c:pt>
                <c:pt idx="31784">
                  <c:v>2.9083634375001597</c:v>
                </c:pt>
                <c:pt idx="31785">
                  <c:v>2.9078965625001598</c:v>
                </c:pt>
                <c:pt idx="31786">
                  <c:v>2.9075540625001599</c:v>
                </c:pt>
                <c:pt idx="31787">
                  <c:v>2.907089375</c:v>
                </c:pt>
                <c:pt idx="31788">
                  <c:v>2.9065265625001597</c:v>
                </c:pt>
                <c:pt idx="31789">
                  <c:v>2.906015</c:v>
                </c:pt>
                <c:pt idx="31790">
                  <c:v>2.9055228125001595</c:v>
                </c:pt>
                <c:pt idx="31791">
                  <c:v>2.9051309375001599</c:v>
                </c:pt>
                <c:pt idx="31792">
                  <c:v>2.9054653125001599</c:v>
                </c:pt>
                <c:pt idx="31793">
                  <c:v>2.9058174999999999</c:v>
                </c:pt>
                <c:pt idx="31794">
                  <c:v>2.9061684375001597</c:v>
                </c:pt>
                <c:pt idx="31795">
                  <c:v>2.9065540625001596</c:v>
                </c:pt>
                <c:pt idx="31796">
                  <c:v>2.907041875</c:v>
                </c:pt>
                <c:pt idx="31797">
                  <c:v>2.9073796875001596</c:v>
                </c:pt>
                <c:pt idx="31798">
                  <c:v>2.9079025000000001</c:v>
                </c:pt>
                <c:pt idx="31799">
                  <c:v>2.9084162500000001</c:v>
                </c:pt>
                <c:pt idx="31800">
                  <c:v>2.9089240625001596</c:v>
                </c:pt>
                <c:pt idx="31801">
                  <c:v>2.9094253125001597</c:v>
                </c:pt>
                <c:pt idx="31802">
                  <c:v>2.9098996875001597</c:v>
                </c:pt>
                <c:pt idx="31803">
                  <c:v>2.9103065625001596</c:v>
                </c:pt>
                <c:pt idx="31804">
                  <c:v>2.91067125</c:v>
                </c:pt>
                <c:pt idx="31805">
                  <c:v>2.9110028125001599</c:v>
                </c:pt>
                <c:pt idx="31806">
                  <c:v>2.9115056250000002</c:v>
                </c:pt>
                <c:pt idx="31807">
                  <c:v>2.9118925</c:v>
                </c:pt>
                <c:pt idx="31808">
                  <c:v>2.9122846875001596</c:v>
                </c:pt>
                <c:pt idx="31809">
                  <c:v>2.912730625</c:v>
                </c:pt>
                <c:pt idx="31810">
                  <c:v>2.9131206249999999</c:v>
                </c:pt>
                <c:pt idx="31811">
                  <c:v>2.9134703125001598</c:v>
                </c:pt>
                <c:pt idx="31812">
                  <c:v>2.9131934375001598</c:v>
                </c:pt>
                <c:pt idx="31813">
                  <c:v>2.9128349999999998</c:v>
                </c:pt>
                <c:pt idx="31814">
                  <c:v>2.912413125</c:v>
                </c:pt>
                <c:pt idx="31815">
                  <c:v>2.9119275</c:v>
                </c:pt>
                <c:pt idx="31816">
                  <c:v>2.9112934375001598</c:v>
                </c:pt>
                <c:pt idx="31817">
                  <c:v>2.9109262500000002</c:v>
                </c:pt>
                <c:pt idx="31818">
                  <c:v>2.9104015625001596</c:v>
                </c:pt>
                <c:pt idx="31819">
                  <c:v>2.9099278125001597</c:v>
                </c:pt>
                <c:pt idx="31820">
                  <c:v>2.9094578125001598</c:v>
                </c:pt>
                <c:pt idx="31821">
                  <c:v>2.9089968750000001</c:v>
                </c:pt>
                <c:pt idx="31822">
                  <c:v>2.908585</c:v>
                </c:pt>
                <c:pt idx="31823">
                  <c:v>2.9082240625001599</c:v>
                </c:pt>
                <c:pt idx="31824">
                  <c:v>2.9084293749999999</c:v>
                </c:pt>
                <c:pt idx="31825">
                  <c:v>2.9087534375001596</c:v>
                </c:pt>
                <c:pt idx="31826">
                  <c:v>2.9090871875001598</c:v>
                </c:pt>
                <c:pt idx="31827">
                  <c:v>2.909446875</c:v>
                </c:pt>
                <c:pt idx="31828">
                  <c:v>2.9098290625001599</c:v>
                </c:pt>
                <c:pt idx="31829">
                  <c:v>2.91032</c:v>
                </c:pt>
                <c:pt idx="31830">
                  <c:v>2.9107387500000002</c:v>
                </c:pt>
                <c:pt idx="31831">
                  <c:v>2.9112006250000002</c:v>
                </c:pt>
                <c:pt idx="31832">
                  <c:v>2.9116459375001598</c:v>
                </c:pt>
                <c:pt idx="31833">
                  <c:v>2.9121409375001597</c:v>
                </c:pt>
                <c:pt idx="31834">
                  <c:v>2.9125828125001596</c:v>
                </c:pt>
                <c:pt idx="31835">
                  <c:v>2.9130025000000002</c:v>
                </c:pt>
                <c:pt idx="31836">
                  <c:v>2.91332406250016</c:v>
                </c:pt>
                <c:pt idx="31837">
                  <c:v>2.9137018750000001</c:v>
                </c:pt>
                <c:pt idx="31838">
                  <c:v>2.9133037499999999</c:v>
                </c:pt>
                <c:pt idx="31839">
                  <c:v>2.9127809375001599</c:v>
                </c:pt>
                <c:pt idx="31840">
                  <c:v>2.91222125</c:v>
                </c:pt>
                <c:pt idx="31841">
                  <c:v>2.9116543749999999</c:v>
                </c:pt>
                <c:pt idx="31842">
                  <c:v>2.9111318750000001</c:v>
                </c:pt>
                <c:pt idx="31843">
                  <c:v>2.910643125</c:v>
                </c:pt>
                <c:pt idx="31844">
                  <c:v>2.9102003125001596</c:v>
                </c:pt>
                <c:pt idx="31845">
                  <c:v>2.9097824999999999</c:v>
                </c:pt>
                <c:pt idx="31846">
                  <c:v>2.9094143749999999</c:v>
                </c:pt>
                <c:pt idx="31847">
                  <c:v>2.9090328125001599</c:v>
                </c:pt>
                <c:pt idx="31848">
                  <c:v>2.90913625</c:v>
                </c:pt>
                <c:pt idx="31849">
                  <c:v>2.9094993750000002</c:v>
                </c:pt>
                <c:pt idx="31850">
                  <c:v>2.9098765625001599</c:v>
                </c:pt>
                <c:pt idx="31851">
                  <c:v>2.9102321875001596</c:v>
                </c:pt>
                <c:pt idx="31852">
                  <c:v>2.9106575000000001</c:v>
                </c:pt>
                <c:pt idx="31853">
                  <c:v>2.9110096875001599</c:v>
                </c:pt>
                <c:pt idx="31854">
                  <c:v>2.9113596875001599</c:v>
                </c:pt>
                <c:pt idx="31855">
                  <c:v>2.9117615625001596</c:v>
                </c:pt>
                <c:pt idx="31856">
                  <c:v>2.9120937499999999</c:v>
                </c:pt>
                <c:pt idx="31857">
                  <c:v>2.912485625</c:v>
                </c:pt>
                <c:pt idx="31858">
                  <c:v>2.9128365625001598</c:v>
                </c:pt>
                <c:pt idx="31859">
                  <c:v>2.9131703125001596</c:v>
                </c:pt>
                <c:pt idx="31860">
                  <c:v>2.9135803125001596</c:v>
                </c:pt>
                <c:pt idx="31861">
                  <c:v>2.9140100000000002</c:v>
                </c:pt>
                <c:pt idx="31862">
                  <c:v>2.9144840625001596</c:v>
                </c:pt>
                <c:pt idx="31863">
                  <c:v>2.9149050000000001</c:v>
                </c:pt>
                <c:pt idx="31864">
                  <c:v>2.9153740625001596</c:v>
                </c:pt>
                <c:pt idx="31865">
                  <c:v>2.9157353125001597</c:v>
                </c:pt>
                <c:pt idx="31866">
                  <c:v>2.9153034375001599</c:v>
                </c:pt>
                <c:pt idx="31867">
                  <c:v>2.9149753125001596</c:v>
                </c:pt>
                <c:pt idx="31868">
                  <c:v>2.9145875000000001</c:v>
                </c:pt>
                <c:pt idx="31869">
                  <c:v>2.9141484375001596</c:v>
                </c:pt>
                <c:pt idx="31870">
                  <c:v>2.913623125</c:v>
                </c:pt>
                <c:pt idx="31871">
                  <c:v>2.9130518749999998</c:v>
                </c:pt>
                <c:pt idx="31872">
                  <c:v>2.9124231250000001</c:v>
                </c:pt>
                <c:pt idx="31873">
                  <c:v>2.911839375</c:v>
                </c:pt>
                <c:pt idx="31874">
                  <c:v>2.9112565625001596</c:v>
                </c:pt>
                <c:pt idx="31875">
                  <c:v>2.9107146875001599</c:v>
                </c:pt>
                <c:pt idx="31876">
                  <c:v>2.9102231249999999</c:v>
                </c:pt>
                <c:pt idx="31877">
                  <c:v>2.9097421875001599</c:v>
                </c:pt>
                <c:pt idx="31878">
                  <c:v>2.9093962499999999</c:v>
                </c:pt>
                <c:pt idx="31879">
                  <c:v>2.9089043750000001</c:v>
                </c:pt>
                <c:pt idx="31880">
                  <c:v>2.9084915625001599</c:v>
                </c:pt>
                <c:pt idx="31881">
                  <c:v>2.9089534375001596</c:v>
                </c:pt>
                <c:pt idx="31882">
                  <c:v>2.9093071875001599</c:v>
                </c:pt>
                <c:pt idx="31883">
                  <c:v>2.9097534375001599</c:v>
                </c:pt>
                <c:pt idx="31884">
                  <c:v>2.9101571875001597</c:v>
                </c:pt>
                <c:pt idx="31885">
                  <c:v>2.9106003125001596</c:v>
                </c:pt>
                <c:pt idx="31886">
                  <c:v>2.9110615625001599</c:v>
                </c:pt>
                <c:pt idx="31887">
                  <c:v>2.9115774999999999</c:v>
                </c:pt>
                <c:pt idx="31888">
                  <c:v>2.9120846875001596</c:v>
                </c:pt>
                <c:pt idx="31889">
                  <c:v>2.9125196875001595</c:v>
                </c:pt>
                <c:pt idx="31890">
                  <c:v>2.9129606250000002</c:v>
                </c:pt>
                <c:pt idx="31891">
                  <c:v>2.9135378125001599</c:v>
                </c:pt>
                <c:pt idx="31892">
                  <c:v>2.9140718749999999</c:v>
                </c:pt>
                <c:pt idx="31893">
                  <c:v>2.9146090625001597</c:v>
                </c:pt>
                <c:pt idx="31894">
                  <c:v>2.91493125</c:v>
                </c:pt>
                <c:pt idx="31895">
                  <c:v>2.9153790625001599</c:v>
                </c:pt>
                <c:pt idx="31896">
                  <c:v>2.9158556249999998</c:v>
                </c:pt>
                <c:pt idx="31897">
                  <c:v>2.9162675</c:v>
                </c:pt>
                <c:pt idx="31898">
                  <c:v>2.9166090625001599</c:v>
                </c:pt>
                <c:pt idx="31899">
                  <c:v>2.9162568750000002</c:v>
                </c:pt>
                <c:pt idx="31900">
                  <c:v>2.9159293750000002</c:v>
                </c:pt>
                <c:pt idx="31901">
                  <c:v>2.9153834375001599</c:v>
                </c:pt>
                <c:pt idx="31902">
                  <c:v>2.914796875</c:v>
                </c:pt>
                <c:pt idx="31903">
                  <c:v>2.9143584375001597</c:v>
                </c:pt>
                <c:pt idx="31904">
                  <c:v>2.9139718750000001</c:v>
                </c:pt>
                <c:pt idx="31905">
                  <c:v>2.9139646875001599</c:v>
                </c:pt>
                <c:pt idx="31906">
                  <c:v>2.91343</c:v>
                </c:pt>
                <c:pt idx="31907">
                  <c:v>2.9130862500000001</c:v>
                </c:pt>
                <c:pt idx="31908">
                  <c:v>2.9126137499999998</c:v>
                </c:pt>
                <c:pt idx="31909">
                  <c:v>2.9120753125001597</c:v>
                </c:pt>
                <c:pt idx="31910">
                  <c:v>2.9114806249999998</c:v>
                </c:pt>
                <c:pt idx="31911">
                  <c:v>2.9108125</c:v>
                </c:pt>
                <c:pt idx="31912">
                  <c:v>2.9101612499999998</c:v>
                </c:pt>
                <c:pt idx="31913">
                  <c:v>2.9094490625001597</c:v>
                </c:pt>
                <c:pt idx="31914">
                  <c:v>2.9087512499999999</c:v>
                </c:pt>
                <c:pt idx="31915">
                  <c:v>2.9081778125001598</c:v>
                </c:pt>
                <c:pt idx="31916">
                  <c:v>2.9076634375001595</c:v>
                </c:pt>
                <c:pt idx="31917">
                  <c:v>2.9071921875001596</c:v>
                </c:pt>
                <c:pt idx="31918">
                  <c:v>2.9068403125001598</c:v>
                </c:pt>
                <c:pt idx="31919">
                  <c:v>2.906371875</c:v>
                </c:pt>
                <c:pt idx="31920">
                  <c:v>2.9060215625001597</c:v>
                </c:pt>
                <c:pt idx="31921">
                  <c:v>2.9056984375001598</c:v>
                </c:pt>
                <c:pt idx="31922">
                  <c:v>2.9061871875001599</c:v>
                </c:pt>
                <c:pt idx="31923">
                  <c:v>2.9065318750000002</c:v>
                </c:pt>
                <c:pt idx="31924">
                  <c:v>2.906911875</c:v>
                </c:pt>
                <c:pt idx="31925">
                  <c:v>2.907310625</c:v>
                </c:pt>
                <c:pt idx="31926">
                  <c:v>2.9078003125001599</c:v>
                </c:pt>
                <c:pt idx="31927">
                  <c:v>2.908214375</c:v>
                </c:pt>
                <c:pt idx="31928">
                  <c:v>2.9086668750000002</c:v>
                </c:pt>
                <c:pt idx="31929">
                  <c:v>2.9090793750000001</c:v>
                </c:pt>
                <c:pt idx="31930">
                  <c:v>2.9094428125001599</c:v>
                </c:pt>
                <c:pt idx="31931">
                  <c:v>2.9098575000000002</c:v>
                </c:pt>
                <c:pt idx="31932">
                  <c:v>2.9102834375001598</c:v>
                </c:pt>
                <c:pt idx="31933">
                  <c:v>2.9106628125001599</c:v>
                </c:pt>
                <c:pt idx="31934">
                  <c:v>2.9110440625001597</c:v>
                </c:pt>
                <c:pt idx="31935">
                  <c:v>2.9114396875001596</c:v>
                </c:pt>
                <c:pt idx="31936">
                  <c:v>2.9118865625001598</c:v>
                </c:pt>
                <c:pt idx="31937">
                  <c:v>2.912284375</c:v>
                </c:pt>
                <c:pt idx="31938">
                  <c:v>2.9127553125001597</c:v>
                </c:pt>
                <c:pt idx="31939">
                  <c:v>2.913118125</c:v>
                </c:pt>
                <c:pt idx="31940">
                  <c:v>2.9135212500000001</c:v>
                </c:pt>
                <c:pt idx="31941">
                  <c:v>2.9138471875001599</c:v>
                </c:pt>
                <c:pt idx="31942">
                  <c:v>2.9136618749999998</c:v>
                </c:pt>
                <c:pt idx="31943">
                  <c:v>2.9132275000000001</c:v>
                </c:pt>
                <c:pt idx="31944">
                  <c:v>2.9127593749999998</c:v>
                </c:pt>
                <c:pt idx="31945">
                  <c:v>2.9121890625001599</c:v>
                </c:pt>
                <c:pt idx="31946">
                  <c:v>2.9117668750000001</c:v>
                </c:pt>
                <c:pt idx="31947">
                  <c:v>2.9112834375001597</c:v>
                </c:pt>
                <c:pt idx="31948">
                  <c:v>2.9108412499999998</c:v>
                </c:pt>
                <c:pt idx="31949">
                  <c:v>2.9103668749999998</c:v>
                </c:pt>
                <c:pt idx="31950">
                  <c:v>2.9098137500000001</c:v>
                </c:pt>
                <c:pt idx="31951">
                  <c:v>2.9093493750000001</c:v>
                </c:pt>
                <c:pt idx="31952">
                  <c:v>2.9089006249999998</c:v>
                </c:pt>
                <c:pt idx="31953">
                  <c:v>2.9084587499999999</c:v>
                </c:pt>
                <c:pt idx="31954">
                  <c:v>2.9080896875001598</c:v>
                </c:pt>
                <c:pt idx="31955">
                  <c:v>2.9077237500000002</c:v>
                </c:pt>
                <c:pt idx="31956">
                  <c:v>2.9072634375001596</c:v>
                </c:pt>
                <c:pt idx="31957">
                  <c:v>2.9069193750000002</c:v>
                </c:pt>
                <c:pt idx="31958">
                  <c:v>2.9072653125001597</c:v>
                </c:pt>
                <c:pt idx="31959">
                  <c:v>2.9076568749999998</c:v>
                </c:pt>
                <c:pt idx="31960">
                  <c:v>2.90802125</c:v>
                </c:pt>
                <c:pt idx="31961">
                  <c:v>2.9084168749999999</c:v>
                </c:pt>
                <c:pt idx="31962">
                  <c:v>2.908870625</c:v>
                </c:pt>
                <c:pt idx="31963">
                  <c:v>2.9093578125001596</c:v>
                </c:pt>
                <c:pt idx="31964">
                  <c:v>2.9097618750000001</c:v>
                </c:pt>
                <c:pt idx="31965">
                  <c:v>2.9102484375001598</c:v>
                </c:pt>
                <c:pt idx="31966">
                  <c:v>2.9106296875001596</c:v>
                </c:pt>
                <c:pt idx="31967">
                  <c:v>2.911171875</c:v>
                </c:pt>
                <c:pt idx="31968">
                  <c:v>2.9117665625001599</c:v>
                </c:pt>
                <c:pt idx="31969">
                  <c:v>2.9120940625001599</c:v>
                </c:pt>
                <c:pt idx="31970">
                  <c:v>2.9126103125001599</c:v>
                </c:pt>
                <c:pt idx="31971">
                  <c:v>2.9132296875001598</c:v>
                </c:pt>
                <c:pt idx="31972">
                  <c:v>2.9138449999999998</c:v>
                </c:pt>
                <c:pt idx="31973">
                  <c:v>2.9143987500000001</c:v>
                </c:pt>
                <c:pt idx="31974">
                  <c:v>2.9148709375001598</c:v>
                </c:pt>
                <c:pt idx="31975">
                  <c:v>2.91533593750016</c:v>
                </c:pt>
                <c:pt idx="31976">
                  <c:v>2.9157587500000002</c:v>
                </c:pt>
                <c:pt idx="31977">
                  <c:v>2.9161428125001598</c:v>
                </c:pt>
                <c:pt idx="31978">
                  <c:v>2.9160584375001597</c:v>
                </c:pt>
                <c:pt idx="31979">
                  <c:v>2.9155262500000001</c:v>
                </c:pt>
                <c:pt idx="31980">
                  <c:v>2.9151803125001599</c:v>
                </c:pt>
                <c:pt idx="31981">
                  <c:v>2.9148212500000001</c:v>
                </c:pt>
                <c:pt idx="31982">
                  <c:v>2.91440375</c:v>
                </c:pt>
                <c:pt idx="31983">
                  <c:v>2.9139893749999999</c:v>
                </c:pt>
                <c:pt idx="31984">
                  <c:v>2.9134440625001599</c:v>
                </c:pt>
                <c:pt idx="31985">
                  <c:v>2.9130856249999999</c:v>
                </c:pt>
                <c:pt idx="31986">
                  <c:v>2.9126743749999999</c:v>
                </c:pt>
                <c:pt idx="31987">
                  <c:v>2.9122009375001596</c:v>
                </c:pt>
                <c:pt idx="31988">
                  <c:v>2.9117393749999998</c:v>
                </c:pt>
                <c:pt idx="31989">
                  <c:v>2.9113237500000002</c:v>
                </c:pt>
                <c:pt idx="31990">
                  <c:v>2.9109025000000002</c:v>
                </c:pt>
                <c:pt idx="31991">
                  <c:v>2.9105209375001597</c:v>
                </c:pt>
                <c:pt idx="31992">
                  <c:v>2.9101446875001598</c:v>
                </c:pt>
                <c:pt idx="31993">
                  <c:v>2.9097765625001597</c:v>
                </c:pt>
                <c:pt idx="31994">
                  <c:v>2.9094268749999999</c:v>
                </c:pt>
                <c:pt idx="31995">
                  <c:v>2.9097896875001599</c:v>
                </c:pt>
                <c:pt idx="31996">
                  <c:v>2.91012125</c:v>
                </c:pt>
                <c:pt idx="31997">
                  <c:v>2.9104800000000002</c:v>
                </c:pt>
                <c:pt idx="31998">
                  <c:v>2.9108303125001598</c:v>
                </c:pt>
                <c:pt idx="31999">
                  <c:v>2.9112115625001596</c:v>
                </c:pt>
                <c:pt idx="32000">
                  <c:v>2.9115725000000001</c:v>
                </c:pt>
                <c:pt idx="32001">
                  <c:v>2.912061875</c:v>
                </c:pt>
                <c:pt idx="32002">
                  <c:v>2.91242125</c:v>
                </c:pt>
                <c:pt idx="32003">
                  <c:v>2.9128381249999999</c:v>
                </c:pt>
                <c:pt idx="32004">
                  <c:v>2.91326375</c:v>
                </c:pt>
                <c:pt idx="32005">
                  <c:v>2.913740625</c:v>
                </c:pt>
                <c:pt idx="32006">
                  <c:v>2.91421625</c:v>
                </c:pt>
                <c:pt idx="32007">
                  <c:v>2.9146365625001596</c:v>
                </c:pt>
                <c:pt idx="32008">
                  <c:v>2.9150628125001599</c:v>
                </c:pt>
                <c:pt idx="32009">
                  <c:v>2.9154456249999998</c:v>
                </c:pt>
                <c:pt idx="32010">
                  <c:v>2.9158621875001596</c:v>
                </c:pt>
                <c:pt idx="32011">
                  <c:v>2.91625625</c:v>
                </c:pt>
                <c:pt idx="32012">
                  <c:v>2.916601875</c:v>
                </c:pt>
                <c:pt idx="32013">
                  <c:v>2.9169687500000001</c:v>
                </c:pt>
                <c:pt idx="32014">
                  <c:v>2.9173834375001597</c:v>
                </c:pt>
                <c:pt idx="32015">
                  <c:v>2.9170406249999998</c:v>
                </c:pt>
                <c:pt idx="32016">
                  <c:v>2.9165634375001597</c:v>
                </c:pt>
                <c:pt idx="32017">
                  <c:v>2.9160481250000001</c:v>
                </c:pt>
                <c:pt idx="32018">
                  <c:v>2.9153699999999998</c:v>
                </c:pt>
                <c:pt idx="32019">
                  <c:v>2.9150228125001596</c:v>
                </c:pt>
                <c:pt idx="32020">
                  <c:v>2.91466718750016</c:v>
                </c:pt>
                <c:pt idx="32021">
                  <c:v>2.9142259375001598</c:v>
                </c:pt>
                <c:pt idx="32022">
                  <c:v>2.9137312500000001</c:v>
                </c:pt>
                <c:pt idx="32023">
                  <c:v>2.9132212499999999</c:v>
                </c:pt>
                <c:pt idx="32024">
                  <c:v>2.9126678125001599</c:v>
                </c:pt>
                <c:pt idx="32025">
                  <c:v>2.9120928125001599</c:v>
                </c:pt>
                <c:pt idx="32026">
                  <c:v>2.9115950000000002</c:v>
                </c:pt>
                <c:pt idx="32027">
                  <c:v>2.9111471875001595</c:v>
                </c:pt>
                <c:pt idx="32028">
                  <c:v>2.9107734375001599</c:v>
                </c:pt>
                <c:pt idx="32029">
                  <c:v>2.910374375</c:v>
                </c:pt>
                <c:pt idx="32030">
                  <c:v>2.9099718750000001</c:v>
                </c:pt>
                <c:pt idx="32031">
                  <c:v>2.9094756249999998</c:v>
                </c:pt>
                <c:pt idx="32032">
                  <c:v>2.90926531250016</c:v>
                </c:pt>
                <c:pt idx="32033">
                  <c:v>2.9096175</c:v>
                </c:pt>
                <c:pt idx="32034">
                  <c:v>2.9099737499999998</c:v>
                </c:pt>
                <c:pt idx="32035">
                  <c:v>2.9102959375001598</c:v>
                </c:pt>
                <c:pt idx="32036">
                  <c:v>2.9106921875001599</c:v>
                </c:pt>
                <c:pt idx="32037">
                  <c:v>2.9111440625001599</c:v>
                </c:pt>
                <c:pt idx="32038">
                  <c:v>2.9115515625001596</c:v>
                </c:pt>
                <c:pt idx="32039">
                  <c:v>2.9119837500000001</c:v>
                </c:pt>
                <c:pt idx="32040">
                  <c:v>2.9124231250000001</c:v>
                </c:pt>
                <c:pt idx="32041">
                  <c:v>2.9128543750000002</c:v>
                </c:pt>
                <c:pt idx="32042">
                  <c:v>2.9133321875001599</c:v>
                </c:pt>
                <c:pt idx="32043">
                  <c:v>2.9136887499999999</c:v>
                </c:pt>
                <c:pt idx="32044">
                  <c:v>2.9140799999999998</c:v>
                </c:pt>
                <c:pt idx="32045">
                  <c:v>2.9144715625001596</c:v>
                </c:pt>
                <c:pt idx="32046">
                  <c:v>2.9149140625001597</c:v>
                </c:pt>
                <c:pt idx="32047">
                  <c:v>2.9147221875001597</c:v>
                </c:pt>
                <c:pt idx="32048">
                  <c:v>2.9142524999999999</c:v>
                </c:pt>
                <c:pt idx="32049">
                  <c:v>2.9136518749999998</c:v>
                </c:pt>
                <c:pt idx="32050">
                  <c:v>2.9132531250000002</c:v>
                </c:pt>
                <c:pt idx="32051">
                  <c:v>2.9128599999999998</c:v>
                </c:pt>
                <c:pt idx="32052">
                  <c:v>2.9124553125001595</c:v>
                </c:pt>
                <c:pt idx="32053">
                  <c:v>2.9119703125001597</c:v>
                </c:pt>
                <c:pt idx="32054">
                  <c:v>2.9114718750000002</c:v>
                </c:pt>
                <c:pt idx="32055">
                  <c:v>2.9110131250000002</c:v>
                </c:pt>
                <c:pt idx="32056">
                  <c:v>2.9105896875001598</c:v>
                </c:pt>
                <c:pt idx="32057">
                  <c:v>2.9100965625001596</c:v>
                </c:pt>
                <c:pt idx="32058">
                  <c:v>2.9096975</c:v>
                </c:pt>
                <c:pt idx="32059">
                  <c:v>2.9091843750000002</c:v>
                </c:pt>
                <c:pt idx="32060">
                  <c:v>2.9087493750000002</c:v>
                </c:pt>
                <c:pt idx="32061">
                  <c:v>2.9090965625001597</c:v>
                </c:pt>
                <c:pt idx="32062">
                  <c:v>2.9094324999999999</c:v>
                </c:pt>
                <c:pt idx="32063">
                  <c:v>2.9097728125001598</c:v>
                </c:pt>
                <c:pt idx="32064">
                  <c:v>2.9101650000000001</c:v>
                </c:pt>
                <c:pt idx="32065">
                  <c:v>2.9105265625001597</c:v>
                </c:pt>
                <c:pt idx="32066">
                  <c:v>2.9108659375001595</c:v>
                </c:pt>
                <c:pt idx="32067">
                  <c:v>2.9111906250000001</c:v>
                </c:pt>
                <c:pt idx="32068">
                  <c:v>2.9116353125001599</c:v>
                </c:pt>
                <c:pt idx="32069">
                  <c:v>2.9119925000000002</c:v>
                </c:pt>
                <c:pt idx="32070">
                  <c:v>2.9124050000000001</c:v>
                </c:pt>
                <c:pt idx="32071">
                  <c:v>2.9128628125001597</c:v>
                </c:pt>
                <c:pt idx="32072">
                  <c:v>2.913213125</c:v>
                </c:pt>
                <c:pt idx="32073">
                  <c:v>2.9135846875001596</c:v>
                </c:pt>
                <c:pt idx="32074">
                  <c:v>2.9139493750000001</c:v>
                </c:pt>
                <c:pt idx="32075">
                  <c:v>2.9143775000000001</c:v>
                </c:pt>
                <c:pt idx="32076">
                  <c:v>2.9139409375001599</c:v>
                </c:pt>
                <c:pt idx="32077">
                  <c:v>2.9135037499999998</c:v>
                </c:pt>
                <c:pt idx="32078">
                  <c:v>2.912895625</c:v>
                </c:pt>
                <c:pt idx="32079">
                  <c:v>2.9125309375001596</c:v>
                </c:pt>
                <c:pt idx="32080">
                  <c:v>2.9121818749999999</c:v>
                </c:pt>
                <c:pt idx="32081">
                  <c:v>2.9117600000000001</c:v>
                </c:pt>
                <c:pt idx="32082">
                  <c:v>2.9113606249999999</c:v>
                </c:pt>
                <c:pt idx="32083">
                  <c:v>2.9109578125001598</c:v>
                </c:pt>
                <c:pt idx="32084">
                  <c:v>2.9106025</c:v>
                </c:pt>
                <c:pt idx="32085">
                  <c:v>2.9102406250000001</c:v>
                </c:pt>
                <c:pt idx="32086">
                  <c:v>2.9098950000000001</c:v>
                </c:pt>
                <c:pt idx="32087">
                  <c:v>2.9094068750000002</c:v>
                </c:pt>
                <c:pt idx="32088">
                  <c:v>2.9090487500000002</c:v>
                </c:pt>
                <c:pt idx="32089">
                  <c:v>2.9094875</c:v>
                </c:pt>
                <c:pt idx="32090">
                  <c:v>2.9100109375001599</c:v>
                </c:pt>
                <c:pt idx="32091">
                  <c:v>2.9103384375001595</c:v>
                </c:pt>
                <c:pt idx="32092">
                  <c:v>2.9107362499999998</c:v>
                </c:pt>
                <c:pt idx="32093">
                  <c:v>2.9110828125001595</c:v>
                </c:pt>
                <c:pt idx="32094">
                  <c:v>2.9114928125001596</c:v>
                </c:pt>
                <c:pt idx="32095">
                  <c:v>2.9118703125001599</c:v>
                </c:pt>
                <c:pt idx="32096">
                  <c:v>2.9122518749999999</c:v>
                </c:pt>
                <c:pt idx="32097">
                  <c:v>2.9126240625001598</c:v>
                </c:pt>
                <c:pt idx="32098">
                  <c:v>2.9130384375001599</c:v>
                </c:pt>
                <c:pt idx="32099">
                  <c:v>2.913483125</c:v>
                </c:pt>
                <c:pt idx="32100">
                  <c:v>2.9138662499999999</c:v>
                </c:pt>
                <c:pt idx="32101">
                  <c:v>2.9141990625001597</c:v>
                </c:pt>
                <c:pt idx="32102">
                  <c:v>2.9145390625001597</c:v>
                </c:pt>
                <c:pt idx="32103">
                  <c:v>2.9148040625001599</c:v>
                </c:pt>
                <c:pt idx="32104">
                  <c:v>2.9143865625001597</c:v>
                </c:pt>
                <c:pt idx="32105">
                  <c:v>2.9140415625001599</c:v>
                </c:pt>
                <c:pt idx="32106">
                  <c:v>2.9136924999999998</c:v>
                </c:pt>
                <c:pt idx="32107">
                  <c:v>2.9140396875001597</c:v>
                </c:pt>
                <c:pt idx="32108">
                  <c:v>2.9145053125001597</c:v>
                </c:pt>
                <c:pt idx="32109">
                  <c:v>2.9149328125001599</c:v>
                </c:pt>
                <c:pt idx="32110">
                  <c:v>2.9154599999999999</c:v>
                </c:pt>
                <c:pt idx="32111">
                  <c:v>2.91603968750016</c:v>
                </c:pt>
                <c:pt idx="32112">
                  <c:v>2.916568125</c:v>
                </c:pt>
                <c:pt idx="32113">
                  <c:v>2.9165568749999999</c:v>
                </c:pt>
                <c:pt idx="32114">
                  <c:v>2.9161524999999999</c:v>
                </c:pt>
                <c:pt idx="32115">
                  <c:v>2.9156796875001598</c:v>
                </c:pt>
                <c:pt idx="32116">
                  <c:v>2.9153259375001599</c:v>
                </c:pt>
                <c:pt idx="32117">
                  <c:v>2.9147459375001596</c:v>
                </c:pt>
                <c:pt idx="32118">
                  <c:v>2.9141803125001595</c:v>
                </c:pt>
                <c:pt idx="32119">
                  <c:v>2.9137740625001598</c:v>
                </c:pt>
                <c:pt idx="32120">
                  <c:v>2.9134481249999999</c:v>
                </c:pt>
                <c:pt idx="32121">
                  <c:v>2.9130728125001597</c:v>
                </c:pt>
                <c:pt idx="32122">
                  <c:v>2.9127187499999998</c:v>
                </c:pt>
                <c:pt idx="32123">
                  <c:v>2.9122706250000001</c:v>
                </c:pt>
                <c:pt idx="32124">
                  <c:v>2.9119253125001596</c:v>
                </c:pt>
                <c:pt idx="32125">
                  <c:v>2.9114809375001598</c:v>
                </c:pt>
                <c:pt idx="32126">
                  <c:v>2.9110274999999999</c:v>
                </c:pt>
                <c:pt idx="32127">
                  <c:v>2.9106218749999999</c:v>
                </c:pt>
                <c:pt idx="32128">
                  <c:v>2.9102821875001599</c:v>
                </c:pt>
                <c:pt idx="32129">
                  <c:v>2.9107337499999999</c:v>
                </c:pt>
                <c:pt idx="32130">
                  <c:v>2.9111778125001599</c:v>
                </c:pt>
                <c:pt idx="32131">
                  <c:v>2.911535625</c:v>
                </c:pt>
                <c:pt idx="32132">
                  <c:v>2.9120246875001596</c:v>
                </c:pt>
                <c:pt idx="32133">
                  <c:v>2.912391875</c:v>
                </c:pt>
                <c:pt idx="32134">
                  <c:v>2.9128599999999998</c:v>
                </c:pt>
                <c:pt idx="32135">
                  <c:v>2.9132553125001599</c:v>
                </c:pt>
                <c:pt idx="32136">
                  <c:v>2.9136715625001597</c:v>
                </c:pt>
                <c:pt idx="32137">
                  <c:v>2.9140003125001597</c:v>
                </c:pt>
                <c:pt idx="32138">
                  <c:v>2.9143587499999999</c:v>
                </c:pt>
                <c:pt idx="32139">
                  <c:v>2.9147159375001599</c:v>
                </c:pt>
                <c:pt idx="32140">
                  <c:v>2.9150446875001599</c:v>
                </c:pt>
                <c:pt idx="32141">
                  <c:v>2.9154743750000001</c:v>
                </c:pt>
                <c:pt idx="32142">
                  <c:v>2.9158534375001599</c:v>
                </c:pt>
                <c:pt idx="32143">
                  <c:v>2.9163343749999999</c:v>
                </c:pt>
                <c:pt idx="32144">
                  <c:v>2.9166799999999999</c:v>
                </c:pt>
                <c:pt idx="32145">
                  <c:v>2.9170896875001597</c:v>
                </c:pt>
                <c:pt idx="32146">
                  <c:v>2.9166678125001599</c:v>
                </c:pt>
                <c:pt idx="32147">
                  <c:v>2.9160756249999999</c:v>
                </c:pt>
                <c:pt idx="32148">
                  <c:v>2.915746875</c:v>
                </c:pt>
                <c:pt idx="32149">
                  <c:v>2.9153746875001598</c:v>
                </c:pt>
                <c:pt idx="32150">
                  <c:v>2.9148662500000002</c:v>
                </c:pt>
                <c:pt idx="32151">
                  <c:v>2.9143893749999998</c:v>
                </c:pt>
                <c:pt idx="32152">
                  <c:v>2.91385125</c:v>
                </c:pt>
                <c:pt idx="32153">
                  <c:v>2.9132850000000001</c:v>
                </c:pt>
                <c:pt idx="32154">
                  <c:v>2.9127718749999998</c:v>
                </c:pt>
                <c:pt idx="32155">
                  <c:v>2.912238125</c:v>
                </c:pt>
                <c:pt idx="32156">
                  <c:v>2.9118221875001598</c:v>
                </c:pt>
                <c:pt idx="32157">
                  <c:v>2.911500625</c:v>
                </c:pt>
                <c:pt idx="32158">
                  <c:v>2.9108065625001598</c:v>
                </c:pt>
                <c:pt idx="32159">
                  <c:v>2.9102859375001597</c:v>
                </c:pt>
                <c:pt idx="32160">
                  <c:v>2.9098365625001597</c:v>
                </c:pt>
                <c:pt idx="32161">
                  <c:v>2.9093959375001597</c:v>
                </c:pt>
                <c:pt idx="32162">
                  <c:v>2.9090218750000001</c:v>
                </c:pt>
                <c:pt idx="32163">
                  <c:v>2.9093453125001596</c:v>
                </c:pt>
                <c:pt idx="32164">
                  <c:v>2.9098009375001599</c:v>
                </c:pt>
                <c:pt idx="32165">
                  <c:v>2.9101290625001597</c:v>
                </c:pt>
                <c:pt idx="32166">
                  <c:v>2.9104690625001597</c:v>
                </c:pt>
                <c:pt idx="32167">
                  <c:v>2.9108849999999999</c:v>
                </c:pt>
                <c:pt idx="32168">
                  <c:v>2.9113556250000001</c:v>
                </c:pt>
                <c:pt idx="32169">
                  <c:v>2.9118200000000001</c:v>
                </c:pt>
                <c:pt idx="32170">
                  <c:v>2.9123253125001596</c:v>
                </c:pt>
                <c:pt idx="32171">
                  <c:v>2.9127809375001599</c:v>
                </c:pt>
                <c:pt idx="32172">
                  <c:v>2.9132453125001598</c:v>
                </c:pt>
                <c:pt idx="32173">
                  <c:v>2.91376875</c:v>
                </c:pt>
                <c:pt idx="32174">
                  <c:v>2.9142521875001597</c:v>
                </c:pt>
                <c:pt idx="32175">
                  <c:v>2.91479</c:v>
                </c:pt>
                <c:pt idx="32176">
                  <c:v>2.9152884375001595</c:v>
                </c:pt>
                <c:pt idx="32177">
                  <c:v>2.9156925</c:v>
                </c:pt>
                <c:pt idx="32178">
                  <c:v>2.91604375</c:v>
                </c:pt>
                <c:pt idx="32179">
                  <c:v>2.9161609375001598</c:v>
                </c:pt>
                <c:pt idx="32180">
                  <c:v>2.9158106250000002</c:v>
                </c:pt>
                <c:pt idx="32181">
                  <c:v>2.9153403125001596</c:v>
                </c:pt>
                <c:pt idx="32182">
                  <c:v>2.9149503125001597</c:v>
                </c:pt>
                <c:pt idx="32183">
                  <c:v>2.9145168749999999</c:v>
                </c:pt>
                <c:pt idx="32184">
                  <c:v>2.9140146875001598</c:v>
                </c:pt>
                <c:pt idx="32185">
                  <c:v>2.9134590625001597</c:v>
                </c:pt>
                <c:pt idx="32186">
                  <c:v>2.9129725</c:v>
                </c:pt>
                <c:pt idx="32187">
                  <c:v>2.9125518750000001</c:v>
                </c:pt>
                <c:pt idx="32188">
                  <c:v>2.9120915625001595</c:v>
                </c:pt>
                <c:pt idx="32189">
                  <c:v>2.9115759375001597</c:v>
                </c:pt>
                <c:pt idx="32190">
                  <c:v>2.9111096875001596</c:v>
                </c:pt>
                <c:pt idx="32191">
                  <c:v>2.9107275000000001</c:v>
                </c:pt>
                <c:pt idx="32192">
                  <c:v>2.9103943750000001</c:v>
                </c:pt>
                <c:pt idx="32193">
                  <c:v>2.9099859375001595</c:v>
                </c:pt>
                <c:pt idx="32194">
                  <c:v>2.9095749999999998</c:v>
                </c:pt>
                <c:pt idx="32195">
                  <c:v>2.9098856249999998</c:v>
                </c:pt>
                <c:pt idx="32196">
                  <c:v>2.9102481249999999</c:v>
                </c:pt>
                <c:pt idx="32197">
                  <c:v>2.9105775</c:v>
                </c:pt>
                <c:pt idx="32198">
                  <c:v>2.911018125</c:v>
                </c:pt>
                <c:pt idx="32199">
                  <c:v>2.9114134375001597</c:v>
                </c:pt>
                <c:pt idx="32200">
                  <c:v>2.9118828125001599</c:v>
                </c:pt>
                <c:pt idx="32201">
                  <c:v>2.9123625</c:v>
                </c:pt>
                <c:pt idx="32202">
                  <c:v>2.9126884375001598</c:v>
                </c:pt>
                <c:pt idx="32203">
                  <c:v>2.9132440625001599</c:v>
                </c:pt>
                <c:pt idx="32204">
                  <c:v>2.913726875</c:v>
                </c:pt>
                <c:pt idx="32205">
                  <c:v>2.9141962499999998</c:v>
                </c:pt>
                <c:pt idx="32206">
                  <c:v>2.914685</c:v>
                </c:pt>
                <c:pt idx="32207">
                  <c:v>2.9151946875001595</c:v>
                </c:pt>
                <c:pt idx="32208">
                  <c:v>2.9157709375001599</c:v>
                </c:pt>
                <c:pt idx="32209">
                  <c:v>2.9163012500000001</c:v>
                </c:pt>
                <c:pt idx="32210">
                  <c:v>2.9168053125001596</c:v>
                </c:pt>
                <c:pt idx="32211">
                  <c:v>2.9173378125001599</c:v>
                </c:pt>
                <c:pt idx="32212">
                  <c:v>2.9177959375001596</c:v>
                </c:pt>
                <c:pt idx="32213">
                  <c:v>2.9182246875001598</c:v>
                </c:pt>
                <c:pt idx="32214">
                  <c:v>2.9186462500000001</c:v>
                </c:pt>
                <c:pt idx="32215">
                  <c:v>2.9190084375001599</c:v>
                </c:pt>
                <c:pt idx="32216">
                  <c:v>2.9185765625001596</c:v>
                </c:pt>
                <c:pt idx="32217">
                  <c:v>2.9181650000000001</c:v>
                </c:pt>
                <c:pt idx="32218">
                  <c:v>2.9176906250000001</c:v>
                </c:pt>
                <c:pt idx="32219">
                  <c:v>2.9171246875001597</c:v>
                </c:pt>
                <c:pt idx="32220">
                  <c:v>2.9164650000000001</c:v>
                </c:pt>
                <c:pt idx="32221">
                  <c:v>2.9157596875001599</c:v>
                </c:pt>
                <c:pt idx="32222">
                  <c:v>2.9150812500000001</c:v>
                </c:pt>
                <c:pt idx="32223">
                  <c:v>2.9143096875001597</c:v>
                </c:pt>
                <c:pt idx="32224">
                  <c:v>2.9136043749999998</c:v>
                </c:pt>
                <c:pt idx="32225">
                  <c:v>2.9128918750000001</c:v>
                </c:pt>
                <c:pt idx="32226">
                  <c:v>2.9122699999999999</c:v>
                </c:pt>
                <c:pt idx="32227">
                  <c:v>2.9117459375001595</c:v>
                </c:pt>
                <c:pt idx="32228">
                  <c:v>2.9112659375001599</c:v>
                </c:pt>
                <c:pt idx="32229">
                  <c:v>2.9108462500000001</c:v>
                </c:pt>
                <c:pt idx="32230">
                  <c:v>2.9104903125001598</c:v>
                </c:pt>
                <c:pt idx="32231">
                  <c:v>2.9100853125001596</c:v>
                </c:pt>
                <c:pt idx="32232">
                  <c:v>2.9105465625001599</c:v>
                </c:pt>
                <c:pt idx="32233">
                  <c:v>2.9109418749999998</c:v>
                </c:pt>
                <c:pt idx="32234">
                  <c:v>2.9112787500000001</c:v>
                </c:pt>
                <c:pt idx="32235">
                  <c:v>2.9116675000000001</c:v>
                </c:pt>
                <c:pt idx="32236">
                  <c:v>2.9122093750000002</c:v>
                </c:pt>
                <c:pt idx="32237">
                  <c:v>2.9125462500000001</c:v>
                </c:pt>
                <c:pt idx="32238">
                  <c:v>2.9129678125001597</c:v>
                </c:pt>
                <c:pt idx="32239">
                  <c:v>2.9133775000000002</c:v>
                </c:pt>
                <c:pt idx="32240">
                  <c:v>2.9129062499999998</c:v>
                </c:pt>
                <c:pt idx="32241">
                  <c:v>2.9124003125001598</c:v>
                </c:pt>
                <c:pt idx="32242">
                  <c:v>2.9119290625001599</c:v>
                </c:pt>
                <c:pt idx="32243">
                  <c:v>2.911488125</c:v>
                </c:pt>
                <c:pt idx="32244">
                  <c:v>2.9117746875001598</c:v>
                </c:pt>
                <c:pt idx="32245">
                  <c:v>2.9121418750000001</c:v>
                </c:pt>
                <c:pt idx="32246">
                  <c:v>2.9126171875001599</c:v>
                </c:pt>
                <c:pt idx="32247">
                  <c:v>2.9130609375001599</c:v>
                </c:pt>
                <c:pt idx="32248">
                  <c:v>2.9135543749999999</c:v>
                </c:pt>
                <c:pt idx="32249">
                  <c:v>2.9139306249999999</c:v>
                </c:pt>
                <c:pt idx="32250">
                  <c:v>2.9143318749999998</c:v>
                </c:pt>
                <c:pt idx="32251">
                  <c:v>2.9147812499999999</c:v>
                </c:pt>
                <c:pt idx="32252">
                  <c:v>2.9152678125001596</c:v>
                </c:pt>
                <c:pt idx="32253">
                  <c:v>2.9157078125001599</c:v>
                </c:pt>
                <c:pt idx="32254">
                  <c:v>2.9162278125001597</c:v>
                </c:pt>
                <c:pt idx="32255">
                  <c:v>2.9166865625001597</c:v>
                </c:pt>
                <c:pt idx="32256">
                  <c:v>2.9172321875001597</c:v>
                </c:pt>
                <c:pt idx="32257">
                  <c:v>2.9177065625001597</c:v>
                </c:pt>
                <c:pt idx="32258">
                  <c:v>2.9172531249999998</c:v>
                </c:pt>
                <c:pt idx="32259">
                  <c:v>2.9166809375001597</c:v>
                </c:pt>
                <c:pt idx="32260">
                  <c:v>2.9162109375001597</c:v>
                </c:pt>
                <c:pt idx="32261">
                  <c:v>2.91572875</c:v>
                </c:pt>
                <c:pt idx="32262">
                  <c:v>2.9152184375001595</c:v>
                </c:pt>
                <c:pt idx="32263">
                  <c:v>2.9148315625001597</c:v>
                </c:pt>
                <c:pt idx="32264">
                  <c:v>2.9144753125001599</c:v>
                </c:pt>
                <c:pt idx="32265">
                  <c:v>2.9141243750000001</c:v>
                </c:pt>
                <c:pt idx="32266">
                  <c:v>2.9137696875001597</c:v>
                </c:pt>
                <c:pt idx="32267">
                  <c:v>2.9131206249999999</c:v>
                </c:pt>
                <c:pt idx="32268">
                  <c:v>2.9127690625001597</c:v>
                </c:pt>
                <c:pt idx="32269">
                  <c:v>2.9123600000000001</c:v>
                </c:pt>
                <c:pt idx="32270">
                  <c:v>2.9119700000000002</c:v>
                </c:pt>
                <c:pt idx="32271">
                  <c:v>2.911556875</c:v>
                </c:pt>
                <c:pt idx="32272">
                  <c:v>2.9111334375001596</c:v>
                </c:pt>
                <c:pt idx="32273">
                  <c:v>2.9107178125001596</c:v>
                </c:pt>
                <c:pt idx="32274">
                  <c:v>2.9102287499999999</c:v>
                </c:pt>
                <c:pt idx="32275">
                  <c:v>2.9098774999999999</c:v>
                </c:pt>
                <c:pt idx="32276">
                  <c:v>2.91029625</c:v>
                </c:pt>
                <c:pt idx="32277">
                  <c:v>2.91070875</c:v>
                </c:pt>
                <c:pt idx="32278">
                  <c:v>2.9111924999999998</c:v>
                </c:pt>
                <c:pt idx="32279">
                  <c:v>2.9116200000000001</c:v>
                </c:pt>
                <c:pt idx="32280">
                  <c:v>2.9120243750000001</c:v>
                </c:pt>
                <c:pt idx="32281">
                  <c:v>2.9124112499999999</c:v>
                </c:pt>
                <c:pt idx="32282">
                  <c:v>2.9128487500000002</c:v>
                </c:pt>
                <c:pt idx="32283">
                  <c:v>2.9133365625001599</c:v>
                </c:pt>
                <c:pt idx="32284">
                  <c:v>2.9138290625001599</c:v>
                </c:pt>
                <c:pt idx="32285">
                  <c:v>2.9143412500000001</c:v>
                </c:pt>
                <c:pt idx="32286">
                  <c:v>2.914878125</c:v>
                </c:pt>
                <c:pt idx="32287">
                  <c:v>2.9154146875001596</c:v>
                </c:pt>
                <c:pt idx="32288">
                  <c:v>2.9158596875001597</c:v>
                </c:pt>
                <c:pt idx="32289">
                  <c:v>2.916238125</c:v>
                </c:pt>
                <c:pt idx="32290">
                  <c:v>2.9165678125001597</c:v>
                </c:pt>
                <c:pt idx="32291">
                  <c:v>2.9169849999999999</c:v>
                </c:pt>
                <c:pt idx="32292">
                  <c:v>2.9174440625001599</c:v>
                </c:pt>
                <c:pt idx="32293">
                  <c:v>2.9179196875001598</c:v>
                </c:pt>
                <c:pt idx="32294">
                  <c:v>2.9174143749999999</c:v>
                </c:pt>
                <c:pt idx="32295">
                  <c:v>2.9170687499999999</c:v>
                </c:pt>
                <c:pt idx="32296">
                  <c:v>2.9166756249999999</c:v>
                </c:pt>
                <c:pt idx="32297">
                  <c:v>2.9162190625001596</c:v>
                </c:pt>
                <c:pt idx="32298">
                  <c:v>2.9156553125001596</c:v>
                </c:pt>
                <c:pt idx="32299">
                  <c:v>2.9150409375001596</c:v>
                </c:pt>
                <c:pt idx="32300">
                  <c:v>2.9145290625001596</c:v>
                </c:pt>
                <c:pt idx="32301">
                  <c:v>2.9139640625001597</c:v>
                </c:pt>
                <c:pt idx="32302">
                  <c:v>2.9134131249999999</c:v>
                </c:pt>
                <c:pt idx="32303">
                  <c:v>2.9129006249999998</c:v>
                </c:pt>
                <c:pt idx="32304">
                  <c:v>2.9124699999999999</c:v>
                </c:pt>
                <c:pt idx="32305">
                  <c:v>2.9120965625001598</c:v>
                </c:pt>
                <c:pt idx="32306">
                  <c:v>2.9117684375001596</c:v>
                </c:pt>
                <c:pt idx="32307">
                  <c:v>2.9112934375001598</c:v>
                </c:pt>
                <c:pt idx="32308">
                  <c:v>2.9111843749999999</c:v>
                </c:pt>
                <c:pt idx="32309">
                  <c:v>2.9115593749999999</c:v>
                </c:pt>
                <c:pt idx="32310">
                  <c:v>2.9119084375001596</c:v>
                </c:pt>
                <c:pt idx="32311">
                  <c:v>2.9122543749999998</c:v>
                </c:pt>
                <c:pt idx="32312">
                  <c:v>2.9126712499999998</c:v>
                </c:pt>
                <c:pt idx="32313">
                  <c:v>2.9130393749999999</c:v>
                </c:pt>
                <c:pt idx="32314">
                  <c:v>2.9134834375001599</c:v>
                </c:pt>
                <c:pt idx="32315">
                  <c:v>2.9138256249999999</c:v>
                </c:pt>
                <c:pt idx="32316">
                  <c:v>2.9141875000000002</c:v>
                </c:pt>
                <c:pt idx="32317">
                  <c:v>2.9145431249999998</c:v>
                </c:pt>
                <c:pt idx="32318">
                  <c:v>2.9149571875001596</c:v>
                </c:pt>
                <c:pt idx="32319">
                  <c:v>2.9153571875001596</c:v>
                </c:pt>
                <c:pt idx="32320">
                  <c:v>2.9157690625001598</c:v>
                </c:pt>
                <c:pt idx="32321">
                  <c:v>2.9161378125001596</c:v>
                </c:pt>
                <c:pt idx="32322">
                  <c:v>2.9164768749999999</c:v>
                </c:pt>
                <c:pt idx="32323">
                  <c:v>2.9159381249999998</c:v>
                </c:pt>
                <c:pt idx="32324">
                  <c:v>2.9156031250000001</c:v>
                </c:pt>
                <c:pt idx="32325">
                  <c:v>2.9152640625001598</c:v>
                </c:pt>
                <c:pt idx="32326">
                  <c:v>2.91465</c:v>
                </c:pt>
                <c:pt idx="32327">
                  <c:v>2.9142881250000001</c:v>
                </c:pt>
                <c:pt idx="32328">
                  <c:v>2.9139306249999999</c:v>
                </c:pt>
                <c:pt idx="32329">
                  <c:v>2.9135675000000001</c:v>
                </c:pt>
                <c:pt idx="32330">
                  <c:v>2.9131503125001599</c:v>
                </c:pt>
                <c:pt idx="32331">
                  <c:v>2.9128012499999998</c:v>
                </c:pt>
                <c:pt idx="32332">
                  <c:v>2.9122140625001598</c:v>
                </c:pt>
                <c:pt idx="32333">
                  <c:v>2.9116481250000001</c:v>
                </c:pt>
                <c:pt idx="32334">
                  <c:v>2.9113271875001598</c:v>
                </c:pt>
                <c:pt idx="32335">
                  <c:v>2.9109818750000001</c:v>
                </c:pt>
                <c:pt idx="32336">
                  <c:v>2.9112865625001598</c:v>
                </c:pt>
                <c:pt idx="32337">
                  <c:v>2.9116512499999998</c:v>
                </c:pt>
                <c:pt idx="32338">
                  <c:v>2.9119906250000001</c:v>
                </c:pt>
                <c:pt idx="32339">
                  <c:v>2.9123381250000002</c:v>
                </c:pt>
                <c:pt idx="32340">
                  <c:v>2.9127271875001597</c:v>
                </c:pt>
                <c:pt idx="32341">
                  <c:v>2.9130937499999998</c:v>
                </c:pt>
                <c:pt idx="32342">
                  <c:v>2.9135075000000001</c:v>
                </c:pt>
                <c:pt idx="32343">
                  <c:v>2.9138821875001599</c:v>
                </c:pt>
                <c:pt idx="32344">
                  <c:v>2.9142621875001598</c:v>
                </c:pt>
                <c:pt idx="32345">
                  <c:v>2.9145443750000002</c:v>
                </c:pt>
                <c:pt idx="32346">
                  <c:v>2.9143184375001598</c:v>
                </c:pt>
                <c:pt idx="32347">
                  <c:v>2.913974375</c:v>
                </c:pt>
                <c:pt idx="32348">
                  <c:v>2.91355875</c:v>
                </c:pt>
                <c:pt idx="32349">
                  <c:v>2.9131040625001599</c:v>
                </c:pt>
                <c:pt idx="32350">
                  <c:v>2.9126259375001595</c:v>
                </c:pt>
                <c:pt idx="32351">
                  <c:v>2.9120431249999998</c:v>
                </c:pt>
                <c:pt idx="32352">
                  <c:v>2.9116856250000001</c:v>
                </c:pt>
                <c:pt idx="32353">
                  <c:v>2.9113424999999999</c:v>
                </c:pt>
                <c:pt idx="32354">
                  <c:v>2.9109821875001596</c:v>
                </c:pt>
                <c:pt idx="32355">
                  <c:v>2.9105818750000001</c:v>
                </c:pt>
                <c:pt idx="32356">
                  <c:v>2.9109284375001598</c:v>
                </c:pt>
                <c:pt idx="32357">
                  <c:v>2.911295</c:v>
                </c:pt>
                <c:pt idx="32358">
                  <c:v>2.9116887500000002</c:v>
                </c:pt>
                <c:pt idx="32359">
                  <c:v>2.912073125</c:v>
                </c:pt>
                <c:pt idx="32360">
                  <c:v>2.912543125</c:v>
                </c:pt>
                <c:pt idx="32361">
                  <c:v>2.9129209375001599</c:v>
                </c:pt>
                <c:pt idx="32362">
                  <c:v>2.9134187499999999</c:v>
                </c:pt>
                <c:pt idx="32363">
                  <c:v>2.9137459375001598</c:v>
                </c:pt>
                <c:pt idx="32364">
                  <c:v>2.9141128125001599</c:v>
                </c:pt>
                <c:pt idx="32365">
                  <c:v>2.9145487499999998</c:v>
                </c:pt>
                <c:pt idx="32366">
                  <c:v>2.9149021875001599</c:v>
                </c:pt>
                <c:pt idx="32367">
                  <c:v>2.9153768750000002</c:v>
                </c:pt>
                <c:pt idx="32368">
                  <c:v>2.9157350000000002</c:v>
                </c:pt>
                <c:pt idx="32369">
                  <c:v>2.9160790625001596</c:v>
                </c:pt>
                <c:pt idx="32370">
                  <c:v>2.9164281249999999</c:v>
                </c:pt>
                <c:pt idx="32371">
                  <c:v>2.9167609375001597</c:v>
                </c:pt>
                <c:pt idx="32372">
                  <c:v>2.9161687500000002</c:v>
                </c:pt>
                <c:pt idx="32373">
                  <c:v>2.9157896875001597</c:v>
                </c:pt>
                <c:pt idx="32374">
                  <c:v>2.9153334375001596</c:v>
                </c:pt>
                <c:pt idx="32375">
                  <c:v>2.9148821875001598</c:v>
                </c:pt>
                <c:pt idx="32376">
                  <c:v>2.9144878125001599</c:v>
                </c:pt>
                <c:pt idx="32377">
                  <c:v>2.9141181249999999</c:v>
                </c:pt>
                <c:pt idx="32378">
                  <c:v>2.91374656250016</c:v>
                </c:pt>
                <c:pt idx="32379">
                  <c:v>2.9130637500000001</c:v>
                </c:pt>
                <c:pt idx="32380">
                  <c:v>2.9126962500000002</c:v>
                </c:pt>
                <c:pt idx="32381">
                  <c:v>2.9122378125001598</c:v>
                </c:pt>
                <c:pt idx="32382">
                  <c:v>2.9118959375001596</c:v>
                </c:pt>
                <c:pt idx="32383">
                  <c:v>2.9122237499999999</c:v>
                </c:pt>
                <c:pt idx="32384">
                  <c:v>2.9125621875001597</c:v>
                </c:pt>
                <c:pt idx="32385">
                  <c:v>2.9129071875001595</c:v>
                </c:pt>
                <c:pt idx="32386">
                  <c:v>2.9133096875001598</c:v>
                </c:pt>
                <c:pt idx="32387">
                  <c:v>2.913729375</c:v>
                </c:pt>
                <c:pt idx="32388">
                  <c:v>2.9141003125001599</c:v>
                </c:pt>
                <c:pt idx="32389">
                  <c:v>2.9144759375001597</c:v>
                </c:pt>
                <c:pt idx="32390">
                  <c:v>2.9149040625001597</c:v>
                </c:pt>
                <c:pt idx="32391">
                  <c:v>2.9152918749999999</c:v>
                </c:pt>
                <c:pt idx="32392">
                  <c:v>2.9156171875001595</c:v>
                </c:pt>
                <c:pt idx="32393">
                  <c:v>2.915945625</c:v>
                </c:pt>
                <c:pt idx="32394">
                  <c:v>2.91633906250016</c:v>
                </c:pt>
                <c:pt idx="32395">
                  <c:v>2.9167675000000002</c:v>
                </c:pt>
                <c:pt idx="32396">
                  <c:v>2.9171043750000001</c:v>
                </c:pt>
                <c:pt idx="32397">
                  <c:v>2.9175300000000002</c:v>
                </c:pt>
                <c:pt idx="32398">
                  <c:v>2.9180287499999999</c:v>
                </c:pt>
                <c:pt idx="32399">
                  <c:v>2.9185056249999999</c:v>
                </c:pt>
                <c:pt idx="32400">
                  <c:v>2.9190240625001596</c:v>
                </c:pt>
                <c:pt idx="32401">
                  <c:v>2.9194312500000001</c:v>
                </c:pt>
                <c:pt idx="32402">
                  <c:v>2.91984625</c:v>
                </c:pt>
                <c:pt idx="32403">
                  <c:v>2.9202065625001596</c:v>
                </c:pt>
                <c:pt idx="32404">
                  <c:v>2.9195487500000001</c:v>
                </c:pt>
                <c:pt idx="32405">
                  <c:v>2.9191837500000002</c:v>
                </c:pt>
                <c:pt idx="32406">
                  <c:v>2.9187362499999998</c:v>
                </c:pt>
                <c:pt idx="32407">
                  <c:v>2.9182631250000002</c:v>
                </c:pt>
                <c:pt idx="32408">
                  <c:v>2.9177503125001598</c:v>
                </c:pt>
                <c:pt idx="32409">
                  <c:v>2.9172674999999999</c:v>
                </c:pt>
                <c:pt idx="32410">
                  <c:v>2.9167803125001597</c:v>
                </c:pt>
                <c:pt idx="32411">
                  <c:v>2.9162678125001595</c:v>
                </c:pt>
                <c:pt idx="32412">
                  <c:v>2.9158553125001596</c:v>
                </c:pt>
                <c:pt idx="32413">
                  <c:v>2.9154740625001598</c:v>
                </c:pt>
                <c:pt idx="32414">
                  <c:v>2.9151037500000001</c:v>
                </c:pt>
                <c:pt idx="32415">
                  <c:v>2.914714375</c:v>
                </c:pt>
                <c:pt idx="32416">
                  <c:v>2.9143306249999998</c:v>
                </c:pt>
                <c:pt idx="32417">
                  <c:v>2.9139715625001599</c:v>
                </c:pt>
                <c:pt idx="32418">
                  <c:v>2.9136262500000001</c:v>
                </c:pt>
                <c:pt idx="32419">
                  <c:v>2.9132546875001597</c:v>
                </c:pt>
                <c:pt idx="32420">
                  <c:v>2.9127596875001598</c:v>
                </c:pt>
                <c:pt idx="32421">
                  <c:v>2.912415625</c:v>
                </c:pt>
                <c:pt idx="32422">
                  <c:v>2.9126740625001597</c:v>
                </c:pt>
                <c:pt idx="32423">
                  <c:v>2.9130903125001599</c:v>
                </c:pt>
                <c:pt idx="32424">
                  <c:v>2.9134665625001599</c:v>
                </c:pt>
                <c:pt idx="32425">
                  <c:v>2.913869375</c:v>
                </c:pt>
                <c:pt idx="32426">
                  <c:v>2.9143503125001597</c:v>
                </c:pt>
                <c:pt idx="32427">
                  <c:v>2.9147531249999998</c:v>
                </c:pt>
                <c:pt idx="32428">
                  <c:v>2.9151084375001597</c:v>
                </c:pt>
                <c:pt idx="32429">
                  <c:v>2.9154303125001597</c:v>
                </c:pt>
                <c:pt idx="32430">
                  <c:v>2.9158509375001596</c:v>
                </c:pt>
                <c:pt idx="32431">
                  <c:v>2.9162028125001598</c:v>
                </c:pt>
                <c:pt idx="32432">
                  <c:v>2.9165587500000001</c:v>
                </c:pt>
                <c:pt idx="32433">
                  <c:v>2.9166503125001597</c:v>
                </c:pt>
                <c:pt idx="32434">
                  <c:v>2.9163053125001599</c:v>
                </c:pt>
                <c:pt idx="32435">
                  <c:v>2.9159284375001597</c:v>
                </c:pt>
                <c:pt idx="32436">
                  <c:v>2.9153309375001597</c:v>
                </c:pt>
                <c:pt idx="32437">
                  <c:v>2.9147521875001599</c:v>
                </c:pt>
                <c:pt idx="32438">
                  <c:v>2.9142287499999999</c:v>
                </c:pt>
                <c:pt idx="32439">
                  <c:v>2.9138609375001598</c:v>
                </c:pt>
                <c:pt idx="32440">
                  <c:v>2.9131653125001598</c:v>
                </c:pt>
                <c:pt idx="32441">
                  <c:v>2.9128028125001597</c:v>
                </c:pt>
                <c:pt idx="32442">
                  <c:v>2.9122409375001599</c:v>
                </c:pt>
                <c:pt idx="32443">
                  <c:v>2.9116990625001598</c:v>
                </c:pt>
                <c:pt idx="32444">
                  <c:v>2.9110981250000001</c:v>
                </c:pt>
                <c:pt idx="32445">
                  <c:v>2.9106909375001599</c:v>
                </c:pt>
                <c:pt idx="32446">
                  <c:v>2.9110274999999999</c:v>
                </c:pt>
                <c:pt idx="32447">
                  <c:v>2.9114012499999999</c:v>
                </c:pt>
                <c:pt idx="32448">
                  <c:v>2.9118059375001599</c:v>
                </c:pt>
                <c:pt idx="32449">
                  <c:v>2.9121765625001599</c:v>
                </c:pt>
                <c:pt idx="32450">
                  <c:v>2.9126293749999999</c:v>
                </c:pt>
                <c:pt idx="32451">
                  <c:v>2.9130918750000001</c:v>
                </c:pt>
                <c:pt idx="32452">
                  <c:v>2.9134971875001598</c:v>
                </c:pt>
                <c:pt idx="32453">
                  <c:v>2.9139437500000001</c:v>
                </c:pt>
                <c:pt idx="32454">
                  <c:v>2.9143775000000001</c:v>
                </c:pt>
                <c:pt idx="32455">
                  <c:v>2.9148524999999998</c:v>
                </c:pt>
                <c:pt idx="32456">
                  <c:v>2.9151940625001598</c:v>
                </c:pt>
                <c:pt idx="32457">
                  <c:v>2.9155965625001596</c:v>
                </c:pt>
                <c:pt idx="32458">
                  <c:v>2.9160921875001597</c:v>
                </c:pt>
                <c:pt idx="32459">
                  <c:v>2.9164850000000002</c:v>
                </c:pt>
                <c:pt idx="32460">
                  <c:v>2.9168387500000001</c:v>
                </c:pt>
                <c:pt idx="32461">
                  <c:v>2.9170993749999998</c:v>
                </c:pt>
                <c:pt idx="32462">
                  <c:v>2.916730625</c:v>
                </c:pt>
                <c:pt idx="32463">
                  <c:v>2.9163643750000001</c:v>
                </c:pt>
                <c:pt idx="32464">
                  <c:v>2.9160746875001595</c:v>
                </c:pt>
                <c:pt idx="32465">
                  <c:v>2.9156315625001596</c:v>
                </c:pt>
                <c:pt idx="32466">
                  <c:v>2.9151790625001599</c:v>
                </c:pt>
                <c:pt idx="32467">
                  <c:v>2.9145678125001599</c:v>
                </c:pt>
                <c:pt idx="32468">
                  <c:v>2.9141987500000002</c:v>
                </c:pt>
                <c:pt idx="32469">
                  <c:v>2.9137359375001597</c:v>
                </c:pt>
                <c:pt idx="32470">
                  <c:v>2.9133300000000002</c:v>
                </c:pt>
                <c:pt idx="32471">
                  <c:v>2.9130009375001595</c:v>
                </c:pt>
                <c:pt idx="32472">
                  <c:v>2.9126574999999999</c:v>
                </c:pt>
                <c:pt idx="32473">
                  <c:v>2.9123743750000002</c:v>
                </c:pt>
                <c:pt idx="32474">
                  <c:v>2.9127671875001599</c:v>
                </c:pt>
                <c:pt idx="32475">
                  <c:v>2.9132193750000002</c:v>
                </c:pt>
                <c:pt idx="32476">
                  <c:v>2.9135909375001598</c:v>
                </c:pt>
                <c:pt idx="32477">
                  <c:v>2.9140921875001595</c:v>
                </c:pt>
                <c:pt idx="32478">
                  <c:v>2.9145799999999999</c:v>
                </c:pt>
                <c:pt idx="32479">
                  <c:v>2.9150228125001596</c:v>
                </c:pt>
                <c:pt idx="32480">
                  <c:v>2.9155784375001597</c:v>
                </c:pt>
                <c:pt idx="32481">
                  <c:v>2.9161178125001599</c:v>
                </c:pt>
                <c:pt idx="32482">
                  <c:v>2.9165424999999998</c:v>
                </c:pt>
                <c:pt idx="32483">
                  <c:v>2.9170303125001595</c:v>
                </c:pt>
                <c:pt idx="32484">
                  <c:v>2.9174962500000001</c:v>
                </c:pt>
                <c:pt idx="32485">
                  <c:v>2.9179837499999999</c:v>
                </c:pt>
                <c:pt idx="32486">
                  <c:v>2.9184171875001597</c:v>
                </c:pt>
                <c:pt idx="32487">
                  <c:v>2.9188793749999999</c:v>
                </c:pt>
                <c:pt idx="32488">
                  <c:v>2.9192696875001598</c:v>
                </c:pt>
                <c:pt idx="32489">
                  <c:v>2.9196190625001597</c:v>
                </c:pt>
                <c:pt idx="32490">
                  <c:v>2.9190959375001597</c:v>
                </c:pt>
                <c:pt idx="32491">
                  <c:v>2.9185821875001596</c:v>
                </c:pt>
                <c:pt idx="32492">
                  <c:v>2.9180421875001596</c:v>
                </c:pt>
                <c:pt idx="32493">
                  <c:v>2.917465</c:v>
                </c:pt>
                <c:pt idx="32494">
                  <c:v>2.917025625</c:v>
                </c:pt>
                <c:pt idx="32495">
                  <c:v>2.9165365625001596</c:v>
                </c:pt>
                <c:pt idx="32496">
                  <c:v>2.9159700000000002</c:v>
                </c:pt>
                <c:pt idx="32497">
                  <c:v>2.91534</c:v>
                </c:pt>
                <c:pt idx="32498">
                  <c:v>2.9149703125001598</c:v>
                </c:pt>
                <c:pt idx="32499">
                  <c:v>2.9143137499999998</c:v>
                </c:pt>
                <c:pt idx="32500">
                  <c:v>2.9138212499999998</c:v>
                </c:pt>
                <c:pt idx="32501">
                  <c:v>2.9133928125001596</c:v>
                </c:pt>
                <c:pt idx="32502">
                  <c:v>2.9130487500000002</c:v>
                </c:pt>
                <c:pt idx="32503">
                  <c:v>2.913480625</c:v>
                </c:pt>
                <c:pt idx="32504">
                  <c:v>2.91385125</c:v>
                </c:pt>
                <c:pt idx="32505">
                  <c:v>2.9142715625001596</c:v>
                </c:pt>
                <c:pt idx="32506">
                  <c:v>2.9147518749999999</c:v>
                </c:pt>
                <c:pt idx="32507">
                  <c:v>2.9152556249999999</c:v>
                </c:pt>
                <c:pt idx="32508">
                  <c:v>2.9157531250000002</c:v>
                </c:pt>
                <c:pt idx="32509">
                  <c:v>2.91622125</c:v>
                </c:pt>
                <c:pt idx="32510">
                  <c:v>2.9167759375001596</c:v>
                </c:pt>
                <c:pt idx="32511">
                  <c:v>2.9171703125001596</c:v>
                </c:pt>
                <c:pt idx="32512">
                  <c:v>2.9175803125001596</c:v>
                </c:pt>
                <c:pt idx="32513">
                  <c:v>2.9179890625001597</c:v>
                </c:pt>
                <c:pt idx="32514">
                  <c:v>2.9183253125001598</c:v>
                </c:pt>
                <c:pt idx="32515">
                  <c:v>2.9186671875001595</c:v>
                </c:pt>
                <c:pt idx="32516">
                  <c:v>2.9183234375001597</c:v>
                </c:pt>
                <c:pt idx="32517">
                  <c:v>2.9177325000000001</c:v>
                </c:pt>
                <c:pt idx="32518">
                  <c:v>2.9171481250000002</c:v>
                </c:pt>
                <c:pt idx="32519">
                  <c:v>2.9167071875001596</c:v>
                </c:pt>
                <c:pt idx="32520">
                  <c:v>2.9163834375001598</c:v>
                </c:pt>
                <c:pt idx="32521">
                  <c:v>2.9157165625001595</c:v>
                </c:pt>
                <c:pt idx="32522">
                  <c:v>2.9152259375001597</c:v>
                </c:pt>
                <c:pt idx="32523">
                  <c:v>2.9146593749999998</c:v>
                </c:pt>
                <c:pt idx="32524">
                  <c:v>2.9140025000000001</c:v>
                </c:pt>
                <c:pt idx="32525">
                  <c:v>2.913516875</c:v>
                </c:pt>
                <c:pt idx="32526">
                  <c:v>2.9131481250000002</c:v>
                </c:pt>
                <c:pt idx="32527">
                  <c:v>2.9133740625001598</c:v>
                </c:pt>
                <c:pt idx="32528">
                  <c:v>2.913785625</c:v>
                </c:pt>
                <c:pt idx="32529">
                  <c:v>2.914198125</c:v>
                </c:pt>
                <c:pt idx="32530">
                  <c:v>2.914526875</c:v>
                </c:pt>
                <c:pt idx="32531">
                  <c:v>2.9150481250000002</c:v>
                </c:pt>
                <c:pt idx="32532">
                  <c:v>2.915451875</c:v>
                </c:pt>
                <c:pt idx="32533">
                  <c:v>2.9158306249999999</c:v>
                </c:pt>
                <c:pt idx="32534">
                  <c:v>2.9162703125001599</c:v>
                </c:pt>
                <c:pt idx="32535">
                  <c:v>2.9166734375001599</c:v>
                </c:pt>
                <c:pt idx="32536">
                  <c:v>2.9171331249999999</c:v>
                </c:pt>
                <c:pt idx="32537">
                  <c:v>2.9174803125001598</c:v>
                </c:pt>
                <c:pt idx="32538">
                  <c:v>2.9172268749999999</c:v>
                </c:pt>
                <c:pt idx="32539">
                  <c:v>2.9168937499999998</c:v>
                </c:pt>
                <c:pt idx="32540">
                  <c:v>2.9164628125001597</c:v>
                </c:pt>
                <c:pt idx="32541">
                  <c:v>2.9159915625001598</c:v>
                </c:pt>
                <c:pt idx="32542">
                  <c:v>2.91543625</c:v>
                </c:pt>
                <c:pt idx="32543">
                  <c:v>2.9148446875001599</c:v>
                </c:pt>
                <c:pt idx="32544">
                  <c:v>2.9142450000000002</c:v>
                </c:pt>
                <c:pt idx="32545">
                  <c:v>2.9137012499999999</c:v>
                </c:pt>
                <c:pt idx="32546">
                  <c:v>2.9130634375001598</c:v>
                </c:pt>
                <c:pt idx="32547">
                  <c:v>2.9123774999999998</c:v>
                </c:pt>
                <c:pt idx="32548">
                  <c:v>2.9117881250000002</c:v>
                </c:pt>
                <c:pt idx="32549">
                  <c:v>2.9112787500000001</c:v>
                </c:pt>
                <c:pt idx="32550">
                  <c:v>2.9108415625001598</c:v>
                </c:pt>
                <c:pt idx="32551">
                  <c:v>2.9104546875001596</c:v>
                </c:pt>
                <c:pt idx="32552">
                  <c:v>2.9098878125001599</c:v>
                </c:pt>
                <c:pt idx="32553">
                  <c:v>2.9094306250000002</c:v>
                </c:pt>
                <c:pt idx="32554">
                  <c:v>2.9098590625001597</c:v>
                </c:pt>
                <c:pt idx="32555">
                  <c:v>2.9102503125001595</c:v>
                </c:pt>
                <c:pt idx="32556">
                  <c:v>2.9106187499999998</c:v>
                </c:pt>
                <c:pt idx="32557">
                  <c:v>2.9109671875001597</c:v>
                </c:pt>
                <c:pt idx="32558">
                  <c:v>2.9114471875001597</c:v>
                </c:pt>
                <c:pt idx="32559">
                  <c:v>2.9118421875001599</c:v>
                </c:pt>
                <c:pt idx="32560">
                  <c:v>2.9122693750000002</c:v>
                </c:pt>
                <c:pt idx="32561">
                  <c:v>2.9126346875001596</c:v>
                </c:pt>
                <c:pt idx="32562">
                  <c:v>2.9130587499999998</c:v>
                </c:pt>
                <c:pt idx="32563">
                  <c:v>2.9134803125001598</c:v>
                </c:pt>
                <c:pt idx="32564">
                  <c:v>2.9139106250000002</c:v>
                </c:pt>
                <c:pt idx="32565">
                  <c:v>2.9143849999999998</c:v>
                </c:pt>
                <c:pt idx="32566">
                  <c:v>2.9148725</c:v>
                </c:pt>
                <c:pt idx="32567">
                  <c:v>2.9153659375001597</c:v>
                </c:pt>
                <c:pt idx="32568">
                  <c:v>2.9158709375001597</c:v>
                </c:pt>
                <c:pt idx="32569">
                  <c:v>2.9163649999999999</c:v>
                </c:pt>
                <c:pt idx="32570">
                  <c:v>2.9168834375001595</c:v>
                </c:pt>
                <c:pt idx="32571">
                  <c:v>2.9173543749999999</c:v>
                </c:pt>
                <c:pt idx="32572">
                  <c:v>2.917798125</c:v>
                </c:pt>
                <c:pt idx="32573">
                  <c:v>2.9182343749999999</c:v>
                </c:pt>
                <c:pt idx="32574">
                  <c:v>2.9187393749999999</c:v>
                </c:pt>
                <c:pt idx="32575">
                  <c:v>2.9190687500000001</c:v>
                </c:pt>
                <c:pt idx="32576">
                  <c:v>2.9194156250000001</c:v>
                </c:pt>
                <c:pt idx="32577">
                  <c:v>2.9188468749999998</c:v>
                </c:pt>
                <c:pt idx="32578">
                  <c:v>2.9184878125001599</c:v>
                </c:pt>
                <c:pt idx="32579">
                  <c:v>2.9180721875001598</c:v>
                </c:pt>
                <c:pt idx="32580">
                  <c:v>2.9174850000000001</c:v>
                </c:pt>
                <c:pt idx="32581">
                  <c:v>2.9168209375001597</c:v>
                </c:pt>
                <c:pt idx="32582">
                  <c:v>2.9161431250000001</c:v>
                </c:pt>
                <c:pt idx="32583">
                  <c:v>2.9153424999999999</c:v>
                </c:pt>
                <c:pt idx="32584">
                  <c:v>2.9146621875001597</c:v>
                </c:pt>
                <c:pt idx="32585">
                  <c:v>2.9139309375001599</c:v>
                </c:pt>
                <c:pt idx="32586">
                  <c:v>2.9132574999999998</c:v>
                </c:pt>
                <c:pt idx="32587">
                  <c:v>2.9126959375001595</c:v>
                </c:pt>
                <c:pt idx="32588">
                  <c:v>2.9121481249999999</c:v>
                </c:pt>
                <c:pt idx="32589">
                  <c:v>2.9116665625001596</c:v>
                </c:pt>
                <c:pt idx="32590">
                  <c:v>2.9110909375001599</c:v>
                </c:pt>
                <c:pt idx="32591">
                  <c:v>2.9106743750000001</c:v>
                </c:pt>
                <c:pt idx="32592">
                  <c:v>2.9103306249999998</c:v>
                </c:pt>
                <c:pt idx="32593">
                  <c:v>2.9105656249999998</c:v>
                </c:pt>
                <c:pt idx="32594">
                  <c:v>2.9110596875001598</c:v>
                </c:pt>
                <c:pt idx="32595">
                  <c:v>2.9115403125001595</c:v>
                </c:pt>
                <c:pt idx="32596">
                  <c:v>2.9120643749999999</c:v>
                </c:pt>
                <c:pt idx="32597">
                  <c:v>2.9125946875001598</c:v>
                </c:pt>
                <c:pt idx="32598">
                  <c:v>2.9129203125001597</c:v>
                </c:pt>
                <c:pt idx="32599">
                  <c:v>2.9133840625001599</c:v>
                </c:pt>
                <c:pt idx="32600">
                  <c:v>2.913940625</c:v>
                </c:pt>
                <c:pt idx="32601">
                  <c:v>2.914409375</c:v>
                </c:pt>
                <c:pt idx="32602">
                  <c:v>2.9147365625001598</c:v>
                </c:pt>
                <c:pt idx="32603">
                  <c:v>2.9152140625001599</c:v>
                </c:pt>
                <c:pt idx="32604">
                  <c:v>2.9157909375001596</c:v>
                </c:pt>
                <c:pt idx="32605">
                  <c:v>2.9163406250000001</c:v>
                </c:pt>
                <c:pt idx="32606">
                  <c:v>2.9169003125001596</c:v>
                </c:pt>
                <c:pt idx="32607">
                  <c:v>2.9172228125001598</c:v>
                </c:pt>
                <c:pt idx="32608">
                  <c:v>2.9177737499999998</c:v>
                </c:pt>
                <c:pt idx="32609">
                  <c:v>2.9183318749999998</c:v>
                </c:pt>
                <c:pt idx="32610">
                  <c:v>2.9188481249999998</c:v>
                </c:pt>
                <c:pt idx="32611">
                  <c:v>2.9193809375001596</c:v>
                </c:pt>
                <c:pt idx="32612">
                  <c:v>2.9197825000000002</c:v>
                </c:pt>
                <c:pt idx="32613">
                  <c:v>2.9201084375001596</c:v>
                </c:pt>
                <c:pt idx="32614">
                  <c:v>2.9196859375001596</c:v>
                </c:pt>
                <c:pt idx="32615">
                  <c:v>2.91908968750016</c:v>
                </c:pt>
                <c:pt idx="32616">
                  <c:v>2.9186815625001596</c:v>
                </c:pt>
                <c:pt idx="32617">
                  <c:v>2.9182112500000001</c:v>
                </c:pt>
                <c:pt idx="32618">
                  <c:v>2.9176840625001597</c:v>
                </c:pt>
                <c:pt idx="32619">
                  <c:v>2.9171415625001598</c:v>
                </c:pt>
                <c:pt idx="32620">
                  <c:v>2.9165453125001597</c:v>
                </c:pt>
                <c:pt idx="32621">
                  <c:v>2.9159437499999998</c:v>
                </c:pt>
                <c:pt idx="32622">
                  <c:v>2.9154381250000001</c:v>
                </c:pt>
                <c:pt idx="32623">
                  <c:v>2.9149281249999999</c:v>
                </c:pt>
                <c:pt idx="32624">
                  <c:v>2.9144646875001596</c:v>
                </c:pt>
                <c:pt idx="32625">
                  <c:v>2.9140087499999998</c:v>
                </c:pt>
                <c:pt idx="32626">
                  <c:v>2.91364125</c:v>
                </c:pt>
                <c:pt idx="32627">
                  <c:v>2.9130284375001598</c:v>
                </c:pt>
                <c:pt idx="32628">
                  <c:v>2.9125056250000001</c:v>
                </c:pt>
                <c:pt idx="32629">
                  <c:v>2.9120374999999998</c:v>
                </c:pt>
                <c:pt idx="32630">
                  <c:v>2.9116484375001597</c:v>
                </c:pt>
                <c:pt idx="32631">
                  <c:v>2.9113165625001596</c:v>
                </c:pt>
                <c:pt idx="32632">
                  <c:v>2.9112828125001595</c:v>
                </c:pt>
                <c:pt idx="32633">
                  <c:v>2.9116031250000001</c:v>
                </c:pt>
                <c:pt idx="32634">
                  <c:v>2.9119575000000002</c:v>
                </c:pt>
                <c:pt idx="32635">
                  <c:v>2.9122878125001597</c:v>
                </c:pt>
                <c:pt idx="32636">
                  <c:v>2.9126631249999999</c:v>
                </c:pt>
                <c:pt idx="32637">
                  <c:v>2.9130318750000002</c:v>
                </c:pt>
                <c:pt idx="32638">
                  <c:v>2.9134346875001595</c:v>
                </c:pt>
                <c:pt idx="32639">
                  <c:v>2.9138440625001598</c:v>
                </c:pt>
                <c:pt idx="32640">
                  <c:v>2.914215</c:v>
                </c:pt>
                <c:pt idx="32641">
                  <c:v>2.9146312499999998</c:v>
                </c:pt>
                <c:pt idx="32642">
                  <c:v>2.9149990625001596</c:v>
                </c:pt>
                <c:pt idx="32643">
                  <c:v>2.9154175000000002</c:v>
                </c:pt>
                <c:pt idx="32644">
                  <c:v>2.9158103125001595</c:v>
                </c:pt>
                <c:pt idx="32645">
                  <c:v>2.9161549999999998</c:v>
                </c:pt>
                <c:pt idx="32646">
                  <c:v>2.916525</c:v>
                </c:pt>
                <c:pt idx="32647">
                  <c:v>2.9160059375001599</c:v>
                </c:pt>
                <c:pt idx="32648">
                  <c:v>2.9155034375001598</c:v>
                </c:pt>
                <c:pt idx="32649">
                  <c:v>2.9149146875001599</c:v>
                </c:pt>
                <c:pt idx="32650">
                  <c:v>2.9143634375001599</c:v>
                </c:pt>
                <c:pt idx="32651">
                  <c:v>2.914021875</c:v>
                </c:pt>
                <c:pt idx="32652">
                  <c:v>2.9136206250000001</c:v>
                </c:pt>
                <c:pt idx="32653">
                  <c:v>2.91323</c:v>
                </c:pt>
                <c:pt idx="32654">
                  <c:v>2.9126474999999998</c:v>
                </c:pt>
                <c:pt idx="32655">
                  <c:v>2.9123146875001598</c:v>
                </c:pt>
                <c:pt idx="32656">
                  <c:v>2.9117340625001598</c:v>
                </c:pt>
                <c:pt idx="32657">
                  <c:v>2.9112137499999999</c:v>
                </c:pt>
                <c:pt idx="32658">
                  <c:v>2.9108534375001596</c:v>
                </c:pt>
                <c:pt idx="32659">
                  <c:v>2.9112149999999999</c:v>
                </c:pt>
                <c:pt idx="32660">
                  <c:v>2.9116624999999998</c:v>
                </c:pt>
                <c:pt idx="32661">
                  <c:v>2.9120331249999998</c:v>
                </c:pt>
                <c:pt idx="32662">
                  <c:v>2.9124796875001597</c:v>
                </c:pt>
                <c:pt idx="32663">
                  <c:v>2.9129259375001597</c:v>
                </c:pt>
                <c:pt idx="32664">
                  <c:v>2.9133484375001597</c:v>
                </c:pt>
                <c:pt idx="32665">
                  <c:v>2.9138184375001597</c:v>
                </c:pt>
                <c:pt idx="32666">
                  <c:v>2.914349375</c:v>
                </c:pt>
                <c:pt idx="32667">
                  <c:v>2.9148999999999998</c:v>
                </c:pt>
                <c:pt idx="32668">
                  <c:v>2.9154684375001598</c:v>
                </c:pt>
                <c:pt idx="32669">
                  <c:v>2.9161028125001596</c:v>
                </c:pt>
                <c:pt idx="32670">
                  <c:v>2.9166784375001598</c:v>
                </c:pt>
                <c:pt idx="32671">
                  <c:v>2.9171584375001598</c:v>
                </c:pt>
                <c:pt idx="32672">
                  <c:v>2.9176293750000002</c:v>
                </c:pt>
                <c:pt idx="32673">
                  <c:v>2.9180812500000002</c:v>
                </c:pt>
                <c:pt idx="32674">
                  <c:v>2.91857343750016</c:v>
                </c:pt>
                <c:pt idx="32675">
                  <c:v>2.9190037499999999</c:v>
                </c:pt>
                <c:pt idx="32676">
                  <c:v>2.9194225</c:v>
                </c:pt>
                <c:pt idx="32677">
                  <c:v>2.9198109375001597</c:v>
                </c:pt>
                <c:pt idx="32678">
                  <c:v>2.91920125</c:v>
                </c:pt>
                <c:pt idx="32679">
                  <c:v>2.9187725000000002</c:v>
                </c:pt>
                <c:pt idx="32680">
                  <c:v>2.9183062500000001</c:v>
                </c:pt>
                <c:pt idx="32681">
                  <c:v>2.9177765625001597</c:v>
                </c:pt>
                <c:pt idx="32682">
                  <c:v>2.9172184375001597</c:v>
                </c:pt>
                <c:pt idx="32683">
                  <c:v>2.9166121875001596</c:v>
                </c:pt>
                <c:pt idx="32684">
                  <c:v>2.9159571875001595</c:v>
                </c:pt>
                <c:pt idx="32685">
                  <c:v>2.9152775000000002</c:v>
                </c:pt>
                <c:pt idx="32686">
                  <c:v>2.914654375</c:v>
                </c:pt>
                <c:pt idx="32687">
                  <c:v>2.9139840625001598</c:v>
                </c:pt>
                <c:pt idx="32688">
                  <c:v>2.9134481249999999</c:v>
                </c:pt>
                <c:pt idx="32689">
                  <c:v>2.9130156249999999</c:v>
                </c:pt>
                <c:pt idx="32690">
                  <c:v>2.9126303125001596</c:v>
                </c:pt>
                <c:pt idx="32691">
                  <c:v>2.9122275000000002</c:v>
                </c:pt>
                <c:pt idx="32692">
                  <c:v>2.9117362500000001</c:v>
                </c:pt>
                <c:pt idx="32693">
                  <c:v>2.9113799999999999</c:v>
                </c:pt>
                <c:pt idx="32694">
                  <c:v>2.9117615625001596</c:v>
                </c:pt>
                <c:pt idx="32695">
                  <c:v>2.9121659375001596</c:v>
                </c:pt>
                <c:pt idx="32696">
                  <c:v>2.9126012499999998</c:v>
                </c:pt>
                <c:pt idx="32697">
                  <c:v>2.9129662500000002</c:v>
                </c:pt>
                <c:pt idx="32698">
                  <c:v>2.91344</c:v>
                </c:pt>
                <c:pt idx="32699">
                  <c:v>2.9138678125001598</c:v>
                </c:pt>
                <c:pt idx="32700">
                  <c:v>2.9142253125001596</c:v>
                </c:pt>
                <c:pt idx="32701">
                  <c:v>2.9145699999999999</c:v>
                </c:pt>
                <c:pt idx="32702">
                  <c:v>2.9150081249999999</c:v>
                </c:pt>
                <c:pt idx="32703">
                  <c:v>2.9154193749999999</c:v>
                </c:pt>
                <c:pt idx="32704">
                  <c:v>2.9159631250000002</c:v>
                </c:pt>
                <c:pt idx="32705">
                  <c:v>2.9164090625001595</c:v>
                </c:pt>
                <c:pt idx="32706">
                  <c:v>2.9168756249999999</c:v>
                </c:pt>
                <c:pt idx="32707">
                  <c:v>2.9173412500000002</c:v>
                </c:pt>
                <c:pt idx="32708">
                  <c:v>2.9177468750000002</c:v>
                </c:pt>
                <c:pt idx="32709">
                  <c:v>2.9182271875001597</c:v>
                </c:pt>
                <c:pt idx="32710">
                  <c:v>2.9178365625001597</c:v>
                </c:pt>
                <c:pt idx="32711">
                  <c:v>2.9172121875001595</c:v>
                </c:pt>
                <c:pt idx="32712">
                  <c:v>2.9168840625001597</c:v>
                </c:pt>
                <c:pt idx="32713">
                  <c:v>2.9165568749999999</c:v>
                </c:pt>
                <c:pt idx="32714">
                  <c:v>2.9159656250000001</c:v>
                </c:pt>
                <c:pt idx="32715">
                  <c:v>2.9156215625001596</c:v>
                </c:pt>
                <c:pt idx="32716">
                  <c:v>2.9152590625001595</c:v>
                </c:pt>
                <c:pt idx="32717">
                  <c:v>2.914695</c:v>
                </c:pt>
                <c:pt idx="32718">
                  <c:v>2.9142350000000001</c:v>
                </c:pt>
                <c:pt idx="32719">
                  <c:v>2.9138490625001596</c:v>
                </c:pt>
                <c:pt idx="32720">
                  <c:v>2.9137662500000001</c:v>
                </c:pt>
                <c:pt idx="32721">
                  <c:v>2.9141965625001598</c:v>
                </c:pt>
                <c:pt idx="32722">
                  <c:v>2.9146387499999999</c:v>
                </c:pt>
                <c:pt idx="32723">
                  <c:v>2.9150187500000002</c:v>
                </c:pt>
                <c:pt idx="32724">
                  <c:v>2.9154653125001597</c:v>
                </c:pt>
                <c:pt idx="32725">
                  <c:v>2.9159074999999999</c:v>
                </c:pt>
                <c:pt idx="32726">
                  <c:v>2.9163584375001599</c:v>
                </c:pt>
                <c:pt idx="32727">
                  <c:v>2.9168921875001597</c:v>
                </c:pt>
                <c:pt idx="32728">
                  <c:v>2.9173650000000002</c:v>
                </c:pt>
                <c:pt idx="32729">
                  <c:v>2.9177793749999998</c:v>
                </c:pt>
                <c:pt idx="32730">
                  <c:v>2.9181959375001596</c:v>
                </c:pt>
                <c:pt idx="32731">
                  <c:v>2.9185503125001597</c:v>
                </c:pt>
                <c:pt idx="32732">
                  <c:v>2.9190112500000001</c:v>
                </c:pt>
                <c:pt idx="32733">
                  <c:v>2.9194978125001598</c:v>
                </c:pt>
                <c:pt idx="32734">
                  <c:v>2.9199759375001597</c:v>
                </c:pt>
                <c:pt idx="32735">
                  <c:v>2.920298125</c:v>
                </c:pt>
                <c:pt idx="32736">
                  <c:v>2.9198909375001598</c:v>
                </c:pt>
                <c:pt idx="32737">
                  <c:v>2.919510625</c:v>
                </c:pt>
                <c:pt idx="32738">
                  <c:v>2.9191093750000001</c:v>
                </c:pt>
                <c:pt idx="32739">
                  <c:v>2.9186603125001596</c:v>
                </c:pt>
                <c:pt idx="32740">
                  <c:v>2.9181806250000002</c:v>
                </c:pt>
                <c:pt idx="32741">
                  <c:v>2.9176903125001599</c:v>
                </c:pt>
                <c:pt idx="32742">
                  <c:v>2.9172168749999998</c:v>
                </c:pt>
                <c:pt idx="32743">
                  <c:v>2.9166915625001599</c:v>
                </c:pt>
                <c:pt idx="32744">
                  <c:v>2.91622125</c:v>
                </c:pt>
                <c:pt idx="32745">
                  <c:v>2.9158087500000001</c:v>
                </c:pt>
                <c:pt idx="32746">
                  <c:v>2.9154334375001598</c:v>
                </c:pt>
                <c:pt idx="32747">
                  <c:v>2.9149509375001599</c:v>
                </c:pt>
                <c:pt idx="32748">
                  <c:v>2.9144987499999999</c:v>
                </c:pt>
                <c:pt idx="32749">
                  <c:v>2.9141115625001599</c:v>
                </c:pt>
                <c:pt idx="32750">
                  <c:v>2.9137884375001599</c:v>
                </c:pt>
                <c:pt idx="32751">
                  <c:v>2.9141096875001598</c:v>
                </c:pt>
                <c:pt idx="32752">
                  <c:v>2.9145168749999999</c:v>
                </c:pt>
                <c:pt idx="32753">
                  <c:v>2.9148921875001599</c:v>
                </c:pt>
                <c:pt idx="32754">
                  <c:v>2.9152468749999998</c:v>
                </c:pt>
                <c:pt idx="32755">
                  <c:v>2.9150965625001599</c:v>
                </c:pt>
                <c:pt idx="32756">
                  <c:v>2.9151090625001599</c:v>
                </c:pt>
                <c:pt idx="32757">
                  <c:v>2.915451875</c:v>
                </c:pt>
                <c:pt idx="32758">
                  <c:v>2.9158481250000001</c:v>
                </c:pt>
                <c:pt idx="32759">
                  <c:v>2.9162971875001595</c:v>
                </c:pt>
                <c:pt idx="32760">
                  <c:v>2.9163121875001599</c:v>
                </c:pt>
                <c:pt idx="32761">
                  <c:v>2.9159781250000001</c:v>
                </c:pt>
                <c:pt idx="32762">
                  <c:v>2.9155393749999998</c:v>
                </c:pt>
                <c:pt idx="32763">
                  <c:v>2.9151562499999999</c:v>
                </c:pt>
                <c:pt idx="32764">
                  <c:v>2.9146265625001599</c:v>
                </c:pt>
                <c:pt idx="32765">
                  <c:v>2.9141662500000001</c:v>
                </c:pt>
                <c:pt idx="32766">
                  <c:v>2.9136687499999998</c:v>
                </c:pt>
                <c:pt idx="32767">
                  <c:v>2.9132081250000001</c:v>
                </c:pt>
                <c:pt idx="32768">
                  <c:v>2.9126531249999998</c:v>
                </c:pt>
                <c:pt idx="32769">
                  <c:v>2.9122896875001598</c:v>
                </c:pt>
                <c:pt idx="32770">
                  <c:v>2.9126793750000002</c:v>
                </c:pt>
                <c:pt idx="32771">
                  <c:v>2.9130796875001597</c:v>
                </c:pt>
                <c:pt idx="32772">
                  <c:v>2.9135809375001598</c:v>
                </c:pt>
                <c:pt idx="32773">
                  <c:v>2.9139550000000001</c:v>
                </c:pt>
                <c:pt idx="32774">
                  <c:v>2.9143812499999999</c:v>
                </c:pt>
                <c:pt idx="32775">
                  <c:v>2.9149262500000002</c:v>
                </c:pt>
                <c:pt idx="32776">
                  <c:v>2.9154440625001596</c:v>
                </c:pt>
                <c:pt idx="32777">
                  <c:v>2.9159240625001597</c:v>
                </c:pt>
                <c:pt idx="32778">
                  <c:v>2.9164325</c:v>
                </c:pt>
                <c:pt idx="32779">
                  <c:v>2.9169043750000001</c:v>
                </c:pt>
                <c:pt idx="32780">
                  <c:v>2.917424375</c:v>
                </c:pt>
                <c:pt idx="32781">
                  <c:v>2.9179400000000002</c:v>
                </c:pt>
                <c:pt idx="32782">
                  <c:v>2.9184762499999999</c:v>
                </c:pt>
                <c:pt idx="32783">
                  <c:v>2.9189799999999999</c:v>
                </c:pt>
                <c:pt idx="32784">
                  <c:v>2.9195209375001596</c:v>
                </c:pt>
                <c:pt idx="32785">
                  <c:v>2.9200028125001598</c:v>
                </c:pt>
                <c:pt idx="32786">
                  <c:v>2.9206331250000002</c:v>
                </c:pt>
                <c:pt idx="32787">
                  <c:v>2.9211612499999999</c:v>
                </c:pt>
                <c:pt idx="32788">
                  <c:v>2.9215618750000001</c:v>
                </c:pt>
                <c:pt idx="32789">
                  <c:v>2.9218968749999998</c:v>
                </c:pt>
                <c:pt idx="32790">
                  <c:v>2.9216774999999999</c:v>
                </c:pt>
                <c:pt idx="32791">
                  <c:v>2.9212603125001597</c:v>
                </c:pt>
                <c:pt idx="32792">
                  <c:v>2.9207934375001599</c:v>
                </c:pt>
                <c:pt idx="32793">
                  <c:v>2.9203718749999998</c:v>
                </c:pt>
                <c:pt idx="32794">
                  <c:v>2.9198515625001598</c:v>
                </c:pt>
                <c:pt idx="32795">
                  <c:v>2.9194931249999998</c:v>
                </c:pt>
                <c:pt idx="32796">
                  <c:v>2.9191306250000002</c:v>
                </c:pt>
                <c:pt idx="32797">
                  <c:v>2.9187509375001599</c:v>
                </c:pt>
                <c:pt idx="32798">
                  <c:v>2.9182671875001596</c:v>
                </c:pt>
                <c:pt idx="32799">
                  <c:v>2.9177915625001596</c:v>
                </c:pt>
                <c:pt idx="32800">
                  <c:v>2.9173106249999998</c:v>
                </c:pt>
                <c:pt idx="32801">
                  <c:v>2.9168421875001598</c:v>
                </c:pt>
                <c:pt idx="32802">
                  <c:v>2.91631375</c:v>
                </c:pt>
                <c:pt idx="32803">
                  <c:v>2.9158384375001596</c:v>
                </c:pt>
                <c:pt idx="32804">
                  <c:v>2.91539468750016</c:v>
                </c:pt>
                <c:pt idx="32805">
                  <c:v>2.9149840625001597</c:v>
                </c:pt>
                <c:pt idx="32806">
                  <c:v>2.9146131249999998</c:v>
                </c:pt>
                <c:pt idx="32807">
                  <c:v>2.9142618749999998</c:v>
                </c:pt>
                <c:pt idx="32808">
                  <c:v>2.9137356250000002</c:v>
                </c:pt>
                <c:pt idx="32809">
                  <c:v>2.9132690625001598</c:v>
                </c:pt>
                <c:pt idx="32810">
                  <c:v>2.9134600000000002</c:v>
                </c:pt>
                <c:pt idx="32811">
                  <c:v>2.9138012500000001</c:v>
                </c:pt>
                <c:pt idx="32812">
                  <c:v>2.91414375</c:v>
                </c:pt>
                <c:pt idx="32813">
                  <c:v>2.9145103125001599</c:v>
                </c:pt>
                <c:pt idx="32814">
                  <c:v>2.9149146875001599</c:v>
                </c:pt>
                <c:pt idx="32815">
                  <c:v>2.9153490625001597</c:v>
                </c:pt>
                <c:pt idx="32816">
                  <c:v>2.9158256250000001</c:v>
                </c:pt>
                <c:pt idx="32817">
                  <c:v>2.9162756249999999</c:v>
                </c:pt>
                <c:pt idx="32818">
                  <c:v>2.9167131249999998</c:v>
                </c:pt>
                <c:pt idx="32819">
                  <c:v>2.917125</c:v>
                </c:pt>
                <c:pt idx="32820">
                  <c:v>2.9176046875001598</c:v>
                </c:pt>
                <c:pt idx="32821">
                  <c:v>2.9180725000000001</c:v>
                </c:pt>
                <c:pt idx="32822">
                  <c:v>2.91842093750016</c:v>
                </c:pt>
                <c:pt idx="32823">
                  <c:v>2.9187631249999999</c:v>
                </c:pt>
                <c:pt idx="32824">
                  <c:v>2.9191553125001599</c:v>
                </c:pt>
                <c:pt idx="32825">
                  <c:v>2.9194934375001598</c:v>
                </c:pt>
                <c:pt idx="32826">
                  <c:v>2.9190168750000001</c:v>
                </c:pt>
                <c:pt idx="32827">
                  <c:v>2.9186393750000001</c:v>
                </c:pt>
                <c:pt idx="32828">
                  <c:v>2.9180703125001597</c:v>
                </c:pt>
                <c:pt idx="32829">
                  <c:v>2.9177240625001599</c:v>
                </c:pt>
                <c:pt idx="32830">
                  <c:v>2.9173387499999999</c:v>
                </c:pt>
                <c:pt idx="32831">
                  <c:v>2.91696</c:v>
                </c:pt>
                <c:pt idx="32832">
                  <c:v>2.9164893749999998</c:v>
                </c:pt>
                <c:pt idx="32833">
                  <c:v>2.9159409375001597</c:v>
                </c:pt>
                <c:pt idx="32834">
                  <c:v>2.9155071875001597</c:v>
                </c:pt>
                <c:pt idx="32835">
                  <c:v>2.9149693750000001</c:v>
                </c:pt>
                <c:pt idx="32836">
                  <c:v>2.9144762499999999</c:v>
                </c:pt>
                <c:pt idx="32837">
                  <c:v>2.9139509375001595</c:v>
                </c:pt>
                <c:pt idx="32838">
                  <c:v>2.9134865625001596</c:v>
                </c:pt>
                <c:pt idx="32839">
                  <c:v>2.9130378125001597</c:v>
                </c:pt>
                <c:pt idx="32840">
                  <c:v>2.9126465625001599</c:v>
                </c:pt>
                <c:pt idx="32841">
                  <c:v>2.9120703125001599</c:v>
                </c:pt>
                <c:pt idx="32842">
                  <c:v>2.9116740625001598</c:v>
                </c:pt>
                <c:pt idx="32843">
                  <c:v>2.9120162500000002</c:v>
                </c:pt>
                <c:pt idx="32844">
                  <c:v>2.9123643750000001</c:v>
                </c:pt>
                <c:pt idx="32845">
                  <c:v>2.9127043750000001</c:v>
                </c:pt>
                <c:pt idx="32846">
                  <c:v>2.9131478125001595</c:v>
                </c:pt>
                <c:pt idx="32847">
                  <c:v>2.9135012499999999</c:v>
                </c:pt>
                <c:pt idx="32848">
                  <c:v>2.91390875</c:v>
                </c:pt>
                <c:pt idx="32849">
                  <c:v>2.9143412500000001</c:v>
                </c:pt>
                <c:pt idx="32850">
                  <c:v>2.9147906250000002</c:v>
                </c:pt>
                <c:pt idx="32851">
                  <c:v>2.9152675000000001</c:v>
                </c:pt>
                <c:pt idx="32852">
                  <c:v>2.9157781250000001</c:v>
                </c:pt>
                <c:pt idx="32853">
                  <c:v>2.9163381249999998</c:v>
                </c:pt>
                <c:pt idx="32854">
                  <c:v>2.9168678125001599</c:v>
                </c:pt>
                <c:pt idx="32855">
                  <c:v>2.9174340625001598</c:v>
                </c:pt>
                <c:pt idx="32856">
                  <c:v>2.917975625</c:v>
                </c:pt>
                <c:pt idx="32857">
                  <c:v>2.9185518749999999</c:v>
                </c:pt>
                <c:pt idx="32858">
                  <c:v>2.91908968750016</c:v>
                </c:pt>
                <c:pt idx="32859">
                  <c:v>2.9196081249999999</c:v>
                </c:pt>
                <c:pt idx="32860">
                  <c:v>2.9201293750000001</c:v>
                </c:pt>
                <c:pt idx="32861">
                  <c:v>2.9205721875001598</c:v>
                </c:pt>
                <c:pt idx="32862">
                  <c:v>2.9209334375001599</c:v>
                </c:pt>
                <c:pt idx="32863">
                  <c:v>2.9213028125001599</c:v>
                </c:pt>
                <c:pt idx="32864">
                  <c:v>2.9207231249999999</c:v>
                </c:pt>
                <c:pt idx="32865">
                  <c:v>2.920215625</c:v>
                </c:pt>
                <c:pt idx="32866">
                  <c:v>2.9196096875001598</c:v>
                </c:pt>
                <c:pt idx="32867">
                  <c:v>2.9189946875001596</c:v>
                </c:pt>
                <c:pt idx="32868">
                  <c:v>2.9183612499999998</c:v>
                </c:pt>
                <c:pt idx="32869">
                  <c:v>2.9177278125001598</c:v>
                </c:pt>
                <c:pt idx="32870">
                  <c:v>2.9170415625001596</c:v>
                </c:pt>
                <c:pt idx="32871">
                  <c:v>2.9163475000000001</c:v>
                </c:pt>
                <c:pt idx="32872">
                  <c:v>2.9156921875001598</c:v>
                </c:pt>
                <c:pt idx="32873">
                  <c:v>2.9151387500000001</c:v>
                </c:pt>
                <c:pt idx="32874">
                  <c:v>2.9147265625001597</c:v>
                </c:pt>
                <c:pt idx="32875">
                  <c:v>2.9143943750000001</c:v>
                </c:pt>
                <c:pt idx="32876">
                  <c:v>2.9138012500000001</c:v>
                </c:pt>
                <c:pt idx="32877">
                  <c:v>2.913234375</c:v>
                </c:pt>
                <c:pt idx="32878">
                  <c:v>2.912835625</c:v>
                </c:pt>
                <c:pt idx="32879">
                  <c:v>2.9123840625001596</c:v>
                </c:pt>
                <c:pt idx="32880">
                  <c:v>2.91240875</c:v>
                </c:pt>
                <c:pt idx="32881">
                  <c:v>2.9127506250000001</c:v>
                </c:pt>
                <c:pt idx="32882">
                  <c:v>2.9131309375001599</c:v>
                </c:pt>
                <c:pt idx="32883">
                  <c:v>2.9134606249999999</c:v>
                </c:pt>
                <c:pt idx="32884">
                  <c:v>2.9138850000000001</c:v>
                </c:pt>
                <c:pt idx="32885">
                  <c:v>2.9142659375001596</c:v>
                </c:pt>
                <c:pt idx="32886">
                  <c:v>2.9146496875001597</c:v>
                </c:pt>
                <c:pt idx="32887">
                  <c:v>2.9150503125001599</c:v>
                </c:pt>
                <c:pt idx="32888">
                  <c:v>2.915523125</c:v>
                </c:pt>
                <c:pt idx="32889">
                  <c:v>2.9159721875001599</c:v>
                </c:pt>
                <c:pt idx="32890">
                  <c:v>2.9164024999999998</c:v>
                </c:pt>
                <c:pt idx="32891">
                  <c:v>2.9168381249999999</c:v>
                </c:pt>
                <c:pt idx="32892">
                  <c:v>2.9173290625001598</c:v>
                </c:pt>
                <c:pt idx="32893">
                  <c:v>2.9178375000000001</c:v>
                </c:pt>
                <c:pt idx="32894">
                  <c:v>2.9182656250000001</c:v>
                </c:pt>
                <c:pt idx="32895">
                  <c:v>2.9188146875001597</c:v>
                </c:pt>
                <c:pt idx="32896">
                  <c:v>2.9193040625001596</c:v>
                </c:pt>
                <c:pt idx="32897">
                  <c:v>2.9197340625001598</c:v>
                </c:pt>
                <c:pt idx="32898">
                  <c:v>2.9201506250000002</c:v>
                </c:pt>
                <c:pt idx="32899">
                  <c:v>2.9204868749999999</c:v>
                </c:pt>
                <c:pt idx="32900">
                  <c:v>2.9198578125001595</c:v>
                </c:pt>
                <c:pt idx="32901">
                  <c:v>2.9193856249999999</c:v>
                </c:pt>
                <c:pt idx="32902">
                  <c:v>2.9189587499999998</c:v>
                </c:pt>
                <c:pt idx="32903">
                  <c:v>2.9184375</c:v>
                </c:pt>
                <c:pt idx="32904">
                  <c:v>2.9178968749999998</c:v>
                </c:pt>
                <c:pt idx="32905">
                  <c:v>2.9173521875001596</c:v>
                </c:pt>
                <c:pt idx="32906">
                  <c:v>2.9167643750000001</c:v>
                </c:pt>
                <c:pt idx="32907">
                  <c:v>2.9161134375001598</c:v>
                </c:pt>
                <c:pt idx="32908">
                  <c:v>2.9154628125001598</c:v>
                </c:pt>
                <c:pt idx="32909">
                  <c:v>2.914913125</c:v>
                </c:pt>
                <c:pt idx="32910">
                  <c:v>2.9144743750000002</c:v>
                </c:pt>
                <c:pt idx="32911">
                  <c:v>2.9140981250000002</c:v>
                </c:pt>
                <c:pt idx="32912">
                  <c:v>2.9136143749999999</c:v>
                </c:pt>
                <c:pt idx="32913">
                  <c:v>2.9132509375001598</c:v>
                </c:pt>
                <c:pt idx="32914">
                  <c:v>2.9136209375001596</c:v>
                </c:pt>
                <c:pt idx="32915">
                  <c:v>2.9139599999999999</c:v>
                </c:pt>
                <c:pt idx="32916">
                  <c:v>2.9143053125001597</c:v>
                </c:pt>
                <c:pt idx="32917">
                  <c:v>2.9147953125001598</c:v>
                </c:pt>
                <c:pt idx="32918">
                  <c:v>2.9152253125001599</c:v>
                </c:pt>
                <c:pt idx="32919">
                  <c:v>2.9156959375001597</c:v>
                </c:pt>
                <c:pt idx="32920">
                  <c:v>2.9161125000000001</c:v>
                </c:pt>
                <c:pt idx="32921">
                  <c:v>2.9165696875001599</c:v>
                </c:pt>
                <c:pt idx="32922">
                  <c:v>2.9170415625001596</c:v>
                </c:pt>
                <c:pt idx="32923">
                  <c:v>2.9174746875001598</c:v>
                </c:pt>
                <c:pt idx="32924">
                  <c:v>2.9179221875001597</c:v>
                </c:pt>
                <c:pt idx="32925">
                  <c:v>2.9184228125001597</c:v>
                </c:pt>
                <c:pt idx="32926">
                  <c:v>2.9189228125001598</c:v>
                </c:pt>
                <c:pt idx="32927">
                  <c:v>2.9193775</c:v>
                </c:pt>
                <c:pt idx="32928">
                  <c:v>2.9198718750000001</c:v>
                </c:pt>
                <c:pt idx="32929">
                  <c:v>2.9202140625001598</c:v>
                </c:pt>
                <c:pt idx="32930">
                  <c:v>2.9206696875001597</c:v>
                </c:pt>
                <c:pt idx="32931">
                  <c:v>2.9204112499999999</c:v>
                </c:pt>
                <c:pt idx="32932">
                  <c:v>2.9198131250000001</c:v>
                </c:pt>
                <c:pt idx="32933">
                  <c:v>2.9191584375001596</c:v>
                </c:pt>
                <c:pt idx="32934">
                  <c:v>2.9188331249999999</c:v>
                </c:pt>
                <c:pt idx="32935">
                  <c:v>2.9185056249999999</c:v>
                </c:pt>
                <c:pt idx="32936">
                  <c:v>2.9181484375001596</c:v>
                </c:pt>
                <c:pt idx="32937">
                  <c:v>2.9178056250000002</c:v>
                </c:pt>
                <c:pt idx="32938">
                  <c:v>2.9172600000000002</c:v>
                </c:pt>
                <c:pt idx="32939">
                  <c:v>2.9169328125001597</c:v>
                </c:pt>
                <c:pt idx="32940">
                  <c:v>2.9165493750000002</c:v>
                </c:pt>
                <c:pt idx="32941">
                  <c:v>2.9160746875001595</c:v>
                </c:pt>
                <c:pt idx="32942">
                  <c:v>2.9156550000000001</c:v>
                </c:pt>
                <c:pt idx="32943">
                  <c:v>2.9151871875001598</c:v>
                </c:pt>
                <c:pt idx="32944">
                  <c:v>2.9146971875001597</c:v>
                </c:pt>
                <c:pt idx="32945">
                  <c:v>2.9142787499999998</c:v>
                </c:pt>
                <c:pt idx="32946">
                  <c:v>2.9138571875001595</c:v>
                </c:pt>
                <c:pt idx="32947">
                  <c:v>2.9140115625001597</c:v>
                </c:pt>
                <c:pt idx="32948">
                  <c:v>2.9143484375001596</c:v>
                </c:pt>
                <c:pt idx="32949">
                  <c:v>2.9146037499999999</c:v>
                </c:pt>
                <c:pt idx="32950">
                  <c:v>2.9141246875001596</c:v>
                </c:pt>
                <c:pt idx="32951">
                  <c:v>2.9136628125001596</c:v>
                </c:pt>
                <c:pt idx="32952">
                  <c:v>2.9131475</c:v>
                </c:pt>
                <c:pt idx="32953">
                  <c:v>2.9127065625001598</c:v>
                </c:pt>
                <c:pt idx="32954">
                  <c:v>2.9121896875001596</c:v>
                </c:pt>
                <c:pt idx="32955">
                  <c:v>2.9118093749999998</c:v>
                </c:pt>
                <c:pt idx="32956">
                  <c:v>2.9114621875001596</c:v>
                </c:pt>
                <c:pt idx="32957">
                  <c:v>2.9111043749999999</c:v>
                </c:pt>
                <c:pt idx="32958">
                  <c:v>2.9112878125001598</c:v>
                </c:pt>
                <c:pt idx="32959">
                  <c:v>2.9116928125001595</c:v>
                </c:pt>
                <c:pt idx="32960">
                  <c:v>2.9120318749999998</c:v>
                </c:pt>
                <c:pt idx="32961">
                  <c:v>2.9125378125001595</c:v>
                </c:pt>
                <c:pt idx="32962">
                  <c:v>2.9129775000000002</c:v>
                </c:pt>
                <c:pt idx="32963">
                  <c:v>2.9132996875001598</c:v>
                </c:pt>
                <c:pt idx="32964">
                  <c:v>2.91362906250016</c:v>
                </c:pt>
                <c:pt idx="32965">
                  <c:v>2.9141056249999999</c:v>
                </c:pt>
                <c:pt idx="32966">
                  <c:v>2.914560625</c:v>
                </c:pt>
                <c:pt idx="32967">
                  <c:v>2.9150303125001598</c:v>
                </c:pt>
                <c:pt idx="32968">
                  <c:v>2.9155262500000001</c:v>
                </c:pt>
                <c:pt idx="32969">
                  <c:v>2.9160053125001597</c:v>
                </c:pt>
                <c:pt idx="32970">
                  <c:v>2.9164121875001596</c:v>
                </c:pt>
                <c:pt idx="32971">
                  <c:v>2.91683</c:v>
                </c:pt>
                <c:pt idx="32972">
                  <c:v>2.9172709375001595</c:v>
                </c:pt>
                <c:pt idx="32973">
                  <c:v>2.9177146875001596</c:v>
                </c:pt>
                <c:pt idx="32974">
                  <c:v>2.9182296875001597</c:v>
                </c:pt>
                <c:pt idx="32975">
                  <c:v>2.9186428125001598</c:v>
                </c:pt>
                <c:pt idx="32976">
                  <c:v>2.9189924999999999</c:v>
                </c:pt>
                <c:pt idx="32977">
                  <c:v>2.919359375</c:v>
                </c:pt>
                <c:pt idx="32978">
                  <c:v>2.9196978125001598</c:v>
                </c:pt>
                <c:pt idx="32979">
                  <c:v>2.919235</c:v>
                </c:pt>
                <c:pt idx="32980">
                  <c:v>2.9187921875001597</c:v>
                </c:pt>
                <c:pt idx="32981">
                  <c:v>2.9183643749999999</c:v>
                </c:pt>
                <c:pt idx="32982">
                  <c:v>2.9179862499999998</c:v>
                </c:pt>
                <c:pt idx="32983">
                  <c:v>2.9176056250000002</c:v>
                </c:pt>
                <c:pt idx="32984">
                  <c:v>2.91724125</c:v>
                </c:pt>
                <c:pt idx="32985">
                  <c:v>2.91677125</c:v>
                </c:pt>
                <c:pt idx="32986">
                  <c:v>2.9162721875001596</c:v>
                </c:pt>
                <c:pt idx="32987">
                  <c:v>2.9157006249999999</c:v>
                </c:pt>
                <c:pt idx="32988">
                  <c:v>2.9150090625001597</c:v>
                </c:pt>
                <c:pt idx="32989">
                  <c:v>2.9142565625001597</c:v>
                </c:pt>
                <c:pt idx="32990">
                  <c:v>2.9135287499999998</c:v>
                </c:pt>
                <c:pt idx="32991">
                  <c:v>2.9128043749999999</c:v>
                </c:pt>
                <c:pt idx="32992">
                  <c:v>2.9120325</c:v>
                </c:pt>
                <c:pt idx="32993">
                  <c:v>2.9114621875001596</c:v>
                </c:pt>
                <c:pt idx="32994">
                  <c:v>2.9109884375001598</c:v>
                </c:pt>
                <c:pt idx="32995">
                  <c:v>2.9105153125001597</c:v>
                </c:pt>
                <c:pt idx="32996">
                  <c:v>2.9100018749999998</c:v>
                </c:pt>
                <c:pt idx="32997">
                  <c:v>2.9104959375001598</c:v>
                </c:pt>
                <c:pt idx="32998">
                  <c:v>2.9108259375001597</c:v>
                </c:pt>
                <c:pt idx="32999">
                  <c:v>2.9111950000000002</c:v>
                </c:pt>
                <c:pt idx="33000">
                  <c:v>2.9115206250000001</c:v>
                </c:pt>
                <c:pt idx="33001">
                  <c:v>2.9120671875001598</c:v>
                </c:pt>
                <c:pt idx="33002">
                  <c:v>2.9125740625001599</c:v>
                </c:pt>
                <c:pt idx="33003">
                  <c:v>2.9129168750000001</c:v>
                </c:pt>
                <c:pt idx="33004">
                  <c:v>2.9133503125001599</c:v>
                </c:pt>
                <c:pt idx="33005">
                  <c:v>2.9137559375001598</c:v>
                </c:pt>
                <c:pt idx="33006">
                  <c:v>2.9142603125001596</c:v>
                </c:pt>
                <c:pt idx="33007">
                  <c:v>2.9146143750000002</c:v>
                </c:pt>
                <c:pt idx="33008">
                  <c:v>2.9150387499999999</c:v>
                </c:pt>
                <c:pt idx="33009">
                  <c:v>2.9154100000000001</c:v>
                </c:pt>
                <c:pt idx="33010">
                  <c:v>2.9158221875001598</c:v>
                </c:pt>
                <c:pt idx="33011">
                  <c:v>2.9162306249999999</c:v>
                </c:pt>
                <c:pt idx="33012">
                  <c:v>2.9167003125001596</c:v>
                </c:pt>
                <c:pt idx="33013">
                  <c:v>2.917048125</c:v>
                </c:pt>
                <c:pt idx="33014">
                  <c:v>2.917469375</c:v>
                </c:pt>
                <c:pt idx="33015">
                  <c:v>2.91782875</c:v>
                </c:pt>
                <c:pt idx="33016">
                  <c:v>2.9181671875001598</c:v>
                </c:pt>
                <c:pt idx="33017">
                  <c:v>2.9175034375001596</c:v>
                </c:pt>
                <c:pt idx="33018">
                  <c:v>2.9170046875001598</c:v>
                </c:pt>
                <c:pt idx="33019">
                  <c:v>2.91650125</c:v>
                </c:pt>
                <c:pt idx="33020">
                  <c:v>2.9159028125001596</c:v>
                </c:pt>
                <c:pt idx="33021">
                  <c:v>2.9152862499999999</c:v>
                </c:pt>
                <c:pt idx="33022">
                  <c:v>2.914571875</c:v>
                </c:pt>
                <c:pt idx="33023">
                  <c:v>2.913845625</c:v>
                </c:pt>
                <c:pt idx="33024">
                  <c:v>2.9131003125001595</c:v>
                </c:pt>
                <c:pt idx="33025">
                  <c:v>2.9123112500000001</c:v>
                </c:pt>
                <c:pt idx="33026">
                  <c:v>2.9116675000000001</c:v>
                </c:pt>
                <c:pt idx="33027">
                  <c:v>2.9111940625001598</c:v>
                </c:pt>
                <c:pt idx="33028">
                  <c:v>2.9108331249999999</c:v>
                </c:pt>
                <c:pt idx="33029">
                  <c:v>2.9104765625001598</c:v>
                </c:pt>
                <c:pt idx="33030">
                  <c:v>2.909904375</c:v>
                </c:pt>
                <c:pt idx="33031">
                  <c:v>2.9095278125001598</c:v>
                </c:pt>
                <c:pt idx="33032">
                  <c:v>2.9098746875001598</c:v>
                </c:pt>
                <c:pt idx="33033">
                  <c:v>2.9102515625001599</c:v>
                </c:pt>
                <c:pt idx="33034">
                  <c:v>2.910701875</c:v>
                </c:pt>
                <c:pt idx="33035">
                  <c:v>2.9111318750000001</c:v>
                </c:pt>
                <c:pt idx="33036">
                  <c:v>2.9115778125001599</c:v>
                </c:pt>
                <c:pt idx="33037">
                  <c:v>2.9119678125001598</c:v>
                </c:pt>
                <c:pt idx="33038">
                  <c:v>2.9124215625001599</c:v>
                </c:pt>
                <c:pt idx="33039">
                  <c:v>2.9128546875001597</c:v>
                </c:pt>
                <c:pt idx="33040">
                  <c:v>2.913223125</c:v>
                </c:pt>
                <c:pt idx="33041">
                  <c:v>2.9136734375001598</c:v>
                </c:pt>
                <c:pt idx="33042">
                  <c:v>2.9142043750000002</c:v>
                </c:pt>
                <c:pt idx="33043">
                  <c:v>2.9145940625001598</c:v>
                </c:pt>
                <c:pt idx="33044">
                  <c:v>2.9151240625001598</c:v>
                </c:pt>
                <c:pt idx="33045">
                  <c:v>2.9156793749999999</c:v>
                </c:pt>
                <c:pt idx="33046">
                  <c:v>2.9161640625001599</c:v>
                </c:pt>
                <c:pt idx="33047">
                  <c:v>2.9166371875001595</c:v>
                </c:pt>
                <c:pt idx="33048">
                  <c:v>2.9171018750000002</c:v>
                </c:pt>
                <c:pt idx="33049">
                  <c:v>2.9174793750000001</c:v>
                </c:pt>
                <c:pt idx="33050">
                  <c:v>2.9170362500000002</c:v>
                </c:pt>
                <c:pt idx="33051">
                  <c:v>2.9165700000000001</c:v>
                </c:pt>
                <c:pt idx="33052">
                  <c:v>2.9160400000000002</c:v>
                </c:pt>
                <c:pt idx="33053">
                  <c:v>2.9155740625001596</c:v>
                </c:pt>
                <c:pt idx="33054">
                  <c:v>2.9150084375001599</c:v>
                </c:pt>
                <c:pt idx="33055">
                  <c:v>2.9144878125001599</c:v>
                </c:pt>
                <c:pt idx="33056">
                  <c:v>2.91383875</c:v>
                </c:pt>
                <c:pt idx="33057">
                  <c:v>2.9131862499999999</c:v>
                </c:pt>
                <c:pt idx="33058">
                  <c:v>2.9125356249999999</c:v>
                </c:pt>
                <c:pt idx="33059">
                  <c:v>2.9119396875001597</c:v>
                </c:pt>
                <c:pt idx="33060">
                  <c:v>2.91142375</c:v>
                </c:pt>
                <c:pt idx="33061">
                  <c:v>2.9110540625001597</c:v>
                </c:pt>
                <c:pt idx="33062">
                  <c:v>2.9106937500000001</c:v>
                </c:pt>
                <c:pt idx="33063">
                  <c:v>2.910338125</c:v>
                </c:pt>
                <c:pt idx="33064">
                  <c:v>2.9098371875001598</c:v>
                </c:pt>
                <c:pt idx="33065">
                  <c:v>2.9094678125001598</c:v>
                </c:pt>
                <c:pt idx="33066">
                  <c:v>2.9093312500000001</c:v>
                </c:pt>
                <c:pt idx="33067">
                  <c:v>2.9097334375001598</c:v>
                </c:pt>
                <c:pt idx="33068">
                  <c:v>2.9100878125001599</c:v>
                </c:pt>
                <c:pt idx="33069">
                  <c:v>2.9104828125001596</c:v>
                </c:pt>
                <c:pt idx="33070">
                  <c:v>2.9108684375001599</c:v>
                </c:pt>
                <c:pt idx="33071">
                  <c:v>2.9113087499999999</c:v>
                </c:pt>
                <c:pt idx="33072">
                  <c:v>2.9117081250000001</c:v>
                </c:pt>
                <c:pt idx="33073">
                  <c:v>2.9120946875001597</c:v>
                </c:pt>
                <c:pt idx="33074">
                  <c:v>2.91262</c:v>
                </c:pt>
                <c:pt idx="33075">
                  <c:v>2.9130793750000001</c:v>
                </c:pt>
                <c:pt idx="33076">
                  <c:v>2.9135368750000001</c:v>
                </c:pt>
                <c:pt idx="33077">
                  <c:v>2.914044375</c:v>
                </c:pt>
                <c:pt idx="33078">
                  <c:v>2.9145678125001599</c:v>
                </c:pt>
                <c:pt idx="33079">
                  <c:v>2.9149909375001597</c:v>
                </c:pt>
                <c:pt idx="33080">
                  <c:v>2.9155534375001597</c:v>
                </c:pt>
                <c:pt idx="33081">
                  <c:v>2.9160668749999998</c:v>
                </c:pt>
                <c:pt idx="33082">
                  <c:v>2.9164071875001598</c:v>
                </c:pt>
                <c:pt idx="33083">
                  <c:v>2.9168799999999999</c:v>
                </c:pt>
                <c:pt idx="33084">
                  <c:v>2.9174168749999998</c:v>
                </c:pt>
                <c:pt idx="33085">
                  <c:v>2.9178978125001596</c:v>
                </c:pt>
                <c:pt idx="33086">
                  <c:v>2.9182578125001597</c:v>
                </c:pt>
                <c:pt idx="33087">
                  <c:v>2.9175828125001599</c:v>
                </c:pt>
                <c:pt idx="33088">
                  <c:v>2.9171299999999998</c:v>
                </c:pt>
                <c:pt idx="33089">
                  <c:v>2.9165856250000002</c:v>
                </c:pt>
                <c:pt idx="33090">
                  <c:v>2.9160306249999999</c:v>
                </c:pt>
                <c:pt idx="33091">
                  <c:v>2.9153699999999998</c:v>
                </c:pt>
                <c:pt idx="33092">
                  <c:v>2.9146618750000002</c:v>
                </c:pt>
                <c:pt idx="33093">
                  <c:v>2.9138709375001599</c:v>
                </c:pt>
                <c:pt idx="33094">
                  <c:v>2.9132021875001599</c:v>
                </c:pt>
                <c:pt idx="33095">
                  <c:v>2.9124993749999999</c:v>
                </c:pt>
                <c:pt idx="33096">
                  <c:v>2.9118443749999998</c:v>
                </c:pt>
                <c:pt idx="33097">
                  <c:v>2.9113224999999998</c:v>
                </c:pt>
                <c:pt idx="33098">
                  <c:v>2.9108446875001599</c:v>
                </c:pt>
                <c:pt idx="33099">
                  <c:v>2.9103637500000001</c:v>
                </c:pt>
                <c:pt idx="33100">
                  <c:v>2.9099056249999999</c:v>
                </c:pt>
                <c:pt idx="33101">
                  <c:v>2.9094753125001596</c:v>
                </c:pt>
                <c:pt idx="33102">
                  <c:v>2.9090771875001598</c:v>
                </c:pt>
                <c:pt idx="33103">
                  <c:v>2.908515</c:v>
                </c:pt>
                <c:pt idx="33104">
                  <c:v>2.9081828125001596</c:v>
                </c:pt>
                <c:pt idx="33105">
                  <c:v>2.9085212500000002</c:v>
                </c:pt>
                <c:pt idx="33106">
                  <c:v>2.9089834375001598</c:v>
                </c:pt>
                <c:pt idx="33107">
                  <c:v>2.9093343749999998</c:v>
                </c:pt>
                <c:pt idx="33108">
                  <c:v>2.909763125</c:v>
                </c:pt>
                <c:pt idx="33109">
                  <c:v>2.9101962499999998</c:v>
                </c:pt>
                <c:pt idx="33110">
                  <c:v>2.9106715625001596</c:v>
                </c:pt>
                <c:pt idx="33111">
                  <c:v>2.9111103125001598</c:v>
                </c:pt>
                <c:pt idx="33112">
                  <c:v>2.9115237500000002</c:v>
                </c:pt>
                <c:pt idx="33113">
                  <c:v>2.9119253125001596</c:v>
                </c:pt>
                <c:pt idx="33114">
                  <c:v>2.9123853125001595</c:v>
                </c:pt>
                <c:pt idx="33115">
                  <c:v>2.9128712499999998</c:v>
                </c:pt>
                <c:pt idx="33116">
                  <c:v>2.913328125</c:v>
                </c:pt>
                <c:pt idx="33117">
                  <c:v>2.9138525</c:v>
                </c:pt>
                <c:pt idx="33118">
                  <c:v>2.914290625</c:v>
                </c:pt>
                <c:pt idx="33119">
                  <c:v>2.9147128125001598</c:v>
                </c:pt>
                <c:pt idx="33120">
                  <c:v>2.9151903125001599</c:v>
                </c:pt>
                <c:pt idx="33121">
                  <c:v>2.9146553125001597</c:v>
                </c:pt>
                <c:pt idx="33122">
                  <c:v>2.9142731249999998</c:v>
                </c:pt>
                <c:pt idx="33123">
                  <c:v>2.9138309375001596</c:v>
                </c:pt>
                <c:pt idx="33124">
                  <c:v>2.91334625</c:v>
                </c:pt>
                <c:pt idx="33125">
                  <c:v>2.9127443749999999</c:v>
                </c:pt>
                <c:pt idx="33126">
                  <c:v>2.9122109375001597</c:v>
                </c:pt>
                <c:pt idx="33127">
                  <c:v>2.9116771875001599</c:v>
                </c:pt>
                <c:pt idx="33128">
                  <c:v>2.9111090625001599</c:v>
                </c:pt>
                <c:pt idx="33129">
                  <c:v>2.9105981249999999</c:v>
                </c:pt>
                <c:pt idx="33130">
                  <c:v>2.9101287500000002</c:v>
                </c:pt>
                <c:pt idx="33131">
                  <c:v>2.9097218749999998</c:v>
                </c:pt>
                <c:pt idx="33132">
                  <c:v>2.9092084375001597</c:v>
                </c:pt>
                <c:pt idx="33133">
                  <c:v>2.9088621875001599</c:v>
                </c:pt>
                <c:pt idx="33134">
                  <c:v>2.9090912499999999</c:v>
                </c:pt>
                <c:pt idx="33135">
                  <c:v>2.9086503125001597</c:v>
                </c:pt>
                <c:pt idx="33136">
                  <c:v>2.9083243749999999</c:v>
                </c:pt>
                <c:pt idx="33137">
                  <c:v>2.9086634375001599</c:v>
                </c:pt>
                <c:pt idx="33138">
                  <c:v>2.90904125</c:v>
                </c:pt>
                <c:pt idx="33139">
                  <c:v>2.9094421875001597</c:v>
                </c:pt>
                <c:pt idx="33140">
                  <c:v>2.9098809375001595</c:v>
                </c:pt>
                <c:pt idx="33141">
                  <c:v>2.9102999999999999</c:v>
                </c:pt>
                <c:pt idx="33142">
                  <c:v>2.9106409375001596</c:v>
                </c:pt>
                <c:pt idx="33143">
                  <c:v>2.9111078125001599</c:v>
                </c:pt>
                <c:pt idx="33144">
                  <c:v>2.9115250000000001</c:v>
                </c:pt>
                <c:pt idx="33145">
                  <c:v>2.9120084375001598</c:v>
                </c:pt>
                <c:pt idx="33146">
                  <c:v>2.9124400000000001</c:v>
                </c:pt>
                <c:pt idx="33147">
                  <c:v>2.9129156250000001</c:v>
                </c:pt>
                <c:pt idx="33148">
                  <c:v>2.9133415625001597</c:v>
                </c:pt>
                <c:pt idx="33149">
                  <c:v>2.9136700000000002</c:v>
                </c:pt>
                <c:pt idx="33150">
                  <c:v>2.9131190625001597</c:v>
                </c:pt>
                <c:pt idx="33151">
                  <c:v>2.9127793749999999</c:v>
                </c:pt>
                <c:pt idx="33152">
                  <c:v>2.9124240625001598</c:v>
                </c:pt>
                <c:pt idx="33153">
                  <c:v>2.9119990625001599</c:v>
                </c:pt>
                <c:pt idx="33154">
                  <c:v>2.9115437499999999</c:v>
                </c:pt>
                <c:pt idx="33155">
                  <c:v>2.9110303125001598</c:v>
                </c:pt>
                <c:pt idx="33156">
                  <c:v>2.9104031250000002</c:v>
                </c:pt>
                <c:pt idx="33157">
                  <c:v>2.9097690625001595</c:v>
                </c:pt>
                <c:pt idx="33158">
                  <c:v>2.9091078125001597</c:v>
                </c:pt>
                <c:pt idx="33159">
                  <c:v>2.9085009375001598</c:v>
                </c:pt>
                <c:pt idx="33160">
                  <c:v>2.9079587500000001</c:v>
                </c:pt>
                <c:pt idx="33161">
                  <c:v>2.9074821875001597</c:v>
                </c:pt>
                <c:pt idx="33162">
                  <c:v>2.90700718750016</c:v>
                </c:pt>
                <c:pt idx="33163">
                  <c:v>2.9066200000000002</c:v>
                </c:pt>
                <c:pt idx="33164">
                  <c:v>2.90598125</c:v>
                </c:pt>
                <c:pt idx="33165">
                  <c:v>2.9064140625001595</c:v>
                </c:pt>
                <c:pt idx="33166">
                  <c:v>2.9067400000000001</c:v>
                </c:pt>
                <c:pt idx="33167">
                  <c:v>2.9071106250000001</c:v>
                </c:pt>
                <c:pt idx="33168">
                  <c:v>2.9075418750000002</c:v>
                </c:pt>
                <c:pt idx="33169">
                  <c:v>2.9079596875001599</c:v>
                </c:pt>
                <c:pt idx="33170">
                  <c:v>2.90837968750016</c:v>
                </c:pt>
                <c:pt idx="33171">
                  <c:v>2.9088440625001599</c:v>
                </c:pt>
                <c:pt idx="33172">
                  <c:v>2.9093121875001597</c:v>
                </c:pt>
                <c:pt idx="33173">
                  <c:v>2.909881875</c:v>
                </c:pt>
                <c:pt idx="33174">
                  <c:v>2.9103684375001597</c:v>
                </c:pt>
                <c:pt idx="33175">
                  <c:v>2.9109528125001596</c:v>
                </c:pt>
                <c:pt idx="33176">
                  <c:v>2.9115787499999999</c:v>
                </c:pt>
                <c:pt idx="33177">
                  <c:v>2.9119384375001598</c:v>
                </c:pt>
                <c:pt idx="33178">
                  <c:v>2.9125028125001595</c:v>
                </c:pt>
                <c:pt idx="33179">
                  <c:v>2.9130543750000002</c:v>
                </c:pt>
                <c:pt idx="33180">
                  <c:v>2.9135809375001598</c:v>
                </c:pt>
                <c:pt idx="33181">
                  <c:v>2.9140774999999999</c:v>
                </c:pt>
                <c:pt idx="33182">
                  <c:v>2.9145568750000002</c:v>
                </c:pt>
                <c:pt idx="33183">
                  <c:v>2.9150328125001597</c:v>
                </c:pt>
                <c:pt idx="33184">
                  <c:v>2.9155737500000001</c:v>
                </c:pt>
                <c:pt idx="33185">
                  <c:v>2.9160259375001596</c:v>
                </c:pt>
                <c:pt idx="33186">
                  <c:v>2.916425625</c:v>
                </c:pt>
                <c:pt idx="33187">
                  <c:v>2.9159915625001598</c:v>
                </c:pt>
                <c:pt idx="33188">
                  <c:v>2.9152862499999999</c:v>
                </c:pt>
                <c:pt idx="33189">
                  <c:v>2.9148343749999999</c:v>
                </c:pt>
                <c:pt idx="33190">
                  <c:v>2.914233125</c:v>
                </c:pt>
                <c:pt idx="33191">
                  <c:v>2.9136465625001597</c:v>
                </c:pt>
                <c:pt idx="33192">
                  <c:v>2.9129996875001596</c:v>
                </c:pt>
                <c:pt idx="33193">
                  <c:v>2.9124006250000001</c:v>
                </c:pt>
                <c:pt idx="33194">
                  <c:v>2.9118071875001599</c:v>
                </c:pt>
                <c:pt idx="33195">
                  <c:v>2.9112303125001597</c:v>
                </c:pt>
                <c:pt idx="33196">
                  <c:v>2.9106000000000001</c:v>
                </c:pt>
                <c:pt idx="33197">
                  <c:v>2.9100874999999999</c:v>
                </c:pt>
                <c:pt idx="33198">
                  <c:v>2.9095846875001596</c:v>
                </c:pt>
                <c:pt idx="33199">
                  <c:v>2.9090218750000001</c:v>
                </c:pt>
                <c:pt idx="33200">
                  <c:v>2.9084578125001599</c:v>
                </c:pt>
                <c:pt idx="33201">
                  <c:v>2.9079278125001595</c:v>
                </c:pt>
                <c:pt idx="33202">
                  <c:v>2.9073981249999998</c:v>
                </c:pt>
                <c:pt idx="33203">
                  <c:v>2.9068728125001599</c:v>
                </c:pt>
                <c:pt idx="33204">
                  <c:v>2.9063837499999998</c:v>
                </c:pt>
                <c:pt idx="33205">
                  <c:v>2.9059675</c:v>
                </c:pt>
                <c:pt idx="33206">
                  <c:v>2.9055193749999999</c:v>
                </c:pt>
                <c:pt idx="33207">
                  <c:v>2.9051624999999999</c:v>
                </c:pt>
                <c:pt idx="33208">
                  <c:v>2.9047109375001599</c:v>
                </c:pt>
                <c:pt idx="33209">
                  <c:v>2.9051193749999999</c:v>
                </c:pt>
                <c:pt idx="33210">
                  <c:v>2.90547625</c:v>
                </c:pt>
                <c:pt idx="33211">
                  <c:v>2.905823125</c:v>
                </c:pt>
                <c:pt idx="33212">
                  <c:v>2.9062062499999999</c:v>
                </c:pt>
                <c:pt idx="33213">
                  <c:v>2.9066184375001596</c:v>
                </c:pt>
                <c:pt idx="33214">
                  <c:v>2.9070374999999999</c:v>
                </c:pt>
                <c:pt idx="33215">
                  <c:v>2.9074131250000002</c:v>
                </c:pt>
                <c:pt idx="33216">
                  <c:v>2.9078143750000001</c:v>
                </c:pt>
                <c:pt idx="33217">
                  <c:v>2.90823125</c:v>
                </c:pt>
                <c:pt idx="33218">
                  <c:v>2.9087031250000002</c:v>
                </c:pt>
                <c:pt idx="33219">
                  <c:v>2.90913656250016</c:v>
                </c:pt>
                <c:pt idx="33220">
                  <c:v>2.9096306250000001</c:v>
                </c:pt>
                <c:pt idx="33221">
                  <c:v>2.9102371875001598</c:v>
                </c:pt>
                <c:pt idx="33222">
                  <c:v>2.9107915625001599</c:v>
                </c:pt>
                <c:pt idx="33223">
                  <c:v>2.9113228125001598</c:v>
                </c:pt>
                <c:pt idx="33224">
                  <c:v>2.9118724999999999</c:v>
                </c:pt>
                <c:pt idx="33225">
                  <c:v>2.9123440625001598</c:v>
                </c:pt>
                <c:pt idx="33226">
                  <c:v>2.91282</c:v>
                </c:pt>
                <c:pt idx="33227">
                  <c:v>2.9133096875001598</c:v>
                </c:pt>
                <c:pt idx="33228">
                  <c:v>2.9138140625001596</c:v>
                </c:pt>
                <c:pt idx="33229">
                  <c:v>2.9142324999999998</c:v>
                </c:pt>
                <c:pt idx="33230">
                  <c:v>2.9138609375001598</c:v>
                </c:pt>
                <c:pt idx="33231">
                  <c:v>2.9133887500000002</c:v>
                </c:pt>
                <c:pt idx="33232">
                  <c:v>2.9129046875001596</c:v>
                </c:pt>
                <c:pt idx="33233">
                  <c:v>2.9123496875001598</c:v>
                </c:pt>
                <c:pt idx="33234">
                  <c:v>2.9116871875001595</c:v>
                </c:pt>
                <c:pt idx="33235">
                  <c:v>2.9109574999999999</c:v>
                </c:pt>
                <c:pt idx="33236">
                  <c:v>2.910266875</c:v>
                </c:pt>
                <c:pt idx="33237">
                  <c:v>2.9095387499999998</c:v>
                </c:pt>
                <c:pt idx="33238">
                  <c:v>2.9087234375001598</c:v>
                </c:pt>
                <c:pt idx="33239">
                  <c:v>2.9079137500000001</c:v>
                </c:pt>
                <c:pt idx="33240">
                  <c:v>2.9071324999999999</c:v>
                </c:pt>
                <c:pt idx="33241">
                  <c:v>2.9064634375001597</c:v>
                </c:pt>
                <c:pt idx="33242">
                  <c:v>2.9059081249999998</c:v>
                </c:pt>
                <c:pt idx="33243">
                  <c:v>2.9053815625001596</c:v>
                </c:pt>
                <c:pt idx="33244">
                  <c:v>2.9049868750000001</c:v>
                </c:pt>
                <c:pt idx="33245">
                  <c:v>2.9044896875001598</c:v>
                </c:pt>
                <c:pt idx="33246">
                  <c:v>2.9041324999999998</c:v>
                </c:pt>
                <c:pt idx="33247">
                  <c:v>2.9046196875001598</c:v>
                </c:pt>
                <c:pt idx="33248">
                  <c:v>2.90514625</c:v>
                </c:pt>
                <c:pt idx="33249">
                  <c:v>2.9055934375001597</c:v>
                </c:pt>
                <c:pt idx="33250">
                  <c:v>2.9060428125001598</c:v>
                </c:pt>
                <c:pt idx="33251">
                  <c:v>2.906433125</c:v>
                </c:pt>
                <c:pt idx="33252">
                  <c:v>2.9068468749999998</c:v>
                </c:pt>
                <c:pt idx="33253">
                  <c:v>2.9072443749999999</c:v>
                </c:pt>
                <c:pt idx="33254">
                  <c:v>2.9076584375001597</c:v>
                </c:pt>
                <c:pt idx="33255">
                  <c:v>2.9080696875001597</c:v>
                </c:pt>
                <c:pt idx="33256">
                  <c:v>2.9084812499999999</c:v>
                </c:pt>
                <c:pt idx="33257">
                  <c:v>2.9089659375001595</c:v>
                </c:pt>
                <c:pt idx="33258">
                  <c:v>2.9093968750000001</c:v>
                </c:pt>
                <c:pt idx="33259">
                  <c:v>2.9098528125001599</c:v>
                </c:pt>
                <c:pt idx="33260">
                  <c:v>2.9103590625001599</c:v>
                </c:pt>
                <c:pt idx="33261">
                  <c:v>2.9107637500000001</c:v>
                </c:pt>
                <c:pt idx="33262">
                  <c:v>2.9111821875001596</c:v>
                </c:pt>
                <c:pt idx="33263">
                  <c:v>2.9116231250000002</c:v>
                </c:pt>
                <c:pt idx="33264">
                  <c:v>2.9111734375001599</c:v>
                </c:pt>
                <c:pt idx="33265">
                  <c:v>2.9107421875001598</c:v>
                </c:pt>
                <c:pt idx="33266">
                  <c:v>2.9102943749999999</c:v>
                </c:pt>
                <c:pt idx="33267">
                  <c:v>2.9097818750000002</c:v>
                </c:pt>
                <c:pt idx="33268">
                  <c:v>2.9091915625001596</c:v>
                </c:pt>
                <c:pt idx="33269">
                  <c:v>2.9086840625001598</c:v>
                </c:pt>
                <c:pt idx="33270">
                  <c:v>2.9081312499999998</c:v>
                </c:pt>
                <c:pt idx="33271">
                  <c:v>2.9076015625001599</c:v>
                </c:pt>
                <c:pt idx="33272">
                  <c:v>2.9072425000000002</c:v>
                </c:pt>
                <c:pt idx="33273">
                  <c:v>2.9067615625001597</c:v>
                </c:pt>
                <c:pt idx="33274">
                  <c:v>2.9064071875001596</c:v>
                </c:pt>
                <c:pt idx="33275">
                  <c:v>2.9067681250000001</c:v>
                </c:pt>
                <c:pt idx="33276">
                  <c:v>2.9071681250000001</c:v>
                </c:pt>
                <c:pt idx="33277">
                  <c:v>2.9075503125001596</c:v>
                </c:pt>
                <c:pt idx="33278">
                  <c:v>2.9079721875001598</c:v>
                </c:pt>
                <c:pt idx="33279">
                  <c:v>2.9083868750000001</c:v>
                </c:pt>
                <c:pt idx="33280">
                  <c:v>2.9088506249999999</c:v>
                </c:pt>
                <c:pt idx="33281">
                  <c:v>2.9093287499999998</c:v>
                </c:pt>
                <c:pt idx="33282">
                  <c:v>2.90983875</c:v>
                </c:pt>
                <c:pt idx="33283">
                  <c:v>2.9103593750000001</c:v>
                </c:pt>
                <c:pt idx="33284">
                  <c:v>2.9109459375001596</c:v>
                </c:pt>
                <c:pt idx="33285">
                  <c:v>2.9114218749999998</c:v>
                </c:pt>
                <c:pt idx="33286">
                  <c:v>2.9119646875001597</c:v>
                </c:pt>
                <c:pt idx="33287">
                  <c:v>2.9125590625001596</c:v>
                </c:pt>
                <c:pt idx="33288">
                  <c:v>2.9131034375001597</c:v>
                </c:pt>
                <c:pt idx="33289">
                  <c:v>2.9136625</c:v>
                </c:pt>
                <c:pt idx="33290">
                  <c:v>2.9142084375001596</c:v>
                </c:pt>
                <c:pt idx="33291">
                  <c:v>2.9146659375001596</c:v>
                </c:pt>
                <c:pt idx="33292">
                  <c:v>2.9150806249999999</c:v>
                </c:pt>
                <c:pt idx="33293">
                  <c:v>2.9154265625001599</c:v>
                </c:pt>
                <c:pt idx="33294">
                  <c:v>2.9149603125001597</c:v>
                </c:pt>
                <c:pt idx="33295">
                  <c:v>2.914606875</c:v>
                </c:pt>
                <c:pt idx="33296">
                  <c:v>2.9141415625001597</c:v>
                </c:pt>
                <c:pt idx="33297">
                  <c:v>2.913493125</c:v>
                </c:pt>
                <c:pt idx="33298">
                  <c:v>2.9127587500000001</c:v>
                </c:pt>
                <c:pt idx="33299">
                  <c:v>2.9119796875001596</c:v>
                </c:pt>
                <c:pt idx="33300">
                  <c:v>2.9111534375001598</c:v>
                </c:pt>
                <c:pt idx="33301">
                  <c:v>2.9103340625001599</c:v>
                </c:pt>
                <c:pt idx="33302">
                  <c:v>2.909528125</c:v>
                </c:pt>
                <c:pt idx="33303">
                  <c:v>2.9087240625001596</c:v>
                </c:pt>
                <c:pt idx="33304">
                  <c:v>2.9078675</c:v>
                </c:pt>
                <c:pt idx="33305">
                  <c:v>2.9070481250000002</c:v>
                </c:pt>
                <c:pt idx="33306">
                  <c:v>2.9062368749999998</c:v>
                </c:pt>
                <c:pt idx="33307">
                  <c:v>2.9054796875001596</c:v>
                </c:pt>
                <c:pt idx="33308">
                  <c:v>2.9048565625001599</c:v>
                </c:pt>
                <c:pt idx="33309">
                  <c:v>2.9042137499999998</c:v>
                </c:pt>
                <c:pt idx="33310">
                  <c:v>2.9036037499999998</c:v>
                </c:pt>
                <c:pt idx="33311">
                  <c:v>2.9030440625001597</c:v>
                </c:pt>
                <c:pt idx="33312">
                  <c:v>2.902478125</c:v>
                </c:pt>
                <c:pt idx="33313">
                  <c:v>2.9018600000000001</c:v>
                </c:pt>
                <c:pt idx="33314">
                  <c:v>2.9014268749999998</c:v>
                </c:pt>
                <c:pt idx="33315">
                  <c:v>2.9010559375001597</c:v>
                </c:pt>
                <c:pt idx="33316">
                  <c:v>2.9005731250000002</c:v>
                </c:pt>
                <c:pt idx="33317">
                  <c:v>2.9001584375001599</c:v>
                </c:pt>
                <c:pt idx="33318">
                  <c:v>2.900484375</c:v>
                </c:pt>
                <c:pt idx="33319">
                  <c:v>2.900865</c:v>
                </c:pt>
                <c:pt idx="33320">
                  <c:v>2.9012968749999999</c:v>
                </c:pt>
                <c:pt idx="33321">
                  <c:v>2.9017256250000001</c:v>
                </c:pt>
                <c:pt idx="33322">
                  <c:v>2.9022521875001597</c:v>
                </c:pt>
                <c:pt idx="33323">
                  <c:v>2.9027865625001597</c:v>
                </c:pt>
                <c:pt idx="33324">
                  <c:v>2.9032618750000001</c:v>
                </c:pt>
                <c:pt idx="33325">
                  <c:v>2.9037312499999999</c:v>
                </c:pt>
                <c:pt idx="33326">
                  <c:v>2.904261875</c:v>
                </c:pt>
                <c:pt idx="33327">
                  <c:v>2.9048384375001599</c:v>
                </c:pt>
                <c:pt idx="33328">
                  <c:v>2.9052424999999999</c:v>
                </c:pt>
                <c:pt idx="33329">
                  <c:v>2.9057893749999999</c:v>
                </c:pt>
                <c:pt idx="33330">
                  <c:v>2.9061915625001595</c:v>
                </c:pt>
                <c:pt idx="33331">
                  <c:v>2.9067043749999999</c:v>
                </c:pt>
                <c:pt idx="33332">
                  <c:v>2.9071712500000002</c:v>
                </c:pt>
                <c:pt idx="33333">
                  <c:v>2.9077212499999998</c:v>
                </c:pt>
                <c:pt idx="33334">
                  <c:v>2.9082443750000002</c:v>
                </c:pt>
                <c:pt idx="33335">
                  <c:v>2.9087471875001598</c:v>
                </c:pt>
                <c:pt idx="33336">
                  <c:v>2.9091831250000002</c:v>
                </c:pt>
                <c:pt idx="33337">
                  <c:v>2.9095728125001599</c:v>
                </c:pt>
                <c:pt idx="33338">
                  <c:v>2.9099109375001597</c:v>
                </c:pt>
                <c:pt idx="33339">
                  <c:v>2.9095875000000002</c:v>
                </c:pt>
                <c:pt idx="33340">
                  <c:v>2.9089903125001597</c:v>
                </c:pt>
                <c:pt idx="33341">
                  <c:v>2.9086021875001595</c:v>
                </c:pt>
                <c:pt idx="33342">
                  <c:v>2.9081503125001595</c:v>
                </c:pt>
                <c:pt idx="33343">
                  <c:v>2.9076662500000001</c:v>
                </c:pt>
                <c:pt idx="33344">
                  <c:v>2.9071615625001597</c:v>
                </c:pt>
                <c:pt idx="33345">
                  <c:v>2.9066462500000001</c:v>
                </c:pt>
                <c:pt idx="33346">
                  <c:v>2.9060762499999999</c:v>
                </c:pt>
                <c:pt idx="33347">
                  <c:v>2.905475</c:v>
                </c:pt>
                <c:pt idx="33348">
                  <c:v>2.9049174999999998</c:v>
                </c:pt>
                <c:pt idx="33349">
                  <c:v>2.9043384375001597</c:v>
                </c:pt>
                <c:pt idx="33350">
                  <c:v>2.9038750000000002</c:v>
                </c:pt>
                <c:pt idx="33351">
                  <c:v>2.9033859375001598</c:v>
                </c:pt>
                <c:pt idx="33352">
                  <c:v>2.9029681250000001</c:v>
                </c:pt>
                <c:pt idx="33353">
                  <c:v>2.90263625</c:v>
                </c:pt>
                <c:pt idx="33354">
                  <c:v>2.9020965625001596</c:v>
                </c:pt>
                <c:pt idx="33355">
                  <c:v>2.9017590625001599</c:v>
                </c:pt>
                <c:pt idx="33356">
                  <c:v>2.9021275000000002</c:v>
                </c:pt>
                <c:pt idx="33357">
                  <c:v>2.902524375</c:v>
                </c:pt>
                <c:pt idx="33358">
                  <c:v>2.9030499999999999</c:v>
                </c:pt>
                <c:pt idx="33359">
                  <c:v>2.903546875</c:v>
                </c:pt>
                <c:pt idx="33360">
                  <c:v>2.9040306249999999</c:v>
                </c:pt>
                <c:pt idx="33361">
                  <c:v>2.9045168750000001</c:v>
                </c:pt>
                <c:pt idx="33362">
                  <c:v>2.9048618749999999</c:v>
                </c:pt>
                <c:pt idx="33363">
                  <c:v>2.905281875</c:v>
                </c:pt>
                <c:pt idx="33364">
                  <c:v>2.9056896875001597</c:v>
                </c:pt>
                <c:pt idx="33365">
                  <c:v>2.9060950000000001</c:v>
                </c:pt>
                <c:pt idx="33366">
                  <c:v>2.9065409375001598</c:v>
                </c:pt>
                <c:pt idx="33367">
                  <c:v>2.9069343750000001</c:v>
                </c:pt>
                <c:pt idx="33368">
                  <c:v>2.9073184375001597</c:v>
                </c:pt>
                <c:pt idx="33369">
                  <c:v>2.9078140625001598</c:v>
                </c:pt>
                <c:pt idx="33370">
                  <c:v>2.9082634375001599</c:v>
                </c:pt>
                <c:pt idx="33371">
                  <c:v>2.9086659375001598</c:v>
                </c:pt>
                <c:pt idx="33372">
                  <c:v>2.9089862499999999</c:v>
                </c:pt>
                <c:pt idx="33373">
                  <c:v>2.9086543749999998</c:v>
                </c:pt>
                <c:pt idx="33374">
                  <c:v>2.9080565625001595</c:v>
                </c:pt>
                <c:pt idx="33375">
                  <c:v>2.9076896875001599</c:v>
                </c:pt>
                <c:pt idx="33376">
                  <c:v>2.90724625</c:v>
                </c:pt>
                <c:pt idx="33377">
                  <c:v>2.9068765625001598</c:v>
                </c:pt>
                <c:pt idx="33378">
                  <c:v>2.906525625</c:v>
                </c:pt>
                <c:pt idx="33379">
                  <c:v>2.9061503125001598</c:v>
                </c:pt>
                <c:pt idx="33380">
                  <c:v>2.9058065625001599</c:v>
                </c:pt>
                <c:pt idx="33381">
                  <c:v>2.9054603125001597</c:v>
                </c:pt>
                <c:pt idx="33382">
                  <c:v>2.9048893750000002</c:v>
                </c:pt>
                <c:pt idx="33383">
                  <c:v>2.9045071875001596</c:v>
                </c:pt>
                <c:pt idx="33384">
                  <c:v>2.9041465625001597</c:v>
                </c:pt>
                <c:pt idx="33385">
                  <c:v>2.9044893749999998</c:v>
                </c:pt>
                <c:pt idx="33386">
                  <c:v>2.9048968749999999</c:v>
                </c:pt>
                <c:pt idx="33387">
                  <c:v>2.9052503125001596</c:v>
                </c:pt>
                <c:pt idx="33388">
                  <c:v>2.9055984375001596</c:v>
                </c:pt>
                <c:pt idx="33389">
                  <c:v>2.9059793749999998</c:v>
                </c:pt>
                <c:pt idx="33390">
                  <c:v>2.9063537500000001</c:v>
                </c:pt>
                <c:pt idx="33391">
                  <c:v>2.9067587499999998</c:v>
                </c:pt>
                <c:pt idx="33392">
                  <c:v>2.9072062500000002</c:v>
                </c:pt>
                <c:pt idx="33393">
                  <c:v>2.907616875</c:v>
                </c:pt>
                <c:pt idx="33394">
                  <c:v>2.9080253125001598</c:v>
                </c:pt>
                <c:pt idx="33395">
                  <c:v>2.9084059375001599</c:v>
                </c:pt>
                <c:pt idx="33396">
                  <c:v>2.9087996875001596</c:v>
                </c:pt>
                <c:pt idx="33397">
                  <c:v>2.9092434375001597</c:v>
                </c:pt>
                <c:pt idx="33398">
                  <c:v>2.9095921875001598</c:v>
                </c:pt>
                <c:pt idx="33399">
                  <c:v>2.9099525000000002</c:v>
                </c:pt>
                <c:pt idx="33400">
                  <c:v>2.9102915625001597</c:v>
                </c:pt>
                <c:pt idx="33401">
                  <c:v>2.9097824999999999</c:v>
                </c:pt>
                <c:pt idx="33402">
                  <c:v>2.9094090625001598</c:v>
                </c:pt>
                <c:pt idx="33403">
                  <c:v>2.9089571875001599</c:v>
                </c:pt>
                <c:pt idx="33404">
                  <c:v>2.9084931250000001</c:v>
                </c:pt>
                <c:pt idx="33405">
                  <c:v>2.9080184375001599</c:v>
                </c:pt>
                <c:pt idx="33406">
                  <c:v>2.9074821875001597</c:v>
                </c:pt>
                <c:pt idx="33407">
                  <c:v>2.9069678125001599</c:v>
                </c:pt>
                <c:pt idx="33408">
                  <c:v>2.9065034375001599</c:v>
                </c:pt>
                <c:pt idx="33409">
                  <c:v>2.9060956249999998</c:v>
                </c:pt>
                <c:pt idx="33410">
                  <c:v>2.9057612499999999</c:v>
                </c:pt>
                <c:pt idx="33411">
                  <c:v>2.9053256250000001</c:v>
                </c:pt>
                <c:pt idx="33412">
                  <c:v>2.90492375</c:v>
                </c:pt>
                <c:pt idx="33413">
                  <c:v>2.904496875</c:v>
                </c:pt>
                <c:pt idx="33414">
                  <c:v>2.9040678125001596</c:v>
                </c:pt>
                <c:pt idx="33415">
                  <c:v>2.9036709375001597</c:v>
                </c:pt>
                <c:pt idx="33416">
                  <c:v>2.9033437499999999</c:v>
                </c:pt>
                <c:pt idx="33417">
                  <c:v>2.9030046875001596</c:v>
                </c:pt>
                <c:pt idx="33418">
                  <c:v>2.9026771875001596</c:v>
                </c:pt>
                <c:pt idx="33419">
                  <c:v>2.9022971875001597</c:v>
                </c:pt>
                <c:pt idx="33420">
                  <c:v>2.9019509375001595</c:v>
                </c:pt>
                <c:pt idx="33421">
                  <c:v>2.90158125</c:v>
                </c:pt>
                <c:pt idx="33422">
                  <c:v>2.9019528125001597</c:v>
                </c:pt>
                <c:pt idx="33423">
                  <c:v>2.9024234375001599</c:v>
                </c:pt>
                <c:pt idx="33424">
                  <c:v>2.9028793749999999</c:v>
                </c:pt>
                <c:pt idx="33425">
                  <c:v>2.9033721875001599</c:v>
                </c:pt>
                <c:pt idx="33426">
                  <c:v>2.9038934375001597</c:v>
                </c:pt>
                <c:pt idx="33427">
                  <c:v>2.904449375</c:v>
                </c:pt>
                <c:pt idx="33428">
                  <c:v>2.9049425000000002</c:v>
                </c:pt>
                <c:pt idx="33429">
                  <c:v>2.9055274999999998</c:v>
                </c:pt>
                <c:pt idx="33430">
                  <c:v>2.9060553125001598</c:v>
                </c:pt>
                <c:pt idx="33431">
                  <c:v>2.9066162499999999</c:v>
                </c:pt>
                <c:pt idx="33432">
                  <c:v>2.9071600000000002</c:v>
                </c:pt>
                <c:pt idx="33433">
                  <c:v>2.907705</c:v>
                </c:pt>
                <c:pt idx="33434">
                  <c:v>2.9082650000000001</c:v>
                </c:pt>
                <c:pt idx="33435">
                  <c:v>2.9088112499999998</c:v>
                </c:pt>
                <c:pt idx="33436">
                  <c:v>2.9093059375001595</c:v>
                </c:pt>
                <c:pt idx="33437">
                  <c:v>2.9097728125001598</c:v>
                </c:pt>
                <c:pt idx="33438">
                  <c:v>2.9102496875001598</c:v>
                </c:pt>
                <c:pt idx="33439">
                  <c:v>2.9107171875001598</c:v>
                </c:pt>
                <c:pt idx="33440">
                  <c:v>2.9112178125001598</c:v>
                </c:pt>
                <c:pt idx="33441">
                  <c:v>2.9116246875001597</c:v>
                </c:pt>
                <c:pt idx="33442">
                  <c:v>2.912038125</c:v>
                </c:pt>
                <c:pt idx="33443">
                  <c:v>2.91136375</c:v>
                </c:pt>
                <c:pt idx="33444">
                  <c:v>2.9109034375001599</c:v>
                </c:pt>
                <c:pt idx="33445">
                  <c:v>2.9104034375001597</c:v>
                </c:pt>
                <c:pt idx="33446">
                  <c:v>2.9098440625001598</c:v>
                </c:pt>
                <c:pt idx="33447">
                  <c:v>2.9092784375001597</c:v>
                </c:pt>
                <c:pt idx="33448">
                  <c:v>2.9086934375001596</c:v>
                </c:pt>
                <c:pt idx="33449">
                  <c:v>2.9080809375001597</c:v>
                </c:pt>
                <c:pt idx="33450">
                  <c:v>2.907405625</c:v>
                </c:pt>
                <c:pt idx="33451">
                  <c:v>2.9067821875001596</c:v>
                </c:pt>
                <c:pt idx="33452">
                  <c:v>2.9062693749999999</c:v>
                </c:pt>
                <c:pt idx="33453">
                  <c:v>2.9057959375001596</c:v>
                </c:pt>
                <c:pt idx="33454">
                  <c:v>2.905399375</c:v>
                </c:pt>
                <c:pt idx="33455">
                  <c:v>2.90501906250016</c:v>
                </c:pt>
                <c:pt idx="33456">
                  <c:v>2.9046890625001596</c:v>
                </c:pt>
                <c:pt idx="33457">
                  <c:v>2.9041418750000001</c:v>
                </c:pt>
                <c:pt idx="33458">
                  <c:v>2.9036487499999999</c:v>
                </c:pt>
                <c:pt idx="33459">
                  <c:v>2.9032428125001597</c:v>
                </c:pt>
                <c:pt idx="33460">
                  <c:v>2.9034971875001596</c:v>
                </c:pt>
                <c:pt idx="33461">
                  <c:v>2.9038906249999998</c:v>
                </c:pt>
                <c:pt idx="33462">
                  <c:v>2.9042303125001596</c:v>
                </c:pt>
                <c:pt idx="33463">
                  <c:v>2.9047346875001598</c:v>
                </c:pt>
                <c:pt idx="33464">
                  <c:v>2.9051631250000001</c:v>
                </c:pt>
                <c:pt idx="33465">
                  <c:v>2.90557</c:v>
                </c:pt>
                <c:pt idx="33466">
                  <c:v>2.9060053125001599</c:v>
                </c:pt>
                <c:pt idx="33467">
                  <c:v>2.906326875</c:v>
                </c:pt>
                <c:pt idx="33468">
                  <c:v>2.9067531249999998</c:v>
                </c:pt>
                <c:pt idx="33469">
                  <c:v>2.9071987500000001</c:v>
                </c:pt>
                <c:pt idx="33470">
                  <c:v>2.9076343750000002</c:v>
                </c:pt>
                <c:pt idx="33471">
                  <c:v>2.9080640625001597</c:v>
                </c:pt>
                <c:pt idx="33472">
                  <c:v>2.9084325</c:v>
                </c:pt>
                <c:pt idx="33473">
                  <c:v>2.9088093750000001</c:v>
                </c:pt>
                <c:pt idx="33474">
                  <c:v>2.9083937500000001</c:v>
                </c:pt>
                <c:pt idx="33475">
                  <c:v>2.9078403125001597</c:v>
                </c:pt>
                <c:pt idx="33476">
                  <c:v>2.9075159375001598</c:v>
                </c:pt>
                <c:pt idx="33477">
                  <c:v>2.9071471875001595</c:v>
                </c:pt>
                <c:pt idx="33478">
                  <c:v>2.9068265625001599</c:v>
                </c:pt>
                <c:pt idx="33479">
                  <c:v>2.9064756250000001</c:v>
                </c:pt>
                <c:pt idx="33480">
                  <c:v>2.9060359375001599</c:v>
                </c:pt>
                <c:pt idx="33481">
                  <c:v>2.905668125</c:v>
                </c:pt>
                <c:pt idx="33482">
                  <c:v>2.9052740625001596</c:v>
                </c:pt>
                <c:pt idx="33483">
                  <c:v>2.9049003125001596</c:v>
                </c:pt>
                <c:pt idx="33484">
                  <c:v>2.9043421875001596</c:v>
                </c:pt>
                <c:pt idx="33485">
                  <c:v>2.9037715625001597</c:v>
                </c:pt>
                <c:pt idx="33486">
                  <c:v>2.903359375</c:v>
                </c:pt>
                <c:pt idx="33487">
                  <c:v>2.9030203125001597</c:v>
                </c:pt>
                <c:pt idx="33488">
                  <c:v>2.9026759375001596</c:v>
                </c:pt>
                <c:pt idx="33489">
                  <c:v>2.9030459375001598</c:v>
                </c:pt>
                <c:pt idx="33490">
                  <c:v>2.9035846875001599</c:v>
                </c:pt>
                <c:pt idx="33491">
                  <c:v>2.9040209375001598</c:v>
                </c:pt>
                <c:pt idx="33492">
                  <c:v>2.9045584375001599</c:v>
                </c:pt>
                <c:pt idx="33493">
                  <c:v>2.9050743749999999</c:v>
                </c:pt>
                <c:pt idx="33494">
                  <c:v>2.9055815625001595</c:v>
                </c:pt>
                <c:pt idx="33495">
                  <c:v>2.9059134375001596</c:v>
                </c:pt>
                <c:pt idx="33496">
                  <c:v>2.9063518749999999</c:v>
                </c:pt>
                <c:pt idx="33497">
                  <c:v>2.9066812500000001</c:v>
                </c:pt>
                <c:pt idx="33498">
                  <c:v>2.9071265625001597</c:v>
                </c:pt>
                <c:pt idx="33499">
                  <c:v>2.9076928125001595</c:v>
                </c:pt>
                <c:pt idx="33500">
                  <c:v>2.9081209375001595</c:v>
                </c:pt>
                <c:pt idx="33501">
                  <c:v>2.9086421875001598</c:v>
                </c:pt>
                <c:pt idx="33502">
                  <c:v>2.9090871875001598</c:v>
                </c:pt>
                <c:pt idx="33503">
                  <c:v>2.9096256249999999</c:v>
                </c:pt>
                <c:pt idx="33504">
                  <c:v>2.9100812500000002</c:v>
                </c:pt>
                <c:pt idx="33505">
                  <c:v>2.9106774999999998</c:v>
                </c:pt>
                <c:pt idx="33506">
                  <c:v>2.9110725</c:v>
                </c:pt>
                <c:pt idx="33507">
                  <c:v>2.91069656250016</c:v>
                </c:pt>
                <c:pt idx="33508">
                  <c:v>2.9102690625001597</c:v>
                </c:pt>
                <c:pt idx="33509">
                  <c:v>2.9096962500000001</c:v>
                </c:pt>
                <c:pt idx="33510">
                  <c:v>2.9090712500000002</c:v>
                </c:pt>
                <c:pt idx="33511">
                  <c:v>2.9084275000000002</c:v>
                </c:pt>
                <c:pt idx="33512">
                  <c:v>2.9077296875001597</c:v>
                </c:pt>
                <c:pt idx="33513">
                  <c:v>2.9070128125001595</c:v>
                </c:pt>
                <c:pt idx="33514">
                  <c:v>2.9062759375001597</c:v>
                </c:pt>
                <c:pt idx="33515">
                  <c:v>2.905564375</c:v>
                </c:pt>
                <c:pt idx="33516">
                  <c:v>2.9048746875001599</c:v>
                </c:pt>
                <c:pt idx="33517">
                  <c:v>2.9043196875001596</c:v>
                </c:pt>
                <c:pt idx="33518">
                  <c:v>2.9036231250000002</c:v>
                </c:pt>
                <c:pt idx="33519">
                  <c:v>2.903018125</c:v>
                </c:pt>
                <c:pt idx="33520">
                  <c:v>2.90252</c:v>
                </c:pt>
                <c:pt idx="33521">
                  <c:v>2.9020434375001596</c:v>
                </c:pt>
                <c:pt idx="33522">
                  <c:v>2.9016262500000001</c:v>
                </c:pt>
                <c:pt idx="33523">
                  <c:v>2.901283125</c:v>
                </c:pt>
                <c:pt idx="33524">
                  <c:v>2.9008937499999998</c:v>
                </c:pt>
                <c:pt idx="33525">
                  <c:v>2.9005353125001596</c:v>
                </c:pt>
                <c:pt idx="33526">
                  <c:v>2.9000196875001598</c:v>
                </c:pt>
                <c:pt idx="33527">
                  <c:v>2.9003174999999999</c:v>
                </c:pt>
                <c:pt idx="33528">
                  <c:v>2.9007256250000002</c:v>
                </c:pt>
                <c:pt idx="33529">
                  <c:v>2.9010699999999998</c:v>
                </c:pt>
                <c:pt idx="33530">
                  <c:v>2.90151125</c:v>
                </c:pt>
                <c:pt idx="33531">
                  <c:v>2.9020865625001599</c:v>
                </c:pt>
                <c:pt idx="33532">
                  <c:v>2.9024437500000002</c:v>
                </c:pt>
                <c:pt idx="33533">
                  <c:v>2.9027715625001598</c:v>
                </c:pt>
                <c:pt idx="33534">
                  <c:v>2.9032246875001597</c:v>
                </c:pt>
                <c:pt idx="33535">
                  <c:v>2.9036081249999999</c:v>
                </c:pt>
                <c:pt idx="33536">
                  <c:v>2.9041015625001596</c:v>
                </c:pt>
                <c:pt idx="33537">
                  <c:v>2.9045518750000001</c:v>
                </c:pt>
                <c:pt idx="33538">
                  <c:v>2.9050734375001599</c:v>
                </c:pt>
                <c:pt idx="33539">
                  <c:v>2.9055628125001598</c:v>
                </c:pt>
                <c:pt idx="33540">
                  <c:v>2.9060718749999999</c:v>
                </c:pt>
                <c:pt idx="33541">
                  <c:v>2.9066190625001598</c:v>
                </c:pt>
                <c:pt idx="33542">
                  <c:v>2.9071775</c:v>
                </c:pt>
                <c:pt idx="33543">
                  <c:v>2.9076090625001596</c:v>
                </c:pt>
                <c:pt idx="33544">
                  <c:v>2.9079812500000002</c:v>
                </c:pt>
                <c:pt idx="33545">
                  <c:v>2.9083062499999999</c:v>
                </c:pt>
                <c:pt idx="33546">
                  <c:v>2.9080115625001599</c:v>
                </c:pt>
                <c:pt idx="33547">
                  <c:v>2.9074196875001599</c:v>
                </c:pt>
                <c:pt idx="33548">
                  <c:v>2.9069840625001597</c:v>
                </c:pt>
                <c:pt idx="33549">
                  <c:v>2.9064675000000002</c:v>
                </c:pt>
                <c:pt idx="33550">
                  <c:v>2.9059665625001596</c:v>
                </c:pt>
                <c:pt idx="33551">
                  <c:v>2.9054481249999999</c:v>
                </c:pt>
                <c:pt idx="33552">
                  <c:v>2.9048812499999999</c:v>
                </c:pt>
                <c:pt idx="33553">
                  <c:v>2.9043353125001596</c:v>
                </c:pt>
                <c:pt idx="33554">
                  <c:v>2.9036965625001598</c:v>
                </c:pt>
                <c:pt idx="33555">
                  <c:v>2.9030734375001597</c:v>
                </c:pt>
                <c:pt idx="33556">
                  <c:v>2.9024671875001595</c:v>
                </c:pt>
                <c:pt idx="33557">
                  <c:v>2.9019534375001599</c:v>
                </c:pt>
                <c:pt idx="33558">
                  <c:v>2.9014978125001596</c:v>
                </c:pt>
                <c:pt idx="33559">
                  <c:v>2.9008890625001595</c:v>
                </c:pt>
                <c:pt idx="33560">
                  <c:v>2.9003603125001596</c:v>
                </c:pt>
                <c:pt idx="33561">
                  <c:v>2.8999390625001595</c:v>
                </c:pt>
                <c:pt idx="33562">
                  <c:v>2.9000665625001596</c:v>
                </c:pt>
                <c:pt idx="33563">
                  <c:v>2.9004015625001598</c:v>
                </c:pt>
                <c:pt idx="33564">
                  <c:v>2.9007815625001596</c:v>
                </c:pt>
                <c:pt idx="33565">
                  <c:v>2.9011528125001598</c:v>
                </c:pt>
                <c:pt idx="33566">
                  <c:v>2.9015884375001599</c:v>
                </c:pt>
                <c:pt idx="33567">
                  <c:v>2.9020190625001598</c:v>
                </c:pt>
                <c:pt idx="33568">
                  <c:v>2.9024240625001596</c:v>
                </c:pt>
                <c:pt idx="33569">
                  <c:v>2.9029671875001597</c:v>
                </c:pt>
                <c:pt idx="33570">
                  <c:v>2.9034128125001599</c:v>
                </c:pt>
                <c:pt idx="33571">
                  <c:v>2.9040334375001597</c:v>
                </c:pt>
                <c:pt idx="33572">
                  <c:v>2.9044890625001596</c:v>
                </c:pt>
                <c:pt idx="33573">
                  <c:v>2.9050090625001599</c:v>
                </c:pt>
                <c:pt idx="33574">
                  <c:v>2.9055421875001599</c:v>
                </c:pt>
                <c:pt idx="33575">
                  <c:v>2.9060768750000001</c:v>
                </c:pt>
                <c:pt idx="33576">
                  <c:v>2.9065262500000002</c:v>
                </c:pt>
                <c:pt idx="33577">
                  <c:v>2.9070443749999999</c:v>
                </c:pt>
                <c:pt idx="33578">
                  <c:v>2.9074249999999999</c:v>
                </c:pt>
                <c:pt idx="33579">
                  <c:v>2.9078115625001599</c:v>
                </c:pt>
                <c:pt idx="33580">
                  <c:v>2.9072281250000001</c:v>
                </c:pt>
                <c:pt idx="33581">
                  <c:v>2.9068537499999998</c:v>
                </c:pt>
                <c:pt idx="33582">
                  <c:v>2.90636218750016</c:v>
                </c:pt>
                <c:pt idx="33583">
                  <c:v>2.905869375</c:v>
                </c:pt>
                <c:pt idx="33584">
                  <c:v>2.9052990625001596</c:v>
                </c:pt>
                <c:pt idx="33585">
                  <c:v>2.9046728125001597</c:v>
                </c:pt>
                <c:pt idx="33586">
                  <c:v>2.904004375</c:v>
                </c:pt>
                <c:pt idx="33587">
                  <c:v>2.9033487500000001</c:v>
                </c:pt>
                <c:pt idx="33588">
                  <c:v>2.9027375000000002</c:v>
                </c:pt>
                <c:pt idx="33589">
                  <c:v>2.9021515625001597</c:v>
                </c:pt>
                <c:pt idx="33590">
                  <c:v>2.9016924999999998</c:v>
                </c:pt>
                <c:pt idx="33591">
                  <c:v>2.9012674999999999</c:v>
                </c:pt>
                <c:pt idx="33592">
                  <c:v>2.9009240625001596</c:v>
                </c:pt>
                <c:pt idx="33593">
                  <c:v>2.900600625</c:v>
                </c:pt>
                <c:pt idx="33594">
                  <c:v>2.9001890625001598</c:v>
                </c:pt>
                <c:pt idx="33595">
                  <c:v>2.9005265625001599</c:v>
                </c:pt>
                <c:pt idx="33596">
                  <c:v>2.9009675000000001</c:v>
                </c:pt>
                <c:pt idx="33597">
                  <c:v>2.9013606250000001</c:v>
                </c:pt>
                <c:pt idx="33598">
                  <c:v>2.9018631250000002</c:v>
                </c:pt>
                <c:pt idx="33599">
                  <c:v>2.9022003125001596</c:v>
                </c:pt>
                <c:pt idx="33600">
                  <c:v>2.9025765625001596</c:v>
                </c:pt>
                <c:pt idx="33601">
                  <c:v>2.9029881249999998</c:v>
                </c:pt>
                <c:pt idx="33602">
                  <c:v>2.9033803125001598</c:v>
                </c:pt>
                <c:pt idx="33603">
                  <c:v>2.9037493749999999</c:v>
                </c:pt>
                <c:pt idx="33604">
                  <c:v>2.9041231249999999</c:v>
                </c:pt>
                <c:pt idx="33605">
                  <c:v>2.9045700000000001</c:v>
                </c:pt>
                <c:pt idx="33606">
                  <c:v>2.9050506249999999</c:v>
                </c:pt>
                <c:pt idx="33607">
                  <c:v>2.90544125</c:v>
                </c:pt>
                <c:pt idx="33608">
                  <c:v>2.9057750000000002</c:v>
                </c:pt>
                <c:pt idx="33609">
                  <c:v>2.9061468750000001</c:v>
                </c:pt>
                <c:pt idx="33610">
                  <c:v>2.906466875</c:v>
                </c:pt>
                <c:pt idx="33611">
                  <c:v>2.9065643749999999</c:v>
                </c:pt>
                <c:pt idx="33612">
                  <c:v>2.9061390625001597</c:v>
                </c:pt>
                <c:pt idx="33613">
                  <c:v>2.9055949999999999</c:v>
                </c:pt>
                <c:pt idx="33614">
                  <c:v>2.905125</c:v>
                </c:pt>
                <c:pt idx="33615">
                  <c:v>2.904673125</c:v>
                </c:pt>
                <c:pt idx="33616">
                  <c:v>2.9042325</c:v>
                </c:pt>
                <c:pt idx="33617">
                  <c:v>2.90374</c:v>
                </c:pt>
                <c:pt idx="33618">
                  <c:v>2.9033656250000002</c:v>
                </c:pt>
                <c:pt idx="33619">
                  <c:v>2.9030234375001598</c:v>
                </c:pt>
                <c:pt idx="33620">
                  <c:v>2.9025449999999999</c:v>
                </c:pt>
                <c:pt idx="33621">
                  <c:v>2.9020378125001596</c:v>
                </c:pt>
                <c:pt idx="33622">
                  <c:v>2.9016056250000002</c:v>
                </c:pt>
                <c:pt idx="33623">
                  <c:v>2.9011796875001599</c:v>
                </c:pt>
                <c:pt idx="33624">
                  <c:v>2.9008543750000002</c:v>
                </c:pt>
                <c:pt idx="33625">
                  <c:v>2.9008275000000001</c:v>
                </c:pt>
                <c:pt idx="33626">
                  <c:v>2.9011665625001597</c:v>
                </c:pt>
                <c:pt idx="33627">
                  <c:v>2.9015015625001599</c:v>
                </c:pt>
                <c:pt idx="33628">
                  <c:v>2.9018771875001597</c:v>
                </c:pt>
                <c:pt idx="33629">
                  <c:v>2.9022959375001598</c:v>
                </c:pt>
                <c:pt idx="33630">
                  <c:v>2.9027884375001598</c:v>
                </c:pt>
                <c:pt idx="33631">
                  <c:v>2.9032359375001597</c:v>
                </c:pt>
                <c:pt idx="33632">
                  <c:v>2.9037203125001598</c:v>
                </c:pt>
                <c:pt idx="33633">
                  <c:v>2.904250625</c:v>
                </c:pt>
                <c:pt idx="33634">
                  <c:v>2.9047534375001596</c:v>
                </c:pt>
                <c:pt idx="33635">
                  <c:v>2.9051909375001599</c:v>
                </c:pt>
                <c:pt idx="33636">
                  <c:v>2.9057534375001599</c:v>
                </c:pt>
                <c:pt idx="33637">
                  <c:v>2.9061603125001598</c:v>
                </c:pt>
                <c:pt idx="33638">
                  <c:v>2.9065337499999999</c:v>
                </c:pt>
                <c:pt idx="33639">
                  <c:v>2.9068559375001599</c:v>
                </c:pt>
                <c:pt idx="33640">
                  <c:v>2.9072206249999999</c:v>
                </c:pt>
                <c:pt idx="33641">
                  <c:v>2.9075462500000002</c:v>
                </c:pt>
                <c:pt idx="33642">
                  <c:v>2.9072125</c:v>
                </c:pt>
                <c:pt idx="33643">
                  <c:v>2.9068409375001596</c:v>
                </c:pt>
                <c:pt idx="33644">
                  <c:v>2.9064546875001596</c:v>
                </c:pt>
                <c:pt idx="33645">
                  <c:v>2.9057709375001597</c:v>
                </c:pt>
                <c:pt idx="33646">
                  <c:v>2.9053412500000002</c:v>
                </c:pt>
                <c:pt idx="33647">
                  <c:v>2.904965625</c:v>
                </c:pt>
                <c:pt idx="33648">
                  <c:v>2.9045496875001597</c:v>
                </c:pt>
                <c:pt idx="33649">
                  <c:v>2.9041528125001599</c:v>
                </c:pt>
                <c:pt idx="33650">
                  <c:v>2.9037375000000001</c:v>
                </c:pt>
                <c:pt idx="33651">
                  <c:v>2.9032793749999999</c:v>
                </c:pt>
                <c:pt idx="33652">
                  <c:v>2.9028484375001598</c:v>
                </c:pt>
                <c:pt idx="33653">
                  <c:v>2.9024312499999998</c:v>
                </c:pt>
                <c:pt idx="33654">
                  <c:v>2.9019603125001598</c:v>
                </c:pt>
                <c:pt idx="33655">
                  <c:v>2.9015118750000002</c:v>
                </c:pt>
                <c:pt idx="33656">
                  <c:v>2.9011434375001599</c:v>
                </c:pt>
                <c:pt idx="33657">
                  <c:v>2.9014937500000002</c:v>
                </c:pt>
                <c:pt idx="33658">
                  <c:v>2.9018549999999999</c:v>
                </c:pt>
                <c:pt idx="33659">
                  <c:v>2.9023071875001598</c:v>
                </c:pt>
                <c:pt idx="33660">
                  <c:v>2.9027993749999998</c:v>
                </c:pt>
                <c:pt idx="33661">
                  <c:v>2.9031324999999999</c:v>
                </c:pt>
                <c:pt idx="33662">
                  <c:v>2.9034843750000001</c:v>
                </c:pt>
                <c:pt idx="33663">
                  <c:v>2.9039528125001599</c:v>
                </c:pt>
                <c:pt idx="33664">
                  <c:v>2.9043375</c:v>
                </c:pt>
                <c:pt idx="33665">
                  <c:v>2.9048568750000001</c:v>
                </c:pt>
                <c:pt idx="33666">
                  <c:v>2.9053440625001596</c:v>
                </c:pt>
                <c:pt idx="33667">
                  <c:v>2.9058818749999999</c:v>
                </c:pt>
                <c:pt idx="33668">
                  <c:v>2.9063178125001596</c:v>
                </c:pt>
                <c:pt idx="33669">
                  <c:v>2.9067912499999999</c:v>
                </c:pt>
                <c:pt idx="33670">
                  <c:v>2.90714125</c:v>
                </c:pt>
                <c:pt idx="33671">
                  <c:v>2.9067668750000002</c:v>
                </c:pt>
                <c:pt idx="33672">
                  <c:v>2.9064199999999998</c:v>
                </c:pt>
                <c:pt idx="33673">
                  <c:v>2.9060306250000001</c:v>
                </c:pt>
                <c:pt idx="33674">
                  <c:v>2.9055724999999999</c:v>
                </c:pt>
                <c:pt idx="33675">
                  <c:v>2.9050459375001596</c:v>
                </c:pt>
                <c:pt idx="33676">
                  <c:v>2.9044228125001599</c:v>
                </c:pt>
                <c:pt idx="33677">
                  <c:v>2.9038490625001598</c:v>
                </c:pt>
                <c:pt idx="33678">
                  <c:v>2.9030662500000002</c:v>
                </c:pt>
                <c:pt idx="33679">
                  <c:v>2.9022475000000001</c:v>
                </c:pt>
                <c:pt idx="33680">
                  <c:v>2.9014934375001595</c:v>
                </c:pt>
                <c:pt idx="33681">
                  <c:v>2.9007912500000002</c:v>
                </c:pt>
                <c:pt idx="33682">
                  <c:v>2.900143125</c:v>
                </c:pt>
                <c:pt idx="33683">
                  <c:v>2.899639375</c:v>
                </c:pt>
                <c:pt idx="33684">
                  <c:v>2.8992271875001596</c:v>
                </c:pt>
                <c:pt idx="33685">
                  <c:v>2.8988259375001597</c:v>
                </c:pt>
                <c:pt idx="33686">
                  <c:v>2.8985040625001597</c:v>
                </c:pt>
                <c:pt idx="33687">
                  <c:v>2.8980800000000002</c:v>
                </c:pt>
                <c:pt idx="33688">
                  <c:v>2.8985403125001596</c:v>
                </c:pt>
                <c:pt idx="33689">
                  <c:v>2.8989290625001596</c:v>
                </c:pt>
                <c:pt idx="33690">
                  <c:v>2.8993562499999999</c:v>
                </c:pt>
                <c:pt idx="33691">
                  <c:v>2.8998412500000001</c:v>
                </c:pt>
                <c:pt idx="33692">
                  <c:v>2.9003734375001597</c:v>
                </c:pt>
                <c:pt idx="33693">
                  <c:v>2.9008871875001598</c:v>
                </c:pt>
                <c:pt idx="33694">
                  <c:v>2.9014328125001598</c:v>
                </c:pt>
                <c:pt idx="33695">
                  <c:v>2.9020134375001598</c:v>
                </c:pt>
                <c:pt idx="33696">
                  <c:v>2.9026149999999999</c:v>
                </c:pt>
                <c:pt idx="33697">
                  <c:v>2.9032215625001596</c:v>
                </c:pt>
                <c:pt idx="33698">
                  <c:v>2.9035787499999999</c:v>
                </c:pt>
                <c:pt idx="33699">
                  <c:v>2.9039046875001597</c:v>
                </c:pt>
                <c:pt idx="33700">
                  <c:v>2.9044374999999998</c:v>
                </c:pt>
                <c:pt idx="33701">
                  <c:v>2.9049843750000002</c:v>
                </c:pt>
                <c:pt idx="33702">
                  <c:v>2.9055584375001597</c:v>
                </c:pt>
                <c:pt idx="33703">
                  <c:v>2.9060678125001598</c:v>
                </c:pt>
                <c:pt idx="33704">
                  <c:v>2.9064478125001596</c:v>
                </c:pt>
                <c:pt idx="33705">
                  <c:v>2.9069124999999998</c:v>
                </c:pt>
                <c:pt idx="33706">
                  <c:v>2.9073509375001598</c:v>
                </c:pt>
                <c:pt idx="33707">
                  <c:v>2.9076731250000001</c:v>
                </c:pt>
                <c:pt idx="33708">
                  <c:v>2.9072018750000002</c:v>
                </c:pt>
                <c:pt idx="33709">
                  <c:v>2.9068643750000001</c:v>
                </c:pt>
                <c:pt idx="33710">
                  <c:v>2.90649625</c:v>
                </c:pt>
                <c:pt idx="33711">
                  <c:v>2.9059571875001597</c:v>
                </c:pt>
                <c:pt idx="33712">
                  <c:v>2.9053546875001599</c:v>
                </c:pt>
                <c:pt idx="33713">
                  <c:v>2.9048921875001597</c:v>
                </c:pt>
                <c:pt idx="33714">
                  <c:v>2.90440906250016</c:v>
                </c:pt>
                <c:pt idx="33715">
                  <c:v>2.9038668749999998</c:v>
                </c:pt>
                <c:pt idx="33716">
                  <c:v>2.9032562500000001</c:v>
                </c:pt>
                <c:pt idx="33717">
                  <c:v>2.9026884375001596</c:v>
                </c:pt>
                <c:pt idx="33718">
                  <c:v>2.902160625</c:v>
                </c:pt>
                <c:pt idx="33719">
                  <c:v>2.9016421875001597</c:v>
                </c:pt>
                <c:pt idx="33720">
                  <c:v>2.9011018750000002</c:v>
                </c:pt>
                <c:pt idx="33721">
                  <c:v>2.9006365625001598</c:v>
                </c:pt>
                <c:pt idx="33722">
                  <c:v>2.9000634375001599</c:v>
                </c:pt>
                <c:pt idx="33723">
                  <c:v>2.8996028125001598</c:v>
                </c:pt>
                <c:pt idx="33724">
                  <c:v>2.8991956249999999</c:v>
                </c:pt>
                <c:pt idx="33725">
                  <c:v>2.8987859375001599</c:v>
                </c:pt>
                <c:pt idx="33726">
                  <c:v>2.8983940625001599</c:v>
                </c:pt>
                <c:pt idx="33727">
                  <c:v>2.8979871875001599</c:v>
                </c:pt>
                <c:pt idx="33728">
                  <c:v>2.8975837499999999</c:v>
                </c:pt>
                <c:pt idx="33729">
                  <c:v>2.8971849999999999</c:v>
                </c:pt>
                <c:pt idx="33730">
                  <c:v>2.8968528125001596</c:v>
                </c:pt>
                <c:pt idx="33731">
                  <c:v>2.8963328125001597</c:v>
                </c:pt>
                <c:pt idx="33732">
                  <c:v>2.8959350000000001</c:v>
                </c:pt>
                <c:pt idx="33733">
                  <c:v>2.8962671875001598</c:v>
                </c:pt>
                <c:pt idx="33734">
                  <c:v>2.8966362499999998</c:v>
                </c:pt>
                <c:pt idx="33735">
                  <c:v>2.8969862499999999</c:v>
                </c:pt>
                <c:pt idx="33736">
                  <c:v>2.8974549999999999</c:v>
                </c:pt>
                <c:pt idx="33737">
                  <c:v>2.8979231250000002</c:v>
                </c:pt>
                <c:pt idx="33738">
                  <c:v>2.8984221875001599</c:v>
                </c:pt>
                <c:pt idx="33739">
                  <c:v>2.8988775000000002</c:v>
                </c:pt>
                <c:pt idx="33740">
                  <c:v>2.8993909375001596</c:v>
                </c:pt>
                <c:pt idx="33741">
                  <c:v>2.8998525000000002</c:v>
                </c:pt>
                <c:pt idx="33742">
                  <c:v>2.9003921875001599</c:v>
                </c:pt>
                <c:pt idx="33743">
                  <c:v>2.9008896875001597</c:v>
                </c:pt>
                <c:pt idx="33744">
                  <c:v>2.901411875</c:v>
                </c:pt>
                <c:pt idx="33745">
                  <c:v>2.9020140625001596</c:v>
                </c:pt>
                <c:pt idx="33746">
                  <c:v>2.9026231249999999</c:v>
                </c:pt>
                <c:pt idx="33747">
                  <c:v>2.9031571875001596</c:v>
                </c:pt>
                <c:pt idx="33748">
                  <c:v>2.9036065625001597</c:v>
                </c:pt>
                <c:pt idx="33749">
                  <c:v>2.9041121875001599</c:v>
                </c:pt>
                <c:pt idx="33750">
                  <c:v>2.9045634375001597</c:v>
                </c:pt>
                <c:pt idx="33751">
                  <c:v>2.9049649999999998</c:v>
                </c:pt>
                <c:pt idx="33752">
                  <c:v>2.9052921875001596</c:v>
                </c:pt>
                <c:pt idx="33753">
                  <c:v>2.9056390625001596</c:v>
                </c:pt>
                <c:pt idx="33754">
                  <c:v>2.9052253125001597</c:v>
                </c:pt>
                <c:pt idx="33755">
                  <c:v>2.9046128125001598</c:v>
                </c:pt>
                <c:pt idx="33756">
                  <c:v>2.9041578125001597</c:v>
                </c:pt>
                <c:pt idx="33757">
                  <c:v>2.9036134375001597</c:v>
                </c:pt>
                <c:pt idx="33758">
                  <c:v>2.903064375</c:v>
                </c:pt>
                <c:pt idx="33759">
                  <c:v>2.902524375</c:v>
                </c:pt>
                <c:pt idx="33760">
                  <c:v>2.9019768749999999</c:v>
                </c:pt>
                <c:pt idx="33761">
                  <c:v>2.9013662500000001</c:v>
                </c:pt>
                <c:pt idx="33762">
                  <c:v>2.9008153125001597</c:v>
                </c:pt>
                <c:pt idx="33763">
                  <c:v>2.9002824999999999</c:v>
                </c:pt>
                <c:pt idx="33764">
                  <c:v>2.89978625</c:v>
                </c:pt>
                <c:pt idx="33765">
                  <c:v>2.8993912499999999</c:v>
                </c:pt>
                <c:pt idx="33766">
                  <c:v>2.8989278125001596</c:v>
                </c:pt>
                <c:pt idx="33767">
                  <c:v>2.8985693750000001</c:v>
                </c:pt>
                <c:pt idx="33768">
                  <c:v>2.8985081250000002</c:v>
                </c:pt>
                <c:pt idx="33769">
                  <c:v>2.8988765625001598</c:v>
                </c:pt>
                <c:pt idx="33770">
                  <c:v>2.8993787499999999</c:v>
                </c:pt>
                <c:pt idx="33771">
                  <c:v>2.899816875</c:v>
                </c:pt>
                <c:pt idx="33772">
                  <c:v>2.900250625</c:v>
                </c:pt>
                <c:pt idx="33773">
                  <c:v>2.9007737499999999</c:v>
                </c:pt>
                <c:pt idx="33774">
                  <c:v>2.90129875</c:v>
                </c:pt>
                <c:pt idx="33775">
                  <c:v>2.9018237500000001</c:v>
                </c:pt>
                <c:pt idx="33776">
                  <c:v>2.9023653125001596</c:v>
                </c:pt>
                <c:pt idx="33777">
                  <c:v>2.9028871875001596</c:v>
                </c:pt>
                <c:pt idx="33778">
                  <c:v>2.9034290625001598</c:v>
                </c:pt>
                <c:pt idx="33779">
                  <c:v>2.9039587500000001</c:v>
                </c:pt>
                <c:pt idx="33780">
                  <c:v>2.9045546875001595</c:v>
                </c:pt>
                <c:pt idx="33781">
                  <c:v>2.905094375</c:v>
                </c:pt>
                <c:pt idx="33782">
                  <c:v>2.9056643750000002</c:v>
                </c:pt>
                <c:pt idx="33783">
                  <c:v>2.906233125</c:v>
                </c:pt>
                <c:pt idx="33784">
                  <c:v>2.90680125</c:v>
                </c:pt>
                <c:pt idx="33785">
                  <c:v>2.9071571875001596</c:v>
                </c:pt>
                <c:pt idx="33786">
                  <c:v>2.9075965625001596</c:v>
                </c:pt>
                <c:pt idx="33787">
                  <c:v>2.9071915625001599</c:v>
                </c:pt>
                <c:pt idx="33788">
                  <c:v>2.9067828125001598</c:v>
                </c:pt>
                <c:pt idx="33789">
                  <c:v>2.9063259375001596</c:v>
                </c:pt>
                <c:pt idx="33790">
                  <c:v>2.9057859375001596</c:v>
                </c:pt>
                <c:pt idx="33791">
                  <c:v>2.9051903125001597</c:v>
                </c:pt>
                <c:pt idx="33792">
                  <c:v>2.9046390625001597</c:v>
                </c:pt>
                <c:pt idx="33793">
                  <c:v>2.9039868750000002</c:v>
                </c:pt>
                <c:pt idx="33794">
                  <c:v>2.9033378125001597</c:v>
                </c:pt>
                <c:pt idx="33795">
                  <c:v>2.9028021875001597</c:v>
                </c:pt>
                <c:pt idx="33796">
                  <c:v>2.90230343750016</c:v>
                </c:pt>
                <c:pt idx="33797">
                  <c:v>2.9018321875001596</c:v>
                </c:pt>
                <c:pt idx="33798">
                  <c:v>2.901435625</c:v>
                </c:pt>
                <c:pt idx="33799">
                  <c:v>2.9010615625001597</c:v>
                </c:pt>
                <c:pt idx="33800">
                  <c:v>2.9006478125001598</c:v>
                </c:pt>
                <c:pt idx="33801">
                  <c:v>2.9001178125001599</c:v>
                </c:pt>
                <c:pt idx="33802">
                  <c:v>2.8996859375001596</c:v>
                </c:pt>
                <c:pt idx="33803">
                  <c:v>2.8993096875001596</c:v>
                </c:pt>
                <c:pt idx="33804">
                  <c:v>2.898965</c:v>
                </c:pt>
                <c:pt idx="33805">
                  <c:v>2.8993462499999998</c:v>
                </c:pt>
                <c:pt idx="33806">
                  <c:v>2.8997925000000002</c:v>
                </c:pt>
                <c:pt idx="33807">
                  <c:v>2.9002293749999999</c:v>
                </c:pt>
                <c:pt idx="33808">
                  <c:v>2.9006031249999999</c:v>
                </c:pt>
                <c:pt idx="33809">
                  <c:v>2.9009862499999999</c:v>
                </c:pt>
                <c:pt idx="33810">
                  <c:v>2.9013859375001596</c:v>
                </c:pt>
                <c:pt idx="33811">
                  <c:v>2.901833125</c:v>
                </c:pt>
                <c:pt idx="33812">
                  <c:v>2.9022721875001598</c:v>
                </c:pt>
                <c:pt idx="33813">
                  <c:v>2.9027765625001596</c:v>
                </c:pt>
                <c:pt idx="33814">
                  <c:v>2.9032450000000001</c:v>
                </c:pt>
                <c:pt idx="33815">
                  <c:v>2.9037440625001598</c:v>
                </c:pt>
                <c:pt idx="33816">
                  <c:v>2.90413906250016</c:v>
                </c:pt>
                <c:pt idx="33817">
                  <c:v>2.9045196875001595</c:v>
                </c:pt>
                <c:pt idx="33818">
                  <c:v>2.9040171875001599</c:v>
                </c:pt>
                <c:pt idx="33819">
                  <c:v>2.9036184375001599</c:v>
                </c:pt>
                <c:pt idx="33820">
                  <c:v>2.9031093750000001</c:v>
                </c:pt>
                <c:pt idx="33821">
                  <c:v>2.9025915625001599</c:v>
                </c:pt>
                <c:pt idx="33822">
                  <c:v>2.9019871875001599</c:v>
                </c:pt>
                <c:pt idx="33823">
                  <c:v>2.9013956250000001</c:v>
                </c:pt>
                <c:pt idx="33824">
                  <c:v>2.9008106250000001</c:v>
                </c:pt>
                <c:pt idx="33825">
                  <c:v>2.9001450000000002</c:v>
                </c:pt>
                <c:pt idx="33826">
                  <c:v>2.8994465625001595</c:v>
                </c:pt>
                <c:pt idx="33827">
                  <c:v>2.89885875</c:v>
                </c:pt>
                <c:pt idx="33828">
                  <c:v>2.8983537500000001</c:v>
                </c:pt>
                <c:pt idx="33829">
                  <c:v>2.8979796875001598</c:v>
                </c:pt>
                <c:pt idx="33830">
                  <c:v>2.8973987499999998</c:v>
                </c:pt>
                <c:pt idx="33831">
                  <c:v>2.8970043749999999</c:v>
                </c:pt>
                <c:pt idx="33832">
                  <c:v>2.8964668750000002</c:v>
                </c:pt>
                <c:pt idx="33833">
                  <c:v>2.8960124999999999</c:v>
                </c:pt>
                <c:pt idx="33834">
                  <c:v>2.8956240625001599</c:v>
                </c:pt>
                <c:pt idx="33835">
                  <c:v>2.8960237499999999</c:v>
                </c:pt>
                <c:pt idx="33836">
                  <c:v>2.8964378125001597</c:v>
                </c:pt>
                <c:pt idx="33837">
                  <c:v>2.8968796875001597</c:v>
                </c:pt>
                <c:pt idx="33838">
                  <c:v>2.8972659375001597</c:v>
                </c:pt>
                <c:pt idx="33839">
                  <c:v>2.89778</c:v>
                </c:pt>
                <c:pt idx="33840">
                  <c:v>2.8981812499999999</c:v>
                </c:pt>
                <c:pt idx="33841">
                  <c:v>2.8987346875001596</c:v>
                </c:pt>
                <c:pt idx="33842">
                  <c:v>2.8992603125001599</c:v>
                </c:pt>
                <c:pt idx="33843">
                  <c:v>2.8997337500000002</c:v>
                </c:pt>
                <c:pt idx="33844">
                  <c:v>2.9001856250000002</c:v>
                </c:pt>
                <c:pt idx="33845">
                  <c:v>2.9006546875001598</c:v>
                </c:pt>
                <c:pt idx="33846">
                  <c:v>2.9010753125001596</c:v>
                </c:pt>
                <c:pt idx="33847">
                  <c:v>2.9015006250000002</c:v>
                </c:pt>
                <c:pt idx="33848">
                  <c:v>2.9018956249999999</c:v>
                </c:pt>
                <c:pt idx="33849">
                  <c:v>2.9022874999999999</c:v>
                </c:pt>
                <c:pt idx="33850">
                  <c:v>2.902759375</c:v>
                </c:pt>
                <c:pt idx="33851">
                  <c:v>2.9032384375001596</c:v>
                </c:pt>
                <c:pt idx="33852">
                  <c:v>2.9035643750000002</c:v>
                </c:pt>
                <c:pt idx="33853">
                  <c:v>2.9031628125001596</c:v>
                </c:pt>
                <c:pt idx="33854">
                  <c:v>2.90260125</c:v>
                </c:pt>
                <c:pt idx="33855">
                  <c:v>2.9021781249999998</c:v>
                </c:pt>
                <c:pt idx="33856">
                  <c:v>2.9017696875001597</c:v>
                </c:pt>
                <c:pt idx="33857">
                  <c:v>2.9013331249999998</c:v>
                </c:pt>
                <c:pt idx="33858">
                  <c:v>2.9008284375001598</c:v>
                </c:pt>
                <c:pt idx="33859">
                  <c:v>2.9003993750000001</c:v>
                </c:pt>
                <c:pt idx="33860">
                  <c:v>2.899944375</c:v>
                </c:pt>
                <c:pt idx="33861">
                  <c:v>2.8994190625001597</c:v>
                </c:pt>
                <c:pt idx="33862">
                  <c:v>2.8989984375001598</c:v>
                </c:pt>
                <c:pt idx="33863">
                  <c:v>2.8985862500000001</c:v>
                </c:pt>
                <c:pt idx="33864">
                  <c:v>2.8981784375001598</c:v>
                </c:pt>
                <c:pt idx="33865">
                  <c:v>2.8975425000000001</c:v>
                </c:pt>
                <c:pt idx="33866">
                  <c:v>2.8970349999999998</c:v>
                </c:pt>
                <c:pt idx="33867">
                  <c:v>2.8966343750000001</c:v>
                </c:pt>
                <c:pt idx="33868">
                  <c:v>2.8969834375001597</c:v>
                </c:pt>
                <c:pt idx="33869">
                  <c:v>2.8973178125001597</c:v>
                </c:pt>
                <c:pt idx="33870">
                  <c:v>2.8977621875001596</c:v>
                </c:pt>
                <c:pt idx="33871">
                  <c:v>2.8982365625001596</c:v>
                </c:pt>
                <c:pt idx="33872">
                  <c:v>2.8985650000000001</c:v>
                </c:pt>
                <c:pt idx="33873">
                  <c:v>2.8989181249999998</c:v>
                </c:pt>
                <c:pt idx="33874">
                  <c:v>2.8994356250000002</c:v>
                </c:pt>
                <c:pt idx="33875">
                  <c:v>2.8998143750000001</c:v>
                </c:pt>
                <c:pt idx="33876">
                  <c:v>2.9003468749999999</c:v>
                </c:pt>
                <c:pt idx="33877">
                  <c:v>2.9008781250000002</c:v>
                </c:pt>
                <c:pt idx="33878">
                  <c:v>2.9012203125001599</c:v>
                </c:pt>
                <c:pt idx="33879">
                  <c:v>2.901646875</c:v>
                </c:pt>
                <c:pt idx="33880">
                  <c:v>2.9020296875001597</c:v>
                </c:pt>
                <c:pt idx="33881">
                  <c:v>2.9024831249999998</c:v>
                </c:pt>
                <c:pt idx="33882">
                  <c:v>2.9021425000000001</c:v>
                </c:pt>
                <c:pt idx="33883">
                  <c:v>2.90143</c:v>
                </c:pt>
                <c:pt idx="33884">
                  <c:v>2.9009984375001596</c:v>
                </c:pt>
                <c:pt idx="33885">
                  <c:v>2.9006003125001598</c:v>
                </c:pt>
                <c:pt idx="33886">
                  <c:v>2.9000900000000001</c:v>
                </c:pt>
                <c:pt idx="33887">
                  <c:v>2.8995159375001598</c:v>
                </c:pt>
                <c:pt idx="33888">
                  <c:v>2.899035</c:v>
                </c:pt>
                <c:pt idx="33889">
                  <c:v>2.8985559375001597</c:v>
                </c:pt>
                <c:pt idx="33890">
                  <c:v>2.8980700000000001</c:v>
                </c:pt>
                <c:pt idx="33891">
                  <c:v>2.8977096875001598</c:v>
                </c:pt>
                <c:pt idx="33892">
                  <c:v>2.8972209375001596</c:v>
                </c:pt>
                <c:pt idx="33893">
                  <c:v>2.8975534375001599</c:v>
                </c:pt>
                <c:pt idx="33894">
                  <c:v>2.8979368750000001</c:v>
                </c:pt>
                <c:pt idx="33895">
                  <c:v>2.8984103125001597</c:v>
                </c:pt>
                <c:pt idx="33896">
                  <c:v>2.8988087500000002</c:v>
                </c:pt>
                <c:pt idx="33897">
                  <c:v>2.8992100000000001</c:v>
                </c:pt>
                <c:pt idx="33898">
                  <c:v>2.8996665625001596</c:v>
                </c:pt>
                <c:pt idx="33899">
                  <c:v>2.9001540625001598</c:v>
                </c:pt>
                <c:pt idx="33900">
                  <c:v>2.9005818749999999</c:v>
                </c:pt>
                <c:pt idx="33901">
                  <c:v>2.901000625</c:v>
                </c:pt>
                <c:pt idx="33902">
                  <c:v>2.9014906250000001</c:v>
                </c:pt>
                <c:pt idx="33903">
                  <c:v>2.9019790625001596</c:v>
                </c:pt>
                <c:pt idx="33904">
                  <c:v>2.9024546875001596</c:v>
                </c:pt>
                <c:pt idx="33905">
                  <c:v>2.9029165625001596</c:v>
                </c:pt>
                <c:pt idx="33906">
                  <c:v>2.9034218749999998</c:v>
                </c:pt>
                <c:pt idx="33907">
                  <c:v>2.9039634375001597</c:v>
                </c:pt>
                <c:pt idx="33908">
                  <c:v>2.9044781249999998</c:v>
                </c:pt>
                <c:pt idx="33909">
                  <c:v>2.9049499999999999</c:v>
                </c:pt>
                <c:pt idx="33910">
                  <c:v>2.9053053125001598</c:v>
                </c:pt>
                <c:pt idx="33911">
                  <c:v>2.90480781250016</c:v>
                </c:pt>
                <c:pt idx="33912">
                  <c:v>2.9043006249999999</c:v>
                </c:pt>
                <c:pt idx="33913">
                  <c:v>2.9039506249999998</c:v>
                </c:pt>
                <c:pt idx="33914">
                  <c:v>2.9035674999999999</c:v>
                </c:pt>
                <c:pt idx="33915">
                  <c:v>2.9031396875001598</c:v>
                </c:pt>
                <c:pt idx="33916">
                  <c:v>2.90260843750016</c:v>
                </c:pt>
                <c:pt idx="33917">
                  <c:v>2.9021503125001598</c:v>
                </c:pt>
                <c:pt idx="33918">
                  <c:v>2.9017028125001598</c:v>
                </c:pt>
                <c:pt idx="33919">
                  <c:v>2.901234375</c:v>
                </c:pt>
                <c:pt idx="33920">
                  <c:v>2.9007999999999998</c:v>
                </c:pt>
                <c:pt idx="33921">
                  <c:v>2.9003762499999999</c:v>
                </c:pt>
                <c:pt idx="33922">
                  <c:v>2.9000068749999999</c:v>
                </c:pt>
                <c:pt idx="33923">
                  <c:v>2.8995990625001595</c:v>
                </c:pt>
                <c:pt idx="33924">
                  <c:v>2.8991924999999998</c:v>
                </c:pt>
                <c:pt idx="33925">
                  <c:v>2.8988078125001597</c:v>
                </c:pt>
                <c:pt idx="33926">
                  <c:v>2.8983578125001599</c:v>
                </c:pt>
                <c:pt idx="33927">
                  <c:v>2.8979615625001598</c:v>
                </c:pt>
                <c:pt idx="33928">
                  <c:v>2.8975990625001598</c:v>
                </c:pt>
                <c:pt idx="33929">
                  <c:v>2.8971193749999999</c:v>
                </c:pt>
                <c:pt idx="33930">
                  <c:v>2.8974515625001596</c:v>
                </c:pt>
                <c:pt idx="33931">
                  <c:v>2.8977928125001595</c:v>
                </c:pt>
                <c:pt idx="33932">
                  <c:v>2.8981987500000002</c:v>
                </c:pt>
                <c:pt idx="33933">
                  <c:v>2.8985315625001595</c:v>
                </c:pt>
                <c:pt idx="33934">
                  <c:v>2.8988593749999998</c:v>
                </c:pt>
                <c:pt idx="33935">
                  <c:v>2.8992134375001597</c:v>
                </c:pt>
                <c:pt idx="33936">
                  <c:v>2.899556875</c:v>
                </c:pt>
                <c:pt idx="33937">
                  <c:v>2.9000518749999999</c:v>
                </c:pt>
                <c:pt idx="33938">
                  <c:v>2.9004943750000001</c:v>
                </c:pt>
                <c:pt idx="33939">
                  <c:v>2.9008893750000002</c:v>
                </c:pt>
                <c:pt idx="33940">
                  <c:v>2.9012349999999998</c:v>
                </c:pt>
                <c:pt idx="33941">
                  <c:v>2.901599375</c:v>
                </c:pt>
                <c:pt idx="33942">
                  <c:v>2.9019531249999999</c:v>
                </c:pt>
                <c:pt idx="33943">
                  <c:v>2.9022887499999999</c:v>
                </c:pt>
                <c:pt idx="33944">
                  <c:v>2.9026631250000001</c:v>
                </c:pt>
                <c:pt idx="33945">
                  <c:v>2.9023112499999999</c:v>
                </c:pt>
                <c:pt idx="33946">
                  <c:v>2.9019459375001597</c:v>
                </c:pt>
                <c:pt idx="33947">
                  <c:v>2.9015528125001597</c:v>
                </c:pt>
                <c:pt idx="33948">
                  <c:v>2.9010921875001596</c:v>
                </c:pt>
                <c:pt idx="33949">
                  <c:v>2.90054875</c:v>
                </c:pt>
                <c:pt idx="33950">
                  <c:v>2.9000003125001599</c:v>
                </c:pt>
                <c:pt idx="33951">
                  <c:v>2.8993812499999998</c:v>
                </c:pt>
                <c:pt idx="33952">
                  <c:v>2.8987599999999998</c:v>
                </c:pt>
                <c:pt idx="33953">
                  <c:v>2.8982062499999999</c:v>
                </c:pt>
                <c:pt idx="33954">
                  <c:v>2.8976728125001596</c:v>
                </c:pt>
                <c:pt idx="33955">
                  <c:v>2.8972628125001596</c:v>
                </c:pt>
                <c:pt idx="33956">
                  <c:v>2.8968975000000001</c:v>
                </c:pt>
                <c:pt idx="33957">
                  <c:v>2.8964903125001595</c:v>
                </c:pt>
                <c:pt idx="33958">
                  <c:v>2.8960415625001596</c:v>
                </c:pt>
                <c:pt idx="33959">
                  <c:v>2.8956818750000002</c:v>
                </c:pt>
                <c:pt idx="33960">
                  <c:v>2.8953306250000002</c:v>
                </c:pt>
                <c:pt idx="33961">
                  <c:v>2.8950090625001597</c:v>
                </c:pt>
                <c:pt idx="33962">
                  <c:v>2.8944681249999999</c:v>
                </c:pt>
                <c:pt idx="33963">
                  <c:v>2.8940253125001596</c:v>
                </c:pt>
                <c:pt idx="33964">
                  <c:v>2.8936612500000001</c:v>
                </c:pt>
                <c:pt idx="33965">
                  <c:v>2.894103125</c:v>
                </c:pt>
                <c:pt idx="33966">
                  <c:v>2.8945124999999998</c:v>
                </c:pt>
                <c:pt idx="33967">
                  <c:v>2.8949918750000001</c:v>
                </c:pt>
                <c:pt idx="33968">
                  <c:v>2.8955449999999998</c:v>
                </c:pt>
                <c:pt idx="33969">
                  <c:v>2.8961359375001599</c:v>
                </c:pt>
                <c:pt idx="33970">
                  <c:v>2.8964712499999998</c:v>
                </c:pt>
                <c:pt idx="33971">
                  <c:v>2.8969281250000001</c:v>
                </c:pt>
                <c:pt idx="33972">
                  <c:v>2.8974318750000001</c:v>
                </c:pt>
                <c:pt idx="33973">
                  <c:v>2.8979884375001599</c:v>
                </c:pt>
                <c:pt idx="33974">
                  <c:v>2.8984693749999999</c:v>
                </c:pt>
                <c:pt idx="33975">
                  <c:v>2.8988165625001598</c:v>
                </c:pt>
                <c:pt idx="33976">
                  <c:v>2.8993728125001597</c:v>
                </c:pt>
                <c:pt idx="33977">
                  <c:v>2.8999528125001599</c:v>
                </c:pt>
                <c:pt idx="33978">
                  <c:v>2.9005174999999999</c:v>
                </c:pt>
                <c:pt idx="33979">
                  <c:v>2.9011415625001598</c:v>
                </c:pt>
                <c:pt idx="33980">
                  <c:v>2.9016899999999999</c:v>
                </c:pt>
                <c:pt idx="33981">
                  <c:v>2.9021828125001599</c:v>
                </c:pt>
                <c:pt idx="33982">
                  <c:v>2.902749375</c:v>
                </c:pt>
                <c:pt idx="33983">
                  <c:v>2.9031950000000002</c:v>
                </c:pt>
                <c:pt idx="33984">
                  <c:v>2.9036503125001598</c:v>
                </c:pt>
                <c:pt idx="33985">
                  <c:v>2.9041384375001598</c:v>
                </c:pt>
                <c:pt idx="33986">
                  <c:v>2.90458375</c:v>
                </c:pt>
                <c:pt idx="33987">
                  <c:v>2.9049918749999999</c:v>
                </c:pt>
                <c:pt idx="33988">
                  <c:v>2.9046181249999998</c:v>
                </c:pt>
                <c:pt idx="33989">
                  <c:v>2.9042959375001596</c:v>
                </c:pt>
                <c:pt idx="33990">
                  <c:v>2.9039421875001596</c:v>
                </c:pt>
                <c:pt idx="33991">
                  <c:v>2.9034918749999998</c:v>
                </c:pt>
                <c:pt idx="33992">
                  <c:v>2.9029709375001596</c:v>
                </c:pt>
                <c:pt idx="33993">
                  <c:v>2.90239718750016</c:v>
                </c:pt>
                <c:pt idx="33994">
                  <c:v>2.9017940625001599</c:v>
                </c:pt>
                <c:pt idx="33995">
                  <c:v>2.9011675000000001</c:v>
                </c:pt>
                <c:pt idx="33996">
                  <c:v>2.9006315625001595</c:v>
                </c:pt>
                <c:pt idx="33997">
                  <c:v>2.9000818750000001</c:v>
                </c:pt>
                <c:pt idx="33998">
                  <c:v>2.8994731250000001</c:v>
                </c:pt>
                <c:pt idx="33999">
                  <c:v>2.8988865625001599</c:v>
                </c:pt>
                <c:pt idx="34000">
                  <c:v>2.8983103125001599</c:v>
                </c:pt>
                <c:pt idx="34001">
                  <c:v>2.8978487500000001</c:v>
                </c:pt>
                <c:pt idx="34002">
                  <c:v>2.8973571875001598</c:v>
                </c:pt>
                <c:pt idx="34003">
                  <c:v>2.8969856250000001</c:v>
                </c:pt>
                <c:pt idx="34004">
                  <c:v>2.8966221875001597</c:v>
                </c:pt>
                <c:pt idx="34005">
                  <c:v>2.8962971875001595</c:v>
                </c:pt>
                <c:pt idx="34006">
                  <c:v>2.895850625</c:v>
                </c:pt>
                <c:pt idx="34007">
                  <c:v>2.8958662500000001</c:v>
                </c:pt>
                <c:pt idx="34008">
                  <c:v>2.8962753125001597</c:v>
                </c:pt>
                <c:pt idx="34009">
                  <c:v>2.8967521875001596</c:v>
                </c:pt>
                <c:pt idx="34010">
                  <c:v>2.8971393750000001</c:v>
                </c:pt>
                <c:pt idx="34011">
                  <c:v>2.8974843749999999</c:v>
                </c:pt>
                <c:pt idx="34012">
                  <c:v>2.8978250000000001</c:v>
                </c:pt>
                <c:pt idx="34013">
                  <c:v>2.8982065625001598</c:v>
                </c:pt>
                <c:pt idx="34014">
                  <c:v>2.8986121875001598</c:v>
                </c:pt>
                <c:pt idx="34015">
                  <c:v>2.8991046875001598</c:v>
                </c:pt>
                <c:pt idx="34016">
                  <c:v>2.899533125</c:v>
                </c:pt>
                <c:pt idx="34017">
                  <c:v>2.8999559375001596</c:v>
                </c:pt>
                <c:pt idx="34018">
                  <c:v>2.9002971875001595</c:v>
                </c:pt>
                <c:pt idx="34019">
                  <c:v>2.9007446875001599</c:v>
                </c:pt>
                <c:pt idx="34020">
                  <c:v>2.9010987500000001</c:v>
                </c:pt>
                <c:pt idx="34021">
                  <c:v>2.9006725000000002</c:v>
                </c:pt>
                <c:pt idx="34022">
                  <c:v>2.9000821875001597</c:v>
                </c:pt>
                <c:pt idx="34023">
                  <c:v>2.8996484375001597</c:v>
                </c:pt>
                <c:pt idx="34024">
                  <c:v>2.8992425000000002</c:v>
                </c:pt>
                <c:pt idx="34025">
                  <c:v>2.8988562500000001</c:v>
                </c:pt>
                <c:pt idx="34026">
                  <c:v>2.8984253125001596</c:v>
                </c:pt>
                <c:pt idx="34027">
                  <c:v>2.898044375</c:v>
                </c:pt>
                <c:pt idx="34028">
                  <c:v>2.8975387499999998</c:v>
                </c:pt>
                <c:pt idx="34029">
                  <c:v>2.8971496875001597</c:v>
                </c:pt>
                <c:pt idx="34030">
                  <c:v>2.8968293749999998</c:v>
                </c:pt>
                <c:pt idx="34031">
                  <c:v>2.8964753125001597</c:v>
                </c:pt>
                <c:pt idx="34032">
                  <c:v>2.8960643749999999</c:v>
                </c:pt>
                <c:pt idx="34033">
                  <c:v>2.8957312499999999</c:v>
                </c:pt>
                <c:pt idx="34034">
                  <c:v>2.8953415625001599</c:v>
                </c:pt>
                <c:pt idx="34035">
                  <c:v>2.8953893750000002</c:v>
                </c:pt>
                <c:pt idx="34036">
                  <c:v>2.8957393749999998</c:v>
                </c:pt>
                <c:pt idx="34037">
                  <c:v>2.8961159375001597</c:v>
                </c:pt>
                <c:pt idx="34038">
                  <c:v>2.8965718749999998</c:v>
                </c:pt>
                <c:pt idx="34039">
                  <c:v>2.8970324999999999</c:v>
                </c:pt>
                <c:pt idx="34040">
                  <c:v>2.8974065625001599</c:v>
                </c:pt>
                <c:pt idx="34041">
                  <c:v>2.8977684375001598</c:v>
                </c:pt>
                <c:pt idx="34042">
                  <c:v>2.8982287499999999</c:v>
                </c:pt>
                <c:pt idx="34043">
                  <c:v>2.8987096875001597</c:v>
                </c:pt>
                <c:pt idx="34044">
                  <c:v>2.8991618749999999</c:v>
                </c:pt>
                <c:pt idx="34045">
                  <c:v>2.8996131250000001</c:v>
                </c:pt>
                <c:pt idx="34046">
                  <c:v>2.9001981250000002</c:v>
                </c:pt>
                <c:pt idx="34047">
                  <c:v>2.9006240625001598</c:v>
                </c:pt>
                <c:pt idx="34048">
                  <c:v>2.901024375</c:v>
                </c:pt>
                <c:pt idx="34049">
                  <c:v>2.9014156249999998</c:v>
                </c:pt>
                <c:pt idx="34050">
                  <c:v>2.9017400000000002</c:v>
                </c:pt>
                <c:pt idx="34051">
                  <c:v>2.902125625</c:v>
                </c:pt>
                <c:pt idx="34052">
                  <c:v>2.9026149999999999</c:v>
                </c:pt>
                <c:pt idx="34053">
                  <c:v>2.9030628125001599</c:v>
                </c:pt>
                <c:pt idx="34054">
                  <c:v>2.9035184375001597</c:v>
                </c:pt>
                <c:pt idx="34055">
                  <c:v>2.9031346875001596</c:v>
                </c:pt>
                <c:pt idx="34056">
                  <c:v>2.9027990625001596</c:v>
                </c:pt>
                <c:pt idx="34057">
                  <c:v>2.9021440625001595</c:v>
                </c:pt>
                <c:pt idx="34058">
                  <c:v>2.9016875</c:v>
                </c:pt>
                <c:pt idx="34059">
                  <c:v>2.901125</c:v>
                </c:pt>
                <c:pt idx="34060">
                  <c:v>2.9005890625001598</c:v>
                </c:pt>
                <c:pt idx="34061">
                  <c:v>2.8999128125001596</c:v>
                </c:pt>
                <c:pt idx="34062">
                  <c:v>2.8992343749999998</c:v>
                </c:pt>
                <c:pt idx="34063">
                  <c:v>2.8985768749999998</c:v>
                </c:pt>
                <c:pt idx="34064">
                  <c:v>2.8978312499999999</c:v>
                </c:pt>
                <c:pt idx="34065">
                  <c:v>2.8972268749999999</c:v>
                </c:pt>
                <c:pt idx="34066">
                  <c:v>2.8966065625001596</c:v>
                </c:pt>
                <c:pt idx="34067">
                  <c:v>2.8960303125001596</c:v>
                </c:pt>
                <c:pt idx="34068">
                  <c:v>2.8955403125001595</c:v>
                </c:pt>
                <c:pt idx="34069">
                  <c:v>2.8951837500000002</c:v>
                </c:pt>
                <c:pt idx="34070">
                  <c:v>2.89477875</c:v>
                </c:pt>
                <c:pt idx="34071">
                  <c:v>2.8942128125001596</c:v>
                </c:pt>
                <c:pt idx="34072">
                  <c:v>2.8938225000000002</c:v>
                </c:pt>
                <c:pt idx="34073">
                  <c:v>2.8934846875001599</c:v>
                </c:pt>
                <c:pt idx="34074">
                  <c:v>2.8937109375001597</c:v>
                </c:pt>
                <c:pt idx="34075">
                  <c:v>2.8940493749999998</c:v>
                </c:pt>
                <c:pt idx="34076">
                  <c:v>2.8945193749999998</c:v>
                </c:pt>
                <c:pt idx="34077">
                  <c:v>2.894924375</c:v>
                </c:pt>
                <c:pt idx="34078">
                  <c:v>2.8953046875001598</c:v>
                </c:pt>
                <c:pt idx="34079">
                  <c:v>2.895663125</c:v>
                </c:pt>
                <c:pt idx="34080">
                  <c:v>2.8961128125001596</c:v>
                </c:pt>
                <c:pt idx="34081">
                  <c:v>2.8965578125001596</c:v>
                </c:pt>
                <c:pt idx="34082">
                  <c:v>2.8969262499999999</c:v>
                </c:pt>
                <c:pt idx="34083">
                  <c:v>2.89744125</c:v>
                </c:pt>
                <c:pt idx="34084">
                  <c:v>2.8979675</c:v>
                </c:pt>
                <c:pt idx="34085">
                  <c:v>2.8984690625001597</c:v>
                </c:pt>
                <c:pt idx="34086">
                  <c:v>2.8990309375001599</c:v>
                </c:pt>
                <c:pt idx="34087">
                  <c:v>2.8993584375001595</c:v>
                </c:pt>
                <c:pt idx="34088">
                  <c:v>2.8999034375001598</c:v>
                </c:pt>
                <c:pt idx="34089">
                  <c:v>2.9004393749999999</c:v>
                </c:pt>
                <c:pt idx="34090">
                  <c:v>2.9008068749999998</c:v>
                </c:pt>
                <c:pt idx="34091">
                  <c:v>2.9011781249999999</c:v>
                </c:pt>
                <c:pt idx="34092">
                  <c:v>2.9015503125001598</c:v>
                </c:pt>
                <c:pt idx="34093">
                  <c:v>2.9010671875001597</c:v>
                </c:pt>
                <c:pt idx="34094">
                  <c:v>2.9003931249999999</c:v>
                </c:pt>
                <c:pt idx="34095">
                  <c:v>2.8999003125001597</c:v>
                </c:pt>
                <c:pt idx="34096">
                  <c:v>2.8993131249999999</c:v>
                </c:pt>
                <c:pt idx="34097">
                  <c:v>2.898619375</c:v>
                </c:pt>
                <c:pt idx="34098">
                  <c:v>2.8977809375001597</c:v>
                </c:pt>
                <c:pt idx="34099">
                  <c:v>2.8970043749999999</c:v>
                </c:pt>
                <c:pt idx="34100">
                  <c:v>2.8961709375001599</c:v>
                </c:pt>
                <c:pt idx="34101">
                  <c:v>2.8954175000000002</c:v>
                </c:pt>
                <c:pt idx="34102">
                  <c:v>2.894711875</c:v>
                </c:pt>
                <c:pt idx="34103">
                  <c:v>2.8941368750000001</c:v>
                </c:pt>
                <c:pt idx="34104">
                  <c:v>2.8936262500000001</c:v>
                </c:pt>
                <c:pt idx="34105">
                  <c:v>2.8932362500000002</c:v>
                </c:pt>
                <c:pt idx="34106">
                  <c:v>2.8929100000000001</c:v>
                </c:pt>
                <c:pt idx="34107">
                  <c:v>2.8925584375001598</c:v>
                </c:pt>
                <c:pt idx="34108">
                  <c:v>2.892919375</c:v>
                </c:pt>
                <c:pt idx="34109">
                  <c:v>2.893246875</c:v>
                </c:pt>
                <c:pt idx="34110">
                  <c:v>2.8935749999999998</c:v>
                </c:pt>
                <c:pt idx="34111">
                  <c:v>2.8939425000000001</c:v>
                </c:pt>
                <c:pt idx="34112">
                  <c:v>2.894406875</c:v>
                </c:pt>
                <c:pt idx="34113">
                  <c:v>2.89476656250016</c:v>
                </c:pt>
                <c:pt idx="34114">
                  <c:v>2.8952678125001596</c:v>
                </c:pt>
                <c:pt idx="34115">
                  <c:v>2.8956709375001597</c:v>
                </c:pt>
                <c:pt idx="34116">
                  <c:v>2.8961971875001598</c:v>
                </c:pt>
                <c:pt idx="34117">
                  <c:v>2.8967396875001596</c:v>
                </c:pt>
                <c:pt idx="34118">
                  <c:v>2.8972331250000001</c:v>
                </c:pt>
                <c:pt idx="34119">
                  <c:v>2.8977434375001598</c:v>
                </c:pt>
                <c:pt idx="34120">
                  <c:v>2.89839125</c:v>
                </c:pt>
                <c:pt idx="34121">
                  <c:v>2.8989046875001598</c:v>
                </c:pt>
                <c:pt idx="34122">
                  <c:v>2.8993784375001597</c:v>
                </c:pt>
                <c:pt idx="34123">
                  <c:v>2.8998596875001597</c:v>
                </c:pt>
                <c:pt idx="34124">
                  <c:v>2.90026875</c:v>
                </c:pt>
                <c:pt idx="34125">
                  <c:v>2.9006090625001599</c:v>
                </c:pt>
                <c:pt idx="34126">
                  <c:v>2.9010071875001597</c:v>
                </c:pt>
                <c:pt idx="34127">
                  <c:v>2.9004678125001599</c:v>
                </c:pt>
                <c:pt idx="34128">
                  <c:v>2.9000287500000002</c:v>
                </c:pt>
                <c:pt idx="34129">
                  <c:v>2.8995271875001598</c:v>
                </c:pt>
                <c:pt idx="34130">
                  <c:v>2.8989096875001596</c:v>
                </c:pt>
                <c:pt idx="34131">
                  <c:v>2.8982840625001596</c:v>
                </c:pt>
                <c:pt idx="34132">
                  <c:v>2.8976234375001599</c:v>
                </c:pt>
                <c:pt idx="34133">
                  <c:v>2.8969353125001596</c:v>
                </c:pt>
                <c:pt idx="34134">
                  <c:v>2.89627875</c:v>
                </c:pt>
                <c:pt idx="34135">
                  <c:v>2.8957290625001599</c:v>
                </c:pt>
                <c:pt idx="34136">
                  <c:v>2.8951625000000001</c:v>
                </c:pt>
                <c:pt idx="34137">
                  <c:v>2.8945412500000001</c:v>
                </c:pt>
                <c:pt idx="34138">
                  <c:v>2.8940549999999998</c:v>
                </c:pt>
                <c:pt idx="34139">
                  <c:v>2.8935878125001597</c:v>
                </c:pt>
                <c:pt idx="34140">
                  <c:v>2.8932315625001599</c:v>
                </c:pt>
                <c:pt idx="34141">
                  <c:v>2.8928743749999999</c:v>
                </c:pt>
                <c:pt idx="34142">
                  <c:v>2.8921728125001596</c:v>
                </c:pt>
                <c:pt idx="34143">
                  <c:v>2.8915993750000002</c:v>
                </c:pt>
                <c:pt idx="34144">
                  <c:v>2.891206875</c:v>
                </c:pt>
                <c:pt idx="34145">
                  <c:v>2.8915578125001598</c:v>
                </c:pt>
                <c:pt idx="34146">
                  <c:v>2.8918965625001598</c:v>
                </c:pt>
                <c:pt idx="34147">
                  <c:v>2.8923915625001597</c:v>
                </c:pt>
                <c:pt idx="34148">
                  <c:v>2.8927903125001597</c:v>
                </c:pt>
                <c:pt idx="34149">
                  <c:v>2.8932371875001599</c:v>
                </c:pt>
                <c:pt idx="34150">
                  <c:v>2.8935784375001599</c:v>
                </c:pt>
                <c:pt idx="34151">
                  <c:v>2.8939550000000001</c:v>
                </c:pt>
                <c:pt idx="34152">
                  <c:v>2.8942968750000002</c:v>
                </c:pt>
                <c:pt idx="34153">
                  <c:v>2.8946524999999999</c:v>
                </c:pt>
                <c:pt idx="34154">
                  <c:v>2.8950125</c:v>
                </c:pt>
                <c:pt idx="34155">
                  <c:v>2.8954253125001599</c:v>
                </c:pt>
                <c:pt idx="34156">
                  <c:v>2.8958409375001599</c:v>
                </c:pt>
                <c:pt idx="34157">
                  <c:v>2.8962734375001595</c:v>
                </c:pt>
                <c:pt idx="34158">
                  <c:v>2.89668875</c:v>
                </c:pt>
                <c:pt idx="34159">
                  <c:v>2.8970684375001596</c:v>
                </c:pt>
                <c:pt idx="34160">
                  <c:v>2.89745281250016</c:v>
                </c:pt>
                <c:pt idx="34161">
                  <c:v>2.8978596875001599</c:v>
                </c:pt>
                <c:pt idx="34162">
                  <c:v>2.89735906250016</c:v>
                </c:pt>
                <c:pt idx="34163">
                  <c:v>2.8969934375001598</c:v>
                </c:pt>
                <c:pt idx="34164">
                  <c:v>2.8965215625001597</c:v>
                </c:pt>
                <c:pt idx="34165">
                  <c:v>2.8960081249999998</c:v>
                </c:pt>
                <c:pt idx="34166">
                  <c:v>2.8954903125001596</c:v>
                </c:pt>
                <c:pt idx="34167">
                  <c:v>2.8948996875001596</c:v>
                </c:pt>
                <c:pt idx="34168">
                  <c:v>2.8942874999999999</c:v>
                </c:pt>
                <c:pt idx="34169">
                  <c:v>2.8937128125001599</c:v>
                </c:pt>
                <c:pt idx="34170">
                  <c:v>2.8931125</c:v>
                </c:pt>
                <c:pt idx="34171">
                  <c:v>2.8925925000000001</c:v>
                </c:pt>
                <c:pt idx="34172">
                  <c:v>2.8921199999999998</c:v>
                </c:pt>
                <c:pt idx="34173">
                  <c:v>2.89176375</c:v>
                </c:pt>
                <c:pt idx="34174">
                  <c:v>2.8912818749999998</c:v>
                </c:pt>
                <c:pt idx="34175">
                  <c:v>2.8909600000000002</c:v>
                </c:pt>
                <c:pt idx="34176">
                  <c:v>2.8913099999999998</c:v>
                </c:pt>
                <c:pt idx="34177">
                  <c:v>2.8918565625001595</c:v>
                </c:pt>
                <c:pt idx="34178">
                  <c:v>2.8922525000000001</c:v>
                </c:pt>
                <c:pt idx="34179">
                  <c:v>2.8927071875001595</c:v>
                </c:pt>
                <c:pt idx="34180">
                  <c:v>2.89324125</c:v>
                </c:pt>
                <c:pt idx="34181">
                  <c:v>2.8937206249999998</c:v>
                </c:pt>
                <c:pt idx="34182">
                  <c:v>2.8942162499999999</c:v>
                </c:pt>
                <c:pt idx="34183">
                  <c:v>2.8947703125001598</c:v>
                </c:pt>
                <c:pt idx="34184">
                  <c:v>2.8953390625001596</c:v>
                </c:pt>
                <c:pt idx="34185">
                  <c:v>2.8958675</c:v>
                </c:pt>
                <c:pt idx="34186">
                  <c:v>2.8964574999999999</c:v>
                </c:pt>
                <c:pt idx="34187">
                  <c:v>2.8968031249999999</c:v>
                </c:pt>
                <c:pt idx="34188">
                  <c:v>2.8973321875001599</c:v>
                </c:pt>
                <c:pt idx="34189">
                  <c:v>2.8978618749999998</c:v>
                </c:pt>
                <c:pt idx="34190">
                  <c:v>2.8984365625001596</c:v>
                </c:pt>
                <c:pt idx="34191">
                  <c:v>2.8989037500000001</c:v>
                </c:pt>
                <c:pt idx="34192">
                  <c:v>2.8992590625001595</c:v>
                </c:pt>
                <c:pt idx="34193">
                  <c:v>2.8997896875001596</c:v>
                </c:pt>
                <c:pt idx="34194">
                  <c:v>2.9002253125001598</c:v>
                </c:pt>
                <c:pt idx="34195">
                  <c:v>2.9006746875001599</c:v>
                </c:pt>
                <c:pt idx="34196">
                  <c:v>2.90107625</c:v>
                </c:pt>
                <c:pt idx="34197">
                  <c:v>2.9007553125001597</c:v>
                </c:pt>
                <c:pt idx="34198">
                  <c:v>2.9002590625001599</c:v>
                </c:pt>
                <c:pt idx="34199">
                  <c:v>2.8996737499999998</c:v>
                </c:pt>
                <c:pt idx="34200">
                  <c:v>2.8990734375001597</c:v>
                </c:pt>
                <c:pt idx="34201">
                  <c:v>2.89874375</c:v>
                </c:pt>
                <c:pt idx="34202">
                  <c:v>2.8982215625001597</c:v>
                </c:pt>
                <c:pt idx="34203">
                  <c:v>2.8977474999999999</c:v>
                </c:pt>
                <c:pt idx="34204">
                  <c:v>2.8971825</c:v>
                </c:pt>
                <c:pt idx="34205">
                  <c:v>2.8968621875001599</c:v>
                </c:pt>
                <c:pt idx="34206">
                  <c:v>2.8965403125001599</c:v>
                </c:pt>
                <c:pt idx="34207">
                  <c:v>2.8961725</c:v>
                </c:pt>
                <c:pt idx="34208">
                  <c:v>2.8957953125001596</c:v>
                </c:pt>
                <c:pt idx="34209">
                  <c:v>2.8954225</c:v>
                </c:pt>
                <c:pt idx="34210">
                  <c:v>2.8950100000000001</c:v>
                </c:pt>
                <c:pt idx="34211">
                  <c:v>2.8945824999999998</c:v>
                </c:pt>
                <c:pt idx="34212">
                  <c:v>2.8940646875001597</c:v>
                </c:pt>
                <c:pt idx="34213">
                  <c:v>2.8935681249999998</c:v>
                </c:pt>
                <c:pt idx="34214">
                  <c:v>2.893130625</c:v>
                </c:pt>
                <c:pt idx="34215">
                  <c:v>2.8927806249999999</c:v>
                </c:pt>
                <c:pt idx="34216">
                  <c:v>2.8923218749999999</c:v>
                </c:pt>
                <c:pt idx="34217">
                  <c:v>2.8918515625001597</c:v>
                </c:pt>
                <c:pt idx="34218">
                  <c:v>2.8914268750000001</c:v>
                </c:pt>
                <c:pt idx="34219">
                  <c:v>2.8909490625001597</c:v>
                </c:pt>
                <c:pt idx="34220">
                  <c:v>2.8905500000000002</c:v>
                </c:pt>
                <c:pt idx="34221">
                  <c:v>2.8902215625001597</c:v>
                </c:pt>
                <c:pt idx="34222">
                  <c:v>2.8897806250000002</c:v>
                </c:pt>
                <c:pt idx="34223">
                  <c:v>2.890195625</c:v>
                </c:pt>
                <c:pt idx="34224">
                  <c:v>2.8906040625001599</c:v>
                </c:pt>
                <c:pt idx="34225">
                  <c:v>2.8910331249999999</c:v>
                </c:pt>
                <c:pt idx="34226">
                  <c:v>2.8913787499999999</c:v>
                </c:pt>
                <c:pt idx="34227">
                  <c:v>2.8918487499999999</c:v>
                </c:pt>
                <c:pt idx="34228">
                  <c:v>2.8922237499999999</c:v>
                </c:pt>
                <c:pt idx="34229">
                  <c:v>2.8926309375001598</c:v>
                </c:pt>
                <c:pt idx="34230">
                  <c:v>2.8930846875001599</c:v>
                </c:pt>
                <c:pt idx="34231">
                  <c:v>2.8935821875001597</c:v>
                </c:pt>
                <c:pt idx="34232">
                  <c:v>2.8940975</c:v>
                </c:pt>
                <c:pt idx="34233">
                  <c:v>2.8945796875001597</c:v>
                </c:pt>
                <c:pt idx="34234">
                  <c:v>2.895075625</c:v>
                </c:pt>
                <c:pt idx="34235">
                  <c:v>2.8955578125001598</c:v>
                </c:pt>
                <c:pt idx="34236">
                  <c:v>2.8959953125001596</c:v>
                </c:pt>
                <c:pt idx="34237">
                  <c:v>2.8963290625001599</c:v>
                </c:pt>
                <c:pt idx="34238">
                  <c:v>2.8966715625001598</c:v>
                </c:pt>
                <c:pt idx="34239">
                  <c:v>2.8962065625001596</c:v>
                </c:pt>
                <c:pt idx="34240">
                  <c:v>2.8956253125001599</c:v>
                </c:pt>
                <c:pt idx="34241">
                  <c:v>2.8950309375001599</c:v>
                </c:pt>
                <c:pt idx="34242">
                  <c:v>2.8946999999999998</c:v>
                </c:pt>
                <c:pt idx="34243">
                  <c:v>2.8943331250000002</c:v>
                </c:pt>
                <c:pt idx="34244">
                  <c:v>2.8939712499999999</c:v>
                </c:pt>
                <c:pt idx="34245">
                  <c:v>2.8936421875001597</c:v>
                </c:pt>
                <c:pt idx="34246">
                  <c:v>2.8932971875001599</c:v>
                </c:pt>
                <c:pt idx="34247">
                  <c:v>2.8929631250000001</c:v>
                </c:pt>
                <c:pt idx="34248">
                  <c:v>2.8926206250000002</c:v>
                </c:pt>
                <c:pt idx="34249">
                  <c:v>2.8922537500000001</c:v>
                </c:pt>
                <c:pt idx="34250">
                  <c:v>2.8918937499999999</c:v>
                </c:pt>
                <c:pt idx="34251">
                  <c:v>2.8915234375001599</c:v>
                </c:pt>
                <c:pt idx="34252">
                  <c:v>2.89088968750016</c:v>
                </c:pt>
                <c:pt idx="34253">
                  <c:v>2.8904221875001599</c:v>
                </c:pt>
                <c:pt idx="34254">
                  <c:v>2.890009375</c:v>
                </c:pt>
                <c:pt idx="34255">
                  <c:v>2.8896887499999999</c:v>
                </c:pt>
                <c:pt idx="34256">
                  <c:v>2.8892853125001596</c:v>
                </c:pt>
                <c:pt idx="34257">
                  <c:v>2.8888603125001597</c:v>
                </c:pt>
                <c:pt idx="34258">
                  <c:v>2.8893331249999998</c:v>
                </c:pt>
                <c:pt idx="34259">
                  <c:v>2.8896549999999999</c:v>
                </c:pt>
                <c:pt idx="34260">
                  <c:v>2.8900259375001598</c:v>
                </c:pt>
                <c:pt idx="34261">
                  <c:v>2.8904171875001596</c:v>
                </c:pt>
                <c:pt idx="34262">
                  <c:v>2.8908359375001598</c:v>
                </c:pt>
                <c:pt idx="34263">
                  <c:v>2.89125875</c:v>
                </c:pt>
                <c:pt idx="34264">
                  <c:v>2.8918653125001597</c:v>
                </c:pt>
                <c:pt idx="34265">
                  <c:v>2.8923565625001597</c:v>
                </c:pt>
                <c:pt idx="34266">
                  <c:v>2.8929018750000002</c:v>
                </c:pt>
                <c:pt idx="34267">
                  <c:v>2.8932324999999999</c:v>
                </c:pt>
                <c:pt idx="34268">
                  <c:v>2.8937599999999999</c:v>
                </c:pt>
                <c:pt idx="34269">
                  <c:v>2.8942493749999998</c:v>
                </c:pt>
                <c:pt idx="34270">
                  <c:v>2.8948096875001599</c:v>
                </c:pt>
                <c:pt idx="34271">
                  <c:v>2.8953549999999999</c:v>
                </c:pt>
                <c:pt idx="34272">
                  <c:v>2.8958556249999998</c:v>
                </c:pt>
                <c:pt idx="34273">
                  <c:v>2.8963774999999998</c:v>
                </c:pt>
                <c:pt idx="34274">
                  <c:v>2.8969671875001599</c:v>
                </c:pt>
                <c:pt idx="34275">
                  <c:v>2.8974368749999999</c:v>
                </c:pt>
                <c:pt idx="34276">
                  <c:v>2.8979499999999998</c:v>
                </c:pt>
                <c:pt idx="34277">
                  <c:v>2.8984590625001596</c:v>
                </c:pt>
                <c:pt idx="34278">
                  <c:v>2.8988140625001599</c:v>
                </c:pt>
                <c:pt idx="34279">
                  <c:v>2.8983690625001599</c:v>
                </c:pt>
                <c:pt idx="34280">
                  <c:v>2.8979365625001599</c:v>
                </c:pt>
                <c:pt idx="34281">
                  <c:v>2.8973796875001598</c:v>
                </c:pt>
                <c:pt idx="34282">
                  <c:v>2.8967871875001596</c:v>
                </c:pt>
                <c:pt idx="34283">
                  <c:v>2.8960768749999999</c:v>
                </c:pt>
                <c:pt idx="34284">
                  <c:v>2.8952734375001596</c:v>
                </c:pt>
                <c:pt idx="34285">
                  <c:v>2.89448375</c:v>
                </c:pt>
                <c:pt idx="34286">
                  <c:v>2.893615</c:v>
                </c:pt>
                <c:pt idx="34287">
                  <c:v>2.8928150000000001</c:v>
                </c:pt>
                <c:pt idx="34288">
                  <c:v>2.8920671875001598</c:v>
                </c:pt>
                <c:pt idx="34289">
                  <c:v>2.8914190625001597</c:v>
                </c:pt>
                <c:pt idx="34290">
                  <c:v>2.8907993749999998</c:v>
                </c:pt>
                <c:pt idx="34291">
                  <c:v>2.8903309375001598</c:v>
                </c:pt>
                <c:pt idx="34292">
                  <c:v>2.8899556249999998</c:v>
                </c:pt>
                <c:pt idx="34293">
                  <c:v>2.8894803125001598</c:v>
                </c:pt>
                <c:pt idx="34294">
                  <c:v>2.8895734375001596</c:v>
                </c:pt>
                <c:pt idx="34295">
                  <c:v>2.8900062499999999</c:v>
                </c:pt>
                <c:pt idx="34296">
                  <c:v>2.8904021875001598</c:v>
                </c:pt>
                <c:pt idx="34297">
                  <c:v>2.8907500000000002</c:v>
                </c:pt>
                <c:pt idx="34298">
                  <c:v>2.891135625</c:v>
                </c:pt>
                <c:pt idx="34299">
                  <c:v>2.8915484375001599</c:v>
                </c:pt>
                <c:pt idx="34300">
                  <c:v>2.8919653125001599</c:v>
                </c:pt>
                <c:pt idx="34301">
                  <c:v>2.8924215625001599</c:v>
                </c:pt>
                <c:pt idx="34302">
                  <c:v>2.8929915625001597</c:v>
                </c:pt>
                <c:pt idx="34303">
                  <c:v>2.8935309375001599</c:v>
                </c:pt>
                <c:pt idx="34304">
                  <c:v>2.8939415625001597</c:v>
                </c:pt>
                <c:pt idx="34305">
                  <c:v>2.8944675000000002</c:v>
                </c:pt>
                <c:pt idx="34306">
                  <c:v>2.8948421875001595</c:v>
                </c:pt>
                <c:pt idx="34307">
                  <c:v>2.8952440625001596</c:v>
                </c:pt>
                <c:pt idx="34308">
                  <c:v>2.8956237499999999</c:v>
                </c:pt>
                <c:pt idx="34309">
                  <c:v>2.8952737499999999</c:v>
                </c:pt>
                <c:pt idx="34310">
                  <c:v>2.8948928125001596</c:v>
                </c:pt>
                <c:pt idx="34311">
                  <c:v>2.8945050000000001</c:v>
                </c:pt>
                <c:pt idx="34312">
                  <c:v>2.8941178125001596</c:v>
                </c:pt>
                <c:pt idx="34313">
                  <c:v>2.8936771875001597</c:v>
                </c:pt>
                <c:pt idx="34314">
                  <c:v>2.8931368750000002</c:v>
                </c:pt>
                <c:pt idx="34315">
                  <c:v>2.8925368749999998</c:v>
                </c:pt>
                <c:pt idx="34316">
                  <c:v>2.8920040625001597</c:v>
                </c:pt>
                <c:pt idx="34317">
                  <c:v>2.8914128125001599</c:v>
                </c:pt>
                <c:pt idx="34318">
                  <c:v>2.8908775000000002</c:v>
                </c:pt>
                <c:pt idx="34319">
                  <c:v>2.8903053125001597</c:v>
                </c:pt>
                <c:pt idx="34320">
                  <c:v>2.8898096875001595</c:v>
                </c:pt>
                <c:pt idx="34321">
                  <c:v>2.8894721875001599</c:v>
                </c:pt>
                <c:pt idx="34322">
                  <c:v>2.8888859375001599</c:v>
                </c:pt>
                <c:pt idx="34323">
                  <c:v>2.8884675</c:v>
                </c:pt>
                <c:pt idx="34324">
                  <c:v>2.88838375</c:v>
                </c:pt>
                <c:pt idx="34325">
                  <c:v>2.8887406250000001</c:v>
                </c:pt>
                <c:pt idx="34326">
                  <c:v>2.8890768750000002</c:v>
                </c:pt>
                <c:pt idx="34327">
                  <c:v>2.8894131249999999</c:v>
                </c:pt>
                <c:pt idx="34328">
                  <c:v>2.8898006249999999</c:v>
                </c:pt>
                <c:pt idx="34329">
                  <c:v>2.8902243749999998</c:v>
                </c:pt>
                <c:pt idx="34330">
                  <c:v>2.8906846875001597</c:v>
                </c:pt>
                <c:pt idx="34331">
                  <c:v>2.8912421875001599</c:v>
                </c:pt>
                <c:pt idx="34332">
                  <c:v>2.8917709375001599</c:v>
                </c:pt>
                <c:pt idx="34333">
                  <c:v>2.8922740625001597</c:v>
                </c:pt>
                <c:pt idx="34334">
                  <c:v>2.8928490625001597</c:v>
                </c:pt>
                <c:pt idx="34335">
                  <c:v>2.8933903125001597</c:v>
                </c:pt>
                <c:pt idx="34336">
                  <c:v>2.8938643750000002</c:v>
                </c:pt>
                <c:pt idx="34337">
                  <c:v>2.8943468750000001</c:v>
                </c:pt>
                <c:pt idx="34338">
                  <c:v>2.894995625</c:v>
                </c:pt>
                <c:pt idx="34339">
                  <c:v>2.8955381249999999</c:v>
                </c:pt>
                <c:pt idx="34340">
                  <c:v>2.8958815625001599</c:v>
                </c:pt>
                <c:pt idx="34341">
                  <c:v>2.8964071875001598</c:v>
                </c:pt>
                <c:pt idx="34342">
                  <c:v>2.89696031250016</c:v>
                </c:pt>
                <c:pt idx="34343">
                  <c:v>2.8973931249999998</c:v>
                </c:pt>
                <c:pt idx="34344">
                  <c:v>2.89777</c:v>
                </c:pt>
                <c:pt idx="34345">
                  <c:v>2.89744</c:v>
                </c:pt>
                <c:pt idx="34346">
                  <c:v>2.8970384375001599</c:v>
                </c:pt>
                <c:pt idx="34347">
                  <c:v>2.8965146875001597</c:v>
                </c:pt>
                <c:pt idx="34348">
                  <c:v>2.8958596875001597</c:v>
                </c:pt>
                <c:pt idx="34349">
                  <c:v>2.8952087500000001</c:v>
                </c:pt>
                <c:pt idx="34350">
                  <c:v>2.8945525000000001</c:v>
                </c:pt>
                <c:pt idx="34351">
                  <c:v>2.8939015625001598</c:v>
                </c:pt>
                <c:pt idx="34352">
                  <c:v>2.8932268749999999</c:v>
                </c:pt>
                <c:pt idx="34353">
                  <c:v>2.8925684375001599</c:v>
                </c:pt>
                <c:pt idx="34354">
                  <c:v>2.8918931250000002</c:v>
                </c:pt>
                <c:pt idx="34355">
                  <c:v>2.8913315625001599</c:v>
                </c:pt>
                <c:pt idx="34356">
                  <c:v>2.8909625000000001</c:v>
                </c:pt>
                <c:pt idx="34357">
                  <c:v>2.890396875</c:v>
                </c:pt>
                <c:pt idx="34358">
                  <c:v>2.8900603125001596</c:v>
                </c:pt>
                <c:pt idx="34359">
                  <c:v>2.8897040625001598</c:v>
                </c:pt>
                <c:pt idx="34360">
                  <c:v>2.8893503125001598</c:v>
                </c:pt>
                <c:pt idx="34361">
                  <c:v>2.8890075</c:v>
                </c:pt>
                <c:pt idx="34362">
                  <c:v>2.8886031249999999</c:v>
                </c:pt>
                <c:pt idx="34363">
                  <c:v>2.8890021875001599</c:v>
                </c:pt>
                <c:pt idx="34364">
                  <c:v>2.8893656249999999</c:v>
                </c:pt>
                <c:pt idx="34365">
                  <c:v>2.8897699999999999</c:v>
                </c:pt>
                <c:pt idx="34366">
                  <c:v>2.890155</c:v>
                </c:pt>
                <c:pt idx="34367">
                  <c:v>2.8905268749999999</c:v>
                </c:pt>
                <c:pt idx="34368">
                  <c:v>2.8908621875001597</c:v>
                </c:pt>
                <c:pt idx="34369">
                  <c:v>2.8912693749999998</c:v>
                </c:pt>
                <c:pt idx="34370">
                  <c:v>2.8917143749999998</c:v>
                </c:pt>
                <c:pt idx="34371">
                  <c:v>2.8921815625001597</c:v>
                </c:pt>
                <c:pt idx="34372">
                  <c:v>2.892695625</c:v>
                </c:pt>
                <c:pt idx="34373">
                  <c:v>2.8932521875001598</c:v>
                </c:pt>
                <c:pt idx="34374">
                  <c:v>2.8937581250000002</c:v>
                </c:pt>
                <c:pt idx="34375">
                  <c:v>2.8940865625001599</c:v>
                </c:pt>
                <c:pt idx="34376">
                  <c:v>2.89471875</c:v>
                </c:pt>
                <c:pt idx="34377">
                  <c:v>2.8952653125001597</c:v>
                </c:pt>
                <c:pt idx="34378">
                  <c:v>2.8957578125001597</c:v>
                </c:pt>
                <c:pt idx="34379">
                  <c:v>2.8962262499999998</c:v>
                </c:pt>
                <c:pt idx="34380">
                  <c:v>2.8967481249999998</c:v>
                </c:pt>
                <c:pt idx="34381">
                  <c:v>2.8971871875001596</c:v>
                </c:pt>
                <c:pt idx="34382">
                  <c:v>2.8968546875001597</c:v>
                </c:pt>
                <c:pt idx="34383">
                  <c:v>2.89634875</c:v>
                </c:pt>
                <c:pt idx="34384">
                  <c:v>2.8958578125001599</c:v>
                </c:pt>
                <c:pt idx="34385">
                  <c:v>2.8952887500000002</c:v>
                </c:pt>
                <c:pt idx="34386">
                  <c:v>2.8946187499999998</c:v>
                </c:pt>
                <c:pt idx="34387">
                  <c:v>2.8938881250000001</c:v>
                </c:pt>
                <c:pt idx="34388">
                  <c:v>2.893106875</c:v>
                </c:pt>
                <c:pt idx="34389">
                  <c:v>2.8922509375001599</c:v>
                </c:pt>
                <c:pt idx="34390">
                  <c:v>2.8914374999999999</c:v>
                </c:pt>
                <c:pt idx="34391">
                  <c:v>2.8905571875001597</c:v>
                </c:pt>
                <c:pt idx="34392">
                  <c:v>2.8897684375001598</c:v>
                </c:pt>
                <c:pt idx="34393">
                  <c:v>2.8891087500000001</c:v>
                </c:pt>
                <c:pt idx="34394">
                  <c:v>2.8885265625001599</c:v>
                </c:pt>
                <c:pt idx="34395">
                  <c:v>2.8880349999999999</c:v>
                </c:pt>
                <c:pt idx="34396">
                  <c:v>2.8875825000000002</c:v>
                </c:pt>
                <c:pt idx="34397">
                  <c:v>2.8872249999999999</c:v>
                </c:pt>
                <c:pt idx="34398">
                  <c:v>2.8867981249999999</c:v>
                </c:pt>
                <c:pt idx="34399">
                  <c:v>2.8872049999999998</c:v>
                </c:pt>
                <c:pt idx="34400">
                  <c:v>2.8876503125001598</c:v>
                </c:pt>
                <c:pt idx="34401">
                  <c:v>2.8880103125001599</c:v>
                </c:pt>
                <c:pt idx="34402">
                  <c:v>2.8884824999999998</c:v>
                </c:pt>
                <c:pt idx="34403">
                  <c:v>2.888929375</c:v>
                </c:pt>
                <c:pt idx="34404">
                  <c:v>2.8894540625001599</c:v>
                </c:pt>
                <c:pt idx="34405">
                  <c:v>2.8899224999999999</c:v>
                </c:pt>
                <c:pt idx="34406">
                  <c:v>2.8904468749999999</c:v>
                </c:pt>
                <c:pt idx="34407">
                  <c:v>2.8909671875001597</c:v>
                </c:pt>
                <c:pt idx="34408">
                  <c:v>2.891475625</c:v>
                </c:pt>
                <c:pt idx="34409">
                  <c:v>2.8919637499999999</c:v>
                </c:pt>
                <c:pt idx="34410">
                  <c:v>2.8924778125001596</c:v>
                </c:pt>
                <c:pt idx="34411">
                  <c:v>2.893000625</c:v>
                </c:pt>
                <c:pt idx="34412">
                  <c:v>2.8934490625001597</c:v>
                </c:pt>
                <c:pt idx="34413">
                  <c:v>2.8939040625001597</c:v>
                </c:pt>
                <c:pt idx="34414">
                  <c:v>2.894350625</c:v>
                </c:pt>
                <c:pt idx="34415">
                  <c:v>2.8947934375001596</c:v>
                </c:pt>
                <c:pt idx="34416">
                  <c:v>2.8951656250000002</c:v>
                </c:pt>
                <c:pt idx="34417">
                  <c:v>2.8955109375001595</c:v>
                </c:pt>
                <c:pt idx="34418">
                  <c:v>2.894841875</c:v>
                </c:pt>
                <c:pt idx="34419">
                  <c:v>2.894338125</c:v>
                </c:pt>
                <c:pt idx="34420">
                  <c:v>2.8938359375001599</c:v>
                </c:pt>
                <c:pt idx="34421">
                  <c:v>2.8932506249999999</c:v>
                </c:pt>
                <c:pt idx="34422">
                  <c:v>2.8925984375001597</c:v>
                </c:pt>
                <c:pt idx="34423">
                  <c:v>2.8919431250000001</c:v>
                </c:pt>
                <c:pt idx="34424">
                  <c:v>2.8912831250000002</c:v>
                </c:pt>
                <c:pt idx="34425">
                  <c:v>2.8905990625001596</c:v>
                </c:pt>
                <c:pt idx="34426">
                  <c:v>2.8899571875001597</c:v>
                </c:pt>
                <c:pt idx="34427">
                  <c:v>2.8894065625001599</c:v>
                </c:pt>
                <c:pt idx="34428">
                  <c:v>2.8889003125001596</c:v>
                </c:pt>
                <c:pt idx="34429">
                  <c:v>2.888555625</c:v>
                </c:pt>
                <c:pt idx="34430">
                  <c:v>2.8882137499999998</c:v>
                </c:pt>
                <c:pt idx="34431">
                  <c:v>2.88771656250016</c:v>
                </c:pt>
                <c:pt idx="34432">
                  <c:v>2.8872734375001596</c:v>
                </c:pt>
                <c:pt idx="34433">
                  <c:v>2.8868637499999998</c:v>
                </c:pt>
                <c:pt idx="34434">
                  <c:v>2.8865418749999998</c:v>
                </c:pt>
                <c:pt idx="34435">
                  <c:v>2.8869278125001596</c:v>
                </c:pt>
                <c:pt idx="34436">
                  <c:v>2.8872859375001596</c:v>
                </c:pt>
                <c:pt idx="34437">
                  <c:v>2.8876421875001599</c:v>
                </c:pt>
                <c:pt idx="34438">
                  <c:v>2.8880556249999998</c:v>
                </c:pt>
                <c:pt idx="34439">
                  <c:v>2.8885587500000001</c:v>
                </c:pt>
                <c:pt idx="34440">
                  <c:v>2.8889681249999999</c:v>
                </c:pt>
                <c:pt idx="34441">
                  <c:v>2.8894612500000001</c:v>
                </c:pt>
                <c:pt idx="34442">
                  <c:v>2.8899931250000002</c:v>
                </c:pt>
                <c:pt idx="34443">
                  <c:v>2.8905265625001597</c:v>
                </c:pt>
                <c:pt idx="34444">
                  <c:v>2.8910325000000001</c:v>
                </c:pt>
                <c:pt idx="34445">
                  <c:v>2.8916065625001597</c:v>
                </c:pt>
                <c:pt idx="34446">
                  <c:v>2.8920887500000001</c:v>
                </c:pt>
                <c:pt idx="34447">
                  <c:v>2.8926306249999998</c:v>
                </c:pt>
                <c:pt idx="34448">
                  <c:v>2.8931903125001597</c:v>
                </c:pt>
                <c:pt idx="34449">
                  <c:v>2.8937509375001595</c:v>
                </c:pt>
                <c:pt idx="34450">
                  <c:v>2.8942840625001596</c:v>
                </c:pt>
                <c:pt idx="34451">
                  <c:v>2.8949250000000002</c:v>
                </c:pt>
                <c:pt idx="34452">
                  <c:v>2.8954481250000002</c:v>
                </c:pt>
                <c:pt idx="34453">
                  <c:v>2.8959621875001598</c:v>
                </c:pt>
                <c:pt idx="34454">
                  <c:v>2.8963203125001598</c:v>
                </c:pt>
                <c:pt idx="34455">
                  <c:v>2.895826875</c:v>
                </c:pt>
                <c:pt idx="34456">
                  <c:v>2.895405625</c:v>
                </c:pt>
                <c:pt idx="34457">
                  <c:v>2.8949256249999999</c:v>
                </c:pt>
                <c:pt idx="34458">
                  <c:v>2.8943728125001598</c:v>
                </c:pt>
                <c:pt idx="34459">
                  <c:v>2.8937128125001599</c:v>
                </c:pt>
                <c:pt idx="34460">
                  <c:v>2.8930631249999998</c:v>
                </c:pt>
                <c:pt idx="34461">
                  <c:v>2.892385</c:v>
                </c:pt>
                <c:pt idx="34462">
                  <c:v>2.8916390625001598</c:v>
                </c:pt>
                <c:pt idx="34463">
                  <c:v>2.8908409375001596</c:v>
                </c:pt>
                <c:pt idx="34464">
                  <c:v>2.8900874999999999</c:v>
                </c:pt>
                <c:pt idx="34465">
                  <c:v>2.8894006249999999</c:v>
                </c:pt>
                <c:pt idx="34466">
                  <c:v>2.8888565625001599</c:v>
                </c:pt>
                <c:pt idx="34467">
                  <c:v>2.8884515625001597</c:v>
                </c:pt>
                <c:pt idx="34468">
                  <c:v>2.8878512500000002</c:v>
                </c:pt>
                <c:pt idx="34469">
                  <c:v>2.8872381250000001</c:v>
                </c:pt>
                <c:pt idx="34470">
                  <c:v>2.8868200000000002</c:v>
                </c:pt>
                <c:pt idx="34471">
                  <c:v>2.8864365625001596</c:v>
                </c:pt>
                <c:pt idx="34472">
                  <c:v>2.8860315625001598</c:v>
                </c:pt>
                <c:pt idx="34473">
                  <c:v>2.8856943749999999</c:v>
                </c:pt>
                <c:pt idx="34474">
                  <c:v>2.88576875</c:v>
                </c:pt>
                <c:pt idx="34475">
                  <c:v>2.8861109375001597</c:v>
                </c:pt>
                <c:pt idx="34476">
                  <c:v>2.8865099999999999</c:v>
                </c:pt>
                <c:pt idx="34477">
                  <c:v>2.8868378125001599</c:v>
                </c:pt>
                <c:pt idx="34478">
                  <c:v>2.8872615625001599</c:v>
                </c:pt>
                <c:pt idx="34479">
                  <c:v>2.887651875</c:v>
                </c:pt>
                <c:pt idx="34480">
                  <c:v>2.8881375</c:v>
                </c:pt>
                <c:pt idx="34481">
                  <c:v>2.8885853125001599</c:v>
                </c:pt>
                <c:pt idx="34482">
                  <c:v>2.8891440625001596</c:v>
                </c:pt>
                <c:pt idx="34483">
                  <c:v>2.8896537499999999</c:v>
                </c:pt>
                <c:pt idx="34484">
                  <c:v>2.8901331250000002</c:v>
                </c:pt>
                <c:pt idx="34485">
                  <c:v>2.8906009375001598</c:v>
                </c:pt>
                <c:pt idx="34486">
                  <c:v>2.8910259375001597</c:v>
                </c:pt>
                <c:pt idx="34487">
                  <c:v>2.8914734375001596</c:v>
                </c:pt>
                <c:pt idx="34488">
                  <c:v>2.89189125</c:v>
                </c:pt>
                <c:pt idx="34489">
                  <c:v>2.8924278125001597</c:v>
                </c:pt>
                <c:pt idx="34490">
                  <c:v>2.8929909375001599</c:v>
                </c:pt>
                <c:pt idx="34491">
                  <c:v>2.8934978125001596</c:v>
                </c:pt>
                <c:pt idx="34492">
                  <c:v>2.8939165625001597</c:v>
                </c:pt>
                <c:pt idx="34493">
                  <c:v>2.8933559375001598</c:v>
                </c:pt>
                <c:pt idx="34494">
                  <c:v>2.8928449999999999</c:v>
                </c:pt>
                <c:pt idx="34495">
                  <c:v>2.8921943749999999</c:v>
                </c:pt>
                <c:pt idx="34496">
                  <c:v>2.8915040625001596</c:v>
                </c:pt>
                <c:pt idx="34497">
                  <c:v>2.8907009375001596</c:v>
                </c:pt>
                <c:pt idx="34498">
                  <c:v>2.8897978125001598</c:v>
                </c:pt>
                <c:pt idx="34499">
                  <c:v>2.8888703125001598</c:v>
                </c:pt>
                <c:pt idx="34500">
                  <c:v>2.8878887500000001</c:v>
                </c:pt>
                <c:pt idx="34501">
                  <c:v>2.8869371875001599</c:v>
                </c:pt>
                <c:pt idx="34502">
                  <c:v>2.8861300000000001</c:v>
                </c:pt>
                <c:pt idx="34503">
                  <c:v>2.8854293750000002</c:v>
                </c:pt>
                <c:pt idx="34504">
                  <c:v>2.8848487500000002</c:v>
                </c:pt>
                <c:pt idx="34505">
                  <c:v>2.8844043749999999</c:v>
                </c:pt>
                <c:pt idx="34506">
                  <c:v>2.8840318749999998</c:v>
                </c:pt>
                <c:pt idx="34507">
                  <c:v>2.8835893750000001</c:v>
                </c:pt>
                <c:pt idx="34508">
                  <c:v>2.8838875000000002</c:v>
                </c:pt>
                <c:pt idx="34509">
                  <c:v>2.8842265625001597</c:v>
                </c:pt>
                <c:pt idx="34510">
                  <c:v>2.8845900000000002</c:v>
                </c:pt>
                <c:pt idx="34511">
                  <c:v>2.8849843750000002</c:v>
                </c:pt>
                <c:pt idx="34512">
                  <c:v>2.8853893749999999</c:v>
                </c:pt>
                <c:pt idx="34513">
                  <c:v>2.8857762500000002</c:v>
                </c:pt>
                <c:pt idx="34514">
                  <c:v>2.8861868749999999</c:v>
                </c:pt>
                <c:pt idx="34515">
                  <c:v>2.8866443749999999</c:v>
                </c:pt>
                <c:pt idx="34516">
                  <c:v>2.8870431249999999</c:v>
                </c:pt>
                <c:pt idx="34517">
                  <c:v>2.8875796875001596</c:v>
                </c:pt>
                <c:pt idx="34518">
                  <c:v>2.8880474999999999</c:v>
                </c:pt>
                <c:pt idx="34519">
                  <c:v>2.8885759375001596</c:v>
                </c:pt>
                <c:pt idx="34520">
                  <c:v>2.8890809375001596</c:v>
                </c:pt>
                <c:pt idx="34521">
                  <c:v>2.8896015625001596</c:v>
                </c:pt>
                <c:pt idx="34522">
                  <c:v>2.8900481249999999</c:v>
                </c:pt>
                <c:pt idx="34523">
                  <c:v>2.8905599999999998</c:v>
                </c:pt>
                <c:pt idx="34524">
                  <c:v>2.89098343750016</c:v>
                </c:pt>
                <c:pt idx="34525">
                  <c:v>2.8913428125001599</c:v>
                </c:pt>
                <c:pt idx="34526">
                  <c:v>2.8916790625001596</c:v>
                </c:pt>
                <c:pt idx="34527">
                  <c:v>2.8921540625001598</c:v>
                </c:pt>
                <c:pt idx="34528">
                  <c:v>2.891803125</c:v>
                </c:pt>
                <c:pt idx="34529">
                  <c:v>2.8913643750000002</c:v>
                </c:pt>
                <c:pt idx="34530">
                  <c:v>2.8909146875001599</c:v>
                </c:pt>
                <c:pt idx="34531">
                  <c:v>2.8903706250000001</c:v>
                </c:pt>
                <c:pt idx="34532">
                  <c:v>2.8897678125001596</c:v>
                </c:pt>
                <c:pt idx="34533">
                  <c:v>2.8891268750000001</c:v>
                </c:pt>
                <c:pt idx="34534">
                  <c:v>2.8885153125001599</c:v>
                </c:pt>
                <c:pt idx="34535">
                  <c:v>2.8879018749999998</c:v>
                </c:pt>
                <c:pt idx="34536">
                  <c:v>2.8872356250000002</c:v>
                </c:pt>
                <c:pt idx="34537">
                  <c:v>2.8866465625001596</c:v>
                </c:pt>
                <c:pt idx="34538">
                  <c:v>2.8861481250000001</c:v>
                </c:pt>
                <c:pt idx="34539">
                  <c:v>2.8857740625001598</c:v>
                </c:pt>
                <c:pt idx="34540">
                  <c:v>2.8852831249999999</c:v>
                </c:pt>
                <c:pt idx="34541">
                  <c:v>2.884870625</c:v>
                </c:pt>
                <c:pt idx="34542">
                  <c:v>2.8852615625001596</c:v>
                </c:pt>
                <c:pt idx="34543">
                  <c:v>2.8855906249999999</c:v>
                </c:pt>
                <c:pt idx="34544">
                  <c:v>2.886080625</c:v>
                </c:pt>
                <c:pt idx="34545">
                  <c:v>2.8866093749999999</c:v>
                </c:pt>
                <c:pt idx="34546">
                  <c:v>2.886959375</c:v>
                </c:pt>
                <c:pt idx="34547">
                  <c:v>2.8873950000000002</c:v>
                </c:pt>
                <c:pt idx="34548">
                  <c:v>2.8877409375001597</c:v>
                </c:pt>
                <c:pt idx="34549">
                  <c:v>2.888109375</c:v>
                </c:pt>
                <c:pt idx="34550">
                  <c:v>2.8885615625001599</c:v>
                </c:pt>
                <c:pt idx="34551">
                  <c:v>2.8889015625001599</c:v>
                </c:pt>
                <c:pt idx="34552">
                  <c:v>2.8894571875001596</c:v>
                </c:pt>
                <c:pt idx="34553">
                  <c:v>2.8898309375001596</c:v>
                </c:pt>
                <c:pt idx="34554">
                  <c:v>2.8902809375001599</c:v>
                </c:pt>
                <c:pt idx="34555">
                  <c:v>2.8907218750000001</c:v>
                </c:pt>
                <c:pt idx="34556">
                  <c:v>2.8911087499999999</c:v>
                </c:pt>
                <c:pt idx="34557">
                  <c:v>2.8914731250000001</c:v>
                </c:pt>
                <c:pt idx="34558">
                  <c:v>2.89155125</c:v>
                </c:pt>
                <c:pt idx="34559">
                  <c:v>2.8910640625001598</c:v>
                </c:pt>
                <c:pt idx="34560">
                  <c:v>2.8907037500000001</c:v>
                </c:pt>
                <c:pt idx="34561">
                  <c:v>2.8903406249999999</c:v>
                </c:pt>
                <c:pt idx="34562">
                  <c:v>2.8899400000000002</c:v>
                </c:pt>
                <c:pt idx="34563">
                  <c:v>2.8895221875001598</c:v>
                </c:pt>
                <c:pt idx="34564">
                  <c:v>2.8891115625001595</c:v>
                </c:pt>
                <c:pt idx="34565">
                  <c:v>2.8886409375001598</c:v>
                </c:pt>
                <c:pt idx="34566">
                  <c:v>2.8881237500000001</c:v>
                </c:pt>
                <c:pt idx="34567">
                  <c:v>2.8875328125001598</c:v>
                </c:pt>
                <c:pt idx="34568">
                  <c:v>2.8869571875001596</c:v>
                </c:pt>
                <c:pt idx="34569">
                  <c:v>2.8864184375001596</c:v>
                </c:pt>
                <c:pt idx="34570">
                  <c:v>2.8858984375001597</c:v>
                </c:pt>
                <c:pt idx="34571">
                  <c:v>2.8854996875001597</c:v>
                </c:pt>
                <c:pt idx="34572">
                  <c:v>2.8850634375001598</c:v>
                </c:pt>
                <c:pt idx="34573">
                  <c:v>2.8847096875001599</c:v>
                </c:pt>
                <c:pt idx="34574">
                  <c:v>2.8843399999999999</c:v>
                </c:pt>
                <c:pt idx="34575">
                  <c:v>2.8839821875001599</c:v>
                </c:pt>
                <c:pt idx="34576">
                  <c:v>2.8836609375001596</c:v>
                </c:pt>
                <c:pt idx="34577">
                  <c:v>2.8831421875001597</c:v>
                </c:pt>
                <c:pt idx="34578">
                  <c:v>2.882653125</c:v>
                </c:pt>
                <c:pt idx="34579">
                  <c:v>2.8829878125001596</c:v>
                </c:pt>
                <c:pt idx="34580">
                  <c:v>2.8834106249999998</c:v>
                </c:pt>
                <c:pt idx="34581">
                  <c:v>2.883838125</c:v>
                </c:pt>
                <c:pt idx="34582">
                  <c:v>2.8843331249999999</c:v>
                </c:pt>
                <c:pt idx="34583">
                  <c:v>2.8848078125001599</c:v>
                </c:pt>
                <c:pt idx="34584">
                  <c:v>2.885235625</c:v>
                </c:pt>
                <c:pt idx="34585">
                  <c:v>2.8856803125001598</c:v>
                </c:pt>
                <c:pt idx="34586">
                  <c:v>2.8861065625001596</c:v>
                </c:pt>
                <c:pt idx="34587">
                  <c:v>2.8865400000000001</c:v>
                </c:pt>
                <c:pt idx="34588">
                  <c:v>2.8869890625001595</c:v>
                </c:pt>
                <c:pt idx="34589">
                  <c:v>2.8874878125001597</c:v>
                </c:pt>
                <c:pt idx="34590">
                  <c:v>2.8878124999999999</c:v>
                </c:pt>
                <c:pt idx="34591">
                  <c:v>2.8883493750000002</c:v>
                </c:pt>
                <c:pt idx="34592">
                  <c:v>2.8890168749999998</c:v>
                </c:pt>
                <c:pt idx="34593">
                  <c:v>2.8895665625001596</c:v>
                </c:pt>
                <c:pt idx="34594">
                  <c:v>2.8900712500000001</c:v>
                </c:pt>
                <c:pt idx="34595">
                  <c:v>2.8905543749999998</c:v>
                </c:pt>
                <c:pt idx="34596">
                  <c:v>2.8909828125001598</c:v>
                </c:pt>
                <c:pt idx="34597">
                  <c:v>2.8906146875001597</c:v>
                </c:pt>
                <c:pt idx="34598">
                  <c:v>2.890198125</c:v>
                </c:pt>
                <c:pt idx="34599">
                  <c:v>2.8897065625001597</c:v>
                </c:pt>
                <c:pt idx="34600">
                  <c:v>2.8892434375001597</c:v>
                </c:pt>
                <c:pt idx="34601">
                  <c:v>2.8889031250000001</c:v>
                </c:pt>
                <c:pt idx="34602">
                  <c:v>2.88850125</c:v>
                </c:pt>
                <c:pt idx="34603">
                  <c:v>2.8880184375001599</c:v>
                </c:pt>
                <c:pt idx="34604">
                  <c:v>2.8875537499999999</c:v>
                </c:pt>
                <c:pt idx="34605">
                  <c:v>2.8871806250000001</c:v>
                </c:pt>
                <c:pt idx="34606">
                  <c:v>2.8867618749999999</c:v>
                </c:pt>
                <c:pt idx="34607">
                  <c:v>2.8862134375001598</c:v>
                </c:pt>
                <c:pt idx="34608">
                  <c:v>2.8857093749999998</c:v>
                </c:pt>
                <c:pt idx="34609">
                  <c:v>2.8852000000000002</c:v>
                </c:pt>
                <c:pt idx="34610">
                  <c:v>2.8846803125001599</c:v>
                </c:pt>
                <c:pt idx="34611">
                  <c:v>2.8842434375001598</c:v>
                </c:pt>
                <c:pt idx="34612">
                  <c:v>2.8837250000000001</c:v>
                </c:pt>
                <c:pt idx="34613">
                  <c:v>2.8832599999999999</c:v>
                </c:pt>
                <c:pt idx="34614">
                  <c:v>2.8829371875001599</c:v>
                </c:pt>
                <c:pt idx="34615">
                  <c:v>2.8832746875001596</c:v>
                </c:pt>
                <c:pt idx="34616">
                  <c:v>2.8837559375001596</c:v>
                </c:pt>
                <c:pt idx="34617">
                  <c:v>2.8841581249999999</c:v>
                </c:pt>
                <c:pt idx="34618">
                  <c:v>2.8845550000000002</c:v>
                </c:pt>
                <c:pt idx="34619">
                  <c:v>2.8850600000000002</c:v>
                </c:pt>
                <c:pt idx="34620">
                  <c:v>2.88558156250016</c:v>
                </c:pt>
                <c:pt idx="34621">
                  <c:v>2.8860234375001599</c:v>
                </c:pt>
                <c:pt idx="34622">
                  <c:v>2.8863971875001599</c:v>
                </c:pt>
                <c:pt idx="34623">
                  <c:v>2.8867859375001599</c:v>
                </c:pt>
                <c:pt idx="34624">
                  <c:v>2.8871809375001596</c:v>
                </c:pt>
                <c:pt idx="34625">
                  <c:v>2.8876550000000001</c:v>
                </c:pt>
                <c:pt idx="34626">
                  <c:v>2.8880925</c:v>
                </c:pt>
                <c:pt idx="34627">
                  <c:v>2.8884556250000002</c:v>
                </c:pt>
                <c:pt idx="34628">
                  <c:v>2.8889818749999998</c:v>
                </c:pt>
                <c:pt idx="34629">
                  <c:v>2.88945843750016</c:v>
                </c:pt>
                <c:pt idx="34630">
                  <c:v>2.8899343750000002</c:v>
                </c:pt>
                <c:pt idx="34631">
                  <c:v>2.8904981250000001</c:v>
                </c:pt>
                <c:pt idx="34632">
                  <c:v>2.8908684375001599</c:v>
                </c:pt>
                <c:pt idx="34633">
                  <c:v>2.8905096875001597</c:v>
                </c:pt>
                <c:pt idx="34634">
                  <c:v>2.8900762499999999</c:v>
                </c:pt>
                <c:pt idx="34635">
                  <c:v>2.8896809375001595</c:v>
                </c:pt>
                <c:pt idx="34636">
                  <c:v>2.8892825000000002</c:v>
                </c:pt>
                <c:pt idx="34637">
                  <c:v>2.8887871875001596</c:v>
                </c:pt>
                <c:pt idx="34638">
                  <c:v>2.8883878125001599</c:v>
                </c:pt>
                <c:pt idx="34639">
                  <c:v>2.8880434375001598</c:v>
                </c:pt>
                <c:pt idx="34640">
                  <c:v>2.8876728125001598</c:v>
                </c:pt>
                <c:pt idx="34641">
                  <c:v>2.8871821875001595</c:v>
                </c:pt>
                <c:pt idx="34642">
                  <c:v>2.8867337499999999</c:v>
                </c:pt>
                <c:pt idx="34643">
                  <c:v>2.8861834375001596</c:v>
                </c:pt>
                <c:pt idx="34644">
                  <c:v>2.8858171875001597</c:v>
                </c:pt>
                <c:pt idx="34645">
                  <c:v>2.8861721875001596</c:v>
                </c:pt>
                <c:pt idx="34646">
                  <c:v>2.8865465625001598</c:v>
                </c:pt>
                <c:pt idx="34647">
                  <c:v>2.8869790625001599</c:v>
                </c:pt>
                <c:pt idx="34648">
                  <c:v>2.88744093750016</c:v>
                </c:pt>
                <c:pt idx="34649">
                  <c:v>2.8878840625001598</c:v>
                </c:pt>
                <c:pt idx="34650">
                  <c:v>2.8883396875001597</c:v>
                </c:pt>
                <c:pt idx="34651">
                  <c:v>2.8887456249999999</c:v>
                </c:pt>
                <c:pt idx="34652">
                  <c:v>2.8891490625001599</c:v>
                </c:pt>
                <c:pt idx="34653">
                  <c:v>2.8895437500000001</c:v>
                </c:pt>
                <c:pt idx="34654">
                  <c:v>2.88992125</c:v>
                </c:pt>
                <c:pt idx="34655">
                  <c:v>2.8902578125001597</c:v>
                </c:pt>
                <c:pt idx="34656">
                  <c:v>2.8906184375001596</c:v>
                </c:pt>
                <c:pt idx="34657">
                  <c:v>2.890983125</c:v>
                </c:pt>
                <c:pt idx="34658">
                  <c:v>2.8906375</c:v>
                </c:pt>
                <c:pt idx="34659">
                  <c:v>2.8903121875001596</c:v>
                </c:pt>
                <c:pt idx="34660">
                  <c:v>2.8898528125001599</c:v>
                </c:pt>
                <c:pt idx="34661">
                  <c:v>2.8894212499999998</c:v>
                </c:pt>
                <c:pt idx="34662">
                  <c:v>2.8891790625001597</c:v>
                </c:pt>
                <c:pt idx="34663">
                  <c:v>2.8887350000000001</c:v>
                </c:pt>
                <c:pt idx="34664">
                  <c:v>2.8883840625001596</c:v>
                </c:pt>
                <c:pt idx="34665">
                  <c:v>2.8879903125001598</c:v>
                </c:pt>
                <c:pt idx="34666">
                  <c:v>2.8874724999999999</c:v>
                </c:pt>
                <c:pt idx="34667">
                  <c:v>2.88704218750016</c:v>
                </c:pt>
                <c:pt idx="34668">
                  <c:v>2.8867196875001597</c:v>
                </c:pt>
                <c:pt idx="34669">
                  <c:v>2.8863803125001599</c:v>
                </c:pt>
                <c:pt idx="34670">
                  <c:v>2.8860428125001598</c:v>
                </c:pt>
                <c:pt idx="34671">
                  <c:v>2.8856418750000001</c:v>
                </c:pt>
                <c:pt idx="34672">
                  <c:v>2.8859762500000001</c:v>
                </c:pt>
                <c:pt idx="34673">
                  <c:v>2.8863799999999999</c:v>
                </c:pt>
                <c:pt idx="34674">
                  <c:v>2.8867578125001598</c:v>
                </c:pt>
                <c:pt idx="34675">
                  <c:v>2.887169375</c:v>
                </c:pt>
                <c:pt idx="34676">
                  <c:v>2.8876990625001597</c:v>
                </c:pt>
                <c:pt idx="34677">
                  <c:v>2.8881971875001597</c:v>
                </c:pt>
                <c:pt idx="34678">
                  <c:v>2.8887603125001595</c:v>
                </c:pt>
                <c:pt idx="34679">
                  <c:v>2.88938125</c:v>
                </c:pt>
                <c:pt idx="34680">
                  <c:v>2.8899937499999999</c:v>
                </c:pt>
                <c:pt idx="34681">
                  <c:v>2.8905556250000002</c:v>
                </c:pt>
                <c:pt idx="34682">
                  <c:v>2.8911362500000002</c:v>
                </c:pt>
                <c:pt idx="34683">
                  <c:v>2.8916221875001598</c:v>
                </c:pt>
                <c:pt idx="34684">
                  <c:v>2.8921000000000001</c:v>
                </c:pt>
                <c:pt idx="34685">
                  <c:v>2.8925731250000002</c:v>
                </c:pt>
                <c:pt idx="34686">
                  <c:v>2.8930346875001596</c:v>
                </c:pt>
                <c:pt idx="34687">
                  <c:v>2.8935068749999999</c:v>
                </c:pt>
                <c:pt idx="34688">
                  <c:v>2.8939487499999998</c:v>
                </c:pt>
                <c:pt idx="34689">
                  <c:v>2.8943737500000002</c:v>
                </c:pt>
                <c:pt idx="34690">
                  <c:v>2.8939296875001599</c:v>
                </c:pt>
                <c:pt idx="34691">
                  <c:v>2.8933412500000002</c:v>
                </c:pt>
                <c:pt idx="34692">
                  <c:v>2.8927575000000001</c:v>
                </c:pt>
                <c:pt idx="34693">
                  <c:v>2.8918934375001597</c:v>
                </c:pt>
                <c:pt idx="34694">
                  <c:v>2.8909618749999999</c:v>
                </c:pt>
                <c:pt idx="34695">
                  <c:v>2.8899412500000001</c:v>
                </c:pt>
                <c:pt idx="34696">
                  <c:v>2.8888693750000001</c:v>
                </c:pt>
                <c:pt idx="34697">
                  <c:v>2.887756875</c:v>
                </c:pt>
                <c:pt idx="34698">
                  <c:v>2.8866190625001598</c:v>
                </c:pt>
                <c:pt idx="34699">
                  <c:v>2.8853681249999998</c:v>
                </c:pt>
                <c:pt idx="34700">
                  <c:v>2.8842490625001598</c:v>
                </c:pt>
                <c:pt idx="34701">
                  <c:v>2.8832206249999999</c:v>
                </c:pt>
                <c:pt idx="34702">
                  <c:v>2.8823525000000001</c:v>
                </c:pt>
                <c:pt idx="34703">
                  <c:v>2.8818084375001596</c:v>
                </c:pt>
                <c:pt idx="34704">
                  <c:v>2.8813887500000002</c:v>
                </c:pt>
                <c:pt idx="34705">
                  <c:v>2.8810103125001598</c:v>
                </c:pt>
                <c:pt idx="34706">
                  <c:v>2.8805424999999998</c:v>
                </c:pt>
                <c:pt idx="34707">
                  <c:v>2.8809121875001598</c:v>
                </c:pt>
                <c:pt idx="34708">
                  <c:v>2.8812756249999998</c:v>
                </c:pt>
                <c:pt idx="34709">
                  <c:v>2.881621875</c:v>
                </c:pt>
                <c:pt idx="34710">
                  <c:v>2.8819653125001596</c:v>
                </c:pt>
                <c:pt idx="34711">
                  <c:v>2.8823325</c:v>
                </c:pt>
                <c:pt idx="34712">
                  <c:v>2.8826984375001596</c:v>
                </c:pt>
                <c:pt idx="34713">
                  <c:v>2.8830240625001595</c:v>
                </c:pt>
                <c:pt idx="34714">
                  <c:v>2.8833971875001598</c:v>
                </c:pt>
                <c:pt idx="34715">
                  <c:v>2.8837762499999999</c:v>
                </c:pt>
                <c:pt idx="34716">
                  <c:v>2.8842325</c:v>
                </c:pt>
                <c:pt idx="34717">
                  <c:v>2.8847556249999999</c:v>
                </c:pt>
                <c:pt idx="34718">
                  <c:v>2.8852743749999998</c:v>
                </c:pt>
                <c:pt idx="34719">
                  <c:v>2.8857900000000001</c:v>
                </c:pt>
                <c:pt idx="34720">
                  <c:v>2.8861146875001595</c:v>
                </c:pt>
                <c:pt idx="34721">
                  <c:v>2.886559375</c:v>
                </c:pt>
                <c:pt idx="34722">
                  <c:v>2.8869862500000001</c:v>
                </c:pt>
                <c:pt idx="34723">
                  <c:v>2.8874221875001598</c:v>
                </c:pt>
                <c:pt idx="34724">
                  <c:v>2.8877868750000002</c:v>
                </c:pt>
                <c:pt idx="34725">
                  <c:v>2.8877409375001597</c:v>
                </c:pt>
                <c:pt idx="34726">
                  <c:v>2.8873915625001598</c:v>
                </c:pt>
                <c:pt idx="34727">
                  <c:v>2.8869634375001598</c:v>
                </c:pt>
                <c:pt idx="34728">
                  <c:v>2.8864946875001598</c:v>
                </c:pt>
                <c:pt idx="34729">
                  <c:v>2.8859118750000001</c:v>
                </c:pt>
                <c:pt idx="34730">
                  <c:v>2.8852737500000001</c:v>
                </c:pt>
                <c:pt idx="34731">
                  <c:v>2.8846040625001597</c:v>
                </c:pt>
                <c:pt idx="34732">
                  <c:v>2.8839299999999999</c:v>
                </c:pt>
                <c:pt idx="34733">
                  <c:v>2.8831696875001596</c:v>
                </c:pt>
                <c:pt idx="34734">
                  <c:v>2.8824506250000002</c:v>
                </c:pt>
                <c:pt idx="34735">
                  <c:v>2.8818203125001598</c:v>
                </c:pt>
                <c:pt idx="34736">
                  <c:v>2.8811512499999998</c:v>
                </c:pt>
                <c:pt idx="34737">
                  <c:v>2.8807243749999998</c:v>
                </c:pt>
                <c:pt idx="34738">
                  <c:v>2.8801865625001599</c:v>
                </c:pt>
                <c:pt idx="34739">
                  <c:v>2.8798531249999999</c:v>
                </c:pt>
                <c:pt idx="34740">
                  <c:v>2.8802328125001599</c:v>
                </c:pt>
                <c:pt idx="34741">
                  <c:v>2.8806240625001598</c:v>
                </c:pt>
                <c:pt idx="34742">
                  <c:v>2.8811456249999998</c:v>
                </c:pt>
                <c:pt idx="34743">
                  <c:v>2.8814956249999999</c:v>
                </c:pt>
                <c:pt idx="34744">
                  <c:v>2.881891875</c:v>
                </c:pt>
                <c:pt idx="34745">
                  <c:v>2.8822549999999998</c:v>
                </c:pt>
                <c:pt idx="34746">
                  <c:v>2.8827137500000002</c:v>
                </c:pt>
                <c:pt idx="34747">
                  <c:v>2.8831253125001597</c:v>
                </c:pt>
                <c:pt idx="34748">
                  <c:v>2.8836434375001598</c:v>
                </c:pt>
                <c:pt idx="34749">
                  <c:v>2.8841528125001599</c:v>
                </c:pt>
                <c:pt idx="34750">
                  <c:v>2.8847721875001597</c:v>
                </c:pt>
                <c:pt idx="34751">
                  <c:v>2.8853274999999998</c:v>
                </c:pt>
                <c:pt idx="34752">
                  <c:v>2.8858696875001599</c:v>
                </c:pt>
                <c:pt idx="34753">
                  <c:v>2.8863193749999998</c:v>
                </c:pt>
                <c:pt idx="34754">
                  <c:v>2.8867668750000002</c:v>
                </c:pt>
                <c:pt idx="34755">
                  <c:v>2.8871781250000002</c:v>
                </c:pt>
                <c:pt idx="34756">
                  <c:v>2.8876124999999999</c:v>
                </c:pt>
                <c:pt idx="34757">
                  <c:v>2.887933125</c:v>
                </c:pt>
                <c:pt idx="34758">
                  <c:v>2.8882781249999998</c:v>
                </c:pt>
                <c:pt idx="34759">
                  <c:v>2.8886378125001597</c:v>
                </c:pt>
                <c:pt idx="34760">
                  <c:v>2.8882924999999999</c:v>
                </c:pt>
                <c:pt idx="34761">
                  <c:v>2.8877509375001598</c:v>
                </c:pt>
                <c:pt idx="34762">
                  <c:v>2.8873643750000002</c:v>
                </c:pt>
                <c:pt idx="34763">
                  <c:v>2.8867484375001595</c:v>
                </c:pt>
                <c:pt idx="34764">
                  <c:v>2.8861724999999998</c:v>
                </c:pt>
                <c:pt idx="34765">
                  <c:v>2.8855384375001596</c:v>
                </c:pt>
                <c:pt idx="34766">
                  <c:v>2.8849459375001598</c:v>
                </c:pt>
                <c:pt idx="34767">
                  <c:v>2.8843590625001596</c:v>
                </c:pt>
                <c:pt idx="34768">
                  <c:v>2.8838228125001599</c:v>
                </c:pt>
                <c:pt idx="34769">
                  <c:v>2.8832065625001597</c:v>
                </c:pt>
                <c:pt idx="34770">
                  <c:v>2.8825478125001598</c:v>
                </c:pt>
                <c:pt idx="34771">
                  <c:v>2.8819934375001597</c:v>
                </c:pt>
                <c:pt idx="34772">
                  <c:v>2.8814959375001599</c:v>
                </c:pt>
                <c:pt idx="34773">
                  <c:v>2.8811106249999998</c:v>
                </c:pt>
                <c:pt idx="34774">
                  <c:v>2.8807725</c:v>
                </c:pt>
                <c:pt idx="34775">
                  <c:v>2.8804284375001599</c:v>
                </c:pt>
                <c:pt idx="34776">
                  <c:v>2.8800265625001598</c:v>
                </c:pt>
                <c:pt idx="34777">
                  <c:v>2.8796446875001598</c:v>
                </c:pt>
                <c:pt idx="34778">
                  <c:v>2.8792965625001599</c:v>
                </c:pt>
                <c:pt idx="34779">
                  <c:v>2.8788793749999999</c:v>
                </c:pt>
                <c:pt idx="34780">
                  <c:v>2.8784978125001599</c:v>
                </c:pt>
                <c:pt idx="34781">
                  <c:v>2.8788312500000002</c:v>
                </c:pt>
                <c:pt idx="34782">
                  <c:v>2.8791846875001599</c:v>
                </c:pt>
                <c:pt idx="34783">
                  <c:v>2.8795771875001597</c:v>
                </c:pt>
                <c:pt idx="34784">
                  <c:v>2.8799690625001597</c:v>
                </c:pt>
                <c:pt idx="34785">
                  <c:v>2.8804015625001598</c:v>
                </c:pt>
                <c:pt idx="34786">
                  <c:v>2.8808050000000001</c:v>
                </c:pt>
                <c:pt idx="34787">
                  <c:v>2.8811524999999998</c:v>
                </c:pt>
                <c:pt idx="34788">
                  <c:v>2.8815159375001596</c:v>
                </c:pt>
                <c:pt idx="34789">
                  <c:v>2.8818371875001598</c:v>
                </c:pt>
                <c:pt idx="34790">
                  <c:v>2.8822159375001597</c:v>
                </c:pt>
                <c:pt idx="34791">
                  <c:v>2.8825693750000001</c:v>
                </c:pt>
                <c:pt idx="34792">
                  <c:v>2.8829634375001598</c:v>
                </c:pt>
                <c:pt idx="34793">
                  <c:v>2.8834225</c:v>
                </c:pt>
                <c:pt idx="34794">
                  <c:v>2.8838328125001595</c:v>
                </c:pt>
                <c:pt idx="34795">
                  <c:v>2.8842537500000001</c:v>
                </c:pt>
                <c:pt idx="34796">
                  <c:v>2.8846799999999999</c:v>
                </c:pt>
                <c:pt idx="34797">
                  <c:v>2.8842150000000002</c:v>
                </c:pt>
                <c:pt idx="34798">
                  <c:v>2.8838084375001598</c:v>
                </c:pt>
                <c:pt idx="34799">
                  <c:v>2.8834124999999999</c:v>
                </c:pt>
                <c:pt idx="34800">
                  <c:v>2.8830343749999998</c:v>
                </c:pt>
                <c:pt idx="34801">
                  <c:v>2.8824921875001599</c:v>
                </c:pt>
                <c:pt idx="34802">
                  <c:v>2.8818665625001598</c:v>
                </c:pt>
                <c:pt idx="34803">
                  <c:v>2.8815459375001597</c:v>
                </c:pt>
                <c:pt idx="34804">
                  <c:v>2.880964375</c:v>
                </c:pt>
                <c:pt idx="34805">
                  <c:v>2.8803246875001598</c:v>
                </c:pt>
                <c:pt idx="34806">
                  <c:v>2.8799915625001598</c:v>
                </c:pt>
                <c:pt idx="34807">
                  <c:v>2.8795546875001596</c:v>
                </c:pt>
                <c:pt idx="34808">
                  <c:v>2.8794471875001597</c:v>
                </c:pt>
                <c:pt idx="34809">
                  <c:v>2.8798909375001598</c:v>
                </c:pt>
                <c:pt idx="34810">
                  <c:v>2.8803731250000002</c:v>
                </c:pt>
                <c:pt idx="34811">
                  <c:v>2.8807384375001597</c:v>
                </c:pt>
                <c:pt idx="34812">
                  <c:v>2.8811509375001596</c:v>
                </c:pt>
                <c:pt idx="34813">
                  <c:v>2.8814831249999999</c:v>
                </c:pt>
                <c:pt idx="34814">
                  <c:v>2.8819037500000002</c:v>
                </c:pt>
                <c:pt idx="34815">
                  <c:v>2.8823203125001595</c:v>
                </c:pt>
                <c:pt idx="34816">
                  <c:v>2.8827240625001598</c:v>
                </c:pt>
                <c:pt idx="34817">
                  <c:v>2.8831806250000001</c:v>
                </c:pt>
                <c:pt idx="34818">
                  <c:v>2.8836478125001599</c:v>
                </c:pt>
                <c:pt idx="34819">
                  <c:v>2.8840881249999999</c:v>
                </c:pt>
                <c:pt idx="34820">
                  <c:v>2.8845584375001598</c:v>
                </c:pt>
                <c:pt idx="34821">
                  <c:v>2.8850015625001597</c:v>
                </c:pt>
                <c:pt idx="34822">
                  <c:v>2.8855006250000002</c:v>
                </c:pt>
                <c:pt idx="34823">
                  <c:v>2.8859062500000001</c:v>
                </c:pt>
                <c:pt idx="34824">
                  <c:v>2.88630875</c:v>
                </c:pt>
                <c:pt idx="34825">
                  <c:v>2.8866518750000001</c:v>
                </c:pt>
                <c:pt idx="34826">
                  <c:v>2.8870790625001597</c:v>
                </c:pt>
                <c:pt idx="34827">
                  <c:v>2.8874571875001598</c:v>
                </c:pt>
                <c:pt idx="34828">
                  <c:v>2.88690625</c:v>
                </c:pt>
                <c:pt idx="34829">
                  <c:v>2.8864253125001595</c:v>
                </c:pt>
                <c:pt idx="34830">
                  <c:v>2.885855625</c:v>
                </c:pt>
                <c:pt idx="34831">
                  <c:v>2.88526375</c:v>
                </c:pt>
                <c:pt idx="34832">
                  <c:v>2.8847634375001596</c:v>
                </c:pt>
                <c:pt idx="34833">
                  <c:v>2.8843721875001598</c:v>
                </c:pt>
                <c:pt idx="34834">
                  <c:v>2.88395125</c:v>
                </c:pt>
                <c:pt idx="34835">
                  <c:v>2.8835484375001599</c:v>
                </c:pt>
                <c:pt idx="34836">
                  <c:v>2.8831365625001597</c:v>
                </c:pt>
                <c:pt idx="34837">
                  <c:v>2.88274281250016</c:v>
                </c:pt>
                <c:pt idx="34838">
                  <c:v>2.8823784375001598</c:v>
                </c:pt>
                <c:pt idx="34839">
                  <c:v>2.88200968750016</c:v>
                </c:pt>
                <c:pt idx="34840">
                  <c:v>2.8816099999999998</c:v>
                </c:pt>
                <c:pt idx="34841">
                  <c:v>2.8812228125001598</c:v>
                </c:pt>
                <c:pt idx="34842">
                  <c:v>2.8808050000000001</c:v>
                </c:pt>
                <c:pt idx="34843">
                  <c:v>2.8804078125001595</c:v>
                </c:pt>
                <c:pt idx="34844">
                  <c:v>2.8800521875001599</c:v>
                </c:pt>
                <c:pt idx="34845">
                  <c:v>2.8796768749999999</c:v>
                </c:pt>
                <c:pt idx="34846">
                  <c:v>2.8798037500000002</c:v>
                </c:pt>
                <c:pt idx="34847">
                  <c:v>2.8801721875001598</c:v>
                </c:pt>
                <c:pt idx="34848">
                  <c:v>2.8805412499999998</c:v>
                </c:pt>
                <c:pt idx="34849">
                  <c:v>2.8809734375001597</c:v>
                </c:pt>
                <c:pt idx="34850">
                  <c:v>2.8813499999999999</c:v>
                </c:pt>
                <c:pt idx="34851">
                  <c:v>2.8817943750000001</c:v>
                </c:pt>
                <c:pt idx="34852">
                  <c:v>2.8821525000000001</c:v>
                </c:pt>
                <c:pt idx="34853">
                  <c:v>2.8825253125001598</c:v>
                </c:pt>
                <c:pt idx="34854">
                  <c:v>2.8830284375001596</c:v>
                </c:pt>
                <c:pt idx="34855">
                  <c:v>2.8835271875001598</c:v>
                </c:pt>
                <c:pt idx="34856">
                  <c:v>2.88403125</c:v>
                </c:pt>
                <c:pt idx="34857">
                  <c:v>2.8845900000000002</c:v>
                </c:pt>
                <c:pt idx="34858">
                  <c:v>2.8851221875001598</c:v>
                </c:pt>
                <c:pt idx="34859">
                  <c:v>2.8855893749999999</c:v>
                </c:pt>
                <c:pt idx="34860">
                  <c:v>2.8860628125001599</c:v>
                </c:pt>
                <c:pt idx="34861">
                  <c:v>2.8865618749999999</c:v>
                </c:pt>
                <c:pt idx="34862">
                  <c:v>2.8870746875001596</c:v>
                </c:pt>
                <c:pt idx="34863">
                  <c:v>2.8875150000000001</c:v>
                </c:pt>
                <c:pt idx="34864">
                  <c:v>2.8878425000000001</c:v>
                </c:pt>
                <c:pt idx="34865">
                  <c:v>2.8872793749999999</c:v>
                </c:pt>
                <c:pt idx="34866">
                  <c:v>2.8868162499999999</c:v>
                </c:pt>
                <c:pt idx="34867">
                  <c:v>2.8863362499999998</c:v>
                </c:pt>
                <c:pt idx="34868">
                  <c:v>2.8858896875001596</c:v>
                </c:pt>
                <c:pt idx="34869">
                  <c:v>2.8853368750000001</c:v>
                </c:pt>
                <c:pt idx="34870">
                  <c:v>2.88473625</c:v>
                </c:pt>
                <c:pt idx="34871">
                  <c:v>2.8841378125001595</c:v>
                </c:pt>
                <c:pt idx="34872">
                  <c:v>2.8835334375001596</c:v>
                </c:pt>
                <c:pt idx="34873">
                  <c:v>2.8829415625001595</c:v>
                </c:pt>
                <c:pt idx="34874">
                  <c:v>2.8823781249999998</c:v>
                </c:pt>
                <c:pt idx="34875">
                  <c:v>2.8819149999999998</c:v>
                </c:pt>
                <c:pt idx="34876">
                  <c:v>2.8815309375001599</c:v>
                </c:pt>
                <c:pt idx="34877">
                  <c:v>2.8811650000000002</c:v>
                </c:pt>
                <c:pt idx="34878">
                  <c:v>2.8808165625001596</c:v>
                </c:pt>
                <c:pt idx="34879">
                  <c:v>2.8804881249999998</c:v>
                </c:pt>
                <c:pt idx="34880">
                  <c:v>2.8801453125001597</c:v>
                </c:pt>
                <c:pt idx="34881">
                  <c:v>2.8798040625001597</c:v>
                </c:pt>
                <c:pt idx="34882">
                  <c:v>2.8792671875001599</c:v>
                </c:pt>
                <c:pt idx="34883">
                  <c:v>2.8787784375001597</c:v>
                </c:pt>
                <c:pt idx="34884">
                  <c:v>2.8784368749999998</c:v>
                </c:pt>
                <c:pt idx="34885">
                  <c:v>2.8788537500000002</c:v>
                </c:pt>
                <c:pt idx="34886">
                  <c:v>2.8793074999999999</c:v>
                </c:pt>
                <c:pt idx="34887">
                  <c:v>2.8797540625001599</c:v>
                </c:pt>
                <c:pt idx="34888">
                  <c:v>2.8801043750000002</c:v>
                </c:pt>
                <c:pt idx="34889">
                  <c:v>2.8804693750000001</c:v>
                </c:pt>
                <c:pt idx="34890">
                  <c:v>2.8808268749999999</c:v>
                </c:pt>
                <c:pt idx="34891">
                  <c:v>2.8812640625001595</c:v>
                </c:pt>
                <c:pt idx="34892">
                  <c:v>2.8817290625001597</c:v>
                </c:pt>
                <c:pt idx="34893">
                  <c:v>2.8821124999999999</c:v>
                </c:pt>
                <c:pt idx="34894">
                  <c:v>2.8825053125001596</c:v>
                </c:pt>
                <c:pt idx="34895">
                  <c:v>2.8829290625001596</c:v>
                </c:pt>
                <c:pt idx="34896">
                  <c:v>2.8832771875001599</c:v>
                </c:pt>
                <c:pt idx="34897">
                  <c:v>2.8828178125001598</c:v>
                </c:pt>
                <c:pt idx="34898">
                  <c:v>2.88249625</c:v>
                </c:pt>
                <c:pt idx="34899">
                  <c:v>2.8821668749999998</c:v>
                </c:pt>
                <c:pt idx="34900">
                  <c:v>2.8816584375001599</c:v>
                </c:pt>
                <c:pt idx="34901">
                  <c:v>2.8813184375001599</c:v>
                </c:pt>
                <c:pt idx="34902">
                  <c:v>2.8808365625001597</c:v>
                </c:pt>
                <c:pt idx="34903">
                  <c:v>2.8805149999999999</c:v>
                </c:pt>
                <c:pt idx="34904">
                  <c:v>2.8801493749999998</c:v>
                </c:pt>
                <c:pt idx="34905">
                  <c:v>2.8794853125001598</c:v>
                </c:pt>
                <c:pt idx="34906">
                  <c:v>2.8788649999999998</c:v>
                </c:pt>
                <c:pt idx="34907">
                  <c:v>2.8784987499999999</c:v>
                </c:pt>
                <c:pt idx="34908">
                  <c:v>2.8781046875001599</c:v>
                </c:pt>
                <c:pt idx="34909">
                  <c:v>2.8784312500000002</c:v>
                </c:pt>
                <c:pt idx="34910">
                  <c:v>2.87887</c:v>
                </c:pt>
                <c:pt idx="34911">
                  <c:v>2.8792762500000002</c:v>
                </c:pt>
                <c:pt idx="34912">
                  <c:v>2.87959875</c:v>
                </c:pt>
                <c:pt idx="34913">
                  <c:v>2.8800715625001598</c:v>
                </c:pt>
                <c:pt idx="34914">
                  <c:v>2.8804584375001596</c:v>
                </c:pt>
                <c:pt idx="34915">
                  <c:v>2.88083125</c:v>
                </c:pt>
                <c:pt idx="34916">
                  <c:v>2.8812390625001596</c:v>
                </c:pt>
                <c:pt idx="34917">
                  <c:v>2.8817021875001596</c:v>
                </c:pt>
                <c:pt idx="34918">
                  <c:v>2.8820606249999998</c:v>
                </c:pt>
                <c:pt idx="34919">
                  <c:v>2.8824346875001599</c:v>
                </c:pt>
                <c:pt idx="34920">
                  <c:v>2.8828809375001598</c:v>
                </c:pt>
                <c:pt idx="34921">
                  <c:v>2.8833678125001598</c:v>
                </c:pt>
                <c:pt idx="34922">
                  <c:v>2.8838325</c:v>
                </c:pt>
                <c:pt idx="34923">
                  <c:v>2.8843571875001599</c:v>
                </c:pt>
                <c:pt idx="34924">
                  <c:v>2.8848725000000002</c:v>
                </c:pt>
                <c:pt idx="34925">
                  <c:v>2.8853806249999998</c:v>
                </c:pt>
                <c:pt idx="34926">
                  <c:v>2.8857921875001598</c:v>
                </c:pt>
                <c:pt idx="34927">
                  <c:v>2.8862828125001596</c:v>
                </c:pt>
                <c:pt idx="34928">
                  <c:v>2.8866715625001595</c:v>
                </c:pt>
                <c:pt idx="34929">
                  <c:v>2.8863318750000002</c:v>
                </c:pt>
                <c:pt idx="34930">
                  <c:v>2.8856137500000001</c:v>
                </c:pt>
                <c:pt idx="34931">
                  <c:v>2.8850556250000001</c:v>
                </c:pt>
                <c:pt idx="34932">
                  <c:v>2.884448125</c:v>
                </c:pt>
                <c:pt idx="34933">
                  <c:v>2.88387875</c:v>
                </c:pt>
                <c:pt idx="34934">
                  <c:v>2.8832556249999999</c:v>
                </c:pt>
                <c:pt idx="34935">
                  <c:v>2.8825871875001599</c:v>
                </c:pt>
                <c:pt idx="34936">
                  <c:v>2.8819668749999998</c:v>
                </c:pt>
                <c:pt idx="34937">
                  <c:v>2.8813615625001598</c:v>
                </c:pt>
                <c:pt idx="34938">
                  <c:v>2.8808181249999998</c:v>
                </c:pt>
                <c:pt idx="34939">
                  <c:v>2.8803018749999998</c:v>
                </c:pt>
                <c:pt idx="34940">
                  <c:v>2.8798815625001599</c:v>
                </c:pt>
                <c:pt idx="34941">
                  <c:v>2.8795503125001596</c:v>
                </c:pt>
                <c:pt idx="34942">
                  <c:v>2.8790765625001598</c:v>
                </c:pt>
                <c:pt idx="34943">
                  <c:v>2.8787156249999999</c:v>
                </c:pt>
                <c:pt idx="34944">
                  <c:v>2.8791203125001599</c:v>
                </c:pt>
                <c:pt idx="34945">
                  <c:v>2.8795137500000001</c:v>
                </c:pt>
                <c:pt idx="34946">
                  <c:v>2.8799118749999999</c:v>
                </c:pt>
                <c:pt idx="34947">
                  <c:v>2.880378125</c:v>
                </c:pt>
                <c:pt idx="34948">
                  <c:v>2.8808828125001598</c:v>
                </c:pt>
                <c:pt idx="34949">
                  <c:v>2.8812984375001598</c:v>
                </c:pt>
                <c:pt idx="34950">
                  <c:v>2.88181625</c:v>
                </c:pt>
                <c:pt idx="34951">
                  <c:v>2.8823162500000001</c:v>
                </c:pt>
                <c:pt idx="34952">
                  <c:v>2.8829234375001596</c:v>
                </c:pt>
                <c:pt idx="34953">
                  <c:v>2.8834543749999999</c:v>
                </c:pt>
                <c:pt idx="34954">
                  <c:v>2.8839231249999999</c:v>
                </c:pt>
                <c:pt idx="34955">
                  <c:v>2.8845053125001598</c:v>
                </c:pt>
                <c:pt idx="34956">
                  <c:v>2.8848349999999998</c:v>
                </c:pt>
                <c:pt idx="34957">
                  <c:v>2.8854003125001597</c:v>
                </c:pt>
                <c:pt idx="34958">
                  <c:v>2.8859790625001596</c:v>
                </c:pt>
                <c:pt idx="34959">
                  <c:v>2.8866212500000001</c:v>
                </c:pt>
                <c:pt idx="34960">
                  <c:v>2.8869484375001599</c:v>
                </c:pt>
                <c:pt idx="34961">
                  <c:v>2.8875296875001597</c:v>
                </c:pt>
                <c:pt idx="34962">
                  <c:v>2.888003125</c:v>
                </c:pt>
                <c:pt idx="34963">
                  <c:v>2.8884081250000002</c:v>
                </c:pt>
                <c:pt idx="34964">
                  <c:v>2.8878165625001597</c:v>
                </c:pt>
                <c:pt idx="34965">
                  <c:v>2.8872971875001596</c:v>
                </c:pt>
                <c:pt idx="34966">
                  <c:v>2.8867028125001597</c:v>
                </c:pt>
                <c:pt idx="34967">
                  <c:v>2.8860646875001597</c:v>
                </c:pt>
                <c:pt idx="34968">
                  <c:v>2.8854334375001596</c:v>
                </c:pt>
                <c:pt idx="34969">
                  <c:v>2.8848262500000001</c:v>
                </c:pt>
                <c:pt idx="34970">
                  <c:v>2.8842043749999999</c:v>
                </c:pt>
                <c:pt idx="34971">
                  <c:v>2.8835875</c:v>
                </c:pt>
                <c:pt idx="34972">
                  <c:v>2.8828931249999998</c:v>
                </c:pt>
                <c:pt idx="34973">
                  <c:v>2.8823428125001596</c:v>
                </c:pt>
                <c:pt idx="34974">
                  <c:v>2.8819081249999998</c:v>
                </c:pt>
                <c:pt idx="34975">
                  <c:v>2.8815318749999999</c:v>
                </c:pt>
                <c:pt idx="34976">
                  <c:v>2.8809784375001599</c:v>
                </c:pt>
                <c:pt idx="34977">
                  <c:v>2.8805440625001597</c:v>
                </c:pt>
                <c:pt idx="34978">
                  <c:v>2.88002718750016</c:v>
                </c:pt>
                <c:pt idx="34979">
                  <c:v>2.8794915625001596</c:v>
                </c:pt>
                <c:pt idx="34980">
                  <c:v>2.8789625000000001</c:v>
                </c:pt>
                <c:pt idx="34981">
                  <c:v>2.8784106249999999</c:v>
                </c:pt>
                <c:pt idx="34982">
                  <c:v>2.8778153125001595</c:v>
                </c:pt>
                <c:pt idx="34983">
                  <c:v>2.8773571875001598</c:v>
                </c:pt>
                <c:pt idx="34984">
                  <c:v>2.8778049999999999</c:v>
                </c:pt>
                <c:pt idx="34985">
                  <c:v>2.8781540625001596</c:v>
                </c:pt>
                <c:pt idx="34986">
                  <c:v>2.8785334375001597</c:v>
                </c:pt>
                <c:pt idx="34987">
                  <c:v>2.8789674999999999</c:v>
                </c:pt>
                <c:pt idx="34988">
                  <c:v>2.8793362500000002</c:v>
                </c:pt>
                <c:pt idx="34989">
                  <c:v>2.879685625</c:v>
                </c:pt>
                <c:pt idx="34990">
                  <c:v>2.8801312499999998</c:v>
                </c:pt>
                <c:pt idx="34991">
                  <c:v>2.88057281250016</c:v>
                </c:pt>
                <c:pt idx="34992">
                  <c:v>2.8810043749999998</c:v>
                </c:pt>
                <c:pt idx="34993">
                  <c:v>2.881364375</c:v>
                </c:pt>
                <c:pt idx="34994">
                  <c:v>2.88178125</c:v>
                </c:pt>
                <c:pt idx="34995">
                  <c:v>2.8821468750000001</c:v>
                </c:pt>
                <c:pt idx="34996">
                  <c:v>2.8825668750000002</c:v>
                </c:pt>
                <c:pt idx="34997">
                  <c:v>2.8830212500000001</c:v>
                </c:pt>
                <c:pt idx="34998">
                  <c:v>2.8834240625001599</c:v>
                </c:pt>
                <c:pt idx="34999">
                  <c:v>2.88390375</c:v>
                </c:pt>
                <c:pt idx="35000">
                  <c:v>2.8842253125001598</c:v>
                </c:pt>
                <c:pt idx="35001">
                  <c:v>2.8845740625001599</c:v>
                </c:pt>
                <c:pt idx="35002">
                  <c:v>2.8839615625001596</c:v>
                </c:pt>
                <c:pt idx="35003">
                  <c:v>2.8835846875001598</c:v>
                </c:pt>
                <c:pt idx="35004">
                  <c:v>2.8831218750000001</c:v>
                </c:pt>
                <c:pt idx="35005">
                  <c:v>2.8825828125001598</c:v>
                </c:pt>
                <c:pt idx="35006">
                  <c:v>2.8819984375001599</c:v>
                </c:pt>
                <c:pt idx="35007">
                  <c:v>2.8813140625001599</c:v>
                </c:pt>
                <c:pt idx="35008">
                  <c:v>2.8805303125001598</c:v>
                </c:pt>
                <c:pt idx="35009">
                  <c:v>2.8797437499999998</c:v>
                </c:pt>
                <c:pt idx="35010">
                  <c:v>2.87908281250016</c:v>
                </c:pt>
                <c:pt idx="35011">
                  <c:v>2.8785003125001598</c:v>
                </c:pt>
                <c:pt idx="35012">
                  <c:v>2.8780034375001597</c:v>
                </c:pt>
                <c:pt idx="35013">
                  <c:v>2.8775178125001597</c:v>
                </c:pt>
                <c:pt idx="35014">
                  <c:v>2.8771693749999998</c:v>
                </c:pt>
                <c:pt idx="35015">
                  <c:v>2.8766437499999999</c:v>
                </c:pt>
                <c:pt idx="35016">
                  <c:v>2.877048125</c:v>
                </c:pt>
                <c:pt idx="35017">
                  <c:v>2.8773684375001598</c:v>
                </c:pt>
                <c:pt idx="35018">
                  <c:v>2.8777953125001599</c:v>
                </c:pt>
                <c:pt idx="35019">
                  <c:v>2.8782731250000002</c:v>
                </c:pt>
                <c:pt idx="35020">
                  <c:v>2.8787474999999998</c:v>
                </c:pt>
                <c:pt idx="35021">
                  <c:v>2.8792171875001595</c:v>
                </c:pt>
                <c:pt idx="35022">
                  <c:v>2.879698125</c:v>
                </c:pt>
                <c:pt idx="35023">
                  <c:v>2.8801384375001597</c:v>
                </c:pt>
                <c:pt idx="35024">
                  <c:v>2.880589375</c:v>
                </c:pt>
                <c:pt idx="35025">
                  <c:v>2.8811268750000001</c:v>
                </c:pt>
                <c:pt idx="35026">
                  <c:v>2.8814540625001599</c:v>
                </c:pt>
                <c:pt idx="35027">
                  <c:v>2.8820128125001596</c:v>
                </c:pt>
                <c:pt idx="35028">
                  <c:v>2.8825403125001596</c:v>
                </c:pt>
                <c:pt idx="35029">
                  <c:v>2.8831265625001596</c:v>
                </c:pt>
                <c:pt idx="35030">
                  <c:v>2.8837112500000002</c:v>
                </c:pt>
                <c:pt idx="35031">
                  <c:v>2.88422</c:v>
                </c:pt>
                <c:pt idx="35032">
                  <c:v>2.8846275000000001</c:v>
                </c:pt>
                <c:pt idx="35033">
                  <c:v>2.8851234375001598</c:v>
                </c:pt>
                <c:pt idx="35034">
                  <c:v>2.8855334375001598</c:v>
                </c:pt>
                <c:pt idx="35035">
                  <c:v>2.8858840625001596</c:v>
                </c:pt>
                <c:pt idx="35036">
                  <c:v>2.8854653125001599</c:v>
                </c:pt>
                <c:pt idx="35037">
                  <c:v>2.885034375</c:v>
                </c:pt>
                <c:pt idx="35038">
                  <c:v>2.8844621875001599</c:v>
                </c:pt>
                <c:pt idx="35039">
                  <c:v>2.8838315625001596</c:v>
                </c:pt>
                <c:pt idx="35040">
                  <c:v>2.8834328125001596</c:v>
                </c:pt>
                <c:pt idx="35041">
                  <c:v>2.8829915625001599</c:v>
                </c:pt>
                <c:pt idx="35042">
                  <c:v>2.88253125</c:v>
                </c:pt>
                <c:pt idx="35043">
                  <c:v>2.8820981250000002</c:v>
                </c:pt>
                <c:pt idx="35044">
                  <c:v>2.8816009375001599</c:v>
                </c:pt>
                <c:pt idx="35045">
                  <c:v>2.88118281250016</c:v>
                </c:pt>
                <c:pt idx="35046">
                  <c:v>2.8806799999999999</c:v>
                </c:pt>
                <c:pt idx="35047">
                  <c:v>2.88020875</c:v>
                </c:pt>
                <c:pt idx="35048">
                  <c:v>2.8796821875001597</c:v>
                </c:pt>
                <c:pt idx="35049">
                  <c:v>2.8791715625001597</c:v>
                </c:pt>
                <c:pt idx="35050">
                  <c:v>2.8787434375001597</c:v>
                </c:pt>
                <c:pt idx="35051">
                  <c:v>2.8784046875001597</c:v>
                </c:pt>
                <c:pt idx="35052">
                  <c:v>2.8777571875001597</c:v>
                </c:pt>
                <c:pt idx="35053">
                  <c:v>2.8771659375001599</c:v>
                </c:pt>
                <c:pt idx="35054">
                  <c:v>2.8766775</c:v>
                </c:pt>
                <c:pt idx="35055">
                  <c:v>2.8763215625001597</c:v>
                </c:pt>
                <c:pt idx="35056">
                  <c:v>2.8767821875001598</c:v>
                </c:pt>
                <c:pt idx="35057">
                  <c:v>2.8771290625001598</c:v>
                </c:pt>
                <c:pt idx="35058">
                  <c:v>2.877535</c:v>
                </c:pt>
                <c:pt idx="35059">
                  <c:v>2.8779134375001596</c:v>
                </c:pt>
                <c:pt idx="35060">
                  <c:v>2.8783171875001599</c:v>
                </c:pt>
                <c:pt idx="35061">
                  <c:v>2.8787459375001596</c:v>
                </c:pt>
                <c:pt idx="35062">
                  <c:v>2.8791965625001597</c:v>
                </c:pt>
                <c:pt idx="35063">
                  <c:v>2.8796387499999998</c:v>
                </c:pt>
                <c:pt idx="35064">
                  <c:v>2.8801987499999999</c:v>
                </c:pt>
                <c:pt idx="35065">
                  <c:v>2.8807528125001598</c:v>
                </c:pt>
                <c:pt idx="35066">
                  <c:v>2.8812768750000002</c:v>
                </c:pt>
                <c:pt idx="35067">
                  <c:v>2.88173375</c:v>
                </c:pt>
                <c:pt idx="35068">
                  <c:v>2.8823425</c:v>
                </c:pt>
                <c:pt idx="35069">
                  <c:v>2.8828346875001598</c:v>
                </c:pt>
                <c:pt idx="35070">
                  <c:v>2.8833203125001599</c:v>
                </c:pt>
                <c:pt idx="35071">
                  <c:v>2.8838809375001597</c:v>
                </c:pt>
                <c:pt idx="35072">
                  <c:v>2.8844390625001597</c:v>
                </c:pt>
                <c:pt idx="35073">
                  <c:v>2.8848690625001598</c:v>
                </c:pt>
                <c:pt idx="35074">
                  <c:v>2.8853231250000002</c:v>
                </c:pt>
                <c:pt idx="35075">
                  <c:v>2.8856481249999999</c:v>
                </c:pt>
                <c:pt idx="35076">
                  <c:v>2.8851396875001596</c:v>
                </c:pt>
                <c:pt idx="35077">
                  <c:v>2.884706875</c:v>
                </c:pt>
                <c:pt idx="35078">
                  <c:v>2.8841174999999999</c:v>
                </c:pt>
                <c:pt idx="35079">
                  <c:v>2.8835099999999998</c:v>
                </c:pt>
                <c:pt idx="35080">
                  <c:v>2.8828628125001599</c:v>
                </c:pt>
                <c:pt idx="35081">
                  <c:v>2.8822112500000001</c:v>
                </c:pt>
                <c:pt idx="35082">
                  <c:v>2.8815431249999999</c:v>
                </c:pt>
                <c:pt idx="35083">
                  <c:v>2.8808600000000002</c:v>
                </c:pt>
                <c:pt idx="35084">
                  <c:v>2.8800946875001596</c:v>
                </c:pt>
                <c:pt idx="35085">
                  <c:v>2.879375</c:v>
                </c:pt>
                <c:pt idx="35086">
                  <c:v>2.8787940625001598</c:v>
                </c:pt>
                <c:pt idx="35087">
                  <c:v>2.8782999999999999</c:v>
                </c:pt>
                <c:pt idx="35088">
                  <c:v>2.8778956249999998</c:v>
                </c:pt>
                <c:pt idx="35089">
                  <c:v>2.8774728125001596</c:v>
                </c:pt>
                <c:pt idx="35090">
                  <c:v>2.8771040625001598</c:v>
                </c:pt>
                <c:pt idx="35091">
                  <c:v>2.8767225000000001</c:v>
                </c:pt>
                <c:pt idx="35092">
                  <c:v>2.8763787500000002</c:v>
                </c:pt>
                <c:pt idx="35093">
                  <c:v>2.87605625</c:v>
                </c:pt>
                <c:pt idx="35094">
                  <c:v>2.8755700000000002</c:v>
                </c:pt>
                <c:pt idx="35095">
                  <c:v>2.8751825000000002</c:v>
                </c:pt>
                <c:pt idx="35096">
                  <c:v>2.8755471875001599</c:v>
                </c:pt>
                <c:pt idx="35097">
                  <c:v>2.8760103125001599</c:v>
                </c:pt>
                <c:pt idx="35098">
                  <c:v>2.8764078125001595</c:v>
                </c:pt>
                <c:pt idx="35099">
                  <c:v>2.8768674999999999</c:v>
                </c:pt>
                <c:pt idx="35100">
                  <c:v>2.8773315625001596</c:v>
                </c:pt>
                <c:pt idx="35101">
                  <c:v>2.8776774999999999</c:v>
                </c:pt>
                <c:pt idx="35102">
                  <c:v>2.8780259375001598</c:v>
                </c:pt>
                <c:pt idx="35103">
                  <c:v>2.878349375</c:v>
                </c:pt>
                <c:pt idx="35104">
                  <c:v>2.8786868750000001</c:v>
                </c:pt>
                <c:pt idx="35105">
                  <c:v>2.8791862500000001</c:v>
                </c:pt>
                <c:pt idx="35106">
                  <c:v>2.8795856249999998</c:v>
                </c:pt>
                <c:pt idx="35107">
                  <c:v>2.8799393750000002</c:v>
                </c:pt>
                <c:pt idx="35108">
                  <c:v>2.8803462500000001</c:v>
                </c:pt>
                <c:pt idx="35109">
                  <c:v>2.8802103125001599</c:v>
                </c:pt>
                <c:pt idx="35110">
                  <c:v>2.8797312499999999</c:v>
                </c:pt>
                <c:pt idx="35111">
                  <c:v>2.8793771875001597</c:v>
                </c:pt>
                <c:pt idx="35112">
                  <c:v>2.8790193749999999</c:v>
                </c:pt>
                <c:pt idx="35113">
                  <c:v>2.8786943749999998</c:v>
                </c:pt>
                <c:pt idx="35114">
                  <c:v>2.8783118750000001</c:v>
                </c:pt>
                <c:pt idx="35115">
                  <c:v>2.877938125</c:v>
                </c:pt>
                <c:pt idx="35116">
                  <c:v>2.8775853125001598</c:v>
                </c:pt>
                <c:pt idx="35117">
                  <c:v>2.8776243749999999</c:v>
                </c:pt>
                <c:pt idx="35118">
                  <c:v>2.8774962500000001</c:v>
                </c:pt>
                <c:pt idx="35119">
                  <c:v>2.8771556249999999</c:v>
                </c:pt>
                <c:pt idx="35120">
                  <c:v>2.877223125</c:v>
                </c:pt>
                <c:pt idx="35121">
                  <c:v>2.8768471875001596</c:v>
                </c:pt>
                <c:pt idx="35122">
                  <c:v>2.8772109375001595</c:v>
                </c:pt>
                <c:pt idx="35123">
                  <c:v>2.8775312500000001</c:v>
                </c:pt>
                <c:pt idx="35124">
                  <c:v>2.877869375</c:v>
                </c:pt>
                <c:pt idx="35125">
                  <c:v>2.8783340625001599</c:v>
                </c:pt>
                <c:pt idx="35126">
                  <c:v>2.8787453125001599</c:v>
                </c:pt>
                <c:pt idx="35127">
                  <c:v>2.8791440625001599</c:v>
                </c:pt>
                <c:pt idx="35128">
                  <c:v>2.8796271875001596</c:v>
                </c:pt>
                <c:pt idx="35129">
                  <c:v>2.8802150000000002</c:v>
                </c:pt>
                <c:pt idx="35130">
                  <c:v>2.8807546875001599</c:v>
                </c:pt>
                <c:pt idx="35131">
                  <c:v>2.8813103125001596</c:v>
                </c:pt>
                <c:pt idx="35132">
                  <c:v>2.8818475000000001</c:v>
                </c:pt>
                <c:pt idx="35133">
                  <c:v>2.8823793750000002</c:v>
                </c:pt>
                <c:pt idx="35134">
                  <c:v>2.88281375</c:v>
                </c:pt>
                <c:pt idx="35135">
                  <c:v>2.8831493749999999</c:v>
                </c:pt>
                <c:pt idx="35136">
                  <c:v>2.8835928125001598</c:v>
                </c:pt>
                <c:pt idx="35137">
                  <c:v>2.8840675</c:v>
                </c:pt>
                <c:pt idx="35138">
                  <c:v>2.8844271875001599</c:v>
                </c:pt>
                <c:pt idx="35139">
                  <c:v>2.884919375</c:v>
                </c:pt>
                <c:pt idx="35140">
                  <c:v>2.8854446875001596</c:v>
                </c:pt>
                <c:pt idx="35141">
                  <c:v>2.8858934375001599</c:v>
                </c:pt>
                <c:pt idx="35142">
                  <c:v>2.8854837500000001</c:v>
                </c:pt>
                <c:pt idx="35143">
                  <c:v>2.8850684375001596</c:v>
                </c:pt>
                <c:pt idx="35144">
                  <c:v>2.8845325000000002</c:v>
                </c:pt>
                <c:pt idx="35145">
                  <c:v>2.8838206249999998</c:v>
                </c:pt>
                <c:pt idx="35146">
                  <c:v>2.8830359375001597</c:v>
                </c:pt>
                <c:pt idx="35147">
                  <c:v>2.8822021875001598</c:v>
                </c:pt>
                <c:pt idx="35148">
                  <c:v>2.8812912499999999</c:v>
                </c:pt>
                <c:pt idx="35149">
                  <c:v>2.8803990625001599</c:v>
                </c:pt>
                <c:pt idx="35150">
                  <c:v>2.8796081249999999</c:v>
                </c:pt>
                <c:pt idx="35151">
                  <c:v>2.8788146875001597</c:v>
                </c:pt>
                <c:pt idx="35152">
                  <c:v>2.8780343749999999</c:v>
                </c:pt>
                <c:pt idx="35153">
                  <c:v>2.8772918750000001</c:v>
                </c:pt>
                <c:pt idx="35154">
                  <c:v>2.8766587499999998</c:v>
                </c:pt>
                <c:pt idx="35155">
                  <c:v>2.8761562500000002</c:v>
                </c:pt>
                <c:pt idx="35156">
                  <c:v>2.8757837500000001</c:v>
                </c:pt>
                <c:pt idx="35157">
                  <c:v>2.8752709375001597</c:v>
                </c:pt>
                <c:pt idx="35158">
                  <c:v>2.8756240625001599</c:v>
                </c:pt>
                <c:pt idx="35159">
                  <c:v>2.8760009375001596</c:v>
                </c:pt>
                <c:pt idx="35160">
                  <c:v>2.8763509375001597</c:v>
                </c:pt>
                <c:pt idx="35161">
                  <c:v>2.8768846875001599</c:v>
                </c:pt>
                <c:pt idx="35162">
                  <c:v>2.8773771875001599</c:v>
                </c:pt>
                <c:pt idx="35163">
                  <c:v>2.8778662499999998</c:v>
                </c:pt>
                <c:pt idx="35164">
                  <c:v>2.8783687499999999</c:v>
                </c:pt>
                <c:pt idx="35165">
                  <c:v>2.8788749999999999</c:v>
                </c:pt>
                <c:pt idx="35166">
                  <c:v>2.8793159375001598</c:v>
                </c:pt>
                <c:pt idx="35167">
                  <c:v>2.8797296875001597</c:v>
                </c:pt>
                <c:pt idx="35168">
                  <c:v>2.8801743750000002</c:v>
                </c:pt>
                <c:pt idx="35169">
                  <c:v>2.8806681250000001</c:v>
                </c:pt>
                <c:pt idx="35170">
                  <c:v>2.8810459375001596</c:v>
                </c:pt>
                <c:pt idx="35171">
                  <c:v>2.8814371875001599</c:v>
                </c:pt>
                <c:pt idx="35172">
                  <c:v>2.8818765625001599</c:v>
                </c:pt>
                <c:pt idx="35173">
                  <c:v>2.8822340625001597</c:v>
                </c:pt>
                <c:pt idx="35174">
                  <c:v>2.882571875</c:v>
                </c:pt>
                <c:pt idx="35175">
                  <c:v>2.8821965625001598</c:v>
                </c:pt>
                <c:pt idx="35176">
                  <c:v>2.8816368749999999</c:v>
                </c:pt>
                <c:pt idx="35177">
                  <c:v>2.8812368749999999</c:v>
                </c:pt>
                <c:pt idx="35178">
                  <c:v>2.8808340625001598</c:v>
                </c:pt>
                <c:pt idx="35179">
                  <c:v>2.8804249999999998</c:v>
                </c:pt>
                <c:pt idx="35180">
                  <c:v>2.8800134375001596</c:v>
                </c:pt>
                <c:pt idx="35181">
                  <c:v>2.8796068749999999</c:v>
                </c:pt>
                <c:pt idx="35182">
                  <c:v>2.8791662499999999</c:v>
                </c:pt>
                <c:pt idx="35183">
                  <c:v>2.8786759375001596</c:v>
                </c:pt>
                <c:pt idx="35184">
                  <c:v>2.8782365625001596</c:v>
                </c:pt>
                <c:pt idx="35185">
                  <c:v>2.8778706249999999</c:v>
                </c:pt>
                <c:pt idx="35186">
                  <c:v>2.8774006249999999</c:v>
                </c:pt>
                <c:pt idx="35187">
                  <c:v>2.8770259375001599</c:v>
                </c:pt>
                <c:pt idx="35188">
                  <c:v>2.8767043750000001</c:v>
                </c:pt>
                <c:pt idx="35189">
                  <c:v>2.8762753125001597</c:v>
                </c:pt>
                <c:pt idx="35190">
                  <c:v>2.8757603125001596</c:v>
                </c:pt>
                <c:pt idx="35191">
                  <c:v>2.8752590625001599</c:v>
                </c:pt>
                <c:pt idx="35192">
                  <c:v>2.8748618750000001</c:v>
                </c:pt>
                <c:pt idx="35193">
                  <c:v>2.874454375</c:v>
                </c:pt>
                <c:pt idx="35194">
                  <c:v>2.8747184375001598</c:v>
                </c:pt>
                <c:pt idx="35195">
                  <c:v>2.8751734375001599</c:v>
                </c:pt>
                <c:pt idx="35196">
                  <c:v>2.8756662500000001</c:v>
                </c:pt>
                <c:pt idx="35197">
                  <c:v>2.875991875</c:v>
                </c:pt>
                <c:pt idx="35198">
                  <c:v>2.8764431250000002</c:v>
                </c:pt>
                <c:pt idx="35199">
                  <c:v>2.8768453125001598</c:v>
                </c:pt>
                <c:pt idx="35200">
                  <c:v>2.8772965625001596</c:v>
                </c:pt>
                <c:pt idx="35201">
                  <c:v>2.87773375</c:v>
                </c:pt>
                <c:pt idx="35202">
                  <c:v>2.8780834375001598</c:v>
                </c:pt>
                <c:pt idx="35203">
                  <c:v>2.8785028125001597</c:v>
                </c:pt>
                <c:pt idx="35204">
                  <c:v>2.8781737500000002</c:v>
                </c:pt>
                <c:pt idx="35205">
                  <c:v>2.8777200000000001</c:v>
                </c:pt>
                <c:pt idx="35206">
                  <c:v>2.8773971875001596</c:v>
                </c:pt>
                <c:pt idx="35207">
                  <c:v>2.8768096875001596</c:v>
                </c:pt>
                <c:pt idx="35208">
                  <c:v>2.8764284375001599</c:v>
                </c:pt>
                <c:pt idx="35209">
                  <c:v>2.8757843749999998</c:v>
                </c:pt>
                <c:pt idx="35210">
                  <c:v>2.8754215625001596</c:v>
                </c:pt>
                <c:pt idx="35211">
                  <c:v>2.8750359375001597</c:v>
                </c:pt>
                <c:pt idx="35212">
                  <c:v>2.8746312500000002</c:v>
                </c:pt>
                <c:pt idx="35213">
                  <c:v>2.87429093750016</c:v>
                </c:pt>
                <c:pt idx="35214">
                  <c:v>2.8736318750000001</c:v>
                </c:pt>
                <c:pt idx="35215">
                  <c:v>2.8730981249999998</c:v>
                </c:pt>
                <c:pt idx="35216">
                  <c:v>2.8727162499999999</c:v>
                </c:pt>
                <c:pt idx="35217">
                  <c:v>2.8730478125001597</c:v>
                </c:pt>
                <c:pt idx="35218">
                  <c:v>2.8735206249999998</c:v>
                </c:pt>
                <c:pt idx="35219">
                  <c:v>2.8739809375001597</c:v>
                </c:pt>
                <c:pt idx="35220">
                  <c:v>2.8743112499999999</c:v>
                </c:pt>
                <c:pt idx="35221">
                  <c:v>2.8746909375001599</c:v>
                </c:pt>
                <c:pt idx="35222">
                  <c:v>2.8751681250000001</c:v>
                </c:pt>
                <c:pt idx="35223">
                  <c:v>2.8755984375001598</c:v>
                </c:pt>
                <c:pt idx="35224">
                  <c:v>2.8761003125001596</c:v>
                </c:pt>
                <c:pt idx="35225">
                  <c:v>2.8765999999999998</c:v>
                </c:pt>
                <c:pt idx="35226">
                  <c:v>2.877163125</c:v>
                </c:pt>
                <c:pt idx="35227">
                  <c:v>2.8776315625001598</c:v>
                </c:pt>
                <c:pt idx="35228">
                  <c:v>2.8781740625001597</c:v>
                </c:pt>
                <c:pt idx="35229">
                  <c:v>2.8787600000000002</c:v>
                </c:pt>
                <c:pt idx="35230">
                  <c:v>2.8793168750000002</c:v>
                </c:pt>
                <c:pt idx="35231">
                  <c:v>2.8798603125001598</c:v>
                </c:pt>
                <c:pt idx="35232">
                  <c:v>2.880385</c:v>
                </c:pt>
                <c:pt idx="35233">
                  <c:v>2.8809059375001596</c:v>
                </c:pt>
                <c:pt idx="35234">
                  <c:v>2.8813556249999999</c:v>
                </c:pt>
                <c:pt idx="35235">
                  <c:v>2.8817715625001599</c:v>
                </c:pt>
                <c:pt idx="35236">
                  <c:v>2.882138125</c:v>
                </c:pt>
                <c:pt idx="35237">
                  <c:v>2.8817003125001599</c:v>
                </c:pt>
                <c:pt idx="35238">
                  <c:v>2.8813437500000001</c:v>
                </c:pt>
                <c:pt idx="35239">
                  <c:v>2.8809234375001598</c:v>
                </c:pt>
                <c:pt idx="35240">
                  <c:v>2.8804818750000001</c:v>
                </c:pt>
                <c:pt idx="35241">
                  <c:v>2.8799781250000001</c:v>
                </c:pt>
                <c:pt idx="35242">
                  <c:v>2.8794493750000001</c:v>
                </c:pt>
                <c:pt idx="35243">
                  <c:v>2.8789075</c:v>
                </c:pt>
                <c:pt idx="35244">
                  <c:v>2.8783168749999999</c:v>
                </c:pt>
                <c:pt idx="35245">
                  <c:v>2.8777056249999999</c:v>
                </c:pt>
                <c:pt idx="35246">
                  <c:v>2.8772096875001596</c:v>
                </c:pt>
                <c:pt idx="35247">
                  <c:v>2.8767296875001596</c:v>
                </c:pt>
                <c:pt idx="35248">
                  <c:v>2.8762446875001597</c:v>
                </c:pt>
                <c:pt idx="35249">
                  <c:v>2.8758368750000001</c:v>
                </c:pt>
                <c:pt idx="35250">
                  <c:v>2.875405625</c:v>
                </c:pt>
                <c:pt idx="35251">
                  <c:v>2.8747562499999999</c:v>
                </c:pt>
                <c:pt idx="35252">
                  <c:v>2.87428531250016</c:v>
                </c:pt>
                <c:pt idx="35253">
                  <c:v>2.8739153125001597</c:v>
                </c:pt>
                <c:pt idx="35254">
                  <c:v>2.8743159375001599</c:v>
                </c:pt>
                <c:pt idx="35255">
                  <c:v>2.8746803125001597</c:v>
                </c:pt>
                <c:pt idx="35256">
                  <c:v>2.8750403125001598</c:v>
                </c:pt>
                <c:pt idx="35257">
                  <c:v>2.8753859375001598</c:v>
                </c:pt>
                <c:pt idx="35258">
                  <c:v>2.8757171875001597</c:v>
                </c:pt>
                <c:pt idx="35259">
                  <c:v>2.8760828125001598</c:v>
                </c:pt>
                <c:pt idx="35260">
                  <c:v>2.8765575000000001</c:v>
                </c:pt>
                <c:pt idx="35261">
                  <c:v>2.8771081249999999</c:v>
                </c:pt>
                <c:pt idx="35262">
                  <c:v>2.8775343750000002</c:v>
                </c:pt>
                <c:pt idx="35263">
                  <c:v>2.8780893750000001</c:v>
                </c:pt>
                <c:pt idx="35264">
                  <c:v>2.8786421875001595</c:v>
                </c:pt>
                <c:pt idx="35265">
                  <c:v>2.8791856249999999</c:v>
                </c:pt>
                <c:pt idx="35266">
                  <c:v>2.8797231249999999</c:v>
                </c:pt>
                <c:pt idx="35267">
                  <c:v>2.8803665625001598</c:v>
                </c:pt>
                <c:pt idx="35268">
                  <c:v>2.8808765625001596</c:v>
                </c:pt>
                <c:pt idx="35269">
                  <c:v>2.8813478125001599</c:v>
                </c:pt>
                <c:pt idx="35270">
                  <c:v>2.881773125</c:v>
                </c:pt>
                <c:pt idx="35271">
                  <c:v>2.8820999999999999</c:v>
                </c:pt>
                <c:pt idx="35272">
                  <c:v>2.8824531250000001</c:v>
                </c:pt>
                <c:pt idx="35273">
                  <c:v>2.8820346875001599</c:v>
                </c:pt>
                <c:pt idx="35274">
                  <c:v>2.8813106249999998</c:v>
                </c:pt>
                <c:pt idx="35275">
                  <c:v>2.8807984375001596</c:v>
                </c:pt>
                <c:pt idx="35276">
                  <c:v>2.8801956249999998</c:v>
                </c:pt>
                <c:pt idx="35277">
                  <c:v>2.8794837499999999</c:v>
                </c:pt>
                <c:pt idx="35278">
                  <c:v>2.8787381249999999</c:v>
                </c:pt>
                <c:pt idx="35279">
                  <c:v>2.8780378125001596</c:v>
                </c:pt>
                <c:pt idx="35280">
                  <c:v>2.8773065625001597</c:v>
                </c:pt>
                <c:pt idx="35281">
                  <c:v>2.8766587499999998</c:v>
                </c:pt>
                <c:pt idx="35282">
                  <c:v>2.8760865625001597</c:v>
                </c:pt>
                <c:pt idx="35283">
                  <c:v>2.8755756250000002</c:v>
                </c:pt>
                <c:pt idx="35284">
                  <c:v>2.8751281249999998</c:v>
                </c:pt>
                <c:pt idx="35285">
                  <c:v>2.8746162499999999</c:v>
                </c:pt>
                <c:pt idx="35286">
                  <c:v>2.8742153125001599</c:v>
                </c:pt>
                <c:pt idx="35287">
                  <c:v>2.8738937500000001</c:v>
                </c:pt>
                <c:pt idx="35288">
                  <c:v>2.8734975</c:v>
                </c:pt>
                <c:pt idx="35289">
                  <c:v>2.8738896875001596</c:v>
                </c:pt>
                <c:pt idx="35290">
                  <c:v>2.8742634375001597</c:v>
                </c:pt>
                <c:pt idx="35291">
                  <c:v>2.8747600000000002</c:v>
                </c:pt>
                <c:pt idx="35292">
                  <c:v>2.8750865625001598</c:v>
                </c:pt>
                <c:pt idx="35293">
                  <c:v>2.8755099999999998</c:v>
                </c:pt>
                <c:pt idx="35294">
                  <c:v>2.8759903125001598</c:v>
                </c:pt>
                <c:pt idx="35295">
                  <c:v>2.8763937500000001</c:v>
                </c:pt>
                <c:pt idx="35296">
                  <c:v>2.876835625</c:v>
                </c:pt>
                <c:pt idx="35297">
                  <c:v>2.8772940625001597</c:v>
                </c:pt>
                <c:pt idx="35298">
                  <c:v>2.8777893749999999</c:v>
                </c:pt>
                <c:pt idx="35299">
                  <c:v>2.8781634375001599</c:v>
                </c:pt>
                <c:pt idx="35300">
                  <c:v>2.8786931249999999</c:v>
                </c:pt>
                <c:pt idx="35301">
                  <c:v>2.8790290625001598</c:v>
                </c:pt>
                <c:pt idx="35302">
                  <c:v>2.8794762500000002</c:v>
                </c:pt>
                <c:pt idx="35303">
                  <c:v>2.8798374999999998</c:v>
                </c:pt>
                <c:pt idx="35304">
                  <c:v>2.8794018750000001</c:v>
                </c:pt>
                <c:pt idx="35305">
                  <c:v>2.8786271875001597</c:v>
                </c:pt>
                <c:pt idx="35306">
                  <c:v>2.8781012499999998</c:v>
                </c:pt>
                <c:pt idx="35307">
                  <c:v>2.8775181249999999</c:v>
                </c:pt>
                <c:pt idx="35308">
                  <c:v>2.8769546875001599</c:v>
                </c:pt>
                <c:pt idx="35309">
                  <c:v>2.8764103125001599</c:v>
                </c:pt>
                <c:pt idx="35310">
                  <c:v>2.87582</c:v>
                </c:pt>
                <c:pt idx="35311">
                  <c:v>2.8751328125001598</c:v>
                </c:pt>
                <c:pt idx="35312">
                  <c:v>2.8745884375001598</c:v>
                </c:pt>
                <c:pt idx="35313">
                  <c:v>2.8739809375001597</c:v>
                </c:pt>
                <c:pt idx="35314">
                  <c:v>2.8734121875001599</c:v>
                </c:pt>
                <c:pt idx="35315">
                  <c:v>2.8729753125001598</c:v>
                </c:pt>
                <c:pt idx="35316">
                  <c:v>2.8724193750000002</c:v>
                </c:pt>
                <c:pt idx="35317">
                  <c:v>2.8720534375001598</c:v>
                </c:pt>
                <c:pt idx="35318">
                  <c:v>2.8724128125001598</c:v>
                </c:pt>
                <c:pt idx="35319">
                  <c:v>2.8728109375001596</c:v>
                </c:pt>
                <c:pt idx="35320">
                  <c:v>2.8732018749999999</c:v>
                </c:pt>
                <c:pt idx="35321">
                  <c:v>2.8735824999999999</c:v>
                </c:pt>
                <c:pt idx="35322">
                  <c:v>2.8740046875001597</c:v>
                </c:pt>
                <c:pt idx="35323">
                  <c:v>2.8743546875001598</c:v>
                </c:pt>
                <c:pt idx="35324">
                  <c:v>2.8747924999999999</c:v>
                </c:pt>
                <c:pt idx="35325">
                  <c:v>2.8752737499999999</c:v>
                </c:pt>
                <c:pt idx="35326">
                  <c:v>2.8758271875001595</c:v>
                </c:pt>
                <c:pt idx="35327">
                  <c:v>2.8763018749999998</c:v>
                </c:pt>
                <c:pt idx="35328">
                  <c:v>2.876824375</c:v>
                </c:pt>
                <c:pt idx="35329">
                  <c:v>2.8773062500000002</c:v>
                </c:pt>
                <c:pt idx="35330">
                  <c:v>2.8777353125001599</c:v>
                </c:pt>
                <c:pt idx="35331">
                  <c:v>2.8781884375001598</c:v>
                </c:pt>
                <c:pt idx="35332">
                  <c:v>2.8787084375001597</c:v>
                </c:pt>
                <c:pt idx="35333">
                  <c:v>2.8791390625001596</c:v>
                </c:pt>
                <c:pt idx="35334">
                  <c:v>2.8795312499999999</c:v>
                </c:pt>
                <c:pt idx="35335">
                  <c:v>2.8799312499999998</c:v>
                </c:pt>
                <c:pt idx="35336">
                  <c:v>2.8802553125001595</c:v>
                </c:pt>
                <c:pt idx="35337">
                  <c:v>2.8798021875001596</c:v>
                </c:pt>
                <c:pt idx="35338">
                  <c:v>2.8794303125001597</c:v>
                </c:pt>
                <c:pt idx="35339">
                  <c:v>2.879065625</c:v>
                </c:pt>
                <c:pt idx="35340">
                  <c:v>2.8786575000000001</c:v>
                </c:pt>
                <c:pt idx="35341">
                  <c:v>2.8782359375001598</c:v>
                </c:pt>
                <c:pt idx="35342">
                  <c:v>2.8777193749999999</c:v>
                </c:pt>
                <c:pt idx="35343">
                  <c:v>2.87706531250016</c:v>
                </c:pt>
                <c:pt idx="35344">
                  <c:v>2.8767081249999999</c:v>
                </c:pt>
                <c:pt idx="35345">
                  <c:v>2.8763596875001598</c:v>
                </c:pt>
                <c:pt idx="35346">
                  <c:v>2.8759693749999999</c:v>
                </c:pt>
                <c:pt idx="35347">
                  <c:v>2.8756124999999999</c:v>
                </c:pt>
                <c:pt idx="35348">
                  <c:v>2.8751846875001599</c:v>
                </c:pt>
                <c:pt idx="35349">
                  <c:v>2.8747400000000001</c:v>
                </c:pt>
                <c:pt idx="35350">
                  <c:v>2.8743553125001595</c:v>
                </c:pt>
                <c:pt idx="35351">
                  <c:v>2.8740287499999999</c:v>
                </c:pt>
                <c:pt idx="35352">
                  <c:v>2.8735249999999999</c:v>
                </c:pt>
                <c:pt idx="35353">
                  <c:v>2.8730496875001599</c:v>
                </c:pt>
                <c:pt idx="35354">
                  <c:v>2.8733071875001599</c:v>
                </c:pt>
                <c:pt idx="35355">
                  <c:v>2.8738112500000002</c:v>
                </c:pt>
                <c:pt idx="35356">
                  <c:v>2.8741859375001599</c:v>
                </c:pt>
                <c:pt idx="35357">
                  <c:v>2.8745543750000002</c:v>
                </c:pt>
                <c:pt idx="35358">
                  <c:v>2.8749696875001596</c:v>
                </c:pt>
                <c:pt idx="35359">
                  <c:v>2.8754493750000001</c:v>
                </c:pt>
                <c:pt idx="35360">
                  <c:v>2.8758890625001596</c:v>
                </c:pt>
                <c:pt idx="35361">
                  <c:v>2.8764071875001598</c:v>
                </c:pt>
                <c:pt idx="35362">
                  <c:v>2.87697718750016</c:v>
                </c:pt>
                <c:pt idx="35363">
                  <c:v>2.8774368749999999</c:v>
                </c:pt>
                <c:pt idx="35364">
                  <c:v>2.8779325</c:v>
                </c:pt>
                <c:pt idx="35365">
                  <c:v>2.8784996875001596</c:v>
                </c:pt>
                <c:pt idx="35366">
                  <c:v>2.8789765625001595</c:v>
                </c:pt>
                <c:pt idx="35367">
                  <c:v>2.8794315625001596</c:v>
                </c:pt>
                <c:pt idx="35368">
                  <c:v>2.87985625</c:v>
                </c:pt>
                <c:pt idx="35369">
                  <c:v>2.8802406249999999</c:v>
                </c:pt>
                <c:pt idx="35370">
                  <c:v>2.8798071875001598</c:v>
                </c:pt>
                <c:pt idx="35371">
                  <c:v>2.8794659375001599</c:v>
                </c:pt>
                <c:pt idx="35372">
                  <c:v>2.8788512499999999</c:v>
                </c:pt>
                <c:pt idx="35373">
                  <c:v>2.8784818749999999</c:v>
                </c:pt>
                <c:pt idx="35374">
                  <c:v>2.8780909375001595</c:v>
                </c:pt>
                <c:pt idx="35375">
                  <c:v>2.877679375</c:v>
                </c:pt>
                <c:pt idx="35376">
                  <c:v>2.8772071875001597</c:v>
                </c:pt>
                <c:pt idx="35377">
                  <c:v>2.8767225000000001</c:v>
                </c:pt>
                <c:pt idx="35378">
                  <c:v>2.8762546875001598</c:v>
                </c:pt>
                <c:pt idx="35379">
                  <c:v>2.8758175000000001</c:v>
                </c:pt>
                <c:pt idx="35380">
                  <c:v>2.8753924999999998</c:v>
                </c:pt>
                <c:pt idx="35381">
                  <c:v>2.8749962500000001</c:v>
                </c:pt>
                <c:pt idx="35382">
                  <c:v>2.8746524999999998</c:v>
                </c:pt>
                <c:pt idx="35383">
                  <c:v>2.8742415625001598</c:v>
                </c:pt>
                <c:pt idx="35384">
                  <c:v>2.874126875</c:v>
                </c:pt>
                <c:pt idx="35385">
                  <c:v>2.8736112500000002</c:v>
                </c:pt>
                <c:pt idx="35386">
                  <c:v>2.8731071875001599</c:v>
                </c:pt>
                <c:pt idx="35387">
                  <c:v>2.8727840625001599</c:v>
                </c:pt>
                <c:pt idx="35388">
                  <c:v>2.8732756250000002</c:v>
                </c:pt>
                <c:pt idx="35389">
                  <c:v>2.873620625</c:v>
                </c:pt>
                <c:pt idx="35390">
                  <c:v>2.8739934375001597</c:v>
                </c:pt>
                <c:pt idx="35391">
                  <c:v>2.8743400000000001</c:v>
                </c:pt>
                <c:pt idx="35392">
                  <c:v>2.8747203125001599</c:v>
                </c:pt>
                <c:pt idx="35393">
                  <c:v>2.8750734375001596</c:v>
                </c:pt>
                <c:pt idx="35394">
                  <c:v>2.8754312500000001</c:v>
                </c:pt>
                <c:pt idx="35395">
                  <c:v>2.8749018749999999</c:v>
                </c:pt>
                <c:pt idx="35396">
                  <c:v>2.8743346875001596</c:v>
                </c:pt>
                <c:pt idx="35397">
                  <c:v>2.87364593750016</c:v>
                </c:pt>
                <c:pt idx="35398">
                  <c:v>2.8729912500000001</c:v>
                </c:pt>
                <c:pt idx="35399">
                  <c:v>2.8724746875001599</c:v>
                </c:pt>
                <c:pt idx="35400">
                  <c:v>2.8721215625001597</c:v>
                </c:pt>
                <c:pt idx="35401">
                  <c:v>2.8716990625001597</c:v>
                </c:pt>
                <c:pt idx="35402">
                  <c:v>2.8712903125001596</c:v>
                </c:pt>
                <c:pt idx="35403">
                  <c:v>2.8709306250000002</c:v>
                </c:pt>
                <c:pt idx="35404">
                  <c:v>2.8713093750000001</c:v>
                </c:pt>
                <c:pt idx="35405">
                  <c:v>2.8716331249999998</c:v>
                </c:pt>
                <c:pt idx="35406">
                  <c:v>2.8719631250000002</c:v>
                </c:pt>
                <c:pt idx="35407">
                  <c:v>2.8723615625001599</c:v>
                </c:pt>
                <c:pt idx="35408">
                  <c:v>2.8727381250000001</c:v>
                </c:pt>
                <c:pt idx="35409">
                  <c:v>2.8731821875001597</c:v>
                </c:pt>
                <c:pt idx="35410">
                  <c:v>2.8736193750000001</c:v>
                </c:pt>
                <c:pt idx="35411">
                  <c:v>2.8741346875001597</c:v>
                </c:pt>
                <c:pt idx="35412">
                  <c:v>2.8746671875001599</c:v>
                </c:pt>
                <c:pt idx="35413">
                  <c:v>2.8752590625001599</c:v>
                </c:pt>
                <c:pt idx="35414">
                  <c:v>2.8757753125001599</c:v>
                </c:pt>
                <c:pt idx="35415">
                  <c:v>2.8763546875001595</c:v>
                </c:pt>
                <c:pt idx="35416">
                  <c:v>2.8766931250000001</c:v>
                </c:pt>
                <c:pt idx="35417">
                  <c:v>2.8772159375001598</c:v>
                </c:pt>
                <c:pt idx="35418">
                  <c:v>2.8777228125001599</c:v>
                </c:pt>
                <c:pt idx="35419">
                  <c:v>2.8782259375001598</c:v>
                </c:pt>
                <c:pt idx="35420">
                  <c:v>2.8786984375001596</c:v>
                </c:pt>
                <c:pt idx="35421">
                  <c:v>2.8791331250000001</c:v>
                </c:pt>
                <c:pt idx="35422">
                  <c:v>2.8795865625001595</c:v>
                </c:pt>
                <c:pt idx="35423">
                  <c:v>2.8788584375001598</c:v>
                </c:pt>
                <c:pt idx="35424">
                  <c:v>2.8783778125001596</c:v>
                </c:pt>
                <c:pt idx="35425">
                  <c:v>2.8778156250000002</c:v>
                </c:pt>
                <c:pt idx="35426">
                  <c:v>2.8771728125001599</c:v>
                </c:pt>
                <c:pt idx="35427">
                  <c:v>2.8765087500000002</c:v>
                </c:pt>
                <c:pt idx="35428">
                  <c:v>2.8758706250000001</c:v>
                </c:pt>
                <c:pt idx="35429">
                  <c:v>2.8752109375001598</c:v>
                </c:pt>
                <c:pt idx="35430">
                  <c:v>2.8745059375001598</c:v>
                </c:pt>
                <c:pt idx="35431">
                  <c:v>2.8738412499999999</c:v>
                </c:pt>
                <c:pt idx="35432">
                  <c:v>2.8731668749999999</c:v>
                </c:pt>
                <c:pt idx="35433">
                  <c:v>2.8725571875001599</c:v>
                </c:pt>
                <c:pt idx="35434">
                  <c:v>2.8719615625001595</c:v>
                </c:pt>
                <c:pt idx="35435">
                  <c:v>2.8714740625001598</c:v>
                </c:pt>
                <c:pt idx="35436">
                  <c:v>2.8710184375001599</c:v>
                </c:pt>
                <c:pt idx="35437">
                  <c:v>2.8705025000000002</c:v>
                </c:pt>
                <c:pt idx="35438">
                  <c:v>2.870101875</c:v>
                </c:pt>
                <c:pt idx="35439">
                  <c:v>2.8703781249999998</c:v>
                </c:pt>
                <c:pt idx="35440">
                  <c:v>2.8708228125001596</c:v>
                </c:pt>
                <c:pt idx="35441">
                  <c:v>2.8713790625001598</c:v>
                </c:pt>
                <c:pt idx="35442">
                  <c:v>2.8718546875001598</c:v>
                </c:pt>
                <c:pt idx="35443">
                  <c:v>2.8723956249999998</c:v>
                </c:pt>
                <c:pt idx="35444">
                  <c:v>2.8728815625001598</c:v>
                </c:pt>
                <c:pt idx="35445">
                  <c:v>2.8734071875001597</c:v>
                </c:pt>
                <c:pt idx="35446">
                  <c:v>2.87395656250016</c:v>
                </c:pt>
                <c:pt idx="35447">
                  <c:v>2.8744421875001596</c:v>
                </c:pt>
                <c:pt idx="35448">
                  <c:v>2.8749503125001596</c:v>
                </c:pt>
                <c:pt idx="35449">
                  <c:v>2.8754853125001598</c:v>
                </c:pt>
                <c:pt idx="35450">
                  <c:v>2.8759475000000001</c:v>
                </c:pt>
                <c:pt idx="35451">
                  <c:v>2.8764168749999999</c:v>
                </c:pt>
                <c:pt idx="35452">
                  <c:v>2.876940625</c:v>
                </c:pt>
                <c:pt idx="35453">
                  <c:v>2.8774068750000001</c:v>
                </c:pt>
                <c:pt idx="35454">
                  <c:v>2.8778196875001596</c:v>
                </c:pt>
                <c:pt idx="35455">
                  <c:v>2.8773890625001597</c:v>
                </c:pt>
                <c:pt idx="35456">
                  <c:v>2.8769593750000002</c:v>
                </c:pt>
                <c:pt idx="35457">
                  <c:v>2.8764249999999998</c:v>
                </c:pt>
                <c:pt idx="35458">
                  <c:v>2.8757981250000002</c:v>
                </c:pt>
                <c:pt idx="35459">
                  <c:v>2.8752149999999999</c:v>
                </c:pt>
                <c:pt idx="35460">
                  <c:v>2.8745346875001596</c:v>
                </c:pt>
                <c:pt idx="35461">
                  <c:v>2.8738765625001599</c:v>
                </c:pt>
                <c:pt idx="35462">
                  <c:v>2.8731815625001595</c:v>
                </c:pt>
                <c:pt idx="35463">
                  <c:v>2.8725059375001596</c:v>
                </c:pt>
                <c:pt idx="35464">
                  <c:v>2.8719118749999999</c:v>
                </c:pt>
                <c:pt idx="35465">
                  <c:v>2.8714509375001596</c:v>
                </c:pt>
                <c:pt idx="35466">
                  <c:v>2.8710465625001595</c:v>
                </c:pt>
                <c:pt idx="35467">
                  <c:v>2.8705646875001598</c:v>
                </c:pt>
                <c:pt idx="35468">
                  <c:v>2.87074843750016</c:v>
                </c:pt>
                <c:pt idx="35469">
                  <c:v>2.8710709375001597</c:v>
                </c:pt>
                <c:pt idx="35470">
                  <c:v>2.8715534375001597</c:v>
                </c:pt>
                <c:pt idx="35471">
                  <c:v>2.8716875000000002</c:v>
                </c:pt>
                <c:pt idx="35472">
                  <c:v>2.8719615625001595</c:v>
                </c:pt>
                <c:pt idx="35473">
                  <c:v>2.871933125</c:v>
                </c:pt>
                <c:pt idx="35474">
                  <c:v>2.8722621875001599</c:v>
                </c:pt>
                <c:pt idx="35475">
                  <c:v>2.872613125</c:v>
                </c:pt>
                <c:pt idx="35476">
                  <c:v>2.8729396875001596</c:v>
                </c:pt>
                <c:pt idx="35477">
                  <c:v>2.8732887499999999</c:v>
                </c:pt>
                <c:pt idx="35478">
                  <c:v>2.8737599999999999</c:v>
                </c:pt>
                <c:pt idx="35479">
                  <c:v>2.8741165625001597</c:v>
                </c:pt>
                <c:pt idx="35480">
                  <c:v>2.8745396875001599</c:v>
                </c:pt>
                <c:pt idx="35481">
                  <c:v>2.8740665625001598</c:v>
                </c:pt>
                <c:pt idx="35482">
                  <c:v>2.8735962499999999</c:v>
                </c:pt>
                <c:pt idx="35483">
                  <c:v>2.8731959375001597</c:v>
                </c:pt>
                <c:pt idx="35484">
                  <c:v>2.8727475</c:v>
                </c:pt>
                <c:pt idx="35485">
                  <c:v>2.8722793750000002</c:v>
                </c:pt>
                <c:pt idx="35486">
                  <c:v>2.8718209375001598</c:v>
                </c:pt>
                <c:pt idx="35487">
                  <c:v>2.8713193750000001</c:v>
                </c:pt>
                <c:pt idx="35488">
                  <c:v>2.8709628125001596</c:v>
                </c:pt>
                <c:pt idx="35489">
                  <c:v>2.8706262499999999</c:v>
                </c:pt>
                <c:pt idx="35490">
                  <c:v>2.8700068750000001</c:v>
                </c:pt>
                <c:pt idx="35491">
                  <c:v>2.8696503125001596</c:v>
                </c:pt>
                <c:pt idx="35492">
                  <c:v>2.8692625</c:v>
                </c:pt>
                <c:pt idx="35493">
                  <c:v>2.8689340625001596</c:v>
                </c:pt>
                <c:pt idx="35494">
                  <c:v>2.8684984375001599</c:v>
                </c:pt>
                <c:pt idx="35495">
                  <c:v>2.8685843750000002</c:v>
                </c:pt>
                <c:pt idx="35496">
                  <c:v>2.868976875</c:v>
                </c:pt>
                <c:pt idx="35497">
                  <c:v>2.8694293750000002</c:v>
                </c:pt>
                <c:pt idx="35498">
                  <c:v>2.8697906249999998</c:v>
                </c:pt>
                <c:pt idx="35499">
                  <c:v>2.8702115625001596</c:v>
                </c:pt>
                <c:pt idx="35500">
                  <c:v>2.8706409375001596</c:v>
                </c:pt>
                <c:pt idx="35501">
                  <c:v>2.8710284375001596</c:v>
                </c:pt>
                <c:pt idx="35502">
                  <c:v>2.8714371875001596</c:v>
                </c:pt>
                <c:pt idx="35503">
                  <c:v>2.8718443749999998</c:v>
                </c:pt>
                <c:pt idx="35504">
                  <c:v>2.8723000000000001</c:v>
                </c:pt>
                <c:pt idx="35505">
                  <c:v>2.87270125</c:v>
                </c:pt>
                <c:pt idx="35506">
                  <c:v>2.8732084375001596</c:v>
                </c:pt>
                <c:pt idx="35507">
                  <c:v>2.8735487499999999</c:v>
                </c:pt>
                <c:pt idx="35508">
                  <c:v>2.8739293749999999</c:v>
                </c:pt>
                <c:pt idx="35509">
                  <c:v>2.8743078125001595</c:v>
                </c:pt>
                <c:pt idx="35510">
                  <c:v>2.8741456250000001</c:v>
                </c:pt>
                <c:pt idx="35511">
                  <c:v>2.873669375</c:v>
                </c:pt>
                <c:pt idx="35512">
                  <c:v>2.8733490625001599</c:v>
                </c:pt>
                <c:pt idx="35513">
                  <c:v>2.8730043749999998</c:v>
                </c:pt>
                <c:pt idx="35514">
                  <c:v>2.8723878125001598</c:v>
                </c:pt>
                <c:pt idx="35515">
                  <c:v>2.8720612499999998</c:v>
                </c:pt>
                <c:pt idx="35516">
                  <c:v>2.8716693750000002</c:v>
                </c:pt>
                <c:pt idx="35517">
                  <c:v>2.8712578125001595</c:v>
                </c:pt>
                <c:pt idx="35518">
                  <c:v>2.8708493750000001</c:v>
                </c:pt>
                <c:pt idx="35519">
                  <c:v>2.8704153125001599</c:v>
                </c:pt>
                <c:pt idx="35520">
                  <c:v>2.8699693750000002</c:v>
                </c:pt>
                <c:pt idx="35521">
                  <c:v>2.8694924999999998</c:v>
                </c:pt>
                <c:pt idx="35522">
                  <c:v>2.8689987499999998</c:v>
                </c:pt>
                <c:pt idx="35523">
                  <c:v>2.8685521875001596</c:v>
                </c:pt>
                <c:pt idx="35524">
                  <c:v>2.8681950000000001</c:v>
                </c:pt>
                <c:pt idx="35525">
                  <c:v>2.867850625</c:v>
                </c:pt>
                <c:pt idx="35526">
                  <c:v>2.8673403125001595</c:v>
                </c:pt>
                <c:pt idx="35527">
                  <c:v>2.8670128125001599</c:v>
                </c:pt>
                <c:pt idx="35528">
                  <c:v>2.8673943749999999</c:v>
                </c:pt>
                <c:pt idx="35529">
                  <c:v>2.8678471875001597</c:v>
                </c:pt>
                <c:pt idx="35530">
                  <c:v>2.8682943750000001</c:v>
                </c:pt>
                <c:pt idx="35531">
                  <c:v>2.8687709375001598</c:v>
                </c:pt>
                <c:pt idx="35532">
                  <c:v>2.8691978125001598</c:v>
                </c:pt>
                <c:pt idx="35533">
                  <c:v>2.8697499999999998</c:v>
                </c:pt>
                <c:pt idx="35534">
                  <c:v>2.8700821875001599</c:v>
                </c:pt>
                <c:pt idx="35535">
                  <c:v>2.8706731250000002</c:v>
                </c:pt>
                <c:pt idx="35536">
                  <c:v>2.8712018750000001</c:v>
                </c:pt>
                <c:pt idx="35537">
                  <c:v>2.8717531250000001</c:v>
                </c:pt>
                <c:pt idx="35538">
                  <c:v>2.8723337500000001</c:v>
                </c:pt>
                <c:pt idx="35539">
                  <c:v>2.8728628125001596</c:v>
                </c:pt>
                <c:pt idx="35540">
                  <c:v>2.8734146875001598</c:v>
                </c:pt>
                <c:pt idx="35541">
                  <c:v>2.87399125</c:v>
                </c:pt>
                <c:pt idx="35542">
                  <c:v>2.8745546875001597</c:v>
                </c:pt>
                <c:pt idx="35543">
                  <c:v>2.8751081250000001</c:v>
                </c:pt>
                <c:pt idx="35544">
                  <c:v>2.875639375</c:v>
                </c:pt>
                <c:pt idx="35545">
                  <c:v>2.8761274999999999</c:v>
                </c:pt>
                <c:pt idx="35546">
                  <c:v>2.876611875</c:v>
                </c:pt>
                <c:pt idx="35547">
                  <c:v>2.8770015625001597</c:v>
                </c:pt>
                <c:pt idx="35548">
                  <c:v>2.8773550000000001</c:v>
                </c:pt>
                <c:pt idx="35549">
                  <c:v>2.87694781250016</c:v>
                </c:pt>
                <c:pt idx="35550">
                  <c:v>2.8765806249999999</c:v>
                </c:pt>
                <c:pt idx="35551">
                  <c:v>2.8761309375001596</c:v>
                </c:pt>
                <c:pt idx="35552">
                  <c:v>2.8755659375001597</c:v>
                </c:pt>
                <c:pt idx="35553">
                  <c:v>2.8749846875001599</c:v>
                </c:pt>
                <c:pt idx="35554">
                  <c:v>2.8746162499999999</c:v>
                </c:pt>
                <c:pt idx="35555">
                  <c:v>2.8742546875001596</c:v>
                </c:pt>
                <c:pt idx="35556">
                  <c:v>2.8738653125001599</c:v>
                </c:pt>
                <c:pt idx="35557">
                  <c:v>2.8734493749999999</c:v>
                </c:pt>
                <c:pt idx="35558">
                  <c:v>2.8730112499999998</c:v>
                </c:pt>
                <c:pt idx="35559">
                  <c:v>2.8725478125001596</c:v>
                </c:pt>
                <c:pt idx="35560">
                  <c:v>2.8719843749999998</c:v>
                </c:pt>
                <c:pt idx="35561">
                  <c:v>2.8714115625001599</c:v>
                </c:pt>
                <c:pt idx="35562">
                  <c:v>2.8708659375001599</c:v>
                </c:pt>
                <c:pt idx="35563">
                  <c:v>2.870303125</c:v>
                </c:pt>
                <c:pt idx="35564">
                  <c:v>2.8697628125001597</c:v>
                </c:pt>
                <c:pt idx="35565">
                  <c:v>2.8691450000000001</c:v>
                </c:pt>
                <c:pt idx="35566">
                  <c:v>2.86858406250016</c:v>
                </c:pt>
                <c:pt idx="35567">
                  <c:v>2.8679899999999998</c:v>
                </c:pt>
                <c:pt idx="35568">
                  <c:v>2.8674078125001596</c:v>
                </c:pt>
                <c:pt idx="35569">
                  <c:v>2.8669631249999998</c:v>
                </c:pt>
                <c:pt idx="35570">
                  <c:v>2.8665565625001599</c:v>
                </c:pt>
                <c:pt idx="35571">
                  <c:v>2.8659503125001597</c:v>
                </c:pt>
                <c:pt idx="35572">
                  <c:v>2.8654553125001598</c:v>
                </c:pt>
                <c:pt idx="35573">
                  <c:v>2.8657418749999999</c:v>
                </c:pt>
                <c:pt idx="35574">
                  <c:v>2.8661474999999998</c:v>
                </c:pt>
                <c:pt idx="35575">
                  <c:v>2.8664690625001596</c:v>
                </c:pt>
                <c:pt idx="35576">
                  <c:v>2.8667981249999999</c:v>
                </c:pt>
                <c:pt idx="35577">
                  <c:v>2.8672087500000001</c:v>
                </c:pt>
                <c:pt idx="35578">
                  <c:v>2.8677299999999999</c:v>
                </c:pt>
                <c:pt idx="35579">
                  <c:v>2.8682271875001599</c:v>
                </c:pt>
                <c:pt idx="35580">
                  <c:v>2.8686712499999998</c:v>
                </c:pt>
                <c:pt idx="35581">
                  <c:v>2.8690959375001599</c:v>
                </c:pt>
                <c:pt idx="35582">
                  <c:v>2.8694850000000001</c:v>
                </c:pt>
                <c:pt idx="35583">
                  <c:v>2.8698284375001597</c:v>
                </c:pt>
                <c:pt idx="35584">
                  <c:v>2.870161875</c:v>
                </c:pt>
                <c:pt idx="35585">
                  <c:v>2.8697587499999999</c:v>
                </c:pt>
                <c:pt idx="35586">
                  <c:v>2.8693396875001596</c:v>
                </c:pt>
                <c:pt idx="35587">
                  <c:v>2.8689887500000002</c:v>
                </c:pt>
                <c:pt idx="35588">
                  <c:v>2.8686075</c:v>
                </c:pt>
                <c:pt idx="35589">
                  <c:v>2.8682506249999999</c:v>
                </c:pt>
                <c:pt idx="35590">
                  <c:v>2.8679253125001596</c:v>
                </c:pt>
                <c:pt idx="35591">
                  <c:v>2.8674599999999999</c:v>
                </c:pt>
                <c:pt idx="35592">
                  <c:v>2.8669809375001596</c:v>
                </c:pt>
                <c:pt idx="35593">
                  <c:v>2.8665393749999999</c:v>
                </c:pt>
                <c:pt idx="35594">
                  <c:v>2.8660943749999999</c:v>
                </c:pt>
                <c:pt idx="35595">
                  <c:v>2.8657678125001596</c:v>
                </c:pt>
                <c:pt idx="35596">
                  <c:v>2.866195625</c:v>
                </c:pt>
                <c:pt idx="35597">
                  <c:v>2.8665828125001598</c:v>
                </c:pt>
                <c:pt idx="35598">
                  <c:v>2.86705343750016</c:v>
                </c:pt>
                <c:pt idx="35599">
                  <c:v>2.8674865625001598</c:v>
                </c:pt>
                <c:pt idx="35600">
                  <c:v>2.8678837499999998</c:v>
                </c:pt>
                <c:pt idx="35601">
                  <c:v>2.8684140625001597</c:v>
                </c:pt>
                <c:pt idx="35602">
                  <c:v>2.8689553125001597</c:v>
                </c:pt>
                <c:pt idx="35603">
                  <c:v>2.8695671875001598</c:v>
                </c:pt>
                <c:pt idx="35604">
                  <c:v>2.8700187499999998</c:v>
                </c:pt>
                <c:pt idx="35605">
                  <c:v>2.870565</c:v>
                </c:pt>
                <c:pt idx="35606">
                  <c:v>2.8710493750000001</c:v>
                </c:pt>
                <c:pt idx="35607">
                  <c:v>2.8715062499999999</c:v>
                </c:pt>
                <c:pt idx="35608">
                  <c:v>2.8720231250000001</c:v>
                </c:pt>
                <c:pt idx="35609">
                  <c:v>2.8725990625001598</c:v>
                </c:pt>
                <c:pt idx="35610">
                  <c:v>2.8731365625001599</c:v>
                </c:pt>
                <c:pt idx="35611">
                  <c:v>2.8736818749999999</c:v>
                </c:pt>
                <c:pt idx="35612">
                  <c:v>2.8742390625001599</c:v>
                </c:pt>
                <c:pt idx="35613">
                  <c:v>2.874711875</c:v>
                </c:pt>
                <c:pt idx="35614">
                  <c:v>2.8751906250000001</c:v>
                </c:pt>
                <c:pt idx="35615">
                  <c:v>2.8756428125001596</c:v>
                </c:pt>
                <c:pt idx="35616">
                  <c:v>2.8759874999999999</c:v>
                </c:pt>
                <c:pt idx="35617">
                  <c:v>2.87633218750016</c:v>
                </c:pt>
                <c:pt idx="35618">
                  <c:v>2.8759696875001599</c:v>
                </c:pt>
                <c:pt idx="35619">
                  <c:v>2.8755521875001597</c:v>
                </c:pt>
                <c:pt idx="35620">
                  <c:v>2.8749993749999998</c:v>
                </c:pt>
                <c:pt idx="35621">
                  <c:v>2.874396875</c:v>
                </c:pt>
                <c:pt idx="35622">
                  <c:v>2.8736768750000001</c:v>
                </c:pt>
                <c:pt idx="35623">
                  <c:v>2.8728784375001597</c:v>
                </c:pt>
                <c:pt idx="35624">
                  <c:v>2.8720131250000001</c:v>
                </c:pt>
                <c:pt idx="35625">
                  <c:v>2.8710928125001596</c:v>
                </c:pt>
                <c:pt idx="35626">
                  <c:v>2.87025</c:v>
                </c:pt>
                <c:pt idx="35627">
                  <c:v>2.8693918749999998</c:v>
                </c:pt>
                <c:pt idx="35628">
                  <c:v>2.8686446875001597</c:v>
                </c:pt>
                <c:pt idx="35629">
                  <c:v>2.8679071875001596</c:v>
                </c:pt>
                <c:pt idx="35630">
                  <c:v>2.8672953125001599</c:v>
                </c:pt>
                <c:pt idx="35631">
                  <c:v>2.8667462499999998</c:v>
                </c:pt>
                <c:pt idx="35632">
                  <c:v>2.8662509375001597</c:v>
                </c:pt>
                <c:pt idx="35633">
                  <c:v>2.8659084375001598</c:v>
                </c:pt>
                <c:pt idx="35634">
                  <c:v>2.8653543749999999</c:v>
                </c:pt>
                <c:pt idx="35635">
                  <c:v>2.8649959375001597</c:v>
                </c:pt>
                <c:pt idx="35636">
                  <c:v>2.8653190625001597</c:v>
                </c:pt>
                <c:pt idx="35637">
                  <c:v>2.8656762499999999</c:v>
                </c:pt>
                <c:pt idx="35638">
                  <c:v>2.8660228125001597</c:v>
                </c:pt>
                <c:pt idx="35639">
                  <c:v>2.8664409375001596</c:v>
                </c:pt>
                <c:pt idx="35640">
                  <c:v>2.8668396875001596</c:v>
                </c:pt>
                <c:pt idx="35641">
                  <c:v>2.8673471875001599</c:v>
                </c:pt>
                <c:pt idx="35642">
                  <c:v>2.867709375</c:v>
                </c:pt>
                <c:pt idx="35643">
                  <c:v>2.8682124999999998</c:v>
                </c:pt>
                <c:pt idx="35644">
                  <c:v>2.8686409375001598</c:v>
                </c:pt>
                <c:pt idx="35645">
                  <c:v>2.8691343749999998</c:v>
                </c:pt>
                <c:pt idx="35646">
                  <c:v>2.8697243750000001</c:v>
                </c:pt>
                <c:pt idx="35647">
                  <c:v>2.870265625</c:v>
                </c:pt>
                <c:pt idx="35648">
                  <c:v>2.8708049999999998</c:v>
                </c:pt>
                <c:pt idx="35649">
                  <c:v>2.8713921875001596</c:v>
                </c:pt>
                <c:pt idx="35650">
                  <c:v>2.8719087499999998</c:v>
                </c:pt>
                <c:pt idx="35651">
                  <c:v>2.8723621875001597</c:v>
                </c:pt>
                <c:pt idx="35652">
                  <c:v>2.8728387500000001</c:v>
                </c:pt>
                <c:pt idx="35653">
                  <c:v>2.8732268749999998</c:v>
                </c:pt>
                <c:pt idx="35654">
                  <c:v>2.8735503125001598</c:v>
                </c:pt>
                <c:pt idx="35655">
                  <c:v>2.8739090625001595</c:v>
                </c:pt>
                <c:pt idx="35656">
                  <c:v>2.873388125</c:v>
                </c:pt>
                <c:pt idx="35657">
                  <c:v>2.8726375000000002</c:v>
                </c:pt>
                <c:pt idx="35658">
                  <c:v>2.8721278125001599</c:v>
                </c:pt>
                <c:pt idx="35659">
                  <c:v>2.8715103125001598</c:v>
                </c:pt>
                <c:pt idx="35660">
                  <c:v>2.8707378125001597</c:v>
                </c:pt>
                <c:pt idx="35661">
                  <c:v>2.8699512500000002</c:v>
                </c:pt>
                <c:pt idx="35662">
                  <c:v>2.8692134375001599</c:v>
                </c:pt>
                <c:pt idx="35663">
                  <c:v>2.8684496875001599</c:v>
                </c:pt>
                <c:pt idx="35664">
                  <c:v>2.86777375</c:v>
                </c:pt>
                <c:pt idx="35665">
                  <c:v>2.8671303125001599</c:v>
                </c:pt>
                <c:pt idx="35666">
                  <c:v>2.8664796875001599</c:v>
                </c:pt>
                <c:pt idx="35667">
                  <c:v>2.8659103125001599</c:v>
                </c:pt>
                <c:pt idx="35668">
                  <c:v>2.86534625</c:v>
                </c:pt>
                <c:pt idx="35669">
                  <c:v>2.8648562499999999</c:v>
                </c:pt>
                <c:pt idx="35670">
                  <c:v>2.86449031250016</c:v>
                </c:pt>
                <c:pt idx="35671">
                  <c:v>2.8641321875001595</c:v>
                </c:pt>
                <c:pt idx="35672">
                  <c:v>2.8635593749999999</c:v>
                </c:pt>
                <c:pt idx="35673">
                  <c:v>2.8630087500000001</c:v>
                </c:pt>
                <c:pt idx="35674">
                  <c:v>2.8626312500000002</c:v>
                </c:pt>
                <c:pt idx="35675">
                  <c:v>2.8631159375001598</c:v>
                </c:pt>
                <c:pt idx="35676">
                  <c:v>2.8636384375001596</c:v>
                </c:pt>
                <c:pt idx="35677">
                  <c:v>2.8641503125001599</c:v>
                </c:pt>
                <c:pt idx="35678">
                  <c:v>2.8646081250000002</c:v>
                </c:pt>
                <c:pt idx="35679">
                  <c:v>2.8650081250000001</c:v>
                </c:pt>
                <c:pt idx="35680">
                  <c:v>2.86547375</c:v>
                </c:pt>
                <c:pt idx="35681">
                  <c:v>2.8658859375001597</c:v>
                </c:pt>
                <c:pt idx="35682">
                  <c:v>2.8662971875001597</c:v>
                </c:pt>
                <c:pt idx="35683">
                  <c:v>2.8666900000000002</c:v>
                </c:pt>
                <c:pt idx="35684">
                  <c:v>2.8670271875001596</c:v>
                </c:pt>
                <c:pt idx="35685">
                  <c:v>2.8674384375001596</c:v>
                </c:pt>
                <c:pt idx="35686">
                  <c:v>2.8678846875001596</c:v>
                </c:pt>
                <c:pt idx="35687">
                  <c:v>2.8683484375001598</c:v>
                </c:pt>
                <c:pt idx="35688">
                  <c:v>2.8687868750000001</c:v>
                </c:pt>
                <c:pt idx="35689">
                  <c:v>2.8693300000000002</c:v>
                </c:pt>
                <c:pt idx="35690">
                  <c:v>2.8697137499999998</c:v>
                </c:pt>
                <c:pt idx="35691">
                  <c:v>2.8701653125001596</c:v>
                </c:pt>
                <c:pt idx="35692">
                  <c:v>2.8698518750000002</c:v>
                </c:pt>
                <c:pt idx="35693">
                  <c:v>2.8693356250000002</c:v>
                </c:pt>
                <c:pt idx="35694">
                  <c:v>2.8689831250000002</c:v>
                </c:pt>
                <c:pt idx="35695">
                  <c:v>2.8685874999999998</c:v>
                </c:pt>
                <c:pt idx="35696">
                  <c:v>2.8681528125001599</c:v>
                </c:pt>
                <c:pt idx="35697">
                  <c:v>2.8676468750000002</c:v>
                </c:pt>
                <c:pt idx="35698">
                  <c:v>2.8671606249999999</c:v>
                </c:pt>
                <c:pt idx="35699">
                  <c:v>2.8666550000000002</c:v>
                </c:pt>
                <c:pt idx="35700">
                  <c:v>2.8661762500000001</c:v>
                </c:pt>
                <c:pt idx="35701">
                  <c:v>2.8657193749999998</c:v>
                </c:pt>
                <c:pt idx="35702">
                  <c:v>2.8653018750000001</c:v>
                </c:pt>
                <c:pt idx="35703">
                  <c:v>2.8648909375001597</c:v>
                </c:pt>
                <c:pt idx="35704">
                  <c:v>2.8645303125001598</c:v>
                </c:pt>
                <c:pt idx="35705">
                  <c:v>2.8641518750000001</c:v>
                </c:pt>
                <c:pt idx="35706">
                  <c:v>2.8637478125001596</c:v>
                </c:pt>
                <c:pt idx="35707">
                  <c:v>2.8635687500000002</c:v>
                </c:pt>
                <c:pt idx="35708">
                  <c:v>2.8639921875001599</c:v>
                </c:pt>
                <c:pt idx="35709">
                  <c:v>2.8643337500000001</c:v>
                </c:pt>
                <c:pt idx="35710">
                  <c:v>2.8646859375001599</c:v>
                </c:pt>
                <c:pt idx="35711">
                  <c:v>2.8650737500000001</c:v>
                </c:pt>
                <c:pt idx="35712">
                  <c:v>2.8654815625001597</c:v>
                </c:pt>
                <c:pt idx="35713">
                  <c:v>2.8659984375001599</c:v>
                </c:pt>
                <c:pt idx="35714">
                  <c:v>2.8664428125001598</c:v>
                </c:pt>
                <c:pt idx="35715">
                  <c:v>2.8669256249999999</c:v>
                </c:pt>
                <c:pt idx="35716">
                  <c:v>2.8673831249999999</c:v>
                </c:pt>
                <c:pt idx="35717">
                  <c:v>2.8678671875001598</c:v>
                </c:pt>
                <c:pt idx="35718">
                  <c:v>2.8683025</c:v>
                </c:pt>
                <c:pt idx="35719">
                  <c:v>2.8688150000000001</c:v>
                </c:pt>
                <c:pt idx="35720">
                  <c:v>2.8692290625001595</c:v>
                </c:pt>
                <c:pt idx="35721">
                  <c:v>2.86968625</c:v>
                </c:pt>
                <c:pt idx="35722">
                  <c:v>2.870114375</c:v>
                </c:pt>
                <c:pt idx="35723">
                  <c:v>2.8704671875001599</c:v>
                </c:pt>
                <c:pt idx="35724">
                  <c:v>2.8708653125001597</c:v>
                </c:pt>
                <c:pt idx="35725">
                  <c:v>2.8711881250000002</c:v>
                </c:pt>
                <c:pt idx="35726">
                  <c:v>2.8707206250000001</c:v>
                </c:pt>
                <c:pt idx="35727">
                  <c:v>2.8699865625001597</c:v>
                </c:pt>
                <c:pt idx="35728">
                  <c:v>2.8695481250000001</c:v>
                </c:pt>
                <c:pt idx="35729">
                  <c:v>2.8690506249999999</c:v>
                </c:pt>
                <c:pt idx="35730">
                  <c:v>2.8684153125001597</c:v>
                </c:pt>
                <c:pt idx="35731">
                  <c:v>2.8677087499999998</c:v>
                </c:pt>
                <c:pt idx="35732">
                  <c:v>2.8669803125001598</c:v>
                </c:pt>
                <c:pt idx="35733">
                  <c:v>2.8663118750000001</c:v>
                </c:pt>
                <c:pt idx="35734">
                  <c:v>2.8656350000000002</c:v>
                </c:pt>
                <c:pt idx="35735">
                  <c:v>2.8649537500000002</c:v>
                </c:pt>
                <c:pt idx="35736">
                  <c:v>2.8643818749999999</c:v>
                </c:pt>
                <c:pt idx="35737">
                  <c:v>2.86392625</c:v>
                </c:pt>
                <c:pt idx="35738">
                  <c:v>2.8634459375001597</c:v>
                </c:pt>
                <c:pt idx="35739">
                  <c:v>2.8629990625001596</c:v>
                </c:pt>
                <c:pt idx="35740">
                  <c:v>2.8624728125001599</c:v>
                </c:pt>
                <c:pt idx="35741">
                  <c:v>2.8621240625001598</c:v>
                </c:pt>
                <c:pt idx="35742">
                  <c:v>2.8624756250000001</c:v>
                </c:pt>
                <c:pt idx="35743">
                  <c:v>2.8628340625001596</c:v>
                </c:pt>
                <c:pt idx="35744">
                  <c:v>2.8632084375001599</c:v>
                </c:pt>
                <c:pt idx="35745">
                  <c:v>2.8636356250000001</c:v>
                </c:pt>
                <c:pt idx="35746">
                  <c:v>2.8640637500000001</c:v>
                </c:pt>
                <c:pt idx="35747">
                  <c:v>2.8645806249999999</c:v>
                </c:pt>
                <c:pt idx="35748">
                  <c:v>2.8650381249999999</c:v>
                </c:pt>
                <c:pt idx="35749">
                  <c:v>2.8655556249999998</c:v>
                </c:pt>
                <c:pt idx="35750">
                  <c:v>2.8660753125001599</c:v>
                </c:pt>
                <c:pt idx="35751">
                  <c:v>2.8666440625001597</c:v>
                </c:pt>
                <c:pt idx="35752">
                  <c:v>2.8671153125001596</c:v>
                </c:pt>
                <c:pt idx="35753">
                  <c:v>2.8676571875001597</c:v>
                </c:pt>
                <c:pt idx="35754">
                  <c:v>2.8680975000000002</c:v>
                </c:pt>
                <c:pt idx="35755">
                  <c:v>2.8685934375001598</c:v>
                </c:pt>
                <c:pt idx="35756">
                  <c:v>2.8690428125001599</c:v>
                </c:pt>
                <c:pt idx="35757">
                  <c:v>2.869468125</c:v>
                </c:pt>
                <c:pt idx="35758">
                  <c:v>2.8698181250000001</c:v>
                </c:pt>
                <c:pt idx="35759">
                  <c:v>2.8701862500000002</c:v>
                </c:pt>
                <c:pt idx="35760">
                  <c:v>2.8697778125001596</c:v>
                </c:pt>
                <c:pt idx="35761">
                  <c:v>2.8691209375001598</c:v>
                </c:pt>
                <c:pt idx="35762">
                  <c:v>2.8687462500000001</c:v>
                </c:pt>
                <c:pt idx="35763">
                  <c:v>2.8683109375001599</c:v>
                </c:pt>
                <c:pt idx="35764">
                  <c:v>2.8678553125001596</c:v>
                </c:pt>
                <c:pt idx="35765">
                  <c:v>2.8674400000000002</c:v>
                </c:pt>
                <c:pt idx="35766">
                  <c:v>2.8669981249999998</c:v>
                </c:pt>
                <c:pt idx="35767">
                  <c:v>2.8666365625001595</c:v>
                </c:pt>
                <c:pt idx="35768">
                  <c:v>2.8662125000000001</c:v>
                </c:pt>
                <c:pt idx="35769">
                  <c:v>2.8658174999999999</c:v>
                </c:pt>
                <c:pt idx="35770">
                  <c:v>2.8654746875001598</c:v>
                </c:pt>
                <c:pt idx="35771">
                  <c:v>2.8649596875001597</c:v>
                </c:pt>
                <c:pt idx="35772">
                  <c:v>2.8644596875001596</c:v>
                </c:pt>
                <c:pt idx="35773">
                  <c:v>2.8640393749999999</c:v>
                </c:pt>
                <c:pt idx="35774">
                  <c:v>2.8637096875001595</c:v>
                </c:pt>
                <c:pt idx="35775">
                  <c:v>2.8633553125001598</c:v>
                </c:pt>
                <c:pt idx="35776">
                  <c:v>2.8630193749999999</c:v>
                </c:pt>
                <c:pt idx="35777">
                  <c:v>2.8626662500000002</c:v>
                </c:pt>
                <c:pt idx="35778">
                  <c:v>2.8623393749999999</c:v>
                </c:pt>
                <c:pt idx="35779">
                  <c:v>2.8619990625001597</c:v>
                </c:pt>
                <c:pt idx="35780">
                  <c:v>2.861669375</c:v>
                </c:pt>
                <c:pt idx="35781">
                  <c:v>2.8619106250000002</c:v>
                </c:pt>
                <c:pt idx="35782">
                  <c:v>2.8622406250000001</c:v>
                </c:pt>
                <c:pt idx="35783">
                  <c:v>2.8626718750000002</c:v>
                </c:pt>
                <c:pt idx="35784">
                  <c:v>2.8631140625001597</c:v>
                </c:pt>
                <c:pt idx="35785">
                  <c:v>2.8635290625001599</c:v>
                </c:pt>
                <c:pt idx="35786">
                  <c:v>2.8639340625001597</c:v>
                </c:pt>
                <c:pt idx="35787">
                  <c:v>2.86427906250016</c:v>
                </c:pt>
                <c:pt idx="35788">
                  <c:v>2.8646246875001595</c:v>
                </c:pt>
                <c:pt idx="35789">
                  <c:v>2.8650181250000002</c:v>
                </c:pt>
                <c:pt idx="35790">
                  <c:v>2.8654078125001599</c:v>
                </c:pt>
                <c:pt idx="35791">
                  <c:v>2.8657890625001596</c:v>
                </c:pt>
                <c:pt idx="35792">
                  <c:v>2.8661581250000001</c:v>
                </c:pt>
                <c:pt idx="35793">
                  <c:v>2.8665184375001598</c:v>
                </c:pt>
                <c:pt idx="35794">
                  <c:v>2.8669996875001598</c:v>
                </c:pt>
                <c:pt idx="35795">
                  <c:v>2.8674062500000002</c:v>
                </c:pt>
                <c:pt idx="35796">
                  <c:v>2.8677984375001597</c:v>
                </c:pt>
                <c:pt idx="35797">
                  <c:v>2.8681918749999999</c:v>
                </c:pt>
                <c:pt idx="35798">
                  <c:v>2.8686278125001596</c:v>
                </c:pt>
                <c:pt idx="35799">
                  <c:v>2.8682050000000001</c:v>
                </c:pt>
                <c:pt idx="35800">
                  <c:v>2.8675190625001599</c:v>
                </c:pt>
                <c:pt idx="35801">
                  <c:v>2.8671246875001599</c:v>
                </c:pt>
                <c:pt idx="35802">
                  <c:v>2.8666471875001598</c:v>
                </c:pt>
                <c:pt idx="35803">
                  <c:v>2.8661284375001599</c:v>
                </c:pt>
                <c:pt idx="35804">
                  <c:v>2.8656628125001595</c:v>
                </c:pt>
                <c:pt idx="35805">
                  <c:v>2.8651684375001598</c:v>
                </c:pt>
                <c:pt idx="35806">
                  <c:v>2.86464125</c:v>
                </c:pt>
                <c:pt idx="35807">
                  <c:v>2.8641596875001598</c:v>
                </c:pt>
                <c:pt idx="35808">
                  <c:v>2.8637603125001596</c:v>
                </c:pt>
                <c:pt idx="35809">
                  <c:v>2.8633975</c:v>
                </c:pt>
                <c:pt idx="35810">
                  <c:v>2.8630706250000002</c:v>
                </c:pt>
                <c:pt idx="35811">
                  <c:v>2.8625409375001598</c:v>
                </c:pt>
                <c:pt idx="35812">
                  <c:v>2.8621715625001598</c:v>
                </c:pt>
                <c:pt idx="35813">
                  <c:v>2.8618215625001597</c:v>
                </c:pt>
                <c:pt idx="35814">
                  <c:v>2.8621581250000001</c:v>
                </c:pt>
                <c:pt idx="35815">
                  <c:v>2.8625931250000001</c:v>
                </c:pt>
                <c:pt idx="35816">
                  <c:v>2.8629337499999998</c:v>
                </c:pt>
                <c:pt idx="35817">
                  <c:v>2.8633337499999998</c:v>
                </c:pt>
                <c:pt idx="35818">
                  <c:v>2.863804375</c:v>
                </c:pt>
                <c:pt idx="35819">
                  <c:v>2.8642115625001598</c:v>
                </c:pt>
                <c:pt idx="35820">
                  <c:v>2.8646099999999999</c:v>
                </c:pt>
                <c:pt idx="35821">
                  <c:v>2.8650224999999998</c:v>
                </c:pt>
                <c:pt idx="35822">
                  <c:v>2.8654621875001598</c:v>
                </c:pt>
                <c:pt idx="35823">
                  <c:v>2.8659940625001599</c:v>
                </c:pt>
                <c:pt idx="35824">
                  <c:v>2.8665309375001597</c:v>
                </c:pt>
                <c:pt idx="35825">
                  <c:v>2.8671053125001595</c:v>
                </c:pt>
                <c:pt idx="35826">
                  <c:v>2.867650625</c:v>
                </c:pt>
                <c:pt idx="35827">
                  <c:v>2.8682228125001599</c:v>
                </c:pt>
                <c:pt idx="35828">
                  <c:v>2.8687743750000001</c:v>
                </c:pt>
                <c:pt idx="35829">
                  <c:v>2.8693193749999999</c:v>
                </c:pt>
                <c:pt idx="35830">
                  <c:v>2.8699006250000001</c:v>
                </c:pt>
                <c:pt idx="35831">
                  <c:v>2.8702381250000002</c:v>
                </c:pt>
                <c:pt idx="35832">
                  <c:v>2.8707824999999998</c:v>
                </c:pt>
                <c:pt idx="35833">
                  <c:v>2.8713424999999999</c:v>
                </c:pt>
                <c:pt idx="35834">
                  <c:v>2.8719084375001596</c:v>
                </c:pt>
                <c:pt idx="35835">
                  <c:v>2.8722746875001599</c:v>
                </c:pt>
                <c:pt idx="35836">
                  <c:v>2.8718149999999998</c:v>
                </c:pt>
                <c:pt idx="35837">
                  <c:v>2.8714115625001599</c:v>
                </c:pt>
                <c:pt idx="35838">
                  <c:v>2.8709146875001599</c:v>
                </c:pt>
                <c:pt idx="35839">
                  <c:v>2.8702478125001596</c:v>
                </c:pt>
                <c:pt idx="35840">
                  <c:v>2.8696065625001599</c:v>
                </c:pt>
                <c:pt idx="35841">
                  <c:v>2.8689081249999999</c:v>
                </c:pt>
                <c:pt idx="35842">
                  <c:v>2.8681056250000001</c:v>
                </c:pt>
                <c:pt idx="35843">
                  <c:v>2.8673156249999998</c:v>
                </c:pt>
                <c:pt idx="35844">
                  <c:v>2.866536875</c:v>
                </c:pt>
                <c:pt idx="35845">
                  <c:v>2.865796875</c:v>
                </c:pt>
                <c:pt idx="35846">
                  <c:v>2.8651028125001599</c:v>
                </c:pt>
                <c:pt idx="35847">
                  <c:v>2.8644978125001597</c:v>
                </c:pt>
                <c:pt idx="35848">
                  <c:v>2.8640075</c:v>
                </c:pt>
                <c:pt idx="35849">
                  <c:v>2.8636540625001596</c:v>
                </c:pt>
                <c:pt idx="35850">
                  <c:v>2.8630915625001596</c:v>
                </c:pt>
                <c:pt idx="35851">
                  <c:v>2.8627559375001597</c:v>
                </c:pt>
                <c:pt idx="35852">
                  <c:v>2.8629884375001597</c:v>
                </c:pt>
                <c:pt idx="35853">
                  <c:v>2.8633553125001598</c:v>
                </c:pt>
                <c:pt idx="35854">
                  <c:v>2.8637025</c:v>
                </c:pt>
                <c:pt idx="35855">
                  <c:v>2.8641078125001598</c:v>
                </c:pt>
                <c:pt idx="35856">
                  <c:v>2.8644668750000002</c:v>
                </c:pt>
                <c:pt idx="35857">
                  <c:v>2.8649393750000001</c:v>
                </c:pt>
                <c:pt idx="35858">
                  <c:v>2.8654296875001597</c:v>
                </c:pt>
                <c:pt idx="35859">
                  <c:v>2.8659428125001596</c:v>
                </c:pt>
                <c:pt idx="35860">
                  <c:v>2.866419375</c:v>
                </c:pt>
                <c:pt idx="35861">
                  <c:v>2.8670106249999998</c:v>
                </c:pt>
                <c:pt idx="35862">
                  <c:v>2.8675103125001598</c:v>
                </c:pt>
                <c:pt idx="35863">
                  <c:v>2.8680112499999999</c:v>
                </c:pt>
                <c:pt idx="35864">
                  <c:v>2.8684334375001597</c:v>
                </c:pt>
                <c:pt idx="35865">
                  <c:v>2.8688506249999999</c:v>
                </c:pt>
                <c:pt idx="35866">
                  <c:v>2.8692140625001596</c:v>
                </c:pt>
                <c:pt idx="35867">
                  <c:v>2.8696309375001596</c:v>
                </c:pt>
                <c:pt idx="35868">
                  <c:v>2.8699924999999999</c:v>
                </c:pt>
                <c:pt idx="35869">
                  <c:v>2.8704325000000002</c:v>
                </c:pt>
                <c:pt idx="35870">
                  <c:v>2.8708178125001598</c:v>
                </c:pt>
                <c:pt idx="35871">
                  <c:v>2.87037875</c:v>
                </c:pt>
                <c:pt idx="35872">
                  <c:v>2.8699759375001599</c:v>
                </c:pt>
                <c:pt idx="35873">
                  <c:v>2.8695334375001598</c:v>
                </c:pt>
                <c:pt idx="35874">
                  <c:v>2.8689843750000001</c:v>
                </c:pt>
                <c:pt idx="35875">
                  <c:v>2.86842593750016</c:v>
                </c:pt>
                <c:pt idx="35876">
                  <c:v>2.8677800000000002</c:v>
                </c:pt>
                <c:pt idx="35877">
                  <c:v>2.8671646875001597</c:v>
                </c:pt>
                <c:pt idx="35878">
                  <c:v>2.8665178125001596</c:v>
                </c:pt>
                <c:pt idx="35879">
                  <c:v>2.8658559375001595</c:v>
                </c:pt>
                <c:pt idx="35880">
                  <c:v>2.8652565625001598</c:v>
                </c:pt>
                <c:pt idx="35881">
                  <c:v>2.8647046875001596</c:v>
                </c:pt>
                <c:pt idx="35882">
                  <c:v>2.8641196875001596</c:v>
                </c:pt>
                <c:pt idx="35883">
                  <c:v>2.8636040625001598</c:v>
                </c:pt>
                <c:pt idx="35884">
                  <c:v>2.8631856249999998</c:v>
                </c:pt>
                <c:pt idx="35885">
                  <c:v>2.862606875</c:v>
                </c:pt>
                <c:pt idx="35886">
                  <c:v>2.8621671875001597</c:v>
                </c:pt>
                <c:pt idx="35887">
                  <c:v>2.8617415625001597</c:v>
                </c:pt>
                <c:pt idx="35888">
                  <c:v>2.8620965625001595</c:v>
                </c:pt>
                <c:pt idx="35889">
                  <c:v>2.8625221875001596</c:v>
                </c:pt>
                <c:pt idx="35890">
                  <c:v>2.8628696875001598</c:v>
                </c:pt>
                <c:pt idx="35891">
                  <c:v>2.863253125</c:v>
                </c:pt>
                <c:pt idx="35892">
                  <c:v>2.8636871875001599</c:v>
                </c:pt>
                <c:pt idx="35893">
                  <c:v>2.8641356249999999</c:v>
                </c:pt>
                <c:pt idx="35894">
                  <c:v>2.8645112500000001</c:v>
                </c:pt>
                <c:pt idx="35895">
                  <c:v>2.8648546875001597</c:v>
                </c:pt>
                <c:pt idx="35896">
                  <c:v>2.8652981249999998</c:v>
                </c:pt>
                <c:pt idx="35897">
                  <c:v>2.8657175000000001</c:v>
                </c:pt>
                <c:pt idx="35898">
                  <c:v>2.8660893750000001</c:v>
                </c:pt>
                <c:pt idx="35899">
                  <c:v>2.8664287499999999</c:v>
                </c:pt>
                <c:pt idx="35900">
                  <c:v>2.8659518749999999</c:v>
                </c:pt>
                <c:pt idx="35901">
                  <c:v>2.865605</c:v>
                </c:pt>
                <c:pt idx="35902">
                  <c:v>2.8651987499999998</c:v>
                </c:pt>
                <c:pt idx="35903">
                  <c:v>2.8647256250000002</c:v>
                </c:pt>
                <c:pt idx="35904">
                  <c:v>2.8642175000000001</c:v>
                </c:pt>
                <c:pt idx="35905">
                  <c:v>2.8636881249999999</c:v>
                </c:pt>
                <c:pt idx="35906">
                  <c:v>2.8632134375001597</c:v>
                </c:pt>
                <c:pt idx="35907">
                  <c:v>2.8626778125001597</c:v>
                </c:pt>
                <c:pt idx="35908">
                  <c:v>2.8622234375001598</c:v>
                </c:pt>
                <c:pt idx="35909">
                  <c:v>2.86165156250016</c:v>
                </c:pt>
                <c:pt idx="35910">
                  <c:v>2.8613306249999999</c:v>
                </c:pt>
                <c:pt idx="35911">
                  <c:v>2.8616715625001596</c:v>
                </c:pt>
                <c:pt idx="35912">
                  <c:v>2.8621496875001595</c:v>
                </c:pt>
                <c:pt idx="35913">
                  <c:v>2.8625781250000002</c:v>
                </c:pt>
                <c:pt idx="35914">
                  <c:v>2.8629459375001596</c:v>
                </c:pt>
                <c:pt idx="35915">
                  <c:v>2.8633846875001598</c:v>
                </c:pt>
                <c:pt idx="35916">
                  <c:v>2.8638068749999999</c:v>
                </c:pt>
                <c:pt idx="35917">
                  <c:v>2.8642134375001596</c:v>
                </c:pt>
                <c:pt idx="35918">
                  <c:v>2.8645575000000001</c:v>
                </c:pt>
                <c:pt idx="35919">
                  <c:v>2.8650899999999999</c:v>
                </c:pt>
                <c:pt idx="35920">
                  <c:v>2.8654740625001596</c:v>
                </c:pt>
                <c:pt idx="35921">
                  <c:v>2.8659193749999998</c:v>
                </c:pt>
                <c:pt idx="35922">
                  <c:v>2.8662462500000001</c:v>
                </c:pt>
                <c:pt idx="35923">
                  <c:v>2.8665909375001597</c:v>
                </c:pt>
                <c:pt idx="35924">
                  <c:v>2.8669553125001599</c:v>
                </c:pt>
                <c:pt idx="35925">
                  <c:v>2.8672793749999999</c:v>
                </c:pt>
                <c:pt idx="35926">
                  <c:v>2.8676331249999998</c:v>
                </c:pt>
                <c:pt idx="35927">
                  <c:v>2.8679859375001597</c:v>
                </c:pt>
                <c:pt idx="35928">
                  <c:v>2.8683125</c:v>
                </c:pt>
                <c:pt idx="35929">
                  <c:v>2.8678481250000001</c:v>
                </c:pt>
                <c:pt idx="35930">
                  <c:v>2.8673212499999998</c:v>
                </c:pt>
                <c:pt idx="35931">
                  <c:v>2.866689375</c:v>
                </c:pt>
                <c:pt idx="35932">
                  <c:v>2.8663271875001599</c:v>
                </c:pt>
                <c:pt idx="35933">
                  <c:v>2.8659378125001598</c:v>
                </c:pt>
                <c:pt idx="35934">
                  <c:v>2.8654853125001596</c:v>
                </c:pt>
                <c:pt idx="35935">
                  <c:v>2.8650218750000001</c:v>
                </c:pt>
                <c:pt idx="35936">
                  <c:v>2.8645646875001596</c:v>
                </c:pt>
                <c:pt idx="35937">
                  <c:v>2.8640818750000001</c:v>
                </c:pt>
                <c:pt idx="35938">
                  <c:v>2.8636296875001599</c:v>
                </c:pt>
                <c:pt idx="35939">
                  <c:v>2.8632359375001597</c:v>
                </c:pt>
                <c:pt idx="35940">
                  <c:v>2.8627693750000001</c:v>
                </c:pt>
                <c:pt idx="35941">
                  <c:v>2.8623918750000001</c:v>
                </c:pt>
                <c:pt idx="35942">
                  <c:v>2.8620390625001599</c:v>
                </c:pt>
                <c:pt idx="35943">
                  <c:v>2.8616128125001596</c:v>
                </c:pt>
                <c:pt idx="35944">
                  <c:v>2.8612390625001596</c:v>
                </c:pt>
                <c:pt idx="35945">
                  <c:v>2.8608859375001598</c:v>
                </c:pt>
                <c:pt idx="35946">
                  <c:v>2.8605265625001599</c:v>
                </c:pt>
                <c:pt idx="35947">
                  <c:v>2.8599368749999998</c:v>
                </c:pt>
                <c:pt idx="35948">
                  <c:v>2.8595265625001596</c:v>
                </c:pt>
                <c:pt idx="35949">
                  <c:v>2.8591953125001597</c:v>
                </c:pt>
                <c:pt idx="35950">
                  <c:v>2.8597062499999999</c:v>
                </c:pt>
                <c:pt idx="35951">
                  <c:v>2.8601084375001595</c:v>
                </c:pt>
                <c:pt idx="35952">
                  <c:v>2.8605028125001599</c:v>
                </c:pt>
                <c:pt idx="35953">
                  <c:v>2.8609271875001596</c:v>
                </c:pt>
                <c:pt idx="35954">
                  <c:v>2.8613724999999999</c:v>
                </c:pt>
                <c:pt idx="35955">
                  <c:v>2.8618346875001599</c:v>
                </c:pt>
                <c:pt idx="35956">
                  <c:v>2.8623425</c:v>
                </c:pt>
                <c:pt idx="35957">
                  <c:v>2.8628162499999998</c:v>
                </c:pt>
                <c:pt idx="35958">
                  <c:v>2.8633593749999999</c:v>
                </c:pt>
                <c:pt idx="35959">
                  <c:v>2.86391375</c:v>
                </c:pt>
                <c:pt idx="35960">
                  <c:v>2.8644528125001596</c:v>
                </c:pt>
                <c:pt idx="35961">
                  <c:v>2.865024375</c:v>
                </c:pt>
                <c:pt idx="35962">
                  <c:v>2.8653490625001599</c:v>
                </c:pt>
                <c:pt idx="35963">
                  <c:v>2.8656887499999999</c:v>
                </c:pt>
                <c:pt idx="35964">
                  <c:v>2.8662271875001597</c:v>
                </c:pt>
                <c:pt idx="35965">
                  <c:v>2.8668021875001597</c:v>
                </c:pt>
                <c:pt idx="35966">
                  <c:v>2.8673193750000001</c:v>
                </c:pt>
                <c:pt idx="35967">
                  <c:v>2.8678459375001597</c:v>
                </c:pt>
                <c:pt idx="35968">
                  <c:v>2.8682759375001599</c:v>
                </c:pt>
                <c:pt idx="35969">
                  <c:v>2.8687584375001598</c:v>
                </c:pt>
                <c:pt idx="35970">
                  <c:v>2.8691534375001599</c:v>
                </c:pt>
                <c:pt idx="35971">
                  <c:v>2.868823125</c:v>
                </c:pt>
                <c:pt idx="35972">
                  <c:v>2.8684653125001596</c:v>
                </c:pt>
                <c:pt idx="35973">
                  <c:v>2.86802125</c:v>
                </c:pt>
                <c:pt idx="35974">
                  <c:v>2.8675890625001599</c:v>
                </c:pt>
                <c:pt idx="35975">
                  <c:v>2.8671243749999999</c:v>
                </c:pt>
                <c:pt idx="35976">
                  <c:v>2.8665799999999999</c:v>
                </c:pt>
                <c:pt idx="35977">
                  <c:v>2.8659862500000002</c:v>
                </c:pt>
                <c:pt idx="35978">
                  <c:v>2.8653515625001598</c:v>
                </c:pt>
                <c:pt idx="35979">
                  <c:v>2.8647578125001596</c:v>
                </c:pt>
                <c:pt idx="35980">
                  <c:v>2.8641753125001599</c:v>
                </c:pt>
                <c:pt idx="35981">
                  <c:v>2.8636525000000002</c:v>
                </c:pt>
                <c:pt idx="35982">
                  <c:v>2.8632328125001596</c:v>
                </c:pt>
                <c:pt idx="35983">
                  <c:v>2.8625937499999998</c:v>
                </c:pt>
                <c:pt idx="35984">
                  <c:v>2.8621909375001597</c:v>
                </c:pt>
                <c:pt idx="35985">
                  <c:v>2.8623762500000001</c:v>
                </c:pt>
                <c:pt idx="35986">
                  <c:v>2.8627678125001599</c:v>
                </c:pt>
                <c:pt idx="35987">
                  <c:v>2.8631446875001596</c:v>
                </c:pt>
                <c:pt idx="35988">
                  <c:v>2.8636096875001598</c:v>
                </c:pt>
                <c:pt idx="35989">
                  <c:v>2.8640053125001597</c:v>
                </c:pt>
                <c:pt idx="35990">
                  <c:v>2.8645221875001599</c:v>
                </c:pt>
                <c:pt idx="35991">
                  <c:v>2.8648678125001599</c:v>
                </c:pt>
                <c:pt idx="35992">
                  <c:v>2.8652490625001596</c:v>
                </c:pt>
                <c:pt idx="35993">
                  <c:v>2.8656131249999999</c:v>
                </c:pt>
                <c:pt idx="35994">
                  <c:v>2.8661625000000002</c:v>
                </c:pt>
                <c:pt idx="35995">
                  <c:v>2.8665609375001599</c:v>
                </c:pt>
                <c:pt idx="35996">
                  <c:v>2.867123125</c:v>
                </c:pt>
                <c:pt idx="35997">
                  <c:v>2.8675662499999999</c:v>
                </c:pt>
                <c:pt idx="35998">
                  <c:v>2.86807875</c:v>
                </c:pt>
                <c:pt idx="35999">
                  <c:v>2.86850125</c:v>
                </c:pt>
                <c:pt idx="36000">
                  <c:v>2.8688703125001598</c:v>
                </c:pt>
                <c:pt idx="36001">
                  <c:v>2.8692403125001595</c:v>
                </c:pt>
                <c:pt idx="36002">
                  <c:v>2.8690278125001596</c:v>
                </c:pt>
                <c:pt idx="36003">
                  <c:v>2.8686331250000001</c:v>
                </c:pt>
                <c:pt idx="36004">
                  <c:v>2.8681728125001595</c:v>
                </c:pt>
                <c:pt idx="36005">
                  <c:v>2.8676940625001599</c:v>
                </c:pt>
                <c:pt idx="36006">
                  <c:v>2.8671962500000001</c:v>
                </c:pt>
                <c:pt idx="36007">
                  <c:v>2.8667125000000002</c:v>
                </c:pt>
                <c:pt idx="36008">
                  <c:v>2.8662278125001599</c:v>
                </c:pt>
                <c:pt idx="36009">
                  <c:v>2.8656418750000001</c:v>
                </c:pt>
                <c:pt idx="36010">
                  <c:v>2.8651428125001597</c:v>
                </c:pt>
                <c:pt idx="36011">
                  <c:v>2.8647343749999998</c:v>
                </c:pt>
                <c:pt idx="36012">
                  <c:v>2.8644128125001598</c:v>
                </c:pt>
                <c:pt idx="36013">
                  <c:v>2.8639634375001597</c:v>
                </c:pt>
                <c:pt idx="36014">
                  <c:v>2.8636243750000001</c:v>
                </c:pt>
                <c:pt idx="36015">
                  <c:v>2.8632137499999999</c:v>
                </c:pt>
                <c:pt idx="36016">
                  <c:v>2.8627868749999998</c:v>
                </c:pt>
                <c:pt idx="36017">
                  <c:v>2.8623321875001597</c:v>
                </c:pt>
                <c:pt idx="36018">
                  <c:v>2.8619293749999999</c:v>
                </c:pt>
                <c:pt idx="36019">
                  <c:v>2.8614718749999999</c:v>
                </c:pt>
                <c:pt idx="36020">
                  <c:v>2.8609599999999999</c:v>
                </c:pt>
                <c:pt idx="36021">
                  <c:v>2.8604634375001599</c:v>
                </c:pt>
                <c:pt idx="36022">
                  <c:v>2.8598871875001599</c:v>
                </c:pt>
                <c:pt idx="36023">
                  <c:v>2.859416875</c:v>
                </c:pt>
                <c:pt idx="36024">
                  <c:v>2.8589746875001598</c:v>
                </c:pt>
                <c:pt idx="36025">
                  <c:v>2.8585743749999999</c:v>
                </c:pt>
                <c:pt idx="36026">
                  <c:v>2.8582093749999999</c:v>
                </c:pt>
                <c:pt idx="36027">
                  <c:v>2.8576334375001595</c:v>
                </c:pt>
                <c:pt idx="36028">
                  <c:v>2.8572903125001599</c:v>
                </c:pt>
                <c:pt idx="36029">
                  <c:v>2.8576471875001599</c:v>
                </c:pt>
                <c:pt idx="36030">
                  <c:v>2.8579928125001599</c:v>
                </c:pt>
                <c:pt idx="36031">
                  <c:v>2.8583921875001597</c:v>
                </c:pt>
                <c:pt idx="36032">
                  <c:v>2.8588740625001599</c:v>
                </c:pt>
                <c:pt idx="36033">
                  <c:v>2.8592940625001599</c:v>
                </c:pt>
                <c:pt idx="36034">
                  <c:v>2.8598290625001597</c:v>
                </c:pt>
                <c:pt idx="36035">
                  <c:v>2.8603484375001598</c:v>
                </c:pt>
                <c:pt idx="36036">
                  <c:v>2.8608787499999999</c:v>
                </c:pt>
                <c:pt idx="36037">
                  <c:v>2.8613893749999999</c:v>
                </c:pt>
                <c:pt idx="36038">
                  <c:v>2.8620059375001596</c:v>
                </c:pt>
                <c:pt idx="36039">
                  <c:v>2.86255375</c:v>
                </c:pt>
                <c:pt idx="36040">
                  <c:v>2.8630065625001597</c:v>
                </c:pt>
                <c:pt idx="36041">
                  <c:v>2.8634131250000001</c:v>
                </c:pt>
                <c:pt idx="36042">
                  <c:v>2.8629756249999998</c:v>
                </c:pt>
                <c:pt idx="36043">
                  <c:v>2.862383125</c:v>
                </c:pt>
                <c:pt idx="36044">
                  <c:v>2.8620146875001597</c:v>
                </c:pt>
                <c:pt idx="36045">
                  <c:v>2.861575625</c:v>
                </c:pt>
                <c:pt idx="36046">
                  <c:v>2.8611403125001598</c:v>
                </c:pt>
                <c:pt idx="36047">
                  <c:v>2.8606799999999999</c:v>
                </c:pt>
                <c:pt idx="36048">
                  <c:v>2.8600356250000001</c:v>
                </c:pt>
                <c:pt idx="36049">
                  <c:v>2.8593700000000002</c:v>
                </c:pt>
                <c:pt idx="36050">
                  <c:v>2.8586696875001598</c:v>
                </c:pt>
                <c:pt idx="36051">
                  <c:v>2.857984375</c:v>
                </c:pt>
                <c:pt idx="36052">
                  <c:v>2.8573362499999999</c:v>
                </c:pt>
                <c:pt idx="36053">
                  <c:v>2.85672375</c:v>
                </c:pt>
                <c:pt idx="36054">
                  <c:v>2.8561700000000001</c:v>
                </c:pt>
                <c:pt idx="36055">
                  <c:v>2.8556943750000001</c:v>
                </c:pt>
                <c:pt idx="36056">
                  <c:v>2.85518218750016</c:v>
                </c:pt>
                <c:pt idx="36057">
                  <c:v>2.8547699999999998</c:v>
                </c:pt>
                <c:pt idx="36058">
                  <c:v>2.8543515625001596</c:v>
                </c:pt>
                <c:pt idx="36059">
                  <c:v>2.8548490625001599</c:v>
                </c:pt>
                <c:pt idx="36060">
                  <c:v>2.85528</c:v>
                </c:pt>
                <c:pt idx="36061">
                  <c:v>2.8557534375001596</c:v>
                </c:pt>
                <c:pt idx="36062">
                  <c:v>2.8562325</c:v>
                </c:pt>
                <c:pt idx="36063">
                  <c:v>2.8566324999999999</c:v>
                </c:pt>
                <c:pt idx="36064">
                  <c:v>2.8570184375001597</c:v>
                </c:pt>
                <c:pt idx="36065">
                  <c:v>2.8575525000000002</c:v>
                </c:pt>
                <c:pt idx="36066">
                  <c:v>2.8580609375001598</c:v>
                </c:pt>
                <c:pt idx="36067">
                  <c:v>2.8586553125001597</c:v>
                </c:pt>
                <c:pt idx="36068">
                  <c:v>2.85926875</c:v>
                </c:pt>
                <c:pt idx="36069">
                  <c:v>2.85986875</c:v>
                </c:pt>
                <c:pt idx="36070">
                  <c:v>2.8603981250000001</c:v>
                </c:pt>
                <c:pt idx="36071">
                  <c:v>2.8609234375001598</c:v>
                </c:pt>
                <c:pt idx="36072">
                  <c:v>2.8614193750000001</c:v>
                </c:pt>
                <c:pt idx="36073">
                  <c:v>2.8619275000000002</c:v>
                </c:pt>
                <c:pt idx="36074">
                  <c:v>2.86244875</c:v>
                </c:pt>
                <c:pt idx="36075">
                  <c:v>2.8630365625001599</c:v>
                </c:pt>
                <c:pt idx="36076">
                  <c:v>2.8635593749999999</c:v>
                </c:pt>
                <c:pt idx="36077">
                  <c:v>2.8640918750000002</c:v>
                </c:pt>
                <c:pt idx="36078">
                  <c:v>2.8645612499999999</c:v>
                </c:pt>
                <c:pt idx="36079">
                  <c:v>2.8649206249999999</c:v>
                </c:pt>
                <c:pt idx="36080">
                  <c:v>2.8647496875001597</c:v>
                </c:pt>
                <c:pt idx="36081">
                  <c:v>2.86417375</c:v>
                </c:pt>
                <c:pt idx="36082">
                  <c:v>2.8638050000000002</c:v>
                </c:pt>
                <c:pt idx="36083">
                  <c:v>2.8634109375001597</c:v>
                </c:pt>
                <c:pt idx="36084">
                  <c:v>2.8630065625001597</c:v>
                </c:pt>
                <c:pt idx="36085">
                  <c:v>2.8624771875001596</c:v>
                </c:pt>
                <c:pt idx="36086">
                  <c:v>2.8619568750000002</c:v>
                </c:pt>
                <c:pt idx="36087">
                  <c:v>2.8614003125001597</c:v>
                </c:pt>
                <c:pt idx="36088">
                  <c:v>2.8608459375001596</c:v>
                </c:pt>
                <c:pt idx="36089">
                  <c:v>2.8604206250000002</c:v>
                </c:pt>
                <c:pt idx="36090">
                  <c:v>2.860003125</c:v>
                </c:pt>
                <c:pt idx="36091">
                  <c:v>2.8596593750000001</c:v>
                </c:pt>
                <c:pt idx="36092">
                  <c:v>2.8590787500000001</c:v>
                </c:pt>
                <c:pt idx="36093">
                  <c:v>2.8587549999999999</c:v>
                </c:pt>
                <c:pt idx="36094">
                  <c:v>2.8582784375001595</c:v>
                </c:pt>
                <c:pt idx="36095">
                  <c:v>2.8578831249999999</c:v>
                </c:pt>
                <c:pt idx="36096">
                  <c:v>2.8579315625001596</c:v>
                </c:pt>
                <c:pt idx="36097">
                  <c:v>2.8582521875001596</c:v>
                </c:pt>
                <c:pt idx="36098">
                  <c:v>2.8585865625001596</c:v>
                </c:pt>
                <c:pt idx="36099">
                  <c:v>2.8590096875001598</c:v>
                </c:pt>
                <c:pt idx="36100">
                  <c:v>2.8594234375001597</c:v>
                </c:pt>
                <c:pt idx="36101">
                  <c:v>2.8597715625001596</c:v>
                </c:pt>
                <c:pt idx="36102">
                  <c:v>2.8601803125001597</c:v>
                </c:pt>
                <c:pt idx="36103">
                  <c:v>2.8606171875001598</c:v>
                </c:pt>
                <c:pt idx="36104">
                  <c:v>2.8611300000000002</c:v>
                </c:pt>
                <c:pt idx="36105">
                  <c:v>2.8616199999999998</c:v>
                </c:pt>
                <c:pt idx="36106">
                  <c:v>2.8620937500000001</c:v>
                </c:pt>
                <c:pt idx="36107">
                  <c:v>2.8626153125001599</c:v>
                </c:pt>
                <c:pt idx="36108">
                  <c:v>2.8630900000000001</c:v>
                </c:pt>
                <c:pt idx="36109">
                  <c:v>2.8635196875001596</c:v>
                </c:pt>
                <c:pt idx="36110">
                  <c:v>2.863908125</c:v>
                </c:pt>
                <c:pt idx="36111">
                  <c:v>2.8642862500000001</c:v>
                </c:pt>
                <c:pt idx="36112">
                  <c:v>2.8638121875001596</c:v>
                </c:pt>
                <c:pt idx="36113">
                  <c:v>2.8634865625001598</c:v>
                </c:pt>
                <c:pt idx="36114">
                  <c:v>2.8629965625001597</c:v>
                </c:pt>
                <c:pt idx="36115">
                  <c:v>2.8624046875001596</c:v>
                </c:pt>
                <c:pt idx="36116">
                  <c:v>2.8618246875001598</c:v>
                </c:pt>
                <c:pt idx="36117">
                  <c:v>2.8611550000000001</c:v>
                </c:pt>
                <c:pt idx="36118">
                  <c:v>2.8603800000000001</c:v>
                </c:pt>
                <c:pt idx="36119">
                  <c:v>2.8596959375001596</c:v>
                </c:pt>
                <c:pt idx="36120">
                  <c:v>2.858965</c:v>
                </c:pt>
                <c:pt idx="36121">
                  <c:v>2.8583296875001598</c:v>
                </c:pt>
                <c:pt idx="36122">
                  <c:v>2.8578600000000001</c:v>
                </c:pt>
                <c:pt idx="36123">
                  <c:v>2.8573615625001598</c:v>
                </c:pt>
                <c:pt idx="36124">
                  <c:v>2.8568928125001598</c:v>
                </c:pt>
                <c:pt idx="36125">
                  <c:v>2.8565649999999998</c:v>
                </c:pt>
                <c:pt idx="36126">
                  <c:v>2.8562434375001597</c:v>
                </c:pt>
                <c:pt idx="36127">
                  <c:v>2.8557678125001598</c:v>
                </c:pt>
                <c:pt idx="36128">
                  <c:v>2.855445</c:v>
                </c:pt>
                <c:pt idx="36129">
                  <c:v>2.8557649999999999</c:v>
                </c:pt>
                <c:pt idx="36130">
                  <c:v>2.8560918750000002</c:v>
                </c:pt>
                <c:pt idx="36131">
                  <c:v>2.8564909375001597</c:v>
                </c:pt>
                <c:pt idx="36132">
                  <c:v>2.8569421875001599</c:v>
                </c:pt>
                <c:pt idx="36133">
                  <c:v>2.8573665625001596</c:v>
                </c:pt>
                <c:pt idx="36134">
                  <c:v>2.8577875000000001</c:v>
                </c:pt>
                <c:pt idx="36135">
                  <c:v>2.8581884375001598</c:v>
                </c:pt>
                <c:pt idx="36136">
                  <c:v>2.8585928125001598</c:v>
                </c:pt>
                <c:pt idx="36137">
                  <c:v>2.8590746875001596</c:v>
                </c:pt>
                <c:pt idx="36138">
                  <c:v>2.8596131250000001</c:v>
                </c:pt>
                <c:pt idx="36139">
                  <c:v>2.8601531250000001</c:v>
                </c:pt>
                <c:pt idx="36140">
                  <c:v>2.8606915625001599</c:v>
                </c:pt>
                <c:pt idx="36141">
                  <c:v>2.8611162499999998</c:v>
                </c:pt>
                <c:pt idx="36142">
                  <c:v>2.8615699999999999</c:v>
                </c:pt>
                <c:pt idx="36143">
                  <c:v>2.8620090625001597</c:v>
                </c:pt>
                <c:pt idx="36144">
                  <c:v>2.8624212500000001</c:v>
                </c:pt>
                <c:pt idx="36145">
                  <c:v>2.86274125</c:v>
                </c:pt>
                <c:pt idx="36146">
                  <c:v>2.8623687499999999</c:v>
                </c:pt>
                <c:pt idx="36147">
                  <c:v>2.8619443750000002</c:v>
                </c:pt>
                <c:pt idx="36148">
                  <c:v>2.8614843749999999</c:v>
                </c:pt>
                <c:pt idx="36149">
                  <c:v>2.8610646875001597</c:v>
                </c:pt>
                <c:pt idx="36150">
                  <c:v>2.860646875</c:v>
                </c:pt>
                <c:pt idx="36151">
                  <c:v>2.8601621875001597</c:v>
                </c:pt>
                <c:pt idx="36152">
                  <c:v>2.8596193749999999</c:v>
                </c:pt>
                <c:pt idx="36153">
                  <c:v>2.8591087499999999</c:v>
                </c:pt>
                <c:pt idx="36154">
                  <c:v>2.8587206250000001</c:v>
                </c:pt>
                <c:pt idx="36155">
                  <c:v>2.8583612500000002</c:v>
                </c:pt>
                <c:pt idx="36156">
                  <c:v>2.8580184375001596</c:v>
                </c:pt>
                <c:pt idx="36157">
                  <c:v>2.8576634375001597</c:v>
                </c:pt>
                <c:pt idx="36158">
                  <c:v>2.8572734375001598</c:v>
                </c:pt>
                <c:pt idx="36159">
                  <c:v>2.8569443749999999</c:v>
                </c:pt>
                <c:pt idx="36160">
                  <c:v>2.8565618750000001</c:v>
                </c:pt>
                <c:pt idx="36161">
                  <c:v>2.856859375</c:v>
                </c:pt>
                <c:pt idx="36162">
                  <c:v>2.8572390625001596</c:v>
                </c:pt>
                <c:pt idx="36163">
                  <c:v>2.8576609375001598</c:v>
                </c:pt>
                <c:pt idx="36164">
                  <c:v>2.8580346875001599</c:v>
                </c:pt>
                <c:pt idx="36165">
                  <c:v>2.8584853125001599</c:v>
                </c:pt>
                <c:pt idx="36166">
                  <c:v>2.8589509375001598</c:v>
                </c:pt>
                <c:pt idx="36167">
                  <c:v>2.8593571875001595</c:v>
                </c:pt>
                <c:pt idx="36168">
                  <c:v>2.8597109375001599</c:v>
                </c:pt>
                <c:pt idx="36169">
                  <c:v>2.8600487499999998</c:v>
                </c:pt>
                <c:pt idx="36170">
                  <c:v>2.8604215625001599</c:v>
                </c:pt>
                <c:pt idx="36171">
                  <c:v>2.8607865625001598</c:v>
                </c:pt>
                <c:pt idx="36172">
                  <c:v>2.8612434375001596</c:v>
                </c:pt>
                <c:pt idx="36173">
                  <c:v>2.8615681249999998</c:v>
                </c:pt>
                <c:pt idx="36174">
                  <c:v>2.8611640625001598</c:v>
                </c:pt>
                <c:pt idx="36175">
                  <c:v>2.8606181249999998</c:v>
                </c:pt>
                <c:pt idx="36176">
                  <c:v>2.8600650000000001</c:v>
                </c:pt>
                <c:pt idx="36177">
                  <c:v>2.85941</c:v>
                </c:pt>
                <c:pt idx="36178">
                  <c:v>2.8590346875001598</c:v>
                </c:pt>
                <c:pt idx="36179">
                  <c:v>2.8586690625001596</c:v>
                </c:pt>
                <c:pt idx="36180">
                  <c:v>2.8582312499999998</c:v>
                </c:pt>
                <c:pt idx="36181">
                  <c:v>2.8578209375001595</c:v>
                </c:pt>
                <c:pt idx="36182">
                  <c:v>2.8574446875001596</c:v>
                </c:pt>
                <c:pt idx="36183">
                  <c:v>2.8569481250000002</c:v>
                </c:pt>
                <c:pt idx="36184">
                  <c:v>2.8566237499999998</c:v>
                </c:pt>
                <c:pt idx="36185">
                  <c:v>2.8569906249999999</c:v>
                </c:pt>
                <c:pt idx="36186">
                  <c:v>2.8573209375001598</c:v>
                </c:pt>
                <c:pt idx="36187">
                  <c:v>2.8577284375001599</c:v>
                </c:pt>
                <c:pt idx="36188">
                  <c:v>2.8580818749999999</c:v>
                </c:pt>
                <c:pt idx="36189">
                  <c:v>2.8584603125001595</c:v>
                </c:pt>
                <c:pt idx="36190">
                  <c:v>2.8588003125001595</c:v>
                </c:pt>
                <c:pt idx="36191">
                  <c:v>2.8591781250000001</c:v>
                </c:pt>
                <c:pt idx="36192">
                  <c:v>2.8596578125001599</c:v>
                </c:pt>
                <c:pt idx="36193">
                  <c:v>2.860120625</c:v>
                </c:pt>
                <c:pt idx="36194">
                  <c:v>2.8604837500000002</c:v>
                </c:pt>
                <c:pt idx="36195">
                  <c:v>2.86101218750016</c:v>
                </c:pt>
                <c:pt idx="36196">
                  <c:v>2.8613540625001597</c:v>
                </c:pt>
                <c:pt idx="36197">
                  <c:v>2.8616975</c:v>
                </c:pt>
                <c:pt idx="36198">
                  <c:v>2.8621500000000002</c:v>
                </c:pt>
                <c:pt idx="36199">
                  <c:v>2.8624806249999999</c:v>
                </c:pt>
                <c:pt idx="36200">
                  <c:v>2.8620428125001598</c:v>
                </c:pt>
                <c:pt idx="36201">
                  <c:v>2.8615918749999998</c:v>
                </c:pt>
                <c:pt idx="36202">
                  <c:v>2.8608606249999999</c:v>
                </c:pt>
                <c:pt idx="36203">
                  <c:v>2.8603881250000001</c:v>
                </c:pt>
                <c:pt idx="36204">
                  <c:v>2.8599434375001596</c:v>
                </c:pt>
                <c:pt idx="36205">
                  <c:v>2.8595006249999999</c:v>
                </c:pt>
                <c:pt idx="36206">
                  <c:v>2.8591081250000001</c:v>
                </c:pt>
                <c:pt idx="36207">
                  <c:v>2.8587712500000002</c:v>
                </c:pt>
                <c:pt idx="36208">
                  <c:v>2.8584446875001599</c:v>
                </c:pt>
                <c:pt idx="36209">
                  <c:v>2.8580659375001596</c:v>
                </c:pt>
                <c:pt idx="36210">
                  <c:v>2.8575546875001598</c:v>
                </c:pt>
                <c:pt idx="36211">
                  <c:v>2.8571896875001599</c:v>
                </c:pt>
                <c:pt idx="36212">
                  <c:v>2.8575521875001599</c:v>
                </c:pt>
                <c:pt idx="36213">
                  <c:v>2.8580053125001599</c:v>
                </c:pt>
                <c:pt idx="36214">
                  <c:v>2.8583324999999999</c:v>
                </c:pt>
                <c:pt idx="36215">
                  <c:v>2.8588178125001598</c:v>
                </c:pt>
                <c:pt idx="36216">
                  <c:v>2.8592287500000002</c:v>
                </c:pt>
                <c:pt idx="36217">
                  <c:v>2.8596646875001599</c:v>
                </c:pt>
                <c:pt idx="36218">
                  <c:v>2.8601018749999998</c:v>
                </c:pt>
                <c:pt idx="36219">
                  <c:v>2.8605149999999999</c:v>
                </c:pt>
                <c:pt idx="36220">
                  <c:v>2.8610246875001599</c:v>
                </c:pt>
                <c:pt idx="36221">
                  <c:v>2.8615715625001599</c:v>
                </c:pt>
                <c:pt idx="36222">
                  <c:v>2.8620490625001596</c:v>
                </c:pt>
                <c:pt idx="36223">
                  <c:v>2.8626359375001598</c:v>
                </c:pt>
                <c:pt idx="36224">
                  <c:v>2.8631950000000002</c:v>
                </c:pt>
                <c:pt idx="36225">
                  <c:v>2.8636878125001597</c:v>
                </c:pt>
                <c:pt idx="36226">
                  <c:v>2.8641368749999998</c:v>
                </c:pt>
                <c:pt idx="36227">
                  <c:v>2.8646140625001597</c:v>
                </c:pt>
                <c:pt idx="36228">
                  <c:v>2.8651031250000001</c:v>
                </c:pt>
                <c:pt idx="36229">
                  <c:v>2.8656440625001598</c:v>
                </c:pt>
                <c:pt idx="36230">
                  <c:v>2.8662546875001595</c:v>
                </c:pt>
                <c:pt idx="36231">
                  <c:v>2.8668153125001599</c:v>
                </c:pt>
                <c:pt idx="36232">
                  <c:v>2.8671940625001597</c:v>
                </c:pt>
                <c:pt idx="36233">
                  <c:v>2.8675356249999999</c:v>
                </c:pt>
                <c:pt idx="36234">
                  <c:v>2.86694125</c:v>
                </c:pt>
                <c:pt idx="36235">
                  <c:v>2.8664843750000002</c:v>
                </c:pt>
                <c:pt idx="36236">
                  <c:v>2.8659096875001597</c:v>
                </c:pt>
                <c:pt idx="36237">
                  <c:v>2.8652571875001596</c:v>
                </c:pt>
                <c:pt idx="36238">
                  <c:v>2.8645506250000001</c:v>
                </c:pt>
                <c:pt idx="36239">
                  <c:v>2.8638259375001596</c:v>
                </c:pt>
                <c:pt idx="36240">
                  <c:v>2.8630809375001598</c:v>
                </c:pt>
                <c:pt idx="36241">
                  <c:v>2.86225</c:v>
                </c:pt>
                <c:pt idx="36242">
                  <c:v>2.8612540625001599</c:v>
                </c:pt>
                <c:pt idx="36243">
                  <c:v>2.8602506249999999</c:v>
                </c:pt>
                <c:pt idx="36244">
                  <c:v>2.85927</c:v>
                </c:pt>
                <c:pt idx="36245">
                  <c:v>2.8583425</c:v>
                </c:pt>
                <c:pt idx="36246">
                  <c:v>2.8575259375001596</c:v>
                </c:pt>
                <c:pt idx="36247">
                  <c:v>2.8567078125001597</c:v>
                </c:pt>
                <c:pt idx="36248">
                  <c:v>2.8559106249999999</c:v>
                </c:pt>
                <c:pt idx="36249">
                  <c:v>2.8551578125001598</c:v>
                </c:pt>
                <c:pt idx="36250">
                  <c:v>2.8543853125001597</c:v>
                </c:pt>
                <c:pt idx="36251">
                  <c:v>2.853615</c:v>
                </c:pt>
                <c:pt idx="36252">
                  <c:v>2.8530221875001596</c:v>
                </c:pt>
                <c:pt idx="36253">
                  <c:v>2.852529375</c:v>
                </c:pt>
                <c:pt idx="36254">
                  <c:v>2.8521446875001599</c:v>
                </c:pt>
                <c:pt idx="36255">
                  <c:v>2.8516406249999999</c:v>
                </c:pt>
                <c:pt idx="36256">
                  <c:v>2.85124625</c:v>
                </c:pt>
                <c:pt idx="36257">
                  <c:v>2.8516871875001599</c:v>
                </c:pt>
                <c:pt idx="36258">
                  <c:v>2.8521056250000001</c:v>
                </c:pt>
                <c:pt idx="36259">
                  <c:v>2.852495625</c:v>
                </c:pt>
                <c:pt idx="36260">
                  <c:v>2.8529253125001599</c:v>
                </c:pt>
                <c:pt idx="36261">
                  <c:v>2.8534221875001595</c:v>
                </c:pt>
                <c:pt idx="36262">
                  <c:v>2.85392125</c:v>
                </c:pt>
                <c:pt idx="36263">
                  <c:v>2.8544268750000001</c:v>
                </c:pt>
                <c:pt idx="36264">
                  <c:v>2.8549021875001599</c:v>
                </c:pt>
                <c:pt idx="36265">
                  <c:v>2.855445</c:v>
                </c:pt>
                <c:pt idx="36266">
                  <c:v>2.8559887499999999</c:v>
                </c:pt>
                <c:pt idx="36267">
                  <c:v>2.8564965625001597</c:v>
                </c:pt>
                <c:pt idx="36268">
                  <c:v>2.8569931249999998</c:v>
                </c:pt>
                <c:pt idx="36269">
                  <c:v>2.8575331249999998</c:v>
                </c:pt>
                <c:pt idx="36270">
                  <c:v>2.8580184375001596</c:v>
                </c:pt>
                <c:pt idx="36271">
                  <c:v>2.8585178125001596</c:v>
                </c:pt>
                <c:pt idx="36272">
                  <c:v>2.85905906250016</c:v>
                </c:pt>
                <c:pt idx="36273">
                  <c:v>2.8595496875001598</c:v>
                </c:pt>
                <c:pt idx="36274">
                  <c:v>2.8600603125001598</c:v>
                </c:pt>
                <c:pt idx="36275">
                  <c:v>2.8605915625001597</c:v>
                </c:pt>
                <c:pt idx="36276">
                  <c:v>2.8610165625001596</c:v>
                </c:pt>
                <c:pt idx="36277">
                  <c:v>2.8613615625001598</c:v>
                </c:pt>
                <c:pt idx="36278">
                  <c:v>2.8608625000000001</c:v>
                </c:pt>
                <c:pt idx="36279">
                  <c:v>2.8605053125001598</c:v>
                </c:pt>
                <c:pt idx="36280">
                  <c:v>2.8597431250000001</c:v>
                </c:pt>
                <c:pt idx="36281">
                  <c:v>2.8592309375001599</c:v>
                </c:pt>
                <c:pt idx="36282">
                  <c:v>2.8587115625001598</c:v>
                </c:pt>
                <c:pt idx="36283">
                  <c:v>2.8580828125001596</c:v>
                </c:pt>
                <c:pt idx="36284">
                  <c:v>2.8574762499999999</c:v>
                </c:pt>
                <c:pt idx="36285">
                  <c:v>2.8568618749999999</c:v>
                </c:pt>
                <c:pt idx="36286">
                  <c:v>2.8562628125001597</c:v>
                </c:pt>
                <c:pt idx="36287">
                  <c:v>2.8556249999999999</c:v>
                </c:pt>
                <c:pt idx="36288">
                  <c:v>2.855051875</c:v>
                </c:pt>
                <c:pt idx="36289">
                  <c:v>2.8543921875001597</c:v>
                </c:pt>
                <c:pt idx="36290">
                  <c:v>2.8538143749999998</c:v>
                </c:pt>
                <c:pt idx="36291">
                  <c:v>2.8533615625001598</c:v>
                </c:pt>
                <c:pt idx="36292">
                  <c:v>2.8529568749999998</c:v>
                </c:pt>
                <c:pt idx="36293">
                  <c:v>2.8524037500000001</c:v>
                </c:pt>
                <c:pt idx="36294">
                  <c:v>2.8520531249999999</c:v>
                </c:pt>
                <c:pt idx="36295">
                  <c:v>2.8525178125001598</c:v>
                </c:pt>
                <c:pt idx="36296">
                  <c:v>2.8529818749999998</c:v>
                </c:pt>
                <c:pt idx="36297">
                  <c:v>2.85336875</c:v>
                </c:pt>
                <c:pt idx="36298">
                  <c:v>2.8537753125001597</c:v>
                </c:pt>
                <c:pt idx="36299">
                  <c:v>2.8541046875001599</c:v>
                </c:pt>
                <c:pt idx="36300">
                  <c:v>2.8544746875001596</c:v>
                </c:pt>
                <c:pt idx="36301">
                  <c:v>2.8549340625001598</c:v>
                </c:pt>
                <c:pt idx="36302">
                  <c:v>2.8553678125001598</c:v>
                </c:pt>
                <c:pt idx="36303">
                  <c:v>2.8557028125001596</c:v>
                </c:pt>
                <c:pt idx="36304">
                  <c:v>2.8562162500000001</c:v>
                </c:pt>
                <c:pt idx="36305">
                  <c:v>2.8567965625001599</c:v>
                </c:pt>
                <c:pt idx="36306">
                  <c:v>2.85723875</c:v>
                </c:pt>
                <c:pt idx="36307">
                  <c:v>2.857798125</c:v>
                </c:pt>
                <c:pt idx="36308">
                  <c:v>2.8582996875001596</c:v>
                </c:pt>
                <c:pt idx="36309">
                  <c:v>2.8588581249999998</c:v>
                </c:pt>
                <c:pt idx="36310">
                  <c:v>2.8593981249999998</c:v>
                </c:pt>
                <c:pt idx="36311">
                  <c:v>2.8599943749999999</c:v>
                </c:pt>
                <c:pt idx="36312">
                  <c:v>2.8604796875001597</c:v>
                </c:pt>
                <c:pt idx="36313">
                  <c:v>2.8610093750000001</c:v>
                </c:pt>
                <c:pt idx="36314">
                  <c:v>2.861491875</c:v>
                </c:pt>
                <c:pt idx="36315">
                  <c:v>2.8619487499999998</c:v>
                </c:pt>
                <c:pt idx="36316">
                  <c:v>2.8623875000000001</c:v>
                </c:pt>
                <c:pt idx="36317">
                  <c:v>2.8617656249999999</c:v>
                </c:pt>
                <c:pt idx="36318">
                  <c:v>2.8612437499999999</c:v>
                </c:pt>
                <c:pt idx="36319">
                  <c:v>2.8606665625001599</c:v>
                </c:pt>
                <c:pt idx="36320">
                  <c:v>2.8599618750000002</c:v>
                </c:pt>
                <c:pt idx="36321">
                  <c:v>2.8593062499999999</c:v>
                </c:pt>
                <c:pt idx="36322">
                  <c:v>2.8586571875001598</c:v>
                </c:pt>
                <c:pt idx="36323">
                  <c:v>2.8579609375001596</c:v>
                </c:pt>
                <c:pt idx="36324">
                  <c:v>2.8572793750000001</c:v>
                </c:pt>
                <c:pt idx="36325">
                  <c:v>2.856623125</c:v>
                </c:pt>
                <c:pt idx="36326">
                  <c:v>2.8559715625001596</c:v>
                </c:pt>
                <c:pt idx="36327">
                  <c:v>2.8555053125001599</c:v>
                </c:pt>
                <c:pt idx="36328">
                  <c:v>2.8551765625001599</c:v>
                </c:pt>
                <c:pt idx="36329">
                  <c:v>2.8548249999999999</c:v>
                </c:pt>
                <c:pt idx="36330">
                  <c:v>2.8545012500000002</c:v>
                </c:pt>
                <c:pt idx="36331">
                  <c:v>2.85461125</c:v>
                </c:pt>
                <c:pt idx="36332">
                  <c:v>2.8550703125001595</c:v>
                </c:pt>
                <c:pt idx="36333">
                  <c:v>2.8555953125001596</c:v>
                </c:pt>
                <c:pt idx="36334">
                  <c:v>2.8559999999999999</c:v>
                </c:pt>
                <c:pt idx="36335">
                  <c:v>2.8564193750000002</c:v>
                </c:pt>
                <c:pt idx="36336">
                  <c:v>2.8568431250000001</c:v>
                </c:pt>
                <c:pt idx="36337">
                  <c:v>2.8572328125001598</c:v>
                </c:pt>
                <c:pt idx="36338">
                  <c:v>2.8577925</c:v>
                </c:pt>
                <c:pt idx="36339">
                  <c:v>2.8582884375001596</c:v>
                </c:pt>
                <c:pt idx="36340">
                  <c:v>2.8588300000000002</c:v>
                </c:pt>
                <c:pt idx="36341">
                  <c:v>2.8594009375001597</c:v>
                </c:pt>
                <c:pt idx="36342">
                  <c:v>2.859745625</c:v>
                </c:pt>
                <c:pt idx="36343">
                  <c:v>2.8602796875001597</c:v>
                </c:pt>
                <c:pt idx="36344">
                  <c:v>2.8607737499999999</c:v>
                </c:pt>
                <c:pt idx="36345">
                  <c:v>2.8612709375001599</c:v>
                </c:pt>
                <c:pt idx="36346">
                  <c:v>2.8617178125001597</c:v>
                </c:pt>
                <c:pt idx="36347">
                  <c:v>2.8620784375001596</c:v>
                </c:pt>
                <c:pt idx="36348">
                  <c:v>2.8617009375001596</c:v>
                </c:pt>
                <c:pt idx="36349">
                  <c:v>2.8613749999999998</c:v>
                </c:pt>
                <c:pt idx="36350">
                  <c:v>2.8608959375001599</c:v>
                </c:pt>
                <c:pt idx="36351">
                  <c:v>2.8603375</c:v>
                </c:pt>
                <c:pt idx="36352">
                  <c:v>2.8597753125001599</c:v>
                </c:pt>
                <c:pt idx="36353">
                  <c:v>2.859105</c:v>
                </c:pt>
                <c:pt idx="36354">
                  <c:v>2.858443125</c:v>
                </c:pt>
                <c:pt idx="36355">
                  <c:v>2.8578368749999998</c:v>
                </c:pt>
                <c:pt idx="36356">
                  <c:v>2.8570696875001595</c:v>
                </c:pt>
                <c:pt idx="36357">
                  <c:v>2.8563106249999999</c:v>
                </c:pt>
                <c:pt idx="36358">
                  <c:v>2.8556256250000001</c:v>
                </c:pt>
                <c:pt idx="36359">
                  <c:v>2.8550493750000001</c:v>
                </c:pt>
                <c:pt idx="36360">
                  <c:v>2.8545487500000002</c:v>
                </c:pt>
                <c:pt idx="36361">
                  <c:v>2.8540834375001598</c:v>
                </c:pt>
                <c:pt idx="36362">
                  <c:v>2.8536581249999999</c:v>
                </c:pt>
                <c:pt idx="36363">
                  <c:v>2.8533146875001596</c:v>
                </c:pt>
                <c:pt idx="36364">
                  <c:v>2.8529243750000002</c:v>
                </c:pt>
                <c:pt idx="36365">
                  <c:v>2.8525675000000001</c:v>
                </c:pt>
                <c:pt idx="36366">
                  <c:v>2.8522265625001597</c:v>
                </c:pt>
                <c:pt idx="36367">
                  <c:v>2.8515834375001599</c:v>
                </c:pt>
                <c:pt idx="36368">
                  <c:v>2.8510187500000002</c:v>
                </c:pt>
                <c:pt idx="36369">
                  <c:v>2.8505971875001599</c:v>
                </c:pt>
                <c:pt idx="36370">
                  <c:v>2.8510046875001596</c:v>
                </c:pt>
                <c:pt idx="36371">
                  <c:v>2.8513303125001599</c:v>
                </c:pt>
                <c:pt idx="36372">
                  <c:v>2.851733125</c:v>
                </c:pt>
                <c:pt idx="36373">
                  <c:v>2.8521225000000001</c:v>
                </c:pt>
                <c:pt idx="36374">
                  <c:v>2.8526771875001598</c:v>
                </c:pt>
                <c:pt idx="36375">
                  <c:v>2.8531928125001595</c:v>
                </c:pt>
                <c:pt idx="36376">
                  <c:v>2.8536765625001599</c:v>
                </c:pt>
                <c:pt idx="36377">
                  <c:v>2.8542478125001596</c:v>
                </c:pt>
                <c:pt idx="36378">
                  <c:v>2.8545837500000002</c:v>
                </c:pt>
                <c:pt idx="36379">
                  <c:v>2.8551937500000002</c:v>
                </c:pt>
                <c:pt idx="36380">
                  <c:v>2.8557221875001599</c:v>
                </c:pt>
                <c:pt idx="36381">
                  <c:v>2.8562487499999998</c:v>
                </c:pt>
                <c:pt idx="36382">
                  <c:v>2.8567593750000002</c:v>
                </c:pt>
                <c:pt idx="36383">
                  <c:v>2.8571862499999998</c:v>
                </c:pt>
                <c:pt idx="36384">
                  <c:v>2.8577037500000002</c:v>
                </c:pt>
                <c:pt idx="36385">
                  <c:v>2.8581449999999999</c:v>
                </c:pt>
                <c:pt idx="36386">
                  <c:v>2.8585809375001596</c:v>
                </c:pt>
                <c:pt idx="36387">
                  <c:v>2.8591065625001599</c:v>
                </c:pt>
                <c:pt idx="36388">
                  <c:v>2.8595337500000002</c:v>
                </c:pt>
                <c:pt idx="36389">
                  <c:v>2.8599615625001595</c:v>
                </c:pt>
                <c:pt idx="36390">
                  <c:v>2.8595946875001599</c:v>
                </c:pt>
                <c:pt idx="36391">
                  <c:v>2.8592575</c:v>
                </c:pt>
                <c:pt idx="36392">
                  <c:v>2.8588484375001597</c:v>
                </c:pt>
                <c:pt idx="36393">
                  <c:v>2.8583112499999999</c:v>
                </c:pt>
                <c:pt idx="36394">
                  <c:v>2.8577440625001596</c:v>
                </c:pt>
                <c:pt idx="36395">
                  <c:v>2.8571228125001595</c:v>
                </c:pt>
                <c:pt idx="36396">
                  <c:v>2.8564703125001598</c:v>
                </c:pt>
                <c:pt idx="36397">
                  <c:v>2.8557953125001596</c:v>
                </c:pt>
                <c:pt idx="36398">
                  <c:v>2.8551640625001595</c:v>
                </c:pt>
                <c:pt idx="36399">
                  <c:v>2.8544706249999998</c:v>
                </c:pt>
                <c:pt idx="36400">
                  <c:v>2.8537724999999998</c:v>
                </c:pt>
                <c:pt idx="36401">
                  <c:v>2.8532137500000001</c:v>
                </c:pt>
                <c:pt idx="36402">
                  <c:v>2.852665</c:v>
                </c:pt>
                <c:pt idx="36403">
                  <c:v>2.8522534375001598</c:v>
                </c:pt>
                <c:pt idx="36404">
                  <c:v>2.8519303125001598</c:v>
                </c:pt>
                <c:pt idx="36405">
                  <c:v>2.8514259375001596</c:v>
                </c:pt>
                <c:pt idx="36406">
                  <c:v>2.8515475000000001</c:v>
                </c:pt>
                <c:pt idx="36407">
                  <c:v>2.8518590625001599</c:v>
                </c:pt>
                <c:pt idx="36408">
                  <c:v>2.8521968750000002</c:v>
                </c:pt>
                <c:pt idx="36409">
                  <c:v>2.852565625</c:v>
                </c:pt>
                <c:pt idx="36410">
                  <c:v>2.8529165625001598</c:v>
                </c:pt>
                <c:pt idx="36411">
                  <c:v>2.8532731249999999</c:v>
                </c:pt>
                <c:pt idx="36412">
                  <c:v>2.8536871875001597</c:v>
                </c:pt>
                <c:pt idx="36413">
                  <c:v>2.8540496875001597</c:v>
                </c:pt>
                <c:pt idx="36414">
                  <c:v>2.8544268750000001</c:v>
                </c:pt>
                <c:pt idx="36415">
                  <c:v>2.8548359375001597</c:v>
                </c:pt>
                <c:pt idx="36416">
                  <c:v>2.855191875</c:v>
                </c:pt>
                <c:pt idx="36417">
                  <c:v>2.8555662499999999</c:v>
                </c:pt>
                <c:pt idx="36418">
                  <c:v>2.8558978125001597</c:v>
                </c:pt>
                <c:pt idx="36419">
                  <c:v>2.8562224999999999</c:v>
                </c:pt>
                <c:pt idx="36420">
                  <c:v>2.8565971875001597</c:v>
                </c:pt>
                <c:pt idx="36421">
                  <c:v>2.8562528125001596</c:v>
                </c:pt>
                <c:pt idx="36422">
                  <c:v>2.8555490625001596</c:v>
                </c:pt>
                <c:pt idx="36423">
                  <c:v>2.8551656250000002</c:v>
                </c:pt>
                <c:pt idx="36424">
                  <c:v>2.8547612500000001</c:v>
                </c:pt>
                <c:pt idx="36425">
                  <c:v>2.8543490625001597</c:v>
                </c:pt>
                <c:pt idx="36426">
                  <c:v>2.85390875</c:v>
                </c:pt>
                <c:pt idx="36427">
                  <c:v>2.85348625</c:v>
                </c:pt>
                <c:pt idx="36428">
                  <c:v>2.8530565625001598</c:v>
                </c:pt>
                <c:pt idx="36429">
                  <c:v>2.8526081250000002</c:v>
                </c:pt>
                <c:pt idx="36430">
                  <c:v>2.8521918749999999</c:v>
                </c:pt>
                <c:pt idx="36431">
                  <c:v>2.8525859375001597</c:v>
                </c:pt>
                <c:pt idx="36432">
                  <c:v>2.8529209375001598</c:v>
                </c:pt>
                <c:pt idx="36433">
                  <c:v>2.8533265625001598</c:v>
                </c:pt>
                <c:pt idx="36434">
                  <c:v>2.8537418749999999</c:v>
                </c:pt>
                <c:pt idx="36435">
                  <c:v>2.8542031250000002</c:v>
                </c:pt>
                <c:pt idx="36436">
                  <c:v>2.85454281250016</c:v>
                </c:pt>
                <c:pt idx="36437">
                  <c:v>2.8549365625001597</c:v>
                </c:pt>
                <c:pt idx="36438">
                  <c:v>2.8553621875001598</c:v>
                </c:pt>
                <c:pt idx="36439">
                  <c:v>2.8558656249999999</c:v>
                </c:pt>
                <c:pt idx="36440">
                  <c:v>2.8562959375001595</c:v>
                </c:pt>
                <c:pt idx="36441">
                  <c:v>2.8567578125001596</c:v>
                </c:pt>
                <c:pt idx="36442">
                  <c:v>2.8572334375001596</c:v>
                </c:pt>
                <c:pt idx="36443">
                  <c:v>2.8577284375001599</c:v>
                </c:pt>
                <c:pt idx="36444">
                  <c:v>2.858185625</c:v>
                </c:pt>
                <c:pt idx="36445">
                  <c:v>2.8587846875001599</c:v>
                </c:pt>
                <c:pt idx="36446">
                  <c:v>2.8593312499999999</c:v>
                </c:pt>
                <c:pt idx="36447">
                  <c:v>2.8598890625001596</c:v>
                </c:pt>
                <c:pt idx="36448">
                  <c:v>2.8602328125001599</c:v>
                </c:pt>
                <c:pt idx="36449">
                  <c:v>2.8607703125001596</c:v>
                </c:pt>
                <c:pt idx="36450">
                  <c:v>2.8612912499999998</c:v>
                </c:pt>
                <c:pt idx="36451">
                  <c:v>2.8618593749999999</c:v>
                </c:pt>
                <c:pt idx="36452">
                  <c:v>2.8623506249999999</c:v>
                </c:pt>
                <c:pt idx="36453">
                  <c:v>2.8628071875001599</c:v>
                </c:pt>
                <c:pt idx="36454">
                  <c:v>2.8632525000000002</c:v>
                </c:pt>
                <c:pt idx="36455">
                  <c:v>2.8626518750000001</c:v>
                </c:pt>
                <c:pt idx="36456">
                  <c:v>2.8622096875001599</c:v>
                </c:pt>
                <c:pt idx="36457">
                  <c:v>2.8616137500000001</c:v>
                </c:pt>
                <c:pt idx="36458">
                  <c:v>2.860941875</c:v>
                </c:pt>
                <c:pt idx="36459">
                  <c:v>2.8603018750000002</c:v>
                </c:pt>
                <c:pt idx="36460">
                  <c:v>2.8596312500000001</c:v>
                </c:pt>
                <c:pt idx="36461">
                  <c:v>2.8589009375001599</c:v>
                </c:pt>
                <c:pt idx="36462">
                  <c:v>2.8581949999999998</c:v>
                </c:pt>
                <c:pt idx="36463">
                  <c:v>2.8575356250000001</c:v>
                </c:pt>
                <c:pt idx="36464">
                  <c:v>2.8568896875001597</c:v>
                </c:pt>
                <c:pt idx="36465">
                  <c:v>2.8563268750000002</c:v>
                </c:pt>
                <c:pt idx="36466">
                  <c:v>2.8558053125001597</c:v>
                </c:pt>
                <c:pt idx="36467">
                  <c:v>2.8553446875001596</c:v>
                </c:pt>
                <c:pt idx="36468">
                  <c:v>2.854975</c:v>
                </c:pt>
                <c:pt idx="36469">
                  <c:v>2.854619375</c:v>
                </c:pt>
                <c:pt idx="36470">
                  <c:v>2.8540190625001598</c:v>
                </c:pt>
                <c:pt idx="36471">
                  <c:v>2.8534993750000002</c:v>
                </c:pt>
                <c:pt idx="36472">
                  <c:v>2.8530940625001597</c:v>
                </c:pt>
                <c:pt idx="36473">
                  <c:v>2.8526824999999998</c:v>
                </c:pt>
                <c:pt idx="36474">
                  <c:v>2.852155625</c:v>
                </c:pt>
                <c:pt idx="36475">
                  <c:v>2.8517003125001597</c:v>
                </c:pt>
                <c:pt idx="36476">
                  <c:v>2.8513478125001597</c:v>
                </c:pt>
                <c:pt idx="36477">
                  <c:v>2.8509725000000001</c:v>
                </c:pt>
                <c:pt idx="36478">
                  <c:v>2.8513131249999999</c:v>
                </c:pt>
                <c:pt idx="36479">
                  <c:v>2.8517703125001597</c:v>
                </c:pt>
                <c:pt idx="36480">
                  <c:v>2.8521834375001598</c:v>
                </c:pt>
                <c:pt idx="36481">
                  <c:v>2.8526765625001596</c:v>
                </c:pt>
                <c:pt idx="36482">
                  <c:v>2.8530787499999999</c:v>
                </c:pt>
                <c:pt idx="36483">
                  <c:v>2.8536059375001597</c:v>
                </c:pt>
                <c:pt idx="36484">
                  <c:v>2.8540115625001596</c:v>
                </c:pt>
                <c:pt idx="36485">
                  <c:v>2.8544456249999999</c:v>
                </c:pt>
                <c:pt idx="36486">
                  <c:v>2.8548146875001597</c:v>
                </c:pt>
                <c:pt idx="36487">
                  <c:v>2.8551549999999999</c:v>
                </c:pt>
                <c:pt idx="36488">
                  <c:v>2.85555125</c:v>
                </c:pt>
                <c:pt idx="36489">
                  <c:v>2.85592625</c:v>
                </c:pt>
                <c:pt idx="36490">
                  <c:v>2.8563743750000001</c:v>
                </c:pt>
                <c:pt idx="36491">
                  <c:v>2.8567781249999999</c:v>
                </c:pt>
                <c:pt idx="36492">
                  <c:v>2.85720375</c:v>
                </c:pt>
                <c:pt idx="36493">
                  <c:v>2.8576440625001598</c:v>
                </c:pt>
                <c:pt idx="36494">
                  <c:v>2.8580031250000002</c:v>
                </c:pt>
                <c:pt idx="36495">
                  <c:v>2.8574687499999998</c:v>
                </c:pt>
                <c:pt idx="36496">
                  <c:v>2.8570506249999998</c:v>
                </c:pt>
                <c:pt idx="36497">
                  <c:v>2.8565978125001599</c:v>
                </c:pt>
                <c:pt idx="36498">
                  <c:v>2.8560209375001597</c:v>
                </c:pt>
                <c:pt idx="36499">
                  <c:v>2.8553978125001596</c:v>
                </c:pt>
                <c:pt idx="36500">
                  <c:v>2.85469375</c:v>
                </c:pt>
                <c:pt idx="36501">
                  <c:v>2.8539356250000001</c:v>
                </c:pt>
                <c:pt idx="36502">
                  <c:v>2.8531575</c:v>
                </c:pt>
                <c:pt idx="36503">
                  <c:v>2.8523671875001599</c:v>
                </c:pt>
                <c:pt idx="36504">
                  <c:v>2.85168</c:v>
                </c:pt>
                <c:pt idx="36505">
                  <c:v>2.8510203125001596</c:v>
                </c:pt>
                <c:pt idx="36506">
                  <c:v>2.8504915625001597</c:v>
                </c:pt>
                <c:pt idx="36507">
                  <c:v>2.8499918750000002</c:v>
                </c:pt>
                <c:pt idx="36508">
                  <c:v>2.8496112500000002</c:v>
                </c:pt>
                <c:pt idx="36509">
                  <c:v>2.8491300000000002</c:v>
                </c:pt>
                <c:pt idx="36510">
                  <c:v>2.8495134375001596</c:v>
                </c:pt>
                <c:pt idx="36511">
                  <c:v>2.8499743749999999</c:v>
                </c:pt>
                <c:pt idx="36512">
                  <c:v>2.8504637499999999</c:v>
                </c:pt>
                <c:pt idx="36513">
                  <c:v>2.85091625</c:v>
                </c:pt>
                <c:pt idx="36514">
                  <c:v>2.8513375000000001</c:v>
                </c:pt>
                <c:pt idx="36515">
                  <c:v>2.8517596875001598</c:v>
                </c:pt>
                <c:pt idx="36516">
                  <c:v>2.8522637500000001</c:v>
                </c:pt>
                <c:pt idx="36517">
                  <c:v>2.8527974999999999</c:v>
                </c:pt>
                <c:pt idx="36518">
                  <c:v>2.8533121875001597</c:v>
                </c:pt>
                <c:pt idx="36519">
                  <c:v>2.8538946875001598</c:v>
                </c:pt>
                <c:pt idx="36520">
                  <c:v>2.8544203125001597</c:v>
                </c:pt>
                <c:pt idx="36521">
                  <c:v>2.8549000000000002</c:v>
                </c:pt>
                <c:pt idx="36522">
                  <c:v>2.8554728125001598</c:v>
                </c:pt>
                <c:pt idx="36523">
                  <c:v>2.8559884375001596</c:v>
                </c:pt>
                <c:pt idx="36524">
                  <c:v>2.8565109375001598</c:v>
                </c:pt>
                <c:pt idx="36525">
                  <c:v>2.8570771875001597</c:v>
                </c:pt>
                <c:pt idx="36526">
                  <c:v>2.8576153125001595</c:v>
                </c:pt>
                <c:pt idx="36527">
                  <c:v>2.8581759375001599</c:v>
                </c:pt>
                <c:pt idx="36528">
                  <c:v>2.8586346875001598</c:v>
                </c:pt>
                <c:pt idx="36529">
                  <c:v>2.859063125</c:v>
                </c:pt>
                <c:pt idx="36530">
                  <c:v>2.8594181249999999</c:v>
                </c:pt>
                <c:pt idx="36531">
                  <c:v>2.8597881250000001</c:v>
                </c:pt>
                <c:pt idx="36532">
                  <c:v>2.8592946875001597</c:v>
                </c:pt>
                <c:pt idx="36533">
                  <c:v>2.8589665625001599</c:v>
                </c:pt>
                <c:pt idx="36534">
                  <c:v>2.8585871875001598</c:v>
                </c:pt>
                <c:pt idx="36535">
                  <c:v>2.8581306249999998</c:v>
                </c:pt>
                <c:pt idx="36536">
                  <c:v>2.8575740625001598</c:v>
                </c:pt>
                <c:pt idx="36537">
                  <c:v>2.856976875</c:v>
                </c:pt>
                <c:pt idx="36538">
                  <c:v>2.8563700000000001</c:v>
                </c:pt>
                <c:pt idx="36539">
                  <c:v>2.8556384375001596</c:v>
                </c:pt>
                <c:pt idx="36540">
                  <c:v>2.8550262499999999</c:v>
                </c:pt>
                <c:pt idx="36541">
                  <c:v>2.8544399999999999</c:v>
                </c:pt>
                <c:pt idx="36542">
                  <c:v>2.8538784375001596</c:v>
                </c:pt>
                <c:pt idx="36543">
                  <c:v>2.8533934375001597</c:v>
                </c:pt>
                <c:pt idx="36544">
                  <c:v>2.8529581249999998</c:v>
                </c:pt>
                <c:pt idx="36545">
                  <c:v>2.8525762499999998</c:v>
                </c:pt>
                <c:pt idx="36546">
                  <c:v>2.8522059375001598</c:v>
                </c:pt>
                <c:pt idx="36547">
                  <c:v>2.8522468750000001</c:v>
                </c:pt>
                <c:pt idx="36548">
                  <c:v>2.8526262500000001</c:v>
                </c:pt>
                <c:pt idx="36549">
                  <c:v>2.8530600000000002</c:v>
                </c:pt>
                <c:pt idx="36550">
                  <c:v>2.8535634375001599</c:v>
                </c:pt>
                <c:pt idx="36551">
                  <c:v>2.8539228125001599</c:v>
                </c:pt>
                <c:pt idx="36552">
                  <c:v>2.8543081250000002</c:v>
                </c:pt>
                <c:pt idx="36553">
                  <c:v>2.8548515625001598</c:v>
                </c:pt>
                <c:pt idx="36554">
                  <c:v>2.8553912499999998</c:v>
                </c:pt>
                <c:pt idx="36555">
                  <c:v>2.8559925000000002</c:v>
                </c:pt>
                <c:pt idx="36556">
                  <c:v>2.8564971875001599</c:v>
                </c:pt>
                <c:pt idx="36557">
                  <c:v>2.8570196875001597</c:v>
                </c:pt>
                <c:pt idx="36558">
                  <c:v>2.85739375</c:v>
                </c:pt>
                <c:pt idx="36559">
                  <c:v>2.8578721875001598</c:v>
                </c:pt>
                <c:pt idx="36560">
                  <c:v>2.8583309375001598</c:v>
                </c:pt>
                <c:pt idx="36561">
                  <c:v>2.8587456250000001</c:v>
                </c:pt>
                <c:pt idx="36562">
                  <c:v>2.8591387500000001</c:v>
                </c:pt>
                <c:pt idx="36563">
                  <c:v>2.8595671875001596</c:v>
                </c:pt>
                <c:pt idx="36564">
                  <c:v>2.8599225000000001</c:v>
                </c:pt>
                <c:pt idx="36565">
                  <c:v>2.8602750000000001</c:v>
                </c:pt>
                <c:pt idx="36566">
                  <c:v>2.8599546875001596</c:v>
                </c:pt>
                <c:pt idx="36567">
                  <c:v>2.8593912499999998</c:v>
                </c:pt>
                <c:pt idx="36568">
                  <c:v>2.8589437499999999</c:v>
                </c:pt>
                <c:pt idx="36569">
                  <c:v>2.8585646875001598</c:v>
                </c:pt>
                <c:pt idx="36570">
                  <c:v>2.8581318750000002</c:v>
                </c:pt>
                <c:pt idx="36571">
                  <c:v>2.8576056250000001</c:v>
                </c:pt>
                <c:pt idx="36572">
                  <c:v>2.8570721875001599</c:v>
                </c:pt>
                <c:pt idx="36573">
                  <c:v>2.8566043749999999</c:v>
                </c:pt>
                <c:pt idx="36574">
                  <c:v>2.8560953125001598</c:v>
                </c:pt>
                <c:pt idx="36575">
                  <c:v>2.8556421875001599</c:v>
                </c:pt>
                <c:pt idx="36576">
                  <c:v>2.85518781250016</c:v>
                </c:pt>
                <c:pt idx="36577">
                  <c:v>2.8546796875001599</c:v>
                </c:pt>
                <c:pt idx="36578">
                  <c:v>2.8542078125001598</c:v>
                </c:pt>
                <c:pt idx="36579">
                  <c:v>2.8536671875001596</c:v>
                </c:pt>
                <c:pt idx="36580">
                  <c:v>2.8531925</c:v>
                </c:pt>
                <c:pt idx="36581">
                  <c:v>2.852735</c:v>
                </c:pt>
                <c:pt idx="36582">
                  <c:v>2.8523028125001599</c:v>
                </c:pt>
                <c:pt idx="36583">
                  <c:v>2.8518962499999998</c:v>
                </c:pt>
                <c:pt idx="36584">
                  <c:v>2.8514824999999999</c:v>
                </c:pt>
                <c:pt idx="36585">
                  <c:v>2.8509681250000001</c:v>
                </c:pt>
                <c:pt idx="36586">
                  <c:v>2.8504996875001596</c:v>
                </c:pt>
                <c:pt idx="36587">
                  <c:v>2.8498275</c:v>
                </c:pt>
                <c:pt idx="36588">
                  <c:v>2.8494909375001596</c:v>
                </c:pt>
                <c:pt idx="36589">
                  <c:v>2.8491421875001599</c:v>
                </c:pt>
                <c:pt idx="36590">
                  <c:v>2.8485253125001599</c:v>
                </c:pt>
                <c:pt idx="36591">
                  <c:v>2.8480178125001596</c:v>
                </c:pt>
                <c:pt idx="36592">
                  <c:v>2.8484346875001596</c:v>
                </c:pt>
                <c:pt idx="36593">
                  <c:v>2.84884125</c:v>
                </c:pt>
                <c:pt idx="36594">
                  <c:v>2.8491796875001598</c:v>
                </c:pt>
                <c:pt idx="36595">
                  <c:v>2.8496034375001598</c:v>
                </c:pt>
                <c:pt idx="36596">
                  <c:v>2.8501268749999999</c:v>
                </c:pt>
                <c:pt idx="36597">
                  <c:v>2.8505546875001597</c:v>
                </c:pt>
                <c:pt idx="36598">
                  <c:v>2.8510793749999999</c:v>
                </c:pt>
                <c:pt idx="36599">
                  <c:v>2.8516559375001598</c:v>
                </c:pt>
                <c:pt idx="36600">
                  <c:v>2.8521856250000002</c:v>
                </c:pt>
                <c:pt idx="36601">
                  <c:v>2.8526740625001596</c:v>
                </c:pt>
                <c:pt idx="36602">
                  <c:v>2.8533271875001596</c:v>
                </c:pt>
                <c:pt idx="36603">
                  <c:v>2.8539231250000001</c:v>
                </c:pt>
                <c:pt idx="36604">
                  <c:v>2.8544528125001598</c:v>
                </c:pt>
                <c:pt idx="36605">
                  <c:v>2.85498875</c:v>
                </c:pt>
                <c:pt idx="36606">
                  <c:v>2.855499375</c:v>
                </c:pt>
                <c:pt idx="36607">
                  <c:v>2.85602</c:v>
                </c:pt>
                <c:pt idx="36608">
                  <c:v>2.8564924999999999</c:v>
                </c:pt>
                <c:pt idx="36609">
                  <c:v>2.8570634375001598</c:v>
                </c:pt>
                <c:pt idx="36610">
                  <c:v>2.8576340625001597</c:v>
                </c:pt>
                <c:pt idx="36611">
                  <c:v>2.8581025000000002</c:v>
                </c:pt>
                <c:pt idx="36612">
                  <c:v>2.8585765625001596</c:v>
                </c:pt>
                <c:pt idx="36613">
                  <c:v>2.8580693749999999</c:v>
                </c:pt>
                <c:pt idx="36614">
                  <c:v>2.857668125</c:v>
                </c:pt>
                <c:pt idx="36615">
                  <c:v>2.8571887500000002</c:v>
                </c:pt>
                <c:pt idx="36616">
                  <c:v>2.8566525</c:v>
                </c:pt>
                <c:pt idx="36617">
                  <c:v>2.85603843750016</c:v>
                </c:pt>
                <c:pt idx="36618">
                  <c:v>2.8553228125001597</c:v>
                </c:pt>
                <c:pt idx="36619">
                  <c:v>2.8546609375001597</c:v>
                </c:pt>
                <c:pt idx="36620">
                  <c:v>2.8539096875001597</c:v>
                </c:pt>
                <c:pt idx="36621">
                  <c:v>2.85314625</c:v>
                </c:pt>
                <c:pt idx="36622">
                  <c:v>2.8524234375001596</c:v>
                </c:pt>
                <c:pt idx="36623">
                  <c:v>2.85176125</c:v>
                </c:pt>
                <c:pt idx="36624">
                  <c:v>2.8512162499999998</c:v>
                </c:pt>
                <c:pt idx="36625">
                  <c:v>2.85077625</c:v>
                </c:pt>
                <c:pt idx="36626">
                  <c:v>2.850196875</c:v>
                </c:pt>
                <c:pt idx="36627">
                  <c:v>2.8498753125001599</c:v>
                </c:pt>
                <c:pt idx="36628">
                  <c:v>2.8498553125001598</c:v>
                </c:pt>
                <c:pt idx="36629">
                  <c:v>2.8502846875001597</c:v>
                </c:pt>
                <c:pt idx="36630">
                  <c:v>2.8506359375001598</c:v>
                </c:pt>
                <c:pt idx="36631">
                  <c:v>2.8509718749999999</c:v>
                </c:pt>
                <c:pt idx="36632">
                  <c:v>2.8513506249999998</c:v>
                </c:pt>
                <c:pt idx="36633">
                  <c:v>2.85171625</c:v>
                </c:pt>
                <c:pt idx="36634">
                  <c:v>2.8521271875001597</c:v>
                </c:pt>
                <c:pt idx="36635">
                  <c:v>2.8525390625001599</c:v>
                </c:pt>
                <c:pt idx="36636">
                  <c:v>2.8530112500000002</c:v>
                </c:pt>
                <c:pt idx="36637">
                  <c:v>2.8535746875001595</c:v>
                </c:pt>
                <c:pt idx="36638">
                  <c:v>2.8539949999999998</c:v>
                </c:pt>
                <c:pt idx="36639">
                  <c:v>2.8545268749999999</c:v>
                </c:pt>
                <c:pt idx="36640">
                  <c:v>2.8548915625001596</c:v>
                </c:pt>
                <c:pt idx="36641">
                  <c:v>2.8554887500000001</c:v>
                </c:pt>
                <c:pt idx="36642">
                  <c:v>2.8558965625001598</c:v>
                </c:pt>
                <c:pt idx="36643">
                  <c:v>2.8562465625001598</c:v>
                </c:pt>
                <c:pt idx="36644">
                  <c:v>2.8565703125001596</c:v>
                </c:pt>
                <c:pt idx="36645">
                  <c:v>2.8569006250000002</c:v>
                </c:pt>
                <c:pt idx="36646">
                  <c:v>2.8565024999999999</c:v>
                </c:pt>
                <c:pt idx="36647">
                  <c:v>2.8561215625001597</c:v>
                </c:pt>
                <c:pt idx="36648">
                  <c:v>2.8556134375001596</c:v>
                </c:pt>
                <c:pt idx="36649">
                  <c:v>2.8550659375001599</c:v>
                </c:pt>
                <c:pt idx="36650">
                  <c:v>2.8544778125001598</c:v>
                </c:pt>
                <c:pt idx="36651">
                  <c:v>2.8538503125001595</c:v>
                </c:pt>
                <c:pt idx="36652">
                  <c:v>2.8532799999999998</c:v>
                </c:pt>
                <c:pt idx="36653">
                  <c:v>2.8526418750000002</c:v>
                </c:pt>
                <c:pt idx="36654">
                  <c:v>2.8519478125001596</c:v>
                </c:pt>
                <c:pt idx="36655">
                  <c:v>2.8513846875001598</c:v>
                </c:pt>
                <c:pt idx="36656">
                  <c:v>2.8509600000000002</c:v>
                </c:pt>
                <c:pt idx="36657">
                  <c:v>2.8506209375001599</c:v>
                </c:pt>
                <c:pt idx="36658">
                  <c:v>2.8502146875001597</c:v>
                </c:pt>
                <c:pt idx="36659">
                  <c:v>2.8498828125001596</c:v>
                </c:pt>
                <c:pt idx="36660">
                  <c:v>2.8502743750000001</c:v>
                </c:pt>
                <c:pt idx="36661">
                  <c:v>2.8506100000000001</c:v>
                </c:pt>
                <c:pt idx="36662">
                  <c:v>2.8510825</c:v>
                </c:pt>
                <c:pt idx="36663">
                  <c:v>2.8514881249999999</c:v>
                </c:pt>
                <c:pt idx="36664">
                  <c:v>2.8518300000000001</c:v>
                </c:pt>
                <c:pt idx="36665">
                  <c:v>2.8523046875001596</c:v>
                </c:pt>
                <c:pt idx="36666">
                  <c:v>2.8527974999999999</c:v>
                </c:pt>
                <c:pt idx="36667">
                  <c:v>2.8532731249999999</c:v>
                </c:pt>
                <c:pt idx="36668">
                  <c:v>2.85376875</c:v>
                </c:pt>
                <c:pt idx="36669">
                  <c:v>2.8542678125001597</c:v>
                </c:pt>
                <c:pt idx="36670">
                  <c:v>2.8547703125001598</c:v>
                </c:pt>
                <c:pt idx="36671">
                  <c:v>2.8552646875001599</c:v>
                </c:pt>
                <c:pt idx="36672">
                  <c:v>2.8557503125001595</c:v>
                </c:pt>
                <c:pt idx="36673">
                  <c:v>2.8562234375001596</c:v>
                </c:pt>
                <c:pt idx="36674">
                  <c:v>2.8567190625001597</c:v>
                </c:pt>
                <c:pt idx="36675">
                  <c:v>2.8571893749999999</c:v>
                </c:pt>
                <c:pt idx="36676">
                  <c:v>2.85769625</c:v>
                </c:pt>
                <c:pt idx="36677">
                  <c:v>2.8581237499999999</c:v>
                </c:pt>
                <c:pt idx="36678">
                  <c:v>2.8584662500000002</c:v>
                </c:pt>
                <c:pt idx="36679">
                  <c:v>2.8588524999999998</c:v>
                </c:pt>
                <c:pt idx="36680">
                  <c:v>2.8583621875001599</c:v>
                </c:pt>
                <c:pt idx="36681">
                  <c:v>2.8579525000000001</c:v>
                </c:pt>
                <c:pt idx="36682">
                  <c:v>2.8574118749999999</c:v>
                </c:pt>
                <c:pt idx="36683">
                  <c:v>2.8568065625001595</c:v>
                </c:pt>
                <c:pt idx="36684">
                  <c:v>2.8561959375001598</c:v>
                </c:pt>
                <c:pt idx="36685">
                  <c:v>2.8555434375001596</c:v>
                </c:pt>
                <c:pt idx="36686">
                  <c:v>2.8549065625001599</c:v>
                </c:pt>
                <c:pt idx="36687">
                  <c:v>2.8541965625001597</c:v>
                </c:pt>
                <c:pt idx="36688">
                  <c:v>2.8535696875001597</c:v>
                </c:pt>
                <c:pt idx="36689">
                  <c:v>2.8529581249999998</c:v>
                </c:pt>
                <c:pt idx="36690">
                  <c:v>2.852411875</c:v>
                </c:pt>
                <c:pt idx="36691">
                  <c:v>2.8520081249999998</c:v>
                </c:pt>
                <c:pt idx="36692">
                  <c:v>2.8516781249999998</c:v>
                </c:pt>
                <c:pt idx="36693">
                  <c:v>2.8512578125001595</c:v>
                </c:pt>
                <c:pt idx="36694">
                  <c:v>2.8509028125001596</c:v>
                </c:pt>
                <c:pt idx="36695">
                  <c:v>2.8505021875001599</c:v>
                </c:pt>
                <c:pt idx="36696">
                  <c:v>2.8501268749999999</c:v>
                </c:pt>
                <c:pt idx="36697">
                  <c:v>2.8496375</c:v>
                </c:pt>
                <c:pt idx="36698">
                  <c:v>2.8492734375001598</c:v>
                </c:pt>
                <c:pt idx="36699">
                  <c:v>2.8488793750000001</c:v>
                </c:pt>
                <c:pt idx="36700">
                  <c:v>2.84853093750016</c:v>
                </c:pt>
                <c:pt idx="36701">
                  <c:v>2.84886375</c:v>
                </c:pt>
                <c:pt idx="36702">
                  <c:v>2.8492371875001599</c:v>
                </c:pt>
                <c:pt idx="36703">
                  <c:v>2.8495821875001597</c:v>
                </c:pt>
                <c:pt idx="36704">
                  <c:v>2.849971875</c:v>
                </c:pt>
                <c:pt idx="36705">
                  <c:v>2.8503868749999999</c:v>
                </c:pt>
                <c:pt idx="36706">
                  <c:v>2.8507846875001599</c:v>
                </c:pt>
                <c:pt idx="36707">
                  <c:v>2.8511250000000001</c:v>
                </c:pt>
                <c:pt idx="36708">
                  <c:v>2.851650625</c:v>
                </c:pt>
                <c:pt idx="36709">
                  <c:v>2.8521278125001599</c:v>
                </c:pt>
                <c:pt idx="36710">
                  <c:v>2.8526984375001598</c:v>
                </c:pt>
                <c:pt idx="36711">
                  <c:v>2.853209375</c:v>
                </c:pt>
                <c:pt idx="36712">
                  <c:v>2.85378</c:v>
                </c:pt>
                <c:pt idx="36713">
                  <c:v>2.854349375</c:v>
                </c:pt>
                <c:pt idx="36714">
                  <c:v>2.8549306250000002</c:v>
                </c:pt>
                <c:pt idx="36715">
                  <c:v>2.8553943749999999</c:v>
                </c:pt>
                <c:pt idx="36716">
                  <c:v>2.8558715625001598</c:v>
                </c:pt>
                <c:pt idx="36717">
                  <c:v>2.8563015625001595</c:v>
                </c:pt>
                <c:pt idx="36718">
                  <c:v>2.8566353125001598</c:v>
                </c:pt>
                <c:pt idx="36719">
                  <c:v>2.8570903125001599</c:v>
                </c:pt>
                <c:pt idx="36720">
                  <c:v>2.856646875</c:v>
                </c:pt>
                <c:pt idx="36721">
                  <c:v>2.8562640625001596</c:v>
                </c:pt>
                <c:pt idx="36722">
                  <c:v>2.8557615625001596</c:v>
                </c:pt>
                <c:pt idx="36723">
                  <c:v>2.8552206249999998</c:v>
                </c:pt>
                <c:pt idx="36724">
                  <c:v>2.8545346875001596</c:v>
                </c:pt>
                <c:pt idx="36725">
                  <c:v>2.8537168749999999</c:v>
                </c:pt>
                <c:pt idx="36726">
                  <c:v>2.8528778125001599</c:v>
                </c:pt>
                <c:pt idx="36727">
                  <c:v>2.8520353125001598</c:v>
                </c:pt>
                <c:pt idx="36728">
                  <c:v>2.8511906250000001</c:v>
                </c:pt>
                <c:pt idx="36729">
                  <c:v>2.8503599999999998</c:v>
                </c:pt>
                <c:pt idx="36730">
                  <c:v>2.8495740625001598</c:v>
                </c:pt>
                <c:pt idx="36731">
                  <c:v>2.8489212500000001</c:v>
                </c:pt>
                <c:pt idx="36732">
                  <c:v>2.848331875</c:v>
                </c:pt>
                <c:pt idx="36733">
                  <c:v>2.847801875</c:v>
                </c:pt>
                <c:pt idx="36734">
                  <c:v>2.8474181249999999</c:v>
                </c:pt>
                <c:pt idx="36735">
                  <c:v>2.8470900000000001</c:v>
                </c:pt>
                <c:pt idx="36736">
                  <c:v>2.8466215625001596</c:v>
                </c:pt>
                <c:pt idx="36737">
                  <c:v>2.8462771875001596</c:v>
                </c:pt>
                <c:pt idx="36738">
                  <c:v>2.8467418750000002</c:v>
                </c:pt>
                <c:pt idx="36739">
                  <c:v>2.8471103125001598</c:v>
                </c:pt>
                <c:pt idx="36740">
                  <c:v>2.847556875</c:v>
                </c:pt>
                <c:pt idx="36741">
                  <c:v>2.84802</c:v>
                </c:pt>
                <c:pt idx="36742">
                  <c:v>2.848400625</c:v>
                </c:pt>
                <c:pt idx="36743">
                  <c:v>2.8488959375001599</c:v>
                </c:pt>
                <c:pt idx="36744">
                  <c:v>2.8493584375001597</c:v>
                </c:pt>
                <c:pt idx="36745">
                  <c:v>2.8498046875001597</c:v>
                </c:pt>
                <c:pt idx="36746">
                  <c:v>2.8502087500000002</c:v>
                </c:pt>
                <c:pt idx="36747">
                  <c:v>2.8506865625001598</c:v>
                </c:pt>
                <c:pt idx="36748">
                  <c:v>2.8510865625001598</c:v>
                </c:pt>
                <c:pt idx="36749">
                  <c:v>2.8514428125001596</c:v>
                </c:pt>
                <c:pt idx="36750">
                  <c:v>2.8518390625001597</c:v>
                </c:pt>
                <c:pt idx="36751">
                  <c:v>2.85230125</c:v>
                </c:pt>
                <c:pt idx="36752">
                  <c:v>2.8527553125001597</c:v>
                </c:pt>
                <c:pt idx="36753">
                  <c:v>2.8531862499999998</c:v>
                </c:pt>
                <c:pt idx="36754">
                  <c:v>2.8535906249999998</c:v>
                </c:pt>
                <c:pt idx="36755">
                  <c:v>2.8539321875001598</c:v>
                </c:pt>
                <c:pt idx="36756">
                  <c:v>2.8535496875001596</c:v>
                </c:pt>
                <c:pt idx="36757">
                  <c:v>2.8532096875001596</c:v>
                </c:pt>
                <c:pt idx="36758">
                  <c:v>2.8527793749999999</c:v>
                </c:pt>
                <c:pt idx="36759">
                  <c:v>2.852255</c:v>
                </c:pt>
                <c:pt idx="36760">
                  <c:v>2.85165625</c:v>
                </c:pt>
                <c:pt idx="36761">
                  <c:v>2.851016875</c:v>
                </c:pt>
                <c:pt idx="36762">
                  <c:v>2.8503859375001599</c:v>
                </c:pt>
                <c:pt idx="36763">
                  <c:v>2.8497400000000002</c:v>
                </c:pt>
                <c:pt idx="36764">
                  <c:v>2.849163125</c:v>
                </c:pt>
                <c:pt idx="36765">
                  <c:v>2.8485812500000001</c:v>
                </c:pt>
                <c:pt idx="36766">
                  <c:v>2.8480756249999999</c:v>
                </c:pt>
                <c:pt idx="36767">
                  <c:v>2.847698125</c:v>
                </c:pt>
                <c:pt idx="36768">
                  <c:v>2.8472418749999999</c:v>
                </c:pt>
                <c:pt idx="36769">
                  <c:v>2.8468934375001598</c:v>
                </c:pt>
                <c:pt idx="36770">
                  <c:v>2.84722281250016</c:v>
                </c:pt>
                <c:pt idx="36771">
                  <c:v>2.8476831250000001</c:v>
                </c:pt>
                <c:pt idx="36772">
                  <c:v>2.8480309375001598</c:v>
                </c:pt>
                <c:pt idx="36773">
                  <c:v>2.8483843750000002</c:v>
                </c:pt>
                <c:pt idx="36774">
                  <c:v>2.8488206250000001</c:v>
                </c:pt>
                <c:pt idx="36775">
                  <c:v>2.8492087499999998</c:v>
                </c:pt>
                <c:pt idx="36776">
                  <c:v>2.8496140625001596</c:v>
                </c:pt>
                <c:pt idx="36777">
                  <c:v>2.8500403125001599</c:v>
                </c:pt>
                <c:pt idx="36778">
                  <c:v>2.8504821875001598</c:v>
                </c:pt>
                <c:pt idx="36779">
                  <c:v>2.8508443749999999</c:v>
                </c:pt>
                <c:pt idx="36780">
                  <c:v>2.8512696875001597</c:v>
                </c:pt>
                <c:pt idx="36781">
                  <c:v>2.8516331250000002</c:v>
                </c:pt>
                <c:pt idx="36782">
                  <c:v>2.8519765625001599</c:v>
                </c:pt>
                <c:pt idx="36783">
                  <c:v>2.8524378125001597</c:v>
                </c:pt>
                <c:pt idx="36784">
                  <c:v>2.8528500000000001</c:v>
                </c:pt>
                <c:pt idx="36785">
                  <c:v>2.8532715625001597</c:v>
                </c:pt>
                <c:pt idx="36786">
                  <c:v>2.8537471875001597</c:v>
                </c:pt>
                <c:pt idx="36787">
                  <c:v>2.8541712499999998</c:v>
                </c:pt>
                <c:pt idx="36788">
                  <c:v>2.8544943749999998</c:v>
                </c:pt>
                <c:pt idx="36789">
                  <c:v>2.8549628125001596</c:v>
                </c:pt>
                <c:pt idx="36790">
                  <c:v>2.8545846875001599</c:v>
                </c:pt>
                <c:pt idx="36791">
                  <c:v>2.8541821875001596</c:v>
                </c:pt>
                <c:pt idx="36792">
                  <c:v>2.8538368749999998</c:v>
                </c:pt>
                <c:pt idx="36793">
                  <c:v>2.8534478125001597</c:v>
                </c:pt>
                <c:pt idx="36794">
                  <c:v>2.852928125</c:v>
                </c:pt>
                <c:pt idx="36795">
                  <c:v>2.8524684375001597</c:v>
                </c:pt>
                <c:pt idx="36796">
                  <c:v>2.8520221875001597</c:v>
                </c:pt>
                <c:pt idx="36797">
                  <c:v>2.8515209375001596</c:v>
                </c:pt>
                <c:pt idx="36798">
                  <c:v>2.8509996875001598</c:v>
                </c:pt>
                <c:pt idx="36799">
                  <c:v>2.85042531250016</c:v>
                </c:pt>
                <c:pt idx="36800">
                  <c:v>2.8499043749999999</c:v>
                </c:pt>
                <c:pt idx="36801">
                  <c:v>2.8493824999999999</c:v>
                </c:pt>
                <c:pt idx="36802">
                  <c:v>2.8489581249999998</c:v>
                </c:pt>
                <c:pt idx="36803">
                  <c:v>2.8485959375001597</c:v>
                </c:pt>
                <c:pt idx="36804">
                  <c:v>2.8480537500000001</c:v>
                </c:pt>
                <c:pt idx="36805">
                  <c:v>2.8476081249999998</c:v>
                </c:pt>
                <c:pt idx="36806">
                  <c:v>2.8472287500000002</c:v>
                </c:pt>
                <c:pt idx="36807">
                  <c:v>2.8472931250000002</c:v>
                </c:pt>
                <c:pt idx="36808">
                  <c:v>2.8476640625001597</c:v>
                </c:pt>
                <c:pt idx="36809">
                  <c:v>2.84801875</c:v>
                </c:pt>
                <c:pt idx="36810">
                  <c:v>2.8483649999999998</c:v>
                </c:pt>
                <c:pt idx="36811">
                  <c:v>2.848725</c:v>
                </c:pt>
                <c:pt idx="36812">
                  <c:v>2.8491171875001595</c:v>
                </c:pt>
                <c:pt idx="36813">
                  <c:v>2.8495128125001599</c:v>
                </c:pt>
                <c:pt idx="36814">
                  <c:v>2.8499978125001597</c:v>
                </c:pt>
                <c:pt idx="36815">
                  <c:v>2.8505037500000001</c:v>
                </c:pt>
                <c:pt idx="36816">
                  <c:v>2.8510584375001597</c:v>
                </c:pt>
                <c:pt idx="36817">
                  <c:v>2.8516509375001595</c:v>
                </c:pt>
                <c:pt idx="36818">
                  <c:v>2.8519718749999998</c:v>
                </c:pt>
                <c:pt idx="36819">
                  <c:v>2.8522937499999999</c:v>
                </c:pt>
                <c:pt idx="36820">
                  <c:v>2.8526428125001599</c:v>
                </c:pt>
                <c:pt idx="36821">
                  <c:v>2.8532759375001597</c:v>
                </c:pt>
                <c:pt idx="36822">
                  <c:v>2.8537574999999999</c:v>
                </c:pt>
                <c:pt idx="36823">
                  <c:v>2.8543737500000002</c:v>
                </c:pt>
                <c:pt idx="36824">
                  <c:v>2.8549090625001599</c:v>
                </c:pt>
                <c:pt idx="36825">
                  <c:v>2.8554568749999998</c:v>
                </c:pt>
                <c:pt idx="36826">
                  <c:v>2.8559640625001599</c:v>
                </c:pt>
                <c:pt idx="36827">
                  <c:v>2.856459375</c:v>
                </c:pt>
                <c:pt idx="36828">
                  <c:v>2.8567862499999999</c:v>
                </c:pt>
                <c:pt idx="36829">
                  <c:v>2.8564253125001597</c:v>
                </c:pt>
                <c:pt idx="36830">
                  <c:v>2.8556812499999999</c:v>
                </c:pt>
                <c:pt idx="36831">
                  <c:v>2.8551278125001596</c:v>
                </c:pt>
                <c:pt idx="36832">
                  <c:v>2.8545150000000001</c:v>
                </c:pt>
                <c:pt idx="36833">
                  <c:v>2.8538718749999998</c:v>
                </c:pt>
                <c:pt idx="36834">
                  <c:v>2.853145</c:v>
                </c:pt>
                <c:pt idx="36835">
                  <c:v>2.8523946875001598</c:v>
                </c:pt>
                <c:pt idx="36836">
                  <c:v>2.8516365625001598</c:v>
                </c:pt>
                <c:pt idx="36837">
                  <c:v>2.8508928125001596</c:v>
                </c:pt>
                <c:pt idx="36838">
                  <c:v>2.85020843750016</c:v>
                </c:pt>
                <c:pt idx="36839">
                  <c:v>2.8495612499999998</c:v>
                </c:pt>
                <c:pt idx="36840">
                  <c:v>2.8490375000000001</c:v>
                </c:pt>
                <c:pt idx="36841">
                  <c:v>2.8485728125001599</c:v>
                </c:pt>
                <c:pt idx="36842">
                  <c:v>2.8481403125001599</c:v>
                </c:pt>
                <c:pt idx="36843">
                  <c:v>2.84773875</c:v>
                </c:pt>
                <c:pt idx="36844">
                  <c:v>2.8473009375001599</c:v>
                </c:pt>
                <c:pt idx="36845">
                  <c:v>2.846905</c:v>
                </c:pt>
                <c:pt idx="36846">
                  <c:v>2.8464800000000001</c:v>
                </c:pt>
                <c:pt idx="36847">
                  <c:v>2.8461525000000001</c:v>
                </c:pt>
                <c:pt idx="36848">
                  <c:v>2.8458159375001597</c:v>
                </c:pt>
                <c:pt idx="36849">
                  <c:v>2.8452084375001596</c:v>
                </c:pt>
                <c:pt idx="36850">
                  <c:v>2.8447925000000001</c:v>
                </c:pt>
                <c:pt idx="36851">
                  <c:v>2.8451387499999998</c:v>
                </c:pt>
                <c:pt idx="36852">
                  <c:v>2.8455315625001596</c:v>
                </c:pt>
                <c:pt idx="36853">
                  <c:v>2.8459406249999999</c:v>
                </c:pt>
                <c:pt idx="36854">
                  <c:v>2.8463590625001598</c:v>
                </c:pt>
                <c:pt idx="36855">
                  <c:v>2.846705</c:v>
                </c:pt>
                <c:pt idx="36856">
                  <c:v>2.8472596875001597</c:v>
                </c:pt>
                <c:pt idx="36857">
                  <c:v>2.847720625</c:v>
                </c:pt>
                <c:pt idx="36858">
                  <c:v>2.8482471875001596</c:v>
                </c:pt>
                <c:pt idx="36859">
                  <c:v>2.8487121875001598</c:v>
                </c:pt>
                <c:pt idx="36860">
                  <c:v>2.8491596875001597</c:v>
                </c:pt>
                <c:pt idx="36861">
                  <c:v>2.849574375</c:v>
                </c:pt>
                <c:pt idx="36862">
                  <c:v>2.8500034375001597</c:v>
                </c:pt>
                <c:pt idx="36863">
                  <c:v>2.8503896875001598</c:v>
                </c:pt>
                <c:pt idx="36864">
                  <c:v>2.8508971875001596</c:v>
                </c:pt>
                <c:pt idx="36865">
                  <c:v>2.8514578125001599</c:v>
                </c:pt>
                <c:pt idx="36866">
                  <c:v>2.8520396875001599</c:v>
                </c:pt>
                <c:pt idx="36867">
                  <c:v>2.8523609375001597</c:v>
                </c:pt>
                <c:pt idx="36868">
                  <c:v>2.8528715625001597</c:v>
                </c:pt>
                <c:pt idx="36869">
                  <c:v>2.8534506249999998</c:v>
                </c:pt>
                <c:pt idx="36870">
                  <c:v>2.8538821875001599</c:v>
                </c:pt>
                <c:pt idx="36871">
                  <c:v>2.8543412500000001</c:v>
                </c:pt>
                <c:pt idx="36872">
                  <c:v>2.8546812500000001</c:v>
                </c:pt>
                <c:pt idx="36873">
                  <c:v>2.8541871875001599</c:v>
                </c:pt>
                <c:pt idx="36874">
                  <c:v>2.8536828125001596</c:v>
                </c:pt>
                <c:pt idx="36875">
                  <c:v>2.8530915625001598</c:v>
                </c:pt>
                <c:pt idx="36876">
                  <c:v>2.8523468749999998</c:v>
                </c:pt>
                <c:pt idx="36877">
                  <c:v>2.8514859375001596</c:v>
                </c:pt>
                <c:pt idx="36878">
                  <c:v>2.850619375</c:v>
                </c:pt>
                <c:pt idx="36879">
                  <c:v>2.8496656250000001</c:v>
                </c:pt>
                <c:pt idx="36880">
                  <c:v>2.8487909375001599</c:v>
                </c:pt>
                <c:pt idx="36881">
                  <c:v>2.8479728125001595</c:v>
                </c:pt>
                <c:pt idx="36882">
                  <c:v>2.8472146875001596</c:v>
                </c:pt>
                <c:pt idx="36883">
                  <c:v>2.8464790625001597</c:v>
                </c:pt>
                <c:pt idx="36884">
                  <c:v>2.8458721875001598</c:v>
                </c:pt>
                <c:pt idx="36885">
                  <c:v>2.8453781249999999</c:v>
                </c:pt>
                <c:pt idx="36886">
                  <c:v>2.8447946875001597</c:v>
                </c:pt>
                <c:pt idx="36887">
                  <c:v>2.8444696875001596</c:v>
                </c:pt>
                <c:pt idx="36888">
                  <c:v>2.8448590625001597</c:v>
                </c:pt>
                <c:pt idx="36889">
                  <c:v>2.8452221875001595</c:v>
                </c:pt>
                <c:pt idx="36890">
                  <c:v>2.8455609375001596</c:v>
                </c:pt>
                <c:pt idx="36891">
                  <c:v>2.8460278125001599</c:v>
                </c:pt>
                <c:pt idx="36892">
                  <c:v>2.84641375</c:v>
                </c:pt>
                <c:pt idx="36893">
                  <c:v>2.8468959375001597</c:v>
                </c:pt>
                <c:pt idx="36894">
                  <c:v>2.8474531249999999</c:v>
                </c:pt>
                <c:pt idx="36895">
                  <c:v>2.8480603125001598</c:v>
                </c:pt>
                <c:pt idx="36896">
                  <c:v>2.8486640625001596</c:v>
                </c:pt>
                <c:pt idx="36897">
                  <c:v>2.8492150000000001</c:v>
                </c:pt>
                <c:pt idx="36898">
                  <c:v>2.8497959375001596</c:v>
                </c:pt>
                <c:pt idx="36899">
                  <c:v>2.8503281249999999</c:v>
                </c:pt>
                <c:pt idx="36900">
                  <c:v>2.8508040625001598</c:v>
                </c:pt>
                <c:pt idx="36901">
                  <c:v>2.8512843750000001</c:v>
                </c:pt>
                <c:pt idx="36902">
                  <c:v>2.8518128125001598</c:v>
                </c:pt>
                <c:pt idx="36903">
                  <c:v>2.8522625000000001</c:v>
                </c:pt>
                <c:pt idx="36904">
                  <c:v>2.8526684375001596</c:v>
                </c:pt>
                <c:pt idx="36905">
                  <c:v>2.8531143750000001</c:v>
                </c:pt>
                <c:pt idx="36906">
                  <c:v>2.8536765625001599</c:v>
                </c:pt>
                <c:pt idx="36907">
                  <c:v>2.8541209375001597</c:v>
                </c:pt>
                <c:pt idx="36908">
                  <c:v>2.8544618750000001</c:v>
                </c:pt>
                <c:pt idx="36909">
                  <c:v>2.8547856249999999</c:v>
                </c:pt>
                <c:pt idx="36910">
                  <c:v>2.854430625</c:v>
                </c:pt>
                <c:pt idx="36911">
                  <c:v>2.8539434375001598</c:v>
                </c:pt>
                <c:pt idx="36912">
                  <c:v>2.8533509375001596</c:v>
                </c:pt>
                <c:pt idx="36913">
                  <c:v>2.8529934375001598</c:v>
                </c:pt>
                <c:pt idx="36914">
                  <c:v>2.8525315625001597</c:v>
                </c:pt>
                <c:pt idx="36915">
                  <c:v>2.8519884375001596</c:v>
                </c:pt>
                <c:pt idx="36916">
                  <c:v>2.8515018749999999</c:v>
                </c:pt>
                <c:pt idx="36917">
                  <c:v>2.8508956250000002</c:v>
                </c:pt>
                <c:pt idx="36918">
                  <c:v>2.8503290625001596</c:v>
                </c:pt>
                <c:pt idx="36919">
                  <c:v>2.8497728125001598</c:v>
                </c:pt>
                <c:pt idx="36920">
                  <c:v>2.8492271875001598</c:v>
                </c:pt>
                <c:pt idx="36921">
                  <c:v>2.8487696875001598</c:v>
                </c:pt>
                <c:pt idx="36922">
                  <c:v>2.848284375</c:v>
                </c:pt>
                <c:pt idx="36923">
                  <c:v>2.8478474999999999</c:v>
                </c:pt>
                <c:pt idx="36924">
                  <c:v>2.8475087499999998</c:v>
                </c:pt>
                <c:pt idx="36925">
                  <c:v>2.8469215625001598</c:v>
                </c:pt>
                <c:pt idx="36926">
                  <c:v>2.8463534375001598</c:v>
                </c:pt>
                <c:pt idx="36927">
                  <c:v>2.8458475000000001</c:v>
                </c:pt>
                <c:pt idx="36928">
                  <c:v>2.8453359375001597</c:v>
                </c:pt>
                <c:pt idx="36929">
                  <c:v>2.8449343749999998</c:v>
                </c:pt>
                <c:pt idx="36930">
                  <c:v>2.8445962499999999</c:v>
                </c:pt>
                <c:pt idx="36931">
                  <c:v>2.8450103125001598</c:v>
                </c:pt>
                <c:pt idx="36932">
                  <c:v>2.84533375</c:v>
                </c:pt>
                <c:pt idx="36933">
                  <c:v>2.8456596875001599</c:v>
                </c:pt>
                <c:pt idx="36934">
                  <c:v>2.8460646875001596</c:v>
                </c:pt>
                <c:pt idx="36935">
                  <c:v>2.8464087500000002</c:v>
                </c:pt>
                <c:pt idx="36936">
                  <c:v>2.8467775</c:v>
                </c:pt>
                <c:pt idx="36937">
                  <c:v>2.8472587499999999</c:v>
                </c:pt>
                <c:pt idx="36938">
                  <c:v>2.8477106249999999</c:v>
                </c:pt>
                <c:pt idx="36939">
                  <c:v>2.8482215625001599</c:v>
                </c:pt>
                <c:pt idx="36940">
                  <c:v>2.8486515625001596</c:v>
                </c:pt>
                <c:pt idx="36941">
                  <c:v>2.8492165625001595</c:v>
                </c:pt>
                <c:pt idx="36942">
                  <c:v>2.8497253125001598</c:v>
                </c:pt>
                <c:pt idx="36943">
                  <c:v>2.8502665625001598</c:v>
                </c:pt>
                <c:pt idx="36944">
                  <c:v>2.8507434375001597</c:v>
                </c:pt>
                <c:pt idx="36945">
                  <c:v>2.8510650000000002</c:v>
                </c:pt>
                <c:pt idx="36946">
                  <c:v>2.8514124999999999</c:v>
                </c:pt>
                <c:pt idx="36947">
                  <c:v>2.8518831250000001</c:v>
                </c:pt>
                <c:pt idx="36948">
                  <c:v>2.8523246875001598</c:v>
                </c:pt>
                <c:pt idx="36949">
                  <c:v>2.8527118749999998</c:v>
                </c:pt>
                <c:pt idx="36950">
                  <c:v>2.8531653125001597</c:v>
                </c:pt>
                <c:pt idx="36951">
                  <c:v>2.8525925000000001</c:v>
                </c:pt>
                <c:pt idx="36952">
                  <c:v>2.8521003125001596</c:v>
                </c:pt>
                <c:pt idx="36953">
                  <c:v>2.851505</c:v>
                </c:pt>
                <c:pt idx="36954">
                  <c:v>2.8507956249999999</c:v>
                </c:pt>
                <c:pt idx="36955">
                  <c:v>2.8500590625001596</c:v>
                </c:pt>
                <c:pt idx="36956">
                  <c:v>2.8493178125001597</c:v>
                </c:pt>
                <c:pt idx="36957">
                  <c:v>2.8485234375001598</c:v>
                </c:pt>
                <c:pt idx="36958">
                  <c:v>2.8477709375001599</c:v>
                </c:pt>
                <c:pt idx="36959">
                  <c:v>2.8469853125001596</c:v>
                </c:pt>
                <c:pt idx="36960">
                  <c:v>2.8463165625001596</c:v>
                </c:pt>
                <c:pt idx="36961">
                  <c:v>2.8457696875001597</c:v>
                </c:pt>
                <c:pt idx="36962">
                  <c:v>2.8453315625001596</c:v>
                </c:pt>
                <c:pt idx="36963">
                  <c:v>2.8449018750000001</c:v>
                </c:pt>
                <c:pt idx="36964">
                  <c:v>2.844530625</c:v>
                </c:pt>
                <c:pt idx="36965">
                  <c:v>2.8449596875001597</c:v>
                </c:pt>
                <c:pt idx="36966">
                  <c:v>2.8453153125001598</c:v>
                </c:pt>
                <c:pt idx="36967">
                  <c:v>2.8457781249999998</c:v>
                </c:pt>
                <c:pt idx="36968">
                  <c:v>2.8461112499999999</c:v>
                </c:pt>
                <c:pt idx="36969">
                  <c:v>2.8464571875001599</c:v>
                </c:pt>
                <c:pt idx="36970">
                  <c:v>2.846900625</c:v>
                </c:pt>
                <c:pt idx="36971">
                  <c:v>2.8472218749999998</c:v>
                </c:pt>
                <c:pt idx="36972">
                  <c:v>2.8476331250000002</c:v>
                </c:pt>
                <c:pt idx="36973">
                  <c:v>2.8480668750000002</c:v>
                </c:pt>
                <c:pt idx="36974">
                  <c:v>2.8485506250000001</c:v>
                </c:pt>
                <c:pt idx="36975">
                  <c:v>2.8489721875001597</c:v>
                </c:pt>
                <c:pt idx="36976">
                  <c:v>2.8494246875001599</c:v>
                </c:pt>
                <c:pt idx="36977">
                  <c:v>2.84976875</c:v>
                </c:pt>
                <c:pt idx="36978">
                  <c:v>2.8502171875001596</c:v>
                </c:pt>
                <c:pt idx="36979">
                  <c:v>2.8505387500000001</c:v>
                </c:pt>
                <c:pt idx="36980">
                  <c:v>2.8500315625001598</c:v>
                </c:pt>
                <c:pt idx="36981">
                  <c:v>2.8493615625001598</c:v>
                </c:pt>
                <c:pt idx="36982">
                  <c:v>2.8490015625001597</c:v>
                </c:pt>
                <c:pt idx="36983">
                  <c:v>2.8485065625001598</c:v>
                </c:pt>
                <c:pt idx="36984">
                  <c:v>2.8479818749999999</c:v>
                </c:pt>
                <c:pt idx="36985">
                  <c:v>2.8475975</c:v>
                </c:pt>
                <c:pt idx="36986">
                  <c:v>2.8471381249999999</c:v>
                </c:pt>
                <c:pt idx="36987">
                  <c:v>2.8467484375001599</c:v>
                </c:pt>
                <c:pt idx="36988">
                  <c:v>2.8462190625001598</c:v>
                </c:pt>
                <c:pt idx="36989">
                  <c:v>2.8462918749999999</c:v>
                </c:pt>
                <c:pt idx="36990">
                  <c:v>2.8467721875001599</c:v>
                </c:pt>
                <c:pt idx="36991">
                  <c:v>2.8472437500000001</c:v>
                </c:pt>
                <c:pt idx="36992">
                  <c:v>2.847731875</c:v>
                </c:pt>
                <c:pt idx="36993">
                  <c:v>2.8480687499999999</c:v>
                </c:pt>
                <c:pt idx="36994">
                  <c:v>2.8485218749999999</c:v>
                </c:pt>
                <c:pt idx="36995">
                  <c:v>2.8489062500000002</c:v>
                </c:pt>
                <c:pt idx="36996">
                  <c:v>2.8492578125001597</c:v>
                </c:pt>
                <c:pt idx="36997">
                  <c:v>2.8497028125001598</c:v>
                </c:pt>
                <c:pt idx="36998">
                  <c:v>2.8500521875001597</c:v>
                </c:pt>
                <c:pt idx="36999">
                  <c:v>2.85024875</c:v>
                </c:pt>
                <c:pt idx="37000">
                  <c:v>2.8503740625001597</c:v>
                </c:pt>
                <c:pt idx="37001">
                  <c:v>2.8507662499999999</c:v>
                </c:pt>
                <c:pt idx="37002">
                  <c:v>2.8511350000000002</c:v>
                </c:pt>
                <c:pt idx="37003">
                  <c:v>2.8515821875001599</c:v>
                </c:pt>
                <c:pt idx="37004">
                  <c:v>2.8519375</c:v>
                </c:pt>
                <c:pt idx="37005">
                  <c:v>2.8522615625001597</c:v>
                </c:pt>
                <c:pt idx="37006">
                  <c:v>2.8519274999999999</c:v>
                </c:pt>
                <c:pt idx="37007">
                  <c:v>2.8515046875001597</c:v>
                </c:pt>
                <c:pt idx="37008">
                  <c:v>2.8508925000000001</c:v>
                </c:pt>
                <c:pt idx="37009">
                  <c:v>2.8505603125001597</c:v>
                </c:pt>
                <c:pt idx="37010">
                  <c:v>2.8501212499999999</c:v>
                </c:pt>
                <c:pt idx="37011">
                  <c:v>2.8496684375001595</c:v>
                </c:pt>
                <c:pt idx="37012">
                  <c:v>2.8492984375001598</c:v>
                </c:pt>
                <c:pt idx="37013">
                  <c:v>2.8487631250000001</c:v>
                </c:pt>
                <c:pt idx="37014">
                  <c:v>2.8482062500000001</c:v>
                </c:pt>
                <c:pt idx="37015">
                  <c:v>2.8477353125001597</c:v>
                </c:pt>
                <c:pt idx="37016">
                  <c:v>2.8473609375001598</c:v>
                </c:pt>
                <c:pt idx="37017">
                  <c:v>2.8471774999999999</c:v>
                </c:pt>
                <c:pt idx="37018">
                  <c:v>2.8475959375001598</c:v>
                </c:pt>
                <c:pt idx="37019">
                  <c:v>2.8481187499999998</c:v>
                </c:pt>
                <c:pt idx="37020">
                  <c:v>2.8485678125001597</c:v>
                </c:pt>
                <c:pt idx="37021">
                  <c:v>2.8489521875001595</c:v>
                </c:pt>
                <c:pt idx="37022">
                  <c:v>2.8494437499999998</c:v>
                </c:pt>
                <c:pt idx="37023">
                  <c:v>2.8498975</c:v>
                </c:pt>
                <c:pt idx="37024">
                  <c:v>2.8503875000000001</c:v>
                </c:pt>
                <c:pt idx="37025">
                  <c:v>2.8507618749999999</c:v>
                </c:pt>
                <c:pt idx="37026">
                  <c:v>2.851215625</c:v>
                </c:pt>
                <c:pt idx="37027">
                  <c:v>2.8516003125001599</c:v>
                </c:pt>
                <c:pt idx="37028">
                  <c:v>2.8520003125001598</c:v>
                </c:pt>
                <c:pt idx="37029">
                  <c:v>2.8523603125001595</c:v>
                </c:pt>
                <c:pt idx="37030">
                  <c:v>2.852003125</c:v>
                </c:pt>
                <c:pt idx="37031">
                  <c:v>2.8516712499999999</c:v>
                </c:pt>
                <c:pt idx="37032">
                  <c:v>2.8513043749999998</c:v>
                </c:pt>
                <c:pt idx="37033">
                  <c:v>2.8509475000000002</c:v>
                </c:pt>
                <c:pt idx="37034">
                  <c:v>2.8505112499999998</c:v>
                </c:pt>
                <c:pt idx="37035">
                  <c:v>2.8501287500000001</c:v>
                </c:pt>
                <c:pt idx="37036">
                  <c:v>2.849691875</c:v>
                </c:pt>
                <c:pt idx="37037">
                  <c:v>2.8492543750000001</c:v>
                </c:pt>
                <c:pt idx="37038">
                  <c:v>2.8488500000000001</c:v>
                </c:pt>
                <c:pt idx="37039">
                  <c:v>2.8484768749999998</c:v>
                </c:pt>
                <c:pt idx="37040">
                  <c:v>2.8481221875001599</c:v>
                </c:pt>
                <c:pt idx="37041">
                  <c:v>2.8476959375001596</c:v>
                </c:pt>
                <c:pt idx="37042">
                  <c:v>2.8472724999999999</c:v>
                </c:pt>
                <c:pt idx="37043">
                  <c:v>2.8469181250000002</c:v>
                </c:pt>
                <c:pt idx="37044">
                  <c:v>2.8465637500000001</c:v>
                </c:pt>
                <c:pt idx="37045">
                  <c:v>2.8469056250000002</c:v>
                </c:pt>
                <c:pt idx="37046">
                  <c:v>2.8473799999999998</c:v>
                </c:pt>
                <c:pt idx="37047">
                  <c:v>2.8477621875001597</c:v>
                </c:pt>
                <c:pt idx="37048">
                  <c:v>2.8481481249999998</c:v>
                </c:pt>
                <c:pt idx="37049">
                  <c:v>2.8485693749999998</c:v>
                </c:pt>
                <c:pt idx="37050">
                  <c:v>2.8489921875001598</c:v>
                </c:pt>
                <c:pt idx="37051">
                  <c:v>2.8494600000000001</c:v>
                </c:pt>
                <c:pt idx="37052">
                  <c:v>2.8498293750000001</c:v>
                </c:pt>
                <c:pt idx="37053">
                  <c:v>2.8502868750000001</c:v>
                </c:pt>
                <c:pt idx="37054">
                  <c:v>2.8506524999999998</c:v>
                </c:pt>
                <c:pt idx="37055">
                  <c:v>2.85097625</c:v>
                </c:pt>
                <c:pt idx="37056">
                  <c:v>2.8514353125001599</c:v>
                </c:pt>
                <c:pt idx="37057">
                  <c:v>2.8519056250000001</c:v>
                </c:pt>
                <c:pt idx="37058">
                  <c:v>2.8522618749999999</c:v>
                </c:pt>
                <c:pt idx="37059">
                  <c:v>2.8526146875001599</c:v>
                </c:pt>
                <c:pt idx="37060">
                  <c:v>2.8530718749999999</c:v>
                </c:pt>
                <c:pt idx="37061">
                  <c:v>2.8526859375001599</c:v>
                </c:pt>
                <c:pt idx="37062">
                  <c:v>2.8522987500000001</c:v>
                </c:pt>
                <c:pt idx="37063">
                  <c:v>2.8518171875001599</c:v>
                </c:pt>
                <c:pt idx="37064">
                  <c:v>2.8512628125001598</c:v>
                </c:pt>
                <c:pt idx="37065">
                  <c:v>2.8506971875001597</c:v>
                </c:pt>
                <c:pt idx="37066">
                  <c:v>2.8501168749999999</c:v>
                </c:pt>
                <c:pt idx="37067">
                  <c:v>2.8495149999999998</c:v>
                </c:pt>
                <c:pt idx="37068">
                  <c:v>2.8489384375001596</c:v>
                </c:pt>
                <c:pt idx="37069">
                  <c:v>2.8484184375001598</c:v>
                </c:pt>
                <c:pt idx="37070">
                  <c:v>2.8478759375001599</c:v>
                </c:pt>
                <c:pt idx="37071">
                  <c:v>2.8473556250000001</c:v>
                </c:pt>
                <c:pt idx="37072">
                  <c:v>2.8469212499999998</c:v>
                </c:pt>
                <c:pt idx="37073">
                  <c:v>2.8464684375001599</c:v>
                </c:pt>
                <c:pt idx="37074">
                  <c:v>2.8460968750000002</c:v>
                </c:pt>
                <c:pt idx="37075">
                  <c:v>2.8457703125001599</c:v>
                </c:pt>
                <c:pt idx="37076">
                  <c:v>2.845304375</c:v>
                </c:pt>
                <c:pt idx="37077">
                  <c:v>2.8448850000000001</c:v>
                </c:pt>
                <c:pt idx="37078">
                  <c:v>2.8452475000000002</c:v>
                </c:pt>
                <c:pt idx="37079">
                  <c:v>2.8456843749999998</c:v>
                </c:pt>
                <c:pt idx="37080">
                  <c:v>2.8460503125001599</c:v>
                </c:pt>
                <c:pt idx="37081">
                  <c:v>2.8465812499999998</c:v>
                </c:pt>
                <c:pt idx="37082">
                  <c:v>2.8470737499999998</c:v>
                </c:pt>
                <c:pt idx="37083">
                  <c:v>2.8474881249999999</c:v>
                </c:pt>
                <c:pt idx="37084">
                  <c:v>2.8478134375001596</c:v>
                </c:pt>
                <c:pt idx="37085">
                  <c:v>2.8481659375001596</c:v>
                </c:pt>
                <c:pt idx="37086">
                  <c:v>2.8485365625001595</c:v>
                </c:pt>
                <c:pt idx="37087">
                  <c:v>2.8487631250000001</c:v>
                </c:pt>
                <c:pt idx="37088">
                  <c:v>2.8488565625001598</c:v>
                </c:pt>
                <c:pt idx="37089">
                  <c:v>2.8491821875001597</c:v>
                </c:pt>
                <c:pt idx="37090">
                  <c:v>2.8486387500000001</c:v>
                </c:pt>
                <c:pt idx="37091">
                  <c:v>2.8482784375001597</c:v>
                </c:pt>
                <c:pt idx="37092">
                  <c:v>2.8479078125001598</c:v>
                </c:pt>
                <c:pt idx="37093">
                  <c:v>2.8475293750000001</c:v>
                </c:pt>
                <c:pt idx="37094">
                  <c:v>2.8471137500000001</c:v>
                </c:pt>
                <c:pt idx="37095">
                  <c:v>2.8466871875001596</c:v>
                </c:pt>
                <c:pt idx="37096">
                  <c:v>2.8462953125001595</c:v>
                </c:pt>
                <c:pt idx="37097">
                  <c:v>2.8459400000000001</c:v>
                </c:pt>
                <c:pt idx="37098">
                  <c:v>2.8455759375001599</c:v>
                </c:pt>
                <c:pt idx="37099">
                  <c:v>2.8456571875001599</c:v>
                </c:pt>
                <c:pt idx="37100">
                  <c:v>2.8461309375001598</c:v>
                </c:pt>
                <c:pt idx="37101">
                  <c:v>2.8465093750000001</c:v>
                </c:pt>
                <c:pt idx="37102">
                  <c:v>2.8468803125001596</c:v>
                </c:pt>
                <c:pt idx="37103">
                  <c:v>2.8473609375001598</c:v>
                </c:pt>
                <c:pt idx="37104">
                  <c:v>2.8477768750000001</c:v>
                </c:pt>
                <c:pt idx="37105">
                  <c:v>2.8483162499999999</c:v>
                </c:pt>
                <c:pt idx="37106">
                  <c:v>2.8487618750000001</c:v>
                </c:pt>
                <c:pt idx="37107">
                  <c:v>2.8491849999999999</c:v>
                </c:pt>
                <c:pt idx="37108">
                  <c:v>2.8495356250000001</c:v>
                </c:pt>
                <c:pt idx="37109">
                  <c:v>2.84992</c:v>
                </c:pt>
                <c:pt idx="37110">
                  <c:v>2.8503449999999999</c:v>
                </c:pt>
                <c:pt idx="37111">
                  <c:v>2.8507178125001595</c:v>
                </c:pt>
                <c:pt idx="37112">
                  <c:v>2.8511199999999999</c:v>
                </c:pt>
                <c:pt idx="37113">
                  <c:v>2.8514909375001598</c:v>
                </c:pt>
                <c:pt idx="37114">
                  <c:v>2.8519337500000002</c:v>
                </c:pt>
                <c:pt idx="37115">
                  <c:v>2.8522668750000002</c:v>
                </c:pt>
                <c:pt idx="37116">
                  <c:v>2.8518971875001595</c:v>
                </c:pt>
                <c:pt idx="37117">
                  <c:v>2.8513453125001598</c:v>
                </c:pt>
                <c:pt idx="37118">
                  <c:v>2.8510012499999999</c:v>
                </c:pt>
                <c:pt idx="37119">
                  <c:v>2.8505968749999999</c:v>
                </c:pt>
                <c:pt idx="37120">
                  <c:v>2.85005</c:v>
                </c:pt>
                <c:pt idx="37121">
                  <c:v>2.8494415625001599</c:v>
                </c:pt>
                <c:pt idx="37122">
                  <c:v>2.8487475</c:v>
                </c:pt>
                <c:pt idx="37123">
                  <c:v>2.8479568749999999</c:v>
                </c:pt>
                <c:pt idx="37124">
                  <c:v>2.8471981249999998</c:v>
                </c:pt>
                <c:pt idx="37125">
                  <c:v>2.8463778125001595</c:v>
                </c:pt>
                <c:pt idx="37126">
                  <c:v>2.8455062500000001</c:v>
                </c:pt>
                <c:pt idx="37127">
                  <c:v>2.8446674999999999</c:v>
                </c:pt>
                <c:pt idx="37128">
                  <c:v>2.8438796875001597</c:v>
                </c:pt>
                <c:pt idx="37129">
                  <c:v>2.8432103125001595</c:v>
                </c:pt>
                <c:pt idx="37130">
                  <c:v>2.8426262499999999</c:v>
                </c:pt>
                <c:pt idx="37131">
                  <c:v>2.8421059375001598</c:v>
                </c:pt>
                <c:pt idx="37132">
                  <c:v>2.841685</c:v>
                </c:pt>
                <c:pt idx="37133">
                  <c:v>2.84111125</c:v>
                </c:pt>
                <c:pt idx="37134">
                  <c:v>2.8407653125001597</c:v>
                </c:pt>
                <c:pt idx="37135">
                  <c:v>2.8411296875001599</c:v>
                </c:pt>
                <c:pt idx="37136">
                  <c:v>2.8414940625001597</c:v>
                </c:pt>
                <c:pt idx="37137">
                  <c:v>2.8418393750000002</c:v>
                </c:pt>
                <c:pt idx="37138">
                  <c:v>2.8421628125001597</c:v>
                </c:pt>
                <c:pt idx="37139">
                  <c:v>2.8426096875001599</c:v>
                </c:pt>
                <c:pt idx="37140">
                  <c:v>2.8430828125001599</c:v>
                </c:pt>
                <c:pt idx="37141">
                  <c:v>2.8434965625001598</c:v>
                </c:pt>
                <c:pt idx="37142">
                  <c:v>2.8439631250000001</c:v>
                </c:pt>
                <c:pt idx="37143">
                  <c:v>2.844376875</c:v>
                </c:pt>
                <c:pt idx="37144">
                  <c:v>2.84477718750016</c:v>
                </c:pt>
                <c:pt idx="37145">
                  <c:v>2.8452600000000001</c:v>
                </c:pt>
                <c:pt idx="37146">
                  <c:v>2.8457390625001597</c:v>
                </c:pt>
                <c:pt idx="37147">
                  <c:v>2.8462209375001599</c:v>
                </c:pt>
                <c:pt idx="37148">
                  <c:v>2.8467778125001599</c:v>
                </c:pt>
                <c:pt idx="37149">
                  <c:v>2.8473015625001596</c:v>
                </c:pt>
                <c:pt idx="37150">
                  <c:v>2.8477128125001596</c:v>
                </c:pt>
                <c:pt idx="37151">
                  <c:v>2.8481103125001597</c:v>
                </c:pt>
                <c:pt idx="37152">
                  <c:v>2.8485128125001595</c:v>
                </c:pt>
                <c:pt idx="37153">
                  <c:v>2.8489309375001599</c:v>
                </c:pt>
                <c:pt idx="37154">
                  <c:v>2.8485131250000002</c:v>
                </c:pt>
                <c:pt idx="37155">
                  <c:v>2.8478987500000001</c:v>
                </c:pt>
                <c:pt idx="37156">
                  <c:v>2.8474478125001599</c:v>
                </c:pt>
                <c:pt idx="37157">
                  <c:v>2.8470268750000001</c:v>
                </c:pt>
                <c:pt idx="37158">
                  <c:v>2.8464700000000001</c:v>
                </c:pt>
                <c:pt idx="37159">
                  <c:v>2.8459915625001599</c:v>
                </c:pt>
                <c:pt idx="37160">
                  <c:v>2.8454746875001597</c:v>
                </c:pt>
                <c:pt idx="37161">
                  <c:v>2.8450406250000002</c:v>
                </c:pt>
                <c:pt idx="37162">
                  <c:v>2.8445806249999999</c:v>
                </c:pt>
                <c:pt idx="37163">
                  <c:v>2.8441353125001596</c:v>
                </c:pt>
                <c:pt idx="37164">
                  <c:v>2.8437468749999999</c:v>
                </c:pt>
                <c:pt idx="37165">
                  <c:v>2.8433999999999999</c:v>
                </c:pt>
                <c:pt idx="37166">
                  <c:v>2.8429237500000002</c:v>
                </c:pt>
                <c:pt idx="37167">
                  <c:v>2.8424065625001598</c:v>
                </c:pt>
                <c:pt idx="37168">
                  <c:v>2.8419246875001596</c:v>
                </c:pt>
                <c:pt idx="37169">
                  <c:v>2.8415178125001597</c:v>
                </c:pt>
                <c:pt idx="37170">
                  <c:v>2.8411809375001598</c:v>
                </c:pt>
                <c:pt idx="37171">
                  <c:v>2.8408321875001596</c:v>
                </c:pt>
                <c:pt idx="37172">
                  <c:v>2.8411946875001597</c:v>
                </c:pt>
                <c:pt idx="37173">
                  <c:v>2.8416193750000001</c:v>
                </c:pt>
                <c:pt idx="37174">
                  <c:v>2.8420384375001597</c:v>
                </c:pt>
                <c:pt idx="37175">
                  <c:v>2.8424456249999999</c:v>
                </c:pt>
                <c:pt idx="37176">
                  <c:v>2.8427950000000002</c:v>
                </c:pt>
                <c:pt idx="37177">
                  <c:v>2.8432159375001596</c:v>
                </c:pt>
                <c:pt idx="37178">
                  <c:v>2.8435868750000002</c:v>
                </c:pt>
                <c:pt idx="37179">
                  <c:v>2.8440262500000002</c:v>
                </c:pt>
                <c:pt idx="37180">
                  <c:v>2.8444393749999999</c:v>
                </c:pt>
                <c:pt idx="37181">
                  <c:v>2.8448884375001597</c:v>
                </c:pt>
                <c:pt idx="37182">
                  <c:v>2.8453521875001599</c:v>
                </c:pt>
                <c:pt idx="37183">
                  <c:v>2.845855625</c:v>
                </c:pt>
                <c:pt idx="37184">
                  <c:v>2.8463159375001599</c:v>
                </c:pt>
                <c:pt idx="37185">
                  <c:v>2.8467571875001596</c:v>
                </c:pt>
                <c:pt idx="37186">
                  <c:v>2.847239375</c:v>
                </c:pt>
                <c:pt idx="37187">
                  <c:v>2.8477143749999998</c:v>
                </c:pt>
                <c:pt idx="37188">
                  <c:v>2.8481040625001599</c:v>
                </c:pt>
                <c:pt idx="37189">
                  <c:v>2.8477396875001597</c:v>
                </c:pt>
                <c:pt idx="37190">
                  <c:v>2.8470528125001597</c:v>
                </c:pt>
                <c:pt idx="37191">
                  <c:v>2.8465737500000001</c:v>
                </c:pt>
                <c:pt idx="37192">
                  <c:v>2.8460171875001596</c:v>
                </c:pt>
                <c:pt idx="37193">
                  <c:v>2.8454424999999999</c:v>
                </c:pt>
                <c:pt idx="37194">
                  <c:v>2.8448203125001599</c:v>
                </c:pt>
                <c:pt idx="37195">
                  <c:v>2.84422</c:v>
                </c:pt>
                <c:pt idx="37196">
                  <c:v>2.8436965625001598</c:v>
                </c:pt>
                <c:pt idx="37197">
                  <c:v>2.8431803125001598</c:v>
                </c:pt>
                <c:pt idx="37198">
                  <c:v>2.8425256249999999</c:v>
                </c:pt>
                <c:pt idx="37199">
                  <c:v>2.8418553125001598</c:v>
                </c:pt>
                <c:pt idx="37200">
                  <c:v>2.8412449999999998</c:v>
                </c:pt>
                <c:pt idx="37201">
                  <c:v>2.8407121875001597</c:v>
                </c:pt>
                <c:pt idx="37202">
                  <c:v>2.8402459375001596</c:v>
                </c:pt>
                <c:pt idx="37203">
                  <c:v>2.8398003125001599</c:v>
                </c:pt>
                <c:pt idx="37204">
                  <c:v>2.8393468749999999</c:v>
                </c:pt>
                <c:pt idx="37205">
                  <c:v>2.8389071875001597</c:v>
                </c:pt>
                <c:pt idx="37206">
                  <c:v>2.8383746875001599</c:v>
                </c:pt>
                <c:pt idx="37207">
                  <c:v>2.837889375</c:v>
                </c:pt>
                <c:pt idx="37208">
                  <c:v>2.8375403125001597</c:v>
                </c:pt>
                <c:pt idx="37209">
                  <c:v>2.8370571875001596</c:v>
                </c:pt>
                <c:pt idx="37210">
                  <c:v>2.8365496875001597</c:v>
                </c:pt>
                <c:pt idx="37211">
                  <c:v>2.8361974999999999</c:v>
                </c:pt>
                <c:pt idx="37212">
                  <c:v>2.8358056249999999</c:v>
                </c:pt>
                <c:pt idx="37213">
                  <c:v>2.8361815625001596</c:v>
                </c:pt>
                <c:pt idx="37214">
                  <c:v>2.8365346875001598</c:v>
                </c:pt>
                <c:pt idx="37215">
                  <c:v>2.8369225</c:v>
                </c:pt>
                <c:pt idx="37216">
                  <c:v>2.8372981249999998</c:v>
                </c:pt>
                <c:pt idx="37217">
                  <c:v>2.8377853125001598</c:v>
                </c:pt>
                <c:pt idx="37218">
                  <c:v>2.838171875</c:v>
                </c:pt>
                <c:pt idx="37219">
                  <c:v>2.8386206249999999</c:v>
                </c:pt>
                <c:pt idx="37220">
                  <c:v>2.8391587500000002</c:v>
                </c:pt>
                <c:pt idx="37221">
                  <c:v>2.8396056249999999</c:v>
                </c:pt>
                <c:pt idx="37222">
                  <c:v>2.839954375</c:v>
                </c:pt>
                <c:pt idx="37223">
                  <c:v>2.8402996875001598</c:v>
                </c:pt>
                <c:pt idx="37224">
                  <c:v>2.840788125</c:v>
                </c:pt>
                <c:pt idx="37225">
                  <c:v>2.8411309375001599</c:v>
                </c:pt>
                <c:pt idx="37226">
                  <c:v>2.8414756250000002</c:v>
                </c:pt>
                <c:pt idx="37227">
                  <c:v>2.8418056250000001</c:v>
                </c:pt>
                <c:pt idx="37228">
                  <c:v>2.8421675</c:v>
                </c:pt>
                <c:pt idx="37229">
                  <c:v>2.8418471875001599</c:v>
                </c:pt>
                <c:pt idx="37230">
                  <c:v>2.8412415625001599</c:v>
                </c:pt>
                <c:pt idx="37231">
                  <c:v>2.8408434375001597</c:v>
                </c:pt>
                <c:pt idx="37232">
                  <c:v>2.8403343749999999</c:v>
                </c:pt>
                <c:pt idx="37233">
                  <c:v>2.8397396875001597</c:v>
                </c:pt>
                <c:pt idx="37234">
                  <c:v>2.839088125</c:v>
                </c:pt>
                <c:pt idx="37235">
                  <c:v>2.8383856249999999</c:v>
                </c:pt>
                <c:pt idx="37236">
                  <c:v>2.8377109375001597</c:v>
                </c:pt>
                <c:pt idx="37237">
                  <c:v>2.8370793750000001</c:v>
                </c:pt>
                <c:pt idx="37238">
                  <c:v>2.8364259375001599</c:v>
                </c:pt>
                <c:pt idx="37239">
                  <c:v>2.8358603125001598</c:v>
                </c:pt>
                <c:pt idx="37240">
                  <c:v>2.8353956249999999</c:v>
                </c:pt>
                <c:pt idx="37241">
                  <c:v>2.83501125</c:v>
                </c:pt>
                <c:pt idx="37242">
                  <c:v>2.834581875</c:v>
                </c:pt>
                <c:pt idx="37243">
                  <c:v>2.8349409375001597</c:v>
                </c:pt>
                <c:pt idx="37244">
                  <c:v>2.8353831249999999</c:v>
                </c:pt>
                <c:pt idx="37245">
                  <c:v>2.8357968750000002</c:v>
                </c:pt>
                <c:pt idx="37246">
                  <c:v>2.8361634375001596</c:v>
                </c:pt>
                <c:pt idx="37247">
                  <c:v>2.8366406249999998</c:v>
                </c:pt>
                <c:pt idx="37248">
                  <c:v>2.8371843750000001</c:v>
                </c:pt>
                <c:pt idx="37249">
                  <c:v>2.8377453125001599</c:v>
                </c:pt>
                <c:pt idx="37250">
                  <c:v>2.8382571875001599</c:v>
                </c:pt>
                <c:pt idx="37251">
                  <c:v>2.8387340625001598</c:v>
                </c:pt>
                <c:pt idx="37252">
                  <c:v>2.8391940625001597</c:v>
                </c:pt>
                <c:pt idx="37253">
                  <c:v>2.8397246875001598</c:v>
                </c:pt>
                <c:pt idx="37254">
                  <c:v>2.840200625</c:v>
                </c:pt>
                <c:pt idx="37255">
                  <c:v>2.8407556249999999</c:v>
                </c:pt>
                <c:pt idx="37256">
                  <c:v>2.8414350000000002</c:v>
                </c:pt>
                <c:pt idx="37257">
                  <c:v>2.84206</c:v>
                </c:pt>
                <c:pt idx="37258">
                  <c:v>2.8425787499999999</c:v>
                </c:pt>
                <c:pt idx="37259">
                  <c:v>2.8430734375001596</c:v>
                </c:pt>
                <c:pt idx="37260">
                  <c:v>2.843426875</c:v>
                </c:pt>
                <c:pt idx="37261">
                  <c:v>2.8438046875001599</c:v>
                </c:pt>
                <c:pt idx="37262">
                  <c:v>2.8432368750000001</c:v>
                </c:pt>
                <c:pt idx="37263">
                  <c:v>2.8429059375001597</c:v>
                </c:pt>
                <c:pt idx="37264">
                  <c:v>2.8425531249999998</c:v>
                </c:pt>
                <c:pt idx="37265">
                  <c:v>2.84216625</c:v>
                </c:pt>
                <c:pt idx="37266">
                  <c:v>2.841843125</c:v>
                </c:pt>
                <c:pt idx="37267">
                  <c:v>2.8415131250000001</c:v>
                </c:pt>
                <c:pt idx="37268">
                  <c:v>2.8411334375001598</c:v>
                </c:pt>
                <c:pt idx="37269">
                  <c:v>2.8407109375001598</c:v>
                </c:pt>
                <c:pt idx="37270">
                  <c:v>2.8402721875001595</c:v>
                </c:pt>
                <c:pt idx="37271">
                  <c:v>2.8398706250000001</c:v>
                </c:pt>
                <c:pt idx="37272">
                  <c:v>2.8395203125001598</c:v>
                </c:pt>
                <c:pt idx="37273">
                  <c:v>2.8391203125001598</c:v>
                </c:pt>
                <c:pt idx="37274">
                  <c:v>2.8387678125001599</c:v>
                </c:pt>
                <c:pt idx="37275">
                  <c:v>2.8382093749999999</c:v>
                </c:pt>
                <c:pt idx="37276">
                  <c:v>2.8377134375001596</c:v>
                </c:pt>
                <c:pt idx="37277">
                  <c:v>2.83738125</c:v>
                </c:pt>
                <c:pt idx="37278">
                  <c:v>2.8369737499999998</c:v>
                </c:pt>
                <c:pt idx="37279">
                  <c:v>2.83731</c:v>
                </c:pt>
                <c:pt idx="37280">
                  <c:v>2.837701875</c:v>
                </c:pt>
                <c:pt idx="37281">
                  <c:v>2.8380371875001598</c:v>
                </c:pt>
                <c:pt idx="37282">
                  <c:v>2.8383771875001598</c:v>
                </c:pt>
                <c:pt idx="37283">
                  <c:v>2.8387093750000001</c:v>
                </c:pt>
                <c:pt idx="37284">
                  <c:v>2.8390734375001596</c:v>
                </c:pt>
                <c:pt idx="37285">
                  <c:v>2.839575</c:v>
                </c:pt>
                <c:pt idx="37286">
                  <c:v>2.8399437500000002</c:v>
                </c:pt>
                <c:pt idx="37287">
                  <c:v>2.8403346875001598</c:v>
                </c:pt>
                <c:pt idx="37288">
                  <c:v>2.8406578125001598</c:v>
                </c:pt>
                <c:pt idx="37289">
                  <c:v>2.8406240625001598</c:v>
                </c:pt>
                <c:pt idx="37290">
                  <c:v>2.8409443749999999</c:v>
                </c:pt>
                <c:pt idx="37291">
                  <c:v>2.8413068749999999</c:v>
                </c:pt>
                <c:pt idx="37292">
                  <c:v>2.8417093750000002</c:v>
                </c:pt>
                <c:pt idx="37293">
                  <c:v>2.8420325000000002</c:v>
                </c:pt>
                <c:pt idx="37294">
                  <c:v>2.8424159375001596</c:v>
                </c:pt>
                <c:pt idx="37295">
                  <c:v>2.84293</c:v>
                </c:pt>
                <c:pt idx="37296">
                  <c:v>2.8432765625001597</c:v>
                </c:pt>
                <c:pt idx="37297">
                  <c:v>2.84376125</c:v>
                </c:pt>
                <c:pt idx="37298">
                  <c:v>2.8442324999999999</c:v>
                </c:pt>
                <c:pt idx="37299">
                  <c:v>2.8446912499999999</c:v>
                </c:pt>
                <c:pt idx="37300">
                  <c:v>2.8451503125001598</c:v>
                </c:pt>
                <c:pt idx="37301">
                  <c:v>2.8454859375001598</c:v>
                </c:pt>
                <c:pt idx="37302">
                  <c:v>2.8451603125001599</c:v>
                </c:pt>
                <c:pt idx="37303">
                  <c:v>2.8447743750000001</c:v>
                </c:pt>
                <c:pt idx="37304">
                  <c:v>2.8444143749999999</c:v>
                </c:pt>
                <c:pt idx="37305">
                  <c:v>2.8437881250000001</c:v>
                </c:pt>
                <c:pt idx="37306">
                  <c:v>2.8434003125001599</c:v>
                </c:pt>
                <c:pt idx="37307">
                  <c:v>2.842935625</c:v>
                </c:pt>
                <c:pt idx="37308">
                  <c:v>2.84237875</c:v>
                </c:pt>
                <c:pt idx="37309">
                  <c:v>2.8417528125001597</c:v>
                </c:pt>
                <c:pt idx="37310">
                  <c:v>2.8411249999999999</c:v>
                </c:pt>
                <c:pt idx="37311">
                  <c:v>2.8404659375001597</c:v>
                </c:pt>
                <c:pt idx="37312">
                  <c:v>2.8398243750000001</c:v>
                </c:pt>
                <c:pt idx="37313">
                  <c:v>2.8391850000000001</c:v>
                </c:pt>
                <c:pt idx="37314">
                  <c:v>2.8386528125001598</c:v>
                </c:pt>
                <c:pt idx="37315">
                  <c:v>2.8379784375001598</c:v>
                </c:pt>
                <c:pt idx="37316">
                  <c:v>2.83742625</c:v>
                </c:pt>
                <c:pt idx="37317">
                  <c:v>2.8368634375001598</c:v>
                </c:pt>
                <c:pt idx="37318">
                  <c:v>2.8363878125001598</c:v>
                </c:pt>
                <c:pt idx="37319">
                  <c:v>2.8359884375001596</c:v>
                </c:pt>
                <c:pt idx="37320">
                  <c:v>2.8356487499999998</c:v>
                </c:pt>
                <c:pt idx="37321">
                  <c:v>2.8353006249999999</c:v>
                </c:pt>
                <c:pt idx="37322">
                  <c:v>2.83474156250016</c:v>
                </c:pt>
                <c:pt idx="37323">
                  <c:v>2.8344146875001597</c:v>
                </c:pt>
                <c:pt idx="37324">
                  <c:v>2.8348071875001599</c:v>
                </c:pt>
                <c:pt idx="37325">
                  <c:v>2.8351890625001599</c:v>
                </c:pt>
                <c:pt idx="37326">
                  <c:v>2.8356234375001597</c:v>
                </c:pt>
                <c:pt idx="37327">
                  <c:v>2.8360990625001596</c:v>
                </c:pt>
                <c:pt idx="37328">
                  <c:v>2.8366284375001598</c:v>
                </c:pt>
                <c:pt idx="37329">
                  <c:v>2.8371553125001596</c:v>
                </c:pt>
                <c:pt idx="37330">
                  <c:v>2.8376134375001598</c:v>
                </c:pt>
                <c:pt idx="37331">
                  <c:v>2.8381753125001596</c:v>
                </c:pt>
                <c:pt idx="37332">
                  <c:v>2.83864625</c:v>
                </c:pt>
                <c:pt idx="37333">
                  <c:v>2.8391759375001597</c:v>
                </c:pt>
                <c:pt idx="37334">
                  <c:v>2.8396831250000001</c:v>
                </c:pt>
                <c:pt idx="37335">
                  <c:v>2.8402071875001598</c:v>
                </c:pt>
                <c:pt idx="37336">
                  <c:v>2.8406309375001597</c:v>
                </c:pt>
                <c:pt idx="37337">
                  <c:v>2.8409603125001599</c:v>
                </c:pt>
                <c:pt idx="37338">
                  <c:v>2.8414234375001599</c:v>
                </c:pt>
                <c:pt idx="37339">
                  <c:v>2.8419443750000002</c:v>
                </c:pt>
                <c:pt idx="37340">
                  <c:v>2.8424290625001598</c:v>
                </c:pt>
                <c:pt idx="37341">
                  <c:v>2.8429690625001598</c:v>
                </c:pt>
                <c:pt idx="37342">
                  <c:v>2.8434459375001597</c:v>
                </c:pt>
                <c:pt idx="37343">
                  <c:v>2.8439534375001596</c:v>
                </c:pt>
                <c:pt idx="37344">
                  <c:v>2.84431968750016</c:v>
                </c:pt>
                <c:pt idx="37345">
                  <c:v>2.843966875</c:v>
                </c:pt>
                <c:pt idx="37346">
                  <c:v>2.84358625</c:v>
                </c:pt>
                <c:pt idx="37347">
                  <c:v>2.843098125</c:v>
                </c:pt>
                <c:pt idx="37348">
                  <c:v>2.8425696875001596</c:v>
                </c:pt>
                <c:pt idx="37349">
                  <c:v>2.84197875</c:v>
                </c:pt>
                <c:pt idx="37350">
                  <c:v>2.8413090625001596</c:v>
                </c:pt>
                <c:pt idx="37351">
                  <c:v>2.84053656250016</c:v>
                </c:pt>
                <c:pt idx="37352">
                  <c:v>2.8397321875001595</c:v>
                </c:pt>
                <c:pt idx="37353">
                  <c:v>2.8388921875001598</c:v>
                </c:pt>
                <c:pt idx="37354">
                  <c:v>2.8380524999999999</c:v>
                </c:pt>
                <c:pt idx="37355">
                  <c:v>2.8372478125001597</c:v>
                </c:pt>
                <c:pt idx="37356">
                  <c:v>2.8365828125001595</c:v>
                </c:pt>
                <c:pt idx="37357">
                  <c:v>2.8359128125001596</c:v>
                </c:pt>
                <c:pt idx="37358">
                  <c:v>2.8352796875001598</c:v>
                </c:pt>
                <c:pt idx="37359">
                  <c:v>2.8347165625001596</c:v>
                </c:pt>
                <c:pt idx="37360">
                  <c:v>2.8341750000000001</c:v>
                </c:pt>
                <c:pt idx="37361">
                  <c:v>2.8338371875001598</c:v>
                </c:pt>
                <c:pt idx="37362">
                  <c:v>2.8333678125001596</c:v>
                </c:pt>
                <c:pt idx="37363">
                  <c:v>2.8330440625001598</c:v>
                </c:pt>
                <c:pt idx="37364">
                  <c:v>2.8334068750000001</c:v>
                </c:pt>
                <c:pt idx="37365">
                  <c:v>2.8337965625001598</c:v>
                </c:pt>
                <c:pt idx="37366">
                  <c:v>2.8341603125001598</c:v>
                </c:pt>
                <c:pt idx="37367">
                  <c:v>2.8346253125001599</c:v>
                </c:pt>
                <c:pt idx="37368">
                  <c:v>2.8349912499999999</c:v>
                </c:pt>
                <c:pt idx="37369">
                  <c:v>2.8353990625001599</c:v>
                </c:pt>
                <c:pt idx="37370">
                  <c:v>2.8357696875001599</c:v>
                </c:pt>
                <c:pt idx="37371">
                  <c:v>2.8361515625001599</c:v>
                </c:pt>
                <c:pt idx="37372">
                  <c:v>2.8365709375001598</c:v>
                </c:pt>
                <c:pt idx="37373">
                  <c:v>2.8370187499999999</c:v>
                </c:pt>
                <c:pt idx="37374">
                  <c:v>2.8374709375001599</c:v>
                </c:pt>
                <c:pt idx="37375">
                  <c:v>2.8379246875001596</c:v>
                </c:pt>
                <c:pt idx="37376">
                  <c:v>2.8383818750000001</c:v>
                </c:pt>
                <c:pt idx="37377">
                  <c:v>2.838818125</c:v>
                </c:pt>
                <c:pt idx="37378">
                  <c:v>2.8392006250000001</c:v>
                </c:pt>
                <c:pt idx="37379">
                  <c:v>2.8396599999999999</c:v>
                </c:pt>
                <c:pt idx="37380">
                  <c:v>2.8401234375001598</c:v>
                </c:pt>
                <c:pt idx="37381">
                  <c:v>2.84050125</c:v>
                </c:pt>
                <c:pt idx="37382">
                  <c:v>2.8408487500000001</c:v>
                </c:pt>
                <c:pt idx="37383">
                  <c:v>2.8413012499999999</c:v>
                </c:pt>
                <c:pt idx="37384">
                  <c:v>2.8407918749999999</c:v>
                </c:pt>
                <c:pt idx="37385">
                  <c:v>2.8403003125001596</c:v>
                </c:pt>
                <c:pt idx="37386">
                  <c:v>2.8398868749999999</c:v>
                </c:pt>
                <c:pt idx="37387">
                  <c:v>2.8393943749999999</c:v>
                </c:pt>
                <c:pt idx="37388">
                  <c:v>2.8388521875001596</c:v>
                </c:pt>
                <c:pt idx="37389">
                  <c:v>2.8382381250000002</c:v>
                </c:pt>
                <c:pt idx="37390">
                  <c:v>2.8376587500000001</c:v>
                </c:pt>
                <c:pt idx="37391">
                  <c:v>2.8371371875001596</c:v>
                </c:pt>
                <c:pt idx="37392">
                  <c:v>2.8365628125001598</c:v>
                </c:pt>
                <c:pt idx="37393">
                  <c:v>2.8360981249999999</c:v>
                </c:pt>
                <c:pt idx="37394">
                  <c:v>2.83564375</c:v>
                </c:pt>
                <c:pt idx="37395">
                  <c:v>2.8352334375001598</c:v>
                </c:pt>
                <c:pt idx="37396">
                  <c:v>2.8347281249999998</c:v>
                </c:pt>
                <c:pt idx="37397">
                  <c:v>2.834829375</c:v>
                </c:pt>
                <c:pt idx="37398">
                  <c:v>2.8352550000000001</c:v>
                </c:pt>
                <c:pt idx="37399">
                  <c:v>2.8356021875001596</c:v>
                </c:pt>
                <c:pt idx="37400">
                  <c:v>2.8359528125001598</c:v>
                </c:pt>
                <c:pt idx="37401">
                  <c:v>2.83639375</c:v>
                </c:pt>
                <c:pt idx="37402">
                  <c:v>2.83684</c:v>
                </c:pt>
                <c:pt idx="37403">
                  <c:v>2.8373225</c:v>
                </c:pt>
                <c:pt idx="37404">
                  <c:v>2.8377996875001599</c:v>
                </c:pt>
                <c:pt idx="37405">
                  <c:v>2.8383968749999999</c:v>
                </c:pt>
                <c:pt idx="37406">
                  <c:v>2.8389324999999999</c:v>
                </c:pt>
                <c:pt idx="37407">
                  <c:v>2.8394359375001597</c:v>
                </c:pt>
                <c:pt idx="37408">
                  <c:v>2.8399603125001596</c:v>
                </c:pt>
                <c:pt idx="37409">
                  <c:v>2.8404853125001597</c:v>
                </c:pt>
                <c:pt idx="37410">
                  <c:v>2.8408734375001599</c:v>
                </c:pt>
                <c:pt idx="37411">
                  <c:v>2.8413056249999999</c:v>
                </c:pt>
                <c:pt idx="37412">
                  <c:v>2.8417243750000001</c:v>
                </c:pt>
                <c:pt idx="37413">
                  <c:v>2.8421121875001596</c:v>
                </c:pt>
                <c:pt idx="37414">
                  <c:v>2.8425178125001596</c:v>
                </c:pt>
                <c:pt idx="37415">
                  <c:v>2.8429246875001599</c:v>
                </c:pt>
                <c:pt idx="37416">
                  <c:v>2.8432734375001596</c:v>
                </c:pt>
                <c:pt idx="37417">
                  <c:v>2.8427612500000001</c:v>
                </c:pt>
                <c:pt idx="37418">
                  <c:v>2.8421078125001595</c:v>
                </c:pt>
                <c:pt idx="37419">
                  <c:v>2.8417012499999998</c:v>
                </c:pt>
                <c:pt idx="37420">
                  <c:v>2.841345</c:v>
                </c:pt>
                <c:pt idx="37421">
                  <c:v>2.8409421875001599</c:v>
                </c:pt>
                <c:pt idx="37422">
                  <c:v>2.8405187500000002</c:v>
                </c:pt>
                <c:pt idx="37423">
                  <c:v>2.8399868750000001</c:v>
                </c:pt>
                <c:pt idx="37424">
                  <c:v>2.8394571875001597</c:v>
                </c:pt>
                <c:pt idx="37425">
                  <c:v>2.8389834375001599</c:v>
                </c:pt>
                <c:pt idx="37426">
                  <c:v>2.8385584375001596</c:v>
                </c:pt>
                <c:pt idx="37427">
                  <c:v>2.838165</c:v>
                </c:pt>
                <c:pt idx="37428">
                  <c:v>2.8375421875001599</c:v>
                </c:pt>
                <c:pt idx="37429">
                  <c:v>2.8369384375001596</c:v>
                </c:pt>
                <c:pt idx="37430">
                  <c:v>2.8365921875001598</c:v>
                </c:pt>
                <c:pt idx="37431">
                  <c:v>2.8361606250000002</c:v>
                </c:pt>
                <c:pt idx="37432">
                  <c:v>2.8358178125001596</c:v>
                </c:pt>
                <c:pt idx="37433">
                  <c:v>2.83532625</c:v>
                </c:pt>
                <c:pt idx="37434">
                  <c:v>2.8348690625001596</c:v>
                </c:pt>
                <c:pt idx="37435">
                  <c:v>2.8344853125001599</c:v>
                </c:pt>
                <c:pt idx="37436">
                  <c:v>2.8341478125001598</c:v>
                </c:pt>
                <c:pt idx="37437">
                  <c:v>2.8345081250000002</c:v>
                </c:pt>
                <c:pt idx="37438">
                  <c:v>2.8348681249999998</c:v>
                </c:pt>
                <c:pt idx="37439">
                  <c:v>2.83521125</c:v>
                </c:pt>
                <c:pt idx="37440">
                  <c:v>2.83560875</c:v>
                </c:pt>
                <c:pt idx="37441">
                  <c:v>2.8360771875001598</c:v>
                </c:pt>
                <c:pt idx="37442">
                  <c:v>2.8364709375001596</c:v>
                </c:pt>
                <c:pt idx="37443">
                  <c:v>2.8368609375001599</c:v>
                </c:pt>
                <c:pt idx="37444">
                  <c:v>2.8373499999999998</c:v>
                </c:pt>
                <c:pt idx="37445">
                  <c:v>2.8377775000000001</c:v>
                </c:pt>
                <c:pt idx="37446">
                  <c:v>2.8382675000000002</c:v>
                </c:pt>
                <c:pt idx="37447">
                  <c:v>2.838841875</c:v>
                </c:pt>
                <c:pt idx="37448">
                  <c:v>2.8393171875001597</c:v>
                </c:pt>
                <c:pt idx="37449">
                  <c:v>2.8397593749999999</c:v>
                </c:pt>
                <c:pt idx="37450">
                  <c:v>2.8402346875001596</c:v>
                </c:pt>
                <c:pt idx="37451">
                  <c:v>2.8406678125001599</c:v>
                </c:pt>
                <c:pt idx="37452">
                  <c:v>2.8410046875001598</c:v>
                </c:pt>
                <c:pt idx="37453">
                  <c:v>2.8413721875001596</c:v>
                </c:pt>
                <c:pt idx="37454">
                  <c:v>2.841755</c:v>
                </c:pt>
                <c:pt idx="37455">
                  <c:v>2.8420890625001598</c:v>
                </c:pt>
                <c:pt idx="37456">
                  <c:v>2.8416825000000001</c:v>
                </c:pt>
                <c:pt idx="37457">
                  <c:v>2.8413190625001596</c:v>
                </c:pt>
                <c:pt idx="37458">
                  <c:v>2.8408659375001597</c:v>
                </c:pt>
                <c:pt idx="37459">
                  <c:v>2.8402015625001598</c:v>
                </c:pt>
                <c:pt idx="37460">
                  <c:v>2.8394428125001596</c:v>
                </c:pt>
                <c:pt idx="37461">
                  <c:v>2.8386268750000001</c:v>
                </c:pt>
                <c:pt idx="37462">
                  <c:v>2.8377465625001599</c:v>
                </c:pt>
                <c:pt idx="37463">
                  <c:v>2.836824375</c:v>
                </c:pt>
                <c:pt idx="37464">
                  <c:v>2.8359553125001598</c:v>
                </c:pt>
                <c:pt idx="37465">
                  <c:v>2.8351256249999999</c:v>
                </c:pt>
                <c:pt idx="37466">
                  <c:v>2.8343349999999998</c:v>
                </c:pt>
                <c:pt idx="37467">
                  <c:v>2.8337071875001598</c:v>
                </c:pt>
                <c:pt idx="37468">
                  <c:v>2.8331481250000001</c:v>
                </c:pt>
                <c:pt idx="37469">
                  <c:v>2.8327562500000001</c:v>
                </c:pt>
                <c:pt idx="37470">
                  <c:v>2.8323093749999999</c:v>
                </c:pt>
                <c:pt idx="37471">
                  <c:v>2.83190125</c:v>
                </c:pt>
                <c:pt idx="37472">
                  <c:v>2.8314603125001598</c:v>
                </c:pt>
                <c:pt idx="37473">
                  <c:v>2.8310078125001596</c:v>
                </c:pt>
                <c:pt idx="37474">
                  <c:v>2.8304790625001597</c:v>
                </c:pt>
                <c:pt idx="37475">
                  <c:v>2.8308637499999998</c:v>
                </c:pt>
                <c:pt idx="37476">
                  <c:v>2.831334375</c:v>
                </c:pt>
                <c:pt idx="37477">
                  <c:v>2.8318412500000001</c:v>
                </c:pt>
                <c:pt idx="37478">
                  <c:v>2.8323621875001597</c:v>
                </c:pt>
                <c:pt idx="37479">
                  <c:v>2.83277</c:v>
                </c:pt>
                <c:pt idx="37480">
                  <c:v>2.8332978125001596</c:v>
                </c:pt>
                <c:pt idx="37481">
                  <c:v>2.8338993750000001</c:v>
                </c:pt>
                <c:pt idx="37482">
                  <c:v>2.8344771875001595</c:v>
                </c:pt>
                <c:pt idx="37483">
                  <c:v>2.8350034375001596</c:v>
                </c:pt>
                <c:pt idx="37484">
                  <c:v>2.8355796875001595</c:v>
                </c:pt>
                <c:pt idx="37485">
                  <c:v>2.8361406250000001</c:v>
                </c:pt>
                <c:pt idx="37486">
                  <c:v>2.8366106250000001</c:v>
                </c:pt>
                <c:pt idx="37487">
                  <c:v>2.8370334375001596</c:v>
                </c:pt>
                <c:pt idx="37488">
                  <c:v>2.8375246875001596</c:v>
                </c:pt>
                <c:pt idx="37489">
                  <c:v>2.8380312499999998</c:v>
                </c:pt>
                <c:pt idx="37490">
                  <c:v>2.8384334375001599</c:v>
                </c:pt>
                <c:pt idx="37491">
                  <c:v>2.8389103125001598</c:v>
                </c:pt>
                <c:pt idx="37492">
                  <c:v>2.8393428125001599</c:v>
                </c:pt>
                <c:pt idx="37493">
                  <c:v>2.83968</c:v>
                </c:pt>
                <c:pt idx="37494">
                  <c:v>2.8391421875001597</c:v>
                </c:pt>
                <c:pt idx="37495">
                  <c:v>2.83869375</c:v>
                </c:pt>
                <c:pt idx="37496">
                  <c:v>2.8380953125001596</c:v>
                </c:pt>
                <c:pt idx="37497">
                  <c:v>2.8374437499999998</c:v>
                </c:pt>
                <c:pt idx="37498">
                  <c:v>2.8367996875001595</c:v>
                </c:pt>
                <c:pt idx="37499">
                  <c:v>2.83609125</c:v>
                </c:pt>
                <c:pt idx="37500">
                  <c:v>2.835375</c:v>
                </c:pt>
                <c:pt idx="37501">
                  <c:v>2.834695</c:v>
                </c:pt>
                <c:pt idx="37502">
                  <c:v>2.8340409375001596</c:v>
                </c:pt>
                <c:pt idx="37503">
                  <c:v>2.8334487500000001</c:v>
                </c:pt>
                <c:pt idx="37504">
                  <c:v>2.8329124999999999</c:v>
                </c:pt>
                <c:pt idx="37505">
                  <c:v>2.83255875</c:v>
                </c:pt>
                <c:pt idx="37506">
                  <c:v>2.8320512500000001</c:v>
                </c:pt>
                <c:pt idx="37507">
                  <c:v>2.8325300000000002</c:v>
                </c:pt>
                <c:pt idx="37508">
                  <c:v>2.8328531250000002</c:v>
                </c:pt>
                <c:pt idx="37509">
                  <c:v>2.8333915625001596</c:v>
                </c:pt>
                <c:pt idx="37510">
                  <c:v>2.8338199999999998</c:v>
                </c:pt>
                <c:pt idx="37511">
                  <c:v>2.8343159375001599</c:v>
                </c:pt>
                <c:pt idx="37512">
                  <c:v>2.8348140625001599</c:v>
                </c:pt>
                <c:pt idx="37513">
                  <c:v>2.8352865625001598</c:v>
                </c:pt>
                <c:pt idx="37514">
                  <c:v>2.8356696875001597</c:v>
                </c:pt>
                <c:pt idx="37515">
                  <c:v>2.8360303125001596</c:v>
                </c:pt>
                <c:pt idx="37516">
                  <c:v>2.8364003125001598</c:v>
                </c:pt>
                <c:pt idx="37517">
                  <c:v>2.8368140625001597</c:v>
                </c:pt>
                <c:pt idx="37518">
                  <c:v>2.8371678125001596</c:v>
                </c:pt>
                <c:pt idx="37519">
                  <c:v>2.8374884375001597</c:v>
                </c:pt>
                <c:pt idx="37520">
                  <c:v>2.8379037500000002</c:v>
                </c:pt>
                <c:pt idx="37521">
                  <c:v>2.8380890625001598</c:v>
                </c:pt>
                <c:pt idx="37522">
                  <c:v>2.8374950000000001</c:v>
                </c:pt>
                <c:pt idx="37523">
                  <c:v>2.8369140625001599</c:v>
                </c:pt>
                <c:pt idx="37524">
                  <c:v>2.8363725</c:v>
                </c:pt>
                <c:pt idx="37525">
                  <c:v>2.8358321875001598</c:v>
                </c:pt>
                <c:pt idx="37526">
                  <c:v>2.8354768749999999</c:v>
                </c:pt>
                <c:pt idx="37527">
                  <c:v>2.83502375</c:v>
                </c:pt>
                <c:pt idx="37528">
                  <c:v>2.8346865625001598</c:v>
                </c:pt>
                <c:pt idx="37529">
                  <c:v>2.83426</c:v>
                </c:pt>
                <c:pt idx="37530">
                  <c:v>2.8338865625001599</c:v>
                </c:pt>
                <c:pt idx="37531">
                  <c:v>2.8343553125001599</c:v>
                </c:pt>
                <c:pt idx="37532">
                  <c:v>2.8348559375001599</c:v>
                </c:pt>
                <c:pt idx="37533">
                  <c:v>2.8352646875001599</c:v>
                </c:pt>
                <c:pt idx="37534">
                  <c:v>2.8356262499999998</c:v>
                </c:pt>
                <c:pt idx="37535">
                  <c:v>2.8360506249999999</c:v>
                </c:pt>
                <c:pt idx="37536">
                  <c:v>2.8363965625001599</c:v>
                </c:pt>
                <c:pt idx="37537">
                  <c:v>2.8367621875001596</c:v>
                </c:pt>
                <c:pt idx="37538">
                  <c:v>2.8371165625001598</c:v>
                </c:pt>
                <c:pt idx="37539">
                  <c:v>2.8375778125001596</c:v>
                </c:pt>
                <c:pt idx="37540">
                  <c:v>2.8380299999999998</c:v>
                </c:pt>
                <c:pt idx="37541">
                  <c:v>2.8376856250000002</c:v>
                </c:pt>
                <c:pt idx="37542">
                  <c:v>2.8372496875001598</c:v>
                </c:pt>
                <c:pt idx="37543">
                  <c:v>2.836705625</c:v>
                </c:pt>
                <c:pt idx="37544">
                  <c:v>2.8362362499999998</c:v>
                </c:pt>
                <c:pt idx="37545">
                  <c:v>2.8356793749999998</c:v>
                </c:pt>
                <c:pt idx="37546">
                  <c:v>2.8351000000000002</c:v>
                </c:pt>
                <c:pt idx="37547">
                  <c:v>2.834735625</c:v>
                </c:pt>
                <c:pt idx="37548">
                  <c:v>2.8344078125001597</c:v>
                </c:pt>
                <c:pt idx="37549">
                  <c:v>2.8347753125001596</c:v>
                </c:pt>
                <c:pt idx="37550">
                  <c:v>2.8351774999999999</c:v>
                </c:pt>
                <c:pt idx="37551">
                  <c:v>2.8355984375001597</c:v>
                </c:pt>
                <c:pt idx="37552">
                  <c:v>2.8360590625001598</c:v>
                </c:pt>
                <c:pt idx="37553">
                  <c:v>2.8366184375001597</c:v>
                </c:pt>
                <c:pt idx="37554">
                  <c:v>2.8371565625001596</c:v>
                </c:pt>
                <c:pt idx="37555">
                  <c:v>2.8375668749999998</c:v>
                </c:pt>
                <c:pt idx="37556">
                  <c:v>2.838085</c:v>
                </c:pt>
                <c:pt idx="37557">
                  <c:v>2.8385390625001596</c:v>
                </c:pt>
                <c:pt idx="37558">
                  <c:v>2.8390181249999999</c:v>
                </c:pt>
                <c:pt idx="37559">
                  <c:v>2.8395275</c:v>
                </c:pt>
                <c:pt idx="37560">
                  <c:v>2.8399512499999999</c:v>
                </c:pt>
                <c:pt idx="37561">
                  <c:v>2.8403156250000001</c:v>
                </c:pt>
                <c:pt idx="37562">
                  <c:v>2.8407075000000002</c:v>
                </c:pt>
                <c:pt idx="37563">
                  <c:v>2.8411009375001597</c:v>
                </c:pt>
                <c:pt idx="37564">
                  <c:v>2.8414271875001598</c:v>
                </c:pt>
                <c:pt idx="37565">
                  <c:v>2.8418578125001597</c:v>
                </c:pt>
                <c:pt idx="37566">
                  <c:v>2.8423025000000002</c:v>
                </c:pt>
                <c:pt idx="37567">
                  <c:v>2.8427403125001596</c:v>
                </c:pt>
                <c:pt idx="37568">
                  <c:v>2.8431153125001596</c:v>
                </c:pt>
                <c:pt idx="37569">
                  <c:v>2.8435362500000001</c:v>
                </c:pt>
                <c:pt idx="37570">
                  <c:v>2.8438815625001599</c:v>
                </c:pt>
                <c:pt idx="37571">
                  <c:v>2.8442190625001595</c:v>
                </c:pt>
                <c:pt idx="37572">
                  <c:v>2.8438965625001598</c:v>
                </c:pt>
                <c:pt idx="37573">
                  <c:v>2.8432715625001599</c:v>
                </c:pt>
                <c:pt idx="37574">
                  <c:v>2.8427703125001598</c:v>
                </c:pt>
                <c:pt idx="37575">
                  <c:v>2.842159375</c:v>
                </c:pt>
                <c:pt idx="37576">
                  <c:v>2.8414012500000001</c:v>
                </c:pt>
                <c:pt idx="37577">
                  <c:v>2.8404993749999998</c:v>
                </c:pt>
                <c:pt idx="37578">
                  <c:v>2.8396609375001596</c:v>
                </c:pt>
                <c:pt idx="37579">
                  <c:v>2.8387621875001599</c:v>
                </c:pt>
                <c:pt idx="37580">
                  <c:v>2.8377893749999998</c:v>
                </c:pt>
                <c:pt idx="37581">
                  <c:v>2.8368065625001599</c:v>
                </c:pt>
                <c:pt idx="37582">
                  <c:v>2.8358949999999998</c:v>
                </c:pt>
                <c:pt idx="37583">
                  <c:v>2.8348987499999998</c:v>
                </c:pt>
                <c:pt idx="37584">
                  <c:v>2.8339284375001599</c:v>
                </c:pt>
                <c:pt idx="37585">
                  <c:v>2.8329878125001597</c:v>
                </c:pt>
                <c:pt idx="37586">
                  <c:v>2.8321943749999998</c:v>
                </c:pt>
                <c:pt idx="37587">
                  <c:v>2.8315299999999999</c:v>
                </c:pt>
                <c:pt idx="37588">
                  <c:v>2.8308818750000002</c:v>
                </c:pt>
                <c:pt idx="37589">
                  <c:v>2.8303087499999999</c:v>
                </c:pt>
                <c:pt idx="37590">
                  <c:v>2.8298240625001596</c:v>
                </c:pt>
                <c:pt idx="37591">
                  <c:v>2.8294434375001596</c:v>
                </c:pt>
                <c:pt idx="37592">
                  <c:v>2.8290534375001597</c:v>
                </c:pt>
                <c:pt idx="37593">
                  <c:v>2.8294587500000001</c:v>
                </c:pt>
                <c:pt idx="37594">
                  <c:v>2.8299278125001597</c:v>
                </c:pt>
                <c:pt idx="37595">
                  <c:v>2.8304118749999998</c:v>
                </c:pt>
                <c:pt idx="37596">
                  <c:v>2.8308024999999999</c:v>
                </c:pt>
                <c:pt idx="37597">
                  <c:v>2.831180625</c:v>
                </c:pt>
                <c:pt idx="37598">
                  <c:v>2.8315756250000002</c:v>
                </c:pt>
                <c:pt idx="37599">
                  <c:v>2.8320275000000001</c:v>
                </c:pt>
                <c:pt idx="37600">
                  <c:v>2.8324728125001597</c:v>
                </c:pt>
                <c:pt idx="37601">
                  <c:v>2.8328681250000001</c:v>
                </c:pt>
                <c:pt idx="37602">
                  <c:v>2.8332096875001596</c:v>
                </c:pt>
                <c:pt idx="37603">
                  <c:v>2.83363875</c:v>
                </c:pt>
                <c:pt idx="37604">
                  <c:v>2.8340403125001599</c:v>
                </c:pt>
                <c:pt idx="37605">
                  <c:v>2.8343687499999999</c:v>
                </c:pt>
                <c:pt idx="37606">
                  <c:v>2.8347590625001597</c:v>
                </c:pt>
                <c:pt idx="37607">
                  <c:v>2.8351462500000002</c:v>
                </c:pt>
                <c:pt idx="37608">
                  <c:v>2.8355565625001597</c:v>
                </c:pt>
                <c:pt idx="37609">
                  <c:v>2.8358987500000001</c:v>
                </c:pt>
                <c:pt idx="37610">
                  <c:v>2.8362659375001598</c:v>
                </c:pt>
                <c:pt idx="37611">
                  <c:v>2.836611875</c:v>
                </c:pt>
                <c:pt idx="37612">
                  <c:v>2.8362281249999999</c:v>
                </c:pt>
                <c:pt idx="37613">
                  <c:v>2.8357256249999998</c:v>
                </c:pt>
                <c:pt idx="37614">
                  <c:v>2.8350368750000001</c:v>
                </c:pt>
                <c:pt idx="37615">
                  <c:v>2.8346365625001599</c:v>
                </c:pt>
                <c:pt idx="37616">
                  <c:v>2.8341015625001598</c:v>
                </c:pt>
                <c:pt idx="37617">
                  <c:v>2.8335696875001597</c:v>
                </c:pt>
                <c:pt idx="37618">
                  <c:v>2.8329846875001596</c:v>
                </c:pt>
                <c:pt idx="37619">
                  <c:v>2.8323046875001596</c:v>
                </c:pt>
                <c:pt idx="37620">
                  <c:v>2.83168</c:v>
                </c:pt>
                <c:pt idx="37621">
                  <c:v>2.8310059375001599</c:v>
                </c:pt>
                <c:pt idx="37622">
                  <c:v>2.8304212500000001</c:v>
                </c:pt>
                <c:pt idx="37623">
                  <c:v>2.8298356249999999</c:v>
                </c:pt>
                <c:pt idx="37624">
                  <c:v>2.8293374999999998</c:v>
                </c:pt>
                <c:pt idx="37625">
                  <c:v>2.8288837500000001</c:v>
                </c:pt>
                <c:pt idx="37626">
                  <c:v>2.8285140625001599</c:v>
                </c:pt>
                <c:pt idx="37627">
                  <c:v>2.8281018750000002</c:v>
                </c:pt>
                <c:pt idx="37628">
                  <c:v>2.8283003125001596</c:v>
                </c:pt>
                <c:pt idx="37629">
                  <c:v>2.8286771875001597</c:v>
                </c:pt>
                <c:pt idx="37630">
                  <c:v>2.8290996875001597</c:v>
                </c:pt>
                <c:pt idx="37631">
                  <c:v>2.8294250000000001</c:v>
                </c:pt>
                <c:pt idx="37632">
                  <c:v>2.8298390625001599</c:v>
                </c:pt>
                <c:pt idx="37633">
                  <c:v>2.8303025000000002</c:v>
                </c:pt>
                <c:pt idx="37634">
                  <c:v>2.830686875</c:v>
                </c:pt>
                <c:pt idx="37635">
                  <c:v>2.8310515625001598</c:v>
                </c:pt>
                <c:pt idx="37636">
                  <c:v>2.831449375</c:v>
                </c:pt>
                <c:pt idx="37637">
                  <c:v>2.8318675</c:v>
                </c:pt>
                <c:pt idx="37638">
                  <c:v>2.8323162499999999</c:v>
                </c:pt>
                <c:pt idx="37639">
                  <c:v>2.8327359375001597</c:v>
                </c:pt>
                <c:pt idx="37640">
                  <c:v>2.8331359375001597</c:v>
                </c:pt>
                <c:pt idx="37641">
                  <c:v>2.8335793749999998</c:v>
                </c:pt>
                <c:pt idx="37642">
                  <c:v>2.8339981249999999</c:v>
                </c:pt>
                <c:pt idx="37643">
                  <c:v>2.8344184375001595</c:v>
                </c:pt>
                <c:pt idx="37644">
                  <c:v>2.8348068749999999</c:v>
                </c:pt>
                <c:pt idx="37645">
                  <c:v>2.8352121875001597</c:v>
                </c:pt>
                <c:pt idx="37646">
                  <c:v>2.834876875</c:v>
                </c:pt>
                <c:pt idx="37647">
                  <c:v>2.8345462499999998</c:v>
                </c:pt>
                <c:pt idx="37648">
                  <c:v>2.8341871875001599</c:v>
                </c:pt>
                <c:pt idx="37649">
                  <c:v>2.8338109375001599</c:v>
                </c:pt>
                <c:pt idx="37650">
                  <c:v>2.8333284375001599</c:v>
                </c:pt>
                <c:pt idx="37651">
                  <c:v>2.8328946875001599</c:v>
                </c:pt>
                <c:pt idx="37652">
                  <c:v>2.8324453125001599</c:v>
                </c:pt>
                <c:pt idx="37653">
                  <c:v>2.8319271875001597</c:v>
                </c:pt>
                <c:pt idx="37654">
                  <c:v>2.83144531250016</c:v>
                </c:pt>
                <c:pt idx="37655">
                  <c:v>2.8308846875001596</c:v>
                </c:pt>
                <c:pt idx="37656">
                  <c:v>2.8303121875001596</c:v>
                </c:pt>
                <c:pt idx="37657">
                  <c:v>2.8299446875001597</c:v>
                </c:pt>
                <c:pt idx="37658">
                  <c:v>2.8295484375001596</c:v>
                </c:pt>
                <c:pt idx="37659">
                  <c:v>2.8292234375001599</c:v>
                </c:pt>
                <c:pt idx="37660">
                  <c:v>2.8287540625001597</c:v>
                </c:pt>
                <c:pt idx="37661">
                  <c:v>2.829128125</c:v>
                </c:pt>
                <c:pt idx="37662">
                  <c:v>2.8295131250000001</c:v>
                </c:pt>
                <c:pt idx="37663">
                  <c:v>2.8298409375001596</c:v>
                </c:pt>
                <c:pt idx="37664">
                  <c:v>2.8302540625001598</c:v>
                </c:pt>
                <c:pt idx="37665">
                  <c:v>2.8305903125001599</c:v>
                </c:pt>
                <c:pt idx="37666">
                  <c:v>2.8309159375001598</c:v>
                </c:pt>
                <c:pt idx="37667">
                  <c:v>2.8312765625001597</c:v>
                </c:pt>
                <c:pt idx="37668">
                  <c:v>2.8316443750000002</c:v>
                </c:pt>
                <c:pt idx="37669">
                  <c:v>2.8320799999999999</c:v>
                </c:pt>
                <c:pt idx="37670">
                  <c:v>2.8325140625001599</c:v>
                </c:pt>
                <c:pt idx="37671">
                  <c:v>2.8329331249999998</c:v>
                </c:pt>
                <c:pt idx="37672">
                  <c:v>2.8333875000000002</c:v>
                </c:pt>
                <c:pt idx="37673">
                  <c:v>2.8337374999999998</c:v>
                </c:pt>
                <c:pt idx="37674">
                  <c:v>2.8340715625001596</c:v>
                </c:pt>
                <c:pt idx="37675">
                  <c:v>2.8336943749999999</c:v>
                </c:pt>
                <c:pt idx="37676">
                  <c:v>2.8331134375001596</c:v>
                </c:pt>
                <c:pt idx="37677">
                  <c:v>2.8327893749999999</c:v>
                </c:pt>
                <c:pt idx="37678">
                  <c:v>2.8324340625001598</c:v>
                </c:pt>
                <c:pt idx="37679">
                  <c:v>2.8320040625001597</c:v>
                </c:pt>
                <c:pt idx="37680">
                  <c:v>2.8316024999999998</c:v>
                </c:pt>
                <c:pt idx="37681">
                  <c:v>2.8311128125001597</c:v>
                </c:pt>
                <c:pt idx="37682">
                  <c:v>2.8306615625001599</c:v>
                </c:pt>
                <c:pt idx="37683">
                  <c:v>2.83026</c:v>
                </c:pt>
                <c:pt idx="37684">
                  <c:v>2.8298956249999998</c:v>
                </c:pt>
                <c:pt idx="37685">
                  <c:v>2.8295340625001599</c:v>
                </c:pt>
                <c:pt idx="37686">
                  <c:v>2.8290440625001598</c:v>
                </c:pt>
                <c:pt idx="37687">
                  <c:v>2.8294656250000001</c:v>
                </c:pt>
                <c:pt idx="37688">
                  <c:v>2.82980125</c:v>
                </c:pt>
                <c:pt idx="37689">
                  <c:v>2.8301409375001598</c:v>
                </c:pt>
                <c:pt idx="37690">
                  <c:v>2.8305984375001598</c:v>
                </c:pt>
                <c:pt idx="37691">
                  <c:v>2.8310143750000001</c:v>
                </c:pt>
                <c:pt idx="37692">
                  <c:v>2.8313549999999998</c:v>
                </c:pt>
                <c:pt idx="37693">
                  <c:v>2.8317465625001597</c:v>
                </c:pt>
                <c:pt idx="37694">
                  <c:v>2.8321031250000002</c:v>
                </c:pt>
                <c:pt idx="37695">
                  <c:v>2.8325</c:v>
                </c:pt>
                <c:pt idx="37696">
                  <c:v>2.8329149999999998</c:v>
                </c:pt>
                <c:pt idx="37697">
                  <c:v>2.8333334375001598</c:v>
                </c:pt>
                <c:pt idx="37698">
                  <c:v>2.8337975000000002</c:v>
                </c:pt>
                <c:pt idx="37699">
                  <c:v>2.8343262500000002</c:v>
                </c:pt>
                <c:pt idx="37700">
                  <c:v>2.834875625</c:v>
                </c:pt>
                <c:pt idx="37701">
                  <c:v>2.8353415625001599</c:v>
                </c:pt>
                <c:pt idx="37702">
                  <c:v>2.8358278125001597</c:v>
                </c:pt>
                <c:pt idx="37703">
                  <c:v>2.8362525000000001</c:v>
                </c:pt>
                <c:pt idx="37704">
                  <c:v>2.8367253125001599</c:v>
                </c:pt>
                <c:pt idx="37705">
                  <c:v>2.8370659375001597</c:v>
                </c:pt>
                <c:pt idx="37706">
                  <c:v>2.8373909375001598</c:v>
                </c:pt>
                <c:pt idx="37707">
                  <c:v>2.8368146875001599</c:v>
                </c:pt>
                <c:pt idx="37708">
                  <c:v>2.8361337500000001</c:v>
                </c:pt>
                <c:pt idx="37709">
                  <c:v>2.8356915625001595</c:v>
                </c:pt>
                <c:pt idx="37710">
                  <c:v>2.8352534375001599</c:v>
                </c:pt>
                <c:pt idx="37711">
                  <c:v>2.8348146875001596</c:v>
                </c:pt>
                <c:pt idx="37712">
                  <c:v>2.8343500000000001</c:v>
                </c:pt>
                <c:pt idx="37713">
                  <c:v>2.8338940625001596</c:v>
                </c:pt>
                <c:pt idx="37714">
                  <c:v>2.8334128125001596</c:v>
                </c:pt>
                <c:pt idx="37715">
                  <c:v>2.8330278125001596</c:v>
                </c:pt>
                <c:pt idx="37716">
                  <c:v>2.8326921875001596</c:v>
                </c:pt>
                <c:pt idx="37717">
                  <c:v>2.8322628125001597</c:v>
                </c:pt>
                <c:pt idx="37718">
                  <c:v>2.8327274999999998</c:v>
                </c:pt>
                <c:pt idx="37719">
                  <c:v>2.8331678125001596</c:v>
                </c:pt>
                <c:pt idx="37720">
                  <c:v>2.8335921875001597</c:v>
                </c:pt>
                <c:pt idx="37721">
                  <c:v>2.8331534375001599</c:v>
                </c:pt>
                <c:pt idx="37722">
                  <c:v>2.8328240625001597</c:v>
                </c:pt>
                <c:pt idx="37723">
                  <c:v>2.8331537500000001</c:v>
                </c:pt>
                <c:pt idx="37724">
                  <c:v>2.832693125</c:v>
                </c:pt>
                <c:pt idx="37725">
                  <c:v>2.8322037500000001</c:v>
                </c:pt>
                <c:pt idx="37726">
                  <c:v>2.8316943750000001</c:v>
                </c:pt>
                <c:pt idx="37727">
                  <c:v>2.8313159375001598</c:v>
                </c:pt>
                <c:pt idx="37728">
                  <c:v>2.8309593749999999</c:v>
                </c:pt>
                <c:pt idx="37729">
                  <c:v>2.8305631249999998</c:v>
                </c:pt>
                <c:pt idx="37730">
                  <c:v>2.830149375</c:v>
                </c:pt>
                <c:pt idx="37731">
                  <c:v>2.82973125</c:v>
                </c:pt>
                <c:pt idx="37732">
                  <c:v>2.8293406249999999</c:v>
                </c:pt>
                <c:pt idx="37733">
                  <c:v>2.8289609375001596</c:v>
                </c:pt>
                <c:pt idx="37734">
                  <c:v>2.8284034375001599</c:v>
                </c:pt>
                <c:pt idx="37735">
                  <c:v>2.8279774999999998</c:v>
                </c:pt>
                <c:pt idx="37736">
                  <c:v>2.8275403125001599</c:v>
                </c:pt>
                <c:pt idx="37737">
                  <c:v>2.8271875</c:v>
                </c:pt>
                <c:pt idx="37738">
                  <c:v>2.826695</c:v>
                </c:pt>
                <c:pt idx="37739">
                  <c:v>2.8265746875001598</c:v>
                </c:pt>
                <c:pt idx="37740">
                  <c:v>2.8269553125001599</c:v>
                </c:pt>
                <c:pt idx="37741">
                  <c:v>2.827375</c:v>
                </c:pt>
                <c:pt idx="37742">
                  <c:v>2.8278278125001597</c:v>
                </c:pt>
                <c:pt idx="37743">
                  <c:v>2.8282090625001599</c:v>
                </c:pt>
                <c:pt idx="37744">
                  <c:v>2.8286125000000002</c:v>
                </c:pt>
                <c:pt idx="37745">
                  <c:v>2.8289856250000001</c:v>
                </c:pt>
                <c:pt idx="37746">
                  <c:v>2.8294378125001596</c:v>
                </c:pt>
                <c:pt idx="37747">
                  <c:v>2.8298481249999998</c:v>
                </c:pt>
                <c:pt idx="37748">
                  <c:v>2.8302015625001595</c:v>
                </c:pt>
                <c:pt idx="37749">
                  <c:v>2.8299390625001597</c:v>
                </c:pt>
                <c:pt idx="37750">
                  <c:v>2.8302721875001597</c:v>
                </c:pt>
                <c:pt idx="37751">
                  <c:v>2.8306393750000001</c:v>
                </c:pt>
                <c:pt idx="37752">
                  <c:v>2.8311025000000001</c:v>
                </c:pt>
                <c:pt idx="37753">
                  <c:v>2.8314612499999998</c:v>
                </c:pt>
                <c:pt idx="37754">
                  <c:v>2.8318559375001597</c:v>
                </c:pt>
                <c:pt idx="37755">
                  <c:v>2.8322168749999999</c:v>
                </c:pt>
                <c:pt idx="37756">
                  <c:v>2.8317065625001598</c:v>
                </c:pt>
                <c:pt idx="37757">
                  <c:v>2.8312724999999999</c:v>
                </c:pt>
                <c:pt idx="37758">
                  <c:v>2.8306800000000001</c:v>
                </c:pt>
                <c:pt idx="37759">
                  <c:v>2.8300921875001599</c:v>
                </c:pt>
                <c:pt idx="37760">
                  <c:v>2.8294518750000002</c:v>
                </c:pt>
                <c:pt idx="37761">
                  <c:v>2.828788125</c:v>
                </c:pt>
                <c:pt idx="37762">
                  <c:v>2.8280890625001596</c:v>
                </c:pt>
                <c:pt idx="37763">
                  <c:v>2.8274699999999999</c:v>
                </c:pt>
                <c:pt idx="37764">
                  <c:v>2.826864375</c:v>
                </c:pt>
                <c:pt idx="37765">
                  <c:v>2.8263884375001598</c:v>
                </c:pt>
                <c:pt idx="37766">
                  <c:v>2.8259959375001595</c:v>
                </c:pt>
                <c:pt idx="37767">
                  <c:v>2.8255628125001597</c:v>
                </c:pt>
                <c:pt idx="37768">
                  <c:v>2.8259503125001597</c:v>
                </c:pt>
                <c:pt idx="37769">
                  <c:v>2.8263162500000001</c:v>
                </c:pt>
                <c:pt idx="37770">
                  <c:v>2.826835</c:v>
                </c:pt>
                <c:pt idx="37771">
                  <c:v>2.827320625</c:v>
                </c:pt>
                <c:pt idx="37772">
                  <c:v>2.8277859375001597</c:v>
                </c:pt>
                <c:pt idx="37773">
                  <c:v>2.8282809375001596</c:v>
                </c:pt>
                <c:pt idx="37774">
                  <c:v>2.8288446875001596</c:v>
                </c:pt>
                <c:pt idx="37775">
                  <c:v>2.8294171875001597</c:v>
                </c:pt>
                <c:pt idx="37776">
                  <c:v>2.8299715625001598</c:v>
                </c:pt>
                <c:pt idx="37777">
                  <c:v>2.8305306250000002</c:v>
                </c:pt>
                <c:pt idx="37778">
                  <c:v>2.8310990625001597</c:v>
                </c:pt>
                <c:pt idx="37779">
                  <c:v>2.831614375</c:v>
                </c:pt>
                <c:pt idx="37780">
                  <c:v>2.83217125</c:v>
                </c:pt>
                <c:pt idx="37781">
                  <c:v>2.8326409375001598</c:v>
                </c:pt>
                <c:pt idx="37782">
                  <c:v>2.8332021875001598</c:v>
                </c:pt>
                <c:pt idx="37783">
                  <c:v>2.8336275</c:v>
                </c:pt>
                <c:pt idx="37784">
                  <c:v>2.8340971875001597</c:v>
                </c:pt>
                <c:pt idx="37785">
                  <c:v>2.8344637499999998</c:v>
                </c:pt>
                <c:pt idx="37786">
                  <c:v>2.8348062500000002</c:v>
                </c:pt>
                <c:pt idx="37787">
                  <c:v>2.8352312500000001</c:v>
                </c:pt>
                <c:pt idx="37788">
                  <c:v>2.83479875</c:v>
                </c:pt>
                <c:pt idx="37789">
                  <c:v>2.8342584375001598</c:v>
                </c:pt>
                <c:pt idx="37790">
                  <c:v>2.8336812500000002</c:v>
                </c:pt>
                <c:pt idx="37791">
                  <c:v>2.83330875</c:v>
                </c:pt>
                <c:pt idx="37792">
                  <c:v>2.8328440625001599</c:v>
                </c:pt>
                <c:pt idx="37793">
                  <c:v>2.8323299999999998</c:v>
                </c:pt>
                <c:pt idx="37794">
                  <c:v>2.8317056250000001</c:v>
                </c:pt>
                <c:pt idx="37795">
                  <c:v>2.8313284375001597</c:v>
                </c:pt>
                <c:pt idx="37796">
                  <c:v>2.8309137500000001</c:v>
                </c:pt>
                <c:pt idx="37797">
                  <c:v>2.8304590625001596</c:v>
                </c:pt>
                <c:pt idx="37798">
                  <c:v>2.8300034375001597</c:v>
                </c:pt>
                <c:pt idx="37799">
                  <c:v>2.8295431249999998</c:v>
                </c:pt>
                <c:pt idx="37800">
                  <c:v>2.8290665625001599</c:v>
                </c:pt>
                <c:pt idx="37801">
                  <c:v>2.8285650000000002</c:v>
                </c:pt>
                <c:pt idx="37802">
                  <c:v>2.8281109375001598</c:v>
                </c:pt>
                <c:pt idx="37803">
                  <c:v>2.8276603125001598</c:v>
                </c:pt>
                <c:pt idx="37804">
                  <c:v>2.8272534375001599</c:v>
                </c:pt>
                <c:pt idx="37805">
                  <c:v>2.8269321875001596</c:v>
                </c:pt>
                <c:pt idx="37806">
                  <c:v>2.8263903125001599</c:v>
                </c:pt>
                <c:pt idx="37807">
                  <c:v>2.8259431249999998</c:v>
                </c:pt>
                <c:pt idx="37808">
                  <c:v>2.825596875</c:v>
                </c:pt>
                <c:pt idx="37809">
                  <c:v>2.8252256249999999</c:v>
                </c:pt>
                <c:pt idx="37810">
                  <c:v>2.8248956249999999</c:v>
                </c:pt>
                <c:pt idx="37811">
                  <c:v>2.8252215625001598</c:v>
                </c:pt>
                <c:pt idx="37812">
                  <c:v>2.825584375</c:v>
                </c:pt>
                <c:pt idx="37813">
                  <c:v>2.8259359375001596</c:v>
                </c:pt>
                <c:pt idx="37814">
                  <c:v>2.8263409375001598</c:v>
                </c:pt>
                <c:pt idx="37815">
                  <c:v>2.826745625</c:v>
                </c:pt>
                <c:pt idx="37816">
                  <c:v>2.8271787499999999</c:v>
                </c:pt>
                <c:pt idx="37817">
                  <c:v>2.8275187499999999</c:v>
                </c:pt>
                <c:pt idx="37818">
                  <c:v>2.8278940625001598</c:v>
                </c:pt>
                <c:pt idx="37819">
                  <c:v>2.8282271875001599</c:v>
                </c:pt>
                <c:pt idx="37820">
                  <c:v>2.8285806249999998</c:v>
                </c:pt>
                <c:pt idx="37821">
                  <c:v>2.8289546875001599</c:v>
                </c:pt>
                <c:pt idx="37822">
                  <c:v>2.829135</c:v>
                </c:pt>
                <c:pt idx="37823">
                  <c:v>2.8286125000000002</c:v>
                </c:pt>
                <c:pt idx="37824">
                  <c:v>2.8282068749999998</c:v>
                </c:pt>
                <c:pt idx="37825">
                  <c:v>2.827801875</c:v>
                </c:pt>
                <c:pt idx="37826">
                  <c:v>2.8273240625001597</c:v>
                </c:pt>
                <c:pt idx="37827">
                  <c:v>2.8268331249999998</c:v>
                </c:pt>
                <c:pt idx="37828">
                  <c:v>2.8263106250000001</c:v>
                </c:pt>
                <c:pt idx="37829">
                  <c:v>2.8257150000000002</c:v>
                </c:pt>
                <c:pt idx="37830">
                  <c:v>2.82520375</c:v>
                </c:pt>
                <c:pt idx="37831">
                  <c:v>2.8248328125001598</c:v>
                </c:pt>
                <c:pt idx="37832">
                  <c:v>2.8243509375001596</c:v>
                </c:pt>
                <c:pt idx="37833">
                  <c:v>2.8247103125001596</c:v>
                </c:pt>
                <c:pt idx="37834">
                  <c:v>2.8250971875001598</c:v>
                </c:pt>
                <c:pt idx="37835">
                  <c:v>2.8256087499999998</c:v>
                </c:pt>
                <c:pt idx="37836">
                  <c:v>2.8261359375001596</c:v>
                </c:pt>
                <c:pt idx="37837">
                  <c:v>2.8266206249999999</c:v>
                </c:pt>
                <c:pt idx="37838">
                  <c:v>2.8271084375001596</c:v>
                </c:pt>
                <c:pt idx="37839">
                  <c:v>2.8276862500000002</c:v>
                </c:pt>
                <c:pt idx="37840">
                  <c:v>2.8281609375001597</c:v>
                </c:pt>
                <c:pt idx="37841">
                  <c:v>2.8285696875001598</c:v>
                </c:pt>
                <c:pt idx="37842">
                  <c:v>2.8290415625001599</c:v>
                </c:pt>
                <c:pt idx="37843">
                  <c:v>2.8295275000000002</c:v>
                </c:pt>
                <c:pt idx="37844">
                  <c:v>2.8299615625001597</c:v>
                </c:pt>
                <c:pt idx="37845">
                  <c:v>2.8304003125001596</c:v>
                </c:pt>
                <c:pt idx="37846">
                  <c:v>2.8308678125001596</c:v>
                </c:pt>
                <c:pt idx="37847">
                  <c:v>2.8314040625001597</c:v>
                </c:pt>
                <c:pt idx="37848">
                  <c:v>2.8318809375001597</c:v>
                </c:pt>
                <c:pt idx="37849">
                  <c:v>2.8322762500000001</c:v>
                </c:pt>
                <c:pt idx="37850">
                  <c:v>2.8325978125001599</c:v>
                </c:pt>
                <c:pt idx="37851">
                  <c:v>2.8329837499999999</c:v>
                </c:pt>
                <c:pt idx="37852">
                  <c:v>2.8325887500000002</c:v>
                </c:pt>
                <c:pt idx="37853">
                  <c:v>2.8321643750000001</c:v>
                </c:pt>
                <c:pt idx="37854">
                  <c:v>2.8317456249999999</c:v>
                </c:pt>
                <c:pt idx="37855">
                  <c:v>2.8312468750000002</c:v>
                </c:pt>
                <c:pt idx="37856">
                  <c:v>2.8307256249999999</c:v>
                </c:pt>
                <c:pt idx="37857">
                  <c:v>2.8301959375001595</c:v>
                </c:pt>
                <c:pt idx="37858">
                  <c:v>2.8298196875001596</c:v>
                </c:pt>
                <c:pt idx="37859">
                  <c:v>2.8293300000000001</c:v>
                </c:pt>
                <c:pt idx="37860">
                  <c:v>2.8288953125001597</c:v>
                </c:pt>
                <c:pt idx="37861">
                  <c:v>2.828465</c:v>
                </c:pt>
                <c:pt idx="37862">
                  <c:v>2.8280484375001596</c:v>
                </c:pt>
                <c:pt idx="37863">
                  <c:v>2.827544375</c:v>
                </c:pt>
                <c:pt idx="37864">
                  <c:v>2.8271265625001596</c:v>
                </c:pt>
                <c:pt idx="37865">
                  <c:v>2.8265959375001599</c:v>
                </c:pt>
                <c:pt idx="37866">
                  <c:v>2.8260665625001598</c:v>
                </c:pt>
                <c:pt idx="37867">
                  <c:v>2.8257309375001598</c:v>
                </c:pt>
                <c:pt idx="37868">
                  <c:v>2.8260715625001596</c:v>
                </c:pt>
                <c:pt idx="37869">
                  <c:v>2.8264353125001596</c:v>
                </c:pt>
                <c:pt idx="37870">
                  <c:v>2.8268015625001599</c:v>
                </c:pt>
                <c:pt idx="37871">
                  <c:v>2.8272206249999998</c:v>
                </c:pt>
                <c:pt idx="37872">
                  <c:v>2.8276124999999999</c:v>
                </c:pt>
                <c:pt idx="37873">
                  <c:v>2.8281703125001596</c:v>
                </c:pt>
                <c:pt idx="37874">
                  <c:v>2.8286671875001597</c:v>
                </c:pt>
                <c:pt idx="37875">
                  <c:v>2.8291240625001599</c:v>
                </c:pt>
                <c:pt idx="37876">
                  <c:v>2.8296762499999999</c:v>
                </c:pt>
                <c:pt idx="37877">
                  <c:v>2.8302559375001599</c:v>
                </c:pt>
                <c:pt idx="37878">
                  <c:v>2.8307924999999998</c:v>
                </c:pt>
                <c:pt idx="37879">
                  <c:v>2.8313031249999998</c:v>
                </c:pt>
                <c:pt idx="37880">
                  <c:v>2.8318249999999998</c:v>
                </c:pt>
                <c:pt idx="37881">
                  <c:v>2.8322906250000002</c:v>
                </c:pt>
                <c:pt idx="37882">
                  <c:v>2.8327487499999999</c:v>
                </c:pt>
                <c:pt idx="37883">
                  <c:v>2.8330799999999998</c:v>
                </c:pt>
                <c:pt idx="37884">
                  <c:v>2.833421875</c:v>
                </c:pt>
                <c:pt idx="37885">
                  <c:v>2.8329962499999999</c:v>
                </c:pt>
                <c:pt idx="37886">
                  <c:v>2.8324390625001596</c:v>
                </c:pt>
                <c:pt idx="37887">
                  <c:v>2.8319774999999998</c:v>
                </c:pt>
                <c:pt idx="37888">
                  <c:v>2.8314343750000002</c:v>
                </c:pt>
                <c:pt idx="37889">
                  <c:v>2.8308134375001597</c:v>
                </c:pt>
                <c:pt idx="37890">
                  <c:v>2.8302184375001596</c:v>
                </c:pt>
                <c:pt idx="37891">
                  <c:v>2.8295568750000002</c:v>
                </c:pt>
                <c:pt idx="37892">
                  <c:v>2.8289415625001597</c:v>
                </c:pt>
                <c:pt idx="37893">
                  <c:v>2.8283506250000001</c:v>
                </c:pt>
                <c:pt idx="37894">
                  <c:v>2.8277718749999998</c:v>
                </c:pt>
                <c:pt idx="37895">
                  <c:v>2.8272146875001596</c:v>
                </c:pt>
                <c:pt idx="37896">
                  <c:v>2.8267034375001598</c:v>
                </c:pt>
                <c:pt idx="37897">
                  <c:v>2.8263603125001597</c:v>
                </c:pt>
                <c:pt idx="37898">
                  <c:v>2.8259168749999999</c:v>
                </c:pt>
                <c:pt idx="37899">
                  <c:v>2.8255678125001595</c:v>
                </c:pt>
                <c:pt idx="37900">
                  <c:v>2.8258884375001596</c:v>
                </c:pt>
                <c:pt idx="37901">
                  <c:v>2.8263715625001598</c:v>
                </c:pt>
                <c:pt idx="37902">
                  <c:v>2.8267893750000002</c:v>
                </c:pt>
                <c:pt idx="37903">
                  <c:v>2.8272321875001598</c:v>
                </c:pt>
                <c:pt idx="37904">
                  <c:v>2.8276646875001599</c:v>
                </c:pt>
                <c:pt idx="37905">
                  <c:v>2.8281115625001596</c:v>
                </c:pt>
                <c:pt idx="37906">
                  <c:v>2.8285378125001599</c:v>
                </c:pt>
                <c:pt idx="37907">
                  <c:v>2.8289509375001596</c:v>
                </c:pt>
                <c:pt idx="37908">
                  <c:v>2.8293712499999999</c:v>
                </c:pt>
                <c:pt idx="37909">
                  <c:v>2.82987375</c:v>
                </c:pt>
                <c:pt idx="37910">
                  <c:v>2.83039</c:v>
                </c:pt>
                <c:pt idx="37911">
                  <c:v>2.8308556249999999</c:v>
                </c:pt>
                <c:pt idx="37912">
                  <c:v>2.8313506249999998</c:v>
                </c:pt>
                <c:pt idx="37913">
                  <c:v>2.8318496875001595</c:v>
                </c:pt>
                <c:pt idx="37914">
                  <c:v>2.8322893750000002</c:v>
                </c:pt>
                <c:pt idx="37915">
                  <c:v>2.8326512500000001</c:v>
                </c:pt>
                <c:pt idx="37916">
                  <c:v>2.8330509375001598</c:v>
                </c:pt>
                <c:pt idx="37917">
                  <c:v>2.8334128125001596</c:v>
                </c:pt>
                <c:pt idx="37918">
                  <c:v>2.8338312499999998</c:v>
                </c:pt>
                <c:pt idx="37919">
                  <c:v>2.8334299999999999</c:v>
                </c:pt>
                <c:pt idx="37920">
                  <c:v>2.8328334375001596</c:v>
                </c:pt>
                <c:pt idx="37921">
                  <c:v>2.8325059375001596</c:v>
                </c:pt>
                <c:pt idx="37922">
                  <c:v>2.8320337499999999</c:v>
                </c:pt>
                <c:pt idx="37923">
                  <c:v>2.8315396875001597</c:v>
                </c:pt>
                <c:pt idx="37924">
                  <c:v>2.83121</c:v>
                </c:pt>
                <c:pt idx="37925">
                  <c:v>2.8313475000000001</c:v>
                </c:pt>
                <c:pt idx="37926">
                  <c:v>2.8309034375001598</c:v>
                </c:pt>
                <c:pt idx="37927">
                  <c:v>2.8303759375001598</c:v>
                </c:pt>
                <c:pt idx="37928">
                  <c:v>2.8298237500000001</c:v>
                </c:pt>
                <c:pt idx="37929">
                  <c:v>2.8293528125001597</c:v>
                </c:pt>
                <c:pt idx="37930">
                  <c:v>2.8286909375001597</c:v>
                </c:pt>
                <c:pt idx="37931">
                  <c:v>2.8282234375001596</c:v>
                </c:pt>
                <c:pt idx="37932">
                  <c:v>2.8278903125001595</c:v>
                </c:pt>
                <c:pt idx="37933">
                  <c:v>2.8275125000000001</c:v>
                </c:pt>
                <c:pt idx="37934">
                  <c:v>2.8269943749999999</c:v>
                </c:pt>
                <c:pt idx="37935">
                  <c:v>2.8264721875001597</c:v>
                </c:pt>
                <c:pt idx="37936">
                  <c:v>2.8259846875001595</c:v>
                </c:pt>
                <c:pt idx="37937">
                  <c:v>2.8255325</c:v>
                </c:pt>
                <c:pt idx="37938">
                  <c:v>2.8250684375001596</c:v>
                </c:pt>
                <c:pt idx="37939">
                  <c:v>2.8246628125001596</c:v>
                </c:pt>
                <c:pt idx="37940">
                  <c:v>2.8242743749999999</c:v>
                </c:pt>
                <c:pt idx="37941">
                  <c:v>2.8236946875001596</c:v>
                </c:pt>
                <c:pt idx="37942">
                  <c:v>2.8232871875001599</c:v>
                </c:pt>
                <c:pt idx="37943">
                  <c:v>2.8235359375001599</c:v>
                </c:pt>
                <c:pt idx="37944">
                  <c:v>2.823860625</c:v>
                </c:pt>
                <c:pt idx="37945">
                  <c:v>2.8243006249999998</c:v>
                </c:pt>
                <c:pt idx="37946">
                  <c:v>2.8246259375001599</c:v>
                </c:pt>
                <c:pt idx="37947">
                  <c:v>2.8249946875001597</c:v>
                </c:pt>
                <c:pt idx="37948">
                  <c:v>2.8254659375001596</c:v>
                </c:pt>
                <c:pt idx="37949">
                  <c:v>2.8258334375001599</c:v>
                </c:pt>
                <c:pt idx="37950">
                  <c:v>2.8262274999999999</c:v>
                </c:pt>
                <c:pt idx="37951">
                  <c:v>2.8266193749999999</c:v>
                </c:pt>
                <c:pt idx="37952">
                  <c:v>2.8271062499999999</c:v>
                </c:pt>
                <c:pt idx="37953">
                  <c:v>2.8274474999999999</c:v>
                </c:pt>
                <c:pt idx="37954">
                  <c:v>2.8278446875001597</c:v>
                </c:pt>
                <c:pt idx="37955">
                  <c:v>2.8281959375001597</c:v>
                </c:pt>
                <c:pt idx="37956">
                  <c:v>2.8285849999999999</c:v>
                </c:pt>
                <c:pt idx="37957">
                  <c:v>2.8289481250000001</c:v>
                </c:pt>
                <c:pt idx="37958">
                  <c:v>2.8293071875001599</c:v>
                </c:pt>
                <c:pt idx="37959">
                  <c:v>2.8297500000000002</c:v>
                </c:pt>
                <c:pt idx="37960">
                  <c:v>2.8301596875001596</c:v>
                </c:pt>
                <c:pt idx="37961">
                  <c:v>2.8296837500000001</c:v>
                </c:pt>
                <c:pt idx="37962">
                  <c:v>2.828904375</c:v>
                </c:pt>
                <c:pt idx="37963">
                  <c:v>2.8283465625001596</c:v>
                </c:pt>
                <c:pt idx="37964">
                  <c:v>2.8278521875001599</c:v>
                </c:pt>
                <c:pt idx="37965">
                  <c:v>2.827355625</c:v>
                </c:pt>
                <c:pt idx="37966">
                  <c:v>2.8268515625001598</c:v>
                </c:pt>
                <c:pt idx="37967">
                  <c:v>2.826243125</c:v>
                </c:pt>
                <c:pt idx="37968">
                  <c:v>2.8256287499999999</c:v>
                </c:pt>
                <c:pt idx="37969">
                  <c:v>2.8249446875001598</c:v>
                </c:pt>
                <c:pt idx="37970">
                  <c:v>2.8243974999999999</c:v>
                </c:pt>
                <c:pt idx="37971">
                  <c:v>2.8239718749999998</c:v>
                </c:pt>
                <c:pt idx="37972">
                  <c:v>2.8236231250000001</c:v>
                </c:pt>
                <c:pt idx="37973">
                  <c:v>2.8230787500000001</c:v>
                </c:pt>
                <c:pt idx="37974">
                  <c:v>2.8225781250000002</c:v>
                </c:pt>
                <c:pt idx="37975">
                  <c:v>2.8227971875001598</c:v>
                </c:pt>
                <c:pt idx="37976">
                  <c:v>2.8231174999999999</c:v>
                </c:pt>
                <c:pt idx="37977">
                  <c:v>2.82349125</c:v>
                </c:pt>
                <c:pt idx="37978">
                  <c:v>2.8239537499999998</c:v>
                </c:pt>
                <c:pt idx="37979">
                  <c:v>2.824471875</c:v>
                </c:pt>
                <c:pt idx="37980">
                  <c:v>2.8250071875001597</c:v>
                </c:pt>
                <c:pt idx="37981">
                  <c:v>2.8255115625001599</c:v>
                </c:pt>
                <c:pt idx="37982">
                  <c:v>2.82604343750016</c:v>
                </c:pt>
                <c:pt idx="37983">
                  <c:v>2.8265728125001597</c:v>
                </c:pt>
                <c:pt idx="37984">
                  <c:v>2.8271318750000001</c:v>
                </c:pt>
                <c:pt idx="37985">
                  <c:v>2.8275921875001599</c:v>
                </c:pt>
                <c:pt idx="37986">
                  <c:v>2.8281265625001599</c:v>
                </c:pt>
                <c:pt idx="37987">
                  <c:v>2.8287178125001597</c:v>
                </c:pt>
                <c:pt idx="37988">
                  <c:v>2.829291875</c:v>
                </c:pt>
                <c:pt idx="37989">
                  <c:v>2.8297428125001596</c:v>
                </c:pt>
                <c:pt idx="37990">
                  <c:v>2.8302171875001596</c:v>
                </c:pt>
                <c:pt idx="37991">
                  <c:v>2.8307384375001599</c:v>
                </c:pt>
                <c:pt idx="37992">
                  <c:v>2.8311534375001597</c:v>
                </c:pt>
                <c:pt idx="37993">
                  <c:v>2.8315243749999999</c:v>
                </c:pt>
                <c:pt idx="37994">
                  <c:v>2.8319018749999998</c:v>
                </c:pt>
                <c:pt idx="37995">
                  <c:v>2.8313803125001598</c:v>
                </c:pt>
                <c:pt idx="37996">
                  <c:v>2.8310321875001598</c:v>
                </c:pt>
                <c:pt idx="37997">
                  <c:v>2.8306431249999999</c:v>
                </c:pt>
                <c:pt idx="37998">
                  <c:v>2.8301768749999998</c:v>
                </c:pt>
                <c:pt idx="37999">
                  <c:v>2.8297171875001599</c:v>
                </c:pt>
                <c:pt idx="38000">
                  <c:v>2.8292506249999998</c:v>
                </c:pt>
                <c:pt idx="38001">
                  <c:v>2.8286875</c:v>
                </c:pt>
                <c:pt idx="38002">
                  <c:v>2.8280546875001598</c:v>
                </c:pt>
                <c:pt idx="38003">
                  <c:v>2.8274440625001596</c:v>
                </c:pt>
                <c:pt idx="38004">
                  <c:v>2.826898125</c:v>
                </c:pt>
                <c:pt idx="38005">
                  <c:v>2.8263715625001598</c:v>
                </c:pt>
                <c:pt idx="38006">
                  <c:v>2.8259237499999998</c:v>
                </c:pt>
                <c:pt idx="38007">
                  <c:v>2.8255134375001596</c:v>
                </c:pt>
                <c:pt idx="38008">
                  <c:v>2.8251681249999998</c:v>
                </c:pt>
                <c:pt idx="38009">
                  <c:v>2.8247900000000001</c:v>
                </c:pt>
                <c:pt idx="38010">
                  <c:v>2.8244500000000001</c:v>
                </c:pt>
                <c:pt idx="38011">
                  <c:v>2.8240240625001598</c:v>
                </c:pt>
                <c:pt idx="38012">
                  <c:v>2.8236990625001597</c:v>
                </c:pt>
                <c:pt idx="38013">
                  <c:v>2.8232884375001599</c:v>
                </c:pt>
                <c:pt idx="38014">
                  <c:v>2.8229193750000001</c:v>
                </c:pt>
                <c:pt idx="38015">
                  <c:v>2.823115</c:v>
                </c:pt>
                <c:pt idx="38016">
                  <c:v>2.8235259375001598</c:v>
                </c:pt>
                <c:pt idx="38017">
                  <c:v>2.8240124999999998</c:v>
                </c:pt>
                <c:pt idx="38018">
                  <c:v>2.82438375</c:v>
                </c:pt>
                <c:pt idx="38019">
                  <c:v>2.8248612500000001</c:v>
                </c:pt>
                <c:pt idx="38020">
                  <c:v>2.8253484375001596</c:v>
                </c:pt>
                <c:pt idx="38021">
                  <c:v>2.8258096875001599</c:v>
                </c:pt>
                <c:pt idx="38022">
                  <c:v>2.8262971875001597</c:v>
                </c:pt>
                <c:pt idx="38023">
                  <c:v>2.8267590625001597</c:v>
                </c:pt>
                <c:pt idx="38024">
                  <c:v>2.8271559375001596</c:v>
                </c:pt>
                <c:pt idx="38025">
                  <c:v>2.8275128125001596</c:v>
                </c:pt>
                <c:pt idx="38026">
                  <c:v>2.8278462499999999</c:v>
                </c:pt>
                <c:pt idx="38027">
                  <c:v>2.8281759375001596</c:v>
                </c:pt>
                <c:pt idx="38028">
                  <c:v>2.8275728125001596</c:v>
                </c:pt>
                <c:pt idx="38029">
                  <c:v>2.827240625</c:v>
                </c:pt>
                <c:pt idx="38030">
                  <c:v>2.8268784375001599</c:v>
                </c:pt>
                <c:pt idx="38031">
                  <c:v>2.8264378125001599</c:v>
                </c:pt>
                <c:pt idx="38032">
                  <c:v>2.8259375000000002</c:v>
                </c:pt>
                <c:pt idx="38033">
                  <c:v>2.8254350000000001</c:v>
                </c:pt>
                <c:pt idx="38034">
                  <c:v>2.8249593750000002</c:v>
                </c:pt>
                <c:pt idx="38035">
                  <c:v>2.8245374999999999</c:v>
                </c:pt>
                <c:pt idx="38036">
                  <c:v>2.824141875</c:v>
                </c:pt>
                <c:pt idx="38037">
                  <c:v>2.8237021875001598</c:v>
                </c:pt>
                <c:pt idx="38038">
                  <c:v>2.8233546875001596</c:v>
                </c:pt>
                <c:pt idx="38039">
                  <c:v>2.82297625</c:v>
                </c:pt>
                <c:pt idx="38040">
                  <c:v>2.8224615625001599</c:v>
                </c:pt>
                <c:pt idx="38041">
                  <c:v>2.8219140625001597</c:v>
                </c:pt>
                <c:pt idx="38042">
                  <c:v>2.8214768750000001</c:v>
                </c:pt>
                <c:pt idx="38043">
                  <c:v>2.8210187499999999</c:v>
                </c:pt>
                <c:pt idx="38044">
                  <c:v>2.8205943750000002</c:v>
                </c:pt>
                <c:pt idx="38045">
                  <c:v>2.8202234375001596</c:v>
                </c:pt>
                <c:pt idx="38046">
                  <c:v>2.8204921875001596</c:v>
                </c:pt>
                <c:pt idx="38047">
                  <c:v>2.8208262500000001</c:v>
                </c:pt>
                <c:pt idx="38048">
                  <c:v>2.8211828125001599</c:v>
                </c:pt>
                <c:pt idx="38049">
                  <c:v>2.8215071875001598</c:v>
                </c:pt>
                <c:pt idx="38050">
                  <c:v>2.8218399999999999</c:v>
                </c:pt>
                <c:pt idx="38051">
                  <c:v>2.8223759375001598</c:v>
                </c:pt>
                <c:pt idx="38052">
                  <c:v>2.8228921875001598</c:v>
                </c:pt>
                <c:pt idx="38053">
                  <c:v>2.8233946875001599</c:v>
                </c:pt>
                <c:pt idx="38054">
                  <c:v>2.8239253125001595</c:v>
                </c:pt>
                <c:pt idx="38055">
                  <c:v>2.8244359375001595</c:v>
                </c:pt>
                <c:pt idx="38056">
                  <c:v>2.8248549999999999</c:v>
                </c:pt>
                <c:pt idx="38057">
                  <c:v>2.82531031250016</c:v>
                </c:pt>
                <c:pt idx="38058">
                  <c:v>2.8257178125001596</c:v>
                </c:pt>
                <c:pt idx="38059">
                  <c:v>2.826170625</c:v>
                </c:pt>
                <c:pt idx="38060">
                  <c:v>2.8266268750000001</c:v>
                </c:pt>
                <c:pt idx="38061">
                  <c:v>2.8269521875001598</c:v>
                </c:pt>
                <c:pt idx="38062">
                  <c:v>2.8274718750000001</c:v>
                </c:pt>
                <c:pt idx="38063">
                  <c:v>2.8278946875001596</c:v>
                </c:pt>
                <c:pt idx="38064">
                  <c:v>2.8282443750000001</c:v>
                </c:pt>
                <c:pt idx="38065">
                  <c:v>2.8286256249999999</c:v>
                </c:pt>
                <c:pt idx="38066">
                  <c:v>2.8281284375001596</c:v>
                </c:pt>
                <c:pt idx="38067">
                  <c:v>2.8277434375001596</c:v>
                </c:pt>
                <c:pt idx="38068">
                  <c:v>2.8273237500000001</c:v>
                </c:pt>
                <c:pt idx="38069">
                  <c:v>2.8268084375001599</c:v>
                </c:pt>
                <c:pt idx="38070">
                  <c:v>2.8262087500000002</c:v>
                </c:pt>
                <c:pt idx="38071">
                  <c:v>2.8255890625001596</c:v>
                </c:pt>
                <c:pt idx="38072">
                  <c:v>2.8249681249999998</c:v>
                </c:pt>
                <c:pt idx="38073">
                  <c:v>2.8243753125001598</c:v>
                </c:pt>
                <c:pt idx="38074">
                  <c:v>2.8237887499999998</c:v>
                </c:pt>
                <c:pt idx="38075">
                  <c:v>2.8233446875001595</c:v>
                </c:pt>
                <c:pt idx="38076">
                  <c:v>2.8229475000000002</c:v>
                </c:pt>
                <c:pt idx="38077">
                  <c:v>2.8226075000000002</c:v>
                </c:pt>
                <c:pt idx="38078">
                  <c:v>2.8221637500000001</c:v>
                </c:pt>
                <c:pt idx="38079">
                  <c:v>2.8222849999999999</c:v>
                </c:pt>
                <c:pt idx="38080">
                  <c:v>2.8220381250000002</c:v>
                </c:pt>
                <c:pt idx="38081">
                  <c:v>2.8221640625001596</c:v>
                </c:pt>
                <c:pt idx="38082">
                  <c:v>2.8225453125001598</c:v>
                </c:pt>
                <c:pt idx="38083">
                  <c:v>2.8228753125001598</c:v>
                </c:pt>
                <c:pt idx="38084">
                  <c:v>2.8232896875001599</c:v>
                </c:pt>
                <c:pt idx="38085">
                  <c:v>2.82363281250016</c:v>
                </c:pt>
                <c:pt idx="38086">
                  <c:v>2.8240124999999998</c:v>
                </c:pt>
                <c:pt idx="38087">
                  <c:v>2.8244253125001597</c:v>
                </c:pt>
                <c:pt idx="38088">
                  <c:v>2.824846875</c:v>
                </c:pt>
                <c:pt idx="38089">
                  <c:v>2.8252878125001599</c:v>
                </c:pt>
                <c:pt idx="38090">
                  <c:v>2.8256943749999999</c:v>
                </c:pt>
                <c:pt idx="38091">
                  <c:v>2.8261106250000001</c:v>
                </c:pt>
                <c:pt idx="38092">
                  <c:v>2.8266206249999999</c:v>
                </c:pt>
                <c:pt idx="38093">
                  <c:v>2.8269753125001595</c:v>
                </c:pt>
                <c:pt idx="38094">
                  <c:v>2.8273003125001597</c:v>
                </c:pt>
                <c:pt idx="38095">
                  <c:v>2.8276521875001599</c:v>
                </c:pt>
                <c:pt idx="38096">
                  <c:v>2.8280181249999998</c:v>
                </c:pt>
                <c:pt idx="38097">
                  <c:v>2.8274459375001597</c:v>
                </c:pt>
                <c:pt idx="38098">
                  <c:v>2.82694125</c:v>
                </c:pt>
                <c:pt idx="38099">
                  <c:v>2.8263968749999999</c:v>
                </c:pt>
                <c:pt idx="38100">
                  <c:v>2.8257187500000001</c:v>
                </c:pt>
                <c:pt idx="38101">
                  <c:v>2.8251218749999998</c:v>
                </c:pt>
                <c:pt idx="38102">
                  <c:v>2.8244793750000001</c:v>
                </c:pt>
                <c:pt idx="38103">
                  <c:v>2.8238487499999998</c:v>
                </c:pt>
                <c:pt idx="38104">
                  <c:v>2.8232990625001597</c:v>
                </c:pt>
                <c:pt idx="38105">
                  <c:v>2.8227621875001598</c:v>
                </c:pt>
                <c:pt idx="38106">
                  <c:v>2.8224024999999999</c:v>
                </c:pt>
                <c:pt idx="38107">
                  <c:v>2.8219175000000001</c:v>
                </c:pt>
                <c:pt idx="38108">
                  <c:v>2.8214381249999998</c:v>
                </c:pt>
                <c:pt idx="38109">
                  <c:v>2.8210515625001595</c:v>
                </c:pt>
                <c:pt idx="38110">
                  <c:v>2.821445625</c:v>
                </c:pt>
                <c:pt idx="38111">
                  <c:v>2.8218581249999999</c:v>
                </c:pt>
                <c:pt idx="38112">
                  <c:v>2.8222818749999998</c:v>
                </c:pt>
                <c:pt idx="38113">
                  <c:v>2.8226481250000002</c:v>
                </c:pt>
                <c:pt idx="38114">
                  <c:v>2.8230787500000001</c:v>
                </c:pt>
                <c:pt idx="38115">
                  <c:v>2.823455</c:v>
                </c:pt>
                <c:pt idx="38116">
                  <c:v>2.8237759375001596</c:v>
                </c:pt>
                <c:pt idx="38117">
                  <c:v>2.8241268750000001</c:v>
                </c:pt>
                <c:pt idx="38118">
                  <c:v>2.8245331249999999</c:v>
                </c:pt>
                <c:pt idx="38119">
                  <c:v>2.8249987499999998</c:v>
                </c:pt>
                <c:pt idx="38120">
                  <c:v>2.825433125</c:v>
                </c:pt>
                <c:pt idx="38121">
                  <c:v>2.8259090625001599</c:v>
                </c:pt>
                <c:pt idx="38122">
                  <c:v>2.8263253125001597</c:v>
                </c:pt>
                <c:pt idx="38123">
                  <c:v>2.8266775000000002</c:v>
                </c:pt>
                <c:pt idx="38124">
                  <c:v>2.8263021875001599</c:v>
                </c:pt>
                <c:pt idx="38125">
                  <c:v>2.8259684375001597</c:v>
                </c:pt>
                <c:pt idx="38126">
                  <c:v>2.825339375</c:v>
                </c:pt>
                <c:pt idx="38127">
                  <c:v>2.8249846875001596</c:v>
                </c:pt>
                <c:pt idx="38128">
                  <c:v>2.82463</c:v>
                </c:pt>
                <c:pt idx="38129">
                  <c:v>2.8241731250000002</c:v>
                </c:pt>
                <c:pt idx="38130">
                  <c:v>2.8236953125001598</c:v>
                </c:pt>
                <c:pt idx="38131">
                  <c:v>2.8232290625001597</c:v>
                </c:pt>
                <c:pt idx="38132">
                  <c:v>2.8228171875001595</c:v>
                </c:pt>
                <c:pt idx="38133">
                  <c:v>2.8223631249999999</c:v>
                </c:pt>
                <c:pt idx="38134">
                  <c:v>2.82189093750016</c:v>
                </c:pt>
                <c:pt idx="38135">
                  <c:v>2.8214593749999999</c:v>
                </c:pt>
                <c:pt idx="38136">
                  <c:v>2.82109343750016</c:v>
                </c:pt>
                <c:pt idx="38137">
                  <c:v>2.8207634375001596</c:v>
                </c:pt>
                <c:pt idx="38138">
                  <c:v>2.8204140625001597</c:v>
                </c:pt>
                <c:pt idx="38139">
                  <c:v>2.8199628125001599</c:v>
                </c:pt>
                <c:pt idx="38140">
                  <c:v>2.8194815625001599</c:v>
                </c:pt>
                <c:pt idx="38141">
                  <c:v>2.8190943750000002</c:v>
                </c:pt>
                <c:pt idx="38142">
                  <c:v>2.8186787500000001</c:v>
                </c:pt>
                <c:pt idx="38143">
                  <c:v>2.8183431250000002</c:v>
                </c:pt>
                <c:pt idx="38144">
                  <c:v>2.8179581250000001</c:v>
                </c:pt>
                <c:pt idx="38145">
                  <c:v>2.81835406250016</c:v>
                </c:pt>
                <c:pt idx="38146">
                  <c:v>2.818759375</c:v>
                </c:pt>
                <c:pt idx="38147">
                  <c:v>2.8191687499999998</c:v>
                </c:pt>
                <c:pt idx="38148">
                  <c:v>2.819521875</c:v>
                </c:pt>
                <c:pt idx="38149">
                  <c:v>2.8199690625001597</c:v>
                </c:pt>
                <c:pt idx="38150">
                  <c:v>2.8204503125001597</c:v>
                </c:pt>
                <c:pt idx="38151">
                  <c:v>2.82088218750016</c:v>
                </c:pt>
                <c:pt idx="38152">
                  <c:v>2.8212903125001598</c:v>
                </c:pt>
                <c:pt idx="38153">
                  <c:v>2.8217781249999998</c:v>
                </c:pt>
                <c:pt idx="38154">
                  <c:v>2.8222243749999998</c:v>
                </c:pt>
                <c:pt idx="38155">
                  <c:v>2.8227609375001599</c:v>
                </c:pt>
                <c:pt idx="38156">
                  <c:v>2.8232987500000002</c:v>
                </c:pt>
                <c:pt idx="38157">
                  <c:v>2.8238771875001598</c:v>
                </c:pt>
                <c:pt idx="38158">
                  <c:v>2.8244606249999999</c:v>
                </c:pt>
                <c:pt idx="38159">
                  <c:v>2.8250193750000001</c:v>
                </c:pt>
                <c:pt idx="38160">
                  <c:v>2.8254690625001597</c:v>
                </c:pt>
                <c:pt idx="38161">
                  <c:v>2.8258759375001596</c:v>
                </c:pt>
                <c:pt idx="38162">
                  <c:v>2.8262868750000001</c:v>
                </c:pt>
                <c:pt idx="38163">
                  <c:v>2.8266775000000002</c:v>
                </c:pt>
                <c:pt idx="38164">
                  <c:v>2.8270253125001599</c:v>
                </c:pt>
                <c:pt idx="38165">
                  <c:v>2.8266537500000002</c:v>
                </c:pt>
                <c:pt idx="38166">
                  <c:v>2.8263278125001596</c:v>
                </c:pt>
                <c:pt idx="38167">
                  <c:v>2.8258728125001595</c:v>
                </c:pt>
                <c:pt idx="38168">
                  <c:v>2.8253256250000001</c:v>
                </c:pt>
                <c:pt idx="38169">
                  <c:v>2.8246781250000002</c:v>
                </c:pt>
                <c:pt idx="38170">
                  <c:v>2.8239734375001597</c:v>
                </c:pt>
                <c:pt idx="38171">
                  <c:v>2.8232243750000001</c:v>
                </c:pt>
                <c:pt idx="38172">
                  <c:v>2.8224321875001599</c:v>
                </c:pt>
                <c:pt idx="38173">
                  <c:v>2.8216765625001599</c:v>
                </c:pt>
                <c:pt idx="38174">
                  <c:v>2.8211228125001599</c:v>
                </c:pt>
                <c:pt idx="38175">
                  <c:v>2.8206178125001595</c:v>
                </c:pt>
                <c:pt idx="38176">
                  <c:v>2.8201015625001595</c:v>
                </c:pt>
                <c:pt idx="38177">
                  <c:v>2.8197309375001596</c:v>
                </c:pt>
                <c:pt idx="38178">
                  <c:v>2.8193878125001599</c:v>
                </c:pt>
                <c:pt idx="38179">
                  <c:v>2.8189299999999999</c:v>
                </c:pt>
                <c:pt idx="38180">
                  <c:v>2.8185784375001597</c:v>
                </c:pt>
                <c:pt idx="38181">
                  <c:v>2.8182459375001598</c:v>
                </c:pt>
                <c:pt idx="38182">
                  <c:v>2.8187031249999999</c:v>
                </c:pt>
                <c:pt idx="38183">
                  <c:v>2.81904625</c:v>
                </c:pt>
                <c:pt idx="38184">
                  <c:v>2.8195171875001597</c:v>
                </c:pt>
                <c:pt idx="38185">
                  <c:v>2.8199268750000002</c:v>
                </c:pt>
                <c:pt idx="38186">
                  <c:v>2.8202903125001599</c:v>
                </c:pt>
                <c:pt idx="38187">
                  <c:v>2.8207396875001596</c:v>
                </c:pt>
                <c:pt idx="38188">
                  <c:v>2.8211878125001597</c:v>
                </c:pt>
                <c:pt idx="38189">
                  <c:v>2.8216000000000001</c:v>
                </c:pt>
                <c:pt idx="38190">
                  <c:v>2.8220934375001598</c:v>
                </c:pt>
                <c:pt idx="38191">
                  <c:v>2.8226687500000001</c:v>
                </c:pt>
                <c:pt idx="38192">
                  <c:v>2.823296875</c:v>
                </c:pt>
                <c:pt idx="38193">
                  <c:v>2.8236184375001598</c:v>
                </c:pt>
                <c:pt idx="38194">
                  <c:v>2.8241765625001598</c:v>
                </c:pt>
                <c:pt idx="38195">
                  <c:v>2.8246743749999998</c:v>
                </c:pt>
                <c:pt idx="38196">
                  <c:v>2.8252118749999999</c:v>
                </c:pt>
                <c:pt idx="38197">
                  <c:v>2.8257053125001597</c:v>
                </c:pt>
                <c:pt idx="38198">
                  <c:v>2.8260809375001599</c:v>
                </c:pt>
                <c:pt idx="38199">
                  <c:v>2.8264749999999998</c:v>
                </c:pt>
                <c:pt idx="38200">
                  <c:v>2.8268512499999998</c:v>
                </c:pt>
                <c:pt idx="38201">
                  <c:v>2.8264862499999999</c:v>
                </c:pt>
                <c:pt idx="38202">
                  <c:v>2.8257962499999998</c:v>
                </c:pt>
                <c:pt idx="38203">
                  <c:v>2.8252837500000001</c:v>
                </c:pt>
                <c:pt idx="38204">
                  <c:v>2.8247359375001597</c:v>
                </c:pt>
                <c:pt idx="38205">
                  <c:v>2.8240990625001596</c:v>
                </c:pt>
                <c:pt idx="38206">
                  <c:v>2.8233999999999999</c:v>
                </c:pt>
                <c:pt idx="38207">
                  <c:v>2.8227756249999998</c:v>
                </c:pt>
                <c:pt idx="38208">
                  <c:v>2.8221384375001599</c:v>
                </c:pt>
                <c:pt idx="38209">
                  <c:v>2.8216418750000001</c:v>
                </c:pt>
                <c:pt idx="38210">
                  <c:v>2.8211681249999998</c:v>
                </c:pt>
                <c:pt idx="38211">
                  <c:v>2.8207528125001597</c:v>
                </c:pt>
                <c:pt idx="38212">
                  <c:v>2.8202862500000001</c:v>
                </c:pt>
                <c:pt idx="38213">
                  <c:v>2.8207068749999999</c:v>
                </c:pt>
                <c:pt idx="38214">
                  <c:v>2.8211003125001599</c:v>
                </c:pt>
                <c:pt idx="38215">
                  <c:v>2.8215406249999999</c:v>
                </c:pt>
                <c:pt idx="38216">
                  <c:v>2.8218940625001596</c:v>
                </c:pt>
                <c:pt idx="38217">
                  <c:v>2.8222331249999999</c:v>
                </c:pt>
                <c:pt idx="38218">
                  <c:v>2.8226190625001597</c:v>
                </c:pt>
                <c:pt idx="38219">
                  <c:v>2.8229865625001596</c:v>
                </c:pt>
                <c:pt idx="38220">
                  <c:v>2.8226137499999999</c:v>
                </c:pt>
                <c:pt idx="38221">
                  <c:v>2.8222240625001596</c:v>
                </c:pt>
                <c:pt idx="38222">
                  <c:v>2.8221709375001596</c:v>
                </c:pt>
                <c:pt idx="38223">
                  <c:v>2.8221068749999998</c:v>
                </c:pt>
                <c:pt idx="38224">
                  <c:v>2.8217850000000002</c:v>
                </c:pt>
                <c:pt idx="38225">
                  <c:v>2.8211887500000001</c:v>
                </c:pt>
                <c:pt idx="38226">
                  <c:v>2.8208212499999998</c:v>
                </c:pt>
                <c:pt idx="38227">
                  <c:v>2.8201340625001596</c:v>
                </c:pt>
                <c:pt idx="38228">
                  <c:v>2.8197896875001596</c:v>
                </c:pt>
                <c:pt idx="38229">
                  <c:v>2.8193415625001599</c:v>
                </c:pt>
                <c:pt idx="38230">
                  <c:v>2.8189943749999999</c:v>
                </c:pt>
                <c:pt idx="38231">
                  <c:v>2.8188109375001598</c:v>
                </c:pt>
                <c:pt idx="38232">
                  <c:v>2.8192496875001596</c:v>
                </c:pt>
                <c:pt idx="38233">
                  <c:v>2.8196906249999998</c:v>
                </c:pt>
                <c:pt idx="38234">
                  <c:v>2.8201371875001597</c:v>
                </c:pt>
                <c:pt idx="38235">
                  <c:v>2.8205637499999998</c:v>
                </c:pt>
                <c:pt idx="38236">
                  <c:v>2.8209734375001596</c:v>
                </c:pt>
                <c:pt idx="38237">
                  <c:v>2.8213712499999999</c:v>
                </c:pt>
                <c:pt idx="38238">
                  <c:v>2.8218375</c:v>
                </c:pt>
                <c:pt idx="38239">
                  <c:v>2.8222828125001596</c:v>
                </c:pt>
                <c:pt idx="38240">
                  <c:v>2.8227409375001598</c:v>
                </c:pt>
                <c:pt idx="38241">
                  <c:v>2.8232028125001598</c:v>
                </c:pt>
                <c:pt idx="38242">
                  <c:v>2.8235774999999999</c:v>
                </c:pt>
                <c:pt idx="38243">
                  <c:v>2.82399656250016</c:v>
                </c:pt>
                <c:pt idx="38244">
                  <c:v>2.8244259375001599</c:v>
                </c:pt>
                <c:pt idx="38245">
                  <c:v>2.8247793749999999</c:v>
                </c:pt>
                <c:pt idx="38246">
                  <c:v>2.825126875</c:v>
                </c:pt>
                <c:pt idx="38247">
                  <c:v>2.8255178125001597</c:v>
                </c:pt>
                <c:pt idx="38248">
                  <c:v>2.8258534375001596</c:v>
                </c:pt>
                <c:pt idx="38249">
                  <c:v>2.8255218750000002</c:v>
                </c:pt>
                <c:pt idx="38250">
                  <c:v>2.8251534375001599</c:v>
                </c:pt>
                <c:pt idx="38251">
                  <c:v>2.8244728125001597</c:v>
                </c:pt>
                <c:pt idx="38252">
                  <c:v>2.8240799999999999</c:v>
                </c:pt>
                <c:pt idx="38253">
                  <c:v>2.8237356249999999</c:v>
                </c:pt>
                <c:pt idx="38254">
                  <c:v>2.8233887499999999</c:v>
                </c:pt>
                <c:pt idx="38255">
                  <c:v>2.8230512499999998</c:v>
                </c:pt>
                <c:pt idx="38256">
                  <c:v>2.8224834375001597</c:v>
                </c:pt>
                <c:pt idx="38257">
                  <c:v>2.8221556250000002</c:v>
                </c:pt>
                <c:pt idx="38258">
                  <c:v>2.8216071875001596</c:v>
                </c:pt>
                <c:pt idx="38259">
                  <c:v>2.8212790625001598</c:v>
                </c:pt>
                <c:pt idx="38260">
                  <c:v>2.8217325</c:v>
                </c:pt>
                <c:pt idx="38261">
                  <c:v>2.8221684375001597</c:v>
                </c:pt>
                <c:pt idx="38262">
                  <c:v>2.8224934375001598</c:v>
                </c:pt>
                <c:pt idx="38263">
                  <c:v>2.8228684375001598</c:v>
                </c:pt>
                <c:pt idx="38264">
                  <c:v>2.8232671875001598</c:v>
                </c:pt>
                <c:pt idx="38265">
                  <c:v>2.8236012499999998</c:v>
                </c:pt>
                <c:pt idx="38266">
                  <c:v>2.8239934375001599</c:v>
                </c:pt>
                <c:pt idx="38267">
                  <c:v>2.823566875</c:v>
                </c:pt>
                <c:pt idx="38268">
                  <c:v>2.8230415625001597</c:v>
                </c:pt>
                <c:pt idx="38269">
                  <c:v>2.8226903125001597</c:v>
                </c:pt>
                <c:pt idx="38270">
                  <c:v>2.8223099999999999</c:v>
                </c:pt>
                <c:pt idx="38271">
                  <c:v>2.82176625</c:v>
                </c:pt>
                <c:pt idx="38272">
                  <c:v>2.8214356249999999</c:v>
                </c:pt>
                <c:pt idx="38273">
                  <c:v>2.8208096875001596</c:v>
                </c:pt>
                <c:pt idx="38274">
                  <c:v>2.8204868749999998</c:v>
                </c:pt>
                <c:pt idx="38275">
                  <c:v>2.8201368750000002</c:v>
                </c:pt>
                <c:pt idx="38276">
                  <c:v>2.8197987499999999</c:v>
                </c:pt>
                <c:pt idx="38277">
                  <c:v>2.8194728125001598</c:v>
                </c:pt>
                <c:pt idx="38278">
                  <c:v>2.818934375</c:v>
                </c:pt>
                <c:pt idx="38279">
                  <c:v>2.8186118750000002</c:v>
                </c:pt>
                <c:pt idx="38280">
                  <c:v>2.819026875</c:v>
                </c:pt>
                <c:pt idx="38281">
                  <c:v>2.8193781250000001</c:v>
                </c:pt>
                <c:pt idx="38282">
                  <c:v>2.8197506250000002</c:v>
                </c:pt>
                <c:pt idx="38283">
                  <c:v>2.8201234375001598</c:v>
                </c:pt>
                <c:pt idx="38284">
                  <c:v>2.8205143750000001</c:v>
                </c:pt>
                <c:pt idx="38285">
                  <c:v>2.8208718749999999</c:v>
                </c:pt>
                <c:pt idx="38286">
                  <c:v>2.8212199999999998</c:v>
                </c:pt>
                <c:pt idx="38287">
                  <c:v>2.8215699999999999</c:v>
                </c:pt>
                <c:pt idx="38288">
                  <c:v>2.8220143750000002</c:v>
                </c:pt>
                <c:pt idx="38289">
                  <c:v>2.8215599999999998</c:v>
                </c:pt>
                <c:pt idx="38290">
                  <c:v>2.8209912500000001</c:v>
                </c:pt>
                <c:pt idx="38291">
                  <c:v>2.8203934375001598</c:v>
                </c:pt>
                <c:pt idx="38292">
                  <c:v>2.8200590625001598</c:v>
                </c:pt>
                <c:pt idx="38293">
                  <c:v>2.8195503125001595</c:v>
                </c:pt>
                <c:pt idx="38294">
                  <c:v>2.8191281250000002</c:v>
                </c:pt>
                <c:pt idx="38295">
                  <c:v>2.8187609375001599</c:v>
                </c:pt>
                <c:pt idx="38296">
                  <c:v>2.8184196875001599</c:v>
                </c:pt>
                <c:pt idx="38297">
                  <c:v>2.8179775</c:v>
                </c:pt>
                <c:pt idx="38298">
                  <c:v>2.8175750000000002</c:v>
                </c:pt>
                <c:pt idx="38299">
                  <c:v>2.8179750000000001</c:v>
                </c:pt>
                <c:pt idx="38300">
                  <c:v>2.8183615625001597</c:v>
                </c:pt>
                <c:pt idx="38301">
                  <c:v>2.8187878125001595</c:v>
                </c:pt>
                <c:pt idx="38302">
                  <c:v>2.8192128125001599</c:v>
                </c:pt>
                <c:pt idx="38303">
                  <c:v>2.8195437499999998</c:v>
                </c:pt>
                <c:pt idx="38304">
                  <c:v>2.8199887499999998</c:v>
                </c:pt>
                <c:pt idx="38305">
                  <c:v>2.82033625</c:v>
                </c:pt>
                <c:pt idx="38306">
                  <c:v>2.8207724999999999</c:v>
                </c:pt>
                <c:pt idx="38307">
                  <c:v>2.8211490625001598</c:v>
                </c:pt>
                <c:pt idx="38308">
                  <c:v>2.8216340625001597</c:v>
                </c:pt>
                <c:pt idx="38309">
                  <c:v>2.8220762499999998</c:v>
                </c:pt>
                <c:pt idx="38310">
                  <c:v>2.8224096875001599</c:v>
                </c:pt>
                <c:pt idx="38311">
                  <c:v>2.8220156250000001</c:v>
                </c:pt>
                <c:pt idx="38312">
                  <c:v>2.8215003125001599</c:v>
                </c:pt>
                <c:pt idx="38313">
                  <c:v>2.8210471875001599</c:v>
                </c:pt>
                <c:pt idx="38314">
                  <c:v>2.8204387500000001</c:v>
                </c:pt>
                <c:pt idx="38315">
                  <c:v>2.8197268750000002</c:v>
                </c:pt>
                <c:pt idx="38316">
                  <c:v>2.8189546875001597</c:v>
                </c:pt>
                <c:pt idx="38317">
                  <c:v>2.8182115625001596</c:v>
                </c:pt>
                <c:pt idx="38318">
                  <c:v>2.8174571875001599</c:v>
                </c:pt>
                <c:pt idx="38319">
                  <c:v>2.8166696875001596</c:v>
                </c:pt>
                <c:pt idx="38320">
                  <c:v>2.8159806249999999</c:v>
                </c:pt>
                <c:pt idx="38321">
                  <c:v>2.8153340625001597</c:v>
                </c:pt>
                <c:pt idx="38322">
                  <c:v>2.8147246875001599</c:v>
                </c:pt>
                <c:pt idx="38323">
                  <c:v>2.8142762499999998</c:v>
                </c:pt>
                <c:pt idx="38324">
                  <c:v>2.8139249999999998</c:v>
                </c:pt>
                <c:pt idx="38325">
                  <c:v>2.8135818750000001</c:v>
                </c:pt>
                <c:pt idx="38326">
                  <c:v>2.8139506249999999</c:v>
                </c:pt>
                <c:pt idx="38327">
                  <c:v>2.8143484375001599</c:v>
                </c:pt>
                <c:pt idx="38328">
                  <c:v>2.8146859375001596</c:v>
                </c:pt>
                <c:pt idx="38329">
                  <c:v>2.8151109375001599</c:v>
                </c:pt>
                <c:pt idx="38330">
                  <c:v>2.8155662499999998</c:v>
                </c:pt>
                <c:pt idx="38331">
                  <c:v>2.8161271875001597</c:v>
                </c:pt>
                <c:pt idx="38332">
                  <c:v>2.8166156249999998</c:v>
                </c:pt>
                <c:pt idx="38333">
                  <c:v>2.8171365625001599</c:v>
                </c:pt>
                <c:pt idx="38334">
                  <c:v>2.8176218749999999</c:v>
                </c:pt>
                <c:pt idx="38335">
                  <c:v>2.8181643749999998</c:v>
                </c:pt>
                <c:pt idx="38336">
                  <c:v>2.8186646875001595</c:v>
                </c:pt>
                <c:pt idx="38337">
                  <c:v>2.8192149999999998</c:v>
                </c:pt>
                <c:pt idx="38338">
                  <c:v>2.819715</c:v>
                </c:pt>
                <c:pt idx="38339">
                  <c:v>2.8201184375001596</c:v>
                </c:pt>
                <c:pt idx="38340">
                  <c:v>2.8205584375001598</c:v>
                </c:pt>
                <c:pt idx="38341">
                  <c:v>2.8210284375001597</c:v>
                </c:pt>
                <c:pt idx="38342">
                  <c:v>2.8214268749999998</c:v>
                </c:pt>
                <c:pt idx="38343">
                  <c:v>2.8218368749999998</c:v>
                </c:pt>
                <c:pt idx="38344">
                  <c:v>2.8223056249999998</c:v>
                </c:pt>
                <c:pt idx="38345">
                  <c:v>2.8227140625001597</c:v>
                </c:pt>
                <c:pt idx="38346">
                  <c:v>2.8222299999999998</c:v>
                </c:pt>
                <c:pt idx="38347">
                  <c:v>2.8217978125001597</c:v>
                </c:pt>
                <c:pt idx="38348">
                  <c:v>2.8213915625001595</c:v>
                </c:pt>
                <c:pt idx="38349">
                  <c:v>2.8210684375001596</c:v>
                </c:pt>
                <c:pt idx="38350">
                  <c:v>2.8206909375001596</c:v>
                </c:pt>
                <c:pt idx="38351">
                  <c:v>2.8203465625001596</c:v>
                </c:pt>
                <c:pt idx="38352">
                  <c:v>2.8197421875001596</c:v>
                </c:pt>
                <c:pt idx="38353">
                  <c:v>2.8193734375001598</c:v>
                </c:pt>
                <c:pt idx="38354">
                  <c:v>2.818864375</c:v>
                </c:pt>
                <c:pt idx="38355">
                  <c:v>2.8182978125001599</c:v>
                </c:pt>
                <c:pt idx="38356">
                  <c:v>2.8176778125001598</c:v>
                </c:pt>
                <c:pt idx="38357">
                  <c:v>2.8169871875001595</c:v>
                </c:pt>
                <c:pt idx="38358">
                  <c:v>2.8163028125001599</c:v>
                </c:pt>
                <c:pt idx="38359">
                  <c:v>2.8155712500000001</c:v>
                </c:pt>
                <c:pt idx="38360">
                  <c:v>2.81488125</c:v>
                </c:pt>
                <c:pt idx="38361">
                  <c:v>2.8142121875001598</c:v>
                </c:pt>
                <c:pt idx="38362">
                  <c:v>2.8136125000000001</c:v>
                </c:pt>
                <c:pt idx="38363">
                  <c:v>2.8130603125001596</c:v>
                </c:pt>
                <c:pt idx="38364">
                  <c:v>2.8125934375001598</c:v>
                </c:pt>
                <c:pt idx="38365">
                  <c:v>2.8122365625001597</c:v>
                </c:pt>
                <c:pt idx="38366">
                  <c:v>2.8118293749999999</c:v>
                </c:pt>
                <c:pt idx="38367">
                  <c:v>2.811484375</c:v>
                </c:pt>
                <c:pt idx="38368">
                  <c:v>2.8118784375001598</c:v>
                </c:pt>
                <c:pt idx="38369">
                  <c:v>2.8124349999999998</c:v>
                </c:pt>
                <c:pt idx="38370">
                  <c:v>2.8127934375001598</c:v>
                </c:pt>
                <c:pt idx="38371">
                  <c:v>2.813231875</c:v>
                </c:pt>
                <c:pt idx="38372">
                  <c:v>2.8136903125001598</c:v>
                </c:pt>
                <c:pt idx="38373">
                  <c:v>2.8141528125001596</c:v>
                </c:pt>
                <c:pt idx="38374">
                  <c:v>2.8146487499999999</c:v>
                </c:pt>
                <c:pt idx="38375">
                  <c:v>2.8150849999999998</c:v>
                </c:pt>
                <c:pt idx="38376">
                  <c:v>2.815649375</c:v>
                </c:pt>
                <c:pt idx="38377">
                  <c:v>2.8161365625001595</c:v>
                </c:pt>
                <c:pt idx="38378">
                  <c:v>2.8166196875001597</c:v>
                </c:pt>
                <c:pt idx="38379">
                  <c:v>2.817163125</c:v>
                </c:pt>
                <c:pt idx="38380">
                  <c:v>2.8177425</c:v>
                </c:pt>
                <c:pt idx="38381">
                  <c:v>2.8182231249999998</c:v>
                </c:pt>
                <c:pt idx="38382">
                  <c:v>2.8187187499999999</c:v>
                </c:pt>
                <c:pt idx="38383">
                  <c:v>2.8191503125001596</c:v>
                </c:pt>
                <c:pt idx="38384">
                  <c:v>2.8195375</c:v>
                </c:pt>
                <c:pt idx="38385">
                  <c:v>2.8198934375001596</c:v>
                </c:pt>
                <c:pt idx="38386">
                  <c:v>2.8202746875001599</c:v>
                </c:pt>
                <c:pt idx="38387">
                  <c:v>2.8198068749999998</c:v>
                </c:pt>
                <c:pt idx="38388">
                  <c:v>2.8193787499999998</c:v>
                </c:pt>
                <c:pt idx="38389">
                  <c:v>2.8188434375001599</c:v>
                </c:pt>
                <c:pt idx="38390">
                  <c:v>2.8184968750000001</c:v>
                </c:pt>
                <c:pt idx="38391">
                  <c:v>2.8178006249999998</c:v>
                </c:pt>
                <c:pt idx="38392">
                  <c:v>2.8173553125001596</c:v>
                </c:pt>
                <c:pt idx="38393">
                  <c:v>2.8169321875001598</c:v>
                </c:pt>
                <c:pt idx="38394">
                  <c:v>2.8164715625001597</c:v>
                </c:pt>
                <c:pt idx="38395">
                  <c:v>2.8158868749999999</c:v>
                </c:pt>
                <c:pt idx="38396">
                  <c:v>2.8153324999999998</c:v>
                </c:pt>
                <c:pt idx="38397">
                  <c:v>2.8148493750000001</c:v>
                </c:pt>
                <c:pt idx="38398">
                  <c:v>2.8143850000000001</c:v>
                </c:pt>
                <c:pt idx="38399">
                  <c:v>2.813936875</c:v>
                </c:pt>
                <c:pt idx="38400">
                  <c:v>2.8135278125001597</c:v>
                </c:pt>
                <c:pt idx="38401">
                  <c:v>2.812998125</c:v>
                </c:pt>
                <c:pt idx="38402">
                  <c:v>2.8125834375001597</c:v>
                </c:pt>
                <c:pt idx="38403">
                  <c:v>2.8127256250000001</c:v>
                </c:pt>
                <c:pt idx="38404">
                  <c:v>2.8131671875001598</c:v>
                </c:pt>
                <c:pt idx="38405">
                  <c:v>2.81366</c:v>
                </c:pt>
                <c:pt idx="38406">
                  <c:v>2.8140428125001598</c:v>
                </c:pt>
                <c:pt idx="38407">
                  <c:v>2.8143812499999998</c:v>
                </c:pt>
                <c:pt idx="38408">
                  <c:v>2.81474718750016</c:v>
                </c:pt>
                <c:pt idx="38409">
                  <c:v>2.815179375</c:v>
                </c:pt>
                <c:pt idx="38410">
                  <c:v>2.8155015625001596</c:v>
                </c:pt>
                <c:pt idx="38411">
                  <c:v>2.8158996875001598</c:v>
                </c:pt>
                <c:pt idx="38412">
                  <c:v>2.8163096875001599</c:v>
                </c:pt>
                <c:pt idx="38413">
                  <c:v>2.8166371875001599</c:v>
                </c:pt>
                <c:pt idx="38414">
                  <c:v>2.8169650000000002</c:v>
                </c:pt>
                <c:pt idx="38415">
                  <c:v>2.8173050000000002</c:v>
                </c:pt>
                <c:pt idx="38416">
                  <c:v>2.8176403125001599</c:v>
                </c:pt>
                <c:pt idx="38417">
                  <c:v>2.8172340625001597</c:v>
                </c:pt>
                <c:pt idx="38418">
                  <c:v>2.8167131250000002</c:v>
                </c:pt>
                <c:pt idx="38419">
                  <c:v>2.8162340625001598</c:v>
                </c:pt>
                <c:pt idx="38420">
                  <c:v>2.8158418749999998</c:v>
                </c:pt>
                <c:pt idx="38421">
                  <c:v>2.8154715625001598</c:v>
                </c:pt>
                <c:pt idx="38422">
                  <c:v>2.8150953125001599</c:v>
                </c:pt>
                <c:pt idx="38423">
                  <c:v>2.8150796875001598</c:v>
                </c:pt>
                <c:pt idx="38424">
                  <c:v>2.8147962500000001</c:v>
                </c:pt>
                <c:pt idx="38425">
                  <c:v>2.8144562500000001</c:v>
                </c:pt>
                <c:pt idx="38426">
                  <c:v>2.8140568749999999</c:v>
                </c:pt>
                <c:pt idx="38427">
                  <c:v>2.81373125</c:v>
                </c:pt>
                <c:pt idx="38428">
                  <c:v>2.8140740625001599</c:v>
                </c:pt>
                <c:pt idx="38429">
                  <c:v>2.8144259375001597</c:v>
                </c:pt>
                <c:pt idx="38430">
                  <c:v>2.8147553125001599</c:v>
                </c:pt>
                <c:pt idx="38431">
                  <c:v>2.8152218750000002</c:v>
                </c:pt>
                <c:pt idx="38432">
                  <c:v>2.8156278125001597</c:v>
                </c:pt>
                <c:pt idx="38433">
                  <c:v>2.8160865625001597</c:v>
                </c:pt>
                <c:pt idx="38434">
                  <c:v>2.8165846875001597</c:v>
                </c:pt>
                <c:pt idx="38435">
                  <c:v>2.817023125</c:v>
                </c:pt>
                <c:pt idx="38436">
                  <c:v>2.8174656250000001</c:v>
                </c:pt>
                <c:pt idx="38437">
                  <c:v>2.817936875</c:v>
                </c:pt>
                <c:pt idx="38438">
                  <c:v>2.8183690625001598</c:v>
                </c:pt>
                <c:pt idx="38439">
                  <c:v>2.8187350000000002</c:v>
                </c:pt>
                <c:pt idx="38440">
                  <c:v>2.819105</c:v>
                </c:pt>
                <c:pt idx="38441">
                  <c:v>2.8194928125001599</c:v>
                </c:pt>
                <c:pt idx="38442">
                  <c:v>2.8198965625001597</c:v>
                </c:pt>
                <c:pt idx="38443">
                  <c:v>2.8195156250000002</c:v>
                </c:pt>
                <c:pt idx="38444">
                  <c:v>2.8191881250000002</c:v>
                </c:pt>
                <c:pt idx="38445">
                  <c:v>2.8187796875001596</c:v>
                </c:pt>
                <c:pt idx="38446">
                  <c:v>2.8183753125001596</c:v>
                </c:pt>
                <c:pt idx="38447">
                  <c:v>2.8179609375001595</c:v>
                </c:pt>
                <c:pt idx="38448">
                  <c:v>2.8175515625001597</c:v>
                </c:pt>
                <c:pt idx="38449">
                  <c:v>2.8170531250000002</c:v>
                </c:pt>
                <c:pt idx="38450">
                  <c:v>2.8165646875001595</c:v>
                </c:pt>
                <c:pt idx="38451">
                  <c:v>2.8160525000000001</c:v>
                </c:pt>
                <c:pt idx="38452">
                  <c:v>2.8154953125001598</c:v>
                </c:pt>
                <c:pt idx="38453">
                  <c:v>2.8151306250000001</c:v>
                </c:pt>
                <c:pt idx="38454">
                  <c:v>2.8147612500000001</c:v>
                </c:pt>
                <c:pt idx="38455">
                  <c:v>2.8150949999999999</c:v>
                </c:pt>
                <c:pt idx="38456">
                  <c:v>2.8154190625001596</c:v>
                </c:pt>
                <c:pt idx="38457">
                  <c:v>2.8158196875001598</c:v>
                </c:pt>
                <c:pt idx="38458">
                  <c:v>2.8161678125001597</c:v>
                </c:pt>
                <c:pt idx="38459">
                  <c:v>2.8166481249999999</c:v>
                </c:pt>
                <c:pt idx="38460">
                  <c:v>2.8170628125001596</c:v>
                </c:pt>
                <c:pt idx="38461">
                  <c:v>2.8174450000000002</c:v>
                </c:pt>
                <c:pt idx="38462">
                  <c:v>2.8178778125001598</c:v>
                </c:pt>
                <c:pt idx="38463">
                  <c:v>2.8182999999999998</c:v>
                </c:pt>
                <c:pt idx="38464">
                  <c:v>2.8186706250000002</c:v>
                </c:pt>
                <c:pt idx="38465">
                  <c:v>2.8190021875001596</c:v>
                </c:pt>
                <c:pt idx="38466">
                  <c:v>2.8194815625001599</c:v>
                </c:pt>
                <c:pt idx="38467">
                  <c:v>2.8198934375001596</c:v>
                </c:pt>
                <c:pt idx="38468">
                  <c:v>2.82027218750016</c:v>
                </c:pt>
                <c:pt idx="38469">
                  <c:v>2.8206459375001596</c:v>
                </c:pt>
                <c:pt idx="38470">
                  <c:v>2.8204503125001597</c:v>
                </c:pt>
                <c:pt idx="38471">
                  <c:v>2.8199112500000001</c:v>
                </c:pt>
                <c:pt idx="38472">
                  <c:v>2.8195721875001598</c:v>
                </c:pt>
                <c:pt idx="38473">
                  <c:v>2.8191671875001596</c:v>
                </c:pt>
                <c:pt idx="38474">
                  <c:v>2.8187790625001599</c:v>
                </c:pt>
                <c:pt idx="38475">
                  <c:v>2.8183906250000001</c:v>
                </c:pt>
                <c:pt idx="38476">
                  <c:v>2.8179518749999999</c:v>
                </c:pt>
                <c:pt idx="38477">
                  <c:v>2.81758593750016</c:v>
                </c:pt>
                <c:pt idx="38478">
                  <c:v>2.81724</c:v>
                </c:pt>
                <c:pt idx="38479">
                  <c:v>2.8169140625001599</c:v>
                </c:pt>
                <c:pt idx="38480">
                  <c:v>2.816564375</c:v>
                </c:pt>
                <c:pt idx="38481">
                  <c:v>2.8162340625001598</c:v>
                </c:pt>
                <c:pt idx="38482">
                  <c:v>2.8158853125001597</c:v>
                </c:pt>
                <c:pt idx="38483">
                  <c:v>2.8159471875001598</c:v>
                </c:pt>
                <c:pt idx="38484">
                  <c:v>2.8163</c:v>
                </c:pt>
                <c:pt idx="38485">
                  <c:v>2.81667625</c:v>
                </c:pt>
                <c:pt idx="38486">
                  <c:v>2.8160962500000002</c:v>
                </c:pt>
                <c:pt idx="38487">
                  <c:v>2.8156165625001597</c:v>
                </c:pt>
                <c:pt idx="38488">
                  <c:v>2.8151662499999999</c:v>
                </c:pt>
                <c:pt idx="38489">
                  <c:v>2.8146621875001596</c:v>
                </c:pt>
                <c:pt idx="38490">
                  <c:v>2.8140296875001596</c:v>
                </c:pt>
                <c:pt idx="38491">
                  <c:v>2.813328125</c:v>
                </c:pt>
                <c:pt idx="38492">
                  <c:v>2.8125953125001599</c:v>
                </c:pt>
                <c:pt idx="38493">
                  <c:v>2.8119196875001595</c:v>
                </c:pt>
                <c:pt idx="38494">
                  <c:v>2.8112840625001598</c:v>
                </c:pt>
                <c:pt idx="38495">
                  <c:v>2.8107187499999999</c:v>
                </c:pt>
                <c:pt idx="38496">
                  <c:v>2.8102171875001596</c:v>
                </c:pt>
                <c:pt idx="38497">
                  <c:v>2.8098959375001598</c:v>
                </c:pt>
                <c:pt idx="38498">
                  <c:v>2.8095481250000001</c:v>
                </c:pt>
                <c:pt idx="38499">
                  <c:v>2.8090765625001599</c:v>
                </c:pt>
                <c:pt idx="38500">
                  <c:v>2.8094171875001597</c:v>
                </c:pt>
                <c:pt idx="38501">
                  <c:v>2.8098106249999999</c:v>
                </c:pt>
                <c:pt idx="38502">
                  <c:v>2.8101875000000001</c:v>
                </c:pt>
                <c:pt idx="38503">
                  <c:v>2.8105862500000001</c:v>
                </c:pt>
                <c:pt idx="38504">
                  <c:v>2.8110024999999998</c:v>
                </c:pt>
                <c:pt idx="38505">
                  <c:v>2.8114428125001596</c:v>
                </c:pt>
                <c:pt idx="38506">
                  <c:v>2.8119096875001599</c:v>
                </c:pt>
                <c:pt idx="38507">
                  <c:v>2.8123153125001599</c:v>
                </c:pt>
                <c:pt idx="38508">
                  <c:v>2.8127731250000001</c:v>
                </c:pt>
                <c:pt idx="38509">
                  <c:v>2.81320375</c:v>
                </c:pt>
                <c:pt idx="38510">
                  <c:v>2.81359156250016</c:v>
                </c:pt>
                <c:pt idx="38511">
                  <c:v>2.8139556250000002</c:v>
                </c:pt>
                <c:pt idx="38512">
                  <c:v>2.8139103125001599</c:v>
                </c:pt>
                <c:pt idx="38513">
                  <c:v>2.8135750000000002</c:v>
                </c:pt>
                <c:pt idx="38514">
                  <c:v>2.81310468750016</c:v>
                </c:pt>
                <c:pt idx="38515">
                  <c:v>2.8127559375001598</c:v>
                </c:pt>
                <c:pt idx="38516">
                  <c:v>2.8131253125001598</c:v>
                </c:pt>
                <c:pt idx="38517">
                  <c:v>2.8134999999999999</c:v>
                </c:pt>
                <c:pt idx="38518">
                  <c:v>2.8138621875001597</c:v>
                </c:pt>
                <c:pt idx="38519">
                  <c:v>2.8142399999999999</c:v>
                </c:pt>
                <c:pt idx="38520">
                  <c:v>2.8145646875001598</c:v>
                </c:pt>
                <c:pt idx="38521">
                  <c:v>2.8141784375001597</c:v>
                </c:pt>
                <c:pt idx="38522">
                  <c:v>2.81348625</c:v>
                </c:pt>
                <c:pt idx="38523">
                  <c:v>2.8130356249999999</c:v>
                </c:pt>
                <c:pt idx="38524">
                  <c:v>2.8126175</c:v>
                </c:pt>
                <c:pt idx="38525">
                  <c:v>2.8121709375001598</c:v>
                </c:pt>
                <c:pt idx="38526">
                  <c:v>2.8117212500000002</c:v>
                </c:pt>
                <c:pt idx="38527">
                  <c:v>2.8112971875001596</c:v>
                </c:pt>
                <c:pt idx="38528">
                  <c:v>2.8109190625001599</c:v>
                </c:pt>
                <c:pt idx="38529">
                  <c:v>2.8103415625001595</c:v>
                </c:pt>
                <c:pt idx="38530">
                  <c:v>2.8099715625001598</c:v>
                </c:pt>
                <c:pt idx="38531">
                  <c:v>2.8103562499999999</c:v>
                </c:pt>
                <c:pt idx="38532">
                  <c:v>2.8106912500000001</c:v>
                </c:pt>
                <c:pt idx="38533">
                  <c:v>2.8110200000000001</c:v>
                </c:pt>
                <c:pt idx="38534">
                  <c:v>2.8114384375001595</c:v>
                </c:pt>
                <c:pt idx="38535">
                  <c:v>2.8118059375001598</c:v>
                </c:pt>
                <c:pt idx="38536">
                  <c:v>2.8121906249999999</c:v>
                </c:pt>
                <c:pt idx="38537">
                  <c:v>2.8126253125001597</c:v>
                </c:pt>
                <c:pt idx="38538">
                  <c:v>2.8130462500000002</c:v>
                </c:pt>
                <c:pt idx="38539">
                  <c:v>2.813490625</c:v>
                </c:pt>
                <c:pt idx="38540">
                  <c:v>2.8139615625001597</c:v>
                </c:pt>
                <c:pt idx="38541">
                  <c:v>2.8143512500000001</c:v>
                </c:pt>
                <c:pt idx="38542">
                  <c:v>2.8147646875001597</c:v>
                </c:pt>
                <c:pt idx="38543">
                  <c:v>2.815193125</c:v>
                </c:pt>
                <c:pt idx="38544">
                  <c:v>2.8157034375001597</c:v>
                </c:pt>
                <c:pt idx="38545">
                  <c:v>2.8161937500000001</c:v>
                </c:pt>
                <c:pt idx="38546">
                  <c:v>2.8167087500000001</c:v>
                </c:pt>
                <c:pt idx="38547">
                  <c:v>2.8172025000000001</c:v>
                </c:pt>
                <c:pt idx="38548">
                  <c:v>2.8175996875001599</c:v>
                </c:pt>
                <c:pt idx="38549">
                  <c:v>2.8179468750000001</c:v>
                </c:pt>
                <c:pt idx="38550">
                  <c:v>2.817573125</c:v>
                </c:pt>
                <c:pt idx="38551">
                  <c:v>2.8171934375001597</c:v>
                </c:pt>
                <c:pt idx="38552">
                  <c:v>2.8167253125001599</c:v>
                </c:pt>
                <c:pt idx="38553">
                  <c:v>2.8163800000000001</c:v>
                </c:pt>
                <c:pt idx="38554">
                  <c:v>2.8160156249999999</c:v>
                </c:pt>
                <c:pt idx="38555">
                  <c:v>2.8156890625001596</c:v>
                </c:pt>
                <c:pt idx="38556">
                  <c:v>2.8153353125001597</c:v>
                </c:pt>
                <c:pt idx="38557">
                  <c:v>2.8149725000000001</c:v>
                </c:pt>
                <c:pt idx="38558">
                  <c:v>2.8145825000000002</c:v>
                </c:pt>
                <c:pt idx="38559">
                  <c:v>2.8141571875001596</c:v>
                </c:pt>
                <c:pt idx="38560">
                  <c:v>2.8137303125001596</c:v>
                </c:pt>
                <c:pt idx="38561">
                  <c:v>2.8132718749999999</c:v>
                </c:pt>
                <c:pt idx="38562">
                  <c:v>2.81280625</c:v>
                </c:pt>
                <c:pt idx="38563">
                  <c:v>2.8123903125001597</c:v>
                </c:pt>
                <c:pt idx="38564">
                  <c:v>2.8119965625001599</c:v>
                </c:pt>
                <c:pt idx="38565">
                  <c:v>2.8116396875001599</c:v>
                </c:pt>
                <c:pt idx="38566">
                  <c:v>2.8112656249999999</c:v>
                </c:pt>
                <c:pt idx="38567">
                  <c:v>2.8109328125001598</c:v>
                </c:pt>
                <c:pt idx="38568">
                  <c:v>2.8104465625001596</c:v>
                </c:pt>
                <c:pt idx="38569">
                  <c:v>2.8108171875001595</c:v>
                </c:pt>
                <c:pt idx="38570">
                  <c:v>2.8112415625001597</c:v>
                </c:pt>
                <c:pt idx="38571">
                  <c:v>2.8115940625001596</c:v>
                </c:pt>
                <c:pt idx="38572">
                  <c:v>2.8119715625001596</c:v>
                </c:pt>
                <c:pt idx="38573">
                  <c:v>2.8123562500000001</c:v>
                </c:pt>
                <c:pt idx="38574">
                  <c:v>2.8127403125001598</c:v>
                </c:pt>
                <c:pt idx="38575">
                  <c:v>2.8130746875001598</c:v>
                </c:pt>
                <c:pt idx="38576">
                  <c:v>2.8134968749999998</c:v>
                </c:pt>
                <c:pt idx="38577">
                  <c:v>2.8139378125001597</c:v>
                </c:pt>
                <c:pt idx="38578">
                  <c:v>2.814311875</c:v>
                </c:pt>
                <c:pt idx="38579">
                  <c:v>2.8147449999999998</c:v>
                </c:pt>
                <c:pt idx="38580">
                  <c:v>2.8151131249999999</c:v>
                </c:pt>
                <c:pt idx="38581">
                  <c:v>2.8155621875001597</c:v>
                </c:pt>
                <c:pt idx="38582">
                  <c:v>2.8159759375001596</c:v>
                </c:pt>
                <c:pt idx="38583">
                  <c:v>2.8163200000000002</c:v>
                </c:pt>
                <c:pt idx="38584">
                  <c:v>2.8158959375001595</c:v>
                </c:pt>
                <c:pt idx="38585">
                  <c:v>2.815555625</c:v>
                </c:pt>
                <c:pt idx="38586">
                  <c:v>2.81506875</c:v>
                </c:pt>
                <c:pt idx="38587">
                  <c:v>2.8146106249999998</c:v>
                </c:pt>
                <c:pt idx="38588">
                  <c:v>2.8140718749999998</c:v>
                </c:pt>
                <c:pt idx="38589">
                  <c:v>2.81346843750016</c:v>
                </c:pt>
                <c:pt idx="38590">
                  <c:v>2.81298125</c:v>
                </c:pt>
                <c:pt idx="38591">
                  <c:v>2.8124237499999998</c:v>
                </c:pt>
                <c:pt idx="38592">
                  <c:v>2.8119718749999998</c:v>
                </c:pt>
                <c:pt idx="38593">
                  <c:v>2.8115162499999999</c:v>
                </c:pt>
                <c:pt idx="38594">
                  <c:v>2.8110806250000002</c:v>
                </c:pt>
                <c:pt idx="38595">
                  <c:v>2.810548125</c:v>
                </c:pt>
                <c:pt idx="38596">
                  <c:v>2.8100946875001598</c:v>
                </c:pt>
                <c:pt idx="38597">
                  <c:v>2.8097409375001599</c:v>
                </c:pt>
                <c:pt idx="38598">
                  <c:v>2.8101103125001599</c:v>
                </c:pt>
                <c:pt idx="38599">
                  <c:v>2.8105284375001598</c:v>
                </c:pt>
                <c:pt idx="38600">
                  <c:v>2.8108556249999999</c:v>
                </c:pt>
                <c:pt idx="38601">
                  <c:v>2.811204375</c:v>
                </c:pt>
                <c:pt idx="38602">
                  <c:v>2.8115934375001599</c:v>
                </c:pt>
                <c:pt idx="38603">
                  <c:v>2.812071875</c:v>
                </c:pt>
                <c:pt idx="38604">
                  <c:v>2.8125328125001596</c:v>
                </c:pt>
                <c:pt idx="38605">
                  <c:v>2.8129243750000001</c:v>
                </c:pt>
                <c:pt idx="38606">
                  <c:v>2.8132743750000002</c:v>
                </c:pt>
                <c:pt idx="38607">
                  <c:v>2.8136309375001596</c:v>
                </c:pt>
                <c:pt idx="38608">
                  <c:v>2.814008125</c:v>
                </c:pt>
                <c:pt idx="38609">
                  <c:v>2.8136174999999999</c:v>
                </c:pt>
                <c:pt idx="38610">
                  <c:v>2.81323875</c:v>
                </c:pt>
                <c:pt idx="38611">
                  <c:v>2.812764375</c:v>
                </c:pt>
                <c:pt idx="38612">
                  <c:v>2.8122162500000001</c:v>
                </c:pt>
                <c:pt idx="38613">
                  <c:v>2.8116828125001598</c:v>
                </c:pt>
                <c:pt idx="38614">
                  <c:v>2.8111906250000001</c:v>
                </c:pt>
                <c:pt idx="38615">
                  <c:v>2.810699375</c:v>
                </c:pt>
                <c:pt idx="38616">
                  <c:v>2.8101490625001597</c:v>
                </c:pt>
                <c:pt idx="38617">
                  <c:v>2.8096265625001595</c:v>
                </c:pt>
                <c:pt idx="38618">
                  <c:v>2.809115625</c:v>
                </c:pt>
                <c:pt idx="38619">
                  <c:v>2.8086175</c:v>
                </c:pt>
                <c:pt idx="38620">
                  <c:v>2.8082268749999999</c:v>
                </c:pt>
                <c:pt idx="38621">
                  <c:v>2.8077118749999999</c:v>
                </c:pt>
                <c:pt idx="38622">
                  <c:v>2.8073740625001595</c:v>
                </c:pt>
                <c:pt idx="38623">
                  <c:v>2.807860625</c:v>
                </c:pt>
                <c:pt idx="38624">
                  <c:v>2.8082559375001597</c:v>
                </c:pt>
                <c:pt idx="38625">
                  <c:v>2.8087481250000002</c:v>
                </c:pt>
                <c:pt idx="38626">
                  <c:v>2.8092025</c:v>
                </c:pt>
                <c:pt idx="38627">
                  <c:v>2.8095940625001599</c:v>
                </c:pt>
                <c:pt idx="38628">
                  <c:v>2.8099646875001598</c:v>
                </c:pt>
                <c:pt idx="38629">
                  <c:v>2.8104334375001598</c:v>
                </c:pt>
                <c:pt idx="38630">
                  <c:v>2.8108162499999998</c:v>
                </c:pt>
                <c:pt idx="38631">
                  <c:v>2.8112346875001597</c:v>
                </c:pt>
                <c:pt idx="38632">
                  <c:v>2.811684375</c:v>
                </c:pt>
                <c:pt idx="38633">
                  <c:v>2.8120875000000001</c:v>
                </c:pt>
                <c:pt idx="38634">
                  <c:v>2.8124562499999999</c:v>
                </c:pt>
                <c:pt idx="38635">
                  <c:v>2.8127296875001599</c:v>
                </c:pt>
                <c:pt idx="38636">
                  <c:v>2.8123787500000001</c:v>
                </c:pt>
                <c:pt idx="38637">
                  <c:v>2.8120306249999998</c:v>
                </c:pt>
                <c:pt idx="38638">
                  <c:v>2.8116625000000002</c:v>
                </c:pt>
                <c:pt idx="38639">
                  <c:v>2.8111878125001599</c:v>
                </c:pt>
                <c:pt idx="38640">
                  <c:v>2.8107950000000002</c:v>
                </c:pt>
                <c:pt idx="38641">
                  <c:v>2.8103775</c:v>
                </c:pt>
                <c:pt idx="38642">
                  <c:v>2.8099884375001598</c:v>
                </c:pt>
                <c:pt idx="38643">
                  <c:v>2.8096225000000001</c:v>
                </c:pt>
                <c:pt idx="38644">
                  <c:v>2.80893375</c:v>
                </c:pt>
                <c:pt idx="38645">
                  <c:v>2.8085149999999999</c:v>
                </c:pt>
                <c:pt idx="38646">
                  <c:v>2.8081787500000002</c:v>
                </c:pt>
                <c:pt idx="38647">
                  <c:v>2.8078103125001599</c:v>
                </c:pt>
                <c:pt idx="38648">
                  <c:v>2.8074275000000002</c:v>
                </c:pt>
                <c:pt idx="38649">
                  <c:v>2.80697375</c:v>
                </c:pt>
                <c:pt idx="38650">
                  <c:v>2.8066028125001599</c:v>
                </c:pt>
                <c:pt idx="38651">
                  <c:v>2.8062143750000001</c:v>
                </c:pt>
                <c:pt idx="38652">
                  <c:v>2.8059896875001598</c:v>
                </c:pt>
                <c:pt idx="38653">
                  <c:v>2.806324375</c:v>
                </c:pt>
                <c:pt idx="38654">
                  <c:v>2.8066581249999998</c:v>
                </c:pt>
                <c:pt idx="38655">
                  <c:v>2.80708718750016</c:v>
                </c:pt>
                <c:pt idx="38656">
                  <c:v>2.8074915625001595</c:v>
                </c:pt>
                <c:pt idx="38657">
                  <c:v>2.8079206249999999</c:v>
                </c:pt>
                <c:pt idx="38658">
                  <c:v>2.8083940625001595</c:v>
                </c:pt>
                <c:pt idx="38659">
                  <c:v>2.808788125</c:v>
                </c:pt>
                <c:pt idx="38660">
                  <c:v>2.8091949999999999</c:v>
                </c:pt>
                <c:pt idx="38661">
                  <c:v>2.8095634375001599</c:v>
                </c:pt>
                <c:pt idx="38662">
                  <c:v>2.810053125</c:v>
                </c:pt>
                <c:pt idx="38663">
                  <c:v>2.8105293750000002</c:v>
                </c:pt>
                <c:pt idx="38664">
                  <c:v>2.810136875</c:v>
                </c:pt>
                <c:pt idx="38665">
                  <c:v>2.8098103125001597</c:v>
                </c:pt>
                <c:pt idx="38666">
                  <c:v>2.8093443749999998</c:v>
                </c:pt>
                <c:pt idx="38667">
                  <c:v>2.8087571875001598</c:v>
                </c:pt>
                <c:pt idx="38668">
                  <c:v>2.8083556249999999</c:v>
                </c:pt>
                <c:pt idx="38669">
                  <c:v>2.807883125</c:v>
                </c:pt>
                <c:pt idx="38670">
                  <c:v>2.8074765625001596</c:v>
                </c:pt>
                <c:pt idx="38671">
                  <c:v>2.80701</c:v>
                </c:pt>
                <c:pt idx="38672">
                  <c:v>2.8065896875001597</c:v>
                </c:pt>
                <c:pt idx="38673">
                  <c:v>2.8062378125001599</c:v>
                </c:pt>
                <c:pt idx="38674">
                  <c:v>2.8058387499999999</c:v>
                </c:pt>
                <c:pt idx="38675">
                  <c:v>2.8052503125001595</c:v>
                </c:pt>
                <c:pt idx="38676">
                  <c:v>2.8057465625001599</c:v>
                </c:pt>
                <c:pt idx="38677">
                  <c:v>2.8062200000000002</c:v>
                </c:pt>
                <c:pt idx="38678">
                  <c:v>2.8066262499999999</c:v>
                </c:pt>
                <c:pt idx="38679">
                  <c:v>2.807051875</c:v>
                </c:pt>
                <c:pt idx="38680">
                  <c:v>2.8075168750000001</c:v>
                </c:pt>
                <c:pt idx="38681">
                  <c:v>2.8079409375001596</c:v>
                </c:pt>
                <c:pt idx="38682">
                  <c:v>2.80838375</c:v>
                </c:pt>
                <c:pt idx="38683">
                  <c:v>2.8088643750000002</c:v>
                </c:pt>
                <c:pt idx="38684">
                  <c:v>2.8093265625001598</c:v>
                </c:pt>
                <c:pt idx="38685">
                  <c:v>2.8097253125001598</c:v>
                </c:pt>
                <c:pt idx="38686">
                  <c:v>2.8101824999999998</c:v>
                </c:pt>
                <c:pt idx="38687">
                  <c:v>2.8105503125001596</c:v>
                </c:pt>
                <c:pt idx="38688">
                  <c:v>2.8109025000000001</c:v>
                </c:pt>
                <c:pt idx="38689">
                  <c:v>2.8113059375001597</c:v>
                </c:pt>
                <c:pt idx="38690">
                  <c:v>2.8117815625001596</c:v>
                </c:pt>
                <c:pt idx="38691">
                  <c:v>2.8121974999999999</c:v>
                </c:pt>
                <c:pt idx="38692">
                  <c:v>2.8126350000000002</c:v>
                </c:pt>
                <c:pt idx="38693">
                  <c:v>2.8130453125001598</c:v>
                </c:pt>
                <c:pt idx="38694">
                  <c:v>2.8134537499999999</c:v>
                </c:pt>
                <c:pt idx="38695">
                  <c:v>2.8137846875001595</c:v>
                </c:pt>
                <c:pt idx="38696">
                  <c:v>2.8133668749999998</c:v>
                </c:pt>
                <c:pt idx="38697">
                  <c:v>2.8128518749999998</c:v>
                </c:pt>
                <c:pt idx="38698">
                  <c:v>2.8121993750000001</c:v>
                </c:pt>
                <c:pt idx="38699">
                  <c:v>2.8118403125001596</c:v>
                </c:pt>
                <c:pt idx="38700">
                  <c:v>2.8114846875001596</c:v>
                </c:pt>
                <c:pt idx="38701">
                  <c:v>2.8110059375001599</c:v>
                </c:pt>
                <c:pt idx="38702">
                  <c:v>2.8105028125001597</c:v>
                </c:pt>
                <c:pt idx="38703">
                  <c:v>2.8099315625001595</c:v>
                </c:pt>
                <c:pt idx="38704">
                  <c:v>2.80934531250016</c:v>
                </c:pt>
                <c:pt idx="38705">
                  <c:v>2.8088115625001597</c:v>
                </c:pt>
                <c:pt idx="38706">
                  <c:v>2.8083075000000002</c:v>
                </c:pt>
                <c:pt idx="38707">
                  <c:v>2.807855</c:v>
                </c:pt>
                <c:pt idx="38708">
                  <c:v>2.8074237499999999</c:v>
                </c:pt>
                <c:pt idx="38709">
                  <c:v>2.8069937500000002</c:v>
                </c:pt>
                <c:pt idx="38710">
                  <c:v>2.8065621875001598</c:v>
                </c:pt>
                <c:pt idx="38711">
                  <c:v>2.8060537499999998</c:v>
                </c:pt>
                <c:pt idx="38712">
                  <c:v>2.8057246875001596</c:v>
                </c:pt>
                <c:pt idx="38713">
                  <c:v>2.8051090625001596</c:v>
                </c:pt>
                <c:pt idx="38714">
                  <c:v>2.8047331249999998</c:v>
                </c:pt>
                <c:pt idx="38715">
                  <c:v>2.8043384375001597</c:v>
                </c:pt>
                <c:pt idx="38716">
                  <c:v>2.803943125</c:v>
                </c:pt>
                <c:pt idx="38717">
                  <c:v>2.803520625</c:v>
                </c:pt>
                <c:pt idx="38718">
                  <c:v>2.8030575</c:v>
                </c:pt>
                <c:pt idx="38719">
                  <c:v>2.8025571875001596</c:v>
                </c:pt>
                <c:pt idx="38720">
                  <c:v>2.8021181249999998</c:v>
                </c:pt>
                <c:pt idx="38721">
                  <c:v>2.801654375</c:v>
                </c:pt>
                <c:pt idx="38722">
                  <c:v>2.8012934375001599</c:v>
                </c:pt>
                <c:pt idx="38723">
                  <c:v>2.8008537499999999</c:v>
                </c:pt>
                <c:pt idx="38724">
                  <c:v>2.8011753125001597</c:v>
                </c:pt>
                <c:pt idx="38725">
                  <c:v>2.8015046875001599</c:v>
                </c:pt>
                <c:pt idx="38726">
                  <c:v>2.8019415625001596</c:v>
                </c:pt>
                <c:pt idx="38727">
                  <c:v>2.8023312499999999</c:v>
                </c:pt>
                <c:pt idx="38728">
                  <c:v>2.8027509375001598</c:v>
                </c:pt>
                <c:pt idx="38729">
                  <c:v>2.8031909375001596</c:v>
                </c:pt>
                <c:pt idx="38730">
                  <c:v>2.8035931249999999</c:v>
                </c:pt>
                <c:pt idx="38731">
                  <c:v>2.8039725</c:v>
                </c:pt>
                <c:pt idx="38732">
                  <c:v>2.8043846875001597</c:v>
                </c:pt>
                <c:pt idx="38733">
                  <c:v>2.8048237500000002</c:v>
                </c:pt>
                <c:pt idx="38734">
                  <c:v>2.8052084375001596</c:v>
                </c:pt>
                <c:pt idx="38735">
                  <c:v>2.8056450000000002</c:v>
                </c:pt>
                <c:pt idx="38736">
                  <c:v>2.8061068749999998</c:v>
                </c:pt>
                <c:pt idx="38737">
                  <c:v>2.8065403125001596</c:v>
                </c:pt>
                <c:pt idx="38738">
                  <c:v>2.8068840625001599</c:v>
                </c:pt>
                <c:pt idx="38739">
                  <c:v>2.8072225</c:v>
                </c:pt>
                <c:pt idx="38740">
                  <c:v>2.8075818749999999</c:v>
                </c:pt>
                <c:pt idx="38741">
                  <c:v>2.8079993750000001</c:v>
                </c:pt>
                <c:pt idx="38742">
                  <c:v>2.807566875</c:v>
                </c:pt>
                <c:pt idx="38743">
                  <c:v>2.8068418749999999</c:v>
                </c:pt>
                <c:pt idx="38744">
                  <c:v>2.8063112499999998</c:v>
                </c:pt>
                <c:pt idx="38745">
                  <c:v>2.8057006250000001</c:v>
                </c:pt>
                <c:pt idx="38746">
                  <c:v>2.8050825000000001</c:v>
                </c:pt>
                <c:pt idx="38747">
                  <c:v>2.8045012499999999</c:v>
                </c:pt>
                <c:pt idx="38748">
                  <c:v>2.8039540625001598</c:v>
                </c:pt>
                <c:pt idx="38749">
                  <c:v>2.8033762499999999</c:v>
                </c:pt>
                <c:pt idx="38750">
                  <c:v>2.8028118750000002</c:v>
                </c:pt>
                <c:pt idx="38751">
                  <c:v>2.8022631250000001</c:v>
                </c:pt>
                <c:pt idx="38752">
                  <c:v>2.8017390625001597</c:v>
                </c:pt>
                <c:pt idx="38753">
                  <c:v>2.8012531250000001</c:v>
                </c:pt>
                <c:pt idx="38754">
                  <c:v>2.8009203125001596</c:v>
                </c:pt>
                <c:pt idx="38755">
                  <c:v>2.8005931249999998</c:v>
                </c:pt>
                <c:pt idx="38756">
                  <c:v>2.8002725000000002</c:v>
                </c:pt>
                <c:pt idx="38757">
                  <c:v>2.7997825000000001</c:v>
                </c:pt>
                <c:pt idx="38758">
                  <c:v>2.7993821875001599</c:v>
                </c:pt>
                <c:pt idx="38759">
                  <c:v>2.7997293750000001</c:v>
                </c:pt>
                <c:pt idx="38760">
                  <c:v>2.8001725</c:v>
                </c:pt>
                <c:pt idx="38761">
                  <c:v>2.8006337499999998</c:v>
                </c:pt>
                <c:pt idx="38762">
                  <c:v>2.80103875</c:v>
                </c:pt>
                <c:pt idx="38763">
                  <c:v>2.8015215625001599</c:v>
                </c:pt>
                <c:pt idx="38764">
                  <c:v>2.8020993750000001</c:v>
                </c:pt>
                <c:pt idx="38765">
                  <c:v>2.8026209375001598</c:v>
                </c:pt>
                <c:pt idx="38766">
                  <c:v>2.8031559375001596</c:v>
                </c:pt>
                <c:pt idx="38767">
                  <c:v>2.8037046875001597</c:v>
                </c:pt>
                <c:pt idx="38768">
                  <c:v>2.8042334375001596</c:v>
                </c:pt>
                <c:pt idx="38769">
                  <c:v>2.8046359375001599</c:v>
                </c:pt>
                <c:pt idx="38770">
                  <c:v>2.8051771875001599</c:v>
                </c:pt>
                <c:pt idx="38771">
                  <c:v>2.8056071875001596</c:v>
                </c:pt>
                <c:pt idx="38772">
                  <c:v>2.80603625</c:v>
                </c:pt>
                <c:pt idx="38773">
                  <c:v>2.8065625000000001</c:v>
                </c:pt>
                <c:pt idx="38774">
                  <c:v>2.80708125</c:v>
                </c:pt>
                <c:pt idx="38775">
                  <c:v>2.8075225000000001</c:v>
                </c:pt>
                <c:pt idx="38776">
                  <c:v>2.8079424999999998</c:v>
                </c:pt>
                <c:pt idx="38777">
                  <c:v>2.8073800000000002</c:v>
                </c:pt>
                <c:pt idx="38778">
                  <c:v>2.8066087500000001</c:v>
                </c:pt>
                <c:pt idx="38779">
                  <c:v>2.8060403125001598</c:v>
                </c:pt>
                <c:pt idx="38780">
                  <c:v>2.8054649999999999</c:v>
                </c:pt>
                <c:pt idx="38781">
                  <c:v>2.8048096875001596</c:v>
                </c:pt>
                <c:pt idx="38782">
                  <c:v>2.8042037500000001</c:v>
                </c:pt>
                <c:pt idx="38783">
                  <c:v>2.803671875</c:v>
                </c:pt>
                <c:pt idx="38784">
                  <c:v>2.8032118750000001</c:v>
                </c:pt>
                <c:pt idx="38785">
                  <c:v>2.8027837500000001</c:v>
                </c:pt>
                <c:pt idx="38786">
                  <c:v>2.8023899999999999</c:v>
                </c:pt>
                <c:pt idx="38787">
                  <c:v>2.8019846875001599</c:v>
                </c:pt>
                <c:pt idx="38788">
                  <c:v>2.8015887500000001</c:v>
                </c:pt>
                <c:pt idx="38789">
                  <c:v>2.801631875</c:v>
                </c:pt>
                <c:pt idx="38790">
                  <c:v>2.8014521875001597</c:v>
                </c:pt>
                <c:pt idx="38791">
                  <c:v>2.8018221875001599</c:v>
                </c:pt>
                <c:pt idx="38792">
                  <c:v>2.8022140625001599</c:v>
                </c:pt>
                <c:pt idx="38793">
                  <c:v>2.8026215625001596</c:v>
                </c:pt>
                <c:pt idx="38794">
                  <c:v>2.80303406250016</c:v>
                </c:pt>
                <c:pt idx="38795">
                  <c:v>2.8034303125001596</c:v>
                </c:pt>
                <c:pt idx="38796">
                  <c:v>2.8039381250000002</c:v>
                </c:pt>
                <c:pt idx="38797">
                  <c:v>2.8042996875001598</c:v>
                </c:pt>
                <c:pt idx="38798">
                  <c:v>2.8046975000000001</c:v>
                </c:pt>
                <c:pt idx="38799">
                  <c:v>2.8050934375001599</c:v>
                </c:pt>
                <c:pt idx="38800">
                  <c:v>2.80515625</c:v>
                </c:pt>
                <c:pt idx="38801">
                  <c:v>2.804774375</c:v>
                </c:pt>
                <c:pt idx="38802">
                  <c:v>2.8041743750000001</c:v>
                </c:pt>
                <c:pt idx="38803">
                  <c:v>2.8037828125001596</c:v>
                </c:pt>
                <c:pt idx="38804">
                  <c:v>2.8034121875001596</c:v>
                </c:pt>
                <c:pt idx="38805">
                  <c:v>2.8029678125001598</c:v>
                </c:pt>
                <c:pt idx="38806">
                  <c:v>2.8026193749999999</c:v>
                </c:pt>
                <c:pt idx="38807">
                  <c:v>2.8022865625001598</c:v>
                </c:pt>
                <c:pt idx="38808">
                  <c:v>2.8019615625001597</c:v>
                </c:pt>
                <c:pt idx="38809">
                  <c:v>2.80147406250016</c:v>
                </c:pt>
                <c:pt idx="38810">
                  <c:v>2.8019378125001597</c:v>
                </c:pt>
                <c:pt idx="38811">
                  <c:v>2.8023765625001595</c:v>
                </c:pt>
                <c:pt idx="38812">
                  <c:v>2.80281</c:v>
                </c:pt>
                <c:pt idx="38813">
                  <c:v>2.8032909375001598</c:v>
                </c:pt>
                <c:pt idx="38814">
                  <c:v>2.80370281250016</c:v>
                </c:pt>
                <c:pt idx="38815">
                  <c:v>2.8041528125001598</c:v>
                </c:pt>
                <c:pt idx="38816">
                  <c:v>2.8046321875001596</c:v>
                </c:pt>
                <c:pt idx="38817">
                  <c:v>2.8050296875001597</c:v>
                </c:pt>
                <c:pt idx="38818">
                  <c:v>2.8055118750000001</c:v>
                </c:pt>
                <c:pt idx="38819">
                  <c:v>2.8059937499999998</c:v>
                </c:pt>
                <c:pt idx="38820">
                  <c:v>2.8063987500000001</c:v>
                </c:pt>
                <c:pt idx="38821">
                  <c:v>2.8068390625001598</c:v>
                </c:pt>
                <c:pt idx="38822">
                  <c:v>2.8072762500000001</c:v>
                </c:pt>
                <c:pt idx="38823">
                  <c:v>2.807603125</c:v>
                </c:pt>
                <c:pt idx="38824">
                  <c:v>2.8072515625001597</c:v>
                </c:pt>
                <c:pt idx="38825">
                  <c:v>2.8067221875001596</c:v>
                </c:pt>
                <c:pt idx="38826">
                  <c:v>2.8063268749999999</c:v>
                </c:pt>
                <c:pt idx="38827">
                  <c:v>2.8058853125001599</c:v>
                </c:pt>
                <c:pt idx="38828">
                  <c:v>2.8054534375001596</c:v>
                </c:pt>
                <c:pt idx="38829">
                  <c:v>2.8049796875001598</c:v>
                </c:pt>
                <c:pt idx="38830">
                  <c:v>2.8044918750000001</c:v>
                </c:pt>
                <c:pt idx="38831">
                  <c:v>2.8040165625001596</c:v>
                </c:pt>
                <c:pt idx="38832">
                  <c:v>2.8034443750000002</c:v>
                </c:pt>
                <c:pt idx="38833">
                  <c:v>2.80298625</c:v>
                </c:pt>
                <c:pt idx="38834">
                  <c:v>2.8025178125001595</c:v>
                </c:pt>
                <c:pt idx="38835">
                  <c:v>2.8021453125001599</c:v>
                </c:pt>
                <c:pt idx="38836">
                  <c:v>2.8017959375001595</c:v>
                </c:pt>
                <c:pt idx="38837">
                  <c:v>2.8014743750000002</c:v>
                </c:pt>
                <c:pt idx="38838">
                  <c:v>2.8010284375001597</c:v>
                </c:pt>
                <c:pt idx="38839">
                  <c:v>2.8013409375001599</c:v>
                </c:pt>
                <c:pt idx="38840">
                  <c:v>2.8016903125001598</c:v>
                </c:pt>
                <c:pt idx="38841">
                  <c:v>2.8021003125001598</c:v>
                </c:pt>
                <c:pt idx="38842">
                  <c:v>2.8024718750000002</c:v>
                </c:pt>
                <c:pt idx="38843">
                  <c:v>2.8028921875001598</c:v>
                </c:pt>
                <c:pt idx="38844">
                  <c:v>2.8032712499999999</c:v>
                </c:pt>
                <c:pt idx="38845">
                  <c:v>2.8028468750000002</c:v>
                </c:pt>
                <c:pt idx="38846">
                  <c:v>2.8025074999999999</c:v>
                </c:pt>
                <c:pt idx="38847">
                  <c:v>2.802155</c:v>
                </c:pt>
                <c:pt idx="38848">
                  <c:v>2.8018253125001595</c:v>
                </c:pt>
                <c:pt idx="38849">
                  <c:v>2.8014959375001598</c:v>
                </c:pt>
                <c:pt idx="38850">
                  <c:v>2.8010259375001598</c:v>
                </c:pt>
                <c:pt idx="38851">
                  <c:v>2.8006787499999999</c:v>
                </c:pt>
                <c:pt idx="38852">
                  <c:v>2.8002015625001597</c:v>
                </c:pt>
                <c:pt idx="38853">
                  <c:v>2.7997243749999998</c:v>
                </c:pt>
                <c:pt idx="38854">
                  <c:v>2.7993065625001599</c:v>
                </c:pt>
                <c:pt idx="38855">
                  <c:v>2.7997215625001597</c:v>
                </c:pt>
                <c:pt idx="38856">
                  <c:v>2.8001753125001598</c:v>
                </c:pt>
                <c:pt idx="38857">
                  <c:v>2.8005024999999999</c:v>
                </c:pt>
                <c:pt idx="38858">
                  <c:v>2.8008518750000002</c:v>
                </c:pt>
                <c:pt idx="38859">
                  <c:v>2.8012653125001599</c:v>
                </c:pt>
                <c:pt idx="38860">
                  <c:v>2.801755</c:v>
                </c:pt>
                <c:pt idx="38861">
                  <c:v>2.8022003125001596</c:v>
                </c:pt>
                <c:pt idx="38862">
                  <c:v>2.8026915625001596</c:v>
                </c:pt>
                <c:pt idx="38863">
                  <c:v>2.8031946875001599</c:v>
                </c:pt>
                <c:pt idx="38864">
                  <c:v>2.8036996875001599</c:v>
                </c:pt>
                <c:pt idx="38865">
                  <c:v>2.8041559375001599</c:v>
                </c:pt>
                <c:pt idx="38866">
                  <c:v>2.8046321875001596</c:v>
                </c:pt>
                <c:pt idx="38867">
                  <c:v>2.8049943750000002</c:v>
                </c:pt>
                <c:pt idx="38868">
                  <c:v>2.8054465625001597</c:v>
                </c:pt>
                <c:pt idx="38869">
                  <c:v>2.8059175000000001</c:v>
                </c:pt>
                <c:pt idx="38870">
                  <c:v>2.8064159375001596</c:v>
                </c:pt>
                <c:pt idx="38871">
                  <c:v>2.8068265625001598</c:v>
                </c:pt>
                <c:pt idx="38872">
                  <c:v>2.8072756249999999</c:v>
                </c:pt>
                <c:pt idx="38873">
                  <c:v>2.8076909375001597</c:v>
                </c:pt>
                <c:pt idx="38874">
                  <c:v>2.8080240625001598</c:v>
                </c:pt>
                <c:pt idx="38875">
                  <c:v>2.8083524999999998</c:v>
                </c:pt>
                <c:pt idx="38876">
                  <c:v>2.8075956249999998</c:v>
                </c:pt>
                <c:pt idx="38877">
                  <c:v>2.806775</c:v>
                </c:pt>
                <c:pt idx="38878">
                  <c:v>2.8058331249999999</c:v>
                </c:pt>
                <c:pt idx="38879">
                  <c:v>2.8047550000000001</c:v>
                </c:pt>
                <c:pt idx="38880">
                  <c:v>2.8036065625001596</c:v>
                </c:pt>
                <c:pt idx="38881">
                  <c:v>2.8024509375001596</c:v>
                </c:pt>
                <c:pt idx="38882">
                  <c:v>2.8012709375001599</c:v>
                </c:pt>
                <c:pt idx="38883">
                  <c:v>2.80003718750016</c:v>
                </c:pt>
                <c:pt idx="38884">
                  <c:v>2.7987831249999999</c:v>
                </c:pt>
                <c:pt idx="38885">
                  <c:v>2.7977025000000002</c:v>
                </c:pt>
                <c:pt idx="38886">
                  <c:v>2.7968096875001596</c:v>
                </c:pt>
                <c:pt idx="38887">
                  <c:v>2.7961346875001598</c:v>
                </c:pt>
                <c:pt idx="38888">
                  <c:v>2.7956337499999999</c:v>
                </c:pt>
                <c:pt idx="38889">
                  <c:v>2.7952793749999998</c:v>
                </c:pt>
                <c:pt idx="38890">
                  <c:v>2.7948240625001599</c:v>
                </c:pt>
                <c:pt idx="38891">
                  <c:v>2.794933125</c:v>
                </c:pt>
                <c:pt idx="38892">
                  <c:v>2.795320625</c:v>
                </c:pt>
                <c:pt idx="38893">
                  <c:v>2.7957871875001596</c:v>
                </c:pt>
                <c:pt idx="38894">
                  <c:v>2.79611375</c:v>
                </c:pt>
                <c:pt idx="38895">
                  <c:v>2.7966465625001597</c:v>
                </c:pt>
                <c:pt idx="38896">
                  <c:v>2.797138125</c:v>
                </c:pt>
                <c:pt idx="38897">
                  <c:v>2.7975853125001597</c:v>
                </c:pt>
                <c:pt idx="38898">
                  <c:v>2.7979306249999998</c:v>
                </c:pt>
                <c:pt idx="38899">
                  <c:v>2.7983406249999998</c:v>
                </c:pt>
                <c:pt idx="38900">
                  <c:v>2.7987518749999998</c:v>
                </c:pt>
                <c:pt idx="38901">
                  <c:v>2.7991053125001599</c:v>
                </c:pt>
                <c:pt idx="38902">
                  <c:v>2.7995815625001597</c:v>
                </c:pt>
                <c:pt idx="38903">
                  <c:v>2.8000865625001596</c:v>
                </c:pt>
                <c:pt idx="38904">
                  <c:v>2.8004940625001598</c:v>
                </c:pt>
                <c:pt idx="38905">
                  <c:v>2.8009087500000001</c:v>
                </c:pt>
                <c:pt idx="38906">
                  <c:v>2.8011903125001596</c:v>
                </c:pt>
                <c:pt idx="38907">
                  <c:v>2.8007834375001597</c:v>
                </c:pt>
                <c:pt idx="38908">
                  <c:v>2.8003662500000002</c:v>
                </c:pt>
                <c:pt idx="38909">
                  <c:v>2.7997715625001596</c:v>
                </c:pt>
                <c:pt idx="38910">
                  <c:v>2.7992681250000002</c:v>
                </c:pt>
                <c:pt idx="38911">
                  <c:v>2.7987309375001597</c:v>
                </c:pt>
                <c:pt idx="38912">
                  <c:v>2.7981918750000001</c:v>
                </c:pt>
                <c:pt idx="38913">
                  <c:v>2.7975875000000001</c:v>
                </c:pt>
                <c:pt idx="38914">
                  <c:v>2.7970731249999998</c:v>
                </c:pt>
                <c:pt idx="38915">
                  <c:v>2.7965456249999998</c:v>
                </c:pt>
                <c:pt idx="38916">
                  <c:v>2.7960215625001599</c:v>
                </c:pt>
                <c:pt idx="38917">
                  <c:v>2.795555625</c:v>
                </c:pt>
                <c:pt idx="38918">
                  <c:v>2.7950996875001599</c:v>
                </c:pt>
                <c:pt idx="38919">
                  <c:v>2.7947318750000001</c:v>
                </c:pt>
                <c:pt idx="38920">
                  <c:v>2.7942821875001598</c:v>
                </c:pt>
                <c:pt idx="38921">
                  <c:v>2.7939375000000002</c:v>
                </c:pt>
                <c:pt idx="38922">
                  <c:v>2.7943587499999998</c:v>
                </c:pt>
                <c:pt idx="38923">
                  <c:v>2.7947521875001597</c:v>
                </c:pt>
                <c:pt idx="38924">
                  <c:v>2.7950765625001597</c:v>
                </c:pt>
                <c:pt idx="38925">
                  <c:v>2.7954862500000002</c:v>
                </c:pt>
                <c:pt idx="38926">
                  <c:v>2.7958759375001598</c:v>
                </c:pt>
                <c:pt idx="38927">
                  <c:v>2.7962909375001597</c:v>
                </c:pt>
                <c:pt idx="38928">
                  <c:v>2.7967300000000002</c:v>
                </c:pt>
                <c:pt idx="38929">
                  <c:v>2.7971734375001596</c:v>
                </c:pt>
                <c:pt idx="38930">
                  <c:v>2.7975346875001597</c:v>
                </c:pt>
                <c:pt idx="38931">
                  <c:v>2.7978928125001596</c:v>
                </c:pt>
                <c:pt idx="38932">
                  <c:v>2.7982731250000001</c:v>
                </c:pt>
                <c:pt idx="38933">
                  <c:v>2.7986556249999999</c:v>
                </c:pt>
                <c:pt idx="38934">
                  <c:v>2.7989821875001599</c:v>
                </c:pt>
                <c:pt idx="38935">
                  <c:v>2.7986124999999999</c:v>
                </c:pt>
                <c:pt idx="38936">
                  <c:v>2.7982125</c:v>
                </c:pt>
                <c:pt idx="38937">
                  <c:v>2.797890625</c:v>
                </c:pt>
                <c:pt idx="38938">
                  <c:v>2.7975321875001598</c:v>
                </c:pt>
                <c:pt idx="38939">
                  <c:v>2.7979968749999999</c:v>
                </c:pt>
                <c:pt idx="38940">
                  <c:v>2.7983893750000002</c:v>
                </c:pt>
                <c:pt idx="38941">
                  <c:v>2.7988621875001596</c:v>
                </c:pt>
                <c:pt idx="38942">
                  <c:v>2.7992140625001598</c:v>
                </c:pt>
                <c:pt idx="38943">
                  <c:v>2.7990915625001596</c:v>
                </c:pt>
                <c:pt idx="38944">
                  <c:v>2.7987418750000002</c:v>
                </c:pt>
                <c:pt idx="38945">
                  <c:v>2.7983368749999999</c:v>
                </c:pt>
                <c:pt idx="38946">
                  <c:v>2.797878125</c:v>
                </c:pt>
                <c:pt idx="38947">
                  <c:v>2.7973574999999999</c:v>
                </c:pt>
                <c:pt idx="38948">
                  <c:v>2.796880625</c:v>
                </c:pt>
                <c:pt idx="38949">
                  <c:v>2.7964778125001599</c:v>
                </c:pt>
                <c:pt idx="38950">
                  <c:v>2.7961303125001598</c:v>
                </c:pt>
                <c:pt idx="38951">
                  <c:v>2.7956556250000002</c:v>
                </c:pt>
                <c:pt idx="38952">
                  <c:v>2.7952962499999998</c:v>
                </c:pt>
                <c:pt idx="38953">
                  <c:v>2.7949743749999998</c:v>
                </c:pt>
                <c:pt idx="38954">
                  <c:v>2.7953584375001599</c:v>
                </c:pt>
                <c:pt idx="38955">
                  <c:v>2.7956875000000001</c:v>
                </c:pt>
                <c:pt idx="38956">
                  <c:v>2.7952075000000001</c:v>
                </c:pt>
                <c:pt idx="38957">
                  <c:v>2.7947446875001596</c:v>
                </c:pt>
                <c:pt idx="38958">
                  <c:v>2.7944246875001597</c:v>
                </c:pt>
                <c:pt idx="38959">
                  <c:v>2.7940212500000001</c:v>
                </c:pt>
                <c:pt idx="38960">
                  <c:v>2.793550625</c:v>
                </c:pt>
                <c:pt idx="38961">
                  <c:v>2.7930268749999998</c:v>
                </c:pt>
                <c:pt idx="38962">
                  <c:v>2.7924371875001599</c:v>
                </c:pt>
                <c:pt idx="38963">
                  <c:v>2.7919028125001599</c:v>
                </c:pt>
                <c:pt idx="38964">
                  <c:v>2.7915440625001597</c:v>
                </c:pt>
                <c:pt idx="38965">
                  <c:v>2.7913078125001598</c:v>
                </c:pt>
                <c:pt idx="38966">
                  <c:v>2.7918165625001596</c:v>
                </c:pt>
                <c:pt idx="38967">
                  <c:v>2.7921724999999999</c:v>
                </c:pt>
                <c:pt idx="38968">
                  <c:v>2.7925209375001598</c:v>
                </c:pt>
                <c:pt idx="38969">
                  <c:v>2.7929881249999999</c:v>
                </c:pt>
                <c:pt idx="38970">
                  <c:v>2.7933328125001595</c:v>
                </c:pt>
                <c:pt idx="38971">
                  <c:v>2.793736875</c:v>
                </c:pt>
                <c:pt idx="38972">
                  <c:v>2.7941821875001596</c:v>
                </c:pt>
                <c:pt idx="38973">
                  <c:v>2.7945353125001597</c:v>
                </c:pt>
                <c:pt idx="38974">
                  <c:v>2.7948159375001596</c:v>
                </c:pt>
                <c:pt idx="38975">
                  <c:v>2.7951743750000002</c:v>
                </c:pt>
                <c:pt idx="38976">
                  <c:v>2.7955687500000002</c:v>
                </c:pt>
                <c:pt idx="38977">
                  <c:v>2.7959834375001598</c:v>
                </c:pt>
                <c:pt idx="38978">
                  <c:v>2.7957637499999999</c:v>
                </c:pt>
                <c:pt idx="38979">
                  <c:v>2.7953384375001598</c:v>
                </c:pt>
                <c:pt idx="38980">
                  <c:v>2.7949099999999998</c:v>
                </c:pt>
                <c:pt idx="38981">
                  <c:v>2.7944109375001598</c:v>
                </c:pt>
                <c:pt idx="38982">
                  <c:v>2.7940840625001599</c:v>
                </c:pt>
                <c:pt idx="38983">
                  <c:v>2.7936403125001599</c:v>
                </c:pt>
                <c:pt idx="38984">
                  <c:v>2.7931668749999998</c:v>
                </c:pt>
                <c:pt idx="38985">
                  <c:v>2.792833125</c:v>
                </c:pt>
                <c:pt idx="38986">
                  <c:v>2.7924349999999998</c:v>
                </c:pt>
                <c:pt idx="38987">
                  <c:v>2.7921031250000001</c:v>
                </c:pt>
                <c:pt idx="38988">
                  <c:v>2.7916971875001599</c:v>
                </c:pt>
                <c:pt idx="38989">
                  <c:v>2.791741875</c:v>
                </c:pt>
                <c:pt idx="38990">
                  <c:v>2.7920806250000001</c:v>
                </c:pt>
                <c:pt idx="38991">
                  <c:v>2.792434375</c:v>
                </c:pt>
                <c:pt idx="38992">
                  <c:v>2.7928009375001599</c:v>
                </c:pt>
                <c:pt idx="38993">
                  <c:v>2.7931943750000001</c:v>
                </c:pt>
                <c:pt idx="38994">
                  <c:v>2.7936065625001598</c:v>
                </c:pt>
                <c:pt idx="38995">
                  <c:v>2.7939746875001599</c:v>
                </c:pt>
                <c:pt idx="38996">
                  <c:v>2.794405625</c:v>
                </c:pt>
                <c:pt idx="38997">
                  <c:v>2.7948831250000001</c:v>
                </c:pt>
                <c:pt idx="38998">
                  <c:v>2.7953846875001598</c:v>
                </c:pt>
                <c:pt idx="38999">
                  <c:v>2.7957725</c:v>
                </c:pt>
                <c:pt idx="39000">
                  <c:v>2.7962181250000002</c:v>
                </c:pt>
                <c:pt idx="39001">
                  <c:v>2.7966771875001597</c:v>
                </c:pt>
                <c:pt idx="39002">
                  <c:v>2.7971346875001597</c:v>
                </c:pt>
                <c:pt idx="39003">
                  <c:v>2.7975165625001597</c:v>
                </c:pt>
                <c:pt idx="39004">
                  <c:v>2.7979546875001597</c:v>
                </c:pt>
                <c:pt idx="39005">
                  <c:v>2.7983106250000001</c:v>
                </c:pt>
                <c:pt idx="39006">
                  <c:v>2.7986650000000002</c:v>
                </c:pt>
                <c:pt idx="39007">
                  <c:v>2.7981531249999998</c:v>
                </c:pt>
                <c:pt idx="39008">
                  <c:v>2.7975528125001596</c:v>
                </c:pt>
                <c:pt idx="39009">
                  <c:v>2.7971340625001599</c:v>
                </c:pt>
                <c:pt idx="39010">
                  <c:v>2.7966265625001596</c:v>
                </c:pt>
                <c:pt idx="39011">
                  <c:v>2.7961821875001598</c:v>
                </c:pt>
                <c:pt idx="39012">
                  <c:v>2.7957359375001598</c:v>
                </c:pt>
                <c:pt idx="39013">
                  <c:v>2.7951981250000002</c:v>
                </c:pt>
                <c:pt idx="39014">
                  <c:v>2.7946825</c:v>
                </c:pt>
                <c:pt idx="39015">
                  <c:v>2.7942084375001599</c:v>
                </c:pt>
                <c:pt idx="39016">
                  <c:v>2.7937587499999998</c:v>
                </c:pt>
                <c:pt idx="39017">
                  <c:v>2.7934049999999999</c:v>
                </c:pt>
                <c:pt idx="39018">
                  <c:v>2.7929149999999998</c:v>
                </c:pt>
                <c:pt idx="39019">
                  <c:v>2.7925903125001597</c:v>
                </c:pt>
                <c:pt idx="39020">
                  <c:v>2.793015</c:v>
                </c:pt>
                <c:pt idx="39021">
                  <c:v>2.7933790625001595</c:v>
                </c:pt>
                <c:pt idx="39022">
                  <c:v>2.7937115625001598</c:v>
                </c:pt>
                <c:pt idx="39023">
                  <c:v>2.7940653125001598</c:v>
                </c:pt>
                <c:pt idx="39024">
                  <c:v>2.7944559375001599</c:v>
                </c:pt>
                <c:pt idx="39025">
                  <c:v>2.7948284375001595</c:v>
                </c:pt>
                <c:pt idx="39026">
                  <c:v>2.7951625</c:v>
                </c:pt>
                <c:pt idx="39027">
                  <c:v>2.7948396875001595</c:v>
                </c:pt>
                <c:pt idx="39028">
                  <c:v>2.7942509375001596</c:v>
                </c:pt>
                <c:pt idx="39029">
                  <c:v>2.7936596875001598</c:v>
                </c:pt>
                <c:pt idx="39030">
                  <c:v>2.7931287500000002</c:v>
                </c:pt>
                <c:pt idx="39031">
                  <c:v>2.7926140625001596</c:v>
                </c:pt>
                <c:pt idx="39032">
                  <c:v>2.7920406249999998</c:v>
                </c:pt>
                <c:pt idx="39033">
                  <c:v>2.7913656250000001</c:v>
                </c:pt>
                <c:pt idx="39034">
                  <c:v>2.7906890625001597</c:v>
                </c:pt>
                <c:pt idx="39035">
                  <c:v>2.7900553125001597</c:v>
                </c:pt>
                <c:pt idx="39036">
                  <c:v>2.7894749999999999</c:v>
                </c:pt>
                <c:pt idx="39037">
                  <c:v>2.7888740625001596</c:v>
                </c:pt>
                <c:pt idx="39038">
                  <c:v>2.7883096875001598</c:v>
                </c:pt>
                <c:pt idx="39039">
                  <c:v>2.7877174999999998</c:v>
                </c:pt>
                <c:pt idx="39040">
                  <c:v>2.7872321875001598</c:v>
                </c:pt>
                <c:pt idx="39041">
                  <c:v>2.786874375</c:v>
                </c:pt>
                <c:pt idx="39042">
                  <c:v>2.7864028125001599</c:v>
                </c:pt>
                <c:pt idx="39043">
                  <c:v>2.7859474999999998</c:v>
                </c:pt>
                <c:pt idx="39044">
                  <c:v>2.7854987499999999</c:v>
                </c:pt>
                <c:pt idx="39045">
                  <c:v>2.7859265625001597</c:v>
                </c:pt>
                <c:pt idx="39046">
                  <c:v>2.7862765625001598</c:v>
                </c:pt>
                <c:pt idx="39047">
                  <c:v>2.7866271875001596</c:v>
                </c:pt>
                <c:pt idx="39048">
                  <c:v>2.78706906250016</c:v>
                </c:pt>
                <c:pt idx="39049">
                  <c:v>2.78762031250016</c:v>
                </c:pt>
                <c:pt idx="39050">
                  <c:v>2.7880840625001597</c:v>
                </c:pt>
                <c:pt idx="39051">
                  <c:v>2.7885496875001596</c:v>
                </c:pt>
                <c:pt idx="39052">
                  <c:v>2.7889728125001598</c:v>
                </c:pt>
                <c:pt idx="39053">
                  <c:v>2.7894621875001597</c:v>
                </c:pt>
                <c:pt idx="39054">
                  <c:v>2.7898528125001598</c:v>
                </c:pt>
                <c:pt idx="39055">
                  <c:v>2.7901946875001595</c:v>
                </c:pt>
                <c:pt idx="39056">
                  <c:v>2.7905928125001598</c:v>
                </c:pt>
                <c:pt idx="39057">
                  <c:v>2.7910034375001596</c:v>
                </c:pt>
                <c:pt idx="39058">
                  <c:v>2.7913903125001598</c:v>
                </c:pt>
                <c:pt idx="39059">
                  <c:v>2.7918390625001597</c:v>
                </c:pt>
                <c:pt idx="39060">
                  <c:v>2.7923328125001596</c:v>
                </c:pt>
                <c:pt idx="39061">
                  <c:v>2.7928500000000001</c:v>
                </c:pt>
                <c:pt idx="39062">
                  <c:v>2.7932815625001597</c:v>
                </c:pt>
                <c:pt idx="39063">
                  <c:v>2.7936818749999999</c:v>
                </c:pt>
                <c:pt idx="39064">
                  <c:v>2.7940493750000002</c:v>
                </c:pt>
                <c:pt idx="39065">
                  <c:v>2.7944396875001596</c:v>
                </c:pt>
                <c:pt idx="39066">
                  <c:v>2.7940103125001596</c:v>
                </c:pt>
                <c:pt idx="39067">
                  <c:v>2.793466875</c:v>
                </c:pt>
                <c:pt idx="39068">
                  <c:v>2.79312</c:v>
                </c:pt>
                <c:pt idx="39069">
                  <c:v>2.7927365625001599</c:v>
                </c:pt>
                <c:pt idx="39070">
                  <c:v>2.7922209375001596</c:v>
                </c:pt>
                <c:pt idx="39071">
                  <c:v>2.79164968750016</c:v>
                </c:pt>
                <c:pt idx="39072">
                  <c:v>2.7909743749999998</c:v>
                </c:pt>
                <c:pt idx="39073">
                  <c:v>2.79025875</c:v>
                </c:pt>
                <c:pt idx="39074">
                  <c:v>2.7895290625001596</c:v>
                </c:pt>
                <c:pt idx="39075">
                  <c:v>2.7888478125001597</c:v>
                </c:pt>
                <c:pt idx="39076">
                  <c:v>2.7881749999999998</c:v>
                </c:pt>
                <c:pt idx="39077">
                  <c:v>2.7875424999999998</c:v>
                </c:pt>
                <c:pt idx="39078">
                  <c:v>2.7869012500000001</c:v>
                </c:pt>
                <c:pt idx="39079">
                  <c:v>2.7863074999999999</c:v>
                </c:pt>
                <c:pt idx="39080">
                  <c:v>2.7857850000000002</c:v>
                </c:pt>
                <c:pt idx="39081">
                  <c:v>2.7853059375001599</c:v>
                </c:pt>
                <c:pt idx="39082">
                  <c:v>2.7849650000000001</c:v>
                </c:pt>
                <c:pt idx="39083">
                  <c:v>2.7843940625001595</c:v>
                </c:pt>
                <c:pt idx="39084">
                  <c:v>2.7839765625001598</c:v>
                </c:pt>
                <c:pt idx="39085">
                  <c:v>2.7835899999999998</c:v>
                </c:pt>
                <c:pt idx="39086">
                  <c:v>2.7839503125001599</c:v>
                </c:pt>
                <c:pt idx="39087">
                  <c:v>2.7844443750000001</c:v>
                </c:pt>
                <c:pt idx="39088">
                  <c:v>2.7849384375001596</c:v>
                </c:pt>
                <c:pt idx="39089">
                  <c:v>2.7854475000000001</c:v>
                </c:pt>
                <c:pt idx="39090">
                  <c:v>2.785935625</c:v>
                </c:pt>
                <c:pt idx="39091">
                  <c:v>2.7864081249999999</c:v>
                </c:pt>
                <c:pt idx="39092">
                  <c:v>2.7869199999999998</c:v>
                </c:pt>
                <c:pt idx="39093">
                  <c:v>2.7873234375001599</c:v>
                </c:pt>
                <c:pt idx="39094">
                  <c:v>2.7877762499999998</c:v>
                </c:pt>
                <c:pt idx="39095">
                  <c:v>2.7881390625001599</c:v>
                </c:pt>
                <c:pt idx="39096">
                  <c:v>2.7885543749999999</c:v>
                </c:pt>
                <c:pt idx="39097">
                  <c:v>2.7889534375001599</c:v>
                </c:pt>
                <c:pt idx="39098">
                  <c:v>2.7885946875001597</c:v>
                </c:pt>
                <c:pt idx="39099">
                  <c:v>2.7882431250000002</c:v>
                </c:pt>
                <c:pt idx="39100">
                  <c:v>2.7877662499999998</c:v>
                </c:pt>
                <c:pt idx="39101">
                  <c:v>2.7874037500000002</c:v>
                </c:pt>
                <c:pt idx="39102">
                  <c:v>2.7870628125001597</c:v>
                </c:pt>
                <c:pt idx="39103">
                  <c:v>2.7867178125001599</c:v>
                </c:pt>
                <c:pt idx="39104">
                  <c:v>2.7863768750000002</c:v>
                </c:pt>
                <c:pt idx="39105">
                  <c:v>2.7860421875001595</c:v>
                </c:pt>
                <c:pt idx="39106">
                  <c:v>2.7858440625001597</c:v>
                </c:pt>
                <c:pt idx="39107">
                  <c:v>2.7862978125001598</c:v>
                </c:pt>
                <c:pt idx="39108">
                  <c:v>2.7866362499999999</c:v>
                </c:pt>
                <c:pt idx="39109">
                  <c:v>2.7869971875001598</c:v>
                </c:pt>
                <c:pt idx="39110">
                  <c:v>2.7874081249999998</c:v>
                </c:pt>
                <c:pt idx="39111">
                  <c:v>2.7877615625001599</c:v>
                </c:pt>
                <c:pt idx="39112">
                  <c:v>2.7880921875001596</c:v>
                </c:pt>
                <c:pt idx="39113">
                  <c:v>2.7884421875001597</c:v>
                </c:pt>
                <c:pt idx="39114">
                  <c:v>2.7888390625001596</c:v>
                </c:pt>
                <c:pt idx="39115">
                  <c:v>2.7892625</c:v>
                </c:pt>
                <c:pt idx="39116">
                  <c:v>2.7895959375001596</c:v>
                </c:pt>
                <c:pt idx="39117">
                  <c:v>2.7899434375001597</c:v>
                </c:pt>
                <c:pt idx="39118">
                  <c:v>2.7903175</c:v>
                </c:pt>
                <c:pt idx="39119">
                  <c:v>2.7906428125001597</c:v>
                </c:pt>
                <c:pt idx="39120">
                  <c:v>2.7902365625001599</c:v>
                </c:pt>
                <c:pt idx="39121">
                  <c:v>2.7898375</c:v>
                </c:pt>
                <c:pt idx="39122">
                  <c:v>2.7894787499999998</c:v>
                </c:pt>
                <c:pt idx="39123">
                  <c:v>2.78980125</c:v>
                </c:pt>
                <c:pt idx="39124">
                  <c:v>2.7903221875001596</c:v>
                </c:pt>
                <c:pt idx="39125">
                  <c:v>2.7907424999999999</c:v>
                </c:pt>
                <c:pt idx="39126">
                  <c:v>2.7911253125001596</c:v>
                </c:pt>
                <c:pt idx="39127">
                  <c:v>2.7916034375001599</c:v>
                </c:pt>
                <c:pt idx="39128">
                  <c:v>2.7920756249999998</c:v>
                </c:pt>
                <c:pt idx="39129">
                  <c:v>2.7925268750000001</c:v>
                </c:pt>
                <c:pt idx="39130">
                  <c:v>2.7930250000000001</c:v>
                </c:pt>
                <c:pt idx="39131">
                  <c:v>2.7935293749999999</c:v>
                </c:pt>
                <c:pt idx="39132">
                  <c:v>2.7940234375001598</c:v>
                </c:pt>
                <c:pt idx="39133">
                  <c:v>2.7945275000000001</c:v>
                </c:pt>
                <c:pt idx="39134">
                  <c:v>2.7949740625001596</c:v>
                </c:pt>
                <c:pt idx="39135">
                  <c:v>2.79548</c:v>
                </c:pt>
                <c:pt idx="39136">
                  <c:v>2.7959581249999998</c:v>
                </c:pt>
                <c:pt idx="39137">
                  <c:v>2.7964331250000001</c:v>
                </c:pt>
                <c:pt idx="39138">
                  <c:v>2.7967662500000001</c:v>
                </c:pt>
                <c:pt idx="39139">
                  <c:v>2.7971203125001596</c:v>
                </c:pt>
                <c:pt idx="39140">
                  <c:v>2.7967071875001599</c:v>
                </c:pt>
                <c:pt idx="39141">
                  <c:v>2.7962750000000001</c:v>
                </c:pt>
                <c:pt idx="39142">
                  <c:v>2.7956543749999998</c:v>
                </c:pt>
                <c:pt idx="39143">
                  <c:v>2.79488156250016</c:v>
                </c:pt>
                <c:pt idx="39144">
                  <c:v>2.7939915625001599</c:v>
                </c:pt>
                <c:pt idx="39145">
                  <c:v>2.7930968749999998</c:v>
                </c:pt>
                <c:pt idx="39146">
                  <c:v>2.7921590625001595</c:v>
                </c:pt>
                <c:pt idx="39147">
                  <c:v>2.7912612499999998</c:v>
                </c:pt>
                <c:pt idx="39148">
                  <c:v>2.7903328125001599</c:v>
                </c:pt>
                <c:pt idx="39149">
                  <c:v>2.7894106249999999</c:v>
                </c:pt>
                <c:pt idx="39150">
                  <c:v>2.7885362499999999</c:v>
                </c:pt>
                <c:pt idx="39151">
                  <c:v>2.7877662499999998</c:v>
                </c:pt>
                <c:pt idx="39152">
                  <c:v>2.787144375</c:v>
                </c:pt>
                <c:pt idx="39153">
                  <c:v>2.7866175000000002</c:v>
                </c:pt>
                <c:pt idx="39154">
                  <c:v>2.7860681249999999</c:v>
                </c:pt>
                <c:pt idx="39155">
                  <c:v>2.78542093750016</c:v>
                </c:pt>
                <c:pt idx="39156">
                  <c:v>2.7846803125001598</c:v>
                </c:pt>
                <c:pt idx="39157">
                  <c:v>2.7839746875001596</c:v>
                </c:pt>
                <c:pt idx="39158">
                  <c:v>2.7833187499999998</c:v>
                </c:pt>
                <c:pt idx="39159">
                  <c:v>2.7826559375001598</c:v>
                </c:pt>
                <c:pt idx="39160">
                  <c:v>2.7819265625001597</c:v>
                </c:pt>
                <c:pt idx="39161">
                  <c:v>2.7812912500000002</c:v>
                </c:pt>
                <c:pt idx="39162">
                  <c:v>2.7806406250000002</c:v>
                </c:pt>
                <c:pt idx="39163">
                  <c:v>2.779953125</c:v>
                </c:pt>
                <c:pt idx="39164">
                  <c:v>2.7794574999999999</c:v>
                </c:pt>
                <c:pt idx="39165">
                  <c:v>2.77905625</c:v>
                </c:pt>
                <c:pt idx="39166">
                  <c:v>2.7785184375001597</c:v>
                </c:pt>
                <c:pt idx="39167">
                  <c:v>2.7781512500000001</c:v>
                </c:pt>
                <c:pt idx="39168">
                  <c:v>2.7783443750000001</c:v>
                </c:pt>
                <c:pt idx="39169">
                  <c:v>2.7787118749999999</c:v>
                </c:pt>
                <c:pt idx="39170">
                  <c:v>2.7791074999999998</c:v>
                </c:pt>
                <c:pt idx="39171">
                  <c:v>2.7795290625001599</c:v>
                </c:pt>
                <c:pt idx="39172">
                  <c:v>2.7799118749999998</c:v>
                </c:pt>
                <c:pt idx="39173">
                  <c:v>2.7804209375001596</c:v>
                </c:pt>
                <c:pt idx="39174">
                  <c:v>2.7809181249999999</c:v>
                </c:pt>
                <c:pt idx="39175">
                  <c:v>2.7813403125001597</c:v>
                </c:pt>
                <c:pt idx="39176">
                  <c:v>2.7817987500000001</c:v>
                </c:pt>
                <c:pt idx="39177">
                  <c:v>2.7822890625001597</c:v>
                </c:pt>
                <c:pt idx="39178">
                  <c:v>2.7827406250000002</c:v>
                </c:pt>
                <c:pt idx="39179">
                  <c:v>2.7831937500000001</c:v>
                </c:pt>
                <c:pt idx="39180">
                  <c:v>2.7837009375001598</c:v>
                </c:pt>
                <c:pt idx="39181">
                  <c:v>2.78423031250016</c:v>
                </c:pt>
                <c:pt idx="39182">
                  <c:v>2.7847418749999999</c:v>
                </c:pt>
                <c:pt idx="39183">
                  <c:v>2.7852909375001595</c:v>
                </c:pt>
                <c:pt idx="39184">
                  <c:v>2.7857715625001598</c:v>
                </c:pt>
                <c:pt idx="39185">
                  <c:v>2.7861284375001598</c:v>
                </c:pt>
                <c:pt idx="39186">
                  <c:v>2.7864743750000001</c:v>
                </c:pt>
                <c:pt idx="39187">
                  <c:v>2.7868690625001595</c:v>
                </c:pt>
                <c:pt idx="39188">
                  <c:v>2.7864846875001597</c:v>
                </c:pt>
                <c:pt idx="39189">
                  <c:v>2.7858759375001596</c:v>
                </c:pt>
                <c:pt idx="39190">
                  <c:v>2.7854378125001595</c:v>
                </c:pt>
                <c:pt idx="39191">
                  <c:v>2.7848600000000001</c:v>
                </c:pt>
                <c:pt idx="39192">
                  <c:v>2.7841787500000001</c:v>
                </c:pt>
                <c:pt idx="39193">
                  <c:v>2.7834325</c:v>
                </c:pt>
                <c:pt idx="39194">
                  <c:v>2.7824737499999999</c:v>
                </c:pt>
                <c:pt idx="39195">
                  <c:v>2.7814515625001599</c:v>
                </c:pt>
                <c:pt idx="39196">
                  <c:v>2.7805243750000002</c:v>
                </c:pt>
                <c:pt idx="39197">
                  <c:v>2.7796503125001597</c:v>
                </c:pt>
                <c:pt idx="39198">
                  <c:v>2.7788028125001598</c:v>
                </c:pt>
                <c:pt idx="39199">
                  <c:v>2.7779643749999998</c:v>
                </c:pt>
                <c:pt idx="39200">
                  <c:v>2.7772087499999998</c:v>
                </c:pt>
                <c:pt idx="39201">
                  <c:v>2.7765387499999998</c:v>
                </c:pt>
                <c:pt idx="39202">
                  <c:v>2.7760109375001596</c:v>
                </c:pt>
                <c:pt idx="39203">
                  <c:v>2.7755700000000001</c:v>
                </c:pt>
                <c:pt idx="39204">
                  <c:v>2.7751749999999999</c:v>
                </c:pt>
                <c:pt idx="39205">
                  <c:v>2.7756640625001596</c:v>
                </c:pt>
                <c:pt idx="39206">
                  <c:v>2.7760846875001599</c:v>
                </c:pt>
                <c:pt idx="39207">
                  <c:v>2.7765328125001596</c:v>
                </c:pt>
                <c:pt idx="39208">
                  <c:v>2.7770100000000002</c:v>
                </c:pt>
                <c:pt idx="39209">
                  <c:v>2.7774303125001598</c:v>
                </c:pt>
                <c:pt idx="39210">
                  <c:v>2.7779015625001597</c:v>
                </c:pt>
                <c:pt idx="39211">
                  <c:v>2.7783371875001599</c:v>
                </c:pt>
                <c:pt idx="39212">
                  <c:v>2.7788093749999998</c:v>
                </c:pt>
                <c:pt idx="39213">
                  <c:v>2.7792746875001599</c:v>
                </c:pt>
                <c:pt idx="39214">
                  <c:v>2.7797890625001598</c:v>
                </c:pt>
                <c:pt idx="39215">
                  <c:v>2.7802903125001599</c:v>
                </c:pt>
                <c:pt idx="39216">
                  <c:v>2.7808199999999998</c:v>
                </c:pt>
                <c:pt idx="39217">
                  <c:v>2.7812674999999998</c:v>
                </c:pt>
                <c:pt idx="39218">
                  <c:v>2.7818246875001598</c:v>
                </c:pt>
                <c:pt idx="39219">
                  <c:v>2.7823034375001598</c:v>
                </c:pt>
                <c:pt idx="39220">
                  <c:v>2.7827950000000001</c:v>
                </c:pt>
                <c:pt idx="39221">
                  <c:v>2.78327875</c:v>
                </c:pt>
                <c:pt idx="39222">
                  <c:v>2.7838037500000001</c:v>
                </c:pt>
                <c:pt idx="39223">
                  <c:v>2.7841390625001599</c:v>
                </c:pt>
                <c:pt idx="39224">
                  <c:v>2.7844634375001598</c:v>
                </c:pt>
                <c:pt idx="39225">
                  <c:v>2.78392375</c:v>
                </c:pt>
                <c:pt idx="39226">
                  <c:v>2.78337375</c:v>
                </c:pt>
                <c:pt idx="39227">
                  <c:v>2.7830015625001598</c:v>
                </c:pt>
                <c:pt idx="39228">
                  <c:v>2.7825887499999999</c:v>
                </c:pt>
                <c:pt idx="39229">
                  <c:v>2.7821278125001596</c:v>
                </c:pt>
                <c:pt idx="39230">
                  <c:v>2.7815806250000001</c:v>
                </c:pt>
                <c:pt idx="39231">
                  <c:v>2.7810800000000002</c:v>
                </c:pt>
                <c:pt idx="39232">
                  <c:v>2.7806540625001599</c:v>
                </c:pt>
                <c:pt idx="39233">
                  <c:v>2.7802850000000001</c:v>
                </c:pt>
                <c:pt idx="39234">
                  <c:v>2.7796615625001597</c:v>
                </c:pt>
                <c:pt idx="39235">
                  <c:v>2.7793265625001595</c:v>
                </c:pt>
                <c:pt idx="39236">
                  <c:v>2.779655</c:v>
                </c:pt>
                <c:pt idx="39237">
                  <c:v>2.7801303125001597</c:v>
                </c:pt>
                <c:pt idx="39238">
                  <c:v>2.7805421875001599</c:v>
                </c:pt>
                <c:pt idx="39239">
                  <c:v>2.780868125</c:v>
                </c:pt>
                <c:pt idx="39240">
                  <c:v>2.7812350000000001</c:v>
                </c:pt>
                <c:pt idx="39241">
                  <c:v>2.7816646875001596</c:v>
                </c:pt>
                <c:pt idx="39242">
                  <c:v>2.7821628125001596</c:v>
                </c:pt>
                <c:pt idx="39243">
                  <c:v>2.7825509375001598</c:v>
                </c:pt>
                <c:pt idx="39244">
                  <c:v>2.782875625</c:v>
                </c:pt>
                <c:pt idx="39245">
                  <c:v>2.7832837499999998</c:v>
                </c:pt>
                <c:pt idx="39246">
                  <c:v>2.783706875</c:v>
                </c:pt>
                <c:pt idx="39247">
                  <c:v>2.7841743750000001</c:v>
                </c:pt>
                <c:pt idx="39248">
                  <c:v>2.7845893749999999</c:v>
                </c:pt>
                <c:pt idx="39249">
                  <c:v>2.7850096875001595</c:v>
                </c:pt>
                <c:pt idx="39250">
                  <c:v>2.7853415625001596</c:v>
                </c:pt>
                <c:pt idx="39251">
                  <c:v>2.78500375</c:v>
                </c:pt>
                <c:pt idx="39252">
                  <c:v>2.7845134375001597</c:v>
                </c:pt>
                <c:pt idx="39253">
                  <c:v>2.7837743750000001</c:v>
                </c:pt>
                <c:pt idx="39254">
                  <c:v>2.7832640625001597</c:v>
                </c:pt>
                <c:pt idx="39255">
                  <c:v>2.7826796875001598</c:v>
                </c:pt>
                <c:pt idx="39256">
                  <c:v>2.782158125</c:v>
                </c:pt>
                <c:pt idx="39257">
                  <c:v>2.7815434375001598</c:v>
                </c:pt>
                <c:pt idx="39258">
                  <c:v>2.7809184375001599</c:v>
                </c:pt>
                <c:pt idx="39259">
                  <c:v>2.7803253125001599</c:v>
                </c:pt>
                <c:pt idx="39260">
                  <c:v>2.7797084375001599</c:v>
                </c:pt>
                <c:pt idx="39261">
                  <c:v>2.779085625</c:v>
                </c:pt>
                <c:pt idx="39262">
                  <c:v>2.7785181250000002</c:v>
                </c:pt>
                <c:pt idx="39263">
                  <c:v>2.7781021875001599</c:v>
                </c:pt>
                <c:pt idx="39264">
                  <c:v>2.7777765625001596</c:v>
                </c:pt>
                <c:pt idx="39265">
                  <c:v>2.7773490625001598</c:v>
                </c:pt>
                <c:pt idx="39266">
                  <c:v>2.7769187500000001</c:v>
                </c:pt>
                <c:pt idx="39267">
                  <c:v>2.7765684375001598</c:v>
                </c:pt>
                <c:pt idx="39268">
                  <c:v>2.7762306250000002</c:v>
                </c:pt>
                <c:pt idx="39269">
                  <c:v>2.7765962499999999</c:v>
                </c:pt>
                <c:pt idx="39270">
                  <c:v>2.7770296875001597</c:v>
                </c:pt>
                <c:pt idx="39271">
                  <c:v>2.7773934375001597</c:v>
                </c:pt>
                <c:pt idx="39272">
                  <c:v>2.7778618750000001</c:v>
                </c:pt>
                <c:pt idx="39273">
                  <c:v>2.7782212500000001</c:v>
                </c:pt>
                <c:pt idx="39274">
                  <c:v>2.7786525000000002</c:v>
                </c:pt>
                <c:pt idx="39275">
                  <c:v>2.7789753125001599</c:v>
                </c:pt>
                <c:pt idx="39276">
                  <c:v>2.7793637499999999</c:v>
                </c:pt>
                <c:pt idx="39277">
                  <c:v>2.7798328125001599</c:v>
                </c:pt>
                <c:pt idx="39278">
                  <c:v>2.7803196875001599</c:v>
                </c:pt>
                <c:pt idx="39279">
                  <c:v>2.7807693750000002</c:v>
                </c:pt>
                <c:pt idx="39280">
                  <c:v>2.7811837499999998</c:v>
                </c:pt>
                <c:pt idx="39281">
                  <c:v>2.7815650000000001</c:v>
                </c:pt>
                <c:pt idx="39282">
                  <c:v>2.7819271875001599</c:v>
                </c:pt>
                <c:pt idx="39283">
                  <c:v>2.7822765625001598</c:v>
                </c:pt>
                <c:pt idx="39284">
                  <c:v>2.7826353125001599</c:v>
                </c:pt>
                <c:pt idx="39285">
                  <c:v>2.7821165625001596</c:v>
                </c:pt>
                <c:pt idx="39286">
                  <c:v>2.7816853125001599</c:v>
                </c:pt>
                <c:pt idx="39287">
                  <c:v>2.7812518750000002</c:v>
                </c:pt>
                <c:pt idx="39288">
                  <c:v>2.7806971875001598</c:v>
                </c:pt>
                <c:pt idx="39289">
                  <c:v>2.7801121875001598</c:v>
                </c:pt>
                <c:pt idx="39290">
                  <c:v>2.7795350000000001</c:v>
                </c:pt>
                <c:pt idx="39291">
                  <c:v>2.7788181249999999</c:v>
                </c:pt>
                <c:pt idx="39292">
                  <c:v>2.7781500000000001</c:v>
                </c:pt>
                <c:pt idx="39293">
                  <c:v>2.7774743750000002</c:v>
                </c:pt>
                <c:pt idx="39294">
                  <c:v>2.7769096875001598</c:v>
                </c:pt>
                <c:pt idx="39295">
                  <c:v>2.7763990625001598</c:v>
                </c:pt>
                <c:pt idx="39296">
                  <c:v>2.7760143749999999</c:v>
                </c:pt>
                <c:pt idx="39297">
                  <c:v>2.7755168750000001</c:v>
                </c:pt>
                <c:pt idx="39298">
                  <c:v>2.7751825000000001</c:v>
                </c:pt>
                <c:pt idx="39299">
                  <c:v>2.7748081249999998</c:v>
                </c:pt>
                <c:pt idx="39300">
                  <c:v>2.7743396875001598</c:v>
                </c:pt>
                <c:pt idx="39301">
                  <c:v>2.7740100000000001</c:v>
                </c:pt>
                <c:pt idx="39302">
                  <c:v>2.7743825000000002</c:v>
                </c:pt>
                <c:pt idx="39303">
                  <c:v>2.7748081249999998</c:v>
                </c:pt>
                <c:pt idx="39304">
                  <c:v>2.77517375</c:v>
                </c:pt>
                <c:pt idx="39305">
                  <c:v>2.7755825000000001</c:v>
                </c:pt>
                <c:pt idx="39306">
                  <c:v>2.77591375</c:v>
                </c:pt>
                <c:pt idx="39307">
                  <c:v>2.7762553125001599</c:v>
                </c:pt>
                <c:pt idx="39308">
                  <c:v>2.7766446875001596</c:v>
                </c:pt>
                <c:pt idx="39309">
                  <c:v>2.7769787500000001</c:v>
                </c:pt>
                <c:pt idx="39310">
                  <c:v>2.7774143750000002</c:v>
                </c:pt>
                <c:pt idx="39311">
                  <c:v>2.7777790625001599</c:v>
                </c:pt>
                <c:pt idx="39312">
                  <c:v>2.7781112499999998</c:v>
                </c:pt>
                <c:pt idx="39313">
                  <c:v>2.7785021875001599</c:v>
                </c:pt>
                <c:pt idx="39314">
                  <c:v>2.7785621875001598</c:v>
                </c:pt>
                <c:pt idx="39315">
                  <c:v>2.778124375</c:v>
                </c:pt>
                <c:pt idx="39316">
                  <c:v>2.7774240625001596</c:v>
                </c:pt>
                <c:pt idx="39317">
                  <c:v>2.7769653125001597</c:v>
                </c:pt>
                <c:pt idx="39318">
                  <c:v>2.7765193749999999</c:v>
                </c:pt>
                <c:pt idx="39319">
                  <c:v>2.7760056249999998</c:v>
                </c:pt>
                <c:pt idx="39320">
                  <c:v>2.7756359375001596</c:v>
                </c:pt>
                <c:pt idx="39321">
                  <c:v>2.7752737500000002</c:v>
                </c:pt>
                <c:pt idx="39322">
                  <c:v>2.7749415625001599</c:v>
                </c:pt>
                <c:pt idx="39323">
                  <c:v>2.7745771875001597</c:v>
                </c:pt>
                <c:pt idx="39324">
                  <c:v>2.77403625</c:v>
                </c:pt>
                <c:pt idx="39325">
                  <c:v>2.7739684375001596</c:v>
                </c:pt>
                <c:pt idx="39326">
                  <c:v>2.7741462499999998</c:v>
                </c:pt>
                <c:pt idx="39327">
                  <c:v>2.7745765625001599</c:v>
                </c:pt>
                <c:pt idx="39328">
                  <c:v>2.77493875</c:v>
                </c:pt>
                <c:pt idx="39329">
                  <c:v>2.7753065625001598</c:v>
                </c:pt>
                <c:pt idx="39330">
                  <c:v>2.7758224999999999</c:v>
                </c:pt>
                <c:pt idx="39331">
                  <c:v>2.7762409375001598</c:v>
                </c:pt>
                <c:pt idx="39332">
                  <c:v>2.7766281249999998</c:v>
                </c:pt>
                <c:pt idx="39333">
                  <c:v>2.7770540625001598</c:v>
                </c:pt>
                <c:pt idx="39334">
                  <c:v>2.7774734375001597</c:v>
                </c:pt>
                <c:pt idx="39335">
                  <c:v>2.7779246875001595</c:v>
                </c:pt>
                <c:pt idx="39336">
                  <c:v>2.7782884375001595</c:v>
                </c:pt>
                <c:pt idx="39337">
                  <c:v>2.7786662500000001</c:v>
                </c:pt>
                <c:pt idx="39338">
                  <c:v>2.7790056249999999</c:v>
                </c:pt>
                <c:pt idx="39339">
                  <c:v>2.7785243749999999</c:v>
                </c:pt>
                <c:pt idx="39340">
                  <c:v>2.7779834375001595</c:v>
                </c:pt>
                <c:pt idx="39341">
                  <c:v>2.777360625</c:v>
                </c:pt>
                <c:pt idx="39342">
                  <c:v>2.7770256249999998</c:v>
                </c:pt>
                <c:pt idx="39343">
                  <c:v>2.7766350000000002</c:v>
                </c:pt>
                <c:pt idx="39344">
                  <c:v>2.7762196875001597</c:v>
                </c:pt>
                <c:pt idx="39345">
                  <c:v>2.7758581250000001</c:v>
                </c:pt>
                <c:pt idx="39346">
                  <c:v>2.7753590625001596</c:v>
                </c:pt>
                <c:pt idx="39347">
                  <c:v>2.7750149999999998</c:v>
                </c:pt>
                <c:pt idx="39348">
                  <c:v>2.7753171875001597</c:v>
                </c:pt>
                <c:pt idx="39349">
                  <c:v>2.7757459375001599</c:v>
                </c:pt>
                <c:pt idx="39350">
                  <c:v>2.7761615625001599</c:v>
                </c:pt>
                <c:pt idx="39351">
                  <c:v>2.7766356249999999</c:v>
                </c:pt>
                <c:pt idx="39352">
                  <c:v>2.7769603125001598</c:v>
                </c:pt>
                <c:pt idx="39353">
                  <c:v>2.7773943750000001</c:v>
                </c:pt>
                <c:pt idx="39354">
                  <c:v>2.7777203125001599</c:v>
                </c:pt>
                <c:pt idx="39355">
                  <c:v>2.778089375</c:v>
                </c:pt>
                <c:pt idx="39356">
                  <c:v>2.7784740625001598</c:v>
                </c:pt>
                <c:pt idx="39357">
                  <c:v>2.778896875</c:v>
                </c:pt>
                <c:pt idx="39358">
                  <c:v>2.7793321875001595</c:v>
                </c:pt>
                <c:pt idx="39359">
                  <c:v>2.7797359375001598</c:v>
                </c:pt>
                <c:pt idx="39360">
                  <c:v>2.7800759375001598</c:v>
                </c:pt>
                <c:pt idx="39361">
                  <c:v>2.7805065625001597</c:v>
                </c:pt>
                <c:pt idx="39362">
                  <c:v>2.78090875</c:v>
                </c:pt>
                <c:pt idx="39363">
                  <c:v>2.7813234375001596</c:v>
                </c:pt>
                <c:pt idx="39364">
                  <c:v>2.7816862499999999</c:v>
                </c:pt>
                <c:pt idx="39365">
                  <c:v>2.7811543749999998</c:v>
                </c:pt>
                <c:pt idx="39366">
                  <c:v>2.7807728125001598</c:v>
                </c:pt>
                <c:pt idx="39367">
                  <c:v>2.7802224999999998</c:v>
                </c:pt>
                <c:pt idx="39368">
                  <c:v>2.7795437500000002</c:v>
                </c:pt>
                <c:pt idx="39369">
                  <c:v>2.7788384375001596</c:v>
                </c:pt>
                <c:pt idx="39370">
                  <c:v>2.7780915625001597</c:v>
                </c:pt>
                <c:pt idx="39371">
                  <c:v>2.7773150000000002</c:v>
                </c:pt>
                <c:pt idx="39372">
                  <c:v>2.7766228125001597</c:v>
                </c:pt>
                <c:pt idx="39373">
                  <c:v>2.7759406250000001</c:v>
                </c:pt>
                <c:pt idx="39374">
                  <c:v>2.7752865625001597</c:v>
                </c:pt>
                <c:pt idx="39375">
                  <c:v>2.7747221875001595</c:v>
                </c:pt>
                <c:pt idx="39376">
                  <c:v>2.7742368750000002</c:v>
                </c:pt>
                <c:pt idx="39377">
                  <c:v>2.7737584375001596</c:v>
                </c:pt>
                <c:pt idx="39378">
                  <c:v>2.7734096875001599</c:v>
                </c:pt>
                <c:pt idx="39379">
                  <c:v>2.773560625</c:v>
                </c:pt>
                <c:pt idx="39380">
                  <c:v>2.7739406249999998</c:v>
                </c:pt>
                <c:pt idx="39381">
                  <c:v>2.7743334375001596</c:v>
                </c:pt>
                <c:pt idx="39382">
                  <c:v>2.7747946875001599</c:v>
                </c:pt>
                <c:pt idx="39383">
                  <c:v>2.775245</c:v>
                </c:pt>
                <c:pt idx="39384">
                  <c:v>2.7756459375001596</c:v>
                </c:pt>
                <c:pt idx="39385">
                  <c:v>2.7760021875001599</c:v>
                </c:pt>
                <c:pt idx="39386">
                  <c:v>2.7764465625001598</c:v>
                </c:pt>
                <c:pt idx="39387">
                  <c:v>2.776880625</c:v>
                </c:pt>
                <c:pt idx="39388">
                  <c:v>2.77722625</c:v>
                </c:pt>
                <c:pt idx="39389">
                  <c:v>2.7776496875001597</c:v>
                </c:pt>
                <c:pt idx="39390">
                  <c:v>2.7780381250000001</c:v>
                </c:pt>
                <c:pt idx="39391">
                  <c:v>2.7784081249999999</c:v>
                </c:pt>
                <c:pt idx="39392">
                  <c:v>2.7788668749999998</c:v>
                </c:pt>
                <c:pt idx="39393">
                  <c:v>2.7792040625001597</c:v>
                </c:pt>
                <c:pt idx="39394">
                  <c:v>2.7786971875001596</c:v>
                </c:pt>
                <c:pt idx="39395">
                  <c:v>2.7782296875001595</c:v>
                </c:pt>
                <c:pt idx="39396">
                  <c:v>2.7777284375001599</c:v>
                </c:pt>
                <c:pt idx="39397">
                  <c:v>2.7771865625001597</c:v>
                </c:pt>
                <c:pt idx="39398">
                  <c:v>2.7765806249999998</c:v>
                </c:pt>
                <c:pt idx="39399">
                  <c:v>2.77595875</c:v>
                </c:pt>
                <c:pt idx="39400">
                  <c:v>2.7754134375001596</c:v>
                </c:pt>
                <c:pt idx="39401">
                  <c:v>2.7747706249999999</c:v>
                </c:pt>
                <c:pt idx="39402">
                  <c:v>2.7741428125001599</c:v>
                </c:pt>
                <c:pt idx="39403">
                  <c:v>2.77359</c:v>
                </c:pt>
                <c:pt idx="39404">
                  <c:v>2.7730615625001596</c:v>
                </c:pt>
                <c:pt idx="39405">
                  <c:v>2.7725300000000002</c:v>
                </c:pt>
                <c:pt idx="39406">
                  <c:v>2.7721399999999998</c:v>
                </c:pt>
                <c:pt idx="39407">
                  <c:v>2.7717540625001598</c:v>
                </c:pt>
                <c:pt idx="39408">
                  <c:v>2.771366875</c:v>
                </c:pt>
                <c:pt idx="39409">
                  <c:v>2.7708018750000001</c:v>
                </c:pt>
                <c:pt idx="39410">
                  <c:v>2.7702453125001596</c:v>
                </c:pt>
                <c:pt idx="39411">
                  <c:v>2.7696896875001595</c:v>
                </c:pt>
                <c:pt idx="39412">
                  <c:v>2.7693431249999998</c:v>
                </c:pt>
                <c:pt idx="39413">
                  <c:v>2.7689793749999998</c:v>
                </c:pt>
                <c:pt idx="39414">
                  <c:v>2.7686031249999998</c:v>
                </c:pt>
                <c:pt idx="39415">
                  <c:v>2.7689409375001599</c:v>
                </c:pt>
                <c:pt idx="39416">
                  <c:v>2.7693728125001598</c:v>
                </c:pt>
                <c:pt idx="39417">
                  <c:v>2.7698228125001596</c:v>
                </c:pt>
                <c:pt idx="39418">
                  <c:v>2.770311875</c:v>
                </c:pt>
                <c:pt idx="39419">
                  <c:v>2.7707018749999999</c:v>
                </c:pt>
                <c:pt idx="39420">
                  <c:v>2.7711937500000001</c:v>
                </c:pt>
                <c:pt idx="39421">
                  <c:v>2.7716518749999999</c:v>
                </c:pt>
                <c:pt idx="39422">
                  <c:v>2.7721393750000001</c:v>
                </c:pt>
                <c:pt idx="39423">
                  <c:v>2.772586875</c:v>
                </c:pt>
                <c:pt idx="39424">
                  <c:v>2.7729575</c:v>
                </c:pt>
                <c:pt idx="39425">
                  <c:v>2.7734478125001596</c:v>
                </c:pt>
                <c:pt idx="39426">
                  <c:v>2.7738624999999999</c:v>
                </c:pt>
                <c:pt idx="39427">
                  <c:v>2.7743321875001596</c:v>
                </c:pt>
                <c:pt idx="39428">
                  <c:v>2.7749078125001598</c:v>
                </c:pt>
                <c:pt idx="39429">
                  <c:v>2.7754181249999998</c:v>
                </c:pt>
                <c:pt idx="39430">
                  <c:v>2.7759187500000002</c:v>
                </c:pt>
                <c:pt idx="39431">
                  <c:v>2.7764731249999999</c:v>
                </c:pt>
                <c:pt idx="39432">
                  <c:v>2.776904375</c:v>
                </c:pt>
                <c:pt idx="39433">
                  <c:v>2.77727375</c:v>
                </c:pt>
                <c:pt idx="39434">
                  <c:v>2.7776853125001599</c:v>
                </c:pt>
                <c:pt idx="39435">
                  <c:v>2.7780356249999998</c:v>
                </c:pt>
                <c:pt idx="39436">
                  <c:v>2.7775643749999999</c:v>
                </c:pt>
                <c:pt idx="39437">
                  <c:v>2.777233125</c:v>
                </c:pt>
                <c:pt idx="39438">
                  <c:v>2.7767353125001599</c:v>
                </c:pt>
                <c:pt idx="39439">
                  <c:v>2.7761696875001598</c:v>
                </c:pt>
                <c:pt idx="39440">
                  <c:v>2.7754318750000002</c:v>
                </c:pt>
                <c:pt idx="39441">
                  <c:v>2.7747196875001596</c:v>
                </c:pt>
                <c:pt idx="39442">
                  <c:v>2.7739090625001599</c:v>
                </c:pt>
                <c:pt idx="39443">
                  <c:v>2.7731162500000002</c:v>
                </c:pt>
                <c:pt idx="39444">
                  <c:v>2.7724409375001597</c:v>
                </c:pt>
                <c:pt idx="39445">
                  <c:v>2.7718218750000001</c:v>
                </c:pt>
                <c:pt idx="39446">
                  <c:v>2.7711753125001599</c:v>
                </c:pt>
                <c:pt idx="39447">
                  <c:v>2.770580625</c:v>
                </c:pt>
                <c:pt idx="39448">
                  <c:v>2.77008375</c:v>
                </c:pt>
                <c:pt idx="39449">
                  <c:v>2.7696337500000001</c:v>
                </c:pt>
                <c:pt idx="39450">
                  <c:v>2.7693053125001597</c:v>
                </c:pt>
                <c:pt idx="39451">
                  <c:v>2.7687678125001596</c:v>
                </c:pt>
                <c:pt idx="39452">
                  <c:v>2.7683640625001598</c:v>
                </c:pt>
                <c:pt idx="39453">
                  <c:v>2.7679425000000002</c:v>
                </c:pt>
                <c:pt idx="39454">
                  <c:v>2.7675584375001598</c:v>
                </c:pt>
                <c:pt idx="39455">
                  <c:v>2.7671125000000001</c:v>
                </c:pt>
                <c:pt idx="39456">
                  <c:v>2.7674349999999999</c:v>
                </c:pt>
                <c:pt idx="39457">
                  <c:v>2.7678418749999998</c:v>
                </c:pt>
                <c:pt idx="39458">
                  <c:v>2.7682962500000001</c:v>
                </c:pt>
                <c:pt idx="39459">
                  <c:v>2.76872125</c:v>
                </c:pt>
                <c:pt idx="39460">
                  <c:v>2.7691653125001596</c:v>
                </c:pt>
                <c:pt idx="39461">
                  <c:v>2.7695543749999998</c:v>
                </c:pt>
                <c:pt idx="39462">
                  <c:v>2.7699371875001599</c:v>
                </c:pt>
                <c:pt idx="39463">
                  <c:v>2.7702968750000001</c:v>
                </c:pt>
                <c:pt idx="39464">
                  <c:v>2.770744375</c:v>
                </c:pt>
                <c:pt idx="39465">
                  <c:v>2.7711106249999999</c:v>
                </c:pt>
                <c:pt idx="39466">
                  <c:v>2.771485625</c:v>
                </c:pt>
                <c:pt idx="39467">
                  <c:v>2.771895625</c:v>
                </c:pt>
                <c:pt idx="39468">
                  <c:v>2.7722290625001595</c:v>
                </c:pt>
                <c:pt idx="39469">
                  <c:v>2.7726393749999998</c:v>
                </c:pt>
                <c:pt idx="39470">
                  <c:v>2.7729793749999998</c:v>
                </c:pt>
                <c:pt idx="39471">
                  <c:v>2.7733240625001598</c:v>
                </c:pt>
                <c:pt idx="39472">
                  <c:v>2.7727784375001598</c:v>
                </c:pt>
                <c:pt idx="39473">
                  <c:v>2.7721962499999999</c:v>
                </c:pt>
                <c:pt idx="39474">
                  <c:v>2.7717912500000002</c:v>
                </c:pt>
                <c:pt idx="39475">
                  <c:v>2.7713268750000002</c:v>
                </c:pt>
                <c:pt idx="39476">
                  <c:v>2.7708396875001595</c:v>
                </c:pt>
                <c:pt idx="39477">
                  <c:v>2.7703381249999999</c:v>
                </c:pt>
                <c:pt idx="39478">
                  <c:v>2.7698075000000002</c:v>
                </c:pt>
                <c:pt idx="39479">
                  <c:v>2.7693134375001596</c:v>
                </c:pt>
                <c:pt idx="39480">
                  <c:v>2.7688487500000001</c:v>
                </c:pt>
                <c:pt idx="39481">
                  <c:v>2.7684265625001596</c:v>
                </c:pt>
                <c:pt idx="39482">
                  <c:v>2.768048125</c:v>
                </c:pt>
                <c:pt idx="39483">
                  <c:v>2.767655</c:v>
                </c:pt>
                <c:pt idx="39484">
                  <c:v>2.7680109375001596</c:v>
                </c:pt>
                <c:pt idx="39485">
                  <c:v>2.7683512499999998</c:v>
                </c:pt>
                <c:pt idx="39486">
                  <c:v>2.7686756250000002</c:v>
                </c:pt>
                <c:pt idx="39487">
                  <c:v>2.7689962499999998</c:v>
                </c:pt>
                <c:pt idx="39488">
                  <c:v>2.7693565625001599</c:v>
                </c:pt>
                <c:pt idx="39489">
                  <c:v>2.7697612500000002</c:v>
                </c:pt>
                <c:pt idx="39490">
                  <c:v>2.7700965625001599</c:v>
                </c:pt>
                <c:pt idx="39491">
                  <c:v>2.7705187499999999</c:v>
                </c:pt>
                <c:pt idx="39492">
                  <c:v>2.7710121875001597</c:v>
                </c:pt>
                <c:pt idx="39493">
                  <c:v>2.7714446875001597</c:v>
                </c:pt>
                <c:pt idx="39494">
                  <c:v>2.7718703125001598</c:v>
                </c:pt>
                <c:pt idx="39495">
                  <c:v>2.7722584375001595</c:v>
                </c:pt>
                <c:pt idx="39496">
                  <c:v>2.7726253125001596</c:v>
                </c:pt>
                <c:pt idx="39497">
                  <c:v>2.7722565625001598</c:v>
                </c:pt>
                <c:pt idx="39498">
                  <c:v>2.7718168749999998</c:v>
                </c:pt>
                <c:pt idx="39499">
                  <c:v>2.7711171875001597</c:v>
                </c:pt>
                <c:pt idx="39500">
                  <c:v>2.7707156249999998</c:v>
                </c:pt>
                <c:pt idx="39501">
                  <c:v>2.770321875</c:v>
                </c:pt>
                <c:pt idx="39502">
                  <c:v>2.76989375</c:v>
                </c:pt>
                <c:pt idx="39503">
                  <c:v>2.7694640625001599</c:v>
                </c:pt>
                <c:pt idx="39504">
                  <c:v>2.7690368749999998</c:v>
                </c:pt>
                <c:pt idx="39505">
                  <c:v>2.768609375</c:v>
                </c:pt>
                <c:pt idx="39506">
                  <c:v>2.7682609375001599</c:v>
                </c:pt>
                <c:pt idx="39507">
                  <c:v>2.767789375</c:v>
                </c:pt>
                <c:pt idx="39508">
                  <c:v>2.7683253125001599</c:v>
                </c:pt>
                <c:pt idx="39509">
                  <c:v>2.7687196875001598</c:v>
                </c:pt>
                <c:pt idx="39510">
                  <c:v>2.7691065625001596</c:v>
                </c:pt>
                <c:pt idx="39511">
                  <c:v>2.7695853125001597</c:v>
                </c:pt>
                <c:pt idx="39512">
                  <c:v>2.7700359375001598</c:v>
                </c:pt>
                <c:pt idx="39513">
                  <c:v>2.7705309375001597</c:v>
                </c:pt>
                <c:pt idx="39514">
                  <c:v>2.7709968749999998</c:v>
                </c:pt>
                <c:pt idx="39515">
                  <c:v>2.7715118749999998</c:v>
                </c:pt>
                <c:pt idx="39516">
                  <c:v>2.7718815625001598</c:v>
                </c:pt>
                <c:pt idx="39517">
                  <c:v>2.7723071875001599</c:v>
                </c:pt>
                <c:pt idx="39518">
                  <c:v>2.7726953125001597</c:v>
                </c:pt>
                <c:pt idx="39519">
                  <c:v>2.7730450000000002</c:v>
                </c:pt>
                <c:pt idx="39520">
                  <c:v>2.7733690625001599</c:v>
                </c:pt>
                <c:pt idx="39521">
                  <c:v>2.7738153125001599</c:v>
                </c:pt>
                <c:pt idx="39522">
                  <c:v>2.7741975000000001</c:v>
                </c:pt>
                <c:pt idx="39523">
                  <c:v>2.7746359375001597</c:v>
                </c:pt>
                <c:pt idx="39524">
                  <c:v>2.7750671875001598</c:v>
                </c:pt>
                <c:pt idx="39525">
                  <c:v>2.7754831250000001</c:v>
                </c:pt>
                <c:pt idx="39526">
                  <c:v>2.775870625</c:v>
                </c:pt>
                <c:pt idx="39527">
                  <c:v>2.7762121875001595</c:v>
                </c:pt>
                <c:pt idx="39528">
                  <c:v>2.7766000000000002</c:v>
                </c:pt>
                <c:pt idx="39529">
                  <c:v>2.77694375</c:v>
                </c:pt>
                <c:pt idx="39530">
                  <c:v>2.7772843749999998</c:v>
                </c:pt>
                <c:pt idx="39531">
                  <c:v>2.7767328125001596</c:v>
                </c:pt>
                <c:pt idx="39532">
                  <c:v>2.7764012500000002</c:v>
                </c:pt>
                <c:pt idx="39533">
                  <c:v>2.77601906250016</c:v>
                </c:pt>
                <c:pt idx="39534">
                  <c:v>2.7755365625001596</c:v>
                </c:pt>
                <c:pt idx="39535">
                  <c:v>2.774934375</c:v>
                </c:pt>
                <c:pt idx="39536">
                  <c:v>2.7742734375001596</c:v>
                </c:pt>
                <c:pt idx="39537">
                  <c:v>2.7735534375001598</c:v>
                </c:pt>
                <c:pt idx="39538">
                  <c:v>2.7728334375001595</c:v>
                </c:pt>
                <c:pt idx="39539">
                  <c:v>2.7721537500000002</c:v>
                </c:pt>
                <c:pt idx="39540">
                  <c:v>2.7714971875001599</c:v>
                </c:pt>
                <c:pt idx="39541">
                  <c:v>2.7708762500000002</c:v>
                </c:pt>
                <c:pt idx="39542">
                  <c:v>2.7702793749999999</c:v>
                </c:pt>
                <c:pt idx="39543">
                  <c:v>2.7697359375001596</c:v>
                </c:pt>
                <c:pt idx="39544">
                  <c:v>2.7692634375001597</c:v>
                </c:pt>
                <c:pt idx="39545">
                  <c:v>2.7687371875001596</c:v>
                </c:pt>
                <c:pt idx="39546">
                  <c:v>2.7683837499999999</c:v>
                </c:pt>
                <c:pt idx="39547">
                  <c:v>2.7680028125001597</c:v>
                </c:pt>
                <c:pt idx="39548">
                  <c:v>2.7676331250000001</c:v>
                </c:pt>
                <c:pt idx="39549">
                  <c:v>2.7675346875001599</c:v>
                </c:pt>
                <c:pt idx="39550">
                  <c:v>2.7679740625001599</c:v>
                </c:pt>
                <c:pt idx="39551">
                  <c:v>2.76831</c:v>
                </c:pt>
                <c:pt idx="39552">
                  <c:v>2.7687075000000001</c:v>
                </c:pt>
                <c:pt idx="39553">
                  <c:v>2.7691153125001597</c:v>
                </c:pt>
                <c:pt idx="39554">
                  <c:v>2.7694746875001597</c:v>
                </c:pt>
                <c:pt idx="39555">
                  <c:v>2.7698840625001599</c:v>
                </c:pt>
                <c:pt idx="39556">
                  <c:v>2.7703056250000002</c:v>
                </c:pt>
                <c:pt idx="39557">
                  <c:v>2.770635</c:v>
                </c:pt>
                <c:pt idx="39558">
                  <c:v>2.7710953125001598</c:v>
                </c:pt>
                <c:pt idx="39559">
                  <c:v>2.7714346875001596</c:v>
                </c:pt>
                <c:pt idx="39560">
                  <c:v>2.7718406249999998</c:v>
                </c:pt>
                <c:pt idx="39561">
                  <c:v>2.7722796875001596</c:v>
                </c:pt>
                <c:pt idx="39562">
                  <c:v>2.7717312500000002</c:v>
                </c:pt>
                <c:pt idx="39563">
                  <c:v>2.7712884375001599</c:v>
                </c:pt>
                <c:pt idx="39564">
                  <c:v>2.7707828125001597</c:v>
                </c:pt>
                <c:pt idx="39565">
                  <c:v>2.7701324999999999</c:v>
                </c:pt>
                <c:pt idx="39566">
                  <c:v>2.7692353125001596</c:v>
                </c:pt>
                <c:pt idx="39567">
                  <c:v>2.76823</c:v>
                </c:pt>
                <c:pt idx="39568">
                  <c:v>2.767119375</c:v>
                </c:pt>
                <c:pt idx="39569">
                  <c:v>2.7659178125001596</c:v>
                </c:pt>
                <c:pt idx="39570">
                  <c:v>2.7647443749999998</c:v>
                </c:pt>
                <c:pt idx="39571">
                  <c:v>2.7636553125001599</c:v>
                </c:pt>
                <c:pt idx="39572">
                  <c:v>2.7626575</c:v>
                </c:pt>
                <c:pt idx="39573">
                  <c:v>2.7617881249999998</c:v>
                </c:pt>
                <c:pt idx="39574">
                  <c:v>2.7610606249999998</c:v>
                </c:pt>
                <c:pt idx="39575">
                  <c:v>2.7604449999999998</c:v>
                </c:pt>
                <c:pt idx="39576">
                  <c:v>2.7599912500000001</c:v>
                </c:pt>
                <c:pt idx="39577">
                  <c:v>2.7595368749999998</c:v>
                </c:pt>
                <c:pt idx="39578">
                  <c:v>2.7598881249999998</c:v>
                </c:pt>
                <c:pt idx="39579">
                  <c:v>2.7602353125001597</c:v>
                </c:pt>
                <c:pt idx="39580">
                  <c:v>2.7605581250000002</c:v>
                </c:pt>
                <c:pt idx="39581">
                  <c:v>2.7609253125001598</c:v>
                </c:pt>
                <c:pt idx="39582">
                  <c:v>2.7612690625001597</c:v>
                </c:pt>
                <c:pt idx="39583">
                  <c:v>2.7616037499999999</c:v>
                </c:pt>
                <c:pt idx="39584">
                  <c:v>2.762005625</c:v>
                </c:pt>
                <c:pt idx="39585">
                  <c:v>2.7624818750000002</c:v>
                </c:pt>
                <c:pt idx="39586">
                  <c:v>2.7628750000000002</c:v>
                </c:pt>
                <c:pt idx="39587">
                  <c:v>2.76335593750016</c:v>
                </c:pt>
                <c:pt idx="39588">
                  <c:v>2.7638290625001596</c:v>
                </c:pt>
                <c:pt idx="39589">
                  <c:v>2.7643818750000002</c:v>
                </c:pt>
                <c:pt idx="39590">
                  <c:v>2.7648406250000002</c:v>
                </c:pt>
                <c:pt idx="39591">
                  <c:v>2.7652950000000001</c:v>
                </c:pt>
                <c:pt idx="39592">
                  <c:v>2.7658028125001599</c:v>
                </c:pt>
                <c:pt idx="39593">
                  <c:v>2.7662737499999999</c:v>
                </c:pt>
                <c:pt idx="39594">
                  <c:v>2.7666359375001597</c:v>
                </c:pt>
                <c:pt idx="39595">
                  <c:v>2.7670668749999998</c:v>
                </c:pt>
                <c:pt idx="39596">
                  <c:v>2.7675624999999999</c:v>
                </c:pt>
                <c:pt idx="39597">
                  <c:v>2.767935</c:v>
                </c:pt>
                <c:pt idx="39598">
                  <c:v>2.7683984375001596</c:v>
                </c:pt>
                <c:pt idx="39599">
                  <c:v>2.76882625</c:v>
                </c:pt>
                <c:pt idx="39600">
                  <c:v>2.7691578125001599</c:v>
                </c:pt>
                <c:pt idx="39601">
                  <c:v>2.7695003125001598</c:v>
                </c:pt>
                <c:pt idx="39602">
                  <c:v>2.7693099999999999</c:v>
                </c:pt>
                <c:pt idx="39603">
                  <c:v>2.7685559375001598</c:v>
                </c:pt>
                <c:pt idx="39604">
                  <c:v>2.7680018749999999</c:v>
                </c:pt>
                <c:pt idx="39605">
                  <c:v>2.7674531249999998</c:v>
                </c:pt>
                <c:pt idx="39606">
                  <c:v>2.7669074999999999</c:v>
                </c:pt>
                <c:pt idx="39607">
                  <c:v>2.7663321875001596</c:v>
                </c:pt>
                <c:pt idx="39608">
                  <c:v>2.7656690625001596</c:v>
                </c:pt>
                <c:pt idx="39609">
                  <c:v>2.7650253125001596</c:v>
                </c:pt>
                <c:pt idx="39610">
                  <c:v>2.7643703125001595</c:v>
                </c:pt>
                <c:pt idx="39611">
                  <c:v>2.7637434375001599</c:v>
                </c:pt>
                <c:pt idx="39612">
                  <c:v>2.76323281250016</c:v>
                </c:pt>
                <c:pt idx="39613">
                  <c:v>2.7627546875001596</c:v>
                </c:pt>
                <c:pt idx="39614">
                  <c:v>2.7623899999999999</c:v>
                </c:pt>
                <c:pt idx="39615">
                  <c:v>2.7622965625001599</c:v>
                </c:pt>
                <c:pt idx="39616">
                  <c:v>2.7627031249999998</c:v>
                </c:pt>
                <c:pt idx="39617">
                  <c:v>2.763178125</c:v>
                </c:pt>
                <c:pt idx="39618">
                  <c:v>2.7636965625001597</c:v>
                </c:pt>
                <c:pt idx="39619">
                  <c:v>2.7640853125001597</c:v>
                </c:pt>
                <c:pt idx="39620">
                  <c:v>2.7645068749999999</c:v>
                </c:pt>
                <c:pt idx="39621">
                  <c:v>2.764904375</c:v>
                </c:pt>
                <c:pt idx="39622">
                  <c:v>2.7653059375001598</c:v>
                </c:pt>
                <c:pt idx="39623">
                  <c:v>2.7656693749999999</c:v>
                </c:pt>
                <c:pt idx="39624">
                  <c:v>2.7660499999999999</c:v>
                </c:pt>
                <c:pt idx="39625">
                  <c:v>2.7663834375001599</c:v>
                </c:pt>
                <c:pt idx="39626">
                  <c:v>2.7667390625001596</c:v>
                </c:pt>
                <c:pt idx="39627">
                  <c:v>2.7671199999999998</c:v>
                </c:pt>
                <c:pt idx="39628">
                  <c:v>2.7675128125001596</c:v>
                </c:pt>
                <c:pt idx="39629">
                  <c:v>2.7679028125001599</c:v>
                </c:pt>
                <c:pt idx="39630">
                  <c:v>2.7683331249999998</c:v>
                </c:pt>
                <c:pt idx="39631">
                  <c:v>2.7687015625001599</c:v>
                </c:pt>
                <c:pt idx="39632">
                  <c:v>2.7690540625001598</c:v>
                </c:pt>
                <c:pt idx="39633">
                  <c:v>2.7686240625001597</c:v>
                </c:pt>
                <c:pt idx="39634">
                  <c:v>2.7680415625001595</c:v>
                </c:pt>
                <c:pt idx="39635">
                  <c:v>2.7673565625001597</c:v>
                </c:pt>
                <c:pt idx="39636">
                  <c:v>2.76695125</c:v>
                </c:pt>
                <c:pt idx="39637">
                  <c:v>2.7664553125001596</c:v>
                </c:pt>
                <c:pt idx="39638">
                  <c:v>2.7660153125001599</c:v>
                </c:pt>
                <c:pt idx="39639">
                  <c:v>2.765548125</c:v>
                </c:pt>
                <c:pt idx="39640">
                  <c:v>2.7650959375001598</c:v>
                </c:pt>
                <c:pt idx="39641">
                  <c:v>2.764680625</c:v>
                </c:pt>
                <c:pt idx="39642">
                  <c:v>2.7643359375001597</c:v>
                </c:pt>
                <c:pt idx="39643">
                  <c:v>2.7638168749999998</c:v>
                </c:pt>
                <c:pt idx="39644">
                  <c:v>2.7639971875001597</c:v>
                </c:pt>
                <c:pt idx="39645">
                  <c:v>2.7643790625001596</c:v>
                </c:pt>
                <c:pt idx="39646">
                  <c:v>2.7647309375001599</c:v>
                </c:pt>
                <c:pt idx="39647">
                  <c:v>2.7652171875001597</c:v>
                </c:pt>
                <c:pt idx="39648">
                  <c:v>2.7656331249999999</c:v>
                </c:pt>
                <c:pt idx="39649">
                  <c:v>2.766105</c:v>
                </c:pt>
                <c:pt idx="39650">
                  <c:v>2.7664734375001596</c:v>
                </c:pt>
                <c:pt idx="39651">
                  <c:v>2.7669709375001599</c:v>
                </c:pt>
                <c:pt idx="39652">
                  <c:v>2.7674184375001598</c:v>
                </c:pt>
                <c:pt idx="39653">
                  <c:v>2.7677853125001599</c:v>
                </c:pt>
                <c:pt idx="39654">
                  <c:v>2.7681606250000002</c:v>
                </c:pt>
                <c:pt idx="39655">
                  <c:v>2.7687040625001598</c:v>
                </c:pt>
                <c:pt idx="39656">
                  <c:v>2.7691093750000002</c:v>
                </c:pt>
                <c:pt idx="39657">
                  <c:v>2.7695509375001599</c:v>
                </c:pt>
                <c:pt idx="39658">
                  <c:v>2.7700874999999998</c:v>
                </c:pt>
                <c:pt idx="39659">
                  <c:v>2.7705950000000001</c:v>
                </c:pt>
                <c:pt idx="39660">
                  <c:v>2.7709309375001596</c:v>
                </c:pt>
                <c:pt idx="39661">
                  <c:v>2.7713418750000001</c:v>
                </c:pt>
                <c:pt idx="39662">
                  <c:v>2.7717512499999999</c:v>
                </c:pt>
                <c:pt idx="39663">
                  <c:v>2.7720906250000001</c:v>
                </c:pt>
                <c:pt idx="39664">
                  <c:v>2.7717240625001596</c:v>
                </c:pt>
                <c:pt idx="39665">
                  <c:v>2.7713671875001595</c:v>
                </c:pt>
                <c:pt idx="39666">
                  <c:v>2.7708371875001596</c:v>
                </c:pt>
                <c:pt idx="39667">
                  <c:v>2.7700581249999998</c:v>
                </c:pt>
                <c:pt idx="39668">
                  <c:v>2.7691306249999998</c:v>
                </c:pt>
                <c:pt idx="39669">
                  <c:v>2.7681203125001597</c:v>
                </c:pt>
                <c:pt idx="39670">
                  <c:v>2.7671006249999999</c:v>
                </c:pt>
                <c:pt idx="39671">
                  <c:v>2.7660849999999999</c:v>
                </c:pt>
                <c:pt idx="39672">
                  <c:v>2.7651656249999998</c:v>
                </c:pt>
                <c:pt idx="39673">
                  <c:v>2.7642990625001596</c:v>
                </c:pt>
                <c:pt idx="39674">
                  <c:v>2.7634671875001597</c:v>
                </c:pt>
                <c:pt idx="39675">
                  <c:v>2.76280468750016</c:v>
                </c:pt>
                <c:pt idx="39676">
                  <c:v>2.7622596875001597</c:v>
                </c:pt>
                <c:pt idx="39677">
                  <c:v>2.7619328125001599</c:v>
                </c:pt>
                <c:pt idx="39678">
                  <c:v>2.7615587499999998</c:v>
                </c:pt>
                <c:pt idx="39679">
                  <c:v>2.7611321875001598</c:v>
                </c:pt>
                <c:pt idx="39680">
                  <c:v>2.7607315625001596</c:v>
                </c:pt>
                <c:pt idx="39681">
                  <c:v>2.7609415625001597</c:v>
                </c:pt>
                <c:pt idx="39682">
                  <c:v>2.7614412499999998</c:v>
                </c:pt>
                <c:pt idx="39683">
                  <c:v>2.761876875</c:v>
                </c:pt>
                <c:pt idx="39684">
                  <c:v>2.7623896875001597</c:v>
                </c:pt>
                <c:pt idx="39685">
                  <c:v>2.7629487500000001</c:v>
                </c:pt>
                <c:pt idx="39686">
                  <c:v>2.7634643749999999</c:v>
                </c:pt>
                <c:pt idx="39687">
                  <c:v>2.7639246875001597</c:v>
                </c:pt>
                <c:pt idx="39688">
                  <c:v>2.7644315625001599</c:v>
                </c:pt>
                <c:pt idx="39689">
                  <c:v>2.7649409375001599</c:v>
                </c:pt>
                <c:pt idx="39690">
                  <c:v>2.7655115625001598</c:v>
                </c:pt>
                <c:pt idx="39691">
                  <c:v>2.765946875</c:v>
                </c:pt>
                <c:pt idx="39692">
                  <c:v>2.7664606250000001</c:v>
                </c:pt>
                <c:pt idx="39693">
                  <c:v>2.7669903125001598</c:v>
                </c:pt>
                <c:pt idx="39694">
                  <c:v>2.7673271875001597</c:v>
                </c:pt>
                <c:pt idx="39695">
                  <c:v>2.7677440625001597</c:v>
                </c:pt>
                <c:pt idx="39696">
                  <c:v>2.7673634375001597</c:v>
                </c:pt>
                <c:pt idx="39697">
                  <c:v>2.7667184375001597</c:v>
                </c:pt>
                <c:pt idx="39698">
                  <c:v>2.7662368750000002</c:v>
                </c:pt>
                <c:pt idx="39699">
                  <c:v>2.7657096875001597</c:v>
                </c:pt>
                <c:pt idx="39700">
                  <c:v>2.7651471875001596</c:v>
                </c:pt>
                <c:pt idx="39701">
                  <c:v>2.7645962499999999</c:v>
                </c:pt>
                <c:pt idx="39702">
                  <c:v>2.764094375</c:v>
                </c:pt>
                <c:pt idx="39703">
                  <c:v>2.7635581249999999</c:v>
                </c:pt>
                <c:pt idx="39704">
                  <c:v>2.7630537500000001</c:v>
                </c:pt>
                <c:pt idx="39705">
                  <c:v>2.7625324999999998</c:v>
                </c:pt>
                <c:pt idx="39706">
                  <c:v>2.7620621875001596</c:v>
                </c:pt>
                <c:pt idx="39707">
                  <c:v>2.7616337500000001</c:v>
                </c:pt>
                <c:pt idx="39708">
                  <c:v>2.7612984375001597</c:v>
                </c:pt>
                <c:pt idx="39709">
                  <c:v>2.7608371875001598</c:v>
                </c:pt>
                <c:pt idx="39710">
                  <c:v>2.760515625</c:v>
                </c:pt>
                <c:pt idx="39711">
                  <c:v>2.7608931249999999</c:v>
                </c:pt>
                <c:pt idx="39712">
                  <c:v>2.7612625</c:v>
                </c:pt>
                <c:pt idx="39713">
                  <c:v>2.7616646875001596</c:v>
                </c:pt>
                <c:pt idx="39714">
                  <c:v>2.7620387499999999</c:v>
                </c:pt>
                <c:pt idx="39715">
                  <c:v>2.7625350000000002</c:v>
                </c:pt>
                <c:pt idx="39716">
                  <c:v>2.7628578125001599</c:v>
                </c:pt>
                <c:pt idx="39717">
                  <c:v>2.7632440625001595</c:v>
                </c:pt>
                <c:pt idx="39718">
                  <c:v>2.7637687500000001</c:v>
                </c:pt>
                <c:pt idx="39719">
                  <c:v>2.7641696875001598</c:v>
                </c:pt>
                <c:pt idx="39720">
                  <c:v>2.7646646875001597</c:v>
                </c:pt>
                <c:pt idx="39721">
                  <c:v>2.7651059375001599</c:v>
                </c:pt>
                <c:pt idx="39722">
                  <c:v>2.7656384375001597</c:v>
                </c:pt>
                <c:pt idx="39723">
                  <c:v>2.7660981250000001</c:v>
                </c:pt>
                <c:pt idx="39724">
                  <c:v>2.7665893750000001</c:v>
                </c:pt>
                <c:pt idx="39725">
                  <c:v>2.7670590625001599</c:v>
                </c:pt>
                <c:pt idx="39726">
                  <c:v>2.7675584375001598</c:v>
                </c:pt>
                <c:pt idx="39727">
                  <c:v>2.7679978125001599</c:v>
                </c:pt>
                <c:pt idx="39728">
                  <c:v>2.7684521875001598</c:v>
                </c:pt>
                <c:pt idx="39729">
                  <c:v>2.7689499999999998</c:v>
                </c:pt>
                <c:pt idx="39730">
                  <c:v>2.769336875</c:v>
                </c:pt>
                <c:pt idx="39731">
                  <c:v>2.7696659375001595</c:v>
                </c:pt>
                <c:pt idx="39732">
                  <c:v>2.7700353125001596</c:v>
                </c:pt>
                <c:pt idx="39733">
                  <c:v>2.7696481249999998</c:v>
                </c:pt>
                <c:pt idx="39734">
                  <c:v>2.7691971875001595</c:v>
                </c:pt>
                <c:pt idx="39735">
                  <c:v>2.7686618749999998</c:v>
                </c:pt>
                <c:pt idx="39736">
                  <c:v>2.7682600000000002</c:v>
                </c:pt>
                <c:pt idx="39737">
                  <c:v>2.7677818749999998</c:v>
                </c:pt>
                <c:pt idx="39738">
                  <c:v>2.7671887499999999</c:v>
                </c:pt>
                <c:pt idx="39739">
                  <c:v>2.76656375</c:v>
                </c:pt>
                <c:pt idx="39740">
                  <c:v>2.7659221875001596</c:v>
                </c:pt>
                <c:pt idx="39741">
                  <c:v>2.7653206250000002</c:v>
                </c:pt>
                <c:pt idx="39742">
                  <c:v>2.7645965625001598</c:v>
                </c:pt>
                <c:pt idx="39743">
                  <c:v>2.7637493750000002</c:v>
                </c:pt>
                <c:pt idx="39744">
                  <c:v>2.7628203125001596</c:v>
                </c:pt>
                <c:pt idx="39745">
                  <c:v>2.7619003125001598</c:v>
                </c:pt>
                <c:pt idx="39746">
                  <c:v>2.76106843750016</c:v>
                </c:pt>
                <c:pt idx="39747">
                  <c:v>2.7602515625001596</c:v>
                </c:pt>
                <c:pt idx="39748">
                  <c:v>2.7594415625001596</c:v>
                </c:pt>
                <c:pt idx="39749">
                  <c:v>2.7587081250000001</c:v>
                </c:pt>
                <c:pt idx="39750">
                  <c:v>2.7579640625001596</c:v>
                </c:pt>
                <c:pt idx="39751">
                  <c:v>2.7572071875001596</c:v>
                </c:pt>
                <c:pt idx="39752">
                  <c:v>2.7565768749999999</c:v>
                </c:pt>
                <c:pt idx="39753">
                  <c:v>2.7560899999999999</c:v>
                </c:pt>
                <c:pt idx="39754">
                  <c:v>2.7556796875001597</c:v>
                </c:pt>
                <c:pt idx="39755">
                  <c:v>2.755315</c:v>
                </c:pt>
                <c:pt idx="39756">
                  <c:v>2.75493343750016</c:v>
                </c:pt>
                <c:pt idx="39757">
                  <c:v>2.7544575</c:v>
                </c:pt>
                <c:pt idx="39758">
                  <c:v>2.7547968749999998</c:v>
                </c:pt>
                <c:pt idx="39759">
                  <c:v>2.75513875</c:v>
                </c:pt>
                <c:pt idx="39760">
                  <c:v>2.7555350000000001</c:v>
                </c:pt>
                <c:pt idx="39761">
                  <c:v>2.7559300000000002</c:v>
                </c:pt>
                <c:pt idx="39762">
                  <c:v>2.7562690625001598</c:v>
                </c:pt>
                <c:pt idx="39763">
                  <c:v>2.7566584375001599</c:v>
                </c:pt>
                <c:pt idx="39764">
                  <c:v>2.7571196875001598</c:v>
                </c:pt>
                <c:pt idx="39765">
                  <c:v>2.7575581250000001</c:v>
                </c:pt>
                <c:pt idx="39766">
                  <c:v>2.7579284375001598</c:v>
                </c:pt>
                <c:pt idx="39767">
                  <c:v>2.7583040625001596</c:v>
                </c:pt>
                <c:pt idx="39768">
                  <c:v>2.7588003125001599</c:v>
                </c:pt>
                <c:pt idx="39769">
                  <c:v>2.7593121875001598</c:v>
                </c:pt>
                <c:pt idx="39770">
                  <c:v>2.7596921875001597</c:v>
                </c:pt>
                <c:pt idx="39771">
                  <c:v>2.760175625</c:v>
                </c:pt>
                <c:pt idx="39772">
                  <c:v>2.7605734375001596</c:v>
                </c:pt>
                <c:pt idx="39773">
                  <c:v>2.76103906250016</c:v>
                </c:pt>
                <c:pt idx="39774">
                  <c:v>2.7614853125001599</c:v>
                </c:pt>
                <c:pt idx="39775">
                  <c:v>2.7618984375001596</c:v>
                </c:pt>
                <c:pt idx="39776">
                  <c:v>2.7622390625001598</c:v>
                </c:pt>
                <c:pt idx="39777">
                  <c:v>2.761900625</c:v>
                </c:pt>
                <c:pt idx="39778">
                  <c:v>2.76134406250016</c:v>
                </c:pt>
                <c:pt idx="39779">
                  <c:v>2.7609665625001596</c:v>
                </c:pt>
                <c:pt idx="39780">
                  <c:v>2.7605706250000002</c:v>
                </c:pt>
                <c:pt idx="39781">
                  <c:v>2.7600318750000001</c:v>
                </c:pt>
                <c:pt idx="39782">
                  <c:v>2.7594696875001596</c:v>
                </c:pt>
                <c:pt idx="39783">
                  <c:v>2.7588024999999998</c:v>
                </c:pt>
                <c:pt idx="39784">
                  <c:v>2.7583015625001597</c:v>
                </c:pt>
                <c:pt idx="39785">
                  <c:v>2.7578734375001597</c:v>
                </c:pt>
                <c:pt idx="39786">
                  <c:v>2.757465625</c:v>
                </c:pt>
                <c:pt idx="39787">
                  <c:v>2.757066875</c:v>
                </c:pt>
                <c:pt idx="39788">
                  <c:v>2.7566975</c:v>
                </c:pt>
                <c:pt idx="39789">
                  <c:v>2.7562753125001596</c:v>
                </c:pt>
                <c:pt idx="39790">
                  <c:v>2.7567493750000001</c:v>
                </c:pt>
                <c:pt idx="39791">
                  <c:v>2.7572290625001599</c:v>
                </c:pt>
                <c:pt idx="39792">
                  <c:v>2.7576912500000001</c:v>
                </c:pt>
                <c:pt idx="39793">
                  <c:v>2.7582137499999999</c:v>
                </c:pt>
                <c:pt idx="39794">
                  <c:v>2.7587237500000001</c:v>
                </c:pt>
                <c:pt idx="39795">
                  <c:v>2.759250625</c:v>
                </c:pt>
                <c:pt idx="39796">
                  <c:v>2.7595940625001596</c:v>
                </c:pt>
                <c:pt idx="39797">
                  <c:v>2.7600068750000002</c:v>
                </c:pt>
                <c:pt idx="39798">
                  <c:v>2.7604237500000002</c:v>
                </c:pt>
                <c:pt idx="39799">
                  <c:v>2.7607915625001596</c:v>
                </c:pt>
                <c:pt idx="39800">
                  <c:v>2.7613487499999998</c:v>
                </c:pt>
                <c:pt idx="39801">
                  <c:v>2.7618556249999999</c:v>
                </c:pt>
                <c:pt idx="39802">
                  <c:v>2.7622706250000002</c:v>
                </c:pt>
                <c:pt idx="39803">
                  <c:v>2.7627409375001597</c:v>
                </c:pt>
                <c:pt idx="39804">
                  <c:v>2.7632431249999998</c:v>
                </c:pt>
                <c:pt idx="39805">
                  <c:v>2.76372531250016</c:v>
                </c:pt>
                <c:pt idx="39806">
                  <c:v>2.7641515625001598</c:v>
                </c:pt>
                <c:pt idx="39807">
                  <c:v>2.7645953125001599</c:v>
                </c:pt>
                <c:pt idx="39808">
                  <c:v>2.7650740625001595</c:v>
                </c:pt>
                <c:pt idx="39809">
                  <c:v>2.765524375</c:v>
                </c:pt>
                <c:pt idx="39810">
                  <c:v>2.7659140625001597</c:v>
                </c:pt>
                <c:pt idx="39811">
                  <c:v>2.7663031249999999</c:v>
                </c:pt>
                <c:pt idx="39812">
                  <c:v>2.7667056250000002</c:v>
                </c:pt>
                <c:pt idx="39813">
                  <c:v>2.7670406249999999</c:v>
                </c:pt>
                <c:pt idx="39814">
                  <c:v>2.7665128125001597</c:v>
                </c:pt>
                <c:pt idx="39815">
                  <c:v>2.7657109375001596</c:v>
                </c:pt>
                <c:pt idx="39816">
                  <c:v>2.7650640625001599</c:v>
                </c:pt>
                <c:pt idx="39817">
                  <c:v>2.7642934375001595</c:v>
                </c:pt>
                <c:pt idx="39818">
                  <c:v>2.763436875</c:v>
                </c:pt>
                <c:pt idx="39819">
                  <c:v>2.7624724999999999</c:v>
                </c:pt>
                <c:pt idx="39820">
                  <c:v>2.7615253125001598</c:v>
                </c:pt>
                <c:pt idx="39821">
                  <c:v>2.7605746875001596</c:v>
                </c:pt>
                <c:pt idx="39822">
                  <c:v>2.7595765625001598</c:v>
                </c:pt>
                <c:pt idx="39823">
                  <c:v>2.7586331249999998</c:v>
                </c:pt>
                <c:pt idx="39824">
                  <c:v>2.7577571875001596</c:v>
                </c:pt>
                <c:pt idx="39825">
                  <c:v>2.7570106249999999</c:v>
                </c:pt>
                <c:pt idx="39826">
                  <c:v>2.7565009375001597</c:v>
                </c:pt>
                <c:pt idx="39827">
                  <c:v>2.7561315625001597</c:v>
                </c:pt>
                <c:pt idx="39828">
                  <c:v>2.75561875</c:v>
                </c:pt>
                <c:pt idx="39829">
                  <c:v>2.7554053125001596</c:v>
                </c:pt>
                <c:pt idx="39830">
                  <c:v>2.7558181249999998</c:v>
                </c:pt>
                <c:pt idx="39831">
                  <c:v>2.7563065625001597</c:v>
                </c:pt>
                <c:pt idx="39832">
                  <c:v>2.7567243750000001</c:v>
                </c:pt>
                <c:pt idx="39833">
                  <c:v>2.7571928125001599</c:v>
                </c:pt>
                <c:pt idx="39834">
                  <c:v>2.7576209375001599</c:v>
                </c:pt>
                <c:pt idx="39835">
                  <c:v>2.7581659375001597</c:v>
                </c:pt>
                <c:pt idx="39836">
                  <c:v>2.7586693750000002</c:v>
                </c:pt>
                <c:pt idx="39837">
                  <c:v>2.7591409375001597</c:v>
                </c:pt>
                <c:pt idx="39838">
                  <c:v>2.7596612500000002</c:v>
                </c:pt>
                <c:pt idx="39839">
                  <c:v>2.7601521875001596</c:v>
                </c:pt>
                <c:pt idx="39840">
                  <c:v>2.7606193750000001</c:v>
                </c:pt>
                <c:pt idx="39841">
                  <c:v>2.7610884375001596</c:v>
                </c:pt>
                <c:pt idx="39842">
                  <c:v>2.7614734375001597</c:v>
                </c:pt>
                <c:pt idx="39843">
                  <c:v>2.7618590625001596</c:v>
                </c:pt>
                <c:pt idx="39844">
                  <c:v>2.7621975000000001</c:v>
                </c:pt>
                <c:pt idx="39845">
                  <c:v>2.7626087500000001</c:v>
                </c:pt>
                <c:pt idx="39846">
                  <c:v>2.7629765625001599</c:v>
                </c:pt>
                <c:pt idx="39847">
                  <c:v>2.7633409375001596</c:v>
                </c:pt>
                <c:pt idx="39848">
                  <c:v>2.7636921875001597</c:v>
                </c:pt>
                <c:pt idx="39849">
                  <c:v>2.7633740625001599</c:v>
                </c:pt>
                <c:pt idx="39850">
                  <c:v>2.7629243749999999</c:v>
                </c:pt>
                <c:pt idx="39851">
                  <c:v>2.7625590625001597</c:v>
                </c:pt>
                <c:pt idx="39852">
                  <c:v>2.76220031250016</c:v>
                </c:pt>
                <c:pt idx="39853">
                  <c:v>2.7618509375001596</c:v>
                </c:pt>
                <c:pt idx="39854">
                  <c:v>2.7615193750000002</c:v>
                </c:pt>
                <c:pt idx="39855">
                  <c:v>2.7611346875001597</c:v>
                </c:pt>
                <c:pt idx="39856">
                  <c:v>2.7604646875001597</c:v>
                </c:pt>
                <c:pt idx="39857">
                  <c:v>2.7601096875001598</c:v>
                </c:pt>
                <c:pt idx="39858">
                  <c:v>2.7597703125001596</c:v>
                </c:pt>
                <c:pt idx="39859">
                  <c:v>2.7593771875001596</c:v>
                </c:pt>
                <c:pt idx="39860">
                  <c:v>2.759026875</c:v>
                </c:pt>
                <c:pt idx="39861">
                  <c:v>2.7586909375001598</c:v>
                </c:pt>
                <c:pt idx="39862">
                  <c:v>2.7582612499999999</c:v>
                </c:pt>
                <c:pt idx="39863">
                  <c:v>2.7579190625001599</c:v>
                </c:pt>
                <c:pt idx="39864">
                  <c:v>2.7572706249999999</c:v>
                </c:pt>
                <c:pt idx="39865">
                  <c:v>2.7568237500000001</c:v>
                </c:pt>
                <c:pt idx="39866">
                  <c:v>2.75694531250016</c:v>
                </c:pt>
                <c:pt idx="39867">
                  <c:v>2.757289375</c:v>
                </c:pt>
                <c:pt idx="39868">
                  <c:v>2.7576578125001596</c:v>
                </c:pt>
                <c:pt idx="39869">
                  <c:v>2.758088125</c:v>
                </c:pt>
                <c:pt idx="39870">
                  <c:v>2.7584218749999998</c:v>
                </c:pt>
                <c:pt idx="39871">
                  <c:v>2.7588468750000001</c:v>
                </c:pt>
                <c:pt idx="39872">
                  <c:v>2.7592306249999998</c:v>
                </c:pt>
                <c:pt idx="39873">
                  <c:v>2.7595846875001597</c:v>
                </c:pt>
                <c:pt idx="39874">
                  <c:v>2.7600056249999998</c:v>
                </c:pt>
                <c:pt idx="39875">
                  <c:v>2.7603362499999999</c:v>
                </c:pt>
                <c:pt idx="39876">
                  <c:v>2.7605693750000002</c:v>
                </c:pt>
                <c:pt idx="39877">
                  <c:v>2.7601706250000002</c:v>
                </c:pt>
                <c:pt idx="39878">
                  <c:v>2.7598403125001596</c:v>
                </c:pt>
                <c:pt idx="39879">
                  <c:v>2.7594756249999999</c:v>
                </c:pt>
                <c:pt idx="39880">
                  <c:v>2.7590024999999998</c:v>
                </c:pt>
                <c:pt idx="39881">
                  <c:v>2.7586628125001598</c:v>
                </c:pt>
                <c:pt idx="39882">
                  <c:v>2.7582765625001597</c:v>
                </c:pt>
                <c:pt idx="39883">
                  <c:v>2.7587796875001596</c:v>
                </c:pt>
                <c:pt idx="39884">
                  <c:v>2.7592721875001596</c:v>
                </c:pt>
                <c:pt idx="39885">
                  <c:v>2.7596990625001596</c:v>
                </c:pt>
                <c:pt idx="39886">
                  <c:v>2.7600756249999998</c:v>
                </c:pt>
                <c:pt idx="39887">
                  <c:v>2.7604793750000001</c:v>
                </c:pt>
                <c:pt idx="39888">
                  <c:v>2.760998125</c:v>
                </c:pt>
                <c:pt idx="39889">
                  <c:v>2.7615275000000001</c:v>
                </c:pt>
                <c:pt idx="39890">
                  <c:v>2.7620256250000002</c:v>
                </c:pt>
                <c:pt idx="39891">
                  <c:v>2.7626225</c:v>
                </c:pt>
                <c:pt idx="39892">
                  <c:v>2.7632006250000001</c:v>
                </c:pt>
                <c:pt idx="39893">
                  <c:v>2.7637624999999999</c:v>
                </c:pt>
                <c:pt idx="39894">
                  <c:v>2.7642406249999998</c:v>
                </c:pt>
                <c:pt idx="39895">
                  <c:v>2.7646784375001596</c:v>
                </c:pt>
                <c:pt idx="39896">
                  <c:v>2.765155</c:v>
                </c:pt>
                <c:pt idx="39897">
                  <c:v>2.76556625</c:v>
                </c:pt>
                <c:pt idx="39898">
                  <c:v>2.7659731249999999</c:v>
                </c:pt>
                <c:pt idx="39899">
                  <c:v>2.7663962500000001</c:v>
                </c:pt>
                <c:pt idx="39900">
                  <c:v>2.7668578125001599</c:v>
                </c:pt>
                <c:pt idx="39901">
                  <c:v>2.7671796875001595</c:v>
                </c:pt>
                <c:pt idx="39902">
                  <c:v>2.7667706249999999</c:v>
                </c:pt>
                <c:pt idx="39903">
                  <c:v>2.7659087499999999</c:v>
                </c:pt>
                <c:pt idx="39904">
                  <c:v>2.7651634375001599</c:v>
                </c:pt>
                <c:pt idx="39905">
                  <c:v>2.7641871875001596</c:v>
                </c:pt>
                <c:pt idx="39906">
                  <c:v>2.7630184375001599</c:v>
                </c:pt>
                <c:pt idx="39907">
                  <c:v>2.7615993749999999</c:v>
                </c:pt>
                <c:pt idx="39908">
                  <c:v>2.7600834375001599</c:v>
                </c:pt>
                <c:pt idx="39909">
                  <c:v>2.7584909375001598</c:v>
                </c:pt>
                <c:pt idx="39910">
                  <c:v>2.7568999999999999</c:v>
                </c:pt>
                <c:pt idx="39911">
                  <c:v>2.7552643749999999</c:v>
                </c:pt>
                <c:pt idx="39912">
                  <c:v>2.7537206250000001</c:v>
                </c:pt>
                <c:pt idx="39913">
                  <c:v>2.7523609375001596</c:v>
                </c:pt>
                <c:pt idx="39914">
                  <c:v>2.7512765625001596</c:v>
                </c:pt>
                <c:pt idx="39915">
                  <c:v>2.7504390625001598</c:v>
                </c:pt>
                <c:pt idx="39916">
                  <c:v>2.7497799999999999</c:v>
                </c:pt>
                <c:pt idx="39917">
                  <c:v>2.74932</c:v>
                </c:pt>
                <c:pt idx="39918">
                  <c:v>2.7489359375001596</c:v>
                </c:pt>
                <c:pt idx="39919">
                  <c:v>2.7494000000000001</c:v>
                </c:pt>
                <c:pt idx="39920">
                  <c:v>2.7497981249999999</c:v>
                </c:pt>
                <c:pt idx="39921">
                  <c:v>2.7501212499999999</c:v>
                </c:pt>
                <c:pt idx="39922">
                  <c:v>2.7505593749999999</c:v>
                </c:pt>
                <c:pt idx="39923">
                  <c:v>2.7509253125001596</c:v>
                </c:pt>
                <c:pt idx="39924">
                  <c:v>2.7512953125001598</c:v>
                </c:pt>
                <c:pt idx="39925">
                  <c:v>2.75164125</c:v>
                </c:pt>
                <c:pt idx="39926">
                  <c:v>2.7520806250000001</c:v>
                </c:pt>
                <c:pt idx="39927">
                  <c:v>2.7524631249999998</c:v>
                </c:pt>
                <c:pt idx="39928">
                  <c:v>2.7528721875001598</c:v>
                </c:pt>
                <c:pt idx="39929">
                  <c:v>2.7532553125001598</c:v>
                </c:pt>
                <c:pt idx="39930">
                  <c:v>2.7537640625001596</c:v>
                </c:pt>
                <c:pt idx="39931">
                  <c:v>2.75420593750016</c:v>
                </c:pt>
                <c:pt idx="39932">
                  <c:v>2.7547178125001599</c:v>
                </c:pt>
                <c:pt idx="39933">
                  <c:v>2.7551600000000001</c:v>
                </c:pt>
                <c:pt idx="39934">
                  <c:v>2.7556437499999999</c:v>
                </c:pt>
                <c:pt idx="39935">
                  <c:v>2.7559859375001596</c:v>
                </c:pt>
                <c:pt idx="39936">
                  <c:v>2.7564668750000001</c:v>
                </c:pt>
                <c:pt idx="39937">
                  <c:v>2.7568428125001598</c:v>
                </c:pt>
                <c:pt idx="39938">
                  <c:v>2.7572006249999998</c:v>
                </c:pt>
                <c:pt idx="39939">
                  <c:v>2.7575765625001596</c:v>
                </c:pt>
                <c:pt idx="39940">
                  <c:v>2.7580109375001598</c:v>
                </c:pt>
                <c:pt idx="39941">
                  <c:v>2.7583865625001596</c:v>
                </c:pt>
                <c:pt idx="39942">
                  <c:v>2.7587115625001597</c:v>
                </c:pt>
                <c:pt idx="39943">
                  <c:v>2.7582378125001599</c:v>
                </c:pt>
                <c:pt idx="39944">
                  <c:v>2.7577959375001599</c:v>
                </c:pt>
                <c:pt idx="39945">
                  <c:v>2.7571503125001597</c:v>
                </c:pt>
                <c:pt idx="39946">
                  <c:v>2.7567818750000002</c:v>
                </c:pt>
                <c:pt idx="39947">
                  <c:v>2.7562728125001597</c:v>
                </c:pt>
                <c:pt idx="39948">
                  <c:v>2.7558121875001595</c:v>
                </c:pt>
                <c:pt idx="39949">
                  <c:v>2.7552965625001598</c:v>
                </c:pt>
                <c:pt idx="39950">
                  <c:v>2.75475125</c:v>
                </c:pt>
                <c:pt idx="39951">
                  <c:v>2.7541840625001597</c:v>
                </c:pt>
                <c:pt idx="39952">
                  <c:v>2.7536281250000001</c:v>
                </c:pt>
                <c:pt idx="39953">
                  <c:v>2.75309625</c:v>
                </c:pt>
                <c:pt idx="39954">
                  <c:v>2.7526590625001597</c:v>
                </c:pt>
                <c:pt idx="39955">
                  <c:v>2.7522996875001597</c:v>
                </c:pt>
                <c:pt idx="39956">
                  <c:v>2.7519300000000002</c:v>
                </c:pt>
                <c:pt idx="39957">
                  <c:v>2.7514209375001597</c:v>
                </c:pt>
                <c:pt idx="39958">
                  <c:v>2.7517106249999999</c:v>
                </c:pt>
                <c:pt idx="39959">
                  <c:v>2.7521556249999999</c:v>
                </c:pt>
                <c:pt idx="39960">
                  <c:v>2.7525609375001596</c:v>
                </c:pt>
                <c:pt idx="39961">
                  <c:v>2.7530496875001598</c:v>
                </c:pt>
                <c:pt idx="39962">
                  <c:v>2.7535196875001597</c:v>
                </c:pt>
                <c:pt idx="39963">
                  <c:v>2.7539715625001597</c:v>
                </c:pt>
                <c:pt idx="39964">
                  <c:v>2.7544662500000001</c:v>
                </c:pt>
                <c:pt idx="39965">
                  <c:v>2.75498625</c:v>
                </c:pt>
                <c:pt idx="39966">
                  <c:v>2.7555149999999999</c:v>
                </c:pt>
                <c:pt idx="39967">
                  <c:v>2.7559749999999998</c:v>
                </c:pt>
                <c:pt idx="39968">
                  <c:v>2.7564603125001597</c:v>
                </c:pt>
                <c:pt idx="39969">
                  <c:v>2.7568350000000001</c:v>
                </c:pt>
                <c:pt idx="39970">
                  <c:v>2.7571996875001599</c:v>
                </c:pt>
                <c:pt idx="39971">
                  <c:v>2.7575578125001599</c:v>
                </c:pt>
                <c:pt idx="39972">
                  <c:v>2.7579484375001599</c:v>
                </c:pt>
                <c:pt idx="39973">
                  <c:v>2.7576571875001599</c:v>
                </c:pt>
                <c:pt idx="39974">
                  <c:v>2.7572634375001597</c:v>
                </c:pt>
                <c:pt idx="39975">
                  <c:v>2.7568509375001597</c:v>
                </c:pt>
                <c:pt idx="39976">
                  <c:v>2.7565284375001595</c:v>
                </c:pt>
                <c:pt idx="39977">
                  <c:v>2.7561928125001596</c:v>
                </c:pt>
                <c:pt idx="39978">
                  <c:v>2.7557887499999998</c:v>
                </c:pt>
                <c:pt idx="39979">
                  <c:v>2.7554325</c:v>
                </c:pt>
                <c:pt idx="39980">
                  <c:v>2.7558562499999999</c:v>
                </c:pt>
                <c:pt idx="39981">
                  <c:v>2.7562687499999998</c:v>
                </c:pt>
                <c:pt idx="39982">
                  <c:v>2.7566112500000002</c:v>
                </c:pt>
                <c:pt idx="39983">
                  <c:v>2.7570084375001596</c:v>
                </c:pt>
                <c:pt idx="39984">
                  <c:v>2.7574387499999999</c:v>
                </c:pt>
                <c:pt idx="39985">
                  <c:v>2.7577993749999998</c:v>
                </c:pt>
                <c:pt idx="39986">
                  <c:v>2.7581946875001599</c:v>
                </c:pt>
                <c:pt idx="39987">
                  <c:v>2.7585328125001598</c:v>
                </c:pt>
                <c:pt idx="39988">
                  <c:v>2.7589368749999998</c:v>
                </c:pt>
                <c:pt idx="39989">
                  <c:v>2.7593259375001598</c:v>
                </c:pt>
                <c:pt idx="39990">
                  <c:v>2.7588459375001597</c:v>
                </c:pt>
                <c:pt idx="39991">
                  <c:v>2.75848125</c:v>
                </c:pt>
                <c:pt idx="39992">
                  <c:v>2.757948125</c:v>
                </c:pt>
                <c:pt idx="39993">
                  <c:v>2.7575146875001599</c:v>
                </c:pt>
                <c:pt idx="39994">
                  <c:v>2.7570321875001595</c:v>
                </c:pt>
                <c:pt idx="39995">
                  <c:v>2.7564978125001596</c:v>
                </c:pt>
                <c:pt idx="39996">
                  <c:v>2.7560031249999999</c:v>
                </c:pt>
                <c:pt idx="39997">
                  <c:v>2.7556478125001598</c:v>
                </c:pt>
                <c:pt idx="39998">
                  <c:v>2.7552456250000001</c:v>
                </c:pt>
                <c:pt idx="39999">
                  <c:v>2.7548706250000001</c:v>
                </c:pt>
                <c:pt idx="40000">
                  <c:v>2.7544865625001598</c:v>
                </c:pt>
                <c:pt idx="40001">
                  <c:v>2.7541484375001599</c:v>
                </c:pt>
                <c:pt idx="40002">
                  <c:v>2.7537334375001596</c:v>
                </c:pt>
                <c:pt idx="40003">
                  <c:v>2.7534065625001598</c:v>
                </c:pt>
                <c:pt idx="40004">
                  <c:v>2.7538271875001596</c:v>
                </c:pt>
                <c:pt idx="40005">
                  <c:v>2.7542162499999998</c:v>
                </c:pt>
                <c:pt idx="40006">
                  <c:v>2.7546246875001597</c:v>
                </c:pt>
                <c:pt idx="40007">
                  <c:v>2.7550924999999999</c:v>
                </c:pt>
                <c:pt idx="40008">
                  <c:v>2.7555518750000001</c:v>
                </c:pt>
                <c:pt idx="40009">
                  <c:v>2.7560384375001599</c:v>
                </c:pt>
                <c:pt idx="40010">
                  <c:v>2.7564531250000002</c:v>
                </c:pt>
                <c:pt idx="40011">
                  <c:v>2.7567796875001598</c:v>
                </c:pt>
                <c:pt idx="40012">
                  <c:v>2.7572056250000001</c:v>
                </c:pt>
                <c:pt idx="40013">
                  <c:v>2.7577159375001599</c:v>
                </c:pt>
                <c:pt idx="40014">
                  <c:v>2.7582231250000002</c:v>
                </c:pt>
                <c:pt idx="40015">
                  <c:v>2.7587187499999999</c:v>
                </c:pt>
                <c:pt idx="40016">
                  <c:v>2.7590903125001596</c:v>
                </c:pt>
                <c:pt idx="40017">
                  <c:v>2.7590168749999999</c:v>
                </c:pt>
                <c:pt idx="40018">
                  <c:v>2.7585071875001597</c:v>
                </c:pt>
                <c:pt idx="40019">
                  <c:v>2.7580312500000002</c:v>
                </c:pt>
                <c:pt idx="40020">
                  <c:v>2.7576131250000002</c:v>
                </c:pt>
                <c:pt idx="40021">
                  <c:v>2.7572568749999999</c:v>
                </c:pt>
                <c:pt idx="40022">
                  <c:v>2.7568840625001596</c:v>
                </c:pt>
                <c:pt idx="40023">
                  <c:v>2.7565062500000002</c:v>
                </c:pt>
                <c:pt idx="40024">
                  <c:v>2.7567806250000002</c:v>
                </c:pt>
                <c:pt idx="40025">
                  <c:v>2.7571318749999998</c:v>
                </c:pt>
                <c:pt idx="40026">
                  <c:v>2.7565921875001598</c:v>
                </c:pt>
                <c:pt idx="40027">
                  <c:v>2.7559959375001597</c:v>
                </c:pt>
                <c:pt idx="40028">
                  <c:v>2.7553987499999999</c:v>
                </c:pt>
                <c:pt idx="40029">
                  <c:v>2.7548012499999999</c:v>
                </c:pt>
                <c:pt idx="40030">
                  <c:v>2.7542362499999999</c:v>
                </c:pt>
                <c:pt idx="40031">
                  <c:v>2.753840625</c:v>
                </c:pt>
                <c:pt idx="40032">
                  <c:v>2.7535156249999999</c:v>
                </c:pt>
                <c:pt idx="40033">
                  <c:v>2.7536468749999998</c:v>
                </c:pt>
                <c:pt idx="40034">
                  <c:v>2.7540846875001597</c:v>
                </c:pt>
                <c:pt idx="40035">
                  <c:v>2.7545175</c:v>
                </c:pt>
                <c:pt idx="40036">
                  <c:v>2.7548434375001598</c:v>
                </c:pt>
                <c:pt idx="40037">
                  <c:v>2.7551931249999999</c:v>
                </c:pt>
                <c:pt idx="40038">
                  <c:v>2.7556215625001599</c:v>
                </c:pt>
                <c:pt idx="40039">
                  <c:v>2.75605375</c:v>
                </c:pt>
                <c:pt idx="40040">
                  <c:v>2.7564087499999999</c:v>
                </c:pt>
                <c:pt idx="40041">
                  <c:v>2.7569137499999998</c:v>
                </c:pt>
                <c:pt idx="40042">
                  <c:v>2.7574428125001598</c:v>
                </c:pt>
                <c:pt idx="40043">
                  <c:v>2.757913125</c:v>
                </c:pt>
                <c:pt idx="40044">
                  <c:v>2.7582378125001599</c:v>
                </c:pt>
                <c:pt idx="40045">
                  <c:v>2.7587196875001596</c:v>
                </c:pt>
                <c:pt idx="40046">
                  <c:v>2.7592275000000002</c:v>
                </c:pt>
                <c:pt idx="40047">
                  <c:v>2.7596037500000001</c:v>
                </c:pt>
                <c:pt idx="40048">
                  <c:v>2.7600646875001598</c:v>
                </c:pt>
                <c:pt idx="40049">
                  <c:v>2.7603925</c:v>
                </c:pt>
                <c:pt idx="40050">
                  <c:v>2.7598165625001596</c:v>
                </c:pt>
                <c:pt idx="40051">
                  <c:v>2.7594118750000001</c:v>
                </c:pt>
                <c:pt idx="40052">
                  <c:v>2.7589671875001596</c:v>
                </c:pt>
                <c:pt idx="40053">
                  <c:v>2.7582931249999998</c:v>
                </c:pt>
                <c:pt idx="40054">
                  <c:v>2.7575090625001599</c:v>
                </c:pt>
                <c:pt idx="40055">
                  <c:v>2.7565796875001598</c:v>
                </c:pt>
                <c:pt idx="40056">
                  <c:v>2.7556971875001599</c:v>
                </c:pt>
                <c:pt idx="40057">
                  <c:v>2.7548196875001598</c:v>
                </c:pt>
                <c:pt idx="40058">
                  <c:v>2.7539112499999998</c:v>
                </c:pt>
                <c:pt idx="40059">
                  <c:v>2.7530690625001597</c:v>
                </c:pt>
                <c:pt idx="40060">
                  <c:v>2.7523143750000001</c:v>
                </c:pt>
                <c:pt idx="40061">
                  <c:v>2.7516309375001597</c:v>
                </c:pt>
                <c:pt idx="40062">
                  <c:v>2.7509399999999999</c:v>
                </c:pt>
                <c:pt idx="40063">
                  <c:v>2.75048125</c:v>
                </c:pt>
                <c:pt idx="40064">
                  <c:v>2.75014718750016</c:v>
                </c:pt>
                <c:pt idx="40065">
                  <c:v>2.749818125</c:v>
                </c:pt>
                <c:pt idx="40066">
                  <c:v>2.7501518749999998</c:v>
                </c:pt>
                <c:pt idx="40067">
                  <c:v>2.7506699999999999</c:v>
                </c:pt>
                <c:pt idx="40068">
                  <c:v>2.7510949999999998</c:v>
                </c:pt>
                <c:pt idx="40069">
                  <c:v>2.7514587499999998</c:v>
                </c:pt>
                <c:pt idx="40070">
                  <c:v>2.7518737500000001</c:v>
                </c:pt>
                <c:pt idx="40071">
                  <c:v>2.7522825000000002</c:v>
                </c:pt>
                <c:pt idx="40072">
                  <c:v>2.7527803125001595</c:v>
                </c:pt>
                <c:pt idx="40073">
                  <c:v>2.7531400000000001</c:v>
                </c:pt>
                <c:pt idx="40074">
                  <c:v>2.753594375</c:v>
                </c:pt>
                <c:pt idx="40075">
                  <c:v>2.7540428125001597</c:v>
                </c:pt>
                <c:pt idx="40076">
                  <c:v>2.7545321875001596</c:v>
                </c:pt>
                <c:pt idx="40077">
                  <c:v>2.7550253125001598</c:v>
                </c:pt>
                <c:pt idx="40078">
                  <c:v>2.755541875</c:v>
                </c:pt>
                <c:pt idx="40079">
                  <c:v>2.7560371875001599</c:v>
                </c:pt>
                <c:pt idx="40080">
                  <c:v>2.7564899999999999</c:v>
                </c:pt>
                <c:pt idx="40081">
                  <c:v>2.7569059375001599</c:v>
                </c:pt>
                <c:pt idx="40082">
                  <c:v>2.7573768749999998</c:v>
                </c:pt>
                <c:pt idx="40083">
                  <c:v>2.7578462500000001</c:v>
                </c:pt>
                <c:pt idx="40084">
                  <c:v>2.7582659375001599</c:v>
                </c:pt>
                <c:pt idx="40085">
                  <c:v>2.758675625</c:v>
                </c:pt>
                <c:pt idx="40086">
                  <c:v>2.75813</c:v>
                </c:pt>
                <c:pt idx="40087">
                  <c:v>2.7575406249999999</c:v>
                </c:pt>
                <c:pt idx="40088">
                  <c:v>2.7569431249999998</c:v>
                </c:pt>
                <c:pt idx="40089">
                  <c:v>2.756280625</c:v>
                </c:pt>
                <c:pt idx="40090">
                  <c:v>2.7555665625001597</c:v>
                </c:pt>
                <c:pt idx="40091">
                  <c:v>2.754775</c:v>
                </c:pt>
                <c:pt idx="40092">
                  <c:v>2.7539753125001596</c:v>
                </c:pt>
                <c:pt idx="40093">
                  <c:v>2.7531306249999998</c:v>
                </c:pt>
                <c:pt idx="40094">
                  <c:v>2.752335</c:v>
                </c:pt>
                <c:pt idx="40095">
                  <c:v>2.7515518750000001</c:v>
                </c:pt>
                <c:pt idx="40096">
                  <c:v>2.7510137499999998</c:v>
                </c:pt>
                <c:pt idx="40097">
                  <c:v>2.7506556249999998</c:v>
                </c:pt>
                <c:pt idx="40098">
                  <c:v>2.7501059375001597</c:v>
                </c:pt>
                <c:pt idx="40099">
                  <c:v>2.749765</c:v>
                </c:pt>
                <c:pt idx="40100">
                  <c:v>2.7501140625001597</c:v>
                </c:pt>
                <c:pt idx="40101">
                  <c:v>2.7505984375001598</c:v>
                </c:pt>
                <c:pt idx="40102">
                  <c:v>2.7510181249999999</c:v>
                </c:pt>
                <c:pt idx="40103">
                  <c:v>2.7515115625001596</c:v>
                </c:pt>
                <c:pt idx="40104">
                  <c:v>2.7518606249999999</c:v>
                </c:pt>
                <c:pt idx="40105">
                  <c:v>2.752374375</c:v>
                </c:pt>
                <c:pt idx="40106">
                  <c:v>2.7528115625001597</c:v>
                </c:pt>
                <c:pt idx="40107">
                  <c:v>2.7532887499999998</c:v>
                </c:pt>
                <c:pt idx="40108">
                  <c:v>2.7537449999999999</c:v>
                </c:pt>
                <c:pt idx="40109">
                  <c:v>2.7543250000000001</c:v>
                </c:pt>
                <c:pt idx="40110">
                  <c:v>2.7547656250000001</c:v>
                </c:pt>
                <c:pt idx="40111">
                  <c:v>2.7552918750000002</c:v>
                </c:pt>
                <c:pt idx="40112">
                  <c:v>2.7557871875001596</c:v>
                </c:pt>
                <c:pt idx="40113">
                  <c:v>2.7562631249999998</c:v>
                </c:pt>
                <c:pt idx="40114">
                  <c:v>2.7567193749999999</c:v>
                </c:pt>
                <c:pt idx="40115">
                  <c:v>2.7571768749999999</c:v>
                </c:pt>
                <c:pt idx="40116">
                  <c:v>2.7576143750000002</c:v>
                </c:pt>
                <c:pt idx="40117">
                  <c:v>2.7580524999999998</c:v>
                </c:pt>
                <c:pt idx="40118">
                  <c:v>2.7585143749999999</c:v>
                </c:pt>
                <c:pt idx="40119">
                  <c:v>2.7589190625001598</c:v>
                </c:pt>
                <c:pt idx="40120">
                  <c:v>2.7592490625001598</c:v>
                </c:pt>
                <c:pt idx="40121">
                  <c:v>2.7588050000000002</c:v>
                </c:pt>
                <c:pt idx="40122">
                  <c:v>2.7583487500000001</c:v>
                </c:pt>
                <c:pt idx="40123">
                  <c:v>2.7576440625001597</c:v>
                </c:pt>
                <c:pt idx="40124">
                  <c:v>2.7570984375001597</c:v>
                </c:pt>
                <c:pt idx="40125">
                  <c:v>2.75642906250016</c:v>
                </c:pt>
                <c:pt idx="40126">
                  <c:v>2.7557874999999998</c:v>
                </c:pt>
                <c:pt idx="40127">
                  <c:v>2.7552059375001599</c:v>
                </c:pt>
                <c:pt idx="40128">
                  <c:v>2.7545950000000001</c:v>
                </c:pt>
                <c:pt idx="40129">
                  <c:v>2.7539699999999998</c:v>
                </c:pt>
                <c:pt idx="40130">
                  <c:v>2.7534628125001599</c:v>
                </c:pt>
                <c:pt idx="40131">
                  <c:v>2.7529703125001599</c:v>
                </c:pt>
                <c:pt idx="40132">
                  <c:v>2.7525203125001596</c:v>
                </c:pt>
                <c:pt idx="40133">
                  <c:v>2.7520743749999999</c:v>
                </c:pt>
                <c:pt idx="40134">
                  <c:v>2.7516984375001599</c:v>
                </c:pt>
                <c:pt idx="40135">
                  <c:v>2.7520868749999998</c:v>
                </c:pt>
                <c:pt idx="40136">
                  <c:v>2.7525300000000001</c:v>
                </c:pt>
                <c:pt idx="40137">
                  <c:v>2.75285125</c:v>
                </c:pt>
                <c:pt idx="40138">
                  <c:v>2.7532890625001598</c:v>
                </c:pt>
                <c:pt idx="40139">
                  <c:v>2.7536337500000001</c:v>
                </c:pt>
                <c:pt idx="40140">
                  <c:v>2.7540443749999999</c:v>
                </c:pt>
                <c:pt idx="40141">
                  <c:v>2.7545034375001598</c:v>
                </c:pt>
                <c:pt idx="40142">
                  <c:v>2.7549356249999999</c:v>
                </c:pt>
                <c:pt idx="40143">
                  <c:v>2.7553628125001599</c:v>
                </c:pt>
                <c:pt idx="40144">
                  <c:v>2.7557034375001597</c:v>
                </c:pt>
                <c:pt idx="40145">
                  <c:v>2.7560584375001596</c:v>
                </c:pt>
                <c:pt idx="40146">
                  <c:v>2.7560446875001596</c:v>
                </c:pt>
                <c:pt idx="40147">
                  <c:v>2.7556878125001596</c:v>
                </c:pt>
                <c:pt idx="40148">
                  <c:v>2.7552409375001599</c:v>
                </c:pt>
                <c:pt idx="40149">
                  <c:v>2.7548959375001596</c:v>
                </c:pt>
                <c:pt idx="40150">
                  <c:v>2.754544375</c:v>
                </c:pt>
                <c:pt idx="40151">
                  <c:v>2.7541978125001596</c:v>
                </c:pt>
                <c:pt idx="40152">
                  <c:v>2.7542253125001599</c:v>
                </c:pt>
                <c:pt idx="40153">
                  <c:v>2.7546806250000002</c:v>
                </c:pt>
                <c:pt idx="40154">
                  <c:v>2.7551649999999999</c:v>
                </c:pt>
                <c:pt idx="40155">
                  <c:v>2.7556331250000001</c:v>
                </c:pt>
                <c:pt idx="40156">
                  <c:v>2.7561524999999998</c:v>
                </c:pt>
                <c:pt idx="40157">
                  <c:v>2.7565971875001596</c:v>
                </c:pt>
                <c:pt idx="40158">
                  <c:v>2.7570693749999999</c:v>
                </c:pt>
                <c:pt idx="40159">
                  <c:v>2.7576040625001599</c:v>
                </c:pt>
                <c:pt idx="40160">
                  <c:v>2.7580865625001598</c:v>
                </c:pt>
                <c:pt idx="40161">
                  <c:v>2.7585678125001598</c:v>
                </c:pt>
                <c:pt idx="40162">
                  <c:v>2.7590568750000002</c:v>
                </c:pt>
                <c:pt idx="40163">
                  <c:v>2.7594609375001595</c:v>
                </c:pt>
                <c:pt idx="40164">
                  <c:v>2.7598121875001596</c:v>
                </c:pt>
                <c:pt idx="40165">
                  <c:v>2.7602025000000001</c:v>
                </c:pt>
                <c:pt idx="40166">
                  <c:v>2.7605693750000002</c:v>
                </c:pt>
                <c:pt idx="40167">
                  <c:v>2.7609050000000002</c:v>
                </c:pt>
                <c:pt idx="40168">
                  <c:v>2.7613065625001596</c:v>
                </c:pt>
                <c:pt idx="40169">
                  <c:v>2.7616271875001597</c:v>
                </c:pt>
                <c:pt idx="40170">
                  <c:v>2.7609565625001595</c:v>
                </c:pt>
                <c:pt idx="40171">
                  <c:v>2.7605115625001599</c:v>
                </c:pt>
                <c:pt idx="40172">
                  <c:v>2.7599918749999999</c:v>
                </c:pt>
                <c:pt idx="40173">
                  <c:v>2.7593731250000002</c:v>
                </c:pt>
                <c:pt idx="40174">
                  <c:v>2.7586334375001598</c:v>
                </c:pt>
                <c:pt idx="40175">
                  <c:v>2.7578759375001596</c:v>
                </c:pt>
                <c:pt idx="40176">
                  <c:v>2.7570896875001596</c:v>
                </c:pt>
                <c:pt idx="40177">
                  <c:v>2.7562871875001598</c:v>
                </c:pt>
                <c:pt idx="40178">
                  <c:v>2.7555178125001598</c:v>
                </c:pt>
                <c:pt idx="40179">
                  <c:v>2.7549012500000001</c:v>
                </c:pt>
                <c:pt idx="40180">
                  <c:v>2.7543428125001599</c:v>
                </c:pt>
                <c:pt idx="40181">
                  <c:v>2.75362531250016</c:v>
                </c:pt>
                <c:pt idx="40182">
                  <c:v>2.7529240625001599</c:v>
                </c:pt>
                <c:pt idx="40183">
                  <c:v>2.75225125</c:v>
                </c:pt>
                <c:pt idx="40184">
                  <c:v>2.7515174999999998</c:v>
                </c:pt>
                <c:pt idx="40185">
                  <c:v>2.750768125</c:v>
                </c:pt>
                <c:pt idx="40186">
                  <c:v>2.7500334375001598</c:v>
                </c:pt>
                <c:pt idx="40187">
                  <c:v>2.7493515625001597</c:v>
                </c:pt>
                <c:pt idx="40188">
                  <c:v>2.7486421875001597</c:v>
                </c:pt>
                <c:pt idx="40189">
                  <c:v>2.7479178125001598</c:v>
                </c:pt>
                <c:pt idx="40190">
                  <c:v>2.7472240625001598</c:v>
                </c:pt>
                <c:pt idx="40191">
                  <c:v>2.7467587500000001</c:v>
                </c:pt>
                <c:pt idx="40192">
                  <c:v>2.7463553125001599</c:v>
                </c:pt>
                <c:pt idx="40193">
                  <c:v>2.7458443749999999</c:v>
                </c:pt>
                <c:pt idx="40194">
                  <c:v>2.74611625</c:v>
                </c:pt>
                <c:pt idx="40195">
                  <c:v>2.7466143750000001</c:v>
                </c:pt>
                <c:pt idx="40196">
                  <c:v>2.7470278125001597</c:v>
                </c:pt>
                <c:pt idx="40197">
                  <c:v>2.7474584375001596</c:v>
                </c:pt>
                <c:pt idx="40198">
                  <c:v>2.7479571875001598</c:v>
                </c:pt>
                <c:pt idx="40199">
                  <c:v>2.7484696875001595</c:v>
                </c:pt>
                <c:pt idx="40200">
                  <c:v>2.7490350000000001</c:v>
                </c:pt>
                <c:pt idx="40201">
                  <c:v>2.7495509375001599</c:v>
                </c:pt>
                <c:pt idx="40202">
                  <c:v>2.7500428125001597</c:v>
                </c:pt>
                <c:pt idx="40203">
                  <c:v>2.7505368749999999</c:v>
                </c:pt>
                <c:pt idx="40204">
                  <c:v>2.7510115625001599</c:v>
                </c:pt>
                <c:pt idx="40205">
                  <c:v>2.7514415625001596</c:v>
                </c:pt>
                <c:pt idx="40206">
                  <c:v>2.751941875</c:v>
                </c:pt>
                <c:pt idx="40207">
                  <c:v>2.7524765625001599</c:v>
                </c:pt>
                <c:pt idx="40208">
                  <c:v>2.7529140625001598</c:v>
                </c:pt>
                <c:pt idx="40209">
                  <c:v>2.75343781250016</c:v>
                </c:pt>
                <c:pt idx="40210">
                  <c:v>2.7539278125001596</c:v>
                </c:pt>
                <c:pt idx="40211">
                  <c:v>2.754393125</c:v>
                </c:pt>
                <c:pt idx="40212">
                  <c:v>2.7548259375001596</c:v>
                </c:pt>
                <c:pt idx="40213">
                  <c:v>2.7552699999999999</c:v>
                </c:pt>
                <c:pt idx="40214">
                  <c:v>2.7556184375001598</c:v>
                </c:pt>
                <c:pt idx="40215">
                  <c:v>2.7550331250000002</c:v>
                </c:pt>
                <c:pt idx="40216">
                  <c:v>2.7547074999999999</c:v>
                </c:pt>
                <c:pt idx="40217">
                  <c:v>2.7543774999999999</c:v>
                </c:pt>
                <c:pt idx="40218">
                  <c:v>2.7539503125001596</c:v>
                </c:pt>
                <c:pt idx="40219">
                  <c:v>2.7535159375001599</c:v>
                </c:pt>
                <c:pt idx="40220">
                  <c:v>2.7529937499999999</c:v>
                </c:pt>
                <c:pt idx="40221">
                  <c:v>2.7523149999999998</c:v>
                </c:pt>
                <c:pt idx="40222">
                  <c:v>2.751595</c:v>
                </c:pt>
                <c:pt idx="40223">
                  <c:v>2.7507137500000001</c:v>
                </c:pt>
                <c:pt idx="40224">
                  <c:v>2.7497843749999999</c:v>
                </c:pt>
                <c:pt idx="40225">
                  <c:v>2.7489281249999999</c:v>
                </c:pt>
                <c:pt idx="40226">
                  <c:v>2.7481175000000002</c:v>
                </c:pt>
                <c:pt idx="40227">
                  <c:v>2.7472706250000001</c:v>
                </c:pt>
                <c:pt idx="40228">
                  <c:v>2.7464862499999998</c:v>
                </c:pt>
                <c:pt idx="40229">
                  <c:v>2.7457787499999999</c:v>
                </c:pt>
                <c:pt idx="40230">
                  <c:v>2.7452006249999998</c:v>
                </c:pt>
                <c:pt idx="40231">
                  <c:v>2.744786875</c:v>
                </c:pt>
                <c:pt idx="40232">
                  <c:v>2.7443571875001598</c:v>
                </c:pt>
                <c:pt idx="40233">
                  <c:v>2.7439540625001597</c:v>
                </c:pt>
                <c:pt idx="40234">
                  <c:v>2.7440381249999999</c:v>
                </c:pt>
                <c:pt idx="40235">
                  <c:v>2.744386875</c:v>
                </c:pt>
                <c:pt idx="40236">
                  <c:v>2.7448484375001598</c:v>
                </c:pt>
                <c:pt idx="40237">
                  <c:v>2.7452271875001597</c:v>
                </c:pt>
                <c:pt idx="40238">
                  <c:v>2.7455896875001597</c:v>
                </c:pt>
                <c:pt idx="40239">
                  <c:v>2.7460443749999999</c:v>
                </c:pt>
                <c:pt idx="40240">
                  <c:v>2.7464803125001596</c:v>
                </c:pt>
                <c:pt idx="40241">
                  <c:v>2.7469434375001596</c:v>
                </c:pt>
                <c:pt idx="40242">
                  <c:v>2.7474865625001597</c:v>
                </c:pt>
                <c:pt idx="40243">
                  <c:v>2.7480012500000002</c:v>
                </c:pt>
                <c:pt idx="40244">
                  <c:v>2.7484937500000002</c:v>
                </c:pt>
                <c:pt idx="40245">
                  <c:v>2.7489428125001596</c:v>
                </c:pt>
                <c:pt idx="40246">
                  <c:v>2.7493828125001598</c:v>
                </c:pt>
                <c:pt idx="40247">
                  <c:v>2.7498581249999998</c:v>
                </c:pt>
                <c:pt idx="40248">
                  <c:v>2.7503765625001599</c:v>
                </c:pt>
                <c:pt idx="40249">
                  <c:v>2.7508740625001598</c:v>
                </c:pt>
                <c:pt idx="40250">
                  <c:v>2.7513284375001597</c:v>
                </c:pt>
                <c:pt idx="40251">
                  <c:v>2.75177125</c:v>
                </c:pt>
                <c:pt idx="40252">
                  <c:v>2.75127343750016</c:v>
                </c:pt>
                <c:pt idx="40253">
                  <c:v>2.7509071875001596</c:v>
                </c:pt>
                <c:pt idx="40254">
                  <c:v>2.7505496875001598</c:v>
                </c:pt>
                <c:pt idx="40255">
                  <c:v>2.7501418750000002</c:v>
                </c:pt>
                <c:pt idx="40256">
                  <c:v>2.7497634375001598</c:v>
                </c:pt>
                <c:pt idx="40257">
                  <c:v>2.7493309375001598</c:v>
                </c:pt>
                <c:pt idx="40258">
                  <c:v>2.7488256249999998</c:v>
                </c:pt>
                <c:pt idx="40259">
                  <c:v>2.7483381250000001</c:v>
                </c:pt>
                <c:pt idx="40260">
                  <c:v>2.7478725000000002</c:v>
                </c:pt>
                <c:pt idx="40261">
                  <c:v>2.7474912499999999</c:v>
                </c:pt>
                <c:pt idx="40262">
                  <c:v>2.7469843749999998</c:v>
                </c:pt>
                <c:pt idx="40263">
                  <c:v>2.74646875</c:v>
                </c:pt>
                <c:pt idx="40264">
                  <c:v>2.7461175</c:v>
                </c:pt>
                <c:pt idx="40265">
                  <c:v>2.7457928125001598</c:v>
                </c:pt>
                <c:pt idx="40266">
                  <c:v>2.7453249999999998</c:v>
                </c:pt>
                <c:pt idx="40267">
                  <c:v>2.7449862500000002</c:v>
                </c:pt>
                <c:pt idx="40268">
                  <c:v>2.7445840625001598</c:v>
                </c:pt>
                <c:pt idx="40269">
                  <c:v>2.7449278125001597</c:v>
                </c:pt>
                <c:pt idx="40270">
                  <c:v>2.7452571875001599</c:v>
                </c:pt>
                <c:pt idx="40271">
                  <c:v>2.7456346875001598</c:v>
                </c:pt>
                <c:pt idx="40272">
                  <c:v>2.7459896875001597</c:v>
                </c:pt>
                <c:pt idx="40273">
                  <c:v>2.7463628125001596</c:v>
                </c:pt>
                <c:pt idx="40274">
                  <c:v>2.7467871875001597</c:v>
                </c:pt>
                <c:pt idx="40275">
                  <c:v>2.7471856250000002</c:v>
                </c:pt>
                <c:pt idx="40276">
                  <c:v>2.7475887499999998</c:v>
                </c:pt>
                <c:pt idx="40277">
                  <c:v>2.7479240625001595</c:v>
                </c:pt>
                <c:pt idx="40278">
                  <c:v>2.7484496875001598</c:v>
                </c:pt>
                <c:pt idx="40279">
                  <c:v>2.7488909375001596</c:v>
                </c:pt>
                <c:pt idx="40280">
                  <c:v>2.7491759375001599</c:v>
                </c:pt>
                <c:pt idx="40281">
                  <c:v>2.7494984375001597</c:v>
                </c:pt>
                <c:pt idx="40282">
                  <c:v>2.7492709375001598</c:v>
                </c:pt>
                <c:pt idx="40283">
                  <c:v>2.7496609375001597</c:v>
                </c:pt>
                <c:pt idx="40284">
                  <c:v>2.750016875</c:v>
                </c:pt>
                <c:pt idx="40285">
                  <c:v>2.7505193750000001</c:v>
                </c:pt>
                <c:pt idx="40286">
                  <c:v>2.7509006249999999</c:v>
                </c:pt>
                <c:pt idx="40287">
                  <c:v>2.751413125</c:v>
                </c:pt>
                <c:pt idx="40288">
                  <c:v>2.7519387499999999</c:v>
                </c:pt>
                <c:pt idx="40289">
                  <c:v>2.7525218749999998</c:v>
                </c:pt>
                <c:pt idx="40290">
                  <c:v>2.7530987499999999</c:v>
                </c:pt>
                <c:pt idx="40291">
                  <c:v>2.7536481249999998</c:v>
                </c:pt>
                <c:pt idx="40292">
                  <c:v>2.7540834375001597</c:v>
                </c:pt>
                <c:pt idx="40293">
                  <c:v>2.7546178125001597</c:v>
                </c:pt>
                <c:pt idx="40294">
                  <c:v>2.7551878125001599</c:v>
                </c:pt>
                <c:pt idx="40295">
                  <c:v>2.7556378125001597</c:v>
                </c:pt>
                <c:pt idx="40296">
                  <c:v>2.7561978125001598</c:v>
                </c:pt>
                <c:pt idx="40297">
                  <c:v>2.7568421875001596</c:v>
                </c:pt>
                <c:pt idx="40298">
                  <c:v>2.7574131249999998</c:v>
                </c:pt>
                <c:pt idx="40299">
                  <c:v>2.7579393749999999</c:v>
                </c:pt>
                <c:pt idx="40300">
                  <c:v>2.7585518750000002</c:v>
                </c:pt>
                <c:pt idx="40301">
                  <c:v>2.759038125</c:v>
                </c:pt>
                <c:pt idx="40302">
                  <c:v>2.7594834375001596</c:v>
                </c:pt>
                <c:pt idx="40303">
                  <c:v>2.7590159375001599</c:v>
                </c:pt>
                <c:pt idx="40304">
                  <c:v>2.7585768750000002</c:v>
                </c:pt>
                <c:pt idx="40305">
                  <c:v>2.7578731250000001</c:v>
                </c:pt>
                <c:pt idx="40306">
                  <c:v>2.7569131250000001</c:v>
                </c:pt>
                <c:pt idx="40307">
                  <c:v>2.7557615625001599</c:v>
                </c:pt>
                <c:pt idx="40308">
                  <c:v>2.7544181249999999</c:v>
                </c:pt>
                <c:pt idx="40309">
                  <c:v>2.7530634375001597</c:v>
                </c:pt>
                <c:pt idx="40310">
                  <c:v>2.7517815625001596</c:v>
                </c:pt>
                <c:pt idx="40311">
                  <c:v>2.7504428125001597</c:v>
                </c:pt>
                <c:pt idx="40312">
                  <c:v>2.7490756250000001</c:v>
                </c:pt>
                <c:pt idx="40313">
                  <c:v>2.7476768749999998</c:v>
                </c:pt>
                <c:pt idx="40314">
                  <c:v>2.746405625</c:v>
                </c:pt>
                <c:pt idx="40315">
                  <c:v>2.7453349999999999</c:v>
                </c:pt>
                <c:pt idx="40316">
                  <c:v>2.7444825000000002</c:v>
                </c:pt>
                <c:pt idx="40317">
                  <c:v>2.7437371875001597</c:v>
                </c:pt>
                <c:pt idx="40318">
                  <c:v>2.7431134375001598</c:v>
                </c:pt>
                <c:pt idx="40319">
                  <c:v>2.7425240625001597</c:v>
                </c:pt>
                <c:pt idx="40320">
                  <c:v>2.7419671875001597</c:v>
                </c:pt>
                <c:pt idx="40321">
                  <c:v>2.741425</c:v>
                </c:pt>
                <c:pt idx="40322">
                  <c:v>2.7410743750000002</c:v>
                </c:pt>
                <c:pt idx="40323">
                  <c:v>2.7414296875001596</c:v>
                </c:pt>
                <c:pt idx="40324">
                  <c:v>2.741771875</c:v>
                </c:pt>
                <c:pt idx="40325">
                  <c:v>2.7421674999999999</c:v>
                </c:pt>
                <c:pt idx="40326">
                  <c:v>2.7425909375001596</c:v>
                </c:pt>
                <c:pt idx="40327">
                  <c:v>2.7430331250000002</c:v>
                </c:pt>
                <c:pt idx="40328">
                  <c:v>2.7435524999999998</c:v>
                </c:pt>
                <c:pt idx="40329">
                  <c:v>2.7439459375001598</c:v>
                </c:pt>
                <c:pt idx="40330">
                  <c:v>2.7443821875001597</c:v>
                </c:pt>
                <c:pt idx="40331">
                  <c:v>2.7447956250000001</c:v>
                </c:pt>
                <c:pt idx="40332">
                  <c:v>2.7452915625001597</c:v>
                </c:pt>
                <c:pt idx="40333">
                  <c:v>2.7456959375001597</c:v>
                </c:pt>
                <c:pt idx="40334">
                  <c:v>2.7462209375001598</c:v>
                </c:pt>
                <c:pt idx="40335">
                  <c:v>2.7467246875001599</c:v>
                </c:pt>
                <c:pt idx="40336">
                  <c:v>2.7472781249999998</c:v>
                </c:pt>
                <c:pt idx="40337">
                  <c:v>2.7477209375001599</c:v>
                </c:pt>
                <c:pt idx="40338">
                  <c:v>2.7482221875001596</c:v>
                </c:pt>
                <c:pt idx="40339">
                  <c:v>2.7487553125001596</c:v>
                </c:pt>
                <c:pt idx="40340">
                  <c:v>2.7491865625001597</c:v>
                </c:pt>
                <c:pt idx="40341">
                  <c:v>2.7496537499999998</c:v>
                </c:pt>
                <c:pt idx="40342">
                  <c:v>2.7500475</c:v>
                </c:pt>
                <c:pt idx="40343">
                  <c:v>2.7504078125001596</c:v>
                </c:pt>
                <c:pt idx="40344">
                  <c:v>2.7498084375001599</c:v>
                </c:pt>
                <c:pt idx="40345">
                  <c:v>2.7493506249999999</c:v>
                </c:pt>
                <c:pt idx="40346">
                  <c:v>2.7487987500000002</c:v>
                </c:pt>
                <c:pt idx="40347">
                  <c:v>2.7481693749999998</c:v>
                </c:pt>
                <c:pt idx="40348">
                  <c:v>2.7473840625001595</c:v>
                </c:pt>
                <c:pt idx="40349">
                  <c:v>2.7465184375001597</c:v>
                </c:pt>
                <c:pt idx="40350">
                  <c:v>2.745689375</c:v>
                </c:pt>
                <c:pt idx="40351">
                  <c:v>2.7448418750000001</c:v>
                </c:pt>
                <c:pt idx="40352">
                  <c:v>2.7439159375001596</c:v>
                </c:pt>
                <c:pt idx="40353">
                  <c:v>2.7430359375001596</c:v>
                </c:pt>
                <c:pt idx="40354">
                  <c:v>2.7422006250000002</c:v>
                </c:pt>
                <c:pt idx="40355">
                  <c:v>2.7414759375001596</c:v>
                </c:pt>
                <c:pt idx="40356">
                  <c:v>2.7408384375001598</c:v>
                </c:pt>
                <c:pt idx="40357">
                  <c:v>2.7401900000000001</c:v>
                </c:pt>
                <c:pt idx="40358">
                  <c:v>2.7397284375001596</c:v>
                </c:pt>
                <c:pt idx="40359">
                  <c:v>2.7393693749999999</c:v>
                </c:pt>
                <c:pt idx="40360">
                  <c:v>2.7388724999999998</c:v>
                </c:pt>
                <c:pt idx="40361">
                  <c:v>2.7392918750000002</c:v>
                </c:pt>
                <c:pt idx="40362">
                  <c:v>2.7397981250000001</c:v>
                </c:pt>
                <c:pt idx="40363">
                  <c:v>2.7402346875001595</c:v>
                </c:pt>
                <c:pt idx="40364">
                  <c:v>2.7406212499999998</c:v>
                </c:pt>
                <c:pt idx="40365">
                  <c:v>2.7410787499999998</c:v>
                </c:pt>
                <c:pt idx="40366">
                  <c:v>2.7415878125001596</c:v>
                </c:pt>
                <c:pt idx="40367">
                  <c:v>2.7420793749999999</c:v>
                </c:pt>
                <c:pt idx="40368">
                  <c:v>2.7426209375001598</c:v>
                </c:pt>
                <c:pt idx="40369">
                  <c:v>2.743143125</c:v>
                </c:pt>
                <c:pt idx="40370">
                  <c:v>2.7436581250000001</c:v>
                </c:pt>
                <c:pt idx="40371">
                  <c:v>2.7441359375001597</c:v>
                </c:pt>
                <c:pt idx="40372">
                  <c:v>2.744609375</c:v>
                </c:pt>
                <c:pt idx="40373">
                  <c:v>2.7450950000000001</c:v>
                </c:pt>
                <c:pt idx="40374">
                  <c:v>2.7455546875001597</c:v>
                </c:pt>
                <c:pt idx="40375">
                  <c:v>2.7460590625001595</c:v>
                </c:pt>
                <c:pt idx="40376">
                  <c:v>2.7466415625001597</c:v>
                </c:pt>
                <c:pt idx="40377">
                  <c:v>2.7469631250000002</c:v>
                </c:pt>
                <c:pt idx="40378">
                  <c:v>2.7474678125001599</c:v>
                </c:pt>
                <c:pt idx="40379">
                  <c:v>2.7479303125001597</c:v>
                </c:pt>
                <c:pt idx="40380">
                  <c:v>2.7483856250000001</c:v>
                </c:pt>
                <c:pt idx="40381">
                  <c:v>2.7487621875001595</c:v>
                </c:pt>
                <c:pt idx="40382">
                  <c:v>2.74915625</c:v>
                </c:pt>
                <c:pt idx="40383">
                  <c:v>2.7487615625001598</c:v>
                </c:pt>
                <c:pt idx="40384">
                  <c:v>2.7484056250000002</c:v>
                </c:pt>
                <c:pt idx="40385">
                  <c:v>2.74797125</c:v>
                </c:pt>
                <c:pt idx="40386">
                  <c:v>2.74741875</c:v>
                </c:pt>
                <c:pt idx="40387">
                  <c:v>2.7468240625001599</c:v>
                </c:pt>
                <c:pt idx="40388">
                  <c:v>2.7462068749999999</c:v>
                </c:pt>
                <c:pt idx="40389">
                  <c:v>2.7456243749999998</c:v>
                </c:pt>
                <c:pt idx="40390">
                  <c:v>2.7450600000000001</c:v>
                </c:pt>
                <c:pt idx="40391">
                  <c:v>2.7446365625001596</c:v>
                </c:pt>
                <c:pt idx="40392">
                  <c:v>2.744245625</c:v>
                </c:pt>
                <c:pt idx="40393">
                  <c:v>2.7439084375001599</c:v>
                </c:pt>
                <c:pt idx="40394">
                  <c:v>2.7435631250000001</c:v>
                </c:pt>
                <c:pt idx="40395">
                  <c:v>2.7438840625001597</c:v>
                </c:pt>
                <c:pt idx="40396">
                  <c:v>2.7443528125001597</c:v>
                </c:pt>
                <c:pt idx="40397">
                  <c:v>2.7447443749999998</c:v>
                </c:pt>
                <c:pt idx="40398">
                  <c:v>2.7452256249999998</c:v>
                </c:pt>
                <c:pt idx="40399">
                  <c:v>2.7457056249999998</c:v>
                </c:pt>
                <c:pt idx="40400">
                  <c:v>2.7461221875001596</c:v>
                </c:pt>
                <c:pt idx="40401">
                  <c:v>2.7466253125001598</c:v>
                </c:pt>
                <c:pt idx="40402">
                  <c:v>2.7469931249999999</c:v>
                </c:pt>
                <c:pt idx="40403">
                  <c:v>2.7474124999999998</c:v>
                </c:pt>
                <c:pt idx="40404">
                  <c:v>2.7478046875001598</c:v>
                </c:pt>
                <c:pt idx="40405">
                  <c:v>2.748235625</c:v>
                </c:pt>
                <c:pt idx="40406">
                  <c:v>2.7486618749999998</c:v>
                </c:pt>
                <c:pt idx="40407">
                  <c:v>2.7491150000000002</c:v>
                </c:pt>
                <c:pt idx="40408">
                  <c:v>2.7496359375001598</c:v>
                </c:pt>
                <c:pt idx="40409">
                  <c:v>2.7501196875001597</c:v>
                </c:pt>
                <c:pt idx="40410">
                  <c:v>2.7506215625001595</c:v>
                </c:pt>
                <c:pt idx="40411">
                  <c:v>2.7510625000000002</c:v>
                </c:pt>
                <c:pt idx="40412">
                  <c:v>2.7515165625001599</c:v>
                </c:pt>
                <c:pt idx="40413">
                  <c:v>2.7519221875001598</c:v>
                </c:pt>
                <c:pt idx="40414">
                  <c:v>2.7523571875001598</c:v>
                </c:pt>
                <c:pt idx="40415">
                  <c:v>2.7528053125001599</c:v>
                </c:pt>
                <c:pt idx="40416">
                  <c:v>2.7532106249999999</c:v>
                </c:pt>
                <c:pt idx="40417">
                  <c:v>2.7528812500000002</c:v>
                </c:pt>
                <c:pt idx="40418">
                  <c:v>2.7522571875001596</c:v>
                </c:pt>
                <c:pt idx="40419">
                  <c:v>2.7516837500000002</c:v>
                </c:pt>
                <c:pt idx="40420">
                  <c:v>2.7508712499999999</c:v>
                </c:pt>
                <c:pt idx="40421">
                  <c:v>2.7499528125001595</c:v>
                </c:pt>
                <c:pt idx="40422">
                  <c:v>2.7489146875001595</c:v>
                </c:pt>
                <c:pt idx="40423">
                  <c:v>2.7479246875001597</c:v>
                </c:pt>
                <c:pt idx="40424">
                  <c:v>2.7468878125001597</c:v>
                </c:pt>
                <c:pt idx="40425">
                  <c:v>2.74594125</c:v>
                </c:pt>
                <c:pt idx="40426">
                  <c:v>2.745055625</c:v>
                </c:pt>
                <c:pt idx="40427">
                  <c:v>2.7442109375001595</c:v>
                </c:pt>
                <c:pt idx="40428">
                  <c:v>2.743424375</c:v>
                </c:pt>
                <c:pt idx="40429">
                  <c:v>2.7428746875001599</c:v>
                </c:pt>
                <c:pt idx="40430">
                  <c:v>2.7425240625001597</c:v>
                </c:pt>
                <c:pt idx="40431">
                  <c:v>2.7420859375001596</c:v>
                </c:pt>
                <c:pt idx="40432">
                  <c:v>2.7417531249999998</c:v>
                </c:pt>
                <c:pt idx="40433">
                  <c:v>2.7418253125001599</c:v>
                </c:pt>
                <c:pt idx="40434">
                  <c:v>2.7421590625001597</c:v>
                </c:pt>
                <c:pt idx="40435">
                  <c:v>2.7425465625001597</c:v>
                </c:pt>
                <c:pt idx="40436">
                  <c:v>2.7429912500000002</c:v>
                </c:pt>
                <c:pt idx="40437">
                  <c:v>2.7433756250000001</c:v>
                </c:pt>
                <c:pt idx="40438">
                  <c:v>2.7437371875001597</c:v>
                </c:pt>
                <c:pt idx="40439">
                  <c:v>2.7441865625001598</c:v>
                </c:pt>
                <c:pt idx="40440">
                  <c:v>2.7446962500000001</c:v>
                </c:pt>
                <c:pt idx="40441">
                  <c:v>2.7452299999999998</c:v>
                </c:pt>
                <c:pt idx="40442">
                  <c:v>2.7455634375001599</c:v>
                </c:pt>
                <c:pt idx="40443">
                  <c:v>2.7460718750000002</c:v>
                </c:pt>
                <c:pt idx="40444">
                  <c:v>2.7465621875001598</c:v>
                </c:pt>
                <c:pt idx="40445">
                  <c:v>2.7469787499999998</c:v>
                </c:pt>
                <c:pt idx="40446">
                  <c:v>2.7473603125001596</c:v>
                </c:pt>
                <c:pt idx="40447">
                  <c:v>2.7477203125001597</c:v>
                </c:pt>
                <c:pt idx="40448">
                  <c:v>2.7472043749999999</c:v>
                </c:pt>
                <c:pt idx="40449">
                  <c:v>2.7468675</c:v>
                </c:pt>
                <c:pt idx="40450">
                  <c:v>2.7464303125001597</c:v>
                </c:pt>
                <c:pt idx="40451">
                  <c:v>2.7458703125001596</c:v>
                </c:pt>
                <c:pt idx="40452">
                  <c:v>2.7453628125001597</c:v>
                </c:pt>
                <c:pt idx="40453">
                  <c:v>2.74490875</c:v>
                </c:pt>
                <c:pt idx="40454">
                  <c:v>2.7444915625001598</c:v>
                </c:pt>
                <c:pt idx="40455">
                  <c:v>2.7440453125001598</c:v>
                </c:pt>
                <c:pt idx="40456">
                  <c:v>2.7435121875001598</c:v>
                </c:pt>
                <c:pt idx="40457">
                  <c:v>2.7430931250000001</c:v>
                </c:pt>
                <c:pt idx="40458">
                  <c:v>2.7426734375001596</c:v>
                </c:pt>
                <c:pt idx="40459">
                  <c:v>2.7423515625001595</c:v>
                </c:pt>
                <c:pt idx="40460">
                  <c:v>2.7419893750000002</c:v>
                </c:pt>
                <c:pt idx="40461">
                  <c:v>2.7416075000000002</c:v>
                </c:pt>
                <c:pt idx="40462">
                  <c:v>2.7420434375001599</c:v>
                </c:pt>
                <c:pt idx="40463">
                  <c:v>2.7424759375001599</c:v>
                </c:pt>
                <c:pt idx="40464">
                  <c:v>2.7430084375001598</c:v>
                </c:pt>
                <c:pt idx="40465">
                  <c:v>2.7435993750000001</c:v>
                </c:pt>
                <c:pt idx="40466">
                  <c:v>2.7441765625001597</c:v>
                </c:pt>
                <c:pt idx="40467">
                  <c:v>2.7447949999999999</c:v>
                </c:pt>
                <c:pt idx="40468">
                  <c:v>2.7452659375001596</c:v>
                </c:pt>
                <c:pt idx="40469">
                  <c:v>2.7457046875001598</c:v>
                </c:pt>
                <c:pt idx="40470">
                  <c:v>2.7461915625001598</c:v>
                </c:pt>
                <c:pt idx="40471">
                  <c:v>2.7465840625001596</c:v>
                </c:pt>
                <c:pt idx="40472">
                  <c:v>2.7469656250000001</c:v>
                </c:pt>
                <c:pt idx="40473">
                  <c:v>2.7474059375001598</c:v>
                </c:pt>
                <c:pt idx="40474">
                  <c:v>2.7479153125001599</c:v>
                </c:pt>
                <c:pt idx="40475">
                  <c:v>2.7482893750000001</c:v>
                </c:pt>
                <c:pt idx="40476">
                  <c:v>2.7487112499999999</c:v>
                </c:pt>
                <c:pt idx="40477">
                  <c:v>2.7490903125001598</c:v>
                </c:pt>
                <c:pt idx="40478">
                  <c:v>2.74960125</c:v>
                </c:pt>
                <c:pt idx="40479">
                  <c:v>2.7499912499999999</c:v>
                </c:pt>
                <c:pt idx="40480">
                  <c:v>2.75043375</c:v>
                </c:pt>
                <c:pt idx="40481">
                  <c:v>2.7509484375001598</c:v>
                </c:pt>
                <c:pt idx="40482">
                  <c:v>2.7515234375001598</c:v>
                </c:pt>
                <c:pt idx="40483">
                  <c:v>2.7519484375001597</c:v>
                </c:pt>
                <c:pt idx="40484">
                  <c:v>2.75238</c:v>
                </c:pt>
                <c:pt idx="40485">
                  <c:v>2.7527403125001597</c:v>
                </c:pt>
                <c:pt idx="40486">
                  <c:v>2.7522003125001597</c:v>
                </c:pt>
                <c:pt idx="40487">
                  <c:v>2.7518421875001597</c:v>
                </c:pt>
                <c:pt idx="40488">
                  <c:v>2.7513806249999999</c:v>
                </c:pt>
                <c:pt idx="40489">
                  <c:v>2.750769375</c:v>
                </c:pt>
                <c:pt idx="40490">
                  <c:v>2.7499590625001598</c:v>
                </c:pt>
                <c:pt idx="40491">
                  <c:v>2.7490381250000002</c:v>
                </c:pt>
                <c:pt idx="40492">
                  <c:v>2.7480968749999999</c:v>
                </c:pt>
                <c:pt idx="40493">
                  <c:v>2.7470224999999999</c:v>
                </c:pt>
                <c:pt idx="40494">
                  <c:v>2.7459290625001596</c:v>
                </c:pt>
                <c:pt idx="40495">
                  <c:v>2.744866875</c:v>
                </c:pt>
                <c:pt idx="40496">
                  <c:v>2.7437912500000001</c:v>
                </c:pt>
                <c:pt idx="40497">
                  <c:v>2.7427771875001596</c:v>
                </c:pt>
                <c:pt idx="40498">
                  <c:v>2.7418631250000001</c:v>
                </c:pt>
                <c:pt idx="40499">
                  <c:v>2.7409890625001596</c:v>
                </c:pt>
                <c:pt idx="40500">
                  <c:v>2.7403515625001598</c:v>
                </c:pt>
                <c:pt idx="40501">
                  <c:v>2.73983</c:v>
                </c:pt>
                <c:pt idx="40502">
                  <c:v>2.7394571875001597</c:v>
                </c:pt>
                <c:pt idx="40503">
                  <c:v>2.7390159375001599</c:v>
                </c:pt>
                <c:pt idx="40504">
                  <c:v>2.7393909375001599</c:v>
                </c:pt>
                <c:pt idx="40505">
                  <c:v>2.7398559375001597</c:v>
                </c:pt>
                <c:pt idx="40506">
                  <c:v>2.7402312499999999</c:v>
                </c:pt>
                <c:pt idx="40507">
                  <c:v>2.7406487500000001</c:v>
                </c:pt>
                <c:pt idx="40508">
                  <c:v>2.7409946875001596</c:v>
                </c:pt>
                <c:pt idx="40509">
                  <c:v>2.7415168749999999</c:v>
                </c:pt>
                <c:pt idx="40510">
                  <c:v>2.7420200000000001</c:v>
                </c:pt>
                <c:pt idx="40511">
                  <c:v>2.7424284375001595</c:v>
                </c:pt>
                <c:pt idx="40512">
                  <c:v>2.7428056249999999</c:v>
                </c:pt>
                <c:pt idx="40513">
                  <c:v>2.7431450000000002</c:v>
                </c:pt>
                <c:pt idx="40514">
                  <c:v>2.7434909375001597</c:v>
                </c:pt>
                <c:pt idx="40515">
                  <c:v>2.7438165625001596</c:v>
                </c:pt>
                <c:pt idx="40516">
                  <c:v>2.74420625</c:v>
                </c:pt>
                <c:pt idx="40517">
                  <c:v>2.7447159375001595</c:v>
                </c:pt>
                <c:pt idx="40518">
                  <c:v>2.7452481249999998</c:v>
                </c:pt>
                <c:pt idx="40519">
                  <c:v>2.7457303125001595</c:v>
                </c:pt>
                <c:pt idx="40520">
                  <c:v>2.7462821875001597</c:v>
                </c:pt>
                <c:pt idx="40521">
                  <c:v>2.746826875</c:v>
                </c:pt>
                <c:pt idx="40522">
                  <c:v>2.7473059375001596</c:v>
                </c:pt>
                <c:pt idx="40523">
                  <c:v>2.7477703125001596</c:v>
                </c:pt>
                <c:pt idx="40524">
                  <c:v>2.7481578125001596</c:v>
                </c:pt>
                <c:pt idx="40525">
                  <c:v>2.7485650000000001</c:v>
                </c:pt>
                <c:pt idx="40526">
                  <c:v>2.7489259375001596</c:v>
                </c:pt>
                <c:pt idx="40527">
                  <c:v>2.7486837500000001</c:v>
                </c:pt>
                <c:pt idx="40528">
                  <c:v>2.7482350000000002</c:v>
                </c:pt>
                <c:pt idx="40529">
                  <c:v>2.7475918749999999</c:v>
                </c:pt>
                <c:pt idx="40530">
                  <c:v>2.7472043749999999</c:v>
                </c:pt>
                <c:pt idx="40531">
                  <c:v>2.7466143750000001</c:v>
                </c:pt>
                <c:pt idx="40532">
                  <c:v>2.7459318750000001</c:v>
                </c:pt>
                <c:pt idx="40533">
                  <c:v>2.745254375</c:v>
                </c:pt>
                <c:pt idx="40534">
                  <c:v>2.7445559375001598</c:v>
                </c:pt>
                <c:pt idx="40535">
                  <c:v>2.7438512500000001</c:v>
                </c:pt>
                <c:pt idx="40536">
                  <c:v>2.7432124999999998</c:v>
                </c:pt>
                <c:pt idx="40537">
                  <c:v>2.7425534375001597</c:v>
                </c:pt>
                <c:pt idx="40538">
                  <c:v>2.741965</c:v>
                </c:pt>
                <c:pt idx="40539">
                  <c:v>2.7414553125001597</c:v>
                </c:pt>
                <c:pt idx="40540">
                  <c:v>2.7410334375001599</c:v>
                </c:pt>
                <c:pt idx="40541">
                  <c:v>2.7407056249999999</c:v>
                </c:pt>
                <c:pt idx="40542">
                  <c:v>2.7411134375001596</c:v>
                </c:pt>
                <c:pt idx="40543">
                  <c:v>2.7415406249999998</c:v>
                </c:pt>
                <c:pt idx="40544">
                  <c:v>2.7418943750000002</c:v>
                </c:pt>
                <c:pt idx="40545">
                  <c:v>2.7422225</c:v>
                </c:pt>
                <c:pt idx="40546">
                  <c:v>2.7425449999999998</c:v>
                </c:pt>
                <c:pt idx="40547">
                  <c:v>2.7423250000000001</c:v>
                </c:pt>
                <c:pt idx="40548">
                  <c:v>2.7419221875001596</c:v>
                </c:pt>
                <c:pt idx="40549">
                  <c:v>2.7423453125001598</c:v>
                </c:pt>
                <c:pt idx="40550">
                  <c:v>2.742845</c:v>
                </c:pt>
                <c:pt idx="40551">
                  <c:v>2.7433421875001596</c:v>
                </c:pt>
                <c:pt idx="40552">
                  <c:v>2.7438387500000001</c:v>
                </c:pt>
                <c:pt idx="40553">
                  <c:v>2.7442890625001599</c:v>
                </c:pt>
                <c:pt idx="40554">
                  <c:v>2.744680625</c:v>
                </c:pt>
                <c:pt idx="40555">
                  <c:v>2.7451346875001597</c:v>
                </c:pt>
                <c:pt idx="40556">
                  <c:v>2.745619375</c:v>
                </c:pt>
                <c:pt idx="40557">
                  <c:v>2.746016875</c:v>
                </c:pt>
                <c:pt idx="40558">
                  <c:v>2.746534375</c:v>
                </c:pt>
                <c:pt idx="40559">
                  <c:v>2.747125</c:v>
                </c:pt>
                <c:pt idx="40560">
                  <c:v>2.7476781250000002</c:v>
                </c:pt>
                <c:pt idx="40561">
                  <c:v>2.7481478125001599</c:v>
                </c:pt>
                <c:pt idx="40562">
                  <c:v>2.7475900000000002</c:v>
                </c:pt>
                <c:pt idx="40563">
                  <c:v>2.7469671875001596</c:v>
                </c:pt>
                <c:pt idx="40564">
                  <c:v>2.746451875</c:v>
                </c:pt>
                <c:pt idx="40565">
                  <c:v>2.7459121875001595</c:v>
                </c:pt>
                <c:pt idx="40566">
                  <c:v>2.7453290625001596</c:v>
                </c:pt>
                <c:pt idx="40567">
                  <c:v>2.7446584375001599</c:v>
                </c:pt>
                <c:pt idx="40568">
                  <c:v>2.7439212500000001</c:v>
                </c:pt>
                <c:pt idx="40569">
                  <c:v>2.7431531250000001</c:v>
                </c:pt>
                <c:pt idx="40570">
                  <c:v>2.7423793750000001</c:v>
                </c:pt>
                <c:pt idx="40571">
                  <c:v>2.7417549999999999</c:v>
                </c:pt>
                <c:pt idx="40572">
                  <c:v>2.7411496875001595</c:v>
                </c:pt>
                <c:pt idx="40573">
                  <c:v>2.7406962500000001</c:v>
                </c:pt>
                <c:pt idx="40574">
                  <c:v>2.7403334375001598</c:v>
                </c:pt>
                <c:pt idx="40575">
                  <c:v>2.739965625</c:v>
                </c:pt>
                <c:pt idx="40576">
                  <c:v>2.7395003125001596</c:v>
                </c:pt>
                <c:pt idx="40577">
                  <c:v>2.7398799999999999</c:v>
                </c:pt>
                <c:pt idx="40578">
                  <c:v>2.7403321875001598</c:v>
                </c:pt>
                <c:pt idx="40579">
                  <c:v>2.7407606250000001</c:v>
                </c:pt>
                <c:pt idx="40580">
                  <c:v>2.7412896875001596</c:v>
                </c:pt>
                <c:pt idx="40581">
                  <c:v>2.7418296875001595</c:v>
                </c:pt>
                <c:pt idx="40582">
                  <c:v>2.7423421875001597</c:v>
                </c:pt>
                <c:pt idx="40583">
                  <c:v>2.7428374999999998</c:v>
                </c:pt>
                <c:pt idx="40584">
                  <c:v>2.7434037500000001</c:v>
                </c:pt>
                <c:pt idx="40585">
                  <c:v>2.7438903125001599</c:v>
                </c:pt>
                <c:pt idx="40586">
                  <c:v>2.7443971875001596</c:v>
                </c:pt>
                <c:pt idx="40587">
                  <c:v>2.7449187500000001</c:v>
                </c:pt>
                <c:pt idx="40588">
                  <c:v>2.7455043749999999</c:v>
                </c:pt>
                <c:pt idx="40589">
                  <c:v>2.7459728125001597</c:v>
                </c:pt>
                <c:pt idx="40590">
                  <c:v>2.7465843749999999</c:v>
                </c:pt>
                <c:pt idx="40591">
                  <c:v>2.7471587500000001</c:v>
                </c:pt>
                <c:pt idx="40592">
                  <c:v>2.7477484375001597</c:v>
                </c:pt>
                <c:pt idx="40593">
                  <c:v>2.7483040625001598</c:v>
                </c:pt>
                <c:pt idx="40594">
                  <c:v>2.7487484375001596</c:v>
                </c:pt>
                <c:pt idx="40595">
                  <c:v>2.7491837499999998</c:v>
                </c:pt>
                <c:pt idx="40596">
                  <c:v>2.7488225000000002</c:v>
                </c:pt>
                <c:pt idx="40597">
                  <c:v>2.7483018750000001</c:v>
                </c:pt>
                <c:pt idx="40598">
                  <c:v>2.7478765625001595</c:v>
                </c:pt>
                <c:pt idx="40599">
                  <c:v>2.7474684375001597</c:v>
                </c:pt>
                <c:pt idx="40600">
                  <c:v>2.7469946875001598</c:v>
                </c:pt>
                <c:pt idx="40601">
                  <c:v>2.7464</c:v>
                </c:pt>
                <c:pt idx="40602">
                  <c:v>2.7458246875001597</c:v>
                </c:pt>
                <c:pt idx="40603">
                  <c:v>2.745360625</c:v>
                </c:pt>
                <c:pt idx="40604">
                  <c:v>2.7449259375001596</c:v>
                </c:pt>
                <c:pt idx="40605">
                  <c:v>2.74447375</c:v>
                </c:pt>
                <c:pt idx="40606">
                  <c:v>2.7440015625001597</c:v>
                </c:pt>
                <c:pt idx="40607">
                  <c:v>2.7435156250000001</c:v>
                </c:pt>
                <c:pt idx="40608">
                  <c:v>2.7431240625001596</c:v>
                </c:pt>
                <c:pt idx="40609">
                  <c:v>2.7427615625001596</c:v>
                </c:pt>
                <c:pt idx="40610">
                  <c:v>2.7423868749999998</c:v>
                </c:pt>
                <c:pt idx="40611">
                  <c:v>2.7418190625001597</c:v>
                </c:pt>
                <c:pt idx="40612">
                  <c:v>2.7412634375001597</c:v>
                </c:pt>
                <c:pt idx="40613">
                  <c:v>2.7409003125001599</c:v>
                </c:pt>
                <c:pt idx="40614">
                  <c:v>2.7404190625001599</c:v>
                </c:pt>
                <c:pt idx="40615">
                  <c:v>2.7400509375001598</c:v>
                </c:pt>
                <c:pt idx="40616">
                  <c:v>2.739635625</c:v>
                </c:pt>
                <c:pt idx="40617">
                  <c:v>2.7392468750000001</c:v>
                </c:pt>
                <c:pt idx="40618">
                  <c:v>2.7396781250000002</c:v>
                </c:pt>
                <c:pt idx="40619">
                  <c:v>2.7400009375001599</c:v>
                </c:pt>
                <c:pt idx="40620">
                  <c:v>2.7403371875001596</c:v>
                </c:pt>
                <c:pt idx="40621">
                  <c:v>2.7407471875001597</c:v>
                </c:pt>
                <c:pt idx="40622">
                  <c:v>2.7412100000000001</c:v>
                </c:pt>
                <c:pt idx="40623">
                  <c:v>2.7416571875001599</c:v>
                </c:pt>
                <c:pt idx="40624">
                  <c:v>2.7421265625001596</c:v>
                </c:pt>
                <c:pt idx="40625">
                  <c:v>2.7426231250000002</c:v>
                </c:pt>
                <c:pt idx="40626">
                  <c:v>2.7431140625001595</c:v>
                </c:pt>
                <c:pt idx="40627">
                  <c:v>2.7436540625001595</c:v>
                </c:pt>
                <c:pt idx="40628">
                  <c:v>2.7441559375001598</c:v>
                </c:pt>
                <c:pt idx="40629">
                  <c:v>2.7444787499999999</c:v>
                </c:pt>
                <c:pt idx="40630">
                  <c:v>2.7450581249999999</c:v>
                </c:pt>
                <c:pt idx="40631">
                  <c:v>2.7456615625001599</c:v>
                </c:pt>
                <c:pt idx="40632">
                  <c:v>2.7462640625001598</c:v>
                </c:pt>
                <c:pt idx="40633">
                  <c:v>2.7467787499999998</c:v>
                </c:pt>
                <c:pt idx="40634">
                  <c:v>2.747109375</c:v>
                </c:pt>
                <c:pt idx="40635">
                  <c:v>2.7476318750000002</c:v>
                </c:pt>
                <c:pt idx="40636">
                  <c:v>2.7481021875001597</c:v>
                </c:pt>
                <c:pt idx="40637">
                  <c:v>2.7484981249999998</c:v>
                </c:pt>
                <c:pt idx="40638">
                  <c:v>2.7481</c:v>
                </c:pt>
                <c:pt idx="40639">
                  <c:v>2.747765625</c:v>
                </c:pt>
                <c:pt idx="40640">
                  <c:v>2.7473537499999998</c:v>
                </c:pt>
                <c:pt idx="40641">
                  <c:v>2.7467903125001598</c:v>
                </c:pt>
                <c:pt idx="40642">
                  <c:v>2.74615125</c:v>
                </c:pt>
                <c:pt idx="40643">
                  <c:v>2.7454606250000002</c:v>
                </c:pt>
                <c:pt idx="40644">
                  <c:v>2.7447050000000002</c:v>
                </c:pt>
                <c:pt idx="40645">
                  <c:v>2.7439624999999999</c:v>
                </c:pt>
                <c:pt idx="40646">
                  <c:v>2.74333625</c:v>
                </c:pt>
                <c:pt idx="40647">
                  <c:v>2.7427018749999998</c:v>
                </c:pt>
                <c:pt idx="40648">
                  <c:v>2.7422309375001599</c:v>
                </c:pt>
                <c:pt idx="40649">
                  <c:v>2.7417928125001598</c:v>
                </c:pt>
                <c:pt idx="40650">
                  <c:v>2.74137875</c:v>
                </c:pt>
                <c:pt idx="40651">
                  <c:v>2.7408743750000002</c:v>
                </c:pt>
                <c:pt idx="40652">
                  <c:v>2.7412690625001597</c:v>
                </c:pt>
                <c:pt idx="40653">
                  <c:v>2.7417109375001596</c:v>
                </c:pt>
                <c:pt idx="40654">
                  <c:v>2.7414537499999998</c:v>
                </c:pt>
                <c:pt idx="40655">
                  <c:v>2.7415165625001596</c:v>
                </c:pt>
                <c:pt idx="40656">
                  <c:v>2.7411425</c:v>
                </c:pt>
                <c:pt idx="40657">
                  <c:v>2.7409425000000001</c:v>
                </c:pt>
                <c:pt idx="40658">
                  <c:v>2.7413428125001595</c:v>
                </c:pt>
                <c:pt idx="40659">
                  <c:v>2.7418231249999998</c:v>
                </c:pt>
                <c:pt idx="40660">
                  <c:v>2.7421546875001597</c:v>
                </c:pt>
                <c:pt idx="40661">
                  <c:v>2.7424818750000002</c:v>
                </c:pt>
                <c:pt idx="40662">
                  <c:v>2.7429915625001597</c:v>
                </c:pt>
                <c:pt idx="40663">
                  <c:v>2.743385</c:v>
                </c:pt>
                <c:pt idx="40664">
                  <c:v>2.7437381250000001</c:v>
                </c:pt>
                <c:pt idx="40665">
                  <c:v>2.7441599999999999</c:v>
                </c:pt>
                <c:pt idx="40666">
                  <c:v>2.7446109375001599</c:v>
                </c:pt>
                <c:pt idx="40667">
                  <c:v>2.7451471875001596</c:v>
                </c:pt>
                <c:pt idx="40668">
                  <c:v>2.7456878125001598</c:v>
                </c:pt>
                <c:pt idx="40669">
                  <c:v>2.7462696875001598</c:v>
                </c:pt>
                <c:pt idx="40670">
                  <c:v>2.7467543750000001</c:v>
                </c:pt>
                <c:pt idx="40671">
                  <c:v>2.7472965625001597</c:v>
                </c:pt>
                <c:pt idx="40672">
                  <c:v>2.747764375</c:v>
                </c:pt>
                <c:pt idx="40673">
                  <c:v>2.7482321875001596</c:v>
                </c:pt>
                <c:pt idx="40674">
                  <c:v>2.7487890625001596</c:v>
                </c:pt>
                <c:pt idx="40675">
                  <c:v>2.749289375</c:v>
                </c:pt>
                <c:pt idx="40676">
                  <c:v>2.7489553125001596</c:v>
                </c:pt>
                <c:pt idx="40677">
                  <c:v>2.7484834375001599</c:v>
                </c:pt>
                <c:pt idx="40678">
                  <c:v>2.7478306250000002</c:v>
                </c:pt>
                <c:pt idx="40679">
                  <c:v>2.747178125</c:v>
                </c:pt>
                <c:pt idx="40680">
                  <c:v>2.7463596875001599</c:v>
                </c:pt>
                <c:pt idx="40681">
                  <c:v>2.745443125</c:v>
                </c:pt>
                <c:pt idx="40682">
                  <c:v>2.7445750000000002</c:v>
                </c:pt>
                <c:pt idx="40683">
                  <c:v>2.7436953125001597</c:v>
                </c:pt>
                <c:pt idx="40684">
                  <c:v>2.742766875</c:v>
                </c:pt>
                <c:pt idx="40685">
                  <c:v>2.7417959375001599</c:v>
                </c:pt>
                <c:pt idx="40686">
                  <c:v>2.7408721875001598</c:v>
                </c:pt>
                <c:pt idx="40687">
                  <c:v>2.7400500000000001</c:v>
                </c:pt>
                <c:pt idx="40688">
                  <c:v>2.7392949999999998</c:v>
                </c:pt>
                <c:pt idx="40689">
                  <c:v>2.7385690625001597</c:v>
                </c:pt>
                <c:pt idx="40690">
                  <c:v>2.7379771875001597</c:v>
                </c:pt>
                <c:pt idx="40691">
                  <c:v>2.7375012500000002</c:v>
                </c:pt>
                <c:pt idx="40692">
                  <c:v>2.7371240625001598</c:v>
                </c:pt>
                <c:pt idx="40693">
                  <c:v>2.7365300000000001</c:v>
                </c:pt>
                <c:pt idx="40694">
                  <c:v>2.7368937500000001</c:v>
                </c:pt>
                <c:pt idx="40695">
                  <c:v>2.7373209375001597</c:v>
                </c:pt>
                <c:pt idx="40696">
                  <c:v>2.7377940625001598</c:v>
                </c:pt>
                <c:pt idx="40697">
                  <c:v>2.7382425000000001</c:v>
                </c:pt>
                <c:pt idx="40698">
                  <c:v>2.7386821875001597</c:v>
                </c:pt>
                <c:pt idx="40699">
                  <c:v>2.7391428125001598</c:v>
                </c:pt>
                <c:pt idx="40700">
                  <c:v>2.7395356249999998</c:v>
                </c:pt>
                <c:pt idx="40701">
                  <c:v>2.7400375000000001</c:v>
                </c:pt>
                <c:pt idx="40702">
                  <c:v>2.7405628125001598</c:v>
                </c:pt>
                <c:pt idx="40703">
                  <c:v>2.7411318750000002</c:v>
                </c:pt>
                <c:pt idx="40704">
                  <c:v>2.7416571875001599</c:v>
                </c:pt>
                <c:pt idx="40705">
                  <c:v>2.7421946875001599</c:v>
                </c:pt>
                <c:pt idx="40706">
                  <c:v>2.7426934375001597</c:v>
                </c:pt>
                <c:pt idx="40707">
                  <c:v>2.7432281249999999</c:v>
                </c:pt>
                <c:pt idx="40708">
                  <c:v>2.743695625</c:v>
                </c:pt>
                <c:pt idx="40709">
                  <c:v>2.7442293750000002</c:v>
                </c:pt>
                <c:pt idx="40710">
                  <c:v>2.7447906249999998</c:v>
                </c:pt>
                <c:pt idx="40711">
                  <c:v>2.7452840625001595</c:v>
                </c:pt>
                <c:pt idx="40712">
                  <c:v>2.7457212499999999</c:v>
                </c:pt>
                <c:pt idx="40713">
                  <c:v>2.7460628125001598</c:v>
                </c:pt>
                <c:pt idx="40714">
                  <c:v>2.7456268750000001</c:v>
                </c:pt>
                <c:pt idx="40715">
                  <c:v>2.7450006249999999</c:v>
                </c:pt>
                <c:pt idx="40716">
                  <c:v>2.7446346875001599</c:v>
                </c:pt>
                <c:pt idx="40717">
                  <c:v>2.7441356250000002</c:v>
                </c:pt>
                <c:pt idx="40718">
                  <c:v>2.7436212499999999</c:v>
                </c:pt>
                <c:pt idx="40719">
                  <c:v>2.7430340625001599</c:v>
                </c:pt>
                <c:pt idx="40720">
                  <c:v>2.7424793749999998</c:v>
                </c:pt>
                <c:pt idx="40721">
                  <c:v>2.7419756249999998</c:v>
                </c:pt>
                <c:pt idx="40722">
                  <c:v>2.74152</c:v>
                </c:pt>
                <c:pt idx="40723">
                  <c:v>2.7410690625001597</c:v>
                </c:pt>
                <c:pt idx="40724">
                  <c:v>2.7407065625001596</c:v>
                </c:pt>
                <c:pt idx="40725">
                  <c:v>2.7401571875001598</c:v>
                </c:pt>
                <c:pt idx="40726">
                  <c:v>2.739824375</c:v>
                </c:pt>
                <c:pt idx="40727">
                  <c:v>2.7399718750000002</c:v>
                </c:pt>
                <c:pt idx="40728">
                  <c:v>2.7403378125001598</c:v>
                </c:pt>
                <c:pt idx="40729">
                  <c:v>2.7408324999999998</c:v>
                </c:pt>
                <c:pt idx="40730">
                  <c:v>2.7411793750000002</c:v>
                </c:pt>
                <c:pt idx="40731">
                  <c:v>2.7415418749999998</c:v>
                </c:pt>
                <c:pt idx="40732">
                  <c:v>2.7419459375001596</c:v>
                </c:pt>
                <c:pt idx="40733">
                  <c:v>2.7423193750000001</c:v>
                </c:pt>
                <c:pt idx="40734">
                  <c:v>2.7426765625001597</c:v>
                </c:pt>
                <c:pt idx="40735">
                  <c:v>2.7430068749999998</c:v>
                </c:pt>
                <c:pt idx="40736">
                  <c:v>2.7433871875001596</c:v>
                </c:pt>
                <c:pt idx="40737">
                  <c:v>2.743823125</c:v>
                </c:pt>
                <c:pt idx="40738">
                  <c:v>2.7442971875001598</c:v>
                </c:pt>
                <c:pt idx="40739">
                  <c:v>2.7448240625001596</c:v>
                </c:pt>
                <c:pt idx="40740">
                  <c:v>2.7453665625001595</c:v>
                </c:pt>
                <c:pt idx="40741">
                  <c:v>2.745875625</c:v>
                </c:pt>
                <c:pt idx="40742">
                  <c:v>2.7463971875001598</c:v>
                </c:pt>
                <c:pt idx="40743">
                  <c:v>2.7469275</c:v>
                </c:pt>
                <c:pt idx="40744">
                  <c:v>2.7473921875001599</c:v>
                </c:pt>
                <c:pt idx="40745">
                  <c:v>2.747883125</c:v>
                </c:pt>
                <c:pt idx="40746">
                  <c:v>2.7482328125001598</c:v>
                </c:pt>
                <c:pt idx="40747">
                  <c:v>2.7486190625001599</c:v>
                </c:pt>
                <c:pt idx="40748">
                  <c:v>2.7482590625001597</c:v>
                </c:pt>
                <c:pt idx="40749">
                  <c:v>2.7475524999999998</c:v>
                </c:pt>
                <c:pt idx="40750">
                  <c:v>2.746978125</c:v>
                </c:pt>
                <c:pt idx="40751">
                  <c:v>2.7464124999999999</c:v>
                </c:pt>
                <c:pt idx="40752">
                  <c:v>2.74580718750016</c:v>
                </c:pt>
                <c:pt idx="40753">
                  <c:v>2.7451553125001595</c:v>
                </c:pt>
                <c:pt idx="40754">
                  <c:v>2.7445512500000002</c:v>
                </c:pt>
                <c:pt idx="40755">
                  <c:v>2.7440690625001598</c:v>
                </c:pt>
                <c:pt idx="40756">
                  <c:v>2.7435006249999998</c:v>
                </c:pt>
                <c:pt idx="40757">
                  <c:v>2.7430099999999999</c:v>
                </c:pt>
                <c:pt idx="40758">
                  <c:v>2.7426162500000002</c:v>
                </c:pt>
                <c:pt idx="40759">
                  <c:v>2.7421853125001596</c:v>
                </c:pt>
                <c:pt idx="40760">
                  <c:v>2.7418434375001599</c:v>
                </c:pt>
                <c:pt idx="40761">
                  <c:v>2.7414043750000001</c:v>
                </c:pt>
                <c:pt idx="40762">
                  <c:v>2.7410096875001599</c:v>
                </c:pt>
                <c:pt idx="40763">
                  <c:v>2.7406578125001597</c:v>
                </c:pt>
                <c:pt idx="40764">
                  <c:v>2.7401562500000001</c:v>
                </c:pt>
                <c:pt idx="40765">
                  <c:v>2.7395843750000002</c:v>
                </c:pt>
                <c:pt idx="40766">
                  <c:v>2.7390724999999998</c:v>
                </c:pt>
                <c:pt idx="40767">
                  <c:v>2.7387153125001595</c:v>
                </c:pt>
                <c:pt idx="40768">
                  <c:v>2.7383003125001597</c:v>
                </c:pt>
                <c:pt idx="40769">
                  <c:v>2.7379156249999999</c:v>
                </c:pt>
                <c:pt idx="40770">
                  <c:v>2.7375765625001596</c:v>
                </c:pt>
                <c:pt idx="40771">
                  <c:v>2.7370606249999998</c:v>
                </c:pt>
                <c:pt idx="40772">
                  <c:v>2.7365621875001596</c:v>
                </c:pt>
                <c:pt idx="40773">
                  <c:v>2.7361640625001598</c:v>
                </c:pt>
                <c:pt idx="40774">
                  <c:v>2.7358178125001595</c:v>
                </c:pt>
                <c:pt idx="40775">
                  <c:v>2.7362059375001597</c:v>
                </c:pt>
                <c:pt idx="40776">
                  <c:v>2.7366659375001596</c:v>
                </c:pt>
                <c:pt idx="40777">
                  <c:v>2.7369990625001597</c:v>
                </c:pt>
                <c:pt idx="40778">
                  <c:v>2.7373865625001597</c:v>
                </c:pt>
                <c:pt idx="40779">
                  <c:v>2.7377125000000002</c:v>
                </c:pt>
                <c:pt idx="40780">
                  <c:v>2.7382556249999999</c:v>
                </c:pt>
                <c:pt idx="40781">
                  <c:v>2.7386996875001599</c:v>
                </c:pt>
                <c:pt idx="40782">
                  <c:v>2.7392240625001598</c:v>
                </c:pt>
                <c:pt idx="40783">
                  <c:v>2.7397443749999999</c:v>
                </c:pt>
                <c:pt idx="40784">
                  <c:v>2.7400718749999999</c:v>
                </c:pt>
                <c:pt idx="40785">
                  <c:v>2.7405668749999998</c:v>
                </c:pt>
                <c:pt idx="40786">
                  <c:v>2.7410368749999998</c:v>
                </c:pt>
                <c:pt idx="40787">
                  <c:v>2.7415353125001598</c:v>
                </c:pt>
                <c:pt idx="40788">
                  <c:v>2.7419646875001598</c:v>
                </c:pt>
                <c:pt idx="40789">
                  <c:v>2.7423453125001598</c:v>
                </c:pt>
                <c:pt idx="40790">
                  <c:v>2.74177625</c:v>
                </c:pt>
                <c:pt idx="40791">
                  <c:v>2.7413615625001597</c:v>
                </c:pt>
                <c:pt idx="40792">
                  <c:v>2.7409053125001597</c:v>
                </c:pt>
                <c:pt idx="40793">
                  <c:v>2.7403762500000002</c:v>
                </c:pt>
                <c:pt idx="40794">
                  <c:v>2.7398515625001596</c:v>
                </c:pt>
                <c:pt idx="40795">
                  <c:v>2.7392924999999999</c:v>
                </c:pt>
                <c:pt idx="40796">
                  <c:v>2.7387393750000002</c:v>
                </c:pt>
                <c:pt idx="40797">
                  <c:v>2.7381478125001597</c:v>
                </c:pt>
                <c:pt idx="40798">
                  <c:v>2.7375693750000001</c:v>
                </c:pt>
                <c:pt idx="40799">
                  <c:v>2.7371037500000002</c:v>
                </c:pt>
                <c:pt idx="40800">
                  <c:v>2.7367109375001597</c:v>
                </c:pt>
                <c:pt idx="40801">
                  <c:v>2.736269375</c:v>
                </c:pt>
                <c:pt idx="40802">
                  <c:v>2.735871875</c:v>
                </c:pt>
                <c:pt idx="40803">
                  <c:v>2.7355178125001598</c:v>
                </c:pt>
                <c:pt idx="40804">
                  <c:v>2.7351943749999998</c:v>
                </c:pt>
                <c:pt idx="40805">
                  <c:v>2.7346721875001596</c:v>
                </c:pt>
                <c:pt idx="40806">
                  <c:v>2.7342381250000001</c:v>
                </c:pt>
                <c:pt idx="40807">
                  <c:v>2.7338481250000002</c:v>
                </c:pt>
                <c:pt idx="40808">
                  <c:v>2.7342346875001597</c:v>
                </c:pt>
                <c:pt idx="40809">
                  <c:v>2.7345990625001599</c:v>
                </c:pt>
                <c:pt idx="40810">
                  <c:v>2.7350481250000001</c:v>
                </c:pt>
                <c:pt idx="40811">
                  <c:v>2.7355925000000001</c:v>
                </c:pt>
                <c:pt idx="40812">
                  <c:v>2.7360375000000001</c:v>
                </c:pt>
                <c:pt idx="40813">
                  <c:v>2.7365075000000001</c:v>
                </c:pt>
                <c:pt idx="40814">
                  <c:v>2.736995625</c:v>
                </c:pt>
                <c:pt idx="40815">
                  <c:v>2.7374937500000001</c:v>
                </c:pt>
                <c:pt idx="40816">
                  <c:v>2.7380093749999999</c:v>
                </c:pt>
                <c:pt idx="40817">
                  <c:v>2.7385524999999999</c:v>
                </c:pt>
                <c:pt idx="40818">
                  <c:v>2.7391762499999999</c:v>
                </c:pt>
                <c:pt idx="40819">
                  <c:v>2.7396909375001597</c:v>
                </c:pt>
                <c:pt idx="40820">
                  <c:v>2.7402006249999999</c:v>
                </c:pt>
                <c:pt idx="40821">
                  <c:v>2.740761875</c:v>
                </c:pt>
                <c:pt idx="40822">
                  <c:v>2.7413331250000001</c:v>
                </c:pt>
                <c:pt idx="40823">
                  <c:v>2.7418093749999999</c:v>
                </c:pt>
                <c:pt idx="40824">
                  <c:v>2.7424525000000002</c:v>
                </c:pt>
                <c:pt idx="40825">
                  <c:v>2.74291375</c:v>
                </c:pt>
                <c:pt idx="40826">
                  <c:v>2.7434050000000001</c:v>
                </c:pt>
                <c:pt idx="40827">
                  <c:v>2.7438181250000002</c:v>
                </c:pt>
                <c:pt idx="40828">
                  <c:v>2.7442562499999998</c:v>
                </c:pt>
                <c:pt idx="40829">
                  <c:v>2.7436137500000002</c:v>
                </c:pt>
                <c:pt idx="40830">
                  <c:v>2.74310375</c:v>
                </c:pt>
                <c:pt idx="40831">
                  <c:v>2.7424840625001599</c:v>
                </c:pt>
                <c:pt idx="40832">
                  <c:v>2.7419150000000001</c:v>
                </c:pt>
                <c:pt idx="40833">
                  <c:v>2.7412959375001598</c:v>
                </c:pt>
                <c:pt idx="40834">
                  <c:v>2.7406581249999999</c:v>
                </c:pt>
                <c:pt idx="40835">
                  <c:v>2.7400699999999998</c:v>
                </c:pt>
                <c:pt idx="40836">
                  <c:v>2.7394803125001599</c:v>
                </c:pt>
                <c:pt idx="40837">
                  <c:v>2.7389462500000001</c:v>
                </c:pt>
                <c:pt idx="40838">
                  <c:v>2.7384906249999998</c:v>
                </c:pt>
                <c:pt idx="40839">
                  <c:v>2.7381034375001598</c:v>
                </c:pt>
                <c:pt idx="40840">
                  <c:v>2.7377656250000002</c:v>
                </c:pt>
                <c:pt idx="40841">
                  <c:v>2.7381250000000001</c:v>
                </c:pt>
                <c:pt idx="40842">
                  <c:v>2.7385790625001598</c:v>
                </c:pt>
                <c:pt idx="40843">
                  <c:v>2.73896125</c:v>
                </c:pt>
                <c:pt idx="40844">
                  <c:v>2.7393274999999999</c:v>
                </c:pt>
                <c:pt idx="40845">
                  <c:v>2.7397318749999999</c:v>
                </c:pt>
                <c:pt idx="40846">
                  <c:v>2.7402140625001596</c:v>
                </c:pt>
                <c:pt idx="40847">
                  <c:v>2.7406618749999998</c:v>
                </c:pt>
                <c:pt idx="40848">
                  <c:v>2.7411328125001599</c:v>
                </c:pt>
                <c:pt idx="40849">
                  <c:v>2.7414990625001598</c:v>
                </c:pt>
                <c:pt idx="40850">
                  <c:v>2.7418246875001597</c:v>
                </c:pt>
                <c:pt idx="40851">
                  <c:v>2.7422415625001597</c:v>
                </c:pt>
                <c:pt idx="40852">
                  <c:v>2.7426234375001597</c:v>
                </c:pt>
                <c:pt idx="40853">
                  <c:v>2.7429475000000001</c:v>
                </c:pt>
                <c:pt idx="40854">
                  <c:v>2.7423884375001597</c:v>
                </c:pt>
                <c:pt idx="40855">
                  <c:v>2.7419440625001599</c:v>
                </c:pt>
                <c:pt idx="40856">
                  <c:v>2.7414165625001599</c:v>
                </c:pt>
                <c:pt idx="40857">
                  <c:v>2.7406881250000001</c:v>
                </c:pt>
                <c:pt idx="40858">
                  <c:v>2.7398012500000002</c:v>
                </c:pt>
                <c:pt idx="40859">
                  <c:v>2.7388537500000001</c:v>
                </c:pt>
                <c:pt idx="40860">
                  <c:v>2.7378174999999998</c:v>
                </c:pt>
                <c:pt idx="40861">
                  <c:v>2.7367540625001596</c:v>
                </c:pt>
                <c:pt idx="40862">
                  <c:v>2.7356574999999999</c:v>
                </c:pt>
                <c:pt idx="40863">
                  <c:v>2.7328015625001596</c:v>
                </c:pt>
                <c:pt idx="40864">
                  <c:v>2.7255715625001598</c:v>
                </c:pt>
                <c:pt idx="40865">
                  <c:v>2.717501875</c:v>
                </c:pt>
                <c:pt idx="40866">
                  <c:v>2.7090718749999998</c:v>
                </c:pt>
                <c:pt idx="40867">
                  <c:v>2.7004615625001596</c:v>
                </c:pt>
                <c:pt idx="40868">
                  <c:v>2.6918956249999999</c:v>
                </c:pt>
                <c:pt idx="40869">
                  <c:v>2.6833481250000002</c:v>
                </c:pt>
                <c:pt idx="40870">
                  <c:v>2.6747825000000001</c:v>
                </c:pt>
                <c:pt idx="40871">
                  <c:v>2.6662024999999998</c:v>
                </c:pt>
                <c:pt idx="40872">
                  <c:v>2.6576678125001596</c:v>
                </c:pt>
                <c:pt idx="40873">
                  <c:v>2.6509412499999998</c:v>
                </c:pt>
                <c:pt idx="40874">
                  <c:v>2.6487571875001596</c:v>
                </c:pt>
                <c:pt idx="40875">
                  <c:v>2.6474659375001597</c:v>
                </c:pt>
                <c:pt idx="40876">
                  <c:v>2.6466171875001598</c:v>
                </c:pt>
                <c:pt idx="40877">
                  <c:v>2.64610968750016</c:v>
                </c:pt>
                <c:pt idx="40878">
                  <c:v>2.6454656249999999</c:v>
                </c:pt>
                <c:pt idx="40879">
                  <c:v>2.6450962499999999</c:v>
                </c:pt>
                <c:pt idx="40880">
                  <c:v>2.6447756249999999</c:v>
                </c:pt>
                <c:pt idx="40881">
                  <c:v>2.6448818749999998</c:v>
                </c:pt>
                <c:pt idx="40882">
                  <c:v>2.6449603125001597</c:v>
                </c:pt>
                <c:pt idx="40883">
                  <c:v>2.6449962500000002</c:v>
                </c:pt>
                <c:pt idx="40884">
                  <c:v>2.6449743749999999</c:v>
                </c:pt>
                <c:pt idx="40885">
                  <c:v>2.6453012500000002</c:v>
                </c:pt>
                <c:pt idx="40886">
                  <c:v>2.645664375</c:v>
                </c:pt>
                <c:pt idx="40887">
                  <c:v>2.6458553125001596</c:v>
                </c:pt>
                <c:pt idx="40888">
                  <c:v>2.6462103125001599</c:v>
                </c:pt>
                <c:pt idx="40889">
                  <c:v>2.6465521875001596</c:v>
                </c:pt>
                <c:pt idx="40890">
                  <c:v>2.6469384375001597</c:v>
                </c:pt>
                <c:pt idx="40891">
                  <c:v>2.6473028125001599</c:v>
                </c:pt>
                <c:pt idx="40892">
                  <c:v>2.6477368750000001</c:v>
                </c:pt>
                <c:pt idx="40893">
                  <c:v>2.6480715625001596</c:v>
                </c:pt>
                <c:pt idx="40894">
                  <c:v>2.6484912500000002</c:v>
                </c:pt>
                <c:pt idx="40895">
                  <c:v>2.6489324999999999</c:v>
                </c:pt>
                <c:pt idx="40896">
                  <c:v>2.6493628125001596</c:v>
                </c:pt>
                <c:pt idx="40897">
                  <c:v>2.6497562499999998</c:v>
                </c:pt>
                <c:pt idx="40898">
                  <c:v>2.6501643750000001</c:v>
                </c:pt>
                <c:pt idx="40899">
                  <c:v>2.6505999999999998</c:v>
                </c:pt>
                <c:pt idx="40900">
                  <c:v>2.6510684375001596</c:v>
                </c:pt>
                <c:pt idx="40901">
                  <c:v>2.6514084375001596</c:v>
                </c:pt>
                <c:pt idx="40902">
                  <c:v>2.6518190625001599</c:v>
                </c:pt>
                <c:pt idx="40903">
                  <c:v>2.6521515625001597</c:v>
                </c:pt>
                <c:pt idx="40904">
                  <c:v>2.6525006250000001</c:v>
                </c:pt>
                <c:pt idx="40905">
                  <c:v>2.6520765625001599</c:v>
                </c:pt>
                <c:pt idx="40906">
                  <c:v>2.651705625</c:v>
                </c:pt>
                <c:pt idx="40907">
                  <c:v>2.651258125</c:v>
                </c:pt>
                <c:pt idx="40908">
                  <c:v>2.6506574999999999</c:v>
                </c:pt>
                <c:pt idx="40909">
                  <c:v>2.6500559375001598</c:v>
                </c:pt>
                <c:pt idx="40910">
                  <c:v>2.6495796875001596</c:v>
                </c:pt>
                <c:pt idx="40911">
                  <c:v>2.6489790625001599</c:v>
                </c:pt>
                <c:pt idx="40912">
                  <c:v>2.6486546875001595</c:v>
                </c:pt>
                <c:pt idx="40913">
                  <c:v>2.6482956249999998</c:v>
                </c:pt>
                <c:pt idx="40914">
                  <c:v>2.6479093749999998</c:v>
                </c:pt>
                <c:pt idx="40915">
                  <c:v>2.6475359375001597</c:v>
                </c:pt>
                <c:pt idx="40916">
                  <c:v>2.647093125</c:v>
                </c:pt>
                <c:pt idx="40917">
                  <c:v>2.6467015625001595</c:v>
                </c:pt>
                <c:pt idx="40918">
                  <c:v>2.6462896875001598</c:v>
                </c:pt>
                <c:pt idx="40919">
                  <c:v>2.6458590625001599</c:v>
                </c:pt>
                <c:pt idx="40920">
                  <c:v>2.645475625</c:v>
                </c:pt>
                <c:pt idx="40921">
                  <c:v>2.6449578125001598</c:v>
                </c:pt>
                <c:pt idx="40922">
                  <c:v>2.6446343749999999</c:v>
                </c:pt>
                <c:pt idx="40923">
                  <c:v>2.644981875</c:v>
                </c:pt>
                <c:pt idx="40924">
                  <c:v>2.6453781250000001</c:v>
                </c:pt>
                <c:pt idx="40925">
                  <c:v>2.6458153125001598</c:v>
                </c:pt>
                <c:pt idx="40926">
                  <c:v>2.6462684375001597</c:v>
                </c:pt>
                <c:pt idx="40927">
                  <c:v>2.6465909375001599</c:v>
                </c:pt>
                <c:pt idx="40928">
                  <c:v>2.64696</c:v>
                </c:pt>
                <c:pt idx="40929">
                  <c:v>2.6473262499999999</c:v>
                </c:pt>
                <c:pt idx="40930">
                  <c:v>2.6477581250000002</c:v>
                </c:pt>
                <c:pt idx="40931">
                  <c:v>2.6482440625001598</c:v>
                </c:pt>
                <c:pt idx="40932">
                  <c:v>2.6485784375001598</c:v>
                </c:pt>
                <c:pt idx="40933">
                  <c:v>2.6490037499999999</c:v>
                </c:pt>
                <c:pt idx="40934">
                  <c:v>2.6494143750000001</c:v>
                </c:pt>
                <c:pt idx="40935">
                  <c:v>2.6497774999999999</c:v>
                </c:pt>
                <c:pt idx="40936">
                  <c:v>2.65010406250016</c:v>
                </c:pt>
                <c:pt idx="40937">
                  <c:v>2.6505415625001598</c:v>
                </c:pt>
                <c:pt idx="40938">
                  <c:v>2.6509278125001599</c:v>
                </c:pt>
                <c:pt idx="40939">
                  <c:v>2.6513315625001597</c:v>
                </c:pt>
                <c:pt idx="40940">
                  <c:v>2.6518371875001598</c:v>
                </c:pt>
                <c:pt idx="40941">
                  <c:v>2.6522643750000001</c:v>
                </c:pt>
                <c:pt idx="40942">
                  <c:v>2.6526121875001598</c:v>
                </c:pt>
                <c:pt idx="40943">
                  <c:v>2.652994375</c:v>
                </c:pt>
                <c:pt idx="40944">
                  <c:v>2.6529156249999999</c:v>
                </c:pt>
                <c:pt idx="40945">
                  <c:v>2.6523837499999998</c:v>
                </c:pt>
                <c:pt idx="40946">
                  <c:v>2.6520437499999998</c:v>
                </c:pt>
                <c:pt idx="40947">
                  <c:v>2.6515550000000001</c:v>
                </c:pt>
                <c:pt idx="40948">
                  <c:v>2.6508581250000001</c:v>
                </c:pt>
                <c:pt idx="40949">
                  <c:v>2.64989125</c:v>
                </c:pt>
                <c:pt idx="40950">
                  <c:v>2.6488684375001599</c:v>
                </c:pt>
                <c:pt idx="40951">
                  <c:v>2.6479509375001595</c:v>
                </c:pt>
                <c:pt idx="40952">
                  <c:v>2.6469265625001599</c:v>
                </c:pt>
                <c:pt idx="40953">
                  <c:v>2.6459021875001598</c:v>
                </c:pt>
                <c:pt idx="40954">
                  <c:v>2.6448218749999999</c:v>
                </c:pt>
                <c:pt idx="40955">
                  <c:v>2.6438768750000001</c:v>
                </c:pt>
                <c:pt idx="40956">
                  <c:v>2.6430340625001598</c:v>
                </c:pt>
                <c:pt idx="40957">
                  <c:v>2.6423112500000001</c:v>
                </c:pt>
                <c:pt idx="40958">
                  <c:v>2.6418362499999999</c:v>
                </c:pt>
                <c:pt idx="40959">
                  <c:v>2.6414215625001596</c:v>
                </c:pt>
                <c:pt idx="40960">
                  <c:v>2.64104625</c:v>
                </c:pt>
                <c:pt idx="40961">
                  <c:v>2.6406753125001599</c:v>
                </c:pt>
                <c:pt idx="40962">
                  <c:v>2.6408490625001599</c:v>
                </c:pt>
                <c:pt idx="40963">
                  <c:v>2.6413440625001599</c:v>
                </c:pt>
                <c:pt idx="40964">
                  <c:v>2.6417212499999998</c:v>
                </c:pt>
                <c:pt idx="40965">
                  <c:v>2.6421012500000001</c:v>
                </c:pt>
                <c:pt idx="40966">
                  <c:v>2.6424987500000001</c:v>
                </c:pt>
                <c:pt idx="40967">
                  <c:v>2.6429343749999998</c:v>
                </c:pt>
                <c:pt idx="40968">
                  <c:v>2.6434281249999998</c:v>
                </c:pt>
                <c:pt idx="40969">
                  <c:v>2.6438246875001599</c:v>
                </c:pt>
                <c:pt idx="40970">
                  <c:v>2.6443875000000001</c:v>
                </c:pt>
                <c:pt idx="40971">
                  <c:v>2.6449443750000001</c:v>
                </c:pt>
                <c:pt idx="40972">
                  <c:v>2.6454075000000001</c:v>
                </c:pt>
                <c:pt idx="40973">
                  <c:v>2.6458718750000001</c:v>
                </c:pt>
                <c:pt idx="40974">
                  <c:v>2.6463896875001596</c:v>
                </c:pt>
                <c:pt idx="40975">
                  <c:v>2.6468381249999999</c:v>
                </c:pt>
                <c:pt idx="40976">
                  <c:v>2.6472828125001597</c:v>
                </c:pt>
                <c:pt idx="40977">
                  <c:v>2.6477287500000002</c:v>
                </c:pt>
                <c:pt idx="40978">
                  <c:v>2.6482559375001595</c:v>
                </c:pt>
                <c:pt idx="40979">
                  <c:v>2.6487121875001596</c:v>
                </c:pt>
                <c:pt idx="40980">
                  <c:v>2.6492318749999999</c:v>
                </c:pt>
                <c:pt idx="40981">
                  <c:v>2.6497350000000002</c:v>
                </c:pt>
                <c:pt idx="40982">
                  <c:v>2.6502343750000001</c:v>
                </c:pt>
                <c:pt idx="40983">
                  <c:v>2.6505818749999999</c:v>
                </c:pt>
                <c:pt idx="40984">
                  <c:v>2.6510240625001598</c:v>
                </c:pt>
                <c:pt idx="40985">
                  <c:v>2.6514031249999999</c:v>
                </c:pt>
                <c:pt idx="40986">
                  <c:v>2.6518281250000002</c:v>
                </c:pt>
                <c:pt idx="40987">
                  <c:v>2.6522831249999999</c:v>
                </c:pt>
                <c:pt idx="40988">
                  <c:v>2.6526228125001596</c:v>
                </c:pt>
                <c:pt idx="40989">
                  <c:v>2.6522006249999999</c:v>
                </c:pt>
                <c:pt idx="40990">
                  <c:v>2.651740625</c:v>
                </c:pt>
                <c:pt idx="40991">
                  <c:v>2.6514043749999998</c:v>
                </c:pt>
                <c:pt idx="40992">
                  <c:v>2.6510603125001597</c:v>
                </c:pt>
                <c:pt idx="40993">
                  <c:v>2.6506106250000001</c:v>
                </c:pt>
                <c:pt idx="40994">
                  <c:v>2.6501696875001599</c:v>
                </c:pt>
                <c:pt idx="40995">
                  <c:v>2.6498290625001597</c:v>
                </c:pt>
                <c:pt idx="40996">
                  <c:v>2.6494781249999999</c:v>
                </c:pt>
                <c:pt idx="40997">
                  <c:v>2.6491018749999999</c:v>
                </c:pt>
                <c:pt idx="40998">
                  <c:v>2.6487721875001595</c:v>
                </c:pt>
                <c:pt idx="40999">
                  <c:v>2.6483609375001596</c:v>
                </c:pt>
                <c:pt idx="41000">
                  <c:v>2.6477678125001596</c:v>
                </c:pt>
                <c:pt idx="41001">
                  <c:v>2.6472899999999999</c:v>
                </c:pt>
                <c:pt idx="41002">
                  <c:v>2.6467846875001597</c:v>
                </c:pt>
                <c:pt idx="41003">
                  <c:v>2.6462728125001598</c:v>
                </c:pt>
                <c:pt idx="41004">
                  <c:v>2.6457103125001598</c:v>
                </c:pt>
                <c:pt idx="41005">
                  <c:v>2.6456496875001596</c:v>
                </c:pt>
                <c:pt idx="41006">
                  <c:v>2.6461253125001596</c:v>
                </c:pt>
                <c:pt idx="41007">
                  <c:v>2.6465271875001597</c:v>
                </c:pt>
                <c:pt idx="41008">
                  <c:v>2.6469640625001598</c:v>
                </c:pt>
                <c:pt idx="41009">
                  <c:v>2.6473615625001599</c:v>
                </c:pt>
                <c:pt idx="41010">
                  <c:v>2.6477300000000001</c:v>
                </c:pt>
                <c:pt idx="41011">
                  <c:v>2.6481406249999999</c:v>
                </c:pt>
                <c:pt idx="41012">
                  <c:v>2.6485462499999999</c:v>
                </c:pt>
                <c:pt idx="41013">
                  <c:v>2.6489868749999999</c:v>
                </c:pt>
                <c:pt idx="41014">
                  <c:v>2.6494118750000002</c:v>
                </c:pt>
                <c:pt idx="41015">
                  <c:v>2.6498718750000001</c:v>
                </c:pt>
                <c:pt idx="41016">
                  <c:v>2.6503153125001599</c:v>
                </c:pt>
                <c:pt idx="41017">
                  <c:v>2.6507796875001599</c:v>
                </c:pt>
                <c:pt idx="41018">
                  <c:v>2.6512387500000001</c:v>
                </c:pt>
                <c:pt idx="41019">
                  <c:v>2.6516793750000001</c:v>
                </c:pt>
                <c:pt idx="41020">
                  <c:v>2.6521428125001596</c:v>
                </c:pt>
                <c:pt idx="41021">
                  <c:v>2.6526078125001598</c:v>
                </c:pt>
                <c:pt idx="41022">
                  <c:v>2.6529456250000001</c:v>
                </c:pt>
                <c:pt idx="41023">
                  <c:v>2.6534515625001598</c:v>
                </c:pt>
                <c:pt idx="41024">
                  <c:v>2.6538490625001598</c:v>
                </c:pt>
                <c:pt idx="41025">
                  <c:v>2.6542675</c:v>
                </c:pt>
                <c:pt idx="41026">
                  <c:v>2.6536621875001596</c:v>
                </c:pt>
                <c:pt idx="41027">
                  <c:v>2.6532900000000001</c:v>
                </c:pt>
                <c:pt idx="41028">
                  <c:v>2.6528162499999999</c:v>
                </c:pt>
                <c:pt idx="41029">
                  <c:v>2.6523750000000001</c:v>
                </c:pt>
                <c:pt idx="41030">
                  <c:v>2.6519246875001596</c:v>
                </c:pt>
                <c:pt idx="41031">
                  <c:v>2.6515153125001598</c:v>
                </c:pt>
                <c:pt idx="41032">
                  <c:v>2.6511409375001596</c:v>
                </c:pt>
                <c:pt idx="41033">
                  <c:v>2.6507671875001599</c:v>
                </c:pt>
                <c:pt idx="41034">
                  <c:v>2.6502862500000002</c:v>
                </c:pt>
                <c:pt idx="41035">
                  <c:v>2.6499625</c:v>
                </c:pt>
                <c:pt idx="41036">
                  <c:v>2.6496418749999999</c:v>
                </c:pt>
                <c:pt idx="41037">
                  <c:v>2.6493031249999999</c:v>
                </c:pt>
                <c:pt idx="41038">
                  <c:v>2.6489431250000002</c:v>
                </c:pt>
                <c:pt idx="41039">
                  <c:v>2.6485924999999999</c:v>
                </c:pt>
                <c:pt idx="41040">
                  <c:v>2.6481993749999999</c:v>
                </c:pt>
                <c:pt idx="41041">
                  <c:v>2.648595625</c:v>
                </c:pt>
                <c:pt idx="41042">
                  <c:v>2.6482631250000002</c:v>
                </c:pt>
                <c:pt idx="41043">
                  <c:v>2.6479165625001597</c:v>
                </c:pt>
                <c:pt idx="41044">
                  <c:v>2.6482299999999999</c:v>
                </c:pt>
                <c:pt idx="41045">
                  <c:v>2.6486925000000001</c:v>
                </c:pt>
                <c:pt idx="41046">
                  <c:v>2.6491640625001596</c:v>
                </c:pt>
                <c:pt idx="41047">
                  <c:v>2.6496943750000002</c:v>
                </c:pt>
                <c:pt idx="41048">
                  <c:v>2.6500918750000002</c:v>
                </c:pt>
                <c:pt idx="41049">
                  <c:v>2.6505396875001597</c:v>
                </c:pt>
                <c:pt idx="41050">
                  <c:v>2.6510206250000001</c:v>
                </c:pt>
                <c:pt idx="41051">
                  <c:v>2.6514759375001598</c:v>
                </c:pt>
                <c:pt idx="41052">
                  <c:v>2.6520025</c:v>
                </c:pt>
                <c:pt idx="41053">
                  <c:v>2.6524112500000001</c:v>
                </c:pt>
                <c:pt idx="41054">
                  <c:v>2.6527540625001595</c:v>
                </c:pt>
                <c:pt idx="41055">
                  <c:v>2.6530843750000002</c:v>
                </c:pt>
                <c:pt idx="41056">
                  <c:v>2.6534471875001597</c:v>
                </c:pt>
                <c:pt idx="41057">
                  <c:v>2.6529556250000002</c:v>
                </c:pt>
                <c:pt idx="41058">
                  <c:v>2.6522253125001596</c:v>
                </c:pt>
                <c:pt idx="41059">
                  <c:v>2.6518099999999998</c:v>
                </c:pt>
                <c:pt idx="41060">
                  <c:v>2.6513187500000002</c:v>
                </c:pt>
                <c:pt idx="41061">
                  <c:v>2.6507356249999998</c:v>
                </c:pt>
                <c:pt idx="41062">
                  <c:v>2.6500012499999999</c:v>
                </c:pt>
                <c:pt idx="41063">
                  <c:v>2.6493521875001598</c:v>
                </c:pt>
                <c:pt idx="41064">
                  <c:v>2.6487471875001596</c:v>
                </c:pt>
                <c:pt idx="41065">
                  <c:v>2.6481153125001597</c:v>
                </c:pt>
                <c:pt idx="41066">
                  <c:v>2.6475028125001598</c:v>
                </c:pt>
                <c:pt idx="41067">
                  <c:v>2.6469240625001595</c:v>
                </c:pt>
                <c:pt idx="41068">
                  <c:v>2.6464306249999998</c:v>
                </c:pt>
                <c:pt idx="41069">
                  <c:v>2.6458865625001597</c:v>
                </c:pt>
                <c:pt idx="41070">
                  <c:v>2.64541</c:v>
                </c:pt>
                <c:pt idx="41071">
                  <c:v>2.6450153125001599</c:v>
                </c:pt>
                <c:pt idx="41072">
                  <c:v>2.6446796875001599</c:v>
                </c:pt>
                <c:pt idx="41073">
                  <c:v>2.6450274999999999</c:v>
                </c:pt>
                <c:pt idx="41074">
                  <c:v>2.6453721875001599</c:v>
                </c:pt>
                <c:pt idx="41075">
                  <c:v>2.6457687499999998</c:v>
                </c:pt>
                <c:pt idx="41076">
                  <c:v>2.6462325</c:v>
                </c:pt>
                <c:pt idx="41077">
                  <c:v>2.6465825000000001</c:v>
                </c:pt>
                <c:pt idx="41078">
                  <c:v>2.6469196875001599</c:v>
                </c:pt>
                <c:pt idx="41079">
                  <c:v>2.6473384375001596</c:v>
                </c:pt>
                <c:pt idx="41080">
                  <c:v>2.6478768750000001</c:v>
                </c:pt>
                <c:pt idx="41081">
                  <c:v>2.6483046875001599</c:v>
                </c:pt>
                <c:pt idx="41082">
                  <c:v>2.6486831249999998</c:v>
                </c:pt>
                <c:pt idx="41083">
                  <c:v>2.64913031250016</c:v>
                </c:pt>
                <c:pt idx="41084">
                  <c:v>2.6496459375001598</c:v>
                </c:pt>
                <c:pt idx="41085">
                  <c:v>2.6500821875001597</c:v>
                </c:pt>
                <c:pt idx="41086">
                  <c:v>2.6505453125001597</c:v>
                </c:pt>
                <c:pt idx="41087">
                  <c:v>2.6510674999999999</c:v>
                </c:pt>
                <c:pt idx="41088">
                  <c:v>2.6515390625001598</c:v>
                </c:pt>
                <c:pt idx="41089">
                  <c:v>2.6519256250000001</c:v>
                </c:pt>
                <c:pt idx="41090">
                  <c:v>2.6522940625001596</c:v>
                </c:pt>
                <c:pt idx="41091">
                  <c:v>2.6526696875001599</c:v>
                </c:pt>
                <c:pt idx="41092">
                  <c:v>2.6531387500000001</c:v>
                </c:pt>
                <c:pt idx="41093">
                  <c:v>2.653523125</c:v>
                </c:pt>
                <c:pt idx="41094">
                  <c:v>2.6539509375001598</c:v>
                </c:pt>
                <c:pt idx="41095">
                  <c:v>2.6543162499999999</c:v>
                </c:pt>
                <c:pt idx="41096">
                  <c:v>2.6537878125001599</c:v>
                </c:pt>
                <c:pt idx="41097">
                  <c:v>2.6534334375001598</c:v>
                </c:pt>
                <c:pt idx="41098">
                  <c:v>2.6529268749999999</c:v>
                </c:pt>
                <c:pt idx="41099">
                  <c:v>2.6523859375001599</c:v>
                </c:pt>
                <c:pt idx="41100">
                  <c:v>2.6518240625001597</c:v>
                </c:pt>
                <c:pt idx="41101">
                  <c:v>2.6512309375001597</c:v>
                </c:pt>
                <c:pt idx="41102">
                  <c:v>2.6505331249999999</c:v>
                </c:pt>
                <c:pt idx="41103">
                  <c:v>2.64983406250016</c:v>
                </c:pt>
                <c:pt idx="41104">
                  <c:v>2.6490590625001595</c:v>
                </c:pt>
                <c:pt idx="41105">
                  <c:v>2.6483578125001599</c:v>
                </c:pt>
                <c:pt idx="41106">
                  <c:v>2.6477300000000001</c:v>
                </c:pt>
                <c:pt idx="41107">
                  <c:v>2.6472087499999999</c:v>
                </c:pt>
                <c:pt idx="41108">
                  <c:v>2.6467609375001597</c:v>
                </c:pt>
                <c:pt idx="41109">
                  <c:v>2.6463815625001597</c:v>
                </c:pt>
                <c:pt idx="41110">
                  <c:v>2.6458512500000002</c:v>
                </c:pt>
                <c:pt idx="41111">
                  <c:v>2.6463465625001596</c:v>
                </c:pt>
                <c:pt idx="41112">
                  <c:v>2.6467974999999999</c:v>
                </c:pt>
                <c:pt idx="41113">
                  <c:v>2.6471612499999999</c:v>
                </c:pt>
                <c:pt idx="41114">
                  <c:v>2.6475753125001598</c:v>
                </c:pt>
                <c:pt idx="41115">
                  <c:v>2.6480231249999999</c:v>
                </c:pt>
                <c:pt idx="41116">
                  <c:v>2.6484003125001596</c:v>
                </c:pt>
                <c:pt idx="41117">
                  <c:v>2.6488190625001597</c:v>
                </c:pt>
                <c:pt idx="41118">
                  <c:v>2.649286875</c:v>
                </c:pt>
                <c:pt idx="41119">
                  <c:v>2.6498512500000002</c:v>
                </c:pt>
                <c:pt idx="41120">
                  <c:v>2.6503828125001596</c:v>
                </c:pt>
                <c:pt idx="41121">
                  <c:v>2.6509559375001599</c:v>
                </c:pt>
                <c:pt idx="41122">
                  <c:v>2.6514618749999999</c:v>
                </c:pt>
                <c:pt idx="41123">
                  <c:v>2.6520353125001597</c:v>
                </c:pt>
                <c:pt idx="41124">
                  <c:v>2.6525265625001597</c:v>
                </c:pt>
                <c:pt idx="41125">
                  <c:v>2.6530315625001597</c:v>
                </c:pt>
                <c:pt idx="41126">
                  <c:v>2.6533981249999998</c:v>
                </c:pt>
                <c:pt idx="41127">
                  <c:v>2.6531521875001598</c:v>
                </c:pt>
                <c:pt idx="41128">
                  <c:v>2.6527237499999998</c:v>
                </c:pt>
                <c:pt idx="41129">
                  <c:v>2.6522106249999999</c:v>
                </c:pt>
                <c:pt idx="41130">
                  <c:v>2.6517775000000001</c:v>
                </c:pt>
                <c:pt idx="41131">
                  <c:v>2.6514350000000002</c:v>
                </c:pt>
                <c:pt idx="41132">
                  <c:v>2.6510703125001598</c:v>
                </c:pt>
                <c:pt idx="41133">
                  <c:v>2.6514881250000002</c:v>
                </c:pt>
                <c:pt idx="41134">
                  <c:v>2.6518709375001599</c:v>
                </c:pt>
                <c:pt idx="41135">
                  <c:v>2.6522790625001598</c:v>
                </c:pt>
                <c:pt idx="41136">
                  <c:v>2.6527453125001599</c:v>
                </c:pt>
                <c:pt idx="41137">
                  <c:v>2.6532365625001599</c:v>
                </c:pt>
                <c:pt idx="41138">
                  <c:v>2.6536796875001598</c:v>
                </c:pt>
                <c:pt idx="41139">
                  <c:v>2.6540443749999998</c:v>
                </c:pt>
                <c:pt idx="41140">
                  <c:v>2.6544640625001596</c:v>
                </c:pt>
                <c:pt idx="41141">
                  <c:v>2.6549078125001597</c:v>
                </c:pt>
                <c:pt idx="41142">
                  <c:v>2.65534625</c:v>
                </c:pt>
                <c:pt idx="41143">
                  <c:v>2.6558146875001598</c:v>
                </c:pt>
                <c:pt idx="41144">
                  <c:v>2.6562803125001597</c:v>
                </c:pt>
                <c:pt idx="41145">
                  <c:v>2.6566856250000002</c:v>
                </c:pt>
                <c:pt idx="41146">
                  <c:v>2.657040625</c:v>
                </c:pt>
                <c:pt idx="41147">
                  <c:v>2.6574431249999999</c:v>
                </c:pt>
                <c:pt idx="41148">
                  <c:v>2.6569862500000001</c:v>
                </c:pt>
                <c:pt idx="41149">
                  <c:v>2.6565434375001598</c:v>
                </c:pt>
                <c:pt idx="41150">
                  <c:v>2.6559443749999998</c:v>
                </c:pt>
                <c:pt idx="41151">
                  <c:v>2.6554725000000001</c:v>
                </c:pt>
                <c:pt idx="41152">
                  <c:v>2.6549753125001598</c:v>
                </c:pt>
                <c:pt idx="41153">
                  <c:v>2.6545246875001598</c:v>
                </c:pt>
                <c:pt idx="41154">
                  <c:v>2.6540084375001598</c:v>
                </c:pt>
                <c:pt idx="41155">
                  <c:v>2.6533725000000001</c:v>
                </c:pt>
                <c:pt idx="41156">
                  <c:v>2.6527371875001595</c:v>
                </c:pt>
                <c:pt idx="41157">
                  <c:v>2.6521237499999999</c:v>
                </c:pt>
                <c:pt idx="41158">
                  <c:v>2.6514784375001597</c:v>
                </c:pt>
                <c:pt idx="41159">
                  <c:v>2.6508809375001596</c:v>
                </c:pt>
                <c:pt idx="41160">
                  <c:v>2.6502625000000002</c:v>
                </c:pt>
                <c:pt idx="41161">
                  <c:v>2.6497865625001595</c:v>
                </c:pt>
                <c:pt idx="41162">
                  <c:v>2.649370625</c:v>
                </c:pt>
                <c:pt idx="41163">
                  <c:v>2.6489975000000001</c:v>
                </c:pt>
                <c:pt idx="41164">
                  <c:v>2.6485500000000002</c:v>
                </c:pt>
                <c:pt idx="41165">
                  <c:v>2.6481643749999999</c:v>
                </c:pt>
                <c:pt idx="41166">
                  <c:v>2.6477962499999999</c:v>
                </c:pt>
                <c:pt idx="41167">
                  <c:v>2.6474318750000001</c:v>
                </c:pt>
                <c:pt idx="41168">
                  <c:v>2.6467887499999998</c:v>
                </c:pt>
                <c:pt idx="41169">
                  <c:v>2.6461903125001598</c:v>
                </c:pt>
                <c:pt idx="41170">
                  <c:v>2.6457462500000002</c:v>
                </c:pt>
                <c:pt idx="41171">
                  <c:v>2.64613875</c:v>
                </c:pt>
                <c:pt idx="41172">
                  <c:v>2.6465693749999999</c:v>
                </c:pt>
                <c:pt idx="41173">
                  <c:v>2.6470031249999999</c:v>
                </c:pt>
                <c:pt idx="41174">
                  <c:v>2.6475181249999999</c:v>
                </c:pt>
                <c:pt idx="41175">
                  <c:v>2.64805125</c:v>
                </c:pt>
                <c:pt idx="41176">
                  <c:v>2.6484978125001599</c:v>
                </c:pt>
                <c:pt idx="41177">
                  <c:v>2.6489756249999998</c:v>
                </c:pt>
                <c:pt idx="41178">
                  <c:v>2.649505</c:v>
                </c:pt>
                <c:pt idx="41179">
                  <c:v>2.6500371875001596</c:v>
                </c:pt>
                <c:pt idx="41180">
                  <c:v>2.6505478125001596</c:v>
                </c:pt>
                <c:pt idx="41181">
                  <c:v>2.6511137499999999</c:v>
                </c:pt>
                <c:pt idx="41182">
                  <c:v>2.6514437499999999</c:v>
                </c:pt>
                <c:pt idx="41183">
                  <c:v>2.6519728125001598</c:v>
                </c:pt>
                <c:pt idx="41184">
                  <c:v>2.6525703125001598</c:v>
                </c:pt>
                <c:pt idx="41185">
                  <c:v>2.6532053125001598</c:v>
                </c:pt>
                <c:pt idx="41186">
                  <c:v>2.6537975</c:v>
                </c:pt>
                <c:pt idx="41187">
                  <c:v>2.6542724999999998</c:v>
                </c:pt>
                <c:pt idx="41188">
                  <c:v>2.6547631250000001</c:v>
                </c:pt>
                <c:pt idx="41189">
                  <c:v>2.6552331250000001</c:v>
                </c:pt>
                <c:pt idx="41190">
                  <c:v>2.6557181249999999</c:v>
                </c:pt>
                <c:pt idx="41191">
                  <c:v>2.6562375</c:v>
                </c:pt>
                <c:pt idx="41192">
                  <c:v>2.6567462499999999</c:v>
                </c:pt>
                <c:pt idx="41193">
                  <c:v>2.657264375</c:v>
                </c:pt>
                <c:pt idx="41194">
                  <c:v>2.65758625</c:v>
                </c:pt>
                <c:pt idx="41195">
                  <c:v>2.6572640625001598</c:v>
                </c:pt>
                <c:pt idx="41196">
                  <c:v>2.6565875000000001</c:v>
                </c:pt>
                <c:pt idx="41197">
                  <c:v>2.6560306250000001</c:v>
                </c:pt>
                <c:pt idx="41198">
                  <c:v>2.655283125</c:v>
                </c:pt>
                <c:pt idx="41199">
                  <c:v>2.6544990625001597</c:v>
                </c:pt>
                <c:pt idx="41200">
                  <c:v>2.6536496875001596</c:v>
                </c:pt>
                <c:pt idx="41201">
                  <c:v>2.65267125</c:v>
                </c:pt>
                <c:pt idx="41202">
                  <c:v>2.6517009375001597</c:v>
                </c:pt>
                <c:pt idx="41203">
                  <c:v>2.6507424999999998</c:v>
                </c:pt>
                <c:pt idx="41204">
                  <c:v>2.6498693750000002</c:v>
                </c:pt>
                <c:pt idx="41205">
                  <c:v>2.6489784375001597</c:v>
                </c:pt>
                <c:pt idx="41206">
                  <c:v>2.6482640625001599</c:v>
                </c:pt>
                <c:pt idx="41207">
                  <c:v>2.6476078125001599</c:v>
                </c:pt>
                <c:pt idx="41208">
                  <c:v>2.6471053125001598</c:v>
                </c:pt>
                <c:pt idx="41209">
                  <c:v>2.6466687499999999</c:v>
                </c:pt>
                <c:pt idx="41210">
                  <c:v>2.6462693750000001</c:v>
                </c:pt>
                <c:pt idx="41211">
                  <c:v>2.6458103125001595</c:v>
                </c:pt>
                <c:pt idx="41212">
                  <c:v>2.6454521875001595</c:v>
                </c:pt>
                <c:pt idx="41213">
                  <c:v>2.6450049999999998</c:v>
                </c:pt>
                <c:pt idx="41214">
                  <c:v>2.6454049999999998</c:v>
                </c:pt>
                <c:pt idx="41215">
                  <c:v>2.6458296875001599</c:v>
                </c:pt>
                <c:pt idx="41216">
                  <c:v>2.6462300000000001</c:v>
                </c:pt>
                <c:pt idx="41217">
                  <c:v>2.6466400000000001</c:v>
                </c:pt>
                <c:pt idx="41218">
                  <c:v>2.6471399999999998</c:v>
                </c:pt>
                <c:pt idx="41219">
                  <c:v>2.6476578125001597</c:v>
                </c:pt>
                <c:pt idx="41220">
                  <c:v>2.6480740625001595</c:v>
                </c:pt>
                <c:pt idx="41221">
                  <c:v>2.6485793750000002</c:v>
                </c:pt>
                <c:pt idx="41222">
                  <c:v>2.6491346875001596</c:v>
                </c:pt>
                <c:pt idx="41223">
                  <c:v>2.6497328125001598</c:v>
                </c:pt>
                <c:pt idx="41224">
                  <c:v>2.6500706250000001</c:v>
                </c:pt>
                <c:pt idx="41225">
                  <c:v>2.65056125</c:v>
                </c:pt>
                <c:pt idx="41226">
                  <c:v>2.6511178125001598</c:v>
                </c:pt>
                <c:pt idx="41227">
                  <c:v>2.6516803125001598</c:v>
                </c:pt>
                <c:pt idx="41228">
                  <c:v>2.6522043750000002</c:v>
                </c:pt>
                <c:pt idx="41229">
                  <c:v>2.6526059375001596</c:v>
                </c:pt>
                <c:pt idx="41230">
                  <c:v>2.6531031249999999</c:v>
                </c:pt>
                <c:pt idx="41231">
                  <c:v>2.6535159375001598</c:v>
                </c:pt>
                <c:pt idx="41232">
                  <c:v>2.6538974999999998</c:v>
                </c:pt>
                <c:pt idx="41233">
                  <c:v>2.6533934375001595</c:v>
                </c:pt>
                <c:pt idx="41234">
                  <c:v>2.6530509375001596</c:v>
                </c:pt>
                <c:pt idx="41235">
                  <c:v>2.6526450000000001</c:v>
                </c:pt>
                <c:pt idx="41236">
                  <c:v>2.6520856249999998</c:v>
                </c:pt>
                <c:pt idx="41237">
                  <c:v>2.651400625</c:v>
                </c:pt>
                <c:pt idx="41238">
                  <c:v>2.6506065625001596</c:v>
                </c:pt>
                <c:pt idx="41239">
                  <c:v>2.6498343750000002</c:v>
                </c:pt>
                <c:pt idx="41240">
                  <c:v>2.6491031249999999</c:v>
                </c:pt>
                <c:pt idx="41241">
                  <c:v>2.6484765625001598</c:v>
                </c:pt>
                <c:pt idx="41242">
                  <c:v>2.6479062500000001</c:v>
                </c:pt>
                <c:pt idx="41243">
                  <c:v>2.6473421875001599</c:v>
                </c:pt>
                <c:pt idx="41244">
                  <c:v>2.6468103125001599</c:v>
                </c:pt>
                <c:pt idx="41245">
                  <c:v>2.6463774999999998</c:v>
                </c:pt>
                <c:pt idx="41246">
                  <c:v>2.646026875</c:v>
                </c:pt>
                <c:pt idx="41247">
                  <c:v>2.6456803125001596</c:v>
                </c:pt>
                <c:pt idx="41248">
                  <c:v>2.6460090625001595</c:v>
                </c:pt>
                <c:pt idx="41249">
                  <c:v>2.6463296875001596</c:v>
                </c:pt>
                <c:pt idx="41250">
                  <c:v>2.6467393750000001</c:v>
                </c:pt>
                <c:pt idx="41251">
                  <c:v>2.6471278125001598</c:v>
                </c:pt>
                <c:pt idx="41252">
                  <c:v>2.6474731249999999</c:v>
                </c:pt>
                <c:pt idx="41253">
                  <c:v>2.6478784375001596</c:v>
                </c:pt>
                <c:pt idx="41254">
                  <c:v>2.648373125</c:v>
                </c:pt>
                <c:pt idx="41255">
                  <c:v>2.648825</c:v>
                </c:pt>
                <c:pt idx="41256">
                  <c:v>2.6492412500000002</c:v>
                </c:pt>
                <c:pt idx="41257">
                  <c:v>2.6497118749999999</c:v>
                </c:pt>
                <c:pt idx="41258">
                  <c:v>2.650245</c:v>
                </c:pt>
                <c:pt idx="41259">
                  <c:v>2.6507696875001598</c:v>
                </c:pt>
                <c:pt idx="41260">
                  <c:v>2.6512375000000001</c:v>
                </c:pt>
                <c:pt idx="41261">
                  <c:v>2.65174625</c:v>
                </c:pt>
                <c:pt idx="41262">
                  <c:v>2.6522509375001597</c:v>
                </c:pt>
                <c:pt idx="41263">
                  <c:v>2.6527215625001599</c:v>
                </c:pt>
                <c:pt idx="41264">
                  <c:v>2.6531924999999998</c:v>
                </c:pt>
                <c:pt idx="41265">
                  <c:v>2.6536384375001596</c:v>
                </c:pt>
                <c:pt idx="41266">
                  <c:v>2.65406875</c:v>
                </c:pt>
                <c:pt idx="41267">
                  <c:v>2.6544218750000002</c:v>
                </c:pt>
                <c:pt idx="41268">
                  <c:v>2.6547940625001596</c:v>
                </c:pt>
                <c:pt idx="41269">
                  <c:v>2.6551818749999998</c:v>
                </c:pt>
                <c:pt idx="41270">
                  <c:v>2.6548203125001599</c:v>
                </c:pt>
                <c:pt idx="41271">
                  <c:v>2.65435031250016</c:v>
                </c:pt>
                <c:pt idx="41272">
                  <c:v>2.6537215625001598</c:v>
                </c:pt>
                <c:pt idx="41273">
                  <c:v>2.6533371875001599</c:v>
                </c:pt>
                <c:pt idx="41274">
                  <c:v>2.6529512500000001</c:v>
                </c:pt>
                <c:pt idx="41275">
                  <c:v>2.6525162500000001</c:v>
                </c:pt>
                <c:pt idx="41276">
                  <c:v>2.6521093750000002</c:v>
                </c:pt>
                <c:pt idx="41277">
                  <c:v>2.6516825000000002</c:v>
                </c:pt>
                <c:pt idx="41278">
                  <c:v>2.6513278125001598</c:v>
                </c:pt>
                <c:pt idx="41279">
                  <c:v>2.6509374999999999</c:v>
                </c:pt>
                <c:pt idx="41280">
                  <c:v>2.6505746875001597</c:v>
                </c:pt>
                <c:pt idx="41281">
                  <c:v>2.6499815625001597</c:v>
                </c:pt>
                <c:pt idx="41282">
                  <c:v>2.6496243750000001</c:v>
                </c:pt>
                <c:pt idx="41283">
                  <c:v>2.6496893749999999</c:v>
                </c:pt>
                <c:pt idx="41284">
                  <c:v>2.6498590625001599</c:v>
                </c:pt>
                <c:pt idx="41285">
                  <c:v>2.6502224999999999</c:v>
                </c:pt>
                <c:pt idx="41286">
                  <c:v>2.6505821875001598</c:v>
                </c:pt>
                <c:pt idx="41287">
                  <c:v>2.6509506250000001</c:v>
                </c:pt>
                <c:pt idx="41288">
                  <c:v>2.6513856250000001</c:v>
                </c:pt>
                <c:pt idx="41289">
                  <c:v>2.6518246875001599</c:v>
                </c:pt>
                <c:pt idx="41290">
                  <c:v>2.6522234375001599</c:v>
                </c:pt>
                <c:pt idx="41291">
                  <c:v>2.6526328125001597</c:v>
                </c:pt>
                <c:pt idx="41292">
                  <c:v>2.6529937499999998</c:v>
                </c:pt>
                <c:pt idx="41293">
                  <c:v>2.6533725000000001</c:v>
                </c:pt>
                <c:pt idx="41294">
                  <c:v>2.6537328125001598</c:v>
                </c:pt>
                <c:pt idx="41295">
                  <c:v>2.6541009375001599</c:v>
                </c:pt>
                <c:pt idx="41296">
                  <c:v>2.6544349999999999</c:v>
                </c:pt>
                <c:pt idx="41297">
                  <c:v>2.6540718750000001</c:v>
                </c:pt>
                <c:pt idx="41298">
                  <c:v>2.6536709375001597</c:v>
                </c:pt>
                <c:pt idx="41299">
                  <c:v>2.6532903125001597</c:v>
                </c:pt>
                <c:pt idx="41300">
                  <c:v>2.652923125</c:v>
                </c:pt>
                <c:pt idx="41301">
                  <c:v>2.6525487499999998</c:v>
                </c:pt>
                <c:pt idx="41302">
                  <c:v>2.6522165625001599</c:v>
                </c:pt>
                <c:pt idx="41303">
                  <c:v>2.651786875</c:v>
                </c:pt>
                <c:pt idx="41304">
                  <c:v>2.6513390625001598</c:v>
                </c:pt>
                <c:pt idx="41305">
                  <c:v>2.6508087499999999</c:v>
                </c:pt>
                <c:pt idx="41306">
                  <c:v>2.6502978125001597</c:v>
                </c:pt>
                <c:pt idx="41307">
                  <c:v>2.6497843749999999</c:v>
                </c:pt>
                <c:pt idx="41308">
                  <c:v>2.649299375</c:v>
                </c:pt>
                <c:pt idx="41309">
                  <c:v>2.6488149999999999</c:v>
                </c:pt>
                <c:pt idx="41310">
                  <c:v>2.6483609375001596</c:v>
                </c:pt>
                <c:pt idx="41311">
                  <c:v>2.6479525000000002</c:v>
                </c:pt>
                <c:pt idx="41312">
                  <c:v>2.6474850000000001</c:v>
                </c:pt>
                <c:pt idx="41313">
                  <c:v>2.6471475</c:v>
                </c:pt>
                <c:pt idx="41314">
                  <c:v>2.6474825000000002</c:v>
                </c:pt>
                <c:pt idx="41315">
                  <c:v>2.6478087499999998</c:v>
                </c:pt>
                <c:pt idx="41316">
                  <c:v>2.6480987499999999</c:v>
                </c:pt>
                <c:pt idx="41317">
                  <c:v>2.6484675000000002</c:v>
                </c:pt>
                <c:pt idx="41318">
                  <c:v>2.6488393750000001</c:v>
                </c:pt>
                <c:pt idx="41319">
                  <c:v>2.6492190625001597</c:v>
                </c:pt>
                <c:pt idx="41320">
                  <c:v>2.6495759375001597</c:v>
                </c:pt>
                <c:pt idx="41321">
                  <c:v>2.6500362499999999</c:v>
                </c:pt>
                <c:pt idx="41322">
                  <c:v>2.6504275000000002</c:v>
                </c:pt>
                <c:pt idx="41323">
                  <c:v>2.6508228125001598</c:v>
                </c:pt>
                <c:pt idx="41324">
                  <c:v>2.6511559375001599</c:v>
                </c:pt>
                <c:pt idx="41325">
                  <c:v>2.6515509375001596</c:v>
                </c:pt>
                <c:pt idx="41326">
                  <c:v>2.6514500000000001</c:v>
                </c:pt>
                <c:pt idx="41327">
                  <c:v>2.6510553125001599</c:v>
                </c:pt>
                <c:pt idx="41328">
                  <c:v>2.6507256250000002</c:v>
                </c:pt>
                <c:pt idx="41329">
                  <c:v>2.6503253125001596</c:v>
                </c:pt>
                <c:pt idx="41330">
                  <c:v>2.6498731250000001</c:v>
                </c:pt>
                <c:pt idx="41331">
                  <c:v>2.649510625</c:v>
                </c:pt>
                <c:pt idx="41332">
                  <c:v>2.6498353125001599</c:v>
                </c:pt>
                <c:pt idx="41333">
                  <c:v>2.6503159375001597</c:v>
                </c:pt>
                <c:pt idx="41334">
                  <c:v>2.650754375</c:v>
                </c:pt>
                <c:pt idx="41335">
                  <c:v>2.6512609375001599</c:v>
                </c:pt>
                <c:pt idx="41336">
                  <c:v>2.6517878125001597</c:v>
                </c:pt>
                <c:pt idx="41337">
                  <c:v>2.6523346875001597</c:v>
                </c:pt>
                <c:pt idx="41338">
                  <c:v>2.6529612500000002</c:v>
                </c:pt>
                <c:pt idx="41339">
                  <c:v>2.6533012500000002</c:v>
                </c:pt>
                <c:pt idx="41340">
                  <c:v>2.6538668749999998</c:v>
                </c:pt>
                <c:pt idx="41341">
                  <c:v>2.6543453125001597</c:v>
                </c:pt>
                <c:pt idx="41342">
                  <c:v>2.6547800000000001</c:v>
                </c:pt>
                <c:pt idx="41343">
                  <c:v>2.6553040625001598</c:v>
                </c:pt>
                <c:pt idx="41344">
                  <c:v>2.6557928125001595</c:v>
                </c:pt>
                <c:pt idx="41345">
                  <c:v>2.6562625</c:v>
                </c:pt>
                <c:pt idx="41346">
                  <c:v>2.6568134375001597</c:v>
                </c:pt>
                <c:pt idx="41347">
                  <c:v>2.6573640625001596</c:v>
                </c:pt>
                <c:pt idx="41348">
                  <c:v>2.6579606249999999</c:v>
                </c:pt>
                <c:pt idx="41349">
                  <c:v>2.6584603125001598</c:v>
                </c:pt>
                <c:pt idx="41350">
                  <c:v>2.6589940625001596</c:v>
                </c:pt>
                <c:pt idx="41351">
                  <c:v>2.6595300000000002</c:v>
                </c:pt>
                <c:pt idx="41352">
                  <c:v>2.6600778125001598</c:v>
                </c:pt>
                <c:pt idx="41353">
                  <c:v>2.6604218749999999</c:v>
                </c:pt>
                <c:pt idx="41354">
                  <c:v>2.6607681250000002</c:v>
                </c:pt>
                <c:pt idx="41355">
                  <c:v>2.6601737499999998</c:v>
                </c:pt>
                <c:pt idx="41356">
                  <c:v>2.6597146875001596</c:v>
                </c:pt>
                <c:pt idx="41357">
                  <c:v>2.6590140625001597</c:v>
                </c:pt>
                <c:pt idx="41358">
                  <c:v>2.6581943749999999</c:v>
                </c:pt>
                <c:pt idx="41359">
                  <c:v>2.6572909375001599</c:v>
                </c:pt>
                <c:pt idx="41360">
                  <c:v>2.6561878125001597</c:v>
                </c:pt>
                <c:pt idx="41361">
                  <c:v>2.655046875</c:v>
                </c:pt>
                <c:pt idx="41362">
                  <c:v>2.6538075000000001</c:v>
                </c:pt>
                <c:pt idx="41363">
                  <c:v>2.6526074999999998</c:v>
                </c:pt>
                <c:pt idx="41364">
                  <c:v>2.6514615625001596</c:v>
                </c:pt>
                <c:pt idx="41365">
                  <c:v>2.6503296875001596</c:v>
                </c:pt>
                <c:pt idx="41366">
                  <c:v>2.6493178125001595</c:v>
                </c:pt>
                <c:pt idx="41367">
                  <c:v>2.6485153125001597</c:v>
                </c:pt>
                <c:pt idx="41368">
                  <c:v>2.6477796875001598</c:v>
                </c:pt>
                <c:pt idx="41369">
                  <c:v>2.6471871875001596</c:v>
                </c:pt>
                <c:pt idx="41370">
                  <c:v>2.6467706249999998</c:v>
                </c:pt>
                <c:pt idx="41371">
                  <c:v>2.6463128125001596</c:v>
                </c:pt>
                <c:pt idx="41372">
                  <c:v>2.6459593749999999</c:v>
                </c:pt>
                <c:pt idx="41373">
                  <c:v>2.6463090625001597</c:v>
                </c:pt>
                <c:pt idx="41374">
                  <c:v>2.6467303125001598</c:v>
                </c:pt>
                <c:pt idx="41375">
                  <c:v>2.6472199999999999</c:v>
                </c:pt>
                <c:pt idx="41376">
                  <c:v>2.6476471875001599</c:v>
                </c:pt>
                <c:pt idx="41377">
                  <c:v>2.6481737500000002</c:v>
                </c:pt>
                <c:pt idx="41378">
                  <c:v>2.6486909375001599</c:v>
                </c:pt>
                <c:pt idx="41379">
                  <c:v>2.6492428125001597</c:v>
                </c:pt>
                <c:pt idx="41380">
                  <c:v>2.6495631249999998</c:v>
                </c:pt>
                <c:pt idx="41381">
                  <c:v>2.6500262499999998</c:v>
                </c:pt>
                <c:pt idx="41382">
                  <c:v>2.6505406250000001</c:v>
                </c:pt>
                <c:pt idx="41383">
                  <c:v>2.6510349999999998</c:v>
                </c:pt>
                <c:pt idx="41384">
                  <c:v>2.6515974999999998</c:v>
                </c:pt>
                <c:pt idx="41385">
                  <c:v>2.6521128125001598</c:v>
                </c:pt>
                <c:pt idx="41386">
                  <c:v>2.6524659375001596</c:v>
                </c:pt>
                <c:pt idx="41387">
                  <c:v>2.6530343749999998</c:v>
                </c:pt>
                <c:pt idx="41388">
                  <c:v>2.6533671875001597</c:v>
                </c:pt>
                <c:pt idx="41389">
                  <c:v>2.6539356249999999</c:v>
                </c:pt>
                <c:pt idx="41390">
                  <c:v>2.6545265625001599</c:v>
                </c:pt>
                <c:pt idx="41391">
                  <c:v>2.6551131250000002</c:v>
                </c:pt>
                <c:pt idx="41392">
                  <c:v>2.6556112500000002</c:v>
                </c:pt>
                <c:pt idx="41393">
                  <c:v>2.6560634375001597</c:v>
                </c:pt>
                <c:pt idx="41394">
                  <c:v>2.6565603125001598</c:v>
                </c:pt>
                <c:pt idx="41395">
                  <c:v>2.6569659375001597</c:v>
                </c:pt>
                <c:pt idx="41396">
                  <c:v>2.6573440625001599</c:v>
                </c:pt>
                <c:pt idx="41397">
                  <c:v>2.6570034375001597</c:v>
                </c:pt>
                <c:pt idx="41398">
                  <c:v>2.6566331249999999</c:v>
                </c:pt>
                <c:pt idx="41399">
                  <c:v>2.6560190625001598</c:v>
                </c:pt>
                <c:pt idx="41400">
                  <c:v>2.6556725000000001</c:v>
                </c:pt>
                <c:pt idx="41401">
                  <c:v>2.6550768749999998</c:v>
                </c:pt>
                <c:pt idx="41402">
                  <c:v>2.6547006249999998</c:v>
                </c:pt>
                <c:pt idx="41403">
                  <c:v>2.65422718750016</c:v>
                </c:pt>
                <c:pt idx="41404">
                  <c:v>2.6536706250000002</c:v>
                </c:pt>
                <c:pt idx="41405">
                  <c:v>2.6529268749999999</c:v>
                </c:pt>
                <c:pt idx="41406">
                  <c:v>2.6522018749999998</c:v>
                </c:pt>
                <c:pt idx="41407">
                  <c:v>2.6515440625001596</c:v>
                </c:pt>
                <c:pt idx="41408">
                  <c:v>2.6508890625001595</c:v>
                </c:pt>
                <c:pt idx="41409">
                  <c:v>2.6502924999999999</c:v>
                </c:pt>
                <c:pt idx="41410">
                  <c:v>2.6496809375001598</c:v>
                </c:pt>
                <c:pt idx="41411">
                  <c:v>2.64906593750016</c:v>
                </c:pt>
                <c:pt idx="41412">
                  <c:v>2.6485506249999999</c:v>
                </c:pt>
                <c:pt idx="41413">
                  <c:v>2.648161875</c:v>
                </c:pt>
                <c:pt idx="41414">
                  <c:v>2.6477378125001598</c:v>
                </c:pt>
                <c:pt idx="41415">
                  <c:v>2.6481756249999999</c:v>
                </c:pt>
                <c:pt idx="41416">
                  <c:v>2.6485418749999998</c:v>
                </c:pt>
                <c:pt idx="41417">
                  <c:v>2.6489050000000001</c:v>
                </c:pt>
                <c:pt idx="41418">
                  <c:v>2.6493199999999999</c:v>
                </c:pt>
                <c:pt idx="41419">
                  <c:v>2.6496706250000002</c:v>
                </c:pt>
                <c:pt idx="41420">
                  <c:v>2.6501056250000001</c:v>
                </c:pt>
                <c:pt idx="41421">
                  <c:v>2.6506218750000001</c:v>
                </c:pt>
                <c:pt idx="41422">
                  <c:v>2.6510087499999999</c:v>
                </c:pt>
                <c:pt idx="41423">
                  <c:v>2.6515106249999998</c:v>
                </c:pt>
                <c:pt idx="41424">
                  <c:v>2.6519712499999999</c:v>
                </c:pt>
                <c:pt idx="41425">
                  <c:v>2.65245</c:v>
                </c:pt>
                <c:pt idx="41426">
                  <c:v>2.6528443749999999</c:v>
                </c:pt>
                <c:pt idx="41427">
                  <c:v>2.653264375</c:v>
                </c:pt>
                <c:pt idx="41428">
                  <c:v>2.6536828125001599</c:v>
                </c:pt>
                <c:pt idx="41429">
                  <c:v>2.6540518749999999</c:v>
                </c:pt>
                <c:pt idx="41430">
                  <c:v>2.6538621875001596</c:v>
                </c:pt>
                <c:pt idx="41431">
                  <c:v>2.6535187499999999</c:v>
                </c:pt>
                <c:pt idx="41432">
                  <c:v>2.6531728125001597</c:v>
                </c:pt>
                <c:pt idx="41433">
                  <c:v>2.6527881249999998</c:v>
                </c:pt>
                <c:pt idx="41434">
                  <c:v>2.6528796875001599</c:v>
                </c:pt>
                <c:pt idx="41435">
                  <c:v>2.653335625</c:v>
                </c:pt>
                <c:pt idx="41436">
                  <c:v>2.6537671875001596</c:v>
                </c:pt>
                <c:pt idx="41437">
                  <c:v>2.6542190625001596</c:v>
                </c:pt>
                <c:pt idx="41438">
                  <c:v>2.6547568749999999</c:v>
                </c:pt>
                <c:pt idx="41439">
                  <c:v>2.6553271875001596</c:v>
                </c:pt>
                <c:pt idx="41440">
                  <c:v>2.6557893749999999</c:v>
                </c:pt>
                <c:pt idx="41441">
                  <c:v>2.6563009375001596</c:v>
                </c:pt>
                <c:pt idx="41442">
                  <c:v>2.6568284375001596</c:v>
                </c:pt>
                <c:pt idx="41443">
                  <c:v>2.65718906250016</c:v>
                </c:pt>
                <c:pt idx="41444">
                  <c:v>2.6575478125001597</c:v>
                </c:pt>
                <c:pt idx="41445">
                  <c:v>2.6579503125001596</c:v>
                </c:pt>
                <c:pt idx="41446">
                  <c:v>2.6582759375001599</c:v>
                </c:pt>
                <c:pt idx="41447">
                  <c:v>2.6582587499999999</c:v>
                </c:pt>
                <c:pt idx="41448">
                  <c:v>2.6576162499999998</c:v>
                </c:pt>
                <c:pt idx="41449">
                  <c:v>2.6572209375001599</c:v>
                </c:pt>
                <c:pt idx="41450">
                  <c:v>2.6567228125001598</c:v>
                </c:pt>
                <c:pt idx="41451">
                  <c:v>2.6561815625001599</c:v>
                </c:pt>
                <c:pt idx="41452">
                  <c:v>2.6556275</c:v>
                </c:pt>
                <c:pt idx="41453">
                  <c:v>2.6550496875001599</c:v>
                </c:pt>
                <c:pt idx="41454">
                  <c:v>2.654460625</c:v>
                </c:pt>
                <c:pt idx="41455">
                  <c:v>2.6537896875001596</c:v>
                </c:pt>
                <c:pt idx="41456">
                  <c:v>2.6531234375001596</c:v>
                </c:pt>
                <c:pt idx="41457">
                  <c:v>2.6524231249999999</c:v>
                </c:pt>
                <c:pt idx="41458">
                  <c:v>2.6517353125001599</c:v>
                </c:pt>
                <c:pt idx="41459">
                  <c:v>2.6509796875001599</c:v>
                </c:pt>
                <c:pt idx="41460">
                  <c:v>2.6502296875001599</c:v>
                </c:pt>
                <c:pt idx="41461">
                  <c:v>2.6494815625001595</c:v>
                </c:pt>
                <c:pt idx="41462">
                  <c:v>2.6486706249999998</c:v>
                </c:pt>
                <c:pt idx="41463">
                  <c:v>2.6479084375001598</c:v>
                </c:pt>
                <c:pt idx="41464">
                  <c:v>2.6470434375001597</c:v>
                </c:pt>
                <c:pt idx="41465">
                  <c:v>2.64635593750016</c:v>
                </c:pt>
                <c:pt idx="41466">
                  <c:v>2.6456440625001596</c:v>
                </c:pt>
                <c:pt idx="41467">
                  <c:v>2.645075625</c:v>
                </c:pt>
                <c:pt idx="41468">
                  <c:v>2.6446234375001598</c:v>
                </c:pt>
                <c:pt idx="41469">
                  <c:v>2.6443028125001597</c:v>
                </c:pt>
                <c:pt idx="41470">
                  <c:v>2.6446909375001599</c:v>
                </c:pt>
                <c:pt idx="41471">
                  <c:v>2.6450662500000002</c:v>
                </c:pt>
                <c:pt idx="41472">
                  <c:v>2.6454284375001595</c:v>
                </c:pt>
                <c:pt idx="41473">
                  <c:v>2.6459121875001599</c:v>
                </c:pt>
                <c:pt idx="41474">
                  <c:v>2.6464075</c:v>
                </c:pt>
                <c:pt idx="41475">
                  <c:v>2.6468915625001599</c:v>
                </c:pt>
                <c:pt idx="41476">
                  <c:v>2.6473496875001596</c:v>
                </c:pt>
                <c:pt idx="41477">
                  <c:v>2.6478740625001596</c:v>
                </c:pt>
                <c:pt idx="41478">
                  <c:v>2.6483603125001598</c:v>
                </c:pt>
                <c:pt idx="41479">
                  <c:v>2.6488640625001598</c:v>
                </c:pt>
                <c:pt idx="41480">
                  <c:v>2.64939875</c:v>
                </c:pt>
                <c:pt idx="41481">
                  <c:v>2.6499390625001595</c:v>
                </c:pt>
                <c:pt idx="41482">
                  <c:v>2.6504796875001597</c:v>
                </c:pt>
                <c:pt idx="41483">
                  <c:v>2.6510349999999998</c:v>
                </c:pt>
                <c:pt idx="41484">
                  <c:v>2.6515849999999999</c:v>
                </c:pt>
                <c:pt idx="41485">
                  <c:v>2.6521356250000001</c:v>
                </c:pt>
                <c:pt idx="41486">
                  <c:v>2.6527759375001598</c:v>
                </c:pt>
                <c:pt idx="41487">
                  <c:v>2.6533018749999999</c:v>
                </c:pt>
                <c:pt idx="41488">
                  <c:v>2.6538159375001595</c:v>
                </c:pt>
                <c:pt idx="41489">
                  <c:v>2.6543203125001598</c:v>
                </c:pt>
                <c:pt idx="41490">
                  <c:v>2.6547978125001599</c:v>
                </c:pt>
                <c:pt idx="41491">
                  <c:v>2.6551490625001599</c:v>
                </c:pt>
                <c:pt idx="41492">
                  <c:v>2.6554906250000001</c:v>
                </c:pt>
                <c:pt idx="41493">
                  <c:v>2.6558393749999998</c:v>
                </c:pt>
                <c:pt idx="41494">
                  <c:v>2.6562000000000001</c:v>
                </c:pt>
                <c:pt idx="41495">
                  <c:v>2.6557846875001596</c:v>
                </c:pt>
                <c:pt idx="41496">
                  <c:v>2.6552924999999998</c:v>
                </c:pt>
                <c:pt idx="41497">
                  <c:v>2.65462</c:v>
                </c:pt>
                <c:pt idx="41498">
                  <c:v>2.6540993749999999</c:v>
                </c:pt>
                <c:pt idx="41499">
                  <c:v>2.6534287499999998</c:v>
                </c:pt>
                <c:pt idx="41500">
                  <c:v>2.6529687499999999</c:v>
                </c:pt>
                <c:pt idx="41501">
                  <c:v>2.6524878125001599</c:v>
                </c:pt>
                <c:pt idx="41502">
                  <c:v>2.6519181249999999</c:v>
                </c:pt>
                <c:pt idx="41503">
                  <c:v>2.6513540625001597</c:v>
                </c:pt>
                <c:pt idx="41504">
                  <c:v>2.6507643750000001</c:v>
                </c:pt>
                <c:pt idx="41505">
                  <c:v>2.6501956249999998</c:v>
                </c:pt>
                <c:pt idx="41506">
                  <c:v>2.6495837500000001</c:v>
                </c:pt>
                <c:pt idx="41507">
                  <c:v>2.6490206249999999</c:v>
                </c:pt>
                <c:pt idx="41508">
                  <c:v>2.6485081250000002</c:v>
                </c:pt>
                <c:pt idx="41509">
                  <c:v>2.6481137499999998</c:v>
                </c:pt>
                <c:pt idx="41510">
                  <c:v>2.6475512499999998</c:v>
                </c:pt>
                <c:pt idx="41511">
                  <c:v>2.6479921875001597</c:v>
                </c:pt>
                <c:pt idx="41512">
                  <c:v>2.6483478125001598</c:v>
                </c:pt>
                <c:pt idx="41513">
                  <c:v>2.6487268749999999</c:v>
                </c:pt>
                <c:pt idx="41514">
                  <c:v>2.6491484375001599</c:v>
                </c:pt>
                <c:pt idx="41515">
                  <c:v>2.6496987500000002</c:v>
                </c:pt>
                <c:pt idx="41516">
                  <c:v>2.6502240625001598</c:v>
                </c:pt>
                <c:pt idx="41517">
                  <c:v>2.6507428125001598</c:v>
                </c:pt>
                <c:pt idx="41518">
                  <c:v>2.6513128125001599</c:v>
                </c:pt>
                <c:pt idx="41519">
                  <c:v>2.6518524999999999</c:v>
                </c:pt>
                <c:pt idx="41520">
                  <c:v>2.6522871875001597</c:v>
                </c:pt>
                <c:pt idx="41521">
                  <c:v>2.6527990625001596</c:v>
                </c:pt>
                <c:pt idx="41522">
                  <c:v>2.6532249999999999</c:v>
                </c:pt>
                <c:pt idx="41523">
                  <c:v>2.6535721875001599</c:v>
                </c:pt>
                <c:pt idx="41524">
                  <c:v>2.6540934375001597</c:v>
                </c:pt>
                <c:pt idx="41525">
                  <c:v>2.6545218749999999</c:v>
                </c:pt>
                <c:pt idx="41526">
                  <c:v>2.6545934375001599</c:v>
                </c:pt>
                <c:pt idx="41527">
                  <c:v>2.65413906250016</c:v>
                </c:pt>
                <c:pt idx="41528">
                  <c:v>2.6536400000000002</c:v>
                </c:pt>
                <c:pt idx="41529">
                  <c:v>2.6533196875001597</c:v>
                </c:pt>
                <c:pt idx="41530">
                  <c:v>2.6526762499999998</c:v>
                </c:pt>
                <c:pt idx="41531">
                  <c:v>2.6523503125001597</c:v>
                </c:pt>
                <c:pt idx="41532">
                  <c:v>2.6517675000000001</c:v>
                </c:pt>
                <c:pt idx="41533">
                  <c:v>2.6513065625001597</c:v>
                </c:pt>
                <c:pt idx="41534">
                  <c:v>2.6508906250000002</c:v>
                </c:pt>
                <c:pt idx="41535">
                  <c:v>2.6504553125001595</c:v>
                </c:pt>
                <c:pt idx="41536">
                  <c:v>2.6501184375001596</c:v>
                </c:pt>
                <c:pt idx="41537">
                  <c:v>2.6500196875001598</c:v>
                </c:pt>
                <c:pt idx="41538">
                  <c:v>2.6504034375001599</c:v>
                </c:pt>
                <c:pt idx="41539">
                  <c:v>2.6508175</c:v>
                </c:pt>
                <c:pt idx="41540">
                  <c:v>2.6512924999999998</c:v>
                </c:pt>
                <c:pt idx="41541">
                  <c:v>2.6516243749999999</c:v>
                </c:pt>
                <c:pt idx="41542">
                  <c:v>2.6519878125001597</c:v>
                </c:pt>
                <c:pt idx="41543">
                  <c:v>2.6523171875001599</c:v>
                </c:pt>
                <c:pt idx="41544">
                  <c:v>2.6527574999999999</c:v>
                </c:pt>
                <c:pt idx="41545">
                  <c:v>2.6530853125001599</c:v>
                </c:pt>
                <c:pt idx="41546">
                  <c:v>2.6534715625001599</c:v>
                </c:pt>
                <c:pt idx="41547">
                  <c:v>2.65381125</c:v>
                </c:pt>
                <c:pt idx="41548">
                  <c:v>2.6542784375001598</c:v>
                </c:pt>
                <c:pt idx="41549">
                  <c:v>2.65468468750016</c:v>
                </c:pt>
                <c:pt idx="41550">
                  <c:v>2.6550721875001599</c:v>
                </c:pt>
                <c:pt idx="41551">
                  <c:v>2.6554037500000001</c:v>
                </c:pt>
                <c:pt idx="41552">
                  <c:v>2.6554465625001598</c:v>
                </c:pt>
                <c:pt idx="41553">
                  <c:v>2.6550546875001597</c:v>
                </c:pt>
                <c:pt idx="41554">
                  <c:v>2.6546793750000002</c:v>
                </c:pt>
                <c:pt idx="41555">
                  <c:v>2.6541606249999998</c:v>
                </c:pt>
                <c:pt idx="41556">
                  <c:v>2.6537615625001596</c:v>
                </c:pt>
                <c:pt idx="41557">
                  <c:v>2.6533000000000002</c:v>
                </c:pt>
                <c:pt idx="41558">
                  <c:v>2.6527909375001597</c:v>
                </c:pt>
                <c:pt idx="41559">
                  <c:v>2.6523709375001596</c:v>
                </c:pt>
                <c:pt idx="41560">
                  <c:v>2.6519531249999999</c:v>
                </c:pt>
                <c:pt idx="41561">
                  <c:v>2.6514924999999998</c:v>
                </c:pt>
                <c:pt idx="41562">
                  <c:v>2.6510259375001599</c:v>
                </c:pt>
                <c:pt idx="41563">
                  <c:v>2.6505834375001598</c:v>
                </c:pt>
                <c:pt idx="41564">
                  <c:v>2.6502121875001596</c:v>
                </c:pt>
                <c:pt idx="41565">
                  <c:v>2.6496628125001598</c:v>
                </c:pt>
                <c:pt idx="41566">
                  <c:v>2.6493381249999999</c:v>
                </c:pt>
                <c:pt idx="41567">
                  <c:v>2.6497309375001596</c:v>
                </c:pt>
                <c:pt idx="41568">
                  <c:v>2.6501925000000002</c:v>
                </c:pt>
                <c:pt idx="41569">
                  <c:v>2.6505609375001598</c:v>
                </c:pt>
                <c:pt idx="41570">
                  <c:v>2.6509365625001595</c:v>
                </c:pt>
                <c:pt idx="41571">
                  <c:v>2.6513856250000001</c:v>
                </c:pt>
                <c:pt idx="41572">
                  <c:v>2.6518718749999999</c:v>
                </c:pt>
                <c:pt idx="41573">
                  <c:v>2.6524590625001596</c:v>
                </c:pt>
                <c:pt idx="41574">
                  <c:v>2.6529950000000002</c:v>
                </c:pt>
                <c:pt idx="41575">
                  <c:v>2.6535153125001596</c:v>
                </c:pt>
                <c:pt idx="41576">
                  <c:v>2.6540593750000001</c:v>
                </c:pt>
                <c:pt idx="41577">
                  <c:v>2.6545190625001598</c:v>
                </c:pt>
                <c:pt idx="41578">
                  <c:v>2.6549703125001596</c:v>
                </c:pt>
                <c:pt idx="41579">
                  <c:v>2.65546375</c:v>
                </c:pt>
                <c:pt idx="41580">
                  <c:v>2.6559759375001599</c:v>
                </c:pt>
                <c:pt idx="41581">
                  <c:v>2.6565306249999998</c:v>
                </c:pt>
                <c:pt idx="41582">
                  <c:v>2.657158125</c:v>
                </c:pt>
                <c:pt idx="41583">
                  <c:v>2.6577396875001598</c:v>
                </c:pt>
                <c:pt idx="41584">
                  <c:v>2.658225625</c:v>
                </c:pt>
                <c:pt idx="41585">
                  <c:v>2.6587325000000002</c:v>
                </c:pt>
                <c:pt idx="41586">
                  <c:v>2.6591571875001598</c:v>
                </c:pt>
                <c:pt idx="41587">
                  <c:v>2.659528125</c:v>
                </c:pt>
                <c:pt idx="41588">
                  <c:v>2.6589206249999999</c:v>
                </c:pt>
                <c:pt idx="41589">
                  <c:v>2.6583334375001599</c:v>
                </c:pt>
                <c:pt idx="41590">
                  <c:v>2.65767593750016</c:v>
                </c:pt>
                <c:pt idx="41591">
                  <c:v>2.6569493749999999</c:v>
                </c:pt>
                <c:pt idx="41592">
                  <c:v>2.6561937499999999</c:v>
                </c:pt>
                <c:pt idx="41593">
                  <c:v>2.6554437499999999</c:v>
                </c:pt>
                <c:pt idx="41594">
                  <c:v>2.65477125</c:v>
                </c:pt>
                <c:pt idx="41595">
                  <c:v>2.654085625</c:v>
                </c:pt>
                <c:pt idx="41596">
                  <c:v>2.6534578125001596</c:v>
                </c:pt>
                <c:pt idx="41597">
                  <c:v>2.6529065625001595</c:v>
                </c:pt>
                <c:pt idx="41598">
                  <c:v>2.6523790625001595</c:v>
                </c:pt>
                <c:pt idx="41599">
                  <c:v>2.6519996875001599</c:v>
                </c:pt>
                <c:pt idx="41600">
                  <c:v>2.6523693750000001</c:v>
                </c:pt>
                <c:pt idx="41601">
                  <c:v>2.6527268749999999</c:v>
                </c:pt>
                <c:pt idx="41602">
                  <c:v>2.652325625</c:v>
                </c:pt>
                <c:pt idx="41603">
                  <c:v>2.6519624999999998</c:v>
                </c:pt>
                <c:pt idx="41604">
                  <c:v>2.6515443749999998</c:v>
                </c:pt>
                <c:pt idx="41605">
                  <c:v>2.6511987499999998</c:v>
                </c:pt>
                <c:pt idx="41606">
                  <c:v>2.6508609375001599</c:v>
                </c:pt>
                <c:pt idx="41607">
                  <c:v>2.6503456249999999</c:v>
                </c:pt>
                <c:pt idx="41608">
                  <c:v>2.6499921875001595</c:v>
                </c:pt>
                <c:pt idx="41609">
                  <c:v>2.6495937500000002</c:v>
                </c:pt>
                <c:pt idx="41610">
                  <c:v>2.6491153125001596</c:v>
                </c:pt>
                <c:pt idx="41611">
                  <c:v>2.6487768749999998</c:v>
                </c:pt>
                <c:pt idx="41612">
                  <c:v>2.6491018749999999</c:v>
                </c:pt>
                <c:pt idx="41613">
                  <c:v>2.6495478125001597</c:v>
                </c:pt>
                <c:pt idx="41614">
                  <c:v>2.6500590625001599</c:v>
                </c:pt>
                <c:pt idx="41615">
                  <c:v>2.6504893749999998</c:v>
                </c:pt>
                <c:pt idx="41616">
                  <c:v>2.650813125</c:v>
                </c:pt>
                <c:pt idx="41617">
                  <c:v>2.6511515625001598</c:v>
                </c:pt>
                <c:pt idx="41618">
                  <c:v>2.65122875</c:v>
                </c:pt>
                <c:pt idx="41619">
                  <c:v>2.650895625</c:v>
                </c:pt>
                <c:pt idx="41620">
                  <c:v>2.651410625</c:v>
                </c:pt>
                <c:pt idx="41621">
                  <c:v>2.6518306250000001</c:v>
                </c:pt>
                <c:pt idx="41622">
                  <c:v>2.6521693750000002</c:v>
                </c:pt>
                <c:pt idx="41623">
                  <c:v>2.6526159375001597</c:v>
                </c:pt>
                <c:pt idx="41624">
                  <c:v>2.6529465625001598</c:v>
                </c:pt>
                <c:pt idx="41625">
                  <c:v>2.6532878125001598</c:v>
                </c:pt>
                <c:pt idx="41626">
                  <c:v>2.6536434375001599</c:v>
                </c:pt>
                <c:pt idx="41627">
                  <c:v>2.6539700000000002</c:v>
                </c:pt>
                <c:pt idx="41628">
                  <c:v>2.6543584375001599</c:v>
                </c:pt>
                <c:pt idx="41629">
                  <c:v>2.6546790625001599</c:v>
                </c:pt>
                <c:pt idx="41630">
                  <c:v>2.6550387500000001</c:v>
                </c:pt>
                <c:pt idx="41631">
                  <c:v>2.6555290625001597</c:v>
                </c:pt>
                <c:pt idx="41632">
                  <c:v>2.6559293749999999</c:v>
                </c:pt>
                <c:pt idx="41633">
                  <c:v>2.6562709375001599</c:v>
                </c:pt>
                <c:pt idx="41634">
                  <c:v>2.6566731250000002</c:v>
                </c:pt>
                <c:pt idx="41635">
                  <c:v>2.6570437500000001</c:v>
                </c:pt>
                <c:pt idx="41636">
                  <c:v>2.6573825000000002</c:v>
                </c:pt>
                <c:pt idx="41637">
                  <c:v>2.6578287500000002</c:v>
                </c:pt>
                <c:pt idx="41638">
                  <c:v>2.6582253125001598</c:v>
                </c:pt>
                <c:pt idx="41639">
                  <c:v>2.6586353125001598</c:v>
                </c:pt>
                <c:pt idx="41640">
                  <c:v>2.6589653125001598</c:v>
                </c:pt>
                <c:pt idx="41641">
                  <c:v>2.6585481249999998</c:v>
                </c:pt>
                <c:pt idx="41642">
                  <c:v>2.6581937500000001</c:v>
                </c:pt>
                <c:pt idx="41643">
                  <c:v>2.65772875</c:v>
                </c:pt>
                <c:pt idx="41644">
                  <c:v>2.657040625</c:v>
                </c:pt>
                <c:pt idx="41645">
                  <c:v>2.6562559375001595</c:v>
                </c:pt>
                <c:pt idx="41646">
                  <c:v>2.6553568749999998</c:v>
                </c:pt>
                <c:pt idx="41647">
                  <c:v>2.6544434375001598</c:v>
                </c:pt>
                <c:pt idx="41648">
                  <c:v>2.6533871875001598</c:v>
                </c:pt>
                <c:pt idx="41649">
                  <c:v>2.6523303125001596</c:v>
                </c:pt>
                <c:pt idx="41650">
                  <c:v>2.651304375</c:v>
                </c:pt>
                <c:pt idx="41651">
                  <c:v>2.6503771875001596</c:v>
                </c:pt>
                <c:pt idx="41652">
                  <c:v>2.649533125</c:v>
                </c:pt>
                <c:pt idx="41653">
                  <c:v>2.6488190625001597</c:v>
                </c:pt>
                <c:pt idx="41654">
                  <c:v>2.6483106250000001</c:v>
                </c:pt>
                <c:pt idx="41655">
                  <c:v>2.6479290625001597</c:v>
                </c:pt>
                <c:pt idx="41656">
                  <c:v>2.6475124999999999</c:v>
                </c:pt>
                <c:pt idx="41657">
                  <c:v>2.64785125</c:v>
                </c:pt>
                <c:pt idx="41658">
                  <c:v>2.6482571875001599</c:v>
                </c:pt>
                <c:pt idx="41659">
                  <c:v>2.6486337500000001</c:v>
                </c:pt>
                <c:pt idx="41660">
                  <c:v>2.6489631249999999</c:v>
                </c:pt>
                <c:pt idx="41661">
                  <c:v>2.6493884375001597</c:v>
                </c:pt>
                <c:pt idx="41662">
                  <c:v>2.6497859375001598</c:v>
                </c:pt>
                <c:pt idx="41663">
                  <c:v>2.6502668749999998</c:v>
                </c:pt>
                <c:pt idx="41664">
                  <c:v>2.6507240625001596</c:v>
                </c:pt>
                <c:pt idx="41665">
                  <c:v>2.6512146875001599</c:v>
                </c:pt>
                <c:pt idx="41666">
                  <c:v>2.6516803125001598</c:v>
                </c:pt>
                <c:pt idx="41667">
                  <c:v>2.6522553125001598</c:v>
                </c:pt>
                <c:pt idx="41668">
                  <c:v>2.6526971875001597</c:v>
                </c:pt>
                <c:pt idx="41669">
                  <c:v>2.6532006250000002</c:v>
                </c:pt>
                <c:pt idx="41670">
                  <c:v>2.6537496875001598</c:v>
                </c:pt>
                <c:pt idx="41671">
                  <c:v>2.6542809375001597</c:v>
                </c:pt>
                <c:pt idx="41672">
                  <c:v>2.654755625</c:v>
                </c:pt>
                <c:pt idx="41673">
                  <c:v>2.6552506249999999</c:v>
                </c:pt>
                <c:pt idx="41674">
                  <c:v>2.6556275</c:v>
                </c:pt>
                <c:pt idx="41675">
                  <c:v>2.6559568750000002</c:v>
                </c:pt>
                <c:pt idx="41676">
                  <c:v>2.6562868750000002</c:v>
                </c:pt>
                <c:pt idx="41677">
                  <c:v>2.655904375</c:v>
                </c:pt>
                <c:pt idx="41678">
                  <c:v>2.6553487499999999</c:v>
                </c:pt>
                <c:pt idx="41679">
                  <c:v>2.6550140625001597</c:v>
                </c:pt>
                <c:pt idx="41680">
                  <c:v>2.6546318750000002</c:v>
                </c:pt>
                <c:pt idx="41681">
                  <c:v>2.654121875</c:v>
                </c:pt>
                <c:pt idx="41682">
                  <c:v>2.653510625</c:v>
                </c:pt>
                <c:pt idx="41683">
                  <c:v>2.6528753125001598</c:v>
                </c:pt>
                <c:pt idx="41684">
                  <c:v>2.6521046875001599</c:v>
                </c:pt>
                <c:pt idx="41685">
                  <c:v>2.6513049999999998</c:v>
                </c:pt>
                <c:pt idx="41686">
                  <c:v>2.6505756250000001</c:v>
                </c:pt>
                <c:pt idx="41687">
                  <c:v>2.6499265625001596</c:v>
                </c:pt>
                <c:pt idx="41688">
                  <c:v>2.6493403125001596</c:v>
                </c:pt>
                <c:pt idx="41689">
                  <c:v>2.6487934375001596</c:v>
                </c:pt>
                <c:pt idx="41690">
                  <c:v>2.6483431249999998</c:v>
                </c:pt>
                <c:pt idx="41691">
                  <c:v>2.6477790625001596</c:v>
                </c:pt>
                <c:pt idx="41692">
                  <c:v>2.6482306250000001</c:v>
                </c:pt>
                <c:pt idx="41693">
                  <c:v>2.6486778125001598</c:v>
                </c:pt>
                <c:pt idx="41694">
                  <c:v>2.6491840625001597</c:v>
                </c:pt>
                <c:pt idx="41695">
                  <c:v>2.649591875</c:v>
                </c:pt>
                <c:pt idx="41696">
                  <c:v>2.6500178125001597</c:v>
                </c:pt>
                <c:pt idx="41697">
                  <c:v>2.6504393749999999</c:v>
                </c:pt>
                <c:pt idx="41698">
                  <c:v>2.6508799999999999</c:v>
                </c:pt>
                <c:pt idx="41699">
                  <c:v>2.6512956249999999</c:v>
                </c:pt>
                <c:pt idx="41700">
                  <c:v>2.6517318749999998</c:v>
                </c:pt>
                <c:pt idx="41701">
                  <c:v>2.6522128125001596</c:v>
                </c:pt>
                <c:pt idx="41702">
                  <c:v>2.6526512499999999</c:v>
                </c:pt>
                <c:pt idx="41703">
                  <c:v>2.6531312499999999</c:v>
                </c:pt>
                <c:pt idx="41704">
                  <c:v>2.6536268750000001</c:v>
                </c:pt>
                <c:pt idx="41705">
                  <c:v>2.6541084375001596</c:v>
                </c:pt>
                <c:pt idx="41706">
                  <c:v>2.6545121875001598</c:v>
                </c:pt>
                <c:pt idx="41707">
                  <c:v>2.6549493750000002</c:v>
                </c:pt>
                <c:pt idx="41708">
                  <c:v>2.6552731249999999</c:v>
                </c:pt>
                <c:pt idx="41709">
                  <c:v>2.65477843750016</c:v>
                </c:pt>
                <c:pt idx="41710">
                  <c:v>2.6544496875001595</c:v>
                </c:pt>
                <c:pt idx="41711">
                  <c:v>2.6540587499999999</c:v>
                </c:pt>
                <c:pt idx="41712">
                  <c:v>2.6536240625001599</c:v>
                </c:pt>
                <c:pt idx="41713">
                  <c:v>2.6532024999999999</c:v>
                </c:pt>
                <c:pt idx="41714">
                  <c:v>2.6527768749999998</c:v>
                </c:pt>
                <c:pt idx="41715">
                  <c:v>2.652415</c:v>
                </c:pt>
                <c:pt idx="41716">
                  <c:v>2.6518246875001599</c:v>
                </c:pt>
                <c:pt idx="41717">
                  <c:v>2.6514990625001595</c:v>
                </c:pt>
                <c:pt idx="41718">
                  <c:v>2.6511118749999998</c:v>
                </c:pt>
                <c:pt idx="41719">
                  <c:v>2.6505450000000002</c:v>
                </c:pt>
                <c:pt idx="41720">
                  <c:v>2.6501000000000001</c:v>
                </c:pt>
                <c:pt idx="41721">
                  <c:v>2.6497759375001597</c:v>
                </c:pt>
                <c:pt idx="41722">
                  <c:v>2.6502668749999998</c:v>
                </c:pt>
                <c:pt idx="41723">
                  <c:v>2.6506640625001596</c:v>
                </c:pt>
                <c:pt idx="41724">
                  <c:v>2.6511337500000001</c:v>
                </c:pt>
                <c:pt idx="41725">
                  <c:v>2.6516375000000001</c:v>
                </c:pt>
                <c:pt idx="41726">
                  <c:v>2.6521824999999999</c:v>
                </c:pt>
                <c:pt idx="41727">
                  <c:v>2.6527703125001598</c:v>
                </c:pt>
                <c:pt idx="41728">
                  <c:v>2.6530962499999999</c:v>
                </c:pt>
                <c:pt idx="41729">
                  <c:v>2.6537121875001599</c:v>
                </c:pt>
                <c:pt idx="41730">
                  <c:v>2.6542887500000001</c:v>
                </c:pt>
                <c:pt idx="41731">
                  <c:v>2.6547253125001595</c:v>
                </c:pt>
                <c:pt idx="41732">
                  <c:v>2.6551499999999999</c:v>
                </c:pt>
                <c:pt idx="41733">
                  <c:v>2.6555068749999999</c:v>
                </c:pt>
                <c:pt idx="41734">
                  <c:v>2.6559853125001598</c:v>
                </c:pt>
                <c:pt idx="41735">
                  <c:v>2.6563340625001599</c:v>
                </c:pt>
                <c:pt idx="41736">
                  <c:v>2.6568359375001598</c:v>
                </c:pt>
                <c:pt idx="41737">
                  <c:v>2.65731625</c:v>
                </c:pt>
                <c:pt idx="41738">
                  <c:v>2.6577565625001598</c:v>
                </c:pt>
                <c:pt idx="41739">
                  <c:v>2.65823125</c:v>
                </c:pt>
                <c:pt idx="41740">
                  <c:v>2.6587265625001599</c:v>
                </c:pt>
                <c:pt idx="41741">
                  <c:v>2.6590665625001599</c:v>
                </c:pt>
                <c:pt idx="41742">
                  <c:v>2.6594359375001599</c:v>
                </c:pt>
                <c:pt idx="41743">
                  <c:v>2.6598128125001597</c:v>
                </c:pt>
                <c:pt idx="41744">
                  <c:v>2.6594884375001597</c:v>
                </c:pt>
                <c:pt idx="41745">
                  <c:v>2.6591268750000001</c:v>
                </c:pt>
                <c:pt idx="41746">
                  <c:v>2.6586056249999999</c:v>
                </c:pt>
                <c:pt idx="41747">
                  <c:v>2.6580646875001599</c:v>
                </c:pt>
                <c:pt idx="41748">
                  <c:v>2.6573837500000002</c:v>
                </c:pt>
                <c:pt idx="41749">
                  <c:v>2.6567240625001598</c:v>
                </c:pt>
                <c:pt idx="41750">
                  <c:v>2.6559196875001598</c:v>
                </c:pt>
                <c:pt idx="41751">
                  <c:v>2.6549125</c:v>
                </c:pt>
                <c:pt idx="41752">
                  <c:v>2.6538315625001596</c:v>
                </c:pt>
                <c:pt idx="41753">
                  <c:v>2.6526140625001595</c:v>
                </c:pt>
                <c:pt idx="41754">
                  <c:v>2.651294375</c:v>
                </c:pt>
                <c:pt idx="41755">
                  <c:v>2.6500168749999999</c:v>
                </c:pt>
                <c:pt idx="41756">
                  <c:v>2.6487784375001597</c:v>
                </c:pt>
                <c:pt idx="41757">
                  <c:v>2.6475990625001598</c:v>
                </c:pt>
                <c:pt idx="41758">
                  <c:v>2.6464740625001597</c:v>
                </c:pt>
                <c:pt idx="41759">
                  <c:v>2.6453384375001598</c:v>
                </c:pt>
                <c:pt idx="41760">
                  <c:v>2.6443875000000001</c:v>
                </c:pt>
                <c:pt idx="41761">
                  <c:v>2.6437124999999999</c:v>
                </c:pt>
                <c:pt idx="41762">
                  <c:v>2.6431521875001596</c:v>
                </c:pt>
                <c:pt idx="41763">
                  <c:v>2.6427478125001596</c:v>
                </c:pt>
                <c:pt idx="41764">
                  <c:v>2.6422587499999999</c:v>
                </c:pt>
                <c:pt idx="41765">
                  <c:v>2.6426249999999998</c:v>
                </c:pt>
                <c:pt idx="41766">
                  <c:v>2.6430081250000002</c:v>
                </c:pt>
                <c:pt idx="41767">
                  <c:v>2.6433306249999999</c:v>
                </c:pt>
                <c:pt idx="41768">
                  <c:v>2.6437234375001597</c:v>
                </c:pt>
                <c:pt idx="41769">
                  <c:v>2.6440625</c:v>
                </c:pt>
                <c:pt idx="41770">
                  <c:v>2.6445028125001597</c:v>
                </c:pt>
                <c:pt idx="41771">
                  <c:v>2.644866875</c:v>
                </c:pt>
                <c:pt idx="41772">
                  <c:v>2.64532875</c:v>
                </c:pt>
                <c:pt idx="41773">
                  <c:v>2.6458009375001597</c:v>
                </c:pt>
                <c:pt idx="41774">
                  <c:v>2.6463337500000002</c:v>
                </c:pt>
                <c:pt idx="41775">
                  <c:v>2.6467953125001595</c:v>
                </c:pt>
                <c:pt idx="41776">
                  <c:v>2.6472893750000002</c:v>
                </c:pt>
                <c:pt idx="41777">
                  <c:v>2.6477943750000001</c:v>
                </c:pt>
                <c:pt idx="41778">
                  <c:v>2.6482981250000002</c:v>
                </c:pt>
                <c:pt idx="41779">
                  <c:v>2.6487725000000002</c:v>
                </c:pt>
                <c:pt idx="41780">
                  <c:v>2.6493250000000002</c:v>
                </c:pt>
                <c:pt idx="41781">
                  <c:v>2.6497996875001597</c:v>
                </c:pt>
                <c:pt idx="41782">
                  <c:v>2.6502775000000001</c:v>
                </c:pt>
                <c:pt idx="41783">
                  <c:v>2.6506487500000002</c:v>
                </c:pt>
                <c:pt idx="41784">
                  <c:v>2.6510740625001596</c:v>
                </c:pt>
                <c:pt idx="41785">
                  <c:v>2.6514321875001596</c:v>
                </c:pt>
                <c:pt idx="41786">
                  <c:v>2.6517715625001599</c:v>
                </c:pt>
                <c:pt idx="41787">
                  <c:v>2.6514337499999998</c:v>
                </c:pt>
                <c:pt idx="41788">
                  <c:v>2.6510612500000001</c:v>
                </c:pt>
                <c:pt idx="41789">
                  <c:v>2.6505025</c:v>
                </c:pt>
                <c:pt idx="41790">
                  <c:v>2.6498778125001596</c:v>
                </c:pt>
                <c:pt idx="41791">
                  <c:v>2.6492100000000001</c:v>
                </c:pt>
                <c:pt idx="41792">
                  <c:v>2.6487378125001597</c:v>
                </c:pt>
                <c:pt idx="41793">
                  <c:v>2.64813125</c:v>
                </c:pt>
                <c:pt idx="41794">
                  <c:v>2.6474668750000001</c:v>
                </c:pt>
                <c:pt idx="41795">
                  <c:v>2.6467909375001599</c:v>
                </c:pt>
                <c:pt idx="41796">
                  <c:v>2.6461184375001596</c:v>
                </c:pt>
                <c:pt idx="41797">
                  <c:v>2.6454831250000002</c:v>
                </c:pt>
                <c:pt idx="41798">
                  <c:v>2.6448721875001597</c:v>
                </c:pt>
                <c:pt idx="41799">
                  <c:v>2.6442971875001597</c:v>
                </c:pt>
                <c:pt idx="41800">
                  <c:v>2.6437646875001599</c:v>
                </c:pt>
                <c:pt idx="41801">
                  <c:v>2.6433300000000002</c:v>
                </c:pt>
                <c:pt idx="41802">
                  <c:v>2.6429834375001597</c:v>
                </c:pt>
                <c:pt idx="41803">
                  <c:v>2.6431087500000001</c:v>
                </c:pt>
                <c:pt idx="41804">
                  <c:v>2.6435806249999998</c:v>
                </c:pt>
                <c:pt idx="41805">
                  <c:v>2.6439275000000002</c:v>
                </c:pt>
                <c:pt idx="41806">
                  <c:v>2.6443159375001599</c:v>
                </c:pt>
                <c:pt idx="41807">
                  <c:v>2.6448221875001598</c:v>
                </c:pt>
                <c:pt idx="41808">
                  <c:v>2.6452990625001598</c:v>
                </c:pt>
                <c:pt idx="41809">
                  <c:v>2.6457665625001598</c:v>
                </c:pt>
                <c:pt idx="41810">
                  <c:v>2.6462599999999998</c:v>
                </c:pt>
                <c:pt idx="41811">
                  <c:v>2.6467393750000001</c:v>
                </c:pt>
                <c:pt idx="41812">
                  <c:v>2.6471193749999999</c:v>
                </c:pt>
                <c:pt idx="41813">
                  <c:v>2.647529375</c:v>
                </c:pt>
                <c:pt idx="41814">
                  <c:v>2.6479474999999999</c:v>
                </c:pt>
                <c:pt idx="41815">
                  <c:v>2.6483621875001599</c:v>
                </c:pt>
                <c:pt idx="41816">
                  <c:v>2.6488143750000002</c:v>
                </c:pt>
                <c:pt idx="41817">
                  <c:v>2.6492793749999999</c:v>
                </c:pt>
                <c:pt idx="41818">
                  <c:v>2.6497543750000001</c:v>
                </c:pt>
                <c:pt idx="41819">
                  <c:v>2.6501815625001597</c:v>
                </c:pt>
                <c:pt idx="41820">
                  <c:v>2.6506156249999999</c:v>
                </c:pt>
                <c:pt idx="41821">
                  <c:v>2.6509528125001598</c:v>
                </c:pt>
                <c:pt idx="41822">
                  <c:v>2.6513343749999998</c:v>
                </c:pt>
                <c:pt idx="41823">
                  <c:v>2.6516549999999999</c:v>
                </c:pt>
                <c:pt idx="41824">
                  <c:v>2.6519987500000002</c:v>
                </c:pt>
                <c:pt idx="41825">
                  <c:v>2.6516525</c:v>
                </c:pt>
                <c:pt idx="41826">
                  <c:v>2.6511125</c:v>
                </c:pt>
                <c:pt idx="41827">
                  <c:v>2.65047343750016</c:v>
                </c:pt>
                <c:pt idx="41828">
                  <c:v>2.6498356250000001</c:v>
                </c:pt>
                <c:pt idx="41829">
                  <c:v>2.6493787499999999</c:v>
                </c:pt>
                <c:pt idx="41830">
                  <c:v>2.6489731249999999</c:v>
                </c:pt>
                <c:pt idx="41831">
                  <c:v>2.6486453125001597</c:v>
                </c:pt>
                <c:pt idx="41832">
                  <c:v>2.6483134375001596</c:v>
                </c:pt>
                <c:pt idx="41833">
                  <c:v>2.6478965625001596</c:v>
                </c:pt>
                <c:pt idx="41834">
                  <c:v>2.6475181249999999</c:v>
                </c:pt>
                <c:pt idx="41835">
                  <c:v>2.6471274999999999</c:v>
                </c:pt>
                <c:pt idx="41836">
                  <c:v>2.6471903125001597</c:v>
                </c:pt>
                <c:pt idx="41837">
                  <c:v>2.6476428125001599</c:v>
                </c:pt>
                <c:pt idx="41838">
                  <c:v>2.6479746875001595</c:v>
                </c:pt>
                <c:pt idx="41839">
                  <c:v>2.6483374999999998</c:v>
                </c:pt>
                <c:pt idx="41840">
                  <c:v>2.6486890625001598</c:v>
                </c:pt>
                <c:pt idx="41841">
                  <c:v>2.6491646875001598</c:v>
                </c:pt>
                <c:pt idx="41842">
                  <c:v>2.6494887500000002</c:v>
                </c:pt>
                <c:pt idx="41843">
                  <c:v>2.6499528125001599</c:v>
                </c:pt>
                <c:pt idx="41844">
                  <c:v>2.6503531250000001</c:v>
                </c:pt>
                <c:pt idx="41845">
                  <c:v>2.6507240625001596</c:v>
                </c:pt>
                <c:pt idx="41846">
                  <c:v>2.6512303125001599</c:v>
                </c:pt>
                <c:pt idx="41847">
                  <c:v>2.6516746875001598</c:v>
                </c:pt>
                <c:pt idx="41848">
                  <c:v>2.6521474999999999</c:v>
                </c:pt>
                <c:pt idx="41849">
                  <c:v>2.6526356249999998</c:v>
                </c:pt>
                <c:pt idx="41850">
                  <c:v>2.6531059375001598</c:v>
                </c:pt>
                <c:pt idx="41851">
                  <c:v>2.653498125</c:v>
                </c:pt>
                <c:pt idx="41852">
                  <c:v>2.6538218750000002</c:v>
                </c:pt>
                <c:pt idx="41853">
                  <c:v>2.6534884375001599</c:v>
                </c:pt>
                <c:pt idx="41854">
                  <c:v>2.6527659375001598</c:v>
                </c:pt>
                <c:pt idx="41855">
                  <c:v>2.6522134375001598</c:v>
                </c:pt>
                <c:pt idx="41856">
                  <c:v>2.6516181250000002</c:v>
                </c:pt>
                <c:pt idx="41857">
                  <c:v>2.6509471875001598</c:v>
                </c:pt>
                <c:pt idx="41858">
                  <c:v>2.6503074999999998</c:v>
                </c:pt>
                <c:pt idx="41859">
                  <c:v>2.649709375</c:v>
                </c:pt>
                <c:pt idx="41860">
                  <c:v>2.6491353125001598</c:v>
                </c:pt>
                <c:pt idx="41861">
                  <c:v>2.6485453125001599</c:v>
                </c:pt>
                <c:pt idx="41862">
                  <c:v>2.6480190625001598</c:v>
                </c:pt>
                <c:pt idx="41863">
                  <c:v>2.6475415625001597</c:v>
                </c:pt>
                <c:pt idx="41864">
                  <c:v>2.6471934375001598</c:v>
                </c:pt>
                <c:pt idx="41865">
                  <c:v>2.6466759375001598</c:v>
                </c:pt>
                <c:pt idx="41866">
                  <c:v>2.646273125</c:v>
                </c:pt>
                <c:pt idx="41867">
                  <c:v>2.64591625</c:v>
                </c:pt>
                <c:pt idx="41868">
                  <c:v>2.6463909375001595</c:v>
                </c:pt>
                <c:pt idx="41869">
                  <c:v>2.6468321875001597</c:v>
                </c:pt>
                <c:pt idx="41870">
                  <c:v>2.64724156250016</c:v>
                </c:pt>
                <c:pt idx="41871">
                  <c:v>2.647675</c:v>
                </c:pt>
                <c:pt idx="41872">
                  <c:v>2.6480693749999999</c:v>
                </c:pt>
                <c:pt idx="41873">
                  <c:v>2.648468125</c:v>
                </c:pt>
                <c:pt idx="41874">
                  <c:v>2.6488153125001599</c:v>
                </c:pt>
                <c:pt idx="41875">
                  <c:v>2.6492256250000001</c:v>
                </c:pt>
                <c:pt idx="41876">
                  <c:v>2.6496028125001598</c:v>
                </c:pt>
                <c:pt idx="41877">
                  <c:v>2.6500396875001599</c:v>
                </c:pt>
                <c:pt idx="41878">
                  <c:v>2.65053218750016</c:v>
                </c:pt>
                <c:pt idx="41879">
                  <c:v>2.6510506249999999</c:v>
                </c:pt>
                <c:pt idx="41880">
                  <c:v>2.6515353125001599</c:v>
                </c:pt>
                <c:pt idx="41881">
                  <c:v>2.6520671875001596</c:v>
                </c:pt>
                <c:pt idx="41882">
                  <c:v>2.6525768749999998</c:v>
                </c:pt>
                <c:pt idx="41883">
                  <c:v>2.6530075000000002</c:v>
                </c:pt>
                <c:pt idx="41884">
                  <c:v>2.6533587500000002</c:v>
                </c:pt>
                <c:pt idx="41885">
                  <c:v>2.6531709375001595</c:v>
                </c:pt>
                <c:pt idx="41886">
                  <c:v>2.6527387500000001</c:v>
                </c:pt>
                <c:pt idx="41887">
                  <c:v>2.6521203125001596</c:v>
                </c:pt>
                <c:pt idx="41888">
                  <c:v>2.6517665625001596</c:v>
                </c:pt>
                <c:pt idx="41889">
                  <c:v>2.6514365625001597</c:v>
                </c:pt>
                <c:pt idx="41890">
                  <c:v>2.6510431250000002</c:v>
                </c:pt>
                <c:pt idx="41891">
                  <c:v>2.6504996875001599</c:v>
                </c:pt>
                <c:pt idx="41892">
                  <c:v>2.6500606250000001</c:v>
                </c:pt>
                <c:pt idx="41893">
                  <c:v>2.6496596875001597</c:v>
                </c:pt>
                <c:pt idx="41894">
                  <c:v>2.649035</c:v>
                </c:pt>
                <c:pt idx="41895">
                  <c:v>2.6485928125001599</c:v>
                </c:pt>
                <c:pt idx="41896">
                  <c:v>2.6481881249999999</c:v>
                </c:pt>
                <c:pt idx="41897">
                  <c:v>2.64855375</c:v>
                </c:pt>
                <c:pt idx="41898">
                  <c:v>2.6489612500000002</c:v>
                </c:pt>
                <c:pt idx="41899">
                  <c:v>2.6493918750000001</c:v>
                </c:pt>
                <c:pt idx="41900">
                  <c:v>2.6498556249999998</c:v>
                </c:pt>
                <c:pt idx="41901">
                  <c:v>2.6503534375001596</c:v>
                </c:pt>
                <c:pt idx="41902">
                  <c:v>2.6507934375001598</c:v>
                </c:pt>
                <c:pt idx="41903">
                  <c:v>2.6512028125001597</c:v>
                </c:pt>
                <c:pt idx="41904">
                  <c:v>2.6517493750000001</c:v>
                </c:pt>
                <c:pt idx="41905">
                  <c:v>2.6523349999999999</c:v>
                </c:pt>
                <c:pt idx="41906">
                  <c:v>2.6527990625001596</c:v>
                </c:pt>
                <c:pt idx="41907">
                  <c:v>2.6534656249999999</c:v>
                </c:pt>
                <c:pt idx="41908">
                  <c:v>2.654014375</c:v>
                </c:pt>
                <c:pt idx="41909">
                  <c:v>2.6545865625001599</c:v>
                </c:pt>
                <c:pt idx="41910">
                  <c:v>2.6549131250000002</c:v>
                </c:pt>
                <c:pt idx="41911">
                  <c:v>2.6555187500000001</c:v>
                </c:pt>
                <c:pt idx="41912">
                  <c:v>2.6560559375001596</c:v>
                </c:pt>
                <c:pt idx="41913">
                  <c:v>2.6566434375001595</c:v>
                </c:pt>
                <c:pt idx="41914">
                  <c:v>2.6572425000000002</c:v>
                </c:pt>
                <c:pt idx="41915">
                  <c:v>2.6577821875001599</c:v>
                </c:pt>
                <c:pt idx="41916">
                  <c:v>2.6582865625001597</c:v>
                </c:pt>
                <c:pt idx="41917">
                  <c:v>2.6588331250000001</c:v>
                </c:pt>
                <c:pt idx="41918">
                  <c:v>2.6592740625001596</c:v>
                </c:pt>
                <c:pt idx="41919">
                  <c:v>2.6596396875001598</c:v>
                </c:pt>
                <c:pt idx="41920">
                  <c:v>2.6593009375001597</c:v>
                </c:pt>
                <c:pt idx="41921">
                  <c:v>2.6586162500000001</c:v>
                </c:pt>
                <c:pt idx="41922">
                  <c:v>2.6580228125001599</c:v>
                </c:pt>
                <c:pt idx="41923">
                  <c:v>2.6572653125001597</c:v>
                </c:pt>
                <c:pt idx="41924">
                  <c:v>2.6564168750000001</c:v>
                </c:pt>
                <c:pt idx="41925">
                  <c:v>2.6554390625001596</c:v>
                </c:pt>
                <c:pt idx="41926">
                  <c:v>2.6542984375001599</c:v>
                </c:pt>
                <c:pt idx="41927">
                  <c:v>2.6529775</c:v>
                </c:pt>
                <c:pt idx="41928">
                  <c:v>2.6513490625001599</c:v>
                </c:pt>
                <c:pt idx="41929">
                  <c:v>2.6496865625001598</c:v>
                </c:pt>
                <c:pt idx="41930">
                  <c:v>2.6479634375001599</c:v>
                </c:pt>
                <c:pt idx="41931">
                  <c:v>2.6462946875001596</c:v>
                </c:pt>
                <c:pt idx="41932">
                  <c:v>2.6448346875001598</c:v>
                </c:pt>
                <c:pt idx="41933">
                  <c:v>2.6435637500000002</c:v>
                </c:pt>
                <c:pt idx="41934">
                  <c:v>2.6424556250000002</c:v>
                </c:pt>
                <c:pt idx="41935">
                  <c:v>2.6414775000000001</c:v>
                </c:pt>
                <c:pt idx="41936">
                  <c:v>2.6406987499999999</c:v>
                </c:pt>
                <c:pt idx="41937">
                  <c:v>2.6401421875001598</c:v>
                </c:pt>
                <c:pt idx="41938">
                  <c:v>2.6397703125001599</c:v>
                </c:pt>
                <c:pt idx="41939">
                  <c:v>2.6401512500000002</c:v>
                </c:pt>
                <c:pt idx="41940">
                  <c:v>2.6405053125001596</c:v>
                </c:pt>
                <c:pt idx="41941">
                  <c:v>2.6408903125001597</c:v>
                </c:pt>
                <c:pt idx="41942">
                  <c:v>2.6413571875001596</c:v>
                </c:pt>
                <c:pt idx="41943">
                  <c:v>2.6418468750000001</c:v>
                </c:pt>
                <c:pt idx="41944">
                  <c:v>2.6423003125001596</c:v>
                </c:pt>
                <c:pt idx="41945">
                  <c:v>2.6427575000000001</c:v>
                </c:pt>
                <c:pt idx="41946">
                  <c:v>2.6432759375001598</c:v>
                </c:pt>
                <c:pt idx="41947">
                  <c:v>2.6438071875001596</c:v>
                </c:pt>
                <c:pt idx="41948">
                  <c:v>2.6443221875001597</c:v>
                </c:pt>
                <c:pt idx="41949">
                  <c:v>2.6448468749999998</c:v>
                </c:pt>
                <c:pt idx="41950">
                  <c:v>2.6453893750000002</c:v>
                </c:pt>
                <c:pt idx="41951">
                  <c:v>2.6458987500000002</c:v>
                </c:pt>
                <c:pt idx="41952">
                  <c:v>2.6464153125001597</c:v>
                </c:pt>
                <c:pt idx="41953">
                  <c:v>2.6468471875001596</c:v>
                </c:pt>
                <c:pt idx="41954">
                  <c:v>2.647316875</c:v>
                </c:pt>
                <c:pt idx="41955">
                  <c:v>2.6477865625001598</c:v>
                </c:pt>
                <c:pt idx="41956">
                  <c:v>2.6481640625001597</c:v>
                </c:pt>
                <c:pt idx="41957">
                  <c:v>2.6485725000000002</c:v>
                </c:pt>
                <c:pt idx="41958">
                  <c:v>2.6489478125001598</c:v>
                </c:pt>
                <c:pt idx="41959">
                  <c:v>2.649334375</c:v>
                </c:pt>
                <c:pt idx="41960">
                  <c:v>2.6489253125001597</c:v>
                </c:pt>
                <c:pt idx="41961">
                  <c:v>2.6484921875001599</c:v>
                </c:pt>
                <c:pt idx="41962">
                  <c:v>2.6480324999999998</c:v>
                </c:pt>
                <c:pt idx="41963">
                  <c:v>2.6475599999999999</c:v>
                </c:pt>
                <c:pt idx="41964">
                  <c:v>2.647129375</c:v>
                </c:pt>
                <c:pt idx="41965">
                  <c:v>2.6467043750000001</c:v>
                </c:pt>
                <c:pt idx="41966">
                  <c:v>2.6462762500000001</c:v>
                </c:pt>
                <c:pt idx="41967">
                  <c:v>2.6458512500000002</c:v>
                </c:pt>
                <c:pt idx="41968">
                  <c:v>2.6454137499999999</c:v>
                </c:pt>
                <c:pt idx="41969">
                  <c:v>2.6450603125001599</c:v>
                </c:pt>
                <c:pt idx="41970">
                  <c:v>2.6446471875001598</c:v>
                </c:pt>
                <c:pt idx="41971">
                  <c:v>2.6444565625001597</c:v>
                </c:pt>
                <c:pt idx="41972">
                  <c:v>2.6445115625001598</c:v>
                </c:pt>
                <c:pt idx="41973">
                  <c:v>2.6449128125001597</c:v>
                </c:pt>
                <c:pt idx="41974">
                  <c:v>2.6453721875001599</c:v>
                </c:pt>
                <c:pt idx="41975">
                  <c:v>2.6457556250000001</c:v>
                </c:pt>
                <c:pt idx="41976">
                  <c:v>2.6462221875001597</c:v>
                </c:pt>
                <c:pt idx="41977">
                  <c:v>2.6466296875001598</c:v>
                </c:pt>
                <c:pt idx="41978">
                  <c:v>2.6470490625001597</c:v>
                </c:pt>
                <c:pt idx="41979">
                  <c:v>2.6475159375001596</c:v>
                </c:pt>
                <c:pt idx="41980">
                  <c:v>2.648031875</c:v>
                </c:pt>
                <c:pt idx="41981">
                  <c:v>2.6485334375001597</c:v>
                </c:pt>
                <c:pt idx="41982">
                  <c:v>2.6488812500000001</c:v>
                </c:pt>
                <c:pt idx="41983">
                  <c:v>2.6494815625001595</c:v>
                </c:pt>
                <c:pt idx="41984">
                  <c:v>2.6499968749999998</c:v>
                </c:pt>
                <c:pt idx="41985">
                  <c:v>2.6504699999999999</c:v>
                </c:pt>
                <c:pt idx="41986">
                  <c:v>2.6510224999999998</c:v>
                </c:pt>
                <c:pt idx="41987">
                  <c:v>2.6514896875001597</c:v>
                </c:pt>
                <c:pt idx="41988">
                  <c:v>2.651945</c:v>
                </c:pt>
                <c:pt idx="41989">
                  <c:v>2.6524709375001598</c:v>
                </c:pt>
                <c:pt idx="41990">
                  <c:v>2.6530459375001598</c:v>
                </c:pt>
                <c:pt idx="41991">
                  <c:v>2.6534803125001596</c:v>
                </c:pt>
                <c:pt idx="41992">
                  <c:v>2.6538690625001595</c:v>
                </c:pt>
                <c:pt idx="41993">
                  <c:v>2.6542712499999999</c:v>
                </c:pt>
                <c:pt idx="41994">
                  <c:v>2.6539303125001599</c:v>
                </c:pt>
                <c:pt idx="41995">
                  <c:v>2.6535790625001598</c:v>
                </c:pt>
                <c:pt idx="41996">
                  <c:v>2.6531284375001598</c:v>
                </c:pt>
                <c:pt idx="41997">
                  <c:v>2.65265</c:v>
                </c:pt>
                <c:pt idx="41998">
                  <c:v>2.6520484375001598</c:v>
                </c:pt>
                <c:pt idx="41999">
                  <c:v>2.6513721875001597</c:v>
                </c:pt>
                <c:pt idx="42000">
                  <c:v>2.6507009375001598</c:v>
                </c:pt>
                <c:pt idx="42001">
                  <c:v>2.6500118750000001</c:v>
                </c:pt>
                <c:pt idx="42002">
                  <c:v>2.6492849999999999</c:v>
                </c:pt>
                <c:pt idx="42003">
                  <c:v>2.648559375</c:v>
                </c:pt>
                <c:pt idx="42004">
                  <c:v>2.6478587500000001</c:v>
                </c:pt>
                <c:pt idx="42005">
                  <c:v>2.647351875</c:v>
                </c:pt>
                <c:pt idx="42006">
                  <c:v>2.6468940625001598</c:v>
                </c:pt>
                <c:pt idx="42007">
                  <c:v>2.6463918749999999</c:v>
                </c:pt>
                <c:pt idx="42008">
                  <c:v>2.6459231249999999</c:v>
                </c:pt>
                <c:pt idx="42009">
                  <c:v>2.6455056250000002</c:v>
                </c:pt>
                <c:pt idx="42010">
                  <c:v>2.6450968750000001</c:v>
                </c:pt>
                <c:pt idx="42011">
                  <c:v>2.6446774999999998</c:v>
                </c:pt>
                <c:pt idx="42012">
                  <c:v>2.6443393749999999</c:v>
                </c:pt>
                <c:pt idx="42013">
                  <c:v>2.6438121875001599</c:v>
                </c:pt>
                <c:pt idx="42014">
                  <c:v>2.6433143750000001</c:v>
                </c:pt>
                <c:pt idx="42015">
                  <c:v>2.6436506249999998</c:v>
                </c:pt>
                <c:pt idx="42016">
                  <c:v>2.6440409375001597</c:v>
                </c:pt>
                <c:pt idx="42017">
                  <c:v>2.6443875000000001</c:v>
                </c:pt>
                <c:pt idx="42018">
                  <c:v>2.6448334375001599</c:v>
                </c:pt>
                <c:pt idx="42019">
                  <c:v>2.6452203125001597</c:v>
                </c:pt>
                <c:pt idx="42020">
                  <c:v>2.6455928125001598</c:v>
                </c:pt>
                <c:pt idx="42021">
                  <c:v>2.6459299999999999</c:v>
                </c:pt>
                <c:pt idx="42022">
                  <c:v>2.6463831249999998</c:v>
                </c:pt>
                <c:pt idx="42023">
                  <c:v>2.6467121875001598</c:v>
                </c:pt>
                <c:pt idx="42024">
                  <c:v>2.6471309375001599</c:v>
                </c:pt>
                <c:pt idx="42025">
                  <c:v>2.6475093749999998</c:v>
                </c:pt>
                <c:pt idx="42026">
                  <c:v>2.64795625</c:v>
                </c:pt>
                <c:pt idx="42027">
                  <c:v>2.6484006249999998</c:v>
                </c:pt>
                <c:pt idx="42028">
                  <c:v>2.6489115625001598</c:v>
                </c:pt>
                <c:pt idx="42029">
                  <c:v>2.6492871875001596</c:v>
                </c:pt>
                <c:pt idx="42030">
                  <c:v>2.6496550000000001</c:v>
                </c:pt>
                <c:pt idx="42031">
                  <c:v>2.6499815625001597</c:v>
                </c:pt>
                <c:pt idx="42032">
                  <c:v>2.650319375</c:v>
                </c:pt>
                <c:pt idx="42033">
                  <c:v>2.6499915625001598</c:v>
                </c:pt>
                <c:pt idx="42034">
                  <c:v>2.6494550000000001</c:v>
                </c:pt>
                <c:pt idx="42035">
                  <c:v>2.6488559375001599</c:v>
                </c:pt>
                <c:pt idx="42036">
                  <c:v>2.6482049999999999</c:v>
                </c:pt>
                <c:pt idx="42037">
                  <c:v>2.6478009375001599</c:v>
                </c:pt>
                <c:pt idx="42038">
                  <c:v>2.6474065625001599</c:v>
                </c:pt>
                <c:pt idx="42039">
                  <c:v>2.6469437500000002</c:v>
                </c:pt>
                <c:pt idx="42040">
                  <c:v>2.6465168750000001</c:v>
                </c:pt>
                <c:pt idx="42041">
                  <c:v>2.646026875</c:v>
                </c:pt>
                <c:pt idx="42042">
                  <c:v>2.6455365625001597</c:v>
                </c:pt>
                <c:pt idx="42043">
                  <c:v>2.6451021875001599</c:v>
                </c:pt>
                <c:pt idx="42044">
                  <c:v>2.6445949999999998</c:v>
                </c:pt>
                <c:pt idx="42045">
                  <c:v>2.6442528125001599</c:v>
                </c:pt>
                <c:pt idx="42046">
                  <c:v>2.6445784375001598</c:v>
                </c:pt>
                <c:pt idx="42047">
                  <c:v>2.6449659375001597</c:v>
                </c:pt>
                <c:pt idx="42048">
                  <c:v>2.6454075000000001</c:v>
                </c:pt>
                <c:pt idx="42049">
                  <c:v>2.645734375</c:v>
                </c:pt>
                <c:pt idx="42050">
                  <c:v>2.64606875</c:v>
                </c:pt>
                <c:pt idx="42051">
                  <c:v>2.6465037499999999</c:v>
                </c:pt>
                <c:pt idx="42052">
                  <c:v>2.6469859375001596</c:v>
                </c:pt>
                <c:pt idx="42053">
                  <c:v>2.6474828125001597</c:v>
                </c:pt>
                <c:pt idx="42054">
                  <c:v>2.647845625</c:v>
                </c:pt>
                <c:pt idx="42055">
                  <c:v>2.6483287500000001</c:v>
                </c:pt>
                <c:pt idx="42056">
                  <c:v>2.6486550000000002</c:v>
                </c:pt>
                <c:pt idx="42057">
                  <c:v>2.6491828125001597</c:v>
                </c:pt>
                <c:pt idx="42058">
                  <c:v>2.6497246875001599</c:v>
                </c:pt>
                <c:pt idx="42059">
                  <c:v>2.6502346875001597</c:v>
                </c:pt>
                <c:pt idx="42060">
                  <c:v>2.6507056250000001</c:v>
                </c:pt>
                <c:pt idx="42061">
                  <c:v>2.6511228125001596</c:v>
                </c:pt>
                <c:pt idx="42062">
                  <c:v>2.6515615625001598</c:v>
                </c:pt>
                <c:pt idx="42063">
                  <c:v>2.6519349999999999</c:v>
                </c:pt>
                <c:pt idx="42064">
                  <c:v>2.6523121875001596</c:v>
                </c:pt>
                <c:pt idx="42065">
                  <c:v>2.6526396875001597</c:v>
                </c:pt>
                <c:pt idx="42066">
                  <c:v>2.6525565625001599</c:v>
                </c:pt>
                <c:pt idx="42067">
                  <c:v>2.65208625</c:v>
                </c:pt>
                <c:pt idx="42068">
                  <c:v>2.6516253125001596</c:v>
                </c:pt>
                <c:pt idx="42069">
                  <c:v>2.6512712500000002</c:v>
                </c:pt>
                <c:pt idx="42070">
                  <c:v>2.6509387499999999</c:v>
                </c:pt>
                <c:pt idx="42071">
                  <c:v>2.650706875</c:v>
                </c:pt>
                <c:pt idx="42072">
                  <c:v>2.6503790625001598</c:v>
                </c:pt>
                <c:pt idx="42073">
                  <c:v>2.64995718750016</c:v>
                </c:pt>
                <c:pt idx="42074">
                  <c:v>2.6495228125001598</c:v>
                </c:pt>
                <c:pt idx="42075">
                  <c:v>2.6488459375001598</c:v>
                </c:pt>
                <c:pt idx="42076">
                  <c:v>2.6483206250000002</c:v>
                </c:pt>
                <c:pt idx="42077">
                  <c:v>2.647634375</c:v>
                </c:pt>
                <c:pt idx="42078">
                  <c:v>2.6472859375001598</c:v>
                </c:pt>
                <c:pt idx="42079">
                  <c:v>2.6469356249999998</c:v>
                </c:pt>
                <c:pt idx="42080">
                  <c:v>2.6464943750000001</c:v>
                </c:pt>
                <c:pt idx="42081">
                  <c:v>2.6458815625001599</c:v>
                </c:pt>
                <c:pt idx="42082">
                  <c:v>2.6452490625001599</c:v>
                </c:pt>
                <c:pt idx="42083">
                  <c:v>2.6446268750000002</c:v>
                </c:pt>
                <c:pt idx="42084">
                  <c:v>2.6439421875001599</c:v>
                </c:pt>
                <c:pt idx="42085">
                  <c:v>2.6432437499999999</c:v>
                </c:pt>
                <c:pt idx="42086">
                  <c:v>2.6425762499999998</c:v>
                </c:pt>
                <c:pt idx="42087">
                  <c:v>2.6419324999999998</c:v>
                </c:pt>
                <c:pt idx="42088">
                  <c:v>2.6412749999999998</c:v>
                </c:pt>
                <c:pt idx="42089">
                  <c:v>2.6406790625001597</c:v>
                </c:pt>
                <c:pt idx="42090">
                  <c:v>2.6403224999999999</c:v>
                </c:pt>
                <c:pt idx="42091">
                  <c:v>2.6399806250000002</c:v>
                </c:pt>
                <c:pt idx="42092">
                  <c:v>2.640326875</c:v>
                </c:pt>
                <c:pt idx="42093">
                  <c:v>2.6406993750000001</c:v>
                </c:pt>
                <c:pt idx="42094">
                  <c:v>2.64118875</c:v>
                </c:pt>
                <c:pt idx="42095">
                  <c:v>2.6416356250000002</c:v>
                </c:pt>
                <c:pt idx="42096">
                  <c:v>2.64199875</c:v>
                </c:pt>
                <c:pt idx="42097">
                  <c:v>2.6423943749999999</c:v>
                </c:pt>
                <c:pt idx="42098">
                  <c:v>2.6428234375001596</c:v>
                </c:pt>
                <c:pt idx="42099">
                  <c:v>2.6431840625001599</c:v>
                </c:pt>
                <c:pt idx="42100">
                  <c:v>2.6436003125001597</c:v>
                </c:pt>
                <c:pt idx="42101">
                  <c:v>2.6439965625001598</c:v>
                </c:pt>
                <c:pt idx="42102">
                  <c:v>2.64436781250016</c:v>
                </c:pt>
                <c:pt idx="42103">
                  <c:v>2.6448481250000002</c:v>
                </c:pt>
                <c:pt idx="42104">
                  <c:v>2.6453453125001598</c:v>
                </c:pt>
                <c:pt idx="42105">
                  <c:v>2.6457990625001599</c:v>
                </c:pt>
                <c:pt idx="42106">
                  <c:v>2.6462678125001595</c:v>
                </c:pt>
                <c:pt idx="42107">
                  <c:v>2.6465990625001599</c:v>
                </c:pt>
                <c:pt idx="42108">
                  <c:v>2.6469312500000002</c:v>
                </c:pt>
                <c:pt idx="42109">
                  <c:v>2.6473015625001599</c:v>
                </c:pt>
                <c:pt idx="42110">
                  <c:v>2.6468981249999999</c:v>
                </c:pt>
                <c:pt idx="42111">
                  <c:v>2.6465590625001596</c:v>
                </c:pt>
                <c:pt idx="42112">
                  <c:v>2.646131875</c:v>
                </c:pt>
                <c:pt idx="42113">
                  <c:v>2.6456018750000001</c:v>
                </c:pt>
                <c:pt idx="42114">
                  <c:v>2.6450009375001597</c:v>
                </c:pt>
                <c:pt idx="42115">
                  <c:v>2.6443781249999998</c:v>
                </c:pt>
                <c:pt idx="42116">
                  <c:v>2.6437240625001599</c:v>
                </c:pt>
                <c:pt idx="42117">
                  <c:v>2.6431459375001598</c:v>
                </c:pt>
                <c:pt idx="42118">
                  <c:v>2.6425643750000001</c:v>
                </c:pt>
                <c:pt idx="42119">
                  <c:v>2.64200875</c:v>
                </c:pt>
                <c:pt idx="42120">
                  <c:v>2.6414381250000001</c:v>
                </c:pt>
                <c:pt idx="42121">
                  <c:v>2.6409156249999999</c:v>
                </c:pt>
                <c:pt idx="42122">
                  <c:v>2.6405203125001599</c:v>
                </c:pt>
                <c:pt idx="42123">
                  <c:v>2.6400196875001596</c:v>
                </c:pt>
                <c:pt idx="42124">
                  <c:v>2.639623125</c:v>
                </c:pt>
                <c:pt idx="42125">
                  <c:v>2.6401265625001598</c:v>
                </c:pt>
                <c:pt idx="42126">
                  <c:v>2.6405696875001596</c:v>
                </c:pt>
                <c:pt idx="42127">
                  <c:v>2.641018125</c:v>
                </c:pt>
                <c:pt idx="42128">
                  <c:v>2.6413971875001598</c:v>
                </c:pt>
                <c:pt idx="42129">
                  <c:v>2.6417578125001597</c:v>
                </c:pt>
                <c:pt idx="42130">
                  <c:v>2.6422081249999998</c:v>
                </c:pt>
                <c:pt idx="42131">
                  <c:v>2.6427265625001599</c:v>
                </c:pt>
                <c:pt idx="42132">
                  <c:v>2.6432150000000001</c:v>
                </c:pt>
                <c:pt idx="42133">
                  <c:v>2.64365125</c:v>
                </c:pt>
                <c:pt idx="42134">
                  <c:v>2.6441553125001596</c:v>
                </c:pt>
                <c:pt idx="42135">
                  <c:v>2.6446725</c:v>
                </c:pt>
                <c:pt idx="42136">
                  <c:v>2.6451868749999998</c:v>
                </c:pt>
                <c:pt idx="42137">
                  <c:v>2.6457103125001598</c:v>
                </c:pt>
                <c:pt idx="42138">
                  <c:v>2.6462831250000001</c:v>
                </c:pt>
                <c:pt idx="42139">
                  <c:v>2.6468646875001598</c:v>
                </c:pt>
                <c:pt idx="42140">
                  <c:v>2.6472868749999998</c:v>
                </c:pt>
                <c:pt idx="42141">
                  <c:v>2.6478490625001596</c:v>
                </c:pt>
                <c:pt idx="42142">
                  <c:v>2.6484143750000002</c:v>
                </c:pt>
                <c:pt idx="42143">
                  <c:v>2.6489215625001599</c:v>
                </c:pt>
                <c:pt idx="42144">
                  <c:v>2.6494884375001599</c:v>
                </c:pt>
                <c:pt idx="42145">
                  <c:v>2.6500265625001598</c:v>
                </c:pt>
                <c:pt idx="42146">
                  <c:v>2.6504271875001599</c:v>
                </c:pt>
                <c:pt idx="42147">
                  <c:v>2.6507624999999999</c:v>
                </c:pt>
                <c:pt idx="42148">
                  <c:v>2.6503468749999999</c:v>
                </c:pt>
                <c:pt idx="42149">
                  <c:v>2.6496946875001597</c:v>
                </c:pt>
                <c:pt idx="42150">
                  <c:v>2.649299375</c:v>
                </c:pt>
                <c:pt idx="42151">
                  <c:v>2.6488928125001596</c:v>
                </c:pt>
                <c:pt idx="42152">
                  <c:v>2.6483721875001596</c:v>
                </c:pt>
                <c:pt idx="42153">
                  <c:v>2.6478275</c:v>
                </c:pt>
                <c:pt idx="42154">
                  <c:v>2.64727093750016</c:v>
                </c:pt>
                <c:pt idx="42155">
                  <c:v>2.6467603125001595</c:v>
                </c:pt>
                <c:pt idx="42156">
                  <c:v>2.6462409375001599</c:v>
                </c:pt>
                <c:pt idx="42157">
                  <c:v>2.6458040625001598</c:v>
                </c:pt>
                <c:pt idx="42158">
                  <c:v>2.6454240625001599</c:v>
                </c:pt>
                <c:pt idx="42159">
                  <c:v>2.6450493750000001</c:v>
                </c:pt>
                <c:pt idx="42160">
                  <c:v>2.6445946875001596</c:v>
                </c:pt>
                <c:pt idx="42161">
                  <c:v>2.6450984375001596</c:v>
                </c:pt>
                <c:pt idx="42162">
                  <c:v>2.6455321875001596</c:v>
                </c:pt>
                <c:pt idx="42163">
                  <c:v>2.6459128125001596</c:v>
                </c:pt>
                <c:pt idx="42164">
                  <c:v>2.6463665625001598</c:v>
                </c:pt>
                <c:pt idx="42165">
                  <c:v>2.646811875</c:v>
                </c:pt>
                <c:pt idx="42166">
                  <c:v>2.6472753125001596</c:v>
                </c:pt>
                <c:pt idx="42167">
                  <c:v>2.6477624999999998</c:v>
                </c:pt>
                <c:pt idx="42168">
                  <c:v>2.6482890625001598</c:v>
                </c:pt>
                <c:pt idx="42169">
                  <c:v>2.6487743749999999</c:v>
                </c:pt>
                <c:pt idx="42170">
                  <c:v>2.6492521875001596</c:v>
                </c:pt>
                <c:pt idx="42171">
                  <c:v>2.6497899999999999</c:v>
                </c:pt>
                <c:pt idx="42172">
                  <c:v>2.6503340625001597</c:v>
                </c:pt>
                <c:pt idx="42173">
                  <c:v>2.6507968750000002</c:v>
                </c:pt>
                <c:pt idx="42174">
                  <c:v>2.6513390625001598</c:v>
                </c:pt>
                <c:pt idx="42175">
                  <c:v>2.6517034375001596</c:v>
                </c:pt>
                <c:pt idx="42176">
                  <c:v>2.6520468749999999</c:v>
                </c:pt>
                <c:pt idx="42177">
                  <c:v>2.6523671875001598</c:v>
                </c:pt>
                <c:pt idx="42178">
                  <c:v>2.6527093750000001</c:v>
                </c:pt>
                <c:pt idx="42179">
                  <c:v>2.6530821875001598</c:v>
                </c:pt>
                <c:pt idx="42180">
                  <c:v>2.6525271875001599</c:v>
                </c:pt>
                <c:pt idx="42181">
                  <c:v>2.6517724999999999</c:v>
                </c:pt>
                <c:pt idx="42182">
                  <c:v>2.6513871875001596</c:v>
                </c:pt>
                <c:pt idx="42183">
                  <c:v>2.6508209375001597</c:v>
                </c:pt>
                <c:pt idx="42184">
                  <c:v>2.6500875000000002</c:v>
                </c:pt>
                <c:pt idx="42185">
                  <c:v>2.6492837499999999</c:v>
                </c:pt>
                <c:pt idx="42186">
                  <c:v>2.6484981250000001</c:v>
                </c:pt>
                <c:pt idx="42187">
                  <c:v>2.6477062500000001</c:v>
                </c:pt>
                <c:pt idx="42188">
                  <c:v>2.6468253125001597</c:v>
                </c:pt>
                <c:pt idx="42189">
                  <c:v>2.6459656250000001</c:v>
                </c:pt>
                <c:pt idx="42190">
                  <c:v>2.6451646875001598</c:v>
                </c:pt>
                <c:pt idx="42191">
                  <c:v>2.6444153125001599</c:v>
                </c:pt>
                <c:pt idx="42192">
                  <c:v>2.6436606249999999</c:v>
                </c:pt>
                <c:pt idx="42193">
                  <c:v>2.6430625000000001</c:v>
                </c:pt>
                <c:pt idx="42194">
                  <c:v>2.6425943749999998</c:v>
                </c:pt>
                <c:pt idx="42195">
                  <c:v>2.6422246875001596</c:v>
                </c:pt>
                <c:pt idx="42196">
                  <c:v>2.6418171875001599</c:v>
                </c:pt>
                <c:pt idx="42197">
                  <c:v>2.6413243749999999</c:v>
                </c:pt>
                <c:pt idx="42198">
                  <c:v>2.6409746875001598</c:v>
                </c:pt>
                <c:pt idx="42199">
                  <c:v>2.641370625</c:v>
                </c:pt>
                <c:pt idx="42200">
                  <c:v>2.6417321875001596</c:v>
                </c:pt>
                <c:pt idx="42201">
                  <c:v>2.6421196875001596</c:v>
                </c:pt>
                <c:pt idx="42202">
                  <c:v>2.642531875</c:v>
                </c:pt>
                <c:pt idx="42203">
                  <c:v>2.642954375</c:v>
                </c:pt>
                <c:pt idx="42204">
                  <c:v>2.6433546875001599</c:v>
                </c:pt>
                <c:pt idx="42205">
                  <c:v>2.6437909375001598</c:v>
                </c:pt>
                <c:pt idx="42206">
                  <c:v>2.6443050000000001</c:v>
                </c:pt>
                <c:pt idx="42207">
                  <c:v>2.6447040625001597</c:v>
                </c:pt>
                <c:pt idx="42208">
                  <c:v>2.6451431250000002</c:v>
                </c:pt>
                <c:pt idx="42209">
                  <c:v>2.6455003125001597</c:v>
                </c:pt>
                <c:pt idx="42210">
                  <c:v>2.6458949999999999</c:v>
                </c:pt>
                <c:pt idx="42211">
                  <c:v>2.6462571875001597</c:v>
                </c:pt>
                <c:pt idx="42212">
                  <c:v>2.64665531250016</c:v>
                </c:pt>
                <c:pt idx="42213">
                  <c:v>2.6469965625001599</c:v>
                </c:pt>
                <c:pt idx="42214">
                  <c:v>2.6474071875001597</c:v>
                </c:pt>
                <c:pt idx="42215">
                  <c:v>2.6478406250000002</c:v>
                </c:pt>
                <c:pt idx="42216">
                  <c:v>2.6481815625001599</c:v>
                </c:pt>
                <c:pt idx="42217">
                  <c:v>2.6485021875001595</c:v>
                </c:pt>
                <c:pt idx="42218">
                  <c:v>2.6483162500000001</c:v>
                </c:pt>
                <c:pt idx="42219">
                  <c:v>2.6478412499999999</c:v>
                </c:pt>
                <c:pt idx="42220">
                  <c:v>2.6473374999999999</c:v>
                </c:pt>
                <c:pt idx="42221">
                  <c:v>2.6470028125001597</c:v>
                </c:pt>
                <c:pt idx="42222">
                  <c:v>2.6464378125001597</c:v>
                </c:pt>
                <c:pt idx="42223">
                  <c:v>2.64582125</c:v>
                </c:pt>
                <c:pt idx="42224">
                  <c:v>2.6454446875001598</c:v>
                </c:pt>
                <c:pt idx="42225">
                  <c:v>2.6451237500000002</c:v>
                </c:pt>
                <c:pt idx="42226">
                  <c:v>2.6447646875001598</c:v>
                </c:pt>
                <c:pt idx="42227">
                  <c:v>2.6443871875001599</c:v>
                </c:pt>
                <c:pt idx="42228">
                  <c:v>2.6438199999999998</c:v>
                </c:pt>
                <c:pt idx="42229">
                  <c:v>2.6433862499999998</c:v>
                </c:pt>
                <c:pt idx="42230">
                  <c:v>2.6437037499999998</c:v>
                </c:pt>
                <c:pt idx="42231">
                  <c:v>2.643644375</c:v>
                </c:pt>
                <c:pt idx="42232">
                  <c:v>2.6440228125001597</c:v>
                </c:pt>
                <c:pt idx="42233">
                  <c:v>2.6443699999999999</c:v>
                </c:pt>
                <c:pt idx="42234">
                  <c:v>2.6447378125001597</c:v>
                </c:pt>
                <c:pt idx="42235">
                  <c:v>2.6450690625001596</c:v>
                </c:pt>
                <c:pt idx="42236">
                  <c:v>2.6454093749999998</c:v>
                </c:pt>
                <c:pt idx="42237">
                  <c:v>2.6457937500000002</c:v>
                </c:pt>
                <c:pt idx="42238">
                  <c:v>2.6463128125001596</c:v>
                </c:pt>
                <c:pt idx="42239">
                  <c:v>2.6468834375001595</c:v>
                </c:pt>
                <c:pt idx="42240">
                  <c:v>2.6474081250000001</c:v>
                </c:pt>
                <c:pt idx="42241">
                  <c:v>2.6479012499999999</c:v>
                </c:pt>
                <c:pt idx="42242">
                  <c:v>2.6484274999999999</c:v>
                </c:pt>
                <c:pt idx="42243">
                  <c:v>2.6489250000000002</c:v>
                </c:pt>
                <c:pt idx="42244">
                  <c:v>2.64943375</c:v>
                </c:pt>
                <c:pt idx="42245">
                  <c:v>2.6499090625001598</c:v>
                </c:pt>
                <c:pt idx="42246">
                  <c:v>2.6504303125001596</c:v>
                </c:pt>
                <c:pt idx="42247">
                  <c:v>2.6509803125001596</c:v>
                </c:pt>
                <c:pt idx="42248">
                  <c:v>2.6515678125001596</c:v>
                </c:pt>
                <c:pt idx="42249">
                  <c:v>2.6521349999999999</c:v>
                </c:pt>
                <c:pt idx="42250">
                  <c:v>2.6527378125001597</c:v>
                </c:pt>
                <c:pt idx="42251">
                  <c:v>2.6531921875001596</c:v>
                </c:pt>
                <c:pt idx="42252">
                  <c:v>2.6524412499999999</c:v>
                </c:pt>
                <c:pt idx="42253">
                  <c:v>2.6518025000000001</c:v>
                </c:pt>
                <c:pt idx="42254">
                  <c:v>2.6510515625001596</c:v>
                </c:pt>
                <c:pt idx="42255">
                  <c:v>2.6502253125001598</c:v>
                </c:pt>
                <c:pt idx="42256">
                  <c:v>2.649295</c:v>
                </c:pt>
                <c:pt idx="42257">
                  <c:v>2.6483440625001595</c:v>
                </c:pt>
                <c:pt idx="42258">
                  <c:v>2.6473596875001597</c:v>
                </c:pt>
                <c:pt idx="42259">
                  <c:v>2.6462612499999998</c:v>
                </c:pt>
                <c:pt idx="42260">
                  <c:v>2.6452118750000002</c:v>
                </c:pt>
                <c:pt idx="42261">
                  <c:v>2.6443478125001598</c:v>
                </c:pt>
                <c:pt idx="42262">
                  <c:v>2.6435124999999999</c:v>
                </c:pt>
                <c:pt idx="42263">
                  <c:v>2.6427640625001598</c:v>
                </c:pt>
                <c:pt idx="42264">
                  <c:v>2.6420828125001599</c:v>
                </c:pt>
                <c:pt idx="42265">
                  <c:v>2.641453125</c:v>
                </c:pt>
                <c:pt idx="42266">
                  <c:v>2.64092875</c:v>
                </c:pt>
                <c:pt idx="42267">
                  <c:v>2.64049656250016</c:v>
                </c:pt>
                <c:pt idx="42268">
                  <c:v>2.6401634375001599</c:v>
                </c:pt>
                <c:pt idx="42269">
                  <c:v>2.6397415625001597</c:v>
                </c:pt>
                <c:pt idx="42270">
                  <c:v>2.64018593750016</c:v>
                </c:pt>
                <c:pt idx="42271">
                  <c:v>2.6405978125001597</c:v>
                </c:pt>
                <c:pt idx="42272">
                  <c:v>2.6410662500000002</c:v>
                </c:pt>
                <c:pt idx="42273">
                  <c:v>2.6414968750000001</c:v>
                </c:pt>
                <c:pt idx="42274">
                  <c:v>2.6419528125001599</c:v>
                </c:pt>
                <c:pt idx="42275">
                  <c:v>2.6424012499999998</c:v>
                </c:pt>
                <c:pt idx="42276">
                  <c:v>2.6428025000000002</c:v>
                </c:pt>
                <c:pt idx="42277">
                  <c:v>2.6431634375001596</c:v>
                </c:pt>
                <c:pt idx="42278">
                  <c:v>2.643634375</c:v>
                </c:pt>
                <c:pt idx="42279">
                  <c:v>2.6441053125001597</c:v>
                </c:pt>
                <c:pt idx="42280">
                  <c:v>2.644619375</c:v>
                </c:pt>
                <c:pt idx="42281">
                  <c:v>2.6450871875001596</c:v>
                </c:pt>
                <c:pt idx="42282">
                  <c:v>2.6456296875001599</c:v>
                </c:pt>
                <c:pt idx="42283">
                  <c:v>2.6460665625001596</c:v>
                </c:pt>
                <c:pt idx="42284">
                  <c:v>2.64649125</c:v>
                </c:pt>
                <c:pt idx="42285">
                  <c:v>2.6469109375001598</c:v>
                </c:pt>
                <c:pt idx="42286">
                  <c:v>2.6473912500000001</c:v>
                </c:pt>
                <c:pt idx="42287">
                  <c:v>2.6477934375001597</c:v>
                </c:pt>
                <c:pt idx="42288">
                  <c:v>2.6481796875001598</c:v>
                </c:pt>
                <c:pt idx="42289">
                  <c:v>2.6477746875001595</c:v>
                </c:pt>
                <c:pt idx="42290">
                  <c:v>2.6474153125001596</c:v>
                </c:pt>
                <c:pt idx="42291">
                  <c:v>2.6470315625001599</c:v>
                </c:pt>
                <c:pt idx="42292">
                  <c:v>2.6465409375001596</c:v>
                </c:pt>
                <c:pt idx="42293">
                  <c:v>2.6460140625001598</c:v>
                </c:pt>
                <c:pt idx="42294">
                  <c:v>2.6455128125001597</c:v>
                </c:pt>
                <c:pt idx="42295">
                  <c:v>2.6450450000000001</c:v>
                </c:pt>
                <c:pt idx="42296">
                  <c:v>2.6444634375001597</c:v>
                </c:pt>
                <c:pt idx="42297">
                  <c:v>2.6439256250000001</c:v>
                </c:pt>
                <c:pt idx="42298">
                  <c:v>2.643551875</c:v>
                </c:pt>
                <c:pt idx="42299">
                  <c:v>2.643211875</c:v>
                </c:pt>
                <c:pt idx="42300">
                  <c:v>2.6428474999999998</c:v>
                </c:pt>
                <c:pt idx="42301">
                  <c:v>2.6431709375001597</c:v>
                </c:pt>
                <c:pt idx="42302">
                  <c:v>2.6435818750000002</c:v>
                </c:pt>
                <c:pt idx="42303">
                  <c:v>2.6440928125001597</c:v>
                </c:pt>
                <c:pt idx="42304">
                  <c:v>2.6444881250000001</c:v>
                </c:pt>
                <c:pt idx="42305">
                  <c:v>2.6448234375001598</c:v>
                </c:pt>
                <c:pt idx="42306">
                  <c:v>2.6452599999999999</c:v>
                </c:pt>
                <c:pt idx="42307">
                  <c:v>2.6456131250000001</c:v>
                </c:pt>
                <c:pt idx="42308">
                  <c:v>2.64599625</c:v>
                </c:pt>
                <c:pt idx="42309">
                  <c:v>2.6463999999999999</c:v>
                </c:pt>
                <c:pt idx="42310">
                  <c:v>2.6467215625001597</c:v>
                </c:pt>
                <c:pt idx="42311">
                  <c:v>2.6470875</c:v>
                </c:pt>
                <c:pt idx="42312">
                  <c:v>2.6475556249999999</c:v>
                </c:pt>
                <c:pt idx="42313">
                  <c:v>2.6479090625001596</c:v>
                </c:pt>
                <c:pt idx="42314">
                  <c:v>2.6482878125001599</c:v>
                </c:pt>
                <c:pt idx="42315">
                  <c:v>2.6486271875001597</c:v>
                </c:pt>
                <c:pt idx="42316">
                  <c:v>2.6480315625001598</c:v>
                </c:pt>
                <c:pt idx="42317">
                  <c:v>2.6476428125001599</c:v>
                </c:pt>
                <c:pt idx="42318">
                  <c:v>2.6472378125001597</c:v>
                </c:pt>
                <c:pt idx="42319">
                  <c:v>2.6467706249999998</c:v>
                </c:pt>
                <c:pt idx="42320">
                  <c:v>2.6463399999999999</c:v>
                </c:pt>
                <c:pt idx="42321">
                  <c:v>2.645905</c:v>
                </c:pt>
                <c:pt idx="42322">
                  <c:v>2.6454212500000001</c:v>
                </c:pt>
                <c:pt idx="42323">
                  <c:v>2.6449731249999999</c:v>
                </c:pt>
                <c:pt idx="42324">
                  <c:v>2.6445546875001598</c:v>
                </c:pt>
                <c:pt idx="42325">
                  <c:v>2.6441571875001597</c:v>
                </c:pt>
                <c:pt idx="42326">
                  <c:v>2.6436559375001596</c:v>
                </c:pt>
                <c:pt idx="42327">
                  <c:v>2.6432353125001598</c:v>
                </c:pt>
                <c:pt idx="42328">
                  <c:v>2.6436156249999998</c:v>
                </c:pt>
                <c:pt idx="42329">
                  <c:v>2.6439906249999998</c:v>
                </c:pt>
                <c:pt idx="42330">
                  <c:v>2.6443453125001599</c:v>
                </c:pt>
                <c:pt idx="42331">
                  <c:v>2.6448209375001599</c:v>
                </c:pt>
                <c:pt idx="42332">
                  <c:v>2.6452049999999998</c:v>
                </c:pt>
                <c:pt idx="42333">
                  <c:v>2.6457081250000001</c:v>
                </c:pt>
                <c:pt idx="42334">
                  <c:v>2.6461899999999998</c:v>
                </c:pt>
                <c:pt idx="42335">
                  <c:v>2.6467534375001596</c:v>
                </c:pt>
                <c:pt idx="42336">
                  <c:v>2.6472237500000002</c:v>
                </c:pt>
                <c:pt idx="42337">
                  <c:v>2.6475656249999999</c:v>
                </c:pt>
                <c:pt idx="42338">
                  <c:v>2.6480350000000001</c:v>
                </c:pt>
                <c:pt idx="42339">
                  <c:v>2.6485500000000002</c:v>
                </c:pt>
                <c:pt idx="42340">
                  <c:v>2.6490171875001596</c:v>
                </c:pt>
                <c:pt idx="42341">
                  <c:v>2.6495515625001596</c:v>
                </c:pt>
                <c:pt idx="42342">
                  <c:v>2.6500903125001596</c:v>
                </c:pt>
                <c:pt idx="42343">
                  <c:v>2.6506881249999998</c:v>
                </c:pt>
                <c:pt idx="42344">
                  <c:v>2.6512278125001596</c:v>
                </c:pt>
                <c:pt idx="42345">
                  <c:v>2.6518225000000002</c:v>
                </c:pt>
                <c:pt idx="42346">
                  <c:v>2.6522968750000002</c:v>
                </c:pt>
                <c:pt idx="42347">
                  <c:v>2.65279031250016</c:v>
                </c:pt>
                <c:pt idx="42348">
                  <c:v>2.653251875</c:v>
                </c:pt>
                <c:pt idx="42349">
                  <c:v>2.6536953125001599</c:v>
                </c:pt>
                <c:pt idx="42350">
                  <c:v>2.6540221875001597</c:v>
                </c:pt>
                <c:pt idx="42351">
                  <c:v>2.6543834375001598</c:v>
                </c:pt>
                <c:pt idx="42352">
                  <c:v>2.6547443749999999</c:v>
                </c:pt>
                <c:pt idx="42353">
                  <c:v>2.6543062499999999</c:v>
                </c:pt>
                <c:pt idx="42354">
                  <c:v>2.6536084375001598</c:v>
                </c:pt>
                <c:pt idx="42355">
                  <c:v>2.6531643749999998</c:v>
                </c:pt>
                <c:pt idx="42356">
                  <c:v>2.6526706249999998</c:v>
                </c:pt>
                <c:pt idx="42357">
                  <c:v>2.6519821875001597</c:v>
                </c:pt>
                <c:pt idx="42358">
                  <c:v>2.6511087500000001</c:v>
                </c:pt>
                <c:pt idx="42359">
                  <c:v>2.6501399999999999</c:v>
                </c:pt>
                <c:pt idx="42360">
                  <c:v>2.6490109375001598</c:v>
                </c:pt>
                <c:pt idx="42361">
                  <c:v>2.6479218750000002</c:v>
                </c:pt>
                <c:pt idx="42362">
                  <c:v>2.6467056250000001</c:v>
                </c:pt>
                <c:pt idx="42363">
                  <c:v>2.6453950000000002</c:v>
                </c:pt>
                <c:pt idx="42364">
                  <c:v>2.6440771875001596</c:v>
                </c:pt>
                <c:pt idx="42365">
                  <c:v>2.6427653125001598</c:v>
                </c:pt>
                <c:pt idx="42366">
                  <c:v>2.641511875</c:v>
                </c:pt>
                <c:pt idx="42367">
                  <c:v>2.6403903125001595</c:v>
                </c:pt>
                <c:pt idx="42368">
                  <c:v>2.6394768750000002</c:v>
                </c:pt>
                <c:pt idx="42369">
                  <c:v>2.6387162499999999</c:v>
                </c:pt>
                <c:pt idx="42370">
                  <c:v>2.6381106249999999</c:v>
                </c:pt>
                <c:pt idx="42371">
                  <c:v>2.6375634375001598</c:v>
                </c:pt>
                <c:pt idx="42372">
                  <c:v>2.6372053125001598</c:v>
                </c:pt>
                <c:pt idx="42373">
                  <c:v>2.6368553125001597</c:v>
                </c:pt>
                <c:pt idx="42374">
                  <c:v>2.6372646875001595</c:v>
                </c:pt>
                <c:pt idx="42375">
                  <c:v>2.6376540625001597</c:v>
                </c:pt>
                <c:pt idx="42376">
                  <c:v>2.6381018749999998</c:v>
                </c:pt>
                <c:pt idx="42377">
                  <c:v>2.6385603125001595</c:v>
                </c:pt>
                <c:pt idx="42378">
                  <c:v>2.6388921875001596</c:v>
                </c:pt>
                <c:pt idx="42379">
                  <c:v>2.639234375</c:v>
                </c:pt>
                <c:pt idx="42380">
                  <c:v>2.63958125</c:v>
                </c:pt>
                <c:pt idx="42381">
                  <c:v>2.6401106250000002</c:v>
                </c:pt>
                <c:pt idx="42382">
                  <c:v>2.6406031250000002</c:v>
                </c:pt>
                <c:pt idx="42383">
                  <c:v>2.6409378125001597</c:v>
                </c:pt>
                <c:pt idx="42384">
                  <c:v>2.6414009375001597</c:v>
                </c:pt>
                <c:pt idx="42385">
                  <c:v>2.6418171875001599</c:v>
                </c:pt>
                <c:pt idx="42386">
                  <c:v>2.6422253125001598</c:v>
                </c:pt>
                <c:pt idx="42387">
                  <c:v>2.64260875</c:v>
                </c:pt>
                <c:pt idx="42388">
                  <c:v>2.6430734375001599</c:v>
                </c:pt>
                <c:pt idx="42389">
                  <c:v>2.6435225</c:v>
                </c:pt>
                <c:pt idx="42390">
                  <c:v>2.6439771875001599</c:v>
                </c:pt>
                <c:pt idx="42391">
                  <c:v>2.6444825000000001</c:v>
                </c:pt>
                <c:pt idx="42392">
                  <c:v>2.6449856249999999</c:v>
                </c:pt>
                <c:pt idx="42393">
                  <c:v>2.6454971875001596</c:v>
                </c:pt>
                <c:pt idx="42394">
                  <c:v>2.645979375</c:v>
                </c:pt>
                <c:pt idx="42395">
                  <c:v>2.6464646875001598</c:v>
                </c:pt>
                <c:pt idx="42396">
                  <c:v>2.6468731249999999</c:v>
                </c:pt>
                <c:pt idx="42397">
                  <c:v>2.6473543749999999</c:v>
                </c:pt>
                <c:pt idx="42398">
                  <c:v>2.6464921875001597</c:v>
                </c:pt>
                <c:pt idx="42399">
                  <c:v>2.6457543750000001</c:v>
                </c:pt>
                <c:pt idx="42400">
                  <c:v>2.6449428125001599</c:v>
                </c:pt>
                <c:pt idx="42401">
                  <c:v>2.6440268750000002</c:v>
                </c:pt>
                <c:pt idx="42402">
                  <c:v>2.6429825</c:v>
                </c:pt>
                <c:pt idx="42403">
                  <c:v>2.6420078125001596</c:v>
                </c:pt>
                <c:pt idx="42404">
                  <c:v>2.6409534375001598</c:v>
                </c:pt>
                <c:pt idx="42405">
                  <c:v>2.6399343750000002</c:v>
                </c:pt>
                <c:pt idx="42406">
                  <c:v>2.6389296875001595</c:v>
                </c:pt>
                <c:pt idx="42407">
                  <c:v>2.6381090625001598</c:v>
                </c:pt>
                <c:pt idx="42408">
                  <c:v>2.6374878125001597</c:v>
                </c:pt>
                <c:pt idx="42409">
                  <c:v>2.6369946875001595</c:v>
                </c:pt>
                <c:pt idx="42410">
                  <c:v>2.6365971875001599</c:v>
                </c:pt>
                <c:pt idx="42411">
                  <c:v>2.6361578125001599</c:v>
                </c:pt>
                <c:pt idx="42412">
                  <c:v>2.6365193750000002</c:v>
                </c:pt>
                <c:pt idx="42413">
                  <c:v>2.6368912500000001</c:v>
                </c:pt>
                <c:pt idx="42414">
                  <c:v>2.6373109375001595</c:v>
                </c:pt>
                <c:pt idx="42415">
                  <c:v>2.6378171875001599</c:v>
                </c:pt>
                <c:pt idx="42416">
                  <c:v>2.6382975000000002</c:v>
                </c:pt>
                <c:pt idx="42417">
                  <c:v>2.6387675000000002</c:v>
                </c:pt>
                <c:pt idx="42418">
                  <c:v>2.6392440625001599</c:v>
                </c:pt>
                <c:pt idx="42419">
                  <c:v>2.6397175000000002</c:v>
                </c:pt>
                <c:pt idx="42420">
                  <c:v>2.6400393750000002</c:v>
                </c:pt>
                <c:pt idx="42421">
                  <c:v>2.6404015625001596</c:v>
                </c:pt>
                <c:pt idx="42422">
                  <c:v>2.6407365625001598</c:v>
                </c:pt>
                <c:pt idx="42423">
                  <c:v>2.6411203125001599</c:v>
                </c:pt>
                <c:pt idx="42424">
                  <c:v>2.641445</c:v>
                </c:pt>
                <c:pt idx="42425">
                  <c:v>2.6417787499999998</c:v>
                </c:pt>
                <c:pt idx="42426">
                  <c:v>2.6421434375001596</c:v>
                </c:pt>
                <c:pt idx="42427">
                  <c:v>2.6419768750000001</c:v>
                </c:pt>
                <c:pt idx="42428">
                  <c:v>2.6423218749999999</c:v>
                </c:pt>
                <c:pt idx="42429">
                  <c:v>2.6419718749999999</c:v>
                </c:pt>
                <c:pt idx="42430">
                  <c:v>2.6424678125001599</c:v>
                </c:pt>
                <c:pt idx="42431">
                  <c:v>2.6428934375001596</c:v>
                </c:pt>
                <c:pt idx="42432">
                  <c:v>2.6433403125001598</c:v>
                </c:pt>
                <c:pt idx="42433">
                  <c:v>2.6437690625001595</c:v>
                </c:pt>
                <c:pt idx="42434">
                  <c:v>2.6441684375001597</c:v>
                </c:pt>
                <c:pt idx="42435">
                  <c:v>2.6444999999999999</c:v>
                </c:pt>
                <c:pt idx="42436">
                  <c:v>2.6444743750000002</c:v>
                </c:pt>
                <c:pt idx="42437">
                  <c:v>2.64388093750016</c:v>
                </c:pt>
                <c:pt idx="42438">
                  <c:v>2.643399375</c:v>
                </c:pt>
                <c:pt idx="42439">
                  <c:v>2.64283125</c:v>
                </c:pt>
                <c:pt idx="42440">
                  <c:v>2.6422128125001598</c:v>
                </c:pt>
                <c:pt idx="42441">
                  <c:v>2.6415234375001599</c:v>
                </c:pt>
                <c:pt idx="42442">
                  <c:v>2.6408406250000001</c:v>
                </c:pt>
                <c:pt idx="42443">
                  <c:v>2.6401387500000002</c:v>
                </c:pt>
                <c:pt idx="42444">
                  <c:v>2.6393821875001597</c:v>
                </c:pt>
                <c:pt idx="42445">
                  <c:v>2.6386628125001597</c:v>
                </c:pt>
                <c:pt idx="42446">
                  <c:v>2.6379406250000001</c:v>
                </c:pt>
                <c:pt idx="42447">
                  <c:v>2.6373837500000001</c:v>
                </c:pt>
                <c:pt idx="42448">
                  <c:v>2.6370090625001597</c:v>
                </c:pt>
                <c:pt idx="42449">
                  <c:v>2.6366746875001597</c:v>
                </c:pt>
                <c:pt idx="42450">
                  <c:v>2.6371218750000001</c:v>
                </c:pt>
                <c:pt idx="42451">
                  <c:v>2.6374543749999999</c:v>
                </c:pt>
                <c:pt idx="42452">
                  <c:v>2.6378509375001595</c:v>
                </c:pt>
                <c:pt idx="42453">
                  <c:v>2.6383028125001595</c:v>
                </c:pt>
                <c:pt idx="42454">
                  <c:v>2.6386709375001596</c:v>
                </c:pt>
                <c:pt idx="42455">
                  <c:v>2.6390421875001597</c:v>
                </c:pt>
                <c:pt idx="42456">
                  <c:v>2.6394543750000001</c:v>
                </c:pt>
                <c:pt idx="42457">
                  <c:v>2.639834375</c:v>
                </c:pt>
                <c:pt idx="42458">
                  <c:v>2.6402518750000001</c:v>
                </c:pt>
                <c:pt idx="42459">
                  <c:v>2.6406340625001596</c:v>
                </c:pt>
                <c:pt idx="42460">
                  <c:v>2.6410106249999998</c:v>
                </c:pt>
                <c:pt idx="42461">
                  <c:v>2.6415531250000002</c:v>
                </c:pt>
                <c:pt idx="42462">
                  <c:v>2.6419196875001596</c:v>
                </c:pt>
                <c:pt idx="42463">
                  <c:v>2.6423103125001597</c:v>
                </c:pt>
                <c:pt idx="42464">
                  <c:v>2.642635625</c:v>
                </c:pt>
                <c:pt idx="42465">
                  <c:v>2.6430503125001596</c:v>
                </c:pt>
                <c:pt idx="42466">
                  <c:v>2.6435009375001597</c:v>
                </c:pt>
                <c:pt idx="42467">
                  <c:v>2.6429115625001596</c:v>
                </c:pt>
                <c:pt idx="42468">
                  <c:v>2.6425096875001599</c:v>
                </c:pt>
                <c:pt idx="42469">
                  <c:v>2.6420318749999998</c:v>
                </c:pt>
                <c:pt idx="42470">
                  <c:v>2.6415915625001598</c:v>
                </c:pt>
                <c:pt idx="42471">
                  <c:v>2.6411362500000002</c:v>
                </c:pt>
                <c:pt idx="42472">
                  <c:v>2.640560625</c:v>
                </c:pt>
                <c:pt idx="42473">
                  <c:v>2.6400193750000001</c:v>
                </c:pt>
                <c:pt idx="42474">
                  <c:v>2.6394725000000001</c:v>
                </c:pt>
                <c:pt idx="42475">
                  <c:v>2.6390021875001599</c:v>
                </c:pt>
                <c:pt idx="42476">
                  <c:v>2.6385521875001596</c:v>
                </c:pt>
                <c:pt idx="42477">
                  <c:v>2.6381806249999999</c:v>
                </c:pt>
                <c:pt idx="42478">
                  <c:v>2.6377000000000002</c:v>
                </c:pt>
                <c:pt idx="42479">
                  <c:v>2.6382193749999998</c:v>
                </c:pt>
                <c:pt idx="42480">
                  <c:v>2.6386850000000002</c:v>
                </c:pt>
                <c:pt idx="42481">
                  <c:v>2.6391706250000002</c:v>
                </c:pt>
                <c:pt idx="42482">
                  <c:v>2.63970875</c:v>
                </c:pt>
                <c:pt idx="42483">
                  <c:v>2.6400350000000001</c:v>
                </c:pt>
                <c:pt idx="42484">
                  <c:v>2.6406493750000002</c:v>
                </c:pt>
                <c:pt idx="42485">
                  <c:v>2.6412218749999998</c:v>
                </c:pt>
                <c:pt idx="42486">
                  <c:v>2.6418103125001595</c:v>
                </c:pt>
                <c:pt idx="42487">
                  <c:v>2.6423571875001599</c:v>
                </c:pt>
                <c:pt idx="42488">
                  <c:v>2.6428756249999998</c:v>
                </c:pt>
                <c:pt idx="42489">
                  <c:v>2.6432796875001596</c:v>
                </c:pt>
                <c:pt idx="42490">
                  <c:v>2.6436662499999999</c:v>
                </c:pt>
                <c:pt idx="42491">
                  <c:v>2.6440725</c:v>
                </c:pt>
                <c:pt idx="42492">
                  <c:v>2.6444246875001598</c:v>
                </c:pt>
                <c:pt idx="42493">
                  <c:v>2.6447796875001597</c:v>
                </c:pt>
                <c:pt idx="42494">
                  <c:v>2.6451574999999998</c:v>
                </c:pt>
                <c:pt idx="42495">
                  <c:v>2.645651875</c:v>
                </c:pt>
                <c:pt idx="42496">
                  <c:v>2.6461340625001597</c:v>
                </c:pt>
                <c:pt idx="42497">
                  <c:v>2.6464609375001595</c:v>
                </c:pt>
                <c:pt idx="42498">
                  <c:v>2.6468250000000002</c:v>
                </c:pt>
                <c:pt idx="42499">
                  <c:v>2.6471562500000001</c:v>
                </c:pt>
                <c:pt idx="42500">
                  <c:v>2.6475415625001597</c:v>
                </c:pt>
                <c:pt idx="42501">
                  <c:v>2.6479221875001597</c:v>
                </c:pt>
                <c:pt idx="42502">
                  <c:v>2.6475187500000001</c:v>
                </c:pt>
                <c:pt idx="42503">
                  <c:v>2.6470984375001598</c:v>
                </c:pt>
                <c:pt idx="42504">
                  <c:v>2.6467143750000002</c:v>
                </c:pt>
                <c:pt idx="42505">
                  <c:v>2.6462625000000002</c:v>
                </c:pt>
                <c:pt idx="42506">
                  <c:v>2.64569125</c:v>
                </c:pt>
                <c:pt idx="42507">
                  <c:v>2.6449965625001597</c:v>
                </c:pt>
                <c:pt idx="42508">
                  <c:v>2.6442984375001597</c:v>
                </c:pt>
                <c:pt idx="42509">
                  <c:v>2.6435815625001595</c:v>
                </c:pt>
                <c:pt idx="42510">
                  <c:v>2.6428640625001596</c:v>
                </c:pt>
                <c:pt idx="42511">
                  <c:v>2.6420581250000001</c:v>
                </c:pt>
                <c:pt idx="42512">
                  <c:v>2.6412524999999998</c:v>
                </c:pt>
                <c:pt idx="42513">
                  <c:v>2.6402803125001597</c:v>
                </c:pt>
                <c:pt idx="42514">
                  <c:v>2.6394178125001599</c:v>
                </c:pt>
                <c:pt idx="42515">
                  <c:v>2.6385509375001597</c:v>
                </c:pt>
                <c:pt idx="42516">
                  <c:v>2.6376968750000001</c:v>
                </c:pt>
                <c:pt idx="42517">
                  <c:v>2.6369190625001599</c:v>
                </c:pt>
                <c:pt idx="42518">
                  <c:v>2.6361640625001597</c:v>
                </c:pt>
                <c:pt idx="42519">
                  <c:v>2.6354203125001598</c:v>
                </c:pt>
                <c:pt idx="42520">
                  <c:v>2.6347225000000001</c:v>
                </c:pt>
                <c:pt idx="42521">
                  <c:v>2.6340846875001596</c:v>
                </c:pt>
                <c:pt idx="42522">
                  <c:v>2.6335190625001599</c:v>
                </c:pt>
                <c:pt idx="42523">
                  <c:v>2.6331190625001599</c:v>
                </c:pt>
                <c:pt idx="42524">
                  <c:v>2.6325518749999999</c:v>
                </c:pt>
                <c:pt idx="42525">
                  <c:v>2.6330256250000001</c:v>
                </c:pt>
                <c:pt idx="42526">
                  <c:v>2.6333690625001598</c:v>
                </c:pt>
                <c:pt idx="42527">
                  <c:v>2.6336940625001599</c:v>
                </c:pt>
                <c:pt idx="42528">
                  <c:v>2.6340484375001596</c:v>
                </c:pt>
                <c:pt idx="42529">
                  <c:v>2.6344118750000001</c:v>
                </c:pt>
                <c:pt idx="42530">
                  <c:v>2.6348534375001598</c:v>
                </c:pt>
                <c:pt idx="42531">
                  <c:v>2.6352500000000001</c:v>
                </c:pt>
                <c:pt idx="42532">
                  <c:v>2.6356275</c:v>
                </c:pt>
                <c:pt idx="42533">
                  <c:v>2.6361946875001596</c:v>
                </c:pt>
                <c:pt idx="42534">
                  <c:v>2.6367262500000002</c:v>
                </c:pt>
                <c:pt idx="42535">
                  <c:v>2.6372431249999999</c:v>
                </c:pt>
                <c:pt idx="42536">
                  <c:v>2.6377390625001595</c:v>
                </c:pt>
                <c:pt idx="42537">
                  <c:v>2.6382278125001597</c:v>
                </c:pt>
                <c:pt idx="42538">
                  <c:v>2.6386396875001599</c:v>
                </c:pt>
                <c:pt idx="42539">
                  <c:v>2.6391134375001597</c:v>
                </c:pt>
                <c:pt idx="42540">
                  <c:v>2.639564375</c:v>
                </c:pt>
                <c:pt idx="42541">
                  <c:v>2.6400181250000001</c:v>
                </c:pt>
                <c:pt idx="42542">
                  <c:v>2.6404959375001598</c:v>
                </c:pt>
                <c:pt idx="42543">
                  <c:v>2.6409071875001597</c:v>
                </c:pt>
                <c:pt idx="42544">
                  <c:v>2.6412837499999999</c:v>
                </c:pt>
                <c:pt idx="42545">
                  <c:v>2.6416121875001597</c:v>
                </c:pt>
                <c:pt idx="42546">
                  <c:v>2.641944375</c:v>
                </c:pt>
                <c:pt idx="42547">
                  <c:v>2.6414896875001599</c:v>
                </c:pt>
                <c:pt idx="42548">
                  <c:v>2.6409084375001597</c:v>
                </c:pt>
                <c:pt idx="42549">
                  <c:v>2.6405715625001598</c:v>
                </c:pt>
                <c:pt idx="42550">
                  <c:v>2.640114375</c:v>
                </c:pt>
                <c:pt idx="42551">
                  <c:v>2.6394703125001597</c:v>
                </c:pt>
                <c:pt idx="42552">
                  <c:v>2.6386962500000002</c:v>
                </c:pt>
                <c:pt idx="42553">
                  <c:v>2.6378740625001598</c:v>
                </c:pt>
                <c:pt idx="42554">
                  <c:v>2.6370325000000001</c:v>
                </c:pt>
                <c:pt idx="42555">
                  <c:v>2.636225</c:v>
                </c:pt>
                <c:pt idx="42556">
                  <c:v>2.6354046875001598</c:v>
                </c:pt>
                <c:pt idx="42557">
                  <c:v>2.6346321875001597</c:v>
                </c:pt>
                <c:pt idx="42558">
                  <c:v>2.6339965625001596</c:v>
                </c:pt>
                <c:pt idx="42559">
                  <c:v>2.6333203125001599</c:v>
                </c:pt>
                <c:pt idx="42560">
                  <c:v>2.6327600000000002</c:v>
                </c:pt>
                <c:pt idx="42561">
                  <c:v>2.6323290625001596</c:v>
                </c:pt>
                <c:pt idx="42562">
                  <c:v>2.6326534375001596</c:v>
                </c:pt>
                <c:pt idx="42563">
                  <c:v>2.6330090625001596</c:v>
                </c:pt>
                <c:pt idx="42564">
                  <c:v>2.6333306250000001</c:v>
                </c:pt>
                <c:pt idx="42565">
                  <c:v>2.6336962499999998</c:v>
                </c:pt>
                <c:pt idx="42566">
                  <c:v>2.6340834375001596</c:v>
                </c:pt>
                <c:pt idx="42567">
                  <c:v>2.6344562499999999</c:v>
                </c:pt>
                <c:pt idx="42568">
                  <c:v>2.6348428125001599</c:v>
                </c:pt>
                <c:pt idx="42569">
                  <c:v>2.6353140625001599</c:v>
                </c:pt>
                <c:pt idx="42570">
                  <c:v>2.635745</c:v>
                </c:pt>
                <c:pt idx="42571">
                  <c:v>2.6362025</c:v>
                </c:pt>
                <c:pt idx="42572">
                  <c:v>2.6367059375001598</c:v>
                </c:pt>
                <c:pt idx="42573">
                  <c:v>2.6372481250000002</c:v>
                </c:pt>
                <c:pt idx="42574">
                  <c:v>2.6377403125001599</c:v>
                </c:pt>
                <c:pt idx="42575">
                  <c:v>2.6381940625001596</c:v>
                </c:pt>
                <c:pt idx="42576">
                  <c:v>2.6386893749999998</c:v>
                </c:pt>
                <c:pt idx="42577">
                  <c:v>2.6391787500000001</c:v>
                </c:pt>
                <c:pt idx="42578">
                  <c:v>2.6395946875001597</c:v>
                </c:pt>
                <c:pt idx="42579">
                  <c:v>2.6400459375001599</c:v>
                </c:pt>
                <c:pt idx="42580">
                  <c:v>2.6405171875001598</c:v>
                </c:pt>
                <c:pt idx="42581">
                  <c:v>2.6408974999999999</c:v>
                </c:pt>
                <c:pt idx="42582">
                  <c:v>2.6413056250000002</c:v>
                </c:pt>
                <c:pt idx="42583">
                  <c:v>2.6416968750000001</c:v>
                </c:pt>
                <c:pt idx="42584">
                  <c:v>2.6413081250000001</c:v>
                </c:pt>
                <c:pt idx="42585">
                  <c:v>2.6409731249999999</c:v>
                </c:pt>
                <c:pt idx="42586">
                  <c:v>2.6406284375001596</c:v>
                </c:pt>
                <c:pt idx="42587">
                  <c:v>2.6402828125001596</c:v>
                </c:pt>
                <c:pt idx="42588">
                  <c:v>2.6399006250000001</c:v>
                </c:pt>
                <c:pt idx="42589">
                  <c:v>2.63954625</c:v>
                </c:pt>
                <c:pt idx="42590">
                  <c:v>2.6390950000000002</c:v>
                </c:pt>
                <c:pt idx="42591">
                  <c:v>2.6386824999999998</c:v>
                </c:pt>
                <c:pt idx="42592">
                  <c:v>2.6382581250000001</c:v>
                </c:pt>
                <c:pt idx="42593">
                  <c:v>2.6379178125001599</c:v>
                </c:pt>
                <c:pt idx="42594">
                  <c:v>2.6375421875001597</c:v>
                </c:pt>
                <c:pt idx="42595">
                  <c:v>2.63716375</c:v>
                </c:pt>
                <c:pt idx="42596">
                  <c:v>2.6368290625001598</c:v>
                </c:pt>
                <c:pt idx="42597">
                  <c:v>2.6373281249999998</c:v>
                </c:pt>
                <c:pt idx="42598">
                  <c:v>2.6377371875001598</c:v>
                </c:pt>
                <c:pt idx="42599">
                  <c:v>2.638144375</c:v>
                </c:pt>
                <c:pt idx="42600">
                  <c:v>2.6386456250000001</c:v>
                </c:pt>
                <c:pt idx="42601">
                  <c:v>2.6390603125001597</c:v>
                </c:pt>
                <c:pt idx="42602">
                  <c:v>2.6395893749999999</c:v>
                </c:pt>
                <c:pt idx="42603">
                  <c:v>2.6401531249999999</c:v>
                </c:pt>
                <c:pt idx="42604">
                  <c:v>2.6405212499999999</c:v>
                </c:pt>
                <c:pt idx="42605">
                  <c:v>2.6408762499999998</c:v>
                </c:pt>
                <c:pt idx="42606">
                  <c:v>2.6411081250000001</c:v>
                </c:pt>
                <c:pt idx="42607">
                  <c:v>2.6406884375001596</c:v>
                </c:pt>
                <c:pt idx="42608">
                  <c:v>2.6402584375001599</c:v>
                </c:pt>
                <c:pt idx="42609">
                  <c:v>2.6399343750000002</c:v>
                </c:pt>
                <c:pt idx="42610">
                  <c:v>2.640198125</c:v>
                </c:pt>
                <c:pt idx="42611">
                  <c:v>2.6406109375001598</c:v>
                </c:pt>
                <c:pt idx="42612">
                  <c:v>2.6410828125001595</c:v>
                </c:pt>
                <c:pt idx="42613">
                  <c:v>2.6414484375001597</c:v>
                </c:pt>
                <c:pt idx="42614">
                  <c:v>2.6419109375001599</c:v>
                </c:pt>
                <c:pt idx="42615">
                  <c:v>2.6423593749999998</c:v>
                </c:pt>
                <c:pt idx="42616">
                  <c:v>2.6427659375001595</c:v>
                </c:pt>
                <c:pt idx="42617">
                  <c:v>2.6431156250000001</c:v>
                </c:pt>
                <c:pt idx="42618">
                  <c:v>2.6434928125001598</c:v>
                </c:pt>
                <c:pt idx="42619">
                  <c:v>2.6438328125001598</c:v>
                </c:pt>
                <c:pt idx="42620">
                  <c:v>2.6443574999999999</c:v>
                </c:pt>
                <c:pt idx="42621">
                  <c:v>2.6447321875001597</c:v>
                </c:pt>
                <c:pt idx="42622">
                  <c:v>2.645110625</c:v>
                </c:pt>
                <c:pt idx="42623">
                  <c:v>2.6446912500000002</c:v>
                </c:pt>
                <c:pt idx="42624">
                  <c:v>2.64430906250016</c:v>
                </c:pt>
                <c:pt idx="42625">
                  <c:v>2.6438984375001597</c:v>
                </c:pt>
                <c:pt idx="42626">
                  <c:v>2.6434196875001597</c:v>
                </c:pt>
                <c:pt idx="42627">
                  <c:v>2.6428343750000001</c:v>
                </c:pt>
                <c:pt idx="42628">
                  <c:v>2.6421656250000001</c:v>
                </c:pt>
                <c:pt idx="42629">
                  <c:v>2.6414249999999999</c:v>
                </c:pt>
                <c:pt idx="42630">
                  <c:v>2.6407224999999999</c:v>
                </c:pt>
                <c:pt idx="42631">
                  <c:v>2.6400990625001599</c:v>
                </c:pt>
                <c:pt idx="42632">
                  <c:v>2.6394674999999999</c:v>
                </c:pt>
                <c:pt idx="42633">
                  <c:v>2.6389281250000001</c:v>
                </c:pt>
                <c:pt idx="42634">
                  <c:v>2.6384771875001598</c:v>
                </c:pt>
                <c:pt idx="42635">
                  <c:v>2.6380768749999999</c:v>
                </c:pt>
                <c:pt idx="42636">
                  <c:v>2.6377025000000001</c:v>
                </c:pt>
                <c:pt idx="42637">
                  <c:v>2.6371446875001596</c:v>
                </c:pt>
                <c:pt idx="42638">
                  <c:v>2.6367474999999998</c:v>
                </c:pt>
                <c:pt idx="42639">
                  <c:v>2.6363040625001597</c:v>
                </c:pt>
                <c:pt idx="42640">
                  <c:v>2.6358762499999999</c:v>
                </c:pt>
                <c:pt idx="42641">
                  <c:v>2.6362018749999998</c:v>
                </c:pt>
                <c:pt idx="42642">
                  <c:v>2.6366274999999999</c:v>
                </c:pt>
                <c:pt idx="42643">
                  <c:v>2.6370853125001599</c:v>
                </c:pt>
                <c:pt idx="42644">
                  <c:v>2.63756375</c:v>
                </c:pt>
                <c:pt idx="42645">
                  <c:v>2.6380349999999999</c:v>
                </c:pt>
                <c:pt idx="42646">
                  <c:v>2.6385271875001597</c:v>
                </c:pt>
                <c:pt idx="42647">
                  <c:v>2.6390034375001599</c:v>
                </c:pt>
                <c:pt idx="42648">
                  <c:v>2.6395109375001597</c:v>
                </c:pt>
                <c:pt idx="42649">
                  <c:v>2.6400931249999999</c:v>
                </c:pt>
                <c:pt idx="42650">
                  <c:v>2.6405449999999999</c:v>
                </c:pt>
                <c:pt idx="42651">
                  <c:v>2.6411015625001597</c:v>
                </c:pt>
                <c:pt idx="42652">
                  <c:v>2.6415975</c:v>
                </c:pt>
                <c:pt idx="42653">
                  <c:v>2.6421403125001599</c:v>
                </c:pt>
                <c:pt idx="42654">
                  <c:v>2.6426025000000002</c:v>
                </c:pt>
                <c:pt idx="42655">
                  <c:v>2.6431640625001598</c:v>
                </c:pt>
                <c:pt idx="42656">
                  <c:v>2.6436912499999998</c:v>
                </c:pt>
                <c:pt idx="42657">
                  <c:v>2.644225</c:v>
                </c:pt>
                <c:pt idx="42658">
                  <c:v>2.6446328125001597</c:v>
                </c:pt>
                <c:pt idx="42659">
                  <c:v>2.6450499999999999</c:v>
                </c:pt>
                <c:pt idx="42660">
                  <c:v>2.64539875</c:v>
                </c:pt>
                <c:pt idx="42661">
                  <c:v>2.6447865625001596</c:v>
                </c:pt>
                <c:pt idx="42662">
                  <c:v>2.6443159375001599</c:v>
                </c:pt>
                <c:pt idx="42663">
                  <c:v>2.6437390625001598</c:v>
                </c:pt>
                <c:pt idx="42664">
                  <c:v>2.643070625</c:v>
                </c:pt>
                <c:pt idx="42665">
                  <c:v>2.6423709375001598</c:v>
                </c:pt>
                <c:pt idx="42666">
                  <c:v>2.641556875</c:v>
                </c:pt>
                <c:pt idx="42667">
                  <c:v>2.6406809375001599</c:v>
                </c:pt>
                <c:pt idx="42668">
                  <c:v>2.6397334375001598</c:v>
                </c:pt>
                <c:pt idx="42669">
                  <c:v>2.6389121875001598</c:v>
                </c:pt>
                <c:pt idx="42670">
                  <c:v>2.6381049999999999</c:v>
                </c:pt>
                <c:pt idx="42671">
                  <c:v>2.6373665625001599</c:v>
                </c:pt>
                <c:pt idx="42672">
                  <c:v>2.6367084375001597</c:v>
                </c:pt>
                <c:pt idx="42673">
                  <c:v>2.6362240625001596</c:v>
                </c:pt>
                <c:pt idx="42674">
                  <c:v>2.6357809375001597</c:v>
                </c:pt>
                <c:pt idx="42675">
                  <c:v>2.635421875</c:v>
                </c:pt>
                <c:pt idx="42676">
                  <c:v>2.6349278125001598</c:v>
                </c:pt>
                <c:pt idx="42677">
                  <c:v>2.634590625</c:v>
                </c:pt>
                <c:pt idx="42678">
                  <c:v>2.634999375</c:v>
                </c:pt>
                <c:pt idx="42679">
                  <c:v>2.6354193750000001</c:v>
                </c:pt>
                <c:pt idx="42680">
                  <c:v>2.6357421875001599</c:v>
                </c:pt>
                <c:pt idx="42681">
                  <c:v>2.6362690625001597</c:v>
                </c:pt>
                <c:pt idx="42682">
                  <c:v>2.6366371875001597</c:v>
                </c:pt>
                <c:pt idx="42683">
                  <c:v>2.6370978125001598</c:v>
                </c:pt>
                <c:pt idx="42684">
                  <c:v>2.6375828125001597</c:v>
                </c:pt>
                <c:pt idx="42685">
                  <c:v>2.6380993749999999</c:v>
                </c:pt>
                <c:pt idx="42686">
                  <c:v>2.6385853125001599</c:v>
                </c:pt>
                <c:pt idx="42687">
                  <c:v>2.639135</c:v>
                </c:pt>
                <c:pt idx="42688">
                  <c:v>2.63968625</c:v>
                </c:pt>
                <c:pt idx="42689">
                  <c:v>2.6402090625001597</c:v>
                </c:pt>
                <c:pt idx="42690">
                  <c:v>2.6407531249999998</c:v>
                </c:pt>
                <c:pt idx="42691">
                  <c:v>2.6413424999999999</c:v>
                </c:pt>
                <c:pt idx="42692">
                  <c:v>2.6419859375001598</c:v>
                </c:pt>
                <c:pt idx="42693">
                  <c:v>2.6423212500000002</c:v>
                </c:pt>
                <c:pt idx="42694">
                  <c:v>2.6428987500000001</c:v>
                </c:pt>
                <c:pt idx="42695">
                  <c:v>2.6433578125001596</c:v>
                </c:pt>
                <c:pt idx="42696">
                  <c:v>2.6437815625001599</c:v>
                </c:pt>
                <c:pt idx="42697">
                  <c:v>2.644155</c:v>
                </c:pt>
                <c:pt idx="42698">
                  <c:v>2.644495</c:v>
                </c:pt>
                <c:pt idx="42699">
                  <c:v>2.6439487499999998</c:v>
                </c:pt>
                <c:pt idx="42700">
                  <c:v>2.6433581249999998</c:v>
                </c:pt>
                <c:pt idx="42701">
                  <c:v>2.6429840625001599</c:v>
                </c:pt>
                <c:pt idx="42702">
                  <c:v>2.6425865625001599</c:v>
                </c:pt>
                <c:pt idx="42703">
                  <c:v>2.6420965625001598</c:v>
                </c:pt>
                <c:pt idx="42704">
                  <c:v>2.6416434375001598</c:v>
                </c:pt>
                <c:pt idx="42705">
                  <c:v>2.6410640625001598</c:v>
                </c:pt>
                <c:pt idx="42706">
                  <c:v>2.6405053125001596</c:v>
                </c:pt>
                <c:pt idx="42707">
                  <c:v>2.6399759375001599</c:v>
                </c:pt>
                <c:pt idx="42708">
                  <c:v>2.6395093749999998</c:v>
                </c:pt>
                <c:pt idx="42709">
                  <c:v>2.6390646875001598</c:v>
                </c:pt>
                <c:pt idx="42710">
                  <c:v>2.638636875</c:v>
                </c:pt>
                <c:pt idx="42711">
                  <c:v>2.6382465625001599</c:v>
                </c:pt>
                <c:pt idx="42712">
                  <c:v>2.6378890625001596</c:v>
                </c:pt>
                <c:pt idx="42713">
                  <c:v>2.6383718749999998</c:v>
                </c:pt>
                <c:pt idx="42714">
                  <c:v>2.6387974999999999</c:v>
                </c:pt>
                <c:pt idx="42715">
                  <c:v>2.6393290625001598</c:v>
                </c:pt>
                <c:pt idx="42716">
                  <c:v>2.6398821875001599</c:v>
                </c:pt>
                <c:pt idx="42717">
                  <c:v>2.6403650000000001</c:v>
                </c:pt>
                <c:pt idx="42718">
                  <c:v>2.6408815625001596</c:v>
                </c:pt>
                <c:pt idx="42719">
                  <c:v>2.6414278125001598</c:v>
                </c:pt>
                <c:pt idx="42720">
                  <c:v>2.64188</c:v>
                </c:pt>
                <c:pt idx="42721">
                  <c:v>2.6423553125001598</c:v>
                </c:pt>
                <c:pt idx="42722">
                  <c:v>2.6428625000000001</c:v>
                </c:pt>
                <c:pt idx="42723">
                  <c:v>2.6433221875001598</c:v>
                </c:pt>
                <c:pt idx="42724">
                  <c:v>2.6438128125001596</c:v>
                </c:pt>
                <c:pt idx="42725">
                  <c:v>2.6442399999999999</c:v>
                </c:pt>
                <c:pt idx="42726">
                  <c:v>2.64466</c:v>
                </c:pt>
                <c:pt idx="42727">
                  <c:v>2.6451518749999998</c:v>
                </c:pt>
                <c:pt idx="42728">
                  <c:v>2.6455615625001596</c:v>
                </c:pt>
                <c:pt idx="42729">
                  <c:v>2.6459353125001597</c:v>
                </c:pt>
                <c:pt idx="42730">
                  <c:v>2.6463109375001599</c:v>
                </c:pt>
                <c:pt idx="42731">
                  <c:v>2.64580468750016</c:v>
                </c:pt>
                <c:pt idx="42732">
                  <c:v>2.645445</c:v>
                </c:pt>
                <c:pt idx="42733">
                  <c:v>2.6450915625001596</c:v>
                </c:pt>
                <c:pt idx="42734">
                  <c:v>2.6445512500000001</c:v>
                </c:pt>
                <c:pt idx="42735">
                  <c:v>2.643904375</c:v>
                </c:pt>
                <c:pt idx="42736">
                  <c:v>2.6431978125001598</c:v>
                </c:pt>
                <c:pt idx="42737">
                  <c:v>2.6424506249999999</c:v>
                </c:pt>
                <c:pt idx="42738">
                  <c:v>2.6416203125001596</c:v>
                </c:pt>
                <c:pt idx="42739">
                  <c:v>2.6406934375001598</c:v>
                </c:pt>
                <c:pt idx="42740">
                  <c:v>2.6398193750000001</c:v>
                </c:pt>
                <c:pt idx="42741">
                  <c:v>2.6389512499999999</c:v>
                </c:pt>
                <c:pt idx="42742">
                  <c:v>2.6381450000000002</c:v>
                </c:pt>
                <c:pt idx="42743">
                  <c:v>2.6373415625001599</c:v>
                </c:pt>
                <c:pt idx="42744">
                  <c:v>2.6366190625001598</c:v>
                </c:pt>
                <c:pt idx="42745">
                  <c:v>2.6360553125001598</c:v>
                </c:pt>
                <c:pt idx="42746">
                  <c:v>2.6355906249999999</c:v>
                </c:pt>
                <c:pt idx="42747">
                  <c:v>2.6351874999999998</c:v>
                </c:pt>
                <c:pt idx="42748">
                  <c:v>2.6346265625001597</c:v>
                </c:pt>
                <c:pt idx="42749">
                  <c:v>2.6342946875001596</c:v>
                </c:pt>
                <c:pt idx="42750">
                  <c:v>2.6346953125001598</c:v>
                </c:pt>
                <c:pt idx="42751">
                  <c:v>2.6350206250000001</c:v>
                </c:pt>
                <c:pt idx="42752">
                  <c:v>2.6354240625001597</c:v>
                </c:pt>
                <c:pt idx="42753">
                  <c:v>2.6358265625001596</c:v>
                </c:pt>
                <c:pt idx="42754">
                  <c:v>2.6363078125001596</c:v>
                </c:pt>
                <c:pt idx="42755">
                  <c:v>2.6368037499999999</c:v>
                </c:pt>
                <c:pt idx="42756">
                  <c:v>2.6373053125001595</c:v>
                </c:pt>
                <c:pt idx="42757">
                  <c:v>2.6378115625001599</c:v>
                </c:pt>
                <c:pt idx="42758">
                  <c:v>2.6382671875001598</c:v>
                </c:pt>
                <c:pt idx="42759">
                  <c:v>2.6388162500000001</c:v>
                </c:pt>
                <c:pt idx="42760">
                  <c:v>2.6393484375001597</c:v>
                </c:pt>
                <c:pt idx="42761">
                  <c:v>2.6399290625001597</c:v>
                </c:pt>
                <c:pt idx="42762">
                  <c:v>2.6405384375001599</c:v>
                </c:pt>
                <c:pt idx="42763">
                  <c:v>2.6408671875001599</c:v>
                </c:pt>
                <c:pt idx="42764">
                  <c:v>2.6414284375001595</c:v>
                </c:pt>
                <c:pt idx="42765">
                  <c:v>2.641885625</c:v>
                </c:pt>
                <c:pt idx="42766">
                  <c:v>2.6423993750000001</c:v>
                </c:pt>
                <c:pt idx="42767">
                  <c:v>2.6428931250000001</c:v>
                </c:pt>
                <c:pt idx="42768">
                  <c:v>2.643353125</c:v>
                </c:pt>
                <c:pt idx="42769">
                  <c:v>2.6437474999999999</c:v>
                </c:pt>
                <c:pt idx="42770">
                  <c:v>2.6441012499999998</c:v>
                </c:pt>
                <c:pt idx="42771">
                  <c:v>2.6444503125001599</c:v>
                </c:pt>
                <c:pt idx="42772">
                  <c:v>2.6440899999999998</c:v>
                </c:pt>
                <c:pt idx="42773">
                  <c:v>2.6434896875001597</c:v>
                </c:pt>
                <c:pt idx="42774">
                  <c:v>2.6430756249999998</c:v>
                </c:pt>
                <c:pt idx="42775">
                  <c:v>2.6426212499999999</c:v>
                </c:pt>
                <c:pt idx="42776">
                  <c:v>2.6421481249999998</c:v>
                </c:pt>
                <c:pt idx="42777">
                  <c:v>2.6416803125001596</c:v>
                </c:pt>
                <c:pt idx="42778">
                  <c:v>2.6412134375001597</c:v>
                </c:pt>
                <c:pt idx="42779">
                  <c:v>2.6407075</c:v>
                </c:pt>
                <c:pt idx="42780">
                  <c:v>2.6402071875001596</c:v>
                </c:pt>
                <c:pt idx="42781">
                  <c:v>2.6397253125001598</c:v>
                </c:pt>
                <c:pt idx="42782">
                  <c:v>2.6392056250000002</c:v>
                </c:pt>
                <c:pt idx="42783">
                  <c:v>2.6387671875001599</c:v>
                </c:pt>
                <c:pt idx="42784">
                  <c:v>2.6381721875001598</c:v>
                </c:pt>
                <c:pt idx="42785">
                  <c:v>2.637850625</c:v>
                </c:pt>
                <c:pt idx="42786">
                  <c:v>2.6374765625001597</c:v>
                </c:pt>
                <c:pt idx="42787">
                  <c:v>2.636995625</c:v>
                </c:pt>
                <c:pt idx="42788">
                  <c:v>2.636500625</c:v>
                </c:pt>
                <c:pt idx="42789">
                  <c:v>2.6360312499999998</c:v>
                </c:pt>
                <c:pt idx="42790">
                  <c:v>2.6355565625001596</c:v>
                </c:pt>
                <c:pt idx="42791">
                  <c:v>2.6351806249999998</c:v>
                </c:pt>
                <c:pt idx="42792">
                  <c:v>2.634766875</c:v>
                </c:pt>
                <c:pt idx="42793">
                  <c:v>2.6342590625001598</c:v>
                </c:pt>
                <c:pt idx="42794">
                  <c:v>2.6337774999999999</c:v>
                </c:pt>
                <c:pt idx="42795">
                  <c:v>2.6333440625001598</c:v>
                </c:pt>
                <c:pt idx="42796">
                  <c:v>2.6329115625001598</c:v>
                </c:pt>
                <c:pt idx="42797">
                  <c:v>2.6324709375001598</c:v>
                </c:pt>
                <c:pt idx="42798">
                  <c:v>2.6328737499999999</c:v>
                </c:pt>
                <c:pt idx="42799">
                  <c:v>2.63320031250016</c:v>
                </c:pt>
                <c:pt idx="42800">
                  <c:v>2.6335781250000001</c:v>
                </c:pt>
                <c:pt idx="42801">
                  <c:v>2.6340525000000001</c:v>
                </c:pt>
                <c:pt idx="42802">
                  <c:v>2.6343996875001596</c:v>
                </c:pt>
                <c:pt idx="42803">
                  <c:v>2.63478375</c:v>
                </c:pt>
                <c:pt idx="42804">
                  <c:v>2.6352359375001599</c:v>
                </c:pt>
                <c:pt idx="42805">
                  <c:v>2.6355634375001595</c:v>
                </c:pt>
                <c:pt idx="42806">
                  <c:v>2.6360184375001596</c:v>
                </c:pt>
                <c:pt idx="42807">
                  <c:v>2.6364209375001599</c:v>
                </c:pt>
                <c:pt idx="42808">
                  <c:v>2.6368453125001596</c:v>
                </c:pt>
                <c:pt idx="42809">
                  <c:v>2.6373056250000002</c:v>
                </c:pt>
                <c:pt idx="42810">
                  <c:v>2.6377859375001598</c:v>
                </c:pt>
                <c:pt idx="42811">
                  <c:v>2.6381334375001599</c:v>
                </c:pt>
                <c:pt idx="42812">
                  <c:v>2.6385534375001596</c:v>
                </c:pt>
                <c:pt idx="42813">
                  <c:v>2.6389565625001596</c:v>
                </c:pt>
                <c:pt idx="42814">
                  <c:v>2.6393215625001596</c:v>
                </c:pt>
                <c:pt idx="42815">
                  <c:v>2.6397368750000001</c:v>
                </c:pt>
                <c:pt idx="42816">
                  <c:v>2.6401709375001596</c:v>
                </c:pt>
                <c:pt idx="42817">
                  <c:v>2.6405712499999998</c:v>
                </c:pt>
                <c:pt idx="42818">
                  <c:v>2.6410484375001597</c:v>
                </c:pt>
                <c:pt idx="42819">
                  <c:v>2.6414618750000001</c:v>
                </c:pt>
                <c:pt idx="42820">
                  <c:v>2.6418037499999998</c:v>
                </c:pt>
                <c:pt idx="42821">
                  <c:v>2.6421818749999999</c:v>
                </c:pt>
                <c:pt idx="42822">
                  <c:v>2.6425921875001599</c:v>
                </c:pt>
                <c:pt idx="42823">
                  <c:v>2.6429228125001596</c:v>
                </c:pt>
                <c:pt idx="42824">
                  <c:v>2.6424803125001599</c:v>
                </c:pt>
                <c:pt idx="42825">
                  <c:v>2.6420368750000001</c:v>
                </c:pt>
                <c:pt idx="42826">
                  <c:v>2.6415515625001595</c:v>
                </c:pt>
                <c:pt idx="42827">
                  <c:v>2.6409362500000002</c:v>
                </c:pt>
                <c:pt idx="42828">
                  <c:v>2.6403431249999998</c:v>
                </c:pt>
                <c:pt idx="42829">
                  <c:v>2.6396578125001597</c:v>
                </c:pt>
                <c:pt idx="42830">
                  <c:v>2.6390015625001597</c:v>
                </c:pt>
                <c:pt idx="42831">
                  <c:v>2.6382456250000001</c:v>
                </c:pt>
                <c:pt idx="42832">
                  <c:v>2.63747593750016</c:v>
                </c:pt>
                <c:pt idx="42833">
                  <c:v>2.636695</c:v>
                </c:pt>
                <c:pt idx="42834">
                  <c:v>2.6359846875001596</c:v>
                </c:pt>
                <c:pt idx="42835">
                  <c:v>2.6353403125001598</c:v>
                </c:pt>
                <c:pt idx="42836">
                  <c:v>2.6347753125001598</c:v>
                </c:pt>
                <c:pt idx="42837">
                  <c:v>2.634385</c:v>
                </c:pt>
                <c:pt idx="42838">
                  <c:v>2.6340578125001599</c:v>
                </c:pt>
                <c:pt idx="42839">
                  <c:v>2.6336387499999998</c:v>
                </c:pt>
                <c:pt idx="42840">
                  <c:v>2.6340159375001599</c:v>
                </c:pt>
                <c:pt idx="42841">
                  <c:v>2.6343365625001596</c:v>
                </c:pt>
                <c:pt idx="42842">
                  <c:v>2.6347059375001596</c:v>
                </c:pt>
                <c:pt idx="42843">
                  <c:v>2.6351903125001597</c:v>
                </c:pt>
                <c:pt idx="42844">
                  <c:v>2.635645625</c:v>
                </c:pt>
                <c:pt idx="42845">
                  <c:v>2.6361865625001597</c:v>
                </c:pt>
                <c:pt idx="42846">
                  <c:v>2.6367096875001597</c:v>
                </c:pt>
                <c:pt idx="42847">
                  <c:v>2.6372190625001597</c:v>
                </c:pt>
                <c:pt idx="42848">
                  <c:v>2.63765218750016</c:v>
                </c:pt>
                <c:pt idx="42849">
                  <c:v>2.6380953125001598</c:v>
                </c:pt>
                <c:pt idx="42850">
                  <c:v>2.6385056250000001</c:v>
                </c:pt>
                <c:pt idx="42851">
                  <c:v>2.6389446875001599</c:v>
                </c:pt>
                <c:pt idx="42852">
                  <c:v>2.6393640625001598</c:v>
                </c:pt>
                <c:pt idx="42853">
                  <c:v>2.6397900000000001</c:v>
                </c:pt>
                <c:pt idx="42854">
                  <c:v>2.6402128125001596</c:v>
                </c:pt>
                <c:pt idx="42855">
                  <c:v>2.6406662500000002</c:v>
                </c:pt>
                <c:pt idx="42856">
                  <c:v>2.6410584375001598</c:v>
                </c:pt>
                <c:pt idx="42857">
                  <c:v>2.6414546875001599</c:v>
                </c:pt>
                <c:pt idx="42858">
                  <c:v>2.6409959375001599</c:v>
                </c:pt>
                <c:pt idx="42859">
                  <c:v>2.6404809375001599</c:v>
                </c:pt>
                <c:pt idx="42860">
                  <c:v>2.6398659375001596</c:v>
                </c:pt>
                <c:pt idx="42861">
                  <c:v>2.6392228125001598</c:v>
                </c:pt>
                <c:pt idx="42862">
                  <c:v>2.6388862500000001</c:v>
                </c:pt>
                <c:pt idx="42863">
                  <c:v>2.6383031250000002</c:v>
                </c:pt>
                <c:pt idx="42864">
                  <c:v>2.6378040625001598</c:v>
                </c:pt>
                <c:pt idx="42865">
                  <c:v>2.6376309375001599</c:v>
                </c:pt>
                <c:pt idx="42866">
                  <c:v>2.6372834375001597</c:v>
                </c:pt>
                <c:pt idx="42867">
                  <c:v>2.6369093750000001</c:v>
                </c:pt>
                <c:pt idx="42868">
                  <c:v>2.6365321875001597</c:v>
                </c:pt>
                <c:pt idx="42869">
                  <c:v>2.6369203125001599</c:v>
                </c:pt>
                <c:pt idx="42870">
                  <c:v>2.6372984375001596</c:v>
                </c:pt>
                <c:pt idx="42871">
                  <c:v>2.637640625</c:v>
                </c:pt>
                <c:pt idx="42872">
                  <c:v>2.6380621875001595</c:v>
                </c:pt>
                <c:pt idx="42873">
                  <c:v>2.6384878125001596</c:v>
                </c:pt>
                <c:pt idx="42874">
                  <c:v>2.6389200000000002</c:v>
                </c:pt>
                <c:pt idx="42875">
                  <c:v>2.6393362499999999</c:v>
                </c:pt>
                <c:pt idx="42876">
                  <c:v>2.63971125</c:v>
                </c:pt>
                <c:pt idx="42877">
                  <c:v>2.6401390625001597</c:v>
                </c:pt>
                <c:pt idx="42878">
                  <c:v>2.639796875</c:v>
                </c:pt>
                <c:pt idx="42879">
                  <c:v>2.6393996875001595</c:v>
                </c:pt>
                <c:pt idx="42880">
                  <c:v>2.6389884375001595</c:v>
                </c:pt>
                <c:pt idx="42881">
                  <c:v>2.6384881249999999</c:v>
                </c:pt>
                <c:pt idx="42882">
                  <c:v>2.6381399999999999</c:v>
                </c:pt>
                <c:pt idx="42883">
                  <c:v>2.6376884375001599</c:v>
                </c:pt>
                <c:pt idx="42884">
                  <c:v>2.63785625</c:v>
                </c:pt>
                <c:pt idx="42885">
                  <c:v>2.6383203125001597</c:v>
                </c:pt>
                <c:pt idx="42886">
                  <c:v>2.6386975000000001</c:v>
                </c:pt>
                <c:pt idx="42887">
                  <c:v>2.6390384375001599</c:v>
                </c:pt>
                <c:pt idx="42888">
                  <c:v>2.6394156249999998</c:v>
                </c:pt>
                <c:pt idx="42889">
                  <c:v>2.6398006249999999</c:v>
                </c:pt>
                <c:pt idx="42890">
                  <c:v>2.6401365625001598</c:v>
                </c:pt>
                <c:pt idx="42891">
                  <c:v>2.6405834375001596</c:v>
                </c:pt>
                <c:pt idx="42892">
                  <c:v>2.6409906250000001</c:v>
                </c:pt>
                <c:pt idx="42893">
                  <c:v>2.6415043749999998</c:v>
                </c:pt>
                <c:pt idx="42894">
                  <c:v>2.6419381249999998</c:v>
                </c:pt>
                <c:pt idx="42895">
                  <c:v>2.6424068749999998</c:v>
                </c:pt>
                <c:pt idx="42896">
                  <c:v>2.6428950000000002</c:v>
                </c:pt>
                <c:pt idx="42897">
                  <c:v>2.6434281249999998</c:v>
                </c:pt>
                <c:pt idx="42898">
                  <c:v>2.6439162500000002</c:v>
                </c:pt>
                <c:pt idx="42899">
                  <c:v>2.6444884375001596</c:v>
                </c:pt>
                <c:pt idx="42900">
                  <c:v>2.6450446875001599</c:v>
                </c:pt>
                <c:pt idx="42901">
                  <c:v>2.6455653125001599</c:v>
                </c:pt>
                <c:pt idx="42902">
                  <c:v>2.6460315625001596</c:v>
                </c:pt>
                <c:pt idx="42903">
                  <c:v>2.6465821875001598</c:v>
                </c:pt>
                <c:pt idx="42904">
                  <c:v>2.6470084375001597</c:v>
                </c:pt>
                <c:pt idx="42905">
                  <c:v>2.6473990625001598</c:v>
                </c:pt>
                <c:pt idx="42906">
                  <c:v>2.6466268749999999</c:v>
                </c:pt>
                <c:pt idx="42907">
                  <c:v>2.6460653125001596</c:v>
                </c:pt>
                <c:pt idx="42908">
                  <c:v>2.6454134375001597</c:v>
                </c:pt>
                <c:pt idx="42909">
                  <c:v>2.6445681250000002</c:v>
                </c:pt>
                <c:pt idx="42910">
                  <c:v>2.6436590625001597</c:v>
                </c:pt>
                <c:pt idx="42911">
                  <c:v>2.6426987500000001</c:v>
                </c:pt>
                <c:pt idx="42912">
                  <c:v>2.6417434375001596</c:v>
                </c:pt>
                <c:pt idx="42913">
                  <c:v>2.64081375</c:v>
                </c:pt>
                <c:pt idx="42914">
                  <c:v>2.6399556249999998</c:v>
                </c:pt>
                <c:pt idx="42915">
                  <c:v>2.6392603125001597</c:v>
                </c:pt>
                <c:pt idx="42916">
                  <c:v>2.6386431250000002</c:v>
                </c:pt>
                <c:pt idx="42917">
                  <c:v>2.6380962499999998</c:v>
                </c:pt>
                <c:pt idx="42918">
                  <c:v>2.6376534375001599</c:v>
                </c:pt>
                <c:pt idx="42919">
                  <c:v>2.6371674999999999</c:v>
                </c:pt>
                <c:pt idx="42920">
                  <c:v>2.6367434375001597</c:v>
                </c:pt>
                <c:pt idx="42921">
                  <c:v>2.6363862500000002</c:v>
                </c:pt>
                <c:pt idx="42922">
                  <c:v>2.6359956250000001</c:v>
                </c:pt>
                <c:pt idx="42923">
                  <c:v>2.6363443750000002</c:v>
                </c:pt>
                <c:pt idx="42924">
                  <c:v>2.6368009375001598</c:v>
                </c:pt>
                <c:pt idx="42925">
                  <c:v>2.6371699999999998</c:v>
                </c:pt>
                <c:pt idx="42926">
                  <c:v>2.63759875</c:v>
                </c:pt>
                <c:pt idx="42927">
                  <c:v>2.6379234375001599</c:v>
                </c:pt>
                <c:pt idx="42928">
                  <c:v>2.63836</c:v>
                </c:pt>
                <c:pt idx="42929">
                  <c:v>2.638800625</c:v>
                </c:pt>
                <c:pt idx="42930">
                  <c:v>2.6392346875001595</c:v>
                </c:pt>
                <c:pt idx="42931">
                  <c:v>2.6396843749999999</c:v>
                </c:pt>
                <c:pt idx="42932">
                  <c:v>2.6402256249999998</c:v>
                </c:pt>
                <c:pt idx="42933">
                  <c:v>2.6407590625001598</c:v>
                </c:pt>
                <c:pt idx="42934">
                  <c:v>2.6412537500000002</c:v>
                </c:pt>
                <c:pt idx="42935">
                  <c:v>2.6417834375001599</c:v>
                </c:pt>
                <c:pt idx="42936">
                  <c:v>2.6423221875001599</c:v>
                </c:pt>
                <c:pt idx="42937">
                  <c:v>2.6428699999999998</c:v>
                </c:pt>
                <c:pt idx="42938">
                  <c:v>2.6433803125001596</c:v>
                </c:pt>
                <c:pt idx="42939">
                  <c:v>2.6439240625001599</c:v>
                </c:pt>
                <c:pt idx="42940">
                  <c:v>2.6443590625001598</c:v>
                </c:pt>
                <c:pt idx="42941">
                  <c:v>2.6446884375001596</c:v>
                </c:pt>
                <c:pt idx="42942">
                  <c:v>2.6440031249999998</c:v>
                </c:pt>
                <c:pt idx="42943">
                  <c:v>2.6433996875001595</c:v>
                </c:pt>
                <c:pt idx="42944">
                  <c:v>2.642649375</c:v>
                </c:pt>
                <c:pt idx="42945">
                  <c:v>2.6418081249999998</c:v>
                </c:pt>
                <c:pt idx="42946">
                  <c:v>2.640760625</c:v>
                </c:pt>
                <c:pt idx="42947">
                  <c:v>2.6395834375001597</c:v>
                </c:pt>
                <c:pt idx="42948">
                  <c:v>2.6382296875001598</c:v>
                </c:pt>
                <c:pt idx="42949">
                  <c:v>2.6368062499999998</c:v>
                </c:pt>
                <c:pt idx="42950">
                  <c:v>2.6354525</c:v>
                </c:pt>
                <c:pt idx="42951">
                  <c:v>2.6341690625001597</c:v>
                </c:pt>
                <c:pt idx="42952">
                  <c:v>2.6331221875001596</c:v>
                </c:pt>
                <c:pt idx="42953">
                  <c:v>2.6321084375001598</c:v>
                </c:pt>
                <c:pt idx="42954">
                  <c:v>2.6312612500000001</c:v>
                </c:pt>
                <c:pt idx="42955">
                  <c:v>2.6305328125001597</c:v>
                </c:pt>
                <c:pt idx="42956">
                  <c:v>2.62996843750016</c:v>
                </c:pt>
                <c:pt idx="42957">
                  <c:v>2.6296318749999998</c:v>
                </c:pt>
                <c:pt idx="42958">
                  <c:v>2.6299884375001596</c:v>
                </c:pt>
                <c:pt idx="42959">
                  <c:v>2.6303996875001596</c:v>
                </c:pt>
                <c:pt idx="42960">
                  <c:v>2.6308815625001598</c:v>
                </c:pt>
                <c:pt idx="42961">
                  <c:v>2.631294375</c:v>
                </c:pt>
                <c:pt idx="42962">
                  <c:v>2.6318059375001597</c:v>
                </c:pt>
                <c:pt idx="42963">
                  <c:v>2.6322806249999999</c:v>
                </c:pt>
                <c:pt idx="42964">
                  <c:v>2.6327262500000002</c:v>
                </c:pt>
                <c:pt idx="42965">
                  <c:v>2.6331531250000002</c:v>
                </c:pt>
                <c:pt idx="42966">
                  <c:v>2.6336653125001597</c:v>
                </c:pt>
                <c:pt idx="42967">
                  <c:v>2.6342165625001597</c:v>
                </c:pt>
                <c:pt idx="42968">
                  <c:v>2.6348003125001598</c:v>
                </c:pt>
                <c:pt idx="42969">
                  <c:v>2.6351434375001599</c:v>
                </c:pt>
                <c:pt idx="42970">
                  <c:v>2.6357493750000001</c:v>
                </c:pt>
                <c:pt idx="42971">
                  <c:v>2.6364021875001598</c:v>
                </c:pt>
                <c:pt idx="42972">
                  <c:v>2.6370075000000002</c:v>
                </c:pt>
                <c:pt idx="42973">
                  <c:v>2.637486875</c:v>
                </c:pt>
                <c:pt idx="42974">
                  <c:v>2.6379049999999999</c:v>
                </c:pt>
                <c:pt idx="42975">
                  <c:v>2.6384765625001596</c:v>
                </c:pt>
                <c:pt idx="42976">
                  <c:v>2.6389087500000001</c:v>
                </c:pt>
                <c:pt idx="42977">
                  <c:v>2.6393959375001597</c:v>
                </c:pt>
                <c:pt idx="42978">
                  <c:v>2.6398796875001596</c:v>
                </c:pt>
                <c:pt idx="42979">
                  <c:v>2.6403659375001598</c:v>
                </c:pt>
                <c:pt idx="42980">
                  <c:v>2.6407084375001597</c:v>
                </c:pt>
                <c:pt idx="42981">
                  <c:v>2.6399928125001599</c:v>
                </c:pt>
                <c:pt idx="42982">
                  <c:v>2.639480625</c:v>
                </c:pt>
                <c:pt idx="42983">
                  <c:v>2.6389118749999998</c:v>
                </c:pt>
                <c:pt idx="42984">
                  <c:v>2.6382978125001597</c:v>
                </c:pt>
                <c:pt idx="42985">
                  <c:v>2.63764625</c:v>
                </c:pt>
                <c:pt idx="42986">
                  <c:v>2.6369781250000002</c:v>
                </c:pt>
                <c:pt idx="42987">
                  <c:v>2.6362621875001597</c:v>
                </c:pt>
                <c:pt idx="42988">
                  <c:v>2.6356221875001595</c:v>
                </c:pt>
                <c:pt idx="42989">
                  <c:v>2.6351087500000001</c:v>
                </c:pt>
                <c:pt idx="42990">
                  <c:v>2.6347421875001595</c:v>
                </c:pt>
                <c:pt idx="42991">
                  <c:v>2.6342512500000002</c:v>
                </c:pt>
                <c:pt idx="42992">
                  <c:v>2.6346853125001597</c:v>
                </c:pt>
                <c:pt idx="42993">
                  <c:v>2.6350378125001597</c:v>
                </c:pt>
                <c:pt idx="42994">
                  <c:v>2.6355084375001598</c:v>
                </c:pt>
                <c:pt idx="42995">
                  <c:v>2.63605</c:v>
                </c:pt>
                <c:pt idx="42996">
                  <c:v>2.6365196875001597</c:v>
                </c:pt>
                <c:pt idx="42997">
                  <c:v>2.6370931249999998</c:v>
                </c:pt>
                <c:pt idx="42998">
                  <c:v>2.6376234375001597</c:v>
                </c:pt>
                <c:pt idx="42999">
                  <c:v>2.6381428125001598</c:v>
                </c:pt>
                <c:pt idx="43000">
                  <c:v>2.63863156250016</c:v>
                </c:pt>
                <c:pt idx="43001">
                  <c:v>2.6389590625001595</c:v>
                </c:pt>
                <c:pt idx="43002">
                  <c:v>2.6394284375001598</c:v>
                </c:pt>
                <c:pt idx="43003">
                  <c:v>2.6399781249999998</c:v>
                </c:pt>
                <c:pt idx="43004">
                  <c:v>2.6405790625001599</c:v>
                </c:pt>
                <c:pt idx="43005">
                  <c:v>2.6410631250000001</c:v>
                </c:pt>
                <c:pt idx="43006">
                  <c:v>2.64156375</c:v>
                </c:pt>
                <c:pt idx="43007">
                  <c:v>2.6422003125001599</c:v>
                </c:pt>
                <c:pt idx="43008">
                  <c:v>2.6427649999999998</c:v>
                </c:pt>
                <c:pt idx="43009">
                  <c:v>2.6432993749999998</c:v>
                </c:pt>
                <c:pt idx="43010">
                  <c:v>2.6438671875001596</c:v>
                </c:pt>
                <c:pt idx="43011">
                  <c:v>2.6442762499999999</c:v>
                </c:pt>
                <c:pt idx="43012">
                  <c:v>2.6440890625001598</c:v>
                </c:pt>
                <c:pt idx="43013">
                  <c:v>2.6436912499999998</c:v>
                </c:pt>
                <c:pt idx="43014">
                  <c:v>2.6429925000000001</c:v>
                </c:pt>
                <c:pt idx="43015">
                  <c:v>2.6424574999999999</c:v>
                </c:pt>
                <c:pt idx="43016">
                  <c:v>2.6417803125001598</c:v>
                </c:pt>
                <c:pt idx="43017">
                  <c:v>2.6410028125001599</c:v>
                </c:pt>
                <c:pt idx="43018">
                  <c:v>2.6401593750000001</c:v>
                </c:pt>
                <c:pt idx="43019">
                  <c:v>2.6393165625001598</c:v>
                </c:pt>
                <c:pt idx="43020">
                  <c:v>2.6385678125001597</c:v>
                </c:pt>
                <c:pt idx="43021">
                  <c:v>2.6378753125001597</c:v>
                </c:pt>
                <c:pt idx="43022">
                  <c:v>2.6372434375001599</c:v>
                </c:pt>
                <c:pt idx="43023">
                  <c:v>2.6366465625001596</c:v>
                </c:pt>
                <c:pt idx="43024">
                  <c:v>2.6361946875001596</c:v>
                </c:pt>
                <c:pt idx="43025">
                  <c:v>2.6358671875001596</c:v>
                </c:pt>
                <c:pt idx="43026">
                  <c:v>2.6361315625001596</c:v>
                </c:pt>
                <c:pt idx="43027">
                  <c:v>2.6365056249999999</c:v>
                </c:pt>
                <c:pt idx="43028">
                  <c:v>2.6368365625001595</c:v>
                </c:pt>
                <c:pt idx="43029">
                  <c:v>2.6372200000000001</c:v>
                </c:pt>
                <c:pt idx="43030">
                  <c:v>2.6375990625001595</c:v>
                </c:pt>
                <c:pt idx="43031">
                  <c:v>2.6379431250000001</c:v>
                </c:pt>
                <c:pt idx="43032">
                  <c:v>2.6383031250000002</c:v>
                </c:pt>
                <c:pt idx="43033">
                  <c:v>2.6387759375001596</c:v>
                </c:pt>
                <c:pt idx="43034">
                  <c:v>2.6392090625001599</c:v>
                </c:pt>
                <c:pt idx="43035">
                  <c:v>2.6395934375001597</c:v>
                </c:pt>
                <c:pt idx="43036">
                  <c:v>2.6399253125001598</c:v>
                </c:pt>
                <c:pt idx="43037">
                  <c:v>2.6403840625001598</c:v>
                </c:pt>
                <c:pt idx="43038">
                  <c:v>2.6408506250000001</c:v>
                </c:pt>
                <c:pt idx="43039">
                  <c:v>2.641228125</c:v>
                </c:pt>
                <c:pt idx="43040">
                  <c:v>2.6415668750000001</c:v>
                </c:pt>
                <c:pt idx="43041">
                  <c:v>2.64195</c:v>
                </c:pt>
                <c:pt idx="43042">
                  <c:v>2.6419559375001596</c:v>
                </c:pt>
                <c:pt idx="43043">
                  <c:v>2.6413587500000002</c:v>
                </c:pt>
                <c:pt idx="43044">
                  <c:v>2.6409634375001598</c:v>
                </c:pt>
                <c:pt idx="43045">
                  <c:v>2.6404818749999999</c:v>
                </c:pt>
                <c:pt idx="43046">
                  <c:v>2.6399359375001596</c:v>
                </c:pt>
                <c:pt idx="43047">
                  <c:v>2.6394115625001597</c:v>
                </c:pt>
                <c:pt idx="43048">
                  <c:v>2.6388168749999998</c:v>
                </c:pt>
                <c:pt idx="43049">
                  <c:v>2.6382353125001599</c:v>
                </c:pt>
                <c:pt idx="43050">
                  <c:v>2.6377462500000002</c:v>
                </c:pt>
                <c:pt idx="43051">
                  <c:v>2.637240625</c:v>
                </c:pt>
                <c:pt idx="43052">
                  <c:v>2.6368649999999998</c:v>
                </c:pt>
                <c:pt idx="43053">
                  <c:v>2.6365440625001599</c:v>
                </c:pt>
                <c:pt idx="43054">
                  <c:v>2.636220625</c:v>
                </c:pt>
                <c:pt idx="43055">
                  <c:v>2.6357453125001595</c:v>
                </c:pt>
                <c:pt idx="43056">
                  <c:v>2.6353496875001596</c:v>
                </c:pt>
                <c:pt idx="43057">
                  <c:v>2.6348568750000001</c:v>
                </c:pt>
                <c:pt idx="43058">
                  <c:v>2.6344921875001597</c:v>
                </c:pt>
                <c:pt idx="43059">
                  <c:v>2.6340771875001598</c:v>
                </c:pt>
                <c:pt idx="43060">
                  <c:v>2.6336937499999999</c:v>
                </c:pt>
                <c:pt idx="43061">
                  <c:v>2.6332262499999999</c:v>
                </c:pt>
                <c:pt idx="43062">
                  <c:v>2.6328200000000002</c:v>
                </c:pt>
                <c:pt idx="43063">
                  <c:v>2.6322653125001598</c:v>
                </c:pt>
                <c:pt idx="43064">
                  <c:v>2.6318012500000001</c:v>
                </c:pt>
                <c:pt idx="43065">
                  <c:v>2.6313359375001597</c:v>
                </c:pt>
                <c:pt idx="43066">
                  <c:v>2.6308725000000002</c:v>
                </c:pt>
                <c:pt idx="43067">
                  <c:v>2.6304934375001596</c:v>
                </c:pt>
                <c:pt idx="43068">
                  <c:v>2.6300734375001595</c:v>
                </c:pt>
                <c:pt idx="43069">
                  <c:v>2.6297381249999998</c:v>
                </c:pt>
                <c:pt idx="43070">
                  <c:v>2.6300881249999999</c:v>
                </c:pt>
                <c:pt idx="43071">
                  <c:v>2.6304818750000001</c:v>
                </c:pt>
                <c:pt idx="43072">
                  <c:v>2.6308884375001598</c:v>
                </c:pt>
                <c:pt idx="43073">
                  <c:v>2.6313165625001598</c:v>
                </c:pt>
                <c:pt idx="43074">
                  <c:v>2.6317824999999999</c:v>
                </c:pt>
                <c:pt idx="43075">
                  <c:v>2.6323340625001599</c:v>
                </c:pt>
                <c:pt idx="43076">
                  <c:v>2.6329106250000001</c:v>
                </c:pt>
                <c:pt idx="43077">
                  <c:v>2.6332443749999999</c:v>
                </c:pt>
                <c:pt idx="43078">
                  <c:v>2.6337921875001595</c:v>
                </c:pt>
                <c:pt idx="43079">
                  <c:v>2.6343503125001599</c:v>
                </c:pt>
                <c:pt idx="43080">
                  <c:v>2.634935</c:v>
                </c:pt>
                <c:pt idx="43081">
                  <c:v>2.6354731249999999</c:v>
                </c:pt>
                <c:pt idx="43082">
                  <c:v>2.6359356250000001</c:v>
                </c:pt>
                <c:pt idx="43083">
                  <c:v>2.6364403125001599</c:v>
                </c:pt>
                <c:pt idx="43084">
                  <c:v>2.6369634375001598</c:v>
                </c:pt>
                <c:pt idx="43085">
                  <c:v>2.6375012500000001</c:v>
                </c:pt>
                <c:pt idx="43086">
                  <c:v>2.6380724999999998</c:v>
                </c:pt>
                <c:pt idx="43087">
                  <c:v>2.6387053125001598</c:v>
                </c:pt>
                <c:pt idx="43088">
                  <c:v>2.6392631249999998</c:v>
                </c:pt>
                <c:pt idx="43089">
                  <c:v>2.6398134375001598</c:v>
                </c:pt>
                <c:pt idx="43090">
                  <c:v>2.64018</c:v>
                </c:pt>
                <c:pt idx="43091">
                  <c:v>2.6397478125001599</c:v>
                </c:pt>
                <c:pt idx="43092">
                  <c:v>2.6393578125001596</c:v>
                </c:pt>
                <c:pt idx="43093">
                  <c:v>2.6388796875001597</c:v>
                </c:pt>
                <c:pt idx="43094">
                  <c:v>2.6384065625001596</c:v>
                </c:pt>
                <c:pt idx="43095">
                  <c:v>2.6379040625001595</c:v>
                </c:pt>
                <c:pt idx="43096">
                  <c:v>2.63737625</c:v>
                </c:pt>
                <c:pt idx="43097">
                  <c:v>2.6367709375001596</c:v>
                </c:pt>
                <c:pt idx="43098">
                  <c:v>2.636136875</c:v>
                </c:pt>
                <c:pt idx="43099">
                  <c:v>2.6354393749999998</c:v>
                </c:pt>
                <c:pt idx="43100">
                  <c:v>2.6347428125001597</c:v>
                </c:pt>
                <c:pt idx="43101">
                  <c:v>2.6341134375001598</c:v>
                </c:pt>
                <c:pt idx="43102">
                  <c:v>2.6335587500000002</c:v>
                </c:pt>
                <c:pt idx="43103">
                  <c:v>2.6330484375001597</c:v>
                </c:pt>
                <c:pt idx="43104">
                  <c:v>2.6325278125001597</c:v>
                </c:pt>
                <c:pt idx="43105">
                  <c:v>2.63209781250016</c:v>
                </c:pt>
                <c:pt idx="43106">
                  <c:v>2.6317106250000002</c:v>
                </c:pt>
                <c:pt idx="43107">
                  <c:v>2.6311746875001596</c:v>
                </c:pt>
                <c:pt idx="43108">
                  <c:v>2.6315575</c:v>
                </c:pt>
                <c:pt idx="43109">
                  <c:v>2.6318934375001599</c:v>
                </c:pt>
                <c:pt idx="43110">
                  <c:v>2.6322712500000001</c:v>
                </c:pt>
                <c:pt idx="43111">
                  <c:v>2.6326959375001597</c:v>
                </c:pt>
                <c:pt idx="43112">
                  <c:v>2.6330706250000002</c:v>
                </c:pt>
                <c:pt idx="43113">
                  <c:v>2.6335143749999999</c:v>
                </c:pt>
                <c:pt idx="43114">
                  <c:v>2.6339418750000001</c:v>
                </c:pt>
                <c:pt idx="43115">
                  <c:v>2.6345071875001596</c:v>
                </c:pt>
                <c:pt idx="43116">
                  <c:v>2.63497125</c:v>
                </c:pt>
                <c:pt idx="43117">
                  <c:v>2.6354634375001598</c:v>
                </c:pt>
                <c:pt idx="43118">
                  <c:v>2.6360118749999999</c:v>
                </c:pt>
                <c:pt idx="43119">
                  <c:v>2.6366078125001597</c:v>
                </c:pt>
                <c:pt idx="43120">
                  <c:v>2.6370528125001598</c:v>
                </c:pt>
                <c:pt idx="43121">
                  <c:v>2.6375975</c:v>
                </c:pt>
                <c:pt idx="43122">
                  <c:v>2.6381215625001597</c:v>
                </c:pt>
                <c:pt idx="43123">
                  <c:v>2.6385974999999999</c:v>
                </c:pt>
                <c:pt idx="43124">
                  <c:v>2.6390906250000001</c:v>
                </c:pt>
                <c:pt idx="43125">
                  <c:v>2.639421875</c:v>
                </c:pt>
                <c:pt idx="43126">
                  <c:v>2.6399471875001597</c:v>
                </c:pt>
                <c:pt idx="43127">
                  <c:v>2.6404115625001596</c:v>
                </c:pt>
                <c:pt idx="43128">
                  <c:v>2.6408018750000002</c:v>
                </c:pt>
                <c:pt idx="43129">
                  <c:v>2.6412</c:v>
                </c:pt>
                <c:pt idx="43130">
                  <c:v>2.6408634375001596</c:v>
                </c:pt>
                <c:pt idx="43131">
                  <c:v>2.6404537499999998</c:v>
                </c:pt>
                <c:pt idx="43132">
                  <c:v>2.6399596875001596</c:v>
                </c:pt>
                <c:pt idx="43133">
                  <c:v>2.6394665625001599</c:v>
                </c:pt>
                <c:pt idx="43134">
                  <c:v>2.6389459375001598</c:v>
                </c:pt>
                <c:pt idx="43135">
                  <c:v>2.6382531249999999</c:v>
                </c:pt>
                <c:pt idx="43136">
                  <c:v>2.6378378125001598</c:v>
                </c:pt>
                <c:pt idx="43137">
                  <c:v>2.6374537500000002</c:v>
                </c:pt>
                <c:pt idx="43138">
                  <c:v>2.6369906250000001</c:v>
                </c:pt>
                <c:pt idx="43139">
                  <c:v>2.6365637500000001</c:v>
                </c:pt>
                <c:pt idx="43140">
                  <c:v>2.6360762499999999</c:v>
                </c:pt>
                <c:pt idx="43141">
                  <c:v>2.6356490625001596</c:v>
                </c:pt>
                <c:pt idx="43142">
                  <c:v>2.6352753125001596</c:v>
                </c:pt>
                <c:pt idx="43143">
                  <c:v>2.6349187500000002</c:v>
                </c:pt>
                <c:pt idx="43144">
                  <c:v>2.6344468750000001</c:v>
                </c:pt>
                <c:pt idx="43145">
                  <c:v>2.6340599999999998</c:v>
                </c:pt>
                <c:pt idx="43146">
                  <c:v>2.6345112500000001</c:v>
                </c:pt>
                <c:pt idx="43147">
                  <c:v>2.6349459375001598</c:v>
                </c:pt>
                <c:pt idx="43148">
                  <c:v>2.6354587500000002</c:v>
                </c:pt>
                <c:pt idx="43149">
                  <c:v>2.6358637499999999</c:v>
                </c:pt>
                <c:pt idx="43150">
                  <c:v>2.6362406250000001</c:v>
                </c:pt>
                <c:pt idx="43151">
                  <c:v>2.6365965625001597</c:v>
                </c:pt>
                <c:pt idx="43152">
                  <c:v>2.6369565625001599</c:v>
                </c:pt>
                <c:pt idx="43153">
                  <c:v>2.6372931249999998</c:v>
                </c:pt>
                <c:pt idx="43154">
                  <c:v>2.6376831250000001</c:v>
                </c:pt>
                <c:pt idx="43155">
                  <c:v>2.63807875</c:v>
                </c:pt>
                <c:pt idx="43156">
                  <c:v>2.638461875</c:v>
                </c:pt>
                <c:pt idx="43157">
                  <c:v>2.6388824999999998</c:v>
                </c:pt>
                <c:pt idx="43158">
                  <c:v>2.6393006250000002</c:v>
                </c:pt>
                <c:pt idx="43159">
                  <c:v>2.639621875</c:v>
                </c:pt>
                <c:pt idx="43160">
                  <c:v>2.639186875</c:v>
                </c:pt>
                <c:pt idx="43161">
                  <c:v>2.6388359375001595</c:v>
                </c:pt>
                <c:pt idx="43162">
                  <c:v>2.6384978125001597</c:v>
                </c:pt>
                <c:pt idx="43163">
                  <c:v>2.6380975000000002</c:v>
                </c:pt>
                <c:pt idx="43164">
                  <c:v>2.6376693750000002</c:v>
                </c:pt>
                <c:pt idx="43165">
                  <c:v>2.6372871875001596</c:v>
                </c:pt>
                <c:pt idx="43166">
                  <c:v>2.6369196875001597</c:v>
                </c:pt>
                <c:pt idx="43167">
                  <c:v>2.6364946875001598</c:v>
                </c:pt>
                <c:pt idx="43168">
                  <c:v>2.6361281249999999</c:v>
                </c:pt>
                <c:pt idx="43169">
                  <c:v>2.6356424999999999</c:v>
                </c:pt>
                <c:pt idx="43170">
                  <c:v>2.6352559375001596</c:v>
                </c:pt>
                <c:pt idx="43171">
                  <c:v>2.6348512500000001</c:v>
                </c:pt>
                <c:pt idx="43172">
                  <c:v>2.6344821875001596</c:v>
                </c:pt>
                <c:pt idx="43173">
                  <c:v>2.6347262499999999</c:v>
                </c:pt>
                <c:pt idx="43174">
                  <c:v>2.6351737499999999</c:v>
                </c:pt>
                <c:pt idx="43175">
                  <c:v>2.6356350000000002</c:v>
                </c:pt>
                <c:pt idx="43176">
                  <c:v>2.6360618750000002</c:v>
                </c:pt>
                <c:pt idx="43177">
                  <c:v>2.6364828125001596</c:v>
                </c:pt>
                <c:pt idx="43178">
                  <c:v>2.6369553125001599</c:v>
                </c:pt>
                <c:pt idx="43179">
                  <c:v>2.6374303125001597</c:v>
                </c:pt>
                <c:pt idx="43180">
                  <c:v>2.6379046875001597</c:v>
                </c:pt>
                <c:pt idx="43181">
                  <c:v>2.6384462499999999</c:v>
                </c:pt>
                <c:pt idx="43182">
                  <c:v>2.6387771875001595</c:v>
                </c:pt>
                <c:pt idx="43183">
                  <c:v>2.6394000000000002</c:v>
                </c:pt>
                <c:pt idx="43184">
                  <c:v>2.64002625</c:v>
                </c:pt>
                <c:pt idx="43185">
                  <c:v>2.6406296875001596</c:v>
                </c:pt>
                <c:pt idx="43186">
                  <c:v>2.6412403125001598</c:v>
                </c:pt>
                <c:pt idx="43187">
                  <c:v>2.6417840625001596</c:v>
                </c:pt>
                <c:pt idx="43188">
                  <c:v>2.64229125</c:v>
                </c:pt>
                <c:pt idx="43189">
                  <c:v>2.6427528125001598</c:v>
                </c:pt>
                <c:pt idx="43190">
                  <c:v>2.643188125</c:v>
                </c:pt>
                <c:pt idx="43191">
                  <c:v>2.6436012500000001</c:v>
                </c:pt>
                <c:pt idx="43192">
                  <c:v>2.6439706250000001</c:v>
                </c:pt>
                <c:pt idx="43193">
                  <c:v>2.6444021875001598</c:v>
                </c:pt>
                <c:pt idx="43194">
                  <c:v>2.644749375</c:v>
                </c:pt>
                <c:pt idx="43195">
                  <c:v>2.6443609375001595</c:v>
                </c:pt>
                <c:pt idx="43196">
                  <c:v>2.6437046875001595</c:v>
                </c:pt>
                <c:pt idx="43197">
                  <c:v>2.6432828125001597</c:v>
                </c:pt>
                <c:pt idx="43198">
                  <c:v>2.6427512499999999</c:v>
                </c:pt>
                <c:pt idx="43199">
                  <c:v>2.6421287499999999</c:v>
                </c:pt>
                <c:pt idx="43200">
                  <c:v>2.6414196875001599</c:v>
                </c:pt>
                <c:pt idx="43201">
                  <c:v>2.6406675000000002</c:v>
                </c:pt>
                <c:pt idx="43202">
                  <c:v>2.6398843749999998</c:v>
                </c:pt>
                <c:pt idx="43203">
                  <c:v>2.6391037499999999</c:v>
                </c:pt>
                <c:pt idx="43204">
                  <c:v>2.6382331250000002</c:v>
                </c:pt>
                <c:pt idx="43205">
                  <c:v>2.6373393749999998</c:v>
                </c:pt>
                <c:pt idx="43206">
                  <c:v>2.6364828125001596</c:v>
                </c:pt>
                <c:pt idx="43207">
                  <c:v>2.6356246875001599</c:v>
                </c:pt>
                <c:pt idx="43208">
                  <c:v>2.6348396875001598</c:v>
                </c:pt>
                <c:pt idx="43209">
                  <c:v>2.6341134375001598</c:v>
                </c:pt>
                <c:pt idx="43210">
                  <c:v>2.6333600000000001</c:v>
                </c:pt>
                <c:pt idx="43211">
                  <c:v>2.6326100000000001</c:v>
                </c:pt>
                <c:pt idx="43212">
                  <c:v>2.6319224999999999</c:v>
                </c:pt>
                <c:pt idx="43213">
                  <c:v>2.6313575</c:v>
                </c:pt>
                <c:pt idx="43214">
                  <c:v>2.6309174999999998</c:v>
                </c:pt>
                <c:pt idx="43215">
                  <c:v>2.6305631250000001</c:v>
                </c:pt>
                <c:pt idx="43216">
                  <c:v>2.6302281249999999</c:v>
                </c:pt>
                <c:pt idx="43217">
                  <c:v>2.6296196875001598</c:v>
                </c:pt>
                <c:pt idx="43218">
                  <c:v>2.6292846875001596</c:v>
                </c:pt>
                <c:pt idx="43219">
                  <c:v>2.6297040625001595</c:v>
                </c:pt>
                <c:pt idx="43220">
                  <c:v>2.6301131249999998</c:v>
                </c:pt>
                <c:pt idx="43221">
                  <c:v>2.630541875</c:v>
                </c:pt>
                <c:pt idx="43222">
                  <c:v>2.6309156250000001</c:v>
                </c:pt>
                <c:pt idx="43223">
                  <c:v>2.6314053125001595</c:v>
                </c:pt>
                <c:pt idx="43224">
                  <c:v>2.6318800000000002</c:v>
                </c:pt>
                <c:pt idx="43225">
                  <c:v>2.632301875</c:v>
                </c:pt>
                <c:pt idx="43226">
                  <c:v>2.6327668750000002</c:v>
                </c:pt>
                <c:pt idx="43227">
                  <c:v>2.6332681249999998</c:v>
                </c:pt>
                <c:pt idx="43228">
                  <c:v>2.6337115625001597</c:v>
                </c:pt>
                <c:pt idx="43229">
                  <c:v>2.6341637499999999</c:v>
                </c:pt>
                <c:pt idx="43230">
                  <c:v>2.6346403125001596</c:v>
                </c:pt>
                <c:pt idx="43231">
                  <c:v>2.635081875</c:v>
                </c:pt>
                <c:pt idx="43232">
                  <c:v>2.635564375</c:v>
                </c:pt>
                <c:pt idx="43233">
                  <c:v>2.6360596875001598</c:v>
                </c:pt>
                <c:pt idx="43234">
                  <c:v>2.6365431250000002</c:v>
                </c:pt>
                <c:pt idx="43235">
                  <c:v>2.6369456250000001</c:v>
                </c:pt>
                <c:pt idx="43236">
                  <c:v>2.6374284375001595</c:v>
                </c:pt>
                <c:pt idx="43237">
                  <c:v>2.6378256250000001</c:v>
                </c:pt>
                <c:pt idx="43238">
                  <c:v>2.6382921875001597</c:v>
                </c:pt>
                <c:pt idx="43239">
                  <c:v>2.6386659375001598</c:v>
                </c:pt>
                <c:pt idx="43240">
                  <c:v>2.6382915625001599</c:v>
                </c:pt>
                <c:pt idx="43241">
                  <c:v>2.6379171875001597</c:v>
                </c:pt>
                <c:pt idx="43242">
                  <c:v>2.6373396875001598</c:v>
                </c:pt>
                <c:pt idx="43243">
                  <c:v>2.6370059375001595</c:v>
                </c:pt>
                <c:pt idx="43244">
                  <c:v>2.6363675</c:v>
                </c:pt>
                <c:pt idx="43245">
                  <c:v>2.635915625</c:v>
                </c:pt>
                <c:pt idx="43246">
                  <c:v>2.6355118750000002</c:v>
                </c:pt>
                <c:pt idx="43247">
                  <c:v>2.6350456250000001</c:v>
                </c:pt>
                <c:pt idx="43248">
                  <c:v>2.6344418749999998</c:v>
                </c:pt>
                <c:pt idx="43249">
                  <c:v>2.6338659375001598</c:v>
                </c:pt>
                <c:pt idx="43250">
                  <c:v>2.633300625</c:v>
                </c:pt>
                <c:pt idx="43251">
                  <c:v>2.6326918749999999</c:v>
                </c:pt>
                <c:pt idx="43252">
                  <c:v>2.6321343750000001</c:v>
                </c:pt>
                <c:pt idx="43253">
                  <c:v>2.6315159375001596</c:v>
                </c:pt>
                <c:pt idx="43254">
                  <c:v>2.6309631250000001</c:v>
                </c:pt>
                <c:pt idx="43255">
                  <c:v>2.630473125</c:v>
                </c:pt>
                <c:pt idx="43256">
                  <c:v>2.630003125</c:v>
                </c:pt>
                <c:pt idx="43257">
                  <c:v>2.6295074999999999</c:v>
                </c:pt>
                <c:pt idx="43258">
                  <c:v>2.6298646875001599</c:v>
                </c:pt>
                <c:pt idx="43259">
                  <c:v>2.6302228125001599</c:v>
                </c:pt>
                <c:pt idx="43260">
                  <c:v>2.6306224999999999</c:v>
                </c:pt>
                <c:pt idx="43261">
                  <c:v>2.6311421875001599</c:v>
                </c:pt>
                <c:pt idx="43262">
                  <c:v>2.6315149999999998</c:v>
                </c:pt>
                <c:pt idx="43263">
                  <c:v>2.6320365625001596</c:v>
                </c:pt>
                <c:pt idx="43264">
                  <c:v>2.6325396875001599</c:v>
                </c:pt>
                <c:pt idx="43265">
                  <c:v>2.6330753125001598</c:v>
                </c:pt>
                <c:pt idx="43266">
                  <c:v>2.6335103125001598</c:v>
                </c:pt>
                <c:pt idx="43267">
                  <c:v>2.6340093750000002</c:v>
                </c:pt>
                <c:pt idx="43268">
                  <c:v>2.6344012499999998</c:v>
                </c:pt>
                <c:pt idx="43269">
                  <c:v>2.6347921875001599</c:v>
                </c:pt>
                <c:pt idx="43270">
                  <c:v>2.6352578125001598</c:v>
                </c:pt>
                <c:pt idx="43271">
                  <c:v>2.63565125</c:v>
                </c:pt>
                <c:pt idx="43272">
                  <c:v>2.6360240625001596</c:v>
                </c:pt>
                <c:pt idx="43273">
                  <c:v>2.6363568750000002</c:v>
                </c:pt>
                <c:pt idx="43274">
                  <c:v>2.6358593749999999</c:v>
                </c:pt>
                <c:pt idx="43275">
                  <c:v>2.6354943749999999</c:v>
                </c:pt>
                <c:pt idx="43276">
                  <c:v>2.6351021875001597</c:v>
                </c:pt>
                <c:pt idx="43277">
                  <c:v>2.6347437500000002</c:v>
                </c:pt>
                <c:pt idx="43278">
                  <c:v>2.6343565625001597</c:v>
                </c:pt>
                <c:pt idx="43279">
                  <c:v>2.6339575000000002</c:v>
                </c:pt>
                <c:pt idx="43280">
                  <c:v>2.6343228125001596</c:v>
                </c:pt>
                <c:pt idx="43281">
                  <c:v>2.6347003125001596</c:v>
                </c:pt>
                <c:pt idx="43282">
                  <c:v>2.6350687499999998</c:v>
                </c:pt>
                <c:pt idx="43283">
                  <c:v>2.6354178125001599</c:v>
                </c:pt>
                <c:pt idx="43284">
                  <c:v>2.6358146875001598</c:v>
                </c:pt>
                <c:pt idx="43285">
                  <c:v>2.6362518750000001</c:v>
                </c:pt>
                <c:pt idx="43286">
                  <c:v>2.6368062499999998</c:v>
                </c:pt>
                <c:pt idx="43287">
                  <c:v>2.6372662500000001</c:v>
                </c:pt>
                <c:pt idx="43288">
                  <c:v>2.6377825000000001</c:v>
                </c:pt>
                <c:pt idx="43289">
                  <c:v>2.6383406250000001</c:v>
                </c:pt>
                <c:pt idx="43290">
                  <c:v>2.6389171875001596</c:v>
                </c:pt>
                <c:pt idx="43291">
                  <c:v>2.6394159375001598</c:v>
                </c:pt>
                <c:pt idx="43292">
                  <c:v>2.6399349999999999</c:v>
                </c:pt>
                <c:pt idx="43293">
                  <c:v>2.6402553125001598</c:v>
                </c:pt>
                <c:pt idx="43294">
                  <c:v>2.6407321875001597</c:v>
                </c:pt>
                <c:pt idx="43295">
                  <c:v>2.6412665625001597</c:v>
                </c:pt>
                <c:pt idx="43296">
                  <c:v>2.6415956249999999</c:v>
                </c:pt>
                <c:pt idx="43297">
                  <c:v>2.6421162499999999</c:v>
                </c:pt>
                <c:pt idx="43298">
                  <c:v>2.6426834375001595</c:v>
                </c:pt>
                <c:pt idx="43299">
                  <c:v>2.6431921875001598</c:v>
                </c:pt>
                <c:pt idx="43300">
                  <c:v>2.6435431249999999</c:v>
                </c:pt>
                <c:pt idx="43301">
                  <c:v>2.6440693749999999</c:v>
                </c:pt>
                <c:pt idx="43302">
                  <c:v>2.6445068749999998</c:v>
                </c:pt>
                <c:pt idx="43303">
                  <c:v>2.64485468750016</c:v>
                </c:pt>
                <c:pt idx="43304">
                  <c:v>2.6443868749999999</c:v>
                </c:pt>
                <c:pt idx="43305">
                  <c:v>2.6439621875001595</c:v>
                </c:pt>
                <c:pt idx="43306">
                  <c:v>2.6434206250000001</c:v>
                </c:pt>
                <c:pt idx="43307">
                  <c:v>2.6427900000000002</c:v>
                </c:pt>
                <c:pt idx="43308">
                  <c:v>2.6419778125001598</c:v>
                </c:pt>
                <c:pt idx="43309">
                  <c:v>2.6410290625001598</c:v>
                </c:pt>
                <c:pt idx="43310">
                  <c:v>2.6399581250000002</c:v>
                </c:pt>
                <c:pt idx="43311">
                  <c:v>2.6388199999999999</c:v>
                </c:pt>
                <c:pt idx="43312">
                  <c:v>2.6377121875001599</c:v>
                </c:pt>
                <c:pt idx="43313">
                  <c:v>2.6366187499999998</c:v>
                </c:pt>
                <c:pt idx="43314">
                  <c:v>2.6355187500000001</c:v>
                </c:pt>
                <c:pt idx="43315">
                  <c:v>2.6343965625001595</c:v>
                </c:pt>
                <c:pt idx="43316">
                  <c:v>2.6333799999999998</c:v>
                </c:pt>
                <c:pt idx="43317">
                  <c:v>2.6323653125001596</c:v>
                </c:pt>
                <c:pt idx="43318">
                  <c:v>2.6315378125001598</c:v>
                </c:pt>
                <c:pt idx="43319">
                  <c:v>2.630824375</c:v>
                </c:pt>
                <c:pt idx="43320">
                  <c:v>2.6302365625001598</c:v>
                </c:pt>
                <c:pt idx="43321">
                  <c:v>2.6297406250000002</c:v>
                </c:pt>
                <c:pt idx="43322">
                  <c:v>2.6293506249999998</c:v>
                </c:pt>
                <c:pt idx="43323">
                  <c:v>2.6289181250000002</c:v>
                </c:pt>
                <c:pt idx="43324">
                  <c:v>2.6292974999999998</c:v>
                </c:pt>
                <c:pt idx="43325">
                  <c:v>2.629640625</c:v>
                </c:pt>
                <c:pt idx="43326">
                  <c:v>2.6300740625001597</c:v>
                </c:pt>
                <c:pt idx="43327">
                  <c:v>2.6306150000000001</c:v>
                </c:pt>
                <c:pt idx="43328">
                  <c:v>2.6311428125001597</c:v>
                </c:pt>
                <c:pt idx="43329">
                  <c:v>2.6316859375001598</c:v>
                </c:pt>
                <c:pt idx="43330">
                  <c:v>2.6322234375001599</c:v>
                </c:pt>
                <c:pt idx="43331">
                  <c:v>2.6328031250000001</c:v>
                </c:pt>
                <c:pt idx="43332">
                  <c:v>2.63334125</c:v>
                </c:pt>
                <c:pt idx="43333">
                  <c:v>2.6338878125001597</c:v>
                </c:pt>
                <c:pt idx="43334">
                  <c:v>2.6344359375001596</c:v>
                </c:pt>
                <c:pt idx="43335">
                  <c:v>2.6349637499999998</c:v>
                </c:pt>
                <c:pt idx="43336">
                  <c:v>2.6354778125001599</c:v>
                </c:pt>
                <c:pt idx="43337">
                  <c:v>2.6360378125001596</c:v>
                </c:pt>
                <c:pt idx="43338">
                  <c:v>2.6365696875001596</c:v>
                </c:pt>
                <c:pt idx="43339">
                  <c:v>2.6371340625001598</c:v>
                </c:pt>
                <c:pt idx="43340">
                  <c:v>2.6374731250000001</c:v>
                </c:pt>
                <c:pt idx="43341">
                  <c:v>2.6380246875001596</c:v>
                </c:pt>
                <c:pt idx="43342">
                  <c:v>2.63849125</c:v>
                </c:pt>
                <c:pt idx="43343">
                  <c:v>2.6388709375001596</c:v>
                </c:pt>
                <c:pt idx="43344">
                  <c:v>2.6392203125001599</c:v>
                </c:pt>
                <c:pt idx="43345">
                  <c:v>2.6388559375001597</c:v>
                </c:pt>
                <c:pt idx="43346">
                  <c:v>2.638168125</c:v>
                </c:pt>
                <c:pt idx="43347">
                  <c:v>2.6377040625001595</c:v>
                </c:pt>
                <c:pt idx="43348">
                  <c:v>2.6371812499999998</c:v>
                </c:pt>
                <c:pt idx="43349">
                  <c:v>2.6366274999999999</c:v>
                </c:pt>
                <c:pt idx="43350">
                  <c:v>2.6361490625001598</c:v>
                </c:pt>
                <c:pt idx="43351">
                  <c:v>2.635715625</c:v>
                </c:pt>
                <c:pt idx="43352">
                  <c:v>2.6352746875001598</c:v>
                </c:pt>
                <c:pt idx="43353">
                  <c:v>2.6348684375001596</c:v>
                </c:pt>
                <c:pt idx="43354">
                  <c:v>2.634473125</c:v>
                </c:pt>
                <c:pt idx="43355">
                  <c:v>2.6338865625001597</c:v>
                </c:pt>
                <c:pt idx="43356">
                  <c:v>2.633521875</c:v>
                </c:pt>
                <c:pt idx="43357">
                  <c:v>2.6337256249999998</c:v>
                </c:pt>
                <c:pt idx="43358">
                  <c:v>2.6341515625001599</c:v>
                </c:pt>
                <c:pt idx="43359">
                  <c:v>2.63466625</c:v>
                </c:pt>
                <c:pt idx="43360">
                  <c:v>2.6350293749999998</c:v>
                </c:pt>
                <c:pt idx="43361">
                  <c:v>2.6355246875001597</c:v>
                </c:pt>
                <c:pt idx="43362">
                  <c:v>2.6358959375001598</c:v>
                </c:pt>
                <c:pt idx="43363">
                  <c:v>2.6362678125001597</c:v>
                </c:pt>
                <c:pt idx="43364">
                  <c:v>2.6366787500000002</c:v>
                </c:pt>
                <c:pt idx="43365">
                  <c:v>2.6371465625001598</c:v>
                </c:pt>
                <c:pt idx="43366">
                  <c:v>2.6377018749999999</c:v>
                </c:pt>
                <c:pt idx="43367">
                  <c:v>2.6381125000000001</c:v>
                </c:pt>
                <c:pt idx="43368">
                  <c:v>2.6386375000000002</c:v>
                </c:pt>
                <c:pt idx="43369">
                  <c:v>2.6391137499999999</c:v>
                </c:pt>
                <c:pt idx="43370">
                  <c:v>2.6396262500000001</c:v>
                </c:pt>
                <c:pt idx="43371">
                  <c:v>2.6400584375001599</c:v>
                </c:pt>
                <c:pt idx="43372">
                  <c:v>2.6405978125001597</c:v>
                </c:pt>
                <c:pt idx="43373">
                  <c:v>2.641006875</c:v>
                </c:pt>
                <c:pt idx="43374">
                  <c:v>2.6414599999999999</c:v>
                </c:pt>
                <c:pt idx="43375">
                  <c:v>2.6417853125001596</c:v>
                </c:pt>
                <c:pt idx="43376">
                  <c:v>2.6421065625001598</c:v>
                </c:pt>
                <c:pt idx="43377">
                  <c:v>2.6416140625001598</c:v>
                </c:pt>
                <c:pt idx="43378">
                  <c:v>2.6410153125001599</c:v>
                </c:pt>
                <c:pt idx="43379">
                  <c:v>2.6406143750000002</c:v>
                </c:pt>
                <c:pt idx="43380">
                  <c:v>2.6400728125001596</c:v>
                </c:pt>
                <c:pt idx="43381">
                  <c:v>2.6394962500000001</c:v>
                </c:pt>
                <c:pt idx="43382">
                  <c:v>2.6389253125001599</c:v>
                </c:pt>
                <c:pt idx="43383">
                  <c:v>2.6384571875001597</c:v>
                </c:pt>
                <c:pt idx="43384">
                  <c:v>2.6380359375001596</c:v>
                </c:pt>
                <c:pt idx="43385">
                  <c:v>2.637698125</c:v>
                </c:pt>
                <c:pt idx="43386">
                  <c:v>2.6373309375001597</c:v>
                </c:pt>
                <c:pt idx="43387">
                  <c:v>2.636995625</c:v>
                </c:pt>
                <c:pt idx="43388">
                  <c:v>2.6364553125001597</c:v>
                </c:pt>
                <c:pt idx="43389">
                  <c:v>2.6360306250000001</c:v>
                </c:pt>
                <c:pt idx="43390">
                  <c:v>2.6353087500000001</c:v>
                </c:pt>
                <c:pt idx="43391">
                  <c:v>2.6348378125001597</c:v>
                </c:pt>
                <c:pt idx="43392">
                  <c:v>2.6343031250000002</c:v>
                </c:pt>
                <c:pt idx="43393">
                  <c:v>2.6337674999999998</c:v>
                </c:pt>
                <c:pt idx="43394">
                  <c:v>2.6331825000000002</c:v>
                </c:pt>
                <c:pt idx="43395">
                  <c:v>2.63257875</c:v>
                </c:pt>
                <c:pt idx="43396">
                  <c:v>2.6319859375001595</c:v>
                </c:pt>
                <c:pt idx="43397">
                  <c:v>2.6314390625001596</c:v>
                </c:pt>
                <c:pt idx="43398">
                  <c:v>2.6308268749999999</c:v>
                </c:pt>
                <c:pt idx="43399">
                  <c:v>2.6302724999999998</c:v>
                </c:pt>
                <c:pt idx="43400">
                  <c:v>2.6299299999999999</c:v>
                </c:pt>
                <c:pt idx="43401">
                  <c:v>2.6294737499999998</c:v>
                </c:pt>
                <c:pt idx="43402">
                  <c:v>2.6290265625001599</c:v>
                </c:pt>
                <c:pt idx="43403">
                  <c:v>2.62868375</c:v>
                </c:pt>
                <c:pt idx="43404">
                  <c:v>2.6290784375001599</c:v>
                </c:pt>
                <c:pt idx="43405">
                  <c:v>2.6294443749999998</c:v>
                </c:pt>
                <c:pt idx="43406">
                  <c:v>2.6299690625001597</c:v>
                </c:pt>
                <c:pt idx="43407">
                  <c:v>2.6304540625001596</c:v>
                </c:pt>
                <c:pt idx="43408">
                  <c:v>2.6308803125001599</c:v>
                </c:pt>
                <c:pt idx="43409">
                  <c:v>2.6313037499999998</c:v>
                </c:pt>
                <c:pt idx="43410">
                  <c:v>2.6317537500000001</c:v>
                </c:pt>
                <c:pt idx="43411">
                  <c:v>2.6321965625001598</c:v>
                </c:pt>
                <c:pt idx="43412">
                  <c:v>2.6326990625001598</c:v>
                </c:pt>
                <c:pt idx="43413">
                  <c:v>2.6332425000000002</c:v>
                </c:pt>
                <c:pt idx="43414">
                  <c:v>2.6335649999999999</c:v>
                </c:pt>
                <c:pt idx="43415">
                  <c:v>2.6341018749999998</c:v>
                </c:pt>
                <c:pt idx="43416">
                  <c:v>2.6346596875001596</c:v>
                </c:pt>
                <c:pt idx="43417">
                  <c:v>2.6351456249999998</c:v>
                </c:pt>
                <c:pt idx="43418">
                  <c:v>2.6355103125001595</c:v>
                </c:pt>
                <c:pt idx="43419">
                  <c:v>2.63603875</c:v>
                </c:pt>
                <c:pt idx="43420">
                  <c:v>2.6363928125001599</c:v>
                </c:pt>
                <c:pt idx="43421">
                  <c:v>2.6367699999999998</c:v>
                </c:pt>
                <c:pt idx="43422">
                  <c:v>2.6363406249999999</c:v>
                </c:pt>
                <c:pt idx="43423">
                  <c:v>2.6359940625001599</c:v>
                </c:pt>
                <c:pt idx="43424">
                  <c:v>2.6354921875001596</c:v>
                </c:pt>
                <c:pt idx="43425">
                  <c:v>2.6349571875001598</c:v>
                </c:pt>
                <c:pt idx="43426">
                  <c:v>2.6343999999999999</c:v>
                </c:pt>
                <c:pt idx="43427">
                  <c:v>2.633845</c:v>
                </c:pt>
                <c:pt idx="43428">
                  <c:v>2.6332021875001597</c:v>
                </c:pt>
                <c:pt idx="43429">
                  <c:v>2.6325106250000001</c:v>
                </c:pt>
                <c:pt idx="43430">
                  <c:v>2.6318812500000002</c:v>
                </c:pt>
                <c:pt idx="43431">
                  <c:v>2.6313346875001598</c:v>
                </c:pt>
                <c:pt idx="43432">
                  <c:v>2.6307621875001597</c:v>
                </c:pt>
                <c:pt idx="43433">
                  <c:v>2.6302793750000002</c:v>
                </c:pt>
                <c:pt idx="43434">
                  <c:v>2.6297646875001597</c:v>
                </c:pt>
                <c:pt idx="43435">
                  <c:v>2.6294446875001598</c:v>
                </c:pt>
                <c:pt idx="43436">
                  <c:v>2.6298059375001599</c:v>
                </c:pt>
                <c:pt idx="43437">
                  <c:v>2.6302356250000001</c:v>
                </c:pt>
                <c:pt idx="43438">
                  <c:v>2.6305734375001597</c:v>
                </c:pt>
                <c:pt idx="43439">
                  <c:v>2.6310278125001596</c:v>
                </c:pt>
                <c:pt idx="43440">
                  <c:v>2.6314887499999999</c:v>
                </c:pt>
                <c:pt idx="43441">
                  <c:v>2.6319840625001598</c:v>
                </c:pt>
                <c:pt idx="43442">
                  <c:v>2.6324518750000001</c:v>
                </c:pt>
                <c:pt idx="43443">
                  <c:v>2.6329459375001596</c:v>
                </c:pt>
                <c:pt idx="43444">
                  <c:v>2.6333112500000002</c:v>
                </c:pt>
                <c:pt idx="43445">
                  <c:v>2.6338231250000002</c:v>
                </c:pt>
                <c:pt idx="43446">
                  <c:v>2.6342115625001599</c:v>
                </c:pt>
                <c:pt idx="43447">
                  <c:v>2.6346543750000002</c:v>
                </c:pt>
                <c:pt idx="43448">
                  <c:v>2.6350799999999999</c:v>
                </c:pt>
                <c:pt idx="43449">
                  <c:v>2.6355346875001597</c:v>
                </c:pt>
                <c:pt idx="43450">
                  <c:v>2.6358671875001596</c:v>
                </c:pt>
                <c:pt idx="43451">
                  <c:v>2.6362053125001599</c:v>
                </c:pt>
                <c:pt idx="43452">
                  <c:v>2.6365859375001599</c:v>
                </c:pt>
                <c:pt idx="43453">
                  <c:v>2.6363709375001596</c:v>
                </c:pt>
                <c:pt idx="43454">
                  <c:v>2.6359037500000002</c:v>
                </c:pt>
                <c:pt idx="43455">
                  <c:v>2.6353612499999999</c:v>
                </c:pt>
                <c:pt idx="43456">
                  <c:v>2.63496</c:v>
                </c:pt>
                <c:pt idx="43457">
                  <c:v>2.6346268749999999</c:v>
                </c:pt>
                <c:pt idx="43458">
                  <c:v>2.6342434375001598</c:v>
                </c:pt>
                <c:pt idx="43459">
                  <c:v>2.6339096875001595</c:v>
                </c:pt>
                <c:pt idx="43460">
                  <c:v>2.6343290625001599</c:v>
                </c:pt>
                <c:pt idx="43461">
                  <c:v>2.6346612500000002</c:v>
                </c:pt>
                <c:pt idx="43462">
                  <c:v>2.6350506249999999</c:v>
                </c:pt>
                <c:pt idx="43463">
                  <c:v>2.63555625</c:v>
                </c:pt>
                <c:pt idx="43464">
                  <c:v>2.6360337500000002</c:v>
                </c:pt>
                <c:pt idx="43465">
                  <c:v>2.6364821875001598</c:v>
                </c:pt>
                <c:pt idx="43466">
                  <c:v>2.6369271875001599</c:v>
                </c:pt>
                <c:pt idx="43467">
                  <c:v>2.6374068749999999</c:v>
                </c:pt>
                <c:pt idx="43468">
                  <c:v>2.6378615625001598</c:v>
                </c:pt>
                <c:pt idx="43469">
                  <c:v>2.63820875</c:v>
                </c:pt>
                <c:pt idx="43470">
                  <c:v>2.6386528125001596</c:v>
                </c:pt>
                <c:pt idx="43471">
                  <c:v>2.6390528125001596</c:v>
                </c:pt>
                <c:pt idx="43472">
                  <c:v>2.6394771875001597</c:v>
                </c:pt>
                <c:pt idx="43473">
                  <c:v>2.6399871875001599</c:v>
                </c:pt>
                <c:pt idx="43474">
                  <c:v>2.6404553125001597</c:v>
                </c:pt>
                <c:pt idx="43475">
                  <c:v>2.6409331250000001</c:v>
                </c:pt>
                <c:pt idx="43476">
                  <c:v>2.6414031250000001</c:v>
                </c:pt>
                <c:pt idx="43477">
                  <c:v>2.6418062500000001</c:v>
                </c:pt>
                <c:pt idx="43478">
                  <c:v>2.6421803125001597</c:v>
                </c:pt>
                <c:pt idx="43479">
                  <c:v>2.642520625</c:v>
                </c:pt>
                <c:pt idx="43480">
                  <c:v>2.6429784375001599</c:v>
                </c:pt>
                <c:pt idx="43481">
                  <c:v>2.643351875</c:v>
                </c:pt>
                <c:pt idx="43482">
                  <c:v>2.6426646875001598</c:v>
                </c:pt>
                <c:pt idx="43483">
                  <c:v>2.6419540625001598</c:v>
                </c:pt>
                <c:pt idx="43484">
                  <c:v>2.6411318750000001</c:v>
                </c:pt>
                <c:pt idx="43485">
                  <c:v>2.6402196875001596</c:v>
                </c:pt>
                <c:pt idx="43486">
                  <c:v>2.6392968749999999</c:v>
                </c:pt>
                <c:pt idx="43487">
                  <c:v>2.6381990625001599</c:v>
                </c:pt>
                <c:pt idx="43488">
                  <c:v>2.637051875</c:v>
                </c:pt>
                <c:pt idx="43489">
                  <c:v>2.6358790625001598</c:v>
                </c:pt>
                <c:pt idx="43490">
                  <c:v>2.6346812499999999</c:v>
                </c:pt>
                <c:pt idx="43491">
                  <c:v>2.6335950000000001</c:v>
                </c:pt>
                <c:pt idx="43492">
                  <c:v>2.6327587499999998</c:v>
                </c:pt>
                <c:pt idx="43493">
                  <c:v>2.6320762499999999</c:v>
                </c:pt>
                <c:pt idx="43494">
                  <c:v>2.6314728125001596</c:v>
                </c:pt>
                <c:pt idx="43495">
                  <c:v>2.6309003125001595</c:v>
                </c:pt>
                <c:pt idx="43496">
                  <c:v>2.6304875000000001</c:v>
                </c:pt>
                <c:pt idx="43497">
                  <c:v>2.6299384375001598</c:v>
                </c:pt>
                <c:pt idx="43498">
                  <c:v>2.6295165625001595</c:v>
                </c:pt>
                <c:pt idx="43499">
                  <c:v>2.6298665625001596</c:v>
                </c:pt>
                <c:pt idx="43500">
                  <c:v>2.6303312499999998</c:v>
                </c:pt>
                <c:pt idx="43501">
                  <c:v>2.63066656250016</c:v>
                </c:pt>
                <c:pt idx="43502">
                  <c:v>2.6310862500000001</c:v>
                </c:pt>
                <c:pt idx="43503">
                  <c:v>2.6315287500000002</c:v>
                </c:pt>
                <c:pt idx="43504">
                  <c:v>2.6320159375001597</c:v>
                </c:pt>
                <c:pt idx="43505">
                  <c:v>2.6325581250000001</c:v>
                </c:pt>
                <c:pt idx="43506">
                  <c:v>2.633105</c:v>
                </c:pt>
                <c:pt idx="43507">
                  <c:v>2.6336153125001598</c:v>
                </c:pt>
                <c:pt idx="43508">
                  <c:v>2.6341378125001595</c:v>
                </c:pt>
                <c:pt idx="43509">
                  <c:v>2.6344581250000001</c:v>
                </c:pt>
                <c:pt idx="43510">
                  <c:v>2.6349409375001596</c:v>
                </c:pt>
                <c:pt idx="43511">
                  <c:v>2.6354134375001599</c:v>
                </c:pt>
                <c:pt idx="43512">
                  <c:v>2.6360412499999999</c:v>
                </c:pt>
                <c:pt idx="43513">
                  <c:v>2.6365349999999999</c:v>
                </c:pt>
                <c:pt idx="43514">
                  <c:v>2.6369775</c:v>
                </c:pt>
                <c:pt idx="43515">
                  <c:v>2.6374784375001599</c:v>
                </c:pt>
                <c:pt idx="43516">
                  <c:v>2.6380640625001597</c:v>
                </c:pt>
                <c:pt idx="43517">
                  <c:v>2.6385153125001599</c:v>
                </c:pt>
                <c:pt idx="43518">
                  <c:v>2.6389034375001597</c:v>
                </c:pt>
                <c:pt idx="43519">
                  <c:v>2.6392921875001596</c:v>
                </c:pt>
                <c:pt idx="43520">
                  <c:v>2.6388815625001598</c:v>
                </c:pt>
                <c:pt idx="43521">
                  <c:v>2.6384349999999999</c:v>
                </c:pt>
                <c:pt idx="43522">
                  <c:v>2.6378040625001598</c:v>
                </c:pt>
                <c:pt idx="43523">
                  <c:v>2.6374359375001597</c:v>
                </c:pt>
                <c:pt idx="43524">
                  <c:v>2.6370353125001595</c:v>
                </c:pt>
                <c:pt idx="43525">
                  <c:v>2.6366540625001598</c:v>
                </c:pt>
                <c:pt idx="43526">
                  <c:v>2.6362721875001598</c:v>
                </c:pt>
                <c:pt idx="43527">
                  <c:v>2.6357115625001599</c:v>
                </c:pt>
                <c:pt idx="43528">
                  <c:v>2.6353028125001599</c:v>
                </c:pt>
                <c:pt idx="43529">
                  <c:v>2.6348937499999998</c:v>
                </c:pt>
                <c:pt idx="43530">
                  <c:v>2.6344528125001596</c:v>
                </c:pt>
                <c:pt idx="43531">
                  <c:v>2.6339984375001597</c:v>
                </c:pt>
                <c:pt idx="43532">
                  <c:v>2.6335665625001599</c:v>
                </c:pt>
                <c:pt idx="43533">
                  <c:v>2.6331681250000001</c:v>
                </c:pt>
                <c:pt idx="43534">
                  <c:v>2.6327696875001596</c:v>
                </c:pt>
                <c:pt idx="43535">
                  <c:v>2.6323593750000001</c:v>
                </c:pt>
                <c:pt idx="43536">
                  <c:v>2.6319537500000001</c:v>
                </c:pt>
                <c:pt idx="43537">
                  <c:v>2.631421875</c:v>
                </c:pt>
                <c:pt idx="43538">
                  <c:v>2.6319106250000002</c:v>
                </c:pt>
                <c:pt idx="43539">
                  <c:v>2.6323837499999998</c:v>
                </c:pt>
                <c:pt idx="43540">
                  <c:v>2.6328612499999999</c:v>
                </c:pt>
                <c:pt idx="43541">
                  <c:v>2.6332318749999999</c:v>
                </c:pt>
                <c:pt idx="43542">
                  <c:v>2.6336165625001597</c:v>
                </c:pt>
                <c:pt idx="43543">
                  <c:v>2.6341237500000001</c:v>
                </c:pt>
                <c:pt idx="43544">
                  <c:v>2.634694375</c:v>
                </c:pt>
                <c:pt idx="43545">
                  <c:v>2.6351396875001596</c:v>
                </c:pt>
                <c:pt idx="43546">
                  <c:v>2.635545</c:v>
                </c:pt>
                <c:pt idx="43547">
                  <c:v>2.6360240625001596</c:v>
                </c:pt>
                <c:pt idx="43548">
                  <c:v>2.6364475000000001</c:v>
                </c:pt>
                <c:pt idx="43549">
                  <c:v>2.636899375</c:v>
                </c:pt>
                <c:pt idx="43550">
                  <c:v>2.6374106249999998</c:v>
                </c:pt>
                <c:pt idx="43551">
                  <c:v>2.6379031249999998</c:v>
                </c:pt>
                <c:pt idx="43552">
                  <c:v>2.6383562500000002</c:v>
                </c:pt>
                <c:pt idx="43553">
                  <c:v>2.6388137500000002</c:v>
                </c:pt>
                <c:pt idx="43554">
                  <c:v>2.6392234375001595</c:v>
                </c:pt>
                <c:pt idx="43555">
                  <c:v>2.6396243749999999</c:v>
                </c:pt>
                <c:pt idx="43556">
                  <c:v>2.6400571875001599</c:v>
                </c:pt>
                <c:pt idx="43557">
                  <c:v>2.6404196875001595</c:v>
                </c:pt>
                <c:pt idx="43558">
                  <c:v>2.6408165625001598</c:v>
                </c:pt>
                <c:pt idx="43559">
                  <c:v>2.6403949999999998</c:v>
                </c:pt>
                <c:pt idx="43560">
                  <c:v>2.6400715625001596</c:v>
                </c:pt>
                <c:pt idx="43561">
                  <c:v>2.6397353125001599</c:v>
                </c:pt>
                <c:pt idx="43562">
                  <c:v>2.6393471875001597</c:v>
                </c:pt>
                <c:pt idx="43563">
                  <c:v>2.6390134375001599</c:v>
                </c:pt>
                <c:pt idx="43564">
                  <c:v>2.6385675000000002</c:v>
                </c:pt>
                <c:pt idx="43565">
                  <c:v>2.6380893749999998</c:v>
                </c:pt>
                <c:pt idx="43566">
                  <c:v>2.6375634375001598</c:v>
                </c:pt>
                <c:pt idx="43567">
                  <c:v>2.6369306250000002</c:v>
                </c:pt>
                <c:pt idx="43568">
                  <c:v>2.6361750000000002</c:v>
                </c:pt>
                <c:pt idx="43569">
                  <c:v>2.6354553125001599</c:v>
                </c:pt>
                <c:pt idx="43570">
                  <c:v>2.6347856250000001</c:v>
                </c:pt>
                <c:pt idx="43571">
                  <c:v>2.634050625</c:v>
                </c:pt>
                <c:pt idx="43572">
                  <c:v>2.6332381250000001</c:v>
                </c:pt>
                <c:pt idx="43573">
                  <c:v>2.6323715625001598</c:v>
                </c:pt>
                <c:pt idx="43574">
                  <c:v>2.6315225</c:v>
                </c:pt>
                <c:pt idx="43575">
                  <c:v>2.6307640625001598</c:v>
                </c:pt>
                <c:pt idx="43576">
                  <c:v>2.6300756249999999</c:v>
                </c:pt>
                <c:pt idx="43577">
                  <c:v>2.6295128125001597</c:v>
                </c:pt>
                <c:pt idx="43578">
                  <c:v>2.62910625</c:v>
                </c:pt>
                <c:pt idx="43579">
                  <c:v>2.6287440625001599</c:v>
                </c:pt>
                <c:pt idx="43580">
                  <c:v>2.628185625</c:v>
                </c:pt>
                <c:pt idx="43581">
                  <c:v>2.6284287499999999</c:v>
                </c:pt>
                <c:pt idx="43582">
                  <c:v>2.6287903125001599</c:v>
                </c:pt>
                <c:pt idx="43583">
                  <c:v>2.6291293750000002</c:v>
                </c:pt>
                <c:pt idx="43584">
                  <c:v>2.62957375</c:v>
                </c:pt>
                <c:pt idx="43585">
                  <c:v>2.6299840625001596</c:v>
                </c:pt>
                <c:pt idx="43586">
                  <c:v>2.6304237499999998</c:v>
                </c:pt>
                <c:pt idx="43587">
                  <c:v>2.6308534375001598</c:v>
                </c:pt>
                <c:pt idx="43588">
                  <c:v>2.63133531250016</c:v>
                </c:pt>
                <c:pt idx="43589">
                  <c:v>2.6318671875001596</c:v>
                </c:pt>
                <c:pt idx="43590">
                  <c:v>2.6323156249999999</c:v>
                </c:pt>
                <c:pt idx="43591">
                  <c:v>2.6327824999999998</c:v>
                </c:pt>
                <c:pt idx="43592">
                  <c:v>2.6332556249999999</c:v>
                </c:pt>
                <c:pt idx="43593">
                  <c:v>2.6336440625001596</c:v>
                </c:pt>
                <c:pt idx="43594">
                  <c:v>2.6340637500000001</c:v>
                </c:pt>
                <c:pt idx="43595">
                  <c:v>2.634455</c:v>
                </c:pt>
                <c:pt idx="43596">
                  <c:v>2.6347753125001598</c:v>
                </c:pt>
                <c:pt idx="43597">
                  <c:v>2.6351912500000001</c:v>
                </c:pt>
                <c:pt idx="43598">
                  <c:v>2.6355706250000002</c:v>
                </c:pt>
                <c:pt idx="43599">
                  <c:v>2.63597875</c:v>
                </c:pt>
                <c:pt idx="43600">
                  <c:v>2.6363884375001598</c:v>
                </c:pt>
                <c:pt idx="43601">
                  <c:v>2.6368678125001597</c:v>
                </c:pt>
                <c:pt idx="43602">
                  <c:v>2.6372221875001598</c:v>
                </c:pt>
                <c:pt idx="43603">
                  <c:v>2.63671343750016</c:v>
                </c:pt>
                <c:pt idx="43604">
                  <c:v>2.6363512500000001</c:v>
                </c:pt>
                <c:pt idx="43605">
                  <c:v>2.6359328125001595</c:v>
                </c:pt>
                <c:pt idx="43606">
                  <c:v>2.6354709375001599</c:v>
                </c:pt>
                <c:pt idx="43607">
                  <c:v>2.6350365625001597</c:v>
                </c:pt>
                <c:pt idx="43608">
                  <c:v>2.6346587499999998</c:v>
                </c:pt>
                <c:pt idx="43609">
                  <c:v>2.6342099999999999</c:v>
                </c:pt>
                <c:pt idx="43610">
                  <c:v>2.6336581250000002</c:v>
                </c:pt>
                <c:pt idx="43611">
                  <c:v>2.6330896875001599</c:v>
                </c:pt>
                <c:pt idx="43612">
                  <c:v>2.6326246875001598</c:v>
                </c:pt>
                <c:pt idx="43613">
                  <c:v>2.6321834375001596</c:v>
                </c:pt>
                <c:pt idx="43614">
                  <c:v>2.6317956250000001</c:v>
                </c:pt>
                <c:pt idx="43615">
                  <c:v>2.6314634375001598</c:v>
                </c:pt>
                <c:pt idx="43616">
                  <c:v>2.6309690625001596</c:v>
                </c:pt>
                <c:pt idx="43617">
                  <c:v>2.6306153125001597</c:v>
                </c:pt>
                <c:pt idx="43618">
                  <c:v>2.63096</c:v>
                </c:pt>
                <c:pt idx="43619">
                  <c:v>2.6314334375001596</c:v>
                </c:pt>
                <c:pt idx="43620">
                  <c:v>2.6317759375001599</c:v>
                </c:pt>
                <c:pt idx="43621">
                  <c:v>2.6322056250000001</c:v>
                </c:pt>
                <c:pt idx="43622">
                  <c:v>2.6327737500000001</c:v>
                </c:pt>
                <c:pt idx="43623">
                  <c:v>2.6332484375001597</c:v>
                </c:pt>
                <c:pt idx="43624">
                  <c:v>2.6337246875001599</c:v>
                </c:pt>
                <c:pt idx="43625">
                  <c:v>2.6342556250000002</c:v>
                </c:pt>
                <c:pt idx="43626">
                  <c:v>2.6347715625001595</c:v>
                </c:pt>
                <c:pt idx="43627">
                  <c:v>2.6353024999999999</c:v>
                </c:pt>
                <c:pt idx="43628">
                  <c:v>2.6358215625001598</c:v>
                </c:pt>
                <c:pt idx="43629">
                  <c:v>2.6362471875001598</c:v>
                </c:pt>
                <c:pt idx="43630">
                  <c:v>2.63658468750016</c:v>
                </c:pt>
                <c:pt idx="43631">
                  <c:v>2.6369318750000001</c:v>
                </c:pt>
                <c:pt idx="43632">
                  <c:v>2.6373093750000001</c:v>
                </c:pt>
                <c:pt idx="43633">
                  <c:v>2.6376584375001597</c:v>
                </c:pt>
                <c:pt idx="43634">
                  <c:v>2.6371828125001597</c:v>
                </c:pt>
                <c:pt idx="43635">
                  <c:v>2.6368540625001597</c:v>
                </c:pt>
                <c:pt idx="43636">
                  <c:v>2.6365009375001596</c:v>
                </c:pt>
                <c:pt idx="43637">
                  <c:v>2.6360925000000002</c:v>
                </c:pt>
                <c:pt idx="43638">
                  <c:v>2.6356471875001599</c:v>
                </c:pt>
                <c:pt idx="43639">
                  <c:v>2.6351100000000001</c:v>
                </c:pt>
                <c:pt idx="43640">
                  <c:v>2.6345800000000001</c:v>
                </c:pt>
                <c:pt idx="43641">
                  <c:v>2.6341118749999999</c:v>
                </c:pt>
                <c:pt idx="43642">
                  <c:v>2.63372875</c:v>
                </c:pt>
                <c:pt idx="43643">
                  <c:v>2.6333459375001596</c:v>
                </c:pt>
                <c:pt idx="43644">
                  <c:v>2.6328584375001598</c:v>
                </c:pt>
                <c:pt idx="43645">
                  <c:v>2.6324878125001598</c:v>
                </c:pt>
                <c:pt idx="43646">
                  <c:v>2.6321465625001599</c:v>
                </c:pt>
                <c:pt idx="43647">
                  <c:v>2.6324796875001599</c:v>
                </c:pt>
                <c:pt idx="43648">
                  <c:v>2.6328675000000001</c:v>
                </c:pt>
                <c:pt idx="43649">
                  <c:v>2.6332037499999998</c:v>
                </c:pt>
                <c:pt idx="43650">
                  <c:v>2.6335262500000001</c:v>
                </c:pt>
                <c:pt idx="43651">
                  <c:v>2.6339143749999998</c:v>
                </c:pt>
                <c:pt idx="43652">
                  <c:v>2.634320625</c:v>
                </c:pt>
                <c:pt idx="43653">
                  <c:v>2.6347906249999999</c:v>
                </c:pt>
                <c:pt idx="43654">
                  <c:v>2.6352540625001599</c:v>
                </c:pt>
                <c:pt idx="43655">
                  <c:v>2.6357646875001599</c:v>
                </c:pt>
                <c:pt idx="43656">
                  <c:v>2.6362168750000001</c:v>
                </c:pt>
                <c:pt idx="43657">
                  <c:v>2.6365621875001599</c:v>
                </c:pt>
                <c:pt idx="43658">
                  <c:v>2.6370399999999998</c:v>
                </c:pt>
                <c:pt idx="43659">
                  <c:v>2.6373965625001596</c:v>
                </c:pt>
                <c:pt idx="43660">
                  <c:v>2.6378925</c:v>
                </c:pt>
                <c:pt idx="43661">
                  <c:v>2.6383271875001597</c:v>
                </c:pt>
                <c:pt idx="43662">
                  <c:v>2.638788125</c:v>
                </c:pt>
                <c:pt idx="43663">
                  <c:v>2.639210625</c:v>
                </c:pt>
                <c:pt idx="43664">
                  <c:v>2.6386224999999999</c:v>
                </c:pt>
                <c:pt idx="43665">
                  <c:v>2.6381509375001597</c:v>
                </c:pt>
                <c:pt idx="43666">
                  <c:v>2.6375940625001597</c:v>
                </c:pt>
                <c:pt idx="43667">
                  <c:v>2.6369125000000002</c:v>
                </c:pt>
                <c:pt idx="43668">
                  <c:v>2.6363159375001599</c:v>
                </c:pt>
                <c:pt idx="43669">
                  <c:v>2.6357646875001599</c:v>
                </c:pt>
                <c:pt idx="43670">
                  <c:v>2.6351915625001596</c:v>
                </c:pt>
                <c:pt idx="43671">
                  <c:v>2.6345996875001596</c:v>
                </c:pt>
                <c:pt idx="43672">
                  <c:v>2.6339787499999998</c:v>
                </c:pt>
                <c:pt idx="43673">
                  <c:v>2.6333081250000001</c:v>
                </c:pt>
                <c:pt idx="43674">
                  <c:v>2.6326912500000001</c:v>
                </c:pt>
                <c:pt idx="43675">
                  <c:v>2.6321924999999999</c:v>
                </c:pt>
                <c:pt idx="43676">
                  <c:v>2.6317225</c:v>
                </c:pt>
                <c:pt idx="43677">
                  <c:v>2.6313303125001597</c:v>
                </c:pt>
                <c:pt idx="43678">
                  <c:v>2.6308815625001598</c:v>
                </c:pt>
                <c:pt idx="43679">
                  <c:v>2.6304434375001597</c:v>
                </c:pt>
                <c:pt idx="43680">
                  <c:v>2.6301043750000002</c:v>
                </c:pt>
                <c:pt idx="43681">
                  <c:v>2.6295628125001596</c:v>
                </c:pt>
                <c:pt idx="43682">
                  <c:v>2.6299462500000002</c:v>
                </c:pt>
                <c:pt idx="43683">
                  <c:v>2.6303353125001596</c:v>
                </c:pt>
                <c:pt idx="43684">
                  <c:v>2.6306693750000001</c:v>
                </c:pt>
                <c:pt idx="43685">
                  <c:v>2.6310600000000002</c:v>
                </c:pt>
                <c:pt idx="43686">
                  <c:v>2.6315215625001596</c:v>
                </c:pt>
                <c:pt idx="43687">
                  <c:v>2.6320734375001598</c:v>
                </c:pt>
                <c:pt idx="43688">
                  <c:v>2.6325687499999999</c:v>
                </c:pt>
                <c:pt idx="43689">
                  <c:v>2.6330971875001596</c:v>
                </c:pt>
                <c:pt idx="43690">
                  <c:v>2.6335909375001596</c:v>
                </c:pt>
                <c:pt idx="43691">
                  <c:v>2.6340934375001597</c:v>
                </c:pt>
                <c:pt idx="43692">
                  <c:v>2.63456</c:v>
                </c:pt>
                <c:pt idx="43693">
                  <c:v>2.634989375</c:v>
                </c:pt>
                <c:pt idx="43694">
                  <c:v>2.63549875</c:v>
                </c:pt>
                <c:pt idx="43695">
                  <c:v>2.6359959375001596</c:v>
                </c:pt>
                <c:pt idx="43696">
                  <c:v>2.6364546875001595</c:v>
                </c:pt>
                <c:pt idx="43697">
                  <c:v>2.6369656250000002</c:v>
                </c:pt>
                <c:pt idx="43698">
                  <c:v>2.6373540625001599</c:v>
                </c:pt>
                <c:pt idx="43699">
                  <c:v>2.6377615625001596</c:v>
                </c:pt>
                <c:pt idx="43700">
                  <c:v>2.6381671875001595</c:v>
                </c:pt>
                <c:pt idx="43701">
                  <c:v>2.6385043750000001</c:v>
                </c:pt>
                <c:pt idx="43702">
                  <c:v>2.6381509375001597</c:v>
                </c:pt>
                <c:pt idx="43703">
                  <c:v>2.6376865625001598</c:v>
                </c:pt>
                <c:pt idx="43704">
                  <c:v>2.6372831250000002</c:v>
                </c:pt>
                <c:pt idx="43705">
                  <c:v>2.6367349999999998</c:v>
                </c:pt>
                <c:pt idx="43706">
                  <c:v>2.6363940625001598</c:v>
                </c:pt>
                <c:pt idx="43707">
                  <c:v>2.635945</c:v>
                </c:pt>
                <c:pt idx="43708">
                  <c:v>2.6355046875001595</c:v>
                </c:pt>
                <c:pt idx="43709">
                  <c:v>2.635024375</c:v>
                </c:pt>
                <c:pt idx="43710">
                  <c:v>2.6345812500000001</c:v>
                </c:pt>
                <c:pt idx="43711">
                  <c:v>2.6341462500000001</c:v>
                </c:pt>
                <c:pt idx="43712">
                  <c:v>2.6340896875001598</c:v>
                </c:pt>
                <c:pt idx="43713">
                  <c:v>2.634495625</c:v>
                </c:pt>
                <c:pt idx="43714">
                  <c:v>2.6348699999999998</c:v>
                </c:pt>
                <c:pt idx="43715">
                  <c:v>2.6352543750000001</c:v>
                </c:pt>
                <c:pt idx="43716">
                  <c:v>2.6355965625001598</c:v>
                </c:pt>
                <c:pt idx="43717">
                  <c:v>2.6359734375001596</c:v>
                </c:pt>
                <c:pt idx="43718">
                  <c:v>2.636384375</c:v>
                </c:pt>
                <c:pt idx="43719">
                  <c:v>2.6367818750000001</c:v>
                </c:pt>
                <c:pt idx="43720">
                  <c:v>2.6371171875001598</c:v>
                </c:pt>
                <c:pt idx="43721">
                  <c:v>2.6375206250000001</c:v>
                </c:pt>
                <c:pt idx="43722">
                  <c:v>2.6379631250000002</c:v>
                </c:pt>
                <c:pt idx="43723">
                  <c:v>2.638378125</c:v>
                </c:pt>
                <c:pt idx="43724">
                  <c:v>2.6388203125001599</c:v>
                </c:pt>
                <c:pt idx="43725">
                  <c:v>2.63938125</c:v>
                </c:pt>
                <c:pt idx="43726">
                  <c:v>2.6398212499999998</c:v>
                </c:pt>
                <c:pt idx="43727">
                  <c:v>2.6401681250000002</c:v>
                </c:pt>
                <c:pt idx="43728">
                  <c:v>2.6404984375001597</c:v>
                </c:pt>
                <c:pt idx="43729">
                  <c:v>2.6405681250000002</c:v>
                </c:pt>
                <c:pt idx="43730">
                  <c:v>2.6401512500000002</c:v>
                </c:pt>
                <c:pt idx="43731">
                  <c:v>2.6395290625001597</c:v>
                </c:pt>
                <c:pt idx="43732">
                  <c:v>2.6391059375001595</c:v>
                </c:pt>
                <c:pt idx="43733">
                  <c:v>2.6386387500000001</c:v>
                </c:pt>
                <c:pt idx="43734">
                  <c:v>2.6381162499999999</c:v>
                </c:pt>
                <c:pt idx="43735">
                  <c:v>2.6376018750000001</c:v>
                </c:pt>
                <c:pt idx="43736">
                  <c:v>2.6369850000000001</c:v>
                </c:pt>
                <c:pt idx="43737">
                  <c:v>2.6363071875001598</c:v>
                </c:pt>
                <c:pt idx="43738">
                  <c:v>2.6356187499999999</c:v>
                </c:pt>
                <c:pt idx="43739">
                  <c:v>2.634976875</c:v>
                </c:pt>
                <c:pt idx="43740">
                  <c:v>2.6343103125001597</c:v>
                </c:pt>
                <c:pt idx="43741">
                  <c:v>2.6335728125001596</c:v>
                </c:pt>
                <c:pt idx="43742">
                  <c:v>2.6327990625001596</c:v>
                </c:pt>
                <c:pt idx="43743">
                  <c:v>2.632020625</c:v>
                </c:pt>
                <c:pt idx="43744">
                  <c:v>2.6313331249999998</c:v>
                </c:pt>
                <c:pt idx="43745">
                  <c:v>2.6306303125001596</c:v>
                </c:pt>
                <c:pt idx="43746">
                  <c:v>2.6300218750000002</c:v>
                </c:pt>
                <c:pt idx="43747">
                  <c:v>2.6294521875001595</c:v>
                </c:pt>
                <c:pt idx="43748">
                  <c:v>2.6289387500000001</c:v>
                </c:pt>
                <c:pt idx="43749">
                  <c:v>2.6285249999999998</c:v>
                </c:pt>
                <c:pt idx="43750">
                  <c:v>2.6281403125001597</c:v>
                </c:pt>
                <c:pt idx="43751">
                  <c:v>2.6278153125001595</c:v>
                </c:pt>
                <c:pt idx="43752">
                  <c:v>2.6281812499999999</c:v>
                </c:pt>
                <c:pt idx="43753">
                  <c:v>2.6285381249999999</c:v>
                </c:pt>
                <c:pt idx="43754">
                  <c:v>2.6289668750000001</c:v>
                </c:pt>
                <c:pt idx="43755">
                  <c:v>2.6293700000000002</c:v>
                </c:pt>
                <c:pt idx="43756">
                  <c:v>2.6298331250000002</c:v>
                </c:pt>
                <c:pt idx="43757">
                  <c:v>2.63022125</c:v>
                </c:pt>
                <c:pt idx="43758">
                  <c:v>2.6307471875001598</c:v>
                </c:pt>
                <c:pt idx="43759">
                  <c:v>2.63118843750016</c:v>
                </c:pt>
                <c:pt idx="43760">
                  <c:v>2.6316475000000001</c:v>
                </c:pt>
                <c:pt idx="43761">
                  <c:v>2.6321024999999998</c:v>
                </c:pt>
                <c:pt idx="43762">
                  <c:v>2.632678125</c:v>
                </c:pt>
                <c:pt idx="43763">
                  <c:v>2.6331437499999999</c:v>
                </c:pt>
                <c:pt idx="43764">
                  <c:v>2.63370375</c:v>
                </c:pt>
                <c:pt idx="43765">
                  <c:v>2.6342631249999999</c:v>
                </c:pt>
                <c:pt idx="43766">
                  <c:v>2.634788125</c:v>
                </c:pt>
                <c:pt idx="43767">
                  <c:v>2.63527656250016</c:v>
                </c:pt>
                <c:pt idx="43768">
                  <c:v>2.6357900000000001</c:v>
                </c:pt>
                <c:pt idx="43769">
                  <c:v>2.6362046875001597</c:v>
                </c:pt>
                <c:pt idx="43770">
                  <c:v>2.6365656249999998</c:v>
                </c:pt>
                <c:pt idx="43771">
                  <c:v>2.6369562499999999</c:v>
                </c:pt>
                <c:pt idx="43772">
                  <c:v>2.6373337499999998</c:v>
                </c:pt>
                <c:pt idx="43773">
                  <c:v>2.6368265625001599</c:v>
                </c:pt>
                <c:pt idx="43774">
                  <c:v>2.636219375</c:v>
                </c:pt>
                <c:pt idx="43775">
                  <c:v>2.6355543749999999</c:v>
                </c:pt>
                <c:pt idx="43776">
                  <c:v>2.6351328125001596</c:v>
                </c:pt>
                <c:pt idx="43777">
                  <c:v>2.634624375</c:v>
                </c:pt>
                <c:pt idx="43778">
                  <c:v>2.6340406249999999</c:v>
                </c:pt>
                <c:pt idx="43779">
                  <c:v>2.6333984375001598</c:v>
                </c:pt>
                <c:pt idx="43780">
                  <c:v>2.6327990625001596</c:v>
                </c:pt>
                <c:pt idx="43781">
                  <c:v>2.6322281250000001</c:v>
                </c:pt>
                <c:pt idx="43782">
                  <c:v>2.6315331249999998</c:v>
                </c:pt>
                <c:pt idx="43783">
                  <c:v>2.6308846875001599</c:v>
                </c:pt>
                <c:pt idx="43784">
                  <c:v>2.6302346875001597</c:v>
                </c:pt>
                <c:pt idx="43785">
                  <c:v>2.6296878125001597</c:v>
                </c:pt>
                <c:pt idx="43786">
                  <c:v>2.6291975000000001</c:v>
                </c:pt>
                <c:pt idx="43787">
                  <c:v>2.6288028125001599</c:v>
                </c:pt>
                <c:pt idx="43788">
                  <c:v>2.6284603125001595</c:v>
                </c:pt>
                <c:pt idx="43789">
                  <c:v>2.6280981250000002</c:v>
                </c:pt>
                <c:pt idx="43790">
                  <c:v>2.6284640625001598</c:v>
                </c:pt>
                <c:pt idx="43791">
                  <c:v>2.6289271875001599</c:v>
                </c:pt>
                <c:pt idx="43792">
                  <c:v>2.6293240625001597</c:v>
                </c:pt>
                <c:pt idx="43793">
                  <c:v>2.6298474999999999</c:v>
                </c:pt>
                <c:pt idx="43794">
                  <c:v>2.6303125000000001</c:v>
                </c:pt>
                <c:pt idx="43795">
                  <c:v>2.6306859375001599</c:v>
                </c:pt>
                <c:pt idx="43796">
                  <c:v>2.6311731250000001</c:v>
                </c:pt>
                <c:pt idx="43797">
                  <c:v>2.6316712500000001</c:v>
                </c:pt>
                <c:pt idx="43798">
                  <c:v>2.6321728125001598</c:v>
                </c:pt>
                <c:pt idx="43799">
                  <c:v>2.6326759375001596</c:v>
                </c:pt>
                <c:pt idx="43800">
                  <c:v>2.6331981249999998</c:v>
                </c:pt>
                <c:pt idx="43801">
                  <c:v>2.6337328125001598</c:v>
                </c:pt>
                <c:pt idx="43802">
                  <c:v>2.6343184375001596</c:v>
                </c:pt>
                <c:pt idx="43803">
                  <c:v>2.6348290625001596</c:v>
                </c:pt>
                <c:pt idx="43804">
                  <c:v>2.6354137500000001</c:v>
                </c:pt>
                <c:pt idx="43805">
                  <c:v>2.6359209375001598</c:v>
                </c:pt>
                <c:pt idx="43806">
                  <c:v>2.6364481249999998</c:v>
                </c:pt>
                <c:pt idx="43807">
                  <c:v>2.6368831250000002</c:v>
                </c:pt>
                <c:pt idx="43808">
                  <c:v>2.637404375</c:v>
                </c:pt>
                <c:pt idx="43809">
                  <c:v>2.6377840625001596</c:v>
                </c:pt>
                <c:pt idx="43810">
                  <c:v>2.6381475000000001</c:v>
                </c:pt>
                <c:pt idx="43811">
                  <c:v>2.6385715625001596</c:v>
                </c:pt>
                <c:pt idx="43812">
                  <c:v>2.6382371875001596</c:v>
                </c:pt>
                <c:pt idx="43813">
                  <c:v>2.6377293750000002</c:v>
                </c:pt>
                <c:pt idx="43814">
                  <c:v>2.6373525</c:v>
                </c:pt>
                <c:pt idx="43815">
                  <c:v>2.6369190625001599</c:v>
                </c:pt>
                <c:pt idx="43816">
                  <c:v>2.6364700000000001</c:v>
                </c:pt>
                <c:pt idx="43817">
                  <c:v>2.6360549999999998</c:v>
                </c:pt>
                <c:pt idx="43818">
                  <c:v>2.6356843749999999</c:v>
                </c:pt>
                <c:pt idx="43819">
                  <c:v>2.6352875</c:v>
                </c:pt>
                <c:pt idx="43820">
                  <c:v>2.6349290625001598</c:v>
                </c:pt>
                <c:pt idx="43821">
                  <c:v>2.6345299999999998</c:v>
                </c:pt>
                <c:pt idx="43822">
                  <c:v>2.6340762500000001</c:v>
                </c:pt>
                <c:pt idx="43823">
                  <c:v>2.6337190625001599</c:v>
                </c:pt>
                <c:pt idx="43824">
                  <c:v>2.6333040625001596</c:v>
                </c:pt>
                <c:pt idx="43825">
                  <c:v>2.6329840625001597</c:v>
                </c:pt>
                <c:pt idx="43826">
                  <c:v>2.6325234375001596</c:v>
                </c:pt>
                <c:pt idx="43827">
                  <c:v>2.6321574999999999</c:v>
                </c:pt>
                <c:pt idx="43828">
                  <c:v>2.6321365625001598</c:v>
                </c:pt>
                <c:pt idx="43829">
                  <c:v>2.6324634375001597</c:v>
                </c:pt>
                <c:pt idx="43830">
                  <c:v>2.6328528125001598</c:v>
                </c:pt>
                <c:pt idx="43831">
                  <c:v>2.6332190625001597</c:v>
                </c:pt>
                <c:pt idx="43832">
                  <c:v>2.6335543750000001</c:v>
                </c:pt>
                <c:pt idx="43833">
                  <c:v>2.6335003125001597</c:v>
                </c:pt>
                <c:pt idx="43834">
                  <c:v>2.6331768750000002</c:v>
                </c:pt>
                <c:pt idx="43835">
                  <c:v>2.6326003125001596</c:v>
                </c:pt>
                <c:pt idx="43836">
                  <c:v>2.6322234375001599</c:v>
                </c:pt>
                <c:pt idx="43837">
                  <c:v>2.6318165625001599</c:v>
                </c:pt>
                <c:pt idx="43838">
                  <c:v>2.6314465625001597</c:v>
                </c:pt>
                <c:pt idx="43839">
                  <c:v>2.63097156250016</c:v>
                </c:pt>
                <c:pt idx="43840">
                  <c:v>2.6304953125001598</c:v>
                </c:pt>
                <c:pt idx="43841">
                  <c:v>2.6300834375001596</c:v>
                </c:pt>
                <c:pt idx="43842">
                  <c:v>2.6297243749999999</c:v>
                </c:pt>
                <c:pt idx="43843">
                  <c:v>2.629381875</c:v>
                </c:pt>
                <c:pt idx="43844">
                  <c:v>2.6289046875001598</c:v>
                </c:pt>
                <c:pt idx="43845">
                  <c:v>2.628514375</c:v>
                </c:pt>
                <c:pt idx="43846">
                  <c:v>2.6289699999999998</c:v>
                </c:pt>
                <c:pt idx="43847">
                  <c:v>2.6294593750000002</c:v>
                </c:pt>
                <c:pt idx="43848">
                  <c:v>2.6298418749999999</c:v>
                </c:pt>
                <c:pt idx="43849">
                  <c:v>2.6303290625001599</c:v>
                </c:pt>
                <c:pt idx="43850">
                  <c:v>2.6307403125001598</c:v>
                </c:pt>
                <c:pt idx="43851">
                  <c:v>2.6311874999999998</c:v>
                </c:pt>
                <c:pt idx="43852">
                  <c:v>2.6316850000000001</c:v>
                </c:pt>
                <c:pt idx="43853">
                  <c:v>2.6322156250000002</c:v>
                </c:pt>
                <c:pt idx="43854">
                  <c:v>2.6325621875001599</c:v>
                </c:pt>
                <c:pt idx="43855">
                  <c:v>2.6330921875001598</c:v>
                </c:pt>
                <c:pt idx="43856">
                  <c:v>2.63367</c:v>
                </c:pt>
                <c:pt idx="43857">
                  <c:v>2.6339931249999999</c:v>
                </c:pt>
                <c:pt idx="43858">
                  <c:v>2.6345493750000002</c:v>
                </c:pt>
                <c:pt idx="43859">
                  <c:v>2.6350799999999999</c:v>
                </c:pt>
                <c:pt idx="43860">
                  <c:v>2.6355453125001596</c:v>
                </c:pt>
                <c:pt idx="43861">
                  <c:v>2.6360996875001597</c:v>
                </c:pt>
                <c:pt idx="43862">
                  <c:v>2.6365484375001595</c:v>
                </c:pt>
                <c:pt idx="43863">
                  <c:v>2.6369112499999998</c:v>
                </c:pt>
                <c:pt idx="43864">
                  <c:v>2.6373028125001596</c:v>
                </c:pt>
                <c:pt idx="43865">
                  <c:v>2.6369449999999999</c:v>
                </c:pt>
                <c:pt idx="43866">
                  <c:v>2.6363596875001596</c:v>
                </c:pt>
                <c:pt idx="43867">
                  <c:v>2.635928125</c:v>
                </c:pt>
                <c:pt idx="43868">
                  <c:v>2.6354018749999999</c:v>
                </c:pt>
                <c:pt idx="43869">
                  <c:v>2.6347640625001598</c:v>
                </c:pt>
                <c:pt idx="43870">
                  <c:v>2.63406875</c:v>
                </c:pt>
                <c:pt idx="43871">
                  <c:v>2.6333956249999999</c:v>
                </c:pt>
                <c:pt idx="43872">
                  <c:v>2.6327209375001597</c:v>
                </c:pt>
                <c:pt idx="43873">
                  <c:v>2.6320296875001596</c:v>
                </c:pt>
                <c:pt idx="43874">
                  <c:v>2.6313650000000002</c:v>
                </c:pt>
                <c:pt idx="43875">
                  <c:v>2.6307912500000001</c:v>
                </c:pt>
                <c:pt idx="43876">
                  <c:v>2.6303000000000001</c:v>
                </c:pt>
                <c:pt idx="43877">
                  <c:v>2.629909375</c:v>
                </c:pt>
                <c:pt idx="43878">
                  <c:v>2.6295609375001598</c:v>
                </c:pt>
                <c:pt idx="43879">
                  <c:v>2.6291665625001599</c:v>
                </c:pt>
                <c:pt idx="43880">
                  <c:v>2.6294809375001598</c:v>
                </c:pt>
                <c:pt idx="43881">
                  <c:v>2.6298206249999998</c:v>
                </c:pt>
                <c:pt idx="43882">
                  <c:v>2.63025625</c:v>
                </c:pt>
                <c:pt idx="43883">
                  <c:v>2.6307</c:v>
                </c:pt>
                <c:pt idx="43884">
                  <c:v>2.6311290625001598</c:v>
                </c:pt>
                <c:pt idx="43885">
                  <c:v>2.63158156250016</c:v>
                </c:pt>
                <c:pt idx="43886">
                  <c:v>2.6320228125001597</c:v>
                </c:pt>
                <c:pt idx="43887">
                  <c:v>2.6324265625001599</c:v>
                </c:pt>
                <c:pt idx="43888">
                  <c:v>2.632934375</c:v>
                </c:pt>
                <c:pt idx="43889">
                  <c:v>2.6334037499999998</c:v>
                </c:pt>
                <c:pt idx="43890">
                  <c:v>2.6338834375001596</c:v>
                </c:pt>
                <c:pt idx="43891">
                  <c:v>2.6343937500000001</c:v>
                </c:pt>
                <c:pt idx="43892">
                  <c:v>2.6349771875001595</c:v>
                </c:pt>
                <c:pt idx="43893">
                  <c:v>2.635433125</c:v>
                </c:pt>
                <c:pt idx="43894">
                  <c:v>2.6359346875001597</c:v>
                </c:pt>
                <c:pt idx="43895">
                  <c:v>2.636431875</c:v>
                </c:pt>
                <c:pt idx="43896">
                  <c:v>2.6369268749999999</c:v>
                </c:pt>
                <c:pt idx="43897">
                  <c:v>2.6373209375001596</c:v>
                </c:pt>
                <c:pt idx="43898">
                  <c:v>2.6377659375001596</c:v>
                </c:pt>
                <c:pt idx="43899">
                  <c:v>2.6382390625001597</c:v>
                </c:pt>
                <c:pt idx="43900">
                  <c:v>2.6386893749999998</c:v>
                </c:pt>
                <c:pt idx="43901">
                  <c:v>2.6390396875001598</c:v>
                </c:pt>
                <c:pt idx="43902">
                  <c:v>2.6386740625001597</c:v>
                </c:pt>
                <c:pt idx="43903">
                  <c:v>2.6383065625001598</c:v>
                </c:pt>
                <c:pt idx="43904">
                  <c:v>2.637874375</c:v>
                </c:pt>
                <c:pt idx="43905">
                  <c:v>2.6372253125001599</c:v>
                </c:pt>
                <c:pt idx="43906">
                  <c:v>2.6367953125001597</c:v>
                </c:pt>
                <c:pt idx="43907">
                  <c:v>2.6363803125001599</c:v>
                </c:pt>
                <c:pt idx="43908">
                  <c:v>2.6360009375001598</c:v>
                </c:pt>
                <c:pt idx="43909">
                  <c:v>2.6356740625001596</c:v>
                </c:pt>
                <c:pt idx="43910">
                  <c:v>2.6353</c:v>
                </c:pt>
                <c:pt idx="43911">
                  <c:v>2.6349212500000001</c:v>
                </c:pt>
                <c:pt idx="43912">
                  <c:v>2.6345915625001597</c:v>
                </c:pt>
                <c:pt idx="43913">
                  <c:v>2.634179375</c:v>
                </c:pt>
                <c:pt idx="43914">
                  <c:v>2.6337703125001597</c:v>
                </c:pt>
                <c:pt idx="43915">
                  <c:v>2.6332253125001599</c:v>
                </c:pt>
                <c:pt idx="43916">
                  <c:v>2.6327993749999998</c:v>
                </c:pt>
                <c:pt idx="43917">
                  <c:v>2.6322662499999998</c:v>
                </c:pt>
                <c:pt idx="43918">
                  <c:v>2.6316503125001596</c:v>
                </c:pt>
                <c:pt idx="43919">
                  <c:v>2.6312346875001595</c:v>
                </c:pt>
                <c:pt idx="43920">
                  <c:v>2.6306934375001596</c:v>
                </c:pt>
                <c:pt idx="43921">
                  <c:v>2.6301275</c:v>
                </c:pt>
                <c:pt idx="43922">
                  <c:v>2.629661875</c:v>
                </c:pt>
                <c:pt idx="43923">
                  <c:v>2.6292684375001598</c:v>
                </c:pt>
                <c:pt idx="43924">
                  <c:v>2.6291918750000001</c:v>
                </c:pt>
                <c:pt idx="43925">
                  <c:v>2.6295437499999998</c:v>
                </c:pt>
                <c:pt idx="43926">
                  <c:v>2.6298759375001599</c:v>
                </c:pt>
                <c:pt idx="43927">
                  <c:v>2.6302615625001597</c:v>
                </c:pt>
                <c:pt idx="43928">
                  <c:v>2.6307093749999999</c:v>
                </c:pt>
                <c:pt idx="43929">
                  <c:v>2.6311228125001596</c:v>
                </c:pt>
                <c:pt idx="43930">
                  <c:v>2.6316209375001596</c:v>
                </c:pt>
                <c:pt idx="43931">
                  <c:v>2.63198031250016</c:v>
                </c:pt>
                <c:pt idx="43932">
                  <c:v>2.6323478125001598</c:v>
                </c:pt>
                <c:pt idx="43933">
                  <c:v>2.6327803125001599</c:v>
                </c:pt>
                <c:pt idx="43934">
                  <c:v>2.6331043749999998</c:v>
                </c:pt>
                <c:pt idx="43935">
                  <c:v>2.6334456249999998</c:v>
                </c:pt>
                <c:pt idx="43936">
                  <c:v>2.6340487499999998</c:v>
                </c:pt>
                <c:pt idx="43937">
                  <c:v>2.6343809375001599</c:v>
                </c:pt>
                <c:pt idx="43938">
                  <c:v>2.6347628125001599</c:v>
                </c:pt>
                <c:pt idx="43939">
                  <c:v>2.635105625</c:v>
                </c:pt>
                <c:pt idx="43940">
                  <c:v>2.635491875</c:v>
                </c:pt>
                <c:pt idx="43941">
                  <c:v>2.6351650000000002</c:v>
                </c:pt>
                <c:pt idx="43942">
                  <c:v>2.6347821875001598</c:v>
                </c:pt>
                <c:pt idx="43943">
                  <c:v>2.6342671875001598</c:v>
                </c:pt>
                <c:pt idx="43944">
                  <c:v>2.6337143749999998</c:v>
                </c:pt>
                <c:pt idx="43945">
                  <c:v>2.6331587500000002</c:v>
                </c:pt>
                <c:pt idx="43946">
                  <c:v>2.6325393749999999</c:v>
                </c:pt>
                <c:pt idx="43947">
                  <c:v>2.6319581250000001</c:v>
                </c:pt>
                <c:pt idx="43948">
                  <c:v>2.6313049999999998</c:v>
                </c:pt>
                <c:pt idx="43949">
                  <c:v>2.6306881249999998</c:v>
                </c:pt>
                <c:pt idx="43950">
                  <c:v>2.6301231249999999</c:v>
                </c:pt>
                <c:pt idx="43951">
                  <c:v>2.6296318749999998</c:v>
                </c:pt>
                <c:pt idx="43952">
                  <c:v>2.6292974999999998</c:v>
                </c:pt>
                <c:pt idx="43953">
                  <c:v>2.6289509375001598</c:v>
                </c:pt>
                <c:pt idx="43954">
                  <c:v>2.6292853125001598</c:v>
                </c:pt>
                <c:pt idx="43955">
                  <c:v>2.6297603125001596</c:v>
                </c:pt>
                <c:pt idx="43956">
                  <c:v>2.6301928125001597</c:v>
                </c:pt>
                <c:pt idx="43957">
                  <c:v>2.6306150000000001</c:v>
                </c:pt>
                <c:pt idx="43958">
                  <c:v>2.6310034375001599</c:v>
                </c:pt>
                <c:pt idx="43959">
                  <c:v>2.6313550000000001</c:v>
                </c:pt>
                <c:pt idx="43960">
                  <c:v>2.63173406250016</c:v>
                </c:pt>
                <c:pt idx="43961">
                  <c:v>2.6321118750000001</c:v>
                </c:pt>
                <c:pt idx="43962">
                  <c:v>2.6325559375001597</c:v>
                </c:pt>
                <c:pt idx="43963">
                  <c:v>2.6329915625001599</c:v>
                </c:pt>
                <c:pt idx="43964">
                  <c:v>2.633429375</c:v>
                </c:pt>
                <c:pt idx="43965">
                  <c:v>2.6337640625001599</c:v>
                </c:pt>
                <c:pt idx="43966">
                  <c:v>2.6340868749999999</c:v>
                </c:pt>
                <c:pt idx="43967">
                  <c:v>2.6344915625001599</c:v>
                </c:pt>
                <c:pt idx="43968">
                  <c:v>2.6349018750000002</c:v>
                </c:pt>
                <c:pt idx="43969">
                  <c:v>2.6352640625001595</c:v>
                </c:pt>
                <c:pt idx="43970">
                  <c:v>2.6356103125001598</c:v>
                </c:pt>
                <c:pt idx="43971">
                  <c:v>2.6359949999999999</c:v>
                </c:pt>
                <c:pt idx="43972">
                  <c:v>2.6364406250000001</c:v>
                </c:pt>
                <c:pt idx="43973">
                  <c:v>2.6368509375001596</c:v>
                </c:pt>
                <c:pt idx="43974">
                  <c:v>2.6363215625001599</c:v>
                </c:pt>
                <c:pt idx="43975">
                  <c:v>2.6359334375001597</c:v>
                </c:pt>
                <c:pt idx="43976">
                  <c:v>2.6353637499999998</c:v>
                </c:pt>
                <c:pt idx="43977">
                  <c:v>2.6347368750000002</c:v>
                </c:pt>
                <c:pt idx="43978">
                  <c:v>2.6340709375001596</c:v>
                </c:pt>
                <c:pt idx="43979">
                  <c:v>2.6335190625001599</c:v>
                </c:pt>
                <c:pt idx="43980">
                  <c:v>2.6329628125001596</c:v>
                </c:pt>
                <c:pt idx="43981">
                  <c:v>2.6324321875001599</c:v>
                </c:pt>
                <c:pt idx="43982">
                  <c:v>2.63197875</c:v>
                </c:pt>
                <c:pt idx="43983">
                  <c:v>2.6315875000000002</c:v>
                </c:pt>
                <c:pt idx="43984">
                  <c:v>2.6310959375001599</c:v>
                </c:pt>
                <c:pt idx="43985">
                  <c:v>2.6307318749999999</c:v>
                </c:pt>
                <c:pt idx="43986">
                  <c:v>2.6304046875001599</c:v>
                </c:pt>
                <c:pt idx="43987">
                  <c:v>2.6307684375001599</c:v>
                </c:pt>
                <c:pt idx="43988">
                  <c:v>2.6311118750000002</c:v>
                </c:pt>
                <c:pt idx="43989">
                  <c:v>2.6315181249999999</c:v>
                </c:pt>
                <c:pt idx="43990">
                  <c:v>2.6319184375001599</c:v>
                </c:pt>
                <c:pt idx="43991">
                  <c:v>2.6322703125001596</c:v>
                </c:pt>
                <c:pt idx="43992">
                  <c:v>2.6326287499999999</c:v>
                </c:pt>
                <c:pt idx="43993">
                  <c:v>2.6329709375001595</c:v>
                </c:pt>
                <c:pt idx="43994">
                  <c:v>2.6334403125001598</c:v>
                </c:pt>
                <c:pt idx="43995">
                  <c:v>2.6338606250000001</c:v>
                </c:pt>
                <c:pt idx="43996">
                  <c:v>2.6343125000000001</c:v>
                </c:pt>
                <c:pt idx="43997">
                  <c:v>2.6347103125001596</c:v>
                </c:pt>
                <c:pt idx="43998">
                  <c:v>2.6350521875001598</c:v>
                </c:pt>
                <c:pt idx="43999">
                  <c:v>2.6354262500000001</c:v>
                </c:pt>
                <c:pt idx="44000">
                  <c:v>2.6358609375001598</c:v>
                </c:pt>
                <c:pt idx="44001">
                  <c:v>2.636255625</c:v>
                </c:pt>
                <c:pt idx="44002">
                  <c:v>2.6366078125001597</c:v>
                </c:pt>
                <c:pt idx="44003">
                  <c:v>2.637005625</c:v>
                </c:pt>
                <c:pt idx="44004">
                  <c:v>2.6373378125001596</c:v>
                </c:pt>
                <c:pt idx="44005">
                  <c:v>2.6370065625001597</c:v>
                </c:pt>
                <c:pt idx="44006">
                  <c:v>2.6363099999999999</c:v>
                </c:pt>
                <c:pt idx="44007">
                  <c:v>2.6358131249999999</c:v>
                </c:pt>
                <c:pt idx="44008">
                  <c:v>2.635316875</c:v>
                </c:pt>
                <c:pt idx="44009">
                  <c:v>2.6348265625001597</c:v>
                </c:pt>
                <c:pt idx="44010">
                  <c:v>2.6343037499999999</c:v>
                </c:pt>
                <c:pt idx="44011">
                  <c:v>2.6336937499999999</c:v>
                </c:pt>
                <c:pt idx="44012">
                  <c:v>2.6330693749999998</c:v>
                </c:pt>
                <c:pt idx="44013">
                  <c:v>2.6324903125001597</c:v>
                </c:pt>
                <c:pt idx="44014">
                  <c:v>2.6319628125001597</c:v>
                </c:pt>
                <c:pt idx="44015">
                  <c:v>2.63158125</c:v>
                </c:pt>
                <c:pt idx="44016">
                  <c:v>2.6312421875001597</c:v>
                </c:pt>
                <c:pt idx="44017">
                  <c:v>2.6308093750000001</c:v>
                </c:pt>
                <c:pt idx="44018">
                  <c:v>2.6304484375001596</c:v>
                </c:pt>
                <c:pt idx="44019">
                  <c:v>2.6308449999999999</c:v>
                </c:pt>
                <c:pt idx="44020">
                  <c:v>2.6312606249999999</c:v>
                </c:pt>
                <c:pt idx="44021">
                  <c:v>2.6316909375001596</c:v>
                </c:pt>
                <c:pt idx="44022">
                  <c:v>2.6321012499999998</c:v>
                </c:pt>
                <c:pt idx="44023">
                  <c:v>2.6325275000000001</c:v>
                </c:pt>
                <c:pt idx="44024">
                  <c:v>2.6329853125001597</c:v>
                </c:pt>
                <c:pt idx="44025">
                  <c:v>2.6334431249999999</c:v>
                </c:pt>
                <c:pt idx="44026">
                  <c:v>2.6339487500000001</c:v>
                </c:pt>
                <c:pt idx="44027">
                  <c:v>2.634473125</c:v>
                </c:pt>
                <c:pt idx="44028">
                  <c:v>2.635005</c:v>
                </c:pt>
                <c:pt idx="44029">
                  <c:v>2.6355334375001598</c:v>
                </c:pt>
                <c:pt idx="44030">
                  <c:v>2.6360749999999999</c:v>
                </c:pt>
                <c:pt idx="44031">
                  <c:v>2.6366706249999998</c:v>
                </c:pt>
                <c:pt idx="44032">
                  <c:v>2.6371878125001595</c:v>
                </c:pt>
                <c:pt idx="44033">
                  <c:v>2.6377490625001596</c:v>
                </c:pt>
                <c:pt idx="44034">
                  <c:v>2.6382453125001599</c:v>
                </c:pt>
                <c:pt idx="44035">
                  <c:v>2.6386425</c:v>
                </c:pt>
                <c:pt idx="44036">
                  <c:v>2.6389800000000001</c:v>
                </c:pt>
                <c:pt idx="44037">
                  <c:v>2.6393071875001599</c:v>
                </c:pt>
                <c:pt idx="44038">
                  <c:v>2.6389300000000002</c:v>
                </c:pt>
                <c:pt idx="44039">
                  <c:v>2.6385884375001596</c:v>
                </c:pt>
                <c:pt idx="44040">
                  <c:v>2.6382587499999999</c:v>
                </c:pt>
                <c:pt idx="44041">
                  <c:v>2.6378806250000002</c:v>
                </c:pt>
                <c:pt idx="44042">
                  <c:v>2.6375062499999999</c:v>
                </c:pt>
                <c:pt idx="44043">
                  <c:v>2.6371178125001595</c:v>
                </c:pt>
                <c:pt idx="44044">
                  <c:v>2.6367403125001596</c:v>
                </c:pt>
                <c:pt idx="44045">
                  <c:v>2.6363949999999998</c:v>
                </c:pt>
                <c:pt idx="44046">
                  <c:v>2.636008125</c:v>
                </c:pt>
                <c:pt idx="44047">
                  <c:v>2.6353840625001599</c:v>
                </c:pt>
                <c:pt idx="44048">
                  <c:v>2.63500625</c:v>
                </c:pt>
                <c:pt idx="44049">
                  <c:v>2.6353446875001598</c:v>
                </c:pt>
                <c:pt idx="44050">
                  <c:v>2.6358228125001597</c:v>
                </c:pt>
                <c:pt idx="44051">
                  <c:v>2.6362484375001598</c:v>
                </c:pt>
                <c:pt idx="44052">
                  <c:v>2.6367215625001599</c:v>
                </c:pt>
                <c:pt idx="44053">
                  <c:v>2.6372865625001598</c:v>
                </c:pt>
                <c:pt idx="44054">
                  <c:v>2.6377731249999998</c:v>
                </c:pt>
                <c:pt idx="44055">
                  <c:v>2.6383518750000001</c:v>
                </c:pt>
                <c:pt idx="44056">
                  <c:v>2.6388984375001598</c:v>
                </c:pt>
                <c:pt idx="44057">
                  <c:v>2.6394193750000001</c:v>
                </c:pt>
                <c:pt idx="44058">
                  <c:v>2.6398540625001599</c:v>
                </c:pt>
                <c:pt idx="44059">
                  <c:v>2.6404103125001597</c:v>
                </c:pt>
                <c:pt idx="44060">
                  <c:v>2.6409396875001598</c:v>
                </c:pt>
                <c:pt idx="44061">
                  <c:v>2.64152875</c:v>
                </c:pt>
                <c:pt idx="44062">
                  <c:v>2.6421078125001598</c:v>
                </c:pt>
                <c:pt idx="44063">
                  <c:v>2.6427437500000002</c:v>
                </c:pt>
                <c:pt idx="44064">
                  <c:v>2.6431415625001597</c:v>
                </c:pt>
                <c:pt idx="44065">
                  <c:v>2.6427337500000001</c:v>
                </c:pt>
                <c:pt idx="44066">
                  <c:v>2.6422903125001596</c:v>
                </c:pt>
                <c:pt idx="44067">
                  <c:v>2.6417709375001599</c:v>
                </c:pt>
                <c:pt idx="44068">
                  <c:v>2.6410687500000001</c:v>
                </c:pt>
                <c:pt idx="44069">
                  <c:v>2.6404237500000001</c:v>
                </c:pt>
                <c:pt idx="44070">
                  <c:v>2.6396899999999999</c:v>
                </c:pt>
                <c:pt idx="44071">
                  <c:v>2.6388128125001598</c:v>
                </c:pt>
                <c:pt idx="44072">
                  <c:v>2.6378503125001598</c:v>
                </c:pt>
                <c:pt idx="44073">
                  <c:v>2.6366375</c:v>
                </c:pt>
                <c:pt idx="44074">
                  <c:v>2.6354087499999999</c:v>
                </c:pt>
                <c:pt idx="44075">
                  <c:v>2.6341618750000002</c:v>
                </c:pt>
                <c:pt idx="44076">
                  <c:v>2.6328668749999999</c:v>
                </c:pt>
                <c:pt idx="44077">
                  <c:v>2.6316078125001598</c:v>
                </c:pt>
                <c:pt idx="44078">
                  <c:v>2.63042</c:v>
                </c:pt>
                <c:pt idx="44079">
                  <c:v>2.6291803125001598</c:v>
                </c:pt>
                <c:pt idx="44080">
                  <c:v>2.6279984375001599</c:v>
                </c:pt>
                <c:pt idx="44081">
                  <c:v>2.6269675000000001</c:v>
                </c:pt>
                <c:pt idx="44082">
                  <c:v>2.6260487499999998</c:v>
                </c:pt>
                <c:pt idx="44083">
                  <c:v>2.6253565625001598</c:v>
                </c:pt>
                <c:pt idx="44084">
                  <c:v>2.6248228125001596</c:v>
                </c:pt>
                <c:pt idx="44085">
                  <c:v>2.6244299999999998</c:v>
                </c:pt>
                <c:pt idx="44086">
                  <c:v>2.6239946875001596</c:v>
                </c:pt>
                <c:pt idx="44087">
                  <c:v>2.6243981249999999</c:v>
                </c:pt>
                <c:pt idx="44088">
                  <c:v>2.6247546875001597</c:v>
                </c:pt>
                <c:pt idx="44089">
                  <c:v>2.625165</c:v>
                </c:pt>
                <c:pt idx="44090">
                  <c:v>2.6255056250000002</c:v>
                </c:pt>
                <c:pt idx="44091">
                  <c:v>2.6258256250000001</c:v>
                </c:pt>
                <c:pt idx="44092">
                  <c:v>2.6261749999999999</c:v>
                </c:pt>
                <c:pt idx="44093">
                  <c:v>2.6265537499999998</c:v>
                </c:pt>
                <c:pt idx="44094">
                  <c:v>2.6269578125001596</c:v>
                </c:pt>
                <c:pt idx="44095">
                  <c:v>2.6273787500000001</c:v>
                </c:pt>
                <c:pt idx="44096">
                  <c:v>2.6279115625001599</c:v>
                </c:pt>
                <c:pt idx="44097">
                  <c:v>2.6284337500000001</c:v>
                </c:pt>
                <c:pt idx="44098">
                  <c:v>2.6289381249999999</c:v>
                </c:pt>
                <c:pt idx="44099">
                  <c:v>2.6294271875001596</c:v>
                </c:pt>
                <c:pt idx="44100">
                  <c:v>2.63003125</c:v>
                </c:pt>
                <c:pt idx="44101">
                  <c:v>2.6305909375001599</c:v>
                </c:pt>
                <c:pt idx="44102">
                  <c:v>2.6310784375001597</c:v>
                </c:pt>
                <c:pt idx="44103">
                  <c:v>2.6316209375001596</c:v>
                </c:pt>
                <c:pt idx="44104">
                  <c:v>2.6321162500000002</c:v>
                </c:pt>
                <c:pt idx="44105">
                  <c:v>2.6326006249999998</c:v>
                </c:pt>
                <c:pt idx="44106">
                  <c:v>2.6330956250000002</c:v>
                </c:pt>
                <c:pt idx="44107">
                  <c:v>2.633639375</c:v>
                </c:pt>
                <c:pt idx="44108">
                  <c:v>2.6341196875001596</c:v>
                </c:pt>
                <c:pt idx="44109">
                  <c:v>2.6344568750000001</c:v>
                </c:pt>
                <c:pt idx="44110">
                  <c:v>2.6338050000000002</c:v>
                </c:pt>
                <c:pt idx="44111">
                  <c:v>2.6334231250000002</c:v>
                </c:pt>
                <c:pt idx="44112">
                  <c:v>2.6329250000000002</c:v>
                </c:pt>
                <c:pt idx="44113">
                  <c:v>2.6324462500000001</c:v>
                </c:pt>
                <c:pt idx="44114">
                  <c:v>2.6318384375001598</c:v>
                </c:pt>
                <c:pt idx="44115">
                  <c:v>2.6310937499999998</c:v>
                </c:pt>
                <c:pt idx="44116">
                  <c:v>2.6302937499999999</c:v>
                </c:pt>
                <c:pt idx="44117">
                  <c:v>2.6295715625001597</c:v>
                </c:pt>
                <c:pt idx="44118">
                  <c:v>2.6288281250000001</c:v>
                </c:pt>
                <c:pt idx="44119">
                  <c:v>2.6280121875001599</c:v>
                </c:pt>
                <c:pt idx="44120">
                  <c:v>2.62733375</c:v>
                </c:pt>
                <c:pt idx="44121">
                  <c:v>2.6266228125001598</c:v>
                </c:pt>
                <c:pt idx="44122">
                  <c:v>2.6261018749999998</c:v>
                </c:pt>
                <c:pt idx="44123">
                  <c:v>2.6255334375001596</c:v>
                </c:pt>
                <c:pt idx="44124">
                  <c:v>2.6249290625001596</c:v>
                </c:pt>
                <c:pt idx="44125">
                  <c:v>2.6245859375001599</c:v>
                </c:pt>
                <c:pt idx="44126">
                  <c:v>2.6249915625001599</c:v>
                </c:pt>
                <c:pt idx="44127">
                  <c:v>2.6254775000000001</c:v>
                </c:pt>
                <c:pt idx="44128">
                  <c:v>2.6258321875001598</c:v>
                </c:pt>
                <c:pt idx="44129">
                  <c:v>2.6261999999999999</c:v>
                </c:pt>
                <c:pt idx="44130">
                  <c:v>2.62659625</c:v>
                </c:pt>
                <c:pt idx="44131">
                  <c:v>2.6270025000000001</c:v>
                </c:pt>
                <c:pt idx="44132">
                  <c:v>2.6274706249999999</c:v>
                </c:pt>
                <c:pt idx="44133">
                  <c:v>2.627820625</c:v>
                </c:pt>
                <c:pt idx="44134">
                  <c:v>2.6282646875001596</c:v>
                </c:pt>
                <c:pt idx="44135">
                  <c:v>2.628678125</c:v>
                </c:pt>
                <c:pt idx="44136">
                  <c:v>2.6291237500000002</c:v>
                </c:pt>
                <c:pt idx="44137">
                  <c:v>2.6296137499999999</c:v>
                </c:pt>
                <c:pt idx="44138">
                  <c:v>2.6301403125001599</c:v>
                </c:pt>
                <c:pt idx="44139">
                  <c:v>2.6306487500000002</c:v>
                </c:pt>
                <c:pt idx="44140">
                  <c:v>2.6311815625001596</c:v>
                </c:pt>
                <c:pt idx="44141">
                  <c:v>2.6316275</c:v>
                </c:pt>
                <c:pt idx="44142">
                  <c:v>2.6320590625001596</c:v>
                </c:pt>
                <c:pt idx="44143">
                  <c:v>2.6324343749999999</c:v>
                </c:pt>
                <c:pt idx="44144">
                  <c:v>2.6328665625001597</c:v>
                </c:pt>
                <c:pt idx="44145">
                  <c:v>2.633205625</c:v>
                </c:pt>
                <c:pt idx="44146">
                  <c:v>2.6335953125001597</c:v>
                </c:pt>
                <c:pt idx="44147">
                  <c:v>2.63311875</c:v>
                </c:pt>
                <c:pt idx="44148">
                  <c:v>2.6326765625001598</c:v>
                </c:pt>
                <c:pt idx="44149">
                  <c:v>2.6320665625001598</c:v>
                </c:pt>
                <c:pt idx="44150">
                  <c:v>2.6317359375001597</c:v>
                </c:pt>
                <c:pt idx="44151">
                  <c:v>2.631374375</c:v>
                </c:pt>
                <c:pt idx="44152">
                  <c:v>2.6309762499999998</c:v>
                </c:pt>
                <c:pt idx="44153">
                  <c:v>2.6306221875001596</c:v>
                </c:pt>
                <c:pt idx="44154">
                  <c:v>2.6300150000000002</c:v>
                </c:pt>
                <c:pt idx="44155">
                  <c:v>2.6295668750000001</c:v>
                </c:pt>
                <c:pt idx="44156">
                  <c:v>2.6292146875001596</c:v>
                </c:pt>
                <c:pt idx="44157">
                  <c:v>2.6296059375001599</c:v>
                </c:pt>
                <c:pt idx="44158">
                  <c:v>2.6301278125001599</c:v>
                </c:pt>
                <c:pt idx="44159">
                  <c:v>2.6305596875001598</c:v>
                </c:pt>
                <c:pt idx="44160">
                  <c:v>2.6310425</c:v>
                </c:pt>
                <c:pt idx="44161">
                  <c:v>2.6315418749999999</c:v>
                </c:pt>
                <c:pt idx="44162">
                  <c:v>2.6320421875001596</c:v>
                </c:pt>
                <c:pt idx="44163">
                  <c:v>2.6325334375001597</c:v>
                </c:pt>
                <c:pt idx="44164">
                  <c:v>2.6330631250000001</c:v>
                </c:pt>
                <c:pt idx="44165">
                  <c:v>2.6336321875001598</c:v>
                </c:pt>
                <c:pt idx="44166">
                  <c:v>2.6339559375001595</c:v>
                </c:pt>
                <c:pt idx="44167">
                  <c:v>2.634555625</c:v>
                </c:pt>
                <c:pt idx="44168">
                  <c:v>2.6350975000000001</c:v>
                </c:pt>
                <c:pt idx="44169">
                  <c:v>2.6357162500000002</c:v>
                </c:pt>
                <c:pt idx="44170">
                  <c:v>2.6362540625001598</c:v>
                </c:pt>
                <c:pt idx="44171">
                  <c:v>2.6366749999999999</c:v>
                </c:pt>
                <c:pt idx="44172">
                  <c:v>2.6372165625001598</c:v>
                </c:pt>
                <c:pt idx="44173">
                  <c:v>2.6376187500000001</c:v>
                </c:pt>
                <c:pt idx="44174">
                  <c:v>2.6379493749999998</c:v>
                </c:pt>
                <c:pt idx="44175">
                  <c:v>2.6375206250000001</c:v>
                </c:pt>
                <c:pt idx="44176">
                  <c:v>2.6369912499999999</c:v>
                </c:pt>
                <c:pt idx="44177">
                  <c:v>2.6365115625001598</c:v>
                </c:pt>
                <c:pt idx="44178">
                  <c:v>2.6358190625001598</c:v>
                </c:pt>
                <c:pt idx="44179">
                  <c:v>2.635304375</c:v>
                </c:pt>
                <c:pt idx="44180">
                  <c:v>2.6347078125001597</c:v>
                </c:pt>
                <c:pt idx="44181">
                  <c:v>2.6340009375001596</c:v>
                </c:pt>
                <c:pt idx="44182">
                  <c:v>2.633240625</c:v>
                </c:pt>
                <c:pt idx="44183">
                  <c:v>2.6324928125001597</c:v>
                </c:pt>
                <c:pt idx="44184">
                  <c:v>2.631715625</c:v>
                </c:pt>
                <c:pt idx="44185">
                  <c:v>2.6308103125001598</c:v>
                </c:pt>
                <c:pt idx="44186">
                  <c:v>2.629886875</c:v>
                </c:pt>
                <c:pt idx="44187">
                  <c:v>2.6289993749999998</c:v>
                </c:pt>
                <c:pt idx="44188">
                  <c:v>2.6281815625001599</c:v>
                </c:pt>
                <c:pt idx="44189">
                  <c:v>2.6275253125001599</c:v>
                </c:pt>
                <c:pt idx="44190">
                  <c:v>2.6269409375001596</c:v>
                </c:pt>
                <c:pt idx="44191">
                  <c:v>2.6264459375001596</c:v>
                </c:pt>
                <c:pt idx="44192">
                  <c:v>2.6260349999999999</c:v>
                </c:pt>
                <c:pt idx="44193">
                  <c:v>2.6256078125001596</c:v>
                </c:pt>
                <c:pt idx="44194">
                  <c:v>2.6252006250000002</c:v>
                </c:pt>
                <c:pt idx="44195">
                  <c:v>2.6247715625001597</c:v>
                </c:pt>
                <c:pt idx="44196">
                  <c:v>2.6243868749999999</c:v>
                </c:pt>
                <c:pt idx="44197">
                  <c:v>2.6247746875001599</c:v>
                </c:pt>
                <c:pt idx="44198">
                  <c:v>2.6251025000000001</c:v>
                </c:pt>
                <c:pt idx="44199">
                  <c:v>2.6255293750000002</c:v>
                </c:pt>
                <c:pt idx="44200">
                  <c:v>2.6259446875001595</c:v>
                </c:pt>
                <c:pt idx="44201">
                  <c:v>2.6264668750000002</c:v>
                </c:pt>
                <c:pt idx="44202">
                  <c:v>2.6268634375001598</c:v>
                </c:pt>
                <c:pt idx="44203">
                  <c:v>2.6273378125001599</c:v>
                </c:pt>
                <c:pt idx="44204">
                  <c:v>2.6278412499999999</c:v>
                </c:pt>
                <c:pt idx="44205">
                  <c:v>2.6282975</c:v>
                </c:pt>
                <c:pt idx="44206">
                  <c:v>2.6287493749999999</c:v>
                </c:pt>
                <c:pt idx="44207">
                  <c:v>2.6293103125001598</c:v>
                </c:pt>
                <c:pt idx="44208">
                  <c:v>2.6298046875001599</c:v>
                </c:pt>
                <c:pt idx="44209">
                  <c:v>2.6303518750000001</c:v>
                </c:pt>
                <c:pt idx="44210">
                  <c:v>2.6309478125001595</c:v>
                </c:pt>
                <c:pt idx="44211">
                  <c:v>2.6315193749999999</c:v>
                </c:pt>
                <c:pt idx="44212">
                  <c:v>2.63210343750016</c:v>
                </c:pt>
                <c:pt idx="44213">
                  <c:v>2.6326025</c:v>
                </c:pt>
                <c:pt idx="44214">
                  <c:v>2.6330821875001598</c:v>
                </c:pt>
                <c:pt idx="44215">
                  <c:v>2.6336124999999999</c:v>
                </c:pt>
                <c:pt idx="44216">
                  <c:v>2.6341237500000001</c:v>
                </c:pt>
                <c:pt idx="44217">
                  <c:v>2.6346390625001597</c:v>
                </c:pt>
                <c:pt idx="44218">
                  <c:v>2.6352484375001599</c:v>
                </c:pt>
                <c:pt idx="44219">
                  <c:v>2.6357006250000001</c:v>
                </c:pt>
                <c:pt idx="44220">
                  <c:v>2.6360243749999999</c:v>
                </c:pt>
                <c:pt idx="44221">
                  <c:v>2.6354462500000002</c:v>
                </c:pt>
                <c:pt idx="44222">
                  <c:v>2.6348228125001598</c:v>
                </c:pt>
                <c:pt idx="44223">
                  <c:v>2.6344759375001598</c:v>
                </c:pt>
                <c:pt idx="44224">
                  <c:v>2.6340137499999998</c:v>
                </c:pt>
                <c:pt idx="44225">
                  <c:v>2.6336149999999998</c:v>
                </c:pt>
                <c:pt idx="44226">
                  <c:v>2.6331424999999999</c:v>
                </c:pt>
                <c:pt idx="44227">
                  <c:v>2.6325746875001599</c:v>
                </c:pt>
                <c:pt idx="44228">
                  <c:v>2.6320187499999999</c:v>
                </c:pt>
                <c:pt idx="44229">
                  <c:v>2.6314184375001597</c:v>
                </c:pt>
                <c:pt idx="44230">
                  <c:v>2.6308050000000001</c:v>
                </c:pt>
                <c:pt idx="44231">
                  <c:v>2.6301600000000001</c:v>
                </c:pt>
                <c:pt idx="44232">
                  <c:v>2.6295296875001597</c:v>
                </c:pt>
                <c:pt idx="44233">
                  <c:v>2.6289975000000001</c:v>
                </c:pt>
                <c:pt idx="44234">
                  <c:v>2.6284940625001596</c:v>
                </c:pt>
                <c:pt idx="44235">
                  <c:v>2.6280009375001598</c:v>
                </c:pt>
                <c:pt idx="44236">
                  <c:v>2.6275374999999999</c:v>
                </c:pt>
                <c:pt idx="44237">
                  <c:v>2.6271949999999999</c:v>
                </c:pt>
                <c:pt idx="44238">
                  <c:v>2.6266684375001597</c:v>
                </c:pt>
                <c:pt idx="44239">
                  <c:v>2.6263046875001597</c:v>
                </c:pt>
                <c:pt idx="44240">
                  <c:v>2.6258887500000001</c:v>
                </c:pt>
                <c:pt idx="44241">
                  <c:v>2.62541718750016</c:v>
                </c:pt>
                <c:pt idx="44242">
                  <c:v>2.6250024999999999</c:v>
                </c:pt>
                <c:pt idx="44243">
                  <c:v>2.6254571875001598</c:v>
                </c:pt>
                <c:pt idx="44244">
                  <c:v>2.6258646875001599</c:v>
                </c:pt>
                <c:pt idx="44245">
                  <c:v>2.6263112500000001</c:v>
                </c:pt>
                <c:pt idx="44246">
                  <c:v>2.6266403125001596</c:v>
                </c:pt>
                <c:pt idx="44247">
                  <c:v>2.6270500000000001</c:v>
                </c:pt>
                <c:pt idx="44248">
                  <c:v>2.6275175000000002</c:v>
                </c:pt>
                <c:pt idx="44249">
                  <c:v>2.6279906249999998</c:v>
                </c:pt>
                <c:pt idx="44250">
                  <c:v>2.6284506250000002</c:v>
                </c:pt>
                <c:pt idx="44251">
                  <c:v>2.6289825000000002</c:v>
                </c:pt>
                <c:pt idx="44252">
                  <c:v>2.6295293750000002</c:v>
                </c:pt>
                <c:pt idx="44253">
                  <c:v>2.6300337499999999</c:v>
                </c:pt>
                <c:pt idx="44254">
                  <c:v>2.6305149999999999</c:v>
                </c:pt>
                <c:pt idx="44255">
                  <c:v>2.6310912499999999</c:v>
                </c:pt>
                <c:pt idx="44256">
                  <c:v>2.6316246875001599</c:v>
                </c:pt>
                <c:pt idx="44257">
                  <c:v>2.6321737500000002</c:v>
                </c:pt>
                <c:pt idx="44258">
                  <c:v>2.6327075</c:v>
                </c:pt>
                <c:pt idx="44259">
                  <c:v>2.6332893749999999</c:v>
                </c:pt>
                <c:pt idx="44260">
                  <c:v>2.6337393750000002</c:v>
                </c:pt>
                <c:pt idx="44261">
                  <c:v>2.6342712499999998</c:v>
                </c:pt>
                <c:pt idx="44262">
                  <c:v>2.6346409375001598</c:v>
                </c:pt>
                <c:pt idx="44263">
                  <c:v>2.6350281249999998</c:v>
                </c:pt>
                <c:pt idx="44264">
                  <c:v>2.6346940625001598</c:v>
                </c:pt>
                <c:pt idx="44265">
                  <c:v>2.6341859375001597</c:v>
                </c:pt>
                <c:pt idx="44266">
                  <c:v>2.6338378125001598</c:v>
                </c:pt>
                <c:pt idx="44267">
                  <c:v>2.6333449999999998</c:v>
                </c:pt>
                <c:pt idx="44268">
                  <c:v>2.6329465625001598</c:v>
                </c:pt>
                <c:pt idx="44269">
                  <c:v>2.6325328125001599</c:v>
                </c:pt>
                <c:pt idx="44270">
                  <c:v>2.63205125</c:v>
                </c:pt>
                <c:pt idx="44271">
                  <c:v>2.6315768749999999</c:v>
                </c:pt>
                <c:pt idx="44272">
                  <c:v>2.6311190625001597</c:v>
                </c:pt>
                <c:pt idx="44273">
                  <c:v>2.6306012499999998</c:v>
                </c:pt>
                <c:pt idx="44274">
                  <c:v>2.6301003125001596</c:v>
                </c:pt>
                <c:pt idx="44275">
                  <c:v>2.62961125</c:v>
                </c:pt>
                <c:pt idx="44276">
                  <c:v>2.6291259375001599</c:v>
                </c:pt>
                <c:pt idx="44277">
                  <c:v>2.6286728125001599</c:v>
                </c:pt>
                <c:pt idx="44278">
                  <c:v>2.6280771875001596</c:v>
                </c:pt>
                <c:pt idx="44279">
                  <c:v>2.6275415625001597</c:v>
                </c:pt>
                <c:pt idx="44280">
                  <c:v>2.6271075000000002</c:v>
                </c:pt>
                <c:pt idx="44281">
                  <c:v>2.6266656249999998</c:v>
                </c:pt>
                <c:pt idx="44282">
                  <c:v>2.6262490625001598</c:v>
                </c:pt>
                <c:pt idx="44283">
                  <c:v>2.625845</c:v>
                </c:pt>
                <c:pt idx="44284">
                  <c:v>2.6253181250000002</c:v>
                </c:pt>
                <c:pt idx="44285">
                  <c:v>2.6254459375001598</c:v>
                </c:pt>
                <c:pt idx="44286">
                  <c:v>2.6258371875001596</c:v>
                </c:pt>
                <c:pt idx="44287">
                  <c:v>2.6262924999999999</c:v>
                </c:pt>
                <c:pt idx="44288">
                  <c:v>2.6267334375001599</c:v>
                </c:pt>
                <c:pt idx="44289">
                  <c:v>2.6271300000000002</c:v>
                </c:pt>
                <c:pt idx="44290">
                  <c:v>2.627504375</c:v>
                </c:pt>
                <c:pt idx="44291">
                  <c:v>2.6279637500000002</c:v>
                </c:pt>
                <c:pt idx="44292">
                  <c:v>2.6283931250000001</c:v>
                </c:pt>
                <c:pt idx="44293">
                  <c:v>2.6288265625001599</c:v>
                </c:pt>
                <c:pt idx="44294">
                  <c:v>2.6292446875001598</c:v>
                </c:pt>
                <c:pt idx="44295">
                  <c:v>2.62974</c:v>
                </c:pt>
                <c:pt idx="44296">
                  <c:v>2.6301171875001597</c:v>
                </c:pt>
                <c:pt idx="44297">
                  <c:v>2.6305018750000002</c:v>
                </c:pt>
                <c:pt idx="44298">
                  <c:v>2.6308343750000001</c:v>
                </c:pt>
                <c:pt idx="44299">
                  <c:v>2.6313031250000001</c:v>
                </c:pt>
                <c:pt idx="44300">
                  <c:v>2.6317453125001595</c:v>
                </c:pt>
                <c:pt idx="44301">
                  <c:v>2.6321171875001599</c:v>
                </c:pt>
                <c:pt idx="44302">
                  <c:v>2.6316118749999999</c:v>
                </c:pt>
                <c:pt idx="44303">
                  <c:v>2.6310965625001597</c:v>
                </c:pt>
                <c:pt idx="44304">
                  <c:v>2.630484375</c:v>
                </c:pt>
                <c:pt idx="44305">
                  <c:v>2.6298806250000002</c:v>
                </c:pt>
                <c:pt idx="44306">
                  <c:v>2.6295021875001598</c:v>
                </c:pt>
                <c:pt idx="44307">
                  <c:v>2.6289068750000002</c:v>
                </c:pt>
                <c:pt idx="44308">
                  <c:v>2.6284287499999999</c:v>
                </c:pt>
                <c:pt idx="44309">
                  <c:v>2.6280428125001598</c:v>
                </c:pt>
                <c:pt idx="44310">
                  <c:v>2.6284653125001598</c:v>
                </c:pt>
                <c:pt idx="44311">
                  <c:v>2.6288468749999998</c:v>
                </c:pt>
                <c:pt idx="44312">
                  <c:v>2.6291768750000002</c:v>
                </c:pt>
                <c:pt idx="44313">
                  <c:v>2.629593125</c:v>
                </c:pt>
                <c:pt idx="44314">
                  <c:v>2.6299946875001599</c:v>
                </c:pt>
                <c:pt idx="44315">
                  <c:v>2.6303943749999998</c:v>
                </c:pt>
                <c:pt idx="44316">
                  <c:v>2.6309387499999999</c:v>
                </c:pt>
                <c:pt idx="44317">
                  <c:v>2.6314462500000002</c:v>
                </c:pt>
                <c:pt idx="44318">
                  <c:v>2.6319793749999998</c:v>
                </c:pt>
                <c:pt idx="44319">
                  <c:v>2.6324818749999999</c:v>
                </c:pt>
                <c:pt idx="44320">
                  <c:v>2.6330793749999999</c:v>
                </c:pt>
                <c:pt idx="44321">
                  <c:v>2.6336146875001596</c:v>
                </c:pt>
                <c:pt idx="44322">
                  <c:v>2.6340956250000001</c:v>
                </c:pt>
                <c:pt idx="44323">
                  <c:v>2.6346203125001599</c:v>
                </c:pt>
                <c:pt idx="44324">
                  <c:v>2.6350418750000002</c:v>
                </c:pt>
                <c:pt idx="44325">
                  <c:v>2.6354309375001597</c:v>
                </c:pt>
                <c:pt idx="44326">
                  <c:v>2.6357787500000001</c:v>
                </c:pt>
                <c:pt idx="44327">
                  <c:v>2.6361834375001596</c:v>
                </c:pt>
                <c:pt idx="44328">
                  <c:v>2.6358134375001598</c:v>
                </c:pt>
                <c:pt idx="44329">
                  <c:v>2.6354884375001597</c:v>
                </c:pt>
                <c:pt idx="44330">
                  <c:v>2.6350518749999998</c:v>
                </c:pt>
                <c:pt idx="44331">
                  <c:v>2.6345784375001595</c:v>
                </c:pt>
                <c:pt idx="44332">
                  <c:v>2.6340059375001599</c:v>
                </c:pt>
                <c:pt idx="44333">
                  <c:v>2.6333875</c:v>
                </c:pt>
                <c:pt idx="44334">
                  <c:v>2.6328143750000002</c:v>
                </c:pt>
                <c:pt idx="44335">
                  <c:v>2.6322821875001599</c:v>
                </c:pt>
                <c:pt idx="44336">
                  <c:v>2.6317165625001597</c:v>
                </c:pt>
                <c:pt idx="44337">
                  <c:v>2.6312103125001598</c:v>
                </c:pt>
                <c:pt idx="44338">
                  <c:v>2.6307550000000002</c:v>
                </c:pt>
                <c:pt idx="44339">
                  <c:v>2.630365625</c:v>
                </c:pt>
                <c:pt idx="44340">
                  <c:v>2.6297956249999999</c:v>
                </c:pt>
                <c:pt idx="44341">
                  <c:v>2.6294737499999998</c:v>
                </c:pt>
                <c:pt idx="44342">
                  <c:v>2.6298765625001597</c:v>
                </c:pt>
                <c:pt idx="44343">
                  <c:v>2.630273125</c:v>
                </c:pt>
                <c:pt idx="44344">
                  <c:v>2.6304353125001598</c:v>
                </c:pt>
                <c:pt idx="44345">
                  <c:v>2.6307565625001597</c:v>
                </c:pt>
                <c:pt idx="44346">
                  <c:v>2.631205</c:v>
                </c:pt>
                <c:pt idx="44347">
                  <c:v>2.6317387499999998</c:v>
                </c:pt>
                <c:pt idx="44348">
                  <c:v>2.6322787499999998</c:v>
                </c:pt>
                <c:pt idx="44349">
                  <c:v>2.6328399999999998</c:v>
                </c:pt>
                <c:pt idx="44350">
                  <c:v>2.6333440625001598</c:v>
                </c:pt>
                <c:pt idx="44351">
                  <c:v>2.6338646875001599</c:v>
                </c:pt>
                <c:pt idx="44352">
                  <c:v>2.6342712499999998</c:v>
                </c:pt>
                <c:pt idx="44353">
                  <c:v>2.6346993749999998</c:v>
                </c:pt>
                <c:pt idx="44354">
                  <c:v>2.6350865625001596</c:v>
                </c:pt>
                <c:pt idx="44355">
                  <c:v>2.6355618750000001</c:v>
                </c:pt>
                <c:pt idx="44356">
                  <c:v>2.6360299999999999</c:v>
                </c:pt>
                <c:pt idx="44357">
                  <c:v>2.6364325000000002</c:v>
                </c:pt>
                <c:pt idx="44358">
                  <c:v>2.6368484375001597</c:v>
                </c:pt>
                <c:pt idx="44359">
                  <c:v>2.6372165625001598</c:v>
                </c:pt>
                <c:pt idx="44360">
                  <c:v>2.63754</c:v>
                </c:pt>
                <c:pt idx="44361">
                  <c:v>2.6371712500000002</c:v>
                </c:pt>
                <c:pt idx="44362">
                  <c:v>2.6367178125001596</c:v>
                </c:pt>
                <c:pt idx="44363">
                  <c:v>2.6362378125001595</c:v>
                </c:pt>
                <c:pt idx="44364">
                  <c:v>2.6355659375001599</c:v>
                </c:pt>
                <c:pt idx="44365">
                  <c:v>2.6347299999999998</c:v>
                </c:pt>
                <c:pt idx="44366">
                  <c:v>2.6338353125001599</c:v>
                </c:pt>
                <c:pt idx="44367">
                  <c:v>2.6328609375001597</c:v>
                </c:pt>
                <c:pt idx="44368">
                  <c:v>2.6319037500000002</c:v>
                </c:pt>
                <c:pt idx="44369">
                  <c:v>2.6309453125001596</c:v>
                </c:pt>
                <c:pt idx="44370">
                  <c:v>2.6300181249999999</c:v>
                </c:pt>
                <c:pt idx="44371">
                  <c:v>2.6292346875001598</c:v>
                </c:pt>
                <c:pt idx="44372">
                  <c:v>2.62856625</c:v>
                </c:pt>
                <c:pt idx="44373">
                  <c:v>2.6277881249999999</c:v>
                </c:pt>
                <c:pt idx="44374">
                  <c:v>2.6271900000000001</c:v>
                </c:pt>
                <c:pt idx="44375">
                  <c:v>2.6267140625001599</c:v>
                </c:pt>
                <c:pt idx="44376">
                  <c:v>2.6263018749999998</c:v>
                </c:pt>
                <c:pt idx="44377">
                  <c:v>2.6259674999999998</c:v>
                </c:pt>
                <c:pt idx="44378">
                  <c:v>2.625391875</c:v>
                </c:pt>
                <c:pt idx="44379">
                  <c:v>2.6248624999999999</c:v>
                </c:pt>
                <c:pt idx="44380">
                  <c:v>2.62453125</c:v>
                </c:pt>
                <c:pt idx="44381">
                  <c:v>2.6241353125001599</c:v>
                </c:pt>
                <c:pt idx="44382">
                  <c:v>2.6244909375001599</c:v>
                </c:pt>
                <c:pt idx="44383">
                  <c:v>2.6248159375001596</c:v>
                </c:pt>
                <c:pt idx="44384">
                  <c:v>2.6251462499999998</c:v>
                </c:pt>
                <c:pt idx="44385">
                  <c:v>2.6255434375001596</c:v>
                </c:pt>
                <c:pt idx="44386">
                  <c:v>2.6258884375001599</c:v>
                </c:pt>
                <c:pt idx="44387">
                  <c:v>2.626319375</c:v>
                </c:pt>
                <c:pt idx="44388">
                  <c:v>2.6267518750000001</c:v>
                </c:pt>
                <c:pt idx="44389">
                  <c:v>2.6271940625001595</c:v>
                </c:pt>
                <c:pt idx="44390">
                  <c:v>2.6276787499999998</c:v>
                </c:pt>
                <c:pt idx="44391">
                  <c:v>2.6282015625001596</c:v>
                </c:pt>
                <c:pt idx="44392">
                  <c:v>2.6286503125001599</c:v>
                </c:pt>
                <c:pt idx="44393">
                  <c:v>2.6292006250000002</c:v>
                </c:pt>
                <c:pt idx="44394">
                  <c:v>2.6295212499999998</c:v>
                </c:pt>
                <c:pt idx="44395">
                  <c:v>2.629885625</c:v>
                </c:pt>
                <c:pt idx="44396">
                  <c:v>2.6304962500000002</c:v>
                </c:pt>
                <c:pt idx="44397">
                  <c:v>2.6310665625001599</c:v>
                </c:pt>
                <c:pt idx="44398">
                  <c:v>2.6314012500000001</c:v>
                </c:pt>
                <c:pt idx="44399">
                  <c:v>2.6320221875001599</c:v>
                </c:pt>
                <c:pt idx="44400">
                  <c:v>2.6325799999999999</c:v>
                </c:pt>
                <c:pt idx="44401">
                  <c:v>2.6331025000000001</c:v>
                </c:pt>
                <c:pt idx="44402">
                  <c:v>2.6336553125001596</c:v>
                </c:pt>
                <c:pt idx="44403">
                  <c:v>2.6341565625001597</c:v>
                </c:pt>
                <c:pt idx="44404">
                  <c:v>2.6337384375001598</c:v>
                </c:pt>
                <c:pt idx="44405">
                  <c:v>2.6333181250000002</c:v>
                </c:pt>
                <c:pt idx="44406">
                  <c:v>2.6327387500000001</c:v>
                </c:pt>
                <c:pt idx="44407">
                  <c:v>2.6321590625001599</c:v>
                </c:pt>
                <c:pt idx="44408">
                  <c:v>2.6315740625001598</c:v>
                </c:pt>
                <c:pt idx="44409">
                  <c:v>2.6309215625001596</c:v>
                </c:pt>
                <c:pt idx="44410">
                  <c:v>2.6302571875001597</c:v>
                </c:pt>
                <c:pt idx="44411">
                  <c:v>2.6295396875001598</c:v>
                </c:pt>
                <c:pt idx="44412">
                  <c:v>2.6288646875001596</c:v>
                </c:pt>
                <c:pt idx="44413">
                  <c:v>2.6281934375001597</c:v>
                </c:pt>
                <c:pt idx="44414">
                  <c:v>2.6276031249999998</c:v>
                </c:pt>
                <c:pt idx="44415">
                  <c:v>2.6271356250000002</c:v>
                </c:pt>
                <c:pt idx="44416">
                  <c:v>2.62657125</c:v>
                </c:pt>
                <c:pt idx="44417">
                  <c:v>2.6262124999999998</c:v>
                </c:pt>
                <c:pt idx="44418">
                  <c:v>2.6266806250000001</c:v>
                </c:pt>
                <c:pt idx="44419">
                  <c:v>2.6270934375001596</c:v>
                </c:pt>
                <c:pt idx="44420">
                  <c:v>2.6272543750000001</c:v>
                </c:pt>
                <c:pt idx="44421">
                  <c:v>2.6277137499999998</c:v>
                </c:pt>
                <c:pt idx="44422">
                  <c:v>2.6282562500000002</c:v>
                </c:pt>
                <c:pt idx="44423">
                  <c:v>2.6286931249999999</c:v>
                </c:pt>
                <c:pt idx="44424">
                  <c:v>2.6292106249999998</c:v>
                </c:pt>
                <c:pt idx="44425">
                  <c:v>2.6296021875001596</c:v>
                </c:pt>
                <c:pt idx="44426">
                  <c:v>2.6300118750000001</c:v>
                </c:pt>
                <c:pt idx="44427">
                  <c:v>2.6304618749999999</c:v>
                </c:pt>
                <c:pt idx="44428">
                  <c:v>2.6308431250000002</c:v>
                </c:pt>
                <c:pt idx="44429">
                  <c:v>2.6312074999999999</c:v>
                </c:pt>
                <c:pt idx="44430">
                  <c:v>2.6316431250000001</c:v>
                </c:pt>
                <c:pt idx="44431">
                  <c:v>2.6321037500000002</c:v>
                </c:pt>
                <c:pt idx="44432">
                  <c:v>2.632573125</c:v>
                </c:pt>
                <c:pt idx="44433">
                  <c:v>2.6330828125001595</c:v>
                </c:pt>
                <c:pt idx="44434">
                  <c:v>2.6336606250000001</c:v>
                </c:pt>
                <c:pt idx="44435">
                  <c:v>2.6341162499999999</c:v>
                </c:pt>
                <c:pt idx="44436">
                  <c:v>2.6345209375001599</c:v>
                </c:pt>
                <c:pt idx="44437">
                  <c:v>2.6348496875001599</c:v>
                </c:pt>
                <c:pt idx="44438">
                  <c:v>2.6343712500000001</c:v>
                </c:pt>
                <c:pt idx="44439">
                  <c:v>2.634039375</c:v>
                </c:pt>
                <c:pt idx="44440">
                  <c:v>2.6336978125001598</c:v>
                </c:pt>
                <c:pt idx="44441">
                  <c:v>2.63329375</c:v>
                </c:pt>
                <c:pt idx="44442">
                  <c:v>2.6328378125001599</c:v>
                </c:pt>
                <c:pt idx="44443">
                  <c:v>2.6323975000000002</c:v>
                </c:pt>
                <c:pt idx="44444">
                  <c:v>2.6318890625001599</c:v>
                </c:pt>
                <c:pt idx="44445">
                  <c:v>2.6314574999999998</c:v>
                </c:pt>
                <c:pt idx="44446">
                  <c:v>2.6310078125001599</c:v>
                </c:pt>
                <c:pt idx="44447">
                  <c:v>2.6306409375001598</c:v>
                </c:pt>
                <c:pt idx="44448">
                  <c:v>2.6300834375001596</c:v>
                </c:pt>
                <c:pt idx="44449">
                  <c:v>2.6297140625001596</c:v>
                </c:pt>
                <c:pt idx="44450">
                  <c:v>2.6293681250000001</c:v>
                </c:pt>
                <c:pt idx="44451">
                  <c:v>2.6290268750000001</c:v>
                </c:pt>
                <c:pt idx="44452">
                  <c:v>2.6293946875001599</c:v>
                </c:pt>
                <c:pt idx="44453">
                  <c:v>2.6298653125001596</c:v>
                </c:pt>
                <c:pt idx="44454">
                  <c:v>2.6295393749999998</c:v>
                </c:pt>
                <c:pt idx="44455">
                  <c:v>2.6290821875001598</c:v>
                </c:pt>
                <c:pt idx="44456">
                  <c:v>2.6286743750000001</c:v>
                </c:pt>
                <c:pt idx="44457">
                  <c:v>2.6282578125001597</c:v>
                </c:pt>
                <c:pt idx="44458">
                  <c:v>2.6284571875001599</c:v>
                </c:pt>
                <c:pt idx="44459">
                  <c:v>2.6287993749999998</c:v>
                </c:pt>
                <c:pt idx="44460">
                  <c:v>2.6291434375001597</c:v>
                </c:pt>
                <c:pt idx="44461">
                  <c:v>2.6295171875001597</c:v>
                </c:pt>
                <c:pt idx="44462">
                  <c:v>2.6299328125001598</c:v>
                </c:pt>
                <c:pt idx="44463">
                  <c:v>2.6303478125001596</c:v>
                </c:pt>
                <c:pt idx="44464">
                  <c:v>2.6307703125001596</c:v>
                </c:pt>
                <c:pt idx="44465">
                  <c:v>2.631200625</c:v>
                </c:pt>
                <c:pt idx="44466">
                  <c:v>2.6317028125001598</c:v>
                </c:pt>
                <c:pt idx="44467">
                  <c:v>2.6321090625001595</c:v>
                </c:pt>
                <c:pt idx="44468">
                  <c:v>2.6325546875001598</c:v>
                </c:pt>
                <c:pt idx="44469">
                  <c:v>2.63307718750016</c:v>
                </c:pt>
                <c:pt idx="44470">
                  <c:v>2.6335815625001597</c:v>
                </c:pt>
                <c:pt idx="44471">
                  <c:v>2.6341100000000002</c:v>
                </c:pt>
                <c:pt idx="44472">
                  <c:v>2.6347299999999998</c:v>
                </c:pt>
                <c:pt idx="44473">
                  <c:v>2.6353475</c:v>
                </c:pt>
                <c:pt idx="44474">
                  <c:v>2.6358631250000002</c:v>
                </c:pt>
                <c:pt idx="44475">
                  <c:v>2.6364090625001597</c:v>
                </c:pt>
                <c:pt idx="44476">
                  <c:v>2.6368268750000001</c:v>
                </c:pt>
                <c:pt idx="44477">
                  <c:v>2.6371821875001595</c:v>
                </c:pt>
                <c:pt idx="44478">
                  <c:v>2.6367184375001598</c:v>
                </c:pt>
                <c:pt idx="44479">
                  <c:v>2.6361259375001596</c:v>
                </c:pt>
                <c:pt idx="44480">
                  <c:v>2.6357225</c:v>
                </c:pt>
                <c:pt idx="44481">
                  <c:v>2.6351218749999998</c:v>
                </c:pt>
                <c:pt idx="44482">
                  <c:v>2.6344309375001598</c:v>
                </c:pt>
                <c:pt idx="44483">
                  <c:v>2.6336325</c:v>
                </c:pt>
                <c:pt idx="44484">
                  <c:v>2.6328278125001598</c:v>
                </c:pt>
                <c:pt idx="44485">
                  <c:v>2.6320078125001598</c:v>
                </c:pt>
                <c:pt idx="44486">
                  <c:v>2.6312256249999999</c:v>
                </c:pt>
                <c:pt idx="44487">
                  <c:v>2.6304453125001599</c:v>
                </c:pt>
                <c:pt idx="44488">
                  <c:v>2.6296781249999999</c:v>
                </c:pt>
                <c:pt idx="44489">
                  <c:v>2.6290121875001597</c:v>
                </c:pt>
                <c:pt idx="44490">
                  <c:v>2.6284156250000001</c:v>
                </c:pt>
                <c:pt idx="44491">
                  <c:v>2.6279578125001599</c:v>
                </c:pt>
                <c:pt idx="44492">
                  <c:v>2.6275762500000002</c:v>
                </c:pt>
                <c:pt idx="44493">
                  <c:v>2.6272384375001598</c:v>
                </c:pt>
                <c:pt idx="44494">
                  <c:v>2.6268728125001597</c:v>
                </c:pt>
                <c:pt idx="44495">
                  <c:v>2.6265190625001598</c:v>
                </c:pt>
                <c:pt idx="44496">
                  <c:v>2.6261575000000001</c:v>
                </c:pt>
                <c:pt idx="44497">
                  <c:v>2.6258343750000002</c:v>
                </c:pt>
                <c:pt idx="44498">
                  <c:v>2.6252809375001598</c:v>
                </c:pt>
                <c:pt idx="44499">
                  <c:v>2.6248296875001595</c:v>
                </c:pt>
                <c:pt idx="44500">
                  <c:v>2.6251553125001599</c:v>
                </c:pt>
                <c:pt idx="44501">
                  <c:v>2.62562843750016</c:v>
                </c:pt>
                <c:pt idx="44502">
                  <c:v>2.6259965625001596</c:v>
                </c:pt>
                <c:pt idx="44503">
                  <c:v>2.6263903125001598</c:v>
                </c:pt>
                <c:pt idx="44504">
                  <c:v>2.6267662500000002</c:v>
                </c:pt>
                <c:pt idx="44505">
                  <c:v>2.62724</c:v>
                </c:pt>
                <c:pt idx="44506">
                  <c:v>2.6277062500000001</c:v>
                </c:pt>
                <c:pt idx="44507">
                  <c:v>2.6281531249999999</c:v>
                </c:pt>
                <c:pt idx="44508">
                  <c:v>2.6286887499999998</c:v>
                </c:pt>
                <c:pt idx="44509">
                  <c:v>2.6292618750000001</c:v>
                </c:pt>
                <c:pt idx="44510">
                  <c:v>2.6296796875001598</c:v>
                </c:pt>
                <c:pt idx="44511">
                  <c:v>2.6301012500000001</c:v>
                </c:pt>
                <c:pt idx="44512">
                  <c:v>2.6305846875001597</c:v>
                </c:pt>
                <c:pt idx="44513">
                  <c:v>2.6309740625001599</c:v>
                </c:pt>
                <c:pt idx="44514">
                  <c:v>2.6313546875001599</c:v>
                </c:pt>
                <c:pt idx="44515">
                  <c:v>2.6318893750000001</c:v>
                </c:pt>
                <c:pt idx="44516">
                  <c:v>2.6322999999999999</c:v>
                </c:pt>
                <c:pt idx="44517">
                  <c:v>2.6327862500000001</c:v>
                </c:pt>
                <c:pt idx="44518">
                  <c:v>2.63310656250016</c:v>
                </c:pt>
                <c:pt idx="44519">
                  <c:v>2.6326440625001597</c:v>
                </c:pt>
                <c:pt idx="44520">
                  <c:v>2.6319012499999999</c:v>
                </c:pt>
                <c:pt idx="44521">
                  <c:v>2.6313875000000002</c:v>
                </c:pt>
                <c:pt idx="44522">
                  <c:v>2.6307678125001597</c:v>
                </c:pt>
                <c:pt idx="44523">
                  <c:v>2.6301131249999998</c:v>
                </c:pt>
                <c:pt idx="44524">
                  <c:v>2.6294709375001597</c:v>
                </c:pt>
                <c:pt idx="44525">
                  <c:v>2.6287384375001599</c:v>
                </c:pt>
                <c:pt idx="44526">
                  <c:v>2.6281374999999998</c:v>
                </c:pt>
                <c:pt idx="44527">
                  <c:v>2.6275321875001598</c:v>
                </c:pt>
                <c:pt idx="44528">
                  <c:v>2.6268228125001598</c:v>
                </c:pt>
                <c:pt idx="44529">
                  <c:v>2.6262353125001598</c:v>
                </c:pt>
                <c:pt idx="44530">
                  <c:v>2.6256940625001599</c:v>
                </c:pt>
                <c:pt idx="44531">
                  <c:v>2.6252653125001597</c:v>
                </c:pt>
                <c:pt idx="44532">
                  <c:v>2.6248921875001598</c:v>
                </c:pt>
                <c:pt idx="44533">
                  <c:v>2.6244118749999998</c:v>
                </c:pt>
                <c:pt idx="44534">
                  <c:v>2.6240765625001599</c:v>
                </c:pt>
                <c:pt idx="44535">
                  <c:v>2.6244687500000001</c:v>
                </c:pt>
                <c:pt idx="44536">
                  <c:v>2.624946875</c:v>
                </c:pt>
                <c:pt idx="44537">
                  <c:v>2.6253709375001599</c:v>
                </c:pt>
                <c:pt idx="44538">
                  <c:v>2.625815625</c:v>
                </c:pt>
                <c:pt idx="44539">
                  <c:v>2.62621875</c:v>
                </c:pt>
                <c:pt idx="44540">
                  <c:v>2.6266509375001599</c:v>
                </c:pt>
                <c:pt idx="44541">
                  <c:v>2.6269849999999999</c:v>
                </c:pt>
                <c:pt idx="44542">
                  <c:v>2.6273875000000002</c:v>
                </c:pt>
                <c:pt idx="44543">
                  <c:v>2.627715625</c:v>
                </c:pt>
                <c:pt idx="44544">
                  <c:v>2.6280634375001597</c:v>
                </c:pt>
                <c:pt idx="44545">
                  <c:v>2.6284309375001595</c:v>
                </c:pt>
                <c:pt idx="44546">
                  <c:v>2.6288524999999998</c:v>
                </c:pt>
                <c:pt idx="44547">
                  <c:v>2.6292934375001598</c:v>
                </c:pt>
                <c:pt idx="44548">
                  <c:v>2.62966875</c:v>
                </c:pt>
                <c:pt idx="44549">
                  <c:v>2.6300828125001599</c:v>
                </c:pt>
                <c:pt idx="44550">
                  <c:v>2.6305925000000001</c:v>
                </c:pt>
                <c:pt idx="44551">
                  <c:v>2.6310840625001597</c:v>
                </c:pt>
                <c:pt idx="44552">
                  <c:v>2.6315609375001596</c:v>
                </c:pt>
                <c:pt idx="44553">
                  <c:v>2.6320712500000001</c:v>
                </c:pt>
                <c:pt idx="44554">
                  <c:v>2.6325546875001598</c:v>
                </c:pt>
                <c:pt idx="44555">
                  <c:v>2.63292875</c:v>
                </c:pt>
                <c:pt idx="44556">
                  <c:v>2.6321978125001597</c:v>
                </c:pt>
                <c:pt idx="44557">
                  <c:v>2.6316006249999999</c:v>
                </c:pt>
                <c:pt idx="44558">
                  <c:v>2.6308850000000001</c:v>
                </c:pt>
                <c:pt idx="44559">
                  <c:v>2.6301481249999998</c:v>
                </c:pt>
                <c:pt idx="44560">
                  <c:v>2.6293265625001596</c:v>
                </c:pt>
                <c:pt idx="44561">
                  <c:v>2.6285081250000002</c:v>
                </c:pt>
                <c:pt idx="44562">
                  <c:v>2.6276768750000001</c:v>
                </c:pt>
                <c:pt idx="44563">
                  <c:v>2.6269106249999998</c:v>
                </c:pt>
                <c:pt idx="44564">
                  <c:v>2.62620906250016</c:v>
                </c:pt>
                <c:pt idx="44565">
                  <c:v>2.6255743749999998</c:v>
                </c:pt>
                <c:pt idx="44566">
                  <c:v>2.62502375</c:v>
                </c:pt>
                <c:pt idx="44567">
                  <c:v>2.6245962500000002</c:v>
                </c:pt>
                <c:pt idx="44568">
                  <c:v>2.6241525000000001</c:v>
                </c:pt>
                <c:pt idx="44569">
                  <c:v>2.6245462499999999</c:v>
                </c:pt>
                <c:pt idx="44570">
                  <c:v>2.6249224999999998</c:v>
                </c:pt>
                <c:pt idx="44571">
                  <c:v>2.6253531250000002</c:v>
                </c:pt>
                <c:pt idx="44572">
                  <c:v>2.6257134375001598</c:v>
                </c:pt>
                <c:pt idx="44573">
                  <c:v>2.6261371875001598</c:v>
                </c:pt>
                <c:pt idx="44574">
                  <c:v>2.6265700000000001</c:v>
                </c:pt>
                <c:pt idx="44575">
                  <c:v>2.6268959375001599</c:v>
                </c:pt>
                <c:pt idx="44576">
                  <c:v>2.627364375</c:v>
                </c:pt>
                <c:pt idx="44577">
                  <c:v>2.62770875</c:v>
                </c:pt>
                <c:pt idx="44578">
                  <c:v>2.6280321875001595</c:v>
                </c:pt>
                <c:pt idx="44579">
                  <c:v>2.6283799999999999</c:v>
                </c:pt>
                <c:pt idx="44580">
                  <c:v>2.6287824999999998</c:v>
                </c:pt>
                <c:pt idx="44581">
                  <c:v>2.6291956249999999</c:v>
                </c:pt>
                <c:pt idx="44582">
                  <c:v>2.6295475000000001</c:v>
                </c:pt>
                <c:pt idx="44583">
                  <c:v>2.6299343749999999</c:v>
                </c:pt>
                <c:pt idx="44584">
                  <c:v>2.6304090625001599</c:v>
                </c:pt>
                <c:pt idx="44585">
                  <c:v>2.6308903125001599</c:v>
                </c:pt>
                <c:pt idx="44586">
                  <c:v>2.6312621875001598</c:v>
                </c:pt>
                <c:pt idx="44587">
                  <c:v>2.6317159375001595</c:v>
                </c:pt>
                <c:pt idx="44588">
                  <c:v>2.6320674999999998</c:v>
                </c:pt>
                <c:pt idx="44589">
                  <c:v>2.6316575000000002</c:v>
                </c:pt>
                <c:pt idx="44590">
                  <c:v>2.631163125</c:v>
                </c:pt>
                <c:pt idx="44591">
                  <c:v>2.6307762499999998</c:v>
                </c:pt>
                <c:pt idx="44592">
                  <c:v>2.6303231249999999</c:v>
                </c:pt>
                <c:pt idx="44593">
                  <c:v>2.6298824999999999</c:v>
                </c:pt>
                <c:pt idx="44594">
                  <c:v>2.6293965625001596</c:v>
                </c:pt>
                <c:pt idx="44595">
                  <c:v>2.6289306250000002</c:v>
                </c:pt>
                <c:pt idx="44596">
                  <c:v>2.62846125</c:v>
                </c:pt>
                <c:pt idx="44597">
                  <c:v>2.6280490625001596</c:v>
                </c:pt>
                <c:pt idx="44598">
                  <c:v>2.6276684375001595</c:v>
                </c:pt>
                <c:pt idx="44599">
                  <c:v>2.627280625</c:v>
                </c:pt>
                <c:pt idx="44600">
                  <c:v>2.6268156249999999</c:v>
                </c:pt>
                <c:pt idx="44601">
                  <c:v>2.6272209375001596</c:v>
                </c:pt>
                <c:pt idx="44602">
                  <c:v>2.6277124999999999</c:v>
                </c:pt>
                <c:pt idx="44603">
                  <c:v>2.6280450000000002</c:v>
                </c:pt>
                <c:pt idx="44604">
                  <c:v>2.6284125</c:v>
                </c:pt>
                <c:pt idx="44605">
                  <c:v>2.6287784375001597</c:v>
                </c:pt>
                <c:pt idx="44606">
                  <c:v>2.6291753125001596</c:v>
                </c:pt>
                <c:pt idx="44607">
                  <c:v>2.6295706249999999</c:v>
                </c:pt>
                <c:pt idx="44608">
                  <c:v>2.6300862500000002</c:v>
                </c:pt>
                <c:pt idx="44609">
                  <c:v>2.6306415625001596</c:v>
                </c:pt>
                <c:pt idx="44610">
                  <c:v>2.6311743750000001</c:v>
                </c:pt>
                <c:pt idx="44611">
                  <c:v>2.63172125</c:v>
                </c:pt>
                <c:pt idx="44612">
                  <c:v>2.6322518750000001</c:v>
                </c:pt>
                <c:pt idx="44613">
                  <c:v>2.6327568750000001</c:v>
                </c:pt>
                <c:pt idx="44614">
                  <c:v>2.6331843749999999</c:v>
                </c:pt>
                <c:pt idx="44615">
                  <c:v>2.6335799999999998</c:v>
                </c:pt>
                <c:pt idx="44616">
                  <c:v>2.6340150000000002</c:v>
                </c:pt>
                <c:pt idx="44617">
                  <c:v>2.6344349999999999</c:v>
                </c:pt>
                <c:pt idx="44618">
                  <c:v>2.6348353125001598</c:v>
                </c:pt>
                <c:pt idx="44619">
                  <c:v>2.6352340625001598</c:v>
                </c:pt>
                <c:pt idx="44620">
                  <c:v>2.6355921875001598</c:v>
                </c:pt>
                <c:pt idx="44621">
                  <c:v>2.6351290625001598</c:v>
                </c:pt>
                <c:pt idx="44622">
                  <c:v>2.6348081250000002</c:v>
                </c:pt>
                <c:pt idx="44623">
                  <c:v>2.6343703125001596</c:v>
                </c:pt>
                <c:pt idx="44624">
                  <c:v>2.6337187499999999</c:v>
                </c:pt>
                <c:pt idx="44625">
                  <c:v>2.6332818750000002</c:v>
                </c:pt>
                <c:pt idx="44626">
                  <c:v>2.6328743750000001</c:v>
                </c:pt>
                <c:pt idx="44627">
                  <c:v>2.63251875</c:v>
                </c:pt>
                <c:pt idx="44628">
                  <c:v>2.6320884375001596</c:v>
                </c:pt>
                <c:pt idx="44629">
                  <c:v>2.6315259375001596</c:v>
                </c:pt>
                <c:pt idx="44630">
                  <c:v>2.6310265625001596</c:v>
                </c:pt>
                <c:pt idx="44631">
                  <c:v>2.6304224999999999</c:v>
                </c:pt>
                <c:pt idx="44632">
                  <c:v>2.6297734375001598</c:v>
                </c:pt>
                <c:pt idx="44633">
                  <c:v>2.62920593750016</c:v>
                </c:pt>
                <c:pt idx="44634">
                  <c:v>2.6287112499999998</c:v>
                </c:pt>
                <c:pt idx="44635">
                  <c:v>2.628174375</c:v>
                </c:pt>
                <c:pt idx="44636">
                  <c:v>2.6275534375001599</c:v>
                </c:pt>
                <c:pt idx="44637">
                  <c:v>2.6268978125001596</c:v>
                </c:pt>
                <c:pt idx="44638">
                  <c:v>2.6262506249999999</c:v>
                </c:pt>
                <c:pt idx="44639">
                  <c:v>2.6257843749999998</c:v>
                </c:pt>
                <c:pt idx="44640">
                  <c:v>2.6253721875001599</c:v>
                </c:pt>
                <c:pt idx="44641">
                  <c:v>2.6248046875001596</c:v>
                </c:pt>
                <c:pt idx="44642">
                  <c:v>2.624243125</c:v>
                </c:pt>
                <c:pt idx="44643">
                  <c:v>2.6245684375001597</c:v>
                </c:pt>
                <c:pt idx="44644">
                  <c:v>2.6249799999999999</c:v>
                </c:pt>
                <c:pt idx="44645">
                  <c:v>2.6253187499999999</c:v>
                </c:pt>
                <c:pt idx="44646">
                  <c:v>2.6257609375001598</c:v>
                </c:pt>
                <c:pt idx="44647">
                  <c:v>2.6261800000000002</c:v>
                </c:pt>
                <c:pt idx="44648">
                  <c:v>2.6265387499999999</c:v>
                </c:pt>
                <c:pt idx="44649">
                  <c:v>2.6270543750000002</c:v>
                </c:pt>
                <c:pt idx="44650">
                  <c:v>2.6274612500000001</c:v>
                </c:pt>
                <c:pt idx="44651">
                  <c:v>2.62782625</c:v>
                </c:pt>
                <c:pt idx="44652">
                  <c:v>2.6281868749999999</c:v>
                </c:pt>
                <c:pt idx="44653">
                  <c:v>2.6285931250000001</c:v>
                </c:pt>
                <c:pt idx="44654">
                  <c:v>2.6289549999999999</c:v>
                </c:pt>
                <c:pt idx="44655">
                  <c:v>2.6293503125001596</c:v>
                </c:pt>
                <c:pt idx="44656">
                  <c:v>2.6296806250000002</c:v>
                </c:pt>
                <c:pt idx="44657">
                  <c:v>2.630115</c:v>
                </c:pt>
                <c:pt idx="44658">
                  <c:v>2.6305615625001599</c:v>
                </c:pt>
                <c:pt idx="44659">
                  <c:v>2.6308924999999999</c:v>
                </c:pt>
                <c:pt idx="44660">
                  <c:v>2.6313268750000001</c:v>
                </c:pt>
                <c:pt idx="44661">
                  <c:v>2.6316615625001596</c:v>
                </c:pt>
                <c:pt idx="44662">
                  <c:v>2.632019375</c:v>
                </c:pt>
                <c:pt idx="44663">
                  <c:v>2.6316078125001598</c:v>
                </c:pt>
                <c:pt idx="44664">
                  <c:v>2.6310406249999998</c:v>
                </c:pt>
                <c:pt idx="44665">
                  <c:v>2.6306653125001596</c:v>
                </c:pt>
                <c:pt idx="44666">
                  <c:v>2.6302328125001599</c:v>
                </c:pt>
                <c:pt idx="44667">
                  <c:v>2.6298296875001599</c:v>
                </c:pt>
                <c:pt idx="44668">
                  <c:v>2.629415625</c:v>
                </c:pt>
                <c:pt idx="44669">
                  <c:v>2.6289668750000001</c:v>
                </c:pt>
                <c:pt idx="44670">
                  <c:v>2.62841375</c:v>
                </c:pt>
                <c:pt idx="44671">
                  <c:v>2.627904375</c:v>
                </c:pt>
                <c:pt idx="44672">
                  <c:v>2.6274121875001599</c:v>
                </c:pt>
                <c:pt idx="44673">
                  <c:v>2.6269787500000001</c:v>
                </c:pt>
                <c:pt idx="44674">
                  <c:v>2.6266290625001596</c:v>
                </c:pt>
                <c:pt idx="44675">
                  <c:v>2.6262793750000002</c:v>
                </c:pt>
                <c:pt idx="44676">
                  <c:v>2.6256990625001597</c:v>
                </c:pt>
                <c:pt idx="44677">
                  <c:v>2.6252934375001598</c:v>
                </c:pt>
                <c:pt idx="44678">
                  <c:v>2.6254703125001599</c:v>
                </c:pt>
                <c:pt idx="44679">
                  <c:v>2.6258103125001599</c:v>
                </c:pt>
                <c:pt idx="44680">
                  <c:v>2.6262803125001599</c:v>
                </c:pt>
                <c:pt idx="44681">
                  <c:v>2.6267737499999999</c:v>
                </c:pt>
                <c:pt idx="44682">
                  <c:v>2.6272156249999998</c:v>
                </c:pt>
                <c:pt idx="44683">
                  <c:v>2.6277400000000002</c:v>
                </c:pt>
                <c:pt idx="44684">
                  <c:v>2.6282037499999999</c:v>
                </c:pt>
                <c:pt idx="44685">
                  <c:v>2.6286846875001597</c:v>
                </c:pt>
                <c:pt idx="44686">
                  <c:v>2.629134375</c:v>
                </c:pt>
                <c:pt idx="44687">
                  <c:v>2.6296493750000001</c:v>
                </c:pt>
                <c:pt idx="44688">
                  <c:v>2.6301743750000002</c:v>
                </c:pt>
                <c:pt idx="44689">
                  <c:v>2.6307184375001595</c:v>
                </c:pt>
                <c:pt idx="44690">
                  <c:v>2.6312618749999999</c:v>
                </c:pt>
                <c:pt idx="44691">
                  <c:v>2.6318984375001597</c:v>
                </c:pt>
                <c:pt idx="44692">
                  <c:v>2.6324459375001599</c:v>
                </c:pt>
                <c:pt idx="44693">
                  <c:v>2.6330043750000001</c:v>
                </c:pt>
                <c:pt idx="44694">
                  <c:v>2.6335549999999999</c:v>
                </c:pt>
                <c:pt idx="44695">
                  <c:v>2.6340209375001598</c:v>
                </c:pt>
                <c:pt idx="44696">
                  <c:v>2.63436156250016</c:v>
                </c:pt>
                <c:pt idx="44697">
                  <c:v>2.6340090625001595</c:v>
                </c:pt>
                <c:pt idx="44698">
                  <c:v>2.6335787499999999</c:v>
                </c:pt>
                <c:pt idx="44699">
                  <c:v>2.6331253125001597</c:v>
                </c:pt>
                <c:pt idx="44700">
                  <c:v>2.6325621875001599</c:v>
                </c:pt>
                <c:pt idx="44701">
                  <c:v>2.63205125</c:v>
                </c:pt>
                <c:pt idx="44702">
                  <c:v>2.631423125</c:v>
                </c:pt>
                <c:pt idx="44703">
                  <c:v>2.6306953125001598</c:v>
                </c:pt>
                <c:pt idx="44704">
                  <c:v>2.6300137499999998</c:v>
                </c:pt>
                <c:pt idx="44705">
                  <c:v>2.6292896875001599</c:v>
                </c:pt>
                <c:pt idx="44706">
                  <c:v>2.628525625</c:v>
                </c:pt>
                <c:pt idx="44707">
                  <c:v>2.6277624999999998</c:v>
                </c:pt>
                <c:pt idx="44708">
                  <c:v>2.6270031249999999</c:v>
                </c:pt>
                <c:pt idx="44709">
                  <c:v>2.6262378125001598</c:v>
                </c:pt>
                <c:pt idx="44710">
                  <c:v>2.6255743749999998</c:v>
                </c:pt>
                <c:pt idx="44711">
                  <c:v>2.6250831250000002</c:v>
                </c:pt>
                <c:pt idx="44712">
                  <c:v>2.6247059375001598</c:v>
                </c:pt>
                <c:pt idx="44713">
                  <c:v>2.6240981250000002</c:v>
                </c:pt>
                <c:pt idx="44714">
                  <c:v>2.6237724999999998</c:v>
                </c:pt>
                <c:pt idx="44715">
                  <c:v>2.6241584375001596</c:v>
                </c:pt>
                <c:pt idx="44716">
                  <c:v>2.6245290625001596</c:v>
                </c:pt>
                <c:pt idx="44717">
                  <c:v>2.6249768750000002</c:v>
                </c:pt>
                <c:pt idx="44718">
                  <c:v>2.6254068749999999</c:v>
                </c:pt>
                <c:pt idx="44719">
                  <c:v>2.625804375</c:v>
                </c:pt>
                <c:pt idx="44720">
                  <c:v>2.6262325</c:v>
                </c:pt>
                <c:pt idx="44721">
                  <c:v>2.6266946875001596</c:v>
                </c:pt>
                <c:pt idx="44722">
                  <c:v>2.62717</c:v>
                </c:pt>
                <c:pt idx="44723">
                  <c:v>2.62770468750016</c:v>
                </c:pt>
                <c:pt idx="44724">
                  <c:v>2.62819156250016</c:v>
                </c:pt>
                <c:pt idx="44725">
                  <c:v>2.6286368750000002</c:v>
                </c:pt>
                <c:pt idx="44726">
                  <c:v>2.6291496875001599</c:v>
                </c:pt>
                <c:pt idx="44727">
                  <c:v>2.6296146875001596</c:v>
                </c:pt>
                <c:pt idx="44728">
                  <c:v>2.6299778125001598</c:v>
                </c:pt>
                <c:pt idx="44729">
                  <c:v>2.630448125</c:v>
                </c:pt>
                <c:pt idx="44730">
                  <c:v>2.6309687500000001</c:v>
                </c:pt>
                <c:pt idx="44731">
                  <c:v>2.631421875</c:v>
                </c:pt>
                <c:pt idx="44732">
                  <c:v>2.6317503125001598</c:v>
                </c:pt>
                <c:pt idx="44733">
                  <c:v>2.6321271875001599</c:v>
                </c:pt>
                <c:pt idx="44734">
                  <c:v>2.6317934375001597</c:v>
                </c:pt>
                <c:pt idx="44735">
                  <c:v>2.6313021875001597</c:v>
                </c:pt>
                <c:pt idx="44736">
                  <c:v>2.6309534375001595</c:v>
                </c:pt>
                <c:pt idx="44737">
                  <c:v>2.6306171875001598</c:v>
                </c:pt>
                <c:pt idx="44738">
                  <c:v>2.630284375</c:v>
                </c:pt>
                <c:pt idx="44739">
                  <c:v>2.6297031249999998</c:v>
                </c:pt>
                <c:pt idx="44740">
                  <c:v>2.6291840625001597</c:v>
                </c:pt>
                <c:pt idx="44741">
                  <c:v>2.6287543750000002</c:v>
                </c:pt>
                <c:pt idx="44742">
                  <c:v>2.6284256250000002</c:v>
                </c:pt>
                <c:pt idx="44743">
                  <c:v>2.6288187500000002</c:v>
                </c:pt>
                <c:pt idx="44744">
                  <c:v>2.6291878125001595</c:v>
                </c:pt>
                <c:pt idx="44745">
                  <c:v>2.6296146875001596</c:v>
                </c:pt>
                <c:pt idx="44746">
                  <c:v>2.6300368750000001</c:v>
                </c:pt>
                <c:pt idx="44747">
                  <c:v>2.6306028125001597</c:v>
                </c:pt>
                <c:pt idx="44748">
                  <c:v>2.6311615625001599</c:v>
                </c:pt>
                <c:pt idx="44749">
                  <c:v>2.6317709375001597</c:v>
                </c:pt>
                <c:pt idx="44750">
                  <c:v>2.6323293749999999</c:v>
                </c:pt>
                <c:pt idx="44751">
                  <c:v>2.6328065625001598</c:v>
                </c:pt>
                <c:pt idx="44752">
                  <c:v>2.6331453125001598</c:v>
                </c:pt>
                <c:pt idx="44753">
                  <c:v>2.6335059375001597</c:v>
                </c:pt>
                <c:pt idx="44754">
                  <c:v>2.6340171875001599</c:v>
                </c:pt>
                <c:pt idx="44755">
                  <c:v>2.6345531250000001</c:v>
                </c:pt>
                <c:pt idx="44756">
                  <c:v>2.6350106250000001</c:v>
                </c:pt>
                <c:pt idx="44757">
                  <c:v>2.63546375</c:v>
                </c:pt>
                <c:pt idx="44758">
                  <c:v>2.635880625</c:v>
                </c:pt>
                <c:pt idx="44759">
                  <c:v>2.6363850000000002</c:v>
                </c:pt>
                <c:pt idx="44760">
                  <c:v>2.63671343750016</c:v>
                </c:pt>
                <c:pt idx="44761">
                  <c:v>2.6362806249999999</c:v>
                </c:pt>
                <c:pt idx="44762">
                  <c:v>2.6357018750000001</c:v>
                </c:pt>
                <c:pt idx="44763">
                  <c:v>2.6352899999999999</c:v>
                </c:pt>
                <c:pt idx="44764">
                  <c:v>2.6347271875001597</c:v>
                </c:pt>
                <c:pt idx="44765">
                  <c:v>2.6341834375001598</c:v>
                </c:pt>
                <c:pt idx="44766">
                  <c:v>2.6334990625001597</c:v>
                </c:pt>
                <c:pt idx="44767">
                  <c:v>2.6328331249999999</c:v>
                </c:pt>
                <c:pt idx="44768">
                  <c:v>2.6321746875001599</c:v>
                </c:pt>
                <c:pt idx="44769">
                  <c:v>2.6314940625001597</c:v>
                </c:pt>
                <c:pt idx="44770">
                  <c:v>2.6309028125001599</c:v>
                </c:pt>
                <c:pt idx="44771">
                  <c:v>2.6302303125001596</c:v>
                </c:pt>
                <c:pt idx="44772">
                  <c:v>2.6296718750000001</c:v>
                </c:pt>
                <c:pt idx="44773">
                  <c:v>2.6290974999999999</c:v>
                </c:pt>
                <c:pt idx="44774">
                  <c:v>2.6286071875001595</c:v>
                </c:pt>
                <c:pt idx="44775">
                  <c:v>2.628115625</c:v>
                </c:pt>
                <c:pt idx="44776">
                  <c:v>2.6275956250000001</c:v>
                </c:pt>
                <c:pt idx="44777">
                  <c:v>2.6270490625001597</c:v>
                </c:pt>
                <c:pt idx="44778">
                  <c:v>2.626506875</c:v>
                </c:pt>
                <c:pt idx="44779">
                  <c:v>2.6259428125001598</c:v>
                </c:pt>
                <c:pt idx="44780">
                  <c:v>2.6253475000000002</c:v>
                </c:pt>
                <c:pt idx="44781">
                  <c:v>2.6248318749999999</c:v>
                </c:pt>
                <c:pt idx="44782">
                  <c:v>2.6243746875001599</c:v>
                </c:pt>
                <c:pt idx="44783">
                  <c:v>2.6240309375001596</c:v>
                </c:pt>
                <c:pt idx="44784">
                  <c:v>2.6234318750000001</c:v>
                </c:pt>
                <c:pt idx="44785">
                  <c:v>2.6230937499999998</c:v>
                </c:pt>
                <c:pt idx="44786">
                  <c:v>2.6227356249999998</c:v>
                </c:pt>
                <c:pt idx="44787">
                  <c:v>2.6230699999999998</c:v>
                </c:pt>
                <c:pt idx="44788">
                  <c:v>2.62342875</c:v>
                </c:pt>
                <c:pt idx="44789">
                  <c:v>2.6238209375001595</c:v>
                </c:pt>
                <c:pt idx="44790">
                  <c:v>2.6241975000000002</c:v>
                </c:pt>
                <c:pt idx="44791">
                  <c:v>2.6246703125001596</c:v>
                </c:pt>
                <c:pt idx="44792">
                  <c:v>2.6251371875001599</c:v>
                </c:pt>
                <c:pt idx="44793">
                  <c:v>2.6255968749999998</c:v>
                </c:pt>
                <c:pt idx="44794">
                  <c:v>2.6260440625001595</c:v>
                </c:pt>
                <c:pt idx="44795">
                  <c:v>2.6263931249999999</c:v>
                </c:pt>
                <c:pt idx="44796">
                  <c:v>2.6267815625001596</c:v>
                </c:pt>
                <c:pt idx="44797">
                  <c:v>2.6272646875001597</c:v>
                </c:pt>
                <c:pt idx="44798">
                  <c:v>2.6276368749999999</c:v>
                </c:pt>
                <c:pt idx="44799">
                  <c:v>2.6280074999999998</c:v>
                </c:pt>
                <c:pt idx="44800">
                  <c:v>2.628495</c:v>
                </c:pt>
                <c:pt idx="44801">
                  <c:v>2.628876875</c:v>
                </c:pt>
                <c:pt idx="44802">
                  <c:v>2.6293893750000001</c:v>
                </c:pt>
                <c:pt idx="44803">
                  <c:v>2.6297546875001596</c:v>
                </c:pt>
                <c:pt idx="44804">
                  <c:v>2.62954</c:v>
                </c:pt>
                <c:pt idx="44805">
                  <c:v>2.6291434375001597</c:v>
                </c:pt>
                <c:pt idx="44806">
                  <c:v>2.6286278125001599</c:v>
                </c:pt>
                <c:pt idx="44807">
                  <c:v>2.6282587500000001</c:v>
                </c:pt>
                <c:pt idx="44808">
                  <c:v>2.6277771875001599</c:v>
                </c:pt>
                <c:pt idx="44809">
                  <c:v>2.6272009375001599</c:v>
                </c:pt>
                <c:pt idx="44810">
                  <c:v>2.62658375</c:v>
                </c:pt>
                <c:pt idx="44811">
                  <c:v>2.6258496875001596</c:v>
                </c:pt>
                <c:pt idx="44812">
                  <c:v>2.625170625</c:v>
                </c:pt>
                <c:pt idx="44813">
                  <c:v>2.624560625</c:v>
                </c:pt>
                <c:pt idx="44814">
                  <c:v>2.6239481250000001</c:v>
                </c:pt>
                <c:pt idx="44815">
                  <c:v>2.6234412499999999</c:v>
                </c:pt>
                <c:pt idx="44816">
                  <c:v>2.6229671875001599</c:v>
                </c:pt>
                <c:pt idx="44817">
                  <c:v>2.6225365625001595</c:v>
                </c:pt>
                <c:pt idx="44818">
                  <c:v>2.62202718750016</c:v>
                </c:pt>
                <c:pt idx="44819">
                  <c:v>2.6224512500000001</c:v>
                </c:pt>
                <c:pt idx="44820">
                  <c:v>2.6228075</c:v>
                </c:pt>
                <c:pt idx="44821">
                  <c:v>2.6233165625001598</c:v>
                </c:pt>
                <c:pt idx="44822">
                  <c:v>2.6238337500000002</c:v>
                </c:pt>
                <c:pt idx="44823">
                  <c:v>2.6242468749999999</c:v>
                </c:pt>
                <c:pt idx="44824">
                  <c:v>2.6247196875001597</c:v>
                </c:pt>
                <c:pt idx="44825">
                  <c:v>2.6252053125001598</c:v>
                </c:pt>
                <c:pt idx="44826">
                  <c:v>2.6257096875001595</c:v>
                </c:pt>
                <c:pt idx="44827">
                  <c:v>2.6262374999999998</c:v>
                </c:pt>
                <c:pt idx="44828">
                  <c:v>2.6268259375001599</c:v>
                </c:pt>
                <c:pt idx="44829">
                  <c:v>2.6274471875001599</c:v>
                </c:pt>
                <c:pt idx="44830">
                  <c:v>2.6280184375001596</c:v>
                </c:pt>
                <c:pt idx="44831">
                  <c:v>2.628583125</c:v>
                </c:pt>
                <c:pt idx="44832">
                  <c:v>2.6291003125001597</c:v>
                </c:pt>
                <c:pt idx="44833">
                  <c:v>2.6295746875001598</c:v>
                </c:pt>
                <c:pt idx="44834">
                  <c:v>2.6299546875001596</c:v>
                </c:pt>
                <c:pt idx="44835">
                  <c:v>2.630471875</c:v>
                </c:pt>
                <c:pt idx="44836">
                  <c:v>2.63090125</c:v>
                </c:pt>
                <c:pt idx="44837">
                  <c:v>2.631386875</c:v>
                </c:pt>
                <c:pt idx="44838">
                  <c:v>2.6318356249999999</c:v>
                </c:pt>
                <c:pt idx="44839">
                  <c:v>2.6322212500000002</c:v>
                </c:pt>
                <c:pt idx="44840">
                  <c:v>2.6325449999999999</c:v>
                </c:pt>
                <c:pt idx="44841">
                  <c:v>2.632021875</c:v>
                </c:pt>
                <c:pt idx="44842">
                  <c:v>2.6314006249999999</c:v>
                </c:pt>
                <c:pt idx="44843">
                  <c:v>2.631013125</c:v>
                </c:pt>
                <c:pt idx="44844">
                  <c:v>2.63060625</c:v>
                </c:pt>
                <c:pt idx="44845">
                  <c:v>2.6301696875001599</c:v>
                </c:pt>
                <c:pt idx="44846">
                  <c:v>2.62978625</c:v>
                </c:pt>
                <c:pt idx="44847">
                  <c:v>2.6294581250000002</c:v>
                </c:pt>
                <c:pt idx="44848">
                  <c:v>2.6291175</c:v>
                </c:pt>
                <c:pt idx="44849">
                  <c:v>2.6287162500000001</c:v>
                </c:pt>
                <c:pt idx="44850">
                  <c:v>2.6280946875001598</c:v>
                </c:pt>
                <c:pt idx="44851">
                  <c:v>2.6276212499999998</c:v>
                </c:pt>
                <c:pt idx="44852">
                  <c:v>2.6272909375001596</c:v>
                </c:pt>
                <c:pt idx="44853">
                  <c:v>2.6275684375001598</c:v>
                </c:pt>
                <c:pt idx="44854">
                  <c:v>2.6279275000000002</c:v>
                </c:pt>
                <c:pt idx="44855">
                  <c:v>2.6284221875001599</c:v>
                </c:pt>
                <c:pt idx="44856">
                  <c:v>2.6288849999999999</c:v>
                </c:pt>
                <c:pt idx="44857">
                  <c:v>2.6292637499999998</c:v>
                </c:pt>
                <c:pt idx="44858">
                  <c:v>2.6297409375001597</c:v>
                </c:pt>
                <c:pt idx="44859">
                  <c:v>2.6301890625001598</c:v>
                </c:pt>
                <c:pt idx="44860">
                  <c:v>2.630519375</c:v>
                </c:pt>
                <c:pt idx="44861">
                  <c:v>2.6308693750000001</c:v>
                </c:pt>
                <c:pt idx="44862">
                  <c:v>2.6312068750000002</c:v>
                </c:pt>
                <c:pt idx="44863">
                  <c:v>2.6315640625001597</c:v>
                </c:pt>
                <c:pt idx="44864">
                  <c:v>2.6319003125001599</c:v>
                </c:pt>
                <c:pt idx="44865">
                  <c:v>2.6322725</c:v>
                </c:pt>
                <c:pt idx="44866">
                  <c:v>2.63266125</c:v>
                </c:pt>
                <c:pt idx="44867">
                  <c:v>2.6329853125001597</c:v>
                </c:pt>
                <c:pt idx="44868">
                  <c:v>2.6325631249999999</c:v>
                </c:pt>
                <c:pt idx="44869">
                  <c:v>2.6320787499999998</c:v>
                </c:pt>
                <c:pt idx="44870">
                  <c:v>2.6314065625001599</c:v>
                </c:pt>
                <c:pt idx="44871">
                  <c:v>2.6310725000000001</c:v>
                </c:pt>
                <c:pt idx="44872">
                  <c:v>2.6306425</c:v>
                </c:pt>
                <c:pt idx="44873">
                  <c:v>2.6301815625001597</c:v>
                </c:pt>
                <c:pt idx="44874">
                  <c:v>2.6297696875001599</c:v>
                </c:pt>
                <c:pt idx="44875">
                  <c:v>2.6292934375001598</c:v>
                </c:pt>
                <c:pt idx="44876">
                  <c:v>2.6288565625001596</c:v>
                </c:pt>
                <c:pt idx="44877">
                  <c:v>2.6283162500000001</c:v>
                </c:pt>
                <c:pt idx="44878">
                  <c:v>2.6279612499999998</c:v>
                </c:pt>
                <c:pt idx="44879">
                  <c:v>2.6276212499999998</c:v>
                </c:pt>
                <c:pt idx="44880">
                  <c:v>2.6272778125001599</c:v>
                </c:pt>
                <c:pt idx="44881">
                  <c:v>2.6274040625001596</c:v>
                </c:pt>
                <c:pt idx="44882">
                  <c:v>2.6278559375001596</c:v>
                </c:pt>
                <c:pt idx="44883">
                  <c:v>2.6283331250000002</c:v>
                </c:pt>
                <c:pt idx="44884">
                  <c:v>2.6287240625001598</c:v>
                </c:pt>
                <c:pt idx="44885">
                  <c:v>2.6292046875001596</c:v>
                </c:pt>
                <c:pt idx="44886">
                  <c:v>2.6297199999999998</c:v>
                </c:pt>
                <c:pt idx="44887">
                  <c:v>2.6301371875001598</c:v>
                </c:pt>
                <c:pt idx="44888">
                  <c:v>2.6306881249999998</c:v>
                </c:pt>
                <c:pt idx="44889">
                  <c:v>2.6312131249999999</c:v>
                </c:pt>
                <c:pt idx="44890">
                  <c:v>2.6317265625001598</c:v>
                </c:pt>
                <c:pt idx="44891">
                  <c:v>2.6322774999999998</c:v>
                </c:pt>
                <c:pt idx="44892">
                  <c:v>2.632835</c:v>
                </c:pt>
                <c:pt idx="44893">
                  <c:v>2.6333453125001598</c:v>
                </c:pt>
                <c:pt idx="44894">
                  <c:v>2.6338909375001598</c:v>
                </c:pt>
                <c:pt idx="44895">
                  <c:v>2.6343021875001598</c:v>
                </c:pt>
                <c:pt idx="44896">
                  <c:v>2.63468875</c:v>
                </c:pt>
                <c:pt idx="44897">
                  <c:v>2.6350271875001599</c:v>
                </c:pt>
                <c:pt idx="44898">
                  <c:v>2.6346668750000002</c:v>
                </c:pt>
                <c:pt idx="44899">
                  <c:v>2.6342318749999998</c:v>
                </c:pt>
                <c:pt idx="44900">
                  <c:v>2.6338178125001597</c:v>
                </c:pt>
                <c:pt idx="44901">
                  <c:v>2.6331312499999999</c:v>
                </c:pt>
                <c:pt idx="44902">
                  <c:v>2.6325781250000002</c:v>
                </c:pt>
                <c:pt idx="44903">
                  <c:v>2.6319300000000001</c:v>
                </c:pt>
                <c:pt idx="44904">
                  <c:v>2.63121781250016</c:v>
                </c:pt>
                <c:pt idx="44905">
                  <c:v>2.6304534375001598</c:v>
                </c:pt>
                <c:pt idx="44906">
                  <c:v>2.6296124999999999</c:v>
                </c:pt>
                <c:pt idx="44907">
                  <c:v>2.62885875</c:v>
                </c:pt>
                <c:pt idx="44908">
                  <c:v>2.6280537499999999</c:v>
                </c:pt>
                <c:pt idx="44909">
                  <c:v>2.6272346875001595</c:v>
                </c:pt>
                <c:pt idx="44910">
                  <c:v>2.6265368750000002</c:v>
                </c:pt>
                <c:pt idx="44911">
                  <c:v>2.6259065625001599</c:v>
                </c:pt>
                <c:pt idx="44912">
                  <c:v>2.625391875</c:v>
                </c:pt>
                <c:pt idx="44913">
                  <c:v>2.624965</c:v>
                </c:pt>
                <c:pt idx="44914">
                  <c:v>2.6245750000000001</c:v>
                </c:pt>
                <c:pt idx="44915">
                  <c:v>2.6240353125001596</c:v>
                </c:pt>
                <c:pt idx="44916">
                  <c:v>2.6236609375001598</c:v>
                </c:pt>
                <c:pt idx="44917">
                  <c:v>2.6233018750000001</c:v>
                </c:pt>
                <c:pt idx="44918">
                  <c:v>2.6229334375001598</c:v>
                </c:pt>
                <c:pt idx="44919">
                  <c:v>2.6225709375001598</c:v>
                </c:pt>
                <c:pt idx="44920">
                  <c:v>2.6220425000000001</c:v>
                </c:pt>
                <c:pt idx="44921">
                  <c:v>2.6216218750000002</c:v>
                </c:pt>
                <c:pt idx="44922">
                  <c:v>2.6221146875001597</c:v>
                </c:pt>
                <c:pt idx="44923">
                  <c:v>2.6224793750000002</c:v>
                </c:pt>
                <c:pt idx="44924">
                  <c:v>2.62281875</c:v>
                </c:pt>
                <c:pt idx="44925">
                  <c:v>2.6232593749999999</c:v>
                </c:pt>
                <c:pt idx="44926">
                  <c:v>2.6236493749999998</c:v>
                </c:pt>
                <c:pt idx="44927">
                  <c:v>2.6240965625001595</c:v>
                </c:pt>
                <c:pt idx="44928">
                  <c:v>2.6246059375001596</c:v>
                </c:pt>
                <c:pt idx="44929">
                  <c:v>2.6251096875001596</c:v>
                </c:pt>
                <c:pt idx="44930">
                  <c:v>2.6256303125001597</c:v>
                </c:pt>
                <c:pt idx="44931">
                  <c:v>2.6260637500000001</c:v>
                </c:pt>
                <c:pt idx="44932">
                  <c:v>2.6265274999999999</c:v>
                </c:pt>
                <c:pt idx="44933">
                  <c:v>2.6270034375001599</c:v>
                </c:pt>
                <c:pt idx="44934">
                  <c:v>2.6275196875001599</c:v>
                </c:pt>
                <c:pt idx="44935">
                  <c:v>2.62799125</c:v>
                </c:pt>
                <c:pt idx="44936">
                  <c:v>2.6285134375001595</c:v>
                </c:pt>
                <c:pt idx="44937">
                  <c:v>2.6290853125001599</c:v>
                </c:pt>
                <c:pt idx="44938">
                  <c:v>2.6295671875001596</c:v>
                </c:pt>
                <c:pt idx="44939">
                  <c:v>2.6300368750000001</c:v>
                </c:pt>
                <c:pt idx="44940">
                  <c:v>2.6305565625001597</c:v>
                </c:pt>
                <c:pt idx="44941">
                  <c:v>2.6310240625001597</c:v>
                </c:pt>
                <c:pt idx="44942">
                  <c:v>2.6313618750000001</c:v>
                </c:pt>
                <c:pt idx="44943">
                  <c:v>2.6317559375001598</c:v>
                </c:pt>
                <c:pt idx="44944">
                  <c:v>2.6317056249999999</c:v>
                </c:pt>
                <c:pt idx="44945">
                  <c:v>2.6312021875001599</c:v>
                </c:pt>
                <c:pt idx="44946">
                  <c:v>2.6307765625001598</c:v>
                </c:pt>
                <c:pt idx="44947">
                  <c:v>2.6300721875001596</c:v>
                </c:pt>
                <c:pt idx="44948">
                  <c:v>2.6293940625001597</c:v>
                </c:pt>
                <c:pt idx="44949">
                  <c:v>2.6285865625001597</c:v>
                </c:pt>
                <c:pt idx="44950">
                  <c:v>2.6276412499999999</c:v>
                </c:pt>
                <c:pt idx="44951">
                  <c:v>2.6267415625001598</c:v>
                </c:pt>
                <c:pt idx="44952">
                  <c:v>2.6257640625001599</c:v>
                </c:pt>
                <c:pt idx="44953">
                  <c:v>2.6248128125001595</c:v>
                </c:pt>
                <c:pt idx="44954">
                  <c:v>2.6238959375001598</c:v>
                </c:pt>
                <c:pt idx="44955">
                  <c:v>2.6230515625001596</c:v>
                </c:pt>
                <c:pt idx="44956">
                  <c:v>2.6223353125001596</c:v>
                </c:pt>
                <c:pt idx="44957">
                  <c:v>2.6217553125001598</c:v>
                </c:pt>
                <c:pt idx="44958">
                  <c:v>2.6212754687500799</c:v>
                </c:pt>
                <c:pt idx="44959">
                  <c:v>2.6208228125001596</c:v>
                </c:pt>
                <c:pt idx="44960">
                  <c:v>2.6203907812499203</c:v>
                </c:pt>
                <c:pt idx="44961">
                  <c:v>2.6208873437500797</c:v>
                </c:pt>
                <c:pt idx="44962">
                  <c:v>2.6212274999999998</c:v>
                </c:pt>
                <c:pt idx="44963">
                  <c:v>2.6216190625001596</c:v>
                </c:pt>
                <c:pt idx="44964">
                  <c:v>2.6220221875001597</c:v>
                </c:pt>
                <c:pt idx="44965">
                  <c:v>2.6224278125001597</c:v>
                </c:pt>
                <c:pt idx="44966">
                  <c:v>2.6228846875001599</c:v>
                </c:pt>
                <c:pt idx="44967">
                  <c:v>2.6232881250000002</c:v>
                </c:pt>
                <c:pt idx="44968">
                  <c:v>2.6238059375001597</c:v>
                </c:pt>
                <c:pt idx="44969">
                  <c:v>2.6243571875001597</c:v>
                </c:pt>
                <c:pt idx="44970">
                  <c:v>2.6249921875001596</c:v>
                </c:pt>
                <c:pt idx="44971">
                  <c:v>2.6254840625001599</c:v>
                </c:pt>
                <c:pt idx="44972">
                  <c:v>2.6260253125001598</c:v>
                </c:pt>
                <c:pt idx="44973">
                  <c:v>2.6265149999999999</c:v>
                </c:pt>
                <c:pt idx="44974">
                  <c:v>2.6269803125001596</c:v>
                </c:pt>
                <c:pt idx="44975">
                  <c:v>2.6273778125001597</c:v>
                </c:pt>
                <c:pt idx="44976">
                  <c:v>2.6279315625001596</c:v>
                </c:pt>
                <c:pt idx="44977">
                  <c:v>2.6282631250000001</c:v>
                </c:pt>
                <c:pt idx="44978">
                  <c:v>2.6287753125001596</c:v>
                </c:pt>
                <c:pt idx="44979">
                  <c:v>2.6292103125001596</c:v>
                </c:pt>
                <c:pt idx="44980">
                  <c:v>2.6296115625001599</c:v>
                </c:pt>
                <c:pt idx="44981">
                  <c:v>2.6299381249999998</c:v>
                </c:pt>
                <c:pt idx="44982">
                  <c:v>2.6298646875001599</c:v>
                </c:pt>
                <c:pt idx="44983">
                  <c:v>2.6293156249999998</c:v>
                </c:pt>
                <c:pt idx="44984">
                  <c:v>2.6286834375001598</c:v>
                </c:pt>
                <c:pt idx="44985">
                  <c:v>2.6283328125001599</c:v>
                </c:pt>
                <c:pt idx="44986">
                  <c:v>2.6279306249999999</c:v>
                </c:pt>
                <c:pt idx="44987">
                  <c:v>2.6275603125001599</c:v>
                </c:pt>
                <c:pt idx="44988">
                  <c:v>2.6271218749999998</c:v>
                </c:pt>
                <c:pt idx="44989">
                  <c:v>2.6267684375001599</c:v>
                </c:pt>
                <c:pt idx="44990">
                  <c:v>2.6264150000000002</c:v>
                </c:pt>
                <c:pt idx="44991">
                  <c:v>2.6260024999999998</c:v>
                </c:pt>
                <c:pt idx="44992">
                  <c:v>2.625626875</c:v>
                </c:pt>
                <c:pt idx="44993">
                  <c:v>2.6251478125001597</c:v>
                </c:pt>
                <c:pt idx="44994">
                  <c:v>2.6247640625001596</c:v>
                </c:pt>
                <c:pt idx="44995">
                  <c:v>2.6251793750000001</c:v>
                </c:pt>
                <c:pt idx="44996">
                  <c:v>2.625579375</c:v>
                </c:pt>
                <c:pt idx="44997">
                  <c:v>2.6260240625001599</c:v>
                </c:pt>
                <c:pt idx="44998">
                  <c:v>2.6265537499999998</c:v>
                </c:pt>
                <c:pt idx="44999">
                  <c:v>2.6269346875001598</c:v>
                </c:pt>
                <c:pt idx="45000">
                  <c:v>2.6272781250000001</c:v>
                </c:pt>
                <c:pt idx="45001">
                  <c:v>2.6276803125001598</c:v>
                </c:pt>
                <c:pt idx="45002">
                  <c:v>2.6280631250000002</c:v>
                </c:pt>
                <c:pt idx="45003">
                  <c:v>2.6284503125001599</c:v>
                </c:pt>
                <c:pt idx="45004">
                  <c:v>2.6288931249999998</c:v>
                </c:pt>
                <c:pt idx="45005">
                  <c:v>2.6293768750000002</c:v>
                </c:pt>
                <c:pt idx="45006">
                  <c:v>2.6298140625001598</c:v>
                </c:pt>
                <c:pt idx="45007">
                  <c:v>2.6303684375001599</c:v>
                </c:pt>
                <c:pt idx="45008">
                  <c:v>2.6308768749999998</c:v>
                </c:pt>
                <c:pt idx="45009">
                  <c:v>2.6313821875001597</c:v>
                </c:pt>
                <c:pt idx="45010">
                  <c:v>2.6319171875001599</c:v>
                </c:pt>
                <c:pt idx="45011">
                  <c:v>2.6324375</c:v>
                </c:pt>
                <c:pt idx="45012">
                  <c:v>2.6328840625001599</c:v>
                </c:pt>
                <c:pt idx="45013">
                  <c:v>2.6333150000000001</c:v>
                </c:pt>
                <c:pt idx="45014">
                  <c:v>2.6338300000000001</c:v>
                </c:pt>
                <c:pt idx="45015">
                  <c:v>2.6343350000000001</c:v>
                </c:pt>
                <c:pt idx="45016">
                  <c:v>2.6346678125001599</c:v>
                </c:pt>
                <c:pt idx="45017">
                  <c:v>2.6350690625001598</c:v>
                </c:pt>
                <c:pt idx="45018">
                  <c:v>2.6346562499999999</c:v>
                </c:pt>
                <c:pt idx="45019">
                  <c:v>2.6340765625001596</c:v>
                </c:pt>
                <c:pt idx="45020">
                  <c:v>2.63368125</c:v>
                </c:pt>
                <c:pt idx="45021">
                  <c:v>2.63308125</c:v>
                </c:pt>
                <c:pt idx="45022">
                  <c:v>2.6324209375001599</c:v>
                </c:pt>
                <c:pt idx="45023">
                  <c:v>2.6316756250000002</c:v>
                </c:pt>
                <c:pt idx="45024">
                  <c:v>2.630895625</c:v>
                </c:pt>
                <c:pt idx="45025">
                  <c:v>2.6300775000000001</c:v>
                </c:pt>
                <c:pt idx="45026">
                  <c:v>2.6292893749999999</c:v>
                </c:pt>
                <c:pt idx="45027">
                  <c:v>2.6284703125001596</c:v>
                </c:pt>
                <c:pt idx="45028">
                  <c:v>2.6276959375001598</c:v>
                </c:pt>
                <c:pt idx="45029">
                  <c:v>2.6269374999999999</c:v>
                </c:pt>
                <c:pt idx="45030">
                  <c:v>2.626249375</c:v>
                </c:pt>
                <c:pt idx="45031">
                  <c:v>2.6256831250000001</c:v>
                </c:pt>
                <c:pt idx="45032">
                  <c:v>2.6251715625001597</c:v>
                </c:pt>
                <c:pt idx="45033">
                  <c:v>2.6247890625001595</c:v>
                </c:pt>
                <c:pt idx="45034">
                  <c:v>2.6242399999999999</c:v>
                </c:pt>
                <c:pt idx="45035">
                  <c:v>2.6238871875001597</c:v>
                </c:pt>
                <c:pt idx="45036">
                  <c:v>2.6242843749999998</c:v>
                </c:pt>
                <c:pt idx="45037">
                  <c:v>2.6247071875001597</c:v>
                </c:pt>
                <c:pt idx="45038">
                  <c:v>2.6252909375001598</c:v>
                </c:pt>
                <c:pt idx="45039">
                  <c:v>2.62570375</c:v>
                </c:pt>
                <c:pt idx="45040">
                  <c:v>2.6262428125001596</c:v>
                </c:pt>
                <c:pt idx="45041">
                  <c:v>2.6266565625001599</c:v>
                </c:pt>
                <c:pt idx="45042">
                  <c:v>2.627129375</c:v>
                </c:pt>
                <c:pt idx="45043">
                  <c:v>2.6274984375001598</c:v>
                </c:pt>
                <c:pt idx="45044">
                  <c:v>2.6278712500000001</c:v>
                </c:pt>
                <c:pt idx="45045">
                  <c:v>2.6282156250000002</c:v>
                </c:pt>
                <c:pt idx="45046">
                  <c:v>2.6278290625001599</c:v>
                </c:pt>
                <c:pt idx="45047">
                  <c:v>2.6275009375001597</c:v>
                </c:pt>
                <c:pt idx="45048">
                  <c:v>2.6271446875001598</c:v>
                </c:pt>
                <c:pt idx="45049">
                  <c:v>2.6267450000000001</c:v>
                </c:pt>
                <c:pt idx="45050">
                  <c:v>2.6263996875001596</c:v>
                </c:pt>
                <c:pt idx="45051">
                  <c:v>2.6260237499999999</c:v>
                </c:pt>
                <c:pt idx="45052">
                  <c:v>2.6256437500000001</c:v>
                </c:pt>
                <c:pt idx="45053">
                  <c:v>2.6252871875001595</c:v>
                </c:pt>
                <c:pt idx="45054">
                  <c:v>2.6256343750000002</c:v>
                </c:pt>
                <c:pt idx="45055">
                  <c:v>2.6259562500000002</c:v>
                </c:pt>
                <c:pt idx="45056">
                  <c:v>2.6263115625001596</c:v>
                </c:pt>
                <c:pt idx="45057">
                  <c:v>2.6266990625001596</c:v>
                </c:pt>
                <c:pt idx="45058">
                  <c:v>2.6272346875001595</c:v>
                </c:pt>
                <c:pt idx="45059">
                  <c:v>2.6277781249999999</c:v>
                </c:pt>
                <c:pt idx="45060">
                  <c:v>2.6283043749999999</c:v>
                </c:pt>
                <c:pt idx="45061">
                  <c:v>2.6288440625001597</c:v>
                </c:pt>
                <c:pt idx="45062">
                  <c:v>2.6292859375001596</c:v>
                </c:pt>
                <c:pt idx="45063">
                  <c:v>2.6296843750000001</c:v>
                </c:pt>
                <c:pt idx="45064">
                  <c:v>2.6301465625001597</c:v>
                </c:pt>
                <c:pt idx="45065">
                  <c:v>2.6305909375001599</c:v>
                </c:pt>
                <c:pt idx="45066">
                  <c:v>2.6310168749999998</c:v>
                </c:pt>
                <c:pt idx="45067">
                  <c:v>2.6314712500000002</c:v>
                </c:pt>
                <c:pt idx="45068">
                  <c:v>2.6319309375001598</c:v>
                </c:pt>
                <c:pt idx="45069">
                  <c:v>2.63228531250016</c:v>
                </c:pt>
                <c:pt idx="45070">
                  <c:v>2.6326778125001598</c:v>
                </c:pt>
                <c:pt idx="45071">
                  <c:v>2.6330562500000001</c:v>
                </c:pt>
                <c:pt idx="45072">
                  <c:v>2.63342375</c:v>
                </c:pt>
                <c:pt idx="45073">
                  <c:v>2.6330131250000002</c:v>
                </c:pt>
                <c:pt idx="45074">
                  <c:v>2.6324187499999998</c:v>
                </c:pt>
                <c:pt idx="45075">
                  <c:v>2.6320771875001596</c:v>
                </c:pt>
                <c:pt idx="45076">
                  <c:v>2.63162875</c:v>
                </c:pt>
                <c:pt idx="45077">
                  <c:v>2.6311887500000002</c:v>
                </c:pt>
                <c:pt idx="45078">
                  <c:v>2.630649375</c:v>
                </c:pt>
                <c:pt idx="45079">
                  <c:v>2.6298750000000002</c:v>
                </c:pt>
                <c:pt idx="45080">
                  <c:v>2.629076875</c:v>
                </c:pt>
                <c:pt idx="45081">
                  <c:v>2.6282218749999999</c:v>
                </c:pt>
                <c:pt idx="45082">
                  <c:v>2.6273040625001598</c:v>
                </c:pt>
                <c:pt idx="45083">
                  <c:v>2.6264246875001596</c:v>
                </c:pt>
                <c:pt idx="45084">
                  <c:v>2.625569375</c:v>
                </c:pt>
                <c:pt idx="45085">
                  <c:v>2.6246887499999998</c:v>
                </c:pt>
                <c:pt idx="45086">
                  <c:v>2.6239128125001598</c:v>
                </c:pt>
                <c:pt idx="45087">
                  <c:v>2.62324</c:v>
                </c:pt>
                <c:pt idx="45088">
                  <c:v>2.6226687499999999</c:v>
                </c:pt>
                <c:pt idx="45089">
                  <c:v>2.62231375</c:v>
                </c:pt>
                <c:pt idx="45090">
                  <c:v>2.6219496875001598</c:v>
                </c:pt>
                <c:pt idx="45091">
                  <c:v>2.6214234375001597</c:v>
                </c:pt>
                <c:pt idx="45092">
                  <c:v>2.62106703124992</c:v>
                </c:pt>
                <c:pt idx="45093">
                  <c:v>2.620635</c:v>
                </c:pt>
                <c:pt idx="45094">
                  <c:v>2.6210075000000002</c:v>
                </c:pt>
                <c:pt idx="45095">
                  <c:v>2.6214020312499202</c:v>
                </c:pt>
                <c:pt idx="45096">
                  <c:v>2.6218946875001596</c:v>
                </c:pt>
                <c:pt idx="45097">
                  <c:v>2.6223996875001596</c:v>
                </c:pt>
                <c:pt idx="45098">
                  <c:v>2.6229174999999998</c:v>
                </c:pt>
                <c:pt idx="45099">
                  <c:v>2.6234396875001598</c:v>
                </c:pt>
                <c:pt idx="45100">
                  <c:v>2.6239165625001597</c:v>
                </c:pt>
                <c:pt idx="45101">
                  <c:v>2.62441375</c:v>
                </c:pt>
                <c:pt idx="45102">
                  <c:v>2.62488375</c:v>
                </c:pt>
                <c:pt idx="45103">
                  <c:v>2.6254090625001596</c:v>
                </c:pt>
                <c:pt idx="45104">
                  <c:v>2.6259615625001596</c:v>
                </c:pt>
                <c:pt idx="45105">
                  <c:v>2.62652625</c:v>
                </c:pt>
                <c:pt idx="45106">
                  <c:v>2.6271465625001595</c:v>
                </c:pt>
                <c:pt idx="45107">
                  <c:v>2.6274712500000001</c:v>
                </c:pt>
                <c:pt idx="45108">
                  <c:v>2.6280121875001599</c:v>
                </c:pt>
                <c:pt idx="45109">
                  <c:v>2.628485</c:v>
                </c:pt>
                <c:pt idx="45110">
                  <c:v>2.6290793749999999</c:v>
                </c:pt>
                <c:pt idx="45111">
                  <c:v>2.6294875000000002</c:v>
                </c:pt>
                <c:pt idx="45112">
                  <c:v>2.6298937499999999</c:v>
                </c:pt>
                <c:pt idx="45113">
                  <c:v>2.62954</c:v>
                </c:pt>
                <c:pt idx="45114">
                  <c:v>2.6291209375001596</c:v>
                </c:pt>
                <c:pt idx="45115">
                  <c:v>2.6287912499999999</c:v>
                </c:pt>
                <c:pt idx="45116">
                  <c:v>2.6284515625001599</c:v>
                </c:pt>
                <c:pt idx="45117">
                  <c:v>2.6280593749999999</c:v>
                </c:pt>
                <c:pt idx="45118">
                  <c:v>2.6276187499999999</c:v>
                </c:pt>
                <c:pt idx="45119">
                  <c:v>2.6271478125001599</c:v>
                </c:pt>
                <c:pt idx="45120">
                  <c:v>2.6266934375001596</c:v>
                </c:pt>
                <c:pt idx="45121">
                  <c:v>2.6261903125001598</c:v>
                </c:pt>
                <c:pt idx="45122">
                  <c:v>2.6257396875001597</c:v>
                </c:pt>
                <c:pt idx="45123">
                  <c:v>2.6252856250000001</c:v>
                </c:pt>
                <c:pt idx="45124">
                  <c:v>2.62485875</c:v>
                </c:pt>
                <c:pt idx="45125">
                  <c:v>2.6245153125001597</c:v>
                </c:pt>
                <c:pt idx="45126">
                  <c:v>2.6241778125001596</c:v>
                </c:pt>
                <c:pt idx="45127">
                  <c:v>2.6236887499999999</c:v>
                </c:pt>
                <c:pt idx="45128">
                  <c:v>2.6233012499999999</c:v>
                </c:pt>
                <c:pt idx="45129">
                  <c:v>2.6228746875001598</c:v>
                </c:pt>
                <c:pt idx="45130">
                  <c:v>2.6232409375001597</c:v>
                </c:pt>
                <c:pt idx="45131">
                  <c:v>2.6235881249999999</c:v>
                </c:pt>
                <c:pt idx="45132">
                  <c:v>2.623961875</c:v>
                </c:pt>
                <c:pt idx="45133">
                  <c:v>2.6243206250000002</c:v>
                </c:pt>
                <c:pt idx="45134">
                  <c:v>2.6247796875001597</c:v>
                </c:pt>
                <c:pt idx="45135">
                  <c:v>2.6252399999999998</c:v>
                </c:pt>
                <c:pt idx="45136">
                  <c:v>2.6257549999999998</c:v>
                </c:pt>
                <c:pt idx="45137">
                  <c:v>2.6261959375001598</c:v>
                </c:pt>
                <c:pt idx="45138">
                  <c:v>2.626743125</c:v>
                </c:pt>
                <c:pt idx="45139">
                  <c:v>2.627163125</c:v>
                </c:pt>
                <c:pt idx="45140">
                  <c:v>2.6275540625001597</c:v>
                </c:pt>
                <c:pt idx="45141">
                  <c:v>2.6279487499999998</c:v>
                </c:pt>
                <c:pt idx="45142">
                  <c:v>2.6283425</c:v>
                </c:pt>
                <c:pt idx="45143">
                  <c:v>2.6286649999999998</c:v>
                </c:pt>
                <c:pt idx="45144">
                  <c:v>2.6291165625001596</c:v>
                </c:pt>
                <c:pt idx="45145">
                  <c:v>2.6295803125001598</c:v>
                </c:pt>
                <c:pt idx="45146">
                  <c:v>2.6300068749999999</c:v>
                </c:pt>
                <c:pt idx="45147">
                  <c:v>2.6292031250000001</c:v>
                </c:pt>
                <c:pt idx="45148">
                  <c:v>2.6285150000000002</c:v>
                </c:pt>
                <c:pt idx="45149">
                  <c:v>2.6277187500000001</c:v>
                </c:pt>
                <c:pt idx="45150">
                  <c:v>2.6268409375001598</c:v>
                </c:pt>
                <c:pt idx="45151">
                  <c:v>2.6258934375001597</c:v>
                </c:pt>
                <c:pt idx="45152">
                  <c:v>2.6248568749999999</c:v>
                </c:pt>
                <c:pt idx="45153">
                  <c:v>2.6238912499999998</c:v>
                </c:pt>
                <c:pt idx="45154">
                  <c:v>2.6230459375001596</c:v>
                </c:pt>
                <c:pt idx="45155">
                  <c:v>2.6222165625001597</c:v>
                </c:pt>
                <c:pt idx="45156">
                  <c:v>2.6214809375001598</c:v>
                </c:pt>
                <c:pt idx="45157">
                  <c:v>2.621016875</c:v>
                </c:pt>
                <c:pt idx="45158">
                  <c:v>2.6206848437500798</c:v>
                </c:pt>
                <c:pt idx="45159">
                  <c:v>2.6202984375001597</c:v>
                </c:pt>
                <c:pt idx="45160">
                  <c:v>2.620643125</c:v>
                </c:pt>
                <c:pt idx="45161">
                  <c:v>2.6210012499999999</c:v>
                </c:pt>
                <c:pt idx="45162">
                  <c:v>2.6213684375001596</c:v>
                </c:pt>
                <c:pt idx="45163">
                  <c:v>2.6217378125001596</c:v>
                </c:pt>
                <c:pt idx="45164">
                  <c:v>2.6221953125001596</c:v>
                </c:pt>
                <c:pt idx="45165">
                  <c:v>2.6226365625001598</c:v>
                </c:pt>
                <c:pt idx="45166">
                  <c:v>2.6230946875001599</c:v>
                </c:pt>
                <c:pt idx="45167">
                  <c:v>2.6235249999999999</c:v>
                </c:pt>
                <c:pt idx="45168">
                  <c:v>2.6239106250000002</c:v>
                </c:pt>
                <c:pt idx="45169">
                  <c:v>2.6243249999999998</c:v>
                </c:pt>
                <c:pt idx="45170">
                  <c:v>2.6247071875001597</c:v>
                </c:pt>
                <c:pt idx="45171">
                  <c:v>2.6251787499999999</c:v>
                </c:pt>
                <c:pt idx="45172">
                  <c:v>2.6256768749999999</c:v>
                </c:pt>
                <c:pt idx="45173">
                  <c:v>2.6260975000000002</c:v>
                </c:pt>
                <c:pt idx="45174">
                  <c:v>2.62652375</c:v>
                </c:pt>
                <c:pt idx="45175">
                  <c:v>2.62697</c:v>
                </c:pt>
                <c:pt idx="45176">
                  <c:v>2.627411875</c:v>
                </c:pt>
                <c:pt idx="45177">
                  <c:v>2.6277762500000001</c:v>
                </c:pt>
                <c:pt idx="45178">
                  <c:v>2.6281781249999998</c:v>
                </c:pt>
                <c:pt idx="45179">
                  <c:v>2.6285390625001597</c:v>
                </c:pt>
                <c:pt idx="45180">
                  <c:v>2.6289078125001599</c:v>
                </c:pt>
                <c:pt idx="45181">
                  <c:v>2.6292884375001599</c:v>
                </c:pt>
                <c:pt idx="45182">
                  <c:v>2.62975125</c:v>
                </c:pt>
                <c:pt idx="45183">
                  <c:v>2.6301700000000001</c:v>
                </c:pt>
                <c:pt idx="45184">
                  <c:v>2.630625625</c:v>
                </c:pt>
                <c:pt idx="45185">
                  <c:v>2.6310903125001599</c:v>
                </c:pt>
                <c:pt idx="45186">
                  <c:v>2.6314556250000001</c:v>
                </c:pt>
                <c:pt idx="45187">
                  <c:v>2.6318881250000001</c:v>
                </c:pt>
                <c:pt idx="45188">
                  <c:v>2.6313853125001598</c:v>
                </c:pt>
                <c:pt idx="45189">
                  <c:v>2.6309687500000001</c:v>
                </c:pt>
                <c:pt idx="45190">
                  <c:v>2.6303928125001597</c:v>
                </c:pt>
                <c:pt idx="45191">
                  <c:v>2.6295959375001599</c:v>
                </c:pt>
                <c:pt idx="45192">
                  <c:v>2.6286653125001598</c:v>
                </c:pt>
                <c:pt idx="45193">
                  <c:v>2.6275962499999999</c:v>
                </c:pt>
                <c:pt idx="45194">
                  <c:v>2.6264903125001595</c:v>
                </c:pt>
                <c:pt idx="45195">
                  <c:v>2.6253840625001597</c:v>
                </c:pt>
                <c:pt idx="45196">
                  <c:v>2.624384375</c:v>
                </c:pt>
                <c:pt idx="45197">
                  <c:v>2.6234606249999999</c:v>
                </c:pt>
                <c:pt idx="45198">
                  <c:v>2.6226021875001599</c:v>
                </c:pt>
                <c:pt idx="45199">
                  <c:v>2.6218303125001596</c:v>
                </c:pt>
                <c:pt idx="45200">
                  <c:v>2.6212196875001599</c:v>
                </c:pt>
                <c:pt idx="45201">
                  <c:v>2.6208270312499202</c:v>
                </c:pt>
                <c:pt idx="45202">
                  <c:v>2.6205010937500797</c:v>
                </c:pt>
                <c:pt idx="45203">
                  <c:v>2.6208218749999999</c:v>
                </c:pt>
                <c:pt idx="45204">
                  <c:v>2.6212893749999999</c:v>
                </c:pt>
                <c:pt idx="45205">
                  <c:v>2.6216553125001596</c:v>
                </c:pt>
                <c:pt idx="45206">
                  <c:v>2.6220653125001596</c:v>
                </c:pt>
                <c:pt idx="45207">
                  <c:v>2.6225468749999998</c:v>
                </c:pt>
                <c:pt idx="45208">
                  <c:v>2.6230037500000001</c:v>
                </c:pt>
                <c:pt idx="45209">
                  <c:v>2.6234943749999999</c:v>
                </c:pt>
                <c:pt idx="45210">
                  <c:v>2.6240190625001598</c:v>
                </c:pt>
                <c:pt idx="45211">
                  <c:v>2.6245218750000001</c:v>
                </c:pt>
                <c:pt idx="45212">
                  <c:v>2.6249506249999999</c:v>
                </c:pt>
                <c:pt idx="45213">
                  <c:v>2.6254678125001596</c:v>
                </c:pt>
                <c:pt idx="45214">
                  <c:v>2.6259437499999998</c:v>
                </c:pt>
                <c:pt idx="45215">
                  <c:v>2.6263506250000002</c:v>
                </c:pt>
                <c:pt idx="45216">
                  <c:v>2.6268562499999999</c:v>
                </c:pt>
                <c:pt idx="45217">
                  <c:v>2.6273818750000002</c:v>
                </c:pt>
                <c:pt idx="45218">
                  <c:v>2.6277493750000001</c:v>
                </c:pt>
                <c:pt idx="45219">
                  <c:v>2.6282278125001599</c:v>
                </c:pt>
                <c:pt idx="45220">
                  <c:v>2.6286578125001596</c:v>
                </c:pt>
                <c:pt idx="45221">
                  <c:v>2.6290009375001597</c:v>
                </c:pt>
                <c:pt idx="45222">
                  <c:v>2.62932343750016</c:v>
                </c:pt>
                <c:pt idx="45223">
                  <c:v>2.6297190625001599</c:v>
                </c:pt>
                <c:pt idx="45224">
                  <c:v>2.6300934375001597</c:v>
                </c:pt>
                <c:pt idx="45225">
                  <c:v>2.6298075000000001</c:v>
                </c:pt>
                <c:pt idx="45226">
                  <c:v>2.6294615625001598</c:v>
                </c:pt>
                <c:pt idx="45227">
                  <c:v>2.6291171875001598</c:v>
                </c:pt>
                <c:pt idx="45228">
                  <c:v>2.6287050000000001</c:v>
                </c:pt>
                <c:pt idx="45229">
                  <c:v>2.6281793750000002</c:v>
                </c:pt>
                <c:pt idx="45230">
                  <c:v>2.62756875</c:v>
                </c:pt>
                <c:pt idx="45231">
                  <c:v>2.6269503125001599</c:v>
                </c:pt>
                <c:pt idx="45232">
                  <c:v>2.6263062499999998</c:v>
                </c:pt>
                <c:pt idx="45233">
                  <c:v>2.6256678125001596</c:v>
                </c:pt>
                <c:pt idx="45234">
                  <c:v>2.6250675000000001</c:v>
                </c:pt>
                <c:pt idx="45235">
                  <c:v>2.6245459375001596</c:v>
                </c:pt>
                <c:pt idx="45236">
                  <c:v>2.6240846875001598</c:v>
                </c:pt>
                <c:pt idx="45237">
                  <c:v>2.6236971875001598</c:v>
                </c:pt>
                <c:pt idx="45238">
                  <c:v>2.6231765625001597</c:v>
                </c:pt>
                <c:pt idx="45239">
                  <c:v>2.6228396875001598</c:v>
                </c:pt>
                <c:pt idx="45240">
                  <c:v>2.6232387500000001</c:v>
                </c:pt>
                <c:pt idx="45241">
                  <c:v>2.6235612499999998</c:v>
                </c:pt>
                <c:pt idx="45242">
                  <c:v>2.6239887500000001</c:v>
                </c:pt>
                <c:pt idx="45243">
                  <c:v>2.6243390625001597</c:v>
                </c:pt>
                <c:pt idx="45244">
                  <c:v>2.6247075</c:v>
                </c:pt>
                <c:pt idx="45245">
                  <c:v>2.6251903125001599</c:v>
                </c:pt>
                <c:pt idx="45246">
                  <c:v>2.6256415625001597</c:v>
                </c:pt>
                <c:pt idx="45247">
                  <c:v>2.6261353125001596</c:v>
                </c:pt>
                <c:pt idx="45248">
                  <c:v>2.6266224999999999</c:v>
                </c:pt>
                <c:pt idx="45249">
                  <c:v>2.6270893750000002</c:v>
                </c:pt>
                <c:pt idx="45250">
                  <c:v>2.6275321875001598</c:v>
                </c:pt>
                <c:pt idx="45251">
                  <c:v>2.6279587499999999</c:v>
                </c:pt>
                <c:pt idx="45252">
                  <c:v>2.6283540625001596</c:v>
                </c:pt>
                <c:pt idx="45253">
                  <c:v>2.6287734375001599</c:v>
                </c:pt>
                <c:pt idx="45254">
                  <c:v>2.6292187500000002</c:v>
                </c:pt>
                <c:pt idx="45255">
                  <c:v>2.6296346875001597</c:v>
                </c:pt>
                <c:pt idx="45256">
                  <c:v>2.6300528125001597</c:v>
                </c:pt>
                <c:pt idx="45257">
                  <c:v>2.6304571875001597</c:v>
                </c:pt>
                <c:pt idx="45258">
                  <c:v>2.6308609375001599</c:v>
                </c:pt>
                <c:pt idx="45259">
                  <c:v>2.6312500000000001</c:v>
                </c:pt>
                <c:pt idx="45260">
                  <c:v>2.631598125</c:v>
                </c:pt>
                <c:pt idx="45261">
                  <c:v>2.6319540625001596</c:v>
                </c:pt>
                <c:pt idx="45262">
                  <c:v>2.6315018750000001</c:v>
                </c:pt>
                <c:pt idx="45263">
                  <c:v>2.6311640625001598</c:v>
                </c:pt>
                <c:pt idx="45264">
                  <c:v>2.6308290625001596</c:v>
                </c:pt>
                <c:pt idx="45265">
                  <c:v>2.6304053125001596</c:v>
                </c:pt>
                <c:pt idx="45266">
                  <c:v>2.6300325</c:v>
                </c:pt>
                <c:pt idx="45267">
                  <c:v>2.6296090625001596</c:v>
                </c:pt>
                <c:pt idx="45268">
                  <c:v>2.6291609375001599</c:v>
                </c:pt>
                <c:pt idx="45269">
                  <c:v>2.6286771875001596</c:v>
                </c:pt>
                <c:pt idx="45270">
                  <c:v>2.6281353125001599</c:v>
                </c:pt>
                <c:pt idx="45271">
                  <c:v>2.62756875</c:v>
                </c:pt>
                <c:pt idx="45272">
                  <c:v>2.6270759375001598</c:v>
                </c:pt>
                <c:pt idx="45273">
                  <c:v>2.6266812499999999</c:v>
                </c:pt>
                <c:pt idx="45274">
                  <c:v>2.6262343750000001</c:v>
                </c:pt>
                <c:pt idx="45275">
                  <c:v>2.6258528125001597</c:v>
                </c:pt>
                <c:pt idx="45276">
                  <c:v>2.6255228125001597</c:v>
                </c:pt>
                <c:pt idx="45277">
                  <c:v>2.6250090625001596</c:v>
                </c:pt>
                <c:pt idx="45278">
                  <c:v>2.6244565625001597</c:v>
                </c:pt>
                <c:pt idx="45279">
                  <c:v>2.6238575000000002</c:v>
                </c:pt>
                <c:pt idx="45280">
                  <c:v>2.6232462499999998</c:v>
                </c:pt>
                <c:pt idx="45281">
                  <c:v>2.6229259375001597</c:v>
                </c:pt>
                <c:pt idx="45282">
                  <c:v>2.6225706249999998</c:v>
                </c:pt>
                <c:pt idx="45283">
                  <c:v>2.6222224999999999</c:v>
                </c:pt>
                <c:pt idx="45284">
                  <c:v>2.6218356250000001</c:v>
                </c:pt>
                <c:pt idx="45285">
                  <c:v>2.6214724999999999</c:v>
                </c:pt>
                <c:pt idx="45286">
                  <c:v>2.6210665625001597</c:v>
                </c:pt>
                <c:pt idx="45287">
                  <c:v>2.6206806249999999</c:v>
                </c:pt>
                <c:pt idx="45288">
                  <c:v>2.6208659375001599</c:v>
                </c:pt>
                <c:pt idx="45289">
                  <c:v>2.6211906250000001</c:v>
                </c:pt>
                <c:pt idx="45290">
                  <c:v>2.6215590625001597</c:v>
                </c:pt>
                <c:pt idx="45291">
                  <c:v>2.6220084375001598</c:v>
                </c:pt>
                <c:pt idx="45292">
                  <c:v>2.6223999999999998</c:v>
                </c:pt>
                <c:pt idx="45293">
                  <c:v>2.6229065625001597</c:v>
                </c:pt>
                <c:pt idx="45294">
                  <c:v>2.6234250000000001</c:v>
                </c:pt>
                <c:pt idx="45295">
                  <c:v>2.6239593750000001</c:v>
                </c:pt>
                <c:pt idx="45296">
                  <c:v>2.6243875000000001</c:v>
                </c:pt>
                <c:pt idx="45297">
                  <c:v>2.6249240625001597</c:v>
                </c:pt>
                <c:pt idx="45298">
                  <c:v>2.6253887499999999</c:v>
                </c:pt>
                <c:pt idx="45299">
                  <c:v>2.6259631250000002</c:v>
                </c:pt>
                <c:pt idx="45300">
                  <c:v>2.6264181249999998</c:v>
                </c:pt>
                <c:pt idx="45301">
                  <c:v>2.6270221875001596</c:v>
                </c:pt>
                <c:pt idx="45302">
                  <c:v>2.6275143750000001</c:v>
                </c:pt>
                <c:pt idx="45303">
                  <c:v>2.6280606249999998</c:v>
                </c:pt>
                <c:pt idx="45304">
                  <c:v>2.6284765625001598</c:v>
                </c:pt>
                <c:pt idx="45305">
                  <c:v>2.6289903125001599</c:v>
                </c:pt>
                <c:pt idx="45306">
                  <c:v>2.6294596875001597</c:v>
                </c:pt>
                <c:pt idx="45307">
                  <c:v>2.6300106250000002</c:v>
                </c:pt>
                <c:pt idx="45308">
                  <c:v>2.6304043749999999</c:v>
                </c:pt>
                <c:pt idx="45309">
                  <c:v>2.6307928125001596</c:v>
                </c:pt>
                <c:pt idx="45310">
                  <c:v>2.6304099999999999</c:v>
                </c:pt>
                <c:pt idx="45311">
                  <c:v>2.630049375</c:v>
                </c:pt>
                <c:pt idx="45312">
                  <c:v>2.62966343750016</c:v>
                </c:pt>
                <c:pt idx="45313">
                  <c:v>2.62914125</c:v>
                </c:pt>
                <c:pt idx="45314">
                  <c:v>2.62853156250016</c:v>
                </c:pt>
                <c:pt idx="45315">
                  <c:v>2.6278424999999999</c:v>
                </c:pt>
                <c:pt idx="45316">
                  <c:v>2.6271543749999999</c:v>
                </c:pt>
                <c:pt idx="45317">
                  <c:v>2.6264625000000001</c:v>
                </c:pt>
                <c:pt idx="45318">
                  <c:v>2.6257484375001598</c:v>
                </c:pt>
                <c:pt idx="45319">
                  <c:v>2.6250356250000002</c:v>
                </c:pt>
                <c:pt idx="45320">
                  <c:v>2.6244284375001596</c:v>
                </c:pt>
                <c:pt idx="45321">
                  <c:v>2.6238731249999998</c:v>
                </c:pt>
                <c:pt idx="45322">
                  <c:v>2.6233509375001596</c:v>
                </c:pt>
                <c:pt idx="45323">
                  <c:v>2.6228987500000001</c:v>
                </c:pt>
                <c:pt idx="45324">
                  <c:v>2.62232625</c:v>
                </c:pt>
                <c:pt idx="45325">
                  <c:v>2.62195125</c:v>
                </c:pt>
                <c:pt idx="45326">
                  <c:v>2.62239625</c:v>
                </c:pt>
                <c:pt idx="45327">
                  <c:v>2.6228875</c:v>
                </c:pt>
                <c:pt idx="45328">
                  <c:v>2.62337593750016</c:v>
                </c:pt>
                <c:pt idx="45329">
                  <c:v>2.6237746875001595</c:v>
                </c:pt>
                <c:pt idx="45330">
                  <c:v>2.6240646875001596</c:v>
                </c:pt>
                <c:pt idx="45331">
                  <c:v>2.6244540625001598</c:v>
                </c:pt>
                <c:pt idx="45332">
                  <c:v>2.6248315625001597</c:v>
                </c:pt>
                <c:pt idx="45333">
                  <c:v>2.6252550000000001</c:v>
                </c:pt>
                <c:pt idx="45334">
                  <c:v>2.6256162500000002</c:v>
                </c:pt>
                <c:pt idx="45335">
                  <c:v>2.6259756250000001</c:v>
                </c:pt>
                <c:pt idx="45336">
                  <c:v>2.6264003125001598</c:v>
                </c:pt>
                <c:pt idx="45337">
                  <c:v>2.6267796875001599</c:v>
                </c:pt>
                <c:pt idx="45338">
                  <c:v>2.6271059375001595</c:v>
                </c:pt>
                <c:pt idx="45339">
                  <c:v>2.6274275</c:v>
                </c:pt>
                <c:pt idx="45340">
                  <c:v>2.6270662499999999</c:v>
                </c:pt>
                <c:pt idx="45341">
                  <c:v>2.6266143749999999</c:v>
                </c:pt>
                <c:pt idx="45342">
                  <c:v>2.6260959375001596</c:v>
                </c:pt>
                <c:pt idx="45343">
                  <c:v>2.6255728125001596</c:v>
                </c:pt>
                <c:pt idx="45344">
                  <c:v>2.6251562499999999</c:v>
                </c:pt>
                <c:pt idx="45345">
                  <c:v>2.6255959375001598</c:v>
                </c:pt>
                <c:pt idx="45346">
                  <c:v>2.625944375</c:v>
                </c:pt>
                <c:pt idx="45347">
                  <c:v>2.6263181250000001</c:v>
                </c:pt>
                <c:pt idx="45348">
                  <c:v>2.6266631249999999</c:v>
                </c:pt>
                <c:pt idx="45349">
                  <c:v>2.6271728125001599</c:v>
                </c:pt>
                <c:pt idx="45350">
                  <c:v>2.6276221875001595</c:v>
                </c:pt>
                <c:pt idx="45351">
                  <c:v>2.6280403125001599</c:v>
                </c:pt>
                <c:pt idx="45352">
                  <c:v>2.6284524999999999</c:v>
                </c:pt>
                <c:pt idx="45353">
                  <c:v>2.6288715625001595</c:v>
                </c:pt>
                <c:pt idx="45354">
                  <c:v>2.6292325000000001</c:v>
                </c:pt>
                <c:pt idx="45355">
                  <c:v>2.6296215625001595</c:v>
                </c:pt>
                <c:pt idx="45356">
                  <c:v>2.6301034375001597</c:v>
                </c:pt>
                <c:pt idx="45357">
                  <c:v>2.6305765625001598</c:v>
                </c:pt>
                <c:pt idx="45358">
                  <c:v>2.6310521875001598</c:v>
                </c:pt>
                <c:pt idx="45359">
                  <c:v>2.6316018749999999</c:v>
                </c:pt>
                <c:pt idx="45360">
                  <c:v>2.632101875</c:v>
                </c:pt>
                <c:pt idx="45361">
                  <c:v>2.6325799999999999</c:v>
                </c:pt>
                <c:pt idx="45362">
                  <c:v>2.6330540625001597</c:v>
                </c:pt>
                <c:pt idx="45363">
                  <c:v>2.6334628125001598</c:v>
                </c:pt>
                <c:pt idx="45364">
                  <c:v>2.6338153125001598</c:v>
                </c:pt>
                <c:pt idx="45365">
                  <c:v>2.6334396875001596</c:v>
                </c:pt>
                <c:pt idx="45366">
                  <c:v>2.632841875</c:v>
                </c:pt>
                <c:pt idx="45367">
                  <c:v>2.6323775</c:v>
                </c:pt>
                <c:pt idx="45368">
                  <c:v>2.6317875000000002</c:v>
                </c:pt>
                <c:pt idx="45369">
                  <c:v>2.631118125</c:v>
                </c:pt>
                <c:pt idx="45370">
                  <c:v>2.6304418749999998</c:v>
                </c:pt>
                <c:pt idx="45371">
                  <c:v>2.6297803125001598</c:v>
                </c:pt>
                <c:pt idx="45372">
                  <c:v>2.6290481250000002</c:v>
                </c:pt>
                <c:pt idx="45373">
                  <c:v>2.6282512499999999</c:v>
                </c:pt>
                <c:pt idx="45374">
                  <c:v>2.6274378125001596</c:v>
                </c:pt>
                <c:pt idx="45375">
                  <c:v>2.626600625</c:v>
                </c:pt>
                <c:pt idx="45376">
                  <c:v>2.6257812500000002</c:v>
                </c:pt>
                <c:pt idx="45377">
                  <c:v>2.6250568749999998</c:v>
                </c:pt>
                <c:pt idx="45378">
                  <c:v>2.624420625</c:v>
                </c:pt>
                <c:pt idx="45379">
                  <c:v>2.6237750000000002</c:v>
                </c:pt>
                <c:pt idx="45380">
                  <c:v>2.6232181250000002</c:v>
                </c:pt>
                <c:pt idx="45381">
                  <c:v>2.6227028125001599</c:v>
                </c:pt>
                <c:pt idx="45382">
                  <c:v>2.6222506249999999</c:v>
                </c:pt>
                <c:pt idx="45383">
                  <c:v>2.6217518750000002</c:v>
                </c:pt>
                <c:pt idx="45384">
                  <c:v>2.6214009375001597</c:v>
                </c:pt>
                <c:pt idx="45385">
                  <c:v>2.6218137499999998</c:v>
                </c:pt>
                <c:pt idx="45386">
                  <c:v>2.6222362499999998</c:v>
                </c:pt>
                <c:pt idx="45387">
                  <c:v>2.6226265625001597</c:v>
                </c:pt>
                <c:pt idx="45388">
                  <c:v>2.62307625</c:v>
                </c:pt>
                <c:pt idx="45389">
                  <c:v>2.6235009375001597</c:v>
                </c:pt>
                <c:pt idx="45390">
                  <c:v>2.6239534375001599</c:v>
                </c:pt>
                <c:pt idx="45391">
                  <c:v>2.6244196875001595</c:v>
                </c:pt>
                <c:pt idx="45392">
                  <c:v>2.6249365625001597</c:v>
                </c:pt>
                <c:pt idx="45393">
                  <c:v>2.6254306249999999</c:v>
                </c:pt>
                <c:pt idx="45394">
                  <c:v>2.6258118750000001</c:v>
                </c:pt>
                <c:pt idx="45395">
                  <c:v>2.6261337500000002</c:v>
                </c:pt>
                <c:pt idx="45396">
                  <c:v>2.6265871875001596</c:v>
                </c:pt>
                <c:pt idx="45397">
                  <c:v>2.6270671875001597</c:v>
                </c:pt>
                <c:pt idx="45398">
                  <c:v>2.6274943749999999</c:v>
                </c:pt>
                <c:pt idx="45399">
                  <c:v>2.627844375</c:v>
                </c:pt>
                <c:pt idx="45400">
                  <c:v>2.6278115625001597</c:v>
                </c:pt>
                <c:pt idx="45401">
                  <c:v>2.62744</c:v>
                </c:pt>
                <c:pt idx="45402">
                  <c:v>2.6269675000000001</c:v>
                </c:pt>
                <c:pt idx="45403">
                  <c:v>2.6265515625001599</c:v>
                </c:pt>
                <c:pt idx="45404">
                  <c:v>2.6261956249999998</c:v>
                </c:pt>
                <c:pt idx="45405">
                  <c:v>2.6258068749999999</c:v>
                </c:pt>
                <c:pt idx="45406">
                  <c:v>2.6253487500000001</c:v>
                </c:pt>
                <c:pt idx="45407">
                  <c:v>2.6250153125001598</c:v>
                </c:pt>
                <c:pt idx="45408">
                  <c:v>2.6246787500000002</c:v>
                </c:pt>
                <c:pt idx="45409">
                  <c:v>2.6243206250000002</c:v>
                </c:pt>
                <c:pt idx="45410">
                  <c:v>2.6237275000000002</c:v>
                </c:pt>
                <c:pt idx="45411">
                  <c:v>2.6232156249999998</c:v>
                </c:pt>
                <c:pt idx="45412">
                  <c:v>2.6228087499999999</c:v>
                </c:pt>
                <c:pt idx="45413">
                  <c:v>2.622848125</c:v>
                </c:pt>
                <c:pt idx="45414">
                  <c:v>2.6224296875001598</c:v>
                </c:pt>
                <c:pt idx="45415">
                  <c:v>2.6220321875001598</c:v>
                </c:pt>
                <c:pt idx="45416">
                  <c:v>2.6216793749999998</c:v>
                </c:pt>
                <c:pt idx="45417">
                  <c:v>2.6217165625001599</c:v>
                </c:pt>
                <c:pt idx="45418">
                  <c:v>2.6220771875001598</c:v>
                </c:pt>
                <c:pt idx="45419">
                  <c:v>2.6224081250000002</c:v>
                </c:pt>
                <c:pt idx="45420">
                  <c:v>2.6228512500000001</c:v>
                </c:pt>
                <c:pt idx="45421">
                  <c:v>2.6232365625001597</c:v>
                </c:pt>
                <c:pt idx="45422">
                  <c:v>2.6236709375001599</c:v>
                </c:pt>
                <c:pt idx="45423">
                  <c:v>2.624114375</c:v>
                </c:pt>
                <c:pt idx="45424">
                  <c:v>2.6245612500000002</c:v>
                </c:pt>
                <c:pt idx="45425">
                  <c:v>2.6249912499999999</c:v>
                </c:pt>
                <c:pt idx="45426">
                  <c:v>2.6255362500000001</c:v>
                </c:pt>
                <c:pt idx="45427">
                  <c:v>2.6261028125001595</c:v>
                </c:pt>
                <c:pt idx="45428">
                  <c:v>2.62659625</c:v>
                </c:pt>
                <c:pt idx="45429">
                  <c:v>2.6270950000000002</c:v>
                </c:pt>
                <c:pt idx="45430">
                  <c:v>2.6276087499999998</c:v>
                </c:pt>
                <c:pt idx="45431">
                  <c:v>2.6280837500000001</c:v>
                </c:pt>
                <c:pt idx="45432">
                  <c:v>2.6284415625001598</c:v>
                </c:pt>
                <c:pt idx="45433">
                  <c:v>2.6289150000000001</c:v>
                </c:pt>
                <c:pt idx="45434">
                  <c:v>2.6293640625001595</c:v>
                </c:pt>
                <c:pt idx="45435">
                  <c:v>2.6297156249999998</c:v>
                </c:pt>
                <c:pt idx="45436">
                  <c:v>2.6293259375001599</c:v>
                </c:pt>
                <c:pt idx="45437">
                  <c:v>2.6289259375001599</c:v>
                </c:pt>
                <c:pt idx="45438">
                  <c:v>2.6285262500000002</c:v>
                </c:pt>
                <c:pt idx="45439">
                  <c:v>2.6281084375001598</c:v>
                </c:pt>
                <c:pt idx="45440">
                  <c:v>2.6276659375001596</c:v>
                </c:pt>
                <c:pt idx="45441">
                  <c:v>2.627211875</c:v>
                </c:pt>
                <c:pt idx="45442">
                  <c:v>2.6265887499999998</c:v>
                </c:pt>
                <c:pt idx="45443">
                  <c:v>2.6259056250000001</c:v>
                </c:pt>
                <c:pt idx="45444">
                  <c:v>2.6252468750000002</c:v>
                </c:pt>
                <c:pt idx="45445">
                  <c:v>2.6245796875001597</c:v>
                </c:pt>
                <c:pt idx="45446">
                  <c:v>2.6240540625001598</c:v>
                </c:pt>
                <c:pt idx="45447">
                  <c:v>2.6234728125001596</c:v>
                </c:pt>
                <c:pt idx="45448">
                  <c:v>2.6229987499999998</c:v>
                </c:pt>
                <c:pt idx="45449">
                  <c:v>2.6224871875001599</c:v>
                </c:pt>
                <c:pt idx="45450">
                  <c:v>2.6220353125001599</c:v>
                </c:pt>
                <c:pt idx="45451">
                  <c:v>2.6216093749999998</c:v>
                </c:pt>
                <c:pt idx="45452">
                  <c:v>2.62113703124992</c:v>
                </c:pt>
                <c:pt idx="45453">
                  <c:v>2.6207881249999998</c:v>
                </c:pt>
                <c:pt idx="45454">
                  <c:v>2.6212382812499202</c:v>
                </c:pt>
                <c:pt idx="45455">
                  <c:v>2.6217375000000001</c:v>
                </c:pt>
                <c:pt idx="45456">
                  <c:v>2.6220975000000002</c:v>
                </c:pt>
                <c:pt idx="45457">
                  <c:v>2.62257125</c:v>
                </c:pt>
                <c:pt idx="45458">
                  <c:v>2.6229849999999999</c:v>
                </c:pt>
                <c:pt idx="45459">
                  <c:v>2.6233550000000001</c:v>
                </c:pt>
                <c:pt idx="45460">
                  <c:v>2.6237053125001597</c:v>
                </c:pt>
                <c:pt idx="45461">
                  <c:v>2.6240428125001598</c:v>
                </c:pt>
                <c:pt idx="45462">
                  <c:v>2.6238546875001596</c:v>
                </c:pt>
                <c:pt idx="45463">
                  <c:v>2.6234959375001599</c:v>
                </c:pt>
                <c:pt idx="45464">
                  <c:v>2.6231734375001596</c:v>
                </c:pt>
                <c:pt idx="45465">
                  <c:v>2.6228003125001598</c:v>
                </c:pt>
                <c:pt idx="45466">
                  <c:v>2.6224784375001597</c:v>
                </c:pt>
                <c:pt idx="45467">
                  <c:v>2.6219706249999999</c:v>
                </c:pt>
                <c:pt idx="45468">
                  <c:v>2.6215506249999998</c:v>
                </c:pt>
                <c:pt idx="45469">
                  <c:v>2.6210715625001599</c:v>
                </c:pt>
                <c:pt idx="45470">
                  <c:v>2.6213975</c:v>
                </c:pt>
                <c:pt idx="45471">
                  <c:v>2.6218759375001599</c:v>
                </c:pt>
                <c:pt idx="45472">
                  <c:v>2.6223103125001597</c:v>
                </c:pt>
                <c:pt idx="45473">
                  <c:v>2.62276593750016</c:v>
                </c:pt>
                <c:pt idx="45474">
                  <c:v>2.6232565625001598</c:v>
                </c:pt>
                <c:pt idx="45475">
                  <c:v>2.6237287500000002</c:v>
                </c:pt>
                <c:pt idx="45476">
                  <c:v>2.6241615625001598</c:v>
                </c:pt>
                <c:pt idx="45477">
                  <c:v>2.6245946875001596</c:v>
                </c:pt>
                <c:pt idx="45478">
                  <c:v>2.625040625</c:v>
                </c:pt>
                <c:pt idx="45479">
                  <c:v>2.6254443749999998</c:v>
                </c:pt>
                <c:pt idx="45480">
                  <c:v>2.6258665625001596</c:v>
                </c:pt>
                <c:pt idx="45481">
                  <c:v>2.6262434375001598</c:v>
                </c:pt>
                <c:pt idx="45482">
                  <c:v>2.6267028125001599</c:v>
                </c:pt>
                <c:pt idx="45483">
                  <c:v>2.6272228125001598</c:v>
                </c:pt>
                <c:pt idx="45484">
                  <c:v>2.6277165625001597</c:v>
                </c:pt>
                <c:pt idx="45485">
                  <c:v>2.6282034375001597</c:v>
                </c:pt>
                <c:pt idx="45486">
                  <c:v>2.6287659375001597</c:v>
                </c:pt>
                <c:pt idx="45487">
                  <c:v>2.6292568749999998</c:v>
                </c:pt>
                <c:pt idx="45488">
                  <c:v>2.6297237500000001</c:v>
                </c:pt>
                <c:pt idx="45489">
                  <c:v>2.6300568750000002</c:v>
                </c:pt>
                <c:pt idx="45490">
                  <c:v>2.6304465625001598</c:v>
                </c:pt>
                <c:pt idx="45491">
                  <c:v>2.63008593750016</c:v>
                </c:pt>
                <c:pt idx="45492">
                  <c:v>2.62968</c:v>
                </c:pt>
                <c:pt idx="45493">
                  <c:v>2.6291534375001597</c:v>
                </c:pt>
                <c:pt idx="45494">
                  <c:v>2.6284428125001598</c:v>
                </c:pt>
                <c:pt idx="45495">
                  <c:v>2.6276481249999999</c:v>
                </c:pt>
                <c:pt idx="45496">
                  <c:v>2.6266937499999998</c:v>
                </c:pt>
                <c:pt idx="45497">
                  <c:v>2.6257112500000002</c:v>
                </c:pt>
                <c:pt idx="45498">
                  <c:v>2.6246393750000001</c:v>
                </c:pt>
                <c:pt idx="45499">
                  <c:v>2.6234225000000002</c:v>
                </c:pt>
                <c:pt idx="45500">
                  <c:v>2.6222896875001598</c:v>
                </c:pt>
                <c:pt idx="45501">
                  <c:v>2.6212504687500799</c:v>
                </c:pt>
                <c:pt idx="45502">
                  <c:v>2.6202795312499201</c:v>
                </c:pt>
                <c:pt idx="45503">
                  <c:v>2.6194514062499201</c:v>
                </c:pt>
                <c:pt idx="45504">
                  <c:v>2.6188489062499203</c:v>
                </c:pt>
                <c:pt idx="45505">
                  <c:v>2.6183370312499203</c:v>
                </c:pt>
                <c:pt idx="45506">
                  <c:v>2.6179285937500798</c:v>
                </c:pt>
                <c:pt idx="45507">
                  <c:v>2.6174589062499201</c:v>
                </c:pt>
                <c:pt idx="45508">
                  <c:v>2.6178707812499202</c:v>
                </c:pt>
                <c:pt idx="45509">
                  <c:v>2.6183140625001595</c:v>
                </c:pt>
                <c:pt idx="45510">
                  <c:v>2.6187776562499203</c:v>
                </c:pt>
                <c:pt idx="45511">
                  <c:v>2.6192956249999999</c:v>
                </c:pt>
                <c:pt idx="45512">
                  <c:v>2.6197184375001599</c:v>
                </c:pt>
                <c:pt idx="45513">
                  <c:v>2.6201376562499203</c:v>
                </c:pt>
                <c:pt idx="45514">
                  <c:v>2.6206450000000001</c:v>
                </c:pt>
                <c:pt idx="45515">
                  <c:v>2.6210493750000001</c:v>
                </c:pt>
                <c:pt idx="45516">
                  <c:v>2.6215025000000001</c:v>
                </c:pt>
                <c:pt idx="45517">
                  <c:v>2.6220465625001599</c:v>
                </c:pt>
                <c:pt idx="45518">
                  <c:v>2.6225956250000002</c:v>
                </c:pt>
                <c:pt idx="45519">
                  <c:v>2.6230275000000001</c:v>
                </c:pt>
                <c:pt idx="45520">
                  <c:v>2.6235609375001596</c:v>
                </c:pt>
                <c:pt idx="45521">
                  <c:v>2.62407375</c:v>
                </c:pt>
                <c:pt idx="45522">
                  <c:v>2.6245099999999999</c:v>
                </c:pt>
                <c:pt idx="45523">
                  <c:v>2.6249790625001599</c:v>
                </c:pt>
                <c:pt idx="45524">
                  <c:v>2.6254662500000001</c:v>
                </c:pt>
                <c:pt idx="45525">
                  <c:v>2.6258699999999999</c:v>
                </c:pt>
                <c:pt idx="45526">
                  <c:v>2.6263696875001599</c:v>
                </c:pt>
                <c:pt idx="45527">
                  <c:v>2.6267565625001597</c:v>
                </c:pt>
                <c:pt idx="45528">
                  <c:v>2.6265106249999999</c:v>
                </c:pt>
                <c:pt idx="45529">
                  <c:v>2.6260215625001599</c:v>
                </c:pt>
                <c:pt idx="45530">
                  <c:v>2.6255090625001598</c:v>
                </c:pt>
                <c:pt idx="45531">
                  <c:v>2.6250368750000002</c:v>
                </c:pt>
                <c:pt idx="45532">
                  <c:v>2.6245503125001597</c:v>
                </c:pt>
                <c:pt idx="45533">
                  <c:v>2.6239378125001598</c:v>
                </c:pt>
                <c:pt idx="45534">
                  <c:v>2.6234368749999999</c:v>
                </c:pt>
                <c:pt idx="45535">
                  <c:v>2.6230553125001599</c:v>
                </c:pt>
                <c:pt idx="45536">
                  <c:v>2.6224959375001595</c:v>
                </c:pt>
                <c:pt idx="45537">
                  <c:v>2.6219887499999999</c:v>
                </c:pt>
                <c:pt idx="45538">
                  <c:v>2.6215128125001597</c:v>
                </c:pt>
                <c:pt idx="45539">
                  <c:v>2.6215278125001595</c:v>
                </c:pt>
                <c:pt idx="45540">
                  <c:v>2.6218521875001599</c:v>
                </c:pt>
                <c:pt idx="45541">
                  <c:v>2.6219359375001599</c:v>
                </c:pt>
                <c:pt idx="45542">
                  <c:v>2.6219553125001598</c:v>
                </c:pt>
                <c:pt idx="45543">
                  <c:v>2.6220421875001598</c:v>
                </c:pt>
                <c:pt idx="45544">
                  <c:v>2.6221587500000001</c:v>
                </c:pt>
                <c:pt idx="45545">
                  <c:v>2.6224993749999999</c:v>
                </c:pt>
                <c:pt idx="45546">
                  <c:v>2.6228334375001596</c:v>
                </c:pt>
                <c:pt idx="45547">
                  <c:v>2.6232603125001597</c:v>
                </c:pt>
                <c:pt idx="45548">
                  <c:v>2.6236146875001598</c:v>
                </c:pt>
                <c:pt idx="45549">
                  <c:v>2.6240337500000002</c:v>
                </c:pt>
                <c:pt idx="45550">
                  <c:v>2.6245206250000002</c:v>
                </c:pt>
                <c:pt idx="45551">
                  <c:v>2.6250128125001599</c:v>
                </c:pt>
                <c:pt idx="45552">
                  <c:v>2.6254853125001598</c:v>
                </c:pt>
                <c:pt idx="45553">
                  <c:v>2.6260106250000002</c:v>
                </c:pt>
                <c:pt idx="45554">
                  <c:v>2.6265253125001595</c:v>
                </c:pt>
                <c:pt idx="45555">
                  <c:v>2.6270099999999998</c:v>
                </c:pt>
                <c:pt idx="45556">
                  <c:v>2.627505625</c:v>
                </c:pt>
                <c:pt idx="45557">
                  <c:v>2.6280884375001596</c:v>
                </c:pt>
                <c:pt idx="45558">
                  <c:v>2.6286006249999998</c:v>
                </c:pt>
                <c:pt idx="45559">
                  <c:v>2.6291743749999998</c:v>
                </c:pt>
                <c:pt idx="45560">
                  <c:v>2.6295378125001596</c:v>
                </c:pt>
                <c:pt idx="45561">
                  <c:v>2.6299424999999998</c:v>
                </c:pt>
                <c:pt idx="45562">
                  <c:v>2.6302687499999999</c:v>
                </c:pt>
                <c:pt idx="45563">
                  <c:v>2.6306515625001596</c:v>
                </c:pt>
                <c:pt idx="45564">
                  <c:v>2.6311046875001596</c:v>
                </c:pt>
                <c:pt idx="45565">
                  <c:v>2.6306053125001596</c:v>
                </c:pt>
                <c:pt idx="45566">
                  <c:v>2.6300646875001599</c:v>
                </c:pt>
                <c:pt idx="45567">
                  <c:v>2.6293490625001597</c:v>
                </c:pt>
                <c:pt idx="45568">
                  <c:v>2.6285521875001598</c:v>
                </c:pt>
                <c:pt idx="45569">
                  <c:v>2.6275887500000001</c:v>
                </c:pt>
                <c:pt idx="45570">
                  <c:v>2.6263743750000001</c:v>
                </c:pt>
                <c:pt idx="45571">
                  <c:v>2.6249446875001596</c:v>
                </c:pt>
                <c:pt idx="45572">
                  <c:v>2.6234621875001598</c:v>
                </c:pt>
                <c:pt idx="45573">
                  <c:v>2.6220103125001599</c:v>
                </c:pt>
                <c:pt idx="45574">
                  <c:v>2.6206476562499201</c:v>
                </c:pt>
                <c:pt idx="45575">
                  <c:v>2.6194271875001598</c:v>
                </c:pt>
                <c:pt idx="45576">
                  <c:v>2.6182578125001599</c:v>
                </c:pt>
                <c:pt idx="45577">
                  <c:v>2.617229375</c:v>
                </c:pt>
                <c:pt idx="45578">
                  <c:v>2.6162531250000001</c:v>
                </c:pt>
                <c:pt idx="45579">
                  <c:v>2.6154606249999999</c:v>
                </c:pt>
                <c:pt idx="45580">
                  <c:v>2.6149135937500798</c:v>
                </c:pt>
                <c:pt idx="45581">
                  <c:v>2.6144115625001598</c:v>
                </c:pt>
                <c:pt idx="45582">
                  <c:v>2.6149107812499199</c:v>
                </c:pt>
                <c:pt idx="45583">
                  <c:v>2.6153698437500799</c:v>
                </c:pt>
                <c:pt idx="45584">
                  <c:v>2.6158221875001599</c:v>
                </c:pt>
                <c:pt idx="45585">
                  <c:v>2.61622203124992</c:v>
                </c:pt>
                <c:pt idx="45586">
                  <c:v>2.616688125</c:v>
                </c:pt>
                <c:pt idx="45587">
                  <c:v>2.6170220312499199</c:v>
                </c:pt>
                <c:pt idx="45588">
                  <c:v>2.6175181250000001</c:v>
                </c:pt>
                <c:pt idx="45589">
                  <c:v>2.61801046875008</c:v>
                </c:pt>
                <c:pt idx="45590">
                  <c:v>2.6184881249999998</c:v>
                </c:pt>
                <c:pt idx="45591">
                  <c:v>2.6190103125001598</c:v>
                </c:pt>
                <c:pt idx="45592">
                  <c:v>2.6195498437500797</c:v>
                </c:pt>
                <c:pt idx="45593">
                  <c:v>2.6200381250000002</c:v>
                </c:pt>
                <c:pt idx="45594">
                  <c:v>2.6205084375001597</c:v>
                </c:pt>
                <c:pt idx="45595">
                  <c:v>2.6208681249999999</c:v>
                </c:pt>
                <c:pt idx="45596">
                  <c:v>2.6213534375001597</c:v>
                </c:pt>
                <c:pt idx="45597">
                  <c:v>2.6217215625001598</c:v>
                </c:pt>
                <c:pt idx="45598">
                  <c:v>2.6220993749999999</c:v>
                </c:pt>
                <c:pt idx="45599">
                  <c:v>2.6226093750000001</c:v>
                </c:pt>
                <c:pt idx="45600">
                  <c:v>2.6229906249999999</c:v>
                </c:pt>
                <c:pt idx="45601">
                  <c:v>2.6233640625001597</c:v>
                </c:pt>
                <c:pt idx="45602">
                  <c:v>2.6237990625001597</c:v>
                </c:pt>
                <c:pt idx="45603">
                  <c:v>2.6243265625001597</c:v>
                </c:pt>
                <c:pt idx="45604">
                  <c:v>2.6247400000000001</c:v>
                </c:pt>
                <c:pt idx="45605">
                  <c:v>2.6253275</c:v>
                </c:pt>
                <c:pt idx="45606">
                  <c:v>2.6257734375001598</c:v>
                </c:pt>
                <c:pt idx="45607">
                  <c:v>2.6251587500000002</c:v>
                </c:pt>
                <c:pt idx="45608">
                  <c:v>2.6243871875001599</c:v>
                </c:pt>
                <c:pt idx="45609">
                  <c:v>2.6234668750000001</c:v>
                </c:pt>
                <c:pt idx="45610">
                  <c:v>2.6224637500000001</c:v>
                </c:pt>
                <c:pt idx="45611">
                  <c:v>2.6214204687500797</c:v>
                </c:pt>
                <c:pt idx="45612">
                  <c:v>2.6202939062499202</c:v>
                </c:pt>
                <c:pt idx="45613">
                  <c:v>2.6192028125001596</c:v>
                </c:pt>
                <c:pt idx="45614">
                  <c:v>2.6181912500000002</c:v>
                </c:pt>
                <c:pt idx="45615">
                  <c:v>2.6170879687500799</c:v>
                </c:pt>
                <c:pt idx="45616">
                  <c:v>2.6160904687500799</c:v>
                </c:pt>
                <c:pt idx="45617">
                  <c:v>2.6153804687500797</c:v>
                </c:pt>
                <c:pt idx="45618">
                  <c:v>2.6149307812499201</c:v>
                </c:pt>
                <c:pt idx="45619">
                  <c:v>2.6145928125001596</c:v>
                </c:pt>
                <c:pt idx="45620">
                  <c:v>2.6142296875001598</c:v>
                </c:pt>
                <c:pt idx="45621">
                  <c:v>2.6145832812499203</c:v>
                </c:pt>
                <c:pt idx="45622">
                  <c:v>2.6150446875001596</c:v>
                </c:pt>
                <c:pt idx="45623">
                  <c:v>2.6154356249999999</c:v>
                </c:pt>
                <c:pt idx="45624">
                  <c:v>2.6157934375001597</c:v>
                </c:pt>
                <c:pt idx="45625">
                  <c:v>2.6161417187500797</c:v>
                </c:pt>
                <c:pt idx="45626">
                  <c:v>2.6165393749999999</c:v>
                </c:pt>
                <c:pt idx="45627">
                  <c:v>2.6169557812499202</c:v>
                </c:pt>
                <c:pt idx="45628">
                  <c:v>2.6173795312499202</c:v>
                </c:pt>
                <c:pt idx="45629">
                  <c:v>2.6178567187500801</c:v>
                </c:pt>
                <c:pt idx="45630">
                  <c:v>2.6183389062499201</c:v>
                </c:pt>
                <c:pt idx="45631">
                  <c:v>2.6188529687500797</c:v>
                </c:pt>
                <c:pt idx="45632">
                  <c:v>2.61928218750016</c:v>
                </c:pt>
                <c:pt idx="45633">
                  <c:v>2.6197889062499202</c:v>
                </c:pt>
                <c:pt idx="45634">
                  <c:v>2.6202957812499199</c:v>
                </c:pt>
                <c:pt idx="45635">
                  <c:v>2.6208187500000002</c:v>
                </c:pt>
                <c:pt idx="45636">
                  <c:v>2.62123765624992</c:v>
                </c:pt>
                <c:pt idx="45637">
                  <c:v>2.6216803125001595</c:v>
                </c:pt>
                <c:pt idx="45638">
                  <c:v>2.622115</c:v>
                </c:pt>
                <c:pt idx="45639">
                  <c:v>2.6225331249999999</c:v>
                </c:pt>
                <c:pt idx="45640">
                  <c:v>2.6228968749999999</c:v>
                </c:pt>
                <c:pt idx="45641">
                  <c:v>2.6233071875001599</c:v>
                </c:pt>
                <c:pt idx="45642">
                  <c:v>2.6236496875001598</c:v>
                </c:pt>
                <c:pt idx="45643">
                  <c:v>2.6240040625001599</c:v>
                </c:pt>
                <c:pt idx="45644">
                  <c:v>2.6235425000000001</c:v>
                </c:pt>
                <c:pt idx="45645">
                  <c:v>2.6230290625001595</c:v>
                </c:pt>
                <c:pt idx="45646">
                  <c:v>2.6226984375001599</c:v>
                </c:pt>
                <c:pt idx="45647">
                  <c:v>2.6223509375001597</c:v>
                </c:pt>
                <c:pt idx="45648">
                  <c:v>2.6219071875001596</c:v>
                </c:pt>
                <c:pt idx="45649">
                  <c:v>2.6214978125001598</c:v>
                </c:pt>
                <c:pt idx="45650">
                  <c:v>2.6211164062499201</c:v>
                </c:pt>
                <c:pt idx="45651">
                  <c:v>2.6206973437500798</c:v>
                </c:pt>
                <c:pt idx="45652">
                  <c:v>2.6201573437500798</c:v>
                </c:pt>
                <c:pt idx="45653">
                  <c:v>2.6196328125001598</c:v>
                </c:pt>
                <c:pt idx="45654">
                  <c:v>2.6191309375001599</c:v>
                </c:pt>
                <c:pt idx="45655">
                  <c:v>2.6186701562499199</c:v>
                </c:pt>
                <c:pt idx="45656">
                  <c:v>2.6182765625001596</c:v>
                </c:pt>
                <c:pt idx="45657">
                  <c:v>2.61794703124992</c:v>
                </c:pt>
                <c:pt idx="45658">
                  <c:v>2.6174840625001599</c:v>
                </c:pt>
                <c:pt idx="45659">
                  <c:v>2.6178457812499203</c:v>
                </c:pt>
                <c:pt idx="45660">
                  <c:v>2.6182673437500799</c:v>
                </c:pt>
                <c:pt idx="45661">
                  <c:v>2.6186901562499201</c:v>
                </c:pt>
                <c:pt idx="45662">
                  <c:v>2.61904515624992</c:v>
                </c:pt>
                <c:pt idx="45663">
                  <c:v>2.61938515624992</c:v>
                </c:pt>
                <c:pt idx="45664">
                  <c:v>2.6197176562499203</c:v>
                </c:pt>
                <c:pt idx="45665">
                  <c:v>2.62007406250016</c:v>
                </c:pt>
                <c:pt idx="45666">
                  <c:v>2.62046984375008</c:v>
                </c:pt>
                <c:pt idx="45667">
                  <c:v>2.6209056249999998</c:v>
                </c:pt>
                <c:pt idx="45668">
                  <c:v>2.6213787499999999</c:v>
                </c:pt>
                <c:pt idx="45669">
                  <c:v>2.6218568750000002</c:v>
                </c:pt>
                <c:pt idx="45670">
                  <c:v>2.6222721875001596</c:v>
                </c:pt>
                <c:pt idx="45671">
                  <c:v>2.6227809375001598</c:v>
                </c:pt>
                <c:pt idx="45672">
                  <c:v>2.6232081250000001</c:v>
                </c:pt>
                <c:pt idx="45673">
                  <c:v>2.6236462500000002</c:v>
                </c:pt>
                <c:pt idx="45674">
                  <c:v>2.6239915625001595</c:v>
                </c:pt>
                <c:pt idx="45675">
                  <c:v>2.6244281250000001</c:v>
                </c:pt>
                <c:pt idx="45676">
                  <c:v>2.6247503125001597</c:v>
                </c:pt>
                <c:pt idx="45677">
                  <c:v>2.6251584375001595</c:v>
                </c:pt>
                <c:pt idx="45678">
                  <c:v>2.6255071875001597</c:v>
                </c:pt>
                <c:pt idx="45679">
                  <c:v>2.6259834375001598</c:v>
                </c:pt>
                <c:pt idx="45680">
                  <c:v>2.6263140625001595</c:v>
                </c:pt>
                <c:pt idx="45681">
                  <c:v>2.6256662500000001</c:v>
                </c:pt>
                <c:pt idx="45682">
                  <c:v>2.6250671875001599</c:v>
                </c:pt>
                <c:pt idx="45683">
                  <c:v>2.6243865625001597</c:v>
                </c:pt>
                <c:pt idx="45684">
                  <c:v>2.623599375</c:v>
                </c:pt>
                <c:pt idx="45685">
                  <c:v>2.6226975000000001</c:v>
                </c:pt>
                <c:pt idx="45686">
                  <c:v>2.6216987500000002</c:v>
                </c:pt>
                <c:pt idx="45687">
                  <c:v>2.6207028125001597</c:v>
                </c:pt>
                <c:pt idx="45688">
                  <c:v>2.6196645312499203</c:v>
                </c:pt>
                <c:pt idx="45689">
                  <c:v>2.6187251562499201</c:v>
                </c:pt>
                <c:pt idx="45690">
                  <c:v>2.61793875</c:v>
                </c:pt>
                <c:pt idx="45691">
                  <c:v>2.61728125</c:v>
                </c:pt>
                <c:pt idx="45692">
                  <c:v>2.6167084375001597</c:v>
                </c:pt>
                <c:pt idx="45693">
                  <c:v>2.61620546875008</c:v>
                </c:pt>
                <c:pt idx="45694">
                  <c:v>2.61582453124992</c:v>
                </c:pt>
                <c:pt idx="45695">
                  <c:v>2.6154168750000002</c:v>
                </c:pt>
                <c:pt idx="45696">
                  <c:v>2.61539515624992</c:v>
                </c:pt>
                <c:pt idx="45697">
                  <c:v>2.6156178125001599</c:v>
                </c:pt>
                <c:pt idx="45698">
                  <c:v>2.6156593749999999</c:v>
                </c:pt>
              </c:numCache>
            </c:numRef>
          </c:yVal>
          <c:smooth val="0"/>
          <c:extLst>
            <c:ext xmlns:c16="http://schemas.microsoft.com/office/drawing/2014/chart" uri="{C3380CC4-5D6E-409C-BE32-E72D297353CC}">
              <c16:uniqueId val="{00000002-B54E-4B67-85C8-126683F13BE1}"/>
            </c:ext>
          </c:extLst>
        </c:ser>
        <c:ser>
          <c:idx val="3"/>
          <c:order val="3"/>
          <c:tx>
            <c:v>50kg/m^3 SF</c:v>
          </c:tx>
          <c:marker>
            <c:symbol val="none"/>
          </c:marker>
          <c:xVal>
            <c:numRef>
              <c:f>'General Summary'!$G:$G</c:f>
              <c:numCache>
                <c:formatCode>General</c:formatCode>
                <c:ptCount val="1048576"/>
                <c:pt idx="0">
                  <c:v>0</c:v>
                </c:pt>
                <c:pt idx="1">
                  <c:v>8.4802144556310002E-5</c:v>
                </c:pt>
                <c:pt idx="2">
                  <c:v>-5.376786066336E-5</c:v>
                </c:pt>
                <c:pt idx="3">
                  <c:v>5.2245588449300001E-5</c:v>
                </c:pt>
                <c:pt idx="4">
                  <c:v>4.6946352085800003E-5</c:v>
                </c:pt>
                <c:pt idx="5">
                  <c:v>-3.0107992643019999E-5</c:v>
                </c:pt>
                <c:pt idx="6">
                  <c:v>6.6398424678480001E-5</c:v>
                </c:pt>
                <c:pt idx="7">
                  <c:v>2.4772853066680001E-6</c:v>
                </c:pt>
                <c:pt idx="8">
                  <c:v>-1.188378882944E-5</c:v>
                </c:pt>
                <c:pt idx="9">
                  <c:v>1.189886825159E-4</c:v>
                </c:pt>
                <c:pt idx="10">
                  <c:v>-4.9265665438719999E-5</c:v>
                </c:pt>
                <c:pt idx="11">
                  <c:v>2.3365468223349999E-5</c:v>
                </c:pt>
                <c:pt idx="12">
                  <c:v>8.6073101556389994E-5</c:v>
                </c:pt>
                <c:pt idx="13">
                  <c:v>3.075423956034E-5</c:v>
                </c:pt>
                <c:pt idx="14">
                  <c:v>9.0137284132650006E-5</c:v>
                </c:pt>
                <c:pt idx="15">
                  <c:v>-5.4493095376529999E-5</c:v>
                </c:pt>
                <c:pt idx="16">
                  <c:v>3.805684536928E-5</c:v>
                </c:pt>
                <c:pt idx="17">
                  <c:v>4.9481081077829999E-5</c:v>
                </c:pt>
                <c:pt idx="18">
                  <c:v>-2.8916023438799999E-5</c:v>
                </c:pt>
                <c:pt idx="19">
                  <c:v>1.119158550864E-4</c:v>
                </c:pt>
                <c:pt idx="20">
                  <c:v>-7.1712027420290004E-5</c:v>
                </c:pt>
                <c:pt idx="21">
                  <c:v>8.190838707378E-5</c:v>
                </c:pt>
                <c:pt idx="22">
                  <c:v>-2.694855538721E-5</c:v>
                </c:pt>
                <c:pt idx="23">
                  <c:v>3.5924225812779998E-5</c:v>
                </c:pt>
                <c:pt idx="24">
                  <c:v>4.1381434130020001E-5</c:v>
                </c:pt>
                <c:pt idx="25">
                  <c:v>6.3475949900750004E-6</c:v>
                </c:pt>
                <c:pt idx="26">
                  <c:v>9.4833354523869996E-5</c:v>
                </c:pt>
                <c:pt idx="27">
                  <c:v>-4.3384807213440001E-5</c:v>
                </c:pt>
                <c:pt idx="28">
                  <c:v>1.3830432726540001E-4</c:v>
                </c:pt>
                <c:pt idx="29">
                  <c:v>-5.8399309637019998E-5</c:v>
                </c:pt>
                <c:pt idx="30">
                  <c:v>1.042901203618E-4</c:v>
                </c:pt>
                <c:pt idx="31">
                  <c:v>-7.8985908658070003E-7</c:v>
                </c:pt>
                <c:pt idx="32">
                  <c:v>7.7880104072389995E-5</c:v>
                </c:pt>
                <c:pt idx="33">
                  <c:v>3.340385956108E-5</c:v>
                </c:pt>
                <c:pt idx="34">
                  <c:v>3.525643705871E-6</c:v>
                </c:pt>
                <c:pt idx="35">
                  <c:v>5.4019179515309999E-5</c:v>
                </c:pt>
                <c:pt idx="36">
                  <c:v>-2.1074876713100001E-5</c:v>
                </c:pt>
                <c:pt idx="37">
                  <c:v>1.264636230189E-4</c:v>
                </c:pt>
                <c:pt idx="38">
                  <c:v>-4.9883190513360001E-5</c:v>
                </c:pt>
                <c:pt idx="39">
                  <c:v>1.2896962289229999E-4</c:v>
                </c:pt>
                <c:pt idx="40">
                  <c:v>-5.969180710963E-5</c:v>
                </c:pt>
                <c:pt idx="41">
                  <c:v>1.2738272198480001E-4</c:v>
                </c:pt>
                <c:pt idx="42">
                  <c:v>-3.8889789720999999E-5</c:v>
                </c:pt>
                <c:pt idx="43">
                  <c:v>6.7418062826620002E-5</c:v>
                </c:pt>
                <c:pt idx="44">
                  <c:v>6.2944585806689994E-5</c:v>
                </c:pt>
                <c:pt idx="45">
                  <c:v>-1.5395071386589999E-5</c:v>
                </c:pt>
                <c:pt idx="46">
                  <c:v>1.2830902414860001E-4</c:v>
                </c:pt>
                <c:pt idx="47">
                  <c:v>-4.8253208660750001E-5</c:v>
                </c:pt>
                <c:pt idx="48">
                  <c:v>9.0819434262809996E-5</c:v>
                </c:pt>
                <c:pt idx="49">
                  <c:v>-2.2087331672079999E-5</c:v>
                </c:pt>
                <c:pt idx="50">
                  <c:v>3.4007025533360001E-5</c:v>
                </c:pt>
                <c:pt idx="51">
                  <c:v>1.116501734941E-4</c:v>
                </c:pt>
                <c:pt idx="52">
                  <c:v>-3.7611654988720003E-5</c:v>
                </c:pt>
                <c:pt idx="53">
                  <c:v>8.3186525444030001E-5</c:v>
                </c:pt>
                <c:pt idx="54">
                  <c:v>-3.304483107058E-5</c:v>
                </c:pt>
                <c:pt idx="55">
                  <c:v>6.2592742324340004E-5</c:v>
                </c:pt>
                <c:pt idx="56">
                  <c:v>9.2966416559650005E-5</c:v>
                </c:pt>
                <c:pt idx="57">
                  <c:v>8.7193264334930006E-5</c:v>
                </c:pt>
                <c:pt idx="58">
                  <c:v>-7.2164398261520004E-6</c:v>
                </c:pt>
                <c:pt idx="59">
                  <c:v>1.017123067868E-4</c:v>
                </c:pt>
                <c:pt idx="60">
                  <c:v>-2.0012157619930001E-5</c:v>
                </c:pt>
                <c:pt idx="61">
                  <c:v>1.2665030953939999E-4</c:v>
                </c:pt>
                <c:pt idx="62">
                  <c:v>3.4480937756600002E-5</c:v>
                </c:pt>
                <c:pt idx="63">
                  <c:v>5.0550981541159998E-5</c:v>
                </c:pt>
                <c:pt idx="64">
                  <c:v>9.3942966486790003E-5</c:v>
                </c:pt>
                <c:pt idx="65">
                  <c:v>-1.344196516584E-5</c:v>
                </c:pt>
                <c:pt idx="66">
                  <c:v>1.3657381350639999E-4</c:v>
                </c:pt>
                <c:pt idx="67">
                  <c:v>2.647464134498E-5</c:v>
                </c:pt>
                <c:pt idx="68">
                  <c:v>9.3361340987029997E-5</c:v>
                </c:pt>
                <c:pt idx="69">
                  <c:v>6.730317545589E-5</c:v>
                </c:pt>
                <c:pt idx="70">
                  <c:v>-9.3562402980750003E-6</c:v>
                </c:pt>
                <c:pt idx="71">
                  <c:v>1.309299113927E-4</c:v>
                </c:pt>
                <c:pt idx="72">
                  <c:v>7.8827935794829995E-5</c:v>
                </c:pt>
                <c:pt idx="73">
                  <c:v>7.6113692557560003E-6</c:v>
                </c:pt>
                <c:pt idx="74">
                  <c:v>1.4567155449190001E-4</c:v>
                </c:pt>
                <c:pt idx="75">
                  <c:v>2.7006000891560001E-5</c:v>
                </c:pt>
                <c:pt idx="76">
                  <c:v>5.5290138334389998E-6</c:v>
                </c:pt>
                <c:pt idx="77">
                  <c:v>1.309011859121E-4</c:v>
                </c:pt>
                <c:pt idx="78">
                  <c:v>9.6154573839160002E-5</c:v>
                </c:pt>
                <c:pt idx="79">
                  <c:v>1.291778607992E-5</c:v>
                </c:pt>
                <c:pt idx="80">
                  <c:v>8.9677727373779997E-5</c:v>
                </c:pt>
                <c:pt idx="81">
                  <c:v>1.069181962521E-4</c:v>
                </c:pt>
                <c:pt idx="82">
                  <c:v>-2.2001166144040002E-5</c:v>
                </c:pt>
                <c:pt idx="83">
                  <c:v>9.8071774118580005E-5</c:v>
                </c:pt>
                <c:pt idx="84">
                  <c:v>1.64384036907E-4</c:v>
                </c:pt>
                <c:pt idx="85">
                  <c:v>5.5369120673280001E-5</c:v>
                </c:pt>
                <c:pt idx="86">
                  <c:v>-1.3643020793100001E-5</c:v>
                </c:pt>
                <c:pt idx="87">
                  <c:v>9.1207184595990006E-5</c:v>
                </c:pt>
                <c:pt idx="88">
                  <c:v>1.5116466965990001E-4</c:v>
                </c:pt>
                <c:pt idx="89">
                  <c:v>1.7534872313260001E-5</c:v>
                </c:pt>
                <c:pt idx="90">
                  <c:v>1.1667655053319999E-4</c:v>
                </c:pt>
                <c:pt idx="91">
                  <c:v>1.74307540874E-4</c:v>
                </c:pt>
                <c:pt idx="92">
                  <c:v>5.6259508710349999E-5</c:v>
                </c:pt>
                <c:pt idx="93">
                  <c:v>8.8751439761839995E-6</c:v>
                </c:pt>
                <c:pt idx="94">
                  <c:v>1.396327279508E-4</c:v>
                </c:pt>
                <c:pt idx="95">
                  <c:v>1.4454421761909999E-4</c:v>
                </c:pt>
                <c:pt idx="96">
                  <c:v>5.9210709878240003E-5</c:v>
                </c:pt>
                <c:pt idx="97">
                  <c:v>-1.493551735621E-6</c:v>
                </c:pt>
                <c:pt idx="98">
                  <c:v>8.7552289187440004E-5</c:v>
                </c:pt>
                <c:pt idx="99">
                  <c:v>1.403651403962E-4</c:v>
                </c:pt>
                <c:pt idx="100">
                  <c:v>6.3475948991250001E-5</c:v>
                </c:pt>
                <c:pt idx="101">
                  <c:v>3.2434487366119997E-5</c:v>
                </c:pt>
                <c:pt idx="102">
                  <c:v>1.4982190623410001E-4</c:v>
                </c:pt>
                <c:pt idx="103">
                  <c:v>1.2845981109420001E-4</c:v>
                </c:pt>
                <c:pt idx="104">
                  <c:v>6.6111206251660002E-5</c:v>
                </c:pt>
                <c:pt idx="105">
                  <c:v>1.672347025305E-5</c:v>
                </c:pt>
                <c:pt idx="106">
                  <c:v>1.3036264863330001E-4</c:v>
                </c:pt>
                <c:pt idx="107">
                  <c:v>1.547764841234E-4</c:v>
                </c:pt>
                <c:pt idx="108">
                  <c:v>7.6810203609059996E-5</c:v>
                </c:pt>
                <c:pt idx="109">
                  <c:v>4.7980349336290003E-5</c:v>
                </c:pt>
                <c:pt idx="110">
                  <c:v>1.7995144298769999E-4</c:v>
                </c:pt>
                <c:pt idx="111">
                  <c:v>1.3747856428380001E-4</c:v>
                </c:pt>
                <c:pt idx="112">
                  <c:v>6.2075741880110002E-5</c:v>
                </c:pt>
                <c:pt idx="113">
                  <c:v>4.3104762880829999E-5</c:v>
                </c:pt>
                <c:pt idx="114">
                  <c:v>1.4165045286060001E-4</c:v>
                </c:pt>
                <c:pt idx="115">
                  <c:v>1.7873792967289999E-4</c:v>
                </c:pt>
                <c:pt idx="116">
                  <c:v>1.0811016545629999E-4</c:v>
                </c:pt>
                <c:pt idx="117">
                  <c:v>3.4610187867660003E-5</c:v>
                </c:pt>
                <c:pt idx="118">
                  <c:v>1.331774255959E-4</c:v>
                </c:pt>
                <c:pt idx="119">
                  <c:v>1.884747325676E-4</c:v>
                </c:pt>
                <c:pt idx="120">
                  <c:v>9.8344637081029999E-5</c:v>
                </c:pt>
                <c:pt idx="121">
                  <c:v>4.2810363083849999E-5</c:v>
                </c:pt>
                <c:pt idx="122">
                  <c:v>8.6209525761659999E-5</c:v>
                </c:pt>
                <c:pt idx="123">
                  <c:v>1.8564560741650001E-4</c:v>
                </c:pt>
                <c:pt idx="124">
                  <c:v>1.4615265536119999E-4</c:v>
                </c:pt>
                <c:pt idx="125">
                  <c:v>9.3641385319639999E-5</c:v>
                </c:pt>
                <c:pt idx="126">
                  <c:v>5.5139345931820002E-5</c:v>
                </c:pt>
                <c:pt idx="127">
                  <c:v>1.4112627832219999E-4</c:v>
                </c:pt>
                <c:pt idx="128">
                  <c:v>1.4603776799050001E-4</c:v>
                </c:pt>
                <c:pt idx="129">
                  <c:v>8.483086276101E-5</c:v>
                </c:pt>
                <c:pt idx="130">
                  <c:v>4.4145941501480001E-5</c:v>
                </c:pt>
                <c:pt idx="131">
                  <c:v>9.2772541393059993E-5</c:v>
                </c:pt>
                <c:pt idx="132">
                  <c:v>1.832544949139E-4</c:v>
                </c:pt>
                <c:pt idx="133">
                  <c:v>1.562628458487E-4</c:v>
                </c:pt>
                <c:pt idx="134">
                  <c:v>1.0663097782530001E-4</c:v>
                </c:pt>
                <c:pt idx="135">
                  <c:v>5.5247051932380002E-5</c:v>
                </c:pt>
                <c:pt idx="136">
                  <c:v>1.043762895279E-4</c:v>
                </c:pt>
                <c:pt idx="137">
                  <c:v>2.0628965285139999E-4</c:v>
                </c:pt>
                <c:pt idx="138">
                  <c:v>1.8202661885879999E-4</c:v>
                </c:pt>
                <c:pt idx="139">
                  <c:v>1.4807704428679999E-4</c:v>
                </c:pt>
                <c:pt idx="140">
                  <c:v>6.9830726715739994E-5</c:v>
                </c:pt>
                <c:pt idx="141">
                  <c:v>9.8315911600370002E-5</c:v>
                </c:pt>
                <c:pt idx="142">
                  <c:v>1.929912978085E-4</c:v>
                </c:pt>
                <c:pt idx="143">
                  <c:v>2.1448983170560001E-4</c:v>
                </c:pt>
                <c:pt idx="144">
                  <c:v>1.6193547344299999E-4</c:v>
                </c:pt>
                <c:pt idx="145">
                  <c:v>1.0926623508570001E-4</c:v>
                </c:pt>
                <c:pt idx="146">
                  <c:v>7.3830284236460001E-5</c:v>
                </c:pt>
                <c:pt idx="147">
                  <c:v>1.1029304732799999E-4</c:v>
                </c:pt>
                <c:pt idx="148">
                  <c:v>2.0389854034869999E-4</c:v>
                </c:pt>
                <c:pt idx="149">
                  <c:v>2.0768985268660001E-4</c:v>
                </c:pt>
                <c:pt idx="150">
                  <c:v>1.4688506780659999E-4</c:v>
                </c:pt>
                <c:pt idx="151">
                  <c:v>9.5185198006219999E-5</c:v>
                </c:pt>
                <c:pt idx="152">
                  <c:v>1.213941577589E-4</c:v>
                </c:pt>
                <c:pt idx="153">
                  <c:v>2.2449230891650001E-4</c:v>
                </c:pt>
                <c:pt idx="154">
                  <c:v>2.073308278341E-4</c:v>
                </c:pt>
                <c:pt idx="155">
                  <c:v>1.4725128130519999E-4</c:v>
                </c:pt>
                <c:pt idx="156">
                  <c:v>8.7810789409560006E-5</c:v>
                </c:pt>
                <c:pt idx="157">
                  <c:v>1.071336155292E-4</c:v>
                </c:pt>
                <c:pt idx="158">
                  <c:v>2.0885310368609999E-4</c:v>
                </c:pt>
                <c:pt idx="159">
                  <c:v>2.244779461762E-4</c:v>
                </c:pt>
                <c:pt idx="160">
                  <c:v>1.7056647629939999E-4</c:v>
                </c:pt>
                <c:pt idx="161">
                  <c:v>1.3933113950769999E-4</c:v>
                </c:pt>
                <c:pt idx="162">
                  <c:v>1.069684585673E-4</c:v>
                </c:pt>
                <c:pt idx="163">
                  <c:v>1.147162620327E-4</c:v>
                </c:pt>
                <c:pt idx="164">
                  <c:v>1.8169630493500001E-4</c:v>
                </c:pt>
                <c:pt idx="165">
                  <c:v>2.4013870279299999E-4</c:v>
                </c:pt>
                <c:pt idx="166">
                  <c:v>2.2106719552539999E-4</c:v>
                </c:pt>
                <c:pt idx="167">
                  <c:v>1.8609798280519999E-4</c:v>
                </c:pt>
                <c:pt idx="168">
                  <c:v>1.5135854482650001E-4</c:v>
                </c:pt>
                <c:pt idx="169">
                  <c:v>1.1127678590129999E-4</c:v>
                </c:pt>
                <c:pt idx="170">
                  <c:v>9.1594934929160001E-5</c:v>
                </c:pt>
                <c:pt idx="171">
                  <c:v>1.4779699267820001E-4</c:v>
                </c:pt>
                <c:pt idx="172">
                  <c:v>2.1079902944619999E-4</c:v>
                </c:pt>
                <c:pt idx="173">
                  <c:v>2.4734795442780001E-4</c:v>
                </c:pt>
                <c:pt idx="174">
                  <c:v>2.0891772874169999E-4</c:v>
                </c:pt>
                <c:pt idx="175">
                  <c:v>1.6996331396510001E-4</c:v>
                </c:pt>
                <c:pt idx="176">
                  <c:v>1.124113114201E-4</c:v>
                </c:pt>
                <c:pt idx="177">
                  <c:v>1.017266695271E-4</c:v>
                </c:pt>
                <c:pt idx="178">
                  <c:v>1.9046374654859999E-4</c:v>
                </c:pt>
                <c:pt idx="179">
                  <c:v>2.5025606737469997E-4</c:v>
                </c:pt>
                <c:pt idx="180">
                  <c:v>2.5102440849880003E-4</c:v>
                </c:pt>
                <c:pt idx="181">
                  <c:v>2.153012319468E-4</c:v>
                </c:pt>
                <c:pt idx="182">
                  <c:v>1.7171536455859999E-4</c:v>
                </c:pt>
                <c:pt idx="183">
                  <c:v>1.329332881141E-4</c:v>
                </c:pt>
                <c:pt idx="184">
                  <c:v>1.043619267875E-4</c:v>
                </c:pt>
                <c:pt idx="185">
                  <c:v>1.3318459969009999E-4</c:v>
                </c:pt>
                <c:pt idx="186">
                  <c:v>2.0087552547919999E-4</c:v>
                </c:pt>
                <c:pt idx="187">
                  <c:v>2.6173776132049997E-4</c:v>
                </c:pt>
                <c:pt idx="188">
                  <c:v>2.5585689581929998E-4</c:v>
                </c:pt>
                <c:pt idx="189">
                  <c:v>1.9850594981109999E-4</c:v>
                </c:pt>
                <c:pt idx="190">
                  <c:v>1.623878488317E-4</c:v>
                </c:pt>
                <c:pt idx="191">
                  <c:v>1.3141101226210001E-4</c:v>
                </c:pt>
                <c:pt idx="192">
                  <c:v>1.3267478789200001E-4</c:v>
                </c:pt>
                <c:pt idx="193">
                  <c:v>1.9795304979200001E-4</c:v>
                </c:pt>
                <c:pt idx="194">
                  <c:v>2.6847311528399999E-4</c:v>
                </c:pt>
                <c:pt idx="195">
                  <c:v>2.675899013411E-4</c:v>
                </c:pt>
                <c:pt idx="196">
                  <c:v>2.3560060071759999E-4</c:v>
                </c:pt>
                <c:pt idx="197">
                  <c:v>2.065984153887E-4</c:v>
                </c:pt>
                <c:pt idx="198">
                  <c:v>1.708249765215E-4</c:v>
                </c:pt>
                <c:pt idx="199">
                  <c:v>1.4389796706380001E-4</c:v>
                </c:pt>
                <c:pt idx="200">
                  <c:v>1.7985091835729999E-4</c:v>
                </c:pt>
                <c:pt idx="201">
                  <c:v>2.4882715661079998E-4</c:v>
                </c:pt>
                <c:pt idx="202">
                  <c:v>2.9185292078179998E-4</c:v>
                </c:pt>
                <c:pt idx="203">
                  <c:v>2.6971532497559999E-4</c:v>
                </c:pt>
                <c:pt idx="204">
                  <c:v>2.2857803560329999E-4</c:v>
                </c:pt>
                <c:pt idx="205">
                  <c:v>1.920721842907E-4</c:v>
                </c:pt>
                <c:pt idx="206">
                  <c:v>1.5700962103440001E-4</c:v>
                </c:pt>
                <c:pt idx="207">
                  <c:v>1.4417083002629999E-4</c:v>
                </c:pt>
                <c:pt idx="208">
                  <c:v>1.9832643738480001E-4</c:v>
                </c:pt>
                <c:pt idx="209">
                  <c:v>2.6692211395130001E-4</c:v>
                </c:pt>
                <c:pt idx="210">
                  <c:v>3.1789674540050003E-4</c:v>
                </c:pt>
                <c:pt idx="211">
                  <c:v>2.9433739837259997E-4</c:v>
                </c:pt>
                <c:pt idx="212">
                  <c:v>2.444183046464E-4</c:v>
                </c:pt>
                <c:pt idx="213">
                  <c:v>1.9829771190420001E-4</c:v>
                </c:pt>
                <c:pt idx="214">
                  <c:v>1.49857805809E-4</c:v>
                </c:pt>
                <c:pt idx="215">
                  <c:v>1.1375406757000001E-4</c:v>
                </c:pt>
                <c:pt idx="216">
                  <c:v>1.550780580146E-4</c:v>
                </c:pt>
                <c:pt idx="217">
                  <c:v>2.1750565792899999E-4</c:v>
                </c:pt>
                <c:pt idx="218">
                  <c:v>2.7350665186529999E-4</c:v>
                </c:pt>
                <c:pt idx="219">
                  <c:v>3.1169276917349998E-4</c:v>
                </c:pt>
                <c:pt idx="220">
                  <c:v>2.9369833646340001E-4</c:v>
                </c:pt>
                <c:pt idx="221">
                  <c:v>2.2238842211659999E-4</c:v>
                </c:pt>
                <c:pt idx="222">
                  <c:v>1.8074848048850001E-4</c:v>
                </c:pt>
                <c:pt idx="223">
                  <c:v>1.4888125588189999E-4</c:v>
                </c:pt>
                <c:pt idx="224">
                  <c:v>1.6379523731300001E-4</c:v>
                </c:pt>
                <c:pt idx="225">
                  <c:v>2.2682598500979999E-4</c:v>
                </c:pt>
                <c:pt idx="226">
                  <c:v>2.9945711139589998E-4</c:v>
                </c:pt>
                <c:pt idx="227">
                  <c:v>3.1942620989870002E-4</c:v>
                </c:pt>
                <c:pt idx="228">
                  <c:v>2.8457186999730001E-4</c:v>
                </c:pt>
                <c:pt idx="229">
                  <c:v>2.3875286569820001E-4</c:v>
                </c:pt>
                <c:pt idx="230">
                  <c:v>1.9817565043920001E-4</c:v>
                </c:pt>
                <c:pt idx="231">
                  <c:v>1.58553433721E-4</c:v>
                </c:pt>
                <c:pt idx="232">
                  <c:v>1.6175596101679999E-4</c:v>
                </c:pt>
                <c:pt idx="233">
                  <c:v>2.5557685876269998E-4</c:v>
                </c:pt>
                <c:pt idx="234">
                  <c:v>3.1535481684840001E-4</c:v>
                </c:pt>
                <c:pt idx="235">
                  <c:v>3.1371766817759998E-4</c:v>
                </c:pt>
                <c:pt idx="236">
                  <c:v>2.747129765339E-4</c:v>
                </c:pt>
                <c:pt idx="237">
                  <c:v>2.3114148643799999E-4</c:v>
                </c:pt>
                <c:pt idx="238">
                  <c:v>1.924096723087E-4</c:v>
                </c:pt>
                <c:pt idx="239">
                  <c:v>1.5672240988350001E-4</c:v>
                </c:pt>
                <c:pt idx="240">
                  <c:v>1.8878349510489999E-4</c:v>
                </c:pt>
                <c:pt idx="241">
                  <c:v>2.5744381127879999E-4</c:v>
                </c:pt>
                <c:pt idx="242">
                  <c:v>3.2282975735140003E-4</c:v>
                </c:pt>
                <c:pt idx="243">
                  <c:v>3.2783459755589999E-4</c:v>
                </c:pt>
                <c:pt idx="244">
                  <c:v>2.8930383268740002E-4</c:v>
                </c:pt>
                <c:pt idx="245">
                  <c:v>2.4805884459059999E-4</c:v>
                </c:pt>
                <c:pt idx="246">
                  <c:v>2.066486777039E-4</c:v>
                </c:pt>
                <c:pt idx="247">
                  <c:v>1.6788813809400001E-4</c:v>
                </c:pt>
                <c:pt idx="248">
                  <c:v>1.982833491638E-4</c:v>
                </c:pt>
                <c:pt idx="249">
                  <c:v>2.6650563813749998E-4</c:v>
                </c:pt>
                <c:pt idx="250">
                  <c:v>3.3416066435170002E-4</c:v>
                </c:pt>
                <c:pt idx="251">
                  <c:v>3.4550591954029999E-4</c:v>
                </c:pt>
                <c:pt idx="252">
                  <c:v>3.0971810338089998E-4</c:v>
                </c:pt>
                <c:pt idx="253">
                  <c:v>2.637123980094E-4</c:v>
                </c:pt>
                <c:pt idx="254">
                  <c:v>2.234511339338E-4</c:v>
                </c:pt>
                <c:pt idx="255">
                  <c:v>1.843387435656E-4</c:v>
                </c:pt>
                <c:pt idx="256">
                  <c:v>2.015217760345E-4</c:v>
                </c:pt>
                <c:pt idx="257">
                  <c:v>2.6478231302459997E-4</c:v>
                </c:pt>
                <c:pt idx="258">
                  <c:v>3.3437606180090001E-4</c:v>
                </c:pt>
                <c:pt idx="259">
                  <c:v>3.6290433490649999E-4</c:v>
                </c:pt>
                <c:pt idx="260">
                  <c:v>3.3166899811479998E-4</c:v>
                </c:pt>
                <c:pt idx="261">
                  <c:v>2.9073996120130001E-4</c:v>
                </c:pt>
                <c:pt idx="262">
                  <c:v>2.4706791737120001E-4</c:v>
                </c:pt>
                <c:pt idx="263">
                  <c:v>2.0673483959400001E-4</c:v>
                </c:pt>
                <c:pt idx="264">
                  <c:v>1.9717754912560001E-4</c:v>
                </c:pt>
                <c:pt idx="265">
                  <c:v>2.2633771004619999E-4</c:v>
                </c:pt>
                <c:pt idx="266">
                  <c:v>2.9081894899719998E-4</c:v>
                </c:pt>
                <c:pt idx="267">
                  <c:v>3.4663325641299999E-4</c:v>
                </c:pt>
                <c:pt idx="268">
                  <c:v>3.736248763744E-4</c:v>
                </c:pt>
                <c:pt idx="269">
                  <c:v>3.6238736356610001E-4</c:v>
                </c:pt>
                <c:pt idx="270">
                  <c:v>3.1851427047509999E-4</c:v>
                </c:pt>
                <c:pt idx="271">
                  <c:v>2.7979680453429998E-4</c:v>
                </c:pt>
                <c:pt idx="272">
                  <c:v>2.320605999557E-4</c:v>
                </c:pt>
                <c:pt idx="273">
                  <c:v>1.924024982145E-4</c:v>
                </c:pt>
                <c:pt idx="274">
                  <c:v>2.173333195969E-4</c:v>
                </c:pt>
                <c:pt idx="275">
                  <c:v>2.4974625557659999E-4</c:v>
                </c:pt>
                <c:pt idx="276">
                  <c:v>3.172576834913E-4</c:v>
                </c:pt>
                <c:pt idx="277">
                  <c:v>3.4741591662169999E-4</c:v>
                </c:pt>
                <c:pt idx="278">
                  <c:v>3.8634880911559999E-4</c:v>
                </c:pt>
                <c:pt idx="279">
                  <c:v>3.6398143856790002E-4</c:v>
                </c:pt>
                <c:pt idx="280">
                  <c:v>3.1875839340500002E-4</c:v>
                </c:pt>
                <c:pt idx="281">
                  <c:v>2.7461245190350001E-4</c:v>
                </c:pt>
                <c:pt idx="282">
                  <c:v>2.5195785565299998E-4</c:v>
                </c:pt>
                <c:pt idx="283">
                  <c:v>2.1535866835619999E-4</c:v>
                </c:pt>
                <c:pt idx="284">
                  <c:v>2.1411644411269999E-4</c:v>
                </c:pt>
                <c:pt idx="285">
                  <c:v>2.62936897343E-4</c:v>
                </c:pt>
                <c:pt idx="286">
                  <c:v>2.9695828561669999E-4</c:v>
                </c:pt>
                <c:pt idx="287">
                  <c:v>3.6367983557280002E-4</c:v>
                </c:pt>
                <c:pt idx="288">
                  <c:v>3.8726790808140001E-4</c:v>
                </c:pt>
                <c:pt idx="289">
                  <c:v>3.9368731086139998E-4</c:v>
                </c:pt>
                <c:pt idx="290">
                  <c:v>3.6143951001580001E-4</c:v>
                </c:pt>
                <c:pt idx="291">
                  <c:v>3.1351661891679998E-4</c:v>
                </c:pt>
                <c:pt idx="292">
                  <c:v>2.6840847567659998E-4</c:v>
                </c:pt>
                <c:pt idx="293">
                  <c:v>2.3370493727269999E-4</c:v>
                </c:pt>
                <c:pt idx="294">
                  <c:v>2.2480107145379999E-4</c:v>
                </c:pt>
                <c:pt idx="295">
                  <c:v>2.7489251806400001E-4</c:v>
                </c:pt>
                <c:pt idx="296">
                  <c:v>3.3207112574020002E-4</c:v>
                </c:pt>
                <c:pt idx="297">
                  <c:v>3.9281847421079999E-4</c:v>
                </c:pt>
                <c:pt idx="298">
                  <c:v>4.1971675818789999E-4</c:v>
                </c:pt>
                <c:pt idx="299">
                  <c:v>3.8655704702249998E-4</c:v>
                </c:pt>
                <c:pt idx="300">
                  <c:v>3.3357186475770003E-4</c:v>
                </c:pt>
                <c:pt idx="301">
                  <c:v>2.9051018645989999E-4</c:v>
                </c:pt>
                <c:pt idx="302">
                  <c:v>2.472546184435E-4</c:v>
                </c:pt>
                <c:pt idx="303">
                  <c:v>2.34817925957E-4</c:v>
                </c:pt>
                <c:pt idx="304">
                  <c:v>2.8948334511369998E-4</c:v>
                </c:pt>
                <c:pt idx="305">
                  <c:v>3.6331365117800001E-4</c:v>
                </c:pt>
                <c:pt idx="306">
                  <c:v>4.1979574598369998E-4</c:v>
                </c:pt>
                <c:pt idx="307">
                  <c:v>4.078832280356E-4</c:v>
                </c:pt>
                <c:pt idx="308">
                  <c:v>3.6895036464560001E-4</c:v>
                </c:pt>
                <c:pt idx="309">
                  <c:v>3.4788265475069999E-4</c:v>
                </c:pt>
                <c:pt idx="310">
                  <c:v>3.1055105500849998E-4</c:v>
                </c:pt>
                <c:pt idx="311">
                  <c:v>2.8285573353060002E-4</c:v>
                </c:pt>
                <c:pt idx="312">
                  <c:v>2.5414791889489998E-4</c:v>
                </c:pt>
                <c:pt idx="313">
                  <c:v>2.6736012659969998E-4</c:v>
                </c:pt>
                <c:pt idx="314">
                  <c:v>3.3388778683730001E-4</c:v>
                </c:pt>
                <c:pt idx="315">
                  <c:v>3.6940991412850001E-4</c:v>
                </c:pt>
                <c:pt idx="316">
                  <c:v>4.2210787069050002E-4</c:v>
                </c:pt>
                <c:pt idx="317">
                  <c:v>4.1933619650079998E-4</c:v>
                </c:pt>
                <c:pt idx="318">
                  <c:v>3.9359397487710002E-4</c:v>
                </c:pt>
                <c:pt idx="319">
                  <c:v>3.675358020701E-4</c:v>
                </c:pt>
                <c:pt idx="320">
                  <c:v>3.3262401120739998E-4</c:v>
                </c:pt>
                <c:pt idx="321">
                  <c:v>3.1322939321399998E-4</c:v>
                </c:pt>
                <c:pt idx="322">
                  <c:v>2.9634076054210003E-4</c:v>
                </c:pt>
                <c:pt idx="323">
                  <c:v>2.7439705445430002E-4</c:v>
                </c:pt>
                <c:pt idx="324">
                  <c:v>3.2460337388329999E-4</c:v>
                </c:pt>
                <c:pt idx="325">
                  <c:v>3.9502288564109998E-4</c:v>
                </c:pt>
                <c:pt idx="326">
                  <c:v>4.3560011545199997E-4</c:v>
                </c:pt>
                <c:pt idx="327">
                  <c:v>4.3765373993659998E-4</c:v>
                </c:pt>
                <c:pt idx="328">
                  <c:v>3.9806743734519998E-4</c:v>
                </c:pt>
                <c:pt idx="329">
                  <c:v>3.8021663203839998E-4</c:v>
                </c:pt>
                <c:pt idx="330">
                  <c:v>3.6415376234799998E-4</c:v>
                </c:pt>
                <c:pt idx="331">
                  <c:v>3.2976616057569998E-4</c:v>
                </c:pt>
                <c:pt idx="332">
                  <c:v>2.9387066024359998E-4</c:v>
                </c:pt>
                <c:pt idx="333">
                  <c:v>3.1215231865639999E-4</c:v>
                </c:pt>
                <c:pt idx="334">
                  <c:v>3.4745901939460002E-4</c:v>
                </c:pt>
                <c:pt idx="335">
                  <c:v>4.1715329280119998E-4</c:v>
                </c:pt>
                <c:pt idx="336">
                  <c:v>4.3585861567409999E-4</c:v>
                </c:pt>
                <c:pt idx="337">
                  <c:v>4.1999679524449998E-4</c:v>
                </c:pt>
                <c:pt idx="338">
                  <c:v>3.886393969879E-4</c:v>
                </c:pt>
                <c:pt idx="339">
                  <c:v>3.743788402062E-4</c:v>
                </c:pt>
                <c:pt idx="340">
                  <c:v>3.4007741487590001E-4</c:v>
                </c:pt>
                <c:pt idx="341">
                  <c:v>3.0813837656750001E-4</c:v>
                </c:pt>
                <c:pt idx="342">
                  <c:v>3.2341139740310002E-4</c:v>
                </c:pt>
                <c:pt idx="343">
                  <c:v>3.6015419755129998E-4</c:v>
                </c:pt>
                <c:pt idx="344">
                  <c:v>4.285129252821E-4</c:v>
                </c:pt>
                <c:pt idx="345">
                  <c:v>4.4819476897829999E-4</c:v>
                </c:pt>
                <c:pt idx="346">
                  <c:v>4.1657887049949998E-4</c:v>
                </c:pt>
                <c:pt idx="347">
                  <c:v>3.7772496580149999E-4</c:v>
                </c:pt>
                <c:pt idx="348">
                  <c:v>3.4549154224810001E-4</c:v>
                </c:pt>
                <c:pt idx="349">
                  <c:v>3.3569009974600001E-4</c:v>
                </c:pt>
                <c:pt idx="350">
                  <c:v>3.2494802144360002E-4</c:v>
                </c:pt>
                <c:pt idx="351">
                  <c:v>3.429424541537E-4</c:v>
                </c:pt>
                <c:pt idx="352">
                  <c:v>3.8426645915019998E-4</c:v>
                </c:pt>
                <c:pt idx="353">
                  <c:v>4.2090873466799999E-4</c:v>
                </c:pt>
                <c:pt idx="354">
                  <c:v>4.6810638741590001E-4</c:v>
                </c:pt>
                <c:pt idx="355">
                  <c:v>4.4914978207089999E-4</c:v>
                </c:pt>
                <c:pt idx="356">
                  <c:v>4.3964994256379998E-4</c:v>
                </c:pt>
                <c:pt idx="357">
                  <c:v>4.145611310378E-4</c:v>
                </c:pt>
                <c:pt idx="358">
                  <c:v>4.003149515484E-4</c:v>
                </c:pt>
                <c:pt idx="359">
                  <c:v>3.8000120548529998E-4</c:v>
                </c:pt>
                <c:pt idx="360">
                  <c:v>3.4840684384110002E-4</c:v>
                </c:pt>
                <c:pt idx="361">
                  <c:v>3.2702321186660002E-4</c:v>
                </c:pt>
                <c:pt idx="362">
                  <c:v>3.2652774825689998E-4</c:v>
                </c:pt>
                <c:pt idx="363">
                  <c:v>3.2937841024249998E-4</c:v>
                </c:pt>
                <c:pt idx="364">
                  <c:v>3.6859849933529998E-4</c:v>
                </c:pt>
                <c:pt idx="365">
                  <c:v>4.3787632603199997E-4</c:v>
                </c:pt>
                <c:pt idx="366">
                  <c:v>4.6239068615250002E-4</c:v>
                </c:pt>
                <c:pt idx="367">
                  <c:v>4.6958558959889999E-4</c:v>
                </c:pt>
                <c:pt idx="368">
                  <c:v>4.5641648466700002E-4</c:v>
                </c:pt>
                <c:pt idx="369">
                  <c:v>4.3578678742050002E-4</c:v>
                </c:pt>
                <c:pt idx="370">
                  <c:v>4.2650953400880001E-4</c:v>
                </c:pt>
                <c:pt idx="371">
                  <c:v>3.8897688500580001E-4</c:v>
                </c:pt>
                <c:pt idx="372">
                  <c:v>3.6880673724229998E-4</c:v>
                </c:pt>
                <c:pt idx="373">
                  <c:v>3.3583372714929998E-4</c:v>
                </c:pt>
                <c:pt idx="374">
                  <c:v>3.3093660022130001E-4</c:v>
                </c:pt>
                <c:pt idx="375">
                  <c:v>3.7368232733570001E-4</c:v>
                </c:pt>
                <c:pt idx="376">
                  <c:v>4.5118905836720002E-4</c:v>
                </c:pt>
                <c:pt idx="377">
                  <c:v>4.8509554471820002E-4</c:v>
                </c:pt>
                <c:pt idx="378">
                  <c:v>4.9558631144460004E-4</c:v>
                </c:pt>
                <c:pt idx="379">
                  <c:v>4.6911166282369998E-4</c:v>
                </c:pt>
                <c:pt idx="380">
                  <c:v>4.5491574564950001E-4</c:v>
                </c:pt>
                <c:pt idx="381">
                  <c:v>4.1238541598429999E-4</c:v>
                </c:pt>
                <c:pt idx="382">
                  <c:v>3.826149331871E-4</c:v>
                </c:pt>
                <c:pt idx="383">
                  <c:v>3.5802158527080001E-4</c:v>
                </c:pt>
                <c:pt idx="384">
                  <c:v>3.8881890941409999E-4</c:v>
                </c:pt>
                <c:pt idx="385">
                  <c:v>4.2286183452230002E-4</c:v>
                </c:pt>
                <c:pt idx="386">
                  <c:v>4.626276495401E-4</c:v>
                </c:pt>
                <c:pt idx="387">
                  <c:v>5.165822221898E-4</c:v>
                </c:pt>
                <c:pt idx="388">
                  <c:v>5.1806139526889997E-4</c:v>
                </c:pt>
                <c:pt idx="389">
                  <c:v>4.7794374404479999E-4</c:v>
                </c:pt>
                <c:pt idx="390">
                  <c:v>4.6057402505539997E-4</c:v>
                </c:pt>
                <c:pt idx="391">
                  <c:v>4.240466223564E-4</c:v>
                </c:pt>
                <c:pt idx="392">
                  <c:v>4.0537005406800003E-4</c:v>
                </c:pt>
                <c:pt idx="393">
                  <c:v>3.7141327629800001E-4</c:v>
                </c:pt>
                <c:pt idx="394">
                  <c:v>3.6914422526019999E-4</c:v>
                </c:pt>
                <c:pt idx="395">
                  <c:v>4.139723314438E-4</c:v>
                </c:pt>
                <c:pt idx="396">
                  <c:v>4.5694783329959998E-4</c:v>
                </c:pt>
                <c:pt idx="397">
                  <c:v>5.2017247071489995E-4</c:v>
                </c:pt>
                <c:pt idx="398">
                  <c:v>5.2059610607099998E-4</c:v>
                </c:pt>
                <c:pt idx="399">
                  <c:v>5.1663245540110002E-4</c:v>
                </c:pt>
                <c:pt idx="400">
                  <c:v>4.968142020516E-4</c:v>
                </c:pt>
                <c:pt idx="401">
                  <c:v>4.7634963993910002E-4</c:v>
                </c:pt>
                <c:pt idx="402">
                  <c:v>4.6259173541330002E-4</c:v>
                </c:pt>
                <c:pt idx="403">
                  <c:v>4.3957095476799998E-4</c:v>
                </c:pt>
                <c:pt idx="404">
                  <c:v>4.2734967428260001E-4</c:v>
                </c:pt>
                <c:pt idx="405">
                  <c:v>4.0340976556760001E-4</c:v>
                </c:pt>
                <c:pt idx="406">
                  <c:v>3.8922100793569998E-4</c:v>
                </c:pt>
                <c:pt idx="407">
                  <c:v>3.7439321749839998E-4</c:v>
                </c:pt>
                <c:pt idx="408">
                  <c:v>3.9043452125039999E-4</c:v>
                </c:pt>
                <c:pt idx="409">
                  <c:v>4.4507841812449999E-4</c:v>
                </c:pt>
                <c:pt idx="410">
                  <c:v>4.8312806757170001E-4</c:v>
                </c:pt>
                <c:pt idx="411">
                  <c:v>5.1005510613320003E-4</c:v>
                </c:pt>
                <c:pt idx="412">
                  <c:v>5.4068729514260001E-4</c:v>
                </c:pt>
                <c:pt idx="413">
                  <c:v>5.4088112665340001E-4</c:v>
                </c:pt>
                <c:pt idx="414">
                  <c:v>5.3270970238369995E-4</c:v>
                </c:pt>
                <c:pt idx="415">
                  <c:v>5.0854001892729997E-4</c:v>
                </c:pt>
                <c:pt idx="416">
                  <c:v>4.9277156358580002E-4</c:v>
                </c:pt>
                <c:pt idx="417">
                  <c:v>4.6798432595099998E-4</c:v>
                </c:pt>
                <c:pt idx="418">
                  <c:v>4.4941547093909999E-4</c:v>
                </c:pt>
                <c:pt idx="419">
                  <c:v>4.2987722554239997E-4</c:v>
                </c:pt>
                <c:pt idx="420">
                  <c:v>4.039267660119E-4</c:v>
                </c:pt>
                <c:pt idx="421">
                  <c:v>3.9103050949049998E-4</c:v>
                </c:pt>
                <c:pt idx="422">
                  <c:v>3.7731567863369999E-4</c:v>
                </c:pt>
                <c:pt idx="423">
                  <c:v>3.9096589898690001E-4</c:v>
                </c:pt>
                <c:pt idx="424">
                  <c:v>4.110498412047E-4</c:v>
                </c:pt>
                <c:pt idx="425">
                  <c:v>4.5159115688880001E-4</c:v>
                </c:pt>
                <c:pt idx="426">
                  <c:v>5.1428441656749995E-4</c:v>
                </c:pt>
                <c:pt idx="427">
                  <c:v>5.4662558250130003E-4</c:v>
                </c:pt>
                <c:pt idx="428">
                  <c:v>5.5723841069269995E-4</c:v>
                </c:pt>
                <c:pt idx="429">
                  <c:v>5.617908900604E-4</c:v>
                </c:pt>
                <c:pt idx="430">
                  <c:v>5.4401188390330001E-4</c:v>
                </c:pt>
                <c:pt idx="431">
                  <c:v>5.2655598847199995E-4</c:v>
                </c:pt>
                <c:pt idx="432">
                  <c:v>5.0544517580419996E-4</c:v>
                </c:pt>
                <c:pt idx="433">
                  <c:v>4.9046659842129998E-4</c:v>
                </c:pt>
                <c:pt idx="434">
                  <c:v>4.6395603567359999E-4</c:v>
                </c:pt>
                <c:pt idx="435">
                  <c:v>4.509377467912E-4</c:v>
                </c:pt>
                <c:pt idx="436">
                  <c:v>4.3305102735760002E-4</c:v>
                </c:pt>
                <c:pt idx="437">
                  <c:v>4.1774928104130002E-4</c:v>
                </c:pt>
                <c:pt idx="438">
                  <c:v>4.224166332278E-4</c:v>
                </c:pt>
                <c:pt idx="439">
                  <c:v>4.3822819134219998E-4</c:v>
                </c:pt>
                <c:pt idx="440">
                  <c:v>4.665984888561E-4</c:v>
                </c:pt>
                <c:pt idx="441">
                  <c:v>5.3733395179730002E-4</c:v>
                </c:pt>
                <c:pt idx="442">
                  <c:v>5.6778662838040004E-4</c:v>
                </c:pt>
                <c:pt idx="443">
                  <c:v>5.9597019571809996E-4</c:v>
                </c:pt>
                <c:pt idx="444">
                  <c:v>5.8754027122629999E-4</c:v>
                </c:pt>
                <c:pt idx="445">
                  <c:v>5.7419162476439998E-4</c:v>
                </c:pt>
                <c:pt idx="446">
                  <c:v>5.5310240713879997E-4</c:v>
                </c:pt>
                <c:pt idx="447">
                  <c:v>5.3105817642059997E-4</c:v>
                </c:pt>
                <c:pt idx="448">
                  <c:v>5.1405467092989997E-4</c:v>
                </c:pt>
                <c:pt idx="449">
                  <c:v>4.7940856893550002E-4</c:v>
                </c:pt>
                <c:pt idx="450">
                  <c:v>4.5563379535450003E-4</c:v>
                </c:pt>
                <c:pt idx="451">
                  <c:v>4.3481023749339999E-4</c:v>
                </c:pt>
                <c:pt idx="452">
                  <c:v>4.6191678848120002E-4</c:v>
                </c:pt>
                <c:pt idx="453">
                  <c:v>4.9222580855709996E-4</c:v>
                </c:pt>
                <c:pt idx="454">
                  <c:v>5.2310933824630001E-4</c:v>
                </c:pt>
                <c:pt idx="455">
                  <c:v>5.6464155204590004E-4</c:v>
                </c:pt>
                <c:pt idx="456">
                  <c:v>5.9038377366960005E-4</c:v>
                </c:pt>
                <c:pt idx="457">
                  <c:v>5.9726269682869998E-4</c:v>
                </c:pt>
                <c:pt idx="458">
                  <c:v>5.8380636619400001E-4</c:v>
                </c:pt>
                <c:pt idx="459">
                  <c:v>5.732725257985E-4</c:v>
                </c:pt>
                <c:pt idx="460">
                  <c:v>5.3942349040879997E-4</c:v>
                </c:pt>
                <c:pt idx="461">
                  <c:v>5.2877474809070004E-4</c:v>
                </c:pt>
                <c:pt idx="462">
                  <c:v>5.0724751781669995E-4</c:v>
                </c:pt>
                <c:pt idx="463">
                  <c:v>4.859931068495E-4</c:v>
                </c:pt>
                <c:pt idx="464">
                  <c:v>4.7371440450660001E-4</c:v>
                </c:pt>
                <c:pt idx="465">
                  <c:v>4.5436286018229999E-4</c:v>
                </c:pt>
                <c:pt idx="466">
                  <c:v>4.4827375677409999E-4</c:v>
                </c:pt>
                <c:pt idx="467">
                  <c:v>4.5649547246280002E-4</c:v>
                </c:pt>
                <c:pt idx="468">
                  <c:v>4.9248430877919997E-4</c:v>
                </c:pt>
                <c:pt idx="469">
                  <c:v>5.1926774904130003E-4</c:v>
                </c:pt>
                <c:pt idx="470">
                  <c:v>5.6579761439930004E-4</c:v>
                </c:pt>
                <c:pt idx="471">
                  <c:v>5.9474236331879995E-4</c:v>
                </c:pt>
                <c:pt idx="472">
                  <c:v>5.9953174786640004E-4</c:v>
                </c:pt>
                <c:pt idx="473">
                  <c:v>5.9912248980249999E-4</c:v>
                </c:pt>
                <c:pt idx="474">
                  <c:v>5.7922519044949997E-4</c:v>
                </c:pt>
                <c:pt idx="475">
                  <c:v>5.6095793843269999E-4</c:v>
                </c:pt>
                <c:pt idx="476">
                  <c:v>5.3955276962369995E-4</c:v>
                </c:pt>
                <c:pt idx="477">
                  <c:v>5.2466028137129999E-4</c:v>
                </c:pt>
                <c:pt idx="478">
                  <c:v>4.9942790064960003E-4</c:v>
                </c:pt>
                <c:pt idx="479">
                  <c:v>4.9104820936920004E-4</c:v>
                </c:pt>
                <c:pt idx="480">
                  <c:v>4.7176130465229998E-4</c:v>
                </c:pt>
                <c:pt idx="481">
                  <c:v>4.5973388478160002E-4</c:v>
                </c:pt>
                <c:pt idx="482">
                  <c:v>4.7622041893189998E-4</c:v>
                </c:pt>
                <c:pt idx="483">
                  <c:v>4.9817847320810004E-4</c:v>
                </c:pt>
                <c:pt idx="484">
                  <c:v>5.3545268019659995E-4</c:v>
                </c:pt>
                <c:pt idx="485">
                  <c:v>5.7429220760240002E-4</c:v>
                </c:pt>
                <c:pt idx="486">
                  <c:v>6.0790427960460004E-4</c:v>
                </c:pt>
                <c:pt idx="487">
                  <c:v>6.2413228442890004E-4</c:v>
                </c:pt>
                <c:pt idx="488">
                  <c:v>6.2603515107179997E-4</c:v>
                </c:pt>
                <c:pt idx="489">
                  <c:v>6.0585065511989996E-4</c:v>
                </c:pt>
                <c:pt idx="490">
                  <c:v>5.8440235443410005E-4</c:v>
                </c:pt>
                <c:pt idx="491">
                  <c:v>5.7389726862309997E-4</c:v>
                </c:pt>
                <c:pt idx="492">
                  <c:v>5.5102724581959997E-4</c:v>
                </c:pt>
                <c:pt idx="493">
                  <c:v>5.3428224055099998E-4</c:v>
                </c:pt>
                <c:pt idx="494">
                  <c:v>5.2490446250889997E-4</c:v>
                </c:pt>
                <c:pt idx="495">
                  <c:v>5.0182617269459997E-4</c:v>
                </c:pt>
                <c:pt idx="496">
                  <c:v>4.8906641313810003E-4</c:v>
                </c:pt>
                <c:pt idx="497">
                  <c:v>4.9489695811640001E-4</c:v>
                </c:pt>
                <c:pt idx="498">
                  <c:v>5.1376025658099998E-4</c:v>
                </c:pt>
                <c:pt idx="499">
                  <c:v>5.5217614863070001E-4</c:v>
                </c:pt>
                <c:pt idx="500">
                  <c:v>5.9370836243030005E-4</c:v>
                </c:pt>
                <c:pt idx="501">
                  <c:v>6.2146113486959999E-4</c:v>
                </c:pt>
                <c:pt idx="502">
                  <c:v>6.3512567430730005E-4</c:v>
                </c:pt>
                <c:pt idx="503">
                  <c:v>6.3389784190800004E-4</c:v>
                </c:pt>
                <c:pt idx="504">
                  <c:v>6.1187508981669998E-4</c:v>
                </c:pt>
                <c:pt idx="505">
                  <c:v>5.9793767286459997E-4</c:v>
                </c:pt>
                <c:pt idx="506">
                  <c:v>5.8483320754019997E-4</c:v>
                </c:pt>
                <c:pt idx="507">
                  <c:v>5.5906228953969998E-4</c:v>
                </c:pt>
                <c:pt idx="508">
                  <c:v>5.5020145373420001E-4</c:v>
                </c:pt>
                <c:pt idx="509">
                  <c:v>5.3105817642059997E-4</c:v>
                </c:pt>
                <c:pt idx="510">
                  <c:v>5.1465781871229996E-4</c:v>
                </c:pt>
                <c:pt idx="511">
                  <c:v>5.0108658615499995E-4</c:v>
                </c:pt>
                <c:pt idx="512">
                  <c:v>5.1371718291190005E-4</c:v>
                </c:pt>
                <c:pt idx="513">
                  <c:v>5.3609890164809998E-4</c:v>
                </c:pt>
                <c:pt idx="514">
                  <c:v>5.734807928093E-4</c:v>
                </c:pt>
                <c:pt idx="515">
                  <c:v>6.1749748419970003E-4</c:v>
                </c:pt>
                <c:pt idx="516">
                  <c:v>6.3985050655900001E-4</c:v>
                </c:pt>
                <c:pt idx="517">
                  <c:v>6.6191627411170005E-4</c:v>
                </c:pt>
                <c:pt idx="518">
                  <c:v>6.4995349384839999E-4</c:v>
                </c:pt>
                <c:pt idx="519">
                  <c:v>6.3294282881540005E-4</c:v>
                </c:pt>
                <c:pt idx="520">
                  <c:v>6.1917054699730004E-4</c:v>
                </c:pt>
                <c:pt idx="521">
                  <c:v>6.0586497420449996E-4</c:v>
                </c:pt>
                <c:pt idx="522">
                  <c:v>5.8481167070570004E-4</c:v>
                </c:pt>
                <c:pt idx="523">
                  <c:v>5.6948122801259995E-4</c:v>
                </c:pt>
                <c:pt idx="524">
                  <c:v>5.5856682592999999E-4</c:v>
                </c:pt>
                <c:pt idx="525">
                  <c:v>5.3199165267870004E-4</c:v>
                </c:pt>
                <c:pt idx="526">
                  <c:v>5.3123047109690004E-4</c:v>
                </c:pt>
                <c:pt idx="527">
                  <c:v>5.3500744979829995E-4</c:v>
                </c:pt>
                <c:pt idx="528">
                  <c:v>5.6225043954330001E-4</c:v>
                </c:pt>
                <c:pt idx="529">
                  <c:v>6.0176494298499995E-4</c:v>
                </c:pt>
                <c:pt idx="530">
                  <c:v>6.3749524997550001E-4</c:v>
                </c:pt>
                <c:pt idx="531">
                  <c:v>6.6386937396599997E-4</c:v>
                </c:pt>
                <c:pt idx="532">
                  <c:v>6.8750052014369999E-4</c:v>
                </c:pt>
                <c:pt idx="533">
                  <c:v>6.9447280839090002E-4</c:v>
                </c:pt>
                <c:pt idx="534">
                  <c:v>6.6999439150089999E-4</c:v>
                </c:pt>
                <c:pt idx="535">
                  <c:v>6.6531269112600001E-4</c:v>
                </c:pt>
                <c:pt idx="536">
                  <c:v>6.4453220693389999E-4</c:v>
                </c:pt>
                <c:pt idx="537">
                  <c:v>6.2382355099540004E-4</c:v>
                </c:pt>
                <c:pt idx="538">
                  <c:v>6.1106373323130002E-4</c:v>
                </c:pt>
                <c:pt idx="539">
                  <c:v>5.9505109675230005E-4</c:v>
                </c:pt>
                <c:pt idx="540">
                  <c:v>5.7256169384349998E-4</c:v>
                </c:pt>
                <c:pt idx="541">
                  <c:v>5.6451949058099996E-4</c:v>
                </c:pt>
                <c:pt idx="542">
                  <c:v>5.6687468895689997E-4</c:v>
                </c:pt>
                <c:pt idx="543">
                  <c:v>5.7037879014390004E-4</c:v>
                </c:pt>
                <c:pt idx="544">
                  <c:v>6.119540776126E-4</c:v>
                </c:pt>
                <c:pt idx="545">
                  <c:v>6.41020887997E-4</c:v>
                </c:pt>
                <c:pt idx="546">
                  <c:v>6.7258655326439998E-4</c:v>
                </c:pt>
                <c:pt idx="547">
                  <c:v>7.0915702963249999E-4</c:v>
                </c:pt>
                <c:pt idx="548">
                  <c:v>7.155979983509E-4</c:v>
                </c:pt>
                <c:pt idx="549">
                  <c:v>7.0107891224319998E-4</c:v>
                </c:pt>
                <c:pt idx="550">
                  <c:v>6.87945750542E-4</c:v>
                </c:pt>
                <c:pt idx="551">
                  <c:v>6.680125370622E-4</c:v>
                </c:pt>
                <c:pt idx="552">
                  <c:v>6.4217700855810004E-4</c:v>
                </c:pt>
                <c:pt idx="553">
                  <c:v>6.3360342755910005E-4</c:v>
                </c:pt>
                <c:pt idx="554">
                  <c:v>6.1140838079150003E-4</c:v>
                </c:pt>
                <c:pt idx="555">
                  <c:v>5.8522098697719996E-4</c:v>
                </c:pt>
                <c:pt idx="556">
                  <c:v>5.7345203822479996E-4</c:v>
                </c:pt>
                <c:pt idx="557">
                  <c:v>5.5761897237970005E-4</c:v>
                </c:pt>
                <c:pt idx="558">
                  <c:v>5.5903353495520005E-4</c:v>
                </c:pt>
                <c:pt idx="559">
                  <c:v>5.9227226302030001E-4</c:v>
                </c:pt>
                <c:pt idx="560">
                  <c:v>6.208579870872E-4</c:v>
                </c:pt>
                <c:pt idx="561">
                  <c:v>6.5312010701749999E-4</c:v>
                </c:pt>
                <c:pt idx="562">
                  <c:v>6.9313723361119997E-4</c:v>
                </c:pt>
                <c:pt idx="563">
                  <c:v>7.1728538023310001E-4</c:v>
                </c:pt>
                <c:pt idx="564">
                  <c:v>7.2323088534180003E-4</c:v>
                </c:pt>
                <c:pt idx="565">
                  <c:v>7.2086130967359996E-4</c:v>
                </c:pt>
                <c:pt idx="566">
                  <c:v>6.960884784348E-4</c:v>
                </c:pt>
                <c:pt idx="567">
                  <c:v>6.7300302907819995E-4</c:v>
                </c:pt>
                <c:pt idx="568">
                  <c:v>6.6493212943900001E-4</c:v>
                </c:pt>
                <c:pt idx="569">
                  <c:v>6.348313181661E-4</c:v>
                </c:pt>
                <c:pt idx="570">
                  <c:v>6.194362067617E-4</c:v>
                </c:pt>
                <c:pt idx="571">
                  <c:v>6.0259067686269996E-4</c:v>
                </c:pt>
                <c:pt idx="572">
                  <c:v>5.7600112631920003E-4</c:v>
                </c:pt>
                <c:pt idx="573">
                  <c:v>5.6258070981130004E-4</c:v>
                </c:pt>
                <c:pt idx="574">
                  <c:v>5.7602988090369996E-4</c:v>
                </c:pt>
                <c:pt idx="575">
                  <c:v>5.9673137729989996E-4</c:v>
                </c:pt>
                <c:pt idx="576">
                  <c:v>6.2987674027679995E-4</c:v>
                </c:pt>
                <c:pt idx="577">
                  <c:v>6.7419500555840003E-4</c:v>
                </c:pt>
                <c:pt idx="578">
                  <c:v>6.9683522451669997E-4</c:v>
                </c:pt>
                <c:pt idx="579">
                  <c:v>7.341022137552E-4</c:v>
                </c:pt>
                <c:pt idx="580">
                  <c:v>7.5440877117220002E-4</c:v>
                </c:pt>
                <c:pt idx="581">
                  <c:v>7.4681895785029995E-4</c:v>
                </c:pt>
                <c:pt idx="582">
                  <c:v>7.3104328475889996E-4</c:v>
                </c:pt>
                <c:pt idx="583">
                  <c:v>7.1433419361709995E-4</c:v>
                </c:pt>
                <c:pt idx="584">
                  <c:v>6.8406824721020003E-4</c:v>
                </c:pt>
                <c:pt idx="585">
                  <c:v>6.6585122840480003E-4</c:v>
                </c:pt>
                <c:pt idx="586">
                  <c:v>6.5058539621530001E-4</c:v>
                </c:pt>
                <c:pt idx="587">
                  <c:v>6.2207150040190001E-4</c:v>
                </c:pt>
                <c:pt idx="588">
                  <c:v>6.0860079247499995E-4</c:v>
                </c:pt>
                <c:pt idx="589">
                  <c:v>5.9184140991419998E-4</c:v>
                </c:pt>
                <c:pt idx="590">
                  <c:v>5.8428751071919996E-4</c:v>
                </c:pt>
                <c:pt idx="591">
                  <c:v>6.0357438633220001E-4</c:v>
                </c:pt>
                <c:pt idx="592">
                  <c:v>6.434910465032E-4</c:v>
                </c:pt>
                <c:pt idx="593">
                  <c:v>6.7242141813039997E-4</c:v>
                </c:pt>
                <c:pt idx="594">
                  <c:v>7.1100960485639996E-4</c:v>
                </c:pt>
                <c:pt idx="595">
                  <c:v>7.4860692257059996E-4</c:v>
                </c:pt>
                <c:pt idx="596">
                  <c:v>7.6413841452450005E-4</c:v>
                </c:pt>
                <c:pt idx="597">
                  <c:v>7.7039265306669995E-4</c:v>
                </c:pt>
                <c:pt idx="598">
                  <c:v>7.5579463737090004E-4</c:v>
                </c:pt>
                <c:pt idx="599">
                  <c:v>7.3616305598989996E-4</c:v>
                </c:pt>
                <c:pt idx="600">
                  <c:v>7.1649556048210001E-4</c:v>
                </c:pt>
                <c:pt idx="601">
                  <c:v>7.0383626734840004E-4</c:v>
                </c:pt>
                <c:pt idx="602">
                  <c:v>6.7655736347659999E-4</c:v>
                </c:pt>
                <c:pt idx="603">
                  <c:v>6.6292873816559995E-4</c:v>
                </c:pt>
                <c:pt idx="604">
                  <c:v>6.4992479747160001E-4</c:v>
                </c:pt>
                <c:pt idx="605">
                  <c:v>6.2574789626520003E-4</c:v>
                </c:pt>
                <c:pt idx="606">
                  <c:v>6.249723955989E-4</c:v>
                </c:pt>
                <c:pt idx="607">
                  <c:v>6.3997256802389999E-4</c:v>
                </c:pt>
                <c:pt idx="608">
                  <c:v>6.6959229297939996E-4</c:v>
                </c:pt>
                <c:pt idx="609">
                  <c:v>7.0670846616849997E-4</c:v>
                </c:pt>
                <c:pt idx="610">
                  <c:v>7.4515305459499999E-4</c:v>
                </c:pt>
                <c:pt idx="611">
                  <c:v>7.7213032636790004E-4</c:v>
                </c:pt>
                <c:pt idx="612">
                  <c:v>7.885450613685E-4</c:v>
                </c:pt>
                <c:pt idx="613">
                  <c:v>7.8292988473549995E-4</c:v>
                </c:pt>
                <c:pt idx="614">
                  <c:v>7.6294643804429997E-4</c:v>
                </c:pt>
                <c:pt idx="615">
                  <c:v>7.4845610652119995E-4</c:v>
                </c:pt>
                <c:pt idx="616">
                  <c:v>7.2929123416540004E-4</c:v>
                </c:pt>
                <c:pt idx="617">
                  <c:v>7.0927193155510002E-4</c:v>
                </c:pt>
                <c:pt idx="618">
                  <c:v>6.9585151504729999E-4</c:v>
                </c:pt>
                <c:pt idx="619">
                  <c:v>6.7573162959889998E-4</c:v>
                </c:pt>
                <c:pt idx="620">
                  <c:v>6.6140643320979997E-4</c:v>
                </c:pt>
                <c:pt idx="621">
                  <c:v>6.4939341973510004E-4</c:v>
                </c:pt>
                <c:pt idx="622">
                  <c:v>6.5484346123409996E-4</c:v>
                </c:pt>
                <c:pt idx="623">
                  <c:v>6.7837408278140004E-4</c:v>
                </c:pt>
                <c:pt idx="624">
                  <c:v>7.1216566720979995E-4</c:v>
                </c:pt>
                <c:pt idx="625">
                  <c:v>7.4676150688900004E-4</c:v>
                </c:pt>
                <c:pt idx="626">
                  <c:v>7.7900208998470002E-4</c:v>
                </c:pt>
                <c:pt idx="627">
                  <c:v>8.0717855598780005E-4</c:v>
                </c:pt>
                <c:pt idx="628">
                  <c:v>8.0361700383949997E-4</c:v>
                </c:pt>
                <c:pt idx="629">
                  <c:v>7.9576869029549999E-4</c:v>
                </c:pt>
                <c:pt idx="630">
                  <c:v>7.7436346327889997E-4</c:v>
                </c:pt>
                <c:pt idx="631">
                  <c:v>7.5256335549059999E-4</c:v>
                </c:pt>
                <c:pt idx="632">
                  <c:v>7.3453306686130002E-4</c:v>
                </c:pt>
                <c:pt idx="633">
                  <c:v>7.1553332963959998E-4</c:v>
                </c:pt>
                <c:pt idx="634">
                  <c:v>6.9331674603750003E-4</c:v>
                </c:pt>
                <c:pt idx="635">
                  <c:v>6.7640660563479996E-4</c:v>
                </c:pt>
                <c:pt idx="636">
                  <c:v>6.6446536220610001E-4</c:v>
                </c:pt>
                <c:pt idx="637">
                  <c:v>6.4843124710019999E-4</c:v>
                </c:pt>
                <c:pt idx="638">
                  <c:v>6.6957791568710001E-4</c:v>
                </c:pt>
                <c:pt idx="639">
                  <c:v>6.9735222496089999E-4</c:v>
                </c:pt>
                <c:pt idx="640">
                  <c:v>7.3355651693419999E-4</c:v>
                </c:pt>
                <c:pt idx="641">
                  <c:v>7.7167799463500003E-4</c:v>
                </c:pt>
                <c:pt idx="642">
                  <c:v>8.0729345791039997E-4</c:v>
                </c:pt>
                <c:pt idx="643">
                  <c:v>8.212883258238E-4</c:v>
                </c:pt>
                <c:pt idx="644">
                  <c:v>8.1928493455050001E-4</c:v>
                </c:pt>
                <c:pt idx="645">
                  <c:v>8.0755195813249998E-4</c:v>
                </c:pt>
                <c:pt idx="646">
                  <c:v>7.8568002209070001E-4</c:v>
                </c:pt>
                <c:pt idx="647">
                  <c:v>7.7679048990829998E-4</c:v>
                </c:pt>
                <c:pt idx="648">
                  <c:v>7.5702968752009998E-4</c:v>
                </c:pt>
                <c:pt idx="649">
                  <c:v>7.3828129097820001E-4</c:v>
                </c:pt>
                <c:pt idx="650">
                  <c:v>7.2100490797310005E-4</c:v>
                </c:pt>
                <c:pt idx="651">
                  <c:v>7.0774962659930004E-4</c:v>
                </c:pt>
                <c:pt idx="652">
                  <c:v>6.8829755764449995E-4</c:v>
                </c:pt>
                <c:pt idx="653">
                  <c:v>6.9420714862639999E-4</c:v>
                </c:pt>
                <c:pt idx="654">
                  <c:v>7.2330271359530003E-4</c:v>
                </c:pt>
                <c:pt idx="655">
                  <c:v>7.530085858889E-4</c:v>
                </c:pt>
                <c:pt idx="656">
                  <c:v>7.9627131344750003E-4</c:v>
                </c:pt>
                <c:pt idx="657">
                  <c:v>8.2970387302339999E-4</c:v>
                </c:pt>
                <c:pt idx="658">
                  <c:v>8.5737049812449997E-4</c:v>
                </c:pt>
                <c:pt idx="659">
                  <c:v>8.5706170648339999E-4</c:v>
                </c:pt>
                <c:pt idx="660">
                  <c:v>8.4591034101319995E-4</c:v>
                </c:pt>
                <c:pt idx="661">
                  <c:v>8.2163297338409998E-4</c:v>
                </c:pt>
                <c:pt idx="662">
                  <c:v>8.0617325147610002E-4</c:v>
                </c:pt>
                <c:pt idx="663">
                  <c:v>7.9112284583970004E-4</c:v>
                </c:pt>
                <c:pt idx="664">
                  <c:v>7.6573964906859996E-4</c:v>
                </c:pt>
                <c:pt idx="665">
                  <c:v>7.5537094380709996E-4</c:v>
                </c:pt>
                <c:pt idx="666">
                  <c:v>7.3568912921470001E-4</c:v>
                </c:pt>
                <c:pt idx="667">
                  <c:v>7.2237639687959998E-4</c:v>
                </c:pt>
                <c:pt idx="668">
                  <c:v>7.1370950900020004E-4</c:v>
                </c:pt>
                <c:pt idx="669">
                  <c:v>7.3599786264820001E-4</c:v>
                </c:pt>
                <c:pt idx="670">
                  <c:v>7.6721166260539997E-4</c:v>
                </c:pt>
                <c:pt idx="671">
                  <c:v>8.0758781405169998E-4</c:v>
                </c:pt>
                <c:pt idx="672">
                  <c:v>8.4810040425509995E-4</c:v>
                </c:pt>
                <c:pt idx="673">
                  <c:v>8.6061609908940002E-4</c:v>
                </c:pt>
                <c:pt idx="674">
                  <c:v>8.6750223999839998E-4</c:v>
                </c:pt>
                <c:pt idx="675">
                  <c:v>8.4943597903480001E-4</c:v>
                </c:pt>
                <c:pt idx="676">
                  <c:v>8.3503901259970002E-4</c:v>
                </c:pt>
                <c:pt idx="677">
                  <c:v>8.1379181938250002E-4</c:v>
                </c:pt>
                <c:pt idx="678">
                  <c:v>8.0106069799510001E-4</c:v>
                </c:pt>
                <c:pt idx="679">
                  <c:v>7.8430853318419997E-4</c:v>
                </c:pt>
                <c:pt idx="680">
                  <c:v>7.6571811223399996E-4</c:v>
                </c:pt>
                <c:pt idx="681">
                  <c:v>7.563547114842E-4</c:v>
                </c:pt>
                <c:pt idx="682">
                  <c:v>7.3482026346029998E-4</c:v>
                </c:pt>
                <c:pt idx="683">
                  <c:v>7.4581365333869999E-4</c:v>
                </c:pt>
                <c:pt idx="684">
                  <c:v>7.6367164729160004E-4</c:v>
                </c:pt>
                <c:pt idx="685">
                  <c:v>8.0477306619289996E-4</c:v>
                </c:pt>
                <c:pt idx="686">
                  <c:v>8.3860778249799999E-4</c:v>
                </c:pt>
                <c:pt idx="687">
                  <c:v>8.7499868823219995E-4</c:v>
                </c:pt>
                <c:pt idx="688">
                  <c:v>8.9060922618960003E-4</c:v>
                </c:pt>
                <c:pt idx="689">
                  <c:v>8.7972352048379995E-4</c:v>
                </c:pt>
                <c:pt idx="690">
                  <c:v>8.7044626707209998E-4</c:v>
                </c:pt>
                <c:pt idx="691">
                  <c:v>8.4901956142860002E-4</c:v>
                </c:pt>
                <c:pt idx="692">
                  <c:v>8.3770300261679998E-4</c:v>
                </c:pt>
                <c:pt idx="693">
                  <c:v>8.1403594231229998E-4</c:v>
                </c:pt>
                <c:pt idx="694">
                  <c:v>8.0175005132330005E-4</c:v>
                </c:pt>
                <c:pt idx="695">
                  <c:v>7.7851384412500003E-4</c:v>
                </c:pt>
                <c:pt idx="696">
                  <c:v>7.63944524806E-4</c:v>
                </c:pt>
                <c:pt idx="697">
                  <c:v>7.5506936991590003E-4</c:v>
                </c:pt>
                <c:pt idx="698">
                  <c:v>7.5516989454629997E-4</c:v>
                </c:pt>
                <c:pt idx="699">
                  <c:v>7.923507364467E-4</c:v>
                </c:pt>
                <c:pt idx="700">
                  <c:v>8.2395225763320001E-4</c:v>
                </c:pt>
                <c:pt idx="701">
                  <c:v>8.6513266433029998E-4</c:v>
                </c:pt>
                <c:pt idx="702">
                  <c:v>8.9356757234779996E-4</c:v>
                </c:pt>
                <c:pt idx="703">
                  <c:v>9.0743321925399996E-4</c:v>
                </c:pt>
                <c:pt idx="704">
                  <c:v>8.9542736532170005E-4</c:v>
                </c:pt>
                <c:pt idx="705">
                  <c:v>8.8469241745769999E-4</c:v>
                </c:pt>
                <c:pt idx="706">
                  <c:v>8.7102787802000004E-4</c:v>
                </c:pt>
                <c:pt idx="707">
                  <c:v>8.5267442045730004E-4</c:v>
                </c:pt>
                <c:pt idx="708">
                  <c:v>8.4519229130820004E-4</c:v>
                </c:pt>
                <c:pt idx="709">
                  <c:v>8.2494318485259999E-4</c:v>
                </c:pt>
                <c:pt idx="710">
                  <c:v>8.0995023017750003E-4</c:v>
                </c:pt>
                <c:pt idx="711">
                  <c:v>7.9237227328120003E-4</c:v>
                </c:pt>
                <c:pt idx="712">
                  <c:v>7.8211131040009998E-4</c:v>
                </c:pt>
                <c:pt idx="713">
                  <c:v>7.8863836824890005E-4</c:v>
                </c:pt>
                <c:pt idx="714">
                  <c:v>8.2500063581390001E-4</c:v>
                </c:pt>
                <c:pt idx="715">
                  <c:v>8.5811008466409999E-4</c:v>
                </c:pt>
                <c:pt idx="716">
                  <c:v>8.9167908299710001E-4</c:v>
                </c:pt>
                <c:pt idx="717">
                  <c:v>9.2140655033289996E-4</c:v>
                </c:pt>
                <c:pt idx="718">
                  <c:v>9.2635391047220001E-4</c:v>
                </c:pt>
                <c:pt idx="719">
                  <c:v>9.1862765839319997E-4</c:v>
                </c:pt>
                <c:pt idx="720">
                  <c:v>9.0287358034399996E-4</c:v>
                </c:pt>
                <c:pt idx="721">
                  <c:v>8.8781595695759999E-4</c:v>
                </c:pt>
                <c:pt idx="722">
                  <c:v>8.7121454998849998E-4</c:v>
                </c:pt>
                <c:pt idx="723">
                  <c:v>8.6455821292469998E-4</c:v>
                </c:pt>
                <c:pt idx="724">
                  <c:v>8.4270065417509999E-4</c:v>
                </c:pt>
                <c:pt idx="725">
                  <c:v>8.2752102753149998E-4</c:v>
                </c:pt>
                <c:pt idx="726">
                  <c:v>8.1129296449939997E-4</c:v>
                </c:pt>
                <c:pt idx="727">
                  <c:v>8.0241786781700005E-4</c:v>
                </c:pt>
                <c:pt idx="728">
                  <c:v>8.1186025636270003E-4</c:v>
                </c:pt>
                <c:pt idx="729">
                  <c:v>8.4067572606729996E-4</c:v>
                </c:pt>
                <c:pt idx="730">
                  <c:v>8.796229958534E-4</c:v>
                </c:pt>
                <c:pt idx="731">
                  <c:v>9.0772041585300003E-4</c:v>
                </c:pt>
                <c:pt idx="732">
                  <c:v>9.4295531744139998E-4</c:v>
                </c:pt>
                <c:pt idx="733">
                  <c:v>9.4440579414369996E-4</c:v>
                </c:pt>
                <c:pt idx="734">
                  <c:v>9.3489157734440002E-4</c:v>
                </c:pt>
                <c:pt idx="735">
                  <c:v>9.2035101260990002E-4</c:v>
                </c:pt>
                <c:pt idx="736">
                  <c:v>9.0412294957789997E-4</c:v>
                </c:pt>
                <c:pt idx="737">
                  <c:v>8.8869198225440004E-4</c:v>
                </c:pt>
                <c:pt idx="738">
                  <c:v>8.734692819417E-4</c:v>
                </c:pt>
                <c:pt idx="739">
                  <c:v>8.5802393732590002E-4</c:v>
                </c:pt>
                <c:pt idx="740">
                  <c:v>8.3949096733700003E-4</c:v>
                </c:pt>
                <c:pt idx="741">
                  <c:v>8.3045067731290004E-4</c:v>
                </c:pt>
                <c:pt idx="742">
                  <c:v>8.1958650844169995E-4</c:v>
                </c:pt>
                <c:pt idx="743">
                  <c:v>8.3763117436320002E-4</c:v>
                </c:pt>
                <c:pt idx="744">
                  <c:v>8.7218394037340003E-4</c:v>
                </c:pt>
                <c:pt idx="745">
                  <c:v>9.0829486725849996E-4</c:v>
                </c:pt>
                <c:pt idx="746">
                  <c:v>9.4729952979830004E-4</c:v>
                </c:pt>
                <c:pt idx="747">
                  <c:v>9.742481051944E-4</c:v>
                </c:pt>
                <c:pt idx="748">
                  <c:v>9.8179490305480002E-4</c:v>
                </c:pt>
                <c:pt idx="749">
                  <c:v>9.658971102908E-4</c:v>
                </c:pt>
                <c:pt idx="750">
                  <c:v>9.5557869644840004E-4</c:v>
                </c:pt>
                <c:pt idx="751">
                  <c:v>9.365215664729E-4</c:v>
                </c:pt>
                <c:pt idx="752">
                  <c:v>9.256933117285E-4</c:v>
                </c:pt>
                <c:pt idx="753">
                  <c:v>9.0511387679730005E-4</c:v>
                </c:pt>
                <c:pt idx="754">
                  <c:v>8.8626495562489996E-4</c:v>
                </c:pt>
                <c:pt idx="755">
                  <c:v>8.7237783009189997E-4</c:v>
                </c:pt>
                <c:pt idx="756">
                  <c:v>8.5441209375859998E-4</c:v>
                </c:pt>
                <c:pt idx="757">
                  <c:v>8.5253798170019997E-4</c:v>
                </c:pt>
                <c:pt idx="758">
                  <c:v>8.6750223999839998E-4</c:v>
                </c:pt>
                <c:pt idx="759">
                  <c:v>9.0965197887269995E-4</c:v>
                </c:pt>
                <c:pt idx="760">
                  <c:v>9.3917833873999996E-4</c:v>
                </c:pt>
                <c:pt idx="761">
                  <c:v>9.815794182941001E-4</c:v>
                </c:pt>
                <c:pt idx="762">
                  <c:v>1.0022809728979999E-3</c:v>
                </c:pt>
                <c:pt idx="763">
                  <c:v>1.001562806778E-3</c:v>
                </c:pt>
                <c:pt idx="764">
                  <c:v>9.9600513931360005E-4</c:v>
                </c:pt>
                <c:pt idx="765">
                  <c:v>9.701695526019E-4</c:v>
                </c:pt>
                <c:pt idx="766">
                  <c:v>9.5865200273689995E-4</c:v>
                </c:pt>
                <c:pt idx="767">
                  <c:v>9.349274914712E-4</c:v>
                </c:pt>
                <c:pt idx="768">
                  <c:v>9.2050898820159998E-4</c:v>
                </c:pt>
                <c:pt idx="769">
                  <c:v>8.9527654927219996E-4</c:v>
                </c:pt>
                <c:pt idx="770">
                  <c:v>8.8396004866809997E-4</c:v>
                </c:pt>
                <c:pt idx="771">
                  <c:v>8.6748070316390005E-4</c:v>
                </c:pt>
                <c:pt idx="772">
                  <c:v>8.6274871136990004E-4</c:v>
                </c:pt>
                <c:pt idx="773">
                  <c:v>8.9084618957710005E-4</c:v>
                </c:pt>
                <c:pt idx="774">
                  <c:v>9.1248110402380002E-4</c:v>
                </c:pt>
                <c:pt idx="775">
                  <c:v>9.6023170044650004E-4</c:v>
                </c:pt>
                <c:pt idx="776">
                  <c:v>9.9398021120580002E-4</c:v>
                </c:pt>
                <c:pt idx="777">
                  <c:v>1.0197008959950001E-3</c:v>
                </c:pt>
                <c:pt idx="778">
                  <c:v>1.0221997508780001E-3</c:v>
                </c:pt>
                <c:pt idx="779">
                  <c:v>1.0130301816389999E-3</c:v>
                </c:pt>
                <c:pt idx="780">
                  <c:v>9.9520094227050003E-4</c:v>
                </c:pt>
                <c:pt idx="781">
                  <c:v>9.7723514772949998E-4</c:v>
                </c:pt>
                <c:pt idx="782">
                  <c:v>9.6632796339690002E-4</c:v>
                </c:pt>
                <c:pt idx="783">
                  <c:v>9.4253168208519999E-4</c:v>
                </c:pt>
                <c:pt idx="784">
                  <c:v>9.3287386698650003E-4</c:v>
                </c:pt>
                <c:pt idx="785">
                  <c:v>9.1651658294719998E-4</c:v>
                </c:pt>
                <c:pt idx="786">
                  <c:v>8.9557096362109995E-4</c:v>
                </c:pt>
                <c:pt idx="787">
                  <c:v>8.9799799025060004E-4</c:v>
                </c:pt>
                <c:pt idx="788">
                  <c:v>9.1348640853539998E-4</c:v>
                </c:pt>
                <c:pt idx="789">
                  <c:v>9.4406114658339999E-4</c:v>
                </c:pt>
                <c:pt idx="790">
                  <c:v>9.8366895690559994E-4</c:v>
                </c:pt>
                <c:pt idx="791">
                  <c:v>1.0182504775000001E-3</c:v>
                </c:pt>
                <c:pt idx="792">
                  <c:v>1.0430160909890001E-3</c:v>
                </c:pt>
                <c:pt idx="793">
                  <c:v>1.0591507889329999E-3</c:v>
                </c:pt>
                <c:pt idx="794">
                  <c:v>1.0545265395190001E-3</c:v>
                </c:pt>
                <c:pt idx="795">
                  <c:v>1.0297320550309999E-3</c:v>
                </c:pt>
                <c:pt idx="796">
                  <c:v>1.0200527030969999E-3</c:v>
                </c:pt>
                <c:pt idx="797">
                  <c:v>1.0008662939070001E-3</c:v>
                </c:pt>
                <c:pt idx="798">
                  <c:v>9.7923143766819997E-4</c:v>
                </c:pt>
                <c:pt idx="799">
                  <c:v>9.7008340526370004E-4</c:v>
                </c:pt>
                <c:pt idx="800">
                  <c:v>9.5060979947449999E-4</c:v>
                </c:pt>
                <c:pt idx="801">
                  <c:v>9.326440631412E-4</c:v>
                </c:pt>
                <c:pt idx="802">
                  <c:v>9.2386943288149997E-4</c:v>
                </c:pt>
                <c:pt idx="803">
                  <c:v>9.3143770936880005E-4</c:v>
                </c:pt>
                <c:pt idx="804">
                  <c:v>9.5083238556980003E-4</c:v>
                </c:pt>
                <c:pt idx="805">
                  <c:v>9.9280255381020005E-4</c:v>
                </c:pt>
                <c:pt idx="806">
                  <c:v>1.025258679874E-3</c:v>
                </c:pt>
                <c:pt idx="807">
                  <c:v>1.0524800745769999E-3</c:v>
                </c:pt>
                <c:pt idx="808">
                  <c:v>1.0834999848159999E-3</c:v>
                </c:pt>
                <c:pt idx="809">
                  <c:v>1.081819762476E-3</c:v>
                </c:pt>
                <c:pt idx="810">
                  <c:v>1.0656778467820001E-3</c:v>
                </c:pt>
                <c:pt idx="811">
                  <c:v>1.050182268955E-3</c:v>
                </c:pt>
                <c:pt idx="812">
                  <c:v>1.0264219017700001E-3</c:v>
                </c:pt>
                <c:pt idx="813">
                  <c:v>1.003925222903E-3</c:v>
                </c:pt>
                <c:pt idx="814">
                  <c:v>9.867852786555999E-4</c:v>
                </c:pt>
                <c:pt idx="815">
                  <c:v>9.6660800045360003E-4</c:v>
                </c:pt>
                <c:pt idx="816">
                  <c:v>9.4436988001689998E-4</c:v>
                </c:pt>
                <c:pt idx="817">
                  <c:v>9.3452539294960001E-4</c:v>
                </c:pt>
                <c:pt idx="818">
                  <c:v>9.2259846860539999E-4</c:v>
                </c:pt>
                <c:pt idx="819">
                  <c:v>9.340586257167E-4</c:v>
                </c:pt>
                <c:pt idx="820">
                  <c:v>9.6777844009920001E-4</c:v>
                </c:pt>
                <c:pt idx="821">
                  <c:v>1.0001339251180001E-3</c:v>
                </c:pt>
                <c:pt idx="822">
                  <c:v>1.0354119585830001E-3</c:v>
                </c:pt>
                <c:pt idx="823">
                  <c:v>1.0769010987129999E-3</c:v>
                </c:pt>
                <c:pt idx="824">
                  <c:v>1.10463227611E-3</c:v>
                </c:pt>
                <c:pt idx="825">
                  <c:v>1.1098956456409999E-3</c:v>
                </c:pt>
                <c:pt idx="826">
                  <c:v>1.105752424337E-3</c:v>
                </c:pt>
                <c:pt idx="827">
                  <c:v>1.0823007905859999E-3</c:v>
                </c:pt>
                <c:pt idx="828">
                  <c:v>1.0615059873090001E-3</c:v>
                </c:pt>
                <c:pt idx="829">
                  <c:v>1.0486169485379999E-3</c:v>
                </c:pt>
                <c:pt idx="830">
                  <c:v>1.0251222411169999E-3</c:v>
                </c:pt>
                <c:pt idx="831">
                  <c:v>1.009181374684E-3</c:v>
                </c:pt>
                <c:pt idx="832">
                  <c:v>9.9313294049350001E-4</c:v>
                </c:pt>
                <c:pt idx="833">
                  <c:v>9.6833851421249996E-4</c:v>
                </c:pt>
                <c:pt idx="834">
                  <c:v>9.5488940132779998E-4</c:v>
                </c:pt>
                <c:pt idx="835">
                  <c:v>9.6992542967199997E-4</c:v>
                </c:pt>
                <c:pt idx="836">
                  <c:v>9.9212047643959999E-4</c:v>
                </c:pt>
                <c:pt idx="837">
                  <c:v>1.024353899993E-3</c:v>
                </c:pt>
                <c:pt idx="838">
                  <c:v>1.0697707766670001E-3</c:v>
                </c:pt>
                <c:pt idx="839">
                  <c:v>1.0938830673690001E-3</c:v>
                </c:pt>
                <c:pt idx="840">
                  <c:v>1.1267554946240001E-3</c:v>
                </c:pt>
                <c:pt idx="841">
                  <c:v>1.1440893867979999E-3</c:v>
                </c:pt>
                <c:pt idx="842">
                  <c:v>1.131839351729E-3</c:v>
                </c:pt>
                <c:pt idx="843">
                  <c:v>1.113019185141E-3</c:v>
                </c:pt>
                <c:pt idx="844">
                  <c:v>1.0973871685559999E-3</c:v>
                </c:pt>
                <c:pt idx="845">
                  <c:v>1.072592684068E-3</c:v>
                </c:pt>
                <c:pt idx="846">
                  <c:v>1.054950174876E-3</c:v>
                </c:pt>
                <c:pt idx="847">
                  <c:v>1.0434110881760001E-3</c:v>
                </c:pt>
                <c:pt idx="848">
                  <c:v>1.0154787451029999E-3</c:v>
                </c:pt>
                <c:pt idx="849">
                  <c:v>1.0033795842900001E-3</c:v>
                </c:pt>
                <c:pt idx="850">
                  <c:v>9.898944990708999E-4</c:v>
                </c:pt>
                <c:pt idx="851">
                  <c:v>9.8776188679039999E-4</c:v>
                </c:pt>
                <c:pt idx="852">
                  <c:v>1.0158736258750001E-3</c:v>
                </c:pt>
                <c:pt idx="853">
                  <c:v>1.0608740849419999E-3</c:v>
                </c:pt>
                <c:pt idx="854">
                  <c:v>1.0960372164850001E-3</c:v>
                </c:pt>
                <c:pt idx="855">
                  <c:v>1.130008255132E-3</c:v>
                </c:pt>
                <c:pt idx="856">
                  <c:v>1.1487279552969999E-3</c:v>
                </c:pt>
                <c:pt idx="857">
                  <c:v>1.1313438881189999E-3</c:v>
                </c:pt>
                <c:pt idx="858">
                  <c:v>1.1255564168099999E-3</c:v>
                </c:pt>
                <c:pt idx="859">
                  <c:v>1.1111091589559999E-3</c:v>
                </c:pt>
                <c:pt idx="860">
                  <c:v>1.0985862463709999E-3</c:v>
                </c:pt>
                <c:pt idx="861">
                  <c:v>1.083744107746E-3</c:v>
                </c:pt>
                <c:pt idx="862">
                  <c:v>1.074474072084E-3</c:v>
                </c:pt>
                <c:pt idx="863">
                  <c:v>1.0525374673309999E-3</c:v>
                </c:pt>
                <c:pt idx="864">
                  <c:v>1.039131428115E-3</c:v>
                </c:pt>
                <c:pt idx="865">
                  <c:v>1.0392032563690001E-3</c:v>
                </c:pt>
                <c:pt idx="866">
                  <c:v>1.0395550634710001E-3</c:v>
                </c:pt>
                <c:pt idx="867">
                  <c:v>1.0855607688430001E-3</c:v>
                </c:pt>
                <c:pt idx="868">
                  <c:v>1.119129825383E-3</c:v>
                </c:pt>
                <c:pt idx="869">
                  <c:v>1.1567558394740001E-3</c:v>
                </c:pt>
                <c:pt idx="870">
                  <c:v>1.1746496893470001E-3</c:v>
                </c:pt>
                <c:pt idx="871">
                  <c:v>1.177378348075E-3</c:v>
                </c:pt>
                <c:pt idx="872">
                  <c:v>1.1606692569330001E-3</c:v>
                </c:pt>
                <c:pt idx="873">
                  <c:v>1.1431055609140001E-3</c:v>
                </c:pt>
                <c:pt idx="874">
                  <c:v>1.1389912106099999E-3</c:v>
                </c:pt>
                <c:pt idx="875">
                  <c:v>1.106980373152E-3</c:v>
                </c:pt>
                <c:pt idx="876">
                  <c:v>1.104912371375E-3</c:v>
                </c:pt>
                <c:pt idx="877">
                  <c:v>1.081898692064E-3</c:v>
                </c:pt>
                <c:pt idx="878">
                  <c:v>1.070488826372E-3</c:v>
                </c:pt>
                <c:pt idx="879">
                  <c:v>1.06001237873E-3</c:v>
                </c:pt>
                <c:pt idx="880">
                  <c:v>1.0651537450029999E-3</c:v>
                </c:pt>
                <c:pt idx="881">
                  <c:v>1.090091653168E-3</c:v>
                </c:pt>
                <c:pt idx="882">
                  <c:v>1.1309848632659999E-3</c:v>
                </c:pt>
                <c:pt idx="883">
                  <c:v>1.176200690679E-3</c:v>
                </c:pt>
                <c:pt idx="884">
                  <c:v>1.194439246319E-3</c:v>
                </c:pt>
                <c:pt idx="885">
                  <c:v>1.209209673107E-3</c:v>
                </c:pt>
                <c:pt idx="886">
                  <c:v>1.189865288325E-3</c:v>
                </c:pt>
                <c:pt idx="887">
                  <c:v>1.172631978989E-3</c:v>
                </c:pt>
                <c:pt idx="888">
                  <c:v>1.159829087555E-3</c:v>
                </c:pt>
                <c:pt idx="889">
                  <c:v>1.1405637487770001E-3</c:v>
                </c:pt>
                <c:pt idx="890">
                  <c:v>1.127559691668E-3</c:v>
                </c:pt>
                <c:pt idx="891">
                  <c:v>1.114311628044E-3</c:v>
                </c:pt>
                <c:pt idx="892">
                  <c:v>1.09888066072E-3</c:v>
                </c:pt>
                <c:pt idx="893">
                  <c:v>1.0836507426569999E-3</c:v>
                </c:pt>
                <c:pt idx="894">
                  <c:v>1.0834281565619999E-3</c:v>
                </c:pt>
                <c:pt idx="895">
                  <c:v>1.103339833207E-3</c:v>
                </c:pt>
                <c:pt idx="896">
                  <c:v>1.1396805057300001E-3</c:v>
                </c:pt>
                <c:pt idx="897">
                  <c:v>1.1899011442439999E-3</c:v>
                </c:pt>
                <c:pt idx="898">
                  <c:v>1.2179914629090001E-3</c:v>
                </c:pt>
                <c:pt idx="899">
                  <c:v>1.2282165698710001E-3</c:v>
                </c:pt>
                <c:pt idx="900">
                  <c:v>1.2164260260759999E-3</c:v>
                </c:pt>
                <c:pt idx="901">
                  <c:v>1.200119033456E-3</c:v>
                </c:pt>
                <c:pt idx="902">
                  <c:v>1.1870720190929999E-3</c:v>
                </c:pt>
                <c:pt idx="903">
                  <c:v>1.1695156572390001E-3</c:v>
                </c:pt>
                <c:pt idx="904">
                  <c:v>1.158400205895E-3</c:v>
                </c:pt>
                <c:pt idx="905">
                  <c:v>1.138452673331E-3</c:v>
                </c:pt>
                <c:pt idx="906">
                  <c:v>1.1307479580859999E-3</c:v>
                </c:pt>
                <c:pt idx="907">
                  <c:v>1.1040937388319999E-3</c:v>
                </c:pt>
                <c:pt idx="908">
                  <c:v>1.099914661609E-3</c:v>
                </c:pt>
                <c:pt idx="909">
                  <c:v>1.1204438051210001E-3</c:v>
                </c:pt>
                <c:pt idx="910">
                  <c:v>1.153438352048E-3</c:v>
                </c:pt>
                <c:pt idx="911">
                  <c:v>1.1961482232440001E-3</c:v>
                </c:pt>
                <c:pt idx="912">
                  <c:v>1.227103522979E-3</c:v>
                </c:pt>
                <c:pt idx="913">
                  <c:v>1.2621660716829999E-3</c:v>
                </c:pt>
                <c:pt idx="914">
                  <c:v>1.2670345604420001E-3</c:v>
                </c:pt>
                <c:pt idx="915">
                  <c:v>1.2626184616239999E-3</c:v>
                </c:pt>
                <c:pt idx="916">
                  <c:v>1.2397699756550001E-3</c:v>
                </c:pt>
                <c:pt idx="917">
                  <c:v>1.2287981808190001E-3</c:v>
                </c:pt>
                <c:pt idx="918">
                  <c:v>1.213474897668E-3</c:v>
                </c:pt>
                <c:pt idx="919">
                  <c:v>1.189053873532E-3</c:v>
                </c:pt>
                <c:pt idx="920">
                  <c:v>1.1813922319560001E-3</c:v>
                </c:pt>
                <c:pt idx="921">
                  <c:v>1.1600444559009999E-3</c:v>
                </c:pt>
                <c:pt idx="922">
                  <c:v>1.149639952928E-3</c:v>
                </c:pt>
                <c:pt idx="923">
                  <c:v>1.137389917858E-3</c:v>
                </c:pt>
                <c:pt idx="924">
                  <c:v>1.1488716118039999E-3</c:v>
                </c:pt>
                <c:pt idx="925">
                  <c:v>1.1807747650890001E-3</c:v>
                </c:pt>
                <c:pt idx="926">
                  <c:v>1.2209713459010001E-3</c:v>
                </c:pt>
                <c:pt idx="927">
                  <c:v>1.263961195946E-3</c:v>
                </c:pt>
                <c:pt idx="928">
                  <c:v>1.2830327032129999E-3</c:v>
                </c:pt>
                <c:pt idx="929">
                  <c:v>1.2977097649130001E-3</c:v>
                </c:pt>
                <c:pt idx="930">
                  <c:v>1.2799163814629999E-3</c:v>
                </c:pt>
                <c:pt idx="931">
                  <c:v>1.2643920490519999E-3</c:v>
                </c:pt>
                <c:pt idx="932">
                  <c:v>1.2468572240320001E-3</c:v>
                </c:pt>
                <c:pt idx="933">
                  <c:v>1.234686234966E-3</c:v>
                </c:pt>
                <c:pt idx="934">
                  <c:v>1.2184509541840001E-3</c:v>
                </c:pt>
                <c:pt idx="935">
                  <c:v>1.202158397064E-3</c:v>
                </c:pt>
                <c:pt idx="936">
                  <c:v>1.1914736824110001E-3</c:v>
                </c:pt>
                <c:pt idx="937">
                  <c:v>1.1707219528029999E-3</c:v>
                </c:pt>
                <c:pt idx="938">
                  <c:v>1.1756333988159999E-3</c:v>
                </c:pt>
                <c:pt idx="939">
                  <c:v>1.1909351451319999E-3</c:v>
                </c:pt>
                <c:pt idx="940">
                  <c:v>1.2251432053740001E-3</c:v>
                </c:pt>
                <c:pt idx="941">
                  <c:v>1.264104852453E-3</c:v>
                </c:pt>
                <c:pt idx="942">
                  <c:v>1.298715011217E-3</c:v>
                </c:pt>
                <c:pt idx="943">
                  <c:v>1.3148424914110001E-3</c:v>
                </c:pt>
                <c:pt idx="944">
                  <c:v>1.3064987724650001E-3</c:v>
                </c:pt>
                <c:pt idx="945">
                  <c:v>1.2967546936120001E-3</c:v>
                </c:pt>
                <c:pt idx="946">
                  <c:v>1.2738344958050001E-3</c:v>
                </c:pt>
                <c:pt idx="947">
                  <c:v>1.2633580481630001E-3</c:v>
                </c:pt>
                <c:pt idx="948">
                  <c:v>1.24239095021E-3</c:v>
                </c:pt>
                <c:pt idx="949">
                  <c:v>1.22632808052E-3</c:v>
                </c:pt>
                <c:pt idx="950">
                  <c:v>1.212986651808E-3</c:v>
                </c:pt>
                <c:pt idx="951">
                  <c:v>1.1967944446949999E-3</c:v>
                </c:pt>
                <c:pt idx="952">
                  <c:v>1.1856359196830001E-3</c:v>
                </c:pt>
                <c:pt idx="953">
                  <c:v>1.1931970948350001E-3</c:v>
                </c:pt>
                <c:pt idx="954">
                  <c:v>1.2318857479840001E-3</c:v>
                </c:pt>
                <c:pt idx="955">
                  <c:v>1.265002414584E-3</c:v>
                </c:pt>
                <c:pt idx="956">
                  <c:v>1.3092632871119999E-3</c:v>
                </c:pt>
                <c:pt idx="957">
                  <c:v>1.3309987261889999E-3</c:v>
                </c:pt>
                <c:pt idx="958">
                  <c:v>1.340089249425E-3</c:v>
                </c:pt>
                <c:pt idx="959">
                  <c:v>1.329555409029E-3</c:v>
                </c:pt>
                <c:pt idx="960">
                  <c:v>1.3144476106389999E-3</c:v>
                </c:pt>
                <c:pt idx="961">
                  <c:v>1.300136791542E-3</c:v>
                </c:pt>
                <c:pt idx="962">
                  <c:v>1.2871759245170001E-3</c:v>
                </c:pt>
                <c:pt idx="963">
                  <c:v>1.2734970077869999E-3</c:v>
                </c:pt>
                <c:pt idx="964">
                  <c:v>1.2529318919410001E-3</c:v>
                </c:pt>
                <c:pt idx="965">
                  <c:v>1.2444517342369999E-3</c:v>
                </c:pt>
                <c:pt idx="966">
                  <c:v>1.223857980222E-3</c:v>
                </c:pt>
                <c:pt idx="967">
                  <c:v>1.2262131785969999E-3</c:v>
                </c:pt>
                <c:pt idx="968">
                  <c:v>1.241105608642E-3</c:v>
                </c:pt>
                <c:pt idx="969">
                  <c:v>1.275766058825E-3</c:v>
                </c:pt>
                <c:pt idx="970">
                  <c:v>1.314217806794E-3</c:v>
                </c:pt>
                <c:pt idx="971">
                  <c:v>1.3534954050559999E-3</c:v>
                </c:pt>
                <c:pt idx="972">
                  <c:v>1.371942111291E-3</c:v>
                </c:pt>
                <c:pt idx="973">
                  <c:v>1.3622699771079999E-3</c:v>
                </c:pt>
                <c:pt idx="974">
                  <c:v>1.3536246260629999E-3</c:v>
                </c:pt>
                <c:pt idx="975">
                  <c:v>1.330359606072E-3</c:v>
                </c:pt>
                <c:pt idx="976">
                  <c:v>1.321800402366E-3</c:v>
                </c:pt>
                <c:pt idx="977">
                  <c:v>1.304244040512E-3</c:v>
                </c:pt>
                <c:pt idx="978">
                  <c:v>1.291232882068E-3</c:v>
                </c:pt>
                <c:pt idx="979">
                  <c:v>1.2755219358949999E-3</c:v>
                </c:pt>
                <c:pt idx="980">
                  <c:v>1.266826293431E-3</c:v>
                </c:pt>
                <c:pt idx="981">
                  <c:v>1.253843889572E-3</c:v>
                </c:pt>
                <c:pt idx="982">
                  <c:v>1.259631360881E-3</c:v>
                </c:pt>
                <c:pt idx="983">
                  <c:v>1.2965177884329999E-3</c:v>
                </c:pt>
                <c:pt idx="984">
                  <c:v>1.3260657433419999E-3</c:v>
                </c:pt>
                <c:pt idx="985">
                  <c:v>1.3733064988630001E-3</c:v>
                </c:pt>
                <c:pt idx="986">
                  <c:v>1.396363135427E-3</c:v>
                </c:pt>
                <c:pt idx="987">
                  <c:v>1.402854337357E-3</c:v>
                </c:pt>
                <c:pt idx="988">
                  <c:v>1.3936704490330001E-3</c:v>
                </c:pt>
                <c:pt idx="989">
                  <c:v>1.380515750498E-3</c:v>
                </c:pt>
                <c:pt idx="990">
                  <c:v>1.357602654025E-3</c:v>
                </c:pt>
                <c:pt idx="991">
                  <c:v>1.340613467619E-3</c:v>
                </c:pt>
                <c:pt idx="992">
                  <c:v>1.3314295792950001E-3</c:v>
                </c:pt>
                <c:pt idx="993">
                  <c:v>1.3005891814830001E-3</c:v>
                </c:pt>
                <c:pt idx="994">
                  <c:v>1.2959361774849999E-3</c:v>
                </c:pt>
                <c:pt idx="995">
                  <c:v>1.2728794245049999E-3</c:v>
                </c:pt>
                <c:pt idx="996">
                  <c:v>1.270545762964E-3</c:v>
                </c:pt>
                <c:pt idx="997">
                  <c:v>1.2889064382759999E-3</c:v>
                </c:pt>
                <c:pt idx="998">
                  <c:v>1.3252112548800001E-3</c:v>
                </c:pt>
                <c:pt idx="999">
                  <c:v>1.3588807778430001E-3</c:v>
                </c:pt>
                <c:pt idx="1000">
                  <c:v>1.3944818638270001E-3</c:v>
                </c:pt>
                <c:pt idx="1001">
                  <c:v>1.4286396326500001E-3</c:v>
                </c:pt>
                <c:pt idx="1002">
                  <c:v>1.4193193055690001E-3</c:v>
                </c:pt>
                <c:pt idx="1003">
                  <c:v>1.4206980122250001E-3</c:v>
                </c:pt>
                <c:pt idx="1004">
                  <c:v>1.3996303314340001E-3</c:v>
                </c:pt>
                <c:pt idx="1005">
                  <c:v>1.3787923380729999E-3</c:v>
                </c:pt>
                <c:pt idx="1006">
                  <c:v>1.365774078295E-3</c:v>
                </c:pt>
                <c:pt idx="1007">
                  <c:v>1.347686280496E-3</c:v>
                </c:pt>
                <c:pt idx="1008">
                  <c:v>1.3320111902430001E-3</c:v>
                </c:pt>
                <c:pt idx="1009">
                  <c:v>1.317463465966E-3</c:v>
                </c:pt>
                <c:pt idx="1010">
                  <c:v>1.3109865831209999E-3</c:v>
                </c:pt>
                <c:pt idx="1011">
                  <c:v>1.2994905700909999E-3</c:v>
                </c:pt>
                <c:pt idx="1012">
                  <c:v>1.3284712331370001E-3</c:v>
                </c:pt>
                <c:pt idx="1013">
                  <c:v>1.3630311004819999E-3</c:v>
                </c:pt>
                <c:pt idx="1014">
                  <c:v>1.3983091339469999E-3</c:v>
                </c:pt>
                <c:pt idx="1015">
                  <c:v>1.44302949775E-3</c:v>
                </c:pt>
                <c:pt idx="1016">
                  <c:v>1.46750069689E-3</c:v>
                </c:pt>
                <c:pt idx="1017">
                  <c:v>1.464872621E-3</c:v>
                </c:pt>
                <c:pt idx="1018">
                  <c:v>1.449549454264E-3</c:v>
                </c:pt>
                <c:pt idx="1019">
                  <c:v>1.435446785763E-3</c:v>
                </c:pt>
                <c:pt idx="1020">
                  <c:v>1.416138373315E-3</c:v>
                </c:pt>
                <c:pt idx="1021">
                  <c:v>1.40366575215E-3</c:v>
                </c:pt>
                <c:pt idx="1022">
                  <c:v>1.3865976361560001E-3</c:v>
                </c:pt>
                <c:pt idx="1023">
                  <c:v>1.3695007655770001E-3</c:v>
                </c:pt>
                <c:pt idx="1024">
                  <c:v>1.357480534352E-3</c:v>
                </c:pt>
                <c:pt idx="1025">
                  <c:v>1.3439093017949999E-3</c:v>
                </c:pt>
                <c:pt idx="1026">
                  <c:v>1.3429614482450001E-3</c:v>
                </c:pt>
                <c:pt idx="1027">
                  <c:v>1.373550621793E-3</c:v>
                </c:pt>
                <c:pt idx="1028">
                  <c:v>1.409539487213E-3</c:v>
                </c:pt>
                <c:pt idx="1029">
                  <c:v>1.450590556487E-3</c:v>
                </c:pt>
                <c:pt idx="1030">
                  <c:v>1.4802605146539999E-3</c:v>
                </c:pt>
                <c:pt idx="1031">
                  <c:v>1.4855884946879999E-3</c:v>
                </c:pt>
                <c:pt idx="1032">
                  <c:v>1.4754567528139999E-3</c:v>
                </c:pt>
                <c:pt idx="1033">
                  <c:v>1.4564642915500001E-3</c:v>
                </c:pt>
                <c:pt idx="1034">
                  <c:v>1.4431084273380001E-3</c:v>
                </c:pt>
                <c:pt idx="1035">
                  <c:v>1.4296234585339999E-3</c:v>
                </c:pt>
                <c:pt idx="1036">
                  <c:v>1.4136538375169999E-3</c:v>
                </c:pt>
                <c:pt idx="1037">
                  <c:v>1.3930673012510001E-3</c:v>
                </c:pt>
                <c:pt idx="1038">
                  <c:v>1.380206900649E-3</c:v>
                </c:pt>
                <c:pt idx="1039">
                  <c:v>1.3685170561080001E-3</c:v>
                </c:pt>
                <c:pt idx="1040">
                  <c:v>1.3656448572869999E-3</c:v>
                </c:pt>
                <c:pt idx="1041">
                  <c:v>1.3857790036130001E-3</c:v>
                </c:pt>
                <c:pt idx="1042">
                  <c:v>1.4185438631099999E-3</c:v>
                </c:pt>
                <c:pt idx="1043">
                  <c:v>1.4625604962930001E-3</c:v>
                </c:pt>
                <c:pt idx="1044">
                  <c:v>1.4963736757639999E-3</c:v>
                </c:pt>
                <c:pt idx="1045">
                  <c:v>1.5144973294810001E-3</c:v>
                </c:pt>
                <c:pt idx="1046">
                  <c:v>1.502692583017E-3</c:v>
                </c:pt>
                <c:pt idx="1047">
                  <c:v>1.496782992035E-3</c:v>
                </c:pt>
                <c:pt idx="1048">
                  <c:v>1.4800523640590001E-3</c:v>
                </c:pt>
                <c:pt idx="1049">
                  <c:v>1.466452376917E-3</c:v>
                </c:pt>
                <c:pt idx="1050">
                  <c:v>1.4533693902190001E-3</c:v>
                </c:pt>
                <c:pt idx="1051">
                  <c:v>1.439805375412E-3</c:v>
                </c:pt>
                <c:pt idx="1052">
                  <c:v>1.4286396326500001E-3</c:v>
                </c:pt>
                <c:pt idx="1053">
                  <c:v>1.4179765712470001E-3</c:v>
                </c:pt>
                <c:pt idx="1054">
                  <c:v>1.411226927303E-3</c:v>
                </c:pt>
                <c:pt idx="1055">
                  <c:v>1.416992861778E-3</c:v>
                </c:pt>
                <c:pt idx="1056">
                  <c:v>1.461497857235E-3</c:v>
                </c:pt>
                <c:pt idx="1057">
                  <c:v>1.4977882383389999E-3</c:v>
                </c:pt>
                <c:pt idx="1058">
                  <c:v>1.5278244391080001E-3</c:v>
                </c:pt>
                <c:pt idx="1059">
                  <c:v>1.5319244703279999E-3</c:v>
                </c:pt>
                <c:pt idx="1060">
                  <c:v>1.5199186746030001E-3</c:v>
                </c:pt>
                <c:pt idx="1061">
                  <c:v>1.5078122960400001E-3</c:v>
                </c:pt>
                <c:pt idx="1062">
                  <c:v>1.502254512161E-3</c:v>
                </c:pt>
                <c:pt idx="1063">
                  <c:v>1.4902342809359999E-3</c:v>
                </c:pt>
                <c:pt idx="1064">
                  <c:v>1.475765486248E-3</c:v>
                </c:pt>
                <c:pt idx="1065">
                  <c:v>1.473862677813E-3</c:v>
                </c:pt>
                <c:pt idx="1066">
                  <c:v>1.457167905755E-3</c:v>
                </c:pt>
                <c:pt idx="1067">
                  <c:v>1.451107556932E-3</c:v>
                </c:pt>
                <c:pt idx="1068">
                  <c:v>1.4552004868160001E-3</c:v>
                </c:pt>
                <c:pt idx="1069">
                  <c:v>1.4792337315160001E-3</c:v>
                </c:pt>
                <c:pt idx="1070">
                  <c:v>1.5191431157290001E-3</c:v>
                </c:pt>
                <c:pt idx="1071">
                  <c:v>1.5653067966919999E-3</c:v>
                </c:pt>
                <c:pt idx="1072">
                  <c:v>1.575424219482E-3</c:v>
                </c:pt>
                <c:pt idx="1073">
                  <c:v>1.5704409452160001E-3</c:v>
                </c:pt>
                <c:pt idx="1074">
                  <c:v>1.5620827907700001E-3</c:v>
                </c:pt>
                <c:pt idx="1075">
                  <c:v>1.541050965898E-3</c:v>
                </c:pt>
                <c:pt idx="1076">
                  <c:v>1.524377730675E-3</c:v>
                </c:pt>
                <c:pt idx="1077">
                  <c:v>1.5090042725209999E-3</c:v>
                </c:pt>
                <c:pt idx="1078">
                  <c:v>1.4928552554919999E-3</c:v>
                </c:pt>
                <c:pt idx="1079">
                  <c:v>1.4792983420189999E-3</c:v>
                </c:pt>
                <c:pt idx="1080">
                  <c:v>1.4700067695230001E-3</c:v>
                </c:pt>
                <c:pt idx="1081">
                  <c:v>1.452672877349E-3</c:v>
                </c:pt>
                <c:pt idx="1082">
                  <c:v>1.463314518332E-3</c:v>
                </c:pt>
                <c:pt idx="1083">
                  <c:v>1.4984201407059999E-3</c:v>
                </c:pt>
                <c:pt idx="1084">
                  <c:v>1.5335688367490001E-3</c:v>
                </c:pt>
                <c:pt idx="1085">
                  <c:v>1.57620687969E-3</c:v>
                </c:pt>
                <c:pt idx="1086">
                  <c:v>1.6071047866719999E-3</c:v>
                </c:pt>
                <c:pt idx="1087">
                  <c:v>1.6110180877150001E-3</c:v>
                </c:pt>
                <c:pt idx="1088">
                  <c:v>1.5983660705389999E-3</c:v>
                </c:pt>
                <c:pt idx="1089">
                  <c:v>1.581951277331E-3</c:v>
                </c:pt>
                <c:pt idx="1090">
                  <c:v>1.561429351568E-3</c:v>
                </c:pt>
                <c:pt idx="1091">
                  <c:v>1.547599676996E-3</c:v>
                </c:pt>
                <c:pt idx="1092">
                  <c:v>1.5327358851210001E-3</c:v>
                </c:pt>
                <c:pt idx="1093">
                  <c:v>1.5127740334720001E-3</c:v>
                </c:pt>
                <c:pt idx="1094">
                  <c:v>1.5015579992909999E-3</c:v>
                </c:pt>
                <c:pt idx="1095">
                  <c:v>1.4837861526760001E-3</c:v>
                </c:pt>
                <c:pt idx="1096">
                  <c:v>1.478293095715E-3</c:v>
                </c:pt>
                <c:pt idx="1097">
                  <c:v>1.4968260657039999E-3</c:v>
                </c:pt>
                <c:pt idx="1098">
                  <c:v>1.5327358851210001E-3</c:v>
                </c:pt>
                <c:pt idx="1099">
                  <c:v>1.5712954336780001E-3</c:v>
                </c:pt>
                <c:pt idx="1100">
                  <c:v>1.61367491819E-3</c:v>
                </c:pt>
                <c:pt idx="1101">
                  <c:v>1.642634044401E-3</c:v>
                </c:pt>
                <c:pt idx="1102">
                  <c:v>1.6593359177930001E-3</c:v>
                </c:pt>
                <c:pt idx="1103">
                  <c:v>1.657368498854E-3</c:v>
                </c:pt>
                <c:pt idx="1104">
                  <c:v>1.635999185964E-3</c:v>
                </c:pt>
                <c:pt idx="1105">
                  <c:v>1.6173226758840001E-3</c:v>
                </c:pt>
                <c:pt idx="1106">
                  <c:v>1.599593902938E-3</c:v>
                </c:pt>
                <c:pt idx="1107">
                  <c:v>1.5798904933040001E-3</c:v>
                </c:pt>
                <c:pt idx="1108">
                  <c:v>1.5596773009749999E-3</c:v>
                </c:pt>
                <c:pt idx="1109">
                  <c:v>1.541632576846E-3</c:v>
                </c:pt>
                <c:pt idx="1110">
                  <c:v>1.5208951663230001E-3</c:v>
                </c:pt>
                <c:pt idx="1111">
                  <c:v>1.5044589526949999E-3</c:v>
                </c:pt>
                <c:pt idx="1112">
                  <c:v>1.515337498859E-3</c:v>
                </c:pt>
                <c:pt idx="1113">
                  <c:v>1.5303160762409999E-3</c:v>
                </c:pt>
                <c:pt idx="1114">
                  <c:v>1.5700674848630001E-3</c:v>
                </c:pt>
                <c:pt idx="1115">
                  <c:v>1.6068749828259999E-3</c:v>
                </c:pt>
                <c:pt idx="1116">
                  <c:v>1.642318093218E-3</c:v>
                </c:pt>
                <c:pt idx="1117">
                  <c:v>1.6737760743130001E-3</c:v>
                </c:pt>
                <c:pt idx="1118">
                  <c:v>1.6942764632399999E-3</c:v>
                </c:pt>
                <c:pt idx="1119">
                  <c:v>1.693263999186E-3</c:v>
                </c:pt>
                <c:pt idx="1120">
                  <c:v>1.6750326612960001E-3</c:v>
                </c:pt>
                <c:pt idx="1121">
                  <c:v>1.663407310843E-3</c:v>
                </c:pt>
                <c:pt idx="1122">
                  <c:v>1.6310589853669999E-3</c:v>
                </c:pt>
                <c:pt idx="1123">
                  <c:v>1.6145150875670001E-3</c:v>
                </c:pt>
                <c:pt idx="1124">
                  <c:v>1.58989301417E-3</c:v>
                </c:pt>
                <c:pt idx="1125">
                  <c:v>1.5670803841199999E-3</c:v>
                </c:pt>
                <c:pt idx="1126">
                  <c:v>1.5500840963800001E-3</c:v>
                </c:pt>
                <c:pt idx="1127">
                  <c:v>1.530244247988E-3</c:v>
                </c:pt>
                <c:pt idx="1128">
                  <c:v>1.529267756268E-3</c:v>
                </c:pt>
                <c:pt idx="1129">
                  <c:v>1.5395430382339999E-3</c:v>
                </c:pt>
                <c:pt idx="1130">
                  <c:v>1.5761350514370001E-3</c:v>
                </c:pt>
                <c:pt idx="1131">
                  <c:v>1.604175078683E-3</c:v>
                </c:pt>
                <c:pt idx="1132">
                  <c:v>1.646253047511E-3</c:v>
                </c:pt>
                <c:pt idx="1133">
                  <c:v>1.6816889401529999E-3</c:v>
                </c:pt>
                <c:pt idx="1134">
                  <c:v>1.7071224283429999E-3</c:v>
                </c:pt>
                <c:pt idx="1135">
                  <c:v>1.719350926578E-3</c:v>
                </c:pt>
                <c:pt idx="1136">
                  <c:v>1.7038265941659999E-3</c:v>
                </c:pt>
                <c:pt idx="1137">
                  <c:v>1.69020507019E-3</c:v>
                </c:pt>
                <c:pt idx="1138">
                  <c:v>1.669697463512E-3</c:v>
                </c:pt>
                <c:pt idx="1139">
                  <c:v>1.6549989813939999E-3</c:v>
                </c:pt>
                <c:pt idx="1140">
                  <c:v>1.6304415184999999E-3</c:v>
                </c:pt>
                <c:pt idx="1141">
                  <c:v>1.617135945708E-3</c:v>
                </c:pt>
                <c:pt idx="1142">
                  <c:v>1.596111338586E-3</c:v>
                </c:pt>
                <c:pt idx="1143">
                  <c:v>1.573413610458E-3</c:v>
                </c:pt>
                <c:pt idx="1144">
                  <c:v>1.572975656018E-3</c:v>
                </c:pt>
                <c:pt idx="1145">
                  <c:v>1.576996757649E-3</c:v>
                </c:pt>
                <c:pt idx="1146">
                  <c:v>1.610048813745E-3</c:v>
                </c:pt>
                <c:pt idx="1147">
                  <c:v>1.644386094995E-3</c:v>
                </c:pt>
                <c:pt idx="1148">
                  <c:v>1.6790752997620001E-3</c:v>
                </c:pt>
                <c:pt idx="1149">
                  <c:v>1.7148846527559999E-3</c:v>
                </c:pt>
                <c:pt idx="1150">
                  <c:v>1.750787254423E-3</c:v>
                </c:pt>
                <c:pt idx="1151">
                  <c:v>1.755411503837E-3</c:v>
                </c:pt>
                <c:pt idx="1152">
                  <c:v>1.7382357036690001E-3</c:v>
                </c:pt>
                <c:pt idx="1153">
                  <c:v>1.7309115501119999E-3</c:v>
                </c:pt>
                <c:pt idx="1154">
                  <c:v>1.701729837805E-3</c:v>
                </c:pt>
                <c:pt idx="1155">
                  <c:v>1.6871102852749999E-3</c:v>
                </c:pt>
                <c:pt idx="1156">
                  <c:v>1.6675360966469999E-3</c:v>
                </c:pt>
                <c:pt idx="1157">
                  <c:v>1.6466623637829999E-3</c:v>
                </c:pt>
                <c:pt idx="1158">
                  <c:v>1.6288402257489999E-3</c:v>
                </c:pt>
                <c:pt idx="1159">
                  <c:v>1.6122029628599999E-3</c:v>
                </c:pt>
                <c:pt idx="1160">
                  <c:v>1.5958312433210001E-3</c:v>
                </c:pt>
                <c:pt idx="1161">
                  <c:v>1.6051084967330001E-3</c:v>
                </c:pt>
                <c:pt idx="1162">
                  <c:v>1.6453267307949999E-3</c:v>
                </c:pt>
                <c:pt idx="1163">
                  <c:v>1.675319857895E-3</c:v>
                </c:pt>
                <c:pt idx="1164">
                  <c:v>1.7191857332359999E-3</c:v>
                </c:pt>
                <c:pt idx="1165">
                  <c:v>1.752905547619E-3</c:v>
                </c:pt>
                <c:pt idx="1166">
                  <c:v>1.774734351784E-3</c:v>
                </c:pt>
                <c:pt idx="1167">
                  <c:v>1.777908182703E-3</c:v>
                </c:pt>
                <c:pt idx="1168">
                  <c:v>1.7673312686380001E-3</c:v>
                </c:pt>
                <c:pt idx="1169">
                  <c:v>1.7524316208439999E-3</c:v>
                </c:pt>
                <c:pt idx="1170">
                  <c:v>1.7389249987899999E-3</c:v>
                </c:pt>
                <c:pt idx="1171">
                  <c:v>1.7275295685980001E-3</c:v>
                </c:pt>
                <c:pt idx="1172">
                  <c:v>1.7021534731610001E-3</c:v>
                </c:pt>
                <c:pt idx="1173">
                  <c:v>1.6915334854270001E-3</c:v>
                </c:pt>
                <c:pt idx="1174">
                  <c:v>1.674350467511E-3</c:v>
                </c:pt>
                <c:pt idx="1175">
                  <c:v>1.6615834319960001E-3</c:v>
                </c:pt>
                <c:pt idx="1176">
                  <c:v>1.661123940721E-3</c:v>
                </c:pt>
                <c:pt idx="1177">
                  <c:v>1.6844463534649999E-3</c:v>
                </c:pt>
                <c:pt idx="1178">
                  <c:v>1.7173116793859999E-3</c:v>
                </c:pt>
                <c:pt idx="1179">
                  <c:v>1.7590234056119999E-3</c:v>
                </c:pt>
                <c:pt idx="1180">
                  <c:v>1.7903520492840001E-3</c:v>
                </c:pt>
                <c:pt idx="1181">
                  <c:v>1.804382773116E-3</c:v>
                </c:pt>
                <c:pt idx="1182">
                  <c:v>1.8093877006320001E-3</c:v>
                </c:pt>
                <c:pt idx="1183">
                  <c:v>1.7938633682210001E-3</c:v>
                </c:pt>
                <c:pt idx="1184">
                  <c:v>1.777168596163E-3</c:v>
                </c:pt>
                <c:pt idx="1185">
                  <c:v>1.764423097484E-3</c:v>
                </c:pt>
                <c:pt idx="1186">
                  <c:v>1.7506149597469999E-3</c:v>
                </c:pt>
                <c:pt idx="1187">
                  <c:v>1.7321466002609999E-3</c:v>
                </c:pt>
                <c:pt idx="1188">
                  <c:v>1.72454956919E-3</c:v>
                </c:pt>
                <c:pt idx="1189">
                  <c:v>1.7047887668009999E-3</c:v>
                </c:pt>
                <c:pt idx="1190">
                  <c:v>1.6941975336519999E-3</c:v>
                </c:pt>
                <c:pt idx="1191">
                  <c:v>1.707495888695E-3</c:v>
                </c:pt>
                <c:pt idx="1192">
                  <c:v>1.7278095474469999E-3</c:v>
                </c:pt>
                <c:pt idx="1193">
                  <c:v>1.765995635651E-3</c:v>
                </c:pt>
                <c:pt idx="1194">
                  <c:v>1.805596286431E-3</c:v>
                </c:pt>
                <c:pt idx="1195">
                  <c:v>1.841341028921E-3</c:v>
                </c:pt>
                <c:pt idx="1196">
                  <c:v>1.842884812504E-3</c:v>
                </c:pt>
                <c:pt idx="1197">
                  <c:v>1.842489931732E-3</c:v>
                </c:pt>
                <c:pt idx="1198">
                  <c:v>1.82051747106E-3</c:v>
                </c:pt>
                <c:pt idx="1199">
                  <c:v>1.8040884751830001E-3</c:v>
                </c:pt>
                <c:pt idx="1200">
                  <c:v>1.797345932573E-3</c:v>
                </c:pt>
                <c:pt idx="1201">
                  <c:v>1.772946445271E-3</c:v>
                </c:pt>
                <c:pt idx="1202">
                  <c:v>1.761787920259E-3</c:v>
                </c:pt>
                <c:pt idx="1203">
                  <c:v>1.7469385638829999E-3</c:v>
                </c:pt>
                <c:pt idx="1204">
                  <c:v>1.7333744326609999E-3</c:v>
                </c:pt>
                <c:pt idx="1205">
                  <c:v>1.7174193635580001E-3</c:v>
                </c:pt>
                <c:pt idx="1206">
                  <c:v>1.74373597838E-3</c:v>
                </c:pt>
                <c:pt idx="1207">
                  <c:v>1.7738727619870001E-3</c:v>
                </c:pt>
                <c:pt idx="1208">
                  <c:v>1.807872555219E-3</c:v>
                </c:pt>
                <c:pt idx="1209">
                  <c:v>1.855156384408E-3</c:v>
                </c:pt>
                <c:pt idx="1210">
                  <c:v>1.862207660452E-3</c:v>
                </c:pt>
                <c:pt idx="1211">
                  <c:v>1.8627749523150001E-3</c:v>
                </c:pt>
                <c:pt idx="1212">
                  <c:v>1.8538279691709999E-3</c:v>
                </c:pt>
                <c:pt idx="1213">
                  <c:v>1.834167633206E-3</c:v>
                </c:pt>
                <c:pt idx="1214">
                  <c:v>1.8171498086300001E-3</c:v>
                </c:pt>
                <c:pt idx="1215">
                  <c:v>1.8126260256389999E-3</c:v>
                </c:pt>
                <c:pt idx="1216">
                  <c:v>1.79627595935E-3</c:v>
                </c:pt>
                <c:pt idx="1217">
                  <c:v>1.7771110869939999E-3</c:v>
                </c:pt>
                <c:pt idx="1218">
                  <c:v>1.7754811560740001E-3</c:v>
                </c:pt>
                <c:pt idx="1219">
                  <c:v>1.7553468933330001E-3</c:v>
                </c:pt>
                <c:pt idx="1220">
                  <c:v>1.7663690960030001E-3</c:v>
                </c:pt>
                <c:pt idx="1221">
                  <c:v>1.8002970609809999E-3</c:v>
                </c:pt>
                <c:pt idx="1222">
                  <c:v>1.833607559092E-3</c:v>
                </c:pt>
                <c:pt idx="1223">
                  <c:v>1.871492131613E-3</c:v>
                </c:pt>
                <c:pt idx="1224">
                  <c:v>1.9032659474759999E-3</c:v>
                </c:pt>
                <c:pt idx="1225">
                  <c:v>1.899611088447E-3</c:v>
                </c:pt>
                <c:pt idx="1226">
                  <c:v>1.8875837558879999E-3</c:v>
                </c:pt>
                <c:pt idx="1227">
                  <c:v>1.8809273606169999E-3</c:v>
                </c:pt>
                <c:pt idx="1228">
                  <c:v>1.855831360444E-3</c:v>
                </c:pt>
                <c:pt idx="1229">
                  <c:v>1.8429997144270001E-3</c:v>
                </c:pt>
                <c:pt idx="1230">
                  <c:v>1.833586022258E-3</c:v>
                </c:pt>
                <c:pt idx="1231">
                  <c:v>1.812446513213E-3</c:v>
                </c:pt>
                <c:pt idx="1232">
                  <c:v>1.7966924933720001E-3</c:v>
                </c:pt>
                <c:pt idx="1233">
                  <c:v>1.794200856239E-3</c:v>
                </c:pt>
                <c:pt idx="1234">
                  <c:v>1.787149580196E-3</c:v>
                </c:pt>
                <c:pt idx="1235">
                  <c:v>1.8082603346560001E-3</c:v>
                </c:pt>
                <c:pt idx="1236">
                  <c:v>1.8478753045200001E-3</c:v>
                </c:pt>
                <c:pt idx="1237">
                  <c:v>1.8773155752570001E-3</c:v>
                </c:pt>
                <c:pt idx="1238">
                  <c:v>1.9203628180549999E-3</c:v>
                </c:pt>
                <c:pt idx="1239">
                  <c:v>1.944568473846E-3</c:v>
                </c:pt>
                <c:pt idx="1240">
                  <c:v>1.949264551513E-3</c:v>
                </c:pt>
                <c:pt idx="1241">
                  <c:v>1.936411368661E-3</c:v>
                </c:pt>
                <c:pt idx="1242">
                  <c:v>1.9258344545959999E-3</c:v>
                </c:pt>
                <c:pt idx="1243">
                  <c:v>1.900695380755E-3</c:v>
                </c:pt>
                <c:pt idx="1244">
                  <c:v>1.8890915671359999E-3</c:v>
                </c:pt>
                <c:pt idx="1245">
                  <c:v>1.8760876264420001E-3</c:v>
                </c:pt>
                <c:pt idx="1246">
                  <c:v>1.8524134065959999E-3</c:v>
                </c:pt>
                <c:pt idx="1247">
                  <c:v>1.8433156656099999E-3</c:v>
                </c:pt>
                <c:pt idx="1248">
                  <c:v>1.8272312590850001E-3</c:v>
                </c:pt>
                <c:pt idx="1249">
                  <c:v>1.823432743549E-3</c:v>
                </c:pt>
                <c:pt idx="1250">
                  <c:v>1.8405009759589999E-3</c:v>
                </c:pt>
                <c:pt idx="1251">
                  <c:v>1.876518479548E-3</c:v>
                </c:pt>
                <c:pt idx="1252">
                  <c:v>1.908802194521E-3</c:v>
                </c:pt>
                <c:pt idx="1253">
                  <c:v>1.9507795805110001E-3</c:v>
                </c:pt>
                <c:pt idx="1254">
                  <c:v>1.9785754848269999E-3</c:v>
                </c:pt>
                <c:pt idx="1255">
                  <c:v>1.9868258386850001E-3</c:v>
                </c:pt>
                <c:pt idx="1256">
                  <c:v>1.9851815886800001E-3</c:v>
                </c:pt>
                <c:pt idx="1257">
                  <c:v>1.9616510253400001E-3</c:v>
                </c:pt>
                <c:pt idx="1258">
                  <c:v>1.944388961419E-3</c:v>
                </c:pt>
                <c:pt idx="1259">
                  <c:v>1.9294965313749999E-3</c:v>
                </c:pt>
                <c:pt idx="1260">
                  <c:v>1.9084862433369999E-3</c:v>
                </c:pt>
                <c:pt idx="1261">
                  <c:v>1.892028492875E-3</c:v>
                </c:pt>
                <c:pt idx="1262">
                  <c:v>1.8835411174219999E-3</c:v>
                </c:pt>
                <c:pt idx="1263">
                  <c:v>1.8663939554239999E-3</c:v>
                </c:pt>
                <c:pt idx="1264">
                  <c:v>1.857296214439E-3</c:v>
                </c:pt>
                <c:pt idx="1265">
                  <c:v>1.8761809915299999E-3</c:v>
                </c:pt>
                <c:pt idx="1266">
                  <c:v>1.8993669655170001E-3</c:v>
                </c:pt>
                <c:pt idx="1267">
                  <c:v>1.9427661318330001E-3</c:v>
                </c:pt>
                <c:pt idx="1268">
                  <c:v>1.9889010582119998E-3</c:v>
                </c:pt>
                <c:pt idx="1269">
                  <c:v>2.0156486425550002E-3</c:v>
                </c:pt>
                <c:pt idx="1270">
                  <c:v>2.0319267641750001E-3</c:v>
                </c:pt>
                <c:pt idx="1271">
                  <c:v>2.0236619748180001E-3</c:v>
                </c:pt>
                <c:pt idx="1272">
                  <c:v>2.0042601972820001E-3</c:v>
                </c:pt>
                <c:pt idx="1273">
                  <c:v>1.9879173487420002E-3</c:v>
                </c:pt>
                <c:pt idx="1274">
                  <c:v>1.9785899203270002E-3</c:v>
                </c:pt>
                <c:pt idx="1275">
                  <c:v>1.9552817102520001E-3</c:v>
                </c:pt>
                <c:pt idx="1276">
                  <c:v>1.942550763488E-3</c:v>
                </c:pt>
                <c:pt idx="1277">
                  <c:v>1.9319235580040001E-3</c:v>
                </c:pt>
                <c:pt idx="1278">
                  <c:v>1.907258410938E-3</c:v>
                </c:pt>
                <c:pt idx="1279">
                  <c:v>1.903725555167E-3</c:v>
                </c:pt>
                <c:pt idx="1280">
                  <c:v>1.911954488605E-3</c:v>
                </c:pt>
                <c:pt idx="1281">
                  <c:v>1.9404252525420001E-3</c:v>
                </c:pt>
                <c:pt idx="1282">
                  <c:v>1.980428118259E-3</c:v>
                </c:pt>
                <c:pt idx="1283">
                  <c:v>2.0196051336820002E-3</c:v>
                </c:pt>
                <c:pt idx="1284">
                  <c:v>2.0442702807489999E-3</c:v>
                </c:pt>
                <c:pt idx="1285">
                  <c:v>2.0541648846119998E-3</c:v>
                </c:pt>
                <c:pt idx="1286">
                  <c:v>2.0483918488030002E-3</c:v>
                </c:pt>
                <c:pt idx="1287">
                  <c:v>2.0228147041049999E-3</c:v>
                </c:pt>
                <c:pt idx="1288">
                  <c:v>2.0140903070570001E-3</c:v>
                </c:pt>
                <c:pt idx="1289">
                  <c:v>2.000009408221E-3</c:v>
                </c:pt>
                <c:pt idx="1290">
                  <c:v>1.9818353466689999E-3</c:v>
                </c:pt>
                <c:pt idx="1291">
                  <c:v>1.9741521682589999E-3</c:v>
                </c:pt>
                <c:pt idx="1292">
                  <c:v>1.9571701996030002E-3</c:v>
                </c:pt>
                <c:pt idx="1293">
                  <c:v>1.939168665558E-3</c:v>
                </c:pt>
                <c:pt idx="1294">
                  <c:v>1.932928804308E-3</c:v>
                </c:pt>
                <c:pt idx="1295">
                  <c:v>1.9524670206009999E-3</c:v>
                </c:pt>
                <c:pt idx="1296">
                  <c:v>1.975674647838E-3</c:v>
                </c:pt>
                <c:pt idx="1297">
                  <c:v>2.022276166826E-3</c:v>
                </c:pt>
                <c:pt idx="1298">
                  <c:v>2.0548470783980002E-3</c:v>
                </c:pt>
                <c:pt idx="1299">
                  <c:v>2.0752614364029998E-3</c:v>
                </c:pt>
                <c:pt idx="1300">
                  <c:v>2.079813973978E-3</c:v>
                </c:pt>
                <c:pt idx="1301">
                  <c:v>2.0648424979300001E-3</c:v>
                </c:pt>
                <c:pt idx="1302">
                  <c:v>2.0473361946640001E-3</c:v>
                </c:pt>
                <c:pt idx="1303">
                  <c:v>2.0370825659479998E-3</c:v>
                </c:pt>
                <c:pt idx="1304">
                  <c:v>2.023281529546E-3</c:v>
                </c:pt>
                <c:pt idx="1305">
                  <c:v>2.0013018511239999E-3</c:v>
                </c:pt>
                <c:pt idx="1306">
                  <c:v>1.9946240354329998E-3</c:v>
                </c:pt>
                <c:pt idx="1307">
                  <c:v>1.978331245482E-3</c:v>
                </c:pt>
                <c:pt idx="1308">
                  <c:v>1.9666415173559999E-3</c:v>
                </c:pt>
                <c:pt idx="1309">
                  <c:v>1.9728669431060002E-3</c:v>
                </c:pt>
                <c:pt idx="1310">
                  <c:v>1.995658036321E-3</c:v>
                </c:pt>
                <c:pt idx="1311">
                  <c:v>2.031883690506E-3</c:v>
                </c:pt>
                <c:pt idx="1312">
                  <c:v>2.0717070437970002E-3</c:v>
                </c:pt>
                <c:pt idx="1313">
                  <c:v>2.1076814737169998E-3</c:v>
                </c:pt>
                <c:pt idx="1314">
                  <c:v>2.1223083604130001E-3</c:v>
                </c:pt>
                <c:pt idx="1315">
                  <c:v>2.1249938290570001E-3</c:v>
                </c:pt>
                <c:pt idx="1316">
                  <c:v>2.107329666615E-3</c:v>
                </c:pt>
                <c:pt idx="1317">
                  <c:v>2.0930762402709998E-3</c:v>
                </c:pt>
                <c:pt idx="1318">
                  <c:v>2.0834687165919999E-3</c:v>
                </c:pt>
                <c:pt idx="1319">
                  <c:v>2.0648567005990002E-3</c:v>
                </c:pt>
                <c:pt idx="1320">
                  <c:v>2.0524200517680002E-3</c:v>
                </c:pt>
                <c:pt idx="1321">
                  <c:v>2.0405363757159999E-3</c:v>
                </c:pt>
                <c:pt idx="1322">
                  <c:v>2.0298229064790001E-3</c:v>
                </c:pt>
                <c:pt idx="1323">
                  <c:v>2.017702208832E-3</c:v>
                </c:pt>
                <c:pt idx="1324">
                  <c:v>2.0294352434579999E-3</c:v>
                </c:pt>
                <c:pt idx="1325">
                  <c:v>2.0587460603559999E-3</c:v>
                </c:pt>
                <c:pt idx="1326">
                  <c:v>2.098088385537E-3</c:v>
                </c:pt>
                <c:pt idx="1327">
                  <c:v>2.1415809169409998E-3</c:v>
                </c:pt>
                <c:pt idx="1328">
                  <c:v>2.1646304521710001E-3</c:v>
                </c:pt>
                <c:pt idx="1329">
                  <c:v>2.1742451936009998E-3</c:v>
                </c:pt>
                <c:pt idx="1330">
                  <c:v>2.163531724364E-3</c:v>
                </c:pt>
                <c:pt idx="1331">
                  <c:v>2.1472247317430001E-3</c:v>
                </c:pt>
                <c:pt idx="1332">
                  <c:v>2.130544278771E-3</c:v>
                </c:pt>
                <c:pt idx="1333">
                  <c:v>2.1157956216480002E-3</c:v>
                </c:pt>
                <c:pt idx="1334">
                  <c:v>2.1004292648289999E-3</c:v>
                </c:pt>
                <c:pt idx="1335">
                  <c:v>2.0788086112590001E-3</c:v>
                </c:pt>
                <c:pt idx="1336">
                  <c:v>2.0715058781209999E-3</c:v>
                </c:pt>
                <c:pt idx="1337">
                  <c:v>2.051637507975E-3</c:v>
                </c:pt>
                <c:pt idx="1338">
                  <c:v>2.0499357488010001E-3</c:v>
                </c:pt>
                <c:pt idx="1339">
                  <c:v>2.067592693493E-3</c:v>
                </c:pt>
                <c:pt idx="1340">
                  <c:v>2.101456047967E-3</c:v>
                </c:pt>
                <c:pt idx="1341">
                  <c:v>2.1408125758170002E-3</c:v>
                </c:pt>
                <c:pt idx="1342">
                  <c:v>2.1793649066239999E-3</c:v>
                </c:pt>
                <c:pt idx="1343">
                  <c:v>2.2024214267730002E-3</c:v>
                </c:pt>
                <c:pt idx="1344">
                  <c:v>2.1998509764669999E-3</c:v>
                </c:pt>
                <c:pt idx="1345">
                  <c:v>2.1907172631469999E-3</c:v>
                </c:pt>
                <c:pt idx="1346">
                  <c:v>2.1717892959709998E-3</c:v>
                </c:pt>
                <c:pt idx="1347">
                  <c:v>2.1567747462540002E-3</c:v>
                </c:pt>
                <c:pt idx="1348">
                  <c:v>2.1415736991910002E-3</c:v>
                </c:pt>
                <c:pt idx="1349">
                  <c:v>2.12481431663E-3</c:v>
                </c:pt>
                <c:pt idx="1350">
                  <c:v>2.110632834956E-3</c:v>
                </c:pt>
                <c:pt idx="1351">
                  <c:v>2.0946559961890002E-3</c:v>
                </c:pt>
                <c:pt idx="1352">
                  <c:v>2.0822265651079998E-3</c:v>
                </c:pt>
                <c:pt idx="1353">
                  <c:v>2.080610953271E-3</c:v>
                </c:pt>
                <c:pt idx="1354">
                  <c:v>2.109907567501E-3</c:v>
                </c:pt>
                <c:pt idx="1355">
                  <c:v>2.1441513672470001E-3</c:v>
                </c:pt>
                <c:pt idx="1356">
                  <c:v>2.1808727178720001E-3</c:v>
                </c:pt>
                <c:pt idx="1357">
                  <c:v>2.2205379791560001E-3</c:v>
                </c:pt>
                <c:pt idx="1358">
                  <c:v>2.2429269738499999E-3</c:v>
                </c:pt>
                <c:pt idx="1359">
                  <c:v>2.2441907785829998E-3</c:v>
                </c:pt>
                <c:pt idx="1360">
                  <c:v>2.2343245800580001E-3</c:v>
                </c:pt>
                <c:pt idx="1361">
                  <c:v>2.2166317794470002E-3</c:v>
                </c:pt>
                <c:pt idx="1362">
                  <c:v>2.198953414336E-3</c:v>
                </c:pt>
                <c:pt idx="1363">
                  <c:v>2.1860427223149999E-3</c:v>
                </c:pt>
                <c:pt idx="1364">
                  <c:v>2.1657936740670002E-3</c:v>
                </c:pt>
                <c:pt idx="1365">
                  <c:v>2.1536585409189998E-3</c:v>
                </c:pt>
                <c:pt idx="1366">
                  <c:v>2.1383496932689998E-3</c:v>
                </c:pt>
                <c:pt idx="1367">
                  <c:v>2.1206927485760002E-3</c:v>
                </c:pt>
                <c:pt idx="1368">
                  <c:v>2.119838260114E-3</c:v>
                </c:pt>
                <c:pt idx="1369">
                  <c:v>2.1429811604320001E-3</c:v>
                </c:pt>
                <c:pt idx="1370">
                  <c:v>2.1700731012970001E-3</c:v>
                </c:pt>
                <c:pt idx="1371">
                  <c:v>2.2104277741160001E-3</c:v>
                </c:pt>
                <c:pt idx="1372">
                  <c:v>2.2495689336209999E-3</c:v>
                </c:pt>
                <c:pt idx="1373">
                  <c:v>2.2705791052430001E-3</c:v>
                </c:pt>
                <c:pt idx="1374">
                  <c:v>2.2827789653089999E-3</c:v>
                </c:pt>
                <c:pt idx="1375">
                  <c:v>2.2651723120360001E-3</c:v>
                </c:pt>
                <c:pt idx="1376">
                  <c:v>2.2518739569930002E-3</c:v>
                </c:pt>
                <c:pt idx="1377">
                  <c:v>2.2342600859699998E-3</c:v>
                </c:pt>
                <c:pt idx="1378">
                  <c:v>2.221184317023E-3</c:v>
                </c:pt>
                <c:pt idx="1379">
                  <c:v>2.1988600492480002E-3</c:v>
                </c:pt>
                <c:pt idx="1380">
                  <c:v>2.188699552789E-3</c:v>
                </c:pt>
                <c:pt idx="1381">
                  <c:v>2.1750635933129999E-3</c:v>
                </c:pt>
                <c:pt idx="1382">
                  <c:v>2.152222441509E-3</c:v>
                </c:pt>
                <c:pt idx="1383">
                  <c:v>2.1571267861870001E-3</c:v>
                </c:pt>
                <c:pt idx="1384">
                  <c:v>2.170238411054E-3</c:v>
                </c:pt>
                <c:pt idx="1385">
                  <c:v>2.2071606945250001E-3</c:v>
                </c:pt>
                <c:pt idx="1386">
                  <c:v>2.2425320930779999E-3</c:v>
                </c:pt>
                <c:pt idx="1387">
                  <c:v>2.2837196011099999E-3</c:v>
                </c:pt>
                <c:pt idx="1388">
                  <c:v>2.3052683100099999E-3</c:v>
                </c:pt>
                <c:pt idx="1389">
                  <c:v>2.317812759429E-3</c:v>
                </c:pt>
                <c:pt idx="1390">
                  <c:v>2.3135188966989999E-3</c:v>
                </c:pt>
                <c:pt idx="1391">
                  <c:v>2.290986245498E-3</c:v>
                </c:pt>
                <c:pt idx="1392">
                  <c:v>2.2858737502250001E-3</c:v>
                </c:pt>
                <c:pt idx="1393">
                  <c:v>2.263786504045E-3</c:v>
                </c:pt>
                <c:pt idx="1394">
                  <c:v>2.2477521561089999E-3</c:v>
                </c:pt>
                <c:pt idx="1395">
                  <c:v>2.232421888039E-3</c:v>
                </c:pt>
                <c:pt idx="1396">
                  <c:v>2.216545632109E-3</c:v>
                </c:pt>
                <c:pt idx="1397">
                  <c:v>2.1970218513159999E-3</c:v>
                </c:pt>
                <c:pt idx="1398">
                  <c:v>2.1926560439170001E-3</c:v>
                </c:pt>
                <c:pt idx="1399">
                  <c:v>2.2099611815069998E-3</c:v>
                </c:pt>
                <c:pt idx="1400">
                  <c:v>2.2305548191070002E-3</c:v>
                </c:pt>
                <c:pt idx="1401">
                  <c:v>2.2737744729970002E-3</c:v>
                </c:pt>
                <c:pt idx="1402">
                  <c:v>2.3045646958049998E-3</c:v>
                </c:pt>
                <c:pt idx="1403">
                  <c:v>2.3423414677380002E-3</c:v>
                </c:pt>
                <c:pt idx="1404">
                  <c:v>2.361793536693E-3</c:v>
                </c:pt>
                <c:pt idx="1405">
                  <c:v>2.3626696784050001E-3</c:v>
                </c:pt>
                <c:pt idx="1406">
                  <c:v>2.3475617635999998E-3</c:v>
                </c:pt>
                <c:pt idx="1407">
                  <c:v>2.3314987774940002E-3</c:v>
                </c:pt>
                <c:pt idx="1408">
                  <c:v>2.3146390449259998E-3</c:v>
                </c:pt>
                <c:pt idx="1409">
                  <c:v>2.2955674212430002E-3</c:v>
                </c:pt>
                <c:pt idx="1410">
                  <c:v>2.2850767709310001E-3</c:v>
                </c:pt>
                <c:pt idx="1411">
                  <c:v>2.2642675321550001E-3</c:v>
                </c:pt>
                <c:pt idx="1412">
                  <c:v>2.250918885693E-3</c:v>
                </c:pt>
                <c:pt idx="1413">
                  <c:v>2.2359115537260001E-3</c:v>
                </c:pt>
                <c:pt idx="1414">
                  <c:v>2.2352940868590001E-3</c:v>
                </c:pt>
                <c:pt idx="1415">
                  <c:v>2.2545880638060001E-3</c:v>
                </c:pt>
                <c:pt idx="1416">
                  <c:v>2.288882387802E-3</c:v>
                </c:pt>
                <c:pt idx="1417">
                  <c:v>2.3260631132870002E-3</c:v>
                </c:pt>
                <c:pt idx="1418">
                  <c:v>2.3621094878759998E-3</c:v>
                </c:pt>
                <c:pt idx="1419">
                  <c:v>2.393703907728E-3</c:v>
                </c:pt>
                <c:pt idx="1420">
                  <c:v>2.3994555231179999E-3</c:v>
                </c:pt>
                <c:pt idx="1421">
                  <c:v>2.3997426033019998E-3</c:v>
                </c:pt>
                <c:pt idx="1422">
                  <c:v>2.3745461367069998E-3</c:v>
                </c:pt>
                <c:pt idx="1423">
                  <c:v>2.3552160710099998E-3</c:v>
                </c:pt>
                <c:pt idx="1424">
                  <c:v>2.338736783713E-3</c:v>
                </c:pt>
                <c:pt idx="1425">
                  <c:v>2.3215035907919999E-3</c:v>
                </c:pt>
                <c:pt idx="1426">
                  <c:v>2.3027840070429999E-3</c:v>
                </c:pt>
                <c:pt idx="1427">
                  <c:v>2.2902970667930001E-3</c:v>
                </c:pt>
                <c:pt idx="1428">
                  <c:v>2.2777381818739999E-3</c:v>
                </c:pt>
                <c:pt idx="1429">
                  <c:v>2.2629892919209999E-3</c:v>
                </c:pt>
                <c:pt idx="1430">
                  <c:v>2.2793035022909999E-3</c:v>
                </c:pt>
                <c:pt idx="1431">
                  <c:v>2.3032505996530002E-3</c:v>
                </c:pt>
                <c:pt idx="1432">
                  <c:v>2.3445961996909999E-3</c:v>
                </c:pt>
                <c:pt idx="1433">
                  <c:v>2.3908820003270001E-3</c:v>
                </c:pt>
                <c:pt idx="1434">
                  <c:v>2.4220740888270002E-3</c:v>
                </c:pt>
                <c:pt idx="1435">
                  <c:v>2.4373759515579998E-3</c:v>
                </c:pt>
                <c:pt idx="1436">
                  <c:v>2.4351642932740002E-3</c:v>
                </c:pt>
                <c:pt idx="1437">
                  <c:v>2.421190962195E-3</c:v>
                </c:pt>
                <c:pt idx="1438">
                  <c:v>2.4057098198680001E-3</c:v>
                </c:pt>
                <c:pt idx="1439">
                  <c:v>2.3965474683789998E-3</c:v>
                </c:pt>
                <c:pt idx="1440">
                  <c:v>2.38162628375E-3</c:v>
                </c:pt>
                <c:pt idx="1441">
                  <c:v>2.3678683210160002E-3</c:v>
                </c:pt>
                <c:pt idx="1442">
                  <c:v>2.3605441674589998E-3</c:v>
                </c:pt>
                <c:pt idx="1443">
                  <c:v>2.3476765491069998E-3</c:v>
                </c:pt>
                <c:pt idx="1444">
                  <c:v>2.3394189774989999E-3</c:v>
                </c:pt>
                <c:pt idx="1445">
                  <c:v>2.3583252914250001E-3</c:v>
                </c:pt>
                <c:pt idx="1446">
                  <c:v>2.3912480100990001E-3</c:v>
                </c:pt>
                <c:pt idx="1447">
                  <c:v>2.4318324867639999E-3</c:v>
                </c:pt>
                <c:pt idx="1448">
                  <c:v>2.465063938871E-3</c:v>
                </c:pt>
                <c:pt idx="1449">
                  <c:v>2.477823756635E-3</c:v>
                </c:pt>
                <c:pt idx="1450">
                  <c:v>2.4674264714120001E-3</c:v>
                </c:pt>
                <c:pt idx="1451">
                  <c:v>2.4581993930039999E-3</c:v>
                </c:pt>
                <c:pt idx="1452">
                  <c:v>2.448196988553E-3</c:v>
                </c:pt>
                <c:pt idx="1453">
                  <c:v>2.4311144370589999E-3</c:v>
                </c:pt>
                <c:pt idx="1454">
                  <c:v>2.4244366213679999E-3</c:v>
                </c:pt>
                <c:pt idx="1455">
                  <c:v>2.4094937834890002E-3</c:v>
                </c:pt>
                <c:pt idx="1456">
                  <c:v>2.3947521112859999E-3</c:v>
                </c:pt>
                <c:pt idx="1457">
                  <c:v>2.3845343384890001E-3</c:v>
                </c:pt>
                <c:pt idx="1458">
                  <c:v>2.3819350171830002E-3</c:v>
                </c:pt>
                <c:pt idx="1459">
                  <c:v>2.3983567953110001E-3</c:v>
                </c:pt>
                <c:pt idx="1460">
                  <c:v>2.4383452255280001E-3</c:v>
                </c:pt>
                <c:pt idx="1461">
                  <c:v>2.4780463427310001E-3</c:v>
                </c:pt>
                <c:pt idx="1462">
                  <c:v>2.5011247489599999E-3</c:v>
                </c:pt>
                <c:pt idx="1463">
                  <c:v>2.5078314356509999E-3</c:v>
                </c:pt>
                <c:pt idx="1464">
                  <c:v>2.5015196297319998E-3</c:v>
                </c:pt>
                <c:pt idx="1465">
                  <c:v>2.4846524465830001E-3</c:v>
                </c:pt>
                <c:pt idx="1466">
                  <c:v>2.477421658114E-3</c:v>
                </c:pt>
                <c:pt idx="1467">
                  <c:v>2.4649777915329999E-3</c:v>
                </c:pt>
                <c:pt idx="1468">
                  <c:v>2.4496330879629998E-3</c:v>
                </c:pt>
                <c:pt idx="1469">
                  <c:v>2.438115421683E-3</c:v>
                </c:pt>
                <c:pt idx="1470">
                  <c:v>2.4273302406070001E-3</c:v>
                </c:pt>
                <c:pt idx="1471">
                  <c:v>2.414146903902E-3</c:v>
                </c:pt>
                <c:pt idx="1472">
                  <c:v>2.4194964207709998E-3</c:v>
                </c:pt>
                <c:pt idx="1473">
                  <c:v>2.441418590024E-3</c:v>
                </c:pt>
                <c:pt idx="1474">
                  <c:v>2.4735946208239998E-3</c:v>
                </c:pt>
                <c:pt idx="1475">
                  <c:v>2.5140282232309998E-3</c:v>
                </c:pt>
                <c:pt idx="1476">
                  <c:v>2.5492918211970001E-3</c:v>
                </c:pt>
                <c:pt idx="1477">
                  <c:v>2.5590572040530002E-3</c:v>
                </c:pt>
                <c:pt idx="1478">
                  <c:v>2.559409011155E-3</c:v>
                </c:pt>
                <c:pt idx="1479">
                  <c:v>2.551926998422E-3</c:v>
                </c:pt>
                <c:pt idx="1480">
                  <c:v>2.5337242987009999E-3</c:v>
                </c:pt>
                <c:pt idx="1481">
                  <c:v>2.521036425605E-3</c:v>
                </c:pt>
                <c:pt idx="1482">
                  <c:v>2.5068188551809999E-3</c:v>
                </c:pt>
                <c:pt idx="1483">
                  <c:v>2.492465078831E-3</c:v>
                </c:pt>
                <c:pt idx="1484">
                  <c:v>2.4824696592990001E-3</c:v>
                </c:pt>
                <c:pt idx="1485">
                  <c:v>2.4710167199370001E-3</c:v>
                </c:pt>
                <c:pt idx="1486">
                  <c:v>2.4619619362059998E-3</c:v>
                </c:pt>
                <c:pt idx="1487">
                  <c:v>2.473580185324E-3</c:v>
                </c:pt>
                <c:pt idx="1488">
                  <c:v>2.51071061939E-3</c:v>
                </c:pt>
                <c:pt idx="1489">
                  <c:v>2.5416589342059999E-3</c:v>
                </c:pt>
                <c:pt idx="1490">
                  <c:v>2.5822934694590001E-3</c:v>
                </c:pt>
                <c:pt idx="1491">
                  <c:v>2.610125346109E-3</c:v>
                </c:pt>
                <c:pt idx="1492">
                  <c:v>2.6116617955270001E-3</c:v>
                </c:pt>
                <c:pt idx="1493">
                  <c:v>2.6013720780610002E-3</c:v>
                </c:pt>
                <c:pt idx="1494">
                  <c:v>2.5865945499389999E-3</c:v>
                </c:pt>
                <c:pt idx="1495">
                  <c:v>2.5717166718099999E-3</c:v>
                </c:pt>
                <c:pt idx="1496">
                  <c:v>2.5528892874719998E-3</c:v>
                </c:pt>
                <c:pt idx="1497">
                  <c:v>2.5442293845120002E-3</c:v>
                </c:pt>
                <c:pt idx="1498">
                  <c:v>2.5228243321180001E-3</c:v>
                </c:pt>
                <c:pt idx="1499">
                  <c:v>2.5074291042980002E-3</c:v>
                </c:pt>
                <c:pt idx="1500">
                  <c:v>2.4972758255900002E-3</c:v>
                </c:pt>
                <c:pt idx="1501">
                  <c:v>2.4933265522119998E-3</c:v>
                </c:pt>
                <c:pt idx="1502">
                  <c:v>2.5098491460080002E-3</c:v>
                </c:pt>
                <c:pt idx="1503">
                  <c:v>2.5466133374720001E-3</c:v>
                </c:pt>
                <c:pt idx="1504">
                  <c:v>2.5838445872070001E-3</c:v>
                </c:pt>
                <c:pt idx="1505">
                  <c:v>2.6164082810280001E-3</c:v>
                </c:pt>
                <c:pt idx="1506">
                  <c:v>2.651470713317E-3</c:v>
                </c:pt>
                <c:pt idx="1507">
                  <c:v>2.6686035562309999E-3</c:v>
                </c:pt>
                <c:pt idx="1508">
                  <c:v>2.660855650902E-3</c:v>
                </c:pt>
                <c:pt idx="1509">
                  <c:v>2.6495177298780002E-3</c:v>
                </c:pt>
                <c:pt idx="1510">
                  <c:v>2.6298717129979998E-3</c:v>
                </c:pt>
                <c:pt idx="1511">
                  <c:v>2.6128683239219999E-3</c:v>
                </c:pt>
                <c:pt idx="1512">
                  <c:v>2.5985070969910002E-3</c:v>
                </c:pt>
                <c:pt idx="1513">
                  <c:v>2.5817907880990002E-3</c:v>
                </c:pt>
                <c:pt idx="1514">
                  <c:v>2.5599908549340002E-3</c:v>
                </c:pt>
                <c:pt idx="1515">
                  <c:v>2.552767051384E-3</c:v>
                </c:pt>
                <c:pt idx="1516">
                  <c:v>2.541349967942E-3</c:v>
                </c:pt>
                <c:pt idx="1517">
                  <c:v>2.5390810333189998E-3</c:v>
                </c:pt>
                <c:pt idx="1518">
                  <c:v>2.5656991638240002E-3</c:v>
                </c:pt>
                <c:pt idx="1519">
                  <c:v>2.5964104570449999E-3</c:v>
                </c:pt>
                <c:pt idx="1520">
                  <c:v>2.627573907375E-3</c:v>
                </c:pt>
                <c:pt idx="1521">
                  <c:v>2.6612649671730001E-3</c:v>
                </c:pt>
                <c:pt idx="1522">
                  <c:v>2.6977206580339999E-3</c:v>
                </c:pt>
                <c:pt idx="1523">
                  <c:v>2.7142502367499999E-3</c:v>
                </c:pt>
                <c:pt idx="1524">
                  <c:v>2.7163396589460001E-3</c:v>
                </c:pt>
                <c:pt idx="1525">
                  <c:v>2.6972682680930001E-3</c:v>
                </c:pt>
                <c:pt idx="1526">
                  <c:v>2.6766529772429999E-3</c:v>
                </c:pt>
                <c:pt idx="1527">
                  <c:v>2.6574018411339999E-3</c:v>
                </c:pt>
                <c:pt idx="1528">
                  <c:v>2.637763042003E-3</c:v>
                </c:pt>
                <c:pt idx="1529">
                  <c:v>2.6193880476060001E-3</c:v>
                </c:pt>
                <c:pt idx="1530">
                  <c:v>2.603454515338E-3</c:v>
                </c:pt>
                <c:pt idx="1531">
                  <c:v>2.5892010889949999E-3</c:v>
                </c:pt>
                <c:pt idx="1532">
                  <c:v>2.5714868679640001E-3</c:v>
                </c:pt>
                <c:pt idx="1533">
                  <c:v>2.5730305351319999E-3</c:v>
                </c:pt>
                <c:pt idx="1534">
                  <c:v>2.5908167008310001E-3</c:v>
                </c:pt>
                <c:pt idx="1535">
                  <c:v>2.6236318517479998E-3</c:v>
                </c:pt>
                <c:pt idx="1536">
                  <c:v>2.6583641301840002E-3</c:v>
                </c:pt>
                <c:pt idx="1537">
                  <c:v>2.6965357828890001E-3</c:v>
                </c:pt>
                <c:pt idx="1538">
                  <c:v>2.7330920565870002E-3</c:v>
                </c:pt>
                <c:pt idx="1539">
                  <c:v>2.7642627246680001E-3</c:v>
                </c:pt>
                <c:pt idx="1540">
                  <c:v>2.7772379107769999E-3</c:v>
                </c:pt>
                <c:pt idx="1541">
                  <c:v>2.7716513723129999E-3</c:v>
                </c:pt>
                <c:pt idx="1542">
                  <c:v>2.7525010518729999E-3</c:v>
                </c:pt>
                <c:pt idx="1543">
                  <c:v>2.7336664497850001E-3</c:v>
                </c:pt>
                <c:pt idx="1544">
                  <c:v>2.714738482609E-3</c:v>
                </c:pt>
                <c:pt idx="1545">
                  <c:v>2.6937283109869999E-3</c:v>
                </c:pt>
                <c:pt idx="1546">
                  <c:v>2.6747286319729999E-3</c:v>
                </c:pt>
                <c:pt idx="1547">
                  <c:v>2.6593550574029999E-3</c:v>
                </c:pt>
                <c:pt idx="1548">
                  <c:v>2.6374973822389999E-3</c:v>
                </c:pt>
                <c:pt idx="1549">
                  <c:v>2.6263603940609999E-3</c:v>
                </c:pt>
                <c:pt idx="1550">
                  <c:v>2.6302020996809999E-3</c:v>
                </c:pt>
                <c:pt idx="1551">
                  <c:v>2.6499342639E-3</c:v>
                </c:pt>
                <c:pt idx="1552">
                  <c:v>2.6820886414499999E-3</c:v>
                </c:pt>
                <c:pt idx="1553">
                  <c:v>2.7156216092410002E-3</c:v>
                </c:pt>
                <c:pt idx="1554">
                  <c:v>2.7509427163749998E-3</c:v>
                </c:pt>
                <c:pt idx="1555">
                  <c:v>2.7821997646239999E-3</c:v>
                </c:pt>
                <c:pt idx="1556">
                  <c:v>2.8148926794530002E-3</c:v>
                </c:pt>
                <c:pt idx="1557">
                  <c:v>2.8208740986880002E-3</c:v>
                </c:pt>
                <c:pt idx="1558">
                  <c:v>2.8180449735370002E-3</c:v>
                </c:pt>
                <c:pt idx="1559">
                  <c:v>2.8000001329929998E-3</c:v>
                </c:pt>
                <c:pt idx="1560">
                  <c:v>2.777862595394E-3</c:v>
                </c:pt>
                <c:pt idx="1561">
                  <c:v>2.7570964302870002E-3</c:v>
                </c:pt>
                <c:pt idx="1562">
                  <c:v>2.7410767506809998E-3</c:v>
                </c:pt>
                <c:pt idx="1563">
                  <c:v>2.721323166043E-3</c:v>
                </c:pt>
                <c:pt idx="1564">
                  <c:v>2.6993649080400001E-3</c:v>
                </c:pt>
                <c:pt idx="1565">
                  <c:v>2.6895275805149999E-3</c:v>
                </c:pt>
                <c:pt idx="1566">
                  <c:v>2.6727539952840001E-3</c:v>
                </c:pt>
                <c:pt idx="1567">
                  <c:v>2.6786779053509999E-3</c:v>
                </c:pt>
                <c:pt idx="1568">
                  <c:v>2.7047432959079998E-3</c:v>
                </c:pt>
                <c:pt idx="1569">
                  <c:v>2.7355405036359999E-3</c:v>
                </c:pt>
                <c:pt idx="1570">
                  <c:v>2.77372659184E-3</c:v>
                </c:pt>
                <c:pt idx="1571">
                  <c:v>2.8138873167339999E-3</c:v>
                </c:pt>
                <c:pt idx="1572">
                  <c:v>2.8482247143979999E-3</c:v>
                </c:pt>
                <c:pt idx="1573">
                  <c:v>2.8674972709270001E-3</c:v>
                </c:pt>
                <c:pt idx="1574">
                  <c:v>2.8705848380920001E-3</c:v>
                </c:pt>
                <c:pt idx="1575">
                  <c:v>2.8512908611450002E-3</c:v>
                </c:pt>
                <c:pt idx="1576">
                  <c:v>2.8366136830300002E-3</c:v>
                </c:pt>
                <c:pt idx="1577">
                  <c:v>2.8222957625989998E-3</c:v>
                </c:pt>
                <c:pt idx="1578">
                  <c:v>2.7985353954140002E-3</c:v>
                </c:pt>
                <c:pt idx="1579">
                  <c:v>2.7831473853439999E-3</c:v>
                </c:pt>
                <c:pt idx="1580">
                  <c:v>2.7693824376910001E-3</c:v>
                </c:pt>
                <c:pt idx="1581">
                  <c:v>2.7494563255459998E-3</c:v>
                </c:pt>
                <c:pt idx="1582">
                  <c:v>2.7323309332130002E-3</c:v>
                </c:pt>
                <c:pt idx="1583">
                  <c:v>2.734678797424E-3</c:v>
                </c:pt>
                <c:pt idx="1584">
                  <c:v>2.754288958386E-3</c:v>
                </c:pt>
                <c:pt idx="1585">
                  <c:v>2.7834849897770001E-3</c:v>
                </c:pt>
                <c:pt idx="1586">
                  <c:v>2.8238538652660002E-3</c:v>
                </c:pt>
                <c:pt idx="1587">
                  <c:v>2.857516286895E-3</c:v>
                </c:pt>
                <c:pt idx="1588">
                  <c:v>2.8972390573470002E-3</c:v>
                </c:pt>
                <c:pt idx="1589">
                  <c:v>2.918830839917E-3</c:v>
                </c:pt>
                <c:pt idx="1590">
                  <c:v>2.919412450865E-3</c:v>
                </c:pt>
                <c:pt idx="1591">
                  <c:v>2.906099893153E-3</c:v>
                </c:pt>
                <c:pt idx="1592">
                  <c:v>2.8925717342639999E-3</c:v>
                </c:pt>
                <c:pt idx="1593">
                  <c:v>2.8755250386889998E-3</c:v>
                </c:pt>
                <c:pt idx="1594">
                  <c:v>2.8567623812710001E-3</c:v>
                </c:pt>
                <c:pt idx="1595">
                  <c:v>2.843449590728E-3</c:v>
                </c:pt>
                <c:pt idx="1596">
                  <c:v>2.8213982004669999E-3</c:v>
                </c:pt>
                <c:pt idx="1597">
                  <c:v>2.803274430335E-3</c:v>
                </c:pt>
                <c:pt idx="1598">
                  <c:v>2.782242838293E-3</c:v>
                </c:pt>
                <c:pt idx="1599">
                  <c:v>2.781338058412E-3</c:v>
                </c:pt>
                <c:pt idx="1600">
                  <c:v>2.799246227369E-3</c:v>
                </c:pt>
                <c:pt idx="1601">
                  <c:v>2.8324131853879999E-3</c:v>
                </c:pt>
                <c:pt idx="1602">
                  <c:v>2.8668867889790001E-3</c:v>
                </c:pt>
                <c:pt idx="1603">
                  <c:v>2.8990556020290002E-3</c:v>
                </c:pt>
                <c:pt idx="1604">
                  <c:v>2.9372058343139999E-3</c:v>
                </c:pt>
                <c:pt idx="1605">
                  <c:v>2.9631850775330001E-3</c:v>
                </c:pt>
                <c:pt idx="1606">
                  <c:v>2.975614508614E-3</c:v>
                </c:pt>
                <c:pt idx="1607">
                  <c:v>2.9599969275300002E-3</c:v>
                </c:pt>
                <c:pt idx="1608">
                  <c:v>2.9474955517799998E-3</c:v>
                </c:pt>
                <c:pt idx="1609">
                  <c:v>2.9287112411110002E-3</c:v>
                </c:pt>
                <c:pt idx="1610">
                  <c:v>2.9086633585389998E-3</c:v>
                </c:pt>
                <c:pt idx="1611">
                  <c:v>2.889577299356E-3</c:v>
                </c:pt>
                <c:pt idx="1612">
                  <c:v>2.871338743716E-3</c:v>
                </c:pt>
                <c:pt idx="1613">
                  <c:v>2.8545651584859998E-3</c:v>
                </c:pt>
                <c:pt idx="1614">
                  <c:v>2.8355654794719998E-3</c:v>
                </c:pt>
                <c:pt idx="1615">
                  <c:v>2.828650642186E-3</c:v>
                </c:pt>
                <c:pt idx="1616">
                  <c:v>2.834962215275E-3</c:v>
                </c:pt>
                <c:pt idx="1617">
                  <c:v>2.8710875194520001E-3</c:v>
                </c:pt>
                <c:pt idx="1618">
                  <c:v>2.9069471638650001E-3</c:v>
                </c:pt>
                <c:pt idx="1619">
                  <c:v>2.9387066606430001E-3</c:v>
                </c:pt>
                <c:pt idx="1620">
                  <c:v>2.978257136419E-3</c:v>
                </c:pt>
                <c:pt idx="1621">
                  <c:v>3.0114599503579999E-3</c:v>
                </c:pt>
                <c:pt idx="1622">
                  <c:v>3.0240330379459998E-3</c:v>
                </c:pt>
                <c:pt idx="1623">
                  <c:v>3.014626447111E-3</c:v>
                </c:pt>
                <c:pt idx="1624">
                  <c:v>2.9978312086309999E-3</c:v>
                </c:pt>
                <c:pt idx="1625">
                  <c:v>2.9794275760650002E-3</c:v>
                </c:pt>
                <c:pt idx="1626">
                  <c:v>2.9635154642160002E-3</c:v>
                </c:pt>
                <c:pt idx="1627">
                  <c:v>2.945915795863E-3</c:v>
                </c:pt>
                <c:pt idx="1628">
                  <c:v>2.9231321532279999E-3</c:v>
                </c:pt>
                <c:pt idx="1629">
                  <c:v>2.9096829239279999E-3</c:v>
                </c:pt>
                <c:pt idx="1630">
                  <c:v>2.8924208600069998E-3</c:v>
                </c:pt>
                <c:pt idx="1631">
                  <c:v>2.8768894262610001E-3</c:v>
                </c:pt>
                <c:pt idx="1632">
                  <c:v>2.8866620268669999E-3</c:v>
                </c:pt>
                <c:pt idx="1633">
                  <c:v>2.9169281478969998E-3</c:v>
                </c:pt>
                <c:pt idx="1634">
                  <c:v>2.9548413585870001E-3</c:v>
                </c:pt>
                <c:pt idx="1635">
                  <c:v>2.9897603672000002E-3</c:v>
                </c:pt>
                <c:pt idx="1636">
                  <c:v>3.0269986018540002E-3</c:v>
                </c:pt>
                <c:pt idx="1637">
                  <c:v>3.0541049782189999E-3</c:v>
                </c:pt>
                <c:pt idx="1638">
                  <c:v>3.075244603679E-3</c:v>
                </c:pt>
                <c:pt idx="1639">
                  <c:v>3.0715751927349998E-3</c:v>
                </c:pt>
                <c:pt idx="1640">
                  <c:v>3.0520369764419999E-3</c:v>
                </c:pt>
                <c:pt idx="1641">
                  <c:v>3.0371374450619999E-3</c:v>
                </c:pt>
                <c:pt idx="1642">
                  <c:v>3.016005037352E-3</c:v>
                </c:pt>
                <c:pt idx="1643">
                  <c:v>2.9969408642500001E-3</c:v>
                </c:pt>
                <c:pt idx="1644">
                  <c:v>2.9791186098009998E-3</c:v>
                </c:pt>
                <c:pt idx="1645">
                  <c:v>2.9646139591929998E-3</c:v>
                </c:pt>
                <c:pt idx="1646">
                  <c:v>2.9458226636049998E-3</c:v>
                </c:pt>
                <c:pt idx="1647">
                  <c:v>2.938441000879E-3</c:v>
                </c:pt>
                <c:pt idx="1648">
                  <c:v>2.9441423248500001E-3</c:v>
                </c:pt>
                <c:pt idx="1649">
                  <c:v>2.965971129015E-3</c:v>
                </c:pt>
                <c:pt idx="1650">
                  <c:v>3.0015937518329998E-3</c:v>
                </c:pt>
                <c:pt idx="1651">
                  <c:v>3.0423935968429999E-3</c:v>
                </c:pt>
                <c:pt idx="1652">
                  <c:v>3.0770325101910001E-3</c:v>
                </c:pt>
                <c:pt idx="1653">
                  <c:v>3.1118581537159999E-3</c:v>
                </c:pt>
                <c:pt idx="1654">
                  <c:v>3.131999401376E-3</c:v>
                </c:pt>
                <c:pt idx="1655">
                  <c:v>3.1349076889459998E-3</c:v>
                </c:pt>
                <c:pt idx="1656">
                  <c:v>3.1227939762180001E-3</c:v>
                </c:pt>
                <c:pt idx="1657">
                  <c:v>3.108928445727E-3</c:v>
                </c:pt>
                <c:pt idx="1658">
                  <c:v>3.0843063723299999E-3</c:v>
                </c:pt>
                <c:pt idx="1659">
                  <c:v>3.0662689823660002E-3</c:v>
                </c:pt>
                <c:pt idx="1660">
                  <c:v>3.0505147296939999E-3</c:v>
                </c:pt>
                <c:pt idx="1661">
                  <c:v>3.0271206051109998E-3</c:v>
                </c:pt>
                <c:pt idx="1662">
                  <c:v>3.0076613184059999E-3</c:v>
                </c:pt>
                <c:pt idx="1663">
                  <c:v>2.9972782358529998E-3</c:v>
                </c:pt>
                <c:pt idx="1664">
                  <c:v>2.9917564243080001E-3</c:v>
                </c:pt>
                <c:pt idx="1665">
                  <c:v>3.0088389758020002E-3</c:v>
                </c:pt>
                <c:pt idx="1666">
                  <c:v>3.0448923353109999E-3</c:v>
                </c:pt>
                <c:pt idx="1667">
                  <c:v>3.0760702211409998E-3</c:v>
                </c:pt>
                <c:pt idx="1668">
                  <c:v>3.1132223084570001E-3</c:v>
                </c:pt>
                <c:pt idx="1669">
                  <c:v>3.150733653456E-3</c:v>
                </c:pt>
                <c:pt idx="1670">
                  <c:v>3.176152706146E-3</c:v>
                </c:pt>
                <c:pt idx="1671">
                  <c:v>3.185803303495E-3</c:v>
                </c:pt>
                <c:pt idx="1672">
                  <c:v>3.1828591600059999E-3</c:v>
                </c:pt>
                <c:pt idx="1673">
                  <c:v>3.1577418558300001E-3</c:v>
                </c:pt>
                <c:pt idx="1674">
                  <c:v>3.1411906238649999E-3</c:v>
                </c:pt>
                <c:pt idx="1675">
                  <c:v>3.1234689522529999E-3</c:v>
                </c:pt>
                <c:pt idx="1676">
                  <c:v>3.0997085850689998E-3</c:v>
                </c:pt>
                <c:pt idx="1677">
                  <c:v>3.0802278779450002E-3</c:v>
                </c:pt>
                <c:pt idx="1678">
                  <c:v>3.0656154267490001E-3</c:v>
                </c:pt>
                <c:pt idx="1679">
                  <c:v>3.0479656998069998E-3</c:v>
                </c:pt>
                <c:pt idx="1680">
                  <c:v>3.039384959266E-3</c:v>
                </c:pt>
                <c:pt idx="1681">
                  <c:v>3.0529203359040001E-3</c:v>
                </c:pt>
                <c:pt idx="1682">
                  <c:v>3.07804485783E-3</c:v>
                </c:pt>
                <c:pt idx="1683">
                  <c:v>3.1158432830129998E-3</c:v>
                </c:pt>
                <c:pt idx="1684">
                  <c:v>3.1572533771399998E-3</c:v>
                </c:pt>
                <c:pt idx="1685">
                  <c:v>3.1940608751029999E-3</c:v>
                </c:pt>
                <c:pt idx="1686">
                  <c:v>3.221009392291E-3</c:v>
                </c:pt>
                <c:pt idx="1687">
                  <c:v>3.2307319343090001E-3</c:v>
                </c:pt>
                <c:pt idx="1688">
                  <c:v>3.2166508026419999E-3</c:v>
                </c:pt>
                <c:pt idx="1689">
                  <c:v>3.2024979591370002E-3</c:v>
                </c:pt>
                <c:pt idx="1690">
                  <c:v>3.1880580354480001E-3</c:v>
                </c:pt>
                <c:pt idx="1691">
                  <c:v>3.1694746576249998E-3</c:v>
                </c:pt>
                <c:pt idx="1692">
                  <c:v>3.1546612735840001E-3</c:v>
                </c:pt>
                <c:pt idx="1693">
                  <c:v>3.1433661933989998E-3</c:v>
                </c:pt>
                <c:pt idx="1694">
                  <c:v>3.1255944631990002E-3</c:v>
                </c:pt>
                <c:pt idx="1695">
                  <c:v>3.1100341584530001E-3</c:v>
                </c:pt>
                <c:pt idx="1696">
                  <c:v>3.1098260078579998E-3</c:v>
                </c:pt>
                <c:pt idx="1697">
                  <c:v>3.1238424126060001E-3</c:v>
                </c:pt>
                <c:pt idx="1698">
                  <c:v>3.1603339593859999E-3</c:v>
                </c:pt>
                <c:pt idx="1699">
                  <c:v>3.1985414680090001E-3</c:v>
                </c:pt>
                <c:pt idx="1700">
                  <c:v>3.234745934606E-3</c:v>
                </c:pt>
                <c:pt idx="1701">
                  <c:v>3.2642937731E-3</c:v>
                </c:pt>
                <c:pt idx="1702">
                  <c:v>3.2782312482600002E-3</c:v>
                </c:pt>
                <c:pt idx="1703">
                  <c:v>3.263144753873E-3</c:v>
                </c:pt>
                <c:pt idx="1704">
                  <c:v>3.245911560953E-3</c:v>
                </c:pt>
                <c:pt idx="1705">
                  <c:v>3.2323978375640001E-3</c:v>
                </c:pt>
                <c:pt idx="1706">
                  <c:v>3.214618889615E-3</c:v>
                </c:pt>
                <c:pt idx="1707">
                  <c:v>3.199791070074E-3</c:v>
                </c:pt>
                <c:pt idx="1708">
                  <c:v>3.1894796993580002E-3</c:v>
                </c:pt>
                <c:pt idx="1709">
                  <c:v>3.172023920342E-3</c:v>
                </c:pt>
                <c:pt idx="1710">
                  <c:v>3.1604846008119998E-3</c:v>
                </c:pt>
                <c:pt idx="1711">
                  <c:v>3.1549341510979999E-3</c:v>
                </c:pt>
                <c:pt idx="1712">
                  <c:v>3.1649582087990001E-3</c:v>
                </c:pt>
                <c:pt idx="1713">
                  <c:v>3.1990441493690001E-3</c:v>
                </c:pt>
                <c:pt idx="1714">
                  <c:v>3.2417180482300001E-3</c:v>
                </c:pt>
                <c:pt idx="1715">
                  <c:v>3.2807372044770002E-3</c:v>
                </c:pt>
                <c:pt idx="1716">
                  <c:v>3.3137677237390002E-3</c:v>
                </c:pt>
                <c:pt idx="1717">
                  <c:v>3.3343255054210002E-3</c:v>
                </c:pt>
                <c:pt idx="1718">
                  <c:v>3.326656762511E-3</c:v>
                </c:pt>
                <c:pt idx="1719">
                  <c:v>3.316008020192E-3</c:v>
                </c:pt>
                <c:pt idx="1720">
                  <c:v>3.3005913719529999E-3</c:v>
                </c:pt>
                <c:pt idx="1721">
                  <c:v>3.284564474598E-3</c:v>
                </c:pt>
                <c:pt idx="1722">
                  <c:v>3.2701890449969998E-3</c:v>
                </c:pt>
                <c:pt idx="1723">
                  <c:v>3.256186842918E-3</c:v>
                </c:pt>
                <c:pt idx="1724">
                  <c:v>3.2390756532550001E-3</c:v>
                </c:pt>
                <c:pt idx="1725">
                  <c:v>3.2162559218699999E-3</c:v>
                </c:pt>
                <c:pt idx="1726">
                  <c:v>3.207589033991E-3</c:v>
                </c:pt>
                <c:pt idx="1727">
                  <c:v>3.2074023038149999E-3</c:v>
                </c:pt>
                <c:pt idx="1728">
                  <c:v>3.233295399696E-3</c:v>
                </c:pt>
                <c:pt idx="1729">
                  <c:v>3.2691406086089998E-3</c:v>
                </c:pt>
                <c:pt idx="1730">
                  <c:v>3.3038298133760001E-3</c:v>
                </c:pt>
                <c:pt idx="1731">
                  <c:v>3.3432221971449998E-3</c:v>
                </c:pt>
                <c:pt idx="1732">
                  <c:v>3.3670112024989998E-3</c:v>
                </c:pt>
                <c:pt idx="1733">
                  <c:v>3.3768343273549999E-3</c:v>
                </c:pt>
                <c:pt idx="1734">
                  <c:v>3.3658409956839998E-3</c:v>
                </c:pt>
                <c:pt idx="1735">
                  <c:v>3.35593172349E-3</c:v>
                </c:pt>
                <c:pt idx="1736">
                  <c:v>3.3386410214010002E-3</c:v>
                </c:pt>
                <c:pt idx="1737">
                  <c:v>3.3275254536419998E-3</c:v>
                </c:pt>
                <c:pt idx="1738">
                  <c:v>3.312202170491E-3</c:v>
                </c:pt>
                <c:pt idx="1739">
                  <c:v>3.2973026391120001E-3</c:v>
                </c:pt>
                <c:pt idx="1740">
                  <c:v>3.284162376076E-3</c:v>
                </c:pt>
                <c:pt idx="1741">
                  <c:v>3.2630444038660002E-3</c:v>
                </c:pt>
                <c:pt idx="1742">
                  <c:v>3.2620318233970002E-3</c:v>
                </c:pt>
                <c:pt idx="1743">
                  <c:v>3.278295742348E-3</c:v>
                </c:pt>
                <c:pt idx="1744">
                  <c:v>3.3125542104239999E-3</c:v>
                </c:pt>
                <c:pt idx="1745">
                  <c:v>3.3530811779199999E-3</c:v>
                </c:pt>
                <c:pt idx="1746">
                  <c:v>3.394469618797E-3</c:v>
                </c:pt>
                <c:pt idx="1747">
                  <c:v>3.424527356401E-3</c:v>
                </c:pt>
                <c:pt idx="1748">
                  <c:v>3.43659799546E-3</c:v>
                </c:pt>
                <c:pt idx="1749">
                  <c:v>3.4301928244530001E-3</c:v>
                </c:pt>
                <c:pt idx="1750">
                  <c:v>3.4118467010560002E-3</c:v>
                </c:pt>
                <c:pt idx="1751">
                  <c:v>3.4059442114080002E-3</c:v>
                </c:pt>
                <c:pt idx="1752">
                  <c:v>3.391820006073E-3</c:v>
                </c:pt>
                <c:pt idx="1753">
                  <c:v>3.3759942743929999E-3</c:v>
                </c:pt>
                <c:pt idx="1754">
                  <c:v>3.3593066036700001E-3</c:v>
                </c:pt>
                <c:pt idx="1755">
                  <c:v>3.3453046344220001E-3</c:v>
                </c:pt>
                <c:pt idx="1756">
                  <c:v>3.3308789134030002E-3</c:v>
                </c:pt>
                <c:pt idx="1757">
                  <c:v>3.3260176423940001E-3</c:v>
                </c:pt>
                <c:pt idx="1758">
                  <c:v>3.3418005332349998E-3</c:v>
                </c:pt>
                <c:pt idx="1759">
                  <c:v>3.3717576880009999E-3</c:v>
                </c:pt>
                <c:pt idx="1760">
                  <c:v>3.4175766631960001E-3</c:v>
                </c:pt>
                <c:pt idx="1761">
                  <c:v>3.4560859203340002E-3</c:v>
                </c:pt>
                <c:pt idx="1762">
                  <c:v>3.4861364401880001E-3</c:v>
                </c:pt>
                <c:pt idx="1763">
                  <c:v>3.504913533106E-3</c:v>
                </c:pt>
                <c:pt idx="1764">
                  <c:v>3.505308413878E-3</c:v>
                </c:pt>
                <c:pt idx="1765">
                  <c:v>3.4894896671179999E-3</c:v>
                </c:pt>
                <c:pt idx="1766">
                  <c:v>3.47115076147E-3</c:v>
                </c:pt>
                <c:pt idx="1767">
                  <c:v>3.4570768475529999E-3</c:v>
                </c:pt>
                <c:pt idx="1768">
                  <c:v>3.4371293149889999E-3</c:v>
                </c:pt>
                <c:pt idx="1769">
                  <c:v>3.4265308640900002E-3</c:v>
                </c:pt>
                <c:pt idx="1770">
                  <c:v>3.4067484084519999E-3</c:v>
                </c:pt>
                <c:pt idx="1771">
                  <c:v>3.3947713673110002E-3</c:v>
                </c:pt>
                <c:pt idx="1772">
                  <c:v>3.3885384909810002E-3</c:v>
                </c:pt>
                <c:pt idx="1773">
                  <c:v>3.396537620574E-3</c:v>
                </c:pt>
                <c:pt idx="1774">
                  <c:v>3.4223014954479999E-3</c:v>
                </c:pt>
                <c:pt idx="1775">
                  <c:v>3.4598915372040001E-3</c:v>
                </c:pt>
                <c:pt idx="1776">
                  <c:v>3.5033554304390001E-3</c:v>
                </c:pt>
                <c:pt idx="1777">
                  <c:v>3.5330038517709999E-3</c:v>
                </c:pt>
                <c:pt idx="1778">
                  <c:v>3.551565576345E-3</c:v>
                </c:pt>
                <c:pt idx="1779">
                  <c:v>3.5391144920140002E-3</c:v>
                </c:pt>
                <c:pt idx="1780">
                  <c:v>3.5283435136080001E-3</c:v>
                </c:pt>
                <c:pt idx="1781">
                  <c:v>3.5087694413960002E-3</c:v>
                </c:pt>
                <c:pt idx="1782">
                  <c:v>3.4926708322019998E-3</c:v>
                </c:pt>
                <c:pt idx="1783">
                  <c:v>3.475832287222E-3</c:v>
                </c:pt>
                <c:pt idx="1784">
                  <c:v>3.460817970335E-3</c:v>
                </c:pt>
                <c:pt idx="1785">
                  <c:v>3.4481585025789999E-3</c:v>
                </c:pt>
                <c:pt idx="1786">
                  <c:v>3.4298626706000001E-3</c:v>
                </c:pt>
                <c:pt idx="1787">
                  <c:v>3.4264661371709998E-3</c:v>
                </c:pt>
                <c:pt idx="1788">
                  <c:v>3.431700868532E-3</c:v>
                </c:pt>
                <c:pt idx="1789">
                  <c:v>3.4703824203459999E-3</c:v>
                </c:pt>
                <c:pt idx="1790">
                  <c:v>3.510169684887E-3</c:v>
                </c:pt>
                <c:pt idx="1791">
                  <c:v>3.5480326041580001E-3</c:v>
                </c:pt>
                <c:pt idx="1792">
                  <c:v>3.5861756186930001E-3</c:v>
                </c:pt>
                <c:pt idx="1793">
                  <c:v>3.595804795623E-3</c:v>
                </c:pt>
                <c:pt idx="1794">
                  <c:v>3.5915251355619999E-3</c:v>
                </c:pt>
                <c:pt idx="1795">
                  <c:v>3.5759864840660001E-3</c:v>
                </c:pt>
                <c:pt idx="1796">
                  <c:v>3.5662783775479998E-3</c:v>
                </c:pt>
                <c:pt idx="1797">
                  <c:v>3.5481834784150002E-3</c:v>
                </c:pt>
                <c:pt idx="1798">
                  <c:v>3.53928678669E-3</c:v>
                </c:pt>
                <c:pt idx="1799">
                  <c:v>3.5227930638940001E-3</c:v>
                </c:pt>
                <c:pt idx="1800">
                  <c:v>3.505595726892E-3</c:v>
                </c:pt>
                <c:pt idx="1801">
                  <c:v>3.4978908952330002E-3</c:v>
                </c:pt>
                <c:pt idx="1802">
                  <c:v>3.4866246860469998E-3</c:v>
                </c:pt>
                <c:pt idx="1803">
                  <c:v>3.5006913822139998E-3</c:v>
                </c:pt>
                <c:pt idx="1804">
                  <c:v>3.5318045411259998E-3</c:v>
                </c:pt>
                <c:pt idx="1805">
                  <c:v>3.5702276509260002E-3</c:v>
                </c:pt>
                <c:pt idx="1806">
                  <c:v>3.6051180213689999E-3</c:v>
                </c:pt>
                <c:pt idx="1807">
                  <c:v>3.6387515719980001E-3</c:v>
                </c:pt>
                <c:pt idx="1808">
                  <c:v>3.6522580776359999E-3</c:v>
                </c:pt>
                <c:pt idx="1809">
                  <c:v>3.6426074802879999E-3</c:v>
                </c:pt>
                <c:pt idx="1810">
                  <c:v>3.633990883827E-3</c:v>
                </c:pt>
                <c:pt idx="1811">
                  <c:v>3.6162622272970001E-3</c:v>
                </c:pt>
                <c:pt idx="1812">
                  <c:v>3.5990863107140001E-3</c:v>
                </c:pt>
                <c:pt idx="1813">
                  <c:v>3.5882724914700001E-3</c:v>
                </c:pt>
                <c:pt idx="1814">
                  <c:v>3.5735091660169999E-3</c:v>
                </c:pt>
                <c:pt idx="1815">
                  <c:v>3.5586527083070001E-3</c:v>
                </c:pt>
                <c:pt idx="1816">
                  <c:v>3.5476305056360001E-3</c:v>
                </c:pt>
                <c:pt idx="1817">
                  <c:v>3.5414409358050002E-3</c:v>
                </c:pt>
                <c:pt idx="1818">
                  <c:v>3.5492677707229998E-3</c:v>
                </c:pt>
                <c:pt idx="1819">
                  <c:v>3.5812067799270001E-3</c:v>
                </c:pt>
                <c:pt idx="1820">
                  <c:v>3.6165923811500001E-3</c:v>
                </c:pt>
                <c:pt idx="1821">
                  <c:v>3.649867139757E-3</c:v>
                </c:pt>
                <c:pt idx="1822">
                  <c:v>3.6882613785559999E-3</c:v>
                </c:pt>
                <c:pt idx="1823">
                  <c:v>3.7025003693999998E-3</c:v>
                </c:pt>
                <c:pt idx="1824">
                  <c:v>3.693675389513E-3</c:v>
                </c:pt>
                <c:pt idx="1825">
                  <c:v>3.6829621531069999E-3</c:v>
                </c:pt>
                <c:pt idx="1826">
                  <c:v>3.669017460197E-3</c:v>
                </c:pt>
                <c:pt idx="1827">
                  <c:v>3.6504270974550002E-3</c:v>
                </c:pt>
                <c:pt idx="1828">
                  <c:v>3.6418535746629999E-3</c:v>
                </c:pt>
                <c:pt idx="1829">
                  <c:v>3.6280022468419999E-3</c:v>
                </c:pt>
                <c:pt idx="1830">
                  <c:v>3.6122913006689998E-3</c:v>
                </c:pt>
                <c:pt idx="1831">
                  <c:v>3.6050749476999999E-3</c:v>
                </c:pt>
                <c:pt idx="1832">
                  <c:v>3.598533337936E-3</c:v>
                </c:pt>
                <c:pt idx="1833">
                  <c:v>3.6098284181209999E-3</c:v>
                </c:pt>
                <c:pt idx="1834">
                  <c:v>3.6480790004130002E-3</c:v>
                </c:pt>
                <c:pt idx="1835">
                  <c:v>3.6883188877250002E-3</c:v>
                </c:pt>
                <c:pt idx="1836">
                  <c:v>3.723761998117E-3</c:v>
                </c:pt>
                <c:pt idx="1837">
                  <c:v>3.7564549129459998E-3</c:v>
                </c:pt>
                <c:pt idx="1838">
                  <c:v>3.7551911082119999E-3</c:v>
                </c:pt>
                <c:pt idx="1839">
                  <c:v>3.7458778824659999E-3</c:v>
                </c:pt>
                <c:pt idx="1840">
                  <c:v>3.7384030874819999E-3</c:v>
                </c:pt>
                <c:pt idx="1841">
                  <c:v>3.7218446377659999E-3</c:v>
                </c:pt>
                <c:pt idx="1842">
                  <c:v>3.7052289117129999E-3</c:v>
                </c:pt>
                <c:pt idx="1843">
                  <c:v>3.6925193853680001E-3</c:v>
                </c:pt>
                <c:pt idx="1844">
                  <c:v>3.678912296891E-3</c:v>
                </c:pt>
                <c:pt idx="1845">
                  <c:v>3.6626700311900001E-3</c:v>
                </c:pt>
                <c:pt idx="1846">
                  <c:v>3.660817397758E-3</c:v>
                </c:pt>
                <c:pt idx="1847">
                  <c:v>3.659847890958E-3</c:v>
                </c:pt>
                <c:pt idx="1848">
                  <c:v>3.6879167892040002E-3</c:v>
                </c:pt>
                <c:pt idx="1849">
                  <c:v>3.729815129191E-3</c:v>
                </c:pt>
                <c:pt idx="1850">
                  <c:v>3.766256384552E-3</c:v>
                </c:pt>
                <c:pt idx="1851">
                  <c:v>3.8017784245310002E-3</c:v>
                </c:pt>
                <c:pt idx="1852">
                  <c:v>3.814875846729E-3</c:v>
                </c:pt>
                <c:pt idx="1853">
                  <c:v>3.8051677402110001E-3</c:v>
                </c:pt>
                <c:pt idx="1854">
                  <c:v>3.790189046413E-3</c:v>
                </c:pt>
                <c:pt idx="1855">
                  <c:v>3.7815507967029999E-3</c:v>
                </c:pt>
                <c:pt idx="1856">
                  <c:v>3.7608637940140001E-3</c:v>
                </c:pt>
                <c:pt idx="1857">
                  <c:v>3.7470627576110002E-3</c:v>
                </c:pt>
                <c:pt idx="1858">
                  <c:v>3.7354589439930002E-3</c:v>
                </c:pt>
                <c:pt idx="1859">
                  <c:v>3.71882901527E-3</c:v>
                </c:pt>
                <c:pt idx="1860">
                  <c:v>3.7098028697069999E-3</c:v>
                </c:pt>
                <c:pt idx="1861">
                  <c:v>3.707814030349E-3</c:v>
                </c:pt>
                <c:pt idx="1862">
                  <c:v>3.7231084424999999E-3</c:v>
                </c:pt>
                <c:pt idx="1863">
                  <c:v>3.7585804238920001E-3</c:v>
                </c:pt>
                <c:pt idx="1864">
                  <c:v>3.8008233532310001E-3</c:v>
                </c:pt>
                <c:pt idx="1865">
                  <c:v>3.8330282550309998E-3</c:v>
                </c:pt>
                <c:pt idx="1866">
                  <c:v>3.8433321751650002E-3</c:v>
                </c:pt>
                <c:pt idx="1867">
                  <c:v>3.837034804747E-3</c:v>
                </c:pt>
                <c:pt idx="1868">
                  <c:v>3.823765320703E-3</c:v>
                </c:pt>
                <c:pt idx="1869">
                  <c:v>3.8110630121079999E-3</c:v>
                </c:pt>
                <c:pt idx="1870">
                  <c:v>3.7995884194970001E-3</c:v>
                </c:pt>
                <c:pt idx="1871">
                  <c:v>3.7876400165259999E-3</c:v>
                </c:pt>
                <c:pt idx="1872">
                  <c:v>3.7777093239129999E-3</c:v>
                </c:pt>
                <c:pt idx="1873">
                  <c:v>3.76920029521E-3</c:v>
                </c:pt>
                <c:pt idx="1874">
                  <c:v>3.7566560786220001E-3</c:v>
                </c:pt>
                <c:pt idx="1875">
                  <c:v>3.7521393969659998E-3</c:v>
                </c:pt>
                <c:pt idx="1876">
                  <c:v>3.7734655197709998E-3</c:v>
                </c:pt>
                <c:pt idx="1877">
                  <c:v>3.813870484009E-3</c:v>
                </c:pt>
                <c:pt idx="1878">
                  <c:v>3.8514605257659999E-3</c:v>
                </c:pt>
                <c:pt idx="1879">
                  <c:v>3.883011871949E-3</c:v>
                </c:pt>
                <c:pt idx="1880">
                  <c:v>3.8880240172150002E-3</c:v>
                </c:pt>
                <c:pt idx="1881">
                  <c:v>3.8740793243049998E-3</c:v>
                </c:pt>
                <c:pt idx="1882">
                  <c:v>3.8679831195619998E-3</c:v>
                </c:pt>
                <c:pt idx="1883">
                  <c:v>3.854038426653E-3</c:v>
                </c:pt>
                <c:pt idx="1884">
                  <c:v>3.8469871506090002E-3</c:v>
                </c:pt>
                <c:pt idx="1885">
                  <c:v>3.8384350482370002E-3</c:v>
                </c:pt>
                <c:pt idx="1886">
                  <c:v>3.8315346464510001E-3</c:v>
                </c:pt>
                <c:pt idx="1887">
                  <c:v>3.8181573618200002E-3</c:v>
                </c:pt>
                <c:pt idx="1888">
                  <c:v>3.8135976064949998E-3</c:v>
                </c:pt>
                <c:pt idx="1889">
                  <c:v>3.8210437633099999E-3</c:v>
                </c:pt>
                <c:pt idx="1890">
                  <c:v>3.8450628053400002E-3</c:v>
                </c:pt>
                <c:pt idx="1891">
                  <c:v>3.895814763382E-3</c:v>
                </c:pt>
                <c:pt idx="1892">
                  <c:v>3.9254706352950001E-3</c:v>
                </c:pt>
                <c:pt idx="1893">
                  <c:v>3.9349058642980002E-3</c:v>
                </c:pt>
                <c:pt idx="1894">
                  <c:v>3.9275242015720004E-3</c:v>
                </c:pt>
                <c:pt idx="1895">
                  <c:v>3.9203651249409997E-3</c:v>
                </c:pt>
                <c:pt idx="1896">
                  <c:v>3.9052858483050001E-3</c:v>
                </c:pt>
                <c:pt idx="1897">
                  <c:v>3.899828763679E-3</c:v>
                </c:pt>
                <c:pt idx="1898">
                  <c:v>3.8915781769900001E-3</c:v>
                </c:pt>
                <c:pt idx="1899">
                  <c:v>3.8791703991590001E-3</c:v>
                </c:pt>
                <c:pt idx="1900">
                  <c:v>3.874603426084E-3</c:v>
                </c:pt>
                <c:pt idx="1901">
                  <c:v>3.8643425796180001E-3</c:v>
                </c:pt>
                <c:pt idx="1902">
                  <c:v>3.8665398024019999E-3</c:v>
                </c:pt>
                <c:pt idx="1903">
                  <c:v>3.8991968613120002E-3</c:v>
                </c:pt>
                <c:pt idx="1904">
                  <c:v>3.9440318942069999E-3</c:v>
                </c:pt>
                <c:pt idx="1905">
                  <c:v>3.973759710789E-3</c:v>
                </c:pt>
                <c:pt idx="1906">
                  <c:v>3.9851404726509998E-3</c:v>
                </c:pt>
                <c:pt idx="1907">
                  <c:v>3.980717621744E-3</c:v>
                </c:pt>
                <c:pt idx="1908">
                  <c:v>3.9741615764800004E-3</c:v>
                </c:pt>
                <c:pt idx="1909">
                  <c:v>3.9678644388909997E-3</c:v>
                </c:pt>
                <c:pt idx="1910">
                  <c:v>3.9613228291270003E-3</c:v>
                </c:pt>
                <c:pt idx="1911">
                  <c:v>3.9523397572340004E-3</c:v>
                </c:pt>
                <c:pt idx="1912">
                  <c:v>3.9431056939070001E-3</c:v>
                </c:pt>
                <c:pt idx="1913">
                  <c:v>3.9352932944890003E-3</c:v>
                </c:pt>
                <c:pt idx="1914">
                  <c:v>3.9238617755469997E-3</c:v>
                </c:pt>
                <c:pt idx="1915">
                  <c:v>3.9328089915220002E-3</c:v>
                </c:pt>
                <c:pt idx="1916">
                  <c:v>3.9603249169889998E-3</c:v>
                </c:pt>
                <c:pt idx="1917">
                  <c:v>4.0027257055040002E-3</c:v>
                </c:pt>
                <c:pt idx="1918">
                  <c:v>4.0389155037700002E-3</c:v>
                </c:pt>
                <c:pt idx="1919">
                  <c:v>4.059696104378E-3</c:v>
                </c:pt>
                <c:pt idx="1920">
                  <c:v>4.0555242449050004E-3</c:v>
                </c:pt>
                <c:pt idx="1921">
                  <c:v>4.0442147292200003E-3</c:v>
                </c:pt>
                <c:pt idx="1922">
                  <c:v>4.0382766164839996E-3</c:v>
                </c:pt>
                <c:pt idx="1923">
                  <c:v>4.0214741602539999E-3</c:v>
                </c:pt>
                <c:pt idx="1924">
                  <c:v>4.0149902924899996E-3</c:v>
                </c:pt>
                <c:pt idx="1925">
                  <c:v>3.996823448688E-3</c:v>
                </c:pt>
                <c:pt idx="1926">
                  <c:v>3.9918757975099996E-3</c:v>
                </c:pt>
                <c:pt idx="1927">
                  <c:v>3.9763590320939998E-3</c:v>
                </c:pt>
                <c:pt idx="1928">
                  <c:v>3.9687044918540002E-3</c:v>
                </c:pt>
                <c:pt idx="1929">
                  <c:v>3.9814501069490001E-3</c:v>
                </c:pt>
                <c:pt idx="1930">
                  <c:v>4.0128575637940001E-3</c:v>
                </c:pt>
                <c:pt idx="1931">
                  <c:v>4.054763354361E-3</c:v>
                </c:pt>
                <c:pt idx="1932">
                  <c:v>4.093121737242E-3</c:v>
                </c:pt>
                <c:pt idx="1933">
                  <c:v>4.125405102968E-3</c:v>
                </c:pt>
                <c:pt idx="1934">
                  <c:v>4.1223461739719998E-3</c:v>
                </c:pt>
                <c:pt idx="1935">
                  <c:v>4.1200486011800002E-3</c:v>
                </c:pt>
                <c:pt idx="1936">
                  <c:v>4.0985788218680002E-3</c:v>
                </c:pt>
                <c:pt idx="1937">
                  <c:v>4.0845624171199999E-3</c:v>
                </c:pt>
                <c:pt idx="1938">
                  <c:v>4.0748687461020002E-3</c:v>
                </c:pt>
                <c:pt idx="1939">
                  <c:v>4.0558115579190004E-3</c:v>
                </c:pt>
                <c:pt idx="1940">
                  <c:v>4.0440065786239996E-3</c:v>
                </c:pt>
                <c:pt idx="1941">
                  <c:v>4.0287263691429999E-3</c:v>
                </c:pt>
                <c:pt idx="1942">
                  <c:v>4.0157944895329997E-3</c:v>
                </c:pt>
                <c:pt idx="1943">
                  <c:v>4.0101576596499999E-3</c:v>
                </c:pt>
                <c:pt idx="1944">
                  <c:v>4.0387935005129997E-3</c:v>
                </c:pt>
                <c:pt idx="1945">
                  <c:v>4.0704384446140001E-3</c:v>
                </c:pt>
                <c:pt idx="1946">
                  <c:v>4.1126310825349999E-3</c:v>
                </c:pt>
                <c:pt idx="1947">
                  <c:v>4.1556712239980004E-3</c:v>
                </c:pt>
                <c:pt idx="1948">
                  <c:v>4.1797761805359998E-3</c:v>
                </c:pt>
                <c:pt idx="1949">
                  <c:v>4.1901879012580003E-3</c:v>
                </c:pt>
                <c:pt idx="1950">
                  <c:v>4.1839838959279998E-3</c:v>
                </c:pt>
                <c:pt idx="1951">
                  <c:v>4.1692280210550003E-3</c:v>
                </c:pt>
                <c:pt idx="1952">
                  <c:v>4.1521168313920003E-3</c:v>
                </c:pt>
                <c:pt idx="1953">
                  <c:v>4.1428469121459997E-3</c:v>
                </c:pt>
                <c:pt idx="1954">
                  <c:v>4.1254987008870004E-3</c:v>
                </c:pt>
                <c:pt idx="1955">
                  <c:v>4.1120853275060003E-3</c:v>
                </c:pt>
                <c:pt idx="1956">
                  <c:v>4.101530183107E-3</c:v>
                </c:pt>
                <c:pt idx="1957">
                  <c:v>4.0844907052809999E-3</c:v>
                </c:pt>
                <c:pt idx="1958">
                  <c:v>4.0823724120859998E-3</c:v>
                </c:pt>
                <c:pt idx="1959">
                  <c:v>4.0985429659489998E-3</c:v>
                </c:pt>
                <c:pt idx="1960">
                  <c:v>4.1324421763420001E-3</c:v>
                </c:pt>
                <c:pt idx="1961">
                  <c:v>4.1716839186850003E-3</c:v>
                </c:pt>
                <c:pt idx="1962">
                  <c:v>4.2119883000850001E-3</c:v>
                </c:pt>
                <c:pt idx="1963">
                  <c:v>4.2367754504079999E-3</c:v>
                </c:pt>
                <c:pt idx="1964">
                  <c:v>4.2402148246770003E-3</c:v>
                </c:pt>
                <c:pt idx="1965">
                  <c:v>4.2313542217020002E-3</c:v>
                </c:pt>
                <c:pt idx="1966">
                  <c:v>4.2130439542229997E-3</c:v>
                </c:pt>
                <c:pt idx="1967">
                  <c:v>4.2003053240479999E-3</c:v>
                </c:pt>
                <c:pt idx="1968">
                  <c:v>4.1865259408949999E-3</c:v>
                </c:pt>
                <c:pt idx="1969">
                  <c:v>4.1787279769780004E-3</c:v>
                </c:pt>
                <c:pt idx="1970">
                  <c:v>4.1608773171900003E-3</c:v>
                </c:pt>
                <c:pt idx="1971">
                  <c:v>4.1487277485429998E-3</c:v>
                </c:pt>
                <c:pt idx="1972">
                  <c:v>4.1387323290109999E-3</c:v>
                </c:pt>
                <c:pt idx="1973">
                  <c:v>4.1371169500049997E-3</c:v>
                </c:pt>
                <c:pt idx="1974">
                  <c:v>4.1608051396910001E-3</c:v>
                </c:pt>
                <c:pt idx="1975">
                  <c:v>4.1970238089559997E-3</c:v>
                </c:pt>
                <c:pt idx="1976">
                  <c:v>4.239389207214E-3</c:v>
                </c:pt>
                <c:pt idx="1977">
                  <c:v>4.2757727205749996E-3</c:v>
                </c:pt>
                <c:pt idx="1978">
                  <c:v>4.302190151066E-3</c:v>
                </c:pt>
                <c:pt idx="1979">
                  <c:v>4.3081571348010002E-3</c:v>
                </c:pt>
                <c:pt idx="1980">
                  <c:v>4.2982478626070004E-3</c:v>
                </c:pt>
                <c:pt idx="1981">
                  <c:v>4.28660120815E-3</c:v>
                </c:pt>
                <c:pt idx="1982">
                  <c:v>4.267457872629E-3</c:v>
                </c:pt>
                <c:pt idx="1983">
                  <c:v>4.2532761581240003E-3</c:v>
                </c:pt>
                <c:pt idx="1984">
                  <c:v>4.2378380894660004E-3</c:v>
                </c:pt>
                <c:pt idx="1985">
                  <c:v>4.2231036350130003E-3</c:v>
                </c:pt>
                <c:pt idx="1986">
                  <c:v>4.2067966423930004E-3</c:v>
                </c:pt>
                <c:pt idx="1987">
                  <c:v>4.1971029713749998E-3</c:v>
                </c:pt>
                <c:pt idx="1988">
                  <c:v>4.1969809681180002E-3</c:v>
                </c:pt>
                <c:pt idx="1989">
                  <c:v>4.2131226509809997E-3</c:v>
                </c:pt>
                <c:pt idx="1990">
                  <c:v>4.2491978965700002E-3</c:v>
                </c:pt>
                <c:pt idx="1991">
                  <c:v>4.2874412611129996E-3</c:v>
                </c:pt>
                <c:pt idx="1992">
                  <c:v>4.326338414103E-3</c:v>
                </c:pt>
                <c:pt idx="1993">
                  <c:v>4.3588732369239996E-3</c:v>
                </c:pt>
                <c:pt idx="1994">
                  <c:v>4.3706423603E-3</c:v>
                </c:pt>
                <c:pt idx="1995">
                  <c:v>4.3609701097009996E-3</c:v>
                </c:pt>
                <c:pt idx="1996">
                  <c:v>4.3470184318720002E-3</c:v>
                </c:pt>
                <c:pt idx="1997">
                  <c:v>4.3295766226949996E-3</c:v>
                </c:pt>
                <c:pt idx="1998">
                  <c:v>4.3156896717850002E-3</c:v>
                </c:pt>
                <c:pt idx="1999">
                  <c:v>4.2983056046070004E-3</c:v>
                </c:pt>
                <c:pt idx="2000">
                  <c:v>4.2855455540120003E-3</c:v>
                </c:pt>
                <c:pt idx="2001">
                  <c:v>4.2702509090300003E-3</c:v>
                </c:pt>
                <c:pt idx="2002">
                  <c:v>4.2601982131599998E-3</c:v>
                </c:pt>
                <c:pt idx="2003">
                  <c:v>4.2557250708340003E-3</c:v>
                </c:pt>
                <c:pt idx="2004">
                  <c:v>4.2677377350629998E-3</c:v>
                </c:pt>
                <c:pt idx="2005">
                  <c:v>4.3051554821429997E-3</c:v>
                </c:pt>
                <c:pt idx="2006">
                  <c:v>4.3484829366210002E-3</c:v>
                </c:pt>
                <c:pt idx="2007">
                  <c:v>4.3943952769040003E-3</c:v>
                </c:pt>
                <c:pt idx="2008">
                  <c:v>4.4120093807580004E-3</c:v>
                </c:pt>
                <c:pt idx="2009">
                  <c:v>4.4106952846050002E-3</c:v>
                </c:pt>
                <c:pt idx="2010">
                  <c:v>4.3985312804580004E-3</c:v>
                </c:pt>
                <c:pt idx="2011">
                  <c:v>4.3877391144629997E-3</c:v>
                </c:pt>
                <c:pt idx="2012">
                  <c:v>4.3785190209750004E-3</c:v>
                </c:pt>
                <c:pt idx="2013">
                  <c:v>4.3673464097080004E-3</c:v>
                </c:pt>
                <c:pt idx="2014">
                  <c:v>4.3598138727249996E-3</c:v>
                </c:pt>
                <c:pt idx="2015">
                  <c:v>4.3498044833539997E-3</c:v>
                </c:pt>
                <c:pt idx="2016">
                  <c:v>4.3384949676689996E-3</c:v>
                </c:pt>
                <c:pt idx="2017">
                  <c:v>4.3284203857180004E-3</c:v>
                </c:pt>
                <c:pt idx="2018">
                  <c:v>4.3462640605869997E-3</c:v>
                </c:pt>
                <c:pt idx="2019">
                  <c:v>4.3838904239239997E-3</c:v>
                </c:pt>
                <c:pt idx="2020">
                  <c:v>4.4302907772360003E-3</c:v>
                </c:pt>
                <c:pt idx="2021">
                  <c:v>4.464491736144E-3</c:v>
                </c:pt>
                <c:pt idx="2022">
                  <c:v>4.4676368124780003E-3</c:v>
                </c:pt>
                <c:pt idx="2023">
                  <c:v>4.4630053453149996E-3</c:v>
                </c:pt>
                <c:pt idx="2024">
                  <c:v>4.4523207470770002E-3</c:v>
                </c:pt>
                <c:pt idx="2025">
                  <c:v>4.4410112313930002E-3</c:v>
                </c:pt>
                <c:pt idx="2026">
                  <c:v>4.4298744760449997E-3</c:v>
                </c:pt>
                <c:pt idx="2027">
                  <c:v>4.4212290085850004E-3</c:v>
                </c:pt>
                <c:pt idx="2028">
                  <c:v>4.4081606902180003E-3</c:v>
                </c:pt>
                <c:pt idx="2029">
                  <c:v>4.3950560502709997E-3</c:v>
                </c:pt>
                <c:pt idx="2030">
                  <c:v>4.3883132748310004E-3</c:v>
                </c:pt>
                <c:pt idx="2031">
                  <c:v>4.3887947686020003E-3</c:v>
                </c:pt>
                <c:pt idx="2032">
                  <c:v>4.420180805027E-3</c:v>
                </c:pt>
                <c:pt idx="2033">
                  <c:v>4.4596232473849999E-3</c:v>
                </c:pt>
                <c:pt idx="2034">
                  <c:v>4.500739276409E-3</c:v>
                </c:pt>
                <c:pt idx="2035">
                  <c:v>4.5221298933029999E-3</c:v>
                </c:pt>
                <c:pt idx="2036">
                  <c:v>4.5223883353170003E-3</c:v>
                </c:pt>
                <c:pt idx="2037">
                  <c:v>4.508501384407E-3</c:v>
                </c:pt>
                <c:pt idx="2038">
                  <c:v>4.4958922080700001E-3</c:v>
                </c:pt>
                <c:pt idx="2039">
                  <c:v>4.4895303435620003E-3</c:v>
                </c:pt>
                <c:pt idx="2040">
                  <c:v>4.473266191781E-3</c:v>
                </c:pt>
                <c:pt idx="2041">
                  <c:v>4.4657769612969998E-3</c:v>
                </c:pt>
                <c:pt idx="2042">
                  <c:v>4.4542020186780001E-3</c:v>
                </c:pt>
                <c:pt idx="2043">
                  <c:v>4.4441134668890001E-3</c:v>
                </c:pt>
                <c:pt idx="2044">
                  <c:v>4.4393814168869998E-3</c:v>
                </c:pt>
                <c:pt idx="2045">
                  <c:v>4.4517964124679999E-3</c:v>
                </c:pt>
                <c:pt idx="2046">
                  <c:v>4.4871605932709996E-3</c:v>
                </c:pt>
                <c:pt idx="2047">
                  <c:v>4.5340135693549997E-3</c:v>
                </c:pt>
                <c:pt idx="2048">
                  <c:v>4.5761922374370004E-3</c:v>
                </c:pt>
                <c:pt idx="2049">
                  <c:v>4.5949332416059998E-3</c:v>
                </c:pt>
                <c:pt idx="2050">
                  <c:v>4.5949551276860002E-3</c:v>
                </c:pt>
                <c:pt idx="2051">
                  <c:v>4.5800767838949999E-3</c:v>
                </c:pt>
                <c:pt idx="2052">
                  <c:v>4.5715537853539996E-3</c:v>
                </c:pt>
                <c:pt idx="2053">
                  <c:v>4.5580184087159999E-3</c:v>
                </c:pt>
                <c:pt idx="2054">
                  <c:v>4.547369666398E-3</c:v>
                </c:pt>
                <c:pt idx="2055">
                  <c:v>4.5358450151980001E-3</c:v>
                </c:pt>
                <c:pt idx="2056">
                  <c:v>4.5242626219990003E-3</c:v>
                </c:pt>
                <c:pt idx="2057">
                  <c:v>4.5072017237540001E-3</c:v>
                </c:pt>
                <c:pt idx="2058">
                  <c:v>4.5015863142909996E-3</c:v>
                </c:pt>
                <c:pt idx="2059">
                  <c:v>4.5113950036469999E-3</c:v>
                </c:pt>
                <c:pt idx="2060">
                  <c:v>4.540555179119E-3</c:v>
                </c:pt>
                <c:pt idx="2061">
                  <c:v>4.5842989347880002E-3</c:v>
                </c:pt>
                <c:pt idx="2062">
                  <c:v>4.6205176040529997E-3</c:v>
                </c:pt>
                <c:pt idx="2063">
                  <c:v>4.6424684114750002E-3</c:v>
                </c:pt>
                <c:pt idx="2064">
                  <c:v>4.6445797197520004E-3</c:v>
                </c:pt>
                <c:pt idx="2065">
                  <c:v>4.6361065469679996E-3</c:v>
                </c:pt>
                <c:pt idx="2066">
                  <c:v>4.6220687218010001E-3</c:v>
                </c:pt>
                <c:pt idx="2067">
                  <c:v>4.6169203706090001E-3</c:v>
                </c:pt>
                <c:pt idx="2068">
                  <c:v>4.6036792919040004E-3</c:v>
                </c:pt>
                <c:pt idx="2069">
                  <c:v>4.5927935279910003E-3</c:v>
                </c:pt>
                <c:pt idx="2070">
                  <c:v>4.591034259647E-3</c:v>
                </c:pt>
                <c:pt idx="2071">
                  <c:v>4.58036409691E-3</c:v>
                </c:pt>
                <c:pt idx="2072">
                  <c:v>4.5719342306259998E-3</c:v>
                </c:pt>
                <c:pt idx="2073">
                  <c:v>4.580945707858E-3</c:v>
                </c:pt>
                <c:pt idx="2074">
                  <c:v>4.6069538220759997E-3</c:v>
                </c:pt>
                <c:pt idx="2075">
                  <c:v>4.6439548023049998E-3</c:v>
                </c:pt>
                <c:pt idx="2076">
                  <c:v>4.6888119541109996E-3</c:v>
                </c:pt>
                <c:pt idx="2077">
                  <c:v>4.7119329683480001E-3</c:v>
                </c:pt>
                <c:pt idx="2078">
                  <c:v>4.7143674455579999E-3</c:v>
                </c:pt>
                <c:pt idx="2079">
                  <c:v>4.704149439931E-3</c:v>
                </c:pt>
                <c:pt idx="2080">
                  <c:v>4.6829311177130004E-3</c:v>
                </c:pt>
                <c:pt idx="2081">
                  <c:v>4.670515656471E-3</c:v>
                </c:pt>
                <c:pt idx="2082">
                  <c:v>4.6600108034910003E-3</c:v>
                </c:pt>
                <c:pt idx="2083">
                  <c:v>4.6471934765579996E-3</c:v>
                </c:pt>
                <c:pt idx="2084">
                  <c:v>4.6353526413440002E-3</c:v>
                </c:pt>
                <c:pt idx="2085">
                  <c:v>4.6234978362919999E-3</c:v>
                </c:pt>
                <c:pt idx="2086">
                  <c:v>4.6100630424919997E-3</c:v>
                </c:pt>
                <c:pt idx="2087">
                  <c:v>4.6133585274219999E-3</c:v>
                </c:pt>
                <c:pt idx="2088">
                  <c:v>4.6416139230130004E-3</c:v>
                </c:pt>
                <c:pt idx="2089">
                  <c:v>4.679283127189E-3</c:v>
                </c:pt>
                <c:pt idx="2090">
                  <c:v>4.7253533266480002E-3</c:v>
                </c:pt>
                <c:pt idx="2091">
                  <c:v>4.7603370621799998E-3</c:v>
                </c:pt>
                <c:pt idx="2092">
                  <c:v>4.7684796154499999E-3</c:v>
                </c:pt>
                <c:pt idx="2093">
                  <c:v>4.7656865790489996E-3</c:v>
                </c:pt>
                <c:pt idx="2094">
                  <c:v>4.7550019808110001E-3</c:v>
                </c:pt>
                <c:pt idx="2095">
                  <c:v>4.741208162159E-3</c:v>
                </c:pt>
                <c:pt idx="2096">
                  <c:v>4.7301715239879997E-3</c:v>
                </c:pt>
                <c:pt idx="2097">
                  <c:v>4.7188624739649999E-3</c:v>
                </c:pt>
                <c:pt idx="2098">
                  <c:v>4.7021820209919999E-3</c:v>
                </c:pt>
                <c:pt idx="2099">
                  <c:v>4.6950518153609996E-3</c:v>
                </c:pt>
                <c:pt idx="2100">
                  <c:v>4.6812291257079999E-3</c:v>
                </c:pt>
                <c:pt idx="2101">
                  <c:v>4.6746446751060001E-3</c:v>
                </c:pt>
                <c:pt idx="2102">
                  <c:v>4.6958201564850002E-3</c:v>
                </c:pt>
                <c:pt idx="2103">
                  <c:v>4.7342646867040003E-3</c:v>
                </c:pt>
                <c:pt idx="2104">
                  <c:v>4.7701168805359996E-3</c:v>
                </c:pt>
                <c:pt idx="2105">
                  <c:v>4.815260879695E-3</c:v>
                </c:pt>
                <c:pt idx="2106">
                  <c:v>4.8462017439309998E-3</c:v>
                </c:pt>
                <c:pt idx="2107">
                  <c:v>4.8556947149339998E-3</c:v>
                </c:pt>
                <c:pt idx="2108">
                  <c:v>4.8523629084229998E-3</c:v>
                </c:pt>
                <c:pt idx="2109">
                  <c:v>4.8362282104790003E-3</c:v>
                </c:pt>
                <c:pt idx="2110">
                  <c:v>4.8204595223069998E-3</c:v>
                </c:pt>
                <c:pt idx="2111">
                  <c:v>4.8088920302690004E-3</c:v>
                </c:pt>
                <c:pt idx="2112">
                  <c:v>4.7918525524440004E-3</c:v>
                </c:pt>
                <c:pt idx="2113">
                  <c:v>4.7683864831919998E-3</c:v>
                </c:pt>
                <c:pt idx="2114">
                  <c:v>4.7606816515330004E-3</c:v>
                </c:pt>
                <c:pt idx="2115">
                  <c:v>4.7443029470739997E-3</c:v>
                </c:pt>
                <c:pt idx="2116">
                  <c:v>4.736784845591E-3</c:v>
                </c:pt>
                <c:pt idx="2117">
                  <c:v>4.7585275024179998E-3</c:v>
                </c:pt>
                <c:pt idx="2118">
                  <c:v>4.7900932841000001E-3</c:v>
                </c:pt>
                <c:pt idx="2119">
                  <c:v>4.8291985876860004E-3</c:v>
                </c:pt>
                <c:pt idx="2120">
                  <c:v>4.8725116066629997E-3</c:v>
                </c:pt>
                <c:pt idx="2121">
                  <c:v>4.8981816507879996E-3</c:v>
                </c:pt>
                <c:pt idx="2122">
                  <c:v>4.9047376960520001E-3</c:v>
                </c:pt>
                <c:pt idx="2123">
                  <c:v>4.902999848127E-3</c:v>
                </c:pt>
                <c:pt idx="2124">
                  <c:v>4.8861689865590001E-3</c:v>
                </c:pt>
                <c:pt idx="2125">
                  <c:v>4.8710969276730002E-3</c:v>
                </c:pt>
                <c:pt idx="2126">
                  <c:v>4.86260233447E-3</c:v>
                </c:pt>
                <c:pt idx="2127">
                  <c:v>4.841003101319E-3</c:v>
                </c:pt>
                <c:pt idx="2128">
                  <c:v>4.8255724832420004E-3</c:v>
                </c:pt>
                <c:pt idx="2129">
                  <c:v>4.8161298036580001E-3</c:v>
                </c:pt>
                <c:pt idx="2130">
                  <c:v>4.7993776388470001E-3</c:v>
                </c:pt>
                <c:pt idx="2131">
                  <c:v>4.7963261604310001E-3</c:v>
                </c:pt>
                <c:pt idx="2132">
                  <c:v>4.8187221400439999E-3</c:v>
                </c:pt>
                <c:pt idx="2133">
                  <c:v>4.8510059714320002E-3</c:v>
                </c:pt>
                <c:pt idx="2134">
                  <c:v>4.888279829174E-3</c:v>
                </c:pt>
                <c:pt idx="2135">
                  <c:v>4.9277730286119998E-3</c:v>
                </c:pt>
                <c:pt idx="2136">
                  <c:v>4.9465140327810001E-3</c:v>
                </c:pt>
                <c:pt idx="2137">
                  <c:v>4.9591376446190003E-3</c:v>
                </c:pt>
                <c:pt idx="2138">
                  <c:v>4.9543697386979996E-3</c:v>
                </c:pt>
                <c:pt idx="2139">
                  <c:v>4.9350541085000001E-3</c:v>
                </c:pt>
                <c:pt idx="2140">
                  <c:v>4.9210018478330004E-3</c:v>
                </c:pt>
                <c:pt idx="2141">
                  <c:v>4.9127582460639996E-3</c:v>
                </c:pt>
                <c:pt idx="2142">
                  <c:v>4.8955683596429997E-3</c:v>
                </c:pt>
                <c:pt idx="2143">
                  <c:v>4.8820758238430004E-3</c:v>
                </c:pt>
                <c:pt idx="2144">
                  <c:v>4.8737893812360001E-3</c:v>
                </c:pt>
                <c:pt idx="2145">
                  <c:v>4.8622861504550004E-3</c:v>
                </c:pt>
                <c:pt idx="2146">
                  <c:v>4.866745322943E-3</c:v>
                </c:pt>
                <c:pt idx="2147">
                  <c:v>4.8864991404119996E-3</c:v>
                </c:pt>
                <c:pt idx="2148">
                  <c:v>4.918804392219E-3</c:v>
                </c:pt>
                <c:pt idx="2149">
                  <c:v>4.9592521972949997E-3</c:v>
                </c:pt>
                <c:pt idx="2150">
                  <c:v>5.0014164298770002E-3</c:v>
                </c:pt>
                <c:pt idx="2151">
                  <c:v>5.013652145863E-3</c:v>
                </c:pt>
                <c:pt idx="2152">
                  <c:v>5.0172279588880002E-3</c:v>
                </c:pt>
                <c:pt idx="2153">
                  <c:v>5.011835601181E-3</c:v>
                </c:pt>
                <c:pt idx="2154">
                  <c:v>4.9976897425949999E-3</c:v>
                </c:pt>
                <c:pt idx="2155">
                  <c:v>4.9847792834039999E-3</c:v>
                </c:pt>
                <c:pt idx="2156">
                  <c:v>4.9762916751209998E-3</c:v>
                </c:pt>
                <c:pt idx="2157">
                  <c:v>4.9600205384190002E-3</c:v>
                </c:pt>
                <c:pt idx="2158">
                  <c:v>4.9471529200669998E-3</c:v>
                </c:pt>
                <c:pt idx="2159">
                  <c:v>4.9363751895730003E-3</c:v>
                </c:pt>
                <c:pt idx="2160">
                  <c:v>4.9240319058300001E-3</c:v>
                </c:pt>
                <c:pt idx="2161">
                  <c:v>4.9337325617669998E-3</c:v>
                </c:pt>
                <c:pt idx="2162">
                  <c:v>4.9629071727400002E-3</c:v>
                </c:pt>
                <c:pt idx="2163">
                  <c:v>4.9976538866760003E-3</c:v>
                </c:pt>
                <c:pt idx="2164">
                  <c:v>5.0367517396810004E-3</c:v>
                </c:pt>
                <c:pt idx="2165">
                  <c:v>5.0700409337879997E-3</c:v>
                </c:pt>
                <c:pt idx="2166">
                  <c:v>5.0824414938690004E-3</c:v>
                </c:pt>
                <c:pt idx="2167">
                  <c:v>5.0761871971190002E-3</c:v>
                </c:pt>
                <c:pt idx="2168">
                  <c:v>5.067456047982E-3</c:v>
                </c:pt>
                <c:pt idx="2169">
                  <c:v>5.0559812225399996E-3</c:v>
                </c:pt>
                <c:pt idx="2170">
                  <c:v>5.0445571541790002E-3</c:v>
                </c:pt>
                <c:pt idx="2171">
                  <c:v>5.0375130958860001E-3</c:v>
                </c:pt>
                <c:pt idx="2172">
                  <c:v>5.0213998183609998E-3</c:v>
                </c:pt>
                <c:pt idx="2173">
                  <c:v>5.0087263807650001E-3</c:v>
                </c:pt>
                <c:pt idx="2174">
                  <c:v>4.9972734414040001E-3</c:v>
                </c:pt>
                <c:pt idx="2175">
                  <c:v>4.9952915869649998E-3</c:v>
                </c:pt>
                <c:pt idx="2176">
                  <c:v>5.0083026289940002E-3</c:v>
                </c:pt>
                <c:pt idx="2177">
                  <c:v>5.0429273396729998E-3</c:v>
                </c:pt>
                <c:pt idx="2178">
                  <c:v>5.0830231048169996E-3</c:v>
                </c:pt>
                <c:pt idx="2179">
                  <c:v>5.1218485459690001E-3</c:v>
                </c:pt>
                <c:pt idx="2180">
                  <c:v>5.1484452560539998E-3</c:v>
                </c:pt>
                <c:pt idx="2181">
                  <c:v>5.145199596882E-3</c:v>
                </c:pt>
                <c:pt idx="2182">
                  <c:v>5.1381839439270001E-3</c:v>
                </c:pt>
                <c:pt idx="2183">
                  <c:v>5.1244478672739999E-3</c:v>
                </c:pt>
                <c:pt idx="2184">
                  <c:v>5.1113362424080001E-3</c:v>
                </c:pt>
                <c:pt idx="2185">
                  <c:v>5.1002064719799997E-3</c:v>
                </c:pt>
                <c:pt idx="2186">
                  <c:v>5.0862901844080004E-3</c:v>
                </c:pt>
                <c:pt idx="2187">
                  <c:v>5.0753760151570002E-3</c:v>
                </c:pt>
                <c:pt idx="2188">
                  <c:v>5.0630974583329999E-3</c:v>
                </c:pt>
                <c:pt idx="2189">
                  <c:v>5.0528580322859997E-3</c:v>
                </c:pt>
                <c:pt idx="2190">
                  <c:v>5.0552487373350004E-3</c:v>
                </c:pt>
                <c:pt idx="2191">
                  <c:v>5.0882361829280003E-3</c:v>
                </c:pt>
                <c:pt idx="2192">
                  <c:v>5.1238806918260001E-3</c:v>
                </c:pt>
                <c:pt idx="2193">
                  <c:v>5.1663103513420001E-3</c:v>
                </c:pt>
                <c:pt idx="2194">
                  <c:v>5.204439163208E-3</c:v>
                </c:pt>
                <c:pt idx="2195">
                  <c:v>5.2162725478410001E-3</c:v>
                </c:pt>
                <c:pt idx="2196">
                  <c:v>5.2105565555390001E-3</c:v>
                </c:pt>
                <c:pt idx="2197">
                  <c:v>5.203146487474E-3</c:v>
                </c:pt>
                <c:pt idx="2198">
                  <c:v>5.1917796954510003E-3</c:v>
                </c:pt>
                <c:pt idx="2199">
                  <c:v>5.1765856333079998E-3</c:v>
                </c:pt>
                <c:pt idx="2200">
                  <c:v>5.1676458679139996E-3</c:v>
                </c:pt>
                <c:pt idx="2201">
                  <c:v>5.14817237854E-3</c:v>
                </c:pt>
                <c:pt idx="2202">
                  <c:v>5.1370998844500002E-3</c:v>
                </c:pt>
                <c:pt idx="2203">
                  <c:v>5.126637872308E-3</c:v>
                </c:pt>
                <c:pt idx="2204">
                  <c:v>5.1212450489399996E-3</c:v>
                </c:pt>
                <c:pt idx="2205">
                  <c:v>5.1323752850290002E-3</c:v>
                </c:pt>
                <c:pt idx="2206">
                  <c:v>5.1687299273910003E-3</c:v>
                </c:pt>
                <c:pt idx="2207">
                  <c:v>5.2044675685470002E-3</c:v>
                </c:pt>
                <c:pt idx="2208">
                  <c:v>5.238826386631E-3</c:v>
                </c:pt>
                <c:pt idx="2209">
                  <c:v>5.2774865180250001E-3</c:v>
                </c:pt>
                <c:pt idx="2210">
                  <c:v>5.2888821810480003E-3</c:v>
                </c:pt>
                <c:pt idx="2211">
                  <c:v>5.2865413017570001E-3</c:v>
                </c:pt>
                <c:pt idx="2212">
                  <c:v>5.276524461806E-3</c:v>
                </c:pt>
                <c:pt idx="2213">
                  <c:v>5.2597578614949998E-3</c:v>
                </c:pt>
                <c:pt idx="2214">
                  <c:v>5.2451165392989997E-3</c:v>
                </c:pt>
                <c:pt idx="2215">
                  <c:v>5.2343532443049996E-3</c:v>
                </c:pt>
                <c:pt idx="2216">
                  <c:v>5.2197980694469997E-3</c:v>
                </c:pt>
                <c:pt idx="2217">
                  <c:v>5.208352580667E-3</c:v>
                </c:pt>
                <c:pt idx="2218">
                  <c:v>5.1998719573019998E-3</c:v>
                </c:pt>
                <c:pt idx="2219">
                  <c:v>5.1897550001739996E-3</c:v>
                </c:pt>
                <c:pt idx="2220">
                  <c:v>5.2019474096599997E-3</c:v>
                </c:pt>
                <c:pt idx="2221">
                  <c:v>5.2336854860190003E-3</c:v>
                </c:pt>
                <c:pt idx="2222">
                  <c:v>5.2724028937520002E-3</c:v>
                </c:pt>
                <c:pt idx="2223">
                  <c:v>5.3142150864009998E-3</c:v>
                </c:pt>
                <c:pt idx="2224">
                  <c:v>5.3487033583220003E-3</c:v>
                </c:pt>
                <c:pt idx="2225">
                  <c:v>5.3678392432630001E-3</c:v>
                </c:pt>
                <c:pt idx="2226">
                  <c:v>5.3700506687159996E-3</c:v>
                </c:pt>
                <c:pt idx="2227">
                  <c:v>5.357829388231E-3</c:v>
                </c:pt>
                <c:pt idx="2228">
                  <c:v>5.339907016605E-3</c:v>
                </c:pt>
                <c:pt idx="2229">
                  <c:v>5.3296531550589997E-3</c:v>
                </c:pt>
                <c:pt idx="2230">
                  <c:v>5.3153210319580001E-3</c:v>
                </c:pt>
                <c:pt idx="2231">
                  <c:v>5.3025106899440002E-3</c:v>
                </c:pt>
                <c:pt idx="2232">
                  <c:v>5.2873743697999997E-3</c:v>
                </c:pt>
                <c:pt idx="2233">
                  <c:v>5.2728480659430003E-3</c:v>
                </c:pt>
                <c:pt idx="2234">
                  <c:v>5.2614454180000001E-3</c:v>
                </c:pt>
                <c:pt idx="2235">
                  <c:v>5.2701048552990003E-3</c:v>
                </c:pt>
                <c:pt idx="2236">
                  <c:v>5.2956533618269998E-3</c:v>
                </c:pt>
                <c:pt idx="2237">
                  <c:v>5.329983308911E-3</c:v>
                </c:pt>
                <c:pt idx="2238">
                  <c:v>5.3741796873509997E-3</c:v>
                </c:pt>
                <c:pt idx="2239">
                  <c:v>5.4086460731919998E-3</c:v>
                </c:pt>
                <c:pt idx="2240">
                  <c:v>5.4290606640280004E-3</c:v>
                </c:pt>
                <c:pt idx="2241">
                  <c:v>5.4301447235050003E-3</c:v>
                </c:pt>
                <c:pt idx="2242">
                  <c:v>5.4155178368089996E-3</c:v>
                </c:pt>
                <c:pt idx="2243">
                  <c:v>5.4029808379709998E-3</c:v>
                </c:pt>
                <c:pt idx="2244">
                  <c:v>5.390816833824E-3</c:v>
                </c:pt>
                <c:pt idx="2245">
                  <c:v>5.3788684308530002E-3</c:v>
                </c:pt>
                <c:pt idx="2246">
                  <c:v>5.3629563190039998E-3</c:v>
                </c:pt>
                <c:pt idx="2247">
                  <c:v>5.3529110737140003E-3</c:v>
                </c:pt>
                <c:pt idx="2248">
                  <c:v>5.3402516059579998E-3</c:v>
                </c:pt>
                <c:pt idx="2249">
                  <c:v>5.3321952000259997E-3</c:v>
                </c:pt>
                <c:pt idx="2250">
                  <c:v>5.3404453210530002E-3</c:v>
                </c:pt>
                <c:pt idx="2251">
                  <c:v>5.3645148873330004E-3</c:v>
                </c:pt>
                <c:pt idx="2252">
                  <c:v>5.4065063595770003E-3</c:v>
                </c:pt>
                <c:pt idx="2253">
                  <c:v>5.4455469362439998E-3</c:v>
                </c:pt>
                <c:pt idx="2254">
                  <c:v>5.4752817377449999E-3</c:v>
                </c:pt>
                <c:pt idx="2255">
                  <c:v>5.4831588640809996E-3</c:v>
                </c:pt>
                <c:pt idx="2256">
                  <c:v>5.4773497395220003E-3</c:v>
                </c:pt>
                <c:pt idx="2257">
                  <c:v>5.4693650454280002E-3</c:v>
                </c:pt>
                <c:pt idx="2258">
                  <c:v>5.4568853229280002E-3</c:v>
                </c:pt>
                <c:pt idx="2259">
                  <c:v>5.4425671696659997E-3</c:v>
                </c:pt>
                <c:pt idx="2260">
                  <c:v>5.430195014924E-3</c:v>
                </c:pt>
                <c:pt idx="2261">
                  <c:v>5.4227127693589998E-3</c:v>
                </c:pt>
                <c:pt idx="2262">
                  <c:v>5.4114824160929999E-3</c:v>
                </c:pt>
                <c:pt idx="2263">
                  <c:v>5.4001733660700001E-3</c:v>
                </c:pt>
                <c:pt idx="2264">
                  <c:v>5.4016956128180001E-3</c:v>
                </c:pt>
                <c:pt idx="2265">
                  <c:v>5.4189357906579997E-3</c:v>
                </c:pt>
                <c:pt idx="2266">
                  <c:v>5.458557978272E-3</c:v>
                </c:pt>
                <c:pt idx="2267">
                  <c:v>5.4974551312629997E-3</c:v>
                </c:pt>
                <c:pt idx="2268">
                  <c:v>5.5383411236110004E-3</c:v>
                </c:pt>
                <c:pt idx="2269">
                  <c:v>5.565145984292E-3</c:v>
                </c:pt>
                <c:pt idx="2270">
                  <c:v>5.5679320357740003E-3</c:v>
                </c:pt>
                <c:pt idx="2271">
                  <c:v>5.5546052753929999E-3</c:v>
                </c:pt>
                <c:pt idx="2272">
                  <c:v>5.5424985475839997E-3</c:v>
                </c:pt>
                <c:pt idx="2273">
                  <c:v>5.5324244312939998E-3</c:v>
                </c:pt>
                <c:pt idx="2274">
                  <c:v>5.5176182650029998E-3</c:v>
                </c:pt>
                <c:pt idx="2275">
                  <c:v>5.5090514943000003E-3</c:v>
                </c:pt>
                <c:pt idx="2276">
                  <c:v>5.4958825930949999E-3</c:v>
                </c:pt>
                <c:pt idx="2277">
                  <c:v>5.483417306095E-3</c:v>
                </c:pt>
                <c:pt idx="2278">
                  <c:v>5.4737236350770003E-3</c:v>
                </c:pt>
                <c:pt idx="2279">
                  <c:v>5.4790372960269998E-3</c:v>
                </c:pt>
                <c:pt idx="2280">
                  <c:v>5.5051883682610001E-3</c:v>
                </c:pt>
                <c:pt idx="2281">
                  <c:v>5.5478624999519997E-3</c:v>
                </c:pt>
                <c:pt idx="2282">
                  <c:v>5.5879228748380002E-3</c:v>
                </c:pt>
                <c:pt idx="2283">
                  <c:v>5.6226765736940004E-3</c:v>
                </c:pt>
                <c:pt idx="2284">
                  <c:v>5.6406063958999997E-3</c:v>
                </c:pt>
                <c:pt idx="2285">
                  <c:v>5.635407753289E-3</c:v>
                </c:pt>
                <c:pt idx="2286">
                  <c:v>5.6224539875980003E-3</c:v>
                </c:pt>
                <c:pt idx="2287">
                  <c:v>5.6103905662889999E-3</c:v>
                </c:pt>
                <c:pt idx="2288">
                  <c:v>5.5942488834260003E-3</c:v>
                </c:pt>
                <c:pt idx="2289">
                  <c:v>5.5815246887509998E-3</c:v>
                </c:pt>
                <c:pt idx="2290">
                  <c:v>5.5695981718599996E-3</c:v>
                </c:pt>
                <c:pt idx="2291">
                  <c:v>5.5550071410830001E-3</c:v>
                </c:pt>
                <c:pt idx="2292">
                  <c:v>5.5456152185799999E-3</c:v>
                </c:pt>
                <c:pt idx="2293">
                  <c:v>5.5393823422489998E-3</c:v>
                </c:pt>
                <c:pt idx="2294">
                  <c:v>5.5540306493639998E-3</c:v>
                </c:pt>
                <c:pt idx="2295">
                  <c:v>5.5896891281010004E-3</c:v>
                </c:pt>
                <c:pt idx="2296">
                  <c:v>5.6285643950100004E-3</c:v>
                </c:pt>
                <c:pt idx="2297">
                  <c:v>5.6672459468249999E-3</c:v>
                </c:pt>
                <c:pt idx="2298">
                  <c:v>5.7028327137229997E-3</c:v>
                </c:pt>
                <c:pt idx="2299">
                  <c:v>5.7159587740899997E-3</c:v>
                </c:pt>
                <c:pt idx="2300">
                  <c:v>5.7065021246670003E-3</c:v>
                </c:pt>
                <c:pt idx="2301">
                  <c:v>5.6941588409250002E-3</c:v>
                </c:pt>
                <c:pt idx="2302">
                  <c:v>5.677837412804E-3</c:v>
                </c:pt>
                <c:pt idx="2303">
                  <c:v>5.6645032018420001E-3</c:v>
                </c:pt>
                <c:pt idx="2304">
                  <c:v>5.6501850485799997E-3</c:v>
                </c:pt>
                <c:pt idx="2305">
                  <c:v>5.633676890284E-3</c:v>
                </c:pt>
                <c:pt idx="2306">
                  <c:v>5.6238826364279999E-3</c:v>
                </c:pt>
                <c:pt idx="2307">
                  <c:v>5.6128250434989996E-3</c:v>
                </c:pt>
                <c:pt idx="2308">
                  <c:v>5.6089116260409997E-3</c:v>
                </c:pt>
                <c:pt idx="2309">
                  <c:v>5.6233084760610001E-3</c:v>
                </c:pt>
                <c:pt idx="2310">
                  <c:v>5.6639360263940003E-3</c:v>
                </c:pt>
                <c:pt idx="2311">
                  <c:v>5.7054180651900004E-3</c:v>
                </c:pt>
                <c:pt idx="2312">
                  <c:v>5.7473951019350001E-3</c:v>
                </c:pt>
                <c:pt idx="2313">
                  <c:v>5.7724914513530004E-3</c:v>
                </c:pt>
                <c:pt idx="2314">
                  <c:v>5.7722255587579997E-3</c:v>
                </c:pt>
                <c:pt idx="2315">
                  <c:v>5.7657775469119998E-3</c:v>
                </c:pt>
                <c:pt idx="2316">
                  <c:v>5.755071062595E-3</c:v>
                </c:pt>
                <c:pt idx="2317">
                  <c:v>5.7419235818089998E-3</c:v>
                </c:pt>
                <c:pt idx="2318">
                  <c:v>5.7297097519040004E-3</c:v>
                </c:pt>
                <c:pt idx="2319">
                  <c:v>5.7180412113670004E-3</c:v>
                </c:pt>
                <c:pt idx="2320">
                  <c:v>5.7049943134189996E-3</c:v>
                </c:pt>
                <c:pt idx="2321">
                  <c:v>5.6956377811730003E-3</c:v>
                </c:pt>
                <c:pt idx="2322">
                  <c:v>5.6895203888420003E-3</c:v>
                </c:pt>
                <c:pt idx="2323">
                  <c:v>5.6981942616399998E-3</c:v>
                </c:pt>
                <c:pt idx="2324">
                  <c:v>5.7325600646439996E-3</c:v>
                </c:pt>
                <c:pt idx="2325">
                  <c:v>5.7725273072719999E-3</c:v>
                </c:pt>
                <c:pt idx="2326">
                  <c:v>5.8120056055490001E-3</c:v>
                </c:pt>
                <c:pt idx="2327">
                  <c:v>5.8419485576450001E-3</c:v>
                </c:pt>
                <c:pt idx="2328">
                  <c:v>5.8464650064710003E-3</c:v>
                </c:pt>
                <c:pt idx="2329">
                  <c:v>5.836642347276E-3</c:v>
                </c:pt>
                <c:pt idx="2330">
                  <c:v>5.8262590318919998E-3</c:v>
                </c:pt>
                <c:pt idx="2331">
                  <c:v>5.8143464848400004E-3</c:v>
                </c:pt>
                <c:pt idx="2332">
                  <c:v>5.7983337901529996E-3</c:v>
                </c:pt>
                <c:pt idx="2333">
                  <c:v>5.7846908457580004E-3</c:v>
                </c:pt>
                <c:pt idx="2334">
                  <c:v>5.7696048170329996E-3</c:v>
                </c:pt>
                <c:pt idx="2335">
                  <c:v>5.7539078406989999E-3</c:v>
                </c:pt>
                <c:pt idx="2336">
                  <c:v>5.7471082545820004E-3</c:v>
                </c:pt>
                <c:pt idx="2337">
                  <c:v>5.7484866119920002E-3</c:v>
                </c:pt>
                <c:pt idx="2338">
                  <c:v>5.7801096700130002E-3</c:v>
                </c:pt>
                <c:pt idx="2339">
                  <c:v>5.8268983848389997E-3</c:v>
                </c:pt>
                <c:pt idx="2340">
                  <c:v>5.8703906834130003E-3</c:v>
                </c:pt>
                <c:pt idx="2341">
                  <c:v>5.8999890461559996E-3</c:v>
                </c:pt>
                <c:pt idx="2342">
                  <c:v>5.9094456955789999E-3</c:v>
                </c:pt>
                <c:pt idx="2343">
                  <c:v>5.9022796340290002E-3</c:v>
                </c:pt>
                <c:pt idx="2344">
                  <c:v>5.8926073834299998E-3</c:v>
                </c:pt>
                <c:pt idx="2345">
                  <c:v>5.8903167955580002E-3</c:v>
                </c:pt>
                <c:pt idx="2346">
                  <c:v>5.8752447366710002E-3</c:v>
                </c:pt>
                <c:pt idx="2347">
                  <c:v>5.866369698197E-3</c:v>
                </c:pt>
                <c:pt idx="2348">
                  <c:v>5.8512473478910003E-3</c:v>
                </c:pt>
                <c:pt idx="2349">
                  <c:v>5.8390190824869998E-3</c:v>
                </c:pt>
                <c:pt idx="2350">
                  <c:v>5.8263526298110001E-3</c:v>
                </c:pt>
                <c:pt idx="2351">
                  <c:v>5.8281691744920001E-3</c:v>
                </c:pt>
                <c:pt idx="2352">
                  <c:v>5.8532147668300004E-3</c:v>
                </c:pt>
                <c:pt idx="2353">
                  <c:v>5.8934185653919998E-3</c:v>
                </c:pt>
                <c:pt idx="2354">
                  <c:v>5.9386058710520001E-3</c:v>
                </c:pt>
                <c:pt idx="2355">
                  <c:v>5.9594367630780003E-3</c:v>
                </c:pt>
                <c:pt idx="2356">
                  <c:v>5.9648221358659997E-3</c:v>
                </c:pt>
                <c:pt idx="2357">
                  <c:v>5.9577850624919996E-3</c:v>
                </c:pt>
                <c:pt idx="2358">
                  <c:v>5.9473374858499996E-3</c:v>
                </c:pt>
                <c:pt idx="2359">
                  <c:v>5.9372629038990004E-3</c:v>
                </c:pt>
                <c:pt idx="2360">
                  <c:v>5.93004655093E-3</c:v>
                </c:pt>
                <c:pt idx="2361">
                  <c:v>5.9221051633359997E-3</c:v>
                </c:pt>
                <c:pt idx="2362">
                  <c:v>5.9115351177749997E-3</c:v>
                </c:pt>
                <c:pt idx="2363">
                  <c:v>5.9041390195489997E-3</c:v>
                </c:pt>
                <c:pt idx="2364">
                  <c:v>5.8902734890580004E-3</c:v>
                </c:pt>
                <c:pt idx="2365">
                  <c:v>5.8978921733799997E-3</c:v>
                </c:pt>
                <c:pt idx="2366">
                  <c:v>5.930922459811E-3</c:v>
                </c:pt>
                <c:pt idx="2367">
                  <c:v>5.9710401110350001E-3</c:v>
                </c:pt>
                <c:pt idx="2368">
                  <c:v>6.0135992243890001E-3</c:v>
                </c:pt>
                <c:pt idx="2369">
                  <c:v>6.047814618796E-3</c:v>
                </c:pt>
                <c:pt idx="2370">
                  <c:v>6.0578100383279999E-3</c:v>
                </c:pt>
                <c:pt idx="2371">
                  <c:v>6.0529704205690002E-3</c:v>
                </c:pt>
                <c:pt idx="2372">
                  <c:v>6.0439156368370002E-3</c:v>
                </c:pt>
                <c:pt idx="2373">
                  <c:v>6.0276230797169997E-3</c:v>
                </c:pt>
                <c:pt idx="2374">
                  <c:v>6.0160695575180003E-3</c:v>
                </c:pt>
                <c:pt idx="2375">
                  <c:v>6.0059521347279998E-3</c:v>
                </c:pt>
                <c:pt idx="2376">
                  <c:v>5.9899967163799996E-3</c:v>
                </c:pt>
                <c:pt idx="2377">
                  <c:v>5.9768422506750003E-3</c:v>
                </c:pt>
                <c:pt idx="2378">
                  <c:v>5.9679313562809996E-3</c:v>
                </c:pt>
                <c:pt idx="2379">
                  <c:v>5.9630051255230004E-3</c:v>
                </c:pt>
                <c:pt idx="2380">
                  <c:v>5.9815165586769997E-3</c:v>
                </c:pt>
                <c:pt idx="2381">
                  <c:v>6.0158111155029998E-3</c:v>
                </c:pt>
                <c:pt idx="2382">
                  <c:v>6.054923404008E-3</c:v>
                </c:pt>
                <c:pt idx="2383">
                  <c:v>6.0994424857199999E-3</c:v>
                </c:pt>
                <c:pt idx="2384">
                  <c:v>6.1305202543739997E-3</c:v>
                </c:pt>
                <c:pt idx="2385">
                  <c:v>6.1352448537949997E-3</c:v>
                </c:pt>
                <c:pt idx="2386">
                  <c:v>6.125270854682E-3</c:v>
                </c:pt>
                <c:pt idx="2387">
                  <c:v>6.1167622916399999E-3</c:v>
                </c:pt>
                <c:pt idx="2388">
                  <c:v>6.1016757972539998E-3</c:v>
                </c:pt>
                <c:pt idx="2389">
                  <c:v>6.0874223709110001E-3</c:v>
                </c:pt>
                <c:pt idx="2390">
                  <c:v>6.0757612809540004E-3</c:v>
                </c:pt>
                <c:pt idx="2391">
                  <c:v>6.0619101859630004E-3</c:v>
                </c:pt>
                <c:pt idx="2392">
                  <c:v>6.0530346818269999E-3</c:v>
                </c:pt>
                <c:pt idx="2393">
                  <c:v>6.0363686643540001E-3</c:v>
                </c:pt>
                <c:pt idx="2394">
                  <c:v>6.0385586693880002E-3</c:v>
                </c:pt>
                <c:pt idx="2395">
                  <c:v>6.0599138960239999E-3</c:v>
                </c:pt>
                <c:pt idx="2396">
                  <c:v>6.10139593482E-3</c:v>
                </c:pt>
                <c:pt idx="2397">
                  <c:v>6.1364439316090001E-3</c:v>
                </c:pt>
                <c:pt idx="2398">
                  <c:v>6.1785504221919998E-3</c:v>
                </c:pt>
                <c:pt idx="2399">
                  <c:v>6.2021818011999998E-3</c:v>
                </c:pt>
                <c:pt idx="2400">
                  <c:v>6.1997761949900004E-3</c:v>
                </c:pt>
                <c:pt idx="2401">
                  <c:v>6.1936727724970003E-3</c:v>
                </c:pt>
                <c:pt idx="2402">
                  <c:v>6.1742137186230001E-3</c:v>
                </c:pt>
                <c:pt idx="2403">
                  <c:v>6.1662215739489998E-3</c:v>
                </c:pt>
                <c:pt idx="2404">
                  <c:v>6.1503811739390003E-3</c:v>
                </c:pt>
                <c:pt idx="2405">
                  <c:v>6.1408313922579998E-3</c:v>
                </c:pt>
                <c:pt idx="2406">
                  <c:v>6.1234040185810003E-3</c:v>
                </c:pt>
                <c:pt idx="2407">
                  <c:v>6.1193900182839999E-3</c:v>
                </c:pt>
                <c:pt idx="2408">
                  <c:v>6.1042751185599996E-3</c:v>
                </c:pt>
                <c:pt idx="2409">
                  <c:v>6.109746638685E-3</c:v>
                </c:pt>
                <c:pt idx="2410">
                  <c:v>6.1406446620820001E-3</c:v>
                </c:pt>
                <c:pt idx="2411">
                  <c:v>6.1757070943709996E-3</c:v>
                </c:pt>
                <c:pt idx="2412">
                  <c:v>6.2210592441259999E-3</c:v>
                </c:pt>
                <c:pt idx="2413">
                  <c:v>6.2551740556960004E-3</c:v>
                </c:pt>
                <c:pt idx="2414">
                  <c:v>6.2754661776130002E-3</c:v>
                </c:pt>
                <c:pt idx="2415">
                  <c:v>6.2716822139920001E-3</c:v>
                </c:pt>
                <c:pt idx="2416">
                  <c:v>6.2628430314360002E-3</c:v>
                </c:pt>
                <c:pt idx="2417">
                  <c:v>6.2435991130769999E-3</c:v>
                </c:pt>
                <c:pt idx="2418">
                  <c:v>6.233015097678E-3</c:v>
                </c:pt>
                <c:pt idx="2419">
                  <c:v>6.2224739231169996E-3</c:v>
                </c:pt>
                <c:pt idx="2420">
                  <c:v>6.2101017683739998E-3</c:v>
                </c:pt>
                <c:pt idx="2421">
                  <c:v>6.1981966719029998E-3</c:v>
                </c:pt>
                <c:pt idx="2422">
                  <c:v>6.1849271878599999E-3</c:v>
                </c:pt>
                <c:pt idx="2423">
                  <c:v>6.1811930499970002E-3</c:v>
                </c:pt>
                <c:pt idx="2424">
                  <c:v>6.190448999405E-3</c:v>
                </c:pt>
                <c:pt idx="2425">
                  <c:v>6.2229405157269999E-3</c:v>
                </c:pt>
                <c:pt idx="2426">
                  <c:v>6.2676682136949997E-3</c:v>
                </c:pt>
                <c:pt idx="2427">
                  <c:v>6.3087767921389997E-3</c:v>
                </c:pt>
                <c:pt idx="2428">
                  <c:v>6.3392510637639999E-3</c:v>
                </c:pt>
                <c:pt idx="2429">
                  <c:v>6.3416850753130003E-3</c:v>
                </c:pt>
                <c:pt idx="2430">
                  <c:v>6.3335136510429997E-3</c:v>
                </c:pt>
                <c:pt idx="2431">
                  <c:v>6.3204737380149999E-3</c:v>
                </c:pt>
                <c:pt idx="2432">
                  <c:v>6.310751661658E-3</c:v>
                </c:pt>
                <c:pt idx="2433">
                  <c:v>6.2948251143100003E-3</c:v>
                </c:pt>
                <c:pt idx="2434">
                  <c:v>6.2836306169629999E-3</c:v>
                </c:pt>
                <c:pt idx="2435">
                  <c:v>6.2688891775909998E-3</c:v>
                </c:pt>
                <c:pt idx="2436">
                  <c:v>6.2547647394239998E-3</c:v>
                </c:pt>
                <c:pt idx="2437">
                  <c:v>6.2455092556770002E-3</c:v>
                </c:pt>
                <c:pt idx="2438">
                  <c:v>6.244554184377E-3</c:v>
                </c:pt>
                <c:pt idx="2439">
                  <c:v>6.2718400731680002E-3</c:v>
                </c:pt>
                <c:pt idx="2440">
                  <c:v>6.3066659495229997E-3</c:v>
                </c:pt>
                <c:pt idx="2441">
                  <c:v>6.3480832613999998E-3</c:v>
                </c:pt>
                <c:pt idx="2442">
                  <c:v>6.3846390694379997E-3</c:v>
                </c:pt>
                <c:pt idx="2443">
                  <c:v>6.4201327040790002E-3</c:v>
                </c:pt>
                <c:pt idx="2444">
                  <c:v>6.4410422928629996E-3</c:v>
                </c:pt>
                <c:pt idx="2445">
                  <c:v>6.4366767182950004E-3</c:v>
                </c:pt>
                <c:pt idx="2446">
                  <c:v>6.4205345697699997E-3</c:v>
                </c:pt>
                <c:pt idx="2447">
                  <c:v>6.4031793735920004E-3</c:v>
                </c:pt>
                <c:pt idx="2448">
                  <c:v>6.38842349872E-3</c:v>
                </c:pt>
                <c:pt idx="2449">
                  <c:v>6.3729635439809997E-3</c:v>
                </c:pt>
                <c:pt idx="2450">
                  <c:v>6.357546895742E-3</c:v>
                </c:pt>
                <c:pt idx="2451">
                  <c:v>6.3439398072660004E-3</c:v>
                </c:pt>
                <c:pt idx="2452">
                  <c:v>6.3347346149379997E-3</c:v>
                </c:pt>
                <c:pt idx="2453">
                  <c:v>6.3270945101980003E-3</c:v>
                </c:pt>
                <c:pt idx="2454">
                  <c:v>6.3309287652370001E-3</c:v>
                </c:pt>
                <c:pt idx="2455">
                  <c:v>6.3618626445529998E-3</c:v>
                </c:pt>
                <c:pt idx="2456">
                  <c:v>6.3988422043619996E-3</c:v>
                </c:pt>
                <c:pt idx="2457">
                  <c:v>6.4427801407869996E-3</c:v>
                </c:pt>
                <c:pt idx="2458">
                  <c:v>6.4807222224769999E-3</c:v>
                </c:pt>
                <c:pt idx="2459">
                  <c:v>6.5054735168810001E-3</c:v>
                </c:pt>
                <c:pt idx="2460">
                  <c:v>6.5190228633579999E-3</c:v>
                </c:pt>
                <c:pt idx="2461">
                  <c:v>6.5091354772449997E-3</c:v>
                </c:pt>
                <c:pt idx="2462">
                  <c:v>6.4928140491249996E-3</c:v>
                </c:pt>
                <c:pt idx="2463">
                  <c:v>6.4796088263390002E-3</c:v>
                </c:pt>
                <c:pt idx="2464">
                  <c:v>6.4660450443630004E-3</c:v>
                </c:pt>
                <c:pt idx="2465">
                  <c:v>6.4522870816289997E-3</c:v>
                </c:pt>
                <c:pt idx="2466">
                  <c:v>6.4411498606199999E-3</c:v>
                </c:pt>
                <c:pt idx="2467">
                  <c:v>6.4248647540809996E-3</c:v>
                </c:pt>
                <c:pt idx="2468">
                  <c:v>6.4138066954910001E-3</c:v>
                </c:pt>
                <c:pt idx="2469">
                  <c:v>6.4155943691729996E-3</c:v>
                </c:pt>
                <c:pt idx="2470">
                  <c:v>6.4323181286450003E-3</c:v>
                </c:pt>
                <c:pt idx="2471">
                  <c:v>6.4697358757260003E-3</c:v>
                </c:pt>
                <c:pt idx="2472">
                  <c:v>6.5089412964879998E-3</c:v>
                </c:pt>
                <c:pt idx="2473">
                  <c:v>6.5465746447439998E-3</c:v>
                </c:pt>
                <c:pt idx="2474">
                  <c:v>6.576316431165E-3</c:v>
                </c:pt>
                <c:pt idx="2475">
                  <c:v>6.5862829796970003E-3</c:v>
                </c:pt>
                <c:pt idx="2476">
                  <c:v>6.5765101462599996E-3</c:v>
                </c:pt>
                <c:pt idx="2477">
                  <c:v>6.5659908577799997E-3</c:v>
                </c:pt>
                <c:pt idx="2478">
                  <c:v>6.5521611832079999E-3</c:v>
                </c:pt>
                <c:pt idx="2479">
                  <c:v>6.5397243015470003E-3</c:v>
                </c:pt>
                <c:pt idx="2480">
                  <c:v>6.5277544781570003E-3</c:v>
                </c:pt>
                <c:pt idx="2481">
                  <c:v>6.5146931447090002E-3</c:v>
                </c:pt>
                <c:pt idx="2482">
                  <c:v>6.5023065544660003E-3</c:v>
                </c:pt>
                <c:pt idx="2483">
                  <c:v>6.491457112134E-3</c:v>
                </c:pt>
                <c:pt idx="2484">
                  <c:v>6.492490880191E-3</c:v>
                </c:pt>
                <c:pt idx="2485">
                  <c:v>6.5130488947029996E-3</c:v>
                </c:pt>
                <c:pt idx="2486">
                  <c:v>6.5541788935659998E-3</c:v>
                </c:pt>
                <c:pt idx="2487">
                  <c:v>6.5966588445010004E-3</c:v>
                </c:pt>
                <c:pt idx="2488">
                  <c:v>6.6398642957210003E-3</c:v>
                </c:pt>
                <c:pt idx="2489">
                  <c:v>6.6653047688310001E-3</c:v>
                </c:pt>
                <c:pt idx="2490">
                  <c:v>6.6622029989960004E-3</c:v>
                </c:pt>
                <c:pt idx="2491">
                  <c:v>6.6516762599350002E-3</c:v>
                </c:pt>
                <c:pt idx="2492">
                  <c:v>6.645062938333E-3</c:v>
                </c:pt>
                <c:pt idx="2493">
                  <c:v>6.6356277093289999E-3</c:v>
                </c:pt>
                <c:pt idx="2494">
                  <c:v>6.6232699900869996E-3</c:v>
                </c:pt>
                <c:pt idx="2495">
                  <c:v>6.6147181205449997E-3</c:v>
                </c:pt>
                <c:pt idx="2496">
                  <c:v>6.6042272374029999E-3</c:v>
                </c:pt>
                <c:pt idx="2497">
                  <c:v>6.5938872285190003E-3</c:v>
                </c:pt>
                <c:pt idx="2498">
                  <c:v>6.5848110243680001E-3</c:v>
                </c:pt>
                <c:pt idx="2499">
                  <c:v>6.5929465927180003E-3</c:v>
                </c:pt>
                <c:pt idx="2500">
                  <c:v>6.6271978430449997E-3</c:v>
                </c:pt>
                <c:pt idx="2501">
                  <c:v>6.6714729182420001E-3</c:v>
                </c:pt>
                <c:pt idx="2502">
                  <c:v>6.7116697318849996E-3</c:v>
                </c:pt>
                <c:pt idx="2503">
                  <c:v>6.7338719964029998E-3</c:v>
                </c:pt>
                <c:pt idx="2504">
                  <c:v>6.743759382516E-3</c:v>
                </c:pt>
                <c:pt idx="2505">
                  <c:v>6.7351786419749997E-3</c:v>
                </c:pt>
                <c:pt idx="2506">
                  <c:v>6.7243720404799997E-3</c:v>
                </c:pt>
                <c:pt idx="2507">
                  <c:v>6.7109516821799997E-3</c:v>
                </c:pt>
                <c:pt idx="2508">
                  <c:v>6.7002382129429999E-3</c:v>
                </c:pt>
                <c:pt idx="2509">
                  <c:v>6.6869831644000002E-3</c:v>
                </c:pt>
                <c:pt idx="2510">
                  <c:v>6.6761188209060003E-3</c:v>
                </c:pt>
                <c:pt idx="2511">
                  <c:v>6.6655850969250001E-3</c:v>
                </c:pt>
                <c:pt idx="2512">
                  <c:v>6.6527244634929997E-3</c:v>
                </c:pt>
                <c:pt idx="2513">
                  <c:v>6.6626267507670003E-3</c:v>
                </c:pt>
                <c:pt idx="2514">
                  <c:v>6.6863079555329998E-3</c:v>
                </c:pt>
                <c:pt idx="2515">
                  <c:v>6.7233378067610003E-3</c:v>
                </c:pt>
                <c:pt idx="2516">
                  <c:v>6.7647122778E-3</c:v>
                </c:pt>
                <c:pt idx="2517">
                  <c:v>6.8036667071280001E-3</c:v>
                </c:pt>
                <c:pt idx="2518">
                  <c:v>6.8183722905809999E-3</c:v>
                </c:pt>
                <c:pt idx="2519">
                  <c:v>6.8120751529930001E-3</c:v>
                </c:pt>
                <c:pt idx="2520">
                  <c:v>6.8030920811000001E-3</c:v>
                </c:pt>
                <c:pt idx="2521">
                  <c:v>6.7895930260420002E-3</c:v>
                </c:pt>
                <c:pt idx="2522">
                  <c:v>6.7833815701310004E-3</c:v>
                </c:pt>
                <c:pt idx="2523">
                  <c:v>6.7714834585790003E-3</c:v>
                </c:pt>
                <c:pt idx="2524">
                  <c:v>6.760569289327E-3</c:v>
                </c:pt>
                <c:pt idx="2525">
                  <c:v>6.7474287934599997E-3</c:v>
                </c:pt>
                <c:pt idx="2526">
                  <c:v>6.7354226484889999E-3</c:v>
                </c:pt>
                <c:pt idx="2527">
                  <c:v>6.7290607839820002E-3</c:v>
                </c:pt>
                <c:pt idx="2528">
                  <c:v>6.7462939769029999E-3</c:v>
                </c:pt>
                <c:pt idx="2529">
                  <c:v>6.7855287343260001E-3</c:v>
                </c:pt>
                <c:pt idx="2530">
                  <c:v>6.8268384784459998E-3</c:v>
                </c:pt>
                <c:pt idx="2531">
                  <c:v>6.867479998618E-3</c:v>
                </c:pt>
                <c:pt idx="2532">
                  <c:v>6.8901707418260001E-3</c:v>
                </c:pt>
                <c:pt idx="2533">
                  <c:v>6.8945577368140004E-3</c:v>
                </c:pt>
                <c:pt idx="2534">
                  <c:v>6.8842824548479998E-3</c:v>
                </c:pt>
                <c:pt idx="2535">
                  <c:v>6.8754721432920003E-3</c:v>
                </c:pt>
                <c:pt idx="2536">
                  <c:v>6.8647516891359997E-3</c:v>
                </c:pt>
                <c:pt idx="2537">
                  <c:v>6.8516111932690003E-3</c:v>
                </c:pt>
                <c:pt idx="2538">
                  <c:v>6.8401582539080004E-3</c:v>
                </c:pt>
                <c:pt idx="2539">
                  <c:v>6.8257539533079998E-3</c:v>
                </c:pt>
                <c:pt idx="2540">
                  <c:v>6.8144444376229997E-3</c:v>
                </c:pt>
                <c:pt idx="2541">
                  <c:v>6.8044350482519998E-3</c:v>
                </c:pt>
                <c:pt idx="2542">
                  <c:v>6.8114721216259999E-3</c:v>
                </c:pt>
                <c:pt idx="2543">
                  <c:v>6.837953813374E-3</c:v>
                </c:pt>
                <c:pt idx="2544">
                  <c:v>6.8790907971560001E-3</c:v>
                </c:pt>
                <c:pt idx="2545">
                  <c:v>6.9222175516190001E-3</c:v>
                </c:pt>
                <c:pt idx="2546">
                  <c:v>6.9541418924930001E-3</c:v>
                </c:pt>
                <c:pt idx="2547">
                  <c:v>6.9649056531489997E-3</c:v>
                </c:pt>
                <c:pt idx="2548">
                  <c:v>6.9550969637930003E-3</c:v>
                </c:pt>
                <c:pt idx="2549">
                  <c:v>6.9461069069800003E-3</c:v>
                </c:pt>
                <c:pt idx="2550">
                  <c:v>6.9326004013420001E-3</c:v>
                </c:pt>
                <c:pt idx="2551">
                  <c:v>6.923818495125E-3</c:v>
                </c:pt>
                <c:pt idx="2552">
                  <c:v>6.9116763770579997E-3</c:v>
                </c:pt>
                <c:pt idx="2553">
                  <c:v>6.9018462672830001E-3</c:v>
                </c:pt>
                <c:pt idx="2554">
                  <c:v>6.8917074240740003E-3</c:v>
                </c:pt>
                <c:pt idx="2555">
                  <c:v>6.8827029317620001E-3</c:v>
                </c:pt>
                <c:pt idx="2556">
                  <c:v>6.8820565938950001E-3</c:v>
                </c:pt>
                <c:pt idx="2557">
                  <c:v>6.9070234894749996E-3</c:v>
                </c:pt>
                <c:pt idx="2558">
                  <c:v>6.9496110081669997E-3</c:v>
                </c:pt>
                <c:pt idx="2559">
                  <c:v>6.9922418333589996E-3</c:v>
                </c:pt>
                <c:pt idx="2560">
                  <c:v>7.0344852283600002E-3</c:v>
                </c:pt>
                <c:pt idx="2561">
                  <c:v>7.0551219396289997E-3</c:v>
                </c:pt>
                <c:pt idx="2562">
                  <c:v>7.0510003715749999E-3</c:v>
                </c:pt>
                <c:pt idx="2563">
                  <c:v>7.040495052934E-3</c:v>
                </c:pt>
                <c:pt idx="2564">
                  <c:v>7.0292432792479998E-3</c:v>
                </c:pt>
                <c:pt idx="2565">
                  <c:v>7.0176105946300003E-3</c:v>
                </c:pt>
                <c:pt idx="2566">
                  <c:v>7.0085488259790003E-3</c:v>
                </c:pt>
                <c:pt idx="2567">
                  <c:v>6.9958465173840002E-3</c:v>
                </c:pt>
                <c:pt idx="2568">
                  <c:v>6.983991712332E-3</c:v>
                </c:pt>
                <c:pt idx="2569">
                  <c:v>6.9757625460620002E-3</c:v>
                </c:pt>
                <c:pt idx="2570">
                  <c:v>6.9659110158679996E-3</c:v>
                </c:pt>
                <c:pt idx="2571">
                  <c:v>6.9754538126290001E-3</c:v>
                </c:pt>
                <c:pt idx="2572">
                  <c:v>7.0099849253890002E-3</c:v>
                </c:pt>
                <c:pt idx="2573">
                  <c:v>7.0550502277909998E-3</c:v>
                </c:pt>
                <c:pt idx="2574">
                  <c:v>7.0926831103859996E-3</c:v>
                </c:pt>
                <c:pt idx="2575">
                  <c:v>7.118224631995E-3</c:v>
                </c:pt>
                <c:pt idx="2576">
                  <c:v>7.1242991834879997E-3</c:v>
                </c:pt>
                <c:pt idx="2577">
                  <c:v>7.1159554645419997E-3</c:v>
                </c:pt>
                <c:pt idx="2578">
                  <c:v>7.1060103364290004E-3</c:v>
                </c:pt>
                <c:pt idx="2579">
                  <c:v>7.0943133905530002E-3</c:v>
                </c:pt>
                <c:pt idx="2580">
                  <c:v>7.0856176316740002E-3</c:v>
                </c:pt>
                <c:pt idx="2581">
                  <c:v>7.0775034837420002E-3</c:v>
                </c:pt>
                <c:pt idx="2582">
                  <c:v>7.0691811852160004E-3</c:v>
                </c:pt>
                <c:pt idx="2583">
                  <c:v>7.0556243881579996E-3</c:v>
                </c:pt>
                <c:pt idx="2584">
                  <c:v>7.0495065301660002E-3</c:v>
                </c:pt>
                <c:pt idx="2585">
                  <c:v>7.0549855008719999E-3</c:v>
                </c:pt>
                <c:pt idx="2586">
                  <c:v>7.081689778715E-3</c:v>
                </c:pt>
                <c:pt idx="2587">
                  <c:v>7.1250819601119996E-3</c:v>
                </c:pt>
                <c:pt idx="2588">
                  <c:v>7.1652354672550001E-3</c:v>
                </c:pt>
                <c:pt idx="2589">
                  <c:v>7.190022617579E-3</c:v>
                </c:pt>
                <c:pt idx="2590">
                  <c:v>7.1887662634249998E-3</c:v>
                </c:pt>
                <c:pt idx="2591">
                  <c:v>7.1793883107600003E-3</c:v>
                </c:pt>
                <c:pt idx="2592">
                  <c:v>7.1711880154910002E-3</c:v>
                </c:pt>
                <c:pt idx="2593">
                  <c:v>7.1622054092589996E-3</c:v>
                </c:pt>
                <c:pt idx="2594">
                  <c:v>7.1517000906170004E-3</c:v>
                </c:pt>
                <c:pt idx="2595">
                  <c:v>7.1415323764090002E-3</c:v>
                </c:pt>
                <c:pt idx="2596">
                  <c:v>7.1299285627900002E-3</c:v>
                </c:pt>
                <c:pt idx="2597">
                  <c:v>7.1174344047899999E-3</c:v>
                </c:pt>
                <c:pt idx="2598">
                  <c:v>7.1097803302109996E-3</c:v>
                </c:pt>
                <c:pt idx="2599">
                  <c:v>7.1174632757900003E-3</c:v>
                </c:pt>
                <c:pt idx="2600">
                  <c:v>7.1493880823249997E-3</c:v>
                </c:pt>
                <c:pt idx="2601">
                  <c:v>7.191990036517E-3</c:v>
                </c:pt>
                <c:pt idx="2602">
                  <c:v>7.232438307256E-3</c:v>
                </c:pt>
                <c:pt idx="2603">
                  <c:v>7.2617633268240002E-3</c:v>
                </c:pt>
                <c:pt idx="2604">
                  <c:v>7.2715431451800001E-3</c:v>
                </c:pt>
                <c:pt idx="2605">
                  <c:v>7.262388244271E-3</c:v>
                </c:pt>
                <c:pt idx="2606">
                  <c:v>7.2522205300629998E-3</c:v>
                </c:pt>
                <c:pt idx="2607">
                  <c:v>7.243173196912E-3</c:v>
                </c:pt>
                <c:pt idx="2608">
                  <c:v>7.2344560176129998E-3</c:v>
                </c:pt>
                <c:pt idx="2609">
                  <c:v>7.2233760729429998E-3</c:v>
                </c:pt>
                <c:pt idx="2610">
                  <c:v>7.2148675099019998E-3</c:v>
                </c:pt>
                <c:pt idx="2611">
                  <c:v>7.2031053714450002E-3</c:v>
                </c:pt>
                <c:pt idx="2612">
                  <c:v>7.192643359303E-3</c:v>
                </c:pt>
                <c:pt idx="2613">
                  <c:v>7.1957022883000002E-3</c:v>
                </c:pt>
                <c:pt idx="2614">
                  <c:v>7.2201592847700004E-3</c:v>
                </c:pt>
                <c:pt idx="2615">
                  <c:v>7.261225022376E-3</c:v>
                </c:pt>
                <c:pt idx="2616">
                  <c:v>7.3045738972719997E-3</c:v>
                </c:pt>
                <c:pt idx="2617">
                  <c:v>7.3381499387319997E-3</c:v>
                </c:pt>
                <c:pt idx="2618">
                  <c:v>7.3524033650760002E-3</c:v>
                </c:pt>
                <c:pt idx="2619">
                  <c:v>7.3452875949440001E-3</c:v>
                </c:pt>
                <c:pt idx="2620">
                  <c:v>7.3360172100370002E-3</c:v>
                </c:pt>
                <c:pt idx="2621">
                  <c:v>7.3231640271839999E-3</c:v>
                </c:pt>
                <c:pt idx="2622">
                  <c:v>7.3141455650329998E-3</c:v>
                </c:pt>
                <c:pt idx="2623">
                  <c:v>7.3019312694670001E-3</c:v>
                </c:pt>
                <c:pt idx="2624">
                  <c:v>7.2909165173770003E-3</c:v>
                </c:pt>
                <c:pt idx="2625">
                  <c:v>7.2829676792029998E-3</c:v>
                </c:pt>
                <c:pt idx="2626">
                  <c:v>7.2739128954709999E-3</c:v>
                </c:pt>
                <c:pt idx="2627">
                  <c:v>7.2724982164800002E-3</c:v>
                </c:pt>
                <c:pt idx="2628">
                  <c:v>7.2888629511000001E-3</c:v>
                </c:pt>
                <c:pt idx="2629">
                  <c:v>7.3278457857669996E-3</c:v>
                </c:pt>
                <c:pt idx="2630">
                  <c:v>7.3702828958629998E-3</c:v>
                </c:pt>
                <c:pt idx="2631">
                  <c:v>7.4141700752079999E-3</c:v>
                </c:pt>
                <c:pt idx="2632">
                  <c:v>7.4398694559930003E-3</c:v>
                </c:pt>
                <c:pt idx="2633">
                  <c:v>7.4505610391499997E-3</c:v>
                </c:pt>
                <c:pt idx="2634">
                  <c:v>7.4422028847040004E-3</c:v>
                </c:pt>
                <c:pt idx="2635">
                  <c:v>7.4295224621889998E-3</c:v>
                </c:pt>
                <c:pt idx="2636">
                  <c:v>7.4182632379230003E-3</c:v>
                </c:pt>
                <c:pt idx="2637">
                  <c:v>7.4045769870279997E-3</c:v>
                </c:pt>
                <c:pt idx="2638">
                  <c:v>7.3939715512099996E-3</c:v>
                </c:pt>
                <c:pt idx="2639">
                  <c:v>7.3821665719149996E-3</c:v>
                </c:pt>
                <c:pt idx="2640">
                  <c:v>7.3727169074120002E-3</c:v>
                </c:pt>
                <c:pt idx="2641">
                  <c:v>7.3584634810689997E-3</c:v>
                </c:pt>
                <c:pt idx="2642">
                  <c:v>7.3644523508850004E-3</c:v>
                </c:pt>
                <c:pt idx="2643">
                  <c:v>7.3857065290210003E-3</c:v>
                </c:pt>
                <c:pt idx="2644">
                  <c:v>7.4261547997590003E-3</c:v>
                </c:pt>
                <c:pt idx="2645">
                  <c:v>7.4701495468619998E-3</c:v>
                </c:pt>
                <c:pt idx="2646">
                  <c:v>7.5096930377190002E-3</c:v>
                </c:pt>
                <c:pt idx="2647">
                  <c:v>7.5416681356730002E-3</c:v>
                </c:pt>
                <c:pt idx="2648">
                  <c:v>7.5489562004799997E-3</c:v>
                </c:pt>
                <c:pt idx="2649">
                  <c:v>7.542594335973E-3</c:v>
                </c:pt>
                <c:pt idx="2650">
                  <c:v>7.5257271528240003E-3</c:v>
                </c:pt>
                <c:pt idx="2651">
                  <c:v>7.5179361738259998E-3</c:v>
                </c:pt>
                <c:pt idx="2652">
                  <c:v>7.5031011365350002E-3</c:v>
                </c:pt>
                <c:pt idx="2653">
                  <c:v>7.4921292252839999E-3</c:v>
                </c:pt>
                <c:pt idx="2654">
                  <c:v>7.4765761382880004E-3</c:v>
                </c:pt>
                <c:pt idx="2655">
                  <c:v>7.463407237083E-3</c:v>
                </c:pt>
                <c:pt idx="2656">
                  <c:v>7.4505610391499997E-3</c:v>
                </c:pt>
                <c:pt idx="2657">
                  <c:v>7.4501880444589998E-3</c:v>
                </c:pt>
                <c:pt idx="2658">
                  <c:v>7.4702142737809998E-3</c:v>
                </c:pt>
                <c:pt idx="2659">
                  <c:v>7.5045013800259996E-3</c:v>
                </c:pt>
                <c:pt idx="2660">
                  <c:v>7.5473692268129998E-3</c:v>
                </c:pt>
                <c:pt idx="2661">
                  <c:v>7.5820223428309996E-3</c:v>
                </c:pt>
                <c:pt idx="2662">
                  <c:v>7.6152756810190002E-3</c:v>
                </c:pt>
                <c:pt idx="2663">
                  <c:v>7.6217092573639999E-3</c:v>
                </c:pt>
                <c:pt idx="2664">
                  <c:v>7.6166614890100003E-3</c:v>
                </c:pt>
                <c:pt idx="2665">
                  <c:v>7.6011586934329996E-3</c:v>
                </c:pt>
                <c:pt idx="2666">
                  <c:v>7.5906175188720001E-3</c:v>
                </c:pt>
                <c:pt idx="2667">
                  <c:v>7.575746625662E-3</c:v>
                </c:pt>
                <c:pt idx="2668">
                  <c:v>7.5649544596670002E-3</c:v>
                </c:pt>
                <c:pt idx="2669">
                  <c:v>7.5555620715019997E-3</c:v>
                </c:pt>
                <c:pt idx="2670">
                  <c:v>7.5414236634969998E-3</c:v>
                </c:pt>
                <c:pt idx="2671">
                  <c:v>7.5373882427810001E-3</c:v>
                </c:pt>
                <c:pt idx="2672">
                  <c:v>7.5359735637900004E-3</c:v>
                </c:pt>
                <c:pt idx="2673">
                  <c:v>7.5541692785919996E-3</c:v>
                </c:pt>
                <c:pt idx="2674">
                  <c:v>7.5893322937190004E-3</c:v>
                </c:pt>
                <c:pt idx="2675">
                  <c:v>7.6331980526450002E-3</c:v>
                </c:pt>
                <c:pt idx="2676">
                  <c:v>7.6682893559340002E-3</c:v>
                </c:pt>
                <c:pt idx="2677">
                  <c:v>7.6979165896769999E-3</c:v>
                </c:pt>
                <c:pt idx="2678">
                  <c:v>7.7033881098030003E-3</c:v>
                </c:pt>
                <c:pt idx="2679">
                  <c:v>7.691188249737E-3</c:v>
                </c:pt>
                <c:pt idx="2680">
                  <c:v>7.6809702441100001E-3</c:v>
                </c:pt>
                <c:pt idx="2681">
                  <c:v>7.666975259781E-3</c:v>
                </c:pt>
                <c:pt idx="2682">
                  <c:v>7.6535264961419998E-3</c:v>
                </c:pt>
                <c:pt idx="2683">
                  <c:v>7.6439906843010002E-3</c:v>
                </c:pt>
                <c:pt idx="2684">
                  <c:v>7.6338518410920004E-3</c:v>
                </c:pt>
                <c:pt idx="2685">
                  <c:v>7.6184780336920003E-3</c:v>
                </c:pt>
                <c:pt idx="2686">
                  <c:v>7.6118144206700003E-3</c:v>
                </c:pt>
                <c:pt idx="2687">
                  <c:v>7.614966947585E-3</c:v>
                </c:pt>
                <c:pt idx="2688">
                  <c:v>7.6398043893280004E-3</c:v>
                </c:pt>
                <c:pt idx="2689">
                  <c:v>7.6831029728059996E-3</c:v>
                </c:pt>
                <c:pt idx="2690">
                  <c:v>7.7240965329109998E-3</c:v>
                </c:pt>
                <c:pt idx="2691">
                  <c:v>7.7622323296959997E-3</c:v>
                </c:pt>
                <c:pt idx="2692">
                  <c:v>7.7813901007179999E-3</c:v>
                </c:pt>
                <c:pt idx="2693">
                  <c:v>7.7813831157979999E-3</c:v>
                </c:pt>
                <c:pt idx="2694">
                  <c:v>7.7696139924230004E-3</c:v>
                </c:pt>
                <c:pt idx="2695">
                  <c:v>7.7616726048290001E-3</c:v>
                </c:pt>
                <c:pt idx="2696">
                  <c:v>7.7516413293779998E-3</c:v>
                </c:pt>
                <c:pt idx="2697">
                  <c:v>7.7388598583640004E-3</c:v>
                </c:pt>
                <c:pt idx="2698">
                  <c:v>7.7271843329070004E-3</c:v>
                </c:pt>
                <c:pt idx="2699">
                  <c:v>7.7130384743210002E-3</c:v>
                </c:pt>
                <c:pt idx="2700">
                  <c:v>7.7026123180989996E-3</c:v>
                </c:pt>
                <c:pt idx="2701">
                  <c:v>7.6960995793339997E-3</c:v>
                </c:pt>
                <c:pt idx="2702">
                  <c:v>7.709240075201E-3</c:v>
                </c:pt>
                <c:pt idx="2703">
                  <c:v>7.743261288851E-3</c:v>
                </c:pt>
                <c:pt idx="2704">
                  <c:v>7.785382680595E-3</c:v>
                </c:pt>
                <c:pt idx="2705">
                  <c:v>7.826713845134E-3</c:v>
                </c:pt>
                <c:pt idx="2706">
                  <c:v>7.8581217676399993E-3</c:v>
                </c:pt>
                <c:pt idx="2707">
                  <c:v>7.8677795827389995E-3</c:v>
                </c:pt>
                <c:pt idx="2708">
                  <c:v>7.8577548265459998E-3</c:v>
                </c:pt>
                <c:pt idx="2709">
                  <c:v>7.8503591939810009E-3</c:v>
                </c:pt>
                <c:pt idx="2710">
                  <c:v>7.842460647225E-3</c:v>
                </c:pt>
                <c:pt idx="2711">
                  <c:v>7.8312875702980008E-3</c:v>
                </c:pt>
                <c:pt idx="2712">
                  <c:v>7.8229224309330006E-3</c:v>
                </c:pt>
                <c:pt idx="2713">
                  <c:v>7.8127831220630006E-3</c:v>
                </c:pt>
                <c:pt idx="2714">
                  <c:v>7.8054592013359998E-3</c:v>
                </c:pt>
                <c:pt idx="2715">
                  <c:v>7.8004761599000001E-3</c:v>
                </c:pt>
                <c:pt idx="2716">
                  <c:v>7.8045618720350004E-3</c:v>
                </c:pt>
                <c:pt idx="2717">
                  <c:v>7.8321350738409998E-3</c:v>
                </c:pt>
                <c:pt idx="2718">
                  <c:v>7.8772865235810004E-3</c:v>
                </c:pt>
                <c:pt idx="2719">
                  <c:v>7.9186242073770001E-3</c:v>
                </c:pt>
                <c:pt idx="2720">
                  <c:v>7.9407552257180006E-3</c:v>
                </c:pt>
                <c:pt idx="2721">
                  <c:v>7.9441154375669999E-3</c:v>
                </c:pt>
                <c:pt idx="2722">
                  <c:v>7.9359654337169995E-3</c:v>
                </c:pt>
                <c:pt idx="2723">
                  <c:v>7.9286051914100007E-3</c:v>
                </c:pt>
                <c:pt idx="2724">
                  <c:v>7.9219201579689997E-3</c:v>
                </c:pt>
                <c:pt idx="2725">
                  <c:v>7.9111279919739999E-3</c:v>
                </c:pt>
                <c:pt idx="2726">
                  <c:v>7.9008955508469998E-3</c:v>
                </c:pt>
                <c:pt idx="2727">
                  <c:v>7.8910300508140008E-3</c:v>
                </c:pt>
                <c:pt idx="2728">
                  <c:v>7.882642559707E-3</c:v>
                </c:pt>
                <c:pt idx="2729">
                  <c:v>7.8764744102950007E-3</c:v>
                </c:pt>
                <c:pt idx="2730">
                  <c:v>7.8913383185860008E-3</c:v>
                </c:pt>
                <c:pt idx="2731">
                  <c:v>7.9250941053029995E-3</c:v>
                </c:pt>
                <c:pt idx="2732">
                  <c:v>7.9676676541570006E-3</c:v>
                </c:pt>
                <c:pt idx="2733">
                  <c:v>8.0091133713720009E-3</c:v>
                </c:pt>
                <c:pt idx="2734">
                  <c:v>8.0296071246270008E-3</c:v>
                </c:pt>
                <c:pt idx="2735">
                  <c:v>8.0299591645600008E-3</c:v>
                </c:pt>
                <c:pt idx="2736">
                  <c:v>8.0263465642929997E-3</c:v>
                </c:pt>
                <c:pt idx="2737">
                  <c:v>8.0140037462120006E-3</c:v>
                </c:pt>
                <c:pt idx="2738">
                  <c:v>8.0035775899889999E-3</c:v>
                </c:pt>
                <c:pt idx="2739">
                  <c:v>7.9947458580139994E-3</c:v>
                </c:pt>
                <c:pt idx="2740">
                  <c:v>7.9864878207450002E-3</c:v>
                </c:pt>
                <c:pt idx="2741">
                  <c:v>7.9723922535780006E-3</c:v>
                </c:pt>
                <c:pt idx="2742">
                  <c:v>7.9679191112519993E-3</c:v>
                </c:pt>
                <c:pt idx="2743">
                  <c:v>7.9581318423149992E-3</c:v>
                </c:pt>
                <c:pt idx="2744">
                  <c:v>7.9673584550619993E-3</c:v>
                </c:pt>
                <c:pt idx="2745">
                  <c:v>8.0006550997500005E-3</c:v>
                </c:pt>
                <c:pt idx="2746">
                  <c:v>8.0377785488960005E-3</c:v>
                </c:pt>
                <c:pt idx="2747">
                  <c:v>8.0814864486459994E-3</c:v>
                </c:pt>
                <c:pt idx="2748">
                  <c:v>8.1097343936560005E-3</c:v>
                </c:pt>
                <c:pt idx="2749">
                  <c:v>8.1171160563829996E-3</c:v>
                </c:pt>
                <c:pt idx="2750">
                  <c:v>8.1066545099020004E-3</c:v>
                </c:pt>
                <c:pt idx="2751">
                  <c:v>8.1027410924429995E-3</c:v>
                </c:pt>
                <c:pt idx="2752">
                  <c:v>8.0884872004390006E-3</c:v>
                </c:pt>
                <c:pt idx="2753">
                  <c:v>8.0785714089870002E-3</c:v>
                </c:pt>
                <c:pt idx="2754">
                  <c:v>8.0733438953759992E-3</c:v>
                </c:pt>
                <c:pt idx="2755">
                  <c:v>8.0656027421360001E-3</c:v>
                </c:pt>
                <c:pt idx="2756">
                  <c:v>8.0586308613420001E-3</c:v>
                </c:pt>
                <c:pt idx="2757">
                  <c:v>8.054343983531E-3</c:v>
                </c:pt>
                <c:pt idx="2758">
                  <c:v>8.0639589577910006E-3</c:v>
                </c:pt>
                <c:pt idx="2759">
                  <c:v>8.0912662670020001E-3</c:v>
                </c:pt>
                <c:pt idx="2760">
                  <c:v>8.1384209916000004E-3</c:v>
                </c:pt>
                <c:pt idx="2761">
                  <c:v>8.1813316792249992E-3</c:v>
                </c:pt>
                <c:pt idx="2762">
                  <c:v>8.1957718357439993E-3</c:v>
                </c:pt>
                <c:pt idx="2763">
                  <c:v>8.1999292597169995E-3</c:v>
                </c:pt>
                <c:pt idx="2764">
                  <c:v>8.1939548254010008E-3</c:v>
                </c:pt>
                <c:pt idx="2765">
                  <c:v>8.1855542957780004E-3</c:v>
                </c:pt>
                <c:pt idx="2766">
                  <c:v>8.1793284043669996E-3</c:v>
                </c:pt>
                <c:pt idx="2767">
                  <c:v>8.1744166091080005E-3</c:v>
                </c:pt>
                <c:pt idx="2768">
                  <c:v>8.1645790487529998E-3</c:v>
                </c:pt>
                <c:pt idx="2769">
                  <c:v>8.1599121913309997E-3</c:v>
                </c:pt>
                <c:pt idx="2770">
                  <c:v>8.1524299457670004E-3</c:v>
                </c:pt>
                <c:pt idx="2771">
                  <c:v>8.1444522365930003E-3</c:v>
                </c:pt>
                <c:pt idx="2772">
                  <c:v>8.169440552592E-3</c:v>
                </c:pt>
                <c:pt idx="2773">
                  <c:v>8.2077775150540006E-3</c:v>
                </c:pt>
                <c:pt idx="2774">
                  <c:v>8.2469331100580006E-3</c:v>
                </c:pt>
                <c:pt idx="2775">
                  <c:v>8.2762222737069995E-3</c:v>
                </c:pt>
                <c:pt idx="2776">
                  <c:v>8.2815578207369994E-3</c:v>
                </c:pt>
                <c:pt idx="2777">
                  <c:v>8.2723805680870004E-3</c:v>
                </c:pt>
                <c:pt idx="2778">
                  <c:v>8.2648266106839993E-3</c:v>
                </c:pt>
                <c:pt idx="2779">
                  <c:v>8.2579264417289994E-3</c:v>
                </c:pt>
                <c:pt idx="2780">
                  <c:v>8.2461573183539999E-3</c:v>
                </c:pt>
                <c:pt idx="2781">
                  <c:v>8.2412464544180004E-3</c:v>
                </c:pt>
                <c:pt idx="2782">
                  <c:v>8.2325078547E-3</c:v>
                </c:pt>
                <c:pt idx="2783">
                  <c:v>8.2252481952310007E-3</c:v>
                </c:pt>
                <c:pt idx="2784">
                  <c:v>8.2218367606400004E-3</c:v>
                </c:pt>
                <c:pt idx="2785">
                  <c:v>8.2342019304630001E-3</c:v>
                </c:pt>
                <c:pt idx="2786">
                  <c:v>8.2650138065220001E-3</c:v>
                </c:pt>
                <c:pt idx="2787">
                  <c:v>8.3086639642719999E-3</c:v>
                </c:pt>
                <c:pt idx="2788">
                  <c:v>8.3508063107729999E-3</c:v>
                </c:pt>
                <c:pt idx="2789">
                  <c:v>8.3745457232000005E-3</c:v>
                </c:pt>
                <c:pt idx="2790">
                  <c:v>8.3761969581250002E-3</c:v>
                </c:pt>
                <c:pt idx="2791">
                  <c:v>8.3682341501119997E-3</c:v>
                </c:pt>
                <c:pt idx="2792">
                  <c:v>8.3596101030709996E-3</c:v>
                </c:pt>
                <c:pt idx="2793">
                  <c:v>8.3486381918190002E-3</c:v>
                </c:pt>
                <c:pt idx="2794">
                  <c:v>8.3390017971400002E-3</c:v>
                </c:pt>
                <c:pt idx="2795">
                  <c:v>8.3284750580790001E-3</c:v>
                </c:pt>
                <c:pt idx="2796">
                  <c:v>8.3202747628090008E-3</c:v>
                </c:pt>
                <c:pt idx="2797">
                  <c:v>8.3107752725479992E-3</c:v>
                </c:pt>
                <c:pt idx="2798">
                  <c:v>8.3053754642609997E-3</c:v>
                </c:pt>
                <c:pt idx="2799">
                  <c:v>8.3160819485780003E-3</c:v>
                </c:pt>
                <c:pt idx="2800">
                  <c:v>8.3493199199440003E-3</c:v>
                </c:pt>
                <c:pt idx="2801">
                  <c:v>8.3945291116829992E-3</c:v>
                </c:pt>
                <c:pt idx="2802">
                  <c:v>8.4327654913070003E-3</c:v>
                </c:pt>
                <c:pt idx="2803">
                  <c:v>8.4514133632180004E-3</c:v>
                </c:pt>
                <c:pt idx="2804">
                  <c:v>8.4461998194460004E-3</c:v>
                </c:pt>
                <c:pt idx="2805">
                  <c:v>8.4393136203290003E-3</c:v>
                </c:pt>
                <c:pt idx="2806">
                  <c:v>8.4282485768200008E-3</c:v>
                </c:pt>
                <c:pt idx="2807">
                  <c:v>8.4186913445590001E-3</c:v>
                </c:pt>
                <c:pt idx="2808">
                  <c:v>8.4115825593470001E-3</c:v>
                </c:pt>
                <c:pt idx="2809">
                  <c:v>8.4014507010579994E-3</c:v>
                </c:pt>
                <c:pt idx="2810">
                  <c:v>8.3978325128559999E-3</c:v>
                </c:pt>
                <c:pt idx="2811">
                  <c:v>8.3900624886160003E-3</c:v>
                </c:pt>
                <c:pt idx="2812">
                  <c:v>8.3890929818149999E-3</c:v>
                </c:pt>
                <c:pt idx="2813">
                  <c:v>8.409550413489E-3</c:v>
                </c:pt>
                <c:pt idx="2814">
                  <c:v>8.4581123664980006E-3</c:v>
                </c:pt>
                <c:pt idx="2815">
                  <c:v>8.499615825713E-3</c:v>
                </c:pt>
                <c:pt idx="2816">
                  <c:v>8.5351960733530009E-3</c:v>
                </c:pt>
                <c:pt idx="2817">
                  <c:v>8.5452413186429994E-3</c:v>
                </c:pt>
                <c:pt idx="2818">
                  <c:v>8.5384128615260003E-3</c:v>
                </c:pt>
                <c:pt idx="2819">
                  <c:v>8.5320221260189993E-3</c:v>
                </c:pt>
                <c:pt idx="2820">
                  <c:v>8.5237640887500001E-3</c:v>
                </c:pt>
                <c:pt idx="2821">
                  <c:v>8.5154129192229998E-3</c:v>
                </c:pt>
                <c:pt idx="2822">
                  <c:v>8.5081104189160001E-3</c:v>
                </c:pt>
                <c:pt idx="2823">
                  <c:v>8.5033643990760008E-3</c:v>
                </c:pt>
                <c:pt idx="2824">
                  <c:v>8.4893340244890005E-3</c:v>
                </c:pt>
                <c:pt idx="2825">
                  <c:v>8.4860231727359996E-3</c:v>
                </c:pt>
                <c:pt idx="2826">
                  <c:v>8.4938285872339994E-3</c:v>
                </c:pt>
                <c:pt idx="2827">
                  <c:v>8.5251070559020006E-3</c:v>
                </c:pt>
                <c:pt idx="2828">
                  <c:v>8.5741644725199993E-3</c:v>
                </c:pt>
                <c:pt idx="2829">
                  <c:v>8.6162351071830002E-3</c:v>
                </c:pt>
                <c:pt idx="2830">
                  <c:v>8.6346818134190005E-3</c:v>
                </c:pt>
                <c:pt idx="2831">
                  <c:v>8.6350198835129996E-3</c:v>
                </c:pt>
                <c:pt idx="2832">
                  <c:v>8.6276447400449995E-3</c:v>
                </c:pt>
                <c:pt idx="2833">
                  <c:v>8.6161997169259992E-3</c:v>
                </c:pt>
                <c:pt idx="2834">
                  <c:v>8.6135715246200006E-3</c:v>
                </c:pt>
                <c:pt idx="2835">
                  <c:v>8.6083076894279999E-3</c:v>
                </c:pt>
                <c:pt idx="2836">
                  <c:v>8.6002582684160007E-3</c:v>
                </c:pt>
                <c:pt idx="2837">
                  <c:v>8.5945213213559999E-3</c:v>
                </c:pt>
                <c:pt idx="2838">
                  <c:v>8.5853729397059996E-3</c:v>
                </c:pt>
                <c:pt idx="2839">
                  <c:v>8.5800234228370006E-3</c:v>
                </c:pt>
                <c:pt idx="2840">
                  <c:v>8.6003663018349996E-3</c:v>
                </c:pt>
                <c:pt idx="2841">
                  <c:v>8.6390906944869995E-3</c:v>
                </c:pt>
                <c:pt idx="2842">
                  <c:v>8.6810467764739992E-3</c:v>
                </c:pt>
                <c:pt idx="2843">
                  <c:v>8.7219541892410001E-3</c:v>
                </c:pt>
                <c:pt idx="2844">
                  <c:v>8.7305568158630008E-3</c:v>
                </c:pt>
                <c:pt idx="2845">
                  <c:v>8.7233902886509999E-3</c:v>
                </c:pt>
                <c:pt idx="2846">
                  <c:v>8.716066367924E-3</c:v>
                </c:pt>
                <c:pt idx="2847">
                  <c:v>8.7046353146429997E-3</c:v>
                </c:pt>
                <c:pt idx="2848">
                  <c:v>8.6937639862300006E-3</c:v>
                </c:pt>
                <c:pt idx="2849">
                  <c:v>8.689533919096E-3</c:v>
                </c:pt>
                <c:pt idx="2850">
                  <c:v>8.6809890344740001E-3</c:v>
                </c:pt>
                <c:pt idx="2851">
                  <c:v>8.6678918451070005E-3</c:v>
                </c:pt>
                <c:pt idx="2852">
                  <c:v>8.6659248918289997E-3</c:v>
                </c:pt>
                <c:pt idx="2853">
                  <c:v>8.6638210341330006E-3</c:v>
                </c:pt>
                <c:pt idx="2854">
                  <c:v>8.6906189098950003E-3</c:v>
                </c:pt>
                <c:pt idx="2855">
                  <c:v>8.7332781404259995E-3</c:v>
                </c:pt>
                <c:pt idx="2856">
                  <c:v>8.7726563215260005E-3</c:v>
                </c:pt>
                <c:pt idx="2857">
                  <c:v>8.7949950248000005E-3</c:v>
                </c:pt>
                <c:pt idx="2858">
                  <c:v>8.797774091363E-3</c:v>
                </c:pt>
                <c:pt idx="2859">
                  <c:v>8.7901623919610008E-3</c:v>
                </c:pt>
                <c:pt idx="2860">
                  <c:v>8.781689219177E-3</c:v>
                </c:pt>
                <c:pt idx="2861">
                  <c:v>8.7798004969949998E-3</c:v>
                </c:pt>
                <c:pt idx="2862">
                  <c:v>8.7689366191630001E-3</c:v>
                </c:pt>
                <c:pt idx="2863">
                  <c:v>8.7607149034739998E-3</c:v>
                </c:pt>
                <c:pt idx="2864">
                  <c:v>8.752263151109E-3</c:v>
                </c:pt>
                <c:pt idx="2865">
                  <c:v>8.7423259392380003E-3</c:v>
                </c:pt>
                <c:pt idx="2866">
                  <c:v>8.7391585111620002E-3</c:v>
                </c:pt>
                <c:pt idx="2867">
                  <c:v>8.7570669129490002E-3</c:v>
                </c:pt>
                <c:pt idx="2868">
                  <c:v>8.7941335514189999E-3</c:v>
                </c:pt>
                <c:pt idx="2869">
                  <c:v>8.8372165337200007E-3</c:v>
                </c:pt>
                <c:pt idx="2870">
                  <c:v>8.8699813932180006E-3</c:v>
                </c:pt>
                <c:pt idx="2871">
                  <c:v>8.8796820491549994E-3</c:v>
                </c:pt>
                <c:pt idx="2872">
                  <c:v>8.8757472112769992E-3</c:v>
                </c:pt>
                <c:pt idx="2873">
                  <c:v>8.8696936145420003E-3</c:v>
                </c:pt>
                <c:pt idx="2874">
                  <c:v>8.8621107861399998E-3</c:v>
                </c:pt>
                <c:pt idx="2875">
                  <c:v>8.8527696207170003E-3</c:v>
                </c:pt>
                <c:pt idx="2876">
                  <c:v>8.8448273017999995E-3</c:v>
                </c:pt>
                <c:pt idx="2877">
                  <c:v>8.8356221094729997E-3</c:v>
                </c:pt>
                <c:pt idx="2878">
                  <c:v>8.8273426517840002E-3</c:v>
                </c:pt>
                <c:pt idx="2879">
                  <c:v>8.8208233937620006E-3</c:v>
                </c:pt>
                <c:pt idx="2880">
                  <c:v>8.8272280991080008E-3</c:v>
                </c:pt>
                <c:pt idx="2881">
                  <c:v>8.8555263355369999E-3</c:v>
                </c:pt>
                <c:pt idx="2882">
                  <c:v>8.8994931429619995E-3</c:v>
                </c:pt>
                <c:pt idx="2883">
                  <c:v>8.9439833536740006E-3</c:v>
                </c:pt>
                <c:pt idx="2884">
                  <c:v>8.9722247794269995E-3</c:v>
                </c:pt>
                <c:pt idx="2885">
                  <c:v>8.9790467172860006E-3</c:v>
                </c:pt>
                <c:pt idx="2886">
                  <c:v>8.9731225743889999E-3</c:v>
                </c:pt>
                <c:pt idx="2887">
                  <c:v>8.9674638584260006E-3</c:v>
                </c:pt>
                <c:pt idx="2888">
                  <c:v>8.9600253850220003E-3</c:v>
                </c:pt>
                <c:pt idx="2889">
                  <c:v>8.9542092755440002E-3</c:v>
                </c:pt>
                <c:pt idx="2890">
                  <c:v>8.9471004903320002E-3</c:v>
                </c:pt>
                <c:pt idx="2891">
                  <c:v>8.9397039264439999E-3</c:v>
                </c:pt>
                <c:pt idx="2892">
                  <c:v>8.9315827935930008E-3</c:v>
                </c:pt>
                <c:pt idx="2893">
                  <c:v>8.9243305847050008E-3</c:v>
                </c:pt>
                <c:pt idx="2894">
                  <c:v>8.9352307841180003E-3</c:v>
                </c:pt>
                <c:pt idx="2895">
                  <c:v>8.9697334915400002E-3</c:v>
                </c:pt>
                <c:pt idx="2896">
                  <c:v>9.0164924040440006E-3</c:v>
                </c:pt>
                <c:pt idx="2897">
                  <c:v>9.0526184067130002E-3</c:v>
                </c:pt>
                <c:pt idx="2898">
                  <c:v>9.0684220194820007E-3</c:v>
                </c:pt>
                <c:pt idx="2899">
                  <c:v>9.0672587975860006E-3</c:v>
                </c:pt>
                <c:pt idx="2900">
                  <c:v>9.0601006522769995E-3</c:v>
                </c:pt>
                <c:pt idx="2901">
                  <c:v>9.0488623827699993E-3</c:v>
                </c:pt>
                <c:pt idx="2902">
                  <c:v>9.0413158759470001E-3</c:v>
                </c:pt>
                <c:pt idx="2903">
                  <c:v>9.0332524850960001E-3</c:v>
                </c:pt>
                <c:pt idx="2904">
                  <c:v>9.0238461270929996E-3</c:v>
                </c:pt>
                <c:pt idx="2905">
                  <c:v>9.0154008939859996E-3</c:v>
                </c:pt>
                <c:pt idx="2906">
                  <c:v>9.0043861418959998E-3</c:v>
                </c:pt>
                <c:pt idx="2907">
                  <c:v>9.0055782347920003E-3</c:v>
                </c:pt>
                <c:pt idx="2908">
                  <c:v>9.0307248756290003E-3</c:v>
                </c:pt>
                <c:pt idx="2909">
                  <c:v>9.0691838413479997E-3</c:v>
                </c:pt>
                <c:pt idx="2910">
                  <c:v>9.1131571680310008E-3</c:v>
                </c:pt>
                <c:pt idx="2911">
                  <c:v>9.1545460745689998E-3</c:v>
                </c:pt>
                <c:pt idx="2912">
                  <c:v>9.171268902719E-3</c:v>
                </c:pt>
                <c:pt idx="2913">
                  <c:v>9.1680958867070006E-3</c:v>
                </c:pt>
                <c:pt idx="2914">
                  <c:v>9.1587249189620003E-3</c:v>
                </c:pt>
                <c:pt idx="2915">
                  <c:v>9.1478824615480007E-3</c:v>
                </c:pt>
                <c:pt idx="2916">
                  <c:v>9.1375494375820002E-3</c:v>
                </c:pt>
                <c:pt idx="2917">
                  <c:v>9.1289328411219995E-3</c:v>
                </c:pt>
                <c:pt idx="2918">
                  <c:v>9.1145792976019997E-3</c:v>
                </c:pt>
                <c:pt idx="2919">
                  <c:v>9.1024367138740001E-3</c:v>
                </c:pt>
                <c:pt idx="2920">
                  <c:v>9.0940427035089994E-3</c:v>
                </c:pt>
                <c:pt idx="2921">
                  <c:v>9.0926708653570002E-3</c:v>
                </c:pt>
                <c:pt idx="2922">
                  <c:v>9.1096889227629992E-3</c:v>
                </c:pt>
                <c:pt idx="2923">
                  <c:v>9.1506615281110003E-3</c:v>
                </c:pt>
                <c:pt idx="2924">
                  <c:v>9.1950437054040008E-3</c:v>
                </c:pt>
                <c:pt idx="2925">
                  <c:v>9.2314062640069996E-3</c:v>
                </c:pt>
                <c:pt idx="2926">
                  <c:v>9.2541761696340007E-3</c:v>
                </c:pt>
                <c:pt idx="2927">
                  <c:v>9.2532709240910008E-3</c:v>
                </c:pt>
                <c:pt idx="2928">
                  <c:v>9.2463558539749996E-3</c:v>
                </c:pt>
                <c:pt idx="2929">
                  <c:v>9.2404391616580008E-3</c:v>
                </c:pt>
                <c:pt idx="2930">
                  <c:v>9.2293526977300002E-3</c:v>
                </c:pt>
                <c:pt idx="2931">
                  <c:v>9.2181367799639997E-3</c:v>
                </c:pt>
                <c:pt idx="2932">
                  <c:v>9.2129809781909995E-3</c:v>
                </c:pt>
                <c:pt idx="2933">
                  <c:v>9.1998837888239999E-3</c:v>
                </c:pt>
                <c:pt idx="2934">
                  <c:v>9.1896941885350001E-3</c:v>
                </c:pt>
                <c:pt idx="2935">
                  <c:v>9.1910082846879994E-3</c:v>
                </c:pt>
                <c:pt idx="2936">
                  <c:v>9.2032654210929994E-3</c:v>
                </c:pt>
                <c:pt idx="2937">
                  <c:v>9.2360666021700007E-3</c:v>
                </c:pt>
                <c:pt idx="2938">
                  <c:v>9.2815766111020003E-3</c:v>
                </c:pt>
                <c:pt idx="2939">
                  <c:v>9.3207675963640005E-3</c:v>
                </c:pt>
                <c:pt idx="2940">
                  <c:v>9.3549406155940002E-3</c:v>
                </c:pt>
                <c:pt idx="2941">
                  <c:v>9.3724392354490003E-3</c:v>
                </c:pt>
                <c:pt idx="2942">
                  <c:v>9.3615176156160006E-3</c:v>
                </c:pt>
                <c:pt idx="2943">
                  <c:v>9.35130007565E-3</c:v>
                </c:pt>
                <c:pt idx="2944">
                  <c:v>9.3409596011039993E-3</c:v>
                </c:pt>
                <c:pt idx="2945">
                  <c:v>9.3263257294890003E-3</c:v>
                </c:pt>
                <c:pt idx="2946">
                  <c:v>9.3147223815319997E-3</c:v>
                </c:pt>
                <c:pt idx="2947">
                  <c:v>9.304697625339E-3</c:v>
                </c:pt>
                <c:pt idx="2948">
                  <c:v>9.289662353694E-3</c:v>
                </c:pt>
                <c:pt idx="2949">
                  <c:v>9.2793079093099994E-3</c:v>
                </c:pt>
                <c:pt idx="2950">
                  <c:v>9.2786112800239996E-3</c:v>
                </c:pt>
                <c:pt idx="2951">
                  <c:v>9.2886136844750004E-3</c:v>
                </c:pt>
                <c:pt idx="2952">
                  <c:v>9.3270801007749992E-3</c:v>
                </c:pt>
                <c:pt idx="2953">
                  <c:v>9.3716206029060001E-3</c:v>
                </c:pt>
                <c:pt idx="2954">
                  <c:v>9.4131529331209999E-3</c:v>
                </c:pt>
                <c:pt idx="2955">
                  <c:v>9.4508863985539992E-3</c:v>
                </c:pt>
                <c:pt idx="2956">
                  <c:v>9.4740362837909993E-3</c:v>
                </c:pt>
                <c:pt idx="2957">
                  <c:v>9.4716316089030004E-3</c:v>
                </c:pt>
                <c:pt idx="2958">
                  <c:v>9.4593735411759999E-3</c:v>
                </c:pt>
                <c:pt idx="2959">
                  <c:v>9.4473036006090007E-3</c:v>
                </c:pt>
                <c:pt idx="2960">
                  <c:v>9.4322310760619997E-3</c:v>
                </c:pt>
                <c:pt idx="2961">
                  <c:v>9.4234999269250004E-3</c:v>
                </c:pt>
                <c:pt idx="2962">
                  <c:v>9.4138849526640006E-3</c:v>
                </c:pt>
                <c:pt idx="2963">
                  <c:v>9.3976790085430004E-3</c:v>
                </c:pt>
                <c:pt idx="2964">
                  <c:v>9.3854432925580007E-3</c:v>
                </c:pt>
                <c:pt idx="2965">
                  <c:v>9.3806898221370002E-3</c:v>
                </c:pt>
                <c:pt idx="2966">
                  <c:v>9.3872314319010004E-3</c:v>
                </c:pt>
                <c:pt idx="2967">
                  <c:v>9.4197802245620001E-3</c:v>
                </c:pt>
                <c:pt idx="2968">
                  <c:v>9.463481605053E-3</c:v>
                </c:pt>
                <c:pt idx="2969">
                  <c:v>9.5052365213629999E-3</c:v>
                </c:pt>
                <c:pt idx="2970">
                  <c:v>9.5475362613799998E-3</c:v>
                </c:pt>
                <c:pt idx="2971">
                  <c:v>9.5789944753050006E-3</c:v>
                </c:pt>
                <c:pt idx="2972">
                  <c:v>9.5835896208880007E-3</c:v>
                </c:pt>
                <c:pt idx="2973">
                  <c:v>9.5753110945219991E-3</c:v>
                </c:pt>
                <c:pt idx="2974">
                  <c:v>9.5622492954129997E-3</c:v>
                </c:pt>
                <c:pt idx="2975">
                  <c:v>9.546143934131E-3</c:v>
                </c:pt>
                <c:pt idx="2976">
                  <c:v>9.5363352447750006E-3</c:v>
                </c:pt>
                <c:pt idx="2977">
                  <c:v>9.5208035781979995E-3</c:v>
                </c:pt>
                <c:pt idx="2978">
                  <c:v>9.5066726207729997E-3</c:v>
                </c:pt>
                <c:pt idx="2979">
                  <c:v>9.494601748884E-3</c:v>
                </c:pt>
                <c:pt idx="2980">
                  <c:v>9.4833569601180008E-3</c:v>
                </c:pt>
                <c:pt idx="2981">
                  <c:v>9.4812456518410006E-3</c:v>
                </c:pt>
                <c:pt idx="2982">
                  <c:v>9.5033189281820002E-3</c:v>
                </c:pt>
                <c:pt idx="2983">
                  <c:v>9.5431422814730004E-3</c:v>
                </c:pt>
                <c:pt idx="2984">
                  <c:v>9.5851412042980005E-3</c:v>
                </c:pt>
                <c:pt idx="2985">
                  <c:v>9.6302134916189993E-3</c:v>
                </c:pt>
                <c:pt idx="2986">
                  <c:v>9.6672866493459995E-3</c:v>
                </c:pt>
                <c:pt idx="2987">
                  <c:v>9.6874712035059998E-3</c:v>
                </c:pt>
                <c:pt idx="2988">
                  <c:v>9.6893813461069993E-3</c:v>
                </c:pt>
                <c:pt idx="2989">
                  <c:v>9.6826814115050005E-3</c:v>
                </c:pt>
                <c:pt idx="2990">
                  <c:v>9.6692033112050005E-3</c:v>
                </c:pt>
                <c:pt idx="2991">
                  <c:v>9.6563501283529994E-3</c:v>
                </c:pt>
                <c:pt idx="2992">
                  <c:v>9.6454862505200006E-3</c:v>
                </c:pt>
                <c:pt idx="2993">
                  <c:v>9.6326116472479992E-3</c:v>
                </c:pt>
                <c:pt idx="2994">
                  <c:v>9.6205556765200009E-3</c:v>
                </c:pt>
                <c:pt idx="2995">
                  <c:v>9.6051823347810001E-3</c:v>
                </c:pt>
                <c:pt idx="2996">
                  <c:v>9.5952656120060001E-3</c:v>
                </c:pt>
                <c:pt idx="2997">
                  <c:v>9.6064461395140004E-3</c:v>
                </c:pt>
                <c:pt idx="2998">
                  <c:v>9.6327913925050006E-3</c:v>
                </c:pt>
                <c:pt idx="2999">
                  <c:v>9.6695553511380004E-3</c:v>
                </c:pt>
                <c:pt idx="3000">
                  <c:v>9.7109945490960001E-3</c:v>
                </c:pt>
                <c:pt idx="3001">
                  <c:v>9.7528425976630001E-3</c:v>
                </c:pt>
                <c:pt idx="3002">
                  <c:v>9.7880987450479993E-3</c:v>
                </c:pt>
                <c:pt idx="3003">
                  <c:v>9.8086493089800005E-3</c:v>
                </c:pt>
                <c:pt idx="3004">
                  <c:v>9.8064951598640007E-3</c:v>
                </c:pt>
                <c:pt idx="3005">
                  <c:v>9.7965365275739999E-3</c:v>
                </c:pt>
                <c:pt idx="3006">
                  <c:v>9.7850039601329996E-3</c:v>
                </c:pt>
                <c:pt idx="3007">
                  <c:v>9.7701121121639995E-3</c:v>
                </c:pt>
                <c:pt idx="3008">
                  <c:v>9.7565259784459998E-3</c:v>
                </c:pt>
                <c:pt idx="3009">
                  <c:v>9.7443191334610005E-3</c:v>
                </c:pt>
                <c:pt idx="3010">
                  <c:v>9.7325434908270003E-3</c:v>
                </c:pt>
                <c:pt idx="3011">
                  <c:v>9.7200488671660007E-3</c:v>
                </c:pt>
                <c:pt idx="3012">
                  <c:v>9.7130192443730008E-3</c:v>
                </c:pt>
                <c:pt idx="3013">
                  <c:v>9.7205154597759993E-3</c:v>
                </c:pt>
                <c:pt idx="3014">
                  <c:v>9.7519233822820003E-3</c:v>
                </c:pt>
                <c:pt idx="3015">
                  <c:v>9.791624732316E-3</c:v>
                </c:pt>
                <c:pt idx="3016">
                  <c:v>9.8343268036840004E-3</c:v>
                </c:pt>
                <c:pt idx="3017">
                  <c:v>9.8736044019460002E-3</c:v>
                </c:pt>
                <c:pt idx="3018">
                  <c:v>9.8982127383350008E-3</c:v>
                </c:pt>
                <c:pt idx="3019">
                  <c:v>9.9051054567100005E-3</c:v>
                </c:pt>
                <c:pt idx="3020">
                  <c:v>9.8970849066969992E-3</c:v>
                </c:pt>
                <c:pt idx="3021">
                  <c:v>9.8857469856739998E-3</c:v>
                </c:pt>
                <c:pt idx="3022">
                  <c:v>9.8702227696779998E-3</c:v>
                </c:pt>
                <c:pt idx="3023">
                  <c:v>9.8589779809120006E-3</c:v>
                </c:pt>
                <c:pt idx="3024">
                  <c:v>9.8469723016019993E-3</c:v>
                </c:pt>
                <c:pt idx="3025">
                  <c:v>9.8347151651980002E-3</c:v>
                </c:pt>
                <c:pt idx="3026">
                  <c:v>9.8251644521949993E-3</c:v>
                </c:pt>
                <c:pt idx="3027">
                  <c:v>9.8171876743440006E-3</c:v>
                </c:pt>
                <c:pt idx="3028">
                  <c:v>9.8250424489380005E-3</c:v>
                </c:pt>
                <c:pt idx="3029">
                  <c:v>9.8485304042700006E-3</c:v>
                </c:pt>
                <c:pt idx="3030">
                  <c:v>9.8893735557790009E-3</c:v>
                </c:pt>
                <c:pt idx="3031">
                  <c:v>9.9330814555289998E-3</c:v>
                </c:pt>
                <c:pt idx="3032">
                  <c:v>9.978289715946E-3</c:v>
                </c:pt>
                <c:pt idx="3033">
                  <c:v>1.000462844968E-2</c:v>
                </c:pt>
                <c:pt idx="3034">
                  <c:v>1.000470668077E-2</c:v>
                </c:pt>
                <c:pt idx="3035">
                  <c:v>9.9968081340190001E-3</c:v>
                </c:pt>
                <c:pt idx="3036">
                  <c:v>9.9826911464329995E-3</c:v>
                </c:pt>
                <c:pt idx="3037">
                  <c:v>9.9735511466860008E-3</c:v>
                </c:pt>
                <c:pt idx="3038">
                  <c:v>9.9650993943209993E-3</c:v>
                </c:pt>
                <c:pt idx="3039">
                  <c:v>9.9573079496620004E-3</c:v>
                </c:pt>
                <c:pt idx="3040">
                  <c:v>9.9422940984370007E-3</c:v>
                </c:pt>
                <c:pt idx="3041">
                  <c:v>9.9289016798140006E-3</c:v>
                </c:pt>
                <c:pt idx="3042">
                  <c:v>9.921642951667E-3</c:v>
                </c:pt>
                <c:pt idx="3043">
                  <c:v>9.9268704652790002E-3</c:v>
                </c:pt>
                <c:pt idx="3044">
                  <c:v>9.9622197449209995E-3</c:v>
                </c:pt>
                <c:pt idx="3045">
                  <c:v>1.0006459429860001E-2</c:v>
                </c:pt>
                <c:pt idx="3046">
                  <c:v>1.0049276985229999E-2</c:v>
                </c:pt>
                <c:pt idx="3047">
                  <c:v>1.00927259773E-2</c:v>
                </c:pt>
                <c:pt idx="3048">
                  <c:v>1.011770684272E-2</c:v>
                </c:pt>
                <c:pt idx="3049">
                  <c:v>1.0118590667840001E-2</c:v>
                </c:pt>
                <c:pt idx="3050">
                  <c:v>1.01147564128E-2</c:v>
                </c:pt>
                <c:pt idx="3051">
                  <c:v>1.0104940272870001E-2</c:v>
                </c:pt>
                <c:pt idx="3052">
                  <c:v>1.009251084179E-2</c:v>
                </c:pt>
                <c:pt idx="3053">
                  <c:v>1.008558832109E-2</c:v>
                </c:pt>
                <c:pt idx="3054">
                  <c:v>1.007347460836E-2</c:v>
                </c:pt>
                <c:pt idx="3055">
                  <c:v>1.0061756707729999E-2</c:v>
                </c:pt>
                <c:pt idx="3056">
                  <c:v>1.0051042772829999E-2</c:v>
                </c:pt>
                <c:pt idx="3057">
                  <c:v>1.00418375805E-2</c:v>
                </c:pt>
                <c:pt idx="3058">
                  <c:v>1.004452351481E-2</c:v>
                </c:pt>
                <c:pt idx="3059">
                  <c:v>1.007515564561E-2</c:v>
                </c:pt>
                <c:pt idx="3060">
                  <c:v>1.011241506785E-2</c:v>
                </c:pt>
                <c:pt idx="3061">
                  <c:v>1.015455741435E-2</c:v>
                </c:pt>
                <c:pt idx="3062">
                  <c:v>1.019482593983E-2</c:v>
                </c:pt>
                <c:pt idx="3063">
                  <c:v>1.0216963477430001E-2</c:v>
                </c:pt>
                <c:pt idx="3064">
                  <c:v>1.0223002173010001E-2</c:v>
                </c:pt>
                <c:pt idx="3065">
                  <c:v>1.021424215287E-2</c:v>
                </c:pt>
                <c:pt idx="3066">
                  <c:v>1.0206788778309999E-2</c:v>
                </c:pt>
                <c:pt idx="3067">
                  <c:v>1.0195615701380001E-2</c:v>
                </c:pt>
                <c:pt idx="3068">
                  <c:v>1.019252091646E-2</c:v>
                </c:pt>
                <c:pt idx="3069">
                  <c:v>1.0180544108150001E-2</c:v>
                </c:pt>
                <c:pt idx="3070">
                  <c:v>1.0175575502219999E-2</c:v>
                </c:pt>
                <c:pt idx="3071">
                  <c:v>1.017149630934E-2</c:v>
                </c:pt>
                <c:pt idx="3072">
                  <c:v>1.0164531879130001E-2</c:v>
                </c:pt>
                <c:pt idx="3073">
                  <c:v>1.017128862441E-2</c:v>
                </c:pt>
                <c:pt idx="3074">
                  <c:v>1.0200570337470001E-2</c:v>
                </c:pt>
                <c:pt idx="3075">
                  <c:v>1.0242813266809999E-2</c:v>
                </c:pt>
                <c:pt idx="3076">
                  <c:v>1.028748415411E-2</c:v>
                </c:pt>
                <c:pt idx="3077">
                  <c:v>1.032674685121E-2</c:v>
                </c:pt>
                <c:pt idx="3078">
                  <c:v>1.034770719707E-2</c:v>
                </c:pt>
                <c:pt idx="3079">
                  <c:v>1.0354148224E-2</c:v>
                </c:pt>
                <c:pt idx="3080">
                  <c:v>1.0341244749720001E-2</c:v>
                </c:pt>
                <c:pt idx="3081">
                  <c:v>1.032641623169E-2</c:v>
                </c:pt>
                <c:pt idx="3082">
                  <c:v>1.031509973109E-2</c:v>
                </c:pt>
                <c:pt idx="3083">
                  <c:v>1.0307862423360001E-2</c:v>
                </c:pt>
                <c:pt idx="3084">
                  <c:v>1.0291469283400001E-2</c:v>
                </c:pt>
                <c:pt idx="3085">
                  <c:v>1.0282802395519999E-2</c:v>
                </c:pt>
                <c:pt idx="3086">
                  <c:v>1.0270329192280001E-2</c:v>
                </c:pt>
                <c:pt idx="3087">
                  <c:v>1.0260729119180001E-2</c:v>
                </c:pt>
                <c:pt idx="3088">
                  <c:v>1.027124840766E-2</c:v>
                </c:pt>
                <c:pt idx="3089">
                  <c:v>1.029779482633E-2</c:v>
                </c:pt>
                <c:pt idx="3090">
                  <c:v>1.033897511661E-2</c:v>
                </c:pt>
                <c:pt idx="3091">
                  <c:v>1.038352306932E-2</c:v>
                </c:pt>
                <c:pt idx="3092">
                  <c:v>1.042180974036E-2</c:v>
                </c:pt>
                <c:pt idx="3093">
                  <c:v>1.0442195460199999E-2</c:v>
                </c:pt>
                <c:pt idx="3094">
                  <c:v>1.044749468565E-2</c:v>
                </c:pt>
                <c:pt idx="3095">
                  <c:v>1.0435653850439999E-2</c:v>
                </c:pt>
                <c:pt idx="3096">
                  <c:v>1.042566634715E-2</c:v>
                </c:pt>
                <c:pt idx="3097">
                  <c:v>1.041860785335E-2</c:v>
                </c:pt>
                <c:pt idx="3098">
                  <c:v>1.0407212190330001E-2</c:v>
                </c:pt>
                <c:pt idx="3099">
                  <c:v>1.0398638434710001E-2</c:v>
                </c:pt>
                <c:pt idx="3100">
                  <c:v>1.039308030158E-2</c:v>
                </c:pt>
                <c:pt idx="3101">
                  <c:v>1.0386474430560001E-2</c:v>
                </c:pt>
                <c:pt idx="3102">
                  <c:v>1.0384600609540001E-2</c:v>
                </c:pt>
                <c:pt idx="3103">
                  <c:v>1.039836555719E-2</c:v>
                </c:pt>
                <c:pt idx="3104">
                  <c:v>1.0430577211080001E-2</c:v>
                </c:pt>
                <c:pt idx="3105">
                  <c:v>1.0473495349290001E-2</c:v>
                </c:pt>
                <c:pt idx="3106">
                  <c:v>1.051566656679E-2</c:v>
                </c:pt>
                <c:pt idx="3107">
                  <c:v>1.0540231131019999E-2</c:v>
                </c:pt>
                <c:pt idx="3108">
                  <c:v>1.054534409195E-2</c:v>
                </c:pt>
                <c:pt idx="3109">
                  <c:v>1.053634658456E-2</c:v>
                </c:pt>
                <c:pt idx="3110">
                  <c:v>1.05267893523E-2</c:v>
                </c:pt>
                <c:pt idx="3111">
                  <c:v>1.051609031856E-2</c:v>
                </c:pt>
                <c:pt idx="3112">
                  <c:v>1.0507552884520001E-2</c:v>
                </c:pt>
                <c:pt idx="3113">
                  <c:v>1.0499323718250001E-2</c:v>
                </c:pt>
                <c:pt idx="3114">
                  <c:v>1.0490894317629999E-2</c:v>
                </c:pt>
                <c:pt idx="3115">
                  <c:v>1.0484948754310001E-2</c:v>
                </c:pt>
                <c:pt idx="3116">
                  <c:v>1.0481631383299999E-2</c:v>
                </c:pt>
                <c:pt idx="3117">
                  <c:v>1.0496135801079999E-2</c:v>
                </c:pt>
                <c:pt idx="3118">
                  <c:v>1.053002756089E-2</c:v>
                </c:pt>
                <c:pt idx="3119">
                  <c:v>1.057874038815E-2</c:v>
                </c:pt>
                <c:pt idx="3120">
                  <c:v>1.0620595887299999E-2</c:v>
                </c:pt>
                <c:pt idx="3121">
                  <c:v>1.064685545862E-2</c:v>
                </c:pt>
                <c:pt idx="3122">
                  <c:v>1.065032370389E-2</c:v>
                </c:pt>
                <c:pt idx="3123">
                  <c:v>1.0643911547959999E-2</c:v>
                </c:pt>
                <c:pt idx="3124">
                  <c:v>1.0640586726369999E-2</c:v>
                </c:pt>
                <c:pt idx="3125">
                  <c:v>1.063356455415E-2</c:v>
                </c:pt>
                <c:pt idx="3126">
                  <c:v>1.06264622882E-2</c:v>
                </c:pt>
                <c:pt idx="3127">
                  <c:v>1.0619698092340001E-2</c:v>
                </c:pt>
                <c:pt idx="3128">
                  <c:v>1.0611864738169999E-2</c:v>
                </c:pt>
                <c:pt idx="3129">
                  <c:v>1.060653664172E-2</c:v>
                </c:pt>
                <c:pt idx="3130">
                  <c:v>1.0604626499119999E-2</c:v>
                </c:pt>
                <c:pt idx="3131">
                  <c:v>1.0620402172210001E-2</c:v>
                </c:pt>
                <c:pt idx="3132">
                  <c:v>1.0657403618099999E-2</c:v>
                </c:pt>
                <c:pt idx="3133">
                  <c:v>1.070415601134E-2</c:v>
                </c:pt>
                <c:pt idx="3134">
                  <c:v>1.0738227516409999E-2</c:v>
                </c:pt>
                <c:pt idx="3135">
                  <c:v>1.0750520974399999E-2</c:v>
                </c:pt>
                <c:pt idx="3136">
                  <c:v>1.0745465755459999E-2</c:v>
                </c:pt>
                <c:pt idx="3137">
                  <c:v>1.073951274157E-2</c:v>
                </c:pt>
                <c:pt idx="3138">
                  <c:v>1.0734012350439999E-2</c:v>
                </c:pt>
                <c:pt idx="3139">
                  <c:v>1.0722990147769999E-2</c:v>
                </c:pt>
                <c:pt idx="3140">
                  <c:v>1.0714855045079999E-2</c:v>
                </c:pt>
                <c:pt idx="3141">
                  <c:v>1.0707703419030001E-2</c:v>
                </c:pt>
                <c:pt idx="3142">
                  <c:v>1.0700378566979999E-2</c:v>
                </c:pt>
                <c:pt idx="3143">
                  <c:v>1.069421786815E-2</c:v>
                </c:pt>
                <c:pt idx="3144">
                  <c:v>1.0698009282350001E-2</c:v>
                </c:pt>
                <c:pt idx="3145">
                  <c:v>1.072693243623E-2</c:v>
                </c:pt>
                <c:pt idx="3146">
                  <c:v>1.0773728601630001E-2</c:v>
                </c:pt>
                <c:pt idx="3147">
                  <c:v>1.0819087736310001E-2</c:v>
                </c:pt>
                <c:pt idx="3148">
                  <c:v>1.084894407541E-2</c:v>
                </c:pt>
                <c:pt idx="3149">
                  <c:v>1.085802726448E-2</c:v>
                </c:pt>
                <c:pt idx="3150">
                  <c:v>1.085416413844E-2</c:v>
                </c:pt>
                <c:pt idx="3151">
                  <c:v>1.084628794342E-2</c:v>
                </c:pt>
                <c:pt idx="3152">
                  <c:v>1.084230933338E-2</c:v>
                </c:pt>
                <c:pt idx="3153">
                  <c:v>1.0835940018299999E-2</c:v>
                </c:pt>
                <c:pt idx="3154">
                  <c:v>1.083036791533E-2</c:v>
                </c:pt>
                <c:pt idx="3155">
                  <c:v>1.0824789293109999E-2</c:v>
                </c:pt>
                <c:pt idx="3156">
                  <c:v>1.0816761292520001E-2</c:v>
                </c:pt>
                <c:pt idx="3157">
                  <c:v>1.080887019634E-2</c:v>
                </c:pt>
                <c:pt idx="3158">
                  <c:v>1.0819130577149999E-2</c:v>
                </c:pt>
                <c:pt idx="3159">
                  <c:v>1.085040159523E-2</c:v>
                </c:pt>
                <c:pt idx="3160">
                  <c:v>1.089622080326E-2</c:v>
                </c:pt>
                <c:pt idx="3161">
                  <c:v>1.094258576632E-2</c:v>
                </c:pt>
                <c:pt idx="3162">
                  <c:v>1.097365561873E-2</c:v>
                </c:pt>
                <c:pt idx="3163">
                  <c:v>1.0986559093E-2</c:v>
                </c:pt>
                <c:pt idx="3164">
                  <c:v>1.0986645706E-2</c:v>
                </c:pt>
                <c:pt idx="3165">
                  <c:v>1.0974617674949999E-2</c:v>
                </c:pt>
                <c:pt idx="3166">
                  <c:v>1.0965627618130001E-2</c:v>
                </c:pt>
                <c:pt idx="3167">
                  <c:v>1.09585840255E-2</c:v>
                </c:pt>
                <c:pt idx="3168">
                  <c:v>1.09489839524E-2</c:v>
                </c:pt>
                <c:pt idx="3169">
                  <c:v>1.0942980647089999E-2</c:v>
                </c:pt>
                <c:pt idx="3170">
                  <c:v>1.0932568460700001E-2</c:v>
                </c:pt>
                <c:pt idx="3171">
                  <c:v>1.092347875237E-2</c:v>
                </c:pt>
                <c:pt idx="3172">
                  <c:v>1.0924677364530001E-2</c:v>
                </c:pt>
                <c:pt idx="3173">
                  <c:v>1.094780582935E-2</c:v>
                </c:pt>
                <c:pt idx="3174">
                  <c:v>1.0982595384119999E-2</c:v>
                </c:pt>
                <c:pt idx="3175">
                  <c:v>1.1030841618780001E-2</c:v>
                </c:pt>
                <c:pt idx="3176">
                  <c:v>1.107543241233E-2</c:v>
                </c:pt>
                <c:pt idx="3177">
                  <c:v>1.110533252358E-2</c:v>
                </c:pt>
                <c:pt idx="3178">
                  <c:v>1.1111442931E-2</c:v>
                </c:pt>
                <c:pt idx="3179">
                  <c:v>1.110332179815E-2</c:v>
                </c:pt>
                <c:pt idx="3180">
                  <c:v>1.1093499138950001E-2</c:v>
                </c:pt>
                <c:pt idx="3181">
                  <c:v>1.108332443982E-2</c:v>
                </c:pt>
                <c:pt idx="3182">
                  <c:v>1.107474323362E-2</c:v>
                </c:pt>
                <c:pt idx="3183">
                  <c:v>1.1063908226790001E-2</c:v>
                </c:pt>
                <c:pt idx="3184">
                  <c:v>1.105516962707E-2</c:v>
                </c:pt>
                <c:pt idx="3185">
                  <c:v>1.104832626879E-2</c:v>
                </c:pt>
                <c:pt idx="3186">
                  <c:v>1.1040291748939999E-2</c:v>
                </c:pt>
                <c:pt idx="3187">
                  <c:v>1.104444917291E-2</c:v>
                </c:pt>
                <c:pt idx="3188">
                  <c:v>1.1076387949290001E-2</c:v>
                </c:pt>
                <c:pt idx="3189">
                  <c:v>1.111697219312E-2</c:v>
                </c:pt>
                <c:pt idx="3190">
                  <c:v>1.11659578979E-2</c:v>
                </c:pt>
                <c:pt idx="3191">
                  <c:v>1.121224369854E-2</c:v>
                </c:pt>
                <c:pt idx="3192">
                  <c:v>1.124572660774E-2</c:v>
                </c:pt>
                <c:pt idx="3193">
                  <c:v>1.1255498975520001E-2</c:v>
                </c:pt>
                <c:pt idx="3194">
                  <c:v>1.1249992065130001E-2</c:v>
                </c:pt>
                <c:pt idx="3195">
                  <c:v>1.123904902488E-2</c:v>
                </c:pt>
                <c:pt idx="3196">
                  <c:v>1.12305758521E-2</c:v>
                </c:pt>
                <c:pt idx="3197">
                  <c:v>1.122289989144E-2</c:v>
                </c:pt>
                <c:pt idx="3198">
                  <c:v>1.12128322944E-2</c:v>
                </c:pt>
                <c:pt idx="3199">
                  <c:v>1.120831631124E-2</c:v>
                </c:pt>
                <c:pt idx="3200">
                  <c:v>1.1202564463020001E-2</c:v>
                </c:pt>
                <c:pt idx="3201">
                  <c:v>1.1196065694090001E-2</c:v>
                </c:pt>
                <c:pt idx="3202">
                  <c:v>1.12007400021E-2</c:v>
                </c:pt>
                <c:pt idx="3203">
                  <c:v>1.1226231232289999E-2</c:v>
                </c:pt>
                <c:pt idx="3204">
                  <c:v>1.1269019916650001E-2</c:v>
                </c:pt>
                <c:pt idx="3205">
                  <c:v>1.1312979273499999E-2</c:v>
                </c:pt>
                <c:pt idx="3206">
                  <c:v>1.13572543487E-2</c:v>
                </c:pt>
                <c:pt idx="3207">
                  <c:v>1.138950232416E-2</c:v>
                </c:pt>
                <c:pt idx="3208">
                  <c:v>1.1398068629210001E-2</c:v>
                </c:pt>
                <c:pt idx="3209">
                  <c:v>1.1388087645170001E-2</c:v>
                </c:pt>
                <c:pt idx="3210">
                  <c:v>1.137305889279E-2</c:v>
                </c:pt>
                <c:pt idx="3211">
                  <c:v>1.1359617114070001E-2</c:v>
                </c:pt>
                <c:pt idx="3212">
                  <c:v>1.134984381497E-2</c:v>
                </c:pt>
                <c:pt idx="3213">
                  <c:v>1.134095434099E-2</c:v>
                </c:pt>
                <c:pt idx="3214">
                  <c:v>1.1331785470250001E-2</c:v>
                </c:pt>
                <c:pt idx="3215">
                  <c:v>1.132026780397E-2</c:v>
                </c:pt>
                <c:pt idx="3216">
                  <c:v>1.130820438266E-2</c:v>
                </c:pt>
                <c:pt idx="3217">
                  <c:v>1.1310171335940001E-2</c:v>
                </c:pt>
                <c:pt idx="3218">
                  <c:v>1.13330129534E-2</c:v>
                </c:pt>
                <c:pt idx="3219">
                  <c:v>1.137510500848E-2</c:v>
                </c:pt>
                <c:pt idx="3220">
                  <c:v>1.1419882997869999E-2</c:v>
                </c:pt>
                <c:pt idx="3221">
                  <c:v>1.14656155929E-2</c:v>
                </c:pt>
                <c:pt idx="3222">
                  <c:v>1.150233019143E-2</c:v>
                </c:pt>
                <c:pt idx="3223">
                  <c:v>1.1519649997349999E-2</c:v>
                </c:pt>
                <c:pt idx="3224">
                  <c:v>1.1518450453880001E-2</c:v>
                </c:pt>
                <c:pt idx="3225">
                  <c:v>1.150839030743E-2</c:v>
                </c:pt>
                <c:pt idx="3226">
                  <c:v>1.1501346714790001E-2</c:v>
                </c:pt>
                <c:pt idx="3227">
                  <c:v>1.1491193436089999E-2</c:v>
                </c:pt>
                <c:pt idx="3228">
                  <c:v>1.148054469377E-2</c:v>
                </c:pt>
                <c:pt idx="3229">
                  <c:v>1.1469737626610001E-2</c:v>
                </c:pt>
                <c:pt idx="3230">
                  <c:v>1.145632471889E-2</c:v>
                </c:pt>
                <c:pt idx="3231">
                  <c:v>1.1445266194639999E-2</c:v>
                </c:pt>
                <c:pt idx="3232">
                  <c:v>1.144092250615E-2</c:v>
                </c:pt>
                <c:pt idx="3233">
                  <c:v>1.1459404602650001E-2</c:v>
                </c:pt>
                <c:pt idx="3234">
                  <c:v>1.1490453965960001E-2</c:v>
                </c:pt>
                <c:pt idx="3235">
                  <c:v>1.1533249169590001E-2</c:v>
                </c:pt>
                <c:pt idx="3236">
                  <c:v>1.157435122877E-2</c:v>
                </c:pt>
                <c:pt idx="3237">
                  <c:v>1.1612752452490001E-2</c:v>
                </c:pt>
                <c:pt idx="3238">
                  <c:v>1.163733843714E-2</c:v>
                </c:pt>
                <c:pt idx="3239">
                  <c:v>1.163490395993E-2</c:v>
                </c:pt>
                <c:pt idx="3240">
                  <c:v>1.1624477803710001E-2</c:v>
                </c:pt>
                <c:pt idx="3241">
                  <c:v>1.161415223032E-2</c:v>
                </c:pt>
                <c:pt idx="3242">
                  <c:v>1.16029297933E-2</c:v>
                </c:pt>
                <c:pt idx="3243">
                  <c:v>1.158998999745E-2</c:v>
                </c:pt>
                <c:pt idx="3244">
                  <c:v>1.158218458295E-2</c:v>
                </c:pt>
                <c:pt idx="3245">
                  <c:v>1.1572541669010001E-2</c:v>
                </c:pt>
                <c:pt idx="3246">
                  <c:v>1.156351529062E-2</c:v>
                </c:pt>
                <c:pt idx="3247">
                  <c:v>1.1558338068430001E-2</c:v>
                </c:pt>
                <c:pt idx="3248">
                  <c:v>1.156796049327E-2</c:v>
                </c:pt>
                <c:pt idx="3249">
                  <c:v>1.160234026611E-2</c:v>
                </c:pt>
                <c:pt idx="3250">
                  <c:v>1.164488494396E-2</c:v>
                </c:pt>
                <c:pt idx="3251">
                  <c:v>1.168567035347E-2</c:v>
                </c:pt>
                <c:pt idx="3252">
                  <c:v>1.172707416117E-2</c:v>
                </c:pt>
                <c:pt idx="3253">
                  <c:v>1.1758775450290001E-2</c:v>
                </c:pt>
                <c:pt idx="3254">
                  <c:v>1.176556851715E-2</c:v>
                </c:pt>
                <c:pt idx="3255">
                  <c:v>1.176266092807E-2</c:v>
                </c:pt>
                <c:pt idx="3256">
                  <c:v>1.174949854612E-2</c:v>
                </c:pt>
                <c:pt idx="3257">
                  <c:v>1.173828262836E-2</c:v>
                </c:pt>
                <c:pt idx="3258">
                  <c:v>1.1728754267099999E-2</c:v>
                </c:pt>
                <c:pt idx="3259">
                  <c:v>1.171977072954E-2</c:v>
                </c:pt>
                <c:pt idx="3260">
                  <c:v>1.1710687540469999E-2</c:v>
                </c:pt>
                <c:pt idx="3261">
                  <c:v>1.170273218304E-2</c:v>
                </c:pt>
                <c:pt idx="3262">
                  <c:v>1.169662829489E-2</c:v>
                </c:pt>
                <c:pt idx="3263">
                  <c:v>1.169846672565E-2</c:v>
                </c:pt>
                <c:pt idx="3264">
                  <c:v>1.1725867167119999E-2</c:v>
                </c:pt>
                <c:pt idx="3265">
                  <c:v>1.176407467574E-2</c:v>
                </c:pt>
                <c:pt idx="3266">
                  <c:v>1.1809707619249999E-2</c:v>
                </c:pt>
                <c:pt idx="3267">
                  <c:v>1.185084506869E-2</c:v>
                </c:pt>
                <c:pt idx="3268">
                  <c:v>1.1881067417560001E-2</c:v>
                </c:pt>
                <c:pt idx="3269">
                  <c:v>1.1894998140629999E-2</c:v>
                </c:pt>
                <c:pt idx="3270">
                  <c:v>1.1893791146580001E-2</c:v>
                </c:pt>
                <c:pt idx="3271">
                  <c:v>1.188691984862E-2</c:v>
                </c:pt>
                <c:pt idx="3272">
                  <c:v>1.187984645367E-2</c:v>
                </c:pt>
                <c:pt idx="3273">
                  <c:v>1.1874397285279999E-2</c:v>
                </c:pt>
                <c:pt idx="3274">
                  <c:v>1.186692155898E-2</c:v>
                </c:pt>
                <c:pt idx="3275">
                  <c:v>1.186043024063E-2</c:v>
                </c:pt>
                <c:pt idx="3276">
                  <c:v>1.185297034681E-2</c:v>
                </c:pt>
                <c:pt idx="3277">
                  <c:v>1.1849717237059999E-2</c:v>
                </c:pt>
                <c:pt idx="3278">
                  <c:v>1.185619458556E-2</c:v>
                </c:pt>
                <c:pt idx="3279">
                  <c:v>1.187920104712E-2</c:v>
                </c:pt>
                <c:pt idx="3280">
                  <c:v>1.1918736621740001E-2</c:v>
                </c:pt>
                <c:pt idx="3281">
                  <c:v>1.1960577219719999E-2</c:v>
                </c:pt>
                <c:pt idx="3282">
                  <c:v>1.19973057881E-2</c:v>
                </c:pt>
                <c:pt idx="3283">
                  <c:v>1.2024046853180001E-2</c:v>
                </c:pt>
                <c:pt idx="3284">
                  <c:v>1.2025195173920001E-2</c:v>
                </c:pt>
                <c:pt idx="3285">
                  <c:v>1.201689429581E-2</c:v>
                </c:pt>
                <c:pt idx="3286">
                  <c:v>1.2007387354969999E-2</c:v>
                </c:pt>
                <c:pt idx="3287">
                  <c:v>1.199844107032E-2</c:v>
                </c:pt>
                <c:pt idx="3288">
                  <c:v>1.1991001665589999E-2</c:v>
                </c:pt>
                <c:pt idx="3289">
                  <c:v>1.1982944794E-2</c:v>
                </c:pt>
                <c:pt idx="3290">
                  <c:v>1.1975283734500001E-2</c:v>
                </c:pt>
                <c:pt idx="3291">
                  <c:v>1.196933817118E-2</c:v>
                </c:pt>
                <c:pt idx="3292">
                  <c:v>1.196914445609E-2</c:v>
                </c:pt>
                <c:pt idx="3293">
                  <c:v>1.197916828096E-2</c:v>
                </c:pt>
                <c:pt idx="3294">
                  <c:v>1.2016191147270001E-2</c:v>
                </c:pt>
                <c:pt idx="3295">
                  <c:v>1.206211000681E-2</c:v>
                </c:pt>
                <c:pt idx="3296">
                  <c:v>1.21060628444E-2</c:v>
                </c:pt>
                <c:pt idx="3297">
                  <c:v>1.213665120304E-2</c:v>
                </c:pt>
                <c:pt idx="3298">
                  <c:v>1.2151960283520001E-2</c:v>
                </c:pt>
                <c:pt idx="3299">
                  <c:v>1.214612275362E-2</c:v>
                </c:pt>
                <c:pt idx="3300">
                  <c:v>1.2137620709839999E-2</c:v>
                </c:pt>
                <c:pt idx="3301">
                  <c:v>1.213294640183E-2</c:v>
                </c:pt>
                <c:pt idx="3302">
                  <c:v>1.21241863817E-2</c:v>
                </c:pt>
                <c:pt idx="3303">
                  <c:v>1.2117580510679999E-2</c:v>
                </c:pt>
                <c:pt idx="3304">
                  <c:v>1.210845354944E-2</c:v>
                </c:pt>
                <c:pt idx="3305">
                  <c:v>1.209675613791E-2</c:v>
                </c:pt>
                <c:pt idx="3306">
                  <c:v>1.2092814780769999E-2</c:v>
                </c:pt>
                <c:pt idx="3307">
                  <c:v>1.2102795764800001E-2</c:v>
                </c:pt>
                <c:pt idx="3308">
                  <c:v>1.212694309652E-2</c:v>
                </c:pt>
                <c:pt idx="3309">
                  <c:v>1.21739115566E-2</c:v>
                </c:pt>
                <c:pt idx="3310">
                  <c:v>1.2222581543029999E-2</c:v>
                </c:pt>
                <c:pt idx="3311">
                  <c:v>1.2253436259930001E-2</c:v>
                </c:pt>
                <c:pt idx="3312">
                  <c:v>1.226488873363E-2</c:v>
                </c:pt>
                <c:pt idx="3313">
                  <c:v>1.226198766381E-2</c:v>
                </c:pt>
                <c:pt idx="3314">
                  <c:v>1.22553743422E-2</c:v>
                </c:pt>
                <c:pt idx="3315">
                  <c:v>1.2252617627380001E-2</c:v>
                </c:pt>
                <c:pt idx="3316">
                  <c:v>1.2248826213180001E-2</c:v>
                </c:pt>
                <c:pt idx="3317">
                  <c:v>1.224267203361E-2</c:v>
                </c:pt>
                <c:pt idx="3318">
                  <c:v>1.2238040566439999E-2</c:v>
                </c:pt>
                <c:pt idx="3319">
                  <c:v>1.2231693603100001E-2</c:v>
                </c:pt>
                <c:pt idx="3320">
                  <c:v>1.2227140367029999E-2</c:v>
                </c:pt>
                <c:pt idx="3321">
                  <c:v>1.223631761968E-2</c:v>
                </c:pt>
                <c:pt idx="3322">
                  <c:v>1.227232068777E-2</c:v>
                </c:pt>
                <c:pt idx="3323">
                  <c:v>1.231596432626E-2</c:v>
                </c:pt>
                <c:pt idx="3324">
                  <c:v>1.236145291477E-2</c:v>
                </c:pt>
                <c:pt idx="3325">
                  <c:v>1.237887982279E-2</c:v>
                </c:pt>
                <c:pt idx="3326">
                  <c:v>1.237966213375E-2</c:v>
                </c:pt>
                <c:pt idx="3327">
                  <c:v>1.237700600177E-2</c:v>
                </c:pt>
                <c:pt idx="3328">
                  <c:v>1.2373048812149999E-2</c:v>
                </c:pt>
                <c:pt idx="3329">
                  <c:v>1.23687190935E-2</c:v>
                </c:pt>
                <c:pt idx="3330">
                  <c:v>1.23649565503E-2</c:v>
                </c:pt>
                <c:pt idx="3331">
                  <c:v>1.236260868609E-2</c:v>
                </c:pt>
                <c:pt idx="3332">
                  <c:v>1.2356655672189999E-2</c:v>
                </c:pt>
                <c:pt idx="3333">
                  <c:v>1.235813554376E-2</c:v>
                </c:pt>
                <c:pt idx="3334">
                  <c:v>1.235961448401E-2</c:v>
                </c:pt>
                <c:pt idx="3335">
                  <c:v>1.2390705756840001E-2</c:v>
                </c:pt>
                <c:pt idx="3336">
                  <c:v>1.2437107041479999E-2</c:v>
                </c:pt>
                <c:pt idx="3337">
                  <c:v>1.2484663166110001E-2</c:v>
                </c:pt>
                <c:pt idx="3338">
                  <c:v>1.252483110875E-2</c:v>
                </c:pt>
                <c:pt idx="3339">
                  <c:v>1.2539013288920001E-2</c:v>
                </c:pt>
                <c:pt idx="3340">
                  <c:v>1.2538438662890001E-2</c:v>
                </c:pt>
                <c:pt idx="3341">
                  <c:v>1.253262907267E-2</c:v>
                </c:pt>
                <c:pt idx="3342">
                  <c:v>1.253101415932E-2</c:v>
                </c:pt>
                <c:pt idx="3343">
                  <c:v>1.252231094986E-2</c:v>
                </c:pt>
                <c:pt idx="3344">
                  <c:v>1.251910813153E-2</c:v>
                </c:pt>
                <c:pt idx="3345">
                  <c:v>1.2514377012850001E-2</c:v>
                </c:pt>
                <c:pt idx="3346">
                  <c:v>1.25079639256E-2</c:v>
                </c:pt>
                <c:pt idx="3347">
                  <c:v>1.2505716644229999E-2</c:v>
                </c:pt>
                <c:pt idx="3348">
                  <c:v>1.2513235211370001E-2</c:v>
                </c:pt>
                <c:pt idx="3349">
                  <c:v>1.254523172975E-2</c:v>
                </c:pt>
                <c:pt idx="3350">
                  <c:v>1.259237155318E-2</c:v>
                </c:pt>
                <c:pt idx="3351">
                  <c:v>1.264257077128E-2</c:v>
                </c:pt>
                <c:pt idx="3352">
                  <c:v>1.267392095178E-2</c:v>
                </c:pt>
                <c:pt idx="3353">
                  <c:v>1.2688769958910001E-2</c:v>
                </c:pt>
                <c:pt idx="3354">
                  <c:v>1.2685646303E-2</c:v>
                </c:pt>
                <c:pt idx="3355">
                  <c:v>1.26779563725E-2</c:v>
                </c:pt>
                <c:pt idx="3356">
                  <c:v>1.2673978693779999E-2</c:v>
                </c:pt>
                <c:pt idx="3357">
                  <c:v>1.266811881214E-2</c:v>
                </c:pt>
                <c:pt idx="3358">
                  <c:v>1.265935879201E-2</c:v>
                </c:pt>
                <c:pt idx="3359">
                  <c:v>1.265310496092E-2</c:v>
                </c:pt>
                <c:pt idx="3360">
                  <c:v>1.2646692804989999E-2</c:v>
                </c:pt>
                <c:pt idx="3361">
                  <c:v>1.263921055943E-2</c:v>
                </c:pt>
                <c:pt idx="3362">
                  <c:v>1.264697220176E-2</c:v>
                </c:pt>
                <c:pt idx="3363">
                  <c:v>1.2679779902099999E-2</c:v>
                </c:pt>
                <c:pt idx="3364">
                  <c:v>1.272549852729E-2</c:v>
                </c:pt>
                <c:pt idx="3365">
                  <c:v>1.277699042112E-2</c:v>
                </c:pt>
                <c:pt idx="3366">
                  <c:v>1.281381957233E-2</c:v>
                </c:pt>
                <c:pt idx="3367">
                  <c:v>1.2826694175599999E-2</c:v>
                </c:pt>
                <c:pt idx="3368">
                  <c:v>1.28278573975E-2</c:v>
                </c:pt>
                <c:pt idx="3369">
                  <c:v>1.2823239900169999E-2</c:v>
                </c:pt>
                <c:pt idx="3370">
                  <c:v>1.281561423093E-2</c:v>
                </c:pt>
                <c:pt idx="3371">
                  <c:v>1.281410641968E-2</c:v>
                </c:pt>
                <c:pt idx="3372">
                  <c:v>1.281340327114E-2</c:v>
                </c:pt>
                <c:pt idx="3373">
                  <c:v>1.2806523591279999E-2</c:v>
                </c:pt>
                <c:pt idx="3374">
                  <c:v>1.280676759779E-2</c:v>
                </c:pt>
                <c:pt idx="3375">
                  <c:v>1.280009001493E-2</c:v>
                </c:pt>
                <c:pt idx="3376">
                  <c:v>1.280935294926E-2</c:v>
                </c:pt>
                <c:pt idx="3377">
                  <c:v>1.2839927338059999E-2</c:v>
                </c:pt>
                <c:pt idx="3378">
                  <c:v>1.2884683907030001E-2</c:v>
                </c:pt>
                <c:pt idx="3379">
                  <c:v>1.2932090088729999E-2</c:v>
                </c:pt>
                <c:pt idx="3380">
                  <c:v>1.297423243523E-2</c:v>
                </c:pt>
                <c:pt idx="3381">
                  <c:v>1.298977155238E-2</c:v>
                </c:pt>
                <c:pt idx="3382">
                  <c:v>1.2984478846190001E-2</c:v>
                </c:pt>
                <c:pt idx="3383">
                  <c:v>1.298178639263E-2</c:v>
                </c:pt>
                <c:pt idx="3384">
                  <c:v>1.2972157448529999E-2</c:v>
                </c:pt>
                <c:pt idx="3385">
                  <c:v>1.2967202812430001E-2</c:v>
                </c:pt>
                <c:pt idx="3386">
                  <c:v>1.2959362007679999E-2</c:v>
                </c:pt>
                <c:pt idx="3387">
                  <c:v>1.295495312661E-2</c:v>
                </c:pt>
                <c:pt idx="3388">
                  <c:v>1.295013446361E-2</c:v>
                </c:pt>
                <c:pt idx="3389">
                  <c:v>1.2950766831640001E-2</c:v>
                </c:pt>
                <c:pt idx="3390">
                  <c:v>1.2953761033709999E-2</c:v>
                </c:pt>
                <c:pt idx="3391">
                  <c:v>1.2982008978720001E-2</c:v>
                </c:pt>
                <c:pt idx="3392">
                  <c:v>1.3031418435280001E-2</c:v>
                </c:pt>
                <c:pt idx="3393">
                  <c:v>1.3075399212539999E-2</c:v>
                </c:pt>
                <c:pt idx="3394">
                  <c:v>1.3117154128850001E-2</c:v>
                </c:pt>
                <c:pt idx="3395">
                  <c:v>1.3133410364390001E-2</c:v>
                </c:pt>
                <c:pt idx="3396">
                  <c:v>1.3127615675330001E-2</c:v>
                </c:pt>
                <c:pt idx="3397">
                  <c:v>1.312347967178E-2</c:v>
                </c:pt>
                <c:pt idx="3398">
                  <c:v>1.311888452619E-2</c:v>
                </c:pt>
                <c:pt idx="3399">
                  <c:v>1.3108027167620001E-2</c:v>
                </c:pt>
                <c:pt idx="3400">
                  <c:v>1.310711540282E-2</c:v>
                </c:pt>
                <c:pt idx="3401">
                  <c:v>1.310329511762E-2</c:v>
                </c:pt>
                <c:pt idx="3402">
                  <c:v>1.309537515044E-2</c:v>
                </c:pt>
                <c:pt idx="3403">
                  <c:v>1.309474371374E-2</c:v>
                </c:pt>
                <c:pt idx="3404">
                  <c:v>1.3100222684439999E-2</c:v>
                </c:pt>
                <c:pt idx="3405">
                  <c:v>1.3125605881209999E-2</c:v>
                </c:pt>
                <c:pt idx="3406">
                  <c:v>1.317729055882E-2</c:v>
                </c:pt>
                <c:pt idx="3407">
                  <c:v>1.322681549937E-2</c:v>
                </c:pt>
                <c:pt idx="3408">
                  <c:v>1.3265719637269999E-2</c:v>
                </c:pt>
                <c:pt idx="3409">
                  <c:v>1.32912537083E-2</c:v>
                </c:pt>
                <c:pt idx="3410">
                  <c:v>1.3287454843519999E-2</c:v>
                </c:pt>
                <c:pt idx="3411">
                  <c:v>1.32779693231E-2</c:v>
                </c:pt>
                <c:pt idx="3412">
                  <c:v>1.327360328287E-2</c:v>
                </c:pt>
                <c:pt idx="3413">
                  <c:v>1.326767913997E-2</c:v>
                </c:pt>
                <c:pt idx="3414">
                  <c:v>1.325789932162E-2</c:v>
                </c:pt>
                <c:pt idx="3415">
                  <c:v>1.3256412930789999E-2</c:v>
                </c:pt>
                <c:pt idx="3416">
                  <c:v>1.3250145129860001E-2</c:v>
                </c:pt>
                <c:pt idx="3417">
                  <c:v>1.3242891989650001E-2</c:v>
                </c:pt>
                <c:pt idx="3418">
                  <c:v>1.324588619173E-2</c:v>
                </c:pt>
                <c:pt idx="3419">
                  <c:v>1.3266415335240001E-2</c:v>
                </c:pt>
                <c:pt idx="3420">
                  <c:v>1.330787595361E-2</c:v>
                </c:pt>
                <c:pt idx="3421">
                  <c:v>1.3357831165189999E-2</c:v>
                </c:pt>
                <c:pt idx="3422">
                  <c:v>1.340267341584E-2</c:v>
                </c:pt>
                <c:pt idx="3423">
                  <c:v>1.3428875245150001E-2</c:v>
                </c:pt>
                <c:pt idx="3424">
                  <c:v>1.344140525907E-2</c:v>
                </c:pt>
                <c:pt idx="3425">
                  <c:v>1.343686040491E-2</c:v>
                </c:pt>
                <c:pt idx="3426">
                  <c:v>1.3428408652540001E-2</c:v>
                </c:pt>
                <c:pt idx="3427">
                  <c:v>1.3423440046610001E-2</c:v>
                </c:pt>
                <c:pt idx="3428">
                  <c:v>1.341581437737E-2</c:v>
                </c:pt>
                <c:pt idx="3429">
                  <c:v>1.3407097198069999E-2</c:v>
                </c:pt>
                <c:pt idx="3430">
                  <c:v>1.3402156531810001E-2</c:v>
                </c:pt>
                <c:pt idx="3431">
                  <c:v>1.33940782398E-2</c:v>
                </c:pt>
                <c:pt idx="3432">
                  <c:v>1.33875515312E-2</c:v>
                </c:pt>
                <c:pt idx="3433">
                  <c:v>1.340135931969E-2</c:v>
                </c:pt>
                <c:pt idx="3434">
                  <c:v>1.343065593392E-2</c:v>
                </c:pt>
                <c:pt idx="3435">
                  <c:v>1.3474988751110001E-2</c:v>
                </c:pt>
                <c:pt idx="3436">
                  <c:v>1.352127455175E-2</c:v>
                </c:pt>
                <c:pt idx="3437">
                  <c:v>1.355739310384E-2</c:v>
                </c:pt>
                <c:pt idx="3438">
                  <c:v>1.358178537339E-2</c:v>
                </c:pt>
                <c:pt idx="3439">
                  <c:v>1.357944402844E-2</c:v>
                </c:pt>
                <c:pt idx="3440">
                  <c:v>1.3572572730479999E-2</c:v>
                </c:pt>
                <c:pt idx="3441">
                  <c:v>1.3567646034060001E-2</c:v>
                </c:pt>
                <c:pt idx="3442">
                  <c:v>1.35637903586E-2</c:v>
                </c:pt>
                <c:pt idx="3443">
                  <c:v>1.3553867116569999E-2</c:v>
                </c:pt>
                <c:pt idx="3444">
                  <c:v>1.355087291449E-2</c:v>
                </c:pt>
                <c:pt idx="3445">
                  <c:v>1.354465447366E-2</c:v>
                </c:pt>
                <c:pt idx="3446">
                  <c:v>1.3538931496440001E-2</c:v>
                </c:pt>
                <c:pt idx="3447">
                  <c:v>1.354305353016E-2</c:v>
                </c:pt>
                <c:pt idx="3448">
                  <c:v>1.3562024571E-2</c:v>
                </c:pt>
                <c:pt idx="3449">
                  <c:v>1.360439602286E-2</c:v>
                </c:pt>
                <c:pt idx="3450">
                  <c:v>1.3654244132339999E-2</c:v>
                </c:pt>
                <c:pt idx="3451">
                  <c:v>1.370012760162E-2</c:v>
                </c:pt>
                <c:pt idx="3452">
                  <c:v>1.373257581145E-2</c:v>
                </c:pt>
                <c:pt idx="3453">
                  <c:v>1.374611165375E-2</c:v>
                </c:pt>
                <c:pt idx="3454">
                  <c:v>1.37387085706E-2</c:v>
                </c:pt>
                <c:pt idx="3455">
                  <c:v>1.3729739934210001E-2</c:v>
                </c:pt>
                <c:pt idx="3456">
                  <c:v>1.3726753182709999E-2</c:v>
                </c:pt>
                <c:pt idx="3457">
                  <c:v>1.372013986111E-2</c:v>
                </c:pt>
                <c:pt idx="3458">
                  <c:v>1.371055375785E-2</c:v>
                </c:pt>
                <c:pt idx="3459">
                  <c:v>1.370753068477E-2</c:v>
                </c:pt>
                <c:pt idx="3460">
                  <c:v>1.3700795359909999E-2</c:v>
                </c:pt>
                <c:pt idx="3461">
                  <c:v>1.369248703122E-2</c:v>
                </c:pt>
                <c:pt idx="3462">
                  <c:v>1.3703702948989999E-2</c:v>
                </c:pt>
                <c:pt idx="3463">
                  <c:v>1.373493857682E-2</c:v>
                </c:pt>
                <c:pt idx="3464">
                  <c:v>1.378058549017E-2</c:v>
                </c:pt>
                <c:pt idx="3465">
                  <c:v>1.382964290679E-2</c:v>
                </c:pt>
                <c:pt idx="3466">
                  <c:v>1.386952307075E-2</c:v>
                </c:pt>
                <c:pt idx="3467">
                  <c:v>1.38894924894E-2</c:v>
                </c:pt>
                <c:pt idx="3468">
                  <c:v>1.389269530773E-2</c:v>
                </c:pt>
                <c:pt idx="3469">
                  <c:v>1.388537045568E-2</c:v>
                </c:pt>
                <c:pt idx="3470">
                  <c:v>1.3877120800319999E-2</c:v>
                </c:pt>
                <c:pt idx="3471">
                  <c:v>1.3875396922230001E-2</c:v>
                </c:pt>
                <c:pt idx="3472">
                  <c:v>1.386666577309E-2</c:v>
                </c:pt>
                <c:pt idx="3473">
                  <c:v>1.386156771332E-2</c:v>
                </c:pt>
                <c:pt idx="3474">
                  <c:v>1.385879609734E-2</c:v>
                </c:pt>
                <c:pt idx="3475">
                  <c:v>1.385665591806E-2</c:v>
                </c:pt>
                <c:pt idx="3476">
                  <c:v>1.385228335857E-2</c:v>
                </c:pt>
                <c:pt idx="3477">
                  <c:v>1.387345883995E-2</c:v>
                </c:pt>
                <c:pt idx="3478">
                  <c:v>1.391812879592E-2</c:v>
                </c:pt>
                <c:pt idx="3479">
                  <c:v>1.3965168036520001E-2</c:v>
                </c:pt>
                <c:pt idx="3480">
                  <c:v>1.400802843273E-2</c:v>
                </c:pt>
                <c:pt idx="3481">
                  <c:v>1.4027833007279999E-2</c:v>
                </c:pt>
                <c:pt idx="3482">
                  <c:v>1.4027236960830001E-2</c:v>
                </c:pt>
                <c:pt idx="3483">
                  <c:v>1.4021757990119999E-2</c:v>
                </c:pt>
                <c:pt idx="3484">
                  <c:v>1.401737052947E-2</c:v>
                </c:pt>
                <c:pt idx="3485">
                  <c:v>1.400964427739E-2</c:v>
                </c:pt>
                <c:pt idx="3486">
                  <c:v>1.4008955098690001E-2</c:v>
                </c:pt>
                <c:pt idx="3487">
                  <c:v>1.400755532086E-2</c:v>
                </c:pt>
                <c:pt idx="3488">
                  <c:v>1.3998263515529999E-2</c:v>
                </c:pt>
                <c:pt idx="3489">
                  <c:v>1.3993804343039999E-2</c:v>
                </c:pt>
                <c:pt idx="3490">
                  <c:v>1.400075480342E-2</c:v>
                </c:pt>
                <c:pt idx="3491">
                  <c:v>1.4024895615880001E-2</c:v>
                </c:pt>
                <c:pt idx="3492">
                  <c:v>1.4071620069440001E-2</c:v>
                </c:pt>
                <c:pt idx="3493">
                  <c:v>1.4121560379859999E-2</c:v>
                </c:pt>
                <c:pt idx="3494">
                  <c:v>1.415426749736E-2</c:v>
                </c:pt>
                <c:pt idx="3495">
                  <c:v>1.416350901127E-2</c:v>
                </c:pt>
                <c:pt idx="3496">
                  <c:v>1.4162446372209999E-2</c:v>
                </c:pt>
                <c:pt idx="3497">
                  <c:v>1.4156450517480001E-2</c:v>
                </c:pt>
                <c:pt idx="3498">
                  <c:v>1.4151711016890001E-2</c:v>
                </c:pt>
                <c:pt idx="3499">
                  <c:v>1.415219251066E-2</c:v>
                </c:pt>
                <c:pt idx="3500">
                  <c:v>1.414335332811E-2</c:v>
                </c:pt>
                <c:pt idx="3501">
                  <c:v>1.4141981489959999E-2</c:v>
                </c:pt>
                <c:pt idx="3502">
                  <c:v>1.4140229672190001E-2</c:v>
                </c:pt>
                <c:pt idx="3503">
                  <c:v>1.413707062602E-2</c:v>
                </c:pt>
                <c:pt idx="3504">
                  <c:v>1.414846535772E-2</c:v>
                </c:pt>
                <c:pt idx="3505">
                  <c:v>1.418754924089E-2</c:v>
                </c:pt>
                <c:pt idx="3506">
                  <c:v>1.4235953800379999E-2</c:v>
                </c:pt>
                <c:pt idx="3507">
                  <c:v>1.427132450044E-2</c:v>
                </c:pt>
                <c:pt idx="3508">
                  <c:v>1.429449673742E-2</c:v>
                </c:pt>
                <c:pt idx="3509">
                  <c:v>1.42934480682E-2</c:v>
                </c:pt>
                <c:pt idx="3510">
                  <c:v>1.429277285933E-2</c:v>
                </c:pt>
                <c:pt idx="3511">
                  <c:v>1.429180335253E-2</c:v>
                </c:pt>
                <c:pt idx="3512">
                  <c:v>1.428521238267E-2</c:v>
                </c:pt>
                <c:pt idx="3513">
                  <c:v>1.428318675607E-2</c:v>
                </c:pt>
                <c:pt idx="3514">
                  <c:v>1.428172178566E-2</c:v>
                </c:pt>
                <c:pt idx="3515">
                  <c:v>1.4278936199839999E-2</c:v>
                </c:pt>
                <c:pt idx="3516">
                  <c:v>1.427696831524E-2</c:v>
                </c:pt>
                <c:pt idx="3517">
                  <c:v>1.4288859441880001E-2</c:v>
                </c:pt>
                <c:pt idx="3518">
                  <c:v>1.4314673841000001E-2</c:v>
                </c:pt>
                <c:pt idx="3519">
                  <c:v>1.4360255561769999E-2</c:v>
                </c:pt>
                <c:pt idx="3520">
                  <c:v>1.4404918998479999E-2</c:v>
                </c:pt>
                <c:pt idx="3521">
                  <c:v>1.442547701299E-2</c:v>
                </c:pt>
                <c:pt idx="3522">
                  <c:v>1.443051733077E-2</c:v>
                </c:pt>
                <c:pt idx="3523">
                  <c:v>1.442389003932E-2</c:v>
                </c:pt>
                <c:pt idx="3524">
                  <c:v>1.441846136004E-2</c:v>
                </c:pt>
                <c:pt idx="3525">
                  <c:v>1.4412946067749999E-2</c:v>
                </c:pt>
                <c:pt idx="3526">
                  <c:v>1.440672110766E-2</c:v>
                </c:pt>
                <c:pt idx="3527">
                  <c:v>1.44030880183E-2</c:v>
                </c:pt>
                <c:pt idx="3528">
                  <c:v>1.439952570945E-2</c:v>
                </c:pt>
                <c:pt idx="3529">
                  <c:v>1.4395332895220001E-2</c:v>
                </c:pt>
                <c:pt idx="3530">
                  <c:v>1.439511030912E-2</c:v>
                </c:pt>
                <c:pt idx="3531">
                  <c:v>1.441556029022E-2</c:v>
                </c:pt>
                <c:pt idx="3532">
                  <c:v>1.445529703051E-2</c:v>
                </c:pt>
                <c:pt idx="3533">
                  <c:v>1.4507169835269999E-2</c:v>
                </c:pt>
                <c:pt idx="3534">
                  <c:v>1.454975735396E-2</c:v>
                </c:pt>
                <c:pt idx="3535">
                  <c:v>1.4576634392140001E-2</c:v>
                </c:pt>
                <c:pt idx="3536">
                  <c:v>1.4584353193639999E-2</c:v>
                </c:pt>
                <c:pt idx="3537">
                  <c:v>1.4580238610510001E-2</c:v>
                </c:pt>
                <c:pt idx="3538">
                  <c:v>1.457167230546E-2</c:v>
                </c:pt>
                <c:pt idx="3539">
                  <c:v>1.4566954225299999E-2</c:v>
                </c:pt>
                <c:pt idx="3540">
                  <c:v>1.456166245043E-2</c:v>
                </c:pt>
                <c:pt idx="3541">
                  <c:v>1.455420162529E-2</c:v>
                </c:pt>
                <c:pt idx="3542">
                  <c:v>1.455166004598E-2</c:v>
                </c:pt>
                <c:pt idx="3543">
                  <c:v>1.45433023572E-2</c:v>
                </c:pt>
                <c:pt idx="3544">
                  <c:v>1.454043015838E-2</c:v>
                </c:pt>
                <c:pt idx="3545">
                  <c:v>1.455656439066E-2</c:v>
                </c:pt>
                <c:pt idx="3546">
                  <c:v>1.459409017116E-2</c:v>
                </c:pt>
                <c:pt idx="3547">
                  <c:v>1.4638436958190001E-2</c:v>
                </c:pt>
                <c:pt idx="3548">
                  <c:v>1.469320990145E-2</c:v>
                </c:pt>
                <c:pt idx="3549">
                  <c:v>1.4730799943210001E-2</c:v>
                </c:pt>
                <c:pt idx="3550">
                  <c:v>1.474236045033E-2</c:v>
                </c:pt>
                <c:pt idx="3551">
                  <c:v>1.474398374557E-2</c:v>
                </c:pt>
                <c:pt idx="3552">
                  <c:v>1.4734893105920001E-2</c:v>
                </c:pt>
                <c:pt idx="3553">
                  <c:v>1.47282872349E-2</c:v>
                </c:pt>
                <c:pt idx="3554">
                  <c:v>1.4724890701469999E-2</c:v>
                </c:pt>
                <c:pt idx="3555">
                  <c:v>1.471893116832E-2</c:v>
                </c:pt>
                <c:pt idx="3556">
                  <c:v>1.470986194909E-2</c:v>
                </c:pt>
                <c:pt idx="3557">
                  <c:v>1.4708052389320001E-2</c:v>
                </c:pt>
                <c:pt idx="3558">
                  <c:v>1.469883974642E-2</c:v>
                </c:pt>
                <c:pt idx="3559">
                  <c:v>1.4702401123939999E-2</c:v>
                </c:pt>
                <c:pt idx="3560">
                  <c:v>1.4732588082549999E-2</c:v>
                </c:pt>
                <c:pt idx="3561">
                  <c:v>1.4776030555370001E-2</c:v>
                </c:pt>
                <c:pt idx="3562">
                  <c:v>1.4824951067569999E-2</c:v>
                </c:pt>
                <c:pt idx="3563">
                  <c:v>1.487328391522E-2</c:v>
                </c:pt>
                <c:pt idx="3564">
                  <c:v>1.490128785372E-2</c:v>
                </c:pt>
                <c:pt idx="3565">
                  <c:v>1.49089563638E-2</c:v>
                </c:pt>
                <c:pt idx="3566">
                  <c:v>1.4905998483299999E-2</c:v>
                </c:pt>
                <c:pt idx="3567">
                  <c:v>1.489955745637E-2</c:v>
                </c:pt>
                <c:pt idx="3568">
                  <c:v>1.4892857521769999E-2</c:v>
                </c:pt>
                <c:pt idx="3569">
                  <c:v>1.488765887916E-2</c:v>
                </c:pt>
                <c:pt idx="3570">
                  <c:v>1.4881935901940001E-2</c:v>
                </c:pt>
                <c:pt idx="3571">
                  <c:v>1.487444713712E-2</c:v>
                </c:pt>
                <c:pt idx="3572">
                  <c:v>1.486982218921E-2</c:v>
                </c:pt>
                <c:pt idx="3573">
                  <c:v>1.486631855369E-2</c:v>
                </c:pt>
                <c:pt idx="3574">
                  <c:v>1.4882826246319999E-2</c:v>
                </c:pt>
                <c:pt idx="3575">
                  <c:v>1.4917882159350001E-2</c:v>
                </c:pt>
                <c:pt idx="3576">
                  <c:v>1.4965453185140001E-2</c:v>
                </c:pt>
                <c:pt idx="3577">
                  <c:v>1.5013030730190001E-2</c:v>
                </c:pt>
                <c:pt idx="3578">
                  <c:v>1.505416817963E-2</c:v>
                </c:pt>
                <c:pt idx="3579">
                  <c:v>1.5070195309819999E-2</c:v>
                </c:pt>
                <c:pt idx="3580">
                  <c:v>1.507053337991E-2</c:v>
                </c:pt>
                <c:pt idx="3581">
                  <c:v>1.506590191275E-2</c:v>
                </c:pt>
                <c:pt idx="3582">
                  <c:v>1.5060451813040001E-2</c:v>
                </c:pt>
                <c:pt idx="3583">
                  <c:v>1.505791675299E-2</c:v>
                </c:pt>
                <c:pt idx="3584">
                  <c:v>1.5053658746180001E-2</c:v>
                </c:pt>
                <c:pt idx="3585">
                  <c:v>1.505093742162E-2</c:v>
                </c:pt>
                <c:pt idx="3586">
                  <c:v>1.504733972251E-2</c:v>
                </c:pt>
                <c:pt idx="3587">
                  <c:v>1.504438184202E-2</c:v>
                </c:pt>
                <c:pt idx="3588">
                  <c:v>1.5052919276059999E-2</c:v>
                </c:pt>
                <c:pt idx="3589">
                  <c:v>1.50852240622E-2</c:v>
                </c:pt>
                <c:pt idx="3590">
                  <c:v>1.513046212494E-2</c:v>
                </c:pt>
                <c:pt idx="3591">
                  <c:v>1.5179691836239999E-2</c:v>
                </c:pt>
                <c:pt idx="3592">
                  <c:v>1.521338988096E-2</c:v>
                </c:pt>
                <c:pt idx="3593">
                  <c:v>1.522268820554E-2</c:v>
                </c:pt>
                <c:pt idx="3594">
                  <c:v>1.5222881920640001E-2</c:v>
                </c:pt>
                <c:pt idx="3595">
                  <c:v>1.522197760642E-2</c:v>
                </c:pt>
                <c:pt idx="3596">
                  <c:v>1.522166188806E-2</c:v>
                </c:pt>
                <c:pt idx="3597">
                  <c:v>1.5223334543410001E-2</c:v>
                </c:pt>
                <c:pt idx="3598">
                  <c:v>1.5221309848130001E-2</c:v>
                </c:pt>
                <c:pt idx="3599">
                  <c:v>1.521980203688E-2</c:v>
                </c:pt>
                <c:pt idx="3600">
                  <c:v>1.522053405643E-2</c:v>
                </c:pt>
                <c:pt idx="3601">
                  <c:v>1.522204186767E-2</c:v>
                </c:pt>
                <c:pt idx="3602">
                  <c:v>1.524105668068E-2</c:v>
                </c:pt>
                <c:pt idx="3603">
                  <c:v>1.528182718903E-2</c:v>
                </c:pt>
                <c:pt idx="3604">
                  <c:v>1.533008739352E-2</c:v>
                </c:pt>
                <c:pt idx="3605">
                  <c:v>1.5368819236759999E-2</c:v>
                </c:pt>
                <c:pt idx="3606">
                  <c:v>1.538332458586E-2</c:v>
                </c:pt>
                <c:pt idx="3607">
                  <c:v>1.538339629769E-2</c:v>
                </c:pt>
                <c:pt idx="3608">
                  <c:v>1.53828645125E-2</c:v>
                </c:pt>
                <c:pt idx="3609">
                  <c:v>1.538223959506E-2</c:v>
                </c:pt>
                <c:pt idx="3610">
                  <c:v>1.538138557225E-2</c:v>
                </c:pt>
                <c:pt idx="3611">
                  <c:v>1.538370456547E-2</c:v>
                </c:pt>
                <c:pt idx="3612">
                  <c:v>1.5382721088829999E-2</c:v>
                </c:pt>
                <c:pt idx="3613">
                  <c:v>1.5380258671939999E-2</c:v>
                </c:pt>
                <c:pt idx="3614">
                  <c:v>1.538427919149E-2</c:v>
                </c:pt>
                <c:pt idx="3615">
                  <c:v>1.539586111903E-2</c:v>
                </c:pt>
                <c:pt idx="3616">
                  <c:v>1.5431354753669999E-2</c:v>
                </c:pt>
                <c:pt idx="3617">
                  <c:v>1.5480620786549999E-2</c:v>
                </c:pt>
                <c:pt idx="3618">
                  <c:v>1.5529635362329999E-2</c:v>
                </c:pt>
                <c:pt idx="3619">
                  <c:v>1.5561889857049999E-2</c:v>
                </c:pt>
                <c:pt idx="3620">
                  <c:v>1.5571569092570001E-2</c:v>
                </c:pt>
                <c:pt idx="3621">
                  <c:v>1.556762680411E-2</c:v>
                </c:pt>
                <c:pt idx="3622">
                  <c:v>1.5563045628369999E-2</c:v>
                </c:pt>
                <c:pt idx="3623">
                  <c:v>1.5560095198450001E-2</c:v>
                </c:pt>
                <c:pt idx="3624">
                  <c:v>1.555189490318E-2</c:v>
                </c:pt>
                <c:pt idx="3625">
                  <c:v>1.5546767972409999E-2</c:v>
                </c:pt>
                <c:pt idx="3626">
                  <c:v>1.554206479341E-2</c:v>
                </c:pt>
                <c:pt idx="3627">
                  <c:v>1.5537411905830001E-2</c:v>
                </c:pt>
                <c:pt idx="3628">
                  <c:v>1.553536485881E-2</c:v>
                </c:pt>
                <c:pt idx="3629">
                  <c:v>1.5546767972409999E-2</c:v>
                </c:pt>
                <c:pt idx="3630">
                  <c:v>1.5588536858559999E-2</c:v>
                </c:pt>
                <c:pt idx="3631">
                  <c:v>1.563951931894E-2</c:v>
                </c:pt>
                <c:pt idx="3632">
                  <c:v>1.5688123181460002E-2</c:v>
                </c:pt>
                <c:pt idx="3633">
                  <c:v>1.5723954886200001E-2</c:v>
                </c:pt>
                <c:pt idx="3634">
                  <c:v>1.5739616006609999E-2</c:v>
                </c:pt>
                <c:pt idx="3635">
                  <c:v>1.5738688409330001E-2</c:v>
                </c:pt>
                <c:pt idx="3636">
                  <c:v>1.5736907720570001E-2</c:v>
                </c:pt>
                <c:pt idx="3637">
                  <c:v>1.5733964741230001E-2</c:v>
                </c:pt>
                <c:pt idx="3638">
                  <c:v>1.572860777378E-2</c:v>
                </c:pt>
                <c:pt idx="3639">
                  <c:v>1.5727609395979999E-2</c:v>
                </c:pt>
                <c:pt idx="3640">
                  <c:v>1.5717923641200001E-2</c:v>
                </c:pt>
                <c:pt idx="3641">
                  <c:v>1.5710197389130001E-2</c:v>
                </c:pt>
                <c:pt idx="3642">
                  <c:v>1.5708049759269999E-2</c:v>
                </c:pt>
                <c:pt idx="3643">
                  <c:v>1.5718834474680001E-2</c:v>
                </c:pt>
                <c:pt idx="3644">
                  <c:v>1.5747837722300002E-2</c:v>
                </c:pt>
                <c:pt idx="3645">
                  <c:v>1.5796441584829998E-2</c:v>
                </c:pt>
                <c:pt idx="3646">
                  <c:v>1.5841657295819999E-2</c:v>
                </c:pt>
                <c:pt idx="3647">
                  <c:v>1.5882622450589998E-2</c:v>
                </c:pt>
                <c:pt idx="3648">
                  <c:v>1.5901952981950001E-2</c:v>
                </c:pt>
                <c:pt idx="3649">
                  <c:v>1.5903698280450001E-2</c:v>
                </c:pt>
                <c:pt idx="3650">
                  <c:v>1.5898218378419999E-2</c:v>
                </c:pt>
                <c:pt idx="3651">
                  <c:v>1.589943282306E-2</c:v>
                </c:pt>
                <c:pt idx="3652">
                  <c:v>1.5897126868369998E-2</c:v>
                </c:pt>
                <c:pt idx="3653">
                  <c:v>1.5892460942269999E-2</c:v>
                </c:pt>
                <c:pt idx="3654">
                  <c:v>1.5891505405310001E-2</c:v>
                </c:pt>
                <c:pt idx="3655">
                  <c:v>1.5888703987E-2</c:v>
                </c:pt>
                <c:pt idx="3656">
                  <c:v>1.5890398994090001E-2</c:v>
                </c:pt>
                <c:pt idx="3657">
                  <c:v>1.5894025564189999E-2</c:v>
                </c:pt>
                <c:pt idx="3658">
                  <c:v>1.592280529439E-2</c:v>
                </c:pt>
                <c:pt idx="3659">
                  <c:v>1.596665754914E-2</c:v>
                </c:pt>
                <c:pt idx="3660">
                  <c:v>1.6020489856600002E-2</c:v>
                </c:pt>
                <c:pt idx="3661">
                  <c:v>1.6057677567010001E-2</c:v>
                </c:pt>
                <c:pt idx="3662">
                  <c:v>1.607427932322E-2</c:v>
                </c:pt>
                <c:pt idx="3663">
                  <c:v>1.6077078878880002E-2</c:v>
                </c:pt>
                <c:pt idx="3664">
                  <c:v>1.6077093780039999E-2</c:v>
                </c:pt>
                <c:pt idx="3665">
                  <c:v>1.607429981232E-2</c:v>
                </c:pt>
                <c:pt idx="3666">
                  <c:v>1.606940291822E-2</c:v>
                </c:pt>
                <c:pt idx="3667">
                  <c:v>1.606785878539E-2</c:v>
                </c:pt>
                <c:pt idx="3668">
                  <c:v>1.606562547386E-2</c:v>
                </c:pt>
                <c:pt idx="3669">
                  <c:v>1.6064232215289999E-2</c:v>
                </c:pt>
                <c:pt idx="3670">
                  <c:v>1.6064850613469999E-2</c:v>
                </c:pt>
                <c:pt idx="3671">
                  <c:v>1.6075700521470001E-2</c:v>
                </c:pt>
                <c:pt idx="3672">
                  <c:v>1.6108371317389999E-2</c:v>
                </c:pt>
                <c:pt idx="3673">
                  <c:v>1.6154607757930001E-2</c:v>
                </c:pt>
                <c:pt idx="3674">
                  <c:v>1.620217040181E-2</c:v>
                </c:pt>
                <c:pt idx="3675">
                  <c:v>1.6233822330830001E-2</c:v>
                </c:pt>
                <c:pt idx="3676">
                  <c:v>1.6242964193220001E-2</c:v>
                </c:pt>
                <c:pt idx="3677">
                  <c:v>1.6245016828180001E-2</c:v>
                </c:pt>
                <c:pt idx="3678">
                  <c:v>1.624651066959E-2</c:v>
                </c:pt>
                <c:pt idx="3679">
                  <c:v>1.6246087849140001E-2</c:v>
                </c:pt>
                <c:pt idx="3680">
                  <c:v>1.624733023345E-2</c:v>
                </c:pt>
                <c:pt idx="3681">
                  <c:v>1.624688506126E-2</c:v>
                </c:pt>
                <c:pt idx="3682">
                  <c:v>1.6246180981399998E-2</c:v>
                </c:pt>
                <c:pt idx="3683">
                  <c:v>1.625004410744E-2</c:v>
                </c:pt>
                <c:pt idx="3684">
                  <c:v>1.6253806650639999E-2</c:v>
                </c:pt>
                <c:pt idx="3685">
                  <c:v>1.6275405883789999E-2</c:v>
                </c:pt>
                <c:pt idx="3686">
                  <c:v>1.6321891918780002E-2</c:v>
                </c:pt>
                <c:pt idx="3687">
                  <c:v>1.6371114179489998E-2</c:v>
                </c:pt>
                <c:pt idx="3688">
                  <c:v>1.6402695328000001E-2</c:v>
                </c:pt>
                <c:pt idx="3689">
                  <c:v>1.6409300267699999E-2</c:v>
                </c:pt>
                <c:pt idx="3690">
                  <c:v>1.6407484188679999E-2</c:v>
                </c:pt>
                <c:pt idx="3691">
                  <c:v>1.6407240182159999E-2</c:v>
                </c:pt>
                <c:pt idx="3692">
                  <c:v>1.6407663002609998E-2</c:v>
                </c:pt>
                <c:pt idx="3693">
                  <c:v>1.6407821327450001E-2</c:v>
                </c:pt>
                <c:pt idx="3694">
                  <c:v>1.640937291086E-2</c:v>
                </c:pt>
                <c:pt idx="3695">
                  <c:v>1.6411986202E-2</c:v>
                </c:pt>
                <c:pt idx="3696">
                  <c:v>1.6413062810899999E-2</c:v>
                </c:pt>
                <c:pt idx="3697">
                  <c:v>1.6419196501370002E-2</c:v>
                </c:pt>
                <c:pt idx="3698">
                  <c:v>1.6442582011220001E-2</c:v>
                </c:pt>
                <c:pt idx="3699">
                  <c:v>1.6492666676640001E-2</c:v>
                </c:pt>
                <c:pt idx="3700">
                  <c:v>1.653736643493E-2</c:v>
                </c:pt>
                <c:pt idx="3701">
                  <c:v>1.656190864742E-2</c:v>
                </c:pt>
                <c:pt idx="3702">
                  <c:v>1.656970009208E-2</c:v>
                </c:pt>
                <c:pt idx="3703">
                  <c:v>1.6571868211029999E-2</c:v>
                </c:pt>
                <c:pt idx="3704">
                  <c:v>1.657260023057E-2</c:v>
                </c:pt>
                <c:pt idx="3705">
                  <c:v>1.657215505838E-2</c:v>
                </c:pt>
                <c:pt idx="3706">
                  <c:v>1.6575049608949999E-2</c:v>
                </c:pt>
                <c:pt idx="3707">
                  <c:v>1.6577605158090002E-2</c:v>
                </c:pt>
                <c:pt idx="3708">
                  <c:v>1.657772809267E-2</c:v>
                </c:pt>
                <c:pt idx="3709">
                  <c:v>1.6583040356639999E-2</c:v>
                </c:pt>
                <c:pt idx="3710">
                  <c:v>1.6595872119070001E-2</c:v>
                </c:pt>
                <c:pt idx="3711">
                  <c:v>1.662695035338E-2</c:v>
                </c:pt>
                <c:pt idx="3712">
                  <c:v>1.66779756546E-2</c:v>
                </c:pt>
                <c:pt idx="3713">
                  <c:v>1.6727507114410001E-2</c:v>
                </c:pt>
                <c:pt idx="3714">
                  <c:v>1.6760831698779999E-2</c:v>
                </c:pt>
                <c:pt idx="3715">
                  <c:v>1.6773698851469999E-2</c:v>
                </c:pt>
                <c:pt idx="3716">
                  <c:v>1.677688024938E-2</c:v>
                </c:pt>
                <c:pt idx="3717">
                  <c:v>1.6771364957090001E-2</c:v>
                </c:pt>
                <c:pt idx="3718">
                  <c:v>1.67731102556E-2</c:v>
                </c:pt>
                <c:pt idx="3719">
                  <c:v>1.6770087182519999E-2</c:v>
                </c:pt>
                <c:pt idx="3720">
                  <c:v>1.67672727257E-2</c:v>
                </c:pt>
                <c:pt idx="3721">
                  <c:v>1.6767675057049999E-2</c:v>
                </c:pt>
                <c:pt idx="3722">
                  <c:v>1.6768062487239999E-2</c:v>
                </c:pt>
                <c:pt idx="3723">
                  <c:v>1.6771623864770002E-2</c:v>
                </c:pt>
                <c:pt idx="3724">
                  <c:v>1.6793660819530001E-2</c:v>
                </c:pt>
                <c:pt idx="3725">
                  <c:v>1.6836190596220001E-2</c:v>
                </c:pt>
                <c:pt idx="3726">
                  <c:v>1.6882361844179999E-2</c:v>
                </c:pt>
                <c:pt idx="3727">
                  <c:v>1.6928382217880001E-2</c:v>
                </c:pt>
                <c:pt idx="3728">
                  <c:v>1.6944725066419999E-2</c:v>
                </c:pt>
                <c:pt idx="3729">
                  <c:v>1.6947101801630001E-2</c:v>
                </c:pt>
                <c:pt idx="3730">
                  <c:v>1.694504730403E-2</c:v>
                </c:pt>
                <c:pt idx="3731">
                  <c:v>1.694662868977E-2</c:v>
                </c:pt>
                <c:pt idx="3732">
                  <c:v>1.6942527145149999E-2</c:v>
                </c:pt>
                <c:pt idx="3733">
                  <c:v>1.6940223053100001E-2</c:v>
                </c:pt>
                <c:pt idx="3734">
                  <c:v>1.6939843073489998E-2</c:v>
                </c:pt>
                <c:pt idx="3735">
                  <c:v>1.6936883330350001E-2</c:v>
                </c:pt>
                <c:pt idx="3736">
                  <c:v>1.6940947622059999E-2</c:v>
                </c:pt>
                <c:pt idx="3737">
                  <c:v>1.6951151192190001E-2</c:v>
                </c:pt>
                <c:pt idx="3738">
                  <c:v>1.698493584991E-2</c:v>
                </c:pt>
                <c:pt idx="3739">
                  <c:v>1.7035199329259999E-2</c:v>
                </c:pt>
                <c:pt idx="3740">
                  <c:v>1.7083100974559999E-2</c:v>
                </c:pt>
                <c:pt idx="3741">
                  <c:v>1.7107557505370002E-2</c:v>
                </c:pt>
                <c:pt idx="3742">
                  <c:v>1.7115771770480001E-2</c:v>
                </c:pt>
                <c:pt idx="3743">
                  <c:v>1.7117531970140001E-2</c:v>
                </c:pt>
                <c:pt idx="3744">
                  <c:v>1.71165484935E-2</c:v>
                </c:pt>
                <c:pt idx="3745">
                  <c:v>1.71165484935E-2</c:v>
                </c:pt>
                <c:pt idx="3746">
                  <c:v>1.7116161063310001E-2</c:v>
                </c:pt>
                <c:pt idx="3747">
                  <c:v>1.711409911513E-2</c:v>
                </c:pt>
                <c:pt idx="3748">
                  <c:v>1.7115175724029999E-2</c:v>
                </c:pt>
                <c:pt idx="3749">
                  <c:v>1.7115965485570001E-2</c:v>
                </c:pt>
                <c:pt idx="3750">
                  <c:v>1.7124325037E-2</c:v>
                </c:pt>
                <c:pt idx="3751">
                  <c:v>1.7151115462180001E-2</c:v>
                </c:pt>
                <c:pt idx="3752">
                  <c:v>1.7195260152220001E-2</c:v>
                </c:pt>
                <c:pt idx="3753">
                  <c:v>1.724781468511E-2</c:v>
                </c:pt>
                <c:pt idx="3754">
                  <c:v>1.7293311655520002E-2</c:v>
                </c:pt>
                <c:pt idx="3755">
                  <c:v>1.7314465716480001E-2</c:v>
                </c:pt>
                <c:pt idx="3756">
                  <c:v>1.731484569609E-2</c:v>
                </c:pt>
                <c:pt idx="3757">
                  <c:v>1.7314918339250002E-2</c:v>
                </c:pt>
                <c:pt idx="3758">
                  <c:v>1.7313007265329999E-2</c:v>
                </c:pt>
                <c:pt idx="3759">
                  <c:v>1.7308188602330001E-2</c:v>
                </c:pt>
                <c:pt idx="3760">
                  <c:v>1.7308462411170001E-2</c:v>
                </c:pt>
                <c:pt idx="3761">
                  <c:v>1.73079315573E-2</c:v>
                </c:pt>
                <c:pt idx="3762">
                  <c:v>1.730810292065E-2</c:v>
                </c:pt>
                <c:pt idx="3763">
                  <c:v>1.7309755086900001E-2</c:v>
                </c:pt>
                <c:pt idx="3764">
                  <c:v>1.7314694821829998E-2</c:v>
                </c:pt>
                <c:pt idx="3765">
                  <c:v>1.7344759777190001E-2</c:v>
                </c:pt>
                <c:pt idx="3766">
                  <c:v>1.739588566124E-2</c:v>
                </c:pt>
                <c:pt idx="3767">
                  <c:v>1.7445869743820001E-2</c:v>
                </c:pt>
                <c:pt idx="3768">
                  <c:v>1.7477283254270001E-2</c:v>
                </c:pt>
                <c:pt idx="3769">
                  <c:v>1.7488162964580001E-2</c:v>
                </c:pt>
                <c:pt idx="3770">
                  <c:v>1.748640276492E-2</c:v>
                </c:pt>
                <c:pt idx="3771">
                  <c:v>1.7484901472930001E-2</c:v>
                </c:pt>
                <c:pt idx="3772">
                  <c:v>1.7485504969950001E-2</c:v>
                </c:pt>
                <c:pt idx="3773">
                  <c:v>1.7481973394750001E-2</c:v>
                </c:pt>
                <c:pt idx="3774">
                  <c:v>1.748009212315E-2</c:v>
                </c:pt>
                <c:pt idx="3775">
                  <c:v>1.7482914030549999E-2</c:v>
                </c:pt>
                <c:pt idx="3776">
                  <c:v>1.7478648573160002E-2</c:v>
                </c:pt>
                <c:pt idx="3777">
                  <c:v>1.7479566857219998E-2</c:v>
                </c:pt>
                <c:pt idx="3778">
                  <c:v>1.7500728368759998E-2</c:v>
                </c:pt>
                <c:pt idx="3779">
                  <c:v>1.7542116343980001E-2</c:v>
                </c:pt>
                <c:pt idx="3780">
                  <c:v>1.7593083903190001E-2</c:v>
                </c:pt>
                <c:pt idx="3781">
                  <c:v>1.764182560146E-2</c:v>
                </c:pt>
                <c:pt idx="3782">
                  <c:v>1.7674719914789999E-2</c:v>
                </c:pt>
                <c:pt idx="3783">
                  <c:v>1.7681377008560002E-2</c:v>
                </c:pt>
                <c:pt idx="3784">
                  <c:v>1.7684707418079999E-2</c:v>
                </c:pt>
                <c:pt idx="3785">
                  <c:v>1.7676241695880002E-2</c:v>
                </c:pt>
                <c:pt idx="3786">
                  <c:v>1.7676020041110001E-2</c:v>
                </c:pt>
                <c:pt idx="3787">
                  <c:v>1.7674863338470001E-2</c:v>
                </c:pt>
                <c:pt idx="3788">
                  <c:v>1.7670039087529999E-2</c:v>
                </c:pt>
                <c:pt idx="3789">
                  <c:v>1.7667582258579999E-2</c:v>
                </c:pt>
                <c:pt idx="3790">
                  <c:v>1.7662663012739999E-2</c:v>
                </c:pt>
                <c:pt idx="3791">
                  <c:v>1.7663791775699999E-2</c:v>
                </c:pt>
                <c:pt idx="3792">
                  <c:v>1.767639257014E-2</c:v>
                </c:pt>
                <c:pt idx="3793">
                  <c:v>1.7718585208059998E-2</c:v>
                </c:pt>
                <c:pt idx="3794">
                  <c:v>1.776191405952E-2</c:v>
                </c:pt>
                <c:pt idx="3795">
                  <c:v>1.7814310267570001E-2</c:v>
                </c:pt>
                <c:pt idx="3796">
                  <c:v>1.7850248143079998E-2</c:v>
                </c:pt>
                <c:pt idx="3797">
                  <c:v>1.7867416143419999E-2</c:v>
                </c:pt>
                <c:pt idx="3798">
                  <c:v>1.7866978421809999E-2</c:v>
                </c:pt>
                <c:pt idx="3799">
                  <c:v>1.786084659398E-2</c:v>
                </c:pt>
                <c:pt idx="3800">
                  <c:v>1.7857607454059999E-2</c:v>
                </c:pt>
                <c:pt idx="3801">
                  <c:v>1.784877665341E-2</c:v>
                </c:pt>
                <c:pt idx="3802">
                  <c:v>1.7847836017609999E-2</c:v>
                </c:pt>
                <c:pt idx="3803">
                  <c:v>1.784145832062E-2</c:v>
                </c:pt>
                <c:pt idx="3804">
                  <c:v>1.7838643863800002E-2</c:v>
                </c:pt>
                <c:pt idx="3805">
                  <c:v>1.783427223563E-2</c:v>
                </c:pt>
                <c:pt idx="3806">
                  <c:v>1.7843555659060002E-2</c:v>
                </c:pt>
                <c:pt idx="3807">
                  <c:v>1.7873585224150002E-2</c:v>
                </c:pt>
                <c:pt idx="3808">
                  <c:v>1.7920991405840001E-2</c:v>
                </c:pt>
                <c:pt idx="3809">
                  <c:v>1.7975427210329999E-2</c:v>
                </c:pt>
                <c:pt idx="3810">
                  <c:v>1.8023334443569999E-2</c:v>
                </c:pt>
                <c:pt idx="3811">
                  <c:v>1.805810257792E-2</c:v>
                </c:pt>
                <c:pt idx="3812">
                  <c:v>1.806483790278E-2</c:v>
                </c:pt>
                <c:pt idx="3813">
                  <c:v>1.8064679577950001E-2</c:v>
                </c:pt>
                <c:pt idx="3814">
                  <c:v>1.8063431605699998E-2</c:v>
                </c:pt>
                <c:pt idx="3815">
                  <c:v>1.8062368035319999E-2</c:v>
                </c:pt>
                <c:pt idx="3816">
                  <c:v>1.8058009445670001E-2</c:v>
                </c:pt>
                <c:pt idx="3817">
                  <c:v>1.805215701461E-2</c:v>
                </c:pt>
                <c:pt idx="3818">
                  <c:v>1.804815046489E-2</c:v>
                </c:pt>
                <c:pt idx="3819">
                  <c:v>1.804302446544E-2</c:v>
                </c:pt>
                <c:pt idx="3820">
                  <c:v>1.804187521338E-2</c:v>
                </c:pt>
                <c:pt idx="3821">
                  <c:v>1.8058540299529999E-2</c:v>
                </c:pt>
                <c:pt idx="3822">
                  <c:v>1.809825748205E-2</c:v>
                </c:pt>
                <c:pt idx="3823">
                  <c:v>1.8147392198439999E-2</c:v>
                </c:pt>
                <c:pt idx="3824">
                  <c:v>1.8198769539590001E-2</c:v>
                </c:pt>
                <c:pt idx="3825">
                  <c:v>1.8248308449979999E-2</c:v>
                </c:pt>
                <c:pt idx="3826">
                  <c:v>1.828358694911E-2</c:v>
                </c:pt>
                <c:pt idx="3827">
                  <c:v>1.8291240558030001E-2</c:v>
                </c:pt>
                <c:pt idx="3828">
                  <c:v>1.8292583525180001E-2</c:v>
                </c:pt>
                <c:pt idx="3829">
                  <c:v>1.82895604521E-2</c:v>
                </c:pt>
                <c:pt idx="3830">
                  <c:v>1.8287779763339999E-2</c:v>
                </c:pt>
                <c:pt idx="3831">
                  <c:v>1.8287241458890002E-2</c:v>
                </c:pt>
                <c:pt idx="3832">
                  <c:v>1.8285280093549999E-2</c:v>
                </c:pt>
                <c:pt idx="3833">
                  <c:v>1.828333549201E-2</c:v>
                </c:pt>
                <c:pt idx="3834">
                  <c:v>1.8282566219570001E-2</c:v>
                </c:pt>
                <c:pt idx="3835">
                  <c:v>1.8281726166610002E-2</c:v>
                </c:pt>
                <c:pt idx="3836">
                  <c:v>1.8295714631680001E-2</c:v>
                </c:pt>
                <c:pt idx="3837">
                  <c:v>1.8339013680819999E-2</c:v>
                </c:pt>
                <c:pt idx="3838">
                  <c:v>1.8385507166390001E-2</c:v>
                </c:pt>
                <c:pt idx="3839">
                  <c:v>1.843508146703E-2</c:v>
                </c:pt>
                <c:pt idx="3840">
                  <c:v>1.8476398661729999E-2</c:v>
                </c:pt>
                <c:pt idx="3841">
                  <c:v>1.8492123112080001E-2</c:v>
                </c:pt>
                <c:pt idx="3842">
                  <c:v>1.8490830436350001E-2</c:v>
                </c:pt>
                <c:pt idx="3843">
                  <c:v>1.8486695364119999E-2</c:v>
                </c:pt>
                <c:pt idx="3844">
                  <c:v>1.8482897430659999E-2</c:v>
                </c:pt>
                <c:pt idx="3845">
                  <c:v>1.8479349091649999E-2</c:v>
                </c:pt>
                <c:pt idx="3846">
                  <c:v>1.8479341641069999E-2</c:v>
                </c:pt>
                <c:pt idx="3847">
                  <c:v>1.847692206502E-2</c:v>
                </c:pt>
                <c:pt idx="3848">
                  <c:v>1.847671344876E-2</c:v>
                </c:pt>
                <c:pt idx="3849">
                  <c:v>1.8480420112609999E-2</c:v>
                </c:pt>
                <c:pt idx="3850">
                  <c:v>1.8489725887780001E-2</c:v>
                </c:pt>
                <c:pt idx="3851">
                  <c:v>1.851999200881E-2</c:v>
                </c:pt>
                <c:pt idx="3852">
                  <c:v>1.8571799620989999E-2</c:v>
                </c:pt>
                <c:pt idx="3853">
                  <c:v>1.862573809922E-2</c:v>
                </c:pt>
                <c:pt idx="3854">
                  <c:v>1.8670344725250001E-2</c:v>
                </c:pt>
                <c:pt idx="3855">
                  <c:v>1.8698427826170001E-2</c:v>
                </c:pt>
                <c:pt idx="3856">
                  <c:v>1.8701083958150001E-2</c:v>
                </c:pt>
                <c:pt idx="3857">
                  <c:v>1.8699619919059999E-2</c:v>
                </c:pt>
                <c:pt idx="3858">
                  <c:v>1.8700093030929999E-2</c:v>
                </c:pt>
                <c:pt idx="3859">
                  <c:v>1.8692459911110001E-2</c:v>
                </c:pt>
                <c:pt idx="3860">
                  <c:v>1.8691116943960001E-2</c:v>
                </c:pt>
                <c:pt idx="3861">
                  <c:v>1.8686996772889999E-2</c:v>
                </c:pt>
                <c:pt idx="3862">
                  <c:v>1.8684662878509999E-2</c:v>
                </c:pt>
                <c:pt idx="3863">
                  <c:v>1.8681272864340001E-2</c:v>
                </c:pt>
                <c:pt idx="3864">
                  <c:v>1.8687283620240001E-2</c:v>
                </c:pt>
                <c:pt idx="3865">
                  <c:v>1.8711682409049999E-2</c:v>
                </c:pt>
                <c:pt idx="3866">
                  <c:v>1.8757881596680001E-2</c:v>
                </c:pt>
                <c:pt idx="3867">
                  <c:v>1.880862005055E-2</c:v>
                </c:pt>
                <c:pt idx="3868">
                  <c:v>1.8854660913349999E-2</c:v>
                </c:pt>
                <c:pt idx="3869">
                  <c:v>1.890063099563E-2</c:v>
                </c:pt>
                <c:pt idx="3870">
                  <c:v>1.8919013440609998E-2</c:v>
                </c:pt>
                <c:pt idx="3871">
                  <c:v>1.8927665427330001E-2</c:v>
                </c:pt>
                <c:pt idx="3872">
                  <c:v>1.8923945724959999E-2</c:v>
                </c:pt>
                <c:pt idx="3873">
                  <c:v>1.8920313566920002E-2</c:v>
                </c:pt>
                <c:pt idx="3874">
                  <c:v>1.891643553972E-2</c:v>
                </c:pt>
                <c:pt idx="3875">
                  <c:v>1.8912456929680001E-2</c:v>
                </c:pt>
                <c:pt idx="3876">
                  <c:v>1.891288161278E-2</c:v>
                </c:pt>
                <c:pt idx="3877">
                  <c:v>1.890728063881E-2</c:v>
                </c:pt>
                <c:pt idx="3878">
                  <c:v>1.8911359831690001E-2</c:v>
                </c:pt>
                <c:pt idx="3879">
                  <c:v>1.891447603703E-2</c:v>
                </c:pt>
                <c:pt idx="3880">
                  <c:v>1.894139498472E-2</c:v>
                </c:pt>
                <c:pt idx="3881">
                  <c:v>1.8988119438289999E-2</c:v>
                </c:pt>
                <c:pt idx="3882">
                  <c:v>1.9039683043960001E-2</c:v>
                </c:pt>
                <c:pt idx="3883">
                  <c:v>1.9087497144939999E-2</c:v>
                </c:pt>
                <c:pt idx="3884">
                  <c:v>1.9125102087859999E-2</c:v>
                </c:pt>
                <c:pt idx="3885">
                  <c:v>1.914211921394E-2</c:v>
                </c:pt>
                <c:pt idx="3886">
                  <c:v>1.9138680770989999E-2</c:v>
                </c:pt>
                <c:pt idx="3887">
                  <c:v>1.9142910838129999E-2</c:v>
                </c:pt>
                <c:pt idx="3888">
                  <c:v>1.9139721989630001E-2</c:v>
                </c:pt>
                <c:pt idx="3889">
                  <c:v>1.914211921394E-2</c:v>
                </c:pt>
                <c:pt idx="3890">
                  <c:v>1.9146069884299999E-2</c:v>
                </c:pt>
                <c:pt idx="3891">
                  <c:v>1.914366334677E-2</c:v>
                </c:pt>
                <c:pt idx="3892">
                  <c:v>1.9142471253869999E-2</c:v>
                </c:pt>
                <c:pt idx="3893">
                  <c:v>1.915032044053E-2</c:v>
                </c:pt>
                <c:pt idx="3894">
                  <c:v>1.916653476655E-2</c:v>
                </c:pt>
                <c:pt idx="3895">
                  <c:v>1.9202105700970001E-2</c:v>
                </c:pt>
                <c:pt idx="3896">
                  <c:v>1.925748959184E-2</c:v>
                </c:pt>
                <c:pt idx="3897">
                  <c:v>1.9308630377049999E-2</c:v>
                </c:pt>
                <c:pt idx="3898">
                  <c:v>1.935393922031E-2</c:v>
                </c:pt>
                <c:pt idx="3899">
                  <c:v>1.937355659902E-2</c:v>
                </c:pt>
                <c:pt idx="3900">
                  <c:v>1.937754824758E-2</c:v>
                </c:pt>
                <c:pt idx="3901">
                  <c:v>1.937864720821E-2</c:v>
                </c:pt>
                <c:pt idx="3902">
                  <c:v>1.9382093101740001E-2</c:v>
                </c:pt>
                <c:pt idx="3903">
                  <c:v>1.9381619989870001E-2</c:v>
                </c:pt>
                <c:pt idx="3904">
                  <c:v>1.938178576529E-2</c:v>
                </c:pt>
                <c:pt idx="3905">
                  <c:v>1.938335038722E-2</c:v>
                </c:pt>
                <c:pt idx="3906">
                  <c:v>1.9383257254959999E-2</c:v>
                </c:pt>
                <c:pt idx="3907">
                  <c:v>1.938602887094E-2</c:v>
                </c:pt>
                <c:pt idx="3908">
                  <c:v>1.9396396353839999E-2</c:v>
                </c:pt>
                <c:pt idx="3909">
                  <c:v>1.9433168694379999E-2</c:v>
                </c:pt>
                <c:pt idx="3910">
                  <c:v>1.948178745806E-2</c:v>
                </c:pt>
                <c:pt idx="3911">
                  <c:v>1.9535820931200001E-2</c:v>
                </c:pt>
                <c:pt idx="3912">
                  <c:v>1.957642100751E-2</c:v>
                </c:pt>
                <c:pt idx="3913">
                  <c:v>1.9595054909590001E-2</c:v>
                </c:pt>
                <c:pt idx="3914">
                  <c:v>1.9599700346590001E-2</c:v>
                </c:pt>
                <c:pt idx="3915">
                  <c:v>1.959721557796E-2</c:v>
                </c:pt>
                <c:pt idx="3916">
                  <c:v>1.9597725942730002E-2</c:v>
                </c:pt>
                <c:pt idx="3917">
                  <c:v>1.9592877477409999E-2</c:v>
                </c:pt>
                <c:pt idx="3918">
                  <c:v>1.9591456279160001E-2</c:v>
                </c:pt>
                <c:pt idx="3919">
                  <c:v>1.9587464630600002E-2</c:v>
                </c:pt>
                <c:pt idx="3920">
                  <c:v>1.9589725881809999E-2</c:v>
                </c:pt>
                <c:pt idx="3921">
                  <c:v>1.9586969166990001E-2</c:v>
                </c:pt>
                <c:pt idx="3922">
                  <c:v>1.9599512219430001E-2</c:v>
                </c:pt>
                <c:pt idx="3923">
                  <c:v>1.9635235890749999E-2</c:v>
                </c:pt>
                <c:pt idx="3924">
                  <c:v>1.9680431112649999E-2</c:v>
                </c:pt>
                <c:pt idx="3925">
                  <c:v>1.9736466929320001E-2</c:v>
                </c:pt>
                <c:pt idx="3926">
                  <c:v>1.9780160859230001E-2</c:v>
                </c:pt>
                <c:pt idx="3927">
                  <c:v>1.980228349566E-2</c:v>
                </c:pt>
                <c:pt idx="3928">
                  <c:v>1.9807619974019999E-2</c:v>
                </c:pt>
                <c:pt idx="3929">
                  <c:v>1.9810944795609998E-2</c:v>
                </c:pt>
                <c:pt idx="3930">
                  <c:v>1.980723813176E-2</c:v>
                </c:pt>
                <c:pt idx="3931">
                  <c:v>1.9808495417239998E-2</c:v>
                </c:pt>
                <c:pt idx="3932">
                  <c:v>1.9806284457449998E-2</c:v>
                </c:pt>
                <c:pt idx="3933">
                  <c:v>1.9803907722230001E-2</c:v>
                </c:pt>
                <c:pt idx="3934">
                  <c:v>1.9806642085310001E-2</c:v>
                </c:pt>
                <c:pt idx="3935">
                  <c:v>1.9804604351520001E-2</c:v>
                </c:pt>
                <c:pt idx="3936">
                  <c:v>1.981041952968E-2</c:v>
                </c:pt>
                <c:pt idx="3937">
                  <c:v>1.9842056557540001E-2</c:v>
                </c:pt>
                <c:pt idx="3938">
                  <c:v>1.989013142884E-2</c:v>
                </c:pt>
                <c:pt idx="3939">
                  <c:v>1.9939454272390002E-2</c:v>
                </c:pt>
                <c:pt idx="3940">
                  <c:v>1.9992310553789999E-2</c:v>
                </c:pt>
                <c:pt idx="3941">
                  <c:v>2.002376131713E-2</c:v>
                </c:pt>
                <c:pt idx="3942">
                  <c:v>2.0032536238430002E-2</c:v>
                </c:pt>
                <c:pt idx="3943">
                  <c:v>2.0034158602359999E-2</c:v>
                </c:pt>
                <c:pt idx="3944">
                  <c:v>2.0031243562699998E-2</c:v>
                </c:pt>
                <c:pt idx="3945">
                  <c:v>2.0030215382579999E-2</c:v>
                </c:pt>
                <c:pt idx="3946">
                  <c:v>2.003157325089E-2</c:v>
                </c:pt>
                <c:pt idx="3947">
                  <c:v>2.0033182576300001E-2</c:v>
                </c:pt>
                <c:pt idx="3948">
                  <c:v>2.0031809806820001E-2</c:v>
                </c:pt>
                <c:pt idx="3949">
                  <c:v>2.003646269441E-2</c:v>
                </c:pt>
                <c:pt idx="3950">
                  <c:v>2.003559470177E-2</c:v>
                </c:pt>
                <c:pt idx="3951">
                  <c:v>2.0058499649169999E-2</c:v>
                </c:pt>
                <c:pt idx="3952">
                  <c:v>2.0103629678490002E-2</c:v>
                </c:pt>
                <c:pt idx="3953">
                  <c:v>2.015805058181E-2</c:v>
                </c:pt>
                <c:pt idx="3954">
                  <c:v>2.0214239135380001E-2</c:v>
                </c:pt>
                <c:pt idx="3955">
                  <c:v>2.025027014315E-2</c:v>
                </c:pt>
                <c:pt idx="3956">
                  <c:v>2.026305906475E-2</c:v>
                </c:pt>
                <c:pt idx="3957">
                  <c:v>2.0262895151969999E-2</c:v>
                </c:pt>
                <c:pt idx="3958">
                  <c:v>2.026812918484E-2</c:v>
                </c:pt>
                <c:pt idx="3959">
                  <c:v>2.0264955237509999E-2</c:v>
                </c:pt>
                <c:pt idx="3960">
                  <c:v>2.0270297303799999E-2</c:v>
                </c:pt>
                <c:pt idx="3961">
                  <c:v>2.0271833986039999E-2</c:v>
                </c:pt>
                <c:pt idx="3962">
                  <c:v>2.027477137744E-2</c:v>
                </c:pt>
                <c:pt idx="3963">
                  <c:v>2.0275453105569999E-2</c:v>
                </c:pt>
                <c:pt idx="3964">
                  <c:v>2.0278878510000001E-2</c:v>
                </c:pt>
                <c:pt idx="3965">
                  <c:v>2.0302057266240001E-2</c:v>
                </c:pt>
                <c:pt idx="3966">
                  <c:v>2.03460957855E-2</c:v>
                </c:pt>
                <c:pt idx="3967">
                  <c:v>2.040646970272E-2</c:v>
                </c:pt>
                <c:pt idx="3968">
                  <c:v>2.0457392558459998E-2</c:v>
                </c:pt>
                <c:pt idx="3969">
                  <c:v>2.049108408391E-2</c:v>
                </c:pt>
                <c:pt idx="3970">
                  <c:v>2.050296030939E-2</c:v>
                </c:pt>
                <c:pt idx="3971">
                  <c:v>2.050340548158E-2</c:v>
                </c:pt>
                <c:pt idx="3972">
                  <c:v>2.050578966737E-2</c:v>
                </c:pt>
                <c:pt idx="3973">
                  <c:v>2.0508985966440001E-2</c:v>
                </c:pt>
                <c:pt idx="3974">
                  <c:v>2.0512418821449999E-2</c:v>
                </c:pt>
                <c:pt idx="3975">
                  <c:v>2.0512368530040001E-2</c:v>
                </c:pt>
                <c:pt idx="3976">
                  <c:v>2.0518636330959999E-2</c:v>
                </c:pt>
                <c:pt idx="3977">
                  <c:v>2.0515764132139999E-2</c:v>
                </c:pt>
                <c:pt idx="3978">
                  <c:v>2.0522182807330001E-2</c:v>
                </c:pt>
                <c:pt idx="3979">
                  <c:v>2.0553326234220001E-2</c:v>
                </c:pt>
                <c:pt idx="3980">
                  <c:v>2.0602956414220001E-2</c:v>
                </c:pt>
                <c:pt idx="3981">
                  <c:v>2.066486142576E-2</c:v>
                </c:pt>
                <c:pt idx="3982">
                  <c:v>2.0720142871140001E-2</c:v>
                </c:pt>
                <c:pt idx="3983">
                  <c:v>2.0755112171170001E-2</c:v>
                </c:pt>
                <c:pt idx="3984">
                  <c:v>2.076484262943E-2</c:v>
                </c:pt>
                <c:pt idx="3985">
                  <c:v>2.0775519311429999E-2</c:v>
                </c:pt>
                <c:pt idx="3986">
                  <c:v>2.07777749747E-2</c:v>
                </c:pt>
                <c:pt idx="3987">
                  <c:v>2.0788660272959999E-2</c:v>
                </c:pt>
                <c:pt idx="3988">
                  <c:v>2.0796803757550001E-2</c:v>
                </c:pt>
                <c:pt idx="3989">
                  <c:v>2.0799696445470001E-2</c:v>
                </c:pt>
                <c:pt idx="3990">
                  <c:v>2.0803544670339999E-2</c:v>
                </c:pt>
                <c:pt idx="3991">
                  <c:v>2.0808707922699999E-2</c:v>
                </c:pt>
                <c:pt idx="3992">
                  <c:v>2.081853896379E-2</c:v>
                </c:pt>
                <c:pt idx="3993">
                  <c:v>2.0846521481869999E-2</c:v>
                </c:pt>
                <c:pt idx="3994">
                  <c:v>2.0902594551440001E-2</c:v>
                </c:pt>
                <c:pt idx="3995">
                  <c:v>2.095688506961E-2</c:v>
                </c:pt>
                <c:pt idx="3996">
                  <c:v>2.1009806543589998E-2</c:v>
                </c:pt>
                <c:pt idx="3997">
                  <c:v>2.1046068519350002E-2</c:v>
                </c:pt>
                <c:pt idx="3998">
                  <c:v>2.1057622507210001E-2</c:v>
                </c:pt>
                <c:pt idx="3999">
                  <c:v>2.1062655374409999E-2</c:v>
                </c:pt>
                <c:pt idx="4000">
                  <c:v>2.106827683747E-2</c:v>
                </c:pt>
                <c:pt idx="4001">
                  <c:v>2.1072205156089999E-2</c:v>
                </c:pt>
                <c:pt idx="4002">
                  <c:v>2.1075019612910001E-2</c:v>
                </c:pt>
                <c:pt idx="4003">
                  <c:v>2.1084433421489999E-2</c:v>
                </c:pt>
                <c:pt idx="4004">
                  <c:v>2.1087529137730002E-2</c:v>
                </c:pt>
                <c:pt idx="4005">
                  <c:v>2.109363302588E-2</c:v>
                </c:pt>
                <c:pt idx="4006">
                  <c:v>2.1105529740450001E-2</c:v>
                </c:pt>
                <c:pt idx="4007">
                  <c:v>2.1132996305819999E-2</c:v>
                </c:pt>
                <c:pt idx="4008">
                  <c:v>2.1183066070080001E-2</c:v>
                </c:pt>
                <c:pt idx="4009">
                  <c:v>2.124313823879E-2</c:v>
                </c:pt>
                <c:pt idx="4010">
                  <c:v>2.1300416439770001E-2</c:v>
                </c:pt>
                <c:pt idx="4011">
                  <c:v>2.1334726363420001E-2</c:v>
                </c:pt>
                <c:pt idx="4012">
                  <c:v>2.1351952105759998E-2</c:v>
                </c:pt>
                <c:pt idx="4013">
                  <c:v>2.1353948861359998E-2</c:v>
                </c:pt>
                <c:pt idx="4014">
                  <c:v>2.135741710663E-2</c:v>
                </c:pt>
                <c:pt idx="4015">
                  <c:v>2.1362822502850001E-2</c:v>
                </c:pt>
                <c:pt idx="4016">
                  <c:v>2.13674902916E-2</c:v>
                </c:pt>
                <c:pt idx="4017">
                  <c:v>2.1371174603699999E-2</c:v>
                </c:pt>
                <c:pt idx="4018">
                  <c:v>2.137567661703E-2</c:v>
                </c:pt>
                <c:pt idx="4019">
                  <c:v>2.1381881088019999E-2</c:v>
                </c:pt>
                <c:pt idx="4020">
                  <c:v>2.1389190107579999E-2</c:v>
                </c:pt>
                <c:pt idx="4021">
                  <c:v>2.1419011056419999E-2</c:v>
                </c:pt>
                <c:pt idx="4022">
                  <c:v>2.146986313164E-2</c:v>
                </c:pt>
                <c:pt idx="4023">
                  <c:v>2.153385616839E-2</c:v>
                </c:pt>
                <c:pt idx="4024">
                  <c:v>2.1588450297710001E-2</c:v>
                </c:pt>
                <c:pt idx="4025">
                  <c:v>2.1627655252810001E-2</c:v>
                </c:pt>
                <c:pt idx="4026">
                  <c:v>2.164809964597E-2</c:v>
                </c:pt>
                <c:pt idx="4027">
                  <c:v>2.165431715548E-2</c:v>
                </c:pt>
                <c:pt idx="4028">
                  <c:v>2.16610301286E-2</c:v>
                </c:pt>
                <c:pt idx="4029">
                  <c:v>2.1667314693330001E-2</c:v>
                </c:pt>
                <c:pt idx="4030">
                  <c:v>2.1673876792189999E-2</c:v>
                </c:pt>
                <c:pt idx="4031">
                  <c:v>2.1682400256399999E-2</c:v>
                </c:pt>
                <c:pt idx="4032">
                  <c:v>2.16899830848E-2</c:v>
                </c:pt>
                <c:pt idx="4033">
                  <c:v>2.1690003573890001E-2</c:v>
                </c:pt>
                <c:pt idx="4034">
                  <c:v>2.1707180887460001E-2</c:v>
                </c:pt>
                <c:pt idx="4035">
                  <c:v>2.1735565736889999E-2</c:v>
                </c:pt>
                <c:pt idx="4036">
                  <c:v>2.1778913214800001E-2</c:v>
                </c:pt>
                <c:pt idx="4037">
                  <c:v>2.1841175854209999E-2</c:v>
                </c:pt>
                <c:pt idx="4038">
                  <c:v>2.190048806369E-2</c:v>
                </c:pt>
                <c:pt idx="4039">
                  <c:v>2.194638550282E-2</c:v>
                </c:pt>
                <c:pt idx="4040">
                  <c:v>2.1975172683600001E-2</c:v>
                </c:pt>
                <c:pt idx="4041">
                  <c:v>2.1987846121190001E-2</c:v>
                </c:pt>
                <c:pt idx="4042">
                  <c:v>2.198605798185E-2</c:v>
                </c:pt>
                <c:pt idx="4043">
                  <c:v>2.1996591240170001E-2</c:v>
                </c:pt>
                <c:pt idx="4044">
                  <c:v>2.1996404975649999E-2</c:v>
                </c:pt>
                <c:pt idx="4045">
                  <c:v>2.1998343989250001E-2</c:v>
                </c:pt>
                <c:pt idx="4046">
                  <c:v>2.200673148036E-2</c:v>
                </c:pt>
                <c:pt idx="4047">
                  <c:v>2.2009933367370001E-2</c:v>
                </c:pt>
                <c:pt idx="4048">
                  <c:v>2.2016188129779998E-2</c:v>
                </c:pt>
                <c:pt idx="4049">
                  <c:v>2.203282527626E-2</c:v>
                </c:pt>
                <c:pt idx="4050">
                  <c:v>2.2068174555899999E-2</c:v>
                </c:pt>
                <c:pt idx="4051">
                  <c:v>2.2114625200630001E-2</c:v>
                </c:pt>
                <c:pt idx="4052">
                  <c:v>2.2177642211320001E-2</c:v>
                </c:pt>
                <c:pt idx="4053">
                  <c:v>2.2231087088580001E-2</c:v>
                </c:pt>
                <c:pt idx="4054">
                  <c:v>2.2280251607299999E-2</c:v>
                </c:pt>
                <c:pt idx="4055">
                  <c:v>2.2306237369780001E-2</c:v>
                </c:pt>
                <c:pt idx="4056">
                  <c:v>2.231327444315E-2</c:v>
                </c:pt>
                <c:pt idx="4057">
                  <c:v>2.2318897768860001E-2</c:v>
                </c:pt>
                <c:pt idx="4058">
                  <c:v>2.2321159020070001E-2</c:v>
                </c:pt>
                <c:pt idx="4059">
                  <c:v>2.232326380908E-2</c:v>
                </c:pt>
                <c:pt idx="4060">
                  <c:v>2.232417464256E-2</c:v>
                </c:pt>
                <c:pt idx="4061">
                  <c:v>2.2332031279800001E-2</c:v>
                </c:pt>
                <c:pt idx="4062">
                  <c:v>2.2332763299350002E-2</c:v>
                </c:pt>
                <c:pt idx="4063">
                  <c:v>2.2335376590490001E-2</c:v>
                </c:pt>
                <c:pt idx="4064">
                  <c:v>2.2348525002600001E-2</c:v>
                </c:pt>
                <c:pt idx="4065">
                  <c:v>2.2383587434889999E-2</c:v>
                </c:pt>
                <c:pt idx="4066">
                  <c:v>2.2436449304220001E-2</c:v>
                </c:pt>
                <c:pt idx="4067">
                  <c:v>2.2489916533230001E-2</c:v>
                </c:pt>
                <c:pt idx="4068">
                  <c:v>2.254494838417E-2</c:v>
                </c:pt>
                <c:pt idx="4069">
                  <c:v>2.2597163915629999E-2</c:v>
                </c:pt>
                <c:pt idx="4070">
                  <c:v>2.2626582533119999E-2</c:v>
                </c:pt>
                <c:pt idx="4071">
                  <c:v>2.2633425891400001E-2</c:v>
                </c:pt>
                <c:pt idx="4072">
                  <c:v>2.264160476625E-2</c:v>
                </c:pt>
                <c:pt idx="4073">
                  <c:v>2.2645734250550002E-2</c:v>
                </c:pt>
                <c:pt idx="4074">
                  <c:v>2.2647580131889999E-2</c:v>
                </c:pt>
                <c:pt idx="4075">
                  <c:v>2.2652210667729999E-2</c:v>
                </c:pt>
                <c:pt idx="4076">
                  <c:v>2.265723049641E-2</c:v>
                </c:pt>
                <c:pt idx="4077">
                  <c:v>2.266102842987E-2</c:v>
                </c:pt>
                <c:pt idx="4078">
                  <c:v>2.2665731608870001E-2</c:v>
                </c:pt>
                <c:pt idx="4079">
                  <c:v>2.2679604589939999E-2</c:v>
                </c:pt>
                <c:pt idx="4080">
                  <c:v>2.271266281605E-2</c:v>
                </c:pt>
                <c:pt idx="4081">
                  <c:v>2.2766862064600001E-2</c:v>
                </c:pt>
                <c:pt idx="4082">
                  <c:v>2.28224620223E-2</c:v>
                </c:pt>
                <c:pt idx="4083">
                  <c:v>2.2879920899869999E-2</c:v>
                </c:pt>
                <c:pt idx="4084">
                  <c:v>2.292224951088E-2</c:v>
                </c:pt>
                <c:pt idx="4085">
                  <c:v>2.2937968373300002E-2</c:v>
                </c:pt>
                <c:pt idx="4086">
                  <c:v>2.2939777001739999E-2</c:v>
                </c:pt>
                <c:pt idx="4087">
                  <c:v>2.2948823869230001E-2</c:v>
                </c:pt>
                <c:pt idx="4088">
                  <c:v>2.2957541048530001E-2</c:v>
                </c:pt>
                <c:pt idx="4089">
                  <c:v>2.2960651665930001E-2</c:v>
                </c:pt>
                <c:pt idx="4090">
                  <c:v>2.2969741374250001E-2</c:v>
                </c:pt>
                <c:pt idx="4091">
                  <c:v>2.2974343970419999E-2</c:v>
                </c:pt>
                <c:pt idx="4092">
                  <c:v>2.298153191805E-2</c:v>
                </c:pt>
                <c:pt idx="4093">
                  <c:v>2.2988589480519999E-2</c:v>
                </c:pt>
                <c:pt idx="4094">
                  <c:v>2.3013234138490001E-2</c:v>
                </c:pt>
                <c:pt idx="4095">
                  <c:v>2.306264266372E-2</c:v>
                </c:pt>
                <c:pt idx="4096">
                  <c:v>2.3127770051359998E-2</c:v>
                </c:pt>
                <c:pt idx="4097">
                  <c:v>2.318066172302E-2</c:v>
                </c:pt>
                <c:pt idx="4098">
                  <c:v>2.3222904652359998E-2</c:v>
                </c:pt>
                <c:pt idx="4099">
                  <c:v>2.324056252837E-2</c:v>
                </c:pt>
                <c:pt idx="4100">
                  <c:v>2.324816584587E-2</c:v>
                </c:pt>
                <c:pt idx="4101">
                  <c:v>2.3257335647940001E-2</c:v>
                </c:pt>
                <c:pt idx="4102">
                  <c:v>2.326574549079E-2</c:v>
                </c:pt>
                <c:pt idx="4103">
                  <c:v>2.3275064304469999E-2</c:v>
                </c:pt>
                <c:pt idx="4104">
                  <c:v>2.3282840847969999E-2</c:v>
                </c:pt>
                <c:pt idx="4105">
                  <c:v>2.3293102160099999E-2</c:v>
                </c:pt>
                <c:pt idx="4106">
                  <c:v>2.3298559710380001E-2</c:v>
                </c:pt>
                <c:pt idx="4107">
                  <c:v>2.331456542015E-2</c:v>
                </c:pt>
                <c:pt idx="4108">
                  <c:v>2.3342719301579998E-2</c:v>
                </c:pt>
                <c:pt idx="4109">
                  <c:v>2.339605614543E-2</c:v>
                </c:pt>
                <c:pt idx="4110">
                  <c:v>2.3460939526560001E-2</c:v>
                </c:pt>
                <c:pt idx="4111">
                  <c:v>2.351302094758E-2</c:v>
                </c:pt>
                <c:pt idx="4112">
                  <c:v>2.3543601855640001E-2</c:v>
                </c:pt>
                <c:pt idx="4113">
                  <c:v>2.3560965433720001E-2</c:v>
                </c:pt>
                <c:pt idx="4114">
                  <c:v>2.3571657016870001E-2</c:v>
                </c:pt>
                <c:pt idx="4115">
                  <c:v>2.3584194481369999E-2</c:v>
                </c:pt>
                <c:pt idx="4116">
                  <c:v>2.3598691448569999E-2</c:v>
                </c:pt>
                <c:pt idx="4117">
                  <c:v>2.36119478941E-2</c:v>
                </c:pt>
                <c:pt idx="4118">
                  <c:v>2.3621568456290001E-2</c:v>
                </c:pt>
                <c:pt idx="4119">
                  <c:v>2.3633919656279999E-2</c:v>
                </c:pt>
                <c:pt idx="4120">
                  <c:v>2.364713139832E-2</c:v>
                </c:pt>
                <c:pt idx="4121">
                  <c:v>2.3669779300689999E-2</c:v>
                </c:pt>
                <c:pt idx="4122">
                  <c:v>2.371640317142E-2</c:v>
                </c:pt>
                <c:pt idx="4123">
                  <c:v>2.377877943218E-2</c:v>
                </c:pt>
                <c:pt idx="4124">
                  <c:v>2.384180948138E-2</c:v>
                </c:pt>
                <c:pt idx="4125">
                  <c:v>2.3873863741759999E-2</c:v>
                </c:pt>
                <c:pt idx="4126">
                  <c:v>2.3890674114230001E-2</c:v>
                </c:pt>
                <c:pt idx="4127">
                  <c:v>2.3907583206890001E-2</c:v>
                </c:pt>
                <c:pt idx="4128">
                  <c:v>2.3926749825480001E-2</c:v>
                </c:pt>
                <c:pt idx="4129">
                  <c:v>2.394363097847E-2</c:v>
                </c:pt>
                <c:pt idx="4130">
                  <c:v>2.3955255746840001E-2</c:v>
                </c:pt>
                <c:pt idx="4131">
                  <c:v>2.397416904569E-2</c:v>
                </c:pt>
                <c:pt idx="4132">
                  <c:v>2.3988723754879999E-2</c:v>
                </c:pt>
                <c:pt idx="4133">
                  <c:v>2.4005599319930002E-2</c:v>
                </c:pt>
                <c:pt idx="4134">
                  <c:v>2.4026507511730001E-2</c:v>
                </c:pt>
                <c:pt idx="4135">
                  <c:v>2.4080369621519999E-2</c:v>
                </c:pt>
                <c:pt idx="4136">
                  <c:v>2.4146674200889999E-2</c:v>
                </c:pt>
                <c:pt idx="4137">
                  <c:v>2.420202828944E-2</c:v>
                </c:pt>
                <c:pt idx="4138">
                  <c:v>2.423493005335E-2</c:v>
                </c:pt>
                <c:pt idx="4139">
                  <c:v>2.4254238232969998E-2</c:v>
                </c:pt>
                <c:pt idx="4140">
                  <c:v>2.4272205308080001E-2</c:v>
                </c:pt>
                <c:pt idx="4141">
                  <c:v>2.4287901818749999E-2</c:v>
                </c:pt>
                <c:pt idx="4142">
                  <c:v>2.4307044222949999E-2</c:v>
                </c:pt>
                <c:pt idx="4143">
                  <c:v>2.4322345852850001E-2</c:v>
                </c:pt>
                <c:pt idx="4144">
                  <c:v>2.4342861026530001E-2</c:v>
                </c:pt>
                <c:pt idx="4145">
                  <c:v>2.435859292746E-2</c:v>
                </c:pt>
                <c:pt idx="4146">
                  <c:v>2.4375841021540001E-2</c:v>
                </c:pt>
                <c:pt idx="4147">
                  <c:v>2.4402653798459999E-2</c:v>
                </c:pt>
                <c:pt idx="4148">
                  <c:v>2.4455832317469998E-2</c:v>
                </c:pt>
                <c:pt idx="4149">
                  <c:v>2.4524470791219999E-2</c:v>
                </c:pt>
                <c:pt idx="4150">
                  <c:v>2.4589447304610001E-2</c:v>
                </c:pt>
                <c:pt idx="4151">
                  <c:v>2.4633686989549999E-2</c:v>
                </c:pt>
                <c:pt idx="4152">
                  <c:v>2.4651810526850001E-2</c:v>
                </c:pt>
                <c:pt idx="4153">
                  <c:v>2.4667931720609999E-2</c:v>
                </c:pt>
                <c:pt idx="4154">
                  <c:v>2.4680569767950002E-2</c:v>
                </c:pt>
                <c:pt idx="4155">
                  <c:v>2.469698339701E-2</c:v>
                </c:pt>
                <c:pt idx="4156">
                  <c:v>2.4714246392249999E-2</c:v>
                </c:pt>
                <c:pt idx="4157">
                  <c:v>2.4733152240509999E-2</c:v>
                </c:pt>
                <c:pt idx="4158">
                  <c:v>2.4745646864180001E-2</c:v>
                </c:pt>
                <c:pt idx="4159">
                  <c:v>2.4757953360679999E-2</c:v>
                </c:pt>
                <c:pt idx="4160">
                  <c:v>2.477673068643E-2</c:v>
                </c:pt>
                <c:pt idx="4161">
                  <c:v>2.4816870689390001E-2</c:v>
                </c:pt>
                <c:pt idx="4162">
                  <c:v>2.4881824851039999E-2</c:v>
                </c:pt>
                <c:pt idx="4163">
                  <c:v>2.4948058649900001E-2</c:v>
                </c:pt>
                <c:pt idx="4164">
                  <c:v>2.5004217401150001E-2</c:v>
                </c:pt>
                <c:pt idx="4165">
                  <c:v>2.5038618594409999E-2</c:v>
                </c:pt>
                <c:pt idx="4166">
                  <c:v>2.5056613609189999E-2</c:v>
                </c:pt>
                <c:pt idx="4167">
                  <c:v>2.5067096576089999E-2</c:v>
                </c:pt>
                <c:pt idx="4168">
                  <c:v>2.5079706683750001E-2</c:v>
                </c:pt>
                <c:pt idx="4169">
                  <c:v>2.5092639029030001E-2</c:v>
                </c:pt>
                <c:pt idx="4170">
                  <c:v>2.510459348559E-2</c:v>
                </c:pt>
                <c:pt idx="4171">
                  <c:v>2.511640638113E-2</c:v>
                </c:pt>
                <c:pt idx="4172">
                  <c:v>2.5128046050670001E-2</c:v>
                </c:pt>
                <c:pt idx="4173">
                  <c:v>2.513960003853E-2</c:v>
                </c:pt>
                <c:pt idx="4174">
                  <c:v>2.5162899866699999E-2</c:v>
                </c:pt>
                <c:pt idx="4175">
                  <c:v>2.520505711436E-2</c:v>
                </c:pt>
                <c:pt idx="4176">
                  <c:v>2.5265358388419999E-2</c:v>
                </c:pt>
                <c:pt idx="4177">
                  <c:v>2.532917261124E-2</c:v>
                </c:pt>
                <c:pt idx="4178">
                  <c:v>2.5394076481459998E-2</c:v>
                </c:pt>
                <c:pt idx="4179">
                  <c:v>2.5448391214010001E-2</c:v>
                </c:pt>
                <c:pt idx="4180">
                  <c:v>2.548174373806E-2</c:v>
                </c:pt>
                <c:pt idx="4181">
                  <c:v>2.549803629518E-2</c:v>
                </c:pt>
                <c:pt idx="4182">
                  <c:v>2.5508757680650002E-2</c:v>
                </c:pt>
                <c:pt idx="4183">
                  <c:v>2.5522371754050002E-2</c:v>
                </c:pt>
                <c:pt idx="4184">
                  <c:v>2.5534335523840001E-2</c:v>
                </c:pt>
                <c:pt idx="4185">
                  <c:v>2.5543447583910001E-2</c:v>
                </c:pt>
                <c:pt idx="4186">
                  <c:v>2.555391564965E-2</c:v>
                </c:pt>
                <c:pt idx="4187">
                  <c:v>2.5566287338729999E-2</c:v>
                </c:pt>
                <c:pt idx="4188">
                  <c:v>2.5579478591679999E-2</c:v>
                </c:pt>
                <c:pt idx="4189">
                  <c:v>2.5605006143450001E-2</c:v>
                </c:pt>
                <c:pt idx="4190">
                  <c:v>2.565038017929E-2</c:v>
                </c:pt>
                <c:pt idx="4191">
                  <c:v>2.5713682174680001E-2</c:v>
                </c:pt>
                <c:pt idx="4192">
                  <c:v>2.5784080848100001E-2</c:v>
                </c:pt>
                <c:pt idx="4193">
                  <c:v>2.5853997096420001E-2</c:v>
                </c:pt>
                <c:pt idx="4194">
                  <c:v>2.5913819670679999E-2</c:v>
                </c:pt>
                <c:pt idx="4195">
                  <c:v>2.5956213474270001E-2</c:v>
                </c:pt>
                <c:pt idx="4196">
                  <c:v>2.597852982581E-2</c:v>
                </c:pt>
                <c:pt idx="4197">
                  <c:v>2.599810436368E-2</c:v>
                </c:pt>
                <c:pt idx="4198">
                  <c:v>2.6013499125840001E-2</c:v>
                </c:pt>
                <c:pt idx="4199">
                  <c:v>2.6028757914899999E-2</c:v>
                </c:pt>
                <c:pt idx="4200">
                  <c:v>2.6046220213170001E-2</c:v>
                </c:pt>
                <c:pt idx="4201">
                  <c:v>2.6062507182360001E-2</c:v>
                </c:pt>
                <c:pt idx="4202">
                  <c:v>2.6079904288050001E-2</c:v>
                </c:pt>
                <c:pt idx="4203">
                  <c:v>2.6094624772670001E-2</c:v>
                </c:pt>
                <c:pt idx="4204">
                  <c:v>2.6122881099580001E-2</c:v>
                </c:pt>
                <c:pt idx="4205">
                  <c:v>2.6170099154110001E-2</c:v>
                </c:pt>
                <c:pt idx="4206">
                  <c:v>2.623704448342E-2</c:v>
                </c:pt>
                <c:pt idx="4207">
                  <c:v>2.6306781917809999E-2</c:v>
                </c:pt>
                <c:pt idx="4208">
                  <c:v>2.6383491232990001E-2</c:v>
                </c:pt>
                <c:pt idx="4209">
                  <c:v>2.644897066057E-2</c:v>
                </c:pt>
                <c:pt idx="4210">
                  <c:v>2.6494005694990001E-2</c:v>
                </c:pt>
                <c:pt idx="4211">
                  <c:v>2.6524847373369999E-2</c:v>
                </c:pt>
                <c:pt idx="4212">
                  <c:v>2.654164284468E-2</c:v>
                </c:pt>
                <c:pt idx="4213">
                  <c:v>2.6563240215180001E-2</c:v>
                </c:pt>
                <c:pt idx="4214">
                  <c:v>2.6581566780810001E-2</c:v>
                </c:pt>
                <c:pt idx="4215">
                  <c:v>2.6600953191520001E-2</c:v>
                </c:pt>
                <c:pt idx="4216">
                  <c:v>2.6616973802450001E-2</c:v>
                </c:pt>
                <c:pt idx="4217">
                  <c:v>2.6637502014640001E-2</c:v>
                </c:pt>
                <c:pt idx="4218">
                  <c:v>2.6654370129110001E-2</c:v>
                </c:pt>
                <c:pt idx="4219">
                  <c:v>2.6677073910830001E-2</c:v>
                </c:pt>
                <c:pt idx="4220">
                  <c:v>2.672428637743E-2</c:v>
                </c:pt>
                <c:pt idx="4221">
                  <c:v>2.6787841692570001E-2</c:v>
                </c:pt>
                <c:pt idx="4222">
                  <c:v>2.6860358193519999E-2</c:v>
                </c:pt>
                <c:pt idx="4223">
                  <c:v>2.6931989938019998E-2</c:v>
                </c:pt>
                <c:pt idx="4224">
                  <c:v>2.6997670531270002E-2</c:v>
                </c:pt>
                <c:pt idx="4225">
                  <c:v>2.7038427069780002E-2</c:v>
                </c:pt>
                <c:pt idx="4226">
                  <c:v>2.706798352301E-2</c:v>
                </c:pt>
                <c:pt idx="4227">
                  <c:v>2.7085158973930001E-2</c:v>
                </c:pt>
                <c:pt idx="4228">
                  <c:v>2.7103496715430001E-2</c:v>
                </c:pt>
                <c:pt idx="4229">
                  <c:v>2.7126833796500001E-2</c:v>
                </c:pt>
                <c:pt idx="4230">
                  <c:v>2.7148734778170001E-2</c:v>
                </c:pt>
                <c:pt idx="4231">
                  <c:v>2.7169458568100002E-2</c:v>
                </c:pt>
                <c:pt idx="4232">
                  <c:v>2.7194632217289998E-2</c:v>
                </c:pt>
                <c:pt idx="4233">
                  <c:v>2.722145244479E-2</c:v>
                </c:pt>
                <c:pt idx="4234">
                  <c:v>2.725423127413E-2</c:v>
                </c:pt>
                <c:pt idx="4235">
                  <c:v>2.731699682772E-2</c:v>
                </c:pt>
                <c:pt idx="4236">
                  <c:v>2.7387717738750001E-2</c:v>
                </c:pt>
                <c:pt idx="4237">
                  <c:v>2.7469748631119999E-2</c:v>
                </c:pt>
                <c:pt idx="4238">
                  <c:v>2.754442580044E-2</c:v>
                </c:pt>
                <c:pt idx="4239">
                  <c:v>2.7593167498709999E-2</c:v>
                </c:pt>
                <c:pt idx="4240">
                  <c:v>2.762619778514E-2</c:v>
                </c:pt>
                <c:pt idx="4241">
                  <c:v>2.7653506025669999E-2</c:v>
                </c:pt>
                <c:pt idx="4242">
                  <c:v>2.7680533006789999E-2</c:v>
                </c:pt>
                <c:pt idx="4243">
                  <c:v>2.7706045657400001E-2</c:v>
                </c:pt>
                <c:pt idx="4244">
                  <c:v>2.773424983025E-2</c:v>
                </c:pt>
                <c:pt idx="4245">
                  <c:v>2.7756374329330001E-2</c:v>
                </c:pt>
                <c:pt idx="4246">
                  <c:v>2.7787880972029999E-2</c:v>
                </c:pt>
                <c:pt idx="4247">
                  <c:v>2.781444229186E-2</c:v>
                </c:pt>
                <c:pt idx="4248">
                  <c:v>2.7852613478900001E-2</c:v>
                </c:pt>
                <c:pt idx="4249">
                  <c:v>2.7918532490730001E-2</c:v>
                </c:pt>
                <c:pt idx="4250">
                  <c:v>2.7994967997069999E-2</c:v>
                </c:pt>
                <c:pt idx="4251">
                  <c:v>2.8072517365219998E-2</c:v>
                </c:pt>
                <c:pt idx="4252">
                  <c:v>2.8136266395449999E-2</c:v>
                </c:pt>
                <c:pt idx="4253">
                  <c:v>2.8174847364429999E-2</c:v>
                </c:pt>
                <c:pt idx="4254">
                  <c:v>2.8200754895810001E-2</c:v>
                </c:pt>
                <c:pt idx="4255">
                  <c:v>2.8231941163540001E-2</c:v>
                </c:pt>
                <c:pt idx="4256">
                  <c:v>2.8258508071299999E-2</c:v>
                </c:pt>
                <c:pt idx="4257">
                  <c:v>2.8288759291170001E-2</c:v>
                </c:pt>
                <c:pt idx="4258">
                  <c:v>2.8314201161270001E-2</c:v>
                </c:pt>
                <c:pt idx="4259">
                  <c:v>2.834254875779E-2</c:v>
                </c:pt>
                <c:pt idx="4260">
                  <c:v>2.8371443971989999E-2</c:v>
                </c:pt>
                <c:pt idx="4261">
                  <c:v>2.840805053711E-2</c:v>
                </c:pt>
                <c:pt idx="4262">
                  <c:v>2.8453409671779999E-2</c:v>
                </c:pt>
                <c:pt idx="4263">
                  <c:v>2.8525207191709999E-2</c:v>
                </c:pt>
                <c:pt idx="4264">
                  <c:v>2.860608883202E-2</c:v>
                </c:pt>
                <c:pt idx="4265">
                  <c:v>2.8666822239760002E-2</c:v>
                </c:pt>
                <c:pt idx="4266">
                  <c:v>2.8705295175310001E-2</c:v>
                </c:pt>
                <c:pt idx="4267">
                  <c:v>2.8734570369119999E-2</c:v>
                </c:pt>
                <c:pt idx="4268">
                  <c:v>2.8765454888340002E-2</c:v>
                </c:pt>
                <c:pt idx="4269">
                  <c:v>2.8791196644309999E-2</c:v>
                </c:pt>
                <c:pt idx="4270">
                  <c:v>2.88201700896E-2</c:v>
                </c:pt>
                <c:pt idx="4271">
                  <c:v>2.8844131156799999E-2</c:v>
                </c:pt>
                <c:pt idx="4272">
                  <c:v>2.8874676674599999E-2</c:v>
                </c:pt>
                <c:pt idx="4273">
                  <c:v>2.890242263675E-2</c:v>
                </c:pt>
                <c:pt idx="4274">
                  <c:v>2.893108129501E-2</c:v>
                </c:pt>
                <c:pt idx="4275">
                  <c:v>2.8979621827599999E-2</c:v>
                </c:pt>
                <c:pt idx="4276">
                  <c:v>2.9049905017020001E-2</c:v>
                </c:pt>
                <c:pt idx="4277">
                  <c:v>2.9127381742E-2</c:v>
                </c:pt>
                <c:pt idx="4278">
                  <c:v>2.9185157269240002E-2</c:v>
                </c:pt>
                <c:pt idx="4279">
                  <c:v>2.922201529145E-2</c:v>
                </c:pt>
                <c:pt idx="4280">
                  <c:v>2.9245946556330001E-2</c:v>
                </c:pt>
                <c:pt idx="4281">
                  <c:v>2.927260100842E-2</c:v>
                </c:pt>
                <c:pt idx="4282">
                  <c:v>2.9297223314639999E-2</c:v>
                </c:pt>
                <c:pt idx="4283">
                  <c:v>2.9321752488609999E-2</c:v>
                </c:pt>
                <c:pt idx="4284">
                  <c:v>2.9353562742469998E-2</c:v>
                </c:pt>
                <c:pt idx="4285">
                  <c:v>2.938245609403E-2</c:v>
                </c:pt>
                <c:pt idx="4286">
                  <c:v>2.9410159215329999E-2</c:v>
                </c:pt>
                <c:pt idx="4287">
                  <c:v>2.944147400558E-2</c:v>
                </c:pt>
                <c:pt idx="4288">
                  <c:v>2.949601598084E-2</c:v>
                </c:pt>
                <c:pt idx="4289">
                  <c:v>2.956661581993E-2</c:v>
                </c:pt>
                <c:pt idx="4290">
                  <c:v>2.965526655316E-2</c:v>
                </c:pt>
                <c:pt idx="4291">
                  <c:v>2.9730755835769999E-2</c:v>
                </c:pt>
                <c:pt idx="4292">
                  <c:v>2.9782842844719999E-2</c:v>
                </c:pt>
                <c:pt idx="4293">
                  <c:v>2.9822550714019999E-2</c:v>
                </c:pt>
                <c:pt idx="4294">
                  <c:v>2.9853248968719999E-2</c:v>
                </c:pt>
                <c:pt idx="4295">
                  <c:v>2.988312579691E-2</c:v>
                </c:pt>
                <c:pt idx="4296">
                  <c:v>2.9915504157540001E-2</c:v>
                </c:pt>
                <c:pt idx="4297">
                  <c:v>2.9948512092230001E-2</c:v>
                </c:pt>
                <c:pt idx="4298">
                  <c:v>2.9973249882460001E-2</c:v>
                </c:pt>
                <c:pt idx="4299">
                  <c:v>3.0006883665920001E-2</c:v>
                </c:pt>
                <c:pt idx="4300">
                  <c:v>3.0033480376009999E-2</c:v>
                </c:pt>
                <c:pt idx="4301">
                  <c:v>3.0070889741179999E-2</c:v>
                </c:pt>
                <c:pt idx="4302">
                  <c:v>3.0131472274659999E-2</c:v>
                </c:pt>
                <c:pt idx="4303">
                  <c:v>3.0208706855769998E-2</c:v>
                </c:pt>
                <c:pt idx="4304">
                  <c:v>3.0283519998190001E-2</c:v>
                </c:pt>
                <c:pt idx="4305">
                  <c:v>3.0347907915710001E-2</c:v>
                </c:pt>
                <c:pt idx="4306">
                  <c:v>3.038572892547E-2</c:v>
                </c:pt>
                <c:pt idx="4307">
                  <c:v>3.0406028032300001E-2</c:v>
                </c:pt>
                <c:pt idx="4308">
                  <c:v>3.043291904032E-2</c:v>
                </c:pt>
                <c:pt idx="4309">
                  <c:v>3.0455609783529999E-2</c:v>
                </c:pt>
                <c:pt idx="4310">
                  <c:v>3.048146702349E-2</c:v>
                </c:pt>
                <c:pt idx="4311">
                  <c:v>3.050799109042E-2</c:v>
                </c:pt>
                <c:pt idx="4312">
                  <c:v>3.0533496290450001E-2</c:v>
                </c:pt>
                <c:pt idx="4313">
                  <c:v>3.0553825199599999E-2</c:v>
                </c:pt>
                <c:pt idx="4314">
                  <c:v>3.0582072213289999E-2</c:v>
                </c:pt>
                <c:pt idx="4315">
                  <c:v>3.0620675534009999E-2</c:v>
                </c:pt>
                <c:pt idx="4316">
                  <c:v>3.0686147511009999E-2</c:v>
                </c:pt>
                <c:pt idx="4317">
                  <c:v>3.0767006799579999E-2</c:v>
                </c:pt>
                <c:pt idx="4318">
                  <c:v>3.0841190367939999E-2</c:v>
                </c:pt>
                <c:pt idx="4319">
                  <c:v>3.090652637184E-2</c:v>
                </c:pt>
                <c:pt idx="4320">
                  <c:v>3.0948674306270001E-2</c:v>
                </c:pt>
                <c:pt idx="4321">
                  <c:v>3.097267262638E-2</c:v>
                </c:pt>
                <c:pt idx="4322">
                  <c:v>3.099583648145E-2</c:v>
                </c:pt>
                <c:pt idx="4323">
                  <c:v>3.1021824106569999E-2</c:v>
                </c:pt>
                <c:pt idx="4324">
                  <c:v>3.104640170932E-2</c:v>
                </c:pt>
                <c:pt idx="4325">
                  <c:v>3.1070752069350002E-2</c:v>
                </c:pt>
                <c:pt idx="4326">
                  <c:v>3.1098008155819999E-2</c:v>
                </c:pt>
                <c:pt idx="4327">
                  <c:v>3.1125646084549999E-2</c:v>
                </c:pt>
                <c:pt idx="4328">
                  <c:v>3.115466237068E-2</c:v>
                </c:pt>
                <c:pt idx="4329">
                  <c:v>3.1191973015670001E-2</c:v>
                </c:pt>
                <c:pt idx="4330">
                  <c:v>3.1253825873139997E-2</c:v>
                </c:pt>
                <c:pt idx="4331">
                  <c:v>3.133246675134E-2</c:v>
                </c:pt>
                <c:pt idx="4332">
                  <c:v>3.1408637762070001E-2</c:v>
                </c:pt>
                <c:pt idx="4333">
                  <c:v>3.146072477102E-2</c:v>
                </c:pt>
                <c:pt idx="4334">
                  <c:v>3.1492967158560002E-2</c:v>
                </c:pt>
                <c:pt idx="4335">
                  <c:v>3.1525824218990001E-2</c:v>
                </c:pt>
                <c:pt idx="4336">
                  <c:v>3.1556896865369999E-2</c:v>
                </c:pt>
                <c:pt idx="4337">
                  <c:v>3.1585551798340002E-2</c:v>
                </c:pt>
                <c:pt idx="4338">
                  <c:v>3.1621411442759997E-2</c:v>
                </c:pt>
                <c:pt idx="4339">
                  <c:v>3.1661409884690003E-2</c:v>
                </c:pt>
                <c:pt idx="4340">
                  <c:v>3.1696204096079997E-2</c:v>
                </c:pt>
                <c:pt idx="4341">
                  <c:v>3.1742032617330003E-2</c:v>
                </c:pt>
                <c:pt idx="4342">
                  <c:v>3.1786616891619997E-2</c:v>
                </c:pt>
                <c:pt idx="4343">
                  <c:v>3.1858630478380001E-2</c:v>
                </c:pt>
                <c:pt idx="4344">
                  <c:v>3.1950883567330002E-2</c:v>
                </c:pt>
                <c:pt idx="4345">
                  <c:v>3.2032255083319999E-2</c:v>
                </c:pt>
                <c:pt idx="4346">
                  <c:v>3.2091401517389997E-2</c:v>
                </c:pt>
                <c:pt idx="4347">
                  <c:v>3.2137311995029998E-2</c:v>
                </c:pt>
                <c:pt idx="4348">
                  <c:v>3.2176405191420003E-2</c:v>
                </c:pt>
                <c:pt idx="4349">
                  <c:v>3.2211661338810003E-2</c:v>
                </c:pt>
                <c:pt idx="4350">
                  <c:v>3.2250363379720003E-2</c:v>
                </c:pt>
                <c:pt idx="4351">
                  <c:v>3.2281994819640003E-2</c:v>
                </c:pt>
                <c:pt idx="4352">
                  <c:v>3.2321672886610003E-2</c:v>
                </c:pt>
                <c:pt idx="4353">
                  <c:v>3.2361287623640003E-2</c:v>
                </c:pt>
                <c:pt idx="4354">
                  <c:v>3.2397247850890001E-2</c:v>
                </c:pt>
                <c:pt idx="4355">
                  <c:v>3.244753181934E-2</c:v>
                </c:pt>
                <c:pt idx="4356">
                  <c:v>3.2519374042750002E-2</c:v>
                </c:pt>
                <c:pt idx="4357">
                  <c:v>3.2606761902570003E-2</c:v>
                </c:pt>
                <c:pt idx="4358">
                  <c:v>3.2684721052650002E-2</c:v>
                </c:pt>
                <c:pt idx="4359">
                  <c:v>3.2743200659749998E-2</c:v>
                </c:pt>
                <c:pt idx="4360">
                  <c:v>3.2784629613159998E-2</c:v>
                </c:pt>
                <c:pt idx="4361">
                  <c:v>3.2825488597150003E-2</c:v>
                </c:pt>
                <c:pt idx="4362">
                  <c:v>3.286226838827E-2</c:v>
                </c:pt>
                <c:pt idx="4363">
                  <c:v>3.2899420708420002E-2</c:v>
                </c:pt>
                <c:pt idx="4364">
                  <c:v>3.2943062484260002E-2</c:v>
                </c:pt>
                <c:pt idx="4365">
                  <c:v>3.2981570810079998E-2</c:v>
                </c:pt>
                <c:pt idx="4366">
                  <c:v>3.3022053539749997E-2</c:v>
                </c:pt>
                <c:pt idx="4367">
                  <c:v>3.3065333962439998E-2</c:v>
                </c:pt>
                <c:pt idx="4368">
                  <c:v>3.3121656626460001E-2</c:v>
                </c:pt>
                <c:pt idx="4369">
                  <c:v>3.3196534961460002E-2</c:v>
                </c:pt>
                <c:pt idx="4370">
                  <c:v>3.3289026468989999E-2</c:v>
                </c:pt>
                <c:pt idx="4371">
                  <c:v>3.3362843096260003E-2</c:v>
                </c:pt>
                <c:pt idx="4372">
                  <c:v>3.3421169966460003E-2</c:v>
                </c:pt>
                <c:pt idx="4373">
                  <c:v>3.3465884625909999E-2</c:v>
                </c:pt>
                <c:pt idx="4374">
                  <c:v>3.3503554761410002E-2</c:v>
                </c:pt>
                <c:pt idx="4375">
                  <c:v>3.3548645675179997E-2</c:v>
                </c:pt>
                <c:pt idx="4376">
                  <c:v>3.3589735627169999E-2</c:v>
                </c:pt>
                <c:pt idx="4377">
                  <c:v>3.3631626516579999E-2</c:v>
                </c:pt>
                <c:pt idx="4378">
                  <c:v>3.3673804253340003E-2</c:v>
                </c:pt>
                <c:pt idx="4379">
                  <c:v>3.3717088401319997E-2</c:v>
                </c:pt>
                <c:pt idx="4380">
                  <c:v>3.3761866390710001E-2</c:v>
                </c:pt>
                <c:pt idx="4381">
                  <c:v>3.3825177699330002E-2</c:v>
                </c:pt>
                <c:pt idx="4382">
                  <c:v>3.3908851444720001E-2</c:v>
                </c:pt>
                <c:pt idx="4383">
                  <c:v>3.3999390900140002E-2</c:v>
                </c:pt>
                <c:pt idx="4384">
                  <c:v>3.4073285758500001E-2</c:v>
                </c:pt>
                <c:pt idx="4385">
                  <c:v>3.4118119627239998E-2</c:v>
                </c:pt>
                <c:pt idx="4386">
                  <c:v>3.4162878990170002E-2</c:v>
                </c:pt>
                <c:pt idx="4387">
                  <c:v>3.4202054142950002E-2</c:v>
                </c:pt>
                <c:pt idx="4388">
                  <c:v>3.4238819032909998E-2</c:v>
                </c:pt>
                <c:pt idx="4389">
                  <c:v>3.427945449948E-2</c:v>
                </c:pt>
                <c:pt idx="4390">
                  <c:v>3.431913256645E-2</c:v>
                </c:pt>
                <c:pt idx="4391">
                  <c:v>3.4357629716400002E-2</c:v>
                </c:pt>
                <c:pt idx="4392">
                  <c:v>3.4396920353169998E-2</c:v>
                </c:pt>
                <c:pt idx="4393">
                  <c:v>3.443985804915E-2</c:v>
                </c:pt>
                <c:pt idx="4394">
                  <c:v>3.4505784511569999E-2</c:v>
                </c:pt>
                <c:pt idx="4395">
                  <c:v>3.4597747027870003E-2</c:v>
                </c:pt>
                <c:pt idx="4396">
                  <c:v>3.4686561673879998E-2</c:v>
                </c:pt>
                <c:pt idx="4397">
                  <c:v>3.476643189788E-2</c:v>
                </c:pt>
                <c:pt idx="4398">
                  <c:v>3.4827336668969998E-2</c:v>
                </c:pt>
                <c:pt idx="4399">
                  <c:v>3.4875437617299998E-2</c:v>
                </c:pt>
                <c:pt idx="4400">
                  <c:v>3.4919284284110001E-2</c:v>
                </c:pt>
                <c:pt idx="4401">
                  <c:v>3.496603667736E-2</c:v>
                </c:pt>
                <c:pt idx="4402">
                  <c:v>3.5010453313589998E-2</c:v>
                </c:pt>
                <c:pt idx="4403">
                  <c:v>3.5057660192249998E-2</c:v>
                </c:pt>
                <c:pt idx="4404">
                  <c:v>3.5102035850290002E-2</c:v>
                </c:pt>
                <c:pt idx="4405">
                  <c:v>3.5147041082380003E-2</c:v>
                </c:pt>
                <c:pt idx="4406">
                  <c:v>3.5199645906690002E-2</c:v>
                </c:pt>
                <c:pt idx="4407">
                  <c:v>3.5262770950790001E-2</c:v>
                </c:pt>
                <c:pt idx="4408">
                  <c:v>3.5348396748300003E-2</c:v>
                </c:pt>
                <c:pt idx="4409">
                  <c:v>3.5442333668470001E-2</c:v>
                </c:pt>
                <c:pt idx="4410">
                  <c:v>3.5540118813509998E-2</c:v>
                </c:pt>
                <c:pt idx="4411">
                  <c:v>3.5621739923949999E-2</c:v>
                </c:pt>
                <c:pt idx="4412">
                  <c:v>3.5679522901769997E-2</c:v>
                </c:pt>
                <c:pt idx="4413">
                  <c:v>3.572470322251E-2</c:v>
                </c:pt>
                <c:pt idx="4414">
                  <c:v>3.5766076296569999E-2</c:v>
                </c:pt>
                <c:pt idx="4415">
                  <c:v>3.5807780921460003E-2</c:v>
                </c:pt>
                <c:pt idx="4416">
                  <c:v>3.5847928375010003E-2</c:v>
                </c:pt>
                <c:pt idx="4417">
                  <c:v>3.5889711230990003E-2</c:v>
                </c:pt>
                <c:pt idx="4418">
                  <c:v>3.593451157212E-2</c:v>
                </c:pt>
                <c:pt idx="4419">
                  <c:v>3.5980559885500002E-2</c:v>
                </c:pt>
                <c:pt idx="4420">
                  <c:v>3.6023534834379999E-2</c:v>
                </c:pt>
                <c:pt idx="4421">
                  <c:v>3.6082558333870002E-2</c:v>
                </c:pt>
                <c:pt idx="4422">
                  <c:v>3.6167252808810002E-2</c:v>
                </c:pt>
                <c:pt idx="4423">
                  <c:v>3.6258999258280002E-2</c:v>
                </c:pt>
                <c:pt idx="4424">
                  <c:v>3.63578312099E-2</c:v>
                </c:pt>
                <c:pt idx="4425">
                  <c:v>3.6438539624210002E-2</c:v>
                </c:pt>
                <c:pt idx="4426">
                  <c:v>3.6497075110669998E-2</c:v>
                </c:pt>
                <c:pt idx="4427">
                  <c:v>3.6545529961590002E-2</c:v>
                </c:pt>
                <c:pt idx="4428">
                  <c:v>3.658902272582E-2</c:v>
                </c:pt>
                <c:pt idx="4429">
                  <c:v>3.6634419113399999E-2</c:v>
                </c:pt>
                <c:pt idx="4430">
                  <c:v>3.6684673279519998E-2</c:v>
                </c:pt>
                <c:pt idx="4431">
                  <c:v>3.673467412591E-2</c:v>
                </c:pt>
                <c:pt idx="4432">
                  <c:v>3.6780986934899999E-2</c:v>
                </c:pt>
                <c:pt idx="4433">
                  <c:v>3.6835230886939997E-2</c:v>
                </c:pt>
                <c:pt idx="4434">
                  <c:v>3.6886543035509999E-2</c:v>
                </c:pt>
                <c:pt idx="4435">
                  <c:v>3.6956869065759998E-2</c:v>
                </c:pt>
                <c:pt idx="4436">
                  <c:v>3.7049885839219997E-2</c:v>
                </c:pt>
                <c:pt idx="4437">
                  <c:v>3.715571016073E-2</c:v>
                </c:pt>
                <c:pt idx="4438">
                  <c:v>3.7259720265870003E-2</c:v>
                </c:pt>
                <c:pt idx="4439">
                  <c:v>3.7350419908760001E-2</c:v>
                </c:pt>
                <c:pt idx="4440">
                  <c:v>3.741991147399E-2</c:v>
                </c:pt>
                <c:pt idx="4441">
                  <c:v>3.7484902888539999E-2</c:v>
                </c:pt>
                <c:pt idx="4442">
                  <c:v>3.7556074559689998E-2</c:v>
                </c:pt>
                <c:pt idx="4443">
                  <c:v>3.7622783333060003E-2</c:v>
                </c:pt>
                <c:pt idx="4444">
                  <c:v>3.7691947072739998E-2</c:v>
                </c:pt>
                <c:pt idx="4445">
                  <c:v>3.776070848107E-2</c:v>
                </c:pt>
                <c:pt idx="4446">
                  <c:v>3.7831924855709999E-2</c:v>
                </c:pt>
                <c:pt idx="4447">
                  <c:v>3.7898596376179997E-2</c:v>
                </c:pt>
                <c:pt idx="4448">
                  <c:v>3.7972524762150003E-2</c:v>
                </c:pt>
                <c:pt idx="4449">
                  <c:v>3.8056876510379999E-2</c:v>
                </c:pt>
                <c:pt idx="4450">
                  <c:v>3.8161374628540003E-2</c:v>
                </c:pt>
                <c:pt idx="4451">
                  <c:v>3.827038034797E-2</c:v>
                </c:pt>
                <c:pt idx="4452">
                  <c:v>3.8365766406060001E-2</c:v>
                </c:pt>
                <c:pt idx="4453">
                  <c:v>3.844320401549E-2</c:v>
                </c:pt>
                <c:pt idx="4454">
                  <c:v>3.8501407951119997E-2</c:v>
                </c:pt>
                <c:pt idx="4455">
                  <c:v>3.8552232086659997E-2</c:v>
                </c:pt>
                <c:pt idx="4456">
                  <c:v>3.8599215447900001E-2</c:v>
                </c:pt>
                <c:pt idx="4457">
                  <c:v>3.8649290800089997E-2</c:v>
                </c:pt>
                <c:pt idx="4458">
                  <c:v>3.8692846894260002E-2</c:v>
                </c:pt>
                <c:pt idx="4459">
                  <c:v>3.8741633296009999E-2</c:v>
                </c:pt>
                <c:pt idx="4460">
                  <c:v>3.8788888603449999E-2</c:v>
                </c:pt>
                <c:pt idx="4461">
                  <c:v>3.8831498473879997E-2</c:v>
                </c:pt>
                <c:pt idx="4462">
                  <c:v>3.8887649774549997E-2</c:v>
                </c:pt>
                <c:pt idx="4463">
                  <c:v>3.8960941135880001E-2</c:v>
                </c:pt>
                <c:pt idx="4464">
                  <c:v>3.9050064980980001E-2</c:v>
                </c:pt>
                <c:pt idx="4465">
                  <c:v>3.9145201444629997E-2</c:v>
                </c:pt>
                <c:pt idx="4466">
                  <c:v>3.9233233779670001E-2</c:v>
                </c:pt>
                <c:pt idx="4467">
                  <c:v>3.929910063744E-2</c:v>
                </c:pt>
                <c:pt idx="4468">
                  <c:v>3.9352454245089999E-2</c:v>
                </c:pt>
                <c:pt idx="4469">
                  <c:v>3.9393626153470002E-2</c:v>
                </c:pt>
                <c:pt idx="4470">
                  <c:v>3.9433781057600002E-2</c:v>
                </c:pt>
                <c:pt idx="4471">
                  <c:v>3.9480146020650003E-2</c:v>
                </c:pt>
                <c:pt idx="4472">
                  <c:v>3.9524391293529998E-2</c:v>
                </c:pt>
                <c:pt idx="4473">
                  <c:v>3.956501185894E-2</c:v>
                </c:pt>
                <c:pt idx="4474">
                  <c:v>3.960868343711E-2</c:v>
                </c:pt>
                <c:pt idx="4475">
                  <c:v>3.9654500782489999E-2</c:v>
                </c:pt>
                <c:pt idx="4476">
                  <c:v>3.9706051349639997E-2</c:v>
                </c:pt>
                <c:pt idx="4477">
                  <c:v>3.9783429354430001E-2</c:v>
                </c:pt>
                <c:pt idx="4478">
                  <c:v>3.9873007684950001E-2</c:v>
                </c:pt>
                <c:pt idx="4479">
                  <c:v>3.9969202131030002E-2</c:v>
                </c:pt>
                <c:pt idx="4480">
                  <c:v>4.0063247084620002E-2</c:v>
                </c:pt>
                <c:pt idx="4481">
                  <c:v>4.0140774101020002E-2</c:v>
                </c:pt>
                <c:pt idx="4482">
                  <c:v>4.0192101150749997E-2</c:v>
                </c:pt>
                <c:pt idx="4483">
                  <c:v>4.0234465152029997E-2</c:v>
                </c:pt>
                <c:pt idx="4484">
                  <c:v>4.0277060121300001E-2</c:v>
                </c:pt>
                <c:pt idx="4485">
                  <c:v>4.0316317230460003E-2</c:v>
                </c:pt>
                <c:pt idx="4486">
                  <c:v>4.0358662605290002E-2</c:v>
                </c:pt>
                <c:pt idx="4487">
                  <c:v>4.0394842624659998E-2</c:v>
                </c:pt>
                <c:pt idx="4488">
                  <c:v>4.0434967726469997E-2</c:v>
                </c:pt>
                <c:pt idx="4489">
                  <c:v>4.0475267916920001E-2</c:v>
                </c:pt>
                <c:pt idx="4490">
                  <c:v>4.0522161871190003E-2</c:v>
                </c:pt>
                <c:pt idx="4491">
                  <c:v>4.0582492947579998E-2</c:v>
                </c:pt>
                <c:pt idx="4492">
                  <c:v>4.0666863322260001E-2</c:v>
                </c:pt>
                <c:pt idx="4493">
                  <c:v>4.0762457996609998E-2</c:v>
                </c:pt>
                <c:pt idx="4494">
                  <c:v>4.0852192789320001E-2</c:v>
                </c:pt>
                <c:pt idx="4495">
                  <c:v>4.0925335139040002E-2</c:v>
                </c:pt>
                <c:pt idx="4496">
                  <c:v>4.097601398826E-2</c:v>
                </c:pt>
                <c:pt idx="4497">
                  <c:v>4.101919010282E-2</c:v>
                </c:pt>
                <c:pt idx="4498">
                  <c:v>4.1058748960489999E-2</c:v>
                </c:pt>
                <c:pt idx="4499">
                  <c:v>4.1101977229119999E-2</c:v>
                </c:pt>
                <c:pt idx="4500">
                  <c:v>4.1139386594299998E-2</c:v>
                </c:pt>
                <c:pt idx="4501">
                  <c:v>4.1179712861780002E-2</c:v>
                </c:pt>
                <c:pt idx="4502">
                  <c:v>4.1218608617779998E-2</c:v>
                </c:pt>
                <c:pt idx="4503">
                  <c:v>4.1258305311199998E-2</c:v>
                </c:pt>
                <c:pt idx="4504">
                  <c:v>4.1298456490039999E-2</c:v>
                </c:pt>
                <c:pt idx="4505">
                  <c:v>4.1359730064870003E-2</c:v>
                </c:pt>
                <c:pt idx="4506">
                  <c:v>4.1441213339570002E-2</c:v>
                </c:pt>
                <c:pt idx="4507">
                  <c:v>4.1530817747120002E-2</c:v>
                </c:pt>
                <c:pt idx="4508">
                  <c:v>4.1617933660749999E-2</c:v>
                </c:pt>
                <c:pt idx="4509">
                  <c:v>4.1684698313469999E-2</c:v>
                </c:pt>
                <c:pt idx="4510">
                  <c:v>4.1730422526600003E-2</c:v>
                </c:pt>
                <c:pt idx="4511">
                  <c:v>4.176450893283E-2</c:v>
                </c:pt>
                <c:pt idx="4512">
                  <c:v>4.1804354637860003E-2</c:v>
                </c:pt>
                <c:pt idx="4513">
                  <c:v>4.1842073202130001E-2</c:v>
                </c:pt>
                <c:pt idx="4514">
                  <c:v>4.1883103549480001E-2</c:v>
                </c:pt>
                <c:pt idx="4515">
                  <c:v>4.1919890791179998E-2</c:v>
                </c:pt>
                <c:pt idx="4516">
                  <c:v>4.1957531124350002E-2</c:v>
                </c:pt>
                <c:pt idx="4517">
                  <c:v>4.1996497660879997E-2</c:v>
                </c:pt>
                <c:pt idx="4518">
                  <c:v>4.2039461433890001E-2</c:v>
                </c:pt>
                <c:pt idx="4519">
                  <c:v>4.2101163417099997E-2</c:v>
                </c:pt>
                <c:pt idx="4520">
                  <c:v>4.2182955890890002E-2</c:v>
                </c:pt>
                <c:pt idx="4521">
                  <c:v>4.2276985943320002E-2</c:v>
                </c:pt>
                <c:pt idx="4522">
                  <c:v>4.2358219623569997E-2</c:v>
                </c:pt>
                <c:pt idx="4523">
                  <c:v>4.2422994971279999E-2</c:v>
                </c:pt>
                <c:pt idx="4524">
                  <c:v>4.2462322860960001E-2</c:v>
                </c:pt>
                <c:pt idx="4525">
                  <c:v>4.2501784861089999E-2</c:v>
                </c:pt>
                <c:pt idx="4526">
                  <c:v>4.2540438473219998E-2</c:v>
                </c:pt>
                <c:pt idx="4527">
                  <c:v>4.2577560991049999E-2</c:v>
                </c:pt>
                <c:pt idx="4528">
                  <c:v>4.261548817158E-2</c:v>
                </c:pt>
                <c:pt idx="4529">
                  <c:v>4.2652599513530003E-2</c:v>
                </c:pt>
                <c:pt idx="4530">
                  <c:v>4.2694628238679998E-2</c:v>
                </c:pt>
                <c:pt idx="4531">
                  <c:v>4.2732115834949999E-2</c:v>
                </c:pt>
                <c:pt idx="4532">
                  <c:v>4.278076440096E-2</c:v>
                </c:pt>
                <c:pt idx="4533">
                  <c:v>4.284666851163E-2</c:v>
                </c:pt>
                <c:pt idx="4534">
                  <c:v>4.293979331851E-2</c:v>
                </c:pt>
                <c:pt idx="4535">
                  <c:v>4.3032061308620001E-2</c:v>
                </c:pt>
                <c:pt idx="4536">
                  <c:v>4.3113481253389999E-2</c:v>
                </c:pt>
                <c:pt idx="4537">
                  <c:v>4.3173540383579997E-2</c:v>
                </c:pt>
                <c:pt idx="4538">
                  <c:v>4.3215669691560002E-2</c:v>
                </c:pt>
                <c:pt idx="4539">
                  <c:v>4.3257012963290001E-2</c:v>
                </c:pt>
                <c:pt idx="4540">
                  <c:v>4.3294165283440003E-2</c:v>
                </c:pt>
                <c:pt idx="4541">
                  <c:v>4.3335963040590002E-2</c:v>
                </c:pt>
                <c:pt idx="4542">
                  <c:v>4.3371744453909997E-2</c:v>
                </c:pt>
                <c:pt idx="4543">
                  <c:v>4.3415680527690001E-2</c:v>
                </c:pt>
                <c:pt idx="4544">
                  <c:v>4.345704242587E-2</c:v>
                </c:pt>
                <c:pt idx="4545">
                  <c:v>4.3496612459419999E-2</c:v>
                </c:pt>
                <c:pt idx="4546">
                  <c:v>4.3550755828620002E-2</c:v>
                </c:pt>
                <c:pt idx="4547">
                  <c:v>4.362501576543E-2</c:v>
                </c:pt>
                <c:pt idx="4548">
                  <c:v>4.3716877698900002E-2</c:v>
                </c:pt>
                <c:pt idx="4549">
                  <c:v>4.3806433677670002E-2</c:v>
                </c:pt>
                <c:pt idx="4550">
                  <c:v>4.3886151164770001E-2</c:v>
                </c:pt>
                <c:pt idx="4551">
                  <c:v>4.393418878317E-2</c:v>
                </c:pt>
                <c:pt idx="4552">
                  <c:v>4.39786799252E-2</c:v>
                </c:pt>
                <c:pt idx="4553">
                  <c:v>4.4013556092980001E-2</c:v>
                </c:pt>
                <c:pt idx="4554">
                  <c:v>4.4049508869649999E-2</c:v>
                </c:pt>
                <c:pt idx="4555">
                  <c:v>4.4089272618290001E-2</c:v>
                </c:pt>
                <c:pt idx="4556">
                  <c:v>4.412975907326E-2</c:v>
                </c:pt>
                <c:pt idx="4557">
                  <c:v>4.4168718159200003E-2</c:v>
                </c:pt>
                <c:pt idx="4558">
                  <c:v>4.421000182629E-2</c:v>
                </c:pt>
                <c:pt idx="4559">
                  <c:v>4.425361379981E-2</c:v>
                </c:pt>
                <c:pt idx="4560">
                  <c:v>4.430969431996E-2</c:v>
                </c:pt>
                <c:pt idx="4561">
                  <c:v>4.4394265860319998E-2</c:v>
                </c:pt>
                <c:pt idx="4562">
                  <c:v>4.4486369937660003E-2</c:v>
                </c:pt>
                <c:pt idx="4563">
                  <c:v>4.4574182480569997E-2</c:v>
                </c:pt>
                <c:pt idx="4564">
                  <c:v>4.4644415378570002E-2</c:v>
                </c:pt>
                <c:pt idx="4565">
                  <c:v>4.4691275805230003E-2</c:v>
                </c:pt>
                <c:pt idx="4566">
                  <c:v>4.4730644673109998E-2</c:v>
                </c:pt>
                <c:pt idx="4567">
                  <c:v>4.4772323220970002E-2</c:v>
                </c:pt>
                <c:pt idx="4568">
                  <c:v>4.481499642134E-2</c:v>
                </c:pt>
                <c:pt idx="4569">
                  <c:v>4.485419392586E-2</c:v>
                </c:pt>
                <c:pt idx="4570">
                  <c:v>4.4896185398100003E-2</c:v>
                </c:pt>
                <c:pt idx="4571">
                  <c:v>4.493834450841E-2</c:v>
                </c:pt>
                <c:pt idx="4572">
                  <c:v>4.4978983700280001E-2</c:v>
                </c:pt>
                <c:pt idx="4573">
                  <c:v>4.5029882341620003E-2</c:v>
                </c:pt>
                <c:pt idx="4574">
                  <c:v>4.5097578316930002E-2</c:v>
                </c:pt>
                <c:pt idx="4575">
                  <c:v>4.5189294964080001E-2</c:v>
                </c:pt>
                <c:pt idx="4576">
                  <c:v>4.528454691172E-2</c:v>
                </c:pt>
                <c:pt idx="4577">
                  <c:v>4.5374590903520001E-2</c:v>
                </c:pt>
                <c:pt idx="4578">
                  <c:v>4.5439019799229999E-2</c:v>
                </c:pt>
                <c:pt idx="4579">
                  <c:v>4.549166932702E-2</c:v>
                </c:pt>
                <c:pt idx="4580">
                  <c:v>4.5535650104279998E-2</c:v>
                </c:pt>
                <c:pt idx="4581">
                  <c:v>4.5583780854939998E-2</c:v>
                </c:pt>
                <c:pt idx="4582">
                  <c:v>4.5632839202879999E-2</c:v>
                </c:pt>
                <c:pt idx="4583">
                  <c:v>4.56774495542E-2</c:v>
                </c:pt>
                <c:pt idx="4584">
                  <c:v>4.5725826174019997E-2</c:v>
                </c:pt>
                <c:pt idx="4585">
                  <c:v>4.5774474740029998E-2</c:v>
                </c:pt>
                <c:pt idx="4586">
                  <c:v>4.5823883265259997E-2</c:v>
                </c:pt>
                <c:pt idx="4587">
                  <c:v>4.5880034565929997E-2</c:v>
                </c:pt>
                <c:pt idx="4588">
                  <c:v>4.5961625874039999E-2</c:v>
                </c:pt>
                <c:pt idx="4589">
                  <c:v>4.6061825007199998E-2</c:v>
                </c:pt>
                <c:pt idx="4590">
                  <c:v>4.6167206019160002E-2</c:v>
                </c:pt>
                <c:pt idx="4591">
                  <c:v>4.6259570866819998E-2</c:v>
                </c:pt>
                <c:pt idx="4592">
                  <c:v>4.633235186338E-2</c:v>
                </c:pt>
                <c:pt idx="4593">
                  <c:v>4.6388223767280003E-2</c:v>
                </c:pt>
                <c:pt idx="4594">
                  <c:v>4.6439357101920001E-2</c:v>
                </c:pt>
                <c:pt idx="4595">
                  <c:v>4.648648947477E-2</c:v>
                </c:pt>
                <c:pt idx="4596">
                  <c:v>4.6591036021709997E-2</c:v>
                </c:pt>
                <c:pt idx="4597">
                  <c:v>4.6640045940879997E-2</c:v>
                </c:pt>
                <c:pt idx="4598">
                  <c:v>4.6741992235179997E-2</c:v>
                </c:pt>
                <c:pt idx="4599">
                  <c:v>4.6884600073099997E-2</c:v>
                </c:pt>
                <c:pt idx="4600">
                  <c:v>4.708927869797E-2</c:v>
                </c:pt>
                <c:pt idx="4601">
                  <c:v>4.7249957919119998E-2</c:v>
                </c:pt>
                <c:pt idx="4602">
                  <c:v>4.7361887991429999E-2</c:v>
                </c:pt>
                <c:pt idx="4603">
                  <c:v>4.747192561626E-2</c:v>
                </c:pt>
                <c:pt idx="4604">
                  <c:v>4.7584392130370003E-2</c:v>
                </c:pt>
                <c:pt idx="4605">
                  <c:v>4.7699969261879999E-2</c:v>
                </c:pt>
                <c:pt idx="4606">
                  <c:v>4.7862026840450003E-2</c:v>
                </c:pt>
                <c:pt idx="4607">
                  <c:v>4.8059027642009998E-2</c:v>
                </c:pt>
                <c:pt idx="4608">
                  <c:v>4.8174541443589999E-2</c:v>
                </c:pt>
                <c:pt idx="4609">
                  <c:v>4.8222377896310002E-2</c:v>
                </c:pt>
                <c:pt idx="4610">
                  <c:v>4.831358417869E-2</c:v>
                </c:pt>
                <c:pt idx="4611">
                  <c:v>4.8408731818199997E-2</c:v>
                </c:pt>
                <c:pt idx="4612">
                  <c:v>4.8455175012349999E-2</c:v>
                </c:pt>
                <c:pt idx="4613">
                  <c:v>4.8500508069989998E-2</c:v>
                </c:pt>
                <c:pt idx="4614">
                  <c:v>4.8556242138149998E-2</c:v>
                </c:pt>
                <c:pt idx="4615">
                  <c:v>4.8642151057719997E-2</c:v>
                </c:pt>
                <c:pt idx="4616">
                  <c:v>4.8735756427049998E-2</c:v>
                </c:pt>
                <c:pt idx="4617">
                  <c:v>4.8822268843649999E-2</c:v>
                </c:pt>
                <c:pt idx="4618">
                  <c:v>4.8884205520149999E-2</c:v>
                </c:pt>
                <c:pt idx="4619">
                  <c:v>4.8932977020740002E-2</c:v>
                </c:pt>
                <c:pt idx="4620">
                  <c:v>4.8972863703969999E-2</c:v>
                </c:pt>
                <c:pt idx="4621">
                  <c:v>4.9014907330270002E-2</c:v>
                </c:pt>
                <c:pt idx="4622">
                  <c:v>4.9059618264439997E-2</c:v>
                </c:pt>
                <c:pt idx="4623">
                  <c:v>4.9100950360300002E-2</c:v>
                </c:pt>
                <c:pt idx="4624">
                  <c:v>4.914353787899E-2</c:v>
                </c:pt>
                <c:pt idx="4625">
                  <c:v>4.9188796430829997E-2</c:v>
                </c:pt>
                <c:pt idx="4626">
                  <c:v>4.9289405345920002E-2</c:v>
                </c:pt>
                <c:pt idx="4627">
                  <c:v>4.946073889732E-2</c:v>
                </c:pt>
                <c:pt idx="4628">
                  <c:v>4.9607459455730002E-2</c:v>
                </c:pt>
                <c:pt idx="4629">
                  <c:v>4.9702614545819999E-2</c:v>
                </c:pt>
                <c:pt idx="4630">
                  <c:v>4.975031688809E-2</c:v>
                </c:pt>
                <c:pt idx="4631">
                  <c:v>4.9837745726110001E-2</c:v>
                </c:pt>
                <c:pt idx="4632">
                  <c:v>4.988621547818E-2</c:v>
                </c:pt>
                <c:pt idx="4633">
                  <c:v>4.9933195114140003E-2</c:v>
                </c:pt>
                <c:pt idx="4634">
                  <c:v>4.9986377358439998E-2</c:v>
                </c:pt>
                <c:pt idx="4635">
                  <c:v>5.0048924982550001E-2</c:v>
                </c:pt>
                <c:pt idx="4636">
                  <c:v>5.0137698650360003E-2</c:v>
                </c:pt>
                <c:pt idx="4637">
                  <c:v>5.0329785794019997E-2</c:v>
                </c:pt>
                <c:pt idx="4638">
                  <c:v>5.0447631627320001E-2</c:v>
                </c:pt>
                <c:pt idx="4639">
                  <c:v>5.0543878227470002E-2</c:v>
                </c:pt>
                <c:pt idx="4640">
                  <c:v>5.0635911524299998E-2</c:v>
                </c:pt>
                <c:pt idx="4641">
                  <c:v>5.0724375993010003E-2</c:v>
                </c:pt>
                <c:pt idx="4642">
                  <c:v>5.0823345780369997E-2</c:v>
                </c:pt>
                <c:pt idx="4643">
                  <c:v>5.1001753658059999E-2</c:v>
                </c:pt>
                <c:pt idx="4644">
                  <c:v>5.116973444819E-2</c:v>
                </c:pt>
                <c:pt idx="4645">
                  <c:v>5.126772075891E-2</c:v>
                </c:pt>
                <c:pt idx="4646">
                  <c:v>5.1359381526709998E-2</c:v>
                </c:pt>
                <c:pt idx="4647">
                  <c:v>5.1452949643139997E-2</c:v>
                </c:pt>
                <c:pt idx="4648">
                  <c:v>5.153416097164E-2</c:v>
                </c:pt>
                <c:pt idx="4649">
                  <c:v>5.1650155335660003E-2</c:v>
                </c:pt>
                <c:pt idx="4650">
                  <c:v>5.1832392811780002E-2</c:v>
                </c:pt>
                <c:pt idx="4651">
                  <c:v>5.1962796598670001E-2</c:v>
                </c:pt>
                <c:pt idx="4652">
                  <c:v>5.2055101841690002E-2</c:v>
                </c:pt>
                <c:pt idx="4653">
                  <c:v>5.2157253026959997E-2</c:v>
                </c:pt>
                <c:pt idx="4654">
                  <c:v>5.230441316962E-2</c:v>
                </c:pt>
                <c:pt idx="4655">
                  <c:v>5.251783877611E-2</c:v>
                </c:pt>
                <c:pt idx="4656">
                  <c:v>5.2690625190729999E-2</c:v>
                </c:pt>
                <c:pt idx="4657">
                  <c:v>5.2792344242330001E-2</c:v>
                </c:pt>
                <c:pt idx="4658">
                  <c:v>5.2885927259920001E-2</c:v>
                </c:pt>
                <c:pt idx="4659">
                  <c:v>5.2971541881560003E-2</c:v>
                </c:pt>
                <c:pt idx="4660">
                  <c:v>5.3062394261360002E-2</c:v>
                </c:pt>
                <c:pt idx="4661">
                  <c:v>5.3178410977129997E-2</c:v>
                </c:pt>
                <c:pt idx="4662">
                  <c:v>5.3446631878609999E-2</c:v>
                </c:pt>
                <c:pt idx="4663">
                  <c:v>5.3613130003209997E-2</c:v>
                </c:pt>
                <c:pt idx="4664">
                  <c:v>5.4219774901870001E-2</c:v>
                </c:pt>
                <c:pt idx="4665">
                  <c:v>5.4718393832450002E-2</c:v>
                </c:pt>
                <c:pt idx="4666">
                  <c:v>5.5375799536709999E-2</c:v>
                </c:pt>
                <c:pt idx="4667">
                  <c:v>5.5626831948760003E-2</c:v>
                </c:pt>
                <c:pt idx="4668">
                  <c:v>5.5910527706150001E-2</c:v>
                </c:pt>
                <c:pt idx="4669">
                  <c:v>5.6096561253069999E-2</c:v>
                </c:pt>
                <c:pt idx="4670">
                  <c:v>5.627440661192E-2</c:v>
                </c:pt>
                <c:pt idx="4671">
                  <c:v>5.6669559329749999E-2</c:v>
                </c:pt>
                <c:pt idx="4672">
                  <c:v>5.6896701455119998E-2</c:v>
                </c:pt>
                <c:pt idx="4673">
                  <c:v>5.7049654424190001E-2</c:v>
                </c:pt>
                <c:pt idx="4674">
                  <c:v>5.7149652391669997E-2</c:v>
                </c:pt>
                <c:pt idx="4675">
                  <c:v>5.7298552244899999E-2</c:v>
                </c:pt>
                <c:pt idx="4676">
                  <c:v>5.7566422969100001E-2</c:v>
                </c:pt>
                <c:pt idx="4677">
                  <c:v>5.7736869901419997E-2</c:v>
                </c:pt>
                <c:pt idx="4678">
                  <c:v>5.7878050953149997E-2</c:v>
                </c:pt>
                <c:pt idx="4679">
                  <c:v>5.7966180145740002E-2</c:v>
                </c:pt>
                <c:pt idx="4680">
                  <c:v>5.8099571615459998E-2</c:v>
                </c:pt>
                <c:pt idx="4681">
                  <c:v>5.8308124542239999E-2</c:v>
                </c:pt>
                <c:pt idx="4682">
                  <c:v>5.8496139943599999E-2</c:v>
                </c:pt>
                <c:pt idx="4683">
                  <c:v>5.865747854114E-2</c:v>
                </c:pt>
                <c:pt idx="4684">
                  <c:v>5.8750040829179999E-2</c:v>
                </c:pt>
                <c:pt idx="4685">
                  <c:v>5.8838095515970003E-2</c:v>
                </c:pt>
                <c:pt idx="4686">
                  <c:v>5.8928269892929999E-2</c:v>
                </c:pt>
                <c:pt idx="4687">
                  <c:v>5.905925109982E-2</c:v>
                </c:pt>
                <c:pt idx="4688">
                  <c:v>5.9242226183409998E-2</c:v>
                </c:pt>
                <c:pt idx="4689">
                  <c:v>5.9364385902879999E-2</c:v>
                </c:pt>
                <c:pt idx="4690">
                  <c:v>5.9494692832230002E-2</c:v>
                </c:pt>
                <c:pt idx="4691">
                  <c:v>5.9583280235530001E-2</c:v>
                </c:pt>
                <c:pt idx="4692">
                  <c:v>5.9676136821509997E-2</c:v>
                </c:pt>
                <c:pt idx="4693">
                  <c:v>5.9804998338219999E-2</c:v>
                </c:pt>
                <c:pt idx="4694">
                  <c:v>5.9896200895310003E-2</c:v>
                </c:pt>
                <c:pt idx="4695">
                  <c:v>5.9998054057360001E-2</c:v>
                </c:pt>
                <c:pt idx="4696">
                  <c:v>6.0080129653220002E-2</c:v>
                </c:pt>
                <c:pt idx="4697">
                  <c:v>6.0146052390340002E-2</c:v>
                </c:pt>
                <c:pt idx="4698">
                  <c:v>6.0195162892339997E-2</c:v>
                </c:pt>
                <c:pt idx="4699">
                  <c:v>6.0243155807260002E-2</c:v>
                </c:pt>
                <c:pt idx="4700">
                  <c:v>6.0287903994319998E-2</c:v>
                </c:pt>
                <c:pt idx="4701">
                  <c:v>6.0338720679279999E-2</c:v>
                </c:pt>
                <c:pt idx="4702">
                  <c:v>6.038248538971E-2</c:v>
                </c:pt>
                <c:pt idx="4703">
                  <c:v>6.0474541038269998E-2</c:v>
                </c:pt>
                <c:pt idx="4704">
                  <c:v>6.0580585151909998E-2</c:v>
                </c:pt>
                <c:pt idx="4705">
                  <c:v>6.076475605369E-2</c:v>
                </c:pt>
                <c:pt idx="4706">
                  <c:v>6.0853946954010002E-2</c:v>
                </c:pt>
                <c:pt idx="4707">
                  <c:v>6.0925938189029999E-2</c:v>
                </c:pt>
                <c:pt idx="4708">
                  <c:v>6.0977984219789998E-2</c:v>
                </c:pt>
                <c:pt idx="4709">
                  <c:v>6.103382632136E-2</c:v>
                </c:pt>
                <c:pt idx="4710">
                  <c:v>6.108861416578E-2</c:v>
                </c:pt>
                <c:pt idx="4711">
                  <c:v>6.1142280697820003E-2</c:v>
                </c:pt>
                <c:pt idx="4712">
                  <c:v>6.120307743549E-2</c:v>
                </c:pt>
                <c:pt idx="4713">
                  <c:v>6.1259590089319998E-2</c:v>
                </c:pt>
                <c:pt idx="4714">
                  <c:v>6.1315346509219999E-2</c:v>
                </c:pt>
                <c:pt idx="4715">
                  <c:v>6.1370685696600001E-2</c:v>
                </c:pt>
                <c:pt idx="4716">
                  <c:v>6.1441220343110003E-2</c:v>
                </c:pt>
                <c:pt idx="4717">
                  <c:v>6.1525780707600002E-2</c:v>
                </c:pt>
                <c:pt idx="4718">
                  <c:v>6.1628632247450001E-2</c:v>
                </c:pt>
                <c:pt idx="4719">
                  <c:v>6.1724126338960003E-2</c:v>
                </c:pt>
                <c:pt idx="4720">
                  <c:v>6.1790186911819998E-2</c:v>
                </c:pt>
                <c:pt idx="4721">
                  <c:v>6.1842102557420002E-2</c:v>
                </c:pt>
                <c:pt idx="4722">
                  <c:v>6.1889078468079999E-2</c:v>
                </c:pt>
                <c:pt idx="4723">
                  <c:v>6.1935707926750003E-2</c:v>
                </c:pt>
                <c:pt idx="4724">
                  <c:v>6.1981111764910002E-2</c:v>
                </c:pt>
                <c:pt idx="4725">
                  <c:v>6.2067355960609999E-2</c:v>
                </c:pt>
                <c:pt idx="4726">
                  <c:v>6.2160596251490001E-2</c:v>
                </c:pt>
                <c:pt idx="4727">
                  <c:v>6.2213502824309999E-2</c:v>
                </c:pt>
                <c:pt idx="4728">
                  <c:v>6.2389403581619998E-2</c:v>
                </c:pt>
                <c:pt idx="4729">
                  <c:v>6.2540687620639995E-2</c:v>
                </c:pt>
                <c:pt idx="4730">
                  <c:v>6.2630191445349995E-2</c:v>
                </c:pt>
                <c:pt idx="4731">
                  <c:v>6.2715038657189998E-2</c:v>
                </c:pt>
                <c:pt idx="4732">
                  <c:v>6.2793932855130005E-2</c:v>
                </c:pt>
                <c:pt idx="4733">
                  <c:v>6.28679767251E-2</c:v>
                </c:pt>
                <c:pt idx="4734">
                  <c:v>6.298691779375E-2</c:v>
                </c:pt>
                <c:pt idx="4735">
                  <c:v>6.316516548395E-2</c:v>
                </c:pt>
                <c:pt idx="4736">
                  <c:v>6.3272915780540007E-2</c:v>
                </c:pt>
                <c:pt idx="4737">
                  <c:v>6.3346870243549999E-2</c:v>
                </c:pt>
                <c:pt idx="4738">
                  <c:v>6.3423998653890007E-2</c:v>
                </c:pt>
                <c:pt idx="4739">
                  <c:v>6.350108981133E-2</c:v>
                </c:pt>
                <c:pt idx="4740">
                  <c:v>6.3580133020880003E-2</c:v>
                </c:pt>
                <c:pt idx="4741">
                  <c:v>6.3733443617820004E-2</c:v>
                </c:pt>
                <c:pt idx="4742">
                  <c:v>6.389226764441E-2</c:v>
                </c:pt>
                <c:pt idx="4743">
                  <c:v>6.3975490629670007E-2</c:v>
                </c:pt>
                <c:pt idx="4744">
                  <c:v>6.4051344990729994E-2</c:v>
                </c:pt>
                <c:pt idx="4745">
                  <c:v>6.4128197729589997E-2</c:v>
                </c:pt>
                <c:pt idx="4746">
                  <c:v>6.4193189144129997E-2</c:v>
                </c:pt>
                <c:pt idx="4747">
                  <c:v>6.4289219677449994E-2</c:v>
                </c:pt>
                <c:pt idx="4748">
                  <c:v>6.4454995095729994E-2</c:v>
                </c:pt>
                <c:pt idx="4749">
                  <c:v>6.4561672508719997E-2</c:v>
                </c:pt>
                <c:pt idx="4750">
                  <c:v>6.4627721905710006E-2</c:v>
                </c:pt>
                <c:pt idx="4751">
                  <c:v>6.4696334302430006E-2</c:v>
                </c:pt>
                <c:pt idx="4752">
                  <c:v>6.4756996929649993E-2</c:v>
                </c:pt>
                <c:pt idx="4753">
                  <c:v>6.4826756715769998E-2</c:v>
                </c:pt>
                <c:pt idx="4754">
                  <c:v>6.495741009712E-2</c:v>
                </c:pt>
                <c:pt idx="4755">
                  <c:v>6.5102472901339997E-2</c:v>
                </c:pt>
                <c:pt idx="4756">
                  <c:v>6.5173685550690003E-2</c:v>
                </c:pt>
                <c:pt idx="4757">
                  <c:v>6.5239861607550007E-2</c:v>
                </c:pt>
                <c:pt idx="4758">
                  <c:v>6.5303273499009995E-2</c:v>
                </c:pt>
                <c:pt idx="4759">
                  <c:v>6.5365329384799997E-2</c:v>
                </c:pt>
                <c:pt idx="4760">
                  <c:v>6.5453037619589996E-2</c:v>
                </c:pt>
                <c:pt idx="4761">
                  <c:v>6.5610438585279998E-2</c:v>
                </c:pt>
                <c:pt idx="4762">
                  <c:v>6.5722249448300005E-2</c:v>
                </c:pt>
                <c:pt idx="4763">
                  <c:v>6.5780565142630004E-2</c:v>
                </c:pt>
                <c:pt idx="4764">
                  <c:v>6.5861992537980002E-2</c:v>
                </c:pt>
                <c:pt idx="4765">
                  <c:v>6.5944597125050006E-2</c:v>
                </c:pt>
                <c:pt idx="4766">
                  <c:v>6.6137336194520002E-2</c:v>
                </c:pt>
                <c:pt idx="4767">
                  <c:v>6.6300220787530006E-2</c:v>
                </c:pt>
                <c:pt idx="4768">
                  <c:v>6.6393807530400001E-2</c:v>
                </c:pt>
                <c:pt idx="4769">
                  <c:v>6.6479064524170003E-2</c:v>
                </c:pt>
                <c:pt idx="4770">
                  <c:v>6.6543594002720002E-2</c:v>
                </c:pt>
                <c:pt idx="4771">
                  <c:v>6.6668644547459993E-2</c:v>
                </c:pt>
                <c:pt idx="4772">
                  <c:v>6.6811807453629996E-2</c:v>
                </c:pt>
                <c:pt idx="4773">
                  <c:v>6.6882006824019999E-2</c:v>
                </c:pt>
                <c:pt idx="4774">
                  <c:v>6.6937729716300007E-2</c:v>
                </c:pt>
                <c:pt idx="4775">
                  <c:v>6.6997364163400006E-2</c:v>
                </c:pt>
                <c:pt idx="4776">
                  <c:v>6.7063428461550001E-2</c:v>
                </c:pt>
                <c:pt idx="4777">
                  <c:v>6.7141599953169998E-2</c:v>
                </c:pt>
                <c:pt idx="4778">
                  <c:v>6.7290268838409995E-2</c:v>
                </c:pt>
                <c:pt idx="4779">
                  <c:v>6.7422151565549995E-2</c:v>
                </c:pt>
                <c:pt idx="4780">
                  <c:v>6.7485108971599997E-2</c:v>
                </c:pt>
                <c:pt idx="4781">
                  <c:v>6.7545719444750005E-2</c:v>
                </c:pt>
                <c:pt idx="4782">
                  <c:v>6.7614793777469998E-2</c:v>
                </c:pt>
                <c:pt idx="4783">
                  <c:v>6.7681811749939993E-2</c:v>
                </c:pt>
                <c:pt idx="4784">
                  <c:v>6.7783057689669995E-2</c:v>
                </c:pt>
                <c:pt idx="4785">
                  <c:v>6.7950971424579995E-2</c:v>
                </c:pt>
                <c:pt idx="4786">
                  <c:v>6.8059638142590001E-2</c:v>
                </c:pt>
                <c:pt idx="4787">
                  <c:v>6.8120636045929994E-2</c:v>
                </c:pt>
                <c:pt idx="4788">
                  <c:v>6.8154372274879998E-2</c:v>
                </c:pt>
                <c:pt idx="4789">
                  <c:v>6.8185560405250006E-2</c:v>
                </c:pt>
                <c:pt idx="4790">
                  <c:v>6.8216450512410001E-2</c:v>
                </c:pt>
                <c:pt idx="4791">
                  <c:v>6.8279415369029997E-2</c:v>
                </c:pt>
                <c:pt idx="4792">
                  <c:v>6.8309932947159993E-2</c:v>
                </c:pt>
                <c:pt idx="4793">
                  <c:v>6.8361811339859996E-2</c:v>
                </c:pt>
                <c:pt idx="4794">
                  <c:v>6.8436205387120003E-2</c:v>
                </c:pt>
                <c:pt idx="4795">
                  <c:v>6.8520255386830001E-2</c:v>
                </c:pt>
                <c:pt idx="4796">
                  <c:v>6.8608567118639996E-2</c:v>
                </c:pt>
                <c:pt idx="4797">
                  <c:v>6.8676717579360003E-2</c:v>
                </c:pt>
                <c:pt idx="4798">
                  <c:v>6.8723753094670006E-2</c:v>
                </c:pt>
                <c:pt idx="4799">
                  <c:v>6.8759419023990007E-2</c:v>
                </c:pt>
                <c:pt idx="4800">
                  <c:v>6.8794608116149999E-2</c:v>
                </c:pt>
                <c:pt idx="4801">
                  <c:v>6.8826831877230002E-2</c:v>
                </c:pt>
                <c:pt idx="4802">
                  <c:v>6.8861648440359996E-2</c:v>
                </c:pt>
                <c:pt idx="4803">
                  <c:v>6.88948854804E-2</c:v>
                </c:pt>
                <c:pt idx="4804">
                  <c:v>6.8962812423709996E-2</c:v>
                </c:pt>
                <c:pt idx="4805">
                  <c:v>6.8995900452140005E-2</c:v>
                </c:pt>
                <c:pt idx="4806">
                  <c:v>6.9046318531039999E-2</c:v>
                </c:pt>
                <c:pt idx="4807">
                  <c:v>6.9117717444900001E-2</c:v>
                </c:pt>
                <c:pt idx="4808">
                  <c:v>6.9200709462169996E-2</c:v>
                </c:pt>
                <c:pt idx="4809">
                  <c:v>6.9287419319150001E-2</c:v>
                </c:pt>
                <c:pt idx="4810">
                  <c:v>6.9361284375189999E-2</c:v>
                </c:pt>
                <c:pt idx="4811">
                  <c:v>6.9412335753439997E-2</c:v>
                </c:pt>
                <c:pt idx="4812">
                  <c:v>6.9445930421349999E-2</c:v>
                </c:pt>
                <c:pt idx="4813">
                  <c:v>6.9474652409550003E-2</c:v>
                </c:pt>
                <c:pt idx="4814">
                  <c:v>6.9507062435149994E-2</c:v>
                </c:pt>
                <c:pt idx="4815">
                  <c:v>6.9537945091719996E-2</c:v>
                </c:pt>
                <c:pt idx="4816">
                  <c:v>6.9570973515510004E-2</c:v>
                </c:pt>
                <c:pt idx="4817">
                  <c:v>6.9600701332089995E-2</c:v>
                </c:pt>
                <c:pt idx="4818">
                  <c:v>6.9665782153609995E-2</c:v>
                </c:pt>
                <c:pt idx="4819">
                  <c:v>6.9781087338919995E-2</c:v>
                </c:pt>
                <c:pt idx="4820">
                  <c:v>6.9863095879550002E-2</c:v>
                </c:pt>
                <c:pt idx="4821">
                  <c:v>6.9941751658919998E-2</c:v>
                </c:pt>
                <c:pt idx="4822">
                  <c:v>7.0033162832259993E-2</c:v>
                </c:pt>
                <c:pt idx="4823">
                  <c:v>7.0063337683680005E-2</c:v>
                </c:pt>
                <c:pt idx="4824">
                  <c:v>7.0099741220469997E-2</c:v>
                </c:pt>
                <c:pt idx="4825">
                  <c:v>7.0132717490200003E-2</c:v>
                </c:pt>
                <c:pt idx="4826">
                  <c:v>7.0164568722250006E-2</c:v>
                </c:pt>
                <c:pt idx="4827">
                  <c:v>7.0195108652109997E-2</c:v>
                </c:pt>
                <c:pt idx="4828">
                  <c:v>7.0225447416309997E-2</c:v>
                </c:pt>
                <c:pt idx="4829">
                  <c:v>7.0258624851699994E-2</c:v>
                </c:pt>
                <c:pt idx="4830">
                  <c:v>7.0299006998539998E-2</c:v>
                </c:pt>
                <c:pt idx="4831">
                  <c:v>7.036417722702E-2</c:v>
                </c:pt>
                <c:pt idx="4832">
                  <c:v>7.0442467927930005E-2</c:v>
                </c:pt>
                <c:pt idx="4833">
                  <c:v>7.0512831211090005E-2</c:v>
                </c:pt>
                <c:pt idx="4834">
                  <c:v>7.0585049688819998E-2</c:v>
                </c:pt>
                <c:pt idx="4835">
                  <c:v>7.0615589618680003E-2</c:v>
                </c:pt>
                <c:pt idx="4836">
                  <c:v>7.0647589862349994E-2</c:v>
                </c:pt>
                <c:pt idx="4837">
                  <c:v>7.0679105818269999E-2</c:v>
                </c:pt>
                <c:pt idx="4838">
                  <c:v>7.0751219987869998E-2</c:v>
                </c:pt>
                <c:pt idx="4839">
                  <c:v>7.078162580729E-2</c:v>
                </c:pt>
                <c:pt idx="4840">
                  <c:v>7.0821076631550003E-2</c:v>
                </c:pt>
                <c:pt idx="4841">
                  <c:v>7.0868551731109994E-2</c:v>
                </c:pt>
                <c:pt idx="4842">
                  <c:v>7.0945337414740003E-2</c:v>
                </c:pt>
                <c:pt idx="4843">
                  <c:v>7.1014590561390006E-2</c:v>
                </c:pt>
                <c:pt idx="4844">
                  <c:v>7.1063712239269994E-2</c:v>
                </c:pt>
                <c:pt idx="4845">
                  <c:v>7.1098074316979995E-2</c:v>
                </c:pt>
                <c:pt idx="4846">
                  <c:v>7.1135208010669998E-2</c:v>
                </c:pt>
                <c:pt idx="4847">
                  <c:v>7.1169979870320005E-2</c:v>
                </c:pt>
                <c:pt idx="4848">
                  <c:v>7.120265066624E-2</c:v>
                </c:pt>
                <c:pt idx="4849">
                  <c:v>7.1242928504940004E-2</c:v>
                </c:pt>
                <c:pt idx="4850">
                  <c:v>7.1273908019070006E-2</c:v>
                </c:pt>
                <c:pt idx="4851">
                  <c:v>7.1312636137009999E-2</c:v>
                </c:pt>
                <c:pt idx="4852">
                  <c:v>7.140445709229E-2</c:v>
                </c:pt>
                <c:pt idx="4853">
                  <c:v>7.1475237607959999E-2</c:v>
                </c:pt>
                <c:pt idx="4854">
                  <c:v>7.1607261896129995E-2</c:v>
                </c:pt>
                <c:pt idx="4855">
                  <c:v>7.1671389043329994E-2</c:v>
                </c:pt>
                <c:pt idx="4856">
                  <c:v>7.1732357144360007E-2</c:v>
                </c:pt>
                <c:pt idx="4857">
                  <c:v>7.1797251701349998E-2</c:v>
                </c:pt>
                <c:pt idx="4858">
                  <c:v>7.1829304099080005E-2</c:v>
                </c:pt>
                <c:pt idx="4859">
                  <c:v>7.1907743811609998E-2</c:v>
                </c:pt>
                <c:pt idx="4860">
                  <c:v>7.197158038616E-2</c:v>
                </c:pt>
                <c:pt idx="4861">
                  <c:v>7.2109378874299995E-2</c:v>
                </c:pt>
                <c:pt idx="4862">
                  <c:v>7.2146937251090004E-2</c:v>
                </c:pt>
                <c:pt idx="4863">
                  <c:v>7.2206296026709998E-2</c:v>
                </c:pt>
                <c:pt idx="4864">
                  <c:v>7.2259493172169995E-2</c:v>
                </c:pt>
                <c:pt idx="4865">
                  <c:v>7.2309032082559996E-2</c:v>
                </c:pt>
                <c:pt idx="4866">
                  <c:v>7.2365209460259997E-2</c:v>
                </c:pt>
                <c:pt idx="4867">
                  <c:v>7.2489447891709996E-2</c:v>
                </c:pt>
                <c:pt idx="4868">
                  <c:v>7.260377705097E-2</c:v>
                </c:pt>
                <c:pt idx="4869">
                  <c:v>7.2650671005249995E-2</c:v>
                </c:pt>
                <c:pt idx="4870">
                  <c:v>7.2700306773190004E-2</c:v>
                </c:pt>
                <c:pt idx="4871">
                  <c:v>7.2751469910140004E-2</c:v>
                </c:pt>
                <c:pt idx="4872">
                  <c:v>7.2805665433409994E-2</c:v>
                </c:pt>
                <c:pt idx="4873">
                  <c:v>7.2899930179119998E-2</c:v>
                </c:pt>
                <c:pt idx="4874">
                  <c:v>7.3033683001999999E-2</c:v>
                </c:pt>
                <c:pt idx="4875">
                  <c:v>7.3092848062520005E-2</c:v>
                </c:pt>
                <c:pt idx="4876">
                  <c:v>7.3140837252140004E-2</c:v>
                </c:pt>
                <c:pt idx="4877">
                  <c:v>7.3184750974179993E-2</c:v>
                </c:pt>
                <c:pt idx="4878">
                  <c:v>7.3231123387810002E-2</c:v>
                </c:pt>
                <c:pt idx="4879">
                  <c:v>7.3302045464520002E-2</c:v>
                </c:pt>
                <c:pt idx="4880">
                  <c:v>7.3440507054330001E-2</c:v>
                </c:pt>
                <c:pt idx="4881">
                  <c:v>7.3523320257659994E-2</c:v>
                </c:pt>
                <c:pt idx="4882">
                  <c:v>7.3565453290939997E-2</c:v>
                </c:pt>
                <c:pt idx="4883">
                  <c:v>7.3605589568610005E-2</c:v>
                </c:pt>
                <c:pt idx="4884">
                  <c:v>7.3642812669279994E-2</c:v>
                </c:pt>
                <c:pt idx="4885">
                  <c:v>7.3690868914130001E-2</c:v>
                </c:pt>
                <c:pt idx="4886">
                  <c:v>7.3799692094330002E-2</c:v>
                </c:pt>
                <c:pt idx="4887">
                  <c:v>7.3922730982299997E-2</c:v>
                </c:pt>
                <c:pt idx="4888">
                  <c:v>7.3972992599009996E-2</c:v>
                </c:pt>
                <c:pt idx="4889">
                  <c:v>7.4029527604579995E-2</c:v>
                </c:pt>
                <c:pt idx="4890">
                  <c:v>7.4064843356609997E-2</c:v>
                </c:pt>
                <c:pt idx="4891">
                  <c:v>7.4101656675339994E-2</c:v>
                </c:pt>
                <c:pt idx="4892">
                  <c:v>7.4268825352189996E-2</c:v>
                </c:pt>
                <c:pt idx="4893">
                  <c:v>7.4364550411699995E-2</c:v>
                </c:pt>
                <c:pt idx="4894">
                  <c:v>7.4424922466280005E-2</c:v>
                </c:pt>
                <c:pt idx="4895">
                  <c:v>7.4481837451460003E-2</c:v>
                </c:pt>
                <c:pt idx="4896">
                  <c:v>7.4548818171020007E-2</c:v>
                </c:pt>
                <c:pt idx="4897">
                  <c:v>7.4671074748039995E-2</c:v>
                </c:pt>
                <c:pt idx="4898">
                  <c:v>7.4822925031189993E-2</c:v>
                </c:pt>
                <c:pt idx="4899">
                  <c:v>7.4889540672299998E-2</c:v>
                </c:pt>
                <c:pt idx="4900">
                  <c:v>7.4981234967710003E-2</c:v>
                </c:pt>
                <c:pt idx="4901">
                  <c:v>7.5190126895900003E-2</c:v>
                </c:pt>
                <c:pt idx="4902">
                  <c:v>7.5260512530800003E-2</c:v>
                </c:pt>
                <c:pt idx="4903">
                  <c:v>7.5317956507210002E-2</c:v>
                </c:pt>
                <c:pt idx="4904">
                  <c:v>7.5519271194930002E-2</c:v>
                </c:pt>
                <c:pt idx="4905">
                  <c:v>7.5630009174350005E-2</c:v>
                </c:pt>
                <c:pt idx="4906">
                  <c:v>7.5837254524229999E-2</c:v>
                </c:pt>
                <c:pt idx="4907">
                  <c:v>7.5966596603390002E-2</c:v>
                </c:pt>
                <c:pt idx="4908">
                  <c:v>7.622842490673E-2</c:v>
                </c:pt>
                <c:pt idx="4909">
                  <c:v>7.6427601277830007E-2</c:v>
                </c:pt>
                <c:pt idx="4910">
                  <c:v>7.6652631163599994E-2</c:v>
                </c:pt>
                <c:pt idx="4911">
                  <c:v>7.694660127163E-2</c:v>
                </c:pt>
                <c:pt idx="4912">
                  <c:v>7.7276811003680002E-2</c:v>
                </c:pt>
                <c:pt idx="4913">
                  <c:v>7.737655192614E-2</c:v>
                </c:pt>
                <c:pt idx="4914">
                  <c:v>7.7686347067359995E-2</c:v>
                </c:pt>
                <c:pt idx="4915">
                  <c:v>7.8012555837630004E-2</c:v>
                </c:pt>
                <c:pt idx="4916">
                  <c:v>7.8085973858829996E-2</c:v>
                </c:pt>
                <c:pt idx="4917">
                  <c:v>7.8378856182099998E-2</c:v>
                </c:pt>
                <c:pt idx="4918">
                  <c:v>7.8456133604050002E-2</c:v>
                </c:pt>
                <c:pt idx="4919">
                  <c:v>7.8662142157550005E-2</c:v>
                </c:pt>
                <c:pt idx="4920">
                  <c:v>7.8759871423239994E-2</c:v>
                </c:pt>
                <c:pt idx="4921">
                  <c:v>7.8923001885410002E-2</c:v>
                </c:pt>
                <c:pt idx="4922">
                  <c:v>7.9112187027930006E-2</c:v>
                </c:pt>
                <c:pt idx="4923">
                  <c:v>7.9163528978819994E-2</c:v>
                </c:pt>
                <c:pt idx="4924">
                  <c:v>7.9387158155439994E-2</c:v>
                </c:pt>
                <c:pt idx="4925">
                  <c:v>7.9458378255369999E-2</c:v>
                </c:pt>
                <c:pt idx="4926">
                  <c:v>7.9508848488329995E-2</c:v>
                </c:pt>
                <c:pt idx="4927">
                  <c:v>7.9669021069999998E-2</c:v>
                </c:pt>
                <c:pt idx="4928">
                  <c:v>7.9779468476770005E-2</c:v>
                </c:pt>
                <c:pt idx="4929">
                  <c:v>7.985489070415E-2</c:v>
                </c:pt>
                <c:pt idx="4930">
                  <c:v>7.9946927726270003E-2</c:v>
                </c:pt>
                <c:pt idx="4931">
                  <c:v>8.0122098326680005E-2</c:v>
                </c:pt>
                <c:pt idx="4932">
                  <c:v>8.0162413418290002E-2</c:v>
                </c:pt>
                <c:pt idx="4933">
                  <c:v>8.0222643911840003E-2</c:v>
                </c:pt>
                <c:pt idx="4934">
                  <c:v>8.0356031656270005E-2</c:v>
                </c:pt>
                <c:pt idx="4935">
                  <c:v>8.0469988286499997E-2</c:v>
                </c:pt>
                <c:pt idx="4936">
                  <c:v>8.0514542758459998E-2</c:v>
                </c:pt>
                <c:pt idx="4937">
                  <c:v>8.0552689731119995E-2</c:v>
                </c:pt>
                <c:pt idx="4938">
                  <c:v>8.0623559653760002E-2</c:v>
                </c:pt>
                <c:pt idx="4939">
                  <c:v>8.0748997628690006E-2</c:v>
                </c:pt>
                <c:pt idx="4940">
                  <c:v>8.0848596990110003E-2</c:v>
                </c:pt>
                <c:pt idx="4941">
                  <c:v>8.0888107419009994E-2</c:v>
                </c:pt>
                <c:pt idx="4942">
                  <c:v>8.0940023064609998E-2</c:v>
                </c:pt>
                <c:pt idx="4943">
                  <c:v>8.1076420843600006E-2</c:v>
                </c:pt>
                <c:pt idx="4944">
                  <c:v>8.1225633621219998E-2</c:v>
                </c:pt>
                <c:pt idx="4945">
                  <c:v>8.1253074109550003E-2</c:v>
                </c:pt>
                <c:pt idx="4946">
                  <c:v>8.1272877752779998E-2</c:v>
                </c:pt>
                <c:pt idx="4947">
                  <c:v>8.1296667456630001E-2</c:v>
                </c:pt>
                <c:pt idx="4948">
                  <c:v>8.1333093345169999E-2</c:v>
                </c:pt>
                <c:pt idx="4949">
                  <c:v>8.1436581909659994E-2</c:v>
                </c:pt>
                <c:pt idx="4950">
                  <c:v>8.1594891846180004E-2</c:v>
                </c:pt>
                <c:pt idx="4951">
                  <c:v>8.1629723310469998E-2</c:v>
                </c:pt>
                <c:pt idx="4952">
                  <c:v>8.1668689846989995E-2</c:v>
                </c:pt>
                <c:pt idx="4953">
                  <c:v>8.1689521670340007E-2</c:v>
                </c:pt>
                <c:pt idx="4954">
                  <c:v>8.1743590533729996E-2</c:v>
                </c:pt>
                <c:pt idx="4955">
                  <c:v>8.1868849694730003E-2</c:v>
                </c:pt>
                <c:pt idx="4956">
                  <c:v>8.1974744796750001E-2</c:v>
                </c:pt>
                <c:pt idx="4957">
                  <c:v>8.2005292177199998E-2</c:v>
                </c:pt>
                <c:pt idx="4958">
                  <c:v>8.203925937414E-2</c:v>
                </c:pt>
                <c:pt idx="4959">
                  <c:v>8.2072198390959999E-2</c:v>
                </c:pt>
                <c:pt idx="4960">
                  <c:v>8.2173086702820003E-2</c:v>
                </c:pt>
                <c:pt idx="4961">
                  <c:v>8.2294404506680005E-2</c:v>
                </c:pt>
                <c:pt idx="4962">
                  <c:v>8.2352504134179993E-2</c:v>
                </c:pt>
                <c:pt idx="4963">
                  <c:v>8.2377448678019993E-2</c:v>
                </c:pt>
                <c:pt idx="4964">
                  <c:v>8.2402288913729999E-2</c:v>
                </c:pt>
                <c:pt idx="4965">
                  <c:v>8.2445837557320004E-2</c:v>
                </c:pt>
                <c:pt idx="4966">
                  <c:v>8.2513168454170005E-2</c:v>
                </c:pt>
                <c:pt idx="4967">
                  <c:v>8.2637161016460001E-2</c:v>
                </c:pt>
                <c:pt idx="4968">
                  <c:v>8.270712196827E-2</c:v>
                </c:pt>
                <c:pt idx="4969">
                  <c:v>8.2733549177649995E-2</c:v>
                </c:pt>
                <c:pt idx="4970">
                  <c:v>8.2761034369469993E-2</c:v>
                </c:pt>
                <c:pt idx="4971">
                  <c:v>8.2786753773690006E-2</c:v>
                </c:pt>
                <c:pt idx="4972">
                  <c:v>8.2818232476709996E-2</c:v>
                </c:pt>
                <c:pt idx="4973">
                  <c:v>8.2912512123580001E-2</c:v>
                </c:pt>
                <c:pt idx="4974">
                  <c:v>8.3035178482530003E-2</c:v>
                </c:pt>
                <c:pt idx="4975">
                  <c:v>8.3084926009179993E-2</c:v>
                </c:pt>
                <c:pt idx="4976">
                  <c:v>8.3113394677640007E-2</c:v>
                </c:pt>
                <c:pt idx="4977">
                  <c:v>8.3141192793850002E-2</c:v>
                </c:pt>
                <c:pt idx="4978">
                  <c:v>8.3164155483249999E-2</c:v>
                </c:pt>
                <c:pt idx="4979">
                  <c:v>8.3199702203269998E-2</c:v>
                </c:pt>
                <c:pt idx="4980">
                  <c:v>8.3311796188349996E-2</c:v>
                </c:pt>
                <c:pt idx="4981">
                  <c:v>8.3424672484399998E-2</c:v>
                </c:pt>
                <c:pt idx="4982">
                  <c:v>8.3462372422220002E-2</c:v>
                </c:pt>
                <c:pt idx="4983">
                  <c:v>8.3492375910279998E-2</c:v>
                </c:pt>
                <c:pt idx="4984">
                  <c:v>8.3521410822869999E-2</c:v>
                </c:pt>
                <c:pt idx="4985">
                  <c:v>8.3547510206699996E-2</c:v>
                </c:pt>
                <c:pt idx="4986">
                  <c:v>8.3595708012579997E-2</c:v>
                </c:pt>
                <c:pt idx="4987">
                  <c:v>8.3722062408919995E-2</c:v>
                </c:pt>
                <c:pt idx="4988">
                  <c:v>8.382797241211E-2</c:v>
                </c:pt>
                <c:pt idx="4989">
                  <c:v>8.3865739405159997E-2</c:v>
                </c:pt>
                <c:pt idx="4990">
                  <c:v>8.3893716335300003E-2</c:v>
                </c:pt>
                <c:pt idx="4991">
                  <c:v>8.3917818963529997E-2</c:v>
                </c:pt>
                <c:pt idx="4992">
                  <c:v>8.3944790065290001E-2</c:v>
                </c:pt>
                <c:pt idx="4993">
                  <c:v>8.4001190960410005E-2</c:v>
                </c:pt>
                <c:pt idx="4994">
                  <c:v>8.4122903645040006E-2</c:v>
                </c:pt>
                <c:pt idx="4995">
                  <c:v>8.421779423952E-2</c:v>
                </c:pt>
                <c:pt idx="4996">
                  <c:v>8.4253437817099999E-2</c:v>
                </c:pt>
                <c:pt idx="4997">
                  <c:v>8.427884429693E-2</c:v>
                </c:pt>
                <c:pt idx="4998">
                  <c:v>8.4304705262179994E-2</c:v>
                </c:pt>
                <c:pt idx="4999">
                  <c:v>8.4333337843419995E-2</c:v>
                </c:pt>
                <c:pt idx="5000">
                  <c:v>8.4400601685049995E-2</c:v>
                </c:pt>
                <c:pt idx="5001">
                  <c:v>8.452924340963E-2</c:v>
                </c:pt>
                <c:pt idx="5002">
                  <c:v>8.4598653018469999E-2</c:v>
                </c:pt>
                <c:pt idx="5003">
                  <c:v>8.4629870951180006E-2</c:v>
                </c:pt>
                <c:pt idx="5004">
                  <c:v>8.4663100540639996E-2</c:v>
                </c:pt>
                <c:pt idx="5005">
                  <c:v>8.4693752229209995E-2</c:v>
                </c:pt>
                <c:pt idx="5006">
                  <c:v>8.473061770201E-2</c:v>
                </c:pt>
                <c:pt idx="5007">
                  <c:v>8.4829546511170001E-2</c:v>
                </c:pt>
                <c:pt idx="5008">
                  <c:v>8.4934420883660003E-2</c:v>
                </c:pt>
                <c:pt idx="5009">
                  <c:v>8.4974482655529995E-2</c:v>
                </c:pt>
                <c:pt idx="5010">
                  <c:v>8.5008442401889997E-2</c:v>
                </c:pt>
                <c:pt idx="5011">
                  <c:v>8.5037834942340004E-2</c:v>
                </c:pt>
                <c:pt idx="5012">
                  <c:v>8.5067674517630004E-2</c:v>
                </c:pt>
                <c:pt idx="5013">
                  <c:v>8.5130326449869995E-2</c:v>
                </c:pt>
                <c:pt idx="5014">
                  <c:v>8.5250750184060003E-2</c:v>
                </c:pt>
                <c:pt idx="5015">
                  <c:v>8.5323348641399996E-2</c:v>
                </c:pt>
                <c:pt idx="5016">
                  <c:v>8.5354395210739994E-2</c:v>
                </c:pt>
                <c:pt idx="5017">
                  <c:v>8.5381738841529997E-2</c:v>
                </c:pt>
                <c:pt idx="5018">
                  <c:v>8.5409641265870001E-2</c:v>
                </c:pt>
                <c:pt idx="5019">
                  <c:v>8.5444286465639993E-2</c:v>
                </c:pt>
                <c:pt idx="5020">
                  <c:v>8.5537046194079994E-2</c:v>
                </c:pt>
                <c:pt idx="5021">
                  <c:v>8.5639081895349994E-2</c:v>
                </c:pt>
                <c:pt idx="5022">
                  <c:v>8.5678145289419999E-2</c:v>
                </c:pt>
                <c:pt idx="5023">
                  <c:v>8.5712976753709993E-2</c:v>
                </c:pt>
                <c:pt idx="5024">
                  <c:v>8.5748836398120004E-2</c:v>
                </c:pt>
                <c:pt idx="5025">
                  <c:v>8.5781484842299999E-2</c:v>
                </c:pt>
                <c:pt idx="5026">
                  <c:v>8.5849307477469994E-2</c:v>
                </c:pt>
                <c:pt idx="5027">
                  <c:v>8.5972212255E-2</c:v>
                </c:pt>
                <c:pt idx="5028">
                  <c:v>8.6023740470410004E-2</c:v>
                </c:pt>
                <c:pt idx="5029">
                  <c:v>8.6060114204879995E-2</c:v>
                </c:pt>
                <c:pt idx="5030">
                  <c:v>8.6096636950970001E-2</c:v>
                </c:pt>
                <c:pt idx="5031">
                  <c:v>8.6132735013960002E-2</c:v>
                </c:pt>
                <c:pt idx="5032">
                  <c:v>8.6184799671170001E-2</c:v>
                </c:pt>
                <c:pt idx="5033">
                  <c:v>8.6309775710110004E-2</c:v>
                </c:pt>
                <c:pt idx="5034">
                  <c:v>8.6373999714850005E-2</c:v>
                </c:pt>
                <c:pt idx="5035">
                  <c:v>8.6412176489830003E-2</c:v>
                </c:pt>
                <c:pt idx="5036">
                  <c:v>8.6445800960060007E-2</c:v>
                </c:pt>
                <c:pt idx="5037">
                  <c:v>8.6479254066940001E-2</c:v>
                </c:pt>
                <c:pt idx="5038">
                  <c:v>8.6519055068490003E-2</c:v>
                </c:pt>
                <c:pt idx="5039">
                  <c:v>8.663029968739E-2</c:v>
                </c:pt>
                <c:pt idx="5040">
                  <c:v>8.6737133562560007E-2</c:v>
                </c:pt>
                <c:pt idx="5041">
                  <c:v>8.6782172322269993E-2</c:v>
                </c:pt>
                <c:pt idx="5042">
                  <c:v>8.6817026138309994E-2</c:v>
                </c:pt>
                <c:pt idx="5043">
                  <c:v>8.6850740015510006E-2</c:v>
                </c:pt>
                <c:pt idx="5044">
                  <c:v>8.6884424090390003E-2</c:v>
                </c:pt>
                <c:pt idx="5045">
                  <c:v>8.6953066289419997E-2</c:v>
                </c:pt>
                <c:pt idx="5046">
                  <c:v>8.7082788348200005E-2</c:v>
                </c:pt>
                <c:pt idx="5047">
                  <c:v>8.7175272405149995E-2</c:v>
                </c:pt>
                <c:pt idx="5048">
                  <c:v>8.7210848927500001E-2</c:v>
                </c:pt>
                <c:pt idx="5049">
                  <c:v>8.7247051298619996E-2</c:v>
                </c:pt>
                <c:pt idx="5050">
                  <c:v>8.727713674307E-2</c:v>
                </c:pt>
                <c:pt idx="5051">
                  <c:v>8.731188625097E-2</c:v>
                </c:pt>
                <c:pt idx="5052">
                  <c:v>8.7399989366529998E-2</c:v>
                </c:pt>
                <c:pt idx="5053">
                  <c:v>8.7523773312569997E-2</c:v>
                </c:pt>
                <c:pt idx="5054">
                  <c:v>8.7574496865269996E-2</c:v>
                </c:pt>
                <c:pt idx="5055">
                  <c:v>8.7614595890049995E-2</c:v>
                </c:pt>
                <c:pt idx="5056">
                  <c:v>8.7651848793029993E-2</c:v>
                </c:pt>
                <c:pt idx="5057">
                  <c:v>8.7680131196979996E-2</c:v>
                </c:pt>
                <c:pt idx="5058">
                  <c:v>8.7731078267099999E-2</c:v>
                </c:pt>
                <c:pt idx="5059">
                  <c:v>8.7853312492369995E-2</c:v>
                </c:pt>
                <c:pt idx="5060">
                  <c:v>8.79280641675E-2</c:v>
                </c:pt>
                <c:pt idx="5061">
                  <c:v>8.7961331009860005E-2</c:v>
                </c:pt>
                <c:pt idx="5062">
                  <c:v>8.7994806468490006E-2</c:v>
                </c:pt>
                <c:pt idx="5063">
                  <c:v>8.8023774325849999E-2</c:v>
                </c:pt>
                <c:pt idx="5064">
                  <c:v>8.8057957589630004E-2</c:v>
                </c:pt>
                <c:pt idx="5065">
                  <c:v>8.8158249855040005E-2</c:v>
                </c:pt>
                <c:pt idx="5066">
                  <c:v>8.8276833295820006E-2</c:v>
                </c:pt>
                <c:pt idx="5067">
                  <c:v>8.8320203125480001E-2</c:v>
                </c:pt>
                <c:pt idx="5068">
                  <c:v>8.8357165455819994E-2</c:v>
                </c:pt>
                <c:pt idx="5069">
                  <c:v>8.8392809033390002E-2</c:v>
                </c:pt>
                <c:pt idx="5070">
                  <c:v>8.8427215814589996E-2</c:v>
                </c:pt>
                <c:pt idx="5071">
                  <c:v>8.848714828491E-2</c:v>
                </c:pt>
                <c:pt idx="5072">
                  <c:v>8.8621214032170006E-2</c:v>
                </c:pt>
                <c:pt idx="5073">
                  <c:v>8.8716708123680002E-2</c:v>
                </c:pt>
                <c:pt idx="5074">
                  <c:v>8.881860971451E-2</c:v>
                </c:pt>
                <c:pt idx="5075">
                  <c:v>8.8869690895079997E-2</c:v>
                </c:pt>
                <c:pt idx="5076">
                  <c:v>8.9027255773539996E-2</c:v>
                </c:pt>
                <c:pt idx="5077">
                  <c:v>8.9129731059070003E-2</c:v>
                </c:pt>
                <c:pt idx="5078">
                  <c:v>8.9175038039679994E-2</c:v>
                </c:pt>
                <c:pt idx="5079">
                  <c:v>8.9219070971010006E-2</c:v>
                </c:pt>
                <c:pt idx="5080">
                  <c:v>8.9257769286629998E-2</c:v>
                </c:pt>
                <c:pt idx="5081">
                  <c:v>8.9301548898220007E-2</c:v>
                </c:pt>
                <c:pt idx="5082">
                  <c:v>8.9392453432079994E-2</c:v>
                </c:pt>
                <c:pt idx="5083">
                  <c:v>8.9526750147340003E-2</c:v>
                </c:pt>
                <c:pt idx="5084">
                  <c:v>8.9578665792939993E-2</c:v>
                </c:pt>
                <c:pt idx="5085">
                  <c:v>8.9624218642710002E-2</c:v>
                </c:pt>
                <c:pt idx="5086">
                  <c:v>8.9664496481419997E-2</c:v>
                </c:pt>
                <c:pt idx="5087">
                  <c:v>8.9706391096119997E-2</c:v>
                </c:pt>
                <c:pt idx="5088">
                  <c:v>8.9760296046729998E-2</c:v>
                </c:pt>
                <c:pt idx="5089">
                  <c:v>8.9892230927940006E-2</c:v>
                </c:pt>
                <c:pt idx="5090">
                  <c:v>8.9971013367179997E-2</c:v>
                </c:pt>
                <c:pt idx="5091">
                  <c:v>9.0017989277839994E-2</c:v>
                </c:pt>
                <c:pt idx="5092">
                  <c:v>9.0055458247659995E-2</c:v>
                </c:pt>
                <c:pt idx="5093">
                  <c:v>9.0098634362220001E-2</c:v>
                </c:pt>
                <c:pt idx="5094">
                  <c:v>9.0145841240880001E-2</c:v>
                </c:pt>
                <c:pt idx="5095">
                  <c:v>9.0255610644820003E-2</c:v>
                </c:pt>
                <c:pt idx="5096">
                  <c:v>9.0360641479489995E-2</c:v>
                </c:pt>
                <c:pt idx="5097">
                  <c:v>9.0404361486429996E-2</c:v>
                </c:pt>
                <c:pt idx="5098">
                  <c:v>9.0440556406970005E-2</c:v>
                </c:pt>
                <c:pt idx="5099">
                  <c:v>9.0479381382469998E-2</c:v>
                </c:pt>
                <c:pt idx="5100">
                  <c:v>9.051690995693E-2</c:v>
                </c:pt>
                <c:pt idx="5101">
                  <c:v>9.0595230460169998E-2</c:v>
                </c:pt>
                <c:pt idx="5102">
                  <c:v>9.0722724795340007E-2</c:v>
                </c:pt>
                <c:pt idx="5103">
                  <c:v>9.0785384178159997E-2</c:v>
                </c:pt>
                <c:pt idx="5104">
                  <c:v>9.0821117162699999E-2</c:v>
                </c:pt>
                <c:pt idx="5105">
                  <c:v>9.0857490897179996E-2</c:v>
                </c:pt>
                <c:pt idx="5106">
                  <c:v>9.0895317494869995E-2</c:v>
                </c:pt>
                <c:pt idx="5107">
                  <c:v>9.0950481593609994E-2</c:v>
                </c:pt>
                <c:pt idx="5108">
                  <c:v>9.1071717441080002E-2</c:v>
                </c:pt>
                <c:pt idx="5109">
                  <c:v>9.1170586645600002E-2</c:v>
                </c:pt>
                <c:pt idx="5110">
                  <c:v>9.1209106147289998E-2</c:v>
                </c:pt>
                <c:pt idx="5111">
                  <c:v>9.1246947646139998E-2</c:v>
                </c:pt>
                <c:pt idx="5112">
                  <c:v>9.1279260814189994E-2</c:v>
                </c:pt>
                <c:pt idx="5113">
                  <c:v>9.1309204697610002E-2</c:v>
                </c:pt>
                <c:pt idx="5114">
                  <c:v>9.1391585767269995E-2</c:v>
                </c:pt>
                <c:pt idx="5115">
                  <c:v>9.1530792415140005E-2</c:v>
                </c:pt>
                <c:pt idx="5116">
                  <c:v>9.1588899493219994E-2</c:v>
                </c:pt>
                <c:pt idx="5117">
                  <c:v>9.1608777642250006E-2</c:v>
                </c:pt>
                <c:pt idx="5118">
                  <c:v>9.1652736067769996E-2</c:v>
                </c:pt>
                <c:pt idx="5119">
                  <c:v>9.1696768999099995E-2</c:v>
                </c:pt>
                <c:pt idx="5120">
                  <c:v>9.1738730669019997E-2</c:v>
                </c:pt>
                <c:pt idx="5121">
                  <c:v>9.1819435358049997E-2</c:v>
                </c:pt>
                <c:pt idx="5122">
                  <c:v>9.1951213777069996E-2</c:v>
                </c:pt>
                <c:pt idx="5123">
                  <c:v>9.2002511024479997E-2</c:v>
                </c:pt>
                <c:pt idx="5124">
                  <c:v>9.2042267322540006E-2</c:v>
                </c:pt>
                <c:pt idx="5125">
                  <c:v>9.2079840600490001E-2</c:v>
                </c:pt>
                <c:pt idx="5126">
                  <c:v>9.2124767601490007E-2</c:v>
                </c:pt>
                <c:pt idx="5127">
                  <c:v>9.2178583145140006E-2</c:v>
                </c:pt>
                <c:pt idx="5128">
                  <c:v>9.2315666377540004E-2</c:v>
                </c:pt>
                <c:pt idx="5129">
                  <c:v>9.2407062649730004E-2</c:v>
                </c:pt>
                <c:pt idx="5130">
                  <c:v>9.2449612915519994E-2</c:v>
                </c:pt>
                <c:pt idx="5131">
                  <c:v>9.2489115893839999E-2</c:v>
                </c:pt>
                <c:pt idx="5132">
                  <c:v>9.2530705034730001E-2</c:v>
                </c:pt>
                <c:pt idx="5133">
                  <c:v>9.2569679021840004E-2</c:v>
                </c:pt>
                <c:pt idx="5134">
                  <c:v>9.2608898878100004E-2</c:v>
                </c:pt>
                <c:pt idx="5135">
                  <c:v>9.2741087079050002E-2</c:v>
                </c:pt>
                <c:pt idx="5136">
                  <c:v>9.2838518321509994E-2</c:v>
                </c:pt>
                <c:pt idx="5137">
                  <c:v>9.2878758907320003E-2</c:v>
                </c:pt>
                <c:pt idx="5138">
                  <c:v>9.2917367815970001E-2</c:v>
                </c:pt>
                <c:pt idx="5139">
                  <c:v>9.2955075204370005E-2</c:v>
                </c:pt>
                <c:pt idx="5140">
                  <c:v>9.2997357249260004E-2</c:v>
                </c:pt>
                <c:pt idx="5141">
                  <c:v>9.3081988394260004E-2</c:v>
                </c:pt>
                <c:pt idx="5142">
                  <c:v>9.3214981257919993E-2</c:v>
                </c:pt>
                <c:pt idx="5143">
                  <c:v>9.3284815549850006E-2</c:v>
                </c:pt>
                <c:pt idx="5144">
                  <c:v>9.3327127397060006E-2</c:v>
                </c:pt>
                <c:pt idx="5145">
                  <c:v>9.3364685773850001E-2</c:v>
                </c:pt>
                <c:pt idx="5146">
                  <c:v>9.3405522406100006E-2</c:v>
                </c:pt>
                <c:pt idx="5147">
                  <c:v>9.3457415699959995E-2</c:v>
                </c:pt>
                <c:pt idx="5148">
                  <c:v>9.3573987483980006E-2</c:v>
                </c:pt>
                <c:pt idx="5149">
                  <c:v>9.3692593276499994E-2</c:v>
                </c:pt>
                <c:pt idx="5150">
                  <c:v>9.3737713992600002E-2</c:v>
                </c:pt>
                <c:pt idx="5151">
                  <c:v>9.3779608607289996E-2</c:v>
                </c:pt>
                <c:pt idx="5152">
                  <c:v>9.3821883201599995E-2</c:v>
                </c:pt>
                <c:pt idx="5153">
                  <c:v>9.3860223889350003E-2</c:v>
                </c:pt>
                <c:pt idx="5154">
                  <c:v>9.3930110335349995E-2</c:v>
                </c:pt>
                <c:pt idx="5155">
                  <c:v>9.4070836901660002E-2</c:v>
                </c:pt>
                <c:pt idx="5156">
                  <c:v>9.415365755558E-2</c:v>
                </c:pt>
                <c:pt idx="5157">
                  <c:v>9.4196289777759998E-2</c:v>
                </c:pt>
                <c:pt idx="5158">
                  <c:v>9.4238132238390004E-2</c:v>
                </c:pt>
                <c:pt idx="5159">
                  <c:v>9.4277761876580005E-2</c:v>
                </c:pt>
                <c:pt idx="5160">
                  <c:v>9.4322390854360005E-2</c:v>
                </c:pt>
                <c:pt idx="5161">
                  <c:v>9.4425484538080001E-2</c:v>
                </c:pt>
                <c:pt idx="5162">
                  <c:v>9.4553641974930006E-2</c:v>
                </c:pt>
                <c:pt idx="5163">
                  <c:v>9.4613894820210001E-2</c:v>
                </c:pt>
                <c:pt idx="5164">
                  <c:v>9.4654902815819994E-2</c:v>
                </c:pt>
                <c:pt idx="5165">
                  <c:v>9.4694323837759997E-2</c:v>
                </c:pt>
                <c:pt idx="5166">
                  <c:v>9.4735100865359995E-2</c:v>
                </c:pt>
                <c:pt idx="5167">
                  <c:v>9.478978067636E-2</c:v>
                </c:pt>
                <c:pt idx="5168">
                  <c:v>9.4920091331009995E-2</c:v>
                </c:pt>
                <c:pt idx="5169">
                  <c:v>9.5034912228580001E-2</c:v>
                </c:pt>
                <c:pt idx="5170">
                  <c:v>9.5079183578490004E-2</c:v>
                </c:pt>
                <c:pt idx="5171">
                  <c:v>9.5116831362250007E-2</c:v>
                </c:pt>
                <c:pt idx="5172">
                  <c:v>9.5161192119119997E-2</c:v>
                </c:pt>
                <c:pt idx="5173">
                  <c:v>9.5203638076780006E-2</c:v>
                </c:pt>
                <c:pt idx="5174">
                  <c:v>9.5278725028039996E-2</c:v>
                </c:pt>
                <c:pt idx="5175">
                  <c:v>9.5420613884930006E-2</c:v>
                </c:pt>
                <c:pt idx="5176">
                  <c:v>9.5503188669679995E-2</c:v>
                </c:pt>
                <c:pt idx="5177">
                  <c:v>9.5543920993800005E-2</c:v>
                </c:pt>
                <c:pt idx="5178">
                  <c:v>9.5583029091360003E-2</c:v>
                </c:pt>
                <c:pt idx="5179">
                  <c:v>9.5621004700659998E-2</c:v>
                </c:pt>
                <c:pt idx="5180">
                  <c:v>9.5664106309409996E-2</c:v>
                </c:pt>
                <c:pt idx="5181">
                  <c:v>9.5774710178380004E-2</c:v>
                </c:pt>
                <c:pt idx="5182">
                  <c:v>9.5905221998690005E-2</c:v>
                </c:pt>
                <c:pt idx="5183">
                  <c:v>9.5963098108770004E-2</c:v>
                </c:pt>
                <c:pt idx="5184">
                  <c:v>9.6005484461780005E-2</c:v>
                </c:pt>
                <c:pt idx="5185">
                  <c:v>9.6045784652230001E-2</c:v>
                </c:pt>
                <c:pt idx="5186">
                  <c:v>9.6084609627720002E-2</c:v>
                </c:pt>
                <c:pt idx="5187">
                  <c:v>9.6141621470449995E-2</c:v>
                </c:pt>
                <c:pt idx="5188">
                  <c:v>9.6270620822910005E-2</c:v>
                </c:pt>
                <c:pt idx="5189">
                  <c:v>9.637806564569E-2</c:v>
                </c:pt>
                <c:pt idx="5190">
                  <c:v>9.6426054835320005E-2</c:v>
                </c:pt>
                <c:pt idx="5191">
                  <c:v>9.6469201147559996E-2</c:v>
                </c:pt>
                <c:pt idx="5192">
                  <c:v>9.6508003771309997E-2</c:v>
                </c:pt>
                <c:pt idx="5193">
                  <c:v>9.6553288400169995E-2</c:v>
                </c:pt>
                <c:pt idx="5194">
                  <c:v>9.6629023551940002E-2</c:v>
                </c:pt>
                <c:pt idx="5195">
                  <c:v>9.6770070493220006E-2</c:v>
                </c:pt>
                <c:pt idx="5196">
                  <c:v>9.6874289214609999E-2</c:v>
                </c:pt>
                <c:pt idx="5197">
                  <c:v>9.6916347742079995E-2</c:v>
                </c:pt>
                <c:pt idx="5198">
                  <c:v>9.6947386860849999E-2</c:v>
                </c:pt>
                <c:pt idx="5199">
                  <c:v>9.6985854208470001E-2</c:v>
                </c:pt>
                <c:pt idx="5200">
                  <c:v>9.7021915018560001E-2</c:v>
                </c:pt>
                <c:pt idx="5201">
                  <c:v>9.7098536789420001E-2</c:v>
                </c:pt>
                <c:pt idx="5202">
                  <c:v>9.7240030765530006E-2</c:v>
                </c:pt>
                <c:pt idx="5203">
                  <c:v>9.7334347665310003E-2</c:v>
                </c:pt>
                <c:pt idx="5204">
                  <c:v>9.7378589212889999E-2</c:v>
                </c:pt>
                <c:pt idx="5205">
                  <c:v>9.7416199743750001E-2</c:v>
                </c:pt>
                <c:pt idx="5206">
                  <c:v>9.7457811236380004E-2</c:v>
                </c:pt>
                <c:pt idx="5207">
                  <c:v>9.7506985068320007E-2</c:v>
                </c:pt>
                <c:pt idx="5208">
                  <c:v>9.7607329487800001E-2</c:v>
                </c:pt>
                <c:pt idx="5209">
                  <c:v>9.7736172378059996E-2</c:v>
                </c:pt>
                <c:pt idx="5210">
                  <c:v>9.7794733941560005E-2</c:v>
                </c:pt>
                <c:pt idx="5211">
                  <c:v>9.7838200628760003E-2</c:v>
                </c:pt>
                <c:pt idx="5212">
                  <c:v>9.7879827022550006E-2</c:v>
                </c:pt>
                <c:pt idx="5213">
                  <c:v>9.792263805866E-2</c:v>
                </c:pt>
                <c:pt idx="5214">
                  <c:v>9.7988687455649995E-2</c:v>
                </c:pt>
                <c:pt idx="5215">
                  <c:v>9.8120138049130001E-2</c:v>
                </c:pt>
                <c:pt idx="5216">
                  <c:v>9.8198503255839995E-2</c:v>
                </c:pt>
                <c:pt idx="5217">
                  <c:v>9.8239965736869994E-2</c:v>
                </c:pt>
                <c:pt idx="5218">
                  <c:v>9.8285980522630004E-2</c:v>
                </c:pt>
                <c:pt idx="5219">
                  <c:v>9.8332166671750001E-2</c:v>
                </c:pt>
                <c:pt idx="5220">
                  <c:v>9.8385892808439998E-2</c:v>
                </c:pt>
                <c:pt idx="5221">
                  <c:v>9.8500244319440003E-2</c:v>
                </c:pt>
                <c:pt idx="5222">
                  <c:v>9.8595693707469997E-2</c:v>
                </c:pt>
                <c:pt idx="5223">
                  <c:v>9.8640583455559996E-2</c:v>
                </c:pt>
                <c:pt idx="5224">
                  <c:v>9.8681621253490004E-2</c:v>
                </c:pt>
                <c:pt idx="5225">
                  <c:v>9.8726749420169999E-2</c:v>
                </c:pt>
                <c:pt idx="5226">
                  <c:v>9.8776787519450002E-2</c:v>
                </c:pt>
                <c:pt idx="5227">
                  <c:v>9.8881773650649998E-2</c:v>
                </c:pt>
                <c:pt idx="5228">
                  <c:v>9.8990470170969999E-2</c:v>
                </c:pt>
                <c:pt idx="5229">
                  <c:v>9.9040642380710003E-2</c:v>
                </c:pt>
                <c:pt idx="5230">
                  <c:v>9.9085547029969995E-2</c:v>
                </c:pt>
                <c:pt idx="5231">
                  <c:v>9.9135175347330004E-2</c:v>
                </c:pt>
                <c:pt idx="5232">
                  <c:v>9.9189653992650006E-2</c:v>
                </c:pt>
                <c:pt idx="5233">
                  <c:v>9.9283993244170005E-2</c:v>
                </c:pt>
                <c:pt idx="5234">
                  <c:v>9.9403038620949999E-2</c:v>
                </c:pt>
                <c:pt idx="5235">
                  <c:v>9.9459066987040004E-2</c:v>
                </c:pt>
                <c:pt idx="5236">
                  <c:v>9.9511727690700005E-2</c:v>
                </c:pt>
                <c:pt idx="5237">
                  <c:v>9.9554628133770001E-2</c:v>
                </c:pt>
                <c:pt idx="5238">
                  <c:v>9.9605508148670002E-2</c:v>
                </c:pt>
                <c:pt idx="5239">
                  <c:v>9.9691465497020001E-2</c:v>
                </c:pt>
                <c:pt idx="5240">
                  <c:v>9.9810332059859994E-2</c:v>
                </c:pt>
                <c:pt idx="5241">
                  <c:v>9.9860295653339995E-2</c:v>
                </c:pt>
                <c:pt idx="5242">
                  <c:v>9.9910564720629993E-2</c:v>
                </c:pt>
                <c:pt idx="5243">
                  <c:v>9.9959380924699998E-2</c:v>
                </c:pt>
                <c:pt idx="5244">
                  <c:v>0.10000727325680001</c:v>
                </c:pt>
                <c:pt idx="5245">
                  <c:v>0.10009249299759999</c:v>
                </c:pt>
                <c:pt idx="5246">
                  <c:v>0.1002102941275</c:v>
                </c:pt>
                <c:pt idx="5247">
                  <c:v>0.10026252269740001</c:v>
                </c:pt>
                <c:pt idx="5248">
                  <c:v>0.1003104522824</c:v>
                </c:pt>
                <c:pt idx="5249">
                  <c:v>0.10036148130890001</c:v>
                </c:pt>
                <c:pt idx="5250">
                  <c:v>0.1004098877311</c:v>
                </c:pt>
                <c:pt idx="5251">
                  <c:v>0.10049823671579999</c:v>
                </c:pt>
                <c:pt idx="5252">
                  <c:v>0.10061480849979999</c:v>
                </c:pt>
                <c:pt idx="5253">
                  <c:v>0.1006702855229</c:v>
                </c:pt>
                <c:pt idx="5254">
                  <c:v>0.10071995109320001</c:v>
                </c:pt>
                <c:pt idx="5255">
                  <c:v>0.1007710620761</c:v>
                </c:pt>
                <c:pt idx="5256">
                  <c:v>0.1008135005832</c:v>
                </c:pt>
                <c:pt idx="5257">
                  <c:v>0.1009015068412</c:v>
                </c:pt>
                <c:pt idx="5258">
                  <c:v>0.1010226383805</c:v>
                </c:pt>
                <c:pt idx="5259">
                  <c:v>0.1010791137815</c:v>
                </c:pt>
                <c:pt idx="5260">
                  <c:v>0.1011306345463</c:v>
                </c:pt>
                <c:pt idx="5261">
                  <c:v>0.1011855527759</c:v>
                </c:pt>
                <c:pt idx="5262">
                  <c:v>0.1012386754155</c:v>
                </c:pt>
                <c:pt idx="5263">
                  <c:v>0.1013232544065</c:v>
                </c:pt>
                <c:pt idx="5264">
                  <c:v>0.10146782547240001</c:v>
                </c:pt>
                <c:pt idx="5265">
                  <c:v>0.1015183255076</c:v>
                </c:pt>
                <c:pt idx="5266">
                  <c:v>0.101571239531</c:v>
                </c:pt>
                <c:pt idx="5267">
                  <c:v>0.1016137450933</c:v>
                </c:pt>
                <c:pt idx="5268">
                  <c:v>0.1016729027033</c:v>
                </c:pt>
                <c:pt idx="5269">
                  <c:v>0.1017927974463</c:v>
                </c:pt>
                <c:pt idx="5270">
                  <c:v>0.1018616482615</c:v>
                </c:pt>
                <c:pt idx="5271">
                  <c:v>0.1019109040499</c:v>
                </c:pt>
                <c:pt idx="5272">
                  <c:v>0.10196737945080001</c:v>
                </c:pt>
                <c:pt idx="5273">
                  <c:v>0.1020221188664</c:v>
                </c:pt>
                <c:pt idx="5274">
                  <c:v>0.1020881980658</c:v>
                </c:pt>
                <c:pt idx="5275">
                  <c:v>0.10220264643430001</c:v>
                </c:pt>
                <c:pt idx="5276">
                  <c:v>0.1022678688169</c:v>
                </c:pt>
                <c:pt idx="5277">
                  <c:v>0.1023235470057</c:v>
                </c:pt>
                <c:pt idx="5278">
                  <c:v>0.1023748591542</c:v>
                </c:pt>
                <c:pt idx="5279">
                  <c:v>0.10242359340190001</c:v>
                </c:pt>
                <c:pt idx="5280">
                  <c:v>0.10251256078480001</c:v>
                </c:pt>
                <c:pt idx="5281">
                  <c:v>0.1026283577085</c:v>
                </c:pt>
                <c:pt idx="5282">
                  <c:v>0.1026816293597</c:v>
                </c:pt>
                <c:pt idx="5283">
                  <c:v>0.1027383729815</c:v>
                </c:pt>
                <c:pt idx="5284">
                  <c:v>0.1027955710888</c:v>
                </c:pt>
                <c:pt idx="5285">
                  <c:v>0.1028481945395</c:v>
                </c:pt>
                <c:pt idx="5286">
                  <c:v>0.102941095829</c:v>
                </c:pt>
                <c:pt idx="5287">
                  <c:v>0.103077955544</c:v>
                </c:pt>
                <c:pt idx="5288">
                  <c:v>0.1031617000699</c:v>
                </c:pt>
                <c:pt idx="5289">
                  <c:v>0.103250361979</c:v>
                </c:pt>
                <c:pt idx="5290">
                  <c:v>0.10329866409299999</c:v>
                </c:pt>
                <c:pt idx="5291">
                  <c:v>0.1033489331603</c:v>
                </c:pt>
                <c:pt idx="5292">
                  <c:v>0.1033977195621</c:v>
                </c:pt>
                <c:pt idx="5293">
                  <c:v>0.1034640595317</c:v>
                </c:pt>
                <c:pt idx="5294">
                  <c:v>0.10355585068460001</c:v>
                </c:pt>
                <c:pt idx="5295">
                  <c:v>0.1036404520273</c:v>
                </c:pt>
                <c:pt idx="5296">
                  <c:v>0.1037680283189</c:v>
                </c:pt>
                <c:pt idx="5297">
                  <c:v>0.1038821265101</c:v>
                </c:pt>
                <c:pt idx="5298">
                  <c:v>0.1039616912603</c:v>
                </c:pt>
                <c:pt idx="5299">
                  <c:v>0.104062564671</c:v>
                </c:pt>
                <c:pt idx="5300">
                  <c:v>0.1042290255427</c:v>
                </c:pt>
                <c:pt idx="5301">
                  <c:v>0.1043578088284</c:v>
                </c:pt>
                <c:pt idx="5302">
                  <c:v>0.10456503927709999</c:v>
                </c:pt>
                <c:pt idx="5303">
                  <c:v>0.1050125584006</c:v>
                </c:pt>
                <c:pt idx="5304">
                  <c:v>0.1054315194488</c:v>
                </c:pt>
                <c:pt idx="5305">
                  <c:v>0.1055751368403</c:v>
                </c:pt>
                <c:pt idx="5306">
                  <c:v>0.1059782207012</c:v>
                </c:pt>
                <c:pt idx="5307">
                  <c:v>0.106334798038</c:v>
                </c:pt>
                <c:pt idx="5308">
                  <c:v>0.1064078211784</c:v>
                </c:pt>
                <c:pt idx="5309">
                  <c:v>0.1065411865711</c:v>
                </c:pt>
                <c:pt idx="5310">
                  <c:v>0.10681936889889999</c:v>
                </c:pt>
                <c:pt idx="5311">
                  <c:v>0.1069126352668</c:v>
                </c:pt>
                <c:pt idx="5312">
                  <c:v>0.1072020977736</c:v>
                </c:pt>
                <c:pt idx="5313">
                  <c:v>0.1074370890856</c:v>
                </c:pt>
                <c:pt idx="5314">
                  <c:v>0.1078569814563</c:v>
                </c:pt>
                <c:pt idx="5315">
                  <c:v>0.1082789078355</c:v>
                </c:pt>
                <c:pt idx="5316">
                  <c:v>0.1084208711982</c:v>
                </c:pt>
                <c:pt idx="5317">
                  <c:v>0.1088503226638</c:v>
                </c:pt>
                <c:pt idx="5318">
                  <c:v>0.1090242490172</c:v>
                </c:pt>
                <c:pt idx="5319">
                  <c:v>0.1094169169664</c:v>
                </c:pt>
                <c:pt idx="5320">
                  <c:v>0.1096253842115</c:v>
                </c:pt>
                <c:pt idx="5321">
                  <c:v>0.10989207774400001</c:v>
                </c:pt>
                <c:pt idx="5322">
                  <c:v>0.110170558095</c:v>
                </c:pt>
                <c:pt idx="5323">
                  <c:v>0.1103800460696</c:v>
                </c:pt>
                <c:pt idx="5324">
                  <c:v>0.11064042150969999</c:v>
                </c:pt>
                <c:pt idx="5325">
                  <c:v>0.11098746210340001</c:v>
                </c:pt>
                <c:pt idx="5326">
                  <c:v>0.111336633563</c:v>
                </c:pt>
                <c:pt idx="5327">
                  <c:v>0.1115246340632</c:v>
                </c:pt>
                <c:pt idx="5328">
                  <c:v>0.1117973029613</c:v>
                </c:pt>
                <c:pt idx="5329">
                  <c:v>0.1119806841016</c:v>
                </c:pt>
                <c:pt idx="5330">
                  <c:v>0.1122183278203</c:v>
                </c:pt>
                <c:pt idx="5331">
                  <c:v>0.11230792105200001</c:v>
                </c:pt>
                <c:pt idx="5332">
                  <c:v>0.1123869121075</c:v>
                </c:pt>
                <c:pt idx="5333">
                  <c:v>0.112567640841</c:v>
                </c:pt>
                <c:pt idx="5334">
                  <c:v>0.11264896392819999</c:v>
                </c:pt>
                <c:pt idx="5335">
                  <c:v>0.1127206534147</c:v>
                </c:pt>
                <c:pt idx="5336">
                  <c:v>0.1127896308899</c:v>
                </c:pt>
                <c:pt idx="5337">
                  <c:v>0.1129763871431</c:v>
                </c:pt>
                <c:pt idx="5338">
                  <c:v>0.1130708903074</c:v>
                </c:pt>
                <c:pt idx="5339">
                  <c:v>0.1131227388978</c:v>
                </c:pt>
                <c:pt idx="5340">
                  <c:v>0.1131799519062</c:v>
                </c:pt>
                <c:pt idx="5341">
                  <c:v>0.1133049726486</c:v>
                </c:pt>
                <c:pt idx="5342">
                  <c:v>0.1134115308523</c:v>
                </c:pt>
                <c:pt idx="5343">
                  <c:v>0.11345802992579999</c:v>
                </c:pt>
                <c:pt idx="5344">
                  <c:v>0.1134948059916</c:v>
                </c:pt>
                <c:pt idx="5345">
                  <c:v>0.1135351806879</c:v>
                </c:pt>
                <c:pt idx="5346">
                  <c:v>0.1135754808784</c:v>
                </c:pt>
                <c:pt idx="5347">
                  <c:v>0.1137188151479</c:v>
                </c:pt>
                <c:pt idx="5348">
                  <c:v>0.11383230984209999</c:v>
                </c:pt>
                <c:pt idx="5349">
                  <c:v>0.1138968840241</c:v>
                </c:pt>
                <c:pt idx="5350">
                  <c:v>0.1139634847641</c:v>
                </c:pt>
                <c:pt idx="5351">
                  <c:v>0.11409515887500001</c:v>
                </c:pt>
                <c:pt idx="5352">
                  <c:v>0.114210896194</c:v>
                </c:pt>
                <c:pt idx="5353">
                  <c:v>0.11424984782930001</c:v>
                </c:pt>
                <c:pt idx="5354">
                  <c:v>0.1142918393016</c:v>
                </c:pt>
                <c:pt idx="5355">
                  <c:v>0.11435024440289999</c:v>
                </c:pt>
                <c:pt idx="5356">
                  <c:v>0.1145093664527</c:v>
                </c:pt>
                <c:pt idx="5357">
                  <c:v>0.1146049201488</c:v>
                </c:pt>
                <c:pt idx="5358">
                  <c:v>0.1146605163813</c:v>
                </c:pt>
                <c:pt idx="5359">
                  <c:v>0.1147189363837</c:v>
                </c:pt>
                <c:pt idx="5360">
                  <c:v>0.1149142682552</c:v>
                </c:pt>
                <c:pt idx="5361">
                  <c:v>0.11500153690580001</c:v>
                </c:pt>
                <c:pt idx="5362">
                  <c:v>0.11507721990350001</c:v>
                </c:pt>
                <c:pt idx="5363">
                  <c:v>0.1151363179088</c:v>
                </c:pt>
                <c:pt idx="5364">
                  <c:v>0.11536207795139999</c:v>
                </c:pt>
                <c:pt idx="5365">
                  <c:v>0.1154224425554</c:v>
                </c:pt>
                <c:pt idx="5366">
                  <c:v>0.11547207832339999</c:v>
                </c:pt>
                <c:pt idx="5367">
                  <c:v>0.1155284643173</c:v>
                </c:pt>
                <c:pt idx="5368">
                  <c:v>0.11563692241909999</c:v>
                </c:pt>
                <c:pt idx="5369">
                  <c:v>0.1157844588161</c:v>
                </c:pt>
                <c:pt idx="5370">
                  <c:v>0.1158230155706</c:v>
                </c:pt>
                <c:pt idx="5371">
                  <c:v>0.1158605888486</c:v>
                </c:pt>
                <c:pt idx="5372">
                  <c:v>0.11589831858870001</c:v>
                </c:pt>
                <c:pt idx="5373">
                  <c:v>0.11594402045009999</c:v>
                </c:pt>
                <c:pt idx="5374">
                  <c:v>0.11604418605569999</c:v>
                </c:pt>
                <c:pt idx="5375">
                  <c:v>0.1161511912942</c:v>
                </c:pt>
                <c:pt idx="5376">
                  <c:v>0.11620794236659999</c:v>
                </c:pt>
                <c:pt idx="5377">
                  <c:v>0.11624667048450001</c:v>
                </c:pt>
                <c:pt idx="5378">
                  <c:v>0.1163055226207</c:v>
                </c:pt>
                <c:pt idx="5379">
                  <c:v>0.1164520308375</c:v>
                </c:pt>
                <c:pt idx="5380">
                  <c:v>0.1165631338954</c:v>
                </c:pt>
                <c:pt idx="5381">
                  <c:v>0.11660156399009999</c:v>
                </c:pt>
                <c:pt idx="5382">
                  <c:v>0.1166381314397</c:v>
                </c:pt>
                <c:pt idx="5383">
                  <c:v>0.1166773885489</c:v>
                </c:pt>
                <c:pt idx="5384">
                  <c:v>0.1167307496071</c:v>
                </c:pt>
                <c:pt idx="5385">
                  <c:v>0.11685782670970001</c:v>
                </c:pt>
                <c:pt idx="5386">
                  <c:v>0.1169397309422</c:v>
                </c:pt>
                <c:pt idx="5387">
                  <c:v>0.1169748231769</c:v>
                </c:pt>
                <c:pt idx="5388">
                  <c:v>0.1170073598623</c:v>
                </c:pt>
                <c:pt idx="5389">
                  <c:v>0.1170394942164</c:v>
                </c:pt>
                <c:pt idx="5390">
                  <c:v>0.11707993596790001</c:v>
                </c:pt>
                <c:pt idx="5391">
                  <c:v>0.11724654585120001</c:v>
                </c:pt>
                <c:pt idx="5392">
                  <c:v>0.1173257380724</c:v>
                </c:pt>
                <c:pt idx="5393">
                  <c:v>0.1173617839813</c:v>
                </c:pt>
                <c:pt idx="5394">
                  <c:v>0.117399469018</c:v>
                </c:pt>
                <c:pt idx="5395">
                  <c:v>0.1174286305904</c:v>
                </c:pt>
                <c:pt idx="5396">
                  <c:v>0.1174677908421</c:v>
                </c:pt>
                <c:pt idx="5397">
                  <c:v>0.117569796741</c:v>
                </c:pt>
                <c:pt idx="5398">
                  <c:v>0.1176884546876</c:v>
                </c:pt>
                <c:pt idx="5399">
                  <c:v>0.1177312284708</c:v>
                </c:pt>
                <c:pt idx="5400">
                  <c:v>0.11776432394980001</c:v>
                </c:pt>
                <c:pt idx="5401">
                  <c:v>0.1177973821759</c:v>
                </c:pt>
                <c:pt idx="5402">
                  <c:v>0.117828078568</c:v>
                </c:pt>
                <c:pt idx="5403">
                  <c:v>0.1178862079978</c:v>
                </c:pt>
                <c:pt idx="5404">
                  <c:v>0.118012174964</c:v>
                </c:pt>
                <c:pt idx="5405">
                  <c:v>0.1180832386017</c:v>
                </c:pt>
                <c:pt idx="5406">
                  <c:v>0.1181150153279</c:v>
                </c:pt>
                <c:pt idx="5407">
                  <c:v>0.1181486919522</c:v>
                </c:pt>
                <c:pt idx="5408">
                  <c:v>0.118181400001</c:v>
                </c:pt>
                <c:pt idx="5409">
                  <c:v>0.1182223707438</c:v>
                </c:pt>
                <c:pt idx="5410">
                  <c:v>0.1183260157704</c:v>
                </c:pt>
                <c:pt idx="5411">
                  <c:v>0.11845140159130001</c:v>
                </c:pt>
                <c:pt idx="5412">
                  <c:v>0.11849867552520001</c:v>
                </c:pt>
                <c:pt idx="5413">
                  <c:v>0.1185290291905</c:v>
                </c:pt>
                <c:pt idx="5414">
                  <c:v>0.11855505406859999</c:v>
                </c:pt>
                <c:pt idx="5415">
                  <c:v>0.1185856387019</c:v>
                </c:pt>
                <c:pt idx="5416">
                  <c:v>0.1186324059963</c:v>
                </c:pt>
                <c:pt idx="5417">
                  <c:v>0.11875561624769999</c:v>
                </c:pt>
                <c:pt idx="5418">
                  <c:v>0.1188989728689</c:v>
                </c:pt>
                <c:pt idx="5419">
                  <c:v>0.1191336512566</c:v>
                </c:pt>
                <c:pt idx="5420">
                  <c:v>0.1193383336067</c:v>
                </c:pt>
                <c:pt idx="5421">
                  <c:v>0.119435377419</c:v>
                </c:pt>
                <c:pt idx="5422">
                  <c:v>0.1194813922048</c:v>
                </c:pt>
                <c:pt idx="5423">
                  <c:v>0.119529992342</c:v>
                </c:pt>
                <c:pt idx="5424">
                  <c:v>0.11957647651430001</c:v>
                </c:pt>
                <c:pt idx="5425">
                  <c:v>0.11965276300909999</c:v>
                </c:pt>
                <c:pt idx="5426">
                  <c:v>0.1197999790311</c:v>
                </c:pt>
                <c:pt idx="5427">
                  <c:v>0.11991094797849999</c:v>
                </c:pt>
                <c:pt idx="5428">
                  <c:v>0.1199540793896</c:v>
                </c:pt>
                <c:pt idx="5429">
                  <c:v>0.11998602747919999</c:v>
                </c:pt>
                <c:pt idx="5430">
                  <c:v>0.1200306862593</c:v>
                </c:pt>
                <c:pt idx="5431">
                  <c:v>0.1200921833515</c:v>
                </c:pt>
                <c:pt idx="5432">
                  <c:v>0.1202192828059</c:v>
                </c:pt>
                <c:pt idx="5433">
                  <c:v>0.120298601687</c:v>
                </c:pt>
                <c:pt idx="5434">
                  <c:v>0.1203605756164</c:v>
                </c:pt>
                <c:pt idx="5435">
                  <c:v>0.1203968152404</c:v>
                </c:pt>
                <c:pt idx="5436">
                  <c:v>0.12043390423060001</c:v>
                </c:pt>
                <c:pt idx="5437">
                  <c:v>0.1205046325922</c:v>
                </c:pt>
                <c:pt idx="5438">
                  <c:v>0.1206371635199</c:v>
                </c:pt>
                <c:pt idx="5439">
                  <c:v>0.1207116022706</c:v>
                </c:pt>
                <c:pt idx="5440">
                  <c:v>0.1207543388009</c:v>
                </c:pt>
                <c:pt idx="5441">
                  <c:v>0.1207966282964</c:v>
                </c:pt>
                <c:pt idx="5442">
                  <c:v>0.12083449959750001</c:v>
                </c:pt>
                <c:pt idx="5443">
                  <c:v>0.12087848037479999</c:v>
                </c:pt>
                <c:pt idx="5444">
                  <c:v>0.12106203287840001</c:v>
                </c:pt>
                <c:pt idx="5445">
                  <c:v>0.1211348250508</c:v>
                </c:pt>
                <c:pt idx="5446">
                  <c:v>0.1211747527122</c:v>
                </c:pt>
                <c:pt idx="5447">
                  <c:v>0.1212128922343</c:v>
                </c:pt>
                <c:pt idx="5448">
                  <c:v>0.12124914675950001</c:v>
                </c:pt>
                <c:pt idx="5449">
                  <c:v>0.1212903484702</c:v>
                </c:pt>
                <c:pt idx="5450">
                  <c:v>0.12139762192960001</c:v>
                </c:pt>
                <c:pt idx="5451">
                  <c:v>0.1215124577284</c:v>
                </c:pt>
                <c:pt idx="5452">
                  <c:v>0.1215532645583</c:v>
                </c:pt>
                <c:pt idx="5453">
                  <c:v>0.12158884108070001</c:v>
                </c:pt>
                <c:pt idx="5454">
                  <c:v>0.1216225326061</c:v>
                </c:pt>
                <c:pt idx="5455">
                  <c:v>0.1216611340642</c:v>
                </c:pt>
                <c:pt idx="5456">
                  <c:v>0.1217941641808</c:v>
                </c:pt>
                <c:pt idx="5457">
                  <c:v>0.1219160854816</c:v>
                </c:pt>
                <c:pt idx="5458">
                  <c:v>0.12196279317140001</c:v>
                </c:pt>
                <c:pt idx="5459">
                  <c:v>0.12202009558680001</c:v>
                </c:pt>
                <c:pt idx="5460">
                  <c:v>0.1220574378967</c:v>
                </c:pt>
                <c:pt idx="5461">
                  <c:v>0.1221006065607</c:v>
                </c:pt>
                <c:pt idx="5462">
                  <c:v>0.1222066059709</c:v>
                </c:pt>
                <c:pt idx="5463">
                  <c:v>0.1223064959049</c:v>
                </c:pt>
                <c:pt idx="5464">
                  <c:v>0.1223511621356</c:v>
                </c:pt>
                <c:pt idx="5465">
                  <c:v>0.1223964840174</c:v>
                </c:pt>
                <c:pt idx="5466">
                  <c:v>0.1224402934313</c:v>
                </c:pt>
                <c:pt idx="5467">
                  <c:v>0.122487179935</c:v>
                </c:pt>
                <c:pt idx="5468">
                  <c:v>0.122582539916</c:v>
                </c:pt>
                <c:pt idx="5469">
                  <c:v>0.1227009370923</c:v>
                </c:pt>
                <c:pt idx="5470">
                  <c:v>0.1227713823318</c:v>
                </c:pt>
                <c:pt idx="5471">
                  <c:v>0.1228408068419</c:v>
                </c:pt>
                <c:pt idx="5472">
                  <c:v>0.1229127570987</c:v>
                </c:pt>
                <c:pt idx="5473">
                  <c:v>0.123033285141</c:v>
                </c:pt>
                <c:pt idx="5474">
                  <c:v>0.1231246441603</c:v>
                </c:pt>
                <c:pt idx="5475">
                  <c:v>0.1231707409024</c:v>
                </c:pt>
                <c:pt idx="5476">
                  <c:v>0.1232148185372</c:v>
                </c:pt>
                <c:pt idx="5477">
                  <c:v>0.1232590451837</c:v>
                </c:pt>
                <c:pt idx="5478">
                  <c:v>0.1233030259609</c:v>
                </c:pt>
                <c:pt idx="5479">
                  <c:v>0.1234024092555</c:v>
                </c:pt>
                <c:pt idx="5480">
                  <c:v>0.12352306395770001</c:v>
                </c:pt>
                <c:pt idx="5481">
                  <c:v>0.1235749199986</c:v>
                </c:pt>
                <c:pt idx="5482">
                  <c:v>0.1236081942916</c:v>
                </c:pt>
                <c:pt idx="5483">
                  <c:v>0.1236664652824</c:v>
                </c:pt>
                <c:pt idx="5484">
                  <c:v>0.1237065419555</c:v>
                </c:pt>
                <c:pt idx="5485">
                  <c:v>0.1238124296069</c:v>
                </c:pt>
                <c:pt idx="5486">
                  <c:v>0.1239371597767</c:v>
                </c:pt>
                <c:pt idx="5487">
                  <c:v>0.12399192154410001</c:v>
                </c:pt>
                <c:pt idx="5488">
                  <c:v>0.124032817781</c:v>
                </c:pt>
                <c:pt idx="5489">
                  <c:v>0.1240754500031</c:v>
                </c:pt>
                <c:pt idx="5490">
                  <c:v>0.1241170912981</c:v>
                </c:pt>
                <c:pt idx="5491">
                  <c:v>0.1241845116019</c:v>
                </c:pt>
                <c:pt idx="5492">
                  <c:v>0.1243131756783</c:v>
                </c:pt>
                <c:pt idx="5493">
                  <c:v>0.1243864297867</c:v>
                </c:pt>
                <c:pt idx="5494">
                  <c:v>0.1244301497936</c:v>
                </c:pt>
                <c:pt idx="5495">
                  <c:v>0.1244903057814</c:v>
                </c:pt>
                <c:pt idx="5496">
                  <c:v>0.1245321556926</c:v>
                </c:pt>
                <c:pt idx="5497">
                  <c:v>0.12460780888799999</c:v>
                </c:pt>
                <c:pt idx="5498">
                  <c:v>0.1247344613075</c:v>
                </c:pt>
                <c:pt idx="5499">
                  <c:v>0.1247884854674</c:v>
                </c:pt>
                <c:pt idx="5500">
                  <c:v>0.1248253583908</c:v>
                </c:pt>
                <c:pt idx="5501">
                  <c:v>0.1248652860522</c:v>
                </c:pt>
                <c:pt idx="5502">
                  <c:v>0.1249049380422</c:v>
                </c:pt>
                <c:pt idx="5503">
                  <c:v>0.1249592751265</c:v>
                </c:pt>
                <c:pt idx="5504">
                  <c:v>0.1250891685486</c:v>
                </c:pt>
                <c:pt idx="5505">
                  <c:v>0.12516912817959999</c:v>
                </c:pt>
                <c:pt idx="5506">
                  <c:v>0.1252093017101</c:v>
                </c:pt>
                <c:pt idx="5507">
                  <c:v>0.12525171041489999</c:v>
                </c:pt>
                <c:pt idx="5508">
                  <c:v>0.12528975307939999</c:v>
                </c:pt>
                <c:pt idx="5509">
                  <c:v>0.12533444166179999</c:v>
                </c:pt>
                <c:pt idx="5510">
                  <c:v>0.12544386088849999</c:v>
                </c:pt>
                <c:pt idx="5511">
                  <c:v>0.1255658715963</c:v>
                </c:pt>
                <c:pt idx="5512">
                  <c:v>0.12561434507370001</c:v>
                </c:pt>
                <c:pt idx="5513">
                  <c:v>0.12565718591210001</c:v>
                </c:pt>
                <c:pt idx="5514">
                  <c:v>0.12570157647130001</c:v>
                </c:pt>
                <c:pt idx="5515">
                  <c:v>0.1257411837578</c:v>
                </c:pt>
                <c:pt idx="5516">
                  <c:v>0.12580880522730001</c:v>
                </c:pt>
                <c:pt idx="5517">
                  <c:v>0.1259421408176</c:v>
                </c:pt>
                <c:pt idx="5518">
                  <c:v>0.12601345777510001</c:v>
                </c:pt>
                <c:pt idx="5519">
                  <c:v>0.1260528117418</c:v>
                </c:pt>
                <c:pt idx="5520">
                  <c:v>0.12609866261479999</c:v>
                </c:pt>
                <c:pt idx="5521">
                  <c:v>0.1261760741472</c:v>
                </c:pt>
                <c:pt idx="5522">
                  <c:v>0.12626591324809999</c:v>
                </c:pt>
                <c:pt idx="5523">
                  <c:v>0.12639023363589999</c:v>
                </c:pt>
                <c:pt idx="5524">
                  <c:v>0.1264738291502</c:v>
                </c:pt>
                <c:pt idx="5525">
                  <c:v>0.12652683258059999</c:v>
                </c:pt>
                <c:pt idx="5526">
                  <c:v>0.12657490372659999</c:v>
                </c:pt>
                <c:pt idx="5527">
                  <c:v>0.12668342888360001</c:v>
                </c:pt>
                <c:pt idx="5528">
                  <c:v>0.1268069148064</c:v>
                </c:pt>
                <c:pt idx="5529">
                  <c:v>0.1268600970507</c:v>
                </c:pt>
                <c:pt idx="5530">
                  <c:v>0.12690909206869999</c:v>
                </c:pt>
                <c:pt idx="5531">
                  <c:v>0.12696105241780001</c:v>
                </c:pt>
                <c:pt idx="5532">
                  <c:v>0.1270105987787</c:v>
                </c:pt>
                <c:pt idx="5533">
                  <c:v>0.1271580308676</c:v>
                </c:pt>
                <c:pt idx="5534">
                  <c:v>0.12726931273940001</c:v>
                </c:pt>
                <c:pt idx="5535">
                  <c:v>0.127318456769</c:v>
                </c:pt>
                <c:pt idx="5536">
                  <c:v>0.1273914724588</c:v>
                </c:pt>
                <c:pt idx="5537">
                  <c:v>0.12749625742439999</c:v>
                </c:pt>
                <c:pt idx="5538">
                  <c:v>0.12765114009379999</c:v>
                </c:pt>
                <c:pt idx="5539">
                  <c:v>0.12771743535999999</c:v>
                </c:pt>
                <c:pt idx="5540">
                  <c:v>0.12776449322700001</c:v>
                </c:pt>
                <c:pt idx="5541">
                  <c:v>0.12783969938760001</c:v>
                </c:pt>
                <c:pt idx="5542">
                  <c:v>0.12801606953139999</c:v>
                </c:pt>
                <c:pt idx="5543">
                  <c:v>0.12809906899929999</c:v>
                </c:pt>
                <c:pt idx="5544">
                  <c:v>0.1281712502241</c:v>
                </c:pt>
                <c:pt idx="5545">
                  <c:v>0.12824103236199999</c:v>
                </c:pt>
                <c:pt idx="5546">
                  <c:v>0.12842178344729999</c:v>
                </c:pt>
                <c:pt idx="5547">
                  <c:v>0.12850484251979999</c:v>
                </c:pt>
                <c:pt idx="5548">
                  <c:v>0.12857553362849999</c:v>
                </c:pt>
                <c:pt idx="5549">
                  <c:v>0.1286468505859</c:v>
                </c:pt>
                <c:pt idx="5550">
                  <c:v>0.12874296307559999</c:v>
                </c:pt>
                <c:pt idx="5551">
                  <c:v>0.12887565791610001</c:v>
                </c:pt>
                <c:pt idx="5552">
                  <c:v>0.12893509864809999</c:v>
                </c:pt>
                <c:pt idx="5553">
                  <c:v>0.1289812028408</c:v>
                </c:pt>
                <c:pt idx="5554">
                  <c:v>0.12903173267840001</c:v>
                </c:pt>
                <c:pt idx="5555">
                  <c:v>0.12910129129889999</c:v>
                </c:pt>
                <c:pt idx="5556">
                  <c:v>0.12927038967609999</c:v>
                </c:pt>
                <c:pt idx="5557">
                  <c:v>0.12937845289710001</c:v>
                </c:pt>
                <c:pt idx="5558">
                  <c:v>0.12945050001139999</c:v>
                </c:pt>
                <c:pt idx="5559">
                  <c:v>0.1295019090176</c:v>
                </c:pt>
                <c:pt idx="5560">
                  <c:v>0.12961302697659999</c:v>
                </c:pt>
                <c:pt idx="5561">
                  <c:v>0.12974087893960001</c:v>
                </c:pt>
                <c:pt idx="5562">
                  <c:v>0.12980227172370001</c:v>
                </c:pt>
                <c:pt idx="5563">
                  <c:v>0.1298798471689</c:v>
                </c:pt>
                <c:pt idx="5564">
                  <c:v>0.12993334233760001</c:v>
                </c:pt>
                <c:pt idx="5565">
                  <c:v>0.1300268024206</c:v>
                </c:pt>
                <c:pt idx="5566">
                  <c:v>0.1302918046713</c:v>
                </c:pt>
                <c:pt idx="5567">
                  <c:v>0.13043622672560001</c:v>
                </c:pt>
                <c:pt idx="5568">
                  <c:v>0.1308591365814</c:v>
                </c:pt>
                <c:pt idx="5569">
                  <c:v>0.13120169937609999</c:v>
                </c:pt>
                <c:pt idx="5570">
                  <c:v>0.13146647810939999</c:v>
                </c:pt>
                <c:pt idx="5571">
                  <c:v>0.13165876269339999</c:v>
                </c:pt>
                <c:pt idx="5572">
                  <c:v>0.13177946209909999</c:v>
                </c:pt>
                <c:pt idx="5573">
                  <c:v>0.1320919543505</c:v>
                </c:pt>
                <c:pt idx="5574">
                  <c:v>0.13222531974320001</c:v>
                </c:pt>
                <c:pt idx="5575">
                  <c:v>0.1323055028915</c:v>
                </c:pt>
                <c:pt idx="5576">
                  <c:v>0.13250437378880001</c:v>
                </c:pt>
                <c:pt idx="5577">
                  <c:v>0.1326068788767</c:v>
                </c:pt>
                <c:pt idx="5578">
                  <c:v>0.13273639976980001</c:v>
                </c:pt>
                <c:pt idx="5579">
                  <c:v>0.1329699754715</c:v>
                </c:pt>
                <c:pt idx="5580">
                  <c:v>0.1330592781305</c:v>
                </c:pt>
                <c:pt idx="5581">
                  <c:v>0.13315828144549999</c:v>
                </c:pt>
                <c:pt idx="5582">
                  <c:v>0.13332827389240001</c:v>
                </c:pt>
                <c:pt idx="5583">
                  <c:v>0.13361026346679999</c:v>
                </c:pt>
                <c:pt idx="5584">
                  <c:v>0.1340242773294</c:v>
                </c:pt>
                <c:pt idx="5585">
                  <c:v>0.1344674676657</c:v>
                </c:pt>
                <c:pt idx="5586">
                  <c:v>0.13483996689319999</c:v>
                </c:pt>
                <c:pt idx="5587">
                  <c:v>0.13511687517170001</c:v>
                </c:pt>
                <c:pt idx="5588">
                  <c:v>0.13538797199729999</c:v>
                </c:pt>
                <c:pt idx="5589">
                  <c:v>0.1355359256268</c:v>
                </c:pt>
                <c:pt idx="5590">
                  <c:v>0.1358129829168</c:v>
                </c:pt>
                <c:pt idx="5591">
                  <c:v>0.1359881609678</c:v>
                </c:pt>
                <c:pt idx="5592">
                  <c:v>0.13626822829249999</c:v>
                </c:pt>
                <c:pt idx="5593">
                  <c:v>0.13641045987610001</c:v>
                </c:pt>
                <c:pt idx="5594">
                  <c:v>0.13666905462740001</c:v>
                </c:pt>
                <c:pt idx="5595">
                  <c:v>0.1367566287518</c:v>
                </c:pt>
                <c:pt idx="5596">
                  <c:v>0.1368907392025</c:v>
                </c:pt>
                <c:pt idx="5597">
                  <c:v>0.13710997998710001</c:v>
                </c:pt>
                <c:pt idx="5598">
                  <c:v>0.1372116804123</c:v>
                </c:pt>
                <c:pt idx="5599">
                  <c:v>0.1372731626034</c:v>
                </c:pt>
                <c:pt idx="5600">
                  <c:v>0.13756693899629999</c:v>
                </c:pt>
                <c:pt idx="5601">
                  <c:v>0.1376875191927</c:v>
                </c:pt>
                <c:pt idx="5602">
                  <c:v>0.1378018856049</c:v>
                </c:pt>
                <c:pt idx="5603">
                  <c:v>0.13800449669359999</c:v>
                </c:pt>
                <c:pt idx="5604">
                  <c:v>0.13808587193489999</c:v>
                </c:pt>
                <c:pt idx="5605">
                  <c:v>0.13822399079799999</c:v>
                </c:pt>
                <c:pt idx="5606">
                  <c:v>0.13842843472960001</c:v>
                </c:pt>
                <c:pt idx="5607">
                  <c:v>0.1385088115931</c:v>
                </c:pt>
                <c:pt idx="5608">
                  <c:v>0.13860513269899999</c:v>
                </c:pt>
                <c:pt idx="5609">
                  <c:v>0.1388698518276</c:v>
                </c:pt>
                <c:pt idx="5610">
                  <c:v>0.13902945816519999</c:v>
                </c:pt>
                <c:pt idx="5611">
                  <c:v>0.13934004306789999</c:v>
                </c:pt>
                <c:pt idx="5612">
                  <c:v>0.1394381672144</c:v>
                </c:pt>
                <c:pt idx="5613">
                  <c:v>0.13960215449329999</c:v>
                </c:pt>
                <c:pt idx="5614">
                  <c:v>0.13976292312149999</c:v>
                </c:pt>
                <c:pt idx="5615">
                  <c:v>0.1398325562477</c:v>
                </c:pt>
                <c:pt idx="5616">
                  <c:v>0.13991934061049999</c:v>
                </c:pt>
                <c:pt idx="5617">
                  <c:v>0.1401190459728</c:v>
                </c:pt>
                <c:pt idx="5618">
                  <c:v>0.1402527689934</c:v>
                </c:pt>
                <c:pt idx="5619">
                  <c:v>0.1404771655798</c:v>
                </c:pt>
                <c:pt idx="5620">
                  <c:v>0.1405948251486</c:v>
                </c:pt>
                <c:pt idx="5621">
                  <c:v>0.14069400727750001</c:v>
                </c:pt>
                <c:pt idx="5622">
                  <c:v>0.1409119814634</c:v>
                </c:pt>
                <c:pt idx="5623">
                  <c:v>0.1409751474857</c:v>
                </c:pt>
                <c:pt idx="5624">
                  <c:v>0.14105184376239999</c:v>
                </c:pt>
                <c:pt idx="5625">
                  <c:v>0.14116655290130001</c:v>
                </c:pt>
                <c:pt idx="5626">
                  <c:v>0.1413371264935</c:v>
                </c:pt>
                <c:pt idx="5627">
                  <c:v>0.14139436185359999</c:v>
                </c:pt>
                <c:pt idx="5628">
                  <c:v>0.14145088195800001</c:v>
                </c:pt>
                <c:pt idx="5629">
                  <c:v>0.1415849477053</c:v>
                </c:pt>
                <c:pt idx="5630">
                  <c:v>0.14178252220150001</c:v>
                </c:pt>
                <c:pt idx="5631">
                  <c:v>0.14185111224649999</c:v>
                </c:pt>
                <c:pt idx="5632">
                  <c:v>0.14190496504309999</c:v>
                </c:pt>
                <c:pt idx="5633">
                  <c:v>0.1419655382633</c:v>
                </c:pt>
                <c:pt idx="5634">
                  <c:v>0.14221321046349999</c:v>
                </c:pt>
                <c:pt idx="5635">
                  <c:v>0.14228549599650001</c:v>
                </c:pt>
                <c:pt idx="5636">
                  <c:v>0.14236772060389999</c:v>
                </c:pt>
                <c:pt idx="5637">
                  <c:v>0.14253547787670001</c:v>
                </c:pt>
                <c:pt idx="5638">
                  <c:v>0.14267264306550001</c:v>
                </c:pt>
                <c:pt idx="5639">
                  <c:v>0.14272536337380001</c:v>
                </c:pt>
                <c:pt idx="5640">
                  <c:v>0.14278240501879999</c:v>
                </c:pt>
                <c:pt idx="5641">
                  <c:v>0.14287561178210001</c:v>
                </c:pt>
                <c:pt idx="5642">
                  <c:v>0.1430636644363</c:v>
                </c:pt>
                <c:pt idx="5643">
                  <c:v>0.14313624799249999</c:v>
                </c:pt>
                <c:pt idx="5644">
                  <c:v>0.1431993842125</c:v>
                </c:pt>
                <c:pt idx="5645">
                  <c:v>0.14326868951319999</c:v>
                </c:pt>
                <c:pt idx="5646">
                  <c:v>0.14348691701890001</c:v>
                </c:pt>
                <c:pt idx="5647">
                  <c:v>0.1435709893703</c:v>
                </c:pt>
                <c:pt idx="5648">
                  <c:v>0.14363153278829999</c:v>
                </c:pt>
                <c:pt idx="5649">
                  <c:v>0.14381249248979999</c:v>
                </c:pt>
                <c:pt idx="5650">
                  <c:v>0.14392496645450001</c:v>
                </c:pt>
                <c:pt idx="5651">
                  <c:v>0.14400857686999999</c:v>
                </c:pt>
                <c:pt idx="5652">
                  <c:v>0.144072830677</c:v>
                </c:pt>
                <c:pt idx="5653">
                  <c:v>0.1442455351353</c:v>
                </c:pt>
                <c:pt idx="5654">
                  <c:v>0.14436404407020001</c:v>
                </c:pt>
                <c:pt idx="5655">
                  <c:v>0.1444205790758</c:v>
                </c:pt>
                <c:pt idx="5656">
                  <c:v>0.14449854195119999</c:v>
                </c:pt>
                <c:pt idx="5657">
                  <c:v>0.14472319185730001</c:v>
                </c:pt>
                <c:pt idx="5658">
                  <c:v>0.1447982788086</c:v>
                </c:pt>
                <c:pt idx="5659">
                  <c:v>0.1448537111282</c:v>
                </c:pt>
                <c:pt idx="5660">
                  <c:v>0.1449526846409</c:v>
                </c:pt>
                <c:pt idx="5661">
                  <c:v>0.145146086812</c:v>
                </c:pt>
                <c:pt idx="5662">
                  <c:v>0.14522163569929999</c:v>
                </c:pt>
                <c:pt idx="5663">
                  <c:v>0.14536762237549999</c:v>
                </c:pt>
                <c:pt idx="5664">
                  <c:v>0.14568513631819999</c:v>
                </c:pt>
                <c:pt idx="5665">
                  <c:v>0.14576561748979999</c:v>
                </c:pt>
                <c:pt idx="5666">
                  <c:v>0.1459340453148</c:v>
                </c:pt>
                <c:pt idx="5667">
                  <c:v>0.1461055725813</c:v>
                </c:pt>
                <c:pt idx="5668">
                  <c:v>0.14619900286199999</c:v>
                </c:pt>
                <c:pt idx="5669">
                  <c:v>0.1462716162205</c:v>
                </c:pt>
                <c:pt idx="5670">
                  <c:v>0.14648218452930001</c:v>
                </c:pt>
                <c:pt idx="5671">
                  <c:v>0.14659655094150001</c:v>
                </c:pt>
                <c:pt idx="5672">
                  <c:v>0.146669998765</c:v>
                </c:pt>
                <c:pt idx="5673">
                  <c:v>0.14685256779190001</c:v>
                </c:pt>
                <c:pt idx="5674">
                  <c:v>0.1469468176365</c:v>
                </c:pt>
                <c:pt idx="5675">
                  <c:v>0.1470297276974</c:v>
                </c:pt>
                <c:pt idx="5676">
                  <c:v>0.14715446531769999</c:v>
                </c:pt>
                <c:pt idx="5677">
                  <c:v>0.14731378853320001</c:v>
                </c:pt>
                <c:pt idx="5678">
                  <c:v>0.14738264679909999</c:v>
                </c:pt>
                <c:pt idx="5679">
                  <c:v>0.14747157692910001</c:v>
                </c:pt>
                <c:pt idx="5680">
                  <c:v>0.14760963618760001</c:v>
                </c:pt>
                <c:pt idx="5681">
                  <c:v>0.1477496027946</c:v>
                </c:pt>
                <c:pt idx="5682">
                  <c:v>0.14779853820800001</c:v>
                </c:pt>
                <c:pt idx="5683">
                  <c:v>0.14788384735580001</c:v>
                </c:pt>
                <c:pt idx="5684">
                  <c:v>0.14812676608559999</c:v>
                </c:pt>
                <c:pt idx="5685">
                  <c:v>0.14821499586110001</c:v>
                </c:pt>
                <c:pt idx="5686">
                  <c:v>0.14830750226969999</c:v>
                </c:pt>
                <c:pt idx="5687">
                  <c:v>0.14839547872539999</c:v>
                </c:pt>
                <c:pt idx="5688">
                  <c:v>0.14860655367369999</c:v>
                </c:pt>
                <c:pt idx="5689">
                  <c:v>0.1487456709146</c:v>
                </c:pt>
                <c:pt idx="5690">
                  <c:v>0.1490351855755</c:v>
                </c:pt>
                <c:pt idx="5691">
                  <c:v>0.14912998676299999</c:v>
                </c:pt>
                <c:pt idx="5692">
                  <c:v>0.14922045171260001</c:v>
                </c:pt>
                <c:pt idx="5693">
                  <c:v>0.1494756937027</c:v>
                </c:pt>
                <c:pt idx="5694">
                  <c:v>0.14957892894739999</c:v>
                </c:pt>
                <c:pt idx="5695">
                  <c:v>0.1497737765312</c:v>
                </c:pt>
                <c:pt idx="5696">
                  <c:v>0.14999747276309999</c:v>
                </c:pt>
                <c:pt idx="5697">
                  <c:v>0.1502875834703</c:v>
                </c:pt>
                <c:pt idx="5698">
                  <c:v>0.1503859758377</c:v>
                </c:pt>
                <c:pt idx="5699">
                  <c:v>0.15052294731140001</c:v>
                </c:pt>
                <c:pt idx="5700">
                  <c:v>0.15076723694800001</c:v>
                </c:pt>
                <c:pt idx="5701">
                  <c:v>0.15111258625980001</c:v>
                </c:pt>
                <c:pt idx="5702">
                  <c:v>0.15126845240590001</c:v>
                </c:pt>
                <c:pt idx="5703">
                  <c:v>0.15142695605750001</c:v>
                </c:pt>
                <c:pt idx="5704">
                  <c:v>0.15160158276560001</c:v>
                </c:pt>
                <c:pt idx="5705">
                  <c:v>0.1517350822687</c:v>
                </c:pt>
                <c:pt idx="5706">
                  <c:v>0.1519260853529</c:v>
                </c:pt>
                <c:pt idx="5707">
                  <c:v>0.15202949941159999</c:v>
                </c:pt>
                <c:pt idx="5708">
                  <c:v>0.1522048413754</c:v>
                </c:pt>
                <c:pt idx="5709">
                  <c:v>0.1523585170507</c:v>
                </c:pt>
                <c:pt idx="5710">
                  <c:v>0.15248069167139999</c:v>
                </c:pt>
                <c:pt idx="5711">
                  <c:v>0.1526663005352</c:v>
                </c:pt>
                <c:pt idx="5712">
                  <c:v>0.15278455615040001</c:v>
                </c:pt>
                <c:pt idx="5713">
                  <c:v>0.1528563499451</c:v>
                </c:pt>
                <c:pt idx="5714">
                  <c:v>0.15301591157909999</c:v>
                </c:pt>
                <c:pt idx="5715">
                  <c:v>0.15316729247569999</c:v>
                </c:pt>
                <c:pt idx="5716">
                  <c:v>0.1535251289606</c:v>
                </c:pt>
                <c:pt idx="5717">
                  <c:v>0.1536741703749</c:v>
                </c:pt>
                <c:pt idx="5718">
                  <c:v>0.15409739315509999</c:v>
                </c:pt>
                <c:pt idx="5719">
                  <c:v>0.1544640511274</c:v>
                </c:pt>
                <c:pt idx="5720">
                  <c:v>0.1547625213861</c:v>
                </c:pt>
                <c:pt idx="5721">
                  <c:v>0.15513038635250001</c:v>
                </c:pt>
                <c:pt idx="5722">
                  <c:v>0.15549762547019999</c:v>
                </c:pt>
                <c:pt idx="5723">
                  <c:v>0.15586897730829999</c:v>
                </c:pt>
                <c:pt idx="5724">
                  <c:v>0.1562341153622</c:v>
                </c:pt>
                <c:pt idx="5725">
                  <c:v>0.15659058094020001</c:v>
                </c:pt>
                <c:pt idx="5726">
                  <c:v>0.15678288042550001</c:v>
                </c:pt>
                <c:pt idx="5727">
                  <c:v>0.1571312844753</c:v>
                </c:pt>
                <c:pt idx="5728">
                  <c:v>0.1574736684561</c:v>
                </c:pt>
                <c:pt idx="5729">
                  <c:v>0.15772385895249999</c:v>
                </c:pt>
                <c:pt idx="5730">
                  <c:v>0.1580670177937</c:v>
                </c:pt>
                <c:pt idx="5731">
                  <c:v>0.1583786606789</c:v>
                </c:pt>
                <c:pt idx="5732">
                  <c:v>0.15869432687759999</c:v>
                </c:pt>
                <c:pt idx="5733">
                  <c:v>0.15891285240649999</c:v>
                </c:pt>
                <c:pt idx="5734">
                  <c:v>0.15906728804110001</c:v>
                </c:pt>
                <c:pt idx="5735">
                  <c:v>0.15939891338350001</c:v>
                </c:pt>
                <c:pt idx="5736">
                  <c:v>0.1596929430962</c:v>
                </c:pt>
                <c:pt idx="5737">
                  <c:v>0.15993411839009999</c:v>
                </c:pt>
                <c:pt idx="5738">
                  <c:v>0.16011494398119999</c:v>
                </c:pt>
                <c:pt idx="5739">
                  <c:v>0.16035774350170001</c:v>
                </c:pt>
                <c:pt idx="5740">
                  <c:v>0.16069065034390001</c:v>
                </c:pt>
                <c:pt idx="5741">
                  <c:v>0.16104906797410001</c:v>
                </c:pt>
                <c:pt idx="5742">
                  <c:v>0.1614129841328</c:v>
                </c:pt>
                <c:pt idx="5743">
                  <c:v>0.16170594096179999</c:v>
                </c:pt>
                <c:pt idx="5744">
                  <c:v>0.162004634738</c:v>
                </c:pt>
                <c:pt idx="5745">
                  <c:v>0.1623388975859</c:v>
                </c:pt>
                <c:pt idx="5746">
                  <c:v>0.16257601976389999</c:v>
                </c:pt>
                <c:pt idx="5747">
                  <c:v>0.16280427575110001</c:v>
                </c:pt>
                <c:pt idx="5748">
                  <c:v>0.16297514736650001</c:v>
                </c:pt>
                <c:pt idx="5749">
                  <c:v>0.1632059961557</c:v>
                </c:pt>
                <c:pt idx="5750">
                  <c:v>0.16337740421300001</c:v>
                </c:pt>
                <c:pt idx="5751">
                  <c:v>0.16357007622719999</c:v>
                </c:pt>
                <c:pt idx="5752">
                  <c:v>0.1636689156294</c:v>
                </c:pt>
                <c:pt idx="5753">
                  <c:v>0.16398106515409999</c:v>
                </c:pt>
                <c:pt idx="5754">
                  <c:v>0.1642563939095</c:v>
                </c:pt>
                <c:pt idx="5755">
                  <c:v>0.16442127525809999</c:v>
                </c:pt>
                <c:pt idx="5756">
                  <c:v>0.1646101027727</c:v>
                </c:pt>
                <c:pt idx="5757">
                  <c:v>0.16468854248520001</c:v>
                </c:pt>
                <c:pt idx="5758">
                  <c:v>0.1647711694241</c:v>
                </c:pt>
                <c:pt idx="5759">
                  <c:v>0.1649459600449</c:v>
                </c:pt>
                <c:pt idx="5760">
                  <c:v>0.16513474285599999</c:v>
                </c:pt>
                <c:pt idx="5761">
                  <c:v>0.1653730124235</c:v>
                </c:pt>
                <c:pt idx="5762">
                  <c:v>0.1654954105616</c:v>
                </c:pt>
                <c:pt idx="5763">
                  <c:v>0.16570530831809999</c:v>
                </c:pt>
                <c:pt idx="5764">
                  <c:v>0.16581061482430001</c:v>
                </c:pt>
                <c:pt idx="5765">
                  <c:v>0.1660336107016</c:v>
                </c:pt>
                <c:pt idx="5766">
                  <c:v>0.1662309467793</c:v>
                </c:pt>
                <c:pt idx="5767">
                  <c:v>0.16648340225220001</c:v>
                </c:pt>
                <c:pt idx="5768">
                  <c:v>0.1666080057621</c:v>
                </c:pt>
                <c:pt idx="5769">
                  <c:v>0.16678915917869999</c:v>
                </c:pt>
                <c:pt idx="5770">
                  <c:v>0.16714014112949999</c:v>
                </c:pt>
                <c:pt idx="5771">
                  <c:v>0.16733227670190001</c:v>
                </c:pt>
                <c:pt idx="5772">
                  <c:v>0.1675276607275</c:v>
                </c:pt>
                <c:pt idx="5773">
                  <c:v>0.16763500869270001</c:v>
                </c:pt>
                <c:pt idx="5774">
                  <c:v>0.16773398220540001</c:v>
                </c:pt>
                <c:pt idx="5775">
                  <c:v>0.1679196953773</c:v>
                </c:pt>
                <c:pt idx="5776">
                  <c:v>0.1680209189653</c:v>
                </c:pt>
                <c:pt idx="5777">
                  <c:v>0.16809625923630001</c:v>
                </c:pt>
                <c:pt idx="5778">
                  <c:v>0.1682593673468</c:v>
                </c:pt>
                <c:pt idx="5779">
                  <c:v>0.16836367547510001</c:v>
                </c:pt>
                <c:pt idx="5780">
                  <c:v>0.1684728562832</c:v>
                </c:pt>
                <c:pt idx="5781">
                  <c:v>0.16860033571720001</c:v>
                </c:pt>
                <c:pt idx="5782">
                  <c:v>0.1686905622482</c:v>
                </c:pt>
                <c:pt idx="5783">
                  <c:v>0.16882659494880001</c:v>
                </c:pt>
                <c:pt idx="5784">
                  <c:v>0.16900612413880001</c:v>
                </c:pt>
                <c:pt idx="5785">
                  <c:v>0.16908884048459999</c:v>
                </c:pt>
                <c:pt idx="5786">
                  <c:v>0.16917085647579999</c:v>
                </c:pt>
                <c:pt idx="5787">
                  <c:v>0.16933585703369999</c:v>
                </c:pt>
                <c:pt idx="5788">
                  <c:v>0.16943493485450001</c:v>
                </c:pt>
                <c:pt idx="5789">
                  <c:v>0.169581592083</c:v>
                </c:pt>
                <c:pt idx="5790">
                  <c:v>0.1697632074356</c:v>
                </c:pt>
                <c:pt idx="5791">
                  <c:v>0.1698637753725</c:v>
                </c:pt>
                <c:pt idx="5792">
                  <c:v>0.16997706890110001</c:v>
                </c:pt>
                <c:pt idx="5793">
                  <c:v>0.1700641661882</c:v>
                </c:pt>
                <c:pt idx="5794">
                  <c:v>0.1701482087374</c:v>
                </c:pt>
                <c:pt idx="5795">
                  <c:v>0.1702270060778</c:v>
                </c:pt>
                <c:pt idx="5796">
                  <c:v>0.17039604485029999</c:v>
                </c:pt>
                <c:pt idx="5797">
                  <c:v>0.17052491009240001</c:v>
                </c:pt>
                <c:pt idx="5798">
                  <c:v>0.17082607746119999</c:v>
                </c:pt>
                <c:pt idx="5799">
                  <c:v>0.17093962430949999</c:v>
                </c:pt>
                <c:pt idx="5800">
                  <c:v>0.17109729349610001</c:v>
                </c:pt>
                <c:pt idx="5801">
                  <c:v>0.17149244248869999</c:v>
                </c:pt>
                <c:pt idx="5802">
                  <c:v>0.17168200016019999</c:v>
                </c:pt>
                <c:pt idx="5803">
                  <c:v>0.17195513844490001</c:v>
                </c:pt>
                <c:pt idx="5804">
                  <c:v>0.17221516370769999</c:v>
                </c:pt>
                <c:pt idx="5805">
                  <c:v>0.1723606139421</c:v>
                </c:pt>
                <c:pt idx="5806">
                  <c:v>0.17272277176379999</c:v>
                </c:pt>
                <c:pt idx="5807">
                  <c:v>0.17307135462760001</c:v>
                </c:pt>
                <c:pt idx="5808">
                  <c:v>0.1733267605305</c:v>
                </c:pt>
                <c:pt idx="5809">
                  <c:v>0.17349950969219999</c:v>
                </c:pt>
                <c:pt idx="5810">
                  <c:v>0.1736356019974</c:v>
                </c:pt>
                <c:pt idx="5811">
                  <c:v>0.1737960129976</c:v>
                </c:pt>
                <c:pt idx="5812">
                  <c:v>0.1739380657673</c:v>
                </c:pt>
                <c:pt idx="5813">
                  <c:v>0.174102589488</c:v>
                </c:pt>
                <c:pt idx="5814">
                  <c:v>0.17420272529129999</c:v>
                </c:pt>
                <c:pt idx="5815">
                  <c:v>0.17433996498580001</c:v>
                </c:pt>
                <c:pt idx="5816">
                  <c:v>0.17447713017460001</c:v>
                </c:pt>
                <c:pt idx="5817">
                  <c:v>0.17457197606559999</c:v>
                </c:pt>
                <c:pt idx="5818">
                  <c:v>0.17467480897900001</c:v>
                </c:pt>
                <c:pt idx="5819">
                  <c:v>0.1748103797436</c:v>
                </c:pt>
                <c:pt idx="5820">
                  <c:v>0.1749164760113</c:v>
                </c:pt>
                <c:pt idx="5821">
                  <c:v>0.1750173717737</c:v>
                </c:pt>
                <c:pt idx="5822">
                  <c:v>0.17515185475350001</c:v>
                </c:pt>
                <c:pt idx="5823">
                  <c:v>0.17523072659969999</c:v>
                </c:pt>
                <c:pt idx="5824">
                  <c:v>0.1753018945456</c:v>
                </c:pt>
                <c:pt idx="5825">
                  <c:v>0.17541851103309999</c:v>
                </c:pt>
                <c:pt idx="5826">
                  <c:v>0.175517514348</c:v>
                </c:pt>
                <c:pt idx="5827">
                  <c:v>0.17556791007520001</c:v>
                </c:pt>
                <c:pt idx="5828">
                  <c:v>0.1756367087364</c:v>
                </c:pt>
                <c:pt idx="5829">
                  <c:v>0.17574743926530001</c:v>
                </c:pt>
                <c:pt idx="5830">
                  <c:v>0.1758615970612</c:v>
                </c:pt>
                <c:pt idx="5831">
                  <c:v>0.1759447306395</c:v>
                </c:pt>
                <c:pt idx="5832">
                  <c:v>0.17602188885209999</c:v>
                </c:pt>
                <c:pt idx="5833">
                  <c:v>0.17614787816999999</c:v>
                </c:pt>
                <c:pt idx="5834">
                  <c:v>0.1762370318174</c:v>
                </c:pt>
                <c:pt idx="5835">
                  <c:v>0.17632246017459999</c:v>
                </c:pt>
                <c:pt idx="5836">
                  <c:v>0.1764041930437</c:v>
                </c:pt>
                <c:pt idx="5837">
                  <c:v>0.17654131352899999</c:v>
                </c:pt>
                <c:pt idx="5838">
                  <c:v>0.17662039399150001</c:v>
                </c:pt>
                <c:pt idx="5839">
                  <c:v>0.17673218250270001</c:v>
                </c:pt>
                <c:pt idx="5840">
                  <c:v>0.1768799573183</c:v>
                </c:pt>
                <c:pt idx="5841">
                  <c:v>0.17698320746419999</c:v>
                </c:pt>
                <c:pt idx="5842">
                  <c:v>0.1770535558462</c:v>
                </c:pt>
                <c:pt idx="5843">
                  <c:v>0.17715264856820001</c:v>
                </c:pt>
                <c:pt idx="5844">
                  <c:v>0.17725129425530001</c:v>
                </c:pt>
                <c:pt idx="5845">
                  <c:v>0.1773272156715</c:v>
                </c:pt>
                <c:pt idx="5846">
                  <c:v>0.1773928105831</c:v>
                </c:pt>
                <c:pt idx="5847">
                  <c:v>0.17747952044010001</c:v>
                </c:pt>
                <c:pt idx="5848">
                  <c:v>0.1776883900166</c:v>
                </c:pt>
                <c:pt idx="5849">
                  <c:v>0.1777801215649</c:v>
                </c:pt>
                <c:pt idx="5850">
                  <c:v>0.1778582185507</c:v>
                </c:pt>
                <c:pt idx="5851">
                  <c:v>0.17802126705650001</c:v>
                </c:pt>
                <c:pt idx="5852">
                  <c:v>0.1780882328749</c:v>
                </c:pt>
                <c:pt idx="5853">
                  <c:v>0.1781597435474</c:v>
                </c:pt>
                <c:pt idx="5854">
                  <c:v>0.1782343685627</c:v>
                </c:pt>
                <c:pt idx="5855">
                  <c:v>0.1784130185843</c:v>
                </c:pt>
                <c:pt idx="5856">
                  <c:v>0.17847998440269999</c:v>
                </c:pt>
                <c:pt idx="5857">
                  <c:v>0.17858338356020001</c:v>
                </c:pt>
                <c:pt idx="5858">
                  <c:v>0.17874306440349999</c:v>
                </c:pt>
                <c:pt idx="5859">
                  <c:v>0.17888849973679999</c:v>
                </c:pt>
                <c:pt idx="5860">
                  <c:v>0.17913562059400001</c:v>
                </c:pt>
                <c:pt idx="5861">
                  <c:v>0.1792120486498</c:v>
                </c:pt>
                <c:pt idx="5862">
                  <c:v>0.179297208786</c:v>
                </c:pt>
                <c:pt idx="5863">
                  <c:v>0.17945754528050001</c:v>
                </c:pt>
                <c:pt idx="5864">
                  <c:v>0.17955207824710001</c:v>
                </c:pt>
                <c:pt idx="5865">
                  <c:v>0.17962551116940001</c:v>
                </c:pt>
                <c:pt idx="5866">
                  <c:v>0.17967824637890001</c:v>
                </c:pt>
                <c:pt idx="5867">
                  <c:v>0.17980341613289999</c:v>
                </c:pt>
                <c:pt idx="5868">
                  <c:v>0.17990054190159999</c:v>
                </c:pt>
                <c:pt idx="5869">
                  <c:v>0.17997607588770001</c:v>
                </c:pt>
                <c:pt idx="5870">
                  <c:v>0.1800605356693</c:v>
                </c:pt>
                <c:pt idx="5871">
                  <c:v>0.1802724897861</c:v>
                </c:pt>
                <c:pt idx="5872">
                  <c:v>0.1804124563932</c:v>
                </c:pt>
                <c:pt idx="5873">
                  <c:v>0.18079043924810001</c:v>
                </c:pt>
                <c:pt idx="5874">
                  <c:v>0.181002676487</c:v>
                </c:pt>
                <c:pt idx="5875">
                  <c:v>0.18115864694120001</c:v>
                </c:pt>
                <c:pt idx="5876">
                  <c:v>0.181327059865</c:v>
                </c:pt>
                <c:pt idx="5877">
                  <c:v>0.18142838776110001</c:v>
                </c:pt>
                <c:pt idx="5878">
                  <c:v>0.1815704852343</c:v>
                </c:pt>
                <c:pt idx="5879">
                  <c:v>0.1816870868206</c:v>
                </c:pt>
                <c:pt idx="5880">
                  <c:v>0.18175838887689999</c:v>
                </c:pt>
                <c:pt idx="5881">
                  <c:v>0.1818354874849</c:v>
                </c:pt>
                <c:pt idx="5882">
                  <c:v>0.18200975656509999</c:v>
                </c:pt>
                <c:pt idx="5883">
                  <c:v>0.18209204077720001</c:v>
                </c:pt>
                <c:pt idx="5884">
                  <c:v>0.18217237293720001</c:v>
                </c:pt>
                <c:pt idx="5885">
                  <c:v>0.1822726428509</c:v>
                </c:pt>
                <c:pt idx="5886">
                  <c:v>0.18241827189920001</c:v>
                </c:pt>
                <c:pt idx="5887">
                  <c:v>0.18250268697739999</c:v>
                </c:pt>
                <c:pt idx="5888">
                  <c:v>0.1825535446405</c:v>
                </c:pt>
                <c:pt idx="5889">
                  <c:v>0.18270061910150001</c:v>
                </c:pt>
                <c:pt idx="5890">
                  <c:v>0.1829173415899</c:v>
                </c:pt>
                <c:pt idx="5891">
                  <c:v>0.18307550251480001</c:v>
                </c:pt>
                <c:pt idx="5892">
                  <c:v>0.18320894241329999</c:v>
                </c:pt>
                <c:pt idx="5893">
                  <c:v>0.18328768014909999</c:v>
                </c:pt>
                <c:pt idx="5894">
                  <c:v>0.1833744049072</c:v>
                </c:pt>
                <c:pt idx="5895">
                  <c:v>0.18350335955620001</c:v>
                </c:pt>
                <c:pt idx="5896">
                  <c:v>0.1836216002703</c:v>
                </c:pt>
                <c:pt idx="5897">
                  <c:v>0.18373288214210001</c:v>
                </c:pt>
                <c:pt idx="5898">
                  <c:v>0.1838129162788</c:v>
                </c:pt>
                <c:pt idx="5899">
                  <c:v>0.18399940431119999</c:v>
                </c:pt>
                <c:pt idx="5900">
                  <c:v>0.184101626277</c:v>
                </c:pt>
                <c:pt idx="5901">
                  <c:v>0.184178814292</c:v>
                </c:pt>
                <c:pt idx="5902">
                  <c:v>0.1843978315592</c:v>
                </c:pt>
                <c:pt idx="5903">
                  <c:v>0.18449506163599999</c:v>
                </c:pt>
                <c:pt idx="5904">
                  <c:v>0.18457651138309999</c:v>
                </c:pt>
                <c:pt idx="5905">
                  <c:v>0.18485437333579999</c:v>
                </c:pt>
                <c:pt idx="5906">
                  <c:v>0.18505221605300001</c:v>
                </c:pt>
                <c:pt idx="5907">
                  <c:v>0.18521383404729999</c:v>
                </c:pt>
                <c:pt idx="5908">
                  <c:v>0.18535259366039999</c:v>
                </c:pt>
                <c:pt idx="5909">
                  <c:v>0.18573920428749999</c:v>
                </c:pt>
                <c:pt idx="5910">
                  <c:v>0.1861306726933</c:v>
                </c:pt>
                <c:pt idx="5911">
                  <c:v>0.18625363707539999</c:v>
                </c:pt>
                <c:pt idx="5912">
                  <c:v>0.18644890189169999</c:v>
                </c:pt>
                <c:pt idx="5913">
                  <c:v>0.1866238415241</c:v>
                </c:pt>
                <c:pt idx="5914">
                  <c:v>0.1867983043194</c:v>
                </c:pt>
                <c:pt idx="5915">
                  <c:v>0.18691121041770001</c:v>
                </c:pt>
                <c:pt idx="5916">
                  <c:v>0.18703830242159999</c:v>
                </c:pt>
                <c:pt idx="5917">
                  <c:v>0.18720999360080001</c:v>
                </c:pt>
                <c:pt idx="5918">
                  <c:v>0.18734224140639999</c:v>
                </c:pt>
                <c:pt idx="5919">
                  <c:v>0.18755604326729999</c:v>
                </c:pt>
                <c:pt idx="5920">
                  <c:v>0.1876678019762</c:v>
                </c:pt>
                <c:pt idx="5921">
                  <c:v>0.18793991208079999</c:v>
                </c:pt>
                <c:pt idx="5922">
                  <c:v>0.1882726252079</c:v>
                </c:pt>
                <c:pt idx="5923">
                  <c:v>0.18859924376010001</c:v>
                </c:pt>
                <c:pt idx="5924">
                  <c:v>0.188959941268</c:v>
                </c:pt>
                <c:pt idx="5925">
                  <c:v>0.1892202198505</c:v>
                </c:pt>
                <c:pt idx="5926">
                  <c:v>0.1893950849771</c:v>
                </c:pt>
                <c:pt idx="5927">
                  <c:v>0.18957653641700001</c:v>
                </c:pt>
                <c:pt idx="5928">
                  <c:v>0.1897397339344</c:v>
                </c:pt>
                <c:pt idx="5929">
                  <c:v>0.18993978202340001</c:v>
                </c:pt>
                <c:pt idx="5930">
                  <c:v>0.19001856446269999</c:v>
                </c:pt>
                <c:pt idx="5931">
                  <c:v>0.19017113745209999</c:v>
                </c:pt>
                <c:pt idx="5932">
                  <c:v>0.19034716486930001</c:v>
                </c:pt>
                <c:pt idx="5933">
                  <c:v>0.19045491516589999</c:v>
                </c:pt>
                <c:pt idx="5934">
                  <c:v>0.1906661987305</c:v>
                </c:pt>
                <c:pt idx="5935">
                  <c:v>0.1907865107059</c:v>
                </c:pt>
                <c:pt idx="5936">
                  <c:v>0.190923511982</c:v>
                </c:pt>
                <c:pt idx="5937">
                  <c:v>0.19130975008010001</c:v>
                </c:pt>
                <c:pt idx="5938">
                  <c:v>0.1915604323149</c:v>
                </c:pt>
                <c:pt idx="5939">
                  <c:v>0.19174097478390001</c:v>
                </c:pt>
                <c:pt idx="5940">
                  <c:v>0.19197763502599999</c:v>
                </c:pt>
                <c:pt idx="5941">
                  <c:v>0.1921206116676</c:v>
                </c:pt>
                <c:pt idx="5942">
                  <c:v>0.1923595517874</c:v>
                </c:pt>
                <c:pt idx="5943">
                  <c:v>0.19252480566499999</c:v>
                </c:pt>
                <c:pt idx="5944">
                  <c:v>0.1928711682558</c:v>
                </c:pt>
                <c:pt idx="5945">
                  <c:v>0.19303718209269999</c:v>
                </c:pt>
                <c:pt idx="5946">
                  <c:v>0.19328092038629999</c:v>
                </c:pt>
                <c:pt idx="5947">
                  <c:v>0.19364675879480001</c:v>
                </c:pt>
                <c:pt idx="5948">
                  <c:v>0.19399103522300001</c:v>
                </c:pt>
                <c:pt idx="5949">
                  <c:v>0.19425283372400001</c:v>
                </c:pt>
                <c:pt idx="5950">
                  <c:v>0.19442544877529999</c:v>
                </c:pt>
                <c:pt idx="5951">
                  <c:v>0.19478110969070001</c:v>
                </c:pt>
                <c:pt idx="5952">
                  <c:v>0.1950267106295</c:v>
                </c:pt>
                <c:pt idx="5953">
                  <c:v>0.1952124238014</c:v>
                </c:pt>
                <c:pt idx="5954">
                  <c:v>0.19549342989919999</c:v>
                </c:pt>
                <c:pt idx="5955">
                  <c:v>0.19583667814729999</c:v>
                </c:pt>
                <c:pt idx="5956">
                  <c:v>0.19611117243769999</c:v>
                </c:pt>
                <c:pt idx="5957">
                  <c:v>0.19644489884380001</c:v>
                </c:pt>
                <c:pt idx="5958">
                  <c:v>0.1966248601675</c:v>
                </c:pt>
                <c:pt idx="5959">
                  <c:v>0.19684569537640001</c:v>
                </c:pt>
                <c:pt idx="5960">
                  <c:v>0.19698613882060001</c:v>
                </c:pt>
                <c:pt idx="5961">
                  <c:v>0.1971754133701</c:v>
                </c:pt>
                <c:pt idx="5962">
                  <c:v>0.19734977185729999</c:v>
                </c:pt>
                <c:pt idx="5963">
                  <c:v>0.19758580625059999</c:v>
                </c:pt>
                <c:pt idx="5964">
                  <c:v>0.1979181170464</c:v>
                </c:pt>
                <c:pt idx="5965">
                  <c:v>0.19818821549419999</c:v>
                </c:pt>
                <c:pt idx="5966">
                  <c:v>0.19838692247869999</c:v>
                </c:pt>
                <c:pt idx="5967">
                  <c:v>0.19849616289140001</c:v>
                </c:pt>
                <c:pt idx="5968">
                  <c:v>0.1986392140388</c:v>
                </c:pt>
                <c:pt idx="5969">
                  <c:v>0.19882915914060001</c:v>
                </c:pt>
                <c:pt idx="5970">
                  <c:v>0.19901069998740001</c:v>
                </c:pt>
                <c:pt idx="5971">
                  <c:v>0.1991321593523</c:v>
                </c:pt>
                <c:pt idx="5972">
                  <c:v>0.19943000376219999</c:v>
                </c:pt>
                <c:pt idx="5973">
                  <c:v>0.19959832727910001</c:v>
                </c:pt>
                <c:pt idx="5974">
                  <c:v>0.19978755712509999</c:v>
                </c:pt>
                <c:pt idx="5975">
                  <c:v>0.19990250468250001</c:v>
                </c:pt>
                <c:pt idx="5976">
                  <c:v>0.199988797307</c:v>
                </c:pt>
                <c:pt idx="5977">
                  <c:v>0.2002323120832</c:v>
                </c:pt>
                <c:pt idx="5978">
                  <c:v>0.20044143497940001</c:v>
                </c:pt>
                <c:pt idx="5979">
                  <c:v>0.20058862864970001</c:v>
                </c:pt>
                <c:pt idx="5980">
                  <c:v>0.20082065463070001</c:v>
                </c:pt>
                <c:pt idx="5981">
                  <c:v>0.2010796666145</c:v>
                </c:pt>
                <c:pt idx="5982">
                  <c:v>0.2012311965227</c:v>
                </c:pt>
                <c:pt idx="5983">
                  <c:v>0.20134460926059999</c:v>
                </c:pt>
                <c:pt idx="5984">
                  <c:v>0.201494038105</c:v>
                </c:pt>
                <c:pt idx="5985">
                  <c:v>0.20164494216439999</c:v>
                </c:pt>
                <c:pt idx="5986">
                  <c:v>0.20182037353519999</c:v>
                </c:pt>
                <c:pt idx="5987">
                  <c:v>0.2020014077425</c:v>
                </c:pt>
                <c:pt idx="5988">
                  <c:v>0.20220343768599999</c:v>
                </c:pt>
                <c:pt idx="5989">
                  <c:v>0.20229002833369999</c:v>
                </c:pt>
                <c:pt idx="5990">
                  <c:v>0.20240496098999999</c:v>
                </c:pt>
                <c:pt idx="5991">
                  <c:v>0.2025568634272</c:v>
                </c:pt>
                <c:pt idx="5992">
                  <c:v>0.20267088711260001</c:v>
                </c:pt>
                <c:pt idx="5993">
                  <c:v>0.20279189944270001</c:v>
                </c:pt>
                <c:pt idx="5994">
                  <c:v>0.20293413102630001</c:v>
                </c:pt>
                <c:pt idx="5995">
                  <c:v>0.2030212283134</c:v>
                </c:pt>
                <c:pt idx="5996">
                  <c:v>0.20311009883879999</c:v>
                </c:pt>
                <c:pt idx="5997">
                  <c:v>0.2032384723425</c:v>
                </c:pt>
                <c:pt idx="5998">
                  <c:v>0.20359580218789999</c:v>
                </c:pt>
                <c:pt idx="5999">
                  <c:v>0.2037787735462</c:v>
                </c:pt>
                <c:pt idx="6000">
                  <c:v>0.2041658461094</c:v>
                </c:pt>
                <c:pt idx="6001">
                  <c:v>0.20448352396489999</c:v>
                </c:pt>
                <c:pt idx="6002">
                  <c:v>0.20472952723499999</c:v>
                </c:pt>
                <c:pt idx="6003">
                  <c:v>0.20511275529860001</c:v>
                </c:pt>
                <c:pt idx="6004">
                  <c:v>0.20536482334139999</c:v>
                </c:pt>
                <c:pt idx="6005">
                  <c:v>0.2055973857641</c:v>
                </c:pt>
                <c:pt idx="6006">
                  <c:v>0.20574142038820001</c:v>
                </c:pt>
                <c:pt idx="6007">
                  <c:v>0.2058935165405</c:v>
                </c:pt>
                <c:pt idx="6008">
                  <c:v>0.206101089716</c:v>
                </c:pt>
                <c:pt idx="6009">
                  <c:v>0.20625916123390001</c:v>
                </c:pt>
                <c:pt idx="6010">
                  <c:v>0.20641799271110001</c:v>
                </c:pt>
                <c:pt idx="6011">
                  <c:v>0.2067570835352</c:v>
                </c:pt>
                <c:pt idx="6012">
                  <c:v>0.20691581070420001</c:v>
                </c:pt>
                <c:pt idx="6013">
                  <c:v>0.20713073015210001</c:v>
                </c:pt>
                <c:pt idx="6014">
                  <c:v>0.20730727910999999</c:v>
                </c:pt>
                <c:pt idx="6015">
                  <c:v>0.20764210820199999</c:v>
                </c:pt>
                <c:pt idx="6016">
                  <c:v>0.2078615874052</c:v>
                </c:pt>
                <c:pt idx="6017">
                  <c:v>0.20817247033120001</c:v>
                </c:pt>
                <c:pt idx="6018">
                  <c:v>0.20832855999470001</c:v>
                </c:pt>
                <c:pt idx="6019">
                  <c:v>0.20863416790959999</c:v>
                </c:pt>
                <c:pt idx="6020">
                  <c:v>0.2089041024446</c:v>
                </c:pt>
                <c:pt idx="6021">
                  <c:v>0.2090538144112</c:v>
                </c:pt>
                <c:pt idx="6022">
                  <c:v>0.20929113030429999</c:v>
                </c:pt>
                <c:pt idx="6023">
                  <c:v>0.20948746800420001</c:v>
                </c:pt>
                <c:pt idx="6024">
                  <c:v>0.20966582000260001</c:v>
                </c:pt>
                <c:pt idx="6025">
                  <c:v>0.20980086922649999</c:v>
                </c:pt>
                <c:pt idx="6026">
                  <c:v>0.21000674366950001</c:v>
                </c:pt>
                <c:pt idx="6027">
                  <c:v>0.2101622223854</c:v>
                </c:pt>
                <c:pt idx="6028">
                  <c:v>0.21033446490759999</c:v>
                </c:pt>
                <c:pt idx="6029">
                  <c:v>0.2103881537914</c:v>
                </c:pt>
                <c:pt idx="6030">
                  <c:v>0.2104610204697</c:v>
                </c:pt>
                <c:pt idx="6031">
                  <c:v>0.21063834428789999</c:v>
                </c:pt>
                <c:pt idx="6032">
                  <c:v>0.2108602076769</c:v>
                </c:pt>
                <c:pt idx="6033">
                  <c:v>0.21117094159130001</c:v>
                </c:pt>
                <c:pt idx="6034">
                  <c:v>0.21131867170329999</c:v>
                </c:pt>
                <c:pt idx="6035">
                  <c:v>0.2115685492754</c:v>
                </c:pt>
                <c:pt idx="6036">
                  <c:v>0.21179066598419999</c:v>
                </c:pt>
                <c:pt idx="6037">
                  <c:v>0.2119656801224</c:v>
                </c:pt>
                <c:pt idx="6038">
                  <c:v>0.2122877240181</c:v>
                </c:pt>
                <c:pt idx="6039">
                  <c:v>0.2126376479864</c:v>
                </c:pt>
                <c:pt idx="6040">
                  <c:v>0.2129150182009</c:v>
                </c:pt>
                <c:pt idx="6041">
                  <c:v>0.2132524251938</c:v>
                </c:pt>
                <c:pt idx="6042">
                  <c:v>0.21358753740790001</c:v>
                </c:pt>
                <c:pt idx="6043">
                  <c:v>0.21391259133820001</c:v>
                </c:pt>
                <c:pt idx="6044">
                  <c:v>0.2141732871532</c:v>
                </c:pt>
                <c:pt idx="6045">
                  <c:v>0.21440243721009999</c:v>
                </c:pt>
                <c:pt idx="6046">
                  <c:v>0.21466712653639999</c:v>
                </c:pt>
                <c:pt idx="6047">
                  <c:v>0.21499666571619999</c:v>
                </c:pt>
                <c:pt idx="6048">
                  <c:v>0.21531873941419999</c:v>
                </c:pt>
                <c:pt idx="6049">
                  <c:v>0.21560615301130001</c:v>
                </c:pt>
                <c:pt idx="6050">
                  <c:v>0.2159371525049</c:v>
                </c:pt>
                <c:pt idx="6051">
                  <c:v>0.21624000370499999</c:v>
                </c:pt>
                <c:pt idx="6052">
                  <c:v>0.21651488542559999</c:v>
                </c:pt>
                <c:pt idx="6053">
                  <c:v>0.2167719900608</c:v>
                </c:pt>
                <c:pt idx="6054">
                  <c:v>0.21698898077010001</c:v>
                </c:pt>
                <c:pt idx="6055">
                  <c:v>0.21730062365530001</c:v>
                </c:pt>
                <c:pt idx="6056">
                  <c:v>0.21748533844949999</c:v>
                </c:pt>
                <c:pt idx="6057">
                  <c:v>0.21771913766859999</c:v>
                </c:pt>
                <c:pt idx="6058">
                  <c:v>0.21789258718490001</c:v>
                </c:pt>
                <c:pt idx="6059">
                  <c:v>0.2180105000734</c:v>
                </c:pt>
                <c:pt idx="6060">
                  <c:v>0.2181218415499</c:v>
                </c:pt>
                <c:pt idx="6061">
                  <c:v>0.2183208614588</c:v>
                </c:pt>
                <c:pt idx="6062">
                  <c:v>0.21849185228349999</c:v>
                </c:pt>
                <c:pt idx="6063">
                  <c:v>0.21868495643140001</c:v>
                </c:pt>
                <c:pt idx="6064">
                  <c:v>0.2190378159285</c:v>
                </c:pt>
                <c:pt idx="6065">
                  <c:v>0.21924448013309999</c:v>
                </c:pt>
                <c:pt idx="6066">
                  <c:v>0.2194700539112</c:v>
                </c:pt>
                <c:pt idx="6067">
                  <c:v>0.21977345645429999</c:v>
                </c:pt>
                <c:pt idx="6068">
                  <c:v>0.219856724143</c:v>
                </c:pt>
                <c:pt idx="6069">
                  <c:v>0.219974309206</c:v>
                </c:pt>
                <c:pt idx="6070">
                  <c:v>0.22017902135850001</c:v>
                </c:pt>
                <c:pt idx="6071">
                  <c:v>0.220362201333</c:v>
                </c:pt>
                <c:pt idx="6072">
                  <c:v>0.2205652296543</c:v>
                </c:pt>
                <c:pt idx="6073">
                  <c:v>0.22072204947470001</c:v>
                </c:pt>
                <c:pt idx="6074">
                  <c:v>0.22086551785469999</c:v>
                </c:pt>
                <c:pt idx="6075">
                  <c:v>0.22098109126089999</c:v>
                </c:pt>
                <c:pt idx="6076">
                  <c:v>0.2212032079697</c:v>
                </c:pt>
                <c:pt idx="6077">
                  <c:v>0.2213164418936</c:v>
                </c:pt>
                <c:pt idx="6078">
                  <c:v>0.2214755266905</c:v>
                </c:pt>
                <c:pt idx="6079">
                  <c:v>0.22156232595440001</c:v>
                </c:pt>
                <c:pt idx="6080">
                  <c:v>0.221677929163</c:v>
                </c:pt>
                <c:pt idx="6081">
                  <c:v>0.22183476388449999</c:v>
                </c:pt>
                <c:pt idx="6082">
                  <c:v>0.22191849350930001</c:v>
                </c:pt>
                <c:pt idx="6083">
                  <c:v>0.22202876210210001</c:v>
                </c:pt>
                <c:pt idx="6084">
                  <c:v>0.2222151458263</c:v>
                </c:pt>
                <c:pt idx="6085">
                  <c:v>0.2223958075047</c:v>
                </c:pt>
                <c:pt idx="6086">
                  <c:v>0.22254556417470001</c:v>
                </c:pt>
                <c:pt idx="6087">
                  <c:v>0.22268439829350001</c:v>
                </c:pt>
                <c:pt idx="6088">
                  <c:v>0.2229041606188</c:v>
                </c:pt>
                <c:pt idx="6089">
                  <c:v>0.22302488982679999</c:v>
                </c:pt>
                <c:pt idx="6090">
                  <c:v>0.22311601042750001</c:v>
                </c:pt>
                <c:pt idx="6091">
                  <c:v>0.223358809948</c:v>
                </c:pt>
                <c:pt idx="6092">
                  <c:v>0.22356930375100001</c:v>
                </c:pt>
                <c:pt idx="6093">
                  <c:v>0.223725900054</c:v>
                </c:pt>
                <c:pt idx="6094">
                  <c:v>0.22394607961179999</c:v>
                </c:pt>
                <c:pt idx="6095">
                  <c:v>0.2242324054241</c:v>
                </c:pt>
                <c:pt idx="6096">
                  <c:v>0.22438429296019999</c:v>
                </c:pt>
                <c:pt idx="6097">
                  <c:v>0.22455236315730001</c:v>
                </c:pt>
                <c:pt idx="6098">
                  <c:v>0.224760890007</c:v>
                </c:pt>
                <c:pt idx="6099">
                  <c:v>0.224902883172</c:v>
                </c:pt>
                <c:pt idx="6100">
                  <c:v>0.22514782845969999</c:v>
                </c:pt>
                <c:pt idx="6101">
                  <c:v>0.2253594696522</c:v>
                </c:pt>
                <c:pt idx="6102">
                  <c:v>0.22554706037040001</c:v>
                </c:pt>
                <c:pt idx="6103">
                  <c:v>0.2257579118013</c:v>
                </c:pt>
                <c:pt idx="6104">
                  <c:v>0.2261213958263</c:v>
                </c:pt>
                <c:pt idx="6105">
                  <c:v>0.2263086438179</c:v>
                </c:pt>
                <c:pt idx="6106">
                  <c:v>0.2264641970396</c:v>
                </c:pt>
                <c:pt idx="6107">
                  <c:v>0.22658532857890001</c:v>
                </c:pt>
                <c:pt idx="6108">
                  <c:v>0.22670827805999999</c:v>
                </c:pt>
                <c:pt idx="6109">
                  <c:v>0.22688916325569999</c:v>
                </c:pt>
                <c:pt idx="6110">
                  <c:v>0.2270042449236</c:v>
                </c:pt>
                <c:pt idx="6111">
                  <c:v>0.22716063261030001</c:v>
                </c:pt>
                <c:pt idx="6112">
                  <c:v>0.22725024819369999</c:v>
                </c:pt>
                <c:pt idx="6113">
                  <c:v>0.2273689061403</c:v>
                </c:pt>
                <c:pt idx="6114">
                  <c:v>0.2275542318821</c:v>
                </c:pt>
                <c:pt idx="6115">
                  <c:v>0.2278442829847</c:v>
                </c:pt>
                <c:pt idx="6116">
                  <c:v>0.22800676524640001</c:v>
                </c:pt>
                <c:pt idx="6117">
                  <c:v>0.2281404286623</c:v>
                </c:pt>
                <c:pt idx="6118">
                  <c:v>0.22845315933230001</c:v>
                </c:pt>
                <c:pt idx="6119">
                  <c:v>0.22880998253820001</c:v>
                </c:pt>
                <c:pt idx="6120">
                  <c:v>0.2289550304413</c:v>
                </c:pt>
                <c:pt idx="6121">
                  <c:v>0.22904291749</c:v>
                </c:pt>
                <c:pt idx="6122">
                  <c:v>0.22913084924220001</c:v>
                </c:pt>
                <c:pt idx="6123">
                  <c:v>0.22926476597789999</c:v>
                </c:pt>
                <c:pt idx="6124">
                  <c:v>0.22942432761189999</c:v>
                </c:pt>
                <c:pt idx="6125">
                  <c:v>0.2295765280724</c:v>
                </c:pt>
                <c:pt idx="6126">
                  <c:v>0.22993692755699999</c:v>
                </c:pt>
                <c:pt idx="6127">
                  <c:v>0.2302869707346</c:v>
                </c:pt>
                <c:pt idx="6128">
                  <c:v>0.23063257336619999</c:v>
                </c:pt>
                <c:pt idx="6129">
                  <c:v>0.23100425302979999</c:v>
                </c:pt>
                <c:pt idx="6130">
                  <c:v>0.2313357591629</c:v>
                </c:pt>
                <c:pt idx="6131">
                  <c:v>0.23166614770890001</c:v>
                </c:pt>
                <c:pt idx="6132">
                  <c:v>0.23200674355029999</c:v>
                </c:pt>
                <c:pt idx="6133">
                  <c:v>0.23233212530610001</c:v>
                </c:pt>
                <c:pt idx="6134">
                  <c:v>0.23270957171920001</c:v>
                </c:pt>
                <c:pt idx="6135">
                  <c:v>0.232831761241</c:v>
                </c:pt>
                <c:pt idx="6136">
                  <c:v>0.23294405639169999</c:v>
                </c:pt>
                <c:pt idx="6137">
                  <c:v>0.23309166729450001</c:v>
                </c:pt>
                <c:pt idx="6138">
                  <c:v>0.23344661295409999</c:v>
                </c:pt>
                <c:pt idx="6139">
                  <c:v>0.23380973935130001</c:v>
                </c:pt>
                <c:pt idx="6140">
                  <c:v>0.23414757847789999</c:v>
                </c:pt>
                <c:pt idx="6141">
                  <c:v>0.23451909422869999</c:v>
                </c:pt>
                <c:pt idx="6142">
                  <c:v>0.23486118018630001</c:v>
                </c:pt>
                <c:pt idx="6143">
                  <c:v>0.2352240383625</c:v>
                </c:pt>
                <c:pt idx="6144">
                  <c:v>0.23556074500079999</c:v>
                </c:pt>
                <c:pt idx="6145">
                  <c:v>0.23591710627080001</c:v>
                </c:pt>
                <c:pt idx="6146">
                  <c:v>0.23612639307979999</c:v>
                </c:pt>
                <c:pt idx="6147">
                  <c:v>0.23628981411460001</c:v>
                </c:pt>
                <c:pt idx="6148">
                  <c:v>0.23633603751660001</c:v>
                </c:pt>
                <c:pt idx="6149">
                  <c:v>0.23639357089999999</c:v>
                </c:pt>
                <c:pt idx="6150">
                  <c:v>0.23646001517769999</c:v>
                </c:pt>
                <c:pt idx="6151">
                  <c:v>0.23651798069480001</c:v>
                </c:pt>
                <c:pt idx="6152">
                  <c:v>0.2365714609623</c:v>
                </c:pt>
                <c:pt idx="6153">
                  <c:v>0.2366229891777</c:v>
                </c:pt>
                <c:pt idx="6154">
                  <c:v>0.23668377101419999</c:v>
                </c:pt>
                <c:pt idx="6155">
                  <c:v>0.2367402464151</c:v>
                </c:pt>
                <c:pt idx="6156">
                  <c:v>0.23679943382740001</c:v>
                </c:pt>
                <c:pt idx="6157">
                  <c:v>0.23686140775680001</c:v>
                </c:pt>
                <c:pt idx="6158">
                  <c:v>0.2369137555361</c:v>
                </c:pt>
                <c:pt idx="6159">
                  <c:v>0.23696458339689999</c:v>
                </c:pt>
                <c:pt idx="6160">
                  <c:v>0.2370311617851</c:v>
                </c:pt>
                <c:pt idx="6161">
                  <c:v>0.2371234744787</c:v>
                </c:pt>
                <c:pt idx="6162">
                  <c:v>0.2372063696384</c:v>
                </c:pt>
                <c:pt idx="6163">
                  <c:v>0.23728623986239999</c:v>
                </c:pt>
                <c:pt idx="6164">
                  <c:v>0.2373622208834</c:v>
                </c:pt>
                <c:pt idx="6165">
                  <c:v>0.23751097917559999</c:v>
                </c:pt>
                <c:pt idx="6166">
                  <c:v>0.23758947849270001</c:v>
                </c:pt>
                <c:pt idx="6167">
                  <c:v>0.23766507208349999</c:v>
                </c:pt>
                <c:pt idx="6168">
                  <c:v>0.23773652315140001</c:v>
                </c:pt>
                <c:pt idx="6169">
                  <c:v>0.2378070056438</c:v>
                </c:pt>
                <c:pt idx="6170">
                  <c:v>0.23793593049049999</c:v>
                </c:pt>
                <c:pt idx="6171">
                  <c:v>0.23805288970470001</c:v>
                </c:pt>
                <c:pt idx="6172">
                  <c:v>0.23813456296919999</c:v>
                </c:pt>
                <c:pt idx="6173">
                  <c:v>0.2382083684206</c:v>
                </c:pt>
                <c:pt idx="6174">
                  <c:v>0.2382892072201</c:v>
                </c:pt>
                <c:pt idx="6175">
                  <c:v>0.23837903141979999</c:v>
                </c:pt>
                <c:pt idx="6176">
                  <c:v>0.23845481872560001</c:v>
                </c:pt>
                <c:pt idx="6177">
                  <c:v>0.23852340877059999</c:v>
                </c:pt>
                <c:pt idx="6178">
                  <c:v>0.23859445750710001</c:v>
                </c:pt>
                <c:pt idx="6179">
                  <c:v>0.23866370320319999</c:v>
                </c:pt>
                <c:pt idx="6180">
                  <c:v>0.2387459427118</c:v>
                </c:pt>
                <c:pt idx="6181">
                  <c:v>0.23881396651270001</c:v>
                </c:pt>
                <c:pt idx="6182">
                  <c:v>0.23887921869750001</c:v>
                </c:pt>
                <c:pt idx="6183">
                  <c:v>0.23898112773899999</c:v>
                </c:pt>
                <c:pt idx="6184">
                  <c:v>0.23909944295880001</c:v>
                </c:pt>
                <c:pt idx="6185">
                  <c:v>0.2392013967037</c:v>
                </c:pt>
                <c:pt idx="6186">
                  <c:v>0.2392738461494</c:v>
                </c:pt>
                <c:pt idx="6187">
                  <c:v>0.23934905231</c:v>
                </c:pt>
                <c:pt idx="6188">
                  <c:v>0.2394352555275</c:v>
                </c:pt>
                <c:pt idx="6189">
                  <c:v>0.2395322918892</c:v>
                </c:pt>
                <c:pt idx="6190">
                  <c:v>0.23957525193689999</c:v>
                </c:pt>
                <c:pt idx="6191">
                  <c:v>0.23961924016479999</c:v>
                </c:pt>
                <c:pt idx="6192">
                  <c:v>0.23966586589809999</c:v>
                </c:pt>
                <c:pt idx="6193">
                  <c:v>0.23970688879490001</c:v>
                </c:pt>
                <c:pt idx="6194">
                  <c:v>0.23975102603439999</c:v>
                </c:pt>
                <c:pt idx="6195">
                  <c:v>0.23979301750660001</c:v>
                </c:pt>
                <c:pt idx="6196">
                  <c:v>0.23983937501909999</c:v>
                </c:pt>
                <c:pt idx="6197">
                  <c:v>0.23988725245</c:v>
                </c:pt>
                <c:pt idx="6198">
                  <c:v>0.2399520277977</c:v>
                </c:pt>
                <c:pt idx="6199">
                  <c:v>0.24000762403010001</c:v>
                </c:pt>
                <c:pt idx="6200">
                  <c:v>0.24005402624610001</c:v>
                </c:pt>
                <c:pt idx="6201">
                  <c:v>0.24009726941590001</c:v>
                </c:pt>
                <c:pt idx="6202">
                  <c:v>0.24013978242869999</c:v>
                </c:pt>
                <c:pt idx="6203">
                  <c:v>0.24018552899359999</c:v>
                </c:pt>
                <c:pt idx="6204">
                  <c:v>0.24027518928050001</c:v>
                </c:pt>
                <c:pt idx="6205">
                  <c:v>0.2403174489737</c:v>
                </c:pt>
                <c:pt idx="6206">
                  <c:v>0.24040526151659999</c:v>
                </c:pt>
                <c:pt idx="6207">
                  <c:v>0.24050888419149999</c:v>
                </c:pt>
                <c:pt idx="6208">
                  <c:v>0.24058851599690001</c:v>
                </c:pt>
                <c:pt idx="6209">
                  <c:v>0.2406682521105</c:v>
                </c:pt>
                <c:pt idx="6210">
                  <c:v>0.24074614048000001</c:v>
                </c:pt>
                <c:pt idx="6211">
                  <c:v>0.24082307517529999</c:v>
                </c:pt>
                <c:pt idx="6212">
                  <c:v>0.24092423915860001</c:v>
                </c:pt>
                <c:pt idx="6213">
                  <c:v>0.24099500477310001</c:v>
                </c:pt>
                <c:pt idx="6214">
                  <c:v>0.2410583794117</c:v>
                </c:pt>
                <c:pt idx="6215">
                  <c:v>0.2411228865385</c:v>
                </c:pt>
                <c:pt idx="6216">
                  <c:v>0.2411909550428</c:v>
                </c:pt>
                <c:pt idx="6217">
                  <c:v>0.241285815835</c:v>
                </c:pt>
                <c:pt idx="6218">
                  <c:v>0.24136167764659999</c:v>
                </c:pt>
                <c:pt idx="6219">
                  <c:v>0.2414283454418</c:v>
                </c:pt>
                <c:pt idx="6220">
                  <c:v>0.24149543046950001</c:v>
                </c:pt>
                <c:pt idx="6221">
                  <c:v>0.24159042537209999</c:v>
                </c:pt>
                <c:pt idx="6222">
                  <c:v>0.24168424308299999</c:v>
                </c:pt>
                <c:pt idx="6223">
                  <c:v>0.2417810857296</c:v>
                </c:pt>
                <c:pt idx="6224">
                  <c:v>0.24186281859870001</c:v>
                </c:pt>
                <c:pt idx="6225">
                  <c:v>0.2419224232435</c:v>
                </c:pt>
                <c:pt idx="6226">
                  <c:v>0.2420384734869</c:v>
                </c:pt>
                <c:pt idx="6227">
                  <c:v>0.24212728440760001</c:v>
                </c:pt>
                <c:pt idx="6228">
                  <c:v>0.24223634600640001</c:v>
                </c:pt>
                <c:pt idx="6229">
                  <c:v>0.2423456907272</c:v>
                </c:pt>
                <c:pt idx="6230">
                  <c:v>0.2424624711275</c:v>
                </c:pt>
                <c:pt idx="6231">
                  <c:v>0.2425509989262</c:v>
                </c:pt>
                <c:pt idx="6232">
                  <c:v>0.24270336329940001</c:v>
                </c:pt>
                <c:pt idx="6233">
                  <c:v>0.24278800189499999</c:v>
                </c:pt>
                <c:pt idx="6234">
                  <c:v>0.24286955595019999</c:v>
                </c:pt>
                <c:pt idx="6235">
                  <c:v>0.24295207858090001</c:v>
                </c:pt>
                <c:pt idx="6236">
                  <c:v>0.24307592213150001</c:v>
                </c:pt>
                <c:pt idx="6237">
                  <c:v>0.2431837171316</c:v>
                </c:pt>
                <c:pt idx="6238">
                  <c:v>0.24326966702940001</c:v>
                </c:pt>
                <c:pt idx="6239">
                  <c:v>0.24339579045769999</c:v>
                </c:pt>
                <c:pt idx="6240">
                  <c:v>0.2434604465961</c:v>
                </c:pt>
                <c:pt idx="6241">
                  <c:v>0.24354836344719999</c:v>
                </c:pt>
                <c:pt idx="6242">
                  <c:v>0.24360206723210001</c:v>
                </c:pt>
                <c:pt idx="6243">
                  <c:v>0.24374966323380001</c:v>
                </c:pt>
                <c:pt idx="6244">
                  <c:v>0.24380280077460001</c:v>
                </c:pt>
                <c:pt idx="6245">
                  <c:v>0.24385881423950001</c:v>
                </c:pt>
                <c:pt idx="6246">
                  <c:v>0.24394500255580001</c:v>
                </c:pt>
                <c:pt idx="6247">
                  <c:v>0.24402083456519999</c:v>
                </c:pt>
                <c:pt idx="6248">
                  <c:v>0.24413089454170001</c:v>
                </c:pt>
                <c:pt idx="6249">
                  <c:v>0.24421259760860001</c:v>
                </c:pt>
                <c:pt idx="6250">
                  <c:v>0.24432823061940001</c:v>
                </c:pt>
                <c:pt idx="6251">
                  <c:v>0.2444757074118</c:v>
                </c:pt>
                <c:pt idx="6252">
                  <c:v>0.2445832341909</c:v>
                </c:pt>
                <c:pt idx="6253">
                  <c:v>0.2448165565729</c:v>
                </c:pt>
                <c:pt idx="6254">
                  <c:v>0.2449720799923</c:v>
                </c:pt>
                <c:pt idx="6255">
                  <c:v>0.24516403675080001</c:v>
                </c:pt>
                <c:pt idx="6256">
                  <c:v>0.24531988799570001</c:v>
                </c:pt>
                <c:pt idx="6257">
                  <c:v>0.2454474568367</c:v>
                </c:pt>
                <c:pt idx="6258">
                  <c:v>0.24560396373269999</c:v>
                </c:pt>
                <c:pt idx="6259">
                  <c:v>0.24591150879859999</c:v>
                </c:pt>
                <c:pt idx="6260">
                  <c:v>0.2462045103312</c:v>
                </c:pt>
                <c:pt idx="6261">
                  <c:v>0.24649517238140001</c:v>
                </c:pt>
                <c:pt idx="6262">
                  <c:v>0.24677862226960001</c:v>
                </c:pt>
                <c:pt idx="6263">
                  <c:v>0.2470509558916</c:v>
                </c:pt>
                <c:pt idx="6264">
                  <c:v>0.24733047187330001</c:v>
                </c:pt>
                <c:pt idx="6265">
                  <c:v>0.2475968599319</c:v>
                </c:pt>
                <c:pt idx="6266">
                  <c:v>0.2478605955839</c:v>
                </c:pt>
                <c:pt idx="6267">
                  <c:v>0.24814596772190001</c:v>
                </c:pt>
                <c:pt idx="6268">
                  <c:v>0.24841985106469999</c:v>
                </c:pt>
                <c:pt idx="6269">
                  <c:v>0.248580172658</c:v>
                </c:pt>
                <c:pt idx="6270">
                  <c:v>0.24875782430169999</c:v>
                </c:pt>
                <c:pt idx="6271">
                  <c:v>0.24904416501519999</c:v>
                </c:pt>
                <c:pt idx="6272">
                  <c:v>0.2492325156927</c:v>
                </c:pt>
                <c:pt idx="6273">
                  <c:v>0.24939145147799999</c:v>
                </c:pt>
                <c:pt idx="6274">
                  <c:v>0.24958831071849999</c:v>
                </c:pt>
                <c:pt idx="6275">
                  <c:v>0.24992579221729999</c:v>
                </c:pt>
                <c:pt idx="6276">
                  <c:v>0.25024989247320001</c:v>
                </c:pt>
                <c:pt idx="6277">
                  <c:v>0.2505488097668</c:v>
                </c:pt>
                <c:pt idx="6278">
                  <c:v>0.25078469514849999</c:v>
                </c:pt>
                <c:pt idx="6279">
                  <c:v>0.25108864903450001</c:v>
                </c:pt>
                <c:pt idx="6280">
                  <c:v>0.25136706233020001</c:v>
                </c:pt>
                <c:pt idx="6281">
                  <c:v>0.25171127915379998</c:v>
                </c:pt>
                <c:pt idx="6282">
                  <c:v>0.25200903415679998</c:v>
                </c:pt>
                <c:pt idx="6283">
                  <c:v>0.25225591659550001</c:v>
                </c:pt>
                <c:pt idx="6284">
                  <c:v>0.25258037447929998</c:v>
                </c:pt>
                <c:pt idx="6285">
                  <c:v>0.25288367271419998</c:v>
                </c:pt>
                <c:pt idx="6286">
                  <c:v>0.25310692191119999</c:v>
                </c:pt>
                <c:pt idx="6287">
                  <c:v>0.25332733988759998</c:v>
                </c:pt>
                <c:pt idx="6288">
                  <c:v>0.25350126624109998</c:v>
                </c:pt>
                <c:pt idx="6289">
                  <c:v>0.2536227703094</c:v>
                </c:pt>
                <c:pt idx="6290">
                  <c:v>0.25371348857879999</c:v>
                </c:pt>
                <c:pt idx="6291">
                  <c:v>0.25380507111549999</c:v>
                </c:pt>
                <c:pt idx="6292">
                  <c:v>0.2539265453815</c:v>
                </c:pt>
                <c:pt idx="6293">
                  <c:v>0.2540452480316</c:v>
                </c:pt>
                <c:pt idx="6294">
                  <c:v>0.25417509675029998</c:v>
                </c:pt>
                <c:pt idx="6295">
                  <c:v>0.25431555509569997</c:v>
                </c:pt>
                <c:pt idx="6296">
                  <c:v>0.2544560730457</c:v>
                </c:pt>
                <c:pt idx="6297">
                  <c:v>0.2545727193356</c:v>
                </c:pt>
                <c:pt idx="6298">
                  <c:v>0.25475400686260002</c:v>
                </c:pt>
                <c:pt idx="6299">
                  <c:v>0.25490611791610002</c:v>
                </c:pt>
                <c:pt idx="6300">
                  <c:v>0.25502642989160001</c:v>
                </c:pt>
                <c:pt idx="6301">
                  <c:v>0.25511029362679999</c:v>
                </c:pt>
                <c:pt idx="6302">
                  <c:v>0.255196928978</c:v>
                </c:pt>
                <c:pt idx="6303">
                  <c:v>0.25531741976740002</c:v>
                </c:pt>
                <c:pt idx="6304">
                  <c:v>0.25549390912059999</c:v>
                </c:pt>
                <c:pt idx="6305">
                  <c:v>0.25565695762629997</c:v>
                </c:pt>
                <c:pt idx="6306">
                  <c:v>0.25577819347379999</c:v>
                </c:pt>
                <c:pt idx="6307">
                  <c:v>0.25589618086810001</c:v>
                </c:pt>
                <c:pt idx="6308">
                  <c:v>0.25602427124979998</c:v>
                </c:pt>
                <c:pt idx="6309">
                  <c:v>0.2561335265636</c:v>
                </c:pt>
                <c:pt idx="6310">
                  <c:v>0.25626847147940002</c:v>
                </c:pt>
                <c:pt idx="6311">
                  <c:v>0.25637614727020003</c:v>
                </c:pt>
                <c:pt idx="6312">
                  <c:v>0.25647780299189998</c:v>
                </c:pt>
                <c:pt idx="6313">
                  <c:v>0.25661042332650003</c:v>
                </c:pt>
                <c:pt idx="6314">
                  <c:v>0.25669986009599999</c:v>
                </c:pt>
                <c:pt idx="6315">
                  <c:v>0.25678476691250002</c:v>
                </c:pt>
                <c:pt idx="6316">
                  <c:v>0.25698235630990002</c:v>
                </c:pt>
                <c:pt idx="6317">
                  <c:v>0.25716584920879998</c:v>
                </c:pt>
                <c:pt idx="6318">
                  <c:v>0.25728628039360002</c:v>
                </c:pt>
                <c:pt idx="6319">
                  <c:v>0.25741520524020001</c:v>
                </c:pt>
                <c:pt idx="6320">
                  <c:v>0.257566601038</c:v>
                </c:pt>
                <c:pt idx="6321">
                  <c:v>0.2576960325241</c:v>
                </c:pt>
                <c:pt idx="6322">
                  <c:v>0.257816195488</c:v>
                </c:pt>
                <c:pt idx="6323">
                  <c:v>0.25794714689249998</c:v>
                </c:pt>
                <c:pt idx="6324">
                  <c:v>0.25803941488269999</c:v>
                </c:pt>
                <c:pt idx="6325">
                  <c:v>0.25818374753000001</c:v>
                </c:pt>
                <c:pt idx="6326">
                  <c:v>0.2582791149616</c:v>
                </c:pt>
                <c:pt idx="6327">
                  <c:v>0.25839623808860002</c:v>
                </c:pt>
                <c:pt idx="6328">
                  <c:v>0.25867393612860001</c:v>
                </c:pt>
                <c:pt idx="6329">
                  <c:v>0.25888615846629998</c:v>
                </c:pt>
                <c:pt idx="6330">
                  <c:v>0.2590422034264</c:v>
                </c:pt>
                <c:pt idx="6331">
                  <c:v>0.25927701592449998</c:v>
                </c:pt>
                <c:pt idx="6332">
                  <c:v>0.2594019174576</c:v>
                </c:pt>
                <c:pt idx="6333">
                  <c:v>0.25950047373770002</c:v>
                </c:pt>
                <c:pt idx="6334">
                  <c:v>0.25959444046020003</c:v>
                </c:pt>
                <c:pt idx="6335">
                  <c:v>0.25976058840749999</c:v>
                </c:pt>
                <c:pt idx="6336">
                  <c:v>0.25999599695210002</c:v>
                </c:pt>
                <c:pt idx="6337">
                  <c:v>0.2603387236595</c:v>
                </c:pt>
                <c:pt idx="6338">
                  <c:v>0.2606943547726</c:v>
                </c:pt>
                <c:pt idx="6339">
                  <c:v>0.26093488931660003</c:v>
                </c:pt>
                <c:pt idx="6340">
                  <c:v>0.26112753152849999</c:v>
                </c:pt>
                <c:pt idx="6341">
                  <c:v>0.26125171780590001</c:v>
                </c:pt>
                <c:pt idx="6342">
                  <c:v>0.26139843463899998</c:v>
                </c:pt>
                <c:pt idx="6343">
                  <c:v>0.26151278615000001</c:v>
                </c:pt>
                <c:pt idx="6344">
                  <c:v>0.26165196299549998</c:v>
                </c:pt>
                <c:pt idx="6345">
                  <c:v>0.2618175446987</c:v>
                </c:pt>
                <c:pt idx="6346">
                  <c:v>0.26210626959799999</c:v>
                </c:pt>
                <c:pt idx="6347">
                  <c:v>0.26224082708360003</c:v>
                </c:pt>
                <c:pt idx="6348">
                  <c:v>0.26234456896780001</c:v>
                </c:pt>
                <c:pt idx="6349">
                  <c:v>0.26247271895410001</c:v>
                </c:pt>
                <c:pt idx="6350">
                  <c:v>0.26260915398599999</c:v>
                </c:pt>
                <c:pt idx="6351">
                  <c:v>0.26291069388389998</c:v>
                </c:pt>
                <c:pt idx="6352">
                  <c:v>0.26303589344020001</c:v>
                </c:pt>
                <c:pt idx="6353">
                  <c:v>0.26322707533840001</c:v>
                </c:pt>
                <c:pt idx="6354">
                  <c:v>0.26343822479250001</c:v>
                </c:pt>
                <c:pt idx="6355">
                  <c:v>0.26367223262790002</c:v>
                </c:pt>
                <c:pt idx="6356">
                  <c:v>0.26386210322379999</c:v>
                </c:pt>
                <c:pt idx="6357">
                  <c:v>0.26402607560160002</c:v>
                </c:pt>
                <c:pt idx="6358">
                  <c:v>0.26411402225489999</c:v>
                </c:pt>
                <c:pt idx="6359">
                  <c:v>0.26420819759370001</c:v>
                </c:pt>
                <c:pt idx="6360">
                  <c:v>0.2643371224403</c:v>
                </c:pt>
                <c:pt idx="6361">
                  <c:v>0.26465359330179999</c:v>
                </c:pt>
                <c:pt idx="6362">
                  <c:v>0.26481467485429999</c:v>
                </c:pt>
                <c:pt idx="6363">
                  <c:v>0.2651518881321</c:v>
                </c:pt>
                <c:pt idx="6364">
                  <c:v>0.26550137996669998</c:v>
                </c:pt>
                <c:pt idx="6365">
                  <c:v>0.26562938094139998</c:v>
                </c:pt>
                <c:pt idx="6366">
                  <c:v>0.26575702428820003</c:v>
                </c:pt>
                <c:pt idx="6367">
                  <c:v>0.26588883996009999</c:v>
                </c:pt>
                <c:pt idx="6368">
                  <c:v>0.26604074239730002</c:v>
                </c:pt>
                <c:pt idx="6369">
                  <c:v>0.26617664098740001</c:v>
                </c:pt>
                <c:pt idx="6370">
                  <c:v>0.26628050208089998</c:v>
                </c:pt>
                <c:pt idx="6371">
                  <c:v>0.26643785834310002</c:v>
                </c:pt>
                <c:pt idx="6372">
                  <c:v>0.26653859019280002</c:v>
                </c:pt>
                <c:pt idx="6373">
                  <c:v>0.26668366789820003</c:v>
                </c:pt>
                <c:pt idx="6374">
                  <c:v>0.2668538093567</c:v>
                </c:pt>
                <c:pt idx="6375">
                  <c:v>0.26701775193209998</c:v>
                </c:pt>
                <c:pt idx="6376">
                  <c:v>0.26717862486839999</c:v>
                </c:pt>
                <c:pt idx="6377">
                  <c:v>0.26730021834369999</c:v>
                </c:pt>
                <c:pt idx="6378">
                  <c:v>0.26739770174029998</c:v>
                </c:pt>
                <c:pt idx="6379">
                  <c:v>0.26758158206940003</c:v>
                </c:pt>
                <c:pt idx="6380">
                  <c:v>0.2678517103195</c:v>
                </c:pt>
                <c:pt idx="6381">
                  <c:v>0.26805466413500001</c:v>
                </c:pt>
                <c:pt idx="6382">
                  <c:v>0.26821976900099997</c:v>
                </c:pt>
                <c:pt idx="6383">
                  <c:v>0.26832801103589998</c:v>
                </c:pt>
                <c:pt idx="6384">
                  <c:v>0.26846110820770003</c:v>
                </c:pt>
                <c:pt idx="6385">
                  <c:v>0.26866456866260002</c:v>
                </c:pt>
                <c:pt idx="6386">
                  <c:v>0.26884984970089998</c:v>
                </c:pt>
                <c:pt idx="6387">
                  <c:v>0.26920551061629999</c:v>
                </c:pt>
                <c:pt idx="6388">
                  <c:v>0.26946580409999998</c:v>
                </c:pt>
                <c:pt idx="6389">
                  <c:v>0.26968604326250001</c:v>
                </c:pt>
                <c:pt idx="6390">
                  <c:v>0.26983612775799998</c:v>
                </c:pt>
                <c:pt idx="6391">
                  <c:v>0.27019828557969999</c:v>
                </c:pt>
                <c:pt idx="6392">
                  <c:v>0.27048268914219997</c:v>
                </c:pt>
                <c:pt idx="6393">
                  <c:v>0.27083715796469998</c:v>
                </c:pt>
                <c:pt idx="6394">
                  <c:v>0.27120468020439997</c:v>
                </c:pt>
                <c:pt idx="6395">
                  <c:v>0.27156546711919999</c:v>
                </c:pt>
                <c:pt idx="6396">
                  <c:v>0.27190518379209999</c:v>
                </c:pt>
                <c:pt idx="6397">
                  <c:v>0.27225983142850002</c:v>
                </c:pt>
                <c:pt idx="6398">
                  <c:v>0.27242344617839998</c:v>
                </c:pt>
                <c:pt idx="6399">
                  <c:v>0.27274495363239998</c:v>
                </c:pt>
                <c:pt idx="6400">
                  <c:v>0.272913902998</c:v>
                </c:pt>
                <c:pt idx="6401">
                  <c:v>0.27304571866990002</c:v>
                </c:pt>
                <c:pt idx="6402">
                  <c:v>0.27330043911930002</c:v>
                </c:pt>
                <c:pt idx="6403">
                  <c:v>0.2734717726707</c:v>
                </c:pt>
                <c:pt idx="6404">
                  <c:v>0.27373114228250001</c:v>
                </c:pt>
                <c:pt idx="6405">
                  <c:v>0.27389708161350002</c:v>
                </c:pt>
                <c:pt idx="6406">
                  <c:v>0.27405795454979998</c:v>
                </c:pt>
                <c:pt idx="6407">
                  <c:v>0.27421304583549999</c:v>
                </c:pt>
                <c:pt idx="6408">
                  <c:v>0.27434790134429998</c:v>
                </c:pt>
                <c:pt idx="6409">
                  <c:v>0.2744432091713</c:v>
                </c:pt>
                <c:pt idx="6410">
                  <c:v>0.27457284927370001</c:v>
                </c:pt>
                <c:pt idx="6411">
                  <c:v>0.2747698426247</c:v>
                </c:pt>
                <c:pt idx="6412">
                  <c:v>0.27493599057200002</c:v>
                </c:pt>
                <c:pt idx="6413">
                  <c:v>0.2750718295574</c:v>
                </c:pt>
                <c:pt idx="6414">
                  <c:v>0.2751858234406</c:v>
                </c:pt>
                <c:pt idx="6415">
                  <c:v>0.27532261610030001</c:v>
                </c:pt>
                <c:pt idx="6416">
                  <c:v>0.27549216151240002</c:v>
                </c:pt>
                <c:pt idx="6417">
                  <c:v>0.27562269568440001</c:v>
                </c:pt>
                <c:pt idx="6418">
                  <c:v>0.27574980258940002</c:v>
                </c:pt>
                <c:pt idx="6419">
                  <c:v>0.2758448719978</c:v>
                </c:pt>
                <c:pt idx="6420">
                  <c:v>0.27597180008889999</c:v>
                </c:pt>
                <c:pt idx="6421">
                  <c:v>0.27606001496319998</c:v>
                </c:pt>
                <c:pt idx="6422">
                  <c:v>0.27622190117840001</c:v>
                </c:pt>
                <c:pt idx="6423">
                  <c:v>0.27648475766179997</c:v>
                </c:pt>
                <c:pt idx="6424">
                  <c:v>0.27667781710619999</c:v>
                </c:pt>
                <c:pt idx="6425">
                  <c:v>0.27680486440660002</c:v>
                </c:pt>
                <c:pt idx="6426">
                  <c:v>0.27696537971500002</c:v>
                </c:pt>
                <c:pt idx="6427">
                  <c:v>0.27719816565510003</c:v>
                </c:pt>
                <c:pt idx="6428">
                  <c:v>0.27732560038569998</c:v>
                </c:pt>
                <c:pt idx="6429">
                  <c:v>0.27745941281320002</c:v>
                </c:pt>
                <c:pt idx="6430">
                  <c:v>0.27758920192719999</c:v>
                </c:pt>
                <c:pt idx="6431">
                  <c:v>0.27794131636620001</c:v>
                </c:pt>
                <c:pt idx="6432">
                  <c:v>0.27828311920170001</c:v>
                </c:pt>
                <c:pt idx="6433">
                  <c:v>0.27842342853550001</c:v>
                </c:pt>
                <c:pt idx="6434">
                  <c:v>0.27855655550960001</c:v>
                </c:pt>
                <c:pt idx="6435">
                  <c:v>0.27868524193760003</c:v>
                </c:pt>
                <c:pt idx="6436">
                  <c:v>0.27882033586499999</c:v>
                </c:pt>
                <c:pt idx="6437">
                  <c:v>0.27895525097849999</c:v>
                </c:pt>
                <c:pt idx="6438">
                  <c:v>0.27904736995700002</c:v>
                </c:pt>
                <c:pt idx="6439">
                  <c:v>0.27916577458379999</c:v>
                </c:pt>
                <c:pt idx="6440">
                  <c:v>0.27936449646950001</c:v>
                </c:pt>
                <c:pt idx="6441">
                  <c:v>0.27952134609219997</c:v>
                </c:pt>
                <c:pt idx="6442">
                  <c:v>0.2796407043934</c:v>
                </c:pt>
                <c:pt idx="6443">
                  <c:v>0.27980357408520001</c:v>
                </c:pt>
                <c:pt idx="6444">
                  <c:v>0.27996087074280002</c:v>
                </c:pt>
                <c:pt idx="6445">
                  <c:v>0.28005823492999998</c:v>
                </c:pt>
                <c:pt idx="6446">
                  <c:v>0.28014841675759999</c:v>
                </c:pt>
                <c:pt idx="6447">
                  <c:v>0.28026834130290001</c:v>
                </c:pt>
                <c:pt idx="6448">
                  <c:v>0.2804498374462</c:v>
                </c:pt>
                <c:pt idx="6449">
                  <c:v>0.28061988949779998</c:v>
                </c:pt>
                <c:pt idx="6450">
                  <c:v>0.28076016902919998</c:v>
                </c:pt>
                <c:pt idx="6451">
                  <c:v>0.28092128038410002</c:v>
                </c:pt>
                <c:pt idx="6452">
                  <c:v>0.28100791573520001</c:v>
                </c:pt>
                <c:pt idx="6453">
                  <c:v>0.28114163875580001</c:v>
                </c:pt>
                <c:pt idx="6454">
                  <c:v>0.28121164441110003</c:v>
                </c:pt>
                <c:pt idx="6455">
                  <c:v>0.28133785724639998</c:v>
                </c:pt>
                <c:pt idx="6456">
                  <c:v>0.28144285082819998</c:v>
                </c:pt>
                <c:pt idx="6457">
                  <c:v>0.28154224157329999</c:v>
                </c:pt>
                <c:pt idx="6458">
                  <c:v>0.2816652655602</c:v>
                </c:pt>
                <c:pt idx="6459">
                  <c:v>0.28179153800009998</c:v>
                </c:pt>
                <c:pt idx="6460">
                  <c:v>0.28191879391669999</c:v>
                </c:pt>
                <c:pt idx="6461">
                  <c:v>0.28204473853110001</c:v>
                </c:pt>
                <c:pt idx="6462">
                  <c:v>0.28214040398599999</c:v>
                </c:pt>
                <c:pt idx="6463">
                  <c:v>0.28227239847180002</c:v>
                </c:pt>
                <c:pt idx="6464">
                  <c:v>0.28240159153939998</c:v>
                </c:pt>
                <c:pt idx="6465">
                  <c:v>0.28250756859780002</c:v>
                </c:pt>
                <c:pt idx="6466">
                  <c:v>0.2826086580753</c:v>
                </c:pt>
                <c:pt idx="6467">
                  <c:v>0.28271210193629998</c:v>
                </c:pt>
                <c:pt idx="6468">
                  <c:v>0.28287059068679998</c:v>
                </c:pt>
                <c:pt idx="6469">
                  <c:v>0.28300067782400001</c:v>
                </c:pt>
                <c:pt idx="6470">
                  <c:v>0.28309985995289999</c:v>
                </c:pt>
                <c:pt idx="6471">
                  <c:v>0.28320342302320001</c:v>
                </c:pt>
                <c:pt idx="6472">
                  <c:v>0.28330597281460002</c:v>
                </c:pt>
                <c:pt idx="6473">
                  <c:v>0.28339785337450002</c:v>
                </c:pt>
                <c:pt idx="6474">
                  <c:v>0.28349265456200001</c:v>
                </c:pt>
                <c:pt idx="6475">
                  <c:v>0.28361529111860001</c:v>
                </c:pt>
                <c:pt idx="6476">
                  <c:v>0.28371736407280002</c:v>
                </c:pt>
                <c:pt idx="6477">
                  <c:v>0.28385734558109998</c:v>
                </c:pt>
                <c:pt idx="6478">
                  <c:v>0.28406959772110002</c:v>
                </c:pt>
                <c:pt idx="6479">
                  <c:v>0.28420451283449999</c:v>
                </c:pt>
                <c:pt idx="6480">
                  <c:v>0.28429338335990001</c:v>
                </c:pt>
                <c:pt idx="6481">
                  <c:v>0.28442585468289999</c:v>
                </c:pt>
                <c:pt idx="6482">
                  <c:v>0.28458741307259999</c:v>
                </c:pt>
                <c:pt idx="6483">
                  <c:v>0.2847318649292</c:v>
                </c:pt>
                <c:pt idx="6484">
                  <c:v>0.2848404347897</c:v>
                </c:pt>
                <c:pt idx="6485">
                  <c:v>0.28497815132139998</c:v>
                </c:pt>
                <c:pt idx="6486">
                  <c:v>0.28518649935719997</c:v>
                </c:pt>
                <c:pt idx="6487">
                  <c:v>0.28555142879489998</c:v>
                </c:pt>
                <c:pt idx="6488">
                  <c:v>0.2857894003391</c:v>
                </c:pt>
                <c:pt idx="6489">
                  <c:v>0.28591999411579999</c:v>
                </c:pt>
                <c:pt idx="6490">
                  <c:v>0.28609707951550001</c:v>
                </c:pt>
                <c:pt idx="6491">
                  <c:v>0.2862622737885</c:v>
                </c:pt>
                <c:pt idx="6492">
                  <c:v>0.286401361227</c:v>
                </c:pt>
                <c:pt idx="6493">
                  <c:v>0.28652483224870001</c:v>
                </c:pt>
                <c:pt idx="6494">
                  <c:v>0.28666311502460001</c:v>
                </c:pt>
                <c:pt idx="6495">
                  <c:v>0.28676488995549998</c:v>
                </c:pt>
                <c:pt idx="6496">
                  <c:v>0.28687602281570002</c:v>
                </c:pt>
                <c:pt idx="6497">
                  <c:v>0.28707218170170001</c:v>
                </c:pt>
                <c:pt idx="6498">
                  <c:v>0.28723663091660001</c:v>
                </c:pt>
                <c:pt idx="6499">
                  <c:v>0.28740376234050002</c:v>
                </c:pt>
                <c:pt idx="6500">
                  <c:v>0.28751781582829999</c:v>
                </c:pt>
                <c:pt idx="6501">
                  <c:v>0.28768089413640002</c:v>
                </c:pt>
                <c:pt idx="6502">
                  <c:v>0.2877974808216</c:v>
                </c:pt>
                <c:pt idx="6503">
                  <c:v>0.28792989254000001</c:v>
                </c:pt>
                <c:pt idx="6504">
                  <c:v>0.28805863857269998</c:v>
                </c:pt>
                <c:pt idx="6505">
                  <c:v>0.2881473302841</c:v>
                </c:pt>
                <c:pt idx="6506">
                  <c:v>0.28824192285540001</c:v>
                </c:pt>
                <c:pt idx="6507">
                  <c:v>0.28836297988889997</c:v>
                </c:pt>
                <c:pt idx="6508">
                  <c:v>0.28849911689759999</c:v>
                </c:pt>
                <c:pt idx="6509">
                  <c:v>0.28864109516140002</c:v>
                </c:pt>
                <c:pt idx="6510">
                  <c:v>0.28879481554030001</c:v>
                </c:pt>
                <c:pt idx="6511">
                  <c:v>0.288932800293</c:v>
                </c:pt>
                <c:pt idx="6512">
                  <c:v>0.28905293345450001</c:v>
                </c:pt>
                <c:pt idx="6513">
                  <c:v>0.28918156027789998</c:v>
                </c:pt>
                <c:pt idx="6514">
                  <c:v>0.28931036591530002</c:v>
                </c:pt>
                <c:pt idx="6515">
                  <c:v>0.28941193223</c:v>
                </c:pt>
                <c:pt idx="6516">
                  <c:v>0.28951367735860001</c:v>
                </c:pt>
                <c:pt idx="6517">
                  <c:v>0.2896155416965</c:v>
                </c:pt>
                <c:pt idx="6518">
                  <c:v>0.28971150517459998</c:v>
                </c:pt>
                <c:pt idx="6519">
                  <c:v>0.28984597325330003</c:v>
                </c:pt>
                <c:pt idx="6520">
                  <c:v>0.2899390757084</c:v>
                </c:pt>
                <c:pt idx="6521">
                  <c:v>0.29004141688349999</c:v>
                </c:pt>
                <c:pt idx="6522">
                  <c:v>0.29014137387279998</c:v>
                </c:pt>
                <c:pt idx="6523">
                  <c:v>0.29042139649389997</c:v>
                </c:pt>
                <c:pt idx="6524">
                  <c:v>0.29055958986280001</c:v>
                </c:pt>
                <c:pt idx="6525">
                  <c:v>0.29066067934040002</c:v>
                </c:pt>
                <c:pt idx="6526">
                  <c:v>0.29075387120250001</c:v>
                </c:pt>
                <c:pt idx="6527">
                  <c:v>0.29085204005240001</c:v>
                </c:pt>
                <c:pt idx="6528">
                  <c:v>0.2909498214722</c:v>
                </c:pt>
                <c:pt idx="6529">
                  <c:v>0.2910449206829</c:v>
                </c:pt>
                <c:pt idx="6530">
                  <c:v>0.29118835926059999</c:v>
                </c:pt>
                <c:pt idx="6531">
                  <c:v>0.29131287336349998</c:v>
                </c:pt>
                <c:pt idx="6532">
                  <c:v>0.29144471883770001</c:v>
                </c:pt>
                <c:pt idx="6533">
                  <c:v>0.29158455133439998</c:v>
                </c:pt>
                <c:pt idx="6534">
                  <c:v>0.2917459607124</c:v>
                </c:pt>
                <c:pt idx="6535">
                  <c:v>0.29190826416019999</c:v>
                </c:pt>
                <c:pt idx="6536">
                  <c:v>0.29207286238669999</c:v>
                </c:pt>
                <c:pt idx="6537">
                  <c:v>0.29241529107089997</c:v>
                </c:pt>
                <c:pt idx="6538">
                  <c:v>0.2926734983921</c:v>
                </c:pt>
                <c:pt idx="6539">
                  <c:v>0.29283919930460001</c:v>
                </c:pt>
                <c:pt idx="6540">
                  <c:v>0.29294639825820001</c:v>
                </c:pt>
                <c:pt idx="6541">
                  <c:v>0.29306986927989997</c:v>
                </c:pt>
                <c:pt idx="6542">
                  <c:v>0.2931774258614</c:v>
                </c:pt>
                <c:pt idx="6543">
                  <c:v>0.29333361983299999</c:v>
                </c:pt>
                <c:pt idx="6544">
                  <c:v>0.29351612925530002</c:v>
                </c:pt>
                <c:pt idx="6545">
                  <c:v>0.29367974400520003</c:v>
                </c:pt>
                <c:pt idx="6546">
                  <c:v>0.29381668567660002</c:v>
                </c:pt>
                <c:pt idx="6547">
                  <c:v>0.29391717910769999</c:v>
                </c:pt>
                <c:pt idx="6548">
                  <c:v>0.29399940371510003</c:v>
                </c:pt>
                <c:pt idx="6549">
                  <c:v>0.2941043078899</c:v>
                </c:pt>
                <c:pt idx="6550">
                  <c:v>0.29426130652429999</c:v>
                </c:pt>
                <c:pt idx="6551">
                  <c:v>0.29440286755560002</c:v>
                </c:pt>
                <c:pt idx="6552">
                  <c:v>0.29450762271879999</c:v>
                </c:pt>
                <c:pt idx="6553">
                  <c:v>0.29463550448420001</c:v>
                </c:pt>
                <c:pt idx="6554">
                  <c:v>0.29477128386500001</c:v>
                </c:pt>
                <c:pt idx="6555">
                  <c:v>0.2949324846268</c:v>
                </c:pt>
                <c:pt idx="6556">
                  <c:v>0.29513856768609997</c:v>
                </c:pt>
                <c:pt idx="6557">
                  <c:v>0.29533171653750001</c:v>
                </c:pt>
                <c:pt idx="6558">
                  <c:v>0.295469224453</c:v>
                </c:pt>
                <c:pt idx="6559">
                  <c:v>0.29559412598610002</c:v>
                </c:pt>
                <c:pt idx="6560">
                  <c:v>0.2957205176353</c:v>
                </c:pt>
                <c:pt idx="6561">
                  <c:v>0.29582121968269998</c:v>
                </c:pt>
                <c:pt idx="6562">
                  <c:v>0.29593887925149998</c:v>
                </c:pt>
                <c:pt idx="6563">
                  <c:v>0.29607141017909999</c:v>
                </c:pt>
                <c:pt idx="6564">
                  <c:v>0.29620224237440002</c:v>
                </c:pt>
                <c:pt idx="6565">
                  <c:v>0.29633548855780001</c:v>
                </c:pt>
                <c:pt idx="6566">
                  <c:v>0.29653942584990001</c:v>
                </c:pt>
                <c:pt idx="6567">
                  <c:v>0.29668202996249998</c:v>
                </c:pt>
                <c:pt idx="6568">
                  <c:v>0.29682111740110001</c:v>
                </c:pt>
                <c:pt idx="6569">
                  <c:v>0.29695618152620001</c:v>
                </c:pt>
                <c:pt idx="6570">
                  <c:v>0.2970578968525</c:v>
                </c:pt>
                <c:pt idx="6571">
                  <c:v>0.2971603870392</c:v>
                </c:pt>
                <c:pt idx="6572">
                  <c:v>0.29729929566379998</c:v>
                </c:pt>
                <c:pt idx="6573">
                  <c:v>0.29743522405619999</c:v>
                </c:pt>
                <c:pt idx="6574">
                  <c:v>0.29756563901900002</c:v>
                </c:pt>
                <c:pt idx="6575">
                  <c:v>0.29766979813580002</c:v>
                </c:pt>
                <c:pt idx="6576">
                  <c:v>0.29777431488040002</c:v>
                </c:pt>
                <c:pt idx="6577">
                  <c:v>0.29791533946990001</c:v>
                </c:pt>
                <c:pt idx="6578">
                  <c:v>0.29813337326049999</c:v>
                </c:pt>
                <c:pt idx="6579">
                  <c:v>0.29826870560649998</c:v>
                </c:pt>
                <c:pt idx="6580">
                  <c:v>0.2984071671963</c:v>
                </c:pt>
                <c:pt idx="6581">
                  <c:v>0.29854139685629999</c:v>
                </c:pt>
                <c:pt idx="6582">
                  <c:v>0.29864031076429998</c:v>
                </c:pt>
                <c:pt idx="6583">
                  <c:v>0.29881039261820003</c:v>
                </c:pt>
                <c:pt idx="6584">
                  <c:v>0.29893848299980003</c:v>
                </c:pt>
                <c:pt idx="6585">
                  <c:v>0.29910680651659999</c:v>
                </c:pt>
                <c:pt idx="6586">
                  <c:v>0.29949107766150002</c:v>
                </c:pt>
                <c:pt idx="6587">
                  <c:v>0.29962125420570002</c:v>
                </c:pt>
                <c:pt idx="6588">
                  <c:v>0.29982465505599998</c:v>
                </c:pt>
                <c:pt idx="6589">
                  <c:v>0.30017954111099998</c:v>
                </c:pt>
                <c:pt idx="6590">
                  <c:v>0.30042377114300001</c:v>
                </c:pt>
                <c:pt idx="6591">
                  <c:v>0.30068138241769998</c:v>
                </c:pt>
                <c:pt idx="6592">
                  <c:v>0.30089175701139997</c:v>
                </c:pt>
                <c:pt idx="6593">
                  <c:v>0.30100217461590001</c:v>
                </c:pt>
                <c:pt idx="6594">
                  <c:v>0.30113640427589999</c:v>
                </c:pt>
                <c:pt idx="6595">
                  <c:v>0.3014452159405</c:v>
                </c:pt>
                <c:pt idx="6596">
                  <c:v>0.30155062675479999</c:v>
                </c:pt>
                <c:pt idx="6597">
                  <c:v>0.30170252919200002</c:v>
                </c:pt>
                <c:pt idx="6598">
                  <c:v>0.30184674263</c:v>
                </c:pt>
                <c:pt idx="6599">
                  <c:v>0.30192390084269999</c:v>
                </c:pt>
                <c:pt idx="6600">
                  <c:v>0.30208668112749998</c:v>
                </c:pt>
                <c:pt idx="6601">
                  <c:v>0.30221337079999999</c:v>
                </c:pt>
                <c:pt idx="6602">
                  <c:v>0.30233848094940002</c:v>
                </c:pt>
                <c:pt idx="6603">
                  <c:v>0.30250975489620002</c:v>
                </c:pt>
                <c:pt idx="6604">
                  <c:v>0.30262219905850002</c:v>
                </c:pt>
                <c:pt idx="6605">
                  <c:v>0.30281046032909997</c:v>
                </c:pt>
                <c:pt idx="6606">
                  <c:v>0.30297824740410001</c:v>
                </c:pt>
                <c:pt idx="6607">
                  <c:v>0.3031499385834</c:v>
                </c:pt>
                <c:pt idx="6608">
                  <c:v>0.3033868670464</c:v>
                </c:pt>
                <c:pt idx="6609">
                  <c:v>0.30350518226619999</c:v>
                </c:pt>
                <c:pt idx="6610">
                  <c:v>0.30361014604570002</c:v>
                </c:pt>
                <c:pt idx="6611">
                  <c:v>0.30373945832249999</c:v>
                </c:pt>
                <c:pt idx="6612">
                  <c:v>0.3038655221462</c:v>
                </c:pt>
                <c:pt idx="6613">
                  <c:v>0.3039989769459</c:v>
                </c:pt>
                <c:pt idx="6614">
                  <c:v>0.30409252643590001</c:v>
                </c:pt>
                <c:pt idx="6615">
                  <c:v>0.3042096495628</c:v>
                </c:pt>
                <c:pt idx="6616">
                  <c:v>0.30430755019189998</c:v>
                </c:pt>
                <c:pt idx="6617">
                  <c:v>0.30442440509800001</c:v>
                </c:pt>
                <c:pt idx="6618">
                  <c:v>0.30461367964739999</c:v>
                </c:pt>
                <c:pt idx="6619">
                  <c:v>0.30473762750630001</c:v>
                </c:pt>
                <c:pt idx="6620">
                  <c:v>0.30488750338550002</c:v>
                </c:pt>
                <c:pt idx="6621">
                  <c:v>0.30500358343119999</c:v>
                </c:pt>
                <c:pt idx="6622">
                  <c:v>0.30510753393169998</c:v>
                </c:pt>
                <c:pt idx="6623">
                  <c:v>0.305222183466</c:v>
                </c:pt>
                <c:pt idx="6624">
                  <c:v>0.3053472936153</c:v>
                </c:pt>
                <c:pt idx="6625">
                  <c:v>0.30547070503230001</c:v>
                </c:pt>
                <c:pt idx="6626">
                  <c:v>0.30560910701749999</c:v>
                </c:pt>
                <c:pt idx="6627">
                  <c:v>0.3057256340981</c:v>
                </c:pt>
                <c:pt idx="6628">
                  <c:v>0.30586537718770002</c:v>
                </c:pt>
                <c:pt idx="6629">
                  <c:v>0.3060724139214</c:v>
                </c:pt>
                <c:pt idx="6630">
                  <c:v>0.30642884969709999</c:v>
                </c:pt>
                <c:pt idx="6631">
                  <c:v>0.30678126215930002</c:v>
                </c:pt>
                <c:pt idx="6632">
                  <c:v>0.30691298842429998</c:v>
                </c:pt>
                <c:pt idx="6633">
                  <c:v>0.30704298615460002</c:v>
                </c:pt>
                <c:pt idx="6634">
                  <c:v>0.30720046162609999</c:v>
                </c:pt>
                <c:pt idx="6635">
                  <c:v>0.30735048651699998</c:v>
                </c:pt>
                <c:pt idx="6636">
                  <c:v>0.30748137831689998</c:v>
                </c:pt>
                <c:pt idx="6637">
                  <c:v>0.3076425492764</c:v>
                </c:pt>
                <c:pt idx="6638">
                  <c:v>0.30780535936359998</c:v>
                </c:pt>
                <c:pt idx="6639">
                  <c:v>0.30792546272280003</c:v>
                </c:pt>
                <c:pt idx="6640">
                  <c:v>0.30804681777949999</c:v>
                </c:pt>
                <c:pt idx="6641">
                  <c:v>0.30814507603649999</c:v>
                </c:pt>
                <c:pt idx="6642">
                  <c:v>0.30829668045039998</c:v>
                </c:pt>
                <c:pt idx="6643">
                  <c:v>0.30843448638920001</c:v>
                </c:pt>
                <c:pt idx="6644">
                  <c:v>0.30853569507599998</c:v>
                </c:pt>
                <c:pt idx="6645">
                  <c:v>0.30861955881120001</c:v>
                </c:pt>
                <c:pt idx="6646">
                  <c:v>0.308758109808</c:v>
                </c:pt>
                <c:pt idx="6647">
                  <c:v>0.3088704645634</c:v>
                </c:pt>
                <c:pt idx="6648">
                  <c:v>0.3089770674706</c:v>
                </c:pt>
                <c:pt idx="6649">
                  <c:v>0.30912464857100003</c:v>
                </c:pt>
                <c:pt idx="6650">
                  <c:v>0.30924168229100002</c:v>
                </c:pt>
                <c:pt idx="6651">
                  <c:v>0.30942904949189998</c:v>
                </c:pt>
                <c:pt idx="6652">
                  <c:v>0.30954533815379998</c:v>
                </c:pt>
                <c:pt idx="6653">
                  <c:v>0.30964913964270002</c:v>
                </c:pt>
                <c:pt idx="6654">
                  <c:v>0.30978357791900002</c:v>
                </c:pt>
                <c:pt idx="6655">
                  <c:v>0.30991140007969997</c:v>
                </c:pt>
                <c:pt idx="6656">
                  <c:v>0.31001842021940001</c:v>
                </c:pt>
                <c:pt idx="6657">
                  <c:v>0.3101431131363</c:v>
                </c:pt>
                <c:pt idx="6658">
                  <c:v>0.3102840185165</c:v>
                </c:pt>
                <c:pt idx="6659">
                  <c:v>0.31041806936260002</c:v>
                </c:pt>
                <c:pt idx="6660">
                  <c:v>0.31049185991290001</c:v>
                </c:pt>
                <c:pt idx="6661">
                  <c:v>0.31070551276210001</c:v>
                </c:pt>
                <c:pt idx="6662">
                  <c:v>0.3109560906887</c:v>
                </c:pt>
                <c:pt idx="6663">
                  <c:v>0.31106615066530002</c:v>
                </c:pt>
                <c:pt idx="6664">
                  <c:v>0.31125435233120002</c:v>
                </c:pt>
                <c:pt idx="6665">
                  <c:v>0.3113720715046</c:v>
                </c:pt>
                <c:pt idx="6666">
                  <c:v>0.31148216128349998</c:v>
                </c:pt>
                <c:pt idx="6667">
                  <c:v>0.31165093183519998</c:v>
                </c:pt>
                <c:pt idx="6668">
                  <c:v>0.31179797649379998</c:v>
                </c:pt>
                <c:pt idx="6669">
                  <c:v>0.31193718314169999</c:v>
                </c:pt>
                <c:pt idx="6670">
                  <c:v>0.31201449036599999</c:v>
                </c:pt>
                <c:pt idx="6671">
                  <c:v>0.3121312856674</c:v>
                </c:pt>
                <c:pt idx="6672">
                  <c:v>0.31225121021270003</c:v>
                </c:pt>
                <c:pt idx="6673">
                  <c:v>0.31236150860790002</c:v>
                </c:pt>
                <c:pt idx="6674">
                  <c:v>0.3125576972961</c:v>
                </c:pt>
                <c:pt idx="6675">
                  <c:v>0.31268519163129999</c:v>
                </c:pt>
                <c:pt idx="6676">
                  <c:v>0.31293895840640001</c:v>
                </c:pt>
                <c:pt idx="6677">
                  <c:v>0.3133240044117</c:v>
                </c:pt>
                <c:pt idx="6678">
                  <c:v>0.31362572312359999</c:v>
                </c:pt>
                <c:pt idx="6679">
                  <c:v>0.31382012367250001</c:v>
                </c:pt>
                <c:pt idx="6680">
                  <c:v>0.31402480602260002</c:v>
                </c:pt>
                <c:pt idx="6681">
                  <c:v>0.31437113881110001</c:v>
                </c:pt>
                <c:pt idx="6682">
                  <c:v>0.31455186009410002</c:v>
                </c:pt>
                <c:pt idx="6683">
                  <c:v>0.31466805934910003</c:v>
                </c:pt>
                <c:pt idx="6684">
                  <c:v>0.31480938196179997</c:v>
                </c:pt>
                <c:pt idx="6685">
                  <c:v>0.31498727202420002</c:v>
                </c:pt>
                <c:pt idx="6686">
                  <c:v>0.31517457962040002</c:v>
                </c:pt>
                <c:pt idx="6687">
                  <c:v>0.31531646847720002</c:v>
                </c:pt>
                <c:pt idx="6688">
                  <c:v>0.31561231613160001</c:v>
                </c:pt>
                <c:pt idx="6689">
                  <c:v>0.31579643487929998</c:v>
                </c:pt>
                <c:pt idx="6690">
                  <c:v>0.3158690929413</c:v>
                </c:pt>
                <c:pt idx="6691">
                  <c:v>0.31601947546010001</c:v>
                </c:pt>
                <c:pt idx="6692">
                  <c:v>0.3161462247372</c:v>
                </c:pt>
                <c:pt idx="6693">
                  <c:v>0.31627115607259998</c:v>
                </c:pt>
                <c:pt idx="6694">
                  <c:v>0.31637570261960002</c:v>
                </c:pt>
                <c:pt idx="6695">
                  <c:v>0.31656932830809997</c:v>
                </c:pt>
                <c:pt idx="6696">
                  <c:v>0.31676673889160001</c:v>
                </c:pt>
                <c:pt idx="6697">
                  <c:v>0.31685820221900002</c:v>
                </c:pt>
                <c:pt idx="6698">
                  <c:v>0.31696996092800001</c:v>
                </c:pt>
                <c:pt idx="6699">
                  <c:v>0.31719589233399997</c:v>
                </c:pt>
                <c:pt idx="6700">
                  <c:v>0.31739819049840001</c:v>
                </c:pt>
                <c:pt idx="6701">
                  <c:v>0.3175722062588</c:v>
                </c:pt>
                <c:pt idx="6702">
                  <c:v>0.31767779588700001</c:v>
                </c:pt>
                <c:pt idx="6703">
                  <c:v>0.31782948970789998</c:v>
                </c:pt>
                <c:pt idx="6704">
                  <c:v>0.3179737329483</c:v>
                </c:pt>
                <c:pt idx="6705">
                  <c:v>0.31808486580849998</c:v>
                </c:pt>
                <c:pt idx="6706">
                  <c:v>0.31822678446769997</c:v>
                </c:pt>
                <c:pt idx="6707">
                  <c:v>0.31838494539259998</c:v>
                </c:pt>
                <c:pt idx="6708">
                  <c:v>0.31852316856379997</c:v>
                </c:pt>
                <c:pt idx="6709">
                  <c:v>0.31868177652360002</c:v>
                </c:pt>
                <c:pt idx="6710">
                  <c:v>0.31889134645459999</c:v>
                </c:pt>
                <c:pt idx="6711">
                  <c:v>0.31905183196070003</c:v>
                </c:pt>
                <c:pt idx="6712">
                  <c:v>0.3191964626312</c:v>
                </c:pt>
                <c:pt idx="6713">
                  <c:v>0.31931889057160001</c:v>
                </c:pt>
                <c:pt idx="6714">
                  <c:v>0.31944456696509999</c:v>
                </c:pt>
                <c:pt idx="6715">
                  <c:v>0.31957626342770001</c:v>
                </c:pt>
                <c:pt idx="6716">
                  <c:v>0.31968984007840001</c:v>
                </c:pt>
                <c:pt idx="6717">
                  <c:v>0.319831609726</c:v>
                </c:pt>
                <c:pt idx="6718">
                  <c:v>0.31994369626050001</c:v>
                </c:pt>
                <c:pt idx="6719">
                  <c:v>0.3200817704201</c:v>
                </c:pt>
                <c:pt idx="6720">
                  <c:v>0.32018780708310002</c:v>
                </c:pt>
                <c:pt idx="6721">
                  <c:v>0.32031229138369999</c:v>
                </c:pt>
                <c:pt idx="6722">
                  <c:v>0.32068616151809998</c:v>
                </c:pt>
                <c:pt idx="6723">
                  <c:v>0.32087096571919999</c:v>
                </c:pt>
                <c:pt idx="6724">
                  <c:v>0.3209842443466</c:v>
                </c:pt>
                <c:pt idx="6725">
                  <c:v>0.32109200954439998</c:v>
                </c:pt>
                <c:pt idx="6726">
                  <c:v>0.32122227549549998</c:v>
                </c:pt>
                <c:pt idx="6727">
                  <c:v>0.32138156890870001</c:v>
                </c:pt>
                <c:pt idx="6728">
                  <c:v>0.32153242826459999</c:v>
                </c:pt>
                <c:pt idx="6729">
                  <c:v>0.3216644227505</c:v>
                </c:pt>
                <c:pt idx="6730">
                  <c:v>0.32177653908729997</c:v>
                </c:pt>
                <c:pt idx="6731">
                  <c:v>0.32192957401279998</c:v>
                </c:pt>
                <c:pt idx="6732">
                  <c:v>0.3221148252487</c:v>
                </c:pt>
                <c:pt idx="6733">
                  <c:v>0.32229608297349999</c:v>
                </c:pt>
                <c:pt idx="6734">
                  <c:v>0.32243910431860001</c:v>
                </c:pt>
                <c:pt idx="6735">
                  <c:v>0.32253488898280003</c:v>
                </c:pt>
                <c:pt idx="6736">
                  <c:v>0.32267695665360002</c:v>
                </c:pt>
                <c:pt idx="6737">
                  <c:v>0.32273796200749999</c:v>
                </c:pt>
                <c:pt idx="6738">
                  <c:v>0.32288250327110002</c:v>
                </c:pt>
                <c:pt idx="6739">
                  <c:v>0.32324284315110002</c:v>
                </c:pt>
                <c:pt idx="6740">
                  <c:v>0.32360249757769999</c:v>
                </c:pt>
                <c:pt idx="6741">
                  <c:v>0.32391574978830001</c:v>
                </c:pt>
                <c:pt idx="6742">
                  <c:v>0.32412371039389998</c:v>
                </c:pt>
                <c:pt idx="6743">
                  <c:v>0.32439777255059998</c:v>
                </c:pt>
                <c:pt idx="6744">
                  <c:v>0.3246147334576</c:v>
                </c:pt>
                <c:pt idx="6745">
                  <c:v>0.32474347949030002</c:v>
                </c:pt>
                <c:pt idx="6746">
                  <c:v>0.32489660382270003</c:v>
                </c:pt>
                <c:pt idx="6747">
                  <c:v>0.325008302927</c:v>
                </c:pt>
                <c:pt idx="6748">
                  <c:v>0.32519590854640001</c:v>
                </c:pt>
                <c:pt idx="6749">
                  <c:v>0.32547181844709999</c:v>
                </c:pt>
                <c:pt idx="6750">
                  <c:v>0.3256560564041</c:v>
                </c:pt>
                <c:pt idx="6751">
                  <c:v>0.32591444253919999</c:v>
                </c:pt>
                <c:pt idx="6752">
                  <c:v>0.32613730430600002</c:v>
                </c:pt>
                <c:pt idx="6753">
                  <c:v>0.32625392079350002</c:v>
                </c:pt>
                <c:pt idx="6754">
                  <c:v>0.32649132609370002</c:v>
                </c:pt>
                <c:pt idx="6755">
                  <c:v>0.32683959603309998</c:v>
                </c:pt>
                <c:pt idx="6756">
                  <c:v>0.32719075679780002</c:v>
                </c:pt>
                <c:pt idx="6757">
                  <c:v>0.32739371061330003</c:v>
                </c:pt>
                <c:pt idx="6758">
                  <c:v>0.32749965786930002</c:v>
                </c:pt>
                <c:pt idx="6759">
                  <c:v>0.32761442661290002</c:v>
                </c:pt>
                <c:pt idx="6760">
                  <c:v>0.32777979969979998</c:v>
                </c:pt>
                <c:pt idx="6761">
                  <c:v>0.3279480338097</c:v>
                </c:pt>
                <c:pt idx="6762">
                  <c:v>0.32808521389959999</c:v>
                </c:pt>
                <c:pt idx="6763">
                  <c:v>0.32825118303299999</c:v>
                </c:pt>
                <c:pt idx="6764">
                  <c:v>0.32860442996029998</c:v>
                </c:pt>
                <c:pt idx="6765">
                  <c:v>0.32872745394710001</c:v>
                </c:pt>
                <c:pt idx="6766">
                  <c:v>0.32886636257169999</c:v>
                </c:pt>
                <c:pt idx="6767">
                  <c:v>0.32902923226359998</c:v>
                </c:pt>
                <c:pt idx="6768">
                  <c:v>0.32919394969940002</c:v>
                </c:pt>
                <c:pt idx="6769">
                  <c:v>0.32933604717249998</c:v>
                </c:pt>
                <c:pt idx="6770">
                  <c:v>0.3295002877712</c:v>
                </c:pt>
                <c:pt idx="6771">
                  <c:v>0.32983899116519999</c:v>
                </c:pt>
                <c:pt idx="6772">
                  <c:v>0.33006703853609998</c:v>
                </c:pt>
                <c:pt idx="6773">
                  <c:v>0.33025321364400001</c:v>
                </c:pt>
                <c:pt idx="6774">
                  <c:v>0.33035740256309998</c:v>
                </c:pt>
                <c:pt idx="6775">
                  <c:v>0.33060401678090001</c:v>
                </c:pt>
                <c:pt idx="6776">
                  <c:v>0.33084538578990003</c:v>
                </c:pt>
                <c:pt idx="6777">
                  <c:v>0.33103275299070001</c:v>
                </c:pt>
                <c:pt idx="6778">
                  <c:v>0.33119195699690002</c:v>
                </c:pt>
                <c:pt idx="6779">
                  <c:v>0.33152139186860002</c:v>
                </c:pt>
                <c:pt idx="6780">
                  <c:v>0.33167296648029998</c:v>
                </c:pt>
                <c:pt idx="6781">
                  <c:v>0.33203080296519999</c:v>
                </c:pt>
                <c:pt idx="6782">
                  <c:v>0.33217650651929997</c:v>
                </c:pt>
                <c:pt idx="6783">
                  <c:v>0.33242502808570001</c:v>
                </c:pt>
                <c:pt idx="6784">
                  <c:v>0.33259421586990001</c:v>
                </c:pt>
                <c:pt idx="6785">
                  <c:v>0.33277419209480003</c:v>
                </c:pt>
                <c:pt idx="6786">
                  <c:v>0.33296725153919998</c:v>
                </c:pt>
                <c:pt idx="6787">
                  <c:v>0.33331519365309997</c:v>
                </c:pt>
                <c:pt idx="6788">
                  <c:v>0.33336853981019998</c:v>
                </c:pt>
                <c:pt idx="6789">
                  <c:v>0.33373418450359998</c:v>
                </c:pt>
                <c:pt idx="6790">
                  <c:v>0.33403581380839997</c:v>
                </c:pt>
                <c:pt idx="6791">
                  <c:v>0.3341943323612</c:v>
                </c:pt>
                <c:pt idx="6792">
                  <c:v>0.33454680442809998</c:v>
                </c:pt>
                <c:pt idx="6793">
                  <c:v>0.33484774827960001</c:v>
                </c:pt>
                <c:pt idx="6794">
                  <c:v>0.33498531579969998</c:v>
                </c:pt>
                <c:pt idx="6795">
                  <c:v>0.33524677157400001</c:v>
                </c:pt>
                <c:pt idx="6796">
                  <c:v>0.33536055684089999</c:v>
                </c:pt>
                <c:pt idx="6797">
                  <c:v>0.33553805947300003</c:v>
                </c:pt>
                <c:pt idx="6798">
                  <c:v>0.33586043119429998</c:v>
                </c:pt>
                <c:pt idx="6799">
                  <c:v>0.33606198430060003</c:v>
                </c:pt>
                <c:pt idx="6800">
                  <c:v>0.33622467517850002</c:v>
                </c:pt>
                <c:pt idx="6801">
                  <c:v>0.33630350232119999</c:v>
                </c:pt>
                <c:pt idx="6802">
                  <c:v>0.33640158176419999</c:v>
                </c:pt>
                <c:pt idx="6803">
                  <c:v>0.33649834990499999</c:v>
                </c:pt>
                <c:pt idx="6804">
                  <c:v>0.33658728003499999</c:v>
                </c:pt>
                <c:pt idx="6805">
                  <c:v>0.33668014407160002</c:v>
                </c:pt>
                <c:pt idx="6806">
                  <c:v>0.33705621957780002</c:v>
                </c:pt>
                <c:pt idx="6807">
                  <c:v>0.33735287189480001</c:v>
                </c:pt>
                <c:pt idx="6808">
                  <c:v>0.33769401907919999</c:v>
                </c:pt>
                <c:pt idx="6809">
                  <c:v>0.33802595734599999</c:v>
                </c:pt>
                <c:pt idx="6810">
                  <c:v>0.33834445476530001</c:v>
                </c:pt>
                <c:pt idx="6811">
                  <c:v>0.33867314457890002</c:v>
                </c:pt>
                <c:pt idx="6812">
                  <c:v>0.3388393521309</c:v>
                </c:pt>
                <c:pt idx="6813">
                  <c:v>0.33914729952810002</c:v>
                </c:pt>
                <c:pt idx="6814">
                  <c:v>0.33937871456149998</c:v>
                </c:pt>
                <c:pt idx="6815">
                  <c:v>0.33968284726140002</c:v>
                </c:pt>
                <c:pt idx="6816">
                  <c:v>0.33985805511470002</c:v>
                </c:pt>
                <c:pt idx="6817">
                  <c:v>0.34009972214700002</c:v>
                </c:pt>
                <c:pt idx="6818">
                  <c:v>0.34043049812319998</c:v>
                </c:pt>
                <c:pt idx="6819">
                  <c:v>0.3405969440937</c:v>
                </c:pt>
                <c:pt idx="6820">
                  <c:v>0.34078198671339999</c:v>
                </c:pt>
                <c:pt idx="6821">
                  <c:v>0.34088972210879998</c:v>
                </c:pt>
                <c:pt idx="6822">
                  <c:v>0.34113281965260001</c:v>
                </c:pt>
                <c:pt idx="6823">
                  <c:v>0.34127879142759998</c:v>
                </c:pt>
                <c:pt idx="6824">
                  <c:v>0.34134930372240002</c:v>
                </c:pt>
                <c:pt idx="6825">
                  <c:v>0.34143847227099999</c:v>
                </c:pt>
                <c:pt idx="6826">
                  <c:v>0.3416725695133</c:v>
                </c:pt>
                <c:pt idx="6827">
                  <c:v>0.34173598885540002</c:v>
                </c:pt>
                <c:pt idx="6828">
                  <c:v>0.34170773625369999</c:v>
                </c:pt>
                <c:pt idx="6829">
                  <c:v>0.34157735109330001</c:v>
                </c:pt>
                <c:pt idx="6830">
                  <c:v>0.34171873331070002</c:v>
                </c:pt>
                <c:pt idx="6831">
                  <c:v>0.34181538224219998</c:v>
                </c:pt>
                <c:pt idx="6832">
                  <c:v>0.34192815423009998</c:v>
                </c:pt>
                <c:pt idx="6833">
                  <c:v>0.34201636910439998</c:v>
                </c:pt>
                <c:pt idx="6834">
                  <c:v>0.34213948249819998</c:v>
                </c:pt>
                <c:pt idx="6835">
                  <c:v>0.34226232767109999</c:v>
                </c:pt>
                <c:pt idx="6836">
                  <c:v>0.342377603054</c:v>
                </c:pt>
                <c:pt idx="6837">
                  <c:v>0.34250181913380001</c:v>
                </c:pt>
                <c:pt idx="6838">
                  <c:v>0.34274759888650003</c:v>
                </c:pt>
                <c:pt idx="6839">
                  <c:v>0.34305831789969998</c:v>
                </c:pt>
                <c:pt idx="6840">
                  <c:v>0.34323632717129998</c:v>
                </c:pt>
                <c:pt idx="6841">
                  <c:v>0.34336164593700003</c:v>
                </c:pt>
                <c:pt idx="6842">
                  <c:v>0.34373590350150002</c:v>
                </c:pt>
                <c:pt idx="6843">
                  <c:v>0.34405681490899997</c:v>
                </c:pt>
                <c:pt idx="6844">
                  <c:v>0.3444083333015</c:v>
                </c:pt>
                <c:pt idx="6845">
                  <c:v>0.3445882797241</c:v>
                </c:pt>
                <c:pt idx="6846">
                  <c:v>0.3447558581829</c:v>
                </c:pt>
                <c:pt idx="6847">
                  <c:v>0.34496828913689997</c:v>
                </c:pt>
                <c:pt idx="6848">
                  <c:v>0.34520643949509999</c:v>
                </c:pt>
                <c:pt idx="6849">
                  <c:v>0.34544819593429998</c:v>
                </c:pt>
                <c:pt idx="6850">
                  <c:v>0.3457087278366</c:v>
                </c:pt>
                <c:pt idx="6851">
                  <c:v>0.34588462114329999</c:v>
                </c:pt>
                <c:pt idx="6852">
                  <c:v>0.34610903263089998</c:v>
                </c:pt>
                <c:pt idx="6853">
                  <c:v>0.34631136059759998</c:v>
                </c:pt>
                <c:pt idx="6854">
                  <c:v>0.3466396331787</c:v>
                </c:pt>
                <c:pt idx="6855">
                  <c:v>0.34698125720020001</c:v>
                </c:pt>
                <c:pt idx="6856">
                  <c:v>0.34723600745200001</c:v>
                </c:pt>
                <c:pt idx="6857">
                  <c:v>0.34737765789030001</c:v>
                </c:pt>
                <c:pt idx="6858">
                  <c:v>0.34754544496540002</c:v>
                </c:pt>
                <c:pt idx="6859">
                  <c:v>0.34764173626900002</c:v>
                </c:pt>
                <c:pt idx="6860">
                  <c:v>0.34781175851820001</c:v>
                </c:pt>
                <c:pt idx="6861">
                  <c:v>0.34797272086140002</c:v>
                </c:pt>
                <c:pt idx="6862">
                  <c:v>0.34832778573040002</c:v>
                </c:pt>
                <c:pt idx="6863">
                  <c:v>0.34853422641749998</c:v>
                </c:pt>
                <c:pt idx="6864">
                  <c:v>0.34869942069049997</c:v>
                </c:pt>
                <c:pt idx="6865">
                  <c:v>0.34887290000920002</c:v>
                </c:pt>
                <c:pt idx="6866">
                  <c:v>0.34910067915920001</c:v>
                </c:pt>
                <c:pt idx="6867">
                  <c:v>0.34920662641529998</c:v>
                </c:pt>
                <c:pt idx="6868">
                  <c:v>0.34959417581559998</c:v>
                </c:pt>
                <c:pt idx="6869">
                  <c:v>0.34997442364690001</c:v>
                </c:pt>
                <c:pt idx="6870">
                  <c:v>0.35029575228690002</c:v>
                </c:pt>
                <c:pt idx="6871">
                  <c:v>0.3505090475082</c:v>
                </c:pt>
                <c:pt idx="6872">
                  <c:v>0.35074239969249998</c:v>
                </c:pt>
                <c:pt idx="6873">
                  <c:v>0.35088759660719998</c:v>
                </c:pt>
                <c:pt idx="6874">
                  <c:v>0.35123699903490002</c:v>
                </c:pt>
                <c:pt idx="6875">
                  <c:v>0.35146406292920002</c:v>
                </c:pt>
                <c:pt idx="6876">
                  <c:v>0.35169628262519997</c:v>
                </c:pt>
                <c:pt idx="6877">
                  <c:v>0.35184240341189998</c:v>
                </c:pt>
                <c:pt idx="6878">
                  <c:v>0.35206884145739997</c:v>
                </c:pt>
                <c:pt idx="6879">
                  <c:v>0.35230886936189998</c:v>
                </c:pt>
                <c:pt idx="6880">
                  <c:v>0.35257062315940002</c:v>
                </c:pt>
                <c:pt idx="6881">
                  <c:v>0.35292714834209998</c:v>
                </c:pt>
                <c:pt idx="6882">
                  <c:v>0.35317134857179999</c:v>
                </c:pt>
                <c:pt idx="6883">
                  <c:v>0.353528290987</c:v>
                </c:pt>
                <c:pt idx="6884">
                  <c:v>0.35385763645169999</c:v>
                </c:pt>
                <c:pt idx="6885">
                  <c:v>0.35417592525480002</c:v>
                </c:pt>
                <c:pt idx="6886">
                  <c:v>0.35454955697059998</c:v>
                </c:pt>
                <c:pt idx="6887">
                  <c:v>0.35492271184919999</c:v>
                </c:pt>
                <c:pt idx="6888">
                  <c:v>0.35515871644019997</c:v>
                </c:pt>
                <c:pt idx="6889">
                  <c:v>0.35535356402399998</c:v>
                </c:pt>
                <c:pt idx="6890">
                  <c:v>0.35543760657309997</c:v>
                </c:pt>
                <c:pt idx="6891">
                  <c:v>0.3555349707603</c:v>
                </c:pt>
                <c:pt idx="6892">
                  <c:v>0.35569164156909999</c:v>
                </c:pt>
                <c:pt idx="6893">
                  <c:v>0.35578641295430002</c:v>
                </c:pt>
                <c:pt idx="6894">
                  <c:v>0.35595890879629999</c:v>
                </c:pt>
                <c:pt idx="6895">
                  <c:v>0.35634291172030003</c:v>
                </c:pt>
                <c:pt idx="6896">
                  <c:v>0.3566878437996</c:v>
                </c:pt>
                <c:pt idx="6897">
                  <c:v>0.3570204377174</c:v>
                </c:pt>
                <c:pt idx="6898">
                  <c:v>0.35733795166019999</c:v>
                </c:pt>
                <c:pt idx="6899">
                  <c:v>0.35766631364820001</c:v>
                </c:pt>
                <c:pt idx="6900">
                  <c:v>0.3578662574291</c:v>
                </c:pt>
                <c:pt idx="6901">
                  <c:v>0.35804259777070002</c:v>
                </c:pt>
                <c:pt idx="6902">
                  <c:v>0.35838058590889998</c:v>
                </c:pt>
                <c:pt idx="6903">
                  <c:v>0.3587041199207</c:v>
                </c:pt>
                <c:pt idx="6904">
                  <c:v>0.35905614495280003</c:v>
                </c:pt>
                <c:pt idx="6905">
                  <c:v>0.3593820631504</c:v>
                </c:pt>
                <c:pt idx="6906">
                  <c:v>0.35967978835109998</c:v>
                </c:pt>
                <c:pt idx="6907">
                  <c:v>0.35995319485659999</c:v>
                </c:pt>
                <c:pt idx="6908">
                  <c:v>0.36025854945180003</c:v>
                </c:pt>
                <c:pt idx="6909">
                  <c:v>0.36057567596439999</c:v>
                </c:pt>
                <c:pt idx="6910">
                  <c:v>0.36091122031209999</c:v>
                </c:pt>
                <c:pt idx="6911">
                  <c:v>0.36124134063719998</c:v>
                </c:pt>
                <c:pt idx="6912">
                  <c:v>0.36153057217599999</c:v>
                </c:pt>
                <c:pt idx="6913">
                  <c:v>0.3618654310703</c:v>
                </c:pt>
                <c:pt idx="6914">
                  <c:v>0.36221870779990001</c:v>
                </c:pt>
                <c:pt idx="6915">
                  <c:v>0.36253815889360003</c:v>
                </c:pt>
                <c:pt idx="6916">
                  <c:v>0.36278933286670001</c:v>
                </c:pt>
                <c:pt idx="6917">
                  <c:v>0.36299151182169997</c:v>
                </c:pt>
                <c:pt idx="6918">
                  <c:v>0.3632833361626</c:v>
                </c:pt>
                <c:pt idx="6919">
                  <c:v>0.36362266540530003</c:v>
                </c:pt>
                <c:pt idx="6920">
                  <c:v>0.36379802227020003</c:v>
                </c:pt>
                <c:pt idx="6921">
                  <c:v>0.36402806639669999</c:v>
                </c:pt>
                <c:pt idx="6922">
                  <c:v>0.36425065994259997</c:v>
                </c:pt>
                <c:pt idx="6923">
                  <c:v>0.36442607641219998</c:v>
                </c:pt>
                <c:pt idx="6924">
                  <c:v>0.3646025061607</c:v>
                </c:pt>
                <c:pt idx="6925">
                  <c:v>0.3647549152374</c:v>
                </c:pt>
                <c:pt idx="6926">
                  <c:v>0.36489167809489997</c:v>
                </c:pt>
                <c:pt idx="6927">
                  <c:v>0.36521103978160002</c:v>
                </c:pt>
                <c:pt idx="6928">
                  <c:v>0.36548757553099998</c:v>
                </c:pt>
                <c:pt idx="6929">
                  <c:v>0.36581385135650002</c:v>
                </c:pt>
                <c:pt idx="6930">
                  <c:v>0.36615729331969998</c:v>
                </c:pt>
                <c:pt idx="6931">
                  <c:v>0.3665108680725</c:v>
                </c:pt>
                <c:pt idx="6932">
                  <c:v>0.36688232421880002</c:v>
                </c:pt>
                <c:pt idx="6933">
                  <c:v>0.36701765656469998</c:v>
                </c:pt>
                <c:pt idx="6934">
                  <c:v>0.36712422966960001</c:v>
                </c:pt>
                <c:pt idx="6935">
                  <c:v>0.36747303605080001</c:v>
                </c:pt>
                <c:pt idx="6936">
                  <c:v>0.36779189109799998</c:v>
                </c:pt>
                <c:pt idx="6937">
                  <c:v>0.3680081367493</c:v>
                </c:pt>
                <c:pt idx="6938">
                  <c:v>0.3683367669582</c:v>
                </c:pt>
                <c:pt idx="6939">
                  <c:v>0.36860486865039999</c:v>
                </c:pt>
                <c:pt idx="6940">
                  <c:v>0.36876356601720001</c:v>
                </c:pt>
                <c:pt idx="6941">
                  <c:v>0.36889225244520002</c:v>
                </c:pt>
                <c:pt idx="6942">
                  <c:v>0.36904594302179999</c:v>
                </c:pt>
                <c:pt idx="6943">
                  <c:v>0.36927372217179999</c:v>
                </c:pt>
                <c:pt idx="6944">
                  <c:v>0.36940693855290002</c:v>
                </c:pt>
                <c:pt idx="6945">
                  <c:v>0.3695865273476</c:v>
                </c:pt>
                <c:pt idx="6946">
                  <c:v>0.36992484331129999</c:v>
                </c:pt>
                <c:pt idx="6947">
                  <c:v>0.37026298046110001</c:v>
                </c:pt>
                <c:pt idx="6948">
                  <c:v>0.37052226066589999</c:v>
                </c:pt>
                <c:pt idx="6949">
                  <c:v>0.3708621263504</c:v>
                </c:pt>
                <c:pt idx="6950">
                  <c:v>0.3712175786495</c:v>
                </c:pt>
                <c:pt idx="6951">
                  <c:v>0.37153899669649998</c:v>
                </c:pt>
                <c:pt idx="6952">
                  <c:v>0.37182059884070001</c:v>
                </c:pt>
                <c:pt idx="6953">
                  <c:v>0.3719682991505</c:v>
                </c:pt>
                <c:pt idx="6954">
                  <c:v>0.37214994430539999</c:v>
                </c:pt>
                <c:pt idx="6955">
                  <c:v>0.3723931014538</c:v>
                </c:pt>
                <c:pt idx="6956">
                  <c:v>0.37277209758759999</c:v>
                </c:pt>
                <c:pt idx="6957">
                  <c:v>0.37314635515209998</c:v>
                </c:pt>
                <c:pt idx="6958">
                  <c:v>0.37329569458959999</c:v>
                </c:pt>
                <c:pt idx="6959">
                  <c:v>0.37344908714289998</c:v>
                </c:pt>
                <c:pt idx="6960">
                  <c:v>0.37355291843409999</c:v>
                </c:pt>
                <c:pt idx="6961">
                  <c:v>0.37383079528809998</c:v>
                </c:pt>
                <c:pt idx="6962">
                  <c:v>0.37393653392789999</c:v>
                </c:pt>
                <c:pt idx="6963">
                  <c:v>0.37407547235490002</c:v>
                </c:pt>
                <c:pt idx="6964">
                  <c:v>0.37414014339450002</c:v>
                </c:pt>
                <c:pt idx="6965">
                  <c:v>0.3744841814041</c:v>
                </c:pt>
                <c:pt idx="6966">
                  <c:v>0.3747043311596</c:v>
                </c:pt>
                <c:pt idx="6967">
                  <c:v>0.37481614947320002</c:v>
                </c:pt>
                <c:pt idx="6968">
                  <c:v>0.3750101923943</c:v>
                </c:pt>
                <c:pt idx="6969">
                  <c:v>0.3751356303692</c:v>
                </c:pt>
                <c:pt idx="6970">
                  <c:v>0.37528067827220002</c:v>
                </c:pt>
                <c:pt idx="6971">
                  <c:v>0.3753764927387</c:v>
                </c:pt>
                <c:pt idx="6972">
                  <c:v>0.37555193901060002</c:v>
                </c:pt>
                <c:pt idx="6973">
                  <c:v>0.37572810053830002</c:v>
                </c:pt>
                <c:pt idx="6974">
                  <c:v>0.37592884898189999</c:v>
                </c:pt>
                <c:pt idx="6975">
                  <c:v>0.3761591613293</c:v>
                </c:pt>
                <c:pt idx="6976">
                  <c:v>0.37631747126580001</c:v>
                </c:pt>
                <c:pt idx="6977">
                  <c:v>0.37650728225710001</c:v>
                </c:pt>
                <c:pt idx="6978">
                  <c:v>0.37659275531769998</c:v>
                </c:pt>
                <c:pt idx="6979">
                  <c:v>0.37695357203480001</c:v>
                </c:pt>
                <c:pt idx="6980">
                  <c:v>0.37724256515499999</c:v>
                </c:pt>
                <c:pt idx="6981">
                  <c:v>0.3776068985462</c:v>
                </c:pt>
                <c:pt idx="6982">
                  <c:v>0.37798437476160002</c:v>
                </c:pt>
                <c:pt idx="6983">
                  <c:v>0.37837353348730002</c:v>
                </c:pt>
                <c:pt idx="6984">
                  <c:v>0.3786936402321</c:v>
                </c:pt>
                <c:pt idx="6985">
                  <c:v>0.37891766428950002</c:v>
                </c:pt>
                <c:pt idx="6986">
                  <c:v>0.37916743755339999</c:v>
                </c:pt>
                <c:pt idx="6987">
                  <c:v>0.37933710217479999</c:v>
                </c:pt>
                <c:pt idx="6988">
                  <c:v>0.37950003147130001</c:v>
                </c:pt>
                <c:pt idx="6989">
                  <c:v>0.3797524869442</c:v>
                </c:pt>
                <c:pt idx="6990">
                  <c:v>0.37991395592690003</c:v>
                </c:pt>
                <c:pt idx="6991">
                  <c:v>0.38001182675360001</c:v>
                </c:pt>
                <c:pt idx="6992">
                  <c:v>0.38020628690719999</c:v>
                </c:pt>
                <c:pt idx="6993">
                  <c:v>0.38028049468989999</c:v>
                </c:pt>
                <c:pt idx="6994">
                  <c:v>0.38042572140690001</c:v>
                </c:pt>
                <c:pt idx="6995">
                  <c:v>0.38034248352049999</c:v>
                </c:pt>
                <c:pt idx="6996">
                  <c:v>0.38036713004110001</c:v>
                </c:pt>
                <c:pt idx="6997">
                  <c:v>0.3805506229401</c:v>
                </c:pt>
                <c:pt idx="6998">
                  <c:v>0.38061180710789999</c:v>
                </c:pt>
                <c:pt idx="6999">
                  <c:v>0.38075080513949999</c:v>
                </c:pt>
                <c:pt idx="7000">
                  <c:v>0.38083061575889998</c:v>
                </c:pt>
                <c:pt idx="7001">
                  <c:v>0.38087865710259999</c:v>
                </c:pt>
                <c:pt idx="7002">
                  <c:v>0.38098928332330001</c:v>
                </c:pt>
                <c:pt idx="7003">
                  <c:v>0.38110536336900003</c:v>
                </c:pt>
                <c:pt idx="7004">
                  <c:v>0.38119024038310001</c:v>
                </c:pt>
                <c:pt idx="7005">
                  <c:v>0.38136127591129998</c:v>
                </c:pt>
                <c:pt idx="7006">
                  <c:v>0.38146045804020001</c:v>
                </c:pt>
                <c:pt idx="7007">
                  <c:v>0.38168174028399998</c:v>
                </c:pt>
                <c:pt idx="7008">
                  <c:v>0.38187626004219999</c:v>
                </c:pt>
                <c:pt idx="7009">
                  <c:v>0.38208422064780001</c:v>
                </c:pt>
                <c:pt idx="7010">
                  <c:v>0.38225242495540002</c:v>
                </c:pt>
                <c:pt idx="7011">
                  <c:v>0.3823237419128</c:v>
                </c:pt>
                <c:pt idx="7012">
                  <c:v>0.38248670101170001</c:v>
                </c:pt>
                <c:pt idx="7013">
                  <c:v>0.38262528181080002</c:v>
                </c:pt>
                <c:pt idx="7014">
                  <c:v>0.38279265165330001</c:v>
                </c:pt>
                <c:pt idx="7015">
                  <c:v>0.38297435641290001</c:v>
                </c:pt>
                <c:pt idx="7016">
                  <c:v>0.38335862755779998</c:v>
                </c:pt>
                <c:pt idx="7017">
                  <c:v>0.38374462723730002</c:v>
                </c:pt>
                <c:pt idx="7018">
                  <c:v>0.38389801979060001</c:v>
                </c:pt>
                <c:pt idx="7019">
                  <c:v>0.38417768478390002</c:v>
                </c:pt>
                <c:pt idx="7020">
                  <c:v>0.38441896438599998</c:v>
                </c:pt>
                <c:pt idx="7021">
                  <c:v>0.38456067442890002</c:v>
                </c:pt>
                <c:pt idx="7022">
                  <c:v>0.38472434878349998</c:v>
                </c:pt>
                <c:pt idx="7023">
                  <c:v>0.38483610749239999</c:v>
                </c:pt>
                <c:pt idx="7024">
                  <c:v>0.38504445552830002</c:v>
                </c:pt>
                <c:pt idx="7025">
                  <c:v>0.38515281677250002</c:v>
                </c:pt>
                <c:pt idx="7026">
                  <c:v>0.38534855842589999</c:v>
                </c:pt>
                <c:pt idx="7027">
                  <c:v>0.38552722334860001</c:v>
                </c:pt>
                <c:pt idx="7028">
                  <c:v>0.38564819097519998</c:v>
                </c:pt>
                <c:pt idx="7029">
                  <c:v>0.38570982217790001</c:v>
                </c:pt>
                <c:pt idx="7030">
                  <c:v>0.38578644394869999</c:v>
                </c:pt>
                <c:pt idx="7031">
                  <c:v>0.38591247797009998</c:v>
                </c:pt>
                <c:pt idx="7032">
                  <c:v>0.38600811362269999</c:v>
                </c:pt>
                <c:pt idx="7033">
                  <c:v>0.38626149296759998</c:v>
                </c:pt>
                <c:pt idx="7034">
                  <c:v>0.38660278916360002</c:v>
                </c:pt>
                <c:pt idx="7035">
                  <c:v>0.38689908385279997</c:v>
                </c:pt>
                <c:pt idx="7036">
                  <c:v>0.38704925775530002</c:v>
                </c:pt>
                <c:pt idx="7037">
                  <c:v>0.38720649480820002</c:v>
                </c:pt>
                <c:pt idx="7038">
                  <c:v>0.38731467723849999</c:v>
                </c:pt>
                <c:pt idx="7039">
                  <c:v>0.38748612999920001</c:v>
                </c:pt>
                <c:pt idx="7040">
                  <c:v>0.38763275742530001</c:v>
                </c:pt>
                <c:pt idx="7041">
                  <c:v>0.38783234357829999</c:v>
                </c:pt>
                <c:pt idx="7042">
                  <c:v>0.3880803883076</c:v>
                </c:pt>
                <c:pt idx="7043">
                  <c:v>0.388276040554</c:v>
                </c:pt>
                <c:pt idx="7044">
                  <c:v>0.38844594359399998</c:v>
                </c:pt>
                <c:pt idx="7045">
                  <c:v>0.38859644532199999</c:v>
                </c:pt>
                <c:pt idx="7046">
                  <c:v>0.38878118991850003</c:v>
                </c:pt>
                <c:pt idx="7047">
                  <c:v>0.3890320658684</c:v>
                </c:pt>
                <c:pt idx="7048">
                  <c:v>0.38935133814810002</c:v>
                </c:pt>
                <c:pt idx="7049">
                  <c:v>0.38974377512929997</c:v>
                </c:pt>
                <c:pt idx="7050">
                  <c:v>0.39013800024989997</c:v>
                </c:pt>
                <c:pt idx="7051">
                  <c:v>0.39027345180509998</c:v>
                </c:pt>
                <c:pt idx="7052">
                  <c:v>0.39051288366320003</c:v>
                </c:pt>
                <c:pt idx="7053">
                  <c:v>0.39071968197820001</c:v>
                </c:pt>
                <c:pt idx="7054">
                  <c:v>0.3909392058849</c:v>
                </c:pt>
                <c:pt idx="7055">
                  <c:v>0.39112785458560001</c:v>
                </c:pt>
                <c:pt idx="7056">
                  <c:v>0.3915045261383</c:v>
                </c:pt>
                <c:pt idx="7057">
                  <c:v>0.3917627930641</c:v>
                </c:pt>
                <c:pt idx="7058">
                  <c:v>0.39189502596859999</c:v>
                </c:pt>
                <c:pt idx="7059">
                  <c:v>0.3920353651047</c:v>
                </c:pt>
                <c:pt idx="7060">
                  <c:v>0.39221358299260001</c:v>
                </c:pt>
                <c:pt idx="7061">
                  <c:v>0.3923692107201</c:v>
                </c:pt>
                <c:pt idx="7062">
                  <c:v>0.39254507422450002</c:v>
                </c:pt>
                <c:pt idx="7063">
                  <c:v>0.39276716113089999</c:v>
                </c:pt>
                <c:pt idx="7064">
                  <c:v>0.39310714602469998</c:v>
                </c:pt>
                <c:pt idx="7065">
                  <c:v>0.39341312646870003</c:v>
                </c:pt>
                <c:pt idx="7066">
                  <c:v>0.39360833168030002</c:v>
                </c:pt>
                <c:pt idx="7067">
                  <c:v>0.39378517866129997</c:v>
                </c:pt>
                <c:pt idx="7068">
                  <c:v>0.39398199319839999</c:v>
                </c:pt>
                <c:pt idx="7069">
                  <c:v>0.39425608515740002</c:v>
                </c:pt>
                <c:pt idx="7070">
                  <c:v>0.39459019899370001</c:v>
                </c:pt>
                <c:pt idx="7071">
                  <c:v>0.39490401744839998</c:v>
                </c:pt>
                <c:pt idx="7072">
                  <c:v>0.39526611566539999</c:v>
                </c:pt>
                <c:pt idx="7073">
                  <c:v>0.39563328027729999</c:v>
                </c:pt>
                <c:pt idx="7074">
                  <c:v>0.39598289132120001</c:v>
                </c:pt>
                <c:pt idx="7075">
                  <c:v>0.39635953307150001</c:v>
                </c:pt>
                <c:pt idx="7076">
                  <c:v>0.39669823646550001</c:v>
                </c:pt>
                <c:pt idx="7077">
                  <c:v>0.39699396491049999</c:v>
                </c:pt>
                <c:pt idx="7078">
                  <c:v>0.39732527732849998</c:v>
                </c:pt>
                <c:pt idx="7079">
                  <c:v>0.39768615365030002</c:v>
                </c:pt>
                <c:pt idx="7080">
                  <c:v>0.39806410670280001</c:v>
                </c:pt>
                <c:pt idx="7081">
                  <c:v>0.3984224796295</c:v>
                </c:pt>
                <c:pt idx="7082">
                  <c:v>0.39876496791839999</c:v>
                </c:pt>
                <c:pt idx="7083">
                  <c:v>0.39893779158589998</c:v>
                </c:pt>
                <c:pt idx="7084">
                  <c:v>0.39916017651559998</c:v>
                </c:pt>
                <c:pt idx="7085">
                  <c:v>0.39946675300599999</c:v>
                </c:pt>
                <c:pt idx="7086">
                  <c:v>0.39984136819839999</c:v>
                </c:pt>
                <c:pt idx="7087">
                  <c:v>0.40021440386770002</c:v>
                </c:pt>
                <c:pt idx="7088">
                  <c:v>0.4005907773972</c:v>
                </c:pt>
                <c:pt idx="7089">
                  <c:v>0.40079036355019998</c:v>
                </c:pt>
                <c:pt idx="7090">
                  <c:v>0.40117901563640002</c:v>
                </c:pt>
                <c:pt idx="7091">
                  <c:v>0.40156713128089999</c:v>
                </c:pt>
                <c:pt idx="7092">
                  <c:v>0.40168240666389998</c:v>
                </c:pt>
                <c:pt idx="7093">
                  <c:v>0.40188869833949997</c:v>
                </c:pt>
                <c:pt idx="7094">
                  <c:v>0.40204119682310002</c:v>
                </c:pt>
                <c:pt idx="7095">
                  <c:v>0.40220007300380001</c:v>
                </c:pt>
                <c:pt idx="7096">
                  <c:v>0.40225589275360002</c:v>
                </c:pt>
                <c:pt idx="7097">
                  <c:v>0.40238502621650002</c:v>
                </c:pt>
                <c:pt idx="7098">
                  <c:v>0.40253227949140002</c:v>
                </c:pt>
                <c:pt idx="7099">
                  <c:v>0.40291184186939999</c:v>
                </c:pt>
                <c:pt idx="7100">
                  <c:v>0.40319874882700002</c:v>
                </c:pt>
                <c:pt idx="7101">
                  <c:v>0.40352895855900001</c:v>
                </c:pt>
                <c:pt idx="7102">
                  <c:v>0.40377426147459999</c:v>
                </c:pt>
                <c:pt idx="7103">
                  <c:v>0.4041294455528</c:v>
                </c:pt>
                <c:pt idx="7104">
                  <c:v>0.40437209606169999</c:v>
                </c:pt>
                <c:pt idx="7105">
                  <c:v>0.40456214547160002</c:v>
                </c:pt>
                <c:pt idx="7106">
                  <c:v>0.40484443306919998</c:v>
                </c:pt>
                <c:pt idx="7107">
                  <c:v>0.40505352616309998</c:v>
                </c:pt>
                <c:pt idx="7108">
                  <c:v>0.40513661503789999</c:v>
                </c:pt>
                <c:pt idx="7109">
                  <c:v>0.40536847710610002</c:v>
                </c:pt>
                <c:pt idx="7110">
                  <c:v>0.40565672516820001</c:v>
                </c:pt>
                <c:pt idx="7111">
                  <c:v>0.40584072470659999</c:v>
                </c:pt>
                <c:pt idx="7112">
                  <c:v>0.40596765279769997</c:v>
                </c:pt>
                <c:pt idx="7113">
                  <c:v>0.4063339531422</c:v>
                </c:pt>
                <c:pt idx="7114">
                  <c:v>0.40667563676829999</c:v>
                </c:pt>
                <c:pt idx="7115">
                  <c:v>0.40701144933700001</c:v>
                </c:pt>
                <c:pt idx="7116">
                  <c:v>0.4072190225124</c:v>
                </c:pt>
                <c:pt idx="7117">
                  <c:v>0.40759882330890002</c:v>
                </c:pt>
                <c:pt idx="7118">
                  <c:v>0.40777477622030001</c:v>
                </c:pt>
                <c:pt idx="7119">
                  <c:v>0.40813609957699998</c:v>
                </c:pt>
                <c:pt idx="7120">
                  <c:v>0.40840044617650001</c:v>
                </c:pt>
                <c:pt idx="7121">
                  <c:v>0.40874359011650002</c:v>
                </c:pt>
                <c:pt idx="7122">
                  <c:v>0.40904018282889998</c:v>
                </c:pt>
                <c:pt idx="7123">
                  <c:v>0.40912160277370002</c:v>
                </c:pt>
                <c:pt idx="7124">
                  <c:v>0.40930101275440001</c:v>
                </c:pt>
                <c:pt idx="7125">
                  <c:v>0.4094215035439</c:v>
                </c:pt>
                <c:pt idx="7126">
                  <c:v>0.40959483385090001</c:v>
                </c:pt>
                <c:pt idx="7127">
                  <c:v>0.40969929099079999</c:v>
                </c:pt>
                <c:pt idx="7128">
                  <c:v>0.40982982516290001</c:v>
                </c:pt>
                <c:pt idx="7129">
                  <c:v>0.40994101762770002</c:v>
                </c:pt>
                <c:pt idx="7130">
                  <c:v>0.4100652337074</c:v>
                </c:pt>
                <c:pt idx="7131">
                  <c:v>0.41014307737349998</c:v>
                </c:pt>
                <c:pt idx="7132">
                  <c:v>0.4103158712387</c:v>
                </c:pt>
                <c:pt idx="7133">
                  <c:v>0.41063472628589998</c:v>
                </c:pt>
                <c:pt idx="7134">
                  <c:v>0.41093680262569998</c:v>
                </c:pt>
                <c:pt idx="7135">
                  <c:v>0.41117411851879998</c:v>
                </c:pt>
                <c:pt idx="7136">
                  <c:v>0.41148319840429998</c:v>
                </c:pt>
                <c:pt idx="7137">
                  <c:v>0.4117795228958</c:v>
                </c:pt>
                <c:pt idx="7138">
                  <c:v>0.41193464398379998</c:v>
                </c:pt>
                <c:pt idx="7139">
                  <c:v>0.4120458960533</c:v>
                </c:pt>
                <c:pt idx="7140">
                  <c:v>0.41213807463649998</c:v>
                </c:pt>
                <c:pt idx="7141">
                  <c:v>0.41219633817669998</c:v>
                </c:pt>
                <c:pt idx="7142">
                  <c:v>0.41229984164240002</c:v>
                </c:pt>
                <c:pt idx="7143">
                  <c:v>0.41244369745249998</c:v>
                </c:pt>
                <c:pt idx="7144">
                  <c:v>0.41260501742360001</c:v>
                </c:pt>
                <c:pt idx="7145">
                  <c:v>0.4129593074322</c:v>
                </c:pt>
                <c:pt idx="7146">
                  <c:v>0.4132570326328</c:v>
                </c:pt>
                <c:pt idx="7147">
                  <c:v>0.41363412141799999</c:v>
                </c:pt>
                <c:pt idx="7148">
                  <c:v>0.4138513505459</c:v>
                </c:pt>
                <c:pt idx="7149">
                  <c:v>0.41421538591380003</c:v>
                </c:pt>
                <c:pt idx="7150">
                  <c:v>0.41446301341059999</c:v>
                </c:pt>
                <c:pt idx="7151">
                  <c:v>0.41457691788669998</c:v>
                </c:pt>
                <c:pt idx="7152">
                  <c:v>0.4149152338505</c:v>
                </c:pt>
                <c:pt idx="7153">
                  <c:v>0.41498288512230003</c:v>
                </c:pt>
                <c:pt idx="7154">
                  <c:v>0.415179848671</c:v>
                </c:pt>
                <c:pt idx="7155">
                  <c:v>0.41547760367390002</c:v>
                </c:pt>
                <c:pt idx="7156">
                  <c:v>0.41572812199589998</c:v>
                </c:pt>
                <c:pt idx="7157">
                  <c:v>0.41595396399500001</c:v>
                </c:pt>
                <c:pt idx="7158">
                  <c:v>0.41618841886520003</c:v>
                </c:pt>
                <c:pt idx="7159">
                  <c:v>0.41626501083369999</c:v>
                </c:pt>
                <c:pt idx="7160">
                  <c:v>0.41642937064169999</c:v>
                </c:pt>
                <c:pt idx="7161">
                  <c:v>0.41655322909359999</c:v>
                </c:pt>
                <c:pt idx="7162">
                  <c:v>0.4168502092361</c:v>
                </c:pt>
                <c:pt idx="7163">
                  <c:v>0.4170631468296</c:v>
                </c:pt>
                <c:pt idx="7164">
                  <c:v>0.41730529069900002</c:v>
                </c:pt>
                <c:pt idx="7165">
                  <c:v>0.41768813133240001</c:v>
                </c:pt>
                <c:pt idx="7166">
                  <c:v>0.41805377602580002</c:v>
                </c:pt>
                <c:pt idx="7167">
                  <c:v>0.41813549399380001</c:v>
                </c:pt>
                <c:pt idx="7168">
                  <c:v>0.41827154159550001</c:v>
                </c:pt>
                <c:pt idx="7169">
                  <c:v>0.41835781931880001</c:v>
                </c:pt>
                <c:pt idx="7170">
                  <c:v>0.41866716742519999</c:v>
                </c:pt>
                <c:pt idx="7171">
                  <c:v>0.41905245184899997</c:v>
                </c:pt>
                <c:pt idx="7172">
                  <c:v>0.41932889819149999</c:v>
                </c:pt>
                <c:pt idx="7173">
                  <c:v>0.41951003670690001</c:v>
                </c:pt>
                <c:pt idx="7174">
                  <c:v>0.4197774231434</c:v>
                </c:pt>
                <c:pt idx="7175">
                  <c:v>0.42002582550049999</c:v>
                </c:pt>
                <c:pt idx="7176">
                  <c:v>0.42018982768059998</c:v>
                </c:pt>
                <c:pt idx="7177">
                  <c:v>0.42054334282880002</c:v>
                </c:pt>
                <c:pt idx="7178">
                  <c:v>0.42083477973939998</c:v>
                </c:pt>
                <c:pt idx="7179">
                  <c:v>0.42107602953910001</c:v>
                </c:pt>
                <c:pt idx="7180">
                  <c:v>0.42120522260670001</c:v>
                </c:pt>
                <c:pt idx="7181">
                  <c:v>0.42135891318320001</c:v>
                </c:pt>
                <c:pt idx="7182">
                  <c:v>0.42152652144429997</c:v>
                </c:pt>
                <c:pt idx="7183">
                  <c:v>0.42165419459339998</c:v>
                </c:pt>
                <c:pt idx="7184">
                  <c:v>0.4218995571136</c:v>
                </c:pt>
                <c:pt idx="7185">
                  <c:v>0.42217090725899997</c:v>
                </c:pt>
                <c:pt idx="7186">
                  <c:v>0.42248472571369999</c:v>
                </c:pt>
                <c:pt idx="7187">
                  <c:v>0.42279407382009998</c:v>
                </c:pt>
                <c:pt idx="7188">
                  <c:v>0.42313659191129999</c:v>
                </c:pt>
                <c:pt idx="7189">
                  <c:v>0.42335835099219998</c:v>
                </c:pt>
                <c:pt idx="7190">
                  <c:v>0.42360907793050001</c:v>
                </c:pt>
                <c:pt idx="7191">
                  <c:v>0.42394161224369997</c:v>
                </c:pt>
                <c:pt idx="7192">
                  <c:v>0.4242058098316</c:v>
                </c:pt>
                <c:pt idx="7193">
                  <c:v>0.42437434196469997</c:v>
                </c:pt>
                <c:pt idx="7194">
                  <c:v>0.4245367050171</c:v>
                </c:pt>
                <c:pt idx="7195">
                  <c:v>0.42490583658219999</c:v>
                </c:pt>
                <c:pt idx="7196">
                  <c:v>0.425045132637</c:v>
                </c:pt>
                <c:pt idx="7197">
                  <c:v>0.42531973123549999</c:v>
                </c:pt>
                <c:pt idx="7198">
                  <c:v>0.42555359005929999</c:v>
                </c:pt>
                <c:pt idx="7199">
                  <c:v>0.42566782236099998</c:v>
                </c:pt>
                <c:pt idx="7200">
                  <c:v>0.42584967613219998</c:v>
                </c:pt>
                <c:pt idx="7201">
                  <c:v>0.42592522501949998</c:v>
                </c:pt>
                <c:pt idx="7202">
                  <c:v>0.426127165556</c:v>
                </c:pt>
                <c:pt idx="7203">
                  <c:v>0.4262356460094</c:v>
                </c:pt>
                <c:pt idx="7204">
                  <c:v>0.42635864019390002</c:v>
                </c:pt>
                <c:pt idx="7205">
                  <c:v>0.42638197541240003</c:v>
                </c:pt>
                <c:pt idx="7206">
                  <c:v>0.42651331424709998</c:v>
                </c:pt>
                <c:pt idx="7207">
                  <c:v>0.4266345500946</c:v>
                </c:pt>
                <c:pt idx="7208">
                  <c:v>0.42686536908150002</c:v>
                </c:pt>
                <c:pt idx="7209">
                  <c:v>0.42696443200110001</c:v>
                </c:pt>
                <c:pt idx="7210">
                  <c:v>0.42719152569770003</c:v>
                </c:pt>
                <c:pt idx="7211">
                  <c:v>0.42741790413859998</c:v>
                </c:pt>
                <c:pt idx="7212">
                  <c:v>0.42763957381250001</c:v>
                </c:pt>
                <c:pt idx="7213">
                  <c:v>0.42766866087909999</c:v>
                </c:pt>
                <c:pt idx="7214">
                  <c:v>0.42802584171300001</c:v>
                </c:pt>
                <c:pt idx="7215">
                  <c:v>0.4283923208714</c:v>
                </c:pt>
                <c:pt idx="7216">
                  <c:v>0.4287647008896</c:v>
                </c:pt>
                <c:pt idx="7217">
                  <c:v>0.4290653467178</c:v>
                </c:pt>
                <c:pt idx="7218">
                  <c:v>0.42942324280740002</c:v>
                </c:pt>
                <c:pt idx="7219">
                  <c:v>0.42979907989499999</c:v>
                </c:pt>
                <c:pt idx="7220">
                  <c:v>0.43017053604130001</c:v>
                </c:pt>
                <c:pt idx="7221">
                  <c:v>0.43052443861959999</c:v>
                </c:pt>
                <c:pt idx="7222">
                  <c:v>0.43066009879110001</c:v>
                </c:pt>
                <c:pt idx="7223">
                  <c:v>0.43078652024269998</c:v>
                </c:pt>
                <c:pt idx="7224">
                  <c:v>0.43094742298130001</c:v>
                </c:pt>
                <c:pt idx="7225">
                  <c:v>0.43103581666950003</c:v>
                </c:pt>
                <c:pt idx="7226">
                  <c:v>0.43115097284319998</c:v>
                </c:pt>
                <c:pt idx="7227">
                  <c:v>0.43129685521130001</c:v>
                </c:pt>
                <c:pt idx="7228">
                  <c:v>0.43144500255579998</c:v>
                </c:pt>
                <c:pt idx="7229">
                  <c:v>0.43153551220890002</c:v>
                </c:pt>
                <c:pt idx="7230">
                  <c:v>0.43167856335639998</c:v>
                </c:pt>
                <c:pt idx="7231">
                  <c:v>0.43177348375320002</c:v>
                </c:pt>
                <c:pt idx="7232">
                  <c:v>0.43210494518280002</c:v>
                </c:pt>
                <c:pt idx="7233">
                  <c:v>0.43242174386979998</c:v>
                </c:pt>
                <c:pt idx="7234">
                  <c:v>0.43259292840960001</c:v>
                </c:pt>
                <c:pt idx="7235">
                  <c:v>0.4328274726868</c:v>
                </c:pt>
                <c:pt idx="7236">
                  <c:v>0.4329978525639</c:v>
                </c:pt>
                <c:pt idx="7237">
                  <c:v>0.43310558795929999</c:v>
                </c:pt>
                <c:pt idx="7238">
                  <c:v>0.43338176608090001</c:v>
                </c:pt>
                <c:pt idx="7239">
                  <c:v>0.43368864059450002</c:v>
                </c:pt>
                <c:pt idx="7240">
                  <c:v>0.4340428709984</c:v>
                </c:pt>
                <c:pt idx="7241">
                  <c:v>0.43422609567640003</c:v>
                </c:pt>
                <c:pt idx="7242">
                  <c:v>0.4343414902687</c:v>
                </c:pt>
                <c:pt idx="7243">
                  <c:v>0.43447193503379999</c:v>
                </c:pt>
                <c:pt idx="7244">
                  <c:v>0.43459451198580001</c:v>
                </c:pt>
                <c:pt idx="7245">
                  <c:v>0.43476325273510003</c:v>
                </c:pt>
                <c:pt idx="7246">
                  <c:v>0.43492937088009997</c:v>
                </c:pt>
                <c:pt idx="7247">
                  <c:v>0.4350619614124</c:v>
                </c:pt>
                <c:pt idx="7248">
                  <c:v>0.43527418375019999</c:v>
                </c:pt>
                <c:pt idx="7249">
                  <c:v>0.43563452363010002</c:v>
                </c:pt>
                <c:pt idx="7250">
                  <c:v>0.43575549125669999</c:v>
                </c:pt>
                <c:pt idx="7251">
                  <c:v>0.43594753742219999</c:v>
                </c:pt>
                <c:pt idx="7252">
                  <c:v>0.43628934025760002</c:v>
                </c:pt>
                <c:pt idx="7253">
                  <c:v>0.43659466505049999</c:v>
                </c:pt>
                <c:pt idx="7254">
                  <c:v>0.43697437643999998</c:v>
                </c:pt>
                <c:pt idx="7255">
                  <c:v>0.43734776973720002</c:v>
                </c:pt>
                <c:pt idx="7256">
                  <c:v>0.43752509355550001</c:v>
                </c:pt>
                <c:pt idx="7257">
                  <c:v>0.43770739436150002</c:v>
                </c:pt>
                <c:pt idx="7258">
                  <c:v>0.43787702918049998</c:v>
                </c:pt>
                <c:pt idx="7259">
                  <c:v>0.437980890274</c:v>
                </c:pt>
                <c:pt idx="7260">
                  <c:v>0.43816539645199998</c:v>
                </c:pt>
                <c:pt idx="7261">
                  <c:v>0.43823251128200003</c:v>
                </c:pt>
                <c:pt idx="7262">
                  <c:v>0.4384836256504</c:v>
                </c:pt>
                <c:pt idx="7263">
                  <c:v>0.43886893987659997</c:v>
                </c:pt>
                <c:pt idx="7264">
                  <c:v>0.43924474716189998</c:v>
                </c:pt>
                <c:pt idx="7265">
                  <c:v>0.43944522738460001</c:v>
                </c:pt>
                <c:pt idx="7266">
                  <c:v>0.43959897756580002</c:v>
                </c:pt>
                <c:pt idx="7267">
                  <c:v>0.43977776169779997</c:v>
                </c:pt>
                <c:pt idx="7268">
                  <c:v>0.43990829586980001</c:v>
                </c:pt>
                <c:pt idx="7269">
                  <c:v>0.44006040692330001</c:v>
                </c:pt>
                <c:pt idx="7270">
                  <c:v>0.44019424915310001</c:v>
                </c:pt>
                <c:pt idx="7271">
                  <c:v>0.4405508637428</c:v>
                </c:pt>
                <c:pt idx="7272">
                  <c:v>0.44078704714779998</c:v>
                </c:pt>
                <c:pt idx="7273">
                  <c:v>0.4411644339561</c:v>
                </c:pt>
                <c:pt idx="7274">
                  <c:v>0.4414536654949</c:v>
                </c:pt>
                <c:pt idx="7275">
                  <c:v>0.44150102138519998</c:v>
                </c:pt>
                <c:pt idx="7276">
                  <c:v>0.44162490963939999</c:v>
                </c:pt>
                <c:pt idx="7277">
                  <c:v>0.44170972704889999</c:v>
                </c:pt>
                <c:pt idx="7278">
                  <c:v>0.44198665022849998</c:v>
                </c:pt>
                <c:pt idx="7279">
                  <c:v>0.44218289852140003</c:v>
                </c:pt>
                <c:pt idx="7280">
                  <c:v>0.4424043297768</c:v>
                </c:pt>
                <c:pt idx="7281">
                  <c:v>0.44255965948100001</c:v>
                </c:pt>
                <c:pt idx="7282">
                  <c:v>0.44269549846650003</c:v>
                </c:pt>
                <c:pt idx="7283">
                  <c:v>0.44291153550149998</c:v>
                </c:pt>
                <c:pt idx="7284">
                  <c:v>0.44310677051539998</c:v>
                </c:pt>
                <c:pt idx="7285">
                  <c:v>0.44333115220070002</c:v>
                </c:pt>
                <c:pt idx="7286">
                  <c:v>0.44367673993110002</c:v>
                </c:pt>
                <c:pt idx="7287">
                  <c:v>0.44398051500320002</c:v>
                </c:pt>
                <c:pt idx="7288">
                  <c:v>0.44433435797690002</c:v>
                </c:pt>
                <c:pt idx="7289">
                  <c:v>0.44470515847210002</c:v>
                </c:pt>
                <c:pt idx="7290">
                  <c:v>0.44486781954769999</c:v>
                </c:pt>
                <c:pt idx="7291">
                  <c:v>0.44506257772449997</c:v>
                </c:pt>
                <c:pt idx="7292">
                  <c:v>0.44513261318210001</c:v>
                </c:pt>
                <c:pt idx="7293">
                  <c:v>0.44547039270400002</c:v>
                </c:pt>
                <c:pt idx="7294">
                  <c:v>0.44568315148350002</c:v>
                </c:pt>
                <c:pt idx="7295">
                  <c:v>0.44580194354059999</c:v>
                </c:pt>
                <c:pt idx="7296">
                  <c:v>0.44591197371480001</c:v>
                </c:pt>
                <c:pt idx="7297">
                  <c:v>0.44610726833339998</c:v>
                </c:pt>
                <c:pt idx="7298">
                  <c:v>0.44622316956519997</c:v>
                </c:pt>
                <c:pt idx="7299">
                  <c:v>0.44643521308900003</c:v>
                </c:pt>
                <c:pt idx="7300">
                  <c:v>0.4465155303478</c:v>
                </c:pt>
                <c:pt idx="7301">
                  <c:v>0.44664758443829999</c:v>
                </c:pt>
                <c:pt idx="7302">
                  <c:v>0.44672167301179999</c:v>
                </c:pt>
                <c:pt idx="7303">
                  <c:v>0.44709971547130001</c:v>
                </c:pt>
                <c:pt idx="7304">
                  <c:v>0.4472885727882</c:v>
                </c:pt>
                <c:pt idx="7305">
                  <c:v>0.44758948683740002</c:v>
                </c:pt>
                <c:pt idx="7306">
                  <c:v>0.44793975353240001</c:v>
                </c:pt>
                <c:pt idx="7307">
                  <c:v>0.44816520810130001</c:v>
                </c:pt>
                <c:pt idx="7308">
                  <c:v>0.44841268658639999</c:v>
                </c:pt>
                <c:pt idx="7309">
                  <c:v>0.44868546724320002</c:v>
                </c:pt>
                <c:pt idx="7310">
                  <c:v>0.44897788763050001</c:v>
                </c:pt>
                <c:pt idx="7311">
                  <c:v>0.44934156537059999</c:v>
                </c:pt>
                <c:pt idx="7312">
                  <c:v>0.44952780008319998</c:v>
                </c:pt>
                <c:pt idx="7313">
                  <c:v>0.44984424114229998</c:v>
                </c:pt>
                <c:pt idx="7314">
                  <c:v>0.45019775629039999</c:v>
                </c:pt>
                <c:pt idx="7315">
                  <c:v>0.45059359073639998</c:v>
                </c:pt>
                <c:pt idx="7316">
                  <c:v>0.45096901059150002</c:v>
                </c:pt>
                <c:pt idx="7317">
                  <c:v>0.45104670524599999</c:v>
                </c:pt>
                <c:pt idx="7318">
                  <c:v>0.4512244462967</c:v>
                </c:pt>
                <c:pt idx="7319">
                  <c:v>0.45139694213870002</c:v>
                </c:pt>
                <c:pt idx="7320">
                  <c:v>0.45157027244570003</c:v>
                </c:pt>
                <c:pt idx="7321">
                  <c:v>0.45190292596819998</c:v>
                </c:pt>
                <c:pt idx="7322">
                  <c:v>0.45222109556200002</c:v>
                </c:pt>
                <c:pt idx="7323">
                  <c:v>0.45256003737450001</c:v>
                </c:pt>
                <c:pt idx="7324">
                  <c:v>0.45280829072000001</c:v>
                </c:pt>
                <c:pt idx="7325">
                  <c:v>0.45296296477320003</c:v>
                </c:pt>
                <c:pt idx="7326">
                  <c:v>0.45312440395359999</c:v>
                </c:pt>
                <c:pt idx="7327">
                  <c:v>0.45319831371309999</c:v>
                </c:pt>
                <c:pt idx="7328">
                  <c:v>0.4532725214958</c:v>
                </c:pt>
                <c:pt idx="7329">
                  <c:v>0.45345741510389997</c:v>
                </c:pt>
                <c:pt idx="7330">
                  <c:v>0.45369693636890002</c:v>
                </c:pt>
                <c:pt idx="7331">
                  <c:v>0.45381155610079998</c:v>
                </c:pt>
                <c:pt idx="7332">
                  <c:v>0.45396676659579999</c:v>
                </c:pt>
                <c:pt idx="7333">
                  <c:v>0.4542853534222</c:v>
                </c:pt>
                <c:pt idx="7334">
                  <c:v>0.45450276136399997</c:v>
                </c:pt>
                <c:pt idx="7335">
                  <c:v>0.45458078384400002</c:v>
                </c:pt>
                <c:pt idx="7336">
                  <c:v>0.45474824309349998</c:v>
                </c:pt>
                <c:pt idx="7337">
                  <c:v>0.4548307657242</c:v>
                </c:pt>
                <c:pt idx="7338">
                  <c:v>0.4549585580826</c:v>
                </c:pt>
                <c:pt idx="7339">
                  <c:v>0.45503234863280001</c:v>
                </c:pt>
                <c:pt idx="7340">
                  <c:v>0.45520731806760001</c:v>
                </c:pt>
                <c:pt idx="7341">
                  <c:v>0.45558682084079999</c:v>
                </c:pt>
                <c:pt idx="7342">
                  <c:v>0.45594283938410002</c:v>
                </c:pt>
                <c:pt idx="7343">
                  <c:v>0.45626074075700002</c:v>
                </c:pt>
                <c:pt idx="7344">
                  <c:v>0.45658415555949999</c:v>
                </c:pt>
                <c:pt idx="7345">
                  <c:v>0.45693439245220002</c:v>
                </c:pt>
                <c:pt idx="7346">
                  <c:v>0.45722204446789999</c:v>
                </c:pt>
                <c:pt idx="7347">
                  <c:v>0.4575819671154</c:v>
                </c:pt>
                <c:pt idx="7348">
                  <c:v>0.45795252919200002</c:v>
                </c:pt>
                <c:pt idx="7349">
                  <c:v>0.45821061730380003</c:v>
                </c:pt>
                <c:pt idx="7350">
                  <c:v>0.4583286643028</c:v>
                </c:pt>
                <c:pt idx="7351">
                  <c:v>0.45850893855090002</c:v>
                </c:pt>
                <c:pt idx="7352">
                  <c:v>0.45865449309349998</c:v>
                </c:pt>
                <c:pt idx="7353">
                  <c:v>0.45878583192830003</c:v>
                </c:pt>
                <c:pt idx="7354">
                  <c:v>0.45912495255469998</c:v>
                </c:pt>
                <c:pt idx="7355">
                  <c:v>0.4594856500626</c:v>
                </c:pt>
                <c:pt idx="7356">
                  <c:v>0.4598323702812</c:v>
                </c:pt>
                <c:pt idx="7357">
                  <c:v>0.46000081300739998</c:v>
                </c:pt>
                <c:pt idx="7358">
                  <c:v>0.46021336317060002</c:v>
                </c:pt>
                <c:pt idx="7359">
                  <c:v>0.46041387319560001</c:v>
                </c:pt>
                <c:pt idx="7360">
                  <c:v>0.46062725782390002</c:v>
                </c:pt>
                <c:pt idx="7361">
                  <c:v>0.46095308661459999</c:v>
                </c:pt>
                <c:pt idx="7362">
                  <c:v>0.46122589707369999</c:v>
                </c:pt>
                <c:pt idx="7363">
                  <c:v>0.46143352985379998</c:v>
                </c:pt>
                <c:pt idx="7364">
                  <c:v>0.4615556299686</c:v>
                </c:pt>
                <c:pt idx="7365">
                  <c:v>0.46173095703130002</c:v>
                </c:pt>
                <c:pt idx="7366">
                  <c:v>0.46193817257879999</c:v>
                </c:pt>
                <c:pt idx="7367">
                  <c:v>0.46205684542660003</c:v>
                </c:pt>
                <c:pt idx="7368">
                  <c:v>0.46226578950879998</c:v>
                </c:pt>
                <c:pt idx="7369">
                  <c:v>0.46240898966790001</c:v>
                </c:pt>
                <c:pt idx="7370">
                  <c:v>0.4625316262245</c:v>
                </c:pt>
                <c:pt idx="7371">
                  <c:v>0.46290174126630002</c:v>
                </c:pt>
                <c:pt idx="7372">
                  <c:v>0.46329832077029998</c:v>
                </c:pt>
                <c:pt idx="7373">
                  <c:v>0.46345996856690003</c:v>
                </c:pt>
                <c:pt idx="7374">
                  <c:v>0.46384596824649998</c:v>
                </c:pt>
                <c:pt idx="7375">
                  <c:v>0.4642341136932</c:v>
                </c:pt>
                <c:pt idx="7376">
                  <c:v>0.46435528993609998</c:v>
                </c:pt>
                <c:pt idx="7377">
                  <c:v>0.46448472142219999</c:v>
                </c:pt>
                <c:pt idx="7378">
                  <c:v>0.46456161141399999</c:v>
                </c:pt>
                <c:pt idx="7379">
                  <c:v>0.4647375643253</c:v>
                </c:pt>
                <c:pt idx="7380">
                  <c:v>0.4648139774799</c:v>
                </c:pt>
                <c:pt idx="7381">
                  <c:v>0.464945524931</c:v>
                </c:pt>
                <c:pt idx="7382">
                  <c:v>0.4650247395039</c:v>
                </c:pt>
                <c:pt idx="7383">
                  <c:v>0.46519458293909999</c:v>
                </c:pt>
                <c:pt idx="7384">
                  <c:v>0.46525701880460002</c:v>
                </c:pt>
                <c:pt idx="7385">
                  <c:v>0.46543037891389999</c:v>
                </c:pt>
                <c:pt idx="7386">
                  <c:v>0.46561339497569998</c:v>
                </c:pt>
                <c:pt idx="7387">
                  <c:v>0.4657836258411</c:v>
                </c:pt>
                <c:pt idx="7388">
                  <c:v>0.46599364280700001</c:v>
                </c:pt>
                <c:pt idx="7389">
                  <c:v>0.4661142230034</c:v>
                </c:pt>
                <c:pt idx="7390">
                  <c:v>0.46624031662940002</c:v>
                </c:pt>
                <c:pt idx="7391">
                  <c:v>0.46631568670270002</c:v>
                </c:pt>
                <c:pt idx="7392">
                  <c:v>0.46645051240919999</c:v>
                </c:pt>
                <c:pt idx="7393">
                  <c:v>0.46654674410820002</c:v>
                </c:pt>
                <c:pt idx="7394">
                  <c:v>0.46691885590549997</c:v>
                </c:pt>
                <c:pt idx="7395">
                  <c:v>0.4673162102699</c:v>
                </c:pt>
                <c:pt idx="7396">
                  <c:v>0.46766415238379999</c:v>
                </c:pt>
                <c:pt idx="7397">
                  <c:v>0.46793812513350003</c:v>
                </c:pt>
                <c:pt idx="7398">
                  <c:v>0.46802154183389999</c:v>
                </c:pt>
                <c:pt idx="7399">
                  <c:v>0.46819168329240002</c:v>
                </c:pt>
                <c:pt idx="7400">
                  <c:v>0.46854114532469998</c:v>
                </c:pt>
                <c:pt idx="7401">
                  <c:v>0.46883755922319997</c:v>
                </c:pt>
                <c:pt idx="7402">
                  <c:v>0.46908840537070001</c:v>
                </c:pt>
                <c:pt idx="7403">
                  <c:v>0.46921133995059999</c:v>
                </c:pt>
                <c:pt idx="7404">
                  <c:v>0.46934777498250002</c:v>
                </c:pt>
                <c:pt idx="7405">
                  <c:v>0.4696002304554</c:v>
                </c:pt>
                <c:pt idx="7406">
                  <c:v>0.46971660852429997</c:v>
                </c:pt>
                <c:pt idx="7407">
                  <c:v>0.4698487818241</c:v>
                </c:pt>
                <c:pt idx="7408">
                  <c:v>0.47014480829240002</c:v>
                </c:pt>
                <c:pt idx="7409">
                  <c:v>0.4705261588097</c:v>
                </c:pt>
                <c:pt idx="7410">
                  <c:v>0.47091051936150002</c:v>
                </c:pt>
                <c:pt idx="7411">
                  <c:v>0.47122836112979999</c:v>
                </c:pt>
                <c:pt idx="7412">
                  <c:v>0.47139152884480001</c:v>
                </c:pt>
                <c:pt idx="7413">
                  <c:v>0.47157046198840002</c:v>
                </c:pt>
                <c:pt idx="7414">
                  <c:v>0.47175151109699998</c:v>
                </c:pt>
                <c:pt idx="7415">
                  <c:v>0.47184142470360002</c:v>
                </c:pt>
                <c:pt idx="7416">
                  <c:v>0.4720534384251</c:v>
                </c:pt>
                <c:pt idx="7417">
                  <c:v>0.47242870926859998</c:v>
                </c:pt>
                <c:pt idx="7418">
                  <c:v>0.47281229495999999</c:v>
                </c:pt>
                <c:pt idx="7419">
                  <c:v>0.47313076257710002</c:v>
                </c:pt>
                <c:pt idx="7420">
                  <c:v>0.47341477870940002</c:v>
                </c:pt>
                <c:pt idx="7421">
                  <c:v>0.47347122430799998</c:v>
                </c:pt>
                <c:pt idx="7422">
                  <c:v>0.4737388491631</c:v>
                </c:pt>
                <c:pt idx="7423">
                  <c:v>0.47402933239939998</c:v>
                </c:pt>
                <c:pt idx="7424">
                  <c:v>0.47429034113879998</c:v>
                </c:pt>
                <c:pt idx="7425">
                  <c:v>0.47436857223509998</c:v>
                </c:pt>
                <c:pt idx="7426">
                  <c:v>0.47455143928530003</c:v>
                </c:pt>
                <c:pt idx="7427">
                  <c:v>0.47478720545769998</c:v>
                </c:pt>
                <c:pt idx="7428">
                  <c:v>0.47495460510249998</c:v>
                </c:pt>
                <c:pt idx="7429">
                  <c:v>0.4751572906971</c:v>
                </c:pt>
                <c:pt idx="7430">
                  <c:v>0.47538441419600003</c:v>
                </c:pt>
                <c:pt idx="7431">
                  <c:v>0.47559386491779998</c:v>
                </c:pt>
                <c:pt idx="7432">
                  <c:v>0.4758244752884</c:v>
                </c:pt>
                <c:pt idx="7433">
                  <c:v>0.47594708204269998</c:v>
                </c:pt>
                <c:pt idx="7434">
                  <c:v>0.47607874870299999</c:v>
                </c:pt>
                <c:pt idx="7435">
                  <c:v>0.47610273957249999</c:v>
                </c:pt>
                <c:pt idx="7436">
                  <c:v>0.47622922062869999</c:v>
                </c:pt>
                <c:pt idx="7437">
                  <c:v>0.47631064057349998</c:v>
                </c:pt>
                <c:pt idx="7438">
                  <c:v>0.47637096047400002</c:v>
                </c:pt>
                <c:pt idx="7439">
                  <c:v>0.47657716274259998</c:v>
                </c:pt>
                <c:pt idx="7440">
                  <c:v>0.47681501507759999</c:v>
                </c:pt>
                <c:pt idx="7441">
                  <c:v>0.4769260585308</c:v>
                </c:pt>
                <c:pt idx="7442">
                  <c:v>0.4772868156433</c:v>
                </c:pt>
                <c:pt idx="7443">
                  <c:v>0.47759041190149998</c:v>
                </c:pt>
                <c:pt idx="7444">
                  <c:v>0.47792068123819997</c:v>
                </c:pt>
                <c:pt idx="7445">
                  <c:v>0.47812578082079998</c:v>
                </c:pt>
                <c:pt idx="7446">
                  <c:v>0.47843605279919998</c:v>
                </c:pt>
                <c:pt idx="7447">
                  <c:v>0.47865498065950002</c:v>
                </c:pt>
                <c:pt idx="7448">
                  <c:v>0.4789701998234</c:v>
                </c:pt>
                <c:pt idx="7449">
                  <c:v>0.47917199134830002</c:v>
                </c:pt>
                <c:pt idx="7450">
                  <c:v>0.47945070266720002</c:v>
                </c:pt>
                <c:pt idx="7451">
                  <c:v>0.47960385680200002</c:v>
                </c:pt>
                <c:pt idx="7452">
                  <c:v>0.4797051250935</c:v>
                </c:pt>
                <c:pt idx="7453">
                  <c:v>0.47985762357709999</c:v>
                </c:pt>
                <c:pt idx="7454">
                  <c:v>0.4799067080021</c:v>
                </c:pt>
                <c:pt idx="7455">
                  <c:v>0.48010918498040001</c:v>
                </c:pt>
                <c:pt idx="7456">
                  <c:v>0.48019787669179997</c:v>
                </c:pt>
                <c:pt idx="7457">
                  <c:v>0.48035275936130001</c:v>
                </c:pt>
                <c:pt idx="7458">
                  <c:v>0.48043704032899998</c:v>
                </c:pt>
                <c:pt idx="7459">
                  <c:v>0.4805950820446</c:v>
                </c:pt>
                <c:pt idx="7460">
                  <c:v>0.48069098591800002</c:v>
                </c:pt>
                <c:pt idx="7461">
                  <c:v>0.48084521293639998</c:v>
                </c:pt>
                <c:pt idx="7462">
                  <c:v>0.48099389672280002</c:v>
                </c:pt>
                <c:pt idx="7463">
                  <c:v>0.48109215497969998</c:v>
                </c:pt>
                <c:pt idx="7464">
                  <c:v>0.48122787475590001</c:v>
                </c:pt>
                <c:pt idx="7465">
                  <c:v>0.48134037852290001</c:v>
                </c:pt>
                <c:pt idx="7466">
                  <c:v>0.48158398270609998</c:v>
                </c:pt>
                <c:pt idx="7467">
                  <c:v>0.48186597228049999</c:v>
                </c:pt>
                <c:pt idx="7468">
                  <c:v>0.48213019967080001</c:v>
                </c:pt>
                <c:pt idx="7469">
                  <c:v>0.4823876023293</c:v>
                </c:pt>
                <c:pt idx="7470">
                  <c:v>0.48256427049639999</c:v>
                </c:pt>
                <c:pt idx="7471">
                  <c:v>0.48282754421230001</c:v>
                </c:pt>
                <c:pt idx="7472">
                  <c:v>0.48291313648220002</c:v>
                </c:pt>
                <c:pt idx="7473">
                  <c:v>0.48307248949999998</c:v>
                </c:pt>
                <c:pt idx="7474">
                  <c:v>0.48323974013330001</c:v>
                </c:pt>
                <c:pt idx="7475">
                  <c:v>0.48355045914650002</c:v>
                </c:pt>
                <c:pt idx="7476">
                  <c:v>0.4839360713959</c:v>
                </c:pt>
                <c:pt idx="7477">
                  <c:v>0.48404622077940002</c:v>
                </c:pt>
                <c:pt idx="7478">
                  <c:v>0.48425555229189998</c:v>
                </c:pt>
                <c:pt idx="7479">
                  <c:v>0.48460316658019997</c:v>
                </c:pt>
                <c:pt idx="7480">
                  <c:v>0.48478782176969998</c:v>
                </c:pt>
                <c:pt idx="7481">
                  <c:v>0.484953969717</c:v>
                </c:pt>
                <c:pt idx="7482">
                  <c:v>0.4851107895374</c:v>
                </c:pt>
                <c:pt idx="7483">
                  <c:v>0.48535692691799998</c:v>
                </c:pt>
                <c:pt idx="7484">
                  <c:v>0.4856235384941</c:v>
                </c:pt>
                <c:pt idx="7485">
                  <c:v>0.48581764101980002</c:v>
                </c:pt>
                <c:pt idx="7486">
                  <c:v>0.48588308691979998</c:v>
                </c:pt>
                <c:pt idx="7487">
                  <c:v>0.48606047034260003</c:v>
                </c:pt>
                <c:pt idx="7488">
                  <c:v>0.48610875010490001</c:v>
                </c:pt>
                <c:pt idx="7489">
                  <c:v>0.48625922203060001</c:v>
                </c:pt>
                <c:pt idx="7490">
                  <c:v>0.4863649606705</c:v>
                </c:pt>
                <c:pt idx="7491">
                  <c:v>0.4864665567875</c:v>
                </c:pt>
                <c:pt idx="7492">
                  <c:v>0.48663938045499999</c:v>
                </c:pt>
                <c:pt idx="7493">
                  <c:v>0.4868636727333</c:v>
                </c:pt>
                <c:pt idx="7494">
                  <c:v>0.4869432151318</c:v>
                </c:pt>
                <c:pt idx="7495">
                  <c:v>0.48712429404259999</c:v>
                </c:pt>
                <c:pt idx="7496">
                  <c:v>0.48719918727869999</c:v>
                </c:pt>
                <c:pt idx="7497">
                  <c:v>0.48733356595040001</c:v>
                </c:pt>
                <c:pt idx="7498">
                  <c:v>0.48739805817600002</c:v>
                </c:pt>
                <c:pt idx="7499">
                  <c:v>0.48749282956119999</c:v>
                </c:pt>
                <c:pt idx="7500">
                  <c:v>0.48764666914940002</c:v>
                </c:pt>
                <c:pt idx="7501">
                  <c:v>0.4877887070179</c:v>
                </c:pt>
                <c:pt idx="7502">
                  <c:v>0.48789134621620001</c:v>
                </c:pt>
                <c:pt idx="7503">
                  <c:v>0.48799288272859997</c:v>
                </c:pt>
                <c:pt idx="7504">
                  <c:v>0.48815041780469998</c:v>
                </c:pt>
                <c:pt idx="7505">
                  <c:v>0.4884099066257</c:v>
                </c:pt>
                <c:pt idx="7506">
                  <c:v>0.48858386278150001</c:v>
                </c:pt>
                <c:pt idx="7507">
                  <c:v>0.48866978287700003</c:v>
                </c:pt>
                <c:pt idx="7508">
                  <c:v>0.48900777101519999</c:v>
                </c:pt>
                <c:pt idx="7509">
                  <c:v>0.48917615413670001</c:v>
                </c:pt>
                <c:pt idx="7510">
                  <c:v>0.48955282568929998</c:v>
                </c:pt>
                <c:pt idx="7511">
                  <c:v>0.48972600698469998</c:v>
                </c:pt>
                <c:pt idx="7512">
                  <c:v>0.49012574553490001</c:v>
                </c:pt>
                <c:pt idx="7513">
                  <c:v>0.49050220847129999</c:v>
                </c:pt>
                <c:pt idx="7514">
                  <c:v>0.49086406826970003</c:v>
                </c:pt>
                <c:pt idx="7515">
                  <c:v>0.49090391397479999</c:v>
                </c:pt>
                <c:pt idx="7516">
                  <c:v>0.49103298783299998</c:v>
                </c:pt>
                <c:pt idx="7517">
                  <c:v>0.49111235141749998</c:v>
                </c:pt>
                <c:pt idx="7518">
                  <c:v>0.49119293689729998</c:v>
                </c:pt>
                <c:pt idx="7519">
                  <c:v>0.49136304855349999</c:v>
                </c:pt>
                <c:pt idx="7520">
                  <c:v>0.49145016074179998</c:v>
                </c:pt>
                <c:pt idx="7521">
                  <c:v>0.49163213372230002</c:v>
                </c:pt>
                <c:pt idx="7522">
                  <c:v>0.49187728762630001</c:v>
                </c:pt>
                <c:pt idx="7523">
                  <c:v>0.49208369851110001</c:v>
                </c:pt>
                <c:pt idx="7524">
                  <c:v>0.4921228885651</c:v>
                </c:pt>
                <c:pt idx="7525">
                  <c:v>0.49224492907520001</c:v>
                </c:pt>
                <c:pt idx="7526">
                  <c:v>0.49237734079360002</c:v>
                </c:pt>
                <c:pt idx="7527">
                  <c:v>0.49265447258950001</c:v>
                </c:pt>
                <c:pt idx="7528">
                  <c:v>0.49293163418769997</c:v>
                </c:pt>
                <c:pt idx="7529">
                  <c:v>0.493167757988</c:v>
                </c:pt>
                <c:pt idx="7530">
                  <c:v>0.49346244335169998</c:v>
                </c:pt>
                <c:pt idx="7531">
                  <c:v>0.49357005953790001</c:v>
                </c:pt>
                <c:pt idx="7532">
                  <c:v>0.49395602941509997</c:v>
                </c:pt>
                <c:pt idx="7533">
                  <c:v>0.49412831664090001</c:v>
                </c:pt>
                <c:pt idx="7534">
                  <c:v>0.49427616596219998</c:v>
                </c:pt>
                <c:pt idx="7535">
                  <c:v>0.49459943175319998</c:v>
                </c:pt>
                <c:pt idx="7536">
                  <c:v>0.49497723579410002</c:v>
                </c:pt>
                <c:pt idx="7537">
                  <c:v>0.49510052800179999</c:v>
                </c:pt>
                <c:pt idx="7538">
                  <c:v>0.49514606595040001</c:v>
                </c:pt>
                <c:pt idx="7539">
                  <c:v>0.49528381228450002</c:v>
                </c:pt>
                <c:pt idx="7540">
                  <c:v>0.49534645676610001</c:v>
                </c:pt>
                <c:pt idx="7541">
                  <c:v>0.49548742175100002</c:v>
                </c:pt>
                <c:pt idx="7542">
                  <c:v>0.49560564756390002</c:v>
                </c:pt>
                <c:pt idx="7543">
                  <c:v>0.49578985571860001</c:v>
                </c:pt>
                <c:pt idx="7544">
                  <c:v>0.49582943320270001</c:v>
                </c:pt>
                <c:pt idx="7545">
                  <c:v>0.49588945507999999</c:v>
                </c:pt>
                <c:pt idx="7546">
                  <c:v>0.49606344103810002</c:v>
                </c:pt>
                <c:pt idx="7547">
                  <c:v>0.49614343047140003</c:v>
                </c:pt>
                <c:pt idx="7548">
                  <c:v>0.49628078937530001</c:v>
                </c:pt>
                <c:pt idx="7549">
                  <c:v>0.49639219045639998</c:v>
                </c:pt>
                <c:pt idx="7550">
                  <c:v>0.49655568599700001</c:v>
                </c:pt>
                <c:pt idx="7551">
                  <c:v>0.49666520953179999</c:v>
                </c:pt>
                <c:pt idx="7552">
                  <c:v>0.49680784344669998</c:v>
                </c:pt>
                <c:pt idx="7553">
                  <c:v>0.49697074294089999</c:v>
                </c:pt>
                <c:pt idx="7554">
                  <c:v>0.49703827500339998</c:v>
                </c:pt>
                <c:pt idx="7555">
                  <c:v>0.49720668792720002</c:v>
                </c:pt>
                <c:pt idx="7556">
                  <c:v>0.49732738733289999</c:v>
                </c:pt>
                <c:pt idx="7557">
                  <c:v>0.49752116203309998</c:v>
                </c:pt>
                <c:pt idx="7558">
                  <c:v>0.49778985977169998</c:v>
                </c:pt>
                <c:pt idx="7559">
                  <c:v>0.49803969264030001</c:v>
                </c:pt>
                <c:pt idx="7560">
                  <c:v>0.4984028935432</c:v>
                </c:pt>
                <c:pt idx="7561">
                  <c:v>0.49858731031420001</c:v>
                </c:pt>
                <c:pt idx="7562">
                  <c:v>0.4989228844643</c:v>
                </c:pt>
                <c:pt idx="7563">
                  <c:v>0.4991493523121</c:v>
                </c:pt>
                <c:pt idx="7564">
                  <c:v>0.49930453300479999</c:v>
                </c:pt>
                <c:pt idx="7565">
                  <c:v>0.49942669272419998</c:v>
                </c:pt>
                <c:pt idx="7566">
                  <c:v>0.49949026107790001</c:v>
                </c:pt>
                <c:pt idx="7567">
                  <c:v>0.49970182776450001</c:v>
                </c:pt>
                <c:pt idx="7568">
                  <c:v>0.50007623434070003</c:v>
                </c:pt>
                <c:pt idx="7569">
                  <c:v>0.50013536214830001</c:v>
                </c:pt>
                <c:pt idx="7570">
                  <c:v>0.50027328729630005</c:v>
                </c:pt>
                <c:pt idx="7571">
                  <c:v>0.50031691789629995</c:v>
                </c:pt>
                <c:pt idx="7572">
                  <c:v>0.50041872262950005</c:v>
                </c:pt>
                <c:pt idx="7573">
                  <c:v>0.5005517601967</c:v>
                </c:pt>
                <c:pt idx="7574">
                  <c:v>0.50064861774439995</c:v>
                </c:pt>
                <c:pt idx="7575">
                  <c:v>0.50077331066130004</c:v>
                </c:pt>
                <c:pt idx="7576">
                  <c:v>0.50088441371920001</c:v>
                </c:pt>
                <c:pt idx="7577">
                  <c:v>0.50101578235629995</c:v>
                </c:pt>
                <c:pt idx="7578">
                  <c:v>0.50123113393780006</c:v>
                </c:pt>
                <c:pt idx="7579">
                  <c:v>0.50130105018619997</c:v>
                </c:pt>
                <c:pt idx="7580">
                  <c:v>0.50148302316670001</c:v>
                </c:pt>
                <c:pt idx="7581">
                  <c:v>0.50154268741609997</c:v>
                </c:pt>
                <c:pt idx="7582">
                  <c:v>0.5017344355583</c:v>
                </c:pt>
                <c:pt idx="7583">
                  <c:v>0.50175845623019999</c:v>
                </c:pt>
                <c:pt idx="7584">
                  <c:v>0.50199395418170001</c:v>
                </c:pt>
                <c:pt idx="7585">
                  <c:v>0.50214111804960004</c:v>
                </c:pt>
                <c:pt idx="7586">
                  <c:v>0.50219589471820003</c:v>
                </c:pt>
                <c:pt idx="7587">
                  <c:v>0.50222712755200005</c:v>
                </c:pt>
                <c:pt idx="7588">
                  <c:v>0.50237041711810004</c:v>
                </c:pt>
                <c:pt idx="7589">
                  <c:v>0.50241059064869997</c:v>
                </c:pt>
                <c:pt idx="7590">
                  <c:v>0.50256651639939998</c:v>
                </c:pt>
                <c:pt idx="7591">
                  <c:v>0.50263798236849999</c:v>
                </c:pt>
                <c:pt idx="7592">
                  <c:v>0.50278514623640003</c:v>
                </c:pt>
                <c:pt idx="7593">
                  <c:v>0.50301223993300004</c:v>
                </c:pt>
                <c:pt idx="7594">
                  <c:v>0.50318998098370005</c:v>
                </c:pt>
                <c:pt idx="7595">
                  <c:v>0.5033925175667</c:v>
                </c:pt>
                <c:pt idx="7596">
                  <c:v>0.50345951318740001</c:v>
                </c:pt>
                <c:pt idx="7597">
                  <c:v>0.50361078977579998</c:v>
                </c:pt>
                <c:pt idx="7598">
                  <c:v>0.50363391637800003</c:v>
                </c:pt>
                <c:pt idx="7599">
                  <c:v>0.50376623868939996</c:v>
                </c:pt>
                <c:pt idx="7600">
                  <c:v>0.50415450334550005</c:v>
                </c:pt>
                <c:pt idx="7601">
                  <c:v>0.50444906950000001</c:v>
                </c:pt>
                <c:pt idx="7602">
                  <c:v>0.50457465648650002</c:v>
                </c:pt>
                <c:pt idx="7603">
                  <c:v>0.50477683544160001</c:v>
                </c:pt>
                <c:pt idx="7604">
                  <c:v>0.50496280193330001</c:v>
                </c:pt>
                <c:pt idx="7605">
                  <c:v>0.5053315162659</c:v>
                </c:pt>
                <c:pt idx="7606">
                  <c:v>0.50562220811839997</c:v>
                </c:pt>
                <c:pt idx="7607">
                  <c:v>0.50599396228789995</c:v>
                </c:pt>
                <c:pt idx="7608">
                  <c:v>0.50630289316179999</c:v>
                </c:pt>
                <c:pt idx="7609">
                  <c:v>0.50637924671169998</c:v>
                </c:pt>
                <c:pt idx="7610">
                  <c:v>0.50654530525209995</c:v>
                </c:pt>
                <c:pt idx="7611">
                  <c:v>0.50661641359330001</c:v>
                </c:pt>
                <c:pt idx="7612">
                  <c:v>0.50678926706310001</c:v>
                </c:pt>
                <c:pt idx="7613">
                  <c:v>0.50689828395839998</c:v>
                </c:pt>
                <c:pt idx="7614">
                  <c:v>0.50708049535749999</c:v>
                </c:pt>
                <c:pt idx="7615">
                  <c:v>0.50732696056369997</c:v>
                </c:pt>
                <c:pt idx="7616">
                  <c:v>0.50738185644150002</c:v>
                </c:pt>
                <c:pt idx="7617">
                  <c:v>0.50751328468320001</c:v>
                </c:pt>
                <c:pt idx="7618">
                  <c:v>0.50755679607390003</c:v>
                </c:pt>
                <c:pt idx="7619">
                  <c:v>0.50780701637269998</c:v>
                </c:pt>
                <c:pt idx="7620">
                  <c:v>0.50783646106720004</c:v>
                </c:pt>
                <c:pt idx="7621">
                  <c:v>0.50802129507060001</c:v>
                </c:pt>
                <c:pt idx="7622">
                  <c:v>0.50805890560150002</c:v>
                </c:pt>
                <c:pt idx="7623">
                  <c:v>0.50822222232820002</c:v>
                </c:pt>
                <c:pt idx="7624">
                  <c:v>0.50830280780790005</c:v>
                </c:pt>
                <c:pt idx="7625">
                  <c:v>0.50838273763660002</c:v>
                </c:pt>
                <c:pt idx="7626">
                  <c:v>0.50855517387390003</c:v>
                </c:pt>
                <c:pt idx="7627">
                  <c:v>0.5087385773659</c:v>
                </c:pt>
                <c:pt idx="7628">
                  <c:v>0.50881648063660001</c:v>
                </c:pt>
                <c:pt idx="7629">
                  <c:v>0.5090522170067</c:v>
                </c:pt>
                <c:pt idx="7630">
                  <c:v>0.50912892818449995</c:v>
                </c:pt>
                <c:pt idx="7631">
                  <c:v>0.50932103395460004</c:v>
                </c:pt>
                <c:pt idx="7632">
                  <c:v>0.50957947969439998</c:v>
                </c:pt>
                <c:pt idx="7633">
                  <c:v>0.50976151227949995</c:v>
                </c:pt>
                <c:pt idx="7634">
                  <c:v>0.50982695817949997</c:v>
                </c:pt>
                <c:pt idx="7635">
                  <c:v>0.50992298126220004</c:v>
                </c:pt>
                <c:pt idx="7636">
                  <c:v>0.51005959510800003</c:v>
                </c:pt>
                <c:pt idx="7637">
                  <c:v>0.51008540391919999</c:v>
                </c:pt>
                <c:pt idx="7638">
                  <c:v>0.51048368215560003</c:v>
                </c:pt>
                <c:pt idx="7639">
                  <c:v>0.51089024543759998</c:v>
                </c:pt>
                <c:pt idx="7640">
                  <c:v>0.51096767187119996</c:v>
                </c:pt>
                <c:pt idx="7641">
                  <c:v>0.51119035482410002</c:v>
                </c:pt>
                <c:pt idx="7642">
                  <c:v>0.51134592294689996</c:v>
                </c:pt>
                <c:pt idx="7643">
                  <c:v>0.51174086332320001</c:v>
                </c:pt>
                <c:pt idx="7644">
                  <c:v>0.5120599269867</c:v>
                </c:pt>
                <c:pt idx="7645">
                  <c:v>0.51231366395949995</c:v>
                </c:pt>
                <c:pt idx="7646">
                  <c:v>0.51257872581480002</c:v>
                </c:pt>
                <c:pt idx="7647">
                  <c:v>0.51284289360049995</c:v>
                </c:pt>
                <c:pt idx="7648">
                  <c:v>0.51289814710619996</c:v>
                </c:pt>
                <c:pt idx="7649">
                  <c:v>0.51303452253339998</c:v>
                </c:pt>
                <c:pt idx="7650">
                  <c:v>0.51309192180630003</c:v>
                </c:pt>
                <c:pt idx="7651">
                  <c:v>0.51322942972179997</c:v>
                </c:pt>
                <c:pt idx="7652">
                  <c:v>0.51330435276029995</c:v>
                </c:pt>
                <c:pt idx="7653">
                  <c:v>0.51343101263049995</c:v>
                </c:pt>
                <c:pt idx="7654">
                  <c:v>0.51358187198640004</c:v>
                </c:pt>
                <c:pt idx="7655">
                  <c:v>0.51390331983570003</c:v>
                </c:pt>
                <c:pt idx="7656">
                  <c:v>0.51406800746920001</c:v>
                </c:pt>
                <c:pt idx="7657">
                  <c:v>0.51428812742230001</c:v>
                </c:pt>
                <c:pt idx="7658">
                  <c:v>0.51464933156970005</c:v>
                </c:pt>
                <c:pt idx="7659">
                  <c:v>0.51505255699160002</c:v>
                </c:pt>
                <c:pt idx="7660">
                  <c:v>0.51542508602140003</c:v>
                </c:pt>
                <c:pt idx="7661">
                  <c:v>0.51571959257129996</c:v>
                </c:pt>
                <c:pt idx="7662">
                  <c:v>0.51604956388470002</c:v>
                </c:pt>
                <c:pt idx="7663">
                  <c:v>0.51621854305269999</c:v>
                </c:pt>
                <c:pt idx="7664">
                  <c:v>0.51638919115070003</c:v>
                </c:pt>
                <c:pt idx="7665">
                  <c:v>0.51645255088810005</c:v>
                </c:pt>
                <c:pt idx="7666">
                  <c:v>0.51650440692900002</c:v>
                </c:pt>
                <c:pt idx="7667">
                  <c:v>0.51664024591449997</c:v>
                </c:pt>
                <c:pt idx="7668">
                  <c:v>0.51669102907179998</c:v>
                </c:pt>
                <c:pt idx="7669">
                  <c:v>0.5168954730034</c:v>
                </c:pt>
                <c:pt idx="7670">
                  <c:v>0.51705527305599996</c:v>
                </c:pt>
                <c:pt idx="7671">
                  <c:v>0.51744270324709996</c:v>
                </c:pt>
                <c:pt idx="7672">
                  <c:v>0.5175591111183</c:v>
                </c:pt>
                <c:pt idx="7673">
                  <c:v>0.51795828342439998</c:v>
                </c:pt>
                <c:pt idx="7674">
                  <c:v>0.51818174123759997</c:v>
                </c:pt>
                <c:pt idx="7675">
                  <c:v>0.51823991537089997</c:v>
                </c:pt>
                <c:pt idx="7676">
                  <c:v>0.51837229728699996</c:v>
                </c:pt>
                <c:pt idx="7677">
                  <c:v>0.51846432685849997</c:v>
                </c:pt>
                <c:pt idx="7678">
                  <c:v>0.51858448982240002</c:v>
                </c:pt>
                <c:pt idx="7679">
                  <c:v>0.51869750022890004</c:v>
                </c:pt>
                <c:pt idx="7680">
                  <c:v>0.51888585090640005</c:v>
                </c:pt>
                <c:pt idx="7681">
                  <c:v>0.5190640687943</c:v>
                </c:pt>
                <c:pt idx="7682">
                  <c:v>0.51918977499009999</c:v>
                </c:pt>
                <c:pt idx="7683">
                  <c:v>0.51939600706099998</c:v>
                </c:pt>
                <c:pt idx="7684">
                  <c:v>0.51946300268169998</c:v>
                </c:pt>
                <c:pt idx="7685">
                  <c:v>0.51966869831090001</c:v>
                </c:pt>
                <c:pt idx="7686">
                  <c:v>0.51993918418880003</c:v>
                </c:pt>
                <c:pt idx="7687">
                  <c:v>0.5202724933624</c:v>
                </c:pt>
                <c:pt idx="7688">
                  <c:v>0.52060562372209995</c:v>
                </c:pt>
                <c:pt idx="7689">
                  <c:v>0.52074748277659999</c:v>
                </c:pt>
                <c:pt idx="7690">
                  <c:v>0.52086156606669998</c:v>
                </c:pt>
                <c:pt idx="7691">
                  <c:v>0.52097380161289997</c:v>
                </c:pt>
                <c:pt idx="7692">
                  <c:v>0.52120703458789996</c:v>
                </c:pt>
                <c:pt idx="7693">
                  <c:v>0.52142667770390005</c:v>
                </c:pt>
                <c:pt idx="7694">
                  <c:v>0.52148854732509997</c:v>
                </c:pt>
                <c:pt idx="7695">
                  <c:v>0.52171474695209996</c:v>
                </c:pt>
                <c:pt idx="7696">
                  <c:v>0.52202332019810005</c:v>
                </c:pt>
                <c:pt idx="7697">
                  <c:v>0.52221840620040005</c:v>
                </c:pt>
                <c:pt idx="7698">
                  <c:v>0.52228248119349996</c:v>
                </c:pt>
                <c:pt idx="7699">
                  <c:v>0.52241283655170001</c:v>
                </c:pt>
                <c:pt idx="7700">
                  <c:v>0.52245706319810004</c:v>
                </c:pt>
                <c:pt idx="7701">
                  <c:v>0.52256172895429998</c:v>
                </c:pt>
                <c:pt idx="7702">
                  <c:v>0.52269423007969995</c:v>
                </c:pt>
                <c:pt idx="7703">
                  <c:v>0.52272760868070001</c:v>
                </c:pt>
                <c:pt idx="7704">
                  <c:v>0.52286410331730004</c:v>
                </c:pt>
                <c:pt idx="7705">
                  <c:v>0.52303510904310002</c:v>
                </c:pt>
                <c:pt idx="7706">
                  <c:v>0.52330756187439997</c:v>
                </c:pt>
                <c:pt idx="7707">
                  <c:v>0.52364045381549995</c:v>
                </c:pt>
                <c:pt idx="7708">
                  <c:v>0.52399003505709996</c:v>
                </c:pt>
                <c:pt idx="7709">
                  <c:v>0.52416718006130003</c:v>
                </c:pt>
                <c:pt idx="7710">
                  <c:v>0.5245530605316</c:v>
                </c:pt>
                <c:pt idx="7711">
                  <c:v>0.52458506822590001</c:v>
                </c:pt>
                <c:pt idx="7712">
                  <c:v>0.52472037076949996</c:v>
                </c:pt>
                <c:pt idx="7713">
                  <c:v>0.52484571933750002</c:v>
                </c:pt>
                <c:pt idx="7714">
                  <c:v>0.52500140666960005</c:v>
                </c:pt>
                <c:pt idx="7715">
                  <c:v>0.52538526058199997</c:v>
                </c:pt>
                <c:pt idx="7716">
                  <c:v>0.52546733617779995</c:v>
                </c:pt>
                <c:pt idx="7717">
                  <c:v>0.52565062046050004</c:v>
                </c:pt>
                <c:pt idx="7718">
                  <c:v>0.52573770284650001</c:v>
                </c:pt>
                <c:pt idx="7719">
                  <c:v>0.52588480710980001</c:v>
                </c:pt>
                <c:pt idx="7720">
                  <c:v>0.52620732784269997</c:v>
                </c:pt>
                <c:pt idx="7721">
                  <c:v>0.52660351991650001</c:v>
                </c:pt>
                <c:pt idx="7722">
                  <c:v>0.52671885490420001</c:v>
                </c:pt>
                <c:pt idx="7723">
                  <c:v>0.52691501379009997</c:v>
                </c:pt>
                <c:pt idx="7724">
                  <c:v>0.52716588974</c:v>
                </c:pt>
                <c:pt idx="7725">
                  <c:v>0.52732062339779995</c:v>
                </c:pt>
                <c:pt idx="7726">
                  <c:v>0.52742147445679999</c:v>
                </c:pt>
                <c:pt idx="7727">
                  <c:v>0.52749913930890002</c:v>
                </c:pt>
                <c:pt idx="7728">
                  <c:v>0.52763772010800003</c:v>
                </c:pt>
                <c:pt idx="7729">
                  <c:v>0.52764362096789996</c:v>
                </c:pt>
                <c:pt idx="7730">
                  <c:v>0.52777183055879995</c:v>
                </c:pt>
                <c:pt idx="7731">
                  <c:v>0.52786540985109998</c:v>
                </c:pt>
                <c:pt idx="7732">
                  <c:v>0.52793776988980001</c:v>
                </c:pt>
                <c:pt idx="7733">
                  <c:v>0.52811592817310005</c:v>
                </c:pt>
                <c:pt idx="7734">
                  <c:v>0.52840524911880005</c:v>
                </c:pt>
                <c:pt idx="7735">
                  <c:v>0.52864301204679998</c:v>
                </c:pt>
                <c:pt idx="7736">
                  <c:v>0.5288113951683</c:v>
                </c:pt>
                <c:pt idx="7737">
                  <c:v>0.52897638082499998</c:v>
                </c:pt>
                <c:pt idx="7738">
                  <c:v>0.52935075759890005</c:v>
                </c:pt>
                <c:pt idx="7739">
                  <c:v>0.52963089942929997</c:v>
                </c:pt>
                <c:pt idx="7740">
                  <c:v>0.52987384796140002</c:v>
                </c:pt>
                <c:pt idx="7741">
                  <c:v>0.53005027771000002</c:v>
                </c:pt>
                <c:pt idx="7742">
                  <c:v>0.53036689758300004</c:v>
                </c:pt>
                <c:pt idx="7743">
                  <c:v>0.53044927120209995</c:v>
                </c:pt>
                <c:pt idx="7744">
                  <c:v>0.53053641319269995</c:v>
                </c:pt>
                <c:pt idx="7745">
                  <c:v>0.53071039915079998</c:v>
                </c:pt>
                <c:pt idx="7746">
                  <c:v>0.53081572055820003</c:v>
                </c:pt>
                <c:pt idx="7747">
                  <c:v>0.53123152256009998</c:v>
                </c:pt>
                <c:pt idx="7748">
                  <c:v>0.53145474195480003</c:v>
                </c:pt>
                <c:pt idx="7749">
                  <c:v>0.5314920544624</c:v>
                </c:pt>
                <c:pt idx="7750">
                  <c:v>0.53135710954670001</c:v>
                </c:pt>
                <c:pt idx="7751">
                  <c:v>0.53124988079070001</c:v>
                </c:pt>
                <c:pt idx="7752">
                  <c:v>0.53114366531370005</c:v>
                </c:pt>
                <c:pt idx="7753">
                  <c:v>0.53123885393140002</c:v>
                </c:pt>
                <c:pt idx="7754">
                  <c:v>0.53130531311039997</c:v>
                </c:pt>
                <c:pt idx="7755">
                  <c:v>0.53129255771640005</c:v>
                </c:pt>
                <c:pt idx="7756">
                  <c:v>0.53136181831359997</c:v>
                </c:pt>
                <c:pt idx="7757">
                  <c:v>0.5314549803734</c:v>
                </c:pt>
                <c:pt idx="7758">
                  <c:v>0.53151381015779997</c:v>
                </c:pt>
                <c:pt idx="7759">
                  <c:v>0.5315152406693</c:v>
                </c:pt>
                <c:pt idx="7760">
                  <c:v>0.53160542249679998</c:v>
                </c:pt>
                <c:pt idx="7761">
                  <c:v>0.53171050548550003</c:v>
                </c:pt>
                <c:pt idx="7762">
                  <c:v>0.5317496061325</c:v>
                </c:pt>
                <c:pt idx="7763">
                  <c:v>0.5318881869316</c:v>
                </c:pt>
                <c:pt idx="7764">
                  <c:v>0.53200304508209995</c:v>
                </c:pt>
                <c:pt idx="7765">
                  <c:v>0.53212440013890006</c:v>
                </c:pt>
                <c:pt idx="7766">
                  <c:v>0.5322548151016</c:v>
                </c:pt>
                <c:pt idx="7767">
                  <c:v>0.53229248523710004</c:v>
                </c:pt>
                <c:pt idx="7768">
                  <c:v>0.53245002031330002</c:v>
                </c:pt>
                <c:pt idx="7769">
                  <c:v>0.53248262405400004</c:v>
                </c:pt>
                <c:pt idx="7770">
                  <c:v>0.53256499767300003</c:v>
                </c:pt>
                <c:pt idx="7771">
                  <c:v>0.53272438049320003</c:v>
                </c:pt>
                <c:pt idx="7772">
                  <c:v>0.5328093767166</c:v>
                </c:pt>
                <c:pt idx="7773">
                  <c:v>0.53299945592880005</c:v>
                </c:pt>
                <c:pt idx="7774">
                  <c:v>0.53310579061509999</c:v>
                </c:pt>
                <c:pt idx="7775">
                  <c:v>0.53324806690219995</c:v>
                </c:pt>
                <c:pt idx="7776">
                  <c:v>0.53339326381679997</c:v>
                </c:pt>
                <c:pt idx="7777">
                  <c:v>0.53353112936019997</c:v>
                </c:pt>
                <c:pt idx="7778">
                  <c:v>0.53398442268370006</c:v>
                </c:pt>
                <c:pt idx="7779">
                  <c:v>0.53418731689450005</c:v>
                </c:pt>
                <c:pt idx="7780">
                  <c:v>0.53463995456699998</c:v>
                </c:pt>
                <c:pt idx="7781">
                  <c:v>0.53496181964870004</c:v>
                </c:pt>
                <c:pt idx="7782">
                  <c:v>0.5352723002434</c:v>
                </c:pt>
                <c:pt idx="7783">
                  <c:v>0.53564077615740002</c:v>
                </c:pt>
                <c:pt idx="7784">
                  <c:v>0.53582668304439995</c:v>
                </c:pt>
                <c:pt idx="7785">
                  <c:v>0.53599220514299994</c:v>
                </c:pt>
                <c:pt idx="7786">
                  <c:v>0.53616327047349999</c:v>
                </c:pt>
                <c:pt idx="7787">
                  <c:v>0.53630793094639995</c:v>
                </c:pt>
                <c:pt idx="7788">
                  <c:v>0.53643566370009999</c:v>
                </c:pt>
                <c:pt idx="7789">
                  <c:v>0.5365576148033</c:v>
                </c:pt>
                <c:pt idx="7790">
                  <c:v>0.53675556182859996</c:v>
                </c:pt>
                <c:pt idx="7791">
                  <c:v>0.53679168224329998</c:v>
                </c:pt>
                <c:pt idx="7792">
                  <c:v>0.53693550825119996</c:v>
                </c:pt>
                <c:pt idx="7793">
                  <c:v>0.53705364465710004</c:v>
                </c:pt>
                <c:pt idx="7794">
                  <c:v>0.53727906942369996</c:v>
                </c:pt>
                <c:pt idx="7795">
                  <c:v>0.53737747669220004</c:v>
                </c:pt>
                <c:pt idx="7796">
                  <c:v>0.53752577304839999</c:v>
                </c:pt>
                <c:pt idx="7797">
                  <c:v>0.53754913806920002</c:v>
                </c:pt>
                <c:pt idx="7798">
                  <c:v>0.53769880533220005</c:v>
                </c:pt>
                <c:pt idx="7799">
                  <c:v>0.53777348995209995</c:v>
                </c:pt>
                <c:pt idx="7800">
                  <c:v>0.53786671161650002</c:v>
                </c:pt>
                <c:pt idx="7801">
                  <c:v>0.5379698872566</c:v>
                </c:pt>
                <c:pt idx="7802">
                  <c:v>0.53800809383390003</c:v>
                </c:pt>
                <c:pt idx="7803">
                  <c:v>0.53813254833220003</c:v>
                </c:pt>
                <c:pt idx="7804">
                  <c:v>0.53826051950450005</c:v>
                </c:pt>
                <c:pt idx="7805">
                  <c:v>0.53843808174130003</c:v>
                </c:pt>
                <c:pt idx="7806">
                  <c:v>0.538629591465</c:v>
                </c:pt>
                <c:pt idx="7807">
                  <c:v>0.53879165649409999</c:v>
                </c:pt>
                <c:pt idx="7808">
                  <c:v>0.53881579637529997</c:v>
                </c:pt>
                <c:pt idx="7809">
                  <c:v>0.53897392749789996</c:v>
                </c:pt>
                <c:pt idx="7810">
                  <c:v>0.53904658555980001</c:v>
                </c:pt>
                <c:pt idx="7811">
                  <c:v>0.53914231061939999</c:v>
                </c:pt>
                <c:pt idx="7812">
                  <c:v>0.53928959369660001</c:v>
                </c:pt>
                <c:pt idx="7813">
                  <c:v>0.53937023878099999</c:v>
                </c:pt>
                <c:pt idx="7814">
                  <c:v>0.53976118564609998</c:v>
                </c:pt>
                <c:pt idx="7815">
                  <c:v>0.53987902402879995</c:v>
                </c:pt>
                <c:pt idx="7816">
                  <c:v>0.53994005918499999</c:v>
                </c:pt>
                <c:pt idx="7817">
                  <c:v>0.54017686843870005</c:v>
                </c:pt>
                <c:pt idx="7818">
                  <c:v>0.54050350189209995</c:v>
                </c:pt>
                <c:pt idx="7819">
                  <c:v>0.54090040922159999</c:v>
                </c:pt>
                <c:pt idx="7820">
                  <c:v>0.54103177785870005</c:v>
                </c:pt>
                <c:pt idx="7821">
                  <c:v>0.54122197628019997</c:v>
                </c:pt>
                <c:pt idx="7822">
                  <c:v>0.54128569364550005</c:v>
                </c:pt>
                <c:pt idx="7823">
                  <c:v>0.54168957471849999</c:v>
                </c:pt>
                <c:pt idx="7824">
                  <c:v>0.54178380966189998</c:v>
                </c:pt>
                <c:pt idx="7825">
                  <c:v>0.54191112518310003</c:v>
                </c:pt>
                <c:pt idx="7826">
                  <c:v>0.54203832149510001</c:v>
                </c:pt>
                <c:pt idx="7827">
                  <c:v>0.54234004020689996</c:v>
                </c:pt>
                <c:pt idx="7828">
                  <c:v>0.54258191585540005</c:v>
                </c:pt>
                <c:pt idx="7829">
                  <c:v>0.54275405406949995</c:v>
                </c:pt>
                <c:pt idx="7830">
                  <c:v>0.54281526803970004</c:v>
                </c:pt>
                <c:pt idx="7831">
                  <c:v>0.54305326938630005</c:v>
                </c:pt>
                <c:pt idx="7832">
                  <c:v>0.54329544305800004</c:v>
                </c:pt>
                <c:pt idx="7833">
                  <c:v>0.54340362548830001</c:v>
                </c:pt>
                <c:pt idx="7834">
                  <c:v>0.54352289438250001</c:v>
                </c:pt>
                <c:pt idx="7835">
                  <c:v>0.54356378316880005</c:v>
                </c:pt>
                <c:pt idx="7836">
                  <c:v>0.54371547698970002</c:v>
                </c:pt>
                <c:pt idx="7837">
                  <c:v>0.54373955726620005</c:v>
                </c:pt>
                <c:pt idx="7838">
                  <c:v>0.54391455650330001</c:v>
                </c:pt>
                <c:pt idx="7839">
                  <c:v>0.54397046566009999</c:v>
                </c:pt>
                <c:pt idx="7840">
                  <c:v>0.54434168338779998</c:v>
                </c:pt>
                <c:pt idx="7841">
                  <c:v>0.54472208023070001</c:v>
                </c:pt>
                <c:pt idx="7842">
                  <c:v>0.54501497745509997</c:v>
                </c:pt>
                <c:pt idx="7843">
                  <c:v>0.54541683197019997</c:v>
                </c:pt>
                <c:pt idx="7844">
                  <c:v>0.54573911428449995</c:v>
                </c:pt>
                <c:pt idx="7845">
                  <c:v>0.54580062627790005</c:v>
                </c:pt>
                <c:pt idx="7846">
                  <c:v>0.54589498043060003</c:v>
                </c:pt>
                <c:pt idx="7847">
                  <c:v>0.54598879814150003</c:v>
                </c:pt>
                <c:pt idx="7848">
                  <c:v>0.54602032899859998</c:v>
                </c:pt>
                <c:pt idx="7849">
                  <c:v>0.54614090919489999</c:v>
                </c:pt>
                <c:pt idx="7850">
                  <c:v>0.54625457525249999</c:v>
                </c:pt>
                <c:pt idx="7851">
                  <c:v>0.54635351896289996</c:v>
                </c:pt>
                <c:pt idx="7852">
                  <c:v>0.5465034842491</c:v>
                </c:pt>
                <c:pt idx="7853">
                  <c:v>0.54674983024599999</c:v>
                </c:pt>
                <c:pt idx="7854">
                  <c:v>0.54698973894119995</c:v>
                </c:pt>
                <c:pt idx="7855">
                  <c:v>0.54703676700589998</c:v>
                </c:pt>
                <c:pt idx="7856">
                  <c:v>0.54724204540249999</c:v>
                </c:pt>
                <c:pt idx="7857">
                  <c:v>0.54742175340650001</c:v>
                </c:pt>
                <c:pt idx="7858">
                  <c:v>0.54754531383509997</c:v>
                </c:pt>
                <c:pt idx="7859">
                  <c:v>0.54794114828109997</c:v>
                </c:pt>
                <c:pt idx="7860">
                  <c:v>0.54829084873199996</c:v>
                </c:pt>
                <c:pt idx="7861">
                  <c:v>0.54853135347369997</c:v>
                </c:pt>
                <c:pt idx="7862">
                  <c:v>0.54873138666150001</c:v>
                </c:pt>
                <c:pt idx="7863">
                  <c:v>0.54903930425640002</c:v>
                </c:pt>
                <c:pt idx="7864">
                  <c:v>0.54918015003200005</c:v>
                </c:pt>
                <c:pt idx="7865">
                  <c:v>0.54924982786179999</c:v>
                </c:pt>
                <c:pt idx="7866">
                  <c:v>0.54946893453599999</c:v>
                </c:pt>
                <c:pt idx="7867">
                  <c:v>0.54949194192890005</c:v>
                </c:pt>
                <c:pt idx="7868">
                  <c:v>0.54989534616470004</c:v>
                </c:pt>
                <c:pt idx="7869">
                  <c:v>0.55003154277800004</c:v>
                </c:pt>
                <c:pt idx="7870">
                  <c:v>0.55040132999419999</c:v>
                </c:pt>
                <c:pt idx="7871">
                  <c:v>0.55057102441789996</c:v>
                </c:pt>
                <c:pt idx="7872">
                  <c:v>0.55072480440140004</c:v>
                </c:pt>
                <c:pt idx="7873">
                  <c:v>0.55077606439589999</c:v>
                </c:pt>
                <c:pt idx="7874">
                  <c:v>0.55082732439040005</c:v>
                </c:pt>
                <c:pt idx="7875">
                  <c:v>0.55092418193820003</c:v>
                </c:pt>
                <c:pt idx="7876">
                  <c:v>0.5509897470474</c:v>
                </c:pt>
                <c:pt idx="7877">
                  <c:v>0.55108070373539997</c:v>
                </c:pt>
                <c:pt idx="7878">
                  <c:v>0.55125176906590001</c:v>
                </c:pt>
                <c:pt idx="7879">
                  <c:v>0.55165284872060005</c:v>
                </c:pt>
                <c:pt idx="7880">
                  <c:v>0.55188387632369995</c:v>
                </c:pt>
                <c:pt idx="7881">
                  <c:v>0.55194789171220004</c:v>
                </c:pt>
                <c:pt idx="7882">
                  <c:v>0.55209785699839997</c:v>
                </c:pt>
                <c:pt idx="7883">
                  <c:v>0.55216217041019999</c:v>
                </c:pt>
                <c:pt idx="7884">
                  <c:v>0.5522509813309</c:v>
                </c:pt>
                <c:pt idx="7885">
                  <c:v>0.55238062143330002</c:v>
                </c:pt>
                <c:pt idx="7886">
                  <c:v>0.55262261629099996</c:v>
                </c:pt>
                <c:pt idx="7887">
                  <c:v>0.55280375480650001</c:v>
                </c:pt>
                <c:pt idx="7888">
                  <c:v>0.55284827947619997</c:v>
                </c:pt>
                <c:pt idx="7889">
                  <c:v>0.55296480655669999</c:v>
                </c:pt>
                <c:pt idx="7890">
                  <c:v>0.55306303501130005</c:v>
                </c:pt>
                <c:pt idx="7891">
                  <c:v>0.55317544937130003</c:v>
                </c:pt>
                <c:pt idx="7892">
                  <c:v>0.55329436063769999</c:v>
                </c:pt>
                <c:pt idx="7893">
                  <c:v>0.5535052418709</c:v>
                </c:pt>
                <c:pt idx="7894">
                  <c:v>0.55353891849519998</c:v>
                </c:pt>
                <c:pt idx="7895">
                  <c:v>0.55377018451689997</c:v>
                </c:pt>
                <c:pt idx="7896">
                  <c:v>0.55397784709929998</c:v>
                </c:pt>
                <c:pt idx="7897">
                  <c:v>0.5540375709534</c:v>
                </c:pt>
                <c:pt idx="7898">
                  <c:v>0.55419605970380004</c:v>
                </c:pt>
                <c:pt idx="7899">
                  <c:v>0.5542295575142</c:v>
                </c:pt>
                <c:pt idx="7900">
                  <c:v>0.55465406179429999</c:v>
                </c:pt>
                <c:pt idx="7901">
                  <c:v>0.55478423833849999</c:v>
                </c:pt>
                <c:pt idx="7902">
                  <c:v>0.55484330654140002</c:v>
                </c:pt>
                <c:pt idx="7903">
                  <c:v>0.55502021312710004</c:v>
                </c:pt>
                <c:pt idx="7904">
                  <c:v>0.55513578653340001</c:v>
                </c:pt>
                <c:pt idx="7905">
                  <c:v>0.55542051792140001</c:v>
                </c:pt>
                <c:pt idx="7906">
                  <c:v>0.55568271875380004</c:v>
                </c:pt>
                <c:pt idx="7907">
                  <c:v>0.55595636367800005</c:v>
                </c:pt>
                <c:pt idx="7908">
                  <c:v>0.55616039037700005</c:v>
                </c:pt>
                <c:pt idx="7909">
                  <c:v>0.55638468265529994</c:v>
                </c:pt>
                <c:pt idx="7910">
                  <c:v>0.55667394399640002</c:v>
                </c:pt>
                <c:pt idx="7911">
                  <c:v>0.55677175521849998</c:v>
                </c:pt>
                <c:pt idx="7912">
                  <c:v>0.55688780546189998</c:v>
                </c:pt>
                <c:pt idx="7913">
                  <c:v>0.55696356296539995</c:v>
                </c:pt>
                <c:pt idx="7914">
                  <c:v>0.55709308385849998</c:v>
                </c:pt>
                <c:pt idx="7915">
                  <c:v>0.55720770359039995</c:v>
                </c:pt>
                <c:pt idx="7916">
                  <c:v>0.55730360746380003</c:v>
                </c:pt>
                <c:pt idx="7917">
                  <c:v>0.55746376514429996</c:v>
                </c:pt>
                <c:pt idx="7918">
                  <c:v>0.55752229690550004</c:v>
                </c:pt>
                <c:pt idx="7919">
                  <c:v>0.5576143860817</c:v>
                </c:pt>
                <c:pt idx="7920">
                  <c:v>0.5577138066292</c:v>
                </c:pt>
                <c:pt idx="7921">
                  <c:v>0.55773824453349996</c:v>
                </c:pt>
                <c:pt idx="7922">
                  <c:v>0.55781525373459995</c:v>
                </c:pt>
                <c:pt idx="7923">
                  <c:v>0.55795031785960003</c:v>
                </c:pt>
                <c:pt idx="7924">
                  <c:v>0.55801159143449997</c:v>
                </c:pt>
                <c:pt idx="7925">
                  <c:v>0.55815958976750002</c:v>
                </c:pt>
                <c:pt idx="7926">
                  <c:v>0.55822175741199997</c:v>
                </c:pt>
                <c:pt idx="7927">
                  <c:v>0.55842566490169998</c:v>
                </c:pt>
                <c:pt idx="7928">
                  <c:v>0.5586960911751</c:v>
                </c:pt>
                <c:pt idx="7929">
                  <c:v>0.55894678831099998</c:v>
                </c:pt>
                <c:pt idx="7930">
                  <c:v>0.55915313959120005</c:v>
                </c:pt>
                <c:pt idx="7931">
                  <c:v>0.55921727418900002</c:v>
                </c:pt>
                <c:pt idx="7932">
                  <c:v>0.55941832065579999</c:v>
                </c:pt>
                <c:pt idx="7933">
                  <c:v>0.55953800678249999</c:v>
                </c:pt>
                <c:pt idx="7934">
                  <c:v>0.55992746353150002</c:v>
                </c:pt>
                <c:pt idx="7935">
                  <c:v>0.56018453836439996</c:v>
                </c:pt>
                <c:pt idx="7936">
                  <c:v>0.56049990653990001</c:v>
                </c:pt>
                <c:pt idx="7937">
                  <c:v>0.56089454889299994</c:v>
                </c:pt>
                <c:pt idx="7938">
                  <c:v>0.56132912635800003</c:v>
                </c:pt>
                <c:pt idx="7939">
                  <c:v>0.56153917312620005</c:v>
                </c:pt>
                <c:pt idx="7940">
                  <c:v>0.56159538030620004</c:v>
                </c:pt>
                <c:pt idx="7941">
                  <c:v>0.56169015169140002</c:v>
                </c:pt>
                <c:pt idx="7942">
                  <c:v>0.56182414293289995</c:v>
                </c:pt>
                <c:pt idx="7943">
                  <c:v>0.56188184022900001</c:v>
                </c:pt>
                <c:pt idx="7944">
                  <c:v>0.56206154823300003</c:v>
                </c:pt>
                <c:pt idx="7945">
                  <c:v>0.56228804588320003</c:v>
                </c:pt>
                <c:pt idx="7946">
                  <c:v>0.56239920854570002</c:v>
                </c:pt>
                <c:pt idx="7947">
                  <c:v>0.56253659725189997</c:v>
                </c:pt>
                <c:pt idx="7948">
                  <c:v>0.56261140108109997</c:v>
                </c:pt>
                <c:pt idx="7949">
                  <c:v>0.56275683641429997</c:v>
                </c:pt>
                <c:pt idx="7950">
                  <c:v>0.56287413835529998</c:v>
                </c:pt>
                <c:pt idx="7951">
                  <c:v>0.56302130222320002</c:v>
                </c:pt>
                <c:pt idx="7952">
                  <c:v>0.56312203407289996</c:v>
                </c:pt>
                <c:pt idx="7953">
                  <c:v>0.56324625015259999</c:v>
                </c:pt>
                <c:pt idx="7954">
                  <c:v>0.56338322162629995</c:v>
                </c:pt>
                <c:pt idx="7955">
                  <c:v>0.56355327367779995</c:v>
                </c:pt>
                <c:pt idx="7956">
                  <c:v>0.56393015384669998</c:v>
                </c:pt>
                <c:pt idx="7957">
                  <c:v>0.56399959325789994</c:v>
                </c:pt>
                <c:pt idx="7958">
                  <c:v>0.564205467701</c:v>
                </c:pt>
                <c:pt idx="7959">
                  <c:v>0.56447303295140006</c:v>
                </c:pt>
                <c:pt idx="7960">
                  <c:v>0.56469947099689999</c:v>
                </c:pt>
                <c:pt idx="7961">
                  <c:v>0.56482231616970002</c:v>
                </c:pt>
                <c:pt idx="7962">
                  <c:v>0.56499963998790004</c:v>
                </c:pt>
                <c:pt idx="7963">
                  <c:v>0.56540447473529998</c:v>
                </c:pt>
                <c:pt idx="7964">
                  <c:v>0.56573295593259998</c:v>
                </c:pt>
                <c:pt idx="7965">
                  <c:v>0.5660428404808</c:v>
                </c:pt>
                <c:pt idx="7966">
                  <c:v>0.56622201204300004</c:v>
                </c:pt>
                <c:pt idx="7967">
                  <c:v>0.56637555360790004</c:v>
                </c:pt>
                <c:pt idx="7968">
                  <c:v>0.56643068790439999</c:v>
                </c:pt>
                <c:pt idx="7969">
                  <c:v>0.56662839651109997</c:v>
                </c:pt>
                <c:pt idx="7970">
                  <c:v>0.56690621376039996</c:v>
                </c:pt>
                <c:pt idx="7971">
                  <c:v>0.56731420755390005</c:v>
                </c:pt>
                <c:pt idx="7972">
                  <c:v>0.56754869222640003</c:v>
                </c:pt>
                <c:pt idx="7973">
                  <c:v>0.56777721643449997</c:v>
                </c:pt>
                <c:pt idx="7974">
                  <c:v>0.56811958551410002</c:v>
                </c:pt>
                <c:pt idx="7975">
                  <c:v>0.56843775510789996</c:v>
                </c:pt>
                <c:pt idx="7976">
                  <c:v>0.56858497858049994</c:v>
                </c:pt>
                <c:pt idx="7977">
                  <c:v>0.56867545843120004</c:v>
                </c:pt>
                <c:pt idx="7978">
                  <c:v>0.56885343790050003</c:v>
                </c:pt>
                <c:pt idx="7979">
                  <c:v>0.56901764869689997</c:v>
                </c:pt>
                <c:pt idx="7980">
                  <c:v>0.56912541389469995</c:v>
                </c:pt>
                <c:pt idx="7981">
                  <c:v>0.56929719448089999</c:v>
                </c:pt>
                <c:pt idx="7982">
                  <c:v>0.56937009096150004</c:v>
                </c:pt>
                <c:pt idx="7983">
                  <c:v>0.56957781314849998</c:v>
                </c:pt>
                <c:pt idx="7984">
                  <c:v>0.56969821453089997</c:v>
                </c:pt>
                <c:pt idx="7985">
                  <c:v>0.56980824470519997</c:v>
                </c:pt>
                <c:pt idx="7986">
                  <c:v>0.57003980875019999</c:v>
                </c:pt>
                <c:pt idx="7987">
                  <c:v>0.57023358345029995</c:v>
                </c:pt>
                <c:pt idx="7988">
                  <c:v>0.57027775049210006</c:v>
                </c:pt>
                <c:pt idx="7989">
                  <c:v>0.57047337293620004</c:v>
                </c:pt>
                <c:pt idx="7990">
                  <c:v>0.57053452730179999</c:v>
                </c:pt>
                <c:pt idx="7991">
                  <c:v>0.57095587253570002</c:v>
                </c:pt>
                <c:pt idx="7992">
                  <c:v>0.57107782363890003</c:v>
                </c:pt>
                <c:pt idx="7993">
                  <c:v>0.57122254371640002</c:v>
                </c:pt>
                <c:pt idx="7994">
                  <c:v>0.57129287719730004</c:v>
                </c:pt>
                <c:pt idx="7995">
                  <c:v>0.57144522666929998</c:v>
                </c:pt>
                <c:pt idx="7996">
                  <c:v>0.57147121429439995</c:v>
                </c:pt>
                <c:pt idx="7997">
                  <c:v>0.57162648439410002</c:v>
                </c:pt>
                <c:pt idx="7998">
                  <c:v>0.57167804241179998</c:v>
                </c:pt>
                <c:pt idx="7999">
                  <c:v>0.57187175750730002</c:v>
                </c:pt>
                <c:pt idx="8000">
                  <c:v>0.57217019796369994</c:v>
                </c:pt>
                <c:pt idx="8001">
                  <c:v>0.57256734371189999</c:v>
                </c:pt>
                <c:pt idx="8002">
                  <c:v>0.57286769151689998</c:v>
                </c:pt>
                <c:pt idx="8003">
                  <c:v>0.57295519113540005</c:v>
                </c:pt>
                <c:pt idx="8004">
                  <c:v>0.57320243120189995</c:v>
                </c:pt>
                <c:pt idx="8005">
                  <c:v>0.57341605424880004</c:v>
                </c:pt>
                <c:pt idx="8006">
                  <c:v>0.57373583316800003</c:v>
                </c:pt>
                <c:pt idx="8007">
                  <c:v>0.57389187812810005</c:v>
                </c:pt>
                <c:pt idx="8008">
                  <c:v>0.57396060228349999</c:v>
                </c:pt>
                <c:pt idx="8009">
                  <c:v>0.57405912876130005</c:v>
                </c:pt>
                <c:pt idx="8010">
                  <c:v>0.57418262958529998</c:v>
                </c:pt>
                <c:pt idx="8011">
                  <c:v>0.57420450448990001</c:v>
                </c:pt>
                <c:pt idx="8012">
                  <c:v>0.57435619831090001</c:v>
                </c:pt>
                <c:pt idx="8013">
                  <c:v>0.57437169551849998</c:v>
                </c:pt>
                <c:pt idx="8014">
                  <c:v>0.57445377111429996</c:v>
                </c:pt>
                <c:pt idx="8015">
                  <c:v>0.574858725071</c:v>
                </c:pt>
                <c:pt idx="8016">
                  <c:v>0.57514715194699995</c:v>
                </c:pt>
                <c:pt idx="8017">
                  <c:v>0.57555848360060002</c:v>
                </c:pt>
                <c:pt idx="8018">
                  <c:v>0.57562345266339998</c:v>
                </c:pt>
                <c:pt idx="8019">
                  <c:v>0.57572913169859996</c:v>
                </c:pt>
                <c:pt idx="8020">
                  <c:v>0.5758533477783</c:v>
                </c:pt>
                <c:pt idx="8021">
                  <c:v>0.57607829570769997</c:v>
                </c:pt>
                <c:pt idx="8022">
                  <c:v>0.57627147436140003</c:v>
                </c:pt>
                <c:pt idx="8023">
                  <c:v>0.57630175352099999</c:v>
                </c:pt>
                <c:pt idx="8024">
                  <c:v>0.57650160789490001</c:v>
                </c:pt>
                <c:pt idx="8025">
                  <c:v>0.57676500082019999</c:v>
                </c:pt>
                <c:pt idx="8026">
                  <c:v>0.57683295011519997</c:v>
                </c:pt>
                <c:pt idx="8027">
                  <c:v>0.57697784900670002</c:v>
                </c:pt>
                <c:pt idx="8028">
                  <c:v>0.57716310024259998</c:v>
                </c:pt>
                <c:pt idx="8029">
                  <c:v>0.57728427648540004</c:v>
                </c:pt>
                <c:pt idx="8030">
                  <c:v>0.57745188474660003</c:v>
                </c:pt>
                <c:pt idx="8031">
                  <c:v>0.57761365175250001</c:v>
                </c:pt>
                <c:pt idx="8032">
                  <c:v>0.57767987251279995</c:v>
                </c:pt>
                <c:pt idx="8033">
                  <c:v>0.5778829455376</c:v>
                </c:pt>
                <c:pt idx="8034">
                  <c:v>0.57815492153170001</c:v>
                </c:pt>
                <c:pt idx="8035">
                  <c:v>0.57847857475279996</c:v>
                </c:pt>
                <c:pt idx="8036">
                  <c:v>0.57865518331529997</c:v>
                </c:pt>
                <c:pt idx="8037">
                  <c:v>0.57888126373290005</c:v>
                </c:pt>
                <c:pt idx="8038">
                  <c:v>0.57913136482240002</c:v>
                </c:pt>
                <c:pt idx="8039">
                  <c:v>0.57922005653380004</c:v>
                </c:pt>
                <c:pt idx="8040">
                  <c:v>0.57940477132799995</c:v>
                </c:pt>
                <c:pt idx="8041">
                  <c:v>0.57967036962509999</c:v>
                </c:pt>
                <c:pt idx="8042">
                  <c:v>0.57998418807980001</c:v>
                </c:pt>
                <c:pt idx="8043">
                  <c:v>0.58016014099119995</c:v>
                </c:pt>
                <c:pt idx="8044">
                  <c:v>0.58026510477070004</c:v>
                </c:pt>
                <c:pt idx="8045">
                  <c:v>0.58044528961179997</c:v>
                </c:pt>
                <c:pt idx="8046">
                  <c:v>0.58045500516890003</c:v>
                </c:pt>
                <c:pt idx="8047">
                  <c:v>0.58060514926910001</c:v>
                </c:pt>
                <c:pt idx="8048">
                  <c:v>0.58088499307630004</c:v>
                </c:pt>
                <c:pt idx="8049">
                  <c:v>0.58119934797289996</c:v>
                </c:pt>
                <c:pt idx="8050">
                  <c:v>0.58136349916459995</c:v>
                </c:pt>
                <c:pt idx="8051">
                  <c:v>0.58156043291089998</c:v>
                </c:pt>
                <c:pt idx="8052">
                  <c:v>0.58161669969560004</c:v>
                </c:pt>
                <c:pt idx="8053">
                  <c:v>0.58180570602420001</c:v>
                </c:pt>
                <c:pt idx="8054">
                  <c:v>0.58206737041470002</c:v>
                </c:pt>
                <c:pt idx="8055">
                  <c:v>0.58245205879210005</c:v>
                </c:pt>
                <c:pt idx="8056">
                  <c:v>0.58257448673250001</c:v>
                </c:pt>
                <c:pt idx="8057">
                  <c:v>0.58280050754549995</c:v>
                </c:pt>
                <c:pt idx="8058">
                  <c:v>0.58294630050660001</c:v>
                </c:pt>
                <c:pt idx="8059">
                  <c:v>0.58303052186969995</c:v>
                </c:pt>
                <c:pt idx="8060">
                  <c:v>0.58309847116470004</c:v>
                </c:pt>
                <c:pt idx="8061">
                  <c:v>0.58326810598370005</c:v>
                </c:pt>
                <c:pt idx="8062">
                  <c:v>0.58355391025540004</c:v>
                </c:pt>
                <c:pt idx="8063">
                  <c:v>0.58383071422580002</c:v>
                </c:pt>
                <c:pt idx="8064">
                  <c:v>0.58407950401310005</c:v>
                </c:pt>
                <c:pt idx="8065">
                  <c:v>0.58429390192029995</c:v>
                </c:pt>
                <c:pt idx="8066">
                  <c:v>0.58432161808009997</c:v>
                </c:pt>
                <c:pt idx="8067">
                  <c:v>0.58440732955929997</c:v>
                </c:pt>
                <c:pt idx="8068">
                  <c:v>0.58454829454419999</c:v>
                </c:pt>
                <c:pt idx="8069">
                  <c:v>0.58455526828769999</c:v>
                </c:pt>
                <c:pt idx="8070">
                  <c:v>0.58470147848130005</c:v>
                </c:pt>
                <c:pt idx="8071">
                  <c:v>0.58472579717640005</c:v>
                </c:pt>
                <c:pt idx="8072">
                  <c:v>0.58482801914219995</c:v>
                </c:pt>
                <c:pt idx="8073">
                  <c:v>0.58493179082869995</c:v>
                </c:pt>
                <c:pt idx="8074">
                  <c:v>0.58523088693619996</c:v>
                </c:pt>
                <c:pt idx="8075">
                  <c:v>0.58564823865890003</c:v>
                </c:pt>
                <c:pt idx="8076">
                  <c:v>0.58572030067439995</c:v>
                </c:pt>
                <c:pt idx="8077">
                  <c:v>0.5859318971634</c:v>
                </c:pt>
                <c:pt idx="8078">
                  <c:v>0.58598959445950005</c:v>
                </c:pt>
                <c:pt idx="8079">
                  <c:v>0.58615815639500002</c:v>
                </c:pt>
                <c:pt idx="8080">
                  <c:v>0.58640271425250001</c:v>
                </c:pt>
                <c:pt idx="8081">
                  <c:v>0.58661192655560002</c:v>
                </c:pt>
                <c:pt idx="8082">
                  <c:v>0.58667701482769996</c:v>
                </c:pt>
                <c:pt idx="8083">
                  <c:v>0.58688282966609995</c:v>
                </c:pt>
                <c:pt idx="8084">
                  <c:v>0.58708912134169999</c:v>
                </c:pt>
                <c:pt idx="8085">
                  <c:v>0.58710956573490003</c:v>
                </c:pt>
                <c:pt idx="8086">
                  <c:v>0.58731722831730004</c:v>
                </c:pt>
                <c:pt idx="8087">
                  <c:v>0.58747798204419999</c:v>
                </c:pt>
                <c:pt idx="8088">
                  <c:v>0.58760607242579999</c:v>
                </c:pt>
                <c:pt idx="8089">
                  <c:v>0.58779120445249999</c:v>
                </c:pt>
                <c:pt idx="8090">
                  <c:v>0.58794867992400002</c:v>
                </c:pt>
                <c:pt idx="8091">
                  <c:v>0.58801305294039996</c:v>
                </c:pt>
                <c:pt idx="8092">
                  <c:v>0.58816063404079999</c:v>
                </c:pt>
                <c:pt idx="8093">
                  <c:v>0.58824259042740001</c:v>
                </c:pt>
                <c:pt idx="8094">
                  <c:v>0.58863157033919999</c:v>
                </c:pt>
                <c:pt idx="8095">
                  <c:v>0.58896970748900002</c:v>
                </c:pt>
                <c:pt idx="8096">
                  <c:v>0.58919900655750002</c:v>
                </c:pt>
                <c:pt idx="8097">
                  <c:v>0.58940380811689996</c:v>
                </c:pt>
                <c:pt idx="8098">
                  <c:v>0.58951604366300003</c:v>
                </c:pt>
                <c:pt idx="8099">
                  <c:v>0.58988726139070002</c:v>
                </c:pt>
                <c:pt idx="8100">
                  <c:v>0.59020310640340001</c:v>
                </c:pt>
                <c:pt idx="8101">
                  <c:v>0.59063327312470004</c:v>
                </c:pt>
                <c:pt idx="8102">
                  <c:v>0.59093016386029995</c:v>
                </c:pt>
                <c:pt idx="8103">
                  <c:v>0.591171681881</c:v>
                </c:pt>
                <c:pt idx="8104">
                  <c:v>0.59126085042950005</c:v>
                </c:pt>
                <c:pt idx="8105">
                  <c:v>0.59151721000669999</c:v>
                </c:pt>
                <c:pt idx="8106">
                  <c:v>0.59194612503050004</c:v>
                </c:pt>
                <c:pt idx="8107">
                  <c:v>0.59203529357910001</c:v>
                </c:pt>
                <c:pt idx="8108">
                  <c:v>0.59218257665630003</c:v>
                </c:pt>
                <c:pt idx="8109">
                  <c:v>0.59231293201449997</c:v>
                </c:pt>
                <c:pt idx="8110">
                  <c:v>0.59240365028380004</c:v>
                </c:pt>
                <c:pt idx="8111">
                  <c:v>0.59247046709060003</c:v>
                </c:pt>
                <c:pt idx="8112">
                  <c:v>0.59261137247090001</c:v>
                </c:pt>
                <c:pt idx="8113">
                  <c:v>0.59268075227740002</c:v>
                </c:pt>
                <c:pt idx="8114">
                  <c:v>0.59284162521359995</c:v>
                </c:pt>
                <c:pt idx="8115">
                  <c:v>0.59303557872769996</c:v>
                </c:pt>
                <c:pt idx="8116">
                  <c:v>0.59317445754999998</c:v>
                </c:pt>
                <c:pt idx="8117">
                  <c:v>0.59324121475220004</c:v>
                </c:pt>
                <c:pt idx="8118">
                  <c:v>0.59339493513109998</c:v>
                </c:pt>
                <c:pt idx="8119">
                  <c:v>0.59346807003019997</c:v>
                </c:pt>
                <c:pt idx="8120">
                  <c:v>0.59368562698359995</c:v>
                </c:pt>
                <c:pt idx="8121">
                  <c:v>0.59390318393709995</c:v>
                </c:pt>
                <c:pt idx="8122">
                  <c:v>0.59396773576740003</c:v>
                </c:pt>
                <c:pt idx="8123">
                  <c:v>0.59437280893330002</c:v>
                </c:pt>
                <c:pt idx="8124">
                  <c:v>0.59449076652529997</c:v>
                </c:pt>
                <c:pt idx="8125">
                  <c:v>0.59466040134429998</c:v>
                </c:pt>
                <c:pt idx="8126">
                  <c:v>0.59501618146900004</c:v>
                </c:pt>
                <c:pt idx="8127">
                  <c:v>0.59516173601150002</c:v>
                </c:pt>
                <c:pt idx="8128">
                  <c:v>0.59541010856629994</c:v>
                </c:pt>
                <c:pt idx="8129">
                  <c:v>0.59582537412640002</c:v>
                </c:pt>
                <c:pt idx="8130">
                  <c:v>0.59588068723679999</c:v>
                </c:pt>
                <c:pt idx="8131">
                  <c:v>0.59603655338289996</c:v>
                </c:pt>
                <c:pt idx="8132">
                  <c:v>0.59607273340230005</c:v>
                </c:pt>
                <c:pt idx="8133">
                  <c:v>0.59618663787839998</c:v>
                </c:pt>
                <c:pt idx="8134">
                  <c:v>0.59629029035570003</c:v>
                </c:pt>
                <c:pt idx="8135">
                  <c:v>0.59629148244859997</c:v>
                </c:pt>
                <c:pt idx="8136">
                  <c:v>0.59642523527150004</c:v>
                </c:pt>
                <c:pt idx="8137">
                  <c:v>0.59649926424029998</c:v>
                </c:pt>
                <c:pt idx="8138">
                  <c:v>0.59658145904540005</c:v>
                </c:pt>
                <c:pt idx="8139">
                  <c:v>0.59672462940219995</c:v>
                </c:pt>
                <c:pt idx="8140">
                  <c:v>0.59671986103060004</c:v>
                </c:pt>
                <c:pt idx="8141">
                  <c:v>0.59688490629199997</c:v>
                </c:pt>
                <c:pt idx="8142">
                  <c:v>0.59694910049439998</c:v>
                </c:pt>
                <c:pt idx="8143">
                  <c:v>0.5971735715866</c:v>
                </c:pt>
                <c:pt idx="8144">
                  <c:v>0.5973150730133</c:v>
                </c:pt>
                <c:pt idx="8145">
                  <c:v>0.59738874435419997</c:v>
                </c:pt>
                <c:pt idx="8146">
                  <c:v>0.59752017259599999</c:v>
                </c:pt>
                <c:pt idx="8147">
                  <c:v>0.59760004282000001</c:v>
                </c:pt>
                <c:pt idx="8148">
                  <c:v>0.59768021106720004</c:v>
                </c:pt>
                <c:pt idx="8149">
                  <c:v>0.59782505035400002</c:v>
                </c:pt>
                <c:pt idx="8150">
                  <c:v>0.59790796041490002</c:v>
                </c:pt>
                <c:pt idx="8151">
                  <c:v>0.59805083274839999</c:v>
                </c:pt>
                <c:pt idx="8152">
                  <c:v>0.5981667637825</c:v>
                </c:pt>
                <c:pt idx="8153">
                  <c:v>0.59830081462859996</c:v>
                </c:pt>
                <c:pt idx="8154">
                  <c:v>0.59871590137480002</c:v>
                </c:pt>
                <c:pt idx="8155">
                  <c:v>0.59907627105710004</c:v>
                </c:pt>
                <c:pt idx="8156">
                  <c:v>0.59914773702619994</c:v>
                </c:pt>
                <c:pt idx="8157">
                  <c:v>0.59927856922150002</c:v>
                </c:pt>
                <c:pt idx="8158">
                  <c:v>0.59937912225720003</c:v>
                </c:pt>
                <c:pt idx="8159">
                  <c:v>0.59941482543949998</c:v>
                </c:pt>
                <c:pt idx="8160">
                  <c:v>0.59952807426450005</c:v>
                </c:pt>
                <c:pt idx="8161">
                  <c:v>0.59970289468769999</c:v>
                </c:pt>
                <c:pt idx="8162">
                  <c:v>0.60002303123470002</c:v>
                </c:pt>
                <c:pt idx="8163">
                  <c:v>0.60021770000459995</c:v>
                </c:pt>
                <c:pt idx="8164">
                  <c:v>0.60036563873290005</c:v>
                </c:pt>
                <c:pt idx="8165">
                  <c:v>0.60043126344679998</c:v>
                </c:pt>
                <c:pt idx="8166">
                  <c:v>0.60052418708800004</c:v>
                </c:pt>
                <c:pt idx="8167">
                  <c:v>0.60063117742539995</c:v>
                </c:pt>
                <c:pt idx="8168">
                  <c:v>0.60066950321199997</c:v>
                </c:pt>
                <c:pt idx="8169">
                  <c:v>0.60077589750289995</c:v>
                </c:pt>
                <c:pt idx="8170">
                  <c:v>0.60082280635829999</c:v>
                </c:pt>
                <c:pt idx="8171">
                  <c:v>0.60099726915359997</c:v>
                </c:pt>
                <c:pt idx="8172">
                  <c:v>0.60126876831050002</c:v>
                </c:pt>
                <c:pt idx="8173">
                  <c:v>0.60149008035660001</c:v>
                </c:pt>
                <c:pt idx="8174">
                  <c:v>0.60169804096220003</c:v>
                </c:pt>
                <c:pt idx="8175">
                  <c:v>0.60175067186359998</c:v>
                </c:pt>
                <c:pt idx="8176">
                  <c:v>0.60190635919570001</c:v>
                </c:pt>
                <c:pt idx="8177">
                  <c:v>0.60195660591129996</c:v>
                </c:pt>
                <c:pt idx="8178">
                  <c:v>0.60209578275679998</c:v>
                </c:pt>
                <c:pt idx="8179">
                  <c:v>0.60211151838300003</c:v>
                </c:pt>
                <c:pt idx="8180">
                  <c:v>0.60230821371080001</c:v>
                </c:pt>
                <c:pt idx="8181">
                  <c:v>0.60250753164290005</c:v>
                </c:pt>
                <c:pt idx="8182">
                  <c:v>0.60252559185029997</c:v>
                </c:pt>
                <c:pt idx="8183">
                  <c:v>0.60266554355619995</c:v>
                </c:pt>
                <c:pt idx="8184">
                  <c:v>0.60274535417560005</c:v>
                </c:pt>
                <c:pt idx="8185">
                  <c:v>0.60289144515990001</c:v>
                </c:pt>
                <c:pt idx="8186">
                  <c:v>0.60311734676359996</c:v>
                </c:pt>
                <c:pt idx="8187">
                  <c:v>0.60334938764570001</c:v>
                </c:pt>
                <c:pt idx="8188">
                  <c:v>0.60346436500550005</c:v>
                </c:pt>
                <c:pt idx="8189">
                  <c:v>0.60387688875199996</c:v>
                </c:pt>
                <c:pt idx="8190">
                  <c:v>0.60421288013459995</c:v>
                </c:pt>
                <c:pt idx="8191">
                  <c:v>0.60456246137619996</c:v>
                </c:pt>
                <c:pt idx="8192">
                  <c:v>0.60497909784320003</c:v>
                </c:pt>
                <c:pt idx="8193">
                  <c:v>0.60514008998869995</c:v>
                </c:pt>
                <c:pt idx="8194">
                  <c:v>0.60551494359970004</c:v>
                </c:pt>
                <c:pt idx="8195">
                  <c:v>0.60573118925089997</c:v>
                </c:pt>
                <c:pt idx="8196">
                  <c:v>0.60593712329859994</c:v>
                </c:pt>
                <c:pt idx="8197">
                  <c:v>0.60600340366359995</c:v>
                </c:pt>
                <c:pt idx="8198">
                  <c:v>0.60616707801820002</c:v>
                </c:pt>
                <c:pt idx="8199">
                  <c:v>0.60638558864589998</c:v>
                </c:pt>
                <c:pt idx="8200">
                  <c:v>0.60649871826169999</c:v>
                </c:pt>
                <c:pt idx="8201">
                  <c:v>0.60659652948380005</c:v>
                </c:pt>
                <c:pt idx="8202">
                  <c:v>0.60671252012249999</c:v>
                </c:pt>
                <c:pt idx="8203">
                  <c:v>0.60680490732189996</c:v>
                </c:pt>
                <c:pt idx="8204">
                  <c:v>0.60692608356480005</c:v>
                </c:pt>
                <c:pt idx="8205">
                  <c:v>0.60703146457669999</c:v>
                </c:pt>
                <c:pt idx="8206">
                  <c:v>0.60709434747699997</c:v>
                </c:pt>
                <c:pt idx="8207">
                  <c:v>0.60726165771480001</c:v>
                </c:pt>
                <c:pt idx="8208">
                  <c:v>0.60731405019759999</c:v>
                </c:pt>
                <c:pt idx="8209">
                  <c:v>0.60749995708469995</c:v>
                </c:pt>
                <c:pt idx="8210">
                  <c:v>0.60783863067629995</c:v>
                </c:pt>
                <c:pt idx="8211">
                  <c:v>0.60825961828230002</c:v>
                </c:pt>
                <c:pt idx="8212">
                  <c:v>0.60856699943540005</c:v>
                </c:pt>
                <c:pt idx="8213">
                  <c:v>0.60872191190720004</c:v>
                </c:pt>
                <c:pt idx="8214">
                  <c:v>0.60879629850390005</c:v>
                </c:pt>
                <c:pt idx="8215">
                  <c:v>0.60916888713840001</c:v>
                </c:pt>
                <c:pt idx="8216">
                  <c:v>0.60954058170320002</c:v>
                </c:pt>
                <c:pt idx="8217">
                  <c:v>0.60968697071080002</c:v>
                </c:pt>
                <c:pt idx="8218">
                  <c:v>0.6098421812057</c:v>
                </c:pt>
                <c:pt idx="8219">
                  <c:v>0.6099927425385</c:v>
                </c:pt>
                <c:pt idx="8220">
                  <c:v>0.61015337705609995</c:v>
                </c:pt>
                <c:pt idx="8221">
                  <c:v>0.61017876863480003</c:v>
                </c:pt>
                <c:pt idx="8222">
                  <c:v>0.61039400100709995</c:v>
                </c:pt>
                <c:pt idx="8223">
                  <c:v>0.61058658361429996</c:v>
                </c:pt>
                <c:pt idx="8224">
                  <c:v>0.61069661378859996</c:v>
                </c:pt>
                <c:pt idx="8225">
                  <c:v>0.61083650588990002</c:v>
                </c:pt>
                <c:pt idx="8226">
                  <c:v>0.6109209656715</c:v>
                </c:pt>
                <c:pt idx="8227">
                  <c:v>0.61105048656460004</c:v>
                </c:pt>
                <c:pt idx="8228">
                  <c:v>0.61104959249500002</c:v>
                </c:pt>
                <c:pt idx="8229">
                  <c:v>0.61112672090529996</c:v>
                </c:pt>
                <c:pt idx="8230">
                  <c:v>0.61126065254210005</c:v>
                </c:pt>
                <c:pt idx="8231">
                  <c:v>0.61128598451609995</c:v>
                </c:pt>
                <c:pt idx="8232">
                  <c:v>0.61147898435589998</c:v>
                </c:pt>
                <c:pt idx="8233">
                  <c:v>0.61150211095810003</c:v>
                </c:pt>
                <c:pt idx="8234">
                  <c:v>0.61169630289080001</c:v>
                </c:pt>
                <c:pt idx="8235">
                  <c:v>0.61171549558640004</c:v>
                </c:pt>
                <c:pt idx="8236">
                  <c:v>0.61193138360980004</c:v>
                </c:pt>
                <c:pt idx="8237">
                  <c:v>0.61233907937999998</c:v>
                </c:pt>
                <c:pt idx="8238">
                  <c:v>0.61270105838779998</c:v>
                </c:pt>
                <c:pt idx="8239">
                  <c:v>0.61300981044769998</c:v>
                </c:pt>
                <c:pt idx="8240">
                  <c:v>0.61342990398410002</c:v>
                </c:pt>
                <c:pt idx="8241">
                  <c:v>0.61369460821150001</c:v>
                </c:pt>
                <c:pt idx="8242">
                  <c:v>0.61401033401490002</c:v>
                </c:pt>
                <c:pt idx="8243">
                  <c:v>0.6144317388535</c:v>
                </c:pt>
                <c:pt idx="8244">
                  <c:v>0.61467826366419998</c:v>
                </c:pt>
                <c:pt idx="8245">
                  <c:v>0.61472588777540005</c:v>
                </c:pt>
                <c:pt idx="8246">
                  <c:v>0.61487561464310003</c:v>
                </c:pt>
                <c:pt idx="8247">
                  <c:v>0.61489027738570001</c:v>
                </c:pt>
                <c:pt idx="8248">
                  <c:v>0.61498612165449995</c:v>
                </c:pt>
                <c:pt idx="8249">
                  <c:v>0.61508637666699995</c:v>
                </c:pt>
                <c:pt idx="8250">
                  <c:v>0.61513954401019999</c:v>
                </c:pt>
                <c:pt idx="8251">
                  <c:v>0.61528813838959995</c:v>
                </c:pt>
                <c:pt idx="8252">
                  <c:v>0.61530911922450005</c:v>
                </c:pt>
                <c:pt idx="8253">
                  <c:v>0.61547374725339998</c:v>
                </c:pt>
                <c:pt idx="8254">
                  <c:v>0.6155180931091</c:v>
                </c:pt>
                <c:pt idx="8255">
                  <c:v>0.61564326286320004</c:v>
                </c:pt>
                <c:pt idx="8256">
                  <c:v>0.61581599712370005</c:v>
                </c:pt>
                <c:pt idx="8257">
                  <c:v>0.61597526073459996</c:v>
                </c:pt>
                <c:pt idx="8258">
                  <c:v>0.6161636710167</c:v>
                </c:pt>
                <c:pt idx="8259">
                  <c:v>0.61621648073199997</c:v>
                </c:pt>
                <c:pt idx="8260">
                  <c:v>0.61637979745860005</c:v>
                </c:pt>
                <c:pt idx="8261">
                  <c:v>0.61640524864199997</c:v>
                </c:pt>
                <c:pt idx="8262">
                  <c:v>0.61648374795909999</c:v>
                </c:pt>
                <c:pt idx="8263">
                  <c:v>0.61662817001339998</c:v>
                </c:pt>
                <c:pt idx="8264">
                  <c:v>0.61705911159519999</c:v>
                </c:pt>
                <c:pt idx="8265">
                  <c:v>0.61717122793199997</c:v>
                </c:pt>
                <c:pt idx="8266">
                  <c:v>0.6172817349434</c:v>
                </c:pt>
                <c:pt idx="8267">
                  <c:v>0.61767077445980001</c:v>
                </c:pt>
                <c:pt idx="8268">
                  <c:v>0.61774742603300004</c:v>
                </c:pt>
                <c:pt idx="8269">
                  <c:v>0.61788064241410001</c:v>
                </c:pt>
                <c:pt idx="8270">
                  <c:v>0.6180056333542</c:v>
                </c:pt>
                <c:pt idx="8271">
                  <c:v>0.61809444427490001</c:v>
                </c:pt>
                <c:pt idx="8272">
                  <c:v>0.61843103170390001</c:v>
                </c:pt>
                <c:pt idx="8273">
                  <c:v>0.61861538887019996</c:v>
                </c:pt>
                <c:pt idx="8274">
                  <c:v>0.6188830733299</c:v>
                </c:pt>
                <c:pt idx="8275">
                  <c:v>0.61923176050189999</c:v>
                </c:pt>
                <c:pt idx="8276">
                  <c:v>0.61938953399660002</c:v>
                </c:pt>
                <c:pt idx="8277">
                  <c:v>0.61951476335529998</c:v>
                </c:pt>
                <c:pt idx="8278">
                  <c:v>0.61960774660109996</c:v>
                </c:pt>
                <c:pt idx="8279">
                  <c:v>0.61996525526049995</c:v>
                </c:pt>
                <c:pt idx="8280">
                  <c:v>0.62034696340560003</c:v>
                </c:pt>
                <c:pt idx="8281">
                  <c:v>0.62060022354129996</c:v>
                </c:pt>
                <c:pt idx="8282">
                  <c:v>0.62082558870320004</c:v>
                </c:pt>
                <c:pt idx="8283">
                  <c:v>0.6208912730217</c:v>
                </c:pt>
                <c:pt idx="8284">
                  <c:v>0.62103116512300005</c:v>
                </c:pt>
                <c:pt idx="8285">
                  <c:v>0.62108796834949997</c:v>
                </c:pt>
                <c:pt idx="8286">
                  <c:v>0.62123787403109998</c:v>
                </c:pt>
                <c:pt idx="8287">
                  <c:v>0.62135463953019998</c:v>
                </c:pt>
                <c:pt idx="8288">
                  <c:v>0.62148034572599997</c:v>
                </c:pt>
                <c:pt idx="8289">
                  <c:v>0.62186777591709996</c:v>
                </c:pt>
                <c:pt idx="8290">
                  <c:v>0.62220686674119996</c:v>
                </c:pt>
                <c:pt idx="8291">
                  <c:v>0.62245821952820002</c:v>
                </c:pt>
                <c:pt idx="8292">
                  <c:v>0.62274873256679997</c:v>
                </c:pt>
                <c:pt idx="8293">
                  <c:v>0.62291413545609997</c:v>
                </c:pt>
                <c:pt idx="8294">
                  <c:v>0.62301224470140004</c:v>
                </c:pt>
                <c:pt idx="8295">
                  <c:v>0.62311899662019998</c:v>
                </c:pt>
                <c:pt idx="8296">
                  <c:v>0.62316566705700005</c:v>
                </c:pt>
                <c:pt idx="8297">
                  <c:v>0.62332242727279996</c:v>
                </c:pt>
                <c:pt idx="8298">
                  <c:v>0.62334471940989999</c:v>
                </c:pt>
                <c:pt idx="8299">
                  <c:v>0.62355351448060004</c:v>
                </c:pt>
                <c:pt idx="8300">
                  <c:v>0.62381321191789996</c:v>
                </c:pt>
                <c:pt idx="8301">
                  <c:v>0.62399232387540005</c:v>
                </c:pt>
                <c:pt idx="8302">
                  <c:v>0.62432700395579999</c:v>
                </c:pt>
                <c:pt idx="8303">
                  <c:v>0.62453049421310003</c:v>
                </c:pt>
                <c:pt idx="8304">
                  <c:v>0.6246458292007</c:v>
                </c:pt>
                <c:pt idx="8305">
                  <c:v>0.62500029802320001</c:v>
                </c:pt>
                <c:pt idx="8306">
                  <c:v>0.62514942884449998</c:v>
                </c:pt>
                <c:pt idx="8307">
                  <c:v>0.62528300285339999</c:v>
                </c:pt>
                <c:pt idx="8308">
                  <c:v>0.62532228231429998</c:v>
                </c:pt>
                <c:pt idx="8309">
                  <c:v>0.62535387277599996</c:v>
                </c:pt>
                <c:pt idx="8310">
                  <c:v>0.62549018859859995</c:v>
                </c:pt>
                <c:pt idx="8311">
                  <c:v>0.62561112642289995</c:v>
                </c:pt>
                <c:pt idx="8312">
                  <c:v>0.62589699029919998</c:v>
                </c:pt>
                <c:pt idx="8313">
                  <c:v>0.62610870599750001</c:v>
                </c:pt>
                <c:pt idx="8314">
                  <c:v>0.62629330158230001</c:v>
                </c:pt>
                <c:pt idx="8315">
                  <c:v>0.62649881839749999</c:v>
                </c:pt>
                <c:pt idx="8316">
                  <c:v>0.62660074234009999</c:v>
                </c:pt>
                <c:pt idx="8317">
                  <c:v>0.62670552730560003</c:v>
                </c:pt>
                <c:pt idx="8318">
                  <c:v>0.6269915699959</c:v>
                </c:pt>
                <c:pt idx="8319">
                  <c:v>0.62713611125949997</c:v>
                </c:pt>
                <c:pt idx="8320">
                  <c:v>0.62721014022830002</c:v>
                </c:pt>
                <c:pt idx="8321">
                  <c:v>0.62734097242359999</c:v>
                </c:pt>
                <c:pt idx="8322">
                  <c:v>0.6274212598801</c:v>
                </c:pt>
                <c:pt idx="8323">
                  <c:v>0.62752872705460006</c:v>
                </c:pt>
                <c:pt idx="8324">
                  <c:v>0.62761515378949995</c:v>
                </c:pt>
                <c:pt idx="8325">
                  <c:v>0.62770795822140002</c:v>
                </c:pt>
                <c:pt idx="8326">
                  <c:v>0.62771236896509996</c:v>
                </c:pt>
                <c:pt idx="8327">
                  <c:v>0.62776017189029998</c:v>
                </c:pt>
                <c:pt idx="8328">
                  <c:v>0.62790167331699998</c:v>
                </c:pt>
                <c:pt idx="8329">
                  <c:v>0.62789756059650004</c:v>
                </c:pt>
                <c:pt idx="8330">
                  <c:v>0.62800115346910002</c:v>
                </c:pt>
                <c:pt idx="8331">
                  <c:v>0.62809056043620004</c:v>
                </c:pt>
                <c:pt idx="8332">
                  <c:v>0.62821638584140005</c:v>
                </c:pt>
                <c:pt idx="8333">
                  <c:v>0.62855702638629996</c:v>
                </c:pt>
                <c:pt idx="8334">
                  <c:v>0.62884420156480003</c:v>
                </c:pt>
                <c:pt idx="8335">
                  <c:v>0.62914472818370004</c:v>
                </c:pt>
                <c:pt idx="8336">
                  <c:v>0.62929034233089998</c:v>
                </c:pt>
                <c:pt idx="8337">
                  <c:v>0.62931138277050003</c:v>
                </c:pt>
                <c:pt idx="8338">
                  <c:v>0.62972146272660001</c:v>
                </c:pt>
                <c:pt idx="8339">
                  <c:v>0.62978565692900002</c:v>
                </c:pt>
                <c:pt idx="8340">
                  <c:v>0.6301760077477</c:v>
                </c:pt>
                <c:pt idx="8341">
                  <c:v>0.63052082061769998</c:v>
                </c:pt>
                <c:pt idx="8342">
                  <c:v>0.63074302673339999</c:v>
                </c:pt>
                <c:pt idx="8343">
                  <c:v>0.63082766532900003</c:v>
                </c:pt>
                <c:pt idx="8344">
                  <c:v>0.63097190856929997</c:v>
                </c:pt>
                <c:pt idx="8345">
                  <c:v>0.63119989633560003</c:v>
                </c:pt>
                <c:pt idx="8346">
                  <c:v>0.63135993480679997</c:v>
                </c:pt>
                <c:pt idx="8347">
                  <c:v>0.63165420293810004</c:v>
                </c:pt>
                <c:pt idx="8348">
                  <c:v>0.63167721033099999</c:v>
                </c:pt>
                <c:pt idx="8349">
                  <c:v>0.63187915086750002</c:v>
                </c:pt>
                <c:pt idx="8350">
                  <c:v>0.63214737176900004</c:v>
                </c:pt>
                <c:pt idx="8351">
                  <c:v>0.6325796842575</c:v>
                </c:pt>
                <c:pt idx="8352">
                  <c:v>0.63265401124950005</c:v>
                </c:pt>
                <c:pt idx="8353">
                  <c:v>0.63285708427429999</c:v>
                </c:pt>
                <c:pt idx="8354">
                  <c:v>0.63302475213999998</c:v>
                </c:pt>
                <c:pt idx="8355">
                  <c:v>0.6333202123642</c:v>
                </c:pt>
                <c:pt idx="8356">
                  <c:v>0.63371109962460004</c:v>
                </c:pt>
                <c:pt idx="8357">
                  <c:v>0.63405495882030005</c:v>
                </c:pt>
                <c:pt idx="8358">
                  <c:v>0.63438963890080002</c:v>
                </c:pt>
                <c:pt idx="8359">
                  <c:v>0.63476014137269998</c:v>
                </c:pt>
                <c:pt idx="8360">
                  <c:v>0.63479822874070002</c:v>
                </c:pt>
                <c:pt idx="8361">
                  <c:v>0.63520354032519999</c:v>
                </c:pt>
                <c:pt idx="8362">
                  <c:v>0.63547623157499999</c:v>
                </c:pt>
                <c:pt idx="8363">
                  <c:v>0.63569396734240002</c:v>
                </c:pt>
                <c:pt idx="8364">
                  <c:v>0.6358367204666</c:v>
                </c:pt>
                <c:pt idx="8365">
                  <c:v>0.63593554496769999</c:v>
                </c:pt>
                <c:pt idx="8366">
                  <c:v>0.6360886693001</c:v>
                </c:pt>
                <c:pt idx="8367">
                  <c:v>0.63611495494839998</c:v>
                </c:pt>
                <c:pt idx="8368">
                  <c:v>0.63625639677050005</c:v>
                </c:pt>
                <c:pt idx="8369">
                  <c:v>0.63632100820540005</c:v>
                </c:pt>
                <c:pt idx="8370">
                  <c:v>0.63647478818890002</c:v>
                </c:pt>
                <c:pt idx="8371">
                  <c:v>0.63675659894939995</c:v>
                </c:pt>
                <c:pt idx="8372">
                  <c:v>0.63692462444310005</c:v>
                </c:pt>
                <c:pt idx="8373">
                  <c:v>0.63702827692029995</c:v>
                </c:pt>
                <c:pt idx="8374">
                  <c:v>0.63716304302219995</c:v>
                </c:pt>
                <c:pt idx="8375">
                  <c:v>0.63730686903</c:v>
                </c:pt>
                <c:pt idx="8376">
                  <c:v>0.63736438751220004</c:v>
                </c:pt>
                <c:pt idx="8377">
                  <c:v>0.63751816749570001</c:v>
                </c:pt>
                <c:pt idx="8378">
                  <c:v>0.63757061958310002</c:v>
                </c:pt>
                <c:pt idx="8379">
                  <c:v>0.63768643140790005</c:v>
                </c:pt>
                <c:pt idx="8380">
                  <c:v>0.63778138160709996</c:v>
                </c:pt>
                <c:pt idx="8381">
                  <c:v>0.63796585798259997</c:v>
                </c:pt>
                <c:pt idx="8382">
                  <c:v>0.63808667659759999</c:v>
                </c:pt>
                <c:pt idx="8383">
                  <c:v>0.63821774721150004</c:v>
                </c:pt>
                <c:pt idx="8384">
                  <c:v>0.63841795921330002</c:v>
                </c:pt>
                <c:pt idx="8385">
                  <c:v>0.63870394229890004</c:v>
                </c:pt>
                <c:pt idx="8386">
                  <c:v>0.63889575004580001</c:v>
                </c:pt>
                <c:pt idx="8387">
                  <c:v>0.63904261589050004</c:v>
                </c:pt>
                <c:pt idx="8388">
                  <c:v>0.63917738199230001</c:v>
                </c:pt>
                <c:pt idx="8389">
                  <c:v>0.63927787542339998</c:v>
                </c:pt>
                <c:pt idx="8390">
                  <c:v>0.63931053876879995</c:v>
                </c:pt>
                <c:pt idx="8391">
                  <c:v>0.63943344354630005</c:v>
                </c:pt>
                <c:pt idx="8392">
                  <c:v>0.63983875513080002</c:v>
                </c:pt>
                <c:pt idx="8393">
                  <c:v>0.64008080959320002</c:v>
                </c:pt>
                <c:pt idx="8394">
                  <c:v>0.64021182060240001</c:v>
                </c:pt>
                <c:pt idx="8395">
                  <c:v>0.64036136865619997</c:v>
                </c:pt>
                <c:pt idx="8396">
                  <c:v>0.64057713747019995</c:v>
                </c:pt>
                <c:pt idx="8397">
                  <c:v>0.64075577259060001</c:v>
                </c:pt>
                <c:pt idx="8398">
                  <c:v>0.64094758033749999</c:v>
                </c:pt>
                <c:pt idx="8399">
                  <c:v>0.64102059602740002</c:v>
                </c:pt>
                <c:pt idx="8400">
                  <c:v>0.64115625619890004</c:v>
                </c:pt>
                <c:pt idx="8401">
                  <c:v>0.6412844061852</c:v>
                </c:pt>
                <c:pt idx="8402">
                  <c:v>0.64136165380480004</c:v>
                </c:pt>
                <c:pt idx="8403">
                  <c:v>0.64143890142439997</c:v>
                </c:pt>
                <c:pt idx="8404">
                  <c:v>0.64156377315519997</c:v>
                </c:pt>
                <c:pt idx="8405">
                  <c:v>0.64169406890869995</c:v>
                </c:pt>
                <c:pt idx="8406">
                  <c:v>0.64181190729140003</c:v>
                </c:pt>
                <c:pt idx="8407">
                  <c:v>0.64224022626879995</c:v>
                </c:pt>
                <c:pt idx="8408">
                  <c:v>0.64253062009810002</c:v>
                </c:pt>
                <c:pt idx="8409">
                  <c:v>0.64292705059050004</c:v>
                </c:pt>
                <c:pt idx="8410">
                  <c:v>0.64315217733380003</c:v>
                </c:pt>
                <c:pt idx="8411">
                  <c:v>0.64321404695509998</c:v>
                </c:pt>
                <c:pt idx="8412">
                  <c:v>0.64338165521620005</c:v>
                </c:pt>
                <c:pt idx="8413">
                  <c:v>0.64344948530199997</c:v>
                </c:pt>
                <c:pt idx="8414">
                  <c:v>0.64362978935240001</c:v>
                </c:pt>
                <c:pt idx="8415">
                  <c:v>0.64390647411349999</c:v>
                </c:pt>
                <c:pt idx="8416">
                  <c:v>0.6440013051033</c:v>
                </c:pt>
                <c:pt idx="8417">
                  <c:v>0.64411443471910002</c:v>
                </c:pt>
                <c:pt idx="8418">
                  <c:v>0.64421325922009998</c:v>
                </c:pt>
                <c:pt idx="8419">
                  <c:v>0.64422506093980003</c:v>
                </c:pt>
                <c:pt idx="8420">
                  <c:v>0.64458096027370004</c:v>
                </c:pt>
                <c:pt idx="8421">
                  <c:v>0.64474570751189997</c:v>
                </c:pt>
                <c:pt idx="8422">
                  <c:v>0.64477282762529997</c:v>
                </c:pt>
                <c:pt idx="8423">
                  <c:v>0.64495646953579999</c:v>
                </c:pt>
                <c:pt idx="8424">
                  <c:v>0.64531594514849999</c:v>
                </c:pt>
                <c:pt idx="8425">
                  <c:v>0.64544606208800004</c:v>
                </c:pt>
                <c:pt idx="8426">
                  <c:v>0.64554846286769996</c:v>
                </c:pt>
                <c:pt idx="8427">
                  <c:v>0.64565682411189995</c:v>
                </c:pt>
                <c:pt idx="8428">
                  <c:v>0.64576762914660002</c:v>
                </c:pt>
                <c:pt idx="8429">
                  <c:v>0.64614826440810003</c:v>
                </c:pt>
                <c:pt idx="8430">
                  <c:v>0.64644628763199996</c:v>
                </c:pt>
                <c:pt idx="8431">
                  <c:v>0.64653599262240002</c:v>
                </c:pt>
                <c:pt idx="8432">
                  <c:v>0.64660805463790005</c:v>
                </c:pt>
                <c:pt idx="8433">
                  <c:v>0.64670491218570003</c:v>
                </c:pt>
                <c:pt idx="8434">
                  <c:v>0.64679443836210004</c:v>
                </c:pt>
                <c:pt idx="8435">
                  <c:v>0.64689379930500002</c:v>
                </c:pt>
                <c:pt idx="8436">
                  <c:v>0.64699059724810004</c:v>
                </c:pt>
                <c:pt idx="8437">
                  <c:v>0.64703738689419998</c:v>
                </c:pt>
                <c:pt idx="8438">
                  <c:v>0.6472139954567</c:v>
                </c:pt>
                <c:pt idx="8439">
                  <c:v>0.64740592241289996</c:v>
                </c:pt>
                <c:pt idx="8440">
                  <c:v>0.64752215147019998</c:v>
                </c:pt>
                <c:pt idx="8441">
                  <c:v>0.64784377813339999</c:v>
                </c:pt>
                <c:pt idx="8442">
                  <c:v>0.64806962013239999</c:v>
                </c:pt>
                <c:pt idx="8443">
                  <c:v>0.64823681116099996</c:v>
                </c:pt>
                <c:pt idx="8444">
                  <c:v>0.64836364984509998</c:v>
                </c:pt>
                <c:pt idx="8445">
                  <c:v>0.64840942621230002</c:v>
                </c:pt>
                <c:pt idx="8446">
                  <c:v>0.64845335483550004</c:v>
                </c:pt>
                <c:pt idx="8447">
                  <c:v>0.6485324501991</c:v>
                </c:pt>
                <c:pt idx="8448">
                  <c:v>0.64861083030699995</c:v>
                </c:pt>
                <c:pt idx="8449">
                  <c:v>0.64869165420529995</c:v>
                </c:pt>
                <c:pt idx="8450">
                  <c:v>0.64875519275670002</c:v>
                </c:pt>
                <c:pt idx="8451">
                  <c:v>0.64877974987029996</c:v>
                </c:pt>
                <c:pt idx="8452">
                  <c:v>0.64880055189130004</c:v>
                </c:pt>
                <c:pt idx="8453">
                  <c:v>0.64890241622919997</c:v>
                </c:pt>
                <c:pt idx="8454">
                  <c:v>0.64908665418620004</c:v>
                </c:pt>
                <c:pt idx="8455">
                  <c:v>0.64935874938960003</c:v>
                </c:pt>
                <c:pt idx="8456">
                  <c:v>0.64975190162660001</c:v>
                </c:pt>
                <c:pt idx="8457">
                  <c:v>0.64984846115109995</c:v>
                </c:pt>
                <c:pt idx="8458">
                  <c:v>0.64997667074200005</c:v>
                </c:pt>
                <c:pt idx="8459">
                  <c:v>0.65019595623019999</c:v>
                </c:pt>
                <c:pt idx="8460">
                  <c:v>0.65022462606429998</c:v>
                </c:pt>
                <c:pt idx="8461">
                  <c:v>0.65037238597869995</c:v>
                </c:pt>
                <c:pt idx="8462">
                  <c:v>0.65038108825679997</c:v>
                </c:pt>
                <c:pt idx="8463">
                  <c:v>0.65051466226580001</c:v>
                </c:pt>
                <c:pt idx="8464">
                  <c:v>0.65056306123730001</c:v>
                </c:pt>
                <c:pt idx="8465">
                  <c:v>0.65066015720369996</c:v>
                </c:pt>
                <c:pt idx="8466">
                  <c:v>0.65075534582140004</c:v>
                </c:pt>
                <c:pt idx="8467">
                  <c:v>0.65080785751339998</c:v>
                </c:pt>
                <c:pt idx="8468">
                  <c:v>0.65094721317290005</c:v>
                </c:pt>
                <c:pt idx="8469">
                  <c:v>0.65106195211410001</c:v>
                </c:pt>
                <c:pt idx="8470">
                  <c:v>0.65113598108290005</c:v>
                </c:pt>
                <c:pt idx="8471">
                  <c:v>0.65127390623089998</c:v>
                </c:pt>
                <c:pt idx="8472">
                  <c:v>0.65138506889339998</c:v>
                </c:pt>
                <c:pt idx="8473">
                  <c:v>0.65154761075970002</c:v>
                </c:pt>
                <c:pt idx="8474">
                  <c:v>0.65165579319</c:v>
                </c:pt>
                <c:pt idx="8475">
                  <c:v>0.65173381566999999</c:v>
                </c:pt>
                <c:pt idx="8476">
                  <c:v>0.65179711580279998</c:v>
                </c:pt>
                <c:pt idx="8477">
                  <c:v>0.65191674232480001</c:v>
                </c:pt>
                <c:pt idx="8478">
                  <c:v>0.65195125341420002</c:v>
                </c:pt>
                <c:pt idx="8479">
                  <c:v>0.65213298797609998</c:v>
                </c:pt>
                <c:pt idx="8480">
                  <c:v>0.65253818035129996</c:v>
                </c:pt>
                <c:pt idx="8481">
                  <c:v>0.652887403965</c:v>
                </c:pt>
                <c:pt idx="8482">
                  <c:v>0.65311300754549995</c:v>
                </c:pt>
                <c:pt idx="8483">
                  <c:v>0.65319627523419999</c:v>
                </c:pt>
                <c:pt idx="8484">
                  <c:v>0.65333491563799995</c:v>
                </c:pt>
                <c:pt idx="8485">
                  <c:v>0.65342682600019997</c:v>
                </c:pt>
                <c:pt idx="8486">
                  <c:v>0.65359622240070003</c:v>
                </c:pt>
                <c:pt idx="8487">
                  <c:v>0.65401285886759997</c:v>
                </c:pt>
                <c:pt idx="8488">
                  <c:v>0.65428549051280005</c:v>
                </c:pt>
                <c:pt idx="8489">
                  <c:v>0.65449267625810004</c:v>
                </c:pt>
                <c:pt idx="8490">
                  <c:v>0.65461504459380004</c:v>
                </c:pt>
                <c:pt idx="8491">
                  <c:v>0.65468490123750001</c:v>
                </c:pt>
                <c:pt idx="8492">
                  <c:v>0.65486603975299995</c:v>
                </c:pt>
                <c:pt idx="8493">
                  <c:v>0.65498453378679999</c:v>
                </c:pt>
                <c:pt idx="8494">
                  <c:v>0.65516960620880005</c:v>
                </c:pt>
                <c:pt idx="8495">
                  <c:v>0.65546232461929999</c:v>
                </c:pt>
                <c:pt idx="8496">
                  <c:v>0.65563464164730001</c:v>
                </c:pt>
                <c:pt idx="8497">
                  <c:v>0.65577220916750001</c:v>
                </c:pt>
                <c:pt idx="8498">
                  <c:v>0.65580254793170001</c:v>
                </c:pt>
                <c:pt idx="8499">
                  <c:v>0.65596997737880003</c:v>
                </c:pt>
                <c:pt idx="8500">
                  <c:v>0.6560975909233</c:v>
                </c:pt>
                <c:pt idx="8501">
                  <c:v>0.65621131658550003</c:v>
                </c:pt>
                <c:pt idx="8502">
                  <c:v>0.6562687158585</c:v>
                </c:pt>
                <c:pt idx="8503">
                  <c:v>0.65641713142400004</c:v>
                </c:pt>
                <c:pt idx="8504">
                  <c:v>0.656690299511</c:v>
                </c:pt>
                <c:pt idx="8505">
                  <c:v>0.65685522556300002</c:v>
                </c:pt>
                <c:pt idx="8506">
                  <c:v>0.65719407796859997</c:v>
                </c:pt>
                <c:pt idx="8507">
                  <c:v>0.65740102529529998</c:v>
                </c:pt>
                <c:pt idx="8508">
                  <c:v>0.6576731801033</c:v>
                </c:pt>
                <c:pt idx="8509">
                  <c:v>0.65798455476759998</c:v>
                </c:pt>
                <c:pt idx="8510">
                  <c:v>0.65815877914429999</c:v>
                </c:pt>
                <c:pt idx="8511">
                  <c:v>0.65820533037189999</c:v>
                </c:pt>
                <c:pt idx="8512">
                  <c:v>0.65838932991029997</c:v>
                </c:pt>
                <c:pt idx="8513">
                  <c:v>0.65868383646009998</c:v>
                </c:pt>
                <c:pt idx="8514">
                  <c:v>0.65880602598189997</c:v>
                </c:pt>
                <c:pt idx="8515">
                  <c:v>0.65889936685560002</c:v>
                </c:pt>
                <c:pt idx="8516">
                  <c:v>0.6589570641518</c:v>
                </c:pt>
                <c:pt idx="8517">
                  <c:v>0.65909850597380004</c:v>
                </c:pt>
                <c:pt idx="8518">
                  <c:v>0.65916007757189998</c:v>
                </c:pt>
                <c:pt idx="8519">
                  <c:v>0.6593842506409</c:v>
                </c:pt>
                <c:pt idx="8520">
                  <c:v>0.65953111648560003</c:v>
                </c:pt>
                <c:pt idx="8521">
                  <c:v>0.65970700979230001</c:v>
                </c:pt>
                <c:pt idx="8522">
                  <c:v>0.65977537631990002</c:v>
                </c:pt>
                <c:pt idx="8523">
                  <c:v>0.65997868776320001</c:v>
                </c:pt>
                <c:pt idx="8524">
                  <c:v>0.66013777256009998</c:v>
                </c:pt>
                <c:pt idx="8525">
                  <c:v>0.66019934415820003</c:v>
                </c:pt>
                <c:pt idx="8526">
                  <c:v>0.66036331653589997</c:v>
                </c:pt>
                <c:pt idx="8527">
                  <c:v>0.6604258418083</c:v>
                </c:pt>
                <c:pt idx="8528">
                  <c:v>0.66063749790189996</c:v>
                </c:pt>
                <c:pt idx="8529">
                  <c:v>0.66086548566820003</c:v>
                </c:pt>
                <c:pt idx="8530">
                  <c:v>0.66091388463970002</c:v>
                </c:pt>
                <c:pt idx="8531">
                  <c:v>0.66107088327410002</c:v>
                </c:pt>
                <c:pt idx="8532">
                  <c:v>0.66108614206310001</c:v>
                </c:pt>
                <c:pt idx="8533">
                  <c:v>0.66119259595869995</c:v>
                </c:pt>
                <c:pt idx="8534">
                  <c:v>0.66127127408980002</c:v>
                </c:pt>
                <c:pt idx="8535">
                  <c:v>0.66134715080259998</c:v>
                </c:pt>
                <c:pt idx="8536">
                  <c:v>0.66147702932359997</c:v>
                </c:pt>
                <c:pt idx="8537">
                  <c:v>0.66152840852740002</c:v>
                </c:pt>
                <c:pt idx="8538">
                  <c:v>0.66169303655620004</c:v>
                </c:pt>
                <c:pt idx="8539">
                  <c:v>0.66171860694889995</c:v>
                </c:pt>
                <c:pt idx="8540">
                  <c:v>0.66214793920519999</c:v>
                </c:pt>
                <c:pt idx="8541">
                  <c:v>0.66224646568300005</c:v>
                </c:pt>
                <c:pt idx="8542">
                  <c:v>0.66246038675310004</c:v>
                </c:pt>
                <c:pt idx="8543">
                  <c:v>0.66253876686099999</c:v>
                </c:pt>
                <c:pt idx="8544">
                  <c:v>0.6626752614975</c:v>
                </c:pt>
                <c:pt idx="8545">
                  <c:v>0.66276520490650004</c:v>
                </c:pt>
                <c:pt idx="8546">
                  <c:v>0.66280281543730002</c:v>
                </c:pt>
                <c:pt idx="8547">
                  <c:v>0.66293460130689996</c:v>
                </c:pt>
                <c:pt idx="8548">
                  <c:v>0.66308879852290004</c:v>
                </c:pt>
                <c:pt idx="8549">
                  <c:v>0.6631187796593</c:v>
                </c:pt>
                <c:pt idx="8550">
                  <c:v>0.66330307722089998</c:v>
                </c:pt>
                <c:pt idx="8551">
                  <c:v>0.66338628530499999</c:v>
                </c:pt>
                <c:pt idx="8552">
                  <c:v>0.66340827941890002</c:v>
                </c:pt>
                <c:pt idx="8553">
                  <c:v>0.66381877660749999</c:v>
                </c:pt>
                <c:pt idx="8554">
                  <c:v>0.6641182899475</c:v>
                </c:pt>
                <c:pt idx="8555">
                  <c:v>0.66419810056689998</c:v>
                </c:pt>
                <c:pt idx="8556">
                  <c:v>0.66432785987849996</c:v>
                </c:pt>
                <c:pt idx="8557">
                  <c:v>0.66434019804</c:v>
                </c:pt>
                <c:pt idx="8558">
                  <c:v>0.66448926925660001</c:v>
                </c:pt>
                <c:pt idx="8559">
                  <c:v>0.66452223062519999</c:v>
                </c:pt>
                <c:pt idx="8560">
                  <c:v>0.66471928358080001</c:v>
                </c:pt>
                <c:pt idx="8561">
                  <c:v>0.66495347023009999</c:v>
                </c:pt>
                <c:pt idx="8562">
                  <c:v>0.66507756710050003</c:v>
                </c:pt>
                <c:pt idx="8563">
                  <c:v>0.66517692804340001</c:v>
                </c:pt>
                <c:pt idx="8564">
                  <c:v>0.66529893875120005</c:v>
                </c:pt>
                <c:pt idx="8565">
                  <c:v>0.66537272930150004</c:v>
                </c:pt>
                <c:pt idx="8566">
                  <c:v>0.66544276475910002</c:v>
                </c:pt>
                <c:pt idx="8567">
                  <c:v>0.66557824611659999</c:v>
                </c:pt>
                <c:pt idx="8568">
                  <c:v>0.66578531265259999</c:v>
                </c:pt>
                <c:pt idx="8569">
                  <c:v>0.66586995124820003</c:v>
                </c:pt>
                <c:pt idx="8570">
                  <c:v>0.66611552238460003</c:v>
                </c:pt>
                <c:pt idx="8571">
                  <c:v>0.66647702455519997</c:v>
                </c:pt>
                <c:pt idx="8572">
                  <c:v>0.66678857803339997</c:v>
                </c:pt>
                <c:pt idx="8573">
                  <c:v>0.66692382097239999</c:v>
                </c:pt>
                <c:pt idx="8574">
                  <c:v>0.66701352596279995</c:v>
                </c:pt>
                <c:pt idx="8575">
                  <c:v>0.66713380813599998</c:v>
                </c:pt>
                <c:pt idx="8576">
                  <c:v>0.66733872890470003</c:v>
                </c:pt>
                <c:pt idx="8577">
                  <c:v>0.66765797138210004</c:v>
                </c:pt>
                <c:pt idx="8578">
                  <c:v>0.66785848140720006</c:v>
                </c:pt>
                <c:pt idx="8579">
                  <c:v>0.66824209690089997</c:v>
                </c:pt>
                <c:pt idx="8580">
                  <c:v>0.66835629940029995</c:v>
                </c:pt>
                <c:pt idx="8581">
                  <c:v>0.66856414079670001</c:v>
                </c:pt>
                <c:pt idx="8582">
                  <c:v>0.6689654588699</c:v>
                </c:pt>
                <c:pt idx="8583">
                  <c:v>0.66904652118679997</c:v>
                </c:pt>
                <c:pt idx="8584">
                  <c:v>0.66924226284029997</c:v>
                </c:pt>
                <c:pt idx="8585">
                  <c:v>0.66935986280439996</c:v>
                </c:pt>
                <c:pt idx="8586">
                  <c:v>0.66952037811279996</c:v>
                </c:pt>
                <c:pt idx="8587">
                  <c:v>0.66995072364810004</c:v>
                </c:pt>
                <c:pt idx="8588">
                  <c:v>0.67025816440579999</c:v>
                </c:pt>
                <c:pt idx="8589">
                  <c:v>0.67046660184859996</c:v>
                </c:pt>
                <c:pt idx="8590">
                  <c:v>0.67057472467419998</c:v>
                </c:pt>
                <c:pt idx="8591">
                  <c:v>0.67067056894300003</c:v>
                </c:pt>
                <c:pt idx="8592">
                  <c:v>0.67071974277500002</c:v>
                </c:pt>
                <c:pt idx="8593">
                  <c:v>0.67086917161939996</c:v>
                </c:pt>
                <c:pt idx="8594">
                  <c:v>0.67092823982240002</c:v>
                </c:pt>
                <c:pt idx="8595">
                  <c:v>0.67107069492339999</c:v>
                </c:pt>
                <c:pt idx="8596">
                  <c:v>0.67113524675369995</c:v>
                </c:pt>
                <c:pt idx="8597">
                  <c:v>0.67128139734269998</c:v>
                </c:pt>
                <c:pt idx="8598">
                  <c:v>0.6716005206108</c:v>
                </c:pt>
                <c:pt idx="8599">
                  <c:v>0.67157745361330001</c:v>
                </c:pt>
                <c:pt idx="8600">
                  <c:v>0.67131817340849997</c:v>
                </c:pt>
                <c:pt idx="8601">
                  <c:v>0.67133116722109998</c:v>
                </c:pt>
                <c:pt idx="8602">
                  <c:v>0.67133587598800004</c:v>
                </c:pt>
                <c:pt idx="8603">
                  <c:v>0.67135804891590001</c:v>
                </c:pt>
                <c:pt idx="8604">
                  <c:v>0.67146307230000002</c:v>
                </c:pt>
                <c:pt idx="8605">
                  <c:v>0.67150682210919999</c:v>
                </c:pt>
                <c:pt idx="8606">
                  <c:v>0.67162853479389995</c:v>
                </c:pt>
                <c:pt idx="8607">
                  <c:v>0.6720200181007</c:v>
                </c:pt>
                <c:pt idx="8608">
                  <c:v>0.67214274406429997</c:v>
                </c:pt>
                <c:pt idx="8609">
                  <c:v>0.67232865095140004</c:v>
                </c:pt>
                <c:pt idx="8610">
                  <c:v>0.67270231246949996</c:v>
                </c:pt>
                <c:pt idx="8611">
                  <c:v>0.67282468080519997</c:v>
                </c:pt>
                <c:pt idx="8612">
                  <c:v>0.67287850379939995</c:v>
                </c:pt>
                <c:pt idx="8613">
                  <c:v>0.67303866147989999</c:v>
                </c:pt>
                <c:pt idx="8614">
                  <c:v>0.67306375503539995</c:v>
                </c:pt>
                <c:pt idx="8615">
                  <c:v>0.673236489296</c:v>
                </c:pt>
                <c:pt idx="8616">
                  <c:v>0.67328679561610005</c:v>
                </c:pt>
                <c:pt idx="8617">
                  <c:v>0.67335295677189999</c:v>
                </c:pt>
                <c:pt idx="8618">
                  <c:v>0.67350763082499998</c:v>
                </c:pt>
                <c:pt idx="8619">
                  <c:v>0.67354083061220005</c:v>
                </c:pt>
                <c:pt idx="8620">
                  <c:v>0.67375129461289995</c:v>
                </c:pt>
                <c:pt idx="8621">
                  <c:v>0.67391079664230003</c:v>
                </c:pt>
                <c:pt idx="8622">
                  <c:v>0.67404299974439996</c:v>
                </c:pt>
                <c:pt idx="8623">
                  <c:v>0.67436420917509998</c:v>
                </c:pt>
                <c:pt idx="8624">
                  <c:v>0.6746261119843</c:v>
                </c:pt>
                <c:pt idx="8625">
                  <c:v>0.67500776052470002</c:v>
                </c:pt>
                <c:pt idx="8626">
                  <c:v>0.67509001493450005</c:v>
                </c:pt>
                <c:pt idx="8627">
                  <c:v>0.67524737119669997</c:v>
                </c:pt>
                <c:pt idx="8628">
                  <c:v>0.67535543441769996</c:v>
                </c:pt>
                <c:pt idx="8629">
                  <c:v>0.67553341388699994</c:v>
                </c:pt>
                <c:pt idx="8630">
                  <c:v>0.6757043600082</c:v>
                </c:pt>
                <c:pt idx="8631">
                  <c:v>0.67616176605220002</c:v>
                </c:pt>
                <c:pt idx="8632">
                  <c:v>0.67643034458160001</c:v>
                </c:pt>
                <c:pt idx="8633">
                  <c:v>0.67658030986789996</c:v>
                </c:pt>
                <c:pt idx="8634">
                  <c:v>0.67664444446560001</c:v>
                </c:pt>
                <c:pt idx="8635">
                  <c:v>0.67681556940080001</c:v>
                </c:pt>
                <c:pt idx="8636">
                  <c:v>0.67685669660570003</c:v>
                </c:pt>
                <c:pt idx="8637">
                  <c:v>0.67704212665560004</c:v>
                </c:pt>
                <c:pt idx="8638">
                  <c:v>0.67706352472310005</c:v>
                </c:pt>
                <c:pt idx="8639">
                  <c:v>0.67721807956699998</c:v>
                </c:pt>
                <c:pt idx="8640">
                  <c:v>0.67725962400439998</c:v>
                </c:pt>
                <c:pt idx="8641">
                  <c:v>0.67732304334640003</c:v>
                </c:pt>
                <c:pt idx="8642">
                  <c:v>0.67743635177609995</c:v>
                </c:pt>
                <c:pt idx="8643">
                  <c:v>0.67745411396029998</c:v>
                </c:pt>
                <c:pt idx="8644">
                  <c:v>0.67748445272449997</c:v>
                </c:pt>
                <c:pt idx="8645">
                  <c:v>0.6775993108749</c:v>
                </c:pt>
                <c:pt idx="8646">
                  <c:v>0.67764401435849997</c:v>
                </c:pt>
                <c:pt idx="8647">
                  <c:v>0.67769652605060005</c:v>
                </c:pt>
                <c:pt idx="8648">
                  <c:v>0.67781174182890003</c:v>
                </c:pt>
                <c:pt idx="8649">
                  <c:v>0.67784214019779998</c:v>
                </c:pt>
                <c:pt idx="8650">
                  <c:v>0.67798078060150002</c:v>
                </c:pt>
                <c:pt idx="8651">
                  <c:v>0.67810106277469995</c:v>
                </c:pt>
                <c:pt idx="8652">
                  <c:v>0.6782801151276</c:v>
                </c:pt>
                <c:pt idx="8653">
                  <c:v>0.67850899696349998</c:v>
                </c:pt>
                <c:pt idx="8654">
                  <c:v>0.67880225181580001</c:v>
                </c:pt>
                <c:pt idx="8655">
                  <c:v>0.67905306816099997</c:v>
                </c:pt>
                <c:pt idx="8656">
                  <c:v>0.67919331789019999</c:v>
                </c:pt>
                <c:pt idx="8657">
                  <c:v>0.67929339408870004</c:v>
                </c:pt>
                <c:pt idx="8658">
                  <c:v>0.67942577600480003</c:v>
                </c:pt>
                <c:pt idx="8659">
                  <c:v>0.67960208654400001</c:v>
                </c:pt>
                <c:pt idx="8660">
                  <c:v>0.67968201637269998</c:v>
                </c:pt>
                <c:pt idx="8661">
                  <c:v>0.67988854646679997</c:v>
                </c:pt>
                <c:pt idx="8662">
                  <c:v>0.68002289533619997</c:v>
                </c:pt>
                <c:pt idx="8663">
                  <c:v>0.68010771274570003</c:v>
                </c:pt>
                <c:pt idx="8664">
                  <c:v>0.68019431829450006</c:v>
                </c:pt>
                <c:pt idx="8665">
                  <c:v>0.680327475071</c:v>
                </c:pt>
                <c:pt idx="8666">
                  <c:v>0.68043565750120005</c:v>
                </c:pt>
                <c:pt idx="8667">
                  <c:v>0.68083953857419999</c:v>
                </c:pt>
                <c:pt idx="8668">
                  <c:v>0.68087494373320001</c:v>
                </c:pt>
                <c:pt idx="8669">
                  <c:v>0.68100184202189995</c:v>
                </c:pt>
                <c:pt idx="8670">
                  <c:v>0.6812917590141</c:v>
                </c:pt>
                <c:pt idx="8671">
                  <c:v>0.68142664432529998</c:v>
                </c:pt>
                <c:pt idx="8672">
                  <c:v>0.68146944046019997</c:v>
                </c:pt>
                <c:pt idx="8673">
                  <c:v>0.68160545825959995</c:v>
                </c:pt>
                <c:pt idx="8674">
                  <c:v>0.6817207336426</c:v>
                </c:pt>
                <c:pt idx="8675">
                  <c:v>0.6817517876625</c:v>
                </c:pt>
                <c:pt idx="8676">
                  <c:v>0.68185502290730005</c:v>
                </c:pt>
                <c:pt idx="8677">
                  <c:v>0.68203568458560004</c:v>
                </c:pt>
                <c:pt idx="8678">
                  <c:v>0.6821059584618</c:v>
                </c:pt>
                <c:pt idx="8679">
                  <c:v>0.68253821134570003</c:v>
                </c:pt>
                <c:pt idx="8680">
                  <c:v>0.68265920877459996</c:v>
                </c:pt>
                <c:pt idx="8681">
                  <c:v>0.68277549743650001</c:v>
                </c:pt>
                <c:pt idx="8682">
                  <c:v>0.68298065662380003</c:v>
                </c:pt>
                <c:pt idx="8683">
                  <c:v>0.6831203103065</c:v>
                </c:pt>
                <c:pt idx="8684">
                  <c:v>0.68342274427409999</c:v>
                </c:pt>
                <c:pt idx="8685">
                  <c:v>0.68363046646119996</c:v>
                </c:pt>
                <c:pt idx="8686">
                  <c:v>0.68371701240539995</c:v>
                </c:pt>
                <c:pt idx="8687">
                  <c:v>0.68383115530009997</c:v>
                </c:pt>
                <c:pt idx="8688">
                  <c:v>0.68387866020200005</c:v>
                </c:pt>
                <c:pt idx="8689">
                  <c:v>0.68402493000029996</c:v>
                </c:pt>
                <c:pt idx="8690">
                  <c:v>0.68403893709179997</c:v>
                </c:pt>
                <c:pt idx="8691">
                  <c:v>0.68414157629009997</c:v>
                </c:pt>
                <c:pt idx="8692">
                  <c:v>0.68421584367749999</c:v>
                </c:pt>
                <c:pt idx="8693">
                  <c:v>0.68423950672150002</c:v>
                </c:pt>
                <c:pt idx="8694">
                  <c:v>0.68440330028530005</c:v>
                </c:pt>
                <c:pt idx="8695">
                  <c:v>0.68442338705060002</c:v>
                </c:pt>
                <c:pt idx="8696">
                  <c:v>0.68463736772539996</c:v>
                </c:pt>
                <c:pt idx="8697">
                  <c:v>0.68494319915769997</c:v>
                </c:pt>
                <c:pt idx="8698">
                  <c:v>0.68535953760150004</c:v>
                </c:pt>
                <c:pt idx="8699">
                  <c:v>0.68568289279939998</c:v>
                </c:pt>
                <c:pt idx="8700">
                  <c:v>0.68606996536249998</c:v>
                </c:pt>
                <c:pt idx="8701">
                  <c:v>0.68617308139800004</c:v>
                </c:pt>
                <c:pt idx="8702">
                  <c:v>0.68627452850339998</c:v>
                </c:pt>
                <c:pt idx="8703">
                  <c:v>0.68645888566970004</c:v>
                </c:pt>
                <c:pt idx="8704">
                  <c:v>0.68657761812210005</c:v>
                </c:pt>
                <c:pt idx="8705">
                  <c:v>0.68670630455019999</c:v>
                </c:pt>
                <c:pt idx="8706">
                  <c:v>0.68691188097</c:v>
                </c:pt>
                <c:pt idx="8707">
                  <c:v>0.68712627887730005</c:v>
                </c:pt>
                <c:pt idx="8708">
                  <c:v>0.68737953901290005</c:v>
                </c:pt>
                <c:pt idx="8709">
                  <c:v>0.68748790025710005</c:v>
                </c:pt>
                <c:pt idx="8710">
                  <c:v>0.68758207559590001</c:v>
                </c:pt>
                <c:pt idx="8711">
                  <c:v>0.68769359588620005</c:v>
                </c:pt>
                <c:pt idx="8712">
                  <c:v>0.68779456615449996</c:v>
                </c:pt>
                <c:pt idx="8713">
                  <c:v>0.68780404329300004</c:v>
                </c:pt>
                <c:pt idx="8714">
                  <c:v>0.68790090084080002</c:v>
                </c:pt>
                <c:pt idx="8715">
                  <c:v>0.68801856040950005</c:v>
                </c:pt>
                <c:pt idx="8716">
                  <c:v>0.68824893236160001</c:v>
                </c:pt>
                <c:pt idx="8717">
                  <c:v>0.68853980302810003</c:v>
                </c:pt>
                <c:pt idx="8718">
                  <c:v>0.68899112939829998</c:v>
                </c:pt>
                <c:pt idx="8719">
                  <c:v>0.68930125236509998</c:v>
                </c:pt>
                <c:pt idx="8720">
                  <c:v>0.68971955776210003</c:v>
                </c:pt>
                <c:pt idx="8721">
                  <c:v>0.68999612331390003</c:v>
                </c:pt>
                <c:pt idx="8722">
                  <c:v>0.69034224748609996</c:v>
                </c:pt>
                <c:pt idx="8723">
                  <c:v>0.69056439399720004</c:v>
                </c:pt>
                <c:pt idx="8724">
                  <c:v>0.69088363647460005</c:v>
                </c:pt>
                <c:pt idx="8725">
                  <c:v>0.69104474782939995</c:v>
                </c:pt>
                <c:pt idx="8726">
                  <c:v>0.69130563735960004</c:v>
                </c:pt>
                <c:pt idx="8727">
                  <c:v>0.69149249792099998</c:v>
                </c:pt>
                <c:pt idx="8728">
                  <c:v>0.69158142805099998</c:v>
                </c:pt>
                <c:pt idx="8729">
                  <c:v>0.69169253110890005</c:v>
                </c:pt>
                <c:pt idx="8730">
                  <c:v>0.69172978401179996</c:v>
                </c:pt>
                <c:pt idx="8731">
                  <c:v>0.69188475608830002</c:v>
                </c:pt>
                <c:pt idx="8732">
                  <c:v>0.69190311431880003</c:v>
                </c:pt>
                <c:pt idx="8733">
                  <c:v>0.69206923246380003</c:v>
                </c:pt>
                <c:pt idx="8734">
                  <c:v>0.69212955236429996</c:v>
                </c:pt>
                <c:pt idx="8735">
                  <c:v>0.69232362508769996</c:v>
                </c:pt>
                <c:pt idx="8736">
                  <c:v>0.69253027439119996</c:v>
                </c:pt>
                <c:pt idx="8737">
                  <c:v>0.69267696142199997</c:v>
                </c:pt>
                <c:pt idx="8738">
                  <c:v>0.69277751445769997</c:v>
                </c:pt>
                <c:pt idx="8739">
                  <c:v>0.69298368692400003</c:v>
                </c:pt>
                <c:pt idx="8740">
                  <c:v>0.69324117898939996</c:v>
                </c:pt>
                <c:pt idx="8741">
                  <c:v>0.69367712736130005</c:v>
                </c:pt>
                <c:pt idx="8742">
                  <c:v>0.69396227598189997</c:v>
                </c:pt>
                <c:pt idx="8743">
                  <c:v>0.69413357973099998</c:v>
                </c:pt>
                <c:pt idx="8744">
                  <c:v>0.69430261850359998</c:v>
                </c:pt>
                <c:pt idx="8745">
                  <c:v>0.69433903694150001</c:v>
                </c:pt>
                <c:pt idx="8746">
                  <c:v>0.6945384144783</c:v>
                </c:pt>
                <c:pt idx="8747">
                  <c:v>0.69490975141529998</c:v>
                </c:pt>
                <c:pt idx="8748">
                  <c:v>0.69522207975390005</c:v>
                </c:pt>
                <c:pt idx="8749">
                  <c:v>0.69543033838269996</c:v>
                </c:pt>
                <c:pt idx="8750">
                  <c:v>0.69548738002779997</c:v>
                </c:pt>
                <c:pt idx="8751">
                  <c:v>0.695708334446</c:v>
                </c:pt>
                <c:pt idx="8752">
                  <c:v>0.69598829746250002</c:v>
                </c:pt>
                <c:pt idx="8753">
                  <c:v>0.69618195295329999</c:v>
                </c:pt>
                <c:pt idx="8754">
                  <c:v>0.69633084535599998</c:v>
                </c:pt>
                <c:pt idx="8755">
                  <c:v>0.69638615846630003</c:v>
                </c:pt>
                <c:pt idx="8756">
                  <c:v>0.69654422998429999</c:v>
                </c:pt>
                <c:pt idx="8757">
                  <c:v>0.69656127691269998</c:v>
                </c:pt>
                <c:pt idx="8758">
                  <c:v>0.69664347171779994</c:v>
                </c:pt>
                <c:pt idx="8759">
                  <c:v>0.69674390554429999</c:v>
                </c:pt>
                <c:pt idx="8760">
                  <c:v>0.69693887233730001</c:v>
                </c:pt>
                <c:pt idx="8761">
                  <c:v>0.69703906774519997</c:v>
                </c:pt>
                <c:pt idx="8762">
                  <c:v>0.69713938236240003</c:v>
                </c:pt>
                <c:pt idx="8763">
                  <c:v>0.69747465848919998</c:v>
                </c:pt>
                <c:pt idx="8764">
                  <c:v>0.69761025905609997</c:v>
                </c:pt>
                <c:pt idx="8765">
                  <c:v>0.69777590036390003</c:v>
                </c:pt>
                <c:pt idx="8766">
                  <c:v>0.69780302047730003</c:v>
                </c:pt>
                <c:pt idx="8767">
                  <c:v>0.69792813062670001</c:v>
                </c:pt>
                <c:pt idx="8768">
                  <c:v>0.69797343015669999</c:v>
                </c:pt>
                <c:pt idx="8769">
                  <c:v>0.6980142593384</c:v>
                </c:pt>
                <c:pt idx="8770">
                  <c:v>0.69814819097519998</c:v>
                </c:pt>
                <c:pt idx="8771">
                  <c:v>0.69817465543750001</c:v>
                </c:pt>
                <c:pt idx="8772">
                  <c:v>0.6983445286751</c:v>
                </c:pt>
                <c:pt idx="8773">
                  <c:v>0.69839900732039994</c:v>
                </c:pt>
                <c:pt idx="8774">
                  <c:v>0.69855076074599998</c:v>
                </c:pt>
                <c:pt idx="8775">
                  <c:v>0.69896453618999999</c:v>
                </c:pt>
                <c:pt idx="8776">
                  <c:v>0.69911056756970003</c:v>
                </c:pt>
                <c:pt idx="8777">
                  <c:v>0.69924873113630004</c:v>
                </c:pt>
                <c:pt idx="8778">
                  <c:v>0.69932323694230003</c:v>
                </c:pt>
                <c:pt idx="8779">
                  <c:v>0.69943499565120004</c:v>
                </c:pt>
                <c:pt idx="8780">
                  <c:v>0.6995687484741</c:v>
                </c:pt>
                <c:pt idx="8781">
                  <c:v>0.69961309432980001</c:v>
                </c:pt>
                <c:pt idx="8782">
                  <c:v>0.69967627525330001</c:v>
                </c:pt>
                <c:pt idx="8783">
                  <c:v>0.69987571239470003</c:v>
                </c:pt>
                <c:pt idx="8784">
                  <c:v>0.70015645027160001</c:v>
                </c:pt>
                <c:pt idx="8785">
                  <c:v>0.70029735565189999</c:v>
                </c:pt>
                <c:pt idx="8786">
                  <c:v>0.70052701234820003</c:v>
                </c:pt>
                <c:pt idx="8787">
                  <c:v>0.70073533058170001</c:v>
                </c:pt>
                <c:pt idx="8788">
                  <c:v>0.70076531171800005</c:v>
                </c:pt>
                <c:pt idx="8789">
                  <c:v>0.70092093944550005</c:v>
                </c:pt>
                <c:pt idx="8790">
                  <c:v>0.70097720623019999</c:v>
                </c:pt>
                <c:pt idx="8791">
                  <c:v>0.70114105939869997</c:v>
                </c:pt>
                <c:pt idx="8792">
                  <c:v>0.70130908489230004</c:v>
                </c:pt>
                <c:pt idx="8793">
                  <c:v>0.70155799388890006</c:v>
                </c:pt>
                <c:pt idx="8794">
                  <c:v>0.70195293426509997</c:v>
                </c:pt>
                <c:pt idx="8795">
                  <c:v>0.70226609706880005</c:v>
                </c:pt>
                <c:pt idx="8796">
                  <c:v>0.70248013734820003</c:v>
                </c:pt>
                <c:pt idx="8797">
                  <c:v>0.70267522335050003</c:v>
                </c:pt>
                <c:pt idx="8798">
                  <c:v>0.7028092741966</c:v>
                </c:pt>
                <c:pt idx="8799">
                  <c:v>0.70303601026539997</c:v>
                </c:pt>
                <c:pt idx="8800">
                  <c:v>0.70337706804279998</c:v>
                </c:pt>
                <c:pt idx="8801">
                  <c:v>0.70373356342320004</c:v>
                </c:pt>
                <c:pt idx="8802">
                  <c:v>0.70409184694289995</c:v>
                </c:pt>
                <c:pt idx="8803">
                  <c:v>0.7044225931168</c:v>
                </c:pt>
                <c:pt idx="8804">
                  <c:v>0.70457273721689995</c:v>
                </c:pt>
                <c:pt idx="8805">
                  <c:v>0.70496660470960004</c:v>
                </c:pt>
                <c:pt idx="8806">
                  <c:v>0.70527607202529996</c:v>
                </c:pt>
                <c:pt idx="8807">
                  <c:v>0.70565968751910002</c:v>
                </c:pt>
                <c:pt idx="8808">
                  <c:v>0.70597058534620005</c:v>
                </c:pt>
                <c:pt idx="8809">
                  <c:v>0.70636308193209996</c:v>
                </c:pt>
                <c:pt idx="8810">
                  <c:v>0.70643138885500001</c:v>
                </c:pt>
                <c:pt idx="8811">
                  <c:v>0.70662677288060005</c:v>
                </c:pt>
                <c:pt idx="8812">
                  <c:v>0.70670127868650001</c:v>
                </c:pt>
                <c:pt idx="8813">
                  <c:v>0.70681440830230002</c:v>
                </c:pt>
                <c:pt idx="8814">
                  <c:v>0.70684492588040004</c:v>
                </c:pt>
                <c:pt idx="8815">
                  <c:v>0.70695519447330002</c:v>
                </c:pt>
                <c:pt idx="8816">
                  <c:v>0.70699363946909999</c:v>
                </c:pt>
                <c:pt idx="8817">
                  <c:v>0.70704543590549995</c:v>
                </c:pt>
                <c:pt idx="8818">
                  <c:v>0.70718145370480001</c:v>
                </c:pt>
                <c:pt idx="8819">
                  <c:v>0.70744889974589997</c:v>
                </c:pt>
                <c:pt idx="8820">
                  <c:v>0.70762741565700005</c:v>
                </c:pt>
                <c:pt idx="8821">
                  <c:v>0.70773088932039996</c:v>
                </c:pt>
                <c:pt idx="8822">
                  <c:v>0.70783782005310003</c:v>
                </c:pt>
                <c:pt idx="8823">
                  <c:v>0.70796358585359997</c:v>
                </c:pt>
                <c:pt idx="8824">
                  <c:v>0.70819139480589999</c:v>
                </c:pt>
                <c:pt idx="8825">
                  <c:v>0.70827704668049996</c:v>
                </c:pt>
                <c:pt idx="8826">
                  <c:v>0.70843565464019997</c:v>
                </c:pt>
                <c:pt idx="8827">
                  <c:v>0.70847922563550003</c:v>
                </c:pt>
                <c:pt idx="8828">
                  <c:v>0.70865440368650001</c:v>
                </c:pt>
                <c:pt idx="8829">
                  <c:v>0.70896863937379995</c:v>
                </c:pt>
                <c:pt idx="8830">
                  <c:v>0.70920962095259998</c:v>
                </c:pt>
                <c:pt idx="8831">
                  <c:v>0.70947217941280005</c:v>
                </c:pt>
                <c:pt idx="8832">
                  <c:v>0.70977699756620005</c:v>
                </c:pt>
                <c:pt idx="8833">
                  <c:v>0.70991879701609995</c:v>
                </c:pt>
                <c:pt idx="8834">
                  <c:v>0.70999753475189997</c:v>
                </c:pt>
                <c:pt idx="8835">
                  <c:v>0.71003711223599997</c:v>
                </c:pt>
                <c:pt idx="8836">
                  <c:v>0.71023017168049996</c:v>
                </c:pt>
                <c:pt idx="8837">
                  <c:v>0.71031528711320002</c:v>
                </c:pt>
                <c:pt idx="8838">
                  <c:v>0.71074873209</c:v>
                </c:pt>
                <c:pt idx="8839">
                  <c:v>0.71098053455349997</c:v>
                </c:pt>
                <c:pt idx="8840">
                  <c:v>0.71114784479140003</c:v>
                </c:pt>
                <c:pt idx="8841">
                  <c:v>0.71141797304150001</c:v>
                </c:pt>
                <c:pt idx="8842">
                  <c:v>0.71154034137730005</c:v>
                </c:pt>
                <c:pt idx="8843">
                  <c:v>0.71160292625429999</c:v>
                </c:pt>
                <c:pt idx="8844">
                  <c:v>0.71173560619349996</c:v>
                </c:pt>
                <c:pt idx="8845">
                  <c:v>0.71177923679349997</c:v>
                </c:pt>
                <c:pt idx="8846">
                  <c:v>0.71181994676589999</c:v>
                </c:pt>
                <c:pt idx="8847">
                  <c:v>0.71195465326310003</c:v>
                </c:pt>
                <c:pt idx="8848">
                  <c:v>0.71196317672730003</c:v>
                </c:pt>
                <c:pt idx="8849">
                  <c:v>0.71206182241439997</c:v>
                </c:pt>
                <c:pt idx="8850">
                  <c:v>0.71214091777800004</c:v>
                </c:pt>
                <c:pt idx="8851">
                  <c:v>0.71221476793289995</c:v>
                </c:pt>
                <c:pt idx="8852">
                  <c:v>0.71232771873470002</c:v>
                </c:pt>
                <c:pt idx="8853">
                  <c:v>0.7124280929565</c:v>
                </c:pt>
                <c:pt idx="8854">
                  <c:v>0.71282625198359995</c:v>
                </c:pt>
                <c:pt idx="8855">
                  <c:v>0.71318298578259998</c:v>
                </c:pt>
                <c:pt idx="8856">
                  <c:v>0.71331006288529997</c:v>
                </c:pt>
                <c:pt idx="8857">
                  <c:v>0.71354401111599997</c:v>
                </c:pt>
                <c:pt idx="8858">
                  <c:v>0.71392822265629996</c:v>
                </c:pt>
                <c:pt idx="8859">
                  <c:v>0.71411311626429996</c:v>
                </c:pt>
                <c:pt idx="8860">
                  <c:v>0.71421915292740001</c:v>
                </c:pt>
                <c:pt idx="8861">
                  <c:v>0.71433615684509999</c:v>
                </c:pt>
                <c:pt idx="8862">
                  <c:v>0.71440625190730001</c:v>
                </c:pt>
                <c:pt idx="8863">
                  <c:v>0.71449840068820003</c:v>
                </c:pt>
                <c:pt idx="8864">
                  <c:v>0.71460807323459996</c:v>
                </c:pt>
                <c:pt idx="8865">
                  <c:v>0.71466654539109997</c:v>
                </c:pt>
                <c:pt idx="8866">
                  <c:v>0.71480304002759998</c:v>
                </c:pt>
                <c:pt idx="8867">
                  <c:v>0.71495056152339997</c:v>
                </c:pt>
                <c:pt idx="8868">
                  <c:v>0.71501606702800002</c:v>
                </c:pt>
                <c:pt idx="8869">
                  <c:v>0.7154131531715</c:v>
                </c:pt>
                <c:pt idx="8870">
                  <c:v>0.7155948877335</c:v>
                </c:pt>
                <c:pt idx="8871">
                  <c:v>0.71564972400670002</c:v>
                </c:pt>
                <c:pt idx="8872">
                  <c:v>0.71582776308060003</c:v>
                </c:pt>
                <c:pt idx="8873">
                  <c:v>0.71593290567400003</c:v>
                </c:pt>
                <c:pt idx="8874">
                  <c:v>0.71611559391019997</c:v>
                </c:pt>
                <c:pt idx="8875">
                  <c:v>0.71654194593429998</c:v>
                </c:pt>
                <c:pt idx="8876">
                  <c:v>0.71662658452990002</c:v>
                </c:pt>
                <c:pt idx="8877">
                  <c:v>0.71681183576579999</c:v>
                </c:pt>
                <c:pt idx="8878">
                  <c:v>0.71711730957029995</c:v>
                </c:pt>
                <c:pt idx="8879">
                  <c:v>0.71730393171310003</c:v>
                </c:pt>
                <c:pt idx="8880">
                  <c:v>0.71736073493959995</c:v>
                </c:pt>
                <c:pt idx="8881">
                  <c:v>0.71755927801130004</c:v>
                </c:pt>
                <c:pt idx="8882">
                  <c:v>0.71761423349380005</c:v>
                </c:pt>
                <c:pt idx="8883">
                  <c:v>0.71779197454450006</c:v>
                </c:pt>
                <c:pt idx="8884">
                  <c:v>0.71787279844280005</c:v>
                </c:pt>
                <c:pt idx="8885">
                  <c:v>0.71790999174119996</c:v>
                </c:pt>
                <c:pt idx="8886">
                  <c:v>0.71804082393650004</c:v>
                </c:pt>
                <c:pt idx="8887">
                  <c:v>0.71815913915630003</c:v>
                </c:pt>
                <c:pt idx="8888">
                  <c:v>0.71819305419919999</c:v>
                </c:pt>
                <c:pt idx="8889">
                  <c:v>0.71828484535220005</c:v>
                </c:pt>
                <c:pt idx="8890">
                  <c:v>0.71844792366029997</c:v>
                </c:pt>
                <c:pt idx="8891">
                  <c:v>0.71863478422159999</c:v>
                </c:pt>
                <c:pt idx="8892">
                  <c:v>0.71892708539960004</c:v>
                </c:pt>
                <c:pt idx="8893">
                  <c:v>0.71911478042599997</c:v>
                </c:pt>
                <c:pt idx="8894">
                  <c:v>0.7192516922951</c:v>
                </c:pt>
                <c:pt idx="8895">
                  <c:v>0.71928685903550005</c:v>
                </c:pt>
                <c:pt idx="8896">
                  <c:v>0.71938204765320002</c:v>
                </c:pt>
                <c:pt idx="8897">
                  <c:v>0.71947377920150002</c:v>
                </c:pt>
                <c:pt idx="8898">
                  <c:v>0.71946763992310003</c:v>
                </c:pt>
                <c:pt idx="8899">
                  <c:v>0.71950864791869995</c:v>
                </c:pt>
                <c:pt idx="8900">
                  <c:v>0.71960860490800005</c:v>
                </c:pt>
                <c:pt idx="8901">
                  <c:v>0.71963965892790005</c:v>
                </c:pt>
                <c:pt idx="8902">
                  <c:v>0.71962720155719995</c:v>
                </c:pt>
                <c:pt idx="8903">
                  <c:v>0.71971422433849996</c:v>
                </c:pt>
                <c:pt idx="8904">
                  <c:v>0.71978324651720005</c:v>
                </c:pt>
                <c:pt idx="8905">
                  <c:v>0.71978598833079999</c:v>
                </c:pt>
                <c:pt idx="8906">
                  <c:v>0.71993207931519998</c:v>
                </c:pt>
                <c:pt idx="8907">
                  <c:v>0.71995061635970004</c:v>
                </c:pt>
                <c:pt idx="8908">
                  <c:v>0.71996253728869997</c:v>
                </c:pt>
                <c:pt idx="8909">
                  <c:v>0.7200568318367</c:v>
                </c:pt>
                <c:pt idx="8910">
                  <c:v>0.72012776136400003</c:v>
                </c:pt>
                <c:pt idx="8911">
                  <c:v>0.72014701366419998</c:v>
                </c:pt>
                <c:pt idx="8912">
                  <c:v>0.72033256292339998</c:v>
                </c:pt>
                <c:pt idx="8913">
                  <c:v>0.72048741579060005</c:v>
                </c:pt>
                <c:pt idx="8914">
                  <c:v>0.72055864334109998</c:v>
                </c:pt>
                <c:pt idx="8915">
                  <c:v>0.72072112560269996</c:v>
                </c:pt>
                <c:pt idx="8916">
                  <c:v>0.72078937292099998</c:v>
                </c:pt>
                <c:pt idx="8917">
                  <c:v>0.720950782299</c:v>
                </c:pt>
                <c:pt idx="8918">
                  <c:v>0.72105228900910001</c:v>
                </c:pt>
                <c:pt idx="8919">
                  <c:v>0.72119510173800006</c:v>
                </c:pt>
                <c:pt idx="8920">
                  <c:v>0.72121626138689998</c:v>
                </c:pt>
                <c:pt idx="8921">
                  <c:v>0.72133296728130003</c:v>
                </c:pt>
                <c:pt idx="8922">
                  <c:v>0.72142279148099997</c:v>
                </c:pt>
                <c:pt idx="8923">
                  <c:v>0.72184884548189998</c:v>
                </c:pt>
                <c:pt idx="8924">
                  <c:v>0.72216808795929999</c:v>
                </c:pt>
                <c:pt idx="8925">
                  <c:v>0.72236382961269996</c:v>
                </c:pt>
                <c:pt idx="8926">
                  <c:v>0.72265392541889995</c:v>
                </c:pt>
                <c:pt idx="8927">
                  <c:v>0.72297781705859998</c:v>
                </c:pt>
                <c:pt idx="8928">
                  <c:v>0.72336620092390003</c:v>
                </c:pt>
                <c:pt idx="8929">
                  <c:v>0.72369152307509999</c:v>
                </c:pt>
                <c:pt idx="8930">
                  <c:v>0.72389948368070001</c:v>
                </c:pt>
                <c:pt idx="8931">
                  <c:v>0.72410815954209995</c:v>
                </c:pt>
                <c:pt idx="8932">
                  <c:v>0.72452670335769997</c:v>
                </c:pt>
                <c:pt idx="8933">
                  <c:v>0.72479331493379995</c:v>
                </c:pt>
                <c:pt idx="8934">
                  <c:v>0.72513157129289996</c:v>
                </c:pt>
                <c:pt idx="8935">
                  <c:v>0.72542458772660001</c:v>
                </c:pt>
                <c:pt idx="8936">
                  <c:v>0.72564965486529998</c:v>
                </c:pt>
                <c:pt idx="8937">
                  <c:v>0.72586190700529996</c:v>
                </c:pt>
                <c:pt idx="8938">
                  <c:v>0.7260717153549</c:v>
                </c:pt>
                <c:pt idx="8939">
                  <c:v>0.72619956731799995</c:v>
                </c:pt>
                <c:pt idx="8940">
                  <c:v>0.72627389431</c:v>
                </c:pt>
                <c:pt idx="8941">
                  <c:v>0.72645163536070001</c:v>
                </c:pt>
                <c:pt idx="8942">
                  <c:v>0.72649961709980004</c:v>
                </c:pt>
                <c:pt idx="8943">
                  <c:v>0.72689437866210005</c:v>
                </c:pt>
                <c:pt idx="8944">
                  <c:v>0.72720867395400002</c:v>
                </c:pt>
                <c:pt idx="8945">
                  <c:v>0.72736912965769995</c:v>
                </c:pt>
                <c:pt idx="8946">
                  <c:v>0.72771602869030005</c:v>
                </c:pt>
                <c:pt idx="8947">
                  <c:v>0.72802191972730002</c:v>
                </c:pt>
                <c:pt idx="8948">
                  <c:v>0.72822880744929996</c:v>
                </c:pt>
                <c:pt idx="8949">
                  <c:v>0.72834426164629995</c:v>
                </c:pt>
                <c:pt idx="8950">
                  <c:v>0.72843366861339998</c:v>
                </c:pt>
                <c:pt idx="8951">
                  <c:v>0.72850143909450005</c:v>
                </c:pt>
                <c:pt idx="8952">
                  <c:v>0.72861117124560004</c:v>
                </c:pt>
                <c:pt idx="8953">
                  <c:v>0.72863554954529997</c:v>
                </c:pt>
                <c:pt idx="8954">
                  <c:v>0.72876155376429996</c:v>
                </c:pt>
                <c:pt idx="8955">
                  <c:v>0.72882628440859998</c:v>
                </c:pt>
                <c:pt idx="8956">
                  <c:v>0.72885161638259999</c:v>
                </c:pt>
                <c:pt idx="8957">
                  <c:v>0.72895979881289996</c:v>
                </c:pt>
                <c:pt idx="8958">
                  <c:v>0.72901707887650002</c:v>
                </c:pt>
                <c:pt idx="8959">
                  <c:v>0.72901791334150001</c:v>
                </c:pt>
                <c:pt idx="8960">
                  <c:v>0.72911381721500002</c:v>
                </c:pt>
                <c:pt idx="8961">
                  <c:v>0.72922438383099997</c:v>
                </c:pt>
                <c:pt idx="8962">
                  <c:v>0.72944635152820003</c:v>
                </c:pt>
                <c:pt idx="8963">
                  <c:v>0.729536652565</c:v>
                </c:pt>
                <c:pt idx="8964">
                  <c:v>0.72966921329500001</c:v>
                </c:pt>
                <c:pt idx="8965">
                  <c:v>0.72983455657959995</c:v>
                </c:pt>
                <c:pt idx="8966">
                  <c:v>0.7299494147301</c:v>
                </c:pt>
                <c:pt idx="8967">
                  <c:v>0.73018962144849997</c:v>
                </c:pt>
                <c:pt idx="8968">
                  <c:v>0.73037600517269996</c:v>
                </c:pt>
                <c:pt idx="8969">
                  <c:v>0.73080348968510001</c:v>
                </c:pt>
                <c:pt idx="8970">
                  <c:v>0.73107695579529997</c:v>
                </c:pt>
                <c:pt idx="8971">
                  <c:v>0.73126649856570003</c:v>
                </c:pt>
                <c:pt idx="8972">
                  <c:v>0.73136538267140005</c:v>
                </c:pt>
                <c:pt idx="8973">
                  <c:v>0.731493294239</c:v>
                </c:pt>
                <c:pt idx="8974">
                  <c:v>0.73186063766480003</c:v>
                </c:pt>
                <c:pt idx="8975">
                  <c:v>0.73196262121199995</c:v>
                </c:pt>
                <c:pt idx="8976">
                  <c:v>0.73199903965000002</c:v>
                </c:pt>
                <c:pt idx="8977">
                  <c:v>0.73211437463759999</c:v>
                </c:pt>
                <c:pt idx="8978">
                  <c:v>0.73225134611130005</c:v>
                </c:pt>
                <c:pt idx="8979">
                  <c:v>0.73228430747990003</c:v>
                </c:pt>
                <c:pt idx="8980">
                  <c:v>0.73236197233199996</c:v>
                </c:pt>
                <c:pt idx="8981">
                  <c:v>0.73254811763759997</c:v>
                </c:pt>
                <c:pt idx="8982">
                  <c:v>0.73259836435320003</c:v>
                </c:pt>
                <c:pt idx="8983">
                  <c:v>0.73279958963390002</c:v>
                </c:pt>
                <c:pt idx="8984">
                  <c:v>0.73290145397189999</c:v>
                </c:pt>
                <c:pt idx="8985">
                  <c:v>0.73305189609529997</c:v>
                </c:pt>
                <c:pt idx="8986">
                  <c:v>0.73312151432039996</c:v>
                </c:pt>
                <c:pt idx="8987">
                  <c:v>0.73316472768780006</c:v>
                </c:pt>
                <c:pt idx="8988">
                  <c:v>0.73330205678939997</c:v>
                </c:pt>
                <c:pt idx="8989">
                  <c:v>0.73340308666230003</c:v>
                </c:pt>
                <c:pt idx="8990">
                  <c:v>0.73369753360750001</c:v>
                </c:pt>
                <c:pt idx="8991">
                  <c:v>0.73383915424349999</c:v>
                </c:pt>
                <c:pt idx="8992">
                  <c:v>0.73385745286939996</c:v>
                </c:pt>
                <c:pt idx="8993">
                  <c:v>0.7340140938759</c:v>
                </c:pt>
                <c:pt idx="8994">
                  <c:v>0.73402452468870005</c:v>
                </c:pt>
                <c:pt idx="8995">
                  <c:v>0.73416423797609998</c:v>
                </c:pt>
                <c:pt idx="8996">
                  <c:v>0.73420399427409999</c:v>
                </c:pt>
                <c:pt idx="8997">
                  <c:v>0.73430716991419998</c:v>
                </c:pt>
                <c:pt idx="8998">
                  <c:v>0.7343891263008</c:v>
                </c:pt>
                <c:pt idx="8999">
                  <c:v>0.73456817865370005</c:v>
                </c:pt>
                <c:pt idx="9000">
                  <c:v>0.73486572504040004</c:v>
                </c:pt>
                <c:pt idx="9001">
                  <c:v>0.7352023720741</c:v>
                </c:pt>
                <c:pt idx="9002">
                  <c:v>0.73532742261890005</c:v>
                </c:pt>
                <c:pt idx="9003">
                  <c:v>0.73570537567140004</c:v>
                </c:pt>
                <c:pt idx="9004">
                  <c:v>0.73597997426990003</c:v>
                </c:pt>
                <c:pt idx="9005">
                  <c:v>0.73620545864109999</c:v>
                </c:pt>
                <c:pt idx="9006">
                  <c:v>0.73642694950099996</c:v>
                </c:pt>
                <c:pt idx="9007">
                  <c:v>0.736720085144</c:v>
                </c:pt>
                <c:pt idx="9008">
                  <c:v>0.73710304498669998</c:v>
                </c:pt>
                <c:pt idx="9009">
                  <c:v>0.73727679252620004</c:v>
                </c:pt>
                <c:pt idx="9010">
                  <c:v>0.73734432458879995</c:v>
                </c:pt>
                <c:pt idx="9011">
                  <c:v>0.73747754096980001</c:v>
                </c:pt>
                <c:pt idx="9012">
                  <c:v>0.73753434419630004</c:v>
                </c:pt>
                <c:pt idx="9013">
                  <c:v>0.73769414424900004</c:v>
                </c:pt>
                <c:pt idx="9014">
                  <c:v>0.73774141073230004</c:v>
                </c:pt>
                <c:pt idx="9015">
                  <c:v>0.73793506622310001</c:v>
                </c:pt>
                <c:pt idx="9016">
                  <c:v>0.73820221424099997</c:v>
                </c:pt>
                <c:pt idx="9017">
                  <c:v>0.73864489793779997</c:v>
                </c:pt>
                <c:pt idx="9018">
                  <c:v>0.73891580104830001</c:v>
                </c:pt>
                <c:pt idx="9019">
                  <c:v>0.73911327123640003</c:v>
                </c:pt>
                <c:pt idx="9020">
                  <c:v>0.73917090892790005</c:v>
                </c:pt>
                <c:pt idx="9021">
                  <c:v>0.73921221494669997</c:v>
                </c:pt>
                <c:pt idx="9022">
                  <c:v>0.73934757709499999</c:v>
                </c:pt>
                <c:pt idx="9023">
                  <c:v>0.73969089984890002</c:v>
                </c:pt>
                <c:pt idx="9024">
                  <c:v>0.73991829156879996</c:v>
                </c:pt>
                <c:pt idx="9025">
                  <c:v>0.7400713562965</c:v>
                </c:pt>
                <c:pt idx="9026">
                  <c:v>0.7401074171066</c:v>
                </c:pt>
                <c:pt idx="9027">
                  <c:v>0.7401532530785</c:v>
                </c:pt>
                <c:pt idx="9028">
                  <c:v>0.74028003215789995</c:v>
                </c:pt>
                <c:pt idx="9029">
                  <c:v>0.74028652906420001</c:v>
                </c:pt>
                <c:pt idx="9030">
                  <c:v>0.74046045541759997</c:v>
                </c:pt>
                <c:pt idx="9031">
                  <c:v>0.74053168296810001</c:v>
                </c:pt>
                <c:pt idx="9032">
                  <c:v>0.74064338207239999</c:v>
                </c:pt>
                <c:pt idx="9033">
                  <c:v>0.74072664976119995</c:v>
                </c:pt>
                <c:pt idx="9034">
                  <c:v>0.74082821607589999</c:v>
                </c:pt>
                <c:pt idx="9035">
                  <c:v>0.74114292860029996</c:v>
                </c:pt>
                <c:pt idx="9036">
                  <c:v>0.74132633209230003</c:v>
                </c:pt>
                <c:pt idx="9037">
                  <c:v>0.74158948659900004</c:v>
                </c:pt>
                <c:pt idx="9038">
                  <c:v>0.74174594879150002</c:v>
                </c:pt>
                <c:pt idx="9039">
                  <c:v>0.74175876379009997</c:v>
                </c:pt>
                <c:pt idx="9040">
                  <c:v>0.74191492795939995</c:v>
                </c:pt>
                <c:pt idx="9041">
                  <c:v>0.74193751811980002</c:v>
                </c:pt>
                <c:pt idx="9042">
                  <c:v>0.74195140600200005</c:v>
                </c:pt>
                <c:pt idx="9043">
                  <c:v>0.74205869436259997</c:v>
                </c:pt>
                <c:pt idx="9044">
                  <c:v>0.74212461709980004</c:v>
                </c:pt>
                <c:pt idx="9045">
                  <c:v>0.74215131998060002</c:v>
                </c:pt>
                <c:pt idx="9046">
                  <c:v>0.74225789308550005</c:v>
                </c:pt>
                <c:pt idx="9047">
                  <c:v>0.74231499433519998</c:v>
                </c:pt>
                <c:pt idx="9048">
                  <c:v>0.74235528707499998</c:v>
                </c:pt>
                <c:pt idx="9049">
                  <c:v>0.74251925945279995</c:v>
                </c:pt>
                <c:pt idx="9050">
                  <c:v>0.74275112152099998</c:v>
                </c:pt>
                <c:pt idx="9051">
                  <c:v>0.74297767877580001</c:v>
                </c:pt>
                <c:pt idx="9052">
                  <c:v>0.74336242675779995</c:v>
                </c:pt>
                <c:pt idx="9053">
                  <c:v>0.74343425035480004</c:v>
                </c:pt>
                <c:pt idx="9054">
                  <c:v>0.74364280700679997</c:v>
                </c:pt>
                <c:pt idx="9055">
                  <c:v>0.74399137496949996</c:v>
                </c:pt>
                <c:pt idx="9056">
                  <c:v>0.74433988332750001</c:v>
                </c:pt>
                <c:pt idx="9057">
                  <c:v>0.74465584754939995</c:v>
                </c:pt>
                <c:pt idx="9058">
                  <c:v>0.74505537748340001</c:v>
                </c:pt>
                <c:pt idx="9059">
                  <c:v>0.74537485837939998</c:v>
                </c:pt>
                <c:pt idx="9060">
                  <c:v>0.74577695131300004</c:v>
                </c:pt>
                <c:pt idx="9061">
                  <c:v>0.74592983722689998</c:v>
                </c:pt>
                <c:pt idx="9062">
                  <c:v>0.74607342481609995</c:v>
                </c:pt>
                <c:pt idx="9063">
                  <c:v>0.74649941921230001</c:v>
                </c:pt>
                <c:pt idx="9064">
                  <c:v>0.74673432111740001</c:v>
                </c:pt>
                <c:pt idx="9065">
                  <c:v>0.74695289134980003</c:v>
                </c:pt>
                <c:pt idx="9066">
                  <c:v>0.74723017215730003</c:v>
                </c:pt>
                <c:pt idx="9067">
                  <c:v>0.74742466211320002</c:v>
                </c:pt>
                <c:pt idx="9068">
                  <c:v>0.74758028984070002</c:v>
                </c:pt>
                <c:pt idx="9069">
                  <c:v>0.74762803316119997</c:v>
                </c:pt>
                <c:pt idx="9070">
                  <c:v>0.74721342325210005</c:v>
                </c:pt>
                <c:pt idx="9071">
                  <c:v>0.74681860208509998</c:v>
                </c:pt>
                <c:pt idx="9072">
                  <c:v>0.74634337425230002</c:v>
                </c:pt>
                <c:pt idx="9073">
                  <c:v>0.74617582559590001</c:v>
                </c:pt>
                <c:pt idx="9074">
                  <c:v>0.74611002206800003</c:v>
                </c:pt>
                <c:pt idx="9075">
                  <c:v>0.74601048231120004</c:v>
                </c:pt>
                <c:pt idx="9076">
                  <c:v>0.74599486589429997</c:v>
                </c:pt>
                <c:pt idx="9077">
                  <c:v>0.74607098102570002</c:v>
                </c:pt>
                <c:pt idx="9078">
                  <c:v>0.74608671665189996</c:v>
                </c:pt>
                <c:pt idx="9079">
                  <c:v>0.74608916044240003</c:v>
                </c:pt>
                <c:pt idx="9080">
                  <c:v>0.74619072675700004</c:v>
                </c:pt>
                <c:pt idx="9081">
                  <c:v>0.74626332521439998</c:v>
                </c:pt>
                <c:pt idx="9082">
                  <c:v>0.74627602100370005</c:v>
                </c:pt>
                <c:pt idx="9083">
                  <c:v>0.74636673927310004</c:v>
                </c:pt>
                <c:pt idx="9084">
                  <c:v>0.74650841951369995</c:v>
                </c:pt>
                <c:pt idx="9085">
                  <c:v>0.74675691127779997</c:v>
                </c:pt>
                <c:pt idx="9086">
                  <c:v>0.74679911136629995</c:v>
                </c:pt>
                <c:pt idx="9087">
                  <c:v>0.74699395894999998</c:v>
                </c:pt>
                <c:pt idx="9088">
                  <c:v>0.74705189466480004</c:v>
                </c:pt>
                <c:pt idx="9089">
                  <c:v>0.74720990657810005</c:v>
                </c:pt>
                <c:pt idx="9090">
                  <c:v>0.74730318784710004</c:v>
                </c:pt>
                <c:pt idx="9091">
                  <c:v>0.74742847681049995</c:v>
                </c:pt>
                <c:pt idx="9092">
                  <c:v>0.74761313200000001</c:v>
                </c:pt>
                <c:pt idx="9093">
                  <c:v>0.74791562557220004</c:v>
                </c:pt>
                <c:pt idx="9094">
                  <c:v>0.74797797203060001</c:v>
                </c:pt>
                <c:pt idx="9095">
                  <c:v>0.74821406602859997</c:v>
                </c:pt>
                <c:pt idx="9096">
                  <c:v>0.74854952096939997</c:v>
                </c:pt>
                <c:pt idx="9097">
                  <c:v>0.7486078739166</c:v>
                </c:pt>
                <c:pt idx="9098">
                  <c:v>0.74879723787310004</c:v>
                </c:pt>
                <c:pt idx="9099">
                  <c:v>0.7489062547684</c:v>
                </c:pt>
                <c:pt idx="9100">
                  <c:v>0.74915391206740001</c:v>
                </c:pt>
                <c:pt idx="9101">
                  <c:v>0.74928218126299995</c:v>
                </c:pt>
                <c:pt idx="9102">
                  <c:v>0.74971979856490001</c:v>
                </c:pt>
                <c:pt idx="9103">
                  <c:v>0.74997645616529995</c:v>
                </c:pt>
                <c:pt idx="9104">
                  <c:v>0.75003772974009997</c:v>
                </c:pt>
                <c:pt idx="9105">
                  <c:v>0.7502737641335</c:v>
                </c:pt>
                <c:pt idx="9106">
                  <c:v>0.75031793117519996</c:v>
                </c:pt>
                <c:pt idx="9107">
                  <c:v>0.75049448013310005</c:v>
                </c:pt>
                <c:pt idx="9108">
                  <c:v>0.75053119659419998</c:v>
                </c:pt>
                <c:pt idx="9109">
                  <c:v>0.750536262989</c:v>
                </c:pt>
                <c:pt idx="9110">
                  <c:v>0.75062549114230004</c:v>
                </c:pt>
                <c:pt idx="9111">
                  <c:v>0.75069934129710003</c:v>
                </c:pt>
                <c:pt idx="9112">
                  <c:v>0.75068610906599997</c:v>
                </c:pt>
                <c:pt idx="9113">
                  <c:v>0.75081408023829999</c:v>
                </c:pt>
                <c:pt idx="9114">
                  <c:v>0.75089138746259998</c:v>
                </c:pt>
                <c:pt idx="9115">
                  <c:v>0.75089919567109997</c:v>
                </c:pt>
                <c:pt idx="9116">
                  <c:v>0.75099074840549995</c:v>
                </c:pt>
                <c:pt idx="9117">
                  <c:v>0.75110059976580001</c:v>
                </c:pt>
                <c:pt idx="9118">
                  <c:v>0.75112551450730003</c:v>
                </c:pt>
                <c:pt idx="9119">
                  <c:v>0.75124585628509999</c:v>
                </c:pt>
                <c:pt idx="9120">
                  <c:v>0.751361489296</c:v>
                </c:pt>
                <c:pt idx="9121">
                  <c:v>0.75138866901400003</c:v>
                </c:pt>
                <c:pt idx="9122">
                  <c:v>0.75153493881230005</c:v>
                </c:pt>
                <c:pt idx="9123">
                  <c:v>0.7516730427742</c:v>
                </c:pt>
                <c:pt idx="9124">
                  <c:v>0.75182276964189998</c:v>
                </c:pt>
                <c:pt idx="9125">
                  <c:v>0.75191241502759998</c:v>
                </c:pt>
                <c:pt idx="9126">
                  <c:v>0.75192582607269998</c:v>
                </c:pt>
                <c:pt idx="9127">
                  <c:v>0.75201332569120005</c:v>
                </c:pt>
                <c:pt idx="9128">
                  <c:v>0.75213396549220002</c:v>
                </c:pt>
                <c:pt idx="9129">
                  <c:v>0.75248765945429996</c:v>
                </c:pt>
                <c:pt idx="9130">
                  <c:v>0.75300765037539996</c:v>
                </c:pt>
                <c:pt idx="9131">
                  <c:v>0.75331932306289995</c:v>
                </c:pt>
                <c:pt idx="9132">
                  <c:v>0.75351655483250002</c:v>
                </c:pt>
                <c:pt idx="9133">
                  <c:v>0.75358706712720003</c:v>
                </c:pt>
                <c:pt idx="9134">
                  <c:v>0.75384610891339998</c:v>
                </c:pt>
                <c:pt idx="9135">
                  <c:v>0.75425595045089999</c:v>
                </c:pt>
                <c:pt idx="9136">
                  <c:v>0.75456768274310004</c:v>
                </c:pt>
                <c:pt idx="9137">
                  <c:v>0.75495284795759998</c:v>
                </c:pt>
                <c:pt idx="9138">
                  <c:v>0.75542652606960004</c:v>
                </c:pt>
                <c:pt idx="9139">
                  <c:v>0.75579386949539995</c:v>
                </c:pt>
                <c:pt idx="9140">
                  <c:v>0.75604689121250002</c:v>
                </c:pt>
                <c:pt idx="9141">
                  <c:v>0.75625437498089998</c:v>
                </c:pt>
                <c:pt idx="9142">
                  <c:v>0.7563536763191</c:v>
                </c:pt>
                <c:pt idx="9143">
                  <c:v>0.75679719448089999</c:v>
                </c:pt>
                <c:pt idx="9144">
                  <c:v>0.75690406560900003</c:v>
                </c:pt>
                <c:pt idx="9145">
                  <c:v>0.75705611705779996</c:v>
                </c:pt>
                <c:pt idx="9146">
                  <c:v>0.75716668367390005</c:v>
                </c:pt>
                <c:pt idx="9147">
                  <c:v>0.75741612911220002</c:v>
                </c:pt>
                <c:pt idx="9148">
                  <c:v>0.75757533311839997</c:v>
                </c:pt>
                <c:pt idx="9149">
                  <c:v>0.75769490003590001</c:v>
                </c:pt>
                <c:pt idx="9150">
                  <c:v>0.75780791044240003</c:v>
                </c:pt>
                <c:pt idx="9151">
                  <c:v>0.75803458690640002</c:v>
                </c:pt>
                <c:pt idx="9152">
                  <c:v>0.75846529006959995</c:v>
                </c:pt>
                <c:pt idx="9153">
                  <c:v>0.7587946653366</c:v>
                </c:pt>
                <c:pt idx="9154">
                  <c:v>0.75890237092970003</c:v>
                </c:pt>
                <c:pt idx="9155">
                  <c:v>0.75896251201630005</c:v>
                </c:pt>
                <c:pt idx="9156">
                  <c:v>0.75908511877060003</c:v>
                </c:pt>
                <c:pt idx="9157">
                  <c:v>0.75910973548890004</c:v>
                </c:pt>
                <c:pt idx="9158">
                  <c:v>0.75926947593689997</c:v>
                </c:pt>
                <c:pt idx="9159">
                  <c:v>0.75939810276029995</c:v>
                </c:pt>
                <c:pt idx="9160">
                  <c:v>0.75948774814609998</c:v>
                </c:pt>
                <c:pt idx="9161">
                  <c:v>0.75967276096339997</c:v>
                </c:pt>
                <c:pt idx="9162">
                  <c:v>0.75969415903089998</c:v>
                </c:pt>
                <c:pt idx="9163">
                  <c:v>0.75987929105759999</c:v>
                </c:pt>
                <c:pt idx="9164">
                  <c:v>0.75997352600099999</c:v>
                </c:pt>
                <c:pt idx="9165">
                  <c:v>0.76010107994080001</c:v>
                </c:pt>
                <c:pt idx="9166">
                  <c:v>0.7602669000626</c:v>
                </c:pt>
                <c:pt idx="9167">
                  <c:v>0.76030468940730001</c:v>
                </c:pt>
                <c:pt idx="9168">
                  <c:v>0.76051628589630005</c:v>
                </c:pt>
                <c:pt idx="9169">
                  <c:v>0.76075369119640002</c:v>
                </c:pt>
                <c:pt idx="9170">
                  <c:v>0.76117610931400004</c:v>
                </c:pt>
                <c:pt idx="9171">
                  <c:v>0.76147365570070003</c:v>
                </c:pt>
                <c:pt idx="9172">
                  <c:v>0.7618841528893</c:v>
                </c:pt>
                <c:pt idx="9173">
                  <c:v>0.76203668117519996</c:v>
                </c:pt>
                <c:pt idx="9174">
                  <c:v>0.7622401714325</c:v>
                </c:pt>
                <c:pt idx="9175">
                  <c:v>0.76265639066699997</c:v>
                </c:pt>
                <c:pt idx="9176">
                  <c:v>0.76295703649519997</c:v>
                </c:pt>
                <c:pt idx="9177">
                  <c:v>0.76333612203599999</c:v>
                </c:pt>
                <c:pt idx="9178">
                  <c:v>0.76353687047959995</c:v>
                </c:pt>
                <c:pt idx="9179">
                  <c:v>0.76357120275500001</c:v>
                </c:pt>
                <c:pt idx="9180">
                  <c:v>0.76373368501659999</c:v>
                </c:pt>
                <c:pt idx="9181">
                  <c:v>0.76395279169079999</c:v>
                </c:pt>
                <c:pt idx="9182">
                  <c:v>0.76418876647949996</c:v>
                </c:pt>
                <c:pt idx="9183">
                  <c:v>0.76439100503919999</c:v>
                </c:pt>
                <c:pt idx="9184">
                  <c:v>0.76457256078720004</c:v>
                </c:pt>
                <c:pt idx="9185">
                  <c:v>0.76463067531590001</c:v>
                </c:pt>
                <c:pt idx="9186">
                  <c:v>0.76479518413540004</c:v>
                </c:pt>
                <c:pt idx="9187">
                  <c:v>0.76482003927230002</c:v>
                </c:pt>
                <c:pt idx="9188">
                  <c:v>0.76496428251269999</c:v>
                </c:pt>
                <c:pt idx="9189">
                  <c:v>0.76501554250720005</c:v>
                </c:pt>
                <c:pt idx="9190">
                  <c:v>0.76517891883849998</c:v>
                </c:pt>
                <c:pt idx="9191">
                  <c:v>0.76547461748120005</c:v>
                </c:pt>
                <c:pt idx="9192">
                  <c:v>0.76550233364109999</c:v>
                </c:pt>
                <c:pt idx="9193">
                  <c:v>0.7657111287117</c:v>
                </c:pt>
                <c:pt idx="9194">
                  <c:v>0.76572990417480002</c:v>
                </c:pt>
                <c:pt idx="9195">
                  <c:v>0.76595985889429996</c:v>
                </c:pt>
                <c:pt idx="9196">
                  <c:v>0.76617270708079999</c:v>
                </c:pt>
                <c:pt idx="9197">
                  <c:v>0.76636326313019998</c:v>
                </c:pt>
                <c:pt idx="9198">
                  <c:v>0.76667392253879996</c:v>
                </c:pt>
                <c:pt idx="9199">
                  <c:v>0.76680386066439998</c:v>
                </c:pt>
                <c:pt idx="9200">
                  <c:v>0.76695197820659999</c:v>
                </c:pt>
                <c:pt idx="9201">
                  <c:v>0.76699137687679997</c:v>
                </c:pt>
                <c:pt idx="9202">
                  <c:v>0.76701098680500002</c:v>
                </c:pt>
                <c:pt idx="9203">
                  <c:v>0.76709932088849997</c:v>
                </c:pt>
                <c:pt idx="9204">
                  <c:v>0.76717561483380003</c:v>
                </c:pt>
                <c:pt idx="9205">
                  <c:v>0.76731204986570001</c:v>
                </c:pt>
                <c:pt idx="9206">
                  <c:v>0.76736766099929998</c:v>
                </c:pt>
                <c:pt idx="9207">
                  <c:v>0.76780802011490001</c:v>
                </c:pt>
                <c:pt idx="9208">
                  <c:v>0.76794582605359996</c:v>
                </c:pt>
                <c:pt idx="9209">
                  <c:v>0.76837426424029998</c:v>
                </c:pt>
                <c:pt idx="9210">
                  <c:v>0.76855617761609996</c:v>
                </c:pt>
                <c:pt idx="9211">
                  <c:v>0.76866900920869996</c:v>
                </c:pt>
                <c:pt idx="9212">
                  <c:v>0.7688175439835</c:v>
                </c:pt>
                <c:pt idx="9213">
                  <c:v>0.76905059814450005</c:v>
                </c:pt>
                <c:pt idx="9214">
                  <c:v>0.76922386884689997</c:v>
                </c:pt>
                <c:pt idx="9215">
                  <c:v>0.76931768655779997</c:v>
                </c:pt>
                <c:pt idx="9216">
                  <c:v>0.76973628997800003</c:v>
                </c:pt>
                <c:pt idx="9217">
                  <c:v>0.76995569467540004</c:v>
                </c:pt>
                <c:pt idx="9218">
                  <c:v>0.77012085914609996</c:v>
                </c:pt>
                <c:pt idx="9219">
                  <c:v>0.77015745639800004</c:v>
                </c:pt>
                <c:pt idx="9220">
                  <c:v>0.77030879259109997</c:v>
                </c:pt>
                <c:pt idx="9221">
                  <c:v>0.77031308412550004</c:v>
                </c:pt>
                <c:pt idx="9222">
                  <c:v>0.77049487829209995</c:v>
                </c:pt>
                <c:pt idx="9223">
                  <c:v>0.77069050073620005</c:v>
                </c:pt>
                <c:pt idx="9224">
                  <c:v>0.77087312936779995</c:v>
                </c:pt>
                <c:pt idx="9225">
                  <c:v>0.77097785472869995</c:v>
                </c:pt>
                <c:pt idx="9226">
                  <c:v>0.77131545543669999</c:v>
                </c:pt>
                <c:pt idx="9227">
                  <c:v>0.77165311574939999</c:v>
                </c:pt>
                <c:pt idx="9228">
                  <c:v>0.77174431085590001</c:v>
                </c:pt>
                <c:pt idx="9229">
                  <c:v>0.77195000648500001</c:v>
                </c:pt>
                <c:pt idx="9230">
                  <c:v>0.77216625213620005</c:v>
                </c:pt>
                <c:pt idx="9231">
                  <c:v>0.7722358107567</c:v>
                </c:pt>
                <c:pt idx="9232">
                  <c:v>0.77237737178800003</c:v>
                </c:pt>
                <c:pt idx="9233">
                  <c:v>0.77245408296590001</c:v>
                </c:pt>
                <c:pt idx="9234">
                  <c:v>0.77255642414089998</c:v>
                </c:pt>
                <c:pt idx="9235">
                  <c:v>0.77256506681439996</c:v>
                </c:pt>
                <c:pt idx="9236">
                  <c:v>0.77266484498980004</c:v>
                </c:pt>
                <c:pt idx="9237">
                  <c:v>0.77273339033129995</c:v>
                </c:pt>
                <c:pt idx="9238">
                  <c:v>0.77273559570310002</c:v>
                </c:pt>
                <c:pt idx="9239">
                  <c:v>0.77286738157269996</c:v>
                </c:pt>
                <c:pt idx="9240">
                  <c:v>0.77290678024290005</c:v>
                </c:pt>
                <c:pt idx="9241">
                  <c:v>0.77291470766070003</c:v>
                </c:pt>
                <c:pt idx="9242">
                  <c:v>0.77301758527760001</c:v>
                </c:pt>
                <c:pt idx="9243">
                  <c:v>0.77308142185210005</c:v>
                </c:pt>
                <c:pt idx="9244">
                  <c:v>0.77311772108080001</c:v>
                </c:pt>
                <c:pt idx="9245">
                  <c:v>0.77326756715769995</c:v>
                </c:pt>
                <c:pt idx="9246">
                  <c:v>0.77335470914839999</c:v>
                </c:pt>
                <c:pt idx="9247">
                  <c:v>0.77365654706950004</c:v>
                </c:pt>
                <c:pt idx="9248">
                  <c:v>0.77383619546890003</c:v>
                </c:pt>
                <c:pt idx="9249">
                  <c:v>0.77412211894990002</c:v>
                </c:pt>
                <c:pt idx="9250">
                  <c:v>0.77427083253859996</c:v>
                </c:pt>
                <c:pt idx="9251">
                  <c:v>0.7745558619499</c:v>
                </c:pt>
                <c:pt idx="9252">
                  <c:v>0.77475088834759998</c:v>
                </c:pt>
                <c:pt idx="9253">
                  <c:v>0.77476876974109998</c:v>
                </c:pt>
                <c:pt idx="9254">
                  <c:v>0.77508574724199997</c:v>
                </c:pt>
                <c:pt idx="9255">
                  <c:v>0.77522796392439997</c:v>
                </c:pt>
                <c:pt idx="9256">
                  <c:v>0.77530539035799995</c:v>
                </c:pt>
                <c:pt idx="9257">
                  <c:v>0.77547460794449996</c:v>
                </c:pt>
                <c:pt idx="9258">
                  <c:v>0.77558392286300004</c:v>
                </c:pt>
                <c:pt idx="9259">
                  <c:v>0.77563023567199996</c:v>
                </c:pt>
                <c:pt idx="9260">
                  <c:v>0.77567529678339997</c:v>
                </c:pt>
                <c:pt idx="9261">
                  <c:v>0.77583056688310004</c:v>
                </c:pt>
                <c:pt idx="9262">
                  <c:v>0.77590584754939995</c:v>
                </c:pt>
                <c:pt idx="9263">
                  <c:v>0.77594262361529998</c:v>
                </c:pt>
                <c:pt idx="9264">
                  <c:v>0.77599477767939995</c:v>
                </c:pt>
                <c:pt idx="9265">
                  <c:v>0.77612680196759998</c:v>
                </c:pt>
                <c:pt idx="9266">
                  <c:v>0.7762810587883</c:v>
                </c:pt>
                <c:pt idx="9267">
                  <c:v>0.77643835544590001</c:v>
                </c:pt>
                <c:pt idx="9268">
                  <c:v>0.77680414915079998</c:v>
                </c:pt>
                <c:pt idx="9269">
                  <c:v>0.77701675891879995</c:v>
                </c:pt>
                <c:pt idx="9270">
                  <c:v>0.77716469764709994</c:v>
                </c:pt>
                <c:pt idx="9271">
                  <c:v>0.77721542119980003</c:v>
                </c:pt>
                <c:pt idx="9272">
                  <c:v>0.77736508846279995</c:v>
                </c:pt>
                <c:pt idx="9273">
                  <c:v>0.77739739418029996</c:v>
                </c:pt>
                <c:pt idx="9274">
                  <c:v>0.77751612663269998</c:v>
                </c:pt>
                <c:pt idx="9275">
                  <c:v>0.77759027481080001</c:v>
                </c:pt>
                <c:pt idx="9276">
                  <c:v>0.7776647806168</c:v>
                </c:pt>
                <c:pt idx="9277">
                  <c:v>0.77778935432429996</c:v>
                </c:pt>
                <c:pt idx="9278">
                  <c:v>0.77787154912949996</c:v>
                </c:pt>
                <c:pt idx="9279">
                  <c:v>0.77797758579249998</c:v>
                </c:pt>
                <c:pt idx="9280">
                  <c:v>0.77802062034609998</c:v>
                </c:pt>
                <c:pt idx="9281">
                  <c:v>0.7781287431717</c:v>
                </c:pt>
                <c:pt idx="9282">
                  <c:v>0.77816295623779996</c:v>
                </c:pt>
                <c:pt idx="9283">
                  <c:v>0.77826231718060002</c:v>
                </c:pt>
                <c:pt idx="9284">
                  <c:v>0.77833360433580001</c:v>
                </c:pt>
                <c:pt idx="9285">
                  <c:v>0.77833062410349996</c:v>
                </c:pt>
                <c:pt idx="9286">
                  <c:v>0.77840006351470004</c:v>
                </c:pt>
                <c:pt idx="9287">
                  <c:v>0.77850860357280005</c:v>
                </c:pt>
                <c:pt idx="9288">
                  <c:v>0.77854847908019997</c:v>
                </c:pt>
                <c:pt idx="9289">
                  <c:v>0.77870082855220002</c:v>
                </c:pt>
                <c:pt idx="9290">
                  <c:v>0.77877253293990001</c:v>
                </c:pt>
                <c:pt idx="9291">
                  <c:v>0.77889370918269996</c:v>
                </c:pt>
                <c:pt idx="9292">
                  <c:v>0.77893936634060001</c:v>
                </c:pt>
                <c:pt idx="9293">
                  <c:v>0.77909916639330001</c:v>
                </c:pt>
                <c:pt idx="9294">
                  <c:v>0.77924323081970004</c:v>
                </c:pt>
                <c:pt idx="9295">
                  <c:v>0.77954107522960003</c:v>
                </c:pt>
                <c:pt idx="9296">
                  <c:v>0.77962619066240002</c:v>
                </c:pt>
                <c:pt idx="9297">
                  <c:v>0.7799618840218</c:v>
                </c:pt>
                <c:pt idx="9298">
                  <c:v>0.78024286031720003</c:v>
                </c:pt>
                <c:pt idx="9299">
                  <c:v>0.78058969974519998</c:v>
                </c:pt>
                <c:pt idx="9300">
                  <c:v>0.78077167272570003</c:v>
                </c:pt>
                <c:pt idx="9301">
                  <c:v>0.78095686435699996</c:v>
                </c:pt>
                <c:pt idx="9302">
                  <c:v>0.78106212615970005</c:v>
                </c:pt>
                <c:pt idx="9303">
                  <c:v>0.78121483325959995</c:v>
                </c:pt>
                <c:pt idx="9304">
                  <c:v>0.78137964010240002</c:v>
                </c:pt>
                <c:pt idx="9305">
                  <c:v>0.78181213140490002</c:v>
                </c:pt>
                <c:pt idx="9306">
                  <c:v>0.78206223249439999</c:v>
                </c:pt>
                <c:pt idx="9307">
                  <c:v>0.78210163116459996</c:v>
                </c:pt>
                <c:pt idx="9308">
                  <c:v>0.78222835063929996</c:v>
                </c:pt>
                <c:pt idx="9309">
                  <c:v>0.78235399723050003</c:v>
                </c:pt>
                <c:pt idx="9310">
                  <c:v>0.78239184618000002</c:v>
                </c:pt>
                <c:pt idx="9311">
                  <c:v>0.78255206346509998</c:v>
                </c:pt>
                <c:pt idx="9312">
                  <c:v>0.7828792929649</c:v>
                </c:pt>
                <c:pt idx="9313">
                  <c:v>0.78311192989349998</c:v>
                </c:pt>
                <c:pt idx="9314">
                  <c:v>0.78325450420380005</c:v>
                </c:pt>
                <c:pt idx="9315">
                  <c:v>0.78327709436420001</c:v>
                </c:pt>
                <c:pt idx="9316">
                  <c:v>0.78344100713730003</c:v>
                </c:pt>
                <c:pt idx="9317">
                  <c:v>0.78366190195079999</c:v>
                </c:pt>
                <c:pt idx="9318">
                  <c:v>0.78372299671169998</c:v>
                </c:pt>
                <c:pt idx="9319">
                  <c:v>0.78392326831820003</c:v>
                </c:pt>
                <c:pt idx="9320">
                  <c:v>0.78426736593250002</c:v>
                </c:pt>
                <c:pt idx="9321">
                  <c:v>0.78437000513080002</c:v>
                </c:pt>
                <c:pt idx="9322">
                  <c:v>0.78451186418529995</c:v>
                </c:pt>
                <c:pt idx="9323">
                  <c:v>0.78452920913699997</c:v>
                </c:pt>
                <c:pt idx="9324">
                  <c:v>0.78469789028170001</c:v>
                </c:pt>
                <c:pt idx="9325">
                  <c:v>0.78480070829390003</c:v>
                </c:pt>
                <c:pt idx="9326">
                  <c:v>0.78488844633099997</c:v>
                </c:pt>
                <c:pt idx="9327">
                  <c:v>0.78497034311290004</c:v>
                </c:pt>
                <c:pt idx="9328">
                  <c:v>0.78532117605209995</c:v>
                </c:pt>
                <c:pt idx="9329">
                  <c:v>0.78561550378800005</c:v>
                </c:pt>
                <c:pt idx="9330">
                  <c:v>0.78578251600269999</c:v>
                </c:pt>
                <c:pt idx="9331">
                  <c:v>0.78589528799060004</c:v>
                </c:pt>
                <c:pt idx="9332">
                  <c:v>0.78596735000609996</c:v>
                </c:pt>
                <c:pt idx="9333">
                  <c:v>0.78604805469509997</c:v>
                </c:pt>
                <c:pt idx="9334">
                  <c:v>0.78614854812620005</c:v>
                </c:pt>
                <c:pt idx="9335">
                  <c:v>0.78615516424179999</c:v>
                </c:pt>
                <c:pt idx="9336">
                  <c:v>0.78631335496900001</c:v>
                </c:pt>
                <c:pt idx="9337">
                  <c:v>0.78636205196380005</c:v>
                </c:pt>
                <c:pt idx="9338">
                  <c:v>0.78651899099349998</c:v>
                </c:pt>
                <c:pt idx="9339">
                  <c:v>0.7866958975792</c:v>
                </c:pt>
                <c:pt idx="9340">
                  <c:v>0.78695636987689999</c:v>
                </c:pt>
                <c:pt idx="9341">
                  <c:v>0.78715604543689999</c:v>
                </c:pt>
                <c:pt idx="9342">
                  <c:v>0.7873305678368</c:v>
                </c:pt>
                <c:pt idx="9343">
                  <c:v>0.78739511966709996</c:v>
                </c:pt>
                <c:pt idx="9344">
                  <c:v>0.78754657506939996</c:v>
                </c:pt>
                <c:pt idx="9345">
                  <c:v>0.78774076700210005</c:v>
                </c:pt>
                <c:pt idx="9346">
                  <c:v>0.78797745704650002</c:v>
                </c:pt>
                <c:pt idx="9347">
                  <c:v>0.78820526599880003</c:v>
                </c:pt>
                <c:pt idx="9348">
                  <c:v>0.78839015960689995</c:v>
                </c:pt>
                <c:pt idx="9349">
                  <c:v>0.78842127323150002</c:v>
                </c:pt>
                <c:pt idx="9350">
                  <c:v>0.78860950469970004</c:v>
                </c:pt>
                <c:pt idx="9351">
                  <c:v>0.78877383470539997</c:v>
                </c:pt>
                <c:pt idx="9352">
                  <c:v>0.78896319866179998</c:v>
                </c:pt>
                <c:pt idx="9353">
                  <c:v>0.7893154621124</c:v>
                </c:pt>
                <c:pt idx="9354">
                  <c:v>0.78935807943339997</c:v>
                </c:pt>
                <c:pt idx="9355">
                  <c:v>0.78949242830279998</c:v>
                </c:pt>
                <c:pt idx="9356">
                  <c:v>0.78959912061689996</c:v>
                </c:pt>
                <c:pt idx="9357">
                  <c:v>0.78967082500459995</c:v>
                </c:pt>
                <c:pt idx="9358">
                  <c:v>0.78986823558810004</c:v>
                </c:pt>
                <c:pt idx="9359">
                  <c:v>0.78996753692629995</c:v>
                </c:pt>
                <c:pt idx="9360">
                  <c:v>0.79015600681300002</c:v>
                </c:pt>
                <c:pt idx="9361">
                  <c:v>0.79021155834199996</c:v>
                </c:pt>
                <c:pt idx="9362">
                  <c:v>0.79040396213529995</c:v>
                </c:pt>
                <c:pt idx="9363">
                  <c:v>0.79045951366419998</c:v>
                </c:pt>
                <c:pt idx="9364">
                  <c:v>0.79069149494169999</c:v>
                </c:pt>
                <c:pt idx="9365">
                  <c:v>0.79101598262789996</c:v>
                </c:pt>
                <c:pt idx="9366">
                  <c:v>0.79110479354859997</c:v>
                </c:pt>
                <c:pt idx="9367">
                  <c:v>0.79120945930480002</c:v>
                </c:pt>
                <c:pt idx="9368">
                  <c:v>0.79128342866900003</c:v>
                </c:pt>
                <c:pt idx="9369">
                  <c:v>0.79127854108810003</c:v>
                </c:pt>
                <c:pt idx="9370">
                  <c:v>0.79133689403530005</c:v>
                </c:pt>
                <c:pt idx="9371">
                  <c:v>0.79143536090849997</c:v>
                </c:pt>
                <c:pt idx="9372">
                  <c:v>0.7914492487907</c:v>
                </c:pt>
                <c:pt idx="9373">
                  <c:v>0.79152035713199997</c:v>
                </c:pt>
                <c:pt idx="9374">
                  <c:v>0.79162186384199995</c:v>
                </c:pt>
                <c:pt idx="9375">
                  <c:v>0.79163014888759997</c:v>
                </c:pt>
                <c:pt idx="9376">
                  <c:v>0.79176682233810003</c:v>
                </c:pt>
                <c:pt idx="9377">
                  <c:v>0.79179114103320003</c:v>
                </c:pt>
                <c:pt idx="9378">
                  <c:v>0.7919537425041</c:v>
                </c:pt>
                <c:pt idx="9379">
                  <c:v>0.79219013452529996</c:v>
                </c:pt>
                <c:pt idx="9380">
                  <c:v>0.79243707656859996</c:v>
                </c:pt>
                <c:pt idx="9381">
                  <c:v>0.79285842180249999</c:v>
                </c:pt>
                <c:pt idx="9382">
                  <c:v>0.79315423965450005</c:v>
                </c:pt>
                <c:pt idx="9383">
                  <c:v>0.79357928037640002</c:v>
                </c:pt>
                <c:pt idx="9384">
                  <c:v>0.79378437995910001</c:v>
                </c:pt>
                <c:pt idx="9385">
                  <c:v>0.79380941390990001</c:v>
                </c:pt>
                <c:pt idx="9386">
                  <c:v>0.79396593570709995</c:v>
                </c:pt>
                <c:pt idx="9387">
                  <c:v>0.79400640726089999</c:v>
                </c:pt>
                <c:pt idx="9388">
                  <c:v>0.79438430070879995</c:v>
                </c:pt>
                <c:pt idx="9389">
                  <c:v>0.79445761442179996</c:v>
                </c:pt>
                <c:pt idx="9390">
                  <c:v>0.79464310407640004</c:v>
                </c:pt>
                <c:pt idx="9391">
                  <c:v>0.79482293128970005</c:v>
                </c:pt>
                <c:pt idx="9392">
                  <c:v>0.79513955116269996</c:v>
                </c:pt>
                <c:pt idx="9393">
                  <c:v>0.79531341791150001</c:v>
                </c:pt>
                <c:pt idx="9394">
                  <c:v>0.79533219337460004</c:v>
                </c:pt>
                <c:pt idx="9395">
                  <c:v>0.79553163051609999</c:v>
                </c:pt>
                <c:pt idx="9396">
                  <c:v>0.79585224390029996</c:v>
                </c:pt>
                <c:pt idx="9397">
                  <c:v>0.79618406295779998</c:v>
                </c:pt>
                <c:pt idx="9398">
                  <c:v>0.7964816689491</c:v>
                </c:pt>
                <c:pt idx="9399">
                  <c:v>0.79668581485750001</c:v>
                </c:pt>
                <c:pt idx="9400">
                  <c:v>0.79672694206240002</c:v>
                </c:pt>
                <c:pt idx="9401">
                  <c:v>0.79683721065519997</c:v>
                </c:pt>
                <c:pt idx="9402">
                  <c:v>0.79687470197679999</c:v>
                </c:pt>
                <c:pt idx="9403">
                  <c:v>0.79692989587780005</c:v>
                </c:pt>
                <c:pt idx="9404">
                  <c:v>0.79705768823620005</c:v>
                </c:pt>
                <c:pt idx="9405">
                  <c:v>0.79708427190779996</c:v>
                </c:pt>
                <c:pt idx="9406">
                  <c:v>0.79719942808150002</c:v>
                </c:pt>
                <c:pt idx="9407">
                  <c:v>0.79727047681810004</c:v>
                </c:pt>
                <c:pt idx="9408">
                  <c:v>0.79745858907699996</c:v>
                </c:pt>
                <c:pt idx="9409">
                  <c:v>0.79761648178099998</c:v>
                </c:pt>
                <c:pt idx="9410">
                  <c:v>0.79794532060620005</c:v>
                </c:pt>
                <c:pt idx="9411">
                  <c:v>0.79805487394329999</c:v>
                </c:pt>
                <c:pt idx="9412">
                  <c:v>0.7982096672058</c:v>
                </c:pt>
                <c:pt idx="9413">
                  <c:v>0.79827570915220003</c:v>
                </c:pt>
                <c:pt idx="9414">
                  <c:v>0.79846757650379996</c:v>
                </c:pt>
                <c:pt idx="9415">
                  <c:v>0.79863810539250002</c:v>
                </c:pt>
                <c:pt idx="9416">
                  <c:v>0.79873985052109997</c:v>
                </c:pt>
                <c:pt idx="9417">
                  <c:v>0.79880368709560001</c:v>
                </c:pt>
                <c:pt idx="9418">
                  <c:v>0.79894703626630004</c:v>
                </c:pt>
                <c:pt idx="9419">
                  <c:v>0.79900914430619996</c:v>
                </c:pt>
                <c:pt idx="9420">
                  <c:v>0.79904830455779996</c:v>
                </c:pt>
                <c:pt idx="9421">
                  <c:v>0.79924052953720004</c:v>
                </c:pt>
                <c:pt idx="9422">
                  <c:v>0.79950338602070004</c:v>
                </c:pt>
                <c:pt idx="9423">
                  <c:v>0.7996082305908</c:v>
                </c:pt>
                <c:pt idx="9424">
                  <c:v>0.79970210790630003</c:v>
                </c:pt>
                <c:pt idx="9425">
                  <c:v>0.79987019300460005</c:v>
                </c:pt>
                <c:pt idx="9426">
                  <c:v>0.80003345012659999</c:v>
                </c:pt>
                <c:pt idx="9427">
                  <c:v>0.80005472898480001</c:v>
                </c:pt>
                <c:pt idx="9428">
                  <c:v>0.80018740892410001</c:v>
                </c:pt>
                <c:pt idx="9429">
                  <c:v>0.80022126436230001</c:v>
                </c:pt>
                <c:pt idx="9430">
                  <c:v>0.80027270317080001</c:v>
                </c:pt>
                <c:pt idx="9431">
                  <c:v>0.8003798127174</c:v>
                </c:pt>
                <c:pt idx="9432">
                  <c:v>0.80039507150650002</c:v>
                </c:pt>
                <c:pt idx="9433">
                  <c:v>0.80053144693370004</c:v>
                </c:pt>
                <c:pt idx="9434">
                  <c:v>0.80055791139599997</c:v>
                </c:pt>
                <c:pt idx="9435">
                  <c:v>0.80061995983120005</c:v>
                </c:pt>
                <c:pt idx="9436">
                  <c:v>0.80071806907650001</c:v>
                </c:pt>
                <c:pt idx="9437">
                  <c:v>0.80072271823880004</c:v>
                </c:pt>
                <c:pt idx="9438">
                  <c:v>0.80081421136859998</c:v>
                </c:pt>
                <c:pt idx="9439">
                  <c:v>0.80089324712749999</c:v>
                </c:pt>
                <c:pt idx="9440">
                  <c:v>0.80091977119449997</c:v>
                </c:pt>
                <c:pt idx="9441">
                  <c:v>0.80107140541080002</c:v>
                </c:pt>
                <c:pt idx="9442">
                  <c:v>0.8010948896408</c:v>
                </c:pt>
                <c:pt idx="9443">
                  <c:v>0.80127477645870004</c:v>
                </c:pt>
                <c:pt idx="9444">
                  <c:v>0.80136013031010001</c:v>
                </c:pt>
                <c:pt idx="9445">
                  <c:v>0.80146706104279997</c:v>
                </c:pt>
                <c:pt idx="9446">
                  <c:v>0.80163317918779997</c:v>
                </c:pt>
                <c:pt idx="9447">
                  <c:v>0.80174201726909999</c:v>
                </c:pt>
                <c:pt idx="9448">
                  <c:v>0.80187380313870005</c:v>
                </c:pt>
                <c:pt idx="9449">
                  <c:v>0.80207133293150001</c:v>
                </c:pt>
                <c:pt idx="9450">
                  <c:v>0.8022249937057</c:v>
                </c:pt>
                <c:pt idx="9451">
                  <c:v>0.80256074666980004</c:v>
                </c:pt>
                <c:pt idx="9452">
                  <c:v>0.80288863182070003</c:v>
                </c:pt>
                <c:pt idx="9453">
                  <c:v>0.80324673652650003</c:v>
                </c:pt>
                <c:pt idx="9454">
                  <c:v>0.80335611104969995</c:v>
                </c:pt>
                <c:pt idx="9455">
                  <c:v>0.80349975824359998</c:v>
                </c:pt>
                <c:pt idx="9456">
                  <c:v>0.80353975296019997</c:v>
                </c:pt>
                <c:pt idx="9457">
                  <c:v>0.80366992950439997</c:v>
                </c:pt>
                <c:pt idx="9458">
                  <c:v>0.80382704734800003</c:v>
                </c:pt>
                <c:pt idx="9459">
                  <c:v>0.80413335561749999</c:v>
                </c:pt>
                <c:pt idx="9460">
                  <c:v>0.80425220727919999</c:v>
                </c:pt>
                <c:pt idx="9461">
                  <c:v>0.80443954467769996</c:v>
                </c:pt>
                <c:pt idx="9462">
                  <c:v>0.80456179380420001</c:v>
                </c:pt>
                <c:pt idx="9463">
                  <c:v>0.80462568998340001</c:v>
                </c:pt>
                <c:pt idx="9464">
                  <c:v>0.80471199750900002</c:v>
                </c:pt>
                <c:pt idx="9465">
                  <c:v>0.80479276180269999</c:v>
                </c:pt>
                <c:pt idx="9466">
                  <c:v>0.8048575520515</c:v>
                </c:pt>
                <c:pt idx="9467">
                  <c:v>0.80519676208500002</c:v>
                </c:pt>
                <c:pt idx="9468">
                  <c:v>0.80523085594179999</c:v>
                </c:pt>
                <c:pt idx="9469">
                  <c:v>0.80533570051189995</c:v>
                </c:pt>
                <c:pt idx="9470">
                  <c:v>0.80548650026320001</c:v>
                </c:pt>
                <c:pt idx="9471">
                  <c:v>0.80575305223460003</c:v>
                </c:pt>
                <c:pt idx="9472">
                  <c:v>0.80608230829240002</c:v>
                </c:pt>
                <c:pt idx="9473">
                  <c:v>0.80621683597560001</c:v>
                </c:pt>
                <c:pt idx="9474">
                  <c:v>0.80641514062880004</c:v>
                </c:pt>
                <c:pt idx="9475">
                  <c:v>0.80641996860499998</c:v>
                </c:pt>
                <c:pt idx="9476">
                  <c:v>0.80657893419269999</c:v>
                </c:pt>
                <c:pt idx="9477">
                  <c:v>0.80660009384160003</c:v>
                </c:pt>
                <c:pt idx="9478">
                  <c:v>0.80667155981060001</c:v>
                </c:pt>
                <c:pt idx="9479">
                  <c:v>0.8067654967308</c:v>
                </c:pt>
                <c:pt idx="9480">
                  <c:v>0.80677491426470005</c:v>
                </c:pt>
                <c:pt idx="9481">
                  <c:v>0.80679106712339999</c:v>
                </c:pt>
                <c:pt idx="9482">
                  <c:v>0.80689561367030005</c:v>
                </c:pt>
                <c:pt idx="9483">
                  <c:v>0.80694770812990002</c:v>
                </c:pt>
                <c:pt idx="9484">
                  <c:v>0.80705022811890004</c:v>
                </c:pt>
                <c:pt idx="9485">
                  <c:v>0.80714845657349998</c:v>
                </c:pt>
                <c:pt idx="9486">
                  <c:v>0.8072590827942</c:v>
                </c:pt>
                <c:pt idx="9487">
                  <c:v>0.8073455095291</c:v>
                </c:pt>
                <c:pt idx="9488">
                  <c:v>0.80736398696900002</c:v>
                </c:pt>
                <c:pt idx="9489">
                  <c:v>0.80747085809709995</c:v>
                </c:pt>
                <c:pt idx="9490">
                  <c:v>0.80753475427629995</c:v>
                </c:pt>
                <c:pt idx="9491">
                  <c:v>0.80768376588820001</c:v>
                </c:pt>
                <c:pt idx="9492">
                  <c:v>0.80774885416029996</c:v>
                </c:pt>
                <c:pt idx="9493">
                  <c:v>0.80791997909549995</c:v>
                </c:pt>
                <c:pt idx="9494">
                  <c:v>0.80817896127699995</c:v>
                </c:pt>
                <c:pt idx="9495">
                  <c:v>0.80832743644710003</c:v>
                </c:pt>
                <c:pt idx="9496">
                  <c:v>0.80861562490460004</c:v>
                </c:pt>
                <c:pt idx="9497">
                  <c:v>0.80872046947480003</c:v>
                </c:pt>
                <c:pt idx="9498">
                  <c:v>0.80878496170040004</c:v>
                </c:pt>
                <c:pt idx="9499">
                  <c:v>0.80893754959109998</c:v>
                </c:pt>
                <c:pt idx="9500">
                  <c:v>0.80900633335109995</c:v>
                </c:pt>
                <c:pt idx="9501">
                  <c:v>0.80911552906039996</c:v>
                </c:pt>
                <c:pt idx="9502">
                  <c:v>0.80928850173949995</c:v>
                </c:pt>
                <c:pt idx="9503">
                  <c:v>0.80965501070019996</c:v>
                </c:pt>
                <c:pt idx="9504">
                  <c:v>0.80999362468720004</c:v>
                </c:pt>
                <c:pt idx="9505">
                  <c:v>0.81021183729169999</c:v>
                </c:pt>
                <c:pt idx="9506">
                  <c:v>0.81037461757660001</c:v>
                </c:pt>
                <c:pt idx="9507">
                  <c:v>0.81066548824310003</c:v>
                </c:pt>
                <c:pt idx="9508">
                  <c:v>0.81087177991869996</c:v>
                </c:pt>
                <c:pt idx="9509">
                  <c:v>0.81099253892900003</c:v>
                </c:pt>
                <c:pt idx="9510">
                  <c:v>0.81107246875759997</c:v>
                </c:pt>
                <c:pt idx="9511">
                  <c:v>0.81116586923599998</c:v>
                </c:pt>
                <c:pt idx="9512">
                  <c:v>0.81151586771009998</c:v>
                </c:pt>
                <c:pt idx="9513">
                  <c:v>0.81174206733700005</c:v>
                </c:pt>
                <c:pt idx="9514">
                  <c:v>0.81190294027330001</c:v>
                </c:pt>
                <c:pt idx="9515">
                  <c:v>0.81194818019869996</c:v>
                </c:pt>
                <c:pt idx="9516">
                  <c:v>0.81211376190189999</c:v>
                </c:pt>
                <c:pt idx="9517">
                  <c:v>0.81217074394230004</c:v>
                </c:pt>
                <c:pt idx="9518">
                  <c:v>0.81256228685380005</c:v>
                </c:pt>
                <c:pt idx="9519">
                  <c:v>0.81280177831650002</c:v>
                </c:pt>
                <c:pt idx="9520">
                  <c:v>0.81302118301390003</c:v>
                </c:pt>
                <c:pt idx="9521">
                  <c:v>0.81316792964939999</c:v>
                </c:pt>
                <c:pt idx="9522">
                  <c:v>0.81325000524519997</c:v>
                </c:pt>
                <c:pt idx="9523">
                  <c:v>0.81347286701199994</c:v>
                </c:pt>
                <c:pt idx="9524">
                  <c:v>0.81386864185329999</c:v>
                </c:pt>
                <c:pt idx="9525">
                  <c:v>0.81399405002589997</c:v>
                </c:pt>
                <c:pt idx="9526">
                  <c:v>0.81409192085269999</c:v>
                </c:pt>
                <c:pt idx="9527">
                  <c:v>0.81435942649839999</c:v>
                </c:pt>
                <c:pt idx="9528">
                  <c:v>0.81466782093050005</c:v>
                </c:pt>
                <c:pt idx="9529">
                  <c:v>0.81484055519099996</c:v>
                </c:pt>
                <c:pt idx="9530">
                  <c:v>0.81495046615599998</c:v>
                </c:pt>
                <c:pt idx="9531">
                  <c:v>0.81514155864719995</c:v>
                </c:pt>
                <c:pt idx="9532">
                  <c:v>0.81541889905929998</c:v>
                </c:pt>
                <c:pt idx="9533">
                  <c:v>0.81560796499249999</c:v>
                </c:pt>
                <c:pt idx="9534">
                  <c:v>0.81578344106669998</c:v>
                </c:pt>
                <c:pt idx="9535">
                  <c:v>0.81583189964290004</c:v>
                </c:pt>
                <c:pt idx="9536">
                  <c:v>0.81597024202349999</c:v>
                </c:pt>
                <c:pt idx="9537">
                  <c:v>0.81609058380129995</c:v>
                </c:pt>
                <c:pt idx="9538">
                  <c:v>0.81614536046980002</c:v>
                </c:pt>
                <c:pt idx="9539">
                  <c:v>0.81617611646650001</c:v>
                </c:pt>
                <c:pt idx="9540">
                  <c:v>0.81628501415249999</c:v>
                </c:pt>
                <c:pt idx="9541">
                  <c:v>0.81631809473039996</c:v>
                </c:pt>
                <c:pt idx="9542">
                  <c:v>0.81637108325959995</c:v>
                </c:pt>
                <c:pt idx="9543">
                  <c:v>0.81649374961849996</c:v>
                </c:pt>
                <c:pt idx="9544">
                  <c:v>0.81653243303300005</c:v>
                </c:pt>
                <c:pt idx="9545">
                  <c:v>0.81687825918199997</c:v>
                </c:pt>
                <c:pt idx="9546">
                  <c:v>0.81697851419449996</c:v>
                </c:pt>
                <c:pt idx="9547">
                  <c:v>0.81701993942259998</c:v>
                </c:pt>
                <c:pt idx="9548">
                  <c:v>0.81713539361950005</c:v>
                </c:pt>
                <c:pt idx="9549">
                  <c:v>0.81727182865140002</c:v>
                </c:pt>
                <c:pt idx="9550">
                  <c:v>0.81730639934539995</c:v>
                </c:pt>
                <c:pt idx="9551">
                  <c:v>0.81746023893359998</c:v>
                </c:pt>
                <c:pt idx="9552">
                  <c:v>0.81760925054550004</c:v>
                </c:pt>
                <c:pt idx="9553">
                  <c:v>0.81803047657009997</c:v>
                </c:pt>
                <c:pt idx="9554">
                  <c:v>0.81834095716480004</c:v>
                </c:pt>
                <c:pt idx="9555">
                  <c:v>0.81872689723970005</c:v>
                </c:pt>
                <c:pt idx="9556">
                  <c:v>0.81900244951250001</c:v>
                </c:pt>
                <c:pt idx="9557">
                  <c:v>0.81914514303209995</c:v>
                </c:pt>
                <c:pt idx="9558">
                  <c:v>0.81916308403019999</c:v>
                </c:pt>
                <c:pt idx="9559">
                  <c:v>0.81933367252349998</c:v>
                </c:pt>
                <c:pt idx="9560">
                  <c:v>0.81953829526900002</c:v>
                </c:pt>
                <c:pt idx="9561">
                  <c:v>0.81974047422410001</c:v>
                </c:pt>
                <c:pt idx="9562">
                  <c:v>0.81992769241329999</c:v>
                </c:pt>
                <c:pt idx="9563">
                  <c:v>0.81993645429609996</c:v>
                </c:pt>
                <c:pt idx="9564">
                  <c:v>0.82008534669879996</c:v>
                </c:pt>
                <c:pt idx="9565">
                  <c:v>0.82011085748669998</c:v>
                </c:pt>
                <c:pt idx="9566">
                  <c:v>0.82023060321810004</c:v>
                </c:pt>
                <c:pt idx="9567">
                  <c:v>0.82029795646670001</c:v>
                </c:pt>
                <c:pt idx="9568">
                  <c:v>0.82038885355000002</c:v>
                </c:pt>
                <c:pt idx="9569">
                  <c:v>0.82047724723820004</c:v>
                </c:pt>
                <c:pt idx="9570">
                  <c:v>0.8204779028893</c:v>
                </c:pt>
                <c:pt idx="9571">
                  <c:v>0.82058483362199997</c:v>
                </c:pt>
                <c:pt idx="9572">
                  <c:v>0.82066339254380005</c:v>
                </c:pt>
                <c:pt idx="9573">
                  <c:v>0.82102084159849997</c:v>
                </c:pt>
                <c:pt idx="9574">
                  <c:v>0.82136768102650004</c:v>
                </c:pt>
                <c:pt idx="9575">
                  <c:v>0.82176595926280005</c:v>
                </c:pt>
                <c:pt idx="9576">
                  <c:v>0.82187604904169997</c:v>
                </c:pt>
                <c:pt idx="9577">
                  <c:v>0.82206511497500001</c:v>
                </c:pt>
                <c:pt idx="9578">
                  <c:v>0.82215648889540005</c:v>
                </c:pt>
                <c:pt idx="9579">
                  <c:v>0.82233542203900001</c:v>
                </c:pt>
                <c:pt idx="9580">
                  <c:v>0.82261008024219995</c:v>
                </c:pt>
                <c:pt idx="9581">
                  <c:v>0.82287132740019997</c:v>
                </c:pt>
                <c:pt idx="9582">
                  <c:v>0.82312387228009998</c:v>
                </c:pt>
                <c:pt idx="9583">
                  <c:v>0.82336646318439999</c:v>
                </c:pt>
                <c:pt idx="9584">
                  <c:v>0.82361251115800005</c:v>
                </c:pt>
                <c:pt idx="9585">
                  <c:v>0.8239778280258</c:v>
                </c:pt>
                <c:pt idx="9586">
                  <c:v>0.82430160045620005</c:v>
                </c:pt>
                <c:pt idx="9587">
                  <c:v>0.8246414661407</c:v>
                </c:pt>
                <c:pt idx="9588">
                  <c:v>0.82476365566249998</c:v>
                </c:pt>
                <c:pt idx="9589">
                  <c:v>0.82484132051470005</c:v>
                </c:pt>
                <c:pt idx="9590">
                  <c:v>0.82501518726349998</c:v>
                </c:pt>
                <c:pt idx="9591">
                  <c:v>0.82525467872619995</c:v>
                </c:pt>
                <c:pt idx="9592">
                  <c:v>0.82555586099620004</c:v>
                </c:pt>
                <c:pt idx="9593">
                  <c:v>0.82564067840580002</c:v>
                </c:pt>
                <c:pt idx="9594">
                  <c:v>0.82581466436390005</c:v>
                </c:pt>
                <c:pt idx="9595">
                  <c:v>0.82615524530410001</c:v>
                </c:pt>
                <c:pt idx="9596">
                  <c:v>0.82643163204189996</c:v>
                </c:pt>
                <c:pt idx="9597">
                  <c:v>0.82649809122090001</c:v>
                </c:pt>
                <c:pt idx="9598">
                  <c:v>0.82662016153340001</c:v>
                </c:pt>
                <c:pt idx="9599">
                  <c:v>0.82666987180710005</c:v>
                </c:pt>
                <c:pt idx="9600">
                  <c:v>0.82680284976959995</c:v>
                </c:pt>
                <c:pt idx="9601">
                  <c:v>0.82682591676710004</c:v>
                </c:pt>
                <c:pt idx="9602">
                  <c:v>0.82697600126269999</c:v>
                </c:pt>
                <c:pt idx="9603">
                  <c:v>0.8269935250282</c:v>
                </c:pt>
                <c:pt idx="9604">
                  <c:v>0.82718741893769998</c:v>
                </c:pt>
                <c:pt idx="9605">
                  <c:v>0.82727992534640005</c:v>
                </c:pt>
                <c:pt idx="9606">
                  <c:v>0.82739216089250001</c:v>
                </c:pt>
                <c:pt idx="9607">
                  <c:v>0.82757508754730003</c:v>
                </c:pt>
                <c:pt idx="9608">
                  <c:v>0.82763290405269996</c:v>
                </c:pt>
                <c:pt idx="9609">
                  <c:v>0.82778114080429999</c:v>
                </c:pt>
                <c:pt idx="9610">
                  <c:v>0.82778388261799996</c:v>
                </c:pt>
                <c:pt idx="9611">
                  <c:v>0.82790440320970005</c:v>
                </c:pt>
                <c:pt idx="9612">
                  <c:v>0.82797247171400001</c:v>
                </c:pt>
                <c:pt idx="9613">
                  <c:v>0.82805931568150004</c:v>
                </c:pt>
                <c:pt idx="9614">
                  <c:v>0.82816928625109998</c:v>
                </c:pt>
                <c:pt idx="9615">
                  <c:v>0.82835191488269999</c:v>
                </c:pt>
                <c:pt idx="9616">
                  <c:v>0.82846039533619997</c:v>
                </c:pt>
                <c:pt idx="9617">
                  <c:v>0.82854425907139995</c:v>
                </c:pt>
                <c:pt idx="9618">
                  <c:v>0.8287318348885</c:v>
                </c:pt>
                <c:pt idx="9619">
                  <c:v>0.8289896845818</c:v>
                </c:pt>
                <c:pt idx="9620">
                  <c:v>0.82916837930679999</c:v>
                </c:pt>
                <c:pt idx="9621">
                  <c:v>0.82934576272960003</c:v>
                </c:pt>
                <c:pt idx="9622">
                  <c:v>0.82940721511839999</c:v>
                </c:pt>
                <c:pt idx="9623">
                  <c:v>0.82959222793580001</c:v>
                </c:pt>
                <c:pt idx="9624">
                  <c:v>0.82979154586790005</c:v>
                </c:pt>
                <c:pt idx="9625">
                  <c:v>0.83000618219379996</c:v>
                </c:pt>
                <c:pt idx="9626">
                  <c:v>0.83016520738599997</c:v>
                </c:pt>
                <c:pt idx="9627">
                  <c:v>0.83028399944310005</c:v>
                </c:pt>
                <c:pt idx="9628">
                  <c:v>0.83033859729769999</c:v>
                </c:pt>
                <c:pt idx="9629">
                  <c:v>0.83054494857789996</c:v>
                </c:pt>
                <c:pt idx="9630">
                  <c:v>0.83060961961750002</c:v>
                </c:pt>
                <c:pt idx="9631">
                  <c:v>0.83079463243480001</c:v>
                </c:pt>
                <c:pt idx="9632">
                  <c:v>0.83088588714599998</c:v>
                </c:pt>
                <c:pt idx="9633">
                  <c:v>0.83110672235490002</c:v>
                </c:pt>
                <c:pt idx="9634">
                  <c:v>0.83120262622829999</c:v>
                </c:pt>
                <c:pt idx="9635">
                  <c:v>0.83140701055529997</c:v>
                </c:pt>
                <c:pt idx="9636">
                  <c:v>0.83162349462509999</c:v>
                </c:pt>
                <c:pt idx="9637">
                  <c:v>0.83167326450349999</c:v>
                </c:pt>
                <c:pt idx="9638">
                  <c:v>0.8318428993225</c:v>
                </c:pt>
                <c:pt idx="9639">
                  <c:v>0.83193606138230003</c:v>
                </c:pt>
                <c:pt idx="9640">
                  <c:v>0.83234018087390005</c:v>
                </c:pt>
                <c:pt idx="9641">
                  <c:v>0.83246970176699997</c:v>
                </c:pt>
                <c:pt idx="9642">
                  <c:v>0.83268350362779997</c:v>
                </c:pt>
                <c:pt idx="9643">
                  <c:v>0.83283877372740001</c:v>
                </c:pt>
                <c:pt idx="9644">
                  <c:v>0.83291494846339997</c:v>
                </c:pt>
                <c:pt idx="9645">
                  <c:v>0.83303260803220003</c:v>
                </c:pt>
                <c:pt idx="9646">
                  <c:v>0.83308631181720005</c:v>
                </c:pt>
                <c:pt idx="9647">
                  <c:v>0.83322191238400001</c:v>
                </c:pt>
                <c:pt idx="9648">
                  <c:v>0.83327084779740002</c:v>
                </c:pt>
                <c:pt idx="9649">
                  <c:v>0.83341926336289995</c:v>
                </c:pt>
                <c:pt idx="9650">
                  <c:v>0.83344781398769996</c:v>
                </c:pt>
                <c:pt idx="9651">
                  <c:v>0.83345466852189998</c:v>
                </c:pt>
                <c:pt idx="9652">
                  <c:v>0.83355706930160001</c:v>
                </c:pt>
                <c:pt idx="9653">
                  <c:v>0.83362179994579999</c:v>
                </c:pt>
                <c:pt idx="9654">
                  <c:v>0.83363521099089999</c:v>
                </c:pt>
                <c:pt idx="9655">
                  <c:v>0.83377897739410001</c:v>
                </c:pt>
                <c:pt idx="9656">
                  <c:v>0.83378237485890005</c:v>
                </c:pt>
                <c:pt idx="9657">
                  <c:v>0.83393770456310001</c:v>
                </c:pt>
                <c:pt idx="9658">
                  <c:v>0.83399689197539995</c:v>
                </c:pt>
                <c:pt idx="9659">
                  <c:v>0.83417534828189999</c:v>
                </c:pt>
                <c:pt idx="9660">
                  <c:v>0.83421981334689999</c:v>
                </c:pt>
                <c:pt idx="9661">
                  <c:v>0.83436506986619996</c:v>
                </c:pt>
                <c:pt idx="9662">
                  <c:v>0.83439636230470005</c:v>
                </c:pt>
                <c:pt idx="9663">
                  <c:v>0.83457022905349998</c:v>
                </c:pt>
                <c:pt idx="9664">
                  <c:v>0.83490860462189997</c:v>
                </c:pt>
                <c:pt idx="9665">
                  <c:v>0.83502054214480004</c:v>
                </c:pt>
                <c:pt idx="9666">
                  <c:v>0.83514952659609998</c:v>
                </c:pt>
                <c:pt idx="9667">
                  <c:v>0.83546841144560002</c:v>
                </c:pt>
                <c:pt idx="9668">
                  <c:v>0.83588236570359997</c:v>
                </c:pt>
                <c:pt idx="9669">
                  <c:v>0.83595561981199995</c:v>
                </c:pt>
                <c:pt idx="9670">
                  <c:v>0.83612036705019999</c:v>
                </c:pt>
                <c:pt idx="9671">
                  <c:v>0.83630776405329998</c:v>
                </c:pt>
                <c:pt idx="9672">
                  <c:v>0.83638119697570001</c:v>
                </c:pt>
                <c:pt idx="9673">
                  <c:v>0.83675330877300003</c:v>
                </c:pt>
                <c:pt idx="9674">
                  <c:v>0.8369451165199</c:v>
                </c:pt>
                <c:pt idx="9675">
                  <c:v>0.83721613883970003</c:v>
                </c:pt>
                <c:pt idx="9676">
                  <c:v>0.83763128519060004</c:v>
                </c:pt>
                <c:pt idx="9677">
                  <c:v>0.83783477544780005</c:v>
                </c:pt>
                <c:pt idx="9678">
                  <c:v>0.83795970678330001</c:v>
                </c:pt>
                <c:pt idx="9679">
                  <c:v>0.83826166391370005</c:v>
                </c:pt>
                <c:pt idx="9680">
                  <c:v>0.83867776393890003</c:v>
                </c:pt>
                <c:pt idx="9681">
                  <c:v>0.83898490667339998</c:v>
                </c:pt>
                <c:pt idx="9682">
                  <c:v>0.83940035104749999</c:v>
                </c:pt>
                <c:pt idx="9683">
                  <c:v>0.83948177099230004</c:v>
                </c:pt>
                <c:pt idx="9684">
                  <c:v>0.83985388278960005</c:v>
                </c:pt>
                <c:pt idx="9685">
                  <c:v>0.8398963212967</c:v>
                </c:pt>
                <c:pt idx="9686">
                  <c:v>0.84000372886660002</c:v>
                </c:pt>
                <c:pt idx="9687">
                  <c:v>0.84013408422470004</c:v>
                </c:pt>
                <c:pt idx="9688">
                  <c:v>0.84020400047300003</c:v>
                </c:pt>
                <c:pt idx="9689">
                  <c:v>0.84039384126659999</c:v>
                </c:pt>
                <c:pt idx="9690">
                  <c:v>0.84043550491329999</c:v>
                </c:pt>
                <c:pt idx="9691">
                  <c:v>0.84057396650310001</c:v>
                </c:pt>
                <c:pt idx="9692">
                  <c:v>0.84067344665529997</c:v>
                </c:pt>
                <c:pt idx="9693">
                  <c:v>0.84104174375530005</c:v>
                </c:pt>
                <c:pt idx="9694">
                  <c:v>0.84109085798259997</c:v>
                </c:pt>
                <c:pt idx="9695">
                  <c:v>0.84119802713390002</c:v>
                </c:pt>
                <c:pt idx="9696">
                  <c:v>0.84126400947570001</c:v>
                </c:pt>
                <c:pt idx="9697">
                  <c:v>0.84134358167650003</c:v>
                </c:pt>
                <c:pt idx="9698">
                  <c:v>0.8414299488068</c:v>
                </c:pt>
                <c:pt idx="9699">
                  <c:v>0.84143763780589997</c:v>
                </c:pt>
                <c:pt idx="9700">
                  <c:v>0.84158223867420001</c:v>
                </c:pt>
                <c:pt idx="9701">
                  <c:v>0.84158670902249999</c:v>
                </c:pt>
                <c:pt idx="9702">
                  <c:v>0.84161907434460004</c:v>
                </c:pt>
                <c:pt idx="9703">
                  <c:v>0.84174793958659999</c:v>
                </c:pt>
                <c:pt idx="9704">
                  <c:v>0.84177440404890003</c:v>
                </c:pt>
                <c:pt idx="9705">
                  <c:v>0.84191858768460004</c:v>
                </c:pt>
                <c:pt idx="9706">
                  <c:v>0.84193295240400001</c:v>
                </c:pt>
                <c:pt idx="9707">
                  <c:v>0.84203600883480001</c:v>
                </c:pt>
                <c:pt idx="9708">
                  <c:v>0.84209805727010001</c:v>
                </c:pt>
                <c:pt idx="9709">
                  <c:v>0.84210669994349996</c:v>
                </c:pt>
                <c:pt idx="9710">
                  <c:v>0.84225964546200005</c:v>
                </c:pt>
                <c:pt idx="9711">
                  <c:v>0.8422960639</c:v>
                </c:pt>
                <c:pt idx="9712">
                  <c:v>0.84231173992160002</c:v>
                </c:pt>
                <c:pt idx="9713">
                  <c:v>0.84247720241549995</c:v>
                </c:pt>
                <c:pt idx="9714">
                  <c:v>0.84253323078160003</c:v>
                </c:pt>
                <c:pt idx="9715">
                  <c:v>0.84269154071810004</c:v>
                </c:pt>
                <c:pt idx="9716">
                  <c:v>0.84281992912290005</c:v>
                </c:pt>
                <c:pt idx="9717">
                  <c:v>0.84294569492339999</c:v>
                </c:pt>
                <c:pt idx="9718">
                  <c:v>0.84336596727369995</c:v>
                </c:pt>
                <c:pt idx="9719">
                  <c:v>0.84368783235550004</c:v>
                </c:pt>
                <c:pt idx="9720">
                  <c:v>0.84392768144609998</c:v>
                </c:pt>
                <c:pt idx="9721">
                  <c:v>0.84409481286999999</c:v>
                </c:pt>
                <c:pt idx="9722">
                  <c:v>0.84414738416669999</c:v>
                </c:pt>
                <c:pt idx="9723">
                  <c:v>0.8443402051926</c:v>
                </c:pt>
                <c:pt idx="9724">
                  <c:v>0.8445688486099</c:v>
                </c:pt>
                <c:pt idx="9725">
                  <c:v>0.84478449821470003</c:v>
                </c:pt>
                <c:pt idx="9726">
                  <c:v>0.84500467777249999</c:v>
                </c:pt>
                <c:pt idx="9727">
                  <c:v>0.8452197313309</c:v>
                </c:pt>
                <c:pt idx="9728">
                  <c:v>0.84538358449939999</c:v>
                </c:pt>
                <c:pt idx="9729">
                  <c:v>0.84560453891749998</c:v>
                </c:pt>
                <c:pt idx="9730">
                  <c:v>0.84563672542570001</c:v>
                </c:pt>
                <c:pt idx="9731">
                  <c:v>0.8457362651825</c:v>
                </c:pt>
                <c:pt idx="9732">
                  <c:v>0.84587717056269995</c:v>
                </c:pt>
                <c:pt idx="9733">
                  <c:v>0.84592556953429998</c:v>
                </c:pt>
                <c:pt idx="9734">
                  <c:v>0.84599226713179998</c:v>
                </c:pt>
                <c:pt idx="9735">
                  <c:v>0.84616440534589998</c:v>
                </c:pt>
                <c:pt idx="9736">
                  <c:v>0.84622430801390003</c:v>
                </c:pt>
                <c:pt idx="9737">
                  <c:v>0.84642344713210005</c:v>
                </c:pt>
                <c:pt idx="9738">
                  <c:v>0.84673446416849996</c:v>
                </c:pt>
                <c:pt idx="9739">
                  <c:v>0.84681940078740003</c:v>
                </c:pt>
                <c:pt idx="9740">
                  <c:v>0.84688621759409999</c:v>
                </c:pt>
                <c:pt idx="9741">
                  <c:v>0.84698641300199995</c:v>
                </c:pt>
                <c:pt idx="9742">
                  <c:v>0.84702885150910001</c:v>
                </c:pt>
                <c:pt idx="9743">
                  <c:v>0.84713464975359998</c:v>
                </c:pt>
                <c:pt idx="9744">
                  <c:v>0.84714394807820004</c:v>
                </c:pt>
                <c:pt idx="9745">
                  <c:v>0.84721356630330003</c:v>
                </c:pt>
                <c:pt idx="9746">
                  <c:v>0.84730595350269999</c:v>
                </c:pt>
                <c:pt idx="9747">
                  <c:v>0.84735375642779998</c:v>
                </c:pt>
                <c:pt idx="9748">
                  <c:v>0.84747183322910002</c:v>
                </c:pt>
                <c:pt idx="9749">
                  <c:v>0.84749376773829999</c:v>
                </c:pt>
                <c:pt idx="9750">
                  <c:v>0.84763538837429997</c:v>
                </c:pt>
                <c:pt idx="9751">
                  <c:v>0.84765034914019999</c:v>
                </c:pt>
                <c:pt idx="9752">
                  <c:v>0.84780079126359997</c:v>
                </c:pt>
                <c:pt idx="9753">
                  <c:v>0.84781688451769999</c:v>
                </c:pt>
                <c:pt idx="9754">
                  <c:v>0.8478348255157</c:v>
                </c:pt>
                <c:pt idx="9755">
                  <c:v>0.84794658422470004</c:v>
                </c:pt>
                <c:pt idx="9756">
                  <c:v>0.84796959161759999</c:v>
                </c:pt>
                <c:pt idx="9757">
                  <c:v>0.84808731079099997</c:v>
                </c:pt>
                <c:pt idx="9758">
                  <c:v>0.84816581010820002</c:v>
                </c:pt>
                <c:pt idx="9759">
                  <c:v>0.84832698106769999</c:v>
                </c:pt>
                <c:pt idx="9760">
                  <c:v>0.84838271141050003</c:v>
                </c:pt>
                <c:pt idx="9761">
                  <c:v>0.8487597703934</c:v>
                </c:pt>
                <c:pt idx="9762">
                  <c:v>0.84901082515720006</c:v>
                </c:pt>
                <c:pt idx="9763">
                  <c:v>0.84905898571009997</c:v>
                </c:pt>
                <c:pt idx="9764">
                  <c:v>0.84920442104339999</c:v>
                </c:pt>
                <c:pt idx="9765">
                  <c:v>0.84929960966109996</c:v>
                </c:pt>
                <c:pt idx="9766">
                  <c:v>0.84933006763459995</c:v>
                </c:pt>
                <c:pt idx="9767">
                  <c:v>0.84954023361209996</c:v>
                </c:pt>
                <c:pt idx="9768">
                  <c:v>0.84982997179029995</c:v>
                </c:pt>
                <c:pt idx="9769">
                  <c:v>0.85021269321439996</c:v>
                </c:pt>
                <c:pt idx="9770">
                  <c:v>0.85033220052720004</c:v>
                </c:pt>
                <c:pt idx="9771">
                  <c:v>0.85040801763530005</c:v>
                </c:pt>
                <c:pt idx="9772">
                  <c:v>0.85049545764919998</c:v>
                </c:pt>
                <c:pt idx="9773">
                  <c:v>0.85059022903439996</c:v>
                </c:pt>
                <c:pt idx="9774">
                  <c:v>0.85061538219449995</c:v>
                </c:pt>
                <c:pt idx="9775">
                  <c:v>0.85072880983349997</c:v>
                </c:pt>
                <c:pt idx="9776">
                  <c:v>0.85078704357150003</c:v>
                </c:pt>
                <c:pt idx="9777">
                  <c:v>0.85088860988619996</c:v>
                </c:pt>
                <c:pt idx="9778">
                  <c:v>0.85097700357439998</c:v>
                </c:pt>
                <c:pt idx="9779">
                  <c:v>0.8510649800301</c:v>
                </c:pt>
                <c:pt idx="9780">
                  <c:v>0.85119450092320004</c:v>
                </c:pt>
                <c:pt idx="9781">
                  <c:v>0.85137140750889995</c:v>
                </c:pt>
                <c:pt idx="9782">
                  <c:v>0.85142678022380003</c:v>
                </c:pt>
                <c:pt idx="9783">
                  <c:v>0.85156905651089998</c:v>
                </c:pt>
                <c:pt idx="9784">
                  <c:v>0.85159593820570001</c:v>
                </c:pt>
                <c:pt idx="9785">
                  <c:v>0.85175818204880005</c:v>
                </c:pt>
                <c:pt idx="9786">
                  <c:v>0.85177570581439999</c:v>
                </c:pt>
                <c:pt idx="9787">
                  <c:v>0.85193049907679996</c:v>
                </c:pt>
                <c:pt idx="9788">
                  <c:v>0.85195630788800003</c:v>
                </c:pt>
                <c:pt idx="9789">
                  <c:v>0.85209155082700005</c:v>
                </c:pt>
                <c:pt idx="9790">
                  <c:v>0.85214984416960005</c:v>
                </c:pt>
                <c:pt idx="9791">
                  <c:v>0.85235083103179998</c:v>
                </c:pt>
                <c:pt idx="9792">
                  <c:v>0.852642416954</c:v>
                </c:pt>
                <c:pt idx="9793">
                  <c:v>0.85303968191150004</c:v>
                </c:pt>
                <c:pt idx="9794">
                  <c:v>0.85337197780609997</c:v>
                </c:pt>
                <c:pt idx="9795">
                  <c:v>0.85373312234880006</c:v>
                </c:pt>
                <c:pt idx="9796">
                  <c:v>0.85384124517439997</c:v>
                </c:pt>
                <c:pt idx="9797">
                  <c:v>0.85397714376449996</c:v>
                </c:pt>
                <c:pt idx="9798">
                  <c:v>0.8540250062943</c:v>
                </c:pt>
                <c:pt idx="9799">
                  <c:v>0.85410416126249999</c:v>
                </c:pt>
                <c:pt idx="9800">
                  <c:v>0.85425001382830001</c:v>
                </c:pt>
                <c:pt idx="9801">
                  <c:v>0.8543094396591</c:v>
                </c:pt>
                <c:pt idx="9802">
                  <c:v>0.85436332225800005</c:v>
                </c:pt>
                <c:pt idx="9803">
                  <c:v>0.85455471277240003</c:v>
                </c:pt>
                <c:pt idx="9804">
                  <c:v>0.85472869873049995</c:v>
                </c:pt>
                <c:pt idx="9805">
                  <c:v>0.85497260093689997</c:v>
                </c:pt>
                <c:pt idx="9806">
                  <c:v>0.85502278804779996</c:v>
                </c:pt>
                <c:pt idx="9807">
                  <c:v>0.85528486967090001</c:v>
                </c:pt>
                <c:pt idx="9808">
                  <c:v>0.85562890768050004</c:v>
                </c:pt>
                <c:pt idx="9809">
                  <c:v>0.85586476325990002</c:v>
                </c:pt>
                <c:pt idx="9810">
                  <c:v>0.85605645179750001</c:v>
                </c:pt>
                <c:pt idx="9811">
                  <c:v>0.85623836517329999</c:v>
                </c:pt>
                <c:pt idx="9812">
                  <c:v>0.85629022121429998</c:v>
                </c:pt>
                <c:pt idx="9813">
                  <c:v>0.85641187429429999</c:v>
                </c:pt>
                <c:pt idx="9814">
                  <c:v>0.85640931129459996</c:v>
                </c:pt>
                <c:pt idx="9815">
                  <c:v>0.85647290945050003</c:v>
                </c:pt>
                <c:pt idx="9816">
                  <c:v>0.8565585613251</c:v>
                </c:pt>
                <c:pt idx="9817">
                  <c:v>0.85656827688220005</c:v>
                </c:pt>
                <c:pt idx="9818">
                  <c:v>0.8566153645515</c:v>
                </c:pt>
                <c:pt idx="9819">
                  <c:v>0.85672307014469995</c:v>
                </c:pt>
                <c:pt idx="9820">
                  <c:v>0.85673797130579998</c:v>
                </c:pt>
                <c:pt idx="9821">
                  <c:v>0.85686123371120004</c:v>
                </c:pt>
                <c:pt idx="9822">
                  <c:v>0.85689675807950005</c:v>
                </c:pt>
                <c:pt idx="9823">
                  <c:v>0.85700315237049995</c:v>
                </c:pt>
                <c:pt idx="9824">
                  <c:v>0.85708826780320002</c:v>
                </c:pt>
                <c:pt idx="9825">
                  <c:v>0.85730981826779995</c:v>
                </c:pt>
                <c:pt idx="9826">
                  <c:v>0.8575111031532</c:v>
                </c:pt>
                <c:pt idx="9827">
                  <c:v>0.85764843225480003</c:v>
                </c:pt>
                <c:pt idx="9828">
                  <c:v>0.85770231485369997</c:v>
                </c:pt>
                <c:pt idx="9829">
                  <c:v>0.85790437459949997</c:v>
                </c:pt>
                <c:pt idx="9830">
                  <c:v>0.85812813043589997</c:v>
                </c:pt>
                <c:pt idx="9831">
                  <c:v>0.85834765434269999</c:v>
                </c:pt>
                <c:pt idx="9832">
                  <c:v>0.85842657089230001</c:v>
                </c:pt>
                <c:pt idx="9833">
                  <c:v>0.85845315456390003</c:v>
                </c:pt>
                <c:pt idx="9834">
                  <c:v>0.85849416255949995</c:v>
                </c:pt>
                <c:pt idx="9835">
                  <c:v>0.85857814550400002</c:v>
                </c:pt>
                <c:pt idx="9836">
                  <c:v>0.85866755247119997</c:v>
                </c:pt>
                <c:pt idx="9837">
                  <c:v>0.85874938964839997</c:v>
                </c:pt>
                <c:pt idx="9838">
                  <c:v>0.85879528522490001</c:v>
                </c:pt>
                <c:pt idx="9839">
                  <c:v>0.85882568359379996</c:v>
                </c:pt>
                <c:pt idx="9840">
                  <c:v>0.85885810852050004</c:v>
                </c:pt>
                <c:pt idx="9841">
                  <c:v>0.85891741514209996</c:v>
                </c:pt>
                <c:pt idx="9842">
                  <c:v>0.85900151729579999</c:v>
                </c:pt>
                <c:pt idx="9843">
                  <c:v>0.85908371210099999</c:v>
                </c:pt>
                <c:pt idx="9844">
                  <c:v>0.85916179418560001</c:v>
                </c:pt>
                <c:pt idx="9845">
                  <c:v>0.85952800512310001</c:v>
                </c:pt>
                <c:pt idx="9846">
                  <c:v>0.85970228910449997</c:v>
                </c:pt>
                <c:pt idx="9847">
                  <c:v>0.85985964536670001</c:v>
                </c:pt>
                <c:pt idx="9848">
                  <c:v>0.85993248224259999</c:v>
                </c:pt>
                <c:pt idx="9849">
                  <c:v>0.86006098985669999</c:v>
                </c:pt>
                <c:pt idx="9850">
                  <c:v>0.86008894443509998</c:v>
                </c:pt>
                <c:pt idx="9851">
                  <c:v>0.86024409532549995</c:v>
                </c:pt>
                <c:pt idx="9852">
                  <c:v>0.86026048660279997</c:v>
                </c:pt>
                <c:pt idx="9853">
                  <c:v>0.86068779230119996</c:v>
                </c:pt>
                <c:pt idx="9854">
                  <c:v>0.86092019081119997</c:v>
                </c:pt>
                <c:pt idx="9855">
                  <c:v>0.86107540130619997</c:v>
                </c:pt>
                <c:pt idx="9856">
                  <c:v>0.86109960079189996</c:v>
                </c:pt>
                <c:pt idx="9857">
                  <c:v>0.86122870445249999</c:v>
                </c:pt>
                <c:pt idx="9858">
                  <c:v>0.86127865314480001</c:v>
                </c:pt>
                <c:pt idx="9859">
                  <c:v>0.86131656169890003</c:v>
                </c:pt>
                <c:pt idx="9860">
                  <c:v>0.86144375801090001</c:v>
                </c:pt>
                <c:pt idx="9861">
                  <c:v>0.8614395856857</c:v>
                </c:pt>
                <c:pt idx="9862">
                  <c:v>0.86150598526</c:v>
                </c:pt>
                <c:pt idx="9863">
                  <c:v>0.86158990859990003</c:v>
                </c:pt>
                <c:pt idx="9864">
                  <c:v>0.86159342527390004</c:v>
                </c:pt>
                <c:pt idx="9865">
                  <c:v>0.86175924539570004</c:v>
                </c:pt>
                <c:pt idx="9866">
                  <c:v>0.86179596185679996</c:v>
                </c:pt>
                <c:pt idx="9867">
                  <c:v>0.86196309328080001</c:v>
                </c:pt>
                <c:pt idx="9868">
                  <c:v>0.86214959621429998</c:v>
                </c:pt>
                <c:pt idx="9869">
                  <c:v>0.86241942644119995</c:v>
                </c:pt>
                <c:pt idx="9870">
                  <c:v>0.86266994476320003</c:v>
                </c:pt>
                <c:pt idx="9871">
                  <c:v>0.86284089088439997</c:v>
                </c:pt>
                <c:pt idx="9872">
                  <c:v>0.86295807361599997</c:v>
                </c:pt>
                <c:pt idx="9873">
                  <c:v>0.8632720112801</c:v>
                </c:pt>
                <c:pt idx="9874">
                  <c:v>0.86332410573959995</c:v>
                </c:pt>
                <c:pt idx="9875">
                  <c:v>0.86359703540800004</c:v>
                </c:pt>
                <c:pt idx="9876">
                  <c:v>0.863817512989</c:v>
                </c:pt>
                <c:pt idx="9877">
                  <c:v>0.86419308185580002</c:v>
                </c:pt>
                <c:pt idx="9878">
                  <c:v>0.86452084779740002</c:v>
                </c:pt>
                <c:pt idx="9879">
                  <c:v>0.86489540338519999</c:v>
                </c:pt>
                <c:pt idx="9880">
                  <c:v>0.86514967679980004</c:v>
                </c:pt>
                <c:pt idx="9881">
                  <c:v>0.8651927113533</c:v>
                </c:pt>
                <c:pt idx="9882">
                  <c:v>0.86533433198929999</c:v>
                </c:pt>
                <c:pt idx="9883">
                  <c:v>0.86535859107970003</c:v>
                </c:pt>
                <c:pt idx="9884">
                  <c:v>0.86551010608669998</c:v>
                </c:pt>
                <c:pt idx="9885">
                  <c:v>0.86557441949839997</c:v>
                </c:pt>
                <c:pt idx="9886">
                  <c:v>0.8657254576683</c:v>
                </c:pt>
                <c:pt idx="9887">
                  <c:v>0.86587381362920002</c:v>
                </c:pt>
                <c:pt idx="9888">
                  <c:v>0.86590868234630003</c:v>
                </c:pt>
                <c:pt idx="9889">
                  <c:v>0.86604017019269997</c:v>
                </c:pt>
                <c:pt idx="9890">
                  <c:v>0.86607617139820003</c:v>
                </c:pt>
                <c:pt idx="9891">
                  <c:v>0.86623418331150004</c:v>
                </c:pt>
                <c:pt idx="9892">
                  <c:v>0.8662602901459</c:v>
                </c:pt>
                <c:pt idx="9893">
                  <c:v>0.86641430854799995</c:v>
                </c:pt>
                <c:pt idx="9894">
                  <c:v>0.86643469333650003</c:v>
                </c:pt>
                <c:pt idx="9895">
                  <c:v>0.86660552024839999</c:v>
                </c:pt>
                <c:pt idx="9896">
                  <c:v>0.86669808626169997</c:v>
                </c:pt>
                <c:pt idx="9897">
                  <c:v>0.86678922176359996</c:v>
                </c:pt>
                <c:pt idx="9898">
                  <c:v>0.86685222387310001</c:v>
                </c:pt>
                <c:pt idx="9899">
                  <c:v>0.86698323488240003</c:v>
                </c:pt>
                <c:pt idx="9900">
                  <c:v>0.86716306209560001</c:v>
                </c:pt>
                <c:pt idx="9901">
                  <c:v>0.86735874414439995</c:v>
                </c:pt>
                <c:pt idx="9902">
                  <c:v>0.86764484643939999</c:v>
                </c:pt>
                <c:pt idx="9903">
                  <c:v>0.86769509315490001</c:v>
                </c:pt>
                <c:pt idx="9904">
                  <c:v>0.86771947145460004</c:v>
                </c:pt>
                <c:pt idx="9905">
                  <c:v>0.86777436733250002</c:v>
                </c:pt>
                <c:pt idx="9906">
                  <c:v>0.86785459518429997</c:v>
                </c:pt>
                <c:pt idx="9907">
                  <c:v>0.86793488264079999</c:v>
                </c:pt>
                <c:pt idx="9908">
                  <c:v>0.86798828840260001</c:v>
                </c:pt>
                <c:pt idx="9909">
                  <c:v>0.86801421642300003</c:v>
                </c:pt>
                <c:pt idx="9910">
                  <c:v>0.86803841590880004</c:v>
                </c:pt>
                <c:pt idx="9911">
                  <c:v>0.86814481019970002</c:v>
                </c:pt>
                <c:pt idx="9912">
                  <c:v>0.86829334497449995</c:v>
                </c:pt>
                <c:pt idx="9913">
                  <c:v>0.86834311485290006</c:v>
                </c:pt>
                <c:pt idx="9914">
                  <c:v>0.86842036247249998</c:v>
                </c:pt>
                <c:pt idx="9915">
                  <c:v>0.86857801675799995</c:v>
                </c:pt>
                <c:pt idx="9916">
                  <c:v>0.86865407228470004</c:v>
                </c:pt>
                <c:pt idx="9917">
                  <c:v>0.86871278285980003</c:v>
                </c:pt>
                <c:pt idx="9918">
                  <c:v>0.86886912584300002</c:v>
                </c:pt>
                <c:pt idx="9919">
                  <c:v>0.86893665790560004</c:v>
                </c:pt>
                <c:pt idx="9920">
                  <c:v>0.86898434162140004</c:v>
                </c:pt>
                <c:pt idx="9921">
                  <c:v>0.86912530660630005</c:v>
                </c:pt>
                <c:pt idx="9922">
                  <c:v>0.86945986747740001</c:v>
                </c:pt>
                <c:pt idx="9923">
                  <c:v>0.86969792842860005</c:v>
                </c:pt>
                <c:pt idx="9924">
                  <c:v>0.86989653110499998</c:v>
                </c:pt>
                <c:pt idx="9925">
                  <c:v>0.87013769149779996</c:v>
                </c:pt>
                <c:pt idx="9926">
                  <c:v>0.87028080224990001</c:v>
                </c:pt>
                <c:pt idx="9927">
                  <c:v>0.87034946680070002</c:v>
                </c:pt>
                <c:pt idx="9928">
                  <c:v>0.87044292688369995</c:v>
                </c:pt>
                <c:pt idx="9929">
                  <c:v>0.87045145034789995</c:v>
                </c:pt>
                <c:pt idx="9930">
                  <c:v>0.87060737609859995</c:v>
                </c:pt>
                <c:pt idx="9931">
                  <c:v>0.87070304155349998</c:v>
                </c:pt>
                <c:pt idx="9932">
                  <c:v>0.87078493833540005</c:v>
                </c:pt>
                <c:pt idx="9933">
                  <c:v>0.87090241909029997</c:v>
                </c:pt>
                <c:pt idx="9934">
                  <c:v>0.87094080448150002</c:v>
                </c:pt>
                <c:pt idx="9935">
                  <c:v>0.8709837198257</c:v>
                </c:pt>
                <c:pt idx="9936">
                  <c:v>0.87111061811449997</c:v>
                </c:pt>
                <c:pt idx="9937">
                  <c:v>0.87114524841310004</c:v>
                </c:pt>
                <c:pt idx="9938">
                  <c:v>0.87132245302199995</c:v>
                </c:pt>
                <c:pt idx="9939">
                  <c:v>0.8715569972992</c:v>
                </c:pt>
                <c:pt idx="9940">
                  <c:v>0.87169551849369997</c:v>
                </c:pt>
                <c:pt idx="9941">
                  <c:v>0.87186676263810003</c:v>
                </c:pt>
                <c:pt idx="9942">
                  <c:v>0.87190759181980004</c:v>
                </c:pt>
                <c:pt idx="9943">
                  <c:v>0.87205052375790004</c:v>
                </c:pt>
                <c:pt idx="9944">
                  <c:v>0.87213778495789995</c:v>
                </c:pt>
                <c:pt idx="9945">
                  <c:v>0.87248992919919999</c:v>
                </c:pt>
                <c:pt idx="9946">
                  <c:v>0.87264198064800003</c:v>
                </c:pt>
                <c:pt idx="9947">
                  <c:v>0.87272000312810005</c:v>
                </c:pt>
                <c:pt idx="9948">
                  <c:v>0.87311559915540005</c:v>
                </c:pt>
                <c:pt idx="9949">
                  <c:v>0.87340879440310004</c:v>
                </c:pt>
                <c:pt idx="9950">
                  <c:v>0.87351453304290005</c:v>
                </c:pt>
                <c:pt idx="9951">
                  <c:v>0.87354207038880005</c:v>
                </c:pt>
                <c:pt idx="9952">
                  <c:v>0.87365531921390005</c:v>
                </c:pt>
                <c:pt idx="9953">
                  <c:v>0.87369650602339999</c:v>
                </c:pt>
                <c:pt idx="9954">
                  <c:v>0.87375921010970004</c:v>
                </c:pt>
                <c:pt idx="9955">
                  <c:v>0.8738459944725</c:v>
                </c:pt>
                <c:pt idx="9956">
                  <c:v>0.87397164106369996</c:v>
                </c:pt>
                <c:pt idx="9957">
                  <c:v>0.87401169538500001</c:v>
                </c:pt>
                <c:pt idx="9958">
                  <c:v>0.87415778636929997</c:v>
                </c:pt>
                <c:pt idx="9959">
                  <c:v>0.8741811513901</c:v>
                </c:pt>
                <c:pt idx="9960">
                  <c:v>0.87433665990830001</c:v>
                </c:pt>
                <c:pt idx="9961">
                  <c:v>0.87445616722109998</c:v>
                </c:pt>
                <c:pt idx="9962">
                  <c:v>0.87452918291089998</c:v>
                </c:pt>
                <c:pt idx="9963">
                  <c:v>0.87464082241060004</c:v>
                </c:pt>
                <c:pt idx="9964">
                  <c:v>0.87472420930859995</c:v>
                </c:pt>
                <c:pt idx="9965">
                  <c:v>0.87482672929759997</c:v>
                </c:pt>
                <c:pt idx="9966">
                  <c:v>0.87516993284230005</c:v>
                </c:pt>
                <c:pt idx="9967">
                  <c:v>0.87560206651689998</c:v>
                </c:pt>
                <c:pt idx="9968">
                  <c:v>0.87591958045959994</c:v>
                </c:pt>
                <c:pt idx="9969">
                  <c:v>0.8760993480682</c:v>
                </c:pt>
                <c:pt idx="9970">
                  <c:v>0.87616801261900001</c:v>
                </c:pt>
                <c:pt idx="9971">
                  <c:v>0.87632215023040005</c:v>
                </c:pt>
                <c:pt idx="9972">
                  <c:v>0.87638467550279997</c:v>
                </c:pt>
                <c:pt idx="9973">
                  <c:v>0.8764542341232</c:v>
                </c:pt>
                <c:pt idx="9974">
                  <c:v>0.87660682201390006</c:v>
                </c:pt>
                <c:pt idx="9975">
                  <c:v>0.87667214870450005</c:v>
                </c:pt>
                <c:pt idx="9976">
                  <c:v>0.87672990560529995</c:v>
                </c:pt>
                <c:pt idx="9977">
                  <c:v>0.87688606977460004</c:v>
                </c:pt>
                <c:pt idx="9978">
                  <c:v>0.87696820497509997</c:v>
                </c:pt>
                <c:pt idx="9979">
                  <c:v>0.87701457738879995</c:v>
                </c:pt>
                <c:pt idx="9980">
                  <c:v>0.87720555067060002</c:v>
                </c:pt>
                <c:pt idx="9981">
                  <c:v>0.87749129533769998</c:v>
                </c:pt>
                <c:pt idx="9982">
                  <c:v>0.87772810459140005</c:v>
                </c:pt>
                <c:pt idx="9983">
                  <c:v>0.87782126665119997</c:v>
                </c:pt>
                <c:pt idx="9984">
                  <c:v>0.87794804573060004</c:v>
                </c:pt>
                <c:pt idx="9985">
                  <c:v>0.87798416614529995</c:v>
                </c:pt>
                <c:pt idx="9986">
                  <c:v>0.87803262472150001</c:v>
                </c:pt>
                <c:pt idx="9987">
                  <c:v>0.87812602519990002</c:v>
                </c:pt>
                <c:pt idx="9988">
                  <c:v>0.87813711166380004</c:v>
                </c:pt>
                <c:pt idx="9989">
                  <c:v>0.87817811965939996</c:v>
                </c:pt>
                <c:pt idx="9990">
                  <c:v>0.87826788425449998</c:v>
                </c:pt>
                <c:pt idx="9991">
                  <c:v>0.87827253341669997</c:v>
                </c:pt>
                <c:pt idx="9992">
                  <c:v>0.87835526466369995</c:v>
                </c:pt>
                <c:pt idx="9993">
                  <c:v>0.87840247154240003</c:v>
                </c:pt>
                <c:pt idx="9994">
                  <c:v>0.8784394860268</c:v>
                </c:pt>
                <c:pt idx="9995">
                  <c:v>0.87854367494579999</c:v>
                </c:pt>
                <c:pt idx="9996">
                  <c:v>0.87855964899060002</c:v>
                </c:pt>
                <c:pt idx="9997">
                  <c:v>0.87859201431269995</c:v>
                </c:pt>
                <c:pt idx="9998">
                  <c:v>0.87869584560390002</c:v>
                </c:pt>
                <c:pt idx="9999">
                  <c:v>0.87871313095089998</c:v>
                </c:pt>
                <c:pt idx="10000">
                  <c:v>0.87874281406400001</c:v>
                </c:pt>
                <c:pt idx="10001">
                  <c:v>0.87885385751720002</c:v>
                </c:pt>
                <c:pt idx="10002">
                  <c:v>0.87888389825820001</c:v>
                </c:pt>
                <c:pt idx="10003">
                  <c:v>0.87906616926189995</c:v>
                </c:pt>
                <c:pt idx="10004">
                  <c:v>0.87924969196320002</c:v>
                </c:pt>
                <c:pt idx="10005">
                  <c:v>0.87933623790740001</c:v>
                </c:pt>
                <c:pt idx="10006">
                  <c:v>0.87945050001140002</c:v>
                </c:pt>
                <c:pt idx="10007">
                  <c:v>0.87965482473370005</c:v>
                </c:pt>
                <c:pt idx="10008">
                  <c:v>0.87986284494400002</c:v>
                </c:pt>
                <c:pt idx="10009">
                  <c:v>0.88007986545560002</c:v>
                </c:pt>
                <c:pt idx="10010">
                  <c:v>0.88051486015320002</c:v>
                </c:pt>
                <c:pt idx="10011">
                  <c:v>0.88082641363140002</c:v>
                </c:pt>
                <c:pt idx="10012">
                  <c:v>0.88123106956480002</c:v>
                </c:pt>
                <c:pt idx="10013">
                  <c:v>0.88127362728119996</c:v>
                </c:pt>
                <c:pt idx="10014">
                  <c:v>0.88140630722049995</c:v>
                </c:pt>
                <c:pt idx="10015">
                  <c:v>0.88150036334990001</c:v>
                </c:pt>
                <c:pt idx="10016">
                  <c:v>0.88158667087550002</c:v>
                </c:pt>
                <c:pt idx="10017">
                  <c:v>0.88196909427640002</c:v>
                </c:pt>
                <c:pt idx="10018">
                  <c:v>0.88209724426269998</c:v>
                </c:pt>
                <c:pt idx="10019">
                  <c:v>0.88241785764689995</c:v>
                </c:pt>
                <c:pt idx="10020">
                  <c:v>0.88259148597720005</c:v>
                </c:pt>
                <c:pt idx="10021">
                  <c:v>0.88267517089839997</c:v>
                </c:pt>
                <c:pt idx="10022">
                  <c:v>0.88305163383480001</c:v>
                </c:pt>
                <c:pt idx="10023">
                  <c:v>0.88332152366640004</c:v>
                </c:pt>
                <c:pt idx="10024">
                  <c:v>0.88365870714189998</c:v>
                </c:pt>
                <c:pt idx="10025">
                  <c:v>0.88396590948099996</c:v>
                </c:pt>
                <c:pt idx="10026">
                  <c:v>0.88402599096300005</c:v>
                </c:pt>
                <c:pt idx="10027">
                  <c:v>0.88401877880099999</c:v>
                </c:pt>
                <c:pt idx="10028">
                  <c:v>0.88413614034650001</c:v>
                </c:pt>
                <c:pt idx="10029">
                  <c:v>0.88410913944239999</c:v>
                </c:pt>
                <c:pt idx="10030">
                  <c:v>0.88450819253919999</c:v>
                </c:pt>
                <c:pt idx="10031">
                  <c:v>0.88472622632980003</c:v>
                </c:pt>
                <c:pt idx="10032">
                  <c:v>0.8848707675934</c:v>
                </c:pt>
                <c:pt idx="10033">
                  <c:v>0.8849956393242</c:v>
                </c:pt>
                <c:pt idx="10034">
                  <c:v>0.88506287336349998</c:v>
                </c:pt>
                <c:pt idx="10035">
                  <c:v>0.88544321060179998</c:v>
                </c:pt>
                <c:pt idx="10036">
                  <c:v>0.88551825284959995</c:v>
                </c:pt>
                <c:pt idx="10037">
                  <c:v>0.88556706905360005</c:v>
                </c:pt>
                <c:pt idx="10038">
                  <c:v>0.88571208715439997</c:v>
                </c:pt>
                <c:pt idx="10039">
                  <c:v>0.88581609725949995</c:v>
                </c:pt>
                <c:pt idx="10040">
                  <c:v>0.88585478067400003</c:v>
                </c:pt>
                <c:pt idx="10041">
                  <c:v>0.88597667217249998</c:v>
                </c:pt>
                <c:pt idx="10042">
                  <c:v>0.88611137866970002</c:v>
                </c:pt>
                <c:pt idx="10043">
                  <c:v>0.88650929927830002</c:v>
                </c:pt>
                <c:pt idx="10044">
                  <c:v>0.88675588369369995</c:v>
                </c:pt>
                <c:pt idx="10045">
                  <c:v>0.88714891672130003</c:v>
                </c:pt>
                <c:pt idx="10046">
                  <c:v>0.88716959953310004</c:v>
                </c:pt>
                <c:pt idx="10047">
                  <c:v>0.88731312751769997</c:v>
                </c:pt>
                <c:pt idx="10048">
                  <c:v>0.88734221458439999</c:v>
                </c:pt>
                <c:pt idx="10049">
                  <c:v>0.88735276460650003</c:v>
                </c:pt>
                <c:pt idx="10050">
                  <c:v>0.8875012397766</c:v>
                </c:pt>
                <c:pt idx="10051">
                  <c:v>0.88750219345089998</c:v>
                </c:pt>
                <c:pt idx="10052">
                  <c:v>0.88753771781919999</c:v>
                </c:pt>
                <c:pt idx="10053">
                  <c:v>0.88764786720279998</c:v>
                </c:pt>
                <c:pt idx="10054">
                  <c:v>0.88766545057299995</c:v>
                </c:pt>
                <c:pt idx="10055">
                  <c:v>0.88768070936200005</c:v>
                </c:pt>
                <c:pt idx="10056">
                  <c:v>0.88779532909390002</c:v>
                </c:pt>
                <c:pt idx="10057">
                  <c:v>0.88783323764800004</c:v>
                </c:pt>
                <c:pt idx="10058">
                  <c:v>0.88784348964689996</c:v>
                </c:pt>
                <c:pt idx="10059">
                  <c:v>0.88800466060640004</c:v>
                </c:pt>
                <c:pt idx="10060">
                  <c:v>0.88803279399870005</c:v>
                </c:pt>
                <c:pt idx="10061">
                  <c:v>0.88822668790820003</c:v>
                </c:pt>
                <c:pt idx="10062">
                  <c:v>0.88838893175129996</c:v>
                </c:pt>
                <c:pt idx="10063">
                  <c:v>0.88851052522660001</c:v>
                </c:pt>
                <c:pt idx="10064">
                  <c:v>0.88866764307019996</c:v>
                </c:pt>
                <c:pt idx="10065">
                  <c:v>0.88888406753539995</c:v>
                </c:pt>
                <c:pt idx="10066">
                  <c:v>0.88900345563890004</c:v>
                </c:pt>
                <c:pt idx="10067">
                  <c:v>0.8891128897667</c:v>
                </c:pt>
                <c:pt idx="10068">
                  <c:v>0.88924008607859995</c:v>
                </c:pt>
                <c:pt idx="10069">
                  <c:v>0.88939237594599996</c:v>
                </c:pt>
                <c:pt idx="10070">
                  <c:v>0.88959848880769998</c:v>
                </c:pt>
                <c:pt idx="10071">
                  <c:v>0.88982987403869995</c:v>
                </c:pt>
                <c:pt idx="10072">
                  <c:v>0.89006084203720004</c:v>
                </c:pt>
                <c:pt idx="10073">
                  <c:v>0.89026433229449997</c:v>
                </c:pt>
                <c:pt idx="10074">
                  <c:v>0.89046591520310003</c:v>
                </c:pt>
                <c:pt idx="10075">
                  <c:v>0.89062583446499999</c:v>
                </c:pt>
                <c:pt idx="10076">
                  <c:v>0.89078569412230002</c:v>
                </c:pt>
                <c:pt idx="10077">
                  <c:v>0.89095932245249998</c:v>
                </c:pt>
                <c:pt idx="10078">
                  <c:v>0.89111357927320001</c:v>
                </c:pt>
                <c:pt idx="10079">
                  <c:v>0.89121502637859995</c:v>
                </c:pt>
                <c:pt idx="10080">
                  <c:v>0.89128679037089997</c:v>
                </c:pt>
                <c:pt idx="10081">
                  <c:v>0.89134949445720002</c:v>
                </c:pt>
                <c:pt idx="10082">
                  <c:v>0.89141535758970003</c:v>
                </c:pt>
                <c:pt idx="10083">
                  <c:v>0.89151000976560002</c:v>
                </c:pt>
                <c:pt idx="10084">
                  <c:v>0.89160192012789996</c:v>
                </c:pt>
                <c:pt idx="10085">
                  <c:v>0.89165771007539996</c:v>
                </c:pt>
                <c:pt idx="10086">
                  <c:v>0.89168751239779998</c:v>
                </c:pt>
                <c:pt idx="10087">
                  <c:v>0.89171248674390002</c:v>
                </c:pt>
                <c:pt idx="10088">
                  <c:v>0.89180117845539997</c:v>
                </c:pt>
                <c:pt idx="10089">
                  <c:v>0.89193558692929997</c:v>
                </c:pt>
                <c:pt idx="10090">
                  <c:v>0.89196723699570002</c:v>
                </c:pt>
                <c:pt idx="10091">
                  <c:v>0.89209729433060003</c:v>
                </c:pt>
                <c:pt idx="10092">
                  <c:v>0.89217913150789996</c:v>
                </c:pt>
                <c:pt idx="10093">
                  <c:v>0.89220774173740003</c:v>
                </c:pt>
                <c:pt idx="10094">
                  <c:v>0.89235126972199996</c:v>
                </c:pt>
                <c:pt idx="10095">
                  <c:v>0.89258760213849997</c:v>
                </c:pt>
                <c:pt idx="10096">
                  <c:v>0.89270097017289995</c:v>
                </c:pt>
                <c:pt idx="10097">
                  <c:v>0.89280545711519999</c:v>
                </c:pt>
                <c:pt idx="10098">
                  <c:v>0.89279657602310003</c:v>
                </c:pt>
                <c:pt idx="10099">
                  <c:v>0.89290034770969995</c:v>
                </c:pt>
                <c:pt idx="10100">
                  <c:v>0.89291018247599996</c:v>
                </c:pt>
                <c:pt idx="10101">
                  <c:v>0.8930085301399</c:v>
                </c:pt>
                <c:pt idx="10102">
                  <c:v>0.89310532808300003</c:v>
                </c:pt>
                <c:pt idx="10103">
                  <c:v>0.89337736368179999</c:v>
                </c:pt>
                <c:pt idx="10104">
                  <c:v>0.89364761114119995</c:v>
                </c:pt>
                <c:pt idx="10105">
                  <c:v>0.89391684532170002</c:v>
                </c:pt>
                <c:pt idx="10106">
                  <c:v>0.89406341314320004</c:v>
                </c:pt>
                <c:pt idx="10107">
                  <c:v>0.89420390129089999</c:v>
                </c:pt>
                <c:pt idx="10108">
                  <c:v>0.89423149824140002</c:v>
                </c:pt>
                <c:pt idx="10109">
                  <c:v>0.89435613155360005</c:v>
                </c:pt>
                <c:pt idx="10110">
                  <c:v>0.89443475008009998</c:v>
                </c:pt>
                <c:pt idx="10111">
                  <c:v>0.89451062679290005</c:v>
                </c:pt>
                <c:pt idx="10112">
                  <c:v>0.89464324712749999</c:v>
                </c:pt>
                <c:pt idx="10113">
                  <c:v>0.89466995000839999</c:v>
                </c:pt>
                <c:pt idx="10114">
                  <c:v>0.89480727911000002</c:v>
                </c:pt>
                <c:pt idx="10115">
                  <c:v>0.89495575428009999</c:v>
                </c:pt>
                <c:pt idx="10116">
                  <c:v>0.89497292041779997</c:v>
                </c:pt>
                <c:pt idx="10117">
                  <c:v>0.89509820938109996</c:v>
                </c:pt>
                <c:pt idx="10118">
                  <c:v>0.89511799812320003</c:v>
                </c:pt>
                <c:pt idx="10119">
                  <c:v>0.89525592327119996</c:v>
                </c:pt>
                <c:pt idx="10120">
                  <c:v>0.89541125297549995</c:v>
                </c:pt>
                <c:pt idx="10121">
                  <c:v>0.89554399251939998</c:v>
                </c:pt>
                <c:pt idx="10122">
                  <c:v>0.89580744504929999</c:v>
                </c:pt>
                <c:pt idx="10123">
                  <c:v>0.89614760875699995</c:v>
                </c:pt>
                <c:pt idx="10124">
                  <c:v>0.89619290828700005</c:v>
                </c:pt>
                <c:pt idx="10125">
                  <c:v>0.8963266611099</c:v>
                </c:pt>
                <c:pt idx="10126">
                  <c:v>0.89640980958939998</c:v>
                </c:pt>
                <c:pt idx="10127">
                  <c:v>0.89646190404890003</c:v>
                </c:pt>
                <c:pt idx="10128">
                  <c:v>0.89658689498900002</c:v>
                </c:pt>
                <c:pt idx="10129">
                  <c:v>0.89667260646820002</c:v>
                </c:pt>
                <c:pt idx="10130">
                  <c:v>0.89681339263920001</c:v>
                </c:pt>
                <c:pt idx="10131">
                  <c:v>0.89691847562789995</c:v>
                </c:pt>
                <c:pt idx="10132">
                  <c:v>0.89708977937699996</c:v>
                </c:pt>
                <c:pt idx="10133">
                  <c:v>0.89729022979740003</c:v>
                </c:pt>
                <c:pt idx="10134">
                  <c:v>0.89756751060490003</c:v>
                </c:pt>
                <c:pt idx="10135">
                  <c:v>0.89767909049990002</c:v>
                </c:pt>
                <c:pt idx="10136">
                  <c:v>0.89801758527760001</c:v>
                </c:pt>
                <c:pt idx="10137">
                  <c:v>0.89818370342249998</c:v>
                </c:pt>
                <c:pt idx="10138">
                  <c:v>0.89844059944150001</c:v>
                </c:pt>
                <c:pt idx="10139">
                  <c:v>0.89858466386799996</c:v>
                </c:pt>
                <c:pt idx="10140">
                  <c:v>0.89865326881410001</c:v>
                </c:pt>
                <c:pt idx="10141">
                  <c:v>0.89875310659410002</c:v>
                </c:pt>
                <c:pt idx="10142">
                  <c:v>0.89887136220929997</c:v>
                </c:pt>
                <c:pt idx="10143">
                  <c:v>0.89889985322949995</c:v>
                </c:pt>
                <c:pt idx="10144">
                  <c:v>0.89896094799040005</c:v>
                </c:pt>
                <c:pt idx="10145">
                  <c:v>0.89905291795730002</c:v>
                </c:pt>
                <c:pt idx="10146">
                  <c:v>0.89910906553269998</c:v>
                </c:pt>
                <c:pt idx="10147">
                  <c:v>0.89943683147429998</c:v>
                </c:pt>
                <c:pt idx="10148">
                  <c:v>0.89974957704540004</c:v>
                </c:pt>
                <c:pt idx="10149">
                  <c:v>0.89985877275470005</c:v>
                </c:pt>
                <c:pt idx="10150">
                  <c:v>0.89997869730000002</c:v>
                </c:pt>
                <c:pt idx="10151">
                  <c:v>0.90008419752119995</c:v>
                </c:pt>
                <c:pt idx="10152">
                  <c:v>0.90014201402659999</c:v>
                </c:pt>
                <c:pt idx="10153">
                  <c:v>0.90029388666150001</c:v>
                </c:pt>
                <c:pt idx="10154">
                  <c:v>0.90057778358459994</c:v>
                </c:pt>
                <c:pt idx="10155">
                  <c:v>0.90073263645169999</c:v>
                </c:pt>
                <c:pt idx="10156">
                  <c:v>0.90085959434509999</c:v>
                </c:pt>
                <c:pt idx="10157">
                  <c:v>0.90097659826279997</c:v>
                </c:pt>
                <c:pt idx="10158">
                  <c:v>0.90109604597089998</c:v>
                </c:pt>
                <c:pt idx="10159">
                  <c:v>0.90124040842060005</c:v>
                </c:pt>
                <c:pt idx="10160">
                  <c:v>0.90162158012390003</c:v>
                </c:pt>
                <c:pt idx="10161">
                  <c:v>0.90182155370710004</c:v>
                </c:pt>
                <c:pt idx="10162">
                  <c:v>0.90197312831880005</c:v>
                </c:pt>
                <c:pt idx="10163">
                  <c:v>0.90199536085130005</c:v>
                </c:pt>
                <c:pt idx="10164">
                  <c:v>0.90213263034820002</c:v>
                </c:pt>
                <c:pt idx="10165">
                  <c:v>0.90215522050859998</c:v>
                </c:pt>
                <c:pt idx="10166">
                  <c:v>0.9022223949432</c:v>
                </c:pt>
                <c:pt idx="10167">
                  <c:v>0.90229564905170001</c:v>
                </c:pt>
                <c:pt idx="10168">
                  <c:v>0.90230685472490002</c:v>
                </c:pt>
                <c:pt idx="10169">
                  <c:v>0.90236192941670001</c:v>
                </c:pt>
                <c:pt idx="10170">
                  <c:v>0.90246152877810004</c:v>
                </c:pt>
                <c:pt idx="10171">
                  <c:v>0.90247929096220003</c:v>
                </c:pt>
                <c:pt idx="10172">
                  <c:v>0.90259116888049995</c:v>
                </c:pt>
                <c:pt idx="10173">
                  <c:v>0.90262997150419999</c:v>
                </c:pt>
                <c:pt idx="10174">
                  <c:v>0.90268582105640005</c:v>
                </c:pt>
                <c:pt idx="10175">
                  <c:v>0.90280616283420001</c:v>
                </c:pt>
                <c:pt idx="10176">
                  <c:v>0.90297770500179997</c:v>
                </c:pt>
                <c:pt idx="10177">
                  <c:v>0.90316969156269999</c:v>
                </c:pt>
                <c:pt idx="10178">
                  <c:v>0.90334099531169998</c:v>
                </c:pt>
                <c:pt idx="10179">
                  <c:v>0.90343123674390002</c:v>
                </c:pt>
                <c:pt idx="10180">
                  <c:v>0.90353423357009999</c:v>
                </c:pt>
                <c:pt idx="10181">
                  <c:v>0.90367859601970002</c:v>
                </c:pt>
                <c:pt idx="10182">
                  <c:v>0.90380620956419999</c:v>
                </c:pt>
                <c:pt idx="10183">
                  <c:v>0.90391606092450005</c:v>
                </c:pt>
                <c:pt idx="10184">
                  <c:v>0.90405219793320002</c:v>
                </c:pt>
                <c:pt idx="10185">
                  <c:v>0.90411752462390005</c:v>
                </c:pt>
                <c:pt idx="10186">
                  <c:v>0.90426874160769999</c:v>
                </c:pt>
                <c:pt idx="10187">
                  <c:v>0.90462815761570003</c:v>
                </c:pt>
                <c:pt idx="10188">
                  <c:v>0.90491521358490001</c:v>
                </c:pt>
                <c:pt idx="10189">
                  <c:v>0.90510642528530005</c:v>
                </c:pt>
                <c:pt idx="10190">
                  <c:v>0.9051724672318</c:v>
                </c:pt>
                <c:pt idx="10191">
                  <c:v>0.90533167123790004</c:v>
                </c:pt>
                <c:pt idx="10192">
                  <c:v>0.90537226200099996</c:v>
                </c:pt>
                <c:pt idx="10193">
                  <c:v>0.90540730953220006</c:v>
                </c:pt>
                <c:pt idx="10194">
                  <c:v>0.90544581413269998</c:v>
                </c:pt>
                <c:pt idx="10195">
                  <c:v>0.90549033880230001</c:v>
                </c:pt>
                <c:pt idx="10196">
                  <c:v>0.90558040142060003</c:v>
                </c:pt>
                <c:pt idx="10197">
                  <c:v>0.90566307306289995</c:v>
                </c:pt>
                <c:pt idx="10198">
                  <c:v>0.90570729970929997</c:v>
                </c:pt>
                <c:pt idx="10199">
                  <c:v>0.90574616193769997</c:v>
                </c:pt>
                <c:pt idx="10200">
                  <c:v>0.90578407049179999</c:v>
                </c:pt>
                <c:pt idx="10201">
                  <c:v>0.90583276748660002</c:v>
                </c:pt>
                <c:pt idx="10202">
                  <c:v>0.90592092275619995</c:v>
                </c:pt>
                <c:pt idx="10203">
                  <c:v>0.90602928400039995</c:v>
                </c:pt>
                <c:pt idx="10204">
                  <c:v>0.90609210729599998</c:v>
                </c:pt>
                <c:pt idx="10205">
                  <c:v>0.90621197223659999</c:v>
                </c:pt>
                <c:pt idx="10206">
                  <c:v>0.90632033348079999</c:v>
                </c:pt>
                <c:pt idx="10207">
                  <c:v>0.90667897462839997</c:v>
                </c:pt>
                <c:pt idx="10208">
                  <c:v>0.9068568348885</c:v>
                </c:pt>
                <c:pt idx="10209">
                  <c:v>0.90688836574550002</c:v>
                </c:pt>
                <c:pt idx="10210">
                  <c:v>0.90701866149900001</c:v>
                </c:pt>
                <c:pt idx="10211">
                  <c:v>0.90705060958859995</c:v>
                </c:pt>
                <c:pt idx="10212">
                  <c:v>0.90715724229810002</c:v>
                </c:pt>
                <c:pt idx="10213">
                  <c:v>0.90719592571259999</c:v>
                </c:pt>
                <c:pt idx="10214">
                  <c:v>0.90725678205490001</c:v>
                </c:pt>
                <c:pt idx="10215">
                  <c:v>0.90733575820919998</c:v>
                </c:pt>
                <c:pt idx="10216">
                  <c:v>0.9073461294174</c:v>
                </c:pt>
                <c:pt idx="10217">
                  <c:v>0.90740180015560001</c:v>
                </c:pt>
                <c:pt idx="10218">
                  <c:v>0.90747731924060004</c:v>
                </c:pt>
                <c:pt idx="10219">
                  <c:v>0.9074904322624</c:v>
                </c:pt>
                <c:pt idx="10220">
                  <c:v>0.90755146741869996</c:v>
                </c:pt>
                <c:pt idx="10221">
                  <c:v>0.90764629840849997</c:v>
                </c:pt>
                <c:pt idx="10222">
                  <c:v>0.90772527456280006</c:v>
                </c:pt>
                <c:pt idx="10223">
                  <c:v>0.90783905982970003</c:v>
                </c:pt>
                <c:pt idx="10224">
                  <c:v>0.90799731016160001</c:v>
                </c:pt>
                <c:pt idx="10225">
                  <c:v>0.90803968906400001</c:v>
                </c:pt>
                <c:pt idx="10226">
                  <c:v>0.90816903114320002</c:v>
                </c:pt>
                <c:pt idx="10227">
                  <c:v>0.90820002555849999</c:v>
                </c:pt>
                <c:pt idx="10228">
                  <c:v>0.90831738710400001</c:v>
                </c:pt>
                <c:pt idx="10229">
                  <c:v>0.90834522247310001</c:v>
                </c:pt>
                <c:pt idx="10230">
                  <c:v>0.90842348337169998</c:v>
                </c:pt>
                <c:pt idx="10231">
                  <c:v>0.90851026773450005</c:v>
                </c:pt>
                <c:pt idx="10232">
                  <c:v>0.90858381986619996</c:v>
                </c:pt>
                <c:pt idx="10233">
                  <c:v>0.90867692232130004</c:v>
                </c:pt>
                <c:pt idx="10234">
                  <c:v>0.90874975919720002</c:v>
                </c:pt>
                <c:pt idx="10235">
                  <c:v>0.90909594297410001</c:v>
                </c:pt>
                <c:pt idx="10236">
                  <c:v>0.90949648618699996</c:v>
                </c:pt>
                <c:pt idx="10237">
                  <c:v>0.90972286462780005</c:v>
                </c:pt>
                <c:pt idx="10238">
                  <c:v>0.91008025407790005</c:v>
                </c:pt>
                <c:pt idx="10239">
                  <c:v>0.91016763448719995</c:v>
                </c:pt>
                <c:pt idx="10240">
                  <c:v>0.91021567583079999</c:v>
                </c:pt>
                <c:pt idx="10241">
                  <c:v>0.91039007902150004</c:v>
                </c:pt>
                <c:pt idx="10242">
                  <c:v>0.91057407855990002</c:v>
                </c:pt>
                <c:pt idx="10243">
                  <c:v>0.91087067127230004</c:v>
                </c:pt>
                <c:pt idx="10244">
                  <c:v>0.91100674867630005</c:v>
                </c:pt>
                <c:pt idx="10245">
                  <c:v>0.91104322671890003</c:v>
                </c:pt>
                <c:pt idx="10246">
                  <c:v>0.91120225191119997</c:v>
                </c:pt>
                <c:pt idx="10247">
                  <c:v>0.91136056184769998</c:v>
                </c:pt>
                <c:pt idx="10248">
                  <c:v>0.91142141819</c:v>
                </c:pt>
                <c:pt idx="10249">
                  <c:v>0.9115467071533</c:v>
                </c:pt>
                <c:pt idx="10250">
                  <c:v>0.91166526079179999</c:v>
                </c:pt>
                <c:pt idx="10251">
                  <c:v>0.91173160076140003</c:v>
                </c:pt>
                <c:pt idx="10252">
                  <c:v>0.91187536716460005</c:v>
                </c:pt>
                <c:pt idx="10253">
                  <c:v>0.91189724206919998</c:v>
                </c:pt>
                <c:pt idx="10254">
                  <c:v>0.91199719905849996</c:v>
                </c:pt>
                <c:pt idx="10255">
                  <c:v>0.91205292940140004</c:v>
                </c:pt>
                <c:pt idx="10256">
                  <c:v>0.91206288337709995</c:v>
                </c:pt>
                <c:pt idx="10257">
                  <c:v>0.91215974092480001</c:v>
                </c:pt>
                <c:pt idx="10258">
                  <c:v>0.91221535205839999</c:v>
                </c:pt>
                <c:pt idx="10259">
                  <c:v>0.91222965717320004</c:v>
                </c:pt>
                <c:pt idx="10260">
                  <c:v>0.91231042146679997</c:v>
                </c:pt>
                <c:pt idx="10261">
                  <c:v>0.91237938404079999</c:v>
                </c:pt>
                <c:pt idx="10262">
                  <c:v>0.9124748706818</c:v>
                </c:pt>
                <c:pt idx="10263">
                  <c:v>0.91254454851150002</c:v>
                </c:pt>
                <c:pt idx="10264">
                  <c:v>0.91256082057950005</c:v>
                </c:pt>
                <c:pt idx="10265">
                  <c:v>0.91269946098330001</c:v>
                </c:pt>
                <c:pt idx="10266">
                  <c:v>0.91273659467699997</c:v>
                </c:pt>
                <c:pt idx="10267">
                  <c:v>0.91289675235750001</c:v>
                </c:pt>
                <c:pt idx="10268">
                  <c:v>0.91325449943540005</c:v>
                </c:pt>
                <c:pt idx="10269">
                  <c:v>0.91358387470250002</c:v>
                </c:pt>
                <c:pt idx="10270">
                  <c:v>0.91372895240780005</c:v>
                </c:pt>
                <c:pt idx="10271">
                  <c:v>0.91376912593839998</c:v>
                </c:pt>
                <c:pt idx="10272">
                  <c:v>0.91391247510910001</c:v>
                </c:pt>
                <c:pt idx="10273">
                  <c:v>0.9142350554466</c:v>
                </c:pt>
                <c:pt idx="10274">
                  <c:v>0.91443365812300004</c:v>
                </c:pt>
                <c:pt idx="10275">
                  <c:v>0.91455245018010001</c:v>
                </c:pt>
                <c:pt idx="10276">
                  <c:v>0.91467046737669999</c:v>
                </c:pt>
                <c:pt idx="10277">
                  <c:v>0.91473662853240001</c:v>
                </c:pt>
                <c:pt idx="10278">
                  <c:v>0.91490918397900001</c:v>
                </c:pt>
                <c:pt idx="10279">
                  <c:v>0.91499924659730003</c:v>
                </c:pt>
                <c:pt idx="10280">
                  <c:v>0.91517829895019998</c:v>
                </c:pt>
                <c:pt idx="10281">
                  <c:v>0.91533678770070004</c:v>
                </c:pt>
                <c:pt idx="10282">
                  <c:v>0.91568624973299995</c:v>
                </c:pt>
                <c:pt idx="10283">
                  <c:v>0.91602843999859995</c:v>
                </c:pt>
                <c:pt idx="10284">
                  <c:v>0.91615241765980004</c:v>
                </c:pt>
                <c:pt idx="10285">
                  <c:v>0.91635364294050003</c:v>
                </c:pt>
                <c:pt idx="10286">
                  <c:v>0.91654986143109995</c:v>
                </c:pt>
                <c:pt idx="10287">
                  <c:v>0.91669875383379995</c:v>
                </c:pt>
                <c:pt idx="10288">
                  <c:v>0.91688644886019999</c:v>
                </c:pt>
                <c:pt idx="10289">
                  <c:v>0.91705000400540004</c:v>
                </c:pt>
                <c:pt idx="10290">
                  <c:v>0.91715627908709996</c:v>
                </c:pt>
                <c:pt idx="10291">
                  <c:v>0.91722339391709995</c:v>
                </c:pt>
                <c:pt idx="10292">
                  <c:v>0.91735613346099998</c:v>
                </c:pt>
                <c:pt idx="10293">
                  <c:v>0.91750252246859998</c:v>
                </c:pt>
                <c:pt idx="10294">
                  <c:v>0.9177111983299</c:v>
                </c:pt>
                <c:pt idx="10295">
                  <c:v>0.91780495643619997</c:v>
                </c:pt>
                <c:pt idx="10296">
                  <c:v>0.91787678003310003</c:v>
                </c:pt>
                <c:pt idx="10297">
                  <c:v>0.91791987419129994</c:v>
                </c:pt>
                <c:pt idx="10298">
                  <c:v>0.91803634166720005</c:v>
                </c:pt>
                <c:pt idx="10299">
                  <c:v>0.91805952787400003</c:v>
                </c:pt>
                <c:pt idx="10300">
                  <c:v>0.91817301511759997</c:v>
                </c:pt>
                <c:pt idx="10301">
                  <c:v>0.91819435358049994</c:v>
                </c:pt>
                <c:pt idx="10302">
                  <c:v>0.91823554038999999</c:v>
                </c:pt>
                <c:pt idx="10303">
                  <c:v>0.91832691431049995</c:v>
                </c:pt>
                <c:pt idx="10304">
                  <c:v>0.91834878921509999</c:v>
                </c:pt>
                <c:pt idx="10305">
                  <c:v>0.91840577125550005</c:v>
                </c:pt>
                <c:pt idx="10306">
                  <c:v>0.91849976778029996</c:v>
                </c:pt>
                <c:pt idx="10307">
                  <c:v>0.91876739263530005</c:v>
                </c:pt>
                <c:pt idx="10308">
                  <c:v>0.91892105340959995</c:v>
                </c:pt>
                <c:pt idx="10309">
                  <c:v>0.91896200180050003</c:v>
                </c:pt>
                <c:pt idx="10310">
                  <c:v>0.91903388500210004</c:v>
                </c:pt>
                <c:pt idx="10311">
                  <c:v>0.91907793283460004</c:v>
                </c:pt>
                <c:pt idx="10312">
                  <c:v>0.91923236846919998</c:v>
                </c:pt>
                <c:pt idx="10313">
                  <c:v>0.91929727792740001</c:v>
                </c:pt>
                <c:pt idx="10314">
                  <c:v>0.91936486959459995</c:v>
                </c:pt>
                <c:pt idx="10315">
                  <c:v>0.91953510046010001</c:v>
                </c:pt>
                <c:pt idx="10316">
                  <c:v>0.91975259780880003</c:v>
                </c:pt>
                <c:pt idx="10317">
                  <c:v>0.91985487937929999</c:v>
                </c:pt>
                <c:pt idx="10318">
                  <c:v>0.92003262043</c:v>
                </c:pt>
                <c:pt idx="10319">
                  <c:v>0.92039638757709996</c:v>
                </c:pt>
                <c:pt idx="10320">
                  <c:v>0.92046004533769998</c:v>
                </c:pt>
                <c:pt idx="10321">
                  <c:v>0.92076683044429997</c:v>
                </c:pt>
                <c:pt idx="10322">
                  <c:v>0.92095404863359998</c:v>
                </c:pt>
                <c:pt idx="10323">
                  <c:v>0.92109149694439996</c:v>
                </c:pt>
                <c:pt idx="10324">
                  <c:v>0.92112427949910003</c:v>
                </c:pt>
                <c:pt idx="10325">
                  <c:v>0.92120724916459995</c:v>
                </c:pt>
                <c:pt idx="10326">
                  <c:v>0.92121797800060001</c:v>
                </c:pt>
                <c:pt idx="10327">
                  <c:v>0.92153441905980005</c:v>
                </c:pt>
                <c:pt idx="10328">
                  <c:v>0.9216174483299</c:v>
                </c:pt>
                <c:pt idx="10329">
                  <c:v>0.92170554399490001</c:v>
                </c:pt>
                <c:pt idx="10330">
                  <c:v>0.92179310321810004</c:v>
                </c:pt>
                <c:pt idx="10331">
                  <c:v>0.92188221216199995</c:v>
                </c:pt>
                <c:pt idx="10332">
                  <c:v>0.92204296588900003</c:v>
                </c:pt>
                <c:pt idx="10333">
                  <c:v>0.92223852872849998</c:v>
                </c:pt>
                <c:pt idx="10334">
                  <c:v>0.92254805564880005</c:v>
                </c:pt>
                <c:pt idx="10335">
                  <c:v>0.92280000448230004</c:v>
                </c:pt>
                <c:pt idx="10336">
                  <c:v>0.92286485433580001</c:v>
                </c:pt>
                <c:pt idx="10337">
                  <c:v>0.92299842834470003</c:v>
                </c:pt>
                <c:pt idx="10338">
                  <c:v>0.92302304506300004</c:v>
                </c:pt>
                <c:pt idx="10339">
                  <c:v>0.92313617467880005</c:v>
                </c:pt>
                <c:pt idx="10340">
                  <c:v>0.92318844795230004</c:v>
                </c:pt>
                <c:pt idx="10341">
                  <c:v>0.92357504367830001</c:v>
                </c:pt>
                <c:pt idx="10342">
                  <c:v>0.92367744445800004</c:v>
                </c:pt>
                <c:pt idx="10343">
                  <c:v>0.92383432388310005</c:v>
                </c:pt>
                <c:pt idx="10344">
                  <c:v>0.92395430803300005</c:v>
                </c:pt>
                <c:pt idx="10345">
                  <c:v>0.9243749976158</c:v>
                </c:pt>
                <c:pt idx="10346">
                  <c:v>0.9245778918266</c:v>
                </c:pt>
                <c:pt idx="10347">
                  <c:v>0.92462408542630004</c:v>
                </c:pt>
                <c:pt idx="10348">
                  <c:v>0.92477416992189998</c:v>
                </c:pt>
                <c:pt idx="10349">
                  <c:v>0.92481780052189999</c:v>
                </c:pt>
                <c:pt idx="10350">
                  <c:v>0.92496287822720002</c:v>
                </c:pt>
                <c:pt idx="10351">
                  <c:v>0.92511469125750001</c:v>
                </c:pt>
                <c:pt idx="10352">
                  <c:v>0.92514955997470005</c:v>
                </c:pt>
                <c:pt idx="10353">
                  <c:v>0.92527377605439998</c:v>
                </c:pt>
                <c:pt idx="10354">
                  <c:v>0.92530155181880003</c:v>
                </c:pt>
                <c:pt idx="10355">
                  <c:v>0.92536419630050004</c:v>
                </c:pt>
                <c:pt idx="10356">
                  <c:v>0.92545235157009997</c:v>
                </c:pt>
                <c:pt idx="10357">
                  <c:v>0.9254696965218</c:v>
                </c:pt>
                <c:pt idx="10358">
                  <c:v>0.92560541629790005</c:v>
                </c:pt>
                <c:pt idx="10359">
                  <c:v>0.92563897371290005</c:v>
                </c:pt>
                <c:pt idx="10360">
                  <c:v>0.92578399181369997</c:v>
                </c:pt>
                <c:pt idx="10361">
                  <c:v>0.92582285404209996</c:v>
                </c:pt>
                <c:pt idx="10362">
                  <c:v>0.92598247528080002</c:v>
                </c:pt>
                <c:pt idx="10363">
                  <c:v>0.92617517709730002</c:v>
                </c:pt>
                <c:pt idx="10364">
                  <c:v>0.92634749412539996</c:v>
                </c:pt>
                <c:pt idx="10365">
                  <c:v>0.92650973796839997</c:v>
                </c:pt>
                <c:pt idx="10366">
                  <c:v>0.9266382455826</c:v>
                </c:pt>
                <c:pt idx="10367">
                  <c:v>0.92678159475330002</c:v>
                </c:pt>
                <c:pt idx="10368">
                  <c:v>0.92717033624650003</c:v>
                </c:pt>
                <c:pt idx="10369">
                  <c:v>0.92760944366459996</c:v>
                </c:pt>
                <c:pt idx="10370">
                  <c:v>0.9276627898216</c:v>
                </c:pt>
                <c:pt idx="10371">
                  <c:v>0.92773300409320003</c:v>
                </c:pt>
                <c:pt idx="10372">
                  <c:v>0.9278807640076</c:v>
                </c:pt>
                <c:pt idx="10373">
                  <c:v>0.92791545391079999</c:v>
                </c:pt>
                <c:pt idx="10374">
                  <c:v>0.92795246839519996</c:v>
                </c:pt>
                <c:pt idx="10375">
                  <c:v>0.92799043655400004</c:v>
                </c:pt>
                <c:pt idx="10376">
                  <c:v>0.92803913354870005</c:v>
                </c:pt>
                <c:pt idx="10377">
                  <c:v>0.92819797992709996</c:v>
                </c:pt>
                <c:pt idx="10378">
                  <c:v>0.92827117443079998</c:v>
                </c:pt>
                <c:pt idx="10379">
                  <c:v>0.92830759286880005</c:v>
                </c:pt>
                <c:pt idx="10380">
                  <c:v>0.92836338281630004</c:v>
                </c:pt>
                <c:pt idx="10381">
                  <c:v>0.92850953340529996</c:v>
                </c:pt>
                <c:pt idx="10382">
                  <c:v>0.92856514453890004</c:v>
                </c:pt>
                <c:pt idx="10383">
                  <c:v>0.92875194549560003</c:v>
                </c:pt>
                <c:pt idx="10384">
                  <c:v>0.9289765954018</c:v>
                </c:pt>
                <c:pt idx="10385">
                  <c:v>0.92909049987790004</c:v>
                </c:pt>
                <c:pt idx="10386">
                  <c:v>0.92912453413009999</c:v>
                </c:pt>
                <c:pt idx="10387">
                  <c:v>0.92917943000790004</c:v>
                </c:pt>
                <c:pt idx="10388">
                  <c:v>0.92927002906800005</c:v>
                </c:pt>
                <c:pt idx="10389">
                  <c:v>0.92929232120509997</c:v>
                </c:pt>
                <c:pt idx="10390">
                  <c:v>0.92942655086519999</c:v>
                </c:pt>
                <c:pt idx="10391">
                  <c:v>0.92949187755579998</c:v>
                </c:pt>
                <c:pt idx="10392">
                  <c:v>0.92980408668519998</c:v>
                </c:pt>
                <c:pt idx="10393">
                  <c:v>0.93019026517869996</c:v>
                </c:pt>
                <c:pt idx="10394">
                  <c:v>0.93022751808170001</c:v>
                </c:pt>
                <c:pt idx="10395">
                  <c:v>0.93037414550779995</c:v>
                </c:pt>
                <c:pt idx="10396">
                  <c:v>0.93040484189990003</c:v>
                </c:pt>
                <c:pt idx="10397">
                  <c:v>0.93053859472269995</c:v>
                </c:pt>
                <c:pt idx="10398">
                  <c:v>0.93055886030199997</c:v>
                </c:pt>
                <c:pt idx="10399">
                  <c:v>0.93059772253039996</c:v>
                </c:pt>
                <c:pt idx="10400">
                  <c:v>0.93069070577619994</c:v>
                </c:pt>
                <c:pt idx="10401">
                  <c:v>0.93070703744890004</c:v>
                </c:pt>
                <c:pt idx="10402">
                  <c:v>0.93081915378570002</c:v>
                </c:pt>
                <c:pt idx="10403">
                  <c:v>0.93095535039900001</c:v>
                </c:pt>
                <c:pt idx="10404">
                  <c:v>0.93131422996519997</c:v>
                </c:pt>
                <c:pt idx="10405">
                  <c:v>0.93148183822630004</c:v>
                </c:pt>
                <c:pt idx="10406">
                  <c:v>0.93156111240390005</c:v>
                </c:pt>
                <c:pt idx="10407">
                  <c:v>0.93175303935999998</c:v>
                </c:pt>
                <c:pt idx="10408">
                  <c:v>0.93208825588230004</c:v>
                </c:pt>
                <c:pt idx="10409">
                  <c:v>0.93229132890699995</c:v>
                </c:pt>
                <c:pt idx="10410">
                  <c:v>0.9324041008949</c:v>
                </c:pt>
                <c:pt idx="10411">
                  <c:v>0.93257588148119996</c:v>
                </c:pt>
                <c:pt idx="10412">
                  <c:v>0.93287259340289996</c:v>
                </c:pt>
                <c:pt idx="10413">
                  <c:v>0.93317335844039995</c:v>
                </c:pt>
                <c:pt idx="10414">
                  <c:v>0.93342590332029995</c:v>
                </c:pt>
                <c:pt idx="10415">
                  <c:v>0.93372869491580002</c:v>
                </c:pt>
                <c:pt idx="10416">
                  <c:v>0.93384778499599996</c:v>
                </c:pt>
                <c:pt idx="10417">
                  <c:v>0.93396723270420001</c:v>
                </c:pt>
                <c:pt idx="10418">
                  <c:v>0.93401199579240002</c:v>
                </c:pt>
                <c:pt idx="10419">
                  <c:v>0.93412864208220003</c:v>
                </c:pt>
                <c:pt idx="10420">
                  <c:v>0.9341712594032</c:v>
                </c:pt>
                <c:pt idx="10421">
                  <c:v>0.93423116207120005</c:v>
                </c:pt>
                <c:pt idx="10422">
                  <c:v>0.93432921171189998</c:v>
                </c:pt>
                <c:pt idx="10423">
                  <c:v>0.93439835309980002</c:v>
                </c:pt>
                <c:pt idx="10424">
                  <c:v>0.93447935581209995</c:v>
                </c:pt>
                <c:pt idx="10425">
                  <c:v>0.93450808525090001</c:v>
                </c:pt>
                <c:pt idx="10426">
                  <c:v>0.93461513519289996</c:v>
                </c:pt>
                <c:pt idx="10427">
                  <c:v>0.9346458315849</c:v>
                </c:pt>
                <c:pt idx="10428">
                  <c:v>0.9347202181816</c:v>
                </c:pt>
                <c:pt idx="10429">
                  <c:v>0.93481510877609997</c:v>
                </c:pt>
                <c:pt idx="10430">
                  <c:v>0.93488252162929997</c:v>
                </c:pt>
                <c:pt idx="10431">
                  <c:v>0.93498933315279997</c:v>
                </c:pt>
                <c:pt idx="10432">
                  <c:v>0.93505865335460003</c:v>
                </c:pt>
                <c:pt idx="10433">
                  <c:v>0.93516480922699996</c:v>
                </c:pt>
                <c:pt idx="10434">
                  <c:v>0.93522524833679999</c:v>
                </c:pt>
                <c:pt idx="10435">
                  <c:v>0.93532872200009998</c:v>
                </c:pt>
                <c:pt idx="10436">
                  <c:v>0.93538743257519996</c:v>
                </c:pt>
                <c:pt idx="10437">
                  <c:v>0.93573069572449996</c:v>
                </c:pt>
                <c:pt idx="10438">
                  <c:v>0.93588221073150002</c:v>
                </c:pt>
                <c:pt idx="10439">
                  <c:v>0.93600225448609997</c:v>
                </c:pt>
                <c:pt idx="10440">
                  <c:v>0.93620479106900001</c:v>
                </c:pt>
                <c:pt idx="10441">
                  <c:v>0.93643283843989999</c:v>
                </c:pt>
                <c:pt idx="10442">
                  <c:v>0.93654799461360005</c:v>
                </c:pt>
                <c:pt idx="10443">
                  <c:v>0.93671327829359996</c:v>
                </c:pt>
                <c:pt idx="10444">
                  <c:v>0.93679648637769997</c:v>
                </c:pt>
                <c:pt idx="10445">
                  <c:v>0.93694180250170001</c:v>
                </c:pt>
                <c:pt idx="10446">
                  <c:v>0.93700480461119995</c:v>
                </c:pt>
                <c:pt idx="10447">
                  <c:v>0.93708312511439995</c:v>
                </c:pt>
                <c:pt idx="10448">
                  <c:v>0.93716472387310001</c:v>
                </c:pt>
                <c:pt idx="10449">
                  <c:v>0.93723863363269999</c:v>
                </c:pt>
                <c:pt idx="10450">
                  <c:v>0.93730723857880005</c:v>
                </c:pt>
                <c:pt idx="10451">
                  <c:v>0.93737530708310002</c:v>
                </c:pt>
                <c:pt idx="10452">
                  <c:v>0.93752396106720004</c:v>
                </c:pt>
                <c:pt idx="10453">
                  <c:v>0.93781977891919999</c:v>
                </c:pt>
                <c:pt idx="10454">
                  <c:v>0.93797022104259997</c:v>
                </c:pt>
                <c:pt idx="10455">
                  <c:v>0.93805080652240003</c:v>
                </c:pt>
                <c:pt idx="10456">
                  <c:v>0.93815219402310002</c:v>
                </c:pt>
                <c:pt idx="10457">
                  <c:v>0.93829870224</c:v>
                </c:pt>
                <c:pt idx="10458">
                  <c:v>0.93835556507109996</c:v>
                </c:pt>
                <c:pt idx="10459">
                  <c:v>0.93849229812620005</c:v>
                </c:pt>
                <c:pt idx="10460">
                  <c:v>0.9385097026825</c:v>
                </c:pt>
                <c:pt idx="10461">
                  <c:v>0.93861663341519996</c:v>
                </c:pt>
                <c:pt idx="10462">
                  <c:v>0.93865782022480004</c:v>
                </c:pt>
                <c:pt idx="10463">
                  <c:v>0.93877911567689998</c:v>
                </c:pt>
                <c:pt idx="10464">
                  <c:v>0.9388339519501</c:v>
                </c:pt>
                <c:pt idx="10465">
                  <c:v>0.93895870447160001</c:v>
                </c:pt>
                <c:pt idx="10466">
                  <c:v>0.93901228904720002</c:v>
                </c:pt>
                <c:pt idx="10467">
                  <c:v>0.93906635046010001</c:v>
                </c:pt>
                <c:pt idx="10468">
                  <c:v>0.93916487693789996</c:v>
                </c:pt>
                <c:pt idx="10469">
                  <c:v>0.93919843435289996</c:v>
                </c:pt>
                <c:pt idx="10470">
                  <c:v>0.93933928012849999</c:v>
                </c:pt>
                <c:pt idx="10471">
                  <c:v>0.93937492370609998</c:v>
                </c:pt>
                <c:pt idx="10472">
                  <c:v>0.93952113389970004</c:v>
                </c:pt>
                <c:pt idx="10473">
                  <c:v>0.93956696987150001</c:v>
                </c:pt>
                <c:pt idx="10474">
                  <c:v>0.9397194981575</c:v>
                </c:pt>
                <c:pt idx="10475">
                  <c:v>0.93976932764050003</c:v>
                </c:pt>
                <c:pt idx="10476">
                  <c:v>0.94013160467150003</c:v>
                </c:pt>
                <c:pt idx="10477">
                  <c:v>0.94047194719310001</c:v>
                </c:pt>
                <c:pt idx="10478">
                  <c:v>0.94072872400280005</c:v>
                </c:pt>
                <c:pt idx="10479">
                  <c:v>0.94086688756939996</c:v>
                </c:pt>
                <c:pt idx="10480">
                  <c:v>0.94098991155620004</c:v>
                </c:pt>
                <c:pt idx="10481">
                  <c:v>0.94134217500689998</c:v>
                </c:pt>
                <c:pt idx="10482">
                  <c:v>0.94153660535810002</c:v>
                </c:pt>
                <c:pt idx="10483">
                  <c:v>0.94158762693410003</c:v>
                </c:pt>
                <c:pt idx="10484">
                  <c:v>0.94164639711380005</c:v>
                </c:pt>
                <c:pt idx="10485">
                  <c:v>0.94181811809539995</c:v>
                </c:pt>
                <c:pt idx="10486">
                  <c:v>0.94206219911580003</c:v>
                </c:pt>
                <c:pt idx="10487">
                  <c:v>0.94244527816769996</c:v>
                </c:pt>
                <c:pt idx="10488">
                  <c:v>0.94263863563539996</c:v>
                </c:pt>
                <c:pt idx="10489">
                  <c:v>0.94292700290679998</c:v>
                </c:pt>
                <c:pt idx="10490">
                  <c:v>0.94306671619420002</c:v>
                </c:pt>
                <c:pt idx="10491">
                  <c:v>0.94312411546709995</c:v>
                </c:pt>
                <c:pt idx="10492">
                  <c:v>0.94319587945939998</c:v>
                </c:pt>
                <c:pt idx="10493">
                  <c:v>0.94334924221039995</c:v>
                </c:pt>
                <c:pt idx="10494">
                  <c:v>0.94370949268339999</c:v>
                </c:pt>
                <c:pt idx="10495">
                  <c:v>0.94388943910599998</c:v>
                </c:pt>
                <c:pt idx="10496">
                  <c:v>0.94395220279689995</c:v>
                </c:pt>
                <c:pt idx="10497">
                  <c:v>0.94407260417939998</c:v>
                </c:pt>
                <c:pt idx="10498">
                  <c:v>0.94409644603730003</c:v>
                </c:pt>
                <c:pt idx="10499">
                  <c:v>0.94417446851730003</c:v>
                </c:pt>
                <c:pt idx="10500">
                  <c:v>0.94423824548720003</c:v>
                </c:pt>
                <c:pt idx="10501">
                  <c:v>0.94425064325329999</c:v>
                </c:pt>
                <c:pt idx="10502">
                  <c:v>0.94437408447269999</c:v>
                </c:pt>
                <c:pt idx="10503">
                  <c:v>0.94440323114400004</c:v>
                </c:pt>
                <c:pt idx="10504">
                  <c:v>0.9445267915726</c:v>
                </c:pt>
                <c:pt idx="10505">
                  <c:v>0.94455957412720004</c:v>
                </c:pt>
                <c:pt idx="10506">
                  <c:v>0.94465732574460004</c:v>
                </c:pt>
                <c:pt idx="10507">
                  <c:v>0.94470292329789995</c:v>
                </c:pt>
                <c:pt idx="10508">
                  <c:v>0.94475924968720004</c:v>
                </c:pt>
                <c:pt idx="10509">
                  <c:v>0.94485235214230001</c:v>
                </c:pt>
                <c:pt idx="10510">
                  <c:v>0.94488137960429996</c:v>
                </c:pt>
                <c:pt idx="10511">
                  <c:v>0.94498431682590001</c:v>
                </c:pt>
                <c:pt idx="10512">
                  <c:v>0.94501745700840001</c:v>
                </c:pt>
                <c:pt idx="10513">
                  <c:v>0.94509726762769997</c:v>
                </c:pt>
                <c:pt idx="10514">
                  <c:v>0.94520086050030006</c:v>
                </c:pt>
                <c:pt idx="10515">
                  <c:v>0.94534665346150004</c:v>
                </c:pt>
                <c:pt idx="10516">
                  <c:v>0.94537544250490002</c:v>
                </c:pt>
                <c:pt idx="10517">
                  <c:v>0.94552534818650003</c:v>
                </c:pt>
                <c:pt idx="10518">
                  <c:v>0.94584304094310001</c:v>
                </c:pt>
                <c:pt idx="10519">
                  <c:v>0.94600361585619996</c:v>
                </c:pt>
                <c:pt idx="10520">
                  <c:v>0.94606047868730003</c:v>
                </c:pt>
                <c:pt idx="10521">
                  <c:v>0.94618910551070001</c:v>
                </c:pt>
                <c:pt idx="10522">
                  <c:v>0.94628846645359999</c:v>
                </c:pt>
                <c:pt idx="10523">
                  <c:v>0.94634753465650001</c:v>
                </c:pt>
                <c:pt idx="10524">
                  <c:v>0.94648069143299995</c:v>
                </c:pt>
                <c:pt idx="10525">
                  <c:v>0.94656658172609998</c:v>
                </c:pt>
                <c:pt idx="10526">
                  <c:v>0.94662374258040005</c:v>
                </c:pt>
                <c:pt idx="10527">
                  <c:v>0.94675660133359996</c:v>
                </c:pt>
                <c:pt idx="10528">
                  <c:v>0.94683939218519997</c:v>
                </c:pt>
                <c:pt idx="10529">
                  <c:v>0.94689327478410001</c:v>
                </c:pt>
                <c:pt idx="10530">
                  <c:v>0.94706910848619996</c:v>
                </c:pt>
                <c:pt idx="10531">
                  <c:v>0.94739449024199995</c:v>
                </c:pt>
                <c:pt idx="10532">
                  <c:v>0.94771635532380005</c:v>
                </c:pt>
                <c:pt idx="10533">
                  <c:v>0.94791787862779997</c:v>
                </c:pt>
                <c:pt idx="10534">
                  <c:v>0.94805538654330002</c:v>
                </c:pt>
                <c:pt idx="10535">
                  <c:v>0.94813084602359998</c:v>
                </c:pt>
                <c:pt idx="10536">
                  <c:v>0.94821894168849996</c:v>
                </c:pt>
                <c:pt idx="10537">
                  <c:v>0.9482996463776</c:v>
                </c:pt>
                <c:pt idx="10538">
                  <c:v>0.94840246438980003</c:v>
                </c:pt>
                <c:pt idx="10539">
                  <c:v>0.94855469465260001</c:v>
                </c:pt>
                <c:pt idx="10540">
                  <c:v>0.94857746362689999</c:v>
                </c:pt>
                <c:pt idx="10541">
                  <c:v>0.94872069358830002</c:v>
                </c:pt>
                <c:pt idx="10542">
                  <c:v>0.94874048233029995</c:v>
                </c:pt>
                <c:pt idx="10543">
                  <c:v>0.94888257980349999</c:v>
                </c:pt>
                <c:pt idx="10544">
                  <c:v>0.94890314340589998</c:v>
                </c:pt>
                <c:pt idx="10545">
                  <c:v>0.94905114173890004</c:v>
                </c:pt>
                <c:pt idx="10546">
                  <c:v>0.94911211729050005</c:v>
                </c:pt>
                <c:pt idx="10547">
                  <c:v>0.94925081729890004</c:v>
                </c:pt>
                <c:pt idx="10548">
                  <c:v>0.94935148954390003</c:v>
                </c:pt>
                <c:pt idx="10549">
                  <c:v>0.94943982362750001</c:v>
                </c:pt>
                <c:pt idx="10550">
                  <c:v>0.94958132505420001</c:v>
                </c:pt>
                <c:pt idx="10551">
                  <c:v>0.94961887598039996</c:v>
                </c:pt>
                <c:pt idx="10552">
                  <c:v>0.94975072145460004</c:v>
                </c:pt>
                <c:pt idx="10553">
                  <c:v>0.9498647451401</c:v>
                </c:pt>
                <c:pt idx="10554">
                  <c:v>0.95006209611890002</c:v>
                </c:pt>
                <c:pt idx="10555">
                  <c:v>0.95024192333220003</c:v>
                </c:pt>
                <c:pt idx="10556">
                  <c:v>0.9503748416901</c:v>
                </c:pt>
                <c:pt idx="10557">
                  <c:v>0.95045727491380005</c:v>
                </c:pt>
                <c:pt idx="10558">
                  <c:v>0.95051378011700005</c:v>
                </c:pt>
                <c:pt idx="10559">
                  <c:v>0.95064926147460005</c:v>
                </c:pt>
                <c:pt idx="10560">
                  <c:v>0.95072346925740003</c:v>
                </c:pt>
                <c:pt idx="10561">
                  <c:v>0.95081955194470003</c:v>
                </c:pt>
                <c:pt idx="10562">
                  <c:v>0.95096021890640003</c:v>
                </c:pt>
                <c:pt idx="10563">
                  <c:v>0.95102804899219995</c:v>
                </c:pt>
                <c:pt idx="10564">
                  <c:v>0.95120841264720002</c:v>
                </c:pt>
                <c:pt idx="10565">
                  <c:v>0.95143741369250001</c:v>
                </c:pt>
                <c:pt idx="10566">
                  <c:v>0.95161277055740001</c:v>
                </c:pt>
                <c:pt idx="10567">
                  <c:v>0.95193207263949997</c:v>
                </c:pt>
                <c:pt idx="10568">
                  <c:v>0.95228874683380005</c:v>
                </c:pt>
                <c:pt idx="10569">
                  <c:v>0.95245879888530005</c:v>
                </c:pt>
                <c:pt idx="10570">
                  <c:v>0.95264899730679997</c:v>
                </c:pt>
                <c:pt idx="10571">
                  <c:v>0.95287495851519999</c:v>
                </c:pt>
                <c:pt idx="10572">
                  <c:v>0.95302319526669999</c:v>
                </c:pt>
                <c:pt idx="10573">
                  <c:v>0.95315563678740001</c:v>
                </c:pt>
                <c:pt idx="10574">
                  <c:v>0.9532259702682</c:v>
                </c:pt>
                <c:pt idx="10575">
                  <c:v>0.95340359210970005</c:v>
                </c:pt>
                <c:pt idx="10576">
                  <c:v>0.95348256826400002</c:v>
                </c:pt>
                <c:pt idx="10577">
                  <c:v>0.95381420850749998</c:v>
                </c:pt>
                <c:pt idx="10578">
                  <c:v>0.9541844725609</c:v>
                </c:pt>
                <c:pt idx="10579">
                  <c:v>0.95424276590349999</c:v>
                </c:pt>
                <c:pt idx="10580">
                  <c:v>0.95436435937880004</c:v>
                </c:pt>
                <c:pt idx="10581">
                  <c:v>0.95442187786099997</c:v>
                </c:pt>
                <c:pt idx="10582">
                  <c:v>0.9547697901726</c:v>
                </c:pt>
                <c:pt idx="10583">
                  <c:v>0.95514923334120005</c:v>
                </c:pt>
                <c:pt idx="10584">
                  <c:v>0.95546156167980001</c:v>
                </c:pt>
                <c:pt idx="10585">
                  <c:v>0.95555764436720003</c:v>
                </c:pt>
                <c:pt idx="10586">
                  <c:v>0.95571094751359997</c:v>
                </c:pt>
                <c:pt idx="10587">
                  <c:v>0.95573711395259997</c:v>
                </c:pt>
                <c:pt idx="10588">
                  <c:v>0.95582449436189998</c:v>
                </c:pt>
                <c:pt idx="10589">
                  <c:v>0.95588392019269997</c:v>
                </c:pt>
                <c:pt idx="10590">
                  <c:v>0.95592367649080001</c:v>
                </c:pt>
                <c:pt idx="10591">
                  <c:v>0.95601570606230002</c:v>
                </c:pt>
                <c:pt idx="10592">
                  <c:v>0.95603537559509999</c:v>
                </c:pt>
                <c:pt idx="10593">
                  <c:v>0.9560850262642</c:v>
                </c:pt>
                <c:pt idx="10594">
                  <c:v>0.95618063211439996</c:v>
                </c:pt>
                <c:pt idx="10595">
                  <c:v>0.95621401071550005</c:v>
                </c:pt>
                <c:pt idx="10596">
                  <c:v>0.95638102293009997</c:v>
                </c:pt>
                <c:pt idx="10597">
                  <c:v>0.95666509866710003</c:v>
                </c:pt>
                <c:pt idx="10598">
                  <c:v>0.95678400993349999</c:v>
                </c:pt>
                <c:pt idx="10599">
                  <c:v>0.95698052644730003</c:v>
                </c:pt>
                <c:pt idx="10600">
                  <c:v>0.95730447769170002</c:v>
                </c:pt>
                <c:pt idx="10601">
                  <c:v>0.95752489566800003</c:v>
                </c:pt>
                <c:pt idx="10602">
                  <c:v>0.95791083574299996</c:v>
                </c:pt>
                <c:pt idx="10603">
                  <c:v>0.95815402269359995</c:v>
                </c:pt>
                <c:pt idx="10604">
                  <c:v>0.95823311805730005</c:v>
                </c:pt>
                <c:pt idx="10605">
                  <c:v>0.95827937126160001</c:v>
                </c:pt>
                <c:pt idx="10606">
                  <c:v>0.95831608772279997</c:v>
                </c:pt>
                <c:pt idx="10607">
                  <c:v>0.95841050148009999</c:v>
                </c:pt>
                <c:pt idx="10608">
                  <c:v>0.95847219228739999</c:v>
                </c:pt>
                <c:pt idx="10609">
                  <c:v>0.95856732130050004</c:v>
                </c:pt>
                <c:pt idx="10610">
                  <c:v>0.95865535736079999</c:v>
                </c:pt>
                <c:pt idx="10611">
                  <c:v>0.95870202779769997</c:v>
                </c:pt>
                <c:pt idx="10612">
                  <c:v>0.95873969793320002</c:v>
                </c:pt>
                <c:pt idx="10613">
                  <c:v>0.95877540111540005</c:v>
                </c:pt>
                <c:pt idx="10614">
                  <c:v>0.95881819725039996</c:v>
                </c:pt>
                <c:pt idx="10615">
                  <c:v>0.95889598131179998</c:v>
                </c:pt>
                <c:pt idx="10616">
                  <c:v>0.95897853374480002</c:v>
                </c:pt>
                <c:pt idx="10617">
                  <c:v>0.95901447534560003</c:v>
                </c:pt>
                <c:pt idx="10618">
                  <c:v>0.95905005931849996</c:v>
                </c:pt>
                <c:pt idx="10619">
                  <c:v>0.95911478996279997</c:v>
                </c:pt>
                <c:pt idx="10620">
                  <c:v>0.95925372838970002</c:v>
                </c:pt>
                <c:pt idx="10621">
                  <c:v>0.9593234658241</c:v>
                </c:pt>
                <c:pt idx="10622">
                  <c:v>0.95968610048290004</c:v>
                </c:pt>
                <c:pt idx="10623">
                  <c:v>0.95981615781780005</c:v>
                </c:pt>
                <c:pt idx="10624">
                  <c:v>0.95988786220550004</c:v>
                </c:pt>
                <c:pt idx="10625">
                  <c:v>0.96002727746960004</c:v>
                </c:pt>
                <c:pt idx="10626">
                  <c:v>0.96004897356029995</c:v>
                </c:pt>
                <c:pt idx="10627">
                  <c:v>0.96016818284990002</c:v>
                </c:pt>
                <c:pt idx="10628">
                  <c:v>0.96021890640259999</c:v>
                </c:pt>
                <c:pt idx="10629">
                  <c:v>0.96027672290800004</c:v>
                </c:pt>
                <c:pt idx="10630">
                  <c:v>0.9603704810143</c:v>
                </c:pt>
                <c:pt idx="10631">
                  <c:v>0.96039259433750002</c:v>
                </c:pt>
                <c:pt idx="10632">
                  <c:v>0.96050351858140004</c:v>
                </c:pt>
                <c:pt idx="10633">
                  <c:v>0.96054130792619996</c:v>
                </c:pt>
                <c:pt idx="10634">
                  <c:v>0.9606129527092</c:v>
                </c:pt>
                <c:pt idx="10635">
                  <c:v>0.96069276332859999</c:v>
                </c:pt>
                <c:pt idx="10636">
                  <c:v>0.96072167158129995</c:v>
                </c:pt>
                <c:pt idx="10637">
                  <c:v>0.96103155612949998</c:v>
                </c:pt>
                <c:pt idx="10638">
                  <c:v>0.96113651990890003</c:v>
                </c:pt>
                <c:pt idx="10639">
                  <c:v>0.96151286363599997</c:v>
                </c:pt>
                <c:pt idx="10640">
                  <c:v>0.96179914474490003</c:v>
                </c:pt>
                <c:pt idx="10641">
                  <c:v>0.96213304996490001</c:v>
                </c:pt>
                <c:pt idx="10642">
                  <c:v>0.96250194311140003</c:v>
                </c:pt>
                <c:pt idx="10643">
                  <c:v>0.96282589435580002</c:v>
                </c:pt>
                <c:pt idx="10644">
                  <c:v>0.96295088529590001</c:v>
                </c:pt>
                <c:pt idx="10645">
                  <c:v>0.96311169862750001</c:v>
                </c:pt>
                <c:pt idx="10646">
                  <c:v>0.96341300010679998</c:v>
                </c:pt>
                <c:pt idx="10647">
                  <c:v>0.96353310346599996</c:v>
                </c:pt>
                <c:pt idx="10648">
                  <c:v>0.96364760398860005</c:v>
                </c:pt>
                <c:pt idx="10649">
                  <c:v>0.96371036767960006</c:v>
                </c:pt>
                <c:pt idx="10650">
                  <c:v>0.96384590864179998</c:v>
                </c:pt>
                <c:pt idx="10651">
                  <c:v>0.96401309967040005</c:v>
                </c:pt>
                <c:pt idx="10652">
                  <c:v>0.96428149938579999</c:v>
                </c:pt>
                <c:pt idx="10653">
                  <c:v>0.96443718671800005</c:v>
                </c:pt>
                <c:pt idx="10654">
                  <c:v>0.96457648277279995</c:v>
                </c:pt>
                <c:pt idx="10655">
                  <c:v>0.96462380886080001</c:v>
                </c:pt>
                <c:pt idx="10656">
                  <c:v>0.96474808454509997</c:v>
                </c:pt>
                <c:pt idx="10657">
                  <c:v>0.96479743719099997</c:v>
                </c:pt>
                <c:pt idx="10658">
                  <c:v>0.96492427587509999</c:v>
                </c:pt>
                <c:pt idx="10659">
                  <c:v>0.9650568366051</c:v>
                </c:pt>
                <c:pt idx="10660">
                  <c:v>0.96512508392329999</c:v>
                </c:pt>
                <c:pt idx="10661">
                  <c:v>0.96528327465060004</c:v>
                </c:pt>
                <c:pt idx="10662">
                  <c:v>0.96561110019679997</c:v>
                </c:pt>
                <c:pt idx="10663">
                  <c:v>0.96592348814009998</c:v>
                </c:pt>
                <c:pt idx="10664">
                  <c:v>0.96613794565199995</c:v>
                </c:pt>
                <c:pt idx="10665">
                  <c:v>0.96630340814589999</c:v>
                </c:pt>
                <c:pt idx="10666">
                  <c:v>0.96661561727519996</c:v>
                </c:pt>
                <c:pt idx="10667">
                  <c:v>0.96700352430339998</c:v>
                </c:pt>
                <c:pt idx="10668">
                  <c:v>0.96713477373120005</c:v>
                </c:pt>
                <c:pt idx="10669">
                  <c:v>0.96725320816039995</c:v>
                </c:pt>
                <c:pt idx="10670">
                  <c:v>0.96744340658189998</c:v>
                </c:pt>
                <c:pt idx="10671">
                  <c:v>0.96781194210050003</c:v>
                </c:pt>
                <c:pt idx="10672">
                  <c:v>0.96801084280009997</c:v>
                </c:pt>
                <c:pt idx="10673">
                  <c:v>0.96813160181049995</c:v>
                </c:pt>
                <c:pt idx="10674">
                  <c:v>0.96824973821640004</c:v>
                </c:pt>
                <c:pt idx="10675">
                  <c:v>0.96830463409419998</c:v>
                </c:pt>
                <c:pt idx="10676">
                  <c:v>0.96840643882749999</c:v>
                </c:pt>
                <c:pt idx="10677">
                  <c:v>0.96843576431269995</c:v>
                </c:pt>
                <c:pt idx="10678">
                  <c:v>0.96852868795390001</c:v>
                </c:pt>
                <c:pt idx="10679">
                  <c:v>0.96856248378749998</c:v>
                </c:pt>
                <c:pt idx="10680">
                  <c:v>0.96858155727390005</c:v>
                </c:pt>
                <c:pt idx="10681">
                  <c:v>0.96867930889130005</c:v>
                </c:pt>
                <c:pt idx="10682">
                  <c:v>0.96871501207349997</c:v>
                </c:pt>
                <c:pt idx="10683">
                  <c:v>0.96880412101750002</c:v>
                </c:pt>
                <c:pt idx="10684">
                  <c:v>0.9689158201218</c:v>
                </c:pt>
                <c:pt idx="10685">
                  <c:v>0.96908473968510001</c:v>
                </c:pt>
                <c:pt idx="10686">
                  <c:v>0.96924817562099996</c:v>
                </c:pt>
                <c:pt idx="10687">
                  <c:v>0.96931695938109996</c:v>
                </c:pt>
                <c:pt idx="10688">
                  <c:v>0.96943134069439996</c:v>
                </c:pt>
                <c:pt idx="10689">
                  <c:v>0.96945649385449995</c:v>
                </c:pt>
                <c:pt idx="10690">
                  <c:v>0.96955966949460004</c:v>
                </c:pt>
                <c:pt idx="10691">
                  <c:v>0.96961385011669998</c:v>
                </c:pt>
                <c:pt idx="10692">
                  <c:v>0.96967846155170001</c:v>
                </c:pt>
                <c:pt idx="10693">
                  <c:v>0.96983683109279994</c:v>
                </c:pt>
                <c:pt idx="10694">
                  <c:v>0.97023910284040005</c:v>
                </c:pt>
                <c:pt idx="10695">
                  <c:v>0.97062277793880003</c:v>
                </c:pt>
                <c:pt idx="10696">
                  <c:v>0.97091460227969995</c:v>
                </c:pt>
                <c:pt idx="10697">
                  <c:v>0.97124403715130003</c:v>
                </c:pt>
                <c:pt idx="10698">
                  <c:v>0.9714052081108</c:v>
                </c:pt>
                <c:pt idx="10699">
                  <c:v>0.97146421670909999</c:v>
                </c:pt>
                <c:pt idx="10700">
                  <c:v>0.97153556346890002</c:v>
                </c:pt>
                <c:pt idx="10701">
                  <c:v>0.97168350219730004</c:v>
                </c:pt>
                <c:pt idx="10702">
                  <c:v>0.97205758094789996</c:v>
                </c:pt>
                <c:pt idx="10703">
                  <c:v>0.97210997343060002</c:v>
                </c:pt>
                <c:pt idx="10704">
                  <c:v>0.97227632999419999</c:v>
                </c:pt>
                <c:pt idx="10705">
                  <c:v>0.97245562076570002</c:v>
                </c:pt>
                <c:pt idx="10706">
                  <c:v>0.97257733345029995</c:v>
                </c:pt>
                <c:pt idx="10707">
                  <c:v>0.97262352704999999</c:v>
                </c:pt>
                <c:pt idx="10708">
                  <c:v>0.97275543212890003</c:v>
                </c:pt>
                <c:pt idx="10709">
                  <c:v>0.97279781103130003</c:v>
                </c:pt>
                <c:pt idx="10710">
                  <c:v>0.97293275594710005</c:v>
                </c:pt>
                <c:pt idx="10711">
                  <c:v>0.97296893596650003</c:v>
                </c:pt>
                <c:pt idx="10712">
                  <c:v>0.97310274839400002</c:v>
                </c:pt>
                <c:pt idx="10713">
                  <c:v>0.97314357757570003</c:v>
                </c:pt>
                <c:pt idx="10714">
                  <c:v>0.97328096628189997</c:v>
                </c:pt>
                <c:pt idx="10715">
                  <c:v>0.97334963083269999</c:v>
                </c:pt>
                <c:pt idx="10716">
                  <c:v>0.97358435392380005</c:v>
                </c:pt>
                <c:pt idx="10717">
                  <c:v>0.97373002767560002</c:v>
                </c:pt>
                <c:pt idx="10718">
                  <c:v>0.97376453876500002</c:v>
                </c:pt>
                <c:pt idx="10719">
                  <c:v>0.97380208969119997</c:v>
                </c:pt>
                <c:pt idx="10720">
                  <c:v>0.97384214401250002</c:v>
                </c:pt>
                <c:pt idx="10721">
                  <c:v>0.97390025854109996</c:v>
                </c:pt>
                <c:pt idx="10722">
                  <c:v>0.97399324178699997</c:v>
                </c:pt>
                <c:pt idx="10723">
                  <c:v>0.97406220436099999</c:v>
                </c:pt>
                <c:pt idx="10724">
                  <c:v>0.97410434484480002</c:v>
                </c:pt>
                <c:pt idx="10725">
                  <c:v>0.97414362430570001</c:v>
                </c:pt>
                <c:pt idx="10726">
                  <c:v>0.97418421506880004</c:v>
                </c:pt>
                <c:pt idx="10727">
                  <c:v>0.97424888610839999</c:v>
                </c:pt>
                <c:pt idx="10728">
                  <c:v>0.97433900833130005</c:v>
                </c:pt>
                <c:pt idx="10729">
                  <c:v>0.97439342737199997</c:v>
                </c:pt>
                <c:pt idx="10730">
                  <c:v>0.97442907094959996</c:v>
                </c:pt>
                <c:pt idx="10731">
                  <c:v>0.97446292638779997</c:v>
                </c:pt>
                <c:pt idx="10732">
                  <c:v>0.97455793619160003</c:v>
                </c:pt>
                <c:pt idx="10733">
                  <c:v>0.97463911771769995</c:v>
                </c:pt>
                <c:pt idx="10734">
                  <c:v>0.97471219301220002</c:v>
                </c:pt>
                <c:pt idx="10735">
                  <c:v>0.97476953268050004</c:v>
                </c:pt>
                <c:pt idx="10736">
                  <c:v>0.9749060869217</c:v>
                </c:pt>
                <c:pt idx="10737">
                  <c:v>0.97498673200609998</c:v>
                </c:pt>
                <c:pt idx="10738">
                  <c:v>0.97513669729230001</c:v>
                </c:pt>
                <c:pt idx="10739">
                  <c:v>0.97520685195919998</c:v>
                </c:pt>
                <c:pt idx="10740">
                  <c:v>0.97530478239060003</c:v>
                </c:pt>
                <c:pt idx="10741">
                  <c:v>0.97541171312329999</c:v>
                </c:pt>
                <c:pt idx="10742">
                  <c:v>0.9754691720009</c:v>
                </c:pt>
                <c:pt idx="10743">
                  <c:v>0.97550928592679997</c:v>
                </c:pt>
                <c:pt idx="10744">
                  <c:v>0.97558367252349998</c:v>
                </c:pt>
                <c:pt idx="10745">
                  <c:v>0.97565764188769999</c:v>
                </c:pt>
                <c:pt idx="10746">
                  <c:v>0.97569018602369995</c:v>
                </c:pt>
                <c:pt idx="10747">
                  <c:v>0.97573608160019998</c:v>
                </c:pt>
                <c:pt idx="10748">
                  <c:v>0.97610062360759997</c:v>
                </c:pt>
                <c:pt idx="10749">
                  <c:v>0.97612786293029996</c:v>
                </c:pt>
                <c:pt idx="10750">
                  <c:v>0.97624725103379995</c:v>
                </c:pt>
                <c:pt idx="10751">
                  <c:v>0.97626280784609998</c:v>
                </c:pt>
                <c:pt idx="10752">
                  <c:v>0.9763660430908</c:v>
                </c:pt>
                <c:pt idx="10753">
                  <c:v>0.9763818383217</c:v>
                </c:pt>
                <c:pt idx="10754">
                  <c:v>0.9763991832733</c:v>
                </c:pt>
                <c:pt idx="10755">
                  <c:v>0.97650456428529997</c:v>
                </c:pt>
                <c:pt idx="10756">
                  <c:v>0.97651982307429996</c:v>
                </c:pt>
                <c:pt idx="10757">
                  <c:v>0.97653698921200005</c:v>
                </c:pt>
                <c:pt idx="10758">
                  <c:v>0.97663831710820004</c:v>
                </c:pt>
                <c:pt idx="10759">
                  <c:v>0.97664803266529998</c:v>
                </c:pt>
                <c:pt idx="10760">
                  <c:v>0.97666180133820002</c:v>
                </c:pt>
                <c:pt idx="10761">
                  <c:v>0.97676640748980004</c:v>
                </c:pt>
                <c:pt idx="10762">
                  <c:v>0.97677809000019999</c:v>
                </c:pt>
                <c:pt idx="10763">
                  <c:v>0.97679156064990003</c:v>
                </c:pt>
                <c:pt idx="10764">
                  <c:v>0.97689944505689996</c:v>
                </c:pt>
                <c:pt idx="10765">
                  <c:v>0.97692346572879996</c:v>
                </c:pt>
                <c:pt idx="10766">
                  <c:v>0.97694969177250002</c:v>
                </c:pt>
                <c:pt idx="10767">
                  <c:v>0.9772087931633</c:v>
                </c:pt>
                <c:pt idx="10768">
                  <c:v>0.97750997543329998</c:v>
                </c:pt>
                <c:pt idx="10769">
                  <c:v>0.97778844833370004</c:v>
                </c:pt>
                <c:pt idx="10770">
                  <c:v>0.97806245088580002</c:v>
                </c:pt>
                <c:pt idx="10771">
                  <c:v>0.97839456796650004</c:v>
                </c:pt>
                <c:pt idx="10772">
                  <c:v>0.97867041826250001</c:v>
                </c:pt>
                <c:pt idx="10773">
                  <c:v>0.97902977466579999</c:v>
                </c:pt>
                <c:pt idx="10774">
                  <c:v>0.97923034429550004</c:v>
                </c:pt>
                <c:pt idx="10775">
                  <c:v>0.97940462827679997</c:v>
                </c:pt>
                <c:pt idx="10776">
                  <c:v>0.97958356142040004</c:v>
                </c:pt>
                <c:pt idx="10777">
                  <c:v>0.97990667819980004</c:v>
                </c:pt>
                <c:pt idx="10778">
                  <c:v>0.97999870777130005</c:v>
                </c:pt>
                <c:pt idx="10779">
                  <c:v>0.98033273220060002</c:v>
                </c:pt>
                <c:pt idx="10780">
                  <c:v>0.98065215349199997</c:v>
                </c:pt>
                <c:pt idx="10781">
                  <c:v>0.98101198673250001</c:v>
                </c:pt>
                <c:pt idx="10782">
                  <c:v>0.98120635747910001</c:v>
                </c:pt>
                <c:pt idx="10783">
                  <c:v>0.98128181695939998</c:v>
                </c:pt>
                <c:pt idx="10784">
                  <c:v>0.98161315917970005</c:v>
                </c:pt>
                <c:pt idx="10785">
                  <c:v>0.98196655511859998</c:v>
                </c:pt>
                <c:pt idx="10786">
                  <c:v>0.98215860128400001</c:v>
                </c:pt>
                <c:pt idx="10787">
                  <c:v>0.9822500348091</c:v>
                </c:pt>
                <c:pt idx="10788">
                  <c:v>0.98240458965300004</c:v>
                </c:pt>
                <c:pt idx="10789">
                  <c:v>0.98253083229060001</c:v>
                </c:pt>
                <c:pt idx="10790">
                  <c:v>0.98261266946790005</c:v>
                </c:pt>
                <c:pt idx="10791">
                  <c:v>0.98278474807740002</c:v>
                </c:pt>
                <c:pt idx="10792">
                  <c:v>0.98293340206150004</c:v>
                </c:pt>
                <c:pt idx="10793">
                  <c:v>0.9829683303833</c:v>
                </c:pt>
                <c:pt idx="10794">
                  <c:v>0.98306810855869997</c:v>
                </c:pt>
                <c:pt idx="10795">
                  <c:v>0.98311132192609996</c:v>
                </c:pt>
                <c:pt idx="10796">
                  <c:v>0.98317515850070003</c:v>
                </c:pt>
                <c:pt idx="10797">
                  <c:v>0.98325610160830001</c:v>
                </c:pt>
                <c:pt idx="10798">
                  <c:v>0.98328423500060003</c:v>
                </c:pt>
                <c:pt idx="10799">
                  <c:v>0.9833924174309</c:v>
                </c:pt>
                <c:pt idx="10800">
                  <c:v>0.98342716693879995</c:v>
                </c:pt>
                <c:pt idx="10801">
                  <c:v>0.98350369930269999</c:v>
                </c:pt>
                <c:pt idx="10802">
                  <c:v>0.98357993364329999</c:v>
                </c:pt>
                <c:pt idx="10803">
                  <c:v>0.98361289501189997</c:v>
                </c:pt>
                <c:pt idx="10804">
                  <c:v>0.98371922969820003</c:v>
                </c:pt>
                <c:pt idx="10805">
                  <c:v>0.98375761508939996</c:v>
                </c:pt>
                <c:pt idx="10806">
                  <c:v>0.98392152786249998</c:v>
                </c:pt>
                <c:pt idx="10807">
                  <c:v>0.98432672023769996</c:v>
                </c:pt>
                <c:pt idx="10808">
                  <c:v>0.98441374301910001</c:v>
                </c:pt>
                <c:pt idx="10809">
                  <c:v>0.98454356193540005</c:v>
                </c:pt>
                <c:pt idx="10810">
                  <c:v>0.98460847139359997</c:v>
                </c:pt>
                <c:pt idx="10811">
                  <c:v>0.98466253280640004</c:v>
                </c:pt>
                <c:pt idx="10812">
                  <c:v>0.98479318618769995</c:v>
                </c:pt>
                <c:pt idx="10813">
                  <c:v>0.9848827123642</c:v>
                </c:pt>
                <c:pt idx="10814">
                  <c:v>0.98504024744030005</c:v>
                </c:pt>
                <c:pt idx="10815">
                  <c:v>0.98514622449870004</c:v>
                </c:pt>
                <c:pt idx="10816">
                  <c:v>0.98528122901920001</c:v>
                </c:pt>
                <c:pt idx="10817">
                  <c:v>0.98563647270200005</c:v>
                </c:pt>
                <c:pt idx="10818">
                  <c:v>0.98569768667220004</c:v>
                </c:pt>
                <c:pt idx="10819">
                  <c:v>0.98587810993189995</c:v>
                </c:pt>
                <c:pt idx="10820">
                  <c:v>0.98605847358700005</c:v>
                </c:pt>
                <c:pt idx="10821">
                  <c:v>0.98619490861890002</c:v>
                </c:pt>
                <c:pt idx="10822">
                  <c:v>0.98623299598689995</c:v>
                </c:pt>
                <c:pt idx="10823">
                  <c:v>0.98639422655109998</c:v>
                </c:pt>
                <c:pt idx="10824">
                  <c:v>0.98656940460209996</c:v>
                </c:pt>
                <c:pt idx="10825">
                  <c:v>0.98684436082839999</c:v>
                </c:pt>
                <c:pt idx="10826">
                  <c:v>0.98700815439220002</c:v>
                </c:pt>
                <c:pt idx="10827">
                  <c:v>0.98719304800030006</c:v>
                </c:pt>
                <c:pt idx="10828">
                  <c:v>0.98749256134029995</c:v>
                </c:pt>
                <c:pt idx="10829">
                  <c:v>0.98761588335039996</c:v>
                </c:pt>
                <c:pt idx="10830">
                  <c:v>0.98776644468310004</c:v>
                </c:pt>
                <c:pt idx="10831">
                  <c:v>0.98782187700269997</c:v>
                </c:pt>
                <c:pt idx="10832">
                  <c:v>0.98797947168349998</c:v>
                </c:pt>
                <c:pt idx="10833">
                  <c:v>0.98819017410279997</c:v>
                </c:pt>
                <c:pt idx="10834">
                  <c:v>0.98838484287259998</c:v>
                </c:pt>
                <c:pt idx="10835">
                  <c:v>0.9885165691376</c:v>
                </c:pt>
                <c:pt idx="10836">
                  <c:v>0.98858422040939997</c:v>
                </c:pt>
                <c:pt idx="10837">
                  <c:v>0.98864692449570002</c:v>
                </c:pt>
                <c:pt idx="10838">
                  <c:v>0.98878765106199995</c:v>
                </c:pt>
                <c:pt idx="10839">
                  <c:v>0.98887360095980004</c:v>
                </c:pt>
                <c:pt idx="10840">
                  <c:v>0.9890998005867</c:v>
                </c:pt>
                <c:pt idx="10841">
                  <c:v>0.98947393894199998</c:v>
                </c:pt>
                <c:pt idx="10842">
                  <c:v>0.98965013027189996</c:v>
                </c:pt>
                <c:pt idx="10843">
                  <c:v>0.98976600170140006</c:v>
                </c:pt>
                <c:pt idx="10844">
                  <c:v>0.99005079269410001</c:v>
                </c:pt>
                <c:pt idx="10845">
                  <c:v>0.9901062846184</c:v>
                </c:pt>
                <c:pt idx="10846">
                  <c:v>0.99017816782000001</c:v>
                </c:pt>
                <c:pt idx="10847">
                  <c:v>0.99031972885130004</c:v>
                </c:pt>
                <c:pt idx="10848">
                  <c:v>0.99069887399669998</c:v>
                </c:pt>
                <c:pt idx="10849">
                  <c:v>0.99098426103589998</c:v>
                </c:pt>
                <c:pt idx="10850">
                  <c:v>0.99112880229949996</c:v>
                </c:pt>
                <c:pt idx="10851">
                  <c:v>0.99124866724009997</c:v>
                </c:pt>
                <c:pt idx="10852">
                  <c:v>0.99127984046939999</c:v>
                </c:pt>
                <c:pt idx="10853">
                  <c:v>0.99138337373730001</c:v>
                </c:pt>
                <c:pt idx="10854">
                  <c:v>0.99142175912859998</c:v>
                </c:pt>
                <c:pt idx="10855">
                  <c:v>0.99154466390609997</c:v>
                </c:pt>
                <c:pt idx="10856">
                  <c:v>0.99158185720439995</c:v>
                </c:pt>
                <c:pt idx="10857">
                  <c:v>0.99170988798140003</c:v>
                </c:pt>
                <c:pt idx="10858">
                  <c:v>0.99174040555950005</c:v>
                </c:pt>
                <c:pt idx="10859">
                  <c:v>0.99182796478269997</c:v>
                </c:pt>
                <c:pt idx="10860">
                  <c:v>0.99187868833540005</c:v>
                </c:pt>
                <c:pt idx="10861">
                  <c:v>0.99189949035640002</c:v>
                </c:pt>
                <c:pt idx="10862">
                  <c:v>0.99202662706379996</c:v>
                </c:pt>
                <c:pt idx="10863">
                  <c:v>0.99209159612660003</c:v>
                </c:pt>
                <c:pt idx="10864">
                  <c:v>0.99219471216199995</c:v>
                </c:pt>
                <c:pt idx="10865">
                  <c:v>0.99225902557370005</c:v>
                </c:pt>
                <c:pt idx="10866">
                  <c:v>0.99234867095949997</c:v>
                </c:pt>
                <c:pt idx="10867">
                  <c:v>0.99260777235029996</c:v>
                </c:pt>
                <c:pt idx="10868">
                  <c:v>0.99270975589749999</c:v>
                </c:pt>
                <c:pt idx="10869">
                  <c:v>0.99281102418900002</c:v>
                </c:pt>
                <c:pt idx="10870">
                  <c:v>0.99301499128339998</c:v>
                </c:pt>
                <c:pt idx="10871">
                  <c:v>0.99334639310840001</c:v>
                </c:pt>
                <c:pt idx="10872">
                  <c:v>0.99372816085820004</c:v>
                </c:pt>
                <c:pt idx="10873">
                  <c:v>0.99405670166019999</c:v>
                </c:pt>
                <c:pt idx="10874">
                  <c:v>0.99409645795820001</c:v>
                </c:pt>
                <c:pt idx="10875">
                  <c:v>0.99417036771769995</c:v>
                </c:pt>
                <c:pt idx="10876">
                  <c:v>0.99424093961719995</c:v>
                </c:pt>
                <c:pt idx="10877">
                  <c:v>0.99427491426470005</c:v>
                </c:pt>
                <c:pt idx="10878">
                  <c:v>0.99438041448589998</c:v>
                </c:pt>
                <c:pt idx="10879">
                  <c:v>0.99441653490070003</c:v>
                </c:pt>
                <c:pt idx="10880">
                  <c:v>0.99449694156650004</c:v>
                </c:pt>
                <c:pt idx="10881">
                  <c:v>0.9945545196533</c:v>
                </c:pt>
                <c:pt idx="10882">
                  <c:v>0.99457734823230004</c:v>
                </c:pt>
                <c:pt idx="10883">
                  <c:v>0.99470698833469995</c:v>
                </c:pt>
                <c:pt idx="10884">
                  <c:v>0.99474471807480003</c:v>
                </c:pt>
                <c:pt idx="10885">
                  <c:v>0.99489009380339999</c:v>
                </c:pt>
                <c:pt idx="10886">
                  <c:v>0.99505108594890002</c:v>
                </c:pt>
                <c:pt idx="10887">
                  <c:v>0.99515545368189995</c:v>
                </c:pt>
                <c:pt idx="10888">
                  <c:v>0.9952364563942</c:v>
                </c:pt>
                <c:pt idx="10889">
                  <c:v>0.99539244174959995</c:v>
                </c:pt>
                <c:pt idx="10890">
                  <c:v>0.9955867528915</c:v>
                </c:pt>
                <c:pt idx="10891">
                  <c:v>0.99580770730970003</c:v>
                </c:pt>
                <c:pt idx="10892">
                  <c:v>0.99617993831630003</c:v>
                </c:pt>
                <c:pt idx="10893">
                  <c:v>0.99623912572859996</c:v>
                </c:pt>
                <c:pt idx="10894">
                  <c:v>0.99636745452880005</c:v>
                </c:pt>
                <c:pt idx="10895">
                  <c:v>0.99647587537769999</c:v>
                </c:pt>
                <c:pt idx="10896">
                  <c:v>0.99653136730189995</c:v>
                </c:pt>
                <c:pt idx="10897">
                  <c:v>0.99663937091830002</c:v>
                </c:pt>
                <c:pt idx="10898">
                  <c:v>0.99675047397609995</c:v>
                </c:pt>
                <c:pt idx="10899">
                  <c:v>0.99681830406189997</c:v>
                </c:pt>
                <c:pt idx="10900">
                  <c:v>0.99686259031299995</c:v>
                </c:pt>
                <c:pt idx="10901">
                  <c:v>0.99702030420300003</c:v>
                </c:pt>
                <c:pt idx="10902">
                  <c:v>0.99705994129179998</c:v>
                </c:pt>
                <c:pt idx="10903">
                  <c:v>0.99709767103199998</c:v>
                </c:pt>
                <c:pt idx="10904">
                  <c:v>0.9971362948418</c:v>
                </c:pt>
                <c:pt idx="10905">
                  <c:v>0.99726742506029997</c:v>
                </c:pt>
                <c:pt idx="10906">
                  <c:v>0.9973528981209</c:v>
                </c:pt>
                <c:pt idx="10907">
                  <c:v>0.99741601943970004</c:v>
                </c:pt>
                <c:pt idx="10908">
                  <c:v>0.99779832363130005</c:v>
                </c:pt>
                <c:pt idx="10909">
                  <c:v>0.99798285961150002</c:v>
                </c:pt>
                <c:pt idx="10910">
                  <c:v>0.99812132120130004</c:v>
                </c:pt>
                <c:pt idx="10911">
                  <c:v>0.99828344583509998</c:v>
                </c:pt>
                <c:pt idx="10912">
                  <c:v>0.9985182285309</c:v>
                </c:pt>
                <c:pt idx="10913">
                  <c:v>0.99882179498669998</c:v>
                </c:pt>
                <c:pt idx="10914">
                  <c:v>0.99897503852839997</c:v>
                </c:pt>
                <c:pt idx="10915">
                  <c:v>0.99901878833769997</c:v>
                </c:pt>
                <c:pt idx="10916">
                  <c:v>0.99914288520810002</c:v>
                </c:pt>
                <c:pt idx="10917">
                  <c:v>0.99918216466900001</c:v>
                </c:pt>
                <c:pt idx="10918">
                  <c:v>0.99929285049439998</c:v>
                </c:pt>
                <c:pt idx="10919">
                  <c:v>0.9994171857834</c:v>
                </c:pt>
                <c:pt idx="10920">
                  <c:v>0.99974232912060002</c:v>
                </c:pt>
                <c:pt idx="10921">
                  <c:v>0.9999615550041</c:v>
                </c:pt>
                <c:pt idx="10922">
                  <c:v>1.0002593994140001</c:v>
                </c:pt>
                <c:pt idx="10923">
                  <c:v>1.0005470514299999</c:v>
                </c:pt>
                <c:pt idx="10924">
                  <c:v>1.0007005929949999</c:v>
                </c:pt>
                <c:pt idx="10925">
                  <c:v>1.000786304474</c:v>
                </c:pt>
                <c:pt idx="10926">
                  <c:v>1.000860452652</c:v>
                </c:pt>
                <c:pt idx="10927">
                  <c:v>1.00089609623</c:v>
                </c:pt>
                <c:pt idx="10928">
                  <c:v>1.0009986162190001</c:v>
                </c:pt>
                <c:pt idx="10929">
                  <c:v>1.0010390281679999</c:v>
                </c:pt>
                <c:pt idx="10930">
                  <c:v>1.0014173984529999</c:v>
                </c:pt>
                <c:pt idx="10931">
                  <c:v>1.00177359581</c:v>
                </c:pt>
                <c:pt idx="10932">
                  <c:v>1.0019143819809999</c:v>
                </c:pt>
                <c:pt idx="10933">
                  <c:v>1.002002954483</c:v>
                </c:pt>
                <c:pt idx="10934">
                  <c:v>1.002107620239</c:v>
                </c:pt>
                <c:pt idx="10935">
                  <c:v>1.002165317535</c:v>
                </c:pt>
                <c:pt idx="10936">
                  <c:v>1.002340197563</c:v>
                </c:pt>
                <c:pt idx="10937">
                  <c:v>1.0026665925980001</c:v>
                </c:pt>
                <c:pt idx="10938">
                  <c:v>1.002900242805</c:v>
                </c:pt>
                <c:pt idx="10939">
                  <c:v>1.003080368042</c:v>
                </c:pt>
                <c:pt idx="10940">
                  <c:v>1.0032037496570001</c:v>
                </c:pt>
                <c:pt idx="10941">
                  <c:v>1.00351536274</c:v>
                </c:pt>
                <c:pt idx="10942">
                  <c:v>1.003865122795</c:v>
                </c:pt>
                <c:pt idx="10943">
                  <c:v>1.004055380821</c:v>
                </c:pt>
                <c:pt idx="10944">
                  <c:v>1.004228830338</c:v>
                </c:pt>
                <c:pt idx="10945">
                  <c:v>1.0046014785770001</c:v>
                </c:pt>
                <c:pt idx="10946">
                  <c:v>1.0048115253450001</c:v>
                </c:pt>
                <c:pt idx="10947">
                  <c:v>1.005139231682</c:v>
                </c:pt>
                <c:pt idx="10948">
                  <c:v>1.0052850246430001</c:v>
                </c:pt>
                <c:pt idx="10949">
                  <c:v>1.0053374767300001</c:v>
                </c:pt>
                <c:pt idx="10950">
                  <c:v>1.0054744482039999</c:v>
                </c:pt>
                <c:pt idx="10951">
                  <c:v>1.0055469274519999</c:v>
                </c:pt>
                <c:pt idx="10952">
                  <c:v>1.0055973529819999</c:v>
                </c:pt>
                <c:pt idx="10953">
                  <c:v>1.0057375431060001</c:v>
                </c:pt>
                <c:pt idx="10954">
                  <c:v>1.0058196783069999</c:v>
                </c:pt>
                <c:pt idx="10955">
                  <c:v>1.006001472473</c:v>
                </c:pt>
                <c:pt idx="10956">
                  <c:v>1.006341457367</c:v>
                </c:pt>
                <c:pt idx="10957">
                  <c:v>1.0065292119980001</c:v>
                </c:pt>
                <c:pt idx="10958">
                  <c:v>1.006709694862</c:v>
                </c:pt>
                <c:pt idx="10959">
                  <c:v>1.0067682266239999</c:v>
                </c:pt>
                <c:pt idx="10960">
                  <c:v>1.0069246292109999</c:v>
                </c:pt>
                <c:pt idx="10961">
                  <c:v>1.007070660591</c:v>
                </c:pt>
                <c:pt idx="10962">
                  <c:v>1.007134199142</c:v>
                </c:pt>
                <c:pt idx="10963">
                  <c:v>1.007247567177</c:v>
                </c:pt>
                <c:pt idx="10964">
                  <c:v>1.0072975158690001</c:v>
                </c:pt>
                <c:pt idx="10965">
                  <c:v>1.007346749306</c:v>
                </c:pt>
                <c:pt idx="10966">
                  <c:v>1.0074336528779999</c:v>
                </c:pt>
                <c:pt idx="10967">
                  <c:v>1.0074495077129999</c:v>
                </c:pt>
                <c:pt idx="10968">
                  <c:v>1.0075014829640001</c:v>
                </c:pt>
                <c:pt idx="10969">
                  <c:v>1.007591724396</c:v>
                </c:pt>
                <c:pt idx="10970">
                  <c:v>1.0076628923419999</c:v>
                </c:pt>
                <c:pt idx="10971">
                  <c:v>1.007755756378</c:v>
                </c:pt>
                <c:pt idx="10972">
                  <c:v>1.007833361626</c:v>
                </c:pt>
                <c:pt idx="10973">
                  <c:v>1.007918000221</c:v>
                </c:pt>
                <c:pt idx="10974">
                  <c:v>1.0080606937409999</c:v>
                </c:pt>
                <c:pt idx="10975">
                  <c:v>1.0081338882449999</c:v>
                </c:pt>
                <c:pt idx="10976">
                  <c:v>1.008294582367</c:v>
                </c:pt>
                <c:pt idx="10977">
                  <c:v>1.0086002349850001</c:v>
                </c:pt>
                <c:pt idx="10978">
                  <c:v>1.008848190308</c:v>
                </c:pt>
                <c:pt idx="10979">
                  <c:v>1.009230613708</c:v>
                </c:pt>
                <c:pt idx="10980">
                  <c:v>1.0094071626659999</c:v>
                </c:pt>
                <c:pt idx="10981">
                  <c:v>1.009565830231</c:v>
                </c:pt>
                <c:pt idx="10982">
                  <c:v>1.009714365005</c:v>
                </c:pt>
                <c:pt idx="10983">
                  <c:v>1.0098271369930001</c:v>
                </c:pt>
                <c:pt idx="10984">
                  <c:v>1.0099542140960001</c:v>
                </c:pt>
                <c:pt idx="10985">
                  <c:v>1.0100164413449999</c:v>
                </c:pt>
                <c:pt idx="10986">
                  <c:v>1.0101122856139999</c:v>
                </c:pt>
                <c:pt idx="10987">
                  <c:v>1.010244369507</c:v>
                </c:pt>
                <c:pt idx="10988">
                  <c:v>1.0103091001510001</c:v>
                </c:pt>
                <c:pt idx="10989">
                  <c:v>1.010453462601</c:v>
                </c:pt>
                <c:pt idx="10990">
                  <c:v>1.0105160474779999</c:v>
                </c:pt>
                <c:pt idx="10991">
                  <c:v>1.0105884075160001</c:v>
                </c:pt>
                <c:pt idx="10992">
                  <c:v>1.0107214450840001</c:v>
                </c:pt>
                <c:pt idx="10993">
                  <c:v>1.011044859886</c:v>
                </c:pt>
                <c:pt idx="10994">
                  <c:v>1.011136054993</c:v>
                </c:pt>
                <c:pt idx="10995">
                  <c:v>1.0112613439560001</c:v>
                </c:pt>
                <c:pt idx="10996">
                  <c:v>1.0115379095079999</c:v>
                </c:pt>
                <c:pt idx="10997">
                  <c:v>1.011860609055</c:v>
                </c:pt>
                <c:pt idx="10998">
                  <c:v>1.0120131969449999</c:v>
                </c:pt>
                <c:pt idx="10999">
                  <c:v>1.0121217966080001</c:v>
                </c:pt>
                <c:pt idx="11000">
                  <c:v>1.0121725797650001</c:v>
                </c:pt>
                <c:pt idx="11001">
                  <c:v>1.0122853517529999</c:v>
                </c:pt>
                <c:pt idx="11002">
                  <c:v>1.0123275518420001</c:v>
                </c:pt>
                <c:pt idx="11003">
                  <c:v>1.0124274492259999</c:v>
                </c:pt>
                <c:pt idx="11004">
                  <c:v>1.0124700069429999</c:v>
                </c:pt>
                <c:pt idx="11005">
                  <c:v>1.0125553607940001</c:v>
                </c:pt>
                <c:pt idx="11006">
                  <c:v>1.012586832047</c:v>
                </c:pt>
                <c:pt idx="11007">
                  <c:v>1.0126973390580001</c:v>
                </c:pt>
                <c:pt idx="11008">
                  <c:v>1.012910723686</c:v>
                </c:pt>
                <c:pt idx="11009">
                  <c:v>1.01307451725</c:v>
                </c:pt>
                <c:pt idx="11010">
                  <c:v>1.0132364034650001</c:v>
                </c:pt>
                <c:pt idx="11011">
                  <c:v>1.013546466827</c:v>
                </c:pt>
                <c:pt idx="11012">
                  <c:v>1.0136893987660001</c:v>
                </c:pt>
                <c:pt idx="11013">
                  <c:v>1.01387155056</c:v>
                </c:pt>
                <c:pt idx="11014">
                  <c:v>1.0142052173610001</c:v>
                </c:pt>
                <c:pt idx="11015">
                  <c:v>1.014283895493</c:v>
                </c:pt>
                <c:pt idx="11016">
                  <c:v>1.0144102573389999</c:v>
                </c:pt>
                <c:pt idx="11017">
                  <c:v>1.01470708847</c:v>
                </c:pt>
                <c:pt idx="11018">
                  <c:v>1.015076756477</c:v>
                </c:pt>
                <c:pt idx="11019">
                  <c:v>1.015250682831</c:v>
                </c:pt>
                <c:pt idx="11020">
                  <c:v>1.015297293663</c:v>
                </c:pt>
                <c:pt idx="11021">
                  <c:v>1.015419244766</c:v>
                </c:pt>
                <c:pt idx="11022">
                  <c:v>1.015443682671</c:v>
                </c:pt>
                <c:pt idx="11023">
                  <c:v>1.0155202150339999</c:v>
                </c:pt>
                <c:pt idx="11024">
                  <c:v>1.01557803154</c:v>
                </c:pt>
                <c:pt idx="11025">
                  <c:v>1.015600800514</c:v>
                </c:pt>
                <c:pt idx="11026">
                  <c:v>1.015733480453</c:v>
                </c:pt>
                <c:pt idx="11027">
                  <c:v>1.015775561333</c:v>
                </c:pt>
                <c:pt idx="11028">
                  <c:v>1.0159263610839999</c:v>
                </c:pt>
                <c:pt idx="11029">
                  <c:v>1.0160682201389999</c:v>
                </c:pt>
                <c:pt idx="11030">
                  <c:v>1.016122817993</c:v>
                </c:pt>
                <c:pt idx="11031">
                  <c:v>1.0162453651429999</c:v>
                </c:pt>
                <c:pt idx="11032">
                  <c:v>1.016302585602</c:v>
                </c:pt>
                <c:pt idx="11033">
                  <c:v>1.016431570053</c:v>
                </c:pt>
                <c:pt idx="11034">
                  <c:v>1.0164787769320001</c:v>
                </c:pt>
                <c:pt idx="11035">
                  <c:v>1.0166151523589999</c:v>
                </c:pt>
                <c:pt idx="11036">
                  <c:v>1.0166729688639999</c:v>
                </c:pt>
                <c:pt idx="11037">
                  <c:v>1.017061829567</c:v>
                </c:pt>
                <c:pt idx="11038">
                  <c:v>1.0173358917240001</c:v>
                </c:pt>
                <c:pt idx="11039">
                  <c:v>1.017511844635</c:v>
                </c:pt>
                <c:pt idx="11040">
                  <c:v>1.017560958862</c:v>
                </c:pt>
                <c:pt idx="11041">
                  <c:v>1.0177540779109999</c:v>
                </c:pt>
                <c:pt idx="11042">
                  <c:v>1.0178664922709999</c:v>
                </c:pt>
                <c:pt idx="11043">
                  <c:v>1.018052577972</c:v>
                </c:pt>
                <c:pt idx="11044">
                  <c:v>1.018186569214</c:v>
                </c:pt>
                <c:pt idx="11045">
                  <c:v>1.0182797908779999</c:v>
                </c:pt>
                <c:pt idx="11046">
                  <c:v>1.0183807611469999</c:v>
                </c:pt>
                <c:pt idx="11047">
                  <c:v>1.0185192823410001</c:v>
                </c:pt>
                <c:pt idx="11048">
                  <c:v>1.018571257591</c:v>
                </c:pt>
                <c:pt idx="11049">
                  <c:v>1.018764853477</c:v>
                </c:pt>
                <c:pt idx="11050">
                  <c:v>1.0190321207049999</c:v>
                </c:pt>
                <c:pt idx="11051">
                  <c:v>1.0194042921069999</c:v>
                </c:pt>
                <c:pt idx="11052">
                  <c:v>1.0195648670199999</c:v>
                </c:pt>
                <c:pt idx="11053">
                  <c:v>1.0199319124220001</c:v>
                </c:pt>
                <c:pt idx="11054">
                  <c:v>1.0201960802079999</c:v>
                </c:pt>
                <c:pt idx="11055">
                  <c:v>1.0203239917760001</c:v>
                </c:pt>
                <c:pt idx="11056">
                  <c:v>1.0204652547840001</c:v>
                </c:pt>
                <c:pt idx="11057">
                  <c:v>1.0205484628679999</c:v>
                </c:pt>
                <c:pt idx="11058">
                  <c:v>1.0206364393230001</c:v>
                </c:pt>
                <c:pt idx="11059">
                  <c:v>1.020711898804</c:v>
                </c:pt>
                <c:pt idx="11060">
                  <c:v>1.0207891464229999</c:v>
                </c:pt>
                <c:pt idx="11061">
                  <c:v>1.020930528641</c:v>
                </c:pt>
                <c:pt idx="11062">
                  <c:v>1.0212008953089999</c:v>
                </c:pt>
                <c:pt idx="11063">
                  <c:v>1.021526455879</c:v>
                </c:pt>
                <c:pt idx="11064">
                  <c:v>1.0216838121409999</c:v>
                </c:pt>
                <c:pt idx="11065">
                  <c:v>1.0217263698579999</c:v>
                </c:pt>
                <c:pt idx="11066">
                  <c:v>1.0218685865399999</c:v>
                </c:pt>
                <c:pt idx="11067">
                  <c:v>1.0219444036480001</c:v>
                </c:pt>
                <c:pt idx="11068">
                  <c:v>1.0220378637309999</c:v>
                </c:pt>
                <c:pt idx="11069">
                  <c:v>1.0221720933909999</c:v>
                </c:pt>
                <c:pt idx="11070">
                  <c:v>1.022216081619</c:v>
                </c:pt>
                <c:pt idx="11071">
                  <c:v>1.022612690926</c:v>
                </c:pt>
                <c:pt idx="11072">
                  <c:v>1.0226688385010001</c:v>
                </c:pt>
                <c:pt idx="11073">
                  <c:v>1.0227891206740001</c:v>
                </c:pt>
                <c:pt idx="11074">
                  <c:v>1.0228896141049999</c:v>
                </c:pt>
                <c:pt idx="11075">
                  <c:v>1.0229504108430001</c:v>
                </c:pt>
                <c:pt idx="11076">
                  <c:v>1.0231335163119999</c:v>
                </c:pt>
                <c:pt idx="11077">
                  <c:v>1.0232537984850001</c:v>
                </c:pt>
                <c:pt idx="11078">
                  <c:v>1.02362382412</c:v>
                </c:pt>
                <c:pt idx="11079">
                  <c:v>1.0239558219910001</c:v>
                </c:pt>
                <c:pt idx="11080">
                  <c:v>1.0242393016819999</c:v>
                </c:pt>
                <c:pt idx="11081">
                  <c:v>1.02459871769</c:v>
                </c:pt>
                <c:pt idx="11082">
                  <c:v>1.0247234106059999</c:v>
                </c:pt>
                <c:pt idx="11083">
                  <c:v>1.0247973203659999</c:v>
                </c:pt>
                <c:pt idx="11084">
                  <c:v>1.0249435901640001</c:v>
                </c:pt>
                <c:pt idx="11085">
                  <c:v>1.02519774437</c:v>
                </c:pt>
                <c:pt idx="11086">
                  <c:v>1.0253354310989999</c:v>
                </c:pt>
                <c:pt idx="11087">
                  <c:v>1.025397539139</c:v>
                </c:pt>
                <c:pt idx="11088">
                  <c:v>1.0254737138750001</c:v>
                </c:pt>
                <c:pt idx="11089">
                  <c:v>1.025603532791</c:v>
                </c:pt>
                <c:pt idx="11090">
                  <c:v>1.0258444547650001</c:v>
                </c:pt>
                <c:pt idx="11091">
                  <c:v>1.0261985063550001</c:v>
                </c:pt>
                <c:pt idx="11092">
                  <c:v>1.026458740234</c:v>
                </c:pt>
                <c:pt idx="11093">
                  <c:v>1.0266337394709999</c:v>
                </c:pt>
                <c:pt idx="11094">
                  <c:v>1.0268123149870001</c:v>
                </c:pt>
                <c:pt idx="11095">
                  <c:v>1.0271031856540001</c:v>
                </c:pt>
                <c:pt idx="11096">
                  <c:v>1.027342915535</c:v>
                </c:pt>
                <c:pt idx="11097">
                  <c:v>1.0275464057920001</c:v>
                </c:pt>
                <c:pt idx="11098">
                  <c:v>1.027678608894</c:v>
                </c:pt>
                <c:pt idx="11099">
                  <c:v>1.027730107307</c:v>
                </c:pt>
                <c:pt idx="11100">
                  <c:v>1.0278490781780001</c:v>
                </c:pt>
                <c:pt idx="11101">
                  <c:v>1.0278927087780001</c:v>
                </c:pt>
                <c:pt idx="11102">
                  <c:v>1.028243780136</c:v>
                </c:pt>
                <c:pt idx="11103">
                  <c:v>1.028340339661</c:v>
                </c:pt>
                <c:pt idx="11104">
                  <c:v>1.028491854668</c:v>
                </c:pt>
                <c:pt idx="11105">
                  <c:v>1.0285414457319999</c:v>
                </c:pt>
                <c:pt idx="11106">
                  <c:v>1.0286678075789999</c:v>
                </c:pt>
                <c:pt idx="11107">
                  <c:v>1.0287481546399999</c:v>
                </c:pt>
                <c:pt idx="11108">
                  <c:v>1.0291212797160001</c:v>
                </c:pt>
                <c:pt idx="11109">
                  <c:v>1.029326438904</c:v>
                </c:pt>
                <c:pt idx="11110">
                  <c:v>1.029471278191</c:v>
                </c:pt>
                <c:pt idx="11111">
                  <c:v>1.029597043991</c:v>
                </c:pt>
                <c:pt idx="11112">
                  <c:v>1.029659509659</c:v>
                </c:pt>
                <c:pt idx="11113">
                  <c:v>1.0297715663910001</c:v>
                </c:pt>
                <c:pt idx="11114">
                  <c:v>1.0298055410389999</c:v>
                </c:pt>
                <c:pt idx="11115">
                  <c:v>1.029907107353</c:v>
                </c:pt>
                <c:pt idx="11116">
                  <c:v>1.0299446582789999</c:v>
                </c:pt>
                <c:pt idx="11117">
                  <c:v>1.0300914049150001</c:v>
                </c:pt>
                <c:pt idx="11118">
                  <c:v>1.0303066968920001</c:v>
                </c:pt>
                <c:pt idx="11119">
                  <c:v>1.0306499004359999</c:v>
                </c:pt>
                <c:pt idx="11120">
                  <c:v>1.030848264694</c:v>
                </c:pt>
                <c:pt idx="11121">
                  <c:v>1.0300087928770001</c:v>
                </c:pt>
                <c:pt idx="11122">
                  <c:v>1.029680728912</c:v>
                </c:pt>
                <c:pt idx="11123">
                  <c:v>1.0295937061310001</c:v>
                </c:pt>
                <c:pt idx="11124">
                  <c:v>1.029330968857</c:v>
                </c:pt>
                <c:pt idx="11125">
                  <c:v>1.0286922454830001</c:v>
                </c:pt>
                <c:pt idx="11126">
                  <c:v>1.0284765958790001</c:v>
                </c:pt>
                <c:pt idx="11127">
                  <c:v>1.0287896394730001</c:v>
                </c:pt>
                <c:pt idx="11128">
                  <c:v>1.0288333892820001</c:v>
                </c:pt>
                <c:pt idx="11129">
                  <c:v>1.0288877487179999</c:v>
                </c:pt>
                <c:pt idx="11130">
                  <c:v>1.0290163755420001</c:v>
                </c:pt>
                <c:pt idx="11131">
                  <c:v>1.029068470001</c:v>
                </c:pt>
                <c:pt idx="11132">
                  <c:v>1.029132246971</c:v>
                </c:pt>
                <c:pt idx="11133">
                  <c:v>1.02926170826</c:v>
                </c:pt>
                <c:pt idx="11134">
                  <c:v>1.029342293739</c:v>
                </c:pt>
                <c:pt idx="11135">
                  <c:v>1.0295212268830001</c:v>
                </c:pt>
                <c:pt idx="11136">
                  <c:v>1.0295796394350001</c:v>
                </c:pt>
                <c:pt idx="11137">
                  <c:v>1.0296694040300001</c:v>
                </c:pt>
                <c:pt idx="11138">
                  <c:v>1.0297873020170001</c:v>
                </c:pt>
                <c:pt idx="11139">
                  <c:v>1.030082464218</c:v>
                </c:pt>
                <c:pt idx="11140">
                  <c:v>1.0302932262419999</c:v>
                </c:pt>
                <c:pt idx="11141">
                  <c:v>1.030711770058</c:v>
                </c:pt>
                <c:pt idx="11142">
                  <c:v>1.030771374702</c:v>
                </c:pt>
                <c:pt idx="11143">
                  <c:v>1.0309008359909999</c:v>
                </c:pt>
                <c:pt idx="11144">
                  <c:v>1.030986666679</c:v>
                </c:pt>
                <c:pt idx="11145">
                  <c:v>1.0310438871380001</c:v>
                </c:pt>
                <c:pt idx="11146">
                  <c:v>1.0311795473100001</c:v>
                </c:pt>
                <c:pt idx="11147">
                  <c:v>1.0312963724140001</c:v>
                </c:pt>
                <c:pt idx="11148">
                  <c:v>1.031477808952</c:v>
                </c:pt>
                <c:pt idx="11149">
                  <c:v>1.0318164825439999</c:v>
                </c:pt>
                <c:pt idx="11150">
                  <c:v>1.032129764557</c:v>
                </c:pt>
                <c:pt idx="11151">
                  <c:v>1.0326404571529999</c:v>
                </c:pt>
                <c:pt idx="11152">
                  <c:v>1.0329471826550001</c:v>
                </c:pt>
                <c:pt idx="11153">
                  <c:v>1.0330909490589999</c:v>
                </c:pt>
                <c:pt idx="11154">
                  <c:v>1.0332734584809999</c:v>
                </c:pt>
                <c:pt idx="11155">
                  <c:v>1.033366322517</c:v>
                </c:pt>
                <c:pt idx="11156">
                  <c:v>1.033871769905</c:v>
                </c:pt>
                <c:pt idx="11157">
                  <c:v>1.0341799259190001</c:v>
                </c:pt>
                <c:pt idx="11158">
                  <c:v>1.0346847772600001</c:v>
                </c:pt>
                <c:pt idx="11159">
                  <c:v>1.0350607633590001</c:v>
                </c:pt>
                <c:pt idx="11160">
                  <c:v>1.0352586507799999</c:v>
                </c:pt>
                <c:pt idx="11161">
                  <c:v>1.0355302095409999</c:v>
                </c:pt>
                <c:pt idx="11162">
                  <c:v>1.0359647274020001</c:v>
                </c:pt>
                <c:pt idx="11163">
                  <c:v>1.0360894203190001</c:v>
                </c:pt>
                <c:pt idx="11164">
                  <c:v>1.036140561104</c:v>
                </c:pt>
                <c:pt idx="11165">
                  <c:v>1.036292552948</c:v>
                </c:pt>
                <c:pt idx="11166">
                  <c:v>1.036370158195</c:v>
                </c:pt>
                <c:pt idx="11167">
                  <c:v>1.036542415619</c:v>
                </c:pt>
                <c:pt idx="11168">
                  <c:v>1.0366030931470001</c:v>
                </c:pt>
                <c:pt idx="11169">
                  <c:v>1.0367201566699999</c:v>
                </c:pt>
                <c:pt idx="11170">
                  <c:v>1.0367574691770001</c:v>
                </c:pt>
                <c:pt idx="11171">
                  <c:v>1.036818385124</c:v>
                </c:pt>
                <c:pt idx="11172">
                  <c:v>1.036918520927</c:v>
                </c:pt>
                <c:pt idx="11173">
                  <c:v>1.036947965622</c:v>
                </c:pt>
                <c:pt idx="11174">
                  <c:v>1.0370138883590001</c:v>
                </c:pt>
                <c:pt idx="11175">
                  <c:v>1.0371106863020001</c:v>
                </c:pt>
                <c:pt idx="11176">
                  <c:v>1.0371448993679999</c:v>
                </c:pt>
                <c:pt idx="11177">
                  <c:v>1.0372282266620001</c:v>
                </c:pt>
                <c:pt idx="11178">
                  <c:v>1.0373460054400001</c:v>
                </c:pt>
                <c:pt idx="11179">
                  <c:v>1.037513971329</c:v>
                </c:pt>
                <c:pt idx="11180">
                  <c:v>1.037820935249</c:v>
                </c:pt>
                <c:pt idx="11181">
                  <c:v>1.038038134575</c:v>
                </c:pt>
                <c:pt idx="11182">
                  <c:v>1.038301348686</c:v>
                </c:pt>
                <c:pt idx="11183">
                  <c:v>1.0385205745699999</c:v>
                </c:pt>
                <c:pt idx="11184">
                  <c:v>1.038819909096</c:v>
                </c:pt>
                <c:pt idx="11185">
                  <c:v>1.0389888286590001</c:v>
                </c:pt>
                <c:pt idx="11186">
                  <c:v>1.039333820343</c:v>
                </c:pt>
                <c:pt idx="11187">
                  <c:v>1.0397585630420001</c:v>
                </c:pt>
                <c:pt idx="11188">
                  <c:v>1.0401136875150001</c:v>
                </c:pt>
                <c:pt idx="11189">
                  <c:v>1.040281653404</c:v>
                </c:pt>
                <c:pt idx="11190">
                  <c:v>1.040439367294</c:v>
                </c:pt>
                <c:pt idx="11191">
                  <c:v>1.040497541428</c:v>
                </c:pt>
                <c:pt idx="11192">
                  <c:v>1.0406550168990001</c:v>
                </c:pt>
                <c:pt idx="11193">
                  <c:v>1.0407162904739999</c:v>
                </c:pt>
                <c:pt idx="11194">
                  <c:v>1.041046142578</c:v>
                </c:pt>
                <c:pt idx="11195">
                  <c:v>1.041195273399</c:v>
                </c:pt>
                <c:pt idx="11196">
                  <c:v>1.0413490533830001</c:v>
                </c:pt>
                <c:pt idx="11197">
                  <c:v>1.041728854179</c:v>
                </c:pt>
                <c:pt idx="11198">
                  <c:v>1.0421088933939999</c:v>
                </c:pt>
                <c:pt idx="11199">
                  <c:v>1.0424407720569999</c:v>
                </c:pt>
                <c:pt idx="11200">
                  <c:v>1.0428332090379999</c:v>
                </c:pt>
                <c:pt idx="11201">
                  <c:v>1.0430788993839999</c:v>
                </c:pt>
                <c:pt idx="11202">
                  <c:v>1.0431468486790001</c:v>
                </c:pt>
                <c:pt idx="11203">
                  <c:v>1.0432263612749999</c:v>
                </c:pt>
                <c:pt idx="11204">
                  <c:v>1.0433138608929999</c:v>
                </c:pt>
                <c:pt idx="11205">
                  <c:v>1.043361902237</c:v>
                </c:pt>
                <c:pt idx="11206">
                  <c:v>1.043399453163</c:v>
                </c:pt>
                <c:pt idx="11207">
                  <c:v>1.0434383153919999</c:v>
                </c:pt>
                <c:pt idx="11208">
                  <c:v>1.043482065201</c:v>
                </c:pt>
                <c:pt idx="11209">
                  <c:v>1.043635845184</c:v>
                </c:pt>
                <c:pt idx="11210">
                  <c:v>1.043697714806</c:v>
                </c:pt>
                <c:pt idx="11211">
                  <c:v>1.0438976287840001</c:v>
                </c:pt>
                <c:pt idx="11212">
                  <c:v>1.0442212820050001</c:v>
                </c:pt>
                <c:pt idx="11213">
                  <c:v>1.0444401502609999</c:v>
                </c:pt>
                <c:pt idx="11214">
                  <c:v>1.044573307037</c:v>
                </c:pt>
                <c:pt idx="11215">
                  <c:v>1.044617652893</c:v>
                </c:pt>
                <c:pt idx="11216">
                  <c:v>1.0447479486469999</c:v>
                </c:pt>
                <c:pt idx="11217">
                  <c:v>1.044773578644</c:v>
                </c:pt>
                <c:pt idx="11218">
                  <c:v>1.044913887978</c:v>
                </c:pt>
                <c:pt idx="11219">
                  <c:v>1.0449634790419999</c:v>
                </c:pt>
                <c:pt idx="11220">
                  <c:v>1.045225143433</c:v>
                </c:pt>
                <c:pt idx="11221">
                  <c:v>1.0453529357910001</c:v>
                </c:pt>
                <c:pt idx="11222">
                  <c:v>1.0454132556919999</c:v>
                </c:pt>
                <c:pt idx="11223">
                  <c:v>1.0455005168910001</c:v>
                </c:pt>
                <c:pt idx="11224">
                  <c:v>1.0456216335299999</c:v>
                </c:pt>
                <c:pt idx="11225">
                  <c:v>1.0456789731980001</c:v>
                </c:pt>
                <c:pt idx="11226">
                  <c:v>1.045775175095</c:v>
                </c:pt>
                <c:pt idx="11227">
                  <c:v>1.045885324478</c:v>
                </c:pt>
                <c:pt idx="11228">
                  <c:v>1.045943021774</c:v>
                </c:pt>
                <c:pt idx="11229">
                  <c:v>1.0460511446</c:v>
                </c:pt>
                <c:pt idx="11230">
                  <c:v>1.046176671982</c:v>
                </c:pt>
                <c:pt idx="11231">
                  <c:v>1.0463680028919999</c:v>
                </c:pt>
                <c:pt idx="11232">
                  <c:v>1.046588778496</c:v>
                </c:pt>
                <c:pt idx="11233">
                  <c:v>1.046810984612</c:v>
                </c:pt>
                <c:pt idx="11234">
                  <c:v>1.047105908394</c:v>
                </c:pt>
                <c:pt idx="11235">
                  <c:v>1.0473386049269999</c:v>
                </c:pt>
                <c:pt idx="11236">
                  <c:v>1.0475112199779999</c:v>
                </c:pt>
                <c:pt idx="11237">
                  <c:v>1.047733902931</c:v>
                </c:pt>
                <c:pt idx="11238">
                  <c:v>1.048057556152</c:v>
                </c:pt>
                <c:pt idx="11239">
                  <c:v>1.0481303930279999</c:v>
                </c:pt>
                <c:pt idx="11240">
                  <c:v>1.048238515854</c:v>
                </c:pt>
                <c:pt idx="11241">
                  <c:v>1.0482923984529999</c:v>
                </c:pt>
                <c:pt idx="11242">
                  <c:v>1.048393964767</c:v>
                </c:pt>
                <c:pt idx="11243">
                  <c:v>1.0484580993649999</c:v>
                </c:pt>
                <c:pt idx="11244">
                  <c:v>1.048545002937</c:v>
                </c:pt>
                <c:pt idx="11245">
                  <c:v>1.048585772514</c:v>
                </c:pt>
                <c:pt idx="11246">
                  <c:v>1.048716425896</c:v>
                </c:pt>
                <c:pt idx="11247">
                  <c:v>1.0487571954729999</c:v>
                </c:pt>
                <c:pt idx="11248">
                  <c:v>1.048889994621</c:v>
                </c:pt>
                <c:pt idx="11249">
                  <c:v>1.0489403009410001</c:v>
                </c:pt>
                <c:pt idx="11250">
                  <c:v>1.049088716507</c:v>
                </c:pt>
                <c:pt idx="11251">
                  <c:v>1.0492403507229999</c:v>
                </c:pt>
                <c:pt idx="11252">
                  <c:v>1.049318194389</c:v>
                </c:pt>
                <c:pt idx="11253">
                  <c:v>1.049514532089</c:v>
                </c:pt>
                <c:pt idx="11254">
                  <c:v>1.0497283935549999</c:v>
                </c:pt>
                <c:pt idx="11255">
                  <c:v>1.0500099658969999</c:v>
                </c:pt>
                <c:pt idx="11256">
                  <c:v>1.050374984741</c:v>
                </c:pt>
                <c:pt idx="11257">
                  <c:v>1.05048584938</c:v>
                </c:pt>
                <c:pt idx="11258">
                  <c:v>1.050684571266</c:v>
                </c:pt>
                <c:pt idx="11259">
                  <c:v>1.050742268562</c:v>
                </c:pt>
                <c:pt idx="11260">
                  <c:v>1.0508958101270001</c:v>
                </c:pt>
                <c:pt idx="11261">
                  <c:v>1.0509481430050001</c:v>
                </c:pt>
                <c:pt idx="11262">
                  <c:v>1.0509847402570001</c:v>
                </c:pt>
                <c:pt idx="11263">
                  <c:v>1.051023602486</c:v>
                </c:pt>
                <c:pt idx="11264">
                  <c:v>1.051064491272</c:v>
                </c:pt>
                <c:pt idx="11265">
                  <c:v>1.051141381264</c:v>
                </c:pt>
                <c:pt idx="11266">
                  <c:v>1.0512357950210001</c:v>
                </c:pt>
                <c:pt idx="11267">
                  <c:v>1.0512908697129999</c:v>
                </c:pt>
                <c:pt idx="11268">
                  <c:v>1.051333546638</c:v>
                </c:pt>
                <c:pt idx="11269">
                  <c:v>1.0513743162160001</c:v>
                </c:pt>
                <c:pt idx="11270">
                  <c:v>1.051416158676</c:v>
                </c:pt>
                <c:pt idx="11271">
                  <c:v>1.0514930486680001</c:v>
                </c:pt>
                <c:pt idx="11272">
                  <c:v>1.0515797138209999</c:v>
                </c:pt>
                <c:pt idx="11273">
                  <c:v>1.0516303777689999</c:v>
                </c:pt>
                <c:pt idx="11274">
                  <c:v>1.051661849022</c:v>
                </c:pt>
                <c:pt idx="11275">
                  <c:v>1.0516926050190001</c:v>
                </c:pt>
                <c:pt idx="11276">
                  <c:v>1.0517888069150001</c:v>
                </c:pt>
                <c:pt idx="11277">
                  <c:v>1.0519274473189999</c:v>
                </c:pt>
                <c:pt idx="11278">
                  <c:v>1.052101373672</c:v>
                </c:pt>
                <c:pt idx="11279">
                  <c:v>1.0523914098739999</c:v>
                </c:pt>
                <c:pt idx="11280">
                  <c:v>1.0526982545850001</c:v>
                </c:pt>
                <c:pt idx="11281">
                  <c:v>1.0527820587159999</c:v>
                </c:pt>
                <c:pt idx="11282">
                  <c:v>1.0528533458710001</c:v>
                </c:pt>
                <c:pt idx="11283">
                  <c:v>1.052941799164</c:v>
                </c:pt>
                <c:pt idx="11284">
                  <c:v>1.0529900789260001</c:v>
                </c:pt>
                <c:pt idx="11285">
                  <c:v>1.053011655807</c:v>
                </c:pt>
                <c:pt idx="11286">
                  <c:v>1.0531216859820001</c:v>
                </c:pt>
                <c:pt idx="11287">
                  <c:v>1.0531376600269999</c:v>
                </c:pt>
                <c:pt idx="11288">
                  <c:v>1.0532413721080001</c:v>
                </c:pt>
                <c:pt idx="11289">
                  <c:v>1.053261041641</c:v>
                </c:pt>
                <c:pt idx="11290">
                  <c:v>1.0532857179640001</c:v>
                </c:pt>
                <c:pt idx="11291">
                  <c:v>1.0533845424649999</c:v>
                </c:pt>
                <c:pt idx="11292">
                  <c:v>1.0534157752990001</c:v>
                </c:pt>
                <c:pt idx="11293">
                  <c:v>1.0534951686859999</c:v>
                </c:pt>
                <c:pt idx="11294">
                  <c:v>1.0535475015639999</c:v>
                </c:pt>
                <c:pt idx="11295">
                  <c:v>1.053593158722</c:v>
                </c:pt>
                <c:pt idx="11296">
                  <c:v>1.0536721944809999</c:v>
                </c:pt>
                <c:pt idx="11297">
                  <c:v>1.053771853447</c:v>
                </c:pt>
                <c:pt idx="11298">
                  <c:v>1.053851127625</c:v>
                </c:pt>
                <c:pt idx="11299">
                  <c:v>1.053990244865</c:v>
                </c:pt>
                <c:pt idx="11300">
                  <c:v>1.0540373325350001</c:v>
                </c:pt>
                <c:pt idx="11301">
                  <c:v>1.0541722774510001</c:v>
                </c:pt>
                <c:pt idx="11302">
                  <c:v>1.054218530655</c:v>
                </c:pt>
                <c:pt idx="11303">
                  <c:v>1.054321289063</c:v>
                </c:pt>
                <c:pt idx="11304">
                  <c:v>1.0543584823609999</c:v>
                </c:pt>
                <c:pt idx="11305">
                  <c:v>1.0544849634169999</c:v>
                </c:pt>
                <c:pt idx="11306">
                  <c:v>1.054849743843</c:v>
                </c:pt>
                <c:pt idx="11307">
                  <c:v>1.05503308773</c:v>
                </c:pt>
                <c:pt idx="11308">
                  <c:v>1.055170297623</c:v>
                </c:pt>
                <c:pt idx="11309">
                  <c:v>1.05537545681</c:v>
                </c:pt>
                <c:pt idx="11310">
                  <c:v>1.0555521249769999</c:v>
                </c:pt>
                <c:pt idx="11311">
                  <c:v>1.05561029911</c:v>
                </c:pt>
                <c:pt idx="11312">
                  <c:v>1.055715680122</c:v>
                </c:pt>
                <c:pt idx="11313">
                  <c:v>1.0558118820189999</c:v>
                </c:pt>
                <c:pt idx="11314">
                  <c:v>1.0558799505230001</c:v>
                </c:pt>
                <c:pt idx="11315">
                  <c:v>1.0559942722319999</c:v>
                </c:pt>
                <c:pt idx="11316">
                  <c:v>1.0560908317569999</c:v>
                </c:pt>
                <c:pt idx="11317">
                  <c:v>1.0564528703689999</c:v>
                </c:pt>
                <c:pt idx="11318">
                  <c:v>1.0566132068630001</c:v>
                </c:pt>
                <c:pt idx="11319">
                  <c:v>1.056783437729</c:v>
                </c:pt>
                <c:pt idx="11320">
                  <c:v>1.056840419769</c:v>
                </c:pt>
                <c:pt idx="11321">
                  <c:v>1.0569601058960001</c:v>
                </c:pt>
                <c:pt idx="11322">
                  <c:v>1.057075858116</c:v>
                </c:pt>
                <c:pt idx="11323">
                  <c:v>1.0571544170380001</c:v>
                </c:pt>
                <c:pt idx="11324">
                  <c:v>1.0574738979339999</c:v>
                </c:pt>
                <c:pt idx="11325">
                  <c:v>1.057647705078</c:v>
                </c:pt>
                <c:pt idx="11326">
                  <c:v>1.05769109726</c:v>
                </c:pt>
                <c:pt idx="11327">
                  <c:v>1.057814359665</c:v>
                </c:pt>
                <c:pt idx="11328">
                  <c:v>1.0578546524050001</c:v>
                </c:pt>
                <c:pt idx="11329">
                  <c:v>1.05796444416</c:v>
                </c:pt>
                <c:pt idx="11330">
                  <c:v>1.0580177307130001</c:v>
                </c:pt>
                <c:pt idx="11331">
                  <c:v>1.0581548213959999</c:v>
                </c:pt>
                <c:pt idx="11332">
                  <c:v>1.058347940445</c:v>
                </c:pt>
                <c:pt idx="11333">
                  <c:v>1.058586597443</c:v>
                </c:pt>
                <c:pt idx="11334">
                  <c:v>1.0587648153310001</c:v>
                </c:pt>
                <c:pt idx="11335">
                  <c:v>1.0588414669040001</c:v>
                </c:pt>
                <c:pt idx="11336">
                  <c:v>1.059026002884</c:v>
                </c:pt>
                <c:pt idx="11337">
                  <c:v>1.059075713158</c:v>
                </c:pt>
                <c:pt idx="11338">
                  <c:v>1.0591425895690001</c:v>
                </c:pt>
                <c:pt idx="11339">
                  <c:v>1.0592899322510001</c:v>
                </c:pt>
                <c:pt idx="11340">
                  <c:v>1.0593225955959999</c:v>
                </c:pt>
                <c:pt idx="11341">
                  <c:v>1.0593527555469999</c:v>
                </c:pt>
                <c:pt idx="11342">
                  <c:v>1.0594356060029999</c:v>
                </c:pt>
                <c:pt idx="11343">
                  <c:v>1.059590339661</c:v>
                </c:pt>
                <c:pt idx="11344">
                  <c:v>1.0596421957019999</c:v>
                </c:pt>
                <c:pt idx="11345">
                  <c:v>1.0597096681589999</c:v>
                </c:pt>
                <c:pt idx="11346">
                  <c:v>1.059878468513</c:v>
                </c:pt>
                <c:pt idx="11347">
                  <c:v>1.060023665428</c:v>
                </c:pt>
                <c:pt idx="11348">
                  <c:v>1.0600988864900001</c:v>
                </c:pt>
                <c:pt idx="11349">
                  <c:v>1.0601900815959999</c:v>
                </c:pt>
                <c:pt idx="11350">
                  <c:v>1.0603466033940001</c:v>
                </c:pt>
                <c:pt idx="11351">
                  <c:v>1.060709238052</c:v>
                </c:pt>
                <c:pt idx="11352">
                  <c:v>1.060948014259</c:v>
                </c:pt>
                <c:pt idx="11353">
                  <c:v>1.061112761497</c:v>
                </c:pt>
                <c:pt idx="11354">
                  <c:v>1.061202645302</c:v>
                </c:pt>
                <c:pt idx="11355">
                  <c:v>1.0613850355150001</c:v>
                </c:pt>
                <c:pt idx="11356">
                  <c:v>1.061494708061</c:v>
                </c:pt>
                <c:pt idx="11357">
                  <c:v>1.061619997025</c:v>
                </c:pt>
                <c:pt idx="11358">
                  <c:v>1.061722397804</c:v>
                </c:pt>
                <c:pt idx="11359">
                  <c:v>1.062036037445</c:v>
                </c:pt>
                <c:pt idx="11360">
                  <c:v>1.0622283220290001</c:v>
                </c:pt>
                <c:pt idx="11361">
                  <c:v>1.062397122383</c:v>
                </c:pt>
                <c:pt idx="11362">
                  <c:v>1.0627484321589999</c:v>
                </c:pt>
                <c:pt idx="11363">
                  <c:v>1.0628629922870001</c:v>
                </c:pt>
                <c:pt idx="11364">
                  <c:v>1.0629763603210001</c:v>
                </c:pt>
                <c:pt idx="11365">
                  <c:v>1.0631177425380001</c:v>
                </c:pt>
                <c:pt idx="11366">
                  <c:v>1.0631268024439999</c:v>
                </c:pt>
                <c:pt idx="11367">
                  <c:v>1.063232541084</c:v>
                </c:pt>
                <c:pt idx="11368">
                  <c:v>1.063256025314</c:v>
                </c:pt>
                <c:pt idx="11369">
                  <c:v>1.063270688057</c:v>
                </c:pt>
                <c:pt idx="11370">
                  <c:v>1.0633784532549999</c:v>
                </c:pt>
                <c:pt idx="11371">
                  <c:v>1.063413739204</c:v>
                </c:pt>
                <c:pt idx="11372">
                  <c:v>1.063536047935</c:v>
                </c:pt>
                <c:pt idx="11373">
                  <c:v>1.0635596513750001</c:v>
                </c:pt>
                <c:pt idx="11374">
                  <c:v>1.063631653786</c:v>
                </c:pt>
                <c:pt idx="11375">
                  <c:v>1.0637108087539999</c:v>
                </c:pt>
                <c:pt idx="11376">
                  <c:v>1.0637935400009999</c:v>
                </c:pt>
                <c:pt idx="11377">
                  <c:v>1.0638746023179999</c:v>
                </c:pt>
                <c:pt idx="11378">
                  <c:v>1.063955426216</c:v>
                </c:pt>
                <c:pt idx="11379">
                  <c:v>1.0640488862990001</c:v>
                </c:pt>
                <c:pt idx="11380">
                  <c:v>1.064199566841</c:v>
                </c:pt>
                <c:pt idx="11381">
                  <c:v>1.064529657364</c:v>
                </c:pt>
                <c:pt idx="11382">
                  <c:v>1.064815163612</c:v>
                </c:pt>
                <c:pt idx="11383">
                  <c:v>1.0651710033420001</c:v>
                </c:pt>
                <c:pt idx="11384">
                  <c:v>1.06522834301</c:v>
                </c:pt>
                <c:pt idx="11385">
                  <c:v>1.065331459045</c:v>
                </c:pt>
                <c:pt idx="11386">
                  <c:v>1.065438508987</c:v>
                </c:pt>
                <c:pt idx="11387">
                  <c:v>1.0654973983760001</c:v>
                </c:pt>
                <c:pt idx="11388">
                  <c:v>1.065610051155</c:v>
                </c:pt>
                <c:pt idx="11389">
                  <c:v>1.0657056570050001</c:v>
                </c:pt>
                <c:pt idx="11390">
                  <c:v>1.065768122673</c:v>
                </c:pt>
                <c:pt idx="11391">
                  <c:v>1.0658911466600001</c:v>
                </c:pt>
                <c:pt idx="11392">
                  <c:v>1.065971136093</c:v>
                </c:pt>
                <c:pt idx="11393">
                  <c:v>1.066064596176</c:v>
                </c:pt>
                <c:pt idx="11394">
                  <c:v>1.066183209419</c:v>
                </c:pt>
                <c:pt idx="11395">
                  <c:v>1.0663762092589999</c:v>
                </c:pt>
                <c:pt idx="11396">
                  <c:v>1.066479563713</c:v>
                </c:pt>
                <c:pt idx="11397">
                  <c:v>1.0666551589969999</c:v>
                </c:pt>
                <c:pt idx="11398">
                  <c:v>1.0670242309569999</c:v>
                </c:pt>
                <c:pt idx="11399">
                  <c:v>1.0672070980070001</c:v>
                </c:pt>
                <c:pt idx="11400">
                  <c:v>1.0672831535339999</c:v>
                </c:pt>
                <c:pt idx="11401">
                  <c:v>1.067336678505</c:v>
                </c:pt>
                <c:pt idx="11402">
                  <c:v>1.0673754215239999</c:v>
                </c:pt>
                <c:pt idx="11403">
                  <c:v>1.067457795143</c:v>
                </c:pt>
                <c:pt idx="11404">
                  <c:v>1.0674765110019999</c:v>
                </c:pt>
                <c:pt idx="11405">
                  <c:v>1.067522406578</c:v>
                </c:pt>
                <c:pt idx="11406">
                  <c:v>1.0676002502440001</c:v>
                </c:pt>
                <c:pt idx="11407">
                  <c:v>1.067620038986</c:v>
                </c:pt>
                <c:pt idx="11408">
                  <c:v>1.067683815956</c:v>
                </c:pt>
                <c:pt idx="11409">
                  <c:v>1.067754864693</c:v>
                </c:pt>
                <c:pt idx="11410">
                  <c:v>1.0677802562709999</c:v>
                </c:pt>
                <c:pt idx="11411">
                  <c:v>1.067885041237</c:v>
                </c:pt>
                <c:pt idx="11412">
                  <c:v>1.067903280258</c:v>
                </c:pt>
                <c:pt idx="11413">
                  <c:v>1.068015813828</c:v>
                </c:pt>
                <c:pt idx="11414">
                  <c:v>1.068306326866</c:v>
                </c:pt>
                <c:pt idx="11415">
                  <c:v>1.0684871673580001</c:v>
                </c:pt>
                <c:pt idx="11416">
                  <c:v>1.0685383081440001</c:v>
                </c:pt>
                <c:pt idx="11417">
                  <c:v>1.0686327219009999</c:v>
                </c:pt>
                <c:pt idx="11418">
                  <c:v>1.0687348842619999</c:v>
                </c:pt>
                <c:pt idx="11419">
                  <c:v>1.068782925606</c:v>
                </c:pt>
                <c:pt idx="11420">
                  <c:v>1.068883538246</c:v>
                </c:pt>
                <c:pt idx="11421">
                  <c:v>1.0690009593959999</c:v>
                </c:pt>
                <c:pt idx="11422">
                  <c:v>1.06925547123</c:v>
                </c:pt>
                <c:pt idx="11423">
                  <c:v>1.0696241855619999</c:v>
                </c:pt>
                <c:pt idx="11424">
                  <c:v>1.069792985916</c:v>
                </c:pt>
                <c:pt idx="11425">
                  <c:v>1.069865345955</c:v>
                </c:pt>
                <c:pt idx="11426">
                  <c:v>1.0699319839479999</c:v>
                </c:pt>
                <c:pt idx="11427">
                  <c:v>1.0699675083160001</c:v>
                </c:pt>
                <c:pt idx="11428">
                  <c:v>1.070063710213</c:v>
                </c:pt>
                <c:pt idx="11429">
                  <c:v>1.0700826644899999</c:v>
                </c:pt>
                <c:pt idx="11430">
                  <c:v>1.070117473602</c:v>
                </c:pt>
                <c:pt idx="11431">
                  <c:v>1.0702034235</c:v>
                </c:pt>
                <c:pt idx="11432">
                  <c:v>1.07022190094</c:v>
                </c:pt>
                <c:pt idx="11433">
                  <c:v>1.0702712535859999</c:v>
                </c:pt>
                <c:pt idx="11434">
                  <c:v>1.0703504085540001</c:v>
                </c:pt>
                <c:pt idx="11435">
                  <c:v>1.0704238414759999</c:v>
                </c:pt>
                <c:pt idx="11436">
                  <c:v>1.070484042168</c:v>
                </c:pt>
                <c:pt idx="11437">
                  <c:v>1.0705354213710001</c:v>
                </c:pt>
                <c:pt idx="11438">
                  <c:v>1.070654988289</c:v>
                </c:pt>
                <c:pt idx="11439">
                  <c:v>1.070718765259</c:v>
                </c:pt>
                <c:pt idx="11440">
                  <c:v>1.070819020271</c:v>
                </c:pt>
                <c:pt idx="11441">
                  <c:v>1.0708928108219999</c:v>
                </c:pt>
                <c:pt idx="11442">
                  <c:v>1.0709679126739999</c:v>
                </c:pt>
                <c:pt idx="11443">
                  <c:v>1.0710046291349999</c:v>
                </c:pt>
                <c:pt idx="11444">
                  <c:v>1.071112990379</c:v>
                </c:pt>
                <c:pt idx="11445">
                  <c:v>1.0711367130280001</c:v>
                </c:pt>
                <c:pt idx="11446">
                  <c:v>1.0712276697159999</c:v>
                </c:pt>
                <c:pt idx="11447">
                  <c:v>1.0712685585020001</c:v>
                </c:pt>
                <c:pt idx="11448">
                  <c:v>1.07138645649</c:v>
                </c:pt>
                <c:pt idx="11449">
                  <c:v>1.0714175701140001</c:v>
                </c:pt>
                <c:pt idx="11450">
                  <c:v>1.071562886238</c:v>
                </c:pt>
                <c:pt idx="11451">
                  <c:v>1.071616053581</c:v>
                </c:pt>
                <c:pt idx="11452">
                  <c:v>1.0717951059340001</c:v>
                </c:pt>
                <c:pt idx="11453">
                  <c:v>1.0721724033360001</c:v>
                </c:pt>
                <c:pt idx="11454">
                  <c:v>1.072499394417</c:v>
                </c:pt>
                <c:pt idx="11455">
                  <c:v>1.0728040933609999</c:v>
                </c:pt>
                <c:pt idx="11456">
                  <c:v>1.0729236602779999</c:v>
                </c:pt>
                <c:pt idx="11457">
                  <c:v>1.0729942321779999</c:v>
                </c:pt>
                <c:pt idx="11458">
                  <c:v>1.073033928871</c:v>
                </c:pt>
                <c:pt idx="11459">
                  <c:v>1.0730743408200001</c:v>
                </c:pt>
                <c:pt idx="11460">
                  <c:v>1.0731163024899999</c:v>
                </c:pt>
                <c:pt idx="11461">
                  <c:v>1.0731712579729999</c:v>
                </c:pt>
                <c:pt idx="11462">
                  <c:v>1.073267221451</c:v>
                </c:pt>
                <c:pt idx="11463">
                  <c:v>1.0733332633970001</c:v>
                </c:pt>
                <c:pt idx="11464">
                  <c:v>1.0733745098109999</c:v>
                </c:pt>
                <c:pt idx="11465">
                  <c:v>1.073412895203</c:v>
                </c:pt>
                <c:pt idx="11466">
                  <c:v>1.073447108269</c:v>
                </c:pt>
                <c:pt idx="11467">
                  <c:v>1.073503494263</c:v>
                </c:pt>
                <c:pt idx="11468">
                  <c:v>1.073639154434</c:v>
                </c:pt>
                <c:pt idx="11469">
                  <c:v>1.0737003087999999</c:v>
                </c:pt>
                <c:pt idx="11470">
                  <c:v>1.073781251907</c:v>
                </c:pt>
                <c:pt idx="11471">
                  <c:v>1.0738962888720001</c:v>
                </c:pt>
                <c:pt idx="11472">
                  <c:v>1.07395362854</c:v>
                </c:pt>
                <c:pt idx="11473">
                  <c:v>1.0740509033200001</c:v>
                </c:pt>
                <c:pt idx="11474">
                  <c:v>1.0741630792620001</c:v>
                </c:pt>
                <c:pt idx="11475">
                  <c:v>1.0742114782329999</c:v>
                </c:pt>
                <c:pt idx="11476">
                  <c:v>1.074307560921</c:v>
                </c:pt>
                <c:pt idx="11477">
                  <c:v>1.074635386467</c:v>
                </c:pt>
                <c:pt idx="11478">
                  <c:v>1.0749835968020001</c:v>
                </c:pt>
                <c:pt idx="11479">
                  <c:v>1.0751519203190001</c:v>
                </c:pt>
                <c:pt idx="11480">
                  <c:v>1.0752128362660001</c:v>
                </c:pt>
                <c:pt idx="11481">
                  <c:v>1.075334191322</c:v>
                </c:pt>
                <c:pt idx="11482">
                  <c:v>1.0756280422210001</c:v>
                </c:pt>
                <c:pt idx="11483">
                  <c:v>1.0758610963819999</c:v>
                </c:pt>
                <c:pt idx="11484">
                  <c:v>1.076039195061</c:v>
                </c:pt>
                <c:pt idx="11485">
                  <c:v>1.0761983394620001</c:v>
                </c:pt>
                <c:pt idx="11486">
                  <c:v>1.0763303041459999</c:v>
                </c:pt>
                <c:pt idx="11487">
                  <c:v>1.0763993263239999</c:v>
                </c:pt>
                <c:pt idx="11488">
                  <c:v>1.076520681381</c:v>
                </c:pt>
                <c:pt idx="11489">
                  <c:v>1.0766354799269999</c:v>
                </c:pt>
                <c:pt idx="11490">
                  <c:v>1.07670712471</c:v>
                </c:pt>
                <c:pt idx="11491">
                  <c:v>1.076855301857</c:v>
                </c:pt>
                <c:pt idx="11492">
                  <c:v>1.077117919922</c:v>
                </c:pt>
                <c:pt idx="11493">
                  <c:v>1.077286481857</c:v>
                </c:pt>
                <c:pt idx="11494">
                  <c:v>1.0774925947189999</c:v>
                </c:pt>
                <c:pt idx="11495">
                  <c:v>1.07771718502</c:v>
                </c:pt>
                <c:pt idx="11496">
                  <c:v>1.077957510948</c:v>
                </c:pt>
                <c:pt idx="11497">
                  <c:v>1.0783050060270001</c:v>
                </c:pt>
                <c:pt idx="11498">
                  <c:v>1.0786688327789999</c:v>
                </c:pt>
                <c:pt idx="11499">
                  <c:v>1.078942894936</c:v>
                </c:pt>
                <c:pt idx="11500">
                  <c:v>1.079310655594</c:v>
                </c:pt>
                <c:pt idx="11501">
                  <c:v>1.0795046091080001</c:v>
                </c:pt>
                <c:pt idx="11502">
                  <c:v>1.079849720001</c:v>
                </c:pt>
                <c:pt idx="11503">
                  <c:v>1.0799489021299999</c:v>
                </c:pt>
                <c:pt idx="11504">
                  <c:v>1.080036997795</c:v>
                </c:pt>
                <c:pt idx="11505">
                  <c:v>1.0801212787629999</c:v>
                </c:pt>
                <c:pt idx="11506">
                  <c:v>1.08019900322</c:v>
                </c:pt>
                <c:pt idx="11507">
                  <c:v>1.0802946090700001</c:v>
                </c:pt>
                <c:pt idx="11508">
                  <c:v>1.0803934335709999</c:v>
                </c:pt>
                <c:pt idx="11509">
                  <c:v>1.080549120903</c:v>
                </c:pt>
                <c:pt idx="11510">
                  <c:v>1.080889821053</c:v>
                </c:pt>
                <c:pt idx="11511">
                  <c:v>1.081203103065</c:v>
                </c:pt>
                <c:pt idx="11512">
                  <c:v>1.0815885066990001</c:v>
                </c:pt>
                <c:pt idx="11513">
                  <c:v>1.0816360712049999</c:v>
                </c:pt>
                <c:pt idx="11514">
                  <c:v>1.0818130969999999</c:v>
                </c:pt>
                <c:pt idx="11515">
                  <c:v>1.081861138344</c:v>
                </c:pt>
                <c:pt idx="11516">
                  <c:v>1.08196246624</c:v>
                </c:pt>
                <c:pt idx="11517">
                  <c:v>1.082098245621</c:v>
                </c:pt>
                <c:pt idx="11518">
                  <c:v>1.082461237907</c:v>
                </c:pt>
                <c:pt idx="11519">
                  <c:v>1.082642436028</c:v>
                </c:pt>
                <c:pt idx="11520">
                  <c:v>1.0827999114989999</c:v>
                </c:pt>
                <c:pt idx="11521">
                  <c:v>1.082851052284</c:v>
                </c:pt>
                <c:pt idx="11522">
                  <c:v>1.083195924759</c:v>
                </c:pt>
                <c:pt idx="11523">
                  <c:v>1.083487391472</c:v>
                </c:pt>
                <c:pt idx="11524">
                  <c:v>1.0835559368130001</c:v>
                </c:pt>
                <c:pt idx="11525">
                  <c:v>1.0836620330810001</c:v>
                </c:pt>
                <c:pt idx="11526">
                  <c:v>1.083697319031</c:v>
                </c:pt>
                <c:pt idx="11527">
                  <c:v>1.0837650299070001</c:v>
                </c:pt>
                <c:pt idx="11528">
                  <c:v>1.083848595619</c:v>
                </c:pt>
                <c:pt idx="11529">
                  <c:v>1.0838731527329999</c:v>
                </c:pt>
                <c:pt idx="11530">
                  <c:v>1.083978176117</c:v>
                </c:pt>
                <c:pt idx="11531">
                  <c:v>1.0840051174159999</c:v>
                </c:pt>
                <c:pt idx="11532">
                  <c:v>1.0840388536450001</c:v>
                </c:pt>
                <c:pt idx="11533">
                  <c:v>1.0841801166530001</c:v>
                </c:pt>
                <c:pt idx="11534">
                  <c:v>1.084355831146</c:v>
                </c:pt>
                <c:pt idx="11535">
                  <c:v>1.084504127502</c:v>
                </c:pt>
                <c:pt idx="11536">
                  <c:v>1.0845534801479999</c:v>
                </c:pt>
                <c:pt idx="11537">
                  <c:v>1.084702730179</c:v>
                </c:pt>
                <c:pt idx="11538">
                  <c:v>1.0847500562670001</c:v>
                </c:pt>
                <c:pt idx="11539">
                  <c:v>1.0848933458329999</c:v>
                </c:pt>
                <c:pt idx="11540">
                  <c:v>1.0850344896320001</c:v>
                </c:pt>
                <c:pt idx="11541">
                  <c:v>1.0852551460269999</c:v>
                </c:pt>
                <c:pt idx="11542">
                  <c:v>1.0853193998340001</c:v>
                </c:pt>
                <c:pt idx="11543">
                  <c:v>1.085406422615</c:v>
                </c:pt>
                <c:pt idx="11544">
                  <c:v>1.085531949997</c:v>
                </c:pt>
                <c:pt idx="11545">
                  <c:v>1.0855927467349999</c:v>
                </c:pt>
                <c:pt idx="11546">
                  <c:v>1.0856963396070001</c:v>
                </c:pt>
                <c:pt idx="11547">
                  <c:v>1.0857912302020001</c:v>
                </c:pt>
                <c:pt idx="11548">
                  <c:v>1.0858527421949999</c:v>
                </c:pt>
                <c:pt idx="11549">
                  <c:v>1.0860157012939999</c:v>
                </c:pt>
                <c:pt idx="11550">
                  <c:v>1.086218953133</c:v>
                </c:pt>
                <c:pt idx="11551">
                  <c:v>1.0863947868349999</c:v>
                </c:pt>
                <c:pt idx="11552">
                  <c:v>1.086721301079</c:v>
                </c:pt>
                <c:pt idx="11553">
                  <c:v>1.086847066879</c:v>
                </c:pt>
                <c:pt idx="11554">
                  <c:v>1.086919546127</c:v>
                </c:pt>
                <c:pt idx="11555">
                  <c:v>1.087013363838</c:v>
                </c:pt>
                <c:pt idx="11556">
                  <c:v>1.0870890617369999</c:v>
                </c:pt>
                <c:pt idx="11557">
                  <c:v>1.0871654748920001</c:v>
                </c:pt>
                <c:pt idx="11558">
                  <c:v>1.0872544050220001</c:v>
                </c:pt>
                <c:pt idx="11559">
                  <c:v>1.0873323678969999</c:v>
                </c:pt>
                <c:pt idx="11560">
                  <c:v>1.087461829185</c:v>
                </c:pt>
                <c:pt idx="11561">
                  <c:v>1.0875432491299999</c:v>
                </c:pt>
                <c:pt idx="11562">
                  <c:v>1.087644100189</c:v>
                </c:pt>
                <c:pt idx="11563">
                  <c:v>1.087730765343</c:v>
                </c:pt>
                <c:pt idx="11564">
                  <c:v>1.0878090858459999</c:v>
                </c:pt>
                <c:pt idx="11565">
                  <c:v>1.087943077087</c:v>
                </c:pt>
                <c:pt idx="11566">
                  <c:v>1.088047504425</c:v>
                </c:pt>
                <c:pt idx="11567">
                  <c:v>1.0881429910660001</c:v>
                </c:pt>
                <c:pt idx="11568">
                  <c:v>1.08831346035</c:v>
                </c:pt>
                <c:pt idx="11569">
                  <c:v>1.0885906219479999</c:v>
                </c:pt>
                <c:pt idx="11570">
                  <c:v>1.0889617204669999</c:v>
                </c:pt>
                <c:pt idx="11571">
                  <c:v>1.0891598463059999</c:v>
                </c:pt>
                <c:pt idx="11572">
                  <c:v>1.0893059968950001</c:v>
                </c:pt>
                <c:pt idx="11573">
                  <c:v>1.0893549919129999</c:v>
                </c:pt>
                <c:pt idx="11574">
                  <c:v>1.089389562607</c:v>
                </c:pt>
                <c:pt idx="11575">
                  <c:v>1.089426279068</c:v>
                </c:pt>
                <c:pt idx="11576">
                  <c:v>1.0894675254820001</c:v>
                </c:pt>
                <c:pt idx="11577">
                  <c:v>1.0895292758940001</c:v>
                </c:pt>
                <c:pt idx="11578">
                  <c:v>1.089614510536</c:v>
                </c:pt>
                <c:pt idx="11579">
                  <c:v>1.089662432671</c:v>
                </c:pt>
                <c:pt idx="11580">
                  <c:v>1.089701771736</c:v>
                </c:pt>
                <c:pt idx="11581">
                  <c:v>1.0897428989410001</c:v>
                </c:pt>
                <c:pt idx="11582">
                  <c:v>1.0897814035419999</c:v>
                </c:pt>
                <c:pt idx="11583">
                  <c:v>1.0898537635800001</c:v>
                </c:pt>
                <c:pt idx="11584">
                  <c:v>1.0899517536159999</c:v>
                </c:pt>
                <c:pt idx="11585">
                  <c:v>1.090007543564</c:v>
                </c:pt>
                <c:pt idx="11586">
                  <c:v>1.090192437172</c:v>
                </c:pt>
                <c:pt idx="11587">
                  <c:v>1.090423464775</c:v>
                </c:pt>
                <c:pt idx="11588">
                  <c:v>1.0908092260360001</c:v>
                </c:pt>
                <c:pt idx="11589">
                  <c:v>1.091083884239</c:v>
                </c:pt>
                <c:pt idx="11590">
                  <c:v>1.0914127826690001</c:v>
                </c:pt>
                <c:pt idx="11591">
                  <c:v>1.091550111771</c:v>
                </c:pt>
                <c:pt idx="11592">
                  <c:v>1.091572165489</c:v>
                </c:pt>
                <c:pt idx="11593">
                  <c:v>1.091673016548</c:v>
                </c:pt>
                <c:pt idx="11594">
                  <c:v>1.0917091369630001</c:v>
                </c:pt>
                <c:pt idx="11595">
                  <c:v>1.09172296524</c:v>
                </c:pt>
                <c:pt idx="11596">
                  <c:v>1.091824173927</c:v>
                </c:pt>
                <c:pt idx="11597">
                  <c:v>1.09185552597</c:v>
                </c:pt>
                <c:pt idx="11598">
                  <c:v>1.0919089317320001</c:v>
                </c:pt>
                <c:pt idx="11599">
                  <c:v>1.091990232468</c:v>
                </c:pt>
                <c:pt idx="11600">
                  <c:v>1.0920525789260001</c:v>
                </c:pt>
                <c:pt idx="11601">
                  <c:v>1.0921276807789999</c:v>
                </c:pt>
                <c:pt idx="11602">
                  <c:v>1.092143893242</c:v>
                </c:pt>
                <c:pt idx="11603">
                  <c:v>1.092260956764</c:v>
                </c:pt>
                <c:pt idx="11604">
                  <c:v>1.0922987461089999</c:v>
                </c:pt>
                <c:pt idx="11605">
                  <c:v>1.092453718185</c:v>
                </c:pt>
                <c:pt idx="11606">
                  <c:v>1.0925071239469999</c:v>
                </c:pt>
                <c:pt idx="11607">
                  <c:v>1.0926443338389999</c:v>
                </c:pt>
                <c:pt idx="11608">
                  <c:v>1.092689037323</c:v>
                </c:pt>
                <c:pt idx="11609">
                  <c:v>1.093050599098</c:v>
                </c:pt>
                <c:pt idx="11610">
                  <c:v>1.0934610366819999</c:v>
                </c:pt>
                <c:pt idx="11611">
                  <c:v>1.0937128067020001</c:v>
                </c:pt>
                <c:pt idx="11612">
                  <c:v>1.093788981438</c:v>
                </c:pt>
                <c:pt idx="11613">
                  <c:v>1.0939189195629999</c:v>
                </c:pt>
                <c:pt idx="11614">
                  <c:v>1.094020485878</c:v>
                </c:pt>
                <c:pt idx="11615">
                  <c:v>1.0941668748860001</c:v>
                </c:pt>
                <c:pt idx="11616">
                  <c:v>1.094439506531</c:v>
                </c:pt>
                <c:pt idx="11617">
                  <c:v>1.0947940349580001</c:v>
                </c:pt>
                <c:pt idx="11618">
                  <c:v>1.095012545586</c:v>
                </c:pt>
                <c:pt idx="11619">
                  <c:v>1.095051169395</c:v>
                </c:pt>
                <c:pt idx="11620">
                  <c:v>1.0951892137529999</c:v>
                </c:pt>
                <c:pt idx="11621">
                  <c:v>1.095219373703</c:v>
                </c:pt>
                <c:pt idx="11622">
                  <c:v>1.0953496694560001</c:v>
                </c:pt>
                <c:pt idx="11623">
                  <c:v>1.095375537872</c:v>
                </c:pt>
                <c:pt idx="11624">
                  <c:v>1.095502614975</c:v>
                </c:pt>
                <c:pt idx="11625">
                  <c:v>1.095532298088</c:v>
                </c:pt>
                <c:pt idx="11626">
                  <c:v>1.095649003983</c:v>
                </c:pt>
                <c:pt idx="11627">
                  <c:v>1.0956966876980001</c:v>
                </c:pt>
                <c:pt idx="11628">
                  <c:v>1.095859050751</c:v>
                </c:pt>
                <c:pt idx="11629">
                  <c:v>1.096004247665</c:v>
                </c:pt>
                <c:pt idx="11630">
                  <c:v>1.096037983894</c:v>
                </c:pt>
                <c:pt idx="11631">
                  <c:v>1.096158266068</c:v>
                </c:pt>
                <c:pt idx="11632">
                  <c:v>1.0961949825290001</c:v>
                </c:pt>
                <c:pt idx="11633">
                  <c:v>1.0962668657300001</c:v>
                </c:pt>
                <c:pt idx="11634">
                  <c:v>1.0963313579559999</c:v>
                </c:pt>
                <c:pt idx="11635">
                  <c:v>1.0963525772089999</c:v>
                </c:pt>
                <c:pt idx="11636">
                  <c:v>1.0964393615720001</c:v>
                </c:pt>
                <c:pt idx="11637">
                  <c:v>1.096481800079</c:v>
                </c:pt>
                <c:pt idx="11638">
                  <c:v>1.0965049266819999</c:v>
                </c:pt>
                <c:pt idx="11639">
                  <c:v>1.0965930223460001</c:v>
                </c:pt>
                <c:pt idx="11640">
                  <c:v>1.0966243743899999</c:v>
                </c:pt>
                <c:pt idx="11641">
                  <c:v>1.0966480970379999</c:v>
                </c:pt>
                <c:pt idx="11642">
                  <c:v>1.096752166748</c:v>
                </c:pt>
                <c:pt idx="11643">
                  <c:v>1.0967804193499999</c:v>
                </c:pt>
                <c:pt idx="11644">
                  <c:v>1.096873164177</c:v>
                </c:pt>
                <c:pt idx="11645">
                  <c:v>1.09695327282</c:v>
                </c:pt>
                <c:pt idx="11646">
                  <c:v>1.097200036049</c:v>
                </c:pt>
                <c:pt idx="11647">
                  <c:v>1.0973298549649999</c:v>
                </c:pt>
                <c:pt idx="11648">
                  <c:v>1.097403526306</c:v>
                </c:pt>
                <c:pt idx="11649">
                  <c:v>1.097443461418</c:v>
                </c:pt>
                <c:pt idx="11650">
                  <c:v>1.097482800484</c:v>
                </c:pt>
                <c:pt idx="11651">
                  <c:v>1.097622156143</c:v>
                </c:pt>
                <c:pt idx="11652">
                  <c:v>1.0976926088329999</c:v>
                </c:pt>
                <c:pt idx="11653">
                  <c:v>1.0977867841719999</c:v>
                </c:pt>
                <c:pt idx="11654">
                  <c:v>1.0978775024409999</c:v>
                </c:pt>
                <c:pt idx="11655">
                  <c:v>1.097926497459</c:v>
                </c:pt>
                <c:pt idx="11656">
                  <c:v>1.097969293594</c:v>
                </c:pt>
                <c:pt idx="11657">
                  <c:v>1.0980125665660001</c:v>
                </c:pt>
                <c:pt idx="11658">
                  <c:v>1.098063230515</c:v>
                </c:pt>
                <c:pt idx="11659">
                  <c:v>1.098141908646</c:v>
                </c:pt>
                <c:pt idx="11660">
                  <c:v>1.0982302427290001</c:v>
                </c:pt>
                <c:pt idx="11661">
                  <c:v>1.0982837676999999</c:v>
                </c:pt>
                <c:pt idx="11662">
                  <c:v>1.0983313322070001</c:v>
                </c:pt>
                <c:pt idx="11663">
                  <c:v>1.0983805656429999</c:v>
                </c:pt>
                <c:pt idx="11664">
                  <c:v>1.0984265804290001</c:v>
                </c:pt>
                <c:pt idx="11665">
                  <c:v>1.0985156297680001</c:v>
                </c:pt>
                <c:pt idx="11666">
                  <c:v>1.098606586456</c:v>
                </c:pt>
                <c:pt idx="11667">
                  <c:v>1.098664164543</c:v>
                </c:pt>
                <c:pt idx="11668">
                  <c:v>1.098837137222</c:v>
                </c:pt>
                <c:pt idx="11669">
                  <c:v>1.0990014076229999</c:v>
                </c:pt>
                <c:pt idx="11670">
                  <c:v>1.099113225937</c:v>
                </c:pt>
                <c:pt idx="11671">
                  <c:v>1.099271655083</c:v>
                </c:pt>
                <c:pt idx="11672">
                  <c:v>1.0996018648150001</c:v>
                </c:pt>
                <c:pt idx="11673">
                  <c:v>1.0997089147570001</c:v>
                </c:pt>
                <c:pt idx="11674">
                  <c:v>1.099845528603</c:v>
                </c:pt>
                <c:pt idx="11675">
                  <c:v>1.1001676321030001</c:v>
                </c:pt>
                <c:pt idx="11676">
                  <c:v>1.1003563404079999</c:v>
                </c:pt>
                <c:pt idx="11677">
                  <c:v>1.1004886627199999</c:v>
                </c:pt>
                <c:pt idx="11678">
                  <c:v>1.1005367040630001</c:v>
                </c:pt>
                <c:pt idx="11679">
                  <c:v>1.1006394624710001</c:v>
                </c:pt>
                <c:pt idx="11680">
                  <c:v>1.100694298744</c:v>
                </c:pt>
                <c:pt idx="11681">
                  <c:v>1.1008071899409999</c:v>
                </c:pt>
                <c:pt idx="11682">
                  <c:v>1.100929498672</c:v>
                </c:pt>
                <c:pt idx="11683">
                  <c:v>1.100970625877</c:v>
                </c:pt>
                <c:pt idx="11684">
                  <c:v>1.1010354757309999</c:v>
                </c:pt>
                <c:pt idx="11685">
                  <c:v>1.101103067398</c:v>
                </c:pt>
                <c:pt idx="11686">
                  <c:v>1.101122140884</c:v>
                </c:pt>
                <c:pt idx="11687">
                  <c:v>1.101249575615</c:v>
                </c:pt>
                <c:pt idx="11688">
                  <c:v>1.101286172867</c:v>
                </c:pt>
                <c:pt idx="11689">
                  <c:v>1.1013773679729999</c:v>
                </c:pt>
                <c:pt idx="11690">
                  <c:v>1.1014279127119999</c:v>
                </c:pt>
                <c:pt idx="11691">
                  <c:v>1.1014436483379999</c:v>
                </c:pt>
                <c:pt idx="11692">
                  <c:v>1.1015428304670001</c:v>
                </c:pt>
                <c:pt idx="11693">
                  <c:v>1.101585865021</c:v>
                </c:pt>
                <c:pt idx="11694">
                  <c:v>1.1016081571580001</c:v>
                </c:pt>
                <c:pt idx="11695">
                  <c:v>1.101713061333</c:v>
                </c:pt>
                <c:pt idx="11696">
                  <c:v>1.1017477512360001</c:v>
                </c:pt>
                <c:pt idx="11697">
                  <c:v>1.1017677783969999</c:v>
                </c:pt>
                <c:pt idx="11698">
                  <c:v>1.1018695831300001</c:v>
                </c:pt>
                <c:pt idx="11699">
                  <c:v>1.101896286011</c:v>
                </c:pt>
                <c:pt idx="11700">
                  <c:v>1.101919054985</c:v>
                </c:pt>
                <c:pt idx="11701">
                  <c:v>1.102022051811</c:v>
                </c:pt>
                <c:pt idx="11702">
                  <c:v>1.102042078972</c:v>
                </c:pt>
                <c:pt idx="11703">
                  <c:v>1.102138161659</c:v>
                </c:pt>
                <c:pt idx="11704">
                  <c:v>1.1022212505340001</c:v>
                </c:pt>
                <c:pt idx="11705">
                  <c:v>1.102592349052</c:v>
                </c:pt>
                <c:pt idx="11706">
                  <c:v>1.1026945114140001</c:v>
                </c:pt>
                <c:pt idx="11707">
                  <c:v>1.1028351783749999</c:v>
                </c:pt>
                <c:pt idx="11708">
                  <c:v>1.1028890609740001</c:v>
                </c:pt>
                <c:pt idx="11709">
                  <c:v>1.1030391454699999</c:v>
                </c:pt>
                <c:pt idx="11710">
                  <c:v>1.103110194206</c:v>
                </c:pt>
                <c:pt idx="11711">
                  <c:v>1.103177309036</c:v>
                </c:pt>
                <c:pt idx="11712">
                  <c:v>1.1033209562299999</c:v>
                </c:pt>
                <c:pt idx="11713">
                  <c:v>1.1034038066859999</c:v>
                </c:pt>
                <c:pt idx="11714">
                  <c:v>1.1035639047620001</c:v>
                </c:pt>
                <c:pt idx="11715">
                  <c:v>1.103666186333</c:v>
                </c:pt>
                <c:pt idx="11716">
                  <c:v>1.1040277481080001</c:v>
                </c:pt>
                <c:pt idx="11717">
                  <c:v>1.1042276620860001</c:v>
                </c:pt>
                <c:pt idx="11718">
                  <c:v>1.104269981384</c:v>
                </c:pt>
                <c:pt idx="11719">
                  <c:v>1.1044028997419999</c:v>
                </c:pt>
                <c:pt idx="11720">
                  <c:v>1.1044830083849999</c:v>
                </c:pt>
                <c:pt idx="11721">
                  <c:v>1.104513287544</c:v>
                </c:pt>
                <c:pt idx="11722">
                  <c:v>1.1045473814010001</c:v>
                </c:pt>
                <c:pt idx="11723">
                  <c:v>1.1046111583710001</c:v>
                </c:pt>
                <c:pt idx="11724">
                  <c:v>1.1047445535660001</c:v>
                </c:pt>
                <c:pt idx="11725">
                  <c:v>1.1048014163969999</c:v>
                </c:pt>
                <c:pt idx="11726">
                  <c:v>1.1049600839610001</c:v>
                </c:pt>
                <c:pt idx="11727">
                  <c:v>1.105268239975</c:v>
                </c:pt>
                <c:pt idx="11728">
                  <c:v>1.1055065393450001</c:v>
                </c:pt>
                <c:pt idx="11729">
                  <c:v>1.1056196689610001</c:v>
                </c:pt>
                <c:pt idx="11730">
                  <c:v>1.105677247047</c:v>
                </c:pt>
                <c:pt idx="11731">
                  <c:v>1.1057847738269999</c:v>
                </c:pt>
                <c:pt idx="11732">
                  <c:v>1.10583615303</c:v>
                </c:pt>
                <c:pt idx="11733">
                  <c:v>1.1059355735780001</c:v>
                </c:pt>
                <c:pt idx="11734">
                  <c:v>1.105942368507</c:v>
                </c:pt>
                <c:pt idx="11735">
                  <c:v>1.1060370206829999</c:v>
                </c:pt>
                <c:pt idx="11736">
                  <c:v>1.106074929237</c:v>
                </c:pt>
                <c:pt idx="11737">
                  <c:v>1.106086015701</c:v>
                </c:pt>
                <c:pt idx="11738">
                  <c:v>1.1064453125</c:v>
                </c:pt>
                <c:pt idx="11739">
                  <c:v>1.1064887046809999</c:v>
                </c:pt>
                <c:pt idx="11740">
                  <c:v>1.1065531969069999</c:v>
                </c:pt>
                <c:pt idx="11741">
                  <c:v>1.1067023277279999</c:v>
                </c:pt>
                <c:pt idx="11742">
                  <c:v>1.106747746468</c:v>
                </c:pt>
                <c:pt idx="11743">
                  <c:v>1.10680949688</c:v>
                </c:pt>
                <c:pt idx="11744">
                  <c:v>1.1069839000699999</c:v>
                </c:pt>
                <c:pt idx="11745">
                  <c:v>1.1070543527600001</c:v>
                </c:pt>
                <c:pt idx="11746">
                  <c:v>1.1074275970459999</c:v>
                </c:pt>
                <c:pt idx="11747">
                  <c:v>1.107600450516</c:v>
                </c:pt>
                <c:pt idx="11748">
                  <c:v>1.107688546181</c:v>
                </c:pt>
                <c:pt idx="11749">
                  <c:v>1.1077842712399999</c:v>
                </c:pt>
                <c:pt idx="11750">
                  <c:v>1.1079300642009999</c:v>
                </c:pt>
                <c:pt idx="11751">
                  <c:v>1.1080867052079999</c:v>
                </c:pt>
                <c:pt idx="11752">
                  <c:v>1.1083508729930001</c:v>
                </c:pt>
                <c:pt idx="11753">
                  <c:v>1.1085025072100001</c:v>
                </c:pt>
                <c:pt idx="11754">
                  <c:v>1.1086467504499999</c:v>
                </c:pt>
                <c:pt idx="11755">
                  <c:v>1.108676552773</c:v>
                </c:pt>
                <c:pt idx="11756">
                  <c:v>1.1088000535960001</c:v>
                </c:pt>
                <c:pt idx="11757">
                  <c:v>1.108828425407</c:v>
                </c:pt>
                <c:pt idx="11758">
                  <c:v>1.108911037445</c:v>
                </c:pt>
                <c:pt idx="11759">
                  <c:v>1.108991265297</c:v>
                </c:pt>
                <c:pt idx="11760">
                  <c:v>1.1090939044949999</c:v>
                </c:pt>
                <c:pt idx="11761">
                  <c:v>1.1091618537900001</c:v>
                </c:pt>
                <c:pt idx="11762">
                  <c:v>1.1092659235</c:v>
                </c:pt>
                <c:pt idx="11763">
                  <c:v>1.109326124191</c:v>
                </c:pt>
                <c:pt idx="11764">
                  <c:v>1.1094460487369999</c:v>
                </c:pt>
                <c:pt idx="11765">
                  <c:v>1.1095024347310001</c:v>
                </c:pt>
                <c:pt idx="11766">
                  <c:v>1.10986161232</c:v>
                </c:pt>
                <c:pt idx="11767">
                  <c:v>1.1102299690249999</c:v>
                </c:pt>
                <c:pt idx="11768">
                  <c:v>1.1105009317400001</c:v>
                </c:pt>
                <c:pt idx="11769">
                  <c:v>1.1105906963350001</c:v>
                </c:pt>
                <c:pt idx="11770">
                  <c:v>1.1107469797130001</c:v>
                </c:pt>
                <c:pt idx="11771">
                  <c:v>1.1108342409130001</c:v>
                </c:pt>
                <c:pt idx="11772">
                  <c:v>1.1112082004549999</c:v>
                </c:pt>
                <c:pt idx="11773">
                  <c:v>1.1114192008970001</c:v>
                </c:pt>
                <c:pt idx="11774">
                  <c:v>1.1116007566449999</c:v>
                </c:pt>
                <c:pt idx="11775">
                  <c:v>1.1119711399079999</c:v>
                </c:pt>
                <c:pt idx="11776">
                  <c:v>1.112191557884</c:v>
                </c:pt>
                <c:pt idx="11777">
                  <c:v>1.1123564243320001</c:v>
                </c:pt>
                <c:pt idx="11778">
                  <c:v>1.112516522408</c:v>
                </c:pt>
                <c:pt idx="11779">
                  <c:v>1.112668275833</c:v>
                </c:pt>
                <c:pt idx="11780">
                  <c:v>1.112712025642</c:v>
                </c:pt>
                <c:pt idx="11781">
                  <c:v>1.1128370761869999</c:v>
                </c:pt>
                <c:pt idx="11782">
                  <c:v>1.11286008358</c:v>
                </c:pt>
                <c:pt idx="11783">
                  <c:v>1.1129710674290001</c:v>
                </c:pt>
                <c:pt idx="11784">
                  <c:v>1.113019824028</c:v>
                </c:pt>
                <c:pt idx="11785">
                  <c:v>1.1132012605670001</c:v>
                </c:pt>
                <c:pt idx="11786">
                  <c:v>1.113326668739</c:v>
                </c:pt>
                <c:pt idx="11787">
                  <c:v>1.1134481430050001</c:v>
                </c:pt>
                <c:pt idx="11788">
                  <c:v>1.1134963035579999</c:v>
                </c:pt>
                <c:pt idx="11789">
                  <c:v>1.113610863686</c:v>
                </c:pt>
                <c:pt idx="11790">
                  <c:v>1.1136381626130001</c:v>
                </c:pt>
                <c:pt idx="11791">
                  <c:v>1.113672614098</c:v>
                </c:pt>
                <c:pt idx="11792">
                  <c:v>1.1137589216229999</c:v>
                </c:pt>
                <c:pt idx="11793">
                  <c:v>1.113785266876</c:v>
                </c:pt>
                <c:pt idx="11794">
                  <c:v>1.1138385534290001</c:v>
                </c:pt>
                <c:pt idx="11795">
                  <c:v>1.1139314174649999</c:v>
                </c:pt>
                <c:pt idx="11796">
                  <c:v>1.1139664649959999</c:v>
                </c:pt>
                <c:pt idx="11797">
                  <c:v>1.11407828331</c:v>
                </c:pt>
                <c:pt idx="11798">
                  <c:v>1.1141973733899999</c:v>
                </c:pt>
                <c:pt idx="11799">
                  <c:v>1.1142801046369999</c:v>
                </c:pt>
                <c:pt idx="11800">
                  <c:v>1.114614367485</c:v>
                </c:pt>
                <c:pt idx="11801">
                  <c:v>1.11467730999</c:v>
                </c:pt>
                <c:pt idx="11802">
                  <c:v>1.1147456169129999</c:v>
                </c:pt>
                <c:pt idx="11803">
                  <c:v>1.1148853301999999</c:v>
                </c:pt>
                <c:pt idx="11804">
                  <c:v>1.1149462461470001</c:v>
                </c:pt>
                <c:pt idx="11805">
                  <c:v>1.115030288696</c:v>
                </c:pt>
                <c:pt idx="11806">
                  <c:v>1.1151543855670001</c:v>
                </c:pt>
                <c:pt idx="11807">
                  <c:v>1.1152144670490001</c:v>
                </c:pt>
                <c:pt idx="11808">
                  <c:v>1.1153063774109999</c:v>
                </c:pt>
                <c:pt idx="11809">
                  <c:v>1.115423679352</c:v>
                </c:pt>
                <c:pt idx="11810">
                  <c:v>1.1154936552050001</c:v>
                </c:pt>
                <c:pt idx="11811">
                  <c:v>1.1156072616579999</c:v>
                </c:pt>
                <c:pt idx="11812">
                  <c:v>1.1157083511350001</c:v>
                </c:pt>
                <c:pt idx="11813">
                  <c:v>1.1157691478730001</c:v>
                </c:pt>
                <c:pt idx="11814">
                  <c:v>1.115885853767</c:v>
                </c:pt>
                <c:pt idx="11815">
                  <c:v>1.1162137985230001</c:v>
                </c:pt>
                <c:pt idx="11816">
                  <c:v>1.1165689229969999</c:v>
                </c:pt>
                <c:pt idx="11817">
                  <c:v>1.1167354583739999</c:v>
                </c:pt>
                <c:pt idx="11818">
                  <c:v>1.116907715797</c:v>
                </c:pt>
                <c:pt idx="11819">
                  <c:v>1.117029905319</c:v>
                </c:pt>
                <c:pt idx="11820">
                  <c:v>1.1170649528500001</c:v>
                </c:pt>
                <c:pt idx="11821">
                  <c:v>1.117086052895</c:v>
                </c:pt>
                <c:pt idx="11822">
                  <c:v>1.117185950279</c:v>
                </c:pt>
                <c:pt idx="11823">
                  <c:v>1.1172107458110001</c:v>
                </c:pt>
                <c:pt idx="11824">
                  <c:v>1.1172984838490001</c:v>
                </c:pt>
                <c:pt idx="11825">
                  <c:v>1.1173626184459999</c:v>
                </c:pt>
                <c:pt idx="11826">
                  <c:v>1.1173911094669999</c:v>
                </c:pt>
                <c:pt idx="11827">
                  <c:v>1.1174960136409999</c:v>
                </c:pt>
                <c:pt idx="11828">
                  <c:v>1.1175163984300001</c:v>
                </c:pt>
                <c:pt idx="11829">
                  <c:v>1.1176154613489999</c:v>
                </c:pt>
                <c:pt idx="11830">
                  <c:v>1.1176512241359999</c:v>
                </c:pt>
                <c:pt idx="11831">
                  <c:v>1.1177200078959999</c:v>
                </c:pt>
                <c:pt idx="11832">
                  <c:v>1.1177994012829999</c:v>
                </c:pt>
                <c:pt idx="11833">
                  <c:v>1.117884278297</c:v>
                </c:pt>
                <c:pt idx="11834">
                  <c:v>1.117954969406</c:v>
                </c:pt>
                <c:pt idx="11835">
                  <c:v>1.118071675301</c:v>
                </c:pt>
                <c:pt idx="11836">
                  <c:v>1.118399381638</c:v>
                </c:pt>
                <c:pt idx="11837">
                  <c:v>1.11856508255</c:v>
                </c:pt>
                <c:pt idx="11838">
                  <c:v>1.1188735961909999</c:v>
                </c:pt>
                <c:pt idx="11839">
                  <c:v>1.1190187931060001</c:v>
                </c:pt>
                <c:pt idx="11840">
                  <c:v>1.119093775749</c:v>
                </c:pt>
                <c:pt idx="11841">
                  <c:v>1.1191660165790001</c:v>
                </c:pt>
                <c:pt idx="11842">
                  <c:v>1.1192481517790001</c:v>
                </c:pt>
                <c:pt idx="11843">
                  <c:v>1.119326233864</c:v>
                </c:pt>
                <c:pt idx="11844">
                  <c:v>1.1193634271620001</c:v>
                </c:pt>
                <c:pt idx="11845">
                  <c:v>1.119423866272</c:v>
                </c:pt>
                <c:pt idx="11846">
                  <c:v>1.1195439100269999</c:v>
                </c:pt>
                <c:pt idx="11847">
                  <c:v>1.11964905262</c:v>
                </c:pt>
                <c:pt idx="11848">
                  <c:v>1.1197060346600001</c:v>
                </c:pt>
                <c:pt idx="11849">
                  <c:v>1.119825959206</c:v>
                </c:pt>
                <c:pt idx="11850">
                  <c:v>1.119931340218</c:v>
                </c:pt>
                <c:pt idx="11851">
                  <c:v>1.119981408119</c:v>
                </c:pt>
                <c:pt idx="11852">
                  <c:v>1.1201585531230001</c:v>
                </c:pt>
                <c:pt idx="11853">
                  <c:v>1.1202074289320001</c:v>
                </c:pt>
                <c:pt idx="11854">
                  <c:v>1.120333433151</c:v>
                </c:pt>
                <c:pt idx="11855">
                  <c:v>1.120441794395</c:v>
                </c:pt>
                <c:pt idx="11856">
                  <c:v>1.1204693317409999</c:v>
                </c:pt>
                <c:pt idx="11857">
                  <c:v>1.120504021645</c:v>
                </c:pt>
                <c:pt idx="11858">
                  <c:v>1.1205456256869999</c:v>
                </c:pt>
                <c:pt idx="11859">
                  <c:v>1.1206295490260001</c:v>
                </c:pt>
                <c:pt idx="11860">
                  <c:v>1.120708584785</c:v>
                </c:pt>
                <c:pt idx="11861">
                  <c:v>1.120748281479</c:v>
                </c:pt>
                <c:pt idx="11862">
                  <c:v>1.1207813024519999</c:v>
                </c:pt>
                <c:pt idx="11863">
                  <c:v>1.120813012123</c:v>
                </c:pt>
                <c:pt idx="11864">
                  <c:v>1.120923876762</c:v>
                </c:pt>
                <c:pt idx="11865">
                  <c:v>1.121017336845</c:v>
                </c:pt>
                <c:pt idx="11866">
                  <c:v>1.1210964918140001</c:v>
                </c:pt>
                <c:pt idx="11867">
                  <c:v>1.1212503910060001</c:v>
                </c:pt>
                <c:pt idx="11868">
                  <c:v>1.1212961673740001</c:v>
                </c:pt>
                <c:pt idx="11869">
                  <c:v>1.1214107275009999</c:v>
                </c:pt>
                <c:pt idx="11870">
                  <c:v>1.12149143219</c:v>
                </c:pt>
                <c:pt idx="11871">
                  <c:v>1.1215772628780001</c:v>
                </c:pt>
                <c:pt idx="11872">
                  <c:v>1.1217316389080001</c:v>
                </c:pt>
                <c:pt idx="11873">
                  <c:v>1.122051119804</c:v>
                </c:pt>
                <c:pt idx="11874">
                  <c:v>1.1222009658809999</c:v>
                </c:pt>
                <c:pt idx="11875">
                  <c:v>1.122438430786</c:v>
                </c:pt>
                <c:pt idx="11876">
                  <c:v>1.122744083405</c:v>
                </c:pt>
                <c:pt idx="11877">
                  <c:v>1.1230891942979999</c:v>
                </c:pt>
                <c:pt idx="11878">
                  <c:v>1.1232652664180001</c:v>
                </c:pt>
                <c:pt idx="11879">
                  <c:v>1.1233029365539999</c:v>
                </c:pt>
                <c:pt idx="11880">
                  <c:v>1.123426795006</c:v>
                </c:pt>
                <c:pt idx="11881">
                  <c:v>1.1235152482990001</c:v>
                </c:pt>
                <c:pt idx="11882">
                  <c:v>1.123564600945</c:v>
                </c:pt>
                <c:pt idx="11883">
                  <c:v>1.123579502106</c:v>
                </c:pt>
                <c:pt idx="11884">
                  <c:v>1.123705029488</c:v>
                </c:pt>
                <c:pt idx="11885">
                  <c:v>1.123884558678</c:v>
                </c:pt>
                <c:pt idx="11886">
                  <c:v>1.1241152286530001</c:v>
                </c:pt>
                <c:pt idx="11887">
                  <c:v>1.124265789986</c:v>
                </c:pt>
                <c:pt idx="11888">
                  <c:v>1.1243288517000001</c:v>
                </c:pt>
                <c:pt idx="11889">
                  <c:v>1.1243789196009999</c:v>
                </c:pt>
                <c:pt idx="11890">
                  <c:v>1.124519705772</c:v>
                </c:pt>
                <c:pt idx="11891">
                  <c:v>1.1245852708820001</c:v>
                </c:pt>
                <c:pt idx="11892">
                  <c:v>1.1246333122250001</c:v>
                </c:pt>
                <c:pt idx="11893">
                  <c:v>1.124765515327</c:v>
                </c:pt>
                <c:pt idx="11894">
                  <c:v>1.1248366832729999</c:v>
                </c:pt>
                <c:pt idx="11895">
                  <c:v>1.125187397003</c:v>
                </c:pt>
                <c:pt idx="11896">
                  <c:v>1.1254994869229999</c:v>
                </c:pt>
                <c:pt idx="11897">
                  <c:v>1.1257935762410001</c:v>
                </c:pt>
                <c:pt idx="11898">
                  <c:v>1.126157999039</c:v>
                </c:pt>
                <c:pt idx="11899">
                  <c:v>1.1261999607090001</c:v>
                </c:pt>
                <c:pt idx="11900">
                  <c:v>1.126368999481</c:v>
                </c:pt>
                <c:pt idx="11901">
                  <c:v>1.1264156103130001</c:v>
                </c:pt>
                <c:pt idx="11902">
                  <c:v>1.1264940500259999</c:v>
                </c:pt>
                <c:pt idx="11903">
                  <c:v>1.126614809036</c:v>
                </c:pt>
                <c:pt idx="11904">
                  <c:v>1.126669764519</c:v>
                </c:pt>
                <c:pt idx="11905">
                  <c:v>1.1267564296720001</c:v>
                </c:pt>
                <c:pt idx="11906">
                  <c:v>1.126869678497</c:v>
                </c:pt>
                <c:pt idx="11907">
                  <c:v>1.1269385814670001</c:v>
                </c:pt>
                <c:pt idx="11908">
                  <c:v>1.1272596120830001</c:v>
                </c:pt>
                <c:pt idx="11909">
                  <c:v>1.127563476563</c:v>
                </c:pt>
                <c:pt idx="11910">
                  <c:v>1.12762606144</c:v>
                </c:pt>
                <c:pt idx="11911">
                  <c:v>1.127737879753</c:v>
                </c:pt>
                <c:pt idx="11912">
                  <c:v>1.127762079239</c:v>
                </c:pt>
                <c:pt idx="11913">
                  <c:v>1.12783908844</c:v>
                </c:pt>
                <c:pt idx="11914">
                  <c:v>1.127901673317</c:v>
                </c:pt>
                <c:pt idx="11915">
                  <c:v>1.1280075311660001</c:v>
                </c:pt>
                <c:pt idx="11916">
                  <c:v>1.1280591487880001</c:v>
                </c:pt>
                <c:pt idx="11917">
                  <c:v>1.1281759738920001</c:v>
                </c:pt>
                <c:pt idx="11918">
                  <c:v>1.128220915794</c:v>
                </c:pt>
                <c:pt idx="11919">
                  <c:v>1.1283365488049999</c:v>
                </c:pt>
                <c:pt idx="11920">
                  <c:v>1.1283683776860001</c:v>
                </c:pt>
                <c:pt idx="11921">
                  <c:v>1.1284831762309999</c:v>
                </c:pt>
                <c:pt idx="11922">
                  <c:v>1.1285150051120001</c:v>
                </c:pt>
                <c:pt idx="11923">
                  <c:v>1.128629922867</c:v>
                </c:pt>
                <c:pt idx="11924">
                  <c:v>1.1286547183989999</c:v>
                </c:pt>
                <c:pt idx="11925">
                  <c:v>1.1287677288060001</c:v>
                </c:pt>
                <c:pt idx="11926">
                  <c:v>1.1288014650339999</c:v>
                </c:pt>
                <c:pt idx="11927">
                  <c:v>1.1289181709289999</c:v>
                </c:pt>
                <c:pt idx="11928">
                  <c:v>1.1289582252499999</c:v>
                </c:pt>
                <c:pt idx="11929">
                  <c:v>1.129319429398</c:v>
                </c:pt>
                <c:pt idx="11930">
                  <c:v>1.1295424699779999</c:v>
                </c:pt>
                <c:pt idx="11931">
                  <c:v>1.1298049688339999</c:v>
                </c:pt>
                <c:pt idx="11932">
                  <c:v>1.13011276722</c:v>
                </c:pt>
                <c:pt idx="11933">
                  <c:v>1.1302722692489999</c:v>
                </c:pt>
                <c:pt idx="11934">
                  <c:v>1.1303514242170001</c:v>
                </c:pt>
                <c:pt idx="11935">
                  <c:v>1.1305135488510001</c:v>
                </c:pt>
                <c:pt idx="11936">
                  <c:v>1.13056743145</c:v>
                </c:pt>
                <c:pt idx="11937">
                  <c:v>1.130656242371</c:v>
                </c:pt>
                <c:pt idx="11938">
                  <c:v>1.1307723522190001</c:v>
                </c:pt>
                <c:pt idx="11939">
                  <c:v>1.1308386325840001</c:v>
                </c:pt>
                <c:pt idx="11940">
                  <c:v>1.1309440135960001</c:v>
                </c:pt>
                <c:pt idx="11941">
                  <c:v>1.131041884422</c:v>
                </c:pt>
                <c:pt idx="11942">
                  <c:v>1.1313854455950001</c:v>
                </c:pt>
                <c:pt idx="11943">
                  <c:v>1.1316759586330001</c:v>
                </c:pt>
                <c:pt idx="11944">
                  <c:v>1.13204407692</c:v>
                </c:pt>
                <c:pt idx="11945">
                  <c:v>1.1321285963059999</c:v>
                </c:pt>
                <c:pt idx="11946">
                  <c:v>1.132205486298</c:v>
                </c:pt>
                <c:pt idx="11947">
                  <c:v>1.1322331428529999</c:v>
                </c:pt>
                <c:pt idx="11948">
                  <c:v>1.1323487758640001</c:v>
                </c:pt>
                <c:pt idx="11949">
                  <c:v>1.1323846578600001</c:v>
                </c:pt>
                <c:pt idx="11950">
                  <c:v>1.1324909925460001</c:v>
                </c:pt>
                <c:pt idx="11951">
                  <c:v>1.1325023174290001</c:v>
                </c:pt>
                <c:pt idx="11952">
                  <c:v>1.132588386536</c:v>
                </c:pt>
                <c:pt idx="11953">
                  <c:v>1.132626891136</c:v>
                </c:pt>
                <c:pt idx="11954">
                  <c:v>1.1326404809949999</c:v>
                </c:pt>
                <c:pt idx="11955">
                  <c:v>1.132730603218</c:v>
                </c:pt>
                <c:pt idx="11956">
                  <c:v>1.132768988609</c:v>
                </c:pt>
                <c:pt idx="11957">
                  <c:v>1.1327848434450001</c:v>
                </c:pt>
                <c:pt idx="11958">
                  <c:v>1.1328817605970001</c:v>
                </c:pt>
                <c:pt idx="11959">
                  <c:v>1.1329166889190001</c:v>
                </c:pt>
                <c:pt idx="11960">
                  <c:v>1.1329349279400001</c:v>
                </c:pt>
                <c:pt idx="11961">
                  <c:v>1.1330631971359999</c:v>
                </c:pt>
                <c:pt idx="11962">
                  <c:v>1.133093237877</c:v>
                </c:pt>
                <c:pt idx="11963">
                  <c:v>1.133199572563</c:v>
                </c:pt>
                <c:pt idx="11964">
                  <c:v>1.1332428455350001</c:v>
                </c:pt>
                <c:pt idx="11965">
                  <c:v>1.133364796638</c:v>
                </c:pt>
                <c:pt idx="11966">
                  <c:v>1.1335542202</c:v>
                </c:pt>
                <c:pt idx="11967">
                  <c:v>1.1338495016100001</c:v>
                </c:pt>
                <c:pt idx="11968">
                  <c:v>1.134055018425</c:v>
                </c:pt>
                <c:pt idx="11969">
                  <c:v>1.1341032981870001</c:v>
                </c:pt>
                <c:pt idx="11970">
                  <c:v>1.1342289447780001</c:v>
                </c:pt>
                <c:pt idx="11971">
                  <c:v>1.134311556816</c:v>
                </c:pt>
                <c:pt idx="11972">
                  <c:v>1.134353280067</c:v>
                </c:pt>
                <c:pt idx="11973">
                  <c:v>1.134391307831</c:v>
                </c:pt>
                <c:pt idx="11974">
                  <c:v>1.13443171978</c:v>
                </c:pt>
                <c:pt idx="11975">
                  <c:v>1.134490013123</c:v>
                </c:pt>
                <c:pt idx="11976">
                  <c:v>1.1345818042760001</c:v>
                </c:pt>
                <c:pt idx="11977">
                  <c:v>1.1346777677540001</c:v>
                </c:pt>
                <c:pt idx="11978">
                  <c:v>1.1347329616549999</c:v>
                </c:pt>
                <c:pt idx="11979">
                  <c:v>1.134774446487</c:v>
                </c:pt>
                <c:pt idx="11980">
                  <c:v>1.134816169739</c:v>
                </c:pt>
                <c:pt idx="11981">
                  <c:v>1.134862422943</c:v>
                </c:pt>
                <c:pt idx="11982">
                  <c:v>1.134952187538</c:v>
                </c:pt>
                <c:pt idx="11983">
                  <c:v>1.13504087925</c:v>
                </c:pt>
                <c:pt idx="11984">
                  <c:v>1.1350896358489999</c:v>
                </c:pt>
                <c:pt idx="11985">
                  <c:v>1.1351470947269999</c:v>
                </c:pt>
                <c:pt idx="11986">
                  <c:v>1.135247588158</c:v>
                </c:pt>
                <c:pt idx="11987">
                  <c:v>1.1353754997250001</c:v>
                </c:pt>
                <c:pt idx="11988">
                  <c:v>1.1354174613950001</c:v>
                </c:pt>
                <c:pt idx="11989">
                  <c:v>1.13550567627</c:v>
                </c:pt>
                <c:pt idx="11990">
                  <c:v>1.135639309883</c:v>
                </c:pt>
                <c:pt idx="11991">
                  <c:v>1.1356869935989999</c:v>
                </c:pt>
                <c:pt idx="11992">
                  <c:v>1.1357635259629999</c:v>
                </c:pt>
                <c:pt idx="11993">
                  <c:v>1.1359152793880001</c:v>
                </c:pt>
                <c:pt idx="11994">
                  <c:v>1.1362090110780001</c:v>
                </c:pt>
                <c:pt idx="11995">
                  <c:v>1.1362799406049999</c:v>
                </c:pt>
                <c:pt idx="11996">
                  <c:v>1.1364141702649999</c:v>
                </c:pt>
                <c:pt idx="11997">
                  <c:v>1.1364333629609999</c:v>
                </c:pt>
                <c:pt idx="11998">
                  <c:v>1.1364991664890001</c:v>
                </c:pt>
                <c:pt idx="11999">
                  <c:v>1.136578559875</c:v>
                </c:pt>
                <c:pt idx="12000">
                  <c:v>1.1365811824800001</c:v>
                </c:pt>
                <c:pt idx="12001">
                  <c:v>1.136629939079</c:v>
                </c:pt>
                <c:pt idx="12002">
                  <c:v>1.136711120605</c:v>
                </c:pt>
                <c:pt idx="12003">
                  <c:v>1.1367112398150001</c:v>
                </c:pt>
                <c:pt idx="12004">
                  <c:v>1.13674902916</c:v>
                </c:pt>
                <c:pt idx="12005">
                  <c:v>1.136838197708</c:v>
                </c:pt>
                <c:pt idx="12006">
                  <c:v>1.136839032173</c:v>
                </c:pt>
                <c:pt idx="12007">
                  <c:v>1.1368741989140001</c:v>
                </c:pt>
                <c:pt idx="12008">
                  <c:v>1.136972308159</c:v>
                </c:pt>
                <c:pt idx="12009">
                  <c:v>1.136984705925</c:v>
                </c:pt>
                <c:pt idx="12010">
                  <c:v>1.1370112895969999</c:v>
                </c:pt>
                <c:pt idx="12011">
                  <c:v>1.1371166706089999</c:v>
                </c:pt>
                <c:pt idx="12012">
                  <c:v>1.1371300220489999</c:v>
                </c:pt>
                <c:pt idx="12013">
                  <c:v>1.137258648872</c:v>
                </c:pt>
                <c:pt idx="12014">
                  <c:v>1.137278556824</c:v>
                </c:pt>
                <c:pt idx="12015">
                  <c:v>1.1373722553250001</c:v>
                </c:pt>
                <c:pt idx="12016">
                  <c:v>1.1374430656429999</c:v>
                </c:pt>
                <c:pt idx="12017">
                  <c:v>1.137529850006</c:v>
                </c:pt>
                <c:pt idx="12018">
                  <c:v>1.137596964836</c:v>
                </c:pt>
                <c:pt idx="12019">
                  <c:v>1.13773214817</c:v>
                </c:pt>
                <c:pt idx="12020">
                  <c:v>1.1377654075620001</c:v>
                </c:pt>
                <c:pt idx="12021">
                  <c:v>1.137903690338</c:v>
                </c:pt>
                <c:pt idx="12022">
                  <c:v>1.1379641294480001</c:v>
                </c:pt>
                <c:pt idx="12023">
                  <c:v>1.138091087341</c:v>
                </c:pt>
                <c:pt idx="12024">
                  <c:v>1.1384711265559999</c:v>
                </c:pt>
                <c:pt idx="12025">
                  <c:v>1.138692855835</c:v>
                </c:pt>
                <c:pt idx="12026">
                  <c:v>1.138826131821</c:v>
                </c:pt>
                <c:pt idx="12027">
                  <c:v>1.1389565467830001</c:v>
                </c:pt>
                <c:pt idx="12028">
                  <c:v>1.139125347137</c:v>
                </c:pt>
                <c:pt idx="12029">
                  <c:v>1.1394264698030001</c:v>
                </c:pt>
                <c:pt idx="12030">
                  <c:v>1.13975918293</c:v>
                </c:pt>
                <c:pt idx="12031">
                  <c:v>1.139925599098</c:v>
                </c:pt>
                <c:pt idx="12032">
                  <c:v>1.1402827501299999</c:v>
                </c:pt>
                <c:pt idx="12033">
                  <c:v>1.140537023544</c:v>
                </c:pt>
                <c:pt idx="12034">
                  <c:v>1.140844106674</c:v>
                </c:pt>
                <c:pt idx="12035">
                  <c:v>1.141163229942</c:v>
                </c:pt>
                <c:pt idx="12036">
                  <c:v>1.141529202461</c:v>
                </c:pt>
                <c:pt idx="12037">
                  <c:v>1.1416622400280001</c:v>
                </c:pt>
                <c:pt idx="12038">
                  <c:v>1.1418346166610001</c:v>
                </c:pt>
                <c:pt idx="12039">
                  <c:v>1.1422020196910001</c:v>
                </c:pt>
                <c:pt idx="12040">
                  <c:v>1.1422648429869999</c:v>
                </c:pt>
                <c:pt idx="12041">
                  <c:v>1.142390608788</c:v>
                </c:pt>
                <c:pt idx="12042">
                  <c:v>1.142432570457</c:v>
                </c:pt>
                <c:pt idx="12043">
                  <c:v>1.142508506775</c:v>
                </c:pt>
                <c:pt idx="12044">
                  <c:v>1.1425708532329999</c:v>
                </c:pt>
                <c:pt idx="12045">
                  <c:v>1.1426187753679999</c:v>
                </c:pt>
                <c:pt idx="12046">
                  <c:v>1.14277100563</c:v>
                </c:pt>
                <c:pt idx="12047">
                  <c:v>1.1429842710489999</c:v>
                </c:pt>
                <c:pt idx="12048">
                  <c:v>1.143171072006</c:v>
                </c:pt>
                <c:pt idx="12049">
                  <c:v>1.143316626549</c:v>
                </c:pt>
                <c:pt idx="12050">
                  <c:v>1.1434609889980001</c:v>
                </c:pt>
                <c:pt idx="12051">
                  <c:v>1.1434731483459999</c:v>
                </c:pt>
                <c:pt idx="12052">
                  <c:v>1.143578886986</c:v>
                </c:pt>
                <c:pt idx="12053">
                  <c:v>1.143624305725</c:v>
                </c:pt>
                <c:pt idx="12054">
                  <c:v>1.14364361763</c:v>
                </c:pt>
                <c:pt idx="12055">
                  <c:v>1.1437362432480001</c:v>
                </c:pt>
                <c:pt idx="12056">
                  <c:v>1.1437820196149999</c:v>
                </c:pt>
                <c:pt idx="12057">
                  <c:v>1.14380133152</c:v>
                </c:pt>
                <c:pt idx="12058">
                  <c:v>1.143899083138</c:v>
                </c:pt>
                <c:pt idx="12059">
                  <c:v>1.1439350843430001</c:v>
                </c:pt>
                <c:pt idx="12060">
                  <c:v>1.1439942121510001</c:v>
                </c:pt>
                <c:pt idx="12061">
                  <c:v>1.1440993547439999</c:v>
                </c:pt>
                <c:pt idx="12062">
                  <c:v>1.144173979759</c:v>
                </c:pt>
                <c:pt idx="12063">
                  <c:v>1.1444514989850001</c:v>
                </c:pt>
                <c:pt idx="12064">
                  <c:v>1.144733548164</c:v>
                </c:pt>
                <c:pt idx="12065">
                  <c:v>1.145120739937</c:v>
                </c:pt>
                <c:pt idx="12066">
                  <c:v>1.1452528238299999</c:v>
                </c:pt>
                <c:pt idx="12067">
                  <c:v>1.1453425884249999</c:v>
                </c:pt>
                <c:pt idx="12068">
                  <c:v>1.14574432373</c:v>
                </c:pt>
                <c:pt idx="12069">
                  <c:v>1.1458036899570001</c:v>
                </c:pt>
                <c:pt idx="12070">
                  <c:v>1.145948052406</c:v>
                </c:pt>
                <c:pt idx="12071">
                  <c:v>1.1460070610049999</c:v>
                </c:pt>
                <c:pt idx="12072">
                  <c:v>1.146074771881</c:v>
                </c:pt>
                <c:pt idx="12073">
                  <c:v>1.1462396383290001</c:v>
                </c:pt>
                <c:pt idx="12074">
                  <c:v>1.146397829056</c:v>
                </c:pt>
                <c:pt idx="12075">
                  <c:v>1.1465041637419999</c:v>
                </c:pt>
                <c:pt idx="12076">
                  <c:v>1.146579623222</c:v>
                </c:pt>
                <c:pt idx="12077">
                  <c:v>1.14670419693</c:v>
                </c:pt>
                <c:pt idx="12078">
                  <c:v>1.1467539072040001</c:v>
                </c:pt>
                <c:pt idx="12079">
                  <c:v>1.1469082832340001</c:v>
                </c:pt>
                <c:pt idx="12080">
                  <c:v>1.1471538543699999</c:v>
                </c:pt>
                <c:pt idx="12081">
                  <c:v>1.1474674940109999</c:v>
                </c:pt>
                <c:pt idx="12082">
                  <c:v>1.147671103477</c:v>
                </c:pt>
                <c:pt idx="12083">
                  <c:v>1.147729277611</c:v>
                </c:pt>
                <c:pt idx="12084">
                  <c:v>1.1478143930439999</c:v>
                </c:pt>
                <c:pt idx="12085">
                  <c:v>1.1478326320650001</c:v>
                </c:pt>
                <c:pt idx="12086">
                  <c:v>1.1478867530820001</c:v>
                </c:pt>
                <c:pt idx="12087">
                  <c:v>1.1479636430739999</c:v>
                </c:pt>
                <c:pt idx="12088">
                  <c:v>1.1479808092120001</c:v>
                </c:pt>
                <c:pt idx="12089">
                  <c:v>1.1480517387389999</c:v>
                </c:pt>
                <c:pt idx="12090">
                  <c:v>1.148114562035</c:v>
                </c:pt>
                <c:pt idx="12091">
                  <c:v>1.148123860359</c:v>
                </c:pt>
                <c:pt idx="12092">
                  <c:v>1.148191809654</c:v>
                </c:pt>
                <c:pt idx="12093">
                  <c:v>1.1482372283940001</c:v>
                </c:pt>
                <c:pt idx="12094">
                  <c:v>1.1482475996020001</c:v>
                </c:pt>
                <c:pt idx="12095">
                  <c:v>1.1483299732209999</c:v>
                </c:pt>
                <c:pt idx="12096">
                  <c:v>1.148379206657</c:v>
                </c:pt>
                <c:pt idx="12097">
                  <c:v>1.1483925580979999</c:v>
                </c:pt>
                <c:pt idx="12098">
                  <c:v>1.1484861373899999</c:v>
                </c:pt>
                <c:pt idx="12099">
                  <c:v>1.148521900177</c:v>
                </c:pt>
                <c:pt idx="12100">
                  <c:v>1.1485433578490001</c:v>
                </c:pt>
                <c:pt idx="12101">
                  <c:v>1.1486402750019999</c:v>
                </c:pt>
                <c:pt idx="12102">
                  <c:v>1.1486709117889999</c:v>
                </c:pt>
                <c:pt idx="12103">
                  <c:v>1.1486995220180001</c:v>
                </c:pt>
                <c:pt idx="12104">
                  <c:v>1.1487998962399999</c:v>
                </c:pt>
                <c:pt idx="12105">
                  <c:v>1.1488267183300001</c:v>
                </c:pt>
                <c:pt idx="12106">
                  <c:v>1.14893257618</c:v>
                </c:pt>
                <c:pt idx="12107">
                  <c:v>1.1490927934649999</c:v>
                </c:pt>
                <c:pt idx="12108">
                  <c:v>1.1492241621020001</c:v>
                </c:pt>
                <c:pt idx="12109">
                  <c:v>1.1492661237720001</c:v>
                </c:pt>
                <c:pt idx="12110">
                  <c:v>1.149312615395</c:v>
                </c:pt>
                <c:pt idx="12111">
                  <c:v>1.1493598222729999</c:v>
                </c:pt>
                <c:pt idx="12112">
                  <c:v>1.149439096451</c:v>
                </c:pt>
                <c:pt idx="12113">
                  <c:v>1.1495258808140001</c:v>
                </c:pt>
                <c:pt idx="12114">
                  <c:v>1.1495790481570001</c:v>
                </c:pt>
                <c:pt idx="12115">
                  <c:v>1.1496322155000001</c:v>
                </c:pt>
                <c:pt idx="12116">
                  <c:v>1.149688601494</c:v>
                </c:pt>
                <c:pt idx="12117">
                  <c:v>1.1497467756269999</c:v>
                </c:pt>
                <c:pt idx="12118">
                  <c:v>1.1498433351520001</c:v>
                </c:pt>
                <c:pt idx="12119">
                  <c:v>1.1499214172359999</c:v>
                </c:pt>
                <c:pt idx="12120">
                  <c:v>1.1499683856959999</c:v>
                </c:pt>
                <c:pt idx="12121">
                  <c:v>1.15001308918</c:v>
                </c:pt>
                <c:pt idx="12122">
                  <c:v>1.15006005764</c:v>
                </c:pt>
                <c:pt idx="12123">
                  <c:v>1.1501232385639999</c:v>
                </c:pt>
                <c:pt idx="12124">
                  <c:v>1.1502195596689999</c:v>
                </c:pt>
                <c:pt idx="12125">
                  <c:v>1.150272250175</c:v>
                </c:pt>
                <c:pt idx="12126">
                  <c:v>1.150347948074</c:v>
                </c:pt>
                <c:pt idx="12127">
                  <c:v>1.150451540947</c:v>
                </c:pt>
                <c:pt idx="12128">
                  <c:v>1.1505339145660001</c:v>
                </c:pt>
                <c:pt idx="12129">
                  <c:v>1.1505784988400001</c:v>
                </c:pt>
                <c:pt idx="12130">
                  <c:v>1.15061211586</c:v>
                </c:pt>
                <c:pt idx="12131">
                  <c:v>1.1506482362749999</c:v>
                </c:pt>
                <c:pt idx="12132">
                  <c:v>1.1506819725040001</c:v>
                </c:pt>
                <c:pt idx="12133">
                  <c:v>1.15083193779</c:v>
                </c:pt>
                <c:pt idx="12134">
                  <c:v>1.150865793228</c:v>
                </c:pt>
                <c:pt idx="12135">
                  <c:v>1.150921821594</c:v>
                </c:pt>
                <c:pt idx="12136">
                  <c:v>1.151035904884</c:v>
                </c:pt>
                <c:pt idx="12137">
                  <c:v>1.151128292084</c:v>
                </c:pt>
                <c:pt idx="12138">
                  <c:v>1.15118253231</c:v>
                </c:pt>
                <c:pt idx="12139">
                  <c:v>1.1513495445249999</c:v>
                </c:pt>
                <c:pt idx="12140">
                  <c:v>1.151405453682</c:v>
                </c:pt>
                <c:pt idx="12141">
                  <c:v>1.151724696159</c:v>
                </c:pt>
                <c:pt idx="12142">
                  <c:v>1.1518479585650001</c:v>
                </c:pt>
                <c:pt idx="12143">
                  <c:v>1.151881575584</c:v>
                </c:pt>
                <c:pt idx="12144">
                  <c:v>1.151996850967</c:v>
                </c:pt>
                <c:pt idx="12145">
                  <c:v>1.1520190238950001</c:v>
                </c:pt>
                <c:pt idx="12146">
                  <c:v>1.152136325836</c:v>
                </c:pt>
                <c:pt idx="12147">
                  <c:v>1.1521602869030001</c:v>
                </c:pt>
                <c:pt idx="12148">
                  <c:v>1.1522427797320001</c:v>
                </c:pt>
                <c:pt idx="12149">
                  <c:v>1.152285218239</c:v>
                </c:pt>
                <c:pt idx="12150">
                  <c:v>1.1523876190190001</c:v>
                </c:pt>
                <c:pt idx="12151">
                  <c:v>1.1524307727809999</c:v>
                </c:pt>
                <c:pt idx="12152">
                  <c:v>1.1525620222090001</c:v>
                </c:pt>
                <c:pt idx="12153">
                  <c:v>1.1526658535000001</c:v>
                </c:pt>
                <c:pt idx="12154">
                  <c:v>1.152735948563</c:v>
                </c:pt>
                <c:pt idx="12155">
                  <c:v>1.152860760689</c:v>
                </c:pt>
                <c:pt idx="12156">
                  <c:v>1.152891397476</c:v>
                </c:pt>
                <c:pt idx="12157">
                  <c:v>1.15299487114</c:v>
                </c:pt>
                <c:pt idx="12158">
                  <c:v>1.1530288457869999</c:v>
                </c:pt>
                <c:pt idx="12159">
                  <c:v>1.153091907501</c:v>
                </c:pt>
                <c:pt idx="12160">
                  <c:v>1.153157949448</c:v>
                </c:pt>
                <c:pt idx="12161">
                  <c:v>1.153179049492</c:v>
                </c:pt>
                <c:pt idx="12162">
                  <c:v>1.153254151344</c:v>
                </c:pt>
                <c:pt idx="12163">
                  <c:v>1.153299450874</c:v>
                </c:pt>
                <c:pt idx="12164">
                  <c:v>1.1533104181289999</c:v>
                </c:pt>
                <c:pt idx="12165">
                  <c:v>1.1533877849580001</c:v>
                </c:pt>
                <c:pt idx="12166">
                  <c:v>1.153426408768</c:v>
                </c:pt>
                <c:pt idx="12167">
                  <c:v>1.15344440937</c:v>
                </c:pt>
                <c:pt idx="12168">
                  <c:v>1.153540849686</c:v>
                </c:pt>
                <c:pt idx="12169">
                  <c:v>1.153579473495</c:v>
                </c:pt>
                <c:pt idx="12170">
                  <c:v>1.1536008119579999</c:v>
                </c:pt>
                <c:pt idx="12171">
                  <c:v>1.15372979641</c:v>
                </c:pt>
                <c:pt idx="12172">
                  <c:v>1.153762340546</c:v>
                </c:pt>
                <c:pt idx="12173">
                  <c:v>1.1541308164599999</c:v>
                </c:pt>
                <c:pt idx="12174">
                  <c:v>1.1545264720920001</c:v>
                </c:pt>
                <c:pt idx="12175">
                  <c:v>1.1548333168030001</c:v>
                </c:pt>
                <c:pt idx="12176">
                  <c:v>1.154973268509</c:v>
                </c:pt>
                <c:pt idx="12177">
                  <c:v>1.155036330223</c:v>
                </c:pt>
                <c:pt idx="12178">
                  <c:v>1.155106067657</c:v>
                </c:pt>
                <c:pt idx="12179">
                  <c:v>1.1552441120150001</c:v>
                </c:pt>
                <c:pt idx="12180">
                  <c:v>1.155356049538</c:v>
                </c:pt>
                <c:pt idx="12181">
                  <c:v>1.155659556389</c:v>
                </c:pt>
                <c:pt idx="12182">
                  <c:v>1.155977010727</c:v>
                </c:pt>
                <c:pt idx="12183">
                  <c:v>1.156198740005</c:v>
                </c:pt>
                <c:pt idx="12184">
                  <c:v>1.156370162964</c:v>
                </c:pt>
                <c:pt idx="12185">
                  <c:v>1.1565208435059999</c:v>
                </c:pt>
                <c:pt idx="12186">
                  <c:v>1.1566854715349999</c:v>
                </c:pt>
                <c:pt idx="12187">
                  <c:v>1.156783461571</c:v>
                </c:pt>
                <c:pt idx="12188">
                  <c:v>1.157000660896</c:v>
                </c:pt>
                <c:pt idx="12189">
                  <c:v>1.1571829319</c:v>
                </c:pt>
                <c:pt idx="12190">
                  <c:v>1.1573421955109999</c:v>
                </c:pt>
                <c:pt idx="12191">
                  <c:v>1.157425284386</c:v>
                </c:pt>
                <c:pt idx="12192">
                  <c:v>1.1575278043749999</c:v>
                </c:pt>
                <c:pt idx="12193">
                  <c:v>1.157602310181</c:v>
                </c:pt>
                <c:pt idx="12194">
                  <c:v>1.157708764076</c:v>
                </c:pt>
                <c:pt idx="12195">
                  <c:v>1.1577792167659999</c:v>
                </c:pt>
                <c:pt idx="12196">
                  <c:v>1.157876372337</c:v>
                </c:pt>
                <c:pt idx="12197">
                  <c:v>1.1578984260559999</c:v>
                </c:pt>
                <c:pt idx="12198">
                  <c:v>1.15800011158</c:v>
                </c:pt>
                <c:pt idx="12199">
                  <c:v>1.1580312252039999</c:v>
                </c:pt>
                <c:pt idx="12200">
                  <c:v>1.1580518484119999</c:v>
                </c:pt>
                <c:pt idx="12201">
                  <c:v>1.158156394958</c:v>
                </c:pt>
                <c:pt idx="12202">
                  <c:v>1.158198595047</c:v>
                </c:pt>
                <c:pt idx="12203">
                  <c:v>1.158272743225</c:v>
                </c:pt>
                <c:pt idx="12204">
                  <c:v>1.1583354473109999</c:v>
                </c:pt>
                <c:pt idx="12205">
                  <c:v>1.1583563089369999</c:v>
                </c:pt>
                <c:pt idx="12206">
                  <c:v>1.158445715904</c:v>
                </c:pt>
                <c:pt idx="12207">
                  <c:v>1.158503293991</c:v>
                </c:pt>
                <c:pt idx="12208">
                  <c:v>1.1585279703139999</c:v>
                </c:pt>
                <c:pt idx="12209">
                  <c:v>1.158617973328</c:v>
                </c:pt>
                <c:pt idx="12210">
                  <c:v>1.1586664915080001</c:v>
                </c:pt>
                <c:pt idx="12211">
                  <c:v>1.1586856842040001</c:v>
                </c:pt>
                <c:pt idx="12212">
                  <c:v>1.1588121652600001</c:v>
                </c:pt>
                <c:pt idx="12213">
                  <c:v>1.1591459512710001</c:v>
                </c:pt>
                <c:pt idx="12214">
                  <c:v>1.1594957113269999</c:v>
                </c:pt>
                <c:pt idx="12215">
                  <c:v>1.1596386432650001</c:v>
                </c:pt>
                <c:pt idx="12216">
                  <c:v>1.1597067117690001</c:v>
                </c:pt>
                <c:pt idx="12217">
                  <c:v>1.1598429679869999</c:v>
                </c:pt>
                <c:pt idx="12218">
                  <c:v>1.1599898338320001</c:v>
                </c:pt>
                <c:pt idx="12219">
                  <c:v>1.1602386236190001</c:v>
                </c:pt>
                <c:pt idx="12220">
                  <c:v>1.160382032394</c:v>
                </c:pt>
                <c:pt idx="12221">
                  <c:v>1.160405755043</c:v>
                </c:pt>
                <c:pt idx="12222">
                  <c:v>1.160526037216</c:v>
                </c:pt>
                <c:pt idx="12223">
                  <c:v>1.160566926003</c:v>
                </c:pt>
                <c:pt idx="12224">
                  <c:v>1.1607149839399999</c:v>
                </c:pt>
                <c:pt idx="12225">
                  <c:v>1.1610295772549999</c:v>
                </c:pt>
                <c:pt idx="12226">
                  <c:v>1.161168694496</c:v>
                </c:pt>
                <c:pt idx="12227">
                  <c:v>1.1613250970839999</c:v>
                </c:pt>
                <c:pt idx="12228">
                  <c:v>1.1615163087839999</c:v>
                </c:pt>
                <c:pt idx="12229">
                  <c:v>1.1615849733350001</c:v>
                </c:pt>
                <c:pt idx="12230">
                  <c:v>1.161736249924</c:v>
                </c:pt>
                <c:pt idx="12231">
                  <c:v>1.1620897054670001</c:v>
                </c:pt>
                <c:pt idx="12232">
                  <c:v>1.162269234657</c:v>
                </c:pt>
                <c:pt idx="12233">
                  <c:v>1.162398934364</c:v>
                </c:pt>
                <c:pt idx="12234">
                  <c:v>1.162564516068</c:v>
                </c:pt>
                <c:pt idx="12235">
                  <c:v>1.162962913513</c:v>
                </c:pt>
                <c:pt idx="12236">
                  <c:v>1.163146734238</c:v>
                </c:pt>
                <c:pt idx="12237">
                  <c:v>1.1632841825489999</c:v>
                </c:pt>
                <c:pt idx="12238">
                  <c:v>1.163432359695</c:v>
                </c:pt>
                <c:pt idx="12239">
                  <c:v>1.1635308265690001</c:v>
                </c:pt>
                <c:pt idx="12240">
                  <c:v>1.163595318794</c:v>
                </c:pt>
                <c:pt idx="12241">
                  <c:v>1.163764476776</c:v>
                </c:pt>
                <c:pt idx="12242">
                  <c:v>1.164128780365</c:v>
                </c:pt>
                <c:pt idx="12243">
                  <c:v>1.164400815964</c:v>
                </c:pt>
                <c:pt idx="12244">
                  <c:v>1.1644498109820001</c:v>
                </c:pt>
                <c:pt idx="12245">
                  <c:v>1.164586663246</c:v>
                </c:pt>
                <c:pt idx="12246">
                  <c:v>1.1646261215210001</c:v>
                </c:pt>
                <c:pt idx="12247">
                  <c:v>1.1647071838380001</c:v>
                </c:pt>
                <c:pt idx="12248">
                  <c:v>1.1647797822949999</c:v>
                </c:pt>
                <c:pt idx="12249">
                  <c:v>1.164801716805</c:v>
                </c:pt>
                <c:pt idx="12250">
                  <c:v>1.1648895740509999</c:v>
                </c:pt>
                <c:pt idx="12251">
                  <c:v>1.1649569272989999</c:v>
                </c:pt>
                <c:pt idx="12252">
                  <c:v>1.1650053262710001</c:v>
                </c:pt>
                <c:pt idx="12253">
                  <c:v>1.165139436722</c:v>
                </c:pt>
                <c:pt idx="12254">
                  <c:v>1.165195941925</c:v>
                </c:pt>
                <c:pt idx="12255">
                  <c:v>1.16533100605</c:v>
                </c:pt>
                <c:pt idx="12256">
                  <c:v>1.1653934717179999</c:v>
                </c:pt>
                <c:pt idx="12257">
                  <c:v>1.165544748306</c:v>
                </c:pt>
                <c:pt idx="12258">
                  <c:v>1.1655925512309999</c:v>
                </c:pt>
                <c:pt idx="12259">
                  <c:v>1.165993928909</c:v>
                </c:pt>
                <c:pt idx="12260">
                  <c:v>1.1661337614059999</c:v>
                </c:pt>
                <c:pt idx="12261">
                  <c:v>1.166248321533</c:v>
                </c:pt>
                <c:pt idx="12262">
                  <c:v>1.1664476394650001</c:v>
                </c:pt>
                <c:pt idx="12263">
                  <c:v>1.1667962074280001</c:v>
                </c:pt>
                <c:pt idx="12264">
                  <c:v>1.167101264</c:v>
                </c:pt>
                <c:pt idx="12265">
                  <c:v>1.1674346923829999</c:v>
                </c:pt>
                <c:pt idx="12266">
                  <c:v>1.1676168441770001</c:v>
                </c:pt>
                <c:pt idx="12267">
                  <c:v>1.1677445173259999</c:v>
                </c:pt>
                <c:pt idx="12268">
                  <c:v>1.1677763462070001</c:v>
                </c:pt>
                <c:pt idx="12269">
                  <c:v>1.167880654335</c:v>
                </c:pt>
                <c:pt idx="12270">
                  <c:v>1.16792178154</c:v>
                </c:pt>
                <c:pt idx="12271">
                  <c:v>1.1679787635800001</c:v>
                </c:pt>
                <c:pt idx="12272">
                  <c:v>1.168052315712</c:v>
                </c:pt>
                <c:pt idx="12273">
                  <c:v>1.168082118034</c:v>
                </c:pt>
                <c:pt idx="12274">
                  <c:v>1.168206810951</c:v>
                </c:pt>
                <c:pt idx="12275">
                  <c:v>1.168315649033</c:v>
                </c:pt>
                <c:pt idx="12276">
                  <c:v>1.1684181690219999</c:v>
                </c:pt>
                <c:pt idx="12277">
                  <c:v>1.1685560941699999</c:v>
                </c:pt>
                <c:pt idx="12278">
                  <c:v>1.168585181236</c:v>
                </c:pt>
                <c:pt idx="12279">
                  <c:v>1.1686222553250001</c:v>
                </c:pt>
                <c:pt idx="12280">
                  <c:v>1.1687288284299999</c:v>
                </c:pt>
                <c:pt idx="12281">
                  <c:v>1.1687678098680001</c:v>
                </c:pt>
                <c:pt idx="12282">
                  <c:v>1.168905496597</c:v>
                </c:pt>
                <c:pt idx="12283">
                  <c:v>1.168944358826</c:v>
                </c:pt>
                <c:pt idx="12284">
                  <c:v>1.1690517663960001</c:v>
                </c:pt>
                <c:pt idx="12285">
                  <c:v>1.1691048145289999</c:v>
                </c:pt>
                <c:pt idx="12286">
                  <c:v>1.1692258119579999</c:v>
                </c:pt>
                <c:pt idx="12287">
                  <c:v>1.16928088665</c:v>
                </c:pt>
                <c:pt idx="12288">
                  <c:v>1.1694540977479999</c:v>
                </c:pt>
                <c:pt idx="12289">
                  <c:v>1.1696827411649999</c:v>
                </c:pt>
                <c:pt idx="12290">
                  <c:v>1.169990777969</c:v>
                </c:pt>
                <c:pt idx="12291">
                  <c:v>1.1700890064239999</c:v>
                </c:pt>
                <c:pt idx="12292">
                  <c:v>1.1701297760010001</c:v>
                </c:pt>
                <c:pt idx="12293">
                  <c:v>1.1701710224149999</c:v>
                </c:pt>
                <c:pt idx="12294">
                  <c:v>1.170229673386</c:v>
                </c:pt>
                <c:pt idx="12295">
                  <c:v>1.1703201532359999</c:v>
                </c:pt>
                <c:pt idx="12296">
                  <c:v>1.170371770859</c:v>
                </c:pt>
                <c:pt idx="12297">
                  <c:v>1.1704151630399999</c:v>
                </c:pt>
                <c:pt idx="12298">
                  <c:v>1.1704556941990001</c:v>
                </c:pt>
                <c:pt idx="12299">
                  <c:v>1.1704962253569999</c:v>
                </c:pt>
                <c:pt idx="12300">
                  <c:v>1.170649886131</c:v>
                </c:pt>
                <c:pt idx="12301">
                  <c:v>1.170691728592</c:v>
                </c:pt>
                <c:pt idx="12302">
                  <c:v>1.1707280874249999</c:v>
                </c:pt>
                <c:pt idx="12303">
                  <c:v>1.170764327049</c:v>
                </c:pt>
                <c:pt idx="12304">
                  <c:v>1.1708886623379999</c:v>
                </c:pt>
                <c:pt idx="12305">
                  <c:v>1.1709933280939999</c:v>
                </c:pt>
                <c:pt idx="12306">
                  <c:v>1.1710555553440001</c:v>
                </c:pt>
                <c:pt idx="12307">
                  <c:v>1.1712584495539999</c:v>
                </c:pt>
                <c:pt idx="12308">
                  <c:v>1.171311855316</c:v>
                </c:pt>
                <c:pt idx="12309">
                  <c:v>1.1714986562730001</c:v>
                </c:pt>
                <c:pt idx="12310">
                  <c:v>1.171605587006</c:v>
                </c:pt>
                <c:pt idx="12311">
                  <c:v>1.1717317104339999</c:v>
                </c:pt>
                <c:pt idx="12312">
                  <c:v>1.1720820665359999</c:v>
                </c:pt>
                <c:pt idx="12313">
                  <c:v>1.1722302436830001</c:v>
                </c:pt>
                <c:pt idx="12314">
                  <c:v>1.172274470329</c:v>
                </c:pt>
                <c:pt idx="12315">
                  <c:v>1.172393798828</c:v>
                </c:pt>
                <c:pt idx="12316">
                  <c:v>1.172434926033</c:v>
                </c:pt>
                <c:pt idx="12317">
                  <c:v>1.1725319623949999</c:v>
                </c:pt>
                <c:pt idx="12318">
                  <c:v>1.1725693941119999</c:v>
                </c:pt>
                <c:pt idx="12319">
                  <c:v>1.1726467609410001</c:v>
                </c:pt>
                <c:pt idx="12320">
                  <c:v>1.1727151870729999</c:v>
                </c:pt>
                <c:pt idx="12321">
                  <c:v>1.1727360486980001</c:v>
                </c:pt>
                <c:pt idx="12322">
                  <c:v>1.1728135347369999</c:v>
                </c:pt>
                <c:pt idx="12323">
                  <c:v>1.172865748405</c:v>
                </c:pt>
                <c:pt idx="12324">
                  <c:v>1.172908425331</c:v>
                </c:pt>
                <c:pt idx="12325">
                  <c:v>1.173019051552</c:v>
                </c:pt>
                <c:pt idx="12326">
                  <c:v>1.1731483936310001</c:v>
                </c:pt>
                <c:pt idx="12327">
                  <c:v>1.173204064369</c:v>
                </c:pt>
                <c:pt idx="12328">
                  <c:v>1.1733300685879999</c:v>
                </c:pt>
                <c:pt idx="12329">
                  <c:v>1.173377990723</c:v>
                </c:pt>
                <c:pt idx="12330">
                  <c:v>1.173508048058</c:v>
                </c:pt>
                <c:pt idx="12331">
                  <c:v>1.1735477447510001</c:v>
                </c:pt>
                <c:pt idx="12332">
                  <c:v>1.173635601997</c:v>
                </c:pt>
                <c:pt idx="12333">
                  <c:v>1.173686146736</c:v>
                </c:pt>
                <c:pt idx="12334">
                  <c:v>1.1737138032909999</c:v>
                </c:pt>
                <c:pt idx="12335">
                  <c:v>1.173813939095</c:v>
                </c:pt>
                <c:pt idx="12336">
                  <c:v>1.1738730669020001</c:v>
                </c:pt>
                <c:pt idx="12337">
                  <c:v>1.1740229129790001</c:v>
                </c:pt>
                <c:pt idx="12338">
                  <c:v>1.1741582155229999</c:v>
                </c:pt>
                <c:pt idx="12339">
                  <c:v>1.174298286438</c:v>
                </c:pt>
                <c:pt idx="12340">
                  <c:v>1.1745952367779999</c:v>
                </c:pt>
                <c:pt idx="12341">
                  <c:v>1.1749104261400001</c:v>
                </c:pt>
                <c:pt idx="12342">
                  <c:v>1.1750686168669999</c:v>
                </c:pt>
                <c:pt idx="12343">
                  <c:v>1.1752412319179999</c:v>
                </c:pt>
                <c:pt idx="12344">
                  <c:v>1.1753160953520001</c:v>
                </c:pt>
                <c:pt idx="12345">
                  <c:v>1.17537343502</c:v>
                </c:pt>
                <c:pt idx="12346">
                  <c:v>1.175569295883</c:v>
                </c:pt>
                <c:pt idx="12347">
                  <c:v>1.175952792168</c:v>
                </c:pt>
                <c:pt idx="12348">
                  <c:v>1.176146626472</c:v>
                </c:pt>
                <c:pt idx="12349">
                  <c:v>1.1762909889219999</c:v>
                </c:pt>
                <c:pt idx="12350">
                  <c:v>1.176410079002</c:v>
                </c:pt>
                <c:pt idx="12351">
                  <c:v>1.1766053438190001</c:v>
                </c:pt>
                <c:pt idx="12352">
                  <c:v>1.1769431829450001</c:v>
                </c:pt>
                <c:pt idx="12353">
                  <c:v>1.177037715912</c:v>
                </c:pt>
                <c:pt idx="12354">
                  <c:v>1.177158951759</c:v>
                </c:pt>
                <c:pt idx="12355">
                  <c:v>1.177214860916</c:v>
                </c:pt>
                <c:pt idx="12356">
                  <c:v>1.1773164272309999</c:v>
                </c:pt>
                <c:pt idx="12357">
                  <c:v>1.1774290800089999</c:v>
                </c:pt>
                <c:pt idx="12358">
                  <c:v>1.1774854660030001</c:v>
                </c:pt>
                <c:pt idx="12359">
                  <c:v>1.1775211095810001</c:v>
                </c:pt>
                <c:pt idx="12360">
                  <c:v>1.1775953769680001</c:v>
                </c:pt>
                <c:pt idx="12361">
                  <c:v>1.1776708364490001</c:v>
                </c:pt>
                <c:pt idx="12362">
                  <c:v>1.177708029747</c:v>
                </c:pt>
                <c:pt idx="12363">
                  <c:v>1.1777417659760001</c:v>
                </c:pt>
                <c:pt idx="12364">
                  <c:v>1.177817225456</c:v>
                </c:pt>
                <c:pt idx="12365">
                  <c:v>1.1779718399050001</c:v>
                </c:pt>
                <c:pt idx="12366">
                  <c:v>1.1780341863629999</c:v>
                </c:pt>
                <c:pt idx="12367">
                  <c:v>1.1781792640690001</c:v>
                </c:pt>
                <c:pt idx="12368">
                  <c:v>1.178270697594</c:v>
                </c:pt>
                <c:pt idx="12369">
                  <c:v>1.1783174276349999</c:v>
                </c:pt>
                <c:pt idx="12370">
                  <c:v>1.1784455776210001</c:v>
                </c:pt>
                <c:pt idx="12371">
                  <c:v>1.1785255670549999</c:v>
                </c:pt>
                <c:pt idx="12372">
                  <c:v>1.1785708665850001</c:v>
                </c:pt>
                <c:pt idx="12373">
                  <c:v>1.1787244081499999</c:v>
                </c:pt>
                <c:pt idx="12374">
                  <c:v>1.1790252923969999</c:v>
                </c:pt>
                <c:pt idx="12375">
                  <c:v>1.179207801819</c:v>
                </c:pt>
                <c:pt idx="12376">
                  <c:v>1.1792604923250001</c:v>
                </c:pt>
                <c:pt idx="12377">
                  <c:v>1.179265379906</c:v>
                </c:pt>
                <c:pt idx="12378">
                  <c:v>1.1793425083160001</c:v>
                </c:pt>
                <c:pt idx="12379">
                  <c:v>1.179350972176</c:v>
                </c:pt>
                <c:pt idx="12380">
                  <c:v>1.1794474124909999</c:v>
                </c:pt>
                <c:pt idx="12381">
                  <c:v>1.179460525513</c:v>
                </c:pt>
                <c:pt idx="12382">
                  <c:v>1.1795858144760001</c:v>
                </c:pt>
                <c:pt idx="12383">
                  <c:v>1.1796112060549999</c:v>
                </c:pt>
                <c:pt idx="12384">
                  <c:v>1.1797384023669999</c:v>
                </c:pt>
                <c:pt idx="12385">
                  <c:v>1.179759860039</c:v>
                </c:pt>
                <c:pt idx="12386">
                  <c:v>1.1798839569090001</c:v>
                </c:pt>
                <c:pt idx="12387">
                  <c:v>1.179895758629</c:v>
                </c:pt>
                <c:pt idx="12388">
                  <c:v>1.17999792099</c:v>
                </c:pt>
                <c:pt idx="12389">
                  <c:v>1.1800454854969999</c:v>
                </c:pt>
                <c:pt idx="12390">
                  <c:v>1.1800847053529999</c:v>
                </c:pt>
                <c:pt idx="12391">
                  <c:v>1.180181145668</c:v>
                </c:pt>
                <c:pt idx="12392">
                  <c:v>1.180199980736</c:v>
                </c:pt>
                <c:pt idx="12393">
                  <c:v>1.1802982091900001</c:v>
                </c:pt>
                <c:pt idx="12394">
                  <c:v>1.18033862114</c:v>
                </c:pt>
                <c:pt idx="12395">
                  <c:v>1.180353522301</c:v>
                </c:pt>
                <c:pt idx="12396">
                  <c:v>1.1804847717289999</c:v>
                </c:pt>
                <c:pt idx="12397">
                  <c:v>1.180790543556</c:v>
                </c:pt>
                <c:pt idx="12398">
                  <c:v>1.180932402611</c:v>
                </c:pt>
                <c:pt idx="12399">
                  <c:v>1.1811081171040001</c:v>
                </c:pt>
                <c:pt idx="12400">
                  <c:v>1.1811909675600001</c:v>
                </c:pt>
                <c:pt idx="12401">
                  <c:v>1.181312799454</c:v>
                </c:pt>
                <c:pt idx="12402">
                  <c:v>1.1814669370649999</c:v>
                </c:pt>
                <c:pt idx="12403">
                  <c:v>1.181560397148</c:v>
                </c:pt>
                <c:pt idx="12404">
                  <c:v>1.1816985607149999</c:v>
                </c:pt>
                <c:pt idx="12405">
                  <c:v>1.1820996999740001</c:v>
                </c:pt>
                <c:pt idx="12406">
                  <c:v>1.1823959350590001</c:v>
                </c:pt>
                <c:pt idx="12407">
                  <c:v>1.182772278786</c:v>
                </c:pt>
                <c:pt idx="12408">
                  <c:v>1.1831378936770001</c:v>
                </c:pt>
                <c:pt idx="12409">
                  <c:v>1.1833459138869999</c:v>
                </c:pt>
                <c:pt idx="12410">
                  <c:v>1.1835089921949999</c:v>
                </c:pt>
                <c:pt idx="12411">
                  <c:v>1.1835829019549999</c:v>
                </c:pt>
                <c:pt idx="12412">
                  <c:v>1.18376994133</c:v>
                </c:pt>
                <c:pt idx="12413">
                  <c:v>1.1841329336169999</c:v>
                </c:pt>
                <c:pt idx="12414">
                  <c:v>1.1842814683909999</c:v>
                </c:pt>
                <c:pt idx="12415">
                  <c:v>1.1843515634540001</c:v>
                </c:pt>
                <c:pt idx="12416">
                  <c:v>1.184401273727</c:v>
                </c:pt>
                <c:pt idx="12417">
                  <c:v>1.1845630407329999</c:v>
                </c:pt>
                <c:pt idx="12418">
                  <c:v>1.184889316559</c:v>
                </c:pt>
                <c:pt idx="12419">
                  <c:v>1.185209155083</c:v>
                </c:pt>
                <c:pt idx="12420">
                  <c:v>1.1853749752039999</c:v>
                </c:pt>
                <c:pt idx="12421">
                  <c:v>1.185426831245</c:v>
                </c:pt>
                <c:pt idx="12422">
                  <c:v>1.1855168342589999</c:v>
                </c:pt>
                <c:pt idx="12423">
                  <c:v>1.1856694221499999</c:v>
                </c:pt>
                <c:pt idx="12424">
                  <c:v>1.1858341693879999</c:v>
                </c:pt>
                <c:pt idx="12425">
                  <c:v>1.185916781425</c:v>
                </c:pt>
                <c:pt idx="12426">
                  <c:v>1.186030507088</c:v>
                </c:pt>
                <c:pt idx="12427">
                  <c:v>1.186115503311</c:v>
                </c:pt>
                <c:pt idx="12428">
                  <c:v>1.1861704587940001</c:v>
                </c:pt>
                <c:pt idx="12429">
                  <c:v>1.1862902641299999</c:v>
                </c:pt>
                <c:pt idx="12430">
                  <c:v>1.186356782913</c:v>
                </c:pt>
                <c:pt idx="12431">
                  <c:v>1.186403155327</c:v>
                </c:pt>
                <c:pt idx="12432">
                  <c:v>1.186549663544</c:v>
                </c:pt>
                <c:pt idx="12433">
                  <c:v>1.18688762188</c:v>
                </c:pt>
                <c:pt idx="12434">
                  <c:v>1.1871891021730001</c:v>
                </c:pt>
                <c:pt idx="12435">
                  <c:v>1.187435507774</c:v>
                </c:pt>
                <c:pt idx="12436">
                  <c:v>1.1874752044679999</c:v>
                </c:pt>
                <c:pt idx="12437">
                  <c:v>1.1875449419020001</c:v>
                </c:pt>
                <c:pt idx="12438">
                  <c:v>1.187608957291</c:v>
                </c:pt>
                <c:pt idx="12439">
                  <c:v>1.1876323223109999</c:v>
                </c:pt>
                <c:pt idx="12440">
                  <c:v>1.187742352486</c:v>
                </c:pt>
                <c:pt idx="12441">
                  <c:v>1.187764406204</c:v>
                </c:pt>
                <c:pt idx="12442">
                  <c:v>1.187795519829</c:v>
                </c:pt>
                <c:pt idx="12443">
                  <c:v>1.187880039215</c:v>
                </c:pt>
                <c:pt idx="12444">
                  <c:v>1.1878901720049999</c:v>
                </c:pt>
                <c:pt idx="12445">
                  <c:v>1.1879373788830001</c:v>
                </c:pt>
                <c:pt idx="12446">
                  <c:v>1.1880062818529999</c:v>
                </c:pt>
                <c:pt idx="12447">
                  <c:v>1.188025951385</c:v>
                </c:pt>
                <c:pt idx="12448">
                  <c:v>1.1880873441699999</c:v>
                </c:pt>
                <c:pt idx="12449">
                  <c:v>1.188140869141</c:v>
                </c:pt>
                <c:pt idx="12450">
                  <c:v>1.1881545782089999</c:v>
                </c:pt>
                <c:pt idx="12451">
                  <c:v>1.1882268190380001</c:v>
                </c:pt>
                <c:pt idx="12452">
                  <c:v>1.188250780106</c:v>
                </c:pt>
                <c:pt idx="12453">
                  <c:v>1.188267469406</c:v>
                </c:pt>
                <c:pt idx="12454">
                  <c:v>1.1883499622339999</c:v>
                </c:pt>
                <c:pt idx="12455">
                  <c:v>1.1883749961850001</c:v>
                </c:pt>
                <c:pt idx="12456">
                  <c:v>1.188401460648</c:v>
                </c:pt>
                <c:pt idx="12457">
                  <c:v>1.188495874405</c:v>
                </c:pt>
                <c:pt idx="12458">
                  <c:v>1.188518643379</c:v>
                </c:pt>
                <c:pt idx="12459">
                  <c:v>1.1886250972750001</c:v>
                </c:pt>
                <c:pt idx="12460">
                  <c:v>1.1887131929400001</c:v>
                </c:pt>
                <c:pt idx="12461">
                  <c:v>1.189085245132</c:v>
                </c:pt>
                <c:pt idx="12462">
                  <c:v>1.189449667931</c:v>
                </c:pt>
                <c:pt idx="12463">
                  <c:v>1.1895155906679999</c:v>
                </c:pt>
                <c:pt idx="12464">
                  <c:v>1.1895747184750001</c:v>
                </c:pt>
                <c:pt idx="12465">
                  <c:v>1.1897460222239999</c:v>
                </c:pt>
                <c:pt idx="12466">
                  <c:v>1.190130710602</c:v>
                </c:pt>
                <c:pt idx="12467">
                  <c:v>1.1904137134549999</c:v>
                </c:pt>
                <c:pt idx="12468">
                  <c:v>1.1904691457750001</c:v>
                </c:pt>
                <c:pt idx="12469">
                  <c:v>1.1905618906019999</c:v>
                </c:pt>
                <c:pt idx="12470">
                  <c:v>1.190703392029</c:v>
                </c:pt>
                <c:pt idx="12471">
                  <c:v>1.1908905506130001</c:v>
                </c:pt>
                <c:pt idx="12472">
                  <c:v>1.191166639328</c:v>
                </c:pt>
                <c:pt idx="12473">
                  <c:v>1.1913222074509999</c:v>
                </c:pt>
                <c:pt idx="12474">
                  <c:v>1.191395998001</c:v>
                </c:pt>
                <c:pt idx="12475">
                  <c:v>1.191462993622</c:v>
                </c:pt>
                <c:pt idx="12476">
                  <c:v>1.1916027069090001</c:v>
                </c:pt>
                <c:pt idx="12477">
                  <c:v>1.1916663646700001</c:v>
                </c:pt>
                <c:pt idx="12478">
                  <c:v>1.1917247772220001</c:v>
                </c:pt>
                <c:pt idx="12479">
                  <c:v>1.1918716430659999</c:v>
                </c:pt>
                <c:pt idx="12480">
                  <c:v>1.192181348801</c:v>
                </c:pt>
                <c:pt idx="12481">
                  <c:v>1.192301034927</c:v>
                </c:pt>
                <c:pt idx="12482">
                  <c:v>1.1923558712010001</c:v>
                </c:pt>
                <c:pt idx="12483">
                  <c:v>1.1924825906750001</c:v>
                </c:pt>
                <c:pt idx="12484">
                  <c:v>1.192544221878</c:v>
                </c:pt>
                <c:pt idx="12485">
                  <c:v>1.192620873451</c:v>
                </c:pt>
                <c:pt idx="12486">
                  <c:v>1.192744731903</c:v>
                </c:pt>
                <c:pt idx="12487">
                  <c:v>1.192826628685</c:v>
                </c:pt>
                <c:pt idx="12488">
                  <c:v>1.193165779114</c:v>
                </c:pt>
                <c:pt idx="12489">
                  <c:v>1.193509340286</c:v>
                </c:pt>
                <c:pt idx="12490">
                  <c:v>1.1936807632449999</c:v>
                </c:pt>
                <c:pt idx="12491">
                  <c:v>1.193789243698</c:v>
                </c:pt>
                <c:pt idx="12492">
                  <c:v>1.193855524063</c:v>
                </c:pt>
                <c:pt idx="12493">
                  <c:v>1.193961620331</c:v>
                </c:pt>
                <c:pt idx="12494">
                  <c:v>1.1939928531649999</c:v>
                </c:pt>
                <c:pt idx="12495">
                  <c:v>1.1941096782680001</c:v>
                </c:pt>
                <c:pt idx="12496">
                  <c:v>1.194407582283</c:v>
                </c:pt>
                <c:pt idx="12497">
                  <c:v>1.1945867538449999</c:v>
                </c:pt>
                <c:pt idx="12498">
                  <c:v>1.194643974304</c:v>
                </c:pt>
                <c:pt idx="12499">
                  <c:v>1.1947627067569999</c:v>
                </c:pt>
                <c:pt idx="12500">
                  <c:v>1.19482588768</c:v>
                </c:pt>
                <c:pt idx="12501">
                  <c:v>1.194951534271</c:v>
                </c:pt>
                <c:pt idx="12502">
                  <c:v>1.1950515508649999</c:v>
                </c:pt>
                <c:pt idx="12503">
                  <c:v>1.1951272487639999</c:v>
                </c:pt>
                <c:pt idx="12504">
                  <c:v>1.195224404335</c:v>
                </c:pt>
                <c:pt idx="12505">
                  <c:v>1.1952944993970001</c:v>
                </c:pt>
                <c:pt idx="12506">
                  <c:v>1.195437192917</c:v>
                </c:pt>
                <c:pt idx="12507">
                  <c:v>1.1955057382580001</c:v>
                </c:pt>
                <c:pt idx="12508">
                  <c:v>1.195610523224</c:v>
                </c:pt>
                <c:pt idx="12509">
                  <c:v>1.195747733116</c:v>
                </c:pt>
                <c:pt idx="12510">
                  <c:v>1.195798397064</c:v>
                </c:pt>
                <c:pt idx="12511">
                  <c:v>1.1959269046779999</c:v>
                </c:pt>
                <c:pt idx="12512">
                  <c:v>1.195968270302</c:v>
                </c:pt>
                <c:pt idx="12513">
                  <c:v>1.196119070053</c:v>
                </c:pt>
                <c:pt idx="12514">
                  <c:v>1.1961475610729999</c:v>
                </c:pt>
                <c:pt idx="12515">
                  <c:v>1.196282744408</c:v>
                </c:pt>
                <c:pt idx="12516">
                  <c:v>1.196302056313</c:v>
                </c:pt>
                <c:pt idx="12517">
                  <c:v>1.1963659524920001</c:v>
                </c:pt>
                <c:pt idx="12518">
                  <c:v>1.19644343853</c:v>
                </c:pt>
                <c:pt idx="12519">
                  <c:v>1.196457505226</c:v>
                </c:pt>
                <c:pt idx="12520">
                  <c:v>1.1965310573579999</c:v>
                </c:pt>
                <c:pt idx="12521">
                  <c:v>1.196612596512</c:v>
                </c:pt>
                <c:pt idx="12522">
                  <c:v>1.196638703346</c:v>
                </c:pt>
                <c:pt idx="12523">
                  <c:v>1.1967536211009999</c:v>
                </c:pt>
                <c:pt idx="12524">
                  <c:v>1.196778059006</c:v>
                </c:pt>
                <c:pt idx="12525">
                  <c:v>1.196872353554</c:v>
                </c:pt>
                <c:pt idx="12526">
                  <c:v>1.196998000145</c:v>
                </c:pt>
                <c:pt idx="12527">
                  <c:v>1.1973962783809999</c:v>
                </c:pt>
                <c:pt idx="12528">
                  <c:v>1.1975362300870001</c:v>
                </c:pt>
                <c:pt idx="12529">
                  <c:v>1.197633862495</c:v>
                </c:pt>
                <c:pt idx="12530">
                  <c:v>1.19768846035</c:v>
                </c:pt>
                <c:pt idx="12531">
                  <c:v>1.197814702988</c:v>
                </c:pt>
                <c:pt idx="12532">
                  <c:v>1.1979033946990001</c:v>
                </c:pt>
                <c:pt idx="12533">
                  <c:v>1.19796204567</c:v>
                </c:pt>
                <c:pt idx="12534">
                  <c:v>1.198094725609</c:v>
                </c:pt>
                <c:pt idx="12535">
                  <c:v>1.198155879974</c:v>
                </c:pt>
                <c:pt idx="12536">
                  <c:v>1.1981945037840001</c:v>
                </c:pt>
                <c:pt idx="12537">
                  <c:v>1.198230028152</c:v>
                </c:pt>
                <c:pt idx="12538">
                  <c:v>1.198268294334</c:v>
                </c:pt>
                <c:pt idx="12539">
                  <c:v>1.1983340978620001</c:v>
                </c:pt>
                <c:pt idx="12540">
                  <c:v>1.1984275579450001</c:v>
                </c:pt>
                <c:pt idx="12541">
                  <c:v>1.1984848976139999</c:v>
                </c:pt>
                <c:pt idx="12542">
                  <c:v>1.1985226869579999</c:v>
                </c:pt>
                <c:pt idx="12543">
                  <c:v>1.1985913515090001</c:v>
                </c:pt>
                <c:pt idx="12544">
                  <c:v>1.198733091354</c:v>
                </c:pt>
                <c:pt idx="12545">
                  <c:v>1.198813080788</c:v>
                </c:pt>
                <c:pt idx="12546">
                  <c:v>1.1988719701770001</c:v>
                </c:pt>
                <c:pt idx="12547">
                  <c:v>1.199014544487</c:v>
                </c:pt>
                <c:pt idx="12548">
                  <c:v>1.1990970373150001</c:v>
                </c:pt>
                <c:pt idx="12549">
                  <c:v>1.1994425058360001</c:v>
                </c:pt>
                <c:pt idx="12550">
                  <c:v>1.199563980103</c:v>
                </c:pt>
                <c:pt idx="12551">
                  <c:v>1.1996369361879999</c:v>
                </c:pt>
                <c:pt idx="12552">
                  <c:v>1.1998146772380001</c:v>
                </c:pt>
                <c:pt idx="12553">
                  <c:v>1.200086236</c:v>
                </c:pt>
                <c:pt idx="12554">
                  <c:v>1.200169086456</c:v>
                </c:pt>
                <c:pt idx="12555">
                  <c:v>1.200263142586</c:v>
                </c:pt>
                <c:pt idx="12556">
                  <c:v>1.2004084587099999</c:v>
                </c:pt>
                <c:pt idx="12557">
                  <c:v>1.200472474098</c:v>
                </c:pt>
                <c:pt idx="12558">
                  <c:v>1.200568318367</c:v>
                </c:pt>
                <c:pt idx="12559">
                  <c:v>1.2005895376210001</c:v>
                </c:pt>
                <c:pt idx="12560">
                  <c:v>1.2006846666340001</c:v>
                </c:pt>
                <c:pt idx="12561">
                  <c:v>1.2007243633269999</c:v>
                </c:pt>
                <c:pt idx="12562">
                  <c:v>1.200747609138</c:v>
                </c:pt>
                <c:pt idx="12563">
                  <c:v>1.2008392810820001</c:v>
                </c:pt>
                <c:pt idx="12564">
                  <c:v>1.200863718987</c:v>
                </c:pt>
                <c:pt idx="12565">
                  <c:v>1.2009290456770001</c:v>
                </c:pt>
                <c:pt idx="12566">
                  <c:v>1.201001882553</c:v>
                </c:pt>
                <c:pt idx="12567">
                  <c:v>1.2010974884029999</c:v>
                </c:pt>
                <c:pt idx="12568">
                  <c:v>1.201162219048</c:v>
                </c:pt>
                <c:pt idx="12569">
                  <c:v>1.2013064622880001</c:v>
                </c:pt>
                <c:pt idx="12570">
                  <c:v>1.2014616727830001</c:v>
                </c:pt>
                <c:pt idx="12571">
                  <c:v>1.201677322388</c:v>
                </c:pt>
                <c:pt idx="12572">
                  <c:v>1.2018338441850001</c:v>
                </c:pt>
                <c:pt idx="12573">
                  <c:v>1.2019716501240001</c:v>
                </c:pt>
                <c:pt idx="12574">
                  <c:v>1.202111005783</c:v>
                </c:pt>
                <c:pt idx="12575">
                  <c:v>1.202222466469</c:v>
                </c:pt>
                <c:pt idx="12576">
                  <c:v>1.2022782564159999</c:v>
                </c:pt>
                <c:pt idx="12577">
                  <c:v>1.2025755643839999</c:v>
                </c:pt>
                <c:pt idx="12578">
                  <c:v>1.202674150467</c:v>
                </c:pt>
                <c:pt idx="12579">
                  <c:v>1.202740311623</c:v>
                </c:pt>
                <c:pt idx="12580">
                  <c:v>1.2028641700739999</c:v>
                </c:pt>
                <c:pt idx="12581">
                  <c:v>1.2029833793639999</c:v>
                </c:pt>
                <c:pt idx="12582">
                  <c:v>1.203065514565</c:v>
                </c:pt>
                <c:pt idx="12583">
                  <c:v>1.203225374222</c:v>
                </c:pt>
                <c:pt idx="12584">
                  <c:v>1.203290700912</c:v>
                </c:pt>
                <c:pt idx="12585">
                  <c:v>1.2034313678740001</c:v>
                </c:pt>
                <c:pt idx="12586">
                  <c:v>1.2035056352619999</c:v>
                </c:pt>
                <c:pt idx="12587">
                  <c:v>1.203540921211</c:v>
                </c:pt>
                <c:pt idx="12588">
                  <c:v>1.203652501106</c:v>
                </c:pt>
                <c:pt idx="12589">
                  <c:v>1.2037576436999999</c:v>
                </c:pt>
                <c:pt idx="12590">
                  <c:v>1.2038166522980001</c:v>
                </c:pt>
                <c:pt idx="12591">
                  <c:v>1.2039431333540001</c:v>
                </c:pt>
                <c:pt idx="12592">
                  <c:v>1.2040252685549999</c:v>
                </c:pt>
                <c:pt idx="12593">
                  <c:v>1.204081535339</c:v>
                </c:pt>
                <c:pt idx="12594">
                  <c:v>1.2042438983920001</c:v>
                </c:pt>
                <c:pt idx="12595">
                  <c:v>1.2043086290359999</c:v>
                </c:pt>
                <c:pt idx="12596">
                  <c:v>1.204664945602</c:v>
                </c:pt>
                <c:pt idx="12597">
                  <c:v>1.204755187035</c:v>
                </c:pt>
                <c:pt idx="12598">
                  <c:v>1.204833030701</c:v>
                </c:pt>
                <c:pt idx="12599">
                  <c:v>1.2048599719999999</c:v>
                </c:pt>
                <c:pt idx="12600">
                  <c:v>1.204961299896</c:v>
                </c:pt>
                <c:pt idx="12601">
                  <c:v>1.2049903869630001</c:v>
                </c:pt>
                <c:pt idx="12602">
                  <c:v>1.20507478714</c:v>
                </c:pt>
                <c:pt idx="12603">
                  <c:v>1.2051150798800001</c:v>
                </c:pt>
                <c:pt idx="12604">
                  <c:v>1.2051309347150001</c:v>
                </c:pt>
                <c:pt idx="12605">
                  <c:v>1.205213069916</c:v>
                </c:pt>
                <c:pt idx="12606">
                  <c:v>1.205248355865</c:v>
                </c:pt>
                <c:pt idx="12607">
                  <c:v>1.2052581310270001</c:v>
                </c:pt>
                <c:pt idx="12608">
                  <c:v>1.205356478691</c:v>
                </c:pt>
                <c:pt idx="12609">
                  <c:v>1.2053810358049999</c:v>
                </c:pt>
                <c:pt idx="12610">
                  <c:v>1.2054011821749999</c:v>
                </c:pt>
                <c:pt idx="12611">
                  <c:v>1.2054933309560001</c:v>
                </c:pt>
                <c:pt idx="12612">
                  <c:v>1.205519676208</c:v>
                </c:pt>
                <c:pt idx="12613">
                  <c:v>1.2055894136430001</c:v>
                </c:pt>
                <c:pt idx="12614">
                  <c:v>1.205658793449</c:v>
                </c:pt>
                <c:pt idx="12615">
                  <c:v>1.205755591393</c:v>
                </c:pt>
                <c:pt idx="12616">
                  <c:v>1.205825209618</c:v>
                </c:pt>
                <c:pt idx="12617">
                  <c:v>1.2059355974199999</c:v>
                </c:pt>
                <c:pt idx="12618">
                  <c:v>1.205976009369</c:v>
                </c:pt>
                <c:pt idx="12619">
                  <c:v>1.206041455269</c:v>
                </c:pt>
                <c:pt idx="12620">
                  <c:v>1.2061195373539999</c:v>
                </c:pt>
                <c:pt idx="12621">
                  <c:v>1.206164598465</c:v>
                </c:pt>
                <c:pt idx="12622">
                  <c:v>1.2065238952640001</c:v>
                </c:pt>
                <c:pt idx="12623">
                  <c:v>1.20658493042</c:v>
                </c:pt>
                <c:pt idx="12624">
                  <c:v>1.206718206406</c:v>
                </c:pt>
                <c:pt idx="12625">
                  <c:v>1.206804513931</c:v>
                </c:pt>
                <c:pt idx="12626">
                  <c:v>1.2068762779240001</c:v>
                </c:pt>
                <c:pt idx="12627">
                  <c:v>1.206941604614</c:v>
                </c:pt>
                <c:pt idx="12628">
                  <c:v>1.207026600838</c:v>
                </c:pt>
                <c:pt idx="12629">
                  <c:v>1.20710682869</c:v>
                </c:pt>
                <c:pt idx="12630">
                  <c:v>1.2071763277050001</c:v>
                </c:pt>
                <c:pt idx="12631">
                  <c:v>1.2073352336880001</c:v>
                </c:pt>
                <c:pt idx="12632">
                  <c:v>1.207400798798</c:v>
                </c:pt>
                <c:pt idx="12633">
                  <c:v>1.207589268684</c:v>
                </c:pt>
                <c:pt idx="12634">
                  <c:v>1.207783699036</c:v>
                </c:pt>
                <c:pt idx="12635">
                  <c:v>1.2078146934509999</c:v>
                </c:pt>
                <c:pt idx="12636">
                  <c:v>1.2079544067379999</c:v>
                </c:pt>
                <c:pt idx="12637">
                  <c:v>1.2080128192899999</c:v>
                </c:pt>
                <c:pt idx="12638">
                  <c:v>1.2083520889279999</c:v>
                </c:pt>
                <c:pt idx="12639">
                  <c:v>1.208528161049</c:v>
                </c:pt>
                <c:pt idx="12640">
                  <c:v>1.2085721492770001</c:v>
                </c:pt>
                <c:pt idx="12641">
                  <c:v>1.208674788475</c:v>
                </c:pt>
                <c:pt idx="12642">
                  <c:v>1.208696722984</c:v>
                </c:pt>
                <c:pt idx="12643">
                  <c:v>1.2088241577150001</c:v>
                </c:pt>
                <c:pt idx="12644">
                  <c:v>1.208844184875</c:v>
                </c:pt>
                <c:pt idx="12645">
                  <c:v>1.208887457848</c:v>
                </c:pt>
                <c:pt idx="12646">
                  <c:v>1.208983421326</c:v>
                </c:pt>
                <c:pt idx="12647">
                  <c:v>1.208999276161</c:v>
                </c:pt>
                <c:pt idx="12648">
                  <c:v>1.2090476751329999</c:v>
                </c:pt>
                <c:pt idx="12649">
                  <c:v>1.2091443538669999</c:v>
                </c:pt>
                <c:pt idx="12650">
                  <c:v>1.2092139720920001</c:v>
                </c:pt>
                <c:pt idx="12651">
                  <c:v>1.209540605545</c:v>
                </c:pt>
                <c:pt idx="12652">
                  <c:v>1.209606051445</c:v>
                </c:pt>
                <c:pt idx="12653">
                  <c:v>1.2097529172899999</c:v>
                </c:pt>
                <c:pt idx="12654">
                  <c:v>1.2098193168639999</c:v>
                </c:pt>
                <c:pt idx="12655">
                  <c:v>1.2098865509029999</c:v>
                </c:pt>
                <c:pt idx="12656">
                  <c:v>1.210026264191</c:v>
                </c:pt>
                <c:pt idx="12657">
                  <c:v>1.210107564926</c:v>
                </c:pt>
                <c:pt idx="12658">
                  <c:v>1.2104800939560001</c:v>
                </c:pt>
                <c:pt idx="12659">
                  <c:v>1.210840821266</c:v>
                </c:pt>
                <c:pt idx="12660">
                  <c:v>1.2110384702679999</c:v>
                </c:pt>
                <c:pt idx="12661">
                  <c:v>1.2112431526180001</c:v>
                </c:pt>
                <c:pt idx="12662">
                  <c:v>1.2113138437269999</c:v>
                </c:pt>
                <c:pt idx="12663">
                  <c:v>1.2113933563229999</c:v>
                </c:pt>
                <c:pt idx="12664">
                  <c:v>1.211423158646</c:v>
                </c:pt>
                <c:pt idx="12665">
                  <c:v>1.211535692215</c:v>
                </c:pt>
                <c:pt idx="12666">
                  <c:v>1.2115606069560001</c:v>
                </c:pt>
                <c:pt idx="12667">
                  <c:v>1.2115830183030001</c:v>
                </c:pt>
                <c:pt idx="12668">
                  <c:v>1.211691856384</c:v>
                </c:pt>
                <c:pt idx="12669">
                  <c:v>1.211707234383</c:v>
                </c:pt>
                <c:pt idx="12670">
                  <c:v>1.211723804474</c:v>
                </c:pt>
                <c:pt idx="12671">
                  <c:v>1.211825013161</c:v>
                </c:pt>
                <c:pt idx="12672">
                  <c:v>1.211837530136</c:v>
                </c:pt>
                <c:pt idx="12673">
                  <c:v>1.2118589878079999</c:v>
                </c:pt>
                <c:pt idx="12674">
                  <c:v>1.211964726448</c:v>
                </c:pt>
                <c:pt idx="12675">
                  <c:v>1.2119840383530001</c:v>
                </c:pt>
                <c:pt idx="12676">
                  <c:v>1.2120150327679999</c:v>
                </c:pt>
                <c:pt idx="12677">
                  <c:v>1.212123394012</c:v>
                </c:pt>
                <c:pt idx="12678">
                  <c:v>1.2121419906619999</c:v>
                </c:pt>
                <c:pt idx="12679">
                  <c:v>1.2121767997740001</c:v>
                </c:pt>
                <c:pt idx="12680">
                  <c:v>1.2122796773910001</c:v>
                </c:pt>
                <c:pt idx="12681">
                  <c:v>1.2122989892960001</c:v>
                </c:pt>
                <c:pt idx="12682">
                  <c:v>1.2123420238489999</c:v>
                </c:pt>
                <c:pt idx="12683">
                  <c:v>1.212461471558</c:v>
                </c:pt>
                <c:pt idx="12684">
                  <c:v>1.212529540062</c:v>
                </c:pt>
                <c:pt idx="12685">
                  <c:v>1.2126444578169999</c:v>
                </c:pt>
                <c:pt idx="12686">
                  <c:v>1.2126741409299999</c:v>
                </c:pt>
                <c:pt idx="12687">
                  <c:v>1.212813854218</c:v>
                </c:pt>
                <c:pt idx="12688">
                  <c:v>1.212856292725</c:v>
                </c:pt>
                <c:pt idx="12689">
                  <c:v>1.2129923105239999</c:v>
                </c:pt>
                <c:pt idx="12690">
                  <c:v>1.213091135025</c:v>
                </c:pt>
                <c:pt idx="12691">
                  <c:v>1.21342086792</c:v>
                </c:pt>
                <c:pt idx="12692">
                  <c:v>1.213568925858</c:v>
                </c:pt>
                <c:pt idx="12693">
                  <c:v>1.2136664390559999</c:v>
                </c:pt>
                <c:pt idx="12694">
                  <c:v>1.2137281894680001</c:v>
                </c:pt>
                <c:pt idx="12695">
                  <c:v>1.2138590812679999</c:v>
                </c:pt>
                <c:pt idx="12696">
                  <c:v>1.213948488235</c:v>
                </c:pt>
                <c:pt idx="12697">
                  <c:v>1.2140107154849999</c:v>
                </c:pt>
                <c:pt idx="12698">
                  <c:v>1.214150309563</c:v>
                </c:pt>
                <c:pt idx="12699">
                  <c:v>1.2142399549480001</c:v>
                </c:pt>
                <c:pt idx="12700">
                  <c:v>1.2143061161040001</c:v>
                </c:pt>
                <c:pt idx="12701">
                  <c:v>1.2143654823300001</c:v>
                </c:pt>
                <c:pt idx="12702">
                  <c:v>1.2144492864609999</c:v>
                </c:pt>
                <c:pt idx="12703">
                  <c:v>1.214524030685</c:v>
                </c:pt>
                <c:pt idx="12704">
                  <c:v>1.214582204819</c:v>
                </c:pt>
                <c:pt idx="12705">
                  <c:v>1.2147161960599999</c:v>
                </c:pt>
                <c:pt idx="12706">
                  <c:v>1.2147771120069999</c:v>
                </c:pt>
                <c:pt idx="12707">
                  <c:v>1.2149097919459999</c:v>
                </c:pt>
                <c:pt idx="12708">
                  <c:v>1.2150031328199999</c:v>
                </c:pt>
                <c:pt idx="12709">
                  <c:v>1.2150595188140001</c:v>
                </c:pt>
                <c:pt idx="12710">
                  <c:v>1.2151774168010001</c:v>
                </c:pt>
                <c:pt idx="12711">
                  <c:v>1.215252399445</c:v>
                </c:pt>
                <c:pt idx="12712">
                  <c:v>1.2154791355129999</c:v>
                </c:pt>
                <c:pt idx="12713">
                  <c:v>1.2156941890720001</c:v>
                </c:pt>
                <c:pt idx="12714">
                  <c:v>1.2158610820769999</c:v>
                </c:pt>
                <c:pt idx="12715">
                  <c:v>1.2162010669709999</c:v>
                </c:pt>
                <c:pt idx="12716">
                  <c:v>1.2165521383290001</c:v>
                </c:pt>
                <c:pt idx="12717">
                  <c:v>1.21680533886</c:v>
                </c:pt>
                <c:pt idx="12718">
                  <c:v>1.2169473171230001</c:v>
                </c:pt>
                <c:pt idx="12719">
                  <c:v>1.2170634269709999</c:v>
                </c:pt>
                <c:pt idx="12720">
                  <c:v>1.217130661011</c:v>
                </c:pt>
                <c:pt idx="12721">
                  <c:v>1.2172393798829999</c:v>
                </c:pt>
                <c:pt idx="12722">
                  <c:v>1.2172845602040001</c:v>
                </c:pt>
                <c:pt idx="12723">
                  <c:v>1.2173089981080001</c:v>
                </c:pt>
                <c:pt idx="12724">
                  <c:v>1.217442154884</c:v>
                </c:pt>
                <c:pt idx="12725">
                  <c:v>1.2174836397169999</c:v>
                </c:pt>
                <c:pt idx="12726">
                  <c:v>1.2176406383509999</c:v>
                </c:pt>
                <c:pt idx="12727">
                  <c:v>1.2177940607069999</c:v>
                </c:pt>
                <c:pt idx="12728">
                  <c:v>1.217933177948</c:v>
                </c:pt>
                <c:pt idx="12729">
                  <c:v>1.218086481094</c:v>
                </c:pt>
                <c:pt idx="12730">
                  <c:v>1.2182793617250001</c:v>
                </c:pt>
                <c:pt idx="12731">
                  <c:v>1.2183458805080001</c:v>
                </c:pt>
                <c:pt idx="12732">
                  <c:v>1.2184891700739999</c:v>
                </c:pt>
                <c:pt idx="12733">
                  <c:v>1.218572974205</c:v>
                </c:pt>
                <c:pt idx="12734">
                  <c:v>1.218651533127</c:v>
                </c:pt>
                <c:pt idx="12735">
                  <c:v>1.2190210819239999</c:v>
                </c:pt>
                <c:pt idx="12736">
                  <c:v>1.219332695007</c:v>
                </c:pt>
                <c:pt idx="12737">
                  <c:v>1.2196120023729999</c:v>
                </c:pt>
                <c:pt idx="12738">
                  <c:v>1.219972252846</c:v>
                </c:pt>
                <c:pt idx="12739">
                  <c:v>1.220281004906</c:v>
                </c:pt>
                <c:pt idx="12740">
                  <c:v>1.220420837402</c:v>
                </c:pt>
                <c:pt idx="12741">
                  <c:v>1.2205362319949999</c:v>
                </c:pt>
                <c:pt idx="12742">
                  <c:v>1.2205771207809999</c:v>
                </c:pt>
                <c:pt idx="12743">
                  <c:v>1.220607161522</c:v>
                </c:pt>
                <c:pt idx="12744">
                  <c:v>1.2207411527630001</c:v>
                </c:pt>
                <c:pt idx="12745">
                  <c:v>1.2209197282790001</c:v>
                </c:pt>
                <c:pt idx="12746">
                  <c:v>1.221067428589</c:v>
                </c:pt>
                <c:pt idx="12747">
                  <c:v>1.221141695976</c:v>
                </c:pt>
                <c:pt idx="12748">
                  <c:v>1.2212502956389999</c:v>
                </c:pt>
                <c:pt idx="12749">
                  <c:v>1.221311450005</c:v>
                </c:pt>
                <c:pt idx="12750">
                  <c:v>1.2214831113819999</c:v>
                </c:pt>
                <c:pt idx="12751">
                  <c:v>1.2217190265660001</c:v>
                </c:pt>
                <c:pt idx="12752">
                  <c:v>1.221871495247</c:v>
                </c:pt>
                <c:pt idx="12753">
                  <c:v>1.2219802141189999</c:v>
                </c:pt>
                <c:pt idx="12754">
                  <c:v>1.2223172187810001</c:v>
                </c:pt>
                <c:pt idx="12755">
                  <c:v>1.2224528789519999</c:v>
                </c:pt>
                <c:pt idx="12756">
                  <c:v>1.2225258350370001</c:v>
                </c:pt>
                <c:pt idx="12757">
                  <c:v>1.2225928306580001</c:v>
                </c:pt>
                <c:pt idx="12758">
                  <c:v>1.2227412462230001</c:v>
                </c:pt>
                <c:pt idx="12759">
                  <c:v>1.2227822542190001</c:v>
                </c:pt>
                <c:pt idx="12760">
                  <c:v>1.2228195667270001</c:v>
                </c:pt>
                <c:pt idx="12761">
                  <c:v>1.22285425663</c:v>
                </c:pt>
                <c:pt idx="12762">
                  <c:v>1.22290289402</c:v>
                </c:pt>
                <c:pt idx="12763">
                  <c:v>1.2229882478709999</c:v>
                </c:pt>
                <c:pt idx="12764">
                  <c:v>1.223050355911</c:v>
                </c:pt>
                <c:pt idx="12765">
                  <c:v>1.2230893373489999</c:v>
                </c:pt>
                <c:pt idx="12766">
                  <c:v>1.2231259346009999</c:v>
                </c:pt>
                <c:pt idx="12767">
                  <c:v>1.2231614589690001</c:v>
                </c:pt>
                <c:pt idx="12768">
                  <c:v>1.223217129707</c:v>
                </c:pt>
                <c:pt idx="12769">
                  <c:v>1.223354578018</c:v>
                </c:pt>
                <c:pt idx="12770">
                  <c:v>1.2234108448030001</c:v>
                </c:pt>
                <c:pt idx="12771">
                  <c:v>1.2237029075620001</c:v>
                </c:pt>
                <c:pt idx="12772">
                  <c:v>1.224007844925</c:v>
                </c:pt>
                <c:pt idx="12773">
                  <c:v>1.224370479584</c:v>
                </c:pt>
                <c:pt idx="12774">
                  <c:v>1.2247004508970001</c:v>
                </c:pt>
                <c:pt idx="12775">
                  <c:v>1.2248047590260001</c:v>
                </c:pt>
                <c:pt idx="12776">
                  <c:v>1.2248817682269999</c:v>
                </c:pt>
                <c:pt idx="12777">
                  <c:v>1.2249684333799999</c:v>
                </c:pt>
                <c:pt idx="12778">
                  <c:v>1.225017309189</c:v>
                </c:pt>
                <c:pt idx="12779">
                  <c:v>1.2250362634659999</c:v>
                </c:pt>
                <c:pt idx="12780">
                  <c:v>1.2251174449919999</c:v>
                </c:pt>
                <c:pt idx="12781">
                  <c:v>1.2251468896869999</c:v>
                </c:pt>
                <c:pt idx="12782">
                  <c:v>1.225164651871</c:v>
                </c:pt>
                <c:pt idx="12783">
                  <c:v>1.225255250931</c:v>
                </c:pt>
                <c:pt idx="12784">
                  <c:v>1.225277066231</c:v>
                </c:pt>
                <c:pt idx="12785">
                  <c:v>1.225303530693</c:v>
                </c:pt>
                <c:pt idx="12786">
                  <c:v>1.2254217863079999</c:v>
                </c:pt>
                <c:pt idx="12787">
                  <c:v>1.2254427671429999</c:v>
                </c:pt>
                <c:pt idx="12788">
                  <c:v>1.2255269289020001</c:v>
                </c:pt>
                <c:pt idx="12789">
                  <c:v>1.225570440292</c:v>
                </c:pt>
                <c:pt idx="12790">
                  <c:v>1.225586652756</c:v>
                </c:pt>
                <c:pt idx="12791">
                  <c:v>1.225672245026</c:v>
                </c:pt>
                <c:pt idx="12792">
                  <c:v>1.2257022857669999</c:v>
                </c:pt>
                <c:pt idx="12793">
                  <c:v>1.225725412369</c:v>
                </c:pt>
                <c:pt idx="12794">
                  <c:v>1.225822210312</c:v>
                </c:pt>
                <c:pt idx="12795">
                  <c:v>1.2258592844009999</c:v>
                </c:pt>
                <c:pt idx="12796">
                  <c:v>1.2262134551999999</c:v>
                </c:pt>
                <c:pt idx="12797">
                  <c:v>1.2265787124630001</c:v>
                </c:pt>
                <c:pt idx="12798">
                  <c:v>1.2266693115230001</c:v>
                </c:pt>
                <c:pt idx="12799">
                  <c:v>1.2268006801610001</c:v>
                </c:pt>
                <c:pt idx="12800">
                  <c:v>1.226927757263</c:v>
                </c:pt>
                <c:pt idx="12801">
                  <c:v>1.227002739906</c:v>
                </c:pt>
                <c:pt idx="12802">
                  <c:v>1.227333188057</c:v>
                </c:pt>
                <c:pt idx="12803">
                  <c:v>1.2274115085599999</c:v>
                </c:pt>
                <c:pt idx="12804">
                  <c:v>1.227572202682</c:v>
                </c:pt>
                <c:pt idx="12805">
                  <c:v>1.2277207374570001</c:v>
                </c:pt>
                <c:pt idx="12806">
                  <c:v>1.227903604507</c:v>
                </c:pt>
                <c:pt idx="12807">
                  <c:v>1.2280555963519999</c:v>
                </c:pt>
                <c:pt idx="12808">
                  <c:v>1.228265404701</c:v>
                </c:pt>
                <c:pt idx="12809">
                  <c:v>1.2285239696500001</c:v>
                </c:pt>
                <c:pt idx="12810">
                  <c:v>1.2285887002939999</c:v>
                </c:pt>
                <c:pt idx="12811">
                  <c:v>1.228729486465</c:v>
                </c:pt>
                <c:pt idx="12812">
                  <c:v>1.228797078133</c:v>
                </c:pt>
                <c:pt idx="12813">
                  <c:v>1.2288787364960001</c:v>
                </c:pt>
                <c:pt idx="12814">
                  <c:v>1.229018807411</c:v>
                </c:pt>
                <c:pt idx="12815">
                  <c:v>1.229084134102</c:v>
                </c:pt>
                <c:pt idx="12816">
                  <c:v>1.229164600372</c:v>
                </c:pt>
                <c:pt idx="12817">
                  <c:v>1.229332566261</c:v>
                </c:pt>
                <c:pt idx="12818">
                  <c:v>1.2295606136320001</c:v>
                </c:pt>
                <c:pt idx="12819">
                  <c:v>1.2297164201740001</c:v>
                </c:pt>
                <c:pt idx="12820">
                  <c:v>1.2297726869579999</c:v>
                </c:pt>
                <c:pt idx="12821">
                  <c:v>1.2298449277879999</c:v>
                </c:pt>
                <c:pt idx="12822">
                  <c:v>1.229974269867</c:v>
                </c:pt>
                <c:pt idx="12823">
                  <c:v>1.230046033859</c:v>
                </c:pt>
                <c:pt idx="12824">
                  <c:v>1.2304192781450001</c:v>
                </c:pt>
                <c:pt idx="12825">
                  <c:v>1.2304973602289999</c:v>
                </c:pt>
                <c:pt idx="12826">
                  <c:v>1.2305765151979999</c:v>
                </c:pt>
                <c:pt idx="12827">
                  <c:v>1.2306472063060001</c:v>
                </c:pt>
                <c:pt idx="12828">
                  <c:v>1.230758309364</c:v>
                </c:pt>
                <c:pt idx="12829">
                  <c:v>1.2308903932569999</c:v>
                </c:pt>
                <c:pt idx="12830">
                  <c:v>1.230964899063</c:v>
                </c:pt>
                <c:pt idx="12831">
                  <c:v>1.2310243844990001</c:v>
                </c:pt>
                <c:pt idx="12832">
                  <c:v>1.2310611009600001</c:v>
                </c:pt>
                <c:pt idx="12833">
                  <c:v>1.2311745882030001</c:v>
                </c:pt>
                <c:pt idx="12834">
                  <c:v>1.231214165688</c:v>
                </c:pt>
                <c:pt idx="12835">
                  <c:v>1.2313405275339999</c:v>
                </c:pt>
                <c:pt idx="12836">
                  <c:v>1.2314473390580001</c:v>
                </c:pt>
                <c:pt idx="12837">
                  <c:v>1.231508135796</c:v>
                </c:pt>
                <c:pt idx="12838">
                  <c:v>1.231596946716</c:v>
                </c:pt>
                <c:pt idx="12839">
                  <c:v>1.2316566705700001</c:v>
                </c:pt>
                <c:pt idx="12840">
                  <c:v>1.231748104095</c:v>
                </c:pt>
                <c:pt idx="12841">
                  <c:v>1.2318117618560001</c:v>
                </c:pt>
                <c:pt idx="12842">
                  <c:v>1.2319159507749999</c:v>
                </c:pt>
                <c:pt idx="12843">
                  <c:v>1.231986880302</c:v>
                </c:pt>
                <c:pt idx="12844">
                  <c:v>1.2323396205899999</c:v>
                </c:pt>
                <c:pt idx="12845">
                  <c:v>1.2325670719149999</c:v>
                </c:pt>
                <c:pt idx="12846">
                  <c:v>1.2329143285749999</c:v>
                </c:pt>
                <c:pt idx="12847">
                  <c:v>1.2329666614529999</c:v>
                </c:pt>
                <c:pt idx="12848">
                  <c:v>1.233124732971</c:v>
                </c:pt>
                <c:pt idx="12849">
                  <c:v>1.2335062026979999</c:v>
                </c:pt>
                <c:pt idx="12850">
                  <c:v>1.2335890531539999</c:v>
                </c:pt>
                <c:pt idx="12851">
                  <c:v>1.2337092161180001</c:v>
                </c:pt>
                <c:pt idx="12852">
                  <c:v>1.233802437782</c:v>
                </c:pt>
                <c:pt idx="12853">
                  <c:v>1.2338706254959999</c:v>
                </c:pt>
                <c:pt idx="12854">
                  <c:v>1.233926534653</c:v>
                </c:pt>
                <c:pt idx="12855">
                  <c:v>1.234066843987</c:v>
                </c:pt>
                <c:pt idx="12856">
                  <c:v>1.2341310977940001</c:v>
                </c:pt>
                <c:pt idx="12857">
                  <c:v>1.2342227697370001</c:v>
                </c:pt>
                <c:pt idx="12858">
                  <c:v>1.2343347072599999</c:v>
                </c:pt>
                <c:pt idx="12859">
                  <c:v>1.2343878746029999</c:v>
                </c:pt>
                <c:pt idx="12860">
                  <c:v>1.2344797849660001</c:v>
                </c:pt>
                <c:pt idx="12861">
                  <c:v>1.234592080116</c:v>
                </c:pt>
                <c:pt idx="12862">
                  <c:v>1.2346456050870001</c:v>
                </c:pt>
                <c:pt idx="12863">
                  <c:v>1.2347539663310001</c:v>
                </c:pt>
                <c:pt idx="12864">
                  <c:v>1.234856128693</c:v>
                </c:pt>
                <c:pt idx="12865">
                  <c:v>1.234938263893</c:v>
                </c:pt>
                <c:pt idx="12866">
                  <c:v>1.235271215439</c:v>
                </c:pt>
                <c:pt idx="12867">
                  <c:v>1.235389113426</c:v>
                </c:pt>
                <c:pt idx="12868">
                  <c:v>1.2355078458790001</c:v>
                </c:pt>
                <c:pt idx="12869">
                  <c:v>1.235760211945</c:v>
                </c:pt>
                <c:pt idx="12870">
                  <c:v>1.23586499691</c:v>
                </c:pt>
                <c:pt idx="12871">
                  <c:v>1.235914587975</c:v>
                </c:pt>
                <c:pt idx="12872">
                  <c:v>1.2359709739689999</c:v>
                </c:pt>
                <c:pt idx="12873">
                  <c:v>1.2360391616819999</c:v>
                </c:pt>
                <c:pt idx="12874">
                  <c:v>1.236054420471</c:v>
                </c:pt>
                <c:pt idx="12875">
                  <c:v>1.236122965813</c:v>
                </c:pt>
                <c:pt idx="12876">
                  <c:v>1.2361706495289999</c:v>
                </c:pt>
                <c:pt idx="12877">
                  <c:v>1.2361910343169999</c:v>
                </c:pt>
                <c:pt idx="12878">
                  <c:v>1.236268758774</c:v>
                </c:pt>
                <c:pt idx="12879">
                  <c:v>1.236311793327</c:v>
                </c:pt>
                <c:pt idx="12880">
                  <c:v>1.236356139183</c:v>
                </c:pt>
                <c:pt idx="12881">
                  <c:v>1.23644053936</c:v>
                </c:pt>
                <c:pt idx="12882">
                  <c:v>1.236453771591</c:v>
                </c:pt>
                <c:pt idx="12883">
                  <c:v>1.2365039587019999</c:v>
                </c:pt>
                <c:pt idx="12884">
                  <c:v>1.2365735769270001</c:v>
                </c:pt>
                <c:pt idx="12885">
                  <c:v>1.236587882042</c:v>
                </c:pt>
                <c:pt idx="12886">
                  <c:v>1.236647367477</c:v>
                </c:pt>
                <c:pt idx="12887">
                  <c:v>1.236708045006</c:v>
                </c:pt>
                <c:pt idx="12888">
                  <c:v>1.236727595329</c:v>
                </c:pt>
                <c:pt idx="12889">
                  <c:v>1.236803412437</c:v>
                </c:pt>
                <c:pt idx="12890">
                  <c:v>1.2368493080139999</c:v>
                </c:pt>
                <c:pt idx="12891">
                  <c:v>1.236869573593</c:v>
                </c:pt>
                <c:pt idx="12892">
                  <c:v>1.236960291862</c:v>
                </c:pt>
                <c:pt idx="12893">
                  <c:v>1.2370017766950001</c:v>
                </c:pt>
                <c:pt idx="12894">
                  <c:v>1.2370295524599999</c:v>
                </c:pt>
                <c:pt idx="12895">
                  <c:v>1.2371546030039999</c:v>
                </c:pt>
                <c:pt idx="12896">
                  <c:v>1.2375195026400001</c:v>
                </c:pt>
                <c:pt idx="12897">
                  <c:v>1.237644910812</c:v>
                </c:pt>
                <c:pt idx="12898">
                  <c:v>1.2378188371659999</c:v>
                </c:pt>
                <c:pt idx="12899">
                  <c:v>1.2378840446470001</c:v>
                </c:pt>
                <c:pt idx="12900">
                  <c:v>1.2380017042160001</c:v>
                </c:pt>
                <c:pt idx="12901">
                  <c:v>1.238112688065</c:v>
                </c:pt>
                <c:pt idx="12902">
                  <c:v>1.2384717464449999</c:v>
                </c:pt>
                <c:pt idx="12903">
                  <c:v>1.2385363578799999</c:v>
                </c:pt>
                <c:pt idx="12904">
                  <c:v>1.2389215230940001</c:v>
                </c:pt>
                <c:pt idx="12905">
                  <c:v>1.2392846345899999</c:v>
                </c:pt>
                <c:pt idx="12906">
                  <c:v>1.239333510399</c:v>
                </c:pt>
                <c:pt idx="12907">
                  <c:v>1.2394306659700001</c:v>
                </c:pt>
                <c:pt idx="12908">
                  <c:v>1.239460945129</c:v>
                </c:pt>
                <c:pt idx="12909">
                  <c:v>1.2395058870319999</c:v>
                </c:pt>
                <c:pt idx="12910">
                  <c:v>1.2396008968350001</c:v>
                </c:pt>
                <c:pt idx="12911">
                  <c:v>1.2396372556690001</c:v>
                </c:pt>
                <c:pt idx="12912">
                  <c:v>1.239779233932</c:v>
                </c:pt>
                <c:pt idx="12913">
                  <c:v>1.239914536476</c:v>
                </c:pt>
                <c:pt idx="12914">
                  <c:v>1.2399765253070001</c:v>
                </c:pt>
                <c:pt idx="12915">
                  <c:v>1.240094065666</c:v>
                </c:pt>
                <c:pt idx="12916">
                  <c:v>1.240220308304</c:v>
                </c:pt>
                <c:pt idx="12917">
                  <c:v>1.2402957677840001</c:v>
                </c:pt>
                <c:pt idx="12918">
                  <c:v>1.2404770851139999</c:v>
                </c:pt>
                <c:pt idx="12919">
                  <c:v>1.2407814264299999</c:v>
                </c:pt>
                <c:pt idx="12920">
                  <c:v>1.2409063577649999</c:v>
                </c:pt>
                <c:pt idx="12921">
                  <c:v>1.241042494774</c:v>
                </c:pt>
                <c:pt idx="12922">
                  <c:v>1.2411574125289999</c:v>
                </c:pt>
                <c:pt idx="12923">
                  <c:v>1.2413874864579999</c:v>
                </c:pt>
                <c:pt idx="12924">
                  <c:v>1.24175786972</c:v>
                </c:pt>
                <c:pt idx="12925">
                  <c:v>1.2419718503949999</c:v>
                </c:pt>
                <c:pt idx="12926">
                  <c:v>1.242027640343</c:v>
                </c:pt>
                <c:pt idx="12927">
                  <c:v>1.242153167725</c:v>
                </c:pt>
                <c:pt idx="12928">
                  <c:v>1.2422261238100001</c:v>
                </c:pt>
                <c:pt idx="12929">
                  <c:v>1.242259979248</c:v>
                </c:pt>
                <c:pt idx="12930">
                  <c:v>1.242363572121</c:v>
                </c:pt>
                <c:pt idx="12931">
                  <c:v>1.242477655411</c:v>
                </c:pt>
                <c:pt idx="12932">
                  <c:v>1.2425489425659999</c:v>
                </c:pt>
                <c:pt idx="12933">
                  <c:v>1.2426708936690001</c:v>
                </c:pt>
                <c:pt idx="12934">
                  <c:v>1.2427686452869999</c:v>
                </c:pt>
                <c:pt idx="12935">
                  <c:v>1.242832779884</c:v>
                </c:pt>
                <c:pt idx="12936">
                  <c:v>1.242962002754</c:v>
                </c:pt>
                <c:pt idx="12937">
                  <c:v>1.243038535118</c:v>
                </c:pt>
                <c:pt idx="12938">
                  <c:v>1.243097066879</c:v>
                </c:pt>
                <c:pt idx="12939">
                  <c:v>1.2432578802109999</c:v>
                </c:pt>
                <c:pt idx="12940">
                  <c:v>1.24334192276</c:v>
                </c:pt>
                <c:pt idx="12941">
                  <c:v>1.2435395717619999</c:v>
                </c:pt>
                <c:pt idx="12942">
                  <c:v>1.24383866787</c:v>
                </c:pt>
                <c:pt idx="12943">
                  <c:v>1.243887662888</c:v>
                </c:pt>
                <c:pt idx="12944">
                  <c:v>1.2439886331559999</c:v>
                </c:pt>
                <c:pt idx="12945">
                  <c:v>1.244019508362</c:v>
                </c:pt>
                <c:pt idx="12946">
                  <c:v>1.244098544121</c:v>
                </c:pt>
                <c:pt idx="12947">
                  <c:v>1.2441239356989999</c:v>
                </c:pt>
                <c:pt idx="12948">
                  <c:v>1.244145035744</c:v>
                </c:pt>
                <c:pt idx="12949">
                  <c:v>1.2442306280140001</c:v>
                </c:pt>
                <c:pt idx="12950">
                  <c:v>1.244250416756</c:v>
                </c:pt>
                <c:pt idx="12951">
                  <c:v>1.2442796230319999</c:v>
                </c:pt>
                <c:pt idx="12952">
                  <c:v>1.2443740367889999</c:v>
                </c:pt>
                <c:pt idx="12953">
                  <c:v>1.244395136833</c:v>
                </c:pt>
                <c:pt idx="12954">
                  <c:v>1.244479894638</c:v>
                </c:pt>
                <c:pt idx="12955">
                  <c:v>1.244502544403</c:v>
                </c:pt>
                <c:pt idx="12956">
                  <c:v>1.244522690773</c:v>
                </c:pt>
                <c:pt idx="12957">
                  <c:v>1.24460542202</c:v>
                </c:pt>
                <c:pt idx="12958">
                  <c:v>1.244627356529</c:v>
                </c:pt>
                <c:pt idx="12959">
                  <c:v>1.24466574192</c:v>
                </c:pt>
                <c:pt idx="12960">
                  <c:v>1.244745731354</c:v>
                </c:pt>
                <c:pt idx="12961">
                  <c:v>1.2447680234909999</c:v>
                </c:pt>
                <c:pt idx="12962">
                  <c:v>1.2448258399959999</c:v>
                </c:pt>
                <c:pt idx="12963">
                  <c:v>1.244883418083</c:v>
                </c:pt>
                <c:pt idx="12964">
                  <c:v>1.2449063062670001</c:v>
                </c:pt>
                <c:pt idx="12965">
                  <c:v>1.2449799776079999</c:v>
                </c:pt>
                <c:pt idx="12966">
                  <c:v>1.2450263500209999</c:v>
                </c:pt>
                <c:pt idx="12967">
                  <c:v>1.245102405548</c:v>
                </c:pt>
                <c:pt idx="12968">
                  <c:v>1.2452429533</c:v>
                </c:pt>
                <c:pt idx="12969">
                  <c:v>1.2455981969829999</c:v>
                </c:pt>
                <c:pt idx="12970">
                  <c:v>1.245992302895</c:v>
                </c:pt>
                <c:pt idx="12971">
                  <c:v>1.2463599443440001</c:v>
                </c:pt>
                <c:pt idx="12972">
                  <c:v>1.246418833733</c:v>
                </c:pt>
                <c:pt idx="12973">
                  <c:v>1.2466130256650001</c:v>
                </c:pt>
                <c:pt idx="12974">
                  <c:v>1.2468074560169999</c:v>
                </c:pt>
                <c:pt idx="12975">
                  <c:v>1.2469451427460001</c:v>
                </c:pt>
                <c:pt idx="12976">
                  <c:v>1.2470349073410001</c:v>
                </c:pt>
                <c:pt idx="12977">
                  <c:v>1.247225642204</c:v>
                </c:pt>
                <c:pt idx="12978">
                  <c:v>1.247519373894</c:v>
                </c:pt>
                <c:pt idx="12979">
                  <c:v>1.2478617429729999</c:v>
                </c:pt>
                <c:pt idx="12980">
                  <c:v>1.248088002205</c:v>
                </c:pt>
                <c:pt idx="12981">
                  <c:v>1.248272776604</c:v>
                </c:pt>
                <c:pt idx="12982">
                  <c:v>1.2484519481659999</c:v>
                </c:pt>
                <c:pt idx="12983">
                  <c:v>1.2486350536349999</c:v>
                </c:pt>
                <c:pt idx="12984">
                  <c:v>1.248808979988</c:v>
                </c:pt>
                <c:pt idx="12985">
                  <c:v>1.2491242885589999</c:v>
                </c:pt>
                <c:pt idx="12986">
                  <c:v>1.2491977214809999</c:v>
                </c:pt>
                <c:pt idx="12987">
                  <c:v>1.249291181564</c:v>
                </c:pt>
                <c:pt idx="12988">
                  <c:v>1.2493369579319999</c:v>
                </c:pt>
                <c:pt idx="12989">
                  <c:v>1.2493562698359999</c:v>
                </c:pt>
                <c:pt idx="12990">
                  <c:v>1.249481916428</c:v>
                </c:pt>
                <c:pt idx="12991">
                  <c:v>1.2495260238649999</c:v>
                </c:pt>
                <c:pt idx="12992">
                  <c:v>1.2497144937519999</c:v>
                </c:pt>
                <c:pt idx="12993">
                  <c:v>1.2499129772190001</c:v>
                </c:pt>
                <c:pt idx="12994">
                  <c:v>1.2500407695769999</c:v>
                </c:pt>
                <c:pt idx="12995">
                  <c:v>1.250141382217</c:v>
                </c:pt>
                <c:pt idx="12996">
                  <c:v>1.2501740455629999</c:v>
                </c:pt>
                <c:pt idx="12997">
                  <c:v>1.2502670288090001</c:v>
                </c:pt>
                <c:pt idx="12998">
                  <c:v>1.250361800194</c:v>
                </c:pt>
                <c:pt idx="12999">
                  <c:v>1.2504963874820001</c:v>
                </c:pt>
                <c:pt idx="13000">
                  <c:v>1.250584125519</c:v>
                </c:pt>
                <c:pt idx="13001">
                  <c:v>1.2509111166</c:v>
                </c:pt>
                <c:pt idx="13002">
                  <c:v>1.2510904073719999</c:v>
                </c:pt>
                <c:pt idx="13003">
                  <c:v>1.2512167692180001</c:v>
                </c:pt>
                <c:pt idx="13004">
                  <c:v>1.2513241767879999</c:v>
                </c:pt>
                <c:pt idx="13005">
                  <c:v>1.2515254020690001</c:v>
                </c:pt>
                <c:pt idx="13006">
                  <c:v>1.251741170883</c:v>
                </c:pt>
                <c:pt idx="13007">
                  <c:v>1.251897096634</c:v>
                </c:pt>
                <c:pt idx="13008">
                  <c:v>1.2522350549700001</c:v>
                </c:pt>
                <c:pt idx="13009">
                  <c:v>1.252496361732</c:v>
                </c:pt>
                <c:pt idx="13010">
                  <c:v>1.2526249885559999</c:v>
                </c:pt>
                <c:pt idx="13011">
                  <c:v>1.2526812553410001</c:v>
                </c:pt>
                <c:pt idx="13012">
                  <c:v>1.2527461051940001</c:v>
                </c:pt>
                <c:pt idx="13013">
                  <c:v>1.2528332471850001</c:v>
                </c:pt>
                <c:pt idx="13014">
                  <c:v>1.2530759572979999</c:v>
                </c:pt>
                <c:pt idx="13015">
                  <c:v>1.2534220218659999</c:v>
                </c:pt>
                <c:pt idx="13016">
                  <c:v>1.253793120384</c:v>
                </c:pt>
                <c:pt idx="13017">
                  <c:v>1.253942251205</c:v>
                </c:pt>
                <c:pt idx="13018">
                  <c:v>1.254262924194</c:v>
                </c:pt>
                <c:pt idx="13019">
                  <c:v>1.254514694214</c:v>
                </c:pt>
                <c:pt idx="13020">
                  <c:v>1.2546294927599999</c:v>
                </c:pt>
                <c:pt idx="13021">
                  <c:v>1.2547770738599999</c:v>
                </c:pt>
                <c:pt idx="13022">
                  <c:v>1.254862546921</c:v>
                </c:pt>
                <c:pt idx="13023">
                  <c:v>1.2549294233320001</c:v>
                </c:pt>
                <c:pt idx="13024">
                  <c:v>1.2550690174100001</c:v>
                </c:pt>
                <c:pt idx="13025">
                  <c:v>1.255138397217</c:v>
                </c:pt>
                <c:pt idx="13026">
                  <c:v>1.2552573680879999</c:v>
                </c:pt>
                <c:pt idx="13027">
                  <c:v>1.255511522293</c:v>
                </c:pt>
                <c:pt idx="13028">
                  <c:v>1.2556951045989999</c:v>
                </c:pt>
                <c:pt idx="13029">
                  <c:v>1.255886435509</c:v>
                </c:pt>
                <c:pt idx="13030">
                  <c:v>1.2560429573059999</c:v>
                </c:pt>
                <c:pt idx="13031">
                  <c:v>1.256361842155</c:v>
                </c:pt>
                <c:pt idx="13032">
                  <c:v>1.256462931633</c:v>
                </c:pt>
                <c:pt idx="13033">
                  <c:v>1.2566263675689999</c:v>
                </c:pt>
                <c:pt idx="13034">
                  <c:v>1.256692886353</c:v>
                </c:pt>
                <c:pt idx="13035">
                  <c:v>1.2568633556369999</c:v>
                </c:pt>
                <c:pt idx="13036">
                  <c:v>1.257228136063</c:v>
                </c:pt>
                <c:pt idx="13037">
                  <c:v>1.257565021515</c:v>
                </c:pt>
                <c:pt idx="13038">
                  <c:v>1.257690429688</c:v>
                </c:pt>
                <c:pt idx="13039">
                  <c:v>1.2578660249710001</c:v>
                </c:pt>
                <c:pt idx="13040">
                  <c:v>1.2581251859660001</c:v>
                </c:pt>
                <c:pt idx="13041">
                  <c:v>1.2583947181699999</c:v>
                </c:pt>
                <c:pt idx="13042">
                  <c:v>1.2585419416429999</c:v>
                </c:pt>
                <c:pt idx="13043">
                  <c:v>1.2585899829860001</c:v>
                </c:pt>
                <c:pt idx="13044">
                  <c:v>1.2586621046069999</c:v>
                </c:pt>
                <c:pt idx="13045">
                  <c:v>1.2587753534320001</c:v>
                </c:pt>
                <c:pt idx="13046">
                  <c:v>1.258826732635</c:v>
                </c:pt>
                <c:pt idx="13047">
                  <c:v>1.258910179138</c:v>
                </c:pt>
                <c:pt idx="13048">
                  <c:v>1.2590259313579999</c:v>
                </c:pt>
                <c:pt idx="13049">
                  <c:v>1.259139537811</c:v>
                </c:pt>
                <c:pt idx="13050">
                  <c:v>1.2592644691470001</c:v>
                </c:pt>
                <c:pt idx="13051">
                  <c:v>1.2594563961030001</c:v>
                </c:pt>
                <c:pt idx="13052">
                  <c:v>1.259753465652</c:v>
                </c:pt>
                <c:pt idx="13053">
                  <c:v>1.2597948312759999</c:v>
                </c:pt>
                <c:pt idx="13054">
                  <c:v>1.2598472833629999</c:v>
                </c:pt>
                <c:pt idx="13055">
                  <c:v>1.25993335247</c:v>
                </c:pt>
                <c:pt idx="13056">
                  <c:v>1.259951472282</c:v>
                </c:pt>
                <c:pt idx="13057">
                  <c:v>1.260055780411</c:v>
                </c:pt>
                <c:pt idx="13058">
                  <c:v>1.2600929737090001</c:v>
                </c:pt>
                <c:pt idx="13059">
                  <c:v>1.2602274417879999</c:v>
                </c:pt>
                <c:pt idx="13060">
                  <c:v>1.2602549791340001</c:v>
                </c:pt>
                <c:pt idx="13061">
                  <c:v>1.260359406471</c:v>
                </c:pt>
                <c:pt idx="13062">
                  <c:v>1.2603800296779999</c:v>
                </c:pt>
                <c:pt idx="13063">
                  <c:v>1.2603962421420001</c:v>
                </c:pt>
                <c:pt idx="13064">
                  <c:v>1.260502576828</c:v>
                </c:pt>
                <c:pt idx="13065">
                  <c:v>1.2605179548259999</c:v>
                </c:pt>
                <c:pt idx="13066">
                  <c:v>1.260532975197</c:v>
                </c:pt>
                <c:pt idx="13067">
                  <c:v>1.2606371641159999</c:v>
                </c:pt>
                <c:pt idx="13068">
                  <c:v>1.2606526613239999</c:v>
                </c:pt>
                <c:pt idx="13069">
                  <c:v>1.2606661319729999</c:v>
                </c:pt>
                <c:pt idx="13070">
                  <c:v>1.2607746124270001</c:v>
                </c:pt>
                <c:pt idx="13071">
                  <c:v>1.2607923746109999</c:v>
                </c:pt>
                <c:pt idx="13072">
                  <c:v>1.2608089447019999</c:v>
                </c:pt>
                <c:pt idx="13073">
                  <c:v>1.2609158754350001</c:v>
                </c:pt>
                <c:pt idx="13074">
                  <c:v>1.2609385252</c:v>
                </c:pt>
                <c:pt idx="13075">
                  <c:v>1.2609630823139999</c:v>
                </c:pt>
                <c:pt idx="13076">
                  <c:v>1.2610827684399999</c:v>
                </c:pt>
                <c:pt idx="13077">
                  <c:v>1.2611194849009999</c:v>
                </c:pt>
                <c:pt idx="13078">
                  <c:v>1.2612410783770001</c:v>
                </c:pt>
                <c:pt idx="13079">
                  <c:v>1.2612841129300001</c:v>
                </c:pt>
                <c:pt idx="13080">
                  <c:v>1.261425733566</c:v>
                </c:pt>
                <c:pt idx="13081">
                  <c:v>1.261814832687</c:v>
                </c:pt>
                <c:pt idx="13082">
                  <c:v>1.261880159378</c:v>
                </c:pt>
                <c:pt idx="13083">
                  <c:v>1.261976957321</c:v>
                </c:pt>
                <c:pt idx="13084">
                  <c:v>1.262089133263</c:v>
                </c:pt>
                <c:pt idx="13085">
                  <c:v>1.2621575593950001</c:v>
                </c:pt>
                <c:pt idx="13086">
                  <c:v>1.262327313423</c:v>
                </c:pt>
                <c:pt idx="13087">
                  <c:v>1.2624204158779999</c:v>
                </c:pt>
                <c:pt idx="13088">
                  <c:v>1.2625545263289999</c:v>
                </c:pt>
                <c:pt idx="13089">
                  <c:v>1.262629151344</c:v>
                </c:pt>
                <c:pt idx="13090">
                  <c:v>1.262689948082</c:v>
                </c:pt>
                <c:pt idx="13091">
                  <c:v>1.2628324031830001</c:v>
                </c:pt>
                <c:pt idx="13092">
                  <c:v>1.262901067734</c:v>
                </c:pt>
                <c:pt idx="13093">
                  <c:v>1.2629685401920001</c:v>
                </c:pt>
                <c:pt idx="13094">
                  <c:v>1.2631038427350001</c:v>
                </c:pt>
                <c:pt idx="13095">
                  <c:v>1.2631682157519999</c:v>
                </c:pt>
                <c:pt idx="13096">
                  <c:v>1.263245463371</c:v>
                </c:pt>
                <c:pt idx="13097">
                  <c:v>1.2633652687070001</c:v>
                </c:pt>
                <c:pt idx="13098">
                  <c:v>1.2635022401810001</c:v>
                </c:pt>
                <c:pt idx="13099">
                  <c:v>1.263612389565</c:v>
                </c:pt>
                <c:pt idx="13100">
                  <c:v>1.263662576675</c:v>
                </c:pt>
                <c:pt idx="13101">
                  <c:v>1.263807892799</c:v>
                </c:pt>
                <c:pt idx="13102">
                  <c:v>1.264088392258</c:v>
                </c:pt>
                <c:pt idx="13103">
                  <c:v>1.2642345428470001</c:v>
                </c:pt>
                <c:pt idx="13104">
                  <c:v>1.2643436193469999</c:v>
                </c:pt>
                <c:pt idx="13105">
                  <c:v>1.26438331604</c:v>
                </c:pt>
                <c:pt idx="13106">
                  <c:v>1.264461994171</c:v>
                </c:pt>
                <c:pt idx="13107">
                  <c:v>1.2644816637039999</c:v>
                </c:pt>
                <c:pt idx="13108">
                  <c:v>1.264496684074</c:v>
                </c:pt>
                <c:pt idx="13109">
                  <c:v>1.2645417451859999</c:v>
                </c:pt>
                <c:pt idx="13110">
                  <c:v>1.264517664909</c:v>
                </c:pt>
                <c:pt idx="13111">
                  <c:v>1.264518380165</c:v>
                </c:pt>
                <c:pt idx="13112">
                  <c:v>1.264501810074</c:v>
                </c:pt>
                <c:pt idx="13113">
                  <c:v>1.2644673585890001</c:v>
                </c:pt>
                <c:pt idx="13114">
                  <c:v>1.2644866704940001</c:v>
                </c:pt>
                <c:pt idx="13115">
                  <c:v>1.264488697052</c:v>
                </c:pt>
                <c:pt idx="13116">
                  <c:v>1.2644804716110001</c:v>
                </c:pt>
                <c:pt idx="13117">
                  <c:v>1.264552474022</c:v>
                </c:pt>
                <c:pt idx="13118">
                  <c:v>1.2645684480670001</c:v>
                </c:pt>
                <c:pt idx="13119">
                  <c:v>1.264448881149</c:v>
                </c:pt>
                <c:pt idx="13120">
                  <c:v>1.2641768455510001</c:v>
                </c:pt>
                <c:pt idx="13121">
                  <c:v>1.263796567917</c:v>
                </c:pt>
                <c:pt idx="13122">
                  <c:v>1.263385772705</c:v>
                </c:pt>
                <c:pt idx="13123">
                  <c:v>1.262813091278</c:v>
                </c:pt>
                <c:pt idx="13124">
                  <c:v>1.262650966644</c:v>
                </c:pt>
                <c:pt idx="13125">
                  <c:v>1.2626364231110001</c:v>
                </c:pt>
                <c:pt idx="13126">
                  <c:v>1.2626231908800001</c:v>
                </c:pt>
                <c:pt idx="13127">
                  <c:v>1.262662291527</c:v>
                </c:pt>
                <c:pt idx="13128">
                  <c:v>1.2627769708629999</c:v>
                </c:pt>
                <c:pt idx="13129">
                  <c:v>1.2629781961440001</c:v>
                </c:pt>
                <c:pt idx="13130">
                  <c:v>1.263222813606</c:v>
                </c:pt>
                <c:pt idx="13131">
                  <c:v>1.2635818719859999</c:v>
                </c:pt>
                <c:pt idx="13132">
                  <c:v>1.2637946605679999</c:v>
                </c:pt>
                <c:pt idx="13133">
                  <c:v>1.2638913393019999</c:v>
                </c:pt>
                <c:pt idx="13134">
                  <c:v>1.264206409454</c:v>
                </c:pt>
                <c:pt idx="13135">
                  <c:v>1.2642966508869999</c:v>
                </c:pt>
                <c:pt idx="13136">
                  <c:v>1.264417529106</c:v>
                </c:pt>
                <c:pt idx="13137">
                  <c:v>1.2644901275630001</c:v>
                </c:pt>
                <c:pt idx="13138">
                  <c:v>1.2646635770800001</c:v>
                </c:pt>
                <c:pt idx="13139">
                  <c:v>1.2651580572129999</c:v>
                </c:pt>
                <c:pt idx="13140">
                  <c:v>1.265613675117</c:v>
                </c:pt>
                <c:pt idx="13141">
                  <c:v>1.2661299705510001</c:v>
                </c:pt>
                <c:pt idx="13142">
                  <c:v>1.2666370868679999</c:v>
                </c:pt>
                <c:pt idx="13143">
                  <c:v>1.266827583313</c:v>
                </c:pt>
                <c:pt idx="13144">
                  <c:v>1.267161607742</c:v>
                </c:pt>
                <c:pt idx="13145">
                  <c:v>1.2673475742339999</c:v>
                </c:pt>
                <c:pt idx="13146">
                  <c:v>1.2678015232090001</c:v>
                </c:pt>
                <c:pt idx="13147">
                  <c:v>1.2678480148319999</c:v>
                </c:pt>
                <c:pt idx="13148">
                  <c:v>1.2679647207260001</c:v>
                </c:pt>
                <c:pt idx="13149">
                  <c:v>1.26802277565</c:v>
                </c:pt>
                <c:pt idx="13150">
                  <c:v>1.268077850342</c:v>
                </c:pt>
                <c:pt idx="13151">
                  <c:v>1.2681957483290001</c:v>
                </c:pt>
                <c:pt idx="13152">
                  <c:v>1.2682423591609999</c:v>
                </c:pt>
                <c:pt idx="13153">
                  <c:v>1.268300890923</c:v>
                </c:pt>
                <c:pt idx="13154">
                  <c:v>1.268393397331</c:v>
                </c:pt>
                <c:pt idx="13155">
                  <c:v>1.2684277296069999</c:v>
                </c:pt>
                <c:pt idx="13156">
                  <c:v>1.2684981822970001</c:v>
                </c:pt>
                <c:pt idx="13157">
                  <c:v>1.2685519456859999</c:v>
                </c:pt>
                <c:pt idx="13158">
                  <c:v>1.2685891389849999</c:v>
                </c:pt>
                <c:pt idx="13159">
                  <c:v>1.2686257362369999</c:v>
                </c:pt>
                <c:pt idx="13160">
                  <c:v>1.2687289714809999</c:v>
                </c:pt>
                <c:pt idx="13161">
                  <c:v>1.2687584161759999</c:v>
                </c:pt>
                <c:pt idx="13162">
                  <c:v>1.2688099145889999</c:v>
                </c:pt>
                <c:pt idx="13163">
                  <c:v>1.2688968181610001</c:v>
                </c:pt>
                <c:pt idx="13164">
                  <c:v>1.2689372301099999</c:v>
                </c:pt>
                <c:pt idx="13165">
                  <c:v>1.2690807580950001</c:v>
                </c:pt>
                <c:pt idx="13166">
                  <c:v>1.2691518068309999</c:v>
                </c:pt>
                <c:pt idx="13167">
                  <c:v>1.269380688667</c:v>
                </c:pt>
                <c:pt idx="13168">
                  <c:v>1.2695463895800001</c:v>
                </c:pt>
                <c:pt idx="13169">
                  <c:v>1.269641876221</c:v>
                </c:pt>
                <c:pt idx="13170">
                  <c:v>1.2697279453279999</c:v>
                </c:pt>
                <c:pt idx="13171">
                  <c:v>1.2697923183440001</c:v>
                </c:pt>
                <c:pt idx="13172">
                  <c:v>1.2699099779130001</c:v>
                </c:pt>
                <c:pt idx="13173">
                  <c:v>1.2699476480480001</c:v>
                </c:pt>
                <c:pt idx="13174">
                  <c:v>1.269999265671</c:v>
                </c:pt>
                <c:pt idx="13175">
                  <c:v>1.2701246738430001</c:v>
                </c:pt>
                <c:pt idx="13176">
                  <c:v>1.2701655626299999</c:v>
                </c:pt>
                <c:pt idx="13177">
                  <c:v>1.270310521126</c:v>
                </c:pt>
                <c:pt idx="13178">
                  <c:v>1.270447850227</c:v>
                </c:pt>
                <c:pt idx="13179">
                  <c:v>1.2708264589310001</c:v>
                </c:pt>
                <c:pt idx="13180">
                  <c:v>1.2710714340210001</c:v>
                </c:pt>
                <c:pt idx="13181">
                  <c:v>1.271111249924</c:v>
                </c:pt>
                <c:pt idx="13182">
                  <c:v>1.2711570262909999</c:v>
                </c:pt>
                <c:pt idx="13183">
                  <c:v>1.271230101585</c:v>
                </c:pt>
                <c:pt idx="13184">
                  <c:v>1.2713210582729999</c:v>
                </c:pt>
                <c:pt idx="13185">
                  <c:v>1.2713803052899999</c:v>
                </c:pt>
                <c:pt idx="13186">
                  <c:v>1.271429657936</c:v>
                </c:pt>
                <c:pt idx="13187">
                  <c:v>1.271477341652</c:v>
                </c:pt>
                <c:pt idx="13188">
                  <c:v>1.271528959274</c:v>
                </c:pt>
                <c:pt idx="13189">
                  <c:v>1.271617889404</c:v>
                </c:pt>
                <c:pt idx="13190">
                  <c:v>1.271740913391</c:v>
                </c:pt>
                <c:pt idx="13191">
                  <c:v>1.2718281745910001</c:v>
                </c:pt>
                <c:pt idx="13192">
                  <c:v>1.271968126297</c:v>
                </c:pt>
                <c:pt idx="13193">
                  <c:v>1.2721064090730001</c:v>
                </c:pt>
                <c:pt idx="13194">
                  <c:v>1.272384285927</c:v>
                </c:pt>
                <c:pt idx="13195">
                  <c:v>1.2725992202759999</c:v>
                </c:pt>
                <c:pt idx="13196">
                  <c:v>1.2727054357530001</c:v>
                </c:pt>
                <c:pt idx="13197">
                  <c:v>1.272859334946</c:v>
                </c:pt>
                <c:pt idx="13198">
                  <c:v>1.272959709167</c:v>
                </c:pt>
                <c:pt idx="13199">
                  <c:v>1.2734048366549999</c:v>
                </c:pt>
                <c:pt idx="13200">
                  <c:v>1.2736281156539999</c:v>
                </c:pt>
                <c:pt idx="13201">
                  <c:v>1.273760914803</c:v>
                </c:pt>
                <c:pt idx="13202">
                  <c:v>1.2738102674480001</c:v>
                </c:pt>
                <c:pt idx="13203">
                  <c:v>1.2739096879959999</c:v>
                </c:pt>
                <c:pt idx="13204">
                  <c:v>1.2739543914789999</c:v>
                </c:pt>
                <c:pt idx="13205">
                  <c:v>1.2740473747250001</c:v>
                </c:pt>
                <c:pt idx="13206">
                  <c:v>1.2741400003429999</c:v>
                </c:pt>
                <c:pt idx="13207">
                  <c:v>1.274285078049</c:v>
                </c:pt>
                <c:pt idx="13208">
                  <c:v>1.2743333578110001</c:v>
                </c:pt>
                <c:pt idx="13209">
                  <c:v>1.274460196495</c:v>
                </c:pt>
                <c:pt idx="13210">
                  <c:v>1.2745190858840001</c:v>
                </c:pt>
                <c:pt idx="13211">
                  <c:v>1.2746546268459999</c:v>
                </c:pt>
                <c:pt idx="13212">
                  <c:v>1.2747128009799999</c:v>
                </c:pt>
                <c:pt idx="13213">
                  <c:v>1.2748208045959999</c:v>
                </c:pt>
                <c:pt idx="13214">
                  <c:v>1.274883031845</c:v>
                </c:pt>
                <c:pt idx="13215">
                  <c:v>1.2752698659899999</c:v>
                </c:pt>
                <c:pt idx="13216">
                  <c:v>1.2755217552189999</c:v>
                </c:pt>
                <c:pt idx="13217">
                  <c:v>1.2759332656860001</c:v>
                </c:pt>
                <c:pt idx="13218">
                  <c:v>1.276199698448</c:v>
                </c:pt>
                <c:pt idx="13219">
                  <c:v>1.276543498039</c:v>
                </c:pt>
                <c:pt idx="13220">
                  <c:v>1.276783823967</c:v>
                </c:pt>
                <c:pt idx="13221">
                  <c:v>1.2771881818769999</c:v>
                </c:pt>
                <c:pt idx="13222">
                  <c:v>1.27758538723</c:v>
                </c:pt>
                <c:pt idx="13223">
                  <c:v>1.2779284715649999</c:v>
                </c:pt>
                <c:pt idx="13224">
                  <c:v>1.278255820274</c:v>
                </c:pt>
                <c:pt idx="13225">
                  <c:v>1.2785881757740001</c:v>
                </c:pt>
                <c:pt idx="13226">
                  <c:v>1.2787473201749999</c:v>
                </c:pt>
                <c:pt idx="13227">
                  <c:v>1.2790032625200001</c:v>
                </c:pt>
                <c:pt idx="13228">
                  <c:v>1.2791645526890001</c:v>
                </c:pt>
                <c:pt idx="13229">
                  <c:v>1.2792754173280001</c:v>
                </c:pt>
                <c:pt idx="13230">
                  <c:v>1.279328942299</c:v>
                </c:pt>
                <c:pt idx="13231">
                  <c:v>1.2794107198719999</c:v>
                </c:pt>
                <c:pt idx="13232">
                  <c:v>1.279467105865</c:v>
                </c:pt>
                <c:pt idx="13233">
                  <c:v>1.2794969081880001</c:v>
                </c:pt>
                <c:pt idx="13234">
                  <c:v>1.279595851898</c:v>
                </c:pt>
                <c:pt idx="13235">
                  <c:v>1.279661417007</c:v>
                </c:pt>
                <c:pt idx="13236">
                  <c:v>1.27978849411</c:v>
                </c:pt>
                <c:pt idx="13237">
                  <c:v>1.2798937559129999</c:v>
                </c:pt>
                <c:pt idx="13238">
                  <c:v>1.2802616357800001</c:v>
                </c:pt>
                <c:pt idx="13239">
                  <c:v>1.280653476715</c:v>
                </c:pt>
                <c:pt idx="13240">
                  <c:v>1.2807996273040001</c:v>
                </c:pt>
                <c:pt idx="13241">
                  <c:v>1.2808791398999999</c:v>
                </c:pt>
                <c:pt idx="13242">
                  <c:v>1.280959844589</c:v>
                </c:pt>
                <c:pt idx="13243">
                  <c:v>1.281101107597</c:v>
                </c:pt>
                <c:pt idx="13244">
                  <c:v>1.28118288517</c:v>
                </c:pt>
                <c:pt idx="13245">
                  <c:v>1.2812705039979999</c:v>
                </c:pt>
                <c:pt idx="13246">
                  <c:v>1.281419873238</c:v>
                </c:pt>
                <c:pt idx="13247">
                  <c:v>1.281612873077</c:v>
                </c:pt>
                <c:pt idx="13248">
                  <c:v>1.281682252884</c:v>
                </c:pt>
                <c:pt idx="13249">
                  <c:v>1.281844496727</c:v>
                </c:pt>
                <c:pt idx="13250">
                  <c:v>1.2819167375560001</c:v>
                </c:pt>
                <c:pt idx="13251">
                  <c:v>1.282033801079</c:v>
                </c:pt>
                <c:pt idx="13252">
                  <c:v>1.2823718786239999</c:v>
                </c:pt>
                <c:pt idx="13253">
                  <c:v>1.2825109958650001</c:v>
                </c:pt>
                <c:pt idx="13254">
                  <c:v>1.282588481903</c:v>
                </c:pt>
                <c:pt idx="13255">
                  <c:v>1.2827754020690001</c:v>
                </c:pt>
                <c:pt idx="13256">
                  <c:v>1.2829829454420001</c:v>
                </c:pt>
                <c:pt idx="13257">
                  <c:v>1.283188462257</c:v>
                </c:pt>
                <c:pt idx="13258">
                  <c:v>1.283529877663</c:v>
                </c:pt>
                <c:pt idx="13259">
                  <c:v>1.2838284969330001</c:v>
                </c:pt>
                <c:pt idx="13260">
                  <c:v>1.2839475870129999</c:v>
                </c:pt>
                <c:pt idx="13261">
                  <c:v>1.2839847803119999</c:v>
                </c:pt>
                <c:pt idx="13262">
                  <c:v>1.2840920686720001</c:v>
                </c:pt>
                <c:pt idx="13263">
                  <c:v>1.2841097116469999</c:v>
                </c:pt>
                <c:pt idx="13264">
                  <c:v>1.284143090248</c:v>
                </c:pt>
                <c:pt idx="13265">
                  <c:v>1.284232020378</c:v>
                </c:pt>
                <c:pt idx="13266">
                  <c:v>1.284250497818</c:v>
                </c:pt>
                <c:pt idx="13267">
                  <c:v>1.284299731255</c:v>
                </c:pt>
                <c:pt idx="13268">
                  <c:v>1.284376978874</c:v>
                </c:pt>
                <c:pt idx="13269">
                  <c:v>1.2843927145</c:v>
                </c:pt>
                <c:pt idx="13270">
                  <c:v>1.284452557564</c:v>
                </c:pt>
                <c:pt idx="13271">
                  <c:v>1.28451192379</c:v>
                </c:pt>
                <c:pt idx="13272">
                  <c:v>1.284532904625</c:v>
                </c:pt>
                <c:pt idx="13273">
                  <c:v>1.2846449613569999</c:v>
                </c:pt>
                <c:pt idx="13274">
                  <c:v>1.284694075584</c:v>
                </c:pt>
                <c:pt idx="13275">
                  <c:v>1.2850344181060001</c:v>
                </c:pt>
                <c:pt idx="13276">
                  <c:v>1.285144925117</c:v>
                </c:pt>
                <c:pt idx="13277">
                  <c:v>1.2852050065989999</c:v>
                </c:pt>
                <c:pt idx="13278">
                  <c:v>1.2853212356570001</c:v>
                </c:pt>
                <c:pt idx="13279">
                  <c:v>1.285378575325</c:v>
                </c:pt>
                <c:pt idx="13280">
                  <c:v>1.285573840141</c:v>
                </c:pt>
                <c:pt idx="13281">
                  <c:v>1.28574848175</c:v>
                </c:pt>
                <c:pt idx="13282">
                  <c:v>1.2861148118970001</c:v>
                </c:pt>
                <c:pt idx="13283">
                  <c:v>1.2864871025089999</c:v>
                </c:pt>
                <c:pt idx="13284">
                  <c:v>1.2866922616959999</c:v>
                </c:pt>
                <c:pt idx="13285">
                  <c:v>1.2867617607120001</c:v>
                </c:pt>
                <c:pt idx="13286">
                  <c:v>1.286841750145</c:v>
                </c:pt>
                <c:pt idx="13287">
                  <c:v>1.2869240045549999</c:v>
                </c:pt>
                <c:pt idx="13288">
                  <c:v>1.2869765758509999</c:v>
                </c:pt>
                <c:pt idx="13289">
                  <c:v>1.287049174309</c:v>
                </c:pt>
                <c:pt idx="13290">
                  <c:v>1.2870875597</c:v>
                </c:pt>
                <c:pt idx="13291">
                  <c:v>1.2871518135069999</c:v>
                </c:pt>
                <c:pt idx="13292">
                  <c:v>1.2872290611270001</c:v>
                </c:pt>
                <c:pt idx="13293">
                  <c:v>1.2872728109360001</c:v>
                </c:pt>
                <c:pt idx="13294">
                  <c:v>1.287346482277</c:v>
                </c:pt>
                <c:pt idx="13295">
                  <c:v>1.2874673604969999</c:v>
                </c:pt>
                <c:pt idx="13296">
                  <c:v>1.2875651121139999</c:v>
                </c:pt>
                <c:pt idx="13297">
                  <c:v>1.2876323461529999</c:v>
                </c:pt>
                <c:pt idx="13298">
                  <c:v>1.2877620458600001</c:v>
                </c:pt>
                <c:pt idx="13299">
                  <c:v>1.2878454923630001</c:v>
                </c:pt>
                <c:pt idx="13300">
                  <c:v>1.287883758545</c:v>
                </c:pt>
                <c:pt idx="13301">
                  <c:v>1.2879226207729999</c:v>
                </c:pt>
                <c:pt idx="13302">
                  <c:v>1.2879964113239999</c:v>
                </c:pt>
                <c:pt idx="13303">
                  <c:v>1.2880775928499999</c:v>
                </c:pt>
                <c:pt idx="13304">
                  <c:v>1.288122415543</c:v>
                </c:pt>
                <c:pt idx="13305">
                  <c:v>1.288165211678</c:v>
                </c:pt>
                <c:pt idx="13306">
                  <c:v>1.2882049083710001</c:v>
                </c:pt>
                <c:pt idx="13307">
                  <c:v>1.2882529497149999</c:v>
                </c:pt>
                <c:pt idx="13308">
                  <c:v>1.288338661194</c:v>
                </c:pt>
                <c:pt idx="13309">
                  <c:v>1.2884413003920001</c:v>
                </c:pt>
                <c:pt idx="13310">
                  <c:v>1.288505554199</c:v>
                </c:pt>
                <c:pt idx="13311">
                  <c:v>1.28869831562</c:v>
                </c:pt>
                <c:pt idx="13312">
                  <c:v>1.288887262344</c:v>
                </c:pt>
                <c:pt idx="13313">
                  <c:v>1.289081811905</c:v>
                </c:pt>
                <c:pt idx="13314">
                  <c:v>1.289114713669</c:v>
                </c:pt>
                <c:pt idx="13315">
                  <c:v>1.2892190217970001</c:v>
                </c:pt>
                <c:pt idx="13316">
                  <c:v>1.289228081703</c:v>
                </c:pt>
                <c:pt idx="13317">
                  <c:v>1.289315342903</c:v>
                </c:pt>
                <c:pt idx="13318">
                  <c:v>1.289353609085</c:v>
                </c:pt>
                <c:pt idx="13319">
                  <c:v>1.289364099503</c:v>
                </c:pt>
                <c:pt idx="13320">
                  <c:v>1.289457440376</c:v>
                </c:pt>
                <c:pt idx="13321">
                  <c:v>1.2894895076749999</c:v>
                </c:pt>
                <c:pt idx="13322">
                  <c:v>1.2895073890690001</c:v>
                </c:pt>
                <c:pt idx="13323">
                  <c:v>1.2896132469179999</c:v>
                </c:pt>
                <c:pt idx="13324">
                  <c:v>1.289630055428</c:v>
                </c:pt>
                <c:pt idx="13325">
                  <c:v>1.289739131927</c:v>
                </c:pt>
                <c:pt idx="13326">
                  <c:v>1.2897586822510001</c:v>
                </c:pt>
                <c:pt idx="13327">
                  <c:v>1.2897944450379999</c:v>
                </c:pt>
                <c:pt idx="13328">
                  <c:v>1.2899023294450001</c:v>
                </c:pt>
                <c:pt idx="13329">
                  <c:v>1.2899289131160001</c:v>
                </c:pt>
                <c:pt idx="13330">
                  <c:v>1.290046215057</c:v>
                </c:pt>
                <c:pt idx="13331">
                  <c:v>1.290144443512</c:v>
                </c:pt>
                <c:pt idx="13332">
                  <c:v>1.290462851524</c:v>
                </c:pt>
                <c:pt idx="13333">
                  <c:v>1.2906290292739999</c:v>
                </c:pt>
                <c:pt idx="13334">
                  <c:v>1.2908077239989999</c:v>
                </c:pt>
                <c:pt idx="13335">
                  <c:v>1.290895581245</c:v>
                </c:pt>
                <c:pt idx="13336">
                  <c:v>1.291070342064</c:v>
                </c:pt>
                <c:pt idx="13337">
                  <c:v>1.291262149811</c:v>
                </c:pt>
                <c:pt idx="13338">
                  <c:v>1.2915199995040001</c:v>
                </c:pt>
                <c:pt idx="13339">
                  <c:v>1.2918426990509999</c:v>
                </c:pt>
                <c:pt idx="13340">
                  <c:v>1.2918746471410001</c:v>
                </c:pt>
                <c:pt idx="13341">
                  <c:v>1.2919856309890001</c:v>
                </c:pt>
                <c:pt idx="13342">
                  <c:v>1.29202735424</c:v>
                </c:pt>
                <c:pt idx="13343">
                  <c:v>1.2921196222310001</c:v>
                </c:pt>
                <c:pt idx="13344">
                  <c:v>1.2921382188799999</c:v>
                </c:pt>
                <c:pt idx="13345">
                  <c:v>1.292171597481</c:v>
                </c:pt>
                <c:pt idx="13346">
                  <c:v>1.292257189751</c:v>
                </c:pt>
                <c:pt idx="13347">
                  <c:v>1.2922759056090001</c:v>
                </c:pt>
                <c:pt idx="13348">
                  <c:v>1.2923254966740001</c:v>
                </c:pt>
                <c:pt idx="13349">
                  <c:v>1.2923883199690001</c:v>
                </c:pt>
                <c:pt idx="13350">
                  <c:v>1.2924128770829999</c:v>
                </c:pt>
                <c:pt idx="13351">
                  <c:v>1.2924836874009999</c:v>
                </c:pt>
                <c:pt idx="13352">
                  <c:v>1.292530298233</c:v>
                </c:pt>
                <c:pt idx="13353">
                  <c:v>1.2926541566850001</c:v>
                </c:pt>
                <c:pt idx="13354">
                  <c:v>1.2927358150479999</c:v>
                </c:pt>
                <c:pt idx="13355">
                  <c:v>1.2929362058639999</c:v>
                </c:pt>
                <c:pt idx="13356">
                  <c:v>1.293069839478</c:v>
                </c:pt>
                <c:pt idx="13357">
                  <c:v>1.2931873798369999</c:v>
                </c:pt>
                <c:pt idx="13358">
                  <c:v>1.2932709455489999</c:v>
                </c:pt>
                <c:pt idx="13359">
                  <c:v>1.2935410737990001</c:v>
                </c:pt>
                <c:pt idx="13360">
                  <c:v>1.29384958744</c:v>
                </c:pt>
                <c:pt idx="13361">
                  <c:v>1.293974757195</c:v>
                </c:pt>
                <c:pt idx="13362">
                  <c:v>1.2941491603849999</c:v>
                </c:pt>
                <c:pt idx="13363">
                  <c:v>1.294493794441</c:v>
                </c:pt>
                <c:pt idx="13364">
                  <c:v>1.2945944070819999</c:v>
                </c:pt>
                <c:pt idx="13365">
                  <c:v>1.2946797609330001</c:v>
                </c:pt>
                <c:pt idx="13366">
                  <c:v>1.2947608232500001</c:v>
                </c:pt>
                <c:pt idx="13367">
                  <c:v>1.2948386669159999</c:v>
                </c:pt>
                <c:pt idx="13368">
                  <c:v>1.2948745489119999</c:v>
                </c:pt>
                <c:pt idx="13369">
                  <c:v>1.2949883937840001</c:v>
                </c:pt>
                <c:pt idx="13370">
                  <c:v>1.2950948476790001</c:v>
                </c:pt>
                <c:pt idx="13371">
                  <c:v>1.295130968094</c:v>
                </c:pt>
                <c:pt idx="13372">
                  <c:v>1.29516851902</c:v>
                </c:pt>
                <c:pt idx="13373">
                  <c:v>1.295301675797</c:v>
                </c:pt>
                <c:pt idx="13374">
                  <c:v>1.295395493507</c:v>
                </c:pt>
                <c:pt idx="13375">
                  <c:v>1.2954666614529999</c:v>
                </c:pt>
                <c:pt idx="13376">
                  <c:v>1.2956031560900001</c:v>
                </c:pt>
                <c:pt idx="13377">
                  <c:v>1.295682311058</c:v>
                </c:pt>
                <c:pt idx="13378">
                  <c:v>1.295747876167</c:v>
                </c:pt>
                <c:pt idx="13379">
                  <c:v>1.295875787735</c:v>
                </c:pt>
                <c:pt idx="13380">
                  <c:v>1.295957922935</c:v>
                </c:pt>
                <c:pt idx="13381">
                  <c:v>1.296311616898</c:v>
                </c:pt>
                <c:pt idx="13382">
                  <c:v>1.2966516017909999</c:v>
                </c:pt>
                <c:pt idx="13383">
                  <c:v>1.2967888116840001</c:v>
                </c:pt>
                <c:pt idx="13384">
                  <c:v>1.2968536615370001</c:v>
                </c:pt>
                <c:pt idx="13385">
                  <c:v>1.296974420547</c:v>
                </c:pt>
                <c:pt idx="13386">
                  <c:v>1.2970629930499999</c:v>
                </c:pt>
                <c:pt idx="13387">
                  <c:v>1.297162652016</c:v>
                </c:pt>
                <c:pt idx="13388">
                  <c:v>1.297506332397</c:v>
                </c:pt>
                <c:pt idx="13389">
                  <c:v>1.297709465027</c:v>
                </c:pt>
                <c:pt idx="13390">
                  <c:v>1.297835946083</c:v>
                </c:pt>
                <c:pt idx="13391">
                  <c:v>1.2978563308719999</c:v>
                </c:pt>
                <c:pt idx="13392">
                  <c:v>1.2978924512859999</c:v>
                </c:pt>
                <c:pt idx="13393">
                  <c:v>1.297991752625</c:v>
                </c:pt>
                <c:pt idx="13394">
                  <c:v>1.298009395599</c:v>
                </c:pt>
                <c:pt idx="13395">
                  <c:v>1.298053741455</c:v>
                </c:pt>
                <c:pt idx="13396">
                  <c:v>1.2981441020969999</c:v>
                </c:pt>
                <c:pt idx="13397">
                  <c:v>1.2981650829319999</c:v>
                </c:pt>
                <c:pt idx="13398">
                  <c:v>1.298222184181</c:v>
                </c:pt>
                <c:pt idx="13399">
                  <c:v>1.298307776451</c:v>
                </c:pt>
                <c:pt idx="13400">
                  <c:v>1.298395633698</c:v>
                </c:pt>
                <c:pt idx="13401">
                  <c:v>1.298465490341</c:v>
                </c:pt>
                <c:pt idx="13402">
                  <c:v>1.2988392114639999</c:v>
                </c:pt>
                <c:pt idx="13403">
                  <c:v>1.2989268302920001</c:v>
                </c:pt>
                <c:pt idx="13404">
                  <c:v>1.2991217374799999</c:v>
                </c:pt>
                <c:pt idx="13405">
                  <c:v>1.2992907762529999</c:v>
                </c:pt>
                <c:pt idx="13406">
                  <c:v>1.2994694709779999</c:v>
                </c:pt>
                <c:pt idx="13407">
                  <c:v>1.299556016922</c:v>
                </c:pt>
                <c:pt idx="13408">
                  <c:v>1.2997097969060001</c:v>
                </c:pt>
                <c:pt idx="13409">
                  <c:v>1.2998009920119999</c:v>
                </c:pt>
                <c:pt idx="13410">
                  <c:v>1.2998845577239999</c:v>
                </c:pt>
                <c:pt idx="13411">
                  <c:v>1.2999674081799999</c:v>
                </c:pt>
                <c:pt idx="13412">
                  <c:v>1.3000220060350001</c:v>
                </c:pt>
                <c:pt idx="13413">
                  <c:v>1.3000860214229999</c:v>
                </c:pt>
                <c:pt idx="13414">
                  <c:v>1.3001468181610001</c:v>
                </c:pt>
                <c:pt idx="13415">
                  <c:v>1.30022752285</c:v>
                </c:pt>
                <c:pt idx="13416">
                  <c:v>1.3003405332569999</c:v>
                </c:pt>
                <c:pt idx="13417">
                  <c:v>1.3004305362699999</c:v>
                </c:pt>
                <c:pt idx="13418">
                  <c:v>1.3004983663559999</c:v>
                </c:pt>
                <c:pt idx="13419">
                  <c:v>1.3005706071850001</c:v>
                </c:pt>
                <c:pt idx="13420">
                  <c:v>1.3006311655039999</c:v>
                </c:pt>
                <c:pt idx="13421">
                  <c:v>1.3007178306580001</c:v>
                </c:pt>
                <c:pt idx="13422">
                  <c:v>1.300822377205</c:v>
                </c:pt>
                <c:pt idx="13423">
                  <c:v>1.300878047943</c:v>
                </c:pt>
                <c:pt idx="13424">
                  <c:v>1.300928473473</c:v>
                </c:pt>
                <c:pt idx="13425">
                  <c:v>1.300973892212</c:v>
                </c:pt>
                <c:pt idx="13426">
                  <c:v>1.3010214567180001</c:v>
                </c:pt>
                <c:pt idx="13427">
                  <c:v>1.3011037111279999</c:v>
                </c:pt>
                <c:pt idx="13428">
                  <c:v>1.3011828660960001</c:v>
                </c:pt>
                <c:pt idx="13429">
                  <c:v>1.301219820976</c:v>
                </c:pt>
                <c:pt idx="13430">
                  <c:v>1.301255702972</c:v>
                </c:pt>
                <c:pt idx="13431">
                  <c:v>1.3012870550160001</c:v>
                </c:pt>
                <c:pt idx="13432">
                  <c:v>1.3014050722120001</c:v>
                </c:pt>
                <c:pt idx="13433">
                  <c:v>1.3014930486680001</c:v>
                </c:pt>
                <c:pt idx="13434">
                  <c:v>1.3015525341030001</c:v>
                </c:pt>
                <c:pt idx="13435">
                  <c:v>1.3016824722289999</c:v>
                </c:pt>
                <c:pt idx="13436">
                  <c:v>1.3017461299899999</c:v>
                </c:pt>
                <c:pt idx="13437">
                  <c:v>1.3017979860310001</c:v>
                </c:pt>
                <c:pt idx="13438">
                  <c:v>1.3019194602969999</c:v>
                </c:pt>
                <c:pt idx="13439">
                  <c:v>1.3020050525669999</c:v>
                </c:pt>
                <c:pt idx="13440">
                  <c:v>1.302292346954</c:v>
                </c:pt>
                <c:pt idx="13441">
                  <c:v>1.302564382553</c:v>
                </c:pt>
                <c:pt idx="13442">
                  <c:v>1.302796244621</c:v>
                </c:pt>
                <c:pt idx="13443">
                  <c:v>1.3029066324230001</c:v>
                </c:pt>
                <c:pt idx="13444">
                  <c:v>1.3030033111570001</c:v>
                </c:pt>
                <c:pt idx="13445">
                  <c:v>1.303049325943</c:v>
                </c:pt>
                <c:pt idx="13446">
                  <c:v>1.3031123876570001</c:v>
                </c:pt>
                <c:pt idx="13447">
                  <c:v>1.303129076958</c:v>
                </c:pt>
                <c:pt idx="13448">
                  <c:v>1.303188562393</c:v>
                </c:pt>
                <c:pt idx="13449">
                  <c:v>1.303220868111</c:v>
                </c:pt>
                <c:pt idx="13450">
                  <c:v>1.303240895271</c:v>
                </c:pt>
                <c:pt idx="13451">
                  <c:v>1.3033120632170001</c:v>
                </c:pt>
                <c:pt idx="13452">
                  <c:v>1.3033328056339999</c:v>
                </c:pt>
                <c:pt idx="13453">
                  <c:v>1.303346514702</c:v>
                </c:pt>
                <c:pt idx="13454">
                  <c:v>1.30343568325</c:v>
                </c:pt>
                <c:pt idx="13455">
                  <c:v>1.303456306458</c:v>
                </c:pt>
                <c:pt idx="13456">
                  <c:v>1.3035279512410001</c:v>
                </c:pt>
                <c:pt idx="13457">
                  <c:v>1.30356824398</c:v>
                </c:pt>
                <c:pt idx="13458">
                  <c:v>1.303587079048</c:v>
                </c:pt>
                <c:pt idx="13459">
                  <c:v>1.303678750992</c:v>
                </c:pt>
                <c:pt idx="13460">
                  <c:v>1.30370926857</c:v>
                </c:pt>
                <c:pt idx="13461">
                  <c:v>1.303826093674</c:v>
                </c:pt>
                <c:pt idx="13462">
                  <c:v>1.3040157556530001</c:v>
                </c:pt>
                <c:pt idx="13463">
                  <c:v>1.3040668964390001</c:v>
                </c:pt>
                <c:pt idx="13464">
                  <c:v>1.3041439056399999</c:v>
                </c:pt>
                <c:pt idx="13465">
                  <c:v>1.304274201393</c:v>
                </c:pt>
                <c:pt idx="13466">
                  <c:v>1.3046301603320001</c:v>
                </c:pt>
                <c:pt idx="13467">
                  <c:v>1.3049428462979999</c:v>
                </c:pt>
                <c:pt idx="13468">
                  <c:v>1.305250763893</c:v>
                </c:pt>
                <c:pt idx="13469">
                  <c:v>1.3055868148800001</c:v>
                </c:pt>
                <c:pt idx="13470">
                  <c:v>1.30572104454</c:v>
                </c:pt>
                <c:pt idx="13471">
                  <c:v>1.305780887604</c:v>
                </c:pt>
                <c:pt idx="13472">
                  <c:v>1.305838704109</c:v>
                </c:pt>
                <c:pt idx="13473">
                  <c:v>1.306167006493</c:v>
                </c:pt>
                <c:pt idx="13474">
                  <c:v>1.3063255548479999</c:v>
                </c:pt>
                <c:pt idx="13475">
                  <c:v>1.3064597845079999</c:v>
                </c:pt>
                <c:pt idx="13476">
                  <c:v>1.306613445282</c:v>
                </c:pt>
                <c:pt idx="13477">
                  <c:v>1.306808829308</c:v>
                </c:pt>
                <c:pt idx="13478">
                  <c:v>1.3071230649950001</c:v>
                </c:pt>
                <c:pt idx="13479">
                  <c:v>1.3072447776789999</c:v>
                </c:pt>
                <c:pt idx="13480">
                  <c:v>1.3073134422299999</c:v>
                </c:pt>
                <c:pt idx="13481">
                  <c:v>1.3074139356609999</c:v>
                </c:pt>
                <c:pt idx="13482">
                  <c:v>1.307475209236</c:v>
                </c:pt>
                <c:pt idx="13483">
                  <c:v>1.307592749596</c:v>
                </c:pt>
                <c:pt idx="13484">
                  <c:v>1.307655572891</c:v>
                </c:pt>
                <c:pt idx="13485">
                  <c:v>1.3077738285060001</c:v>
                </c:pt>
                <c:pt idx="13486">
                  <c:v>1.30782699585</c:v>
                </c:pt>
                <c:pt idx="13487">
                  <c:v>1.3079614639279999</c:v>
                </c:pt>
                <c:pt idx="13488">
                  <c:v>1.30830180645</c:v>
                </c:pt>
                <c:pt idx="13489">
                  <c:v>1.308434128761</c:v>
                </c:pt>
                <c:pt idx="13490">
                  <c:v>1.3085106611249999</c:v>
                </c:pt>
                <c:pt idx="13491">
                  <c:v>1.3086378574369999</c:v>
                </c:pt>
                <c:pt idx="13492">
                  <c:v>1.3086729049679999</c:v>
                </c:pt>
                <c:pt idx="13493">
                  <c:v>1.30876994133</c:v>
                </c:pt>
                <c:pt idx="13494">
                  <c:v>1.308838844299</c:v>
                </c:pt>
                <c:pt idx="13495">
                  <c:v>1.309170246124</c:v>
                </c:pt>
                <c:pt idx="13496">
                  <c:v>1.30924487114</c:v>
                </c:pt>
                <c:pt idx="13497">
                  <c:v>1.3093614578249999</c:v>
                </c:pt>
                <c:pt idx="13498">
                  <c:v>1.3094458580020001</c:v>
                </c:pt>
                <c:pt idx="13499">
                  <c:v>1.309601545334</c:v>
                </c:pt>
                <c:pt idx="13500">
                  <c:v>1.3096597194670001</c:v>
                </c:pt>
                <c:pt idx="13501">
                  <c:v>1.309776186943</c:v>
                </c:pt>
                <c:pt idx="13502">
                  <c:v>1.309829473495</c:v>
                </c:pt>
                <c:pt idx="13503">
                  <c:v>1.309864997864</c:v>
                </c:pt>
                <c:pt idx="13504">
                  <c:v>1.3099038600920001</c:v>
                </c:pt>
                <c:pt idx="13505">
                  <c:v>1.309944391251</c:v>
                </c:pt>
                <c:pt idx="13506">
                  <c:v>1.3100057840349999</c:v>
                </c:pt>
                <c:pt idx="13507">
                  <c:v>1.3100910186770001</c:v>
                </c:pt>
                <c:pt idx="13508">
                  <c:v>1.31013739109</c:v>
                </c:pt>
                <c:pt idx="13509">
                  <c:v>1.310178875923</c:v>
                </c:pt>
                <c:pt idx="13510">
                  <c:v>1.3102540969850001</c:v>
                </c:pt>
                <c:pt idx="13511">
                  <c:v>1.310397148132</c:v>
                </c:pt>
                <c:pt idx="13512">
                  <c:v>1.3104600906370001</c:v>
                </c:pt>
                <c:pt idx="13513">
                  <c:v>1.3105273246769999</c:v>
                </c:pt>
                <c:pt idx="13514">
                  <c:v>1.310666918755</c:v>
                </c:pt>
                <c:pt idx="13515">
                  <c:v>1.3110074996950001</c:v>
                </c:pt>
                <c:pt idx="13516">
                  <c:v>1.3111516237259999</c:v>
                </c:pt>
                <c:pt idx="13517">
                  <c:v>1.3112641572949999</c:v>
                </c:pt>
                <c:pt idx="13518">
                  <c:v>1.3113646507259999</c:v>
                </c:pt>
                <c:pt idx="13519">
                  <c:v>1.3114795684809999</c:v>
                </c:pt>
                <c:pt idx="13520">
                  <c:v>1.3115183115010001</c:v>
                </c:pt>
                <c:pt idx="13521">
                  <c:v>1.311646461487</c:v>
                </c:pt>
                <c:pt idx="13522">
                  <c:v>1.3117781877520001</c:v>
                </c:pt>
                <c:pt idx="13523">
                  <c:v>1.3118289709090001</c:v>
                </c:pt>
                <c:pt idx="13524">
                  <c:v>1.3119451999659999</c:v>
                </c:pt>
                <c:pt idx="13525">
                  <c:v>1.3119840621950001</c:v>
                </c:pt>
                <c:pt idx="13526">
                  <c:v>1.312091946602</c:v>
                </c:pt>
                <c:pt idx="13527">
                  <c:v>1.3121865987779999</c:v>
                </c:pt>
                <c:pt idx="13528">
                  <c:v>1.312243700027</c:v>
                </c:pt>
                <c:pt idx="13529">
                  <c:v>1.3123008012770001</c:v>
                </c:pt>
                <c:pt idx="13530">
                  <c:v>1.3123991489410001</c:v>
                </c:pt>
                <c:pt idx="13531">
                  <c:v>1.3125385046010001</c:v>
                </c:pt>
                <c:pt idx="13532">
                  <c:v>1.3126150369639999</c:v>
                </c:pt>
                <c:pt idx="13533">
                  <c:v>1.3127056360239999</c:v>
                </c:pt>
                <c:pt idx="13534">
                  <c:v>1.312754392624</c:v>
                </c:pt>
                <c:pt idx="13535">
                  <c:v>1.3128684759139999</c:v>
                </c:pt>
                <c:pt idx="13536">
                  <c:v>1.3129225969310001</c:v>
                </c:pt>
                <c:pt idx="13537">
                  <c:v>1.3130359649659999</c:v>
                </c:pt>
                <c:pt idx="13538">
                  <c:v>1.3132251501079999</c:v>
                </c:pt>
                <c:pt idx="13539">
                  <c:v>1.313578605652</c:v>
                </c:pt>
                <c:pt idx="13540">
                  <c:v>1.313681483269</c:v>
                </c:pt>
                <c:pt idx="13541">
                  <c:v>1.3137760162350001</c:v>
                </c:pt>
                <c:pt idx="13542">
                  <c:v>1.3138647079470001</c:v>
                </c:pt>
                <c:pt idx="13543">
                  <c:v>1.3141812086110001</c:v>
                </c:pt>
                <c:pt idx="13544">
                  <c:v>1.314329862595</c:v>
                </c:pt>
                <c:pt idx="13545">
                  <c:v>1.314698934555</c:v>
                </c:pt>
                <c:pt idx="13546">
                  <c:v>1.314888358116</c:v>
                </c:pt>
                <c:pt idx="13547">
                  <c:v>1.314959526062</c:v>
                </c:pt>
                <c:pt idx="13548">
                  <c:v>1.3150789737699999</c:v>
                </c:pt>
                <c:pt idx="13549">
                  <c:v>1.3151484727859999</c:v>
                </c:pt>
                <c:pt idx="13550">
                  <c:v>1.3153010606769999</c:v>
                </c:pt>
                <c:pt idx="13551">
                  <c:v>1.3156706094740001</c:v>
                </c:pt>
                <c:pt idx="13552">
                  <c:v>1.31587600708</c:v>
                </c:pt>
                <c:pt idx="13553">
                  <c:v>1.3162366151810001</c:v>
                </c:pt>
                <c:pt idx="13554">
                  <c:v>1.316529393196</c:v>
                </c:pt>
                <c:pt idx="13555">
                  <c:v>1.316592931747</c:v>
                </c:pt>
                <c:pt idx="13556">
                  <c:v>1.316680788994</c:v>
                </c:pt>
                <c:pt idx="13557">
                  <c:v>1.3167710304260001</c:v>
                </c:pt>
                <c:pt idx="13558">
                  <c:v>1.316821932793</c:v>
                </c:pt>
                <c:pt idx="13559">
                  <c:v>1.316863298416</c:v>
                </c:pt>
                <c:pt idx="13560">
                  <c:v>1.316904187202</c:v>
                </c:pt>
                <c:pt idx="13561">
                  <c:v>1.3169487714770001</c:v>
                </c:pt>
                <c:pt idx="13562">
                  <c:v>1.317019939423</c:v>
                </c:pt>
                <c:pt idx="13563">
                  <c:v>1.3171100616460001</c:v>
                </c:pt>
                <c:pt idx="13564">
                  <c:v>1.3171561956410001</c:v>
                </c:pt>
                <c:pt idx="13565">
                  <c:v>1.3171950578689999</c:v>
                </c:pt>
                <c:pt idx="13566">
                  <c:v>1.3172358274460001</c:v>
                </c:pt>
                <c:pt idx="13567">
                  <c:v>1.3172804117200001</c:v>
                </c:pt>
                <c:pt idx="13568">
                  <c:v>1.3173642158509999</c:v>
                </c:pt>
                <c:pt idx="13569">
                  <c:v>1.3174487352369999</c:v>
                </c:pt>
                <c:pt idx="13570">
                  <c:v>1.3174941539759999</c:v>
                </c:pt>
                <c:pt idx="13571">
                  <c:v>1.3175305128100001</c:v>
                </c:pt>
                <c:pt idx="13572">
                  <c:v>1.317566037178</c:v>
                </c:pt>
                <c:pt idx="13573">
                  <c:v>1.3176065683360001</c:v>
                </c:pt>
                <c:pt idx="13574">
                  <c:v>1.31769156456</c:v>
                </c:pt>
                <c:pt idx="13575">
                  <c:v>1.3177942037579999</c:v>
                </c:pt>
                <c:pt idx="13576">
                  <c:v>1.317852973938</c:v>
                </c:pt>
                <c:pt idx="13577">
                  <c:v>1.317971467972</c:v>
                </c:pt>
                <c:pt idx="13578">
                  <c:v>1.3180491924290001</c:v>
                </c:pt>
                <c:pt idx="13579">
                  <c:v>1.318098068237</c:v>
                </c:pt>
                <c:pt idx="13580">
                  <c:v>1.3182535171509999</c:v>
                </c:pt>
                <c:pt idx="13581">
                  <c:v>1.3185428380969999</c:v>
                </c:pt>
                <c:pt idx="13582">
                  <c:v>1.318629622459</c:v>
                </c:pt>
                <c:pt idx="13583">
                  <c:v>1.318744778633</c:v>
                </c:pt>
                <c:pt idx="13584">
                  <c:v>1.3187843561170001</c:v>
                </c:pt>
                <c:pt idx="13585">
                  <c:v>1.3188700675959999</c:v>
                </c:pt>
                <c:pt idx="13586">
                  <c:v>1.3189316987990001</c:v>
                </c:pt>
                <c:pt idx="13587">
                  <c:v>1.318992376328</c:v>
                </c:pt>
                <c:pt idx="13588">
                  <c:v>1.319032430649</c:v>
                </c:pt>
                <c:pt idx="13589">
                  <c:v>1.319114327431</c:v>
                </c:pt>
                <c:pt idx="13590">
                  <c:v>1.319128274918</c:v>
                </c:pt>
                <c:pt idx="13591">
                  <c:v>1.3191610574720001</c:v>
                </c:pt>
                <c:pt idx="13592">
                  <c:v>1.319237589836</c:v>
                </c:pt>
                <c:pt idx="13593">
                  <c:v>1.3192511796949999</c:v>
                </c:pt>
                <c:pt idx="13594">
                  <c:v>1.3193067312240001</c:v>
                </c:pt>
                <c:pt idx="13595">
                  <c:v>1.3193782567979999</c:v>
                </c:pt>
                <c:pt idx="13596">
                  <c:v>1.319464921951</c:v>
                </c:pt>
                <c:pt idx="13597">
                  <c:v>1.319526910782</c:v>
                </c:pt>
                <c:pt idx="13598">
                  <c:v>1.3196285963059999</c:v>
                </c:pt>
                <c:pt idx="13599">
                  <c:v>1.3196798563000001</c:v>
                </c:pt>
                <c:pt idx="13600">
                  <c:v>1.319796919823</c:v>
                </c:pt>
                <c:pt idx="13601">
                  <c:v>1.3198449611659999</c:v>
                </c:pt>
                <c:pt idx="13602">
                  <c:v>1.319965362549</c:v>
                </c:pt>
                <c:pt idx="13603">
                  <c:v>1.32000887394</c:v>
                </c:pt>
                <c:pt idx="13604">
                  <c:v>1.320121407509</c:v>
                </c:pt>
                <c:pt idx="13605">
                  <c:v>1.3201612234119999</c:v>
                </c:pt>
                <c:pt idx="13606">
                  <c:v>1.320253133774</c:v>
                </c:pt>
                <c:pt idx="13607">
                  <c:v>1.3202972412109999</c:v>
                </c:pt>
                <c:pt idx="13608">
                  <c:v>1.320661187172</c:v>
                </c:pt>
                <c:pt idx="13609">
                  <c:v>1.3207191228870001</c:v>
                </c:pt>
                <c:pt idx="13610">
                  <c:v>1.320811271667</c:v>
                </c:pt>
                <c:pt idx="13611">
                  <c:v>1.321161031723</c:v>
                </c:pt>
                <c:pt idx="13612">
                  <c:v>1.3215346336360001</c:v>
                </c:pt>
                <c:pt idx="13613">
                  <c:v>1.3216935396189999</c:v>
                </c:pt>
                <c:pt idx="13614">
                  <c:v>1.321790575981</c:v>
                </c:pt>
                <c:pt idx="13615">
                  <c:v>1.3218554258349999</c:v>
                </c:pt>
                <c:pt idx="13616">
                  <c:v>1.322206258774</c:v>
                </c:pt>
                <c:pt idx="13617">
                  <c:v>1.3224171400069999</c:v>
                </c:pt>
                <c:pt idx="13618">
                  <c:v>1.322780013084</c:v>
                </c:pt>
                <c:pt idx="13619">
                  <c:v>1.3229203224179999</c:v>
                </c:pt>
                <c:pt idx="13620">
                  <c:v>1.3230217695240001</c:v>
                </c:pt>
                <c:pt idx="13621">
                  <c:v>1.323115706444</c:v>
                </c:pt>
                <c:pt idx="13622">
                  <c:v>1.323243141174</c:v>
                </c:pt>
                <c:pt idx="13623">
                  <c:v>1.323361635208</c:v>
                </c:pt>
                <c:pt idx="13624">
                  <c:v>1.3236873149870001</c:v>
                </c:pt>
                <c:pt idx="13625">
                  <c:v>1.3239306211470001</c:v>
                </c:pt>
                <c:pt idx="13626">
                  <c:v>1.3240654468540001</c:v>
                </c:pt>
                <c:pt idx="13627">
                  <c:v>1.324183821678</c:v>
                </c:pt>
                <c:pt idx="13628">
                  <c:v>1.324237942696</c:v>
                </c:pt>
                <c:pt idx="13629">
                  <c:v>1.3243672847750001</c:v>
                </c:pt>
                <c:pt idx="13630">
                  <c:v>1.32441842556</c:v>
                </c:pt>
                <c:pt idx="13631">
                  <c:v>1.3244961500170001</c:v>
                </c:pt>
                <c:pt idx="13632">
                  <c:v>1.324537754059</c:v>
                </c:pt>
                <c:pt idx="13633">
                  <c:v>1.324645280838</c:v>
                </c:pt>
                <c:pt idx="13634">
                  <c:v>1.324695587158</c:v>
                </c:pt>
                <c:pt idx="13635">
                  <c:v>1.324830055237</c:v>
                </c:pt>
                <c:pt idx="13636">
                  <c:v>1.325140476227</c:v>
                </c:pt>
                <c:pt idx="13637">
                  <c:v>1.325474619865</c:v>
                </c:pt>
                <c:pt idx="13638">
                  <c:v>1.325783967972</c:v>
                </c:pt>
                <c:pt idx="13639">
                  <c:v>1.3260763883590001</c:v>
                </c:pt>
                <c:pt idx="13640">
                  <c:v>1.326140403748</c:v>
                </c:pt>
                <c:pt idx="13641">
                  <c:v>1.3261978626249999</c:v>
                </c:pt>
                <c:pt idx="13642">
                  <c:v>1.326315760612</c:v>
                </c:pt>
                <c:pt idx="13643">
                  <c:v>1.326412558556</c:v>
                </c:pt>
                <c:pt idx="13644">
                  <c:v>1.326565742493</c:v>
                </c:pt>
                <c:pt idx="13645">
                  <c:v>1.3267292976380001</c:v>
                </c:pt>
                <c:pt idx="13646">
                  <c:v>1.3268377780909999</c:v>
                </c:pt>
                <c:pt idx="13647">
                  <c:v>1.326971530914</c:v>
                </c:pt>
                <c:pt idx="13648">
                  <c:v>1.3270556926729999</c:v>
                </c:pt>
                <c:pt idx="13649">
                  <c:v>1.3273727893830001</c:v>
                </c:pt>
                <c:pt idx="13650">
                  <c:v>1.3275412321090001</c:v>
                </c:pt>
                <c:pt idx="13651">
                  <c:v>1.327638268471</c:v>
                </c:pt>
                <c:pt idx="13652">
                  <c:v>1.3277730941770001</c:v>
                </c:pt>
                <c:pt idx="13653">
                  <c:v>1.327853679657</c:v>
                </c:pt>
                <c:pt idx="13654">
                  <c:v>1.328145980835</c:v>
                </c:pt>
                <c:pt idx="13655">
                  <c:v>1.32819890976</c:v>
                </c:pt>
                <c:pt idx="13656">
                  <c:v>1.328303694725</c:v>
                </c:pt>
                <c:pt idx="13657">
                  <c:v>1.3283275365830001</c:v>
                </c:pt>
                <c:pt idx="13658">
                  <c:v>1.3284140825270001</c:v>
                </c:pt>
                <c:pt idx="13659">
                  <c:v>1.3284480571749999</c:v>
                </c:pt>
                <c:pt idx="13660">
                  <c:v>1.328525900841</c:v>
                </c:pt>
                <c:pt idx="13661">
                  <c:v>1.3285753726959999</c:v>
                </c:pt>
                <c:pt idx="13662">
                  <c:v>1.3286322355269999</c:v>
                </c:pt>
                <c:pt idx="13663">
                  <c:v>1.3287385702129999</c:v>
                </c:pt>
                <c:pt idx="13664">
                  <c:v>1.328867793083</c:v>
                </c:pt>
                <c:pt idx="13665">
                  <c:v>1.328991770744</c:v>
                </c:pt>
                <c:pt idx="13666">
                  <c:v>1.3290470838549999</c:v>
                </c:pt>
                <c:pt idx="13667">
                  <c:v>1.329178214073</c:v>
                </c:pt>
                <c:pt idx="13668">
                  <c:v>1.3292468786239999</c:v>
                </c:pt>
                <c:pt idx="13669">
                  <c:v>1.329352021217</c:v>
                </c:pt>
                <c:pt idx="13670">
                  <c:v>1.329439163208</c:v>
                </c:pt>
                <c:pt idx="13671">
                  <c:v>1.329525113106</c:v>
                </c:pt>
                <c:pt idx="13672">
                  <c:v>1.329628944397</c:v>
                </c:pt>
                <c:pt idx="13673">
                  <c:v>1.329698204994</c:v>
                </c:pt>
                <c:pt idx="13674">
                  <c:v>1.3297455310820001</c:v>
                </c:pt>
                <c:pt idx="13675">
                  <c:v>1.3298375606540001</c:v>
                </c:pt>
                <c:pt idx="13676">
                  <c:v>1.329913377762</c:v>
                </c:pt>
                <c:pt idx="13677">
                  <c:v>1.3300145864490001</c:v>
                </c:pt>
                <c:pt idx="13678">
                  <c:v>1.3303740024570001</c:v>
                </c:pt>
                <c:pt idx="13679">
                  <c:v>1.3305521011350001</c:v>
                </c:pt>
                <c:pt idx="13680">
                  <c:v>1.330623865128</c:v>
                </c:pt>
                <c:pt idx="13681">
                  <c:v>1.330731272697</c:v>
                </c:pt>
                <c:pt idx="13682">
                  <c:v>1.33077287674</c:v>
                </c:pt>
                <c:pt idx="13683">
                  <c:v>1.3311293125150001</c:v>
                </c:pt>
                <c:pt idx="13684">
                  <c:v>1.331488847733</c:v>
                </c:pt>
                <c:pt idx="13685">
                  <c:v>1.3316830396649999</c:v>
                </c:pt>
                <c:pt idx="13686">
                  <c:v>1.331774711609</c:v>
                </c:pt>
                <c:pt idx="13687">
                  <c:v>1.3319495916370001</c:v>
                </c:pt>
                <c:pt idx="13688">
                  <c:v>1.3323258161539999</c:v>
                </c:pt>
                <c:pt idx="13689">
                  <c:v>1.3325383663179999</c:v>
                </c:pt>
                <c:pt idx="13690">
                  <c:v>1.332699656487</c:v>
                </c:pt>
                <c:pt idx="13691">
                  <c:v>1.3329308032989999</c:v>
                </c:pt>
                <c:pt idx="13692">
                  <c:v>1.333068728447</c:v>
                </c:pt>
                <c:pt idx="13693">
                  <c:v>1.3333903551099999</c:v>
                </c:pt>
                <c:pt idx="13694">
                  <c:v>1.3337156772609999</c:v>
                </c:pt>
                <c:pt idx="13695">
                  <c:v>1.334044575691</c:v>
                </c:pt>
                <c:pt idx="13696">
                  <c:v>1.3343786001210001</c:v>
                </c:pt>
                <c:pt idx="13697">
                  <c:v>1.334443807602</c:v>
                </c:pt>
                <c:pt idx="13698">
                  <c:v>1.334554553032</c:v>
                </c:pt>
                <c:pt idx="13699">
                  <c:v>1.3345870971680001</c:v>
                </c:pt>
                <c:pt idx="13700">
                  <c:v>1.3346230983730001</c:v>
                </c:pt>
                <c:pt idx="13701">
                  <c:v>1.3347042799</c:v>
                </c:pt>
                <c:pt idx="13702">
                  <c:v>1.3347352743150001</c:v>
                </c:pt>
                <c:pt idx="13703">
                  <c:v>1.3347896337509999</c:v>
                </c:pt>
                <c:pt idx="13704">
                  <c:v>1.334851145744</c:v>
                </c:pt>
                <c:pt idx="13705">
                  <c:v>1.334883332253</c:v>
                </c:pt>
                <c:pt idx="13706">
                  <c:v>1.334955573082</c:v>
                </c:pt>
                <c:pt idx="13707">
                  <c:v>1.3349946737289999</c:v>
                </c:pt>
                <c:pt idx="13708">
                  <c:v>1.3350276947019999</c:v>
                </c:pt>
                <c:pt idx="13709">
                  <c:v>1.3351281881329999</c:v>
                </c:pt>
                <c:pt idx="13710">
                  <c:v>1.335198879242</c:v>
                </c:pt>
                <c:pt idx="13711">
                  <c:v>1.335327148438</c:v>
                </c:pt>
                <c:pt idx="13712">
                  <c:v>1.335676074028</c:v>
                </c:pt>
                <c:pt idx="13713">
                  <c:v>1.335927248001</c:v>
                </c:pt>
                <c:pt idx="13714">
                  <c:v>1.336251378059</c:v>
                </c:pt>
                <c:pt idx="13715">
                  <c:v>1.3365885019299999</c:v>
                </c:pt>
                <c:pt idx="13716">
                  <c:v>1.3367758989330001</c:v>
                </c:pt>
                <c:pt idx="13717">
                  <c:v>1.33689904213</c:v>
                </c:pt>
                <c:pt idx="13718">
                  <c:v>1.3369572162629999</c:v>
                </c:pt>
                <c:pt idx="13719">
                  <c:v>1.3370506763459999</c:v>
                </c:pt>
                <c:pt idx="13720">
                  <c:v>1.337081670761</c:v>
                </c:pt>
                <c:pt idx="13721">
                  <c:v>1.337187051773</c:v>
                </c:pt>
                <c:pt idx="13722">
                  <c:v>1.3372670412059999</c:v>
                </c:pt>
                <c:pt idx="13723">
                  <c:v>1.3376294374469999</c:v>
                </c:pt>
                <c:pt idx="13724">
                  <c:v>1.3377758264540001</c:v>
                </c:pt>
                <c:pt idx="13725">
                  <c:v>1.33781504631</c:v>
                </c:pt>
                <c:pt idx="13726">
                  <c:v>1.337859153748</c:v>
                </c:pt>
                <c:pt idx="13727">
                  <c:v>1.3379049301149999</c:v>
                </c:pt>
                <c:pt idx="13728">
                  <c:v>1.3379703760149999</c:v>
                </c:pt>
                <c:pt idx="13729">
                  <c:v>1.338054656982</c:v>
                </c:pt>
                <c:pt idx="13730">
                  <c:v>1.338109493256</c:v>
                </c:pt>
                <c:pt idx="13731">
                  <c:v>1.338163495064</c:v>
                </c:pt>
                <c:pt idx="13732">
                  <c:v>1.338217496872</c:v>
                </c:pt>
                <c:pt idx="13733">
                  <c:v>1.3382732868189999</c:v>
                </c:pt>
                <c:pt idx="13734">
                  <c:v>1.338364720345</c:v>
                </c:pt>
                <c:pt idx="13735">
                  <c:v>1.3384274244309999</c:v>
                </c:pt>
                <c:pt idx="13736">
                  <c:v>1.338474035263</c:v>
                </c:pt>
                <c:pt idx="13737">
                  <c:v>1.338562846184</c:v>
                </c:pt>
                <c:pt idx="13738">
                  <c:v>1.3386931419370001</c:v>
                </c:pt>
                <c:pt idx="13739">
                  <c:v>1.338763237</c:v>
                </c:pt>
                <c:pt idx="13740">
                  <c:v>1.338944792747</c:v>
                </c:pt>
                <c:pt idx="13741">
                  <c:v>1.339027643204</c:v>
                </c:pt>
                <c:pt idx="13742">
                  <c:v>1.339184641838</c:v>
                </c:pt>
                <c:pt idx="13743">
                  <c:v>1.3392513990399999</c:v>
                </c:pt>
                <c:pt idx="13744">
                  <c:v>1.339368700981</c:v>
                </c:pt>
                <c:pt idx="13745">
                  <c:v>1.339459061623</c:v>
                </c:pt>
                <c:pt idx="13746">
                  <c:v>1.3395352363590001</c:v>
                </c:pt>
                <c:pt idx="13747">
                  <c:v>1.3396630287169999</c:v>
                </c:pt>
                <c:pt idx="13748">
                  <c:v>1.3397372961039999</c:v>
                </c:pt>
                <c:pt idx="13749">
                  <c:v>1.339811563492</c:v>
                </c:pt>
                <c:pt idx="13750">
                  <c:v>1.3400448560710001</c:v>
                </c:pt>
                <c:pt idx="13751">
                  <c:v>1.3402618169780001</c:v>
                </c:pt>
                <c:pt idx="13752">
                  <c:v>1.3403140306470001</c:v>
                </c:pt>
                <c:pt idx="13753">
                  <c:v>1.3404058217999999</c:v>
                </c:pt>
                <c:pt idx="13754">
                  <c:v>1.340467214584</c:v>
                </c:pt>
                <c:pt idx="13755">
                  <c:v>1.340531587601</c:v>
                </c:pt>
                <c:pt idx="13756">
                  <c:v>1.3405798673630001</c:v>
                </c:pt>
                <c:pt idx="13757">
                  <c:v>1.340669631958</c:v>
                </c:pt>
                <c:pt idx="13758">
                  <c:v>1.340704321861</c:v>
                </c:pt>
                <c:pt idx="13759">
                  <c:v>1.3407822847369999</c:v>
                </c:pt>
                <c:pt idx="13760">
                  <c:v>1.3408163785930001</c:v>
                </c:pt>
                <c:pt idx="13761">
                  <c:v>1.340881347656</c:v>
                </c:pt>
                <c:pt idx="13762">
                  <c:v>1.3409112691880001</c:v>
                </c:pt>
                <c:pt idx="13763">
                  <c:v>1.340992927551</c:v>
                </c:pt>
                <c:pt idx="13764">
                  <c:v>1.3410483598709999</c:v>
                </c:pt>
                <c:pt idx="13765">
                  <c:v>1.3410987854</c:v>
                </c:pt>
                <c:pt idx="13766">
                  <c:v>1.3411474227910001</c:v>
                </c:pt>
                <c:pt idx="13767">
                  <c:v>1.3411773443220001</c:v>
                </c:pt>
                <c:pt idx="13768">
                  <c:v>1.3412427902220001</c:v>
                </c:pt>
                <c:pt idx="13769">
                  <c:v>1.341277122498</c:v>
                </c:pt>
                <c:pt idx="13770">
                  <c:v>1.341310977936</c:v>
                </c:pt>
                <c:pt idx="13771">
                  <c:v>1.3413854837420001</c:v>
                </c:pt>
                <c:pt idx="13772">
                  <c:v>1.341420054436</c:v>
                </c:pt>
                <c:pt idx="13773">
                  <c:v>1.341471672058</c:v>
                </c:pt>
                <c:pt idx="13774">
                  <c:v>1.341551065445</c:v>
                </c:pt>
                <c:pt idx="13775">
                  <c:v>1.341653943062</c:v>
                </c:pt>
                <c:pt idx="13776">
                  <c:v>1.3417423963549999</c:v>
                </c:pt>
                <c:pt idx="13777">
                  <c:v>1.341867685318</c:v>
                </c:pt>
                <c:pt idx="13778">
                  <c:v>1.342000961304</c:v>
                </c:pt>
                <c:pt idx="13779">
                  <c:v>1.342375040054</c:v>
                </c:pt>
                <c:pt idx="13780">
                  <c:v>1.342470765114</c:v>
                </c:pt>
                <c:pt idx="13781">
                  <c:v>1.3426544666289999</c:v>
                </c:pt>
                <c:pt idx="13782">
                  <c:v>1.3430318832399999</c:v>
                </c:pt>
                <c:pt idx="13783">
                  <c:v>1.343278884888</c:v>
                </c:pt>
                <c:pt idx="13784">
                  <c:v>1.343618988991</c:v>
                </c:pt>
                <c:pt idx="13785">
                  <c:v>1.3438875675199999</c:v>
                </c:pt>
                <c:pt idx="13786">
                  <c:v>1.3441879749300001</c:v>
                </c:pt>
                <c:pt idx="13787">
                  <c:v>1.3443783521649999</c:v>
                </c:pt>
                <c:pt idx="13788">
                  <c:v>1.34452688694</c:v>
                </c:pt>
                <c:pt idx="13789">
                  <c:v>1.3448710441589999</c:v>
                </c:pt>
                <c:pt idx="13790">
                  <c:v>1.3452162742610001</c:v>
                </c:pt>
                <c:pt idx="13791">
                  <c:v>1.3454670906070001</c:v>
                </c:pt>
                <c:pt idx="13792">
                  <c:v>1.345826387405</c:v>
                </c:pt>
                <c:pt idx="13793">
                  <c:v>1.345963597298</c:v>
                </c:pt>
                <c:pt idx="13794">
                  <c:v>1.346117138863</c:v>
                </c:pt>
                <c:pt idx="13795">
                  <c:v>1.3463584184649999</c:v>
                </c:pt>
                <c:pt idx="13796">
                  <c:v>1.3464981317519999</c:v>
                </c:pt>
                <c:pt idx="13797">
                  <c:v>1.3465695381160001</c:v>
                </c:pt>
                <c:pt idx="13798">
                  <c:v>1.3466391563419999</c:v>
                </c:pt>
                <c:pt idx="13799">
                  <c:v>1.3467675447459999</c:v>
                </c:pt>
                <c:pt idx="13800">
                  <c:v>1.3468440771100001</c:v>
                </c:pt>
                <c:pt idx="13801">
                  <c:v>1.346933245659</c:v>
                </c:pt>
                <c:pt idx="13802">
                  <c:v>1.347059607506</c:v>
                </c:pt>
                <c:pt idx="13803">
                  <c:v>1.3471300601959999</c:v>
                </c:pt>
                <c:pt idx="13804">
                  <c:v>1.3472223281860001</c:v>
                </c:pt>
                <c:pt idx="13805">
                  <c:v>1.347591519356</c:v>
                </c:pt>
                <c:pt idx="13806">
                  <c:v>1.3477431535719999</c:v>
                </c:pt>
                <c:pt idx="13807">
                  <c:v>1.3478360176090001</c:v>
                </c:pt>
                <c:pt idx="13808">
                  <c:v>1.347868442535</c:v>
                </c:pt>
                <c:pt idx="13809">
                  <c:v>1.3479164838790001</c:v>
                </c:pt>
                <c:pt idx="13810">
                  <c:v>1.347979784012</c:v>
                </c:pt>
                <c:pt idx="13811">
                  <c:v>1.348008513451</c:v>
                </c:pt>
                <c:pt idx="13812">
                  <c:v>1.348074913025</c:v>
                </c:pt>
                <c:pt idx="13813">
                  <c:v>1.348134994507</c:v>
                </c:pt>
                <c:pt idx="13814">
                  <c:v>1.3484801054</c:v>
                </c:pt>
                <c:pt idx="13815">
                  <c:v>1.3487962484360001</c:v>
                </c:pt>
                <c:pt idx="13816">
                  <c:v>1.3488470315929999</c:v>
                </c:pt>
                <c:pt idx="13817">
                  <c:v>1.348961472511</c:v>
                </c:pt>
                <c:pt idx="13818">
                  <c:v>1.3490223884579999</c:v>
                </c:pt>
                <c:pt idx="13819">
                  <c:v>1.3492236137389999</c:v>
                </c:pt>
                <c:pt idx="13820">
                  <c:v>1.3494204282760001</c:v>
                </c:pt>
                <c:pt idx="13821">
                  <c:v>1.34946346283</c:v>
                </c:pt>
                <c:pt idx="13822">
                  <c:v>1.3495460748670001</c:v>
                </c:pt>
                <c:pt idx="13823">
                  <c:v>1.3496129512790001</c:v>
                </c:pt>
                <c:pt idx="13824">
                  <c:v>1.3496515750889999</c:v>
                </c:pt>
                <c:pt idx="13825">
                  <c:v>1.349724650383</c:v>
                </c:pt>
                <c:pt idx="13826">
                  <c:v>1.3497805595400001</c:v>
                </c:pt>
                <c:pt idx="13827">
                  <c:v>1.3498103618620001</c:v>
                </c:pt>
                <c:pt idx="13828">
                  <c:v>1.3498750925059999</c:v>
                </c:pt>
                <c:pt idx="13829">
                  <c:v>1.3499985933300001</c:v>
                </c:pt>
                <c:pt idx="13830">
                  <c:v>1.350083708763</c:v>
                </c:pt>
                <c:pt idx="13831">
                  <c:v>1.3501479625699999</c:v>
                </c:pt>
                <c:pt idx="13832">
                  <c:v>1.3501843214039999</c:v>
                </c:pt>
                <c:pt idx="13833">
                  <c:v>1.3502228260039999</c:v>
                </c:pt>
                <c:pt idx="13834">
                  <c:v>1.3502900600429999</c:v>
                </c:pt>
                <c:pt idx="13835">
                  <c:v>1.35034430027</c:v>
                </c:pt>
                <c:pt idx="13836">
                  <c:v>1.3503835201259999</c:v>
                </c:pt>
                <c:pt idx="13837">
                  <c:v>1.350460410118</c:v>
                </c:pt>
                <c:pt idx="13838">
                  <c:v>1.3505622148509999</c:v>
                </c:pt>
                <c:pt idx="13839">
                  <c:v>1.350905179977</c:v>
                </c:pt>
                <c:pt idx="13840">
                  <c:v>1.351128220558</c:v>
                </c:pt>
                <c:pt idx="13841">
                  <c:v>1.351234674454</c:v>
                </c:pt>
                <c:pt idx="13842">
                  <c:v>1.3512070178990001</c:v>
                </c:pt>
                <c:pt idx="13843">
                  <c:v>1.3508191108700001</c:v>
                </c:pt>
                <c:pt idx="13844">
                  <c:v>1.350258231163</c:v>
                </c:pt>
                <c:pt idx="13845">
                  <c:v>1.3502577543259999</c:v>
                </c:pt>
                <c:pt idx="13846">
                  <c:v>1.3503023385999999</c:v>
                </c:pt>
                <c:pt idx="13847">
                  <c:v>1.350337386131</c:v>
                </c:pt>
                <c:pt idx="13848">
                  <c:v>1.3503569364550001</c:v>
                </c:pt>
                <c:pt idx="13849">
                  <c:v>1.350429058075</c:v>
                </c:pt>
                <c:pt idx="13850">
                  <c:v>1.3504511117939999</c:v>
                </c:pt>
                <c:pt idx="13851">
                  <c:v>1.350468158722</c:v>
                </c:pt>
                <c:pt idx="13852">
                  <c:v>1.3505462408069999</c:v>
                </c:pt>
                <c:pt idx="13853">
                  <c:v>1.3505661487580001</c:v>
                </c:pt>
                <c:pt idx="13854">
                  <c:v>1.3506063222889999</c:v>
                </c:pt>
                <c:pt idx="13855">
                  <c:v>1.35068821907</c:v>
                </c:pt>
                <c:pt idx="13856">
                  <c:v>1.3507597446440001</c:v>
                </c:pt>
                <c:pt idx="13857">
                  <c:v>1.3508926630019999</c:v>
                </c:pt>
                <c:pt idx="13858">
                  <c:v>1.351061105728</c:v>
                </c:pt>
                <c:pt idx="13859">
                  <c:v>1.3514471054079999</c:v>
                </c:pt>
                <c:pt idx="13860">
                  <c:v>1.3516579866409999</c:v>
                </c:pt>
                <c:pt idx="13861">
                  <c:v>1.3519464731219999</c:v>
                </c:pt>
                <c:pt idx="13862">
                  <c:v>1.3522087335590001</c:v>
                </c:pt>
                <c:pt idx="13863">
                  <c:v>1.352532744408</c:v>
                </c:pt>
                <c:pt idx="13864">
                  <c:v>1.352807402611</c:v>
                </c:pt>
                <c:pt idx="13865">
                  <c:v>1.352993369102</c:v>
                </c:pt>
                <c:pt idx="13866">
                  <c:v>1.353084802628</c:v>
                </c:pt>
                <c:pt idx="13867">
                  <c:v>1.353184223175</c:v>
                </c:pt>
                <c:pt idx="13868">
                  <c:v>1.353334188461</c:v>
                </c:pt>
                <c:pt idx="13869">
                  <c:v>1.3534549474719999</c:v>
                </c:pt>
                <c:pt idx="13870">
                  <c:v>1.353844165802</c:v>
                </c:pt>
                <c:pt idx="13871">
                  <c:v>1.3539317846300001</c:v>
                </c:pt>
                <c:pt idx="13872">
                  <c:v>1.35402905941</c:v>
                </c:pt>
                <c:pt idx="13873">
                  <c:v>1.3540767431259999</c:v>
                </c:pt>
                <c:pt idx="13874">
                  <c:v>1.3541580438609999</c:v>
                </c:pt>
                <c:pt idx="13875">
                  <c:v>1.354250431061</c:v>
                </c:pt>
                <c:pt idx="13876">
                  <c:v>1.3543037176129999</c:v>
                </c:pt>
                <c:pt idx="13877">
                  <c:v>1.3543925285339999</c:v>
                </c:pt>
                <c:pt idx="13878">
                  <c:v>1.354439735413</c:v>
                </c:pt>
                <c:pt idx="13879">
                  <c:v>1.35451567173</c:v>
                </c:pt>
                <c:pt idx="13880">
                  <c:v>1.3545792102809999</c:v>
                </c:pt>
                <c:pt idx="13881">
                  <c:v>1.354624867439</c:v>
                </c:pt>
                <c:pt idx="13882">
                  <c:v>1.354742407799</c:v>
                </c:pt>
                <c:pt idx="13883">
                  <c:v>1.354786992073</c:v>
                </c:pt>
                <c:pt idx="13884">
                  <c:v>1.3549197912219999</c:v>
                </c:pt>
                <c:pt idx="13885">
                  <c:v>1.3553323745729999</c:v>
                </c:pt>
                <c:pt idx="13886">
                  <c:v>1.355718374252</c:v>
                </c:pt>
                <c:pt idx="13887">
                  <c:v>1.356150507927</c:v>
                </c:pt>
                <c:pt idx="13888">
                  <c:v>1.3563531637190001</c:v>
                </c:pt>
                <c:pt idx="13889">
                  <c:v>1.3564649820329999</c:v>
                </c:pt>
                <c:pt idx="13890">
                  <c:v>1.356592059135</c:v>
                </c:pt>
                <c:pt idx="13891">
                  <c:v>1.3566975593570001</c:v>
                </c:pt>
                <c:pt idx="13892">
                  <c:v>1.356781721115</c:v>
                </c:pt>
                <c:pt idx="13893">
                  <c:v>1.356924057007</c:v>
                </c:pt>
                <c:pt idx="13894">
                  <c:v>1.3570017814640001</c:v>
                </c:pt>
                <c:pt idx="13895">
                  <c:v>1.357147336006</c:v>
                </c:pt>
                <c:pt idx="13896">
                  <c:v>1.3575323820109999</c:v>
                </c:pt>
                <c:pt idx="13897">
                  <c:v>1.357679247856</c:v>
                </c:pt>
                <c:pt idx="13898">
                  <c:v>1.3577957153319999</c:v>
                </c:pt>
                <c:pt idx="13899">
                  <c:v>1.357863306999</c:v>
                </c:pt>
                <c:pt idx="13900">
                  <c:v>1.357975721359</c:v>
                </c:pt>
                <c:pt idx="13901">
                  <c:v>1.3580468893049999</c:v>
                </c:pt>
                <c:pt idx="13902">
                  <c:v>1.3581928014760001</c:v>
                </c:pt>
                <c:pt idx="13903">
                  <c:v>1.3585636615750001</c:v>
                </c:pt>
                <c:pt idx="13904">
                  <c:v>1.358744740486</c:v>
                </c:pt>
                <c:pt idx="13905">
                  <c:v>1.358932137489</c:v>
                </c:pt>
                <c:pt idx="13906">
                  <c:v>1.359203219414</c:v>
                </c:pt>
                <c:pt idx="13907">
                  <c:v>1.359344601631</c:v>
                </c:pt>
                <c:pt idx="13908">
                  <c:v>1.359440565109</c:v>
                </c:pt>
                <c:pt idx="13909">
                  <c:v>1.3596901893619999</c:v>
                </c:pt>
                <c:pt idx="13910">
                  <c:v>1.3598372936250001</c:v>
                </c:pt>
                <c:pt idx="13911">
                  <c:v>1.359922409058</c:v>
                </c:pt>
                <c:pt idx="13912">
                  <c:v>1.3600368499760001</c:v>
                </c:pt>
                <c:pt idx="13913">
                  <c:v>1.360112667084</c:v>
                </c:pt>
                <c:pt idx="13914">
                  <c:v>1.3602559566500001</c:v>
                </c:pt>
                <c:pt idx="13915">
                  <c:v>1.3604888916019999</c:v>
                </c:pt>
                <c:pt idx="13916">
                  <c:v>1.3605366945270001</c:v>
                </c:pt>
                <c:pt idx="13917">
                  <c:v>1.360646486282</c:v>
                </c:pt>
                <c:pt idx="13918">
                  <c:v>1.3606946468350001</c:v>
                </c:pt>
                <c:pt idx="13919">
                  <c:v>1.360775232315</c:v>
                </c:pt>
                <c:pt idx="13920">
                  <c:v>1.3608411550520001</c:v>
                </c:pt>
                <c:pt idx="13921">
                  <c:v>1.3609219789510001</c:v>
                </c:pt>
                <c:pt idx="13922">
                  <c:v>1.3609672784810001</c:v>
                </c:pt>
                <c:pt idx="13923">
                  <c:v>1.3610121011730001</c:v>
                </c:pt>
                <c:pt idx="13924">
                  <c:v>1.361148476601</c:v>
                </c:pt>
                <c:pt idx="13925">
                  <c:v>1.3612848520280001</c:v>
                </c:pt>
                <c:pt idx="13926">
                  <c:v>1.3613610267639999</c:v>
                </c:pt>
                <c:pt idx="13927">
                  <c:v>1.361479878426</c:v>
                </c:pt>
                <c:pt idx="13928">
                  <c:v>1.3615813255310001</c:v>
                </c:pt>
                <c:pt idx="13929">
                  <c:v>1.361805081367</c:v>
                </c:pt>
                <c:pt idx="13930">
                  <c:v>1.3621500730510001</c:v>
                </c:pt>
                <c:pt idx="13931">
                  <c:v>1.3623166084289999</c:v>
                </c:pt>
                <c:pt idx="13932">
                  <c:v>1.362496495247</c:v>
                </c:pt>
                <c:pt idx="13933">
                  <c:v>1.362616896629</c:v>
                </c:pt>
                <c:pt idx="13934">
                  <c:v>1.362723469734</c:v>
                </c:pt>
                <c:pt idx="13935">
                  <c:v>1.3628002405170001</c:v>
                </c:pt>
                <c:pt idx="13936">
                  <c:v>1.3628449439999999</c:v>
                </c:pt>
                <c:pt idx="13937">
                  <c:v>1.3629282712940001</c:v>
                </c:pt>
                <c:pt idx="13938">
                  <c:v>1.3631012439729999</c:v>
                </c:pt>
                <c:pt idx="13939">
                  <c:v>1.363598585129</c:v>
                </c:pt>
                <c:pt idx="13940">
                  <c:v>1.3641726970670001</c:v>
                </c:pt>
                <c:pt idx="13941">
                  <c:v>1.364803552628</c:v>
                </c:pt>
                <c:pt idx="13942">
                  <c:v>1.365486979485</c:v>
                </c:pt>
                <c:pt idx="13943">
                  <c:v>1.366223335266</c:v>
                </c:pt>
                <c:pt idx="13944">
                  <c:v>1.366945147514</c:v>
                </c:pt>
                <c:pt idx="13945">
                  <c:v>1.3676857948300001</c:v>
                </c:pt>
                <c:pt idx="13946">
                  <c:v>1.3684382438660001</c:v>
                </c:pt>
                <c:pt idx="13947">
                  <c:v>1.3692083358760001</c:v>
                </c:pt>
                <c:pt idx="13948">
                  <c:v>1.369908809662</c:v>
                </c:pt>
                <c:pt idx="13949">
                  <c:v>1.3702554702759999</c:v>
                </c:pt>
                <c:pt idx="13950">
                  <c:v>1.3705133199690001</c:v>
                </c:pt>
                <c:pt idx="13951">
                  <c:v>1.3707212209699999</c:v>
                </c:pt>
                <c:pt idx="13952">
                  <c:v>1.3708943128590001</c:v>
                </c:pt>
                <c:pt idx="13953">
                  <c:v>1.3710566759109999</c:v>
                </c:pt>
                <c:pt idx="13954">
                  <c:v>1.3712118864059999</c:v>
                </c:pt>
                <c:pt idx="13955">
                  <c:v>1.3713146448139999</c:v>
                </c:pt>
                <c:pt idx="13956">
                  <c:v>1.371397137642</c:v>
                </c:pt>
                <c:pt idx="13957">
                  <c:v>1.371465921402</c:v>
                </c:pt>
                <c:pt idx="13958">
                  <c:v>1.3715248107910001</c:v>
                </c:pt>
                <c:pt idx="13959">
                  <c:v>1.371611595154</c:v>
                </c:pt>
                <c:pt idx="13960">
                  <c:v>1.3716695308689999</c:v>
                </c:pt>
                <c:pt idx="13961">
                  <c:v>1.371703267097</c:v>
                </c:pt>
                <c:pt idx="13962">
                  <c:v>1.3717291355129999</c:v>
                </c:pt>
                <c:pt idx="13963">
                  <c:v>1.3717507123949999</c:v>
                </c:pt>
                <c:pt idx="13964">
                  <c:v>1.3717864751819999</c:v>
                </c:pt>
                <c:pt idx="13965">
                  <c:v>1.3718457221980001</c:v>
                </c:pt>
                <c:pt idx="13966">
                  <c:v>1.3718656301500001</c:v>
                </c:pt>
                <c:pt idx="13967">
                  <c:v>1.3718737363819999</c:v>
                </c:pt>
                <c:pt idx="13968">
                  <c:v>1.371882200241</c:v>
                </c:pt>
                <c:pt idx="13969">
                  <c:v>1.371890187263</c:v>
                </c:pt>
                <c:pt idx="13970">
                  <c:v>1.371930837631</c:v>
                </c:pt>
                <c:pt idx="13971">
                  <c:v>1.3719661235809999</c:v>
                </c:pt>
                <c:pt idx="13972">
                  <c:v>1.3719702959060001</c:v>
                </c:pt>
                <c:pt idx="13973">
                  <c:v>1.3719679117200001</c:v>
                </c:pt>
                <c:pt idx="13974">
                  <c:v>1.372018098831</c:v>
                </c:pt>
                <c:pt idx="13975">
                  <c:v>1.372030496597</c:v>
                </c:pt>
                <c:pt idx="13976">
                  <c:v>1.372020602226</c:v>
                </c:pt>
                <c:pt idx="13977">
                  <c:v>1.3720767498019999</c:v>
                </c:pt>
                <c:pt idx="13978">
                  <c:v>1.3720706701280001</c:v>
                </c:pt>
                <c:pt idx="13979">
                  <c:v>1.3720574378970001</c:v>
                </c:pt>
                <c:pt idx="13980">
                  <c:v>1.372116327286</c:v>
                </c:pt>
                <c:pt idx="13981">
                  <c:v>1.3721047639849999</c:v>
                </c:pt>
                <c:pt idx="13982">
                  <c:v>1.3720949888230001</c:v>
                </c:pt>
                <c:pt idx="13983">
                  <c:v>1.372131228447</c:v>
                </c:pt>
                <c:pt idx="13984">
                  <c:v>1.372110366821</c:v>
                </c:pt>
                <c:pt idx="13985">
                  <c:v>1.3721528053280001</c:v>
                </c:pt>
                <c:pt idx="13986">
                  <c:v>1.372131228447</c:v>
                </c:pt>
                <c:pt idx="13987">
                  <c:v>1.372176527977</c:v>
                </c:pt>
                <c:pt idx="13988">
                  <c:v>1.372140049934</c:v>
                </c:pt>
                <c:pt idx="13989">
                  <c:v>1.372181892395</c:v>
                </c:pt>
                <c:pt idx="13990">
                  <c:v>1.372149944305</c:v>
                </c:pt>
                <c:pt idx="13991">
                  <c:v>1.372196674347</c:v>
                </c:pt>
                <c:pt idx="13992">
                  <c:v>1.3721812963490001</c:v>
                </c:pt>
                <c:pt idx="13993">
                  <c:v>1.372180938721</c:v>
                </c:pt>
                <c:pt idx="13994">
                  <c:v>1.372181177139</c:v>
                </c:pt>
                <c:pt idx="13995">
                  <c:v>1.3722164630889999</c:v>
                </c:pt>
                <c:pt idx="13996">
                  <c:v>1.3721823692320001</c:v>
                </c:pt>
                <c:pt idx="13997">
                  <c:v>1.3722102642059999</c:v>
                </c:pt>
                <c:pt idx="13998">
                  <c:v>1.372231841087</c:v>
                </c:pt>
                <c:pt idx="13999">
                  <c:v>1.3722047805790001</c:v>
                </c:pt>
                <c:pt idx="14000">
                  <c:v>1.372230052948</c:v>
                </c:pt>
                <c:pt idx="14001">
                  <c:v>1.3722554445270001</c:v>
                </c:pt>
                <c:pt idx="14002">
                  <c:v>1.372218608856</c:v>
                </c:pt>
                <c:pt idx="14003">
                  <c:v>1.372240304947</c:v>
                </c:pt>
                <c:pt idx="14004">
                  <c:v>1.372262239456</c:v>
                </c:pt>
                <c:pt idx="14005">
                  <c:v>1.372258663177</c:v>
                </c:pt>
                <c:pt idx="14006">
                  <c:v>1.3722441196440001</c:v>
                </c:pt>
                <c:pt idx="14007">
                  <c:v>1.3722668886180001</c:v>
                </c:pt>
                <c:pt idx="14008">
                  <c:v>1.372285485268</c:v>
                </c:pt>
                <c:pt idx="14009">
                  <c:v>1.3722915649409999</c:v>
                </c:pt>
                <c:pt idx="14010">
                  <c:v>1.3722656965260001</c:v>
                </c:pt>
                <c:pt idx="14011">
                  <c:v>1.3722827434539999</c:v>
                </c:pt>
                <c:pt idx="14012">
                  <c:v>1.372290968895</c:v>
                </c:pt>
                <c:pt idx="14013">
                  <c:v>1.372311115265</c:v>
                </c:pt>
                <c:pt idx="14014">
                  <c:v>1.372336268425</c:v>
                </c:pt>
                <c:pt idx="14015">
                  <c:v>1.3723471164700001</c:v>
                </c:pt>
                <c:pt idx="14016">
                  <c:v>1.372352600098</c:v>
                </c:pt>
                <c:pt idx="14017">
                  <c:v>1.3723680973050001</c:v>
                </c:pt>
                <c:pt idx="14018">
                  <c:v>1.3723863363269999</c:v>
                </c:pt>
                <c:pt idx="14019">
                  <c:v>1.3724070787430001</c:v>
                </c:pt>
                <c:pt idx="14020">
                  <c:v>1.372400999069</c:v>
                </c:pt>
                <c:pt idx="14021">
                  <c:v>1.3724590539929999</c:v>
                </c:pt>
                <c:pt idx="14022">
                  <c:v>1.3724684715269999</c:v>
                </c:pt>
                <c:pt idx="14023">
                  <c:v>1.372505664825</c:v>
                </c:pt>
                <c:pt idx="14024">
                  <c:v>1.372561097145</c:v>
                </c:pt>
                <c:pt idx="14025">
                  <c:v>1.3726034164430001</c:v>
                </c:pt>
                <c:pt idx="14026">
                  <c:v>1.3726000785829999</c:v>
                </c:pt>
                <c:pt idx="14027">
                  <c:v>1.372642040253</c:v>
                </c:pt>
                <c:pt idx="14028">
                  <c:v>1.3726671934129999</c:v>
                </c:pt>
                <c:pt idx="14029">
                  <c:v>1.3726993799210001</c:v>
                </c:pt>
                <c:pt idx="14030">
                  <c:v>1.3727116584779999</c:v>
                </c:pt>
                <c:pt idx="14031">
                  <c:v>1.3727552890779999</c:v>
                </c:pt>
                <c:pt idx="14032">
                  <c:v>1.37275993824</c:v>
                </c:pt>
                <c:pt idx="14033">
                  <c:v>1.3728353977200001</c:v>
                </c:pt>
                <c:pt idx="14034">
                  <c:v>1.3729965686800001</c:v>
                </c:pt>
                <c:pt idx="14035">
                  <c:v>1.3730831146239999</c:v>
                </c:pt>
                <c:pt idx="14036">
                  <c:v>1.3731547594069999</c:v>
                </c:pt>
                <c:pt idx="14037">
                  <c:v>1.3732162714</c:v>
                </c:pt>
                <c:pt idx="14038">
                  <c:v>1.373268485069</c:v>
                </c:pt>
                <c:pt idx="14039">
                  <c:v>1.3733392953870001</c:v>
                </c:pt>
                <c:pt idx="14040">
                  <c:v>1.3734136819839999</c:v>
                </c:pt>
                <c:pt idx="14041">
                  <c:v>1.373454213142</c:v>
                </c:pt>
                <c:pt idx="14042">
                  <c:v>1.373495340347</c:v>
                </c:pt>
                <c:pt idx="14043">
                  <c:v>1.3735706806179999</c:v>
                </c:pt>
                <c:pt idx="14044">
                  <c:v>1.373663187027</c:v>
                </c:pt>
                <c:pt idx="14045">
                  <c:v>1.373741030693</c:v>
                </c:pt>
                <c:pt idx="14046">
                  <c:v>1.3738958835599999</c:v>
                </c:pt>
                <c:pt idx="14047">
                  <c:v>1.374209284782</c:v>
                </c:pt>
                <c:pt idx="14048">
                  <c:v>1.3742578029629999</c:v>
                </c:pt>
                <c:pt idx="14049">
                  <c:v>1.3743381500239999</c:v>
                </c:pt>
                <c:pt idx="14050">
                  <c:v>1.374379873276</c:v>
                </c:pt>
                <c:pt idx="14051">
                  <c:v>1.374562501907</c:v>
                </c:pt>
                <c:pt idx="14052">
                  <c:v>1.3747221231460001</c:v>
                </c:pt>
                <c:pt idx="14053">
                  <c:v>1.374807953835</c:v>
                </c:pt>
                <c:pt idx="14054">
                  <c:v>1.3748396635060001</c:v>
                </c:pt>
                <c:pt idx="14055">
                  <c:v>1.374884843826</c:v>
                </c:pt>
                <c:pt idx="14056">
                  <c:v>1.3749374151230001</c:v>
                </c:pt>
                <c:pt idx="14057">
                  <c:v>1.3749593496320001</c:v>
                </c:pt>
                <c:pt idx="14058">
                  <c:v>1.3750118017199999</c:v>
                </c:pt>
                <c:pt idx="14059">
                  <c:v>1.3750324249270001</c:v>
                </c:pt>
                <c:pt idx="14060">
                  <c:v>1.3750535249710001</c:v>
                </c:pt>
                <c:pt idx="14061">
                  <c:v>1.3751102685929999</c:v>
                </c:pt>
                <c:pt idx="14062">
                  <c:v>1.375130772591</c:v>
                </c:pt>
                <c:pt idx="14063">
                  <c:v>1.375162243843</c:v>
                </c:pt>
                <c:pt idx="14064">
                  <c:v>1.3752175569530001</c:v>
                </c:pt>
                <c:pt idx="14065">
                  <c:v>1.3752266168589999</c:v>
                </c:pt>
                <c:pt idx="14066">
                  <c:v>1.3752523660660001</c:v>
                </c:pt>
                <c:pt idx="14067">
                  <c:v>1.3752975463870001</c:v>
                </c:pt>
                <c:pt idx="14068">
                  <c:v>1.375326037407</c:v>
                </c:pt>
                <c:pt idx="14069">
                  <c:v>1.3753439188000001</c:v>
                </c:pt>
                <c:pt idx="14070">
                  <c:v>1.375411629677</c:v>
                </c:pt>
                <c:pt idx="14071">
                  <c:v>1.3754364252089999</c:v>
                </c:pt>
                <c:pt idx="14072">
                  <c:v>1.375457644463</c:v>
                </c:pt>
                <c:pt idx="14073">
                  <c:v>1.3755322694779999</c:v>
                </c:pt>
                <c:pt idx="14074">
                  <c:v>1.3755548000340001</c:v>
                </c:pt>
                <c:pt idx="14075">
                  <c:v>1.3758926391599999</c:v>
                </c:pt>
                <c:pt idx="14076">
                  <c:v>1.375962734222</c:v>
                </c:pt>
                <c:pt idx="14077">
                  <c:v>1.376057744026</c:v>
                </c:pt>
                <c:pt idx="14078">
                  <c:v>1.376147508621</c:v>
                </c:pt>
                <c:pt idx="14079">
                  <c:v>1.37620818615</c:v>
                </c:pt>
                <c:pt idx="14080">
                  <c:v>1.376377701759</c:v>
                </c:pt>
                <c:pt idx="14081">
                  <c:v>1.3765783309940001</c:v>
                </c:pt>
                <c:pt idx="14082">
                  <c:v>1.37668633461</c:v>
                </c:pt>
                <c:pt idx="14083">
                  <c:v>1.3767738342289999</c:v>
                </c:pt>
                <c:pt idx="14084">
                  <c:v>1.377104878426</c:v>
                </c:pt>
                <c:pt idx="14085">
                  <c:v>1.377257227898</c:v>
                </c:pt>
                <c:pt idx="14086">
                  <c:v>1.3773807287219999</c:v>
                </c:pt>
                <c:pt idx="14087">
                  <c:v>1.3774349689480001</c:v>
                </c:pt>
                <c:pt idx="14088">
                  <c:v>1.377521753311</c:v>
                </c:pt>
                <c:pt idx="14089">
                  <c:v>1.377556681633</c:v>
                </c:pt>
                <c:pt idx="14090">
                  <c:v>1.377601265907</c:v>
                </c:pt>
                <c:pt idx="14091">
                  <c:v>1.3776710033420001</c:v>
                </c:pt>
                <c:pt idx="14092">
                  <c:v>1.377702713013</c:v>
                </c:pt>
                <c:pt idx="14093">
                  <c:v>1.3777703046800001</c:v>
                </c:pt>
                <c:pt idx="14094">
                  <c:v>1.3778142929079999</c:v>
                </c:pt>
                <c:pt idx="14095">
                  <c:v>1.3778429031370001</c:v>
                </c:pt>
                <c:pt idx="14096">
                  <c:v>1.377922534943</c:v>
                </c:pt>
                <c:pt idx="14097">
                  <c:v>1.377954721451</c:v>
                </c:pt>
                <c:pt idx="14098">
                  <c:v>1.377988815308</c:v>
                </c:pt>
                <c:pt idx="14099">
                  <c:v>1.378091216087</c:v>
                </c:pt>
                <c:pt idx="14100">
                  <c:v>1.378170490265</c:v>
                </c:pt>
                <c:pt idx="14101">
                  <c:v>1.3782843351359999</c:v>
                </c:pt>
                <c:pt idx="14102">
                  <c:v>1.378414511681</c:v>
                </c:pt>
                <c:pt idx="14103">
                  <c:v>1.378543496132</c:v>
                </c:pt>
                <c:pt idx="14104">
                  <c:v>1.378605246544</c:v>
                </c:pt>
                <c:pt idx="14105">
                  <c:v>1.378720402718</c:v>
                </c:pt>
                <c:pt idx="14106">
                  <c:v>1.3790740966799999</c:v>
                </c:pt>
                <c:pt idx="14107">
                  <c:v>1.3793129920959999</c:v>
                </c:pt>
                <c:pt idx="14108">
                  <c:v>1.3793705701829999</c:v>
                </c:pt>
                <c:pt idx="14109">
                  <c:v>1.379484415054</c:v>
                </c:pt>
                <c:pt idx="14110">
                  <c:v>1.379521727562</c:v>
                </c:pt>
                <c:pt idx="14111">
                  <c:v>1.37960755825</c:v>
                </c:pt>
                <c:pt idx="14112">
                  <c:v>1.3796451091769999</c:v>
                </c:pt>
                <c:pt idx="14113">
                  <c:v>1.3796837329860001</c:v>
                </c:pt>
                <c:pt idx="14114">
                  <c:v>1.3797718286509999</c:v>
                </c:pt>
                <c:pt idx="14115">
                  <c:v>1.379799962044</c:v>
                </c:pt>
                <c:pt idx="14116">
                  <c:v>1.3798426389689999</c:v>
                </c:pt>
                <c:pt idx="14117">
                  <c:v>1.379916906357</c:v>
                </c:pt>
                <c:pt idx="14118">
                  <c:v>1.3799695968629999</c:v>
                </c:pt>
                <c:pt idx="14119">
                  <c:v>1.3800861835480001</c:v>
                </c:pt>
                <c:pt idx="14120">
                  <c:v>1.3804813623429999</c:v>
                </c:pt>
                <c:pt idx="14121">
                  <c:v>1.380701541901</c:v>
                </c:pt>
                <c:pt idx="14122">
                  <c:v>1.38085770607</c:v>
                </c:pt>
                <c:pt idx="14123">
                  <c:v>1.381218671799</c:v>
                </c:pt>
                <c:pt idx="14124">
                  <c:v>1.3813010454179999</c:v>
                </c:pt>
                <c:pt idx="14125">
                  <c:v>1.38141143322</c:v>
                </c:pt>
                <c:pt idx="14126">
                  <c:v>1.381479501724</c:v>
                </c:pt>
                <c:pt idx="14127">
                  <c:v>1.3815588951110001</c:v>
                </c:pt>
                <c:pt idx="14128">
                  <c:v>1.3815858364110001</c:v>
                </c:pt>
                <c:pt idx="14129">
                  <c:v>1.3816553354259999</c:v>
                </c:pt>
                <c:pt idx="14130">
                  <c:v>1.381704926491</c:v>
                </c:pt>
                <c:pt idx="14131">
                  <c:v>1.381729841232</c:v>
                </c:pt>
                <c:pt idx="14132">
                  <c:v>1.3817512989039999</c:v>
                </c:pt>
                <c:pt idx="14133">
                  <c:v>1.3818216323850001</c:v>
                </c:pt>
                <c:pt idx="14134">
                  <c:v>1.381852507591</c:v>
                </c:pt>
                <c:pt idx="14135">
                  <c:v>1.381916880608</c:v>
                </c:pt>
                <c:pt idx="14136">
                  <c:v>1.381992697716</c:v>
                </c:pt>
                <c:pt idx="14137">
                  <c:v>1.3821647167210001</c:v>
                </c:pt>
                <c:pt idx="14138">
                  <c:v>1.3823680877690001</c:v>
                </c:pt>
                <c:pt idx="14139">
                  <c:v>1.3827171325680001</c:v>
                </c:pt>
                <c:pt idx="14140">
                  <c:v>1.3830972909929999</c:v>
                </c:pt>
                <c:pt idx="14141">
                  <c:v>1.3834415674210001</c:v>
                </c:pt>
                <c:pt idx="14142">
                  <c:v>1.383536934853</c:v>
                </c:pt>
                <c:pt idx="14143">
                  <c:v>1.3836517333980001</c:v>
                </c:pt>
                <c:pt idx="14144">
                  <c:v>1.3837127685549999</c:v>
                </c:pt>
                <c:pt idx="14145">
                  <c:v>1.3837826251980001</c:v>
                </c:pt>
                <c:pt idx="14146">
                  <c:v>1.3838480710979999</c:v>
                </c:pt>
                <c:pt idx="14147">
                  <c:v>1.383877038956</c:v>
                </c:pt>
                <c:pt idx="14148">
                  <c:v>1.383958935738</c:v>
                </c:pt>
                <c:pt idx="14149">
                  <c:v>1.384000182152</c:v>
                </c:pt>
                <c:pt idx="14150">
                  <c:v>1.384027719498</c:v>
                </c:pt>
                <c:pt idx="14151">
                  <c:v>1.3841178417210001</c:v>
                </c:pt>
                <c:pt idx="14152">
                  <c:v>1.3841495513919999</c:v>
                </c:pt>
                <c:pt idx="14153">
                  <c:v>1.3842505216600001</c:v>
                </c:pt>
                <c:pt idx="14154">
                  <c:v>1.384290575981</c:v>
                </c:pt>
                <c:pt idx="14155">
                  <c:v>1.384377717972</c:v>
                </c:pt>
                <c:pt idx="14156">
                  <c:v>1.3847160339360001</c:v>
                </c:pt>
                <c:pt idx="14157">
                  <c:v>1.3848626613620001</c:v>
                </c:pt>
                <c:pt idx="14158">
                  <c:v>1.384908676147</c:v>
                </c:pt>
                <c:pt idx="14159">
                  <c:v>1.3850069046019999</c:v>
                </c:pt>
                <c:pt idx="14160">
                  <c:v>1.3850436210629999</c:v>
                </c:pt>
                <c:pt idx="14161">
                  <c:v>1.385105013847</c:v>
                </c:pt>
                <c:pt idx="14162">
                  <c:v>1.3852072954179999</c:v>
                </c:pt>
                <c:pt idx="14163">
                  <c:v>1.38534450531</c:v>
                </c:pt>
                <c:pt idx="14164">
                  <c:v>1.3857293128970001</c:v>
                </c:pt>
                <c:pt idx="14165">
                  <c:v>1.386017560959</c:v>
                </c:pt>
                <c:pt idx="14166">
                  <c:v>1.3860887289049999</c:v>
                </c:pt>
                <c:pt idx="14167">
                  <c:v>1.386139988899</c:v>
                </c:pt>
                <c:pt idx="14168">
                  <c:v>1.38622033596</c:v>
                </c:pt>
                <c:pt idx="14169">
                  <c:v>1.3862642049789999</c:v>
                </c:pt>
                <c:pt idx="14170">
                  <c:v>1.3863066434860001</c:v>
                </c:pt>
                <c:pt idx="14171">
                  <c:v>1.3863494396210001</c:v>
                </c:pt>
                <c:pt idx="14172">
                  <c:v>1.3863887786869999</c:v>
                </c:pt>
                <c:pt idx="14173">
                  <c:v>1.3864630460739999</c:v>
                </c:pt>
                <c:pt idx="14174">
                  <c:v>1.3865717649460001</c:v>
                </c:pt>
                <c:pt idx="14175">
                  <c:v>1.3866496086119999</c:v>
                </c:pt>
                <c:pt idx="14176">
                  <c:v>1.3867821693419999</c:v>
                </c:pt>
                <c:pt idx="14177">
                  <c:v>1.386895656586</c:v>
                </c:pt>
                <c:pt idx="14178">
                  <c:v>1.387073636055</c:v>
                </c:pt>
                <c:pt idx="14179">
                  <c:v>1.3873432874680001</c:v>
                </c:pt>
                <c:pt idx="14180">
                  <c:v>1.3874679803850001</c:v>
                </c:pt>
                <c:pt idx="14181">
                  <c:v>1.3875962495800001</c:v>
                </c:pt>
                <c:pt idx="14182">
                  <c:v>1.3876564502719999</c:v>
                </c:pt>
                <c:pt idx="14183">
                  <c:v>1.387803554535</c:v>
                </c:pt>
                <c:pt idx="14184">
                  <c:v>1.38789832592</c:v>
                </c:pt>
                <c:pt idx="14185">
                  <c:v>1.3879727125170001</c:v>
                </c:pt>
                <c:pt idx="14186">
                  <c:v>1.388073801994</c:v>
                </c:pt>
                <c:pt idx="14187">
                  <c:v>1.388197541237</c:v>
                </c:pt>
                <c:pt idx="14188">
                  <c:v>1.3883923292160001</c:v>
                </c:pt>
                <c:pt idx="14189">
                  <c:v>1.3885717391970001</c:v>
                </c:pt>
                <c:pt idx="14190">
                  <c:v>1.3886235952379999</c:v>
                </c:pt>
                <c:pt idx="14191">
                  <c:v>1.388707876205</c:v>
                </c:pt>
                <c:pt idx="14192">
                  <c:v>1.3887422084809999</c:v>
                </c:pt>
                <c:pt idx="14193">
                  <c:v>1.3887715339660001</c:v>
                </c:pt>
                <c:pt idx="14194">
                  <c:v>1.3888468742369999</c:v>
                </c:pt>
                <c:pt idx="14195">
                  <c:v>1.3888710737229999</c:v>
                </c:pt>
                <c:pt idx="14196">
                  <c:v>1.3889067173</c:v>
                </c:pt>
                <c:pt idx="14197">
                  <c:v>1.3889786005019999</c:v>
                </c:pt>
                <c:pt idx="14198">
                  <c:v>1.3890054225920001</c:v>
                </c:pt>
                <c:pt idx="14199">
                  <c:v>1.3890674114229999</c:v>
                </c:pt>
                <c:pt idx="14200">
                  <c:v>1.3891152143479999</c:v>
                </c:pt>
                <c:pt idx="14201">
                  <c:v>1.3891475200650001</c:v>
                </c:pt>
                <c:pt idx="14202">
                  <c:v>1.3892399072649999</c:v>
                </c:pt>
                <c:pt idx="14203">
                  <c:v>1.3893579244609999</c:v>
                </c:pt>
                <c:pt idx="14204">
                  <c:v>1.389410614967</c:v>
                </c:pt>
                <c:pt idx="14205">
                  <c:v>1.389456748962</c:v>
                </c:pt>
                <c:pt idx="14206">
                  <c:v>1.389594316483</c:v>
                </c:pt>
                <c:pt idx="14207">
                  <c:v>1.3897027969360001</c:v>
                </c:pt>
                <c:pt idx="14208">
                  <c:v>1.389769434929</c:v>
                </c:pt>
                <c:pt idx="14209">
                  <c:v>1.3898425102230001</c:v>
                </c:pt>
                <c:pt idx="14210">
                  <c:v>1.389898657799</c:v>
                </c:pt>
                <c:pt idx="14211">
                  <c:v>1.3899784088130001</c:v>
                </c:pt>
                <c:pt idx="14212">
                  <c:v>1.3900513648990001</c:v>
                </c:pt>
                <c:pt idx="14213">
                  <c:v>1.3900953531269999</c:v>
                </c:pt>
                <c:pt idx="14214">
                  <c:v>1.390172600746</c:v>
                </c:pt>
                <c:pt idx="14215">
                  <c:v>1.3902189731600001</c:v>
                </c:pt>
                <c:pt idx="14216">
                  <c:v>1.39025592804</c:v>
                </c:pt>
                <c:pt idx="14217">
                  <c:v>1.39033305645</c:v>
                </c:pt>
                <c:pt idx="14218">
                  <c:v>1.3903641700739999</c:v>
                </c:pt>
                <c:pt idx="14219">
                  <c:v>1.390406012535</c:v>
                </c:pt>
                <c:pt idx="14220">
                  <c:v>1.3904585838320001</c:v>
                </c:pt>
                <c:pt idx="14221">
                  <c:v>1.390490055084</c:v>
                </c:pt>
                <c:pt idx="14222">
                  <c:v>1.3905277252199999</c:v>
                </c:pt>
                <c:pt idx="14223">
                  <c:v>1.3906071186069999</c:v>
                </c:pt>
                <c:pt idx="14224">
                  <c:v>1.3906394243239999</c:v>
                </c:pt>
                <c:pt idx="14225">
                  <c:v>1.3906892538069999</c:v>
                </c:pt>
                <c:pt idx="14226">
                  <c:v>1.3907589912410001</c:v>
                </c:pt>
                <c:pt idx="14227">
                  <c:v>1.390793561935</c:v>
                </c:pt>
                <c:pt idx="14228">
                  <c:v>1.390868425369</c:v>
                </c:pt>
                <c:pt idx="14229">
                  <c:v>1.3909174203870001</c:v>
                </c:pt>
                <c:pt idx="14230">
                  <c:v>1.3909549713130001</c:v>
                </c:pt>
                <c:pt idx="14231">
                  <c:v>1.3910509347919999</c:v>
                </c:pt>
                <c:pt idx="14232">
                  <c:v>1.391085147858</c:v>
                </c:pt>
                <c:pt idx="14233">
                  <c:v>1.3911300897600001</c:v>
                </c:pt>
                <c:pt idx="14234">
                  <c:v>1.3912261724470001</c:v>
                </c:pt>
                <c:pt idx="14235">
                  <c:v>1.3912869691850001</c:v>
                </c:pt>
                <c:pt idx="14236">
                  <c:v>1.3914172649380001</c:v>
                </c:pt>
                <c:pt idx="14237">
                  <c:v>1.391489267349</c:v>
                </c:pt>
                <c:pt idx="14238">
                  <c:v>1.3916203975679999</c:v>
                </c:pt>
                <c:pt idx="14239">
                  <c:v>1.391714692116</c:v>
                </c:pt>
                <c:pt idx="14240">
                  <c:v>1.391827344894</c:v>
                </c:pt>
                <c:pt idx="14241">
                  <c:v>1.3922549486160001</c:v>
                </c:pt>
                <c:pt idx="14242">
                  <c:v>1.392341971397</c:v>
                </c:pt>
                <c:pt idx="14243">
                  <c:v>1.3923920392989999</c:v>
                </c:pt>
                <c:pt idx="14244">
                  <c:v>1.392475366592</c:v>
                </c:pt>
                <c:pt idx="14245">
                  <c:v>1.3925482034679999</c:v>
                </c:pt>
                <c:pt idx="14246">
                  <c:v>1.3926029205320001</c:v>
                </c:pt>
                <c:pt idx="14247">
                  <c:v>1.39265692234</c:v>
                </c:pt>
                <c:pt idx="14248">
                  <c:v>1.3927143812180001</c:v>
                </c:pt>
                <c:pt idx="14249">
                  <c:v>1.3927904367449999</c:v>
                </c:pt>
                <c:pt idx="14250">
                  <c:v>1.39287519455</c:v>
                </c:pt>
                <c:pt idx="14251">
                  <c:v>1.3929232358929999</c:v>
                </c:pt>
                <c:pt idx="14252">
                  <c:v>1.3929699659350001</c:v>
                </c:pt>
                <c:pt idx="14253">
                  <c:v>1.3930633068080001</c:v>
                </c:pt>
                <c:pt idx="14254">
                  <c:v>1.3931915760039999</c:v>
                </c:pt>
                <c:pt idx="14255">
                  <c:v>1.3932777643200001</c:v>
                </c:pt>
                <c:pt idx="14256">
                  <c:v>1.393385410309</c:v>
                </c:pt>
                <c:pt idx="14257">
                  <c:v>1.3934558629989999</c:v>
                </c:pt>
                <c:pt idx="14258">
                  <c:v>1.3935002088549999</c:v>
                </c:pt>
                <c:pt idx="14259">
                  <c:v>1.393542528152</c:v>
                </c:pt>
                <c:pt idx="14260">
                  <c:v>1.3936352729799999</c:v>
                </c:pt>
                <c:pt idx="14261">
                  <c:v>1.393755912781</c:v>
                </c:pt>
                <c:pt idx="14262">
                  <c:v>1.3938688039780001</c:v>
                </c:pt>
                <c:pt idx="14263">
                  <c:v>1.3940432071690001</c:v>
                </c:pt>
                <c:pt idx="14264">
                  <c:v>1.3943279981609999</c:v>
                </c:pt>
                <c:pt idx="14265">
                  <c:v>1.3944016695020001</c:v>
                </c:pt>
                <c:pt idx="14266">
                  <c:v>1.3944978713989999</c:v>
                </c:pt>
                <c:pt idx="14267">
                  <c:v>1.3945729732509999</c:v>
                </c:pt>
                <c:pt idx="14268">
                  <c:v>1.3946735858920001</c:v>
                </c:pt>
                <c:pt idx="14269">
                  <c:v>1.3947564363480001</c:v>
                </c:pt>
                <c:pt idx="14270">
                  <c:v>1.3948235511780001</c:v>
                </c:pt>
                <c:pt idx="14271">
                  <c:v>1.3948967456820001</c:v>
                </c:pt>
                <c:pt idx="14272">
                  <c:v>1.3950128555300001</c:v>
                </c:pt>
                <c:pt idx="14273">
                  <c:v>1.395133495331</c:v>
                </c:pt>
                <c:pt idx="14274">
                  <c:v>1.3952537775039999</c:v>
                </c:pt>
                <c:pt idx="14275">
                  <c:v>1.3952935934070001</c:v>
                </c:pt>
                <c:pt idx="14276">
                  <c:v>1.3953380584720001</c:v>
                </c:pt>
                <c:pt idx="14277">
                  <c:v>1.39541888237</c:v>
                </c:pt>
                <c:pt idx="14278">
                  <c:v>1.3954504728320001</c:v>
                </c:pt>
                <c:pt idx="14279">
                  <c:v>1.39551460743</c:v>
                </c:pt>
                <c:pt idx="14280">
                  <c:v>1.395565390587</c:v>
                </c:pt>
                <c:pt idx="14281">
                  <c:v>1.3955969810490001</c:v>
                </c:pt>
                <c:pt idx="14282">
                  <c:v>1.3956696987149999</c:v>
                </c:pt>
                <c:pt idx="14283">
                  <c:v>1.3957053422929999</c:v>
                </c:pt>
                <c:pt idx="14284">
                  <c:v>1.3957438468929999</c:v>
                </c:pt>
                <c:pt idx="14285">
                  <c:v>1.3958151340480001</c:v>
                </c:pt>
                <c:pt idx="14286">
                  <c:v>1.395848870277</c:v>
                </c:pt>
                <c:pt idx="14287">
                  <c:v>1.395902752876</c:v>
                </c:pt>
                <c:pt idx="14288">
                  <c:v>1.395964026451</c:v>
                </c:pt>
                <c:pt idx="14289">
                  <c:v>1.3959929943080001</c:v>
                </c:pt>
                <c:pt idx="14290">
                  <c:v>1.396079540253</c:v>
                </c:pt>
                <c:pt idx="14291">
                  <c:v>1.396122574806</c:v>
                </c:pt>
                <c:pt idx="14292">
                  <c:v>1.3961596488950001</c:v>
                </c:pt>
                <c:pt idx="14293">
                  <c:v>1.396245479584</c:v>
                </c:pt>
                <c:pt idx="14294">
                  <c:v>1.3962814807890001</c:v>
                </c:pt>
                <c:pt idx="14295">
                  <c:v>1.3963199853899999</c:v>
                </c:pt>
                <c:pt idx="14296">
                  <c:v>1.396386623383</c:v>
                </c:pt>
                <c:pt idx="14297">
                  <c:v>1.396432042122</c:v>
                </c:pt>
                <c:pt idx="14298">
                  <c:v>1.3965167999270001</c:v>
                </c:pt>
                <c:pt idx="14299">
                  <c:v>1.3965730667109999</c:v>
                </c:pt>
                <c:pt idx="14300">
                  <c:v>1.3967249393459999</c:v>
                </c:pt>
                <c:pt idx="14301">
                  <c:v>1.3969618082049999</c:v>
                </c:pt>
                <c:pt idx="14302">
                  <c:v>1.3970588445659999</c:v>
                </c:pt>
                <c:pt idx="14303">
                  <c:v>1.3971394300460001</c:v>
                </c:pt>
                <c:pt idx="14304">
                  <c:v>1.3971899747850001</c:v>
                </c:pt>
                <c:pt idx="14305">
                  <c:v>1.3972364664079999</c:v>
                </c:pt>
                <c:pt idx="14306">
                  <c:v>1.397280693054</c:v>
                </c:pt>
                <c:pt idx="14307">
                  <c:v>1.3973273038859999</c:v>
                </c:pt>
                <c:pt idx="14308">
                  <c:v>1.3974659442899999</c:v>
                </c:pt>
                <c:pt idx="14309">
                  <c:v>1.3975386619570001</c:v>
                </c:pt>
                <c:pt idx="14310">
                  <c:v>1.397679805756</c:v>
                </c:pt>
                <c:pt idx="14311">
                  <c:v>1.3980115652080001</c:v>
                </c:pt>
                <c:pt idx="14312">
                  <c:v>1.3981597423550001</c:v>
                </c:pt>
                <c:pt idx="14313">
                  <c:v>1.3983829021450001</c:v>
                </c:pt>
                <c:pt idx="14314">
                  <c:v>1.3986165523530001</c:v>
                </c:pt>
                <c:pt idx="14315">
                  <c:v>1.398684263229</c:v>
                </c:pt>
                <c:pt idx="14316">
                  <c:v>1.3987708091740001</c:v>
                </c:pt>
                <c:pt idx="14317">
                  <c:v>1.398816585541</c:v>
                </c:pt>
                <c:pt idx="14318">
                  <c:v>1.3988707065579999</c:v>
                </c:pt>
                <c:pt idx="14319">
                  <c:v>1.398935079575</c:v>
                </c:pt>
                <c:pt idx="14320">
                  <c:v>1.3989751338959999</c:v>
                </c:pt>
                <c:pt idx="14321">
                  <c:v>1.3990806341169999</c:v>
                </c:pt>
                <c:pt idx="14322">
                  <c:v>1.3991475105290001</c:v>
                </c:pt>
                <c:pt idx="14323">
                  <c:v>1.399290204048</c:v>
                </c:pt>
                <c:pt idx="14324">
                  <c:v>1.399406909943</c:v>
                </c:pt>
                <c:pt idx="14325">
                  <c:v>1.3997428417210001</c:v>
                </c:pt>
                <c:pt idx="14326">
                  <c:v>1.4000893831250001</c:v>
                </c:pt>
                <c:pt idx="14327">
                  <c:v>1.400234699249</c:v>
                </c:pt>
                <c:pt idx="14328">
                  <c:v>1.4002904891970001</c:v>
                </c:pt>
                <c:pt idx="14329">
                  <c:v>1.400410652161</c:v>
                </c:pt>
                <c:pt idx="14330">
                  <c:v>1.400553822517</c:v>
                </c:pt>
                <c:pt idx="14331">
                  <c:v>1.4007527828220001</c:v>
                </c:pt>
                <c:pt idx="14332">
                  <c:v>1.4008045196529999</c:v>
                </c:pt>
                <c:pt idx="14333">
                  <c:v>1.4009293317789999</c:v>
                </c:pt>
                <c:pt idx="14334">
                  <c:v>1.4010382890699999</c:v>
                </c:pt>
                <c:pt idx="14335">
                  <c:v>1.40137052536</c:v>
                </c:pt>
                <c:pt idx="14336">
                  <c:v>1.401668310165</c:v>
                </c:pt>
                <c:pt idx="14337">
                  <c:v>1.401759505272</c:v>
                </c:pt>
                <c:pt idx="14338">
                  <c:v>1.4018638134000001</c:v>
                </c:pt>
                <c:pt idx="14339">
                  <c:v>1.401900887489</c:v>
                </c:pt>
                <c:pt idx="14340">
                  <c:v>1.4020142555240001</c:v>
                </c:pt>
                <c:pt idx="14341">
                  <c:v>1.402043700218</c:v>
                </c:pt>
                <c:pt idx="14342">
                  <c:v>1.402126669884</c:v>
                </c:pt>
                <c:pt idx="14343">
                  <c:v>1.402175188065</c:v>
                </c:pt>
                <c:pt idx="14344">
                  <c:v>1.402208805084</c:v>
                </c:pt>
                <c:pt idx="14345">
                  <c:v>1.4022989273069999</c:v>
                </c:pt>
                <c:pt idx="14346">
                  <c:v>1.402342915535</c:v>
                </c:pt>
                <c:pt idx="14347">
                  <c:v>1.4023886919020001</c:v>
                </c:pt>
                <c:pt idx="14348">
                  <c:v>1.402492642403</c:v>
                </c:pt>
                <c:pt idx="14349">
                  <c:v>1.402644515038</c:v>
                </c:pt>
                <c:pt idx="14350">
                  <c:v>1.402756214142</c:v>
                </c:pt>
                <c:pt idx="14351">
                  <c:v>1.4028854370120001</c:v>
                </c:pt>
                <c:pt idx="14352">
                  <c:v>1.403018593788</c:v>
                </c:pt>
                <c:pt idx="14353">
                  <c:v>1.403086304665</c:v>
                </c:pt>
                <c:pt idx="14354">
                  <c:v>1.4031977653500001</c:v>
                </c:pt>
                <c:pt idx="14355">
                  <c:v>1.4032894372939999</c:v>
                </c:pt>
                <c:pt idx="14356">
                  <c:v>1.4033861160279999</c:v>
                </c:pt>
                <c:pt idx="14357">
                  <c:v>1.4036625623700001</c:v>
                </c:pt>
                <c:pt idx="14358">
                  <c:v>1.4037948846820001</c:v>
                </c:pt>
                <c:pt idx="14359">
                  <c:v>1.4038684368130001</c:v>
                </c:pt>
                <c:pt idx="14360">
                  <c:v>1.403949022293</c:v>
                </c:pt>
                <c:pt idx="14361">
                  <c:v>1.404062271118</c:v>
                </c:pt>
                <c:pt idx="14362">
                  <c:v>1.404203534126</c:v>
                </c:pt>
                <c:pt idx="14363">
                  <c:v>1.4044334888459999</c:v>
                </c:pt>
                <c:pt idx="14364">
                  <c:v>1.4045101404189999</c:v>
                </c:pt>
                <c:pt idx="14365">
                  <c:v>1.4046318531040001</c:v>
                </c:pt>
                <c:pt idx="14366">
                  <c:v>1.4047151803969999</c:v>
                </c:pt>
                <c:pt idx="14367">
                  <c:v>1.404829502106</c:v>
                </c:pt>
                <c:pt idx="14368">
                  <c:v>1.4051743745800001</c:v>
                </c:pt>
                <c:pt idx="14369">
                  <c:v>1.4053357839580001</c:v>
                </c:pt>
                <c:pt idx="14370">
                  <c:v>1.405396699905</c:v>
                </c:pt>
                <c:pt idx="14371">
                  <c:v>1.4055148363109999</c:v>
                </c:pt>
                <c:pt idx="14372">
                  <c:v>1.405574321747</c:v>
                </c:pt>
                <c:pt idx="14373">
                  <c:v>1.4056888818740001</c:v>
                </c:pt>
                <c:pt idx="14374">
                  <c:v>1.4057568311690001</c:v>
                </c:pt>
                <c:pt idx="14375">
                  <c:v>1.40591776371</c:v>
                </c:pt>
                <c:pt idx="14376">
                  <c:v>1.406030893326</c:v>
                </c:pt>
                <c:pt idx="14377">
                  <c:v>1.4060856103899999</c:v>
                </c:pt>
                <c:pt idx="14378">
                  <c:v>1.4061888456339999</c:v>
                </c:pt>
                <c:pt idx="14379">
                  <c:v>1.4062271118159999</c:v>
                </c:pt>
                <c:pt idx="14380">
                  <c:v>1.406345009804</c:v>
                </c:pt>
                <c:pt idx="14381">
                  <c:v>1.4064037799839999</c:v>
                </c:pt>
                <c:pt idx="14382">
                  <c:v>1.4064944982530001</c:v>
                </c:pt>
                <c:pt idx="14383">
                  <c:v>1.4065288305279999</c:v>
                </c:pt>
                <c:pt idx="14384">
                  <c:v>1.406578421593</c:v>
                </c:pt>
                <c:pt idx="14385">
                  <c:v>1.4066691398619999</c:v>
                </c:pt>
                <c:pt idx="14386">
                  <c:v>1.4067021608350001</c:v>
                </c:pt>
                <c:pt idx="14387">
                  <c:v>1.4067894220349999</c:v>
                </c:pt>
                <c:pt idx="14388">
                  <c:v>1.40682554245</c:v>
                </c:pt>
                <c:pt idx="14389">
                  <c:v>1.406880378723</c:v>
                </c:pt>
                <c:pt idx="14390">
                  <c:v>1.40696310997</c:v>
                </c:pt>
                <c:pt idx="14391">
                  <c:v>1.4070062637330001</c:v>
                </c:pt>
                <c:pt idx="14392">
                  <c:v>1.407130599022</c:v>
                </c:pt>
                <c:pt idx="14393">
                  <c:v>1.4071885347369999</c:v>
                </c:pt>
                <c:pt idx="14394">
                  <c:v>1.40728032589</c:v>
                </c:pt>
                <c:pt idx="14395">
                  <c:v>1.4073187112809999</c:v>
                </c:pt>
                <c:pt idx="14396">
                  <c:v>1.407359957695</c:v>
                </c:pt>
                <c:pt idx="14397">
                  <c:v>1.4077126979829999</c:v>
                </c:pt>
                <c:pt idx="14398">
                  <c:v>1.4077875614169999</c:v>
                </c:pt>
                <c:pt idx="14399">
                  <c:v>1.4078985452649999</c:v>
                </c:pt>
                <c:pt idx="14400">
                  <c:v>1.4079908132550001</c:v>
                </c:pt>
                <c:pt idx="14401">
                  <c:v>1.408061265945</c:v>
                </c:pt>
                <c:pt idx="14402">
                  <c:v>1.4082143306729999</c:v>
                </c:pt>
                <c:pt idx="14403">
                  <c:v>1.4086061716080001</c:v>
                </c:pt>
                <c:pt idx="14404">
                  <c:v>1.408683657646</c:v>
                </c:pt>
                <c:pt idx="14405">
                  <c:v>1.408757805824</c:v>
                </c:pt>
                <c:pt idx="14406">
                  <c:v>1.4088984727859999</c:v>
                </c:pt>
                <c:pt idx="14407">
                  <c:v>1.408941864967</c:v>
                </c:pt>
                <c:pt idx="14408">
                  <c:v>1.408984661102</c:v>
                </c:pt>
                <c:pt idx="14409">
                  <c:v>1.4090263843540001</c:v>
                </c:pt>
                <c:pt idx="14410">
                  <c:v>1.409074425697</c:v>
                </c:pt>
                <c:pt idx="14411">
                  <c:v>1.4091582298280001</c:v>
                </c:pt>
                <c:pt idx="14412">
                  <c:v>1.4092190265660001</c:v>
                </c:pt>
                <c:pt idx="14413">
                  <c:v>1.4092576503750001</c:v>
                </c:pt>
                <c:pt idx="14414">
                  <c:v>1.4093307256700001</c:v>
                </c:pt>
                <c:pt idx="14415">
                  <c:v>1.40945494175</c:v>
                </c:pt>
                <c:pt idx="14416">
                  <c:v>1.4097754955290001</c:v>
                </c:pt>
                <c:pt idx="14417">
                  <c:v>1.4101126194</c:v>
                </c:pt>
                <c:pt idx="14418">
                  <c:v>1.4103825092319999</c:v>
                </c:pt>
                <c:pt idx="14419">
                  <c:v>1.410536170006</c:v>
                </c:pt>
                <c:pt idx="14420">
                  <c:v>1.4106842279430001</c:v>
                </c:pt>
                <c:pt idx="14421">
                  <c:v>1.4107533693309999</c:v>
                </c:pt>
                <c:pt idx="14422">
                  <c:v>1.41085922718</c:v>
                </c:pt>
                <c:pt idx="14423">
                  <c:v>1.4109132289890001</c:v>
                </c:pt>
                <c:pt idx="14424">
                  <c:v>1.4109885692599999</c:v>
                </c:pt>
                <c:pt idx="14425">
                  <c:v>1.4110280275339999</c:v>
                </c:pt>
                <c:pt idx="14426">
                  <c:v>1.4110624790190001</c:v>
                </c:pt>
                <c:pt idx="14427">
                  <c:v>1.411150932312</c:v>
                </c:pt>
                <c:pt idx="14428">
                  <c:v>1.4111800193790001</c:v>
                </c:pt>
                <c:pt idx="14429">
                  <c:v>1.4112222194670001</c:v>
                </c:pt>
                <c:pt idx="14430">
                  <c:v>1.4112963676450001</c:v>
                </c:pt>
                <c:pt idx="14431">
                  <c:v>1.4113235473629999</c:v>
                </c:pt>
                <c:pt idx="14432">
                  <c:v>1.4113805294040001</c:v>
                </c:pt>
                <c:pt idx="14433">
                  <c:v>1.411430716515</c:v>
                </c:pt>
                <c:pt idx="14434">
                  <c:v>1.411460518837</c:v>
                </c:pt>
                <c:pt idx="14435">
                  <c:v>1.4115450382229999</c:v>
                </c:pt>
                <c:pt idx="14436">
                  <c:v>1.4115787744520001</c:v>
                </c:pt>
                <c:pt idx="14437">
                  <c:v>1.411611437798</c:v>
                </c:pt>
                <c:pt idx="14438">
                  <c:v>1.4117071628569999</c:v>
                </c:pt>
                <c:pt idx="14439">
                  <c:v>1.41175532341</c:v>
                </c:pt>
                <c:pt idx="14440">
                  <c:v>1.411841869354</c:v>
                </c:pt>
                <c:pt idx="14441">
                  <c:v>1.4119031429290001</c:v>
                </c:pt>
                <c:pt idx="14442">
                  <c:v>1.4120218753810001</c:v>
                </c:pt>
                <c:pt idx="14443">
                  <c:v>1.4120826721190001</c:v>
                </c:pt>
                <c:pt idx="14444">
                  <c:v>1.412202954292</c:v>
                </c:pt>
                <c:pt idx="14445">
                  <c:v>1.412308931351</c:v>
                </c:pt>
                <c:pt idx="14446">
                  <c:v>1.4124177694319999</c:v>
                </c:pt>
                <c:pt idx="14447">
                  <c:v>1.4125324487690001</c:v>
                </c:pt>
                <c:pt idx="14448">
                  <c:v>1.4125722646709999</c:v>
                </c:pt>
                <c:pt idx="14449">
                  <c:v>1.4126791954040001</c:v>
                </c:pt>
                <c:pt idx="14450">
                  <c:v>1.4127190113070001</c:v>
                </c:pt>
                <c:pt idx="14451">
                  <c:v>1.412821531296</c:v>
                </c:pt>
                <c:pt idx="14452">
                  <c:v>1.4129239320760001</c:v>
                </c:pt>
                <c:pt idx="14453">
                  <c:v>1.4133086204530001</c:v>
                </c:pt>
                <c:pt idx="14454">
                  <c:v>1.413457989693</c:v>
                </c:pt>
                <c:pt idx="14455">
                  <c:v>1.4135310649870001</c:v>
                </c:pt>
                <c:pt idx="14456">
                  <c:v>1.413633584976</c:v>
                </c:pt>
                <c:pt idx="14457">
                  <c:v>1.413735747337</c:v>
                </c:pt>
                <c:pt idx="14458">
                  <c:v>1.4138132333760001</c:v>
                </c:pt>
                <c:pt idx="14459">
                  <c:v>1.413926839828</c:v>
                </c:pt>
                <c:pt idx="14460">
                  <c:v>1.4140026569369999</c:v>
                </c:pt>
                <c:pt idx="14461">
                  <c:v>1.414076447487</c:v>
                </c:pt>
                <c:pt idx="14462">
                  <c:v>1.414227247238</c:v>
                </c:pt>
                <c:pt idx="14463">
                  <c:v>1.41430413723</c:v>
                </c:pt>
                <c:pt idx="14464">
                  <c:v>1.414437532425</c:v>
                </c:pt>
                <c:pt idx="14465">
                  <c:v>1.4145222902300001</c:v>
                </c:pt>
                <c:pt idx="14466">
                  <c:v>1.4145650863649999</c:v>
                </c:pt>
                <c:pt idx="14467">
                  <c:v>1.4146095514299999</c:v>
                </c:pt>
                <c:pt idx="14468">
                  <c:v>1.414691329002</c:v>
                </c:pt>
                <c:pt idx="14469">
                  <c:v>1.414786219597</c:v>
                </c:pt>
                <c:pt idx="14470">
                  <c:v>1.414854288101</c:v>
                </c:pt>
                <c:pt idx="14471">
                  <c:v>1.4149924516679999</c:v>
                </c:pt>
                <c:pt idx="14472">
                  <c:v>1.4153567552570001</c:v>
                </c:pt>
                <c:pt idx="14473">
                  <c:v>1.415569424629</c:v>
                </c:pt>
                <c:pt idx="14474">
                  <c:v>1.415753245354</c:v>
                </c:pt>
                <c:pt idx="14475">
                  <c:v>1.415784478188</c:v>
                </c:pt>
                <c:pt idx="14476">
                  <c:v>1.4158722162249999</c:v>
                </c:pt>
                <c:pt idx="14477">
                  <c:v>1.415898561478</c:v>
                </c:pt>
                <c:pt idx="14478">
                  <c:v>1.415920376778</c:v>
                </c:pt>
                <c:pt idx="14479">
                  <c:v>1.4159917831419999</c:v>
                </c:pt>
                <c:pt idx="14480">
                  <c:v>1.4160096645360001</c:v>
                </c:pt>
                <c:pt idx="14481">
                  <c:v>1.416006207466</c:v>
                </c:pt>
                <c:pt idx="14482">
                  <c:v>1.415978312492</c:v>
                </c:pt>
                <c:pt idx="14483">
                  <c:v>1.4159044027329999</c:v>
                </c:pt>
                <c:pt idx="14484">
                  <c:v>1.4158687591550001</c:v>
                </c:pt>
                <c:pt idx="14485">
                  <c:v>1.4158052206039999</c:v>
                </c:pt>
                <c:pt idx="14486">
                  <c:v>1.4157516956330001</c:v>
                </c:pt>
                <c:pt idx="14487">
                  <c:v>1.4157946109770001</c:v>
                </c:pt>
                <c:pt idx="14488">
                  <c:v>1.415794253349</c:v>
                </c:pt>
                <c:pt idx="14489">
                  <c:v>1.415800452232</c:v>
                </c:pt>
                <c:pt idx="14490">
                  <c:v>1.4158573150630001</c:v>
                </c:pt>
                <c:pt idx="14491">
                  <c:v>1.4158724546429999</c:v>
                </c:pt>
                <c:pt idx="14492">
                  <c:v>1.4159085750580001</c:v>
                </c:pt>
                <c:pt idx="14493">
                  <c:v>1.415970444679</c:v>
                </c:pt>
                <c:pt idx="14494">
                  <c:v>1.4160150289540001</c:v>
                </c:pt>
                <c:pt idx="14495">
                  <c:v>1.4161151647570001</c:v>
                </c:pt>
                <c:pt idx="14496">
                  <c:v>1.4161502122880001</c:v>
                </c:pt>
                <c:pt idx="14497">
                  <c:v>1.4162557125090001</c:v>
                </c:pt>
                <c:pt idx="14498">
                  <c:v>1.416386246681</c:v>
                </c:pt>
                <c:pt idx="14499">
                  <c:v>1.4164931774139999</c:v>
                </c:pt>
                <c:pt idx="14500">
                  <c:v>1.4166055917739999</c:v>
                </c:pt>
                <c:pt idx="14501">
                  <c:v>1.416730880737</c:v>
                </c:pt>
                <c:pt idx="14502">
                  <c:v>1.4167906045909999</c:v>
                </c:pt>
                <c:pt idx="14503">
                  <c:v>1.416915416718</c:v>
                </c:pt>
                <c:pt idx="14504">
                  <c:v>1.4173395633700001</c:v>
                </c:pt>
                <c:pt idx="14505">
                  <c:v>1.4175559282300001</c:v>
                </c:pt>
                <c:pt idx="14506">
                  <c:v>1.417739391327</c:v>
                </c:pt>
                <c:pt idx="14507">
                  <c:v>1.4178428649899999</c:v>
                </c:pt>
                <c:pt idx="14508">
                  <c:v>1.4178881645200001</c:v>
                </c:pt>
                <c:pt idx="14509">
                  <c:v>1.4179471731190001</c:v>
                </c:pt>
                <c:pt idx="14510">
                  <c:v>1.4180244207379999</c:v>
                </c:pt>
                <c:pt idx="14511">
                  <c:v>1.4180613756180001</c:v>
                </c:pt>
                <c:pt idx="14512">
                  <c:v>1.4181427955629999</c:v>
                </c:pt>
                <c:pt idx="14513">
                  <c:v>1.418196439743</c:v>
                </c:pt>
                <c:pt idx="14514">
                  <c:v>1.4182415008539999</c:v>
                </c:pt>
                <c:pt idx="14515">
                  <c:v>1.418333768845</c:v>
                </c:pt>
                <c:pt idx="14516">
                  <c:v>1.418382763863</c:v>
                </c:pt>
                <c:pt idx="14517">
                  <c:v>1.41843521595</c:v>
                </c:pt>
                <c:pt idx="14518">
                  <c:v>1.418525099754</c:v>
                </c:pt>
                <c:pt idx="14519">
                  <c:v>1.4185745716089999</c:v>
                </c:pt>
                <c:pt idx="14520">
                  <c:v>1.418652296066</c:v>
                </c:pt>
                <c:pt idx="14521">
                  <c:v>1.4187495708469999</c:v>
                </c:pt>
                <c:pt idx="14522">
                  <c:v>1.418891191483</c:v>
                </c:pt>
                <c:pt idx="14523">
                  <c:v>1.419110774994</c:v>
                </c:pt>
                <c:pt idx="14524">
                  <c:v>1.419531226158</c:v>
                </c:pt>
                <c:pt idx="14525">
                  <c:v>1.4197192192079999</c:v>
                </c:pt>
                <c:pt idx="14526">
                  <c:v>1.4198812246320001</c:v>
                </c:pt>
                <c:pt idx="14527">
                  <c:v>1.4201123714449999</c:v>
                </c:pt>
                <c:pt idx="14528">
                  <c:v>1.420231461525</c:v>
                </c:pt>
                <c:pt idx="14529">
                  <c:v>1.4203208684919999</c:v>
                </c:pt>
                <c:pt idx="14530">
                  <c:v>1.4204089641569999</c:v>
                </c:pt>
                <c:pt idx="14531">
                  <c:v>1.420474648476</c:v>
                </c:pt>
                <c:pt idx="14532">
                  <c:v>1.4205462932590001</c:v>
                </c:pt>
                <c:pt idx="14533">
                  <c:v>1.4205962419510001</c:v>
                </c:pt>
                <c:pt idx="14534">
                  <c:v>1.420644044876</c:v>
                </c:pt>
                <c:pt idx="14535">
                  <c:v>1.4206937551500001</c:v>
                </c:pt>
                <c:pt idx="14536">
                  <c:v>1.420751810074</c:v>
                </c:pt>
                <c:pt idx="14537">
                  <c:v>1.420839905739</c:v>
                </c:pt>
                <c:pt idx="14538">
                  <c:v>1.4208948612209999</c:v>
                </c:pt>
                <c:pt idx="14539">
                  <c:v>1.4209461212159999</c:v>
                </c:pt>
                <c:pt idx="14540">
                  <c:v>1.420994997025</c:v>
                </c:pt>
                <c:pt idx="14541">
                  <c:v>1.421113848686</c:v>
                </c:pt>
                <c:pt idx="14542">
                  <c:v>1.4214988946910001</c:v>
                </c:pt>
                <c:pt idx="14543">
                  <c:v>1.4216427803039999</c:v>
                </c:pt>
                <c:pt idx="14544">
                  <c:v>1.422039628029</c:v>
                </c:pt>
                <c:pt idx="14545">
                  <c:v>1.422220230103</c:v>
                </c:pt>
                <c:pt idx="14546">
                  <c:v>1.4222922325130001</c:v>
                </c:pt>
                <c:pt idx="14547">
                  <c:v>1.4224056005479999</c:v>
                </c:pt>
                <c:pt idx="14548">
                  <c:v>1.4225056171420001</c:v>
                </c:pt>
                <c:pt idx="14549">
                  <c:v>1.4225912094119999</c:v>
                </c:pt>
                <c:pt idx="14550">
                  <c:v>1.4227044582370001</c:v>
                </c:pt>
                <c:pt idx="14551">
                  <c:v>1.4227684736249999</c:v>
                </c:pt>
                <c:pt idx="14552">
                  <c:v>1.4228386878970001</c:v>
                </c:pt>
                <c:pt idx="14553">
                  <c:v>1.42289853096</c:v>
                </c:pt>
                <c:pt idx="14554">
                  <c:v>1.4229398965840001</c:v>
                </c:pt>
                <c:pt idx="14555">
                  <c:v>1.4230188131329999</c:v>
                </c:pt>
                <c:pt idx="14556">
                  <c:v>1.423085451126</c:v>
                </c:pt>
                <c:pt idx="14557">
                  <c:v>1.4231952428820001</c:v>
                </c:pt>
                <c:pt idx="14558">
                  <c:v>1.423236250877</c:v>
                </c:pt>
                <c:pt idx="14559">
                  <c:v>1.4233458042139999</c:v>
                </c:pt>
                <c:pt idx="14560">
                  <c:v>1.4233870506290001</c:v>
                </c:pt>
                <c:pt idx="14561">
                  <c:v>1.4234282970429999</c:v>
                </c:pt>
                <c:pt idx="14562">
                  <c:v>1.4235384464259999</c:v>
                </c:pt>
                <c:pt idx="14563">
                  <c:v>1.4236303567890001</c:v>
                </c:pt>
                <c:pt idx="14564">
                  <c:v>1.4237865209580001</c:v>
                </c:pt>
                <c:pt idx="14565">
                  <c:v>1.4241652488709999</c:v>
                </c:pt>
                <c:pt idx="14566">
                  <c:v>1.4243549108510001</c:v>
                </c:pt>
                <c:pt idx="14567">
                  <c:v>1.4245061874389999</c:v>
                </c:pt>
                <c:pt idx="14568">
                  <c:v>1.424745440483</c:v>
                </c:pt>
                <c:pt idx="14569">
                  <c:v>1.424958944321</c:v>
                </c:pt>
                <c:pt idx="14570">
                  <c:v>1.4250817298889999</c:v>
                </c:pt>
                <c:pt idx="14571">
                  <c:v>1.425175309181</c:v>
                </c:pt>
                <c:pt idx="14572">
                  <c:v>1.42518055439</c:v>
                </c:pt>
                <c:pt idx="14573">
                  <c:v>1.425224304199</c:v>
                </c:pt>
                <c:pt idx="14574">
                  <c:v>1.425224065781</c:v>
                </c:pt>
                <c:pt idx="14575">
                  <c:v>1.425276398659</c:v>
                </c:pt>
                <c:pt idx="14576">
                  <c:v>1.425311326981</c:v>
                </c:pt>
                <c:pt idx="14577">
                  <c:v>1.425347685814</c:v>
                </c:pt>
                <c:pt idx="14578">
                  <c:v>1.425421118736</c:v>
                </c:pt>
                <c:pt idx="14579">
                  <c:v>1.425456881523</c:v>
                </c:pt>
                <c:pt idx="14580">
                  <c:v>1.425511002541</c:v>
                </c:pt>
                <c:pt idx="14581">
                  <c:v>1.4255688190460001</c:v>
                </c:pt>
                <c:pt idx="14582">
                  <c:v>1.425607919693</c:v>
                </c:pt>
                <c:pt idx="14583">
                  <c:v>1.4256926774980001</c:v>
                </c:pt>
                <c:pt idx="14584">
                  <c:v>1.4257316589360001</c:v>
                </c:pt>
                <c:pt idx="14585">
                  <c:v>1.4257754087450001</c:v>
                </c:pt>
                <c:pt idx="14586">
                  <c:v>1.4258887767790001</c:v>
                </c:pt>
                <c:pt idx="14587">
                  <c:v>1.426295757294</c:v>
                </c:pt>
                <c:pt idx="14588">
                  <c:v>1.4266912937159999</c:v>
                </c:pt>
                <c:pt idx="14589">
                  <c:v>1.426980257034</c:v>
                </c:pt>
                <c:pt idx="14590">
                  <c:v>1.4271609783170001</c:v>
                </c:pt>
                <c:pt idx="14591">
                  <c:v>1.4272511005399999</c:v>
                </c:pt>
                <c:pt idx="14592">
                  <c:v>1.4273329973219999</c:v>
                </c:pt>
                <c:pt idx="14593">
                  <c:v>1.4274790287020001</c:v>
                </c:pt>
                <c:pt idx="14594">
                  <c:v>1.4275305271150001</c:v>
                </c:pt>
                <c:pt idx="14595">
                  <c:v>1.4275828599930001</c:v>
                </c:pt>
                <c:pt idx="14596">
                  <c:v>1.4276326894760001</c:v>
                </c:pt>
                <c:pt idx="14597">
                  <c:v>1.427686452866</c:v>
                </c:pt>
                <c:pt idx="14598">
                  <c:v>1.4277729988100001</c:v>
                </c:pt>
                <c:pt idx="14599">
                  <c:v>1.4278298616409999</c:v>
                </c:pt>
                <c:pt idx="14600">
                  <c:v>1.4278813600539999</c:v>
                </c:pt>
                <c:pt idx="14601">
                  <c:v>1.427933096886</c:v>
                </c:pt>
                <c:pt idx="14602">
                  <c:v>1.427980780602</c:v>
                </c:pt>
                <c:pt idx="14603">
                  <c:v>1.428057193756</c:v>
                </c:pt>
                <c:pt idx="14604">
                  <c:v>1.4281281232830001</c:v>
                </c:pt>
                <c:pt idx="14605">
                  <c:v>1.4281734228130001</c:v>
                </c:pt>
                <c:pt idx="14606">
                  <c:v>1.4282656908039999</c:v>
                </c:pt>
                <c:pt idx="14607">
                  <c:v>1.428393483162</c:v>
                </c:pt>
                <c:pt idx="14608">
                  <c:v>1.428470134735</c:v>
                </c:pt>
                <c:pt idx="14609">
                  <c:v>1.428604841232</c:v>
                </c:pt>
                <c:pt idx="14610">
                  <c:v>1.42895424366</c:v>
                </c:pt>
                <c:pt idx="14611">
                  <c:v>1.4290878772740001</c:v>
                </c:pt>
                <c:pt idx="14612">
                  <c:v>1.429162502289</c:v>
                </c:pt>
                <c:pt idx="14613">
                  <c:v>1.42919921875</c:v>
                </c:pt>
                <c:pt idx="14614">
                  <c:v>1.429251551628</c:v>
                </c:pt>
                <c:pt idx="14615">
                  <c:v>1.4293141365049999</c:v>
                </c:pt>
                <c:pt idx="14616">
                  <c:v>1.42935526371</c:v>
                </c:pt>
                <c:pt idx="14617">
                  <c:v>1.429433107376</c:v>
                </c:pt>
                <c:pt idx="14618">
                  <c:v>1.4294979572299999</c:v>
                </c:pt>
                <c:pt idx="14619">
                  <c:v>1.429607987404</c:v>
                </c:pt>
                <c:pt idx="14620">
                  <c:v>1.429708480835</c:v>
                </c:pt>
                <c:pt idx="14621">
                  <c:v>1.429807543755</c:v>
                </c:pt>
                <c:pt idx="14622">
                  <c:v>1.4299640655520001</c:v>
                </c:pt>
                <c:pt idx="14623">
                  <c:v>1.4300984144210001</c:v>
                </c:pt>
                <c:pt idx="14624">
                  <c:v>1.4301639795300001</c:v>
                </c:pt>
                <c:pt idx="14625">
                  <c:v>1.4302666187290001</c:v>
                </c:pt>
                <c:pt idx="14626">
                  <c:v>1.4303052425380001</c:v>
                </c:pt>
                <c:pt idx="14627">
                  <c:v>1.4303811788559999</c:v>
                </c:pt>
                <c:pt idx="14628">
                  <c:v>1.4304429292680001</c:v>
                </c:pt>
                <c:pt idx="14629">
                  <c:v>1.4305130243299999</c:v>
                </c:pt>
                <c:pt idx="14630">
                  <c:v>1.430570483208</c:v>
                </c:pt>
                <c:pt idx="14631">
                  <c:v>1.4306155443190001</c:v>
                </c:pt>
                <c:pt idx="14632">
                  <c:v>1.430987000465</c:v>
                </c:pt>
                <c:pt idx="14633">
                  <c:v>1.4311084747309999</c:v>
                </c:pt>
                <c:pt idx="14634">
                  <c:v>1.4312818050380001</c:v>
                </c:pt>
                <c:pt idx="14635">
                  <c:v>1.431383490562</c:v>
                </c:pt>
                <c:pt idx="14636">
                  <c:v>1.4314641952510001</c:v>
                </c:pt>
                <c:pt idx="14637">
                  <c:v>1.431545615196</c:v>
                </c:pt>
                <c:pt idx="14638">
                  <c:v>1.431603074074</c:v>
                </c:pt>
                <c:pt idx="14639">
                  <c:v>1.4317116737369999</c:v>
                </c:pt>
                <c:pt idx="14640">
                  <c:v>1.431905865669</c:v>
                </c:pt>
                <c:pt idx="14641">
                  <c:v>1.43206179142</c:v>
                </c:pt>
                <c:pt idx="14642">
                  <c:v>1.432143568993</c:v>
                </c:pt>
                <c:pt idx="14643">
                  <c:v>1.4322353601460001</c:v>
                </c:pt>
                <c:pt idx="14644">
                  <c:v>1.432351231575</c:v>
                </c:pt>
                <c:pt idx="14645">
                  <c:v>1.432454824448</c:v>
                </c:pt>
                <c:pt idx="14646">
                  <c:v>1.4325934648509999</c:v>
                </c:pt>
                <c:pt idx="14647">
                  <c:v>1.432959794998</c:v>
                </c:pt>
                <c:pt idx="14648">
                  <c:v>1.4333202838900001</c:v>
                </c:pt>
                <c:pt idx="14649">
                  <c:v>1.433424592018</c:v>
                </c:pt>
                <c:pt idx="14650">
                  <c:v>1.4337965250019999</c:v>
                </c:pt>
                <c:pt idx="14651">
                  <c:v>1.4341930150990001</c:v>
                </c:pt>
                <c:pt idx="14652">
                  <c:v>1.4342706203460001</c:v>
                </c:pt>
                <c:pt idx="14653">
                  <c:v>1.4344249963760001</c:v>
                </c:pt>
                <c:pt idx="14654">
                  <c:v>1.434505581856</c:v>
                </c:pt>
                <c:pt idx="14655">
                  <c:v>1.4346332550050001</c:v>
                </c:pt>
                <c:pt idx="14656">
                  <c:v>1.4347440004350001</c:v>
                </c:pt>
                <c:pt idx="14657">
                  <c:v>1.435096025467</c:v>
                </c:pt>
                <c:pt idx="14658">
                  <c:v>1.4351534843439999</c:v>
                </c:pt>
                <c:pt idx="14659">
                  <c:v>1.4352213144299999</c:v>
                </c:pt>
                <c:pt idx="14660">
                  <c:v>1.4352822303770001</c:v>
                </c:pt>
                <c:pt idx="14661">
                  <c:v>1.4353877305980001</c:v>
                </c:pt>
                <c:pt idx="14662">
                  <c:v>1.435652971268</c:v>
                </c:pt>
                <c:pt idx="14663">
                  <c:v>1.4357959032059999</c:v>
                </c:pt>
                <c:pt idx="14664">
                  <c:v>1.4359179735180001</c:v>
                </c:pt>
                <c:pt idx="14665">
                  <c:v>1.436014890671</c:v>
                </c:pt>
                <c:pt idx="14666">
                  <c:v>1.4360914230349999</c:v>
                </c:pt>
                <c:pt idx="14667">
                  <c:v>1.4361386299129999</c:v>
                </c:pt>
                <c:pt idx="14668">
                  <c:v>1.4362236261370001</c:v>
                </c:pt>
                <c:pt idx="14669">
                  <c:v>1.436272382736</c:v>
                </c:pt>
                <c:pt idx="14670">
                  <c:v>1.436318397522</c:v>
                </c:pt>
                <c:pt idx="14671">
                  <c:v>1.436366677284</c:v>
                </c:pt>
                <c:pt idx="14672">
                  <c:v>1.4364145994190001</c:v>
                </c:pt>
                <c:pt idx="14673">
                  <c:v>1.4364881515500001</c:v>
                </c:pt>
                <c:pt idx="14674">
                  <c:v>1.4365550279620001</c:v>
                </c:pt>
                <c:pt idx="14675">
                  <c:v>1.436599135399</c:v>
                </c:pt>
                <c:pt idx="14676">
                  <c:v>1.436679363251</c:v>
                </c:pt>
                <c:pt idx="14677">
                  <c:v>1.436792850494</c:v>
                </c:pt>
                <c:pt idx="14678">
                  <c:v>1.4371072053909999</c:v>
                </c:pt>
                <c:pt idx="14679">
                  <c:v>1.437207937241</c:v>
                </c:pt>
                <c:pt idx="14680">
                  <c:v>1.4372363090519999</c:v>
                </c:pt>
                <c:pt idx="14681">
                  <c:v>1.437340378761</c:v>
                </c:pt>
                <c:pt idx="14682">
                  <c:v>1.4373688697810001</c:v>
                </c:pt>
                <c:pt idx="14683">
                  <c:v>1.437452912331</c:v>
                </c:pt>
                <c:pt idx="14684">
                  <c:v>1.437491416931</c:v>
                </c:pt>
                <c:pt idx="14685">
                  <c:v>1.4375180006029999</c:v>
                </c:pt>
                <c:pt idx="14686">
                  <c:v>1.437605381012</c:v>
                </c:pt>
                <c:pt idx="14687">
                  <c:v>1.437624573708</c:v>
                </c:pt>
                <c:pt idx="14688">
                  <c:v>1.437648892403</c:v>
                </c:pt>
                <c:pt idx="14689">
                  <c:v>1.4377175569530001</c:v>
                </c:pt>
                <c:pt idx="14690">
                  <c:v>1.4377411603929999</c:v>
                </c:pt>
                <c:pt idx="14691">
                  <c:v>1.4377961158749999</c:v>
                </c:pt>
                <c:pt idx="14692">
                  <c:v>1.4378529787059999</c:v>
                </c:pt>
                <c:pt idx="14693">
                  <c:v>1.4379231929780001</c:v>
                </c:pt>
                <c:pt idx="14694">
                  <c:v>1.4380052089690001</c:v>
                </c:pt>
                <c:pt idx="14695">
                  <c:v>1.438064932823</c:v>
                </c:pt>
                <c:pt idx="14696">
                  <c:v>1.438199400902</c:v>
                </c:pt>
                <c:pt idx="14697">
                  <c:v>1.4383250474930001</c:v>
                </c:pt>
                <c:pt idx="14698">
                  <c:v>1.438358068466</c:v>
                </c:pt>
                <c:pt idx="14699">
                  <c:v>1.438425064087</c:v>
                </c:pt>
                <c:pt idx="14700">
                  <c:v>1.4384746551509999</c:v>
                </c:pt>
                <c:pt idx="14701">
                  <c:v>1.4385067224500001</c:v>
                </c:pt>
                <c:pt idx="14702">
                  <c:v>1.438589692116</c:v>
                </c:pt>
                <c:pt idx="14703">
                  <c:v>1.4386252164840001</c:v>
                </c:pt>
                <c:pt idx="14704">
                  <c:v>1.4386587142939999</c:v>
                </c:pt>
                <c:pt idx="14705">
                  <c:v>1.438752174377</c:v>
                </c:pt>
                <c:pt idx="14706">
                  <c:v>1.4388056993480001</c:v>
                </c:pt>
                <c:pt idx="14707">
                  <c:v>1.4389277696609999</c:v>
                </c:pt>
                <c:pt idx="14708">
                  <c:v>1.4390462636950001</c:v>
                </c:pt>
                <c:pt idx="14709">
                  <c:v>1.4391158819200001</c:v>
                </c:pt>
                <c:pt idx="14710">
                  <c:v>1.439451575279</c:v>
                </c:pt>
                <c:pt idx="14711">
                  <c:v>1.4397194385530001</c:v>
                </c:pt>
                <c:pt idx="14712">
                  <c:v>1.4397917985919999</c:v>
                </c:pt>
                <c:pt idx="14713">
                  <c:v>1.4399218559269999</c:v>
                </c:pt>
                <c:pt idx="14714">
                  <c:v>1.440002441406</c:v>
                </c:pt>
                <c:pt idx="14715">
                  <c:v>1.440100073814</c:v>
                </c:pt>
                <c:pt idx="14716">
                  <c:v>1.440213441849</c:v>
                </c:pt>
                <c:pt idx="14717">
                  <c:v>1.440312743187</c:v>
                </c:pt>
                <c:pt idx="14718">
                  <c:v>1.4406391382220001</c:v>
                </c:pt>
                <c:pt idx="14719">
                  <c:v>1.440984964371</c:v>
                </c:pt>
                <c:pt idx="14720">
                  <c:v>1.441312789917</c:v>
                </c:pt>
                <c:pt idx="14721">
                  <c:v>1.4414300918580001</c:v>
                </c:pt>
                <c:pt idx="14722">
                  <c:v>1.4415571689610001</c:v>
                </c:pt>
                <c:pt idx="14723">
                  <c:v>1.4416247606279999</c:v>
                </c:pt>
                <c:pt idx="14724">
                  <c:v>1.4417444467539999</c:v>
                </c:pt>
                <c:pt idx="14725">
                  <c:v>1.4418635368349999</c:v>
                </c:pt>
                <c:pt idx="14726">
                  <c:v>1.4419488906860001</c:v>
                </c:pt>
                <c:pt idx="14727">
                  <c:v>1.4420562982559999</c:v>
                </c:pt>
                <c:pt idx="14728">
                  <c:v>1.4421224594119999</c:v>
                </c:pt>
                <c:pt idx="14729">
                  <c:v>1.4422216415410001</c:v>
                </c:pt>
                <c:pt idx="14730">
                  <c:v>1.4425064325329999</c:v>
                </c:pt>
                <c:pt idx="14731">
                  <c:v>1.442584991455</c:v>
                </c:pt>
                <c:pt idx="14732">
                  <c:v>1.4426395893099999</c:v>
                </c:pt>
                <c:pt idx="14733">
                  <c:v>1.442723751068</c:v>
                </c:pt>
                <c:pt idx="14734">
                  <c:v>1.4427599906919999</c:v>
                </c:pt>
                <c:pt idx="14735">
                  <c:v>1.442856431007</c:v>
                </c:pt>
                <c:pt idx="14736">
                  <c:v>1.4428899288179999</c:v>
                </c:pt>
                <c:pt idx="14737">
                  <c:v>1.4429206848139999</c:v>
                </c:pt>
                <c:pt idx="14738">
                  <c:v>1.443020105362</c:v>
                </c:pt>
                <c:pt idx="14739">
                  <c:v>1.443049073219</c:v>
                </c:pt>
                <c:pt idx="14740">
                  <c:v>1.443130016327</c:v>
                </c:pt>
                <c:pt idx="14741">
                  <c:v>1.443164110184</c:v>
                </c:pt>
                <c:pt idx="14742">
                  <c:v>1.4431914091110001</c:v>
                </c:pt>
                <c:pt idx="14743">
                  <c:v>1.4432770013809999</c:v>
                </c:pt>
                <c:pt idx="14744">
                  <c:v>1.4433048963549999</c:v>
                </c:pt>
                <c:pt idx="14745">
                  <c:v>1.4433407783509999</c:v>
                </c:pt>
                <c:pt idx="14746">
                  <c:v>1.4434254169459999</c:v>
                </c:pt>
                <c:pt idx="14747">
                  <c:v>1.4434504508970001</c:v>
                </c:pt>
                <c:pt idx="14748">
                  <c:v>1.443506002426</c:v>
                </c:pt>
                <c:pt idx="14749">
                  <c:v>1.4435873031619999</c:v>
                </c:pt>
                <c:pt idx="14750">
                  <c:v>1.4437130689619999</c:v>
                </c:pt>
                <c:pt idx="14751">
                  <c:v>1.4440109729770001</c:v>
                </c:pt>
                <c:pt idx="14752">
                  <c:v>1.4441410303119999</c:v>
                </c:pt>
                <c:pt idx="14753">
                  <c:v>1.4442160129549999</c:v>
                </c:pt>
                <c:pt idx="14754">
                  <c:v>1.444321155548</c:v>
                </c:pt>
                <c:pt idx="14755">
                  <c:v>1.4444246292109999</c:v>
                </c:pt>
                <c:pt idx="14756">
                  <c:v>1.4445970058440001</c:v>
                </c:pt>
                <c:pt idx="14757">
                  <c:v>1.444747447968</c:v>
                </c:pt>
                <c:pt idx="14758">
                  <c:v>1.4448474645610001</c:v>
                </c:pt>
                <c:pt idx="14759">
                  <c:v>1.444885849953</c:v>
                </c:pt>
                <c:pt idx="14760">
                  <c:v>1.4449992179869999</c:v>
                </c:pt>
                <c:pt idx="14761">
                  <c:v>1.445030212402</c:v>
                </c:pt>
                <c:pt idx="14762">
                  <c:v>1.4451406002039999</c:v>
                </c:pt>
                <c:pt idx="14763">
                  <c:v>1.4452574253079999</c:v>
                </c:pt>
                <c:pt idx="14764">
                  <c:v>1.445399045944</c:v>
                </c:pt>
                <c:pt idx="14765">
                  <c:v>1.4455125331880001</c:v>
                </c:pt>
                <c:pt idx="14766">
                  <c:v>1.4458267688749999</c:v>
                </c:pt>
                <c:pt idx="14767">
                  <c:v>1.445935964584</c:v>
                </c:pt>
                <c:pt idx="14768">
                  <c:v>1.446080684662</c:v>
                </c:pt>
                <c:pt idx="14769">
                  <c:v>1.4464263916019999</c:v>
                </c:pt>
                <c:pt idx="14770">
                  <c:v>1.446494221687</c:v>
                </c:pt>
                <c:pt idx="14771">
                  <c:v>1.4466000795359999</c:v>
                </c:pt>
                <c:pt idx="14772">
                  <c:v>1.4466391801830001</c:v>
                </c:pt>
                <c:pt idx="14773">
                  <c:v>1.4467003345489999</c:v>
                </c:pt>
                <c:pt idx="14774">
                  <c:v>1.446760058403</c:v>
                </c:pt>
                <c:pt idx="14775">
                  <c:v>1.4467989206309999</c:v>
                </c:pt>
                <c:pt idx="14776">
                  <c:v>1.4468781948089999</c:v>
                </c:pt>
                <c:pt idx="14777">
                  <c:v>1.446920990944</c:v>
                </c:pt>
                <c:pt idx="14778">
                  <c:v>1.4469616413119999</c:v>
                </c:pt>
                <c:pt idx="14779">
                  <c:v>1.447033643723</c:v>
                </c:pt>
                <c:pt idx="14780">
                  <c:v>1.447073578835</c:v>
                </c:pt>
                <c:pt idx="14781">
                  <c:v>1.4471353292469999</c:v>
                </c:pt>
                <c:pt idx="14782">
                  <c:v>1.4472199678419999</c:v>
                </c:pt>
                <c:pt idx="14783">
                  <c:v>1.4473276138310001</c:v>
                </c:pt>
                <c:pt idx="14784">
                  <c:v>1.447665810585</c:v>
                </c:pt>
                <c:pt idx="14785">
                  <c:v>1.4478540420529999</c:v>
                </c:pt>
                <c:pt idx="14786">
                  <c:v>1.4479863643649999</c:v>
                </c:pt>
                <c:pt idx="14787">
                  <c:v>1.4480656385420001</c:v>
                </c:pt>
                <c:pt idx="14788">
                  <c:v>1.44817340374</c:v>
                </c:pt>
                <c:pt idx="14789">
                  <c:v>1.4482541084289999</c:v>
                </c:pt>
                <c:pt idx="14790">
                  <c:v>1.448348522186</c:v>
                </c:pt>
                <c:pt idx="14791">
                  <c:v>1.4487266540529999</c:v>
                </c:pt>
                <c:pt idx="14792">
                  <c:v>1.4488555192949999</c:v>
                </c:pt>
                <c:pt idx="14793">
                  <c:v>1.4489952325819999</c:v>
                </c:pt>
                <c:pt idx="14794">
                  <c:v>1.449101805687</c:v>
                </c:pt>
                <c:pt idx="14795">
                  <c:v>1.449454426765</c:v>
                </c:pt>
                <c:pt idx="14796">
                  <c:v>1.449569106102</c:v>
                </c:pt>
                <c:pt idx="14797">
                  <c:v>1.4499186277389999</c:v>
                </c:pt>
                <c:pt idx="14798">
                  <c:v>1.4502751827239999</c:v>
                </c:pt>
                <c:pt idx="14799">
                  <c:v>1.4505445957180001</c:v>
                </c:pt>
                <c:pt idx="14800">
                  <c:v>1.450647830963</c:v>
                </c:pt>
                <c:pt idx="14801">
                  <c:v>1.4507168531420001</c:v>
                </c:pt>
                <c:pt idx="14802">
                  <c:v>1.4510354995729999</c:v>
                </c:pt>
                <c:pt idx="14803">
                  <c:v>1.451253175735</c:v>
                </c:pt>
                <c:pt idx="14804">
                  <c:v>1.4514417648319999</c:v>
                </c:pt>
                <c:pt idx="14805">
                  <c:v>1.4517434835430001</c:v>
                </c:pt>
                <c:pt idx="14806">
                  <c:v>1.4520754814150001</c:v>
                </c:pt>
                <c:pt idx="14807">
                  <c:v>1.4522306919100001</c:v>
                </c:pt>
                <c:pt idx="14808">
                  <c:v>1.45256793499</c:v>
                </c:pt>
                <c:pt idx="14809">
                  <c:v>1.452634930611</c:v>
                </c:pt>
                <c:pt idx="14810">
                  <c:v>1.452695131302</c:v>
                </c:pt>
                <c:pt idx="14811">
                  <c:v>1.452741265297</c:v>
                </c:pt>
                <c:pt idx="14812">
                  <c:v>1.4527820348739999</c:v>
                </c:pt>
                <c:pt idx="14813">
                  <c:v>1.452874779701</c:v>
                </c:pt>
                <c:pt idx="14814">
                  <c:v>1.452953338623</c:v>
                </c:pt>
                <c:pt idx="14815">
                  <c:v>1.453072786331</c:v>
                </c:pt>
                <c:pt idx="14816">
                  <c:v>1.453182697296</c:v>
                </c:pt>
                <c:pt idx="14817">
                  <c:v>1.453414320946</c:v>
                </c:pt>
                <c:pt idx="14818">
                  <c:v>1.453575015068</c:v>
                </c:pt>
                <c:pt idx="14819">
                  <c:v>1.4536913633349999</c:v>
                </c:pt>
                <c:pt idx="14820">
                  <c:v>1.454032897949</c:v>
                </c:pt>
                <c:pt idx="14821">
                  <c:v>1.454363107681</c:v>
                </c:pt>
                <c:pt idx="14822">
                  <c:v>1.4545300006869999</c:v>
                </c:pt>
                <c:pt idx="14823">
                  <c:v>1.4546581506730001</c:v>
                </c:pt>
                <c:pt idx="14824">
                  <c:v>1.454765081406</c:v>
                </c:pt>
                <c:pt idx="14825">
                  <c:v>1.454816818237</c:v>
                </c:pt>
                <c:pt idx="14826">
                  <c:v>1.4548883438110001</c:v>
                </c:pt>
                <c:pt idx="14827">
                  <c:v>1.454950094223</c:v>
                </c:pt>
                <c:pt idx="14828">
                  <c:v>1.4550098180769999</c:v>
                </c:pt>
                <c:pt idx="14829">
                  <c:v>1.455071091652</c:v>
                </c:pt>
                <c:pt idx="14830">
                  <c:v>1.455131292343</c:v>
                </c:pt>
                <c:pt idx="14831">
                  <c:v>1.4552147388459999</c:v>
                </c:pt>
                <c:pt idx="14832">
                  <c:v>1.455246448517</c:v>
                </c:pt>
                <c:pt idx="14833">
                  <c:v>1.455310940742</c:v>
                </c:pt>
                <c:pt idx="14834">
                  <c:v>1.4553941488269999</c:v>
                </c:pt>
                <c:pt idx="14835">
                  <c:v>1.455487012863</c:v>
                </c:pt>
                <c:pt idx="14836">
                  <c:v>1.4555249214170001</c:v>
                </c:pt>
                <c:pt idx="14837">
                  <c:v>1.4556001424789999</c:v>
                </c:pt>
                <c:pt idx="14838">
                  <c:v>1.455686569214</c:v>
                </c:pt>
                <c:pt idx="14839">
                  <c:v>1.455801725388</c:v>
                </c:pt>
                <c:pt idx="14840">
                  <c:v>1.455874323845</c:v>
                </c:pt>
                <c:pt idx="14841">
                  <c:v>1.4561921358109999</c:v>
                </c:pt>
                <c:pt idx="14842">
                  <c:v>1.456280708313</c:v>
                </c:pt>
                <c:pt idx="14843">
                  <c:v>1.456326127052</c:v>
                </c:pt>
                <c:pt idx="14844">
                  <c:v>1.4563692808149999</c:v>
                </c:pt>
                <c:pt idx="14845">
                  <c:v>1.456439375877</c:v>
                </c:pt>
                <c:pt idx="14846">
                  <c:v>1.4565175771709999</c:v>
                </c:pt>
                <c:pt idx="14847">
                  <c:v>1.456565618515</c:v>
                </c:pt>
                <c:pt idx="14848">
                  <c:v>1.4566072225569999</c:v>
                </c:pt>
                <c:pt idx="14849">
                  <c:v>1.4566507339479999</c:v>
                </c:pt>
                <c:pt idx="14850">
                  <c:v>1.4567811489110001</c:v>
                </c:pt>
                <c:pt idx="14851">
                  <c:v>1.4568639993670001</c:v>
                </c:pt>
                <c:pt idx="14852">
                  <c:v>1.456932902336</c:v>
                </c:pt>
                <c:pt idx="14853">
                  <c:v>1.4571406841279999</c:v>
                </c:pt>
                <c:pt idx="14854">
                  <c:v>1.4574966430659999</c:v>
                </c:pt>
                <c:pt idx="14855">
                  <c:v>1.457861304283</c:v>
                </c:pt>
                <c:pt idx="14856">
                  <c:v>1.4579863548280001</c:v>
                </c:pt>
                <c:pt idx="14857">
                  <c:v>1.458066105843</c:v>
                </c:pt>
                <c:pt idx="14858">
                  <c:v>1.4581713676450001</c:v>
                </c:pt>
                <c:pt idx="14859">
                  <c:v>1.458231687546</c:v>
                </c:pt>
                <c:pt idx="14860">
                  <c:v>1.458358049393</c:v>
                </c:pt>
                <c:pt idx="14861">
                  <c:v>1.458466291428</c:v>
                </c:pt>
                <c:pt idx="14862">
                  <c:v>1.458533763885</c:v>
                </c:pt>
                <c:pt idx="14863">
                  <c:v>1.4586187601089999</c:v>
                </c:pt>
                <c:pt idx="14864">
                  <c:v>1.458706259727</c:v>
                </c:pt>
                <c:pt idx="14865">
                  <c:v>1.4587781429290001</c:v>
                </c:pt>
                <c:pt idx="14866">
                  <c:v>1.4588304758070001</c:v>
                </c:pt>
                <c:pt idx="14867">
                  <c:v>1.4589368104930001</c:v>
                </c:pt>
                <c:pt idx="14868">
                  <c:v>1.459291338921</c:v>
                </c:pt>
                <c:pt idx="14869">
                  <c:v>1.459353923798</c:v>
                </c:pt>
                <c:pt idx="14870">
                  <c:v>1.4594401121139999</c:v>
                </c:pt>
                <c:pt idx="14871">
                  <c:v>1.4595612287519999</c:v>
                </c:pt>
                <c:pt idx="14872">
                  <c:v>1.459925055504</c:v>
                </c:pt>
                <c:pt idx="14873">
                  <c:v>1.460060238838</c:v>
                </c:pt>
                <c:pt idx="14874">
                  <c:v>1.4601341485979999</c:v>
                </c:pt>
                <c:pt idx="14875">
                  <c:v>1.4602483510969999</c:v>
                </c:pt>
                <c:pt idx="14876">
                  <c:v>1.460595846176</c:v>
                </c:pt>
                <c:pt idx="14877">
                  <c:v>1.4607707262039999</c:v>
                </c:pt>
                <c:pt idx="14878">
                  <c:v>1.461016178131</c:v>
                </c:pt>
                <c:pt idx="14879">
                  <c:v>1.4610877037050001</c:v>
                </c:pt>
                <c:pt idx="14880">
                  <c:v>1.461190462112</c:v>
                </c:pt>
                <c:pt idx="14881">
                  <c:v>1.4612754583359999</c:v>
                </c:pt>
                <c:pt idx="14882">
                  <c:v>1.461385726929</c:v>
                </c:pt>
                <c:pt idx="14883">
                  <c:v>1.4614925384519999</c:v>
                </c:pt>
                <c:pt idx="14884">
                  <c:v>1.461565375328</c:v>
                </c:pt>
                <c:pt idx="14885">
                  <c:v>1.4616720676420001</c:v>
                </c:pt>
                <c:pt idx="14886">
                  <c:v>1.4617592096330001</c:v>
                </c:pt>
                <c:pt idx="14887">
                  <c:v>1.461838960648</c:v>
                </c:pt>
                <c:pt idx="14888">
                  <c:v>1.4619395732880001</c:v>
                </c:pt>
                <c:pt idx="14889">
                  <c:v>1.4620077610019999</c:v>
                </c:pt>
                <c:pt idx="14890">
                  <c:v>1.4621454477310001</c:v>
                </c:pt>
                <c:pt idx="14891">
                  <c:v>1.4622719287870001</c:v>
                </c:pt>
                <c:pt idx="14892">
                  <c:v>1.4624350070950001</c:v>
                </c:pt>
                <c:pt idx="14893">
                  <c:v>1.4627629518509999</c:v>
                </c:pt>
                <c:pt idx="14894">
                  <c:v>1.4629557132719999</c:v>
                </c:pt>
                <c:pt idx="14895">
                  <c:v>1.463331103325</c:v>
                </c:pt>
                <c:pt idx="14896">
                  <c:v>1.463608384132</c:v>
                </c:pt>
                <c:pt idx="14897">
                  <c:v>1.463716506958</c:v>
                </c:pt>
                <c:pt idx="14898">
                  <c:v>1.463815569878</c:v>
                </c:pt>
                <c:pt idx="14899">
                  <c:v>1.4639060497280001</c:v>
                </c:pt>
                <c:pt idx="14900">
                  <c:v>1.463993430138</c:v>
                </c:pt>
                <c:pt idx="14901">
                  <c:v>1.4641127586360001</c:v>
                </c:pt>
                <c:pt idx="14902">
                  <c:v>1.4641991853709999</c:v>
                </c:pt>
                <c:pt idx="14903">
                  <c:v>1.464281320572</c:v>
                </c:pt>
                <c:pt idx="14904">
                  <c:v>1.464389562607</c:v>
                </c:pt>
                <c:pt idx="14905">
                  <c:v>1.4644709825519999</c:v>
                </c:pt>
                <c:pt idx="14906">
                  <c:v>1.4645870924</c:v>
                </c:pt>
                <c:pt idx="14907">
                  <c:v>1.4646795988079999</c:v>
                </c:pt>
                <c:pt idx="14908">
                  <c:v>1.464724421501</c:v>
                </c:pt>
                <c:pt idx="14909">
                  <c:v>1.464827418327</c:v>
                </c:pt>
                <c:pt idx="14910">
                  <c:v>1.4651731252669999</c:v>
                </c:pt>
                <c:pt idx="14911">
                  <c:v>1.4653968811039999</c:v>
                </c:pt>
                <c:pt idx="14912">
                  <c:v>1.465455293655</c:v>
                </c:pt>
                <c:pt idx="14913">
                  <c:v>1.4655574560169999</c:v>
                </c:pt>
                <c:pt idx="14914">
                  <c:v>1.465588569641</c:v>
                </c:pt>
                <c:pt idx="14915">
                  <c:v>1.4656640291209999</c:v>
                </c:pt>
                <c:pt idx="14916">
                  <c:v>1.4657057523729999</c:v>
                </c:pt>
                <c:pt idx="14917">
                  <c:v>1.4657336473460001</c:v>
                </c:pt>
                <c:pt idx="14918">
                  <c:v>1.4658130407329999</c:v>
                </c:pt>
                <c:pt idx="14919">
                  <c:v>1.4658573865890001</c:v>
                </c:pt>
                <c:pt idx="14920">
                  <c:v>1.4659262895580001</c:v>
                </c:pt>
                <c:pt idx="14921">
                  <c:v>1.4659786224369999</c:v>
                </c:pt>
                <c:pt idx="14922">
                  <c:v>1.466072320938</c:v>
                </c:pt>
                <c:pt idx="14923">
                  <c:v>1.4661099910740001</c:v>
                </c:pt>
                <c:pt idx="14924">
                  <c:v>1.4662131071090001</c:v>
                </c:pt>
                <c:pt idx="14925">
                  <c:v>1.466261506081</c:v>
                </c:pt>
                <c:pt idx="14926">
                  <c:v>1.4663676023479999</c:v>
                </c:pt>
                <c:pt idx="14927">
                  <c:v>1.4664293527600001</c:v>
                </c:pt>
                <c:pt idx="14928">
                  <c:v>1.4667702913280001</c:v>
                </c:pt>
                <c:pt idx="14929">
                  <c:v>1.4669047594069999</c:v>
                </c:pt>
                <c:pt idx="14930">
                  <c:v>1.4669969081880001</c:v>
                </c:pt>
                <c:pt idx="14931">
                  <c:v>1.4673403501510001</c:v>
                </c:pt>
                <c:pt idx="14932">
                  <c:v>1.4675027132030001</c:v>
                </c:pt>
                <c:pt idx="14933">
                  <c:v>1.467647075653</c:v>
                </c:pt>
                <c:pt idx="14934">
                  <c:v>1.467790722847</c:v>
                </c:pt>
                <c:pt idx="14935">
                  <c:v>1.467999339104</c:v>
                </c:pt>
                <c:pt idx="14936">
                  <c:v>1.4681208133700001</c:v>
                </c:pt>
                <c:pt idx="14937">
                  <c:v>1.468189954758</c:v>
                </c:pt>
                <c:pt idx="14938">
                  <c:v>1.4682384729389999</c:v>
                </c:pt>
                <c:pt idx="14939">
                  <c:v>1.4682837724690001</c:v>
                </c:pt>
                <c:pt idx="14940">
                  <c:v>1.4686216115949999</c:v>
                </c:pt>
                <c:pt idx="14941">
                  <c:v>1.4689320325849999</c:v>
                </c:pt>
                <c:pt idx="14942">
                  <c:v>1.469076037407</c:v>
                </c:pt>
                <c:pt idx="14943">
                  <c:v>1.4692916870120001</c:v>
                </c:pt>
                <c:pt idx="14944">
                  <c:v>1.4693924188609999</c:v>
                </c:pt>
                <c:pt idx="14945">
                  <c:v>1.4694931507110001</c:v>
                </c:pt>
                <c:pt idx="14946">
                  <c:v>1.4695831537249999</c:v>
                </c:pt>
                <c:pt idx="14947">
                  <c:v>1.4696356058119999</c:v>
                </c:pt>
                <c:pt idx="14948">
                  <c:v>1.4696779251100001</c:v>
                </c:pt>
                <c:pt idx="14949">
                  <c:v>1.4697530269620001</c:v>
                </c:pt>
                <c:pt idx="14950">
                  <c:v>1.4697958230970001</c:v>
                </c:pt>
                <c:pt idx="14951">
                  <c:v>1.469902873039</c:v>
                </c:pt>
                <c:pt idx="14952">
                  <c:v>1.4702517986300001</c:v>
                </c:pt>
                <c:pt idx="14953">
                  <c:v>1.4705598354339999</c:v>
                </c:pt>
                <c:pt idx="14954">
                  <c:v>1.470655322075</c:v>
                </c:pt>
                <c:pt idx="14955">
                  <c:v>1.4709599018099999</c:v>
                </c:pt>
                <c:pt idx="14956">
                  <c:v>1.4711257219310001</c:v>
                </c:pt>
                <c:pt idx="14957">
                  <c:v>1.4714748859410001</c:v>
                </c:pt>
                <c:pt idx="14958">
                  <c:v>1.4716686010360001</c:v>
                </c:pt>
                <c:pt idx="14959">
                  <c:v>1.471863627434</c:v>
                </c:pt>
                <c:pt idx="14960">
                  <c:v>1.4721196889879999</c:v>
                </c:pt>
                <c:pt idx="14961">
                  <c:v>1.4722105264659999</c:v>
                </c:pt>
                <c:pt idx="14962">
                  <c:v>1.4723610877990001</c:v>
                </c:pt>
                <c:pt idx="14963">
                  <c:v>1.472587347031</c:v>
                </c:pt>
                <c:pt idx="14964">
                  <c:v>1.4729437828059999</c:v>
                </c:pt>
                <c:pt idx="14965">
                  <c:v>1.4732275009160001</c:v>
                </c:pt>
                <c:pt idx="14966">
                  <c:v>1.4733271598819999</c:v>
                </c:pt>
                <c:pt idx="14967">
                  <c:v>1.473418951035</c:v>
                </c:pt>
                <c:pt idx="14968">
                  <c:v>1.4735110998150001</c:v>
                </c:pt>
                <c:pt idx="14969">
                  <c:v>1.473559379578</c:v>
                </c:pt>
                <c:pt idx="14970">
                  <c:v>1.4736053943630001</c:v>
                </c:pt>
                <c:pt idx="14971">
                  <c:v>1.473701477051</c:v>
                </c:pt>
                <c:pt idx="14972">
                  <c:v>1.473748803139</c:v>
                </c:pt>
                <c:pt idx="14973">
                  <c:v>1.473816037178</c:v>
                </c:pt>
                <c:pt idx="14974">
                  <c:v>1.4738553762440001</c:v>
                </c:pt>
                <c:pt idx="14975">
                  <c:v>1.4739001989360001</c:v>
                </c:pt>
                <c:pt idx="14976">
                  <c:v>1.473974347115</c:v>
                </c:pt>
                <c:pt idx="14977">
                  <c:v>1.4740464687349999</c:v>
                </c:pt>
                <c:pt idx="14978">
                  <c:v>1.474148392677</c:v>
                </c:pt>
                <c:pt idx="14979">
                  <c:v>1.474234342575</c:v>
                </c:pt>
                <c:pt idx="14980">
                  <c:v>1.4743056297299999</c:v>
                </c:pt>
                <c:pt idx="14981">
                  <c:v>1.4743934869769999</c:v>
                </c:pt>
                <c:pt idx="14982">
                  <c:v>1.4744358062739999</c:v>
                </c:pt>
                <c:pt idx="14983">
                  <c:v>1.474529147148</c:v>
                </c:pt>
                <c:pt idx="14984">
                  <c:v>1.474570393562</c:v>
                </c:pt>
                <c:pt idx="14985">
                  <c:v>1.4746080636979999</c:v>
                </c:pt>
                <c:pt idx="14986">
                  <c:v>1.4746872186660001</c:v>
                </c:pt>
                <c:pt idx="14987">
                  <c:v>1.4747215509410001</c:v>
                </c:pt>
                <c:pt idx="14988">
                  <c:v>1.4747766256329999</c:v>
                </c:pt>
                <c:pt idx="14989">
                  <c:v>1.474843025208</c:v>
                </c:pt>
                <c:pt idx="14990">
                  <c:v>1.4748994112010001</c:v>
                </c:pt>
                <c:pt idx="14991">
                  <c:v>1.474976539612</c:v>
                </c:pt>
                <c:pt idx="14992">
                  <c:v>1.475013971329</c:v>
                </c:pt>
                <c:pt idx="14993">
                  <c:v>1.4751409292219999</c:v>
                </c:pt>
                <c:pt idx="14994">
                  <c:v>1.475279092789</c:v>
                </c:pt>
                <c:pt idx="14995">
                  <c:v>1.4753805398940001</c:v>
                </c:pt>
                <c:pt idx="14996">
                  <c:v>1.475534439087</c:v>
                </c:pt>
                <c:pt idx="14997">
                  <c:v>1.4756411314010001</c:v>
                </c:pt>
                <c:pt idx="14998">
                  <c:v>1.475739598274</c:v>
                </c:pt>
                <c:pt idx="14999">
                  <c:v>1.47598361969</c:v>
                </c:pt>
                <c:pt idx="15000">
                  <c:v>1.476084589958</c:v>
                </c:pt>
                <c:pt idx="15001">
                  <c:v>1.4761642217640001</c:v>
                </c:pt>
                <c:pt idx="15002">
                  <c:v>1.4762845039370001</c:v>
                </c:pt>
                <c:pt idx="15003">
                  <c:v>1.4763983488079999</c:v>
                </c:pt>
                <c:pt idx="15004">
                  <c:v>1.4765832424159999</c:v>
                </c:pt>
                <c:pt idx="15005">
                  <c:v>1.4767067432400001</c:v>
                </c:pt>
                <c:pt idx="15006">
                  <c:v>1.476857304573</c:v>
                </c:pt>
                <c:pt idx="15007">
                  <c:v>1.4769377708439999</c:v>
                </c:pt>
                <c:pt idx="15008">
                  <c:v>1.4770613908770001</c:v>
                </c:pt>
                <c:pt idx="15009">
                  <c:v>1.477165937424</c:v>
                </c:pt>
                <c:pt idx="15010">
                  <c:v>1.4773110151290001</c:v>
                </c:pt>
                <c:pt idx="15011">
                  <c:v>1.4776790142059999</c:v>
                </c:pt>
                <c:pt idx="15012">
                  <c:v>1.4777883291239999</c:v>
                </c:pt>
                <c:pt idx="15013">
                  <c:v>1.4779093265529999</c:v>
                </c:pt>
                <c:pt idx="15014">
                  <c:v>1.477956652641</c:v>
                </c:pt>
                <c:pt idx="15015">
                  <c:v>1.4780060052870001</c:v>
                </c:pt>
                <c:pt idx="15016">
                  <c:v>1.478057980537</c:v>
                </c:pt>
                <c:pt idx="15017">
                  <c:v>1.4781193733219999</c:v>
                </c:pt>
                <c:pt idx="15018">
                  <c:v>1.4782088994980001</c:v>
                </c:pt>
                <c:pt idx="15019">
                  <c:v>1.478268861771</c:v>
                </c:pt>
                <c:pt idx="15020">
                  <c:v>1.4783233404160001</c:v>
                </c:pt>
                <c:pt idx="15021">
                  <c:v>1.4783773422240001</c:v>
                </c:pt>
                <c:pt idx="15022">
                  <c:v>1.478431224823</c:v>
                </c:pt>
                <c:pt idx="15023">
                  <c:v>1.478504300117</c:v>
                </c:pt>
                <c:pt idx="15024">
                  <c:v>1.478563547134</c:v>
                </c:pt>
                <c:pt idx="15025">
                  <c:v>1.478610038757</c:v>
                </c:pt>
                <c:pt idx="15026">
                  <c:v>1.4786523580549999</c:v>
                </c:pt>
                <c:pt idx="15027">
                  <c:v>1.4787417650220001</c:v>
                </c:pt>
                <c:pt idx="15028">
                  <c:v>1.478841781616</c:v>
                </c:pt>
                <c:pt idx="15029">
                  <c:v>1.4789557456969999</c:v>
                </c:pt>
                <c:pt idx="15030">
                  <c:v>1.4793181419370001</c:v>
                </c:pt>
                <c:pt idx="15031">
                  <c:v>1.4794614315029999</c:v>
                </c:pt>
                <c:pt idx="15032">
                  <c:v>1.479612588882</c:v>
                </c:pt>
                <c:pt idx="15033">
                  <c:v>1.479730248451</c:v>
                </c:pt>
                <c:pt idx="15034">
                  <c:v>1.47983777523</c:v>
                </c:pt>
                <c:pt idx="15035">
                  <c:v>1.479924678802</c:v>
                </c:pt>
                <c:pt idx="15036">
                  <c:v>1.4800128936770001</c:v>
                </c:pt>
                <c:pt idx="15037">
                  <c:v>1.4800810813900001</c:v>
                </c:pt>
                <c:pt idx="15038">
                  <c:v>1.4801350831989999</c:v>
                </c:pt>
                <c:pt idx="15039">
                  <c:v>1.4801959991460001</c:v>
                </c:pt>
                <c:pt idx="15040">
                  <c:v>1.4802545309070001</c:v>
                </c:pt>
                <c:pt idx="15041">
                  <c:v>1.4803323745729999</c:v>
                </c:pt>
                <c:pt idx="15042">
                  <c:v>1.4803855419159999</c:v>
                </c:pt>
                <c:pt idx="15043">
                  <c:v>1.480463504791</c:v>
                </c:pt>
                <c:pt idx="15044">
                  <c:v>1.4805222749710001</c:v>
                </c:pt>
                <c:pt idx="15045">
                  <c:v>1.480579376221</c:v>
                </c:pt>
                <c:pt idx="15046">
                  <c:v>1.48061466217</c:v>
                </c:pt>
                <c:pt idx="15047">
                  <c:v>1.4806724786759999</c:v>
                </c:pt>
                <c:pt idx="15048">
                  <c:v>1.4807165861130001</c:v>
                </c:pt>
                <c:pt idx="15049">
                  <c:v>1.480755805969</c:v>
                </c:pt>
                <c:pt idx="15050">
                  <c:v>1.4808217287059999</c:v>
                </c:pt>
                <c:pt idx="15051">
                  <c:v>1.4808809757229999</c:v>
                </c:pt>
                <c:pt idx="15052">
                  <c:v>1.480978727341</c:v>
                </c:pt>
                <c:pt idx="15053">
                  <c:v>1.4812906980510001</c:v>
                </c:pt>
                <c:pt idx="15054">
                  <c:v>1.4815347194670001</c:v>
                </c:pt>
                <c:pt idx="15055">
                  <c:v>1.481680750847</c:v>
                </c:pt>
                <c:pt idx="15056">
                  <c:v>1.481809616089</c:v>
                </c:pt>
                <c:pt idx="15057">
                  <c:v>1.4818842411040001</c:v>
                </c:pt>
                <c:pt idx="15058">
                  <c:v>1.4820144176479999</c:v>
                </c:pt>
                <c:pt idx="15059">
                  <c:v>1.482182264328</c:v>
                </c:pt>
                <c:pt idx="15060">
                  <c:v>1.4823447465899999</c:v>
                </c:pt>
                <c:pt idx="15061">
                  <c:v>1.4825199842450001</c:v>
                </c:pt>
                <c:pt idx="15062">
                  <c:v>1.4826452732090001</c:v>
                </c:pt>
                <c:pt idx="15063">
                  <c:v>1.4827215671539999</c:v>
                </c:pt>
                <c:pt idx="15064">
                  <c:v>1.4828199148179999</c:v>
                </c:pt>
                <c:pt idx="15065">
                  <c:v>1.4829378128049999</c:v>
                </c:pt>
                <c:pt idx="15066">
                  <c:v>1.483014822006</c:v>
                </c:pt>
                <c:pt idx="15067">
                  <c:v>1.4830868244169999</c:v>
                </c:pt>
                <c:pt idx="15068">
                  <c:v>1.4831624031070001</c:v>
                </c:pt>
                <c:pt idx="15069">
                  <c:v>1.4832707643509999</c:v>
                </c:pt>
                <c:pt idx="15070">
                  <c:v>1.4834016561509999</c:v>
                </c:pt>
                <c:pt idx="15071">
                  <c:v>1.483644247055</c:v>
                </c:pt>
                <c:pt idx="15072">
                  <c:v>1.4838761091229999</c:v>
                </c:pt>
                <c:pt idx="15073">
                  <c:v>1.4839892387389999</c:v>
                </c:pt>
                <c:pt idx="15074">
                  <c:v>1.4840309619900001</c:v>
                </c:pt>
                <c:pt idx="15075">
                  <c:v>1.4840766191479999</c:v>
                </c:pt>
                <c:pt idx="15076">
                  <c:v>1.4841766357420001</c:v>
                </c:pt>
                <c:pt idx="15077">
                  <c:v>1.4842457771299999</c:v>
                </c:pt>
                <c:pt idx="15078">
                  <c:v>1.4842896461490001</c:v>
                </c:pt>
                <c:pt idx="15079">
                  <c:v>1.4843729734419999</c:v>
                </c:pt>
                <c:pt idx="15080">
                  <c:v>1.4844880104060001</c:v>
                </c:pt>
                <c:pt idx="15081">
                  <c:v>1.484610319138</c:v>
                </c:pt>
                <c:pt idx="15082">
                  <c:v>1.4847799539569999</c:v>
                </c:pt>
                <c:pt idx="15083">
                  <c:v>1.485144257545</c:v>
                </c:pt>
                <c:pt idx="15084">
                  <c:v>1.4853465557100001</c:v>
                </c:pt>
                <c:pt idx="15085">
                  <c:v>1.485469937325</c:v>
                </c:pt>
                <c:pt idx="15086">
                  <c:v>1.485542654991</c:v>
                </c:pt>
                <c:pt idx="15087">
                  <c:v>1.485669851303</c:v>
                </c:pt>
                <c:pt idx="15088">
                  <c:v>1.4860252141950001</c:v>
                </c:pt>
                <c:pt idx="15089">
                  <c:v>1.4860798120500001</c:v>
                </c:pt>
                <c:pt idx="15090">
                  <c:v>1.4861257076259999</c:v>
                </c:pt>
                <c:pt idx="15091">
                  <c:v>1.4862482547760001</c:v>
                </c:pt>
                <c:pt idx="15092">
                  <c:v>1.4864019155499999</c:v>
                </c:pt>
                <c:pt idx="15093">
                  <c:v>1.4864932298660001</c:v>
                </c:pt>
                <c:pt idx="15094">
                  <c:v>1.4865446090700001</c:v>
                </c:pt>
                <c:pt idx="15095">
                  <c:v>1.4865890741350001</c:v>
                </c:pt>
                <c:pt idx="15096">
                  <c:v>1.486677646637</c:v>
                </c:pt>
                <c:pt idx="15097">
                  <c:v>1.4867192506789999</c:v>
                </c:pt>
                <c:pt idx="15098">
                  <c:v>1.4867997169489999</c:v>
                </c:pt>
                <c:pt idx="15099">
                  <c:v>1.486871361732</c:v>
                </c:pt>
                <c:pt idx="15100">
                  <c:v>1.486930370331</c:v>
                </c:pt>
                <c:pt idx="15101">
                  <c:v>1.4869687557219999</c:v>
                </c:pt>
                <c:pt idx="15102">
                  <c:v>1.48703789711</c:v>
                </c:pt>
                <c:pt idx="15103">
                  <c:v>1.487077832222</c:v>
                </c:pt>
                <c:pt idx="15104">
                  <c:v>1.487116575241</c:v>
                </c:pt>
                <c:pt idx="15105">
                  <c:v>1.4872115850450001</c:v>
                </c:pt>
                <c:pt idx="15106">
                  <c:v>1.4873267412190001</c:v>
                </c:pt>
                <c:pt idx="15107">
                  <c:v>1.487438082695</c:v>
                </c:pt>
                <c:pt idx="15108">
                  <c:v>1.487770438194</c:v>
                </c:pt>
                <c:pt idx="15109">
                  <c:v>1.4881108999249999</c:v>
                </c:pt>
                <c:pt idx="15110">
                  <c:v>1.4884711503979999</c:v>
                </c:pt>
                <c:pt idx="15111">
                  <c:v>1.4887300729749999</c:v>
                </c:pt>
                <c:pt idx="15112">
                  <c:v>1.488875746727</c:v>
                </c:pt>
                <c:pt idx="15113">
                  <c:v>1.489199399948</c:v>
                </c:pt>
                <c:pt idx="15114">
                  <c:v>1.4893261194230001</c:v>
                </c:pt>
                <c:pt idx="15115">
                  <c:v>1.4894065856930001</c:v>
                </c:pt>
                <c:pt idx="15116">
                  <c:v>1.4894844293589999</c:v>
                </c:pt>
                <c:pt idx="15117">
                  <c:v>1.4895802736279999</c:v>
                </c:pt>
                <c:pt idx="15118">
                  <c:v>1.489679813385</c:v>
                </c:pt>
                <c:pt idx="15119">
                  <c:v>1.490035414696</c:v>
                </c:pt>
                <c:pt idx="15120">
                  <c:v>1.4902112483979999</c:v>
                </c:pt>
                <c:pt idx="15121">
                  <c:v>1.490576863289</c:v>
                </c:pt>
                <c:pt idx="15122">
                  <c:v>1.49074280262</c:v>
                </c:pt>
                <c:pt idx="15123">
                  <c:v>1.490907549858</c:v>
                </c:pt>
                <c:pt idx="15124">
                  <c:v>1.491034865379</c:v>
                </c:pt>
                <c:pt idx="15125">
                  <c:v>1.491134285927</c:v>
                </c:pt>
                <c:pt idx="15126">
                  <c:v>1.4912601709369999</c:v>
                </c:pt>
                <c:pt idx="15127">
                  <c:v>1.4913721084589999</c:v>
                </c:pt>
                <c:pt idx="15128">
                  <c:v>1.491415143013</c:v>
                </c:pt>
                <c:pt idx="15129">
                  <c:v>1.49147605896</c:v>
                </c:pt>
                <c:pt idx="15130">
                  <c:v>1.4915333986279999</c:v>
                </c:pt>
                <c:pt idx="15131">
                  <c:v>1.491573572159</c:v>
                </c:pt>
                <c:pt idx="15132">
                  <c:v>1.491651177406</c:v>
                </c:pt>
                <c:pt idx="15133">
                  <c:v>1.4916926622390001</c:v>
                </c:pt>
                <c:pt idx="15134">
                  <c:v>1.4917327165600001</c:v>
                </c:pt>
                <c:pt idx="15135">
                  <c:v>1.491817116737</c:v>
                </c:pt>
                <c:pt idx="15136">
                  <c:v>1.4921183586119999</c:v>
                </c:pt>
                <c:pt idx="15137">
                  <c:v>1.492247581482</c:v>
                </c:pt>
                <c:pt idx="15138">
                  <c:v>1.492389559746</c:v>
                </c:pt>
                <c:pt idx="15139">
                  <c:v>1.4925054311749999</c:v>
                </c:pt>
                <c:pt idx="15140">
                  <c:v>1.4926105737690001</c:v>
                </c:pt>
                <c:pt idx="15141">
                  <c:v>1.492713332176</c:v>
                </c:pt>
                <c:pt idx="15142">
                  <c:v>1.4927929639819999</c:v>
                </c:pt>
                <c:pt idx="15143">
                  <c:v>1.492908477783</c:v>
                </c:pt>
                <c:pt idx="15144">
                  <c:v>1.492986917496</c:v>
                </c:pt>
                <c:pt idx="15145">
                  <c:v>1.4930713176729999</c:v>
                </c:pt>
                <c:pt idx="15146">
                  <c:v>1.4931839704509999</c:v>
                </c:pt>
                <c:pt idx="15147">
                  <c:v>1.4932658672329999</c:v>
                </c:pt>
                <c:pt idx="15148">
                  <c:v>1.4933745861050001</c:v>
                </c:pt>
                <c:pt idx="15149">
                  <c:v>1.4934723377229999</c:v>
                </c:pt>
                <c:pt idx="15150">
                  <c:v>1.493639111519</c:v>
                </c:pt>
                <c:pt idx="15151">
                  <c:v>1.4939843416209999</c:v>
                </c:pt>
                <c:pt idx="15152">
                  <c:v>1.4940731525419999</c:v>
                </c:pt>
                <c:pt idx="15153">
                  <c:v>1.4941821098329999</c:v>
                </c:pt>
                <c:pt idx="15154">
                  <c:v>1.4942004680630001</c:v>
                </c:pt>
                <c:pt idx="15155">
                  <c:v>1.4942228794100001</c:v>
                </c:pt>
                <c:pt idx="15156">
                  <c:v>1.494224309921</c:v>
                </c:pt>
                <c:pt idx="15157">
                  <c:v>1.4942551851270001</c:v>
                </c:pt>
                <c:pt idx="15158">
                  <c:v>1.4942777156830001</c:v>
                </c:pt>
                <c:pt idx="15159">
                  <c:v>1.4943293333050001</c:v>
                </c:pt>
                <c:pt idx="15160">
                  <c:v>1.494376182556</c:v>
                </c:pt>
                <c:pt idx="15161">
                  <c:v>1.494415163994</c:v>
                </c:pt>
                <c:pt idx="15162">
                  <c:v>1.4944779872889999</c:v>
                </c:pt>
                <c:pt idx="15163">
                  <c:v>1.494516372681</c:v>
                </c:pt>
                <c:pt idx="15164">
                  <c:v>1.4945577383040001</c:v>
                </c:pt>
                <c:pt idx="15165">
                  <c:v>1.4946169853210001</c:v>
                </c:pt>
                <c:pt idx="15166">
                  <c:v>1.494660973549</c:v>
                </c:pt>
                <c:pt idx="15167">
                  <c:v>1.4947881698609999</c:v>
                </c:pt>
                <c:pt idx="15168">
                  <c:v>1.4949311017989999</c:v>
                </c:pt>
                <c:pt idx="15169">
                  <c:v>1.495288133621</c:v>
                </c:pt>
                <c:pt idx="15170">
                  <c:v>1.495397806168</c:v>
                </c:pt>
                <c:pt idx="15171">
                  <c:v>1.495782375336</c:v>
                </c:pt>
                <c:pt idx="15172">
                  <c:v>1.495901226997</c:v>
                </c:pt>
                <c:pt idx="15173">
                  <c:v>1.4959862232209999</c:v>
                </c:pt>
                <c:pt idx="15174">
                  <c:v>1.49607360363</c:v>
                </c:pt>
                <c:pt idx="15175">
                  <c:v>1.4961830377580001</c:v>
                </c:pt>
                <c:pt idx="15176">
                  <c:v>1.4962805509570001</c:v>
                </c:pt>
                <c:pt idx="15177">
                  <c:v>1.496544599533</c:v>
                </c:pt>
                <c:pt idx="15178">
                  <c:v>1.496614336967</c:v>
                </c:pt>
                <c:pt idx="15179">
                  <c:v>1.496717214584</c:v>
                </c:pt>
                <c:pt idx="15180">
                  <c:v>1.4967552423479999</c:v>
                </c:pt>
                <c:pt idx="15181">
                  <c:v>1.496795892715</c:v>
                </c:pt>
                <c:pt idx="15182">
                  <c:v>1.4968675374980001</c:v>
                </c:pt>
                <c:pt idx="15183">
                  <c:v>1.496901869774</c:v>
                </c:pt>
                <c:pt idx="15184">
                  <c:v>1.496968388557</c:v>
                </c:pt>
                <c:pt idx="15185">
                  <c:v>1.497021198273</c:v>
                </c:pt>
                <c:pt idx="15186">
                  <c:v>1.4970943927760001</c:v>
                </c:pt>
                <c:pt idx="15187">
                  <c:v>1.497184276581</c:v>
                </c:pt>
                <c:pt idx="15188">
                  <c:v>1.497280240059</c:v>
                </c:pt>
                <c:pt idx="15189">
                  <c:v>1.4973779916759999</c:v>
                </c:pt>
                <c:pt idx="15190">
                  <c:v>1.497733950615</c:v>
                </c:pt>
                <c:pt idx="15191">
                  <c:v>1.497922182083</c:v>
                </c:pt>
                <c:pt idx="15192">
                  <c:v>1.498297333717</c:v>
                </c:pt>
                <c:pt idx="15193">
                  <c:v>1.4986420869829999</c:v>
                </c:pt>
                <c:pt idx="15194">
                  <c:v>1.4987614154819999</c:v>
                </c:pt>
                <c:pt idx="15195">
                  <c:v>1.4988408088680001</c:v>
                </c:pt>
                <c:pt idx="15196">
                  <c:v>1.4989541769029999</c:v>
                </c:pt>
                <c:pt idx="15197">
                  <c:v>1.4989959001540001</c:v>
                </c:pt>
                <c:pt idx="15198">
                  <c:v>1.4990369081499999</c:v>
                </c:pt>
                <c:pt idx="15199">
                  <c:v>1.499118566513</c:v>
                </c:pt>
                <c:pt idx="15200">
                  <c:v>1.4991502761840001</c:v>
                </c:pt>
                <c:pt idx="15201">
                  <c:v>1.499200582504</c:v>
                </c:pt>
                <c:pt idx="15202">
                  <c:v>1.499263048172</c:v>
                </c:pt>
                <c:pt idx="15203">
                  <c:v>1.499295473099</c:v>
                </c:pt>
                <c:pt idx="15204">
                  <c:v>1.4993752241130001</c:v>
                </c:pt>
                <c:pt idx="15205">
                  <c:v>1.499661445618</c:v>
                </c:pt>
                <c:pt idx="15206">
                  <c:v>1.4996986389160001</c:v>
                </c:pt>
                <c:pt idx="15207">
                  <c:v>1.4997475147249999</c:v>
                </c:pt>
                <c:pt idx="15208">
                  <c:v>1.499876856804</c:v>
                </c:pt>
                <c:pt idx="15209">
                  <c:v>1.499917268753</c:v>
                </c:pt>
                <c:pt idx="15210">
                  <c:v>1.4999598264689999</c:v>
                </c:pt>
                <c:pt idx="15211">
                  <c:v>1.5000003576280001</c:v>
                </c:pt>
                <c:pt idx="15212">
                  <c:v>1.500141143799</c:v>
                </c:pt>
                <c:pt idx="15213">
                  <c:v>1.5002236366270001</c:v>
                </c:pt>
                <c:pt idx="15214">
                  <c:v>1.5003046989440001</c:v>
                </c:pt>
                <c:pt idx="15215">
                  <c:v>1.5004607439040001</c:v>
                </c:pt>
                <c:pt idx="15216">
                  <c:v>1.5005774497990001</c:v>
                </c:pt>
                <c:pt idx="15217">
                  <c:v>1.5008916854859999</c:v>
                </c:pt>
                <c:pt idx="15218">
                  <c:v>1.501059293747</c:v>
                </c:pt>
                <c:pt idx="15219">
                  <c:v>1.5014176368709999</c:v>
                </c:pt>
                <c:pt idx="15220">
                  <c:v>1.5016336441039999</c:v>
                </c:pt>
                <c:pt idx="15221">
                  <c:v>1.50186252594</c:v>
                </c:pt>
                <c:pt idx="15222">
                  <c:v>1.5022054910660001</c:v>
                </c:pt>
                <c:pt idx="15223">
                  <c:v>1.502316594124</c:v>
                </c:pt>
                <c:pt idx="15224">
                  <c:v>1.5023834705350001</c:v>
                </c:pt>
                <c:pt idx="15225">
                  <c:v>1.502479553223</c:v>
                </c:pt>
                <c:pt idx="15226">
                  <c:v>1.502518057823</c:v>
                </c:pt>
                <c:pt idx="15227">
                  <c:v>1.502577066422</c:v>
                </c:pt>
                <c:pt idx="15228">
                  <c:v>1.5026198625560001</c:v>
                </c:pt>
                <c:pt idx="15229">
                  <c:v>1.502653360367</c:v>
                </c:pt>
                <c:pt idx="15230">
                  <c:v>1.5027208328249999</c:v>
                </c:pt>
                <c:pt idx="15231">
                  <c:v>1.50276196003</c:v>
                </c:pt>
                <c:pt idx="15232">
                  <c:v>1.502824306488</c:v>
                </c:pt>
                <c:pt idx="15233">
                  <c:v>1.5028777122500001</c:v>
                </c:pt>
                <c:pt idx="15234">
                  <c:v>1.5029109716419999</c:v>
                </c:pt>
                <c:pt idx="15235">
                  <c:v>1.502978801727</c:v>
                </c:pt>
                <c:pt idx="15236">
                  <c:v>1.503014087677</c:v>
                </c:pt>
                <c:pt idx="15237">
                  <c:v>1.5030523538589999</c:v>
                </c:pt>
                <c:pt idx="15238">
                  <c:v>1.503128528595</c:v>
                </c:pt>
                <c:pt idx="15239">
                  <c:v>1.503170371056</c:v>
                </c:pt>
                <c:pt idx="15240">
                  <c:v>1.503274321556</c:v>
                </c:pt>
                <c:pt idx="15241">
                  <c:v>1.5033357143399999</c:v>
                </c:pt>
                <c:pt idx="15242">
                  <c:v>1.503440499306</c:v>
                </c:pt>
                <c:pt idx="15243">
                  <c:v>1.5035074949260001</c:v>
                </c:pt>
                <c:pt idx="15244">
                  <c:v>1.503585577011</c:v>
                </c:pt>
                <c:pt idx="15245">
                  <c:v>1.503651618958</c:v>
                </c:pt>
                <c:pt idx="15246">
                  <c:v>1.504008293152</c:v>
                </c:pt>
                <c:pt idx="15247">
                  <c:v>1.504294157028</c:v>
                </c:pt>
                <c:pt idx="15248">
                  <c:v>1.50463616848</c:v>
                </c:pt>
                <c:pt idx="15249">
                  <c:v>1.5049949884410001</c:v>
                </c:pt>
                <c:pt idx="15250">
                  <c:v>1.505195021629</c:v>
                </c:pt>
                <c:pt idx="15251">
                  <c:v>1.5053513050080001</c:v>
                </c:pt>
                <c:pt idx="15252">
                  <c:v>1.505471348763</c:v>
                </c:pt>
                <c:pt idx="15253">
                  <c:v>1.505628585815</c:v>
                </c:pt>
                <c:pt idx="15254">
                  <c:v>1.505779981613</c:v>
                </c:pt>
                <c:pt idx="15255">
                  <c:v>1.5058720111849999</c:v>
                </c:pt>
                <c:pt idx="15256">
                  <c:v>1.505923986435</c:v>
                </c:pt>
                <c:pt idx="15257">
                  <c:v>1.5059759616849999</c:v>
                </c:pt>
                <c:pt idx="15258">
                  <c:v>1.5060386657710001</c:v>
                </c:pt>
                <c:pt idx="15259">
                  <c:v>1.506114840508</c:v>
                </c:pt>
                <c:pt idx="15260">
                  <c:v>1.506474733353</c:v>
                </c:pt>
                <c:pt idx="15261">
                  <c:v>1.5065789222720001</c:v>
                </c:pt>
                <c:pt idx="15262">
                  <c:v>1.506661295891</c:v>
                </c:pt>
                <c:pt idx="15263">
                  <c:v>1.5067048072810001</c:v>
                </c:pt>
                <c:pt idx="15264">
                  <c:v>1.5067653656010001</c:v>
                </c:pt>
                <c:pt idx="15265">
                  <c:v>1.506830692291</c:v>
                </c:pt>
                <c:pt idx="15266">
                  <c:v>1.507073283195</c:v>
                </c:pt>
                <c:pt idx="15267">
                  <c:v>1.5075111389160001</c:v>
                </c:pt>
                <c:pt idx="15268">
                  <c:v>1.507977128029</c:v>
                </c:pt>
                <c:pt idx="15269">
                  <c:v>1.508520483971</c:v>
                </c:pt>
                <c:pt idx="15270">
                  <c:v>1.509084820747</c:v>
                </c:pt>
                <c:pt idx="15271">
                  <c:v>1.509667396545</c:v>
                </c:pt>
                <c:pt idx="15272">
                  <c:v>1.510238409042</c:v>
                </c:pt>
                <c:pt idx="15273">
                  <c:v>1.5108487606050001</c:v>
                </c:pt>
                <c:pt idx="15274">
                  <c:v>1.5114459991460001</c:v>
                </c:pt>
                <c:pt idx="15275">
                  <c:v>1.5120959281919999</c:v>
                </c:pt>
                <c:pt idx="15276">
                  <c:v>1.512517571449</c:v>
                </c:pt>
                <c:pt idx="15277">
                  <c:v>1.5127698183060001</c:v>
                </c:pt>
                <c:pt idx="15278">
                  <c:v>1.5129766464229999</c:v>
                </c:pt>
                <c:pt idx="15279">
                  <c:v>1.513132929802</c:v>
                </c:pt>
                <c:pt idx="15280">
                  <c:v>1.5132914781569999</c:v>
                </c:pt>
                <c:pt idx="15281">
                  <c:v>1.513415455818</c:v>
                </c:pt>
                <c:pt idx="15282">
                  <c:v>1.51351749897</c:v>
                </c:pt>
                <c:pt idx="15283">
                  <c:v>1.5135939121249999</c:v>
                </c:pt>
                <c:pt idx="15284">
                  <c:v>1.5136715173719999</c:v>
                </c:pt>
                <c:pt idx="15285">
                  <c:v>1.5137385129930001</c:v>
                </c:pt>
                <c:pt idx="15286">
                  <c:v>1.51381289959</c:v>
                </c:pt>
                <c:pt idx="15287">
                  <c:v>1.5138502120970001</c:v>
                </c:pt>
                <c:pt idx="15288">
                  <c:v>1.513840913773</c:v>
                </c:pt>
                <c:pt idx="15289">
                  <c:v>1.5137952566149999</c:v>
                </c:pt>
                <c:pt idx="15290">
                  <c:v>1.513739705086</c:v>
                </c:pt>
                <c:pt idx="15291">
                  <c:v>1.513710141182</c:v>
                </c:pt>
                <c:pt idx="15292">
                  <c:v>1.5136469602580001</c:v>
                </c:pt>
                <c:pt idx="15293">
                  <c:v>1.5135763883590001</c:v>
                </c:pt>
                <c:pt idx="15294">
                  <c:v>1.513496637344</c:v>
                </c:pt>
                <c:pt idx="15295">
                  <c:v>1.5134212970730001</c:v>
                </c:pt>
                <c:pt idx="15296">
                  <c:v>1.513293504715</c:v>
                </c:pt>
                <c:pt idx="15297">
                  <c:v>1.513232469559</c:v>
                </c:pt>
                <c:pt idx="15298">
                  <c:v>1.5132268667219999</c:v>
                </c:pt>
                <c:pt idx="15299">
                  <c:v>1.5132361650470001</c:v>
                </c:pt>
                <c:pt idx="15300">
                  <c:v>1.5132163763049999</c:v>
                </c:pt>
                <c:pt idx="15301">
                  <c:v>1.5132423639299999</c:v>
                </c:pt>
                <c:pt idx="15302">
                  <c:v>1.513232707977</c:v>
                </c:pt>
                <c:pt idx="15303">
                  <c:v>1.5132689476009999</c:v>
                </c:pt>
                <c:pt idx="15304">
                  <c:v>1.513264894485</c:v>
                </c:pt>
                <c:pt idx="15305">
                  <c:v>1.5133026838300001</c:v>
                </c:pt>
                <c:pt idx="15306">
                  <c:v>1.5132962465290001</c:v>
                </c:pt>
                <c:pt idx="15307">
                  <c:v>1.5133167505259999</c:v>
                </c:pt>
                <c:pt idx="15308">
                  <c:v>1.5133080482479999</c:v>
                </c:pt>
                <c:pt idx="15309">
                  <c:v>1.5133305788039999</c:v>
                </c:pt>
                <c:pt idx="15310">
                  <c:v>1.5133435726169999</c:v>
                </c:pt>
                <c:pt idx="15311">
                  <c:v>1.5133687257770001</c:v>
                </c:pt>
                <c:pt idx="15312">
                  <c:v>1.5133725404739999</c:v>
                </c:pt>
                <c:pt idx="15313">
                  <c:v>1.5133943557739999</c:v>
                </c:pt>
                <c:pt idx="15314">
                  <c:v>1.513432383537</c:v>
                </c:pt>
                <c:pt idx="15315">
                  <c:v>1.51347386837</c:v>
                </c:pt>
                <c:pt idx="15316">
                  <c:v>1.5134944915769999</c:v>
                </c:pt>
                <c:pt idx="15317">
                  <c:v>1.513523459435</c:v>
                </c:pt>
                <c:pt idx="15318">
                  <c:v>1.5135823488239999</c:v>
                </c:pt>
                <c:pt idx="15319">
                  <c:v>1.513696908951</c:v>
                </c:pt>
                <c:pt idx="15320">
                  <c:v>1.5138241052629999</c:v>
                </c:pt>
                <c:pt idx="15321">
                  <c:v>1.5139174461360001</c:v>
                </c:pt>
                <c:pt idx="15322">
                  <c:v>1.5140169858929999</c:v>
                </c:pt>
                <c:pt idx="15323">
                  <c:v>1.514220952988</c:v>
                </c:pt>
                <c:pt idx="15324">
                  <c:v>1.5143195390699999</c:v>
                </c:pt>
                <c:pt idx="15325">
                  <c:v>1.5143930912020001</c:v>
                </c:pt>
                <c:pt idx="15326">
                  <c:v>1.5144560337070001</c:v>
                </c:pt>
                <c:pt idx="15327">
                  <c:v>1.514496564865</c:v>
                </c:pt>
                <c:pt idx="15328">
                  <c:v>1.5145567655559999</c:v>
                </c:pt>
                <c:pt idx="15329">
                  <c:v>1.5145975351330001</c:v>
                </c:pt>
                <c:pt idx="15330">
                  <c:v>1.5146604776379999</c:v>
                </c:pt>
                <c:pt idx="15331">
                  <c:v>1.514715671539</c:v>
                </c:pt>
                <c:pt idx="15332">
                  <c:v>1.5147552490230001</c:v>
                </c:pt>
                <c:pt idx="15333">
                  <c:v>1.5148056745530001</c:v>
                </c:pt>
                <c:pt idx="15334">
                  <c:v>1.514841079712</c:v>
                </c:pt>
                <c:pt idx="15335">
                  <c:v>1.5148639678960001</c:v>
                </c:pt>
                <c:pt idx="15336">
                  <c:v>1.5149101018910001</c:v>
                </c:pt>
                <c:pt idx="15337">
                  <c:v>1.5149313211440001</c:v>
                </c:pt>
                <c:pt idx="15338">
                  <c:v>1.514949202538</c:v>
                </c:pt>
                <c:pt idx="15339">
                  <c:v>1.515003442764</c:v>
                </c:pt>
                <c:pt idx="15340">
                  <c:v>1.5150247812269999</c:v>
                </c:pt>
                <c:pt idx="15341">
                  <c:v>1.515082001686</c:v>
                </c:pt>
                <c:pt idx="15342">
                  <c:v>1.515115737915</c:v>
                </c:pt>
                <c:pt idx="15343">
                  <c:v>1.515150547028</c:v>
                </c:pt>
                <c:pt idx="15344">
                  <c:v>1.515190720558</c:v>
                </c:pt>
                <c:pt idx="15345">
                  <c:v>1.515220165253</c:v>
                </c:pt>
                <c:pt idx="15346">
                  <c:v>1.5152821540829999</c:v>
                </c:pt>
                <c:pt idx="15347">
                  <c:v>1.5153099298479999</c:v>
                </c:pt>
                <c:pt idx="15348">
                  <c:v>1.51535141468</c:v>
                </c:pt>
                <c:pt idx="15349">
                  <c:v>1.5154086351389999</c:v>
                </c:pt>
                <c:pt idx="15350">
                  <c:v>1.5154676437379999</c:v>
                </c:pt>
                <c:pt idx="15351">
                  <c:v>1.5155313014980001</c:v>
                </c:pt>
                <c:pt idx="15352">
                  <c:v>1.5155853033069999</c:v>
                </c:pt>
                <c:pt idx="15353">
                  <c:v>1.5156559944150001</c:v>
                </c:pt>
                <c:pt idx="15354">
                  <c:v>1.515693902969</c:v>
                </c:pt>
                <c:pt idx="15355">
                  <c:v>1.515738248825</c:v>
                </c:pt>
                <c:pt idx="15356">
                  <c:v>1.515794157982</c:v>
                </c:pt>
                <c:pt idx="15357">
                  <c:v>1.5158538818359999</c:v>
                </c:pt>
                <c:pt idx="15358">
                  <c:v>1.5161668062210001</c:v>
                </c:pt>
                <c:pt idx="15359">
                  <c:v>1.516524791718</c:v>
                </c:pt>
                <c:pt idx="15360">
                  <c:v>1.516631126404</c:v>
                </c:pt>
                <c:pt idx="15361">
                  <c:v>1.5166789293289999</c:v>
                </c:pt>
                <c:pt idx="15362">
                  <c:v>1.516729712486</c:v>
                </c:pt>
                <c:pt idx="15363">
                  <c:v>1.51678621769</c:v>
                </c:pt>
                <c:pt idx="15364">
                  <c:v>1.5168476104740001</c:v>
                </c:pt>
                <c:pt idx="15365">
                  <c:v>1.516929149628</c:v>
                </c:pt>
                <c:pt idx="15366">
                  <c:v>1.516997337341</c:v>
                </c:pt>
                <c:pt idx="15367">
                  <c:v>1.5170564651489999</c:v>
                </c:pt>
                <c:pt idx="15368">
                  <c:v>1.5171152353290001</c:v>
                </c:pt>
                <c:pt idx="15369">
                  <c:v>1.5171744823460001</c:v>
                </c:pt>
                <c:pt idx="15370">
                  <c:v>1.5172454118730001</c:v>
                </c:pt>
                <c:pt idx="15371">
                  <c:v>1.5173152685169999</c:v>
                </c:pt>
                <c:pt idx="15372">
                  <c:v>1.517370581627</c:v>
                </c:pt>
                <c:pt idx="15373">
                  <c:v>1.5174201726909999</c:v>
                </c:pt>
                <c:pt idx="15374">
                  <c:v>1.5174632072450001</c:v>
                </c:pt>
                <c:pt idx="15375">
                  <c:v>1.517512798309</c:v>
                </c:pt>
                <c:pt idx="15376">
                  <c:v>1.5176301002499999</c:v>
                </c:pt>
                <c:pt idx="15377">
                  <c:v>1.5177092552189999</c:v>
                </c:pt>
                <c:pt idx="15378">
                  <c:v>1.517814278603</c:v>
                </c:pt>
                <c:pt idx="15379">
                  <c:v>1.5179369449619999</c:v>
                </c:pt>
                <c:pt idx="15380">
                  <c:v>1.518174648285</c:v>
                </c:pt>
                <c:pt idx="15381">
                  <c:v>1.51822412014</c:v>
                </c:pt>
                <c:pt idx="15382">
                  <c:v>1.5182874202729999</c:v>
                </c:pt>
                <c:pt idx="15383">
                  <c:v>1.518316626549</c:v>
                </c:pt>
                <c:pt idx="15384">
                  <c:v>1.5183886289599999</c:v>
                </c:pt>
                <c:pt idx="15385">
                  <c:v>1.5184139013289999</c:v>
                </c:pt>
                <c:pt idx="15386">
                  <c:v>1.518451094627</c:v>
                </c:pt>
                <c:pt idx="15387">
                  <c:v>1.5185027122500001</c:v>
                </c:pt>
                <c:pt idx="15388">
                  <c:v>1.518524289131</c:v>
                </c:pt>
                <c:pt idx="15389">
                  <c:v>1.518582582474</c:v>
                </c:pt>
                <c:pt idx="15390">
                  <c:v>1.51860678196</c:v>
                </c:pt>
                <c:pt idx="15391">
                  <c:v>1.518631339073</c:v>
                </c:pt>
                <c:pt idx="15392">
                  <c:v>1.5186917781830001</c:v>
                </c:pt>
                <c:pt idx="15393">
                  <c:v>1.5187155008319999</c:v>
                </c:pt>
                <c:pt idx="15394">
                  <c:v>1.5187540054319999</c:v>
                </c:pt>
                <c:pt idx="15395">
                  <c:v>1.5188025236130001</c:v>
                </c:pt>
                <c:pt idx="15396">
                  <c:v>1.518827676773</c:v>
                </c:pt>
                <c:pt idx="15397">
                  <c:v>1.5188866853709999</c:v>
                </c:pt>
                <c:pt idx="15398">
                  <c:v>1.5189114809040001</c:v>
                </c:pt>
                <c:pt idx="15399">
                  <c:v>1.518929719925</c:v>
                </c:pt>
                <c:pt idx="15400">
                  <c:v>1.5189936161040001</c:v>
                </c:pt>
                <c:pt idx="15401">
                  <c:v>1.5190161466600001</c:v>
                </c:pt>
                <c:pt idx="15402">
                  <c:v>1.5190538167950001</c:v>
                </c:pt>
                <c:pt idx="15403">
                  <c:v>1.519117116928</c:v>
                </c:pt>
                <c:pt idx="15404">
                  <c:v>1.519173979759</c:v>
                </c:pt>
                <c:pt idx="15405">
                  <c:v>1.5193099975590001</c:v>
                </c:pt>
                <c:pt idx="15406">
                  <c:v>1.519549489021</c:v>
                </c:pt>
                <c:pt idx="15407">
                  <c:v>1.5197192430499999</c:v>
                </c:pt>
                <c:pt idx="15408">
                  <c:v>1.520032048225</c:v>
                </c:pt>
                <c:pt idx="15409">
                  <c:v>1.5203574895859999</c:v>
                </c:pt>
                <c:pt idx="15410">
                  <c:v>1.520603060722</c:v>
                </c:pt>
                <c:pt idx="15411">
                  <c:v>1.5206775665279999</c:v>
                </c:pt>
                <c:pt idx="15412">
                  <c:v>1.5207555294040001</c:v>
                </c:pt>
                <c:pt idx="15413">
                  <c:v>1.520862579346</c:v>
                </c:pt>
                <c:pt idx="15414">
                  <c:v>1.521218299866</c:v>
                </c:pt>
                <c:pt idx="15415">
                  <c:v>1.521441698074</c:v>
                </c:pt>
                <c:pt idx="15416">
                  <c:v>1.5216451883319999</c:v>
                </c:pt>
                <c:pt idx="15417">
                  <c:v>1.5218067169189999</c:v>
                </c:pt>
                <c:pt idx="15418">
                  <c:v>1.522171378136</c:v>
                </c:pt>
                <c:pt idx="15419">
                  <c:v>1.5223944187159999</c:v>
                </c:pt>
                <c:pt idx="15420">
                  <c:v>1.522507190704</c:v>
                </c:pt>
                <c:pt idx="15421">
                  <c:v>1.5226112604140001</c:v>
                </c:pt>
                <c:pt idx="15422">
                  <c:v>1.522713780403</c:v>
                </c:pt>
                <c:pt idx="15423">
                  <c:v>1.5230578184129999</c:v>
                </c:pt>
                <c:pt idx="15424">
                  <c:v>1.5232040882110001</c:v>
                </c:pt>
                <c:pt idx="15425">
                  <c:v>1.5232934951779999</c:v>
                </c:pt>
                <c:pt idx="15426">
                  <c:v>1.5233474969859999</c:v>
                </c:pt>
                <c:pt idx="15427">
                  <c:v>1.5234116315840001</c:v>
                </c:pt>
                <c:pt idx="15428">
                  <c:v>1.52344429493</c:v>
                </c:pt>
                <c:pt idx="15429">
                  <c:v>1.523477554321</c:v>
                </c:pt>
                <c:pt idx="15430">
                  <c:v>1.5235468149189999</c:v>
                </c:pt>
                <c:pt idx="15431">
                  <c:v>1.5235759019849999</c:v>
                </c:pt>
                <c:pt idx="15432">
                  <c:v>1.5236203670499999</c:v>
                </c:pt>
                <c:pt idx="15433">
                  <c:v>1.5236631631849999</c:v>
                </c:pt>
                <c:pt idx="15434">
                  <c:v>1.5236915349960001</c:v>
                </c:pt>
                <c:pt idx="15435">
                  <c:v>1.5237510204319999</c:v>
                </c:pt>
                <c:pt idx="15436">
                  <c:v>1.523783564568</c:v>
                </c:pt>
                <c:pt idx="15437">
                  <c:v>1.5238208770749999</c:v>
                </c:pt>
                <c:pt idx="15438">
                  <c:v>1.523887515068</c:v>
                </c:pt>
                <c:pt idx="15439">
                  <c:v>1.5239254236219999</c:v>
                </c:pt>
                <c:pt idx="15440">
                  <c:v>1.5239802598950001</c:v>
                </c:pt>
                <c:pt idx="15441">
                  <c:v>1.5240266323089999</c:v>
                </c:pt>
                <c:pt idx="15442">
                  <c:v>1.5240665674210001</c:v>
                </c:pt>
                <c:pt idx="15443">
                  <c:v>1.524137854576</c:v>
                </c:pt>
                <c:pt idx="15444">
                  <c:v>1.524180054665</c:v>
                </c:pt>
                <c:pt idx="15445">
                  <c:v>1.524228334427</c:v>
                </c:pt>
                <c:pt idx="15446">
                  <c:v>1.524304151535</c:v>
                </c:pt>
                <c:pt idx="15447">
                  <c:v>1.5243413448330001</c:v>
                </c:pt>
                <c:pt idx="15448">
                  <c:v>1.524680018425</c:v>
                </c:pt>
                <c:pt idx="15449">
                  <c:v>1.524856209755</c:v>
                </c:pt>
                <c:pt idx="15450">
                  <c:v>1.5249012708659999</c:v>
                </c:pt>
                <c:pt idx="15451">
                  <c:v>1.5250031948089999</c:v>
                </c:pt>
                <c:pt idx="15452">
                  <c:v>1.5251296758649999</c:v>
                </c:pt>
                <c:pt idx="15453">
                  <c:v>1.5252060890200001</c:v>
                </c:pt>
                <c:pt idx="15454">
                  <c:v>1.5253126621249999</c:v>
                </c:pt>
                <c:pt idx="15455">
                  <c:v>1.525354743004</c:v>
                </c:pt>
                <c:pt idx="15456">
                  <c:v>1.5254240036010001</c:v>
                </c:pt>
                <c:pt idx="15457">
                  <c:v>1.525486707687</c:v>
                </c:pt>
                <c:pt idx="15458">
                  <c:v>1.525584220886</c:v>
                </c:pt>
                <c:pt idx="15459">
                  <c:v>1.5256308317180001</c:v>
                </c:pt>
                <c:pt idx="15460">
                  <c:v>1.5257273912430001</c:v>
                </c:pt>
                <c:pt idx="15461">
                  <c:v>1.526079297066</c:v>
                </c:pt>
                <c:pt idx="15462">
                  <c:v>1.526426553726</c:v>
                </c:pt>
                <c:pt idx="15463">
                  <c:v>1.526794552803</c:v>
                </c:pt>
                <c:pt idx="15464">
                  <c:v>1.527167439461</c:v>
                </c:pt>
                <c:pt idx="15465">
                  <c:v>1.52733039856</c:v>
                </c:pt>
                <c:pt idx="15466">
                  <c:v>1.527389764786</c:v>
                </c:pt>
                <c:pt idx="15467">
                  <c:v>1.527477145195</c:v>
                </c:pt>
                <c:pt idx="15468">
                  <c:v>1.52752327919</c:v>
                </c:pt>
                <c:pt idx="15469">
                  <c:v>1.527601718903</c:v>
                </c:pt>
                <c:pt idx="15470">
                  <c:v>1.527668237686</c:v>
                </c:pt>
                <c:pt idx="15471">
                  <c:v>1.5277435779570001</c:v>
                </c:pt>
                <c:pt idx="15472">
                  <c:v>1.527802348137</c:v>
                </c:pt>
                <c:pt idx="15473">
                  <c:v>1.527904510498</c:v>
                </c:pt>
                <c:pt idx="15474">
                  <c:v>1.52794444561</c:v>
                </c:pt>
                <c:pt idx="15475">
                  <c:v>1.528018474579</c:v>
                </c:pt>
                <c:pt idx="15476">
                  <c:v>1.5280607938769999</c:v>
                </c:pt>
                <c:pt idx="15477">
                  <c:v>1.52810049057</c:v>
                </c:pt>
                <c:pt idx="15478">
                  <c:v>1.528404831886</c:v>
                </c:pt>
                <c:pt idx="15479">
                  <c:v>1.528488874435</c:v>
                </c:pt>
                <c:pt idx="15480">
                  <c:v>1.528595924377</c:v>
                </c:pt>
                <c:pt idx="15481">
                  <c:v>1.52868282795</c:v>
                </c:pt>
                <c:pt idx="15482">
                  <c:v>1.5287770032879999</c:v>
                </c:pt>
                <c:pt idx="15483">
                  <c:v>1.528895139694</c:v>
                </c:pt>
                <c:pt idx="15484">
                  <c:v>1.528990030289</c:v>
                </c:pt>
                <c:pt idx="15485">
                  <c:v>1.529098987579</c:v>
                </c:pt>
                <c:pt idx="15486">
                  <c:v>1.529188632965</c:v>
                </c:pt>
                <c:pt idx="15487">
                  <c:v>1.5292729139329999</c:v>
                </c:pt>
                <c:pt idx="15488">
                  <c:v>1.529631495476</c:v>
                </c:pt>
                <c:pt idx="15489">
                  <c:v>1.5297662019730001</c:v>
                </c:pt>
                <c:pt idx="15490">
                  <c:v>1.5301066637039999</c:v>
                </c:pt>
                <c:pt idx="15491">
                  <c:v>1.530470728874</c:v>
                </c:pt>
                <c:pt idx="15492">
                  <c:v>1.5306079387660001</c:v>
                </c:pt>
                <c:pt idx="15493">
                  <c:v>1.5306792259219999</c:v>
                </c:pt>
                <c:pt idx="15494">
                  <c:v>1.53075158596</c:v>
                </c:pt>
                <c:pt idx="15495">
                  <c:v>1.530799865723</c:v>
                </c:pt>
                <c:pt idx="15496">
                  <c:v>1.5308439731600001</c:v>
                </c:pt>
                <c:pt idx="15497">
                  <c:v>1.530942082405</c:v>
                </c:pt>
                <c:pt idx="15498">
                  <c:v>1.531330108643</c:v>
                </c:pt>
                <c:pt idx="15499">
                  <c:v>1.531681418419</c:v>
                </c:pt>
                <c:pt idx="15500">
                  <c:v>1.5320280790330001</c:v>
                </c:pt>
                <c:pt idx="15501">
                  <c:v>1.532110571861</c:v>
                </c:pt>
                <c:pt idx="15502">
                  <c:v>1.5322024822239999</c:v>
                </c:pt>
                <c:pt idx="15503">
                  <c:v>1.532277822495</c:v>
                </c:pt>
                <c:pt idx="15504">
                  <c:v>1.5323594808579999</c:v>
                </c:pt>
                <c:pt idx="15505">
                  <c:v>1.5324850082399999</c:v>
                </c:pt>
                <c:pt idx="15506">
                  <c:v>1.5326402187349999</c:v>
                </c:pt>
                <c:pt idx="15507">
                  <c:v>1.5327129364009999</c:v>
                </c:pt>
                <c:pt idx="15508">
                  <c:v>1.5327994823460001</c:v>
                </c:pt>
                <c:pt idx="15509">
                  <c:v>1.5328433513640001</c:v>
                </c:pt>
                <c:pt idx="15510">
                  <c:v>1.5329132080079999</c:v>
                </c:pt>
                <c:pt idx="15511">
                  <c:v>1.5329579114909999</c:v>
                </c:pt>
                <c:pt idx="15512">
                  <c:v>1.5329998731609999</c:v>
                </c:pt>
                <c:pt idx="15513">
                  <c:v>1.533062577248</c:v>
                </c:pt>
                <c:pt idx="15514">
                  <c:v>1.5330972671509999</c:v>
                </c:pt>
                <c:pt idx="15515">
                  <c:v>1.5331627130509999</c:v>
                </c:pt>
                <c:pt idx="15516">
                  <c:v>1.533208370209</c:v>
                </c:pt>
                <c:pt idx="15517">
                  <c:v>1.533251047134</c:v>
                </c:pt>
                <c:pt idx="15518">
                  <c:v>1.5333212614059999</c:v>
                </c:pt>
                <c:pt idx="15519">
                  <c:v>1.5333900451660001</c:v>
                </c:pt>
                <c:pt idx="15520">
                  <c:v>1.533456683159</c:v>
                </c:pt>
                <c:pt idx="15521">
                  <c:v>1.53349506855</c:v>
                </c:pt>
                <c:pt idx="15522">
                  <c:v>1.53354549408</c:v>
                </c:pt>
                <c:pt idx="15523">
                  <c:v>1.533610463142</c:v>
                </c:pt>
                <c:pt idx="15524">
                  <c:v>1.5336526632309999</c:v>
                </c:pt>
                <c:pt idx="15525">
                  <c:v>1.5337153673170001</c:v>
                </c:pt>
                <c:pt idx="15526">
                  <c:v>1.5337677001950001</c:v>
                </c:pt>
                <c:pt idx="15527">
                  <c:v>1.533858060837</c:v>
                </c:pt>
                <c:pt idx="15528">
                  <c:v>1.5341948270800001</c:v>
                </c:pt>
                <c:pt idx="15529">
                  <c:v>1.534306168556</c:v>
                </c:pt>
                <c:pt idx="15530">
                  <c:v>1.534350395203</c:v>
                </c:pt>
                <c:pt idx="15531">
                  <c:v>1.5344492197040001</c:v>
                </c:pt>
                <c:pt idx="15532">
                  <c:v>1.534497857094</c:v>
                </c:pt>
                <c:pt idx="15533">
                  <c:v>1.534564375877</c:v>
                </c:pt>
                <c:pt idx="15534">
                  <c:v>1.534663438797</c:v>
                </c:pt>
                <c:pt idx="15535">
                  <c:v>1.534760475159</c:v>
                </c:pt>
                <c:pt idx="15536">
                  <c:v>1.5348834991460001</c:v>
                </c:pt>
                <c:pt idx="15537">
                  <c:v>1.5349709987639999</c:v>
                </c:pt>
                <c:pt idx="15538">
                  <c:v>1.5350704193119999</c:v>
                </c:pt>
                <c:pt idx="15539">
                  <c:v>1.5351549386979999</c:v>
                </c:pt>
                <c:pt idx="15540">
                  <c:v>1.5352716445920001</c:v>
                </c:pt>
                <c:pt idx="15541">
                  <c:v>1.535387992859</c:v>
                </c:pt>
                <c:pt idx="15542">
                  <c:v>1.5354709625239999</c:v>
                </c:pt>
                <c:pt idx="15543">
                  <c:v>1.5355544090269999</c:v>
                </c:pt>
                <c:pt idx="15544">
                  <c:v>1.5356345176699999</c:v>
                </c:pt>
                <c:pt idx="15545">
                  <c:v>1.5357565879820001</c:v>
                </c:pt>
                <c:pt idx="15546">
                  <c:v>1.536120653152</c:v>
                </c:pt>
                <c:pt idx="15547">
                  <c:v>1.5362931489939999</c:v>
                </c:pt>
                <c:pt idx="15548">
                  <c:v>1.5363678932189999</c:v>
                </c:pt>
                <c:pt idx="15549">
                  <c:v>1.536414384842</c:v>
                </c:pt>
                <c:pt idx="15550">
                  <c:v>1.536486148834</c:v>
                </c:pt>
                <c:pt idx="15551">
                  <c:v>1.536526918411</c:v>
                </c:pt>
                <c:pt idx="15552">
                  <c:v>1.536573171616</c:v>
                </c:pt>
                <c:pt idx="15553">
                  <c:v>1.5366258621219999</c:v>
                </c:pt>
                <c:pt idx="15554">
                  <c:v>1.536669015884</c:v>
                </c:pt>
                <c:pt idx="15555">
                  <c:v>1.5367207527160001</c:v>
                </c:pt>
                <c:pt idx="15556">
                  <c:v>1.5367673635479999</c:v>
                </c:pt>
                <c:pt idx="15557">
                  <c:v>1.536812186241</c:v>
                </c:pt>
                <c:pt idx="15558">
                  <c:v>1.536872386932</c:v>
                </c:pt>
                <c:pt idx="15559">
                  <c:v>1.536937594414</c:v>
                </c:pt>
                <c:pt idx="15560">
                  <c:v>1.536990880966</c:v>
                </c:pt>
                <c:pt idx="15561">
                  <c:v>1.537032842636</c:v>
                </c:pt>
                <c:pt idx="15562">
                  <c:v>1.537081241608</c:v>
                </c:pt>
                <c:pt idx="15563">
                  <c:v>1.5371255874630001</c:v>
                </c:pt>
                <c:pt idx="15564">
                  <c:v>1.5371716022490001</c:v>
                </c:pt>
                <c:pt idx="15565">
                  <c:v>1.53722012043</c:v>
                </c:pt>
                <c:pt idx="15566">
                  <c:v>1.5372682809830001</c:v>
                </c:pt>
                <c:pt idx="15567">
                  <c:v>1.5373499393459999</c:v>
                </c:pt>
                <c:pt idx="15568">
                  <c:v>1.537498354912</c:v>
                </c:pt>
                <c:pt idx="15569">
                  <c:v>1.537614107132</c:v>
                </c:pt>
                <c:pt idx="15570">
                  <c:v>1.537707686424</c:v>
                </c:pt>
                <c:pt idx="15571">
                  <c:v>1.5377645492550001</c:v>
                </c:pt>
                <c:pt idx="15572">
                  <c:v>1.537861943245</c:v>
                </c:pt>
                <c:pt idx="15573">
                  <c:v>1.538253307343</c:v>
                </c:pt>
                <c:pt idx="15574">
                  <c:v>1.5384615659709999</c:v>
                </c:pt>
                <c:pt idx="15575">
                  <c:v>1.538828730583</c:v>
                </c:pt>
                <c:pt idx="15576">
                  <c:v>1.53887784481</c:v>
                </c:pt>
                <c:pt idx="15577">
                  <c:v>1.5389398336410001</c:v>
                </c:pt>
                <c:pt idx="15578">
                  <c:v>1.538985729218</c:v>
                </c:pt>
                <c:pt idx="15579">
                  <c:v>1.539027571678</c:v>
                </c:pt>
                <c:pt idx="15580">
                  <c:v>1.539094567299</c:v>
                </c:pt>
                <c:pt idx="15581">
                  <c:v>1.5391379594800001</c:v>
                </c:pt>
                <c:pt idx="15582">
                  <c:v>1.539196610451</c:v>
                </c:pt>
                <c:pt idx="15583">
                  <c:v>1.539241313934</c:v>
                </c:pt>
                <c:pt idx="15584">
                  <c:v>1.5392820835109999</c:v>
                </c:pt>
                <c:pt idx="15585">
                  <c:v>1.5393419265749999</c:v>
                </c:pt>
                <c:pt idx="15586">
                  <c:v>1.5393804311749999</c:v>
                </c:pt>
                <c:pt idx="15587">
                  <c:v>1.5394291877749999</c:v>
                </c:pt>
                <c:pt idx="15588">
                  <c:v>1.539495944977</c:v>
                </c:pt>
                <c:pt idx="15589">
                  <c:v>1.539577126503</c:v>
                </c:pt>
                <c:pt idx="15590">
                  <c:v>1.539749741554</c:v>
                </c:pt>
                <c:pt idx="15591">
                  <c:v>1.5401039123539999</c:v>
                </c:pt>
                <c:pt idx="15592">
                  <c:v>1.540481209755</c:v>
                </c:pt>
                <c:pt idx="15593">
                  <c:v>1.540864944458</c:v>
                </c:pt>
                <c:pt idx="15594">
                  <c:v>1.5410196781159999</c:v>
                </c:pt>
                <c:pt idx="15595">
                  <c:v>1.541147232056</c:v>
                </c:pt>
                <c:pt idx="15596">
                  <c:v>1.5412375926969999</c:v>
                </c:pt>
                <c:pt idx="15597">
                  <c:v>1.541361689568</c:v>
                </c:pt>
                <c:pt idx="15598">
                  <c:v>1.5414361953739999</c:v>
                </c:pt>
                <c:pt idx="15599">
                  <c:v>1.5414853096009999</c:v>
                </c:pt>
                <c:pt idx="15600">
                  <c:v>1.541578173637</c:v>
                </c:pt>
                <c:pt idx="15601">
                  <c:v>1.5416253805160001</c:v>
                </c:pt>
                <c:pt idx="15602">
                  <c:v>1.54193353653</c:v>
                </c:pt>
                <c:pt idx="15603">
                  <c:v>1.5420315265660001</c:v>
                </c:pt>
                <c:pt idx="15604">
                  <c:v>1.5420774221419999</c:v>
                </c:pt>
                <c:pt idx="15605">
                  <c:v>1.5421869754790001</c:v>
                </c:pt>
                <c:pt idx="15606">
                  <c:v>1.542243361473</c:v>
                </c:pt>
                <c:pt idx="15607">
                  <c:v>1.542339920998</c:v>
                </c:pt>
                <c:pt idx="15608">
                  <c:v>1.5424381494520001</c:v>
                </c:pt>
                <c:pt idx="15609">
                  <c:v>1.542536258698</c:v>
                </c:pt>
                <c:pt idx="15610">
                  <c:v>1.542621016502</c:v>
                </c:pt>
                <c:pt idx="15611">
                  <c:v>1.5427573919299999</c:v>
                </c:pt>
                <c:pt idx="15612">
                  <c:v>1.542838811874</c:v>
                </c:pt>
                <c:pt idx="15613">
                  <c:v>1.542938947678</c:v>
                </c:pt>
                <c:pt idx="15614">
                  <c:v>1.543020367622</c:v>
                </c:pt>
                <c:pt idx="15615">
                  <c:v>1.5431025028230001</c:v>
                </c:pt>
                <c:pt idx="15616">
                  <c:v>1.5431960821149999</c:v>
                </c:pt>
                <c:pt idx="15617">
                  <c:v>1.5435376167299999</c:v>
                </c:pt>
                <c:pt idx="15618">
                  <c:v>1.543600916862</c:v>
                </c:pt>
                <c:pt idx="15619">
                  <c:v>1.543704509735</c:v>
                </c:pt>
                <c:pt idx="15620">
                  <c:v>1.543773531914</c:v>
                </c:pt>
                <c:pt idx="15621">
                  <c:v>1.5438768863679999</c:v>
                </c:pt>
                <c:pt idx="15622">
                  <c:v>1.543957591057</c:v>
                </c:pt>
                <c:pt idx="15623">
                  <c:v>1.5440361499790001</c:v>
                </c:pt>
                <c:pt idx="15624">
                  <c:v>1.544131755829</c:v>
                </c:pt>
                <c:pt idx="15625">
                  <c:v>1.5441914796830001</c:v>
                </c:pt>
                <c:pt idx="15626">
                  <c:v>1.544253468513</c:v>
                </c:pt>
                <c:pt idx="15627">
                  <c:v>1.544320225716</c:v>
                </c:pt>
                <c:pt idx="15628">
                  <c:v>1.5444433689120001</c:v>
                </c:pt>
                <c:pt idx="15629">
                  <c:v>1.544573068619</c:v>
                </c:pt>
                <c:pt idx="15630">
                  <c:v>1.5446368455890001</c:v>
                </c:pt>
                <c:pt idx="15631">
                  <c:v>1.544708132744</c:v>
                </c:pt>
                <c:pt idx="15632">
                  <c:v>1.5447487831119999</c:v>
                </c:pt>
                <c:pt idx="15633">
                  <c:v>1.544793844223</c:v>
                </c:pt>
                <c:pt idx="15634">
                  <c:v>1.544861912727</c:v>
                </c:pt>
                <c:pt idx="15635">
                  <c:v>1.544900894165</c:v>
                </c:pt>
                <c:pt idx="15636">
                  <c:v>1.544957876205</c:v>
                </c:pt>
                <c:pt idx="15637">
                  <c:v>1.5450059175490001</c:v>
                </c:pt>
                <c:pt idx="15638">
                  <c:v>1.5450417995450001</c:v>
                </c:pt>
                <c:pt idx="15639">
                  <c:v>1.5451097488400001</c:v>
                </c:pt>
                <c:pt idx="15640">
                  <c:v>1.5451446771620001</c:v>
                </c:pt>
                <c:pt idx="15641">
                  <c:v>1.5451917648319999</c:v>
                </c:pt>
                <c:pt idx="15642">
                  <c:v>1.545254945755</c:v>
                </c:pt>
                <c:pt idx="15643">
                  <c:v>1.5452951192860001</c:v>
                </c:pt>
                <c:pt idx="15644">
                  <c:v>1.5453583002089999</c:v>
                </c:pt>
                <c:pt idx="15645">
                  <c:v>1.5454052686690001</c:v>
                </c:pt>
                <c:pt idx="15646">
                  <c:v>1.5454456806179999</c:v>
                </c:pt>
                <c:pt idx="15647">
                  <c:v>1.5455119609829999</c:v>
                </c:pt>
                <c:pt idx="15648">
                  <c:v>1.545552372932</c:v>
                </c:pt>
                <c:pt idx="15649">
                  <c:v>1.5456070899959999</c:v>
                </c:pt>
                <c:pt idx="15650">
                  <c:v>1.5456660985949999</c:v>
                </c:pt>
                <c:pt idx="15651">
                  <c:v>1.545709133148</c:v>
                </c:pt>
                <c:pt idx="15652">
                  <c:v>1.5457812547680001</c:v>
                </c:pt>
                <c:pt idx="15653">
                  <c:v>1.5458285808559999</c:v>
                </c:pt>
                <c:pt idx="15654">
                  <c:v>1.545962095261</c:v>
                </c:pt>
                <c:pt idx="15655">
                  <c:v>1.5461307764050001</c:v>
                </c:pt>
                <c:pt idx="15656">
                  <c:v>1.546187758446</c:v>
                </c:pt>
                <c:pt idx="15657">
                  <c:v>1.54623913765</c:v>
                </c:pt>
                <c:pt idx="15658">
                  <c:v>1.546292543411</c:v>
                </c:pt>
                <c:pt idx="15659">
                  <c:v>1.546350240707</c:v>
                </c:pt>
                <c:pt idx="15660">
                  <c:v>1.5464264154430001</c:v>
                </c:pt>
                <c:pt idx="15661">
                  <c:v>1.546508908272</c:v>
                </c:pt>
                <c:pt idx="15662">
                  <c:v>1.546569943428</c:v>
                </c:pt>
                <c:pt idx="15663">
                  <c:v>1.5466294288639999</c:v>
                </c:pt>
                <c:pt idx="15664">
                  <c:v>1.5466843843460001</c:v>
                </c:pt>
                <c:pt idx="15665">
                  <c:v>1.5467451810840001</c:v>
                </c:pt>
                <c:pt idx="15666">
                  <c:v>1.546871542931</c:v>
                </c:pt>
                <c:pt idx="15667">
                  <c:v>1.5469617843629999</c:v>
                </c:pt>
                <c:pt idx="15668">
                  <c:v>1.54711151123</c:v>
                </c:pt>
                <c:pt idx="15669">
                  <c:v>1.547504544258</c:v>
                </c:pt>
                <c:pt idx="15670">
                  <c:v>1.5478526353840001</c:v>
                </c:pt>
                <c:pt idx="15671">
                  <c:v>1.5481832027439999</c:v>
                </c:pt>
                <c:pt idx="15672">
                  <c:v>1.548370242119</c:v>
                </c:pt>
                <c:pt idx="15673">
                  <c:v>1.5487005710599999</c:v>
                </c:pt>
                <c:pt idx="15674">
                  <c:v>1.548825740814</c:v>
                </c:pt>
                <c:pt idx="15675">
                  <c:v>1.548888206482</c:v>
                </c:pt>
                <c:pt idx="15676">
                  <c:v>1.548985123634</c:v>
                </c:pt>
                <c:pt idx="15677">
                  <c:v>1.54902780056</c:v>
                </c:pt>
                <c:pt idx="15678">
                  <c:v>1.5491102933880001</c:v>
                </c:pt>
                <c:pt idx="15679">
                  <c:v>1.549142956734</c:v>
                </c:pt>
                <c:pt idx="15680">
                  <c:v>1.5491895675659999</c:v>
                </c:pt>
                <c:pt idx="15681">
                  <c:v>1.549259543419</c:v>
                </c:pt>
                <c:pt idx="15682">
                  <c:v>1.5492894649510001</c:v>
                </c:pt>
                <c:pt idx="15683">
                  <c:v>1.549368858337</c:v>
                </c:pt>
                <c:pt idx="15684">
                  <c:v>1.549399018288</c:v>
                </c:pt>
                <c:pt idx="15685">
                  <c:v>1.549464583397</c:v>
                </c:pt>
                <c:pt idx="15686">
                  <c:v>1.5494982004169999</c:v>
                </c:pt>
                <c:pt idx="15687">
                  <c:v>1.549552083015</c:v>
                </c:pt>
                <c:pt idx="15688">
                  <c:v>1.549635648727</c:v>
                </c:pt>
                <c:pt idx="15689">
                  <c:v>1.5497308969500001</c:v>
                </c:pt>
                <c:pt idx="15690">
                  <c:v>1.5500695705409999</c:v>
                </c:pt>
                <c:pt idx="15691">
                  <c:v>1.5501911640170001</c:v>
                </c:pt>
                <c:pt idx="15692">
                  <c:v>1.5503334999080001</c:v>
                </c:pt>
                <c:pt idx="15693">
                  <c:v>1.550487160683</c:v>
                </c:pt>
                <c:pt idx="15694">
                  <c:v>1.550657987595</c:v>
                </c:pt>
                <c:pt idx="15695">
                  <c:v>1.550758481026</c:v>
                </c:pt>
                <c:pt idx="15696">
                  <c:v>1.550837993622</c:v>
                </c:pt>
                <c:pt idx="15697">
                  <c:v>1.550919294357</c:v>
                </c:pt>
                <c:pt idx="15698">
                  <c:v>1.551052570343</c:v>
                </c:pt>
                <c:pt idx="15699">
                  <c:v>1.551389932632</c:v>
                </c:pt>
                <c:pt idx="15700">
                  <c:v>1.551549434662</c:v>
                </c:pt>
                <c:pt idx="15701">
                  <c:v>1.551622152328</c:v>
                </c:pt>
                <c:pt idx="15702">
                  <c:v>1.5517184734339999</c:v>
                </c:pt>
                <c:pt idx="15703">
                  <c:v>1.5518043041230001</c:v>
                </c:pt>
                <c:pt idx="15704">
                  <c:v>1.5520056486130001</c:v>
                </c:pt>
                <c:pt idx="15705">
                  <c:v>1.5521522760390001</c:v>
                </c:pt>
                <c:pt idx="15706">
                  <c:v>1.552488565445</c:v>
                </c:pt>
                <c:pt idx="15707">
                  <c:v>1.552691578865</c:v>
                </c:pt>
                <c:pt idx="15708">
                  <c:v>1.5527672767639999</c:v>
                </c:pt>
                <c:pt idx="15709">
                  <c:v>1.552839875221</c:v>
                </c:pt>
                <c:pt idx="15710">
                  <c:v>1.5528857707979999</c:v>
                </c:pt>
                <c:pt idx="15711">
                  <c:v>1.552971601486</c:v>
                </c:pt>
                <c:pt idx="15712">
                  <c:v>1.5530499219889999</c:v>
                </c:pt>
                <c:pt idx="15713">
                  <c:v>1.553155660629</c:v>
                </c:pt>
                <c:pt idx="15714">
                  <c:v>1.553238272667</c:v>
                </c:pt>
                <c:pt idx="15715">
                  <c:v>1.553309082985</c:v>
                </c:pt>
                <c:pt idx="15716">
                  <c:v>1.5533993244169999</c:v>
                </c:pt>
                <c:pt idx="15717">
                  <c:v>1.5534725189209999</c:v>
                </c:pt>
                <c:pt idx="15718">
                  <c:v>1.5536006689070001</c:v>
                </c:pt>
                <c:pt idx="15719">
                  <c:v>1.553945660591</c:v>
                </c:pt>
                <c:pt idx="15720">
                  <c:v>1.55411195755</c:v>
                </c:pt>
                <c:pt idx="15721">
                  <c:v>1.5542696714399999</c:v>
                </c:pt>
                <c:pt idx="15722">
                  <c:v>1.554393529892</c:v>
                </c:pt>
                <c:pt idx="15723">
                  <c:v>1.5545508861540001</c:v>
                </c:pt>
                <c:pt idx="15724">
                  <c:v>1.5546706914899999</c:v>
                </c:pt>
                <c:pt idx="15725">
                  <c:v>1.5548804998400001</c:v>
                </c:pt>
                <c:pt idx="15726">
                  <c:v>1.5552434921260001</c:v>
                </c:pt>
                <c:pt idx="15727">
                  <c:v>1.555340409279</c:v>
                </c:pt>
                <c:pt idx="15728">
                  <c:v>1.5554125308989999</c:v>
                </c:pt>
                <c:pt idx="15729">
                  <c:v>1.5554699897769999</c:v>
                </c:pt>
                <c:pt idx="15730">
                  <c:v>1.5555329322810001</c:v>
                </c:pt>
                <c:pt idx="15731">
                  <c:v>1.5555731058119999</c:v>
                </c:pt>
                <c:pt idx="15732">
                  <c:v>1.555652618408</c:v>
                </c:pt>
                <c:pt idx="15733">
                  <c:v>1.555691242218</c:v>
                </c:pt>
                <c:pt idx="15734">
                  <c:v>1.555724024773</c:v>
                </c:pt>
                <c:pt idx="15735">
                  <c:v>1.5558038949969999</c:v>
                </c:pt>
                <c:pt idx="15736">
                  <c:v>1.5558363199230001</c:v>
                </c:pt>
                <c:pt idx="15737">
                  <c:v>1.55588722229</c:v>
                </c:pt>
                <c:pt idx="15738">
                  <c:v>1.5559520721440001</c:v>
                </c:pt>
                <c:pt idx="15739">
                  <c:v>1.5560218095780001</c:v>
                </c:pt>
                <c:pt idx="15740">
                  <c:v>1.5561223030089999</c:v>
                </c:pt>
                <c:pt idx="15741">
                  <c:v>1.556169748306</c:v>
                </c:pt>
                <c:pt idx="15742">
                  <c:v>1.5562728643420001</c:v>
                </c:pt>
                <c:pt idx="15743">
                  <c:v>1.5563968420030001</c:v>
                </c:pt>
                <c:pt idx="15744">
                  <c:v>1.556616187096</c:v>
                </c:pt>
                <c:pt idx="15745">
                  <c:v>1.556950092316</c:v>
                </c:pt>
                <c:pt idx="15746">
                  <c:v>1.557204842567</c:v>
                </c:pt>
                <c:pt idx="15747">
                  <c:v>1.5574083328249999</c:v>
                </c:pt>
                <c:pt idx="15748">
                  <c:v>1.5575093030930001</c:v>
                </c:pt>
                <c:pt idx="15749">
                  <c:v>1.5578423738480001</c:v>
                </c:pt>
                <c:pt idx="15750">
                  <c:v>1.55798625946</c:v>
                </c:pt>
                <c:pt idx="15751">
                  <c:v>1.5580652952189999</c:v>
                </c:pt>
                <c:pt idx="15752">
                  <c:v>1.5581066608430001</c:v>
                </c:pt>
                <c:pt idx="15753">
                  <c:v>1.558235406876</c:v>
                </c:pt>
                <c:pt idx="15754">
                  <c:v>1.5582795143129999</c:v>
                </c:pt>
                <c:pt idx="15755">
                  <c:v>1.5583239793779999</c:v>
                </c:pt>
                <c:pt idx="15756">
                  <c:v>1.5583716630940001</c:v>
                </c:pt>
                <c:pt idx="15757">
                  <c:v>1.5584210157389999</c:v>
                </c:pt>
                <c:pt idx="15758">
                  <c:v>1.558493494987</c:v>
                </c:pt>
                <c:pt idx="15759">
                  <c:v>1.5585403442379999</c:v>
                </c:pt>
                <c:pt idx="15760">
                  <c:v>1.5586261749270001</c:v>
                </c:pt>
                <c:pt idx="15761">
                  <c:v>1.5587300062180001</c:v>
                </c:pt>
                <c:pt idx="15762">
                  <c:v>1.558812618256</c:v>
                </c:pt>
                <c:pt idx="15763">
                  <c:v>1.559064626694</c:v>
                </c:pt>
                <c:pt idx="15764">
                  <c:v>1.55916929245</c:v>
                </c:pt>
                <c:pt idx="15765">
                  <c:v>1.55923807621</c:v>
                </c:pt>
                <c:pt idx="15766">
                  <c:v>1.5593016147609999</c:v>
                </c:pt>
                <c:pt idx="15767">
                  <c:v>1.5593675374980001</c:v>
                </c:pt>
                <c:pt idx="15768">
                  <c:v>1.5594600439070001</c:v>
                </c:pt>
                <c:pt idx="15769">
                  <c:v>1.559499621391</c:v>
                </c:pt>
                <c:pt idx="15770">
                  <c:v>1.5595703125</c:v>
                </c:pt>
                <c:pt idx="15771">
                  <c:v>1.559607744217</c:v>
                </c:pt>
                <c:pt idx="15772">
                  <c:v>1.559649586678</c:v>
                </c:pt>
                <c:pt idx="15773">
                  <c:v>1.5597064495090001</c:v>
                </c:pt>
                <c:pt idx="15774">
                  <c:v>1.5597741603849999</c:v>
                </c:pt>
                <c:pt idx="15775">
                  <c:v>1.5598751306530001</c:v>
                </c:pt>
                <c:pt idx="15776">
                  <c:v>1.5600146055220001</c:v>
                </c:pt>
                <c:pt idx="15777">
                  <c:v>1.5600761175160001</c:v>
                </c:pt>
                <c:pt idx="15778">
                  <c:v>1.5601564645770001</c:v>
                </c:pt>
                <c:pt idx="15779">
                  <c:v>1.560192942619</c:v>
                </c:pt>
                <c:pt idx="15780">
                  <c:v>1.5602892637250001</c:v>
                </c:pt>
                <c:pt idx="15781">
                  <c:v>1.5603343248370001</c:v>
                </c:pt>
                <c:pt idx="15782">
                  <c:v>1.5603709220890001</c:v>
                </c:pt>
                <c:pt idx="15783">
                  <c:v>1.5604521036150001</c:v>
                </c:pt>
                <c:pt idx="15784">
                  <c:v>1.5604895353320001</c:v>
                </c:pt>
                <c:pt idx="15785">
                  <c:v>1.560537338257</c:v>
                </c:pt>
                <c:pt idx="15786">
                  <c:v>1.560594797134</c:v>
                </c:pt>
                <c:pt idx="15787">
                  <c:v>1.5606292486190001</c:v>
                </c:pt>
                <c:pt idx="15788">
                  <c:v>1.5606980323790001</c:v>
                </c:pt>
                <c:pt idx="15789">
                  <c:v>1.560737133026</c:v>
                </c:pt>
                <c:pt idx="15790">
                  <c:v>1.5607773065570001</c:v>
                </c:pt>
                <c:pt idx="15791">
                  <c:v>1.5609353780749999</c:v>
                </c:pt>
                <c:pt idx="15792">
                  <c:v>1.561308026314</c:v>
                </c:pt>
                <c:pt idx="15793">
                  <c:v>1.5614168643949999</c:v>
                </c:pt>
                <c:pt idx="15794">
                  <c:v>1.5615099668500001</c:v>
                </c:pt>
                <c:pt idx="15795">
                  <c:v>1.5615944862369999</c:v>
                </c:pt>
                <c:pt idx="15796">
                  <c:v>1.5617121458050001</c:v>
                </c:pt>
                <c:pt idx="15797">
                  <c:v>1.562082529068</c:v>
                </c:pt>
                <c:pt idx="15798">
                  <c:v>1.5622241497039999</c:v>
                </c:pt>
                <c:pt idx="15799">
                  <c:v>1.5623590946200001</c:v>
                </c:pt>
                <c:pt idx="15800">
                  <c:v>1.5624351501460001</c:v>
                </c:pt>
                <c:pt idx="15801">
                  <c:v>1.5625344514849999</c:v>
                </c:pt>
                <c:pt idx="15802">
                  <c:v>1.562834024429</c:v>
                </c:pt>
                <c:pt idx="15803">
                  <c:v>1.5631612539290001</c:v>
                </c:pt>
                <c:pt idx="15804">
                  <c:v>1.563356518745</c:v>
                </c:pt>
                <c:pt idx="15805">
                  <c:v>1.563512444496</c:v>
                </c:pt>
                <c:pt idx="15806">
                  <c:v>1.5636713504790001</c:v>
                </c:pt>
                <c:pt idx="15807">
                  <c:v>1.563937664032</c:v>
                </c:pt>
                <c:pt idx="15808">
                  <c:v>1.564096689224</c:v>
                </c:pt>
                <c:pt idx="15809">
                  <c:v>1.564191699028</c:v>
                </c:pt>
                <c:pt idx="15810">
                  <c:v>1.5642782449720001</c:v>
                </c:pt>
                <c:pt idx="15811">
                  <c:v>1.5643628835679999</c:v>
                </c:pt>
                <c:pt idx="15812">
                  <c:v>1.5644567012790001</c:v>
                </c:pt>
                <c:pt idx="15813">
                  <c:v>1.564502000809</c:v>
                </c:pt>
                <c:pt idx="15814">
                  <c:v>1.564549803734</c:v>
                </c:pt>
                <c:pt idx="15815">
                  <c:v>1.5646401643750001</c:v>
                </c:pt>
                <c:pt idx="15816">
                  <c:v>1.564687609673</c:v>
                </c:pt>
                <c:pt idx="15817">
                  <c:v>1.5648058652879999</c:v>
                </c:pt>
                <c:pt idx="15818">
                  <c:v>1.5648990869520001</c:v>
                </c:pt>
                <c:pt idx="15819">
                  <c:v>1.564978122711</c:v>
                </c:pt>
                <c:pt idx="15820">
                  <c:v>1.565105080605</c:v>
                </c:pt>
                <c:pt idx="15821">
                  <c:v>1.565234661102</c:v>
                </c:pt>
                <c:pt idx="15822">
                  <c:v>1.5653029680249999</c:v>
                </c:pt>
                <c:pt idx="15823">
                  <c:v>1.565393090248</c:v>
                </c:pt>
                <c:pt idx="15824">
                  <c:v>1.565441966057</c:v>
                </c:pt>
                <c:pt idx="15825">
                  <c:v>1.565532803535</c:v>
                </c:pt>
                <c:pt idx="15826">
                  <c:v>1.565885901451</c:v>
                </c:pt>
                <c:pt idx="15827">
                  <c:v>1.565986633301</c:v>
                </c:pt>
                <c:pt idx="15828">
                  <c:v>1.5661450624469999</c:v>
                </c:pt>
                <c:pt idx="15829">
                  <c:v>1.5662788152689999</c:v>
                </c:pt>
                <c:pt idx="15830">
                  <c:v>1.5663510560989999</c:v>
                </c:pt>
                <c:pt idx="15831">
                  <c:v>1.566446185112</c:v>
                </c:pt>
                <c:pt idx="15832">
                  <c:v>1.5665447711939999</c:v>
                </c:pt>
                <c:pt idx="15833">
                  <c:v>1.5666236877440001</c:v>
                </c:pt>
                <c:pt idx="15834">
                  <c:v>1.566725969315</c:v>
                </c:pt>
                <c:pt idx="15835">
                  <c:v>1.56680560112</c:v>
                </c:pt>
                <c:pt idx="15836">
                  <c:v>1.56688606739</c:v>
                </c:pt>
                <c:pt idx="15837">
                  <c:v>1.566992044449</c:v>
                </c:pt>
                <c:pt idx="15838">
                  <c:v>1.5670868158339999</c:v>
                </c:pt>
                <c:pt idx="15839">
                  <c:v>1.5671350955959999</c:v>
                </c:pt>
                <c:pt idx="15840">
                  <c:v>1.567203998566</c:v>
                </c:pt>
                <c:pt idx="15841">
                  <c:v>1.5672609806060001</c:v>
                </c:pt>
                <c:pt idx="15842">
                  <c:v>1.567307710648</c:v>
                </c:pt>
                <c:pt idx="15843">
                  <c:v>1.567405343056</c:v>
                </c:pt>
                <c:pt idx="15844">
                  <c:v>1.5675165653230001</c:v>
                </c:pt>
                <c:pt idx="15845">
                  <c:v>1.5675936937329999</c:v>
                </c:pt>
                <c:pt idx="15846">
                  <c:v>1.5679335594179999</c:v>
                </c:pt>
                <c:pt idx="15847">
                  <c:v>1.568013906479</c:v>
                </c:pt>
                <c:pt idx="15848">
                  <c:v>1.568084955215</c:v>
                </c:pt>
                <c:pt idx="15849">
                  <c:v>1.5681452751160001</c:v>
                </c:pt>
                <c:pt idx="15850">
                  <c:v>1.568195700645</c:v>
                </c:pt>
                <c:pt idx="15851">
                  <c:v>1.568277597427</c:v>
                </c:pt>
                <c:pt idx="15852">
                  <c:v>1.5684236288069999</c:v>
                </c:pt>
                <c:pt idx="15853">
                  <c:v>1.568657517433</c:v>
                </c:pt>
                <c:pt idx="15854">
                  <c:v>1.5687699317929999</c:v>
                </c:pt>
                <c:pt idx="15855">
                  <c:v>1.568838119507</c:v>
                </c:pt>
                <c:pt idx="15856">
                  <c:v>1.568899035454</c:v>
                </c:pt>
                <c:pt idx="15857">
                  <c:v>1.5689711570739999</c:v>
                </c:pt>
                <c:pt idx="15858">
                  <c:v>1.569030880928</c:v>
                </c:pt>
                <c:pt idx="15859">
                  <c:v>1.569108366966</c:v>
                </c:pt>
                <c:pt idx="15860">
                  <c:v>1.569204211235</c:v>
                </c:pt>
                <c:pt idx="15861">
                  <c:v>1.5692472457890001</c:v>
                </c:pt>
                <c:pt idx="15862">
                  <c:v>1.5693362951280001</c:v>
                </c:pt>
                <c:pt idx="15863">
                  <c:v>1.569665551186</c:v>
                </c:pt>
                <c:pt idx="15864">
                  <c:v>1.569955229759</c:v>
                </c:pt>
                <c:pt idx="15865">
                  <c:v>1.5700260400770001</c:v>
                </c:pt>
                <c:pt idx="15866">
                  <c:v>1.5700757503510001</c:v>
                </c:pt>
                <c:pt idx="15867">
                  <c:v>1.5701203346249999</c:v>
                </c:pt>
                <c:pt idx="15868">
                  <c:v>1.570215940475</c:v>
                </c:pt>
                <c:pt idx="15869">
                  <c:v>1.5702910423280001</c:v>
                </c:pt>
                <c:pt idx="15870">
                  <c:v>1.5703462362289999</c:v>
                </c:pt>
                <c:pt idx="15871">
                  <c:v>1.5704236030580001</c:v>
                </c:pt>
                <c:pt idx="15872">
                  <c:v>1.5706179142000001</c:v>
                </c:pt>
                <c:pt idx="15873">
                  <c:v>1.570995926857</c:v>
                </c:pt>
                <c:pt idx="15874">
                  <c:v>1.5713652372360001</c:v>
                </c:pt>
                <c:pt idx="15875">
                  <c:v>1.5715304613109999</c:v>
                </c:pt>
                <c:pt idx="15876">
                  <c:v>1.5716468095780001</c:v>
                </c:pt>
                <c:pt idx="15877">
                  <c:v>1.5717324018479999</c:v>
                </c:pt>
                <c:pt idx="15878">
                  <c:v>1.571800947189</c:v>
                </c:pt>
                <c:pt idx="15879">
                  <c:v>1.5718667507170001</c:v>
                </c:pt>
                <c:pt idx="15880">
                  <c:v>1.571909189224</c:v>
                </c:pt>
                <c:pt idx="15881">
                  <c:v>1.5719705820080001</c:v>
                </c:pt>
                <c:pt idx="15882">
                  <c:v>1.5720176696779999</c:v>
                </c:pt>
                <c:pt idx="15883">
                  <c:v>1.57205915451</c:v>
                </c:pt>
                <c:pt idx="15884">
                  <c:v>1.5721241235729999</c:v>
                </c:pt>
                <c:pt idx="15885">
                  <c:v>1.572169065475</c:v>
                </c:pt>
                <c:pt idx="15886">
                  <c:v>1.572222709656</c:v>
                </c:pt>
                <c:pt idx="15887">
                  <c:v>1.5723098516459999</c:v>
                </c:pt>
                <c:pt idx="15888">
                  <c:v>1.5723655223849999</c:v>
                </c:pt>
                <c:pt idx="15889">
                  <c:v>1.572453975677</c:v>
                </c:pt>
                <c:pt idx="15890">
                  <c:v>1.57258450985</c:v>
                </c:pt>
                <c:pt idx="15891">
                  <c:v>1.5728479623789999</c:v>
                </c:pt>
                <c:pt idx="15892">
                  <c:v>1.5732339620589999</c:v>
                </c:pt>
                <c:pt idx="15893">
                  <c:v>1.573426127434</c:v>
                </c:pt>
                <c:pt idx="15894">
                  <c:v>1.5735598802570001</c:v>
                </c:pt>
                <c:pt idx="15895">
                  <c:v>1.5736463069919999</c:v>
                </c:pt>
                <c:pt idx="15896">
                  <c:v>1.573740839958</c:v>
                </c:pt>
                <c:pt idx="15897">
                  <c:v>1.5738362073900001</c:v>
                </c:pt>
                <c:pt idx="15898">
                  <c:v>1.5739480257030001</c:v>
                </c:pt>
                <c:pt idx="15899">
                  <c:v>1.574288487434</c:v>
                </c:pt>
                <c:pt idx="15900">
                  <c:v>1.574627757072</c:v>
                </c:pt>
                <c:pt idx="15901">
                  <c:v>1.574892878532</c:v>
                </c:pt>
                <c:pt idx="15902">
                  <c:v>1.5752209424970001</c:v>
                </c:pt>
                <c:pt idx="15903">
                  <c:v>1.5753468275069999</c:v>
                </c:pt>
                <c:pt idx="15904">
                  <c:v>1.5754126310350001</c:v>
                </c:pt>
                <c:pt idx="15905">
                  <c:v>1.5754879713059999</c:v>
                </c:pt>
                <c:pt idx="15906">
                  <c:v>1.575581669807</c:v>
                </c:pt>
                <c:pt idx="15907">
                  <c:v>1.575770974159</c:v>
                </c:pt>
                <c:pt idx="15908">
                  <c:v>1.5760047435760001</c:v>
                </c:pt>
                <c:pt idx="15909">
                  <c:v>1.5761729478840001</c:v>
                </c:pt>
                <c:pt idx="15910">
                  <c:v>1.57634973526</c:v>
                </c:pt>
                <c:pt idx="15911">
                  <c:v>1.576467514038</c:v>
                </c:pt>
                <c:pt idx="15912">
                  <c:v>1.576571106911</c:v>
                </c:pt>
                <c:pt idx="15913">
                  <c:v>1.57661652565</c:v>
                </c:pt>
                <c:pt idx="15914">
                  <c:v>1.5767213106160001</c:v>
                </c:pt>
                <c:pt idx="15915">
                  <c:v>1.5768332481380001</c:v>
                </c:pt>
                <c:pt idx="15916">
                  <c:v>1.5769944190980001</c:v>
                </c:pt>
                <c:pt idx="15917">
                  <c:v>1.577115416527</c:v>
                </c:pt>
                <c:pt idx="15918">
                  <c:v>1.577243566513</c:v>
                </c:pt>
                <c:pt idx="15919">
                  <c:v>1.577414393425</c:v>
                </c:pt>
                <c:pt idx="15920">
                  <c:v>1.5776790380479999</c:v>
                </c:pt>
                <c:pt idx="15921">
                  <c:v>1.578061103821</c:v>
                </c:pt>
                <c:pt idx="15922">
                  <c:v>1.578304648399</c:v>
                </c:pt>
                <c:pt idx="15923">
                  <c:v>1.5785131454470001</c:v>
                </c:pt>
                <c:pt idx="15924">
                  <c:v>1.5787498950959999</c:v>
                </c:pt>
                <c:pt idx="15925">
                  <c:v>1.5789825916289999</c:v>
                </c:pt>
                <c:pt idx="15926">
                  <c:v>1.579087734222</c:v>
                </c:pt>
                <c:pt idx="15927">
                  <c:v>1.5791640281679999</c:v>
                </c:pt>
                <c:pt idx="15928">
                  <c:v>1.579242110252</c:v>
                </c:pt>
                <c:pt idx="15929">
                  <c:v>1.5793733596799999</c:v>
                </c:pt>
                <c:pt idx="15930">
                  <c:v>1.5797048807139999</c:v>
                </c:pt>
                <c:pt idx="15931">
                  <c:v>1.5797883272169999</c:v>
                </c:pt>
                <c:pt idx="15932">
                  <c:v>1.5801327228549999</c:v>
                </c:pt>
                <c:pt idx="15933">
                  <c:v>1.580296039581</c:v>
                </c:pt>
                <c:pt idx="15934">
                  <c:v>1.580379009247</c:v>
                </c:pt>
                <c:pt idx="15935">
                  <c:v>1.580431222916</c:v>
                </c:pt>
                <c:pt idx="15936">
                  <c:v>1.5805310010910001</c:v>
                </c:pt>
                <c:pt idx="15937">
                  <c:v>1.5806139707569999</c:v>
                </c:pt>
                <c:pt idx="15938">
                  <c:v>1.580726027489</c:v>
                </c:pt>
                <c:pt idx="15939">
                  <c:v>1.581099152565</c:v>
                </c:pt>
                <c:pt idx="15940">
                  <c:v>1.5812454223629999</c:v>
                </c:pt>
                <c:pt idx="15941">
                  <c:v>1.581355810165</c:v>
                </c:pt>
                <c:pt idx="15942">
                  <c:v>1.581468939781</c:v>
                </c:pt>
                <c:pt idx="15943">
                  <c:v>1.581510663033</c:v>
                </c:pt>
                <c:pt idx="15944">
                  <c:v>1.5815792083739999</c:v>
                </c:pt>
                <c:pt idx="15945">
                  <c:v>1.581616282463</c:v>
                </c:pt>
                <c:pt idx="15946">
                  <c:v>1.5817090272900001</c:v>
                </c:pt>
                <c:pt idx="15947">
                  <c:v>1.58175110817</c:v>
                </c:pt>
                <c:pt idx="15948">
                  <c:v>1.581805467606</c:v>
                </c:pt>
                <c:pt idx="15949">
                  <c:v>1.581860423088</c:v>
                </c:pt>
                <c:pt idx="15950">
                  <c:v>1.581905603409</c:v>
                </c:pt>
                <c:pt idx="15951">
                  <c:v>1.5820136070249999</c:v>
                </c:pt>
                <c:pt idx="15952">
                  <c:v>1.582194209099</c:v>
                </c:pt>
                <c:pt idx="15953">
                  <c:v>1.5822978019709999</c:v>
                </c:pt>
                <c:pt idx="15954">
                  <c:v>1.5826281309129999</c:v>
                </c:pt>
                <c:pt idx="15955">
                  <c:v>1.582747936249</c:v>
                </c:pt>
                <c:pt idx="15956">
                  <c:v>1.582837581635</c:v>
                </c:pt>
                <c:pt idx="15957">
                  <c:v>1.582909464836</c:v>
                </c:pt>
                <c:pt idx="15958">
                  <c:v>1.583007693291</c:v>
                </c:pt>
                <c:pt idx="15959">
                  <c:v>1.583187937737</c:v>
                </c:pt>
                <c:pt idx="15960">
                  <c:v>1.5834387540820001</c:v>
                </c:pt>
                <c:pt idx="15961">
                  <c:v>1.5837727785110001</c:v>
                </c:pt>
                <c:pt idx="15962">
                  <c:v>1.5841406583790001</c:v>
                </c:pt>
                <c:pt idx="15963">
                  <c:v>1.584294080734</c:v>
                </c:pt>
                <c:pt idx="15964">
                  <c:v>1.5843719244000001</c:v>
                </c:pt>
                <c:pt idx="15965">
                  <c:v>1.584463119507</c:v>
                </c:pt>
                <c:pt idx="15966">
                  <c:v>1.5845559835430001</c:v>
                </c:pt>
                <c:pt idx="15967">
                  <c:v>1.5846456289290001</c:v>
                </c:pt>
                <c:pt idx="15968">
                  <c:v>1.5847327709200001</c:v>
                </c:pt>
                <c:pt idx="15969">
                  <c:v>1.5850900411610001</c:v>
                </c:pt>
                <c:pt idx="15970">
                  <c:v>1.5852088928220001</c:v>
                </c:pt>
                <c:pt idx="15971">
                  <c:v>1.5852977037430001</c:v>
                </c:pt>
                <c:pt idx="15972">
                  <c:v>1.585278987885</c:v>
                </c:pt>
                <c:pt idx="15973">
                  <c:v>1.5850003957750001</c:v>
                </c:pt>
                <c:pt idx="15974">
                  <c:v>1.584705352783</c:v>
                </c:pt>
                <c:pt idx="15975">
                  <c:v>1.584371209145</c:v>
                </c:pt>
                <c:pt idx="15976">
                  <c:v>1.583878993988</c:v>
                </c:pt>
                <c:pt idx="15977">
                  <c:v>1.5837502479550001</c:v>
                </c:pt>
                <c:pt idx="15978">
                  <c:v>1.583855509758</c:v>
                </c:pt>
                <c:pt idx="15979">
                  <c:v>1.583945155144</c:v>
                </c:pt>
                <c:pt idx="15980">
                  <c:v>1.584037542343</c:v>
                </c:pt>
                <c:pt idx="15981">
                  <c:v>1.584089636803</c:v>
                </c:pt>
                <c:pt idx="15982">
                  <c:v>1.584149122238</c:v>
                </c:pt>
                <c:pt idx="15983">
                  <c:v>1.5842570066449999</c:v>
                </c:pt>
                <c:pt idx="15984">
                  <c:v>1.584717512131</c:v>
                </c:pt>
                <c:pt idx="15985">
                  <c:v>1.5848820209500001</c:v>
                </c:pt>
                <c:pt idx="15986">
                  <c:v>1.5849937200549999</c:v>
                </c:pt>
                <c:pt idx="15987">
                  <c:v>1.585077047348</c:v>
                </c:pt>
                <c:pt idx="15988">
                  <c:v>1.585146546364</c:v>
                </c:pt>
                <c:pt idx="15989">
                  <c:v>1.585350871086</c:v>
                </c:pt>
                <c:pt idx="15990">
                  <c:v>1.5857896804810001</c:v>
                </c:pt>
                <c:pt idx="15991">
                  <c:v>1.5862196683880001</c:v>
                </c:pt>
                <c:pt idx="15992">
                  <c:v>1.5863622426990001</c:v>
                </c:pt>
                <c:pt idx="15993">
                  <c:v>1.586465835571</c:v>
                </c:pt>
                <c:pt idx="15994">
                  <c:v>1.5865586996079999</c:v>
                </c:pt>
                <c:pt idx="15995">
                  <c:v>1.586688041687</c:v>
                </c:pt>
                <c:pt idx="15996">
                  <c:v>1.5867927074429999</c:v>
                </c:pt>
                <c:pt idx="15997">
                  <c:v>1.5868463516239999</c:v>
                </c:pt>
                <c:pt idx="15998">
                  <c:v>1.586969852448</c:v>
                </c:pt>
                <c:pt idx="15999">
                  <c:v>1.5870782136920001</c:v>
                </c:pt>
                <c:pt idx="16000">
                  <c:v>1.587186932564</c:v>
                </c:pt>
                <c:pt idx="16001">
                  <c:v>1.587303876877</c:v>
                </c:pt>
                <c:pt idx="16002">
                  <c:v>1.5874439477919999</c:v>
                </c:pt>
                <c:pt idx="16003">
                  <c:v>1.587637662888</c:v>
                </c:pt>
                <c:pt idx="16004">
                  <c:v>1.5879199504849999</c:v>
                </c:pt>
                <c:pt idx="16005">
                  <c:v>1.5880672931669999</c:v>
                </c:pt>
                <c:pt idx="16006">
                  <c:v>1.5882196426390001</c:v>
                </c:pt>
                <c:pt idx="16007">
                  <c:v>1.5883271694179999</c:v>
                </c:pt>
                <c:pt idx="16008">
                  <c:v>1.588384151459</c:v>
                </c:pt>
                <c:pt idx="16009">
                  <c:v>1.5884332656860001</c:v>
                </c:pt>
                <c:pt idx="16010">
                  <c:v>1.5885084867479999</c:v>
                </c:pt>
                <c:pt idx="16011">
                  <c:v>1.588554263115</c:v>
                </c:pt>
                <c:pt idx="16012">
                  <c:v>1.5886077880859999</c:v>
                </c:pt>
                <c:pt idx="16013">
                  <c:v>1.588641405106</c:v>
                </c:pt>
                <c:pt idx="16014">
                  <c:v>1.5886844396590001</c:v>
                </c:pt>
                <c:pt idx="16015">
                  <c:v>1.5887316465379999</c:v>
                </c:pt>
                <c:pt idx="16016">
                  <c:v>1.5887967348100001</c:v>
                </c:pt>
                <c:pt idx="16017">
                  <c:v>1.5888417959209999</c:v>
                </c:pt>
                <c:pt idx="16018">
                  <c:v>1.5889120101930001</c:v>
                </c:pt>
                <c:pt idx="16019">
                  <c:v>1.588958621025</c:v>
                </c:pt>
                <c:pt idx="16020">
                  <c:v>1.589007735252</c:v>
                </c:pt>
                <c:pt idx="16021">
                  <c:v>1.5890752077100001</c:v>
                </c:pt>
                <c:pt idx="16022">
                  <c:v>1.589125275612</c:v>
                </c:pt>
                <c:pt idx="16023">
                  <c:v>1.5891904830929999</c:v>
                </c:pt>
                <c:pt idx="16024">
                  <c:v>1.589245438576</c:v>
                </c:pt>
                <c:pt idx="16025">
                  <c:v>1.5892981290820001</c:v>
                </c:pt>
                <c:pt idx="16026">
                  <c:v>1.5893644094470001</c:v>
                </c:pt>
                <c:pt idx="16027">
                  <c:v>1.589418292046</c:v>
                </c:pt>
                <c:pt idx="16028">
                  <c:v>1.589476585388</c:v>
                </c:pt>
                <c:pt idx="16029">
                  <c:v>1.5895807743070001</c:v>
                </c:pt>
                <c:pt idx="16030">
                  <c:v>1.589695334435</c:v>
                </c:pt>
                <c:pt idx="16031">
                  <c:v>1.5900938510889999</c:v>
                </c:pt>
                <c:pt idx="16032">
                  <c:v>1.5903270244600001</c:v>
                </c:pt>
                <c:pt idx="16033">
                  <c:v>1.5904353857039999</c:v>
                </c:pt>
                <c:pt idx="16034">
                  <c:v>1.5905493497850001</c:v>
                </c:pt>
                <c:pt idx="16035">
                  <c:v>1.590984940529</c:v>
                </c:pt>
                <c:pt idx="16036">
                  <c:v>1.5910841226579999</c:v>
                </c:pt>
                <c:pt idx="16037">
                  <c:v>1.5912085771560001</c:v>
                </c:pt>
                <c:pt idx="16038">
                  <c:v>1.5913100242610001</c:v>
                </c:pt>
                <c:pt idx="16039">
                  <c:v>1.5914605855940001</c:v>
                </c:pt>
                <c:pt idx="16040">
                  <c:v>1.591714978218</c:v>
                </c:pt>
                <c:pt idx="16041">
                  <c:v>1.5918905735019999</c:v>
                </c:pt>
                <c:pt idx="16042">
                  <c:v>1.5919901132580001</c:v>
                </c:pt>
                <c:pt idx="16043">
                  <c:v>1.5921024084090001</c:v>
                </c:pt>
                <c:pt idx="16044">
                  <c:v>1.592208385468</c:v>
                </c:pt>
                <c:pt idx="16045">
                  <c:v>1.5923058986659999</c:v>
                </c:pt>
                <c:pt idx="16046">
                  <c:v>1.592663526535</c:v>
                </c:pt>
                <c:pt idx="16047">
                  <c:v>1.5927714109419999</c:v>
                </c:pt>
                <c:pt idx="16048">
                  <c:v>1.5928584337230001</c:v>
                </c:pt>
                <c:pt idx="16049">
                  <c:v>1.5929307937620001</c:v>
                </c:pt>
                <c:pt idx="16050">
                  <c:v>1.5929867029189999</c:v>
                </c:pt>
                <c:pt idx="16051">
                  <c:v>1.5930459499359999</c:v>
                </c:pt>
                <c:pt idx="16052">
                  <c:v>1.5930984020229999</c:v>
                </c:pt>
                <c:pt idx="16053">
                  <c:v>1.593151688576</c:v>
                </c:pt>
                <c:pt idx="16054">
                  <c:v>1.593212723732</c:v>
                </c:pt>
                <c:pt idx="16055">
                  <c:v>1.593259334564</c:v>
                </c:pt>
                <c:pt idx="16056">
                  <c:v>1.5933151245120001</c:v>
                </c:pt>
                <c:pt idx="16057">
                  <c:v>1.5933797359470001</c:v>
                </c:pt>
                <c:pt idx="16058">
                  <c:v>1.5934243202209999</c:v>
                </c:pt>
                <c:pt idx="16059">
                  <c:v>1.5935157537460001</c:v>
                </c:pt>
                <c:pt idx="16060">
                  <c:v>1.593593001366</c:v>
                </c:pt>
                <c:pt idx="16061">
                  <c:v>1.5936677455899999</c:v>
                </c:pt>
                <c:pt idx="16062">
                  <c:v>1.5937223434450001</c:v>
                </c:pt>
                <c:pt idx="16063">
                  <c:v>1.5937941074369999</c:v>
                </c:pt>
                <c:pt idx="16064">
                  <c:v>1.593852996826</c:v>
                </c:pt>
                <c:pt idx="16065">
                  <c:v>1.593904256821</c:v>
                </c:pt>
                <c:pt idx="16066">
                  <c:v>1.5939755439759999</c:v>
                </c:pt>
                <c:pt idx="16067">
                  <c:v>1.5940618515010001</c:v>
                </c:pt>
                <c:pt idx="16068">
                  <c:v>1.5942047834399999</c:v>
                </c:pt>
                <c:pt idx="16069">
                  <c:v>1.5943253040309999</c:v>
                </c:pt>
                <c:pt idx="16070">
                  <c:v>1.5944181680680001</c:v>
                </c:pt>
                <c:pt idx="16071">
                  <c:v>1.5946127176280001</c:v>
                </c:pt>
                <c:pt idx="16072">
                  <c:v>1.5948266983029999</c:v>
                </c:pt>
                <c:pt idx="16073">
                  <c:v>1.5949212312700001</c:v>
                </c:pt>
                <c:pt idx="16074">
                  <c:v>1.595020651817</c:v>
                </c:pt>
                <c:pt idx="16075">
                  <c:v>1.595143318176</c:v>
                </c:pt>
                <c:pt idx="16076">
                  <c:v>1.5955311059949999</c:v>
                </c:pt>
                <c:pt idx="16077">
                  <c:v>1.5959076881409999</c:v>
                </c:pt>
                <c:pt idx="16078">
                  <c:v>1.596289992332</c:v>
                </c:pt>
                <c:pt idx="16079">
                  <c:v>1.5965638160710001</c:v>
                </c:pt>
                <c:pt idx="16080">
                  <c:v>1.5966480970379999</c:v>
                </c:pt>
                <c:pt idx="16081">
                  <c:v>1.5969936847690001</c:v>
                </c:pt>
                <c:pt idx="16082">
                  <c:v>1.597133636475</c:v>
                </c:pt>
                <c:pt idx="16083">
                  <c:v>1.5972222089770001</c:v>
                </c:pt>
                <c:pt idx="16084">
                  <c:v>1.597320795059</c:v>
                </c:pt>
                <c:pt idx="16085">
                  <c:v>1.5974023342129999</c:v>
                </c:pt>
                <c:pt idx="16086">
                  <c:v>1.597452044487</c:v>
                </c:pt>
                <c:pt idx="16087">
                  <c:v>1.597531437874</c:v>
                </c:pt>
                <c:pt idx="16088">
                  <c:v>1.5976027250289999</c:v>
                </c:pt>
                <c:pt idx="16089">
                  <c:v>1.5976635217670001</c:v>
                </c:pt>
                <c:pt idx="16090">
                  <c:v>1.5977168083190001</c:v>
                </c:pt>
                <c:pt idx="16091">
                  <c:v>1.597765445709</c:v>
                </c:pt>
                <c:pt idx="16092">
                  <c:v>1.5978226661679999</c:v>
                </c:pt>
                <c:pt idx="16093">
                  <c:v>1.5978755950929999</c:v>
                </c:pt>
                <c:pt idx="16094">
                  <c:v>1.5979338884350001</c:v>
                </c:pt>
                <c:pt idx="16095">
                  <c:v>1.5980122089390001</c:v>
                </c:pt>
                <c:pt idx="16096">
                  <c:v>1.5981040000919999</c:v>
                </c:pt>
                <c:pt idx="16097">
                  <c:v>1.598217725754</c:v>
                </c:pt>
                <c:pt idx="16098">
                  <c:v>1.598430752754</c:v>
                </c:pt>
                <c:pt idx="16099">
                  <c:v>1.598682761192</c:v>
                </c:pt>
                <c:pt idx="16100">
                  <c:v>1.5987797975539999</c:v>
                </c:pt>
                <c:pt idx="16101">
                  <c:v>1.5988974571229999</c:v>
                </c:pt>
                <c:pt idx="16102">
                  <c:v>1.5989521741870001</c:v>
                </c:pt>
                <c:pt idx="16103">
                  <c:v>1.599002480507</c:v>
                </c:pt>
                <c:pt idx="16104">
                  <c:v>1.5990560054780001</c:v>
                </c:pt>
                <c:pt idx="16105">
                  <c:v>1.599109768867</c:v>
                </c:pt>
                <c:pt idx="16106">
                  <c:v>1.599174141884</c:v>
                </c:pt>
                <c:pt idx="16107">
                  <c:v>1.59923183918</c:v>
                </c:pt>
                <c:pt idx="16108">
                  <c:v>1.599335551262</c:v>
                </c:pt>
                <c:pt idx="16109">
                  <c:v>1.599387168884</c:v>
                </c:pt>
                <c:pt idx="16110">
                  <c:v>1.599452376366</c:v>
                </c:pt>
                <c:pt idx="16111">
                  <c:v>1.5995677709580001</c:v>
                </c:pt>
                <c:pt idx="16112">
                  <c:v>1.5996203422549999</c:v>
                </c:pt>
                <c:pt idx="16113">
                  <c:v>1.5996737480159999</c:v>
                </c:pt>
                <c:pt idx="16114">
                  <c:v>1.5997982025149999</c:v>
                </c:pt>
                <c:pt idx="16115">
                  <c:v>1.5998483896260001</c:v>
                </c:pt>
                <c:pt idx="16116">
                  <c:v>1.5999466180799999</c:v>
                </c:pt>
                <c:pt idx="16117">
                  <c:v>1.600060939789</c:v>
                </c:pt>
                <c:pt idx="16118">
                  <c:v>1.600145578384</c:v>
                </c:pt>
                <c:pt idx="16119">
                  <c:v>1.6002916097640001</c:v>
                </c:pt>
                <c:pt idx="16120">
                  <c:v>1.6006709337230001</c:v>
                </c:pt>
                <c:pt idx="16121">
                  <c:v>1.6008967161180001</c:v>
                </c:pt>
                <c:pt idx="16122">
                  <c:v>1.6010848283770001</c:v>
                </c:pt>
                <c:pt idx="16123">
                  <c:v>1.6014288663859999</c:v>
                </c:pt>
                <c:pt idx="16124">
                  <c:v>1.6017696857449999</c:v>
                </c:pt>
                <c:pt idx="16125">
                  <c:v>1.602100729942</c:v>
                </c:pt>
                <c:pt idx="16126">
                  <c:v>1.602204322815</c:v>
                </c:pt>
                <c:pt idx="16127">
                  <c:v>1.6023124456410001</c:v>
                </c:pt>
                <c:pt idx="16128">
                  <c:v>1.602389931679</c:v>
                </c:pt>
                <c:pt idx="16129">
                  <c:v>1.602430701256</c:v>
                </c:pt>
                <c:pt idx="16130">
                  <c:v>1.6025438308719999</c:v>
                </c:pt>
                <c:pt idx="16131">
                  <c:v>1.6026258468629999</c:v>
                </c:pt>
                <c:pt idx="16132">
                  <c:v>1.602704644203</c:v>
                </c:pt>
                <c:pt idx="16133">
                  <c:v>1.602835416794</c:v>
                </c:pt>
                <c:pt idx="16134">
                  <c:v>1.603041291237</c:v>
                </c:pt>
                <c:pt idx="16135">
                  <c:v>1.6031104326250001</c:v>
                </c:pt>
                <c:pt idx="16136">
                  <c:v>1.603167772293</c:v>
                </c:pt>
                <c:pt idx="16137">
                  <c:v>1.603253126144</c:v>
                </c:pt>
                <c:pt idx="16138">
                  <c:v>1.603293180466</c:v>
                </c:pt>
                <c:pt idx="16139">
                  <c:v>1.6033530235290001</c:v>
                </c:pt>
                <c:pt idx="16140">
                  <c:v>1.603389263153</c:v>
                </c:pt>
                <c:pt idx="16141">
                  <c:v>1.6034183502199999</c:v>
                </c:pt>
                <c:pt idx="16142">
                  <c:v>1.603469371796</c:v>
                </c:pt>
                <c:pt idx="16143">
                  <c:v>1.603502511978</c:v>
                </c:pt>
                <c:pt idx="16144">
                  <c:v>1.603552937508</c:v>
                </c:pt>
                <c:pt idx="16145">
                  <c:v>1.603596687317</c:v>
                </c:pt>
                <c:pt idx="16146">
                  <c:v>1.603638648987</c:v>
                </c:pt>
                <c:pt idx="16147">
                  <c:v>1.6036968231199999</c:v>
                </c:pt>
                <c:pt idx="16148">
                  <c:v>1.603737235069</c:v>
                </c:pt>
                <c:pt idx="16149">
                  <c:v>1.6037784814830001</c:v>
                </c:pt>
                <c:pt idx="16150">
                  <c:v>1.603829264641</c:v>
                </c:pt>
                <c:pt idx="16151">
                  <c:v>1.603872060776</c:v>
                </c:pt>
                <c:pt idx="16152">
                  <c:v>1.6039320230480001</c:v>
                </c:pt>
                <c:pt idx="16153">
                  <c:v>1.6039764881130001</c:v>
                </c:pt>
                <c:pt idx="16154">
                  <c:v>1.604028105736</c:v>
                </c:pt>
                <c:pt idx="16155">
                  <c:v>1.604085922241</c:v>
                </c:pt>
                <c:pt idx="16156">
                  <c:v>1.6041560173030001</c:v>
                </c:pt>
                <c:pt idx="16157">
                  <c:v>1.6042146682739999</c:v>
                </c:pt>
                <c:pt idx="16158">
                  <c:v>1.604261994362</c:v>
                </c:pt>
                <c:pt idx="16159">
                  <c:v>1.6043200492859999</c:v>
                </c:pt>
                <c:pt idx="16160">
                  <c:v>1.6043679714200001</c:v>
                </c:pt>
                <c:pt idx="16161">
                  <c:v>1.604419708252</c:v>
                </c:pt>
                <c:pt idx="16162">
                  <c:v>1.6044793128970001</c:v>
                </c:pt>
                <c:pt idx="16163">
                  <c:v>1.6045614480970001</c:v>
                </c:pt>
                <c:pt idx="16164">
                  <c:v>1.60462474823</c:v>
                </c:pt>
                <c:pt idx="16165">
                  <c:v>1.6047140359880001</c:v>
                </c:pt>
                <c:pt idx="16166">
                  <c:v>1.604807853699</c:v>
                </c:pt>
                <c:pt idx="16167">
                  <c:v>1.6049085855480001</c:v>
                </c:pt>
                <c:pt idx="16168">
                  <c:v>1.6051102876659999</c:v>
                </c:pt>
                <c:pt idx="16169">
                  <c:v>1.605492115021</c:v>
                </c:pt>
                <c:pt idx="16170">
                  <c:v>1.605727910995</c:v>
                </c:pt>
                <c:pt idx="16171">
                  <c:v>1.606009483337</c:v>
                </c:pt>
                <c:pt idx="16172">
                  <c:v>1.606095910072</c:v>
                </c:pt>
                <c:pt idx="16173">
                  <c:v>1.6061502695080001</c:v>
                </c:pt>
                <c:pt idx="16174">
                  <c:v>1.606235980988</c:v>
                </c:pt>
                <c:pt idx="16175">
                  <c:v>1.606599569321</c:v>
                </c:pt>
                <c:pt idx="16176">
                  <c:v>1.606677055359</c:v>
                </c:pt>
                <c:pt idx="16177">
                  <c:v>1.6068111658099999</c:v>
                </c:pt>
                <c:pt idx="16178">
                  <c:v>1.607006072998</c:v>
                </c:pt>
                <c:pt idx="16179">
                  <c:v>1.607089519501</c:v>
                </c:pt>
                <c:pt idx="16180">
                  <c:v>1.607194900513</c:v>
                </c:pt>
                <c:pt idx="16181">
                  <c:v>1.6072887182240001</c:v>
                </c:pt>
                <c:pt idx="16182">
                  <c:v>1.6074030399320001</c:v>
                </c:pt>
                <c:pt idx="16183">
                  <c:v>1.6074613332750001</c:v>
                </c:pt>
                <c:pt idx="16184">
                  <c:v>1.607561588287</c:v>
                </c:pt>
                <c:pt idx="16185">
                  <c:v>1.607609272003</c:v>
                </c:pt>
                <c:pt idx="16186">
                  <c:v>1.6076620817180001</c:v>
                </c:pt>
                <c:pt idx="16187">
                  <c:v>1.6077657938000001</c:v>
                </c:pt>
                <c:pt idx="16188">
                  <c:v>1.6078574657439999</c:v>
                </c:pt>
                <c:pt idx="16189">
                  <c:v>1.607956409454</c:v>
                </c:pt>
                <c:pt idx="16190">
                  <c:v>1.608043551445</c:v>
                </c:pt>
                <c:pt idx="16191">
                  <c:v>1.6081287860869999</c:v>
                </c:pt>
                <c:pt idx="16192">
                  <c:v>1.6082255840299999</c:v>
                </c:pt>
                <c:pt idx="16193">
                  <c:v>1.608308792114</c:v>
                </c:pt>
                <c:pt idx="16194">
                  <c:v>1.608402848244</c:v>
                </c:pt>
                <c:pt idx="16195">
                  <c:v>1.6084886789320001</c:v>
                </c:pt>
                <c:pt idx="16196">
                  <c:v>1.6085714101790001</c:v>
                </c:pt>
                <c:pt idx="16197">
                  <c:v>1.6086639165879999</c:v>
                </c:pt>
                <c:pt idx="16198">
                  <c:v>1.60877764225</c:v>
                </c:pt>
                <c:pt idx="16199">
                  <c:v>1.6089361906049999</c:v>
                </c:pt>
                <c:pt idx="16200">
                  <c:v>1.6092693805689999</c:v>
                </c:pt>
                <c:pt idx="16201">
                  <c:v>1.6093831062320001</c:v>
                </c:pt>
                <c:pt idx="16202">
                  <c:v>1.609426617622</c:v>
                </c:pt>
                <c:pt idx="16203">
                  <c:v>1.6094855070109999</c:v>
                </c:pt>
                <c:pt idx="16204">
                  <c:v>1.609526872635</c:v>
                </c:pt>
                <c:pt idx="16205">
                  <c:v>1.609567523003</c:v>
                </c:pt>
                <c:pt idx="16206">
                  <c:v>1.609626293182</c:v>
                </c:pt>
                <c:pt idx="16207">
                  <c:v>1.6096633672709999</c:v>
                </c:pt>
                <c:pt idx="16208">
                  <c:v>1.60971057415</c:v>
                </c:pt>
                <c:pt idx="16209">
                  <c:v>1.6097766160960001</c:v>
                </c:pt>
                <c:pt idx="16210">
                  <c:v>1.609827518463</c:v>
                </c:pt>
                <c:pt idx="16211">
                  <c:v>1.609902381897</c:v>
                </c:pt>
                <c:pt idx="16212">
                  <c:v>1.6099920272829999</c:v>
                </c:pt>
                <c:pt idx="16213">
                  <c:v>1.610046625137</c:v>
                </c:pt>
                <c:pt idx="16214">
                  <c:v>1.6100976467129999</c:v>
                </c:pt>
                <c:pt idx="16215">
                  <c:v>1.6101487874980001</c:v>
                </c:pt>
                <c:pt idx="16216">
                  <c:v>1.6101961135859999</c:v>
                </c:pt>
                <c:pt idx="16217">
                  <c:v>1.6102327108379999</c:v>
                </c:pt>
                <c:pt idx="16218">
                  <c:v>1.61028277874</c:v>
                </c:pt>
                <c:pt idx="16219">
                  <c:v>1.610325217247</c:v>
                </c:pt>
                <c:pt idx="16220">
                  <c:v>1.61037671566</c:v>
                </c:pt>
                <c:pt idx="16221">
                  <c:v>1.610429167747</c:v>
                </c:pt>
                <c:pt idx="16222">
                  <c:v>1.6104691028589999</c:v>
                </c:pt>
                <c:pt idx="16223">
                  <c:v>1.610556483269</c:v>
                </c:pt>
                <c:pt idx="16224">
                  <c:v>1.6108340024950001</c:v>
                </c:pt>
                <c:pt idx="16225">
                  <c:v>1.6109508275990001</c:v>
                </c:pt>
                <c:pt idx="16226">
                  <c:v>1.611073493958</c:v>
                </c:pt>
                <c:pt idx="16227">
                  <c:v>1.6113442182540001</c:v>
                </c:pt>
                <c:pt idx="16228">
                  <c:v>1.6113971471790001</c:v>
                </c:pt>
                <c:pt idx="16229">
                  <c:v>1.6114922761920001</c:v>
                </c:pt>
                <c:pt idx="16230">
                  <c:v>1.6115629673</c:v>
                </c:pt>
                <c:pt idx="16231">
                  <c:v>1.6116536855700001</c:v>
                </c:pt>
                <c:pt idx="16232">
                  <c:v>1.612000584602</c:v>
                </c:pt>
                <c:pt idx="16233">
                  <c:v>1.6120809316639999</c:v>
                </c:pt>
                <c:pt idx="16234">
                  <c:v>1.6121793985370001</c:v>
                </c:pt>
                <c:pt idx="16235">
                  <c:v>1.612256765366</c:v>
                </c:pt>
                <c:pt idx="16236">
                  <c:v>1.6124174594880001</c:v>
                </c:pt>
                <c:pt idx="16237">
                  <c:v>1.612718224525</c:v>
                </c:pt>
                <c:pt idx="16238">
                  <c:v>1.612844347954</c:v>
                </c:pt>
                <c:pt idx="16239">
                  <c:v>1.6129671335219999</c:v>
                </c:pt>
                <c:pt idx="16240">
                  <c:v>1.61319231987</c:v>
                </c:pt>
                <c:pt idx="16241">
                  <c:v>1.613378763199</c:v>
                </c:pt>
                <c:pt idx="16242">
                  <c:v>1.61371088028</c:v>
                </c:pt>
                <c:pt idx="16243">
                  <c:v>1.6138781309129999</c:v>
                </c:pt>
                <c:pt idx="16244">
                  <c:v>1.6139514446259999</c:v>
                </c:pt>
                <c:pt idx="16245">
                  <c:v>1.6140568256379999</c:v>
                </c:pt>
                <c:pt idx="16246">
                  <c:v>1.61416888237</c:v>
                </c:pt>
                <c:pt idx="16247">
                  <c:v>1.614487171173</c:v>
                </c:pt>
                <c:pt idx="16248">
                  <c:v>1.614796638489</c:v>
                </c:pt>
                <c:pt idx="16249">
                  <c:v>1.6148884296420001</c:v>
                </c:pt>
                <c:pt idx="16250">
                  <c:v>1.614977836609</c:v>
                </c:pt>
                <c:pt idx="16251">
                  <c:v>1.615021586418</c:v>
                </c:pt>
                <c:pt idx="16252">
                  <c:v>1.615082621574</c:v>
                </c:pt>
                <c:pt idx="16253">
                  <c:v>1.61512362957</c:v>
                </c:pt>
                <c:pt idx="16254">
                  <c:v>1.615172505379</c:v>
                </c:pt>
                <c:pt idx="16255">
                  <c:v>1.6152223348620001</c:v>
                </c:pt>
                <c:pt idx="16256">
                  <c:v>1.615263104439</c:v>
                </c:pt>
                <c:pt idx="16257">
                  <c:v>1.6153213977809999</c:v>
                </c:pt>
                <c:pt idx="16258">
                  <c:v>1.615355372429</c:v>
                </c:pt>
                <c:pt idx="16259">
                  <c:v>1.6153910160060001</c:v>
                </c:pt>
                <c:pt idx="16260">
                  <c:v>1.615441918373</c:v>
                </c:pt>
                <c:pt idx="16261">
                  <c:v>1.6154736280440001</c:v>
                </c:pt>
                <c:pt idx="16262">
                  <c:v>1.6155232191090001</c:v>
                </c:pt>
                <c:pt idx="16263">
                  <c:v>1.6155585050579999</c:v>
                </c:pt>
                <c:pt idx="16264">
                  <c:v>1.615597724915</c:v>
                </c:pt>
                <c:pt idx="16265">
                  <c:v>1.6156628131869999</c:v>
                </c:pt>
                <c:pt idx="16266">
                  <c:v>1.615703463554</c:v>
                </c:pt>
                <c:pt idx="16267">
                  <c:v>1.6157630681990001</c:v>
                </c:pt>
                <c:pt idx="16268">
                  <c:v>1.615821957588</c:v>
                </c:pt>
                <c:pt idx="16269">
                  <c:v>1.615908145905</c:v>
                </c:pt>
                <c:pt idx="16270">
                  <c:v>1.6160372495649999</c:v>
                </c:pt>
                <c:pt idx="16271">
                  <c:v>1.616209149361</c:v>
                </c:pt>
                <c:pt idx="16272">
                  <c:v>1.616591095924</c:v>
                </c:pt>
                <c:pt idx="16273">
                  <c:v>1.6167988777160001</c:v>
                </c:pt>
                <c:pt idx="16274">
                  <c:v>1.616946816444</c:v>
                </c:pt>
                <c:pt idx="16275">
                  <c:v>1.6170381307599999</c:v>
                </c:pt>
                <c:pt idx="16276">
                  <c:v>1.6171462535859999</c:v>
                </c:pt>
                <c:pt idx="16277">
                  <c:v>1.617218136787</c:v>
                </c:pt>
                <c:pt idx="16278">
                  <c:v>1.6172777414320001</c:v>
                </c:pt>
                <c:pt idx="16279">
                  <c:v>1.617340922356</c:v>
                </c:pt>
                <c:pt idx="16280">
                  <c:v>1.6174031496050001</c:v>
                </c:pt>
                <c:pt idx="16281">
                  <c:v>1.617468118668</c:v>
                </c:pt>
                <c:pt idx="16282">
                  <c:v>1.6175421476359999</c:v>
                </c:pt>
                <c:pt idx="16283">
                  <c:v>1.6176066398619999</c:v>
                </c:pt>
                <c:pt idx="16284">
                  <c:v>1.617673397064</c:v>
                </c:pt>
                <c:pt idx="16285">
                  <c:v>1.6177362203600001</c:v>
                </c:pt>
                <c:pt idx="16286">
                  <c:v>1.6178025007250001</c:v>
                </c:pt>
                <c:pt idx="16287">
                  <c:v>1.6178725957869999</c:v>
                </c:pt>
                <c:pt idx="16288">
                  <c:v>1.6179336309429999</c:v>
                </c:pt>
                <c:pt idx="16289">
                  <c:v>1.6179904937739999</c:v>
                </c:pt>
                <c:pt idx="16290">
                  <c:v>1.618044495583</c:v>
                </c:pt>
                <c:pt idx="16291">
                  <c:v>1.6180983781810001</c:v>
                </c:pt>
                <c:pt idx="16292">
                  <c:v>1.6181620359419999</c:v>
                </c:pt>
                <c:pt idx="16293">
                  <c:v>1.618263363838</c:v>
                </c:pt>
                <c:pt idx="16294">
                  <c:v>1.6183516979220001</c:v>
                </c:pt>
                <c:pt idx="16295">
                  <c:v>1.61845433712</c:v>
                </c:pt>
                <c:pt idx="16296">
                  <c:v>1.6185684204099999</c:v>
                </c:pt>
                <c:pt idx="16297">
                  <c:v>1.6187984943389999</c:v>
                </c:pt>
                <c:pt idx="16298">
                  <c:v>1.6191236972809999</c:v>
                </c:pt>
                <c:pt idx="16299">
                  <c:v>1.619238376617</c:v>
                </c:pt>
                <c:pt idx="16300">
                  <c:v>1.619345664978</c:v>
                </c:pt>
                <c:pt idx="16301">
                  <c:v>1.619422197342</c:v>
                </c:pt>
                <c:pt idx="16302">
                  <c:v>1.6194890737530001</c:v>
                </c:pt>
                <c:pt idx="16303">
                  <c:v>1.6195676326749999</c:v>
                </c:pt>
                <c:pt idx="16304">
                  <c:v>1.6196275949479999</c:v>
                </c:pt>
                <c:pt idx="16305">
                  <c:v>1.6196744441990001</c:v>
                </c:pt>
                <c:pt idx="16306">
                  <c:v>1.619709253311</c:v>
                </c:pt>
                <c:pt idx="16307">
                  <c:v>1.6197464466089999</c:v>
                </c:pt>
                <c:pt idx="16308">
                  <c:v>1.619784235954</c:v>
                </c:pt>
                <c:pt idx="16309">
                  <c:v>1.6198176145550001</c:v>
                </c:pt>
                <c:pt idx="16310">
                  <c:v>1.6198647022249999</c:v>
                </c:pt>
                <c:pt idx="16311">
                  <c:v>1.61989736557</c:v>
                </c:pt>
                <c:pt idx="16312">
                  <c:v>1.6199293136599999</c:v>
                </c:pt>
                <c:pt idx="16313">
                  <c:v>1.6199709177020001</c:v>
                </c:pt>
                <c:pt idx="16314">
                  <c:v>1.6200028657909999</c:v>
                </c:pt>
                <c:pt idx="16315">
                  <c:v>1.620046496391</c:v>
                </c:pt>
                <c:pt idx="16316">
                  <c:v>1.620083212852</c:v>
                </c:pt>
                <c:pt idx="16317">
                  <c:v>1.6201227903369999</c:v>
                </c:pt>
                <c:pt idx="16318">
                  <c:v>1.6201735734939999</c:v>
                </c:pt>
                <c:pt idx="16319">
                  <c:v>1.620214939117</c:v>
                </c:pt>
                <c:pt idx="16320">
                  <c:v>1.6202561855319999</c:v>
                </c:pt>
                <c:pt idx="16321">
                  <c:v>1.620296835899</c:v>
                </c:pt>
                <c:pt idx="16322">
                  <c:v>1.620337128639</c:v>
                </c:pt>
                <c:pt idx="16323">
                  <c:v>1.620380759239</c:v>
                </c:pt>
                <c:pt idx="16324">
                  <c:v>1.62042593956</c:v>
                </c:pt>
                <c:pt idx="16325">
                  <c:v>1.620480656624</c:v>
                </c:pt>
                <c:pt idx="16326">
                  <c:v>1.620532274246</c:v>
                </c:pt>
                <c:pt idx="16327">
                  <c:v>1.620617747307</c:v>
                </c:pt>
                <c:pt idx="16328">
                  <c:v>1.6208070516590001</c:v>
                </c:pt>
                <c:pt idx="16329">
                  <c:v>1.6209042072299999</c:v>
                </c:pt>
                <c:pt idx="16330">
                  <c:v>1.620958089828</c:v>
                </c:pt>
                <c:pt idx="16331">
                  <c:v>1.621011734009</c:v>
                </c:pt>
                <c:pt idx="16332">
                  <c:v>1.6210671663280001</c:v>
                </c:pt>
                <c:pt idx="16333">
                  <c:v>1.6211214065549999</c:v>
                </c:pt>
                <c:pt idx="16334">
                  <c:v>1.621175050735</c:v>
                </c:pt>
                <c:pt idx="16335">
                  <c:v>1.621229529381</c:v>
                </c:pt>
                <c:pt idx="16336">
                  <c:v>1.621325492859</c:v>
                </c:pt>
                <c:pt idx="16337">
                  <c:v>1.621420621872</c:v>
                </c:pt>
                <c:pt idx="16338">
                  <c:v>1.6217159032820001</c:v>
                </c:pt>
                <c:pt idx="16339">
                  <c:v>1.621839165688</c:v>
                </c:pt>
                <c:pt idx="16340">
                  <c:v>1.621933341026</c:v>
                </c:pt>
                <c:pt idx="16341">
                  <c:v>1.6220247745509999</c:v>
                </c:pt>
                <c:pt idx="16342">
                  <c:v>1.622073769569</c:v>
                </c:pt>
                <c:pt idx="16343">
                  <c:v>1.622168540955</c:v>
                </c:pt>
                <c:pt idx="16344">
                  <c:v>1.6222515106199999</c:v>
                </c:pt>
                <c:pt idx="16345">
                  <c:v>1.622376322746</c:v>
                </c:pt>
                <c:pt idx="16346">
                  <c:v>1.62273645401</c:v>
                </c:pt>
                <c:pt idx="16347">
                  <c:v>1.623054742813</c:v>
                </c:pt>
                <c:pt idx="16348">
                  <c:v>1.6232696771620001</c:v>
                </c:pt>
                <c:pt idx="16349">
                  <c:v>1.6236011981959999</c:v>
                </c:pt>
                <c:pt idx="16350">
                  <c:v>1.6237186193469999</c:v>
                </c:pt>
                <c:pt idx="16351">
                  <c:v>1.623770833015</c:v>
                </c:pt>
                <c:pt idx="16352">
                  <c:v>1.6238449811939999</c:v>
                </c:pt>
                <c:pt idx="16353">
                  <c:v>1.6239506006240001</c:v>
                </c:pt>
                <c:pt idx="16354">
                  <c:v>1.6241174936289999</c:v>
                </c:pt>
                <c:pt idx="16355">
                  <c:v>1.6242368221279999</c:v>
                </c:pt>
                <c:pt idx="16356">
                  <c:v>1.6243456602099999</c:v>
                </c:pt>
                <c:pt idx="16357">
                  <c:v>1.624426245689</c:v>
                </c:pt>
                <c:pt idx="16358">
                  <c:v>1.624503135681</c:v>
                </c:pt>
                <c:pt idx="16359">
                  <c:v>1.624552726746</c:v>
                </c:pt>
                <c:pt idx="16360">
                  <c:v>1.624595165253</c:v>
                </c:pt>
                <c:pt idx="16361">
                  <c:v>1.624647498131</c:v>
                </c:pt>
                <c:pt idx="16362">
                  <c:v>1.6246960163119999</c:v>
                </c:pt>
                <c:pt idx="16363">
                  <c:v>1.624737739563</c:v>
                </c:pt>
                <c:pt idx="16364">
                  <c:v>1.624821424484</c:v>
                </c:pt>
                <c:pt idx="16365">
                  <c:v>1.6249387264249999</c:v>
                </c:pt>
                <c:pt idx="16366">
                  <c:v>1.625260710716</c:v>
                </c:pt>
                <c:pt idx="16367">
                  <c:v>1.6253505945210001</c:v>
                </c:pt>
                <c:pt idx="16368">
                  <c:v>1.6254416704179999</c:v>
                </c:pt>
                <c:pt idx="16369">
                  <c:v>1.6255418062210001</c:v>
                </c:pt>
                <c:pt idx="16370">
                  <c:v>1.625632166862</c:v>
                </c:pt>
                <c:pt idx="16371">
                  <c:v>1.6257319450379999</c:v>
                </c:pt>
                <c:pt idx="16372">
                  <c:v>1.625830769539</c:v>
                </c:pt>
                <c:pt idx="16373">
                  <c:v>1.625924348831</c:v>
                </c:pt>
                <c:pt idx="16374">
                  <c:v>1.6260250806809999</c:v>
                </c:pt>
                <c:pt idx="16375">
                  <c:v>1.626117825508</c:v>
                </c:pt>
                <c:pt idx="16376">
                  <c:v>1.6262046098709999</c:v>
                </c:pt>
                <c:pt idx="16377">
                  <c:v>1.626297473907</c:v>
                </c:pt>
                <c:pt idx="16378">
                  <c:v>1.6263800859449999</c:v>
                </c:pt>
                <c:pt idx="16379">
                  <c:v>1.6265079975129999</c:v>
                </c:pt>
                <c:pt idx="16380">
                  <c:v>1.6267383098599999</c:v>
                </c:pt>
                <c:pt idx="16381">
                  <c:v>1.6270468235019999</c:v>
                </c:pt>
                <c:pt idx="16382">
                  <c:v>1.6272000074390001</c:v>
                </c:pt>
                <c:pt idx="16383">
                  <c:v>1.627286911011</c:v>
                </c:pt>
                <c:pt idx="16384">
                  <c:v>1.6273989677430001</c:v>
                </c:pt>
                <c:pt idx="16385">
                  <c:v>1.627488136292</c:v>
                </c:pt>
                <c:pt idx="16386">
                  <c:v>1.6276025772089999</c:v>
                </c:pt>
                <c:pt idx="16387">
                  <c:v>1.6276826858519999</c:v>
                </c:pt>
                <c:pt idx="16388">
                  <c:v>1.6277558803559999</c:v>
                </c:pt>
                <c:pt idx="16389">
                  <c:v>1.6278357505800001</c:v>
                </c:pt>
                <c:pt idx="16390">
                  <c:v>1.6278841495509999</c:v>
                </c:pt>
                <c:pt idx="16391">
                  <c:v>1.6279335021970001</c:v>
                </c:pt>
                <c:pt idx="16392">
                  <c:v>1.627992510796</c:v>
                </c:pt>
                <c:pt idx="16393">
                  <c:v>1.628038167953</c:v>
                </c:pt>
                <c:pt idx="16394">
                  <c:v>1.6280881166459999</c:v>
                </c:pt>
                <c:pt idx="16395">
                  <c:v>1.6281316280360001</c:v>
                </c:pt>
                <c:pt idx="16396">
                  <c:v>1.62817132473</c:v>
                </c:pt>
                <c:pt idx="16397">
                  <c:v>1.6282125711440001</c:v>
                </c:pt>
                <c:pt idx="16398">
                  <c:v>1.6282552480700001</c:v>
                </c:pt>
                <c:pt idx="16399">
                  <c:v>1.6283044815059999</c:v>
                </c:pt>
                <c:pt idx="16400">
                  <c:v>1.6283522844310001</c:v>
                </c:pt>
                <c:pt idx="16401">
                  <c:v>1.628408312798</c:v>
                </c:pt>
                <c:pt idx="16402">
                  <c:v>1.628463387489</c:v>
                </c:pt>
                <c:pt idx="16403">
                  <c:v>1.6285395622250001</c:v>
                </c:pt>
                <c:pt idx="16404">
                  <c:v>1.6285907030110001</c:v>
                </c:pt>
                <c:pt idx="16405">
                  <c:v>1.6286656856540001</c:v>
                </c:pt>
                <c:pt idx="16406">
                  <c:v>1.6287506818769999</c:v>
                </c:pt>
                <c:pt idx="16407">
                  <c:v>1.62883746624</c:v>
                </c:pt>
                <c:pt idx="16408">
                  <c:v>1.629166722298</c:v>
                </c:pt>
                <c:pt idx="16409">
                  <c:v>1.6293276548390001</c:v>
                </c:pt>
                <c:pt idx="16410">
                  <c:v>1.6294122934340001</c:v>
                </c:pt>
                <c:pt idx="16411">
                  <c:v>1.629507899284</c:v>
                </c:pt>
                <c:pt idx="16412">
                  <c:v>1.6295945644380001</c:v>
                </c:pt>
                <c:pt idx="16413">
                  <c:v>1.629691958427</c:v>
                </c:pt>
                <c:pt idx="16414">
                  <c:v>1.629789352417</c:v>
                </c:pt>
                <c:pt idx="16415">
                  <c:v>1.629919528961</c:v>
                </c:pt>
                <c:pt idx="16416">
                  <c:v>1.6301648616790001</c:v>
                </c:pt>
                <c:pt idx="16417">
                  <c:v>1.630326509476</c:v>
                </c:pt>
                <c:pt idx="16418">
                  <c:v>1.6304388046260001</c:v>
                </c:pt>
                <c:pt idx="16419">
                  <c:v>1.630631685257</c:v>
                </c:pt>
                <c:pt idx="16420">
                  <c:v>1.6309200525280001</c:v>
                </c:pt>
                <c:pt idx="16421">
                  <c:v>1.631249904633</c:v>
                </c:pt>
                <c:pt idx="16422">
                  <c:v>1.6314404010770001</c:v>
                </c:pt>
                <c:pt idx="16423">
                  <c:v>1.631552577019</c:v>
                </c:pt>
                <c:pt idx="16424">
                  <c:v>1.6318494081499999</c:v>
                </c:pt>
                <c:pt idx="16425">
                  <c:v>1.631934523582</c:v>
                </c:pt>
                <c:pt idx="16426">
                  <c:v>1.6320062875750001</c:v>
                </c:pt>
                <c:pt idx="16427">
                  <c:v>1.6320568323139999</c:v>
                </c:pt>
                <c:pt idx="16428">
                  <c:v>1.632103562355</c:v>
                </c:pt>
                <c:pt idx="16429">
                  <c:v>1.6321388483049999</c:v>
                </c:pt>
                <c:pt idx="16430">
                  <c:v>1.632159471512</c:v>
                </c:pt>
                <c:pt idx="16431">
                  <c:v>1.632180333138</c:v>
                </c:pt>
                <c:pt idx="16432">
                  <c:v>1.6322008371350001</c:v>
                </c:pt>
                <c:pt idx="16433">
                  <c:v>1.6322385072709999</c:v>
                </c:pt>
                <c:pt idx="16434">
                  <c:v>1.632534146309</c:v>
                </c:pt>
                <c:pt idx="16435">
                  <c:v>1.6327044963840001</c:v>
                </c:pt>
                <c:pt idx="16436">
                  <c:v>1.632797002792</c:v>
                </c:pt>
                <c:pt idx="16437">
                  <c:v>1.6329946517939999</c:v>
                </c:pt>
                <c:pt idx="16438">
                  <c:v>1.633367180824</c:v>
                </c:pt>
                <c:pt idx="16439">
                  <c:v>1.633727431297</c:v>
                </c:pt>
                <c:pt idx="16440">
                  <c:v>1.6339263916019999</c:v>
                </c:pt>
                <c:pt idx="16441">
                  <c:v>1.6341851949690001</c:v>
                </c:pt>
                <c:pt idx="16442">
                  <c:v>1.6342667341229999</c:v>
                </c:pt>
                <c:pt idx="16443">
                  <c:v>1.634385466576</c:v>
                </c:pt>
                <c:pt idx="16444">
                  <c:v>1.634703755379</c:v>
                </c:pt>
                <c:pt idx="16445">
                  <c:v>1.634822368622</c:v>
                </c:pt>
                <c:pt idx="16446">
                  <c:v>1.634952187538</c:v>
                </c:pt>
                <c:pt idx="16447">
                  <c:v>1.6352580785749999</c:v>
                </c:pt>
                <c:pt idx="16448">
                  <c:v>1.635381937027</c:v>
                </c:pt>
                <c:pt idx="16449">
                  <c:v>1.6355472803119999</c:v>
                </c:pt>
                <c:pt idx="16450">
                  <c:v>1.6358866691589999</c:v>
                </c:pt>
                <c:pt idx="16451">
                  <c:v>1.6359736919400001</c:v>
                </c:pt>
                <c:pt idx="16452">
                  <c:v>1.636085629463</c:v>
                </c:pt>
                <c:pt idx="16453">
                  <c:v>1.6361731290820001</c:v>
                </c:pt>
                <c:pt idx="16454">
                  <c:v>1.636529326439</c:v>
                </c:pt>
                <c:pt idx="16455">
                  <c:v>1.636776328087</c:v>
                </c:pt>
                <c:pt idx="16456">
                  <c:v>1.636869311333</c:v>
                </c:pt>
                <c:pt idx="16457">
                  <c:v>1.636949658394</c:v>
                </c:pt>
                <c:pt idx="16458">
                  <c:v>1.6372566223139999</c:v>
                </c:pt>
                <c:pt idx="16459">
                  <c:v>1.6375842094419999</c:v>
                </c:pt>
                <c:pt idx="16460">
                  <c:v>1.63794708252</c:v>
                </c:pt>
                <c:pt idx="16461">
                  <c:v>1.6382822990420001</c:v>
                </c:pt>
                <c:pt idx="16462">
                  <c:v>1.638363718987</c:v>
                </c:pt>
                <c:pt idx="16463">
                  <c:v>1.63841843605</c:v>
                </c:pt>
                <c:pt idx="16464">
                  <c:v>1.638469696045</c:v>
                </c:pt>
                <c:pt idx="16465">
                  <c:v>1.6385241746899999</c:v>
                </c:pt>
                <c:pt idx="16466">
                  <c:v>1.63857614994</c:v>
                </c:pt>
                <c:pt idx="16467">
                  <c:v>1.6386288404460001</c:v>
                </c:pt>
                <c:pt idx="16468">
                  <c:v>1.6387046575549999</c:v>
                </c:pt>
                <c:pt idx="16469">
                  <c:v>1.6387857198719999</c:v>
                </c:pt>
                <c:pt idx="16470">
                  <c:v>1.638879179955</c:v>
                </c:pt>
                <c:pt idx="16471">
                  <c:v>1.639041423798</c:v>
                </c:pt>
                <c:pt idx="16472">
                  <c:v>1.639268636703</c:v>
                </c:pt>
                <c:pt idx="16473">
                  <c:v>1.639386892319</c:v>
                </c:pt>
                <c:pt idx="16474">
                  <c:v>1.639473199844</c:v>
                </c:pt>
                <c:pt idx="16475">
                  <c:v>1.6395584344859999</c:v>
                </c:pt>
                <c:pt idx="16476">
                  <c:v>1.6396541595459999</c:v>
                </c:pt>
                <c:pt idx="16477">
                  <c:v>1.639753699303</c:v>
                </c:pt>
                <c:pt idx="16478">
                  <c:v>1.6398023366929999</c:v>
                </c:pt>
                <c:pt idx="16479">
                  <c:v>1.6398518085480001</c:v>
                </c:pt>
                <c:pt idx="16480">
                  <c:v>1.6399078369140001</c:v>
                </c:pt>
                <c:pt idx="16481">
                  <c:v>1.640006780624</c:v>
                </c:pt>
                <c:pt idx="16482">
                  <c:v>1.6400970220569999</c:v>
                </c:pt>
                <c:pt idx="16483">
                  <c:v>1.6402643918990001</c:v>
                </c:pt>
                <c:pt idx="16484">
                  <c:v>1.6404373645779999</c:v>
                </c:pt>
                <c:pt idx="16485">
                  <c:v>1.640792608261</c:v>
                </c:pt>
                <c:pt idx="16486">
                  <c:v>1.6408772468570001</c:v>
                </c:pt>
                <c:pt idx="16487">
                  <c:v>1.640936255455</c:v>
                </c:pt>
                <c:pt idx="16488">
                  <c:v>1.6410123109820001</c:v>
                </c:pt>
                <c:pt idx="16489">
                  <c:v>1.6410716772080001</c:v>
                </c:pt>
                <c:pt idx="16490">
                  <c:v>1.641145348549</c:v>
                </c:pt>
                <c:pt idx="16491">
                  <c:v>1.641196727753</c:v>
                </c:pt>
                <c:pt idx="16492">
                  <c:v>1.641261339188</c:v>
                </c:pt>
                <c:pt idx="16493">
                  <c:v>1.64131975174</c:v>
                </c:pt>
                <c:pt idx="16494">
                  <c:v>1.641362786293</c:v>
                </c:pt>
                <c:pt idx="16495">
                  <c:v>1.641417503357</c:v>
                </c:pt>
                <c:pt idx="16496">
                  <c:v>1.641500353813</c:v>
                </c:pt>
                <c:pt idx="16497">
                  <c:v>1.641767144203</c:v>
                </c:pt>
                <c:pt idx="16498">
                  <c:v>1.642097830772</c:v>
                </c:pt>
                <c:pt idx="16499">
                  <c:v>1.6422289609909999</c:v>
                </c:pt>
                <c:pt idx="16500">
                  <c:v>1.642319321632</c:v>
                </c:pt>
                <c:pt idx="16501">
                  <c:v>1.64236998558</c:v>
                </c:pt>
                <c:pt idx="16502">
                  <c:v>1.642415761948</c:v>
                </c:pt>
                <c:pt idx="16503">
                  <c:v>1.642466545105</c:v>
                </c:pt>
                <c:pt idx="16504">
                  <c:v>1.642510294914</c:v>
                </c:pt>
                <c:pt idx="16505">
                  <c:v>1.642553687096</c:v>
                </c:pt>
                <c:pt idx="16506">
                  <c:v>1.642602562904</c:v>
                </c:pt>
                <c:pt idx="16507">
                  <c:v>1.642653822899</c:v>
                </c:pt>
                <c:pt idx="16508">
                  <c:v>1.6427040100100001</c:v>
                </c:pt>
                <c:pt idx="16509">
                  <c:v>1.642752766609</c:v>
                </c:pt>
                <c:pt idx="16510">
                  <c:v>1.6427772045139999</c:v>
                </c:pt>
                <c:pt idx="16511">
                  <c:v>1.6427842378619999</c:v>
                </c:pt>
                <c:pt idx="16512">
                  <c:v>1.6427946090700001</c:v>
                </c:pt>
                <c:pt idx="16513">
                  <c:v>1.642799735069</c:v>
                </c:pt>
                <c:pt idx="16514">
                  <c:v>1.642808914185</c:v>
                </c:pt>
                <c:pt idx="16515">
                  <c:v>1.642845034599</c:v>
                </c:pt>
                <c:pt idx="16516">
                  <c:v>1.64309835434</c:v>
                </c:pt>
                <c:pt idx="16517">
                  <c:v>1.6431453227999999</c:v>
                </c:pt>
                <c:pt idx="16518">
                  <c:v>1.643194317818</c:v>
                </c:pt>
                <c:pt idx="16519">
                  <c:v>1.643246531487</c:v>
                </c:pt>
                <c:pt idx="16520">
                  <c:v>1.6432976722720001</c:v>
                </c:pt>
                <c:pt idx="16521">
                  <c:v>1.6433570384980001</c:v>
                </c:pt>
                <c:pt idx="16522">
                  <c:v>1.6434123516079999</c:v>
                </c:pt>
                <c:pt idx="16523">
                  <c:v>1.6434696912769999</c:v>
                </c:pt>
                <c:pt idx="16524">
                  <c:v>1.6435261964800001</c:v>
                </c:pt>
                <c:pt idx="16525">
                  <c:v>1.6435812711719999</c:v>
                </c:pt>
                <c:pt idx="16526">
                  <c:v>1.6436378955840001</c:v>
                </c:pt>
                <c:pt idx="16527">
                  <c:v>1.6436938047409999</c:v>
                </c:pt>
                <c:pt idx="16528">
                  <c:v>1.6437993049620001</c:v>
                </c:pt>
                <c:pt idx="16529">
                  <c:v>1.6438531875610001</c:v>
                </c:pt>
                <c:pt idx="16530">
                  <c:v>1.6439099311830001</c:v>
                </c:pt>
                <c:pt idx="16531">
                  <c:v>1.6440113782879999</c:v>
                </c:pt>
                <c:pt idx="16532">
                  <c:v>1.6441073417659999</c:v>
                </c:pt>
                <c:pt idx="16533">
                  <c:v>1.644206881523</c:v>
                </c:pt>
                <c:pt idx="16534">
                  <c:v>1.644306302071</c:v>
                </c:pt>
                <c:pt idx="16535">
                  <c:v>1.644412875175</c:v>
                </c:pt>
                <c:pt idx="16536">
                  <c:v>1.644470453262</c:v>
                </c:pt>
                <c:pt idx="16537">
                  <c:v>1.644523382187</c:v>
                </c:pt>
                <c:pt idx="16538">
                  <c:v>1.644580245018</c:v>
                </c:pt>
                <c:pt idx="16539">
                  <c:v>1.644637584686</c:v>
                </c:pt>
                <c:pt idx="16540">
                  <c:v>1.644701361656</c:v>
                </c:pt>
                <c:pt idx="16541">
                  <c:v>1.6447641849520001</c:v>
                </c:pt>
                <c:pt idx="16542">
                  <c:v>1.6448211669920001</c:v>
                </c:pt>
                <c:pt idx="16543">
                  <c:v>1.6448763608929999</c:v>
                </c:pt>
                <c:pt idx="16544">
                  <c:v>1.644925117493</c:v>
                </c:pt>
                <c:pt idx="16545">
                  <c:v>1.6449772119520001</c:v>
                </c:pt>
                <c:pt idx="16546">
                  <c:v>1.6450321674349999</c:v>
                </c:pt>
                <c:pt idx="16547">
                  <c:v>1.645084142685</c:v>
                </c:pt>
                <c:pt idx="16548">
                  <c:v>1.6451299190519999</c:v>
                </c:pt>
                <c:pt idx="16549">
                  <c:v>1.645216822624</c:v>
                </c:pt>
                <c:pt idx="16550">
                  <c:v>1.6453059911729999</c:v>
                </c:pt>
                <c:pt idx="16551">
                  <c:v>1.645391702652</c:v>
                </c:pt>
                <c:pt idx="16552">
                  <c:v>1.6454752683639999</c:v>
                </c:pt>
                <c:pt idx="16553">
                  <c:v>1.6456182003019999</c:v>
                </c:pt>
                <c:pt idx="16554">
                  <c:v>1.645921230316</c:v>
                </c:pt>
                <c:pt idx="16555">
                  <c:v>1.6460369825359999</c:v>
                </c:pt>
                <c:pt idx="16556">
                  <c:v>1.6461369991299999</c:v>
                </c:pt>
                <c:pt idx="16557">
                  <c:v>1.6461752653120001</c:v>
                </c:pt>
                <c:pt idx="16558">
                  <c:v>1.646237969398</c:v>
                </c:pt>
                <c:pt idx="16559">
                  <c:v>1.6462795734410001</c:v>
                </c:pt>
                <c:pt idx="16560">
                  <c:v>1.64632999897</c:v>
                </c:pt>
                <c:pt idx="16561">
                  <c:v>1.6463707685469999</c:v>
                </c:pt>
                <c:pt idx="16562">
                  <c:v>1.646406888962</c:v>
                </c:pt>
                <c:pt idx="16563">
                  <c:v>1.6464509963989999</c:v>
                </c:pt>
                <c:pt idx="16564">
                  <c:v>1.6464796066280001</c:v>
                </c:pt>
                <c:pt idx="16565">
                  <c:v>1.6465213298800001</c:v>
                </c:pt>
                <c:pt idx="16566">
                  <c:v>1.6465690135960001</c:v>
                </c:pt>
                <c:pt idx="16567">
                  <c:v>1.646605491638</c:v>
                </c:pt>
                <c:pt idx="16568">
                  <c:v>1.6466594934459999</c:v>
                </c:pt>
                <c:pt idx="16569">
                  <c:v>1.646697878838</c:v>
                </c:pt>
                <c:pt idx="16570">
                  <c:v>1.6467328071589999</c:v>
                </c:pt>
                <c:pt idx="16571">
                  <c:v>1.646779179573</c:v>
                </c:pt>
                <c:pt idx="16572">
                  <c:v>1.6468179225920001</c:v>
                </c:pt>
                <c:pt idx="16573">
                  <c:v>1.6468651294709999</c:v>
                </c:pt>
                <c:pt idx="16574">
                  <c:v>1.646908640862</c:v>
                </c:pt>
                <c:pt idx="16575">
                  <c:v>1.6469557285309999</c:v>
                </c:pt>
                <c:pt idx="16576">
                  <c:v>1.64699780941</c:v>
                </c:pt>
                <c:pt idx="16577">
                  <c:v>1.6470503807070001</c:v>
                </c:pt>
                <c:pt idx="16578">
                  <c:v>1.647131204605</c:v>
                </c:pt>
                <c:pt idx="16579">
                  <c:v>1.6475113630289999</c:v>
                </c:pt>
                <c:pt idx="16580">
                  <c:v>1.6477123498920001</c:v>
                </c:pt>
                <c:pt idx="16581">
                  <c:v>1.647835850716</c:v>
                </c:pt>
                <c:pt idx="16582">
                  <c:v>1.6479531526569999</c:v>
                </c:pt>
                <c:pt idx="16583">
                  <c:v>1.648315429688</c:v>
                </c:pt>
                <c:pt idx="16584">
                  <c:v>1.648443818092</c:v>
                </c:pt>
                <c:pt idx="16585">
                  <c:v>1.6485331058499999</c:v>
                </c:pt>
                <c:pt idx="16586">
                  <c:v>1.6486182212830001</c:v>
                </c:pt>
                <c:pt idx="16587">
                  <c:v>1.648671388626</c:v>
                </c:pt>
                <c:pt idx="16588">
                  <c:v>1.6487561464310001</c:v>
                </c:pt>
                <c:pt idx="16589">
                  <c:v>1.6490485668179999</c:v>
                </c:pt>
                <c:pt idx="16590">
                  <c:v>1.649154186249</c:v>
                </c:pt>
                <c:pt idx="16591">
                  <c:v>1.6495088338849999</c:v>
                </c:pt>
                <c:pt idx="16592">
                  <c:v>1.649875998497</c:v>
                </c:pt>
                <c:pt idx="16593">
                  <c:v>1.6500449180600001</c:v>
                </c:pt>
                <c:pt idx="16594">
                  <c:v>1.6501355171200001</c:v>
                </c:pt>
                <c:pt idx="16595">
                  <c:v>1.6501868963240001</c:v>
                </c:pt>
                <c:pt idx="16596">
                  <c:v>1.6502311229710001</c:v>
                </c:pt>
                <c:pt idx="16597">
                  <c:v>1.650278091431</c:v>
                </c:pt>
                <c:pt idx="16598">
                  <c:v>1.650326013565</c:v>
                </c:pt>
                <c:pt idx="16599">
                  <c:v>1.6503710746769999</c:v>
                </c:pt>
                <c:pt idx="16600">
                  <c:v>1.650416731834</c:v>
                </c:pt>
                <c:pt idx="16601">
                  <c:v>1.6504641771320001</c:v>
                </c:pt>
                <c:pt idx="16602">
                  <c:v>1.650511741638</c:v>
                </c:pt>
                <c:pt idx="16603">
                  <c:v>1.650562405586</c:v>
                </c:pt>
                <c:pt idx="16604">
                  <c:v>1.650650501251</c:v>
                </c:pt>
                <c:pt idx="16605">
                  <c:v>1.6507077217099999</c:v>
                </c:pt>
                <c:pt idx="16606">
                  <c:v>1.650797843933</c:v>
                </c:pt>
                <c:pt idx="16607">
                  <c:v>1.6508784294129999</c:v>
                </c:pt>
                <c:pt idx="16608">
                  <c:v>1.650963306427</c:v>
                </c:pt>
                <c:pt idx="16609">
                  <c:v>1.6512457132339999</c:v>
                </c:pt>
                <c:pt idx="16610">
                  <c:v>1.6513028144840001</c:v>
                </c:pt>
                <c:pt idx="16611">
                  <c:v>1.651367902756</c:v>
                </c:pt>
                <c:pt idx="16612">
                  <c:v>1.6514331102369999</c:v>
                </c:pt>
                <c:pt idx="16613">
                  <c:v>1.6515011787410001</c:v>
                </c:pt>
                <c:pt idx="16614">
                  <c:v>1.651573896408</c:v>
                </c:pt>
                <c:pt idx="16615">
                  <c:v>1.6516468524929999</c:v>
                </c:pt>
                <c:pt idx="16616">
                  <c:v>1.6517192125319999</c:v>
                </c:pt>
                <c:pt idx="16617">
                  <c:v>1.6517904996870001</c:v>
                </c:pt>
                <c:pt idx="16618">
                  <c:v>1.651857018471</c:v>
                </c:pt>
                <c:pt idx="16619">
                  <c:v>1.65192091465</c:v>
                </c:pt>
                <c:pt idx="16620">
                  <c:v>1.6519840955730001</c:v>
                </c:pt>
                <c:pt idx="16621">
                  <c:v>1.652042865753</c:v>
                </c:pt>
                <c:pt idx="16622">
                  <c:v>1.6521010398860001</c:v>
                </c:pt>
                <c:pt idx="16623">
                  <c:v>1.652156472206</c:v>
                </c:pt>
                <c:pt idx="16624">
                  <c:v>1.6522097587589999</c:v>
                </c:pt>
                <c:pt idx="16625">
                  <c:v>1.652261972427</c:v>
                </c:pt>
                <c:pt idx="16626">
                  <c:v>1.6523137092589999</c:v>
                </c:pt>
                <c:pt idx="16627">
                  <c:v>1.6524289846419999</c:v>
                </c:pt>
                <c:pt idx="16628">
                  <c:v>1.652483224869</c:v>
                </c:pt>
                <c:pt idx="16629">
                  <c:v>1.6525396108629999</c:v>
                </c:pt>
                <c:pt idx="16630">
                  <c:v>1.6525943279269999</c:v>
                </c:pt>
                <c:pt idx="16631">
                  <c:v>1.6526520252229999</c:v>
                </c:pt>
                <c:pt idx="16632">
                  <c:v>1.652707099915</c:v>
                </c:pt>
                <c:pt idx="16633">
                  <c:v>1.652761220932</c:v>
                </c:pt>
                <c:pt idx="16634">
                  <c:v>1.6528134346009999</c:v>
                </c:pt>
                <c:pt idx="16635">
                  <c:v>1.6529167890550001</c:v>
                </c:pt>
                <c:pt idx="16636">
                  <c:v>1.6530135869980001</c:v>
                </c:pt>
                <c:pt idx="16637">
                  <c:v>1.653336763382</c:v>
                </c:pt>
                <c:pt idx="16638">
                  <c:v>1.6534430980679999</c:v>
                </c:pt>
                <c:pt idx="16639">
                  <c:v>1.6537402868269999</c:v>
                </c:pt>
                <c:pt idx="16640">
                  <c:v>1.654037833214</c:v>
                </c:pt>
                <c:pt idx="16641">
                  <c:v>1.6542177200320001</c:v>
                </c:pt>
                <c:pt idx="16642">
                  <c:v>1.6543862819670001</c:v>
                </c:pt>
                <c:pt idx="16643">
                  <c:v>1.6547021865839999</c:v>
                </c:pt>
                <c:pt idx="16644">
                  <c:v>1.6548484563829999</c:v>
                </c:pt>
                <c:pt idx="16645">
                  <c:v>1.6549276113510001</c:v>
                </c:pt>
                <c:pt idx="16646">
                  <c:v>1.6550858020779999</c:v>
                </c:pt>
                <c:pt idx="16647">
                  <c:v>1.655299782753</c:v>
                </c:pt>
                <c:pt idx="16648">
                  <c:v>1.6553783416750001</c:v>
                </c:pt>
                <c:pt idx="16649">
                  <c:v>1.655445814133</c:v>
                </c:pt>
                <c:pt idx="16650">
                  <c:v>1.6554920673369999</c:v>
                </c:pt>
                <c:pt idx="16651">
                  <c:v>1.6555415391920001</c:v>
                </c:pt>
                <c:pt idx="16652">
                  <c:v>1.655594229698</c:v>
                </c:pt>
                <c:pt idx="16653">
                  <c:v>1.6556731462480001</c:v>
                </c:pt>
                <c:pt idx="16654">
                  <c:v>1.6557559967040001</c:v>
                </c:pt>
                <c:pt idx="16655">
                  <c:v>1.655821084976</c:v>
                </c:pt>
                <c:pt idx="16656">
                  <c:v>1.6558735370640001</c:v>
                </c:pt>
                <c:pt idx="16657">
                  <c:v>1.655938863754</c:v>
                </c:pt>
                <c:pt idx="16658">
                  <c:v>1.655990362167</c:v>
                </c:pt>
                <c:pt idx="16659">
                  <c:v>1.656034827232</c:v>
                </c:pt>
                <c:pt idx="16660">
                  <c:v>1.656086087227</c:v>
                </c:pt>
                <c:pt idx="16661">
                  <c:v>1.6561342477800001</c:v>
                </c:pt>
                <c:pt idx="16662">
                  <c:v>1.6561870574949999</c:v>
                </c:pt>
                <c:pt idx="16663">
                  <c:v>1.656236886978</c:v>
                </c:pt>
                <c:pt idx="16664">
                  <c:v>1.656284093857</c:v>
                </c:pt>
                <c:pt idx="16665">
                  <c:v>1.656338214874</c:v>
                </c:pt>
                <c:pt idx="16666">
                  <c:v>1.6563848257060001</c:v>
                </c:pt>
                <c:pt idx="16667">
                  <c:v>1.656437397003</c:v>
                </c:pt>
                <c:pt idx="16668">
                  <c:v>1.6564929485319999</c:v>
                </c:pt>
                <c:pt idx="16669">
                  <c:v>1.6565451622009999</c:v>
                </c:pt>
                <c:pt idx="16670">
                  <c:v>1.6566294431690001</c:v>
                </c:pt>
                <c:pt idx="16671">
                  <c:v>1.6567151546479999</c:v>
                </c:pt>
                <c:pt idx="16672">
                  <c:v>1.656772494316</c:v>
                </c:pt>
                <c:pt idx="16673">
                  <c:v>1.6568232774730001</c:v>
                </c:pt>
                <c:pt idx="16674">
                  <c:v>1.656882047653</c:v>
                </c:pt>
                <c:pt idx="16675">
                  <c:v>1.6569716930389999</c:v>
                </c:pt>
                <c:pt idx="16676">
                  <c:v>1.657335519791</c:v>
                </c:pt>
                <c:pt idx="16677">
                  <c:v>1.657498002052</c:v>
                </c:pt>
                <c:pt idx="16678">
                  <c:v>1.657624125481</c:v>
                </c:pt>
                <c:pt idx="16679">
                  <c:v>1.6578007936479999</c:v>
                </c:pt>
                <c:pt idx="16680">
                  <c:v>1.6578878164290001</c:v>
                </c:pt>
                <c:pt idx="16681">
                  <c:v>1.65798163414</c:v>
                </c:pt>
                <c:pt idx="16682">
                  <c:v>1.658068776131</c:v>
                </c:pt>
                <c:pt idx="16683">
                  <c:v>1.6581548452379999</c:v>
                </c:pt>
                <c:pt idx="16684">
                  <c:v>1.6585270166399999</c:v>
                </c:pt>
                <c:pt idx="16685">
                  <c:v>1.65864777565</c:v>
                </c:pt>
                <c:pt idx="16686">
                  <c:v>1.6589096784590001</c:v>
                </c:pt>
                <c:pt idx="16687">
                  <c:v>1.658993244171</c:v>
                </c:pt>
                <c:pt idx="16688">
                  <c:v>1.6590939760209999</c:v>
                </c:pt>
                <c:pt idx="16689">
                  <c:v>1.659141302109</c:v>
                </c:pt>
                <c:pt idx="16690">
                  <c:v>1.6592237949369999</c:v>
                </c:pt>
                <c:pt idx="16691">
                  <c:v>1.659338235855</c:v>
                </c:pt>
                <c:pt idx="16692">
                  <c:v>1.659480690956</c:v>
                </c:pt>
                <c:pt idx="16693">
                  <c:v>1.659605145454</c:v>
                </c:pt>
                <c:pt idx="16694">
                  <c:v>1.659734249115</c:v>
                </c:pt>
                <c:pt idx="16695">
                  <c:v>1.6598603725429999</c:v>
                </c:pt>
                <c:pt idx="16696">
                  <c:v>1.660193562508</c:v>
                </c:pt>
                <c:pt idx="16697">
                  <c:v>1.6602836847310001</c:v>
                </c:pt>
                <c:pt idx="16698">
                  <c:v>1.6603610515589999</c:v>
                </c:pt>
                <c:pt idx="16699">
                  <c:v>1.660472989082</c:v>
                </c:pt>
                <c:pt idx="16700">
                  <c:v>1.660777211189</c:v>
                </c:pt>
                <c:pt idx="16701">
                  <c:v>1.6608984470370001</c:v>
                </c:pt>
                <c:pt idx="16702">
                  <c:v>1.66104722023</c:v>
                </c:pt>
                <c:pt idx="16703">
                  <c:v>1.6613881587979999</c:v>
                </c:pt>
                <c:pt idx="16704">
                  <c:v>1.6614627838130001</c:v>
                </c:pt>
                <c:pt idx="16705">
                  <c:v>1.6615215539929999</c:v>
                </c:pt>
                <c:pt idx="16706">
                  <c:v>1.661572098732</c:v>
                </c:pt>
                <c:pt idx="16707">
                  <c:v>1.6616146564480001</c:v>
                </c:pt>
                <c:pt idx="16708">
                  <c:v>1.6616667509080001</c:v>
                </c:pt>
                <c:pt idx="16709">
                  <c:v>1.661707401276</c:v>
                </c:pt>
                <c:pt idx="16710">
                  <c:v>1.6617565155030001</c:v>
                </c:pt>
                <c:pt idx="16711">
                  <c:v>1.6618351936339999</c:v>
                </c:pt>
                <c:pt idx="16712">
                  <c:v>1.6619795560840001</c:v>
                </c:pt>
                <c:pt idx="16713">
                  <c:v>1.6621326208110001</c:v>
                </c:pt>
                <c:pt idx="16714">
                  <c:v>1.6621934175490001</c:v>
                </c:pt>
                <c:pt idx="16715">
                  <c:v>1.6622737646100001</c:v>
                </c:pt>
                <c:pt idx="16716">
                  <c:v>1.6623243093490001</c:v>
                </c:pt>
                <c:pt idx="16717">
                  <c:v>1.6623985767360001</c:v>
                </c:pt>
                <c:pt idx="16718">
                  <c:v>1.662473082542</c:v>
                </c:pt>
                <c:pt idx="16719">
                  <c:v>1.662528753281</c:v>
                </c:pt>
                <c:pt idx="16720">
                  <c:v>1.6625797748569999</c:v>
                </c:pt>
                <c:pt idx="16721">
                  <c:v>1.662634134293</c:v>
                </c:pt>
                <c:pt idx="16722">
                  <c:v>1.6626855134959999</c:v>
                </c:pt>
                <c:pt idx="16723">
                  <c:v>1.662733316422</c:v>
                </c:pt>
                <c:pt idx="16724">
                  <c:v>1.6627812385559999</c:v>
                </c:pt>
                <c:pt idx="16725">
                  <c:v>1.662827968597</c:v>
                </c:pt>
                <c:pt idx="16726">
                  <c:v>1.662906289101</c:v>
                </c:pt>
                <c:pt idx="16727">
                  <c:v>1.662954211235</c:v>
                </c:pt>
                <c:pt idx="16728">
                  <c:v>1.6630067825320001</c:v>
                </c:pt>
                <c:pt idx="16729">
                  <c:v>1.663059592247</c:v>
                </c:pt>
                <c:pt idx="16730">
                  <c:v>1.6631144285199999</c:v>
                </c:pt>
                <c:pt idx="16731">
                  <c:v>1.6631642580029999</c:v>
                </c:pt>
                <c:pt idx="16732">
                  <c:v>1.6632101535799999</c:v>
                </c:pt>
                <c:pt idx="16733">
                  <c:v>1.6632581949230001</c:v>
                </c:pt>
                <c:pt idx="16734">
                  <c:v>1.663311719894</c:v>
                </c:pt>
                <c:pt idx="16735">
                  <c:v>1.6633507013319999</c:v>
                </c:pt>
                <c:pt idx="16736">
                  <c:v>1.6634044647220001</c:v>
                </c:pt>
                <c:pt idx="16737">
                  <c:v>1.6634527444839999</c:v>
                </c:pt>
                <c:pt idx="16738">
                  <c:v>1.663497805595</c:v>
                </c:pt>
                <c:pt idx="16739">
                  <c:v>1.6635528802870001</c:v>
                </c:pt>
                <c:pt idx="16740">
                  <c:v>1.66359937191</c:v>
                </c:pt>
                <c:pt idx="16741">
                  <c:v>1.6636567115780001</c:v>
                </c:pt>
                <c:pt idx="16742">
                  <c:v>1.6637307405470001</c:v>
                </c:pt>
                <c:pt idx="16743">
                  <c:v>1.663829803467</c:v>
                </c:pt>
                <c:pt idx="16744">
                  <c:v>1.6641440391540001</c:v>
                </c:pt>
                <c:pt idx="16745">
                  <c:v>1.6642509698870001</c:v>
                </c:pt>
                <c:pt idx="16746">
                  <c:v>1.6643429994579999</c:v>
                </c:pt>
                <c:pt idx="16747">
                  <c:v>1.6644442081449999</c:v>
                </c:pt>
                <c:pt idx="16748">
                  <c:v>1.6645472049709999</c:v>
                </c:pt>
                <c:pt idx="16749">
                  <c:v>1.664649963379</c:v>
                </c:pt>
                <c:pt idx="16750">
                  <c:v>1.66470682621</c:v>
                </c:pt>
                <c:pt idx="16751">
                  <c:v>1.664759278297</c:v>
                </c:pt>
                <c:pt idx="16752">
                  <c:v>1.6648133993150001</c:v>
                </c:pt>
                <c:pt idx="16753">
                  <c:v>1.6648732423779999</c:v>
                </c:pt>
                <c:pt idx="16754">
                  <c:v>1.6649330854419999</c:v>
                </c:pt>
                <c:pt idx="16755">
                  <c:v>1.6649943590159999</c:v>
                </c:pt>
                <c:pt idx="16756">
                  <c:v>1.6650581359859999</c:v>
                </c:pt>
                <c:pt idx="16757">
                  <c:v>1.665119290352</c:v>
                </c:pt>
                <c:pt idx="16758">
                  <c:v>1.665180444717</c:v>
                </c:pt>
                <c:pt idx="16759">
                  <c:v>1.6652401685710001</c:v>
                </c:pt>
                <c:pt idx="16760">
                  <c:v>1.665296554565</c:v>
                </c:pt>
                <c:pt idx="16761">
                  <c:v>1.6653561592099999</c:v>
                </c:pt>
                <c:pt idx="16762">
                  <c:v>1.665453910828</c:v>
                </c:pt>
                <c:pt idx="16763">
                  <c:v>1.6655470132829999</c:v>
                </c:pt>
                <c:pt idx="16764">
                  <c:v>1.6656680107120001</c:v>
                </c:pt>
                <c:pt idx="16765">
                  <c:v>1.665843963623</c:v>
                </c:pt>
                <c:pt idx="16766">
                  <c:v>1.665931224823</c:v>
                </c:pt>
                <c:pt idx="16767">
                  <c:v>1.6660423278809999</c:v>
                </c:pt>
                <c:pt idx="16768">
                  <c:v>1.666093111038</c:v>
                </c:pt>
                <c:pt idx="16769">
                  <c:v>1.666141867638</c:v>
                </c:pt>
                <c:pt idx="16770">
                  <c:v>1.6661920547489999</c:v>
                </c:pt>
                <c:pt idx="16771">
                  <c:v>1.6662390232090001</c:v>
                </c:pt>
                <c:pt idx="16772">
                  <c:v>1.666299700737</c:v>
                </c:pt>
                <c:pt idx="16773">
                  <c:v>1.66634619236</c:v>
                </c:pt>
                <c:pt idx="16774">
                  <c:v>1.66643512249</c:v>
                </c:pt>
                <c:pt idx="16775">
                  <c:v>1.666526675224</c:v>
                </c:pt>
                <c:pt idx="16776">
                  <c:v>1.666645169258</c:v>
                </c:pt>
                <c:pt idx="16777">
                  <c:v>1.6668635606769999</c:v>
                </c:pt>
                <c:pt idx="16778">
                  <c:v>1.667154431343</c:v>
                </c:pt>
                <c:pt idx="16779">
                  <c:v>1.6673072576520001</c:v>
                </c:pt>
                <c:pt idx="16780">
                  <c:v>1.6673886775969999</c:v>
                </c:pt>
                <c:pt idx="16781">
                  <c:v>1.667456150055</c:v>
                </c:pt>
                <c:pt idx="16782">
                  <c:v>1.667530298233</c:v>
                </c:pt>
                <c:pt idx="16783">
                  <c:v>1.6676056385039999</c:v>
                </c:pt>
                <c:pt idx="16784">
                  <c:v>1.6677103042600001</c:v>
                </c:pt>
                <c:pt idx="16785">
                  <c:v>1.6679035425190001</c:v>
                </c:pt>
                <c:pt idx="16786">
                  <c:v>1.6680393218989999</c:v>
                </c:pt>
                <c:pt idx="16787">
                  <c:v>1.6681835651400001</c:v>
                </c:pt>
                <c:pt idx="16788">
                  <c:v>1.6684987545009999</c:v>
                </c:pt>
                <c:pt idx="16789">
                  <c:v>1.6688302755360001</c:v>
                </c:pt>
                <c:pt idx="16790">
                  <c:v>1.6690660715100001</c:v>
                </c:pt>
                <c:pt idx="16791">
                  <c:v>1.6692501306530001</c:v>
                </c:pt>
                <c:pt idx="16792">
                  <c:v>1.6694426536560001</c:v>
                </c:pt>
                <c:pt idx="16793">
                  <c:v>1.66978597641</c:v>
                </c:pt>
                <c:pt idx="16794">
                  <c:v>1.6699033975599999</c:v>
                </c:pt>
                <c:pt idx="16795">
                  <c:v>1.669981360435</c:v>
                </c:pt>
                <c:pt idx="16796">
                  <c:v>1.6700650453570001</c:v>
                </c:pt>
                <c:pt idx="16797">
                  <c:v>1.67041695118</c:v>
                </c:pt>
                <c:pt idx="16798">
                  <c:v>1.6705002784730001</c:v>
                </c:pt>
                <c:pt idx="16799">
                  <c:v>1.670630693436</c:v>
                </c:pt>
                <c:pt idx="16800">
                  <c:v>1.670910954475</c:v>
                </c:pt>
                <c:pt idx="16801">
                  <c:v>1.6709675788880001</c:v>
                </c:pt>
                <c:pt idx="16802">
                  <c:v>1.6710147857669999</c:v>
                </c:pt>
                <c:pt idx="16803">
                  <c:v>1.6710671186449999</c:v>
                </c:pt>
                <c:pt idx="16804">
                  <c:v>1.6711124181749999</c:v>
                </c:pt>
                <c:pt idx="16805">
                  <c:v>1.6711641550059999</c:v>
                </c:pt>
                <c:pt idx="16806">
                  <c:v>1.6712397336960001</c:v>
                </c:pt>
                <c:pt idx="16807">
                  <c:v>1.6713155508040001</c:v>
                </c:pt>
                <c:pt idx="16808">
                  <c:v>1.6714230775829999</c:v>
                </c:pt>
                <c:pt idx="16809">
                  <c:v>1.671563625336</c:v>
                </c:pt>
                <c:pt idx="16810">
                  <c:v>1.6716428995129999</c:v>
                </c:pt>
                <c:pt idx="16811">
                  <c:v>1.671692609787</c:v>
                </c:pt>
                <c:pt idx="16812">
                  <c:v>1.6717444658280001</c:v>
                </c:pt>
                <c:pt idx="16813">
                  <c:v>1.671792149544</c:v>
                </c:pt>
                <c:pt idx="16814">
                  <c:v>1.6718459129329999</c:v>
                </c:pt>
                <c:pt idx="16815">
                  <c:v>1.6719225645069999</c:v>
                </c:pt>
                <c:pt idx="16816">
                  <c:v>1.6720032691960001</c:v>
                </c:pt>
                <c:pt idx="16817">
                  <c:v>1.672090172768</c:v>
                </c:pt>
                <c:pt idx="16818">
                  <c:v>1.6722408533099999</c:v>
                </c:pt>
                <c:pt idx="16819">
                  <c:v>1.6725853681559999</c:v>
                </c:pt>
                <c:pt idx="16820">
                  <c:v>1.6726664304729999</c:v>
                </c:pt>
                <c:pt idx="16821">
                  <c:v>1.672751307487</c:v>
                </c:pt>
                <c:pt idx="16822">
                  <c:v>1.6728823184970001</c:v>
                </c:pt>
                <c:pt idx="16823">
                  <c:v>1.6730946302409999</c:v>
                </c:pt>
                <c:pt idx="16824">
                  <c:v>1.673443675041</c:v>
                </c:pt>
                <c:pt idx="16825">
                  <c:v>1.673541069031</c:v>
                </c:pt>
                <c:pt idx="16826">
                  <c:v>1.6737105846410001</c:v>
                </c:pt>
                <c:pt idx="16827">
                  <c:v>1.6740466356279999</c:v>
                </c:pt>
                <c:pt idx="16828">
                  <c:v>1.6741319894790001</c:v>
                </c:pt>
                <c:pt idx="16829">
                  <c:v>1.674191474915</c:v>
                </c:pt>
                <c:pt idx="16830">
                  <c:v>1.674247503281</c:v>
                </c:pt>
                <c:pt idx="16831">
                  <c:v>1.674333810806</c:v>
                </c:pt>
                <c:pt idx="16832">
                  <c:v>1.674420952797</c:v>
                </c:pt>
                <c:pt idx="16833">
                  <c:v>1.67479133606</c:v>
                </c:pt>
                <c:pt idx="16834">
                  <c:v>1.674891829491</c:v>
                </c:pt>
                <c:pt idx="16835">
                  <c:v>1.674947738647</c:v>
                </c:pt>
                <c:pt idx="16836">
                  <c:v>1.6749979257580001</c:v>
                </c:pt>
                <c:pt idx="16837">
                  <c:v>1.67505133152</c:v>
                </c:pt>
                <c:pt idx="16838">
                  <c:v>1.6751033067700001</c:v>
                </c:pt>
                <c:pt idx="16839">
                  <c:v>1.675156116486</c:v>
                </c:pt>
                <c:pt idx="16840">
                  <c:v>1.675213575363</c:v>
                </c:pt>
                <c:pt idx="16841">
                  <c:v>1.675305485725</c:v>
                </c:pt>
                <c:pt idx="16842">
                  <c:v>1.675406336784</c:v>
                </c:pt>
                <c:pt idx="16843">
                  <c:v>1.675504803658</c:v>
                </c:pt>
                <c:pt idx="16844">
                  <c:v>1.6756430864330001</c:v>
                </c:pt>
                <c:pt idx="16845">
                  <c:v>1.6757308244710001</c:v>
                </c:pt>
                <c:pt idx="16846">
                  <c:v>1.6758517026899999</c:v>
                </c:pt>
                <c:pt idx="16847">
                  <c:v>1.6762009859089999</c:v>
                </c:pt>
                <c:pt idx="16848">
                  <c:v>1.676443934441</c:v>
                </c:pt>
                <c:pt idx="16849">
                  <c:v>1.6766211986540001</c:v>
                </c:pt>
                <c:pt idx="16850">
                  <c:v>1.676864981651</c:v>
                </c:pt>
                <c:pt idx="16851">
                  <c:v>1.6770164966579999</c:v>
                </c:pt>
                <c:pt idx="16852">
                  <c:v>1.6771227121350001</c:v>
                </c:pt>
                <c:pt idx="16853">
                  <c:v>1.677255511284</c:v>
                </c:pt>
                <c:pt idx="16854">
                  <c:v>1.67736017704</c:v>
                </c:pt>
                <c:pt idx="16855">
                  <c:v>1.6775822639469999</c:v>
                </c:pt>
                <c:pt idx="16856">
                  <c:v>1.6776921749110001</c:v>
                </c:pt>
                <c:pt idx="16857">
                  <c:v>1.677771091461</c:v>
                </c:pt>
                <c:pt idx="16858">
                  <c:v>1.677817225456</c:v>
                </c:pt>
                <c:pt idx="16859">
                  <c:v>1.6778562068939999</c:v>
                </c:pt>
                <c:pt idx="16860">
                  <c:v>1.6779055595400001</c:v>
                </c:pt>
                <c:pt idx="16861">
                  <c:v>1.6779686212539999</c:v>
                </c:pt>
                <c:pt idx="16862">
                  <c:v>1.6780426502229999</c:v>
                </c:pt>
                <c:pt idx="16863">
                  <c:v>1.678085803986</c:v>
                </c:pt>
                <c:pt idx="16864">
                  <c:v>1.67813372612</c:v>
                </c:pt>
                <c:pt idx="16865">
                  <c:v>1.6781779527659999</c:v>
                </c:pt>
                <c:pt idx="16866">
                  <c:v>1.678210377693</c:v>
                </c:pt>
                <c:pt idx="16867">
                  <c:v>1.6782604455950001</c:v>
                </c:pt>
                <c:pt idx="16868">
                  <c:v>1.6782932281489999</c:v>
                </c:pt>
                <c:pt idx="16869">
                  <c:v>1.6783363819120001</c:v>
                </c:pt>
                <c:pt idx="16870">
                  <c:v>1.678382277489</c:v>
                </c:pt>
                <c:pt idx="16871">
                  <c:v>1.6784279346469999</c:v>
                </c:pt>
                <c:pt idx="16872">
                  <c:v>1.678502440453</c:v>
                </c:pt>
                <c:pt idx="16873">
                  <c:v>1.678587794304</c:v>
                </c:pt>
                <c:pt idx="16874">
                  <c:v>1.678740501404</c:v>
                </c:pt>
                <c:pt idx="16875">
                  <c:v>1.678899288177</c:v>
                </c:pt>
                <c:pt idx="16876">
                  <c:v>1.6790186166759999</c:v>
                </c:pt>
                <c:pt idx="16877">
                  <c:v>1.679103970528</c:v>
                </c:pt>
                <c:pt idx="16878">
                  <c:v>1.6791857481000001</c:v>
                </c:pt>
                <c:pt idx="16879">
                  <c:v>1.679236888885</c:v>
                </c:pt>
                <c:pt idx="16880">
                  <c:v>1.679294228554</c:v>
                </c:pt>
                <c:pt idx="16881">
                  <c:v>1.679345726967</c:v>
                </c:pt>
                <c:pt idx="16882">
                  <c:v>1.67939043045</c:v>
                </c:pt>
                <c:pt idx="16883">
                  <c:v>1.679440975189</c:v>
                </c:pt>
                <c:pt idx="16884">
                  <c:v>1.6794890165330001</c:v>
                </c:pt>
                <c:pt idx="16885">
                  <c:v>1.6795334815980001</c:v>
                </c:pt>
                <c:pt idx="16886">
                  <c:v>1.6795824766159999</c:v>
                </c:pt>
                <c:pt idx="16887">
                  <c:v>1.6796293258670001</c:v>
                </c:pt>
                <c:pt idx="16888">
                  <c:v>1.679677844048</c:v>
                </c:pt>
                <c:pt idx="16889">
                  <c:v>1.679725766182</c:v>
                </c:pt>
                <c:pt idx="16890">
                  <c:v>1.679775595665</c:v>
                </c:pt>
                <c:pt idx="16891">
                  <c:v>1.6798257827759999</c:v>
                </c:pt>
                <c:pt idx="16892">
                  <c:v>1.679873228073</c:v>
                </c:pt>
                <c:pt idx="16893">
                  <c:v>1.679927229881</c:v>
                </c:pt>
                <c:pt idx="16894">
                  <c:v>1.6799870729449999</c:v>
                </c:pt>
                <c:pt idx="16895">
                  <c:v>1.6800460815430001</c:v>
                </c:pt>
                <c:pt idx="16896">
                  <c:v>1.6803050041200001</c:v>
                </c:pt>
                <c:pt idx="16897">
                  <c:v>1.6803898811339999</c:v>
                </c:pt>
                <c:pt idx="16898">
                  <c:v>1.680478453636</c:v>
                </c:pt>
                <c:pt idx="16899">
                  <c:v>1.6805709600450001</c:v>
                </c:pt>
                <c:pt idx="16900">
                  <c:v>1.680667519569</c:v>
                </c:pt>
                <c:pt idx="16901">
                  <c:v>1.680763363838</c:v>
                </c:pt>
                <c:pt idx="16902">
                  <c:v>1.680857419968</c:v>
                </c:pt>
                <c:pt idx="16903">
                  <c:v>1.680908322334</c:v>
                </c:pt>
                <c:pt idx="16904">
                  <c:v>1.6809624433520001</c:v>
                </c:pt>
                <c:pt idx="16905">
                  <c:v>1.68101811409</c:v>
                </c:pt>
                <c:pt idx="16906">
                  <c:v>1.6810818910600001</c:v>
                </c:pt>
                <c:pt idx="16907">
                  <c:v>1.6811485290529999</c:v>
                </c:pt>
                <c:pt idx="16908">
                  <c:v>1.681217670441</c:v>
                </c:pt>
                <c:pt idx="16909">
                  <c:v>1.6812900304789999</c:v>
                </c:pt>
                <c:pt idx="16910">
                  <c:v>1.681364536285</c:v>
                </c:pt>
                <c:pt idx="16911">
                  <c:v>1.681442499161</c:v>
                </c:pt>
                <c:pt idx="16912">
                  <c:v>1.681519508362</c:v>
                </c:pt>
                <c:pt idx="16913">
                  <c:v>1.6815918684010001</c:v>
                </c:pt>
                <c:pt idx="16914">
                  <c:v>1.681662559509</c:v>
                </c:pt>
                <c:pt idx="16915">
                  <c:v>1.6817297935490001</c:v>
                </c:pt>
                <c:pt idx="16916">
                  <c:v>1.6817892789840001</c:v>
                </c:pt>
                <c:pt idx="16917">
                  <c:v>1.6818423271180001</c:v>
                </c:pt>
                <c:pt idx="16918">
                  <c:v>1.6819409132000001</c:v>
                </c:pt>
                <c:pt idx="16919">
                  <c:v>1.6822811365129999</c:v>
                </c:pt>
                <c:pt idx="16920">
                  <c:v>1.6824694871899999</c:v>
                </c:pt>
                <c:pt idx="16921">
                  <c:v>1.682775855064</c:v>
                </c:pt>
                <c:pt idx="16922">
                  <c:v>1.68311226368</c:v>
                </c:pt>
                <c:pt idx="16923">
                  <c:v>1.683230400085</c:v>
                </c:pt>
                <c:pt idx="16924">
                  <c:v>1.6833804845810001</c:v>
                </c:pt>
                <c:pt idx="16925">
                  <c:v>1.6835941076280001</c:v>
                </c:pt>
                <c:pt idx="16926">
                  <c:v>1.6839309930799999</c:v>
                </c:pt>
                <c:pt idx="16927">
                  <c:v>1.684041023254</c:v>
                </c:pt>
                <c:pt idx="16928">
                  <c:v>1.6841137409210001</c:v>
                </c:pt>
                <c:pt idx="16929">
                  <c:v>1.6841583251950001</c:v>
                </c:pt>
                <c:pt idx="16930">
                  <c:v>1.6841270923610001</c:v>
                </c:pt>
                <c:pt idx="16931">
                  <c:v>1.68399643898</c:v>
                </c:pt>
                <c:pt idx="16932">
                  <c:v>1.6838297843929999</c:v>
                </c:pt>
                <c:pt idx="16933">
                  <c:v>1.683657407761</c:v>
                </c:pt>
                <c:pt idx="16934">
                  <c:v>1.683484554291</c:v>
                </c:pt>
                <c:pt idx="16935">
                  <c:v>1.683374762535</c:v>
                </c:pt>
                <c:pt idx="16936">
                  <c:v>1.683369755745</c:v>
                </c:pt>
                <c:pt idx="16937">
                  <c:v>1.6833735704420001</c:v>
                </c:pt>
                <c:pt idx="16938">
                  <c:v>1.6833900213240001</c:v>
                </c:pt>
                <c:pt idx="16939">
                  <c:v>1.683411359787</c:v>
                </c:pt>
                <c:pt idx="16940">
                  <c:v>1.6834319829940001</c:v>
                </c:pt>
                <c:pt idx="16941">
                  <c:v>1.6834564208980001</c:v>
                </c:pt>
                <c:pt idx="16942">
                  <c:v>1.6835080385209999</c:v>
                </c:pt>
                <c:pt idx="16943">
                  <c:v>1.68356180191</c:v>
                </c:pt>
                <c:pt idx="16944">
                  <c:v>1.683589339256</c:v>
                </c:pt>
                <c:pt idx="16945">
                  <c:v>1.683620929718</c:v>
                </c:pt>
                <c:pt idx="16946">
                  <c:v>1.683653950691</c:v>
                </c:pt>
                <c:pt idx="16947">
                  <c:v>1.683685064316</c:v>
                </c:pt>
                <c:pt idx="16948">
                  <c:v>1.6837302446369999</c:v>
                </c:pt>
                <c:pt idx="16949">
                  <c:v>1.68378007412</c:v>
                </c:pt>
                <c:pt idx="16950">
                  <c:v>1.683837175369</c:v>
                </c:pt>
                <c:pt idx="16951">
                  <c:v>1.6838862895969999</c:v>
                </c:pt>
                <c:pt idx="16952">
                  <c:v>1.683945178986</c:v>
                </c:pt>
                <c:pt idx="16953">
                  <c:v>1.684000253677</c:v>
                </c:pt>
                <c:pt idx="16954">
                  <c:v>1.6840599775309999</c:v>
                </c:pt>
                <c:pt idx="16955">
                  <c:v>1.684118509293</c:v>
                </c:pt>
                <c:pt idx="16956">
                  <c:v>1.684185147285</c:v>
                </c:pt>
                <c:pt idx="16957">
                  <c:v>1.6842484474179999</c:v>
                </c:pt>
                <c:pt idx="16958">
                  <c:v>1.6843531131739999</c:v>
                </c:pt>
                <c:pt idx="16959">
                  <c:v>1.6844223737720001</c:v>
                </c:pt>
                <c:pt idx="16960">
                  <c:v>1.6845215559010001</c:v>
                </c:pt>
                <c:pt idx="16961">
                  <c:v>1.6846323013310001</c:v>
                </c:pt>
                <c:pt idx="16962">
                  <c:v>1.685047149658</c:v>
                </c:pt>
                <c:pt idx="16963">
                  <c:v>1.6851470470429999</c:v>
                </c:pt>
                <c:pt idx="16964">
                  <c:v>1.6852984428410001</c:v>
                </c:pt>
                <c:pt idx="16965">
                  <c:v>1.6854568719859999</c:v>
                </c:pt>
                <c:pt idx="16966">
                  <c:v>1.6855700016020001</c:v>
                </c:pt>
                <c:pt idx="16967">
                  <c:v>1.685685634613</c:v>
                </c:pt>
                <c:pt idx="16968">
                  <c:v>1.6858062744140001</c:v>
                </c:pt>
                <c:pt idx="16969">
                  <c:v>1.6858639717099999</c:v>
                </c:pt>
                <c:pt idx="16970">
                  <c:v>1.685971260071</c:v>
                </c:pt>
                <c:pt idx="16971">
                  <c:v>1.6860785484309999</c:v>
                </c:pt>
                <c:pt idx="16972">
                  <c:v>1.6865003108979999</c:v>
                </c:pt>
                <c:pt idx="16973">
                  <c:v>1.686753749847</c:v>
                </c:pt>
                <c:pt idx="16974">
                  <c:v>1.6869003772740001</c:v>
                </c:pt>
                <c:pt idx="16975">
                  <c:v>1.6870027780529999</c:v>
                </c:pt>
                <c:pt idx="16976">
                  <c:v>1.6871037483219999</c:v>
                </c:pt>
                <c:pt idx="16977">
                  <c:v>1.6872082948680001</c:v>
                </c:pt>
                <c:pt idx="16978">
                  <c:v>1.687306404114</c:v>
                </c:pt>
                <c:pt idx="16979">
                  <c:v>1.687416315079</c:v>
                </c:pt>
                <c:pt idx="16980">
                  <c:v>1.687472701073</c:v>
                </c:pt>
                <c:pt idx="16981">
                  <c:v>1.687524437904</c:v>
                </c:pt>
                <c:pt idx="16982">
                  <c:v>1.68758046627</c:v>
                </c:pt>
                <c:pt idx="16983">
                  <c:v>1.6876913309099999</c:v>
                </c:pt>
                <c:pt idx="16984">
                  <c:v>1.687801718712</c:v>
                </c:pt>
                <c:pt idx="16985">
                  <c:v>1.68790781498</c:v>
                </c:pt>
                <c:pt idx="16986">
                  <c:v>1.6881003379820001</c:v>
                </c:pt>
                <c:pt idx="16987">
                  <c:v>1.6883974075320001</c:v>
                </c:pt>
                <c:pt idx="16988">
                  <c:v>1.6887010335920001</c:v>
                </c:pt>
                <c:pt idx="16989">
                  <c:v>1.6887873411180001</c:v>
                </c:pt>
                <c:pt idx="16990">
                  <c:v>1.688843607903</c:v>
                </c:pt>
                <c:pt idx="16991">
                  <c:v>1.688900947571</c:v>
                </c:pt>
                <c:pt idx="16992">
                  <c:v>1.6889636516569999</c:v>
                </c:pt>
                <c:pt idx="16993">
                  <c:v>1.6890228986739999</c:v>
                </c:pt>
                <c:pt idx="16994">
                  <c:v>1.6890784502030001</c:v>
                </c:pt>
                <c:pt idx="16995">
                  <c:v>1.68913257122</c:v>
                </c:pt>
                <c:pt idx="16996">
                  <c:v>1.6891859769819999</c:v>
                </c:pt>
                <c:pt idx="16997">
                  <c:v>1.689232587814</c:v>
                </c:pt>
                <c:pt idx="16998">
                  <c:v>1.6892826557159999</c:v>
                </c:pt>
                <c:pt idx="16999">
                  <c:v>1.6893326044079999</c:v>
                </c:pt>
                <c:pt idx="17000">
                  <c:v>1.6893872022630001</c:v>
                </c:pt>
                <c:pt idx="17001">
                  <c:v>1.6894402503970001</c:v>
                </c:pt>
                <c:pt idx="17002">
                  <c:v>1.6894978284840001</c:v>
                </c:pt>
                <c:pt idx="17003">
                  <c:v>1.6895501613620001</c:v>
                </c:pt>
                <c:pt idx="17004">
                  <c:v>1.6896120309830001</c:v>
                </c:pt>
                <c:pt idx="17005">
                  <c:v>1.6896619796750001</c:v>
                </c:pt>
                <c:pt idx="17006">
                  <c:v>1.6897126436230001</c:v>
                </c:pt>
                <c:pt idx="17007">
                  <c:v>1.6897692680359999</c:v>
                </c:pt>
                <c:pt idx="17008">
                  <c:v>1.689829826355</c:v>
                </c:pt>
                <c:pt idx="17009">
                  <c:v>1.689964056015</c:v>
                </c:pt>
                <c:pt idx="17010">
                  <c:v>1.6903592348100001</c:v>
                </c:pt>
                <c:pt idx="17011">
                  <c:v>1.6907727718350001</c:v>
                </c:pt>
                <c:pt idx="17012">
                  <c:v>1.691148281097</c:v>
                </c:pt>
                <c:pt idx="17013">
                  <c:v>1.6915390491490001</c:v>
                </c:pt>
                <c:pt idx="17014">
                  <c:v>1.6916790008539999</c:v>
                </c:pt>
                <c:pt idx="17015">
                  <c:v>1.69181406498</c:v>
                </c:pt>
                <c:pt idx="17016">
                  <c:v>1.690713763237</c:v>
                </c:pt>
                <c:pt idx="17017">
                  <c:v>1.6886889934539999</c:v>
                </c:pt>
                <c:pt idx="17018">
                  <c:v>1.6870518922810001</c:v>
                </c:pt>
                <c:pt idx="17019">
                  <c:v>1.687079548836</c:v>
                </c:pt>
                <c:pt idx="17020">
                  <c:v>1.6871412992479999</c:v>
                </c:pt>
                <c:pt idx="17021">
                  <c:v>1.687212109566</c:v>
                </c:pt>
                <c:pt idx="17022">
                  <c:v>1.687283873558</c:v>
                </c:pt>
                <c:pt idx="17023">
                  <c:v>1.687365651131</c:v>
                </c:pt>
                <c:pt idx="17024">
                  <c:v>1.6874474287029999</c:v>
                </c:pt>
                <c:pt idx="17025">
                  <c:v>1.687534093857</c:v>
                </c:pt>
                <c:pt idx="17026">
                  <c:v>1.6876260042190001</c:v>
                </c:pt>
                <c:pt idx="17027">
                  <c:v>1.688096523285</c:v>
                </c:pt>
                <c:pt idx="17028">
                  <c:v>1.6881682872770001</c:v>
                </c:pt>
                <c:pt idx="17029">
                  <c:v>1.688275098801</c:v>
                </c:pt>
                <c:pt idx="17030">
                  <c:v>1.688341379166</c:v>
                </c:pt>
                <c:pt idx="17031">
                  <c:v>1.6884464025499999</c:v>
                </c:pt>
                <c:pt idx="17032">
                  <c:v>1.6886078119279999</c:v>
                </c:pt>
                <c:pt idx="17033">
                  <c:v>1.6893069744110001</c:v>
                </c:pt>
                <c:pt idx="17034">
                  <c:v>1.6900045871730001</c:v>
                </c:pt>
                <c:pt idx="17035">
                  <c:v>1.6904311180110001</c:v>
                </c:pt>
                <c:pt idx="17036">
                  <c:v>1.690653562546</c:v>
                </c:pt>
                <c:pt idx="17037">
                  <c:v>1.690860509872</c:v>
                </c:pt>
                <c:pt idx="17038">
                  <c:v>1.691009283066</c:v>
                </c:pt>
                <c:pt idx="17039">
                  <c:v>1.6911413669590001</c:v>
                </c:pt>
                <c:pt idx="17040">
                  <c:v>1.691277384758</c:v>
                </c:pt>
                <c:pt idx="17041">
                  <c:v>1.691606044769</c:v>
                </c:pt>
                <c:pt idx="17042">
                  <c:v>1.6921346187590001</c:v>
                </c:pt>
                <c:pt idx="17043">
                  <c:v>1.6922367811200001</c:v>
                </c:pt>
                <c:pt idx="17044">
                  <c:v>1.6923346519469999</c:v>
                </c:pt>
                <c:pt idx="17045">
                  <c:v>1.6924314498899999</c:v>
                </c:pt>
                <c:pt idx="17046">
                  <c:v>1.692522406578</c:v>
                </c:pt>
                <c:pt idx="17047">
                  <c:v>1.692571043968</c:v>
                </c:pt>
                <c:pt idx="17048">
                  <c:v>1.6926159858700001</c:v>
                </c:pt>
                <c:pt idx="17049">
                  <c:v>1.692662835121</c:v>
                </c:pt>
                <c:pt idx="17050">
                  <c:v>1.6927492618560001</c:v>
                </c:pt>
                <c:pt idx="17051">
                  <c:v>1.692846894264</c:v>
                </c:pt>
                <c:pt idx="17052">
                  <c:v>1.693001866341</c:v>
                </c:pt>
                <c:pt idx="17053">
                  <c:v>1.693219065666</c:v>
                </c:pt>
                <c:pt idx="17054">
                  <c:v>1.6934455633159999</c:v>
                </c:pt>
                <c:pt idx="17055">
                  <c:v>1.6935908794400001</c:v>
                </c:pt>
                <c:pt idx="17056">
                  <c:v>1.693688988686</c:v>
                </c:pt>
                <c:pt idx="17057">
                  <c:v>1.6937694549560001</c:v>
                </c:pt>
                <c:pt idx="17058">
                  <c:v>1.693849921227</c:v>
                </c:pt>
                <c:pt idx="17059">
                  <c:v>1.6938880681990001</c:v>
                </c:pt>
                <c:pt idx="17060">
                  <c:v>1.6939176321030001</c:v>
                </c:pt>
                <c:pt idx="17061">
                  <c:v>1.693957448006</c:v>
                </c:pt>
                <c:pt idx="17062">
                  <c:v>1.6939928531649999</c:v>
                </c:pt>
                <c:pt idx="17063">
                  <c:v>1.6940305232999999</c:v>
                </c:pt>
                <c:pt idx="17064">
                  <c:v>1.6940642595290001</c:v>
                </c:pt>
                <c:pt idx="17065">
                  <c:v>1.6940991878510001</c:v>
                </c:pt>
                <c:pt idx="17066">
                  <c:v>1.6941343545909999</c:v>
                </c:pt>
                <c:pt idx="17067">
                  <c:v>1.6941699981689999</c:v>
                </c:pt>
                <c:pt idx="17068">
                  <c:v>1.6942512989039999</c:v>
                </c:pt>
                <c:pt idx="17069">
                  <c:v>1.6943389177320001</c:v>
                </c:pt>
                <c:pt idx="17070">
                  <c:v>1.694427132607</c:v>
                </c:pt>
                <c:pt idx="17071">
                  <c:v>1.6946746110919999</c:v>
                </c:pt>
                <c:pt idx="17072">
                  <c:v>1.695108294487</c:v>
                </c:pt>
                <c:pt idx="17073">
                  <c:v>1.6952277421949999</c:v>
                </c:pt>
                <c:pt idx="17074">
                  <c:v>1.695358514786</c:v>
                </c:pt>
                <c:pt idx="17075">
                  <c:v>1.6955413818359999</c:v>
                </c:pt>
                <c:pt idx="17076">
                  <c:v>1.6960468292240001</c:v>
                </c:pt>
                <c:pt idx="17077">
                  <c:v>1.696558356285</c:v>
                </c:pt>
                <c:pt idx="17078">
                  <c:v>1.6967962980269999</c:v>
                </c:pt>
                <c:pt idx="17079">
                  <c:v>1.696983218193</c:v>
                </c:pt>
                <c:pt idx="17080">
                  <c:v>1.697165131569</c:v>
                </c:pt>
                <c:pt idx="17081">
                  <c:v>1.697346806526</c:v>
                </c:pt>
                <c:pt idx="17082">
                  <c:v>1.6974823474880001</c:v>
                </c:pt>
                <c:pt idx="17083">
                  <c:v>1.6976678371430001</c:v>
                </c:pt>
                <c:pt idx="17084">
                  <c:v>1.698145389557</c:v>
                </c:pt>
                <c:pt idx="17085">
                  <c:v>1.6984678506849999</c:v>
                </c:pt>
                <c:pt idx="17086">
                  <c:v>1.6985554695130001</c:v>
                </c:pt>
                <c:pt idx="17087">
                  <c:v>1.698636889458</c:v>
                </c:pt>
                <c:pt idx="17088">
                  <c:v>1.698714852333</c:v>
                </c:pt>
                <c:pt idx="17089">
                  <c:v>1.6987994909290001</c:v>
                </c:pt>
                <c:pt idx="17090">
                  <c:v>1.698910117149</c:v>
                </c:pt>
                <c:pt idx="17091">
                  <c:v>1.6990762948989999</c:v>
                </c:pt>
                <c:pt idx="17092">
                  <c:v>1.699339151382</c:v>
                </c:pt>
                <c:pt idx="17093">
                  <c:v>1.699436783791</c:v>
                </c:pt>
                <c:pt idx="17094">
                  <c:v>1.699509620667</c:v>
                </c:pt>
                <c:pt idx="17095">
                  <c:v>1.699581623077</c:v>
                </c:pt>
                <c:pt idx="17096">
                  <c:v>1.6996917724609999</c:v>
                </c:pt>
                <c:pt idx="17097">
                  <c:v>1.699807405472</c:v>
                </c:pt>
                <c:pt idx="17098">
                  <c:v>1.6998773813250001</c:v>
                </c:pt>
                <c:pt idx="17099">
                  <c:v>1.6999542713169999</c:v>
                </c:pt>
                <c:pt idx="17100">
                  <c:v>1.700035572052</c:v>
                </c:pt>
                <c:pt idx="17101">
                  <c:v>1.700139403343</c:v>
                </c:pt>
                <c:pt idx="17102">
                  <c:v>1.700214505196</c:v>
                </c:pt>
                <c:pt idx="17103">
                  <c:v>1.700328588486</c:v>
                </c:pt>
                <c:pt idx="17104">
                  <c:v>1.700793623924</c:v>
                </c:pt>
                <c:pt idx="17105">
                  <c:v>1.700981020927</c:v>
                </c:pt>
                <c:pt idx="17106">
                  <c:v>1.7010781764980001</c:v>
                </c:pt>
                <c:pt idx="17107">
                  <c:v>1.7011770009989999</c:v>
                </c:pt>
                <c:pt idx="17108">
                  <c:v>1.7012932300570001</c:v>
                </c:pt>
                <c:pt idx="17109">
                  <c:v>1.701345324516</c:v>
                </c:pt>
                <c:pt idx="17110">
                  <c:v>1.701452851295</c:v>
                </c:pt>
                <c:pt idx="17111">
                  <c:v>1.701503157616</c:v>
                </c:pt>
                <c:pt idx="17112">
                  <c:v>1.701555728912</c:v>
                </c:pt>
                <c:pt idx="17113">
                  <c:v>1.701600909233</c:v>
                </c:pt>
                <c:pt idx="17114">
                  <c:v>1.7016527652739999</c:v>
                </c:pt>
                <c:pt idx="17115">
                  <c:v>1.701701283455</c:v>
                </c:pt>
                <c:pt idx="17116">
                  <c:v>1.701797008514</c:v>
                </c:pt>
                <c:pt idx="17117">
                  <c:v>1.7019001245500001</c:v>
                </c:pt>
                <c:pt idx="17118">
                  <c:v>1.702015995979</c:v>
                </c:pt>
                <c:pt idx="17119">
                  <c:v>1.702075004578</c:v>
                </c:pt>
                <c:pt idx="17120">
                  <c:v>1.7021332979199999</c:v>
                </c:pt>
                <c:pt idx="17121">
                  <c:v>1.702190518379</c:v>
                </c:pt>
                <c:pt idx="17122">
                  <c:v>1.7022542953490001</c:v>
                </c:pt>
                <c:pt idx="17123">
                  <c:v>1.702371716499</c:v>
                </c:pt>
                <c:pt idx="17124">
                  <c:v>1.702423095703</c:v>
                </c:pt>
                <c:pt idx="17125">
                  <c:v>1.702538251877</c:v>
                </c:pt>
                <c:pt idx="17126">
                  <c:v>1.7026466131210001</c:v>
                </c:pt>
                <c:pt idx="17127">
                  <c:v>1.702796339989</c:v>
                </c:pt>
                <c:pt idx="17128">
                  <c:v>1.702939987183</c:v>
                </c:pt>
                <c:pt idx="17129">
                  <c:v>1.703325390816</c:v>
                </c:pt>
                <c:pt idx="17130">
                  <c:v>1.7034898996350001</c:v>
                </c:pt>
                <c:pt idx="17131">
                  <c:v>1.703661203384</c:v>
                </c:pt>
                <c:pt idx="17132">
                  <c:v>1.7038751840590001</c:v>
                </c:pt>
                <c:pt idx="17133">
                  <c:v>1.7040400505069999</c:v>
                </c:pt>
                <c:pt idx="17134">
                  <c:v>1.704159259796</c:v>
                </c:pt>
                <c:pt idx="17135">
                  <c:v>1.7042589187620001</c:v>
                </c:pt>
                <c:pt idx="17136">
                  <c:v>1.704344987869</c:v>
                </c:pt>
                <c:pt idx="17137">
                  <c:v>1.7044769525529999</c:v>
                </c:pt>
                <c:pt idx="17138">
                  <c:v>1.70488011837</c:v>
                </c:pt>
                <c:pt idx="17139">
                  <c:v>1.7049771547320001</c:v>
                </c:pt>
                <c:pt idx="17140">
                  <c:v>1.7050768136979999</c:v>
                </c:pt>
                <c:pt idx="17141">
                  <c:v>1.705176711082</c:v>
                </c:pt>
                <c:pt idx="17142">
                  <c:v>1.7052929401400001</c:v>
                </c:pt>
                <c:pt idx="17143">
                  <c:v>1.705342531204</c:v>
                </c:pt>
                <c:pt idx="17144">
                  <c:v>1.7053921222690001</c:v>
                </c:pt>
                <c:pt idx="17145">
                  <c:v>1.705451250076</c:v>
                </c:pt>
                <c:pt idx="17146">
                  <c:v>1.7055119276049999</c:v>
                </c:pt>
                <c:pt idx="17147">
                  <c:v>1.7055722475049999</c:v>
                </c:pt>
                <c:pt idx="17148">
                  <c:v>1.705622315407</c:v>
                </c:pt>
                <c:pt idx="17149">
                  <c:v>1.7056769132609999</c:v>
                </c:pt>
                <c:pt idx="17150">
                  <c:v>1.705734610558</c:v>
                </c:pt>
                <c:pt idx="17151">
                  <c:v>1.7057917118070001</c:v>
                </c:pt>
                <c:pt idx="17152">
                  <c:v>1.7058938741680001</c:v>
                </c:pt>
                <c:pt idx="17153">
                  <c:v>1.706038951874</c:v>
                </c:pt>
                <c:pt idx="17154">
                  <c:v>1.706236958504</c:v>
                </c:pt>
                <c:pt idx="17155">
                  <c:v>1.70657980442</c:v>
                </c:pt>
                <c:pt idx="17156">
                  <c:v>1.7066870927810001</c:v>
                </c:pt>
                <c:pt idx="17157">
                  <c:v>1.706765413284</c:v>
                </c:pt>
                <c:pt idx="17158">
                  <c:v>1.706822752953</c:v>
                </c:pt>
                <c:pt idx="17159">
                  <c:v>1.7069067955020001</c:v>
                </c:pt>
                <c:pt idx="17160">
                  <c:v>1.7069907188419999</c:v>
                </c:pt>
                <c:pt idx="17161">
                  <c:v>1.707038164139</c:v>
                </c:pt>
                <c:pt idx="17162">
                  <c:v>1.70709836483</c:v>
                </c:pt>
                <c:pt idx="17163">
                  <c:v>1.7071752548220001</c:v>
                </c:pt>
                <c:pt idx="17164">
                  <c:v>1.7072660923</c:v>
                </c:pt>
                <c:pt idx="17165">
                  <c:v>1.707385420799</c:v>
                </c:pt>
                <c:pt idx="17166">
                  <c:v>1.707671165466</c:v>
                </c:pt>
                <c:pt idx="17167">
                  <c:v>1.7079082727429999</c:v>
                </c:pt>
                <c:pt idx="17168">
                  <c:v>1.708276391029</c:v>
                </c:pt>
                <c:pt idx="17169">
                  <c:v>1.7086281776429999</c:v>
                </c:pt>
                <c:pt idx="17170">
                  <c:v>1.7088124752039999</c:v>
                </c:pt>
                <c:pt idx="17171">
                  <c:v>1.7088646888729999</c:v>
                </c:pt>
                <c:pt idx="17172">
                  <c:v>1.7089151144029999</c:v>
                </c:pt>
                <c:pt idx="17173">
                  <c:v>1.708961725235</c:v>
                </c:pt>
                <c:pt idx="17174">
                  <c:v>1.70901954174</c:v>
                </c:pt>
                <c:pt idx="17175">
                  <c:v>1.709078669548</c:v>
                </c:pt>
                <c:pt idx="17176">
                  <c:v>1.7091336250310001</c:v>
                </c:pt>
                <c:pt idx="17177">
                  <c:v>1.709221601486</c:v>
                </c:pt>
                <c:pt idx="17178">
                  <c:v>1.709308743477</c:v>
                </c:pt>
                <c:pt idx="17179">
                  <c:v>1.70939707756</c:v>
                </c:pt>
                <c:pt idx="17180">
                  <c:v>1.7095463275909999</c:v>
                </c:pt>
                <c:pt idx="17181">
                  <c:v>1.709737658501</c:v>
                </c:pt>
                <c:pt idx="17182">
                  <c:v>1.709827542305</c:v>
                </c:pt>
                <c:pt idx="17183">
                  <c:v>1.7099206447599999</c:v>
                </c:pt>
                <c:pt idx="17184">
                  <c:v>1.709970474243</c:v>
                </c:pt>
                <c:pt idx="17185">
                  <c:v>1.7100607156750001</c:v>
                </c:pt>
                <c:pt idx="17186">
                  <c:v>1.710147619247</c:v>
                </c:pt>
                <c:pt idx="17187">
                  <c:v>1.7102910280229999</c:v>
                </c:pt>
                <c:pt idx="17188">
                  <c:v>1.7103867530820001</c:v>
                </c:pt>
                <c:pt idx="17189">
                  <c:v>1.710487484932</c:v>
                </c:pt>
                <c:pt idx="17190">
                  <c:v>1.710595726967</c:v>
                </c:pt>
                <c:pt idx="17191">
                  <c:v>1.7106537818909999</c:v>
                </c:pt>
                <c:pt idx="17192">
                  <c:v>1.7107050418850001</c:v>
                </c:pt>
                <c:pt idx="17193">
                  <c:v>1.71075963974</c:v>
                </c:pt>
                <c:pt idx="17194">
                  <c:v>1.710811257362</c:v>
                </c:pt>
                <c:pt idx="17195">
                  <c:v>1.7108645439150001</c:v>
                </c:pt>
                <c:pt idx="17196">
                  <c:v>1.7109607458110001</c:v>
                </c:pt>
                <c:pt idx="17197">
                  <c:v>1.7110494375230001</c:v>
                </c:pt>
                <c:pt idx="17198">
                  <c:v>1.711179375648</c:v>
                </c:pt>
                <c:pt idx="17199">
                  <c:v>1.71138048172</c:v>
                </c:pt>
                <c:pt idx="17200">
                  <c:v>1.711614966393</c:v>
                </c:pt>
                <c:pt idx="17201">
                  <c:v>1.7117251157760001</c:v>
                </c:pt>
                <c:pt idx="17202">
                  <c:v>1.711844325066</c:v>
                </c:pt>
                <c:pt idx="17203">
                  <c:v>1.71198117733</c:v>
                </c:pt>
                <c:pt idx="17204">
                  <c:v>1.7121647596359999</c:v>
                </c:pt>
                <c:pt idx="17205">
                  <c:v>1.71228826046</c:v>
                </c:pt>
                <c:pt idx="17206">
                  <c:v>1.7124272584919999</c:v>
                </c:pt>
                <c:pt idx="17207">
                  <c:v>1.7124800682070001</c:v>
                </c:pt>
                <c:pt idx="17208">
                  <c:v>1.7125533819200001</c:v>
                </c:pt>
                <c:pt idx="17209">
                  <c:v>1.7126071453089999</c:v>
                </c:pt>
                <c:pt idx="17210">
                  <c:v>1.712652683258</c:v>
                </c:pt>
                <c:pt idx="17211">
                  <c:v>1.712733030319</c:v>
                </c:pt>
                <c:pt idx="17212">
                  <c:v>1.7127748727800001</c:v>
                </c:pt>
                <c:pt idx="17213">
                  <c:v>1.712848782539</c:v>
                </c:pt>
                <c:pt idx="17214">
                  <c:v>1.7128919363020001</c:v>
                </c:pt>
                <c:pt idx="17215">
                  <c:v>1.7129652500150001</c:v>
                </c:pt>
                <c:pt idx="17216">
                  <c:v>1.7130426168440001</c:v>
                </c:pt>
                <c:pt idx="17217">
                  <c:v>1.7131437063220001</c:v>
                </c:pt>
                <c:pt idx="17218">
                  <c:v>1.713198661804</c:v>
                </c:pt>
                <c:pt idx="17219">
                  <c:v>1.713267445564</c:v>
                </c:pt>
                <c:pt idx="17220">
                  <c:v>1.7133495807650001</c:v>
                </c:pt>
                <c:pt idx="17221">
                  <c:v>1.713429570198</c:v>
                </c:pt>
                <c:pt idx="17222">
                  <c:v>1.7135050296779999</c:v>
                </c:pt>
                <c:pt idx="17223">
                  <c:v>1.7135772705079999</c:v>
                </c:pt>
                <c:pt idx="17224">
                  <c:v>1.7136270999909999</c:v>
                </c:pt>
                <c:pt idx="17225">
                  <c:v>1.7136757373810001</c:v>
                </c:pt>
                <c:pt idx="17226">
                  <c:v>1.713751912117</c:v>
                </c:pt>
                <c:pt idx="17227">
                  <c:v>1.7138041257859999</c:v>
                </c:pt>
                <c:pt idx="17228">
                  <c:v>1.713852405548</c:v>
                </c:pt>
                <c:pt idx="17229">
                  <c:v>1.713927149773</c:v>
                </c:pt>
                <c:pt idx="17230">
                  <c:v>1.7142207622529999</c:v>
                </c:pt>
                <c:pt idx="17231">
                  <c:v>1.7143167257309999</c:v>
                </c:pt>
                <c:pt idx="17232">
                  <c:v>1.714407801628</c:v>
                </c:pt>
                <c:pt idx="17233">
                  <c:v>1.71450817585</c:v>
                </c:pt>
                <c:pt idx="17234">
                  <c:v>1.7145495414730001</c:v>
                </c:pt>
                <c:pt idx="17235">
                  <c:v>1.7146015167240001</c:v>
                </c:pt>
                <c:pt idx="17236">
                  <c:v>1.714704155922</c:v>
                </c:pt>
                <c:pt idx="17237">
                  <c:v>1.7147564888</c:v>
                </c:pt>
                <c:pt idx="17238">
                  <c:v>1.7148042917249999</c:v>
                </c:pt>
                <c:pt idx="17239">
                  <c:v>1.7149008512499999</c:v>
                </c:pt>
                <c:pt idx="17240">
                  <c:v>1.714990377426</c:v>
                </c:pt>
                <c:pt idx="17241">
                  <c:v>1.7152698040009999</c:v>
                </c:pt>
                <c:pt idx="17242">
                  <c:v>1.715361595154</c:v>
                </c:pt>
                <c:pt idx="17243">
                  <c:v>1.715446233749</c:v>
                </c:pt>
                <c:pt idx="17244">
                  <c:v>1.715496897697</c:v>
                </c:pt>
                <c:pt idx="17245">
                  <c:v>1.7155601978299999</c:v>
                </c:pt>
                <c:pt idx="17246">
                  <c:v>1.7156420946119999</c:v>
                </c:pt>
                <c:pt idx="17247">
                  <c:v>1.7157005071639999</c:v>
                </c:pt>
                <c:pt idx="17248">
                  <c:v>1.7157839536670001</c:v>
                </c:pt>
                <c:pt idx="17249">
                  <c:v>1.715877175331</c:v>
                </c:pt>
                <c:pt idx="17250">
                  <c:v>1.7161903381350001</c:v>
                </c:pt>
                <c:pt idx="17251">
                  <c:v>1.7163869142529999</c:v>
                </c:pt>
                <c:pt idx="17252">
                  <c:v>1.7164824008940001</c:v>
                </c:pt>
                <c:pt idx="17253">
                  <c:v>1.716579794884</c:v>
                </c:pt>
                <c:pt idx="17254">
                  <c:v>1.716680645943</c:v>
                </c:pt>
                <c:pt idx="17255">
                  <c:v>1.7167748212809999</c:v>
                </c:pt>
                <c:pt idx="17256">
                  <c:v>1.716828227043</c:v>
                </c:pt>
                <c:pt idx="17257">
                  <c:v>1.716930150986</c:v>
                </c:pt>
                <c:pt idx="17258">
                  <c:v>1.717029571533</c:v>
                </c:pt>
                <c:pt idx="17259">
                  <c:v>1.717128157616</c:v>
                </c:pt>
                <c:pt idx="17260">
                  <c:v>1.717217922211</c:v>
                </c:pt>
                <c:pt idx="17261">
                  <c:v>1.7175627946850001</c:v>
                </c:pt>
                <c:pt idx="17262">
                  <c:v>1.717686891556</c:v>
                </c:pt>
                <c:pt idx="17263">
                  <c:v>1.7180284261700001</c:v>
                </c:pt>
                <c:pt idx="17264">
                  <c:v>1.7181380987170001</c:v>
                </c:pt>
                <c:pt idx="17265">
                  <c:v>1.7182892560959999</c:v>
                </c:pt>
                <c:pt idx="17266">
                  <c:v>1.7183753252030001</c:v>
                </c:pt>
                <c:pt idx="17267">
                  <c:v>1.71842455864</c:v>
                </c:pt>
                <c:pt idx="17268">
                  <c:v>1.71847474575</c:v>
                </c:pt>
                <c:pt idx="17269">
                  <c:v>1.7185263633729999</c:v>
                </c:pt>
                <c:pt idx="17270">
                  <c:v>1.7185771465299999</c:v>
                </c:pt>
                <c:pt idx="17271">
                  <c:v>1.718629956245</c:v>
                </c:pt>
                <c:pt idx="17272">
                  <c:v>1.7186794281010001</c:v>
                </c:pt>
                <c:pt idx="17273">
                  <c:v>1.718735098839</c:v>
                </c:pt>
                <c:pt idx="17274">
                  <c:v>1.71878516674</c:v>
                </c:pt>
                <c:pt idx="17275">
                  <c:v>1.718834400177</c:v>
                </c:pt>
                <c:pt idx="17276">
                  <c:v>1.7189247608180001</c:v>
                </c:pt>
                <c:pt idx="17277">
                  <c:v>1.7190111875530001</c:v>
                </c:pt>
                <c:pt idx="17278">
                  <c:v>1.719164013863</c:v>
                </c:pt>
                <c:pt idx="17279">
                  <c:v>1.7195056676860001</c:v>
                </c:pt>
                <c:pt idx="17280">
                  <c:v>1.719846606255</c:v>
                </c:pt>
                <c:pt idx="17281">
                  <c:v>1.720104217529</c:v>
                </c:pt>
                <c:pt idx="17282">
                  <c:v>1.720276594162</c:v>
                </c:pt>
                <c:pt idx="17283">
                  <c:v>1.720567345619</c:v>
                </c:pt>
                <c:pt idx="17284">
                  <c:v>1.7207062244419999</c:v>
                </c:pt>
                <c:pt idx="17285">
                  <c:v>1.720987081528</c:v>
                </c:pt>
                <c:pt idx="17286">
                  <c:v>1.7213019132609999</c:v>
                </c:pt>
                <c:pt idx="17287">
                  <c:v>1.721561789513</c:v>
                </c:pt>
                <c:pt idx="17288">
                  <c:v>1.7216426134109999</c:v>
                </c:pt>
                <c:pt idx="17289">
                  <c:v>1.72172498703</c:v>
                </c:pt>
                <c:pt idx="17290">
                  <c:v>1.7218081951140001</c:v>
                </c:pt>
                <c:pt idx="17291">
                  <c:v>1.722124218941</c:v>
                </c:pt>
                <c:pt idx="17292">
                  <c:v>1.7222354412080001</c:v>
                </c:pt>
                <c:pt idx="17293">
                  <c:v>1.72251355648</c:v>
                </c:pt>
                <c:pt idx="17294">
                  <c:v>1.722599625587</c:v>
                </c:pt>
                <c:pt idx="17295">
                  <c:v>1.7226401567459999</c:v>
                </c:pt>
                <c:pt idx="17296">
                  <c:v>1.722693920135</c:v>
                </c:pt>
                <c:pt idx="17297">
                  <c:v>1.7227437496189999</c:v>
                </c:pt>
                <c:pt idx="17298">
                  <c:v>1.7227849960329999</c:v>
                </c:pt>
                <c:pt idx="17299">
                  <c:v>1.7228374481199999</c:v>
                </c:pt>
                <c:pt idx="17300">
                  <c:v>1.7228773832319999</c:v>
                </c:pt>
                <c:pt idx="17301">
                  <c:v>1.7229288816449999</c:v>
                </c:pt>
                <c:pt idx="17302">
                  <c:v>1.7229920625690001</c:v>
                </c:pt>
                <c:pt idx="17303">
                  <c:v>1.7231231927870001</c:v>
                </c:pt>
                <c:pt idx="17304">
                  <c:v>1.7233768701550001</c:v>
                </c:pt>
                <c:pt idx="17305">
                  <c:v>1.7234942913060001</c:v>
                </c:pt>
                <c:pt idx="17306">
                  <c:v>1.7235754728320001</c:v>
                </c:pt>
                <c:pt idx="17307">
                  <c:v>1.7236635684970001</c:v>
                </c:pt>
                <c:pt idx="17308">
                  <c:v>1.7237392663960001</c:v>
                </c:pt>
                <c:pt idx="17309">
                  <c:v>1.7240833044049999</c:v>
                </c:pt>
                <c:pt idx="17310">
                  <c:v>1.724238038063</c:v>
                </c:pt>
                <c:pt idx="17311">
                  <c:v>1.724437713623</c:v>
                </c:pt>
                <c:pt idx="17312">
                  <c:v>1.724744439125</c:v>
                </c:pt>
                <c:pt idx="17313">
                  <c:v>1.724906802177</c:v>
                </c:pt>
                <c:pt idx="17314">
                  <c:v>1.7250692844390001</c:v>
                </c:pt>
                <c:pt idx="17315">
                  <c:v>1.725420236588</c:v>
                </c:pt>
                <c:pt idx="17316">
                  <c:v>1.725585103035</c:v>
                </c:pt>
                <c:pt idx="17317">
                  <c:v>1.7256699800490001</c:v>
                </c:pt>
                <c:pt idx="17318">
                  <c:v>1.72576379776</c:v>
                </c:pt>
                <c:pt idx="17319">
                  <c:v>1.725841522217</c:v>
                </c:pt>
                <c:pt idx="17320">
                  <c:v>1.7259389162059999</c:v>
                </c:pt>
                <c:pt idx="17321">
                  <c:v>1.726020216942</c:v>
                </c:pt>
                <c:pt idx="17322">
                  <c:v>1.7261176109309999</c:v>
                </c:pt>
                <c:pt idx="17323">
                  <c:v>1.726215481758</c:v>
                </c:pt>
                <c:pt idx="17324">
                  <c:v>1.7262953519819999</c:v>
                </c:pt>
                <c:pt idx="17325">
                  <c:v>1.7263914346689999</c:v>
                </c:pt>
                <c:pt idx="17326">
                  <c:v>1.726442098618</c:v>
                </c:pt>
                <c:pt idx="17327">
                  <c:v>1.7264853715899999</c:v>
                </c:pt>
                <c:pt idx="17328">
                  <c:v>1.7265409231190001</c:v>
                </c:pt>
                <c:pt idx="17329">
                  <c:v>1.7265959978100001</c:v>
                </c:pt>
                <c:pt idx="17330">
                  <c:v>1.7266551256180001</c:v>
                </c:pt>
                <c:pt idx="17331">
                  <c:v>1.7267117500310001</c:v>
                </c:pt>
                <c:pt idx="17332">
                  <c:v>1.726759672165</c:v>
                </c:pt>
                <c:pt idx="17333">
                  <c:v>1.726817965508</c:v>
                </c:pt>
                <c:pt idx="17334">
                  <c:v>1.7268759012220001</c:v>
                </c:pt>
                <c:pt idx="17335">
                  <c:v>1.726932048798</c:v>
                </c:pt>
                <c:pt idx="17336">
                  <c:v>1.7270253896709999</c:v>
                </c:pt>
                <c:pt idx="17337">
                  <c:v>1.727122306824</c:v>
                </c:pt>
                <c:pt idx="17338">
                  <c:v>1.7272396087649999</c:v>
                </c:pt>
                <c:pt idx="17339">
                  <c:v>1.727328062057</c:v>
                </c:pt>
                <c:pt idx="17340">
                  <c:v>1.7274104356769999</c:v>
                </c:pt>
                <c:pt idx="17341">
                  <c:v>1.727494597435</c:v>
                </c:pt>
                <c:pt idx="17342">
                  <c:v>1.7275846004490001</c:v>
                </c:pt>
                <c:pt idx="17343">
                  <c:v>1.727670073509</c:v>
                </c:pt>
                <c:pt idx="17344">
                  <c:v>1.7277983427050001</c:v>
                </c:pt>
                <c:pt idx="17345">
                  <c:v>1.7279423475269999</c:v>
                </c:pt>
                <c:pt idx="17346">
                  <c:v>1.728219866753</c:v>
                </c:pt>
                <c:pt idx="17347">
                  <c:v>1.7283196449280001</c:v>
                </c:pt>
                <c:pt idx="17348">
                  <c:v>1.7284451723100001</c:v>
                </c:pt>
                <c:pt idx="17349">
                  <c:v>1.7285158634190001</c:v>
                </c:pt>
                <c:pt idx="17350">
                  <c:v>1.728583693504</c:v>
                </c:pt>
                <c:pt idx="17351">
                  <c:v>1.728646397591</c:v>
                </c:pt>
                <c:pt idx="17352">
                  <c:v>1.72868335247</c:v>
                </c:pt>
                <c:pt idx="17353">
                  <c:v>1.7287272214889999</c:v>
                </c:pt>
                <c:pt idx="17354">
                  <c:v>1.728767514229</c:v>
                </c:pt>
                <c:pt idx="17355">
                  <c:v>1.728809475899</c:v>
                </c:pt>
                <c:pt idx="17356">
                  <c:v>1.728858947754</c:v>
                </c:pt>
                <c:pt idx="17357">
                  <c:v>1.728902697563</c:v>
                </c:pt>
                <c:pt idx="17358">
                  <c:v>1.728936910629</c:v>
                </c:pt>
                <c:pt idx="17359">
                  <c:v>1.728977799416</c:v>
                </c:pt>
                <c:pt idx="17360">
                  <c:v>1.729024767876</c:v>
                </c:pt>
                <c:pt idx="17361">
                  <c:v>1.7290660142900001</c:v>
                </c:pt>
                <c:pt idx="17362">
                  <c:v>1.7291079759600001</c:v>
                </c:pt>
                <c:pt idx="17363">
                  <c:v>1.729157567024</c:v>
                </c:pt>
                <c:pt idx="17364">
                  <c:v>1.729201316833</c:v>
                </c:pt>
                <c:pt idx="17365">
                  <c:v>1.7292388677599999</c:v>
                </c:pt>
                <c:pt idx="17366">
                  <c:v>1.729285597801</c:v>
                </c:pt>
                <c:pt idx="17367">
                  <c:v>1.729330897331</c:v>
                </c:pt>
                <c:pt idx="17368">
                  <c:v>1.7293764352800001</c:v>
                </c:pt>
                <c:pt idx="17369">
                  <c:v>1.729417920113</c:v>
                </c:pt>
                <c:pt idx="17370">
                  <c:v>1.729494571686</c:v>
                </c:pt>
                <c:pt idx="17371">
                  <c:v>1.7295746803280001</c:v>
                </c:pt>
                <c:pt idx="17372">
                  <c:v>1.7296705245970001</c:v>
                </c:pt>
                <c:pt idx="17373">
                  <c:v>1.7300174236300001</c:v>
                </c:pt>
                <c:pt idx="17374">
                  <c:v>1.7303681373599999</c:v>
                </c:pt>
                <c:pt idx="17375">
                  <c:v>1.730489730835</c:v>
                </c:pt>
                <c:pt idx="17376">
                  <c:v>1.7305757999419999</c:v>
                </c:pt>
                <c:pt idx="17377">
                  <c:v>1.730702400208</c:v>
                </c:pt>
                <c:pt idx="17378">
                  <c:v>1.73106610775</c:v>
                </c:pt>
                <c:pt idx="17379">
                  <c:v>1.731153130531</c:v>
                </c:pt>
                <c:pt idx="17380">
                  <c:v>1.731229066849</c:v>
                </c:pt>
                <c:pt idx="17381">
                  <c:v>1.7313193082809999</c:v>
                </c:pt>
                <c:pt idx="17382">
                  <c:v>1.7313879728320001</c:v>
                </c:pt>
                <c:pt idx="17383">
                  <c:v>1.7314682006840001</c:v>
                </c:pt>
                <c:pt idx="17384">
                  <c:v>1.7315155267719999</c:v>
                </c:pt>
                <c:pt idx="17385">
                  <c:v>1.7315719127660001</c:v>
                </c:pt>
                <c:pt idx="17386">
                  <c:v>1.7316416502</c:v>
                </c:pt>
                <c:pt idx="17387">
                  <c:v>1.731701612473</c:v>
                </c:pt>
                <c:pt idx="17388">
                  <c:v>1.731747865677</c:v>
                </c:pt>
                <c:pt idx="17389">
                  <c:v>1.731840014458</c:v>
                </c:pt>
                <c:pt idx="17390">
                  <c:v>1.7319138050080001</c:v>
                </c:pt>
                <c:pt idx="17391">
                  <c:v>1.7322281599039999</c:v>
                </c:pt>
                <c:pt idx="17392">
                  <c:v>1.732280731201</c:v>
                </c:pt>
                <c:pt idx="17393">
                  <c:v>1.732384324074</c:v>
                </c:pt>
                <c:pt idx="17394">
                  <c:v>1.732435107231</c:v>
                </c:pt>
                <c:pt idx="17395">
                  <c:v>1.7324908971790001</c:v>
                </c:pt>
                <c:pt idx="17396">
                  <c:v>1.7325487136840001</c:v>
                </c:pt>
                <c:pt idx="17397">
                  <c:v>1.7326484918589999</c:v>
                </c:pt>
                <c:pt idx="17398">
                  <c:v>1.7327387332919999</c:v>
                </c:pt>
                <c:pt idx="17399">
                  <c:v>1.7328374385830001</c:v>
                </c:pt>
                <c:pt idx="17400">
                  <c:v>1.732927441597</c:v>
                </c:pt>
                <c:pt idx="17401">
                  <c:v>1.7330266237259999</c:v>
                </c:pt>
                <c:pt idx="17402">
                  <c:v>1.733124017715</c:v>
                </c:pt>
                <c:pt idx="17403">
                  <c:v>1.7332279682159999</c:v>
                </c:pt>
                <c:pt idx="17404">
                  <c:v>1.7333362102509999</c:v>
                </c:pt>
                <c:pt idx="17405">
                  <c:v>1.7334238290790001</c:v>
                </c:pt>
                <c:pt idx="17406">
                  <c:v>1.7335243225100001</c:v>
                </c:pt>
                <c:pt idx="17407">
                  <c:v>1.733610630035</c:v>
                </c:pt>
                <c:pt idx="17408">
                  <c:v>1.733746409416</c:v>
                </c:pt>
                <c:pt idx="17409">
                  <c:v>1.7338678836820001</c:v>
                </c:pt>
                <c:pt idx="17410">
                  <c:v>1.733998179436</c:v>
                </c:pt>
                <c:pt idx="17411">
                  <c:v>1.7341209650039999</c:v>
                </c:pt>
                <c:pt idx="17412">
                  <c:v>1.734242558479</c:v>
                </c:pt>
                <c:pt idx="17413">
                  <c:v>1.734349966049</c:v>
                </c:pt>
                <c:pt idx="17414">
                  <c:v>1.734405636787</c:v>
                </c:pt>
                <c:pt idx="17415">
                  <c:v>1.734465479851</c:v>
                </c:pt>
                <c:pt idx="17416">
                  <c:v>1.734519958496</c:v>
                </c:pt>
                <c:pt idx="17417">
                  <c:v>1.7345855236050001</c:v>
                </c:pt>
                <c:pt idx="17418">
                  <c:v>1.7346516847610001</c:v>
                </c:pt>
                <c:pt idx="17419">
                  <c:v>1.734723567963</c:v>
                </c:pt>
                <c:pt idx="17420">
                  <c:v>1.7347921133040001</c:v>
                </c:pt>
                <c:pt idx="17421">
                  <c:v>1.734854698181</c:v>
                </c:pt>
                <c:pt idx="17422">
                  <c:v>1.7349221706389999</c:v>
                </c:pt>
                <c:pt idx="17423">
                  <c:v>1.7349839210510001</c:v>
                </c:pt>
                <c:pt idx="17424">
                  <c:v>1.73504114151</c:v>
                </c:pt>
                <c:pt idx="17425">
                  <c:v>1.7351366281509999</c:v>
                </c:pt>
                <c:pt idx="17426">
                  <c:v>1.735476255417</c:v>
                </c:pt>
                <c:pt idx="17427">
                  <c:v>1.735765576363</c:v>
                </c:pt>
                <c:pt idx="17428">
                  <c:v>1.7359231710430001</c:v>
                </c:pt>
                <c:pt idx="17429">
                  <c:v>1.7359892129900001</c:v>
                </c:pt>
                <c:pt idx="17430">
                  <c:v>1.736071705818</c:v>
                </c:pt>
                <c:pt idx="17431">
                  <c:v>1.736131072044</c:v>
                </c:pt>
                <c:pt idx="17432">
                  <c:v>1.7361766099930001</c:v>
                </c:pt>
                <c:pt idx="17433">
                  <c:v>1.736214160919</c:v>
                </c:pt>
                <c:pt idx="17434">
                  <c:v>1.736260056496</c:v>
                </c:pt>
                <c:pt idx="17435">
                  <c:v>1.7363084554670001</c:v>
                </c:pt>
                <c:pt idx="17436">
                  <c:v>1.73635327816</c:v>
                </c:pt>
                <c:pt idx="17437">
                  <c:v>1.7364183664320001</c:v>
                </c:pt>
                <c:pt idx="17438">
                  <c:v>1.7364819049839999</c:v>
                </c:pt>
                <c:pt idx="17439">
                  <c:v>1.736518263817</c:v>
                </c:pt>
                <c:pt idx="17440">
                  <c:v>1.736581087112</c:v>
                </c:pt>
                <c:pt idx="17441">
                  <c:v>1.7366206645969999</c:v>
                </c:pt>
                <c:pt idx="17442">
                  <c:v>1.736670017242</c:v>
                </c:pt>
                <c:pt idx="17443">
                  <c:v>1.7367097139359999</c:v>
                </c:pt>
                <c:pt idx="17444">
                  <c:v>1.7367459535600001</c:v>
                </c:pt>
                <c:pt idx="17445">
                  <c:v>1.736784338951</c:v>
                </c:pt>
                <c:pt idx="17446">
                  <c:v>1.7368184328080001</c:v>
                </c:pt>
                <c:pt idx="17447">
                  <c:v>1.73688519001</c:v>
                </c:pt>
                <c:pt idx="17448">
                  <c:v>1.7369467020030001</c:v>
                </c:pt>
                <c:pt idx="17449">
                  <c:v>1.7370767593380001</c:v>
                </c:pt>
                <c:pt idx="17450">
                  <c:v>1.737157940865</c:v>
                </c:pt>
                <c:pt idx="17451">
                  <c:v>1.7372362613679999</c:v>
                </c:pt>
                <c:pt idx="17452">
                  <c:v>1.7375695705409999</c:v>
                </c:pt>
                <c:pt idx="17453">
                  <c:v>1.7376811504359999</c:v>
                </c:pt>
                <c:pt idx="17454">
                  <c:v>1.7377996444699999</c:v>
                </c:pt>
                <c:pt idx="17455">
                  <c:v>1.7379485368730001</c:v>
                </c:pt>
                <c:pt idx="17456">
                  <c:v>1.7382771968840001</c:v>
                </c:pt>
                <c:pt idx="17457">
                  <c:v>1.738340377808</c:v>
                </c:pt>
                <c:pt idx="17458">
                  <c:v>1.73842394352</c:v>
                </c:pt>
                <c:pt idx="17459">
                  <c:v>1.738525271416</c:v>
                </c:pt>
                <c:pt idx="17460">
                  <c:v>1.7386103868480001</c:v>
                </c:pt>
                <c:pt idx="17461">
                  <c:v>1.7386996746059999</c:v>
                </c:pt>
                <c:pt idx="17462">
                  <c:v>1.739005804062</c:v>
                </c:pt>
                <c:pt idx="17463">
                  <c:v>1.739087104797</c:v>
                </c:pt>
                <c:pt idx="17464">
                  <c:v>1.739189147949</c:v>
                </c:pt>
                <c:pt idx="17465">
                  <c:v>1.7392426729199999</c:v>
                </c:pt>
                <c:pt idx="17466">
                  <c:v>1.7393252849580001</c:v>
                </c:pt>
                <c:pt idx="17467">
                  <c:v>1.739435553551</c:v>
                </c:pt>
                <c:pt idx="17468">
                  <c:v>1.7395266294480001</c:v>
                </c:pt>
                <c:pt idx="17469">
                  <c:v>1.739614367485</c:v>
                </c:pt>
                <c:pt idx="17470">
                  <c:v>1.7397294044489999</c:v>
                </c:pt>
                <c:pt idx="17471">
                  <c:v>1.740073084831</c:v>
                </c:pt>
                <c:pt idx="17472">
                  <c:v>1.740393042564</c:v>
                </c:pt>
                <c:pt idx="17473">
                  <c:v>1.7405705451969999</c:v>
                </c:pt>
                <c:pt idx="17474">
                  <c:v>1.740675806999</c:v>
                </c:pt>
                <c:pt idx="17475">
                  <c:v>1.7408134937290001</c:v>
                </c:pt>
                <c:pt idx="17476">
                  <c:v>1.740919828415</c:v>
                </c:pt>
                <c:pt idx="17477">
                  <c:v>1.7410238981249999</c:v>
                </c:pt>
                <c:pt idx="17478">
                  <c:v>1.7410615682599999</c:v>
                </c:pt>
                <c:pt idx="17479">
                  <c:v>1.7411216497419999</c:v>
                </c:pt>
                <c:pt idx="17480">
                  <c:v>1.7411582469939999</c:v>
                </c:pt>
                <c:pt idx="17481">
                  <c:v>1.741217851639</c:v>
                </c:pt>
                <c:pt idx="17482">
                  <c:v>1.7412644624710001</c:v>
                </c:pt>
                <c:pt idx="17483">
                  <c:v>1.741304397583</c:v>
                </c:pt>
                <c:pt idx="17484">
                  <c:v>1.741375565529</c:v>
                </c:pt>
                <c:pt idx="17485">
                  <c:v>1.7414275407790001</c:v>
                </c:pt>
                <c:pt idx="17486">
                  <c:v>1.7414954900740001</c:v>
                </c:pt>
                <c:pt idx="17487">
                  <c:v>1.741596460342</c:v>
                </c:pt>
                <c:pt idx="17488">
                  <c:v>1.7417414188389999</c:v>
                </c:pt>
                <c:pt idx="17489">
                  <c:v>1.74181330204</c:v>
                </c:pt>
                <c:pt idx="17490">
                  <c:v>1.7418960332869999</c:v>
                </c:pt>
                <c:pt idx="17491">
                  <c:v>1.741953492165</c:v>
                </c:pt>
                <c:pt idx="17492">
                  <c:v>1.74202299118</c:v>
                </c:pt>
                <c:pt idx="17493">
                  <c:v>1.742091417313</c:v>
                </c:pt>
                <c:pt idx="17494">
                  <c:v>1.742161273956</c:v>
                </c:pt>
                <c:pt idx="17495">
                  <c:v>1.74235200882</c:v>
                </c:pt>
                <c:pt idx="17496">
                  <c:v>1.7426809072489999</c:v>
                </c:pt>
                <c:pt idx="17497">
                  <c:v>1.742923259735</c:v>
                </c:pt>
                <c:pt idx="17498">
                  <c:v>1.7431304454800001</c:v>
                </c:pt>
                <c:pt idx="17499">
                  <c:v>1.743212103844</c:v>
                </c:pt>
                <c:pt idx="17500">
                  <c:v>1.7433117628100001</c:v>
                </c:pt>
                <c:pt idx="17501">
                  <c:v>1.743414402008</c:v>
                </c:pt>
                <c:pt idx="17502">
                  <c:v>1.7435019016269999</c:v>
                </c:pt>
                <c:pt idx="17503">
                  <c:v>1.743556380272</c:v>
                </c:pt>
                <c:pt idx="17504">
                  <c:v>1.743612408638</c:v>
                </c:pt>
                <c:pt idx="17505">
                  <c:v>1.7437025308609999</c:v>
                </c:pt>
                <c:pt idx="17506">
                  <c:v>1.743755936623</c:v>
                </c:pt>
                <c:pt idx="17507">
                  <c:v>1.7438654899599999</c:v>
                </c:pt>
                <c:pt idx="17508">
                  <c:v>1.743955135345</c:v>
                </c:pt>
                <c:pt idx="17509">
                  <c:v>1.744061946869</c:v>
                </c:pt>
                <c:pt idx="17510">
                  <c:v>1.74415397644</c:v>
                </c:pt>
                <c:pt idx="17511">
                  <c:v>1.7442944049839999</c:v>
                </c:pt>
                <c:pt idx="17512">
                  <c:v>1.744668126106</c:v>
                </c:pt>
                <c:pt idx="17513">
                  <c:v>1.7448422908779999</c:v>
                </c:pt>
                <c:pt idx="17514">
                  <c:v>1.74517095089</c:v>
                </c:pt>
                <c:pt idx="17515">
                  <c:v>1.7452763319019999</c:v>
                </c:pt>
                <c:pt idx="17516">
                  <c:v>1.7453854084010001</c:v>
                </c:pt>
                <c:pt idx="17517">
                  <c:v>1.745462417603</c:v>
                </c:pt>
                <c:pt idx="17518">
                  <c:v>1.745571136475</c:v>
                </c:pt>
                <c:pt idx="17519">
                  <c:v>1.745646595955</c:v>
                </c:pt>
                <c:pt idx="17520">
                  <c:v>1.7457132339479999</c:v>
                </c:pt>
                <c:pt idx="17521">
                  <c:v>1.7458595037460001</c:v>
                </c:pt>
                <c:pt idx="17522">
                  <c:v>1.7460347414020001</c:v>
                </c:pt>
                <c:pt idx="17523">
                  <c:v>1.746116399765</c:v>
                </c:pt>
                <c:pt idx="17524">
                  <c:v>1.7462040185929999</c:v>
                </c:pt>
                <c:pt idx="17525">
                  <c:v>1.7462791204450001</c:v>
                </c:pt>
                <c:pt idx="17526">
                  <c:v>1.746369957924</c:v>
                </c:pt>
                <c:pt idx="17527">
                  <c:v>1.7464823722839999</c:v>
                </c:pt>
                <c:pt idx="17528">
                  <c:v>1.7466005086900001</c:v>
                </c:pt>
                <c:pt idx="17529">
                  <c:v>1.7468039989469999</c:v>
                </c:pt>
                <c:pt idx="17530">
                  <c:v>1.7470042705540001</c:v>
                </c:pt>
                <c:pt idx="17531">
                  <c:v>1.7473158836360001</c:v>
                </c:pt>
                <c:pt idx="17532">
                  <c:v>1.7475966215130001</c:v>
                </c:pt>
                <c:pt idx="17533">
                  <c:v>1.7476346492770001</c:v>
                </c:pt>
                <c:pt idx="17534">
                  <c:v>1.7476881742479999</c:v>
                </c:pt>
                <c:pt idx="17535">
                  <c:v>1.747749567032</c:v>
                </c:pt>
                <c:pt idx="17536">
                  <c:v>1.7477812767030001</c:v>
                </c:pt>
                <c:pt idx="17537">
                  <c:v>1.7478414773940001</c:v>
                </c:pt>
                <c:pt idx="17538">
                  <c:v>1.747869729996</c:v>
                </c:pt>
                <c:pt idx="17539">
                  <c:v>1.747928380966</c:v>
                </c:pt>
                <c:pt idx="17540">
                  <c:v>1.747987747192</c:v>
                </c:pt>
                <c:pt idx="17541">
                  <c:v>1.7480856180190001</c:v>
                </c:pt>
                <c:pt idx="17542">
                  <c:v>1.7481644153589999</c:v>
                </c:pt>
                <c:pt idx="17543">
                  <c:v>1.7485164403919999</c:v>
                </c:pt>
                <c:pt idx="17544">
                  <c:v>1.7488489151</c:v>
                </c:pt>
                <c:pt idx="17545">
                  <c:v>1.7489233016970001</c:v>
                </c:pt>
                <c:pt idx="17546">
                  <c:v>1.74899315834</c:v>
                </c:pt>
                <c:pt idx="17547">
                  <c:v>1.749026060104</c:v>
                </c:pt>
                <c:pt idx="17548">
                  <c:v>1.7491003274920001</c:v>
                </c:pt>
                <c:pt idx="17549">
                  <c:v>1.749178528786</c:v>
                </c:pt>
                <c:pt idx="17550">
                  <c:v>1.749280810356</c:v>
                </c:pt>
                <c:pt idx="17551">
                  <c:v>1.7493218183520001</c:v>
                </c:pt>
                <c:pt idx="17552">
                  <c:v>1.749386191368</c:v>
                </c:pt>
                <c:pt idx="17553">
                  <c:v>1.749450922012</c:v>
                </c:pt>
                <c:pt idx="17554">
                  <c:v>1.74951851368</c:v>
                </c:pt>
                <c:pt idx="17555">
                  <c:v>1.749584197998</c:v>
                </c:pt>
                <c:pt idx="17556">
                  <c:v>1.7496665716169999</c:v>
                </c:pt>
                <c:pt idx="17557">
                  <c:v>1.7498584985729999</c:v>
                </c:pt>
                <c:pt idx="17558">
                  <c:v>1.750103831291</c:v>
                </c:pt>
                <c:pt idx="17559">
                  <c:v>1.750382900238</c:v>
                </c:pt>
                <c:pt idx="17560">
                  <c:v>1.75046312809</c:v>
                </c:pt>
                <c:pt idx="17561">
                  <c:v>1.7508046627039999</c:v>
                </c:pt>
                <c:pt idx="17562">
                  <c:v>1.751053214073</c:v>
                </c:pt>
                <c:pt idx="17563">
                  <c:v>1.7511330842970001</c:v>
                </c:pt>
                <c:pt idx="17564">
                  <c:v>1.7512422800059999</c:v>
                </c:pt>
                <c:pt idx="17565">
                  <c:v>1.751298308372</c:v>
                </c:pt>
                <c:pt idx="17566">
                  <c:v>1.751353383064</c:v>
                </c:pt>
                <c:pt idx="17567">
                  <c:v>1.751402020454</c:v>
                </c:pt>
                <c:pt idx="17568">
                  <c:v>1.7514619827269999</c:v>
                </c:pt>
                <c:pt idx="17569">
                  <c:v>1.7515228986739999</c:v>
                </c:pt>
                <c:pt idx="17570">
                  <c:v>1.751586079597</c:v>
                </c:pt>
                <c:pt idx="17571">
                  <c:v>1.7516311407089999</c:v>
                </c:pt>
                <c:pt idx="17572">
                  <c:v>1.751680970192</c:v>
                </c:pt>
                <c:pt idx="17573">
                  <c:v>1.751738786697</c:v>
                </c:pt>
                <c:pt idx="17574">
                  <c:v>1.751796126366</c:v>
                </c:pt>
                <c:pt idx="17575">
                  <c:v>1.751851797104</c:v>
                </c:pt>
                <c:pt idx="17576">
                  <c:v>1.751940131187</c:v>
                </c:pt>
                <c:pt idx="17577">
                  <c:v>1.7519973516459999</c:v>
                </c:pt>
                <c:pt idx="17578">
                  <c:v>1.752053499222</c:v>
                </c:pt>
                <c:pt idx="17579">
                  <c:v>1.752105951309</c:v>
                </c:pt>
                <c:pt idx="17580">
                  <c:v>1.7521469593050001</c:v>
                </c:pt>
                <c:pt idx="17581">
                  <c:v>1.7522000074390001</c:v>
                </c:pt>
                <c:pt idx="17582">
                  <c:v>1.752254128456</c:v>
                </c:pt>
                <c:pt idx="17583">
                  <c:v>1.7523684501650001</c:v>
                </c:pt>
                <c:pt idx="17584">
                  <c:v>1.7524095773699999</c:v>
                </c:pt>
                <c:pt idx="17585">
                  <c:v>1.7525175809860001</c:v>
                </c:pt>
                <c:pt idx="17586">
                  <c:v>1.752571344376</c:v>
                </c:pt>
                <c:pt idx="17587">
                  <c:v>1.752659440041</c:v>
                </c:pt>
                <c:pt idx="17588">
                  <c:v>1.7527577877039999</c:v>
                </c:pt>
                <c:pt idx="17589">
                  <c:v>1.7528446912769999</c:v>
                </c:pt>
                <c:pt idx="17590">
                  <c:v>1.7529615163800001</c:v>
                </c:pt>
                <c:pt idx="17591">
                  <c:v>1.753272175789</c:v>
                </c:pt>
                <c:pt idx="17592">
                  <c:v>1.7533825635910001</c:v>
                </c:pt>
                <c:pt idx="17593">
                  <c:v>1.753481864929</c:v>
                </c:pt>
                <c:pt idx="17594">
                  <c:v>1.7535612583160001</c:v>
                </c:pt>
                <c:pt idx="17595">
                  <c:v>1.7536334991460001</c:v>
                </c:pt>
                <c:pt idx="17596">
                  <c:v>1.7537044286729999</c:v>
                </c:pt>
                <c:pt idx="17597">
                  <c:v>1.7537574768069999</c:v>
                </c:pt>
                <c:pt idx="17598">
                  <c:v>1.753799915314</c:v>
                </c:pt>
                <c:pt idx="17599">
                  <c:v>1.75383234024</c:v>
                </c:pt>
                <c:pt idx="17600">
                  <c:v>1.753880143166</c:v>
                </c:pt>
                <c:pt idx="17601">
                  <c:v>1.7539469003679999</c:v>
                </c:pt>
                <c:pt idx="17602">
                  <c:v>1.754029512405</c:v>
                </c:pt>
                <c:pt idx="17603">
                  <c:v>1.754078745842</c:v>
                </c:pt>
                <c:pt idx="17604">
                  <c:v>1.7541391849520001</c:v>
                </c:pt>
                <c:pt idx="17605">
                  <c:v>1.754177689552</c:v>
                </c:pt>
                <c:pt idx="17606">
                  <c:v>1.7542326450350001</c:v>
                </c:pt>
                <c:pt idx="17607">
                  <c:v>1.7542818784709999</c:v>
                </c:pt>
                <c:pt idx="17608">
                  <c:v>1.754352450371</c:v>
                </c:pt>
                <c:pt idx="17609">
                  <c:v>1.754421710968</c:v>
                </c:pt>
                <c:pt idx="17610">
                  <c:v>1.754504442215</c:v>
                </c:pt>
                <c:pt idx="17611">
                  <c:v>1.754550457001</c:v>
                </c:pt>
                <c:pt idx="17612">
                  <c:v>1.754601836205</c:v>
                </c:pt>
                <c:pt idx="17613">
                  <c:v>1.754638671875</c:v>
                </c:pt>
                <c:pt idx="17614">
                  <c:v>1.7546898126599999</c:v>
                </c:pt>
                <c:pt idx="17615">
                  <c:v>1.7547421455379999</c:v>
                </c:pt>
                <c:pt idx="17616">
                  <c:v>1.7547740936280001</c:v>
                </c:pt>
                <c:pt idx="17617">
                  <c:v>1.754828095436</c:v>
                </c:pt>
                <c:pt idx="17618">
                  <c:v>1.7548691034320001</c:v>
                </c:pt>
                <c:pt idx="17619">
                  <c:v>1.754916787148</c:v>
                </c:pt>
                <c:pt idx="17620">
                  <c:v>1.755031824112</c:v>
                </c:pt>
                <c:pt idx="17621">
                  <c:v>1.755289316177</c:v>
                </c:pt>
                <c:pt idx="17622">
                  <c:v>1.7553993463519999</c:v>
                </c:pt>
                <c:pt idx="17623">
                  <c:v>1.7555851936339999</c:v>
                </c:pt>
                <c:pt idx="17624">
                  <c:v>1.7557069063190001</c:v>
                </c:pt>
                <c:pt idx="17625">
                  <c:v>1.75579059124</c:v>
                </c:pt>
                <c:pt idx="17626">
                  <c:v>1.7558887004849999</c:v>
                </c:pt>
                <c:pt idx="17627">
                  <c:v>1.755933642387</c:v>
                </c:pt>
                <c:pt idx="17628">
                  <c:v>1.7559776306149999</c:v>
                </c:pt>
                <c:pt idx="17629">
                  <c:v>1.756031870842</c:v>
                </c:pt>
                <c:pt idx="17630">
                  <c:v>1.756133198738</c:v>
                </c:pt>
                <c:pt idx="17631">
                  <c:v>1.756214380264</c:v>
                </c:pt>
                <c:pt idx="17632">
                  <c:v>1.7565705776210001</c:v>
                </c:pt>
                <c:pt idx="17633">
                  <c:v>1.756900548935</c:v>
                </c:pt>
                <c:pt idx="17634">
                  <c:v>1.7572576999659999</c:v>
                </c:pt>
                <c:pt idx="17635">
                  <c:v>1.757383584976</c:v>
                </c:pt>
                <c:pt idx="17636">
                  <c:v>1.7574808597560001</c:v>
                </c:pt>
                <c:pt idx="17637">
                  <c:v>1.7575799226760001</c:v>
                </c:pt>
                <c:pt idx="17638">
                  <c:v>1.7576525211330001</c:v>
                </c:pt>
                <c:pt idx="17639">
                  <c:v>1.7577543258670001</c:v>
                </c:pt>
                <c:pt idx="17640">
                  <c:v>1.757826328278</c:v>
                </c:pt>
                <c:pt idx="17641">
                  <c:v>1.7579261064530001</c:v>
                </c:pt>
                <c:pt idx="17642">
                  <c:v>1.7580142021180001</c:v>
                </c:pt>
                <c:pt idx="17643">
                  <c:v>1.7580978870390001</c:v>
                </c:pt>
                <c:pt idx="17644">
                  <c:v>1.7581931352619999</c:v>
                </c:pt>
                <c:pt idx="17645">
                  <c:v>1.7582714557650001</c:v>
                </c:pt>
                <c:pt idx="17646">
                  <c:v>1.758363485336</c:v>
                </c:pt>
                <c:pt idx="17647">
                  <c:v>1.758438706398</c:v>
                </c:pt>
                <c:pt idx="17648">
                  <c:v>1.7585654258729999</c:v>
                </c:pt>
                <c:pt idx="17649">
                  <c:v>1.7586815357209999</c:v>
                </c:pt>
                <c:pt idx="17650">
                  <c:v>1.758775949478</c:v>
                </c:pt>
                <c:pt idx="17651">
                  <c:v>1.75885283947</c:v>
                </c:pt>
                <c:pt idx="17652">
                  <c:v>1.7589479684830001</c:v>
                </c:pt>
                <c:pt idx="17653">
                  <c:v>1.7589977979660001</c:v>
                </c:pt>
                <c:pt idx="17654">
                  <c:v>1.7590739727019999</c:v>
                </c:pt>
                <c:pt idx="17655">
                  <c:v>1.759125590324</c:v>
                </c:pt>
                <c:pt idx="17656">
                  <c:v>1.759224057198</c:v>
                </c:pt>
                <c:pt idx="17657">
                  <c:v>1.759262442589</c:v>
                </c:pt>
                <c:pt idx="17658">
                  <c:v>1.759300112724</c:v>
                </c:pt>
                <c:pt idx="17659">
                  <c:v>1.759405493736</c:v>
                </c:pt>
                <c:pt idx="17660">
                  <c:v>1.759495139122</c:v>
                </c:pt>
                <c:pt idx="17661">
                  <c:v>1.7595874071119999</c:v>
                </c:pt>
                <c:pt idx="17662">
                  <c:v>1.7596786022190001</c:v>
                </c:pt>
                <c:pt idx="17663">
                  <c:v>1.7597460746769999</c:v>
                </c:pt>
                <c:pt idx="17664">
                  <c:v>1.7598716020580001</c:v>
                </c:pt>
                <c:pt idx="17665">
                  <c:v>1.7601654529570001</c:v>
                </c:pt>
                <c:pt idx="17666">
                  <c:v>1.7602745294569999</c:v>
                </c:pt>
                <c:pt idx="17667">
                  <c:v>1.7603391408919999</c:v>
                </c:pt>
                <c:pt idx="17668">
                  <c:v>1.7604533433909999</c:v>
                </c:pt>
                <c:pt idx="17669">
                  <c:v>1.7605061531070001</c:v>
                </c:pt>
                <c:pt idx="17670">
                  <c:v>1.7605828046800001</c:v>
                </c:pt>
                <c:pt idx="17671">
                  <c:v>1.760616779327</c:v>
                </c:pt>
                <c:pt idx="17672">
                  <c:v>1.760668158531</c:v>
                </c:pt>
                <c:pt idx="17673">
                  <c:v>1.760721325874</c:v>
                </c:pt>
                <c:pt idx="17674">
                  <c:v>1.760763168335</c:v>
                </c:pt>
                <c:pt idx="17675">
                  <c:v>1.7608122825620001</c:v>
                </c:pt>
                <c:pt idx="17676">
                  <c:v>1.7608370780939999</c:v>
                </c:pt>
                <c:pt idx="17677">
                  <c:v>1.7608855962750001</c:v>
                </c:pt>
                <c:pt idx="17678">
                  <c:v>1.7609206438060001</c:v>
                </c:pt>
                <c:pt idx="17679">
                  <c:v>1.7609609365459999</c:v>
                </c:pt>
                <c:pt idx="17680">
                  <c:v>1.7610094547270001</c:v>
                </c:pt>
                <c:pt idx="17681">
                  <c:v>1.7610380649570001</c:v>
                </c:pt>
                <c:pt idx="17682">
                  <c:v>1.7610841989520001</c:v>
                </c:pt>
                <c:pt idx="17683">
                  <c:v>1.7610982656480001</c:v>
                </c:pt>
                <c:pt idx="17684">
                  <c:v>1.76114153862</c:v>
                </c:pt>
                <c:pt idx="17685">
                  <c:v>1.761180758476</c:v>
                </c:pt>
                <c:pt idx="17686">
                  <c:v>1.761205434799</c:v>
                </c:pt>
                <c:pt idx="17687">
                  <c:v>1.7612465620040001</c:v>
                </c:pt>
                <c:pt idx="17688">
                  <c:v>1.761278390884</c:v>
                </c:pt>
                <c:pt idx="17689">
                  <c:v>1.7613162994380001</c:v>
                </c:pt>
                <c:pt idx="17690">
                  <c:v>1.761352658272</c:v>
                </c:pt>
                <c:pt idx="17691">
                  <c:v>1.7613914012909999</c:v>
                </c:pt>
                <c:pt idx="17692">
                  <c:v>1.761410951614</c:v>
                </c:pt>
                <c:pt idx="17693">
                  <c:v>1.761443257332</c:v>
                </c:pt>
                <c:pt idx="17694">
                  <c:v>1.761486768723</c:v>
                </c:pt>
                <c:pt idx="17695">
                  <c:v>1.761532068253</c:v>
                </c:pt>
                <c:pt idx="17696">
                  <c:v>1.7615683078769999</c:v>
                </c:pt>
                <c:pt idx="17697">
                  <c:v>1.7616894245150001</c:v>
                </c:pt>
                <c:pt idx="17698">
                  <c:v>1.761910438538</c:v>
                </c:pt>
                <c:pt idx="17699">
                  <c:v>1.762006402016</c:v>
                </c:pt>
                <c:pt idx="17700">
                  <c:v>1.762091755867</c:v>
                </c:pt>
                <c:pt idx="17701">
                  <c:v>1.762142300606</c:v>
                </c:pt>
                <c:pt idx="17702">
                  <c:v>1.7621935606000001</c:v>
                </c:pt>
                <c:pt idx="17703">
                  <c:v>1.7622931003569999</c:v>
                </c:pt>
                <c:pt idx="17704">
                  <c:v>1.7623797655110001</c:v>
                </c:pt>
                <c:pt idx="17705">
                  <c:v>1.762533903122</c:v>
                </c:pt>
                <c:pt idx="17706">
                  <c:v>1.762787818909</c:v>
                </c:pt>
                <c:pt idx="17707">
                  <c:v>1.7631520032879999</c:v>
                </c:pt>
                <c:pt idx="17708">
                  <c:v>1.7634341716769999</c:v>
                </c:pt>
                <c:pt idx="17709">
                  <c:v>1.7636984586719999</c:v>
                </c:pt>
                <c:pt idx="17710">
                  <c:v>1.763787031174</c:v>
                </c:pt>
                <c:pt idx="17711">
                  <c:v>1.7638406753539999</c:v>
                </c:pt>
                <c:pt idx="17712">
                  <c:v>1.76389670372</c:v>
                </c:pt>
                <c:pt idx="17713">
                  <c:v>1.7639425992969999</c:v>
                </c:pt>
                <c:pt idx="17714">
                  <c:v>1.7639890909189999</c:v>
                </c:pt>
                <c:pt idx="17715">
                  <c:v>1.7640504837040001</c:v>
                </c:pt>
                <c:pt idx="17716">
                  <c:v>1.7641116380690001</c:v>
                </c:pt>
                <c:pt idx="17717">
                  <c:v>1.7641736268999999</c:v>
                </c:pt>
                <c:pt idx="17718">
                  <c:v>1.7642153501510001</c:v>
                </c:pt>
                <c:pt idx="17719">
                  <c:v>1.7642694711689999</c:v>
                </c:pt>
                <c:pt idx="17720">
                  <c:v>1.764329314232</c:v>
                </c:pt>
                <c:pt idx="17721">
                  <c:v>1.764387845993</c:v>
                </c:pt>
                <c:pt idx="17722">
                  <c:v>1.7644686698909999</c:v>
                </c:pt>
                <c:pt idx="17723">
                  <c:v>1.7645772695540001</c:v>
                </c:pt>
                <c:pt idx="17724">
                  <c:v>1.7646698951719999</c:v>
                </c:pt>
                <c:pt idx="17725">
                  <c:v>1.764791250229</c:v>
                </c:pt>
                <c:pt idx="17726">
                  <c:v>1.7648966312409999</c:v>
                </c:pt>
                <c:pt idx="17727">
                  <c:v>1.765087604523</c:v>
                </c:pt>
                <c:pt idx="17728">
                  <c:v>1.7652307748789999</c:v>
                </c:pt>
                <c:pt idx="17729">
                  <c:v>1.765380144119</c:v>
                </c:pt>
                <c:pt idx="17730">
                  <c:v>1.765637278557</c:v>
                </c:pt>
                <c:pt idx="17731">
                  <c:v>1.765773057938</c:v>
                </c:pt>
                <c:pt idx="17732">
                  <c:v>1.765836000443</c:v>
                </c:pt>
                <c:pt idx="17733">
                  <c:v>1.765890836716</c:v>
                </c:pt>
                <c:pt idx="17734">
                  <c:v>1.765924930573</c:v>
                </c:pt>
                <c:pt idx="17735">
                  <c:v>1.765972018242</c:v>
                </c:pt>
                <c:pt idx="17736">
                  <c:v>1.7660075426099999</c:v>
                </c:pt>
                <c:pt idx="17737">
                  <c:v>1.766047000885</c:v>
                </c:pt>
                <c:pt idx="17738">
                  <c:v>1.7660948038099999</c:v>
                </c:pt>
                <c:pt idx="17739">
                  <c:v>1.76611161232</c:v>
                </c:pt>
                <c:pt idx="17740">
                  <c:v>1.766164898872</c:v>
                </c:pt>
                <c:pt idx="17741">
                  <c:v>1.7661833763120001</c:v>
                </c:pt>
                <c:pt idx="17742">
                  <c:v>1.7662287950519999</c:v>
                </c:pt>
                <c:pt idx="17743">
                  <c:v>1.7662671804429999</c:v>
                </c:pt>
                <c:pt idx="17744">
                  <c:v>1.7663065195080001</c:v>
                </c:pt>
                <c:pt idx="17745">
                  <c:v>1.7663640975949999</c:v>
                </c:pt>
                <c:pt idx="17746">
                  <c:v>1.7663912773129999</c:v>
                </c:pt>
                <c:pt idx="17747">
                  <c:v>1.766452550888</c:v>
                </c:pt>
                <c:pt idx="17748">
                  <c:v>1.76658821106</c:v>
                </c:pt>
                <c:pt idx="17749">
                  <c:v>1.766770005226</c:v>
                </c:pt>
                <c:pt idx="17750">
                  <c:v>1.766941547394</c:v>
                </c:pt>
                <c:pt idx="17751">
                  <c:v>1.76701104641</c:v>
                </c:pt>
                <c:pt idx="17752">
                  <c:v>1.7671189308170001</c:v>
                </c:pt>
                <c:pt idx="17753">
                  <c:v>1.7671846151349999</c:v>
                </c:pt>
                <c:pt idx="17754">
                  <c:v>1.767291069031</c:v>
                </c:pt>
                <c:pt idx="17755">
                  <c:v>1.767398715019</c:v>
                </c:pt>
                <c:pt idx="17756">
                  <c:v>1.767741084099</c:v>
                </c:pt>
                <c:pt idx="17757">
                  <c:v>1.7678443193440001</c:v>
                </c:pt>
                <c:pt idx="17758">
                  <c:v>1.767919063568</c:v>
                </c:pt>
                <c:pt idx="17759">
                  <c:v>1.7680208683009999</c:v>
                </c:pt>
                <c:pt idx="17760">
                  <c:v>1.7680770158770001</c:v>
                </c:pt>
                <c:pt idx="17761">
                  <c:v>1.7681262493130001</c:v>
                </c:pt>
                <c:pt idx="17762">
                  <c:v>1.768149256706</c:v>
                </c:pt>
                <c:pt idx="17763">
                  <c:v>1.768256545067</c:v>
                </c:pt>
                <c:pt idx="17764">
                  <c:v>1.768342494965</c:v>
                </c:pt>
                <c:pt idx="17765">
                  <c:v>1.7686563730239999</c:v>
                </c:pt>
                <c:pt idx="17766">
                  <c:v>1.7687524557109999</c:v>
                </c:pt>
                <c:pt idx="17767">
                  <c:v>1.7688132524489999</c:v>
                </c:pt>
                <c:pt idx="17768">
                  <c:v>1.7688688039780001</c:v>
                </c:pt>
                <c:pt idx="17769">
                  <c:v>1.7689013481139999</c:v>
                </c:pt>
                <c:pt idx="17770">
                  <c:v>1.7689589262009999</c:v>
                </c:pt>
                <c:pt idx="17771">
                  <c:v>1.768988251686</c:v>
                </c:pt>
                <c:pt idx="17772">
                  <c:v>1.7690372467040001</c:v>
                </c:pt>
                <c:pt idx="17773">
                  <c:v>1.769094228745</c:v>
                </c:pt>
                <c:pt idx="17774">
                  <c:v>1.769126534462</c:v>
                </c:pt>
                <c:pt idx="17775">
                  <c:v>1.769180774689</c:v>
                </c:pt>
                <c:pt idx="17776">
                  <c:v>1.7692054510120001</c:v>
                </c:pt>
                <c:pt idx="17777">
                  <c:v>1.769262909889</c:v>
                </c:pt>
                <c:pt idx="17778">
                  <c:v>1.769295811653</c:v>
                </c:pt>
                <c:pt idx="17779">
                  <c:v>1.769338607788</c:v>
                </c:pt>
                <c:pt idx="17780">
                  <c:v>1.7693911790850001</c:v>
                </c:pt>
                <c:pt idx="17781">
                  <c:v>1.7694165706630001</c:v>
                </c:pt>
                <c:pt idx="17782">
                  <c:v>1.7694706916809999</c:v>
                </c:pt>
                <c:pt idx="17783">
                  <c:v>1.7694976329800001</c:v>
                </c:pt>
                <c:pt idx="17784">
                  <c:v>1.7695534229280001</c:v>
                </c:pt>
                <c:pt idx="17785">
                  <c:v>1.76959836483</c:v>
                </c:pt>
                <c:pt idx="17786">
                  <c:v>1.7696399688719999</c:v>
                </c:pt>
                <c:pt idx="17787">
                  <c:v>1.769695043564</c:v>
                </c:pt>
                <c:pt idx="17788">
                  <c:v>1.7697278261180001</c:v>
                </c:pt>
                <c:pt idx="17789">
                  <c:v>1.7697820663449999</c:v>
                </c:pt>
                <c:pt idx="17790">
                  <c:v>1.7698543071749999</c:v>
                </c:pt>
                <c:pt idx="17791">
                  <c:v>1.769948005676</c:v>
                </c:pt>
                <c:pt idx="17792">
                  <c:v>1.7700364589690001</c:v>
                </c:pt>
                <c:pt idx="17793">
                  <c:v>1.7701324224470001</c:v>
                </c:pt>
                <c:pt idx="17794">
                  <c:v>1.7703200578689999</c:v>
                </c:pt>
                <c:pt idx="17795">
                  <c:v>1.7705143690109999</c:v>
                </c:pt>
                <c:pt idx="17796">
                  <c:v>1.7706615924839999</c:v>
                </c:pt>
                <c:pt idx="17797">
                  <c:v>1.7707592248920001</c:v>
                </c:pt>
                <c:pt idx="17798">
                  <c:v>1.77086353302</c:v>
                </c:pt>
                <c:pt idx="17799">
                  <c:v>1.770990848541</c:v>
                </c:pt>
                <c:pt idx="17800">
                  <c:v>1.7711906433110001</c:v>
                </c:pt>
                <c:pt idx="17801">
                  <c:v>1.771579384804</c:v>
                </c:pt>
                <c:pt idx="17802">
                  <c:v>1.7719217538830001</c:v>
                </c:pt>
                <c:pt idx="17803">
                  <c:v>1.7720158100129999</c:v>
                </c:pt>
                <c:pt idx="17804">
                  <c:v>1.772149801254</c:v>
                </c:pt>
                <c:pt idx="17805">
                  <c:v>1.772314190865</c:v>
                </c:pt>
                <c:pt idx="17806">
                  <c:v>1.7726575136180001</c:v>
                </c:pt>
                <c:pt idx="17807">
                  <c:v>1.7728476524350001</c:v>
                </c:pt>
                <c:pt idx="17808">
                  <c:v>1.7730865478519999</c:v>
                </c:pt>
                <c:pt idx="17809">
                  <c:v>1.7733676433559999</c:v>
                </c:pt>
                <c:pt idx="17810">
                  <c:v>1.773507118225</c:v>
                </c:pt>
                <c:pt idx="17811">
                  <c:v>1.77358341217</c:v>
                </c:pt>
                <c:pt idx="17812">
                  <c:v>1.773640632629</c:v>
                </c:pt>
                <c:pt idx="17813">
                  <c:v>1.7737177610399999</c:v>
                </c:pt>
                <c:pt idx="17814">
                  <c:v>1.773773908615</c:v>
                </c:pt>
                <c:pt idx="17815">
                  <c:v>1.773861169815</c:v>
                </c:pt>
                <c:pt idx="17816">
                  <c:v>1.773918032646</c:v>
                </c:pt>
                <c:pt idx="17817">
                  <c:v>1.7739704847340001</c:v>
                </c:pt>
                <c:pt idx="17818">
                  <c:v>1.774012327194</c:v>
                </c:pt>
                <c:pt idx="17819">
                  <c:v>1.774075746536</c:v>
                </c:pt>
                <c:pt idx="17820">
                  <c:v>1.7741968631739999</c:v>
                </c:pt>
                <c:pt idx="17821">
                  <c:v>1.7744326591490001</c:v>
                </c:pt>
                <c:pt idx="17822">
                  <c:v>1.774546742439</c:v>
                </c:pt>
                <c:pt idx="17823">
                  <c:v>1.7746332883830001</c:v>
                </c:pt>
                <c:pt idx="17824">
                  <c:v>1.774748802185</c:v>
                </c:pt>
                <c:pt idx="17825">
                  <c:v>1.77485704422</c:v>
                </c:pt>
                <c:pt idx="17826">
                  <c:v>1.7752147912980001</c:v>
                </c:pt>
                <c:pt idx="17827">
                  <c:v>1.775310277939</c:v>
                </c:pt>
                <c:pt idx="17828">
                  <c:v>1.7753639221190001</c:v>
                </c:pt>
                <c:pt idx="17829">
                  <c:v>1.7754285335540001</c:v>
                </c:pt>
                <c:pt idx="17830">
                  <c:v>1.77545773983</c:v>
                </c:pt>
                <c:pt idx="17831">
                  <c:v>1.775530934334</c:v>
                </c:pt>
                <c:pt idx="17832">
                  <c:v>1.7758778333659999</c:v>
                </c:pt>
                <c:pt idx="17833">
                  <c:v>1.7759410142900001</c:v>
                </c:pt>
                <c:pt idx="17834">
                  <c:v>1.776130199432</c:v>
                </c:pt>
                <c:pt idx="17835">
                  <c:v>1.776416897774</c:v>
                </c:pt>
                <c:pt idx="17836">
                  <c:v>1.7764899730679999</c:v>
                </c:pt>
                <c:pt idx="17837">
                  <c:v>1.776604533195</c:v>
                </c:pt>
                <c:pt idx="17838">
                  <c:v>1.7766586542130001</c:v>
                </c:pt>
                <c:pt idx="17839">
                  <c:v>1.776689887047</c:v>
                </c:pt>
                <c:pt idx="17840">
                  <c:v>1.7767498493189999</c:v>
                </c:pt>
                <c:pt idx="17841">
                  <c:v>1.776816248894</c:v>
                </c:pt>
                <c:pt idx="17842">
                  <c:v>1.776880502701</c:v>
                </c:pt>
                <c:pt idx="17843">
                  <c:v>1.776932120323</c:v>
                </c:pt>
                <c:pt idx="17844">
                  <c:v>1.7769684791560001</c:v>
                </c:pt>
                <c:pt idx="17845">
                  <c:v>1.7770233154299999</c:v>
                </c:pt>
                <c:pt idx="17846">
                  <c:v>1.77713394165</c:v>
                </c:pt>
                <c:pt idx="17847">
                  <c:v>1.7772150039670001</c:v>
                </c:pt>
                <c:pt idx="17848">
                  <c:v>1.77735877037</c:v>
                </c:pt>
                <c:pt idx="17849">
                  <c:v>1.7774645090100001</c:v>
                </c:pt>
                <c:pt idx="17850">
                  <c:v>1.7775766849520001</c:v>
                </c:pt>
                <c:pt idx="17851">
                  <c:v>1.777670502663</c:v>
                </c:pt>
                <c:pt idx="17852">
                  <c:v>1.777751088142</c:v>
                </c:pt>
                <c:pt idx="17853">
                  <c:v>1.7778341770170001</c:v>
                </c:pt>
                <c:pt idx="17854">
                  <c:v>1.7779425382609999</c:v>
                </c:pt>
                <c:pt idx="17855">
                  <c:v>1.778122186661</c:v>
                </c:pt>
                <c:pt idx="17856">
                  <c:v>1.7783095836639999</c:v>
                </c:pt>
                <c:pt idx="17857">
                  <c:v>1.778446555138</c:v>
                </c:pt>
                <c:pt idx="17858">
                  <c:v>1.778550624847</c:v>
                </c:pt>
                <c:pt idx="17859">
                  <c:v>1.77864086628</c:v>
                </c:pt>
                <c:pt idx="17860">
                  <c:v>1.77870631218</c:v>
                </c:pt>
                <c:pt idx="17861">
                  <c:v>1.7788066864009999</c:v>
                </c:pt>
                <c:pt idx="17862">
                  <c:v>1.7788697481160001</c:v>
                </c:pt>
                <c:pt idx="17863">
                  <c:v>1.778967142105</c:v>
                </c:pt>
                <c:pt idx="17864">
                  <c:v>1.779035449028</c:v>
                </c:pt>
                <c:pt idx="17865">
                  <c:v>1.779121518135</c:v>
                </c:pt>
                <c:pt idx="17866">
                  <c:v>1.7792048454280001</c:v>
                </c:pt>
                <c:pt idx="17867">
                  <c:v>1.779363274574</c:v>
                </c:pt>
                <c:pt idx="17868">
                  <c:v>1.779592394829</c:v>
                </c:pt>
                <c:pt idx="17869">
                  <c:v>1.779649496078</c:v>
                </c:pt>
                <c:pt idx="17870">
                  <c:v>1.7797307968139999</c:v>
                </c:pt>
                <c:pt idx="17871">
                  <c:v>1.779767751694</c:v>
                </c:pt>
                <c:pt idx="17872">
                  <c:v>1.7798285484309999</c:v>
                </c:pt>
                <c:pt idx="17873">
                  <c:v>1.7798545360569999</c:v>
                </c:pt>
                <c:pt idx="17874">
                  <c:v>1.7799079418179999</c:v>
                </c:pt>
                <c:pt idx="17875">
                  <c:v>1.7799372673030001</c:v>
                </c:pt>
                <c:pt idx="17876">
                  <c:v>1.779981255531</c:v>
                </c:pt>
                <c:pt idx="17877">
                  <c:v>1.780020713806</c:v>
                </c:pt>
                <c:pt idx="17878">
                  <c:v>1.7800391912460001</c:v>
                </c:pt>
                <c:pt idx="17879">
                  <c:v>1.7800899744030001</c:v>
                </c:pt>
                <c:pt idx="17880">
                  <c:v>1.780102729797</c:v>
                </c:pt>
                <c:pt idx="17881">
                  <c:v>1.7801526784899999</c:v>
                </c:pt>
                <c:pt idx="17882">
                  <c:v>1.7801839113239999</c:v>
                </c:pt>
                <c:pt idx="17883">
                  <c:v>1.7802321910859999</c:v>
                </c:pt>
                <c:pt idx="17884">
                  <c:v>1.780282258987</c:v>
                </c:pt>
                <c:pt idx="17885">
                  <c:v>1.7803113460540001</c:v>
                </c:pt>
                <c:pt idx="17886">
                  <c:v>1.780374526978</c:v>
                </c:pt>
                <c:pt idx="17887">
                  <c:v>1.7804030179979999</c:v>
                </c:pt>
                <c:pt idx="17888">
                  <c:v>1.7804650068279999</c:v>
                </c:pt>
                <c:pt idx="17889">
                  <c:v>1.780509829521</c:v>
                </c:pt>
                <c:pt idx="17890">
                  <c:v>1.7806355953220001</c:v>
                </c:pt>
                <c:pt idx="17891">
                  <c:v>1.78079855442</c:v>
                </c:pt>
                <c:pt idx="17892">
                  <c:v>1.780924916267</c:v>
                </c:pt>
                <c:pt idx="17893">
                  <c:v>1.780977725983</c:v>
                </c:pt>
                <c:pt idx="17894">
                  <c:v>1.7810376882550001</c:v>
                </c:pt>
                <c:pt idx="17895">
                  <c:v>1.7810679674150001</c:v>
                </c:pt>
                <c:pt idx="17896">
                  <c:v>1.7811332941060001</c:v>
                </c:pt>
                <c:pt idx="17897">
                  <c:v>1.7811669111249999</c:v>
                </c:pt>
                <c:pt idx="17898">
                  <c:v>1.78127014637</c:v>
                </c:pt>
                <c:pt idx="17899">
                  <c:v>1.7813385725019999</c:v>
                </c:pt>
                <c:pt idx="17900">
                  <c:v>1.781423330307</c:v>
                </c:pt>
                <c:pt idx="17901">
                  <c:v>1.781513571739</c:v>
                </c:pt>
                <c:pt idx="17902">
                  <c:v>1.781553506851</c:v>
                </c:pt>
                <c:pt idx="17903">
                  <c:v>1.781620621681</c:v>
                </c:pt>
                <c:pt idx="17904">
                  <c:v>1.781684279442</c:v>
                </c:pt>
                <c:pt idx="17905">
                  <c:v>1.7817224264139999</c:v>
                </c:pt>
                <c:pt idx="17906">
                  <c:v>1.7817858457569999</c:v>
                </c:pt>
                <c:pt idx="17907">
                  <c:v>1.7818214893340001</c:v>
                </c:pt>
                <c:pt idx="17908">
                  <c:v>1.781886339188</c:v>
                </c:pt>
                <c:pt idx="17909">
                  <c:v>1.7820044755940001</c:v>
                </c:pt>
                <c:pt idx="17910">
                  <c:v>1.782277941704</c:v>
                </c:pt>
                <c:pt idx="17911">
                  <c:v>1.7823534011840001</c:v>
                </c:pt>
                <c:pt idx="17912">
                  <c:v>1.7824641466140001</c:v>
                </c:pt>
                <c:pt idx="17913">
                  <c:v>1.782507181168</c:v>
                </c:pt>
                <c:pt idx="17914">
                  <c:v>1.782548308372</c:v>
                </c:pt>
                <c:pt idx="17915">
                  <c:v>1.78265106678</c:v>
                </c:pt>
                <c:pt idx="17916">
                  <c:v>1.782810688019</c:v>
                </c:pt>
                <c:pt idx="17917">
                  <c:v>1.7829630374909999</c:v>
                </c:pt>
                <c:pt idx="17918">
                  <c:v>1.7830717563630001</c:v>
                </c:pt>
                <c:pt idx="17919">
                  <c:v>1.783132433891</c:v>
                </c:pt>
                <c:pt idx="17920">
                  <c:v>1.78317117691</c:v>
                </c:pt>
                <c:pt idx="17921">
                  <c:v>1.7832323312759999</c:v>
                </c:pt>
                <c:pt idx="17922">
                  <c:v>1.783298254013</c:v>
                </c:pt>
                <c:pt idx="17923">
                  <c:v>1.78336083889</c:v>
                </c:pt>
                <c:pt idx="17924">
                  <c:v>1.783410787582</c:v>
                </c:pt>
                <c:pt idx="17925">
                  <c:v>1.7834658622740001</c:v>
                </c:pt>
                <c:pt idx="17926">
                  <c:v>1.783529162407</c:v>
                </c:pt>
                <c:pt idx="17927">
                  <c:v>1.7835905551910001</c:v>
                </c:pt>
                <c:pt idx="17928">
                  <c:v>1.7836472988130001</c:v>
                </c:pt>
                <c:pt idx="17929">
                  <c:v>1.7837163209919999</c:v>
                </c:pt>
                <c:pt idx="17930">
                  <c:v>1.783856987953</c:v>
                </c:pt>
                <c:pt idx="17931">
                  <c:v>1.7839415073389999</c:v>
                </c:pt>
                <c:pt idx="17932">
                  <c:v>1.7840188741680001</c:v>
                </c:pt>
                <c:pt idx="17933">
                  <c:v>1.7841260433199999</c:v>
                </c:pt>
                <c:pt idx="17934">
                  <c:v>1.7842018604280001</c:v>
                </c:pt>
                <c:pt idx="17935">
                  <c:v>1.7843676805499999</c:v>
                </c:pt>
                <c:pt idx="17936">
                  <c:v>1.784617185593</c:v>
                </c:pt>
                <c:pt idx="17937">
                  <c:v>1.784916758537</c:v>
                </c:pt>
                <c:pt idx="17938">
                  <c:v>1.7851454019549999</c:v>
                </c:pt>
                <c:pt idx="17939">
                  <c:v>1.785256505013</c:v>
                </c:pt>
                <c:pt idx="17940">
                  <c:v>1.7853623628619999</c:v>
                </c:pt>
                <c:pt idx="17941">
                  <c:v>1.7854732275009999</c:v>
                </c:pt>
                <c:pt idx="17942">
                  <c:v>1.78557908535</c:v>
                </c:pt>
                <c:pt idx="17943">
                  <c:v>1.78565299511</c:v>
                </c:pt>
                <c:pt idx="17944">
                  <c:v>1.785715341568</c:v>
                </c:pt>
                <c:pt idx="17945">
                  <c:v>1.7857698202129999</c:v>
                </c:pt>
                <c:pt idx="17946">
                  <c:v>1.785827636719</c:v>
                </c:pt>
                <c:pt idx="17947">
                  <c:v>1.785855650902</c:v>
                </c:pt>
                <c:pt idx="17948">
                  <c:v>1.785944700241</c:v>
                </c:pt>
                <c:pt idx="17949">
                  <c:v>1.786036968231</c:v>
                </c:pt>
                <c:pt idx="17950">
                  <c:v>1.7861884832379999</c:v>
                </c:pt>
                <c:pt idx="17951">
                  <c:v>1.7865185737610001</c:v>
                </c:pt>
                <c:pt idx="17952">
                  <c:v>1.786675095558</c:v>
                </c:pt>
                <c:pt idx="17953">
                  <c:v>1.786727190018</c:v>
                </c:pt>
                <c:pt idx="17954">
                  <c:v>1.7868019342420001</c:v>
                </c:pt>
                <c:pt idx="17955">
                  <c:v>1.7869032621380001</c:v>
                </c:pt>
                <c:pt idx="17956">
                  <c:v>1.7872380018230001</c:v>
                </c:pt>
                <c:pt idx="17957">
                  <c:v>1.7873632907870001</c:v>
                </c:pt>
                <c:pt idx="17958">
                  <c:v>1.787433743477</c:v>
                </c:pt>
                <c:pt idx="17959">
                  <c:v>1.7878116369249999</c:v>
                </c:pt>
                <c:pt idx="17960">
                  <c:v>1.787928342819</c:v>
                </c:pt>
                <c:pt idx="17961">
                  <c:v>1.7880749702450001</c:v>
                </c:pt>
                <c:pt idx="17962">
                  <c:v>1.7881855964660001</c:v>
                </c:pt>
                <c:pt idx="17963">
                  <c:v>1.7882990837099999</c:v>
                </c:pt>
                <c:pt idx="17964">
                  <c:v>1.7884466648099999</c:v>
                </c:pt>
                <c:pt idx="17965">
                  <c:v>1.7888180017469999</c:v>
                </c:pt>
                <c:pt idx="17966">
                  <c:v>1.789133191109</c:v>
                </c:pt>
                <c:pt idx="17967">
                  <c:v>1.7894099950789999</c:v>
                </c:pt>
                <c:pt idx="17968">
                  <c:v>1.7895303964610001</c:v>
                </c:pt>
                <c:pt idx="17969">
                  <c:v>1.789633393288</c:v>
                </c:pt>
                <c:pt idx="17970">
                  <c:v>1.789743542671</c:v>
                </c:pt>
                <c:pt idx="17971">
                  <c:v>1.7897968292240001</c:v>
                </c:pt>
                <c:pt idx="17972">
                  <c:v>1.7898284196850001</c:v>
                </c:pt>
                <c:pt idx="17973">
                  <c:v>1.7898870706559999</c:v>
                </c:pt>
                <c:pt idx="17974">
                  <c:v>1.789949178696</c:v>
                </c:pt>
                <c:pt idx="17975">
                  <c:v>1.7900143861769999</c:v>
                </c:pt>
                <c:pt idx="17976">
                  <c:v>1.7900729179379999</c:v>
                </c:pt>
                <c:pt idx="17977">
                  <c:v>1.7901171445849999</c:v>
                </c:pt>
                <c:pt idx="17978">
                  <c:v>1.790174841881</c:v>
                </c:pt>
                <c:pt idx="17979">
                  <c:v>1.790281653404</c:v>
                </c:pt>
                <c:pt idx="17980">
                  <c:v>1.790354967117</c:v>
                </c:pt>
                <c:pt idx="17981">
                  <c:v>1.790492296219</c:v>
                </c:pt>
                <c:pt idx="17982">
                  <c:v>1.790583252907</c:v>
                </c:pt>
                <c:pt idx="17983">
                  <c:v>1.790712356567</c:v>
                </c:pt>
                <c:pt idx="17984">
                  <c:v>1.790957331657</c:v>
                </c:pt>
                <c:pt idx="17985">
                  <c:v>1.7910351753230001</c:v>
                </c:pt>
                <c:pt idx="17986">
                  <c:v>1.791080117226</c:v>
                </c:pt>
                <c:pt idx="17987">
                  <c:v>1.7911291122440001</c:v>
                </c:pt>
                <c:pt idx="17988">
                  <c:v>1.791186451912</c:v>
                </c:pt>
                <c:pt idx="17989">
                  <c:v>1.7912148237229999</c:v>
                </c:pt>
                <c:pt idx="17990">
                  <c:v>1.7912982702260001</c:v>
                </c:pt>
                <c:pt idx="17991">
                  <c:v>1.791357517242</c:v>
                </c:pt>
                <c:pt idx="17992">
                  <c:v>1.791401982307</c:v>
                </c:pt>
                <c:pt idx="17993">
                  <c:v>1.791476011276</c:v>
                </c:pt>
                <c:pt idx="17994">
                  <c:v>1.7916576862339999</c:v>
                </c:pt>
                <c:pt idx="17995">
                  <c:v>1.791943192482</c:v>
                </c:pt>
                <c:pt idx="17996">
                  <c:v>1.7920237779620001</c:v>
                </c:pt>
                <c:pt idx="17997">
                  <c:v>1.792086601257</c:v>
                </c:pt>
                <c:pt idx="17998">
                  <c:v>1.7921743392939999</c:v>
                </c:pt>
                <c:pt idx="17999">
                  <c:v>1.7922430038449999</c:v>
                </c:pt>
                <c:pt idx="18000">
                  <c:v>1.7923371791839999</c:v>
                </c:pt>
                <c:pt idx="18001">
                  <c:v>1.7924270629879999</c:v>
                </c:pt>
                <c:pt idx="18002">
                  <c:v>1.792507648468</c:v>
                </c:pt>
                <c:pt idx="18003">
                  <c:v>1.7926031351089999</c:v>
                </c:pt>
                <c:pt idx="18004">
                  <c:v>1.7926735877990001</c:v>
                </c:pt>
                <c:pt idx="18005">
                  <c:v>1.7928068637850001</c:v>
                </c:pt>
                <c:pt idx="18006">
                  <c:v>1.793008804321</c:v>
                </c:pt>
                <c:pt idx="18007">
                  <c:v>1.7930657863620001</c:v>
                </c:pt>
                <c:pt idx="18008">
                  <c:v>1.793108940125</c:v>
                </c:pt>
                <c:pt idx="18009">
                  <c:v>1.7932037115099999</c:v>
                </c:pt>
                <c:pt idx="18010">
                  <c:v>1.793272256851</c:v>
                </c:pt>
                <c:pt idx="18011">
                  <c:v>1.793345332146</c:v>
                </c:pt>
                <c:pt idx="18012">
                  <c:v>1.7933856248860001</c:v>
                </c:pt>
                <c:pt idx="18013">
                  <c:v>1.7934358119960001</c:v>
                </c:pt>
                <c:pt idx="18014">
                  <c:v>1.79346382618</c:v>
                </c:pt>
                <c:pt idx="18015">
                  <c:v>1.7935167551040001</c:v>
                </c:pt>
                <c:pt idx="18016">
                  <c:v>1.793547511101</c:v>
                </c:pt>
                <c:pt idx="18017">
                  <c:v>1.7935961484909999</c:v>
                </c:pt>
                <c:pt idx="18018">
                  <c:v>1.793644428253</c:v>
                </c:pt>
                <c:pt idx="18019">
                  <c:v>1.793673992157</c:v>
                </c:pt>
                <c:pt idx="18020">
                  <c:v>1.7937312126160001</c:v>
                </c:pt>
                <c:pt idx="18021">
                  <c:v>1.7937575578689999</c:v>
                </c:pt>
                <c:pt idx="18022">
                  <c:v>1.7938113212589999</c:v>
                </c:pt>
                <c:pt idx="18023">
                  <c:v>1.7938464879989999</c:v>
                </c:pt>
                <c:pt idx="18024">
                  <c:v>1.7938942909240001</c:v>
                </c:pt>
                <c:pt idx="18025">
                  <c:v>1.7939504384989999</c:v>
                </c:pt>
                <c:pt idx="18026">
                  <c:v>1.7939884662629999</c:v>
                </c:pt>
                <c:pt idx="18027">
                  <c:v>1.794089078903</c:v>
                </c:pt>
                <c:pt idx="18028">
                  <c:v>1.794307112694</c:v>
                </c:pt>
                <c:pt idx="18029">
                  <c:v>1.79441344738</c:v>
                </c:pt>
                <c:pt idx="18030">
                  <c:v>1.7944939136510001</c:v>
                </c:pt>
                <c:pt idx="18031">
                  <c:v>1.794645786285</c:v>
                </c:pt>
                <c:pt idx="18032">
                  <c:v>1.7949980497360001</c:v>
                </c:pt>
                <c:pt idx="18033">
                  <c:v>1.7950217723849999</c:v>
                </c:pt>
                <c:pt idx="18034">
                  <c:v>1.795084953308</c:v>
                </c:pt>
                <c:pt idx="18035">
                  <c:v>1.795086503029</c:v>
                </c:pt>
                <c:pt idx="18036">
                  <c:v>1.795108437538</c:v>
                </c:pt>
                <c:pt idx="18037">
                  <c:v>1.7951245307920001</c:v>
                </c:pt>
                <c:pt idx="18038">
                  <c:v>1.7951411008830001</c:v>
                </c:pt>
                <c:pt idx="18039">
                  <c:v>1.795180082321</c:v>
                </c:pt>
                <c:pt idx="18040">
                  <c:v>1.795280098915</c:v>
                </c:pt>
                <c:pt idx="18041">
                  <c:v>1.7953618764879999</c:v>
                </c:pt>
                <c:pt idx="18042">
                  <c:v>1.7955212593080001</c:v>
                </c:pt>
                <c:pt idx="18043">
                  <c:v>1.7956782579420001</c:v>
                </c:pt>
                <c:pt idx="18044">
                  <c:v>1.7958527803419999</c:v>
                </c:pt>
                <c:pt idx="18045">
                  <c:v>1.796203494072</c:v>
                </c:pt>
                <c:pt idx="18046">
                  <c:v>1.796322226524</c:v>
                </c:pt>
                <c:pt idx="18047">
                  <c:v>1.7964681386950001</c:v>
                </c:pt>
                <c:pt idx="18048">
                  <c:v>1.796815752983</c:v>
                </c:pt>
                <c:pt idx="18049">
                  <c:v>1.7969450950620001</c:v>
                </c:pt>
                <c:pt idx="18050">
                  <c:v>1.797062158585</c:v>
                </c:pt>
                <c:pt idx="18051">
                  <c:v>1.7974176406860001</c:v>
                </c:pt>
                <c:pt idx="18052">
                  <c:v>1.7974859476089999</c:v>
                </c:pt>
                <c:pt idx="18053">
                  <c:v>1.797590017319</c:v>
                </c:pt>
                <c:pt idx="18054">
                  <c:v>1.7976889610290001</c:v>
                </c:pt>
                <c:pt idx="18055">
                  <c:v>1.797739863396</c:v>
                </c:pt>
                <c:pt idx="18056">
                  <c:v>1.7978039979930001</c:v>
                </c:pt>
                <c:pt idx="18057">
                  <c:v>1.7978706359859999</c:v>
                </c:pt>
                <c:pt idx="18058">
                  <c:v>1.797935843468</c:v>
                </c:pt>
                <c:pt idx="18059">
                  <c:v>1.79798579216</c:v>
                </c:pt>
                <c:pt idx="18060">
                  <c:v>1.79804956913</c:v>
                </c:pt>
                <c:pt idx="18061">
                  <c:v>1.7981202602390001</c:v>
                </c:pt>
                <c:pt idx="18062">
                  <c:v>1.7981905937189999</c:v>
                </c:pt>
                <c:pt idx="18063">
                  <c:v>1.798260211945</c:v>
                </c:pt>
                <c:pt idx="18064">
                  <c:v>1.7983051538470001</c:v>
                </c:pt>
                <c:pt idx="18065">
                  <c:v>1.7983684539789999</c:v>
                </c:pt>
                <c:pt idx="18066">
                  <c:v>1.7984328269959999</c:v>
                </c:pt>
                <c:pt idx="18067">
                  <c:v>1.798494338989</c:v>
                </c:pt>
                <c:pt idx="18068">
                  <c:v>1.798551917076</c:v>
                </c:pt>
                <c:pt idx="18069">
                  <c:v>1.7986401319500001</c:v>
                </c:pt>
                <c:pt idx="18070">
                  <c:v>1.7987762689589999</c:v>
                </c:pt>
                <c:pt idx="18071">
                  <c:v>1.799107909203</c:v>
                </c:pt>
                <c:pt idx="18072">
                  <c:v>1.7992539405820001</c:v>
                </c:pt>
                <c:pt idx="18073">
                  <c:v>1.7993650436399999</c:v>
                </c:pt>
                <c:pt idx="18074">
                  <c:v>1.7994433641430001</c:v>
                </c:pt>
                <c:pt idx="18075">
                  <c:v>1.7995110750200001</c:v>
                </c:pt>
                <c:pt idx="18076">
                  <c:v>1.7996070384980001</c:v>
                </c:pt>
                <c:pt idx="18077">
                  <c:v>1.799638152122</c:v>
                </c:pt>
                <c:pt idx="18078">
                  <c:v>1.7997356653209999</c:v>
                </c:pt>
                <c:pt idx="18079">
                  <c:v>1.7998043298719999</c:v>
                </c:pt>
                <c:pt idx="18080">
                  <c:v>1.7998653650280001</c:v>
                </c:pt>
                <c:pt idx="18081">
                  <c:v>1.799970030785</c:v>
                </c:pt>
                <c:pt idx="18082">
                  <c:v>1.800305366516</c:v>
                </c:pt>
                <c:pt idx="18083">
                  <c:v>1.800448060036</c:v>
                </c:pt>
                <c:pt idx="18084">
                  <c:v>1.800654888153</c:v>
                </c:pt>
                <c:pt idx="18085">
                  <c:v>1.800911188126</c:v>
                </c:pt>
                <c:pt idx="18086">
                  <c:v>1.8009831905360001</c:v>
                </c:pt>
                <c:pt idx="18087">
                  <c:v>1.8010815382000001</c:v>
                </c:pt>
                <c:pt idx="18088">
                  <c:v>1.8013387918470001</c:v>
                </c:pt>
                <c:pt idx="18089">
                  <c:v>1.801686167717</c:v>
                </c:pt>
                <c:pt idx="18090">
                  <c:v>1.8020139932629999</c:v>
                </c:pt>
                <c:pt idx="18091">
                  <c:v>1.802079439163</c:v>
                </c:pt>
                <c:pt idx="18092">
                  <c:v>1.802136063576</c:v>
                </c:pt>
                <c:pt idx="18093">
                  <c:v>1.802171349525</c:v>
                </c:pt>
                <c:pt idx="18094">
                  <c:v>1.8022377490999999</c:v>
                </c:pt>
                <c:pt idx="18095">
                  <c:v>1.8022665977479999</c:v>
                </c:pt>
                <c:pt idx="18096">
                  <c:v>1.802329540253</c:v>
                </c:pt>
                <c:pt idx="18097">
                  <c:v>1.802363872528</c:v>
                </c:pt>
                <c:pt idx="18098">
                  <c:v>1.802425503731</c:v>
                </c:pt>
                <c:pt idx="18099">
                  <c:v>1.80248093605</c:v>
                </c:pt>
                <c:pt idx="18100">
                  <c:v>1.802513718605</c:v>
                </c:pt>
                <c:pt idx="18101">
                  <c:v>1.802579164505</c:v>
                </c:pt>
                <c:pt idx="18102">
                  <c:v>1.8026129007339999</c:v>
                </c:pt>
                <c:pt idx="18103">
                  <c:v>1.8027166128159999</c:v>
                </c:pt>
                <c:pt idx="18104">
                  <c:v>1.8030705451969999</c:v>
                </c:pt>
                <c:pt idx="18105">
                  <c:v>1.8032046556470001</c:v>
                </c:pt>
                <c:pt idx="18106">
                  <c:v>1.803331136703</c:v>
                </c:pt>
                <c:pt idx="18107">
                  <c:v>1.803716301918</c:v>
                </c:pt>
                <c:pt idx="18108">
                  <c:v>1.804112792015</c:v>
                </c:pt>
                <c:pt idx="18109">
                  <c:v>1.804465174675</c:v>
                </c:pt>
                <c:pt idx="18110">
                  <c:v>1.8046391010280001</c:v>
                </c:pt>
                <c:pt idx="18111">
                  <c:v>1.804923772812</c:v>
                </c:pt>
                <c:pt idx="18112">
                  <c:v>1.8050019741059999</c:v>
                </c:pt>
                <c:pt idx="18113">
                  <c:v>1.8050590753560001</c:v>
                </c:pt>
                <c:pt idx="18114">
                  <c:v>1.805121660233</c:v>
                </c:pt>
                <c:pt idx="18115">
                  <c:v>1.8051815032959999</c:v>
                </c:pt>
                <c:pt idx="18116">
                  <c:v>1.8052417039869999</c:v>
                </c:pt>
                <c:pt idx="18117">
                  <c:v>1.805284023285</c:v>
                </c:pt>
                <c:pt idx="18118">
                  <c:v>1.8053454160689999</c:v>
                </c:pt>
                <c:pt idx="18119">
                  <c:v>1.805410265923</c:v>
                </c:pt>
                <c:pt idx="18120">
                  <c:v>1.805474042892</c:v>
                </c:pt>
                <c:pt idx="18121">
                  <c:v>1.805519104004</c:v>
                </c:pt>
                <c:pt idx="18122">
                  <c:v>1.805562973022</c:v>
                </c:pt>
                <c:pt idx="18123">
                  <c:v>1.8056174516679999</c:v>
                </c:pt>
                <c:pt idx="18124">
                  <c:v>1.805721521378</c:v>
                </c:pt>
                <c:pt idx="18125">
                  <c:v>1.8059411048889999</c:v>
                </c:pt>
                <c:pt idx="18126">
                  <c:v>1.8061691522600001</c:v>
                </c:pt>
                <c:pt idx="18127">
                  <c:v>1.806264877319</c:v>
                </c:pt>
                <c:pt idx="18128">
                  <c:v>1.806325674057</c:v>
                </c:pt>
                <c:pt idx="18129">
                  <c:v>1.806430459023</c:v>
                </c:pt>
                <c:pt idx="18130">
                  <c:v>1.8065067529679999</c:v>
                </c:pt>
                <c:pt idx="18131">
                  <c:v>1.806600570679</c:v>
                </c:pt>
                <c:pt idx="18132">
                  <c:v>1.806711435318</c:v>
                </c:pt>
                <c:pt idx="18133">
                  <c:v>1.8070442676539999</c:v>
                </c:pt>
                <c:pt idx="18134">
                  <c:v>1.8071764707569999</c:v>
                </c:pt>
                <c:pt idx="18135">
                  <c:v>1.8073096275330001</c:v>
                </c:pt>
                <c:pt idx="18136">
                  <c:v>1.8074030876160001</c:v>
                </c:pt>
                <c:pt idx="18137">
                  <c:v>1.8074918985370001</c:v>
                </c:pt>
                <c:pt idx="18138">
                  <c:v>1.807521939278</c:v>
                </c:pt>
                <c:pt idx="18139">
                  <c:v>1.8075824975970001</c:v>
                </c:pt>
                <c:pt idx="18140">
                  <c:v>1.807603001595</c:v>
                </c:pt>
                <c:pt idx="18141">
                  <c:v>1.807664990425</c:v>
                </c:pt>
                <c:pt idx="18142">
                  <c:v>1.8076801300050001</c:v>
                </c:pt>
                <c:pt idx="18143">
                  <c:v>1.8077405691149999</c:v>
                </c:pt>
                <c:pt idx="18144">
                  <c:v>1.8077756166459999</c:v>
                </c:pt>
                <c:pt idx="18145">
                  <c:v>1.807811498642</c:v>
                </c:pt>
                <c:pt idx="18146">
                  <c:v>1.807871460915</c:v>
                </c:pt>
                <c:pt idx="18147">
                  <c:v>1.807893633842</c:v>
                </c:pt>
                <c:pt idx="18148">
                  <c:v>1.80795109272</c:v>
                </c:pt>
                <c:pt idx="18149">
                  <c:v>1.807969450951</c:v>
                </c:pt>
                <c:pt idx="18150">
                  <c:v>1.8080254793170001</c:v>
                </c:pt>
                <c:pt idx="18151">
                  <c:v>1.8080500364300001</c:v>
                </c:pt>
                <c:pt idx="18152">
                  <c:v>1.8080919981000001</c:v>
                </c:pt>
                <c:pt idx="18153">
                  <c:v>1.8081487417219999</c:v>
                </c:pt>
                <c:pt idx="18154">
                  <c:v>1.808177947998</c:v>
                </c:pt>
                <c:pt idx="18155">
                  <c:v>1.8082655668259999</c:v>
                </c:pt>
                <c:pt idx="18156">
                  <c:v>1.8083536624909999</c:v>
                </c:pt>
                <c:pt idx="18157">
                  <c:v>1.8084275722500001</c:v>
                </c:pt>
                <c:pt idx="18158">
                  <c:v>1.8085443973540001</c:v>
                </c:pt>
                <c:pt idx="18159">
                  <c:v>1.8086916208270001</c:v>
                </c:pt>
                <c:pt idx="18160">
                  <c:v>1.8090190887449999</c:v>
                </c:pt>
                <c:pt idx="18161">
                  <c:v>1.8091602325439999</c:v>
                </c:pt>
                <c:pt idx="18162">
                  <c:v>1.8092768192290001</c:v>
                </c:pt>
                <c:pt idx="18163">
                  <c:v>1.8093824386599999</c:v>
                </c:pt>
                <c:pt idx="18164">
                  <c:v>1.8094527721410001</c:v>
                </c:pt>
                <c:pt idx="18165">
                  <c:v>1.80956697464</c:v>
                </c:pt>
                <c:pt idx="18166">
                  <c:v>1.809639811516</c:v>
                </c:pt>
                <c:pt idx="18167">
                  <c:v>1.809750556946</c:v>
                </c:pt>
                <c:pt idx="18168">
                  <c:v>1.809836983681</c:v>
                </c:pt>
                <c:pt idx="18169">
                  <c:v>1.809926986694</c:v>
                </c:pt>
                <c:pt idx="18170">
                  <c:v>1.810050725937</c:v>
                </c:pt>
                <c:pt idx="18171">
                  <c:v>1.8104199171069999</c:v>
                </c:pt>
                <c:pt idx="18172">
                  <c:v>1.810621142387</c:v>
                </c:pt>
                <c:pt idx="18173">
                  <c:v>1.810841560364</c:v>
                </c:pt>
                <c:pt idx="18174">
                  <c:v>1.8111002445219999</c:v>
                </c:pt>
                <c:pt idx="18175">
                  <c:v>1.8112169504169999</c:v>
                </c:pt>
                <c:pt idx="18176">
                  <c:v>1.8113269805909999</c:v>
                </c:pt>
                <c:pt idx="18177">
                  <c:v>1.8114007711410001</c:v>
                </c:pt>
                <c:pt idx="18178">
                  <c:v>1.811503410339</c:v>
                </c:pt>
                <c:pt idx="18179">
                  <c:v>1.811575770378</c:v>
                </c:pt>
                <c:pt idx="18180">
                  <c:v>1.811849474907</c:v>
                </c:pt>
                <c:pt idx="18181">
                  <c:v>1.8120939731600001</c:v>
                </c:pt>
                <c:pt idx="18182">
                  <c:v>1.812255740166</c:v>
                </c:pt>
                <c:pt idx="18183">
                  <c:v>1.8123184442519999</c:v>
                </c:pt>
                <c:pt idx="18184">
                  <c:v>1.81241953373</c:v>
                </c:pt>
                <c:pt idx="18185">
                  <c:v>1.812465071678</c:v>
                </c:pt>
                <c:pt idx="18186">
                  <c:v>1.8125327825549999</c:v>
                </c:pt>
                <c:pt idx="18187">
                  <c:v>1.8125690221790001</c:v>
                </c:pt>
                <c:pt idx="18188">
                  <c:v>1.8126460313799999</c:v>
                </c:pt>
                <c:pt idx="18189">
                  <c:v>1.8128733634950001</c:v>
                </c:pt>
                <c:pt idx="18190">
                  <c:v>1.812981128693</c:v>
                </c:pt>
                <c:pt idx="18191">
                  <c:v>1.813055515289</c:v>
                </c:pt>
                <c:pt idx="18192">
                  <c:v>1.8131954669949999</c:v>
                </c:pt>
                <c:pt idx="18193">
                  <c:v>1.8132659196850001</c:v>
                </c:pt>
                <c:pt idx="18194">
                  <c:v>1.813377976418</c:v>
                </c:pt>
                <c:pt idx="18195">
                  <c:v>1.8134839534760001</c:v>
                </c:pt>
                <c:pt idx="18196">
                  <c:v>1.8135240077970001</c:v>
                </c:pt>
                <c:pt idx="18197">
                  <c:v>1.8135895729060001</c:v>
                </c:pt>
                <c:pt idx="18198">
                  <c:v>1.8136532306669999</c:v>
                </c:pt>
                <c:pt idx="18199">
                  <c:v>1.813720583916</c:v>
                </c:pt>
                <c:pt idx="18200">
                  <c:v>1.8137615919109999</c:v>
                </c:pt>
                <c:pt idx="18201">
                  <c:v>1.813812017441</c:v>
                </c:pt>
                <c:pt idx="18202">
                  <c:v>1.8138756752009999</c:v>
                </c:pt>
                <c:pt idx="18203">
                  <c:v>1.813936710358</c:v>
                </c:pt>
                <c:pt idx="18204">
                  <c:v>1.8139926195139999</c:v>
                </c:pt>
                <c:pt idx="18205">
                  <c:v>1.81401693821</c:v>
                </c:pt>
                <c:pt idx="18206">
                  <c:v>1.81412935257</c:v>
                </c:pt>
                <c:pt idx="18207">
                  <c:v>1.814222335815</c:v>
                </c:pt>
                <c:pt idx="18208">
                  <c:v>1.814304709435</c:v>
                </c:pt>
                <c:pt idx="18209">
                  <c:v>1.8144100904460001</c:v>
                </c:pt>
                <c:pt idx="18210">
                  <c:v>1.8145207166670001</c:v>
                </c:pt>
                <c:pt idx="18211">
                  <c:v>1.8148771524430001</c:v>
                </c:pt>
                <c:pt idx="18212">
                  <c:v>1.8152033090590001</c:v>
                </c:pt>
                <c:pt idx="18213">
                  <c:v>1.8155026435849999</c:v>
                </c:pt>
                <c:pt idx="18214">
                  <c:v>1.8156679868700001</c:v>
                </c:pt>
                <c:pt idx="18215">
                  <c:v>1.815963149071</c:v>
                </c:pt>
                <c:pt idx="18216">
                  <c:v>1.8160964250560001</c:v>
                </c:pt>
                <c:pt idx="18217">
                  <c:v>1.816237807274</c:v>
                </c:pt>
                <c:pt idx="18218">
                  <c:v>1.816462039948</c:v>
                </c:pt>
                <c:pt idx="18219">
                  <c:v>1.8165756464</c:v>
                </c:pt>
                <c:pt idx="18220">
                  <c:v>1.8167196512220001</c:v>
                </c:pt>
                <c:pt idx="18221">
                  <c:v>1.8167903423309999</c:v>
                </c:pt>
                <c:pt idx="18222">
                  <c:v>1.816903233528</c:v>
                </c:pt>
                <c:pt idx="18223">
                  <c:v>1.817041277885</c:v>
                </c:pt>
                <c:pt idx="18224">
                  <c:v>1.817168951035</c:v>
                </c:pt>
                <c:pt idx="18225">
                  <c:v>1.817252874374</c:v>
                </c:pt>
                <c:pt idx="18226">
                  <c:v>1.8173197507859999</c:v>
                </c:pt>
                <c:pt idx="18227">
                  <c:v>1.817423820496</c:v>
                </c:pt>
                <c:pt idx="18228">
                  <c:v>1.81749522686</c:v>
                </c:pt>
                <c:pt idx="18229">
                  <c:v>1.81755900383</c:v>
                </c:pt>
                <c:pt idx="18230">
                  <c:v>1.8177014589310001</c:v>
                </c:pt>
                <c:pt idx="18231">
                  <c:v>1.8180143833160001</c:v>
                </c:pt>
                <c:pt idx="18232">
                  <c:v>1.8181244134900001</c:v>
                </c:pt>
                <c:pt idx="18233">
                  <c:v>1.8181481361389999</c:v>
                </c:pt>
                <c:pt idx="18234">
                  <c:v>1.818219900131</c:v>
                </c:pt>
                <c:pt idx="18235">
                  <c:v>1.818255543709</c:v>
                </c:pt>
                <c:pt idx="18236">
                  <c:v>1.818359375</c:v>
                </c:pt>
                <c:pt idx="18237">
                  <c:v>1.818510055542</c:v>
                </c:pt>
                <c:pt idx="18238">
                  <c:v>1.818648695946</c:v>
                </c:pt>
                <c:pt idx="18239">
                  <c:v>1.8187251091000001</c:v>
                </c:pt>
                <c:pt idx="18240">
                  <c:v>1.818886876106</c:v>
                </c:pt>
                <c:pt idx="18241">
                  <c:v>1.819214701653</c:v>
                </c:pt>
                <c:pt idx="18242">
                  <c:v>1.8193634748459999</c:v>
                </c:pt>
                <c:pt idx="18243">
                  <c:v>1.8194509744639999</c:v>
                </c:pt>
                <c:pt idx="18244">
                  <c:v>1.8194932937620001</c:v>
                </c:pt>
                <c:pt idx="18245">
                  <c:v>1.8195545673369999</c:v>
                </c:pt>
                <c:pt idx="18246">
                  <c:v>1.819617509842</c:v>
                </c:pt>
                <c:pt idx="18247">
                  <c:v>1.8196787834170001</c:v>
                </c:pt>
                <c:pt idx="18248">
                  <c:v>1.8197162151340001</c:v>
                </c:pt>
                <c:pt idx="18249">
                  <c:v>1.819772958755</c:v>
                </c:pt>
                <c:pt idx="18250">
                  <c:v>1.8198282718659999</c:v>
                </c:pt>
                <c:pt idx="18251">
                  <c:v>1.8199318647380001</c:v>
                </c:pt>
                <c:pt idx="18252">
                  <c:v>1.8200087547299999</c:v>
                </c:pt>
                <c:pt idx="18253">
                  <c:v>1.8201342821119999</c:v>
                </c:pt>
                <c:pt idx="18254">
                  <c:v>1.820347309113</c:v>
                </c:pt>
                <c:pt idx="18255">
                  <c:v>1.8204437494279999</c:v>
                </c:pt>
                <c:pt idx="18256">
                  <c:v>1.820512294769</c:v>
                </c:pt>
                <c:pt idx="18257">
                  <c:v>1.820618510246</c:v>
                </c:pt>
                <c:pt idx="18258">
                  <c:v>1.8206754922870001</c:v>
                </c:pt>
                <c:pt idx="18259">
                  <c:v>1.820723176003</c:v>
                </c:pt>
                <c:pt idx="18260">
                  <c:v>1.820754766464</c:v>
                </c:pt>
                <c:pt idx="18261">
                  <c:v>1.820813775063</c:v>
                </c:pt>
                <c:pt idx="18262">
                  <c:v>1.820924520493</c:v>
                </c:pt>
                <c:pt idx="18263">
                  <c:v>1.8209965229030001</c:v>
                </c:pt>
                <c:pt idx="18264">
                  <c:v>1.821099877357</c:v>
                </c:pt>
                <c:pt idx="18265">
                  <c:v>1.821172952652</c:v>
                </c:pt>
                <c:pt idx="18266">
                  <c:v>1.821220159531</c:v>
                </c:pt>
                <c:pt idx="18267">
                  <c:v>1.8213208913800001</c:v>
                </c:pt>
                <c:pt idx="18268">
                  <c:v>1.8213862180710001</c:v>
                </c:pt>
                <c:pt idx="18269">
                  <c:v>1.821489572525</c:v>
                </c:pt>
                <c:pt idx="18270">
                  <c:v>1.821588158607</c:v>
                </c:pt>
                <c:pt idx="18271">
                  <c:v>1.821874856949</c:v>
                </c:pt>
                <c:pt idx="18272">
                  <c:v>1.8220552206039999</c:v>
                </c:pt>
                <c:pt idx="18273">
                  <c:v>1.8221458196639999</c:v>
                </c:pt>
                <c:pt idx="18274">
                  <c:v>1.8222832679750001</c:v>
                </c:pt>
                <c:pt idx="18275">
                  <c:v>1.822590708733</c:v>
                </c:pt>
                <c:pt idx="18276">
                  <c:v>1.8226618766780001</c:v>
                </c:pt>
                <c:pt idx="18277">
                  <c:v>1.8227598667139999</c:v>
                </c:pt>
                <c:pt idx="18278">
                  <c:v>1.8228085041049999</c:v>
                </c:pt>
                <c:pt idx="18279">
                  <c:v>1.8228633403779999</c:v>
                </c:pt>
                <c:pt idx="18280">
                  <c:v>1.8228735923770001</c:v>
                </c:pt>
                <c:pt idx="18281">
                  <c:v>1.8229225873949999</c:v>
                </c:pt>
                <c:pt idx="18282">
                  <c:v>1.822934150696</c:v>
                </c:pt>
                <c:pt idx="18283">
                  <c:v>1.8229897022249999</c:v>
                </c:pt>
                <c:pt idx="18284">
                  <c:v>1.823013782501</c:v>
                </c:pt>
                <c:pt idx="18285">
                  <c:v>1.8230577707290001</c:v>
                </c:pt>
                <c:pt idx="18286">
                  <c:v>1.823114156723</c:v>
                </c:pt>
                <c:pt idx="18287">
                  <c:v>1.8231357336039999</c:v>
                </c:pt>
                <c:pt idx="18288">
                  <c:v>1.823159456253</c:v>
                </c:pt>
                <c:pt idx="18289">
                  <c:v>1.82319521904</c:v>
                </c:pt>
                <c:pt idx="18290">
                  <c:v>1.8232243061069999</c:v>
                </c:pt>
                <c:pt idx="18291">
                  <c:v>1.823278903961</c:v>
                </c:pt>
                <c:pt idx="18292">
                  <c:v>1.8232922554019999</c:v>
                </c:pt>
                <c:pt idx="18293">
                  <c:v>1.8233516216279999</c:v>
                </c:pt>
                <c:pt idx="18294">
                  <c:v>1.823370337486</c:v>
                </c:pt>
                <c:pt idx="18295">
                  <c:v>1.8234326839449999</c:v>
                </c:pt>
                <c:pt idx="18296">
                  <c:v>1.8234674930570001</c:v>
                </c:pt>
                <c:pt idx="18297">
                  <c:v>1.823504686356</c:v>
                </c:pt>
                <c:pt idx="18298">
                  <c:v>1.8235694170000001</c:v>
                </c:pt>
                <c:pt idx="18299">
                  <c:v>1.823587656021</c:v>
                </c:pt>
                <c:pt idx="18300">
                  <c:v>1.8236522674560001</c:v>
                </c:pt>
                <c:pt idx="18301">
                  <c:v>1.8236751556399999</c:v>
                </c:pt>
                <c:pt idx="18302">
                  <c:v>1.823787927628</c:v>
                </c:pt>
                <c:pt idx="18303">
                  <c:v>1.8238999843599999</c:v>
                </c:pt>
                <c:pt idx="18304">
                  <c:v>1.8240584135060001</c:v>
                </c:pt>
                <c:pt idx="18305">
                  <c:v>1.824169874191</c:v>
                </c:pt>
                <c:pt idx="18306">
                  <c:v>1.8245334625239999</c:v>
                </c:pt>
                <c:pt idx="18307">
                  <c:v>1.824649453163</c:v>
                </c:pt>
                <c:pt idx="18308">
                  <c:v>1.82476401329</c:v>
                </c:pt>
                <c:pt idx="18309">
                  <c:v>1.8249177932739999</c:v>
                </c:pt>
                <c:pt idx="18310">
                  <c:v>1.8250353336330001</c:v>
                </c:pt>
                <c:pt idx="18311">
                  <c:v>1.825172781944</c:v>
                </c:pt>
                <c:pt idx="18312">
                  <c:v>1.8252673149109999</c:v>
                </c:pt>
                <c:pt idx="18313">
                  <c:v>1.8253206014629999</c:v>
                </c:pt>
                <c:pt idx="18314">
                  <c:v>1.8253945112229999</c:v>
                </c:pt>
                <c:pt idx="18315">
                  <c:v>1.825508117676</c:v>
                </c:pt>
                <c:pt idx="18316">
                  <c:v>1.8256145715709999</c:v>
                </c:pt>
                <c:pt idx="18317">
                  <c:v>1.825696587563</c:v>
                </c:pt>
                <c:pt idx="18318">
                  <c:v>1.825856089592</c:v>
                </c:pt>
                <c:pt idx="18319">
                  <c:v>1.8261089324949999</c:v>
                </c:pt>
                <c:pt idx="18320">
                  <c:v>1.8261793851849999</c:v>
                </c:pt>
                <c:pt idx="18321">
                  <c:v>1.8262621164320001</c:v>
                </c:pt>
                <c:pt idx="18322">
                  <c:v>1.826395153999</c:v>
                </c:pt>
                <c:pt idx="18323">
                  <c:v>1.8266447782519999</c:v>
                </c:pt>
                <c:pt idx="18324">
                  <c:v>1.8270119428630001</c:v>
                </c:pt>
                <c:pt idx="18325">
                  <c:v>1.827323675156</c:v>
                </c:pt>
                <c:pt idx="18326">
                  <c:v>1.827583670616</c:v>
                </c:pt>
                <c:pt idx="18327">
                  <c:v>1.8276613950730001</c:v>
                </c:pt>
                <c:pt idx="18328">
                  <c:v>1.827734231949</c:v>
                </c:pt>
                <c:pt idx="18329">
                  <c:v>1.827844023705</c:v>
                </c:pt>
                <c:pt idx="18330">
                  <c:v>1.8279415369030001</c:v>
                </c:pt>
                <c:pt idx="18331">
                  <c:v>1.8280068635940001</c:v>
                </c:pt>
                <c:pt idx="18332">
                  <c:v>1.8281061649320001</c:v>
                </c:pt>
                <c:pt idx="18333">
                  <c:v>1.8281378746029999</c:v>
                </c:pt>
                <c:pt idx="18334">
                  <c:v>1.828209400177</c:v>
                </c:pt>
                <c:pt idx="18335">
                  <c:v>1.828283548355</c:v>
                </c:pt>
                <c:pt idx="18336">
                  <c:v>1.8285434246059999</c:v>
                </c:pt>
                <c:pt idx="18337">
                  <c:v>1.8286012411120001</c:v>
                </c:pt>
                <c:pt idx="18338">
                  <c:v>1.828711032867</c:v>
                </c:pt>
                <c:pt idx="18339">
                  <c:v>1.828833222389</c:v>
                </c:pt>
                <c:pt idx="18340">
                  <c:v>1.8291977643970001</c:v>
                </c:pt>
                <c:pt idx="18341">
                  <c:v>1.8293513059619999</c:v>
                </c:pt>
                <c:pt idx="18342">
                  <c:v>1.8294148445130001</c:v>
                </c:pt>
                <c:pt idx="18343">
                  <c:v>1.8295124769210001</c:v>
                </c:pt>
                <c:pt idx="18344">
                  <c:v>1.8296144008640001</c:v>
                </c:pt>
                <c:pt idx="18345">
                  <c:v>1.8296993970869999</c:v>
                </c:pt>
                <c:pt idx="18346">
                  <c:v>1.8297621011730001</c:v>
                </c:pt>
                <c:pt idx="18347">
                  <c:v>1.8298231363299999</c:v>
                </c:pt>
                <c:pt idx="18348">
                  <c:v>1.829861044884</c:v>
                </c:pt>
                <c:pt idx="18349">
                  <c:v>1.829907178879</c:v>
                </c:pt>
                <c:pt idx="18350">
                  <c:v>1.8299645185469999</c:v>
                </c:pt>
                <c:pt idx="18351">
                  <c:v>1.830071926117</c:v>
                </c:pt>
                <c:pt idx="18352">
                  <c:v>1.830139040947</c:v>
                </c:pt>
                <c:pt idx="18353">
                  <c:v>1.8304841518399999</c:v>
                </c:pt>
                <c:pt idx="18354">
                  <c:v>1.83055305481</c:v>
                </c:pt>
                <c:pt idx="18355">
                  <c:v>1.83065533638</c:v>
                </c:pt>
                <c:pt idx="18356">
                  <c:v>1.8307150602340001</c:v>
                </c:pt>
                <c:pt idx="18357">
                  <c:v>1.83079636097</c:v>
                </c:pt>
                <c:pt idx="18358">
                  <c:v>1.8309206962589999</c:v>
                </c:pt>
                <c:pt idx="18359">
                  <c:v>1.830950140953</c:v>
                </c:pt>
                <c:pt idx="18360">
                  <c:v>1.83103454113</c:v>
                </c:pt>
                <c:pt idx="18361">
                  <c:v>1.8311151266100001</c:v>
                </c:pt>
                <c:pt idx="18362">
                  <c:v>1.831449508667</c:v>
                </c:pt>
                <c:pt idx="18363">
                  <c:v>1.831773161888</c:v>
                </c:pt>
                <c:pt idx="18364">
                  <c:v>1.8319331407549999</c:v>
                </c:pt>
                <c:pt idx="18365">
                  <c:v>1.8320527076719999</c:v>
                </c:pt>
                <c:pt idx="18366">
                  <c:v>1.8321405649189999</c:v>
                </c:pt>
                <c:pt idx="18367">
                  <c:v>1.8322415351870001</c:v>
                </c:pt>
                <c:pt idx="18368">
                  <c:v>1.8322986364360001</c:v>
                </c:pt>
                <c:pt idx="18369">
                  <c:v>1.832337021828</c:v>
                </c:pt>
                <c:pt idx="18370">
                  <c:v>1.832399964333</c:v>
                </c:pt>
                <c:pt idx="18371">
                  <c:v>1.832423567772</c:v>
                </c:pt>
                <c:pt idx="18372">
                  <c:v>1.8324817419049999</c:v>
                </c:pt>
                <c:pt idx="18373">
                  <c:v>1.832511663437</c:v>
                </c:pt>
                <c:pt idx="18374">
                  <c:v>1.832562208176</c:v>
                </c:pt>
                <c:pt idx="18375">
                  <c:v>1.8326165676120001</c:v>
                </c:pt>
                <c:pt idx="18376">
                  <c:v>1.8326469659810001</c:v>
                </c:pt>
                <c:pt idx="18377">
                  <c:v>1.832707643509</c:v>
                </c:pt>
                <c:pt idx="18378">
                  <c:v>1.8327292203900001</c:v>
                </c:pt>
                <c:pt idx="18379">
                  <c:v>1.83278799057</c:v>
                </c:pt>
                <c:pt idx="18380">
                  <c:v>1.832820534706</c:v>
                </c:pt>
                <c:pt idx="18381">
                  <c:v>1.8330676555630001</c:v>
                </c:pt>
                <c:pt idx="18382">
                  <c:v>1.8331233263019999</c:v>
                </c:pt>
                <c:pt idx="18383">
                  <c:v>1.833159685135</c:v>
                </c:pt>
                <c:pt idx="18384">
                  <c:v>1.8331974744799999</c:v>
                </c:pt>
                <c:pt idx="18385">
                  <c:v>1.8332600593570001</c:v>
                </c:pt>
                <c:pt idx="18386">
                  <c:v>1.8333230018619999</c:v>
                </c:pt>
                <c:pt idx="18387">
                  <c:v>1.833386898041</c:v>
                </c:pt>
                <c:pt idx="18388">
                  <c:v>1.833416819572</c:v>
                </c:pt>
                <c:pt idx="18389">
                  <c:v>1.833533406258</c:v>
                </c:pt>
                <c:pt idx="18390">
                  <c:v>1.833644270897</c:v>
                </c:pt>
                <c:pt idx="18391">
                  <c:v>1.833721995354</c:v>
                </c:pt>
                <c:pt idx="18392">
                  <c:v>1.833997607231</c:v>
                </c:pt>
                <c:pt idx="18393">
                  <c:v>1.834327936172</c:v>
                </c:pt>
                <c:pt idx="18394">
                  <c:v>1.8345352411269999</c:v>
                </c:pt>
                <c:pt idx="18395">
                  <c:v>1.834647297859</c:v>
                </c:pt>
                <c:pt idx="18396">
                  <c:v>1.8347580432890001</c:v>
                </c:pt>
                <c:pt idx="18397">
                  <c:v>1.8349183797840001</c:v>
                </c:pt>
                <c:pt idx="18398">
                  <c:v>1.83498108387</c:v>
                </c:pt>
                <c:pt idx="18399">
                  <c:v>1.8350417613979999</c:v>
                </c:pt>
                <c:pt idx="18400">
                  <c:v>1.835109829903</c:v>
                </c:pt>
                <c:pt idx="18401">
                  <c:v>1.8351653814319999</c:v>
                </c:pt>
                <c:pt idx="18402">
                  <c:v>1.8351932764050001</c:v>
                </c:pt>
                <c:pt idx="18403">
                  <c:v>1.8352630138399999</c:v>
                </c:pt>
                <c:pt idx="18404">
                  <c:v>1.835336685181</c:v>
                </c:pt>
                <c:pt idx="18405">
                  <c:v>1.8354105949399999</c:v>
                </c:pt>
                <c:pt idx="18406">
                  <c:v>1.8354542255399999</c:v>
                </c:pt>
                <c:pt idx="18407">
                  <c:v>1.8355121612550001</c:v>
                </c:pt>
                <c:pt idx="18408">
                  <c:v>1.8355891704559999</c:v>
                </c:pt>
                <c:pt idx="18409">
                  <c:v>1.8356649875640001</c:v>
                </c:pt>
                <c:pt idx="18410">
                  <c:v>1.835729122162</c:v>
                </c:pt>
                <c:pt idx="18411">
                  <c:v>1.835759758949</c:v>
                </c:pt>
                <c:pt idx="18412">
                  <c:v>1.835829019547</c:v>
                </c:pt>
                <c:pt idx="18413">
                  <c:v>1.8358978033069999</c:v>
                </c:pt>
                <c:pt idx="18414">
                  <c:v>1.8359622955320001</c:v>
                </c:pt>
                <c:pt idx="18415">
                  <c:v>1.835994362831</c:v>
                </c:pt>
                <c:pt idx="18416">
                  <c:v>1.8360974788669999</c:v>
                </c:pt>
                <c:pt idx="18417">
                  <c:v>1.836205244064</c:v>
                </c:pt>
                <c:pt idx="18418">
                  <c:v>1.836268901825</c:v>
                </c:pt>
                <c:pt idx="18419">
                  <c:v>1.8363939523699999</c:v>
                </c:pt>
                <c:pt idx="18420">
                  <c:v>1.8365254402160001</c:v>
                </c:pt>
                <c:pt idx="18421">
                  <c:v>1.836702942848</c:v>
                </c:pt>
                <c:pt idx="18422">
                  <c:v>1.8369624614719999</c:v>
                </c:pt>
                <c:pt idx="18423">
                  <c:v>1.83715736866</c:v>
                </c:pt>
                <c:pt idx="18424">
                  <c:v>1.8372805118560001</c:v>
                </c:pt>
                <c:pt idx="18425">
                  <c:v>1.8373293876650001</c:v>
                </c:pt>
                <c:pt idx="18426">
                  <c:v>1.8373994827269999</c:v>
                </c:pt>
                <c:pt idx="18427">
                  <c:v>1.8374506235120001</c:v>
                </c:pt>
                <c:pt idx="18428">
                  <c:v>1.837546110153</c:v>
                </c:pt>
                <c:pt idx="18429">
                  <c:v>1.8377583026890001</c:v>
                </c:pt>
                <c:pt idx="18430">
                  <c:v>1.8378589153289999</c:v>
                </c:pt>
                <c:pt idx="18431">
                  <c:v>1.8379467725750001</c:v>
                </c:pt>
                <c:pt idx="18432">
                  <c:v>1.838002920151</c:v>
                </c:pt>
                <c:pt idx="18433">
                  <c:v>1.8380986452100001</c:v>
                </c:pt>
                <c:pt idx="18434">
                  <c:v>1.8381247520449999</c:v>
                </c:pt>
                <c:pt idx="18435">
                  <c:v>1.83819425106</c:v>
                </c:pt>
                <c:pt idx="18436">
                  <c:v>1.838210582733</c:v>
                </c:pt>
                <c:pt idx="18437">
                  <c:v>1.838272571564</c:v>
                </c:pt>
                <c:pt idx="18438">
                  <c:v>1.8382966518399999</c:v>
                </c:pt>
                <c:pt idx="18439">
                  <c:v>1.838352680206</c:v>
                </c:pt>
                <c:pt idx="18440">
                  <c:v>1.8384009599690001</c:v>
                </c:pt>
                <c:pt idx="18441">
                  <c:v>1.838436365128</c:v>
                </c:pt>
                <c:pt idx="18442">
                  <c:v>1.838505148888</c:v>
                </c:pt>
                <c:pt idx="18443">
                  <c:v>1.838529586792</c:v>
                </c:pt>
                <c:pt idx="18444">
                  <c:v>1.8386281728739999</c:v>
                </c:pt>
                <c:pt idx="18445">
                  <c:v>1.838753819466</c:v>
                </c:pt>
                <c:pt idx="18446">
                  <c:v>1.838972568512</c:v>
                </c:pt>
                <c:pt idx="18447">
                  <c:v>1.8390811681749999</c:v>
                </c:pt>
                <c:pt idx="18448">
                  <c:v>1.839173197746</c:v>
                </c:pt>
                <c:pt idx="18449">
                  <c:v>1.8392626047130001</c:v>
                </c:pt>
                <c:pt idx="18450">
                  <c:v>1.8393124341960001</c:v>
                </c:pt>
                <c:pt idx="18451">
                  <c:v>1.8393745422359999</c:v>
                </c:pt>
                <c:pt idx="18452">
                  <c:v>1.8394404649730001</c:v>
                </c:pt>
                <c:pt idx="18453">
                  <c:v>1.839480400085</c:v>
                </c:pt>
                <c:pt idx="18454">
                  <c:v>1.8395460844039999</c:v>
                </c:pt>
                <c:pt idx="18455">
                  <c:v>1.8395719528200001</c:v>
                </c:pt>
                <c:pt idx="18456">
                  <c:v>1.8396766185760001</c:v>
                </c:pt>
                <c:pt idx="18457">
                  <c:v>1.8397437334060001</c:v>
                </c:pt>
                <c:pt idx="18458">
                  <c:v>1.8398685455320001</c:v>
                </c:pt>
                <c:pt idx="18459">
                  <c:v>1.8401710987090001</c:v>
                </c:pt>
                <c:pt idx="18460">
                  <c:v>1.84027826786</c:v>
                </c:pt>
                <c:pt idx="18461">
                  <c:v>1.840339779854</c:v>
                </c:pt>
                <c:pt idx="18462">
                  <c:v>1.8403985500340001</c:v>
                </c:pt>
                <c:pt idx="18463">
                  <c:v>1.8404276370999999</c:v>
                </c:pt>
                <c:pt idx="18464">
                  <c:v>1.840488910675</c:v>
                </c:pt>
                <c:pt idx="18465">
                  <c:v>1.8405513763429999</c:v>
                </c:pt>
                <c:pt idx="18466">
                  <c:v>1.840615153313</c:v>
                </c:pt>
                <c:pt idx="18467">
                  <c:v>1.840665102005</c:v>
                </c:pt>
                <c:pt idx="18468">
                  <c:v>1.840708017349</c:v>
                </c:pt>
                <c:pt idx="18469">
                  <c:v>1.840828299522</c:v>
                </c:pt>
                <c:pt idx="18470">
                  <c:v>1.84091603756</c:v>
                </c:pt>
                <c:pt idx="18471">
                  <c:v>1.8410158157350001</c:v>
                </c:pt>
                <c:pt idx="18472">
                  <c:v>1.8411201238629999</c:v>
                </c:pt>
                <c:pt idx="18473">
                  <c:v>1.841231822968</c:v>
                </c:pt>
                <c:pt idx="18474">
                  <c:v>1.841318249702</c:v>
                </c:pt>
                <c:pt idx="18475">
                  <c:v>1.8414382934569999</c:v>
                </c:pt>
                <c:pt idx="18476">
                  <c:v>1.8415476083760001</c:v>
                </c:pt>
                <c:pt idx="18477">
                  <c:v>1.841687917709</c:v>
                </c:pt>
                <c:pt idx="18478">
                  <c:v>1.84179353714</c:v>
                </c:pt>
                <c:pt idx="18479">
                  <c:v>1.842032432556</c:v>
                </c:pt>
                <c:pt idx="18480">
                  <c:v>1.8413343429569999</c:v>
                </c:pt>
                <c:pt idx="18481">
                  <c:v>1.8393496274950001</c:v>
                </c:pt>
                <c:pt idx="18482">
                  <c:v>1.839288473129</c:v>
                </c:pt>
                <c:pt idx="18483">
                  <c:v>1.8392840623860001</c:v>
                </c:pt>
                <c:pt idx="18484">
                  <c:v>1.8393107652659999</c:v>
                </c:pt>
                <c:pt idx="18485">
                  <c:v>1.8392667770390001</c:v>
                </c:pt>
                <c:pt idx="18486">
                  <c:v>1.839289903641</c:v>
                </c:pt>
                <c:pt idx="18487">
                  <c:v>1.8392825126650001</c:v>
                </c:pt>
                <c:pt idx="18488">
                  <c:v>1.8393115997309999</c:v>
                </c:pt>
                <c:pt idx="18489">
                  <c:v>1.839309215546</c:v>
                </c:pt>
                <c:pt idx="18490">
                  <c:v>1.839303970337</c:v>
                </c:pt>
                <c:pt idx="18491">
                  <c:v>1.839312672615</c:v>
                </c:pt>
                <c:pt idx="18492">
                  <c:v>1.839335203171</c:v>
                </c:pt>
                <c:pt idx="18493">
                  <c:v>1.839353680611</c:v>
                </c:pt>
                <c:pt idx="18494">
                  <c:v>1.839364171028</c:v>
                </c:pt>
                <c:pt idx="18495">
                  <c:v>1.839365839958</c:v>
                </c:pt>
                <c:pt idx="18496">
                  <c:v>1.839383602142</c:v>
                </c:pt>
                <c:pt idx="18497">
                  <c:v>1.8394178152080001</c:v>
                </c:pt>
                <c:pt idx="18498">
                  <c:v>1.8394384384160001</c:v>
                </c:pt>
                <c:pt idx="18499">
                  <c:v>1.839454650879</c:v>
                </c:pt>
                <c:pt idx="18500">
                  <c:v>1.8394705057139999</c:v>
                </c:pt>
                <c:pt idx="18501">
                  <c:v>1.8395216464999999</c:v>
                </c:pt>
                <c:pt idx="18502">
                  <c:v>1.8396104574200001</c:v>
                </c:pt>
                <c:pt idx="18503">
                  <c:v>1.839832305908</c:v>
                </c:pt>
                <c:pt idx="18504">
                  <c:v>1.839893460274</c:v>
                </c:pt>
                <c:pt idx="18505">
                  <c:v>1.839956879616</c:v>
                </c:pt>
                <c:pt idx="18506">
                  <c:v>1.840039968491</c:v>
                </c:pt>
                <c:pt idx="18507">
                  <c:v>1.840129733086</c:v>
                </c:pt>
                <c:pt idx="18508">
                  <c:v>1.840220570564</c:v>
                </c:pt>
                <c:pt idx="18509">
                  <c:v>1.8402918577189999</c:v>
                </c:pt>
                <c:pt idx="18510">
                  <c:v>1.8403689861300001</c:v>
                </c:pt>
                <c:pt idx="18511">
                  <c:v>1.8404510021210001</c:v>
                </c:pt>
                <c:pt idx="18512">
                  <c:v>1.840536952019</c:v>
                </c:pt>
                <c:pt idx="18513">
                  <c:v>1.8406087160110001</c:v>
                </c:pt>
                <c:pt idx="18514">
                  <c:v>1.840727806091</c:v>
                </c:pt>
                <c:pt idx="18515">
                  <c:v>1.8412585258480001</c:v>
                </c:pt>
                <c:pt idx="18516">
                  <c:v>1.841390609741</c:v>
                </c:pt>
                <c:pt idx="18517">
                  <c:v>1.841596484184</c:v>
                </c:pt>
                <c:pt idx="18518">
                  <c:v>1.8420858383180001</c:v>
                </c:pt>
                <c:pt idx="18519">
                  <c:v>1.8425705432890001</c:v>
                </c:pt>
                <c:pt idx="18520">
                  <c:v>1.842673182487</c:v>
                </c:pt>
                <c:pt idx="18521">
                  <c:v>1.8427286148069999</c:v>
                </c:pt>
                <c:pt idx="18522">
                  <c:v>1.8428174257279999</c:v>
                </c:pt>
                <c:pt idx="18523">
                  <c:v>1.842906951904</c:v>
                </c:pt>
                <c:pt idx="18524">
                  <c:v>1.843022942543</c:v>
                </c:pt>
                <c:pt idx="18525">
                  <c:v>1.8430981636049999</c:v>
                </c:pt>
                <c:pt idx="18526">
                  <c:v>1.8431750535960001</c:v>
                </c:pt>
                <c:pt idx="18527">
                  <c:v>1.8432644605640001</c:v>
                </c:pt>
                <c:pt idx="18528">
                  <c:v>1.843313932419</c:v>
                </c:pt>
                <c:pt idx="18529">
                  <c:v>1.8434085845949999</c:v>
                </c:pt>
                <c:pt idx="18530">
                  <c:v>1.8435785770419999</c:v>
                </c:pt>
                <c:pt idx="18531">
                  <c:v>1.843852758408</c:v>
                </c:pt>
                <c:pt idx="18532">
                  <c:v>1.8439538478849999</c:v>
                </c:pt>
                <c:pt idx="18533">
                  <c:v>1.844071745872</c:v>
                </c:pt>
                <c:pt idx="18534">
                  <c:v>1.8442097902300001</c:v>
                </c:pt>
                <c:pt idx="18535">
                  <c:v>1.84443795681</c:v>
                </c:pt>
                <c:pt idx="18536">
                  <c:v>1.844534635544</c:v>
                </c:pt>
                <c:pt idx="18537">
                  <c:v>1.8446050882339999</c:v>
                </c:pt>
                <c:pt idx="18538">
                  <c:v>1.8446816205979999</c:v>
                </c:pt>
                <c:pt idx="18539">
                  <c:v>1.844764232635</c:v>
                </c:pt>
                <c:pt idx="18540">
                  <c:v>1.8448112010960001</c:v>
                </c:pt>
                <c:pt idx="18541">
                  <c:v>1.844891309738</c:v>
                </c:pt>
                <c:pt idx="18542">
                  <c:v>1.8449257612229999</c:v>
                </c:pt>
                <c:pt idx="18543">
                  <c:v>1.8450033664700001</c:v>
                </c:pt>
                <c:pt idx="18544">
                  <c:v>1.8450556993480001</c:v>
                </c:pt>
                <c:pt idx="18545">
                  <c:v>1.8450795412059999</c:v>
                </c:pt>
                <c:pt idx="18546">
                  <c:v>1.845115542412</c:v>
                </c:pt>
                <c:pt idx="18547">
                  <c:v>1.845153808594</c:v>
                </c:pt>
                <c:pt idx="18548">
                  <c:v>1.845193862915</c:v>
                </c:pt>
                <c:pt idx="18549">
                  <c:v>1.8452665805820001</c:v>
                </c:pt>
                <c:pt idx="18550">
                  <c:v>1.84532892704</c:v>
                </c:pt>
                <c:pt idx="18551">
                  <c:v>1.845378637314</c:v>
                </c:pt>
                <c:pt idx="18552">
                  <c:v>1.845458269119</c:v>
                </c:pt>
                <c:pt idx="18553">
                  <c:v>1.8454995155330001</c:v>
                </c:pt>
                <c:pt idx="18554">
                  <c:v>1.845582842827</c:v>
                </c:pt>
                <c:pt idx="18555">
                  <c:v>1.8456341028209999</c:v>
                </c:pt>
                <c:pt idx="18556">
                  <c:v>1.8457129001620001</c:v>
                </c:pt>
                <c:pt idx="18557">
                  <c:v>1.8457856178280001</c:v>
                </c:pt>
                <c:pt idx="18558">
                  <c:v>1.8458471298220001</c:v>
                </c:pt>
                <c:pt idx="18559">
                  <c:v>1.846272706985</c:v>
                </c:pt>
                <c:pt idx="18560">
                  <c:v>1.8464291095730001</c:v>
                </c:pt>
                <c:pt idx="18561">
                  <c:v>1.846550822258</c:v>
                </c:pt>
                <c:pt idx="18562">
                  <c:v>1.84667122364</c:v>
                </c:pt>
                <c:pt idx="18563">
                  <c:v>1.846944689751</c:v>
                </c:pt>
                <c:pt idx="18564">
                  <c:v>1.8469802141189999</c:v>
                </c:pt>
                <c:pt idx="18565">
                  <c:v>1.8470461368560001</c:v>
                </c:pt>
                <c:pt idx="18566">
                  <c:v>1.847121119499</c:v>
                </c:pt>
                <c:pt idx="18567">
                  <c:v>1.8471980094910001</c:v>
                </c:pt>
                <c:pt idx="18568">
                  <c:v>1.847263813019</c:v>
                </c:pt>
                <c:pt idx="18569">
                  <c:v>1.847323894501</c:v>
                </c:pt>
                <c:pt idx="18570">
                  <c:v>1.847406029701</c:v>
                </c:pt>
                <c:pt idx="18571">
                  <c:v>1.84748852253</c:v>
                </c:pt>
                <c:pt idx="18572">
                  <c:v>1.847570776939</c:v>
                </c:pt>
                <c:pt idx="18573">
                  <c:v>1.8476233482360001</c:v>
                </c:pt>
                <c:pt idx="18574">
                  <c:v>1.847693800926</c:v>
                </c:pt>
                <c:pt idx="18575">
                  <c:v>1.847774982452</c:v>
                </c:pt>
                <c:pt idx="18576">
                  <c:v>1.8478500843050001</c:v>
                </c:pt>
                <c:pt idx="18577">
                  <c:v>1.847920656204</c:v>
                </c:pt>
                <c:pt idx="18578">
                  <c:v>1.848031163216</c:v>
                </c:pt>
                <c:pt idx="18579">
                  <c:v>1.8481032848359999</c:v>
                </c:pt>
                <c:pt idx="18580">
                  <c:v>1.84817647934</c:v>
                </c:pt>
                <c:pt idx="18581">
                  <c:v>1.848228931427</c:v>
                </c:pt>
                <c:pt idx="18582">
                  <c:v>1.848279714584</c:v>
                </c:pt>
                <c:pt idx="18583">
                  <c:v>1.8483490943909999</c:v>
                </c:pt>
                <c:pt idx="18584">
                  <c:v>1.848414897919</c:v>
                </c:pt>
                <c:pt idx="18585">
                  <c:v>1.8484746217729999</c:v>
                </c:pt>
                <c:pt idx="18586">
                  <c:v>1.848499417305</c:v>
                </c:pt>
                <c:pt idx="18587">
                  <c:v>1.848548531532</c:v>
                </c:pt>
                <c:pt idx="18588">
                  <c:v>1.848605751991</c:v>
                </c:pt>
                <c:pt idx="18589">
                  <c:v>1.848660826683</c:v>
                </c:pt>
                <c:pt idx="18590">
                  <c:v>1.8487281799319999</c:v>
                </c:pt>
                <c:pt idx="18591">
                  <c:v>1.848826408386</c:v>
                </c:pt>
                <c:pt idx="18592">
                  <c:v>1.8489096164700001</c:v>
                </c:pt>
                <c:pt idx="18593">
                  <c:v>1.849106192589</c:v>
                </c:pt>
                <c:pt idx="18594">
                  <c:v>1.8494865894320001</c:v>
                </c:pt>
                <c:pt idx="18595">
                  <c:v>1.849638819695</c:v>
                </c:pt>
                <c:pt idx="18596">
                  <c:v>1.849768042564</c:v>
                </c:pt>
                <c:pt idx="18597">
                  <c:v>1.8498468399050001</c:v>
                </c:pt>
                <c:pt idx="18598">
                  <c:v>1.849927544594</c:v>
                </c:pt>
                <c:pt idx="18599">
                  <c:v>1.8500293493269999</c:v>
                </c:pt>
                <c:pt idx="18600">
                  <c:v>1.8501088619229999</c:v>
                </c:pt>
                <c:pt idx="18601">
                  <c:v>1.8501913547519999</c:v>
                </c:pt>
                <c:pt idx="18602">
                  <c:v>1.8502331972120001</c:v>
                </c:pt>
                <c:pt idx="18603">
                  <c:v>1.850316643715</c:v>
                </c:pt>
                <c:pt idx="18604">
                  <c:v>1.8503570556640001</c:v>
                </c:pt>
                <c:pt idx="18605">
                  <c:v>1.850425481796</c:v>
                </c:pt>
                <c:pt idx="18606">
                  <c:v>1.8504904508590001</c:v>
                </c:pt>
                <c:pt idx="18607">
                  <c:v>1.8505322933199999</c:v>
                </c:pt>
                <c:pt idx="18608">
                  <c:v>1.850600838661</c:v>
                </c:pt>
                <c:pt idx="18609">
                  <c:v>1.8506290912629999</c:v>
                </c:pt>
                <c:pt idx="18610">
                  <c:v>1.8507013320920001</c:v>
                </c:pt>
                <c:pt idx="18611">
                  <c:v>1.850730776787</c:v>
                </c:pt>
                <c:pt idx="18612">
                  <c:v>1.8507888317109999</c:v>
                </c:pt>
                <c:pt idx="18613">
                  <c:v>1.850848197937</c:v>
                </c:pt>
                <c:pt idx="18614">
                  <c:v>1.8508930206300001</c:v>
                </c:pt>
                <c:pt idx="18615">
                  <c:v>1.850962758064</c:v>
                </c:pt>
                <c:pt idx="18616">
                  <c:v>1.8509963750839999</c:v>
                </c:pt>
                <c:pt idx="18617">
                  <c:v>1.8510754108430001</c:v>
                </c:pt>
                <c:pt idx="18618">
                  <c:v>1.851113438606</c:v>
                </c:pt>
                <c:pt idx="18619">
                  <c:v>1.8511846065519999</c:v>
                </c:pt>
                <c:pt idx="18620">
                  <c:v>1.851274013519</c:v>
                </c:pt>
                <c:pt idx="18621">
                  <c:v>1.851657509804</c:v>
                </c:pt>
                <c:pt idx="18622">
                  <c:v>1.8517817258830001</c:v>
                </c:pt>
                <c:pt idx="18623">
                  <c:v>1.8519047498700001</c:v>
                </c:pt>
                <c:pt idx="18624">
                  <c:v>1.851985454559</c:v>
                </c:pt>
                <c:pt idx="18625">
                  <c:v>1.852074980736</c:v>
                </c:pt>
                <c:pt idx="18626">
                  <c:v>1.852152943611</c:v>
                </c:pt>
                <c:pt idx="18627">
                  <c:v>1.852236628532</c:v>
                </c:pt>
                <c:pt idx="18628">
                  <c:v>1.8523790836330001</c:v>
                </c:pt>
                <c:pt idx="18629">
                  <c:v>1.852546215057</c:v>
                </c:pt>
                <c:pt idx="18630">
                  <c:v>1.852935910225</c:v>
                </c:pt>
                <c:pt idx="18631">
                  <c:v>1.8530497550959999</c:v>
                </c:pt>
                <c:pt idx="18632">
                  <c:v>1.8531351089479999</c:v>
                </c:pt>
                <c:pt idx="18633">
                  <c:v>1.8532004356380001</c:v>
                </c:pt>
                <c:pt idx="18634">
                  <c:v>1.8533271551129999</c:v>
                </c:pt>
                <c:pt idx="18635">
                  <c:v>1.8534160852429999</c:v>
                </c:pt>
                <c:pt idx="18636">
                  <c:v>1.853547096252</c:v>
                </c:pt>
                <c:pt idx="18637">
                  <c:v>1.8536409139629999</c:v>
                </c:pt>
                <c:pt idx="18638">
                  <c:v>1.8537515401839999</c:v>
                </c:pt>
                <c:pt idx="18639">
                  <c:v>1.853868842125</c:v>
                </c:pt>
                <c:pt idx="18640">
                  <c:v>1.85395181179</c:v>
                </c:pt>
                <c:pt idx="18641">
                  <c:v>1.854066729546</c:v>
                </c:pt>
                <c:pt idx="18642">
                  <c:v>1.8541492223739999</c:v>
                </c:pt>
                <c:pt idx="18643">
                  <c:v>1.854267239571</c:v>
                </c:pt>
                <c:pt idx="18644">
                  <c:v>1.8543545007710001</c:v>
                </c:pt>
                <c:pt idx="18645">
                  <c:v>1.854468822479</c:v>
                </c:pt>
                <c:pt idx="18646">
                  <c:v>1.854581832886</c:v>
                </c:pt>
                <c:pt idx="18647">
                  <c:v>1.854660511017</c:v>
                </c:pt>
                <c:pt idx="18648">
                  <c:v>1.854771494865</c:v>
                </c:pt>
                <c:pt idx="18649">
                  <c:v>1.854839205742</c:v>
                </c:pt>
                <c:pt idx="18650">
                  <c:v>1.854947447777</c:v>
                </c:pt>
                <c:pt idx="18651">
                  <c:v>1.8550255298610001</c:v>
                </c:pt>
                <c:pt idx="18652">
                  <c:v>1.8551325798030001</c:v>
                </c:pt>
                <c:pt idx="18653">
                  <c:v>1.855235099792</c:v>
                </c:pt>
                <c:pt idx="18654">
                  <c:v>1.8553162813190001</c:v>
                </c:pt>
                <c:pt idx="18655">
                  <c:v>1.8554282188419999</c:v>
                </c:pt>
                <c:pt idx="18656">
                  <c:v>1.855483651161</c:v>
                </c:pt>
                <c:pt idx="18657">
                  <c:v>1.855830550194</c:v>
                </c:pt>
                <c:pt idx="18658">
                  <c:v>1.8559848070139999</c:v>
                </c:pt>
                <c:pt idx="18659">
                  <c:v>1.8561326265339999</c:v>
                </c:pt>
                <c:pt idx="18660">
                  <c:v>1.856199502945</c:v>
                </c:pt>
                <c:pt idx="18661">
                  <c:v>1.856305599213</c:v>
                </c:pt>
                <c:pt idx="18662">
                  <c:v>1.856374621391</c:v>
                </c:pt>
                <c:pt idx="18663">
                  <c:v>1.8564352989199999</c:v>
                </c:pt>
                <c:pt idx="18664">
                  <c:v>1.856505393982</c:v>
                </c:pt>
                <c:pt idx="18665">
                  <c:v>1.8565409183499999</c:v>
                </c:pt>
                <c:pt idx="18666">
                  <c:v>1.85659968853</c:v>
                </c:pt>
                <c:pt idx="18667">
                  <c:v>1.856659173965</c:v>
                </c:pt>
                <c:pt idx="18668">
                  <c:v>1.8566908836360001</c:v>
                </c:pt>
                <c:pt idx="18669">
                  <c:v>1.8567543029789999</c:v>
                </c:pt>
                <c:pt idx="18670">
                  <c:v>1.856782913208</c:v>
                </c:pt>
                <c:pt idx="18671">
                  <c:v>1.8568415641780001</c:v>
                </c:pt>
                <c:pt idx="18672">
                  <c:v>1.85687983036</c:v>
                </c:pt>
                <c:pt idx="18673">
                  <c:v>1.8569338321690001</c:v>
                </c:pt>
                <c:pt idx="18674">
                  <c:v>1.8569978475569999</c:v>
                </c:pt>
                <c:pt idx="18675">
                  <c:v>1.857030510902</c:v>
                </c:pt>
                <c:pt idx="18676">
                  <c:v>1.8571025133129999</c:v>
                </c:pt>
                <c:pt idx="18677">
                  <c:v>1.8571704626079999</c:v>
                </c:pt>
                <c:pt idx="18678">
                  <c:v>1.8575636148450001</c:v>
                </c:pt>
                <c:pt idx="18679">
                  <c:v>1.8576462268830001</c:v>
                </c:pt>
                <c:pt idx="18680">
                  <c:v>1.857738375664</c:v>
                </c:pt>
                <c:pt idx="18681">
                  <c:v>1.8578629493709999</c:v>
                </c:pt>
                <c:pt idx="18682">
                  <c:v>1.858107447624</c:v>
                </c:pt>
                <c:pt idx="18683">
                  <c:v>1.858349442482</c:v>
                </c:pt>
                <c:pt idx="18684">
                  <c:v>1.8584641218189999</c:v>
                </c:pt>
                <c:pt idx="18685">
                  <c:v>1.8585790395740001</c:v>
                </c:pt>
                <c:pt idx="18686">
                  <c:v>1.8586462736130001</c:v>
                </c:pt>
                <c:pt idx="18687">
                  <c:v>1.8587747812269999</c:v>
                </c:pt>
                <c:pt idx="18688">
                  <c:v>1.858852386475</c:v>
                </c:pt>
                <c:pt idx="18689">
                  <c:v>1.8589099645610001</c:v>
                </c:pt>
                <c:pt idx="18690">
                  <c:v>1.8590239286420001</c:v>
                </c:pt>
                <c:pt idx="18691">
                  <c:v>1.859147429466</c:v>
                </c:pt>
                <c:pt idx="18692">
                  <c:v>1.859483122826</c:v>
                </c:pt>
                <c:pt idx="18693">
                  <c:v>1.8597186803820001</c:v>
                </c:pt>
                <c:pt idx="18694">
                  <c:v>1.859929680824</c:v>
                </c:pt>
                <c:pt idx="18695">
                  <c:v>1.860047459602</c:v>
                </c:pt>
                <c:pt idx="18696">
                  <c:v>1.8601847887039999</c:v>
                </c:pt>
                <c:pt idx="18697">
                  <c:v>1.8603199720379999</c:v>
                </c:pt>
                <c:pt idx="18698">
                  <c:v>1.8603957891459999</c:v>
                </c:pt>
                <c:pt idx="18699">
                  <c:v>1.8604513406750001</c:v>
                </c:pt>
                <c:pt idx="18700">
                  <c:v>1.8605116605759999</c:v>
                </c:pt>
                <c:pt idx="18701">
                  <c:v>1.860616803169</c:v>
                </c:pt>
                <c:pt idx="18702">
                  <c:v>1.860676884651</c:v>
                </c:pt>
                <c:pt idx="18703">
                  <c:v>1.86074244976</c:v>
                </c:pt>
                <c:pt idx="18704">
                  <c:v>1.860871195793</c:v>
                </c:pt>
                <c:pt idx="18705">
                  <c:v>1.860960960388</c:v>
                </c:pt>
                <c:pt idx="18706">
                  <c:v>1.8610242605209999</c:v>
                </c:pt>
                <c:pt idx="18707">
                  <c:v>1.861126661301</c:v>
                </c:pt>
                <c:pt idx="18708">
                  <c:v>1.8614237308499999</c:v>
                </c:pt>
                <c:pt idx="18709">
                  <c:v>1.8616154193879999</c:v>
                </c:pt>
                <c:pt idx="18710">
                  <c:v>1.861956119537</c:v>
                </c:pt>
                <c:pt idx="18711">
                  <c:v>1.862159729004</c:v>
                </c:pt>
                <c:pt idx="18712">
                  <c:v>1.862311720848</c:v>
                </c:pt>
                <c:pt idx="18713">
                  <c:v>1.8623967170719999</c:v>
                </c:pt>
                <c:pt idx="18714">
                  <c:v>1.862493038177</c:v>
                </c:pt>
                <c:pt idx="18715">
                  <c:v>1.862558960915</c:v>
                </c:pt>
                <c:pt idx="18716">
                  <c:v>1.8626250028610001</c:v>
                </c:pt>
                <c:pt idx="18717">
                  <c:v>1.862662792206</c:v>
                </c:pt>
                <c:pt idx="18718">
                  <c:v>1.862725973129</c:v>
                </c:pt>
                <c:pt idx="18719">
                  <c:v>1.8627940416340001</c:v>
                </c:pt>
                <c:pt idx="18720">
                  <c:v>1.8628590106959999</c:v>
                </c:pt>
                <c:pt idx="18721">
                  <c:v>1.862917780876</c:v>
                </c:pt>
                <c:pt idx="18722">
                  <c:v>1.862953662872</c:v>
                </c:pt>
                <c:pt idx="18723">
                  <c:v>1.8630186319349999</c:v>
                </c:pt>
                <c:pt idx="18724">
                  <c:v>1.863137483597</c:v>
                </c:pt>
                <c:pt idx="18725">
                  <c:v>1.863199949265</c:v>
                </c:pt>
                <c:pt idx="18726">
                  <c:v>1.8633041381840001</c:v>
                </c:pt>
                <c:pt idx="18727">
                  <c:v>1.86337018013</c:v>
                </c:pt>
                <c:pt idx="18728">
                  <c:v>1.8634771108629999</c:v>
                </c:pt>
                <c:pt idx="18729">
                  <c:v>1.8635782003400001</c:v>
                </c:pt>
                <c:pt idx="18730">
                  <c:v>1.863662362099</c:v>
                </c:pt>
                <c:pt idx="18731">
                  <c:v>1.8637684583659999</c:v>
                </c:pt>
                <c:pt idx="18732">
                  <c:v>1.8638745546340001</c:v>
                </c:pt>
                <c:pt idx="18733">
                  <c:v>1.8641849756240001</c:v>
                </c:pt>
                <c:pt idx="18734">
                  <c:v>1.864332795143</c:v>
                </c:pt>
                <c:pt idx="18735">
                  <c:v>1.8644765615459999</c:v>
                </c:pt>
                <c:pt idx="18736">
                  <c:v>1.8647543191910001</c:v>
                </c:pt>
                <c:pt idx="18737">
                  <c:v>1.864843726158</c:v>
                </c:pt>
                <c:pt idx="18738">
                  <c:v>1.8651528358459999</c:v>
                </c:pt>
                <c:pt idx="18739">
                  <c:v>1.865257978439</c:v>
                </c:pt>
                <c:pt idx="18740">
                  <c:v>1.8653566837310001</c:v>
                </c:pt>
                <c:pt idx="18741">
                  <c:v>1.865563035011</c:v>
                </c:pt>
                <c:pt idx="18742">
                  <c:v>1.865850806236</c:v>
                </c:pt>
                <c:pt idx="18743">
                  <c:v>1.866182088852</c:v>
                </c:pt>
                <c:pt idx="18744">
                  <c:v>1.8663585186</c:v>
                </c:pt>
                <c:pt idx="18745">
                  <c:v>1.8664623498920001</c:v>
                </c:pt>
                <c:pt idx="18746">
                  <c:v>1.866762876511</c:v>
                </c:pt>
                <c:pt idx="18747">
                  <c:v>1.8668266534810001</c:v>
                </c:pt>
                <c:pt idx="18748">
                  <c:v>1.866902351379</c:v>
                </c:pt>
                <c:pt idx="18749">
                  <c:v>1.8669247627259999</c:v>
                </c:pt>
                <c:pt idx="18750">
                  <c:v>1.8669970035550001</c:v>
                </c:pt>
                <c:pt idx="18751">
                  <c:v>1.867037653923</c:v>
                </c:pt>
                <c:pt idx="18752">
                  <c:v>1.8670842647549999</c:v>
                </c:pt>
                <c:pt idx="18753">
                  <c:v>1.8671469688419999</c:v>
                </c:pt>
                <c:pt idx="18754">
                  <c:v>1.8671729564670001</c:v>
                </c:pt>
                <c:pt idx="18755">
                  <c:v>1.8672393560410001</c:v>
                </c:pt>
                <c:pt idx="18756">
                  <c:v>1.867258310318</c:v>
                </c:pt>
                <c:pt idx="18757">
                  <c:v>1.8673268556589999</c:v>
                </c:pt>
                <c:pt idx="18758">
                  <c:v>1.867359280586</c:v>
                </c:pt>
                <c:pt idx="18759">
                  <c:v>1.867417812347</c:v>
                </c:pt>
                <c:pt idx="18760">
                  <c:v>1.867483139038</c:v>
                </c:pt>
                <c:pt idx="18761">
                  <c:v>1.867597222328</c:v>
                </c:pt>
                <c:pt idx="18762">
                  <c:v>1.867620944977</c:v>
                </c:pt>
                <c:pt idx="18763">
                  <c:v>1.8677250146869999</c:v>
                </c:pt>
                <c:pt idx="18764">
                  <c:v>1.8678517341609999</c:v>
                </c:pt>
                <c:pt idx="18765">
                  <c:v>1.8680365085599999</c:v>
                </c:pt>
                <c:pt idx="18766">
                  <c:v>1.8682125806809999</c:v>
                </c:pt>
                <c:pt idx="18767">
                  <c:v>1.8684600591660001</c:v>
                </c:pt>
                <c:pt idx="18768">
                  <c:v>1.868576526642</c:v>
                </c:pt>
                <c:pt idx="18769">
                  <c:v>1.8686397075650001</c:v>
                </c:pt>
                <c:pt idx="18770">
                  <c:v>1.868756771088</c:v>
                </c:pt>
                <c:pt idx="18771">
                  <c:v>1.8688135147089999</c:v>
                </c:pt>
                <c:pt idx="18772">
                  <c:v>1.868888020515</c:v>
                </c:pt>
                <c:pt idx="18773">
                  <c:v>1.869002580643</c:v>
                </c:pt>
                <c:pt idx="18774">
                  <c:v>1.8691105842589999</c:v>
                </c:pt>
                <c:pt idx="18775">
                  <c:v>1.8693610429759999</c:v>
                </c:pt>
                <c:pt idx="18776">
                  <c:v>1.8694788217539999</c:v>
                </c:pt>
                <c:pt idx="18777">
                  <c:v>1.86979830265</c:v>
                </c:pt>
                <c:pt idx="18778">
                  <c:v>1.869883179665</c:v>
                </c:pt>
                <c:pt idx="18779">
                  <c:v>1.86999309063</c:v>
                </c:pt>
                <c:pt idx="18780">
                  <c:v>1.870052695274</c:v>
                </c:pt>
                <c:pt idx="18781">
                  <c:v>1.8701665401459999</c:v>
                </c:pt>
                <c:pt idx="18782">
                  <c:v>1.8702406883239999</c:v>
                </c:pt>
                <c:pt idx="18783">
                  <c:v>1.8703610897059999</c:v>
                </c:pt>
                <c:pt idx="18784">
                  <c:v>1.870418190956</c:v>
                </c:pt>
                <c:pt idx="18785">
                  <c:v>1.8704465627669999</c:v>
                </c:pt>
                <c:pt idx="18786">
                  <c:v>1.8704928159709999</c:v>
                </c:pt>
                <c:pt idx="18787">
                  <c:v>1.870553135872</c:v>
                </c:pt>
                <c:pt idx="18788">
                  <c:v>1.8706628084179999</c:v>
                </c:pt>
                <c:pt idx="18789">
                  <c:v>1.870728611946</c:v>
                </c:pt>
                <c:pt idx="18790">
                  <c:v>1.870845198631</c:v>
                </c:pt>
                <c:pt idx="18791">
                  <c:v>1.871127963066</c:v>
                </c:pt>
                <c:pt idx="18792">
                  <c:v>1.871212482452</c:v>
                </c:pt>
                <c:pt idx="18793">
                  <c:v>1.8712992668149999</c:v>
                </c:pt>
                <c:pt idx="18794">
                  <c:v>1.8713541030880001</c:v>
                </c:pt>
                <c:pt idx="18795">
                  <c:v>1.871382474899</c:v>
                </c:pt>
                <c:pt idx="18796">
                  <c:v>1.8714438676830001</c:v>
                </c:pt>
                <c:pt idx="18797">
                  <c:v>1.8714631795879999</c:v>
                </c:pt>
                <c:pt idx="18798">
                  <c:v>1.871530652046</c:v>
                </c:pt>
                <c:pt idx="18799">
                  <c:v>1.8716262578959999</c:v>
                </c:pt>
                <c:pt idx="18800">
                  <c:v>1.8719687461850001</c:v>
                </c:pt>
                <c:pt idx="18801">
                  <c:v>1.8720660209660001</c:v>
                </c:pt>
                <c:pt idx="18802">
                  <c:v>1.8721847534180001</c:v>
                </c:pt>
                <c:pt idx="18803">
                  <c:v>1.872309207916</c:v>
                </c:pt>
                <c:pt idx="18804">
                  <c:v>1.8724371194839999</c:v>
                </c:pt>
                <c:pt idx="18805">
                  <c:v>1.8726313114169999</c:v>
                </c:pt>
                <c:pt idx="18806">
                  <c:v>1.872736334801</c:v>
                </c:pt>
                <c:pt idx="18807">
                  <c:v>1.8727952241900001</c:v>
                </c:pt>
                <c:pt idx="18808">
                  <c:v>1.872861027718</c:v>
                </c:pt>
                <c:pt idx="18809">
                  <c:v>1.87288236618</c:v>
                </c:pt>
                <c:pt idx="18810">
                  <c:v>1.872946381569</c:v>
                </c:pt>
                <c:pt idx="18811">
                  <c:v>1.8729740381240001</c:v>
                </c:pt>
                <c:pt idx="18812">
                  <c:v>1.8730351924899999</c:v>
                </c:pt>
                <c:pt idx="18813">
                  <c:v>1.873076558113</c:v>
                </c:pt>
                <c:pt idx="18814">
                  <c:v>1.873114705086</c:v>
                </c:pt>
                <c:pt idx="18815">
                  <c:v>1.873184919357</c:v>
                </c:pt>
                <c:pt idx="18816">
                  <c:v>1.8733263015749999</c:v>
                </c:pt>
                <c:pt idx="18817">
                  <c:v>1.873621702194</c:v>
                </c:pt>
                <c:pt idx="18818">
                  <c:v>1.8737256526949999</c:v>
                </c:pt>
                <c:pt idx="18819">
                  <c:v>1.873816728592</c:v>
                </c:pt>
                <c:pt idx="18820">
                  <c:v>1.873898744583</c:v>
                </c:pt>
                <c:pt idx="18821">
                  <c:v>1.8739542961119999</c:v>
                </c:pt>
                <c:pt idx="18822">
                  <c:v>1.874008655548</c:v>
                </c:pt>
                <c:pt idx="18823">
                  <c:v>1.8740786314010001</c:v>
                </c:pt>
                <c:pt idx="18824">
                  <c:v>1.8741837739939999</c:v>
                </c:pt>
                <c:pt idx="18825">
                  <c:v>1.874283909798</c:v>
                </c:pt>
                <c:pt idx="18826">
                  <c:v>1.874629616737</c:v>
                </c:pt>
                <c:pt idx="18827">
                  <c:v>1.874940752983</c:v>
                </c:pt>
                <c:pt idx="18828">
                  <c:v>1.875171542168</c:v>
                </c:pt>
                <c:pt idx="18829">
                  <c:v>1.8752646446229999</c:v>
                </c:pt>
                <c:pt idx="18830">
                  <c:v>1.8753732442860001</c:v>
                </c:pt>
                <c:pt idx="18831">
                  <c:v>1.87551176548</c:v>
                </c:pt>
                <c:pt idx="18832">
                  <c:v>1.875797748566</c:v>
                </c:pt>
                <c:pt idx="18833">
                  <c:v>1.8759133815769999</c:v>
                </c:pt>
                <c:pt idx="18834">
                  <c:v>1.875978827477</c:v>
                </c:pt>
                <c:pt idx="18835">
                  <c:v>1.8760772943499999</c:v>
                </c:pt>
                <c:pt idx="18836">
                  <c:v>1.8764102458950001</c:v>
                </c:pt>
                <c:pt idx="18837">
                  <c:v>1.8767795562739999</c:v>
                </c:pt>
                <c:pt idx="18838">
                  <c:v>1.8769319057460001</c:v>
                </c:pt>
                <c:pt idx="18839">
                  <c:v>1.8770643472670001</c:v>
                </c:pt>
                <c:pt idx="18840">
                  <c:v>1.8772228956220001</c:v>
                </c:pt>
                <c:pt idx="18841">
                  <c:v>1.8774669170380001</c:v>
                </c:pt>
                <c:pt idx="18842">
                  <c:v>1.8776211738590001</c:v>
                </c:pt>
                <c:pt idx="18843">
                  <c:v>1.8777208328249999</c:v>
                </c:pt>
                <c:pt idx="18844">
                  <c:v>1.8777709007259999</c:v>
                </c:pt>
                <c:pt idx="18845">
                  <c:v>1.8778450489039999</c:v>
                </c:pt>
                <c:pt idx="18846">
                  <c:v>1.8781639337539999</c:v>
                </c:pt>
                <c:pt idx="18847">
                  <c:v>1.878415703773</c:v>
                </c:pt>
                <c:pt idx="18848">
                  <c:v>1.8785918951030001</c:v>
                </c:pt>
                <c:pt idx="18849">
                  <c:v>1.878776192665</c:v>
                </c:pt>
                <c:pt idx="18850">
                  <c:v>1.87908244133</c:v>
                </c:pt>
                <c:pt idx="18851">
                  <c:v>1.87935256958</c:v>
                </c:pt>
                <c:pt idx="18852">
                  <c:v>1.879456162453</c:v>
                </c:pt>
                <c:pt idx="18853">
                  <c:v>1.8794898986819999</c:v>
                </c:pt>
                <c:pt idx="18854">
                  <c:v>1.8795548677439999</c:v>
                </c:pt>
                <c:pt idx="18855">
                  <c:v>1.879617810249</c:v>
                </c:pt>
                <c:pt idx="18856">
                  <c:v>1.879690051079</c:v>
                </c:pt>
                <c:pt idx="18857">
                  <c:v>1.8797593116760001</c:v>
                </c:pt>
                <c:pt idx="18858">
                  <c:v>1.879826903343</c:v>
                </c:pt>
                <c:pt idx="18859">
                  <c:v>1.8798562288280001</c:v>
                </c:pt>
                <c:pt idx="18860">
                  <c:v>1.8799166679379999</c:v>
                </c:pt>
                <c:pt idx="18861">
                  <c:v>1.879963755608</c:v>
                </c:pt>
                <c:pt idx="18862">
                  <c:v>1.8799877166750001</c:v>
                </c:pt>
                <c:pt idx="18863">
                  <c:v>1.8800499439239999</c:v>
                </c:pt>
                <c:pt idx="18864">
                  <c:v>1.880061626434</c:v>
                </c:pt>
                <c:pt idx="18865">
                  <c:v>1.8801257610319999</c:v>
                </c:pt>
                <c:pt idx="18866">
                  <c:v>1.8801467418669999</c:v>
                </c:pt>
                <c:pt idx="18867">
                  <c:v>1.8802200555799999</c:v>
                </c:pt>
                <c:pt idx="18868">
                  <c:v>1.880294680595</c:v>
                </c:pt>
                <c:pt idx="18869">
                  <c:v>1.8804534673690001</c:v>
                </c:pt>
                <c:pt idx="18870">
                  <c:v>1.880560278893</c:v>
                </c:pt>
                <c:pt idx="18871">
                  <c:v>1.880650281906</c:v>
                </c:pt>
                <c:pt idx="18872">
                  <c:v>1.8807359933850001</c:v>
                </c:pt>
                <c:pt idx="18873">
                  <c:v>1.881128787994</c:v>
                </c:pt>
                <c:pt idx="18874">
                  <c:v>1.881482839584</c:v>
                </c:pt>
                <c:pt idx="18875">
                  <c:v>1.881837487221</c:v>
                </c:pt>
                <c:pt idx="18876">
                  <c:v>1.8821513652799999</c:v>
                </c:pt>
                <c:pt idx="18877">
                  <c:v>1.8824756145479999</c:v>
                </c:pt>
                <c:pt idx="18878">
                  <c:v>1.882539391518</c:v>
                </c:pt>
                <c:pt idx="18879">
                  <c:v>1.8826631307599999</c:v>
                </c:pt>
                <c:pt idx="18880">
                  <c:v>1.8827503919599999</c:v>
                </c:pt>
                <c:pt idx="18881">
                  <c:v>1.8828469514849999</c:v>
                </c:pt>
                <c:pt idx="18882">
                  <c:v>1.882965922356</c:v>
                </c:pt>
                <c:pt idx="18883">
                  <c:v>1.8830693960189999</c:v>
                </c:pt>
                <c:pt idx="18884">
                  <c:v>1.8833829164510001</c:v>
                </c:pt>
                <c:pt idx="18885">
                  <c:v>1.883561491966</c:v>
                </c:pt>
                <c:pt idx="18886">
                  <c:v>1.883693099022</c:v>
                </c:pt>
                <c:pt idx="18887">
                  <c:v>1.883823156357</c:v>
                </c:pt>
                <c:pt idx="18888">
                  <c:v>1.8839044570920001</c:v>
                </c:pt>
                <c:pt idx="18889">
                  <c:v>1.8842115402220001</c:v>
                </c:pt>
                <c:pt idx="18890">
                  <c:v>1.8843127489089999</c:v>
                </c:pt>
                <c:pt idx="18891">
                  <c:v>1.88445687294</c:v>
                </c:pt>
                <c:pt idx="18892">
                  <c:v>1.8846361637119999</c:v>
                </c:pt>
                <c:pt idx="18893">
                  <c:v>1.8847479820249999</c:v>
                </c:pt>
                <c:pt idx="18894">
                  <c:v>1.884805679321</c:v>
                </c:pt>
                <c:pt idx="18895">
                  <c:v>1.884865045547</c:v>
                </c:pt>
                <c:pt idx="18896">
                  <c:v>1.8849229812620001</c:v>
                </c:pt>
                <c:pt idx="18897">
                  <c:v>1.8849997520449999</c:v>
                </c:pt>
                <c:pt idx="18898">
                  <c:v>1.8851070404050001</c:v>
                </c:pt>
                <c:pt idx="18899">
                  <c:v>1.885212898254</c:v>
                </c:pt>
                <c:pt idx="18900">
                  <c:v>1.8853808641430001</c:v>
                </c:pt>
                <c:pt idx="18901">
                  <c:v>1.8855592012410001</c:v>
                </c:pt>
                <c:pt idx="18902">
                  <c:v>1.8858736753459999</c:v>
                </c:pt>
                <c:pt idx="18903">
                  <c:v>1.8860313892360001</c:v>
                </c:pt>
                <c:pt idx="18904">
                  <c:v>1.886138081551</c:v>
                </c:pt>
                <c:pt idx="18905">
                  <c:v>1.8862128257749999</c:v>
                </c:pt>
                <c:pt idx="18906">
                  <c:v>1.8862675428390001</c:v>
                </c:pt>
                <c:pt idx="18907">
                  <c:v>1.886375308037</c:v>
                </c:pt>
                <c:pt idx="18908">
                  <c:v>1.8864517211909999</c:v>
                </c:pt>
                <c:pt idx="18909">
                  <c:v>1.886506795883</c:v>
                </c:pt>
                <c:pt idx="18910">
                  <c:v>1.886615753174</c:v>
                </c:pt>
                <c:pt idx="18911">
                  <c:v>1.8867411613459999</c:v>
                </c:pt>
                <c:pt idx="18912">
                  <c:v>1.8870537281040001</c:v>
                </c:pt>
                <c:pt idx="18913">
                  <c:v>1.8872394561770001</c:v>
                </c:pt>
                <c:pt idx="18914">
                  <c:v>1.887351751328</c:v>
                </c:pt>
                <c:pt idx="18915">
                  <c:v>1.887522816658</c:v>
                </c:pt>
                <c:pt idx="18916">
                  <c:v>1.8878082036970001</c:v>
                </c:pt>
                <c:pt idx="18917">
                  <c:v>1.887880206108</c:v>
                </c:pt>
                <c:pt idx="18918">
                  <c:v>1.8881746530529999</c:v>
                </c:pt>
                <c:pt idx="18919">
                  <c:v>1.8882571458820001</c:v>
                </c:pt>
                <c:pt idx="18920">
                  <c:v>1.888331890106</c:v>
                </c:pt>
                <c:pt idx="18921">
                  <c:v>1.8884344100949999</c:v>
                </c:pt>
                <c:pt idx="18922">
                  <c:v>1.888491630554</c:v>
                </c:pt>
                <c:pt idx="18923">
                  <c:v>1.888589024544</c:v>
                </c:pt>
                <c:pt idx="18924">
                  <c:v>1.8886909484859999</c:v>
                </c:pt>
                <c:pt idx="18925">
                  <c:v>1.8889101743700001</c:v>
                </c:pt>
                <c:pt idx="18926">
                  <c:v>1.889138460159</c:v>
                </c:pt>
                <c:pt idx="18927">
                  <c:v>1.8892432451250001</c:v>
                </c:pt>
                <c:pt idx="18928">
                  <c:v>1.889355301857</c:v>
                </c:pt>
                <c:pt idx="18929">
                  <c:v>1.8894205093380001</c:v>
                </c:pt>
                <c:pt idx="18930">
                  <c:v>1.8894867897030001</c:v>
                </c:pt>
                <c:pt idx="18931">
                  <c:v>1.889590620995</c:v>
                </c:pt>
                <c:pt idx="18932">
                  <c:v>1.889695167542</c:v>
                </c:pt>
                <c:pt idx="18933">
                  <c:v>1.889808058739</c:v>
                </c:pt>
                <c:pt idx="18934">
                  <c:v>1.890120148659</c:v>
                </c:pt>
                <c:pt idx="18935">
                  <c:v>1.8902236223219999</c:v>
                </c:pt>
                <c:pt idx="18936">
                  <c:v>1.89029276371</c:v>
                </c:pt>
                <c:pt idx="18937">
                  <c:v>1.890389323235</c:v>
                </c:pt>
                <c:pt idx="18938">
                  <c:v>1.890415072441</c:v>
                </c:pt>
                <c:pt idx="18939">
                  <c:v>1.8905185461039999</c:v>
                </c:pt>
                <c:pt idx="18940">
                  <c:v>1.8905912637710001</c:v>
                </c:pt>
                <c:pt idx="18941">
                  <c:v>1.8907030820849999</c:v>
                </c:pt>
                <c:pt idx="18942">
                  <c:v>1.8908162117</c:v>
                </c:pt>
                <c:pt idx="18943">
                  <c:v>1.8910886049269999</c:v>
                </c:pt>
                <c:pt idx="18944">
                  <c:v>1.8913998603819999</c:v>
                </c:pt>
                <c:pt idx="18945">
                  <c:v>1.891466498375</c:v>
                </c:pt>
                <c:pt idx="18946">
                  <c:v>1.8915870189670001</c:v>
                </c:pt>
                <c:pt idx="18947">
                  <c:v>1.8916611671450001</c:v>
                </c:pt>
                <c:pt idx="18948">
                  <c:v>1.8917233943939999</c:v>
                </c:pt>
                <c:pt idx="18949">
                  <c:v>1.8918462991709999</c:v>
                </c:pt>
                <c:pt idx="18950">
                  <c:v>1.8919157981870001</c:v>
                </c:pt>
                <c:pt idx="18951">
                  <c:v>1.8920230865480001</c:v>
                </c:pt>
                <c:pt idx="18952">
                  <c:v>1.8921760320659999</c:v>
                </c:pt>
                <c:pt idx="18953">
                  <c:v>1.8924260139469999</c:v>
                </c:pt>
                <c:pt idx="18954">
                  <c:v>1.8925372362140001</c:v>
                </c:pt>
                <c:pt idx="18955">
                  <c:v>1.8928124904629999</c:v>
                </c:pt>
                <c:pt idx="18956">
                  <c:v>1.8928742408749999</c:v>
                </c:pt>
                <c:pt idx="18957">
                  <c:v>1.8929368257520001</c:v>
                </c:pt>
                <c:pt idx="18958">
                  <c:v>1.8929963111879999</c:v>
                </c:pt>
                <c:pt idx="18959">
                  <c:v>1.893058419228</c:v>
                </c:pt>
                <c:pt idx="18960">
                  <c:v>1.893086433411</c:v>
                </c:pt>
                <c:pt idx="18961">
                  <c:v>1.89313185215</c:v>
                </c:pt>
                <c:pt idx="18962">
                  <c:v>1.8931938409810001</c:v>
                </c:pt>
                <c:pt idx="18963">
                  <c:v>1.8932993412020001</c:v>
                </c:pt>
                <c:pt idx="18964">
                  <c:v>1.8933703899380001</c:v>
                </c:pt>
                <c:pt idx="18965">
                  <c:v>1.8934774398800001</c:v>
                </c:pt>
                <c:pt idx="18966">
                  <c:v>1.893619298935</c:v>
                </c:pt>
                <c:pt idx="18967">
                  <c:v>1.893837213516</c:v>
                </c:pt>
                <c:pt idx="18968">
                  <c:v>1.894065737724</c:v>
                </c:pt>
                <c:pt idx="18969">
                  <c:v>1.894390106201</c:v>
                </c:pt>
                <c:pt idx="18970">
                  <c:v>1.894557356834</c:v>
                </c:pt>
                <c:pt idx="18971">
                  <c:v>1.8948489427570001</c:v>
                </c:pt>
                <c:pt idx="18972">
                  <c:v>1.8950173854829999</c:v>
                </c:pt>
                <c:pt idx="18973">
                  <c:v>1.895242810249</c:v>
                </c:pt>
                <c:pt idx="18974">
                  <c:v>1.89557659626</c:v>
                </c:pt>
                <c:pt idx="18975">
                  <c:v>1.895684123039</c:v>
                </c:pt>
                <c:pt idx="18976">
                  <c:v>1.8957550525669999</c:v>
                </c:pt>
                <c:pt idx="18977">
                  <c:v>1.8958560228350001</c:v>
                </c:pt>
                <c:pt idx="18978">
                  <c:v>1.895919680595</c:v>
                </c:pt>
                <c:pt idx="18979">
                  <c:v>1.895981907845</c:v>
                </c:pt>
                <c:pt idx="18980">
                  <c:v>1.8960402011869999</c:v>
                </c:pt>
                <c:pt idx="18981">
                  <c:v>1.8960931301120001</c:v>
                </c:pt>
                <c:pt idx="18982">
                  <c:v>1.8961309194560001</c:v>
                </c:pt>
                <c:pt idx="18983">
                  <c:v>1.8961910009380001</c:v>
                </c:pt>
                <c:pt idx="18984">
                  <c:v>1.896216869354</c:v>
                </c:pt>
                <c:pt idx="18985">
                  <c:v>1.8963100910190001</c:v>
                </c:pt>
                <c:pt idx="18986">
                  <c:v>1.896372079849</c:v>
                </c:pt>
                <c:pt idx="18987">
                  <c:v>1.8964395523069999</c:v>
                </c:pt>
                <c:pt idx="18988">
                  <c:v>1.896536827087</c:v>
                </c:pt>
                <c:pt idx="18989">
                  <c:v>1.8965947628019999</c:v>
                </c:pt>
                <c:pt idx="18990">
                  <c:v>1.896665811539</c:v>
                </c:pt>
                <c:pt idx="18991">
                  <c:v>1.896767616272</c:v>
                </c:pt>
                <c:pt idx="18992">
                  <c:v>1.8968365192409999</c:v>
                </c:pt>
                <c:pt idx="18993">
                  <c:v>1.8969191312789999</c:v>
                </c:pt>
                <c:pt idx="18994">
                  <c:v>1.8969695568080001</c:v>
                </c:pt>
                <c:pt idx="18995">
                  <c:v>1.897037386894</c:v>
                </c:pt>
                <c:pt idx="18996">
                  <c:v>1.897102832794</c:v>
                </c:pt>
                <c:pt idx="18997">
                  <c:v>1.8971822261810001</c:v>
                </c:pt>
                <c:pt idx="18998">
                  <c:v>1.897488832474</c:v>
                </c:pt>
                <c:pt idx="18999">
                  <c:v>1.897643327713</c:v>
                </c:pt>
                <c:pt idx="19000">
                  <c:v>1.897700667381</c:v>
                </c:pt>
                <c:pt idx="19001">
                  <c:v>1.8978197574619999</c:v>
                </c:pt>
                <c:pt idx="19002">
                  <c:v>1.897889852524</c:v>
                </c:pt>
                <c:pt idx="19003">
                  <c:v>1.8979984521869999</c:v>
                </c:pt>
                <c:pt idx="19004">
                  <c:v>1.898087143898</c:v>
                </c:pt>
                <c:pt idx="19005">
                  <c:v>1.8982226848599999</c:v>
                </c:pt>
                <c:pt idx="19006">
                  <c:v>1.898412466049</c:v>
                </c:pt>
                <c:pt idx="19007">
                  <c:v>1.898726940155</c:v>
                </c:pt>
                <c:pt idx="19008">
                  <c:v>1.898868322372</c:v>
                </c:pt>
                <c:pt idx="19009">
                  <c:v>1.8989917039869999</c:v>
                </c:pt>
                <c:pt idx="19010">
                  <c:v>1.899061799049</c:v>
                </c:pt>
                <c:pt idx="19011">
                  <c:v>1.8991742134089999</c:v>
                </c:pt>
                <c:pt idx="19012">
                  <c:v>1.8995199203490001</c:v>
                </c:pt>
                <c:pt idx="19013">
                  <c:v>1.8996202945709999</c:v>
                </c:pt>
                <c:pt idx="19014">
                  <c:v>1.899732232094</c:v>
                </c:pt>
                <c:pt idx="19015">
                  <c:v>1.899786233902</c:v>
                </c:pt>
                <c:pt idx="19016">
                  <c:v>1.8999044895170001</c:v>
                </c:pt>
                <c:pt idx="19017">
                  <c:v>1.8999644517900001</c:v>
                </c:pt>
                <c:pt idx="19018">
                  <c:v>1.900077819824</c:v>
                </c:pt>
                <c:pt idx="19019">
                  <c:v>1.9001626968380001</c:v>
                </c:pt>
                <c:pt idx="19020">
                  <c:v>1.9002473354339999</c:v>
                </c:pt>
                <c:pt idx="19021">
                  <c:v>1.900358438492</c:v>
                </c:pt>
                <c:pt idx="19022">
                  <c:v>1.9005142450329999</c:v>
                </c:pt>
                <c:pt idx="19023">
                  <c:v>1.900621771812</c:v>
                </c:pt>
                <c:pt idx="19024">
                  <c:v>1.9007180929180001</c:v>
                </c:pt>
                <c:pt idx="19025">
                  <c:v>1.900782346725</c:v>
                </c:pt>
                <c:pt idx="19026">
                  <c:v>1.900900006294</c:v>
                </c:pt>
                <c:pt idx="19027">
                  <c:v>1.900954842567</c:v>
                </c:pt>
                <c:pt idx="19028">
                  <c:v>1.9010766744609999</c:v>
                </c:pt>
                <c:pt idx="19029">
                  <c:v>1.9011467695240001</c:v>
                </c:pt>
                <c:pt idx="19030">
                  <c:v>1.901212096214</c:v>
                </c:pt>
                <c:pt idx="19031">
                  <c:v>1.901332259178</c:v>
                </c:pt>
                <c:pt idx="19032">
                  <c:v>1.9013938903809999</c:v>
                </c:pt>
                <c:pt idx="19033">
                  <c:v>1.9015079736710001</c:v>
                </c:pt>
                <c:pt idx="19034">
                  <c:v>1.9016007184979999</c:v>
                </c:pt>
                <c:pt idx="19035">
                  <c:v>1.901821374893</c:v>
                </c:pt>
                <c:pt idx="19036">
                  <c:v>1.9018926620479999</c:v>
                </c:pt>
                <c:pt idx="19037">
                  <c:v>1.901937246323</c:v>
                </c:pt>
                <c:pt idx="19038">
                  <c:v>1.9020048379900001</c:v>
                </c:pt>
                <c:pt idx="19039">
                  <c:v>1.9020142555240001</c:v>
                </c:pt>
                <c:pt idx="19040">
                  <c:v>1.902083039284</c:v>
                </c:pt>
                <c:pt idx="19041">
                  <c:v>1.9020948410030001</c:v>
                </c:pt>
                <c:pt idx="19042">
                  <c:v>1.9021481275559999</c:v>
                </c:pt>
                <c:pt idx="19043">
                  <c:v>1.9021873474119999</c:v>
                </c:pt>
                <c:pt idx="19044">
                  <c:v>1.902220487595</c:v>
                </c:pt>
                <c:pt idx="19045">
                  <c:v>1.9022772312159999</c:v>
                </c:pt>
                <c:pt idx="19046">
                  <c:v>1.902297616005</c:v>
                </c:pt>
                <c:pt idx="19047">
                  <c:v>1.902369022369</c:v>
                </c:pt>
                <c:pt idx="19048">
                  <c:v>1.9023765325549999</c:v>
                </c:pt>
                <c:pt idx="19049">
                  <c:v>1.9024486541750001</c:v>
                </c:pt>
                <c:pt idx="19050">
                  <c:v>1.902459740639</c:v>
                </c:pt>
                <c:pt idx="19051">
                  <c:v>1.9025315046310001</c:v>
                </c:pt>
                <c:pt idx="19052">
                  <c:v>1.902581095695</c:v>
                </c:pt>
                <c:pt idx="19053">
                  <c:v>1.9026843309399999</c:v>
                </c:pt>
                <c:pt idx="19054">
                  <c:v>1.9028034210210001</c:v>
                </c:pt>
                <c:pt idx="19055">
                  <c:v>1.9029493331909999</c:v>
                </c:pt>
                <c:pt idx="19056">
                  <c:v>1.9032777547840001</c:v>
                </c:pt>
                <c:pt idx="19057">
                  <c:v>1.9036530256269999</c:v>
                </c:pt>
                <c:pt idx="19058">
                  <c:v>1.903828620911</c:v>
                </c:pt>
                <c:pt idx="19059">
                  <c:v>1.90394449234</c:v>
                </c:pt>
                <c:pt idx="19060">
                  <c:v>1.904044985771</c:v>
                </c:pt>
                <c:pt idx="19061">
                  <c:v>1.9041506052020001</c:v>
                </c:pt>
                <c:pt idx="19062">
                  <c:v>1.9043294191360001</c:v>
                </c:pt>
                <c:pt idx="19063">
                  <c:v>1.904590010643</c:v>
                </c:pt>
                <c:pt idx="19064">
                  <c:v>1.9046723842619999</c:v>
                </c:pt>
                <c:pt idx="19065">
                  <c:v>1.9047820568080001</c:v>
                </c:pt>
                <c:pt idx="19066">
                  <c:v>1.904850482941</c:v>
                </c:pt>
                <c:pt idx="19067">
                  <c:v>1.9049607515339999</c:v>
                </c:pt>
                <c:pt idx="19068">
                  <c:v>1.9050061702729999</c:v>
                </c:pt>
                <c:pt idx="19069">
                  <c:v>1.9051536321639999</c:v>
                </c:pt>
                <c:pt idx="19070">
                  <c:v>1.9053206443790001</c:v>
                </c:pt>
                <c:pt idx="19071">
                  <c:v>1.905398964882</c:v>
                </c:pt>
                <c:pt idx="19072">
                  <c:v>1.9054936170579999</c:v>
                </c:pt>
                <c:pt idx="19073">
                  <c:v>1.905642986298</c:v>
                </c:pt>
                <c:pt idx="19074">
                  <c:v>1.905984044075</c:v>
                </c:pt>
                <c:pt idx="19075">
                  <c:v>1.9062904119490001</c:v>
                </c:pt>
                <c:pt idx="19076">
                  <c:v>1.906433939934</c:v>
                </c:pt>
                <c:pt idx="19077">
                  <c:v>1.9064922332759999</c:v>
                </c:pt>
                <c:pt idx="19078">
                  <c:v>1.906606554985</c:v>
                </c:pt>
                <c:pt idx="19079">
                  <c:v>1.906661868095</c:v>
                </c:pt>
                <c:pt idx="19080">
                  <c:v>1.906917691231</c:v>
                </c:pt>
                <c:pt idx="19081">
                  <c:v>1.9073859453199999</c:v>
                </c:pt>
                <c:pt idx="19082">
                  <c:v>1.9079140424729999</c:v>
                </c:pt>
                <c:pt idx="19083">
                  <c:v>1.908521175385</c:v>
                </c:pt>
                <c:pt idx="19084">
                  <c:v>1.9091877937320001</c:v>
                </c:pt>
                <c:pt idx="19085">
                  <c:v>1.909875631332</c:v>
                </c:pt>
                <c:pt idx="19086">
                  <c:v>1.9105793237690001</c:v>
                </c:pt>
                <c:pt idx="19087">
                  <c:v>1.9112874269489999</c:v>
                </c:pt>
                <c:pt idx="19088">
                  <c:v>1.912054538727</c:v>
                </c:pt>
                <c:pt idx="19089">
                  <c:v>1.9128319025039999</c:v>
                </c:pt>
                <c:pt idx="19090">
                  <c:v>1.913473844528</c:v>
                </c:pt>
                <c:pt idx="19091">
                  <c:v>1.9138154983519999</c:v>
                </c:pt>
                <c:pt idx="19092">
                  <c:v>1.91410446167</c:v>
                </c:pt>
                <c:pt idx="19093">
                  <c:v>1.9143608808520001</c:v>
                </c:pt>
                <c:pt idx="19094">
                  <c:v>1.914566516876</c:v>
                </c:pt>
                <c:pt idx="19095">
                  <c:v>1.9147343635559999</c:v>
                </c:pt>
                <c:pt idx="19096">
                  <c:v>1.9148483276370001</c:v>
                </c:pt>
                <c:pt idx="19097">
                  <c:v>1.9149837493899999</c:v>
                </c:pt>
                <c:pt idx="19098">
                  <c:v>1.9150955677029999</c:v>
                </c:pt>
                <c:pt idx="19099">
                  <c:v>1.915196895599</c:v>
                </c:pt>
                <c:pt idx="19100">
                  <c:v>1.915238022804</c:v>
                </c:pt>
                <c:pt idx="19101">
                  <c:v>1.915300607681</c:v>
                </c:pt>
                <c:pt idx="19102">
                  <c:v>1.9153605699539999</c:v>
                </c:pt>
                <c:pt idx="19103">
                  <c:v>1.915421128273</c:v>
                </c:pt>
                <c:pt idx="19104">
                  <c:v>1.91546189785</c:v>
                </c:pt>
                <c:pt idx="19105">
                  <c:v>1.915475726128</c:v>
                </c:pt>
                <c:pt idx="19106">
                  <c:v>1.915518641472</c:v>
                </c:pt>
                <c:pt idx="19107">
                  <c:v>1.9155627489089999</c:v>
                </c:pt>
                <c:pt idx="19108">
                  <c:v>1.9155987501139999</c:v>
                </c:pt>
                <c:pt idx="19109">
                  <c:v>1.9156017303470001</c:v>
                </c:pt>
                <c:pt idx="19110">
                  <c:v>1.915622472763</c:v>
                </c:pt>
                <c:pt idx="19111">
                  <c:v>1.915653824806</c:v>
                </c:pt>
                <c:pt idx="19112">
                  <c:v>1.9156875610349999</c:v>
                </c:pt>
                <c:pt idx="19113">
                  <c:v>1.915685892105</c:v>
                </c:pt>
                <c:pt idx="19114">
                  <c:v>1.9157072305680001</c:v>
                </c:pt>
                <c:pt idx="19115">
                  <c:v>1.915758252144</c:v>
                </c:pt>
                <c:pt idx="19116">
                  <c:v>1.9157469272609999</c:v>
                </c:pt>
                <c:pt idx="19117">
                  <c:v>1.915790677071</c:v>
                </c:pt>
                <c:pt idx="19118">
                  <c:v>1.9157774448389999</c:v>
                </c:pt>
                <c:pt idx="19119">
                  <c:v>1.9158129692079999</c:v>
                </c:pt>
                <c:pt idx="19120">
                  <c:v>1.9158111810680001</c:v>
                </c:pt>
                <c:pt idx="19121">
                  <c:v>1.91582274437</c:v>
                </c:pt>
                <c:pt idx="19122">
                  <c:v>1.9158191680909999</c:v>
                </c:pt>
                <c:pt idx="19123">
                  <c:v>1.9158643484119999</c:v>
                </c:pt>
                <c:pt idx="19124">
                  <c:v>1.9158484935760001</c:v>
                </c:pt>
                <c:pt idx="19125">
                  <c:v>1.9158636331559999</c:v>
                </c:pt>
                <c:pt idx="19126">
                  <c:v>1.915855884552</c:v>
                </c:pt>
                <c:pt idx="19127">
                  <c:v>1.9158358573909999</c:v>
                </c:pt>
                <c:pt idx="19128">
                  <c:v>1.9158703088760001</c:v>
                </c:pt>
                <c:pt idx="19129">
                  <c:v>1.9158878326419999</c:v>
                </c:pt>
                <c:pt idx="19130">
                  <c:v>1.9158803224559999</c:v>
                </c:pt>
                <c:pt idx="19131">
                  <c:v>1.9158687591550001</c:v>
                </c:pt>
                <c:pt idx="19132">
                  <c:v>1.915855169296</c:v>
                </c:pt>
                <c:pt idx="19133">
                  <c:v>1.915852546692</c:v>
                </c:pt>
                <c:pt idx="19134">
                  <c:v>1.915863037109</c:v>
                </c:pt>
                <c:pt idx="19135">
                  <c:v>1.9158788919450001</c:v>
                </c:pt>
                <c:pt idx="19136">
                  <c:v>1.9158850908280001</c:v>
                </c:pt>
                <c:pt idx="19137">
                  <c:v>1.915865063667</c:v>
                </c:pt>
                <c:pt idx="19138">
                  <c:v>1.915861129761</c:v>
                </c:pt>
                <c:pt idx="19139">
                  <c:v>1.915876865387</c:v>
                </c:pt>
                <c:pt idx="19140">
                  <c:v>1.9158383607859999</c:v>
                </c:pt>
                <c:pt idx="19141">
                  <c:v>1.915848970413</c:v>
                </c:pt>
                <c:pt idx="19142">
                  <c:v>1.9158585071559999</c:v>
                </c:pt>
                <c:pt idx="19143">
                  <c:v>1.91587293148</c:v>
                </c:pt>
                <c:pt idx="19144">
                  <c:v>1.9158371686939999</c:v>
                </c:pt>
                <c:pt idx="19145">
                  <c:v>1.915861964226</c:v>
                </c:pt>
                <c:pt idx="19146">
                  <c:v>1.9158493280410001</c:v>
                </c:pt>
                <c:pt idx="19147">
                  <c:v>1.9158591032029999</c:v>
                </c:pt>
                <c:pt idx="19148">
                  <c:v>1.915857076645</c:v>
                </c:pt>
                <c:pt idx="19149">
                  <c:v>1.9158436059949999</c:v>
                </c:pt>
                <c:pt idx="19150">
                  <c:v>1.9158552885060001</c:v>
                </c:pt>
                <c:pt idx="19151">
                  <c:v>1.915870070457</c:v>
                </c:pt>
                <c:pt idx="19152">
                  <c:v>1.915876865387</c:v>
                </c:pt>
                <c:pt idx="19153">
                  <c:v>1.9158493280410001</c:v>
                </c:pt>
                <c:pt idx="19154">
                  <c:v>1.915874242783</c:v>
                </c:pt>
                <c:pt idx="19155">
                  <c:v>1.9159318208689999</c:v>
                </c:pt>
                <c:pt idx="19156">
                  <c:v>1.915958881378</c:v>
                </c:pt>
                <c:pt idx="19157">
                  <c:v>1.916067004204</c:v>
                </c:pt>
                <c:pt idx="19158">
                  <c:v>1.9162051677700001</c:v>
                </c:pt>
                <c:pt idx="19159">
                  <c:v>1.916397690773</c:v>
                </c:pt>
                <c:pt idx="19160">
                  <c:v>1.916504859924</c:v>
                </c:pt>
                <c:pt idx="19161">
                  <c:v>1.916587471962</c:v>
                </c:pt>
                <c:pt idx="19162">
                  <c:v>1.9167256355290001</c:v>
                </c:pt>
                <c:pt idx="19163">
                  <c:v>1.916805505753</c:v>
                </c:pt>
                <c:pt idx="19164">
                  <c:v>1.9169096946719999</c:v>
                </c:pt>
                <c:pt idx="19165">
                  <c:v>1.9169734716419999</c:v>
                </c:pt>
                <c:pt idx="19166">
                  <c:v>1.917030453682</c:v>
                </c:pt>
                <c:pt idx="19167">
                  <c:v>1.917169094086</c:v>
                </c:pt>
                <c:pt idx="19168">
                  <c:v>1.9172402620319999</c:v>
                </c:pt>
                <c:pt idx="19169">
                  <c:v>1.9172899723050001</c:v>
                </c:pt>
                <c:pt idx="19170">
                  <c:v>1.917333126068</c:v>
                </c:pt>
                <c:pt idx="19171">
                  <c:v>1.9173963069919999</c:v>
                </c:pt>
                <c:pt idx="19172">
                  <c:v>1.9174120426179999</c:v>
                </c:pt>
                <c:pt idx="19173">
                  <c:v>1.917485952377</c:v>
                </c:pt>
                <c:pt idx="19174">
                  <c:v>1.9174836874009999</c:v>
                </c:pt>
                <c:pt idx="19175">
                  <c:v>1.917525887489</c:v>
                </c:pt>
                <c:pt idx="19176">
                  <c:v>1.917559742928</c:v>
                </c:pt>
                <c:pt idx="19177">
                  <c:v>1.9175803661349999</c:v>
                </c:pt>
                <c:pt idx="19178">
                  <c:v>1.9175698757170001</c:v>
                </c:pt>
                <c:pt idx="19179">
                  <c:v>1.917599081993</c:v>
                </c:pt>
                <c:pt idx="19180">
                  <c:v>1.9176343679429999</c:v>
                </c:pt>
                <c:pt idx="19181">
                  <c:v>1.917649626732</c:v>
                </c:pt>
                <c:pt idx="19182">
                  <c:v>1.9176954030990001</c:v>
                </c:pt>
                <c:pt idx="19183">
                  <c:v>1.9177265167240001</c:v>
                </c:pt>
                <c:pt idx="19184">
                  <c:v>1.917736053467</c:v>
                </c:pt>
                <c:pt idx="19185">
                  <c:v>1.917755007744</c:v>
                </c:pt>
                <c:pt idx="19186">
                  <c:v>1.9178211689</c:v>
                </c:pt>
                <c:pt idx="19187">
                  <c:v>1.9178316593169999</c:v>
                </c:pt>
                <c:pt idx="19188">
                  <c:v>1.9179039001460001</c:v>
                </c:pt>
                <c:pt idx="19189">
                  <c:v>1.9179168939589999</c:v>
                </c:pt>
                <c:pt idx="19190">
                  <c:v>1.9179894924159999</c:v>
                </c:pt>
                <c:pt idx="19191">
                  <c:v>1.918005466461</c:v>
                </c:pt>
                <c:pt idx="19192">
                  <c:v>1.9180678129199999</c:v>
                </c:pt>
                <c:pt idx="19193">
                  <c:v>1.9181085824969999</c:v>
                </c:pt>
                <c:pt idx="19194">
                  <c:v>1.9184162616730001</c:v>
                </c:pt>
                <c:pt idx="19195">
                  <c:v>1.91847884655</c:v>
                </c:pt>
                <c:pt idx="19196">
                  <c:v>1.9186005592349999</c:v>
                </c:pt>
                <c:pt idx="19197">
                  <c:v>1.918656587601</c:v>
                </c:pt>
                <c:pt idx="19198">
                  <c:v>1.9188612699509999</c:v>
                </c:pt>
                <c:pt idx="19199">
                  <c:v>1.9192595481870001</c:v>
                </c:pt>
                <c:pt idx="19200">
                  <c:v>1.91937494278</c:v>
                </c:pt>
                <c:pt idx="19201">
                  <c:v>1.919494628906</c:v>
                </c:pt>
                <c:pt idx="19202">
                  <c:v>1.9198558330540001</c:v>
                </c:pt>
                <c:pt idx="19203">
                  <c:v>1.9202067852019999</c:v>
                </c:pt>
                <c:pt idx="19204">
                  <c:v>1.9203519821170001</c:v>
                </c:pt>
                <c:pt idx="19205">
                  <c:v>1.9204959869380001</c:v>
                </c:pt>
                <c:pt idx="19206">
                  <c:v>1.920851707458</c:v>
                </c:pt>
                <c:pt idx="19207">
                  <c:v>1.920995354652</c:v>
                </c:pt>
                <c:pt idx="19208">
                  <c:v>1.9211212396620001</c:v>
                </c:pt>
                <c:pt idx="19209">
                  <c:v>1.9212590456009999</c:v>
                </c:pt>
                <c:pt idx="19210">
                  <c:v>1.921507120132</c:v>
                </c:pt>
                <c:pt idx="19211">
                  <c:v>1.9215720891950001</c:v>
                </c:pt>
                <c:pt idx="19212">
                  <c:v>1.9216077327729999</c:v>
                </c:pt>
                <c:pt idx="19213">
                  <c:v>1.921679854393</c:v>
                </c:pt>
                <c:pt idx="19214">
                  <c:v>1.9216932058330001</c:v>
                </c:pt>
                <c:pt idx="19215">
                  <c:v>1.9217675924299999</c:v>
                </c:pt>
                <c:pt idx="19216">
                  <c:v>1.9217855930329999</c:v>
                </c:pt>
                <c:pt idx="19217">
                  <c:v>1.9218559265140001</c:v>
                </c:pt>
                <c:pt idx="19218">
                  <c:v>1.9218895435329999</c:v>
                </c:pt>
                <c:pt idx="19219">
                  <c:v>1.9219454526899999</c:v>
                </c:pt>
                <c:pt idx="19220">
                  <c:v>1.9220054149629999</c:v>
                </c:pt>
                <c:pt idx="19221">
                  <c:v>1.9220376014709999</c:v>
                </c:pt>
                <c:pt idx="19222">
                  <c:v>1.922111272812</c:v>
                </c:pt>
                <c:pt idx="19223">
                  <c:v>1.922132968903</c:v>
                </c:pt>
                <c:pt idx="19224">
                  <c:v>1.9222061634059999</c:v>
                </c:pt>
                <c:pt idx="19225">
                  <c:v>1.922227621078</c:v>
                </c:pt>
                <c:pt idx="19226">
                  <c:v>1.9222918748860001</c:v>
                </c:pt>
                <c:pt idx="19227">
                  <c:v>1.9223296642300001</c:v>
                </c:pt>
                <c:pt idx="19228">
                  <c:v>1.9223759174349999</c:v>
                </c:pt>
                <c:pt idx="19229">
                  <c:v>1.922440052032</c:v>
                </c:pt>
                <c:pt idx="19230">
                  <c:v>1.922465324402</c:v>
                </c:pt>
                <c:pt idx="19231">
                  <c:v>1.92254281044</c:v>
                </c:pt>
                <c:pt idx="19232">
                  <c:v>1.922569274902</c:v>
                </c:pt>
                <c:pt idx="19233">
                  <c:v>1.9226461648940001</c:v>
                </c:pt>
                <c:pt idx="19234">
                  <c:v>1.9226706027980001</c:v>
                </c:pt>
                <c:pt idx="19235">
                  <c:v>1.922790765762</c:v>
                </c:pt>
                <c:pt idx="19236">
                  <c:v>1.92286169529</c:v>
                </c:pt>
                <c:pt idx="19237">
                  <c:v>1.9230841398239999</c:v>
                </c:pt>
                <c:pt idx="19238">
                  <c:v>1.9232449531560001</c:v>
                </c:pt>
                <c:pt idx="19239">
                  <c:v>1.9234195947649999</c:v>
                </c:pt>
                <c:pt idx="19240">
                  <c:v>1.923596262932</c:v>
                </c:pt>
                <c:pt idx="19241">
                  <c:v>1.923751592636</c:v>
                </c:pt>
                <c:pt idx="19242">
                  <c:v>1.923813462257</c:v>
                </c:pt>
                <c:pt idx="19243">
                  <c:v>1.923894524574</c:v>
                </c:pt>
                <c:pt idx="19244">
                  <c:v>1.9240360260010001</c:v>
                </c:pt>
                <c:pt idx="19245">
                  <c:v>1.924170732498</c:v>
                </c:pt>
                <c:pt idx="19246">
                  <c:v>1.9243422746659999</c:v>
                </c:pt>
                <c:pt idx="19247">
                  <c:v>1.924737691879</c:v>
                </c:pt>
                <c:pt idx="19248">
                  <c:v>1.924921751022</c:v>
                </c:pt>
                <c:pt idx="19249">
                  <c:v>1.925004243851</c:v>
                </c:pt>
                <c:pt idx="19250">
                  <c:v>1.925173401833</c:v>
                </c:pt>
                <c:pt idx="19251">
                  <c:v>1.9253394603730001</c:v>
                </c:pt>
                <c:pt idx="19252">
                  <c:v>1.9254477024079999</c:v>
                </c:pt>
                <c:pt idx="19253">
                  <c:v>1.9255409240720001</c:v>
                </c:pt>
                <c:pt idx="19254">
                  <c:v>1.9256297349930001</c:v>
                </c:pt>
                <c:pt idx="19255">
                  <c:v>1.9257529973980001</c:v>
                </c:pt>
                <c:pt idx="19256">
                  <c:v>1.9260286092759999</c:v>
                </c:pt>
                <c:pt idx="19257">
                  <c:v>1.9261025190350001</c:v>
                </c:pt>
                <c:pt idx="19258">
                  <c:v>1.92618227005</c:v>
                </c:pt>
                <c:pt idx="19259">
                  <c:v>1.926204800606</c:v>
                </c:pt>
                <c:pt idx="19260">
                  <c:v>1.926275849342</c:v>
                </c:pt>
                <c:pt idx="19261">
                  <c:v>1.9263137578959999</c:v>
                </c:pt>
                <c:pt idx="19262">
                  <c:v>1.926328778267</c:v>
                </c:pt>
                <c:pt idx="19263">
                  <c:v>1.9263961315160001</c:v>
                </c:pt>
                <c:pt idx="19264">
                  <c:v>1.926420092583</c:v>
                </c:pt>
                <c:pt idx="19265">
                  <c:v>1.92648422718</c:v>
                </c:pt>
                <c:pt idx="19266">
                  <c:v>1.9265322685240001</c:v>
                </c:pt>
                <c:pt idx="19267">
                  <c:v>1.9265739917760001</c:v>
                </c:pt>
                <c:pt idx="19268">
                  <c:v>1.9266430139540001</c:v>
                </c:pt>
                <c:pt idx="19269">
                  <c:v>1.9266726970670001</c:v>
                </c:pt>
                <c:pt idx="19270">
                  <c:v>1.9267458915710001</c:v>
                </c:pt>
                <c:pt idx="19271">
                  <c:v>1.9267796278</c:v>
                </c:pt>
                <c:pt idx="19272">
                  <c:v>1.9269024133679999</c:v>
                </c:pt>
                <c:pt idx="19273">
                  <c:v>1.9272614717480001</c:v>
                </c:pt>
                <c:pt idx="19274">
                  <c:v>1.927484869957</c:v>
                </c:pt>
                <c:pt idx="19275">
                  <c:v>1.9275959730150001</c:v>
                </c:pt>
                <c:pt idx="19276">
                  <c:v>1.9276669025419999</c:v>
                </c:pt>
                <c:pt idx="19277">
                  <c:v>1.9277760982509999</c:v>
                </c:pt>
                <c:pt idx="19278">
                  <c:v>1.9278936386109999</c:v>
                </c:pt>
                <c:pt idx="19279">
                  <c:v>1.928165912628</c:v>
                </c:pt>
                <c:pt idx="19280">
                  <c:v>1.928278565407</c:v>
                </c:pt>
                <c:pt idx="19281">
                  <c:v>1.9283276796340001</c:v>
                </c:pt>
                <c:pt idx="19282">
                  <c:v>1.928386330605</c:v>
                </c:pt>
                <c:pt idx="19283">
                  <c:v>1.9284570217129999</c:v>
                </c:pt>
                <c:pt idx="19284">
                  <c:v>1.9284880161289999</c:v>
                </c:pt>
                <c:pt idx="19285">
                  <c:v>1.9285894632339999</c:v>
                </c:pt>
                <c:pt idx="19286">
                  <c:v>1.9288457632060001</c:v>
                </c:pt>
                <c:pt idx="19287">
                  <c:v>1.9289606809619999</c:v>
                </c:pt>
                <c:pt idx="19288">
                  <c:v>1.9290834665300001</c:v>
                </c:pt>
                <c:pt idx="19289">
                  <c:v>1.9292542934420001</c:v>
                </c:pt>
                <c:pt idx="19290">
                  <c:v>1.9293907880779999</c:v>
                </c:pt>
                <c:pt idx="19291">
                  <c:v>1.9295599460599999</c:v>
                </c:pt>
                <c:pt idx="19292">
                  <c:v>1.9296269416809999</c:v>
                </c:pt>
                <c:pt idx="19293">
                  <c:v>1.929744958878</c:v>
                </c:pt>
                <c:pt idx="19294">
                  <c:v>1.9297775030140001</c:v>
                </c:pt>
                <c:pt idx="19295">
                  <c:v>1.9298623800279999</c:v>
                </c:pt>
                <c:pt idx="19296">
                  <c:v>1.9298886060710001</c:v>
                </c:pt>
                <c:pt idx="19297">
                  <c:v>1.9299685955050001</c:v>
                </c:pt>
                <c:pt idx="19298">
                  <c:v>1.929993391037</c:v>
                </c:pt>
                <c:pt idx="19299">
                  <c:v>1.930067539215</c:v>
                </c:pt>
                <c:pt idx="19300">
                  <c:v>1.930110454559</c:v>
                </c:pt>
                <c:pt idx="19301">
                  <c:v>1.9301580190659999</c:v>
                </c:pt>
                <c:pt idx="19302">
                  <c:v>1.9302310943600001</c:v>
                </c:pt>
                <c:pt idx="19303">
                  <c:v>1.930255055428</c:v>
                </c:pt>
                <c:pt idx="19304">
                  <c:v>1.9303296804429999</c:v>
                </c:pt>
                <c:pt idx="19305">
                  <c:v>1.9303891658779999</c:v>
                </c:pt>
                <c:pt idx="19306">
                  <c:v>1.930526137352</c:v>
                </c:pt>
                <c:pt idx="19307">
                  <c:v>1.93090736866</c:v>
                </c:pt>
                <c:pt idx="19308">
                  <c:v>1.930961489677</c:v>
                </c:pt>
                <c:pt idx="19309">
                  <c:v>1.9310830831529999</c:v>
                </c:pt>
                <c:pt idx="19310">
                  <c:v>1.931150555611</c:v>
                </c:pt>
                <c:pt idx="19311">
                  <c:v>1.931274414063</c:v>
                </c:pt>
                <c:pt idx="19312">
                  <c:v>1.9313609600070001</c:v>
                </c:pt>
                <c:pt idx="19313">
                  <c:v>1.931475758553</c:v>
                </c:pt>
                <c:pt idx="19314">
                  <c:v>1.93158197403</c:v>
                </c:pt>
                <c:pt idx="19315">
                  <c:v>1.931657195091</c:v>
                </c:pt>
                <c:pt idx="19316">
                  <c:v>1.9317927360530001</c:v>
                </c:pt>
                <c:pt idx="19317">
                  <c:v>1.931936383247</c:v>
                </c:pt>
                <c:pt idx="19318">
                  <c:v>1.932041764259</c:v>
                </c:pt>
                <c:pt idx="19319">
                  <c:v>1.9321694374080001</c:v>
                </c:pt>
                <c:pt idx="19320">
                  <c:v>1.9324641227720001</c:v>
                </c:pt>
                <c:pt idx="19321">
                  <c:v>1.932535171509</c:v>
                </c:pt>
                <c:pt idx="19322">
                  <c:v>1.932599782944</c:v>
                </c:pt>
                <c:pt idx="19323">
                  <c:v>1.9327158927920001</c:v>
                </c:pt>
                <c:pt idx="19324">
                  <c:v>1.9327709674839999</c:v>
                </c:pt>
                <c:pt idx="19325">
                  <c:v>1.9328210353849999</c:v>
                </c:pt>
                <c:pt idx="19326">
                  <c:v>1.9329314231870001</c:v>
                </c:pt>
                <c:pt idx="19327">
                  <c:v>1.932958006859</c:v>
                </c:pt>
                <c:pt idx="19328">
                  <c:v>1.9330489635470001</c:v>
                </c:pt>
                <c:pt idx="19329">
                  <c:v>1.933065533638</c:v>
                </c:pt>
                <c:pt idx="19330">
                  <c:v>1.9331556558609999</c:v>
                </c:pt>
                <c:pt idx="19331">
                  <c:v>1.933223247528</c:v>
                </c:pt>
                <c:pt idx="19332">
                  <c:v>1.9332908391950001</c:v>
                </c:pt>
                <c:pt idx="19333">
                  <c:v>1.9334233999249999</c:v>
                </c:pt>
                <c:pt idx="19334">
                  <c:v>1.9334867000580001</c:v>
                </c:pt>
                <c:pt idx="19335">
                  <c:v>1.933554530144</c:v>
                </c:pt>
                <c:pt idx="19336">
                  <c:v>1.9338793754579999</c:v>
                </c:pt>
                <c:pt idx="19337">
                  <c:v>1.9339723587040001</c:v>
                </c:pt>
                <c:pt idx="19338">
                  <c:v>1.9343439340590001</c:v>
                </c:pt>
                <c:pt idx="19339">
                  <c:v>1.934369921684</c:v>
                </c:pt>
                <c:pt idx="19340">
                  <c:v>1.934459447861</c:v>
                </c:pt>
                <c:pt idx="19341">
                  <c:v>1.934521317482</c:v>
                </c:pt>
                <c:pt idx="19342">
                  <c:v>1.9346089363100001</c:v>
                </c:pt>
                <c:pt idx="19343">
                  <c:v>1.9346258640289999</c:v>
                </c:pt>
                <c:pt idx="19344">
                  <c:v>1.9347146749499999</c:v>
                </c:pt>
                <c:pt idx="19345">
                  <c:v>1.934731721878</c:v>
                </c:pt>
                <c:pt idx="19346">
                  <c:v>1.934809207916</c:v>
                </c:pt>
                <c:pt idx="19347">
                  <c:v>1.934859871864</c:v>
                </c:pt>
                <c:pt idx="19348">
                  <c:v>1.934937357903</c:v>
                </c:pt>
                <c:pt idx="19349">
                  <c:v>1.9349542856219999</c:v>
                </c:pt>
                <c:pt idx="19350">
                  <c:v>1.9350328445430001</c:v>
                </c:pt>
                <c:pt idx="19351">
                  <c:v>1.935063242912</c:v>
                </c:pt>
                <c:pt idx="19352">
                  <c:v>1.935130953789</c:v>
                </c:pt>
                <c:pt idx="19353">
                  <c:v>1.9351783990860001</c:v>
                </c:pt>
                <c:pt idx="19354">
                  <c:v>1.935229420662</c:v>
                </c:pt>
                <c:pt idx="19355">
                  <c:v>1.9353467226029999</c:v>
                </c:pt>
                <c:pt idx="19356">
                  <c:v>1.9357376098629999</c:v>
                </c:pt>
                <c:pt idx="19357">
                  <c:v>1.935883522034</c:v>
                </c:pt>
                <c:pt idx="19358">
                  <c:v>1.935699462891</c:v>
                </c:pt>
                <c:pt idx="19359">
                  <c:v>1.933068037033</c:v>
                </c:pt>
                <c:pt idx="19360">
                  <c:v>1.9324711561200001</c:v>
                </c:pt>
                <c:pt idx="19361">
                  <c:v>1.9321861267089999</c:v>
                </c:pt>
                <c:pt idx="19362">
                  <c:v>1.9321790933609999</c:v>
                </c:pt>
                <c:pt idx="19363">
                  <c:v>1.93212556839</c:v>
                </c:pt>
                <c:pt idx="19364">
                  <c:v>1.9320812225340001</c:v>
                </c:pt>
                <c:pt idx="19365">
                  <c:v>1.9320238828659999</c:v>
                </c:pt>
                <c:pt idx="19366">
                  <c:v>1.931945681572</c:v>
                </c:pt>
                <c:pt idx="19367">
                  <c:v>1.9318244457239999</c:v>
                </c:pt>
                <c:pt idx="19368">
                  <c:v>1.9316167831419999</c:v>
                </c:pt>
                <c:pt idx="19369">
                  <c:v>1.9311195611950001</c:v>
                </c:pt>
                <c:pt idx="19370">
                  <c:v>1.930550694466</c:v>
                </c:pt>
                <c:pt idx="19371">
                  <c:v>1.92997276783</c:v>
                </c:pt>
                <c:pt idx="19372">
                  <c:v>1.9293868541720001</c:v>
                </c:pt>
                <c:pt idx="19373">
                  <c:v>1.928815364838</c:v>
                </c:pt>
                <c:pt idx="19374">
                  <c:v>1.928269505501</c:v>
                </c:pt>
                <c:pt idx="19375">
                  <c:v>1.9276920557020001</c:v>
                </c:pt>
                <c:pt idx="19376">
                  <c:v>1.9271095991130001</c:v>
                </c:pt>
                <c:pt idx="19377">
                  <c:v>1.926538825035</c:v>
                </c:pt>
                <c:pt idx="19378">
                  <c:v>1.9261200428009999</c:v>
                </c:pt>
                <c:pt idx="19379">
                  <c:v>1.9259790182109999</c:v>
                </c:pt>
                <c:pt idx="19380">
                  <c:v>1.925902247429</c:v>
                </c:pt>
                <c:pt idx="19381">
                  <c:v>1.9258112907410001</c:v>
                </c:pt>
                <c:pt idx="19382">
                  <c:v>1.92577958107</c:v>
                </c:pt>
                <c:pt idx="19383">
                  <c:v>1.925780415535</c:v>
                </c:pt>
                <c:pt idx="19384">
                  <c:v>1.925788164139</c:v>
                </c:pt>
                <c:pt idx="19385">
                  <c:v>1.9258300065989999</c:v>
                </c:pt>
                <c:pt idx="19386">
                  <c:v>1.926039457321</c:v>
                </c:pt>
                <c:pt idx="19387">
                  <c:v>1.9262151718139999</c:v>
                </c:pt>
                <c:pt idx="19388">
                  <c:v>1.926811814308</c:v>
                </c:pt>
                <c:pt idx="19389">
                  <c:v>1.9271006584170001</c:v>
                </c:pt>
                <c:pt idx="19390">
                  <c:v>1.9272221326829999</c:v>
                </c:pt>
                <c:pt idx="19391">
                  <c:v>1.927328109741</c:v>
                </c:pt>
                <c:pt idx="19392">
                  <c:v>1.9274829626079999</c:v>
                </c:pt>
                <c:pt idx="19393">
                  <c:v>1.9277659654620001</c:v>
                </c:pt>
                <c:pt idx="19394">
                  <c:v>1.928000211716</c:v>
                </c:pt>
                <c:pt idx="19395">
                  <c:v>1.9291574954990001</c:v>
                </c:pt>
                <c:pt idx="19396">
                  <c:v>1.929618597031</c:v>
                </c:pt>
                <c:pt idx="19397">
                  <c:v>1.9299570322040001</c:v>
                </c:pt>
                <c:pt idx="19398">
                  <c:v>1.930934429169</c:v>
                </c:pt>
                <c:pt idx="19399">
                  <c:v>1.9311634302139999</c:v>
                </c:pt>
                <c:pt idx="19400">
                  <c:v>1.9313088655470001</c:v>
                </c:pt>
                <c:pt idx="19401">
                  <c:v>1.9315172433850001</c:v>
                </c:pt>
                <c:pt idx="19402">
                  <c:v>1.931617021561</c:v>
                </c:pt>
                <c:pt idx="19403">
                  <c:v>1.931766867638</c:v>
                </c:pt>
                <c:pt idx="19404">
                  <c:v>1.931971073151</c:v>
                </c:pt>
                <c:pt idx="19405">
                  <c:v>1.9322128295900001</c:v>
                </c:pt>
                <c:pt idx="19406">
                  <c:v>1.9331206083300001</c:v>
                </c:pt>
                <c:pt idx="19407">
                  <c:v>1.9339343309399999</c:v>
                </c:pt>
                <c:pt idx="19408">
                  <c:v>1.9344041347500001</c:v>
                </c:pt>
                <c:pt idx="19409">
                  <c:v>1.9346083402630001</c:v>
                </c:pt>
                <c:pt idx="19410">
                  <c:v>1.9348661899570001</c:v>
                </c:pt>
                <c:pt idx="19411">
                  <c:v>1.9349737167359999</c:v>
                </c:pt>
                <c:pt idx="19412">
                  <c:v>1.9352180957789999</c:v>
                </c:pt>
                <c:pt idx="19413">
                  <c:v>1.93543612957</c:v>
                </c:pt>
                <c:pt idx="19414">
                  <c:v>1.9355500936509999</c:v>
                </c:pt>
                <c:pt idx="19415">
                  <c:v>1.9357041120530001</c:v>
                </c:pt>
                <c:pt idx="19416">
                  <c:v>1.935825943947</c:v>
                </c:pt>
                <c:pt idx="19417">
                  <c:v>1.935959219933</c:v>
                </c:pt>
                <c:pt idx="19418">
                  <c:v>1.936096906662</c:v>
                </c:pt>
                <c:pt idx="19419">
                  <c:v>1.9361993074420001</c:v>
                </c:pt>
                <c:pt idx="19420">
                  <c:v>1.9363461732859999</c:v>
                </c:pt>
                <c:pt idx="19421">
                  <c:v>1.936368942261</c:v>
                </c:pt>
                <c:pt idx="19422">
                  <c:v>1.936497092247</c:v>
                </c:pt>
                <c:pt idx="19423">
                  <c:v>1.9366033077239999</c:v>
                </c:pt>
                <c:pt idx="19424">
                  <c:v>1.936711788177</c:v>
                </c:pt>
                <c:pt idx="19425">
                  <c:v>1.936843156815</c:v>
                </c:pt>
                <c:pt idx="19426">
                  <c:v>1.9369417428969999</c:v>
                </c:pt>
                <c:pt idx="19427">
                  <c:v>1.9370899200439999</c:v>
                </c:pt>
                <c:pt idx="19428">
                  <c:v>1.9372594356540001</c:v>
                </c:pt>
                <c:pt idx="19429">
                  <c:v>1.937509536743</c:v>
                </c:pt>
                <c:pt idx="19430">
                  <c:v>1.9377698898319999</c:v>
                </c:pt>
                <c:pt idx="19431">
                  <c:v>1.93802344799</c:v>
                </c:pt>
                <c:pt idx="19432">
                  <c:v>1.9382281303410001</c:v>
                </c:pt>
                <c:pt idx="19433">
                  <c:v>1.938425779343</c:v>
                </c:pt>
                <c:pt idx="19434">
                  <c:v>1.938502907753</c:v>
                </c:pt>
                <c:pt idx="19435">
                  <c:v>1.9387265443799999</c:v>
                </c:pt>
                <c:pt idx="19436">
                  <c:v>1.938893318176</c:v>
                </c:pt>
                <c:pt idx="19437">
                  <c:v>1.9392251968380001</c:v>
                </c:pt>
                <c:pt idx="19438">
                  <c:v>1.9394683837890001</c:v>
                </c:pt>
                <c:pt idx="19439">
                  <c:v>1.93961763382</c:v>
                </c:pt>
                <c:pt idx="19440">
                  <c:v>1.93976521492</c:v>
                </c:pt>
                <c:pt idx="19441">
                  <c:v>1.939928412437</c:v>
                </c:pt>
                <c:pt idx="19442">
                  <c:v>1.9401928186420001</c:v>
                </c:pt>
                <c:pt idx="19443">
                  <c:v>1.9403378963469999</c:v>
                </c:pt>
                <c:pt idx="19444">
                  <c:v>1.940463900566</c:v>
                </c:pt>
                <c:pt idx="19445">
                  <c:v>1.9406156539920001</c:v>
                </c:pt>
                <c:pt idx="19446">
                  <c:v>1.9407927989960001</c:v>
                </c:pt>
                <c:pt idx="19447">
                  <c:v>1.941293716431</c:v>
                </c:pt>
                <c:pt idx="19448">
                  <c:v>1.941422581673</c:v>
                </c:pt>
                <c:pt idx="19449">
                  <c:v>1.9415357112880001</c:v>
                </c:pt>
                <c:pt idx="19450">
                  <c:v>1.9416142702100001</c:v>
                </c:pt>
                <c:pt idx="19451">
                  <c:v>1.9417357444759999</c:v>
                </c:pt>
                <c:pt idx="19452">
                  <c:v>1.941798567772</c:v>
                </c:pt>
                <c:pt idx="19453">
                  <c:v>1.941926717758</c:v>
                </c:pt>
                <c:pt idx="19454">
                  <c:v>1.941976428032</c:v>
                </c:pt>
                <c:pt idx="19455">
                  <c:v>1.9421060085299999</c:v>
                </c:pt>
                <c:pt idx="19456">
                  <c:v>1.9421460628510001</c:v>
                </c:pt>
                <c:pt idx="19457">
                  <c:v>1.942274689674</c:v>
                </c:pt>
                <c:pt idx="19458">
                  <c:v>1.942313194275</c:v>
                </c:pt>
                <c:pt idx="19459">
                  <c:v>1.9424389600750001</c:v>
                </c:pt>
                <c:pt idx="19460">
                  <c:v>1.9424922466279999</c:v>
                </c:pt>
                <c:pt idx="19461">
                  <c:v>1.94261443615</c:v>
                </c:pt>
                <c:pt idx="19462">
                  <c:v>1.942729830742</c:v>
                </c:pt>
                <c:pt idx="19463">
                  <c:v>1.9428845643999999</c:v>
                </c:pt>
                <c:pt idx="19464">
                  <c:v>1.9430439472200001</c:v>
                </c:pt>
                <c:pt idx="19465">
                  <c:v>1.9431611299510001</c:v>
                </c:pt>
                <c:pt idx="19466">
                  <c:v>1.9432833194729999</c:v>
                </c:pt>
                <c:pt idx="19467">
                  <c:v>1.9434102773669999</c:v>
                </c:pt>
                <c:pt idx="19468">
                  <c:v>1.9437154531480001</c:v>
                </c:pt>
                <c:pt idx="19469">
                  <c:v>1.9442056417469999</c:v>
                </c:pt>
                <c:pt idx="19470">
                  <c:v>1.9447365999220001</c:v>
                </c:pt>
                <c:pt idx="19471">
                  <c:v>1.9449430704120001</c:v>
                </c:pt>
                <c:pt idx="19472">
                  <c:v>1.9451490640639999</c:v>
                </c:pt>
                <c:pt idx="19473">
                  <c:v>1.9455082416530001</c:v>
                </c:pt>
                <c:pt idx="19474">
                  <c:v>1.945620298386</c:v>
                </c:pt>
                <c:pt idx="19475">
                  <c:v>1.945778846741</c:v>
                </c:pt>
                <c:pt idx="19476">
                  <c:v>1.9460524320599999</c:v>
                </c:pt>
                <c:pt idx="19477">
                  <c:v>1.9461551904679999</c:v>
                </c:pt>
                <c:pt idx="19478">
                  <c:v>1.9462563991549999</c:v>
                </c:pt>
                <c:pt idx="19479">
                  <c:v>1.9464106559750001</c:v>
                </c:pt>
                <c:pt idx="19480">
                  <c:v>1.946507096291</c:v>
                </c:pt>
                <c:pt idx="19481">
                  <c:v>1.9466513395309999</c:v>
                </c:pt>
                <c:pt idx="19482">
                  <c:v>1.9471364021299999</c:v>
                </c:pt>
                <c:pt idx="19483">
                  <c:v>1.9475764036180001</c:v>
                </c:pt>
                <c:pt idx="19484">
                  <c:v>1.9476530551910001</c:v>
                </c:pt>
                <c:pt idx="19485">
                  <c:v>1.9477964639659999</c:v>
                </c:pt>
                <c:pt idx="19486">
                  <c:v>1.9478448629380001</c:v>
                </c:pt>
                <c:pt idx="19487">
                  <c:v>1.9479488134380001</c:v>
                </c:pt>
                <c:pt idx="19488">
                  <c:v>1.948094010353</c:v>
                </c:pt>
                <c:pt idx="19489">
                  <c:v>1.9481747150419999</c:v>
                </c:pt>
                <c:pt idx="19490">
                  <c:v>1.9483195543289999</c:v>
                </c:pt>
                <c:pt idx="19491">
                  <c:v>1.948460102081</c:v>
                </c:pt>
                <c:pt idx="19492">
                  <c:v>1.948578596115</c:v>
                </c:pt>
                <c:pt idx="19493">
                  <c:v>1.9486663341520001</c:v>
                </c:pt>
                <c:pt idx="19494">
                  <c:v>1.948802113533</c:v>
                </c:pt>
                <c:pt idx="19495">
                  <c:v>1.94887316227</c:v>
                </c:pt>
                <c:pt idx="19496">
                  <c:v>1.949007749557</c:v>
                </c:pt>
                <c:pt idx="19497">
                  <c:v>1.949065327644</c:v>
                </c:pt>
                <c:pt idx="19498">
                  <c:v>1.9492472410199999</c:v>
                </c:pt>
                <c:pt idx="19499">
                  <c:v>1.9493882656099999</c:v>
                </c:pt>
                <c:pt idx="19500">
                  <c:v>1.9494686126709999</c:v>
                </c:pt>
                <c:pt idx="19501">
                  <c:v>1.9495775699619999</c:v>
                </c:pt>
                <c:pt idx="19502">
                  <c:v>1.9496918916699999</c:v>
                </c:pt>
                <c:pt idx="19503">
                  <c:v>1.950097680092</c:v>
                </c:pt>
                <c:pt idx="19504">
                  <c:v>1.9501782655719999</c:v>
                </c:pt>
                <c:pt idx="19505">
                  <c:v>1.9503524303440001</c:v>
                </c:pt>
                <c:pt idx="19506">
                  <c:v>1.9504728317260001</c:v>
                </c:pt>
                <c:pt idx="19507">
                  <c:v>1.9505916833879999</c:v>
                </c:pt>
                <c:pt idx="19508">
                  <c:v>1.950770735741</c:v>
                </c:pt>
                <c:pt idx="19509">
                  <c:v>1.9509918689729999</c:v>
                </c:pt>
                <c:pt idx="19510">
                  <c:v>1.9513211250310001</c:v>
                </c:pt>
                <c:pt idx="19511">
                  <c:v>1.9514871835709999</c:v>
                </c:pt>
                <c:pt idx="19512">
                  <c:v>1.951866149902</c:v>
                </c:pt>
                <c:pt idx="19513">
                  <c:v>1.9519370794299999</c:v>
                </c:pt>
                <c:pt idx="19514">
                  <c:v>1.9520565271379999</c:v>
                </c:pt>
                <c:pt idx="19515">
                  <c:v>1.9520782232280001</c:v>
                </c:pt>
                <c:pt idx="19516">
                  <c:v>1.952164173126</c:v>
                </c:pt>
                <c:pt idx="19517">
                  <c:v>1.9521794319150001</c:v>
                </c:pt>
                <c:pt idx="19518">
                  <c:v>1.9522697925570001</c:v>
                </c:pt>
                <c:pt idx="19519">
                  <c:v>1.9522821903230001</c:v>
                </c:pt>
                <c:pt idx="19520">
                  <c:v>1.9524006843570001</c:v>
                </c:pt>
                <c:pt idx="19521">
                  <c:v>1.952421545982</c:v>
                </c:pt>
                <c:pt idx="19522">
                  <c:v>1.952511787415</c:v>
                </c:pt>
                <c:pt idx="19523">
                  <c:v>1.9525778293610001</c:v>
                </c:pt>
                <c:pt idx="19524">
                  <c:v>1.9526525735860001</c:v>
                </c:pt>
                <c:pt idx="19525">
                  <c:v>1.952946424484</c:v>
                </c:pt>
                <c:pt idx="19526">
                  <c:v>1.953068256378</c:v>
                </c:pt>
                <c:pt idx="19527">
                  <c:v>1.953146934509</c:v>
                </c:pt>
                <c:pt idx="19528">
                  <c:v>1.9532413482669999</c:v>
                </c:pt>
                <c:pt idx="19529">
                  <c:v>1.953372597694</c:v>
                </c:pt>
                <c:pt idx="19530">
                  <c:v>1.9537019729609999</c:v>
                </c:pt>
                <c:pt idx="19531">
                  <c:v>1.9538003206250001</c:v>
                </c:pt>
                <c:pt idx="19532">
                  <c:v>1.953904271126</c:v>
                </c:pt>
                <c:pt idx="19533">
                  <c:v>1.9540619850159999</c:v>
                </c:pt>
                <c:pt idx="19534">
                  <c:v>1.95419049263</c:v>
                </c:pt>
                <c:pt idx="19535">
                  <c:v>1.9542589187620001</c:v>
                </c:pt>
                <c:pt idx="19536">
                  <c:v>1.9543715715409999</c:v>
                </c:pt>
                <c:pt idx="19537">
                  <c:v>1.954441666603</c:v>
                </c:pt>
                <c:pt idx="19538">
                  <c:v>1.9545029401780001</c:v>
                </c:pt>
                <c:pt idx="19539">
                  <c:v>1.954573273659</c:v>
                </c:pt>
                <c:pt idx="19540">
                  <c:v>1.954648375511</c:v>
                </c:pt>
                <c:pt idx="19541">
                  <c:v>1.954700708389</c:v>
                </c:pt>
                <c:pt idx="19542">
                  <c:v>1.9547246694560001</c:v>
                </c:pt>
                <c:pt idx="19543">
                  <c:v>1.954793930054</c:v>
                </c:pt>
                <c:pt idx="19544">
                  <c:v>1.954864621162</c:v>
                </c:pt>
                <c:pt idx="19545">
                  <c:v>1.9549223184590001</c:v>
                </c:pt>
                <c:pt idx="19546">
                  <c:v>1.954989910126</c:v>
                </c:pt>
                <c:pt idx="19547">
                  <c:v>1.9551159143450001</c:v>
                </c:pt>
                <c:pt idx="19548">
                  <c:v>1.955225467682</c:v>
                </c:pt>
                <c:pt idx="19549">
                  <c:v>1.9553112983700001</c:v>
                </c:pt>
                <c:pt idx="19550">
                  <c:v>1.9554011821749999</c:v>
                </c:pt>
                <c:pt idx="19551">
                  <c:v>1.955467224121</c:v>
                </c:pt>
                <c:pt idx="19552">
                  <c:v>1.955516457558</c:v>
                </c:pt>
                <c:pt idx="19553">
                  <c:v>1.9556366205219999</c:v>
                </c:pt>
                <c:pt idx="19554">
                  <c:v>1.955678701401</c:v>
                </c:pt>
                <c:pt idx="19555">
                  <c:v>1.9558291435240001</c:v>
                </c:pt>
                <c:pt idx="19556">
                  <c:v>1.9561159610750001</c:v>
                </c:pt>
                <c:pt idx="19557">
                  <c:v>1.9562337398530001</c:v>
                </c:pt>
                <c:pt idx="19558">
                  <c:v>1.9563475847239999</c:v>
                </c:pt>
                <c:pt idx="19559">
                  <c:v>1.9563951492310001</c:v>
                </c:pt>
                <c:pt idx="19560">
                  <c:v>1.9564942121510001</c:v>
                </c:pt>
                <c:pt idx="19561">
                  <c:v>1.956562280655</c:v>
                </c:pt>
                <c:pt idx="19562">
                  <c:v>1.956691265106</c:v>
                </c:pt>
                <c:pt idx="19563">
                  <c:v>1.9567526578900001</c:v>
                </c:pt>
                <c:pt idx="19564">
                  <c:v>1.9568563699720001</c:v>
                </c:pt>
                <c:pt idx="19565">
                  <c:v>1.9569581747060001</c:v>
                </c:pt>
                <c:pt idx="19566">
                  <c:v>1.957049369812</c:v>
                </c:pt>
                <c:pt idx="19567">
                  <c:v>1.9571861028669999</c:v>
                </c:pt>
                <c:pt idx="19568">
                  <c:v>1.9572869539260001</c:v>
                </c:pt>
                <c:pt idx="19569">
                  <c:v>1.9574019908910001</c:v>
                </c:pt>
                <c:pt idx="19570">
                  <c:v>1.9575808048250001</c:v>
                </c:pt>
                <c:pt idx="19571">
                  <c:v>1.9578902721410001</c:v>
                </c:pt>
                <c:pt idx="19572">
                  <c:v>1.958160400391</c:v>
                </c:pt>
                <c:pt idx="19573">
                  <c:v>1.9582217931749999</c:v>
                </c:pt>
                <c:pt idx="19574">
                  <c:v>1.958327889442</c:v>
                </c:pt>
                <c:pt idx="19575">
                  <c:v>1.958415985107</c:v>
                </c:pt>
                <c:pt idx="19576">
                  <c:v>1.9585114717480001</c:v>
                </c:pt>
                <c:pt idx="19577">
                  <c:v>1.958618164063</c:v>
                </c:pt>
                <c:pt idx="19578">
                  <c:v>1.958702921867</c:v>
                </c:pt>
                <c:pt idx="19579">
                  <c:v>1.9588223695760001</c:v>
                </c:pt>
                <c:pt idx="19580">
                  <c:v>1.9588890075680001</c:v>
                </c:pt>
                <c:pt idx="19581">
                  <c:v>1.959022045135</c:v>
                </c:pt>
                <c:pt idx="19582">
                  <c:v>1.959073185921</c:v>
                </c:pt>
                <c:pt idx="19583">
                  <c:v>1.9592270851139999</c:v>
                </c:pt>
                <c:pt idx="19584">
                  <c:v>1.9595909118649999</c:v>
                </c:pt>
                <c:pt idx="19585">
                  <c:v>1.959791064262</c:v>
                </c:pt>
                <c:pt idx="19586">
                  <c:v>1.959893941879</c:v>
                </c:pt>
                <c:pt idx="19587">
                  <c:v>1.9599472284320001</c:v>
                </c:pt>
                <c:pt idx="19588">
                  <c:v>1.959995150566</c:v>
                </c:pt>
                <c:pt idx="19589">
                  <c:v>1.9601072072979999</c:v>
                </c:pt>
                <c:pt idx="19590">
                  <c:v>1.9601142406459999</c:v>
                </c:pt>
                <c:pt idx="19591">
                  <c:v>1.9601960182189999</c:v>
                </c:pt>
                <c:pt idx="19592">
                  <c:v>1.96020424366</c:v>
                </c:pt>
                <c:pt idx="19593">
                  <c:v>1.9602900743480001</c:v>
                </c:pt>
                <c:pt idx="19594">
                  <c:v>1.9602968692780001</c:v>
                </c:pt>
                <c:pt idx="19595">
                  <c:v>1.960374355316</c:v>
                </c:pt>
                <c:pt idx="19596">
                  <c:v>1.960391640663</c:v>
                </c:pt>
                <c:pt idx="19597">
                  <c:v>1.960457921028</c:v>
                </c:pt>
                <c:pt idx="19598">
                  <c:v>1.960491895676</c:v>
                </c:pt>
                <c:pt idx="19599">
                  <c:v>1.960536599159</c:v>
                </c:pt>
                <c:pt idx="19600">
                  <c:v>1.9605934619900001</c:v>
                </c:pt>
                <c:pt idx="19601">
                  <c:v>1.960619330406</c:v>
                </c:pt>
                <c:pt idx="19602">
                  <c:v>1.9606842994689999</c:v>
                </c:pt>
                <c:pt idx="19603">
                  <c:v>1.960744023323</c:v>
                </c:pt>
                <c:pt idx="19604">
                  <c:v>1.960847020149</c:v>
                </c:pt>
                <c:pt idx="19605">
                  <c:v>1.9610954523090001</c:v>
                </c:pt>
                <c:pt idx="19606">
                  <c:v>1.9612056016920001</c:v>
                </c:pt>
                <c:pt idx="19607">
                  <c:v>1.9612883329390001</c:v>
                </c:pt>
                <c:pt idx="19608">
                  <c:v>1.9613262414929999</c:v>
                </c:pt>
                <c:pt idx="19609">
                  <c:v>1.961457252502</c:v>
                </c:pt>
                <c:pt idx="19610">
                  <c:v>1.9615064859389999</c:v>
                </c:pt>
                <c:pt idx="19611">
                  <c:v>1.9616346359250001</c:v>
                </c:pt>
                <c:pt idx="19612">
                  <c:v>1.9616883993150001</c:v>
                </c:pt>
                <c:pt idx="19613">
                  <c:v>1.961868047714</c:v>
                </c:pt>
                <c:pt idx="19614">
                  <c:v>1.9619761705400001</c:v>
                </c:pt>
                <c:pt idx="19615">
                  <c:v>1.9620642662050001</c:v>
                </c:pt>
                <c:pt idx="19616">
                  <c:v>1.9621621370319999</c:v>
                </c:pt>
                <c:pt idx="19617">
                  <c:v>1.9622291326520001</c:v>
                </c:pt>
                <c:pt idx="19618">
                  <c:v>1.9622824192049999</c:v>
                </c:pt>
                <c:pt idx="19619">
                  <c:v>1.9624052047730001</c:v>
                </c:pt>
                <c:pt idx="19620">
                  <c:v>1.96250462532</c:v>
                </c:pt>
                <c:pt idx="19621">
                  <c:v>1.962748646736</c:v>
                </c:pt>
                <c:pt idx="19622">
                  <c:v>1.962883591652</c:v>
                </c:pt>
                <c:pt idx="19623">
                  <c:v>1.9629365205760001</c:v>
                </c:pt>
                <c:pt idx="19624">
                  <c:v>1.963053703308</c:v>
                </c:pt>
                <c:pt idx="19625">
                  <c:v>1.963124394417</c:v>
                </c:pt>
                <c:pt idx="19626">
                  <c:v>1.963156461716</c:v>
                </c:pt>
                <c:pt idx="19627">
                  <c:v>1.9632092714310001</c:v>
                </c:pt>
                <c:pt idx="19628">
                  <c:v>1.9632886648179999</c:v>
                </c:pt>
                <c:pt idx="19629">
                  <c:v>1.9633660316470001</c:v>
                </c:pt>
                <c:pt idx="19630">
                  <c:v>1.9634194374080001</c:v>
                </c:pt>
                <c:pt idx="19631">
                  <c:v>1.9634524583820001</c:v>
                </c:pt>
                <c:pt idx="19632">
                  <c:v>1.9635251760479999</c:v>
                </c:pt>
                <c:pt idx="19633">
                  <c:v>1.963604807854</c:v>
                </c:pt>
                <c:pt idx="19634">
                  <c:v>1.9636756181720001</c:v>
                </c:pt>
                <c:pt idx="19635">
                  <c:v>1.963698625565</c:v>
                </c:pt>
                <c:pt idx="19636">
                  <c:v>1.9637593030930001</c:v>
                </c:pt>
                <c:pt idx="19637">
                  <c:v>1.9638326168060001</c:v>
                </c:pt>
                <c:pt idx="19638">
                  <c:v>1.9639027118679999</c:v>
                </c:pt>
                <c:pt idx="19639">
                  <c:v>1.963936805725</c:v>
                </c:pt>
                <c:pt idx="19640">
                  <c:v>1.9639723300930001</c:v>
                </c:pt>
                <c:pt idx="19641">
                  <c:v>1.964040517807</c:v>
                </c:pt>
                <c:pt idx="19642">
                  <c:v>1.9641515016560001</c:v>
                </c:pt>
                <c:pt idx="19643">
                  <c:v>1.964211583138</c:v>
                </c:pt>
                <c:pt idx="19644">
                  <c:v>1.964534282684</c:v>
                </c:pt>
                <c:pt idx="19645">
                  <c:v>1.9648233652110001</c:v>
                </c:pt>
                <c:pt idx="19646">
                  <c:v>1.9649978876109999</c:v>
                </c:pt>
                <c:pt idx="19647">
                  <c:v>1.9650272130969999</c:v>
                </c:pt>
                <c:pt idx="19648">
                  <c:v>1.965127706528</c:v>
                </c:pt>
                <c:pt idx="19649">
                  <c:v>1.9651641845700001</c:v>
                </c:pt>
                <c:pt idx="19650">
                  <c:v>1.9652677774430001</c:v>
                </c:pt>
                <c:pt idx="19651">
                  <c:v>1.9653209447860001</c:v>
                </c:pt>
                <c:pt idx="19652">
                  <c:v>1.9654842615129999</c:v>
                </c:pt>
                <c:pt idx="19653">
                  <c:v>1.9657349586490001</c:v>
                </c:pt>
                <c:pt idx="19654">
                  <c:v>1.965839505196</c:v>
                </c:pt>
                <c:pt idx="19655">
                  <c:v>1.9659526348109999</c:v>
                </c:pt>
                <c:pt idx="19656">
                  <c:v>1.966051220894</c:v>
                </c:pt>
                <c:pt idx="19657">
                  <c:v>1.966055035591</c:v>
                </c:pt>
                <c:pt idx="19658">
                  <c:v>1.966131567955</c:v>
                </c:pt>
                <c:pt idx="19659">
                  <c:v>1.9661461114879999</c:v>
                </c:pt>
                <c:pt idx="19660">
                  <c:v>1.966211795807</c:v>
                </c:pt>
                <c:pt idx="19661">
                  <c:v>1.966253638268</c:v>
                </c:pt>
                <c:pt idx="19662">
                  <c:v>1.966300606728</c:v>
                </c:pt>
                <c:pt idx="19663">
                  <c:v>1.9663466215130001</c:v>
                </c:pt>
                <c:pt idx="19664">
                  <c:v>1.966373085976</c:v>
                </c:pt>
                <c:pt idx="19665">
                  <c:v>1.9664456844330001</c:v>
                </c:pt>
                <c:pt idx="19666">
                  <c:v>1.966451406479</c:v>
                </c:pt>
                <c:pt idx="19667">
                  <c:v>1.966526627541</c:v>
                </c:pt>
                <c:pt idx="19668">
                  <c:v>1.9665782451630001</c:v>
                </c:pt>
                <c:pt idx="19669">
                  <c:v>1.9666297435760001</c:v>
                </c:pt>
                <c:pt idx="19670">
                  <c:v>1.9666545391079999</c:v>
                </c:pt>
                <c:pt idx="19671">
                  <c:v>1.9667309522630001</c:v>
                </c:pt>
                <c:pt idx="19672">
                  <c:v>1.966750025749</c:v>
                </c:pt>
                <c:pt idx="19673">
                  <c:v>1.9668338298800001</c:v>
                </c:pt>
                <c:pt idx="19674">
                  <c:v>1.966851592064</c:v>
                </c:pt>
                <c:pt idx="19675">
                  <c:v>1.966941595078</c:v>
                </c:pt>
                <c:pt idx="19676">
                  <c:v>1.9670022726059999</c:v>
                </c:pt>
                <c:pt idx="19677">
                  <c:v>1.967074990273</c:v>
                </c:pt>
                <c:pt idx="19678">
                  <c:v>1.96743953228</c:v>
                </c:pt>
                <c:pt idx="19679">
                  <c:v>1.967551231384</c:v>
                </c:pt>
                <c:pt idx="19680">
                  <c:v>1.9678533077239999</c:v>
                </c:pt>
                <c:pt idx="19681">
                  <c:v>1.9680975675579999</c:v>
                </c:pt>
                <c:pt idx="19682">
                  <c:v>1.968476057053</c:v>
                </c:pt>
                <c:pt idx="19683">
                  <c:v>1.9685778617859999</c:v>
                </c:pt>
                <c:pt idx="19684">
                  <c:v>1.96878027916</c:v>
                </c:pt>
                <c:pt idx="19685">
                  <c:v>1.9689211845400001</c:v>
                </c:pt>
                <c:pt idx="19686">
                  <c:v>1.968973875046</c:v>
                </c:pt>
                <c:pt idx="19687">
                  <c:v>1.9690887928009999</c:v>
                </c:pt>
                <c:pt idx="19688">
                  <c:v>1.9691560268399999</c:v>
                </c:pt>
                <c:pt idx="19689">
                  <c:v>1.9692642688749999</c:v>
                </c:pt>
                <c:pt idx="19690">
                  <c:v>1.969346642494</c:v>
                </c:pt>
                <c:pt idx="19691">
                  <c:v>1.969432473183</c:v>
                </c:pt>
                <c:pt idx="19692">
                  <c:v>1.969532132149</c:v>
                </c:pt>
                <c:pt idx="19693">
                  <c:v>1.969673514366</c:v>
                </c:pt>
                <c:pt idx="19694">
                  <c:v>1.9700045585629999</c:v>
                </c:pt>
                <c:pt idx="19695">
                  <c:v>1.970273137093</c:v>
                </c:pt>
                <c:pt idx="19696">
                  <c:v>1.9705187082290001</c:v>
                </c:pt>
                <c:pt idx="19697">
                  <c:v>1.970605611801</c:v>
                </c:pt>
                <c:pt idx="19698">
                  <c:v>1.9707504510880001</c:v>
                </c:pt>
                <c:pt idx="19699">
                  <c:v>1.97090959549</c:v>
                </c:pt>
                <c:pt idx="19700">
                  <c:v>1.9710758924480001</c:v>
                </c:pt>
                <c:pt idx="19701">
                  <c:v>1.97119307518</c:v>
                </c:pt>
                <c:pt idx="19702">
                  <c:v>1.971241950989</c:v>
                </c:pt>
                <c:pt idx="19703">
                  <c:v>1.97134578228</c:v>
                </c:pt>
                <c:pt idx="19704">
                  <c:v>1.971435427666</c:v>
                </c:pt>
                <c:pt idx="19705">
                  <c:v>1.9717873334880001</c:v>
                </c:pt>
                <c:pt idx="19706">
                  <c:v>1.97205722332</c:v>
                </c:pt>
                <c:pt idx="19707">
                  <c:v>1.972213983536</c:v>
                </c:pt>
                <c:pt idx="19708">
                  <c:v>1.972316861153</c:v>
                </c:pt>
                <c:pt idx="19709">
                  <c:v>1.9723862409590001</c:v>
                </c:pt>
                <c:pt idx="19710">
                  <c:v>1.9724484682079999</c:v>
                </c:pt>
                <c:pt idx="19711">
                  <c:v>1.972481846809</c:v>
                </c:pt>
                <c:pt idx="19712">
                  <c:v>1.972529768944</c:v>
                </c:pt>
                <c:pt idx="19713">
                  <c:v>1.9725788831710001</c:v>
                </c:pt>
                <c:pt idx="19714">
                  <c:v>1.972618103027</c:v>
                </c:pt>
                <c:pt idx="19715">
                  <c:v>1.9726732969280001</c:v>
                </c:pt>
                <c:pt idx="19716">
                  <c:v>1.9726959466930001</c:v>
                </c:pt>
                <c:pt idx="19717">
                  <c:v>1.9727649688719999</c:v>
                </c:pt>
                <c:pt idx="19718">
                  <c:v>1.97276866436</c:v>
                </c:pt>
                <c:pt idx="19719">
                  <c:v>1.972849845886</c:v>
                </c:pt>
                <c:pt idx="19720">
                  <c:v>1.9728578329090001</c:v>
                </c:pt>
                <c:pt idx="19721">
                  <c:v>1.97294151783</c:v>
                </c:pt>
                <c:pt idx="19722">
                  <c:v>1.9729412794109999</c:v>
                </c:pt>
                <c:pt idx="19723">
                  <c:v>1.9730255603789999</c:v>
                </c:pt>
                <c:pt idx="19724">
                  <c:v>1.973034501076</c:v>
                </c:pt>
                <c:pt idx="19725">
                  <c:v>1.9731119871139999</c:v>
                </c:pt>
                <c:pt idx="19726">
                  <c:v>1.973123669624</c:v>
                </c:pt>
                <c:pt idx="19727">
                  <c:v>1.973197460175</c:v>
                </c:pt>
                <c:pt idx="19728">
                  <c:v>1.973230838776</c:v>
                </c:pt>
                <c:pt idx="19729">
                  <c:v>1.973280191422</c:v>
                </c:pt>
                <c:pt idx="19730">
                  <c:v>1.973331212997</c:v>
                </c:pt>
                <c:pt idx="19731">
                  <c:v>1.973377227783</c:v>
                </c:pt>
                <c:pt idx="19732">
                  <c:v>1.9734362363819999</c:v>
                </c:pt>
                <c:pt idx="19733">
                  <c:v>1.973754763603</c:v>
                </c:pt>
                <c:pt idx="19734">
                  <c:v>1.9738483428960001</c:v>
                </c:pt>
                <c:pt idx="19735">
                  <c:v>1.9739427566529999</c:v>
                </c:pt>
                <c:pt idx="19736">
                  <c:v>1.9740160703659999</c:v>
                </c:pt>
                <c:pt idx="19737">
                  <c:v>1.974172592163</c:v>
                </c:pt>
                <c:pt idx="19738">
                  <c:v>1.9743264913559999</c:v>
                </c:pt>
                <c:pt idx="19739">
                  <c:v>1.9744747877119999</c:v>
                </c:pt>
                <c:pt idx="19740">
                  <c:v>1.9745470285419999</c:v>
                </c:pt>
                <c:pt idx="19741">
                  <c:v>1.9746557474140001</c:v>
                </c:pt>
                <c:pt idx="19742">
                  <c:v>1.974714636803</c:v>
                </c:pt>
                <c:pt idx="19743">
                  <c:v>1.9748355150220001</c:v>
                </c:pt>
                <c:pt idx="19744">
                  <c:v>1.9748879671099999</c:v>
                </c:pt>
                <c:pt idx="19745">
                  <c:v>1.9749386310579999</c:v>
                </c:pt>
                <c:pt idx="19746">
                  <c:v>1.9749698638919999</c:v>
                </c:pt>
                <c:pt idx="19747">
                  <c:v>1.975015759468</c:v>
                </c:pt>
                <c:pt idx="19748">
                  <c:v>1.97514462471</c:v>
                </c:pt>
                <c:pt idx="19749">
                  <c:v>1.975222349167</c:v>
                </c:pt>
                <c:pt idx="19750">
                  <c:v>1.97529733181</c:v>
                </c:pt>
                <c:pt idx="19751">
                  <c:v>1.9753366708760001</c:v>
                </c:pt>
                <c:pt idx="19752">
                  <c:v>1.9754338264469999</c:v>
                </c:pt>
                <c:pt idx="19753">
                  <c:v>1.9754407405850001</c:v>
                </c:pt>
                <c:pt idx="19754">
                  <c:v>1.975465536118</c:v>
                </c:pt>
                <c:pt idx="19755">
                  <c:v>1.975517988205</c:v>
                </c:pt>
                <c:pt idx="19756">
                  <c:v>1.9755761623379999</c:v>
                </c:pt>
                <c:pt idx="19757">
                  <c:v>1.9756290912629999</c:v>
                </c:pt>
                <c:pt idx="19758">
                  <c:v>1.975733280182</c:v>
                </c:pt>
                <c:pt idx="19759">
                  <c:v>1.9757955074310001</c:v>
                </c:pt>
                <c:pt idx="19760">
                  <c:v>1.9756177663800001</c:v>
                </c:pt>
                <c:pt idx="19761">
                  <c:v>1.97356402874</c:v>
                </c:pt>
                <c:pt idx="19762">
                  <c:v>1.9727988243100001</c:v>
                </c:pt>
                <c:pt idx="19763">
                  <c:v>1.972732663155</c:v>
                </c:pt>
                <c:pt idx="19764">
                  <c:v>1.972618818283</c:v>
                </c:pt>
                <c:pt idx="19765">
                  <c:v>1.9726339578630001</c:v>
                </c:pt>
                <c:pt idx="19766">
                  <c:v>1.9726169109339999</c:v>
                </c:pt>
                <c:pt idx="19767">
                  <c:v>1.9727046489719999</c:v>
                </c:pt>
                <c:pt idx="19768">
                  <c:v>1.9727368354799999</c:v>
                </c:pt>
                <c:pt idx="19769">
                  <c:v>1.9729262590409999</c:v>
                </c:pt>
                <c:pt idx="19770">
                  <c:v>1.973161816597</c:v>
                </c:pt>
                <c:pt idx="19771">
                  <c:v>1.9732000827789999</c:v>
                </c:pt>
                <c:pt idx="19772">
                  <c:v>1.9732837676999999</c:v>
                </c:pt>
                <c:pt idx="19773">
                  <c:v>1.9733847379680001</c:v>
                </c:pt>
                <c:pt idx="19774">
                  <c:v>1.973488092422</c:v>
                </c:pt>
                <c:pt idx="19775">
                  <c:v>1.9735479354859999</c:v>
                </c:pt>
                <c:pt idx="19776">
                  <c:v>1.973626732826</c:v>
                </c:pt>
                <c:pt idx="19777">
                  <c:v>1.973736643791</c:v>
                </c:pt>
                <c:pt idx="19778">
                  <c:v>1.9738520383830001</c:v>
                </c:pt>
                <c:pt idx="19779">
                  <c:v>1.973925828934</c:v>
                </c:pt>
                <c:pt idx="19780">
                  <c:v>1.9739880561830001</c:v>
                </c:pt>
                <c:pt idx="19781">
                  <c:v>1.9740864038470001</c:v>
                </c:pt>
                <c:pt idx="19782">
                  <c:v>1.9742636680600001</c:v>
                </c:pt>
                <c:pt idx="19783">
                  <c:v>1.974394917488</c:v>
                </c:pt>
                <c:pt idx="19784">
                  <c:v>1.974573373795</c:v>
                </c:pt>
                <c:pt idx="19785">
                  <c:v>1.974757552147</c:v>
                </c:pt>
                <c:pt idx="19786">
                  <c:v>1.9750081300739999</c:v>
                </c:pt>
                <c:pt idx="19787">
                  <c:v>1.9753763675689999</c:v>
                </c:pt>
                <c:pt idx="19788">
                  <c:v>1.975562334061</c:v>
                </c:pt>
                <c:pt idx="19789">
                  <c:v>1.9756247997280001</c:v>
                </c:pt>
                <c:pt idx="19790">
                  <c:v>1.9757522344589999</c:v>
                </c:pt>
                <c:pt idx="19791">
                  <c:v>1.975880742073</c:v>
                </c:pt>
                <c:pt idx="19792">
                  <c:v>1.97598361969</c:v>
                </c:pt>
                <c:pt idx="19793">
                  <c:v>1.9761277437210001</c:v>
                </c:pt>
                <c:pt idx="19794">
                  <c:v>1.9766581058499999</c:v>
                </c:pt>
                <c:pt idx="19795">
                  <c:v>1.976820468903</c:v>
                </c:pt>
                <c:pt idx="19796">
                  <c:v>1.9769333601000001</c:v>
                </c:pt>
                <c:pt idx="19797">
                  <c:v>1.97705757618</c:v>
                </c:pt>
                <c:pt idx="19798">
                  <c:v>1.9771043062210001</c:v>
                </c:pt>
                <c:pt idx="19799">
                  <c:v>1.977220892906</c:v>
                </c:pt>
                <c:pt idx="19800">
                  <c:v>1.9772578477859999</c:v>
                </c:pt>
                <c:pt idx="19801">
                  <c:v>1.9773764610290001</c:v>
                </c:pt>
                <c:pt idx="19802">
                  <c:v>1.977406620979</c:v>
                </c:pt>
                <c:pt idx="19803">
                  <c:v>1.9774112701419999</c:v>
                </c:pt>
                <c:pt idx="19804">
                  <c:v>1.977522730827</c:v>
                </c:pt>
                <c:pt idx="19805">
                  <c:v>1.977577209473</c:v>
                </c:pt>
                <c:pt idx="19806">
                  <c:v>1.977674007416</c:v>
                </c:pt>
                <c:pt idx="19807">
                  <c:v>1.977726221085</c:v>
                </c:pt>
                <c:pt idx="19808">
                  <c:v>1.9777368307109999</c:v>
                </c:pt>
                <c:pt idx="19809">
                  <c:v>1.977814435959</c:v>
                </c:pt>
                <c:pt idx="19810">
                  <c:v>1.9779007434839999</c:v>
                </c:pt>
                <c:pt idx="19811">
                  <c:v>1.9779100418090001</c:v>
                </c:pt>
                <c:pt idx="19812">
                  <c:v>1.977960944176</c:v>
                </c:pt>
                <c:pt idx="19813">
                  <c:v>1.978059530258</c:v>
                </c:pt>
                <c:pt idx="19814">
                  <c:v>1.9781047105789999</c:v>
                </c:pt>
                <c:pt idx="19815">
                  <c:v>1.9782179594039999</c:v>
                </c:pt>
                <c:pt idx="19816">
                  <c:v>1.978250622749</c:v>
                </c:pt>
                <c:pt idx="19817">
                  <c:v>1.9783531427379999</c:v>
                </c:pt>
                <c:pt idx="19818">
                  <c:v>1.9784027338029999</c:v>
                </c:pt>
                <c:pt idx="19819">
                  <c:v>1.9785761833190001</c:v>
                </c:pt>
                <c:pt idx="19820">
                  <c:v>1.9790349006650001</c:v>
                </c:pt>
                <c:pt idx="19821">
                  <c:v>1.9792684316639999</c:v>
                </c:pt>
                <c:pt idx="19822">
                  <c:v>1.979594230652</c:v>
                </c:pt>
                <c:pt idx="19823">
                  <c:v>1.979733943939</c:v>
                </c:pt>
                <c:pt idx="19824">
                  <c:v>1.979816794395</c:v>
                </c:pt>
                <c:pt idx="19825">
                  <c:v>1.9799715280529999</c:v>
                </c:pt>
                <c:pt idx="19826">
                  <c:v>1.9800593852999999</c:v>
                </c:pt>
                <c:pt idx="19827">
                  <c:v>1.9802256822590001</c:v>
                </c:pt>
                <c:pt idx="19828">
                  <c:v>1.980288624763</c:v>
                </c:pt>
                <c:pt idx="19829">
                  <c:v>1.9803297519680001</c:v>
                </c:pt>
                <c:pt idx="19830">
                  <c:v>1.9804141521450001</c:v>
                </c:pt>
                <c:pt idx="19831">
                  <c:v>1.9805022478100001</c:v>
                </c:pt>
                <c:pt idx="19832">
                  <c:v>1.9805761575700001</c:v>
                </c:pt>
                <c:pt idx="19833">
                  <c:v>1.9806077480319999</c:v>
                </c:pt>
                <c:pt idx="19834">
                  <c:v>1.980751872063</c:v>
                </c:pt>
                <c:pt idx="19835">
                  <c:v>1.9809538125990001</c:v>
                </c:pt>
                <c:pt idx="19836">
                  <c:v>1.9811124801640001</c:v>
                </c:pt>
                <c:pt idx="19837">
                  <c:v>1.9813219308850001</c:v>
                </c:pt>
                <c:pt idx="19838">
                  <c:v>1.9817291498180001</c:v>
                </c:pt>
                <c:pt idx="19839">
                  <c:v>1.9821556806559999</c:v>
                </c:pt>
                <c:pt idx="19840">
                  <c:v>1.9824510812759999</c:v>
                </c:pt>
                <c:pt idx="19841">
                  <c:v>1.9828583002089999</c:v>
                </c:pt>
                <c:pt idx="19842">
                  <c:v>1.9829517602919999</c:v>
                </c:pt>
                <c:pt idx="19843">
                  <c:v>1.9830245971680001</c:v>
                </c:pt>
                <c:pt idx="19844">
                  <c:v>1.9831593036649999</c:v>
                </c:pt>
                <c:pt idx="19845">
                  <c:v>1.983563303947</c:v>
                </c:pt>
                <c:pt idx="19846">
                  <c:v>1.9839515686039999</c:v>
                </c:pt>
                <c:pt idx="19847">
                  <c:v>1.9841713905330001</c:v>
                </c:pt>
                <c:pt idx="19848">
                  <c:v>1.9843866825100001</c:v>
                </c:pt>
                <c:pt idx="19849">
                  <c:v>1.9847965240480001</c:v>
                </c:pt>
                <c:pt idx="19850">
                  <c:v>1.9848985671999999</c:v>
                </c:pt>
                <c:pt idx="19851">
                  <c:v>1.984978437424</c:v>
                </c:pt>
                <c:pt idx="19852">
                  <c:v>1.9851114749909999</c:v>
                </c:pt>
                <c:pt idx="19853">
                  <c:v>1.9855184555050001</c:v>
                </c:pt>
                <c:pt idx="19854">
                  <c:v>1.985936641693</c:v>
                </c:pt>
                <c:pt idx="19855">
                  <c:v>1.9860149621959999</c:v>
                </c:pt>
                <c:pt idx="19856">
                  <c:v>1.986093521118</c:v>
                </c:pt>
                <c:pt idx="19857">
                  <c:v>1.98623073101</c:v>
                </c:pt>
                <c:pt idx="19858">
                  <c:v>1.986369132996</c:v>
                </c:pt>
                <c:pt idx="19859">
                  <c:v>1.9865037202839999</c:v>
                </c:pt>
                <c:pt idx="19860">
                  <c:v>1.9867112636569999</c:v>
                </c:pt>
                <c:pt idx="19861">
                  <c:v>1.9868230819699999</c:v>
                </c:pt>
                <c:pt idx="19862">
                  <c:v>1.986942648888</c:v>
                </c:pt>
                <c:pt idx="19863">
                  <c:v>1.9870717525479999</c:v>
                </c:pt>
                <c:pt idx="19864">
                  <c:v>1.987158298492</c:v>
                </c:pt>
                <c:pt idx="19865">
                  <c:v>1.9872832298280001</c:v>
                </c:pt>
                <c:pt idx="19866">
                  <c:v>1.9873541593549999</c:v>
                </c:pt>
                <c:pt idx="19867">
                  <c:v>1.9874132871629999</c:v>
                </c:pt>
                <c:pt idx="19868">
                  <c:v>1.987540245056</c:v>
                </c:pt>
                <c:pt idx="19869">
                  <c:v>1.987702250481</c:v>
                </c:pt>
                <c:pt idx="19870">
                  <c:v>1.988090157509</c:v>
                </c:pt>
                <c:pt idx="19871">
                  <c:v>1.9882817268370001</c:v>
                </c:pt>
                <c:pt idx="19872">
                  <c:v>1.988636016846</c:v>
                </c:pt>
                <c:pt idx="19873">
                  <c:v>1.9888120889659999</c:v>
                </c:pt>
                <c:pt idx="19874">
                  <c:v>1.989108681679</c:v>
                </c:pt>
                <c:pt idx="19875">
                  <c:v>1.9894649982449999</c:v>
                </c:pt>
                <c:pt idx="19876">
                  <c:v>1.989655613899</c:v>
                </c:pt>
                <c:pt idx="19877">
                  <c:v>1.9899812936779999</c:v>
                </c:pt>
                <c:pt idx="19878">
                  <c:v>1.990255355835</c:v>
                </c:pt>
                <c:pt idx="19879">
                  <c:v>1.9903106689450001</c:v>
                </c:pt>
                <c:pt idx="19880">
                  <c:v>1.9904303550719999</c:v>
                </c:pt>
                <c:pt idx="19881">
                  <c:v>1.990500330925</c:v>
                </c:pt>
                <c:pt idx="19882">
                  <c:v>1.9905426502229999</c:v>
                </c:pt>
                <c:pt idx="19883">
                  <c:v>1.9906778335569999</c:v>
                </c:pt>
                <c:pt idx="19884">
                  <c:v>1.990738272667</c:v>
                </c:pt>
                <c:pt idx="19885">
                  <c:v>1.990871548653</c:v>
                </c:pt>
                <c:pt idx="19886">
                  <c:v>1.990930914879</c:v>
                </c:pt>
                <c:pt idx="19887">
                  <c:v>1.9910606145859999</c:v>
                </c:pt>
                <c:pt idx="19888">
                  <c:v>1.991161942482</c:v>
                </c:pt>
                <c:pt idx="19889">
                  <c:v>1.9914033412929999</c:v>
                </c:pt>
                <c:pt idx="19890">
                  <c:v>1.9915078878400001</c:v>
                </c:pt>
                <c:pt idx="19891">
                  <c:v>1.991558074951</c:v>
                </c:pt>
                <c:pt idx="19892">
                  <c:v>1.991627573967</c:v>
                </c:pt>
                <c:pt idx="19893">
                  <c:v>1.9916455745699999</c:v>
                </c:pt>
                <c:pt idx="19894">
                  <c:v>1.991714715958</c:v>
                </c:pt>
                <c:pt idx="19895">
                  <c:v>1.991776823997</c:v>
                </c:pt>
                <c:pt idx="19896">
                  <c:v>1.991875529289</c:v>
                </c:pt>
                <c:pt idx="19897">
                  <c:v>1.991926789284</c:v>
                </c:pt>
                <c:pt idx="19898">
                  <c:v>1.9920482635500001</c:v>
                </c:pt>
                <c:pt idx="19899">
                  <c:v>1.9921240806580001</c:v>
                </c:pt>
                <c:pt idx="19900">
                  <c:v>1.9924609661099999</c:v>
                </c:pt>
                <c:pt idx="19901">
                  <c:v>1.9927321672439999</c:v>
                </c:pt>
                <c:pt idx="19902">
                  <c:v>1.9928508996959999</c:v>
                </c:pt>
                <c:pt idx="19903">
                  <c:v>1.992908596992</c:v>
                </c:pt>
                <c:pt idx="19904">
                  <c:v>1.992963671684</c:v>
                </c:pt>
                <c:pt idx="19905">
                  <c:v>1.993052482605</c:v>
                </c:pt>
                <c:pt idx="19906">
                  <c:v>1.9932715892790001</c:v>
                </c:pt>
                <c:pt idx="19907">
                  <c:v>1.9933938980100001</c:v>
                </c:pt>
                <c:pt idx="19908">
                  <c:v>1.993438839912</c:v>
                </c:pt>
                <c:pt idx="19909">
                  <c:v>1.993568062782</c:v>
                </c:pt>
                <c:pt idx="19910">
                  <c:v>1.9936207532879999</c:v>
                </c:pt>
                <c:pt idx="19911">
                  <c:v>1.9937431812290001</c:v>
                </c:pt>
                <c:pt idx="19912">
                  <c:v>1.9937992095949999</c:v>
                </c:pt>
                <c:pt idx="19913">
                  <c:v>1.993906974792</c:v>
                </c:pt>
                <c:pt idx="19914">
                  <c:v>1.9939727783200001</c:v>
                </c:pt>
                <c:pt idx="19915">
                  <c:v>1.9940592050549999</c:v>
                </c:pt>
                <c:pt idx="19916">
                  <c:v>1.9941457509989999</c:v>
                </c:pt>
                <c:pt idx="19917">
                  <c:v>1.9942258596419999</c:v>
                </c:pt>
                <c:pt idx="19918">
                  <c:v>1.9943226575849999</c:v>
                </c:pt>
                <c:pt idx="19919">
                  <c:v>1.994387388229</c:v>
                </c:pt>
                <c:pt idx="19920">
                  <c:v>1.9947766065600001</c:v>
                </c:pt>
                <c:pt idx="19921">
                  <c:v>1.99508523941</c:v>
                </c:pt>
                <c:pt idx="19922">
                  <c:v>1.995245337486</c:v>
                </c:pt>
                <c:pt idx="19923">
                  <c:v>1.995295882225</c:v>
                </c:pt>
                <c:pt idx="19924">
                  <c:v>1.995430827141</c:v>
                </c:pt>
                <c:pt idx="19925">
                  <c:v>1.9954631328579999</c:v>
                </c:pt>
                <c:pt idx="19926">
                  <c:v>1.9955389499659999</c:v>
                </c:pt>
                <c:pt idx="19927">
                  <c:v>1.9956463575359999</c:v>
                </c:pt>
                <c:pt idx="19928">
                  <c:v>1.995766878128</c:v>
                </c:pt>
                <c:pt idx="19929">
                  <c:v>1.9958716630940001</c:v>
                </c:pt>
                <c:pt idx="19930">
                  <c:v>1.9960160255429999</c:v>
                </c:pt>
                <c:pt idx="19931">
                  <c:v>1.996091246605</c:v>
                </c:pt>
                <c:pt idx="19932">
                  <c:v>1.9963418245319999</c:v>
                </c:pt>
                <c:pt idx="19933">
                  <c:v>1.9965083599090001</c:v>
                </c:pt>
                <c:pt idx="19934">
                  <c:v>1.9966652393340001</c:v>
                </c:pt>
                <c:pt idx="19935">
                  <c:v>1.99695622921</c:v>
                </c:pt>
                <c:pt idx="19936">
                  <c:v>1.997277975082</c:v>
                </c:pt>
                <c:pt idx="19937">
                  <c:v>1.9976452589039999</c:v>
                </c:pt>
                <c:pt idx="19938">
                  <c:v>1.997881293297</c:v>
                </c:pt>
                <c:pt idx="19939">
                  <c:v>1.9979982376100001</c:v>
                </c:pt>
                <c:pt idx="19940">
                  <c:v>1.9981023073199999</c:v>
                </c:pt>
                <c:pt idx="19941">
                  <c:v>1.9981111288069999</c:v>
                </c:pt>
                <c:pt idx="19942">
                  <c:v>1.998218417168</c:v>
                </c:pt>
                <c:pt idx="19943">
                  <c:v>1.998231887817</c:v>
                </c:pt>
                <c:pt idx="19944">
                  <c:v>1.99830520153</c:v>
                </c:pt>
                <c:pt idx="19945">
                  <c:v>1.9983088970180001</c:v>
                </c:pt>
                <c:pt idx="19946">
                  <c:v>1.9983873367310001</c:v>
                </c:pt>
                <c:pt idx="19947">
                  <c:v>1.9984004497529999</c:v>
                </c:pt>
                <c:pt idx="19948">
                  <c:v>1.998476862907</c:v>
                </c:pt>
                <c:pt idx="19949">
                  <c:v>1.998499274254</c:v>
                </c:pt>
                <c:pt idx="19950">
                  <c:v>1.9985636472699999</c:v>
                </c:pt>
                <c:pt idx="19951">
                  <c:v>1.9986097812650001</c:v>
                </c:pt>
                <c:pt idx="19952">
                  <c:v>1.998713135719</c:v>
                </c:pt>
                <c:pt idx="19953">
                  <c:v>1.9987831115720001</c:v>
                </c:pt>
                <c:pt idx="19954">
                  <c:v>1.9988343715670001</c:v>
                </c:pt>
                <c:pt idx="19955">
                  <c:v>1.998940825462</c:v>
                </c:pt>
                <c:pt idx="19956">
                  <c:v>1.9991313219069999</c:v>
                </c:pt>
                <c:pt idx="19957">
                  <c:v>1.9992532730100001</c:v>
                </c:pt>
                <c:pt idx="19958">
                  <c:v>1.9993056058880001</c:v>
                </c:pt>
                <c:pt idx="19959">
                  <c:v>1.999372005463</c:v>
                </c:pt>
                <c:pt idx="19960">
                  <c:v>1.9994709491730001</c:v>
                </c:pt>
                <c:pt idx="19961">
                  <c:v>1.999496221542</c:v>
                </c:pt>
                <c:pt idx="19962">
                  <c:v>1.999623417854</c:v>
                </c:pt>
                <c:pt idx="19963">
                  <c:v>1.99966943264</c:v>
                </c:pt>
                <c:pt idx="19964">
                  <c:v>1.9998328685760001</c:v>
                </c:pt>
                <c:pt idx="19965">
                  <c:v>2.000151634216</c:v>
                </c:pt>
                <c:pt idx="19966">
                  <c:v>2.0004715919490001</c:v>
                </c:pt>
                <c:pt idx="19967">
                  <c:v>2.0005979537959999</c:v>
                </c:pt>
                <c:pt idx="19968">
                  <c:v>2.0007319450379999</c:v>
                </c:pt>
                <c:pt idx="19969">
                  <c:v>2.001035690308</c:v>
                </c:pt>
                <c:pt idx="19970">
                  <c:v>2.001361846924</c:v>
                </c:pt>
                <c:pt idx="19971">
                  <c:v>2.0014724731450002</c:v>
                </c:pt>
                <c:pt idx="19972">
                  <c:v>2.0015749931340001</c:v>
                </c:pt>
                <c:pt idx="19973">
                  <c:v>2.001660108566</c:v>
                </c:pt>
                <c:pt idx="19974">
                  <c:v>2.0016767978669998</c:v>
                </c:pt>
                <c:pt idx="19975">
                  <c:v>2.0017476081850001</c:v>
                </c:pt>
                <c:pt idx="19976">
                  <c:v>2.001780748367</c:v>
                </c:pt>
                <c:pt idx="19977">
                  <c:v>2.0018897056579998</c:v>
                </c:pt>
                <c:pt idx="19978">
                  <c:v>2.0020005702970001</c:v>
                </c:pt>
                <c:pt idx="19979">
                  <c:v>2.0021548271179999</c:v>
                </c:pt>
                <c:pt idx="19980">
                  <c:v>2.0024437904360002</c:v>
                </c:pt>
                <c:pt idx="19981">
                  <c:v>2.0025706291200001</c:v>
                </c:pt>
                <c:pt idx="19982">
                  <c:v>2.0026268959050002</c:v>
                </c:pt>
                <c:pt idx="19983">
                  <c:v>2.002730846405</c:v>
                </c:pt>
                <c:pt idx="19984">
                  <c:v>2.0027985572809999</c:v>
                </c:pt>
                <c:pt idx="19985">
                  <c:v>2.0029442310330001</c:v>
                </c:pt>
                <c:pt idx="19986">
                  <c:v>2.0031235218050001</c:v>
                </c:pt>
                <c:pt idx="19987">
                  <c:v>2.0032389163970001</c:v>
                </c:pt>
                <c:pt idx="19988">
                  <c:v>2.0033078193659999</c:v>
                </c:pt>
                <c:pt idx="19989">
                  <c:v>2.0034134387970002</c:v>
                </c:pt>
                <c:pt idx="19990">
                  <c:v>2.0035023689270002</c:v>
                </c:pt>
                <c:pt idx="19991">
                  <c:v>2.0035955905909999</c:v>
                </c:pt>
                <c:pt idx="19992">
                  <c:v>2.0036981105799998</c:v>
                </c:pt>
                <c:pt idx="19993">
                  <c:v>2.0037770271299999</c:v>
                </c:pt>
                <c:pt idx="19994">
                  <c:v>2.003847122192</c:v>
                </c:pt>
                <c:pt idx="19995">
                  <c:v>2.003911495209</c:v>
                </c:pt>
                <c:pt idx="19996">
                  <c:v>2.0039322376249999</c:v>
                </c:pt>
                <c:pt idx="19997">
                  <c:v>2.003986597061</c:v>
                </c:pt>
                <c:pt idx="19998">
                  <c:v>2.0040609836579999</c:v>
                </c:pt>
                <c:pt idx="19999">
                  <c:v>2.0041337013240001</c:v>
                </c:pt>
                <c:pt idx="20000">
                  <c:v>2.004160881042</c:v>
                </c:pt>
                <c:pt idx="20001">
                  <c:v>2.0041975975040001</c:v>
                </c:pt>
                <c:pt idx="20002">
                  <c:v>2.0043311119079998</c:v>
                </c:pt>
                <c:pt idx="20003">
                  <c:v>2.0043745040890002</c:v>
                </c:pt>
                <c:pt idx="20004">
                  <c:v>2.0047256946559999</c:v>
                </c:pt>
                <c:pt idx="20005">
                  <c:v>2.0047757625579998</c:v>
                </c:pt>
                <c:pt idx="20006">
                  <c:v>2.004891633987</c:v>
                </c:pt>
                <c:pt idx="20007">
                  <c:v>2.0050358772279999</c:v>
                </c:pt>
                <c:pt idx="20008">
                  <c:v>2.0052480697630002</c:v>
                </c:pt>
                <c:pt idx="20009">
                  <c:v>2.0055274963379999</c:v>
                </c:pt>
                <c:pt idx="20010">
                  <c:v>2.005800247192</c:v>
                </c:pt>
                <c:pt idx="20011">
                  <c:v>2.0059366226200002</c:v>
                </c:pt>
                <c:pt idx="20012">
                  <c:v>2.0060715675349998</c:v>
                </c:pt>
                <c:pt idx="20013">
                  <c:v>2.0064096450809998</c:v>
                </c:pt>
                <c:pt idx="20014">
                  <c:v>2.006729602814</c:v>
                </c:pt>
                <c:pt idx="20015">
                  <c:v>2.0068573951720001</c:v>
                </c:pt>
                <c:pt idx="20016">
                  <c:v>2.006949186325</c:v>
                </c:pt>
                <c:pt idx="20017">
                  <c:v>2.0070478916169998</c:v>
                </c:pt>
                <c:pt idx="20018">
                  <c:v>2.0070614814760002</c:v>
                </c:pt>
                <c:pt idx="20019">
                  <c:v>2.0071423053739998</c:v>
                </c:pt>
                <c:pt idx="20020">
                  <c:v>2.0071868896480001</c:v>
                </c:pt>
                <c:pt idx="20021">
                  <c:v>2.0072679519649999</c:v>
                </c:pt>
                <c:pt idx="20022">
                  <c:v>2.0074222087860001</c:v>
                </c:pt>
                <c:pt idx="20023">
                  <c:v>2.007732391357</c:v>
                </c:pt>
                <c:pt idx="20024">
                  <c:v>2.0080072879789999</c:v>
                </c:pt>
                <c:pt idx="20025">
                  <c:v>2.0081110000610001</c:v>
                </c:pt>
                <c:pt idx="20026">
                  <c:v>2.00816822052</c:v>
                </c:pt>
                <c:pt idx="20027">
                  <c:v>2.0082330703740001</c:v>
                </c:pt>
                <c:pt idx="20028">
                  <c:v>2.0083534717560001</c:v>
                </c:pt>
                <c:pt idx="20029">
                  <c:v>2.008468151093</c:v>
                </c:pt>
                <c:pt idx="20030">
                  <c:v>2.0087795257569998</c:v>
                </c:pt>
                <c:pt idx="20031">
                  <c:v>2.0088455677030002</c:v>
                </c:pt>
                <c:pt idx="20032">
                  <c:v>2.00896859169</c:v>
                </c:pt>
                <c:pt idx="20033">
                  <c:v>2.0090355873110002</c:v>
                </c:pt>
                <c:pt idx="20034">
                  <c:v>2.0092504024509998</c:v>
                </c:pt>
                <c:pt idx="20035">
                  <c:v>2.009336709976</c:v>
                </c:pt>
                <c:pt idx="20036">
                  <c:v>2.009446382523</c:v>
                </c:pt>
                <c:pt idx="20037">
                  <c:v>2.0095210075379999</c:v>
                </c:pt>
                <c:pt idx="20038">
                  <c:v>2.0096368789670001</c:v>
                </c:pt>
                <c:pt idx="20039">
                  <c:v>2.0096931457520002</c:v>
                </c:pt>
                <c:pt idx="20040">
                  <c:v>2.0099895000460002</c:v>
                </c:pt>
                <c:pt idx="20041">
                  <c:v>2.010327339172</c:v>
                </c:pt>
                <c:pt idx="20042">
                  <c:v>2.010457992554</c:v>
                </c:pt>
                <c:pt idx="20043">
                  <c:v>2.0105550289149998</c:v>
                </c:pt>
                <c:pt idx="20044">
                  <c:v>2.0106205940250002</c:v>
                </c:pt>
                <c:pt idx="20045">
                  <c:v>2.010675907135</c:v>
                </c:pt>
                <c:pt idx="20046">
                  <c:v>2.0107409954070001</c:v>
                </c:pt>
                <c:pt idx="20047">
                  <c:v>2.0108151435849999</c:v>
                </c:pt>
                <c:pt idx="20048">
                  <c:v>2.0108730793</c:v>
                </c:pt>
                <c:pt idx="20049">
                  <c:v>2.010888576508</c:v>
                </c:pt>
                <c:pt idx="20050">
                  <c:v>2.010951280594</c:v>
                </c:pt>
                <c:pt idx="20051">
                  <c:v>2.011023044586</c:v>
                </c:pt>
                <c:pt idx="20052">
                  <c:v>2.011084079742</c:v>
                </c:pt>
                <c:pt idx="20053">
                  <c:v>2.0111010074619999</c:v>
                </c:pt>
                <c:pt idx="20054">
                  <c:v>2.0112116336820001</c:v>
                </c:pt>
                <c:pt idx="20055">
                  <c:v>2.0113074779510001</c:v>
                </c:pt>
                <c:pt idx="20056">
                  <c:v>2.0113902091979998</c:v>
                </c:pt>
                <c:pt idx="20057">
                  <c:v>2.0115423202509999</c:v>
                </c:pt>
                <c:pt idx="20058">
                  <c:v>2.0118787288669999</c:v>
                </c:pt>
                <c:pt idx="20059">
                  <c:v>2.0119807720180001</c:v>
                </c:pt>
                <c:pt idx="20060">
                  <c:v>2.0121185779570001</c:v>
                </c:pt>
                <c:pt idx="20061">
                  <c:v>2.0123627185820001</c:v>
                </c:pt>
                <c:pt idx="20062">
                  <c:v>2.012524366379</c:v>
                </c:pt>
                <c:pt idx="20063">
                  <c:v>2.012759923935</c:v>
                </c:pt>
                <c:pt idx="20064">
                  <c:v>2.012991905212</c:v>
                </c:pt>
                <c:pt idx="20065">
                  <c:v>2.0130882263180001</c:v>
                </c:pt>
                <c:pt idx="20066">
                  <c:v>2.0132985115049999</c:v>
                </c:pt>
                <c:pt idx="20067">
                  <c:v>2.0134148597719999</c:v>
                </c:pt>
                <c:pt idx="20068">
                  <c:v>2.0135021209719999</c:v>
                </c:pt>
                <c:pt idx="20069">
                  <c:v>2.0136096477510002</c:v>
                </c:pt>
                <c:pt idx="20070">
                  <c:v>2.0136566162110001</c:v>
                </c:pt>
                <c:pt idx="20071">
                  <c:v>2.0137193202970001</c:v>
                </c:pt>
                <c:pt idx="20072">
                  <c:v>2.0138368606569998</c:v>
                </c:pt>
                <c:pt idx="20073">
                  <c:v>2.0139532089230001</c:v>
                </c:pt>
                <c:pt idx="20074">
                  <c:v>2.0140843391419998</c:v>
                </c:pt>
                <c:pt idx="20075">
                  <c:v>2.0142748355869999</c:v>
                </c:pt>
                <c:pt idx="20076">
                  <c:v>2.0143933296199998</c:v>
                </c:pt>
                <c:pt idx="20077">
                  <c:v>2.014444351196</c:v>
                </c:pt>
                <c:pt idx="20078">
                  <c:v>2.0145075321200001</c:v>
                </c:pt>
                <c:pt idx="20079">
                  <c:v>2.0146305561069999</c:v>
                </c:pt>
                <c:pt idx="20080">
                  <c:v>2.0146982669829998</c:v>
                </c:pt>
                <c:pt idx="20081">
                  <c:v>2.0148248672490001</c:v>
                </c:pt>
                <c:pt idx="20082">
                  <c:v>2.0148844718930001</c:v>
                </c:pt>
                <c:pt idx="20083">
                  <c:v>2.0150537490840001</c:v>
                </c:pt>
                <c:pt idx="20084">
                  <c:v>2.0153760910030001</c:v>
                </c:pt>
                <c:pt idx="20085">
                  <c:v>2.0154826641080001</c:v>
                </c:pt>
                <c:pt idx="20086">
                  <c:v>2.0155663490300002</c:v>
                </c:pt>
                <c:pt idx="20087">
                  <c:v>2.0156278610229998</c:v>
                </c:pt>
                <c:pt idx="20088">
                  <c:v>2.0156958103179998</c:v>
                </c:pt>
                <c:pt idx="20089">
                  <c:v>2.0157206058499999</c:v>
                </c:pt>
                <c:pt idx="20090">
                  <c:v>2.015797376633</c:v>
                </c:pt>
                <c:pt idx="20091">
                  <c:v>2.0158090591429998</c:v>
                </c:pt>
                <c:pt idx="20092">
                  <c:v>2.0158886909480001</c:v>
                </c:pt>
                <c:pt idx="20093">
                  <c:v>2.0159125328059999</c:v>
                </c:pt>
                <c:pt idx="20094">
                  <c:v>2.0159854888919999</c:v>
                </c:pt>
                <c:pt idx="20095">
                  <c:v>2.01602435112</c:v>
                </c:pt>
                <c:pt idx="20096">
                  <c:v>2.0160727500919999</c:v>
                </c:pt>
                <c:pt idx="20097">
                  <c:v>2.016125679016</c:v>
                </c:pt>
                <c:pt idx="20098">
                  <c:v>2.0161538124080001</c:v>
                </c:pt>
                <c:pt idx="20099">
                  <c:v>2.0162255764010002</c:v>
                </c:pt>
                <c:pt idx="20100">
                  <c:v>2.016233682632</c:v>
                </c:pt>
                <c:pt idx="20101">
                  <c:v>2.0163197517400002</c:v>
                </c:pt>
                <c:pt idx="20102">
                  <c:v>2.0166378021239999</c:v>
                </c:pt>
                <c:pt idx="20103">
                  <c:v>2.016730546951</c:v>
                </c:pt>
                <c:pt idx="20104">
                  <c:v>2.0168476104740001</c:v>
                </c:pt>
                <c:pt idx="20105">
                  <c:v>2.0168714523319999</c:v>
                </c:pt>
                <c:pt idx="20106">
                  <c:v>2.0169360637659999</c:v>
                </c:pt>
                <c:pt idx="20107">
                  <c:v>2.017008066177</c:v>
                </c:pt>
                <c:pt idx="20108">
                  <c:v>2.0170748233800002</c:v>
                </c:pt>
                <c:pt idx="20109">
                  <c:v>2.0171012878419998</c:v>
                </c:pt>
                <c:pt idx="20110">
                  <c:v>2.0171482563019998</c:v>
                </c:pt>
                <c:pt idx="20111">
                  <c:v>2.0172123909000002</c:v>
                </c:pt>
                <c:pt idx="20112">
                  <c:v>2.0173170566560001</c:v>
                </c:pt>
                <c:pt idx="20113">
                  <c:v>2.017386436462</c:v>
                </c:pt>
                <c:pt idx="20114">
                  <c:v>2.0177636146550002</c:v>
                </c:pt>
                <c:pt idx="20115">
                  <c:v>2.0179018974299998</c:v>
                </c:pt>
                <c:pt idx="20116">
                  <c:v>2.0182464122770001</c:v>
                </c:pt>
                <c:pt idx="20117">
                  <c:v>2.0184545516969998</c:v>
                </c:pt>
                <c:pt idx="20118">
                  <c:v>2.0185921192170002</c:v>
                </c:pt>
                <c:pt idx="20119">
                  <c:v>2.0187096595759999</c:v>
                </c:pt>
                <c:pt idx="20120">
                  <c:v>2.0188555717469998</c:v>
                </c:pt>
                <c:pt idx="20121">
                  <c:v>2.0189039707180001</c:v>
                </c:pt>
                <c:pt idx="20122">
                  <c:v>2.0190234184269999</c:v>
                </c:pt>
                <c:pt idx="20123">
                  <c:v>2.019072532654</c:v>
                </c:pt>
                <c:pt idx="20124">
                  <c:v>2.0191802978519999</c:v>
                </c:pt>
                <c:pt idx="20125">
                  <c:v>2.0192694663999999</c:v>
                </c:pt>
                <c:pt idx="20126">
                  <c:v>2.019384860992</c:v>
                </c:pt>
                <c:pt idx="20127">
                  <c:v>2.0194761753080002</c:v>
                </c:pt>
                <c:pt idx="20128">
                  <c:v>2.0195813179019999</c:v>
                </c:pt>
                <c:pt idx="20129">
                  <c:v>2.0196292400360001</c:v>
                </c:pt>
                <c:pt idx="20130">
                  <c:v>2.0197618007660001</c:v>
                </c:pt>
                <c:pt idx="20131">
                  <c:v>2.0198466777799999</c:v>
                </c:pt>
                <c:pt idx="20132">
                  <c:v>2.0199401378630002</c:v>
                </c:pt>
                <c:pt idx="20133">
                  <c:v>2.0202713012700002</c:v>
                </c:pt>
                <c:pt idx="20134">
                  <c:v>2.0203430652619998</c:v>
                </c:pt>
                <c:pt idx="20135">
                  <c:v>2.020458698273</c:v>
                </c:pt>
                <c:pt idx="20136">
                  <c:v>2.0204737186430002</c:v>
                </c:pt>
                <c:pt idx="20137">
                  <c:v>2.020554542542</c:v>
                </c:pt>
                <c:pt idx="20138">
                  <c:v>2.0206024646760001</c:v>
                </c:pt>
                <c:pt idx="20139">
                  <c:v>2.0206985473630001</c:v>
                </c:pt>
                <c:pt idx="20140">
                  <c:v>2.0207991600040001</c:v>
                </c:pt>
                <c:pt idx="20141">
                  <c:v>2.0208981037139999</c:v>
                </c:pt>
                <c:pt idx="20142">
                  <c:v>2.0210165977479999</c:v>
                </c:pt>
                <c:pt idx="20143">
                  <c:v>2.021139144897</c:v>
                </c:pt>
                <c:pt idx="20144">
                  <c:v>2.0214371681209999</c:v>
                </c:pt>
                <c:pt idx="20145">
                  <c:v>2.021690130234</c:v>
                </c:pt>
                <c:pt idx="20146">
                  <c:v>2.021805047989</c:v>
                </c:pt>
                <c:pt idx="20147">
                  <c:v>2.021855831146</c:v>
                </c:pt>
                <c:pt idx="20148">
                  <c:v>2.0219197273249998</c:v>
                </c:pt>
                <c:pt idx="20149">
                  <c:v>2.0220377445220001</c:v>
                </c:pt>
                <c:pt idx="20150">
                  <c:v>2.0221426486969998</c:v>
                </c:pt>
                <c:pt idx="20151">
                  <c:v>2.0221962928770001</c:v>
                </c:pt>
                <c:pt idx="20152">
                  <c:v>2.0222718715669998</c:v>
                </c:pt>
                <c:pt idx="20153">
                  <c:v>2.0225944519039998</c:v>
                </c:pt>
                <c:pt idx="20154">
                  <c:v>2.0229284763340001</c:v>
                </c:pt>
                <c:pt idx="20155">
                  <c:v>2.0231597423549998</c:v>
                </c:pt>
                <c:pt idx="20156">
                  <c:v>2.0233278274540001</c:v>
                </c:pt>
                <c:pt idx="20157">
                  <c:v>2.0233893394470002</c:v>
                </c:pt>
                <c:pt idx="20158">
                  <c:v>2.023512363434</c:v>
                </c:pt>
                <c:pt idx="20159">
                  <c:v>2.0235641002659999</c:v>
                </c:pt>
                <c:pt idx="20160">
                  <c:v>2.023688554764</c:v>
                </c:pt>
                <c:pt idx="20161">
                  <c:v>2.0237503051760002</c:v>
                </c:pt>
                <c:pt idx="20162">
                  <c:v>2.023869752884</c:v>
                </c:pt>
                <c:pt idx="20163">
                  <c:v>2.023945093155</c:v>
                </c:pt>
                <c:pt idx="20164">
                  <c:v>2.0240499973300001</c:v>
                </c:pt>
                <c:pt idx="20165">
                  <c:v>2.02414560318</c:v>
                </c:pt>
                <c:pt idx="20166">
                  <c:v>2.0242261886600001</c:v>
                </c:pt>
                <c:pt idx="20167">
                  <c:v>2.0243384838099998</c:v>
                </c:pt>
                <c:pt idx="20168">
                  <c:v>2.0243976116179998</c:v>
                </c:pt>
                <c:pt idx="20169">
                  <c:v>2.0245158672330001</c:v>
                </c:pt>
                <c:pt idx="20170">
                  <c:v>2.0248050689700001</c:v>
                </c:pt>
                <c:pt idx="20171">
                  <c:v>2.0249235630040001</c:v>
                </c:pt>
                <c:pt idx="20172">
                  <c:v>2.0250408649440002</c:v>
                </c:pt>
                <c:pt idx="20173">
                  <c:v>2.0252976417539998</c:v>
                </c:pt>
                <c:pt idx="20174">
                  <c:v>2.0255670547490001</c:v>
                </c:pt>
                <c:pt idx="20175">
                  <c:v>2.0255975723269999</c:v>
                </c:pt>
                <c:pt idx="20176">
                  <c:v>2.0257217884059999</c:v>
                </c:pt>
                <c:pt idx="20177">
                  <c:v>2.0257756710049999</c:v>
                </c:pt>
                <c:pt idx="20178">
                  <c:v>2.0258307456970002</c:v>
                </c:pt>
                <c:pt idx="20179">
                  <c:v>2.0259048938749999</c:v>
                </c:pt>
                <c:pt idx="20180">
                  <c:v>2.0259680747990001</c:v>
                </c:pt>
                <c:pt idx="20181">
                  <c:v>2.0259857177730001</c:v>
                </c:pt>
                <c:pt idx="20182">
                  <c:v>2.0260350704190002</c:v>
                </c:pt>
                <c:pt idx="20183">
                  <c:v>2.0261063575740001</c:v>
                </c:pt>
                <c:pt idx="20184">
                  <c:v>2.0261740684510001</c:v>
                </c:pt>
                <c:pt idx="20185">
                  <c:v>2.0261943340299999</c:v>
                </c:pt>
                <c:pt idx="20186">
                  <c:v>2.0262882709499999</c:v>
                </c:pt>
                <c:pt idx="20187">
                  <c:v>2.0264384746549999</c:v>
                </c:pt>
                <c:pt idx="20188">
                  <c:v>2.0265316963200002</c:v>
                </c:pt>
                <c:pt idx="20189">
                  <c:v>2.026710748672</c:v>
                </c:pt>
                <c:pt idx="20190">
                  <c:v>2.0270562171940001</c:v>
                </c:pt>
                <c:pt idx="20191">
                  <c:v>2.0273218154910002</c:v>
                </c:pt>
                <c:pt idx="20192">
                  <c:v>2.0275063514710001</c:v>
                </c:pt>
                <c:pt idx="20193">
                  <c:v>2.0275998115539999</c:v>
                </c:pt>
                <c:pt idx="20194">
                  <c:v>2.0277435779570001</c:v>
                </c:pt>
                <c:pt idx="20195">
                  <c:v>2.02783370018</c:v>
                </c:pt>
                <c:pt idx="20196">
                  <c:v>2.0278587341310002</c:v>
                </c:pt>
                <c:pt idx="20197">
                  <c:v>2.027915716171</c:v>
                </c:pt>
                <c:pt idx="20198">
                  <c:v>2.0279614925380001</c:v>
                </c:pt>
                <c:pt idx="20199">
                  <c:v>2.0280041694639999</c:v>
                </c:pt>
                <c:pt idx="20200">
                  <c:v>2.0280630588530002</c:v>
                </c:pt>
                <c:pt idx="20201">
                  <c:v>2.028083324432</c:v>
                </c:pt>
                <c:pt idx="20202">
                  <c:v>2.0281515121460001</c:v>
                </c:pt>
                <c:pt idx="20203">
                  <c:v>2.028152704239</c:v>
                </c:pt>
                <c:pt idx="20204">
                  <c:v>2.0282216072080002</c:v>
                </c:pt>
                <c:pt idx="20205">
                  <c:v>2.028217554092</c:v>
                </c:pt>
                <c:pt idx="20206">
                  <c:v>2.0282917022709999</c:v>
                </c:pt>
                <c:pt idx="20207">
                  <c:v>2.0282988548279999</c:v>
                </c:pt>
                <c:pt idx="20208">
                  <c:v>2.028367042542</c:v>
                </c:pt>
                <c:pt idx="20209">
                  <c:v>2.0283946990969999</c:v>
                </c:pt>
                <c:pt idx="20210">
                  <c:v>2.0284523963929999</c:v>
                </c:pt>
                <c:pt idx="20211">
                  <c:v>2.0284898281100001</c:v>
                </c:pt>
                <c:pt idx="20212">
                  <c:v>2.0285270214079998</c:v>
                </c:pt>
                <c:pt idx="20213">
                  <c:v>2.0285890102390001</c:v>
                </c:pt>
                <c:pt idx="20214">
                  <c:v>2.028604507446</c:v>
                </c:pt>
                <c:pt idx="20215">
                  <c:v>2.0286786556240002</c:v>
                </c:pt>
                <c:pt idx="20216">
                  <c:v>2.028691530228</c:v>
                </c:pt>
                <c:pt idx="20217">
                  <c:v>2.0287783145899998</c:v>
                </c:pt>
                <c:pt idx="20218">
                  <c:v>2.0289354324339999</c:v>
                </c:pt>
                <c:pt idx="20219">
                  <c:v>2.0289924144740001</c:v>
                </c:pt>
                <c:pt idx="20220">
                  <c:v>2.029058218002</c:v>
                </c:pt>
                <c:pt idx="20221">
                  <c:v>2.0291202068329999</c:v>
                </c:pt>
                <c:pt idx="20222">
                  <c:v>2.0291404724120001</c:v>
                </c:pt>
                <c:pt idx="20223">
                  <c:v>2.0291945934300002</c:v>
                </c:pt>
                <c:pt idx="20224">
                  <c:v>2.0292668342589999</c:v>
                </c:pt>
                <c:pt idx="20225">
                  <c:v>2.0293340682980001</c:v>
                </c:pt>
                <c:pt idx="20226">
                  <c:v>2.0293838977809999</c:v>
                </c:pt>
                <c:pt idx="20227">
                  <c:v>2.0295448303220001</c:v>
                </c:pt>
                <c:pt idx="20228">
                  <c:v>2.0296773910520001</c:v>
                </c:pt>
                <c:pt idx="20229">
                  <c:v>2.0297465324399999</c:v>
                </c:pt>
                <c:pt idx="20230">
                  <c:v>2.0298631191249998</c:v>
                </c:pt>
                <c:pt idx="20231">
                  <c:v>2.0299468040469999</c:v>
                </c:pt>
                <c:pt idx="20232">
                  <c:v>2.0300998687740002</c:v>
                </c:pt>
                <c:pt idx="20233">
                  <c:v>2.0302634239200001</c:v>
                </c:pt>
                <c:pt idx="20234">
                  <c:v>2.0303211212160002</c:v>
                </c:pt>
                <c:pt idx="20235">
                  <c:v>2.0304381847380002</c:v>
                </c:pt>
                <c:pt idx="20236">
                  <c:v>2.030510663986</c:v>
                </c:pt>
                <c:pt idx="20237">
                  <c:v>2.0306060314179999</c:v>
                </c:pt>
                <c:pt idx="20238">
                  <c:v>2.0306909084320002</c:v>
                </c:pt>
                <c:pt idx="20239">
                  <c:v>2.0308480262759998</c:v>
                </c:pt>
                <c:pt idx="20240">
                  <c:v>2.0311388969420001</c:v>
                </c:pt>
                <c:pt idx="20241">
                  <c:v>2.031302452087</c:v>
                </c:pt>
                <c:pt idx="20242">
                  <c:v>2.0314977169040001</c:v>
                </c:pt>
                <c:pt idx="20243">
                  <c:v>2.0316085815429998</c:v>
                </c:pt>
                <c:pt idx="20244">
                  <c:v>2.031710147858</c:v>
                </c:pt>
                <c:pt idx="20245">
                  <c:v>2.0317776203159998</c:v>
                </c:pt>
                <c:pt idx="20246">
                  <c:v>2.0318579673769999</c:v>
                </c:pt>
                <c:pt idx="20247">
                  <c:v>2.0319521427149998</c:v>
                </c:pt>
                <c:pt idx="20248">
                  <c:v>2.0320754051210002</c:v>
                </c:pt>
                <c:pt idx="20249">
                  <c:v>2.0321259498600002</c:v>
                </c:pt>
                <c:pt idx="20250">
                  <c:v>2.0322327613829998</c:v>
                </c:pt>
                <c:pt idx="20251">
                  <c:v>2.0322883129120002</c:v>
                </c:pt>
                <c:pt idx="20252">
                  <c:v>2.032435655594</c:v>
                </c:pt>
                <c:pt idx="20253">
                  <c:v>2.0327064991000001</c:v>
                </c:pt>
                <c:pt idx="20254">
                  <c:v>2.0330007076259999</c:v>
                </c:pt>
                <c:pt idx="20255">
                  <c:v>2.0333306789400001</c:v>
                </c:pt>
                <c:pt idx="20256">
                  <c:v>2.0336039066309999</c:v>
                </c:pt>
                <c:pt idx="20257">
                  <c:v>2.0338463783259999</c:v>
                </c:pt>
                <c:pt idx="20258">
                  <c:v>2.0339663028719999</c:v>
                </c:pt>
                <c:pt idx="20259">
                  <c:v>2.0340256690979999</c:v>
                </c:pt>
                <c:pt idx="20260">
                  <c:v>2.0340800285339999</c:v>
                </c:pt>
                <c:pt idx="20261">
                  <c:v>2.0341527462009998</c:v>
                </c:pt>
                <c:pt idx="20262">
                  <c:v>2.0341732501980001</c:v>
                </c:pt>
                <c:pt idx="20263">
                  <c:v>2.034235715866</c:v>
                </c:pt>
                <c:pt idx="20264">
                  <c:v>2.0342760086060001</c:v>
                </c:pt>
                <c:pt idx="20265">
                  <c:v>2.0343179702760001</c:v>
                </c:pt>
                <c:pt idx="20266">
                  <c:v>2.034374713898</c:v>
                </c:pt>
                <c:pt idx="20267">
                  <c:v>2.0343985557559998</c:v>
                </c:pt>
                <c:pt idx="20268">
                  <c:v>2.0344688892359999</c:v>
                </c:pt>
                <c:pt idx="20269">
                  <c:v>2.0344750881200002</c:v>
                </c:pt>
                <c:pt idx="20270">
                  <c:v>2.0345523357389999</c:v>
                </c:pt>
                <c:pt idx="20271">
                  <c:v>2.0346047878269999</c:v>
                </c:pt>
                <c:pt idx="20272">
                  <c:v>2.0346658229829999</c:v>
                </c:pt>
                <c:pt idx="20273">
                  <c:v>2.0347859859469999</c:v>
                </c:pt>
                <c:pt idx="20274">
                  <c:v>2.035138845444</c:v>
                </c:pt>
                <c:pt idx="20275">
                  <c:v>2.03524851799</c:v>
                </c:pt>
                <c:pt idx="20276">
                  <c:v>2.0353493690489999</c:v>
                </c:pt>
                <c:pt idx="20277">
                  <c:v>2.0354349613189999</c:v>
                </c:pt>
                <c:pt idx="20278">
                  <c:v>2.035650014877</c:v>
                </c:pt>
                <c:pt idx="20279">
                  <c:v>2.0359942913059998</c:v>
                </c:pt>
                <c:pt idx="20280">
                  <c:v>2.0360615253450001</c:v>
                </c:pt>
                <c:pt idx="20281">
                  <c:v>2.03617477417</c:v>
                </c:pt>
                <c:pt idx="20282">
                  <c:v>2.0362210273739998</c:v>
                </c:pt>
                <c:pt idx="20283">
                  <c:v>2.0363376140590002</c:v>
                </c:pt>
                <c:pt idx="20284">
                  <c:v>2.0366442203520001</c:v>
                </c:pt>
                <c:pt idx="20285">
                  <c:v>2.0367906093600001</c:v>
                </c:pt>
                <c:pt idx="20286">
                  <c:v>2.0371074676509999</c:v>
                </c:pt>
                <c:pt idx="20287">
                  <c:v>2.0371854305269999</c:v>
                </c:pt>
                <c:pt idx="20288">
                  <c:v>2.0372569560999998</c:v>
                </c:pt>
                <c:pt idx="20289">
                  <c:v>2.0373039245609998</c:v>
                </c:pt>
                <c:pt idx="20290">
                  <c:v>2.0373871326450002</c:v>
                </c:pt>
                <c:pt idx="20291">
                  <c:v>2.0373861789699999</c:v>
                </c:pt>
                <c:pt idx="20292">
                  <c:v>2.0374846458440001</c:v>
                </c:pt>
                <c:pt idx="20293">
                  <c:v>2.0375094413760002</c:v>
                </c:pt>
                <c:pt idx="20294">
                  <c:v>2.037583589554</c:v>
                </c:pt>
                <c:pt idx="20295">
                  <c:v>2.037646532059</c:v>
                </c:pt>
                <c:pt idx="20296">
                  <c:v>2.0376961231230002</c:v>
                </c:pt>
                <c:pt idx="20297">
                  <c:v>2.0378115177149998</c:v>
                </c:pt>
                <c:pt idx="20298">
                  <c:v>2.0379331111910002</c:v>
                </c:pt>
                <c:pt idx="20299">
                  <c:v>2.0382974147800001</c:v>
                </c:pt>
                <c:pt idx="20300">
                  <c:v>2.0383813381200002</c:v>
                </c:pt>
                <c:pt idx="20301">
                  <c:v>2.0384805202480001</c:v>
                </c:pt>
                <c:pt idx="20302">
                  <c:v>2.0385780334470001</c:v>
                </c:pt>
                <c:pt idx="20303">
                  <c:v>2.0386660099029998</c:v>
                </c:pt>
                <c:pt idx="20304">
                  <c:v>2.0387740135189998</c:v>
                </c:pt>
                <c:pt idx="20305">
                  <c:v>2.0389270782470001</c:v>
                </c:pt>
                <c:pt idx="20306">
                  <c:v>2.039200544357</c:v>
                </c:pt>
                <c:pt idx="20307">
                  <c:v>2.0393917560579999</c:v>
                </c:pt>
                <c:pt idx="20308">
                  <c:v>2.0394527912139999</c:v>
                </c:pt>
                <c:pt idx="20309">
                  <c:v>2.0395779609679998</c:v>
                </c:pt>
                <c:pt idx="20310">
                  <c:v>2.0396296978000001</c:v>
                </c:pt>
                <c:pt idx="20311">
                  <c:v>2.0397009849550001</c:v>
                </c:pt>
                <c:pt idx="20312">
                  <c:v>2.0397675037380001</c:v>
                </c:pt>
                <c:pt idx="20313">
                  <c:v>2.039793252945</c:v>
                </c:pt>
                <c:pt idx="20314">
                  <c:v>2.0398254394530002</c:v>
                </c:pt>
                <c:pt idx="20315">
                  <c:v>2.039897680283</c:v>
                </c:pt>
                <c:pt idx="20316">
                  <c:v>2.0399734973910002</c:v>
                </c:pt>
                <c:pt idx="20317">
                  <c:v>2.0400185585020001</c:v>
                </c:pt>
                <c:pt idx="20318">
                  <c:v>2.0400409698490001</c:v>
                </c:pt>
                <c:pt idx="20319">
                  <c:v>2.040115594864</c:v>
                </c:pt>
                <c:pt idx="20320">
                  <c:v>2.0401990413669999</c:v>
                </c:pt>
                <c:pt idx="20321">
                  <c:v>2.0402598381039998</c:v>
                </c:pt>
                <c:pt idx="20322">
                  <c:v>2.040288686752</c:v>
                </c:pt>
                <c:pt idx="20323">
                  <c:v>2.0403568744660001</c:v>
                </c:pt>
                <c:pt idx="20324">
                  <c:v>2.0404360294339998</c:v>
                </c:pt>
                <c:pt idx="20325">
                  <c:v>2.040509939194</c:v>
                </c:pt>
                <c:pt idx="20326">
                  <c:v>2.0405335426329998</c:v>
                </c:pt>
                <c:pt idx="20327">
                  <c:v>2.0405821800230002</c:v>
                </c:pt>
                <c:pt idx="20328">
                  <c:v>2.0406568050380001</c:v>
                </c:pt>
                <c:pt idx="20329">
                  <c:v>2.0407240390779999</c:v>
                </c:pt>
                <c:pt idx="20330">
                  <c:v>2.0407648086550001</c:v>
                </c:pt>
                <c:pt idx="20331">
                  <c:v>2.040963172913</c:v>
                </c:pt>
                <c:pt idx="20332">
                  <c:v>2.0413043498989998</c:v>
                </c:pt>
                <c:pt idx="20333">
                  <c:v>2.041420221329</c:v>
                </c:pt>
                <c:pt idx="20334">
                  <c:v>2.0415363311769998</c:v>
                </c:pt>
                <c:pt idx="20335">
                  <c:v>2.0416650772090001</c:v>
                </c:pt>
                <c:pt idx="20336">
                  <c:v>2.0418164730070001</c:v>
                </c:pt>
                <c:pt idx="20337">
                  <c:v>2.041913747787</c:v>
                </c:pt>
                <c:pt idx="20338">
                  <c:v>2.0420455932619999</c:v>
                </c:pt>
                <c:pt idx="20339">
                  <c:v>2.042098283768</c:v>
                </c:pt>
                <c:pt idx="20340">
                  <c:v>2.0422043800349998</c:v>
                </c:pt>
                <c:pt idx="20341">
                  <c:v>2.0422809123989998</c:v>
                </c:pt>
                <c:pt idx="20342">
                  <c:v>2.042321920395</c:v>
                </c:pt>
                <c:pt idx="20343">
                  <c:v>2.0424168109890002</c:v>
                </c:pt>
                <c:pt idx="20344">
                  <c:v>2.0427467823029999</c:v>
                </c:pt>
                <c:pt idx="20345">
                  <c:v>2.0430424213410001</c:v>
                </c:pt>
                <c:pt idx="20346">
                  <c:v>2.043137788773</c:v>
                </c:pt>
                <c:pt idx="20347">
                  <c:v>2.0431976318360001</c:v>
                </c:pt>
                <c:pt idx="20348">
                  <c:v>2.0432779788970001</c:v>
                </c:pt>
                <c:pt idx="20349">
                  <c:v>2.0432901382450002</c:v>
                </c:pt>
                <c:pt idx="20350">
                  <c:v>2.0433902740479999</c:v>
                </c:pt>
                <c:pt idx="20351">
                  <c:v>2.0434689521789999</c:v>
                </c:pt>
                <c:pt idx="20352">
                  <c:v>2.0435726642610001</c:v>
                </c:pt>
                <c:pt idx="20353">
                  <c:v>2.043751955032</c:v>
                </c:pt>
                <c:pt idx="20354">
                  <c:v>2.0438752174379999</c:v>
                </c:pt>
                <c:pt idx="20355">
                  <c:v>2.0440840721129998</c:v>
                </c:pt>
                <c:pt idx="20356">
                  <c:v>2.044398784637</c:v>
                </c:pt>
                <c:pt idx="20357">
                  <c:v>2.0446372032169999</c:v>
                </c:pt>
                <c:pt idx="20358">
                  <c:v>2.0447123050689999</c:v>
                </c:pt>
                <c:pt idx="20359">
                  <c:v>2.0448632240300002</c:v>
                </c:pt>
                <c:pt idx="20360">
                  <c:v>2.045048952103</c:v>
                </c:pt>
                <c:pt idx="20361">
                  <c:v>2.0454039573670002</c:v>
                </c:pt>
                <c:pt idx="20362">
                  <c:v>2.0457408428189998</c:v>
                </c:pt>
                <c:pt idx="20363">
                  <c:v>2.0460345745090001</c:v>
                </c:pt>
                <c:pt idx="20364">
                  <c:v>2.0461850166320001</c:v>
                </c:pt>
                <c:pt idx="20365">
                  <c:v>2.046336174011</c:v>
                </c:pt>
                <c:pt idx="20366">
                  <c:v>2.0464622974400002</c:v>
                </c:pt>
                <c:pt idx="20367">
                  <c:v>2.046599388123</c:v>
                </c:pt>
                <c:pt idx="20368">
                  <c:v>2.0466506481170001</c:v>
                </c:pt>
                <c:pt idx="20369">
                  <c:v>2.0467574596409999</c:v>
                </c:pt>
                <c:pt idx="20370">
                  <c:v>2.0468251705170002</c:v>
                </c:pt>
                <c:pt idx="20371">
                  <c:v>2.0469367504120002</c:v>
                </c:pt>
                <c:pt idx="20372">
                  <c:v>2.0470018386839999</c:v>
                </c:pt>
                <c:pt idx="20373">
                  <c:v>2.0470228195189999</c:v>
                </c:pt>
                <c:pt idx="20374">
                  <c:v>2.047115802765</c:v>
                </c:pt>
                <c:pt idx="20375">
                  <c:v>2.047200918198</c:v>
                </c:pt>
                <c:pt idx="20376">
                  <c:v>2.0475234985349999</c:v>
                </c:pt>
                <c:pt idx="20377">
                  <c:v>2.0478971004490001</c:v>
                </c:pt>
                <c:pt idx="20378">
                  <c:v>2.048034667969</c:v>
                </c:pt>
                <c:pt idx="20379">
                  <c:v>2.0483279228210001</c:v>
                </c:pt>
                <c:pt idx="20380">
                  <c:v>2.0484366416930002</c:v>
                </c:pt>
                <c:pt idx="20381">
                  <c:v>2.0484905242920002</c:v>
                </c:pt>
                <c:pt idx="20382">
                  <c:v>2.048547267914</c:v>
                </c:pt>
                <c:pt idx="20383">
                  <c:v>2.0486638545989999</c:v>
                </c:pt>
                <c:pt idx="20384">
                  <c:v>2.0489339828489999</c:v>
                </c:pt>
                <c:pt idx="20385">
                  <c:v>2.0490889549259999</c:v>
                </c:pt>
                <c:pt idx="20386">
                  <c:v>2.04940867424</c:v>
                </c:pt>
                <c:pt idx="20387">
                  <c:v>2.049605846405</c:v>
                </c:pt>
                <c:pt idx="20388">
                  <c:v>2.0497045516969998</c:v>
                </c:pt>
                <c:pt idx="20389">
                  <c:v>2.0498280525210002</c:v>
                </c:pt>
                <c:pt idx="20390">
                  <c:v>2.0499188899990002</c:v>
                </c:pt>
                <c:pt idx="20391">
                  <c:v>2.0500276088709999</c:v>
                </c:pt>
                <c:pt idx="20392">
                  <c:v>2.0502171516419998</c:v>
                </c:pt>
                <c:pt idx="20393">
                  <c:v>2.0504591465000002</c:v>
                </c:pt>
                <c:pt idx="20394">
                  <c:v>2.0505809783940001</c:v>
                </c:pt>
                <c:pt idx="20395">
                  <c:v>2.0506126880650002</c:v>
                </c:pt>
                <c:pt idx="20396">
                  <c:v>2.0506856441500001</c:v>
                </c:pt>
                <c:pt idx="20397">
                  <c:v>2.050760269165</c:v>
                </c:pt>
                <c:pt idx="20398">
                  <c:v>2.050809144974</c:v>
                </c:pt>
                <c:pt idx="20399">
                  <c:v>2.05091547966</c:v>
                </c:pt>
                <c:pt idx="20400">
                  <c:v>2.0510687828059999</c:v>
                </c:pt>
                <c:pt idx="20401">
                  <c:v>2.0512900352479999</c:v>
                </c:pt>
                <c:pt idx="20402">
                  <c:v>2.0515823364260002</c:v>
                </c:pt>
                <c:pt idx="20403">
                  <c:v>2.0518600940699998</c:v>
                </c:pt>
                <c:pt idx="20404">
                  <c:v>2.0521531105039998</c:v>
                </c:pt>
                <c:pt idx="20405">
                  <c:v>2.0524389743799998</c:v>
                </c:pt>
                <c:pt idx="20406">
                  <c:v>2.0526518821719999</c:v>
                </c:pt>
                <c:pt idx="20407">
                  <c:v>2.0528192520139998</c:v>
                </c:pt>
                <c:pt idx="20408">
                  <c:v>2.0531256198880001</c:v>
                </c:pt>
                <c:pt idx="20409">
                  <c:v>2.0532913208010002</c:v>
                </c:pt>
                <c:pt idx="20410">
                  <c:v>2.053341150284</c:v>
                </c:pt>
                <c:pt idx="20411">
                  <c:v>2.0534815788270002</c:v>
                </c:pt>
                <c:pt idx="20412">
                  <c:v>2.0535364151</c:v>
                </c:pt>
                <c:pt idx="20413">
                  <c:v>2.0536651611329999</c:v>
                </c:pt>
                <c:pt idx="20414">
                  <c:v>2.0537123680109999</c:v>
                </c:pt>
                <c:pt idx="20415">
                  <c:v>2.0540895462040001</c:v>
                </c:pt>
                <c:pt idx="20416">
                  <c:v>2.0544333457950001</c:v>
                </c:pt>
                <c:pt idx="20417">
                  <c:v>2.0546882152560002</c:v>
                </c:pt>
                <c:pt idx="20418">
                  <c:v>2.0547912120820002</c:v>
                </c:pt>
                <c:pt idx="20419">
                  <c:v>2.054855108261</c:v>
                </c:pt>
                <c:pt idx="20420">
                  <c:v>2.0550820827480001</c:v>
                </c:pt>
                <c:pt idx="20421">
                  <c:v>2.055203676224</c:v>
                </c:pt>
                <c:pt idx="20422">
                  <c:v>2.0552599430080001</c:v>
                </c:pt>
                <c:pt idx="20423">
                  <c:v>2.0553073883059998</c:v>
                </c:pt>
                <c:pt idx="20424">
                  <c:v>2.0554244518279998</c:v>
                </c:pt>
                <c:pt idx="20425">
                  <c:v>2.055459737778</c:v>
                </c:pt>
                <c:pt idx="20426">
                  <c:v>2.0555744171139998</c:v>
                </c:pt>
                <c:pt idx="20427">
                  <c:v>2.0556595325470002</c:v>
                </c:pt>
                <c:pt idx="20428">
                  <c:v>2.0559353828429998</c:v>
                </c:pt>
                <c:pt idx="20429">
                  <c:v>2.0560467243190002</c:v>
                </c:pt>
                <c:pt idx="20430">
                  <c:v>2.0562057495119999</c:v>
                </c:pt>
                <c:pt idx="20431">
                  <c:v>2.056313037872</c:v>
                </c:pt>
                <c:pt idx="20432">
                  <c:v>2.0565488338470002</c:v>
                </c:pt>
                <c:pt idx="20433">
                  <c:v>2.0568618774409999</c:v>
                </c:pt>
                <c:pt idx="20434">
                  <c:v>2.05695271492</c:v>
                </c:pt>
                <c:pt idx="20435">
                  <c:v>2.0570721626280002</c:v>
                </c:pt>
                <c:pt idx="20436">
                  <c:v>2.0571238994600001</c:v>
                </c:pt>
                <c:pt idx="20437">
                  <c:v>2.0572564601900001</c:v>
                </c:pt>
                <c:pt idx="20438">
                  <c:v>2.0573046207429999</c:v>
                </c:pt>
                <c:pt idx="20439">
                  <c:v>2.0574405193329999</c:v>
                </c:pt>
                <c:pt idx="20440">
                  <c:v>2.0574941635130002</c:v>
                </c:pt>
                <c:pt idx="20441">
                  <c:v>2.0576114654539999</c:v>
                </c:pt>
                <c:pt idx="20442">
                  <c:v>2.0579097270969999</c:v>
                </c:pt>
                <c:pt idx="20443">
                  <c:v>2.0580215454099999</c:v>
                </c:pt>
                <c:pt idx="20444">
                  <c:v>2.0581457614900001</c:v>
                </c:pt>
                <c:pt idx="20445">
                  <c:v>2.0582978725430001</c:v>
                </c:pt>
                <c:pt idx="20446">
                  <c:v>2.0585691928859999</c:v>
                </c:pt>
                <c:pt idx="20447">
                  <c:v>2.0589358806610001</c:v>
                </c:pt>
                <c:pt idx="20448">
                  <c:v>2.059134483337</c:v>
                </c:pt>
                <c:pt idx="20449">
                  <c:v>2.0592226982119999</c:v>
                </c:pt>
                <c:pt idx="20450">
                  <c:v>2.0593571662899999</c:v>
                </c:pt>
                <c:pt idx="20451">
                  <c:v>2.0597043037409999</c:v>
                </c:pt>
                <c:pt idx="20452">
                  <c:v>2.0598485469819998</c:v>
                </c:pt>
                <c:pt idx="20453">
                  <c:v>2.0599615573880001</c:v>
                </c:pt>
                <c:pt idx="20454">
                  <c:v>2.0600614547729998</c:v>
                </c:pt>
                <c:pt idx="20455">
                  <c:v>2.060112476349</c:v>
                </c:pt>
                <c:pt idx="20456">
                  <c:v>2.060185909271</c:v>
                </c:pt>
                <c:pt idx="20457">
                  <c:v>2.0602884292599999</c:v>
                </c:pt>
                <c:pt idx="20458">
                  <c:v>2.0602951049799998</c:v>
                </c:pt>
                <c:pt idx="20459">
                  <c:v>2.0603718757629998</c:v>
                </c:pt>
                <c:pt idx="20460">
                  <c:v>2.0603878498079999</c:v>
                </c:pt>
                <c:pt idx="20461">
                  <c:v>2.0604641437529998</c:v>
                </c:pt>
                <c:pt idx="20462">
                  <c:v>2.0604901313780002</c:v>
                </c:pt>
                <c:pt idx="20463">
                  <c:v>2.0605969429019999</c:v>
                </c:pt>
                <c:pt idx="20464">
                  <c:v>2.060639381409</c:v>
                </c:pt>
                <c:pt idx="20465">
                  <c:v>2.0606927871699998</c:v>
                </c:pt>
                <c:pt idx="20466">
                  <c:v>2.0607690811160002</c:v>
                </c:pt>
                <c:pt idx="20467">
                  <c:v>2.0607924461359999</c:v>
                </c:pt>
                <c:pt idx="20468">
                  <c:v>2.060867786407</c:v>
                </c:pt>
                <c:pt idx="20469">
                  <c:v>2.0609047412870001</c:v>
                </c:pt>
                <c:pt idx="20470">
                  <c:v>2.0610034465789999</c:v>
                </c:pt>
                <c:pt idx="20471">
                  <c:v>2.0610520839689999</c:v>
                </c:pt>
                <c:pt idx="20472">
                  <c:v>2.0611219406129999</c:v>
                </c:pt>
                <c:pt idx="20473">
                  <c:v>2.0611872673030001</c:v>
                </c:pt>
                <c:pt idx="20474">
                  <c:v>2.0612177848819999</c:v>
                </c:pt>
                <c:pt idx="20475">
                  <c:v>2.061282634735</c:v>
                </c:pt>
                <c:pt idx="20476">
                  <c:v>2.0613479614260002</c:v>
                </c:pt>
                <c:pt idx="20477">
                  <c:v>2.0617241859440001</c:v>
                </c:pt>
                <c:pt idx="20478">
                  <c:v>2.061826944351</c:v>
                </c:pt>
                <c:pt idx="20479">
                  <c:v>2.0619535446169999</c:v>
                </c:pt>
                <c:pt idx="20480">
                  <c:v>2.062004804611</c:v>
                </c:pt>
                <c:pt idx="20481">
                  <c:v>2.062132120132</c:v>
                </c:pt>
                <c:pt idx="20482">
                  <c:v>2.0622065067289999</c:v>
                </c:pt>
                <c:pt idx="20483">
                  <c:v>2.0623235702509999</c:v>
                </c:pt>
                <c:pt idx="20484">
                  <c:v>2.0624036788939999</c:v>
                </c:pt>
                <c:pt idx="20485">
                  <c:v>2.0625112056730002</c:v>
                </c:pt>
                <c:pt idx="20486">
                  <c:v>2.0626158714290002</c:v>
                </c:pt>
                <c:pt idx="20487">
                  <c:v>2.062707662582</c:v>
                </c:pt>
                <c:pt idx="20488">
                  <c:v>2.0627777576450002</c:v>
                </c:pt>
                <c:pt idx="20489">
                  <c:v>2.0628273487089999</c:v>
                </c:pt>
                <c:pt idx="20490">
                  <c:v>2.0628459453580001</c:v>
                </c:pt>
                <c:pt idx="20491">
                  <c:v>2.0629129409789999</c:v>
                </c:pt>
                <c:pt idx="20492">
                  <c:v>2.0629856586459998</c:v>
                </c:pt>
                <c:pt idx="20493">
                  <c:v>2.0630438327789999</c:v>
                </c:pt>
                <c:pt idx="20494">
                  <c:v>2.063060045242</c:v>
                </c:pt>
                <c:pt idx="20495">
                  <c:v>2.0631091594700002</c:v>
                </c:pt>
                <c:pt idx="20496">
                  <c:v>2.063179969788</c:v>
                </c:pt>
                <c:pt idx="20497">
                  <c:v>2.0632648468019998</c:v>
                </c:pt>
                <c:pt idx="20498">
                  <c:v>2.0633642673489998</c:v>
                </c:pt>
                <c:pt idx="20499">
                  <c:v>2.0634589195249999</c:v>
                </c:pt>
                <c:pt idx="20500">
                  <c:v>2.0635452270510002</c:v>
                </c:pt>
                <c:pt idx="20501">
                  <c:v>2.0636541843409999</c:v>
                </c:pt>
                <c:pt idx="20502">
                  <c:v>2.0637211799620001</c:v>
                </c:pt>
                <c:pt idx="20503">
                  <c:v>2.063839435577</c:v>
                </c:pt>
                <c:pt idx="20504">
                  <c:v>2.0638849735260001</c:v>
                </c:pt>
                <c:pt idx="20505">
                  <c:v>2.0640096664429999</c:v>
                </c:pt>
                <c:pt idx="20506">
                  <c:v>2.0643332004550001</c:v>
                </c:pt>
                <c:pt idx="20507">
                  <c:v>2.0645129680630001</c:v>
                </c:pt>
                <c:pt idx="20508">
                  <c:v>2.0645923614499999</c:v>
                </c:pt>
                <c:pt idx="20509">
                  <c:v>2.064777612686</c:v>
                </c:pt>
                <c:pt idx="20510">
                  <c:v>2.065109014511</c:v>
                </c:pt>
                <c:pt idx="20511">
                  <c:v>2.065378904343</c:v>
                </c:pt>
                <c:pt idx="20512">
                  <c:v>2.0656468868259998</c:v>
                </c:pt>
                <c:pt idx="20513">
                  <c:v>2.0659823417659999</c:v>
                </c:pt>
                <c:pt idx="20514">
                  <c:v>2.0661635398859999</c:v>
                </c:pt>
                <c:pt idx="20515">
                  <c:v>2.0664396286010001</c:v>
                </c:pt>
                <c:pt idx="20516">
                  <c:v>2.0666069984440001</c:v>
                </c:pt>
                <c:pt idx="20517">
                  <c:v>2.0666673183439999</c:v>
                </c:pt>
                <c:pt idx="20518">
                  <c:v>2.0667798519130001</c:v>
                </c:pt>
                <c:pt idx="20519">
                  <c:v>2.066857814789</c:v>
                </c:pt>
                <c:pt idx="20520">
                  <c:v>2.0668818950649999</c:v>
                </c:pt>
                <c:pt idx="20521">
                  <c:v>2.0669982433320002</c:v>
                </c:pt>
                <c:pt idx="20522">
                  <c:v>2.067054986954</c:v>
                </c:pt>
                <c:pt idx="20523">
                  <c:v>2.0671083927149998</c:v>
                </c:pt>
                <c:pt idx="20524">
                  <c:v>2.0672228336330001</c:v>
                </c:pt>
                <c:pt idx="20525">
                  <c:v>2.067373991013</c:v>
                </c:pt>
                <c:pt idx="20526">
                  <c:v>2.067478656769</c:v>
                </c:pt>
                <c:pt idx="20527">
                  <c:v>2.067544937134</c:v>
                </c:pt>
                <c:pt idx="20528">
                  <c:v>2.067569494247</c:v>
                </c:pt>
                <c:pt idx="20529">
                  <c:v>2.0676033496859998</c:v>
                </c:pt>
                <c:pt idx="20530">
                  <c:v>2.0676748752590002</c:v>
                </c:pt>
                <c:pt idx="20531">
                  <c:v>2.0677783489229999</c:v>
                </c:pt>
                <c:pt idx="20532">
                  <c:v>2.0678598880769998</c:v>
                </c:pt>
                <c:pt idx="20533">
                  <c:v>2.067968606949</c:v>
                </c:pt>
                <c:pt idx="20534">
                  <c:v>2.0680887699129999</c:v>
                </c:pt>
                <c:pt idx="20535">
                  <c:v>2.0681836605070001</c:v>
                </c:pt>
                <c:pt idx="20536">
                  <c:v>2.0683028697969998</c:v>
                </c:pt>
                <c:pt idx="20537">
                  <c:v>2.0683476924900002</c:v>
                </c:pt>
                <c:pt idx="20538">
                  <c:v>2.0684697628020001</c:v>
                </c:pt>
                <c:pt idx="20539">
                  <c:v>2.0685608386990002</c:v>
                </c:pt>
                <c:pt idx="20540">
                  <c:v>2.0689120292659999</c:v>
                </c:pt>
                <c:pt idx="20541">
                  <c:v>2.069168329239</c:v>
                </c:pt>
                <c:pt idx="20542">
                  <c:v>2.0694990158080002</c:v>
                </c:pt>
                <c:pt idx="20543">
                  <c:v>2.0695571899409999</c:v>
                </c:pt>
                <c:pt idx="20544">
                  <c:v>2.0696692466740001</c:v>
                </c:pt>
                <c:pt idx="20545">
                  <c:v>2.0697512626650001</c:v>
                </c:pt>
                <c:pt idx="20546">
                  <c:v>2.0698046684269999</c:v>
                </c:pt>
                <c:pt idx="20547">
                  <c:v>2.0698847770689999</c:v>
                </c:pt>
                <c:pt idx="20548">
                  <c:v>2.0701932907099998</c:v>
                </c:pt>
                <c:pt idx="20549">
                  <c:v>2.0705459117889999</c:v>
                </c:pt>
                <c:pt idx="20550">
                  <c:v>2.0705993175509998</c:v>
                </c:pt>
                <c:pt idx="20551">
                  <c:v>2.0707044601439999</c:v>
                </c:pt>
                <c:pt idx="20552">
                  <c:v>2.07106924057</c:v>
                </c:pt>
                <c:pt idx="20553">
                  <c:v>2.0713574886320001</c:v>
                </c:pt>
                <c:pt idx="20554">
                  <c:v>2.0715692043299998</c:v>
                </c:pt>
                <c:pt idx="20555">
                  <c:v>2.0716285705569999</c:v>
                </c:pt>
                <c:pt idx="20556">
                  <c:v>2.0717153549190002</c:v>
                </c:pt>
                <c:pt idx="20557">
                  <c:v>2.0717637538910001</c:v>
                </c:pt>
                <c:pt idx="20558">
                  <c:v>2.0718691349029998</c:v>
                </c:pt>
                <c:pt idx="20559">
                  <c:v>2.0719766616820001</c:v>
                </c:pt>
                <c:pt idx="20560">
                  <c:v>2.0720918178560002</c:v>
                </c:pt>
                <c:pt idx="20561">
                  <c:v>2.0724258422849999</c:v>
                </c:pt>
                <c:pt idx="20562">
                  <c:v>2.0727729797359999</c:v>
                </c:pt>
                <c:pt idx="20563">
                  <c:v>2.0730605125429999</c:v>
                </c:pt>
                <c:pt idx="20564">
                  <c:v>2.0732519626619998</c:v>
                </c:pt>
                <c:pt idx="20565">
                  <c:v>2.0733706951139999</c:v>
                </c:pt>
                <c:pt idx="20566">
                  <c:v>2.0734198093409999</c:v>
                </c:pt>
                <c:pt idx="20567">
                  <c:v>2.0735504627229999</c:v>
                </c:pt>
                <c:pt idx="20568">
                  <c:v>2.073611736298</c:v>
                </c:pt>
                <c:pt idx="20569">
                  <c:v>2.0737345218660002</c:v>
                </c:pt>
                <c:pt idx="20570">
                  <c:v>2.0737974643710002</c:v>
                </c:pt>
                <c:pt idx="20571">
                  <c:v>2.0739116668699999</c:v>
                </c:pt>
                <c:pt idx="20572">
                  <c:v>2.0739970207209999</c:v>
                </c:pt>
                <c:pt idx="20573">
                  <c:v>2.0740880966190001</c:v>
                </c:pt>
                <c:pt idx="20574">
                  <c:v>2.0741896629330001</c:v>
                </c:pt>
                <c:pt idx="20575">
                  <c:v>2.0743205547330001</c:v>
                </c:pt>
                <c:pt idx="20576">
                  <c:v>2.0744111537930001</c:v>
                </c:pt>
                <c:pt idx="20577">
                  <c:v>2.0745375156399999</c:v>
                </c:pt>
                <c:pt idx="20578">
                  <c:v>2.0746891498569999</c:v>
                </c:pt>
                <c:pt idx="20579">
                  <c:v>2.0750324726099998</c:v>
                </c:pt>
                <c:pt idx="20580">
                  <c:v>2.075366258621</c:v>
                </c:pt>
                <c:pt idx="20581">
                  <c:v>2.075652122498</c:v>
                </c:pt>
                <c:pt idx="20582">
                  <c:v>2.0757877826689999</c:v>
                </c:pt>
                <c:pt idx="20583">
                  <c:v>2.0758881568910001</c:v>
                </c:pt>
                <c:pt idx="20584">
                  <c:v>2.0759446620939999</c:v>
                </c:pt>
                <c:pt idx="20585">
                  <c:v>2.0760123729709998</c:v>
                </c:pt>
                <c:pt idx="20586">
                  <c:v>2.0761253833770001</c:v>
                </c:pt>
                <c:pt idx="20587">
                  <c:v>2.0761287212370001</c:v>
                </c:pt>
                <c:pt idx="20588">
                  <c:v>2.0762166976929999</c:v>
                </c:pt>
                <c:pt idx="20589">
                  <c:v>2.0762248039250002</c:v>
                </c:pt>
                <c:pt idx="20590">
                  <c:v>2.076335668564</c:v>
                </c:pt>
                <c:pt idx="20591">
                  <c:v>2.0764052867889999</c:v>
                </c:pt>
                <c:pt idx="20592">
                  <c:v>2.0767581462860001</c:v>
                </c:pt>
                <c:pt idx="20593">
                  <c:v>2.076857566833</c:v>
                </c:pt>
                <c:pt idx="20594">
                  <c:v>2.0769309997560002</c:v>
                </c:pt>
                <c:pt idx="20595">
                  <c:v>2.0770258903499998</c:v>
                </c:pt>
                <c:pt idx="20596">
                  <c:v>2.0771157741550001</c:v>
                </c:pt>
                <c:pt idx="20597">
                  <c:v>2.07723736763</c:v>
                </c:pt>
                <c:pt idx="20598">
                  <c:v>2.0772924423219998</c:v>
                </c:pt>
                <c:pt idx="20599">
                  <c:v>2.0774171352390001</c:v>
                </c:pt>
                <c:pt idx="20600">
                  <c:v>2.0774819850920001</c:v>
                </c:pt>
                <c:pt idx="20601">
                  <c:v>2.0775020122529999</c:v>
                </c:pt>
                <c:pt idx="20602">
                  <c:v>2.0775592327119998</c:v>
                </c:pt>
                <c:pt idx="20603">
                  <c:v>2.0776388645170001</c:v>
                </c:pt>
                <c:pt idx="20604">
                  <c:v>2.0777206420900001</c:v>
                </c:pt>
                <c:pt idx="20605">
                  <c:v>2.0777614116669998</c:v>
                </c:pt>
                <c:pt idx="20606">
                  <c:v>2.077804327011</c:v>
                </c:pt>
                <c:pt idx="20607">
                  <c:v>2.0778889656069999</c:v>
                </c:pt>
                <c:pt idx="20608">
                  <c:v>2.0779764652249999</c:v>
                </c:pt>
                <c:pt idx="20609">
                  <c:v>2.0780363082890001</c:v>
                </c:pt>
                <c:pt idx="20610">
                  <c:v>2.0780746936800001</c:v>
                </c:pt>
                <c:pt idx="20611">
                  <c:v>2.078163385391</c:v>
                </c:pt>
                <c:pt idx="20612">
                  <c:v>2.0782530307770002</c:v>
                </c:pt>
                <c:pt idx="20613">
                  <c:v>2.0783267021179999</c:v>
                </c:pt>
                <c:pt idx="20614">
                  <c:v>2.0783574581150002</c:v>
                </c:pt>
                <c:pt idx="20615">
                  <c:v>2.078423023224</c:v>
                </c:pt>
                <c:pt idx="20616">
                  <c:v>2.0785064697269999</c:v>
                </c:pt>
                <c:pt idx="20617">
                  <c:v>2.0785844326020002</c:v>
                </c:pt>
                <c:pt idx="20618">
                  <c:v>2.0786147117609999</c:v>
                </c:pt>
                <c:pt idx="20619">
                  <c:v>2.0786557197570001</c:v>
                </c:pt>
                <c:pt idx="20620">
                  <c:v>2.0787234306340001</c:v>
                </c:pt>
                <c:pt idx="20621">
                  <c:v>2.078812122345</c:v>
                </c:pt>
                <c:pt idx="20622">
                  <c:v>2.0789799690250002</c:v>
                </c:pt>
                <c:pt idx="20623">
                  <c:v>2.0792405605319999</c:v>
                </c:pt>
                <c:pt idx="20624">
                  <c:v>2.0794582366940002</c:v>
                </c:pt>
                <c:pt idx="20625">
                  <c:v>2.0795419216159998</c:v>
                </c:pt>
                <c:pt idx="20626">
                  <c:v>2.07958817482</c:v>
                </c:pt>
                <c:pt idx="20627">
                  <c:v>2.0796308517459998</c:v>
                </c:pt>
                <c:pt idx="20628">
                  <c:v>2.0797238349909999</c:v>
                </c:pt>
                <c:pt idx="20629">
                  <c:v>2.0797472000120001</c:v>
                </c:pt>
                <c:pt idx="20630">
                  <c:v>2.0798141956329999</c:v>
                </c:pt>
                <c:pt idx="20631">
                  <c:v>2.0798492431639999</c:v>
                </c:pt>
                <c:pt idx="20632">
                  <c:v>2.0798745155330001</c:v>
                </c:pt>
                <c:pt idx="20633">
                  <c:v>2.0799200534820002</c:v>
                </c:pt>
                <c:pt idx="20634">
                  <c:v>2.079959630966</c:v>
                </c:pt>
                <c:pt idx="20635">
                  <c:v>2.079983711243</c:v>
                </c:pt>
                <c:pt idx="20636">
                  <c:v>2.080043315887</c:v>
                </c:pt>
                <c:pt idx="20637">
                  <c:v>2.0800533294679999</c:v>
                </c:pt>
                <c:pt idx="20638">
                  <c:v>2.0801212787629999</c:v>
                </c:pt>
                <c:pt idx="20639">
                  <c:v>2.0801236629490001</c:v>
                </c:pt>
                <c:pt idx="20640">
                  <c:v>2.0802047252659999</c:v>
                </c:pt>
                <c:pt idx="20641">
                  <c:v>2.080207109451</c:v>
                </c:pt>
                <c:pt idx="20642">
                  <c:v>2.0803132057189999</c:v>
                </c:pt>
                <c:pt idx="20643">
                  <c:v>2.0804545879359999</c:v>
                </c:pt>
                <c:pt idx="20644">
                  <c:v>2.0806469917300001</c:v>
                </c:pt>
                <c:pt idx="20645">
                  <c:v>2.0807325840000002</c:v>
                </c:pt>
                <c:pt idx="20646">
                  <c:v>2.0807559490199998</c:v>
                </c:pt>
                <c:pt idx="20647">
                  <c:v>2.0808806419370001</c:v>
                </c:pt>
                <c:pt idx="20648">
                  <c:v>2.0809299945830002</c:v>
                </c:pt>
                <c:pt idx="20649">
                  <c:v>2.0810837745669999</c:v>
                </c:pt>
                <c:pt idx="20650">
                  <c:v>2.08136343956</c:v>
                </c:pt>
                <c:pt idx="20651">
                  <c:v>2.0814840793610001</c:v>
                </c:pt>
                <c:pt idx="20652">
                  <c:v>2.0818443298339999</c:v>
                </c:pt>
                <c:pt idx="20653">
                  <c:v>2.0821225643160002</c:v>
                </c:pt>
                <c:pt idx="20654">
                  <c:v>2.0822303295140001</c:v>
                </c:pt>
                <c:pt idx="20655">
                  <c:v>2.0822799205779998</c:v>
                </c:pt>
                <c:pt idx="20656">
                  <c:v>2.0823857784270001</c:v>
                </c:pt>
                <c:pt idx="20657">
                  <c:v>2.0824732780459998</c:v>
                </c:pt>
                <c:pt idx="20658">
                  <c:v>2.0827751159669998</c:v>
                </c:pt>
                <c:pt idx="20659">
                  <c:v>2.0830750465390002</c:v>
                </c:pt>
                <c:pt idx="20660">
                  <c:v>2.0834355354310001</c:v>
                </c:pt>
                <c:pt idx="20661">
                  <c:v>2.0835340023039999</c:v>
                </c:pt>
                <c:pt idx="20662">
                  <c:v>2.0836515426640001</c:v>
                </c:pt>
                <c:pt idx="20663">
                  <c:v>2.0836927890779999</c:v>
                </c:pt>
                <c:pt idx="20664">
                  <c:v>2.084059238434</c:v>
                </c:pt>
                <c:pt idx="20665">
                  <c:v>2.084218263626</c:v>
                </c:pt>
                <c:pt idx="20666">
                  <c:v>2.0843508243560001</c:v>
                </c:pt>
                <c:pt idx="20667">
                  <c:v>2.0844690799709999</c:v>
                </c:pt>
                <c:pt idx="20668">
                  <c:v>2.0845975875849998</c:v>
                </c:pt>
                <c:pt idx="20669">
                  <c:v>2.084911823273</c:v>
                </c:pt>
                <c:pt idx="20670">
                  <c:v>2.085063934326</c:v>
                </c:pt>
                <c:pt idx="20671">
                  <c:v>2.0854263305659999</c:v>
                </c:pt>
                <c:pt idx="20672">
                  <c:v>2.0857799053189998</c:v>
                </c:pt>
                <c:pt idx="20673">
                  <c:v>2.08593916893</c:v>
                </c:pt>
                <c:pt idx="20674">
                  <c:v>2.086216449738</c:v>
                </c:pt>
                <c:pt idx="20675">
                  <c:v>2.0865519046780001</c:v>
                </c:pt>
                <c:pt idx="20676">
                  <c:v>2.0869150161740002</c:v>
                </c:pt>
                <c:pt idx="20677">
                  <c:v>2.0870580673219998</c:v>
                </c:pt>
                <c:pt idx="20678">
                  <c:v>2.0873818397520001</c:v>
                </c:pt>
                <c:pt idx="20679">
                  <c:v>2.087538003922</c:v>
                </c:pt>
                <c:pt idx="20680">
                  <c:v>2.0876982212069999</c:v>
                </c:pt>
                <c:pt idx="20681">
                  <c:v>2.087859153748</c:v>
                </c:pt>
                <c:pt idx="20682">
                  <c:v>2.0879564285279999</c:v>
                </c:pt>
                <c:pt idx="20683">
                  <c:v>2.0880236625670001</c:v>
                </c:pt>
                <c:pt idx="20684">
                  <c:v>2.088108539581</c:v>
                </c:pt>
                <c:pt idx="20685">
                  <c:v>2.0881998538970001</c:v>
                </c:pt>
                <c:pt idx="20686">
                  <c:v>2.0883123874659999</c:v>
                </c:pt>
                <c:pt idx="20687">
                  <c:v>2.0884513854979998</c:v>
                </c:pt>
                <c:pt idx="20688">
                  <c:v>2.0887961387630001</c:v>
                </c:pt>
                <c:pt idx="20689">
                  <c:v>2.0889887809749998</c:v>
                </c:pt>
                <c:pt idx="20690">
                  <c:v>2.0890495777129998</c:v>
                </c:pt>
                <c:pt idx="20691">
                  <c:v>2.0891630649569999</c:v>
                </c:pt>
                <c:pt idx="20692">
                  <c:v>2.0891749858859998</c:v>
                </c:pt>
                <c:pt idx="20693">
                  <c:v>2.0892553329469998</c:v>
                </c:pt>
                <c:pt idx="20694">
                  <c:v>2.0892634391780001</c:v>
                </c:pt>
                <c:pt idx="20695">
                  <c:v>2.0893423557280002</c:v>
                </c:pt>
                <c:pt idx="20696">
                  <c:v>2.08935880661</c:v>
                </c:pt>
                <c:pt idx="20697">
                  <c:v>2.0894310474400002</c:v>
                </c:pt>
                <c:pt idx="20698">
                  <c:v>2.0894629955289998</c:v>
                </c:pt>
                <c:pt idx="20699">
                  <c:v>2.0895147323610002</c:v>
                </c:pt>
                <c:pt idx="20700">
                  <c:v>2.089570045471</c:v>
                </c:pt>
                <c:pt idx="20701">
                  <c:v>2.0895986557009998</c:v>
                </c:pt>
                <c:pt idx="20702">
                  <c:v>2.0895423889160001</c:v>
                </c:pt>
                <c:pt idx="20703">
                  <c:v>2.0895364284519999</c:v>
                </c:pt>
                <c:pt idx="20704">
                  <c:v>2.0896224975590001</c:v>
                </c:pt>
                <c:pt idx="20705">
                  <c:v>2.0898432731629999</c:v>
                </c:pt>
                <c:pt idx="20706">
                  <c:v>2.0901672840119998</c:v>
                </c:pt>
                <c:pt idx="20707">
                  <c:v>2.0904445648190002</c:v>
                </c:pt>
                <c:pt idx="20708">
                  <c:v>2.0906105041499998</c:v>
                </c:pt>
                <c:pt idx="20709">
                  <c:v>2.090963125229</c:v>
                </c:pt>
                <c:pt idx="20710">
                  <c:v>2.091095924377</c:v>
                </c:pt>
                <c:pt idx="20711">
                  <c:v>2.0911910533909999</c:v>
                </c:pt>
                <c:pt idx="20712">
                  <c:v>2.0912516117100002</c:v>
                </c:pt>
                <c:pt idx="20713">
                  <c:v>2.0913512706759998</c:v>
                </c:pt>
                <c:pt idx="20714">
                  <c:v>2.0917031764980001</c:v>
                </c:pt>
                <c:pt idx="20715">
                  <c:v>2.092087745667</c:v>
                </c:pt>
                <c:pt idx="20716">
                  <c:v>2.0923259258270002</c:v>
                </c:pt>
                <c:pt idx="20717">
                  <c:v>2.0924499034880002</c:v>
                </c:pt>
                <c:pt idx="20718">
                  <c:v>2.0924670696260002</c:v>
                </c:pt>
                <c:pt idx="20719">
                  <c:v>2.092580080032</c:v>
                </c:pt>
                <c:pt idx="20720">
                  <c:v>2.092649459839</c:v>
                </c:pt>
                <c:pt idx="20721">
                  <c:v>2.0927031040189998</c:v>
                </c:pt>
                <c:pt idx="20722">
                  <c:v>2.0927720069890001</c:v>
                </c:pt>
                <c:pt idx="20723">
                  <c:v>2.0928881168369999</c:v>
                </c:pt>
                <c:pt idx="20724">
                  <c:v>2.0929622650150002</c:v>
                </c:pt>
                <c:pt idx="20725">
                  <c:v>2.0930826663970001</c:v>
                </c:pt>
                <c:pt idx="20726">
                  <c:v>2.0932576656339998</c:v>
                </c:pt>
                <c:pt idx="20727">
                  <c:v>2.0934109687809999</c:v>
                </c:pt>
                <c:pt idx="20728">
                  <c:v>2.093558311462</c:v>
                </c:pt>
                <c:pt idx="20729">
                  <c:v>2.0936410427090002</c:v>
                </c:pt>
                <c:pt idx="20730">
                  <c:v>2.0938968658450001</c:v>
                </c:pt>
                <c:pt idx="20731">
                  <c:v>2.0942199230190002</c:v>
                </c:pt>
                <c:pt idx="20732">
                  <c:v>2.094440460205</c:v>
                </c:pt>
                <c:pt idx="20733">
                  <c:v>2.0944952964780001</c:v>
                </c:pt>
                <c:pt idx="20734">
                  <c:v>2.0945856571200001</c:v>
                </c:pt>
                <c:pt idx="20735">
                  <c:v>2.0945897102359998</c:v>
                </c:pt>
                <c:pt idx="20736">
                  <c:v>2.0946817398070001</c:v>
                </c:pt>
                <c:pt idx="20737">
                  <c:v>2.0946834087370001</c:v>
                </c:pt>
                <c:pt idx="20738">
                  <c:v>2.0947690010070001</c:v>
                </c:pt>
                <c:pt idx="20739">
                  <c:v>2.0947844982150001</c:v>
                </c:pt>
                <c:pt idx="20740">
                  <c:v>2.0948667526250002</c:v>
                </c:pt>
                <c:pt idx="20741">
                  <c:v>2.094920158386</c:v>
                </c:pt>
                <c:pt idx="20742">
                  <c:v>2.0950100421909998</c:v>
                </c:pt>
                <c:pt idx="20743">
                  <c:v>2.095021247864</c:v>
                </c:pt>
                <c:pt idx="20744">
                  <c:v>2.0951271057129999</c:v>
                </c:pt>
                <c:pt idx="20745">
                  <c:v>2.0951523780820001</c:v>
                </c:pt>
                <c:pt idx="20746">
                  <c:v>2.0952310562130001</c:v>
                </c:pt>
                <c:pt idx="20747">
                  <c:v>2.0952420234679998</c:v>
                </c:pt>
                <c:pt idx="20748">
                  <c:v>2.0953276157379999</c:v>
                </c:pt>
                <c:pt idx="20749">
                  <c:v>2.095383882523</c:v>
                </c:pt>
                <c:pt idx="20750">
                  <c:v>2.0954995155330001</c:v>
                </c:pt>
                <c:pt idx="20751">
                  <c:v>2.0957365036010001</c:v>
                </c:pt>
                <c:pt idx="20752">
                  <c:v>2.0960214138030002</c:v>
                </c:pt>
                <c:pt idx="20753">
                  <c:v>2.0961580276489999</c:v>
                </c:pt>
                <c:pt idx="20754">
                  <c:v>2.0963304042819999</c:v>
                </c:pt>
                <c:pt idx="20755">
                  <c:v>2.0964376926420001</c:v>
                </c:pt>
                <c:pt idx="20756">
                  <c:v>2.0965240001679999</c:v>
                </c:pt>
                <c:pt idx="20757">
                  <c:v>2.0966265201569998</c:v>
                </c:pt>
                <c:pt idx="20758">
                  <c:v>2.096695184708</c:v>
                </c:pt>
                <c:pt idx="20759">
                  <c:v>2.0967473983759999</c:v>
                </c:pt>
                <c:pt idx="20760">
                  <c:v>2.0967664718629999</c:v>
                </c:pt>
                <c:pt idx="20761">
                  <c:v>2.0968298912050001</c:v>
                </c:pt>
                <c:pt idx="20762">
                  <c:v>2.0969035625460002</c:v>
                </c:pt>
                <c:pt idx="20763">
                  <c:v>2.096970796585</c:v>
                </c:pt>
                <c:pt idx="20764">
                  <c:v>2.09699344635</c:v>
                </c:pt>
                <c:pt idx="20765">
                  <c:v>2.0970411300660001</c:v>
                </c:pt>
                <c:pt idx="20766">
                  <c:v>2.0971717834470001</c:v>
                </c:pt>
                <c:pt idx="20767">
                  <c:v>2.0972275733950001</c:v>
                </c:pt>
                <c:pt idx="20768">
                  <c:v>2.0973489284519999</c:v>
                </c:pt>
                <c:pt idx="20769">
                  <c:v>2.0973992347719999</c:v>
                </c:pt>
                <c:pt idx="20770">
                  <c:v>2.097563743591</c:v>
                </c:pt>
                <c:pt idx="20771">
                  <c:v>2.0977411270139998</c:v>
                </c:pt>
                <c:pt idx="20772">
                  <c:v>2.0980613231660001</c:v>
                </c:pt>
                <c:pt idx="20773">
                  <c:v>2.098390340805</c:v>
                </c:pt>
                <c:pt idx="20774">
                  <c:v>2.0985538959499999</c:v>
                </c:pt>
                <c:pt idx="20775">
                  <c:v>2.09889960289</c:v>
                </c:pt>
                <c:pt idx="20776">
                  <c:v>2.098960638046</c:v>
                </c:pt>
                <c:pt idx="20777">
                  <c:v>2.0990819931029998</c:v>
                </c:pt>
                <c:pt idx="20778">
                  <c:v>2.0991916656490002</c:v>
                </c:pt>
                <c:pt idx="20779">
                  <c:v>2.0995404720309998</c:v>
                </c:pt>
                <c:pt idx="20780">
                  <c:v>2.099837779999</c:v>
                </c:pt>
                <c:pt idx="20781">
                  <c:v>2.0999586582180001</c:v>
                </c:pt>
                <c:pt idx="20782">
                  <c:v>2.100005149841</c:v>
                </c:pt>
                <c:pt idx="20783">
                  <c:v>2.100129127502</c:v>
                </c:pt>
                <c:pt idx="20784">
                  <c:v>2.1001877784729999</c:v>
                </c:pt>
                <c:pt idx="20785">
                  <c:v>2.1002345085140002</c:v>
                </c:pt>
                <c:pt idx="20786">
                  <c:v>2.1003577709200001</c:v>
                </c:pt>
                <c:pt idx="20787">
                  <c:v>2.1003954410549999</c:v>
                </c:pt>
                <c:pt idx="20788">
                  <c:v>2.1005227565769999</c:v>
                </c:pt>
                <c:pt idx="20789">
                  <c:v>2.1008243560789999</c:v>
                </c:pt>
                <c:pt idx="20790">
                  <c:v>2.1010351181029998</c:v>
                </c:pt>
                <c:pt idx="20791">
                  <c:v>2.101147413254</c:v>
                </c:pt>
                <c:pt idx="20792">
                  <c:v>2.1012065410609999</c:v>
                </c:pt>
                <c:pt idx="20793">
                  <c:v>2.1012656688689999</c:v>
                </c:pt>
                <c:pt idx="20794">
                  <c:v>2.1013815402980001</c:v>
                </c:pt>
                <c:pt idx="20795">
                  <c:v>2.101438522339</c:v>
                </c:pt>
                <c:pt idx="20796">
                  <c:v>2.1014766693119999</c:v>
                </c:pt>
                <c:pt idx="20797">
                  <c:v>2.1015849113459999</c:v>
                </c:pt>
                <c:pt idx="20798">
                  <c:v>2.1016907691959998</c:v>
                </c:pt>
                <c:pt idx="20799">
                  <c:v>2.1018004417420002</c:v>
                </c:pt>
                <c:pt idx="20800">
                  <c:v>2.1020045280459998</c:v>
                </c:pt>
                <c:pt idx="20801">
                  <c:v>2.102130889893</c:v>
                </c:pt>
                <c:pt idx="20802">
                  <c:v>2.1021790504459998</c:v>
                </c:pt>
                <c:pt idx="20803">
                  <c:v>2.1023130416870002</c:v>
                </c:pt>
                <c:pt idx="20804">
                  <c:v>2.1023581027980001</c:v>
                </c:pt>
                <c:pt idx="20805">
                  <c:v>2.1025202274320001</c:v>
                </c:pt>
                <c:pt idx="20806">
                  <c:v>2.1028747558590002</c:v>
                </c:pt>
                <c:pt idx="20807">
                  <c:v>2.103238344193</c:v>
                </c:pt>
                <c:pt idx="20808">
                  <c:v>2.1033537387850001</c:v>
                </c:pt>
                <c:pt idx="20809">
                  <c:v>2.1034104824069999</c:v>
                </c:pt>
                <c:pt idx="20810">
                  <c:v>2.1034696102139998</c:v>
                </c:pt>
                <c:pt idx="20811">
                  <c:v>2.1035511493680001</c:v>
                </c:pt>
                <c:pt idx="20812">
                  <c:v>2.1035816669459999</c:v>
                </c:pt>
                <c:pt idx="20813">
                  <c:v>2.1036386489869998</c:v>
                </c:pt>
                <c:pt idx="20814">
                  <c:v>2.1036896705629999</c:v>
                </c:pt>
                <c:pt idx="20815">
                  <c:v>2.1037256717680002</c:v>
                </c:pt>
                <c:pt idx="20816">
                  <c:v>2.103794813156</c:v>
                </c:pt>
                <c:pt idx="20817">
                  <c:v>2.1038212776180001</c:v>
                </c:pt>
                <c:pt idx="20818">
                  <c:v>2.103907823563</c:v>
                </c:pt>
                <c:pt idx="20819">
                  <c:v>2.1039645671840002</c:v>
                </c:pt>
                <c:pt idx="20820">
                  <c:v>2.1040747165679998</c:v>
                </c:pt>
                <c:pt idx="20821">
                  <c:v>2.10418009758</c:v>
                </c:pt>
                <c:pt idx="20822">
                  <c:v>2.1043627262119999</c:v>
                </c:pt>
                <c:pt idx="20823">
                  <c:v>2.10471367836</c:v>
                </c:pt>
                <c:pt idx="20824">
                  <c:v>2.1050324439999999</c:v>
                </c:pt>
                <c:pt idx="20825">
                  <c:v>2.1052722930910002</c:v>
                </c:pt>
                <c:pt idx="20826">
                  <c:v>2.105341434479</c:v>
                </c:pt>
                <c:pt idx="20827">
                  <c:v>2.1055216789250002</c:v>
                </c:pt>
                <c:pt idx="20828">
                  <c:v>2.1058771610260001</c:v>
                </c:pt>
                <c:pt idx="20829">
                  <c:v>2.1059355735779999</c:v>
                </c:pt>
                <c:pt idx="20830">
                  <c:v>2.1060550212860001</c:v>
                </c:pt>
                <c:pt idx="20831">
                  <c:v>2.1060705184940001</c:v>
                </c:pt>
                <c:pt idx="20832">
                  <c:v>2.1061084270479999</c:v>
                </c:pt>
                <c:pt idx="20833">
                  <c:v>2.1061799526209999</c:v>
                </c:pt>
                <c:pt idx="20834">
                  <c:v>2.1062512397769999</c:v>
                </c:pt>
                <c:pt idx="20835">
                  <c:v>2.1062889099120001</c:v>
                </c:pt>
                <c:pt idx="20836">
                  <c:v>2.1063144207</c:v>
                </c:pt>
                <c:pt idx="20837">
                  <c:v>2.1063828468320001</c:v>
                </c:pt>
                <c:pt idx="20838">
                  <c:v>2.1064515113829998</c:v>
                </c:pt>
                <c:pt idx="20839">
                  <c:v>2.1065042018889999</c:v>
                </c:pt>
                <c:pt idx="20840">
                  <c:v>2.1065757274629999</c:v>
                </c:pt>
                <c:pt idx="20841">
                  <c:v>2.1066937446590002</c:v>
                </c:pt>
                <c:pt idx="20842">
                  <c:v>2.1067953109739999</c:v>
                </c:pt>
                <c:pt idx="20843">
                  <c:v>2.1068818569180001</c:v>
                </c:pt>
                <c:pt idx="20844">
                  <c:v>2.1069681644439999</c:v>
                </c:pt>
                <c:pt idx="20845">
                  <c:v>2.1070823669430001</c:v>
                </c:pt>
                <c:pt idx="20846">
                  <c:v>2.1071486473080001</c:v>
                </c:pt>
                <c:pt idx="20847">
                  <c:v>2.1072690486910002</c:v>
                </c:pt>
                <c:pt idx="20848">
                  <c:v>2.1073141098020001</c:v>
                </c:pt>
                <c:pt idx="20849">
                  <c:v>2.1074337959289999</c:v>
                </c:pt>
                <c:pt idx="20850">
                  <c:v>2.107477664948</c:v>
                </c:pt>
                <c:pt idx="20851">
                  <c:v>2.1076030731199999</c:v>
                </c:pt>
                <c:pt idx="20852">
                  <c:v>2.1076388359070002</c:v>
                </c:pt>
                <c:pt idx="20853">
                  <c:v>2.1076507568360001</c:v>
                </c:pt>
                <c:pt idx="20854">
                  <c:v>2.10777592659</c:v>
                </c:pt>
                <c:pt idx="20855">
                  <c:v>2.107828140259</c:v>
                </c:pt>
                <c:pt idx="20856">
                  <c:v>2.1079306602479999</c:v>
                </c:pt>
                <c:pt idx="20857">
                  <c:v>2.108033895493</c:v>
                </c:pt>
                <c:pt idx="20858">
                  <c:v>2.1083502769470002</c:v>
                </c:pt>
                <c:pt idx="20859">
                  <c:v>2.10844373703</c:v>
                </c:pt>
                <c:pt idx="20860">
                  <c:v>2.1085023879999998</c:v>
                </c:pt>
                <c:pt idx="20861">
                  <c:v>2.1085262298580001</c:v>
                </c:pt>
                <c:pt idx="20862">
                  <c:v>2.1085879802699998</c:v>
                </c:pt>
                <c:pt idx="20863">
                  <c:v>2.1086463928220001</c:v>
                </c:pt>
                <c:pt idx="20864">
                  <c:v>2.1086821556089999</c:v>
                </c:pt>
                <c:pt idx="20865">
                  <c:v>2.1087632179260001</c:v>
                </c:pt>
                <c:pt idx="20866">
                  <c:v>2.1087851524349999</c:v>
                </c:pt>
                <c:pt idx="20867">
                  <c:v>2.1088511943819999</c:v>
                </c:pt>
                <c:pt idx="20868">
                  <c:v>2.1088945865630002</c:v>
                </c:pt>
                <c:pt idx="20869">
                  <c:v>2.1089875698089999</c:v>
                </c:pt>
                <c:pt idx="20870">
                  <c:v>2.1090328693389999</c:v>
                </c:pt>
                <c:pt idx="20871">
                  <c:v>2.1091742515559999</c:v>
                </c:pt>
                <c:pt idx="20872">
                  <c:v>2.1092770099639999</c:v>
                </c:pt>
                <c:pt idx="20873">
                  <c:v>2.1094233989719999</c:v>
                </c:pt>
                <c:pt idx="20874">
                  <c:v>2.1097426414489999</c:v>
                </c:pt>
                <c:pt idx="20875">
                  <c:v>2.109885931015</c:v>
                </c:pt>
                <c:pt idx="20876">
                  <c:v>2.110212087631</c:v>
                </c:pt>
                <c:pt idx="20877">
                  <c:v>2.1102972030639999</c:v>
                </c:pt>
                <c:pt idx="20878">
                  <c:v>2.1103332042690002</c:v>
                </c:pt>
                <c:pt idx="20879">
                  <c:v>2.1104028224950002</c:v>
                </c:pt>
                <c:pt idx="20880">
                  <c:v>2.1104531288150001</c:v>
                </c:pt>
                <c:pt idx="20881">
                  <c:v>2.1104931831360001</c:v>
                </c:pt>
                <c:pt idx="20882">
                  <c:v>2.1105585098269999</c:v>
                </c:pt>
                <c:pt idx="20883">
                  <c:v>2.1105744838709999</c:v>
                </c:pt>
                <c:pt idx="20884">
                  <c:v>2.110647916794</c:v>
                </c:pt>
                <c:pt idx="20885">
                  <c:v>2.110654830933</c:v>
                </c:pt>
                <c:pt idx="20886">
                  <c:v>2.1107325553890002</c:v>
                </c:pt>
                <c:pt idx="20887">
                  <c:v>2.110742092133</c:v>
                </c:pt>
                <c:pt idx="20888">
                  <c:v>2.1108236312869999</c:v>
                </c:pt>
                <c:pt idx="20889">
                  <c:v>2.110876321793</c:v>
                </c:pt>
                <c:pt idx="20890">
                  <c:v>2.110960006714</c:v>
                </c:pt>
                <c:pt idx="20891">
                  <c:v>2.1110556125639999</c:v>
                </c:pt>
                <c:pt idx="20892">
                  <c:v>2.1113877296450001</c:v>
                </c:pt>
                <c:pt idx="20893">
                  <c:v>2.111528635025</c:v>
                </c:pt>
                <c:pt idx="20894">
                  <c:v>2.1115760803220001</c:v>
                </c:pt>
                <c:pt idx="20895">
                  <c:v>2.1116933822630002</c:v>
                </c:pt>
                <c:pt idx="20896">
                  <c:v>2.1117670536039999</c:v>
                </c:pt>
                <c:pt idx="20897">
                  <c:v>2.1118886470790001</c:v>
                </c:pt>
                <c:pt idx="20898">
                  <c:v>2.1119585037230002</c:v>
                </c:pt>
                <c:pt idx="20899">
                  <c:v>2.1119973659519999</c:v>
                </c:pt>
                <c:pt idx="20900">
                  <c:v>2.112029075623</c:v>
                </c:pt>
                <c:pt idx="20901">
                  <c:v>2.1121706962590001</c:v>
                </c:pt>
                <c:pt idx="20902">
                  <c:v>2.1122410297390002</c:v>
                </c:pt>
                <c:pt idx="20903">
                  <c:v>2.1123008728029999</c:v>
                </c:pt>
                <c:pt idx="20904">
                  <c:v>2.1123650074009999</c:v>
                </c:pt>
                <c:pt idx="20905">
                  <c:v>2.112430334091</c:v>
                </c:pt>
                <c:pt idx="20906">
                  <c:v>2.1124520301819998</c:v>
                </c:pt>
                <c:pt idx="20907">
                  <c:v>2.112494707108</c:v>
                </c:pt>
                <c:pt idx="20908">
                  <c:v>2.1125650405880001</c:v>
                </c:pt>
                <c:pt idx="20909">
                  <c:v>2.1126348972320002</c:v>
                </c:pt>
                <c:pt idx="20910">
                  <c:v>2.1126704215999998</c:v>
                </c:pt>
                <c:pt idx="20911">
                  <c:v>2.1127014160159998</c:v>
                </c:pt>
                <c:pt idx="20912">
                  <c:v>2.1127672195430001</c:v>
                </c:pt>
                <c:pt idx="20913">
                  <c:v>2.1128334999080001</c:v>
                </c:pt>
                <c:pt idx="20914">
                  <c:v>2.1128983497620002</c:v>
                </c:pt>
                <c:pt idx="20915">
                  <c:v>2.1130657196040001</c:v>
                </c:pt>
                <c:pt idx="20916">
                  <c:v>2.1132018566130002</c:v>
                </c:pt>
                <c:pt idx="20917">
                  <c:v>2.1133260726929999</c:v>
                </c:pt>
                <c:pt idx="20918">
                  <c:v>2.1135852336880001</c:v>
                </c:pt>
                <c:pt idx="20919">
                  <c:v>2.1137692928309999</c:v>
                </c:pt>
                <c:pt idx="20920">
                  <c:v>2.113917589188</c:v>
                </c:pt>
                <c:pt idx="20921">
                  <c:v>2.11425614357</c:v>
                </c:pt>
                <c:pt idx="20922">
                  <c:v>2.1143932342529999</c:v>
                </c:pt>
                <c:pt idx="20923">
                  <c:v>2.1144912242889999</c:v>
                </c:pt>
                <c:pt idx="20924">
                  <c:v>2.114601135254</c:v>
                </c:pt>
                <c:pt idx="20925">
                  <c:v>2.1146662235260001</c:v>
                </c:pt>
                <c:pt idx="20926">
                  <c:v>2.1147665977479999</c:v>
                </c:pt>
                <c:pt idx="20927">
                  <c:v>2.1148569583889998</c:v>
                </c:pt>
                <c:pt idx="20928">
                  <c:v>2.1149320602419999</c:v>
                </c:pt>
                <c:pt idx="20929">
                  <c:v>2.115035533905</c:v>
                </c:pt>
                <c:pt idx="20930">
                  <c:v>2.1151478290560002</c:v>
                </c:pt>
                <c:pt idx="20931">
                  <c:v>2.115241527557</c:v>
                </c:pt>
                <c:pt idx="20932">
                  <c:v>2.1153540611269999</c:v>
                </c:pt>
                <c:pt idx="20933">
                  <c:v>2.1154468059539999</c:v>
                </c:pt>
                <c:pt idx="20934">
                  <c:v>2.11554312706</c:v>
                </c:pt>
                <c:pt idx="20935">
                  <c:v>2.115593671799</c:v>
                </c:pt>
                <c:pt idx="20936">
                  <c:v>2.1156978607179999</c:v>
                </c:pt>
                <c:pt idx="20937">
                  <c:v>2.115729570389</c:v>
                </c:pt>
                <c:pt idx="20938">
                  <c:v>2.1158375740049999</c:v>
                </c:pt>
                <c:pt idx="20939">
                  <c:v>2.1159632205959999</c:v>
                </c:pt>
                <c:pt idx="20940">
                  <c:v>2.1162309646609998</c:v>
                </c:pt>
                <c:pt idx="20941">
                  <c:v>2.1163618564609998</c:v>
                </c:pt>
                <c:pt idx="20942">
                  <c:v>2.1165366172789999</c:v>
                </c:pt>
                <c:pt idx="20943">
                  <c:v>2.1166708469389999</c:v>
                </c:pt>
                <c:pt idx="20944">
                  <c:v>2.1167244911190002</c:v>
                </c:pt>
                <c:pt idx="20945">
                  <c:v>2.116796970367</c:v>
                </c:pt>
                <c:pt idx="20946">
                  <c:v>2.116885662079</c:v>
                </c:pt>
                <c:pt idx="20947">
                  <c:v>2.11687874794</c:v>
                </c:pt>
                <c:pt idx="20948">
                  <c:v>2.1169490814210001</c:v>
                </c:pt>
                <c:pt idx="20949">
                  <c:v>2.1169579029080001</c:v>
                </c:pt>
                <c:pt idx="20950">
                  <c:v>2.1170227527619998</c:v>
                </c:pt>
                <c:pt idx="20951">
                  <c:v>2.1170423030849999</c:v>
                </c:pt>
                <c:pt idx="20952">
                  <c:v>2.1170957088470002</c:v>
                </c:pt>
                <c:pt idx="20953">
                  <c:v>2.1171410083770001</c:v>
                </c:pt>
                <c:pt idx="20954">
                  <c:v>2.1171708106990001</c:v>
                </c:pt>
                <c:pt idx="20955">
                  <c:v>2.1172337532040002</c:v>
                </c:pt>
                <c:pt idx="20956">
                  <c:v>2.1172542572020001</c:v>
                </c:pt>
                <c:pt idx="20957">
                  <c:v>2.1173284053799999</c:v>
                </c:pt>
                <c:pt idx="20958">
                  <c:v>2.1173312664030002</c:v>
                </c:pt>
                <c:pt idx="20959">
                  <c:v>2.1174128055570001</c:v>
                </c:pt>
                <c:pt idx="20960">
                  <c:v>2.1174621582030002</c:v>
                </c:pt>
                <c:pt idx="20961">
                  <c:v>2.1178295612340001</c:v>
                </c:pt>
                <c:pt idx="20962">
                  <c:v>2.118124008179</c:v>
                </c:pt>
                <c:pt idx="20963">
                  <c:v>2.1182491779329999</c:v>
                </c:pt>
                <c:pt idx="20964">
                  <c:v>2.1183185577389998</c:v>
                </c:pt>
                <c:pt idx="20965">
                  <c:v>2.118378400803</c:v>
                </c:pt>
                <c:pt idx="20966">
                  <c:v>2.1184999942779998</c:v>
                </c:pt>
                <c:pt idx="20967">
                  <c:v>2.1185910701749999</c:v>
                </c:pt>
                <c:pt idx="20968">
                  <c:v>2.1188919544220002</c:v>
                </c:pt>
                <c:pt idx="20969">
                  <c:v>2.1189792156220002</c:v>
                </c:pt>
                <c:pt idx="20970">
                  <c:v>2.1192691326139999</c:v>
                </c:pt>
                <c:pt idx="20971">
                  <c:v>2.1196110248569999</c:v>
                </c:pt>
                <c:pt idx="20972">
                  <c:v>2.1199455261229998</c:v>
                </c:pt>
                <c:pt idx="20973">
                  <c:v>2.1201951503749998</c:v>
                </c:pt>
                <c:pt idx="20974">
                  <c:v>2.1203153133389998</c:v>
                </c:pt>
                <c:pt idx="20975">
                  <c:v>2.1204495429989998</c:v>
                </c:pt>
                <c:pt idx="20976">
                  <c:v>2.1208064556120001</c:v>
                </c:pt>
                <c:pt idx="20977">
                  <c:v>2.1209361553189998</c:v>
                </c:pt>
                <c:pt idx="20978">
                  <c:v>2.1210238933559999</c:v>
                </c:pt>
                <c:pt idx="20979">
                  <c:v>2.1211230754849999</c:v>
                </c:pt>
                <c:pt idx="20980">
                  <c:v>2.1212010383609998</c:v>
                </c:pt>
                <c:pt idx="20981">
                  <c:v>2.1212723255160002</c:v>
                </c:pt>
                <c:pt idx="20982">
                  <c:v>2.1213424205779998</c:v>
                </c:pt>
                <c:pt idx="20983">
                  <c:v>2.1213655471799999</c:v>
                </c:pt>
                <c:pt idx="20984">
                  <c:v>2.121419906616</c:v>
                </c:pt>
                <c:pt idx="20985">
                  <c:v>2.1214954853060002</c:v>
                </c:pt>
                <c:pt idx="20986">
                  <c:v>2.1215736866000001</c:v>
                </c:pt>
                <c:pt idx="20987">
                  <c:v>2.1216199398039999</c:v>
                </c:pt>
                <c:pt idx="20988">
                  <c:v>2.1216580867769999</c:v>
                </c:pt>
                <c:pt idx="20989">
                  <c:v>2.121731996536</c:v>
                </c:pt>
                <c:pt idx="20990">
                  <c:v>2.1218028068539998</c:v>
                </c:pt>
                <c:pt idx="20991">
                  <c:v>2.1218636035920002</c:v>
                </c:pt>
                <c:pt idx="20992">
                  <c:v>2.121883869171</c:v>
                </c:pt>
                <c:pt idx="20993">
                  <c:v>2.1219496726989999</c:v>
                </c:pt>
                <c:pt idx="20994">
                  <c:v>2.122021198273</c:v>
                </c:pt>
                <c:pt idx="20995">
                  <c:v>2.1220870018009999</c:v>
                </c:pt>
                <c:pt idx="20996">
                  <c:v>2.1221106052400001</c:v>
                </c:pt>
                <c:pt idx="20997">
                  <c:v>2.1221499443049998</c:v>
                </c:pt>
                <c:pt idx="20998">
                  <c:v>2.1222121715550002</c:v>
                </c:pt>
                <c:pt idx="20999">
                  <c:v>2.122276306152</c:v>
                </c:pt>
                <c:pt idx="21000">
                  <c:v>2.1223292350770002</c:v>
                </c:pt>
                <c:pt idx="21001">
                  <c:v>2.122483730316</c:v>
                </c:pt>
                <c:pt idx="21002">
                  <c:v>2.1227500438689999</c:v>
                </c:pt>
                <c:pt idx="21003">
                  <c:v>2.1230614185330001</c:v>
                </c:pt>
                <c:pt idx="21004">
                  <c:v>2.1233391761779998</c:v>
                </c:pt>
                <c:pt idx="21005">
                  <c:v>2.1234691143040001</c:v>
                </c:pt>
                <c:pt idx="21006">
                  <c:v>2.1237473487849998</c:v>
                </c:pt>
                <c:pt idx="21007">
                  <c:v>2.1240527629849999</c:v>
                </c:pt>
                <c:pt idx="21008">
                  <c:v>2.1242053508760002</c:v>
                </c:pt>
                <c:pt idx="21009">
                  <c:v>2.124299049377</c:v>
                </c:pt>
                <c:pt idx="21010">
                  <c:v>2.1243541240689998</c:v>
                </c:pt>
                <c:pt idx="21011">
                  <c:v>2.1243813037870001</c:v>
                </c:pt>
                <c:pt idx="21012">
                  <c:v>2.1244392395020002</c:v>
                </c:pt>
                <c:pt idx="21013">
                  <c:v>2.1245503425600001</c:v>
                </c:pt>
                <c:pt idx="21014">
                  <c:v>2.1246519088750002</c:v>
                </c:pt>
                <c:pt idx="21015">
                  <c:v>2.1247007846830002</c:v>
                </c:pt>
                <c:pt idx="21016">
                  <c:v>2.1248958110810001</c:v>
                </c:pt>
                <c:pt idx="21017">
                  <c:v>2.1250569820399998</c:v>
                </c:pt>
                <c:pt idx="21018">
                  <c:v>2.1251704692839999</c:v>
                </c:pt>
                <c:pt idx="21019">
                  <c:v>2.1252181530000001</c:v>
                </c:pt>
                <c:pt idx="21020">
                  <c:v>2.1253352165220001</c:v>
                </c:pt>
                <c:pt idx="21021">
                  <c:v>2.1253936290739999</c:v>
                </c:pt>
                <c:pt idx="21022">
                  <c:v>2.1254911422729998</c:v>
                </c:pt>
                <c:pt idx="21023">
                  <c:v>2.125805854797</c:v>
                </c:pt>
                <c:pt idx="21024">
                  <c:v>2.1260888576510002</c:v>
                </c:pt>
                <c:pt idx="21025">
                  <c:v>2.1264259815219999</c:v>
                </c:pt>
                <c:pt idx="21026">
                  <c:v>2.1266002655029999</c:v>
                </c:pt>
                <c:pt idx="21027">
                  <c:v>2.126925230026</c:v>
                </c:pt>
                <c:pt idx="21028">
                  <c:v>2.1270432472229999</c:v>
                </c:pt>
                <c:pt idx="21029">
                  <c:v>2.1271443366999998</c:v>
                </c:pt>
                <c:pt idx="21030">
                  <c:v>2.1272289752960001</c:v>
                </c:pt>
                <c:pt idx="21031">
                  <c:v>2.1273128986360001</c:v>
                </c:pt>
                <c:pt idx="21032">
                  <c:v>2.1274027824399999</c:v>
                </c:pt>
                <c:pt idx="21033">
                  <c:v>2.1276843547820001</c:v>
                </c:pt>
                <c:pt idx="21034">
                  <c:v>2.1277933120729999</c:v>
                </c:pt>
                <c:pt idx="21035">
                  <c:v>2.1279189586639999</c:v>
                </c:pt>
                <c:pt idx="21036">
                  <c:v>2.128032684326</c:v>
                </c:pt>
                <c:pt idx="21037">
                  <c:v>2.128158330917</c:v>
                </c:pt>
                <c:pt idx="21038">
                  <c:v>2.1282131671909998</c:v>
                </c:pt>
                <c:pt idx="21039">
                  <c:v>2.1283216476439999</c:v>
                </c:pt>
                <c:pt idx="21040">
                  <c:v>2.1284205913540002</c:v>
                </c:pt>
                <c:pt idx="21041">
                  <c:v>2.1284837722779999</c:v>
                </c:pt>
                <c:pt idx="21042">
                  <c:v>2.1285562515260001</c:v>
                </c:pt>
                <c:pt idx="21043">
                  <c:v>2.128606319427</c:v>
                </c:pt>
                <c:pt idx="21044">
                  <c:v>2.1286923885350002</c:v>
                </c:pt>
                <c:pt idx="21045">
                  <c:v>2.1287009716030001</c:v>
                </c:pt>
                <c:pt idx="21046">
                  <c:v>2.1287839412689999</c:v>
                </c:pt>
                <c:pt idx="21047">
                  <c:v>2.128794670105</c:v>
                </c:pt>
                <c:pt idx="21048">
                  <c:v>2.1289110183719999</c:v>
                </c:pt>
                <c:pt idx="21049">
                  <c:v>2.1291921138759999</c:v>
                </c:pt>
                <c:pt idx="21050">
                  <c:v>2.1294426918029998</c:v>
                </c:pt>
                <c:pt idx="21051">
                  <c:v>2.1297774314879998</c:v>
                </c:pt>
                <c:pt idx="21052">
                  <c:v>2.1301124095919999</c:v>
                </c:pt>
                <c:pt idx="21053">
                  <c:v>2.1302616596220001</c:v>
                </c:pt>
                <c:pt idx="21054">
                  <c:v>2.1306481361389999</c:v>
                </c:pt>
                <c:pt idx="21055">
                  <c:v>2.1307005882259999</c:v>
                </c:pt>
                <c:pt idx="21056">
                  <c:v>2.1308097839359998</c:v>
                </c:pt>
                <c:pt idx="21057">
                  <c:v>2.1308712959289999</c:v>
                </c:pt>
                <c:pt idx="21058">
                  <c:v>2.1308887004849999</c:v>
                </c:pt>
                <c:pt idx="21059">
                  <c:v>2.1309263706210002</c:v>
                </c:pt>
                <c:pt idx="21060">
                  <c:v>2.1310000419619999</c:v>
                </c:pt>
                <c:pt idx="21061">
                  <c:v>2.131073951721</c:v>
                </c:pt>
                <c:pt idx="21062">
                  <c:v>2.1311101913449999</c:v>
                </c:pt>
                <c:pt idx="21063">
                  <c:v>2.1311457157140001</c:v>
                </c:pt>
                <c:pt idx="21064">
                  <c:v>2.1312208175660001</c:v>
                </c:pt>
                <c:pt idx="21065">
                  <c:v>2.1312983036039999</c:v>
                </c:pt>
                <c:pt idx="21066">
                  <c:v>2.131353139877</c:v>
                </c:pt>
                <c:pt idx="21067">
                  <c:v>2.131377458572</c:v>
                </c:pt>
                <c:pt idx="21068">
                  <c:v>2.131441831589</c:v>
                </c:pt>
                <c:pt idx="21069">
                  <c:v>2.1315109729769999</c:v>
                </c:pt>
                <c:pt idx="21070">
                  <c:v>2.1315741538999999</c:v>
                </c:pt>
                <c:pt idx="21071">
                  <c:v>2.131938934326</c:v>
                </c:pt>
                <c:pt idx="21072">
                  <c:v>2.1321499347690001</c:v>
                </c:pt>
                <c:pt idx="21073">
                  <c:v>2.1322190761569999</c:v>
                </c:pt>
                <c:pt idx="21074">
                  <c:v>2.1322784423829999</c:v>
                </c:pt>
                <c:pt idx="21075">
                  <c:v>2.1323611736300001</c:v>
                </c:pt>
                <c:pt idx="21076">
                  <c:v>2.1324071884159999</c:v>
                </c:pt>
                <c:pt idx="21077">
                  <c:v>2.1324756145479999</c:v>
                </c:pt>
                <c:pt idx="21078">
                  <c:v>2.13258767128</c:v>
                </c:pt>
                <c:pt idx="21079">
                  <c:v>2.132640123367</c:v>
                </c:pt>
                <c:pt idx="21080">
                  <c:v>2.1326875686650002</c:v>
                </c:pt>
                <c:pt idx="21081">
                  <c:v>2.1327731609340002</c:v>
                </c:pt>
                <c:pt idx="21082">
                  <c:v>2.1329646110530001</c:v>
                </c:pt>
                <c:pt idx="21083">
                  <c:v>2.1330747604370002</c:v>
                </c:pt>
                <c:pt idx="21084">
                  <c:v>2.1331329345699999</c:v>
                </c:pt>
                <c:pt idx="21085">
                  <c:v>2.1332349777220001</c:v>
                </c:pt>
                <c:pt idx="21086">
                  <c:v>2.1333084106450002</c:v>
                </c:pt>
                <c:pt idx="21087">
                  <c:v>2.133443832397</c:v>
                </c:pt>
                <c:pt idx="21088">
                  <c:v>2.133677482605</c:v>
                </c:pt>
                <c:pt idx="21089">
                  <c:v>2.1338558197020001</c:v>
                </c:pt>
                <c:pt idx="21090">
                  <c:v>2.1339750289919999</c:v>
                </c:pt>
                <c:pt idx="21091">
                  <c:v>2.134174585342</c:v>
                </c:pt>
                <c:pt idx="21092">
                  <c:v>2.1345186233520002</c:v>
                </c:pt>
                <c:pt idx="21093">
                  <c:v>2.1346631050110001</c:v>
                </c:pt>
                <c:pt idx="21094">
                  <c:v>2.1349585056299998</c:v>
                </c:pt>
                <c:pt idx="21095">
                  <c:v>2.1353321075439999</c:v>
                </c:pt>
                <c:pt idx="21096">
                  <c:v>2.1354050636289998</c:v>
                </c:pt>
                <c:pt idx="21097">
                  <c:v>2.135513782501</c:v>
                </c:pt>
                <c:pt idx="21098">
                  <c:v>2.1356036663059998</c:v>
                </c:pt>
                <c:pt idx="21099">
                  <c:v>2.1356627941130002</c:v>
                </c:pt>
                <c:pt idx="21100">
                  <c:v>2.1360495090480001</c:v>
                </c:pt>
                <c:pt idx="21101">
                  <c:v>2.1361010074619999</c:v>
                </c:pt>
                <c:pt idx="21102">
                  <c:v>2.1362190246580002</c:v>
                </c:pt>
                <c:pt idx="21103">
                  <c:v>2.1362848281860001</c:v>
                </c:pt>
                <c:pt idx="21104">
                  <c:v>2.1363952159880002</c:v>
                </c:pt>
                <c:pt idx="21105">
                  <c:v>2.1365013122560002</c:v>
                </c:pt>
                <c:pt idx="21106">
                  <c:v>2.1366355419160001</c:v>
                </c:pt>
                <c:pt idx="21107">
                  <c:v>2.136690855026</c:v>
                </c:pt>
                <c:pt idx="21108">
                  <c:v>2.1367609500890001</c:v>
                </c:pt>
                <c:pt idx="21109">
                  <c:v>2.1368310451510002</c:v>
                </c:pt>
                <c:pt idx="21110">
                  <c:v>2.1368846893310001</c:v>
                </c:pt>
                <c:pt idx="21111">
                  <c:v>2.1369040012360001</c:v>
                </c:pt>
                <c:pt idx="21112">
                  <c:v>2.1369669437410002</c:v>
                </c:pt>
                <c:pt idx="21113">
                  <c:v>2.137041568756</c:v>
                </c:pt>
                <c:pt idx="21114">
                  <c:v>2.1371107101439999</c:v>
                </c:pt>
                <c:pt idx="21115">
                  <c:v>2.137128353119</c:v>
                </c:pt>
                <c:pt idx="21116">
                  <c:v>2.1371734142299998</c:v>
                </c:pt>
                <c:pt idx="21117">
                  <c:v>2.1373121738430001</c:v>
                </c:pt>
                <c:pt idx="21118">
                  <c:v>2.1373662948610002</c:v>
                </c:pt>
                <c:pt idx="21119">
                  <c:v>2.1375341415409999</c:v>
                </c:pt>
                <c:pt idx="21120">
                  <c:v>2.137700557709</c:v>
                </c:pt>
                <c:pt idx="21121">
                  <c:v>2.1378848552699998</c:v>
                </c:pt>
                <c:pt idx="21122">
                  <c:v>2.1379439830779998</c:v>
                </c:pt>
                <c:pt idx="21123">
                  <c:v>2.138057947159</c:v>
                </c:pt>
                <c:pt idx="21124">
                  <c:v>2.1380734443659999</c:v>
                </c:pt>
                <c:pt idx="21125">
                  <c:v>2.1381580829620002</c:v>
                </c:pt>
                <c:pt idx="21126">
                  <c:v>2.1381671428679998</c:v>
                </c:pt>
                <c:pt idx="21127">
                  <c:v>2.13827419281</c:v>
                </c:pt>
                <c:pt idx="21128">
                  <c:v>2.1382844448089999</c:v>
                </c:pt>
                <c:pt idx="21129">
                  <c:v>2.1383605003359998</c:v>
                </c:pt>
                <c:pt idx="21130">
                  <c:v>2.1384527683260002</c:v>
                </c:pt>
                <c:pt idx="21131">
                  <c:v>2.1384549140929998</c:v>
                </c:pt>
                <c:pt idx="21132">
                  <c:v>2.138576030731</c:v>
                </c:pt>
                <c:pt idx="21133">
                  <c:v>2.1388461589809999</c:v>
                </c:pt>
                <c:pt idx="21134">
                  <c:v>2.138957977295</c:v>
                </c:pt>
                <c:pt idx="21135">
                  <c:v>2.1390168666839999</c:v>
                </c:pt>
                <c:pt idx="21136">
                  <c:v>2.13906955719</c:v>
                </c:pt>
                <c:pt idx="21137">
                  <c:v>2.1391386985779999</c:v>
                </c:pt>
                <c:pt idx="21138">
                  <c:v>2.1392025947570001</c:v>
                </c:pt>
                <c:pt idx="21139">
                  <c:v>2.1392266750340001</c:v>
                </c:pt>
                <c:pt idx="21140">
                  <c:v>2.1392674446109998</c:v>
                </c:pt>
                <c:pt idx="21141">
                  <c:v>2.1393916606899999</c:v>
                </c:pt>
                <c:pt idx="21142">
                  <c:v>2.1397156715390002</c:v>
                </c:pt>
                <c:pt idx="21143">
                  <c:v>2.140018224716</c:v>
                </c:pt>
                <c:pt idx="21144">
                  <c:v>2.1400659084320002</c:v>
                </c:pt>
                <c:pt idx="21145">
                  <c:v>2.1401772499080001</c:v>
                </c:pt>
                <c:pt idx="21146">
                  <c:v>2.1402213573459998</c:v>
                </c:pt>
                <c:pt idx="21147">
                  <c:v>2.1403331756589998</c:v>
                </c:pt>
                <c:pt idx="21148">
                  <c:v>2.1403815746310002</c:v>
                </c:pt>
                <c:pt idx="21149">
                  <c:v>2.1404759883879998</c:v>
                </c:pt>
                <c:pt idx="21150">
                  <c:v>2.1405436992650002</c:v>
                </c:pt>
                <c:pt idx="21151">
                  <c:v>2.1406733989719999</c:v>
                </c:pt>
                <c:pt idx="21152">
                  <c:v>2.14076089859</c:v>
                </c:pt>
                <c:pt idx="21153">
                  <c:v>2.14088845253</c:v>
                </c:pt>
                <c:pt idx="21154">
                  <c:v>2.1412281990049999</c:v>
                </c:pt>
                <c:pt idx="21155">
                  <c:v>2.1413860321040001</c:v>
                </c:pt>
                <c:pt idx="21156">
                  <c:v>2.1414966583249999</c:v>
                </c:pt>
                <c:pt idx="21157">
                  <c:v>2.1415588855740002</c:v>
                </c:pt>
                <c:pt idx="21158">
                  <c:v>2.1416401863100001</c:v>
                </c:pt>
                <c:pt idx="21159">
                  <c:v>2.1416952610019999</c:v>
                </c:pt>
                <c:pt idx="21160">
                  <c:v>2.1417415142060001</c:v>
                </c:pt>
                <c:pt idx="21161">
                  <c:v>2.141812562943</c:v>
                </c:pt>
                <c:pt idx="21162">
                  <c:v>2.1418235301970001</c:v>
                </c:pt>
                <c:pt idx="21163">
                  <c:v>2.1418890953059999</c:v>
                </c:pt>
                <c:pt idx="21164">
                  <c:v>2.14191532135</c:v>
                </c:pt>
                <c:pt idx="21165">
                  <c:v>2.14195895195</c:v>
                </c:pt>
                <c:pt idx="21166">
                  <c:v>2.1420109271999999</c:v>
                </c:pt>
                <c:pt idx="21167">
                  <c:v>2.1420414447780001</c:v>
                </c:pt>
                <c:pt idx="21168">
                  <c:v>2.142103910446</c:v>
                </c:pt>
                <c:pt idx="21169">
                  <c:v>2.142164945602</c:v>
                </c:pt>
                <c:pt idx="21170">
                  <c:v>2.142211914063</c:v>
                </c:pt>
                <c:pt idx="21171">
                  <c:v>2.1424829959870002</c:v>
                </c:pt>
                <c:pt idx="21172">
                  <c:v>2.142548322678</c:v>
                </c:pt>
                <c:pt idx="21173">
                  <c:v>2.1426160335539999</c:v>
                </c:pt>
                <c:pt idx="21174">
                  <c:v>2.1426823139189999</c:v>
                </c:pt>
                <c:pt idx="21175">
                  <c:v>2.1427302360530001</c:v>
                </c:pt>
                <c:pt idx="21176">
                  <c:v>2.1428561210630002</c:v>
                </c:pt>
                <c:pt idx="21177">
                  <c:v>2.1429507732389999</c:v>
                </c:pt>
                <c:pt idx="21178">
                  <c:v>2.1431958675380001</c:v>
                </c:pt>
                <c:pt idx="21179">
                  <c:v>2.143345355988</c:v>
                </c:pt>
                <c:pt idx="21180">
                  <c:v>2.1436405181880001</c:v>
                </c:pt>
                <c:pt idx="21181">
                  <c:v>2.1437594890590002</c:v>
                </c:pt>
                <c:pt idx="21182">
                  <c:v>2.1437683105469998</c:v>
                </c:pt>
                <c:pt idx="21183">
                  <c:v>2.1441223621369998</c:v>
                </c:pt>
                <c:pt idx="21184">
                  <c:v>2.1442613601680001</c:v>
                </c:pt>
                <c:pt idx="21185">
                  <c:v>2.1443357467649999</c:v>
                </c:pt>
                <c:pt idx="21186">
                  <c:v>2.1444280147549999</c:v>
                </c:pt>
                <c:pt idx="21187">
                  <c:v>2.1445269584659998</c:v>
                </c:pt>
                <c:pt idx="21188">
                  <c:v>2.144609689713</c:v>
                </c:pt>
                <c:pt idx="21189">
                  <c:v>2.144712686539</c:v>
                </c:pt>
                <c:pt idx="21190">
                  <c:v>2.1447677612299998</c:v>
                </c:pt>
                <c:pt idx="21191">
                  <c:v>2.1448864936829999</c:v>
                </c:pt>
                <c:pt idx="21192">
                  <c:v>2.1449356079099999</c:v>
                </c:pt>
                <c:pt idx="21193">
                  <c:v>2.1450610160829999</c:v>
                </c:pt>
                <c:pt idx="21194">
                  <c:v>2.1451065540309999</c:v>
                </c:pt>
                <c:pt idx="21195">
                  <c:v>2.1452362537380001</c:v>
                </c:pt>
                <c:pt idx="21196">
                  <c:v>2.1452789306639999</c:v>
                </c:pt>
                <c:pt idx="21197">
                  <c:v>2.1454341411589999</c:v>
                </c:pt>
                <c:pt idx="21198">
                  <c:v>2.1457331180570001</c:v>
                </c:pt>
                <c:pt idx="21199">
                  <c:v>2.146025657654</c:v>
                </c:pt>
                <c:pt idx="21200">
                  <c:v>2.1462876796720001</c:v>
                </c:pt>
                <c:pt idx="21201">
                  <c:v>2.1464622020720001</c:v>
                </c:pt>
                <c:pt idx="21202">
                  <c:v>2.146667718887</c:v>
                </c:pt>
                <c:pt idx="21203">
                  <c:v>2.146719694138</c:v>
                </c:pt>
                <c:pt idx="21204">
                  <c:v>2.1467902660370002</c:v>
                </c:pt>
                <c:pt idx="21205">
                  <c:v>2.1468093395230001</c:v>
                </c:pt>
                <c:pt idx="21206">
                  <c:v>2.1468949317930002</c:v>
                </c:pt>
                <c:pt idx="21207">
                  <c:v>2.1469502449040001</c:v>
                </c:pt>
                <c:pt idx="21208">
                  <c:v>2.1469833850860001</c:v>
                </c:pt>
                <c:pt idx="21209">
                  <c:v>2.1470801830289998</c:v>
                </c:pt>
                <c:pt idx="21210">
                  <c:v>2.1471183300019998</c:v>
                </c:pt>
                <c:pt idx="21211">
                  <c:v>2.1471710205079999</c:v>
                </c:pt>
                <c:pt idx="21212">
                  <c:v>2.147288322449</c:v>
                </c:pt>
                <c:pt idx="21213">
                  <c:v>2.147352695465</c:v>
                </c:pt>
                <c:pt idx="21214">
                  <c:v>2.1473965644840001</c:v>
                </c:pt>
                <c:pt idx="21215">
                  <c:v>2.1474823951720001</c:v>
                </c:pt>
                <c:pt idx="21216">
                  <c:v>2.1475858688349998</c:v>
                </c:pt>
                <c:pt idx="21217">
                  <c:v>2.147644281387</c:v>
                </c:pt>
                <c:pt idx="21218">
                  <c:v>2.1476967334750001</c:v>
                </c:pt>
                <c:pt idx="21219">
                  <c:v>2.147853374481</c:v>
                </c:pt>
                <c:pt idx="21220">
                  <c:v>2.1480476856230002</c:v>
                </c:pt>
                <c:pt idx="21221">
                  <c:v>2.1481902599330001</c:v>
                </c:pt>
                <c:pt idx="21222">
                  <c:v>2.148514032364</c:v>
                </c:pt>
                <c:pt idx="21223">
                  <c:v>2.14861536026</c:v>
                </c:pt>
                <c:pt idx="21224">
                  <c:v>2.148625612259</c:v>
                </c:pt>
                <c:pt idx="21225">
                  <c:v>2.1487154960630002</c:v>
                </c:pt>
                <c:pt idx="21226">
                  <c:v>2.1487388610839999</c:v>
                </c:pt>
                <c:pt idx="21227">
                  <c:v>2.148815870285</c:v>
                </c:pt>
                <c:pt idx="21228">
                  <c:v>2.1491422653200001</c:v>
                </c:pt>
                <c:pt idx="21229">
                  <c:v>2.1492002010350002</c:v>
                </c:pt>
                <c:pt idx="21230">
                  <c:v>2.149267673492</c:v>
                </c:pt>
                <c:pt idx="21231">
                  <c:v>2.149342298508</c:v>
                </c:pt>
                <c:pt idx="21232">
                  <c:v>2.1493992805479998</c:v>
                </c:pt>
                <c:pt idx="21233">
                  <c:v>2.1494176387790001</c:v>
                </c:pt>
                <c:pt idx="21234">
                  <c:v>2.149475097656</c:v>
                </c:pt>
                <c:pt idx="21235">
                  <c:v>2.14954829216</c:v>
                </c:pt>
                <c:pt idx="21236">
                  <c:v>2.1496140956879999</c:v>
                </c:pt>
                <c:pt idx="21237">
                  <c:v>2.1496708393100001</c:v>
                </c:pt>
                <c:pt idx="21238">
                  <c:v>2.1498034000400001</c:v>
                </c:pt>
                <c:pt idx="21239">
                  <c:v>2.1498508453370002</c:v>
                </c:pt>
                <c:pt idx="21240">
                  <c:v>2.1500163078310002</c:v>
                </c:pt>
                <c:pt idx="21241">
                  <c:v>2.1501476764679999</c:v>
                </c:pt>
                <c:pt idx="21242">
                  <c:v>2.1503412723539999</c:v>
                </c:pt>
                <c:pt idx="21243">
                  <c:v>2.1505308151250002</c:v>
                </c:pt>
                <c:pt idx="21244">
                  <c:v>2.150646924973</c:v>
                </c:pt>
                <c:pt idx="21245">
                  <c:v>2.1509046554569999</c:v>
                </c:pt>
                <c:pt idx="21246">
                  <c:v>2.151048183441</c:v>
                </c:pt>
                <c:pt idx="21247">
                  <c:v>2.1511347293849998</c:v>
                </c:pt>
                <c:pt idx="21248">
                  <c:v>2.1512389183040002</c:v>
                </c:pt>
                <c:pt idx="21249">
                  <c:v>2.1512947082520002</c:v>
                </c:pt>
                <c:pt idx="21250">
                  <c:v>2.1514148712160002</c:v>
                </c:pt>
                <c:pt idx="21251">
                  <c:v>2.1514589786529998</c:v>
                </c:pt>
                <c:pt idx="21252">
                  <c:v>2.1515874862670001</c:v>
                </c:pt>
                <c:pt idx="21253">
                  <c:v>2.1516354084009999</c:v>
                </c:pt>
                <c:pt idx="21254">
                  <c:v>2.1517465114590002</c:v>
                </c:pt>
                <c:pt idx="21255">
                  <c:v>2.1517827510830001</c:v>
                </c:pt>
                <c:pt idx="21256">
                  <c:v>2.1518738269809998</c:v>
                </c:pt>
                <c:pt idx="21257">
                  <c:v>2.151914834976</c:v>
                </c:pt>
                <c:pt idx="21258">
                  <c:v>2.1520256996149998</c:v>
                </c:pt>
                <c:pt idx="21259">
                  <c:v>2.1521668434140002</c:v>
                </c:pt>
                <c:pt idx="21260">
                  <c:v>2.152307033539</c:v>
                </c:pt>
                <c:pt idx="21261">
                  <c:v>2.1524760723109999</c:v>
                </c:pt>
                <c:pt idx="21262">
                  <c:v>2.1527421474459998</c:v>
                </c:pt>
                <c:pt idx="21263">
                  <c:v>2.1528472900389999</c:v>
                </c:pt>
                <c:pt idx="21264">
                  <c:v>2.152866840363</c:v>
                </c:pt>
                <c:pt idx="21265">
                  <c:v>2.152973413467</c:v>
                </c:pt>
                <c:pt idx="21266">
                  <c:v>2.1529877185820001</c:v>
                </c:pt>
                <c:pt idx="21267">
                  <c:v>2.1530599594119999</c:v>
                </c:pt>
                <c:pt idx="21268">
                  <c:v>2.1531362533570002</c:v>
                </c:pt>
                <c:pt idx="21269">
                  <c:v>2.153182506561</c:v>
                </c:pt>
                <c:pt idx="21270">
                  <c:v>2.1532578468320001</c:v>
                </c:pt>
                <c:pt idx="21271">
                  <c:v>2.1532673835749998</c:v>
                </c:pt>
                <c:pt idx="21272">
                  <c:v>2.1533470153810002</c:v>
                </c:pt>
                <c:pt idx="21273">
                  <c:v>2.1533977985380002</c:v>
                </c:pt>
                <c:pt idx="21274">
                  <c:v>2.1534552574160002</c:v>
                </c:pt>
                <c:pt idx="21275">
                  <c:v>2.1537888050079999</c:v>
                </c:pt>
                <c:pt idx="21276">
                  <c:v>2.1539015769960002</c:v>
                </c:pt>
                <c:pt idx="21277">
                  <c:v>2.1540069580079999</c:v>
                </c:pt>
                <c:pt idx="21278">
                  <c:v>2.154103517532</c:v>
                </c:pt>
                <c:pt idx="21279">
                  <c:v>2.1541893482210002</c:v>
                </c:pt>
                <c:pt idx="21280">
                  <c:v>2.1543064117430002</c:v>
                </c:pt>
                <c:pt idx="21281">
                  <c:v>2.1543722152710001</c:v>
                </c:pt>
                <c:pt idx="21282">
                  <c:v>2.1545712947850002</c:v>
                </c:pt>
                <c:pt idx="21283">
                  <c:v>2.1548001766199998</c:v>
                </c:pt>
                <c:pt idx="21284">
                  <c:v>2.1549723148350002</c:v>
                </c:pt>
                <c:pt idx="21285">
                  <c:v>2.1550593376160001</c:v>
                </c:pt>
                <c:pt idx="21286">
                  <c:v>2.1551556587220002</c:v>
                </c:pt>
                <c:pt idx="21287">
                  <c:v>2.1552319526670001</c:v>
                </c:pt>
                <c:pt idx="21288">
                  <c:v>2.1553573608400001</c:v>
                </c:pt>
                <c:pt idx="21289">
                  <c:v>2.1554172039030002</c:v>
                </c:pt>
                <c:pt idx="21290">
                  <c:v>2.1555430889129998</c:v>
                </c:pt>
                <c:pt idx="21291">
                  <c:v>2.1555938720699999</c:v>
                </c:pt>
                <c:pt idx="21292">
                  <c:v>2.1557438373569999</c:v>
                </c:pt>
                <c:pt idx="21293">
                  <c:v>2.1559035778050002</c:v>
                </c:pt>
                <c:pt idx="21294">
                  <c:v>2.1560122966769999</c:v>
                </c:pt>
                <c:pt idx="21295">
                  <c:v>2.1560997962949999</c:v>
                </c:pt>
                <c:pt idx="21296">
                  <c:v>2.1561565399170002</c:v>
                </c:pt>
                <c:pt idx="21297">
                  <c:v>2.1562423706049998</c:v>
                </c:pt>
                <c:pt idx="21298">
                  <c:v>2.1563367843629999</c:v>
                </c:pt>
                <c:pt idx="21299">
                  <c:v>2.1563868522640002</c:v>
                </c:pt>
                <c:pt idx="21300">
                  <c:v>2.1564581394200002</c:v>
                </c:pt>
                <c:pt idx="21301">
                  <c:v>2.15647149086</c:v>
                </c:pt>
                <c:pt idx="21302">
                  <c:v>2.1565511226649998</c:v>
                </c:pt>
                <c:pt idx="21303">
                  <c:v>2.1565599441529999</c:v>
                </c:pt>
                <c:pt idx="21304">
                  <c:v>2.156639099121</c:v>
                </c:pt>
                <c:pt idx="21305">
                  <c:v>2.1566572189330002</c:v>
                </c:pt>
                <c:pt idx="21306">
                  <c:v>2.1567308902739999</c:v>
                </c:pt>
                <c:pt idx="21307">
                  <c:v>2.1567637920379998</c:v>
                </c:pt>
                <c:pt idx="21308">
                  <c:v>2.1568233966829999</c:v>
                </c:pt>
                <c:pt idx="21309">
                  <c:v>2.1568734645840002</c:v>
                </c:pt>
                <c:pt idx="21310">
                  <c:v>2.1569085121149998</c:v>
                </c:pt>
                <c:pt idx="21311">
                  <c:v>2.1569802761079999</c:v>
                </c:pt>
                <c:pt idx="21312">
                  <c:v>2.1569967269900001</c:v>
                </c:pt>
                <c:pt idx="21313">
                  <c:v>2.157073020935</c:v>
                </c:pt>
                <c:pt idx="21314">
                  <c:v>2.1571326255800001</c:v>
                </c:pt>
                <c:pt idx="21315">
                  <c:v>2.1573405265810002</c:v>
                </c:pt>
                <c:pt idx="21316">
                  <c:v>2.1573984622959999</c:v>
                </c:pt>
                <c:pt idx="21317">
                  <c:v>2.1575205326079998</c:v>
                </c:pt>
                <c:pt idx="21318">
                  <c:v>2.157576799393</c:v>
                </c:pt>
                <c:pt idx="21319">
                  <c:v>2.157704353333</c:v>
                </c:pt>
                <c:pt idx="21320">
                  <c:v>2.1578016281129999</c:v>
                </c:pt>
                <c:pt idx="21321">
                  <c:v>2.1579513549799998</c:v>
                </c:pt>
                <c:pt idx="21322">
                  <c:v>2.1580731868740002</c:v>
                </c:pt>
                <c:pt idx="21323">
                  <c:v>2.1581771373750001</c:v>
                </c:pt>
                <c:pt idx="21324">
                  <c:v>2.1582438945770002</c:v>
                </c:pt>
                <c:pt idx="21325">
                  <c:v>2.1582906246190001</c:v>
                </c:pt>
                <c:pt idx="21326">
                  <c:v>2.1583573818209998</c:v>
                </c:pt>
                <c:pt idx="21327">
                  <c:v>2.1584260463709999</c:v>
                </c:pt>
                <c:pt idx="21328">
                  <c:v>2.1584701538090001</c:v>
                </c:pt>
                <c:pt idx="21329">
                  <c:v>2.1585373878479999</c:v>
                </c:pt>
                <c:pt idx="21330">
                  <c:v>2.1586501598360002</c:v>
                </c:pt>
                <c:pt idx="21331">
                  <c:v>2.1587562561040001</c:v>
                </c:pt>
                <c:pt idx="21332">
                  <c:v>2.1589050292969998</c:v>
                </c:pt>
                <c:pt idx="21333">
                  <c:v>2.1589977741239998</c:v>
                </c:pt>
                <c:pt idx="21334">
                  <c:v>2.1591057777399998</c:v>
                </c:pt>
                <c:pt idx="21335">
                  <c:v>2.1591572761540001</c:v>
                </c:pt>
                <c:pt idx="21336">
                  <c:v>2.159195184708</c:v>
                </c:pt>
                <c:pt idx="21337">
                  <c:v>2.159254550934</c:v>
                </c:pt>
                <c:pt idx="21338">
                  <c:v>2.1593148708340002</c:v>
                </c:pt>
                <c:pt idx="21339">
                  <c:v>2.159333229065</c:v>
                </c:pt>
                <c:pt idx="21340">
                  <c:v>2.159418582916</c:v>
                </c:pt>
                <c:pt idx="21341">
                  <c:v>2.1595044136050001</c:v>
                </c:pt>
                <c:pt idx="21342">
                  <c:v>2.159805774689</c:v>
                </c:pt>
                <c:pt idx="21343">
                  <c:v>2.1600210666659998</c:v>
                </c:pt>
                <c:pt idx="21344">
                  <c:v>2.1601624488829998</c:v>
                </c:pt>
                <c:pt idx="21345">
                  <c:v>2.1602306365969999</c:v>
                </c:pt>
                <c:pt idx="21346">
                  <c:v>2.1602761745449999</c:v>
                </c:pt>
                <c:pt idx="21347">
                  <c:v>2.1603677272800001</c:v>
                </c:pt>
                <c:pt idx="21348">
                  <c:v>2.1604640483859998</c:v>
                </c:pt>
                <c:pt idx="21349">
                  <c:v>2.1605145931240002</c:v>
                </c:pt>
                <c:pt idx="21350">
                  <c:v>2.1605856418610001</c:v>
                </c:pt>
                <c:pt idx="21351">
                  <c:v>2.1606588363650001</c:v>
                </c:pt>
                <c:pt idx="21352">
                  <c:v>2.1607074737550001</c:v>
                </c:pt>
                <c:pt idx="21353">
                  <c:v>2.1607973575589998</c:v>
                </c:pt>
                <c:pt idx="21354">
                  <c:v>2.1609089374539998</c:v>
                </c:pt>
                <c:pt idx="21355">
                  <c:v>2.1612031459810002</c:v>
                </c:pt>
                <c:pt idx="21356">
                  <c:v>2.1613271236420002</c:v>
                </c:pt>
                <c:pt idx="21357">
                  <c:v>2.1614062786099999</c:v>
                </c:pt>
                <c:pt idx="21358">
                  <c:v>2.1614987850189999</c:v>
                </c:pt>
                <c:pt idx="21359">
                  <c:v>2.1615662574769998</c:v>
                </c:pt>
                <c:pt idx="21360">
                  <c:v>2.1616723537450002</c:v>
                </c:pt>
                <c:pt idx="21361">
                  <c:v>2.1617267131809998</c:v>
                </c:pt>
                <c:pt idx="21362">
                  <c:v>2.1620874404910002</c:v>
                </c:pt>
                <c:pt idx="21363">
                  <c:v>2.1621036529539999</c:v>
                </c:pt>
                <c:pt idx="21364">
                  <c:v>2.162215709686</c:v>
                </c:pt>
                <c:pt idx="21365">
                  <c:v>2.1622231006620001</c:v>
                </c:pt>
                <c:pt idx="21366">
                  <c:v>2.162302732468</c:v>
                </c:pt>
                <c:pt idx="21367">
                  <c:v>2.1623113155359999</c:v>
                </c:pt>
                <c:pt idx="21368">
                  <c:v>2.1623997688290002</c:v>
                </c:pt>
                <c:pt idx="21369">
                  <c:v>2.1624100208280002</c:v>
                </c:pt>
                <c:pt idx="21370">
                  <c:v>2.1624927520749999</c:v>
                </c:pt>
                <c:pt idx="21371">
                  <c:v>2.1625442504880001</c:v>
                </c:pt>
                <c:pt idx="21372">
                  <c:v>2.162632703781</c:v>
                </c:pt>
                <c:pt idx="21373">
                  <c:v>2.162735462189</c:v>
                </c:pt>
                <c:pt idx="21374">
                  <c:v>2.1630308628080002</c:v>
                </c:pt>
                <c:pt idx="21375">
                  <c:v>2.1632609367370002</c:v>
                </c:pt>
                <c:pt idx="21376">
                  <c:v>2.163405179977</c:v>
                </c:pt>
                <c:pt idx="21377">
                  <c:v>2.1636645793909999</c:v>
                </c:pt>
                <c:pt idx="21378">
                  <c:v>2.1640448570249999</c:v>
                </c:pt>
                <c:pt idx="21379">
                  <c:v>2.1641435623169998</c:v>
                </c:pt>
                <c:pt idx="21380">
                  <c:v>2.1642806530000001</c:v>
                </c:pt>
                <c:pt idx="21381">
                  <c:v>2.1644098758700001</c:v>
                </c:pt>
                <c:pt idx="21382">
                  <c:v>2.1645650863650001</c:v>
                </c:pt>
                <c:pt idx="21383">
                  <c:v>2.1646277904510001</c:v>
                </c:pt>
                <c:pt idx="21384">
                  <c:v>2.164739131927</c:v>
                </c:pt>
                <c:pt idx="21385">
                  <c:v>2.1648061275480002</c:v>
                </c:pt>
                <c:pt idx="21386">
                  <c:v>2.164831638336</c:v>
                </c:pt>
                <c:pt idx="21387">
                  <c:v>2.1648693084719999</c:v>
                </c:pt>
                <c:pt idx="21388">
                  <c:v>2.1649422645569998</c:v>
                </c:pt>
                <c:pt idx="21389">
                  <c:v>2.1650178432459999</c:v>
                </c:pt>
                <c:pt idx="21390">
                  <c:v>2.1650614738459999</c:v>
                </c:pt>
                <c:pt idx="21391">
                  <c:v>2.1650853157040002</c:v>
                </c:pt>
                <c:pt idx="21392">
                  <c:v>2.165155887604</c:v>
                </c:pt>
                <c:pt idx="21393">
                  <c:v>2.165225744247</c:v>
                </c:pt>
                <c:pt idx="21394">
                  <c:v>2.1652872562410002</c:v>
                </c:pt>
                <c:pt idx="21395">
                  <c:v>2.1654605865479999</c:v>
                </c:pt>
                <c:pt idx="21396">
                  <c:v>2.1657378673549998</c:v>
                </c:pt>
                <c:pt idx="21397">
                  <c:v>2.1658527851099998</c:v>
                </c:pt>
                <c:pt idx="21398">
                  <c:v>2.1659569740300002</c:v>
                </c:pt>
                <c:pt idx="21399">
                  <c:v>2.166055679321</c:v>
                </c:pt>
                <c:pt idx="21400">
                  <c:v>2.166207313538</c:v>
                </c:pt>
                <c:pt idx="21401">
                  <c:v>2.1664748191830001</c:v>
                </c:pt>
                <c:pt idx="21402">
                  <c:v>2.166625976563</c:v>
                </c:pt>
                <c:pt idx="21403">
                  <c:v>2.1666653156279998</c:v>
                </c:pt>
                <c:pt idx="21404">
                  <c:v>2.1667842864989999</c:v>
                </c:pt>
                <c:pt idx="21405">
                  <c:v>2.166828393936</c:v>
                </c:pt>
                <c:pt idx="21406">
                  <c:v>2.1669456958770001</c:v>
                </c:pt>
                <c:pt idx="21407">
                  <c:v>2.167038917542</c:v>
                </c:pt>
                <c:pt idx="21408">
                  <c:v>2.1672654151919999</c:v>
                </c:pt>
                <c:pt idx="21409">
                  <c:v>2.1673853397370002</c:v>
                </c:pt>
                <c:pt idx="21410">
                  <c:v>2.1674544811250001</c:v>
                </c:pt>
                <c:pt idx="21411">
                  <c:v>2.167497873306</c:v>
                </c:pt>
                <c:pt idx="21412">
                  <c:v>2.167583465576</c:v>
                </c:pt>
                <c:pt idx="21413">
                  <c:v>2.1676700115199998</c:v>
                </c:pt>
                <c:pt idx="21414">
                  <c:v>2.1677606105799998</c:v>
                </c:pt>
                <c:pt idx="21415">
                  <c:v>2.167815208435</c:v>
                </c:pt>
                <c:pt idx="21416">
                  <c:v>2.1679770946499999</c:v>
                </c:pt>
                <c:pt idx="21417">
                  <c:v>2.1683573722839999</c:v>
                </c:pt>
                <c:pt idx="21418">
                  <c:v>2.1684017181400002</c:v>
                </c:pt>
                <c:pt idx="21419">
                  <c:v>2.1685190200809998</c:v>
                </c:pt>
                <c:pt idx="21420">
                  <c:v>2.1686561107640001</c:v>
                </c:pt>
                <c:pt idx="21421">
                  <c:v>2.1689631938930001</c:v>
                </c:pt>
                <c:pt idx="21422">
                  <c:v>2.1691989898680002</c:v>
                </c:pt>
                <c:pt idx="21423">
                  <c:v>2.1693143844599998</c:v>
                </c:pt>
                <c:pt idx="21424">
                  <c:v>2.1693801879880001</c:v>
                </c:pt>
                <c:pt idx="21425">
                  <c:v>2.1694674491880002</c:v>
                </c:pt>
                <c:pt idx="21426">
                  <c:v>2.1695215702059998</c:v>
                </c:pt>
                <c:pt idx="21427">
                  <c:v>2.1695811748499998</c:v>
                </c:pt>
                <c:pt idx="21428">
                  <c:v>2.1696112155909999</c:v>
                </c:pt>
                <c:pt idx="21429">
                  <c:v>2.1696875095369998</c:v>
                </c:pt>
                <c:pt idx="21430">
                  <c:v>2.1697049140929998</c:v>
                </c:pt>
                <c:pt idx="21431">
                  <c:v>2.1697957515719999</c:v>
                </c:pt>
                <c:pt idx="21432">
                  <c:v>2.1701021194460002</c:v>
                </c:pt>
                <c:pt idx="21433">
                  <c:v>2.1702110767359999</c:v>
                </c:pt>
                <c:pt idx="21434">
                  <c:v>2.1702935695650001</c:v>
                </c:pt>
                <c:pt idx="21435">
                  <c:v>2.1703841686250001</c:v>
                </c:pt>
                <c:pt idx="21436">
                  <c:v>2.1704792976379998</c:v>
                </c:pt>
                <c:pt idx="21437">
                  <c:v>2.1706428527830002</c:v>
                </c:pt>
                <c:pt idx="21438">
                  <c:v>2.1707913875579998</c:v>
                </c:pt>
                <c:pt idx="21439">
                  <c:v>2.1709766387939999</c:v>
                </c:pt>
                <c:pt idx="21440">
                  <c:v>2.1711466312410002</c:v>
                </c:pt>
                <c:pt idx="21441">
                  <c:v>2.1712582111360001</c:v>
                </c:pt>
                <c:pt idx="21442">
                  <c:v>2.1714532375340001</c:v>
                </c:pt>
                <c:pt idx="21443">
                  <c:v>2.171730041504</c:v>
                </c:pt>
                <c:pt idx="21444">
                  <c:v>2.1718778610229998</c:v>
                </c:pt>
                <c:pt idx="21445">
                  <c:v>2.171942949295</c:v>
                </c:pt>
                <c:pt idx="21446">
                  <c:v>2.172014474869</c:v>
                </c:pt>
                <c:pt idx="21447">
                  <c:v>2.172079324722</c:v>
                </c:pt>
                <c:pt idx="21448">
                  <c:v>2.172197818756</c:v>
                </c:pt>
                <c:pt idx="21449">
                  <c:v>2.1722624301910001</c:v>
                </c:pt>
                <c:pt idx="21450">
                  <c:v>2.1723692417140001</c:v>
                </c:pt>
                <c:pt idx="21451">
                  <c:v>2.1724684238430001</c:v>
                </c:pt>
                <c:pt idx="21452">
                  <c:v>2.172734737396</c:v>
                </c:pt>
                <c:pt idx="21453">
                  <c:v>2.1728842258449999</c:v>
                </c:pt>
                <c:pt idx="21454">
                  <c:v>2.172923088074</c:v>
                </c:pt>
                <c:pt idx="21455">
                  <c:v>2.1730704307559998</c:v>
                </c:pt>
                <c:pt idx="21456">
                  <c:v>2.1731977462769998</c:v>
                </c:pt>
                <c:pt idx="21457">
                  <c:v>2.1732795238490001</c:v>
                </c:pt>
                <c:pt idx="21458">
                  <c:v>2.173388957977</c:v>
                </c:pt>
                <c:pt idx="21459">
                  <c:v>2.1735479831700002</c:v>
                </c:pt>
                <c:pt idx="21460">
                  <c:v>2.1737179756159999</c:v>
                </c:pt>
                <c:pt idx="21461">
                  <c:v>2.1738424301150001</c:v>
                </c:pt>
                <c:pt idx="21462">
                  <c:v>2.173880577087</c:v>
                </c:pt>
                <c:pt idx="21463">
                  <c:v>2.1740119457240001</c:v>
                </c:pt>
                <c:pt idx="21464">
                  <c:v>2.1740610599519998</c:v>
                </c:pt>
                <c:pt idx="21465">
                  <c:v>2.1741847991940002</c:v>
                </c:pt>
                <c:pt idx="21466">
                  <c:v>2.174237728119</c:v>
                </c:pt>
                <c:pt idx="21467">
                  <c:v>2.1743969917300001</c:v>
                </c:pt>
                <c:pt idx="21468">
                  <c:v>2.1746449470520002</c:v>
                </c:pt>
                <c:pt idx="21469">
                  <c:v>2.1747431755069999</c:v>
                </c:pt>
                <c:pt idx="21470">
                  <c:v>2.174780368805</c:v>
                </c:pt>
                <c:pt idx="21471">
                  <c:v>2.1748371124269998</c:v>
                </c:pt>
                <c:pt idx="21472">
                  <c:v>2.1749393939970001</c:v>
                </c:pt>
                <c:pt idx="21473">
                  <c:v>2.1750311851499999</c:v>
                </c:pt>
                <c:pt idx="21474">
                  <c:v>2.1751286983489999</c:v>
                </c:pt>
                <c:pt idx="21475">
                  <c:v>2.1751258373260001</c:v>
                </c:pt>
                <c:pt idx="21476">
                  <c:v>2.1752235889430001</c:v>
                </c:pt>
                <c:pt idx="21477">
                  <c:v>2.1753096580509999</c:v>
                </c:pt>
                <c:pt idx="21478">
                  <c:v>2.1753582954409998</c:v>
                </c:pt>
                <c:pt idx="21479">
                  <c:v>2.1754212379459998</c:v>
                </c:pt>
                <c:pt idx="21480">
                  <c:v>2.1755259037019998</c:v>
                </c:pt>
                <c:pt idx="21481">
                  <c:v>2.1755256652830002</c:v>
                </c:pt>
                <c:pt idx="21482">
                  <c:v>2.175611972809</c:v>
                </c:pt>
                <c:pt idx="21483">
                  <c:v>2.1756529808040002</c:v>
                </c:pt>
                <c:pt idx="21484">
                  <c:v>2.1757102012630001</c:v>
                </c:pt>
                <c:pt idx="21485">
                  <c:v>2.1758339405060001</c:v>
                </c:pt>
                <c:pt idx="21486">
                  <c:v>2.176101922989</c:v>
                </c:pt>
                <c:pt idx="21487">
                  <c:v>2.1764438152309999</c:v>
                </c:pt>
                <c:pt idx="21488">
                  <c:v>2.1766018867489998</c:v>
                </c:pt>
                <c:pt idx="21489">
                  <c:v>2.176651477814</c:v>
                </c:pt>
                <c:pt idx="21490">
                  <c:v>2.1767363548279999</c:v>
                </c:pt>
                <c:pt idx="21491">
                  <c:v>2.1768324375149999</c:v>
                </c:pt>
                <c:pt idx="21492">
                  <c:v>2.1768865585329999</c:v>
                </c:pt>
                <c:pt idx="21493">
                  <c:v>2.1769683361049998</c:v>
                </c:pt>
                <c:pt idx="21494">
                  <c:v>2.177031517029</c:v>
                </c:pt>
                <c:pt idx="21495">
                  <c:v>2.177143335342</c:v>
                </c:pt>
                <c:pt idx="21496">
                  <c:v>2.1773512363430001</c:v>
                </c:pt>
                <c:pt idx="21497">
                  <c:v>2.177418470383</c:v>
                </c:pt>
                <c:pt idx="21498">
                  <c:v>2.1774723529819999</c:v>
                </c:pt>
                <c:pt idx="21499">
                  <c:v>2.1776413917539998</c:v>
                </c:pt>
                <c:pt idx="21500">
                  <c:v>2.178023815155</c:v>
                </c:pt>
                <c:pt idx="21501">
                  <c:v>2.1781263351439999</c:v>
                </c:pt>
                <c:pt idx="21502">
                  <c:v>2.1782474517820001</c:v>
                </c:pt>
                <c:pt idx="21503">
                  <c:v>2.1784136295319998</c:v>
                </c:pt>
                <c:pt idx="21504">
                  <c:v>2.1785564422610002</c:v>
                </c:pt>
                <c:pt idx="21505">
                  <c:v>2.1786558628080002</c:v>
                </c:pt>
                <c:pt idx="21506">
                  <c:v>2.1787750720979999</c:v>
                </c:pt>
                <c:pt idx="21507">
                  <c:v>2.178838253021</c:v>
                </c:pt>
                <c:pt idx="21508">
                  <c:v>2.178970813751</c:v>
                </c:pt>
                <c:pt idx="21509">
                  <c:v>2.178993225098</c:v>
                </c:pt>
                <c:pt idx="21510">
                  <c:v>2.179031848907</c:v>
                </c:pt>
                <c:pt idx="21511">
                  <c:v>2.1791064739229999</c:v>
                </c:pt>
                <c:pt idx="21512">
                  <c:v>2.1791815757749999</c:v>
                </c:pt>
                <c:pt idx="21513">
                  <c:v>2.1792280673979998</c:v>
                </c:pt>
                <c:pt idx="21514">
                  <c:v>2.1792588233950001</c:v>
                </c:pt>
                <c:pt idx="21515">
                  <c:v>2.1793413162230002</c:v>
                </c:pt>
                <c:pt idx="21516">
                  <c:v>2.1794252395629998</c:v>
                </c:pt>
                <c:pt idx="21517">
                  <c:v>2.1794919967649999</c:v>
                </c:pt>
                <c:pt idx="21518">
                  <c:v>2.1795191764830002</c:v>
                </c:pt>
                <c:pt idx="21519">
                  <c:v>2.1795935630800001</c:v>
                </c:pt>
                <c:pt idx="21520">
                  <c:v>2.1796784400939999</c:v>
                </c:pt>
                <c:pt idx="21521">
                  <c:v>2.1797549724579999</c:v>
                </c:pt>
                <c:pt idx="21522">
                  <c:v>2.179783344269</c:v>
                </c:pt>
                <c:pt idx="21523">
                  <c:v>2.1798379421230001</c:v>
                </c:pt>
                <c:pt idx="21524">
                  <c:v>2.1799118518829999</c:v>
                </c:pt>
                <c:pt idx="21525">
                  <c:v>2.179980516434</c:v>
                </c:pt>
                <c:pt idx="21526">
                  <c:v>2.1800332069400001</c:v>
                </c:pt>
                <c:pt idx="21527">
                  <c:v>2.180160284042</c:v>
                </c:pt>
                <c:pt idx="21528">
                  <c:v>2.180302858353</c:v>
                </c:pt>
                <c:pt idx="21529">
                  <c:v>2.1805930137630001</c:v>
                </c:pt>
                <c:pt idx="21530">
                  <c:v>2.1809105873110002</c:v>
                </c:pt>
                <c:pt idx="21531">
                  <c:v>2.181221961975</c:v>
                </c:pt>
                <c:pt idx="21532">
                  <c:v>2.181319952011</c:v>
                </c:pt>
                <c:pt idx="21533">
                  <c:v>2.1813688278200001</c:v>
                </c:pt>
                <c:pt idx="21534">
                  <c:v>2.181443214417</c:v>
                </c:pt>
                <c:pt idx="21535">
                  <c:v>2.1815476417539998</c:v>
                </c:pt>
                <c:pt idx="21536">
                  <c:v>2.1815948486329999</c:v>
                </c:pt>
                <c:pt idx="21537">
                  <c:v>2.18190741539</c:v>
                </c:pt>
                <c:pt idx="21538">
                  <c:v>2.1820802688600001</c:v>
                </c:pt>
                <c:pt idx="21539">
                  <c:v>2.1821851730350001</c:v>
                </c:pt>
                <c:pt idx="21540">
                  <c:v>2.1823754310610002</c:v>
                </c:pt>
                <c:pt idx="21541">
                  <c:v>2.1826739311219998</c:v>
                </c:pt>
                <c:pt idx="21542">
                  <c:v>2.1828174591059999</c:v>
                </c:pt>
                <c:pt idx="21543">
                  <c:v>2.1829662323000001</c:v>
                </c:pt>
                <c:pt idx="21544">
                  <c:v>2.1831128597260001</c:v>
                </c:pt>
                <c:pt idx="21545">
                  <c:v>2.1834259033199999</c:v>
                </c:pt>
                <c:pt idx="21546">
                  <c:v>2.183578014374</c:v>
                </c:pt>
                <c:pt idx="21547">
                  <c:v>2.183625221252</c:v>
                </c:pt>
                <c:pt idx="21548">
                  <c:v>2.1837346553799999</c:v>
                </c:pt>
                <c:pt idx="21549">
                  <c:v>2.1838872432710001</c:v>
                </c:pt>
                <c:pt idx="21550">
                  <c:v>2.1841523647310002</c:v>
                </c:pt>
                <c:pt idx="21551">
                  <c:v>2.1842708587650002</c:v>
                </c:pt>
                <c:pt idx="21552">
                  <c:v>2.1843914985659998</c:v>
                </c:pt>
                <c:pt idx="21553">
                  <c:v>2.1845655441280001</c:v>
                </c:pt>
                <c:pt idx="21554">
                  <c:v>2.1846258640289999</c:v>
                </c:pt>
                <c:pt idx="21555">
                  <c:v>2.1847405433649998</c:v>
                </c:pt>
                <c:pt idx="21556">
                  <c:v>2.184737682343</c:v>
                </c:pt>
                <c:pt idx="21557">
                  <c:v>2.1848218441010001</c:v>
                </c:pt>
                <c:pt idx="21558">
                  <c:v>2.1848342418670001</c:v>
                </c:pt>
                <c:pt idx="21559">
                  <c:v>2.184920549393</c:v>
                </c:pt>
                <c:pt idx="21560">
                  <c:v>2.1849133968349999</c:v>
                </c:pt>
                <c:pt idx="21561">
                  <c:v>2.1850006580349999</c:v>
                </c:pt>
                <c:pt idx="21562">
                  <c:v>2.1850042343139999</c:v>
                </c:pt>
                <c:pt idx="21563">
                  <c:v>2.1850731372830001</c:v>
                </c:pt>
                <c:pt idx="21564">
                  <c:v>2.1850872039790001</c:v>
                </c:pt>
                <c:pt idx="21565">
                  <c:v>2.1851654052730001</c:v>
                </c:pt>
                <c:pt idx="21566">
                  <c:v>2.185187578201</c:v>
                </c:pt>
                <c:pt idx="21567">
                  <c:v>2.185246944427</c:v>
                </c:pt>
                <c:pt idx="21568">
                  <c:v>2.1852936744689999</c:v>
                </c:pt>
                <c:pt idx="21569">
                  <c:v>2.1854784488679999</c:v>
                </c:pt>
                <c:pt idx="21570">
                  <c:v>2.1855504512790001</c:v>
                </c:pt>
                <c:pt idx="21571">
                  <c:v>2.1855905056</c:v>
                </c:pt>
                <c:pt idx="21572">
                  <c:v>2.185618638992</c:v>
                </c:pt>
                <c:pt idx="21573">
                  <c:v>2.185693502426</c:v>
                </c:pt>
                <c:pt idx="21574">
                  <c:v>2.1857757568360001</c:v>
                </c:pt>
                <c:pt idx="21575">
                  <c:v>2.1858339309689998</c:v>
                </c:pt>
                <c:pt idx="21576">
                  <c:v>2.1858615875240002</c:v>
                </c:pt>
                <c:pt idx="21577">
                  <c:v>2.1859316825869999</c:v>
                </c:pt>
                <c:pt idx="21578">
                  <c:v>2.186015844345</c:v>
                </c:pt>
                <c:pt idx="21579">
                  <c:v>2.1860778331759998</c:v>
                </c:pt>
                <c:pt idx="21580">
                  <c:v>2.1860949993130001</c:v>
                </c:pt>
                <c:pt idx="21581">
                  <c:v>2.1862187385560001</c:v>
                </c:pt>
                <c:pt idx="21582">
                  <c:v>2.1862905025480002</c:v>
                </c:pt>
                <c:pt idx="21583">
                  <c:v>2.1863889694209999</c:v>
                </c:pt>
                <c:pt idx="21584">
                  <c:v>2.1864812374109999</c:v>
                </c:pt>
                <c:pt idx="21585">
                  <c:v>2.1866834163669999</c:v>
                </c:pt>
                <c:pt idx="21586">
                  <c:v>2.1868944168089999</c:v>
                </c:pt>
                <c:pt idx="21587">
                  <c:v>2.1870388984679998</c:v>
                </c:pt>
                <c:pt idx="21588">
                  <c:v>2.1871254444120001</c:v>
                </c:pt>
                <c:pt idx="21589">
                  <c:v>2.1872477531430001</c:v>
                </c:pt>
                <c:pt idx="21590">
                  <c:v>2.187302589417</c:v>
                </c:pt>
                <c:pt idx="21591">
                  <c:v>2.1873631477359998</c:v>
                </c:pt>
                <c:pt idx="21592">
                  <c:v>2.1874883174900002</c:v>
                </c:pt>
                <c:pt idx="21593">
                  <c:v>2.1874995231629999</c:v>
                </c:pt>
                <c:pt idx="21594">
                  <c:v>2.1876130104059999</c:v>
                </c:pt>
                <c:pt idx="21595">
                  <c:v>2.1876897811889999</c:v>
                </c:pt>
                <c:pt idx="21596">
                  <c:v>2.1878511905670002</c:v>
                </c:pt>
                <c:pt idx="21597">
                  <c:v>2.1881079673769999</c:v>
                </c:pt>
                <c:pt idx="21598">
                  <c:v>2.188225269318</c:v>
                </c:pt>
                <c:pt idx="21599">
                  <c:v>2.1882398128510001</c:v>
                </c:pt>
                <c:pt idx="21600">
                  <c:v>2.1883618831630001</c:v>
                </c:pt>
                <c:pt idx="21601">
                  <c:v>2.1884706020359999</c:v>
                </c:pt>
                <c:pt idx="21602">
                  <c:v>2.1885659694670001</c:v>
                </c:pt>
                <c:pt idx="21603">
                  <c:v>2.1886601448060001</c:v>
                </c:pt>
                <c:pt idx="21604">
                  <c:v>2.1887531280519998</c:v>
                </c:pt>
                <c:pt idx="21605">
                  <c:v>2.1888039112089999</c:v>
                </c:pt>
                <c:pt idx="21606">
                  <c:v>2.1888833045960001</c:v>
                </c:pt>
                <c:pt idx="21607">
                  <c:v>2.1889798641199998</c:v>
                </c:pt>
                <c:pt idx="21608">
                  <c:v>2.189090251923</c:v>
                </c:pt>
                <c:pt idx="21609">
                  <c:v>2.1892867088319998</c:v>
                </c:pt>
                <c:pt idx="21610">
                  <c:v>2.189334630966</c:v>
                </c:pt>
                <c:pt idx="21611">
                  <c:v>2.1894626617430002</c:v>
                </c:pt>
                <c:pt idx="21612">
                  <c:v>2.1895086765289999</c:v>
                </c:pt>
                <c:pt idx="21613">
                  <c:v>2.1896393299099999</c:v>
                </c:pt>
                <c:pt idx="21614">
                  <c:v>2.1896862983699998</c:v>
                </c:pt>
                <c:pt idx="21615">
                  <c:v>2.1898107528690001</c:v>
                </c:pt>
                <c:pt idx="21616">
                  <c:v>2.189864873886</c:v>
                </c:pt>
                <c:pt idx="21617">
                  <c:v>2.190021753311</c:v>
                </c:pt>
                <c:pt idx="21618">
                  <c:v>2.1902661323550001</c:v>
                </c:pt>
                <c:pt idx="21619">
                  <c:v>2.190370321274</c:v>
                </c:pt>
                <c:pt idx="21620">
                  <c:v>2.1904511451720001</c:v>
                </c:pt>
                <c:pt idx="21621">
                  <c:v>2.1904649734500001</c:v>
                </c:pt>
                <c:pt idx="21622">
                  <c:v>2.1905472278590001</c:v>
                </c:pt>
                <c:pt idx="21623">
                  <c:v>2.1905620098109999</c:v>
                </c:pt>
                <c:pt idx="21624">
                  <c:v>2.1906321048740001</c:v>
                </c:pt>
                <c:pt idx="21625">
                  <c:v>2.1906609535219999</c:v>
                </c:pt>
                <c:pt idx="21626">
                  <c:v>2.1907658576969999</c:v>
                </c:pt>
                <c:pt idx="21627">
                  <c:v>2.1907675266269999</c:v>
                </c:pt>
                <c:pt idx="21628">
                  <c:v>2.1908590793610001</c:v>
                </c:pt>
                <c:pt idx="21629">
                  <c:v>2.1908595561980002</c:v>
                </c:pt>
                <c:pt idx="21630">
                  <c:v>2.1909482479100002</c:v>
                </c:pt>
                <c:pt idx="21631">
                  <c:v>2.1909899711610001</c:v>
                </c:pt>
                <c:pt idx="21632">
                  <c:v>2.1910524368290001</c:v>
                </c:pt>
                <c:pt idx="21633">
                  <c:v>2.1911718845369998</c:v>
                </c:pt>
                <c:pt idx="21634">
                  <c:v>2.1911849975590001</c:v>
                </c:pt>
                <c:pt idx="21635">
                  <c:v>2.1912717819209999</c:v>
                </c:pt>
                <c:pt idx="21636">
                  <c:v>2.1912767887119999</c:v>
                </c:pt>
                <c:pt idx="21637">
                  <c:v>2.1913645267490001</c:v>
                </c:pt>
                <c:pt idx="21638">
                  <c:v>2.1914191246030001</c:v>
                </c:pt>
                <c:pt idx="21639">
                  <c:v>2.1916649341580001</c:v>
                </c:pt>
                <c:pt idx="21640">
                  <c:v>2.1917786598209998</c:v>
                </c:pt>
                <c:pt idx="21641">
                  <c:v>2.192110538483</c:v>
                </c:pt>
                <c:pt idx="21642">
                  <c:v>2.1922795772549999</c:v>
                </c:pt>
                <c:pt idx="21643">
                  <c:v>2.192347764969</c:v>
                </c:pt>
                <c:pt idx="21644">
                  <c:v>2.1924669742580001</c:v>
                </c:pt>
                <c:pt idx="21645">
                  <c:v>2.1925246715550002</c:v>
                </c:pt>
                <c:pt idx="21646">
                  <c:v>2.192644357681</c:v>
                </c:pt>
                <c:pt idx="21647">
                  <c:v>2.19269156456</c:v>
                </c:pt>
                <c:pt idx="21648">
                  <c:v>2.19282412529</c:v>
                </c:pt>
                <c:pt idx="21649">
                  <c:v>2.1928689479829999</c:v>
                </c:pt>
                <c:pt idx="21650">
                  <c:v>2.1930081844329998</c:v>
                </c:pt>
                <c:pt idx="21651">
                  <c:v>2.1930625438689999</c:v>
                </c:pt>
                <c:pt idx="21652">
                  <c:v>2.193127393723</c:v>
                </c:pt>
                <c:pt idx="21653">
                  <c:v>2.193198680878</c:v>
                </c:pt>
                <c:pt idx="21654">
                  <c:v>2.1932451725009998</c:v>
                </c:pt>
                <c:pt idx="21655">
                  <c:v>2.1932673454280001</c:v>
                </c:pt>
                <c:pt idx="21656">
                  <c:v>2.1933329105379999</c:v>
                </c:pt>
                <c:pt idx="21657">
                  <c:v>2.1934149265289999</c:v>
                </c:pt>
                <c:pt idx="21658">
                  <c:v>2.1934804916380002</c:v>
                </c:pt>
                <c:pt idx="21659">
                  <c:v>2.193506002426</c:v>
                </c:pt>
                <c:pt idx="21660">
                  <c:v>2.193566799164</c:v>
                </c:pt>
                <c:pt idx="21661">
                  <c:v>2.1936457157140001</c:v>
                </c:pt>
                <c:pt idx="21662">
                  <c:v>2.1937193870540002</c:v>
                </c:pt>
                <c:pt idx="21663">
                  <c:v>2.1937458515169999</c:v>
                </c:pt>
                <c:pt idx="21664">
                  <c:v>2.1937921047210001</c:v>
                </c:pt>
                <c:pt idx="21665">
                  <c:v>2.1939287185669998</c:v>
                </c:pt>
                <c:pt idx="21666">
                  <c:v>2.194083213806</c:v>
                </c:pt>
                <c:pt idx="21667">
                  <c:v>2.1942317485810001</c:v>
                </c:pt>
                <c:pt idx="21668">
                  <c:v>2.1943035125730002</c:v>
                </c:pt>
                <c:pt idx="21669">
                  <c:v>2.1944003105159999</c:v>
                </c:pt>
                <c:pt idx="21670">
                  <c:v>2.194438695908</c:v>
                </c:pt>
                <c:pt idx="21671">
                  <c:v>2.1945254802699998</c:v>
                </c:pt>
                <c:pt idx="21672">
                  <c:v>2.1946189403530001</c:v>
                </c:pt>
                <c:pt idx="21673">
                  <c:v>2.1947188377379998</c:v>
                </c:pt>
                <c:pt idx="21674">
                  <c:v>2.194918394089</c:v>
                </c:pt>
                <c:pt idx="21675">
                  <c:v>2.1950483322140002</c:v>
                </c:pt>
                <c:pt idx="21676">
                  <c:v>2.1951656341549999</c:v>
                </c:pt>
                <c:pt idx="21677">
                  <c:v>2.1952071189879998</c:v>
                </c:pt>
                <c:pt idx="21678">
                  <c:v>2.1953384876249999</c:v>
                </c:pt>
                <c:pt idx="21679">
                  <c:v>2.1953606605529998</c:v>
                </c:pt>
                <c:pt idx="21680">
                  <c:v>2.195385694504</c:v>
                </c:pt>
                <c:pt idx="21681">
                  <c:v>2.195455551147</c:v>
                </c:pt>
                <c:pt idx="21682">
                  <c:v>2.1955492496489999</c:v>
                </c:pt>
                <c:pt idx="21683">
                  <c:v>2.1956207752229999</c:v>
                </c:pt>
                <c:pt idx="21684">
                  <c:v>2.195724248886</c:v>
                </c:pt>
                <c:pt idx="21685">
                  <c:v>2.1957776546479999</c:v>
                </c:pt>
                <c:pt idx="21686">
                  <c:v>2.1958806514739999</c:v>
                </c:pt>
                <c:pt idx="21687">
                  <c:v>2.19602060318</c:v>
                </c:pt>
                <c:pt idx="21688">
                  <c:v>2.1962883472439998</c:v>
                </c:pt>
                <c:pt idx="21689">
                  <c:v>2.1964025497440001</c:v>
                </c:pt>
                <c:pt idx="21690">
                  <c:v>2.1965060234070002</c:v>
                </c:pt>
                <c:pt idx="21691">
                  <c:v>2.1966061592099999</c:v>
                </c:pt>
                <c:pt idx="21692">
                  <c:v>2.1966507434840001</c:v>
                </c:pt>
                <c:pt idx="21693">
                  <c:v>2.1967105865479999</c:v>
                </c:pt>
                <c:pt idx="21694">
                  <c:v>2.1968288421629998</c:v>
                </c:pt>
                <c:pt idx="21695">
                  <c:v>2.1969368457790002</c:v>
                </c:pt>
                <c:pt idx="21696">
                  <c:v>2.1970617771150001</c:v>
                </c:pt>
                <c:pt idx="21697">
                  <c:v>2.1971862316130002</c:v>
                </c:pt>
                <c:pt idx="21698">
                  <c:v>2.1973431110380002</c:v>
                </c:pt>
                <c:pt idx="21699">
                  <c:v>2.1974530220030002</c:v>
                </c:pt>
                <c:pt idx="21700">
                  <c:v>2.197544574738</c:v>
                </c:pt>
                <c:pt idx="21701">
                  <c:v>2.1975929737089999</c:v>
                </c:pt>
                <c:pt idx="21702">
                  <c:v>2.1976459026340001</c:v>
                </c:pt>
                <c:pt idx="21703">
                  <c:v>2.197675466537</c:v>
                </c:pt>
                <c:pt idx="21704">
                  <c:v>2.1977472305300001</c:v>
                </c:pt>
                <c:pt idx="21705">
                  <c:v>2.1977744102479999</c:v>
                </c:pt>
                <c:pt idx="21706">
                  <c:v>2.197846412659</c:v>
                </c:pt>
                <c:pt idx="21707">
                  <c:v>2.1978688240049999</c:v>
                </c:pt>
                <c:pt idx="21708">
                  <c:v>2.1979525089259999</c:v>
                </c:pt>
                <c:pt idx="21709">
                  <c:v>2.1980123519900001</c:v>
                </c:pt>
                <c:pt idx="21710">
                  <c:v>2.1980531215669998</c:v>
                </c:pt>
                <c:pt idx="21711">
                  <c:v>2.198160409927</c:v>
                </c:pt>
                <c:pt idx="21712">
                  <c:v>2.1982216835020001</c:v>
                </c:pt>
                <c:pt idx="21713">
                  <c:v>2.198388814926</c:v>
                </c:pt>
                <c:pt idx="21714">
                  <c:v>2.1984407901759999</c:v>
                </c:pt>
                <c:pt idx="21715">
                  <c:v>2.1985237598420002</c:v>
                </c:pt>
                <c:pt idx="21716">
                  <c:v>2.198587656021</c:v>
                </c:pt>
                <c:pt idx="21717">
                  <c:v>2.1986451148990001</c:v>
                </c:pt>
                <c:pt idx="21718">
                  <c:v>2.1987366676329998</c:v>
                </c:pt>
                <c:pt idx="21719">
                  <c:v>2.1987383365630002</c:v>
                </c:pt>
                <c:pt idx="21720">
                  <c:v>2.198854207993</c:v>
                </c:pt>
                <c:pt idx="21721">
                  <c:v>2.1990973949430002</c:v>
                </c:pt>
                <c:pt idx="21722">
                  <c:v>2.199161052704</c:v>
                </c:pt>
                <c:pt idx="21723">
                  <c:v>2.1993210315699998</c:v>
                </c:pt>
                <c:pt idx="21724">
                  <c:v>2.1993606090550002</c:v>
                </c:pt>
                <c:pt idx="21725">
                  <c:v>2.199511766434</c:v>
                </c:pt>
                <c:pt idx="21726">
                  <c:v>2.19966006279</c:v>
                </c:pt>
                <c:pt idx="21727">
                  <c:v>2.19970369339</c:v>
                </c:pt>
                <c:pt idx="21728">
                  <c:v>2.1998248100279998</c:v>
                </c:pt>
                <c:pt idx="21729">
                  <c:v>2.1999206542969998</c:v>
                </c:pt>
                <c:pt idx="21730">
                  <c:v>2.200303792953</c:v>
                </c:pt>
                <c:pt idx="21731">
                  <c:v>2.200449943542</c:v>
                </c:pt>
                <c:pt idx="21732">
                  <c:v>2.200490236282</c:v>
                </c:pt>
                <c:pt idx="21733">
                  <c:v>2.2006220817569999</c:v>
                </c:pt>
                <c:pt idx="21734">
                  <c:v>2.2006590366359999</c:v>
                </c:pt>
                <c:pt idx="21735">
                  <c:v>2.2006773948670002</c:v>
                </c:pt>
                <c:pt idx="21736">
                  <c:v>2.2007453441620002</c:v>
                </c:pt>
                <c:pt idx="21737">
                  <c:v>2.2008252143860001</c:v>
                </c:pt>
                <c:pt idx="21738">
                  <c:v>2.2008852958679999</c:v>
                </c:pt>
                <c:pt idx="21739">
                  <c:v>2.2009088993070001</c:v>
                </c:pt>
                <c:pt idx="21740">
                  <c:v>2.2009735107420001</c:v>
                </c:pt>
                <c:pt idx="21741">
                  <c:v>2.201053142548</c:v>
                </c:pt>
                <c:pt idx="21742">
                  <c:v>2.2011280059809999</c:v>
                </c:pt>
                <c:pt idx="21743">
                  <c:v>2.2011556625369999</c:v>
                </c:pt>
                <c:pt idx="21744">
                  <c:v>2.2012126445770002</c:v>
                </c:pt>
                <c:pt idx="21745">
                  <c:v>2.2012913227080002</c:v>
                </c:pt>
                <c:pt idx="21746">
                  <c:v>2.2013642787930001</c:v>
                </c:pt>
                <c:pt idx="21747">
                  <c:v>2.2013893127439998</c:v>
                </c:pt>
                <c:pt idx="21748">
                  <c:v>2.2014901638030002</c:v>
                </c:pt>
                <c:pt idx="21749">
                  <c:v>2.2015845775599998</c:v>
                </c:pt>
                <c:pt idx="21750">
                  <c:v>2.2016541957859999</c:v>
                </c:pt>
                <c:pt idx="21751">
                  <c:v>2.2017509937290001</c:v>
                </c:pt>
                <c:pt idx="21752">
                  <c:v>2.2018702030180002</c:v>
                </c:pt>
                <c:pt idx="21753">
                  <c:v>2.2019677162170002</c:v>
                </c:pt>
                <c:pt idx="21754">
                  <c:v>2.2020869255069999</c:v>
                </c:pt>
                <c:pt idx="21755">
                  <c:v>2.2021372318269998</c:v>
                </c:pt>
                <c:pt idx="21756">
                  <c:v>2.2022633552549999</c:v>
                </c:pt>
                <c:pt idx="21757">
                  <c:v>2.202300310135</c:v>
                </c:pt>
                <c:pt idx="21758">
                  <c:v>2.2024164199829999</c:v>
                </c:pt>
                <c:pt idx="21759">
                  <c:v>2.2024974823000001</c:v>
                </c:pt>
                <c:pt idx="21760">
                  <c:v>2.2026727199549998</c:v>
                </c:pt>
                <c:pt idx="21761">
                  <c:v>2.202976703644</c:v>
                </c:pt>
                <c:pt idx="21762">
                  <c:v>2.2031931877140001</c:v>
                </c:pt>
                <c:pt idx="21763">
                  <c:v>2.2032811641690002</c:v>
                </c:pt>
                <c:pt idx="21764">
                  <c:v>2.2036886215210001</c:v>
                </c:pt>
                <c:pt idx="21765">
                  <c:v>2.2041697502140001</c:v>
                </c:pt>
                <c:pt idx="21766">
                  <c:v>2.204668283463</c:v>
                </c:pt>
                <c:pt idx="21767">
                  <c:v>2.2052273750309999</c:v>
                </c:pt>
                <c:pt idx="21768">
                  <c:v>2.2058653831480002</c:v>
                </c:pt>
                <c:pt idx="21769">
                  <c:v>2.206534147263</c:v>
                </c:pt>
                <c:pt idx="21770">
                  <c:v>2.207193613052</c:v>
                </c:pt>
                <c:pt idx="21771">
                  <c:v>2.207869768143</c:v>
                </c:pt>
                <c:pt idx="21772">
                  <c:v>2.2086064815520001</c:v>
                </c:pt>
                <c:pt idx="21773">
                  <c:v>2.2093014717099999</c:v>
                </c:pt>
                <c:pt idx="21774">
                  <c:v>2.2096858024600001</c:v>
                </c:pt>
                <c:pt idx="21775">
                  <c:v>2.209975004196</c:v>
                </c:pt>
                <c:pt idx="21776">
                  <c:v>2.2102525234220001</c:v>
                </c:pt>
                <c:pt idx="21777">
                  <c:v>2.2105028629299999</c:v>
                </c:pt>
                <c:pt idx="21778">
                  <c:v>2.2107033729549999</c:v>
                </c:pt>
                <c:pt idx="21779">
                  <c:v>2.2108342647549999</c:v>
                </c:pt>
                <c:pt idx="21780">
                  <c:v>2.2109746932980001</c:v>
                </c:pt>
                <c:pt idx="21781">
                  <c:v>2.2111184597019999</c:v>
                </c:pt>
                <c:pt idx="21782">
                  <c:v>2.2112400531769998</c:v>
                </c:pt>
                <c:pt idx="21783">
                  <c:v>2.2113025188450002</c:v>
                </c:pt>
                <c:pt idx="21784">
                  <c:v>2.2113709449769998</c:v>
                </c:pt>
                <c:pt idx="21785">
                  <c:v>2.2114632129670002</c:v>
                </c:pt>
                <c:pt idx="21786">
                  <c:v>2.211547851563</c:v>
                </c:pt>
                <c:pt idx="21787">
                  <c:v>2.2115869522090001</c:v>
                </c:pt>
                <c:pt idx="21788">
                  <c:v>2.2116098403929998</c:v>
                </c:pt>
                <c:pt idx="21789">
                  <c:v>2.2116727828979998</c:v>
                </c:pt>
                <c:pt idx="21790">
                  <c:v>2.2117328643800001</c:v>
                </c:pt>
                <c:pt idx="21791">
                  <c:v>2.2117612361910002</c:v>
                </c:pt>
                <c:pt idx="21792">
                  <c:v>2.211757183075</c:v>
                </c:pt>
                <c:pt idx="21793">
                  <c:v>2.2117962837220002</c:v>
                </c:pt>
                <c:pt idx="21794">
                  <c:v>2.2118420600889999</c:v>
                </c:pt>
                <c:pt idx="21795">
                  <c:v>2.2118718624109999</c:v>
                </c:pt>
                <c:pt idx="21796">
                  <c:v>2.211858034134</c:v>
                </c:pt>
                <c:pt idx="21797">
                  <c:v>2.2118735313419999</c:v>
                </c:pt>
                <c:pt idx="21798">
                  <c:v>2.2119066715239999</c:v>
                </c:pt>
                <c:pt idx="21799">
                  <c:v>2.211919546127</c:v>
                </c:pt>
                <c:pt idx="21800">
                  <c:v>2.2119500637049998</c:v>
                </c:pt>
                <c:pt idx="21801">
                  <c:v>2.2119705677030002</c:v>
                </c:pt>
                <c:pt idx="21802">
                  <c:v>2.2119784355159999</c:v>
                </c:pt>
                <c:pt idx="21803">
                  <c:v>2.2120108604430002</c:v>
                </c:pt>
                <c:pt idx="21804">
                  <c:v>2.2119989395139998</c:v>
                </c:pt>
                <c:pt idx="21805">
                  <c:v>2.212039470673</c:v>
                </c:pt>
                <c:pt idx="21806">
                  <c:v>2.2120130062099999</c:v>
                </c:pt>
                <c:pt idx="21807">
                  <c:v>2.2120237350459999</c:v>
                </c:pt>
                <c:pt idx="21808">
                  <c:v>2.212065935135</c:v>
                </c:pt>
                <c:pt idx="21809">
                  <c:v>2.2120528221129998</c:v>
                </c:pt>
                <c:pt idx="21810">
                  <c:v>2.212059020996</c:v>
                </c:pt>
                <c:pt idx="21811">
                  <c:v>2.212111473083</c:v>
                </c:pt>
                <c:pt idx="21812">
                  <c:v>2.2121009826660001</c:v>
                </c:pt>
                <c:pt idx="21813">
                  <c:v>2.212077856064</c:v>
                </c:pt>
                <c:pt idx="21814">
                  <c:v>2.2121117115020001</c:v>
                </c:pt>
                <c:pt idx="21815">
                  <c:v>2.212123155594</c:v>
                </c:pt>
                <c:pt idx="21816">
                  <c:v>2.2121055126189999</c:v>
                </c:pt>
                <c:pt idx="21817">
                  <c:v>2.2121062278750001</c:v>
                </c:pt>
                <c:pt idx="21818">
                  <c:v>2.2121138572689998</c:v>
                </c:pt>
                <c:pt idx="21819">
                  <c:v>2.2121384143829999</c:v>
                </c:pt>
                <c:pt idx="21820">
                  <c:v>2.2121403217319999</c:v>
                </c:pt>
                <c:pt idx="21821">
                  <c:v>2.2121450901030002</c:v>
                </c:pt>
                <c:pt idx="21822">
                  <c:v>2.2121379375460002</c:v>
                </c:pt>
                <c:pt idx="21823">
                  <c:v>2.212130308151</c:v>
                </c:pt>
                <c:pt idx="21824">
                  <c:v>2.2121455669399999</c:v>
                </c:pt>
                <c:pt idx="21825">
                  <c:v>2.212107419968</c:v>
                </c:pt>
                <c:pt idx="21826">
                  <c:v>2.2121491432189999</c:v>
                </c:pt>
                <c:pt idx="21827">
                  <c:v>2.2121293544770002</c:v>
                </c:pt>
                <c:pt idx="21828">
                  <c:v>2.2121570110320001</c:v>
                </c:pt>
                <c:pt idx="21829">
                  <c:v>2.2121715545649998</c:v>
                </c:pt>
                <c:pt idx="21830">
                  <c:v>2.2121591567990002</c:v>
                </c:pt>
                <c:pt idx="21831">
                  <c:v>2.212147951126</c:v>
                </c:pt>
                <c:pt idx="21832">
                  <c:v>2.2121422290799999</c:v>
                </c:pt>
                <c:pt idx="21833">
                  <c:v>2.2121694087980002</c:v>
                </c:pt>
                <c:pt idx="21834">
                  <c:v>2.2122037410740001</c:v>
                </c:pt>
                <c:pt idx="21835">
                  <c:v>2.2121546268459999</c:v>
                </c:pt>
                <c:pt idx="21836">
                  <c:v>2.2121975421909998</c:v>
                </c:pt>
                <c:pt idx="21837">
                  <c:v>2.212219238281</c:v>
                </c:pt>
                <c:pt idx="21838">
                  <c:v>2.2122151851649998</c:v>
                </c:pt>
                <c:pt idx="21839">
                  <c:v>2.2122712135309999</c:v>
                </c:pt>
                <c:pt idx="21840">
                  <c:v>2.2122790813450002</c:v>
                </c:pt>
                <c:pt idx="21841">
                  <c:v>2.2123284339899998</c:v>
                </c:pt>
                <c:pt idx="21842">
                  <c:v>2.2123372554779999</c:v>
                </c:pt>
                <c:pt idx="21843">
                  <c:v>2.2123992443080001</c:v>
                </c:pt>
                <c:pt idx="21844">
                  <c:v>2.2124705314640001</c:v>
                </c:pt>
                <c:pt idx="21845">
                  <c:v>2.212688446045</c:v>
                </c:pt>
                <c:pt idx="21846">
                  <c:v>2.2127976417539998</c:v>
                </c:pt>
                <c:pt idx="21847">
                  <c:v>2.2128043174740002</c:v>
                </c:pt>
                <c:pt idx="21848">
                  <c:v>2.2128424644470002</c:v>
                </c:pt>
                <c:pt idx="21849">
                  <c:v>2.2129120826720001</c:v>
                </c:pt>
                <c:pt idx="21850">
                  <c:v>2.212984800339</c:v>
                </c:pt>
                <c:pt idx="21851">
                  <c:v>2.2130203247070002</c:v>
                </c:pt>
                <c:pt idx="21852">
                  <c:v>2.213063001633</c:v>
                </c:pt>
                <c:pt idx="21853">
                  <c:v>2.2131507396700001</c:v>
                </c:pt>
                <c:pt idx="21854">
                  <c:v>2.2132420539859998</c:v>
                </c:pt>
                <c:pt idx="21855">
                  <c:v>2.2132921218870001</c:v>
                </c:pt>
                <c:pt idx="21856">
                  <c:v>2.213321447372</c:v>
                </c:pt>
                <c:pt idx="21857">
                  <c:v>2.2133958339689999</c:v>
                </c:pt>
                <c:pt idx="21858">
                  <c:v>2.2134754657750002</c:v>
                </c:pt>
                <c:pt idx="21859">
                  <c:v>2.2135190963750002</c:v>
                </c:pt>
                <c:pt idx="21860">
                  <c:v>2.213588237762</c:v>
                </c:pt>
                <c:pt idx="21861">
                  <c:v>2.2137978076930001</c:v>
                </c:pt>
                <c:pt idx="21862">
                  <c:v>2.2139101028439998</c:v>
                </c:pt>
                <c:pt idx="21863">
                  <c:v>2.2139186859129998</c:v>
                </c:pt>
                <c:pt idx="21864">
                  <c:v>2.2140073776250002</c:v>
                </c:pt>
                <c:pt idx="21865">
                  <c:v>2.2140061855319999</c:v>
                </c:pt>
                <c:pt idx="21866">
                  <c:v>2.21409201622</c:v>
                </c:pt>
                <c:pt idx="21867">
                  <c:v>2.214095830917</c:v>
                </c:pt>
                <c:pt idx="21868">
                  <c:v>2.2141757011409999</c:v>
                </c:pt>
                <c:pt idx="21869">
                  <c:v>2.2141816616060002</c:v>
                </c:pt>
                <c:pt idx="21870">
                  <c:v>2.2142574787139999</c:v>
                </c:pt>
                <c:pt idx="21871">
                  <c:v>2.2143106460570001</c:v>
                </c:pt>
                <c:pt idx="21872">
                  <c:v>2.2146472930910002</c:v>
                </c:pt>
                <c:pt idx="21873">
                  <c:v>2.2147886753080002</c:v>
                </c:pt>
                <c:pt idx="21874">
                  <c:v>2.2148306369780002</c:v>
                </c:pt>
                <c:pt idx="21875">
                  <c:v>2.2149980068209998</c:v>
                </c:pt>
                <c:pt idx="21876">
                  <c:v>2.2150471210479998</c:v>
                </c:pt>
                <c:pt idx="21877">
                  <c:v>2.2151830196379998</c:v>
                </c:pt>
                <c:pt idx="21878">
                  <c:v>2.2152349948880001</c:v>
                </c:pt>
                <c:pt idx="21879">
                  <c:v>2.2153666019439999</c:v>
                </c:pt>
                <c:pt idx="21880">
                  <c:v>2.2154145240780001</c:v>
                </c:pt>
                <c:pt idx="21881">
                  <c:v>2.2155389785769999</c:v>
                </c:pt>
                <c:pt idx="21882">
                  <c:v>2.2157254219059999</c:v>
                </c:pt>
                <c:pt idx="21883">
                  <c:v>2.2158071994780002</c:v>
                </c:pt>
                <c:pt idx="21884">
                  <c:v>2.21590924263</c:v>
                </c:pt>
                <c:pt idx="21885">
                  <c:v>2.2159101963040002</c:v>
                </c:pt>
                <c:pt idx="21886">
                  <c:v>2.2159984111790001</c:v>
                </c:pt>
                <c:pt idx="21887">
                  <c:v>2.21604514122</c:v>
                </c:pt>
                <c:pt idx="21888">
                  <c:v>2.2161140441890002</c:v>
                </c:pt>
                <c:pt idx="21889">
                  <c:v>2.2161295413970001</c:v>
                </c:pt>
                <c:pt idx="21890">
                  <c:v>2.216209173203</c:v>
                </c:pt>
                <c:pt idx="21891">
                  <c:v>2.2162067890169999</c:v>
                </c:pt>
                <c:pt idx="21892">
                  <c:v>2.2162868976590002</c:v>
                </c:pt>
                <c:pt idx="21893">
                  <c:v>2.2162802219389999</c:v>
                </c:pt>
                <c:pt idx="21894">
                  <c:v>2.2163622379299999</c:v>
                </c:pt>
                <c:pt idx="21895">
                  <c:v>2.2163541316990001</c:v>
                </c:pt>
                <c:pt idx="21896">
                  <c:v>2.2164387702939998</c:v>
                </c:pt>
                <c:pt idx="21897">
                  <c:v>2.2164447307590001</c:v>
                </c:pt>
                <c:pt idx="21898">
                  <c:v>2.216526508331</c:v>
                </c:pt>
                <c:pt idx="21899">
                  <c:v>2.2165412902830002</c:v>
                </c:pt>
                <c:pt idx="21900">
                  <c:v>2.216610431671</c:v>
                </c:pt>
                <c:pt idx="21901">
                  <c:v>2.2166337966919998</c:v>
                </c:pt>
                <c:pt idx="21902">
                  <c:v>2.216688632965</c:v>
                </c:pt>
                <c:pt idx="21903">
                  <c:v>2.2167241573330001</c:v>
                </c:pt>
                <c:pt idx="21904">
                  <c:v>2.2167704105379999</c:v>
                </c:pt>
                <c:pt idx="21905">
                  <c:v>2.2168278694149999</c:v>
                </c:pt>
                <c:pt idx="21906">
                  <c:v>2.216922521591</c:v>
                </c:pt>
                <c:pt idx="21907">
                  <c:v>2.2172396183009999</c:v>
                </c:pt>
                <c:pt idx="21908">
                  <c:v>2.2172999382020002</c:v>
                </c:pt>
                <c:pt idx="21909">
                  <c:v>2.2173731327059998</c:v>
                </c:pt>
                <c:pt idx="21910">
                  <c:v>2.2174439430240001</c:v>
                </c:pt>
                <c:pt idx="21911">
                  <c:v>2.2174816131589998</c:v>
                </c:pt>
                <c:pt idx="21912">
                  <c:v>2.2175059318539998</c:v>
                </c:pt>
                <c:pt idx="21913">
                  <c:v>2.217576026917</c:v>
                </c:pt>
                <c:pt idx="21914">
                  <c:v>2.2176923751830002</c:v>
                </c:pt>
                <c:pt idx="21915">
                  <c:v>2.2177588939669999</c:v>
                </c:pt>
                <c:pt idx="21916">
                  <c:v>2.217874526978</c:v>
                </c:pt>
                <c:pt idx="21917">
                  <c:v>2.218204021454</c:v>
                </c:pt>
                <c:pt idx="21918">
                  <c:v>2.218279123306</c:v>
                </c:pt>
                <c:pt idx="21919">
                  <c:v>2.2182936668400002</c:v>
                </c:pt>
                <c:pt idx="21920">
                  <c:v>2.2183728218079999</c:v>
                </c:pt>
                <c:pt idx="21921">
                  <c:v>2.2183835506439999</c:v>
                </c:pt>
                <c:pt idx="21922">
                  <c:v>2.2184772491459999</c:v>
                </c:pt>
                <c:pt idx="21923">
                  <c:v>2.2187128067019999</c:v>
                </c:pt>
                <c:pt idx="21924">
                  <c:v>2.219041109085</c:v>
                </c:pt>
                <c:pt idx="21925">
                  <c:v>2.2191538810729998</c:v>
                </c:pt>
                <c:pt idx="21926">
                  <c:v>2.219248533249</c:v>
                </c:pt>
                <c:pt idx="21927">
                  <c:v>2.2192983627320002</c:v>
                </c:pt>
                <c:pt idx="21928">
                  <c:v>2.2194221019740001</c:v>
                </c:pt>
                <c:pt idx="21929">
                  <c:v>2.2194766998289999</c:v>
                </c:pt>
                <c:pt idx="21930">
                  <c:v>2.2196116447450001</c:v>
                </c:pt>
                <c:pt idx="21931">
                  <c:v>2.2199547290799999</c:v>
                </c:pt>
                <c:pt idx="21932">
                  <c:v>2.220063209534</c:v>
                </c:pt>
                <c:pt idx="21933">
                  <c:v>2.2201514244079998</c:v>
                </c:pt>
                <c:pt idx="21934">
                  <c:v>2.2202098369600001</c:v>
                </c:pt>
                <c:pt idx="21935">
                  <c:v>2.2202715873719998</c:v>
                </c:pt>
                <c:pt idx="21936">
                  <c:v>2.22038936615</c:v>
                </c:pt>
                <c:pt idx="21937">
                  <c:v>2.2206220626830002</c:v>
                </c:pt>
                <c:pt idx="21938">
                  <c:v>2.220716953278</c:v>
                </c:pt>
                <c:pt idx="21939">
                  <c:v>2.2208404541019999</c:v>
                </c:pt>
                <c:pt idx="21940">
                  <c:v>2.2208824157709999</c:v>
                </c:pt>
                <c:pt idx="21941">
                  <c:v>2.2210094928739998</c:v>
                </c:pt>
                <c:pt idx="21942">
                  <c:v>2.2211084365840001</c:v>
                </c:pt>
                <c:pt idx="21943">
                  <c:v>2.2212095260620002</c:v>
                </c:pt>
                <c:pt idx="21944">
                  <c:v>2.221465349197</c:v>
                </c:pt>
                <c:pt idx="21945">
                  <c:v>2.2214717864989999</c:v>
                </c:pt>
                <c:pt idx="21946">
                  <c:v>2.2215561866760001</c:v>
                </c:pt>
                <c:pt idx="21947">
                  <c:v>2.2215528488160001</c:v>
                </c:pt>
                <c:pt idx="21948">
                  <c:v>2.221630573273</c:v>
                </c:pt>
                <c:pt idx="21949">
                  <c:v>2.221627473831</c:v>
                </c:pt>
                <c:pt idx="21950">
                  <c:v>2.221696853638</c:v>
                </c:pt>
                <c:pt idx="21951">
                  <c:v>2.2217283248899999</c:v>
                </c:pt>
                <c:pt idx="21952">
                  <c:v>2.221710920334</c:v>
                </c:pt>
                <c:pt idx="21953">
                  <c:v>2.2217323780060001</c:v>
                </c:pt>
                <c:pt idx="21954">
                  <c:v>2.2218060493470002</c:v>
                </c:pt>
                <c:pt idx="21955">
                  <c:v>2.2218003273010001</c:v>
                </c:pt>
                <c:pt idx="21956">
                  <c:v>2.2218809127810002</c:v>
                </c:pt>
                <c:pt idx="21957">
                  <c:v>2.221890687943</c:v>
                </c:pt>
                <c:pt idx="21958">
                  <c:v>2.2219154834750001</c:v>
                </c:pt>
                <c:pt idx="21959">
                  <c:v>2.2219748497010001</c:v>
                </c:pt>
                <c:pt idx="21960">
                  <c:v>2.2219867706300001</c:v>
                </c:pt>
                <c:pt idx="21961">
                  <c:v>2.2220571041110002</c:v>
                </c:pt>
                <c:pt idx="21962">
                  <c:v>2.2220504283909999</c:v>
                </c:pt>
                <c:pt idx="21963">
                  <c:v>2.222119092941</c:v>
                </c:pt>
                <c:pt idx="21964">
                  <c:v>2.2221183776859998</c:v>
                </c:pt>
                <c:pt idx="21965">
                  <c:v>2.2221109867100002</c:v>
                </c:pt>
                <c:pt idx="21966">
                  <c:v>2.2221426963809998</c:v>
                </c:pt>
                <c:pt idx="21967">
                  <c:v>2.2221877574920001</c:v>
                </c:pt>
                <c:pt idx="21968">
                  <c:v>2.2221918106079999</c:v>
                </c:pt>
                <c:pt idx="21969">
                  <c:v>2.2222580909729999</c:v>
                </c:pt>
                <c:pt idx="21970">
                  <c:v>2.2222642898560001</c:v>
                </c:pt>
                <c:pt idx="21971">
                  <c:v>2.2223417758939998</c:v>
                </c:pt>
                <c:pt idx="21972">
                  <c:v>2.2223501205440002</c:v>
                </c:pt>
                <c:pt idx="21973">
                  <c:v>2.2224395275119999</c:v>
                </c:pt>
                <c:pt idx="21974">
                  <c:v>2.2225003242489998</c:v>
                </c:pt>
                <c:pt idx="21975">
                  <c:v>2.2227807044980001</c:v>
                </c:pt>
                <c:pt idx="21976">
                  <c:v>2.222909212112</c:v>
                </c:pt>
                <c:pt idx="21977">
                  <c:v>2.2229709625240002</c:v>
                </c:pt>
                <c:pt idx="21978">
                  <c:v>2.2231030464170001</c:v>
                </c:pt>
                <c:pt idx="21979">
                  <c:v>2.2232205867769999</c:v>
                </c:pt>
                <c:pt idx="21980">
                  <c:v>2.2236564159390002</c:v>
                </c:pt>
                <c:pt idx="21981">
                  <c:v>2.2239837646480001</c:v>
                </c:pt>
                <c:pt idx="21982">
                  <c:v>2.224060297012</c:v>
                </c:pt>
                <c:pt idx="21983">
                  <c:v>2.2241673469540002</c:v>
                </c:pt>
                <c:pt idx="21984">
                  <c:v>2.2242648601530002</c:v>
                </c:pt>
                <c:pt idx="21985">
                  <c:v>2.2243521213530002</c:v>
                </c:pt>
                <c:pt idx="21986">
                  <c:v>2.224457740784</c:v>
                </c:pt>
                <c:pt idx="21987">
                  <c:v>2.2246415615080002</c:v>
                </c:pt>
                <c:pt idx="21988">
                  <c:v>2.2248072624209998</c:v>
                </c:pt>
                <c:pt idx="21989">
                  <c:v>2.2250499725339998</c:v>
                </c:pt>
                <c:pt idx="21990">
                  <c:v>2.2253999710080001</c:v>
                </c:pt>
                <c:pt idx="21991">
                  <c:v>2.2256526947020001</c:v>
                </c:pt>
                <c:pt idx="21992">
                  <c:v>2.2257461547849999</c:v>
                </c:pt>
                <c:pt idx="21993">
                  <c:v>2.225882291794</c:v>
                </c:pt>
                <c:pt idx="21994">
                  <c:v>2.225931167603</c:v>
                </c:pt>
                <c:pt idx="21995">
                  <c:v>2.226004600525</c:v>
                </c:pt>
                <c:pt idx="21996">
                  <c:v>2.22607588768</c:v>
                </c:pt>
                <c:pt idx="21997">
                  <c:v>2.226105451584</c:v>
                </c:pt>
                <c:pt idx="21998">
                  <c:v>2.2261328697199998</c:v>
                </c:pt>
                <c:pt idx="21999">
                  <c:v>2.2262058258059998</c:v>
                </c:pt>
                <c:pt idx="22000">
                  <c:v>2.2262840271000002</c:v>
                </c:pt>
                <c:pt idx="22001">
                  <c:v>2.2263319492339999</c:v>
                </c:pt>
                <c:pt idx="22002">
                  <c:v>2.2263579368589999</c:v>
                </c:pt>
                <c:pt idx="22003">
                  <c:v>2.2264277935029999</c:v>
                </c:pt>
                <c:pt idx="22004">
                  <c:v>2.2265110015870002</c:v>
                </c:pt>
                <c:pt idx="22005">
                  <c:v>2.2265617847439998</c:v>
                </c:pt>
                <c:pt idx="22006">
                  <c:v>2.2265801429750001</c:v>
                </c:pt>
                <c:pt idx="22007">
                  <c:v>2.226640939713</c:v>
                </c:pt>
                <c:pt idx="22008">
                  <c:v>2.2267165184020001</c:v>
                </c:pt>
                <c:pt idx="22009">
                  <c:v>2.2267765998839999</c:v>
                </c:pt>
                <c:pt idx="22010">
                  <c:v>2.2268266677859998</c:v>
                </c:pt>
                <c:pt idx="22011">
                  <c:v>2.2269508838649998</c:v>
                </c:pt>
                <c:pt idx="22012">
                  <c:v>2.2270965576170001</c:v>
                </c:pt>
                <c:pt idx="22013">
                  <c:v>2.2272489070889998</c:v>
                </c:pt>
                <c:pt idx="22014">
                  <c:v>2.2273433208469999</c:v>
                </c:pt>
                <c:pt idx="22015">
                  <c:v>2.2274177074430002</c:v>
                </c:pt>
                <c:pt idx="22016">
                  <c:v>2.2275333404539999</c:v>
                </c:pt>
                <c:pt idx="22017">
                  <c:v>2.2276411056519998</c:v>
                </c:pt>
                <c:pt idx="22018">
                  <c:v>2.2276918888089998</c:v>
                </c:pt>
                <c:pt idx="22019">
                  <c:v>2.2277407646179999</c:v>
                </c:pt>
                <c:pt idx="22020">
                  <c:v>2.2278387546539999</c:v>
                </c:pt>
                <c:pt idx="22021">
                  <c:v>2.2279195785520001</c:v>
                </c:pt>
                <c:pt idx="22022">
                  <c:v>2.2279334068300001</c:v>
                </c:pt>
                <c:pt idx="22023">
                  <c:v>2.2280070781710002</c:v>
                </c:pt>
                <c:pt idx="22024">
                  <c:v>2.2280199527739999</c:v>
                </c:pt>
                <c:pt idx="22025">
                  <c:v>2.228086471558</c:v>
                </c:pt>
                <c:pt idx="22026">
                  <c:v>2.2281134128570002</c:v>
                </c:pt>
                <c:pt idx="22027">
                  <c:v>2.2281663417819999</c:v>
                </c:pt>
                <c:pt idx="22028">
                  <c:v>2.2282097339629998</c:v>
                </c:pt>
                <c:pt idx="22029">
                  <c:v>2.2282588481899999</c:v>
                </c:pt>
                <c:pt idx="22030">
                  <c:v>2.2283103466030001</c:v>
                </c:pt>
                <c:pt idx="22031">
                  <c:v>2.2283415794370001</c:v>
                </c:pt>
                <c:pt idx="22032">
                  <c:v>2.228405714035</c:v>
                </c:pt>
                <c:pt idx="22033">
                  <c:v>2.2284295558929998</c:v>
                </c:pt>
                <c:pt idx="22034">
                  <c:v>2.22851395607</c:v>
                </c:pt>
                <c:pt idx="22035">
                  <c:v>2.228797912598</c:v>
                </c:pt>
                <c:pt idx="22036">
                  <c:v>2.2289125919339998</c:v>
                </c:pt>
                <c:pt idx="22037">
                  <c:v>2.229038715363</c:v>
                </c:pt>
                <c:pt idx="22038">
                  <c:v>2.2291653156279998</c:v>
                </c:pt>
                <c:pt idx="22039">
                  <c:v>2.229291677475</c:v>
                </c:pt>
                <c:pt idx="22040">
                  <c:v>2.2293705940250002</c:v>
                </c:pt>
                <c:pt idx="22041">
                  <c:v>2.2294316291810001</c:v>
                </c:pt>
                <c:pt idx="22042">
                  <c:v>2.2295291423800001</c:v>
                </c:pt>
                <c:pt idx="22043">
                  <c:v>2.2295360565190001</c:v>
                </c:pt>
                <c:pt idx="22044">
                  <c:v>2.2296416759489999</c:v>
                </c:pt>
                <c:pt idx="22045">
                  <c:v>2.2299323081970002</c:v>
                </c:pt>
                <c:pt idx="22046">
                  <c:v>2.2300541400910001</c:v>
                </c:pt>
                <c:pt idx="22047">
                  <c:v>2.2301476001739999</c:v>
                </c:pt>
                <c:pt idx="22048">
                  <c:v>2.2303085327150001</c:v>
                </c:pt>
                <c:pt idx="22049">
                  <c:v>2.2305283546450001</c:v>
                </c:pt>
                <c:pt idx="22050">
                  <c:v>2.2307271957400001</c:v>
                </c:pt>
                <c:pt idx="22051">
                  <c:v>2.2308404445650001</c:v>
                </c:pt>
                <c:pt idx="22052">
                  <c:v>2.2309348583220001</c:v>
                </c:pt>
                <c:pt idx="22053">
                  <c:v>2.2309939861300001</c:v>
                </c:pt>
                <c:pt idx="22054">
                  <c:v>2.2310719490049999</c:v>
                </c:pt>
                <c:pt idx="22055">
                  <c:v>2.2311971187589998</c:v>
                </c:pt>
                <c:pt idx="22056">
                  <c:v>2.231276273727</c:v>
                </c:pt>
                <c:pt idx="22057">
                  <c:v>2.231305599213</c:v>
                </c:pt>
                <c:pt idx="22058">
                  <c:v>2.2313792705540001</c:v>
                </c:pt>
                <c:pt idx="22059">
                  <c:v>2.2314152717589999</c:v>
                </c:pt>
                <c:pt idx="22060">
                  <c:v>2.2315416336060001</c:v>
                </c:pt>
                <c:pt idx="22061">
                  <c:v>2.2316710948940002</c:v>
                </c:pt>
                <c:pt idx="22062">
                  <c:v>2.2319047451020002</c:v>
                </c:pt>
                <c:pt idx="22063">
                  <c:v>2.232236862183</c:v>
                </c:pt>
                <c:pt idx="22064">
                  <c:v>2.232488155365</c:v>
                </c:pt>
                <c:pt idx="22065">
                  <c:v>2.2325518131259998</c:v>
                </c:pt>
                <c:pt idx="22066">
                  <c:v>2.2326285839079998</c:v>
                </c:pt>
                <c:pt idx="22067">
                  <c:v>2.2329847812649999</c:v>
                </c:pt>
                <c:pt idx="22068">
                  <c:v>2.233148813248</c:v>
                </c:pt>
                <c:pt idx="22069">
                  <c:v>2.2332434654240001</c:v>
                </c:pt>
                <c:pt idx="22070">
                  <c:v>2.2333242893219998</c:v>
                </c:pt>
                <c:pt idx="22071">
                  <c:v>2.233431577682</c:v>
                </c:pt>
                <c:pt idx="22072">
                  <c:v>2.2335102558140001</c:v>
                </c:pt>
                <c:pt idx="22073">
                  <c:v>2.233633756638</c:v>
                </c:pt>
                <c:pt idx="22074">
                  <c:v>2.2337100505829999</c:v>
                </c:pt>
                <c:pt idx="22075">
                  <c:v>2.2338421344760002</c:v>
                </c:pt>
                <c:pt idx="22076">
                  <c:v>2.2339065074920001</c:v>
                </c:pt>
                <c:pt idx="22077">
                  <c:v>2.2340312004089999</c:v>
                </c:pt>
                <c:pt idx="22078">
                  <c:v>2.234141111374</c:v>
                </c:pt>
                <c:pt idx="22079">
                  <c:v>2.2342944145199999</c:v>
                </c:pt>
                <c:pt idx="22080">
                  <c:v>2.2343869209289999</c:v>
                </c:pt>
                <c:pt idx="22081">
                  <c:v>2.2345376014710001</c:v>
                </c:pt>
                <c:pt idx="22082">
                  <c:v>2.234680175781</c:v>
                </c:pt>
                <c:pt idx="22083">
                  <c:v>2.2348456382749999</c:v>
                </c:pt>
                <c:pt idx="22084">
                  <c:v>2.2349352836610001</c:v>
                </c:pt>
                <c:pt idx="22085">
                  <c:v>2.2350783348080001</c:v>
                </c:pt>
                <c:pt idx="22086">
                  <c:v>2.2354466915129998</c:v>
                </c:pt>
                <c:pt idx="22087">
                  <c:v>2.2355995178220001</c:v>
                </c:pt>
                <c:pt idx="22088">
                  <c:v>2.2357554435729998</c:v>
                </c:pt>
                <c:pt idx="22089">
                  <c:v>2.2358090877530001</c:v>
                </c:pt>
                <c:pt idx="22090">
                  <c:v>2.2359285354609999</c:v>
                </c:pt>
                <c:pt idx="22091">
                  <c:v>2.2359781265260001</c:v>
                </c:pt>
                <c:pt idx="22092">
                  <c:v>2.23610329628</c:v>
                </c:pt>
                <c:pt idx="22093">
                  <c:v>2.236427545547</c:v>
                </c:pt>
                <c:pt idx="22094">
                  <c:v>2.2365822792049999</c:v>
                </c:pt>
                <c:pt idx="22095">
                  <c:v>2.2367284297940002</c:v>
                </c:pt>
                <c:pt idx="22096">
                  <c:v>2.2367417812350001</c:v>
                </c:pt>
                <c:pt idx="22097">
                  <c:v>2.2368283271789999</c:v>
                </c:pt>
                <c:pt idx="22098">
                  <c:v>2.2368769645689999</c:v>
                </c:pt>
                <c:pt idx="22099">
                  <c:v>2.2369239330289998</c:v>
                </c:pt>
                <c:pt idx="22100">
                  <c:v>2.2370162010189998</c:v>
                </c:pt>
                <c:pt idx="22101">
                  <c:v>2.2370157241820001</c:v>
                </c:pt>
                <c:pt idx="22102">
                  <c:v>2.2371017932889998</c:v>
                </c:pt>
                <c:pt idx="22103">
                  <c:v>2.2371060848240001</c:v>
                </c:pt>
                <c:pt idx="22104">
                  <c:v>2.2371869087220002</c:v>
                </c:pt>
                <c:pt idx="22105">
                  <c:v>2.2371923923489998</c:v>
                </c:pt>
                <c:pt idx="22106">
                  <c:v>2.2372722625730002</c:v>
                </c:pt>
                <c:pt idx="22107">
                  <c:v>2.2372970581049998</c:v>
                </c:pt>
                <c:pt idx="22108">
                  <c:v>2.2373719215390002</c:v>
                </c:pt>
                <c:pt idx="22109">
                  <c:v>2.2374358177190001</c:v>
                </c:pt>
                <c:pt idx="22110">
                  <c:v>2.237561225891</c:v>
                </c:pt>
                <c:pt idx="22111">
                  <c:v>2.237874984741</c:v>
                </c:pt>
                <c:pt idx="22112">
                  <c:v>2.2380330562589998</c:v>
                </c:pt>
                <c:pt idx="22113">
                  <c:v>2.2384161949160002</c:v>
                </c:pt>
                <c:pt idx="22114">
                  <c:v>2.2385466098790001</c:v>
                </c:pt>
                <c:pt idx="22115">
                  <c:v>2.238666772842</c:v>
                </c:pt>
                <c:pt idx="22116">
                  <c:v>2.238888263702</c:v>
                </c:pt>
                <c:pt idx="22117">
                  <c:v>2.2392146587370001</c:v>
                </c:pt>
                <c:pt idx="22118">
                  <c:v>2.2393333911900002</c:v>
                </c:pt>
                <c:pt idx="22119">
                  <c:v>2.239538669586</c:v>
                </c:pt>
                <c:pt idx="22120">
                  <c:v>2.2397022247309999</c:v>
                </c:pt>
                <c:pt idx="22121">
                  <c:v>2.2397668361659999</c:v>
                </c:pt>
                <c:pt idx="22122">
                  <c:v>2.2398109436040001</c:v>
                </c:pt>
                <c:pt idx="22123">
                  <c:v>2.2398672103880002</c:v>
                </c:pt>
                <c:pt idx="22124">
                  <c:v>2.2399230003359998</c:v>
                </c:pt>
                <c:pt idx="22125">
                  <c:v>2.239973068237</c:v>
                </c:pt>
                <c:pt idx="22126">
                  <c:v>2.2400341033940001</c:v>
                </c:pt>
                <c:pt idx="22127">
                  <c:v>2.240133047104</c:v>
                </c:pt>
                <c:pt idx="22128">
                  <c:v>2.2401413917539998</c:v>
                </c:pt>
                <c:pt idx="22129">
                  <c:v>2.2402596473690002</c:v>
                </c:pt>
                <c:pt idx="22130">
                  <c:v>2.240288496017</c:v>
                </c:pt>
                <c:pt idx="22131">
                  <c:v>2.2403709888460002</c:v>
                </c:pt>
                <c:pt idx="22132">
                  <c:v>2.2407379150389999</c:v>
                </c:pt>
                <c:pt idx="22133">
                  <c:v>2.240973711014</c:v>
                </c:pt>
                <c:pt idx="22134">
                  <c:v>2.2410442829130002</c:v>
                </c:pt>
                <c:pt idx="22135">
                  <c:v>2.2411139011380001</c:v>
                </c:pt>
                <c:pt idx="22136">
                  <c:v>2.2411930561069999</c:v>
                </c:pt>
                <c:pt idx="22137">
                  <c:v>2.2412524223329999</c:v>
                </c:pt>
                <c:pt idx="22138">
                  <c:v>2.2413318157200002</c:v>
                </c:pt>
                <c:pt idx="22139">
                  <c:v>2.241400957108</c:v>
                </c:pt>
                <c:pt idx="22140">
                  <c:v>2.2414243221280001</c:v>
                </c:pt>
                <c:pt idx="22141">
                  <c:v>2.2414748668670001</c:v>
                </c:pt>
                <c:pt idx="22142">
                  <c:v>2.2415547370910001</c:v>
                </c:pt>
                <c:pt idx="22143">
                  <c:v>2.2416253089899998</c:v>
                </c:pt>
                <c:pt idx="22144">
                  <c:v>2.2416546344760002</c:v>
                </c:pt>
                <c:pt idx="22145">
                  <c:v>2.2416892051700001</c:v>
                </c:pt>
                <c:pt idx="22146">
                  <c:v>2.2417633533479999</c:v>
                </c:pt>
                <c:pt idx="22147">
                  <c:v>2.2418377399440002</c:v>
                </c:pt>
                <c:pt idx="22148">
                  <c:v>2.2418916225430001</c:v>
                </c:pt>
                <c:pt idx="22149">
                  <c:v>2.2419612407680001</c:v>
                </c:pt>
                <c:pt idx="22150">
                  <c:v>2.2420349121090002</c:v>
                </c:pt>
                <c:pt idx="22151">
                  <c:v>2.2420680522919998</c:v>
                </c:pt>
                <c:pt idx="22152">
                  <c:v>2.2420890331269998</c:v>
                </c:pt>
                <c:pt idx="22153">
                  <c:v>2.2422251701349998</c:v>
                </c:pt>
                <c:pt idx="22154">
                  <c:v>2.2422792911529998</c:v>
                </c:pt>
                <c:pt idx="22155">
                  <c:v>2.242398500443</c:v>
                </c:pt>
                <c:pt idx="22156">
                  <c:v>2.2427353858950001</c:v>
                </c:pt>
                <c:pt idx="22157">
                  <c:v>2.24289894104</c:v>
                </c:pt>
                <c:pt idx="22158">
                  <c:v>2.2431025505069999</c:v>
                </c:pt>
                <c:pt idx="22159">
                  <c:v>2.2433362007139999</c:v>
                </c:pt>
                <c:pt idx="22160">
                  <c:v>2.243692159653</c:v>
                </c:pt>
                <c:pt idx="22161">
                  <c:v>2.2438681125639999</c:v>
                </c:pt>
                <c:pt idx="22162">
                  <c:v>2.2441031932829998</c:v>
                </c:pt>
                <c:pt idx="22163">
                  <c:v>2.2441051006319999</c:v>
                </c:pt>
                <c:pt idx="22164">
                  <c:v>2.244196653366</c:v>
                </c:pt>
                <c:pt idx="22165">
                  <c:v>2.2442390918730002</c:v>
                </c:pt>
                <c:pt idx="22166">
                  <c:v>2.2442939281459999</c:v>
                </c:pt>
                <c:pt idx="22167">
                  <c:v>2.2443234920499999</c:v>
                </c:pt>
                <c:pt idx="22168">
                  <c:v>2.244379520416</c:v>
                </c:pt>
                <c:pt idx="22169">
                  <c:v>2.244466781616</c:v>
                </c:pt>
                <c:pt idx="22170">
                  <c:v>2.2445154190059999</c:v>
                </c:pt>
                <c:pt idx="22171">
                  <c:v>2.2445824146270001</c:v>
                </c:pt>
                <c:pt idx="22172">
                  <c:v>2.244693517685</c:v>
                </c:pt>
                <c:pt idx="22173">
                  <c:v>2.2447588443759998</c:v>
                </c:pt>
                <c:pt idx="22174">
                  <c:v>2.2448089122770001</c:v>
                </c:pt>
                <c:pt idx="22175">
                  <c:v>2.24515914917</c:v>
                </c:pt>
                <c:pt idx="22176">
                  <c:v>2.245310544968</c:v>
                </c:pt>
                <c:pt idx="22177">
                  <c:v>2.2454721927639998</c:v>
                </c:pt>
                <c:pt idx="22178">
                  <c:v>2.2457625865940001</c:v>
                </c:pt>
                <c:pt idx="22179">
                  <c:v>2.2459952831269998</c:v>
                </c:pt>
                <c:pt idx="22180">
                  <c:v>2.246118068695</c:v>
                </c:pt>
                <c:pt idx="22181">
                  <c:v>2.2461829185490001</c:v>
                </c:pt>
                <c:pt idx="22182">
                  <c:v>2.246254444122</c:v>
                </c:pt>
                <c:pt idx="22183">
                  <c:v>2.2462973594669999</c:v>
                </c:pt>
                <c:pt idx="22184">
                  <c:v>2.2463922500610001</c:v>
                </c:pt>
                <c:pt idx="22185">
                  <c:v>2.2464578151699999</c:v>
                </c:pt>
                <c:pt idx="22186">
                  <c:v>2.2465686798100002</c:v>
                </c:pt>
                <c:pt idx="22187">
                  <c:v>2.2466039657589998</c:v>
                </c:pt>
                <c:pt idx="22188">
                  <c:v>2.2466843128199998</c:v>
                </c:pt>
                <c:pt idx="22189">
                  <c:v>2.246706008911</c:v>
                </c:pt>
                <c:pt idx="22190">
                  <c:v>2.2467865943910001</c:v>
                </c:pt>
                <c:pt idx="22191">
                  <c:v>2.246868133545</c:v>
                </c:pt>
                <c:pt idx="22192">
                  <c:v>2.2469172477720001</c:v>
                </c:pt>
                <c:pt idx="22193">
                  <c:v>2.2472143173219998</c:v>
                </c:pt>
                <c:pt idx="22194">
                  <c:v>2.247342586517</c:v>
                </c:pt>
                <c:pt idx="22195">
                  <c:v>2.247398138046</c:v>
                </c:pt>
                <c:pt idx="22196">
                  <c:v>2.2475316524509998</c:v>
                </c:pt>
                <c:pt idx="22197">
                  <c:v>2.2475857734679998</c:v>
                </c:pt>
                <c:pt idx="22198">
                  <c:v>2.2477202415469999</c:v>
                </c:pt>
                <c:pt idx="22199">
                  <c:v>2.2477707862849998</c:v>
                </c:pt>
                <c:pt idx="22200">
                  <c:v>2.2479164600370001</c:v>
                </c:pt>
                <c:pt idx="22201">
                  <c:v>2.2479414939879998</c:v>
                </c:pt>
                <c:pt idx="22202">
                  <c:v>2.2479786872859999</c:v>
                </c:pt>
                <c:pt idx="22203">
                  <c:v>2.248059272766</c:v>
                </c:pt>
                <c:pt idx="22204">
                  <c:v>2.2481398582460002</c:v>
                </c:pt>
                <c:pt idx="22205">
                  <c:v>2.2481749057770002</c:v>
                </c:pt>
                <c:pt idx="22206">
                  <c:v>2.2482213974</c:v>
                </c:pt>
                <c:pt idx="22207">
                  <c:v>2.2483165264129998</c:v>
                </c:pt>
                <c:pt idx="22208">
                  <c:v>2.2484054565429998</c:v>
                </c:pt>
                <c:pt idx="22209">
                  <c:v>2.2484540939330002</c:v>
                </c:pt>
                <c:pt idx="22210">
                  <c:v>2.2484955787660001</c:v>
                </c:pt>
                <c:pt idx="22211">
                  <c:v>2.2485816478729999</c:v>
                </c:pt>
                <c:pt idx="22212">
                  <c:v>2.248673200607</c:v>
                </c:pt>
                <c:pt idx="22213">
                  <c:v>2.248721599579</c:v>
                </c:pt>
                <c:pt idx="22214">
                  <c:v>2.2487568855290001</c:v>
                </c:pt>
                <c:pt idx="22215">
                  <c:v>2.2488343715669998</c:v>
                </c:pt>
                <c:pt idx="22216">
                  <c:v>2.2489168643949999</c:v>
                </c:pt>
                <c:pt idx="22217">
                  <c:v>2.2489557266240001</c:v>
                </c:pt>
                <c:pt idx="22218">
                  <c:v>2.24897813797</c:v>
                </c:pt>
                <c:pt idx="22219">
                  <c:v>2.2490365505219998</c:v>
                </c:pt>
                <c:pt idx="22220">
                  <c:v>2.249150753021</c:v>
                </c:pt>
                <c:pt idx="22221">
                  <c:v>2.2492086887360001</c:v>
                </c:pt>
                <c:pt idx="22222">
                  <c:v>2.2494187355039998</c:v>
                </c:pt>
                <c:pt idx="22223">
                  <c:v>2.2496883869170001</c:v>
                </c:pt>
                <c:pt idx="22224">
                  <c:v>2.2497985363009998</c:v>
                </c:pt>
                <c:pt idx="22225">
                  <c:v>2.2498981952669999</c:v>
                </c:pt>
                <c:pt idx="22226">
                  <c:v>2.2499043941500001</c:v>
                </c:pt>
                <c:pt idx="22227">
                  <c:v>2.250007152557</c:v>
                </c:pt>
                <c:pt idx="22228">
                  <c:v>2.2500858306880001</c:v>
                </c:pt>
                <c:pt idx="22229">
                  <c:v>2.2501177787779998</c:v>
                </c:pt>
                <c:pt idx="22230">
                  <c:v>2.2501807212829998</c:v>
                </c:pt>
                <c:pt idx="22231">
                  <c:v>2.250197410583</c:v>
                </c:pt>
                <c:pt idx="22232">
                  <c:v>2.25026512146</c:v>
                </c:pt>
                <c:pt idx="22233">
                  <c:v>2.2502751350399999</c:v>
                </c:pt>
                <c:pt idx="22234">
                  <c:v>2.25035405159</c:v>
                </c:pt>
                <c:pt idx="22235">
                  <c:v>2.2503588199619999</c:v>
                </c:pt>
                <c:pt idx="22236">
                  <c:v>2.2504422664639998</c:v>
                </c:pt>
                <c:pt idx="22237">
                  <c:v>2.2504386901859998</c:v>
                </c:pt>
                <c:pt idx="22238">
                  <c:v>2.2505242824549998</c:v>
                </c:pt>
                <c:pt idx="22239">
                  <c:v>2.2505187988280002</c:v>
                </c:pt>
                <c:pt idx="22240">
                  <c:v>2.250608682632</c:v>
                </c:pt>
                <c:pt idx="22241">
                  <c:v>2.2506105899810001</c:v>
                </c:pt>
                <c:pt idx="22242">
                  <c:v>2.2507250308989999</c:v>
                </c:pt>
                <c:pt idx="22243">
                  <c:v>2.2508742809300002</c:v>
                </c:pt>
                <c:pt idx="22244">
                  <c:v>2.2509863376619998</c:v>
                </c:pt>
                <c:pt idx="22245">
                  <c:v>2.2510573863980001</c:v>
                </c:pt>
                <c:pt idx="22246">
                  <c:v>2.2511622905730002</c:v>
                </c:pt>
                <c:pt idx="22247">
                  <c:v>2.2512528896330002</c:v>
                </c:pt>
                <c:pt idx="22248">
                  <c:v>2.2514867782589998</c:v>
                </c:pt>
                <c:pt idx="22249">
                  <c:v>2.2515022754670002</c:v>
                </c:pt>
                <c:pt idx="22250">
                  <c:v>2.25159573555</c:v>
                </c:pt>
                <c:pt idx="22251">
                  <c:v>2.2516455650329998</c:v>
                </c:pt>
                <c:pt idx="22252">
                  <c:v>2.2518167495729999</c:v>
                </c:pt>
                <c:pt idx="22253">
                  <c:v>2.2519989013670001</c:v>
                </c:pt>
                <c:pt idx="22254">
                  <c:v>2.2521057128909998</c:v>
                </c:pt>
                <c:pt idx="22255">
                  <c:v>2.2521986961359999</c:v>
                </c:pt>
                <c:pt idx="22256">
                  <c:v>2.2523276805879999</c:v>
                </c:pt>
                <c:pt idx="22257">
                  <c:v>2.2525436878199998</c:v>
                </c:pt>
                <c:pt idx="22258">
                  <c:v>2.2528786659239999</c:v>
                </c:pt>
                <c:pt idx="22259">
                  <c:v>2.2531332969669999</c:v>
                </c:pt>
                <c:pt idx="22260">
                  <c:v>2.2532501220699999</c:v>
                </c:pt>
                <c:pt idx="22261">
                  <c:v>2.2533090114590002</c:v>
                </c:pt>
                <c:pt idx="22262">
                  <c:v>2.253341436386</c:v>
                </c:pt>
                <c:pt idx="22263">
                  <c:v>2.2534449100490002</c:v>
                </c:pt>
                <c:pt idx="22264">
                  <c:v>2.2534453868869999</c:v>
                </c:pt>
                <c:pt idx="22265">
                  <c:v>2.2535369396210001</c:v>
                </c:pt>
                <c:pt idx="22266">
                  <c:v>2.2535431385039999</c:v>
                </c:pt>
                <c:pt idx="22267">
                  <c:v>2.2536368370059998</c:v>
                </c:pt>
                <c:pt idx="22268">
                  <c:v>2.2536382675170001</c:v>
                </c:pt>
                <c:pt idx="22269">
                  <c:v>2.2537305355070001</c:v>
                </c:pt>
                <c:pt idx="22270">
                  <c:v>2.2537393569950002</c:v>
                </c:pt>
                <c:pt idx="22271">
                  <c:v>2.2538273334499999</c:v>
                </c:pt>
                <c:pt idx="22272">
                  <c:v>2.2538812160489998</c:v>
                </c:pt>
                <c:pt idx="22273">
                  <c:v>2.2542326450350001</c:v>
                </c:pt>
                <c:pt idx="22274">
                  <c:v>2.2543971538540002</c:v>
                </c:pt>
                <c:pt idx="22275">
                  <c:v>2.25443816185</c:v>
                </c:pt>
                <c:pt idx="22276">
                  <c:v>2.2545745372770001</c:v>
                </c:pt>
                <c:pt idx="22277">
                  <c:v>2.2546205520629998</c:v>
                </c:pt>
                <c:pt idx="22278">
                  <c:v>2.2547559738160001</c:v>
                </c:pt>
                <c:pt idx="22279">
                  <c:v>2.2547979354860002</c:v>
                </c:pt>
                <c:pt idx="22280">
                  <c:v>2.254935026169</c:v>
                </c:pt>
                <c:pt idx="22281">
                  <c:v>2.2549767494199999</c:v>
                </c:pt>
                <c:pt idx="22282">
                  <c:v>2.255137205124</c:v>
                </c:pt>
                <c:pt idx="22283">
                  <c:v>2.2554121017459998</c:v>
                </c:pt>
                <c:pt idx="22284">
                  <c:v>2.2555050849909999</c:v>
                </c:pt>
                <c:pt idx="22285">
                  <c:v>2.255624055862</c:v>
                </c:pt>
                <c:pt idx="22286">
                  <c:v>2.255690097809</c:v>
                </c:pt>
                <c:pt idx="22287">
                  <c:v>2.2557709217070001</c:v>
                </c:pt>
                <c:pt idx="22288">
                  <c:v>2.255831480026</c:v>
                </c:pt>
                <c:pt idx="22289">
                  <c:v>2.2558543682100001</c:v>
                </c:pt>
                <c:pt idx="22290">
                  <c:v>2.2559025287629999</c:v>
                </c:pt>
                <c:pt idx="22291">
                  <c:v>2.2559807300569998</c:v>
                </c:pt>
                <c:pt idx="22292">
                  <c:v>2.2560436725619999</c:v>
                </c:pt>
                <c:pt idx="22293">
                  <c:v>2.2561023235320001</c:v>
                </c:pt>
                <c:pt idx="22294">
                  <c:v>2.2562351226809998</c:v>
                </c:pt>
                <c:pt idx="22295">
                  <c:v>2.2563431262970002</c:v>
                </c:pt>
                <c:pt idx="22296">
                  <c:v>2.256494045258</c:v>
                </c:pt>
                <c:pt idx="22297">
                  <c:v>2.256642341614</c:v>
                </c:pt>
                <c:pt idx="22298">
                  <c:v>2.2567334175110001</c:v>
                </c:pt>
                <c:pt idx="22299">
                  <c:v>2.2568538188930001</c:v>
                </c:pt>
                <c:pt idx="22300">
                  <c:v>2.2568910121919998</c:v>
                </c:pt>
                <c:pt idx="22301">
                  <c:v>2.2570133209229999</c:v>
                </c:pt>
                <c:pt idx="22302">
                  <c:v>2.257066011429</c:v>
                </c:pt>
                <c:pt idx="22303">
                  <c:v>2.2571921348570001</c:v>
                </c:pt>
                <c:pt idx="22304">
                  <c:v>2.2572500705719998</c:v>
                </c:pt>
                <c:pt idx="22305">
                  <c:v>2.257370948792</c:v>
                </c:pt>
                <c:pt idx="22306">
                  <c:v>2.2574322223659999</c:v>
                </c:pt>
                <c:pt idx="22307">
                  <c:v>2.2575449943539998</c:v>
                </c:pt>
                <c:pt idx="22308">
                  <c:v>2.2576148509979999</c:v>
                </c:pt>
                <c:pt idx="22309">
                  <c:v>2.257652044296</c:v>
                </c:pt>
                <c:pt idx="22310">
                  <c:v>2.2577252388</c:v>
                </c:pt>
                <c:pt idx="22311">
                  <c:v>2.2577879428859999</c:v>
                </c:pt>
                <c:pt idx="22312">
                  <c:v>2.2578077316280001</c:v>
                </c:pt>
                <c:pt idx="22313">
                  <c:v>2.2578415870669999</c:v>
                </c:pt>
                <c:pt idx="22314">
                  <c:v>2.2579131126399998</c:v>
                </c:pt>
                <c:pt idx="22315">
                  <c:v>2.2579789161680002</c:v>
                </c:pt>
                <c:pt idx="22316">
                  <c:v>2.258028745651</c:v>
                </c:pt>
                <c:pt idx="22317">
                  <c:v>2.2581617832180001</c:v>
                </c:pt>
                <c:pt idx="22318">
                  <c:v>2.2583105564119998</c:v>
                </c:pt>
                <c:pt idx="22319">
                  <c:v>2.2585208415990001</c:v>
                </c:pt>
                <c:pt idx="22320">
                  <c:v>2.2585592269900001</c:v>
                </c:pt>
                <c:pt idx="22321">
                  <c:v>2.2586150169370001</c:v>
                </c:pt>
                <c:pt idx="22322">
                  <c:v>2.258684396744</c:v>
                </c:pt>
                <c:pt idx="22323">
                  <c:v>2.2586963176729999</c:v>
                </c:pt>
                <c:pt idx="22324">
                  <c:v>2.2587554454799998</c:v>
                </c:pt>
                <c:pt idx="22325">
                  <c:v>2.258776664734</c:v>
                </c:pt>
                <c:pt idx="22326">
                  <c:v>2.2588207721710001</c:v>
                </c:pt>
                <c:pt idx="22327">
                  <c:v>2.2588493824009999</c:v>
                </c:pt>
                <c:pt idx="22328">
                  <c:v>2.2588863372799999</c:v>
                </c:pt>
                <c:pt idx="22329">
                  <c:v>2.2589266300199999</c:v>
                </c:pt>
                <c:pt idx="22330">
                  <c:v>2.2589540481569998</c:v>
                </c:pt>
                <c:pt idx="22331">
                  <c:v>2.2589991092680002</c:v>
                </c:pt>
                <c:pt idx="22332">
                  <c:v>2.259022951126</c:v>
                </c:pt>
                <c:pt idx="22333">
                  <c:v>2.259082317352</c:v>
                </c:pt>
                <c:pt idx="22334">
                  <c:v>2.2590911388400001</c:v>
                </c:pt>
                <c:pt idx="22335">
                  <c:v>2.2591531276699999</c:v>
                </c:pt>
                <c:pt idx="22336">
                  <c:v>2.2591388225559998</c:v>
                </c:pt>
                <c:pt idx="22337">
                  <c:v>2.2591967582699999</c:v>
                </c:pt>
                <c:pt idx="22338">
                  <c:v>2.2592065334320002</c:v>
                </c:pt>
                <c:pt idx="22339">
                  <c:v>2.259260177612</c:v>
                </c:pt>
                <c:pt idx="22340">
                  <c:v>2.259286165237</c:v>
                </c:pt>
                <c:pt idx="22341">
                  <c:v>2.2593410015109998</c:v>
                </c:pt>
                <c:pt idx="22342">
                  <c:v>2.2593789100650001</c:v>
                </c:pt>
                <c:pt idx="22343">
                  <c:v>2.2594301700589998</c:v>
                </c:pt>
                <c:pt idx="22344">
                  <c:v>2.2594773769379999</c:v>
                </c:pt>
                <c:pt idx="22345">
                  <c:v>2.2597365379330001</c:v>
                </c:pt>
                <c:pt idx="22346">
                  <c:v>2.2597510814669999</c:v>
                </c:pt>
                <c:pt idx="22347">
                  <c:v>2.2598116397860002</c:v>
                </c:pt>
                <c:pt idx="22348">
                  <c:v>2.2598874568939999</c:v>
                </c:pt>
                <c:pt idx="22349">
                  <c:v>2.2599399089809999</c:v>
                </c:pt>
                <c:pt idx="22350">
                  <c:v>2.2599613666530001</c:v>
                </c:pt>
                <c:pt idx="22351">
                  <c:v>2.2600204944610001</c:v>
                </c:pt>
                <c:pt idx="22352">
                  <c:v>2.2600984573359999</c:v>
                </c:pt>
                <c:pt idx="22353">
                  <c:v>2.2601552009580002</c:v>
                </c:pt>
                <c:pt idx="22354">
                  <c:v>2.2602133750919999</c:v>
                </c:pt>
                <c:pt idx="22355">
                  <c:v>2.2604460716250001</c:v>
                </c:pt>
                <c:pt idx="22356">
                  <c:v>2.2605030536649999</c:v>
                </c:pt>
                <c:pt idx="22357">
                  <c:v>2.2605547904969998</c:v>
                </c:pt>
                <c:pt idx="22358">
                  <c:v>2.260667324066</c:v>
                </c:pt>
                <c:pt idx="22359">
                  <c:v>2.2610068321229999</c:v>
                </c:pt>
                <c:pt idx="22360">
                  <c:v>2.2611687183379998</c:v>
                </c:pt>
                <c:pt idx="22361">
                  <c:v>2.2612917423250001</c:v>
                </c:pt>
                <c:pt idx="22362">
                  <c:v>2.2615454196929998</c:v>
                </c:pt>
                <c:pt idx="22363">
                  <c:v>2.2618446350100001</c:v>
                </c:pt>
                <c:pt idx="22364">
                  <c:v>2.2619900703429998</c:v>
                </c:pt>
                <c:pt idx="22365">
                  <c:v>2.2620878219599998</c:v>
                </c:pt>
                <c:pt idx="22366">
                  <c:v>2.2623164653779999</c:v>
                </c:pt>
                <c:pt idx="22367">
                  <c:v>2.2624647617339999</c:v>
                </c:pt>
                <c:pt idx="22368">
                  <c:v>2.2625637054440002</c:v>
                </c:pt>
                <c:pt idx="22369">
                  <c:v>2.2626390457149999</c:v>
                </c:pt>
                <c:pt idx="22370">
                  <c:v>2.2627348899839999</c:v>
                </c:pt>
                <c:pt idx="22371">
                  <c:v>2.2628245353700001</c:v>
                </c:pt>
                <c:pt idx="22372">
                  <c:v>2.2629125118259998</c:v>
                </c:pt>
                <c:pt idx="22373">
                  <c:v>2.2630116939540001</c:v>
                </c:pt>
                <c:pt idx="22374">
                  <c:v>2.263075113297</c:v>
                </c:pt>
                <c:pt idx="22375">
                  <c:v>2.2631833553309999</c:v>
                </c:pt>
                <c:pt idx="22376">
                  <c:v>2.263241291046</c:v>
                </c:pt>
                <c:pt idx="22377">
                  <c:v>2.2633085250849998</c:v>
                </c:pt>
                <c:pt idx="22378">
                  <c:v>2.2633798122409998</c:v>
                </c:pt>
                <c:pt idx="22379">
                  <c:v>2.26349568367</c:v>
                </c:pt>
                <c:pt idx="22380">
                  <c:v>2.263565778732</c:v>
                </c:pt>
                <c:pt idx="22381">
                  <c:v>2.2635908126830002</c:v>
                </c:pt>
                <c:pt idx="22382">
                  <c:v>2.2636258602139998</c:v>
                </c:pt>
                <c:pt idx="22383">
                  <c:v>2.2637004852290001</c:v>
                </c:pt>
                <c:pt idx="22384">
                  <c:v>2.2637736797330001</c:v>
                </c:pt>
                <c:pt idx="22385">
                  <c:v>2.2638030052190001</c:v>
                </c:pt>
                <c:pt idx="22386">
                  <c:v>2.2638268470759999</c:v>
                </c:pt>
                <c:pt idx="22387">
                  <c:v>2.2639632225040001</c:v>
                </c:pt>
                <c:pt idx="22388">
                  <c:v>2.2640466690059999</c:v>
                </c:pt>
                <c:pt idx="22389">
                  <c:v>2.264282226563</c:v>
                </c:pt>
                <c:pt idx="22390">
                  <c:v>2.2643783092500001</c:v>
                </c:pt>
                <c:pt idx="22391">
                  <c:v>2.2644734382629998</c:v>
                </c:pt>
                <c:pt idx="22392">
                  <c:v>2.264569997787</c:v>
                </c:pt>
                <c:pt idx="22393">
                  <c:v>2.2647633552549999</c:v>
                </c:pt>
                <c:pt idx="22394">
                  <c:v>2.2648808956150002</c:v>
                </c:pt>
                <c:pt idx="22395">
                  <c:v>2.2649800777440001</c:v>
                </c:pt>
                <c:pt idx="22396">
                  <c:v>2.26509141922</c:v>
                </c:pt>
                <c:pt idx="22397">
                  <c:v>2.2651627063749999</c:v>
                </c:pt>
                <c:pt idx="22398">
                  <c:v>2.2652199268339999</c:v>
                </c:pt>
                <c:pt idx="22399">
                  <c:v>2.2653143405909999</c:v>
                </c:pt>
                <c:pt idx="22400">
                  <c:v>2.2656252384190001</c:v>
                </c:pt>
                <c:pt idx="22401">
                  <c:v>2.265827178955</c:v>
                </c:pt>
                <c:pt idx="22402">
                  <c:v>2.265923261642</c:v>
                </c:pt>
                <c:pt idx="22403">
                  <c:v>2.2659742832180001</c:v>
                </c:pt>
                <c:pt idx="22404">
                  <c:v>2.2660474777220001</c:v>
                </c:pt>
                <c:pt idx="22405">
                  <c:v>2.2660706043240002</c:v>
                </c:pt>
                <c:pt idx="22406">
                  <c:v>2.2661416530610001</c:v>
                </c:pt>
                <c:pt idx="22407">
                  <c:v>2.2662525176999999</c:v>
                </c:pt>
                <c:pt idx="22408">
                  <c:v>2.266547441483</c:v>
                </c:pt>
                <c:pt idx="22409">
                  <c:v>2.2668182849880001</c:v>
                </c:pt>
                <c:pt idx="22410">
                  <c:v>2.267050027847</c:v>
                </c:pt>
                <c:pt idx="22411">
                  <c:v>2.2672586441039999</c:v>
                </c:pt>
                <c:pt idx="22412">
                  <c:v>2.2675557136540001</c:v>
                </c:pt>
                <c:pt idx="22413">
                  <c:v>2.26771068573</c:v>
                </c:pt>
                <c:pt idx="22414">
                  <c:v>2.2677798271179999</c:v>
                </c:pt>
                <c:pt idx="22415">
                  <c:v>2.2678647041320001</c:v>
                </c:pt>
                <c:pt idx="22416">
                  <c:v>2.267881393433</c:v>
                </c:pt>
                <c:pt idx="22417">
                  <c:v>2.2679543495179999</c:v>
                </c:pt>
                <c:pt idx="22418">
                  <c:v>2.2679884433750002</c:v>
                </c:pt>
                <c:pt idx="22419">
                  <c:v>2.2680599689480001</c:v>
                </c:pt>
                <c:pt idx="22420">
                  <c:v>2.2680909633640001</c:v>
                </c:pt>
                <c:pt idx="22421">
                  <c:v>2.2682034969329998</c:v>
                </c:pt>
                <c:pt idx="22422">
                  <c:v>2.2683169841769999</c:v>
                </c:pt>
                <c:pt idx="22423">
                  <c:v>2.2686674594879999</c:v>
                </c:pt>
                <c:pt idx="22424">
                  <c:v>2.2687582969669999</c:v>
                </c:pt>
                <c:pt idx="22425">
                  <c:v>2.268837213516</c:v>
                </c:pt>
                <c:pt idx="22426">
                  <c:v>2.2689349651340001</c:v>
                </c:pt>
                <c:pt idx="22427">
                  <c:v>2.2690038681029998</c:v>
                </c:pt>
                <c:pt idx="22428">
                  <c:v>2.2691094875340001</c:v>
                </c:pt>
                <c:pt idx="22429">
                  <c:v>2.2694923877719999</c:v>
                </c:pt>
                <c:pt idx="22430">
                  <c:v>2.2697057724</c:v>
                </c:pt>
                <c:pt idx="22431">
                  <c:v>2.2697994709009999</c:v>
                </c:pt>
                <c:pt idx="22432">
                  <c:v>2.2698907852170001</c:v>
                </c:pt>
                <c:pt idx="22433">
                  <c:v>2.2699642181400002</c:v>
                </c:pt>
                <c:pt idx="22434">
                  <c:v>2.27006483078</c:v>
                </c:pt>
                <c:pt idx="22435">
                  <c:v>2.2701237201689999</c:v>
                </c:pt>
                <c:pt idx="22436">
                  <c:v>2.2702424526209999</c:v>
                </c:pt>
                <c:pt idx="22437">
                  <c:v>2.2704825401309998</c:v>
                </c:pt>
                <c:pt idx="22438">
                  <c:v>2.2706289291380002</c:v>
                </c:pt>
                <c:pt idx="22439">
                  <c:v>2.2707777023319999</c:v>
                </c:pt>
                <c:pt idx="22440">
                  <c:v>2.2711136341090001</c:v>
                </c:pt>
                <c:pt idx="22441">
                  <c:v>2.2711753845209999</c:v>
                </c:pt>
                <c:pt idx="22442">
                  <c:v>2.2712199687960002</c:v>
                </c:pt>
                <c:pt idx="22443">
                  <c:v>2.2713077068329999</c:v>
                </c:pt>
                <c:pt idx="22444">
                  <c:v>2.2714209556579998</c:v>
                </c:pt>
                <c:pt idx="22445">
                  <c:v>2.2715458869930001</c:v>
                </c:pt>
                <c:pt idx="22446">
                  <c:v>2.2716646194460002</c:v>
                </c:pt>
                <c:pt idx="22447">
                  <c:v>2.2718114852909999</c:v>
                </c:pt>
                <c:pt idx="22448">
                  <c:v>2.271921873093</c:v>
                </c:pt>
                <c:pt idx="22449">
                  <c:v>2.27197265625</c:v>
                </c:pt>
                <c:pt idx="22450">
                  <c:v>2.272091150284</c:v>
                </c:pt>
                <c:pt idx="22451">
                  <c:v>2.272140264511</c:v>
                </c:pt>
                <c:pt idx="22452">
                  <c:v>2.2722041606899999</c:v>
                </c:pt>
                <c:pt idx="22453">
                  <c:v>2.2722880840299999</c:v>
                </c:pt>
                <c:pt idx="22454">
                  <c:v>2.2725555896760001</c:v>
                </c:pt>
                <c:pt idx="22455">
                  <c:v>2.2729129791260001</c:v>
                </c:pt>
                <c:pt idx="22456">
                  <c:v>2.27334690094</c:v>
                </c:pt>
                <c:pt idx="22457">
                  <c:v>2.2738494873050001</c:v>
                </c:pt>
                <c:pt idx="22458">
                  <c:v>2.2743752002719999</c:v>
                </c:pt>
                <c:pt idx="22459">
                  <c:v>2.274879693985</c:v>
                </c:pt>
                <c:pt idx="22460">
                  <c:v>2.275425434113</c:v>
                </c:pt>
                <c:pt idx="22461">
                  <c:v>2.276026964188</c:v>
                </c:pt>
                <c:pt idx="22462">
                  <c:v>2.2766447067260001</c:v>
                </c:pt>
                <c:pt idx="22463">
                  <c:v>2.2772188186650002</c:v>
                </c:pt>
                <c:pt idx="22464">
                  <c:v>2.2776167392729998</c:v>
                </c:pt>
                <c:pt idx="22465">
                  <c:v>2.277933359146</c:v>
                </c:pt>
                <c:pt idx="22466">
                  <c:v>2.2782075405120001</c:v>
                </c:pt>
                <c:pt idx="22467">
                  <c:v>2.2784035205839999</c:v>
                </c:pt>
                <c:pt idx="22468">
                  <c:v>2.2785704135890001</c:v>
                </c:pt>
                <c:pt idx="22469">
                  <c:v>2.2787609100339998</c:v>
                </c:pt>
                <c:pt idx="22470">
                  <c:v>2.2789304256439999</c:v>
                </c:pt>
                <c:pt idx="22471">
                  <c:v>2.2790434360499998</c:v>
                </c:pt>
                <c:pt idx="22472">
                  <c:v>2.279124259949</c:v>
                </c:pt>
                <c:pt idx="22473">
                  <c:v>2.279237508774</c:v>
                </c:pt>
                <c:pt idx="22474">
                  <c:v>2.2793447971340002</c:v>
                </c:pt>
                <c:pt idx="22475">
                  <c:v>2.2794060707089998</c:v>
                </c:pt>
                <c:pt idx="22476">
                  <c:v>2.2794375419619999</c:v>
                </c:pt>
                <c:pt idx="22477">
                  <c:v>2.2795085906980002</c:v>
                </c:pt>
                <c:pt idx="22478">
                  <c:v>2.2795822620389998</c:v>
                </c:pt>
                <c:pt idx="22479">
                  <c:v>2.2796268463130001</c:v>
                </c:pt>
                <c:pt idx="22480">
                  <c:v>2.279631614685</c:v>
                </c:pt>
                <c:pt idx="22481">
                  <c:v>2.2796714305879999</c:v>
                </c:pt>
                <c:pt idx="22482">
                  <c:v>2.2797265052800002</c:v>
                </c:pt>
                <c:pt idx="22483">
                  <c:v>2.2797558307650001</c:v>
                </c:pt>
                <c:pt idx="22484">
                  <c:v>2.2797460556029998</c:v>
                </c:pt>
                <c:pt idx="22485">
                  <c:v>2.279811382294</c:v>
                </c:pt>
                <c:pt idx="22486">
                  <c:v>2.279823541641</c:v>
                </c:pt>
                <c:pt idx="22487">
                  <c:v>2.2798728942870001</c:v>
                </c:pt>
                <c:pt idx="22488">
                  <c:v>2.2798752784729999</c:v>
                </c:pt>
                <c:pt idx="22489">
                  <c:v>2.2799117565159999</c:v>
                </c:pt>
                <c:pt idx="22490">
                  <c:v>2.2799239158629998</c:v>
                </c:pt>
                <c:pt idx="22491">
                  <c:v>2.279948949814</c:v>
                </c:pt>
                <c:pt idx="22492">
                  <c:v>2.2799446582790002</c:v>
                </c:pt>
                <c:pt idx="22493">
                  <c:v>2.2799713611599999</c:v>
                </c:pt>
                <c:pt idx="22494">
                  <c:v>2.2800076007840002</c:v>
                </c:pt>
                <c:pt idx="22495">
                  <c:v>2.2800290584559999</c:v>
                </c:pt>
                <c:pt idx="22496">
                  <c:v>2.2800428867339999</c:v>
                </c:pt>
                <c:pt idx="22497">
                  <c:v>2.2800559997560002</c:v>
                </c:pt>
                <c:pt idx="22498">
                  <c:v>2.2800722122189998</c:v>
                </c:pt>
                <c:pt idx="22499">
                  <c:v>2.2800843715669998</c:v>
                </c:pt>
                <c:pt idx="22500">
                  <c:v>2.2800648212430001</c:v>
                </c:pt>
                <c:pt idx="22501">
                  <c:v>2.2800998687740002</c:v>
                </c:pt>
                <c:pt idx="22502">
                  <c:v>2.280059099197</c:v>
                </c:pt>
                <c:pt idx="22503">
                  <c:v>2.2801139354709998</c:v>
                </c:pt>
                <c:pt idx="22504">
                  <c:v>2.279998064041</c:v>
                </c:pt>
                <c:pt idx="22505">
                  <c:v>2.279994487762</c:v>
                </c:pt>
                <c:pt idx="22506">
                  <c:v>2.2799623012539998</c:v>
                </c:pt>
                <c:pt idx="22507">
                  <c:v>2.279969930649</c:v>
                </c:pt>
                <c:pt idx="22508">
                  <c:v>2.279978513718</c:v>
                </c:pt>
                <c:pt idx="22509">
                  <c:v>2.2799842357640001</c:v>
                </c:pt>
                <c:pt idx="22510">
                  <c:v>2.279990911484</c:v>
                </c:pt>
                <c:pt idx="22511">
                  <c:v>2.2800047397609999</c:v>
                </c:pt>
                <c:pt idx="22512">
                  <c:v>2.280043363571</c:v>
                </c:pt>
                <c:pt idx="22513">
                  <c:v>2.2800538539890001</c:v>
                </c:pt>
                <c:pt idx="22514">
                  <c:v>2.2800419330600001</c:v>
                </c:pt>
                <c:pt idx="22515">
                  <c:v>2.2800843715669998</c:v>
                </c:pt>
                <c:pt idx="22516">
                  <c:v>2.2800874710080001</c:v>
                </c:pt>
                <c:pt idx="22517">
                  <c:v>2.2800769805910002</c:v>
                </c:pt>
                <c:pt idx="22518">
                  <c:v>2.2801139354709998</c:v>
                </c:pt>
                <c:pt idx="22519">
                  <c:v>2.280116558075</c:v>
                </c:pt>
                <c:pt idx="22520">
                  <c:v>2.2801151275630001</c:v>
                </c:pt>
                <c:pt idx="22521">
                  <c:v>2.2801697254179998</c:v>
                </c:pt>
                <c:pt idx="22522">
                  <c:v>2.280191659927</c:v>
                </c:pt>
                <c:pt idx="22523">
                  <c:v>2.2802400588989999</c:v>
                </c:pt>
                <c:pt idx="22524">
                  <c:v>2.280259609222</c:v>
                </c:pt>
                <c:pt idx="22525">
                  <c:v>2.2804918289180001</c:v>
                </c:pt>
                <c:pt idx="22526">
                  <c:v>2.2805869579319999</c:v>
                </c:pt>
                <c:pt idx="22527">
                  <c:v>2.2805900573729998</c:v>
                </c:pt>
                <c:pt idx="22528">
                  <c:v>2.2806398868560001</c:v>
                </c:pt>
                <c:pt idx="22529">
                  <c:v>2.2807097435000001</c:v>
                </c:pt>
                <c:pt idx="22530">
                  <c:v>2.2807660102840002</c:v>
                </c:pt>
                <c:pt idx="22531">
                  <c:v>2.2807855606079999</c:v>
                </c:pt>
                <c:pt idx="22532">
                  <c:v>2.280840396881</c:v>
                </c:pt>
                <c:pt idx="22533">
                  <c:v>2.2809219360349999</c:v>
                </c:pt>
                <c:pt idx="22534">
                  <c:v>2.2809958457950001</c:v>
                </c:pt>
                <c:pt idx="22535">
                  <c:v>2.2810192108149998</c:v>
                </c:pt>
                <c:pt idx="22536">
                  <c:v>2.2810628414149998</c:v>
                </c:pt>
                <c:pt idx="22537">
                  <c:v>2.2811393737789998</c:v>
                </c:pt>
                <c:pt idx="22538">
                  <c:v>2.2812063694</c:v>
                </c:pt>
                <c:pt idx="22539">
                  <c:v>2.2812418937680001</c:v>
                </c:pt>
                <c:pt idx="22540">
                  <c:v>2.281504392624</c:v>
                </c:pt>
                <c:pt idx="22541">
                  <c:v>2.2815654277799999</c:v>
                </c:pt>
                <c:pt idx="22542">
                  <c:v>2.281637191772</c:v>
                </c:pt>
                <c:pt idx="22543">
                  <c:v>2.281644105911</c:v>
                </c:pt>
                <c:pt idx="22544">
                  <c:v>2.2817053794860001</c:v>
                </c:pt>
                <c:pt idx="22545">
                  <c:v>2.2817094326020002</c:v>
                </c:pt>
                <c:pt idx="22546">
                  <c:v>2.2817552089689999</c:v>
                </c:pt>
                <c:pt idx="22547">
                  <c:v>2.281774997711</c:v>
                </c:pt>
                <c:pt idx="22548">
                  <c:v>2.281813383102</c:v>
                </c:pt>
                <c:pt idx="22549">
                  <c:v>2.2818422317499998</c:v>
                </c:pt>
                <c:pt idx="22550">
                  <c:v>2.2818772792819999</c:v>
                </c:pt>
                <c:pt idx="22551">
                  <c:v>2.2819123268129999</c:v>
                </c:pt>
                <c:pt idx="22552">
                  <c:v>2.2819311618799998</c:v>
                </c:pt>
                <c:pt idx="22553">
                  <c:v>2.281977176666</c:v>
                </c:pt>
                <c:pt idx="22554">
                  <c:v>2.2819604873660002</c:v>
                </c:pt>
                <c:pt idx="22555">
                  <c:v>2.2820370197300002</c:v>
                </c:pt>
                <c:pt idx="22556">
                  <c:v>2.282045125961</c:v>
                </c:pt>
                <c:pt idx="22557">
                  <c:v>2.2822985649110001</c:v>
                </c:pt>
                <c:pt idx="22558">
                  <c:v>2.2824025154109999</c:v>
                </c:pt>
                <c:pt idx="22559">
                  <c:v>2.2824718952179999</c:v>
                </c:pt>
                <c:pt idx="22560">
                  <c:v>2.2825763225559998</c:v>
                </c:pt>
                <c:pt idx="22561">
                  <c:v>2.282648563385</c:v>
                </c:pt>
                <c:pt idx="22562">
                  <c:v>2.2827436923979998</c:v>
                </c:pt>
                <c:pt idx="22563">
                  <c:v>2.28280711174</c:v>
                </c:pt>
                <c:pt idx="22564">
                  <c:v>2.2828540801999999</c:v>
                </c:pt>
                <c:pt idx="22565">
                  <c:v>2.2829935550689999</c:v>
                </c:pt>
                <c:pt idx="22566">
                  <c:v>2.2830402851099998</c:v>
                </c:pt>
                <c:pt idx="22567">
                  <c:v>2.2831757068630001</c:v>
                </c:pt>
                <c:pt idx="22568">
                  <c:v>2.2834069728849999</c:v>
                </c:pt>
                <c:pt idx="22569">
                  <c:v>2.2834887504579999</c:v>
                </c:pt>
                <c:pt idx="22570">
                  <c:v>2.283487319946</c:v>
                </c:pt>
                <c:pt idx="22571">
                  <c:v>2.283565759659</c:v>
                </c:pt>
                <c:pt idx="22572">
                  <c:v>2.2835686206819998</c:v>
                </c:pt>
                <c:pt idx="22573">
                  <c:v>2.2836382389069998</c:v>
                </c:pt>
                <c:pt idx="22574">
                  <c:v>2.283651351929</c:v>
                </c:pt>
                <c:pt idx="22575">
                  <c:v>2.283710718155</c:v>
                </c:pt>
                <c:pt idx="22576">
                  <c:v>2.2837271690369998</c:v>
                </c:pt>
                <c:pt idx="22577">
                  <c:v>2.2837359905239998</c:v>
                </c:pt>
                <c:pt idx="22578">
                  <c:v>2.2838144302369998</c:v>
                </c:pt>
                <c:pt idx="22579">
                  <c:v>2.2838039398190002</c:v>
                </c:pt>
                <c:pt idx="22580">
                  <c:v>2.283886432648</c:v>
                </c:pt>
                <c:pt idx="22581">
                  <c:v>2.2838759422299999</c:v>
                </c:pt>
                <c:pt idx="22582">
                  <c:v>2.2839608192440002</c:v>
                </c:pt>
                <c:pt idx="22583">
                  <c:v>2.283965110779</c:v>
                </c:pt>
                <c:pt idx="22584">
                  <c:v>2.2840673923489998</c:v>
                </c:pt>
                <c:pt idx="22585">
                  <c:v>2.28413772583</c:v>
                </c:pt>
                <c:pt idx="22586">
                  <c:v>2.2841486930850001</c:v>
                </c:pt>
                <c:pt idx="22587">
                  <c:v>2.2842426300050001</c:v>
                </c:pt>
                <c:pt idx="22588">
                  <c:v>2.2842369079589999</c:v>
                </c:pt>
                <c:pt idx="22589">
                  <c:v>2.2843213081360001</c:v>
                </c:pt>
                <c:pt idx="22590">
                  <c:v>2.2843742370609998</c:v>
                </c:pt>
                <c:pt idx="22591">
                  <c:v>2.2844200134279999</c:v>
                </c:pt>
                <c:pt idx="22592">
                  <c:v>2.2845168113710002</c:v>
                </c:pt>
                <c:pt idx="22593">
                  <c:v>2.2848200798030001</c:v>
                </c:pt>
                <c:pt idx="22594">
                  <c:v>2.2849252223969998</c:v>
                </c:pt>
                <c:pt idx="22595">
                  <c:v>2.2849943637850001</c:v>
                </c:pt>
                <c:pt idx="22596">
                  <c:v>2.2850816249850001</c:v>
                </c:pt>
                <c:pt idx="22597">
                  <c:v>2.2851660251619998</c:v>
                </c:pt>
                <c:pt idx="22598">
                  <c:v>2.2854888439179999</c:v>
                </c:pt>
                <c:pt idx="22599">
                  <c:v>2.285564184189</c:v>
                </c:pt>
                <c:pt idx="22600">
                  <c:v>2.2856402397159998</c:v>
                </c:pt>
                <c:pt idx="22601">
                  <c:v>2.2856955528260001</c:v>
                </c:pt>
                <c:pt idx="22602">
                  <c:v>2.2857904434199998</c:v>
                </c:pt>
                <c:pt idx="22603">
                  <c:v>2.2857992649079999</c:v>
                </c:pt>
                <c:pt idx="22604">
                  <c:v>2.2858979702000002</c:v>
                </c:pt>
                <c:pt idx="22605">
                  <c:v>2.2858979702000002</c:v>
                </c:pt>
                <c:pt idx="22606">
                  <c:v>2.2859814167020001</c:v>
                </c:pt>
                <c:pt idx="22607">
                  <c:v>2.2859866619110001</c:v>
                </c:pt>
                <c:pt idx="22608">
                  <c:v>2.2860662937159999</c:v>
                </c:pt>
                <c:pt idx="22609">
                  <c:v>2.2860667705540001</c:v>
                </c:pt>
                <c:pt idx="22610">
                  <c:v>2.2861387729640001</c:v>
                </c:pt>
                <c:pt idx="22611">
                  <c:v>2.2861633300780002</c:v>
                </c:pt>
                <c:pt idx="22612">
                  <c:v>2.2862892150879999</c:v>
                </c:pt>
                <c:pt idx="22613">
                  <c:v>2.2864716053010001</c:v>
                </c:pt>
                <c:pt idx="22614">
                  <c:v>2.286600112915</c:v>
                </c:pt>
                <c:pt idx="22615">
                  <c:v>2.286638498306</c:v>
                </c:pt>
                <c:pt idx="22616">
                  <c:v>2.2867689132689999</c:v>
                </c:pt>
                <c:pt idx="22617">
                  <c:v>2.2868206501010002</c:v>
                </c:pt>
                <c:pt idx="22618">
                  <c:v>2.2869505882259999</c:v>
                </c:pt>
                <c:pt idx="22619">
                  <c:v>2.287011861801</c:v>
                </c:pt>
                <c:pt idx="22620">
                  <c:v>2.2871327400210002</c:v>
                </c:pt>
                <c:pt idx="22621">
                  <c:v>2.2871954441070002</c:v>
                </c:pt>
                <c:pt idx="22622">
                  <c:v>2.2873585224149999</c:v>
                </c:pt>
                <c:pt idx="22623">
                  <c:v>2.2876803874970002</c:v>
                </c:pt>
                <c:pt idx="22624">
                  <c:v>2.2877471446989999</c:v>
                </c:pt>
                <c:pt idx="22625">
                  <c:v>2.2878258228299999</c:v>
                </c:pt>
                <c:pt idx="22626">
                  <c:v>2.2878479957579998</c:v>
                </c:pt>
                <c:pt idx="22627">
                  <c:v>2.287961959839</c:v>
                </c:pt>
                <c:pt idx="22628">
                  <c:v>2.2880218029020001</c:v>
                </c:pt>
                <c:pt idx="22629">
                  <c:v>2.2883434295649998</c:v>
                </c:pt>
                <c:pt idx="22630">
                  <c:v>2.2883975505829999</c:v>
                </c:pt>
                <c:pt idx="22631">
                  <c:v>2.2884621620179999</c:v>
                </c:pt>
                <c:pt idx="22632">
                  <c:v>2.2885351181029998</c:v>
                </c:pt>
                <c:pt idx="22633">
                  <c:v>2.2885911464689999</c:v>
                </c:pt>
                <c:pt idx="22634">
                  <c:v>2.288609027863</c:v>
                </c:pt>
                <c:pt idx="22635">
                  <c:v>2.2886645793909999</c:v>
                </c:pt>
                <c:pt idx="22636">
                  <c:v>2.288736581802</c:v>
                </c:pt>
                <c:pt idx="22637">
                  <c:v>2.2888007163999999</c:v>
                </c:pt>
                <c:pt idx="22638">
                  <c:v>2.2888598442079999</c:v>
                </c:pt>
                <c:pt idx="22639">
                  <c:v>2.2890000343320001</c:v>
                </c:pt>
                <c:pt idx="22640">
                  <c:v>2.2891533374790001</c:v>
                </c:pt>
                <c:pt idx="22641">
                  <c:v>2.2892763614649998</c:v>
                </c:pt>
                <c:pt idx="22642">
                  <c:v>2.2893052101140001</c:v>
                </c:pt>
                <c:pt idx="22643">
                  <c:v>2.2893846034999998</c:v>
                </c:pt>
                <c:pt idx="22644">
                  <c:v>2.289397239685</c:v>
                </c:pt>
                <c:pt idx="22645">
                  <c:v>2.289475917816</c:v>
                </c:pt>
                <c:pt idx="22646">
                  <c:v>2.2894804477689998</c:v>
                </c:pt>
                <c:pt idx="22647">
                  <c:v>2.2895696163179999</c:v>
                </c:pt>
                <c:pt idx="22648">
                  <c:v>2.2895677089689999</c:v>
                </c:pt>
                <c:pt idx="22649">
                  <c:v>2.2896575927730001</c:v>
                </c:pt>
                <c:pt idx="22650">
                  <c:v>2.2896583080289998</c:v>
                </c:pt>
                <c:pt idx="22651">
                  <c:v>2.2897462844850001</c:v>
                </c:pt>
                <c:pt idx="22652">
                  <c:v>2.2897527217859999</c:v>
                </c:pt>
                <c:pt idx="22653">
                  <c:v>2.2898442745210001</c:v>
                </c:pt>
                <c:pt idx="22654">
                  <c:v>2.2898569107059998</c:v>
                </c:pt>
                <c:pt idx="22655">
                  <c:v>2.2899434566500001</c:v>
                </c:pt>
                <c:pt idx="22656">
                  <c:v>2.2899610996250002</c:v>
                </c:pt>
                <c:pt idx="22657">
                  <c:v>2.2900347709659998</c:v>
                </c:pt>
                <c:pt idx="22658">
                  <c:v>2.2900540828699998</c:v>
                </c:pt>
                <c:pt idx="22659">
                  <c:v>2.290120840073</c:v>
                </c:pt>
                <c:pt idx="22660">
                  <c:v>2.290143489838</c:v>
                </c:pt>
                <c:pt idx="22661">
                  <c:v>2.2902438640590002</c:v>
                </c:pt>
                <c:pt idx="22662">
                  <c:v>2.2902958393100001</c:v>
                </c:pt>
                <c:pt idx="22663">
                  <c:v>2.2906391620640001</c:v>
                </c:pt>
                <c:pt idx="22664">
                  <c:v>2.2909765243529998</c:v>
                </c:pt>
                <c:pt idx="22665">
                  <c:v>2.2910530567170002</c:v>
                </c:pt>
                <c:pt idx="22666">
                  <c:v>2.2911443710329999</c:v>
                </c:pt>
                <c:pt idx="22667">
                  <c:v>2.291213035583</c:v>
                </c:pt>
                <c:pt idx="22668">
                  <c:v>2.291294813156</c:v>
                </c:pt>
                <c:pt idx="22669">
                  <c:v>2.2914631366729998</c:v>
                </c:pt>
                <c:pt idx="22670">
                  <c:v>2.291835308075</c:v>
                </c:pt>
                <c:pt idx="22671">
                  <c:v>2.2919077873229998</c:v>
                </c:pt>
                <c:pt idx="22672">
                  <c:v>2.291952133179</c:v>
                </c:pt>
                <c:pt idx="22673">
                  <c:v>2.292049646378</c:v>
                </c:pt>
                <c:pt idx="22674">
                  <c:v>2.292116165161</c:v>
                </c:pt>
                <c:pt idx="22675">
                  <c:v>2.2921710014340002</c:v>
                </c:pt>
                <c:pt idx="22676">
                  <c:v>2.2922770977020002</c:v>
                </c:pt>
                <c:pt idx="22677">
                  <c:v>2.2923803329469998</c:v>
                </c:pt>
                <c:pt idx="22678">
                  <c:v>2.292440652847</c:v>
                </c:pt>
                <c:pt idx="22679">
                  <c:v>2.2924981117250001</c:v>
                </c:pt>
                <c:pt idx="22680">
                  <c:v>2.2925400733950001</c:v>
                </c:pt>
                <c:pt idx="22681">
                  <c:v>2.2926068305970002</c:v>
                </c:pt>
                <c:pt idx="22682">
                  <c:v>2.2927272319790002</c:v>
                </c:pt>
                <c:pt idx="22683">
                  <c:v>2.293040275574</c:v>
                </c:pt>
                <c:pt idx="22684">
                  <c:v>2.2934303283689998</c:v>
                </c:pt>
                <c:pt idx="22685">
                  <c:v>2.2936058044430001</c:v>
                </c:pt>
                <c:pt idx="22686">
                  <c:v>2.2940101623540001</c:v>
                </c:pt>
                <c:pt idx="22687">
                  <c:v>2.2941112518310001</c:v>
                </c:pt>
                <c:pt idx="22688">
                  <c:v>2.2942395210269999</c:v>
                </c:pt>
                <c:pt idx="22689">
                  <c:v>2.2942821979520001</c:v>
                </c:pt>
                <c:pt idx="22690">
                  <c:v>2.2944173812869999</c:v>
                </c:pt>
                <c:pt idx="22691">
                  <c:v>2.2944786548609999</c:v>
                </c:pt>
                <c:pt idx="22692">
                  <c:v>2.2946257591250001</c:v>
                </c:pt>
                <c:pt idx="22693">
                  <c:v>2.294662237167</c:v>
                </c:pt>
                <c:pt idx="22694">
                  <c:v>2.294686555862</c:v>
                </c:pt>
                <c:pt idx="22695">
                  <c:v>2.2947535514830002</c:v>
                </c:pt>
                <c:pt idx="22696">
                  <c:v>2.294862508774</c:v>
                </c:pt>
                <c:pt idx="22697">
                  <c:v>2.2949326038360001</c:v>
                </c:pt>
                <c:pt idx="22698">
                  <c:v>2.2952888011930002</c:v>
                </c:pt>
                <c:pt idx="22699">
                  <c:v>2.295423984528</c:v>
                </c:pt>
                <c:pt idx="22700">
                  <c:v>2.2956676483149998</c:v>
                </c:pt>
                <c:pt idx="22701">
                  <c:v>2.2959153652189999</c:v>
                </c:pt>
                <c:pt idx="22702">
                  <c:v>2.2960035800930001</c:v>
                </c:pt>
                <c:pt idx="22703">
                  <c:v>2.296018838882</c:v>
                </c:pt>
                <c:pt idx="22704">
                  <c:v>2.2961239814760002</c:v>
                </c:pt>
                <c:pt idx="22705">
                  <c:v>2.2961449623110002</c:v>
                </c:pt>
                <c:pt idx="22706">
                  <c:v>2.296222686768</c:v>
                </c:pt>
                <c:pt idx="22707">
                  <c:v>2.296241998672</c:v>
                </c:pt>
                <c:pt idx="22708">
                  <c:v>2.2963218688959999</c:v>
                </c:pt>
                <c:pt idx="22709">
                  <c:v>2.2963352203370002</c:v>
                </c:pt>
                <c:pt idx="22710">
                  <c:v>2.2964153289790001</c:v>
                </c:pt>
                <c:pt idx="22711">
                  <c:v>2.2964262962339999</c:v>
                </c:pt>
                <c:pt idx="22712">
                  <c:v>2.296513795853</c:v>
                </c:pt>
                <c:pt idx="22713">
                  <c:v>2.2965183258059998</c:v>
                </c:pt>
                <c:pt idx="22714">
                  <c:v>2.2966074943539998</c:v>
                </c:pt>
                <c:pt idx="22715">
                  <c:v>2.296613693237</c:v>
                </c:pt>
                <c:pt idx="22716">
                  <c:v>2.2967140674589999</c:v>
                </c:pt>
                <c:pt idx="22717">
                  <c:v>2.296775579453</c:v>
                </c:pt>
                <c:pt idx="22718">
                  <c:v>2.2968394756319999</c:v>
                </c:pt>
                <c:pt idx="22719">
                  <c:v>2.2969627380370001</c:v>
                </c:pt>
                <c:pt idx="22720">
                  <c:v>2.2972042560579999</c:v>
                </c:pt>
                <c:pt idx="22721">
                  <c:v>2.2973935604100002</c:v>
                </c:pt>
                <c:pt idx="22722">
                  <c:v>2.2974915504459998</c:v>
                </c:pt>
                <c:pt idx="22723">
                  <c:v>2.2975754737849998</c:v>
                </c:pt>
                <c:pt idx="22724">
                  <c:v>2.2976155281069999</c:v>
                </c:pt>
                <c:pt idx="22725">
                  <c:v>2.2976524829859999</c:v>
                </c:pt>
                <c:pt idx="22726">
                  <c:v>2.2977318763730001</c:v>
                </c:pt>
                <c:pt idx="22727">
                  <c:v>2.2978241443630001</c:v>
                </c:pt>
                <c:pt idx="22728">
                  <c:v>2.297867059708</c:v>
                </c:pt>
                <c:pt idx="22729">
                  <c:v>2.2978997230529998</c:v>
                </c:pt>
                <c:pt idx="22730">
                  <c:v>2.2979726791380002</c:v>
                </c:pt>
                <c:pt idx="22731">
                  <c:v>2.2980601787569999</c:v>
                </c:pt>
                <c:pt idx="22732">
                  <c:v>2.298102617264</c:v>
                </c:pt>
                <c:pt idx="22733">
                  <c:v>2.2981896400449999</c:v>
                </c:pt>
                <c:pt idx="22734">
                  <c:v>2.2983064651489999</c:v>
                </c:pt>
                <c:pt idx="22735">
                  <c:v>2.2986273765559999</c:v>
                </c:pt>
                <c:pt idx="22736">
                  <c:v>2.2987151145940001</c:v>
                </c:pt>
                <c:pt idx="22737">
                  <c:v>2.2988393306730002</c:v>
                </c:pt>
                <c:pt idx="22738">
                  <c:v>2.2989559173580001</c:v>
                </c:pt>
                <c:pt idx="22739">
                  <c:v>2.2989685535429998</c:v>
                </c:pt>
                <c:pt idx="22740">
                  <c:v>2.2990596294399999</c:v>
                </c:pt>
                <c:pt idx="22741">
                  <c:v>2.2990641593930001</c:v>
                </c:pt>
                <c:pt idx="22742">
                  <c:v>2.299152612686</c:v>
                </c:pt>
                <c:pt idx="22743">
                  <c:v>2.2992098331449999</c:v>
                </c:pt>
                <c:pt idx="22744">
                  <c:v>2.299258708954</c:v>
                </c:pt>
                <c:pt idx="22745">
                  <c:v>2.29936170578</c:v>
                </c:pt>
                <c:pt idx="22746">
                  <c:v>2.299412488937</c:v>
                </c:pt>
                <c:pt idx="22747">
                  <c:v>2.2994740009310002</c:v>
                </c:pt>
                <c:pt idx="22748">
                  <c:v>2.2995963096619998</c:v>
                </c:pt>
                <c:pt idx="22749">
                  <c:v>2.2998485565190001</c:v>
                </c:pt>
                <c:pt idx="22750">
                  <c:v>2.2999367713929999</c:v>
                </c:pt>
                <c:pt idx="22751">
                  <c:v>2.3000905513759999</c:v>
                </c:pt>
                <c:pt idx="22752">
                  <c:v>2.3004629611969998</c:v>
                </c:pt>
                <c:pt idx="22753">
                  <c:v>2.3004705905909999</c:v>
                </c:pt>
                <c:pt idx="22754">
                  <c:v>2.300566673279</c:v>
                </c:pt>
                <c:pt idx="22755">
                  <c:v>2.3005635738370001</c:v>
                </c:pt>
                <c:pt idx="22756">
                  <c:v>2.3006563186650002</c:v>
                </c:pt>
                <c:pt idx="22757">
                  <c:v>2.3006646633150001</c:v>
                </c:pt>
                <c:pt idx="22758">
                  <c:v>2.3007659912110001</c:v>
                </c:pt>
                <c:pt idx="22759">
                  <c:v>2.3008584976200002</c:v>
                </c:pt>
                <c:pt idx="22760">
                  <c:v>2.3009710311889999</c:v>
                </c:pt>
                <c:pt idx="22761">
                  <c:v>2.301293849945</c:v>
                </c:pt>
                <c:pt idx="22762">
                  <c:v>2.3014512062070001</c:v>
                </c:pt>
                <c:pt idx="22763">
                  <c:v>2.3016121387480002</c:v>
                </c:pt>
                <c:pt idx="22764">
                  <c:v>2.3016562461849999</c:v>
                </c:pt>
                <c:pt idx="22765">
                  <c:v>2.3017861843110001</c:v>
                </c:pt>
                <c:pt idx="22766">
                  <c:v>2.3018970489499999</c:v>
                </c:pt>
                <c:pt idx="22767">
                  <c:v>2.3021125793460002</c:v>
                </c:pt>
                <c:pt idx="22768">
                  <c:v>2.302364587784</c:v>
                </c:pt>
                <c:pt idx="22769">
                  <c:v>2.3024666309359998</c:v>
                </c:pt>
                <c:pt idx="22770">
                  <c:v>2.3026080131529998</c:v>
                </c:pt>
                <c:pt idx="22771">
                  <c:v>2.3026483058929998</c:v>
                </c:pt>
                <c:pt idx="22772">
                  <c:v>2.3027877807619999</c:v>
                </c:pt>
                <c:pt idx="22773">
                  <c:v>2.3028328418730002</c:v>
                </c:pt>
                <c:pt idx="22774">
                  <c:v>2.3029749393459999</c:v>
                </c:pt>
                <c:pt idx="22775">
                  <c:v>2.3030107021330002</c:v>
                </c:pt>
                <c:pt idx="22776">
                  <c:v>2.3031466007230001</c:v>
                </c:pt>
                <c:pt idx="22777">
                  <c:v>2.3033039569849998</c:v>
                </c:pt>
                <c:pt idx="22778">
                  <c:v>2.3035581111910002</c:v>
                </c:pt>
                <c:pt idx="22779">
                  <c:v>2.303613185883</c:v>
                </c:pt>
                <c:pt idx="22780">
                  <c:v>2.303660392761</c:v>
                </c:pt>
                <c:pt idx="22781">
                  <c:v>2.3037543296809999</c:v>
                </c:pt>
                <c:pt idx="22782">
                  <c:v>2.3038620948789998</c:v>
                </c:pt>
                <c:pt idx="22783">
                  <c:v>2.303937673569</c:v>
                </c:pt>
                <c:pt idx="22784">
                  <c:v>2.3039798736570001</c:v>
                </c:pt>
                <c:pt idx="22785">
                  <c:v>2.3040623664859998</c:v>
                </c:pt>
                <c:pt idx="22786">
                  <c:v>2.3041343688959999</c:v>
                </c:pt>
                <c:pt idx="22787">
                  <c:v>2.3041841983800002</c:v>
                </c:pt>
                <c:pt idx="22788">
                  <c:v>2.3042693138120001</c:v>
                </c:pt>
                <c:pt idx="22789">
                  <c:v>2.3043355941770001</c:v>
                </c:pt>
                <c:pt idx="22790">
                  <c:v>2.3043799400329998</c:v>
                </c:pt>
                <c:pt idx="22791">
                  <c:v>2.304701566696</c:v>
                </c:pt>
                <c:pt idx="22792">
                  <c:v>2.3048946857449999</c:v>
                </c:pt>
                <c:pt idx="22793">
                  <c:v>2.3052554130549998</c:v>
                </c:pt>
                <c:pt idx="22794">
                  <c:v>2.3053057193759998</c:v>
                </c:pt>
                <c:pt idx="22795">
                  <c:v>2.3053877353669998</c:v>
                </c:pt>
                <c:pt idx="22796">
                  <c:v>2.3054013252260002</c:v>
                </c:pt>
                <c:pt idx="22797">
                  <c:v>2.30548620224</c:v>
                </c:pt>
                <c:pt idx="22798">
                  <c:v>2.3054974079130002</c:v>
                </c:pt>
                <c:pt idx="22799">
                  <c:v>2.3055813312529998</c:v>
                </c:pt>
                <c:pt idx="22800">
                  <c:v>2.3055934906009998</c:v>
                </c:pt>
                <c:pt idx="22801">
                  <c:v>2.305677890778</c:v>
                </c:pt>
                <c:pt idx="22802">
                  <c:v>2.3056890964510002</c:v>
                </c:pt>
                <c:pt idx="22803">
                  <c:v>2.3057706356050001</c:v>
                </c:pt>
                <c:pt idx="22804">
                  <c:v>2.305791378021</c:v>
                </c:pt>
                <c:pt idx="22805">
                  <c:v>2.305873394012</c:v>
                </c:pt>
                <c:pt idx="22806">
                  <c:v>2.3058853149409999</c:v>
                </c:pt>
                <c:pt idx="22807">
                  <c:v>2.3059701919559998</c:v>
                </c:pt>
                <c:pt idx="22808">
                  <c:v>2.3059890270230001</c:v>
                </c:pt>
                <c:pt idx="22809">
                  <c:v>2.3060712814330002</c:v>
                </c:pt>
                <c:pt idx="22810">
                  <c:v>2.3061826229100002</c:v>
                </c:pt>
                <c:pt idx="22811">
                  <c:v>2.306263923645</c:v>
                </c:pt>
                <c:pt idx="22812">
                  <c:v>2.3062915801999999</c:v>
                </c:pt>
                <c:pt idx="22813">
                  <c:v>2.3064155578609999</c:v>
                </c:pt>
                <c:pt idx="22814">
                  <c:v>2.3067255020139998</c:v>
                </c:pt>
                <c:pt idx="22815">
                  <c:v>2.3067963123320001</c:v>
                </c:pt>
                <c:pt idx="22816">
                  <c:v>2.3069219589230001</c:v>
                </c:pt>
                <c:pt idx="22817">
                  <c:v>2.3069477081300001</c:v>
                </c:pt>
                <c:pt idx="22818">
                  <c:v>2.3070070743560001</c:v>
                </c:pt>
                <c:pt idx="22819">
                  <c:v>2.3070917129519999</c:v>
                </c:pt>
                <c:pt idx="22820">
                  <c:v>2.3071441650389999</c:v>
                </c:pt>
                <c:pt idx="22821">
                  <c:v>2.3071737289429999</c:v>
                </c:pt>
                <c:pt idx="22822">
                  <c:v>2.307237386703</c:v>
                </c:pt>
                <c:pt idx="22823">
                  <c:v>2.3073217868799998</c:v>
                </c:pt>
                <c:pt idx="22824">
                  <c:v>2.3073794841769999</c:v>
                </c:pt>
                <c:pt idx="22825">
                  <c:v>2.307407855988</c:v>
                </c:pt>
                <c:pt idx="22826">
                  <c:v>2.307468891144</c:v>
                </c:pt>
                <c:pt idx="22827">
                  <c:v>2.3075518608090002</c:v>
                </c:pt>
                <c:pt idx="22828">
                  <c:v>2.3076028823849999</c:v>
                </c:pt>
                <c:pt idx="22829">
                  <c:v>2.307627677917</c:v>
                </c:pt>
                <c:pt idx="22830">
                  <c:v>2.3076856136320001</c:v>
                </c:pt>
                <c:pt idx="22831">
                  <c:v>2.3077642917630001</c:v>
                </c:pt>
                <c:pt idx="22832">
                  <c:v>2.307805299759</c:v>
                </c:pt>
                <c:pt idx="22833">
                  <c:v>2.307828187943</c:v>
                </c:pt>
                <c:pt idx="22834">
                  <c:v>2.3078792095180001</c:v>
                </c:pt>
                <c:pt idx="22835">
                  <c:v>2.3079566955569999</c:v>
                </c:pt>
                <c:pt idx="22836">
                  <c:v>2.3080039024349999</c:v>
                </c:pt>
                <c:pt idx="22837">
                  <c:v>2.3080747127530001</c:v>
                </c:pt>
                <c:pt idx="22838">
                  <c:v>2.3082003593440001</c:v>
                </c:pt>
                <c:pt idx="22839">
                  <c:v>2.3082652091979998</c:v>
                </c:pt>
                <c:pt idx="22840">
                  <c:v>2.3084259033199999</c:v>
                </c:pt>
                <c:pt idx="22841">
                  <c:v>2.3086729049680002</c:v>
                </c:pt>
                <c:pt idx="22842">
                  <c:v>2.3088507652280001</c:v>
                </c:pt>
                <c:pt idx="22843">
                  <c:v>2.3089883327480001</c:v>
                </c:pt>
                <c:pt idx="22844">
                  <c:v>2.3091108798979998</c:v>
                </c:pt>
                <c:pt idx="22845">
                  <c:v>2.309252738953</c:v>
                </c:pt>
                <c:pt idx="22846">
                  <c:v>2.3095238208770001</c:v>
                </c:pt>
                <c:pt idx="22847">
                  <c:v>2.3096275329589999</c:v>
                </c:pt>
                <c:pt idx="22848">
                  <c:v>2.3097331523900002</c:v>
                </c:pt>
                <c:pt idx="22849">
                  <c:v>2.309961080551</c:v>
                </c:pt>
                <c:pt idx="22850">
                  <c:v>2.310116291046</c:v>
                </c:pt>
                <c:pt idx="22851">
                  <c:v>2.3102891445160001</c:v>
                </c:pt>
                <c:pt idx="22852">
                  <c:v>2.3103768825530002</c:v>
                </c:pt>
                <c:pt idx="22853">
                  <c:v>2.3103938102720001</c:v>
                </c:pt>
                <c:pt idx="22854">
                  <c:v>2.3104801177979999</c:v>
                </c:pt>
                <c:pt idx="22855">
                  <c:v>2.3104913234710001</c:v>
                </c:pt>
                <c:pt idx="22856">
                  <c:v>2.310580015182</c:v>
                </c:pt>
                <c:pt idx="22857">
                  <c:v>2.3106796741490001</c:v>
                </c:pt>
                <c:pt idx="22858">
                  <c:v>2.3108477592469998</c:v>
                </c:pt>
                <c:pt idx="22859">
                  <c:v>2.3109028339390001</c:v>
                </c:pt>
                <c:pt idx="22860">
                  <c:v>2.3110077381130001</c:v>
                </c:pt>
                <c:pt idx="22861">
                  <c:v>2.311064958572</c:v>
                </c:pt>
                <c:pt idx="22862">
                  <c:v>2.3111803531650001</c:v>
                </c:pt>
                <c:pt idx="22863">
                  <c:v>2.3112313747409998</c:v>
                </c:pt>
                <c:pt idx="22864">
                  <c:v>2.3113501071929998</c:v>
                </c:pt>
                <c:pt idx="22865">
                  <c:v>2.3114054203030001</c:v>
                </c:pt>
                <c:pt idx="22866">
                  <c:v>2.3115324974060001</c:v>
                </c:pt>
                <c:pt idx="22867">
                  <c:v>2.3118324279790001</c:v>
                </c:pt>
                <c:pt idx="22868">
                  <c:v>2.3119311332699999</c:v>
                </c:pt>
                <c:pt idx="22869">
                  <c:v>2.312049865723</c:v>
                </c:pt>
                <c:pt idx="22870">
                  <c:v>2.3121645450589998</c:v>
                </c:pt>
                <c:pt idx="22871">
                  <c:v>2.3122689723969998</c:v>
                </c:pt>
                <c:pt idx="22872">
                  <c:v>2.3123223781590001</c:v>
                </c:pt>
                <c:pt idx="22873">
                  <c:v>2.3123784065250002</c:v>
                </c:pt>
                <c:pt idx="22874">
                  <c:v>2.3124716281889999</c:v>
                </c:pt>
                <c:pt idx="22875">
                  <c:v>2.3124761581420001</c:v>
                </c:pt>
                <c:pt idx="22876">
                  <c:v>2.3125667572020001</c:v>
                </c:pt>
                <c:pt idx="22877">
                  <c:v>2.3125648498540001</c:v>
                </c:pt>
                <c:pt idx="22878">
                  <c:v>2.312653541565</c:v>
                </c:pt>
                <c:pt idx="22879">
                  <c:v>2.312665462494</c:v>
                </c:pt>
                <c:pt idx="22880">
                  <c:v>2.3127520084380002</c:v>
                </c:pt>
                <c:pt idx="22881">
                  <c:v>2.31276845932</c:v>
                </c:pt>
                <c:pt idx="22882">
                  <c:v>2.3128538131709999</c:v>
                </c:pt>
                <c:pt idx="22883">
                  <c:v>2.312869548798</c:v>
                </c:pt>
                <c:pt idx="22884">
                  <c:v>2.3129754066469999</c:v>
                </c:pt>
                <c:pt idx="22885">
                  <c:v>2.3129904270170001</c:v>
                </c:pt>
                <c:pt idx="22886">
                  <c:v>2.313080787659</c:v>
                </c:pt>
                <c:pt idx="22887">
                  <c:v>2.31343126297</c:v>
                </c:pt>
                <c:pt idx="22888">
                  <c:v>2.313600301743</c:v>
                </c:pt>
                <c:pt idx="22889">
                  <c:v>2.313895225525</c:v>
                </c:pt>
                <c:pt idx="22890">
                  <c:v>2.3139810562130001</c:v>
                </c:pt>
                <c:pt idx="22891">
                  <c:v>2.3140685558320002</c:v>
                </c:pt>
                <c:pt idx="22892">
                  <c:v>2.3141715526579998</c:v>
                </c:pt>
                <c:pt idx="22893">
                  <c:v>2.314198732376</c:v>
                </c:pt>
                <c:pt idx="22894">
                  <c:v>2.314268350601</c:v>
                </c:pt>
                <c:pt idx="22895">
                  <c:v>2.3143424987789998</c:v>
                </c:pt>
                <c:pt idx="22896">
                  <c:v>2.3143949508669999</c:v>
                </c:pt>
                <c:pt idx="22897">
                  <c:v>2.3145253658290001</c:v>
                </c:pt>
                <c:pt idx="22898">
                  <c:v>2.3146247863770002</c:v>
                </c:pt>
                <c:pt idx="22899">
                  <c:v>2.3148372173310001</c:v>
                </c:pt>
                <c:pt idx="22900">
                  <c:v>2.3149235248569999</c:v>
                </c:pt>
                <c:pt idx="22901">
                  <c:v>2.315033912659</c:v>
                </c:pt>
                <c:pt idx="22902">
                  <c:v>2.315183877945</c:v>
                </c:pt>
                <c:pt idx="22903">
                  <c:v>2.3153402805329999</c:v>
                </c:pt>
                <c:pt idx="22904">
                  <c:v>2.3155057430269999</c:v>
                </c:pt>
                <c:pt idx="22905">
                  <c:v>2.3156228065489999</c:v>
                </c:pt>
                <c:pt idx="22906">
                  <c:v>2.3156814575200002</c:v>
                </c:pt>
                <c:pt idx="22907">
                  <c:v>2.3157899379729998</c:v>
                </c:pt>
                <c:pt idx="22908">
                  <c:v>2.3158612251280002</c:v>
                </c:pt>
                <c:pt idx="22909">
                  <c:v>2.3159708976750002</c:v>
                </c:pt>
                <c:pt idx="22910">
                  <c:v>2.3160309791559999</c:v>
                </c:pt>
                <c:pt idx="22911">
                  <c:v>2.3160529136660002</c:v>
                </c:pt>
                <c:pt idx="22912">
                  <c:v>2.3160922527309999</c:v>
                </c:pt>
                <c:pt idx="22913">
                  <c:v>2.3161721229549999</c:v>
                </c:pt>
                <c:pt idx="22914">
                  <c:v>2.3162403106689999</c:v>
                </c:pt>
                <c:pt idx="22915">
                  <c:v>2.3162662982939999</c:v>
                </c:pt>
                <c:pt idx="22916">
                  <c:v>2.3163027763369999</c:v>
                </c:pt>
                <c:pt idx="22917">
                  <c:v>2.3163807392120002</c:v>
                </c:pt>
                <c:pt idx="22918">
                  <c:v>2.3164489269259998</c:v>
                </c:pt>
                <c:pt idx="22919">
                  <c:v>2.3164696693420002</c:v>
                </c:pt>
                <c:pt idx="22920">
                  <c:v>2.316568374634</c:v>
                </c:pt>
                <c:pt idx="22921">
                  <c:v>2.3166518211359999</c:v>
                </c:pt>
                <c:pt idx="22922">
                  <c:v>2.3167896270749999</c:v>
                </c:pt>
                <c:pt idx="22923">
                  <c:v>2.3169367313390001</c:v>
                </c:pt>
                <c:pt idx="22924">
                  <c:v>2.3170175552369998</c:v>
                </c:pt>
                <c:pt idx="22925">
                  <c:v>2.3173589706420001</c:v>
                </c:pt>
                <c:pt idx="22926">
                  <c:v>2.3174688816070002</c:v>
                </c:pt>
                <c:pt idx="22927">
                  <c:v>2.3175733089450001</c:v>
                </c:pt>
                <c:pt idx="22928">
                  <c:v>2.3175737857819998</c:v>
                </c:pt>
                <c:pt idx="22929">
                  <c:v>2.3176596164699999</c:v>
                </c:pt>
                <c:pt idx="22930">
                  <c:v>2.3176562786099999</c:v>
                </c:pt>
                <c:pt idx="22931">
                  <c:v>2.3177390098570001</c:v>
                </c:pt>
                <c:pt idx="22932">
                  <c:v>2.3177390098570001</c:v>
                </c:pt>
                <c:pt idx="22933">
                  <c:v>2.3178331851960001</c:v>
                </c:pt>
                <c:pt idx="22934">
                  <c:v>2.3179316520689999</c:v>
                </c:pt>
                <c:pt idx="22935">
                  <c:v>2.3179378509520001</c:v>
                </c:pt>
                <c:pt idx="22936">
                  <c:v>2.3180291652679998</c:v>
                </c:pt>
                <c:pt idx="22937">
                  <c:v>2.318024635315</c:v>
                </c:pt>
                <c:pt idx="22938">
                  <c:v>2.3181104660030001</c:v>
                </c:pt>
                <c:pt idx="22939">
                  <c:v>2.3181056976319998</c:v>
                </c:pt>
                <c:pt idx="22940">
                  <c:v>2.3181910514830002</c:v>
                </c:pt>
                <c:pt idx="22941">
                  <c:v>2.3181924819950002</c:v>
                </c:pt>
                <c:pt idx="22942">
                  <c:v>2.3185420036319999</c:v>
                </c:pt>
                <c:pt idx="22943">
                  <c:v>2.3185846805570001</c:v>
                </c:pt>
                <c:pt idx="22944">
                  <c:v>2.3187179565429998</c:v>
                </c:pt>
                <c:pt idx="22945">
                  <c:v>2.3187685012819998</c:v>
                </c:pt>
                <c:pt idx="22946">
                  <c:v>2.3188955783840002</c:v>
                </c:pt>
                <c:pt idx="22947">
                  <c:v>2.3189356327059998</c:v>
                </c:pt>
                <c:pt idx="22948">
                  <c:v>2.3191142082209999</c:v>
                </c:pt>
                <c:pt idx="22949">
                  <c:v>2.3194730281829998</c:v>
                </c:pt>
                <c:pt idx="22950">
                  <c:v>2.3196179866789999</c:v>
                </c:pt>
                <c:pt idx="22951">
                  <c:v>2.3197655677800002</c:v>
                </c:pt>
                <c:pt idx="22952">
                  <c:v>2.319932460785</c:v>
                </c:pt>
                <c:pt idx="22953">
                  <c:v>2.3200712203979998</c:v>
                </c:pt>
                <c:pt idx="22954">
                  <c:v>2.3201825618740002</c:v>
                </c:pt>
                <c:pt idx="22955">
                  <c:v>2.3202345371250002</c:v>
                </c:pt>
                <c:pt idx="22956">
                  <c:v>2.3202855587009998</c:v>
                </c:pt>
                <c:pt idx="22957">
                  <c:v>2.320366621017</c:v>
                </c:pt>
                <c:pt idx="22958">
                  <c:v>2.3204252719879999</c:v>
                </c:pt>
                <c:pt idx="22959">
                  <c:v>2.3204691410059999</c:v>
                </c:pt>
                <c:pt idx="22960">
                  <c:v>2.3205697536469998</c:v>
                </c:pt>
                <c:pt idx="22961">
                  <c:v>2.3207108974459998</c:v>
                </c:pt>
                <c:pt idx="22962">
                  <c:v>2.3208365440369998</c:v>
                </c:pt>
                <c:pt idx="22963">
                  <c:v>2.3209397792819999</c:v>
                </c:pt>
                <c:pt idx="22964">
                  <c:v>2.3210759162899999</c:v>
                </c:pt>
                <c:pt idx="22965">
                  <c:v>2.32124710083</c:v>
                </c:pt>
                <c:pt idx="22966">
                  <c:v>2.3213963508609998</c:v>
                </c:pt>
                <c:pt idx="22967">
                  <c:v>2.3215146064760002</c:v>
                </c:pt>
                <c:pt idx="22968">
                  <c:v>2.3216631412509998</c:v>
                </c:pt>
                <c:pt idx="22969">
                  <c:v>2.3218338489530002</c:v>
                </c:pt>
                <c:pt idx="22970">
                  <c:v>2.3219609260560001</c:v>
                </c:pt>
                <c:pt idx="22971">
                  <c:v>2.3220367431639999</c:v>
                </c:pt>
                <c:pt idx="22972">
                  <c:v>2.32213139534</c:v>
                </c:pt>
                <c:pt idx="22973">
                  <c:v>2.3222520351410001</c:v>
                </c:pt>
                <c:pt idx="22974">
                  <c:v>2.3223543167109999</c:v>
                </c:pt>
                <c:pt idx="22975">
                  <c:v>2.322410583496</c:v>
                </c:pt>
                <c:pt idx="22976">
                  <c:v>2.3224878311160002</c:v>
                </c:pt>
                <c:pt idx="22977">
                  <c:v>2.3225924968720002</c:v>
                </c:pt>
                <c:pt idx="22978">
                  <c:v>2.3226766586299998</c:v>
                </c:pt>
                <c:pt idx="22979">
                  <c:v>2.3227152824399999</c:v>
                </c:pt>
                <c:pt idx="22980">
                  <c:v>2.3227701187130001</c:v>
                </c:pt>
                <c:pt idx="22981">
                  <c:v>2.3228628635409998</c:v>
                </c:pt>
                <c:pt idx="22982">
                  <c:v>2.3229362964629998</c:v>
                </c:pt>
                <c:pt idx="22983">
                  <c:v>2.322961568832</c:v>
                </c:pt>
                <c:pt idx="22984">
                  <c:v>2.322996377945</c:v>
                </c:pt>
                <c:pt idx="22985">
                  <c:v>2.323069572449</c:v>
                </c:pt>
                <c:pt idx="22986">
                  <c:v>2.3231298923489998</c:v>
                </c:pt>
                <c:pt idx="22987">
                  <c:v>2.3231441974639999</c:v>
                </c:pt>
                <c:pt idx="22988">
                  <c:v>2.3232314586639999</c:v>
                </c:pt>
                <c:pt idx="22989">
                  <c:v>2.3232958316799999</c:v>
                </c:pt>
                <c:pt idx="22990">
                  <c:v>2.3234152793880001</c:v>
                </c:pt>
                <c:pt idx="22991">
                  <c:v>2.3235225677489999</c:v>
                </c:pt>
                <c:pt idx="22992">
                  <c:v>2.3237018585209999</c:v>
                </c:pt>
                <c:pt idx="22993">
                  <c:v>2.3238689899440002</c:v>
                </c:pt>
                <c:pt idx="22994">
                  <c:v>2.3240678310390002</c:v>
                </c:pt>
                <c:pt idx="22995">
                  <c:v>2.3242697715760001</c:v>
                </c:pt>
                <c:pt idx="22996">
                  <c:v>2.3244757652280001</c:v>
                </c:pt>
                <c:pt idx="22997">
                  <c:v>2.3247339725490002</c:v>
                </c:pt>
                <c:pt idx="22998">
                  <c:v>2.3250327110289999</c:v>
                </c:pt>
                <c:pt idx="22999">
                  <c:v>2.3253180980680002</c:v>
                </c:pt>
                <c:pt idx="23000">
                  <c:v>2.3255865573880001</c:v>
                </c:pt>
                <c:pt idx="23001">
                  <c:v>2.3258991241459999</c:v>
                </c:pt>
                <c:pt idx="23002">
                  <c:v>2.3262476921080002</c:v>
                </c:pt>
                <c:pt idx="23003">
                  <c:v>2.3265707492829999</c:v>
                </c:pt>
                <c:pt idx="23004">
                  <c:v>2.3267467021939998</c:v>
                </c:pt>
                <c:pt idx="23005">
                  <c:v>2.3269014358520002</c:v>
                </c:pt>
                <c:pt idx="23006">
                  <c:v>2.32705950737</c:v>
                </c:pt>
                <c:pt idx="23007">
                  <c:v>2.327183246613</c:v>
                </c:pt>
                <c:pt idx="23008">
                  <c:v>2.3272585868840001</c:v>
                </c:pt>
                <c:pt idx="23009">
                  <c:v>2.327350616455</c:v>
                </c:pt>
                <c:pt idx="23010">
                  <c:v>2.327464342117</c:v>
                </c:pt>
                <c:pt idx="23011">
                  <c:v>2.3275499343870001</c:v>
                </c:pt>
                <c:pt idx="23012">
                  <c:v>2.3275880813600001</c:v>
                </c:pt>
                <c:pt idx="23013">
                  <c:v>2.327647209167</c:v>
                </c:pt>
                <c:pt idx="23014">
                  <c:v>2.3277375698089999</c:v>
                </c:pt>
                <c:pt idx="23015">
                  <c:v>2.3278031349180002</c:v>
                </c:pt>
                <c:pt idx="23016">
                  <c:v>2.327821493149</c:v>
                </c:pt>
                <c:pt idx="23017">
                  <c:v>2.3278579711909999</c:v>
                </c:pt>
                <c:pt idx="23018">
                  <c:v>2.3279242515559999</c:v>
                </c:pt>
                <c:pt idx="23019">
                  <c:v>2.3279726505279998</c:v>
                </c:pt>
                <c:pt idx="23020">
                  <c:v>2.3279762268069999</c:v>
                </c:pt>
                <c:pt idx="23021">
                  <c:v>2.3279967308040002</c:v>
                </c:pt>
                <c:pt idx="23022">
                  <c:v>2.3280539512630001</c:v>
                </c:pt>
                <c:pt idx="23023">
                  <c:v>2.3281009197240001</c:v>
                </c:pt>
                <c:pt idx="23024">
                  <c:v>2.3280978202820002</c:v>
                </c:pt>
                <c:pt idx="23025">
                  <c:v>2.3281035423279999</c:v>
                </c:pt>
                <c:pt idx="23026">
                  <c:v>2.3281524181369999</c:v>
                </c:pt>
                <c:pt idx="23027">
                  <c:v>2.3281927108759999</c:v>
                </c:pt>
                <c:pt idx="23028">
                  <c:v>2.3281867504120002</c:v>
                </c:pt>
                <c:pt idx="23029">
                  <c:v>2.3282318115230001</c:v>
                </c:pt>
                <c:pt idx="23030">
                  <c:v>2.3282563686370001</c:v>
                </c:pt>
                <c:pt idx="23031">
                  <c:v>2.328316688538</c:v>
                </c:pt>
                <c:pt idx="23032">
                  <c:v>2.3283512592319999</c:v>
                </c:pt>
                <c:pt idx="23033">
                  <c:v>2.3283851146700001</c:v>
                </c:pt>
                <c:pt idx="23034">
                  <c:v>2.3284070491789999</c:v>
                </c:pt>
                <c:pt idx="23035">
                  <c:v>2.3284416198729998</c:v>
                </c:pt>
                <c:pt idx="23036">
                  <c:v>2.3284740448000001</c:v>
                </c:pt>
                <c:pt idx="23037">
                  <c:v>2.3284871578219999</c:v>
                </c:pt>
                <c:pt idx="23038">
                  <c:v>2.328534603119</c:v>
                </c:pt>
                <c:pt idx="23039">
                  <c:v>2.328541517258</c:v>
                </c:pt>
                <c:pt idx="23040">
                  <c:v>2.328555583954</c:v>
                </c:pt>
                <c:pt idx="23041">
                  <c:v>2.328566551208</c:v>
                </c:pt>
                <c:pt idx="23042">
                  <c:v>2.32856798172</c:v>
                </c:pt>
                <c:pt idx="23043">
                  <c:v>2.3286037445069998</c:v>
                </c:pt>
                <c:pt idx="23044">
                  <c:v>2.3286437988280002</c:v>
                </c:pt>
                <c:pt idx="23045">
                  <c:v>2.3286519050600001</c:v>
                </c:pt>
                <c:pt idx="23046">
                  <c:v>2.3286311626430001</c:v>
                </c:pt>
                <c:pt idx="23047">
                  <c:v>2.3286612033840002</c:v>
                </c:pt>
                <c:pt idx="23048">
                  <c:v>2.3286833763120001</c:v>
                </c:pt>
                <c:pt idx="23049">
                  <c:v>2.3286752700809998</c:v>
                </c:pt>
                <c:pt idx="23050">
                  <c:v>2.3287346363069998</c:v>
                </c:pt>
                <c:pt idx="23051">
                  <c:v>2.3287053108219999</c:v>
                </c:pt>
                <c:pt idx="23052">
                  <c:v>2.3287606239319998</c:v>
                </c:pt>
                <c:pt idx="23053">
                  <c:v>2.3287305831910001</c:v>
                </c:pt>
                <c:pt idx="23054">
                  <c:v>2.3287956714629998</c:v>
                </c:pt>
                <c:pt idx="23055">
                  <c:v>2.3288366794590001</c:v>
                </c:pt>
                <c:pt idx="23056">
                  <c:v>2.328893899918</c:v>
                </c:pt>
                <c:pt idx="23057">
                  <c:v>2.3289749622340001</c:v>
                </c:pt>
                <c:pt idx="23058">
                  <c:v>2.329070091248</c:v>
                </c:pt>
                <c:pt idx="23059">
                  <c:v>2.3290898799900002</c:v>
                </c:pt>
                <c:pt idx="23060">
                  <c:v>2.3292074203489999</c:v>
                </c:pt>
                <c:pt idx="23061">
                  <c:v>2.3292350769039998</c:v>
                </c:pt>
                <c:pt idx="23062">
                  <c:v>2.3292596340179998</c:v>
                </c:pt>
                <c:pt idx="23063">
                  <c:v>2.3293375968930001</c:v>
                </c:pt>
                <c:pt idx="23064">
                  <c:v>2.329425811768</c:v>
                </c:pt>
                <c:pt idx="23065">
                  <c:v>2.329474687576</c:v>
                </c:pt>
                <c:pt idx="23066">
                  <c:v>2.329506158829</c:v>
                </c:pt>
                <c:pt idx="23067">
                  <c:v>2.3295853137970002</c:v>
                </c:pt>
                <c:pt idx="23068">
                  <c:v>2.3296737670900001</c:v>
                </c:pt>
                <c:pt idx="23069">
                  <c:v>2.3297166824339999</c:v>
                </c:pt>
                <c:pt idx="23070">
                  <c:v>2.3297476768490002</c:v>
                </c:pt>
                <c:pt idx="23071">
                  <c:v>2.3298158645629998</c:v>
                </c:pt>
                <c:pt idx="23072">
                  <c:v>2.3298919200900001</c:v>
                </c:pt>
                <c:pt idx="23073">
                  <c:v>2.3299288749690001</c:v>
                </c:pt>
                <c:pt idx="23074">
                  <c:v>2.330044984818</c:v>
                </c:pt>
                <c:pt idx="23075">
                  <c:v>2.3302502632139999</c:v>
                </c:pt>
                <c:pt idx="23076">
                  <c:v>2.3304405212399999</c:v>
                </c:pt>
                <c:pt idx="23077">
                  <c:v>2.3305094242100002</c:v>
                </c:pt>
                <c:pt idx="23078">
                  <c:v>2.3305799961089999</c:v>
                </c:pt>
                <c:pt idx="23079">
                  <c:v>2.3305912017820001</c:v>
                </c:pt>
                <c:pt idx="23080">
                  <c:v>2.3306355476379998</c:v>
                </c:pt>
                <c:pt idx="23081">
                  <c:v>2.3306443691249998</c:v>
                </c:pt>
                <c:pt idx="23082">
                  <c:v>2.3306949138639999</c:v>
                </c:pt>
                <c:pt idx="23083">
                  <c:v>2.3307025432590001</c:v>
                </c:pt>
                <c:pt idx="23084">
                  <c:v>2.3307542800899999</c:v>
                </c:pt>
                <c:pt idx="23085">
                  <c:v>2.3307631015779999</c:v>
                </c:pt>
                <c:pt idx="23086">
                  <c:v>2.3308155536649999</c:v>
                </c:pt>
                <c:pt idx="23087">
                  <c:v>2.3308115005490002</c:v>
                </c:pt>
                <c:pt idx="23088">
                  <c:v>2.3308703899380001</c:v>
                </c:pt>
                <c:pt idx="23089">
                  <c:v>2.3308749198909999</c:v>
                </c:pt>
                <c:pt idx="23090">
                  <c:v>2.3309381008150001</c:v>
                </c:pt>
                <c:pt idx="23091">
                  <c:v>2.3309392929079999</c:v>
                </c:pt>
                <c:pt idx="23092">
                  <c:v>2.3310084342959998</c:v>
                </c:pt>
                <c:pt idx="23093">
                  <c:v>2.33100938797</c:v>
                </c:pt>
                <c:pt idx="23094">
                  <c:v>2.3310794830320001</c:v>
                </c:pt>
                <c:pt idx="23095">
                  <c:v>2.3310751914979999</c:v>
                </c:pt>
                <c:pt idx="23096">
                  <c:v>2.3311517238619999</c:v>
                </c:pt>
                <c:pt idx="23097">
                  <c:v>2.331209897995</c:v>
                </c:pt>
                <c:pt idx="23098">
                  <c:v>2.331304311752</c:v>
                </c:pt>
                <c:pt idx="23099">
                  <c:v>2.331489086151</c:v>
                </c:pt>
                <c:pt idx="23100">
                  <c:v>2.3315627574920001</c:v>
                </c:pt>
                <c:pt idx="23101">
                  <c:v>2.3316192626949999</c:v>
                </c:pt>
                <c:pt idx="23102">
                  <c:v>2.3316392898560001</c:v>
                </c:pt>
                <c:pt idx="23103">
                  <c:v>2.3316795825960002</c:v>
                </c:pt>
                <c:pt idx="23104">
                  <c:v>2.3317632675170001</c:v>
                </c:pt>
                <c:pt idx="23105">
                  <c:v>2.3318326473240001</c:v>
                </c:pt>
                <c:pt idx="23106">
                  <c:v>2.331863641739</c:v>
                </c:pt>
                <c:pt idx="23107">
                  <c:v>2.3319046497340001</c:v>
                </c:pt>
                <c:pt idx="23108">
                  <c:v>2.3319849967959998</c:v>
                </c:pt>
                <c:pt idx="23109">
                  <c:v>2.3320479393009999</c:v>
                </c:pt>
                <c:pt idx="23110">
                  <c:v>2.3320658206939999</c:v>
                </c:pt>
                <c:pt idx="23111">
                  <c:v>2.3320972919459999</c:v>
                </c:pt>
                <c:pt idx="23112">
                  <c:v>2.3322181701660001</c:v>
                </c:pt>
                <c:pt idx="23113">
                  <c:v>2.3323981761930002</c:v>
                </c:pt>
                <c:pt idx="23114">
                  <c:v>2.3324215412139999</c:v>
                </c:pt>
                <c:pt idx="23115">
                  <c:v>2.3324835300450002</c:v>
                </c:pt>
                <c:pt idx="23116">
                  <c:v>2.3325030803679998</c:v>
                </c:pt>
                <c:pt idx="23117">
                  <c:v>2.332566261292</c:v>
                </c:pt>
                <c:pt idx="23118">
                  <c:v>2.3325812816620002</c:v>
                </c:pt>
                <c:pt idx="23119">
                  <c:v>2.3326408863069998</c:v>
                </c:pt>
                <c:pt idx="23120">
                  <c:v>2.33265376091</c:v>
                </c:pt>
                <c:pt idx="23121">
                  <c:v>2.3327121734620002</c:v>
                </c:pt>
                <c:pt idx="23122">
                  <c:v>2.332723855972</c:v>
                </c:pt>
                <c:pt idx="23123">
                  <c:v>2.3327853679659998</c:v>
                </c:pt>
                <c:pt idx="23124">
                  <c:v>2.3328189849849998</c:v>
                </c:pt>
                <c:pt idx="23125">
                  <c:v>2.3328912258150001</c:v>
                </c:pt>
                <c:pt idx="23126">
                  <c:v>2.3328990936279999</c:v>
                </c:pt>
                <c:pt idx="23127">
                  <c:v>2.3329715728760001</c:v>
                </c:pt>
                <c:pt idx="23128">
                  <c:v>2.333023309708</c:v>
                </c:pt>
                <c:pt idx="23129">
                  <c:v>2.333058595657</c:v>
                </c:pt>
                <c:pt idx="23130">
                  <c:v>2.333128213882</c:v>
                </c:pt>
                <c:pt idx="23131">
                  <c:v>2.333222389221</c:v>
                </c:pt>
                <c:pt idx="23132">
                  <c:v>2.3333244323729998</c:v>
                </c:pt>
                <c:pt idx="23133">
                  <c:v>2.3335814476009999</c:v>
                </c:pt>
                <c:pt idx="23134">
                  <c:v>2.333689689636</c:v>
                </c:pt>
                <c:pt idx="23135">
                  <c:v>2.3337533473969998</c:v>
                </c:pt>
                <c:pt idx="23136">
                  <c:v>2.3337814807889998</c:v>
                </c:pt>
                <c:pt idx="23137">
                  <c:v>2.3338296413420001</c:v>
                </c:pt>
                <c:pt idx="23138">
                  <c:v>2.333909273148</c:v>
                </c:pt>
                <c:pt idx="23139">
                  <c:v>2.3339819908139998</c:v>
                </c:pt>
                <c:pt idx="23140">
                  <c:v>2.334003686905</c:v>
                </c:pt>
                <c:pt idx="23141">
                  <c:v>2.334101200104</c:v>
                </c:pt>
                <c:pt idx="23142">
                  <c:v>2.3344144821169999</c:v>
                </c:pt>
                <c:pt idx="23143">
                  <c:v>2.3346507549290001</c:v>
                </c:pt>
                <c:pt idx="23144">
                  <c:v>2.3347368240359998</c:v>
                </c:pt>
                <c:pt idx="23145">
                  <c:v>2.3347892761229998</c:v>
                </c:pt>
                <c:pt idx="23146">
                  <c:v>2.334835529327</c:v>
                </c:pt>
                <c:pt idx="23147">
                  <c:v>2.3349161148070001</c:v>
                </c:pt>
                <c:pt idx="23148">
                  <c:v>2.3349583148959998</c:v>
                </c:pt>
                <c:pt idx="23149">
                  <c:v>2.3349807262420001</c:v>
                </c:pt>
                <c:pt idx="23150">
                  <c:v>2.3353259563450002</c:v>
                </c:pt>
                <c:pt idx="23151">
                  <c:v>2.3353652954099999</c:v>
                </c:pt>
                <c:pt idx="23152">
                  <c:v>2.3354408741000001</c:v>
                </c:pt>
                <c:pt idx="23153">
                  <c:v>2.3355093002320002</c:v>
                </c:pt>
                <c:pt idx="23154">
                  <c:v>2.3355314731600001</c:v>
                </c:pt>
                <c:pt idx="23155">
                  <c:v>2.335567951202</c:v>
                </c:pt>
                <c:pt idx="23156">
                  <c:v>2.3356454372409998</c:v>
                </c:pt>
                <c:pt idx="23157">
                  <c:v>2.33571767807</c:v>
                </c:pt>
                <c:pt idx="23158">
                  <c:v>2.3357419967649999</c:v>
                </c:pt>
                <c:pt idx="23159">
                  <c:v>2.3357715606689999</c:v>
                </c:pt>
                <c:pt idx="23160">
                  <c:v>2.3358457088470002</c:v>
                </c:pt>
                <c:pt idx="23161">
                  <c:v>2.3359403610229998</c:v>
                </c:pt>
                <c:pt idx="23162">
                  <c:v>2.3360331058499999</c:v>
                </c:pt>
                <c:pt idx="23163">
                  <c:v>2.336125850677</c:v>
                </c:pt>
                <c:pt idx="23164">
                  <c:v>2.3362765312190001</c:v>
                </c:pt>
                <c:pt idx="23165">
                  <c:v>2.3366355896000002</c:v>
                </c:pt>
                <c:pt idx="23166">
                  <c:v>2.3366944789890001</c:v>
                </c:pt>
                <c:pt idx="23167">
                  <c:v>2.3367357254029999</c:v>
                </c:pt>
                <c:pt idx="23168">
                  <c:v>2.3368225097659998</c:v>
                </c:pt>
                <c:pt idx="23169">
                  <c:v>2.3368158340449998</c:v>
                </c:pt>
                <c:pt idx="23170">
                  <c:v>2.3369009494780002</c:v>
                </c:pt>
                <c:pt idx="23171">
                  <c:v>2.3369004726410001</c:v>
                </c:pt>
                <c:pt idx="23172">
                  <c:v>2.3369920253749998</c:v>
                </c:pt>
                <c:pt idx="23173">
                  <c:v>2.3370447158809999</c:v>
                </c:pt>
                <c:pt idx="23174">
                  <c:v>2.3370873928070002</c:v>
                </c:pt>
                <c:pt idx="23175">
                  <c:v>2.3371717929839999</c:v>
                </c:pt>
                <c:pt idx="23176">
                  <c:v>2.337158203125</c:v>
                </c:pt>
                <c:pt idx="23177">
                  <c:v>2.3372378349299998</c:v>
                </c:pt>
                <c:pt idx="23178">
                  <c:v>2.3373191356660001</c:v>
                </c:pt>
                <c:pt idx="23179">
                  <c:v>2.3375964164730001</c:v>
                </c:pt>
                <c:pt idx="23180">
                  <c:v>2.3377466201780002</c:v>
                </c:pt>
                <c:pt idx="23181">
                  <c:v>2.3378033638</c:v>
                </c:pt>
                <c:pt idx="23182">
                  <c:v>2.3379101753230001</c:v>
                </c:pt>
                <c:pt idx="23183">
                  <c:v>2.3381214141850002</c:v>
                </c:pt>
                <c:pt idx="23184">
                  <c:v>2.3381483554839999</c:v>
                </c:pt>
                <c:pt idx="23185">
                  <c:v>2.3382179737089999</c:v>
                </c:pt>
                <c:pt idx="23186">
                  <c:v>2.3382439613339998</c:v>
                </c:pt>
                <c:pt idx="23187">
                  <c:v>2.3383140563959999</c:v>
                </c:pt>
                <c:pt idx="23188">
                  <c:v>2.33833527565</c:v>
                </c:pt>
                <c:pt idx="23189">
                  <c:v>2.3383951187130001</c:v>
                </c:pt>
                <c:pt idx="23190">
                  <c:v>2.338429689407</c:v>
                </c:pt>
                <c:pt idx="23191">
                  <c:v>2.3384907245640001</c:v>
                </c:pt>
                <c:pt idx="23192">
                  <c:v>2.338523864746</c:v>
                </c:pt>
                <c:pt idx="23193">
                  <c:v>2.3385884761810001</c:v>
                </c:pt>
                <c:pt idx="23194">
                  <c:v>2.338638544083</c:v>
                </c:pt>
                <c:pt idx="23195">
                  <c:v>2.338757276535</c:v>
                </c:pt>
                <c:pt idx="23196">
                  <c:v>2.339031219482</c:v>
                </c:pt>
                <c:pt idx="23197">
                  <c:v>2.339168787003</c:v>
                </c:pt>
                <c:pt idx="23198">
                  <c:v>2.3394172191620002</c:v>
                </c:pt>
                <c:pt idx="23199">
                  <c:v>2.3395750522609999</c:v>
                </c:pt>
                <c:pt idx="23200">
                  <c:v>2.3396670818329999</c:v>
                </c:pt>
                <c:pt idx="23201">
                  <c:v>2.3399136066440001</c:v>
                </c:pt>
                <c:pt idx="23202">
                  <c:v>2.3400120735169998</c:v>
                </c:pt>
                <c:pt idx="23203">
                  <c:v>2.3400132656100001</c:v>
                </c:pt>
                <c:pt idx="23204">
                  <c:v>2.3401086330409999</c:v>
                </c:pt>
                <c:pt idx="23205">
                  <c:v>2.3401029109949998</c:v>
                </c:pt>
                <c:pt idx="23206">
                  <c:v>2.340180397034</c:v>
                </c:pt>
                <c:pt idx="23207">
                  <c:v>2.3401601314540001</c:v>
                </c:pt>
                <c:pt idx="23208">
                  <c:v>2.3402299880980002</c:v>
                </c:pt>
                <c:pt idx="23209">
                  <c:v>2.3402163982389999</c:v>
                </c:pt>
                <c:pt idx="23210">
                  <c:v>2.3403053283689998</c:v>
                </c:pt>
                <c:pt idx="23211">
                  <c:v>2.3405773639679999</c:v>
                </c:pt>
                <c:pt idx="23212">
                  <c:v>2.3406357765200001</c:v>
                </c:pt>
                <c:pt idx="23213">
                  <c:v>2.3407099246979999</c:v>
                </c:pt>
                <c:pt idx="23214">
                  <c:v>2.3407986164090002</c:v>
                </c:pt>
                <c:pt idx="23215">
                  <c:v>2.340851545334</c:v>
                </c:pt>
                <c:pt idx="23216">
                  <c:v>2.3408904075620001</c:v>
                </c:pt>
                <c:pt idx="23217">
                  <c:v>2.3409705162050001</c:v>
                </c:pt>
                <c:pt idx="23218">
                  <c:v>2.3410637378689998</c:v>
                </c:pt>
                <c:pt idx="23219">
                  <c:v>2.341116666794</c:v>
                </c:pt>
                <c:pt idx="23220">
                  <c:v>2.3411552906040001</c:v>
                </c:pt>
                <c:pt idx="23221">
                  <c:v>2.3412363529209999</c:v>
                </c:pt>
                <c:pt idx="23222">
                  <c:v>2.3413245677950001</c:v>
                </c:pt>
                <c:pt idx="23223">
                  <c:v>2.3413672447199998</c:v>
                </c:pt>
                <c:pt idx="23224">
                  <c:v>2.3414015769960002</c:v>
                </c:pt>
                <c:pt idx="23225">
                  <c:v>2.3414745330810001</c:v>
                </c:pt>
                <c:pt idx="23226">
                  <c:v>2.3415589332579998</c:v>
                </c:pt>
                <c:pt idx="23227">
                  <c:v>2.3415973186489998</c:v>
                </c:pt>
                <c:pt idx="23228">
                  <c:v>2.3416876792910002</c:v>
                </c:pt>
                <c:pt idx="23229">
                  <c:v>2.3417885303500001</c:v>
                </c:pt>
                <c:pt idx="23230">
                  <c:v>2.3418622016909998</c:v>
                </c:pt>
                <c:pt idx="23231">
                  <c:v>2.3419516086579999</c:v>
                </c:pt>
                <c:pt idx="23232">
                  <c:v>2.3420920372010001</c:v>
                </c:pt>
                <c:pt idx="23233">
                  <c:v>2.3421685695650001</c:v>
                </c:pt>
                <c:pt idx="23234">
                  <c:v>2.3422646522520001</c:v>
                </c:pt>
                <c:pt idx="23235">
                  <c:v>2.3423378467560001</c:v>
                </c:pt>
                <c:pt idx="23236">
                  <c:v>2.3424267768860001</c:v>
                </c:pt>
                <c:pt idx="23237">
                  <c:v>2.3425602912899999</c:v>
                </c:pt>
                <c:pt idx="23238">
                  <c:v>2.3426401615139998</c:v>
                </c:pt>
                <c:pt idx="23239">
                  <c:v>2.3429365158080002</c:v>
                </c:pt>
                <c:pt idx="23240">
                  <c:v>2.3430252075200002</c:v>
                </c:pt>
                <c:pt idx="23241">
                  <c:v>2.3430190086359999</c:v>
                </c:pt>
                <c:pt idx="23242">
                  <c:v>2.3431131839749999</c:v>
                </c:pt>
                <c:pt idx="23243">
                  <c:v>2.3431513309479999</c:v>
                </c:pt>
                <c:pt idx="23244">
                  <c:v>2.3431992530820001</c:v>
                </c:pt>
                <c:pt idx="23245">
                  <c:v>2.3432381153109998</c:v>
                </c:pt>
                <c:pt idx="23246">
                  <c:v>2.3432862758640001</c:v>
                </c:pt>
                <c:pt idx="23247">
                  <c:v>2.343317747116</c:v>
                </c:pt>
                <c:pt idx="23248">
                  <c:v>2.3433670997620002</c:v>
                </c:pt>
                <c:pt idx="23249">
                  <c:v>2.3433949947360002</c:v>
                </c:pt>
                <c:pt idx="23250">
                  <c:v>2.3434510231019998</c:v>
                </c:pt>
                <c:pt idx="23251">
                  <c:v>2.343474388123</c:v>
                </c:pt>
                <c:pt idx="23252">
                  <c:v>2.3435335159299999</c:v>
                </c:pt>
                <c:pt idx="23253">
                  <c:v>2.3435578346249999</c:v>
                </c:pt>
                <c:pt idx="23254">
                  <c:v>2.3436203002929998</c:v>
                </c:pt>
                <c:pt idx="23255">
                  <c:v>2.3436307907099998</c:v>
                </c:pt>
                <c:pt idx="23256">
                  <c:v>2.343700885773</c:v>
                </c:pt>
                <c:pt idx="23257">
                  <c:v>2.3437130451199999</c:v>
                </c:pt>
                <c:pt idx="23258">
                  <c:v>2.3437879085539999</c:v>
                </c:pt>
                <c:pt idx="23259">
                  <c:v>2.343796730042</c:v>
                </c:pt>
                <c:pt idx="23260">
                  <c:v>2.3438799381259998</c:v>
                </c:pt>
                <c:pt idx="23261">
                  <c:v>2.3438823223109999</c:v>
                </c:pt>
                <c:pt idx="23262">
                  <c:v>2.3439688682559998</c:v>
                </c:pt>
                <c:pt idx="23263">
                  <c:v>2.3439695835109999</c:v>
                </c:pt>
                <c:pt idx="23264">
                  <c:v>2.344067335129</c:v>
                </c:pt>
                <c:pt idx="23265">
                  <c:v>2.3442423343660002</c:v>
                </c:pt>
                <c:pt idx="23266">
                  <c:v>2.344273090363</c:v>
                </c:pt>
                <c:pt idx="23267">
                  <c:v>2.3443102836610001</c:v>
                </c:pt>
                <c:pt idx="23268">
                  <c:v>2.344398975372</c:v>
                </c:pt>
                <c:pt idx="23269">
                  <c:v>2.344487667084</c:v>
                </c:pt>
                <c:pt idx="23270">
                  <c:v>2.344534873962</c:v>
                </c:pt>
                <c:pt idx="23271">
                  <c:v>2.3445775508879998</c:v>
                </c:pt>
                <c:pt idx="23272">
                  <c:v>2.3446698188780002</c:v>
                </c:pt>
                <c:pt idx="23273">
                  <c:v>2.3447530269620001</c:v>
                </c:pt>
                <c:pt idx="23274">
                  <c:v>2.3447854518889999</c:v>
                </c:pt>
                <c:pt idx="23275">
                  <c:v>2.3448829650879999</c:v>
                </c:pt>
                <c:pt idx="23276">
                  <c:v>2.3449914455409999</c:v>
                </c:pt>
                <c:pt idx="23277">
                  <c:v>2.3451604843139999</c:v>
                </c:pt>
                <c:pt idx="23278">
                  <c:v>2.3453950881960002</c:v>
                </c:pt>
                <c:pt idx="23279">
                  <c:v>2.3457272052759999</c:v>
                </c:pt>
                <c:pt idx="23280">
                  <c:v>2.345848083496</c:v>
                </c:pt>
                <c:pt idx="23281">
                  <c:v>2.3459217548370002</c:v>
                </c:pt>
                <c:pt idx="23282">
                  <c:v>2.345957756042</c:v>
                </c:pt>
                <c:pt idx="23283">
                  <c:v>2.3460242748260001</c:v>
                </c:pt>
                <c:pt idx="23284">
                  <c:v>2.3460602760309999</c:v>
                </c:pt>
                <c:pt idx="23285">
                  <c:v>2.3461248874659999</c:v>
                </c:pt>
                <c:pt idx="23286">
                  <c:v>2.3461556434630002</c:v>
                </c:pt>
                <c:pt idx="23287">
                  <c:v>2.3462622165679998</c:v>
                </c:pt>
                <c:pt idx="23288">
                  <c:v>2.3463392257689999</c:v>
                </c:pt>
                <c:pt idx="23289">
                  <c:v>2.3464984893800001</c:v>
                </c:pt>
                <c:pt idx="23290">
                  <c:v>2.346575021744</c:v>
                </c:pt>
                <c:pt idx="23291">
                  <c:v>2.346628904343</c:v>
                </c:pt>
                <c:pt idx="23292">
                  <c:v>2.3467226028439998</c:v>
                </c:pt>
                <c:pt idx="23293">
                  <c:v>2.3468468189239999</c:v>
                </c:pt>
                <c:pt idx="23294">
                  <c:v>2.3471257686609999</c:v>
                </c:pt>
                <c:pt idx="23295">
                  <c:v>2.347175121307</c:v>
                </c:pt>
                <c:pt idx="23296">
                  <c:v>2.3472521305080001</c:v>
                </c:pt>
                <c:pt idx="23297">
                  <c:v>2.3473136425019998</c:v>
                </c:pt>
                <c:pt idx="23298">
                  <c:v>2.3473343849180002</c:v>
                </c:pt>
                <c:pt idx="23299">
                  <c:v>2.347372055054</c:v>
                </c:pt>
                <c:pt idx="23300">
                  <c:v>2.347508192062</c:v>
                </c:pt>
                <c:pt idx="23301">
                  <c:v>2.3475596904749998</c:v>
                </c:pt>
                <c:pt idx="23302">
                  <c:v>2.3477272987369999</c:v>
                </c:pt>
                <c:pt idx="23303">
                  <c:v>2.3481106758119998</c:v>
                </c:pt>
                <c:pt idx="23304">
                  <c:v>2.3482425212860001</c:v>
                </c:pt>
                <c:pt idx="23305">
                  <c:v>2.3483550548549998</c:v>
                </c:pt>
                <c:pt idx="23306">
                  <c:v>2.3484151363370001</c:v>
                </c:pt>
                <c:pt idx="23307">
                  <c:v>2.3484764099120001</c:v>
                </c:pt>
                <c:pt idx="23308">
                  <c:v>2.3485856056209999</c:v>
                </c:pt>
                <c:pt idx="23309">
                  <c:v>2.34867811203</c:v>
                </c:pt>
                <c:pt idx="23310">
                  <c:v>2.3487277030940001</c:v>
                </c:pt>
                <c:pt idx="23311">
                  <c:v>2.348793268204</c:v>
                </c:pt>
                <c:pt idx="23312">
                  <c:v>2.3488266468050001</c:v>
                </c:pt>
                <c:pt idx="23313">
                  <c:v>2.3489077091219999</c:v>
                </c:pt>
                <c:pt idx="23314">
                  <c:v>2.3490276336670002</c:v>
                </c:pt>
                <c:pt idx="23315">
                  <c:v>2.3493368625639999</c:v>
                </c:pt>
                <c:pt idx="23316">
                  <c:v>2.3495888710020001</c:v>
                </c:pt>
                <c:pt idx="23317">
                  <c:v>2.349778413773</c:v>
                </c:pt>
                <c:pt idx="23318">
                  <c:v>2.3499360084530001</c:v>
                </c:pt>
                <c:pt idx="23319">
                  <c:v>2.3500585556029998</c:v>
                </c:pt>
                <c:pt idx="23320">
                  <c:v>2.3501124382020002</c:v>
                </c:pt>
                <c:pt idx="23321">
                  <c:v>2.3502421379089999</c:v>
                </c:pt>
                <c:pt idx="23322">
                  <c:v>2.3502588272090001</c:v>
                </c:pt>
                <c:pt idx="23323">
                  <c:v>2.3503684997560002</c:v>
                </c:pt>
                <c:pt idx="23324">
                  <c:v>2.3504374027249999</c:v>
                </c:pt>
                <c:pt idx="23325">
                  <c:v>2.3505332469939999</c:v>
                </c:pt>
                <c:pt idx="23326">
                  <c:v>2.3506221771239999</c:v>
                </c:pt>
                <c:pt idx="23327">
                  <c:v>2.3507733345030002</c:v>
                </c:pt>
                <c:pt idx="23328">
                  <c:v>2.3509271144869999</c:v>
                </c:pt>
                <c:pt idx="23329">
                  <c:v>2.3510715961459998</c:v>
                </c:pt>
                <c:pt idx="23330">
                  <c:v>2.351143836975</c:v>
                </c:pt>
                <c:pt idx="23331">
                  <c:v>2.3512351512910001</c:v>
                </c:pt>
                <c:pt idx="23332">
                  <c:v>2.3514816761019999</c:v>
                </c:pt>
                <c:pt idx="23333">
                  <c:v>2.351583480835</c:v>
                </c:pt>
                <c:pt idx="23334">
                  <c:v>2.351619958878</c:v>
                </c:pt>
                <c:pt idx="23335">
                  <c:v>2.3516745567320001</c:v>
                </c:pt>
                <c:pt idx="23336">
                  <c:v>2.3517749309539999</c:v>
                </c:pt>
                <c:pt idx="23337">
                  <c:v>2.351816892624</c:v>
                </c:pt>
                <c:pt idx="23338">
                  <c:v>2.3518757820129998</c:v>
                </c:pt>
                <c:pt idx="23339">
                  <c:v>2.3519680500029998</c:v>
                </c:pt>
                <c:pt idx="23340">
                  <c:v>2.3520693778989998</c:v>
                </c:pt>
                <c:pt idx="23341">
                  <c:v>2.3523075580600001</c:v>
                </c:pt>
                <c:pt idx="23342">
                  <c:v>2.352485179901</c:v>
                </c:pt>
                <c:pt idx="23343">
                  <c:v>2.3526186943049998</c:v>
                </c:pt>
                <c:pt idx="23344">
                  <c:v>2.3526711463929999</c:v>
                </c:pt>
                <c:pt idx="23345">
                  <c:v>2.3527421951290002</c:v>
                </c:pt>
                <c:pt idx="23346">
                  <c:v>2.3528153896330002</c:v>
                </c:pt>
                <c:pt idx="23347">
                  <c:v>2.3528451919559998</c:v>
                </c:pt>
                <c:pt idx="23348">
                  <c:v>2.3528690338130001</c:v>
                </c:pt>
                <c:pt idx="23349">
                  <c:v>2.3530092239379998</c:v>
                </c:pt>
                <c:pt idx="23350">
                  <c:v>2.3530542850490002</c:v>
                </c:pt>
                <c:pt idx="23351">
                  <c:v>2.3531804084779999</c:v>
                </c:pt>
                <c:pt idx="23352">
                  <c:v>2.3532774448390001</c:v>
                </c:pt>
                <c:pt idx="23353">
                  <c:v>2.3536121845250002</c:v>
                </c:pt>
                <c:pt idx="23354">
                  <c:v>2.3539612293240002</c:v>
                </c:pt>
                <c:pt idx="23355">
                  <c:v>2.3541316986080001</c:v>
                </c:pt>
                <c:pt idx="23356">
                  <c:v>2.354241132736</c:v>
                </c:pt>
                <c:pt idx="23357">
                  <c:v>2.3542454242709998</c:v>
                </c:pt>
                <c:pt idx="23358">
                  <c:v>2.3543550968170002</c:v>
                </c:pt>
                <c:pt idx="23359">
                  <c:v>2.354457378387</c:v>
                </c:pt>
                <c:pt idx="23360">
                  <c:v>2.3545699119569998</c:v>
                </c:pt>
                <c:pt idx="23361">
                  <c:v>2.3547017574310001</c:v>
                </c:pt>
                <c:pt idx="23362">
                  <c:v>2.354853153229</c:v>
                </c:pt>
                <c:pt idx="23363">
                  <c:v>2.3549222946169999</c:v>
                </c:pt>
                <c:pt idx="23364">
                  <c:v>2.3550307750699999</c:v>
                </c:pt>
                <c:pt idx="23365">
                  <c:v>2.3550593853000001</c:v>
                </c:pt>
                <c:pt idx="23366">
                  <c:v>2.3551204204560001</c:v>
                </c:pt>
                <c:pt idx="23367">
                  <c:v>2.3551533222200001</c:v>
                </c:pt>
                <c:pt idx="23368">
                  <c:v>2.3552117347719999</c:v>
                </c:pt>
                <c:pt idx="23369">
                  <c:v>2.3552362918849998</c:v>
                </c:pt>
                <c:pt idx="23370">
                  <c:v>2.3552920818329999</c:v>
                </c:pt>
                <c:pt idx="23371">
                  <c:v>2.3553180694579998</c:v>
                </c:pt>
                <c:pt idx="23372">
                  <c:v>2.3553717136380001</c:v>
                </c:pt>
                <c:pt idx="23373">
                  <c:v>2.3554022312159999</c:v>
                </c:pt>
                <c:pt idx="23374">
                  <c:v>2.3554623126980001</c:v>
                </c:pt>
                <c:pt idx="23375">
                  <c:v>2.3557901382450002</c:v>
                </c:pt>
                <c:pt idx="23376">
                  <c:v>2.3560268878940001</c:v>
                </c:pt>
                <c:pt idx="23377">
                  <c:v>2.356190919876</c:v>
                </c:pt>
                <c:pt idx="23378">
                  <c:v>2.3563559055329999</c:v>
                </c:pt>
                <c:pt idx="23379">
                  <c:v>2.3565211296080002</c:v>
                </c:pt>
                <c:pt idx="23380">
                  <c:v>2.3566486835479998</c:v>
                </c:pt>
                <c:pt idx="23381">
                  <c:v>2.3566899299620001</c:v>
                </c:pt>
                <c:pt idx="23382">
                  <c:v>2.3568212985989998</c:v>
                </c:pt>
                <c:pt idx="23383">
                  <c:v>2.3568692207340001</c:v>
                </c:pt>
                <c:pt idx="23384">
                  <c:v>2.3569960594179999</c:v>
                </c:pt>
                <c:pt idx="23385">
                  <c:v>2.3571650981899999</c:v>
                </c:pt>
                <c:pt idx="23386">
                  <c:v>2.357458591461</c:v>
                </c:pt>
                <c:pt idx="23387">
                  <c:v>2.357619047165</c:v>
                </c:pt>
                <c:pt idx="23388">
                  <c:v>2.3577520847320002</c:v>
                </c:pt>
                <c:pt idx="23389">
                  <c:v>2.3579285144809998</c:v>
                </c:pt>
                <c:pt idx="23390">
                  <c:v>2.358272790909</c:v>
                </c:pt>
                <c:pt idx="23391">
                  <c:v>2.3583760261540001</c:v>
                </c:pt>
                <c:pt idx="23392">
                  <c:v>2.35849070549</c:v>
                </c:pt>
                <c:pt idx="23393">
                  <c:v>2.3585393428799999</c:v>
                </c:pt>
                <c:pt idx="23394">
                  <c:v>2.3586714267729998</c:v>
                </c:pt>
                <c:pt idx="23395">
                  <c:v>2.3587155342099999</c:v>
                </c:pt>
                <c:pt idx="23396">
                  <c:v>2.358736753464</c:v>
                </c:pt>
                <c:pt idx="23397">
                  <c:v>2.3587920665739999</c:v>
                </c:pt>
                <c:pt idx="23398">
                  <c:v>2.358872652054</c:v>
                </c:pt>
                <c:pt idx="23399">
                  <c:v>2.3589184284210001</c:v>
                </c:pt>
                <c:pt idx="23400">
                  <c:v>2.3589403629299999</c:v>
                </c:pt>
                <c:pt idx="23401">
                  <c:v>2.3590672016140002</c:v>
                </c:pt>
                <c:pt idx="23402">
                  <c:v>2.3591177463530002</c:v>
                </c:pt>
                <c:pt idx="23403">
                  <c:v>2.359235525131</c:v>
                </c:pt>
                <c:pt idx="23404">
                  <c:v>2.3592710495000002</c:v>
                </c:pt>
                <c:pt idx="23405">
                  <c:v>2.359375</c:v>
                </c:pt>
                <c:pt idx="23406">
                  <c:v>2.3594024181369999</c:v>
                </c:pt>
                <c:pt idx="23407">
                  <c:v>2.3595042228700001</c:v>
                </c:pt>
                <c:pt idx="23408">
                  <c:v>2.3596553802489999</c:v>
                </c:pt>
                <c:pt idx="23409">
                  <c:v>2.3599927425380001</c:v>
                </c:pt>
                <c:pt idx="23410">
                  <c:v>2.3601098060610002</c:v>
                </c:pt>
                <c:pt idx="23411">
                  <c:v>2.3601629734039999</c:v>
                </c:pt>
                <c:pt idx="23412">
                  <c:v>2.3602263927460001</c:v>
                </c:pt>
                <c:pt idx="23413">
                  <c:v>2.3603260517120002</c:v>
                </c:pt>
                <c:pt idx="23414">
                  <c:v>2.3603966236109999</c:v>
                </c:pt>
                <c:pt idx="23415">
                  <c:v>2.3603992462160002</c:v>
                </c:pt>
                <c:pt idx="23416">
                  <c:v>2.3604817390439998</c:v>
                </c:pt>
                <c:pt idx="23417">
                  <c:v>2.36048746109</c:v>
                </c:pt>
                <c:pt idx="23418">
                  <c:v>2.3605682849880001</c:v>
                </c:pt>
                <c:pt idx="23419">
                  <c:v>2.3605737686160002</c:v>
                </c:pt>
                <c:pt idx="23420">
                  <c:v>2.360651493073</c:v>
                </c:pt>
                <c:pt idx="23421">
                  <c:v>2.3606569767000001</c:v>
                </c:pt>
                <c:pt idx="23422">
                  <c:v>2.3607292175289998</c:v>
                </c:pt>
                <c:pt idx="23423">
                  <c:v>2.360735416412</c:v>
                </c:pt>
                <c:pt idx="23424">
                  <c:v>2.3608148097989998</c:v>
                </c:pt>
                <c:pt idx="23425">
                  <c:v>2.360826015472</c:v>
                </c:pt>
                <c:pt idx="23426">
                  <c:v>2.3608994483950001</c:v>
                </c:pt>
                <c:pt idx="23427">
                  <c:v>2.3609156608580002</c:v>
                </c:pt>
                <c:pt idx="23428">
                  <c:v>2.3609893321989999</c:v>
                </c:pt>
                <c:pt idx="23429">
                  <c:v>2.3610050678249999</c:v>
                </c:pt>
                <c:pt idx="23430">
                  <c:v>2.3610765933989999</c:v>
                </c:pt>
                <c:pt idx="23431">
                  <c:v>2.3610949516300002</c:v>
                </c:pt>
                <c:pt idx="23432">
                  <c:v>2.3611619472499998</c:v>
                </c:pt>
                <c:pt idx="23433">
                  <c:v>2.3612682819369999</c:v>
                </c:pt>
                <c:pt idx="23434">
                  <c:v>2.3614742755889999</c:v>
                </c:pt>
                <c:pt idx="23435">
                  <c:v>2.3615939617159998</c:v>
                </c:pt>
                <c:pt idx="23436">
                  <c:v>2.361655950546</c:v>
                </c:pt>
                <c:pt idx="23437">
                  <c:v>2.36177110672</c:v>
                </c:pt>
                <c:pt idx="23438">
                  <c:v>2.3620874881740002</c:v>
                </c:pt>
                <c:pt idx="23439">
                  <c:v>2.3622169494629999</c:v>
                </c:pt>
                <c:pt idx="23440">
                  <c:v>2.3626186847690001</c:v>
                </c:pt>
                <c:pt idx="23441">
                  <c:v>2.3627090454099999</c:v>
                </c:pt>
                <c:pt idx="23442">
                  <c:v>2.3629438877109998</c:v>
                </c:pt>
                <c:pt idx="23443">
                  <c:v>2.3631117343899999</c:v>
                </c:pt>
                <c:pt idx="23444">
                  <c:v>2.3631932735440002</c:v>
                </c:pt>
                <c:pt idx="23445">
                  <c:v>2.3633749485019999</c:v>
                </c:pt>
                <c:pt idx="23446">
                  <c:v>2.3636879920960001</c:v>
                </c:pt>
                <c:pt idx="23447">
                  <c:v>2.3637959957120001</c:v>
                </c:pt>
                <c:pt idx="23448">
                  <c:v>2.364085435867</c:v>
                </c:pt>
                <c:pt idx="23449">
                  <c:v>2.3642199039460001</c:v>
                </c:pt>
                <c:pt idx="23450">
                  <c:v>2.3642742633820002</c:v>
                </c:pt>
                <c:pt idx="23451">
                  <c:v>2.364339828491</c:v>
                </c:pt>
                <c:pt idx="23452">
                  <c:v>2.3644394874570001</c:v>
                </c:pt>
                <c:pt idx="23453">
                  <c:v>2.364463567734</c:v>
                </c:pt>
                <c:pt idx="23454">
                  <c:v>2.3646039962769998</c:v>
                </c:pt>
                <c:pt idx="23455">
                  <c:v>2.364648342133</c:v>
                </c:pt>
                <c:pt idx="23456">
                  <c:v>2.364777565002</c:v>
                </c:pt>
                <c:pt idx="23457">
                  <c:v>2.3648149967190002</c:v>
                </c:pt>
                <c:pt idx="23458">
                  <c:v>2.3649423122409998</c:v>
                </c:pt>
                <c:pt idx="23459">
                  <c:v>2.3649790287019998</c:v>
                </c:pt>
                <c:pt idx="23460">
                  <c:v>2.3651084899899999</c:v>
                </c:pt>
                <c:pt idx="23461">
                  <c:v>2.3651423454280001</c:v>
                </c:pt>
                <c:pt idx="23462">
                  <c:v>2.365274190903</c:v>
                </c:pt>
                <c:pt idx="23463">
                  <c:v>2.365317821503</c:v>
                </c:pt>
                <c:pt idx="23464">
                  <c:v>2.3654532432559998</c:v>
                </c:pt>
                <c:pt idx="23465">
                  <c:v>2.3654949665070002</c:v>
                </c:pt>
                <c:pt idx="23466">
                  <c:v>2.3656260967249998</c:v>
                </c:pt>
                <c:pt idx="23467">
                  <c:v>2.3656606674190002</c:v>
                </c:pt>
                <c:pt idx="23468">
                  <c:v>2.3658103942870001</c:v>
                </c:pt>
                <c:pt idx="23469">
                  <c:v>2.3661720752719999</c:v>
                </c:pt>
                <c:pt idx="23470">
                  <c:v>2.366277217865</c:v>
                </c:pt>
                <c:pt idx="23471">
                  <c:v>2.366352319717</c:v>
                </c:pt>
                <c:pt idx="23472">
                  <c:v>2.3664529323579999</c:v>
                </c:pt>
                <c:pt idx="23473">
                  <c:v>2.366491556168</c:v>
                </c:pt>
                <c:pt idx="23474">
                  <c:v>2.3665590286249998</c:v>
                </c:pt>
                <c:pt idx="23475">
                  <c:v>2.3665761947630002</c:v>
                </c:pt>
                <c:pt idx="23476">
                  <c:v>2.3666336536410002</c:v>
                </c:pt>
                <c:pt idx="23477">
                  <c:v>2.3666622638699999</c:v>
                </c:pt>
                <c:pt idx="23478">
                  <c:v>2.3667151927950001</c:v>
                </c:pt>
                <c:pt idx="23479">
                  <c:v>2.3667430877690001</c:v>
                </c:pt>
                <c:pt idx="23480">
                  <c:v>2.3667972087860001</c:v>
                </c:pt>
                <c:pt idx="23481">
                  <c:v>2.3668298721309999</c:v>
                </c:pt>
                <c:pt idx="23482">
                  <c:v>2.3668775558470001</c:v>
                </c:pt>
                <c:pt idx="23483">
                  <c:v>2.3669140338900001</c:v>
                </c:pt>
                <c:pt idx="23484">
                  <c:v>2.3669579029080001</c:v>
                </c:pt>
                <c:pt idx="23485">
                  <c:v>2.3670029640200001</c:v>
                </c:pt>
                <c:pt idx="23486">
                  <c:v>2.3670501708980001</c:v>
                </c:pt>
                <c:pt idx="23487">
                  <c:v>2.3670995235440002</c:v>
                </c:pt>
                <c:pt idx="23488">
                  <c:v>2.3671536445619998</c:v>
                </c:pt>
                <c:pt idx="23489">
                  <c:v>2.3672420978550002</c:v>
                </c:pt>
                <c:pt idx="23490">
                  <c:v>2.3675196170809998</c:v>
                </c:pt>
                <c:pt idx="23491">
                  <c:v>2.3676452636719998</c:v>
                </c:pt>
                <c:pt idx="23492">
                  <c:v>2.3677165508270002</c:v>
                </c:pt>
                <c:pt idx="23493">
                  <c:v>2.3678529262539998</c:v>
                </c:pt>
                <c:pt idx="23494">
                  <c:v>2.3679039478299999</c:v>
                </c:pt>
                <c:pt idx="23495">
                  <c:v>2.3679349422449998</c:v>
                </c:pt>
                <c:pt idx="23496">
                  <c:v>2.3679990768430002</c:v>
                </c:pt>
                <c:pt idx="23497">
                  <c:v>2.3680920600889999</c:v>
                </c:pt>
                <c:pt idx="23498">
                  <c:v>2.3681399822240001</c:v>
                </c:pt>
                <c:pt idx="23499">
                  <c:v>2.3681700229640001</c:v>
                </c:pt>
                <c:pt idx="23500">
                  <c:v>2.3682341575620001</c:v>
                </c:pt>
                <c:pt idx="23501">
                  <c:v>2.3683187961579999</c:v>
                </c:pt>
                <c:pt idx="23502">
                  <c:v>2.368359327316</c:v>
                </c:pt>
                <c:pt idx="23503">
                  <c:v>2.3683848381039998</c:v>
                </c:pt>
                <c:pt idx="23504">
                  <c:v>2.3684475421909998</c:v>
                </c:pt>
                <c:pt idx="23505">
                  <c:v>2.3685526847839999</c:v>
                </c:pt>
                <c:pt idx="23506">
                  <c:v>2.3687024116519999</c:v>
                </c:pt>
                <c:pt idx="23507">
                  <c:v>2.3688237667080001</c:v>
                </c:pt>
                <c:pt idx="23508">
                  <c:v>2.3688774108890001</c:v>
                </c:pt>
                <c:pt idx="23509">
                  <c:v>2.3689203262329999</c:v>
                </c:pt>
                <c:pt idx="23510">
                  <c:v>2.3689689636229998</c:v>
                </c:pt>
                <c:pt idx="23511">
                  <c:v>2.3690042495729999</c:v>
                </c:pt>
                <c:pt idx="23512">
                  <c:v>2.3690562248229998</c:v>
                </c:pt>
                <c:pt idx="23513">
                  <c:v>2.369086503983</c:v>
                </c:pt>
                <c:pt idx="23514">
                  <c:v>2.3691418170929999</c:v>
                </c:pt>
                <c:pt idx="23515">
                  <c:v>2.3691709041600002</c:v>
                </c:pt>
                <c:pt idx="23516">
                  <c:v>2.3692271709439998</c:v>
                </c:pt>
                <c:pt idx="23517">
                  <c:v>2.369241714478</c:v>
                </c:pt>
                <c:pt idx="23518">
                  <c:v>2.3693025112149999</c:v>
                </c:pt>
                <c:pt idx="23519">
                  <c:v>2.36932015419</c:v>
                </c:pt>
                <c:pt idx="23520">
                  <c:v>2.3693840503689998</c:v>
                </c:pt>
                <c:pt idx="23521">
                  <c:v>2.3693914413449999</c:v>
                </c:pt>
                <c:pt idx="23522">
                  <c:v>2.3694696426389998</c:v>
                </c:pt>
                <c:pt idx="23523">
                  <c:v>2.3694756031040001</c:v>
                </c:pt>
                <c:pt idx="23524">
                  <c:v>2.3695566654209999</c:v>
                </c:pt>
                <c:pt idx="23525">
                  <c:v>2.369564294815</c:v>
                </c:pt>
                <c:pt idx="23526">
                  <c:v>2.3696768283840002</c:v>
                </c:pt>
                <c:pt idx="23527">
                  <c:v>2.3699591159820002</c:v>
                </c:pt>
                <c:pt idx="23528">
                  <c:v>2.370056390762</c:v>
                </c:pt>
                <c:pt idx="23529">
                  <c:v>2.370127677917</c:v>
                </c:pt>
                <c:pt idx="23530">
                  <c:v>2.3701586723329999</c:v>
                </c:pt>
                <c:pt idx="23531">
                  <c:v>2.370195627213</c:v>
                </c:pt>
                <c:pt idx="23532">
                  <c:v>2.370279550552</c:v>
                </c:pt>
                <c:pt idx="23533">
                  <c:v>2.3703482151030002</c:v>
                </c:pt>
                <c:pt idx="23534">
                  <c:v>2.3703756332400001</c:v>
                </c:pt>
                <c:pt idx="23535">
                  <c:v>2.3704934120179999</c:v>
                </c:pt>
                <c:pt idx="23536">
                  <c:v>2.3707120418550001</c:v>
                </c:pt>
                <c:pt idx="23537">
                  <c:v>2.3708019256589998</c:v>
                </c:pt>
                <c:pt idx="23538">
                  <c:v>2.3709185123440002</c:v>
                </c:pt>
                <c:pt idx="23539">
                  <c:v>2.3710887432100001</c:v>
                </c:pt>
                <c:pt idx="23540">
                  <c:v>2.3713407516479998</c:v>
                </c:pt>
                <c:pt idx="23541">
                  <c:v>2.3714139461519999</c:v>
                </c:pt>
                <c:pt idx="23542">
                  <c:v>2.3714995384219999</c:v>
                </c:pt>
                <c:pt idx="23543">
                  <c:v>2.3715417385099999</c:v>
                </c:pt>
                <c:pt idx="23544">
                  <c:v>2.3715858459470001</c:v>
                </c:pt>
                <c:pt idx="23545">
                  <c:v>2.3716816902160001</c:v>
                </c:pt>
                <c:pt idx="23546">
                  <c:v>2.371773719788</c:v>
                </c:pt>
                <c:pt idx="23547">
                  <c:v>2.3718235492709998</c:v>
                </c:pt>
                <c:pt idx="23548">
                  <c:v>2.371876716614</c:v>
                </c:pt>
                <c:pt idx="23549">
                  <c:v>2.371976137161</c:v>
                </c:pt>
                <c:pt idx="23550">
                  <c:v>2.3720715045929999</c:v>
                </c:pt>
                <c:pt idx="23551">
                  <c:v>2.3721168041229999</c:v>
                </c:pt>
                <c:pt idx="23552">
                  <c:v>2.3721594810490001</c:v>
                </c:pt>
                <c:pt idx="23553">
                  <c:v>2.3722436428070002</c:v>
                </c:pt>
                <c:pt idx="23554">
                  <c:v>2.3723163604740001</c:v>
                </c:pt>
                <c:pt idx="23555">
                  <c:v>2.3723485469819998</c:v>
                </c:pt>
                <c:pt idx="23556">
                  <c:v>2.3723855018619999</c:v>
                </c:pt>
                <c:pt idx="23557">
                  <c:v>2.3724622726439999</c:v>
                </c:pt>
                <c:pt idx="23558">
                  <c:v>2.3725295066830001</c:v>
                </c:pt>
                <c:pt idx="23559">
                  <c:v>2.3725771903989998</c:v>
                </c:pt>
                <c:pt idx="23560">
                  <c:v>2.3727135658259999</c:v>
                </c:pt>
                <c:pt idx="23561">
                  <c:v>2.3728208541870002</c:v>
                </c:pt>
                <c:pt idx="23562">
                  <c:v>2.373114824295</c:v>
                </c:pt>
                <c:pt idx="23563">
                  <c:v>2.3732059001920001</c:v>
                </c:pt>
                <c:pt idx="23564">
                  <c:v>2.3732569217680002</c:v>
                </c:pt>
                <c:pt idx="23565">
                  <c:v>2.3732936382290002</c:v>
                </c:pt>
                <c:pt idx="23566">
                  <c:v>2.3733375072479999</c:v>
                </c:pt>
                <c:pt idx="23567">
                  <c:v>2.3733716011050001</c:v>
                </c:pt>
                <c:pt idx="23568">
                  <c:v>2.3734173774720002</c:v>
                </c:pt>
                <c:pt idx="23569">
                  <c:v>2.373453140259</c:v>
                </c:pt>
                <c:pt idx="23570">
                  <c:v>2.3734934329990001</c:v>
                </c:pt>
                <c:pt idx="23571">
                  <c:v>2.3735220432280002</c:v>
                </c:pt>
                <c:pt idx="23572">
                  <c:v>2.373563051224</c:v>
                </c:pt>
                <c:pt idx="23573">
                  <c:v>2.3735880851750002</c:v>
                </c:pt>
                <c:pt idx="23574">
                  <c:v>2.3736269474029998</c:v>
                </c:pt>
                <c:pt idx="23575">
                  <c:v>2.3736548423769999</c:v>
                </c:pt>
                <c:pt idx="23576">
                  <c:v>2.3737046718600001</c:v>
                </c:pt>
                <c:pt idx="23577">
                  <c:v>2.3737337589259999</c:v>
                </c:pt>
                <c:pt idx="23578">
                  <c:v>2.3737943172449998</c:v>
                </c:pt>
                <c:pt idx="23579">
                  <c:v>2.3738250732420001</c:v>
                </c:pt>
                <c:pt idx="23580">
                  <c:v>2.373922109604</c:v>
                </c:pt>
                <c:pt idx="23581">
                  <c:v>2.374140501022</c:v>
                </c:pt>
                <c:pt idx="23582">
                  <c:v>2.3742036819460002</c:v>
                </c:pt>
                <c:pt idx="23583">
                  <c:v>2.374323606491</c:v>
                </c:pt>
                <c:pt idx="23584">
                  <c:v>2.374370574951</c:v>
                </c:pt>
                <c:pt idx="23585">
                  <c:v>2.374391317368</c:v>
                </c:pt>
                <c:pt idx="23586">
                  <c:v>2.3745167255399999</c:v>
                </c:pt>
                <c:pt idx="23587">
                  <c:v>2.3745753765109998</c:v>
                </c:pt>
                <c:pt idx="23588">
                  <c:v>2.3746881484990001</c:v>
                </c:pt>
                <c:pt idx="23589">
                  <c:v>2.3749670982360001</c:v>
                </c:pt>
                <c:pt idx="23590">
                  <c:v>2.3751077651979999</c:v>
                </c:pt>
                <c:pt idx="23591">
                  <c:v>2.37517619133</c:v>
                </c:pt>
                <c:pt idx="23592">
                  <c:v>2.3752627372739998</c:v>
                </c:pt>
                <c:pt idx="23593">
                  <c:v>2.3752641677859998</c:v>
                </c:pt>
                <c:pt idx="23594">
                  <c:v>2.375350236893</c:v>
                </c:pt>
                <c:pt idx="23595">
                  <c:v>2.37535405159</c:v>
                </c:pt>
                <c:pt idx="23596">
                  <c:v>2.375437498093</c:v>
                </c:pt>
                <c:pt idx="23597">
                  <c:v>2.3754422664639998</c:v>
                </c:pt>
                <c:pt idx="23598">
                  <c:v>2.37553024292</c:v>
                </c:pt>
                <c:pt idx="23599">
                  <c:v>2.37557721138</c:v>
                </c:pt>
                <c:pt idx="23600">
                  <c:v>2.3756403923030001</c:v>
                </c:pt>
                <c:pt idx="23601">
                  <c:v>2.3759441375730002</c:v>
                </c:pt>
                <c:pt idx="23602">
                  <c:v>2.3762629032140001</c:v>
                </c:pt>
                <c:pt idx="23603">
                  <c:v>2.37664270401</c:v>
                </c:pt>
                <c:pt idx="23604">
                  <c:v>2.3769538402560002</c:v>
                </c:pt>
                <c:pt idx="23605">
                  <c:v>2.377071619034</c:v>
                </c:pt>
                <c:pt idx="23606">
                  <c:v>2.377091169357</c:v>
                </c:pt>
                <c:pt idx="23607">
                  <c:v>2.3771708011629999</c:v>
                </c:pt>
                <c:pt idx="23608">
                  <c:v>2.377195596695</c:v>
                </c:pt>
                <c:pt idx="23609">
                  <c:v>2.3772735595699999</c:v>
                </c:pt>
                <c:pt idx="23610">
                  <c:v>2.377382040024</c:v>
                </c:pt>
                <c:pt idx="23611">
                  <c:v>2.3774743080139999</c:v>
                </c:pt>
                <c:pt idx="23612">
                  <c:v>2.377586126328</c:v>
                </c:pt>
                <c:pt idx="23613">
                  <c:v>2.3776438236240001</c:v>
                </c:pt>
                <c:pt idx="23614">
                  <c:v>2.378022193909</c:v>
                </c:pt>
                <c:pt idx="23615">
                  <c:v>2.378090143204</c:v>
                </c:pt>
                <c:pt idx="23616">
                  <c:v>2.378165245056</c:v>
                </c:pt>
                <c:pt idx="23617">
                  <c:v>2.3782148361209998</c:v>
                </c:pt>
                <c:pt idx="23618">
                  <c:v>2.3782355785370002</c:v>
                </c:pt>
                <c:pt idx="23619">
                  <c:v>2.3782892227170001</c:v>
                </c:pt>
                <c:pt idx="23620">
                  <c:v>2.3783695697780001</c:v>
                </c:pt>
                <c:pt idx="23621">
                  <c:v>2.3784170150759998</c:v>
                </c:pt>
                <c:pt idx="23622">
                  <c:v>2.3784379959109998</c:v>
                </c:pt>
                <c:pt idx="23623">
                  <c:v>2.3784961700439999</c:v>
                </c:pt>
                <c:pt idx="23624">
                  <c:v>2.3785753250120001</c:v>
                </c:pt>
                <c:pt idx="23625">
                  <c:v>2.3786268234249999</c:v>
                </c:pt>
                <c:pt idx="23626">
                  <c:v>2.378649950027</c:v>
                </c:pt>
                <c:pt idx="23627">
                  <c:v>2.3787043094640001</c:v>
                </c:pt>
                <c:pt idx="23628">
                  <c:v>2.3787868022919998</c:v>
                </c:pt>
                <c:pt idx="23629">
                  <c:v>2.3788535594939999</c:v>
                </c:pt>
                <c:pt idx="23630">
                  <c:v>2.3789098262790001</c:v>
                </c:pt>
                <c:pt idx="23631">
                  <c:v>2.3790252208710001</c:v>
                </c:pt>
                <c:pt idx="23632">
                  <c:v>2.379091262817</c:v>
                </c:pt>
                <c:pt idx="23633">
                  <c:v>2.3791916370389998</c:v>
                </c:pt>
                <c:pt idx="23634">
                  <c:v>2.3793184757230001</c:v>
                </c:pt>
                <c:pt idx="23635">
                  <c:v>2.3794744014739999</c:v>
                </c:pt>
                <c:pt idx="23636">
                  <c:v>2.379645586014</c:v>
                </c:pt>
                <c:pt idx="23637">
                  <c:v>2.3799390792850001</c:v>
                </c:pt>
                <c:pt idx="23638">
                  <c:v>2.3800394535059999</c:v>
                </c:pt>
                <c:pt idx="23639">
                  <c:v>2.3800790309909998</c:v>
                </c:pt>
                <c:pt idx="23640">
                  <c:v>2.3801691532140001</c:v>
                </c:pt>
                <c:pt idx="23641">
                  <c:v>2.3802561759950001</c:v>
                </c:pt>
                <c:pt idx="23642">
                  <c:v>2.3802623748779999</c:v>
                </c:pt>
                <c:pt idx="23643">
                  <c:v>2.380357265472</c:v>
                </c:pt>
                <c:pt idx="23644">
                  <c:v>2.3803560733800002</c:v>
                </c:pt>
                <c:pt idx="23645">
                  <c:v>2.3804521560669998</c:v>
                </c:pt>
                <c:pt idx="23646">
                  <c:v>2.3804509639739999</c:v>
                </c:pt>
                <c:pt idx="23647">
                  <c:v>2.3805406093600001</c:v>
                </c:pt>
                <c:pt idx="23648">
                  <c:v>2.3805394172669998</c:v>
                </c:pt>
                <c:pt idx="23649">
                  <c:v>2.3806350231170001</c:v>
                </c:pt>
                <c:pt idx="23650">
                  <c:v>2.3806343078609999</c:v>
                </c:pt>
                <c:pt idx="23651">
                  <c:v>2.3807289600370001</c:v>
                </c:pt>
                <c:pt idx="23652">
                  <c:v>2.3808381557459999</c:v>
                </c:pt>
                <c:pt idx="23653">
                  <c:v>2.3809533119199999</c:v>
                </c:pt>
                <c:pt idx="23654">
                  <c:v>2.3812723159789999</c:v>
                </c:pt>
                <c:pt idx="23655">
                  <c:v>2.3812978267670002</c:v>
                </c:pt>
                <c:pt idx="23656">
                  <c:v>2.3813781738280002</c:v>
                </c:pt>
                <c:pt idx="23657">
                  <c:v>2.3814616203310002</c:v>
                </c:pt>
                <c:pt idx="23658">
                  <c:v>2.3815009593959999</c:v>
                </c:pt>
                <c:pt idx="23659">
                  <c:v>2.3815433979030001</c:v>
                </c:pt>
                <c:pt idx="23660">
                  <c:v>2.381629943848</c:v>
                </c:pt>
                <c:pt idx="23661">
                  <c:v>2.3817181587220002</c:v>
                </c:pt>
                <c:pt idx="23662">
                  <c:v>2.3817596435550001</c:v>
                </c:pt>
                <c:pt idx="23663">
                  <c:v>2.3817996978760001</c:v>
                </c:pt>
                <c:pt idx="23664">
                  <c:v>2.3818831443790001</c:v>
                </c:pt>
                <c:pt idx="23665">
                  <c:v>2.381961345673</c:v>
                </c:pt>
                <c:pt idx="23666">
                  <c:v>2.3819918632510002</c:v>
                </c:pt>
                <c:pt idx="23667">
                  <c:v>2.3820948600770002</c:v>
                </c:pt>
                <c:pt idx="23668">
                  <c:v>2.3822033405299998</c:v>
                </c:pt>
                <c:pt idx="23669">
                  <c:v>2.382359027863</c:v>
                </c:pt>
                <c:pt idx="23670">
                  <c:v>2.3825891017909999</c:v>
                </c:pt>
                <c:pt idx="23671">
                  <c:v>2.3826978206630001</c:v>
                </c:pt>
                <c:pt idx="23672">
                  <c:v>2.382807016373</c:v>
                </c:pt>
                <c:pt idx="23673">
                  <c:v>2.3829040527340002</c:v>
                </c:pt>
                <c:pt idx="23674">
                  <c:v>2.3829810619349998</c:v>
                </c:pt>
                <c:pt idx="23675">
                  <c:v>2.3831024169920001</c:v>
                </c:pt>
                <c:pt idx="23676">
                  <c:v>2.3832912445069998</c:v>
                </c:pt>
                <c:pt idx="23677">
                  <c:v>2.3835635185239998</c:v>
                </c:pt>
                <c:pt idx="23678">
                  <c:v>2.3837163448330001</c:v>
                </c:pt>
                <c:pt idx="23679">
                  <c:v>2.3838944435120002</c:v>
                </c:pt>
                <c:pt idx="23680">
                  <c:v>2.3840117454529999</c:v>
                </c:pt>
                <c:pt idx="23681">
                  <c:v>2.384094238281</c:v>
                </c:pt>
                <c:pt idx="23682">
                  <c:v>2.3841121196750001</c:v>
                </c:pt>
                <c:pt idx="23683">
                  <c:v>2.3841905593870001</c:v>
                </c:pt>
                <c:pt idx="23684">
                  <c:v>2.384195327759</c:v>
                </c:pt>
                <c:pt idx="23685">
                  <c:v>2.384267091751</c:v>
                </c:pt>
                <c:pt idx="23686">
                  <c:v>2.3842775821690001</c:v>
                </c:pt>
                <c:pt idx="23687">
                  <c:v>2.384354114532</c:v>
                </c:pt>
                <c:pt idx="23688">
                  <c:v>2.3843562603000001</c:v>
                </c:pt>
                <c:pt idx="23689">
                  <c:v>2.3844335079190002</c:v>
                </c:pt>
                <c:pt idx="23690">
                  <c:v>2.3844432830810001</c:v>
                </c:pt>
                <c:pt idx="23691">
                  <c:v>2.3845195770259999</c:v>
                </c:pt>
                <c:pt idx="23692">
                  <c:v>2.3845295906069999</c:v>
                </c:pt>
                <c:pt idx="23693">
                  <c:v>2.3846092224120001</c:v>
                </c:pt>
                <c:pt idx="23694">
                  <c:v>2.3846235275269998</c:v>
                </c:pt>
                <c:pt idx="23695">
                  <c:v>2.3847067356110001</c:v>
                </c:pt>
                <c:pt idx="23696">
                  <c:v>2.3847250938419999</c:v>
                </c:pt>
                <c:pt idx="23697">
                  <c:v>2.3848078250890001</c:v>
                </c:pt>
                <c:pt idx="23698">
                  <c:v>2.3851363658909999</c:v>
                </c:pt>
                <c:pt idx="23699">
                  <c:v>2.3852515220639998</c:v>
                </c:pt>
                <c:pt idx="23700">
                  <c:v>2.3853316307069998</c:v>
                </c:pt>
                <c:pt idx="23701">
                  <c:v>2.3854172229769999</c:v>
                </c:pt>
                <c:pt idx="23702">
                  <c:v>2.385468244553</c:v>
                </c:pt>
                <c:pt idx="23703">
                  <c:v>2.385501384735</c:v>
                </c:pt>
                <c:pt idx="23704">
                  <c:v>2.3855750560760001</c:v>
                </c:pt>
                <c:pt idx="23705">
                  <c:v>2.385665416718</c:v>
                </c:pt>
                <c:pt idx="23706">
                  <c:v>2.3857111930850001</c:v>
                </c:pt>
                <c:pt idx="23707">
                  <c:v>2.3857469558719999</c:v>
                </c:pt>
                <c:pt idx="23708">
                  <c:v>2.3858194351200002</c:v>
                </c:pt>
                <c:pt idx="23709">
                  <c:v>2.3859021663669999</c:v>
                </c:pt>
                <c:pt idx="23710">
                  <c:v>2.3859381675720002</c:v>
                </c:pt>
                <c:pt idx="23711">
                  <c:v>2.3859646320340002</c:v>
                </c:pt>
                <c:pt idx="23712">
                  <c:v>2.386103153229</c:v>
                </c:pt>
                <c:pt idx="23713">
                  <c:v>2.386150121689</c:v>
                </c:pt>
                <c:pt idx="23714">
                  <c:v>2.3863041400910001</c:v>
                </c:pt>
                <c:pt idx="23715">
                  <c:v>2.3864598274229998</c:v>
                </c:pt>
                <c:pt idx="23716">
                  <c:v>2.3867547512049998</c:v>
                </c:pt>
                <c:pt idx="23717">
                  <c:v>2.3868765830990002</c:v>
                </c:pt>
                <c:pt idx="23718">
                  <c:v>2.387022018433</c:v>
                </c:pt>
                <c:pt idx="23719">
                  <c:v>2.3871834278109998</c:v>
                </c:pt>
                <c:pt idx="23720">
                  <c:v>2.3872325420379998</c:v>
                </c:pt>
                <c:pt idx="23721">
                  <c:v>2.3873522281650001</c:v>
                </c:pt>
                <c:pt idx="23722">
                  <c:v>2.3874037265779999</c:v>
                </c:pt>
                <c:pt idx="23723">
                  <c:v>2.3875162601470001</c:v>
                </c:pt>
                <c:pt idx="23724">
                  <c:v>2.387571334839</c:v>
                </c:pt>
                <c:pt idx="23725">
                  <c:v>2.3876841068269998</c:v>
                </c:pt>
                <c:pt idx="23726">
                  <c:v>2.3877394199370001</c:v>
                </c:pt>
                <c:pt idx="23727">
                  <c:v>2.3878467082979999</c:v>
                </c:pt>
                <c:pt idx="23728">
                  <c:v>2.387983083725</c:v>
                </c:pt>
                <c:pt idx="23729">
                  <c:v>2.388021469116</c:v>
                </c:pt>
                <c:pt idx="23730">
                  <c:v>2.3881449699399999</c:v>
                </c:pt>
                <c:pt idx="23731">
                  <c:v>2.3881838321690001</c:v>
                </c:pt>
                <c:pt idx="23732">
                  <c:v>2.3883047103880002</c:v>
                </c:pt>
                <c:pt idx="23733">
                  <c:v>2.3883390426640001</c:v>
                </c:pt>
                <c:pt idx="23734">
                  <c:v>2.3884756565090002</c:v>
                </c:pt>
                <c:pt idx="23735">
                  <c:v>2.3887937068939999</c:v>
                </c:pt>
                <c:pt idx="23736">
                  <c:v>2.388962984085</c:v>
                </c:pt>
                <c:pt idx="23737">
                  <c:v>2.3892738819120001</c:v>
                </c:pt>
                <c:pt idx="23738">
                  <c:v>2.389512777328</c:v>
                </c:pt>
                <c:pt idx="23739">
                  <c:v>2.3896226882930001</c:v>
                </c:pt>
                <c:pt idx="23740">
                  <c:v>2.3897771835329999</c:v>
                </c:pt>
                <c:pt idx="23741">
                  <c:v>2.3898186683649998</c:v>
                </c:pt>
                <c:pt idx="23742">
                  <c:v>2.3899016380310001</c:v>
                </c:pt>
                <c:pt idx="23743">
                  <c:v>2.389898061752</c:v>
                </c:pt>
                <c:pt idx="23744">
                  <c:v>2.389972925186</c:v>
                </c:pt>
                <c:pt idx="23745">
                  <c:v>2.389967441559</c:v>
                </c:pt>
                <c:pt idx="23746">
                  <c:v>2.3900156021119998</c:v>
                </c:pt>
                <c:pt idx="23747">
                  <c:v>2.390028238297</c:v>
                </c:pt>
                <c:pt idx="23748">
                  <c:v>2.3900873661039999</c:v>
                </c:pt>
                <c:pt idx="23749">
                  <c:v>2.3900973796840002</c:v>
                </c:pt>
                <c:pt idx="23750">
                  <c:v>2.3901638984679998</c:v>
                </c:pt>
                <c:pt idx="23751">
                  <c:v>2.390171527863</c:v>
                </c:pt>
                <c:pt idx="23752">
                  <c:v>2.3902442455289998</c:v>
                </c:pt>
                <c:pt idx="23753">
                  <c:v>2.3902497291559999</c:v>
                </c:pt>
                <c:pt idx="23754">
                  <c:v>2.3903324604030001</c:v>
                </c:pt>
                <c:pt idx="23755">
                  <c:v>2.3903384208679999</c:v>
                </c:pt>
                <c:pt idx="23756">
                  <c:v>2.3904221057889998</c:v>
                </c:pt>
                <c:pt idx="23757">
                  <c:v>2.3904669284820002</c:v>
                </c:pt>
                <c:pt idx="23758">
                  <c:v>2.390528917313</c:v>
                </c:pt>
                <c:pt idx="23759">
                  <c:v>2.3906345367430002</c:v>
                </c:pt>
                <c:pt idx="23760">
                  <c:v>2.3907063007349998</c:v>
                </c:pt>
                <c:pt idx="23761">
                  <c:v>2.3910372257230001</c:v>
                </c:pt>
                <c:pt idx="23762">
                  <c:v>2.3910567760469998</c:v>
                </c:pt>
                <c:pt idx="23763">
                  <c:v>2.3910982608800002</c:v>
                </c:pt>
                <c:pt idx="23764">
                  <c:v>2.3911833763120001</c:v>
                </c:pt>
                <c:pt idx="23765">
                  <c:v>2.3912382125849998</c:v>
                </c:pt>
                <c:pt idx="23766">
                  <c:v>2.3912744522090001</c:v>
                </c:pt>
                <c:pt idx="23767">
                  <c:v>2.3913352489470001</c:v>
                </c:pt>
                <c:pt idx="23768">
                  <c:v>2.3914332389830002</c:v>
                </c:pt>
                <c:pt idx="23769">
                  <c:v>2.3914928436279999</c:v>
                </c:pt>
                <c:pt idx="23770">
                  <c:v>2.3915340900420001</c:v>
                </c:pt>
                <c:pt idx="23771">
                  <c:v>2.3916006088259998</c:v>
                </c:pt>
                <c:pt idx="23772">
                  <c:v>2.3916954994199999</c:v>
                </c:pt>
                <c:pt idx="23773">
                  <c:v>2.3917438983919999</c:v>
                </c:pt>
                <c:pt idx="23774">
                  <c:v>2.3917772769929999</c:v>
                </c:pt>
                <c:pt idx="23775">
                  <c:v>2.3918447494509998</c:v>
                </c:pt>
                <c:pt idx="23776">
                  <c:v>2.3919622898099999</c:v>
                </c:pt>
                <c:pt idx="23777">
                  <c:v>2.3919863700869999</c:v>
                </c:pt>
                <c:pt idx="23778">
                  <c:v>2.3921215534210001</c:v>
                </c:pt>
                <c:pt idx="23779">
                  <c:v>2.3921687603000001</c:v>
                </c:pt>
                <c:pt idx="23780">
                  <c:v>2.3923015594480002</c:v>
                </c:pt>
                <c:pt idx="23781">
                  <c:v>2.3923351764679999</c:v>
                </c:pt>
                <c:pt idx="23782">
                  <c:v>2.3926851749420002</c:v>
                </c:pt>
                <c:pt idx="23783">
                  <c:v>2.3927493095400001</c:v>
                </c:pt>
                <c:pt idx="23784">
                  <c:v>2.3927772045140001</c:v>
                </c:pt>
                <c:pt idx="23785">
                  <c:v>2.39284157753</c:v>
                </c:pt>
                <c:pt idx="23786">
                  <c:v>2.3928596973420002</c:v>
                </c:pt>
                <c:pt idx="23787">
                  <c:v>2.3929209709169998</c:v>
                </c:pt>
                <c:pt idx="23788">
                  <c:v>2.3929309844970001</c:v>
                </c:pt>
                <c:pt idx="23789">
                  <c:v>2.3929936885830001</c:v>
                </c:pt>
                <c:pt idx="23790">
                  <c:v>2.393005609512</c:v>
                </c:pt>
                <c:pt idx="23791">
                  <c:v>2.393076896667</c:v>
                </c:pt>
                <c:pt idx="23792">
                  <c:v>2.3930861949920001</c:v>
                </c:pt>
                <c:pt idx="23793">
                  <c:v>2.393167495728</c:v>
                </c:pt>
                <c:pt idx="23794">
                  <c:v>2.3931789398190002</c:v>
                </c:pt>
                <c:pt idx="23795">
                  <c:v>2.3932690620420001</c:v>
                </c:pt>
                <c:pt idx="23796">
                  <c:v>2.3932988643650002</c:v>
                </c:pt>
                <c:pt idx="23797">
                  <c:v>2.3933656215669998</c:v>
                </c:pt>
                <c:pt idx="23798">
                  <c:v>2.393462181091</c:v>
                </c:pt>
                <c:pt idx="23799">
                  <c:v>2.3937349319460002</c:v>
                </c:pt>
                <c:pt idx="23800">
                  <c:v>2.393760681152</c:v>
                </c:pt>
                <c:pt idx="23801">
                  <c:v>2.3938367366789999</c:v>
                </c:pt>
                <c:pt idx="23802">
                  <c:v>2.3939142227170001</c:v>
                </c:pt>
                <c:pt idx="23803">
                  <c:v>2.393948793411</c:v>
                </c:pt>
                <c:pt idx="23804">
                  <c:v>2.3939917087549998</c:v>
                </c:pt>
                <c:pt idx="23805">
                  <c:v>2.3940842151639998</c:v>
                </c:pt>
                <c:pt idx="23806">
                  <c:v>2.3941748142239998</c:v>
                </c:pt>
                <c:pt idx="23807">
                  <c:v>2.3942193984990001</c:v>
                </c:pt>
                <c:pt idx="23808">
                  <c:v>2.3942654132840002</c:v>
                </c:pt>
                <c:pt idx="23809">
                  <c:v>2.3943583965299999</c:v>
                </c:pt>
                <c:pt idx="23810">
                  <c:v>2.3944435119629999</c:v>
                </c:pt>
                <c:pt idx="23811">
                  <c:v>2.394482135773</c:v>
                </c:pt>
                <c:pt idx="23812">
                  <c:v>2.3945288658139998</c:v>
                </c:pt>
                <c:pt idx="23813">
                  <c:v>2.39462018013</c:v>
                </c:pt>
                <c:pt idx="23814">
                  <c:v>2.3946959972380002</c:v>
                </c:pt>
                <c:pt idx="23815">
                  <c:v>2.3947281837459999</c:v>
                </c:pt>
                <c:pt idx="23816">
                  <c:v>2.3947653770450001</c:v>
                </c:pt>
                <c:pt idx="23817">
                  <c:v>2.3948464393619999</c:v>
                </c:pt>
                <c:pt idx="23818">
                  <c:v>2.3949105739590002</c:v>
                </c:pt>
                <c:pt idx="23819">
                  <c:v>2.3949341773990001</c:v>
                </c:pt>
                <c:pt idx="23820">
                  <c:v>2.3950462341310002</c:v>
                </c:pt>
                <c:pt idx="23821">
                  <c:v>2.3951094150540002</c:v>
                </c:pt>
                <c:pt idx="23822">
                  <c:v>2.3952732086180002</c:v>
                </c:pt>
                <c:pt idx="23823">
                  <c:v>2.3955974578860002</c:v>
                </c:pt>
                <c:pt idx="23824">
                  <c:v>2.3956766128539999</c:v>
                </c:pt>
                <c:pt idx="23825">
                  <c:v>2.3957164287569999</c:v>
                </c:pt>
                <c:pt idx="23826">
                  <c:v>2.3957803249360001</c:v>
                </c:pt>
                <c:pt idx="23827">
                  <c:v>2.395806074142</c:v>
                </c:pt>
                <c:pt idx="23828">
                  <c:v>2.3958613872529999</c:v>
                </c:pt>
                <c:pt idx="23829">
                  <c:v>2.3959357738490001</c:v>
                </c:pt>
                <c:pt idx="23830">
                  <c:v>2.3959310054779999</c:v>
                </c:pt>
                <c:pt idx="23831">
                  <c:v>2.396013498306</c:v>
                </c:pt>
                <c:pt idx="23832">
                  <c:v>2.3960113525389999</c:v>
                </c:pt>
                <c:pt idx="23833">
                  <c:v>2.3961040973659999</c:v>
                </c:pt>
                <c:pt idx="23834">
                  <c:v>2.3962032794949999</c:v>
                </c:pt>
                <c:pt idx="23835">
                  <c:v>2.3962650299070001</c:v>
                </c:pt>
                <c:pt idx="23836">
                  <c:v>2.3963036537170002</c:v>
                </c:pt>
                <c:pt idx="23837">
                  <c:v>2.3963627815250002</c:v>
                </c:pt>
                <c:pt idx="23838">
                  <c:v>2.3963871002200001</c:v>
                </c:pt>
                <c:pt idx="23839">
                  <c:v>2.39644241333</c:v>
                </c:pt>
                <c:pt idx="23840">
                  <c:v>2.3964591026309998</c:v>
                </c:pt>
                <c:pt idx="23841">
                  <c:v>2.3965318202970001</c:v>
                </c:pt>
                <c:pt idx="23842">
                  <c:v>2.396588802338</c:v>
                </c:pt>
                <c:pt idx="23843">
                  <c:v>2.396698951721</c:v>
                </c:pt>
                <c:pt idx="23844">
                  <c:v>2.3968250751500002</c:v>
                </c:pt>
                <c:pt idx="23845">
                  <c:v>2.3968565464020002</c:v>
                </c:pt>
                <c:pt idx="23846">
                  <c:v>2.3968794345859998</c:v>
                </c:pt>
                <c:pt idx="23847">
                  <c:v>2.396943092346</c:v>
                </c:pt>
                <c:pt idx="23848">
                  <c:v>2.3970208168029998</c:v>
                </c:pt>
                <c:pt idx="23849">
                  <c:v>2.3970541954039999</c:v>
                </c:pt>
                <c:pt idx="23850">
                  <c:v>2.3971426486969998</c:v>
                </c:pt>
                <c:pt idx="23851">
                  <c:v>2.3972263336180002</c:v>
                </c:pt>
                <c:pt idx="23852">
                  <c:v>2.397356510162</c:v>
                </c:pt>
                <c:pt idx="23853">
                  <c:v>2.397443771362</c:v>
                </c:pt>
                <c:pt idx="23854">
                  <c:v>2.397448539734</c:v>
                </c:pt>
                <c:pt idx="23855">
                  <c:v>2.3975422382349998</c:v>
                </c:pt>
                <c:pt idx="23856">
                  <c:v>2.3976130485530001</c:v>
                </c:pt>
                <c:pt idx="23857">
                  <c:v>2.3976638317110002</c:v>
                </c:pt>
                <c:pt idx="23858">
                  <c:v>2.3978426456449999</c:v>
                </c:pt>
                <c:pt idx="23859">
                  <c:v>2.3980021476750002</c:v>
                </c:pt>
                <c:pt idx="23860">
                  <c:v>2.3982815742489998</c:v>
                </c:pt>
                <c:pt idx="23861">
                  <c:v>2.3984296321869998</c:v>
                </c:pt>
                <c:pt idx="23862">
                  <c:v>2.39857339859</c:v>
                </c:pt>
                <c:pt idx="23863">
                  <c:v>2.3986740112299998</c:v>
                </c:pt>
                <c:pt idx="23864">
                  <c:v>2.398787736893</c:v>
                </c:pt>
                <c:pt idx="23865">
                  <c:v>2.398993730545</c:v>
                </c:pt>
                <c:pt idx="23866">
                  <c:v>2.3991746902469999</c:v>
                </c:pt>
                <c:pt idx="23867">
                  <c:v>2.3993051052090002</c:v>
                </c:pt>
                <c:pt idx="23868">
                  <c:v>2.3994171619419999</c:v>
                </c:pt>
                <c:pt idx="23869">
                  <c:v>2.399494171143</c:v>
                </c:pt>
                <c:pt idx="23870">
                  <c:v>2.3995485305790001</c:v>
                </c:pt>
                <c:pt idx="23871">
                  <c:v>2.3996305465700001</c:v>
                </c:pt>
                <c:pt idx="23872">
                  <c:v>2.399718999863</c:v>
                </c:pt>
                <c:pt idx="23873">
                  <c:v>2.3997735977170001</c:v>
                </c:pt>
                <c:pt idx="23874">
                  <c:v>2.399822235107</c:v>
                </c:pt>
                <c:pt idx="23875">
                  <c:v>2.39986038208</c:v>
                </c:pt>
                <c:pt idx="23876">
                  <c:v>2.3999054431919999</c:v>
                </c:pt>
                <c:pt idx="23877">
                  <c:v>2.3999454975129999</c:v>
                </c:pt>
                <c:pt idx="23878">
                  <c:v>2.399984359741</c:v>
                </c:pt>
                <c:pt idx="23879">
                  <c:v>2.4000475406650001</c:v>
                </c:pt>
                <c:pt idx="23880">
                  <c:v>2.4000899791719998</c:v>
                </c:pt>
                <c:pt idx="23881">
                  <c:v>2.4001958370210001</c:v>
                </c:pt>
                <c:pt idx="23882">
                  <c:v>2.4004714488980001</c:v>
                </c:pt>
                <c:pt idx="23883">
                  <c:v>2.400545835495</c:v>
                </c:pt>
                <c:pt idx="23884">
                  <c:v>2.4006340503689998</c:v>
                </c:pt>
                <c:pt idx="23885">
                  <c:v>2.4006774425509998</c:v>
                </c:pt>
                <c:pt idx="23886">
                  <c:v>2.4007141590119998</c:v>
                </c:pt>
                <c:pt idx="23887">
                  <c:v>2.4007890224459998</c:v>
                </c:pt>
                <c:pt idx="23888">
                  <c:v>2.400884151459</c:v>
                </c:pt>
                <c:pt idx="23889">
                  <c:v>2.4009335041050002</c:v>
                </c:pt>
                <c:pt idx="23890">
                  <c:v>2.4009761810299999</c:v>
                </c:pt>
                <c:pt idx="23891">
                  <c:v>2.4010555744170001</c:v>
                </c:pt>
                <c:pt idx="23892">
                  <c:v>2.40114235878</c:v>
                </c:pt>
                <c:pt idx="23893">
                  <c:v>2.4011776447300002</c:v>
                </c:pt>
                <c:pt idx="23894">
                  <c:v>2.4012098312379999</c:v>
                </c:pt>
                <c:pt idx="23895">
                  <c:v>2.401358366013</c:v>
                </c:pt>
                <c:pt idx="23896">
                  <c:v>2.4014694690699998</c:v>
                </c:pt>
                <c:pt idx="23897">
                  <c:v>2.4016561508179999</c:v>
                </c:pt>
                <c:pt idx="23898">
                  <c:v>2.4017956256869999</c:v>
                </c:pt>
                <c:pt idx="23899">
                  <c:v>2.402127742767</c:v>
                </c:pt>
                <c:pt idx="23900">
                  <c:v>2.402356147766</c:v>
                </c:pt>
                <c:pt idx="23901">
                  <c:v>2.4024517536159999</c:v>
                </c:pt>
                <c:pt idx="23902">
                  <c:v>2.4026253223420002</c:v>
                </c:pt>
                <c:pt idx="23903">
                  <c:v>2.4026758670809998</c:v>
                </c:pt>
                <c:pt idx="23904">
                  <c:v>2.4027926921840002</c:v>
                </c:pt>
                <c:pt idx="23905">
                  <c:v>2.4030261039730001</c:v>
                </c:pt>
                <c:pt idx="23906">
                  <c:v>2.4030938148500001</c:v>
                </c:pt>
                <c:pt idx="23907">
                  <c:v>2.4031972885130002</c:v>
                </c:pt>
                <c:pt idx="23908">
                  <c:v>2.4032776355740002</c:v>
                </c:pt>
                <c:pt idx="23909">
                  <c:v>2.4033737182619999</c:v>
                </c:pt>
                <c:pt idx="23910">
                  <c:v>2.4035117626189999</c:v>
                </c:pt>
                <c:pt idx="23911">
                  <c:v>2.4036173820500002</c:v>
                </c:pt>
                <c:pt idx="23912">
                  <c:v>2.403709411621</c:v>
                </c:pt>
                <c:pt idx="23913">
                  <c:v>2.4040131568910001</c:v>
                </c:pt>
                <c:pt idx="23914">
                  <c:v>2.4041368961330001</c:v>
                </c:pt>
                <c:pt idx="23915">
                  <c:v>2.4042739868159999</c:v>
                </c:pt>
                <c:pt idx="23916">
                  <c:v>2.4043200016020001</c:v>
                </c:pt>
                <c:pt idx="23917">
                  <c:v>2.404436588287</c:v>
                </c:pt>
                <c:pt idx="23918">
                  <c:v>2.4045739173889999</c:v>
                </c:pt>
                <c:pt idx="23919">
                  <c:v>2.404757022858</c:v>
                </c:pt>
                <c:pt idx="23920">
                  <c:v>2.4049110412600001</c:v>
                </c:pt>
                <c:pt idx="23921">
                  <c:v>2.40522646904</c:v>
                </c:pt>
                <c:pt idx="23922">
                  <c:v>2.4052445888520002</c:v>
                </c:pt>
                <c:pt idx="23923">
                  <c:v>2.4053218364719999</c:v>
                </c:pt>
                <c:pt idx="23924">
                  <c:v>2.4053368568420002</c:v>
                </c:pt>
                <c:pt idx="23925">
                  <c:v>2.4054141044619999</c:v>
                </c:pt>
                <c:pt idx="23926">
                  <c:v>2.4054288864140001</c:v>
                </c:pt>
                <c:pt idx="23927">
                  <c:v>2.4054963588709999</c:v>
                </c:pt>
                <c:pt idx="23928">
                  <c:v>2.4055085182189999</c:v>
                </c:pt>
                <c:pt idx="23929">
                  <c:v>2.4055800437929999</c:v>
                </c:pt>
                <c:pt idx="23930">
                  <c:v>2.405592679977</c:v>
                </c:pt>
                <c:pt idx="23931">
                  <c:v>2.4056558609010001</c:v>
                </c:pt>
                <c:pt idx="23932">
                  <c:v>2.40567278862</c:v>
                </c:pt>
                <c:pt idx="23933">
                  <c:v>2.4057323932650001</c:v>
                </c:pt>
                <c:pt idx="23934">
                  <c:v>2.4057440757749999</c:v>
                </c:pt>
                <c:pt idx="23935">
                  <c:v>2.4057993888849998</c:v>
                </c:pt>
                <c:pt idx="23936">
                  <c:v>2.4058220386509999</c:v>
                </c:pt>
                <c:pt idx="23937">
                  <c:v>2.405874967575</c:v>
                </c:pt>
                <c:pt idx="23938">
                  <c:v>2.405899763107</c:v>
                </c:pt>
                <c:pt idx="23939">
                  <c:v>2.4059545993799998</c:v>
                </c:pt>
                <c:pt idx="23940">
                  <c:v>2.4059858322140002</c:v>
                </c:pt>
                <c:pt idx="23941">
                  <c:v>2.4060404300689999</c:v>
                </c:pt>
                <c:pt idx="23942">
                  <c:v>2.406077623367</c:v>
                </c:pt>
                <c:pt idx="23943">
                  <c:v>2.4061281681060001</c:v>
                </c:pt>
                <c:pt idx="23944">
                  <c:v>2.406167984009</c:v>
                </c:pt>
                <c:pt idx="23945">
                  <c:v>2.4062166213989999</c:v>
                </c:pt>
                <c:pt idx="23946">
                  <c:v>2.4062590599060001</c:v>
                </c:pt>
                <c:pt idx="23947">
                  <c:v>2.4062983989719999</c:v>
                </c:pt>
                <c:pt idx="23948">
                  <c:v>2.4066176414489999</c:v>
                </c:pt>
                <c:pt idx="23949">
                  <c:v>2.4066681861879999</c:v>
                </c:pt>
                <c:pt idx="23950">
                  <c:v>2.4066820144649999</c:v>
                </c:pt>
                <c:pt idx="23951">
                  <c:v>2.4067125320430001</c:v>
                </c:pt>
                <c:pt idx="23952">
                  <c:v>2.4067857265470001</c:v>
                </c:pt>
                <c:pt idx="23953">
                  <c:v>2.4068431854250001</c:v>
                </c:pt>
                <c:pt idx="23954">
                  <c:v>2.4068624973300001</c:v>
                </c:pt>
                <c:pt idx="23955">
                  <c:v>2.406907558441</c:v>
                </c:pt>
                <c:pt idx="23956">
                  <c:v>2.406996488571</c:v>
                </c:pt>
                <c:pt idx="23957">
                  <c:v>2.407065868378</c:v>
                </c:pt>
                <c:pt idx="23958">
                  <c:v>2.4070963859560002</c:v>
                </c:pt>
                <c:pt idx="23959">
                  <c:v>2.4071402549740002</c:v>
                </c:pt>
                <c:pt idx="23960">
                  <c:v>2.4072220325470002</c:v>
                </c:pt>
                <c:pt idx="23961">
                  <c:v>2.407294511795</c:v>
                </c:pt>
                <c:pt idx="23962">
                  <c:v>2.4074068069460002</c:v>
                </c:pt>
                <c:pt idx="23963">
                  <c:v>2.4077603816990001</c:v>
                </c:pt>
                <c:pt idx="23964">
                  <c:v>2.4079160690310002</c:v>
                </c:pt>
                <c:pt idx="23965">
                  <c:v>2.4081754684450001</c:v>
                </c:pt>
                <c:pt idx="23966">
                  <c:v>2.408260583878</c:v>
                </c:pt>
                <c:pt idx="23967">
                  <c:v>2.4083883762360001</c:v>
                </c:pt>
                <c:pt idx="23968">
                  <c:v>2.4084990024569999</c:v>
                </c:pt>
                <c:pt idx="23969">
                  <c:v>2.4085578918460002</c:v>
                </c:pt>
                <c:pt idx="23970">
                  <c:v>2.408677577972</c:v>
                </c:pt>
                <c:pt idx="23971">
                  <c:v>2.40873837471</c:v>
                </c:pt>
                <c:pt idx="23972">
                  <c:v>2.4088585376739999</c:v>
                </c:pt>
                <c:pt idx="23973">
                  <c:v>2.4089140892029999</c:v>
                </c:pt>
                <c:pt idx="23974">
                  <c:v>2.4090306758879998</c:v>
                </c:pt>
                <c:pt idx="23975">
                  <c:v>2.409080505371</c:v>
                </c:pt>
                <c:pt idx="23976">
                  <c:v>2.409228563309</c:v>
                </c:pt>
                <c:pt idx="23977">
                  <c:v>2.4093589782709999</c:v>
                </c:pt>
                <c:pt idx="23978">
                  <c:v>2.4094061851499999</c:v>
                </c:pt>
                <c:pt idx="23979">
                  <c:v>2.4095304012300001</c:v>
                </c:pt>
                <c:pt idx="23980">
                  <c:v>2.4095759391780001</c:v>
                </c:pt>
                <c:pt idx="23981">
                  <c:v>2.4097034931180001</c:v>
                </c:pt>
                <c:pt idx="23982">
                  <c:v>2.4097468853000001</c:v>
                </c:pt>
                <c:pt idx="23983">
                  <c:v>2.4098961353299999</c:v>
                </c:pt>
                <c:pt idx="23984">
                  <c:v>2.4100337028499998</c:v>
                </c:pt>
                <c:pt idx="23985">
                  <c:v>2.4100701808929998</c:v>
                </c:pt>
                <c:pt idx="23986">
                  <c:v>2.4101986885070001</c:v>
                </c:pt>
                <c:pt idx="23987">
                  <c:v>2.410234689713</c:v>
                </c:pt>
                <c:pt idx="23988">
                  <c:v>2.410368919373</c:v>
                </c:pt>
                <c:pt idx="23989">
                  <c:v>2.4106717109679998</c:v>
                </c:pt>
                <c:pt idx="23990">
                  <c:v>2.410722970963</c:v>
                </c:pt>
                <c:pt idx="23991">
                  <c:v>2.4108092784880002</c:v>
                </c:pt>
                <c:pt idx="23992">
                  <c:v>2.4108579158780001</c:v>
                </c:pt>
                <c:pt idx="23993">
                  <c:v>2.4108810424799998</c:v>
                </c:pt>
                <c:pt idx="23994">
                  <c:v>2.4109294414520002</c:v>
                </c:pt>
                <c:pt idx="23995">
                  <c:v>2.4109420776369999</c:v>
                </c:pt>
                <c:pt idx="23996">
                  <c:v>2.4109492301939999</c:v>
                </c:pt>
                <c:pt idx="23997">
                  <c:v>2.4110188484189998</c:v>
                </c:pt>
                <c:pt idx="23998">
                  <c:v>2.4110178947450001</c:v>
                </c:pt>
                <c:pt idx="23999">
                  <c:v>2.4110956192019999</c:v>
                </c:pt>
                <c:pt idx="24000">
                  <c:v>2.411094665527</c:v>
                </c:pt>
                <c:pt idx="24001">
                  <c:v>2.411141395569</c:v>
                </c:pt>
                <c:pt idx="24002">
                  <c:v>2.4111533164979999</c:v>
                </c:pt>
                <c:pt idx="24003">
                  <c:v>2.4112083911900002</c:v>
                </c:pt>
                <c:pt idx="24004">
                  <c:v>2.4112136363980001</c:v>
                </c:pt>
                <c:pt idx="24005">
                  <c:v>2.41126537323</c:v>
                </c:pt>
                <c:pt idx="24006">
                  <c:v>2.411277770996</c:v>
                </c:pt>
                <c:pt idx="24007">
                  <c:v>2.4113433361049998</c:v>
                </c:pt>
                <c:pt idx="24008">
                  <c:v>2.4113583564760002</c:v>
                </c:pt>
                <c:pt idx="24009">
                  <c:v>2.411429405212</c:v>
                </c:pt>
                <c:pt idx="24010">
                  <c:v>2.4114470481870001</c:v>
                </c:pt>
                <c:pt idx="24011">
                  <c:v>2.4115207195280002</c:v>
                </c:pt>
                <c:pt idx="24012">
                  <c:v>2.41153550148</c:v>
                </c:pt>
                <c:pt idx="24013">
                  <c:v>2.4116110801700001</c:v>
                </c:pt>
                <c:pt idx="24014">
                  <c:v>2.4116268157960001</c:v>
                </c:pt>
                <c:pt idx="24015">
                  <c:v>2.41171002388</c:v>
                </c:pt>
                <c:pt idx="24016">
                  <c:v>2.4119350910190001</c:v>
                </c:pt>
                <c:pt idx="24017">
                  <c:v>2.4120154380800001</c:v>
                </c:pt>
                <c:pt idx="24018">
                  <c:v>2.4120614528659998</c:v>
                </c:pt>
                <c:pt idx="24019">
                  <c:v>2.412095546722</c:v>
                </c:pt>
                <c:pt idx="24020">
                  <c:v>2.4121732711789998</c:v>
                </c:pt>
                <c:pt idx="24021">
                  <c:v>2.412269830704</c:v>
                </c:pt>
                <c:pt idx="24022">
                  <c:v>2.4123218059539999</c:v>
                </c:pt>
                <c:pt idx="24023">
                  <c:v>2.4123592376710001</c:v>
                </c:pt>
                <c:pt idx="24024">
                  <c:v>2.4124360084530001</c:v>
                </c:pt>
                <c:pt idx="24025">
                  <c:v>2.4125277996059999</c:v>
                </c:pt>
                <c:pt idx="24026">
                  <c:v>2.4125702381130001</c:v>
                </c:pt>
                <c:pt idx="24027">
                  <c:v>2.412669181824</c:v>
                </c:pt>
                <c:pt idx="24028">
                  <c:v>2.4127752780909999</c:v>
                </c:pt>
                <c:pt idx="24029">
                  <c:v>2.41286110878</c:v>
                </c:pt>
                <c:pt idx="24030">
                  <c:v>2.4129650592799998</c:v>
                </c:pt>
                <c:pt idx="24031">
                  <c:v>2.4130480289460001</c:v>
                </c:pt>
                <c:pt idx="24032">
                  <c:v>2.4131567478179998</c:v>
                </c:pt>
                <c:pt idx="24033">
                  <c:v>2.413295269012</c:v>
                </c:pt>
                <c:pt idx="24034">
                  <c:v>2.41344165802</c:v>
                </c:pt>
                <c:pt idx="24035">
                  <c:v>2.4136924743649999</c:v>
                </c:pt>
                <c:pt idx="24036">
                  <c:v>2.4137561321260002</c:v>
                </c:pt>
                <c:pt idx="24037">
                  <c:v>2.4137814044949999</c:v>
                </c:pt>
                <c:pt idx="24038">
                  <c:v>2.4138457775119999</c:v>
                </c:pt>
                <c:pt idx="24039">
                  <c:v>2.4138596057889998</c:v>
                </c:pt>
                <c:pt idx="24040">
                  <c:v>2.4139249324800001</c:v>
                </c:pt>
                <c:pt idx="24041">
                  <c:v>2.4139311313629999</c:v>
                </c:pt>
                <c:pt idx="24042">
                  <c:v>2.4140088558200001</c:v>
                </c:pt>
                <c:pt idx="24043">
                  <c:v>2.4140160083770001</c:v>
                </c:pt>
                <c:pt idx="24044">
                  <c:v>2.4140400886540001</c:v>
                </c:pt>
                <c:pt idx="24045">
                  <c:v>2.4140963554380002</c:v>
                </c:pt>
                <c:pt idx="24046">
                  <c:v>2.414128780365</c:v>
                </c:pt>
                <c:pt idx="24047">
                  <c:v>2.4141860008239999</c:v>
                </c:pt>
                <c:pt idx="24048">
                  <c:v>2.4142241477969999</c:v>
                </c:pt>
                <c:pt idx="24049">
                  <c:v>2.414277076721</c:v>
                </c:pt>
                <c:pt idx="24050">
                  <c:v>2.4143829345699999</c:v>
                </c:pt>
                <c:pt idx="24051">
                  <c:v>2.414494991302</c:v>
                </c:pt>
                <c:pt idx="24052">
                  <c:v>2.4146690368649999</c:v>
                </c:pt>
                <c:pt idx="24053">
                  <c:v>2.4148101806639999</c:v>
                </c:pt>
                <c:pt idx="24054">
                  <c:v>2.414838552475</c:v>
                </c:pt>
                <c:pt idx="24055">
                  <c:v>2.4148705005650002</c:v>
                </c:pt>
                <c:pt idx="24056">
                  <c:v>2.4149518013</c:v>
                </c:pt>
                <c:pt idx="24057">
                  <c:v>2.415033817291</c:v>
                </c:pt>
                <c:pt idx="24058">
                  <c:v>2.415066957474</c:v>
                </c:pt>
                <c:pt idx="24059">
                  <c:v>2.4150979518889999</c:v>
                </c:pt>
                <c:pt idx="24060">
                  <c:v>2.4151730537409999</c:v>
                </c:pt>
                <c:pt idx="24061">
                  <c:v>2.4152522087100001</c:v>
                </c:pt>
                <c:pt idx="24062">
                  <c:v>2.4152817726140001</c:v>
                </c:pt>
                <c:pt idx="24063">
                  <c:v>2.4153714179989998</c:v>
                </c:pt>
                <c:pt idx="24064">
                  <c:v>2.4157030582429999</c:v>
                </c:pt>
                <c:pt idx="24065">
                  <c:v>2.415823698044</c:v>
                </c:pt>
                <c:pt idx="24066">
                  <c:v>2.4159770011899999</c:v>
                </c:pt>
                <c:pt idx="24067">
                  <c:v>2.4161071777340002</c:v>
                </c:pt>
                <c:pt idx="24068">
                  <c:v>2.4161386489869998</c:v>
                </c:pt>
                <c:pt idx="24069">
                  <c:v>2.416158676147</c:v>
                </c:pt>
                <c:pt idx="24070">
                  <c:v>2.4162225723269999</c:v>
                </c:pt>
                <c:pt idx="24071">
                  <c:v>2.416299819946</c:v>
                </c:pt>
                <c:pt idx="24072">
                  <c:v>2.416340112686</c:v>
                </c:pt>
                <c:pt idx="24073">
                  <c:v>2.4163656234739999</c:v>
                </c:pt>
                <c:pt idx="24074">
                  <c:v>2.416429042816</c:v>
                </c:pt>
                <c:pt idx="24075">
                  <c:v>2.416509389877</c:v>
                </c:pt>
                <c:pt idx="24076">
                  <c:v>2.4165501594540002</c:v>
                </c:pt>
                <c:pt idx="24077">
                  <c:v>2.4165697097779999</c:v>
                </c:pt>
                <c:pt idx="24078">
                  <c:v>2.41663479805</c:v>
                </c:pt>
                <c:pt idx="24079">
                  <c:v>2.4167473316189998</c:v>
                </c:pt>
                <c:pt idx="24080">
                  <c:v>2.4168207645419999</c:v>
                </c:pt>
                <c:pt idx="24081">
                  <c:v>2.416918754578</c:v>
                </c:pt>
                <c:pt idx="24082">
                  <c:v>2.4169855117800001</c:v>
                </c:pt>
                <c:pt idx="24083">
                  <c:v>2.4170911312099999</c:v>
                </c:pt>
                <c:pt idx="24084">
                  <c:v>2.4171664714809999</c:v>
                </c:pt>
                <c:pt idx="24085">
                  <c:v>2.4172704219819998</c:v>
                </c:pt>
                <c:pt idx="24086">
                  <c:v>2.4173493385309999</c:v>
                </c:pt>
                <c:pt idx="24087">
                  <c:v>2.4175095558169999</c:v>
                </c:pt>
                <c:pt idx="24088">
                  <c:v>2.417822122574</c:v>
                </c:pt>
                <c:pt idx="24089">
                  <c:v>2.4181506633760002</c:v>
                </c:pt>
                <c:pt idx="24090">
                  <c:v>2.4184417724610001</c:v>
                </c:pt>
                <c:pt idx="24091">
                  <c:v>2.418737888336</c:v>
                </c:pt>
                <c:pt idx="24092">
                  <c:v>2.4187843799589999</c:v>
                </c:pt>
                <c:pt idx="24093">
                  <c:v>2.4188754558559999</c:v>
                </c:pt>
                <c:pt idx="24094">
                  <c:v>2.4189763069149999</c:v>
                </c:pt>
                <c:pt idx="24095">
                  <c:v>2.419145822525</c:v>
                </c:pt>
                <c:pt idx="24096">
                  <c:v>2.419198036194</c:v>
                </c:pt>
                <c:pt idx="24097">
                  <c:v>2.419283866882</c:v>
                </c:pt>
                <c:pt idx="24098">
                  <c:v>2.4193382263180001</c:v>
                </c:pt>
                <c:pt idx="24099">
                  <c:v>2.4193651676179999</c:v>
                </c:pt>
                <c:pt idx="24100">
                  <c:v>2.419421195984</c:v>
                </c:pt>
                <c:pt idx="24101">
                  <c:v>2.4194374084470001</c:v>
                </c:pt>
                <c:pt idx="24102">
                  <c:v>2.4194953441620002</c:v>
                </c:pt>
                <c:pt idx="24103">
                  <c:v>2.419505119324</c:v>
                </c:pt>
                <c:pt idx="24104">
                  <c:v>2.419569253922</c:v>
                </c:pt>
                <c:pt idx="24105">
                  <c:v>2.4195859432220002</c:v>
                </c:pt>
                <c:pt idx="24106">
                  <c:v>2.4196553230290001</c:v>
                </c:pt>
                <c:pt idx="24107">
                  <c:v>2.4196610450740001</c:v>
                </c:pt>
                <c:pt idx="24108">
                  <c:v>2.4196827411649999</c:v>
                </c:pt>
                <c:pt idx="24109">
                  <c:v>2.4197413921359998</c:v>
                </c:pt>
                <c:pt idx="24110">
                  <c:v>2.4197463989260002</c:v>
                </c:pt>
                <c:pt idx="24111">
                  <c:v>2.419801473618</c:v>
                </c:pt>
                <c:pt idx="24112">
                  <c:v>2.419826030731</c:v>
                </c:pt>
                <c:pt idx="24113">
                  <c:v>2.4198825359340002</c:v>
                </c:pt>
                <c:pt idx="24114">
                  <c:v>2.4199769496919998</c:v>
                </c:pt>
                <c:pt idx="24115">
                  <c:v>2.420192241669</c:v>
                </c:pt>
                <c:pt idx="24116">
                  <c:v>2.4202523231509998</c:v>
                </c:pt>
                <c:pt idx="24117">
                  <c:v>2.4203050136569999</c:v>
                </c:pt>
                <c:pt idx="24118">
                  <c:v>2.4204504489900001</c:v>
                </c:pt>
                <c:pt idx="24119">
                  <c:v>2.4204814434049999</c:v>
                </c:pt>
                <c:pt idx="24120">
                  <c:v>2.4205224514010002</c:v>
                </c:pt>
                <c:pt idx="24121">
                  <c:v>2.4206116199490002</c:v>
                </c:pt>
                <c:pt idx="24122">
                  <c:v>2.4206707477570002</c:v>
                </c:pt>
                <c:pt idx="24123">
                  <c:v>2.4206993579859999</c:v>
                </c:pt>
                <c:pt idx="24124">
                  <c:v>2.4208264350889999</c:v>
                </c:pt>
                <c:pt idx="24125">
                  <c:v>2.4208900928500001</c:v>
                </c:pt>
                <c:pt idx="24126">
                  <c:v>2.4210441112519998</c:v>
                </c:pt>
                <c:pt idx="24127">
                  <c:v>2.4212110042570001</c:v>
                </c:pt>
                <c:pt idx="24128">
                  <c:v>2.4212827682500002</c:v>
                </c:pt>
                <c:pt idx="24129">
                  <c:v>2.4213869571690001</c:v>
                </c:pt>
                <c:pt idx="24130">
                  <c:v>2.4214968681340001</c:v>
                </c:pt>
                <c:pt idx="24131">
                  <c:v>2.4218621253969999</c:v>
                </c:pt>
                <c:pt idx="24132">
                  <c:v>2.421948432922</c:v>
                </c:pt>
                <c:pt idx="24133">
                  <c:v>2.4220507144929999</c:v>
                </c:pt>
                <c:pt idx="24134">
                  <c:v>2.4221389293670001</c:v>
                </c:pt>
                <c:pt idx="24135">
                  <c:v>2.4222140312190001</c:v>
                </c:pt>
                <c:pt idx="24136">
                  <c:v>2.422267436981</c:v>
                </c:pt>
                <c:pt idx="24137">
                  <c:v>2.422340631485</c:v>
                </c:pt>
                <c:pt idx="24138">
                  <c:v>2.4224128723140002</c:v>
                </c:pt>
                <c:pt idx="24139">
                  <c:v>2.422441720963</c:v>
                </c:pt>
                <c:pt idx="24140">
                  <c:v>2.4225456714629998</c:v>
                </c:pt>
                <c:pt idx="24141">
                  <c:v>2.4226291179659998</c:v>
                </c:pt>
                <c:pt idx="24142">
                  <c:v>2.422725915909</c:v>
                </c:pt>
                <c:pt idx="24143">
                  <c:v>2.4229919910429998</c:v>
                </c:pt>
                <c:pt idx="24144">
                  <c:v>2.423012018204</c:v>
                </c:pt>
                <c:pt idx="24145">
                  <c:v>2.423111200333</c:v>
                </c:pt>
                <c:pt idx="24146">
                  <c:v>2.423148155212</c:v>
                </c:pt>
                <c:pt idx="24147">
                  <c:v>2.4232077598570001</c:v>
                </c:pt>
                <c:pt idx="24148">
                  <c:v>2.4232480525970002</c:v>
                </c:pt>
                <c:pt idx="24149">
                  <c:v>2.4233069419860001</c:v>
                </c:pt>
                <c:pt idx="24150">
                  <c:v>2.4235620498660002</c:v>
                </c:pt>
                <c:pt idx="24151">
                  <c:v>2.4236631393430002</c:v>
                </c:pt>
                <c:pt idx="24152">
                  <c:v>2.4237327575680001</c:v>
                </c:pt>
                <c:pt idx="24153">
                  <c:v>2.4238498210909998</c:v>
                </c:pt>
                <c:pt idx="24154">
                  <c:v>2.4238970279690002</c:v>
                </c:pt>
                <c:pt idx="24155">
                  <c:v>2.4239189624790001</c:v>
                </c:pt>
                <c:pt idx="24156">
                  <c:v>2.4239599704739998</c:v>
                </c:pt>
                <c:pt idx="24157">
                  <c:v>2.424080848694</c:v>
                </c:pt>
                <c:pt idx="24158">
                  <c:v>2.424148797989</c:v>
                </c:pt>
                <c:pt idx="24159">
                  <c:v>2.424257040024</c:v>
                </c:pt>
                <c:pt idx="24160">
                  <c:v>2.4244780540469999</c:v>
                </c:pt>
                <c:pt idx="24161">
                  <c:v>2.4245615005490002</c:v>
                </c:pt>
                <c:pt idx="24162">
                  <c:v>2.4246482849120001</c:v>
                </c:pt>
                <c:pt idx="24163">
                  <c:v>2.424642324448</c:v>
                </c:pt>
                <c:pt idx="24164">
                  <c:v>2.4247353076930001</c:v>
                </c:pt>
                <c:pt idx="24165">
                  <c:v>2.4247300624850001</c:v>
                </c:pt>
                <c:pt idx="24166">
                  <c:v>2.4248111248019999</c:v>
                </c:pt>
                <c:pt idx="24167">
                  <c:v>2.4247996807100001</c:v>
                </c:pt>
                <c:pt idx="24168">
                  <c:v>2.4248793125149999</c:v>
                </c:pt>
                <c:pt idx="24169">
                  <c:v>2.4248652458189999</c:v>
                </c:pt>
                <c:pt idx="24170">
                  <c:v>2.424909353256</c:v>
                </c:pt>
                <c:pt idx="24171">
                  <c:v>2.4249296188349998</c:v>
                </c:pt>
                <c:pt idx="24172">
                  <c:v>2.4249727725980001</c:v>
                </c:pt>
                <c:pt idx="24173">
                  <c:v>2.4249968528750001</c:v>
                </c:pt>
                <c:pt idx="24174">
                  <c:v>2.425048828125</c:v>
                </c:pt>
                <c:pt idx="24175">
                  <c:v>2.4250695705409999</c:v>
                </c:pt>
                <c:pt idx="24176">
                  <c:v>2.4250674247739998</c:v>
                </c:pt>
                <c:pt idx="24177">
                  <c:v>2.4251346588130001</c:v>
                </c:pt>
                <c:pt idx="24178">
                  <c:v>2.4251303672789999</c:v>
                </c:pt>
                <c:pt idx="24179">
                  <c:v>2.42516207695</c:v>
                </c:pt>
                <c:pt idx="24180">
                  <c:v>2.4251172542570001</c:v>
                </c:pt>
                <c:pt idx="24181">
                  <c:v>2.425128936768</c:v>
                </c:pt>
                <c:pt idx="24182">
                  <c:v>2.4250826835630002</c:v>
                </c:pt>
                <c:pt idx="24183">
                  <c:v>2.425099611282</c:v>
                </c:pt>
                <c:pt idx="24184">
                  <c:v>2.4250910282140001</c:v>
                </c:pt>
                <c:pt idx="24185">
                  <c:v>2.425157308578</c:v>
                </c:pt>
                <c:pt idx="24186">
                  <c:v>2.4252994060519999</c:v>
                </c:pt>
                <c:pt idx="24187">
                  <c:v>2.4253246784210001</c:v>
                </c:pt>
                <c:pt idx="24188">
                  <c:v>2.42538189888</c:v>
                </c:pt>
                <c:pt idx="24189">
                  <c:v>2.4254741668699999</c:v>
                </c:pt>
                <c:pt idx="24190">
                  <c:v>2.4255390167240001</c:v>
                </c:pt>
                <c:pt idx="24191">
                  <c:v>2.4255867004390002</c:v>
                </c:pt>
                <c:pt idx="24192">
                  <c:v>2.4256711006159999</c:v>
                </c:pt>
                <c:pt idx="24193">
                  <c:v>2.4257819652560002</c:v>
                </c:pt>
                <c:pt idx="24194">
                  <c:v>2.4258542060849999</c:v>
                </c:pt>
                <c:pt idx="24195">
                  <c:v>2.4259037971500002</c:v>
                </c:pt>
                <c:pt idx="24196">
                  <c:v>2.425985336304</c:v>
                </c:pt>
                <c:pt idx="24197">
                  <c:v>2.426084756851</c:v>
                </c:pt>
                <c:pt idx="24198">
                  <c:v>2.426142215729</c:v>
                </c:pt>
                <c:pt idx="24199">
                  <c:v>2.4261796474459998</c:v>
                </c:pt>
                <c:pt idx="24200">
                  <c:v>2.4262461662289998</c:v>
                </c:pt>
                <c:pt idx="24201">
                  <c:v>2.4263641834260001</c:v>
                </c:pt>
                <c:pt idx="24202">
                  <c:v>2.4264414310459999</c:v>
                </c:pt>
                <c:pt idx="24203">
                  <c:v>2.4268207550050001</c:v>
                </c:pt>
                <c:pt idx="24204">
                  <c:v>2.4271018505100002</c:v>
                </c:pt>
                <c:pt idx="24205">
                  <c:v>2.4274458885189998</c:v>
                </c:pt>
                <c:pt idx="24206">
                  <c:v>2.4275009632110001</c:v>
                </c:pt>
                <c:pt idx="24207">
                  <c:v>2.4275803565979999</c:v>
                </c:pt>
                <c:pt idx="24208">
                  <c:v>2.4276599884030001</c:v>
                </c:pt>
                <c:pt idx="24209">
                  <c:v>2.427673578262</c:v>
                </c:pt>
                <c:pt idx="24210">
                  <c:v>2.4277527332309998</c:v>
                </c:pt>
                <c:pt idx="24211">
                  <c:v>2.427760601044</c:v>
                </c:pt>
                <c:pt idx="24212">
                  <c:v>2.4278376102450001</c:v>
                </c:pt>
                <c:pt idx="24213">
                  <c:v>2.4278435707089998</c:v>
                </c:pt>
                <c:pt idx="24214">
                  <c:v>2.427919387817</c:v>
                </c:pt>
                <c:pt idx="24215">
                  <c:v>2.4279136657709999</c:v>
                </c:pt>
                <c:pt idx="24216">
                  <c:v>2.4279406070710001</c:v>
                </c:pt>
                <c:pt idx="24217">
                  <c:v>2.427990913391</c:v>
                </c:pt>
                <c:pt idx="24218">
                  <c:v>2.4280076026919999</c:v>
                </c:pt>
                <c:pt idx="24219">
                  <c:v>2.428060293198</c:v>
                </c:pt>
                <c:pt idx="24220">
                  <c:v>2.4280872344970001</c:v>
                </c:pt>
                <c:pt idx="24221">
                  <c:v>2.4281382560729998</c:v>
                </c:pt>
                <c:pt idx="24222">
                  <c:v>2.4281387329099999</c:v>
                </c:pt>
                <c:pt idx="24223">
                  <c:v>2.4282257556919999</c:v>
                </c:pt>
                <c:pt idx="24224">
                  <c:v>2.4282214641570001</c:v>
                </c:pt>
                <c:pt idx="24225">
                  <c:v>2.4283084869380001</c:v>
                </c:pt>
                <c:pt idx="24226">
                  <c:v>2.4283084869380001</c:v>
                </c:pt>
                <c:pt idx="24227">
                  <c:v>2.4283566474909999</c:v>
                </c:pt>
                <c:pt idx="24228">
                  <c:v>2.4283998012539998</c:v>
                </c:pt>
                <c:pt idx="24229">
                  <c:v>2.428463459015</c:v>
                </c:pt>
                <c:pt idx="24230">
                  <c:v>2.4285123348240001</c:v>
                </c:pt>
                <c:pt idx="24231">
                  <c:v>2.4285748004909999</c:v>
                </c:pt>
                <c:pt idx="24232">
                  <c:v>2.4286119937900001</c:v>
                </c:pt>
                <c:pt idx="24233">
                  <c:v>2.4287817478179998</c:v>
                </c:pt>
                <c:pt idx="24234">
                  <c:v>2.4288687705990002</c:v>
                </c:pt>
                <c:pt idx="24235">
                  <c:v>2.4289286136629999</c:v>
                </c:pt>
                <c:pt idx="24236">
                  <c:v>2.4289693832400001</c:v>
                </c:pt>
                <c:pt idx="24237">
                  <c:v>2.4290342330930002</c:v>
                </c:pt>
                <c:pt idx="24238">
                  <c:v>2.4291429519649999</c:v>
                </c:pt>
                <c:pt idx="24239">
                  <c:v>2.4292123317719998</c:v>
                </c:pt>
                <c:pt idx="24240">
                  <c:v>2.4292659759520001</c:v>
                </c:pt>
                <c:pt idx="24241">
                  <c:v>2.4293448925019998</c:v>
                </c:pt>
                <c:pt idx="24242">
                  <c:v>2.4294517040249999</c:v>
                </c:pt>
                <c:pt idx="24243">
                  <c:v>2.4294950962069999</c:v>
                </c:pt>
                <c:pt idx="24244">
                  <c:v>2.429497241974</c:v>
                </c:pt>
                <c:pt idx="24245">
                  <c:v>2.429521799088</c:v>
                </c:pt>
                <c:pt idx="24246">
                  <c:v>2.4295563697809999</c:v>
                </c:pt>
                <c:pt idx="24247">
                  <c:v>2.429582834244</c:v>
                </c:pt>
                <c:pt idx="24248">
                  <c:v>2.4296643733979999</c:v>
                </c:pt>
                <c:pt idx="24249">
                  <c:v>2.4297933578489999</c:v>
                </c:pt>
                <c:pt idx="24250">
                  <c:v>2.429814815521</c:v>
                </c:pt>
                <c:pt idx="24251">
                  <c:v>2.4298439025879999</c:v>
                </c:pt>
                <c:pt idx="24252">
                  <c:v>2.4299151897429998</c:v>
                </c:pt>
                <c:pt idx="24253">
                  <c:v>2.4299802780149999</c:v>
                </c:pt>
                <c:pt idx="24254">
                  <c:v>2.4300010204319999</c:v>
                </c:pt>
                <c:pt idx="24255">
                  <c:v>2.4300248622890002</c:v>
                </c:pt>
                <c:pt idx="24256">
                  <c:v>2.430100679398</c:v>
                </c:pt>
                <c:pt idx="24257">
                  <c:v>2.4301643371580002</c:v>
                </c:pt>
                <c:pt idx="24258">
                  <c:v>2.4301807880399999</c:v>
                </c:pt>
                <c:pt idx="24259">
                  <c:v>2.4302086830139999</c:v>
                </c:pt>
                <c:pt idx="24260">
                  <c:v>2.4303357601169999</c:v>
                </c:pt>
                <c:pt idx="24261">
                  <c:v>2.4303777217859999</c:v>
                </c:pt>
                <c:pt idx="24262">
                  <c:v>2.430507183075</c:v>
                </c:pt>
                <c:pt idx="24263">
                  <c:v>2.430861234665</c:v>
                </c:pt>
                <c:pt idx="24264">
                  <c:v>2.4309225082400001</c:v>
                </c:pt>
                <c:pt idx="24265">
                  <c:v>2.4310538768769998</c:v>
                </c:pt>
                <c:pt idx="24266">
                  <c:v>2.4312455654140002</c:v>
                </c:pt>
                <c:pt idx="24267">
                  <c:v>2.4315662384030001</c:v>
                </c:pt>
                <c:pt idx="24268">
                  <c:v>2.4317231178280001</c:v>
                </c:pt>
                <c:pt idx="24269">
                  <c:v>2.4318017959590001</c:v>
                </c:pt>
                <c:pt idx="24270">
                  <c:v>2.4318811893459999</c:v>
                </c:pt>
                <c:pt idx="24271">
                  <c:v>2.4319415092469998</c:v>
                </c:pt>
                <c:pt idx="24272">
                  <c:v>2.4320762157439999</c:v>
                </c:pt>
                <c:pt idx="24273">
                  <c:v>2.432120323181</c:v>
                </c:pt>
                <c:pt idx="24274">
                  <c:v>2.432329416275</c:v>
                </c:pt>
                <c:pt idx="24275">
                  <c:v>2.4325261116029999</c:v>
                </c:pt>
                <c:pt idx="24276">
                  <c:v>2.4325861930850001</c:v>
                </c:pt>
                <c:pt idx="24277">
                  <c:v>2.4326448440549999</c:v>
                </c:pt>
                <c:pt idx="24278">
                  <c:v>2.4327533245090001</c:v>
                </c:pt>
                <c:pt idx="24279">
                  <c:v>2.4330360889430001</c:v>
                </c:pt>
                <c:pt idx="24280">
                  <c:v>2.433334112167</c:v>
                </c:pt>
                <c:pt idx="24281">
                  <c:v>2.433458089828</c:v>
                </c:pt>
                <c:pt idx="24282">
                  <c:v>2.4335579872130002</c:v>
                </c:pt>
                <c:pt idx="24283">
                  <c:v>2.433940887451</c:v>
                </c:pt>
                <c:pt idx="24284">
                  <c:v>2.4342403411869999</c:v>
                </c:pt>
                <c:pt idx="24285">
                  <c:v>2.4344174861910002</c:v>
                </c:pt>
                <c:pt idx="24286">
                  <c:v>2.4345488548279999</c:v>
                </c:pt>
                <c:pt idx="24287">
                  <c:v>2.434671640396</c:v>
                </c:pt>
                <c:pt idx="24288">
                  <c:v>2.434849500656</c:v>
                </c:pt>
                <c:pt idx="24289">
                  <c:v>2.4349684715270001</c:v>
                </c:pt>
                <c:pt idx="24290">
                  <c:v>2.4350450038910001</c:v>
                </c:pt>
                <c:pt idx="24291">
                  <c:v>2.435074090958</c:v>
                </c:pt>
                <c:pt idx="24292">
                  <c:v>2.4351587295530002</c:v>
                </c:pt>
                <c:pt idx="24293">
                  <c:v>2.435180664063</c:v>
                </c:pt>
                <c:pt idx="24294">
                  <c:v>2.4352896213530002</c:v>
                </c:pt>
                <c:pt idx="24295">
                  <c:v>2.4353268146509999</c:v>
                </c:pt>
                <c:pt idx="24296">
                  <c:v>2.4354119300839998</c:v>
                </c:pt>
                <c:pt idx="24297">
                  <c:v>2.4358336925509998</c:v>
                </c:pt>
                <c:pt idx="24298">
                  <c:v>2.4359419345859998</c:v>
                </c:pt>
                <c:pt idx="24299">
                  <c:v>2.4360451698299999</c:v>
                </c:pt>
                <c:pt idx="24300">
                  <c:v>2.4364645481110001</c:v>
                </c:pt>
                <c:pt idx="24301">
                  <c:v>2.4367425441739998</c:v>
                </c:pt>
                <c:pt idx="24302">
                  <c:v>2.4371385574339999</c:v>
                </c:pt>
                <c:pt idx="24303">
                  <c:v>2.4371829032900001</c:v>
                </c:pt>
                <c:pt idx="24304">
                  <c:v>2.4373123645780002</c:v>
                </c:pt>
                <c:pt idx="24305">
                  <c:v>2.4374229907989999</c:v>
                </c:pt>
                <c:pt idx="24306">
                  <c:v>2.4375414848329999</c:v>
                </c:pt>
                <c:pt idx="24307">
                  <c:v>2.4376754760739998</c:v>
                </c:pt>
                <c:pt idx="24308">
                  <c:v>2.4377233982090001</c:v>
                </c:pt>
                <c:pt idx="24309">
                  <c:v>2.4378578662870001</c:v>
                </c:pt>
                <c:pt idx="24310">
                  <c:v>2.4379043579099999</c:v>
                </c:pt>
                <c:pt idx="24311">
                  <c:v>2.4380409717560001</c:v>
                </c:pt>
                <c:pt idx="24312">
                  <c:v>2.4381525516510001</c:v>
                </c:pt>
                <c:pt idx="24313">
                  <c:v>2.4382483959200001</c:v>
                </c:pt>
                <c:pt idx="24314">
                  <c:v>2.4386496543880001</c:v>
                </c:pt>
                <c:pt idx="24315">
                  <c:v>2.438726186752</c:v>
                </c:pt>
                <c:pt idx="24316">
                  <c:v>2.4387893676760002</c:v>
                </c:pt>
                <c:pt idx="24317">
                  <c:v>2.438884735107</c:v>
                </c:pt>
                <c:pt idx="24318">
                  <c:v>2.4388918876650001</c:v>
                </c:pt>
                <c:pt idx="24319">
                  <c:v>2.4389867782589998</c:v>
                </c:pt>
                <c:pt idx="24320">
                  <c:v>2.4389905929569999</c:v>
                </c:pt>
                <c:pt idx="24321">
                  <c:v>2.439083337784</c:v>
                </c:pt>
                <c:pt idx="24322">
                  <c:v>2.4390878677369998</c:v>
                </c:pt>
                <c:pt idx="24323">
                  <c:v>2.439175844193</c:v>
                </c:pt>
                <c:pt idx="24324">
                  <c:v>2.4391789436339999</c:v>
                </c:pt>
                <c:pt idx="24325">
                  <c:v>2.43927359581</c:v>
                </c:pt>
                <c:pt idx="24326">
                  <c:v>2.4392721652980001</c:v>
                </c:pt>
                <c:pt idx="24327">
                  <c:v>2.439371109009</c:v>
                </c:pt>
                <c:pt idx="24328">
                  <c:v>2.4394381046300002</c:v>
                </c:pt>
                <c:pt idx="24329">
                  <c:v>2.4394836425780002</c:v>
                </c:pt>
                <c:pt idx="24330">
                  <c:v>2.4395973682399998</c:v>
                </c:pt>
                <c:pt idx="24331">
                  <c:v>2.4396610260010001</c:v>
                </c:pt>
                <c:pt idx="24332">
                  <c:v>2.4400298595429999</c:v>
                </c:pt>
                <c:pt idx="24333">
                  <c:v>2.440135002136</c:v>
                </c:pt>
                <c:pt idx="24334">
                  <c:v>2.4402213096619998</c:v>
                </c:pt>
                <c:pt idx="24335">
                  <c:v>2.4403312206269998</c:v>
                </c:pt>
                <c:pt idx="24336">
                  <c:v>2.4404075145720001</c:v>
                </c:pt>
                <c:pt idx="24337">
                  <c:v>2.4405605793</c:v>
                </c:pt>
                <c:pt idx="24338">
                  <c:v>2.4409260749819999</c:v>
                </c:pt>
                <c:pt idx="24339">
                  <c:v>2.4410862922669998</c:v>
                </c:pt>
                <c:pt idx="24340">
                  <c:v>2.441128969193</c:v>
                </c:pt>
                <c:pt idx="24341">
                  <c:v>2.4412593841549999</c:v>
                </c:pt>
                <c:pt idx="24342">
                  <c:v>2.4412903785709998</c:v>
                </c:pt>
                <c:pt idx="24343">
                  <c:v>2.441376447678</c:v>
                </c:pt>
                <c:pt idx="24344">
                  <c:v>2.4414844512939999</c:v>
                </c:pt>
                <c:pt idx="24345">
                  <c:v>2.4415760040280001</c:v>
                </c:pt>
                <c:pt idx="24346">
                  <c:v>2.441666126251</c:v>
                </c:pt>
                <c:pt idx="24347">
                  <c:v>2.4418294429779999</c:v>
                </c:pt>
                <c:pt idx="24348">
                  <c:v>2.442044258118</c:v>
                </c:pt>
                <c:pt idx="24349">
                  <c:v>2.442126512527</c:v>
                </c:pt>
                <c:pt idx="24350">
                  <c:v>2.4421601295470001</c:v>
                </c:pt>
                <c:pt idx="24351">
                  <c:v>2.4422323703769999</c:v>
                </c:pt>
                <c:pt idx="24352">
                  <c:v>2.4422874450680001</c:v>
                </c:pt>
                <c:pt idx="24353">
                  <c:v>2.4423649311069999</c:v>
                </c:pt>
                <c:pt idx="24354">
                  <c:v>2.4424829483030002</c:v>
                </c:pt>
                <c:pt idx="24355">
                  <c:v>2.4426367282869998</c:v>
                </c:pt>
                <c:pt idx="24356">
                  <c:v>2.4427518844599998</c:v>
                </c:pt>
                <c:pt idx="24357">
                  <c:v>2.442817211151</c:v>
                </c:pt>
                <c:pt idx="24358">
                  <c:v>2.4429206848140002</c:v>
                </c:pt>
                <c:pt idx="24359">
                  <c:v>2.4429841041559999</c:v>
                </c:pt>
                <c:pt idx="24360">
                  <c:v>2.4430282115940001</c:v>
                </c:pt>
                <c:pt idx="24361">
                  <c:v>2.4430882930759998</c:v>
                </c:pt>
                <c:pt idx="24362">
                  <c:v>2.4431264400480002</c:v>
                </c:pt>
                <c:pt idx="24363">
                  <c:v>2.4431974887850001</c:v>
                </c:pt>
                <c:pt idx="24364">
                  <c:v>2.4433073997500001</c:v>
                </c:pt>
                <c:pt idx="24365">
                  <c:v>2.443390607834</c:v>
                </c:pt>
                <c:pt idx="24366">
                  <c:v>2.4435143470759999</c:v>
                </c:pt>
                <c:pt idx="24367">
                  <c:v>2.443540811539</c:v>
                </c:pt>
                <c:pt idx="24368">
                  <c:v>2.443598031998</c:v>
                </c:pt>
                <c:pt idx="24369">
                  <c:v>2.4436926841740001</c:v>
                </c:pt>
                <c:pt idx="24370">
                  <c:v>2.4437544345859998</c:v>
                </c:pt>
                <c:pt idx="24371">
                  <c:v>2.443795442581</c:v>
                </c:pt>
                <c:pt idx="24372">
                  <c:v>2.4438621997830001</c:v>
                </c:pt>
                <c:pt idx="24373">
                  <c:v>2.4439582824710002</c:v>
                </c:pt>
                <c:pt idx="24374">
                  <c:v>2.4440145492549998</c:v>
                </c:pt>
                <c:pt idx="24375">
                  <c:v>2.4440510272979998</c:v>
                </c:pt>
                <c:pt idx="24376">
                  <c:v>2.444119930267</c:v>
                </c:pt>
                <c:pt idx="24377">
                  <c:v>2.4442064762119999</c:v>
                </c:pt>
                <c:pt idx="24378">
                  <c:v>2.4442672729489998</c:v>
                </c:pt>
                <c:pt idx="24379">
                  <c:v>2.444393396378</c:v>
                </c:pt>
                <c:pt idx="24380">
                  <c:v>2.4446878433229999</c:v>
                </c:pt>
                <c:pt idx="24381">
                  <c:v>2.4448409080509999</c:v>
                </c:pt>
                <c:pt idx="24382">
                  <c:v>2.4449594020840002</c:v>
                </c:pt>
                <c:pt idx="24383">
                  <c:v>2.4450566768650002</c:v>
                </c:pt>
                <c:pt idx="24384">
                  <c:v>2.4452037811279999</c:v>
                </c:pt>
                <c:pt idx="24385">
                  <c:v>2.4452643394470002</c:v>
                </c:pt>
                <c:pt idx="24386">
                  <c:v>2.445364713669</c:v>
                </c:pt>
                <c:pt idx="24387">
                  <c:v>2.4454612731930001</c:v>
                </c:pt>
                <c:pt idx="24388">
                  <c:v>2.4455888271330002</c:v>
                </c:pt>
                <c:pt idx="24389">
                  <c:v>2.4457645416260001</c:v>
                </c:pt>
                <c:pt idx="24390">
                  <c:v>2.4458673000340001</c:v>
                </c:pt>
                <c:pt idx="24391">
                  <c:v>2.445995807648</c:v>
                </c:pt>
                <c:pt idx="24392">
                  <c:v>2.4462933540340002</c:v>
                </c:pt>
                <c:pt idx="24393">
                  <c:v>2.446348428726</c:v>
                </c:pt>
                <c:pt idx="24394">
                  <c:v>2.4464445114140001</c:v>
                </c:pt>
                <c:pt idx="24395">
                  <c:v>2.4464452266690002</c:v>
                </c:pt>
                <c:pt idx="24396">
                  <c:v>2.4465429782869998</c:v>
                </c:pt>
                <c:pt idx="24397">
                  <c:v>2.4465985298159998</c:v>
                </c:pt>
                <c:pt idx="24398">
                  <c:v>2.4466514587399999</c:v>
                </c:pt>
                <c:pt idx="24399">
                  <c:v>2.4467484951020002</c:v>
                </c:pt>
                <c:pt idx="24400">
                  <c:v>2.446840047836</c:v>
                </c:pt>
                <c:pt idx="24401">
                  <c:v>2.4469311237340001</c:v>
                </c:pt>
                <c:pt idx="24402">
                  <c:v>2.4471948146820002</c:v>
                </c:pt>
                <c:pt idx="24403">
                  <c:v>2.4473874568939999</c:v>
                </c:pt>
                <c:pt idx="24404">
                  <c:v>2.4474875926970001</c:v>
                </c:pt>
                <c:pt idx="24405">
                  <c:v>2.4476191997529999</c:v>
                </c:pt>
                <c:pt idx="24406">
                  <c:v>2.4476642608639998</c:v>
                </c:pt>
                <c:pt idx="24407">
                  <c:v>2.4477944374080001</c:v>
                </c:pt>
                <c:pt idx="24408">
                  <c:v>2.4478406906129999</c:v>
                </c:pt>
                <c:pt idx="24409">
                  <c:v>2.4481191635130002</c:v>
                </c:pt>
                <c:pt idx="24410">
                  <c:v>2.4481935501100001</c:v>
                </c:pt>
                <c:pt idx="24411">
                  <c:v>2.4482204914090002</c:v>
                </c:pt>
                <c:pt idx="24412">
                  <c:v>2.448282241821</c:v>
                </c:pt>
                <c:pt idx="24413">
                  <c:v>2.4483151435849999</c:v>
                </c:pt>
                <c:pt idx="24414">
                  <c:v>2.448360919952</c:v>
                </c:pt>
                <c:pt idx="24415">
                  <c:v>2.4483551979059999</c:v>
                </c:pt>
                <c:pt idx="24416">
                  <c:v>2.448433876038</c:v>
                </c:pt>
                <c:pt idx="24417">
                  <c:v>2.4484314918519998</c:v>
                </c:pt>
                <c:pt idx="24418">
                  <c:v>2.4485058784480001</c:v>
                </c:pt>
                <c:pt idx="24419">
                  <c:v>2.448503494263</c:v>
                </c:pt>
                <c:pt idx="24420">
                  <c:v>2.4485802650449999</c:v>
                </c:pt>
                <c:pt idx="24421">
                  <c:v>2.4485936164859998</c:v>
                </c:pt>
                <c:pt idx="24422">
                  <c:v>2.448660850525</c:v>
                </c:pt>
                <c:pt idx="24423">
                  <c:v>2.448678016663</c:v>
                </c:pt>
                <c:pt idx="24424">
                  <c:v>2.4487433433530001</c:v>
                </c:pt>
                <c:pt idx="24425">
                  <c:v>2.4487733840939998</c:v>
                </c:pt>
                <c:pt idx="24426">
                  <c:v>2.4488327503199998</c:v>
                </c:pt>
                <c:pt idx="24427">
                  <c:v>2.448938131332</c:v>
                </c:pt>
                <c:pt idx="24428">
                  <c:v>2.4492595195770002</c:v>
                </c:pt>
                <c:pt idx="24429">
                  <c:v>2.4493963718409999</c:v>
                </c:pt>
                <c:pt idx="24430">
                  <c:v>2.4495146274569999</c:v>
                </c:pt>
                <c:pt idx="24431">
                  <c:v>2.449579715729</c:v>
                </c:pt>
                <c:pt idx="24432">
                  <c:v>2.4496240615840001</c:v>
                </c:pt>
                <c:pt idx="24433">
                  <c:v>2.4497113227840002</c:v>
                </c:pt>
                <c:pt idx="24434">
                  <c:v>2.4497544765470001</c:v>
                </c:pt>
                <c:pt idx="24435">
                  <c:v>2.4497826099400002</c:v>
                </c:pt>
                <c:pt idx="24436">
                  <c:v>2.4498398303990001</c:v>
                </c:pt>
                <c:pt idx="24437">
                  <c:v>2.4499182701110001</c:v>
                </c:pt>
                <c:pt idx="24438">
                  <c:v>2.4499552249910002</c:v>
                </c:pt>
                <c:pt idx="24439">
                  <c:v>2.4499847888950002</c:v>
                </c:pt>
                <c:pt idx="24440">
                  <c:v>2.4500551223749998</c:v>
                </c:pt>
                <c:pt idx="24441">
                  <c:v>2.4501380920410001</c:v>
                </c:pt>
                <c:pt idx="24442">
                  <c:v>2.4501717090609998</c:v>
                </c:pt>
                <c:pt idx="24443">
                  <c:v>2.450203895569</c:v>
                </c:pt>
                <c:pt idx="24444">
                  <c:v>2.4502801895139998</c:v>
                </c:pt>
                <c:pt idx="24445">
                  <c:v>2.4503526687620001</c:v>
                </c:pt>
                <c:pt idx="24446">
                  <c:v>2.4503848552699998</c:v>
                </c:pt>
                <c:pt idx="24447">
                  <c:v>2.4504232406619999</c:v>
                </c:pt>
                <c:pt idx="24448">
                  <c:v>2.45050406456</c:v>
                </c:pt>
                <c:pt idx="24449">
                  <c:v>2.4505693912509998</c:v>
                </c:pt>
                <c:pt idx="24450">
                  <c:v>2.450601577759</c:v>
                </c:pt>
                <c:pt idx="24451">
                  <c:v>2.4506394863129999</c:v>
                </c:pt>
                <c:pt idx="24452">
                  <c:v>2.4507267475129999</c:v>
                </c:pt>
                <c:pt idx="24453">
                  <c:v>2.4507770538329998</c:v>
                </c:pt>
                <c:pt idx="24454">
                  <c:v>2.4508042335510001</c:v>
                </c:pt>
                <c:pt idx="24455">
                  <c:v>2.4509298801420001</c:v>
                </c:pt>
                <c:pt idx="24456">
                  <c:v>2.4509949684140002</c:v>
                </c:pt>
                <c:pt idx="24457">
                  <c:v>2.4511103630069999</c:v>
                </c:pt>
                <c:pt idx="24458">
                  <c:v>2.4513854980469998</c:v>
                </c:pt>
                <c:pt idx="24459">
                  <c:v>2.4514799118039998</c:v>
                </c:pt>
                <c:pt idx="24460">
                  <c:v>2.4515757560729998</c:v>
                </c:pt>
                <c:pt idx="24461">
                  <c:v>2.4515812396999999</c:v>
                </c:pt>
                <c:pt idx="24462">
                  <c:v>2.45165681839</c:v>
                </c:pt>
                <c:pt idx="24463">
                  <c:v>2.4517467021939998</c:v>
                </c:pt>
                <c:pt idx="24464">
                  <c:v>2.451754331589</c:v>
                </c:pt>
                <c:pt idx="24465">
                  <c:v>2.451824188232</c:v>
                </c:pt>
                <c:pt idx="24466">
                  <c:v>2.4519140720369998</c:v>
                </c:pt>
                <c:pt idx="24467">
                  <c:v>2.452003479004</c:v>
                </c:pt>
                <c:pt idx="24468">
                  <c:v>2.452289581299</c:v>
                </c:pt>
                <c:pt idx="24469">
                  <c:v>2.4523639678959999</c:v>
                </c:pt>
                <c:pt idx="24470">
                  <c:v>2.4524376392359999</c:v>
                </c:pt>
                <c:pt idx="24471">
                  <c:v>2.4524719715119998</c:v>
                </c:pt>
                <c:pt idx="24472">
                  <c:v>2.45250248909</c:v>
                </c:pt>
                <c:pt idx="24473">
                  <c:v>2.452577590942</c:v>
                </c:pt>
                <c:pt idx="24474">
                  <c:v>2.452657699585</c:v>
                </c:pt>
                <c:pt idx="24475">
                  <c:v>2.4526903629299999</c:v>
                </c:pt>
                <c:pt idx="24476">
                  <c:v>2.4527275562290001</c:v>
                </c:pt>
                <c:pt idx="24477">
                  <c:v>2.452809333801</c:v>
                </c:pt>
                <c:pt idx="24478">
                  <c:v>2.4528794288640001</c:v>
                </c:pt>
                <c:pt idx="24479">
                  <c:v>2.4529037475590001</c:v>
                </c:pt>
                <c:pt idx="24480">
                  <c:v>2.4529936313629999</c:v>
                </c:pt>
                <c:pt idx="24481">
                  <c:v>2.4532864093779998</c:v>
                </c:pt>
                <c:pt idx="24482">
                  <c:v>2.4533765316010001</c:v>
                </c:pt>
                <c:pt idx="24483">
                  <c:v>2.4534561634059999</c:v>
                </c:pt>
                <c:pt idx="24484">
                  <c:v>2.4535133838649998</c:v>
                </c:pt>
                <c:pt idx="24485">
                  <c:v>2.4535896778109998</c:v>
                </c:pt>
                <c:pt idx="24486">
                  <c:v>2.4536824226379998</c:v>
                </c:pt>
                <c:pt idx="24487">
                  <c:v>2.453730106354</c:v>
                </c:pt>
                <c:pt idx="24488">
                  <c:v>2.4537813663480001</c:v>
                </c:pt>
                <c:pt idx="24489">
                  <c:v>2.4538757801059998</c:v>
                </c:pt>
                <c:pt idx="24490">
                  <c:v>2.4539661407470001</c:v>
                </c:pt>
                <c:pt idx="24491">
                  <c:v>2.4539661407470001</c:v>
                </c:pt>
                <c:pt idx="24492">
                  <c:v>2.4540538787839998</c:v>
                </c:pt>
                <c:pt idx="24493">
                  <c:v>2.454054832458</c:v>
                </c:pt>
                <c:pt idx="24494">
                  <c:v>2.454136610031</c:v>
                </c:pt>
                <c:pt idx="24495">
                  <c:v>2.4541425704959998</c:v>
                </c:pt>
                <c:pt idx="24496">
                  <c:v>2.4542193412779998</c:v>
                </c:pt>
                <c:pt idx="24497">
                  <c:v>2.4542307853700001</c:v>
                </c:pt>
                <c:pt idx="24498">
                  <c:v>2.4542980194089998</c:v>
                </c:pt>
                <c:pt idx="24499">
                  <c:v>2.4543116092680002</c:v>
                </c:pt>
                <c:pt idx="24500">
                  <c:v>2.4543776512150002</c:v>
                </c:pt>
                <c:pt idx="24501">
                  <c:v>2.4543709754940002</c:v>
                </c:pt>
                <c:pt idx="24502">
                  <c:v>2.454444885254</c:v>
                </c:pt>
                <c:pt idx="24503">
                  <c:v>2.454443454742</c:v>
                </c:pt>
                <c:pt idx="24504">
                  <c:v>2.4545314311980002</c:v>
                </c:pt>
                <c:pt idx="24505">
                  <c:v>2.4545803070069998</c:v>
                </c:pt>
                <c:pt idx="24506">
                  <c:v>2.4548072814939998</c:v>
                </c:pt>
                <c:pt idx="24507">
                  <c:v>2.4549000263209999</c:v>
                </c:pt>
                <c:pt idx="24508">
                  <c:v>2.4549775123600002</c:v>
                </c:pt>
                <c:pt idx="24509">
                  <c:v>2.4550096988679999</c:v>
                </c:pt>
                <c:pt idx="24510">
                  <c:v>2.4550478458399998</c:v>
                </c:pt>
                <c:pt idx="24511">
                  <c:v>2.4551353454589999</c:v>
                </c:pt>
                <c:pt idx="24512">
                  <c:v>2.4552185535429998</c:v>
                </c:pt>
                <c:pt idx="24513">
                  <c:v>2.455261468887</c:v>
                </c:pt>
                <c:pt idx="24514">
                  <c:v>2.4553055763240001</c:v>
                </c:pt>
                <c:pt idx="24515">
                  <c:v>2.455394029617</c:v>
                </c:pt>
                <c:pt idx="24516">
                  <c:v>2.455472230911</c:v>
                </c:pt>
                <c:pt idx="24517">
                  <c:v>2.4555075168610001</c:v>
                </c:pt>
                <c:pt idx="24518">
                  <c:v>2.4555516242979998</c:v>
                </c:pt>
                <c:pt idx="24519">
                  <c:v>2.4556400775910001</c:v>
                </c:pt>
                <c:pt idx="24520">
                  <c:v>2.4557087421419999</c:v>
                </c:pt>
                <c:pt idx="24521">
                  <c:v>2.455735445023</c:v>
                </c:pt>
                <c:pt idx="24522">
                  <c:v>2.4558563232420001</c:v>
                </c:pt>
                <c:pt idx="24523">
                  <c:v>2.455929279327</c:v>
                </c:pt>
                <c:pt idx="24524">
                  <c:v>2.4560503959659998</c:v>
                </c:pt>
                <c:pt idx="24525">
                  <c:v>2.4561235904690002</c:v>
                </c:pt>
                <c:pt idx="24526">
                  <c:v>2.4562461376189999</c:v>
                </c:pt>
                <c:pt idx="24527">
                  <c:v>2.4563035964969999</c:v>
                </c:pt>
                <c:pt idx="24528">
                  <c:v>2.4564266204830001</c:v>
                </c:pt>
                <c:pt idx="24529">
                  <c:v>2.4565129280089999</c:v>
                </c:pt>
                <c:pt idx="24530">
                  <c:v>2.456654548645</c:v>
                </c:pt>
                <c:pt idx="24531">
                  <c:v>2.4568822383879998</c:v>
                </c:pt>
                <c:pt idx="24532">
                  <c:v>2.4569313526149998</c:v>
                </c:pt>
                <c:pt idx="24533">
                  <c:v>2.4569725990300002</c:v>
                </c:pt>
                <c:pt idx="24534">
                  <c:v>2.4570219516749998</c:v>
                </c:pt>
                <c:pt idx="24535">
                  <c:v>2.457111597061</c:v>
                </c:pt>
                <c:pt idx="24536">
                  <c:v>2.4571118354800001</c:v>
                </c:pt>
                <c:pt idx="24537">
                  <c:v>2.4572007656100001</c:v>
                </c:pt>
                <c:pt idx="24538">
                  <c:v>2.4572007656100001</c:v>
                </c:pt>
                <c:pt idx="24539">
                  <c:v>2.4572880268100001</c:v>
                </c:pt>
                <c:pt idx="24540">
                  <c:v>2.45734333992</c:v>
                </c:pt>
                <c:pt idx="24541">
                  <c:v>2.457369565964</c:v>
                </c:pt>
                <c:pt idx="24542">
                  <c:v>2.457435846329</c:v>
                </c:pt>
                <c:pt idx="24543">
                  <c:v>2.4574534893040001</c:v>
                </c:pt>
                <c:pt idx="24544">
                  <c:v>2.4575307369230002</c:v>
                </c:pt>
                <c:pt idx="24545">
                  <c:v>2.4575471878049999</c:v>
                </c:pt>
                <c:pt idx="24546">
                  <c:v>2.4576487541200001</c:v>
                </c:pt>
                <c:pt idx="24547">
                  <c:v>2.4577484130860001</c:v>
                </c:pt>
                <c:pt idx="24548">
                  <c:v>2.4578583240510001</c:v>
                </c:pt>
                <c:pt idx="24549">
                  <c:v>2.4579930305479998</c:v>
                </c:pt>
                <c:pt idx="24550">
                  <c:v>2.4580776691440001</c:v>
                </c:pt>
                <c:pt idx="24551">
                  <c:v>2.4581556320189999</c:v>
                </c:pt>
                <c:pt idx="24552">
                  <c:v>2.4581882953640002</c:v>
                </c:pt>
                <c:pt idx="24553">
                  <c:v>2.4582233428959999</c:v>
                </c:pt>
                <c:pt idx="24554">
                  <c:v>2.4583036899569999</c:v>
                </c:pt>
                <c:pt idx="24555">
                  <c:v>2.4583883285520001</c:v>
                </c:pt>
                <c:pt idx="24556">
                  <c:v>2.4584255218509998</c:v>
                </c:pt>
                <c:pt idx="24557">
                  <c:v>2.4584581851960001</c:v>
                </c:pt>
                <c:pt idx="24558">
                  <c:v>2.4585976600650001</c:v>
                </c:pt>
                <c:pt idx="24559">
                  <c:v>2.458707094193</c:v>
                </c:pt>
                <c:pt idx="24560">
                  <c:v>2.4590108394620001</c:v>
                </c:pt>
                <c:pt idx="24561">
                  <c:v>2.4592218399050001</c:v>
                </c:pt>
                <c:pt idx="24562">
                  <c:v>2.4594833850860001</c:v>
                </c:pt>
                <c:pt idx="24563">
                  <c:v>2.4596374034880002</c:v>
                </c:pt>
                <c:pt idx="24564">
                  <c:v>2.4598288536070001</c:v>
                </c:pt>
                <c:pt idx="24565">
                  <c:v>2.4601035118099999</c:v>
                </c:pt>
                <c:pt idx="24566">
                  <c:v>2.460199832916</c:v>
                </c:pt>
                <c:pt idx="24567">
                  <c:v>2.460323572159</c:v>
                </c:pt>
                <c:pt idx="24568">
                  <c:v>2.4603590965270001</c:v>
                </c:pt>
                <c:pt idx="24569">
                  <c:v>2.4604785442349999</c:v>
                </c:pt>
                <c:pt idx="24570">
                  <c:v>2.4605147838589998</c:v>
                </c:pt>
                <c:pt idx="24571">
                  <c:v>2.4608340263369999</c:v>
                </c:pt>
                <c:pt idx="24572">
                  <c:v>2.4608438014980001</c:v>
                </c:pt>
                <c:pt idx="24573">
                  <c:v>2.460942745209</c:v>
                </c:pt>
                <c:pt idx="24574">
                  <c:v>2.461045980453</c:v>
                </c:pt>
                <c:pt idx="24575">
                  <c:v>2.4611353874209998</c:v>
                </c:pt>
                <c:pt idx="24576">
                  <c:v>2.4611845016479998</c:v>
                </c:pt>
                <c:pt idx="24577">
                  <c:v>2.4612233638759999</c:v>
                </c:pt>
                <c:pt idx="24578">
                  <c:v>2.4613146781920001</c:v>
                </c:pt>
                <c:pt idx="24579">
                  <c:v>2.4614179134369998</c:v>
                </c:pt>
                <c:pt idx="24580">
                  <c:v>2.4615507125849998</c:v>
                </c:pt>
                <c:pt idx="24581">
                  <c:v>2.4616274833679999</c:v>
                </c:pt>
                <c:pt idx="24582">
                  <c:v>2.461725950241</c:v>
                </c:pt>
                <c:pt idx="24583">
                  <c:v>2.461755514145</c:v>
                </c:pt>
                <c:pt idx="24584">
                  <c:v>2.4618227481839998</c:v>
                </c:pt>
                <c:pt idx="24585">
                  <c:v>2.4618663787839998</c:v>
                </c:pt>
                <c:pt idx="24586">
                  <c:v>2.461919546127</c:v>
                </c:pt>
                <c:pt idx="24587">
                  <c:v>2.4620161056519998</c:v>
                </c:pt>
                <c:pt idx="24588">
                  <c:v>2.462070941925</c:v>
                </c:pt>
                <c:pt idx="24589">
                  <c:v>2.462123394012</c:v>
                </c:pt>
                <c:pt idx="24590">
                  <c:v>2.4622135162349998</c:v>
                </c:pt>
                <c:pt idx="24591">
                  <c:v>2.4623022079469998</c:v>
                </c:pt>
                <c:pt idx="24592">
                  <c:v>2.462548732758</c:v>
                </c:pt>
                <c:pt idx="24593">
                  <c:v>2.4626460075379999</c:v>
                </c:pt>
                <c:pt idx="24594">
                  <c:v>2.462725162506</c:v>
                </c:pt>
                <c:pt idx="24595">
                  <c:v>2.4627950191500001</c:v>
                </c:pt>
                <c:pt idx="24596">
                  <c:v>2.4628224372859999</c:v>
                </c:pt>
                <c:pt idx="24597">
                  <c:v>2.4628534317019999</c:v>
                </c:pt>
                <c:pt idx="24598">
                  <c:v>2.462985038757</c:v>
                </c:pt>
                <c:pt idx="24599">
                  <c:v>2.4630138874049998</c:v>
                </c:pt>
                <c:pt idx="24600">
                  <c:v>2.4631328582759999</c:v>
                </c:pt>
                <c:pt idx="24601">
                  <c:v>2.4631991386409999</c:v>
                </c:pt>
                <c:pt idx="24602">
                  <c:v>2.4635896682739999</c:v>
                </c:pt>
                <c:pt idx="24603">
                  <c:v>2.463895320892</c:v>
                </c:pt>
                <c:pt idx="24604">
                  <c:v>2.4642388820650001</c:v>
                </c:pt>
                <c:pt idx="24605">
                  <c:v>2.4643583297729998</c:v>
                </c:pt>
                <c:pt idx="24606">
                  <c:v>2.4647178649899999</c:v>
                </c:pt>
                <c:pt idx="24607">
                  <c:v>2.4650187492370002</c:v>
                </c:pt>
                <c:pt idx="24608">
                  <c:v>2.4651448726649998</c:v>
                </c:pt>
                <c:pt idx="24609">
                  <c:v>2.4654779434199998</c:v>
                </c:pt>
                <c:pt idx="24610">
                  <c:v>2.465656518936</c:v>
                </c:pt>
                <c:pt idx="24611">
                  <c:v>2.4657847881319999</c:v>
                </c:pt>
                <c:pt idx="24612">
                  <c:v>2.46590590477</c:v>
                </c:pt>
                <c:pt idx="24613">
                  <c:v>2.4660048484799999</c:v>
                </c:pt>
                <c:pt idx="24614">
                  <c:v>2.4661018848420002</c:v>
                </c:pt>
                <c:pt idx="24615">
                  <c:v>2.4661886692050001</c:v>
                </c:pt>
                <c:pt idx="24616">
                  <c:v>2.4662826061250001</c:v>
                </c:pt>
                <c:pt idx="24617">
                  <c:v>2.4663875103000001</c:v>
                </c:pt>
                <c:pt idx="24618">
                  <c:v>2.4664523601530002</c:v>
                </c:pt>
                <c:pt idx="24619">
                  <c:v>2.4664752483369998</c:v>
                </c:pt>
                <c:pt idx="24620">
                  <c:v>2.4665830135350002</c:v>
                </c:pt>
                <c:pt idx="24621">
                  <c:v>2.4666566848749998</c:v>
                </c:pt>
                <c:pt idx="24622">
                  <c:v>2.467035770416</c:v>
                </c:pt>
                <c:pt idx="24623">
                  <c:v>2.4673159122469999</c:v>
                </c:pt>
                <c:pt idx="24624">
                  <c:v>2.4675285816189998</c:v>
                </c:pt>
                <c:pt idx="24625">
                  <c:v>2.467612743378</c:v>
                </c:pt>
                <c:pt idx="24626">
                  <c:v>2.4677591323849999</c:v>
                </c:pt>
                <c:pt idx="24627">
                  <c:v>2.4679527282709999</c:v>
                </c:pt>
                <c:pt idx="24628">
                  <c:v>2.4680452346799999</c:v>
                </c:pt>
                <c:pt idx="24629">
                  <c:v>2.468137979507</c:v>
                </c:pt>
                <c:pt idx="24630">
                  <c:v>2.468225002289</c:v>
                </c:pt>
                <c:pt idx="24631">
                  <c:v>2.468315839767</c:v>
                </c:pt>
                <c:pt idx="24632">
                  <c:v>2.4683954715729999</c:v>
                </c:pt>
                <c:pt idx="24633">
                  <c:v>2.4684388637539998</c:v>
                </c:pt>
                <c:pt idx="24634">
                  <c:v>2.4684977531430001</c:v>
                </c:pt>
                <c:pt idx="24635">
                  <c:v>2.4685883522030001</c:v>
                </c:pt>
                <c:pt idx="24636">
                  <c:v>2.4686350822450001</c:v>
                </c:pt>
                <c:pt idx="24637">
                  <c:v>2.468675136566</c:v>
                </c:pt>
                <c:pt idx="24638">
                  <c:v>2.4687297344210002</c:v>
                </c:pt>
                <c:pt idx="24639">
                  <c:v>2.4687776565549999</c:v>
                </c:pt>
                <c:pt idx="24640">
                  <c:v>2.4690186977390001</c:v>
                </c:pt>
                <c:pt idx="24641">
                  <c:v>2.4691514968870001</c:v>
                </c:pt>
                <c:pt idx="24642">
                  <c:v>2.4691965579990001</c:v>
                </c:pt>
                <c:pt idx="24643">
                  <c:v>2.4692394733429999</c:v>
                </c:pt>
                <c:pt idx="24644">
                  <c:v>2.4693136215210001</c:v>
                </c:pt>
                <c:pt idx="24645">
                  <c:v>2.4694099426270002</c:v>
                </c:pt>
                <c:pt idx="24646">
                  <c:v>2.4694621562960002</c:v>
                </c:pt>
                <c:pt idx="24647">
                  <c:v>2.4695129394530002</c:v>
                </c:pt>
                <c:pt idx="24648">
                  <c:v>2.4696104526520002</c:v>
                </c:pt>
                <c:pt idx="24649">
                  <c:v>2.4697074890140001</c:v>
                </c:pt>
                <c:pt idx="24650">
                  <c:v>2.4697558879849999</c:v>
                </c:pt>
                <c:pt idx="24651">
                  <c:v>2.4697990417479998</c:v>
                </c:pt>
                <c:pt idx="24652">
                  <c:v>2.4698863029479998</c:v>
                </c:pt>
                <c:pt idx="24653">
                  <c:v>2.469955205917</c:v>
                </c:pt>
                <c:pt idx="24654">
                  <c:v>2.4699840545649998</c:v>
                </c:pt>
                <c:pt idx="24655">
                  <c:v>2.470099687576</c:v>
                </c:pt>
                <c:pt idx="24656">
                  <c:v>2.470165729523</c:v>
                </c:pt>
                <c:pt idx="24657">
                  <c:v>2.47030210495</c:v>
                </c:pt>
                <c:pt idx="24658">
                  <c:v>2.4704911708830002</c:v>
                </c:pt>
                <c:pt idx="24659">
                  <c:v>2.470800638199</c:v>
                </c:pt>
                <c:pt idx="24660">
                  <c:v>2.470896720886</c:v>
                </c:pt>
                <c:pt idx="24661">
                  <c:v>2.470900535583</c:v>
                </c:pt>
                <c:pt idx="24662">
                  <c:v>2.470978736877</c:v>
                </c:pt>
                <c:pt idx="24663">
                  <c:v>2.4710357189179999</c:v>
                </c:pt>
                <c:pt idx="24664">
                  <c:v>2.4710528850559998</c:v>
                </c:pt>
                <c:pt idx="24665">
                  <c:v>2.471114635468</c:v>
                </c:pt>
                <c:pt idx="24666">
                  <c:v>2.4711241722109998</c:v>
                </c:pt>
                <c:pt idx="24667">
                  <c:v>2.4711418151859998</c:v>
                </c:pt>
                <c:pt idx="24668">
                  <c:v>2.4712023735050002</c:v>
                </c:pt>
                <c:pt idx="24669">
                  <c:v>2.4712224006649999</c:v>
                </c:pt>
                <c:pt idx="24670">
                  <c:v>2.471271514893</c:v>
                </c:pt>
                <c:pt idx="24671">
                  <c:v>2.4712967872620002</c:v>
                </c:pt>
                <c:pt idx="24672">
                  <c:v>2.4713490009310002</c:v>
                </c:pt>
                <c:pt idx="24673">
                  <c:v>2.4713857173920002</c:v>
                </c:pt>
                <c:pt idx="24674">
                  <c:v>2.4714360237120001</c:v>
                </c:pt>
                <c:pt idx="24675">
                  <c:v>2.471486091614</c:v>
                </c:pt>
                <c:pt idx="24676">
                  <c:v>2.4715209007259999</c:v>
                </c:pt>
                <c:pt idx="24677">
                  <c:v>2.471569776535</c:v>
                </c:pt>
                <c:pt idx="24678">
                  <c:v>2.4715950489040002</c:v>
                </c:pt>
                <c:pt idx="24679">
                  <c:v>2.4716489315030001</c:v>
                </c:pt>
                <c:pt idx="24680">
                  <c:v>2.4716718196869998</c:v>
                </c:pt>
                <c:pt idx="24681">
                  <c:v>2.471744298935</c:v>
                </c:pt>
                <c:pt idx="24682">
                  <c:v>2.4717669487</c:v>
                </c:pt>
                <c:pt idx="24683">
                  <c:v>2.4718468189239999</c:v>
                </c:pt>
                <c:pt idx="24684">
                  <c:v>2.4719007015229999</c:v>
                </c:pt>
                <c:pt idx="24685">
                  <c:v>2.4721357822419998</c:v>
                </c:pt>
                <c:pt idx="24686">
                  <c:v>2.4722251892089999</c:v>
                </c:pt>
                <c:pt idx="24687">
                  <c:v>2.4723000526429999</c:v>
                </c:pt>
                <c:pt idx="24688">
                  <c:v>2.4723291397090001</c:v>
                </c:pt>
                <c:pt idx="24689">
                  <c:v>2.4724302291870002</c:v>
                </c:pt>
                <c:pt idx="24690">
                  <c:v>2.4725253582</c:v>
                </c:pt>
                <c:pt idx="24691">
                  <c:v>2.4726233482360001</c:v>
                </c:pt>
                <c:pt idx="24692">
                  <c:v>2.4727807044980001</c:v>
                </c:pt>
                <c:pt idx="24693">
                  <c:v>2.4730846881869999</c:v>
                </c:pt>
                <c:pt idx="24694">
                  <c:v>2.4731683731079999</c:v>
                </c:pt>
                <c:pt idx="24695">
                  <c:v>2.4731822013849998</c:v>
                </c:pt>
                <c:pt idx="24696">
                  <c:v>2.473271608353</c:v>
                </c:pt>
                <c:pt idx="24697">
                  <c:v>2.4732763767239998</c:v>
                </c:pt>
                <c:pt idx="24698">
                  <c:v>2.4733629226680001</c:v>
                </c:pt>
                <c:pt idx="24699">
                  <c:v>2.47336435318</c:v>
                </c:pt>
                <c:pt idx="24700">
                  <c:v>2.4734568595890001</c:v>
                </c:pt>
                <c:pt idx="24701">
                  <c:v>2.4735136032099998</c:v>
                </c:pt>
                <c:pt idx="24702">
                  <c:v>2.473576784134</c:v>
                </c:pt>
                <c:pt idx="24703">
                  <c:v>2.4737570285800001</c:v>
                </c:pt>
                <c:pt idx="24704">
                  <c:v>2.4740786552429999</c:v>
                </c:pt>
                <c:pt idx="24705">
                  <c:v>2.4741423130040001</c:v>
                </c:pt>
                <c:pt idx="24706">
                  <c:v>2.474223852158</c:v>
                </c:pt>
                <c:pt idx="24707">
                  <c:v>2.474263906479</c:v>
                </c:pt>
                <c:pt idx="24708">
                  <c:v>2.4742991924290001</c:v>
                </c:pt>
                <c:pt idx="24709">
                  <c:v>2.4743800163270002</c:v>
                </c:pt>
                <c:pt idx="24710">
                  <c:v>2.4744625091549999</c:v>
                </c:pt>
                <c:pt idx="24711">
                  <c:v>2.4745039939879998</c:v>
                </c:pt>
                <c:pt idx="24712">
                  <c:v>2.4745495319369999</c:v>
                </c:pt>
                <c:pt idx="24713">
                  <c:v>2.4746353626249999</c:v>
                </c:pt>
                <c:pt idx="24714">
                  <c:v>2.4747040271760001</c:v>
                </c:pt>
                <c:pt idx="24715">
                  <c:v>2.4747357368470002</c:v>
                </c:pt>
                <c:pt idx="24716">
                  <c:v>2.474771738052</c:v>
                </c:pt>
                <c:pt idx="24717">
                  <c:v>2.4748976230620001</c:v>
                </c:pt>
                <c:pt idx="24718">
                  <c:v>2.474957942963</c:v>
                </c:pt>
                <c:pt idx="24719">
                  <c:v>2.475076675415</c:v>
                </c:pt>
                <c:pt idx="24720">
                  <c:v>2.4751503467560001</c:v>
                </c:pt>
                <c:pt idx="24721">
                  <c:v>2.4752323627470001</c:v>
                </c:pt>
                <c:pt idx="24722">
                  <c:v>2.475268363953</c:v>
                </c:pt>
                <c:pt idx="24723">
                  <c:v>2.4752974510189998</c:v>
                </c:pt>
                <c:pt idx="24724">
                  <c:v>2.4753692150119999</c:v>
                </c:pt>
                <c:pt idx="24725">
                  <c:v>2.4754571914670001</c:v>
                </c:pt>
                <c:pt idx="24726">
                  <c:v>2.47550034523</c:v>
                </c:pt>
                <c:pt idx="24727">
                  <c:v>2.4755382537839998</c:v>
                </c:pt>
                <c:pt idx="24728">
                  <c:v>2.4756164550780002</c:v>
                </c:pt>
                <c:pt idx="24729">
                  <c:v>2.4756999015810002</c:v>
                </c:pt>
                <c:pt idx="24730">
                  <c:v>2.475737810135</c:v>
                </c:pt>
                <c:pt idx="24731">
                  <c:v>2.475774049759</c:v>
                </c:pt>
                <c:pt idx="24732">
                  <c:v>2.4758560657499999</c:v>
                </c:pt>
                <c:pt idx="24733">
                  <c:v>2.4759240150449999</c:v>
                </c:pt>
                <c:pt idx="24734">
                  <c:v>2.4759507179260001</c:v>
                </c:pt>
                <c:pt idx="24735">
                  <c:v>2.475979804993</c:v>
                </c:pt>
                <c:pt idx="24736">
                  <c:v>2.4761078357700002</c:v>
                </c:pt>
                <c:pt idx="24737">
                  <c:v>2.476152896881</c:v>
                </c:pt>
                <c:pt idx="24738">
                  <c:v>2.4763913154599999</c:v>
                </c:pt>
                <c:pt idx="24739">
                  <c:v>2.4766640663150001</c:v>
                </c:pt>
                <c:pt idx="24740">
                  <c:v>2.4767644405359999</c:v>
                </c:pt>
                <c:pt idx="24741">
                  <c:v>2.4768157005310001</c:v>
                </c:pt>
                <c:pt idx="24742">
                  <c:v>2.4769046306610001</c:v>
                </c:pt>
                <c:pt idx="24743">
                  <c:v>2.476892232895</c:v>
                </c:pt>
                <c:pt idx="24744">
                  <c:v>2.4769709110260001</c:v>
                </c:pt>
                <c:pt idx="24745">
                  <c:v>2.4769637584690001</c:v>
                </c:pt>
                <c:pt idx="24746">
                  <c:v>2.4770410060880002</c:v>
                </c:pt>
                <c:pt idx="24747">
                  <c:v>2.4770340919490001</c:v>
                </c:pt>
                <c:pt idx="24748">
                  <c:v>2.4771161079409998</c:v>
                </c:pt>
                <c:pt idx="24749">
                  <c:v>2.4771139621730001</c:v>
                </c:pt>
                <c:pt idx="24750">
                  <c:v>2.477197408676</c:v>
                </c:pt>
                <c:pt idx="24751">
                  <c:v>2.477252960205</c:v>
                </c:pt>
                <c:pt idx="24752">
                  <c:v>2.4772765636440002</c:v>
                </c:pt>
                <c:pt idx="24753">
                  <c:v>2.4773702621460001</c:v>
                </c:pt>
                <c:pt idx="24754">
                  <c:v>2.477436065674</c:v>
                </c:pt>
                <c:pt idx="24755">
                  <c:v>2.4775509834289999</c:v>
                </c:pt>
                <c:pt idx="24756">
                  <c:v>2.4777410030359999</c:v>
                </c:pt>
                <c:pt idx="24757">
                  <c:v>2.4778556823729998</c:v>
                </c:pt>
                <c:pt idx="24758">
                  <c:v>2.4778923988339998</c:v>
                </c:pt>
                <c:pt idx="24759">
                  <c:v>2.4779591560359999</c:v>
                </c:pt>
                <c:pt idx="24760">
                  <c:v>2.4780659675600001</c:v>
                </c:pt>
                <c:pt idx="24761">
                  <c:v>2.4781305789950001</c:v>
                </c:pt>
                <c:pt idx="24762">
                  <c:v>2.4782326221469999</c:v>
                </c:pt>
                <c:pt idx="24763">
                  <c:v>2.478388309479</c:v>
                </c:pt>
                <c:pt idx="24764">
                  <c:v>2.478744268417</c:v>
                </c:pt>
                <c:pt idx="24765">
                  <c:v>2.4788656234739999</c:v>
                </c:pt>
                <c:pt idx="24766">
                  <c:v>2.478949785233</c:v>
                </c:pt>
                <c:pt idx="24767">
                  <c:v>2.4790174961089999</c:v>
                </c:pt>
                <c:pt idx="24768">
                  <c:v>2.4790346622469999</c:v>
                </c:pt>
                <c:pt idx="24769">
                  <c:v>2.4791181087490002</c:v>
                </c:pt>
                <c:pt idx="24770">
                  <c:v>2.479139566422</c:v>
                </c:pt>
                <c:pt idx="24771">
                  <c:v>2.4792008399959999</c:v>
                </c:pt>
                <c:pt idx="24772">
                  <c:v>2.4792284965519999</c:v>
                </c:pt>
                <c:pt idx="24773">
                  <c:v>2.4792826175689999</c:v>
                </c:pt>
                <c:pt idx="24774">
                  <c:v>2.4793207645419999</c:v>
                </c:pt>
                <c:pt idx="24775">
                  <c:v>2.4793574810029999</c:v>
                </c:pt>
                <c:pt idx="24776">
                  <c:v>2.4794042110440002</c:v>
                </c:pt>
                <c:pt idx="24777">
                  <c:v>2.479436397552</c:v>
                </c:pt>
                <c:pt idx="24778">
                  <c:v>2.4794883728029999</c:v>
                </c:pt>
                <c:pt idx="24779">
                  <c:v>2.479506015778</c:v>
                </c:pt>
                <c:pt idx="24780">
                  <c:v>2.4795124530789998</c:v>
                </c:pt>
                <c:pt idx="24781">
                  <c:v>2.4795787334439998</c:v>
                </c:pt>
                <c:pt idx="24782">
                  <c:v>2.4795887470250002</c:v>
                </c:pt>
                <c:pt idx="24783">
                  <c:v>2.4796395301819998</c:v>
                </c:pt>
                <c:pt idx="24784">
                  <c:v>2.4796361923219998</c:v>
                </c:pt>
                <c:pt idx="24785">
                  <c:v>2.4797132015229999</c:v>
                </c:pt>
                <c:pt idx="24786">
                  <c:v>2.4797105789180001</c:v>
                </c:pt>
                <c:pt idx="24787">
                  <c:v>2.4797875881200002</c:v>
                </c:pt>
                <c:pt idx="24788">
                  <c:v>2.4797863960269999</c:v>
                </c:pt>
                <c:pt idx="24789">
                  <c:v>2.4798638820650001</c:v>
                </c:pt>
                <c:pt idx="24790">
                  <c:v>2.479863405228</c:v>
                </c:pt>
                <c:pt idx="24791">
                  <c:v>2.4799122810359999</c:v>
                </c:pt>
                <c:pt idx="24792">
                  <c:v>2.479942083359</c:v>
                </c:pt>
                <c:pt idx="24793">
                  <c:v>2.4800162315369998</c:v>
                </c:pt>
                <c:pt idx="24794">
                  <c:v>2.480208873749</c:v>
                </c:pt>
                <c:pt idx="24795">
                  <c:v>2.480268239975</c:v>
                </c:pt>
                <c:pt idx="24796">
                  <c:v>2.480355501175</c:v>
                </c:pt>
                <c:pt idx="24797">
                  <c:v>2.4803960323330001</c:v>
                </c:pt>
                <c:pt idx="24798">
                  <c:v>2.4804351329799998</c:v>
                </c:pt>
                <c:pt idx="24799">
                  <c:v>2.4805133342739998</c:v>
                </c:pt>
                <c:pt idx="24800">
                  <c:v>2.4806025028229999</c:v>
                </c:pt>
                <c:pt idx="24801">
                  <c:v>2.4806444644929999</c:v>
                </c:pt>
                <c:pt idx="24802">
                  <c:v>2.4806900024409999</c:v>
                </c:pt>
                <c:pt idx="24803">
                  <c:v>2.4807786941529999</c:v>
                </c:pt>
                <c:pt idx="24804">
                  <c:v>2.4808478355410002</c:v>
                </c:pt>
                <c:pt idx="24805">
                  <c:v>2.4809098243709999</c:v>
                </c:pt>
                <c:pt idx="24806">
                  <c:v>2.4813315868379999</c:v>
                </c:pt>
                <c:pt idx="24807">
                  <c:v>2.4814639091489998</c:v>
                </c:pt>
                <c:pt idx="24808">
                  <c:v>2.4815135002140001</c:v>
                </c:pt>
                <c:pt idx="24809">
                  <c:v>2.4815826416019999</c:v>
                </c:pt>
                <c:pt idx="24810">
                  <c:v>2.4816644191739998</c:v>
                </c:pt>
                <c:pt idx="24811">
                  <c:v>2.4817047119139999</c:v>
                </c:pt>
                <c:pt idx="24812">
                  <c:v>2.4817457199100001</c:v>
                </c:pt>
                <c:pt idx="24813">
                  <c:v>2.481828927994</c:v>
                </c:pt>
                <c:pt idx="24814">
                  <c:v>2.4819061756130001</c:v>
                </c:pt>
                <c:pt idx="24815">
                  <c:v>2.481942176819</c:v>
                </c:pt>
                <c:pt idx="24816">
                  <c:v>2.4819867610930002</c:v>
                </c:pt>
                <c:pt idx="24817">
                  <c:v>2.4820754528050002</c:v>
                </c:pt>
                <c:pt idx="24818">
                  <c:v>2.4821414947510001</c:v>
                </c:pt>
                <c:pt idx="24819">
                  <c:v>2.4821729660030001</c:v>
                </c:pt>
                <c:pt idx="24820">
                  <c:v>2.4822931289670001</c:v>
                </c:pt>
                <c:pt idx="24821">
                  <c:v>2.4823648929600002</c:v>
                </c:pt>
                <c:pt idx="24822">
                  <c:v>2.4824924468990002</c:v>
                </c:pt>
                <c:pt idx="24823">
                  <c:v>2.4825551509860002</c:v>
                </c:pt>
                <c:pt idx="24824">
                  <c:v>2.4826095104219998</c:v>
                </c:pt>
                <c:pt idx="24825">
                  <c:v>2.482722043991</c:v>
                </c:pt>
                <c:pt idx="24826">
                  <c:v>2.4827456474299998</c:v>
                </c:pt>
                <c:pt idx="24827">
                  <c:v>2.4828085899349999</c:v>
                </c:pt>
                <c:pt idx="24828">
                  <c:v>2.4828846454620002</c:v>
                </c:pt>
                <c:pt idx="24829">
                  <c:v>2.4829368591310002</c:v>
                </c:pt>
                <c:pt idx="24830">
                  <c:v>2.4830710887910001</c:v>
                </c:pt>
                <c:pt idx="24831">
                  <c:v>2.4831113815310002</c:v>
                </c:pt>
                <c:pt idx="24832">
                  <c:v>2.4834711551669999</c:v>
                </c:pt>
                <c:pt idx="24833">
                  <c:v>2.4836719036099999</c:v>
                </c:pt>
                <c:pt idx="24834">
                  <c:v>2.483961582184</c:v>
                </c:pt>
                <c:pt idx="24835">
                  <c:v>2.4842941761019999</c:v>
                </c:pt>
                <c:pt idx="24836">
                  <c:v>2.4845254421230001</c:v>
                </c:pt>
                <c:pt idx="24837">
                  <c:v>2.4845969676970001</c:v>
                </c:pt>
                <c:pt idx="24838">
                  <c:v>2.4846289157869998</c:v>
                </c:pt>
                <c:pt idx="24839">
                  <c:v>2.4846794605259999</c:v>
                </c:pt>
                <c:pt idx="24840">
                  <c:v>2.4847157001500002</c:v>
                </c:pt>
                <c:pt idx="24841">
                  <c:v>2.4847631454469998</c:v>
                </c:pt>
                <c:pt idx="24842">
                  <c:v>2.4848048686980002</c:v>
                </c:pt>
                <c:pt idx="24843">
                  <c:v>2.4848358631130001</c:v>
                </c:pt>
                <c:pt idx="24844">
                  <c:v>2.4848392009740001</c:v>
                </c:pt>
                <c:pt idx="24845">
                  <c:v>2.4849221706389999</c:v>
                </c:pt>
                <c:pt idx="24846">
                  <c:v>2.484924316406</c:v>
                </c:pt>
                <c:pt idx="24847">
                  <c:v>2.4849929809570002</c:v>
                </c:pt>
                <c:pt idx="24848">
                  <c:v>2.485004663467</c:v>
                </c:pt>
                <c:pt idx="24849">
                  <c:v>2.4850735664369998</c:v>
                </c:pt>
                <c:pt idx="24850">
                  <c:v>2.485095024109</c:v>
                </c:pt>
                <c:pt idx="24851">
                  <c:v>2.4851517677310002</c:v>
                </c:pt>
                <c:pt idx="24852">
                  <c:v>2.4852409362789998</c:v>
                </c:pt>
                <c:pt idx="24853">
                  <c:v>2.4852890968320001</c:v>
                </c:pt>
                <c:pt idx="24854">
                  <c:v>2.485337734222</c:v>
                </c:pt>
                <c:pt idx="24855">
                  <c:v>2.4854464530940001</c:v>
                </c:pt>
                <c:pt idx="24856">
                  <c:v>2.485581636429</c:v>
                </c:pt>
                <c:pt idx="24857">
                  <c:v>2.4859488010409998</c:v>
                </c:pt>
                <c:pt idx="24858">
                  <c:v>2.4859945774079999</c:v>
                </c:pt>
                <c:pt idx="24859">
                  <c:v>2.4861209392550001</c:v>
                </c:pt>
                <c:pt idx="24860">
                  <c:v>2.4861688613889998</c:v>
                </c:pt>
                <c:pt idx="24861">
                  <c:v>2.486296892166</c:v>
                </c:pt>
                <c:pt idx="24862">
                  <c:v>2.4863214492800001</c:v>
                </c:pt>
                <c:pt idx="24863">
                  <c:v>2.4864237308499999</c:v>
                </c:pt>
                <c:pt idx="24864">
                  <c:v>2.4865069389340002</c:v>
                </c:pt>
                <c:pt idx="24865">
                  <c:v>2.4866127967830001</c:v>
                </c:pt>
                <c:pt idx="24866">
                  <c:v>2.4866819381709999</c:v>
                </c:pt>
                <c:pt idx="24867">
                  <c:v>2.486785173416</c:v>
                </c:pt>
                <c:pt idx="24868">
                  <c:v>2.4868781566620002</c:v>
                </c:pt>
                <c:pt idx="24869">
                  <c:v>2.4871282577509999</c:v>
                </c:pt>
                <c:pt idx="24870">
                  <c:v>2.4874413013460002</c:v>
                </c:pt>
                <c:pt idx="24871">
                  <c:v>2.4875493049620001</c:v>
                </c:pt>
                <c:pt idx="24872">
                  <c:v>2.487587213516</c:v>
                </c:pt>
                <c:pt idx="24873">
                  <c:v>2.4876592159270001</c:v>
                </c:pt>
                <c:pt idx="24874">
                  <c:v>2.4876735210419998</c:v>
                </c:pt>
                <c:pt idx="24875">
                  <c:v>2.487735509872</c:v>
                </c:pt>
                <c:pt idx="24876">
                  <c:v>2.4877645969389999</c:v>
                </c:pt>
                <c:pt idx="24877">
                  <c:v>2.4878115653989998</c:v>
                </c:pt>
                <c:pt idx="24878">
                  <c:v>2.4878485202789999</c:v>
                </c:pt>
                <c:pt idx="24879">
                  <c:v>2.487888813019</c:v>
                </c:pt>
                <c:pt idx="24880">
                  <c:v>2.4879424571989999</c:v>
                </c:pt>
                <c:pt idx="24881">
                  <c:v>2.4882471561430002</c:v>
                </c:pt>
                <c:pt idx="24882">
                  <c:v>2.4883699417109999</c:v>
                </c:pt>
                <c:pt idx="24883">
                  <c:v>2.4884107112880001</c:v>
                </c:pt>
                <c:pt idx="24884">
                  <c:v>2.4884431362149999</c:v>
                </c:pt>
                <c:pt idx="24885">
                  <c:v>2.4885127544399999</c:v>
                </c:pt>
                <c:pt idx="24886">
                  <c:v>2.4886064529419998</c:v>
                </c:pt>
                <c:pt idx="24887">
                  <c:v>2.488652706146</c:v>
                </c:pt>
                <c:pt idx="24888">
                  <c:v>2.4886949062350001</c:v>
                </c:pt>
                <c:pt idx="24889">
                  <c:v>2.488781690598</c:v>
                </c:pt>
                <c:pt idx="24890">
                  <c:v>2.4888720512389999</c:v>
                </c:pt>
                <c:pt idx="24891">
                  <c:v>2.488912582397</c:v>
                </c:pt>
                <c:pt idx="24892">
                  <c:v>2.4889478683470001</c:v>
                </c:pt>
                <c:pt idx="24893">
                  <c:v>2.4890875816350002</c:v>
                </c:pt>
                <c:pt idx="24894">
                  <c:v>2.4893682003020001</c:v>
                </c:pt>
                <c:pt idx="24895">
                  <c:v>2.4895398616789999</c:v>
                </c:pt>
                <c:pt idx="24896">
                  <c:v>2.4895884990689998</c:v>
                </c:pt>
                <c:pt idx="24897">
                  <c:v>2.4896631240840001</c:v>
                </c:pt>
                <c:pt idx="24898">
                  <c:v>2.4897501468660002</c:v>
                </c:pt>
                <c:pt idx="24899">
                  <c:v>2.4898583889010002</c:v>
                </c:pt>
                <c:pt idx="24900">
                  <c:v>2.4900710582730001</c:v>
                </c:pt>
                <c:pt idx="24901">
                  <c:v>2.4904055595400001</c:v>
                </c:pt>
                <c:pt idx="24902">
                  <c:v>2.490427970886</c:v>
                </c:pt>
                <c:pt idx="24903">
                  <c:v>2.4905467033390001</c:v>
                </c:pt>
                <c:pt idx="24904">
                  <c:v>2.490577936172</c:v>
                </c:pt>
                <c:pt idx="24905">
                  <c:v>2.4907011985779999</c:v>
                </c:pt>
                <c:pt idx="24906">
                  <c:v>2.4908022880549998</c:v>
                </c:pt>
                <c:pt idx="24907">
                  <c:v>2.491083621979</c:v>
                </c:pt>
                <c:pt idx="24908">
                  <c:v>2.4912328720089998</c:v>
                </c:pt>
                <c:pt idx="24909">
                  <c:v>2.4915270805360001</c:v>
                </c:pt>
                <c:pt idx="24910">
                  <c:v>2.4918484687809999</c:v>
                </c:pt>
                <c:pt idx="24911">
                  <c:v>2.4919867515559999</c:v>
                </c:pt>
                <c:pt idx="24912">
                  <c:v>2.4922933578489999</c:v>
                </c:pt>
                <c:pt idx="24913">
                  <c:v>2.4925019741060002</c:v>
                </c:pt>
                <c:pt idx="24914">
                  <c:v>2.4926414489750002</c:v>
                </c:pt>
                <c:pt idx="24915">
                  <c:v>2.492799758911</c:v>
                </c:pt>
                <c:pt idx="24916">
                  <c:v>2.493057727814</c:v>
                </c:pt>
                <c:pt idx="24917">
                  <c:v>2.493223190308</c:v>
                </c:pt>
                <c:pt idx="24918">
                  <c:v>2.4934046268459999</c:v>
                </c:pt>
                <c:pt idx="24919">
                  <c:v>2.4934532642359999</c:v>
                </c:pt>
                <c:pt idx="24920">
                  <c:v>2.4935011863710002</c:v>
                </c:pt>
                <c:pt idx="24921">
                  <c:v>2.4935400485989998</c:v>
                </c:pt>
                <c:pt idx="24922">
                  <c:v>2.4935784339899998</c:v>
                </c:pt>
                <c:pt idx="24923">
                  <c:v>2.4936325550079999</c:v>
                </c:pt>
                <c:pt idx="24924">
                  <c:v>2.493664741516</c:v>
                </c:pt>
                <c:pt idx="24925">
                  <c:v>2.4937286376949999</c:v>
                </c:pt>
                <c:pt idx="24926">
                  <c:v>2.4937460422519999</c:v>
                </c:pt>
                <c:pt idx="24927">
                  <c:v>2.4938182830810001</c:v>
                </c:pt>
                <c:pt idx="24928">
                  <c:v>2.4938273429870002</c:v>
                </c:pt>
                <c:pt idx="24929">
                  <c:v>2.4939064979549999</c:v>
                </c:pt>
                <c:pt idx="24930">
                  <c:v>2.4939117431639999</c:v>
                </c:pt>
                <c:pt idx="24931">
                  <c:v>2.4939951896669998</c:v>
                </c:pt>
                <c:pt idx="24932">
                  <c:v>2.4940540790560002</c:v>
                </c:pt>
                <c:pt idx="24933">
                  <c:v>2.4943737983699998</c:v>
                </c:pt>
                <c:pt idx="24934">
                  <c:v>2.4945223331449999</c:v>
                </c:pt>
                <c:pt idx="24935">
                  <c:v>2.494597673416</c:v>
                </c:pt>
                <c:pt idx="24936">
                  <c:v>2.4946801662450002</c:v>
                </c:pt>
                <c:pt idx="24937">
                  <c:v>2.4947228431699999</c:v>
                </c:pt>
                <c:pt idx="24938">
                  <c:v>2.4948110580440002</c:v>
                </c:pt>
                <c:pt idx="24939">
                  <c:v>2.494933843613</c:v>
                </c:pt>
                <c:pt idx="24940">
                  <c:v>2.4949629306790002</c:v>
                </c:pt>
                <c:pt idx="24941">
                  <c:v>2.4950299263</c:v>
                </c:pt>
                <c:pt idx="24942">
                  <c:v>2.4951319694520002</c:v>
                </c:pt>
                <c:pt idx="24943">
                  <c:v>2.4952917099</c:v>
                </c:pt>
                <c:pt idx="24944">
                  <c:v>2.4956741333010002</c:v>
                </c:pt>
                <c:pt idx="24945">
                  <c:v>2.495798826218</c:v>
                </c:pt>
                <c:pt idx="24946">
                  <c:v>2.495903491974</c:v>
                </c:pt>
                <c:pt idx="24947">
                  <c:v>2.4960145950319998</c:v>
                </c:pt>
                <c:pt idx="24948">
                  <c:v>2.4963672161099999</c:v>
                </c:pt>
                <c:pt idx="24949">
                  <c:v>2.4965205192569999</c:v>
                </c:pt>
                <c:pt idx="24950">
                  <c:v>2.4966127872469999</c:v>
                </c:pt>
                <c:pt idx="24951">
                  <c:v>2.496681451797</c:v>
                </c:pt>
                <c:pt idx="24952">
                  <c:v>2.4967086315159999</c:v>
                </c:pt>
                <c:pt idx="24953">
                  <c:v>2.4967408180240001</c:v>
                </c:pt>
                <c:pt idx="24954">
                  <c:v>2.4968218803409998</c:v>
                </c:pt>
                <c:pt idx="24955">
                  <c:v>2.49689078331</c:v>
                </c:pt>
                <c:pt idx="24956">
                  <c:v>2.4969196319579998</c:v>
                </c:pt>
                <c:pt idx="24957">
                  <c:v>2.4969615936279999</c:v>
                </c:pt>
                <c:pt idx="24958">
                  <c:v>2.4970488548279999</c:v>
                </c:pt>
                <c:pt idx="24959">
                  <c:v>2.4971089363100001</c:v>
                </c:pt>
                <c:pt idx="24960">
                  <c:v>2.4971361160279999</c:v>
                </c:pt>
                <c:pt idx="24961">
                  <c:v>2.497174978256</c:v>
                </c:pt>
                <c:pt idx="24962">
                  <c:v>2.4972546100619999</c:v>
                </c:pt>
                <c:pt idx="24963">
                  <c:v>2.4973208904269999</c:v>
                </c:pt>
                <c:pt idx="24964">
                  <c:v>2.4974305629729998</c:v>
                </c:pt>
                <c:pt idx="24965">
                  <c:v>2.4977126121520001</c:v>
                </c:pt>
                <c:pt idx="24966">
                  <c:v>2.4978272914890001</c:v>
                </c:pt>
                <c:pt idx="24967">
                  <c:v>2.4979338645940001</c:v>
                </c:pt>
                <c:pt idx="24968">
                  <c:v>2.4980270862579999</c:v>
                </c:pt>
                <c:pt idx="24969">
                  <c:v>2.4980335235600002</c:v>
                </c:pt>
                <c:pt idx="24970">
                  <c:v>2.498120307922</c:v>
                </c:pt>
                <c:pt idx="24971">
                  <c:v>2.4981229305269999</c:v>
                </c:pt>
                <c:pt idx="24972">
                  <c:v>2.4981737136839999</c:v>
                </c:pt>
                <c:pt idx="24973">
                  <c:v>2.4981858730319999</c:v>
                </c:pt>
                <c:pt idx="24974">
                  <c:v>2.498250961304</c:v>
                </c:pt>
                <c:pt idx="24975">
                  <c:v>2.4982571601869998</c:v>
                </c:pt>
                <c:pt idx="24976">
                  <c:v>2.4983248710630002</c:v>
                </c:pt>
                <c:pt idx="24977">
                  <c:v>2.4983265399930001</c:v>
                </c:pt>
                <c:pt idx="24978">
                  <c:v>2.498409509659</c:v>
                </c:pt>
                <c:pt idx="24979">
                  <c:v>2.4984116554260001</c:v>
                </c:pt>
                <c:pt idx="24980">
                  <c:v>2.4984972476960001</c:v>
                </c:pt>
                <c:pt idx="24981">
                  <c:v>2.4985034465789999</c:v>
                </c:pt>
                <c:pt idx="24982">
                  <c:v>2.4988515377040001</c:v>
                </c:pt>
                <c:pt idx="24983">
                  <c:v>2.4989106655120001</c:v>
                </c:pt>
                <c:pt idx="24984">
                  <c:v>2.4989390373229998</c:v>
                </c:pt>
                <c:pt idx="24985">
                  <c:v>2.498986959457</c:v>
                </c:pt>
                <c:pt idx="24986">
                  <c:v>2.4990746974950002</c:v>
                </c:pt>
                <c:pt idx="24987">
                  <c:v>2.499131917953</c:v>
                </c:pt>
                <c:pt idx="24988">
                  <c:v>2.499164581299</c:v>
                </c:pt>
                <c:pt idx="24989">
                  <c:v>2.4992215633389998</c:v>
                </c:pt>
                <c:pt idx="24990">
                  <c:v>2.499311208725</c:v>
                </c:pt>
                <c:pt idx="24991">
                  <c:v>2.4993677139280002</c:v>
                </c:pt>
                <c:pt idx="24992">
                  <c:v>2.4993972778320002</c:v>
                </c:pt>
                <c:pt idx="24993">
                  <c:v>2.4994518756869999</c:v>
                </c:pt>
                <c:pt idx="24994">
                  <c:v>2.4995822906490002</c:v>
                </c:pt>
                <c:pt idx="24995">
                  <c:v>2.4996619224550001</c:v>
                </c:pt>
                <c:pt idx="24996">
                  <c:v>2.4997773170470001</c:v>
                </c:pt>
                <c:pt idx="24997">
                  <c:v>2.4998478889469999</c:v>
                </c:pt>
                <c:pt idx="24998">
                  <c:v>2.499951124191</c:v>
                </c:pt>
                <c:pt idx="24999">
                  <c:v>2.5000185966489998</c:v>
                </c:pt>
                <c:pt idx="25000">
                  <c:v>2.5001249313349998</c:v>
                </c:pt>
                <c:pt idx="25001">
                  <c:v>2.5001451969150001</c:v>
                </c:pt>
                <c:pt idx="25002">
                  <c:v>2.5002834796909998</c:v>
                </c:pt>
                <c:pt idx="25003">
                  <c:v>2.5003178119660001</c:v>
                </c:pt>
                <c:pt idx="25004">
                  <c:v>2.5003411769869999</c:v>
                </c:pt>
                <c:pt idx="25005">
                  <c:v>2.5004031658170001</c:v>
                </c:pt>
                <c:pt idx="25006">
                  <c:v>2.5004823207859999</c:v>
                </c:pt>
                <c:pt idx="25007">
                  <c:v>2.5005221366880002</c:v>
                </c:pt>
                <c:pt idx="25008">
                  <c:v>2.5005447864530002</c:v>
                </c:pt>
                <c:pt idx="25009">
                  <c:v>2.5006830692289999</c:v>
                </c:pt>
                <c:pt idx="25010">
                  <c:v>2.5007281303409998</c:v>
                </c:pt>
                <c:pt idx="25011">
                  <c:v>2.5011000633239999</c:v>
                </c:pt>
                <c:pt idx="25012">
                  <c:v>2.5011494159700001</c:v>
                </c:pt>
                <c:pt idx="25013">
                  <c:v>2.501210451126</c:v>
                </c:pt>
                <c:pt idx="25014">
                  <c:v>2.5012357234949998</c:v>
                </c:pt>
                <c:pt idx="25015">
                  <c:v>2.5012915134429998</c:v>
                </c:pt>
                <c:pt idx="25016">
                  <c:v>2.5013115406040001</c:v>
                </c:pt>
                <c:pt idx="25017">
                  <c:v>2.5013661384580002</c:v>
                </c:pt>
                <c:pt idx="25018">
                  <c:v>2.5013859271999999</c:v>
                </c:pt>
                <c:pt idx="25019">
                  <c:v>2.5014410018920001</c:v>
                </c:pt>
                <c:pt idx="25020">
                  <c:v>2.5014684200290001</c:v>
                </c:pt>
                <c:pt idx="25021">
                  <c:v>2.5015177726750002</c:v>
                </c:pt>
                <c:pt idx="25022">
                  <c:v>2.5016160011289998</c:v>
                </c:pt>
                <c:pt idx="25023">
                  <c:v>2.501691579819</c:v>
                </c:pt>
                <c:pt idx="25024">
                  <c:v>2.5016832351680001</c:v>
                </c:pt>
                <c:pt idx="25025">
                  <c:v>2.5017685890200001</c:v>
                </c:pt>
                <c:pt idx="25026">
                  <c:v>2.5017652511600001</c:v>
                </c:pt>
                <c:pt idx="25027">
                  <c:v>2.501847028732</c:v>
                </c:pt>
                <c:pt idx="25028">
                  <c:v>2.5018515586849999</c:v>
                </c:pt>
                <c:pt idx="25029">
                  <c:v>2.5018961429600002</c:v>
                </c:pt>
                <c:pt idx="25030">
                  <c:v>2.5019450187680001</c:v>
                </c:pt>
                <c:pt idx="25031">
                  <c:v>2.501984596252</c:v>
                </c:pt>
                <c:pt idx="25032">
                  <c:v>2.5020358562470002</c:v>
                </c:pt>
                <c:pt idx="25033">
                  <c:v>2.5020775794980001</c:v>
                </c:pt>
                <c:pt idx="25034">
                  <c:v>2.5021219253539999</c:v>
                </c:pt>
                <c:pt idx="25035">
                  <c:v>2.5021650791169998</c:v>
                </c:pt>
                <c:pt idx="25036">
                  <c:v>2.5022037029269999</c:v>
                </c:pt>
                <c:pt idx="25037">
                  <c:v>2.5023012161249998</c:v>
                </c:pt>
                <c:pt idx="25038">
                  <c:v>2.5025968551640001</c:v>
                </c:pt>
                <c:pt idx="25039">
                  <c:v>2.5028052330019999</c:v>
                </c:pt>
                <c:pt idx="25040">
                  <c:v>2.5028679370879998</c:v>
                </c:pt>
                <c:pt idx="25041">
                  <c:v>2.5030088424680002</c:v>
                </c:pt>
                <c:pt idx="25042">
                  <c:v>2.5031125545499999</c:v>
                </c:pt>
                <c:pt idx="25043">
                  <c:v>2.5033111572269999</c:v>
                </c:pt>
                <c:pt idx="25044">
                  <c:v>2.5034315586089999</c:v>
                </c:pt>
                <c:pt idx="25045">
                  <c:v>2.5035164356230002</c:v>
                </c:pt>
                <c:pt idx="25046">
                  <c:v>2.5038771629330001</c:v>
                </c:pt>
                <c:pt idx="25047">
                  <c:v>2.5039756298069999</c:v>
                </c:pt>
                <c:pt idx="25048">
                  <c:v>2.503984928131</c:v>
                </c:pt>
                <c:pt idx="25049">
                  <c:v>2.5040802955629999</c:v>
                </c:pt>
                <c:pt idx="25050">
                  <c:v>2.50408577919</c:v>
                </c:pt>
                <c:pt idx="25051">
                  <c:v>2.5041866302489999</c:v>
                </c:pt>
                <c:pt idx="25052">
                  <c:v>2.504289865494</c:v>
                </c:pt>
                <c:pt idx="25053">
                  <c:v>2.5044209957120001</c:v>
                </c:pt>
                <c:pt idx="25054">
                  <c:v>2.5045371055599999</c:v>
                </c:pt>
                <c:pt idx="25055">
                  <c:v>2.504720687866</c:v>
                </c:pt>
                <c:pt idx="25056">
                  <c:v>2.5049047470089998</c:v>
                </c:pt>
                <c:pt idx="25057">
                  <c:v>2.5050473213200002</c:v>
                </c:pt>
                <c:pt idx="25058">
                  <c:v>2.5051405429839999</c:v>
                </c:pt>
                <c:pt idx="25059">
                  <c:v>2.5052163600920001</c:v>
                </c:pt>
                <c:pt idx="25060">
                  <c:v>2.5053164958949998</c:v>
                </c:pt>
                <c:pt idx="25061">
                  <c:v>2.5053837299350001</c:v>
                </c:pt>
                <c:pt idx="25062">
                  <c:v>2.5056478977199999</c:v>
                </c:pt>
                <c:pt idx="25063">
                  <c:v>2.5058004856110001</c:v>
                </c:pt>
                <c:pt idx="25064">
                  <c:v>2.5058932304380002</c:v>
                </c:pt>
                <c:pt idx="25065">
                  <c:v>2.505981445313</c:v>
                </c:pt>
                <c:pt idx="25066">
                  <c:v>2.5060741901400001</c:v>
                </c:pt>
                <c:pt idx="25067">
                  <c:v>2.5061442852020002</c:v>
                </c:pt>
                <c:pt idx="25068">
                  <c:v>2.5062808990479999</c:v>
                </c:pt>
                <c:pt idx="25069">
                  <c:v>2.506422519684</c:v>
                </c:pt>
                <c:pt idx="25070">
                  <c:v>2.506539344788</c:v>
                </c:pt>
                <c:pt idx="25071">
                  <c:v>2.5065860748289999</c:v>
                </c:pt>
                <c:pt idx="25072">
                  <c:v>2.506696462631</c:v>
                </c:pt>
                <c:pt idx="25073">
                  <c:v>2.506741762161</c:v>
                </c:pt>
                <c:pt idx="25074">
                  <c:v>2.5068800449370001</c:v>
                </c:pt>
                <c:pt idx="25075">
                  <c:v>2.5069129467010001</c:v>
                </c:pt>
                <c:pt idx="25076">
                  <c:v>2.5069410800930001</c:v>
                </c:pt>
                <c:pt idx="25077">
                  <c:v>2.507008314133</c:v>
                </c:pt>
                <c:pt idx="25078">
                  <c:v>2.507085323334</c:v>
                </c:pt>
                <c:pt idx="25079">
                  <c:v>2.507118463516</c:v>
                </c:pt>
                <c:pt idx="25080">
                  <c:v>2.5071449279790001</c:v>
                </c:pt>
                <c:pt idx="25081">
                  <c:v>2.5072185993190002</c:v>
                </c:pt>
                <c:pt idx="25082">
                  <c:v>2.5072965621950001</c:v>
                </c:pt>
                <c:pt idx="25083">
                  <c:v>2.5075218677520001</c:v>
                </c:pt>
                <c:pt idx="25084">
                  <c:v>2.5075390338900001</c:v>
                </c:pt>
                <c:pt idx="25085">
                  <c:v>2.507610321045</c:v>
                </c:pt>
                <c:pt idx="25086">
                  <c:v>2.5076344013209999</c:v>
                </c:pt>
                <c:pt idx="25087">
                  <c:v>2.5076913833619998</c:v>
                </c:pt>
                <c:pt idx="25088">
                  <c:v>2.507718324661</c:v>
                </c:pt>
                <c:pt idx="25089">
                  <c:v>2.5077595710749998</c:v>
                </c:pt>
                <c:pt idx="25090">
                  <c:v>2.5078012943269998</c:v>
                </c:pt>
                <c:pt idx="25091">
                  <c:v>2.5078330039979999</c:v>
                </c:pt>
                <c:pt idx="25092">
                  <c:v>2.507887601852</c:v>
                </c:pt>
                <c:pt idx="25093">
                  <c:v>2.5079340934749998</c:v>
                </c:pt>
                <c:pt idx="25094">
                  <c:v>2.5080065727230001</c:v>
                </c:pt>
                <c:pt idx="25095">
                  <c:v>2.5080971717830001</c:v>
                </c:pt>
                <c:pt idx="25096">
                  <c:v>2.5081570148469998</c:v>
                </c:pt>
                <c:pt idx="25097">
                  <c:v>2.5082828998569999</c:v>
                </c:pt>
                <c:pt idx="25098">
                  <c:v>2.508625268936</c:v>
                </c:pt>
                <c:pt idx="25099">
                  <c:v>2.5087413787839998</c:v>
                </c:pt>
                <c:pt idx="25100">
                  <c:v>2.5088477134699998</c:v>
                </c:pt>
                <c:pt idx="25101">
                  <c:v>2.5089509487149999</c:v>
                </c:pt>
                <c:pt idx="25102">
                  <c:v>2.5090334415440001</c:v>
                </c:pt>
                <c:pt idx="25103">
                  <c:v>2.5091271400449999</c:v>
                </c:pt>
                <c:pt idx="25104">
                  <c:v>2.5092191696169999</c:v>
                </c:pt>
                <c:pt idx="25105">
                  <c:v>2.509308576584</c:v>
                </c:pt>
                <c:pt idx="25106">
                  <c:v>2.5093951225279998</c:v>
                </c:pt>
                <c:pt idx="25107">
                  <c:v>2.509594917297</c:v>
                </c:pt>
                <c:pt idx="25108">
                  <c:v>2.5097353458399998</c:v>
                </c:pt>
                <c:pt idx="25109">
                  <c:v>2.5098218917850001</c:v>
                </c:pt>
                <c:pt idx="25110">
                  <c:v>2.5099072456360001</c:v>
                </c:pt>
                <c:pt idx="25111">
                  <c:v>2.509958982468</c:v>
                </c:pt>
                <c:pt idx="25112">
                  <c:v>2.5100233554839999</c:v>
                </c:pt>
                <c:pt idx="25113">
                  <c:v>2.5101132392880001</c:v>
                </c:pt>
                <c:pt idx="25114">
                  <c:v>2.5101239681240002</c:v>
                </c:pt>
                <c:pt idx="25115">
                  <c:v>2.5102131366729998</c:v>
                </c:pt>
                <c:pt idx="25116">
                  <c:v>2.5102124214170001</c:v>
                </c:pt>
                <c:pt idx="25117">
                  <c:v>2.5103058814999999</c:v>
                </c:pt>
                <c:pt idx="25118">
                  <c:v>2.510302782059</c:v>
                </c:pt>
                <c:pt idx="25119">
                  <c:v>2.5103888511660002</c:v>
                </c:pt>
                <c:pt idx="25120">
                  <c:v>2.510391950607</c:v>
                </c:pt>
                <c:pt idx="25121">
                  <c:v>2.5104832649229998</c:v>
                </c:pt>
                <c:pt idx="25122">
                  <c:v>2.5104889869689999</c:v>
                </c:pt>
                <c:pt idx="25123">
                  <c:v>2.5105774402619998</c:v>
                </c:pt>
                <c:pt idx="25124">
                  <c:v>2.5105850696559999</c:v>
                </c:pt>
                <c:pt idx="25125">
                  <c:v>2.5106589794160001</c:v>
                </c:pt>
                <c:pt idx="25126">
                  <c:v>2.5106761455540001</c:v>
                </c:pt>
                <c:pt idx="25127">
                  <c:v>2.5107848644259998</c:v>
                </c:pt>
                <c:pt idx="25128">
                  <c:v>2.511024475098</c:v>
                </c:pt>
                <c:pt idx="25129">
                  <c:v>2.5110540390009999</c:v>
                </c:pt>
                <c:pt idx="25130">
                  <c:v>2.5111272335049999</c:v>
                </c:pt>
                <c:pt idx="25131">
                  <c:v>2.511204242706</c:v>
                </c:pt>
                <c:pt idx="25132">
                  <c:v>2.5112457275389999</c:v>
                </c:pt>
                <c:pt idx="25133">
                  <c:v>2.511288166046</c:v>
                </c:pt>
                <c:pt idx="25134">
                  <c:v>2.5113744735719998</c:v>
                </c:pt>
                <c:pt idx="25135">
                  <c:v>2.5114390850069999</c:v>
                </c:pt>
                <c:pt idx="25136">
                  <c:v>2.5114738941189998</c:v>
                </c:pt>
                <c:pt idx="25137">
                  <c:v>2.5115108489989999</c:v>
                </c:pt>
                <c:pt idx="25138">
                  <c:v>2.5116274356839998</c:v>
                </c:pt>
                <c:pt idx="25139">
                  <c:v>2.511908769608</c:v>
                </c:pt>
                <c:pt idx="25140">
                  <c:v>2.511968374252</c:v>
                </c:pt>
                <c:pt idx="25141">
                  <c:v>2.5120439529419998</c:v>
                </c:pt>
                <c:pt idx="25142">
                  <c:v>2.5121169090270001</c:v>
                </c:pt>
                <c:pt idx="25143">
                  <c:v>2.51216006279</c:v>
                </c:pt>
                <c:pt idx="25144">
                  <c:v>2.5122101306919999</c:v>
                </c:pt>
                <c:pt idx="25145">
                  <c:v>2.5123085975650001</c:v>
                </c:pt>
                <c:pt idx="25146">
                  <c:v>2.5123839378359998</c:v>
                </c:pt>
                <c:pt idx="25147">
                  <c:v>2.512434005737</c:v>
                </c:pt>
                <c:pt idx="25148">
                  <c:v>2.5124998092649999</c:v>
                </c:pt>
                <c:pt idx="25149">
                  <c:v>2.5126042366029999</c:v>
                </c:pt>
                <c:pt idx="25150">
                  <c:v>2.5126681327820002</c:v>
                </c:pt>
                <c:pt idx="25151">
                  <c:v>2.5127100944520002</c:v>
                </c:pt>
                <c:pt idx="25152">
                  <c:v>2.5127713680269999</c:v>
                </c:pt>
                <c:pt idx="25153">
                  <c:v>2.512859344482</c:v>
                </c:pt>
                <c:pt idx="25154">
                  <c:v>2.5128979682920001</c:v>
                </c:pt>
                <c:pt idx="25155">
                  <c:v>2.5129837989810002</c:v>
                </c:pt>
                <c:pt idx="25156">
                  <c:v>2.513277769089</c:v>
                </c:pt>
                <c:pt idx="25157">
                  <c:v>2.5132946968079999</c:v>
                </c:pt>
                <c:pt idx="25158">
                  <c:v>2.5133693218230002</c:v>
                </c:pt>
                <c:pt idx="25159">
                  <c:v>2.5134468078609999</c:v>
                </c:pt>
                <c:pt idx="25160">
                  <c:v>2.5134820938110001</c:v>
                </c:pt>
                <c:pt idx="25161">
                  <c:v>2.5135319232939999</c:v>
                </c:pt>
                <c:pt idx="25162">
                  <c:v>2.5136134624480002</c:v>
                </c:pt>
                <c:pt idx="25163">
                  <c:v>2.5136089324949999</c:v>
                </c:pt>
                <c:pt idx="25164">
                  <c:v>2.5136849880219998</c:v>
                </c:pt>
                <c:pt idx="25165">
                  <c:v>2.5136795043950002</c:v>
                </c:pt>
                <c:pt idx="25166">
                  <c:v>2.5137605667109999</c:v>
                </c:pt>
                <c:pt idx="25167">
                  <c:v>2.5137655735019999</c:v>
                </c:pt>
                <c:pt idx="25168">
                  <c:v>2.513834238052</c:v>
                </c:pt>
                <c:pt idx="25169">
                  <c:v>2.5138528347019999</c:v>
                </c:pt>
                <c:pt idx="25170">
                  <c:v>2.5139102935789999</c:v>
                </c:pt>
                <c:pt idx="25171">
                  <c:v>2.5139896869660001</c:v>
                </c:pt>
                <c:pt idx="25172">
                  <c:v>2.5140383243560001</c:v>
                </c:pt>
                <c:pt idx="25173">
                  <c:v>2.514081478119</c:v>
                </c:pt>
                <c:pt idx="25174">
                  <c:v>2.514177322388</c:v>
                </c:pt>
                <c:pt idx="25175">
                  <c:v>2.51424741745</c:v>
                </c:pt>
                <c:pt idx="25176">
                  <c:v>2.5145392417910002</c:v>
                </c:pt>
                <c:pt idx="25177">
                  <c:v>2.514608383179</c:v>
                </c:pt>
                <c:pt idx="25178">
                  <c:v>2.5146803855900002</c:v>
                </c:pt>
                <c:pt idx="25179">
                  <c:v>2.5147120952609998</c:v>
                </c:pt>
                <c:pt idx="25180">
                  <c:v>2.5147457122799999</c:v>
                </c:pt>
                <c:pt idx="25181">
                  <c:v>2.5148277282709999</c:v>
                </c:pt>
                <c:pt idx="25182">
                  <c:v>2.5148901939389998</c:v>
                </c:pt>
                <c:pt idx="25183">
                  <c:v>2.5149216651919999</c:v>
                </c:pt>
                <c:pt idx="25184">
                  <c:v>2.5149633884429998</c:v>
                </c:pt>
                <c:pt idx="25185">
                  <c:v>2.51504611969</c:v>
                </c:pt>
                <c:pt idx="25186">
                  <c:v>2.5151135921479999</c:v>
                </c:pt>
                <c:pt idx="25187">
                  <c:v>2.5154850482939999</c:v>
                </c:pt>
                <c:pt idx="25188">
                  <c:v>2.5155994892120002</c:v>
                </c:pt>
                <c:pt idx="25189">
                  <c:v>2.5157039165500001</c:v>
                </c:pt>
                <c:pt idx="25190">
                  <c:v>2.5157604217529999</c:v>
                </c:pt>
                <c:pt idx="25191">
                  <c:v>2.515808343887</c:v>
                </c:pt>
                <c:pt idx="25192">
                  <c:v>2.5159137248989998</c:v>
                </c:pt>
                <c:pt idx="25193">
                  <c:v>2.5161156654360002</c:v>
                </c:pt>
                <c:pt idx="25194">
                  <c:v>2.516205787659</c:v>
                </c:pt>
                <c:pt idx="25195">
                  <c:v>2.516320943832</c:v>
                </c:pt>
                <c:pt idx="25196">
                  <c:v>2.516371250153</c:v>
                </c:pt>
                <c:pt idx="25197">
                  <c:v>2.5164320468899999</c:v>
                </c:pt>
                <c:pt idx="25198">
                  <c:v>2.5165224075319998</c:v>
                </c:pt>
                <c:pt idx="25199">
                  <c:v>2.5165274143219998</c:v>
                </c:pt>
                <c:pt idx="25200">
                  <c:v>2.5166141986850001</c:v>
                </c:pt>
                <c:pt idx="25201">
                  <c:v>2.5166654586789998</c:v>
                </c:pt>
                <c:pt idx="25202">
                  <c:v>2.5167126655579999</c:v>
                </c:pt>
                <c:pt idx="25203">
                  <c:v>2.516817569733</c:v>
                </c:pt>
                <c:pt idx="25204">
                  <c:v>2.5170059204099999</c:v>
                </c:pt>
                <c:pt idx="25205">
                  <c:v>2.5171234607700002</c:v>
                </c:pt>
                <c:pt idx="25206">
                  <c:v>2.5171806812290001</c:v>
                </c:pt>
                <c:pt idx="25207">
                  <c:v>2.5173006057739999</c:v>
                </c:pt>
                <c:pt idx="25208">
                  <c:v>2.5173673629760001</c:v>
                </c:pt>
                <c:pt idx="25209">
                  <c:v>2.5174894332890001</c:v>
                </c:pt>
                <c:pt idx="25210">
                  <c:v>2.5176396369930001</c:v>
                </c:pt>
                <c:pt idx="25211">
                  <c:v>2.5177080631259998</c:v>
                </c:pt>
                <c:pt idx="25212">
                  <c:v>2.5179326534270001</c:v>
                </c:pt>
                <c:pt idx="25213">
                  <c:v>2.5181207656860001</c:v>
                </c:pt>
                <c:pt idx="25214">
                  <c:v>2.5182538032530002</c:v>
                </c:pt>
                <c:pt idx="25215">
                  <c:v>2.518293380737</c:v>
                </c:pt>
                <c:pt idx="25216">
                  <c:v>2.5184185504909999</c:v>
                </c:pt>
                <c:pt idx="25217">
                  <c:v>2.5184671878809999</c:v>
                </c:pt>
                <c:pt idx="25218">
                  <c:v>2.5185885429380002</c:v>
                </c:pt>
                <c:pt idx="25219">
                  <c:v>2.518634796143</c:v>
                </c:pt>
                <c:pt idx="25220">
                  <c:v>2.5187532901759999</c:v>
                </c:pt>
                <c:pt idx="25221">
                  <c:v>2.5188167095180001</c:v>
                </c:pt>
                <c:pt idx="25222">
                  <c:v>2.5189299583440001</c:v>
                </c:pt>
                <c:pt idx="25223">
                  <c:v>2.5189945697780001</c:v>
                </c:pt>
                <c:pt idx="25224">
                  <c:v>2.5191061496730001</c:v>
                </c:pt>
                <c:pt idx="25225">
                  <c:v>2.519358634949</c:v>
                </c:pt>
                <c:pt idx="25226">
                  <c:v>2.5194425582890001</c:v>
                </c:pt>
                <c:pt idx="25227">
                  <c:v>2.5195007324219998</c:v>
                </c:pt>
                <c:pt idx="25228">
                  <c:v>2.5195238590239999</c:v>
                </c:pt>
                <c:pt idx="25229">
                  <c:v>2.5195899009699998</c:v>
                </c:pt>
                <c:pt idx="25230">
                  <c:v>2.5196049213410001</c:v>
                </c:pt>
                <c:pt idx="25231">
                  <c:v>2.5196840763089998</c:v>
                </c:pt>
                <c:pt idx="25232">
                  <c:v>2.5197298526759999</c:v>
                </c:pt>
                <c:pt idx="25233">
                  <c:v>2.519785881042</c:v>
                </c:pt>
                <c:pt idx="25234">
                  <c:v>2.519879817963</c:v>
                </c:pt>
                <c:pt idx="25235">
                  <c:v>2.5199398994450002</c:v>
                </c:pt>
                <c:pt idx="25236">
                  <c:v>2.5199716091159998</c:v>
                </c:pt>
                <c:pt idx="25237">
                  <c:v>2.520070314407</c:v>
                </c:pt>
                <c:pt idx="25238">
                  <c:v>2.5201456546780001</c:v>
                </c:pt>
                <c:pt idx="25239">
                  <c:v>2.520160675049</c:v>
                </c:pt>
                <c:pt idx="25240">
                  <c:v>2.5202453136440002</c:v>
                </c:pt>
                <c:pt idx="25241">
                  <c:v>2.5202920436860001</c:v>
                </c:pt>
                <c:pt idx="25242">
                  <c:v>2.5203552246090002</c:v>
                </c:pt>
                <c:pt idx="25243">
                  <c:v>2.5205926895139998</c:v>
                </c:pt>
                <c:pt idx="25244">
                  <c:v>2.5206973552699998</c:v>
                </c:pt>
                <c:pt idx="25245">
                  <c:v>2.5207474231720002</c:v>
                </c:pt>
                <c:pt idx="25246">
                  <c:v>2.5207748413090001</c:v>
                </c:pt>
                <c:pt idx="25247">
                  <c:v>2.5208241939540001</c:v>
                </c:pt>
                <c:pt idx="25248">
                  <c:v>2.520915746689</c:v>
                </c:pt>
                <c:pt idx="25249">
                  <c:v>2.5209724903109998</c:v>
                </c:pt>
                <c:pt idx="25250">
                  <c:v>2.5210051536560001</c:v>
                </c:pt>
                <c:pt idx="25251">
                  <c:v>2.521064043045</c:v>
                </c:pt>
                <c:pt idx="25252">
                  <c:v>2.521154642105</c:v>
                </c:pt>
                <c:pt idx="25253">
                  <c:v>2.5211992263790002</c:v>
                </c:pt>
                <c:pt idx="25254">
                  <c:v>2.5212295055389999</c:v>
                </c:pt>
                <c:pt idx="25255">
                  <c:v>2.521369218826</c:v>
                </c:pt>
                <c:pt idx="25256">
                  <c:v>2.5214684009549999</c:v>
                </c:pt>
                <c:pt idx="25257">
                  <c:v>2.5217835903169998</c:v>
                </c:pt>
                <c:pt idx="25258">
                  <c:v>2.5218858718870001</c:v>
                </c:pt>
                <c:pt idx="25259">
                  <c:v>2.522202968597</c:v>
                </c:pt>
                <c:pt idx="25260">
                  <c:v>2.522314548492</c:v>
                </c:pt>
                <c:pt idx="25261">
                  <c:v>2.522377490997</c:v>
                </c:pt>
                <c:pt idx="25262">
                  <c:v>2.522490739822</c:v>
                </c:pt>
                <c:pt idx="25263">
                  <c:v>2.5228631496429998</c:v>
                </c:pt>
                <c:pt idx="25264">
                  <c:v>2.5231447219850001</c:v>
                </c:pt>
                <c:pt idx="25265">
                  <c:v>2.5233283042910002</c:v>
                </c:pt>
                <c:pt idx="25266">
                  <c:v>2.523430585861</c:v>
                </c:pt>
                <c:pt idx="25267">
                  <c:v>2.5235116481780002</c:v>
                </c:pt>
                <c:pt idx="25268">
                  <c:v>2.5235311985019999</c:v>
                </c:pt>
                <c:pt idx="25269">
                  <c:v>2.5236072540280001</c:v>
                </c:pt>
                <c:pt idx="25270">
                  <c:v>2.5236306190489999</c:v>
                </c:pt>
                <c:pt idx="25271">
                  <c:v>2.523697137833</c:v>
                </c:pt>
                <c:pt idx="25272">
                  <c:v>2.523734092712</c:v>
                </c:pt>
                <c:pt idx="25273">
                  <c:v>2.52378988266</c:v>
                </c:pt>
                <c:pt idx="25274">
                  <c:v>2.5238285064700001</c:v>
                </c:pt>
                <c:pt idx="25275">
                  <c:v>2.5238707065580002</c:v>
                </c:pt>
                <c:pt idx="25276">
                  <c:v>2.5239226818080001</c:v>
                </c:pt>
                <c:pt idx="25277">
                  <c:v>2.5239579677580002</c:v>
                </c:pt>
                <c:pt idx="25278">
                  <c:v>2.5240168571470001</c:v>
                </c:pt>
                <c:pt idx="25279">
                  <c:v>2.5240449905400002</c:v>
                </c:pt>
                <c:pt idx="25280">
                  <c:v>2.5241482257840002</c:v>
                </c:pt>
                <c:pt idx="25281">
                  <c:v>2.5243031978610002</c:v>
                </c:pt>
                <c:pt idx="25282">
                  <c:v>2.524363517761</c:v>
                </c:pt>
                <c:pt idx="25283">
                  <c:v>2.5244441032410001</c:v>
                </c:pt>
                <c:pt idx="25284">
                  <c:v>2.5244834423069999</c:v>
                </c:pt>
                <c:pt idx="25285">
                  <c:v>2.524518728256</c:v>
                </c:pt>
                <c:pt idx="25286">
                  <c:v>2.524597167969</c:v>
                </c:pt>
                <c:pt idx="25287">
                  <c:v>2.5246882438660001</c:v>
                </c:pt>
                <c:pt idx="25288">
                  <c:v>2.5247371196750001</c:v>
                </c:pt>
                <c:pt idx="25289">
                  <c:v>2.5247876644130001</c:v>
                </c:pt>
                <c:pt idx="25290">
                  <c:v>2.5248806476590002</c:v>
                </c:pt>
                <c:pt idx="25291">
                  <c:v>2.5249660015109998</c:v>
                </c:pt>
                <c:pt idx="25292">
                  <c:v>2.5250113010409998</c:v>
                </c:pt>
                <c:pt idx="25293">
                  <c:v>2.5250589847559999</c:v>
                </c:pt>
                <c:pt idx="25294">
                  <c:v>2.5251500606540001</c:v>
                </c:pt>
                <c:pt idx="25295">
                  <c:v>2.5252122879029999</c:v>
                </c:pt>
                <c:pt idx="25296">
                  <c:v>2.525243997574</c:v>
                </c:pt>
                <c:pt idx="25297">
                  <c:v>2.525282144547</c:v>
                </c:pt>
                <c:pt idx="25298">
                  <c:v>2.5254032611850001</c:v>
                </c:pt>
                <c:pt idx="25299">
                  <c:v>2.5256481170649998</c:v>
                </c:pt>
                <c:pt idx="25300">
                  <c:v>2.5257000923159998</c:v>
                </c:pt>
                <c:pt idx="25301">
                  <c:v>2.5257537364960001</c:v>
                </c:pt>
                <c:pt idx="25302">
                  <c:v>2.5258419513699999</c:v>
                </c:pt>
                <c:pt idx="25303">
                  <c:v>2.5259387493130001</c:v>
                </c:pt>
                <c:pt idx="25304">
                  <c:v>2.526004552841</c:v>
                </c:pt>
                <c:pt idx="25305">
                  <c:v>2.5262901782989999</c:v>
                </c:pt>
                <c:pt idx="25306">
                  <c:v>2.5263981819149999</c:v>
                </c:pt>
                <c:pt idx="25307">
                  <c:v>2.5264494419100001</c:v>
                </c:pt>
                <c:pt idx="25308">
                  <c:v>2.5265057086940002</c:v>
                </c:pt>
                <c:pt idx="25309">
                  <c:v>2.5266084671020002</c:v>
                </c:pt>
                <c:pt idx="25310">
                  <c:v>2.5266981124879999</c:v>
                </c:pt>
                <c:pt idx="25311">
                  <c:v>2.5267653465270001</c:v>
                </c:pt>
                <c:pt idx="25312">
                  <c:v>2.5268146991729998</c:v>
                </c:pt>
                <c:pt idx="25313">
                  <c:v>2.5269424915309999</c:v>
                </c:pt>
                <c:pt idx="25314">
                  <c:v>2.5269846916200001</c:v>
                </c:pt>
                <c:pt idx="25315">
                  <c:v>2.5271072387700002</c:v>
                </c:pt>
                <c:pt idx="25316">
                  <c:v>2.5272214412689999</c:v>
                </c:pt>
                <c:pt idx="25317">
                  <c:v>2.5273888111109999</c:v>
                </c:pt>
                <c:pt idx="25318">
                  <c:v>2.5275001525879999</c:v>
                </c:pt>
                <c:pt idx="25319">
                  <c:v>2.5275943279269999</c:v>
                </c:pt>
                <c:pt idx="25320">
                  <c:v>2.5276887416839999</c:v>
                </c:pt>
                <c:pt idx="25321">
                  <c:v>2.5276911258700001</c:v>
                </c:pt>
                <c:pt idx="25322">
                  <c:v>2.527779817581</c:v>
                </c:pt>
                <c:pt idx="25323">
                  <c:v>2.5277907848360002</c:v>
                </c:pt>
                <c:pt idx="25324">
                  <c:v>2.5278780460360002</c:v>
                </c:pt>
                <c:pt idx="25325">
                  <c:v>2.5279433727259999</c:v>
                </c:pt>
                <c:pt idx="25326">
                  <c:v>2.5279824733730001</c:v>
                </c:pt>
                <c:pt idx="25327">
                  <c:v>2.5280575752260002</c:v>
                </c:pt>
                <c:pt idx="25328">
                  <c:v>2.528152942657</c:v>
                </c:pt>
                <c:pt idx="25329">
                  <c:v>2.5282602310179998</c:v>
                </c:pt>
                <c:pt idx="25330">
                  <c:v>2.5283572673800001</c:v>
                </c:pt>
                <c:pt idx="25331">
                  <c:v>2.5284113883970001</c:v>
                </c:pt>
                <c:pt idx="25332">
                  <c:v>2.5285110473630001</c:v>
                </c:pt>
                <c:pt idx="25333">
                  <c:v>2.5285546779630002</c:v>
                </c:pt>
                <c:pt idx="25334">
                  <c:v>2.528735399246</c:v>
                </c:pt>
                <c:pt idx="25335">
                  <c:v>2.528916835785</c:v>
                </c:pt>
                <c:pt idx="25336">
                  <c:v>2.5290467739109999</c:v>
                </c:pt>
                <c:pt idx="25337">
                  <c:v>2.5290853977199999</c:v>
                </c:pt>
                <c:pt idx="25338">
                  <c:v>2.5291607379909999</c:v>
                </c:pt>
                <c:pt idx="25339">
                  <c:v>2.529242992401</c:v>
                </c:pt>
                <c:pt idx="25340">
                  <c:v>2.5292930603029999</c:v>
                </c:pt>
                <c:pt idx="25341">
                  <c:v>2.5294227600100001</c:v>
                </c:pt>
                <c:pt idx="25342">
                  <c:v>2.529622793198</c:v>
                </c:pt>
                <c:pt idx="25343">
                  <c:v>2.5296688079830001</c:v>
                </c:pt>
                <c:pt idx="25344">
                  <c:v>2.5297579765320002</c:v>
                </c:pt>
                <c:pt idx="25345">
                  <c:v>2.5297627449040001</c:v>
                </c:pt>
                <c:pt idx="25346">
                  <c:v>2.5298483371730001</c:v>
                </c:pt>
                <c:pt idx="25347">
                  <c:v>2.529957532883</c:v>
                </c:pt>
                <c:pt idx="25348">
                  <c:v>2.5302150249480002</c:v>
                </c:pt>
                <c:pt idx="25349">
                  <c:v>2.530482769012</c:v>
                </c:pt>
                <c:pt idx="25350">
                  <c:v>2.5308215618130001</c:v>
                </c:pt>
                <c:pt idx="25351">
                  <c:v>2.531021595001</c:v>
                </c:pt>
                <c:pt idx="25352">
                  <c:v>2.5311403274540001</c:v>
                </c:pt>
                <c:pt idx="25353">
                  <c:v>2.5312340259549999</c:v>
                </c:pt>
                <c:pt idx="25354">
                  <c:v>2.5313448905940001</c:v>
                </c:pt>
                <c:pt idx="25355">
                  <c:v>2.5316972732540002</c:v>
                </c:pt>
                <c:pt idx="25356">
                  <c:v>2.5317573547359999</c:v>
                </c:pt>
                <c:pt idx="25357">
                  <c:v>2.531792163849</c:v>
                </c:pt>
                <c:pt idx="25358">
                  <c:v>2.5318589210510001</c:v>
                </c:pt>
                <c:pt idx="25359">
                  <c:v>2.5318808555599999</c:v>
                </c:pt>
                <c:pt idx="25360">
                  <c:v>2.53195810318</c:v>
                </c:pt>
                <c:pt idx="25361">
                  <c:v>2.5319726467130002</c:v>
                </c:pt>
                <c:pt idx="25362">
                  <c:v>2.5320582389830002</c:v>
                </c:pt>
                <c:pt idx="25363">
                  <c:v>2.5321156978610002</c:v>
                </c:pt>
                <c:pt idx="25364">
                  <c:v>2.5321791172029999</c:v>
                </c:pt>
                <c:pt idx="25365">
                  <c:v>2.532350301743</c:v>
                </c:pt>
                <c:pt idx="25366">
                  <c:v>2.5326449871059999</c:v>
                </c:pt>
                <c:pt idx="25367">
                  <c:v>2.5326964855190002</c:v>
                </c:pt>
                <c:pt idx="25368">
                  <c:v>2.5328302383420001</c:v>
                </c:pt>
                <c:pt idx="25369">
                  <c:v>2.5328602790830002</c:v>
                </c:pt>
                <c:pt idx="25370">
                  <c:v>2.5328950881960002</c:v>
                </c:pt>
                <c:pt idx="25371">
                  <c:v>2.5329780578609999</c:v>
                </c:pt>
                <c:pt idx="25372">
                  <c:v>2.5330460071559999</c:v>
                </c:pt>
                <c:pt idx="25373">
                  <c:v>2.5330853462220002</c:v>
                </c:pt>
                <c:pt idx="25374">
                  <c:v>2.5331311225889999</c:v>
                </c:pt>
                <c:pt idx="25375">
                  <c:v>2.533222436905</c:v>
                </c:pt>
                <c:pt idx="25376">
                  <c:v>2.5332803726200002</c:v>
                </c:pt>
                <c:pt idx="25377">
                  <c:v>2.5333178043369999</c:v>
                </c:pt>
                <c:pt idx="25378">
                  <c:v>2.5333650112149999</c:v>
                </c:pt>
                <c:pt idx="25379">
                  <c:v>2.5334911346440001</c:v>
                </c:pt>
                <c:pt idx="25380">
                  <c:v>2.5337495803830001</c:v>
                </c:pt>
                <c:pt idx="25381">
                  <c:v>2.5338387489319998</c:v>
                </c:pt>
                <c:pt idx="25382">
                  <c:v>2.534193515778</c:v>
                </c:pt>
                <c:pt idx="25383">
                  <c:v>2.5342328548430002</c:v>
                </c:pt>
                <c:pt idx="25384">
                  <c:v>2.5343494415280001</c:v>
                </c:pt>
                <c:pt idx="25385">
                  <c:v>2.5343809127810002</c:v>
                </c:pt>
                <c:pt idx="25386">
                  <c:v>2.5345051288599998</c:v>
                </c:pt>
                <c:pt idx="25387">
                  <c:v>2.5346055030820001</c:v>
                </c:pt>
                <c:pt idx="25388">
                  <c:v>2.534786701202</c:v>
                </c:pt>
                <c:pt idx="25389">
                  <c:v>2.5349221229549999</c:v>
                </c:pt>
                <c:pt idx="25390">
                  <c:v>2.5350489616390002</c:v>
                </c:pt>
                <c:pt idx="25391">
                  <c:v>2.5351431369780002</c:v>
                </c:pt>
                <c:pt idx="25392">
                  <c:v>2.5352482795719999</c:v>
                </c:pt>
                <c:pt idx="25393">
                  <c:v>2.5353767871859998</c:v>
                </c:pt>
                <c:pt idx="25394">
                  <c:v>2.535520553589</c:v>
                </c:pt>
                <c:pt idx="25395">
                  <c:v>2.5357954502109998</c:v>
                </c:pt>
                <c:pt idx="25396">
                  <c:v>2.535918474197</c:v>
                </c:pt>
                <c:pt idx="25397">
                  <c:v>2.53604221344</c:v>
                </c:pt>
                <c:pt idx="25398">
                  <c:v>2.5361928939820002</c:v>
                </c:pt>
                <c:pt idx="25399">
                  <c:v>2.5362899303440001</c:v>
                </c:pt>
                <c:pt idx="25400">
                  <c:v>2.5363843441010001</c:v>
                </c:pt>
                <c:pt idx="25401">
                  <c:v>2.5364677906040001</c:v>
                </c:pt>
                <c:pt idx="25402">
                  <c:v>2.536483287811</c:v>
                </c:pt>
                <c:pt idx="25403">
                  <c:v>2.5365798473360002</c:v>
                </c:pt>
                <c:pt idx="25404">
                  <c:v>2.536685705185</c:v>
                </c:pt>
                <c:pt idx="25405">
                  <c:v>2.5367863178249999</c:v>
                </c:pt>
                <c:pt idx="25406">
                  <c:v>2.5369267463680001</c:v>
                </c:pt>
                <c:pt idx="25407">
                  <c:v>2.5372903347019999</c:v>
                </c:pt>
                <c:pt idx="25408">
                  <c:v>2.5374224185940002</c:v>
                </c:pt>
                <c:pt idx="25409">
                  <c:v>2.5375847816469999</c:v>
                </c:pt>
                <c:pt idx="25410">
                  <c:v>2.5379126071929998</c:v>
                </c:pt>
                <c:pt idx="25411">
                  <c:v>2.5379772186279999</c:v>
                </c:pt>
                <c:pt idx="25412">
                  <c:v>2.5380837917329999</c:v>
                </c:pt>
                <c:pt idx="25413">
                  <c:v>2.5381066799159999</c:v>
                </c:pt>
                <c:pt idx="25414">
                  <c:v>2.5382413864140001</c:v>
                </c:pt>
                <c:pt idx="25415">
                  <c:v>2.5382966995239999</c:v>
                </c:pt>
                <c:pt idx="25416">
                  <c:v>2.538424253464</c:v>
                </c:pt>
                <c:pt idx="25417">
                  <c:v>2.5384466648099999</c:v>
                </c:pt>
                <c:pt idx="25418">
                  <c:v>2.5385389327999999</c:v>
                </c:pt>
                <c:pt idx="25419">
                  <c:v>2.5386130809780001</c:v>
                </c:pt>
                <c:pt idx="25420">
                  <c:v>2.5387599468230002</c:v>
                </c:pt>
                <c:pt idx="25421">
                  <c:v>2.5389711856839998</c:v>
                </c:pt>
                <c:pt idx="25422">
                  <c:v>2.5390872955320001</c:v>
                </c:pt>
                <c:pt idx="25423">
                  <c:v>2.5391938686370001</c:v>
                </c:pt>
                <c:pt idx="25424">
                  <c:v>2.5392808914180001</c:v>
                </c:pt>
                <c:pt idx="25425">
                  <c:v>2.5393476486209998</c:v>
                </c:pt>
                <c:pt idx="25426">
                  <c:v>2.539369344711</c:v>
                </c:pt>
                <c:pt idx="25427">
                  <c:v>2.5394289493560001</c:v>
                </c:pt>
                <c:pt idx="25428">
                  <c:v>2.5394384860989998</c:v>
                </c:pt>
                <c:pt idx="25429">
                  <c:v>2.5395116806029998</c:v>
                </c:pt>
                <c:pt idx="25430">
                  <c:v>2.5395178794860001</c:v>
                </c:pt>
                <c:pt idx="25431">
                  <c:v>2.539601564407</c:v>
                </c:pt>
                <c:pt idx="25432">
                  <c:v>2.5396027564999999</c:v>
                </c:pt>
                <c:pt idx="25433">
                  <c:v>2.5396926403050002</c:v>
                </c:pt>
                <c:pt idx="25434">
                  <c:v>2.5396981239319998</c:v>
                </c:pt>
                <c:pt idx="25435">
                  <c:v>2.5397839546199998</c:v>
                </c:pt>
                <c:pt idx="25436">
                  <c:v>2.5398757457730001</c:v>
                </c:pt>
                <c:pt idx="25437">
                  <c:v>2.5399835109710001</c:v>
                </c:pt>
                <c:pt idx="25438">
                  <c:v>2.5402824878689998</c:v>
                </c:pt>
                <c:pt idx="25439">
                  <c:v>2.540345907211</c:v>
                </c:pt>
                <c:pt idx="25440">
                  <c:v>2.540428161621</c:v>
                </c:pt>
                <c:pt idx="25441">
                  <c:v>2.5404667854310001</c:v>
                </c:pt>
                <c:pt idx="25442">
                  <c:v>2.540506362915</c:v>
                </c:pt>
                <c:pt idx="25443">
                  <c:v>2.5405886173250001</c:v>
                </c:pt>
                <c:pt idx="25444">
                  <c:v>2.5406627655029999</c:v>
                </c:pt>
                <c:pt idx="25445">
                  <c:v>2.540699958801</c:v>
                </c:pt>
                <c:pt idx="25446">
                  <c:v>2.5407414436339999</c:v>
                </c:pt>
                <c:pt idx="25447">
                  <c:v>2.540825605392</c:v>
                </c:pt>
                <c:pt idx="25448">
                  <c:v>2.5408892631529998</c:v>
                </c:pt>
                <c:pt idx="25449">
                  <c:v>2.5409507751459999</c:v>
                </c:pt>
                <c:pt idx="25450">
                  <c:v>2.5410699844360001</c:v>
                </c:pt>
                <c:pt idx="25451">
                  <c:v>2.5411372184749998</c:v>
                </c:pt>
                <c:pt idx="25452">
                  <c:v>2.5412609577179999</c:v>
                </c:pt>
                <c:pt idx="25453">
                  <c:v>2.5414071083069998</c:v>
                </c:pt>
                <c:pt idx="25454">
                  <c:v>2.5415425300600001</c:v>
                </c:pt>
                <c:pt idx="25455">
                  <c:v>2.5415933132170001</c:v>
                </c:pt>
                <c:pt idx="25456">
                  <c:v>2.5417230129239998</c:v>
                </c:pt>
                <c:pt idx="25457">
                  <c:v>2.5417740344999999</c:v>
                </c:pt>
                <c:pt idx="25458">
                  <c:v>2.5418989658359998</c:v>
                </c:pt>
                <c:pt idx="25459">
                  <c:v>2.5419254302979999</c:v>
                </c:pt>
                <c:pt idx="25460">
                  <c:v>2.5420458316799999</c:v>
                </c:pt>
                <c:pt idx="25461">
                  <c:v>2.5421040058140001</c:v>
                </c:pt>
                <c:pt idx="25462">
                  <c:v>2.542220830917</c:v>
                </c:pt>
                <c:pt idx="25463">
                  <c:v>2.542316436768</c:v>
                </c:pt>
                <c:pt idx="25464">
                  <c:v>2.5426082611080001</c:v>
                </c:pt>
                <c:pt idx="25465">
                  <c:v>2.5427167415619998</c:v>
                </c:pt>
                <c:pt idx="25466">
                  <c:v>2.5429315567019999</c:v>
                </c:pt>
                <c:pt idx="25467">
                  <c:v>2.5430736541750001</c:v>
                </c:pt>
                <c:pt idx="25468">
                  <c:v>2.5431735515590002</c:v>
                </c:pt>
                <c:pt idx="25469">
                  <c:v>2.5432164669040001</c:v>
                </c:pt>
                <c:pt idx="25470">
                  <c:v>2.543291330338</c:v>
                </c:pt>
                <c:pt idx="25471">
                  <c:v>2.5433080196379998</c:v>
                </c:pt>
                <c:pt idx="25472">
                  <c:v>2.5433781146999999</c:v>
                </c:pt>
                <c:pt idx="25473">
                  <c:v>2.5434646606450002</c:v>
                </c:pt>
                <c:pt idx="25474">
                  <c:v>2.543582439423</c:v>
                </c:pt>
                <c:pt idx="25475">
                  <c:v>2.543861627579</c:v>
                </c:pt>
                <c:pt idx="25476">
                  <c:v>2.5439345836639999</c:v>
                </c:pt>
                <c:pt idx="25477">
                  <c:v>2.544004678726</c:v>
                </c:pt>
                <c:pt idx="25478">
                  <c:v>2.5440545082089998</c:v>
                </c:pt>
                <c:pt idx="25479">
                  <c:v>2.5441434383389998</c:v>
                </c:pt>
                <c:pt idx="25480">
                  <c:v>2.5441937446590002</c:v>
                </c:pt>
                <c:pt idx="25481">
                  <c:v>2.5442297458650001</c:v>
                </c:pt>
                <c:pt idx="25482">
                  <c:v>2.5442929267880001</c:v>
                </c:pt>
                <c:pt idx="25483">
                  <c:v>2.544383049011</c:v>
                </c:pt>
                <c:pt idx="25484">
                  <c:v>2.5444254875180001</c:v>
                </c:pt>
                <c:pt idx="25485">
                  <c:v>2.5444607734679998</c:v>
                </c:pt>
                <c:pt idx="25486">
                  <c:v>2.544531345367</c:v>
                </c:pt>
                <c:pt idx="25487">
                  <c:v>2.5446119308470001</c:v>
                </c:pt>
                <c:pt idx="25488">
                  <c:v>2.544646263123</c:v>
                </c:pt>
                <c:pt idx="25489">
                  <c:v>2.5447342395780002</c:v>
                </c:pt>
                <c:pt idx="25490">
                  <c:v>2.5449256896970001</c:v>
                </c:pt>
                <c:pt idx="25491">
                  <c:v>2.544984579086</c:v>
                </c:pt>
                <c:pt idx="25492">
                  <c:v>2.5450067520139998</c:v>
                </c:pt>
                <c:pt idx="25493">
                  <c:v>2.5450747013089998</c:v>
                </c:pt>
                <c:pt idx="25494">
                  <c:v>2.5450854301449999</c:v>
                </c:pt>
                <c:pt idx="25495">
                  <c:v>2.545160770416</c:v>
                </c:pt>
                <c:pt idx="25496">
                  <c:v>2.5451688766479998</c:v>
                </c:pt>
                <c:pt idx="25497">
                  <c:v>2.5452504158020002</c:v>
                </c:pt>
                <c:pt idx="25498">
                  <c:v>2.5452451705930002</c:v>
                </c:pt>
                <c:pt idx="25499">
                  <c:v>2.54531788826</c:v>
                </c:pt>
                <c:pt idx="25500">
                  <c:v>2.5453081130980002</c:v>
                </c:pt>
                <c:pt idx="25501">
                  <c:v>2.5453794002530001</c:v>
                </c:pt>
                <c:pt idx="25502">
                  <c:v>2.5453748702999999</c:v>
                </c:pt>
                <c:pt idx="25503">
                  <c:v>2.5454585552219999</c:v>
                </c:pt>
                <c:pt idx="25504">
                  <c:v>2.5454707145689999</c:v>
                </c:pt>
                <c:pt idx="25505">
                  <c:v>2.5455522537230002</c:v>
                </c:pt>
                <c:pt idx="25506">
                  <c:v>2.5455729961400002</c:v>
                </c:pt>
                <c:pt idx="25507">
                  <c:v>2.545645713806</c:v>
                </c:pt>
                <c:pt idx="25508">
                  <c:v>2.5456678867339999</c:v>
                </c:pt>
                <c:pt idx="25509">
                  <c:v>2.5457324981689999</c:v>
                </c:pt>
                <c:pt idx="25510">
                  <c:v>2.5458192825319998</c:v>
                </c:pt>
                <c:pt idx="25511">
                  <c:v>2.5458714962009998</c:v>
                </c:pt>
                <c:pt idx="25512">
                  <c:v>2.545928001404</c:v>
                </c:pt>
                <c:pt idx="25513">
                  <c:v>2.5462954044339998</c:v>
                </c:pt>
                <c:pt idx="25514">
                  <c:v>2.5463497638699999</c:v>
                </c:pt>
                <c:pt idx="25515">
                  <c:v>2.5464663505549998</c:v>
                </c:pt>
                <c:pt idx="25516">
                  <c:v>2.546536445618</c:v>
                </c:pt>
                <c:pt idx="25517">
                  <c:v>2.5466392040249999</c:v>
                </c:pt>
                <c:pt idx="25518">
                  <c:v>2.5467741489410001</c:v>
                </c:pt>
                <c:pt idx="25519">
                  <c:v>2.5470588207240001</c:v>
                </c:pt>
                <c:pt idx="25520">
                  <c:v>2.547424316406</c:v>
                </c:pt>
                <c:pt idx="25521">
                  <c:v>2.5475518703460001</c:v>
                </c:pt>
                <c:pt idx="25522">
                  <c:v>2.5475966930389999</c:v>
                </c:pt>
                <c:pt idx="25523">
                  <c:v>2.547725915909</c:v>
                </c:pt>
                <c:pt idx="25524">
                  <c:v>2.5477709770199999</c:v>
                </c:pt>
                <c:pt idx="25525">
                  <c:v>2.547888040543</c:v>
                </c:pt>
                <c:pt idx="25526">
                  <c:v>2.5479452610019999</c:v>
                </c:pt>
                <c:pt idx="25527">
                  <c:v>2.5480561256410001</c:v>
                </c:pt>
                <c:pt idx="25528">
                  <c:v>2.548235177994</c:v>
                </c:pt>
                <c:pt idx="25529">
                  <c:v>2.5485670566560001</c:v>
                </c:pt>
                <c:pt idx="25530">
                  <c:v>2.548667669296</c:v>
                </c:pt>
                <c:pt idx="25531">
                  <c:v>2.5486953258509999</c:v>
                </c:pt>
                <c:pt idx="25532">
                  <c:v>2.5487604141240001</c:v>
                </c:pt>
                <c:pt idx="25533">
                  <c:v>2.5488028526309998</c:v>
                </c:pt>
                <c:pt idx="25534">
                  <c:v>2.5489056110380002</c:v>
                </c:pt>
                <c:pt idx="25535">
                  <c:v>2.5489544868470002</c:v>
                </c:pt>
                <c:pt idx="25536">
                  <c:v>2.5490419864649998</c:v>
                </c:pt>
                <c:pt idx="25537">
                  <c:v>2.5491409301760002</c:v>
                </c:pt>
                <c:pt idx="25538">
                  <c:v>2.5492489337920001</c:v>
                </c:pt>
                <c:pt idx="25539">
                  <c:v>2.5493364334109998</c:v>
                </c:pt>
                <c:pt idx="25540">
                  <c:v>2.5494470596309999</c:v>
                </c:pt>
                <c:pt idx="25541">
                  <c:v>2.5496034622189998</c:v>
                </c:pt>
                <c:pt idx="25542">
                  <c:v>2.549708604813</c:v>
                </c:pt>
                <c:pt idx="25543">
                  <c:v>2.5497686862950002</c:v>
                </c:pt>
                <c:pt idx="25544">
                  <c:v>2.549799442291</c:v>
                </c:pt>
                <c:pt idx="25545">
                  <c:v>2.5498454570770002</c:v>
                </c:pt>
                <c:pt idx="25546">
                  <c:v>2.5499393939970001</c:v>
                </c:pt>
                <c:pt idx="25547">
                  <c:v>2.5499975681299998</c:v>
                </c:pt>
                <c:pt idx="25548">
                  <c:v>2.5500414371489999</c:v>
                </c:pt>
                <c:pt idx="25549">
                  <c:v>2.5501003265379998</c:v>
                </c:pt>
                <c:pt idx="25550">
                  <c:v>2.5501980781559999</c:v>
                </c:pt>
                <c:pt idx="25551">
                  <c:v>2.5502474308009999</c:v>
                </c:pt>
                <c:pt idx="25552">
                  <c:v>2.5502867698670002</c:v>
                </c:pt>
                <c:pt idx="25553">
                  <c:v>2.5503518581389999</c:v>
                </c:pt>
                <c:pt idx="25554">
                  <c:v>2.5504353046419999</c:v>
                </c:pt>
                <c:pt idx="25555">
                  <c:v>2.5504713058470001</c:v>
                </c:pt>
                <c:pt idx="25556">
                  <c:v>2.550575494766</c:v>
                </c:pt>
                <c:pt idx="25557">
                  <c:v>2.5508711338040002</c:v>
                </c:pt>
                <c:pt idx="25558">
                  <c:v>2.5510025024409999</c:v>
                </c:pt>
                <c:pt idx="25559">
                  <c:v>2.5512168407439999</c:v>
                </c:pt>
                <c:pt idx="25560">
                  <c:v>2.5513348579409998</c:v>
                </c:pt>
                <c:pt idx="25561">
                  <c:v>2.5514886379239998</c:v>
                </c:pt>
                <c:pt idx="25562">
                  <c:v>2.5515568256379999</c:v>
                </c:pt>
                <c:pt idx="25563">
                  <c:v>2.5516476631159999</c:v>
                </c:pt>
                <c:pt idx="25564">
                  <c:v>2.5516512393949999</c:v>
                </c:pt>
                <c:pt idx="25565">
                  <c:v>2.5517361164090002</c:v>
                </c:pt>
                <c:pt idx="25566">
                  <c:v>2.5517399311069999</c:v>
                </c:pt>
                <c:pt idx="25567">
                  <c:v>2.551818847656</c:v>
                </c:pt>
                <c:pt idx="25568">
                  <c:v>2.5518794059749998</c:v>
                </c:pt>
                <c:pt idx="25569">
                  <c:v>2.5518980026250002</c:v>
                </c:pt>
                <c:pt idx="25570">
                  <c:v>2.5519695281980002</c:v>
                </c:pt>
                <c:pt idx="25571">
                  <c:v>2.5519835948940002</c:v>
                </c:pt>
                <c:pt idx="25572">
                  <c:v>2.5520632267000001</c:v>
                </c:pt>
                <c:pt idx="25573">
                  <c:v>2.5520617961880001</c:v>
                </c:pt>
                <c:pt idx="25574">
                  <c:v>2.552143335342</c:v>
                </c:pt>
                <c:pt idx="25575">
                  <c:v>2.5521404743190002</c:v>
                </c:pt>
                <c:pt idx="25576">
                  <c:v>2.5522203445430001</c:v>
                </c:pt>
                <c:pt idx="25577">
                  <c:v>2.552223443985</c:v>
                </c:pt>
                <c:pt idx="25578">
                  <c:v>2.5523095130920002</c:v>
                </c:pt>
                <c:pt idx="25579">
                  <c:v>2.5523235797880002</c:v>
                </c:pt>
                <c:pt idx="25580">
                  <c:v>2.5524017810820001</c:v>
                </c:pt>
                <c:pt idx="25581">
                  <c:v>2.5524320602419999</c:v>
                </c:pt>
                <c:pt idx="25582">
                  <c:v>2.5526933670040002</c:v>
                </c:pt>
                <c:pt idx="25583">
                  <c:v>2.552769422531</c:v>
                </c:pt>
                <c:pt idx="25584">
                  <c:v>2.552838802338</c:v>
                </c:pt>
                <c:pt idx="25585">
                  <c:v>2.552872180939</c:v>
                </c:pt>
                <c:pt idx="25586">
                  <c:v>2.5529134273529999</c:v>
                </c:pt>
                <c:pt idx="25587">
                  <c:v>2.55300283432</c:v>
                </c:pt>
                <c:pt idx="25588">
                  <c:v>2.5530664920809998</c:v>
                </c:pt>
                <c:pt idx="25589">
                  <c:v>2.5531029701230001</c:v>
                </c:pt>
                <c:pt idx="25590">
                  <c:v>2.5531482696530001</c:v>
                </c:pt>
                <c:pt idx="25591">
                  <c:v>2.553234815598</c:v>
                </c:pt>
                <c:pt idx="25592">
                  <c:v>2.553278684616</c:v>
                </c:pt>
                <c:pt idx="25593">
                  <c:v>2.5533096790309999</c:v>
                </c:pt>
                <c:pt idx="25594">
                  <c:v>2.5533661842350002</c:v>
                </c:pt>
                <c:pt idx="25595">
                  <c:v>2.5534558296199998</c:v>
                </c:pt>
                <c:pt idx="25596">
                  <c:v>2.5534934997560002</c:v>
                </c:pt>
                <c:pt idx="25597">
                  <c:v>2.5535264015200001</c:v>
                </c:pt>
                <c:pt idx="25598">
                  <c:v>2.5535926818850001</c:v>
                </c:pt>
                <c:pt idx="25599">
                  <c:v>2.5536732673650002</c:v>
                </c:pt>
                <c:pt idx="25600">
                  <c:v>2.5537071228029999</c:v>
                </c:pt>
                <c:pt idx="25601">
                  <c:v>2.553742170334</c:v>
                </c:pt>
                <c:pt idx="25602">
                  <c:v>2.5538177490230001</c:v>
                </c:pt>
                <c:pt idx="25603">
                  <c:v>2.553883314133</c:v>
                </c:pt>
                <c:pt idx="25604">
                  <c:v>2.553941011429</c:v>
                </c:pt>
                <c:pt idx="25605">
                  <c:v>2.5540645122529999</c:v>
                </c:pt>
                <c:pt idx="25606">
                  <c:v>2.5541200637819998</c:v>
                </c:pt>
                <c:pt idx="25607">
                  <c:v>2.5542361736300001</c:v>
                </c:pt>
                <c:pt idx="25608">
                  <c:v>2.554305315018</c:v>
                </c:pt>
                <c:pt idx="25609">
                  <c:v>2.554415225983</c:v>
                </c:pt>
                <c:pt idx="25610">
                  <c:v>2.554500818253</c:v>
                </c:pt>
                <c:pt idx="25611">
                  <c:v>2.5546009540560002</c:v>
                </c:pt>
                <c:pt idx="25612">
                  <c:v>2.5546896457670001</c:v>
                </c:pt>
                <c:pt idx="25613">
                  <c:v>2.5547690391539999</c:v>
                </c:pt>
                <c:pt idx="25614">
                  <c:v>2.5548570156100001</c:v>
                </c:pt>
                <c:pt idx="25615">
                  <c:v>2.5549464225770002</c:v>
                </c:pt>
                <c:pt idx="25616">
                  <c:v>2.5550558567050001</c:v>
                </c:pt>
                <c:pt idx="25617">
                  <c:v>2.5551037788389999</c:v>
                </c:pt>
                <c:pt idx="25618">
                  <c:v>2.5554141998289999</c:v>
                </c:pt>
                <c:pt idx="25619">
                  <c:v>2.5554192066189998</c:v>
                </c:pt>
                <c:pt idx="25620">
                  <c:v>2.5554940700530002</c:v>
                </c:pt>
                <c:pt idx="25621">
                  <c:v>2.5554921627040001</c:v>
                </c:pt>
                <c:pt idx="25622">
                  <c:v>2.5555639266969998</c:v>
                </c:pt>
                <c:pt idx="25623">
                  <c:v>2.5555641651149998</c:v>
                </c:pt>
                <c:pt idx="25624">
                  <c:v>2.5556285381319999</c:v>
                </c:pt>
                <c:pt idx="25625">
                  <c:v>2.5556399822240001</c:v>
                </c:pt>
                <c:pt idx="25626">
                  <c:v>2.555700778961</c:v>
                </c:pt>
                <c:pt idx="25627">
                  <c:v>2.555716276169</c:v>
                </c:pt>
                <c:pt idx="25628">
                  <c:v>2.555770397186</c:v>
                </c:pt>
                <c:pt idx="25629">
                  <c:v>2.5558476448060001</c:v>
                </c:pt>
                <c:pt idx="25630">
                  <c:v>2.5558516979219998</c:v>
                </c:pt>
                <c:pt idx="25631">
                  <c:v>2.5559351444240002</c:v>
                </c:pt>
                <c:pt idx="25632">
                  <c:v>2.5559434890750001</c:v>
                </c:pt>
                <c:pt idx="25633">
                  <c:v>2.5560297965999998</c:v>
                </c:pt>
                <c:pt idx="25634">
                  <c:v>2.5561373233800002</c:v>
                </c:pt>
                <c:pt idx="25635">
                  <c:v>2.5563478469850001</c:v>
                </c:pt>
                <c:pt idx="25636">
                  <c:v>2.5564873218540001</c:v>
                </c:pt>
                <c:pt idx="25637">
                  <c:v>2.5565130710599999</c:v>
                </c:pt>
                <c:pt idx="25638">
                  <c:v>2.5565466880800001</c:v>
                </c:pt>
                <c:pt idx="25639">
                  <c:v>2.5566227436069999</c:v>
                </c:pt>
                <c:pt idx="25640">
                  <c:v>2.5567009449009999</c:v>
                </c:pt>
                <c:pt idx="25641">
                  <c:v>2.5567421913150001</c:v>
                </c:pt>
                <c:pt idx="25642">
                  <c:v>2.5567920207979999</c:v>
                </c:pt>
                <c:pt idx="25643">
                  <c:v>2.5568945407869998</c:v>
                </c:pt>
                <c:pt idx="25644">
                  <c:v>2.5569729804989998</c:v>
                </c:pt>
                <c:pt idx="25645">
                  <c:v>2.5570180416110002</c:v>
                </c:pt>
                <c:pt idx="25646">
                  <c:v>2.5570721626280002</c:v>
                </c:pt>
                <c:pt idx="25647">
                  <c:v>2.5571711063390001</c:v>
                </c:pt>
                <c:pt idx="25648">
                  <c:v>2.5572235584260001</c:v>
                </c:pt>
                <c:pt idx="25649">
                  <c:v>2.5572571754459998</c:v>
                </c:pt>
                <c:pt idx="25650">
                  <c:v>2.5573062896729999</c:v>
                </c:pt>
                <c:pt idx="25651">
                  <c:v>2.5574195384979999</c:v>
                </c:pt>
                <c:pt idx="25652">
                  <c:v>2.5576698780060001</c:v>
                </c:pt>
                <c:pt idx="25653">
                  <c:v>2.5577557086940002</c:v>
                </c:pt>
                <c:pt idx="25654">
                  <c:v>2.5577633380889999</c:v>
                </c:pt>
                <c:pt idx="25655">
                  <c:v>2.5578310489649998</c:v>
                </c:pt>
                <c:pt idx="25656">
                  <c:v>2.5578522682189999</c:v>
                </c:pt>
                <c:pt idx="25657">
                  <c:v>2.5579209327700001</c:v>
                </c:pt>
                <c:pt idx="25658">
                  <c:v>2.5580022335049999</c:v>
                </c:pt>
                <c:pt idx="25659">
                  <c:v>2.5580105781559999</c:v>
                </c:pt>
                <c:pt idx="25660">
                  <c:v>2.5581016540529999</c:v>
                </c:pt>
                <c:pt idx="25661">
                  <c:v>2.5581536293029998</c:v>
                </c:pt>
                <c:pt idx="25662">
                  <c:v>2.558180332184</c:v>
                </c:pt>
                <c:pt idx="25663">
                  <c:v>2.5582523345950001</c:v>
                </c:pt>
                <c:pt idx="25664">
                  <c:v>2.5582687854769999</c:v>
                </c:pt>
                <c:pt idx="25665">
                  <c:v>2.5583221912380001</c:v>
                </c:pt>
                <c:pt idx="25666">
                  <c:v>2.558352947235</c:v>
                </c:pt>
                <c:pt idx="25667">
                  <c:v>2.5583980083469999</c:v>
                </c:pt>
                <c:pt idx="25668">
                  <c:v>2.558445692062</c:v>
                </c:pt>
                <c:pt idx="25669">
                  <c:v>2.5584917068480002</c:v>
                </c:pt>
                <c:pt idx="25670">
                  <c:v>2.558614730835</c:v>
                </c:pt>
                <c:pt idx="25671">
                  <c:v>2.5587251186370001</c:v>
                </c:pt>
                <c:pt idx="25672">
                  <c:v>2.5588486194610001</c:v>
                </c:pt>
                <c:pt idx="25673">
                  <c:v>2.558877944946</c:v>
                </c:pt>
                <c:pt idx="25674">
                  <c:v>2.5589103698729998</c:v>
                </c:pt>
                <c:pt idx="25675">
                  <c:v>2.5589816570280002</c:v>
                </c:pt>
                <c:pt idx="25676">
                  <c:v>2.5590450763699999</c:v>
                </c:pt>
                <c:pt idx="25677">
                  <c:v>2.5590772628780001</c:v>
                </c:pt>
                <c:pt idx="25678">
                  <c:v>2.5591158866880002</c:v>
                </c:pt>
                <c:pt idx="25679">
                  <c:v>2.5591998100279998</c:v>
                </c:pt>
                <c:pt idx="25680">
                  <c:v>2.5592541694639999</c:v>
                </c:pt>
                <c:pt idx="25681">
                  <c:v>2.5592827796940001</c:v>
                </c:pt>
                <c:pt idx="25682">
                  <c:v>2.5594036579130002</c:v>
                </c:pt>
                <c:pt idx="25683">
                  <c:v>2.5594594478610002</c:v>
                </c:pt>
                <c:pt idx="25684">
                  <c:v>2.5595803260799999</c:v>
                </c:pt>
                <c:pt idx="25685">
                  <c:v>2.5596909523010001</c:v>
                </c:pt>
                <c:pt idx="25686">
                  <c:v>2.5597825050349998</c:v>
                </c:pt>
                <c:pt idx="25687">
                  <c:v>2.5598797798159998</c:v>
                </c:pt>
                <c:pt idx="25688">
                  <c:v>2.5599584579469998</c:v>
                </c:pt>
                <c:pt idx="25689">
                  <c:v>2.560070753098</c:v>
                </c:pt>
                <c:pt idx="25690">
                  <c:v>2.5601122379299999</c:v>
                </c:pt>
                <c:pt idx="25691">
                  <c:v>2.5601761341090001</c:v>
                </c:pt>
                <c:pt idx="25692">
                  <c:v>2.5602767467500001</c:v>
                </c:pt>
                <c:pt idx="25693">
                  <c:v>2.5603482723240001</c:v>
                </c:pt>
                <c:pt idx="25694">
                  <c:v>2.560667276382</c:v>
                </c:pt>
                <c:pt idx="25695">
                  <c:v>2.5607967376710001</c:v>
                </c:pt>
                <c:pt idx="25696">
                  <c:v>2.5609157085419998</c:v>
                </c:pt>
                <c:pt idx="25697">
                  <c:v>2.56103515625</c:v>
                </c:pt>
                <c:pt idx="25698">
                  <c:v>2.5610895156860001</c:v>
                </c:pt>
                <c:pt idx="25699">
                  <c:v>2.5611946582790002</c:v>
                </c:pt>
                <c:pt idx="25700">
                  <c:v>2.5612876415249999</c:v>
                </c:pt>
                <c:pt idx="25701">
                  <c:v>2.5613582134250001</c:v>
                </c:pt>
                <c:pt idx="25702">
                  <c:v>2.5613884925839998</c:v>
                </c:pt>
                <c:pt idx="25703">
                  <c:v>2.5614504814150001</c:v>
                </c:pt>
                <c:pt idx="25704">
                  <c:v>2.5614809989929999</c:v>
                </c:pt>
                <c:pt idx="25705">
                  <c:v>2.561533689499</c:v>
                </c:pt>
                <c:pt idx="25706">
                  <c:v>2.5615730285640002</c:v>
                </c:pt>
                <c:pt idx="25707">
                  <c:v>2.5616149902340002</c:v>
                </c:pt>
                <c:pt idx="25708">
                  <c:v>2.5616581439970001</c:v>
                </c:pt>
                <c:pt idx="25709">
                  <c:v>2.5616898536680002</c:v>
                </c:pt>
                <c:pt idx="25710">
                  <c:v>2.5616903305049998</c:v>
                </c:pt>
                <c:pt idx="25711">
                  <c:v>2.5617594718930001</c:v>
                </c:pt>
                <c:pt idx="25712">
                  <c:v>2.5617656707759999</c:v>
                </c:pt>
                <c:pt idx="25713">
                  <c:v>2.5618174076079998</c:v>
                </c:pt>
                <c:pt idx="25714">
                  <c:v>2.5618290901180001</c:v>
                </c:pt>
                <c:pt idx="25715">
                  <c:v>2.5618405342099999</c:v>
                </c:pt>
                <c:pt idx="25716">
                  <c:v>2.5618951320650001</c:v>
                </c:pt>
                <c:pt idx="25717">
                  <c:v>2.5619201660159998</c:v>
                </c:pt>
                <c:pt idx="25718">
                  <c:v>2.5619654655459998</c:v>
                </c:pt>
                <c:pt idx="25719">
                  <c:v>2.561960935593</c:v>
                </c:pt>
                <c:pt idx="25720">
                  <c:v>2.5620470047000001</c:v>
                </c:pt>
                <c:pt idx="25721">
                  <c:v>2.562048435211</c:v>
                </c:pt>
                <c:pt idx="25722">
                  <c:v>2.5621330738069998</c:v>
                </c:pt>
                <c:pt idx="25723">
                  <c:v>2.5622117519379999</c:v>
                </c:pt>
                <c:pt idx="25724">
                  <c:v>2.5622897148130002</c:v>
                </c:pt>
                <c:pt idx="25725">
                  <c:v>2.5624101161959998</c:v>
                </c:pt>
                <c:pt idx="25726">
                  <c:v>2.562440633774</c:v>
                </c:pt>
                <c:pt idx="25727">
                  <c:v>2.5624995231629999</c:v>
                </c:pt>
                <c:pt idx="25728">
                  <c:v>2.56259059906</c:v>
                </c:pt>
                <c:pt idx="25729">
                  <c:v>2.562643051147</c:v>
                </c:pt>
                <c:pt idx="25730">
                  <c:v>2.5626888275150002</c:v>
                </c:pt>
                <c:pt idx="25731">
                  <c:v>2.5627706050870001</c:v>
                </c:pt>
                <c:pt idx="25732">
                  <c:v>2.5628683567050001</c:v>
                </c:pt>
                <c:pt idx="25733">
                  <c:v>2.5629184246059999</c:v>
                </c:pt>
                <c:pt idx="25734">
                  <c:v>2.5629668235779999</c:v>
                </c:pt>
                <c:pt idx="25735">
                  <c:v>2.5630543231959999</c:v>
                </c:pt>
                <c:pt idx="25736">
                  <c:v>2.5631334781650001</c:v>
                </c:pt>
                <c:pt idx="25737">
                  <c:v>2.563176631927</c:v>
                </c:pt>
                <c:pt idx="25738">
                  <c:v>2.5632195472719999</c:v>
                </c:pt>
                <c:pt idx="25739">
                  <c:v>2.5633032321929998</c:v>
                </c:pt>
                <c:pt idx="25740">
                  <c:v>2.5633609294889999</c:v>
                </c:pt>
                <c:pt idx="25741">
                  <c:v>2.563422441483</c:v>
                </c:pt>
                <c:pt idx="25742">
                  <c:v>2.5635561943049998</c:v>
                </c:pt>
                <c:pt idx="25743">
                  <c:v>2.5637087821960001</c:v>
                </c:pt>
                <c:pt idx="25744">
                  <c:v>2.5637850761409999</c:v>
                </c:pt>
                <c:pt idx="25745">
                  <c:v>2.5638766288760002</c:v>
                </c:pt>
                <c:pt idx="25746">
                  <c:v>2.5639047622679998</c:v>
                </c:pt>
                <c:pt idx="25747">
                  <c:v>2.5639760494230002</c:v>
                </c:pt>
                <c:pt idx="25748">
                  <c:v>2.5640392303469999</c:v>
                </c:pt>
                <c:pt idx="25749">
                  <c:v>2.564088582993</c:v>
                </c:pt>
                <c:pt idx="25750">
                  <c:v>2.564203500748</c:v>
                </c:pt>
                <c:pt idx="25751">
                  <c:v>2.564332723618</c:v>
                </c:pt>
                <c:pt idx="25752">
                  <c:v>2.5644965171809999</c:v>
                </c:pt>
                <c:pt idx="25753">
                  <c:v>2.5646982192990002</c:v>
                </c:pt>
                <c:pt idx="25754">
                  <c:v>2.5648975372309999</c:v>
                </c:pt>
                <c:pt idx="25755">
                  <c:v>2.5649724006649999</c:v>
                </c:pt>
                <c:pt idx="25756">
                  <c:v>2.5650544166559999</c:v>
                </c:pt>
                <c:pt idx="25757">
                  <c:v>2.5650935173030001</c:v>
                </c:pt>
                <c:pt idx="25758">
                  <c:v>2.565124511719</c:v>
                </c:pt>
                <c:pt idx="25759">
                  <c:v>2.5651788711550001</c:v>
                </c:pt>
                <c:pt idx="25760">
                  <c:v>2.565201282501</c:v>
                </c:pt>
                <c:pt idx="25761">
                  <c:v>2.5652680397030001</c:v>
                </c:pt>
                <c:pt idx="25762">
                  <c:v>2.5652801990510001</c:v>
                </c:pt>
                <c:pt idx="25763">
                  <c:v>2.565370559692</c:v>
                </c:pt>
                <c:pt idx="25764">
                  <c:v>2.5654640197749998</c:v>
                </c:pt>
                <c:pt idx="25765">
                  <c:v>2.565529108047</c:v>
                </c:pt>
                <c:pt idx="25766">
                  <c:v>2.5655879974369999</c:v>
                </c:pt>
                <c:pt idx="25767">
                  <c:v>2.565846204758</c:v>
                </c:pt>
                <c:pt idx="25768">
                  <c:v>2.5658972263340001</c:v>
                </c:pt>
                <c:pt idx="25769">
                  <c:v>2.565989494324</c:v>
                </c:pt>
                <c:pt idx="25770">
                  <c:v>2.5660395622249998</c:v>
                </c:pt>
                <c:pt idx="25771">
                  <c:v>2.5660810470580002</c:v>
                </c:pt>
                <c:pt idx="25772">
                  <c:v>2.5661525726319998</c:v>
                </c:pt>
                <c:pt idx="25773">
                  <c:v>2.566252708435</c:v>
                </c:pt>
                <c:pt idx="25774">
                  <c:v>2.5663056373600002</c:v>
                </c:pt>
                <c:pt idx="25775">
                  <c:v>2.5663530826569998</c:v>
                </c:pt>
                <c:pt idx="25776">
                  <c:v>2.5664362907410001</c:v>
                </c:pt>
                <c:pt idx="25777">
                  <c:v>2.5665159225459999</c:v>
                </c:pt>
                <c:pt idx="25778">
                  <c:v>2.5665514469150001</c:v>
                </c:pt>
                <c:pt idx="25779">
                  <c:v>2.5665836334229999</c:v>
                </c:pt>
                <c:pt idx="25780">
                  <c:v>2.5666601657869998</c:v>
                </c:pt>
                <c:pt idx="25781">
                  <c:v>2.5667192935940002</c:v>
                </c:pt>
                <c:pt idx="25782">
                  <c:v>2.5667686462399999</c:v>
                </c:pt>
                <c:pt idx="25783">
                  <c:v>2.5668809413910001</c:v>
                </c:pt>
                <c:pt idx="25784">
                  <c:v>2.5671198368070001</c:v>
                </c:pt>
                <c:pt idx="25785">
                  <c:v>2.5672070980070001</c:v>
                </c:pt>
                <c:pt idx="25786">
                  <c:v>2.567257165909</c:v>
                </c:pt>
                <c:pt idx="25787">
                  <c:v>2.5672981739040002</c:v>
                </c:pt>
                <c:pt idx="25788">
                  <c:v>2.5673499107360001</c:v>
                </c:pt>
                <c:pt idx="25789">
                  <c:v>2.5673754215239999</c:v>
                </c:pt>
                <c:pt idx="25790">
                  <c:v>2.567431926727</c:v>
                </c:pt>
                <c:pt idx="25791">
                  <c:v>2.5674448013309998</c:v>
                </c:pt>
                <c:pt idx="25792">
                  <c:v>2.567509889603</c:v>
                </c:pt>
                <c:pt idx="25793">
                  <c:v>2.5675094127659999</c:v>
                </c:pt>
                <c:pt idx="25794">
                  <c:v>2.5675771236420002</c:v>
                </c:pt>
                <c:pt idx="25795">
                  <c:v>2.5675673484799999</c:v>
                </c:pt>
                <c:pt idx="25796">
                  <c:v>2.5676364898680002</c:v>
                </c:pt>
                <c:pt idx="25797">
                  <c:v>2.5676276683810002</c:v>
                </c:pt>
                <c:pt idx="25798">
                  <c:v>2.5676934719090001</c:v>
                </c:pt>
                <c:pt idx="25799">
                  <c:v>2.5676903724670002</c:v>
                </c:pt>
                <c:pt idx="25800">
                  <c:v>2.5677554607389999</c:v>
                </c:pt>
                <c:pt idx="25801">
                  <c:v>2.5677475929260001</c:v>
                </c:pt>
                <c:pt idx="25802">
                  <c:v>2.5678105354310001</c:v>
                </c:pt>
                <c:pt idx="25803">
                  <c:v>2.5678093433379998</c:v>
                </c:pt>
                <c:pt idx="25804">
                  <c:v>2.5678348541260001</c:v>
                </c:pt>
                <c:pt idx="25805">
                  <c:v>2.5678911209109998</c:v>
                </c:pt>
                <c:pt idx="25806">
                  <c:v>2.567923545837</c:v>
                </c:pt>
                <c:pt idx="25807">
                  <c:v>2.567972421646</c:v>
                </c:pt>
                <c:pt idx="25808">
                  <c:v>2.5682559013369999</c:v>
                </c:pt>
                <c:pt idx="25809">
                  <c:v>2.5683789253230001</c:v>
                </c:pt>
                <c:pt idx="25810">
                  <c:v>2.5684304237369999</c:v>
                </c:pt>
                <c:pt idx="25811">
                  <c:v>2.5684590339660001</c:v>
                </c:pt>
                <c:pt idx="25812">
                  <c:v>2.5685098171230001</c:v>
                </c:pt>
                <c:pt idx="25813">
                  <c:v>2.5685994625089998</c:v>
                </c:pt>
                <c:pt idx="25814">
                  <c:v>2.5686528682710001</c:v>
                </c:pt>
                <c:pt idx="25815">
                  <c:v>2.5686879158020002</c:v>
                </c:pt>
                <c:pt idx="25816">
                  <c:v>2.5687487125400001</c:v>
                </c:pt>
                <c:pt idx="25817">
                  <c:v>2.5688326358800002</c:v>
                </c:pt>
                <c:pt idx="25818">
                  <c:v>2.568865060806</c:v>
                </c:pt>
                <c:pt idx="25819">
                  <c:v>2.5689494609830001</c:v>
                </c:pt>
                <c:pt idx="25820">
                  <c:v>2.5690662860870002</c:v>
                </c:pt>
                <c:pt idx="25821">
                  <c:v>2.5693075656889999</c:v>
                </c:pt>
                <c:pt idx="25822">
                  <c:v>2.5695891380310001</c:v>
                </c:pt>
                <c:pt idx="25823">
                  <c:v>2.569930315018</c:v>
                </c:pt>
                <c:pt idx="25824">
                  <c:v>2.5700504779819999</c:v>
                </c:pt>
                <c:pt idx="25825">
                  <c:v>2.5701441764830002</c:v>
                </c:pt>
                <c:pt idx="25826">
                  <c:v>2.5702161788939999</c:v>
                </c:pt>
                <c:pt idx="25827">
                  <c:v>2.5702438354489998</c:v>
                </c:pt>
                <c:pt idx="25828">
                  <c:v>2.5703413486479998</c:v>
                </c:pt>
                <c:pt idx="25829">
                  <c:v>2.5704259872440001</c:v>
                </c:pt>
                <c:pt idx="25830">
                  <c:v>2.5704307556149999</c:v>
                </c:pt>
                <c:pt idx="25831">
                  <c:v>2.5705175399779998</c:v>
                </c:pt>
                <c:pt idx="25832">
                  <c:v>2.5705316066739998</c:v>
                </c:pt>
                <c:pt idx="25833">
                  <c:v>2.5706248283390001</c:v>
                </c:pt>
                <c:pt idx="25834">
                  <c:v>2.5706932544710002</c:v>
                </c:pt>
                <c:pt idx="25835">
                  <c:v>2.5707175731660001</c:v>
                </c:pt>
                <c:pt idx="25836">
                  <c:v>2.570791959763</c:v>
                </c:pt>
                <c:pt idx="25837">
                  <c:v>2.5708017349240002</c:v>
                </c:pt>
                <c:pt idx="25838">
                  <c:v>2.5708963870999999</c:v>
                </c:pt>
                <c:pt idx="25839">
                  <c:v>2.5710854530330001</c:v>
                </c:pt>
                <c:pt idx="25840">
                  <c:v>2.571271657944</c:v>
                </c:pt>
                <c:pt idx="25841">
                  <c:v>2.5713944435120002</c:v>
                </c:pt>
                <c:pt idx="25842">
                  <c:v>2.5714275836940002</c:v>
                </c:pt>
                <c:pt idx="25843">
                  <c:v>2.5714683532709999</c:v>
                </c:pt>
                <c:pt idx="25844">
                  <c:v>2.57155585289</c:v>
                </c:pt>
                <c:pt idx="25845">
                  <c:v>2.5716350078580001</c:v>
                </c:pt>
                <c:pt idx="25846">
                  <c:v>2.5716862678529999</c:v>
                </c:pt>
                <c:pt idx="25847">
                  <c:v>2.5717468261719998</c:v>
                </c:pt>
                <c:pt idx="25848">
                  <c:v>2.5718517303469999</c:v>
                </c:pt>
                <c:pt idx="25849">
                  <c:v>2.5719234943389999</c:v>
                </c:pt>
                <c:pt idx="25850">
                  <c:v>2.5719799995420001</c:v>
                </c:pt>
                <c:pt idx="25851">
                  <c:v>2.5720465183260002</c:v>
                </c:pt>
                <c:pt idx="25852">
                  <c:v>2.5721464157099998</c:v>
                </c:pt>
                <c:pt idx="25853">
                  <c:v>2.5721926689150001</c:v>
                </c:pt>
                <c:pt idx="25854">
                  <c:v>2.5722270011899999</c:v>
                </c:pt>
                <c:pt idx="25855">
                  <c:v>2.5722892284390002</c:v>
                </c:pt>
                <c:pt idx="25856">
                  <c:v>2.5723834037779998</c:v>
                </c:pt>
                <c:pt idx="25857">
                  <c:v>2.5724706649779998</c:v>
                </c:pt>
                <c:pt idx="25858">
                  <c:v>2.572647571564</c:v>
                </c:pt>
                <c:pt idx="25859">
                  <c:v>2.5729115009310002</c:v>
                </c:pt>
                <c:pt idx="25860">
                  <c:v>2.573207139969</c:v>
                </c:pt>
                <c:pt idx="25861">
                  <c:v>2.573256254196</c:v>
                </c:pt>
                <c:pt idx="25862">
                  <c:v>2.5733025074009999</c:v>
                </c:pt>
                <c:pt idx="25863">
                  <c:v>2.573366165161</c:v>
                </c:pt>
                <c:pt idx="25864">
                  <c:v>2.5733759403229999</c:v>
                </c:pt>
                <c:pt idx="25865">
                  <c:v>2.5734291076660001</c:v>
                </c:pt>
                <c:pt idx="25866">
                  <c:v>2.5734543800349998</c:v>
                </c:pt>
                <c:pt idx="25867">
                  <c:v>2.5734946727749999</c:v>
                </c:pt>
                <c:pt idx="25868">
                  <c:v>2.573491811752</c:v>
                </c:pt>
                <c:pt idx="25869">
                  <c:v>2.5735270977020002</c:v>
                </c:pt>
                <c:pt idx="25870">
                  <c:v>2.57355260849</c:v>
                </c:pt>
                <c:pt idx="25871">
                  <c:v>2.5735499858859998</c:v>
                </c:pt>
                <c:pt idx="25872">
                  <c:v>2.5736122131350001</c:v>
                </c:pt>
                <c:pt idx="25873">
                  <c:v>2.5736191272740001</c:v>
                </c:pt>
                <c:pt idx="25874">
                  <c:v>2.57368683815</c:v>
                </c:pt>
                <c:pt idx="25875">
                  <c:v>2.5737104415890002</c:v>
                </c:pt>
                <c:pt idx="25876">
                  <c:v>2.5737588405610001</c:v>
                </c:pt>
                <c:pt idx="25877">
                  <c:v>2.5738012790679998</c:v>
                </c:pt>
                <c:pt idx="25878">
                  <c:v>2.573854446411</c:v>
                </c:pt>
                <c:pt idx="25879">
                  <c:v>2.5740747451780002</c:v>
                </c:pt>
                <c:pt idx="25880">
                  <c:v>2.5741279125209999</c:v>
                </c:pt>
                <c:pt idx="25881">
                  <c:v>2.5741600990300002</c:v>
                </c:pt>
                <c:pt idx="25882">
                  <c:v>2.5742139816280001</c:v>
                </c:pt>
                <c:pt idx="25883">
                  <c:v>2.5743105411529998</c:v>
                </c:pt>
                <c:pt idx="25884">
                  <c:v>2.574365377426</c:v>
                </c:pt>
                <c:pt idx="25885">
                  <c:v>2.5744097232819998</c:v>
                </c:pt>
                <c:pt idx="25886">
                  <c:v>2.5744788646700001</c:v>
                </c:pt>
                <c:pt idx="25887">
                  <c:v>2.5745775699619999</c:v>
                </c:pt>
                <c:pt idx="25888">
                  <c:v>2.5746259689330002</c:v>
                </c:pt>
                <c:pt idx="25889">
                  <c:v>2.57466506958</c:v>
                </c:pt>
                <c:pt idx="25890">
                  <c:v>2.5747358798979998</c:v>
                </c:pt>
                <c:pt idx="25891">
                  <c:v>2.5748138427730001</c:v>
                </c:pt>
                <c:pt idx="25892">
                  <c:v>2.5748670101169999</c:v>
                </c:pt>
                <c:pt idx="25893">
                  <c:v>2.575024366379</c:v>
                </c:pt>
                <c:pt idx="25894">
                  <c:v>2.5753412246699998</c:v>
                </c:pt>
                <c:pt idx="25895">
                  <c:v>2.5754661560060002</c:v>
                </c:pt>
                <c:pt idx="25896">
                  <c:v>2.5755679607389999</c:v>
                </c:pt>
                <c:pt idx="25897">
                  <c:v>2.575572013855</c:v>
                </c:pt>
                <c:pt idx="25898">
                  <c:v>2.5756571292879999</c:v>
                </c:pt>
                <c:pt idx="25899">
                  <c:v>2.5756635665890002</c:v>
                </c:pt>
                <c:pt idx="25900">
                  <c:v>2.5757501125340001</c:v>
                </c:pt>
                <c:pt idx="25901">
                  <c:v>2.5758409500120001</c:v>
                </c:pt>
                <c:pt idx="25902">
                  <c:v>2.5761046409609998</c:v>
                </c:pt>
                <c:pt idx="25903">
                  <c:v>2.5761871337889999</c:v>
                </c:pt>
                <c:pt idx="25904">
                  <c:v>2.576290369034</c:v>
                </c:pt>
                <c:pt idx="25905">
                  <c:v>2.5763192176819998</c:v>
                </c:pt>
                <c:pt idx="25906">
                  <c:v>2.5763976573940002</c:v>
                </c:pt>
                <c:pt idx="25907">
                  <c:v>2.5764672756200002</c:v>
                </c:pt>
                <c:pt idx="25908">
                  <c:v>2.5764982700350001</c:v>
                </c:pt>
                <c:pt idx="25909">
                  <c:v>2.5765283107760002</c:v>
                </c:pt>
                <c:pt idx="25910">
                  <c:v>2.5766589641570001</c:v>
                </c:pt>
                <c:pt idx="25911">
                  <c:v>2.5767154693599998</c:v>
                </c:pt>
                <c:pt idx="25912">
                  <c:v>2.5770657062529998</c:v>
                </c:pt>
                <c:pt idx="25913">
                  <c:v>2.5771620273589999</c:v>
                </c:pt>
                <c:pt idx="25914">
                  <c:v>2.577228784561</c:v>
                </c:pt>
                <c:pt idx="25915">
                  <c:v>2.5775415897370002</c:v>
                </c:pt>
                <c:pt idx="25916">
                  <c:v>2.5777838230130001</c:v>
                </c:pt>
                <c:pt idx="25917">
                  <c:v>2.5780735015870002</c:v>
                </c:pt>
                <c:pt idx="25918">
                  <c:v>2.578285455704</c:v>
                </c:pt>
                <c:pt idx="25919">
                  <c:v>2.5783753395079998</c:v>
                </c:pt>
                <c:pt idx="25920">
                  <c:v>2.5784621238710002</c:v>
                </c:pt>
                <c:pt idx="25921">
                  <c:v>2.5784919261930002</c:v>
                </c:pt>
                <c:pt idx="25922">
                  <c:v>2.578573465347</c:v>
                </c:pt>
                <c:pt idx="25923">
                  <c:v>2.5786523818970002</c:v>
                </c:pt>
                <c:pt idx="25924">
                  <c:v>2.5786888599400002</c:v>
                </c:pt>
                <c:pt idx="25925">
                  <c:v>2.5788090229030001</c:v>
                </c:pt>
                <c:pt idx="25926">
                  <c:v>2.5788614749910002</c:v>
                </c:pt>
                <c:pt idx="25927">
                  <c:v>2.5790662765499999</c:v>
                </c:pt>
                <c:pt idx="25928">
                  <c:v>2.5791056156160002</c:v>
                </c:pt>
                <c:pt idx="25929">
                  <c:v>2.579154014587</c:v>
                </c:pt>
                <c:pt idx="25930">
                  <c:v>2.5791969299319999</c:v>
                </c:pt>
                <c:pt idx="25931">
                  <c:v>2.5792336463929999</c:v>
                </c:pt>
                <c:pt idx="25932">
                  <c:v>2.579289913177</c:v>
                </c:pt>
                <c:pt idx="25933">
                  <c:v>2.5793132781980002</c:v>
                </c:pt>
                <c:pt idx="25934">
                  <c:v>2.5793757438660001</c:v>
                </c:pt>
                <c:pt idx="25935">
                  <c:v>2.5793921947479999</c:v>
                </c:pt>
                <c:pt idx="25936">
                  <c:v>2.579465866089</c:v>
                </c:pt>
                <c:pt idx="25937">
                  <c:v>2.579471111298</c:v>
                </c:pt>
                <c:pt idx="25938">
                  <c:v>2.579551696777</c:v>
                </c:pt>
                <c:pt idx="25939">
                  <c:v>2.5795543193819999</c:v>
                </c:pt>
                <c:pt idx="25940">
                  <c:v>2.5796227455139999</c:v>
                </c:pt>
                <c:pt idx="25941">
                  <c:v>2.5796244144439999</c:v>
                </c:pt>
                <c:pt idx="25942">
                  <c:v>2.5796999931340001</c:v>
                </c:pt>
                <c:pt idx="25943">
                  <c:v>2.5797963142400002</c:v>
                </c:pt>
                <c:pt idx="25944">
                  <c:v>2.5801031589510002</c:v>
                </c:pt>
                <c:pt idx="25945">
                  <c:v>2.5802502632139999</c:v>
                </c:pt>
                <c:pt idx="25946">
                  <c:v>2.5803318023680002</c:v>
                </c:pt>
                <c:pt idx="25947">
                  <c:v>2.580439329147</c:v>
                </c:pt>
                <c:pt idx="25948">
                  <c:v>2.5805039405820001</c:v>
                </c:pt>
                <c:pt idx="25949">
                  <c:v>2.5806081295009999</c:v>
                </c:pt>
                <c:pt idx="25950">
                  <c:v>2.5807018280029999</c:v>
                </c:pt>
                <c:pt idx="25951">
                  <c:v>2.5807714462279998</c:v>
                </c:pt>
                <c:pt idx="25952">
                  <c:v>2.5808289051059998</c:v>
                </c:pt>
                <c:pt idx="25953">
                  <c:v>2.5809528827669999</c:v>
                </c:pt>
                <c:pt idx="25954">
                  <c:v>2.5810029506680001</c:v>
                </c:pt>
                <c:pt idx="25955">
                  <c:v>2.5811254978179998</c:v>
                </c:pt>
                <c:pt idx="25956">
                  <c:v>2.5812509059909998</c:v>
                </c:pt>
                <c:pt idx="25957">
                  <c:v>2.5813760757450002</c:v>
                </c:pt>
                <c:pt idx="25958">
                  <c:v>2.5814745426179999</c:v>
                </c:pt>
                <c:pt idx="25959">
                  <c:v>2.5817668437960002</c:v>
                </c:pt>
                <c:pt idx="25960">
                  <c:v>2.5818593502040001</c:v>
                </c:pt>
                <c:pt idx="25961">
                  <c:v>2.581903934479</c:v>
                </c:pt>
                <c:pt idx="25962">
                  <c:v>2.5819411277770001</c:v>
                </c:pt>
                <c:pt idx="25963">
                  <c:v>2.5819938182829998</c:v>
                </c:pt>
                <c:pt idx="25964">
                  <c:v>2.5820133686069999</c:v>
                </c:pt>
                <c:pt idx="25965">
                  <c:v>2.582024097443</c:v>
                </c:pt>
                <c:pt idx="25966">
                  <c:v>2.5820858478550002</c:v>
                </c:pt>
                <c:pt idx="25967">
                  <c:v>2.5821137428280001</c:v>
                </c:pt>
                <c:pt idx="25968">
                  <c:v>2.5821685791019999</c:v>
                </c:pt>
                <c:pt idx="25969">
                  <c:v>2.5822060108180001</c:v>
                </c:pt>
                <c:pt idx="25970">
                  <c:v>2.5822434425349998</c:v>
                </c:pt>
                <c:pt idx="25971">
                  <c:v>2.5822951793670001</c:v>
                </c:pt>
                <c:pt idx="25972">
                  <c:v>2.5823192596440001</c:v>
                </c:pt>
                <c:pt idx="25973">
                  <c:v>2.582322359085</c:v>
                </c:pt>
                <c:pt idx="25974">
                  <c:v>2.5823888778690001</c:v>
                </c:pt>
                <c:pt idx="25975">
                  <c:v>2.5824081897740001</c:v>
                </c:pt>
                <c:pt idx="25976">
                  <c:v>2.5824594497679998</c:v>
                </c:pt>
                <c:pt idx="25977">
                  <c:v>2.5824923515320002</c:v>
                </c:pt>
                <c:pt idx="25978">
                  <c:v>2.5825364589689999</c:v>
                </c:pt>
                <c:pt idx="25979">
                  <c:v>2.582584142685</c:v>
                </c:pt>
                <c:pt idx="25980">
                  <c:v>2.582617282867</c:v>
                </c:pt>
                <c:pt idx="25981">
                  <c:v>2.5827229022979998</c:v>
                </c:pt>
                <c:pt idx="25982">
                  <c:v>2.5828967094420001</c:v>
                </c:pt>
                <c:pt idx="25983">
                  <c:v>2.5829567909239999</c:v>
                </c:pt>
                <c:pt idx="25984">
                  <c:v>2.5830430984500001</c:v>
                </c:pt>
                <c:pt idx="25985">
                  <c:v>2.5830874443049998</c:v>
                </c:pt>
                <c:pt idx="25986">
                  <c:v>2.5831243991849999</c:v>
                </c:pt>
                <c:pt idx="25987">
                  <c:v>2.5832056999209998</c:v>
                </c:pt>
                <c:pt idx="25988">
                  <c:v>2.583295583725</c:v>
                </c:pt>
                <c:pt idx="25989">
                  <c:v>2.5833401679989998</c:v>
                </c:pt>
                <c:pt idx="25990">
                  <c:v>2.5833866596220001</c:v>
                </c:pt>
                <c:pt idx="25991">
                  <c:v>2.5834791660310001</c:v>
                </c:pt>
                <c:pt idx="25992">
                  <c:v>2.5835649967190002</c:v>
                </c:pt>
                <c:pt idx="25993">
                  <c:v>2.5836088657379999</c:v>
                </c:pt>
                <c:pt idx="25994">
                  <c:v>2.5836544036869999</c:v>
                </c:pt>
                <c:pt idx="25995">
                  <c:v>2.5837445259090002</c:v>
                </c:pt>
                <c:pt idx="25996">
                  <c:v>2.5838105678560002</c:v>
                </c:pt>
                <c:pt idx="25997">
                  <c:v>2.583839416504</c:v>
                </c:pt>
                <c:pt idx="25998">
                  <c:v>2.583881378174</c:v>
                </c:pt>
                <c:pt idx="25999">
                  <c:v>2.5840196609500001</c:v>
                </c:pt>
                <c:pt idx="26000">
                  <c:v>2.5840830802919998</c:v>
                </c:pt>
                <c:pt idx="26001">
                  <c:v>2.584213018417</c:v>
                </c:pt>
                <c:pt idx="26002">
                  <c:v>2.5843684673310001</c:v>
                </c:pt>
                <c:pt idx="26003">
                  <c:v>2.584754943848</c:v>
                </c:pt>
                <c:pt idx="26004">
                  <c:v>2.5848956108090002</c:v>
                </c:pt>
                <c:pt idx="26005">
                  <c:v>2.5851135253909998</c:v>
                </c:pt>
                <c:pt idx="26006">
                  <c:v>2.5852553844449999</c:v>
                </c:pt>
                <c:pt idx="26007">
                  <c:v>2.5853211879729998</c:v>
                </c:pt>
                <c:pt idx="26008">
                  <c:v>2.585372447968</c:v>
                </c:pt>
                <c:pt idx="26009">
                  <c:v>2.585457801819</c:v>
                </c:pt>
                <c:pt idx="26010">
                  <c:v>2.5855107307430001</c:v>
                </c:pt>
                <c:pt idx="26011">
                  <c:v>2.5855438709260001</c:v>
                </c:pt>
                <c:pt idx="26012">
                  <c:v>2.5856082439420001</c:v>
                </c:pt>
                <c:pt idx="26013">
                  <c:v>2.5857043266300002</c:v>
                </c:pt>
                <c:pt idx="26014">
                  <c:v>2.5857479572300002</c:v>
                </c:pt>
                <c:pt idx="26015">
                  <c:v>2.5857791900630001</c:v>
                </c:pt>
                <c:pt idx="26016">
                  <c:v>2.585841655731</c:v>
                </c:pt>
                <c:pt idx="26017">
                  <c:v>2.5859229564669999</c:v>
                </c:pt>
                <c:pt idx="26018">
                  <c:v>2.5859553813930001</c:v>
                </c:pt>
                <c:pt idx="26019">
                  <c:v>2.5860331058499999</c:v>
                </c:pt>
                <c:pt idx="26020">
                  <c:v>2.5863370895390001</c:v>
                </c:pt>
                <c:pt idx="26021">
                  <c:v>2.5864350795750002</c:v>
                </c:pt>
                <c:pt idx="26022">
                  <c:v>2.586528539658</c:v>
                </c:pt>
                <c:pt idx="26023">
                  <c:v>2.586609125137</c:v>
                </c:pt>
                <c:pt idx="26024">
                  <c:v>2.5867288112639999</c:v>
                </c:pt>
                <c:pt idx="26025">
                  <c:v>2.5868239402770001</c:v>
                </c:pt>
                <c:pt idx="26026">
                  <c:v>2.5868594646449998</c:v>
                </c:pt>
                <c:pt idx="26027">
                  <c:v>2.5869047641749998</c:v>
                </c:pt>
                <c:pt idx="26028">
                  <c:v>2.5869514942170002</c:v>
                </c:pt>
                <c:pt idx="26029">
                  <c:v>2.5869772434230001</c:v>
                </c:pt>
                <c:pt idx="26030">
                  <c:v>2.5870356559749998</c:v>
                </c:pt>
                <c:pt idx="26031">
                  <c:v>2.587058782578</c:v>
                </c:pt>
                <c:pt idx="26032">
                  <c:v>2.587149381638</c:v>
                </c:pt>
                <c:pt idx="26033">
                  <c:v>2.587184429169</c:v>
                </c:pt>
                <c:pt idx="26034">
                  <c:v>2.5872533321379998</c:v>
                </c:pt>
                <c:pt idx="26035">
                  <c:v>2.5875780582429999</c:v>
                </c:pt>
                <c:pt idx="26036">
                  <c:v>2.587644815445</c:v>
                </c:pt>
                <c:pt idx="26037">
                  <c:v>2.5877625942229998</c:v>
                </c:pt>
                <c:pt idx="26038">
                  <c:v>2.5878276824949999</c:v>
                </c:pt>
                <c:pt idx="26039">
                  <c:v>2.5879535675050001</c:v>
                </c:pt>
                <c:pt idx="26040">
                  <c:v>2.5882244110110002</c:v>
                </c:pt>
                <c:pt idx="26041">
                  <c:v>2.5882782936100002</c:v>
                </c:pt>
                <c:pt idx="26042">
                  <c:v>2.5883107185359999</c:v>
                </c:pt>
                <c:pt idx="26043">
                  <c:v>2.588368415833</c:v>
                </c:pt>
                <c:pt idx="26044">
                  <c:v>2.5883908271789999</c:v>
                </c:pt>
                <c:pt idx="26045">
                  <c:v>2.5884542465210001</c:v>
                </c:pt>
                <c:pt idx="26046">
                  <c:v>2.5884656906129999</c:v>
                </c:pt>
                <c:pt idx="26047">
                  <c:v>2.588480234146</c:v>
                </c:pt>
                <c:pt idx="26048">
                  <c:v>2.588546276093</c:v>
                </c:pt>
                <c:pt idx="26049">
                  <c:v>2.5885648727419999</c:v>
                </c:pt>
                <c:pt idx="26050">
                  <c:v>2.5886137485499998</c:v>
                </c:pt>
                <c:pt idx="26051">
                  <c:v>2.5886507034299999</c:v>
                </c:pt>
                <c:pt idx="26052">
                  <c:v>2.5886924266819999</c:v>
                </c:pt>
                <c:pt idx="26053">
                  <c:v>2.58873462677</c:v>
                </c:pt>
                <c:pt idx="26054">
                  <c:v>2.5887715816500001</c:v>
                </c:pt>
                <c:pt idx="26055">
                  <c:v>2.588837385178</c:v>
                </c:pt>
                <c:pt idx="26056">
                  <c:v>2.5888681411740002</c:v>
                </c:pt>
                <c:pt idx="26057">
                  <c:v>2.588973283768</c:v>
                </c:pt>
                <c:pt idx="26058">
                  <c:v>2.5892910957340001</c:v>
                </c:pt>
                <c:pt idx="26059">
                  <c:v>2.5894613265989999</c:v>
                </c:pt>
                <c:pt idx="26060">
                  <c:v>2.5895273685459999</c:v>
                </c:pt>
                <c:pt idx="26061">
                  <c:v>2.5895709991459999</c:v>
                </c:pt>
                <c:pt idx="26062">
                  <c:v>2.5896975994110001</c:v>
                </c:pt>
                <c:pt idx="26063">
                  <c:v>2.5897257328030001</c:v>
                </c:pt>
                <c:pt idx="26064">
                  <c:v>2.589775800705</c:v>
                </c:pt>
                <c:pt idx="26065">
                  <c:v>2.5898549556730002</c:v>
                </c:pt>
                <c:pt idx="26066">
                  <c:v>2.58988904953</c:v>
                </c:pt>
                <c:pt idx="26067">
                  <c:v>2.5899162292479998</c:v>
                </c:pt>
                <c:pt idx="26068">
                  <c:v>2.5899806022640002</c:v>
                </c:pt>
                <c:pt idx="26069">
                  <c:v>2.590087890625</c:v>
                </c:pt>
                <c:pt idx="26070">
                  <c:v>2.5901167392729998</c:v>
                </c:pt>
                <c:pt idx="26071">
                  <c:v>2.5902531146999999</c:v>
                </c:pt>
                <c:pt idx="26072">
                  <c:v>2.59028506279</c:v>
                </c:pt>
                <c:pt idx="26073">
                  <c:v>2.590326547623</c:v>
                </c:pt>
                <c:pt idx="26074">
                  <c:v>2.5904126167300001</c:v>
                </c:pt>
                <c:pt idx="26075">
                  <c:v>2.5904684066770001</c:v>
                </c:pt>
                <c:pt idx="26076">
                  <c:v>2.5904998779300001</c:v>
                </c:pt>
                <c:pt idx="26077">
                  <c:v>2.590541362762</c:v>
                </c:pt>
                <c:pt idx="26078">
                  <c:v>2.590626716614</c:v>
                </c:pt>
                <c:pt idx="26079">
                  <c:v>2.5906693935390002</c:v>
                </c:pt>
                <c:pt idx="26080">
                  <c:v>2.5906996726989999</c:v>
                </c:pt>
                <c:pt idx="26081">
                  <c:v>2.590825796127</c:v>
                </c:pt>
                <c:pt idx="26082">
                  <c:v>2.5908722877499999</c:v>
                </c:pt>
                <c:pt idx="26083">
                  <c:v>2.5910220146179999</c:v>
                </c:pt>
                <c:pt idx="26084">
                  <c:v>2.5913717746730001</c:v>
                </c:pt>
                <c:pt idx="26085">
                  <c:v>2.5914862155909999</c:v>
                </c:pt>
                <c:pt idx="26086">
                  <c:v>2.5915939807889998</c:v>
                </c:pt>
                <c:pt idx="26087">
                  <c:v>2.5916876792910002</c:v>
                </c:pt>
                <c:pt idx="26088">
                  <c:v>2.591789722443</c:v>
                </c:pt>
                <c:pt idx="26089">
                  <c:v>2.5918869972229999</c:v>
                </c:pt>
                <c:pt idx="26090">
                  <c:v>2.5919070243840001</c:v>
                </c:pt>
                <c:pt idx="26091">
                  <c:v>2.5919771194460002</c:v>
                </c:pt>
                <c:pt idx="26092">
                  <c:v>2.5920064449310001</c:v>
                </c:pt>
                <c:pt idx="26093">
                  <c:v>2.5920660495760002</c:v>
                </c:pt>
                <c:pt idx="26094">
                  <c:v>2.592102050781</c:v>
                </c:pt>
                <c:pt idx="26095">
                  <c:v>2.59215092659</c:v>
                </c:pt>
                <c:pt idx="26096">
                  <c:v>2.592203378677</c:v>
                </c:pt>
                <c:pt idx="26097">
                  <c:v>2.5922403335570001</c:v>
                </c:pt>
                <c:pt idx="26098">
                  <c:v>2.5922994613650001</c:v>
                </c:pt>
                <c:pt idx="26099">
                  <c:v>2.5923295021060002</c:v>
                </c:pt>
                <c:pt idx="26100">
                  <c:v>2.5923962593079999</c:v>
                </c:pt>
                <c:pt idx="26101">
                  <c:v>2.592409133911</c:v>
                </c:pt>
                <c:pt idx="26102">
                  <c:v>2.5924830436709998</c:v>
                </c:pt>
                <c:pt idx="26103">
                  <c:v>2.5924835205079999</c:v>
                </c:pt>
                <c:pt idx="26104">
                  <c:v>2.5925612449650002</c:v>
                </c:pt>
                <c:pt idx="26105">
                  <c:v>2.5925617218019998</c:v>
                </c:pt>
                <c:pt idx="26106">
                  <c:v>2.5926570892330001</c:v>
                </c:pt>
                <c:pt idx="26107">
                  <c:v>2.5929889678959999</c:v>
                </c:pt>
                <c:pt idx="26108">
                  <c:v>2.593108177185</c:v>
                </c:pt>
                <c:pt idx="26109">
                  <c:v>2.593137741089</c:v>
                </c:pt>
                <c:pt idx="26110">
                  <c:v>2.5931968688959999</c:v>
                </c:pt>
                <c:pt idx="26111">
                  <c:v>2.5932862758640001</c:v>
                </c:pt>
                <c:pt idx="26112">
                  <c:v>2.5933289527890002</c:v>
                </c:pt>
                <c:pt idx="26113">
                  <c:v>2.5933642387389999</c:v>
                </c:pt>
                <c:pt idx="26114">
                  <c:v>2.5934338569639999</c:v>
                </c:pt>
                <c:pt idx="26115">
                  <c:v>2.593512773514</c:v>
                </c:pt>
                <c:pt idx="26116">
                  <c:v>2.5935540199279998</c:v>
                </c:pt>
                <c:pt idx="26117">
                  <c:v>2.593596458435</c:v>
                </c:pt>
                <c:pt idx="26118">
                  <c:v>2.5936825275420001</c:v>
                </c:pt>
                <c:pt idx="26119">
                  <c:v>2.5937511920929999</c:v>
                </c:pt>
                <c:pt idx="26120">
                  <c:v>2.593785047531</c:v>
                </c:pt>
                <c:pt idx="26121">
                  <c:v>2.5938220024110001</c:v>
                </c:pt>
                <c:pt idx="26122">
                  <c:v>2.5939486026759999</c:v>
                </c:pt>
                <c:pt idx="26123">
                  <c:v>2.5940108299259999</c:v>
                </c:pt>
                <c:pt idx="26124">
                  <c:v>2.594218969345</c:v>
                </c:pt>
                <c:pt idx="26125">
                  <c:v>2.5943076610569999</c:v>
                </c:pt>
                <c:pt idx="26126">
                  <c:v>2.5943710803990001</c:v>
                </c:pt>
                <c:pt idx="26127">
                  <c:v>2.5944135189059998</c:v>
                </c:pt>
                <c:pt idx="26128">
                  <c:v>2.594489574432</c:v>
                </c:pt>
                <c:pt idx="26129">
                  <c:v>2.5945279598240001</c:v>
                </c:pt>
                <c:pt idx="26130">
                  <c:v>2.5948493480680002</c:v>
                </c:pt>
                <c:pt idx="26131">
                  <c:v>2.59494805336</c:v>
                </c:pt>
                <c:pt idx="26132">
                  <c:v>2.5950202941890002</c:v>
                </c:pt>
                <c:pt idx="26133">
                  <c:v>2.5951409339899998</c:v>
                </c:pt>
                <c:pt idx="26134">
                  <c:v>2.595186710358</c:v>
                </c:pt>
                <c:pt idx="26135">
                  <c:v>2.5952124595639998</c:v>
                </c:pt>
                <c:pt idx="26136">
                  <c:v>2.5952610969540002</c:v>
                </c:pt>
                <c:pt idx="26137">
                  <c:v>2.5953738689420001</c:v>
                </c:pt>
                <c:pt idx="26138">
                  <c:v>2.595398187637</c:v>
                </c:pt>
                <c:pt idx="26139">
                  <c:v>2.5954551696779999</c:v>
                </c:pt>
                <c:pt idx="26140">
                  <c:v>2.5955524444579998</c:v>
                </c:pt>
                <c:pt idx="26141">
                  <c:v>2.595689058304</c:v>
                </c:pt>
                <c:pt idx="26142">
                  <c:v>2.5959992408749999</c:v>
                </c:pt>
                <c:pt idx="26143">
                  <c:v>2.5961875915529999</c:v>
                </c:pt>
                <c:pt idx="26144">
                  <c:v>2.5962831974029998</c:v>
                </c:pt>
                <c:pt idx="26145">
                  <c:v>2.5963768959050002</c:v>
                </c:pt>
                <c:pt idx="26146">
                  <c:v>2.596472024918</c:v>
                </c:pt>
                <c:pt idx="26147">
                  <c:v>2.5965635776520002</c:v>
                </c:pt>
                <c:pt idx="26148">
                  <c:v>2.5968410968779998</c:v>
                </c:pt>
                <c:pt idx="26149">
                  <c:v>2.5970010757450002</c:v>
                </c:pt>
                <c:pt idx="26150">
                  <c:v>2.5971355438230002</c:v>
                </c:pt>
                <c:pt idx="26151">
                  <c:v>2.5971648693080001</c:v>
                </c:pt>
                <c:pt idx="26152">
                  <c:v>2.5972118377690001</c:v>
                </c:pt>
                <c:pt idx="26153">
                  <c:v>2.5973002910609999</c:v>
                </c:pt>
                <c:pt idx="26154">
                  <c:v>2.5973534584050002</c:v>
                </c:pt>
                <c:pt idx="26155">
                  <c:v>2.597385883331</c:v>
                </c:pt>
                <c:pt idx="26156">
                  <c:v>2.5974481105799998</c:v>
                </c:pt>
                <c:pt idx="26157">
                  <c:v>2.597539186478</c:v>
                </c:pt>
                <c:pt idx="26158">
                  <c:v>2.597582817078</c:v>
                </c:pt>
                <c:pt idx="26159">
                  <c:v>2.5976102352139998</c:v>
                </c:pt>
                <c:pt idx="26160">
                  <c:v>2.5976629257199999</c:v>
                </c:pt>
                <c:pt idx="26161">
                  <c:v>2.5977413654329999</c:v>
                </c:pt>
                <c:pt idx="26162">
                  <c:v>2.5977878570559998</c:v>
                </c:pt>
                <c:pt idx="26163">
                  <c:v>2.598024129868</c:v>
                </c:pt>
                <c:pt idx="26164">
                  <c:v>2.5981364250180001</c:v>
                </c:pt>
                <c:pt idx="26165">
                  <c:v>2.5984592437740002</c:v>
                </c:pt>
                <c:pt idx="26166">
                  <c:v>2.59871840477</c:v>
                </c:pt>
                <c:pt idx="26167">
                  <c:v>2.5990397930150002</c:v>
                </c:pt>
                <c:pt idx="26168">
                  <c:v>2.599147319794</c:v>
                </c:pt>
                <c:pt idx="26169">
                  <c:v>2.5991659164429999</c:v>
                </c:pt>
                <c:pt idx="26170">
                  <c:v>2.599265813828</c:v>
                </c:pt>
                <c:pt idx="26171">
                  <c:v>2.5993461608890001</c:v>
                </c:pt>
                <c:pt idx="26172">
                  <c:v>2.5993440151209999</c:v>
                </c:pt>
                <c:pt idx="26173">
                  <c:v>2.599422693253</c:v>
                </c:pt>
                <c:pt idx="26174">
                  <c:v>2.599462747574</c:v>
                </c:pt>
                <c:pt idx="26175">
                  <c:v>2.599492311478</c:v>
                </c:pt>
                <c:pt idx="26176">
                  <c:v>2.599556922913</c:v>
                </c:pt>
                <c:pt idx="26177">
                  <c:v>2.599576234818</c:v>
                </c:pt>
                <c:pt idx="26178">
                  <c:v>2.599640846252</c:v>
                </c:pt>
                <c:pt idx="26179">
                  <c:v>2.5996568202970001</c:v>
                </c:pt>
                <c:pt idx="26180">
                  <c:v>2.5997378826139999</c:v>
                </c:pt>
                <c:pt idx="26181">
                  <c:v>2.599879741669</c:v>
                </c:pt>
                <c:pt idx="26182">
                  <c:v>2.599926948547</c:v>
                </c:pt>
                <c:pt idx="26183">
                  <c:v>2.60000872612</c:v>
                </c:pt>
                <c:pt idx="26184">
                  <c:v>2.6000185012819998</c:v>
                </c:pt>
                <c:pt idx="26185">
                  <c:v>2.6000969409939998</c:v>
                </c:pt>
                <c:pt idx="26186">
                  <c:v>2.6001172065730001</c:v>
                </c:pt>
                <c:pt idx="26187">
                  <c:v>2.600179672241</c:v>
                </c:pt>
                <c:pt idx="26188">
                  <c:v>2.6002070903779999</c:v>
                </c:pt>
                <c:pt idx="26189">
                  <c:v>2.6002731323239998</c:v>
                </c:pt>
                <c:pt idx="26190">
                  <c:v>2.600456953049</c:v>
                </c:pt>
                <c:pt idx="26191">
                  <c:v>2.6005556583399998</c:v>
                </c:pt>
                <c:pt idx="26192">
                  <c:v>2.6006374359129998</c:v>
                </c:pt>
                <c:pt idx="26193">
                  <c:v>2.6007025241849999</c:v>
                </c:pt>
                <c:pt idx="26194">
                  <c:v>2.6007401943209998</c:v>
                </c:pt>
                <c:pt idx="26195">
                  <c:v>2.6007888317110002</c:v>
                </c:pt>
                <c:pt idx="26196">
                  <c:v>2.6008832454680002</c:v>
                </c:pt>
                <c:pt idx="26197">
                  <c:v>2.600954055786</c:v>
                </c:pt>
                <c:pt idx="26198">
                  <c:v>2.6009988784789999</c:v>
                </c:pt>
                <c:pt idx="26199">
                  <c:v>2.6010613441469999</c:v>
                </c:pt>
                <c:pt idx="26200">
                  <c:v>2.6011626720429999</c:v>
                </c:pt>
                <c:pt idx="26201">
                  <c:v>2.601220607758</c:v>
                </c:pt>
                <c:pt idx="26202">
                  <c:v>2.6012549400329998</c:v>
                </c:pt>
                <c:pt idx="26203">
                  <c:v>2.6013193130490002</c:v>
                </c:pt>
                <c:pt idx="26204">
                  <c:v>2.6014096736910002</c:v>
                </c:pt>
                <c:pt idx="26205">
                  <c:v>2.6014554500579998</c:v>
                </c:pt>
                <c:pt idx="26206">
                  <c:v>2.601485967636</c:v>
                </c:pt>
                <c:pt idx="26207">
                  <c:v>2.6016318798069999</c:v>
                </c:pt>
                <c:pt idx="26208">
                  <c:v>2.6016957759860002</c:v>
                </c:pt>
                <c:pt idx="26209">
                  <c:v>2.6018443107599998</c:v>
                </c:pt>
                <c:pt idx="26210">
                  <c:v>2.6018965244290002</c:v>
                </c:pt>
                <c:pt idx="26211">
                  <c:v>2.6020224094389999</c:v>
                </c:pt>
                <c:pt idx="26212">
                  <c:v>2.602125883102</c:v>
                </c:pt>
                <c:pt idx="26213">
                  <c:v>2.6024391651149998</c:v>
                </c:pt>
                <c:pt idx="26214">
                  <c:v>2.6026449203489999</c:v>
                </c:pt>
                <c:pt idx="26215">
                  <c:v>2.602741241455</c:v>
                </c:pt>
                <c:pt idx="26216">
                  <c:v>2.6030049324040001</c:v>
                </c:pt>
                <c:pt idx="26217">
                  <c:v>2.6031923294069998</c:v>
                </c:pt>
                <c:pt idx="26218">
                  <c:v>2.603288888931</c:v>
                </c:pt>
                <c:pt idx="26219">
                  <c:v>2.6033380031590001</c:v>
                </c:pt>
                <c:pt idx="26220">
                  <c:v>2.6033947467799998</c:v>
                </c:pt>
                <c:pt idx="26221">
                  <c:v>2.603477478027</c:v>
                </c:pt>
                <c:pt idx="26222">
                  <c:v>2.6035447120669999</c:v>
                </c:pt>
                <c:pt idx="26223">
                  <c:v>2.6036765575410001</c:v>
                </c:pt>
                <c:pt idx="26224">
                  <c:v>2.603730201721</c:v>
                </c:pt>
                <c:pt idx="26225">
                  <c:v>2.6038563251500002</c:v>
                </c:pt>
                <c:pt idx="26226">
                  <c:v>2.603909492493</c:v>
                </c:pt>
                <c:pt idx="26227">
                  <c:v>2.6040279865259999</c:v>
                </c:pt>
                <c:pt idx="26228">
                  <c:v>2.6043279170989999</c:v>
                </c:pt>
                <c:pt idx="26229">
                  <c:v>2.604568719864</c:v>
                </c:pt>
                <c:pt idx="26230">
                  <c:v>2.604631662369</c:v>
                </c:pt>
                <c:pt idx="26231">
                  <c:v>2.6046650409700001</c:v>
                </c:pt>
                <c:pt idx="26232">
                  <c:v>2.6047139167790001</c:v>
                </c:pt>
                <c:pt idx="26233">
                  <c:v>2.6047554016109999</c:v>
                </c:pt>
                <c:pt idx="26234">
                  <c:v>2.604795694351</c:v>
                </c:pt>
                <c:pt idx="26235">
                  <c:v>2.604797124863</c:v>
                </c:pt>
                <c:pt idx="26236">
                  <c:v>2.6048734188079998</c:v>
                </c:pt>
                <c:pt idx="26237">
                  <c:v>2.6048781871800002</c:v>
                </c:pt>
                <c:pt idx="26238">
                  <c:v>2.6049447059630002</c:v>
                </c:pt>
                <c:pt idx="26239">
                  <c:v>2.6049411296840002</c:v>
                </c:pt>
                <c:pt idx="26240">
                  <c:v>2.6050007343289998</c:v>
                </c:pt>
                <c:pt idx="26241">
                  <c:v>2.6050097942349999</c:v>
                </c:pt>
                <c:pt idx="26242">
                  <c:v>2.605084896088</c:v>
                </c:pt>
                <c:pt idx="26243">
                  <c:v>2.6050853729250001</c:v>
                </c:pt>
                <c:pt idx="26244">
                  <c:v>2.6051666736599999</c:v>
                </c:pt>
                <c:pt idx="26245">
                  <c:v>2.6051709651950001</c:v>
                </c:pt>
                <c:pt idx="26246">
                  <c:v>2.60524892807</c:v>
                </c:pt>
                <c:pt idx="26247">
                  <c:v>2.6052556037899999</c:v>
                </c:pt>
                <c:pt idx="26248">
                  <c:v>2.6053116321559999</c:v>
                </c:pt>
                <c:pt idx="26249">
                  <c:v>2.605341434479</c:v>
                </c:pt>
                <c:pt idx="26250">
                  <c:v>2.6054167747500001</c:v>
                </c:pt>
                <c:pt idx="26251">
                  <c:v>2.6054334640499999</c:v>
                </c:pt>
                <c:pt idx="26252">
                  <c:v>2.6055207252499999</c:v>
                </c:pt>
                <c:pt idx="26253">
                  <c:v>2.6057732105259999</c:v>
                </c:pt>
                <c:pt idx="26254">
                  <c:v>2.605854034424</c:v>
                </c:pt>
                <c:pt idx="26255">
                  <c:v>2.6058955192569999</c:v>
                </c:pt>
                <c:pt idx="26256">
                  <c:v>2.605946540833</c:v>
                </c:pt>
                <c:pt idx="26257">
                  <c:v>2.6060440540309999</c:v>
                </c:pt>
                <c:pt idx="26258">
                  <c:v>2.6061232090000002</c:v>
                </c:pt>
                <c:pt idx="26259">
                  <c:v>2.606171369553</c:v>
                </c:pt>
                <c:pt idx="26260">
                  <c:v>2.6062285900119999</c:v>
                </c:pt>
                <c:pt idx="26261">
                  <c:v>2.6063296794889999</c:v>
                </c:pt>
                <c:pt idx="26262">
                  <c:v>2.6063957214359998</c:v>
                </c:pt>
                <c:pt idx="26263">
                  <c:v>2.6064319610600002</c:v>
                </c:pt>
                <c:pt idx="26264">
                  <c:v>2.606560468674</c:v>
                </c:pt>
                <c:pt idx="26265">
                  <c:v>2.6066696643829999</c:v>
                </c:pt>
                <c:pt idx="26266">
                  <c:v>2.6069011688230002</c:v>
                </c:pt>
                <c:pt idx="26267">
                  <c:v>2.607006788254</c:v>
                </c:pt>
                <c:pt idx="26268">
                  <c:v>2.6071014404300001</c:v>
                </c:pt>
                <c:pt idx="26269">
                  <c:v>2.607131004333</c:v>
                </c:pt>
                <c:pt idx="26270">
                  <c:v>2.607209205627</c:v>
                </c:pt>
                <c:pt idx="26271">
                  <c:v>2.6073009967799998</c:v>
                </c:pt>
                <c:pt idx="26272">
                  <c:v>2.6074151992800001</c:v>
                </c:pt>
                <c:pt idx="26273">
                  <c:v>2.6074926853179998</c:v>
                </c:pt>
                <c:pt idx="26274">
                  <c:v>2.6076004505160002</c:v>
                </c:pt>
                <c:pt idx="26275">
                  <c:v>2.6076908111570001</c:v>
                </c:pt>
                <c:pt idx="26276">
                  <c:v>2.6080143451689999</c:v>
                </c:pt>
                <c:pt idx="26277">
                  <c:v>2.6081125736240001</c:v>
                </c:pt>
                <c:pt idx="26278">
                  <c:v>2.6083638668060001</c:v>
                </c:pt>
                <c:pt idx="26279">
                  <c:v>2.6085927486420002</c:v>
                </c:pt>
                <c:pt idx="26280">
                  <c:v>2.6086413860320001</c:v>
                </c:pt>
                <c:pt idx="26281">
                  <c:v>2.608724594116</c:v>
                </c:pt>
                <c:pt idx="26282">
                  <c:v>2.6087973117829999</c:v>
                </c:pt>
                <c:pt idx="26283">
                  <c:v>2.6088984012599998</c:v>
                </c:pt>
                <c:pt idx="26284">
                  <c:v>2.608947515488</c:v>
                </c:pt>
                <c:pt idx="26285">
                  <c:v>2.609270334244</c:v>
                </c:pt>
                <c:pt idx="26286">
                  <c:v>2.6092996597289999</c:v>
                </c:pt>
                <c:pt idx="26287">
                  <c:v>2.6093354225160001</c:v>
                </c:pt>
                <c:pt idx="26288">
                  <c:v>2.609424114227</c:v>
                </c:pt>
                <c:pt idx="26289">
                  <c:v>2.609493494034</c:v>
                </c:pt>
                <c:pt idx="26290">
                  <c:v>2.6095309257510002</c:v>
                </c:pt>
                <c:pt idx="26291">
                  <c:v>2.609584331512</c:v>
                </c:pt>
                <c:pt idx="26292">
                  <c:v>2.6096796989439999</c:v>
                </c:pt>
                <c:pt idx="26293">
                  <c:v>2.6097364425660001</c:v>
                </c:pt>
                <c:pt idx="26294">
                  <c:v>2.60977268219</c:v>
                </c:pt>
                <c:pt idx="26295">
                  <c:v>2.609823465347</c:v>
                </c:pt>
                <c:pt idx="26296">
                  <c:v>2.6099026203159998</c:v>
                </c:pt>
                <c:pt idx="26297">
                  <c:v>2.60995054245</c:v>
                </c:pt>
                <c:pt idx="26298">
                  <c:v>2.610294103622</c:v>
                </c:pt>
                <c:pt idx="26299">
                  <c:v>2.6103610992430002</c:v>
                </c:pt>
                <c:pt idx="26300">
                  <c:v>2.6103997230529998</c:v>
                </c:pt>
                <c:pt idx="26301">
                  <c:v>2.6104757785800001</c:v>
                </c:pt>
                <c:pt idx="26302">
                  <c:v>2.6105773448940002</c:v>
                </c:pt>
                <c:pt idx="26303">
                  <c:v>2.6107935905459998</c:v>
                </c:pt>
                <c:pt idx="26304">
                  <c:v>2.6109576225279998</c:v>
                </c:pt>
                <c:pt idx="26305">
                  <c:v>2.6110010147090001</c:v>
                </c:pt>
                <c:pt idx="26306">
                  <c:v>2.6110634803770001</c:v>
                </c:pt>
                <c:pt idx="26307">
                  <c:v>2.6111552715299999</c:v>
                </c:pt>
                <c:pt idx="26308">
                  <c:v>2.611485004425</c:v>
                </c:pt>
                <c:pt idx="26309">
                  <c:v>2.6115558147429998</c:v>
                </c:pt>
                <c:pt idx="26310">
                  <c:v>2.6116790771480001</c:v>
                </c:pt>
                <c:pt idx="26311">
                  <c:v>2.6117482185359999</c:v>
                </c:pt>
                <c:pt idx="26312">
                  <c:v>2.6118798255920002</c:v>
                </c:pt>
                <c:pt idx="26313">
                  <c:v>2.6119143962860001</c:v>
                </c:pt>
                <c:pt idx="26314">
                  <c:v>2.611997842789</c:v>
                </c:pt>
                <c:pt idx="26315">
                  <c:v>2.612090110779</c:v>
                </c:pt>
                <c:pt idx="26316">
                  <c:v>2.6122422218320001</c:v>
                </c:pt>
                <c:pt idx="26317">
                  <c:v>2.6124742031100001</c:v>
                </c:pt>
                <c:pt idx="26318">
                  <c:v>2.6125414371489999</c:v>
                </c:pt>
                <c:pt idx="26319">
                  <c:v>2.612585306168</c:v>
                </c:pt>
                <c:pt idx="26320">
                  <c:v>2.612672805786</c:v>
                </c:pt>
                <c:pt idx="26321">
                  <c:v>2.612866401672</c:v>
                </c:pt>
                <c:pt idx="26322">
                  <c:v>2.6133167743680001</c:v>
                </c:pt>
                <c:pt idx="26323">
                  <c:v>2.6138792037959999</c:v>
                </c:pt>
                <c:pt idx="26324">
                  <c:v>2.6145198345180001</c:v>
                </c:pt>
                <c:pt idx="26325">
                  <c:v>2.6151583194730001</c:v>
                </c:pt>
                <c:pt idx="26326">
                  <c:v>2.6158215999599999</c:v>
                </c:pt>
                <c:pt idx="26327">
                  <c:v>2.6165466308590002</c:v>
                </c:pt>
                <c:pt idx="26328">
                  <c:v>2.6173031330110001</c:v>
                </c:pt>
                <c:pt idx="26329">
                  <c:v>2.6180372238160001</c:v>
                </c:pt>
                <c:pt idx="26330">
                  <c:v>2.6187787055970002</c:v>
                </c:pt>
                <c:pt idx="26331">
                  <c:v>2.6194298267359999</c:v>
                </c:pt>
                <c:pt idx="26332">
                  <c:v>2.6198117732999999</c:v>
                </c:pt>
                <c:pt idx="26333">
                  <c:v>2.6200842857360001</c:v>
                </c:pt>
                <c:pt idx="26334">
                  <c:v>2.6203069686889999</c:v>
                </c:pt>
                <c:pt idx="26335">
                  <c:v>2.6205403804779999</c:v>
                </c:pt>
                <c:pt idx="26336">
                  <c:v>2.620729446411</c:v>
                </c:pt>
                <c:pt idx="26337">
                  <c:v>2.6208558082579998</c:v>
                </c:pt>
                <c:pt idx="26338">
                  <c:v>2.6209673881529998</c:v>
                </c:pt>
                <c:pt idx="26339">
                  <c:v>2.6211049556730002</c:v>
                </c:pt>
                <c:pt idx="26340">
                  <c:v>2.6211979389189999</c:v>
                </c:pt>
                <c:pt idx="26341">
                  <c:v>2.6212518215179998</c:v>
                </c:pt>
                <c:pt idx="26342">
                  <c:v>2.6213164329529999</c:v>
                </c:pt>
                <c:pt idx="26343">
                  <c:v>2.6214091777799999</c:v>
                </c:pt>
                <c:pt idx="26344">
                  <c:v>2.6214559078219999</c:v>
                </c:pt>
                <c:pt idx="26345">
                  <c:v>2.621473550797</c:v>
                </c:pt>
                <c:pt idx="26346">
                  <c:v>2.6215081214899998</c:v>
                </c:pt>
                <c:pt idx="26347">
                  <c:v>2.6215727329249998</c:v>
                </c:pt>
                <c:pt idx="26348">
                  <c:v>2.6215901374819999</c:v>
                </c:pt>
                <c:pt idx="26349">
                  <c:v>2.621592283249</c:v>
                </c:pt>
                <c:pt idx="26350">
                  <c:v>2.6216232776639998</c:v>
                </c:pt>
                <c:pt idx="26351">
                  <c:v>2.6216695308690001</c:v>
                </c:pt>
                <c:pt idx="26352">
                  <c:v>2.6216633319849998</c:v>
                </c:pt>
                <c:pt idx="26353">
                  <c:v>2.6217293739319998</c:v>
                </c:pt>
                <c:pt idx="26354">
                  <c:v>2.6217141151429999</c:v>
                </c:pt>
                <c:pt idx="26355">
                  <c:v>2.6217660903929998</c:v>
                </c:pt>
                <c:pt idx="26356">
                  <c:v>2.6217784881589998</c:v>
                </c:pt>
                <c:pt idx="26357">
                  <c:v>2.62175989151</c:v>
                </c:pt>
                <c:pt idx="26358">
                  <c:v>2.621765375137</c:v>
                </c:pt>
                <c:pt idx="26359">
                  <c:v>2.621793031693</c:v>
                </c:pt>
                <c:pt idx="26360">
                  <c:v>2.6218116283419999</c:v>
                </c:pt>
                <c:pt idx="26361">
                  <c:v>2.6218054294590001</c:v>
                </c:pt>
                <c:pt idx="26362">
                  <c:v>2.62180352211</c:v>
                </c:pt>
                <c:pt idx="26363">
                  <c:v>2.6217713356019998</c:v>
                </c:pt>
                <c:pt idx="26364">
                  <c:v>2.6217818260189998</c:v>
                </c:pt>
                <c:pt idx="26365">
                  <c:v>2.6217846870420001</c:v>
                </c:pt>
                <c:pt idx="26366">
                  <c:v>2.6217935085300001</c:v>
                </c:pt>
                <c:pt idx="26367">
                  <c:v>2.6217865943910001</c:v>
                </c:pt>
                <c:pt idx="26368">
                  <c:v>2.6217710971830002</c:v>
                </c:pt>
                <c:pt idx="26369">
                  <c:v>2.6217784881589998</c:v>
                </c:pt>
                <c:pt idx="26370">
                  <c:v>2.6217818260189998</c:v>
                </c:pt>
                <c:pt idx="26371">
                  <c:v>2.6217362880709998</c:v>
                </c:pt>
                <c:pt idx="26372">
                  <c:v>2.621745824814</c:v>
                </c:pt>
                <c:pt idx="26373">
                  <c:v>2.621725082397</c:v>
                </c:pt>
                <c:pt idx="26374">
                  <c:v>2.6217150688170001</c:v>
                </c:pt>
                <c:pt idx="26375">
                  <c:v>2.621728420258</c:v>
                </c:pt>
                <c:pt idx="26376">
                  <c:v>2.621733903885</c:v>
                </c:pt>
                <c:pt idx="26377">
                  <c:v>2.6217360496520001</c:v>
                </c:pt>
                <c:pt idx="26378">
                  <c:v>2.6216945648190002</c:v>
                </c:pt>
                <c:pt idx="26379">
                  <c:v>2.621702194214</c:v>
                </c:pt>
                <c:pt idx="26380">
                  <c:v>2.6217160224909999</c:v>
                </c:pt>
                <c:pt idx="26381">
                  <c:v>2.6217014789580002</c:v>
                </c:pt>
                <c:pt idx="26382">
                  <c:v>2.6217014789580002</c:v>
                </c:pt>
                <c:pt idx="26383">
                  <c:v>2.6217374801640001</c:v>
                </c:pt>
                <c:pt idx="26384">
                  <c:v>2.6216897964479999</c:v>
                </c:pt>
                <c:pt idx="26385">
                  <c:v>2.621724843979</c:v>
                </c:pt>
                <c:pt idx="26386">
                  <c:v>2.6217310428620002</c:v>
                </c:pt>
                <c:pt idx="26387">
                  <c:v>2.6217322349550001</c:v>
                </c:pt>
                <c:pt idx="26388">
                  <c:v>2.6217503547669998</c:v>
                </c:pt>
                <c:pt idx="26389">
                  <c:v>2.621765136719</c:v>
                </c:pt>
                <c:pt idx="26390">
                  <c:v>2.6217648982999999</c:v>
                </c:pt>
                <c:pt idx="26391">
                  <c:v>2.6217837333679999</c:v>
                </c:pt>
                <c:pt idx="26392">
                  <c:v>2.6217744350430001</c:v>
                </c:pt>
                <c:pt idx="26393">
                  <c:v>2.6218132972719999</c:v>
                </c:pt>
                <c:pt idx="26394">
                  <c:v>2.6217937469480002</c:v>
                </c:pt>
                <c:pt idx="26395">
                  <c:v>2.6218409538270002</c:v>
                </c:pt>
                <c:pt idx="26396">
                  <c:v>2.6218180656430001</c:v>
                </c:pt>
                <c:pt idx="26397">
                  <c:v>2.6218676567079999</c:v>
                </c:pt>
                <c:pt idx="26398">
                  <c:v>2.6218459606170001</c:v>
                </c:pt>
                <c:pt idx="26399">
                  <c:v>2.6218967437740002</c:v>
                </c:pt>
                <c:pt idx="26400">
                  <c:v>2.621883869171</c:v>
                </c:pt>
                <c:pt idx="26401">
                  <c:v>2.6219336986539998</c:v>
                </c:pt>
                <c:pt idx="26402">
                  <c:v>2.6219375133509999</c:v>
                </c:pt>
                <c:pt idx="26403">
                  <c:v>2.6219835281370001</c:v>
                </c:pt>
                <c:pt idx="26404">
                  <c:v>2.6220104694369999</c:v>
                </c:pt>
                <c:pt idx="26405">
                  <c:v>2.6221549510959998</c:v>
                </c:pt>
                <c:pt idx="26406">
                  <c:v>2.6223223209380002</c:v>
                </c:pt>
                <c:pt idx="26407">
                  <c:v>2.622411966324</c:v>
                </c:pt>
                <c:pt idx="26408">
                  <c:v>2.6224632263180001</c:v>
                </c:pt>
                <c:pt idx="26409">
                  <c:v>2.6225049495700001</c:v>
                </c:pt>
                <c:pt idx="26410">
                  <c:v>2.6225762367250001</c:v>
                </c:pt>
                <c:pt idx="26411">
                  <c:v>2.6226880550380001</c:v>
                </c:pt>
                <c:pt idx="26412">
                  <c:v>2.622760772705</c:v>
                </c:pt>
                <c:pt idx="26413">
                  <c:v>2.6228353977199999</c:v>
                </c:pt>
                <c:pt idx="26414">
                  <c:v>2.6229453086849999</c:v>
                </c:pt>
                <c:pt idx="26415">
                  <c:v>2.6230652332309998</c:v>
                </c:pt>
                <c:pt idx="26416">
                  <c:v>2.6231336593629999</c:v>
                </c:pt>
                <c:pt idx="26417">
                  <c:v>2.623196601868</c:v>
                </c:pt>
                <c:pt idx="26418">
                  <c:v>2.6233010292049999</c:v>
                </c:pt>
                <c:pt idx="26419">
                  <c:v>2.6233892440800002</c:v>
                </c:pt>
                <c:pt idx="26420">
                  <c:v>2.6234378814700001</c:v>
                </c:pt>
                <c:pt idx="26421">
                  <c:v>2.6234817504880001</c:v>
                </c:pt>
                <c:pt idx="26422">
                  <c:v>2.6236159801480001</c:v>
                </c:pt>
                <c:pt idx="26423">
                  <c:v>2.6237850189210001</c:v>
                </c:pt>
                <c:pt idx="26424">
                  <c:v>2.6240680217739998</c:v>
                </c:pt>
                <c:pt idx="26425">
                  <c:v>2.624161481857</c:v>
                </c:pt>
                <c:pt idx="26426">
                  <c:v>2.6242640018459999</c:v>
                </c:pt>
                <c:pt idx="26427">
                  <c:v>2.6243586540220001</c:v>
                </c:pt>
                <c:pt idx="26428">
                  <c:v>2.6244306564330002</c:v>
                </c:pt>
                <c:pt idx="26429">
                  <c:v>2.6244521141049999</c:v>
                </c:pt>
                <c:pt idx="26430">
                  <c:v>2.624525785446</c:v>
                </c:pt>
                <c:pt idx="26431">
                  <c:v>2.624534368515</c:v>
                </c:pt>
                <c:pt idx="26432">
                  <c:v>2.6246149539950001</c:v>
                </c:pt>
                <c:pt idx="26433">
                  <c:v>2.6246137619019998</c:v>
                </c:pt>
                <c:pt idx="26434">
                  <c:v>2.6246914863590001</c:v>
                </c:pt>
                <c:pt idx="26435">
                  <c:v>2.624684333801</c:v>
                </c:pt>
                <c:pt idx="26436">
                  <c:v>2.6247615814210001</c:v>
                </c:pt>
                <c:pt idx="26437">
                  <c:v>2.6247580051420001</c:v>
                </c:pt>
                <c:pt idx="26438">
                  <c:v>2.624827623367</c:v>
                </c:pt>
                <c:pt idx="26439">
                  <c:v>2.6248304843899999</c:v>
                </c:pt>
                <c:pt idx="26440">
                  <c:v>2.6248998641969998</c:v>
                </c:pt>
                <c:pt idx="26441">
                  <c:v>2.6249208450319998</c:v>
                </c:pt>
                <c:pt idx="26442">
                  <c:v>2.6249961853029999</c:v>
                </c:pt>
                <c:pt idx="26443">
                  <c:v>2.625137805939</c:v>
                </c:pt>
                <c:pt idx="26444">
                  <c:v>2.6252694129940002</c:v>
                </c:pt>
                <c:pt idx="26445">
                  <c:v>2.6252989768980002</c:v>
                </c:pt>
                <c:pt idx="26446">
                  <c:v>2.6253373622890002</c:v>
                </c:pt>
                <c:pt idx="26447">
                  <c:v>2.6254262924190002</c:v>
                </c:pt>
                <c:pt idx="26448">
                  <c:v>2.6254920959470001</c:v>
                </c:pt>
                <c:pt idx="26449">
                  <c:v>2.6255340576170001</c:v>
                </c:pt>
                <c:pt idx="26450">
                  <c:v>2.6255855560299999</c:v>
                </c:pt>
                <c:pt idx="26451">
                  <c:v>2.6256792545319998</c:v>
                </c:pt>
                <c:pt idx="26452">
                  <c:v>2.6257276535030001</c:v>
                </c:pt>
                <c:pt idx="26453">
                  <c:v>2.6257579326629998</c:v>
                </c:pt>
                <c:pt idx="26454">
                  <c:v>2.6258955001830002</c:v>
                </c:pt>
                <c:pt idx="26455">
                  <c:v>2.6261675357819998</c:v>
                </c:pt>
                <c:pt idx="26456">
                  <c:v>2.6262226104740001</c:v>
                </c:pt>
                <c:pt idx="26457">
                  <c:v>2.62624335289</c:v>
                </c:pt>
                <c:pt idx="26458">
                  <c:v>2.6263034343720002</c:v>
                </c:pt>
                <c:pt idx="26459">
                  <c:v>2.626307964325</c:v>
                </c:pt>
                <c:pt idx="26460">
                  <c:v>2.6263675689700001</c:v>
                </c:pt>
                <c:pt idx="26461">
                  <c:v>2.626367092133</c:v>
                </c:pt>
                <c:pt idx="26462">
                  <c:v>2.6264379024509998</c:v>
                </c:pt>
                <c:pt idx="26463">
                  <c:v>2.626436710358</c:v>
                </c:pt>
                <c:pt idx="26464">
                  <c:v>2.6265168189999999</c:v>
                </c:pt>
                <c:pt idx="26465">
                  <c:v>2.6265261173250001</c:v>
                </c:pt>
                <c:pt idx="26466">
                  <c:v>2.6266093254089999</c:v>
                </c:pt>
                <c:pt idx="26467">
                  <c:v>2.627024650574</c:v>
                </c:pt>
                <c:pt idx="26468">
                  <c:v>2.6273097991940002</c:v>
                </c:pt>
                <c:pt idx="26469">
                  <c:v>2.6276819705959999</c:v>
                </c:pt>
                <c:pt idx="26470">
                  <c:v>2.6280853748320001</c:v>
                </c:pt>
                <c:pt idx="26471">
                  <c:v>2.6284906864169999</c:v>
                </c:pt>
                <c:pt idx="26472">
                  <c:v>2.628925561905</c:v>
                </c:pt>
                <c:pt idx="26473">
                  <c:v>2.6294264793400002</c:v>
                </c:pt>
                <c:pt idx="26474">
                  <c:v>2.6299262046809999</c:v>
                </c:pt>
                <c:pt idx="26475">
                  <c:v>2.6304185390470001</c:v>
                </c:pt>
                <c:pt idx="26476">
                  <c:v>2.630928993225</c:v>
                </c:pt>
                <c:pt idx="26477">
                  <c:v>2.6312959194180001</c:v>
                </c:pt>
                <c:pt idx="26478">
                  <c:v>2.6315548419949999</c:v>
                </c:pt>
                <c:pt idx="26479">
                  <c:v>2.6317665576930001</c:v>
                </c:pt>
                <c:pt idx="26480">
                  <c:v>2.6319744586940002</c:v>
                </c:pt>
                <c:pt idx="26481">
                  <c:v>2.6321718692779998</c:v>
                </c:pt>
                <c:pt idx="26482">
                  <c:v>2.6323080062869999</c:v>
                </c:pt>
                <c:pt idx="26483">
                  <c:v>2.6324205398560001</c:v>
                </c:pt>
                <c:pt idx="26484">
                  <c:v>2.632551193237</c:v>
                </c:pt>
                <c:pt idx="26485">
                  <c:v>2.6326596736910002</c:v>
                </c:pt>
                <c:pt idx="26486">
                  <c:v>2.6327276229860002</c:v>
                </c:pt>
                <c:pt idx="26487">
                  <c:v>2.6327886581420001</c:v>
                </c:pt>
                <c:pt idx="26488">
                  <c:v>2.6328845024110001</c:v>
                </c:pt>
                <c:pt idx="26489">
                  <c:v>2.6329331398010001</c:v>
                </c:pt>
                <c:pt idx="26490">
                  <c:v>2.6329615116120002</c:v>
                </c:pt>
                <c:pt idx="26491">
                  <c:v>2.632995605469</c:v>
                </c:pt>
                <c:pt idx="26492">
                  <c:v>2.6330609321590002</c:v>
                </c:pt>
                <c:pt idx="26493">
                  <c:v>2.6330766677859998</c:v>
                </c:pt>
                <c:pt idx="26494">
                  <c:v>2.6331374645230001</c:v>
                </c:pt>
                <c:pt idx="26495">
                  <c:v>2.6331608295439999</c:v>
                </c:pt>
                <c:pt idx="26496">
                  <c:v>2.6332006454469998</c:v>
                </c:pt>
                <c:pt idx="26497">
                  <c:v>2.6332557201390001</c:v>
                </c:pt>
                <c:pt idx="26498">
                  <c:v>2.6332771778109998</c:v>
                </c:pt>
                <c:pt idx="26499">
                  <c:v>2.633254051208</c:v>
                </c:pt>
                <c:pt idx="26500">
                  <c:v>2.6333005428309999</c:v>
                </c:pt>
                <c:pt idx="26501">
                  <c:v>2.6332809925079999</c:v>
                </c:pt>
                <c:pt idx="26502">
                  <c:v>2.6333010196690001</c:v>
                </c:pt>
                <c:pt idx="26503">
                  <c:v>2.63329911232</c:v>
                </c:pt>
                <c:pt idx="26504">
                  <c:v>2.633320093155</c:v>
                </c:pt>
                <c:pt idx="26505">
                  <c:v>2.6333429813390001</c:v>
                </c:pt>
                <c:pt idx="26506">
                  <c:v>2.6333711147310002</c:v>
                </c:pt>
                <c:pt idx="26507">
                  <c:v>2.6333699226379998</c:v>
                </c:pt>
                <c:pt idx="26508">
                  <c:v>2.633354663849</c:v>
                </c:pt>
                <c:pt idx="26509">
                  <c:v>2.6333804130549998</c:v>
                </c:pt>
                <c:pt idx="26510">
                  <c:v>2.6333737373349999</c:v>
                </c:pt>
                <c:pt idx="26511">
                  <c:v>2.633370399475</c:v>
                </c:pt>
                <c:pt idx="26512">
                  <c:v>2.633403778076</c:v>
                </c:pt>
                <c:pt idx="26513">
                  <c:v>2.6334230899810001</c:v>
                </c:pt>
                <c:pt idx="26514">
                  <c:v>2.6334099769589998</c:v>
                </c:pt>
                <c:pt idx="26515">
                  <c:v>2.6334536075589998</c:v>
                </c:pt>
                <c:pt idx="26516">
                  <c:v>2.6334307193759998</c:v>
                </c:pt>
                <c:pt idx="26517">
                  <c:v>2.6334788799290001</c:v>
                </c:pt>
                <c:pt idx="26518">
                  <c:v>2.633452653885</c:v>
                </c:pt>
                <c:pt idx="26519">
                  <c:v>2.633496046066</c:v>
                </c:pt>
                <c:pt idx="26520">
                  <c:v>2.6334772109990001</c:v>
                </c:pt>
                <c:pt idx="26521">
                  <c:v>2.6335160732270002</c:v>
                </c:pt>
                <c:pt idx="26522">
                  <c:v>2.633509874344</c:v>
                </c:pt>
                <c:pt idx="26523">
                  <c:v>2.633539676666</c:v>
                </c:pt>
                <c:pt idx="26524">
                  <c:v>2.6335477828979998</c:v>
                </c:pt>
                <c:pt idx="26525">
                  <c:v>2.6335580348969998</c:v>
                </c:pt>
                <c:pt idx="26526">
                  <c:v>2.6335852146150001</c:v>
                </c:pt>
                <c:pt idx="26527">
                  <c:v>2.633591651917</c:v>
                </c:pt>
                <c:pt idx="26528">
                  <c:v>2.633626937866</c:v>
                </c:pt>
                <c:pt idx="26529">
                  <c:v>2.6336202621460001</c:v>
                </c:pt>
                <c:pt idx="26530">
                  <c:v>2.6336777210240001</c:v>
                </c:pt>
                <c:pt idx="26531">
                  <c:v>2.633665084839</c:v>
                </c:pt>
                <c:pt idx="26532">
                  <c:v>2.6337268352510002</c:v>
                </c:pt>
                <c:pt idx="26533">
                  <c:v>2.6337254047390002</c:v>
                </c:pt>
                <c:pt idx="26534">
                  <c:v>2.6340162754060001</c:v>
                </c:pt>
                <c:pt idx="26535">
                  <c:v>2.634150028229</c:v>
                </c:pt>
                <c:pt idx="26536">
                  <c:v>2.6342697143549998</c:v>
                </c:pt>
                <c:pt idx="26537">
                  <c:v>2.6342954635620002</c:v>
                </c:pt>
                <c:pt idx="26538">
                  <c:v>2.634328126907</c:v>
                </c:pt>
                <c:pt idx="26539">
                  <c:v>2.6344077587129999</c:v>
                </c:pt>
                <c:pt idx="26540">
                  <c:v>2.634463787079</c:v>
                </c:pt>
                <c:pt idx="26541">
                  <c:v>2.634493589401</c:v>
                </c:pt>
                <c:pt idx="26542">
                  <c:v>2.6345348358149998</c:v>
                </c:pt>
                <c:pt idx="26543">
                  <c:v>2.634622812271</c:v>
                </c:pt>
                <c:pt idx="26544">
                  <c:v>2.634671211243</c:v>
                </c:pt>
                <c:pt idx="26545">
                  <c:v>2.634702920914</c:v>
                </c:pt>
                <c:pt idx="26546">
                  <c:v>2.634756803513</c:v>
                </c:pt>
                <c:pt idx="26547">
                  <c:v>2.6348376274110001</c:v>
                </c:pt>
                <c:pt idx="26548">
                  <c:v>2.6348695754999998</c:v>
                </c:pt>
                <c:pt idx="26549">
                  <c:v>2.634892702103</c:v>
                </c:pt>
                <c:pt idx="26550">
                  <c:v>2.6350188255310001</c:v>
                </c:pt>
                <c:pt idx="26551">
                  <c:v>2.6352705955509999</c:v>
                </c:pt>
                <c:pt idx="26552">
                  <c:v>2.635334253311</c:v>
                </c:pt>
                <c:pt idx="26553">
                  <c:v>2.6354131698610002</c:v>
                </c:pt>
                <c:pt idx="26554">
                  <c:v>2.6354742050170001</c:v>
                </c:pt>
                <c:pt idx="26555">
                  <c:v>2.6355028152469999</c:v>
                </c:pt>
                <c:pt idx="26556">
                  <c:v>2.6355621814729999</c:v>
                </c:pt>
                <c:pt idx="26557">
                  <c:v>2.6355705261229998</c:v>
                </c:pt>
                <c:pt idx="26558">
                  <c:v>2.6356346607210002</c:v>
                </c:pt>
                <c:pt idx="26559">
                  <c:v>2.6356279850009998</c:v>
                </c:pt>
                <c:pt idx="26560">
                  <c:v>2.63569688797</c:v>
                </c:pt>
                <c:pt idx="26561">
                  <c:v>2.6356983184809999</c:v>
                </c:pt>
                <c:pt idx="26562">
                  <c:v>2.6357645988459999</c:v>
                </c:pt>
                <c:pt idx="26563">
                  <c:v>2.63583278656</c:v>
                </c:pt>
                <c:pt idx="26564">
                  <c:v>2.635838031769</c:v>
                </c:pt>
                <c:pt idx="26565">
                  <c:v>2.6359000205990002</c:v>
                </c:pt>
                <c:pt idx="26566">
                  <c:v>2.6358947753909998</c:v>
                </c:pt>
                <c:pt idx="26567">
                  <c:v>2.6359314918519998</c:v>
                </c:pt>
                <c:pt idx="26568">
                  <c:v>2.635956525803</c:v>
                </c:pt>
                <c:pt idx="26569">
                  <c:v>2.6359970569610001</c:v>
                </c:pt>
                <c:pt idx="26570">
                  <c:v>2.6360111236570001</c:v>
                </c:pt>
                <c:pt idx="26571">
                  <c:v>2.6360852718349999</c:v>
                </c:pt>
                <c:pt idx="26572">
                  <c:v>2.6361525058750002</c:v>
                </c:pt>
                <c:pt idx="26573">
                  <c:v>2.63623213768</c:v>
                </c:pt>
                <c:pt idx="26574">
                  <c:v>2.6362838745119999</c:v>
                </c:pt>
                <c:pt idx="26575">
                  <c:v>2.6363940238949999</c:v>
                </c:pt>
                <c:pt idx="26576">
                  <c:v>2.636579036713</c:v>
                </c:pt>
                <c:pt idx="26577">
                  <c:v>2.6366863250730002</c:v>
                </c:pt>
                <c:pt idx="26578">
                  <c:v>2.636735916138</c:v>
                </c:pt>
                <c:pt idx="26579">
                  <c:v>2.6367914676669999</c:v>
                </c:pt>
                <c:pt idx="26580">
                  <c:v>2.6368730068209998</c:v>
                </c:pt>
                <c:pt idx="26581">
                  <c:v>2.636905193329</c:v>
                </c:pt>
                <c:pt idx="26582">
                  <c:v>2.636934995651</c:v>
                </c:pt>
                <c:pt idx="26583">
                  <c:v>2.6369988918299998</c:v>
                </c:pt>
                <c:pt idx="26584">
                  <c:v>2.6370756626129999</c:v>
                </c:pt>
                <c:pt idx="26585">
                  <c:v>2.637105941772</c:v>
                </c:pt>
                <c:pt idx="26586">
                  <c:v>2.6372075080870001</c:v>
                </c:pt>
                <c:pt idx="26587">
                  <c:v>2.6374018192289999</c:v>
                </c:pt>
                <c:pt idx="26588">
                  <c:v>2.6374771594999999</c:v>
                </c:pt>
                <c:pt idx="26589">
                  <c:v>2.6374866962430001</c:v>
                </c:pt>
                <c:pt idx="26590">
                  <c:v>2.6375529766080001</c:v>
                </c:pt>
                <c:pt idx="26591">
                  <c:v>2.6375653743740002</c:v>
                </c:pt>
                <c:pt idx="26592">
                  <c:v>2.6376206874850001</c:v>
                </c:pt>
                <c:pt idx="26593">
                  <c:v>2.6376438140870002</c:v>
                </c:pt>
                <c:pt idx="26594">
                  <c:v>2.6376955509190001</c:v>
                </c:pt>
                <c:pt idx="26595">
                  <c:v>2.6377263069149999</c:v>
                </c:pt>
                <c:pt idx="26596">
                  <c:v>2.6377723217010001</c:v>
                </c:pt>
                <c:pt idx="26597">
                  <c:v>2.6377723217010001</c:v>
                </c:pt>
                <c:pt idx="26598">
                  <c:v>2.6378514766690002</c:v>
                </c:pt>
                <c:pt idx="26599">
                  <c:v>2.6378476619720002</c:v>
                </c:pt>
                <c:pt idx="26600">
                  <c:v>2.6379001140590002</c:v>
                </c:pt>
                <c:pt idx="26601">
                  <c:v>2.6379311084750001</c:v>
                </c:pt>
                <c:pt idx="26602">
                  <c:v>2.6379976272580001</c:v>
                </c:pt>
                <c:pt idx="26603">
                  <c:v>2.6380467414859998</c:v>
                </c:pt>
                <c:pt idx="26604">
                  <c:v>2.6381542682650001</c:v>
                </c:pt>
                <c:pt idx="26605">
                  <c:v>2.6383461952210001</c:v>
                </c:pt>
                <c:pt idx="26606">
                  <c:v>2.6385781764980001</c:v>
                </c:pt>
                <c:pt idx="26607">
                  <c:v>2.6388242244720002</c:v>
                </c:pt>
                <c:pt idx="26608">
                  <c:v>2.6388866901400001</c:v>
                </c:pt>
                <c:pt idx="26609">
                  <c:v>2.6390199661249998</c:v>
                </c:pt>
                <c:pt idx="26610">
                  <c:v>2.6390585899349999</c:v>
                </c:pt>
                <c:pt idx="26611">
                  <c:v>2.6391406059269999</c:v>
                </c:pt>
                <c:pt idx="26612">
                  <c:v>2.6392478942870001</c:v>
                </c:pt>
                <c:pt idx="26613">
                  <c:v>2.639327764511</c:v>
                </c:pt>
                <c:pt idx="26614">
                  <c:v>2.6396512985229998</c:v>
                </c:pt>
                <c:pt idx="26615">
                  <c:v>2.6397683620449999</c:v>
                </c:pt>
                <c:pt idx="26616">
                  <c:v>2.639976024628</c:v>
                </c:pt>
                <c:pt idx="26617">
                  <c:v>2.640098571777</c:v>
                </c:pt>
                <c:pt idx="26618">
                  <c:v>2.6401963233950001</c:v>
                </c:pt>
                <c:pt idx="26619">
                  <c:v>2.640201330185</c:v>
                </c:pt>
                <c:pt idx="26620">
                  <c:v>2.6402821540830002</c:v>
                </c:pt>
                <c:pt idx="26621">
                  <c:v>2.6402931213379999</c:v>
                </c:pt>
                <c:pt idx="26622">
                  <c:v>2.6403648853299999</c:v>
                </c:pt>
                <c:pt idx="26623">
                  <c:v>2.6403770446779999</c:v>
                </c:pt>
                <c:pt idx="26624">
                  <c:v>2.6404440402980001</c:v>
                </c:pt>
                <c:pt idx="26625">
                  <c:v>2.6405265331269998</c:v>
                </c:pt>
                <c:pt idx="26626">
                  <c:v>2.6405801773070001</c:v>
                </c:pt>
                <c:pt idx="26627">
                  <c:v>2.6406874656679999</c:v>
                </c:pt>
                <c:pt idx="26628">
                  <c:v>2.6407272815699998</c:v>
                </c:pt>
                <c:pt idx="26629">
                  <c:v>2.6407899856569998</c:v>
                </c:pt>
                <c:pt idx="26630">
                  <c:v>2.640815258026</c:v>
                </c:pt>
                <c:pt idx="26631">
                  <c:v>2.6409153938290002</c:v>
                </c:pt>
                <c:pt idx="26632">
                  <c:v>2.641001701355</c:v>
                </c:pt>
                <c:pt idx="26633">
                  <c:v>2.6410577297210001</c:v>
                </c:pt>
                <c:pt idx="26634">
                  <c:v>2.6411275863650001</c:v>
                </c:pt>
                <c:pt idx="26635">
                  <c:v>2.6412291526790002</c:v>
                </c:pt>
                <c:pt idx="26636">
                  <c:v>2.6416027545929999</c:v>
                </c:pt>
                <c:pt idx="26637">
                  <c:v>2.6417663097380002</c:v>
                </c:pt>
                <c:pt idx="26638">
                  <c:v>2.6420555114750002</c:v>
                </c:pt>
                <c:pt idx="26639">
                  <c:v>2.6421687603000001</c:v>
                </c:pt>
                <c:pt idx="26640">
                  <c:v>2.6422498226169999</c:v>
                </c:pt>
                <c:pt idx="26641">
                  <c:v>2.6423103809359998</c:v>
                </c:pt>
                <c:pt idx="26642">
                  <c:v>2.6424033641819999</c:v>
                </c:pt>
                <c:pt idx="26643">
                  <c:v>2.6424343585969998</c:v>
                </c:pt>
                <c:pt idx="26644">
                  <c:v>2.6425108909609998</c:v>
                </c:pt>
                <c:pt idx="26645">
                  <c:v>2.642600774765</c:v>
                </c:pt>
                <c:pt idx="26646">
                  <c:v>2.6426115036010001</c:v>
                </c:pt>
                <c:pt idx="26647">
                  <c:v>2.6427040100100001</c:v>
                </c:pt>
                <c:pt idx="26648">
                  <c:v>2.6427581310270001</c:v>
                </c:pt>
                <c:pt idx="26649">
                  <c:v>2.6428079605099999</c:v>
                </c:pt>
                <c:pt idx="26650">
                  <c:v>2.642916679382</c:v>
                </c:pt>
                <c:pt idx="26651">
                  <c:v>2.6430187225339998</c:v>
                </c:pt>
                <c:pt idx="26652">
                  <c:v>2.643132686615</c:v>
                </c:pt>
                <c:pt idx="26653">
                  <c:v>2.6434113979339999</c:v>
                </c:pt>
                <c:pt idx="26654">
                  <c:v>2.6435260772709999</c:v>
                </c:pt>
                <c:pt idx="26655">
                  <c:v>2.6436002254490001</c:v>
                </c:pt>
                <c:pt idx="26656">
                  <c:v>2.6437292099</c:v>
                </c:pt>
                <c:pt idx="26657">
                  <c:v>2.643760442734</c:v>
                </c:pt>
                <c:pt idx="26658">
                  <c:v>2.6438434123989998</c:v>
                </c:pt>
                <c:pt idx="26659">
                  <c:v>2.6442048549649999</c:v>
                </c:pt>
                <c:pt idx="26660">
                  <c:v>2.6445474624630001</c:v>
                </c:pt>
                <c:pt idx="26661">
                  <c:v>2.6447117328640002</c:v>
                </c:pt>
                <c:pt idx="26662">
                  <c:v>2.645078897476</c:v>
                </c:pt>
                <c:pt idx="26663">
                  <c:v>2.6454069614410001</c:v>
                </c:pt>
                <c:pt idx="26664">
                  <c:v>2.6457331180570001</c:v>
                </c:pt>
                <c:pt idx="26665">
                  <c:v>2.6459732055659999</c:v>
                </c:pt>
                <c:pt idx="26666">
                  <c:v>2.6461126804349999</c:v>
                </c:pt>
                <c:pt idx="26667">
                  <c:v>2.6462144851680001</c:v>
                </c:pt>
                <c:pt idx="26668">
                  <c:v>2.646313667297</c:v>
                </c:pt>
                <c:pt idx="26669">
                  <c:v>2.6463401317600002</c:v>
                </c:pt>
                <c:pt idx="26670">
                  <c:v>2.6464219093320001</c:v>
                </c:pt>
                <c:pt idx="26671">
                  <c:v>2.6465098857879998</c:v>
                </c:pt>
                <c:pt idx="26672">
                  <c:v>2.6465182304380002</c:v>
                </c:pt>
                <c:pt idx="26673">
                  <c:v>2.6466000080110001</c:v>
                </c:pt>
                <c:pt idx="26674">
                  <c:v>2.6466026306149999</c:v>
                </c:pt>
                <c:pt idx="26675">
                  <c:v>2.646677732468</c:v>
                </c:pt>
                <c:pt idx="26676">
                  <c:v>2.6466870307920001</c:v>
                </c:pt>
                <c:pt idx="26677">
                  <c:v>2.646764993668</c:v>
                </c:pt>
                <c:pt idx="26678">
                  <c:v>2.6467840671539999</c:v>
                </c:pt>
                <c:pt idx="26679">
                  <c:v>2.6468548774720002</c:v>
                </c:pt>
                <c:pt idx="26680">
                  <c:v>2.646895885468</c:v>
                </c:pt>
                <c:pt idx="26681">
                  <c:v>2.6472432613370001</c:v>
                </c:pt>
                <c:pt idx="26682">
                  <c:v>2.6473085880279998</c:v>
                </c:pt>
                <c:pt idx="26683">
                  <c:v>2.6473975181579998</c:v>
                </c:pt>
                <c:pt idx="26684">
                  <c:v>2.647469520569</c:v>
                </c:pt>
                <c:pt idx="26685">
                  <c:v>2.6475191116330001</c:v>
                </c:pt>
                <c:pt idx="26686">
                  <c:v>2.6476447582240001</c:v>
                </c:pt>
                <c:pt idx="26687">
                  <c:v>2.6477310657499999</c:v>
                </c:pt>
                <c:pt idx="26688">
                  <c:v>2.6478273868560001</c:v>
                </c:pt>
                <c:pt idx="26689">
                  <c:v>2.6479992866519999</c:v>
                </c:pt>
                <c:pt idx="26690">
                  <c:v>2.6483447551729999</c:v>
                </c:pt>
                <c:pt idx="26691">
                  <c:v>2.6485540866849999</c:v>
                </c:pt>
                <c:pt idx="26692">
                  <c:v>2.6487202644350001</c:v>
                </c:pt>
                <c:pt idx="26693">
                  <c:v>2.648819446564</c:v>
                </c:pt>
                <c:pt idx="26694">
                  <c:v>2.648920297623</c:v>
                </c:pt>
                <c:pt idx="26695">
                  <c:v>2.6489315032960001</c:v>
                </c:pt>
                <c:pt idx="26696">
                  <c:v>2.6490187644960002</c:v>
                </c:pt>
                <c:pt idx="26697">
                  <c:v>2.6490311622620002</c:v>
                </c:pt>
                <c:pt idx="26698">
                  <c:v>2.6491115093230002</c:v>
                </c:pt>
                <c:pt idx="26699">
                  <c:v>2.6491255760189998</c:v>
                </c:pt>
                <c:pt idx="26700">
                  <c:v>2.649199485779</c:v>
                </c:pt>
                <c:pt idx="26701">
                  <c:v>2.649230718613</c:v>
                </c:pt>
                <c:pt idx="26702">
                  <c:v>2.6492967605589999</c:v>
                </c:pt>
                <c:pt idx="26703">
                  <c:v>2.6493508815769999</c:v>
                </c:pt>
                <c:pt idx="26704">
                  <c:v>2.6494014263149999</c:v>
                </c:pt>
                <c:pt idx="26705">
                  <c:v>2.6494598388670001</c:v>
                </c:pt>
                <c:pt idx="26706">
                  <c:v>2.6494970321659999</c:v>
                </c:pt>
                <c:pt idx="26707">
                  <c:v>2.6495647430420002</c:v>
                </c:pt>
                <c:pt idx="26708">
                  <c:v>2.6495840549469998</c:v>
                </c:pt>
                <c:pt idx="26709">
                  <c:v>2.6496055126189999</c:v>
                </c:pt>
                <c:pt idx="26710">
                  <c:v>2.6496746540070002</c:v>
                </c:pt>
                <c:pt idx="26711">
                  <c:v>2.6497094631200002</c:v>
                </c:pt>
                <c:pt idx="26712">
                  <c:v>2.6497647762300001</c:v>
                </c:pt>
                <c:pt idx="26713">
                  <c:v>2.64981007576</c:v>
                </c:pt>
                <c:pt idx="26714">
                  <c:v>2.6498582363129999</c:v>
                </c:pt>
                <c:pt idx="26715">
                  <c:v>2.6499662399289998</c:v>
                </c:pt>
                <c:pt idx="26716">
                  <c:v>2.6502604484560002</c:v>
                </c:pt>
                <c:pt idx="26717">
                  <c:v>2.6503288745879998</c:v>
                </c:pt>
                <c:pt idx="26718">
                  <c:v>2.6504728794100001</c:v>
                </c:pt>
                <c:pt idx="26719">
                  <c:v>2.6505136489869998</c:v>
                </c:pt>
                <c:pt idx="26720">
                  <c:v>2.650559663773</c:v>
                </c:pt>
                <c:pt idx="26721">
                  <c:v>2.650650501251</c:v>
                </c:pt>
                <c:pt idx="26722">
                  <c:v>2.6507163047789999</c:v>
                </c:pt>
                <c:pt idx="26723">
                  <c:v>2.6507642269130001</c:v>
                </c:pt>
                <c:pt idx="26724">
                  <c:v>2.6508216857910001</c:v>
                </c:pt>
                <c:pt idx="26725">
                  <c:v>2.6509199142459998</c:v>
                </c:pt>
                <c:pt idx="26726">
                  <c:v>2.6509716510770001</c:v>
                </c:pt>
                <c:pt idx="26727">
                  <c:v>2.6510126590729999</c:v>
                </c:pt>
                <c:pt idx="26728">
                  <c:v>2.6510746479030001</c:v>
                </c:pt>
                <c:pt idx="26729">
                  <c:v>2.6511523723599999</c:v>
                </c:pt>
                <c:pt idx="26730">
                  <c:v>2.6511864662170002</c:v>
                </c:pt>
                <c:pt idx="26731">
                  <c:v>2.651293754578</c:v>
                </c:pt>
                <c:pt idx="26732">
                  <c:v>2.6516232490539999</c:v>
                </c:pt>
                <c:pt idx="26733">
                  <c:v>2.651730060577</c:v>
                </c:pt>
                <c:pt idx="26734">
                  <c:v>2.6517546176910001</c:v>
                </c:pt>
                <c:pt idx="26735">
                  <c:v>2.6518406867979998</c:v>
                </c:pt>
                <c:pt idx="26736">
                  <c:v>2.651870965958</c:v>
                </c:pt>
                <c:pt idx="26737">
                  <c:v>2.6519381999970002</c:v>
                </c:pt>
                <c:pt idx="26738">
                  <c:v>2.6519782543180002</c:v>
                </c:pt>
                <c:pt idx="26739">
                  <c:v>2.6520223617549998</c:v>
                </c:pt>
                <c:pt idx="26740">
                  <c:v>2.6520798206329999</c:v>
                </c:pt>
                <c:pt idx="26741">
                  <c:v>2.6521091461180002</c:v>
                </c:pt>
                <c:pt idx="26742">
                  <c:v>2.6521873474120001</c:v>
                </c:pt>
                <c:pt idx="26743">
                  <c:v>2.652249336243</c:v>
                </c:pt>
                <c:pt idx="26744">
                  <c:v>2.6523137092589999</c:v>
                </c:pt>
                <c:pt idx="26745">
                  <c:v>2.6524167060849999</c:v>
                </c:pt>
                <c:pt idx="26746">
                  <c:v>2.652671575546</c:v>
                </c:pt>
                <c:pt idx="26747">
                  <c:v>2.652735948563</c:v>
                </c:pt>
                <c:pt idx="26748">
                  <c:v>2.6528010368350001</c:v>
                </c:pt>
                <c:pt idx="26749">
                  <c:v>2.652878761292</c:v>
                </c:pt>
                <c:pt idx="26750">
                  <c:v>2.6529247760770001</c:v>
                </c:pt>
                <c:pt idx="26751">
                  <c:v>2.652969837189</c:v>
                </c:pt>
                <c:pt idx="26752">
                  <c:v>2.6530578136440002</c:v>
                </c:pt>
                <c:pt idx="26753">
                  <c:v>2.6531317234039999</c:v>
                </c:pt>
                <c:pt idx="26754">
                  <c:v>2.6531765460969998</c:v>
                </c:pt>
                <c:pt idx="26755">
                  <c:v>2.6532268524170002</c:v>
                </c:pt>
                <c:pt idx="26756">
                  <c:v>2.6533243656160002</c:v>
                </c:pt>
                <c:pt idx="26757">
                  <c:v>2.653374195099</c:v>
                </c:pt>
                <c:pt idx="26758">
                  <c:v>2.6534066200259998</c:v>
                </c:pt>
                <c:pt idx="26759">
                  <c:v>2.65354013443</c:v>
                </c:pt>
                <c:pt idx="26760">
                  <c:v>2.6538581848140002</c:v>
                </c:pt>
                <c:pt idx="26761">
                  <c:v>2.6539800167080001</c:v>
                </c:pt>
                <c:pt idx="26762">
                  <c:v>2.6540479660030001</c:v>
                </c:pt>
                <c:pt idx="26763">
                  <c:v>2.6541287899019999</c:v>
                </c:pt>
                <c:pt idx="26764">
                  <c:v>2.6541302204130002</c:v>
                </c:pt>
                <c:pt idx="26765">
                  <c:v>2.654176712036</c:v>
                </c:pt>
                <c:pt idx="26766">
                  <c:v>2.6542053222659998</c:v>
                </c:pt>
                <c:pt idx="26767">
                  <c:v>2.6542139053340001</c:v>
                </c:pt>
                <c:pt idx="26768">
                  <c:v>2.6542773246769999</c:v>
                </c:pt>
                <c:pt idx="26769">
                  <c:v>2.6542961597439998</c:v>
                </c:pt>
                <c:pt idx="26770">
                  <c:v>2.654343605042</c:v>
                </c:pt>
                <c:pt idx="26771">
                  <c:v>2.6543726921080002</c:v>
                </c:pt>
                <c:pt idx="26772">
                  <c:v>2.6544039249420002</c:v>
                </c:pt>
                <c:pt idx="26773">
                  <c:v>2.6544063091279999</c:v>
                </c:pt>
                <c:pt idx="26774">
                  <c:v>2.65447473526</c:v>
                </c:pt>
                <c:pt idx="26775">
                  <c:v>2.6544976234440001</c:v>
                </c:pt>
                <c:pt idx="26776">
                  <c:v>2.6545624732970001</c:v>
                </c:pt>
                <c:pt idx="26777">
                  <c:v>2.6545941829680002</c:v>
                </c:pt>
                <c:pt idx="26778">
                  <c:v>2.654642343521</c:v>
                </c:pt>
                <c:pt idx="26779">
                  <c:v>2.6546897888180001</c:v>
                </c:pt>
                <c:pt idx="26780">
                  <c:v>2.6547138690950001</c:v>
                </c:pt>
                <c:pt idx="26781">
                  <c:v>2.6547238826749999</c:v>
                </c:pt>
                <c:pt idx="26782">
                  <c:v>2.6547966003419998</c:v>
                </c:pt>
                <c:pt idx="26783">
                  <c:v>2.654831886292</c:v>
                </c:pt>
                <c:pt idx="26784">
                  <c:v>2.655057191849</c:v>
                </c:pt>
                <c:pt idx="26785">
                  <c:v>2.6551697254179998</c:v>
                </c:pt>
                <c:pt idx="26786">
                  <c:v>2.6552255153659998</c:v>
                </c:pt>
                <c:pt idx="26787">
                  <c:v>2.6552674770359999</c:v>
                </c:pt>
                <c:pt idx="26788">
                  <c:v>2.6553173065190001</c:v>
                </c:pt>
                <c:pt idx="26789">
                  <c:v>2.6554079055790001</c:v>
                </c:pt>
                <c:pt idx="26790">
                  <c:v>2.6554501056670001</c:v>
                </c:pt>
                <c:pt idx="26791">
                  <c:v>2.6554882526400001</c:v>
                </c:pt>
                <c:pt idx="26792">
                  <c:v>2.6555547714230001</c:v>
                </c:pt>
                <c:pt idx="26793">
                  <c:v>2.6556351184840001</c:v>
                </c:pt>
                <c:pt idx="26794">
                  <c:v>2.6556961536410002</c:v>
                </c:pt>
                <c:pt idx="26795">
                  <c:v>2.655817747116</c:v>
                </c:pt>
                <c:pt idx="26796">
                  <c:v>2.6559529304499998</c:v>
                </c:pt>
                <c:pt idx="26797">
                  <c:v>2.6561241149899999</c:v>
                </c:pt>
                <c:pt idx="26798">
                  <c:v>2.6561830043789998</c:v>
                </c:pt>
                <c:pt idx="26799">
                  <c:v>2.656307458878</c:v>
                </c:pt>
                <c:pt idx="26800">
                  <c:v>2.6563630104059999</c:v>
                </c:pt>
                <c:pt idx="26801">
                  <c:v>2.6564362049099999</c:v>
                </c:pt>
                <c:pt idx="26802">
                  <c:v>2.6564929485320001</c:v>
                </c:pt>
                <c:pt idx="26803">
                  <c:v>2.6565241813660001</c:v>
                </c:pt>
                <c:pt idx="26804">
                  <c:v>2.6565623283390001</c:v>
                </c:pt>
                <c:pt idx="26805">
                  <c:v>2.6566433906559999</c:v>
                </c:pt>
                <c:pt idx="26806">
                  <c:v>2.6566901206970002</c:v>
                </c:pt>
                <c:pt idx="26807">
                  <c:v>2.6567218303679998</c:v>
                </c:pt>
                <c:pt idx="26808">
                  <c:v>2.6568470001220001</c:v>
                </c:pt>
                <c:pt idx="26809">
                  <c:v>2.6569013595580002</c:v>
                </c:pt>
                <c:pt idx="26810">
                  <c:v>2.6570334434510001</c:v>
                </c:pt>
                <c:pt idx="26811">
                  <c:v>2.6572270393370001</c:v>
                </c:pt>
                <c:pt idx="26812">
                  <c:v>2.657256364822</c:v>
                </c:pt>
                <c:pt idx="26813">
                  <c:v>2.6573331356050001</c:v>
                </c:pt>
                <c:pt idx="26814">
                  <c:v>2.657343626022</c:v>
                </c:pt>
                <c:pt idx="26815">
                  <c:v>2.657420158386</c:v>
                </c:pt>
                <c:pt idx="26816">
                  <c:v>2.6574246883389998</c:v>
                </c:pt>
                <c:pt idx="26817">
                  <c:v>2.6574990749360001</c:v>
                </c:pt>
                <c:pt idx="26818">
                  <c:v>2.657509088516</c:v>
                </c:pt>
                <c:pt idx="26819">
                  <c:v>2.6575794219970001</c:v>
                </c:pt>
                <c:pt idx="26820">
                  <c:v>2.6575984954830001</c:v>
                </c:pt>
                <c:pt idx="26821">
                  <c:v>2.6576552391049999</c:v>
                </c:pt>
                <c:pt idx="26822">
                  <c:v>2.6576845645899998</c:v>
                </c:pt>
                <c:pt idx="26823">
                  <c:v>2.6577277183530001</c:v>
                </c:pt>
                <c:pt idx="26824">
                  <c:v>2.6577274799350001</c:v>
                </c:pt>
                <c:pt idx="26825">
                  <c:v>2.6577956676480001</c:v>
                </c:pt>
                <c:pt idx="26826">
                  <c:v>2.6577970981600001</c:v>
                </c:pt>
                <c:pt idx="26827">
                  <c:v>2.657864809036</c:v>
                </c:pt>
                <c:pt idx="26828">
                  <c:v>2.6578781604769999</c:v>
                </c:pt>
                <c:pt idx="26829">
                  <c:v>2.6579298973080001</c:v>
                </c:pt>
                <c:pt idx="26830">
                  <c:v>2.6579279899600001</c:v>
                </c:pt>
                <c:pt idx="26831">
                  <c:v>2.6580047607420001</c:v>
                </c:pt>
                <c:pt idx="26832">
                  <c:v>2.6580100059510001</c:v>
                </c:pt>
                <c:pt idx="26833">
                  <c:v>2.6580855846409999</c:v>
                </c:pt>
                <c:pt idx="26834">
                  <c:v>2.6581006050110001</c:v>
                </c:pt>
                <c:pt idx="26835">
                  <c:v>2.658190727234</c:v>
                </c:pt>
                <c:pt idx="26836">
                  <c:v>2.658272743225</c:v>
                </c:pt>
                <c:pt idx="26837">
                  <c:v>2.6582922935490001</c:v>
                </c:pt>
                <c:pt idx="26838">
                  <c:v>2.6585905551910001</c:v>
                </c:pt>
                <c:pt idx="26839">
                  <c:v>2.6586387157439999</c:v>
                </c:pt>
                <c:pt idx="26840">
                  <c:v>2.6587395668029998</c:v>
                </c:pt>
                <c:pt idx="26841">
                  <c:v>2.6588068008420001</c:v>
                </c:pt>
                <c:pt idx="26842">
                  <c:v>2.658864021301</c:v>
                </c:pt>
                <c:pt idx="26843">
                  <c:v>2.6589350700379999</c:v>
                </c:pt>
                <c:pt idx="26844">
                  <c:v>2.6590430736539998</c:v>
                </c:pt>
                <c:pt idx="26845">
                  <c:v>2.659104585648</c:v>
                </c:pt>
                <c:pt idx="26846">
                  <c:v>2.659164190292</c:v>
                </c:pt>
                <c:pt idx="26847">
                  <c:v>2.6592478752140001</c:v>
                </c:pt>
                <c:pt idx="26848">
                  <c:v>2.6593346595759999</c:v>
                </c:pt>
                <c:pt idx="26849">
                  <c:v>2.6593773365020001</c:v>
                </c:pt>
                <c:pt idx="26850">
                  <c:v>2.6594171524050001</c:v>
                </c:pt>
                <c:pt idx="26851">
                  <c:v>2.659497022629</c:v>
                </c:pt>
                <c:pt idx="26852">
                  <c:v>2.659586191177</c:v>
                </c:pt>
                <c:pt idx="26853">
                  <c:v>2.659958839417</c:v>
                </c:pt>
                <c:pt idx="26854">
                  <c:v>2.6600315570830002</c:v>
                </c:pt>
                <c:pt idx="26855">
                  <c:v>2.660079717636</c:v>
                </c:pt>
                <c:pt idx="26856">
                  <c:v>2.6601541042329999</c:v>
                </c:pt>
                <c:pt idx="26857">
                  <c:v>2.660191297531</c:v>
                </c:pt>
                <c:pt idx="26858">
                  <c:v>2.6603326797490001</c:v>
                </c:pt>
                <c:pt idx="26859">
                  <c:v>2.6606464385990001</c:v>
                </c:pt>
                <c:pt idx="26860">
                  <c:v>2.6609926223749998</c:v>
                </c:pt>
                <c:pt idx="26861">
                  <c:v>2.6610698699949999</c:v>
                </c:pt>
                <c:pt idx="26862">
                  <c:v>2.6611218452449998</c:v>
                </c:pt>
                <c:pt idx="26863">
                  <c:v>2.6612360477450001</c:v>
                </c:pt>
                <c:pt idx="26864">
                  <c:v>2.6613502502439998</c:v>
                </c:pt>
                <c:pt idx="26865">
                  <c:v>2.6614003181460002</c:v>
                </c:pt>
                <c:pt idx="26866">
                  <c:v>2.66149020195</c:v>
                </c:pt>
                <c:pt idx="26867">
                  <c:v>2.6615638732910001</c:v>
                </c:pt>
                <c:pt idx="26868">
                  <c:v>2.6615765094760002</c:v>
                </c:pt>
                <c:pt idx="26869">
                  <c:v>2.6616530418400002</c:v>
                </c:pt>
                <c:pt idx="26870">
                  <c:v>2.661657571793</c:v>
                </c:pt>
                <c:pt idx="26871">
                  <c:v>2.6617312431340001</c:v>
                </c:pt>
                <c:pt idx="26872">
                  <c:v>2.6617317199710002</c:v>
                </c:pt>
                <c:pt idx="26873">
                  <c:v>2.6618089675899999</c:v>
                </c:pt>
                <c:pt idx="26874">
                  <c:v>2.6618175506589998</c:v>
                </c:pt>
                <c:pt idx="26875">
                  <c:v>2.6619012355799998</c:v>
                </c:pt>
                <c:pt idx="26876">
                  <c:v>2.6619844436650002</c:v>
                </c:pt>
                <c:pt idx="26877">
                  <c:v>2.6621229648589999</c:v>
                </c:pt>
                <c:pt idx="26878">
                  <c:v>2.6623437404630002</c:v>
                </c:pt>
                <c:pt idx="26879">
                  <c:v>2.6624281406399999</c:v>
                </c:pt>
                <c:pt idx="26880">
                  <c:v>2.6624765396119998</c:v>
                </c:pt>
                <c:pt idx="26881">
                  <c:v>2.6625711917879999</c:v>
                </c:pt>
                <c:pt idx="26882">
                  <c:v>2.6626205444340001</c:v>
                </c:pt>
                <c:pt idx="26883">
                  <c:v>2.662660360336</c:v>
                </c:pt>
                <c:pt idx="26884">
                  <c:v>2.662723302841</c:v>
                </c:pt>
                <c:pt idx="26885">
                  <c:v>2.6628072261810001</c:v>
                </c:pt>
                <c:pt idx="26886">
                  <c:v>2.6628420352940001</c:v>
                </c:pt>
                <c:pt idx="26887">
                  <c:v>2.6629397869110001</c:v>
                </c:pt>
                <c:pt idx="26888">
                  <c:v>2.6630325317380001</c:v>
                </c:pt>
                <c:pt idx="26889">
                  <c:v>2.6631832122799999</c:v>
                </c:pt>
                <c:pt idx="26890">
                  <c:v>2.6633186340330002</c:v>
                </c:pt>
                <c:pt idx="26891">
                  <c:v>2.6634926795960001</c:v>
                </c:pt>
                <c:pt idx="26892">
                  <c:v>2.6638386249539998</c:v>
                </c:pt>
                <c:pt idx="26893">
                  <c:v>2.6641244888309998</c:v>
                </c:pt>
                <c:pt idx="26894">
                  <c:v>2.664504051208</c:v>
                </c:pt>
                <c:pt idx="26895">
                  <c:v>2.6645374298100002</c:v>
                </c:pt>
                <c:pt idx="26896">
                  <c:v>2.6645765304569999</c:v>
                </c:pt>
                <c:pt idx="26897">
                  <c:v>2.6646628379820001</c:v>
                </c:pt>
                <c:pt idx="26898">
                  <c:v>2.6647119522090001</c:v>
                </c:pt>
                <c:pt idx="26899">
                  <c:v>2.6647498607640001</c:v>
                </c:pt>
                <c:pt idx="26900">
                  <c:v>2.6648015975949999</c:v>
                </c:pt>
                <c:pt idx="26901">
                  <c:v>2.6648862361910002</c:v>
                </c:pt>
                <c:pt idx="26902">
                  <c:v>2.6649253368379999</c:v>
                </c:pt>
                <c:pt idx="26903">
                  <c:v>2.6649594306950002</c:v>
                </c:pt>
                <c:pt idx="26904">
                  <c:v>2.6650254726410001</c:v>
                </c:pt>
                <c:pt idx="26905">
                  <c:v>2.6651213169100001</c:v>
                </c:pt>
                <c:pt idx="26906">
                  <c:v>2.6652235984799999</c:v>
                </c:pt>
                <c:pt idx="26907">
                  <c:v>2.6655266284939998</c:v>
                </c:pt>
                <c:pt idx="26908">
                  <c:v>2.665633678436</c:v>
                </c:pt>
                <c:pt idx="26909">
                  <c:v>2.6656908988949999</c:v>
                </c:pt>
                <c:pt idx="26910">
                  <c:v>2.6657845973969998</c:v>
                </c:pt>
                <c:pt idx="26911">
                  <c:v>2.6658699512480002</c:v>
                </c:pt>
                <c:pt idx="26912">
                  <c:v>2.665977478027</c:v>
                </c:pt>
                <c:pt idx="26913">
                  <c:v>2.6660754680630001</c:v>
                </c:pt>
                <c:pt idx="26914">
                  <c:v>2.6661562919619999</c:v>
                </c:pt>
                <c:pt idx="26915">
                  <c:v>2.6661729812620001</c:v>
                </c:pt>
                <c:pt idx="26916">
                  <c:v>2.666231632233</c:v>
                </c:pt>
                <c:pt idx="26917">
                  <c:v>2.666265010834</c:v>
                </c:pt>
                <c:pt idx="26918">
                  <c:v>2.6663081645969999</c:v>
                </c:pt>
                <c:pt idx="26919">
                  <c:v>2.666357278824</c:v>
                </c:pt>
                <c:pt idx="26920">
                  <c:v>2.666385412216</c:v>
                </c:pt>
                <c:pt idx="26921">
                  <c:v>2.6664433479310001</c:v>
                </c:pt>
                <c:pt idx="26922">
                  <c:v>2.6664466857910001</c:v>
                </c:pt>
                <c:pt idx="26923">
                  <c:v>2.6665129661560001</c:v>
                </c:pt>
                <c:pt idx="26924">
                  <c:v>2.6665215492250001</c:v>
                </c:pt>
                <c:pt idx="26925">
                  <c:v>2.6666045188899998</c:v>
                </c:pt>
                <c:pt idx="26926">
                  <c:v>2.6666758060459999</c:v>
                </c:pt>
                <c:pt idx="26927">
                  <c:v>2.6668059825900001</c:v>
                </c:pt>
                <c:pt idx="26928">
                  <c:v>2.6671121120449999</c:v>
                </c:pt>
                <c:pt idx="26929">
                  <c:v>2.6672196388240001</c:v>
                </c:pt>
                <c:pt idx="26930">
                  <c:v>2.6672804355620001</c:v>
                </c:pt>
                <c:pt idx="26931">
                  <c:v>2.6673109531399999</c:v>
                </c:pt>
                <c:pt idx="26932">
                  <c:v>2.6674320697780001</c:v>
                </c:pt>
                <c:pt idx="26933">
                  <c:v>2.6674990653989998</c:v>
                </c:pt>
                <c:pt idx="26934">
                  <c:v>2.6676404476169999</c:v>
                </c:pt>
                <c:pt idx="26935">
                  <c:v>2.6679987907410001</c:v>
                </c:pt>
                <c:pt idx="26936">
                  <c:v>2.6683473587040001</c:v>
                </c:pt>
                <c:pt idx="26937">
                  <c:v>2.66850233078</c:v>
                </c:pt>
                <c:pt idx="26938">
                  <c:v>2.6685857772829999</c:v>
                </c:pt>
                <c:pt idx="26939">
                  <c:v>2.6686911582950001</c:v>
                </c:pt>
                <c:pt idx="26940">
                  <c:v>2.6687755584719999</c:v>
                </c:pt>
                <c:pt idx="26941">
                  <c:v>2.6688539981839998</c:v>
                </c:pt>
                <c:pt idx="26942">
                  <c:v>2.6690928935999998</c:v>
                </c:pt>
                <c:pt idx="26943">
                  <c:v>2.66917014122</c:v>
                </c:pt>
                <c:pt idx="26944">
                  <c:v>2.6691834926609999</c:v>
                </c:pt>
                <c:pt idx="26945">
                  <c:v>2.669264316559</c:v>
                </c:pt>
                <c:pt idx="26946">
                  <c:v>2.6692690849299998</c:v>
                </c:pt>
                <c:pt idx="26947">
                  <c:v>2.6693582534789999</c:v>
                </c:pt>
                <c:pt idx="26948">
                  <c:v>2.6693582534789999</c:v>
                </c:pt>
                <c:pt idx="26949">
                  <c:v>2.6694450378419998</c:v>
                </c:pt>
                <c:pt idx="26950">
                  <c:v>2.669499874115</c:v>
                </c:pt>
                <c:pt idx="26951">
                  <c:v>2.6695480346679998</c:v>
                </c:pt>
                <c:pt idx="26952">
                  <c:v>2.6696476936339999</c:v>
                </c:pt>
                <c:pt idx="26953">
                  <c:v>2.6700150966640002</c:v>
                </c:pt>
                <c:pt idx="26954">
                  <c:v>2.6703112125400001</c:v>
                </c:pt>
                <c:pt idx="26955">
                  <c:v>2.6704061031339998</c:v>
                </c:pt>
                <c:pt idx="26956">
                  <c:v>2.6704823970790001</c:v>
                </c:pt>
                <c:pt idx="26957">
                  <c:v>2.6705939769740001</c:v>
                </c:pt>
                <c:pt idx="26958">
                  <c:v>2.6706702709200001</c:v>
                </c:pt>
                <c:pt idx="26959">
                  <c:v>2.670711994171</c:v>
                </c:pt>
                <c:pt idx="26960">
                  <c:v>2.670789957047</c:v>
                </c:pt>
                <c:pt idx="26961">
                  <c:v>2.6708588600160001</c:v>
                </c:pt>
                <c:pt idx="26962">
                  <c:v>2.6709811687470002</c:v>
                </c:pt>
                <c:pt idx="26963">
                  <c:v>2.6710648536680002</c:v>
                </c:pt>
                <c:pt idx="26964">
                  <c:v>2.6714122295379998</c:v>
                </c:pt>
                <c:pt idx="26965">
                  <c:v>2.671733856201</c:v>
                </c:pt>
                <c:pt idx="26966">
                  <c:v>2.6720118522640002</c:v>
                </c:pt>
                <c:pt idx="26967">
                  <c:v>2.6721324920649998</c:v>
                </c:pt>
                <c:pt idx="26968">
                  <c:v>2.672377109528</c:v>
                </c:pt>
                <c:pt idx="26969">
                  <c:v>2.672750234604</c:v>
                </c:pt>
                <c:pt idx="26970">
                  <c:v>2.6728925704959998</c:v>
                </c:pt>
                <c:pt idx="26971">
                  <c:v>2.672935009003</c:v>
                </c:pt>
                <c:pt idx="26972">
                  <c:v>2.673273563385</c:v>
                </c:pt>
                <c:pt idx="26973">
                  <c:v>2.6735985279080001</c:v>
                </c:pt>
                <c:pt idx="26974">
                  <c:v>2.6736879348749998</c:v>
                </c:pt>
                <c:pt idx="26975">
                  <c:v>2.6738169193269998</c:v>
                </c:pt>
                <c:pt idx="26976">
                  <c:v>2.673882246017</c:v>
                </c:pt>
                <c:pt idx="26977">
                  <c:v>2.67396402359</c:v>
                </c:pt>
                <c:pt idx="26978">
                  <c:v>2.6740167140960001</c:v>
                </c:pt>
                <c:pt idx="26979">
                  <c:v>2.674044132233</c:v>
                </c:pt>
                <c:pt idx="26980">
                  <c:v>2.6741688251500002</c:v>
                </c:pt>
                <c:pt idx="26981">
                  <c:v>2.6742355823519999</c:v>
                </c:pt>
                <c:pt idx="26982">
                  <c:v>2.6743640899660002</c:v>
                </c:pt>
                <c:pt idx="26983">
                  <c:v>2.674415826797</c:v>
                </c:pt>
                <c:pt idx="26984">
                  <c:v>2.674545049667</c:v>
                </c:pt>
                <c:pt idx="26985">
                  <c:v>2.6746015548709998</c:v>
                </c:pt>
                <c:pt idx="26986">
                  <c:v>2.6746737957</c:v>
                </c:pt>
                <c:pt idx="26987">
                  <c:v>2.6747441291810001</c:v>
                </c:pt>
                <c:pt idx="26988">
                  <c:v>2.6747686862950002</c:v>
                </c:pt>
                <c:pt idx="26989">
                  <c:v>2.6747980117800001</c:v>
                </c:pt>
                <c:pt idx="26990">
                  <c:v>2.6748733520510002</c:v>
                </c:pt>
                <c:pt idx="26991">
                  <c:v>2.6749575138089998</c:v>
                </c:pt>
                <c:pt idx="26992">
                  <c:v>2.6750617027280001</c:v>
                </c:pt>
                <c:pt idx="26993">
                  <c:v>2.6751458644869999</c:v>
                </c:pt>
                <c:pt idx="26994">
                  <c:v>2.6753265857700002</c:v>
                </c:pt>
                <c:pt idx="26995">
                  <c:v>2.67533993721</c:v>
                </c:pt>
                <c:pt idx="26996">
                  <c:v>2.6754207611080001</c:v>
                </c:pt>
                <c:pt idx="26997">
                  <c:v>2.6754221916200001</c:v>
                </c:pt>
                <c:pt idx="26998">
                  <c:v>2.6754982471469999</c:v>
                </c:pt>
                <c:pt idx="26999">
                  <c:v>2.675498723984</c:v>
                </c:pt>
                <c:pt idx="27000">
                  <c:v>2.675571918488</c:v>
                </c:pt>
                <c:pt idx="27001">
                  <c:v>2.675579071045</c:v>
                </c:pt>
                <c:pt idx="27002">
                  <c:v>2.675645589828</c:v>
                </c:pt>
                <c:pt idx="27003">
                  <c:v>2.6756703853610002</c:v>
                </c:pt>
                <c:pt idx="27004">
                  <c:v>2.6757276058200001</c:v>
                </c:pt>
                <c:pt idx="27005">
                  <c:v>2.6758065223690002</c:v>
                </c:pt>
                <c:pt idx="27006">
                  <c:v>2.675857782364</c:v>
                </c:pt>
                <c:pt idx="27007">
                  <c:v>2.675882577896</c:v>
                </c:pt>
                <c:pt idx="27008">
                  <c:v>2.6759424209590001</c:v>
                </c:pt>
                <c:pt idx="27009">
                  <c:v>2.6759560108180001</c:v>
                </c:pt>
                <c:pt idx="27010">
                  <c:v>2.6760156154630002</c:v>
                </c:pt>
                <c:pt idx="27011">
                  <c:v>2.676018238068</c:v>
                </c:pt>
                <c:pt idx="27012">
                  <c:v>2.676088094711</c:v>
                </c:pt>
                <c:pt idx="27013">
                  <c:v>2.6760952472690001</c:v>
                </c:pt>
                <c:pt idx="27014">
                  <c:v>2.67618393898</c:v>
                </c:pt>
                <c:pt idx="27015">
                  <c:v>2.6762757301329998</c:v>
                </c:pt>
                <c:pt idx="27016">
                  <c:v>2.6766302585599999</c:v>
                </c:pt>
                <c:pt idx="27017">
                  <c:v>2.6767241954799998</c:v>
                </c:pt>
                <c:pt idx="27018">
                  <c:v>2.6768250465390002</c:v>
                </c:pt>
                <c:pt idx="27019">
                  <c:v>2.6769616603849999</c:v>
                </c:pt>
                <c:pt idx="27020">
                  <c:v>2.677062988281</c:v>
                </c:pt>
                <c:pt idx="27021">
                  <c:v>2.6771609783170001</c:v>
                </c:pt>
                <c:pt idx="27022">
                  <c:v>2.677450180054</c:v>
                </c:pt>
                <c:pt idx="27023">
                  <c:v>2.677472829819</c:v>
                </c:pt>
                <c:pt idx="27024">
                  <c:v>2.6774671077729999</c:v>
                </c:pt>
                <c:pt idx="27025">
                  <c:v>2.6774859428409998</c:v>
                </c:pt>
                <c:pt idx="27026">
                  <c:v>2.6775169372560002</c:v>
                </c:pt>
                <c:pt idx="27027">
                  <c:v>2.6774938106540001</c:v>
                </c:pt>
                <c:pt idx="27028">
                  <c:v>2.6775228977199999</c:v>
                </c:pt>
                <c:pt idx="27029">
                  <c:v>2.677570581436</c:v>
                </c:pt>
                <c:pt idx="27030">
                  <c:v>2.6775951385500001</c:v>
                </c:pt>
                <c:pt idx="27031">
                  <c:v>2.6776571273799998</c:v>
                </c:pt>
                <c:pt idx="27032">
                  <c:v>2.6776711940769999</c:v>
                </c:pt>
                <c:pt idx="27033">
                  <c:v>2.6776905059809999</c:v>
                </c:pt>
                <c:pt idx="27034">
                  <c:v>2.6777443885799999</c:v>
                </c:pt>
                <c:pt idx="27035">
                  <c:v>2.677792072296</c:v>
                </c:pt>
                <c:pt idx="27036">
                  <c:v>2.6778297424319999</c:v>
                </c:pt>
                <c:pt idx="27037">
                  <c:v>2.677929401398</c:v>
                </c:pt>
                <c:pt idx="27038">
                  <c:v>2.6780374050139999</c:v>
                </c:pt>
                <c:pt idx="27039">
                  <c:v>2.678184509277</c:v>
                </c:pt>
                <c:pt idx="27040">
                  <c:v>2.6785824298860001</c:v>
                </c:pt>
                <c:pt idx="27041">
                  <c:v>2.6786944866179998</c:v>
                </c:pt>
                <c:pt idx="27042">
                  <c:v>2.6787497997280001</c:v>
                </c:pt>
                <c:pt idx="27043">
                  <c:v>2.6787881851200002</c:v>
                </c:pt>
                <c:pt idx="27044">
                  <c:v>2.6788458824160002</c:v>
                </c:pt>
                <c:pt idx="27045">
                  <c:v>2.678948163986</c:v>
                </c:pt>
                <c:pt idx="27046">
                  <c:v>2.6790084838869999</c:v>
                </c:pt>
                <c:pt idx="27047">
                  <c:v>2.6790621280670002</c:v>
                </c:pt>
                <c:pt idx="27048">
                  <c:v>2.6791496276859998</c:v>
                </c:pt>
                <c:pt idx="27049">
                  <c:v>2.679260253906</c:v>
                </c:pt>
                <c:pt idx="27050">
                  <c:v>2.6793272495270002</c:v>
                </c:pt>
                <c:pt idx="27051">
                  <c:v>2.6793918609620002</c:v>
                </c:pt>
                <c:pt idx="27052">
                  <c:v>2.6794927120210001</c:v>
                </c:pt>
                <c:pt idx="27053">
                  <c:v>2.679593324661</c:v>
                </c:pt>
                <c:pt idx="27054">
                  <c:v>2.6796503067019999</c:v>
                </c:pt>
                <c:pt idx="27055">
                  <c:v>2.6797060966489998</c:v>
                </c:pt>
                <c:pt idx="27056">
                  <c:v>2.6798050403590001</c:v>
                </c:pt>
                <c:pt idx="27057">
                  <c:v>2.6798830032350001</c:v>
                </c:pt>
                <c:pt idx="27058">
                  <c:v>2.6799287796020002</c:v>
                </c:pt>
                <c:pt idx="27059">
                  <c:v>2.6799829006200002</c:v>
                </c:pt>
                <c:pt idx="27060">
                  <c:v>2.680079936981</c:v>
                </c:pt>
                <c:pt idx="27061">
                  <c:v>2.680139064789</c:v>
                </c:pt>
                <c:pt idx="27062">
                  <c:v>2.6801776885990001</c:v>
                </c:pt>
                <c:pt idx="27063">
                  <c:v>2.6802320480350001</c:v>
                </c:pt>
                <c:pt idx="27064">
                  <c:v>2.6803214550019998</c:v>
                </c:pt>
                <c:pt idx="27065">
                  <c:v>2.6803603172299999</c:v>
                </c:pt>
                <c:pt idx="27066">
                  <c:v>2.6804423332209999</c:v>
                </c:pt>
                <c:pt idx="27067">
                  <c:v>2.6805548667910002</c:v>
                </c:pt>
                <c:pt idx="27068">
                  <c:v>2.6808936595919999</c:v>
                </c:pt>
                <c:pt idx="27069">
                  <c:v>2.680908203125</c:v>
                </c:pt>
                <c:pt idx="27070">
                  <c:v>2.6809823513030002</c:v>
                </c:pt>
                <c:pt idx="27071">
                  <c:v>2.6810543537139999</c:v>
                </c:pt>
                <c:pt idx="27072">
                  <c:v>2.681051254272</c:v>
                </c:pt>
                <c:pt idx="27073">
                  <c:v>2.6811325550079999</c:v>
                </c:pt>
                <c:pt idx="27074">
                  <c:v>2.6812171936040001</c:v>
                </c:pt>
                <c:pt idx="27075">
                  <c:v>2.6812775135039999</c:v>
                </c:pt>
                <c:pt idx="27076">
                  <c:v>2.6813271045680001</c:v>
                </c:pt>
                <c:pt idx="27077">
                  <c:v>2.6814112663270002</c:v>
                </c:pt>
                <c:pt idx="27078">
                  <c:v>2.6814258098599999</c:v>
                </c:pt>
                <c:pt idx="27079">
                  <c:v>2.681497812271</c:v>
                </c:pt>
                <c:pt idx="27080">
                  <c:v>2.681523799896</c:v>
                </c:pt>
                <c:pt idx="27081">
                  <c:v>2.68159365654</c:v>
                </c:pt>
                <c:pt idx="27082">
                  <c:v>2.6819341182710001</c:v>
                </c:pt>
                <c:pt idx="27083">
                  <c:v>2.6821126937869999</c:v>
                </c:pt>
                <c:pt idx="27084">
                  <c:v>2.6824505329130002</c:v>
                </c:pt>
                <c:pt idx="27085">
                  <c:v>2.6827824115749999</c:v>
                </c:pt>
                <c:pt idx="27086">
                  <c:v>2.6827440261839999</c:v>
                </c:pt>
                <c:pt idx="27087">
                  <c:v>2.6827526092529999</c:v>
                </c:pt>
                <c:pt idx="27088">
                  <c:v>2.6827297210690002</c:v>
                </c:pt>
                <c:pt idx="27089">
                  <c:v>2.6828284263610001</c:v>
                </c:pt>
                <c:pt idx="27090">
                  <c:v>2.6829142570500002</c:v>
                </c:pt>
                <c:pt idx="27091">
                  <c:v>2.6829700469970001</c:v>
                </c:pt>
                <c:pt idx="27092">
                  <c:v>2.6829979419710002</c:v>
                </c:pt>
                <c:pt idx="27093">
                  <c:v>2.6830589771270001</c:v>
                </c:pt>
                <c:pt idx="27094">
                  <c:v>2.6830725669860001</c:v>
                </c:pt>
                <c:pt idx="27095">
                  <c:v>2.6831512451170001</c:v>
                </c:pt>
                <c:pt idx="27096">
                  <c:v>2.6832926273350002</c:v>
                </c:pt>
                <c:pt idx="27097">
                  <c:v>2.6835777759549999</c:v>
                </c:pt>
                <c:pt idx="27098">
                  <c:v>2.6839437484739999</c:v>
                </c:pt>
                <c:pt idx="27099">
                  <c:v>2.6840050220489999</c:v>
                </c:pt>
                <c:pt idx="27100">
                  <c:v>2.6840689182280002</c:v>
                </c:pt>
                <c:pt idx="27101">
                  <c:v>2.6841182708739999</c:v>
                </c:pt>
                <c:pt idx="27102">
                  <c:v>2.6841695308690001</c:v>
                </c:pt>
                <c:pt idx="27103">
                  <c:v>2.684237241745</c:v>
                </c:pt>
                <c:pt idx="27104">
                  <c:v>2.684273719788</c:v>
                </c:pt>
                <c:pt idx="27105">
                  <c:v>2.6843745708469999</c:v>
                </c:pt>
                <c:pt idx="27106">
                  <c:v>2.684530258179</c:v>
                </c:pt>
                <c:pt idx="27107">
                  <c:v>2.6849911212920001</c:v>
                </c:pt>
                <c:pt idx="27108">
                  <c:v>2.685117959976</c:v>
                </c:pt>
                <c:pt idx="27109">
                  <c:v>2.6851677894589998</c:v>
                </c:pt>
                <c:pt idx="27110">
                  <c:v>2.685253620148</c:v>
                </c:pt>
                <c:pt idx="27111">
                  <c:v>2.6853401660920002</c:v>
                </c:pt>
                <c:pt idx="27112">
                  <c:v>2.685377836227</c:v>
                </c:pt>
                <c:pt idx="27113">
                  <c:v>2.6854085922239999</c:v>
                </c:pt>
                <c:pt idx="27114">
                  <c:v>2.6854724884030001</c:v>
                </c:pt>
                <c:pt idx="27115">
                  <c:v>2.6855847835539999</c:v>
                </c:pt>
                <c:pt idx="27116">
                  <c:v>2.6856870651250002</c:v>
                </c:pt>
                <c:pt idx="27117">
                  <c:v>2.6857819557189999</c:v>
                </c:pt>
                <c:pt idx="27118">
                  <c:v>2.6859016418460002</c:v>
                </c:pt>
                <c:pt idx="27119">
                  <c:v>2.6859562396999999</c:v>
                </c:pt>
                <c:pt idx="27120">
                  <c:v>2.6859920024870001</c:v>
                </c:pt>
                <c:pt idx="27121">
                  <c:v>2.6860356330870001</c:v>
                </c:pt>
                <c:pt idx="27122">
                  <c:v>2.6861238479609999</c:v>
                </c:pt>
                <c:pt idx="27123">
                  <c:v>2.686173200607</c:v>
                </c:pt>
                <c:pt idx="27124">
                  <c:v>2.686202764511</c:v>
                </c:pt>
                <c:pt idx="27125">
                  <c:v>2.6862540245059998</c:v>
                </c:pt>
                <c:pt idx="27126">
                  <c:v>2.6863427162170002</c:v>
                </c:pt>
                <c:pt idx="27127">
                  <c:v>2.686380386353</c:v>
                </c:pt>
                <c:pt idx="27128">
                  <c:v>2.6864140033720001</c:v>
                </c:pt>
                <c:pt idx="27129">
                  <c:v>2.6864843368529998</c:v>
                </c:pt>
                <c:pt idx="27130">
                  <c:v>2.6865611076349998</c:v>
                </c:pt>
                <c:pt idx="27131">
                  <c:v>2.6866145133970001</c:v>
                </c:pt>
                <c:pt idx="27132">
                  <c:v>2.6867439746859998</c:v>
                </c:pt>
                <c:pt idx="27133">
                  <c:v>2.6867945194240002</c:v>
                </c:pt>
                <c:pt idx="27134">
                  <c:v>2.6869308948519999</c:v>
                </c:pt>
                <c:pt idx="27135">
                  <c:v>2.6873142719269998</c:v>
                </c:pt>
                <c:pt idx="27136">
                  <c:v>2.6874279975889999</c:v>
                </c:pt>
                <c:pt idx="27137">
                  <c:v>2.6875274181369999</c:v>
                </c:pt>
                <c:pt idx="27138">
                  <c:v>2.6875402927400001</c:v>
                </c:pt>
                <c:pt idx="27139">
                  <c:v>2.6876130104059999</c:v>
                </c:pt>
                <c:pt idx="27140">
                  <c:v>2.6876318454739998</c:v>
                </c:pt>
                <c:pt idx="27141">
                  <c:v>2.6876893043519998</c:v>
                </c:pt>
                <c:pt idx="27142">
                  <c:v>2.687709331512</c:v>
                </c:pt>
                <c:pt idx="27143">
                  <c:v>2.6877553462980002</c:v>
                </c:pt>
                <c:pt idx="27144">
                  <c:v>2.6877906322479999</c:v>
                </c:pt>
                <c:pt idx="27145">
                  <c:v>2.687827587128</c:v>
                </c:pt>
                <c:pt idx="27146">
                  <c:v>2.6878759860989998</c:v>
                </c:pt>
                <c:pt idx="27147">
                  <c:v>2.687904596329</c:v>
                </c:pt>
                <c:pt idx="27148">
                  <c:v>2.6879625320430001</c:v>
                </c:pt>
                <c:pt idx="27149">
                  <c:v>2.687978029251</c:v>
                </c:pt>
                <c:pt idx="27150">
                  <c:v>2.6880431175230002</c:v>
                </c:pt>
                <c:pt idx="27151">
                  <c:v>2.6880517005920002</c:v>
                </c:pt>
                <c:pt idx="27152">
                  <c:v>2.688126325607</c:v>
                </c:pt>
                <c:pt idx="27153">
                  <c:v>2.6881744861599999</c:v>
                </c:pt>
                <c:pt idx="27154">
                  <c:v>2.6883673667910002</c:v>
                </c:pt>
                <c:pt idx="27155">
                  <c:v>2.6884126663210002</c:v>
                </c:pt>
                <c:pt idx="27156">
                  <c:v>2.6885571479800001</c:v>
                </c:pt>
                <c:pt idx="27157">
                  <c:v>2.6885843276979999</c:v>
                </c:pt>
                <c:pt idx="27158">
                  <c:v>2.6886253356930001</c:v>
                </c:pt>
                <c:pt idx="27159">
                  <c:v>2.6887149810789999</c:v>
                </c:pt>
                <c:pt idx="27160">
                  <c:v>2.6887726783749999</c:v>
                </c:pt>
                <c:pt idx="27161">
                  <c:v>2.6888072490689998</c:v>
                </c:pt>
                <c:pt idx="27162">
                  <c:v>2.6888582706449999</c:v>
                </c:pt>
                <c:pt idx="27163">
                  <c:v>2.688952445984</c:v>
                </c:pt>
                <c:pt idx="27164">
                  <c:v>2.6889965534210001</c:v>
                </c:pt>
                <c:pt idx="27165">
                  <c:v>2.6890282630920002</c:v>
                </c:pt>
                <c:pt idx="27166">
                  <c:v>2.6890809535979998</c:v>
                </c:pt>
                <c:pt idx="27167">
                  <c:v>2.689163684845</c:v>
                </c:pt>
                <c:pt idx="27168">
                  <c:v>2.6892235279080001</c:v>
                </c:pt>
                <c:pt idx="27169">
                  <c:v>2.689344644547</c:v>
                </c:pt>
                <c:pt idx="27170">
                  <c:v>2.6894500255580001</c:v>
                </c:pt>
                <c:pt idx="27171">
                  <c:v>2.689617156982</c:v>
                </c:pt>
                <c:pt idx="27172">
                  <c:v>2.6896996498110002</c:v>
                </c:pt>
                <c:pt idx="27173">
                  <c:v>2.689711332321</c:v>
                </c:pt>
                <c:pt idx="27174">
                  <c:v>2.6897945404049999</c:v>
                </c:pt>
                <c:pt idx="27175">
                  <c:v>2.689843654633</c:v>
                </c:pt>
                <c:pt idx="27176">
                  <c:v>2.6901710033419999</c:v>
                </c:pt>
                <c:pt idx="27177">
                  <c:v>2.690304279327</c:v>
                </c:pt>
                <c:pt idx="27178">
                  <c:v>2.690445423126</c:v>
                </c:pt>
                <c:pt idx="27179">
                  <c:v>2.6907777786249998</c:v>
                </c:pt>
                <c:pt idx="27180">
                  <c:v>2.6908335685729998</c:v>
                </c:pt>
                <c:pt idx="27181">
                  <c:v>2.690947771072</c:v>
                </c:pt>
                <c:pt idx="27182">
                  <c:v>2.6910080909729999</c:v>
                </c:pt>
                <c:pt idx="27183">
                  <c:v>2.6910846233369998</c:v>
                </c:pt>
                <c:pt idx="27184">
                  <c:v>2.6910879611969998</c:v>
                </c:pt>
                <c:pt idx="27185">
                  <c:v>2.6911609172820001</c:v>
                </c:pt>
                <c:pt idx="27186">
                  <c:v>2.6911664009090002</c:v>
                </c:pt>
                <c:pt idx="27187">
                  <c:v>2.6912395954130002</c:v>
                </c:pt>
                <c:pt idx="27188">
                  <c:v>2.6912522315979999</c:v>
                </c:pt>
                <c:pt idx="27189">
                  <c:v>2.6913194656370001</c:v>
                </c:pt>
                <c:pt idx="27190">
                  <c:v>2.6913473606110001</c:v>
                </c:pt>
                <c:pt idx="27191">
                  <c:v>2.691395759583</c:v>
                </c:pt>
                <c:pt idx="27192">
                  <c:v>2.6914250850679999</c:v>
                </c:pt>
                <c:pt idx="27193">
                  <c:v>2.6914761066440001</c:v>
                </c:pt>
                <c:pt idx="27194">
                  <c:v>2.6915237903590001</c:v>
                </c:pt>
                <c:pt idx="27195">
                  <c:v>2.6916694641109999</c:v>
                </c:pt>
                <c:pt idx="27196">
                  <c:v>2.6917555332180001</c:v>
                </c:pt>
                <c:pt idx="27197">
                  <c:v>2.6918814182280002</c:v>
                </c:pt>
                <c:pt idx="27198">
                  <c:v>2.6920504570010002</c:v>
                </c:pt>
                <c:pt idx="27199">
                  <c:v>2.6921381950379999</c:v>
                </c:pt>
                <c:pt idx="27200">
                  <c:v>2.6922130584719999</c:v>
                </c:pt>
                <c:pt idx="27201">
                  <c:v>2.6922478675839998</c:v>
                </c:pt>
                <c:pt idx="27202">
                  <c:v>2.6922895908359998</c:v>
                </c:pt>
                <c:pt idx="27203">
                  <c:v>2.6923830509190001</c:v>
                </c:pt>
                <c:pt idx="27204">
                  <c:v>2.692457675934</c:v>
                </c:pt>
                <c:pt idx="27205">
                  <c:v>2.6925022602080002</c:v>
                </c:pt>
                <c:pt idx="27206">
                  <c:v>2.692555427551</c:v>
                </c:pt>
                <c:pt idx="27207">
                  <c:v>2.6926524639129998</c:v>
                </c:pt>
                <c:pt idx="27208">
                  <c:v>2.6927182674410002</c:v>
                </c:pt>
                <c:pt idx="27209">
                  <c:v>2.6927561759950001</c:v>
                </c:pt>
                <c:pt idx="27210">
                  <c:v>2.6928071975710002</c:v>
                </c:pt>
                <c:pt idx="27211">
                  <c:v>2.6929297447199998</c:v>
                </c:pt>
                <c:pt idx="27212">
                  <c:v>2.6931278705600001</c:v>
                </c:pt>
                <c:pt idx="27213">
                  <c:v>2.6931793689729999</c:v>
                </c:pt>
                <c:pt idx="27214">
                  <c:v>2.6932394504550001</c:v>
                </c:pt>
                <c:pt idx="27215">
                  <c:v>2.6932978630069999</c:v>
                </c:pt>
                <c:pt idx="27216">
                  <c:v>2.6933817863459999</c:v>
                </c:pt>
                <c:pt idx="27217">
                  <c:v>2.69349193573</c:v>
                </c:pt>
                <c:pt idx="27218">
                  <c:v>2.6936919689179999</c:v>
                </c:pt>
                <c:pt idx="27219">
                  <c:v>2.6937880516049999</c:v>
                </c:pt>
                <c:pt idx="27220">
                  <c:v>2.6938254833220001</c:v>
                </c:pt>
                <c:pt idx="27221">
                  <c:v>2.6939079761509999</c:v>
                </c:pt>
                <c:pt idx="27222">
                  <c:v>2.6939656734469999</c:v>
                </c:pt>
                <c:pt idx="27223">
                  <c:v>2.694002866745</c:v>
                </c:pt>
                <c:pt idx="27224">
                  <c:v>2.6940469741820001</c:v>
                </c:pt>
                <c:pt idx="27225">
                  <c:v>2.6941366195679999</c:v>
                </c:pt>
                <c:pt idx="27226">
                  <c:v>2.694184064865</c:v>
                </c:pt>
                <c:pt idx="27227">
                  <c:v>2.6942179203030001</c:v>
                </c:pt>
                <c:pt idx="27228">
                  <c:v>2.6942706108090002</c:v>
                </c:pt>
                <c:pt idx="27229">
                  <c:v>2.6943836212160002</c:v>
                </c:pt>
                <c:pt idx="27230">
                  <c:v>2.6944692134860002</c:v>
                </c:pt>
                <c:pt idx="27231">
                  <c:v>2.6945545673370002</c:v>
                </c:pt>
                <c:pt idx="27232">
                  <c:v>2.6946465969090001</c:v>
                </c:pt>
                <c:pt idx="27233">
                  <c:v>2.6947469711299998</c:v>
                </c:pt>
                <c:pt idx="27234">
                  <c:v>2.6948595047000001</c:v>
                </c:pt>
                <c:pt idx="27235">
                  <c:v>2.6949238777160001</c:v>
                </c:pt>
                <c:pt idx="27236">
                  <c:v>2.6950399875639999</c:v>
                </c:pt>
                <c:pt idx="27237">
                  <c:v>2.6951568126679999</c:v>
                </c:pt>
                <c:pt idx="27238">
                  <c:v>2.6952559947969998</c:v>
                </c:pt>
                <c:pt idx="27239">
                  <c:v>2.6953258514399998</c:v>
                </c:pt>
                <c:pt idx="27240">
                  <c:v>2.695422410965</c:v>
                </c:pt>
                <c:pt idx="27241">
                  <c:v>2.695473194122</c:v>
                </c:pt>
                <c:pt idx="27242">
                  <c:v>2.6958265304569999</c:v>
                </c:pt>
                <c:pt idx="27243">
                  <c:v>2.6960892677310002</c:v>
                </c:pt>
                <c:pt idx="27244">
                  <c:v>2.6961963176729999</c:v>
                </c:pt>
                <c:pt idx="27245">
                  <c:v>2.6962487697599999</c:v>
                </c:pt>
                <c:pt idx="27246">
                  <c:v>2.696327447891</c:v>
                </c:pt>
                <c:pt idx="27247">
                  <c:v>2.696391820908</c:v>
                </c:pt>
                <c:pt idx="27248">
                  <c:v>2.6964123249049998</c:v>
                </c:pt>
                <c:pt idx="27249">
                  <c:v>2.696484088898</c:v>
                </c:pt>
                <c:pt idx="27250">
                  <c:v>2.6964859962459999</c:v>
                </c:pt>
                <c:pt idx="27251">
                  <c:v>2.696568012238</c:v>
                </c:pt>
                <c:pt idx="27252">
                  <c:v>2.6965692043299998</c:v>
                </c:pt>
                <c:pt idx="27253">
                  <c:v>2.6966574192050001</c:v>
                </c:pt>
                <c:pt idx="27254">
                  <c:v>2.6967067718509998</c:v>
                </c:pt>
                <c:pt idx="27255">
                  <c:v>2.6968150138849998</c:v>
                </c:pt>
                <c:pt idx="27256">
                  <c:v>2.6968655586239998</c:v>
                </c:pt>
                <c:pt idx="27257">
                  <c:v>2.69708943367</c:v>
                </c:pt>
                <c:pt idx="27258">
                  <c:v>2.6971406936650002</c:v>
                </c:pt>
                <c:pt idx="27259">
                  <c:v>2.6972022056579998</c:v>
                </c:pt>
                <c:pt idx="27260">
                  <c:v>2.6973156929019999</c:v>
                </c:pt>
                <c:pt idx="27261">
                  <c:v>2.6974508762360001</c:v>
                </c:pt>
                <c:pt idx="27262">
                  <c:v>2.6975536346440001</c:v>
                </c:pt>
                <c:pt idx="27263">
                  <c:v>2.6976625919339998</c:v>
                </c:pt>
                <c:pt idx="27264">
                  <c:v>2.697825670242</c:v>
                </c:pt>
                <c:pt idx="27265">
                  <c:v>2.6979777812960002</c:v>
                </c:pt>
                <c:pt idx="27266">
                  <c:v>2.6980838775630001</c:v>
                </c:pt>
                <c:pt idx="27267">
                  <c:v>2.6981906890870002</c:v>
                </c:pt>
                <c:pt idx="27268">
                  <c:v>2.6983392238619999</c:v>
                </c:pt>
                <c:pt idx="27269">
                  <c:v>2.6984477043149999</c:v>
                </c:pt>
                <c:pt idx="27270">
                  <c:v>2.6985242366789999</c:v>
                </c:pt>
                <c:pt idx="27271">
                  <c:v>2.6986088752750002</c:v>
                </c:pt>
                <c:pt idx="27272">
                  <c:v>2.6988074779510001</c:v>
                </c:pt>
                <c:pt idx="27273">
                  <c:v>2.6990115642550001</c:v>
                </c:pt>
                <c:pt idx="27274">
                  <c:v>2.6992335319520002</c:v>
                </c:pt>
                <c:pt idx="27275">
                  <c:v>2.699499368668</c:v>
                </c:pt>
                <c:pt idx="27276">
                  <c:v>2.6998054981230002</c:v>
                </c:pt>
                <c:pt idx="27277">
                  <c:v>2.7000811100009998</c:v>
                </c:pt>
                <c:pt idx="27278">
                  <c:v>2.700367689133</c:v>
                </c:pt>
                <c:pt idx="27279">
                  <c:v>2.7006971836089999</c:v>
                </c:pt>
                <c:pt idx="27280">
                  <c:v>2.7010343074800001</c:v>
                </c:pt>
                <c:pt idx="27281">
                  <c:v>2.7013332843779998</c:v>
                </c:pt>
                <c:pt idx="27282">
                  <c:v>2.7015631198880001</c:v>
                </c:pt>
                <c:pt idx="27283">
                  <c:v>2.7017898559570002</c:v>
                </c:pt>
                <c:pt idx="27284">
                  <c:v>2.7019693851470001</c:v>
                </c:pt>
                <c:pt idx="27285">
                  <c:v>2.7021026611329999</c:v>
                </c:pt>
                <c:pt idx="27286">
                  <c:v>2.702228546143</c:v>
                </c:pt>
                <c:pt idx="27287">
                  <c:v>2.7023832797999998</c:v>
                </c:pt>
                <c:pt idx="27288">
                  <c:v>2.7024803161620001</c:v>
                </c:pt>
                <c:pt idx="27289">
                  <c:v>2.7025513648990001</c:v>
                </c:pt>
                <c:pt idx="27290">
                  <c:v>2.7026321887970002</c:v>
                </c:pt>
                <c:pt idx="27291">
                  <c:v>2.702742815018</c:v>
                </c:pt>
                <c:pt idx="27292">
                  <c:v>2.7027969360349999</c:v>
                </c:pt>
                <c:pt idx="27293">
                  <c:v>2.7028336524959999</c:v>
                </c:pt>
                <c:pt idx="27294">
                  <c:v>2.702894687653</c:v>
                </c:pt>
                <c:pt idx="27295">
                  <c:v>2.7029674053189998</c:v>
                </c:pt>
                <c:pt idx="27296">
                  <c:v>2.7029874324800001</c:v>
                </c:pt>
                <c:pt idx="27297">
                  <c:v>2.703001260757</c:v>
                </c:pt>
                <c:pt idx="27298">
                  <c:v>2.7030558586120002</c:v>
                </c:pt>
                <c:pt idx="27299">
                  <c:v>2.7031047344210002</c:v>
                </c:pt>
                <c:pt idx="27300">
                  <c:v>2.703112840652</c:v>
                </c:pt>
                <c:pt idx="27301">
                  <c:v>2.7031817436219998</c:v>
                </c:pt>
                <c:pt idx="27302">
                  <c:v>2.7032272815699998</c:v>
                </c:pt>
                <c:pt idx="27303">
                  <c:v>2.7032425403590001</c:v>
                </c:pt>
                <c:pt idx="27304">
                  <c:v>2.7032883167269999</c:v>
                </c:pt>
                <c:pt idx="27305">
                  <c:v>2.70334649086</c:v>
                </c:pt>
                <c:pt idx="27306">
                  <c:v>2.7033350467680002</c:v>
                </c:pt>
                <c:pt idx="27307">
                  <c:v>2.7033739089969999</c:v>
                </c:pt>
                <c:pt idx="27308">
                  <c:v>2.7033677101140001</c:v>
                </c:pt>
                <c:pt idx="27309">
                  <c:v>2.7033851146700001</c:v>
                </c:pt>
                <c:pt idx="27310">
                  <c:v>2.7033910751339998</c:v>
                </c:pt>
                <c:pt idx="27311">
                  <c:v>2.7034120559689998</c:v>
                </c:pt>
                <c:pt idx="27312">
                  <c:v>2.7034106254579999</c:v>
                </c:pt>
                <c:pt idx="27313">
                  <c:v>2.7034325599670002</c:v>
                </c:pt>
                <c:pt idx="27314">
                  <c:v>2.7034516334530001</c:v>
                </c:pt>
                <c:pt idx="27315">
                  <c:v>2.7034397125240002</c:v>
                </c:pt>
                <c:pt idx="27316">
                  <c:v>2.7034335136409999</c:v>
                </c:pt>
                <c:pt idx="27317">
                  <c:v>2.7034568786620001</c:v>
                </c:pt>
                <c:pt idx="27318">
                  <c:v>2.7034840583799999</c:v>
                </c:pt>
                <c:pt idx="27319">
                  <c:v>2.7034695148469998</c:v>
                </c:pt>
                <c:pt idx="27320">
                  <c:v>2.7035093307500002</c:v>
                </c:pt>
                <c:pt idx="27321">
                  <c:v>2.7034969329830001</c:v>
                </c:pt>
                <c:pt idx="27322">
                  <c:v>2.703496456146</c:v>
                </c:pt>
                <c:pt idx="27323">
                  <c:v>2.703541755676</c:v>
                </c:pt>
                <c:pt idx="27324">
                  <c:v>2.7035148143769998</c:v>
                </c:pt>
                <c:pt idx="27325">
                  <c:v>2.7035589218139999</c:v>
                </c:pt>
                <c:pt idx="27326">
                  <c:v>2.7035377025599998</c:v>
                </c:pt>
                <c:pt idx="27327">
                  <c:v>2.7035803794860001</c:v>
                </c:pt>
                <c:pt idx="27328">
                  <c:v>2.7035753726960001</c:v>
                </c:pt>
                <c:pt idx="27329">
                  <c:v>2.7036097049709999</c:v>
                </c:pt>
                <c:pt idx="27330">
                  <c:v>2.7036137580870001</c:v>
                </c:pt>
                <c:pt idx="27331">
                  <c:v>2.7036373615259999</c:v>
                </c:pt>
                <c:pt idx="27332">
                  <c:v>2.7036592960360002</c:v>
                </c:pt>
                <c:pt idx="27333">
                  <c:v>2.703664064407</c:v>
                </c:pt>
                <c:pt idx="27334">
                  <c:v>2.7037198543550001</c:v>
                </c:pt>
                <c:pt idx="27335">
                  <c:v>2.7037167549130001</c:v>
                </c:pt>
                <c:pt idx="27336">
                  <c:v>2.7037677764889998</c:v>
                </c:pt>
                <c:pt idx="27337">
                  <c:v>2.703785896301</c:v>
                </c:pt>
                <c:pt idx="27338">
                  <c:v>2.7038214206700002</c:v>
                </c:pt>
                <c:pt idx="27339">
                  <c:v>2.7040801048279999</c:v>
                </c:pt>
                <c:pt idx="27340">
                  <c:v>2.7041647434230001</c:v>
                </c:pt>
                <c:pt idx="27341">
                  <c:v>2.7042360305790001</c:v>
                </c:pt>
                <c:pt idx="27342">
                  <c:v>2.7042729854580001</c:v>
                </c:pt>
                <c:pt idx="27343">
                  <c:v>2.7043151855469998</c:v>
                </c:pt>
                <c:pt idx="27344">
                  <c:v>2.7044043540949998</c:v>
                </c:pt>
                <c:pt idx="27345">
                  <c:v>2.7044899463649998</c:v>
                </c:pt>
                <c:pt idx="27346">
                  <c:v>2.7045447826390001</c:v>
                </c:pt>
                <c:pt idx="27347">
                  <c:v>2.7046062946320002</c:v>
                </c:pt>
                <c:pt idx="27348">
                  <c:v>2.7047142982480001</c:v>
                </c:pt>
                <c:pt idx="27349">
                  <c:v>2.7047915458679999</c:v>
                </c:pt>
                <c:pt idx="27350">
                  <c:v>2.7048492431639999</c:v>
                </c:pt>
                <c:pt idx="27351">
                  <c:v>2.7049167156220002</c:v>
                </c:pt>
                <c:pt idx="27352">
                  <c:v>2.7050123214720001</c:v>
                </c:pt>
                <c:pt idx="27353">
                  <c:v>2.7050590515140001</c:v>
                </c:pt>
                <c:pt idx="27354">
                  <c:v>2.705090522766</c:v>
                </c:pt>
                <c:pt idx="27355">
                  <c:v>2.705144405365</c:v>
                </c:pt>
                <c:pt idx="27356">
                  <c:v>2.7052197456360001</c:v>
                </c:pt>
                <c:pt idx="27357">
                  <c:v>2.7052638530730002</c:v>
                </c:pt>
                <c:pt idx="27358">
                  <c:v>2.7053735256200002</c:v>
                </c:pt>
                <c:pt idx="27359">
                  <c:v>2.7054667472839999</c:v>
                </c:pt>
                <c:pt idx="27360">
                  <c:v>2.7056207656860001</c:v>
                </c:pt>
                <c:pt idx="27361">
                  <c:v>2.7057118415830002</c:v>
                </c:pt>
                <c:pt idx="27362">
                  <c:v>2.7057259082790002</c:v>
                </c:pt>
                <c:pt idx="27363">
                  <c:v>2.7057957649229998</c:v>
                </c:pt>
                <c:pt idx="27364">
                  <c:v>2.7057955265050002</c:v>
                </c:pt>
                <c:pt idx="27365">
                  <c:v>2.7058546543120001</c:v>
                </c:pt>
                <c:pt idx="27366">
                  <c:v>2.7058603763579998</c:v>
                </c:pt>
                <c:pt idx="27367">
                  <c:v>2.705903053284</c:v>
                </c:pt>
                <c:pt idx="27368">
                  <c:v>2.7059154510500001</c:v>
                </c:pt>
                <c:pt idx="27369">
                  <c:v>2.7059450149540001</c:v>
                </c:pt>
                <c:pt idx="27370">
                  <c:v>2.705976009369</c:v>
                </c:pt>
                <c:pt idx="27371">
                  <c:v>2.7059910297390002</c:v>
                </c:pt>
                <c:pt idx="27372">
                  <c:v>2.706040620804</c:v>
                </c:pt>
                <c:pt idx="27373">
                  <c:v>2.7060384750369999</c:v>
                </c:pt>
                <c:pt idx="27374">
                  <c:v>2.7060904502869998</c:v>
                </c:pt>
                <c:pt idx="27375">
                  <c:v>2.7060778141020001</c:v>
                </c:pt>
                <c:pt idx="27376">
                  <c:v>2.706129789352</c:v>
                </c:pt>
                <c:pt idx="27377">
                  <c:v>2.706115722656</c:v>
                </c:pt>
                <c:pt idx="27378">
                  <c:v>2.7061710357669999</c:v>
                </c:pt>
                <c:pt idx="27379">
                  <c:v>2.7061667442320001</c:v>
                </c:pt>
                <c:pt idx="27380">
                  <c:v>2.706211566925</c:v>
                </c:pt>
                <c:pt idx="27381">
                  <c:v>2.7062277793880001</c:v>
                </c:pt>
                <c:pt idx="27382">
                  <c:v>2.706262350082</c:v>
                </c:pt>
                <c:pt idx="27383">
                  <c:v>2.706293344498</c:v>
                </c:pt>
                <c:pt idx="27384">
                  <c:v>2.7063148021700001</c:v>
                </c:pt>
                <c:pt idx="27385">
                  <c:v>2.7063119411469998</c:v>
                </c:pt>
                <c:pt idx="27386">
                  <c:v>2.7063727378850002</c:v>
                </c:pt>
                <c:pt idx="27387">
                  <c:v>2.706375360489</c:v>
                </c:pt>
                <c:pt idx="27388">
                  <c:v>2.7064251899720002</c:v>
                </c:pt>
                <c:pt idx="27389">
                  <c:v>2.7064464092249998</c:v>
                </c:pt>
                <c:pt idx="27390">
                  <c:v>2.7064936161039999</c:v>
                </c:pt>
                <c:pt idx="27391">
                  <c:v>2.7067604064939998</c:v>
                </c:pt>
                <c:pt idx="27392">
                  <c:v>2.7068521976470001</c:v>
                </c:pt>
                <c:pt idx="27393">
                  <c:v>2.7069053649899999</c:v>
                </c:pt>
                <c:pt idx="27394">
                  <c:v>2.706958055496</c:v>
                </c:pt>
                <c:pt idx="27395">
                  <c:v>2.7070424556730002</c:v>
                </c:pt>
                <c:pt idx="27396">
                  <c:v>2.707156658173</c:v>
                </c:pt>
                <c:pt idx="27397">
                  <c:v>2.7072243690489999</c:v>
                </c:pt>
                <c:pt idx="27398">
                  <c:v>2.7072913646700001</c:v>
                </c:pt>
                <c:pt idx="27399">
                  <c:v>2.7073929309840001</c:v>
                </c:pt>
                <c:pt idx="27400">
                  <c:v>2.7074992656710002</c:v>
                </c:pt>
                <c:pt idx="27401">
                  <c:v>2.7075572013849998</c:v>
                </c:pt>
                <c:pt idx="27402">
                  <c:v>2.7076036930080001</c:v>
                </c:pt>
                <c:pt idx="27403">
                  <c:v>2.7076926231380001</c:v>
                </c:pt>
                <c:pt idx="27404">
                  <c:v>2.7077586650850001</c:v>
                </c:pt>
                <c:pt idx="27405">
                  <c:v>2.7078080177310002</c:v>
                </c:pt>
                <c:pt idx="27406">
                  <c:v>2.7079560756680001</c:v>
                </c:pt>
                <c:pt idx="27407">
                  <c:v>2.7080624103550002</c:v>
                </c:pt>
                <c:pt idx="27408">
                  <c:v>2.708124637604</c:v>
                </c:pt>
                <c:pt idx="27409">
                  <c:v>2.7082324028019999</c:v>
                </c:pt>
                <c:pt idx="27410">
                  <c:v>2.708323717117</c:v>
                </c:pt>
                <c:pt idx="27411">
                  <c:v>2.7084207534789999</c:v>
                </c:pt>
                <c:pt idx="27412">
                  <c:v>2.7085022926329998</c:v>
                </c:pt>
                <c:pt idx="27413">
                  <c:v>2.7085773944849998</c:v>
                </c:pt>
                <c:pt idx="27414">
                  <c:v>2.7087059021000002</c:v>
                </c:pt>
                <c:pt idx="27415">
                  <c:v>2.7088382244110001</c:v>
                </c:pt>
                <c:pt idx="27416">
                  <c:v>2.709090709686</c:v>
                </c:pt>
                <c:pt idx="27417">
                  <c:v>2.7092084884640002</c:v>
                </c:pt>
                <c:pt idx="27418">
                  <c:v>2.7092149257660001</c:v>
                </c:pt>
                <c:pt idx="27419">
                  <c:v>2.7092957496640002</c:v>
                </c:pt>
                <c:pt idx="27420">
                  <c:v>2.7093055248260001</c:v>
                </c:pt>
                <c:pt idx="27421">
                  <c:v>2.7093722820280002</c:v>
                </c:pt>
                <c:pt idx="27422">
                  <c:v>2.7094004154209999</c:v>
                </c:pt>
                <c:pt idx="27423">
                  <c:v>2.7094514369959999</c:v>
                </c:pt>
                <c:pt idx="27424">
                  <c:v>2.7095212936399999</c:v>
                </c:pt>
                <c:pt idx="27425">
                  <c:v>2.709523439407</c:v>
                </c:pt>
                <c:pt idx="27426">
                  <c:v>2.7095916271210001</c:v>
                </c:pt>
                <c:pt idx="27427">
                  <c:v>2.7095952034000002</c:v>
                </c:pt>
                <c:pt idx="27428">
                  <c:v>2.7096512317660002</c:v>
                </c:pt>
                <c:pt idx="27429">
                  <c:v>2.7096583843230002</c:v>
                </c:pt>
                <c:pt idx="27430">
                  <c:v>2.7097034454350002</c:v>
                </c:pt>
                <c:pt idx="27431">
                  <c:v>2.7097179889679999</c:v>
                </c:pt>
                <c:pt idx="27432">
                  <c:v>2.7097554206850001</c:v>
                </c:pt>
                <c:pt idx="27433">
                  <c:v>2.7097856998440002</c:v>
                </c:pt>
                <c:pt idx="27434">
                  <c:v>2.7098131179810001</c:v>
                </c:pt>
                <c:pt idx="27435">
                  <c:v>2.709810972214</c:v>
                </c:pt>
                <c:pt idx="27436">
                  <c:v>2.709882259369</c:v>
                </c:pt>
                <c:pt idx="27437">
                  <c:v>2.7098834514619998</c:v>
                </c:pt>
                <c:pt idx="27438">
                  <c:v>2.709941625595</c:v>
                </c:pt>
                <c:pt idx="27439">
                  <c:v>2.7099509239200001</c:v>
                </c:pt>
                <c:pt idx="27440">
                  <c:v>2.7100152969360001</c:v>
                </c:pt>
                <c:pt idx="27441">
                  <c:v>2.7100405693049998</c:v>
                </c:pt>
                <c:pt idx="27442">
                  <c:v>2.7100889682770002</c:v>
                </c:pt>
                <c:pt idx="27443">
                  <c:v>2.7101860046390001</c:v>
                </c:pt>
                <c:pt idx="27444">
                  <c:v>2.7103450298310001</c:v>
                </c:pt>
                <c:pt idx="27445">
                  <c:v>2.710431814194</c:v>
                </c:pt>
                <c:pt idx="27446">
                  <c:v>2.7105040550230002</c:v>
                </c:pt>
                <c:pt idx="27447">
                  <c:v>2.7105515003199998</c:v>
                </c:pt>
                <c:pt idx="27448">
                  <c:v>2.710616588593</c:v>
                </c:pt>
                <c:pt idx="27449">
                  <c:v>2.7107307910920002</c:v>
                </c:pt>
                <c:pt idx="27450">
                  <c:v>2.710808515549</c:v>
                </c:pt>
                <c:pt idx="27451">
                  <c:v>2.7108669281009998</c:v>
                </c:pt>
                <c:pt idx="27452">
                  <c:v>2.7109470367430002</c:v>
                </c:pt>
                <c:pt idx="27453">
                  <c:v>2.7110669612880001</c:v>
                </c:pt>
                <c:pt idx="27454">
                  <c:v>2.7111389636990002</c:v>
                </c:pt>
                <c:pt idx="27455">
                  <c:v>2.7111864089969999</c:v>
                </c:pt>
                <c:pt idx="27456">
                  <c:v>2.711253404617</c:v>
                </c:pt>
                <c:pt idx="27457">
                  <c:v>2.7113363742829999</c:v>
                </c:pt>
                <c:pt idx="27458">
                  <c:v>2.7113883495329998</c:v>
                </c:pt>
                <c:pt idx="27459">
                  <c:v>2.711630105972</c:v>
                </c:pt>
                <c:pt idx="27460">
                  <c:v>2.7116999626160001</c:v>
                </c:pt>
                <c:pt idx="27461">
                  <c:v>2.7117695808410001</c:v>
                </c:pt>
                <c:pt idx="27462">
                  <c:v>2.7118139266969998</c:v>
                </c:pt>
                <c:pt idx="27463">
                  <c:v>2.7119989395139998</c:v>
                </c:pt>
                <c:pt idx="27464">
                  <c:v>2.7120947837829998</c:v>
                </c:pt>
                <c:pt idx="27465">
                  <c:v>2.7121813297270001</c:v>
                </c:pt>
                <c:pt idx="27466">
                  <c:v>2.7122659683229999</c:v>
                </c:pt>
                <c:pt idx="27467">
                  <c:v>2.712452888489</c:v>
                </c:pt>
                <c:pt idx="27468">
                  <c:v>2.7125530242920002</c:v>
                </c:pt>
                <c:pt idx="27469">
                  <c:v>2.712604522705</c:v>
                </c:pt>
                <c:pt idx="27470">
                  <c:v>2.7126436233520002</c:v>
                </c:pt>
                <c:pt idx="27471">
                  <c:v>2.7126920223240001</c:v>
                </c:pt>
                <c:pt idx="27472">
                  <c:v>2.71271276474</c:v>
                </c:pt>
                <c:pt idx="27473">
                  <c:v>2.7127671241760001</c:v>
                </c:pt>
                <c:pt idx="27474">
                  <c:v>2.7127816677090002</c:v>
                </c:pt>
                <c:pt idx="27475">
                  <c:v>2.7128455638890001</c:v>
                </c:pt>
                <c:pt idx="27476">
                  <c:v>2.712850809097</c:v>
                </c:pt>
                <c:pt idx="27477">
                  <c:v>2.712929010391</c:v>
                </c:pt>
                <c:pt idx="27478">
                  <c:v>2.7129335403439998</c:v>
                </c:pt>
                <c:pt idx="27479">
                  <c:v>2.7129604816440001</c:v>
                </c:pt>
                <c:pt idx="27480">
                  <c:v>2.7130017280579999</c:v>
                </c:pt>
                <c:pt idx="27481">
                  <c:v>2.7130429744720002</c:v>
                </c:pt>
                <c:pt idx="27482">
                  <c:v>2.7130792140960001</c:v>
                </c:pt>
                <c:pt idx="27483">
                  <c:v>2.7131340503689998</c:v>
                </c:pt>
                <c:pt idx="27484">
                  <c:v>2.7134602069849998</c:v>
                </c:pt>
                <c:pt idx="27485">
                  <c:v>2.713530778885</c:v>
                </c:pt>
                <c:pt idx="27486">
                  <c:v>2.713633537292</c:v>
                </c:pt>
                <c:pt idx="27487">
                  <c:v>2.7137181758879998</c:v>
                </c:pt>
                <c:pt idx="27488">
                  <c:v>2.7138073444369999</c:v>
                </c:pt>
                <c:pt idx="27489">
                  <c:v>2.7139000892639999</c:v>
                </c:pt>
                <c:pt idx="27490">
                  <c:v>2.7139792442320001</c:v>
                </c:pt>
                <c:pt idx="27491">
                  <c:v>2.7141232490539999</c:v>
                </c:pt>
                <c:pt idx="27492">
                  <c:v>2.7141888141630002</c:v>
                </c:pt>
                <c:pt idx="27493">
                  <c:v>2.7143092155459998</c:v>
                </c:pt>
                <c:pt idx="27494">
                  <c:v>2.7143845558169999</c:v>
                </c:pt>
                <c:pt idx="27495">
                  <c:v>2.7144904136660002</c:v>
                </c:pt>
                <c:pt idx="27496">
                  <c:v>2.7145788669590001</c:v>
                </c:pt>
                <c:pt idx="27497">
                  <c:v>2.7147486209870002</c:v>
                </c:pt>
                <c:pt idx="27498">
                  <c:v>2.7149062156679999</c:v>
                </c:pt>
                <c:pt idx="27499">
                  <c:v>2.7150619030000001</c:v>
                </c:pt>
                <c:pt idx="27500">
                  <c:v>2.7152214050289998</c:v>
                </c:pt>
                <c:pt idx="27501">
                  <c:v>2.715441942215</c:v>
                </c:pt>
                <c:pt idx="27502">
                  <c:v>2.7155921459200001</c:v>
                </c:pt>
                <c:pt idx="27503">
                  <c:v>2.7157044410709998</c:v>
                </c:pt>
                <c:pt idx="27504">
                  <c:v>2.7158067226410001</c:v>
                </c:pt>
                <c:pt idx="27505">
                  <c:v>2.7159016132349998</c:v>
                </c:pt>
                <c:pt idx="27506">
                  <c:v>2.7159762382510002</c:v>
                </c:pt>
                <c:pt idx="27507">
                  <c:v>2.7160043716429998</c:v>
                </c:pt>
                <c:pt idx="27508">
                  <c:v>2.7161035537720002</c:v>
                </c:pt>
                <c:pt idx="27509">
                  <c:v>2.7161939144130001</c:v>
                </c:pt>
                <c:pt idx="27510">
                  <c:v>2.7162463665010002</c:v>
                </c:pt>
                <c:pt idx="27511">
                  <c:v>2.7163047790529999</c:v>
                </c:pt>
                <c:pt idx="27512">
                  <c:v>2.716414928436</c:v>
                </c:pt>
                <c:pt idx="27513">
                  <c:v>2.7165281772609999</c:v>
                </c:pt>
                <c:pt idx="27514">
                  <c:v>2.7166254520419999</c:v>
                </c:pt>
                <c:pt idx="27515">
                  <c:v>2.7167096138</c:v>
                </c:pt>
                <c:pt idx="27516">
                  <c:v>2.7169814109799999</c:v>
                </c:pt>
                <c:pt idx="27517">
                  <c:v>2.717119693756</c:v>
                </c:pt>
                <c:pt idx="27518">
                  <c:v>2.7174720764160001</c:v>
                </c:pt>
                <c:pt idx="27519">
                  <c:v>2.7175617218019998</c:v>
                </c:pt>
                <c:pt idx="27520">
                  <c:v>2.7176778316500001</c:v>
                </c:pt>
                <c:pt idx="27521">
                  <c:v>2.7177445888520002</c:v>
                </c:pt>
                <c:pt idx="27522">
                  <c:v>2.7178573608400001</c:v>
                </c:pt>
                <c:pt idx="27523">
                  <c:v>2.717918157578</c:v>
                </c:pt>
                <c:pt idx="27524">
                  <c:v>2.7181310653690001</c:v>
                </c:pt>
                <c:pt idx="27525">
                  <c:v>2.7182314395899998</c:v>
                </c:pt>
                <c:pt idx="27526">
                  <c:v>2.7182838916779999</c:v>
                </c:pt>
                <c:pt idx="27527">
                  <c:v>2.7183380126949999</c:v>
                </c:pt>
                <c:pt idx="27528">
                  <c:v>2.7184545993799998</c:v>
                </c:pt>
                <c:pt idx="27529">
                  <c:v>2.7186377048489998</c:v>
                </c:pt>
                <c:pt idx="27530">
                  <c:v>2.7187592983250002</c:v>
                </c:pt>
                <c:pt idx="27531">
                  <c:v>2.7188766002659999</c:v>
                </c:pt>
                <c:pt idx="27532">
                  <c:v>2.7188975810999998</c:v>
                </c:pt>
                <c:pt idx="27533">
                  <c:v>2.7189741134640002</c:v>
                </c:pt>
                <c:pt idx="27534">
                  <c:v>2.7189900875089998</c:v>
                </c:pt>
                <c:pt idx="27535">
                  <c:v>2.719070911407</c:v>
                </c:pt>
                <c:pt idx="27536">
                  <c:v>2.7190802097320002</c:v>
                </c:pt>
                <c:pt idx="27537">
                  <c:v>2.7191088199619999</c:v>
                </c:pt>
                <c:pt idx="27538">
                  <c:v>2.7191708087920001</c:v>
                </c:pt>
                <c:pt idx="27539">
                  <c:v>2.7192065715789999</c:v>
                </c:pt>
                <c:pt idx="27540">
                  <c:v>2.7192518711089999</c:v>
                </c:pt>
                <c:pt idx="27541">
                  <c:v>2.719292402267</c:v>
                </c:pt>
                <c:pt idx="27542">
                  <c:v>2.7193365097050002</c:v>
                </c:pt>
                <c:pt idx="27543">
                  <c:v>2.7193820476530002</c:v>
                </c:pt>
                <c:pt idx="27544">
                  <c:v>2.7194130420680001</c:v>
                </c:pt>
                <c:pt idx="27545">
                  <c:v>2.7194759845730001</c:v>
                </c:pt>
                <c:pt idx="27546">
                  <c:v>2.7195014953609999</c:v>
                </c:pt>
                <c:pt idx="27547">
                  <c:v>2.719565868378</c:v>
                </c:pt>
                <c:pt idx="27548">
                  <c:v>2.7195823192600002</c:v>
                </c:pt>
                <c:pt idx="27549">
                  <c:v>2.7196574211120002</c:v>
                </c:pt>
                <c:pt idx="27550">
                  <c:v>2.719669103622</c:v>
                </c:pt>
                <c:pt idx="27551">
                  <c:v>2.7197549343110001</c:v>
                </c:pt>
                <c:pt idx="27552">
                  <c:v>2.7197692394259998</c:v>
                </c:pt>
                <c:pt idx="27553">
                  <c:v>2.720062971115</c:v>
                </c:pt>
                <c:pt idx="27554">
                  <c:v>2.7201526165010002</c:v>
                </c:pt>
                <c:pt idx="27555">
                  <c:v>2.72021818161</c:v>
                </c:pt>
                <c:pt idx="27556">
                  <c:v>2.7202649116519999</c:v>
                </c:pt>
                <c:pt idx="27557">
                  <c:v>2.7203314304349999</c:v>
                </c:pt>
                <c:pt idx="27558">
                  <c:v>2.7204461097719999</c:v>
                </c:pt>
                <c:pt idx="27559">
                  <c:v>2.7205224037170002</c:v>
                </c:pt>
                <c:pt idx="27560">
                  <c:v>2.7205853462220002</c:v>
                </c:pt>
                <c:pt idx="27561">
                  <c:v>2.720673561096</c:v>
                </c:pt>
                <c:pt idx="27562">
                  <c:v>2.7207906246190001</c:v>
                </c:pt>
                <c:pt idx="27563">
                  <c:v>2.7208595275879999</c:v>
                </c:pt>
                <c:pt idx="27564">
                  <c:v>2.7209162712100001</c:v>
                </c:pt>
                <c:pt idx="27565">
                  <c:v>2.7210056781769998</c:v>
                </c:pt>
                <c:pt idx="27566">
                  <c:v>2.7211010456090001</c:v>
                </c:pt>
                <c:pt idx="27567">
                  <c:v>2.7211482524870001</c:v>
                </c:pt>
                <c:pt idx="27568">
                  <c:v>2.7211899757390001</c:v>
                </c:pt>
                <c:pt idx="27569">
                  <c:v>2.7212729454039999</c:v>
                </c:pt>
                <c:pt idx="27570">
                  <c:v>2.7213439941409998</c:v>
                </c:pt>
                <c:pt idx="27571">
                  <c:v>2.7213776111599999</c:v>
                </c:pt>
                <c:pt idx="27572">
                  <c:v>2.7214126586909999</c:v>
                </c:pt>
                <c:pt idx="27573">
                  <c:v>2.7215464115139998</c:v>
                </c:pt>
                <c:pt idx="27574">
                  <c:v>2.7216670513149999</c:v>
                </c:pt>
                <c:pt idx="27575">
                  <c:v>2.7219469547270001</c:v>
                </c:pt>
                <c:pt idx="27576">
                  <c:v>2.7220659255980002</c:v>
                </c:pt>
                <c:pt idx="27577">
                  <c:v>2.7221477031710002</c:v>
                </c:pt>
                <c:pt idx="27578">
                  <c:v>2.7222161293029998</c:v>
                </c:pt>
                <c:pt idx="27579">
                  <c:v>2.7222607135770001</c:v>
                </c:pt>
                <c:pt idx="27580">
                  <c:v>2.722328662872</c:v>
                </c:pt>
                <c:pt idx="27581">
                  <c:v>2.7224128246310002</c:v>
                </c:pt>
                <c:pt idx="27582">
                  <c:v>2.722422361374</c:v>
                </c:pt>
                <c:pt idx="27583">
                  <c:v>2.7225048542020001</c:v>
                </c:pt>
                <c:pt idx="27584">
                  <c:v>2.7225108146669998</c:v>
                </c:pt>
                <c:pt idx="27585">
                  <c:v>2.7225897312159999</c:v>
                </c:pt>
                <c:pt idx="27586">
                  <c:v>2.7226641178130002</c:v>
                </c:pt>
                <c:pt idx="27587">
                  <c:v>2.7227141857150001</c:v>
                </c:pt>
                <c:pt idx="27588">
                  <c:v>2.7227878570559998</c:v>
                </c:pt>
                <c:pt idx="27589">
                  <c:v>2.7228980064389998</c:v>
                </c:pt>
                <c:pt idx="27590">
                  <c:v>2.7232077121730001</c:v>
                </c:pt>
                <c:pt idx="27591">
                  <c:v>2.7233376502989999</c:v>
                </c:pt>
                <c:pt idx="27592">
                  <c:v>2.7233936786649999</c:v>
                </c:pt>
                <c:pt idx="27593">
                  <c:v>2.7234699726099998</c:v>
                </c:pt>
                <c:pt idx="27594">
                  <c:v>2.723531723022</c:v>
                </c:pt>
                <c:pt idx="27595">
                  <c:v>2.7236616611479998</c:v>
                </c:pt>
                <c:pt idx="27596">
                  <c:v>2.7237243652340002</c:v>
                </c:pt>
                <c:pt idx="27597">
                  <c:v>2.723859548569</c:v>
                </c:pt>
                <c:pt idx="27598">
                  <c:v>2.723918914795</c:v>
                </c:pt>
                <c:pt idx="27599">
                  <c:v>2.7240481376650001</c:v>
                </c:pt>
                <c:pt idx="27600">
                  <c:v>2.7241845130920002</c:v>
                </c:pt>
                <c:pt idx="27601">
                  <c:v>2.7244291305539998</c:v>
                </c:pt>
                <c:pt idx="27602">
                  <c:v>2.7244956493379999</c:v>
                </c:pt>
                <c:pt idx="27603">
                  <c:v>2.7245125770569998</c:v>
                </c:pt>
                <c:pt idx="27604">
                  <c:v>2.7245821952820002</c:v>
                </c:pt>
                <c:pt idx="27605">
                  <c:v>2.7245855331420001</c:v>
                </c:pt>
                <c:pt idx="27606">
                  <c:v>2.7246534824370001</c:v>
                </c:pt>
                <c:pt idx="27607">
                  <c:v>2.7246522903439998</c:v>
                </c:pt>
                <c:pt idx="27608">
                  <c:v>2.724727869034</c:v>
                </c:pt>
                <c:pt idx="27609">
                  <c:v>2.7247302532200002</c:v>
                </c:pt>
                <c:pt idx="27610">
                  <c:v>2.7248103618620001</c:v>
                </c:pt>
                <c:pt idx="27611">
                  <c:v>2.7248208522800001</c:v>
                </c:pt>
                <c:pt idx="27612">
                  <c:v>2.7248740196229999</c:v>
                </c:pt>
                <c:pt idx="27613">
                  <c:v>2.7248780727390001</c:v>
                </c:pt>
                <c:pt idx="27614">
                  <c:v>2.7248923778530001</c:v>
                </c:pt>
                <c:pt idx="27615">
                  <c:v>2.7249519824980002</c:v>
                </c:pt>
                <c:pt idx="27616">
                  <c:v>2.7249443531040001</c:v>
                </c:pt>
                <c:pt idx="27617">
                  <c:v>2.7249684333799999</c:v>
                </c:pt>
                <c:pt idx="27618">
                  <c:v>2.7250127792360002</c:v>
                </c:pt>
                <c:pt idx="27619">
                  <c:v>2.7250444889069998</c:v>
                </c:pt>
                <c:pt idx="27620">
                  <c:v>2.725087404251</c:v>
                </c:pt>
                <c:pt idx="27621">
                  <c:v>2.7251284122469999</c:v>
                </c:pt>
                <c:pt idx="27622">
                  <c:v>2.7251651287079999</c:v>
                </c:pt>
                <c:pt idx="27623">
                  <c:v>2.7252206802369998</c:v>
                </c:pt>
                <c:pt idx="27624">
                  <c:v>2.7252519130709998</c:v>
                </c:pt>
                <c:pt idx="27625">
                  <c:v>2.7253603935239998</c:v>
                </c:pt>
                <c:pt idx="27626">
                  <c:v>2.7255227565769999</c:v>
                </c:pt>
                <c:pt idx="27627">
                  <c:v>2.72558426857</c:v>
                </c:pt>
                <c:pt idx="27628">
                  <c:v>2.7256822586060001</c:v>
                </c:pt>
                <c:pt idx="27629">
                  <c:v>2.7257320880889999</c:v>
                </c:pt>
                <c:pt idx="27630">
                  <c:v>2.7257816791530001</c:v>
                </c:pt>
                <c:pt idx="27631">
                  <c:v>2.725866794586</c:v>
                </c:pt>
                <c:pt idx="27632">
                  <c:v>2.7259700298310001</c:v>
                </c:pt>
                <c:pt idx="27633">
                  <c:v>2.7260293960570001</c:v>
                </c:pt>
                <c:pt idx="27634">
                  <c:v>2.7260859012599998</c:v>
                </c:pt>
                <c:pt idx="27635">
                  <c:v>2.7261865139010002</c:v>
                </c:pt>
                <c:pt idx="27636">
                  <c:v>2.7262787818910001</c:v>
                </c:pt>
                <c:pt idx="27637">
                  <c:v>2.7263212203979998</c:v>
                </c:pt>
                <c:pt idx="27638">
                  <c:v>2.726363658905</c:v>
                </c:pt>
                <c:pt idx="27639">
                  <c:v>2.726454019547</c:v>
                </c:pt>
                <c:pt idx="27640">
                  <c:v>2.7265162467959998</c:v>
                </c:pt>
                <c:pt idx="27641">
                  <c:v>2.7265505790710001</c:v>
                </c:pt>
                <c:pt idx="27642">
                  <c:v>2.726592302322</c:v>
                </c:pt>
                <c:pt idx="27643">
                  <c:v>2.7267310619349998</c:v>
                </c:pt>
                <c:pt idx="27644">
                  <c:v>2.7268004417420002</c:v>
                </c:pt>
                <c:pt idx="27645">
                  <c:v>2.7269225120540002</c:v>
                </c:pt>
                <c:pt idx="27646">
                  <c:v>2.72700548172</c:v>
                </c:pt>
                <c:pt idx="27647">
                  <c:v>2.727118730545</c:v>
                </c:pt>
                <c:pt idx="27648">
                  <c:v>2.7272031307220002</c:v>
                </c:pt>
                <c:pt idx="27649">
                  <c:v>2.7272992134090002</c:v>
                </c:pt>
                <c:pt idx="27650">
                  <c:v>2.7273857593540001</c:v>
                </c:pt>
                <c:pt idx="27651">
                  <c:v>2.7275311946869998</c:v>
                </c:pt>
                <c:pt idx="27652">
                  <c:v>2.7278249263759999</c:v>
                </c:pt>
                <c:pt idx="27653">
                  <c:v>2.7279233932500002</c:v>
                </c:pt>
                <c:pt idx="27654">
                  <c:v>2.7280104160310001</c:v>
                </c:pt>
                <c:pt idx="27655">
                  <c:v>2.7280893325809998</c:v>
                </c:pt>
                <c:pt idx="27656">
                  <c:v>2.7281813621520001</c:v>
                </c:pt>
                <c:pt idx="27657">
                  <c:v>2.7283229827879998</c:v>
                </c:pt>
                <c:pt idx="27658">
                  <c:v>2.7285499572749998</c:v>
                </c:pt>
                <c:pt idx="27659">
                  <c:v>2.728597402573</c:v>
                </c:pt>
                <c:pt idx="27660">
                  <c:v>2.7286739349369999</c:v>
                </c:pt>
                <c:pt idx="27661">
                  <c:v>2.7287762165070002</c:v>
                </c:pt>
                <c:pt idx="27662">
                  <c:v>2.7290916442870001</c:v>
                </c:pt>
                <c:pt idx="27663">
                  <c:v>2.7291698455810001</c:v>
                </c:pt>
                <c:pt idx="27664">
                  <c:v>2.7292788028719999</c:v>
                </c:pt>
                <c:pt idx="27665">
                  <c:v>2.7293322086330001</c:v>
                </c:pt>
                <c:pt idx="27666">
                  <c:v>2.7293615341190001</c:v>
                </c:pt>
                <c:pt idx="27667">
                  <c:v>2.72940325737</c:v>
                </c:pt>
                <c:pt idx="27668">
                  <c:v>2.729486703873</c:v>
                </c:pt>
                <c:pt idx="27669">
                  <c:v>2.7295293807980001</c:v>
                </c:pt>
                <c:pt idx="27670">
                  <c:v>2.7296030521389998</c:v>
                </c:pt>
                <c:pt idx="27671">
                  <c:v>2.729706525803</c:v>
                </c:pt>
                <c:pt idx="27672">
                  <c:v>2.7299306392670002</c:v>
                </c:pt>
                <c:pt idx="27673">
                  <c:v>2.7300269603729999</c:v>
                </c:pt>
                <c:pt idx="27674">
                  <c:v>2.7300369739530002</c:v>
                </c:pt>
                <c:pt idx="27675">
                  <c:v>2.730119943619</c:v>
                </c:pt>
                <c:pt idx="27676">
                  <c:v>2.7301239967350002</c:v>
                </c:pt>
                <c:pt idx="27677">
                  <c:v>2.7301979064939998</c:v>
                </c:pt>
                <c:pt idx="27678">
                  <c:v>2.7301986217500001</c:v>
                </c:pt>
                <c:pt idx="27679">
                  <c:v>2.7302625179289999</c:v>
                </c:pt>
                <c:pt idx="27680">
                  <c:v>2.7302720546720001</c:v>
                </c:pt>
                <c:pt idx="27681">
                  <c:v>2.7303254604339999</c:v>
                </c:pt>
                <c:pt idx="27682">
                  <c:v>2.7303383350370001</c:v>
                </c:pt>
                <c:pt idx="27683">
                  <c:v>2.7303833961490001</c:v>
                </c:pt>
                <c:pt idx="27684">
                  <c:v>2.7303669452669999</c:v>
                </c:pt>
                <c:pt idx="27685">
                  <c:v>2.730438947678</c:v>
                </c:pt>
                <c:pt idx="27686">
                  <c:v>2.730419874191</c:v>
                </c:pt>
                <c:pt idx="27687">
                  <c:v>2.7304575443269998</c:v>
                </c:pt>
                <c:pt idx="27688">
                  <c:v>2.7304821014399998</c:v>
                </c:pt>
                <c:pt idx="27689">
                  <c:v>2.730527877808</c:v>
                </c:pt>
                <c:pt idx="27690">
                  <c:v>2.7305541038509999</c:v>
                </c:pt>
                <c:pt idx="27691">
                  <c:v>2.7306139469150001</c:v>
                </c:pt>
                <c:pt idx="27692">
                  <c:v>2.730637788773</c:v>
                </c:pt>
                <c:pt idx="27693">
                  <c:v>2.730707406998</c:v>
                </c:pt>
                <c:pt idx="27694">
                  <c:v>2.7307219505310001</c:v>
                </c:pt>
                <c:pt idx="27695">
                  <c:v>2.7307927608489999</c:v>
                </c:pt>
                <c:pt idx="27696">
                  <c:v>2.7308056354520001</c:v>
                </c:pt>
                <c:pt idx="27697">
                  <c:v>2.7308342456819998</c:v>
                </c:pt>
                <c:pt idx="27698">
                  <c:v>2.731082439423</c:v>
                </c:pt>
                <c:pt idx="27699">
                  <c:v>2.7311525344850001</c:v>
                </c:pt>
                <c:pt idx="27700">
                  <c:v>2.7312195301059998</c:v>
                </c:pt>
                <c:pt idx="27701">
                  <c:v>2.7312514781949999</c:v>
                </c:pt>
                <c:pt idx="27702">
                  <c:v>2.731286764145</c:v>
                </c:pt>
                <c:pt idx="27703">
                  <c:v>2.7313730716709999</c:v>
                </c:pt>
                <c:pt idx="27704">
                  <c:v>2.7314360141749998</c:v>
                </c:pt>
                <c:pt idx="27705">
                  <c:v>2.731467962265</c:v>
                </c:pt>
                <c:pt idx="27706">
                  <c:v>2.7315073013309998</c:v>
                </c:pt>
                <c:pt idx="27707">
                  <c:v>2.7315905094150001</c:v>
                </c:pt>
                <c:pt idx="27708">
                  <c:v>2.7316656112670001</c:v>
                </c:pt>
                <c:pt idx="27709">
                  <c:v>2.731794118881</c:v>
                </c:pt>
                <c:pt idx="27710">
                  <c:v>2.7318522930150002</c:v>
                </c:pt>
                <c:pt idx="27711">
                  <c:v>2.7320072650910001</c:v>
                </c:pt>
                <c:pt idx="27712">
                  <c:v>2.7321729660030001</c:v>
                </c:pt>
                <c:pt idx="27713">
                  <c:v>2.7323272228239999</c:v>
                </c:pt>
                <c:pt idx="27714">
                  <c:v>2.7325105667109999</c:v>
                </c:pt>
                <c:pt idx="27715">
                  <c:v>2.7327923774720002</c:v>
                </c:pt>
                <c:pt idx="27716">
                  <c:v>2.7329292297359999</c:v>
                </c:pt>
                <c:pt idx="27717">
                  <c:v>2.7329964637759998</c:v>
                </c:pt>
                <c:pt idx="27718">
                  <c:v>2.7330858707429999</c:v>
                </c:pt>
                <c:pt idx="27719">
                  <c:v>2.7331430912019998</c:v>
                </c:pt>
                <c:pt idx="27720">
                  <c:v>2.7331798076629998</c:v>
                </c:pt>
                <c:pt idx="27721">
                  <c:v>2.733227729797</c:v>
                </c:pt>
                <c:pt idx="27722">
                  <c:v>2.7333130836490001</c:v>
                </c:pt>
                <c:pt idx="27723">
                  <c:v>2.7333540916439998</c:v>
                </c:pt>
                <c:pt idx="27724">
                  <c:v>2.73344039917</c:v>
                </c:pt>
                <c:pt idx="27725">
                  <c:v>2.733543157578</c:v>
                </c:pt>
                <c:pt idx="27726">
                  <c:v>2.7336297035219999</c:v>
                </c:pt>
                <c:pt idx="27727">
                  <c:v>2.7339463233950001</c:v>
                </c:pt>
                <c:pt idx="27728">
                  <c:v>2.7342498302460001</c:v>
                </c:pt>
                <c:pt idx="27729">
                  <c:v>2.7343509197240001</c:v>
                </c:pt>
                <c:pt idx="27730">
                  <c:v>2.7344436645510002</c:v>
                </c:pt>
                <c:pt idx="27731">
                  <c:v>2.7345368862149999</c:v>
                </c:pt>
                <c:pt idx="27732">
                  <c:v>2.7346351146700001</c:v>
                </c:pt>
                <c:pt idx="27733">
                  <c:v>2.7347443103789999</c:v>
                </c:pt>
                <c:pt idx="27734">
                  <c:v>2.7350633144379999</c:v>
                </c:pt>
                <c:pt idx="27735">
                  <c:v>2.7351086139679999</c:v>
                </c:pt>
                <c:pt idx="27736">
                  <c:v>2.735231161118</c:v>
                </c:pt>
                <c:pt idx="27737">
                  <c:v>2.7352774143219998</c:v>
                </c:pt>
                <c:pt idx="27738">
                  <c:v>2.735403776169</c:v>
                </c:pt>
                <c:pt idx="27739">
                  <c:v>2.735426425934</c:v>
                </c:pt>
                <c:pt idx="27740">
                  <c:v>2.735518932343</c:v>
                </c:pt>
                <c:pt idx="27741">
                  <c:v>2.7355866432189999</c:v>
                </c:pt>
                <c:pt idx="27742">
                  <c:v>2.7356796264650001</c:v>
                </c:pt>
                <c:pt idx="27743">
                  <c:v>2.735995054245</c:v>
                </c:pt>
                <c:pt idx="27744">
                  <c:v>2.7361941337590001</c:v>
                </c:pt>
                <c:pt idx="27745">
                  <c:v>2.736206054688</c:v>
                </c:pt>
                <c:pt idx="27746">
                  <c:v>2.7362749576569998</c:v>
                </c:pt>
                <c:pt idx="27747">
                  <c:v>2.7362926006319999</c:v>
                </c:pt>
                <c:pt idx="27748">
                  <c:v>2.7363557815549999</c:v>
                </c:pt>
                <c:pt idx="27749">
                  <c:v>2.7363843917850001</c:v>
                </c:pt>
                <c:pt idx="27750">
                  <c:v>2.7364332675930001</c:v>
                </c:pt>
                <c:pt idx="27751">
                  <c:v>2.7364854812620001</c:v>
                </c:pt>
                <c:pt idx="27752">
                  <c:v>2.7365310192110002</c:v>
                </c:pt>
                <c:pt idx="27753">
                  <c:v>2.736612081528</c:v>
                </c:pt>
                <c:pt idx="27754">
                  <c:v>2.736692667007</c:v>
                </c:pt>
                <c:pt idx="27755">
                  <c:v>2.7367041110989998</c:v>
                </c:pt>
                <c:pt idx="27756">
                  <c:v>2.7367835044860001</c:v>
                </c:pt>
                <c:pt idx="27757">
                  <c:v>2.736785173416</c:v>
                </c:pt>
                <c:pt idx="27758">
                  <c:v>2.7368657588960001</c:v>
                </c:pt>
                <c:pt idx="27759">
                  <c:v>2.7368681430819999</c:v>
                </c:pt>
                <c:pt idx="27760">
                  <c:v>2.7369539737699999</c:v>
                </c:pt>
                <c:pt idx="27761">
                  <c:v>2.737025737762</c:v>
                </c:pt>
                <c:pt idx="27762">
                  <c:v>2.7371387481689999</c:v>
                </c:pt>
                <c:pt idx="27763">
                  <c:v>2.7374310493470002</c:v>
                </c:pt>
                <c:pt idx="27764">
                  <c:v>2.7376649379729998</c:v>
                </c:pt>
                <c:pt idx="27765">
                  <c:v>2.7377800941469999</c:v>
                </c:pt>
                <c:pt idx="27766">
                  <c:v>2.738117456436</c:v>
                </c:pt>
                <c:pt idx="27767">
                  <c:v>2.738180160522</c:v>
                </c:pt>
                <c:pt idx="27768">
                  <c:v>2.7383310794829998</c:v>
                </c:pt>
                <c:pt idx="27769">
                  <c:v>2.7383921146389998</c:v>
                </c:pt>
                <c:pt idx="27770">
                  <c:v>2.7385139465330002</c:v>
                </c:pt>
                <c:pt idx="27771">
                  <c:v>2.738642454147</c:v>
                </c:pt>
                <c:pt idx="27772">
                  <c:v>2.738687753677</c:v>
                </c:pt>
                <c:pt idx="27773">
                  <c:v>2.7388107776639998</c:v>
                </c:pt>
                <c:pt idx="27774">
                  <c:v>2.738867044449</c:v>
                </c:pt>
                <c:pt idx="27775">
                  <c:v>2.7390060424799998</c:v>
                </c:pt>
                <c:pt idx="27776">
                  <c:v>2.7391543388369999</c:v>
                </c:pt>
                <c:pt idx="27777">
                  <c:v>2.7392654418950002</c:v>
                </c:pt>
                <c:pt idx="27778">
                  <c:v>2.739366054535</c:v>
                </c:pt>
                <c:pt idx="27779">
                  <c:v>2.7394354343409999</c:v>
                </c:pt>
                <c:pt idx="27780">
                  <c:v>2.7395284175870001</c:v>
                </c:pt>
                <c:pt idx="27781">
                  <c:v>2.7397956848140002</c:v>
                </c:pt>
                <c:pt idx="27782">
                  <c:v>2.7398915290830002</c:v>
                </c:pt>
                <c:pt idx="27783">
                  <c:v>2.7399027347559999</c:v>
                </c:pt>
                <c:pt idx="27784">
                  <c:v>2.739986896515</c:v>
                </c:pt>
                <c:pt idx="27785">
                  <c:v>2.7400753498079999</c:v>
                </c:pt>
                <c:pt idx="27786">
                  <c:v>2.7401990890499999</c:v>
                </c:pt>
                <c:pt idx="27787">
                  <c:v>2.7403447628020001</c:v>
                </c:pt>
                <c:pt idx="27788">
                  <c:v>2.7404265403750001</c:v>
                </c:pt>
                <c:pt idx="27789">
                  <c:v>2.7404770851140001</c:v>
                </c:pt>
                <c:pt idx="27790">
                  <c:v>2.740513563156</c:v>
                </c:pt>
                <c:pt idx="27791">
                  <c:v>2.7405693531040001</c:v>
                </c:pt>
                <c:pt idx="27792">
                  <c:v>2.7406764030459998</c:v>
                </c:pt>
                <c:pt idx="27793">
                  <c:v>2.7407412528989998</c:v>
                </c:pt>
                <c:pt idx="27794">
                  <c:v>2.7407982349400002</c:v>
                </c:pt>
                <c:pt idx="27795">
                  <c:v>2.7408843040469999</c:v>
                </c:pt>
                <c:pt idx="27796">
                  <c:v>2.7409884929659998</c:v>
                </c:pt>
                <c:pt idx="27797">
                  <c:v>2.7410447597499998</c:v>
                </c:pt>
                <c:pt idx="27798">
                  <c:v>2.7410960197450001</c:v>
                </c:pt>
                <c:pt idx="27799">
                  <c:v>2.7411823272709999</c:v>
                </c:pt>
                <c:pt idx="27800">
                  <c:v>2.7412636280060001</c:v>
                </c:pt>
                <c:pt idx="27801">
                  <c:v>2.7413029670719999</c:v>
                </c:pt>
                <c:pt idx="27802">
                  <c:v>2.7414085865020001</c:v>
                </c:pt>
                <c:pt idx="27803">
                  <c:v>2.7415163517000001</c:v>
                </c:pt>
                <c:pt idx="27804">
                  <c:v>2.7418572902679998</c:v>
                </c:pt>
                <c:pt idx="27805">
                  <c:v>2.7419061660769999</c:v>
                </c:pt>
                <c:pt idx="27806">
                  <c:v>2.7419407367709998</c:v>
                </c:pt>
                <c:pt idx="27807">
                  <c:v>2.7419936656949999</c:v>
                </c:pt>
                <c:pt idx="27808">
                  <c:v>2.7420146465299999</c:v>
                </c:pt>
                <c:pt idx="27809">
                  <c:v>2.7420768737789998</c:v>
                </c:pt>
                <c:pt idx="27810">
                  <c:v>2.7420890331269998</c:v>
                </c:pt>
                <c:pt idx="27811">
                  <c:v>2.7421684265140001</c:v>
                </c:pt>
                <c:pt idx="27812">
                  <c:v>2.742173671722</c:v>
                </c:pt>
                <c:pt idx="27813">
                  <c:v>2.7422518730159999</c:v>
                </c:pt>
                <c:pt idx="27814">
                  <c:v>2.7422509193420002</c:v>
                </c:pt>
                <c:pt idx="27815">
                  <c:v>2.7423279285429998</c:v>
                </c:pt>
                <c:pt idx="27816">
                  <c:v>2.7423248291019999</c:v>
                </c:pt>
                <c:pt idx="27817">
                  <c:v>2.742396593094</c:v>
                </c:pt>
                <c:pt idx="27818">
                  <c:v>2.7424030303959999</c:v>
                </c:pt>
                <c:pt idx="27819">
                  <c:v>2.7424707412720002</c:v>
                </c:pt>
                <c:pt idx="27820">
                  <c:v>2.7424886226649998</c:v>
                </c:pt>
                <c:pt idx="27821">
                  <c:v>2.7425479888919999</c:v>
                </c:pt>
                <c:pt idx="27822">
                  <c:v>2.742546796799</c:v>
                </c:pt>
                <c:pt idx="27823">
                  <c:v>2.742579698563</c:v>
                </c:pt>
                <c:pt idx="27824">
                  <c:v>2.742619991302</c:v>
                </c:pt>
                <c:pt idx="27825">
                  <c:v>2.7426605224610001</c:v>
                </c:pt>
                <c:pt idx="27826">
                  <c:v>2.7426807880399999</c:v>
                </c:pt>
                <c:pt idx="27827">
                  <c:v>2.7426824569699999</c:v>
                </c:pt>
                <c:pt idx="27828">
                  <c:v>2.7427465915679998</c:v>
                </c:pt>
                <c:pt idx="27829">
                  <c:v>2.7428212165830002</c:v>
                </c:pt>
                <c:pt idx="27830">
                  <c:v>2.7430477142330001</c:v>
                </c:pt>
                <c:pt idx="27831">
                  <c:v>2.7431311607360001</c:v>
                </c:pt>
                <c:pt idx="27832">
                  <c:v>2.7431783676150001</c:v>
                </c:pt>
                <c:pt idx="27833">
                  <c:v>2.7432737350459999</c:v>
                </c:pt>
                <c:pt idx="27834">
                  <c:v>2.7433269023900002</c:v>
                </c:pt>
                <c:pt idx="27835">
                  <c:v>2.743375062943</c:v>
                </c:pt>
                <c:pt idx="27836">
                  <c:v>2.743446588516</c:v>
                </c:pt>
                <c:pt idx="27837">
                  <c:v>2.7435421943659999</c:v>
                </c:pt>
                <c:pt idx="27838">
                  <c:v>2.7435939311980002</c:v>
                </c:pt>
                <c:pt idx="27839">
                  <c:v>2.743643760681</c:v>
                </c:pt>
                <c:pt idx="27840">
                  <c:v>2.7437298297880002</c:v>
                </c:pt>
                <c:pt idx="27841">
                  <c:v>2.7438068389889998</c:v>
                </c:pt>
                <c:pt idx="27842">
                  <c:v>2.743851184845</c:v>
                </c:pt>
                <c:pt idx="27843">
                  <c:v>2.7438950538640001</c:v>
                </c:pt>
                <c:pt idx="27844">
                  <c:v>2.7439806461330001</c:v>
                </c:pt>
                <c:pt idx="27845">
                  <c:v>2.7440311908720001</c:v>
                </c:pt>
                <c:pt idx="27846">
                  <c:v>2.7440659999850001</c:v>
                </c:pt>
                <c:pt idx="27847">
                  <c:v>2.7441916465760001</c:v>
                </c:pt>
                <c:pt idx="27848">
                  <c:v>2.7442519664759999</c:v>
                </c:pt>
                <c:pt idx="27849">
                  <c:v>2.7443854808810002</c:v>
                </c:pt>
                <c:pt idx="27850">
                  <c:v>2.7445304393769998</c:v>
                </c:pt>
                <c:pt idx="27851">
                  <c:v>2.7446703910829999</c:v>
                </c:pt>
                <c:pt idx="27852">
                  <c:v>2.7448756694790002</c:v>
                </c:pt>
                <c:pt idx="27853">
                  <c:v>2.7449300289149998</c:v>
                </c:pt>
                <c:pt idx="27854">
                  <c:v>2.7449660301210002</c:v>
                </c:pt>
                <c:pt idx="27855">
                  <c:v>2.745040655136</c:v>
                </c:pt>
                <c:pt idx="27856">
                  <c:v>2.7451200485229998</c:v>
                </c:pt>
                <c:pt idx="27857">
                  <c:v>2.745127439499</c:v>
                </c:pt>
                <c:pt idx="27858">
                  <c:v>2.7452065944670001</c:v>
                </c:pt>
                <c:pt idx="27859">
                  <c:v>2.7452111244199999</c:v>
                </c:pt>
                <c:pt idx="27860">
                  <c:v>2.745279312134</c:v>
                </c:pt>
                <c:pt idx="27861">
                  <c:v>2.7452855110169998</c:v>
                </c:pt>
                <c:pt idx="27862">
                  <c:v>2.7453453540799999</c:v>
                </c:pt>
                <c:pt idx="27863">
                  <c:v>2.7453618049620001</c:v>
                </c:pt>
                <c:pt idx="27864">
                  <c:v>2.745410203934</c:v>
                </c:pt>
                <c:pt idx="27865">
                  <c:v>2.7454457283020002</c:v>
                </c:pt>
                <c:pt idx="27866">
                  <c:v>2.745481729507</c:v>
                </c:pt>
                <c:pt idx="27867">
                  <c:v>2.7455329895020002</c:v>
                </c:pt>
                <c:pt idx="27868">
                  <c:v>2.7455561161039999</c:v>
                </c:pt>
                <c:pt idx="27869">
                  <c:v>2.7456181049350001</c:v>
                </c:pt>
                <c:pt idx="27870">
                  <c:v>2.7456259727479999</c:v>
                </c:pt>
                <c:pt idx="27871">
                  <c:v>2.7456941604609999</c:v>
                </c:pt>
                <c:pt idx="27872">
                  <c:v>2.7457036972050002</c:v>
                </c:pt>
                <c:pt idx="27873">
                  <c:v>2.745798826218</c:v>
                </c:pt>
                <c:pt idx="27874">
                  <c:v>2.7459459304810001</c:v>
                </c:pt>
                <c:pt idx="27875">
                  <c:v>2.7460689544679999</c:v>
                </c:pt>
                <c:pt idx="27876">
                  <c:v>2.7461152076720001</c:v>
                </c:pt>
                <c:pt idx="27877">
                  <c:v>2.7461597919459999</c:v>
                </c:pt>
                <c:pt idx="27878">
                  <c:v>2.746233463287</c:v>
                </c:pt>
                <c:pt idx="27879">
                  <c:v>2.7463300228119998</c:v>
                </c:pt>
                <c:pt idx="27880">
                  <c:v>2.7463855743410002</c:v>
                </c:pt>
                <c:pt idx="27881">
                  <c:v>2.746437072754</c:v>
                </c:pt>
                <c:pt idx="27882">
                  <c:v>2.7465252876280002</c:v>
                </c:pt>
                <c:pt idx="27883">
                  <c:v>2.7466089725490002</c:v>
                </c:pt>
                <c:pt idx="27884">
                  <c:v>2.746655225754</c:v>
                </c:pt>
                <c:pt idx="27885">
                  <c:v>2.7467045784000002</c:v>
                </c:pt>
                <c:pt idx="27886">
                  <c:v>2.7467951774600001</c:v>
                </c:pt>
                <c:pt idx="27887">
                  <c:v>2.746876955032</c:v>
                </c:pt>
                <c:pt idx="27888">
                  <c:v>2.7469890117650002</c:v>
                </c:pt>
                <c:pt idx="27889">
                  <c:v>2.7472887039180001</c:v>
                </c:pt>
                <c:pt idx="27890">
                  <c:v>2.7474071979520001</c:v>
                </c:pt>
                <c:pt idx="27891">
                  <c:v>2.7474858760830001</c:v>
                </c:pt>
                <c:pt idx="27892">
                  <c:v>2.747577905655</c:v>
                </c:pt>
                <c:pt idx="27893">
                  <c:v>2.7476768493649999</c:v>
                </c:pt>
                <c:pt idx="27894">
                  <c:v>2.747994661331</c:v>
                </c:pt>
                <c:pt idx="27895">
                  <c:v>2.7480986118319999</c:v>
                </c:pt>
                <c:pt idx="27896">
                  <c:v>2.748362779617</c:v>
                </c:pt>
                <c:pt idx="27897">
                  <c:v>2.7484872341159998</c:v>
                </c:pt>
                <c:pt idx="27898">
                  <c:v>2.7486505508420001</c:v>
                </c:pt>
                <c:pt idx="27899">
                  <c:v>2.7487711906430001</c:v>
                </c:pt>
                <c:pt idx="27900">
                  <c:v>2.7489006519319998</c:v>
                </c:pt>
                <c:pt idx="27901">
                  <c:v>2.7490386962889999</c:v>
                </c:pt>
                <c:pt idx="27902">
                  <c:v>2.749365329742</c:v>
                </c:pt>
                <c:pt idx="27903">
                  <c:v>2.7494249343870001</c:v>
                </c:pt>
                <c:pt idx="27904">
                  <c:v>2.7494688034060002</c:v>
                </c:pt>
                <c:pt idx="27905">
                  <c:v>2.7495296001430001</c:v>
                </c:pt>
                <c:pt idx="27906">
                  <c:v>2.7495534420009999</c:v>
                </c:pt>
                <c:pt idx="27907">
                  <c:v>2.749621629715</c:v>
                </c:pt>
                <c:pt idx="27908">
                  <c:v>2.7496349811549998</c:v>
                </c:pt>
                <c:pt idx="27909">
                  <c:v>2.7497098445889998</c:v>
                </c:pt>
                <c:pt idx="27910">
                  <c:v>2.749716043472</c:v>
                </c:pt>
                <c:pt idx="27911">
                  <c:v>2.749802589417</c:v>
                </c:pt>
                <c:pt idx="27912">
                  <c:v>2.7498126029969998</c:v>
                </c:pt>
                <c:pt idx="27913">
                  <c:v>2.7499048709870002</c:v>
                </c:pt>
                <c:pt idx="27914">
                  <c:v>2.7500455379490001</c:v>
                </c:pt>
                <c:pt idx="27915">
                  <c:v>2.7502694129940002</c:v>
                </c:pt>
                <c:pt idx="27916">
                  <c:v>2.7503733634950001</c:v>
                </c:pt>
                <c:pt idx="27917">
                  <c:v>2.7504293918610001</c:v>
                </c:pt>
                <c:pt idx="27918">
                  <c:v>2.750456809998</c:v>
                </c:pt>
                <c:pt idx="27919">
                  <c:v>2.7504990100860001</c:v>
                </c:pt>
                <c:pt idx="27920">
                  <c:v>2.7505822181699999</c:v>
                </c:pt>
                <c:pt idx="27921">
                  <c:v>2.7506284713750002</c:v>
                </c:pt>
                <c:pt idx="27922">
                  <c:v>2.7506620883939998</c:v>
                </c:pt>
                <c:pt idx="27923">
                  <c:v>2.750720024109</c:v>
                </c:pt>
                <c:pt idx="27924">
                  <c:v>2.7508087158199999</c:v>
                </c:pt>
                <c:pt idx="27925">
                  <c:v>2.7508442401890001</c:v>
                </c:pt>
                <c:pt idx="27926">
                  <c:v>2.7509357929229998</c:v>
                </c:pt>
                <c:pt idx="27927">
                  <c:v>2.7510399818420002</c:v>
                </c:pt>
                <c:pt idx="27928">
                  <c:v>2.751135110855</c:v>
                </c:pt>
                <c:pt idx="27929">
                  <c:v>2.7512302398680002</c:v>
                </c:pt>
                <c:pt idx="27930">
                  <c:v>2.7515988349909999</c:v>
                </c:pt>
                <c:pt idx="27931">
                  <c:v>2.7516992092130002</c:v>
                </c:pt>
                <c:pt idx="27932">
                  <c:v>2.7517960071559999</c:v>
                </c:pt>
                <c:pt idx="27933">
                  <c:v>2.75186753273</c:v>
                </c:pt>
                <c:pt idx="27934">
                  <c:v>2.7518999576569998</c:v>
                </c:pt>
                <c:pt idx="27935">
                  <c:v>2.752003908157</c:v>
                </c:pt>
                <c:pt idx="27936">
                  <c:v>2.7523050308229999</c:v>
                </c:pt>
                <c:pt idx="27937">
                  <c:v>2.7525858879089999</c:v>
                </c:pt>
                <c:pt idx="27938">
                  <c:v>2.7528297901149998</c:v>
                </c:pt>
                <c:pt idx="27939">
                  <c:v>2.7529320716860002</c:v>
                </c:pt>
                <c:pt idx="27940">
                  <c:v>2.7529892921450001</c:v>
                </c:pt>
                <c:pt idx="27941">
                  <c:v>2.753041267395</c:v>
                </c:pt>
                <c:pt idx="27942">
                  <c:v>2.7531309127810002</c:v>
                </c:pt>
                <c:pt idx="27943">
                  <c:v>2.753458023071</c:v>
                </c:pt>
                <c:pt idx="27944">
                  <c:v>2.7535533905029999</c:v>
                </c:pt>
                <c:pt idx="27945">
                  <c:v>2.7536823749539998</c:v>
                </c:pt>
                <c:pt idx="27946">
                  <c:v>2.7540168762210002</c:v>
                </c:pt>
                <c:pt idx="27947">
                  <c:v>2.7540800571439998</c:v>
                </c:pt>
                <c:pt idx="27948">
                  <c:v>2.7541341781619999</c:v>
                </c:pt>
                <c:pt idx="27949">
                  <c:v>2.7542228698729998</c:v>
                </c:pt>
                <c:pt idx="27950">
                  <c:v>2.7545397281650001</c:v>
                </c:pt>
                <c:pt idx="27951">
                  <c:v>2.7546153068539998</c:v>
                </c:pt>
                <c:pt idx="27952">
                  <c:v>2.7546417713169999</c:v>
                </c:pt>
                <c:pt idx="27953">
                  <c:v>2.7547650337220002</c:v>
                </c:pt>
                <c:pt idx="27954">
                  <c:v>2.7548291683200001</c:v>
                </c:pt>
                <c:pt idx="27955">
                  <c:v>2.7549495697020001</c:v>
                </c:pt>
                <c:pt idx="27956">
                  <c:v>2.7551753520969999</c:v>
                </c:pt>
                <c:pt idx="27957">
                  <c:v>2.7552726268769998</c:v>
                </c:pt>
                <c:pt idx="27958">
                  <c:v>2.7552957534789999</c:v>
                </c:pt>
                <c:pt idx="27959">
                  <c:v>2.7553772926329998</c:v>
                </c:pt>
                <c:pt idx="27960">
                  <c:v>2.7554988861080001</c:v>
                </c:pt>
                <c:pt idx="27961">
                  <c:v>2.755712985992</c:v>
                </c:pt>
                <c:pt idx="27962">
                  <c:v>2.7558045387269998</c:v>
                </c:pt>
                <c:pt idx="27963">
                  <c:v>2.7559287548069999</c:v>
                </c:pt>
                <c:pt idx="27964">
                  <c:v>2.7560596466059999</c:v>
                </c:pt>
                <c:pt idx="27965">
                  <c:v>2.7561981678010001</c:v>
                </c:pt>
                <c:pt idx="27966">
                  <c:v>2.7565555572510001</c:v>
                </c:pt>
                <c:pt idx="27967">
                  <c:v>2.756621360779</c:v>
                </c:pt>
                <c:pt idx="27968">
                  <c:v>2.7567462921139998</c:v>
                </c:pt>
                <c:pt idx="27969">
                  <c:v>2.7568693161010001</c:v>
                </c:pt>
                <c:pt idx="27970">
                  <c:v>2.7571783065800002</c:v>
                </c:pt>
                <c:pt idx="27971">
                  <c:v>2.7573223114009999</c:v>
                </c:pt>
                <c:pt idx="27972">
                  <c:v>2.7576422691350002</c:v>
                </c:pt>
                <c:pt idx="27973">
                  <c:v>2.7576529979709998</c:v>
                </c:pt>
                <c:pt idx="27974">
                  <c:v>2.757714748383</c:v>
                </c:pt>
                <c:pt idx="27975">
                  <c:v>2.7577252388</c:v>
                </c:pt>
                <c:pt idx="27976">
                  <c:v>2.7577910423279999</c:v>
                </c:pt>
                <c:pt idx="27977">
                  <c:v>2.7578167915340002</c:v>
                </c:pt>
                <c:pt idx="27978">
                  <c:v>2.7578654289250002</c:v>
                </c:pt>
                <c:pt idx="27979">
                  <c:v>2.7578725814820002</c:v>
                </c:pt>
                <c:pt idx="27980">
                  <c:v>2.7579460144039998</c:v>
                </c:pt>
                <c:pt idx="27981">
                  <c:v>2.7579462528229999</c:v>
                </c:pt>
                <c:pt idx="27982">
                  <c:v>2.7579967975619999</c:v>
                </c:pt>
                <c:pt idx="27983">
                  <c:v>2.758007526398</c:v>
                </c:pt>
                <c:pt idx="27984">
                  <c:v>2.7580716609949998</c:v>
                </c:pt>
                <c:pt idx="27985">
                  <c:v>2.7580795288090001</c:v>
                </c:pt>
                <c:pt idx="27986">
                  <c:v>2.7581486701969999</c:v>
                </c:pt>
                <c:pt idx="27987">
                  <c:v>2.758156061172</c:v>
                </c:pt>
                <c:pt idx="27988">
                  <c:v>2.7582266330719998</c:v>
                </c:pt>
                <c:pt idx="27989">
                  <c:v>2.7582302093509998</c:v>
                </c:pt>
                <c:pt idx="27990">
                  <c:v>2.7582914829249998</c:v>
                </c:pt>
                <c:pt idx="27991">
                  <c:v>2.758311271667</c:v>
                </c:pt>
                <c:pt idx="27992">
                  <c:v>2.758405208588</c:v>
                </c:pt>
                <c:pt idx="27993">
                  <c:v>2.758689641953</c:v>
                </c:pt>
                <c:pt idx="27994">
                  <c:v>2.7587704658510002</c:v>
                </c:pt>
                <c:pt idx="27995">
                  <c:v>2.7588565349579999</c:v>
                </c:pt>
                <c:pt idx="27996">
                  <c:v>2.7589035034179998</c:v>
                </c:pt>
                <c:pt idx="27997">
                  <c:v>2.7589519023900002</c:v>
                </c:pt>
                <c:pt idx="27998">
                  <c:v>2.7590363025669999</c:v>
                </c:pt>
                <c:pt idx="27999">
                  <c:v>2.7591409683229999</c:v>
                </c:pt>
                <c:pt idx="28000">
                  <c:v>2.7592065334320002</c:v>
                </c:pt>
                <c:pt idx="28001">
                  <c:v>2.7592744827270002</c:v>
                </c:pt>
                <c:pt idx="28002">
                  <c:v>2.7593874931340001</c:v>
                </c:pt>
                <c:pt idx="28003">
                  <c:v>2.7594878673549998</c:v>
                </c:pt>
                <c:pt idx="28004">
                  <c:v>2.7595610618589999</c:v>
                </c:pt>
                <c:pt idx="28005">
                  <c:v>2.7596404552460001</c:v>
                </c:pt>
                <c:pt idx="28006">
                  <c:v>2.759760379791</c:v>
                </c:pt>
                <c:pt idx="28007">
                  <c:v>2.7598381042479998</c:v>
                </c:pt>
                <c:pt idx="28008">
                  <c:v>2.7598960399629999</c:v>
                </c:pt>
                <c:pt idx="28009">
                  <c:v>2.7599620819089998</c:v>
                </c:pt>
                <c:pt idx="28010">
                  <c:v>2.7600677013400001</c:v>
                </c:pt>
                <c:pt idx="28011">
                  <c:v>2.7601206302639998</c:v>
                </c:pt>
                <c:pt idx="28012">
                  <c:v>2.7601675987240002</c:v>
                </c:pt>
                <c:pt idx="28013">
                  <c:v>2.7602379322049999</c:v>
                </c:pt>
                <c:pt idx="28014">
                  <c:v>2.7603259086610001</c:v>
                </c:pt>
                <c:pt idx="28015">
                  <c:v>2.7603974342350002</c:v>
                </c:pt>
                <c:pt idx="28016">
                  <c:v>2.7605376243589999</c:v>
                </c:pt>
                <c:pt idx="28017">
                  <c:v>2.7605862617489998</c:v>
                </c:pt>
                <c:pt idx="28018">
                  <c:v>2.760797977448</c:v>
                </c:pt>
                <c:pt idx="28019">
                  <c:v>2.7610361576079998</c:v>
                </c:pt>
                <c:pt idx="28020">
                  <c:v>2.7611300945280002</c:v>
                </c:pt>
                <c:pt idx="28021">
                  <c:v>2.7612414360050002</c:v>
                </c:pt>
                <c:pt idx="28022">
                  <c:v>2.7614324092859999</c:v>
                </c:pt>
                <c:pt idx="28023">
                  <c:v>2.761749982834</c:v>
                </c:pt>
                <c:pt idx="28024">
                  <c:v>2.7619652748110002</c:v>
                </c:pt>
                <c:pt idx="28025">
                  <c:v>2.762133836746</c:v>
                </c:pt>
                <c:pt idx="28026">
                  <c:v>2.7622830867769999</c:v>
                </c:pt>
                <c:pt idx="28027">
                  <c:v>2.7623581886289998</c:v>
                </c:pt>
                <c:pt idx="28028">
                  <c:v>2.7624619007110001</c:v>
                </c:pt>
                <c:pt idx="28029">
                  <c:v>2.7625746726989999</c:v>
                </c:pt>
                <c:pt idx="28030">
                  <c:v>2.7627542018889999</c:v>
                </c:pt>
                <c:pt idx="28031">
                  <c:v>2.7628684043880001</c:v>
                </c:pt>
                <c:pt idx="28032">
                  <c:v>2.7629718780519998</c:v>
                </c:pt>
                <c:pt idx="28033">
                  <c:v>2.7630097866060002</c:v>
                </c:pt>
                <c:pt idx="28034">
                  <c:v>2.7630708217620001</c:v>
                </c:pt>
                <c:pt idx="28035">
                  <c:v>2.7630994319919999</c:v>
                </c:pt>
                <c:pt idx="28036">
                  <c:v>2.763147115707</c:v>
                </c:pt>
                <c:pt idx="28037">
                  <c:v>2.7631897926329998</c:v>
                </c:pt>
                <c:pt idx="28038">
                  <c:v>2.7632138729100002</c:v>
                </c:pt>
                <c:pt idx="28039">
                  <c:v>2.7632675170900001</c:v>
                </c:pt>
                <c:pt idx="28040">
                  <c:v>2.7632782459260001</c:v>
                </c:pt>
                <c:pt idx="28041">
                  <c:v>2.7633373737340001</c:v>
                </c:pt>
                <c:pt idx="28042">
                  <c:v>2.7633397579190002</c:v>
                </c:pt>
                <c:pt idx="28043">
                  <c:v>2.7633643150329998</c:v>
                </c:pt>
                <c:pt idx="28044">
                  <c:v>2.7634062767029999</c:v>
                </c:pt>
                <c:pt idx="28045">
                  <c:v>2.7634036540990001</c:v>
                </c:pt>
                <c:pt idx="28046">
                  <c:v>2.7633988857270002</c:v>
                </c:pt>
                <c:pt idx="28047">
                  <c:v>2.7634372711180002</c:v>
                </c:pt>
                <c:pt idx="28048">
                  <c:v>2.7634580135350002</c:v>
                </c:pt>
                <c:pt idx="28049">
                  <c:v>2.7634534835819999</c:v>
                </c:pt>
                <c:pt idx="28050">
                  <c:v>2.7634522914890001</c:v>
                </c:pt>
                <c:pt idx="28051">
                  <c:v>2.7635021209719999</c:v>
                </c:pt>
                <c:pt idx="28052">
                  <c:v>2.7635128498079999</c:v>
                </c:pt>
                <c:pt idx="28053">
                  <c:v>2.7635059356689999</c:v>
                </c:pt>
                <c:pt idx="28054">
                  <c:v>2.7635176181790002</c:v>
                </c:pt>
                <c:pt idx="28055">
                  <c:v>2.7635664939879998</c:v>
                </c:pt>
                <c:pt idx="28056">
                  <c:v>2.763570547104</c:v>
                </c:pt>
                <c:pt idx="28057">
                  <c:v>2.7635653018949999</c:v>
                </c:pt>
                <c:pt idx="28058">
                  <c:v>2.7635972499850001</c:v>
                </c:pt>
                <c:pt idx="28059">
                  <c:v>2.7636382579799998</c:v>
                </c:pt>
                <c:pt idx="28060">
                  <c:v>2.7636380195619998</c:v>
                </c:pt>
                <c:pt idx="28061">
                  <c:v>2.7636344432829998</c:v>
                </c:pt>
                <c:pt idx="28062">
                  <c:v>2.7636754512790001</c:v>
                </c:pt>
                <c:pt idx="28063">
                  <c:v>2.763703346252</c:v>
                </c:pt>
                <c:pt idx="28064">
                  <c:v>2.7637028694149999</c:v>
                </c:pt>
                <c:pt idx="28065">
                  <c:v>2.7637076377869998</c:v>
                </c:pt>
                <c:pt idx="28066">
                  <c:v>2.7637598514559998</c:v>
                </c:pt>
                <c:pt idx="28067">
                  <c:v>2.7637772560120002</c:v>
                </c:pt>
                <c:pt idx="28068">
                  <c:v>2.7638461589809999</c:v>
                </c:pt>
                <c:pt idx="28069">
                  <c:v>2.7638630866999998</c:v>
                </c:pt>
                <c:pt idx="28070">
                  <c:v>2.764086723328</c:v>
                </c:pt>
                <c:pt idx="28071">
                  <c:v>2.7641582489009999</c:v>
                </c:pt>
                <c:pt idx="28072">
                  <c:v>2.7641980648039999</c:v>
                </c:pt>
                <c:pt idx="28073">
                  <c:v>2.7642502784729999</c:v>
                </c:pt>
                <c:pt idx="28074">
                  <c:v>2.764355182648</c:v>
                </c:pt>
                <c:pt idx="28075">
                  <c:v>2.7644362449650002</c:v>
                </c:pt>
                <c:pt idx="28076">
                  <c:v>2.7644958496090002</c:v>
                </c:pt>
                <c:pt idx="28077">
                  <c:v>2.7645676136019999</c:v>
                </c:pt>
                <c:pt idx="28078">
                  <c:v>2.764679670334</c:v>
                </c:pt>
                <c:pt idx="28079">
                  <c:v>2.764752864838</c:v>
                </c:pt>
                <c:pt idx="28080">
                  <c:v>2.7648093700410001</c:v>
                </c:pt>
                <c:pt idx="28081">
                  <c:v>2.7648901939389998</c:v>
                </c:pt>
                <c:pt idx="28082">
                  <c:v>2.7649996280670002</c:v>
                </c:pt>
                <c:pt idx="28083">
                  <c:v>2.7650594711299998</c:v>
                </c:pt>
                <c:pt idx="28084">
                  <c:v>2.7651073932650001</c:v>
                </c:pt>
                <c:pt idx="28085">
                  <c:v>2.7651884555819999</c:v>
                </c:pt>
                <c:pt idx="28086">
                  <c:v>2.7652783393860001</c:v>
                </c:pt>
                <c:pt idx="28087">
                  <c:v>2.765323400497</c:v>
                </c:pt>
                <c:pt idx="28088">
                  <c:v>2.7653677463530002</c:v>
                </c:pt>
                <c:pt idx="28089">
                  <c:v>2.7654547691350002</c:v>
                </c:pt>
                <c:pt idx="28090">
                  <c:v>2.7655346393590001</c:v>
                </c:pt>
                <c:pt idx="28091">
                  <c:v>2.7655763626100001</c:v>
                </c:pt>
                <c:pt idx="28092">
                  <c:v>2.7656228542329999</c:v>
                </c:pt>
                <c:pt idx="28093">
                  <c:v>2.76571393013</c:v>
                </c:pt>
                <c:pt idx="28094">
                  <c:v>2.7657735347750001</c:v>
                </c:pt>
                <c:pt idx="28095">
                  <c:v>2.7658059597019999</c:v>
                </c:pt>
                <c:pt idx="28096">
                  <c:v>2.7659294605259999</c:v>
                </c:pt>
                <c:pt idx="28097">
                  <c:v>2.7660267353060002</c:v>
                </c:pt>
                <c:pt idx="28098">
                  <c:v>2.7662250995640001</c:v>
                </c:pt>
                <c:pt idx="28099">
                  <c:v>2.7663290500639999</c:v>
                </c:pt>
                <c:pt idx="28100">
                  <c:v>2.7663915157319998</c:v>
                </c:pt>
                <c:pt idx="28101">
                  <c:v>2.7664856910709998</c:v>
                </c:pt>
                <c:pt idx="28102">
                  <c:v>2.766526460648</c:v>
                </c:pt>
                <c:pt idx="28103">
                  <c:v>2.766592741013</c:v>
                </c:pt>
                <c:pt idx="28104">
                  <c:v>2.7666890621190001</c:v>
                </c:pt>
                <c:pt idx="28105">
                  <c:v>2.7667858600619999</c:v>
                </c:pt>
                <c:pt idx="28106">
                  <c:v>2.767056703568</c:v>
                </c:pt>
                <c:pt idx="28107">
                  <c:v>2.7670874595639998</c:v>
                </c:pt>
                <c:pt idx="28108">
                  <c:v>2.767143726349</c:v>
                </c:pt>
                <c:pt idx="28109">
                  <c:v>2.7672405242920002</c:v>
                </c:pt>
                <c:pt idx="28110">
                  <c:v>2.7672967910769999</c:v>
                </c:pt>
                <c:pt idx="28111">
                  <c:v>2.7673423290249999</c:v>
                </c:pt>
                <c:pt idx="28112">
                  <c:v>2.7674205303189998</c:v>
                </c:pt>
                <c:pt idx="28113">
                  <c:v>2.767513513565</c:v>
                </c:pt>
                <c:pt idx="28114">
                  <c:v>2.7675611972810001</c:v>
                </c:pt>
                <c:pt idx="28115">
                  <c:v>2.7676029205320001</c:v>
                </c:pt>
                <c:pt idx="28116">
                  <c:v>2.7676830291750001</c:v>
                </c:pt>
                <c:pt idx="28117">
                  <c:v>2.7677536010739998</c:v>
                </c:pt>
                <c:pt idx="28118">
                  <c:v>2.7677848339079998</c:v>
                </c:pt>
                <c:pt idx="28119">
                  <c:v>2.7678804397580001</c:v>
                </c:pt>
                <c:pt idx="28120">
                  <c:v>2.767966985703</c:v>
                </c:pt>
                <c:pt idx="28121">
                  <c:v>2.7682623863220002</c:v>
                </c:pt>
                <c:pt idx="28122">
                  <c:v>2.7683286666870002</c:v>
                </c:pt>
                <c:pt idx="28123">
                  <c:v>2.7683477401730001</c:v>
                </c:pt>
                <c:pt idx="28124">
                  <c:v>2.76842212677</c:v>
                </c:pt>
                <c:pt idx="28125">
                  <c:v>2.7684402465820002</c:v>
                </c:pt>
                <c:pt idx="28126">
                  <c:v>2.7684845924379999</c:v>
                </c:pt>
                <c:pt idx="28127">
                  <c:v>2.7685225009919998</c:v>
                </c:pt>
                <c:pt idx="28128">
                  <c:v>2.7685489654539999</c:v>
                </c:pt>
                <c:pt idx="28129">
                  <c:v>2.7685997486109999</c:v>
                </c:pt>
                <c:pt idx="28130">
                  <c:v>2.768615722656</c:v>
                </c:pt>
                <c:pt idx="28131">
                  <c:v>2.7686741352080002</c:v>
                </c:pt>
                <c:pt idx="28132">
                  <c:v>2.7686789035800001</c:v>
                </c:pt>
                <c:pt idx="28133">
                  <c:v>2.768675088882</c:v>
                </c:pt>
                <c:pt idx="28134">
                  <c:v>2.7687346935270001</c:v>
                </c:pt>
                <c:pt idx="28135">
                  <c:v>2.76873087883</c:v>
                </c:pt>
                <c:pt idx="28136">
                  <c:v>2.768790245056</c:v>
                </c:pt>
                <c:pt idx="28137">
                  <c:v>2.768797159195</c:v>
                </c:pt>
                <c:pt idx="28138">
                  <c:v>2.7688624858859998</c:v>
                </c:pt>
                <c:pt idx="28139">
                  <c:v>2.7688889503479999</c:v>
                </c:pt>
                <c:pt idx="28140">
                  <c:v>2.7689461708069998</c:v>
                </c:pt>
                <c:pt idx="28141">
                  <c:v>2.768990516663</c:v>
                </c:pt>
                <c:pt idx="28142">
                  <c:v>2.769027471542</c:v>
                </c:pt>
                <c:pt idx="28143">
                  <c:v>2.76908493042</c:v>
                </c:pt>
                <c:pt idx="28144">
                  <c:v>2.769258975983</c:v>
                </c:pt>
                <c:pt idx="28145">
                  <c:v>2.7693855762480002</c:v>
                </c:pt>
                <c:pt idx="28146">
                  <c:v>2.7694177627559999</c:v>
                </c:pt>
                <c:pt idx="28147">
                  <c:v>2.769451141357</c:v>
                </c:pt>
                <c:pt idx="28148">
                  <c:v>2.7695221900939999</c:v>
                </c:pt>
                <c:pt idx="28149">
                  <c:v>2.769592285156</c:v>
                </c:pt>
                <c:pt idx="28150">
                  <c:v>2.7696278095250002</c:v>
                </c:pt>
                <c:pt idx="28151">
                  <c:v>2.769669055939</c:v>
                </c:pt>
                <c:pt idx="28152">
                  <c:v>2.7697556018829999</c:v>
                </c:pt>
                <c:pt idx="28153">
                  <c:v>2.7698240280149999</c:v>
                </c:pt>
                <c:pt idx="28154">
                  <c:v>2.7698628902440001</c:v>
                </c:pt>
                <c:pt idx="28155">
                  <c:v>2.7699103355410002</c:v>
                </c:pt>
                <c:pt idx="28156">
                  <c:v>2.7700061798100002</c:v>
                </c:pt>
                <c:pt idx="28157">
                  <c:v>2.7700610160829999</c:v>
                </c:pt>
                <c:pt idx="28158">
                  <c:v>2.7700977325439999</c:v>
                </c:pt>
                <c:pt idx="28159">
                  <c:v>2.7701549530029999</c:v>
                </c:pt>
                <c:pt idx="28160">
                  <c:v>2.77023935318</c:v>
                </c:pt>
                <c:pt idx="28161">
                  <c:v>2.7703058719640001</c:v>
                </c:pt>
                <c:pt idx="28162">
                  <c:v>2.7704317569730001</c:v>
                </c:pt>
                <c:pt idx="28163">
                  <c:v>2.7704803943630001</c:v>
                </c:pt>
                <c:pt idx="28164">
                  <c:v>2.7706129550930001</c:v>
                </c:pt>
                <c:pt idx="28165">
                  <c:v>2.7707436084750001</c:v>
                </c:pt>
                <c:pt idx="28166">
                  <c:v>2.7709732055659999</c:v>
                </c:pt>
                <c:pt idx="28167">
                  <c:v>2.7710642814640001</c:v>
                </c:pt>
                <c:pt idx="28168">
                  <c:v>2.7711191177369998</c:v>
                </c:pt>
                <c:pt idx="28169">
                  <c:v>2.7711522579190002</c:v>
                </c:pt>
                <c:pt idx="28170">
                  <c:v>2.7712101936339999</c:v>
                </c:pt>
                <c:pt idx="28171">
                  <c:v>2.7712328433989999</c:v>
                </c:pt>
                <c:pt idx="28172">
                  <c:v>2.7712965011600001</c:v>
                </c:pt>
                <c:pt idx="28173">
                  <c:v>2.7713007926939999</c:v>
                </c:pt>
                <c:pt idx="28174">
                  <c:v>2.7713716030120001</c:v>
                </c:pt>
                <c:pt idx="28175">
                  <c:v>2.7713718414309998</c:v>
                </c:pt>
                <c:pt idx="28176">
                  <c:v>2.7714400291439998</c:v>
                </c:pt>
                <c:pt idx="28177">
                  <c:v>2.7714436054229998</c:v>
                </c:pt>
                <c:pt idx="28178">
                  <c:v>2.7715091705320001</c:v>
                </c:pt>
                <c:pt idx="28179">
                  <c:v>2.771524429321</c:v>
                </c:pt>
                <c:pt idx="28180">
                  <c:v>2.771582126617</c:v>
                </c:pt>
                <c:pt idx="28181">
                  <c:v>2.7716073989869998</c:v>
                </c:pt>
                <c:pt idx="28182">
                  <c:v>2.771655082703</c:v>
                </c:pt>
                <c:pt idx="28183">
                  <c:v>2.771700620651</c:v>
                </c:pt>
                <c:pt idx="28184">
                  <c:v>2.7717342376710001</c:v>
                </c:pt>
                <c:pt idx="28185">
                  <c:v>2.771789312363</c:v>
                </c:pt>
                <c:pt idx="28186">
                  <c:v>2.7718079090119998</c:v>
                </c:pt>
                <c:pt idx="28187">
                  <c:v>2.7718720436100002</c:v>
                </c:pt>
                <c:pt idx="28188">
                  <c:v>2.77188205719</c:v>
                </c:pt>
                <c:pt idx="28189">
                  <c:v>2.7719609737400002</c:v>
                </c:pt>
                <c:pt idx="28190">
                  <c:v>2.7720212936399999</c:v>
                </c:pt>
                <c:pt idx="28191">
                  <c:v>2.7721204757689999</c:v>
                </c:pt>
                <c:pt idx="28192">
                  <c:v>2.7721984386440002</c:v>
                </c:pt>
                <c:pt idx="28193">
                  <c:v>2.7722556591030001</c:v>
                </c:pt>
                <c:pt idx="28194">
                  <c:v>2.7722959518430002</c:v>
                </c:pt>
                <c:pt idx="28195">
                  <c:v>2.7723431587220002</c:v>
                </c:pt>
                <c:pt idx="28196">
                  <c:v>2.7724406719210002</c:v>
                </c:pt>
                <c:pt idx="28197">
                  <c:v>2.7724943161010001</c:v>
                </c:pt>
                <c:pt idx="28198">
                  <c:v>2.7725405693049998</c:v>
                </c:pt>
                <c:pt idx="28199">
                  <c:v>2.772603988647</c:v>
                </c:pt>
                <c:pt idx="28200">
                  <c:v>2.772694587708</c:v>
                </c:pt>
                <c:pt idx="28201">
                  <c:v>2.7727334499360001</c:v>
                </c:pt>
                <c:pt idx="28202">
                  <c:v>2.7727687358859998</c:v>
                </c:pt>
                <c:pt idx="28203">
                  <c:v>2.772895097733</c:v>
                </c:pt>
                <c:pt idx="28204">
                  <c:v>2.772942066193</c:v>
                </c:pt>
                <c:pt idx="28205">
                  <c:v>2.7732834815979999</c:v>
                </c:pt>
                <c:pt idx="28206">
                  <c:v>2.7733008861539998</c:v>
                </c:pt>
                <c:pt idx="28207">
                  <c:v>2.7733793258669999</c:v>
                </c:pt>
                <c:pt idx="28208">
                  <c:v>2.773399353027</c:v>
                </c:pt>
                <c:pt idx="28209">
                  <c:v>2.7734889984129998</c:v>
                </c:pt>
                <c:pt idx="28210">
                  <c:v>2.7735774517060001</c:v>
                </c:pt>
                <c:pt idx="28211">
                  <c:v>2.7736229896550002</c:v>
                </c:pt>
                <c:pt idx="28212">
                  <c:v>2.7736685276030002</c:v>
                </c:pt>
                <c:pt idx="28213">
                  <c:v>2.7737190723420002</c:v>
                </c:pt>
                <c:pt idx="28214">
                  <c:v>2.773753404617</c:v>
                </c:pt>
                <c:pt idx="28215">
                  <c:v>2.773826360703</c:v>
                </c:pt>
                <c:pt idx="28216">
                  <c:v>2.7738499641419998</c:v>
                </c:pt>
                <c:pt idx="28217">
                  <c:v>2.7739267349240002</c:v>
                </c:pt>
                <c:pt idx="28218">
                  <c:v>2.773936033249</c:v>
                </c:pt>
                <c:pt idx="28219">
                  <c:v>2.77401471138</c:v>
                </c:pt>
                <c:pt idx="28220">
                  <c:v>2.7740221023560001</c:v>
                </c:pt>
                <c:pt idx="28221">
                  <c:v>2.7741017341609999</c:v>
                </c:pt>
                <c:pt idx="28222">
                  <c:v>2.774114131927</c:v>
                </c:pt>
                <c:pt idx="28223">
                  <c:v>2.7741947174070001</c:v>
                </c:pt>
                <c:pt idx="28224">
                  <c:v>2.7742180824279998</c:v>
                </c:pt>
                <c:pt idx="28225">
                  <c:v>2.7742855548860001</c:v>
                </c:pt>
                <c:pt idx="28226">
                  <c:v>2.7743933200840001</c:v>
                </c:pt>
                <c:pt idx="28227">
                  <c:v>2.7745666503909998</c:v>
                </c:pt>
                <c:pt idx="28228">
                  <c:v>2.774640798569</c:v>
                </c:pt>
                <c:pt idx="28229">
                  <c:v>2.774705171585</c:v>
                </c:pt>
                <c:pt idx="28230">
                  <c:v>2.7747411727909999</c:v>
                </c:pt>
                <c:pt idx="28231">
                  <c:v>2.7747950553890002</c:v>
                </c:pt>
                <c:pt idx="28232">
                  <c:v>2.77490234375</c:v>
                </c:pt>
                <c:pt idx="28233">
                  <c:v>2.7749831676480001</c:v>
                </c:pt>
                <c:pt idx="28234">
                  <c:v>2.7750363349909999</c:v>
                </c:pt>
                <c:pt idx="28235">
                  <c:v>2.7751038074490002</c:v>
                </c:pt>
                <c:pt idx="28236">
                  <c:v>2.7752115726470001</c:v>
                </c:pt>
                <c:pt idx="28237">
                  <c:v>2.7752797603610002</c:v>
                </c:pt>
                <c:pt idx="28238">
                  <c:v>2.7753272056579998</c:v>
                </c:pt>
                <c:pt idx="28239">
                  <c:v>2.7753965854640001</c:v>
                </c:pt>
                <c:pt idx="28240">
                  <c:v>2.7754955291750001</c:v>
                </c:pt>
                <c:pt idx="28241">
                  <c:v>2.775544166565</c:v>
                </c:pt>
                <c:pt idx="28242">
                  <c:v>2.7755751609799999</c:v>
                </c:pt>
                <c:pt idx="28243">
                  <c:v>2.775638103485</c:v>
                </c:pt>
                <c:pt idx="28244">
                  <c:v>2.7757227420809998</c:v>
                </c:pt>
                <c:pt idx="28245">
                  <c:v>2.7757563590999998</c:v>
                </c:pt>
                <c:pt idx="28246">
                  <c:v>2.7758560180659999</c:v>
                </c:pt>
                <c:pt idx="28247">
                  <c:v>2.7759337425230002</c:v>
                </c:pt>
                <c:pt idx="28248">
                  <c:v>2.7759649753570002</c:v>
                </c:pt>
                <c:pt idx="28249">
                  <c:v>2.7759926319120001</c:v>
                </c:pt>
                <c:pt idx="28250">
                  <c:v>2.776136875153</c:v>
                </c:pt>
                <c:pt idx="28251">
                  <c:v>2.7761828899380001</c:v>
                </c:pt>
                <c:pt idx="28252">
                  <c:v>2.776316642761</c:v>
                </c:pt>
                <c:pt idx="28253">
                  <c:v>2.7764399051669999</c:v>
                </c:pt>
                <c:pt idx="28254">
                  <c:v>2.7767252922060002</c:v>
                </c:pt>
                <c:pt idx="28255">
                  <c:v>2.7768094539639998</c:v>
                </c:pt>
                <c:pt idx="28256">
                  <c:v>2.7768115997309999</c:v>
                </c:pt>
                <c:pt idx="28257">
                  <c:v>2.7768957614900001</c:v>
                </c:pt>
                <c:pt idx="28258">
                  <c:v>2.7768983840939998</c:v>
                </c:pt>
                <c:pt idx="28259">
                  <c:v>2.7769799232480001</c:v>
                </c:pt>
                <c:pt idx="28260">
                  <c:v>2.7769858837129999</c:v>
                </c:pt>
                <c:pt idx="28261">
                  <c:v>2.7770547866820001</c:v>
                </c:pt>
                <c:pt idx="28262">
                  <c:v>2.7770621776579998</c:v>
                </c:pt>
                <c:pt idx="28263">
                  <c:v>2.7771213054659998</c:v>
                </c:pt>
                <c:pt idx="28264">
                  <c:v>2.7771315574650002</c:v>
                </c:pt>
                <c:pt idx="28265">
                  <c:v>2.7771773338319998</c:v>
                </c:pt>
                <c:pt idx="28266">
                  <c:v>2.777171134949</c:v>
                </c:pt>
                <c:pt idx="28267">
                  <c:v>2.7772483825680001</c:v>
                </c:pt>
                <c:pt idx="28268">
                  <c:v>2.7772350311279999</c:v>
                </c:pt>
                <c:pt idx="28269">
                  <c:v>2.777274131775</c:v>
                </c:pt>
                <c:pt idx="28270">
                  <c:v>2.7773098945619998</c:v>
                </c:pt>
                <c:pt idx="28271">
                  <c:v>2.777305364609</c:v>
                </c:pt>
                <c:pt idx="28272">
                  <c:v>2.7773795127869998</c:v>
                </c:pt>
                <c:pt idx="28273">
                  <c:v>2.7773721218110001</c:v>
                </c:pt>
                <c:pt idx="28274">
                  <c:v>2.7774243354800001</c:v>
                </c:pt>
                <c:pt idx="28275">
                  <c:v>2.7774250507349998</c:v>
                </c:pt>
                <c:pt idx="28276">
                  <c:v>2.777493715286</c:v>
                </c:pt>
                <c:pt idx="28277">
                  <c:v>2.7774980068209998</c:v>
                </c:pt>
                <c:pt idx="28278">
                  <c:v>2.7775866985320001</c:v>
                </c:pt>
                <c:pt idx="28279">
                  <c:v>2.777867078781</c:v>
                </c:pt>
                <c:pt idx="28280">
                  <c:v>2.777905464172</c:v>
                </c:pt>
                <c:pt idx="28281">
                  <c:v>2.777957677841</c:v>
                </c:pt>
                <c:pt idx="28282">
                  <c:v>2.7780582904819999</c:v>
                </c:pt>
                <c:pt idx="28283">
                  <c:v>2.7781174182889998</c:v>
                </c:pt>
                <c:pt idx="28284">
                  <c:v>2.778166770935</c:v>
                </c:pt>
                <c:pt idx="28285">
                  <c:v>2.778245210648</c:v>
                </c:pt>
                <c:pt idx="28286">
                  <c:v>2.7783541679380002</c:v>
                </c:pt>
                <c:pt idx="28287">
                  <c:v>2.7784130573270001</c:v>
                </c:pt>
                <c:pt idx="28288">
                  <c:v>2.7784569263460002</c:v>
                </c:pt>
                <c:pt idx="28289">
                  <c:v>2.7785305976869998</c:v>
                </c:pt>
                <c:pt idx="28290">
                  <c:v>2.7786092758179999</c:v>
                </c:pt>
                <c:pt idx="28291">
                  <c:v>2.778670549393</c:v>
                </c:pt>
                <c:pt idx="28292">
                  <c:v>2.7790400981899999</c:v>
                </c:pt>
                <c:pt idx="28293">
                  <c:v>2.7791335582730001</c:v>
                </c:pt>
                <c:pt idx="28294">
                  <c:v>2.7791481018069999</c:v>
                </c:pt>
                <c:pt idx="28295">
                  <c:v>2.7792365550990001</c:v>
                </c:pt>
                <c:pt idx="28296">
                  <c:v>2.7793245315549999</c:v>
                </c:pt>
                <c:pt idx="28297">
                  <c:v>2.77951669693</c:v>
                </c:pt>
                <c:pt idx="28298">
                  <c:v>2.7795999050139999</c:v>
                </c:pt>
                <c:pt idx="28299">
                  <c:v>2.7796981334690001</c:v>
                </c:pt>
                <c:pt idx="28300">
                  <c:v>2.779774665833</c:v>
                </c:pt>
                <c:pt idx="28301">
                  <c:v>2.779889583588</c:v>
                </c:pt>
                <c:pt idx="28302">
                  <c:v>2.7799441814420001</c:v>
                </c:pt>
                <c:pt idx="28303">
                  <c:v>2.7800617218019998</c:v>
                </c:pt>
                <c:pt idx="28304">
                  <c:v>2.780154943466</c:v>
                </c:pt>
                <c:pt idx="28305">
                  <c:v>2.7803220748899999</c:v>
                </c:pt>
                <c:pt idx="28306">
                  <c:v>2.7803423404690002</c:v>
                </c:pt>
                <c:pt idx="28307">
                  <c:v>2.7804067134860002</c:v>
                </c:pt>
                <c:pt idx="28308">
                  <c:v>2.780475616455</c:v>
                </c:pt>
                <c:pt idx="28309">
                  <c:v>2.7804763317110002</c:v>
                </c:pt>
                <c:pt idx="28310">
                  <c:v>2.780552625656</c:v>
                </c:pt>
                <c:pt idx="28311">
                  <c:v>2.780564546585</c:v>
                </c:pt>
                <c:pt idx="28312">
                  <c:v>2.780634641647</c:v>
                </c:pt>
                <c:pt idx="28313">
                  <c:v>2.7806630134580002</c:v>
                </c:pt>
                <c:pt idx="28314">
                  <c:v>2.7807226181029998</c:v>
                </c:pt>
                <c:pt idx="28315">
                  <c:v>2.780796527863</c:v>
                </c:pt>
                <c:pt idx="28316">
                  <c:v>2.7808041572570001</c:v>
                </c:pt>
                <c:pt idx="28317">
                  <c:v>2.780864715576</c:v>
                </c:pt>
                <c:pt idx="28318">
                  <c:v>2.7808816432949999</c:v>
                </c:pt>
                <c:pt idx="28319">
                  <c:v>2.7809352874759998</c:v>
                </c:pt>
                <c:pt idx="28320">
                  <c:v>2.7809367179870002</c:v>
                </c:pt>
                <c:pt idx="28321">
                  <c:v>2.7810015678409998</c:v>
                </c:pt>
                <c:pt idx="28322">
                  <c:v>2.7810077667240001</c:v>
                </c:pt>
                <c:pt idx="28323">
                  <c:v>2.781080722809</c:v>
                </c:pt>
                <c:pt idx="28324">
                  <c:v>2.7810971736910002</c:v>
                </c:pt>
                <c:pt idx="28325">
                  <c:v>2.78115773201</c:v>
                </c:pt>
                <c:pt idx="28326">
                  <c:v>2.7812530994419999</c:v>
                </c:pt>
                <c:pt idx="28327">
                  <c:v>2.7815258502960001</c:v>
                </c:pt>
                <c:pt idx="28328">
                  <c:v>2.7815947532649998</c:v>
                </c:pt>
                <c:pt idx="28329">
                  <c:v>2.7816770076749999</c:v>
                </c:pt>
                <c:pt idx="28330">
                  <c:v>2.7817127704620002</c:v>
                </c:pt>
                <c:pt idx="28331">
                  <c:v>2.781745195389</c:v>
                </c:pt>
                <c:pt idx="28332">
                  <c:v>2.7818105220790001</c:v>
                </c:pt>
                <c:pt idx="28333">
                  <c:v>2.7819180488590001</c:v>
                </c:pt>
                <c:pt idx="28334">
                  <c:v>2.7819602489470001</c:v>
                </c:pt>
                <c:pt idx="28335">
                  <c:v>2.7820446491239998</c:v>
                </c:pt>
                <c:pt idx="28336">
                  <c:v>2.7821016311650002</c:v>
                </c:pt>
                <c:pt idx="28337">
                  <c:v>2.7821385860440002</c:v>
                </c:pt>
                <c:pt idx="28338">
                  <c:v>2.7821826934809999</c:v>
                </c:pt>
                <c:pt idx="28339">
                  <c:v>2.7822680473329999</c:v>
                </c:pt>
                <c:pt idx="28340">
                  <c:v>2.7823116779329999</c:v>
                </c:pt>
                <c:pt idx="28341">
                  <c:v>2.7823541164400001</c:v>
                </c:pt>
                <c:pt idx="28342">
                  <c:v>2.782416582108</c:v>
                </c:pt>
                <c:pt idx="28343">
                  <c:v>2.7824935913090001</c:v>
                </c:pt>
                <c:pt idx="28344">
                  <c:v>2.782530069351</c:v>
                </c:pt>
                <c:pt idx="28345">
                  <c:v>2.7825677394869999</c:v>
                </c:pt>
                <c:pt idx="28346">
                  <c:v>2.7826871871950001</c:v>
                </c:pt>
                <c:pt idx="28347">
                  <c:v>2.7830126285549999</c:v>
                </c:pt>
                <c:pt idx="28348">
                  <c:v>2.78307056427</c:v>
                </c:pt>
                <c:pt idx="28349">
                  <c:v>2.7831499576569998</c:v>
                </c:pt>
                <c:pt idx="28350">
                  <c:v>2.7831802368159999</c:v>
                </c:pt>
                <c:pt idx="28351">
                  <c:v>2.7832365036010001</c:v>
                </c:pt>
                <c:pt idx="28352">
                  <c:v>2.7832810878749998</c:v>
                </c:pt>
                <c:pt idx="28353">
                  <c:v>2.7833228111269999</c:v>
                </c:pt>
                <c:pt idx="28354">
                  <c:v>2.7834024429320001</c:v>
                </c:pt>
                <c:pt idx="28355">
                  <c:v>2.7834172248839999</c:v>
                </c:pt>
                <c:pt idx="28356">
                  <c:v>2.7834842205050001</c:v>
                </c:pt>
                <c:pt idx="28357">
                  <c:v>2.78351187706</c:v>
                </c:pt>
                <c:pt idx="28358">
                  <c:v>2.7835619449619999</c:v>
                </c:pt>
                <c:pt idx="28359">
                  <c:v>2.7836091518399999</c:v>
                </c:pt>
                <c:pt idx="28360">
                  <c:v>2.7836508750919999</c:v>
                </c:pt>
                <c:pt idx="28361">
                  <c:v>2.7837371826170001</c:v>
                </c:pt>
                <c:pt idx="28362">
                  <c:v>2.7837677001949999</c:v>
                </c:pt>
                <c:pt idx="28363">
                  <c:v>2.7838320732119999</c:v>
                </c:pt>
                <c:pt idx="28364">
                  <c:v>2.7839140892029999</c:v>
                </c:pt>
                <c:pt idx="28365">
                  <c:v>2.7839353084559999</c:v>
                </c:pt>
                <c:pt idx="28366">
                  <c:v>2.784204006195</c:v>
                </c:pt>
                <c:pt idx="28367">
                  <c:v>2.7842669487</c:v>
                </c:pt>
                <c:pt idx="28368">
                  <c:v>2.784331560135</c:v>
                </c:pt>
                <c:pt idx="28369">
                  <c:v>2.7843737602230001</c:v>
                </c:pt>
                <c:pt idx="28370">
                  <c:v>2.7844202518459999</c:v>
                </c:pt>
                <c:pt idx="28371">
                  <c:v>2.7845165729520001</c:v>
                </c:pt>
                <c:pt idx="28372">
                  <c:v>2.7845814228060002</c:v>
                </c:pt>
                <c:pt idx="28373">
                  <c:v>2.7846369743350001</c:v>
                </c:pt>
                <c:pt idx="28374">
                  <c:v>2.7847015857700002</c:v>
                </c:pt>
                <c:pt idx="28375">
                  <c:v>2.784803628922</c:v>
                </c:pt>
                <c:pt idx="28376">
                  <c:v>2.7848665714259999</c:v>
                </c:pt>
                <c:pt idx="28377">
                  <c:v>2.7849249839780001</c:v>
                </c:pt>
                <c:pt idx="28378">
                  <c:v>2.785013437271</c:v>
                </c:pt>
                <c:pt idx="28379">
                  <c:v>2.7850997447969998</c:v>
                </c:pt>
                <c:pt idx="28380">
                  <c:v>2.7851505279539999</c:v>
                </c:pt>
                <c:pt idx="28381">
                  <c:v>2.7852001190190001</c:v>
                </c:pt>
                <c:pt idx="28382">
                  <c:v>2.78528881073</c:v>
                </c:pt>
                <c:pt idx="28383">
                  <c:v>2.7853455543519998</c:v>
                </c:pt>
                <c:pt idx="28384">
                  <c:v>2.7853825092319999</c:v>
                </c:pt>
                <c:pt idx="28385">
                  <c:v>2.785499811172</c:v>
                </c:pt>
                <c:pt idx="28386">
                  <c:v>2.7856049537660001</c:v>
                </c:pt>
                <c:pt idx="28387">
                  <c:v>2.785763025284</c:v>
                </c:pt>
                <c:pt idx="28388">
                  <c:v>2.7860670089720001</c:v>
                </c:pt>
                <c:pt idx="28389">
                  <c:v>2.7862474918369999</c:v>
                </c:pt>
                <c:pt idx="28390">
                  <c:v>2.7863199710850002</c:v>
                </c:pt>
                <c:pt idx="28391">
                  <c:v>2.7863361835479998</c:v>
                </c:pt>
                <c:pt idx="28392">
                  <c:v>2.7864155769350001</c:v>
                </c:pt>
                <c:pt idx="28393">
                  <c:v>2.7864241600040001</c:v>
                </c:pt>
                <c:pt idx="28394">
                  <c:v>2.7865052223209998</c:v>
                </c:pt>
                <c:pt idx="28395">
                  <c:v>2.7865045070650001</c:v>
                </c:pt>
                <c:pt idx="28396">
                  <c:v>2.7865788936609999</c:v>
                </c:pt>
                <c:pt idx="28397">
                  <c:v>2.7865803241729998</c:v>
                </c:pt>
                <c:pt idx="28398">
                  <c:v>2.7866511344910001</c:v>
                </c:pt>
                <c:pt idx="28399">
                  <c:v>2.7867162227629998</c:v>
                </c:pt>
                <c:pt idx="28400">
                  <c:v>2.7867572307590001</c:v>
                </c:pt>
                <c:pt idx="28401">
                  <c:v>2.7868156433109998</c:v>
                </c:pt>
                <c:pt idx="28402">
                  <c:v>2.786847829819</c:v>
                </c:pt>
                <c:pt idx="28403">
                  <c:v>2.7868943214419999</c:v>
                </c:pt>
                <c:pt idx="28404">
                  <c:v>2.7869329452509999</c:v>
                </c:pt>
                <c:pt idx="28405">
                  <c:v>2.78697347641</c:v>
                </c:pt>
                <c:pt idx="28406">
                  <c:v>2.7870302200319998</c:v>
                </c:pt>
                <c:pt idx="28407">
                  <c:v>2.787069320679</c:v>
                </c:pt>
                <c:pt idx="28408">
                  <c:v>2.787318468094</c:v>
                </c:pt>
                <c:pt idx="28409">
                  <c:v>2.7873573303220001</c:v>
                </c:pt>
                <c:pt idx="28410">
                  <c:v>2.7873888015750001</c:v>
                </c:pt>
                <c:pt idx="28411">
                  <c:v>2.7874412536620001</c:v>
                </c:pt>
                <c:pt idx="28412">
                  <c:v>2.7875266075130001</c:v>
                </c:pt>
                <c:pt idx="28413">
                  <c:v>2.787559509277</c:v>
                </c:pt>
                <c:pt idx="28414">
                  <c:v>2.7875857353210001</c:v>
                </c:pt>
                <c:pt idx="28415">
                  <c:v>2.7877099514010002</c:v>
                </c:pt>
                <c:pt idx="28416">
                  <c:v>2.787754535675</c:v>
                </c:pt>
                <c:pt idx="28417">
                  <c:v>2.7878823280330001</c:v>
                </c:pt>
                <c:pt idx="28418">
                  <c:v>2.788017988205</c:v>
                </c:pt>
                <c:pt idx="28419">
                  <c:v>2.7881844043730002</c:v>
                </c:pt>
                <c:pt idx="28420">
                  <c:v>2.7885072231289998</c:v>
                </c:pt>
                <c:pt idx="28421">
                  <c:v>2.788726091385</c:v>
                </c:pt>
                <c:pt idx="28422">
                  <c:v>2.7888429164890001</c:v>
                </c:pt>
                <c:pt idx="28423">
                  <c:v>2.7889432907099998</c:v>
                </c:pt>
                <c:pt idx="28424">
                  <c:v>2.7890138626100001</c:v>
                </c:pt>
                <c:pt idx="28425">
                  <c:v>2.789135932922</c:v>
                </c:pt>
                <c:pt idx="28426">
                  <c:v>2.7892200946810002</c:v>
                </c:pt>
                <c:pt idx="28427">
                  <c:v>2.7892663478849999</c:v>
                </c:pt>
                <c:pt idx="28428">
                  <c:v>2.789324045181</c:v>
                </c:pt>
                <c:pt idx="28429">
                  <c:v>2.789386749268</c:v>
                </c:pt>
                <c:pt idx="28430">
                  <c:v>2.7896969318389999</c:v>
                </c:pt>
                <c:pt idx="28431">
                  <c:v>2.789758443832</c:v>
                </c:pt>
                <c:pt idx="28432">
                  <c:v>2.7898421287540001</c:v>
                </c:pt>
                <c:pt idx="28433">
                  <c:v>2.7898800373079999</c:v>
                </c:pt>
                <c:pt idx="28434">
                  <c:v>2.7899110317229998</c:v>
                </c:pt>
                <c:pt idx="28435">
                  <c:v>2.7899737358090002</c:v>
                </c:pt>
                <c:pt idx="28436">
                  <c:v>2.7900593280789998</c:v>
                </c:pt>
                <c:pt idx="28437">
                  <c:v>2.790098190308</c:v>
                </c:pt>
                <c:pt idx="28438">
                  <c:v>2.7901310920719999</c:v>
                </c:pt>
                <c:pt idx="28439">
                  <c:v>2.790210008621</c:v>
                </c:pt>
                <c:pt idx="28440">
                  <c:v>2.790293455124</c:v>
                </c:pt>
                <c:pt idx="28441">
                  <c:v>2.7903335094449999</c:v>
                </c:pt>
                <c:pt idx="28442">
                  <c:v>2.790372133255</c:v>
                </c:pt>
                <c:pt idx="28443">
                  <c:v>2.7904598712920001</c:v>
                </c:pt>
                <c:pt idx="28444">
                  <c:v>2.79052567482</c:v>
                </c:pt>
                <c:pt idx="28445">
                  <c:v>2.7905600070949999</c:v>
                </c:pt>
                <c:pt idx="28446">
                  <c:v>2.7906019687649999</c:v>
                </c:pt>
                <c:pt idx="28447">
                  <c:v>2.7906901836400002</c:v>
                </c:pt>
                <c:pt idx="28448">
                  <c:v>2.7907390594480002</c:v>
                </c:pt>
                <c:pt idx="28449">
                  <c:v>2.7907676696779999</c:v>
                </c:pt>
                <c:pt idx="28450">
                  <c:v>2.7908880710599999</c:v>
                </c:pt>
                <c:pt idx="28451">
                  <c:v>2.7909328937529998</c:v>
                </c:pt>
                <c:pt idx="28452">
                  <c:v>2.7912786006929999</c:v>
                </c:pt>
                <c:pt idx="28453">
                  <c:v>2.7913744449619999</c:v>
                </c:pt>
                <c:pt idx="28454">
                  <c:v>2.791425228119</c:v>
                </c:pt>
                <c:pt idx="28455">
                  <c:v>2.7914800643920001</c:v>
                </c:pt>
                <c:pt idx="28456">
                  <c:v>2.7915277481079999</c:v>
                </c:pt>
                <c:pt idx="28457">
                  <c:v>2.7915608882899998</c:v>
                </c:pt>
                <c:pt idx="28458">
                  <c:v>2.7916200160979998</c:v>
                </c:pt>
                <c:pt idx="28459">
                  <c:v>2.7916350364690001</c:v>
                </c:pt>
                <c:pt idx="28460">
                  <c:v>2.7916495800019998</c:v>
                </c:pt>
                <c:pt idx="28461">
                  <c:v>2.7916977405550001</c:v>
                </c:pt>
                <c:pt idx="28462">
                  <c:v>2.7917227745059998</c:v>
                </c:pt>
                <c:pt idx="28463">
                  <c:v>2.791756868362</c:v>
                </c:pt>
                <c:pt idx="28464">
                  <c:v>2.7917559146880002</c:v>
                </c:pt>
                <c:pt idx="28465">
                  <c:v>2.7918236255650002</c:v>
                </c:pt>
                <c:pt idx="28466">
                  <c:v>2.7918355464940001</c:v>
                </c:pt>
                <c:pt idx="28467">
                  <c:v>2.7919070720670001</c:v>
                </c:pt>
                <c:pt idx="28468">
                  <c:v>2.7919375896449998</c:v>
                </c:pt>
                <c:pt idx="28469">
                  <c:v>2.7919936180109999</c:v>
                </c:pt>
                <c:pt idx="28470">
                  <c:v>2.7920393943790001</c:v>
                </c:pt>
                <c:pt idx="28471">
                  <c:v>2.7920842170719999</c:v>
                </c:pt>
                <c:pt idx="28472">
                  <c:v>2.7921481132510002</c:v>
                </c:pt>
                <c:pt idx="28473">
                  <c:v>2.7922074794770002</c:v>
                </c:pt>
                <c:pt idx="28474">
                  <c:v>2.7924249172210001</c:v>
                </c:pt>
                <c:pt idx="28475">
                  <c:v>2.7924823760990001</c:v>
                </c:pt>
                <c:pt idx="28476">
                  <c:v>2.7925598621369998</c:v>
                </c:pt>
                <c:pt idx="28477">
                  <c:v>2.7926518917080001</c:v>
                </c:pt>
                <c:pt idx="28478">
                  <c:v>2.7926917076110001</c:v>
                </c:pt>
                <c:pt idx="28479">
                  <c:v>2.7928185462949999</c:v>
                </c:pt>
                <c:pt idx="28480">
                  <c:v>2.7928891181950002</c:v>
                </c:pt>
                <c:pt idx="28481">
                  <c:v>2.7932171821590002</c:v>
                </c:pt>
                <c:pt idx="28482">
                  <c:v>2.7932920455930002</c:v>
                </c:pt>
                <c:pt idx="28483">
                  <c:v>2.7933185100559998</c:v>
                </c:pt>
                <c:pt idx="28484">
                  <c:v>2.7934007644649999</c:v>
                </c:pt>
                <c:pt idx="28485">
                  <c:v>2.793422222137</c:v>
                </c:pt>
                <c:pt idx="28486">
                  <c:v>2.7935168743130001</c:v>
                </c:pt>
                <c:pt idx="28487">
                  <c:v>2.7936153411869999</c:v>
                </c:pt>
                <c:pt idx="28488">
                  <c:v>2.7939126491550001</c:v>
                </c:pt>
                <c:pt idx="28489">
                  <c:v>2.7940704822539999</c:v>
                </c:pt>
                <c:pt idx="28490">
                  <c:v>2.7942204475399999</c:v>
                </c:pt>
                <c:pt idx="28491">
                  <c:v>2.7945475578310002</c:v>
                </c:pt>
                <c:pt idx="28492">
                  <c:v>2.794857263565</c:v>
                </c:pt>
                <c:pt idx="28493">
                  <c:v>2.794946193695</c:v>
                </c:pt>
                <c:pt idx="28494">
                  <c:v>2.7950243949889999</c:v>
                </c:pt>
                <c:pt idx="28495">
                  <c:v>2.7951140403750001</c:v>
                </c:pt>
                <c:pt idx="28496">
                  <c:v>2.7952489852909999</c:v>
                </c:pt>
                <c:pt idx="28497">
                  <c:v>2.7953934669490001</c:v>
                </c:pt>
                <c:pt idx="28498">
                  <c:v>2.7955081462860001</c:v>
                </c:pt>
                <c:pt idx="28499">
                  <c:v>2.795554876328</c:v>
                </c:pt>
                <c:pt idx="28500">
                  <c:v>2.7956779003140002</c:v>
                </c:pt>
                <c:pt idx="28501">
                  <c:v>2.7957077026369999</c:v>
                </c:pt>
                <c:pt idx="28502">
                  <c:v>2.7957367897030001</c:v>
                </c:pt>
                <c:pt idx="28503">
                  <c:v>2.7958076000209999</c:v>
                </c:pt>
                <c:pt idx="28504">
                  <c:v>2.7958848476410001</c:v>
                </c:pt>
                <c:pt idx="28505">
                  <c:v>2.7959232330320001</c:v>
                </c:pt>
                <c:pt idx="28506">
                  <c:v>2.7959649562840001</c:v>
                </c:pt>
                <c:pt idx="28507">
                  <c:v>2.7960560321810002</c:v>
                </c:pt>
                <c:pt idx="28508">
                  <c:v>2.7961275577550002</c:v>
                </c:pt>
                <c:pt idx="28509">
                  <c:v>2.79616689682</c:v>
                </c:pt>
                <c:pt idx="28510">
                  <c:v>2.7962107658390001</c:v>
                </c:pt>
                <c:pt idx="28511">
                  <c:v>2.7962968349459998</c:v>
                </c:pt>
                <c:pt idx="28512">
                  <c:v>2.7963471412660001</c:v>
                </c:pt>
                <c:pt idx="28513">
                  <c:v>2.7964107990259999</c:v>
                </c:pt>
                <c:pt idx="28514">
                  <c:v>2.7965147495270002</c:v>
                </c:pt>
                <c:pt idx="28515">
                  <c:v>2.7968327999109999</c:v>
                </c:pt>
                <c:pt idx="28516">
                  <c:v>2.7971181869509998</c:v>
                </c:pt>
                <c:pt idx="28517">
                  <c:v>2.797356367111</c:v>
                </c:pt>
                <c:pt idx="28518">
                  <c:v>2.7974996566770001</c:v>
                </c:pt>
                <c:pt idx="28519">
                  <c:v>2.797731161118</c:v>
                </c:pt>
                <c:pt idx="28520">
                  <c:v>2.7978088855740002</c:v>
                </c:pt>
                <c:pt idx="28521">
                  <c:v>2.7978832721710001</c:v>
                </c:pt>
                <c:pt idx="28522">
                  <c:v>2.7978954315190001</c:v>
                </c:pt>
                <c:pt idx="28523">
                  <c:v>2.797970056534</c:v>
                </c:pt>
                <c:pt idx="28524">
                  <c:v>2.7979671955110001</c:v>
                </c:pt>
                <c:pt idx="28525">
                  <c:v>2.7980401515960001</c:v>
                </c:pt>
                <c:pt idx="28526">
                  <c:v>2.7980327606199999</c:v>
                </c:pt>
                <c:pt idx="28527">
                  <c:v>2.7980995178220001</c:v>
                </c:pt>
                <c:pt idx="28528">
                  <c:v>2.7980985641479998</c:v>
                </c:pt>
                <c:pt idx="28529">
                  <c:v>2.798168897629</c:v>
                </c:pt>
                <c:pt idx="28530">
                  <c:v>2.7981638908390001</c:v>
                </c:pt>
                <c:pt idx="28531">
                  <c:v>2.798177480698</c:v>
                </c:pt>
                <c:pt idx="28532">
                  <c:v>2.7982292175289998</c:v>
                </c:pt>
                <c:pt idx="28533">
                  <c:v>2.7982301712040001</c:v>
                </c:pt>
                <c:pt idx="28534">
                  <c:v>2.798301458359</c:v>
                </c:pt>
                <c:pt idx="28535">
                  <c:v>2.79829454422</c:v>
                </c:pt>
                <c:pt idx="28536">
                  <c:v>2.798366069794</c:v>
                </c:pt>
                <c:pt idx="28537">
                  <c:v>2.7983634471890002</c:v>
                </c:pt>
                <c:pt idx="28538">
                  <c:v>2.7984361648560001</c:v>
                </c:pt>
                <c:pt idx="28539">
                  <c:v>2.7984421253199998</c:v>
                </c:pt>
                <c:pt idx="28540">
                  <c:v>2.798512458801</c:v>
                </c:pt>
                <c:pt idx="28541">
                  <c:v>2.7985222339629998</c:v>
                </c:pt>
                <c:pt idx="28542">
                  <c:v>2.7985813617709998</c:v>
                </c:pt>
                <c:pt idx="28543">
                  <c:v>2.79860663414</c:v>
                </c:pt>
                <c:pt idx="28544">
                  <c:v>2.798657178879</c:v>
                </c:pt>
                <c:pt idx="28545">
                  <c:v>2.7986943721770001</c:v>
                </c:pt>
                <c:pt idx="28546">
                  <c:v>2.7987422943119999</c:v>
                </c:pt>
                <c:pt idx="28547">
                  <c:v>2.7987964153289999</c:v>
                </c:pt>
                <c:pt idx="28548">
                  <c:v>2.7989149093629999</c:v>
                </c:pt>
                <c:pt idx="28549">
                  <c:v>2.7989699840550002</c:v>
                </c:pt>
                <c:pt idx="28550">
                  <c:v>2.7990942001339998</c:v>
                </c:pt>
                <c:pt idx="28551">
                  <c:v>2.7991366386409999</c:v>
                </c:pt>
                <c:pt idx="28552">
                  <c:v>2.7991719245910001</c:v>
                </c:pt>
                <c:pt idx="28553">
                  <c:v>2.799234390259</c:v>
                </c:pt>
                <c:pt idx="28554">
                  <c:v>2.7993333339689999</c:v>
                </c:pt>
                <c:pt idx="28555">
                  <c:v>2.7993865013120001</c:v>
                </c:pt>
                <c:pt idx="28556">
                  <c:v>2.799436807632</c:v>
                </c:pt>
                <c:pt idx="28557">
                  <c:v>2.7995250225069999</c:v>
                </c:pt>
                <c:pt idx="28558">
                  <c:v>2.7996325492860001</c:v>
                </c:pt>
                <c:pt idx="28559">
                  <c:v>2.7996923923489998</c:v>
                </c:pt>
                <c:pt idx="28560">
                  <c:v>2.7997429370879998</c:v>
                </c:pt>
                <c:pt idx="28561">
                  <c:v>2.7998435497280001</c:v>
                </c:pt>
                <c:pt idx="28562">
                  <c:v>2.7999382019039998</c:v>
                </c:pt>
                <c:pt idx="28563">
                  <c:v>2.7999935150150002</c:v>
                </c:pt>
                <c:pt idx="28564">
                  <c:v>2.8000481128689998</c:v>
                </c:pt>
                <c:pt idx="28565">
                  <c:v>2.8001496791839999</c:v>
                </c:pt>
                <c:pt idx="28566">
                  <c:v>2.800226688385</c:v>
                </c:pt>
                <c:pt idx="28567">
                  <c:v>2.800265073776</c:v>
                </c:pt>
                <c:pt idx="28568">
                  <c:v>2.800306797028</c:v>
                </c:pt>
                <c:pt idx="28569">
                  <c:v>2.8003902435299999</c:v>
                </c:pt>
                <c:pt idx="28570">
                  <c:v>2.8004705905909999</c:v>
                </c:pt>
                <c:pt idx="28571">
                  <c:v>2.8005950450900001</c:v>
                </c:pt>
                <c:pt idx="28572">
                  <c:v>2.800654172897</c:v>
                </c:pt>
                <c:pt idx="28573">
                  <c:v>2.8007776737209999</c:v>
                </c:pt>
                <c:pt idx="28574">
                  <c:v>2.8008239269259998</c:v>
                </c:pt>
                <c:pt idx="28575">
                  <c:v>2.8009572029109999</c:v>
                </c:pt>
                <c:pt idx="28576">
                  <c:v>2.801217079163</c:v>
                </c:pt>
                <c:pt idx="28577">
                  <c:v>2.8012962341310002</c:v>
                </c:pt>
                <c:pt idx="28578">
                  <c:v>2.8013832569120001</c:v>
                </c:pt>
                <c:pt idx="28579">
                  <c:v>2.8014223575589998</c:v>
                </c:pt>
                <c:pt idx="28580">
                  <c:v>2.8014800548549998</c:v>
                </c:pt>
                <c:pt idx="28581">
                  <c:v>2.8015635013579998</c:v>
                </c:pt>
                <c:pt idx="28582">
                  <c:v>2.8015639781949999</c:v>
                </c:pt>
                <c:pt idx="28583">
                  <c:v>2.8016443252559999</c:v>
                </c:pt>
                <c:pt idx="28584">
                  <c:v>2.8016481399540001</c:v>
                </c:pt>
                <c:pt idx="28585">
                  <c:v>2.80171585083</c:v>
                </c:pt>
                <c:pt idx="28586">
                  <c:v>2.8017189502719999</c:v>
                </c:pt>
                <c:pt idx="28587">
                  <c:v>2.8017756938930001</c:v>
                </c:pt>
                <c:pt idx="28588">
                  <c:v>2.8017864227290001</c:v>
                </c:pt>
                <c:pt idx="28589">
                  <c:v>2.8018429279329999</c:v>
                </c:pt>
                <c:pt idx="28590">
                  <c:v>2.801876306534</c:v>
                </c:pt>
                <c:pt idx="28591">
                  <c:v>2.8019220829010001</c:v>
                </c:pt>
                <c:pt idx="28592">
                  <c:v>2.8019690513610001</c:v>
                </c:pt>
                <c:pt idx="28593">
                  <c:v>2.8020203113559998</c:v>
                </c:pt>
                <c:pt idx="28594">
                  <c:v>2.802277565002</c:v>
                </c:pt>
                <c:pt idx="28595">
                  <c:v>2.8023111820220001</c:v>
                </c:pt>
                <c:pt idx="28596">
                  <c:v>2.8023719787600001</c:v>
                </c:pt>
                <c:pt idx="28597">
                  <c:v>2.8024694919590001</c:v>
                </c:pt>
                <c:pt idx="28598">
                  <c:v>2.8025245666499998</c:v>
                </c:pt>
                <c:pt idx="28599">
                  <c:v>2.8025770187379999</c:v>
                </c:pt>
                <c:pt idx="28600">
                  <c:v>2.802662849426</c:v>
                </c:pt>
                <c:pt idx="28601">
                  <c:v>2.8027672767639999</c:v>
                </c:pt>
                <c:pt idx="28602">
                  <c:v>2.8028283119199999</c:v>
                </c:pt>
                <c:pt idx="28603">
                  <c:v>2.802887916565</c:v>
                </c:pt>
                <c:pt idx="28604">
                  <c:v>2.8029813766479998</c:v>
                </c:pt>
                <c:pt idx="28605">
                  <c:v>2.8030648231509998</c:v>
                </c:pt>
                <c:pt idx="28606">
                  <c:v>2.8031082153320002</c:v>
                </c:pt>
                <c:pt idx="28607">
                  <c:v>2.8031535148620002</c:v>
                </c:pt>
                <c:pt idx="28608">
                  <c:v>2.8032424449920001</c:v>
                </c:pt>
                <c:pt idx="28609">
                  <c:v>2.8033144474029998</c:v>
                </c:pt>
                <c:pt idx="28610">
                  <c:v>2.8034384250639999</c:v>
                </c:pt>
                <c:pt idx="28611">
                  <c:v>2.8035514354709998</c:v>
                </c:pt>
                <c:pt idx="28612">
                  <c:v>2.8036386966709999</c:v>
                </c:pt>
                <c:pt idx="28613">
                  <c:v>2.8036942481990001</c:v>
                </c:pt>
                <c:pt idx="28614">
                  <c:v>2.803719520569</c:v>
                </c:pt>
                <c:pt idx="28615">
                  <c:v>2.8037865161900002</c:v>
                </c:pt>
                <c:pt idx="28616">
                  <c:v>2.8037981987</c:v>
                </c:pt>
                <c:pt idx="28617">
                  <c:v>2.8038754463200002</c:v>
                </c:pt>
                <c:pt idx="28618">
                  <c:v>2.803878545761</c:v>
                </c:pt>
                <c:pt idx="28619">
                  <c:v>2.8039569854740001</c:v>
                </c:pt>
                <c:pt idx="28620">
                  <c:v>2.8039557933810002</c:v>
                </c:pt>
                <c:pt idx="28621">
                  <c:v>2.8040261268619999</c:v>
                </c:pt>
                <c:pt idx="28622">
                  <c:v>2.8040258884429998</c:v>
                </c:pt>
                <c:pt idx="28623">
                  <c:v>2.8040795326230001</c:v>
                </c:pt>
                <c:pt idx="28624">
                  <c:v>2.8040828704830001</c:v>
                </c:pt>
                <c:pt idx="28625">
                  <c:v>2.804145336151</c:v>
                </c:pt>
                <c:pt idx="28626">
                  <c:v>2.804143190384</c:v>
                </c:pt>
                <c:pt idx="28627">
                  <c:v>2.8042118549350001</c:v>
                </c:pt>
                <c:pt idx="28628">
                  <c:v>2.8042042255399999</c:v>
                </c:pt>
                <c:pt idx="28629">
                  <c:v>2.8042423725129999</c:v>
                </c:pt>
                <c:pt idx="28630">
                  <c:v>2.8042695522310002</c:v>
                </c:pt>
                <c:pt idx="28631">
                  <c:v>2.804317712784</c:v>
                </c:pt>
                <c:pt idx="28632">
                  <c:v>2.8043315410609999</c:v>
                </c:pt>
                <c:pt idx="28633">
                  <c:v>2.804394245148</c:v>
                </c:pt>
                <c:pt idx="28634">
                  <c:v>2.8044073581700002</c:v>
                </c:pt>
                <c:pt idx="28635">
                  <c:v>2.8044950962069999</c:v>
                </c:pt>
                <c:pt idx="28636">
                  <c:v>2.8046000003809999</c:v>
                </c:pt>
                <c:pt idx="28637">
                  <c:v>2.8047065734859999</c:v>
                </c:pt>
                <c:pt idx="28638">
                  <c:v>2.804757118225</c:v>
                </c:pt>
                <c:pt idx="28639">
                  <c:v>2.8047876358030002</c:v>
                </c:pt>
                <c:pt idx="28640">
                  <c:v>2.8048312664030002</c:v>
                </c:pt>
                <c:pt idx="28641">
                  <c:v>2.804921150208</c:v>
                </c:pt>
                <c:pt idx="28642">
                  <c:v>2.8049764633179999</c:v>
                </c:pt>
                <c:pt idx="28643">
                  <c:v>2.8050234317779998</c:v>
                </c:pt>
                <c:pt idx="28644">
                  <c:v>2.8050889968870001</c:v>
                </c:pt>
                <c:pt idx="28645">
                  <c:v>2.8051891326899998</c:v>
                </c:pt>
                <c:pt idx="28646">
                  <c:v>2.8052482604979998</c:v>
                </c:pt>
                <c:pt idx="28647">
                  <c:v>2.805301427841</c:v>
                </c:pt>
                <c:pt idx="28648">
                  <c:v>2.8053879737849998</c:v>
                </c:pt>
                <c:pt idx="28649">
                  <c:v>2.8054771423339999</c:v>
                </c:pt>
                <c:pt idx="28650">
                  <c:v>2.8055288791659998</c:v>
                </c:pt>
                <c:pt idx="28651">
                  <c:v>2.8055782318119999</c:v>
                </c:pt>
                <c:pt idx="28652">
                  <c:v>2.805672883987</c:v>
                </c:pt>
                <c:pt idx="28653">
                  <c:v>2.805747747421</c:v>
                </c:pt>
                <c:pt idx="28654">
                  <c:v>2.8057856559749998</c:v>
                </c:pt>
                <c:pt idx="28655">
                  <c:v>2.805829763412</c:v>
                </c:pt>
                <c:pt idx="28656">
                  <c:v>2.8059155941010001</c:v>
                </c:pt>
                <c:pt idx="28657">
                  <c:v>2.805991649628</c:v>
                </c:pt>
                <c:pt idx="28658">
                  <c:v>2.8061137199399999</c:v>
                </c:pt>
                <c:pt idx="28659">
                  <c:v>2.806162595749</c:v>
                </c:pt>
                <c:pt idx="28660">
                  <c:v>2.806495666504</c:v>
                </c:pt>
                <c:pt idx="28661">
                  <c:v>2.8065714836120002</c:v>
                </c:pt>
                <c:pt idx="28662">
                  <c:v>2.8065874576569998</c:v>
                </c:pt>
                <c:pt idx="28663">
                  <c:v>2.8066732883449999</c:v>
                </c:pt>
                <c:pt idx="28664">
                  <c:v>2.806705236435</c:v>
                </c:pt>
                <c:pt idx="28665">
                  <c:v>2.8067378997799999</c:v>
                </c:pt>
                <c:pt idx="28666">
                  <c:v>2.8067798614499999</c:v>
                </c:pt>
                <c:pt idx="28667">
                  <c:v>2.8068065643310001</c:v>
                </c:pt>
                <c:pt idx="28668">
                  <c:v>2.8068683147429998</c:v>
                </c:pt>
                <c:pt idx="28669">
                  <c:v>2.8068809509279999</c:v>
                </c:pt>
                <c:pt idx="28670">
                  <c:v>2.806957960129</c:v>
                </c:pt>
                <c:pt idx="28671">
                  <c:v>2.8069627284999998</c:v>
                </c:pt>
                <c:pt idx="28672">
                  <c:v>2.807029485703</c:v>
                </c:pt>
                <c:pt idx="28673">
                  <c:v>2.807025909424</c:v>
                </c:pt>
                <c:pt idx="28674">
                  <c:v>2.8070912361150002</c:v>
                </c:pt>
                <c:pt idx="28675">
                  <c:v>2.8070926666260001</c:v>
                </c:pt>
                <c:pt idx="28676">
                  <c:v>2.8071486949920001</c:v>
                </c:pt>
                <c:pt idx="28677">
                  <c:v>2.8071455955509999</c:v>
                </c:pt>
                <c:pt idx="28678">
                  <c:v>2.8071634769439999</c:v>
                </c:pt>
                <c:pt idx="28679">
                  <c:v>2.8072071075439999</c:v>
                </c:pt>
                <c:pt idx="28680">
                  <c:v>2.8072049617769999</c:v>
                </c:pt>
                <c:pt idx="28681">
                  <c:v>2.8072688579560001</c:v>
                </c:pt>
                <c:pt idx="28682">
                  <c:v>2.8072624206539998</c:v>
                </c:pt>
                <c:pt idx="28683">
                  <c:v>2.8073308467859999</c:v>
                </c:pt>
                <c:pt idx="28684">
                  <c:v>2.807339906693</c:v>
                </c:pt>
                <c:pt idx="28685">
                  <c:v>2.8074030876160001</c:v>
                </c:pt>
                <c:pt idx="28686">
                  <c:v>2.8074223995210001</c:v>
                </c:pt>
                <c:pt idx="28687">
                  <c:v>2.8074805736539998</c:v>
                </c:pt>
                <c:pt idx="28688">
                  <c:v>2.8075191974639999</c:v>
                </c:pt>
                <c:pt idx="28689">
                  <c:v>2.8077559471129998</c:v>
                </c:pt>
                <c:pt idx="28690">
                  <c:v>2.8078355789180001</c:v>
                </c:pt>
                <c:pt idx="28691">
                  <c:v>2.8078765869139999</c:v>
                </c:pt>
                <c:pt idx="28692">
                  <c:v>2.807915210724</c:v>
                </c:pt>
                <c:pt idx="28693">
                  <c:v>2.8079726696009999</c:v>
                </c:pt>
                <c:pt idx="28694">
                  <c:v>2.8080506324769998</c:v>
                </c:pt>
                <c:pt idx="28695">
                  <c:v>2.808089971542</c:v>
                </c:pt>
                <c:pt idx="28696">
                  <c:v>2.8081276416779999</c:v>
                </c:pt>
                <c:pt idx="28697">
                  <c:v>2.808210134506</c:v>
                </c:pt>
                <c:pt idx="28698">
                  <c:v>2.808271169662</c:v>
                </c:pt>
                <c:pt idx="28699">
                  <c:v>2.8083457946779999</c:v>
                </c:pt>
                <c:pt idx="28700">
                  <c:v>2.8084640502929998</c:v>
                </c:pt>
                <c:pt idx="28701">
                  <c:v>2.8085370063780002</c:v>
                </c:pt>
                <c:pt idx="28702">
                  <c:v>2.8088755607599998</c:v>
                </c:pt>
                <c:pt idx="28703">
                  <c:v>2.80908370018</c:v>
                </c:pt>
                <c:pt idx="28704">
                  <c:v>2.809141397476</c:v>
                </c:pt>
                <c:pt idx="28705">
                  <c:v>2.8092031478880002</c:v>
                </c:pt>
                <c:pt idx="28706">
                  <c:v>2.809244394302</c:v>
                </c:pt>
                <c:pt idx="28707">
                  <c:v>2.8092844486240001</c:v>
                </c:pt>
                <c:pt idx="28708">
                  <c:v>2.8093395233149998</c:v>
                </c:pt>
                <c:pt idx="28709">
                  <c:v>2.8093905448909999</c:v>
                </c:pt>
                <c:pt idx="28710">
                  <c:v>2.8097486495970001</c:v>
                </c:pt>
                <c:pt idx="28711">
                  <c:v>2.8098936080930002</c:v>
                </c:pt>
                <c:pt idx="28712">
                  <c:v>2.8099596500400001</c:v>
                </c:pt>
                <c:pt idx="28713">
                  <c:v>2.810050010681</c:v>
                </c:pt>
                <c:pt idx="28714">
                  <c:v>2.8101048469540002</c:v>
                </c:pt>
                <c:pt idx="28715">
                  <c:v>2.8101477622990001</c:v>
                </c:pt>
                <c:pt idx="28716">
                  <c:v>2.8102078437809999</c:v>
                </c:pt>
                <c:pt idx="28717">
                  <c:v>2.8103065490720001</c:v>
                </c:pt>
                <c:pt idx="28718">
                  <c:v>2.8103592395780002</c:v>
                </c:pt>
                <c:pt idx="28719">
                  <c:v>2.810408830643</c:v>
                </c:pt>
                <c:pt idx="28720">
                  <c:v>2.8104853630069999</c:v>
                </c:pt>
                <c:pt idx="28721">
                  <c:v>2.810576677322</c:v>
                </c:pt>
                <c:pt idx="28722">
                  <c:v>2.8106248378749998</c:v>
                </c:pt>
                <c:pt idx="28723">
                  <c:v>2.8106715679169998</c:v>
                </c:pt>
                <c:pt idx="28724">
                  <c:v>2.8107602596280001</c:v>
                </c:pt>
                <c:pt idx="28725">
                  <c:v>2.810829401016</c:v>
                </c:pt>
                <c:pt idx="28726">
                  <c:v>2.810871124268</c:v>
                </c:pt>
                <c:pt idx="28727">
                  <c:v>2.8109190464020002</c:v>
                </c:pt>
                <c:pt idx="28728">
                  <c:v>2.8110153675079999</c:v>
                </c:pt>
                <c:pt idx="28729">
                  <c:v>2.8110690116880002</c:v>
                </c:pt>
                <c:pt idx="28730">
                  <c:v>2.8111076354979998</c:v>
                </c:pt>
                <c:pt idx="28731">
                  <c:v>2.8111631870270002</c:v>
                </c:pt>
                <c:pt idx="28732">
                  <c:v>2.8112528324129999</c:v>
                </c:pt>
                <c:pt idx="28733">
                  <c:v>2.8112943172449998</c:v>
                </c:pt>
                <c:pt idx="28734">
                  <c:v>2.8113288879390002</c:v>
                </c:pt>
                <c:pt idx="28735">
                  <c:v>2.8113937377929998</c:v>
                </c:pt>
                <c:pt idx="28736">
                  <c:v>2.811471223831</c:v>
                </c:pt>
                <c:pt idx="28737">
                  <c:v>2.8115069866179998</c:v>
                </c:pt>
                <c:pt idx="28738">
                  <c:v>2.8115382194520002</c:v>
                </c:pt>
                <c:pt idx="28739">
                  <c:v>2.8116154670719999</c:v>
                </c:pt>
                <c:pt idx="28740">
                  <c:v>2.8116796016690002</c:v>
                </c:pt>
                <c:pt idx="28741">
                  <c:v>2.8117058277129998</c:v>
                </c:pt>
                <c:pt idx="28742">
                  <c:v>2.811818122864</c:v>
                </c:pt>
                <c:pt idx="28743">
                  <c:v>2.8118779659270001</c:v>
                </c:pt>
                <c:pt idx="28744">
                  <c:v>2.8121898174290001</c:v>
                </c:pt>
                <c:pt idx="28745">
                  <c:v>2.8122107982640001</c:v>
                </c:pt>
                <c:pt idx="28746">
                  <c:v>2.8122863769530002</c:v>
                </c:pt>
                <c:pt idx="28747">
                  <c:v>2.8123626708980001</c:v>
                </c:pt>
                <c:pt idx="28748">
                  <c:v>2.812405586243</c:v>
                </c:pt>
                <c:pt idx="28749">
                  <c:v>2.8124363422390002</c:v>
                </c:pt>
                <c:pt idx="28750">
                  <c:v>2.8124854564669999</c:v>
                </c:pt>
                <c:pt idx="28751">
                  <c:v>2.8124973773959998</c:v>
                </c:pt>
                <c:pt idx="28752">
                  <c:v>2.8125569820399998</c:v>
                </c:pt>
                <c:pt idx="28753">
                  <c:v>2.8125517368319999</c:v>
                </c:pt>
                <c:pt idx="28754">
                  <c:v>2.8126127719879999</c:v>
                </c:pt>
                <c:pt idx="28755">
                  <c:v>2.812597751617</c:v>
                </c:pt>
                <c:pt idx="28756">
                  <c:v>2.8126602172849999</c:v>
                </c:pt>
                <c:pt idx="28757">
                  <c:v>2.8126423358919999</c:v>
                </c:pt>
                <c:pt idx="28758">
                  <c:v>2.8127083778380002</c:v>
                </c:pt>
                <c:pt idx="28759">
                  <c:v>2.8127000331879999</c:v>
                </c:pt>
                <c:pt idx="28760">
                  <c:v>2.8127593994139999</c:v>
                </c:pt>
                <c:pt idx="28761">
                  <c:v>2.8127524852749999</c:v>
                </c:pt>
                <c:pt idx="28762">
                  <c:v>2.8128185272219999</c:v>
                </c:pt>
                <c:pt idx="28763">
                  <c:v>2.8128199577330002</c:v>
                </c:pt>
                <c:pt idx="28764">
                  <c:v>2.8128931522370002</c:v>
                </c:pt>
                <c:pt idx="28765">
                  <c:v>2.81289935112</c:v>
                </c:pt>
                <c:pt idx="28766">
                  <c:v>2.8129746913910001</c:v>
                </c:pt>
                <c:pt idx="28767">
                  <c:v>2.8129715919490001</c:v>
                </c:pt>
                <c:pt idx="28768">
                  <c:v>2.8130548000340001</c:v>
                </c:pt>
                <c:pt idx="28769">
                  <c:v>2.813108444214</c:v>
                </c:pt>
                <c:pt idx="28770">
                  <c:v>2.81316614151</c:v>
                </c:pt>
                <c:pt idx="28771">
                  <c:v>2.8133227825159999</c:v>
                </c:pt>
                <c:pt idx="28772">
                  <c:v>2.8134071826930001</c:v>
                </c:pt>
                <c:pt idx="28773">
                  <c:v>2.8134546279910002</c:v>
                </c:pt>
                <c:pt idx="28774">
                  <c:v>2.8134896755219998</c:v>
                </c:pt>
                <c:pt idx="28775">
                  <c:v>2.8135592937470002</c:v>
                </c:pt>
                <c:pt idx="28776">
                  <c:v>2.8136620521550002</c:v>
                </c:pt>
                <c:pt idx="28777">
                  <c:v>2.8137187957759999</c:v>
                </c:pt>
                <c:pt idx="28778">
                  <c:v>2.813771247864</c:v>
                </c:pt>
                <c:pt idx="28779">
                  <c:v>2.813861846924</c:v>
                </c:pt>
                <c:pt idx="28780">
                  <c:v>2.8139569759369998</c:v>
                </c:pt>
                <c:pt idx="28781">
                  <c:v>2.8140041828159998</c:v>
                </c:pt>
                <c:pt idx="28782">
                  <c:v>2.814046621323</c:v>
                </c:pt>
                <c:pt idx="28783">
                  <c:v>2.8141307830810001</c:v>
                </c:pt>
                <c:pt idx="28784">
                  <c:v>2.8141963481899999</c:v>
                </c:pt>
                <c:pt idx="28785">
                  <c:v>2.8142256736759999</c:v>
                </c:pt>
                <c:pt idx="28786">
                  <c:v>2.8143348693850001</c:v>
                </c:pt>
                <c:pt idx="28787">
                  <c:v>2.8144204616550001</c:v>
                </c:pt>
                <c:pt idx="28788">
                  <c:v>2.8147413730620001</c:v>
                </c:pt>
                <c:pt idx="28789">
                  <c:v>2.8148031234739999</c:v>
                </c:pt>
                <c:pt idx="28790">
                  <c:v>2.8148357868190002</c:v>
                </c:pt>
                <c:pt idx="28791">
                  <c:v>2.8149054050450002</c:v>
                </c:pt>
                <c:pt idx="28792">
                  <c:v>2.8149182796479999</c:v>
                </c:pt>
                <c:pt idx="28793">
                  <c:v>2.8149888515470001</c:v>
                </c:pt>
                <c:pt idx="28794">
                  <c:v>2.81498837471</c:v>
                </c:pt>
                <c:pt idx="28795">
                  <c:v>2.8150637149810001</c:v>
                </c:pt>
                <c:pt idx="28796">
                  <c:v>2.8150715827939998</c:v>
                </c:pt>
                <c:pt idx="28797">
                  <c:v>2.8151509761810001</c:v>
                </c:pt>
                <c:pt idx="28798">
                  <c:v>2.8151688575740001</c:v>
                </c:pt>
                <c:pt idx="28799">
                  <c:v>2.8152389526369999</c:v>
                </c:pt>
                <c:pt idx="28800">
                  <c:v>2.8152630329130002</c:v>
                </c:pt>
                <c:pt idx="28801">
                  <c:v>2.8153154850009998</c:v>
                </c:pt>
                <c:pt idx="28802">
                  <c:v>2.815351247787</c:v>
                </c:pt>
                <c:pt idx="28803">
                  <c:v>2.8153889179229998</c:v>
                </c:pt>
                <c:pt idx="28804">
                  <c:v>2.815445184708</c:v>
                </c:pt>
                <c:pt idx="28805">
                  <c:v>2.815482139587</c:v>
                </c:pt>
                <c:pt idx="28806">
                  <c:v>2.8155641555790001</c:v>
                </c:pt>
                <c:pt idx="28807">
                  <c:v>2.8155891895290002</c:v>
                </c:pt>
                <c:pt idx="28808">
                  <c:v>2.8156518936160002</c:v>
                </c:pt>
                <c:pt idx="28809">
                  <c:v>2.8156969547270001</c:v>
                </c:pt>
                <c:pt idx="28810">
                  <c:v>2.8157651424410002</c:v>
                </c:pt>
                <c:pt idx="28811">
                  <c:v>2.8160066604609999</c:v>
                </c:pt>
                <c:pt idx="28812">
                  <c:v>2.816066265106</c:v>
                </c:pt>
                <c:pt idx="28813">
                  <c:v>2.8161528110499998</c:v>
                </c:pt>
                <c:pt idx="28814">
                  <c:v>2.816197156906</c:v>
                </c:pt>
                <c:pt idx="28815">
                  <c:v>2.8162326812740002</c:v>
                </c:pt>
                <c:pt idx="28816">
                  <c:v>2.8162927627559999</c:v>
                </c:pt>
                <c:pt idx="28817">
                  <c:v>2.8163843154910002</c:v>
                </c:pt>
                <c:pt idx="28818">
                  <c:v>2.8164303302759999</c:v>
                </c:pt>
                <c:pt idx="28819">
                  <c:v>2.8164706230159999</c:v>
                </c:pt>
                <c:pt idx="28820">
                  <c:v>2.8165497779850002</c:v>
                </c:pt>
                <c:pt idx="28821">
                  <c:v>2.8166279792790001</c:v>
                </c:pt>
                <c:pt idx="28822">
                  <c:v>2.8166694641109999</c:v>
                </c:pt>
                <c:pt idx="28823">
                  <c:v>2.8167076110839999</c:v>
                </c:pt>
                <c:pt idx="28824">
                  <c:v>2.8167903423310001</c:v>
                </c:pt>
                <c:pt idx="28825">
                  <c:v>2.81685090065</c:v>
                </c:pt>
                <c:pt idx="28826">
                  <c:v>2.8168797492979998</c:v>
                </c:pt>
                <c:pt idx="28827">
                  <c:v>2.8169918060299999</c:v>
                </c:pt>
                <c:pt idx="28828">
                  <c:v>2.817086458206</c:v>
                </c:pt>
                <c:pt idx="28829">
                  <c:v>2.8174326419829998</c:v>
                </c:pt>
                <c:pt idx="28830">
                  <c:v>2.8177726268769998</c:v>
                </c:pt>
                <c:pt idx="28831">
                  <c:v>2.8180322647090001</c:v>
                </c:pt>
                <c:pt idx="28832">
                  <c:v>2.8183484077449998</c:v>
                </c:pt>
                <c:pt idx="28833">
                  <c:v>2.8184685707089998</c:v>
                </c:pt>
                <c:pt idx="28834">
                  <c:v>2.8185241222380002</c:v>
                </c:pt>
                <c:pt idx="28835">
                  <c:v>2.8185992240909998</c:v>
                </c:pt>
                <c:pt idx="28836">
                  <c:v>2.8189089298250001</c:v>
                </c:pt>
                <c:pt idx="28837">
                  <c:v>2.8191049098969998</c:v>
                </c:pt>
                <c:pt idx="28838">
                  <c:v>2.8192231655120001</c:v>
                </c:pt>
                <c:pt idx="28839">
                  <c:v>2.8192760944369999</c:v>
                </c:pt>
                <c:pt idx="28840">
                  <c:v>2.819400548935</c:v>
                </c:pt>
                <c:pt idx="28841">
                  <c:v>2.8196859359739999</c:v>
                </c:pt>
                <c:pt idx="28842">
                  <c:v>2.8197607994079998</c:v>
                </c:pt>
                <c:pt idx="28843">
                  <c:v>2.8198611736300001</c:v>
                </c:pt>
                <c:pt idx="28844">
                  <c:v>2.8199453353880002</c:v>
                </c:pt>
                <c:pt idx="28845">
                  <c:v>2.8199563026429999</c:v>
                </c:pt>
                <c:pt idx="28846">
                  <c:v>2.8200330734249999</c:v>
                </c:pt>
                <c:pt idx="28847">
                  <c:v>2.820099592209</c:v>
                </c:pt>
                <c:pt idx="28848">
                  <c:v>2.820140123367</c:v>
                </c:pt>
                <c:pt idx="28849">
                  <c:v>2.8202002048489998</c:v>
                </c:pt>
                <c:pt idx="28850">
                  <c:v>2.820230484009</c:v>
                </c:pt>
                <c:pt idx="28851">
                  <c:v>2.8202817440030001</c:v>
                </c:pt>
                <c:pt idx="28852">
                  <c:v>2.820321321487</c:v>
                </c:pt>
                <c:pt idx="28853">
                  <c:v>2.8203539848329999</c:v>
                </c:pt>
                <c:pt idx="28854">
                  <c:v>2.82039809227</c:v>
                </c:pt>
                <c:pt idx="28855">
                  <c:v>2.8204278945920001</c:v>
                </c:pt>
                <c:pt idx="28856">
                  <c:v>2.820427656174</c:v>
                </c:pt>
                <c:pt idx="28857">
                  <c:v>2.8205010890960001</c:v>
                </c:pt>
                <c:pt idx="28858">
                  <c:v>2.8204967975619999</c:v>
                </c:pt>
                <c:pt idx="28859">
                  <c:v>2.820506095886</c:v>
                </c:pt>
                <c:pt idx="28860">
                  <c:v>2.8205573558810002</c:v>
                </c:pt>
                <c:pt idx="28861">
                  <c:v>2.8205680847169998</c:v>
                </c:pt>
                <c:pt idx="28862">
                  <c:v>2.8205633163449999</c:v>
                </c:pt>
                <c:pt idx="28863">
                  <c:v>2.8206362724299998</c:v>
                </c:pt>
                <c:pt idx="28864">
                  <c:v>2.8206429481509998</c:v>
                </c:pt>
                <c:pt idx="28865">
                  <c:v>2.8207252025599998</c:v>
                </c:pt>
                <c:pt idx="28866">
                  <c:v>2.8207330703740001</c:v>
                </c:pt>
                <c:pt idx="28867">
                  <c:v>2.8210241794590001</c:v>
                </c:pt>
                <c:pt idx="28868">
                  <c:v>2.8211557865139998</c:v>
                </c:pt>
                <c:pt idx="28869">
                  <c:v>2.8212409019470002</c:v>
                </c:pt>
                <c:pt idx="28870">
                  <c:v>2.8213322162629999</c:v>
                </c:pt>
                <c:pt idx="28871">
                  <c:v>2.8213784694670001</c:v>
                </c:pt>
                <c:pt idx="28872">
                  <c:v>2.8214159011839999</c:v>
                </c:pt>
                <c:pt idx="28873">
                  <c:v>2.821479320526</c:v>
                </c:pt>
                <c:pt idx="28874">
                  <c:v>2.821571588516</c:v>
                </c:pt>
                <c:pt idx="28875">
                  <c:v>2.8216114044189999</c:v>
                </c:pt>
                <c:pt idx="28876">
                  <c:v>2.8216459751129999</c:v>
                </c:pt>
                <c:pt idx="28877">
                  <c:v>2.8217186927800002</c:v>
                </c:pt>
                <c:pt idx="28878">
                  <c:v>2.8217916488650001</c:v>
                </c:pt>
                <c:pt idx="28879">
                  <c:v>2.8218493461610001</c:v>
                </c:pt>
                <c:pt idx="28880">
                  <c:v>2.8220279216769999</c:v>
                </c:pt>
                <c:pt idx="28881">
                  <c:v>2.8221511840820002</c:v>
                </c:pt>
                <c:pt idx="28882">
                  <c:v>2.822213172913</c:v>
                </c:pt>
                <c:pt idx="28883">
                  <c:v>2.822331905365</c:v>
                </c:pt>
                <c:pt idx="28884">
                  <c:v>2.8223619461060001</c:v>
                </c:pt>
                <c:pt idx="28885">
                  <c:v>2.8224189281459999</c:v>
                </c:pt>
                <c:pt idx="28886">
                  <c:v>2.8224966526030002</c:v>
                </c:pt>
                <c:pt idx="28887">
                  <c:v>2.8225321769709999</c:v>
                </c:pt>
                <c:pt idx="28888">
                  <c:v>2.822567224503</c:v>
                </c:pt>
                <c:pt idx="28889">
                  <c:v>2.8226435184479999</c:v>
                </c:pt>
                <c:pt idx="28890">
                  <c:v>2.8227252960209999</c:v>
                </c:pt>
                <c:pt idx="28891">
                  <c:v>2.8227698802950001</c:v>
                </c:pt>
                <c:pt idx="28892">
                  <c:v>2.8228127956389999</c:v>
                </c:pt>
                <c:pt idx="28893">
                  <c:v>2.822902202606</c:v>
                </c:pt>
                <c:pt idx="28894">
                  <c:v>2.8229663372039999</c:v>
                </c:pt>
                <c:pt idx="28895">
                  <c:v>2.823005199432</c:v>
                </c:pt>
                <c:pt idx="28896">
                  <c:v>2.8230533599849998</c:v>
                </c:pt>
                <c:pt idx="28897">
                  <c:v>2.823147773743</c:v>
                </c:pt>
                <c:pt idx="28898">
                  <c:v>2.8231966495509999</c:v>
                </c:pt>
                <c:pt idx="28899">
                  <c:v>2.8232309818269998</c:v>
                </c:pt>
                <c:pt idx="28900">
                  <c:v>2.8232882022860002</c:v>
                </c:pt>
                <c:pt idx="28901">
                  <c:v>2.8233773708340002</c:v>
                </c:pt>
                <c:pt idx="28902">
                  <c:v>2.82342004776</c:v>
                </c:pt>
                <c:pt idx="28903">
                  <c:v>2.8234555721280001</c:v>
                </c:pt>
                <c:pt idx="28904">
                  <c:v>2.8235251903530001</c:v>
                </c:pt>
                <c:pt idx="28905">
                  <c:v>2.8236043453219999</c:v>
                </c:pt>
                <c:pt idx="28906">
                  <c:v>2.8236413002009999</c:v>
                </c:pt>
                <c:pt idx="28907">
                  <c:v>2.823674440384</c:v>
                </c:pt>
                <c:pt idx="28908">
                  <c:v>2.8237524032589998</c:v>
                </c:pt>
                <c:pt idx="28909">
                  <c:v>2.8238327503199998</c:v>
                </c:pt>
                <c:pt idx="28910">
                  <c:v>2.8239333629610002</c:v>
                </c:pt>
                <c:pt idx="28911">
                  <c:v>2.8239824771880002</c:v>
                </c:pt>
                <c:pt idx="28912">
                  <c:v>2.8241136074069999</c:v>
                </c:pt>
                <c:pt idx="28913">
                  <c:v>2.8243010044100001</c:v>
                </c:pt>
                <c:pt idx="28914">
                  <c:v>2.824356555939</c:v>
                </c:pt>
                <c:pt idx="28915">
                  <c:v>2.8244321346280001</c:v>
                </c:pt>
                <c:pt idx="28916">
                  <c:v>2.8245089054110002</c:v>
                </c:pt>
                <c:pt idx="28917">
                  <c:v>2.824504852295</c:v>
                </c:pt>
                <c:pt idx="28918">
                  <c:v>2.8245842456819998</c:v>
                </c:pt>
                <c:pt idx="28919">
                  <c:v>2.8245930671689998</c:v>
                </c:pt>
                <c:pt idx="28920">
                  <c:v>2.8246438503269999</c:v>
                </c:pt>
                <c:pt idx="28921">
                  <c:v>2.8246438503269999</c:v>
                </c:pt>
                <c:pt idx="28922">
                  <c:v>2.824713945389</c:v>
                </c:pt>
                <c:pt idx="28923">
                  <c:v>2.8247115612029998</c:v>
                </c:pt>
                <c:pt idx="28924">
                  <c:v>2.824776649475</c:v>
                </c:pt>
                <c:pt idx="28925">
                  <c:v>2.8247704505920002</c:v>
                </c:pt>
                <c:pt idx="28926">
                  <c:v>2.8248136043550001</c:v>
                </c:pt>
                <c:pt idx="28927">
                  <c:v>2.8248388767239998</c:v>
                </c:pt>
                <c:pt idx="28928">
                  <c:v>2.8248915672299999</c:v>
                </c:pt>
                <c:pt idx="28929">
                  <c:v>2.8249039649959999</c:v>
                </c:pt>
                <c:pt idx="28930">
                  <c:v>2.8249745368960002</c:v>
                </c:pt>
                <c:pt idx="28931">
                  <c:v>2.8249785900119999</c:v>
                </c:pt>
                <c:pt idx="28932">
                  <c:v>2.8250496387480002</c:v>
                </c:pt>
                <c:pt idx="28933">
                  <c:v>2.825052261353</c:v>
                </c:pt>
                <c:pt idx="28934">
                  <c:v>2.8251276016240001</c:v>
                </c:pt>
                <c:pt idx="28935">
                  <c:v>2.8251266479489998</c:v>
                </c:pt>
                <c:pt idx="28936">
                  <c:v>2.8252081871030001</c:v>
                </c:pt>
                <c:pt idx="28937">
                  <c:v>2.8252246379849999</c:v>
                </c:pt>
                <c:pt idx="28938">
                  <c:v>2.825305223465</c:v>
                </c:pt>
                <c:pt idx="28939">
                  <c:v>2.8254590034480001</c:v>
                </c:pt>
                <c:pt idx="28940">
                  <c:v>2.8254859447479999</c:v>
                </c:pt>
                <c:pt idx="28941">
                  <c:v>2.8255498409270001</c:v>
                </c:pt>
                <c:pt idx="28942">
                  <c:v>2.82563829422</c:v>
                </c:pt>
                <c:pt idx="28943">
                  <c:v>2.82568192482</c:v>
                </c:pt>
                <c:pt idx="28944">
                  <c:v>2.8257293701170001</c:v>
                </c:pt>
                <c:pt idx="28945">
                  <c:v>2.82581448555</c:v>
                </c:pt>
                <c:pt idx="28946">
                  <c:v>2.82590508461</c:v>
                </c:pt>
                <c:pt idx="28947">
                  <c:v>2.8259515762329999</c:v>
                </c:pt>
                <c:pt idx="28948">
                  <c:v>2.8259985446929998</c:v>
                </c:pt>
                <c:pt idx="28949">
                  <c:v>2.8260874748229998</c:v>
                </c:pt>
                <c:pt idx="28950">
                  <c:v>2.826156139374</c:v>
                </c:pt>
                <c:pt idx="28951">
                  <c:v>2.8261923789979999</c:v>
                </c:pt>
                <c:pt idx="28952">
                  <c:v>2.8262376785279999</c:v>
                </c:pt>
                <c:pt idx="28953">
                  <c:v>2.8263297080990002</c:v>
                </c:pt>
                <c:pt idx="28954">
                  <c:v>2.8263835906980002</c:v>
                </c:pt>
                <c:pt idx="28955">
                  <c:v>2.8264112472530001</c:v>
                </c:pt>
                <c:pt idx="28956">
                  <c:v>2.82652926445</c:v>
                </c:pt>
                <c:pt idx="28957">
                  <c:v>2.8265776634219999</c:v>
                </c:pt>
                <c:pt idx="28958">
                  <c:v>2.8268663883210001</c:v>
                </c:pt>
                <c:pt idx="28959">
                  <c:v>2.8269081115720001</c:v>
                </c:pt>
                <c:pt idx="28960">
                  <c:v>2.8270008564000002</c:v>
                </c:pt>
                <c:pt idx="28961">
                  <c:v>2.8270096778870002</c:v>
                </c:pt>
                <c:pt idx="28962">
                  <c:v>2.8270881175990001</c:v>
                </c:pt>
                <c:pt idx="28963">
                  <c:v>2.8271009922029999</c:v>
                </c:pt>
                <c:pt idx="28964">
                  <c:v>2.8271615505219998</c:v>
                </c:pt>
                <c:pt idx="28965">
                  <c:v>2.827178001404</c:v>
                </c:pt>
                <c:pt idx="28966">
                  <c:v>2.8272283077239999</c:v>
                </c:pt>
                <c:pt idx="28967">
                  <c:v>2.827246189117</c:v>
                </c:pt>
                <c:pt idx="28968">
                  <c:v>2.8272893428799999</c:v>
                </c:pt>
                <c:pt idx="28969">
                  <c:v>2.8272824287409999</c:v>
                </c:pt>
                <c:pt idx="28970">
                  <c:v>2.8273582458500002</c:v>
                </c:pt>
                <c:pt idx="28971">
                  <c:v>2.8273508548740001</c:v>
                </c:pt>
                <c:pt idx="28972">
                  <c:v>2.8274295330050001</c:v>
                </c:pt>
                <c:pt idx="28973">
                  <c:v>2.827420473099</c:v>
                </c:pt>
                <c:pt idx="28974">
                  <c:v>2.827469348907</c:v>
                </c:pt>
                <c:pt idx="28975">
                  <c:v>2.8274807929989998</c:v>
                </c:pt>
                <c:pt idx="28976">
                  <c:v>2.827537298203</c:v>
                </c:pt>
                <c:pt idx="28977">
                  <c:v>2.8275384902949998</c:v>
                </c:pt>
                <c:pt idx="28978">
                  <c:v>2.827601909637</c:v>
                </c:pt>
                <c:pt idx="28979">
                  <c:v>2.8276028633119998</c:v>
                </c:pt>
                <c:pt idx="28980">
                  <c:v>2.8276860713960001</c:v>
                </c:pt>
                <c:pt idx="28981">
                  <c:v>2.8276917934419998</c:v>
                </c:pt>
                <c:pt idx="28982">
                  <c:v>2.827799081802</c:v>
                </c:pt>
                <c:pt idx="28983">
                  <c:v>2.8279840946200001</c:v>
                </c:pt>
                <c:pt idx="28984">
                  <c:v>2.8280751705170002</c:v>
                </c:pt>
                <c:pt idx="28985">
                  <c:v>2.8281457424159999</c:v>
                </c:pt>
                <c:pt idx="28986">
                  <c:v>2.828191280365</c:v>
                </c:pt>
                <c:pt idx="28987">
                  <c:v>2.8282496929169998</c:v>
                </c:pt>
                <c:pt idx="28988">
                  <c:v>2.8283579349519998</c:v>
                </c:pt>
                <c:pt idx="28989">
                  <c:v>2.8284323215480001</c:v>
                </c:pt>
                <c:pt idx="28990">
                  <c:v>2.8284904956819998</c:v>
                </c:pt>
                <c:pt idx="28991">
                  <c:v>2.8285684585570001</c:v>
                </c:pt>
                <c:pt idx="28992">
                  <c:v>2.8286802768710002</c:v>
                </c:pt>
                <c:pt idx="28993">
                  <c:v>2.8287408351900001</c:v>
                </c:pt>
                <c:pt idx="28994">
                  <c:v>2.8287892341609999</c:v>
                </c:pt>
                <c:pt idx="28995">
                  <c:v>2.8288652896880002</c:v>
                </c:pt>
                <c:pt idx="28996">
                  <c:v>2.828958749771</c:v>
                </c:pt>
                <c:pt idx="28997">
                  <c:v>2.829004049301</c:v>
                </c:pt>
                <c:pt idx="28998">
                  <c:v>2.8290433883669999</c:v>
                </c:pt>
                <c:pt idx="28999">
                  <c:v>2.829120874405</c:v>
                </c:pt>
                <c:pt idx="29000">
                  <c:v>2.829199314117</c:v>
                </c:pt>
                <c:pt idx="29001">
                  <c:v>2.8292324543</c:v>
                </c:pt>
                <c:pt idx="29002">
                  <c:v>2.8293321132660001</c:v>
                </c:pt>
                <c:pt idx="29003">
                  <c:v>2.8294091224670002</c:v>
                </c:pt>
                <c:pt idx="29004">
                  <c:v>2.8297708034519999</c:v>
                </c:pt>
                <c:pt idx="29005">
                  <c:v>2.8298292160030001</c:v>
                </c:pt>
                <c:pt idx="29006">
                  <c:v>2.8298957347870002</c:v>
                </c:pt>
                <c:pt idx="29007">
                  <c:v>2.8302304744720002</c:v>
                </c:pt>
                <c:pt idx="29008">
                  <c:v>2.830367565155</c:v>
                </c:pt>
                <c:pt idx="29009">
                  <c:v>2.8305151462549998</c:v>
                </c:pt>
                <c:pt idx="29010">
                  <c:v>2.830592632294</c:v>
                </c:pt>
                <c:pt idx="29011">
                  <c:v>2.830681562424</c:v>
                </c:pt>
                <c:pt idx="29012">
                  <c:v>2.830772399902</c:v>
                </c:pt>
                <c:pt idx="29013">
                  <c:v>2.8308560848240001</c:v>
                </c:pt>
                <c:pt idx="29014">
                  <c:v>2.8309471607210002</c:v>
                </c:pt>
                <c:pt idx="29015">
                  <c:v>2.83119058609</c:v>
                </c:pt>
                <c:pt idx="29016">
                  <c:v>2.8312025070189999</c:v>
                </c:pt>
                <c:pt idx="29017">
                  <c:v>2.8312904834750001</c:v>
                </c:pt>
                <c:pt idx="29018">
                  <c:v>2.8313827514650001</c:v>
                </c:pt>
                <c:pt idx="29019">
                  <c:v>2.831578016281</c:v>
                </c:pt>
                <c:pt idx="29020">
                  <c:v>2.8316781520840002</c:v>
                </c:pt>
                <c:pt idx="29021">
                  <c:v>2.8317222595209999</c:v>
                </c:pt>
                <c:pt idx="29022">
                  <c:v>2.831755876541</c:v>
                </c:pt>
                <c:pt idx="29023">
                  <c:v>2.8318059444429999</c:v>
                </c:pt>
                <c:pt idx="29024">
                  <c:v>2.8318278789520002</c:v>
                </c:pt>
                <c:pt idx="29025">
                  <c:v>2.831888437271</c:v>
                </c:pt>
                <c:pt idx="29026">
                  <c:v>2.8318927288059998</c:v>
                </c:pt>
                <c:pt idx="29027">
                  <c:v>2.8319625854489998</c:v>
                </c:pt>
                <c:pt idx="29028">
                  <c:v>2.831952571869</c:v>
                </c:pt>
                <c:pt idx="29029">
                  <c:v>2.8319816589359998</c:v>
                </c:pt>
                <c:pt idx="29030">
                  <c:v>2.8320136070249999</c:v>
                </c:pt>
                <c:pt idx="29031">
                  <c:v>2.832059383392</c:v>
                </c:pt>
                <c:pt idx="29032">
                  <c:v>2.8320755958560002</c:v>
                </c:pt>
                <c:pt idx="29033">
                  <c:v>2.8320827484129998</c:v>
                </c:pt>
                <c:pt idx="29034">
                  <c:v>2.832135677338</c:v>
                </c:pt>
                <c:pt idx="29035">
                  <c:v>2.8321459293369999</c:v>
                </c:pt>
                <c:pt idx="29036">
                  <c:v>2.8321576118470002</c:v>
                </c:pt>
                <c:pt idx="29037">
                  <c:v>2.8322138786319999</c:v>
                </c:pt>
                <c:pt idx="29038">
                  <c:v>2.8322460651400001</c:v>
                </c:pt>
                <c:pt idx="29039">
                  <c:v>2.832285642624</c:v>
                </c:pt>
                <c:pt idx="29040">
                  <c:v>2.8323376178739998</c:v>
                </c:pt>
                <c:pt idx="29041">
                  <c:v>2.8323850631709999</c:v>
                </c:pt>
                <c:pt idx="29042">
                  <c:v>2.8324513435359999</c:v>
                </c:pt>
                <c:pt idx="29043">
                  <c:v>2.832510709763</c:v>
                </c:pt>
                <c:pt idx="29044">
                  <c:v>2.8328831195830002</c:v>
                </c:pt>
                <c:pt idx="29045">
                  <c:v>2.8329141139980001</c:v>
                </c:pt>
                <c:pt idx="29046">
                  <c:v>2.8329465389249999</c:v>
                </c:pt>
                <c:pt idx="29047">
                  <c:v>2.833023309708</c:v>
                </c:pt>
                <c:pt idx="29048">
                  <c:v>2.8331007957460002</c:v>
                </c:pt>
                <c:pt idx="29049">
                  <c:v>2.8331396579739998</c:v>
                </c:pt>
                <c:pt idx="29050">
                  <c:v>2.833178758621</c:v>
                </c:pt>
                <c:pt idx="29051">
                  <c:v>2.833267688751</c:v>
                </c:pt>
                <c:pt idx="29052">
                  <c:v>2.8333313465119998</c:v>
                </c:pt>
                <c:pt idx="29053">
                  <c:v>2.8333680629729998</c:v>
                </c:pt>
                <c:pt idx="29054">
                  <c:v>2.8334119319919999</c:v>
                </c:pt>
                <c:pt idx="29055">
                  <c:v>2.833551883698</c:v>
                </c:pt>
                <c:pt idx="29056">
                  <c:v>2.8336296081539998</c:v>
                </c:pt>
                <c:pt idx="29057">
                  <c:v>2.8337161540990001</c:v>
                </c:pt>
                <c:pt idx="29058">
                  <c:v>2.8337917327879998</c:v>
                </c:pt>
                <c:pt idx="29059">
                  <c:v>2.8338596820830002</c:v>
                </c:pt>
                <c:pt idx="29060">
                  <c:v>2.8339378833770001</c:v>
                </c:pt>
                <c:pt idx="29061">
                  <c:v>2.833972215652</c:v>
                </c:pt>
                <c:pt idx="29062">
                  <c:v>2.8340055942540001</c:v>
                </c:pt>
                <c:pt idx="29063">
                  <c:v>2.834078550339</c:v>
                </c:pt>
                <c:pt idx="29064">
                  <c:v>2.8341462612149999</c:v>
                </c:pt>
                <c:pt idx="29065">
                  <c:v>2.8342025280000001</c:v>
                </c:pt>
                <c:pt idx="29066">
                  <c:v>2.834530115128</c:v>
                </c:pt>
                <c:pt idx="29067">
                  <c:v>2.8345415592190002</c:v>
                </c:pt>
                <c:pt idx="29068">
                  <c:v>2.8346307277679998</c:v>
                </c:pt>
                <c:pt idx="29069">
                  <c:v>2.834638357162</c:v>
                </c:pt>
                <c:pt idx="29070">
                  <c:v>2.834718465805</c:v>
                </c:pt>
                <c:pt idx="29071">
                  <c:v>2.8347311019900001</c:v>
                </c:pt>
                <c:pt idx="29072">
                  <c:v>2.8348114490510001</c:v>
                </c:pt>
                <c:pt idx="29073">
                  <c:v>2.8349153995509999</c:v>
                </c:pt>
                <c:pt idx="29074">
                  <c:v>2.8350181579589999</c:v>
                </c:pt>
                <c:pt idx="29075">
                  <c:v>2.8350806236269999</c:v>
                </c:pt>
                <c:pt idx="29076">
                  <c:v>2.8353765010830001</c:v>
                </c:pt>
                <c:pt idx="29077">
                  <c:v>2.8356337547299999</c:v>
                </c:pt>
                <c:pt idx="29078">
                  <c:v>2.8357210159299999</c:v>
                </c:pt>
                <c:pt idx="29079">
                  <c:v>2.8358144760130002</c:v>
                </c:pt>
                <c:pt idx="29080">
                  <c:v>2.8358495235440002</c:v>
                </c:pt>
                <c:pt idx="29081">
                  <c:v>2.8359315395359999</c:v>
                </c:pt>
                <c:pt idx="29082">
                  <c:v>2.8359873294829998</c:v>
                </c:pt>
                <c:pt idx="29083">
                  <c:v>2.8360505104059999</c:v>
                </c:pt>
                <c:pt idx="29084">
                  <c:v>2.8361685276030002</c:v>
                </c:pt>
                <c:pt idx="29085">
                  <c:v>2.8362388610839999</c:v>
                </c:pt>
                <c:pt idx="29086">
                  <c:v>2.8363380432129999</c:v>
                </c:pt>
                <c:pt idx="29087">
                  <c:v>2.83642244339</c:v>
                </c:pt>
                <c:pt idx="29088">
                  <c:v>2.836520195007</c:v>
                </c:pt>
                <c:pt idx="29089">
                  <c:v>2.8366119861599999</c:v>
                </c:pt>
                <c:pt idx="29090">
                  <c:v>2.8366880416870002</c:v>
                </c:pt>
                <c:pt idx="29091">
                  <c:v>2.8368189334870002</c:v>
                </c:pt>
                <c:pt idx="29092">
                  <c:v>2.837041378021</c:v>
                </c:pt>
                <c:pt idx="29093">
                  <c:v>2.837130308151</c:v>
                </c:pt>
                <c:pt idx="29094">
                  <c:v>2.8371305465700001</c:v>
                </c:pt>
                <c:pt idx="29095">
                  <c:v>2.8372151851649998</c:v>
                </c:pt>
                <c:pt idx="29096">
                  <c:v>2.837217330933</c:v>
                </c:pt>
                <c:pt idx="29097">
                  <c:v>2.8372972011569999</c:v>
                </c:pt>
                <c:pt idx="29098">
                  <c:v>2.8373091220859998</c:v>
                </c:pt>
                <c:pt idx="29099">
                  <c:v>2.8373837471010002</c:v>
                </c:pt>
                <c:pt idx="29100">
                  <c:v>2.8374030590060002</c:v>
                </c:pt>
                <c:pt idx="29101">
                  <c:v>2.837458133698</c:v>
                </c:pt>
                <c:pt idx="29102">
                  <c:v>2.8374917507170001</c:v>
                </c:pt>
                <c:pt idx="29103">
                  <c:v>2.8375337123870001</c:v>
                </c:pt>
                <c:pt idx="29104">
                  <c:v>2.8375744819639999</c:v>
                </c:pt>
                <c:pt idx="29105">
                  <c:v>2.8376104831700002</c:v>
                </c:pt>
                <c:pt idx="29106">
                  <c:v>2.8376774787899999</c:v>
                </c:pt>
                <c:pt idx="29107">
                  <c:v>2.837698936462</c:v>
                </c:pt>
                <c:pt idx="29108">
                  <c:v>2.837787628174</c:v>
                </c:pt>
                <c:pt idx="29109">
                  <c:v>2.8378198146820002</c:v>
                </c:pt>
                <c:pt idx="29110">
                  <c:v>2.8379354476929999</c:v>
                </c:pt>
                <c:pt idx="29111">
                  <c:v>2.8380992412569999</c:v>
                </c:pt>
                <c:pt idx="29112">
                  <c:v>2.8381798267359999</c:v>
                </c:pt>
                <c:pt idx="29113">
                  <c:v>2.838229179382</c:v>
                </c:pt>
                <c:pt idx="29114">
                  <c:v>2.8383190631869999</c:v>
                </c:pt>
                <c:pt idx="29115">
                  <c:v>2.8383653163910001</c:v>
                </c:pt>
                <c:pt idx="29116">
                  <c:v>2.8384058475490002</c:v>
                </c:pt>
                <c:pt idx="29117">
                  <c:v>2.8384721279140002</c:v>
                </c:pt>
                <c:pt idx="29118">
                  <c:v>2.8385651111599999</c:v>
                </c:pt>
                <c:pt idx="29119">
                  <c:v>2.8386137485499998</c:v>
                </c:pt>
                <c:pt idx="29120">
                  <c:v>2.8386607170099998</c:v>
                </c:pt>
                <c:pt idx="29121">
                  <c:v>2.8387439250950002</c:v>
                </c:pt>
                <c:pt idx="29122">
                  <c:v>2.8388137817380001</c:v>
                </c:pt>
                <c:pt idx="29123">
                  <c:v>2.8388543128969999</c:v>
                </c:pt>
                <c:pt idx="29124">
                  <c:v>2.8388981819149999</c:v>
                </c:pt>
                <c:pt idx="29125">
                  <c:v>2.838987350464</c:v>
                </c:pt>
                <c:pt idx="29126">
                  <c:v>2.8390412330629999</c:v>
                </c:pt>
                <c:pt idx="29127">
                  <c:v>2.8390760421749999</c:v>
                </c:pt>
                <c:pt idx="29128">
                  <c:v>2.8391940593720002</c:v>
                </c:pt>
                <c:pt idx="29129">
                  <c:v>2.8392465114590002</c:v>
                </c:pt>
                <c:pt idx="29130">
                  <c:v>2.8393983840939998</c:v>
                </c:pt>
                <c:pt idx="29131">
                  <c:v>2.839637994766</c:v>
                </c:pt>
                <c:pt idx="29132">
                  <c:v>2.8397545814509999</c:v>
                </c:pt>
                <c:pt idx="29133">
                  <c:v>2.8397924900049998</c:v>
                </c:pt>
                <c:pt idx="29134">
                  <c:v>2.8398549556730002</c:v>
                </c:pt>
                <c:pt idx="29135">
                  <c:v>2.8398740291600002</c:v>
                </c:pt>
                <c:pt idx="29136">
                  <c:v>2.8399400711060001</c:v>
                </c:pt>
                <c:pt idx="29137">
                  <c:v>2.8399529457089998</c:v>
                </c:pt>
                <c:pt idx="29138">
                  <c:v>2.8400299549099999</c:v>
                </c:pt>
                <c:pt idx="29139">
                  <c:v>2.8400692939760002</c:v>
                </c:pt>
                <c:pt idx="29140">
                  <c:v>2.8401196002960001</c:v>
                </c:pt>
                <c:pt idx="29141">
                  <c:v>2.84019613266</c:v>
                </c:pt>
                <c:pt idx="29142">
                  <c:v>2.840265750885</c:v>
                </c:pt>
                <c:pt idx="29143">
                  <c:v>2.8402874469760002</c:v>
                </c:pt>
                <c:pt idx="29144">
                  <c:v>2.840360164642</c:v>
                </c:pt>
                <c:pt idx="29145">
                  <c:v>2.840367078781</c:v>
                </c:pt>
                <c:pt idx="29146">
                  <c:v>2.840441942215</c:v>
                </c:pt>
                <c:pt idx="29147">
                  <c:v>2.8404393196109998</c:v>
                </c:pt>
                <c:pt idx="29148">
                  <c:v>2.8405139446260002</c:v>
                </c:pt>
                <c:pt idx="29149">
                  <c:v>2.84050655365</c:v>
                </c:pt>
                <c:pt idx="29150">
                  <c:v>2.8405790328979998</c:v>
                </c:pt>
                <c:pt idx="29151">
                  <c:v>2.8405725955959999</c:v>
                </c:pt>
                <c:pt idx="29152">
                  <c:v>2.8406410217290001</c:v>
                </c:pt>
                <c:pt idx="29153">
                  <c:v>2.8406507968899999</c:v>
                </c:pt>
                <c:pt idx="29154">
                  <c:v>2.8407185077669999</c:v>
                </c:pt>
                <c:pt idx="29155">
                  <c:v>2.840740203857</c:v>
                </c:pt>
                <c:pt idx="29156">
                  <c:v>2.8408052921300002</c:v>
                </c:pt>
                <c:pt idx="29157">
                  <c:v>2.8410859107970001</c:v>
                </c:pt>
                <c:pt idx="29158">
                  <c:v>2.8412184715270001</c:v>
                </c:pt>
                <c:pt idx="29159">
                  <c:v>2.8412733077999999</c:v>
                </c:pt>
                <c:pt idx="29160">
                  <c:v>2.841401100159</c:v>
                </c:pt>
                <c:pt idx="29161">
                  <c:v>2.8414695262910001</c:v>
                </c:pt>
                <c:pt idx="29162">
                  <c:v>2.8415882587430001</c:v>
                </c:pt>
                <c:pt idx="29163">
                  <c:v>2.84161734581</c:v>
                </c:pt>
                <c:pt idx="29164">
                  <c:v>2.841673135757</c:v>
                </c:pt>
                <c:pt idx="29165">
                  <c:v>2.8417565822599999</c:v>
                </c:pt>
                <c:pt idx="29166">
                  <c:v>2.8417918682100001</c:v>
                </c:pt>
                <c:pt idx="29167">
                  <c:v>2.8418273925780002</c:v>
                </c:pt>
                <c:pt idx="29168">
                  <c:v>2.841899633408</c:v>
                </c:pt>
                <c:pt idx="29169">
                  <c:v>2.8419749736790001</c:v>
                </c:pt>
                <c:pt idx="29170">
                  <c:v>2.8420071601869998</c:v>
                </c:pt>
                <c:pt idx="29171">
                  <c:v>2.8421163558960001</c:v>
                </c:pt>
                <c:pt idx="29172">
                  <c:v>2.8422265052800002</c:v>
                </c:pt>
                <c:pt idx="29173">
                  <c:v>2.8425991535190001</c:v>
                </c:pt>
                <c:pt idx="29174">
                  <c:v>2.8427913188930001</c:v>
                </c:pt>
                <c:pt idx="29175">
                  <c:v>2.8430986404419998</c:v>
                </c:pt>
                <c:pt idx="29176">
                  <c:v>2.8433535099029998</c:v>
                </c:pt>
                <c:pt idx="29177">
                  <c:v>2.8434939384460001</c:v>
                </c:pt>
                <c:pt idx="29178">
                  <c:v>2.843594789505</c:v>
                </c:pt>
                <c:pt idx="29179">
                  <c:v>2.8436827659609998</c:v>
                </c:pt>
                <c:pt idx="29180">
                  <c:v>2.84370803833</c:v>
                </c:pt>
                <c:pt idx="29181">
                  <c:v>2.843833684921</c:v>
                </c:pt>
                <c:pt idx="29182">
                  <c:v>2.843887805939</c:v>
                </c:pt>
                <c:pt idx="29183">
                  <c:v>2.8440074920649998</c:v>
                </c:pt>
                <c:pt idx="29184">
                  <c:v>2.8440718650819998</c:v>
                </c:pt>
                <c:pt idx="29185">
                  <c:v>2.8441855907439999</c:v>
                </c:pt>
                <c:pt idx="29186">
                  <c:v>2.8445761203769999</c:v>
                </c:pt>
                <c:pt idx="29187">
                  <c:v>2.844869613647</c:v>
                </c:pt>
                <c:pt idx="29188">
                  <c:v>2.8451881408689998</c:v>
                </c:pt>
                <c:pt idx="29189">
                  <c:v>2.8452470302580002</c:v>
                </c:pt>
                <c:pt idx="29190">
                  <c:v>2.8453259468079999</c:v>
                </c:pt>
                <c:pt idx="29191">
                  <c:v>2.8453800678249999</c:v>
                </c:pt>
                <c:pt idx="29192">
                  <c:v>2.8455033302310002</c:v>
                </c:pt>
                <c:pt idx="29193">
                  <c:v>2.8455460071559999</c:v>
                </c:pt>
                <c:pt idx="29194">
                  <c:v>2.8456809520720001</c:v>
                </c:pt>
                <c:pt idx="29195">
                  <c:v>2.8459029197689998</c:v>
                </c:pt>
                <c:pt idx="29196">
                  <c:v>2.8459851741789999</c:v>
                </c:pt>
                <c:pt idx="29197">
                  <c:v>2.8460342884059999</c:v>
                </c:pt>
                <c:pt idx="29198">
                  <c:v>2.8460874557500002</c:v>
                </c:pt>
                <c:pt idx="29199">
                  <c:v>2.8461761474610001</c:v>
                </c:pt>
                <c:pt idx="29200">
                  <c:v>2.8462345600129999</c:v>
                </c:pt>
                <c:pt idx="29201">
                  <c:v>2.8462498188019998</c:v>
                </c:pt>
                <c:pt idx="29202">
                  <c:v>2.8463199138639999</c:v>
                </c:pt>
                <c:pt idx="29203">
                  <c:v>2.8463275432590001</c:v>
                </c:pt>
                <c:pt idx="29204">
                  <c:v>2.8463995456700002</c:v>
                </c:pt>
                <c:pt idx="29205">
                  <c:v>2.846397399902</c:v>
                </c:pt>
                <c:pt idx="29206">
                  <c:v>2.846486091614</c:v>
                </c:pt>
                <c:pt idx="29207">
                  <c:v>2.8464858531949999</c:v>
                </c:pt>
                <c:pt idx="29208">
                  <c:v>2.8465738296510001</c:v>
                </c:pt>
                <c:pt idx="29209">
                  <c:v>2.8465778827669999</c:v>
                </c:pt>
                <c:pt idx="29210">
                  <c:v>2.846662282944</c:v>
                </c:pt>
                <c:pt idx="29211">
                  <c:v>2.846670866013</c:v>
                </c:pt>
                <c:pt idx="29212">
                  <c:v>2.846747636795</c:v>
                </c:pt>
                <c:pt idx="29213">
                  <c:v>2.8467688560490001</c:v>
                </c:pt>
                <c:pt idx="29214">
                  <c:v>2.846841812134</c:v>
                </c:pt>
                <c:pt idx="29215">
                  <c:v>2.8469369411469998</c:v>
                </c:pt>
                <c:pt idx="29216">
                  <c:v>2.847004175186</c:v>
                </c:pt>
                <c:pt idx="29217">
                  <c:v>2.8473496437070001</c:v>
                </c:pt>
                <c:pt idx="29218">
                  <c:v>2.8473775386810001</c:v>
                </c:pt>
                <c:pt idx="29219">
                  <c:v>2.8474287986759999</c:v>
                </c:pt>
                <c:pt idx="29220">
                  <c:v>2.8475155830380001</c:v>
                </c:pt>
                <c:pt idx="29221">
                  <c:v>2.8475582599639999</c:v>
                </c:pt>
                <c:pt idx="29222">
                  <c:v>2.847591638565</c:v>
                </c:pt>
                <c:pt idx="29223">
                  <c:v>2.8476557731629999</c:v>
                </c:pt>
                <c:pt idx="29224">
                  <c:v>2.8477394580839999</c:v>
                </c:pt>
                <c:pt idx="29225">
                  <c:v>2.8477790355680002</c:v>
                </c:pt>
                <c:pt idx="29226">
                  <c:v>2.8478145599369999</c:v>
                </c:pt>
                <c:pt idx="29227">
                  <c:v>2.847890138626</c:v>
                </c:pt>
                <c:pt idx="29228">
                  <c:v>2.8479654788970001</c:v>
                </c:pt>
                <c:pt idx="29229">
                  <c:v>2.847997903824</c:v>
                </c:pt>
                <c:pt idx="29230">
                  <c:v>2.848032951355</c:v>
                </c:pt>
                <c:pt idx="29231">
                  <c:v>2.8481698036190002</c:v>
                </c:pt>
                <c:pt idx="29232">
                  <c:v>2.8482377529140002</c:v>
                </c:pt>
                <c:pt idx="29233">
                  <c:v>2.8483581542969998</c:v>
                </c:pt>
                <c:pt idx="29234">
                  <c:v>2.8484888076780002</c:v>
                </c:pt>
                <c:pt idx="29235">
                  <c:v>2.8486351966860002</c:v>
                </c:pt>
                <c:pt idx="29236">
                  <c:v>2.8489160537720002</c:v>
                </c:pt>
                <c:pt idx="29237">
                  <c:v>2.84921002388</c:v>
                </c:pt>
                <c:pt idx="29238">
                  <c:v>2.8493049144740001</c:v>
                </c:pt>
                <c:pt idx="29239">
                  <c:v>2.8494296073909999</c:v>
                </c:pt>
                <c:pt idx="29240">
                  <c:v>2.8495697975160001</c:v>
                </c:pt>
                <c:pt idx="29241">
                  <c:v>2.8498208522800001</c:v>
                </c:pt>
                <c:pt idx="29242">
                  <c:v>2.8500430583949998</c:v>
                </c:pt>
                <c:pt idx="29243">
                  <c:v>2.8503196239470001</c:v>
                </c:pt>
                <c:pt idx="29244">
                  <c:v>2.8506236076349998</c:v>
                </c:pt>
                <c:pt idx="29245">
                  <c:v>2.8507616519929999</c:v>
                </c:pt>
                <c:pt idx="29246">
                  <c:v>2.8508329391479998</c:v>
                </c:pt>
                <c:pt idx="29247">
                  <c:v>2.8509218692779998</c:v>
                </c:pt>
                <c:pt idx="29248">
                  <c:v>2.850925922394</c:v>
                </c:pt>
                <c:pt idx="29249">
                  <c:v>2.8510017395020002</c:v>
                </c:pt>
                <c:pt idx="29250">
                  <c:v>2.8510057926179999</c:v>
                </c:pt>
                <c:pt idx="29251">
                  <c:v>2.8510565757749999</c:v>
                </c:pt>
                <c:pt idx="29252">
                  <c:v>2.851063728333</c:v>
                </c:pt>
                <c:pt idx="29253">
                  <c:v>2.8511295318599998</c:v>
                </c:pt>
                <c:pt idx="29254">
                  <c:v>2.8511359691620002</c:v>
                </c:pt>
                <c:pt idx="29255">
                  <c:v>2.8512089252470001</c:v>
                </c:pt>
                <c:pt idx="29256">
                  <c:v>2.8512656688689999</c:v>
                </c:pt>
                <c:pt idx="29257">
                  <c:v>2.8512971401209999</c:v>
                </c:pt>
                <c:pt idx="29258">
                  <c:v>2.8513600826259999</c:v>
                </c:pt>
                <c:pt idx="29259">
                  <c:v>2.8513779640200001</c:v>
                </c:pt>
                <c:pt idx="29260">
                  <c:v>2.8514547348020001</c:v>
                </c:pt>
                <c:pt idx="29261">
                  <c:v>2.8514606952669999</c:v>
                </c:pt>
                <c:pt idx="29262">
                  <c:v>2.8515393733979999</c:v>
                </c:pt>
                <c:pt idx="29263">
                  <c:v>2.851543188095</c:v>
                </c:pt>
                <c:pt idx="29264">
                  <c:v>2.8516280651089998</c:v>
                </c:pt>
                <c:pt idx="29265">
                  <c:v>2.8516418933869998</c:v>
                </c:pt>
                <c:pt idx="29266">
                  <c:v>2.851909399033</c:v>
                </c:pt>
                <c:pt idx="29267">
                  <c:v>2.8520343303679998</c:v>
                </c:pt>
                <c:pt idx="29268">
                  <c:v>2.8520686626430001</c:v>
                </c:pt>
                <c:pt idx="29269">
                  <c:v>2.8521027564999999</c:v>
                </c:pt>
                <c:pt idx="29270">
                  <c:v>2.8521733284000002</c:v>
                </c:pt>
                <c:pt idx="29271">
                  <c:v>2.8522522449490002</c:v>
                </c:pt>
                <c:pt idx="29272">
                  <c:v>2.8522906303409998</c:v>
                </c:pt>
                <c:pt idx="29273">
                  <c:v>2.8523304462430001</c:v>
                </c:pt>
                <c:pt idx="29274">
                  <c:v>2.8524162769319998</c:v>
                </c:pt>
                <c:pt idx="29275">
                  <c:v>2.8524858951569998</c:v>
                </c:pt>
                <c:pt idx="29276">
                  <c:v>2.852526903152</c:v>
                </c:pt>
                <c:pt idx="29277">
                  <c:v>2.8525819778439998</c:v>
                </c:pt>
                <c:pt idx="29278">
                  <c:v>2.8526833057399998</c:v>
                </c:pt>
                <c:pt idx="29279">
                  <c:v>2.8527445793149999</c:v>
                </c:pt>
                <c:pt idx="29280">
                  <c:v>2.8527882099149999</c:v>
                </c:pt>
                <c:pt idx="29281">
                  <c:v>2.8528492450709999</c:v>
                </c:pt>
                <c:pt idx="29282">
                  <c:v>2.8529500961299998</c:v>
                </c:pt>
                <c:pt idx="29283">
                  <c:v>2.8530051708220001</c:v>
                </c:pt>
                <c:pt idx="29284">
                  <c:v>2.8530459403989998</c:v>
                </c:pt>
                <c:pt idx="29285">
                  <c:v>2.8531119823459998</c:v>
                </c:pt>
                <c:pt idx="29286">
                  <c:v>2.8532037734990001</c:v>
                </c:pt>
                <c:pt idx="29287">
                  <c:v>2.8532414436339999</c:v>
                </c:pt>
                <c:pt idx="29288">
                  <c:v>2.8532743453979998</c:v>
                </c:pt>
                <c:pt idx="29289">
                  <c:v>2.853349924088</c:v>
                </c:pt>
                <c:pt idx="29290">
                  <c:v>2.8534533977510002</c:v>
                </c:pt>
                <c:pt idx="29291">
                  <c:v>2.8534853458399998</c:v>
                </c:pt>
                <c:pt idx="29292">
                  <c:v>2.8535633087160002</c:v>
                </c:pt>
                <c:pt idx="29293">
                  <c:v>2.8536319732669999</c:v>
                </c:pt>
                <c:pt idx="29294">
                  <c:v>2.8536641597750001</c:v>
                </c:pt>
                <c:pt idx="29295">
                  <c:v>2.85378074646</c:v>
                </c:pt>
                <c:pt idx="29296">
                  <c:v>2.8538324832919999</c:v>
                </c:pt>
                <c:pt idx="29297">
                  <c:v>2.8538882732389999</c:v>
                </c:pt>
                <c:pt idx="29298">
                  <c:v>2.8540079593660002</c:v>
                </c:pt>
                <c:pt idx="29299">
                  <c:v>2.854342460632</c:v>
                </c:pt>
                <c:pt idx="29300">
                  <c:v>2.8543972969059999</c:v>
                </c:pt>
                <c:pt idx="29301">
                  <c:v>2.854433059692</c:v>
                </c:pt>
                <c:pt idx="29302">
                  <c:v>2.8544924259190001</c:v>
                </c:pt>
                <c:pt idx="29303">
                  <c:v>2.854511499405</c:v>
                </c:pt>
                <c:pt idx="29304">
                  <c:v>2.854567289352</c:v>
                </c:pt>
                <c:pt idx="29305">
                  <c:v>2.8545718193049998</c:v>
                </c:pt>
                <c:pt idx="29306">
                  <c:v>2.8545894622799999</c:v>
                </c:pt>
                <c:pt idx="29307">
                  <c:v>2.8546447753909998</c:v>
                </c:pt>
                <c:pt idx="29308">
                  <c:v>2.8546617031100001</c:v>
                </c:pt>
                <c:pt idx="29309">
                  <c:v>2.8547017574310001</c:v>
                </c:pt>
                <c:pt idx="29310">
                  <c:v>2.8547334671020002</c:v>
                </c:pt>
                <c:pt idx="29311">
                  <c:v>2.854769468307</c:v>
                </c:pt>
                <c:pt idx="29312">
                  <c:v>2.85475897789</c:v>
                </c:pt>
                <c:pt idx="29313">
                  <c:v>2.8548245429989998</c:v>
                </c:pt>
                <c:pt idx="29314">
                  <c:v>2.8548154830930002</c:v>
                </c:pt>
                <c:pt idx="29315">
                  <c:v>2.8548789024349999</c:v>
                </c:pt>
                <c:pt idx="29316">
                  <c:v>2.8548834323880001</c:v>
                </c:pt>
                <c:pt idx="29317">
                  <c:v>2.85493516922</c:v>
                </c:pt>
                <c:pt idx="29318">
                  <c:v>2.8549604415890002</c:v>
                </c:pt>
                <c:pt idx="29319">
                  <c:v>2.855010032654</c:v>
                </c:pt>
                <c:pt idx="29320">
                  <c:v>2.8550531864169999</c:v>
                </c:pt>
                <c:pt idx="29321">
                  <c:v>2.855093717575</c:v>
                </c:pt>
                <c:pt idx="29322">
                  <c:v>2.8551568984990001</c:v>
                </c:pt>
                <c:pt idx="29323">
                  <c:v>2.855339765549</c:v>
                </c:pt>
                <c:pt idx="29324">
                  <c:v>2.855400800705</c:v>
                </c:pt>
                <c:pt idx="29325">
                  <c:v>2.8554940223690002</c:v>
                </c:pt>
                <c:pt idx="29326">
                  <c:v>2.8555493354800001</c:v>
                </c:pt>
                <c:pt idx="29327">
                  <c:v>2.8556079864499999</c:v>
                </c:pt>
                <c:pt idx="29328">
                  <c:v>2.8557081222530001</c:v>
                </c:pt>
                <c:pt idx="29329">
                  <c:v>2.8558101654049999</c:v>
                </c:pt>
                <c:pt idx="29330">
                  <c:v>2.8558795452119998</c:v>
                </c:pt>
                <c:pt idx="29331">
                  <c:v>2.8559522628780001</c:v>
                </c:pt>
                <c:pt idx="29332">
                  <c:v>2.8560647964479999</c:v>
                </c:pt>
                <c:pt idx="29333">
                  <c:v>2.8561429977419999</c:v>
                </c:pt>
                <c:pt idx="29334">
                  <c:v>2.8561973571779999</c:v>
                </c:pt>
                <c:pt idx="29335">
                  <c:v>2.8562543392180002</c:v>
                </c:pt>
                <c:pt idx="29336">
                  <c:v>2.856343984604</c:v>
                </c:pt>
                <c:pt idx="29337">
                  <c:v>2.856405496597</c:v>
                </c:pt>
                <c:pt idx="29338">
                  <c:v>2.856741905212</c:v>
                </c:pt>
                <c:pt idx="29339">
                  <c:v>2.8568351268769998</c:v>
                </c:pt>
                <c:pt idx="29340">
                  <c:v>2.8569204807280002</c:v>
                </c:pt>
                <c:pt idx="29341">
                  <c:v>2.8569831848140002</c:v>
                </c:pt>
                <c:pt idx="29342">
                  <c:v>2.8570771217350002</c:v>
                </c:pt>
                <c:pt idx="29343">
                  <c:v>2.8571195602419999</c:v>
                </c:pt>
                <c:pt idx="29344">
                  <c:v>2.8571746349330001</c:v>
                </c:pt>
                <c:pt idx="29345">
                  <c:v>2.857216119766</c:v>
                </c:pt>
                <c:pt idx="29346">
                  <c:v>2.857252597809</c:v>
                </c:pt>
                <c:pt idx="29347">
                  <c:v>2.8573088645940001</c:v>
                </c:pt>
                <c:pt idx="29348">
                  <c:v>2.8573229312900001</c:v>
                </c:pt>
                <c:pt idx="29349">
                  <c:v>2.8573830127719999</c:v>
                </c:pt>
                <c:pt idx="29350">
                  <c:v>2.8573899269099998</c:v>
                </c:pt>
                <c:pt idx="29351">
                  <c:v>2.8574643135070001</c:v>
                </c:pt>
                <c:pt idx="29352">
                  <c:v>2.8574655056</c:v>
                </c:pt>
                <c:pt idx="29353">
                  <c:v>2.8575007915500001</c:v>
                </c:pt>
                <c:pt idx="29354">
                  <c:v>2.8575398921969999</c:v>
                </c:pt>
                <c:pt idx="29355">
                  <c:v>2.857592821121</c:v>
                </c:pt>
                <c:pt idx="29356">
                  <c:v>2.8576250076290002</c:v>
                </c:pt>
                <c:pt idx="29357">
                  <c:v>2.8576908111570001</c:v>
                </c:pt>
                <c:pt idx="29358">
                  <c:v>2.8577206134800002</c:v>
                </c:pt>
                <c:pt idx="29359">
                  <c:v>2.8578026294710002</c:v>
                </c:pt>
                <c:pt idx="29360">
                  <c:v>2.8578550815580002</c:v>
                </c:pt>
                <c:pt idx="29361">
                  <c:v>2.8580698966979998</c:v>
                </c:pt>
                <c:pt idx="29362">
                  <c:v>2.8581049442289999</c:v>
                </c:pt>
                <c:pt idx="29363">
                  <c:v>2.858185529709</c:v>
                </c:pt>
                <c:pt idx="29364">
                  <c:v>2.8582491874690001</c:v>
                </c:pt>
                <c:pt idx="29365">
                  <c:v>2.858288526535</c:v>
                </c:pt>
                <c:pt idx="29366">
                  <c:v>2.8583416938780002</c:v>
                </c:pt>
                <c:pt idx="29367">
                  <c:v>2.8584444522860002</c:v>
                </c:pt>
                <c:pt idx="29368">
                  <c:v>2.8585009574889999</c:v>
                </c:pt>
                <c:pt idx="29369">
                  <c:v>2.858550310135</c:v>
                </c:pt>
                <c:pt idx="29370">
                  <c:v>2.8586196899409999</c:v>
                </c:pt>
                <c:pt idx="29371">
                  <c:v>2.858714103699</c:v>
                </c:pt>
                <c:pt idx="29372">
                  <c:v>2.8587584495540002</c:v>
                </c:pt>
                <c:pt idx="29373">
                  <c:v>2.8588018417360002</c:v>
                </c:pt>
                <c:pt idx="29374">
                  <c:v>2.8588824272159998</c:v>
                </c:pt>
                <c:pt idx="29375">
                  <c:v>2.8589572906490002</c:v>
                </c:pt>
                <c:pt idx="29376">
                  <c:v>2.8589973449710002</c:v>
                </c:pt>
                <c:pt idx="29377">
                  <c:v>2.8590381145479999</c:v>
                </c:pt>
                <c:pt idx="29378">
                  <c:v>2.8591234683989999</c:v>
                </c:pt>
                <c:pt idx="29379">
                  <c:v>2.8591716289520002</c:v>
                </c:pt>
                <c:pt idx="29380">
                  <c:v>2.8592505455019999</c:v>
                </c:pt>
                <c:pt idx="29381">
                  <c:v>2.8593583106990001</c:v>
                </c:pt>
                <c:pt idx="29382">
                  <c:v>2.8594391345979999</c:v>
                </c:pt>
                <c:pt idx="29383">
                  <c:v>2.8595483303070002</c:v>
                </c:pt>
                <c:pt idx="29384">
                  <c:v>2.85986161232</c:v>
                </c:pt>
                <c:pt idx="29385">
                  <c:v>2.8599405288700002</c:v>
                </c:pt>
                <c:pt idx="29386">
                  <c:v>2.8599531650540002</c:v>
                </c:pt>
                <c:pt idx="29387">
                  <c:v>2.8600213527679998</c:v>
                </c:pt>
                <c:pt idx="29388">
                  <c:v>2.8600337505339999</c:v>
                </c:pt>
                <c:pt idx="29389">
                  <c:v>2.8600904941560001</c:v>
                </c:pt>
                <c:pt idx="29390">
                  <c:v>2.8601109981540001</c:v>
                </c:pt>
                <c:pt idx="29391">
                  <c:v>2.860154151917</c:v>
                </c:pt>
                <c:pt idx="29392">
                  <c:v>2.8601851463319998</c:v>
                </c:pt>
                <c:pt idx="29393">
                  <c:v>2.860212087631</c:v>
                </c:pt>
                <c:pt idx="29394">
                  <c:v>2.8602654933929998</c:v>
                </c:pt>
                <c:pt idx="29395">
                  <c:v>2.8602821826930001</c:v>
                </c:pt>
                <c:pt idx="29396">
                  <c:v>2.8603396415710001</c:v>
                </c:pt>
                <c:pt idx="29397">
                  <c:v>2.8603475093839998</c:v>
                </c:pt>
                <c:pt idx="29398">
                  <c:v>2.8603677749630001</c:v>
                </c:pt>
                <c:pt idx="29399">
                  <c:v>2.8604099750519998</c:v>
                </c:pt>
                <c:pt idx="29400">
                  <c:v>2.8604400157929999</c:v>
                </c:pt>
                <c:pt idx="29401">
                  <c:v>2.8604745864869998</c:v>
                </c:pt>
                <c:pt idx="29402">
                  <c:v>2.8604760169980001</c:v>
                </c:pt>
                <c:pt idx="29403">
                  <c:v>2.8605475425720002</c:v>
                </c:pt>
                <c:pt idx="29404">
                  <c:v>2.8605480194089998</c:v>
                </c:pt>
                <c:pt idx="29405">
                  <c:v>2.8606188297270001</c:v>
                </c:pt>
                <c:pt idx="29406">
                  <c:v>2.8606274127960001</c:v>
                </c:pt>
                <c:pt idx="29407">
                  <c:v>2.8606796264650001</c:v>
                </c:pt>
                <c:pt idx="29408">
                  <c:v>2.860682964325</c:v>
                </c:pt>
                <c:pt idx="29409">
                  <c:v>2.8607668876650001</c:v>
                </c:pt>
                <c:pt idx="29410">
                  <c:v>2.8609573841090001</c:v>
                </c:pt>
                <c:pt idx="29411">
                  <c:v>2.8610463142400002</c:v>
                </c:pt>
                <c:pt idx="29412">
                  <c:v>2.8611288070679999</c:v>
                </c:pt>
                <c:pt idx="29413">
                  <c:v>2.8611807823180002</c:v>
                </c:pt>
                <c:pt idx="29414">
                  <c:v>2.8612420558929998</c:v>
                </c:pt>
                <c:pt idx="29415">
                  <c:v>2.8613519668579999</c:v>
                </c:pt>
                <c:pt idx="29416">
                  <c:v>2.861429452896</c:v>
                </c:pt>
                <c:pt idx="29417">
                  <c:v>2.8614845275879999</c:v>
                </c:pt>
                <c:pt idx="29418">
                  <c:v>2.8615534305570001</c:v>
                </c:pt>
                <c:pt idx="29419">
                  <c:v>2.8616597652440001</c:v>
                </c:pt>
                <c:pt idx="29420">
                  <c:v>2.8617107868190002</c:v>
                </c:pt>
                <c:pt idx="29421">
                  <c:v>2.8617472648620002</c:v>
                </c:pt>
                <c:pt idx="29422">
                  <c:v>2.8618807792659999</c:v>
                </c:pt>
                <c:pt idx="29423">
                  <c:v>2.8620493412019998</c:v>
                </c:pt>
                <c:pt idx="29424">
                  <c:v>2.8621470928189998</c:v>
                </c:pt>
                <c:pt idx="29425">
                  <c:v>2.8625030517579999</c:v>
                </c:pt>
                <c:pt idx="29426">
                  <c:v>2.8628060817719998</c:v>
                </c:pt>
                <c:pt idx="29427">
                  <c:v>2.8629188537600001</c:v>
                </c:pt>
                <c:pt idx="29428">
                  <c:v>2.8630352020259999</c:v>
                </c:pt>
                <c:pt idx="29429">
                  <c:v>2.863082408905</c:v>
                </c:pt>
                <c:pt idx="29430">
                  <c:v>2.8632073402399998</c:v>
                </c:pt>
                <c:pt idx="29431">
                  <c:v>2.8632512092589999</c:v>
                </c:pt>
                <c:pt idx="29432">
                  <c:v>2.8633713722229999</c:v>
                </c:pt>
                <c:pt idx="29433">
                  <c:v>2.8634924888610001</c:v>
                </c:pt>
                <c:pt idx="29434">
                  <c:v>2.8636791706090001</c:v>
                </c:pt>
                <c:pt idx="29435">
                  <c:v>2.8639342784880002</c:v>
                </c:pt>
                <c:pt idx="29436">
                  <c:v>2.8640701770780002</c:v>
                </c:pt>
                <c:pt idx="29437">
                  <c:v>2.8643918037409999</c:v>
                </c:pt>
                <c:pt idx="29438">
                  <c:v>2.8644840717319999</c:v>
                </c:pt>
                <c:pt idx="29439">
                  <c:v>2.8645694255829999</c:v>
                </c:pt>
                <c:pt idx="29440">
                  <c:v>2.8646669387819998</c:v>
                </c:pt>
                <c:pt idx="29441">
                  <c:v>2.8647341728210001</c:v>
                </c:pt>
                <c:pt idx="29442">
                  <c:v>2.8647737503049999</c:v>
                </c:pt>
                <c:pt idx="29443">
                  <c:v>2.8648493289950001</c:v>
                </c:pt>
                <c:pt idx="29444">
                  <c:v>2.8648736476900001</c:v>
                </c:pt>
                <c:pt idx="29445">
                  <c:v>2.864943265915</c:v>
                </c:pt>
                <c:pt idx="29446">
                  <c:v>2.8650312423709998</c:v>
                </c:pt>
                <c:pt idx="29447">
                  <c:v>2.865094661713</c:v>
                </c:pt>
                <c:pt idx="29448">
                  <c:v>2.8651912212370001</c:v>
                </c:pt>
                <c:pt idx="29449">
                  <c:v>2.8652977943420002</c:v>
                </c:pt>
                <c:pt idx="29450">
                  <c:v>2.8654186725619999</c:v>
                </c:pt>
                <c:pt idx="29451">
                  <c:v>2.8656780719760002</c:v>
                </c:pt>
                <c:pt idx="29452">
                  <c:v>2.8657946586610001</c:v>
                </c:pt>
                <c:pt idx="29453">
                  <c:v>2.8658559322360002</c:v>
                </c:pt>
                <c:pt idx="29454">
                  <c:v>2.8659782409669998</c:v>
                </c:pt>
                <c:pt idx="29455">
                  <c:v>2.8660352230070001</c:v>
                </c:pt>
                <c:pt idx="29456">
                  <c:v>2.8661699295040002</c:v>
                </c:pt>
                <c:pt idx="29457">
                  <c:v>2.8664174079900002</c:v>
                </c:pt>
                <c:pt idx="29458">
                  <c:v>2.866615533829</c:v>
                </c:pt>
                <c:pt idx="29459">
                  <c:v>2.8667244911190002</c:v>
                </c:pt>
                <c:pt idx="29460">
                  <c:v>2.8668198585510001</c:v>
                </c:pt>
                <c:pt idx="29461">
                  <c:v>2.86683344841</c:v>
                </c:pt>
                <c:pt idx="29462">
                  <c:v>2.8669164180759998</c:v>
                </c:pt>
                <c:pt idx="29463">
                  <c:v>2.8669319152830002</c:v>
                </c:pt>
                <c:pt idx="29464">
                  <c:v>2.8670129776</c:v>
                </c:pt>
                <c:pt idx="29465">
                  <c:v>2.8670330047610002</c:v>
                </c:pt>
                <c:pt idx="29466">
                  <c:v>2.8670878410339999</c:v>
                </c:pt>
                <c:pt idx="29467">
                  <c:v>2.8671250343320001</c:v>
                </c:pt>
                <c:pt idx="29468">
                  <c:v>2.8671653270720001</c:v>
                </c:pt>
                <c:pt idx="29469">
                  <c:v>2.8671646118159999</c:v>
                </c:pt>
                <c:pt idx="29470">
                  <c:v>2.8672387599950002</c:v>
                </c:pt>
                <c:pt idx="29471">
                  <c:v>2.8672478199009999</c:v>
                </c:pt>
                <c:pt idx="29472">
                  <c:v>2.8673248291019999</c:v>
                </c:pt>
                <c:pt idx="29473">
                  <c:v>2.8674042224880001</c:v>
                </c:pt>
                <c:pt idx="29474">
                  <c:v>2.8676788806919999</c:v>
                </c:pt>
                <c:pt idx="29475">
                  <c:v>2.8677411079409998</c:v>
                </c:pt>
                <c:pt idx="29476">
                  <c:v>2.8678214550019998</c:v>
                </c:pt>
                <c:pt idx="29477">
                  <c:v>2.8678944110870002</c:v>
                </c:pt>
                <c:pt idx="29478">
                  <c:v>2.8679332733149998</c:v>
                </c:pt>
                <c:pt idx="29479">
                  <c:v>2.8679783344269998</c:v>
                </c:pt>
                <c:pt idx="29480">
                  <c:v>2.86807513237</c:v>
                </c:pt>
                <c:pt idx="29481">
                  <c:v>2.8681437969210002</c:v>
                </c:pt>
                <c:pt idx="29482">
                  <c:v>2.868186712265</c:v>
                </c:pt>
                <c:pt idx="29483">
                  <c:v>2.8682386875149999</c:v>
                </c:pt>
                <c:pt idx="29484">
                  <c:v>2.8683292865749999</c:v>
                </c:pt>
                <c:pt idx="29485">
                  <c:v>2.8683712482449999</c:v>
                </c:pt>
                <c:pt idx="29486">
                  <c:v>2.8684000968930001</c:v>
                </c:pt>
                <c:pt idx="29487">
                  <c:v>2.868528604507</c:v>
                </c:pt>
                <c:pt idx="29488">
                  <c:v>2.8685786724089999</c:v>
                </c:pt>
                <c:pt idx="29489">
                  <c:v>2.8687136173250001</c:v>
                </c:pt>
                <c:pt idx="29490">
                  <c:v>2.8688073158259999</c:v>
                </c:pt>
                <c:pt idx="29491">
                  <c:v>2.868885993958</c:v>
                </c:pt>
                <c:pt idx="29492">
                  <c:v>2.868994235992</c:v>
                </c:pt>
                <c:pt idx="29493">
                  <c:v>2.8690695762630001</c:v>
                </c:pt>
                <c:pt idx="29494">
                  <c:v>2.8691132068630001</c:v>
                </c:pt>
                <c:pt idx="29495">
                  <c:v>2.8692309856409999</c:v>
                </c:pt>
                <c:pt idx="29496">
                  <c:v>2.8692588806149999</c:v>
                </c:pt>
                <c:pt idx="29497">
                  <c:v>2.869311571121</c:v>
                </c:pt>
                <c:pt idx="29498">
                  <c:v>2.8694076538090001</c:v>
                </c:pt>
                <c:pt idx="29499">
                  <c:v>2.8694951534270001</c:v>
                </c:pt>
                <c:pt idx="29500">
                  <c:v>2.8695886135099999</c:v>
                </c:pt>
                <c:pt idx="29501">
                  <c:v>2.8699228763579998</c:v>
                </c:pt>
                <c:pt idx="29502">
                  <c:v>2.8700461387630001</c:v>
                </c:pt>
                <c:pt idx="29503">
                  <c:v>2.8701429367069999</c:v>
                </c:pt>
                <c:pt idx="29504">
                  <c:v>2.8702089786529998</c:v>
                </c:pt>
                <c:pt idx="29505">
                  <c:v>2.870230436325</c:v>
                </c:pt>
                <c:pt idx="29506">
                  <c:v>2.8703093528750001</c:v>
                </c:pt>
                <c:pt idx="29507">
                  <c:v>2.8703353405000001</c:v>
                </c:pt>
                <c:pt idx="29508">
                  <c:v>2.8703904151919999</c:v>
                </c:pt>
                <c:pt idx="29509">
                  <c:v>2.8704290390009999</c:v>
                </c:pt>
                <c:pt idx="29510">
                  <c:v>2.8704721927639998</c:v>
                </c:pt>
                <c:pt idx="29511">
                  <c:v>2.870527029037</c:v>
                </c:pt>
                <c:pt idx="29512">
                  <c:v>2.8705575466159998</c:v>
                </c:pt>
                <c:pt idx="29513">
                  <c:v>2.8706188201899998</c:v>
                </c:pt>
                <c:pt idx="29514">
                  <c:v>2.8706314563749999</c:v>
                </c:pt>
                <c:pt idx="29515">
                  <c:v>2.8706958293909999</c:v>
                </c:pt>
                <c:pt idx="29516">
                  <c:v>2.8707017898560001</c:v>
                </c:pt>
                <c:pt idx="29517">
                  <c:v>2.8707766532900001</c:v>
                </c:pt>
                <c:pt idx="29518">
                  <c:v>2.8707754611969998</c:v>
                </c:pt>
                <c:pt idx="29519">
                  <c:v>2.8708250522609999</c:v>
                </c:pt>
                <c:pt idx="29520">
                  <c:v>2.8708527088169999</c:v>
                </c:pt>
                <c:pt idx="29521">
                  <c:v>2.87091422081</c:v>
                </c:pt>
                <c:pt idx="29522">
                  <c:v>2.870926380157</c:v>
                </c:pt>
                <c:pt idx="29523">
                  <c:v>2.8709290027619998</c:v>
                </c:pt>
                <c:pt idx="29524">
                  <c:v>2.8709411621090002</c:v>
                </c:pt>
                <c:pt idx="29525">
                  <c:v>2.8709952831269998</c:v>
                </c:pt>
                <c:pt idx="29526">
                  <c:v>2.8709969520569998</c:v>
                </c:pt>
                <c:pt idx="29527">
                  <c:v>2.8710737228390002</c:v>
                </c:pt>
                <c:pt idx="29528">
                  <c:v>2.8710718154910002</c:v>
                </c:pt>
                <c:pt idx="29529">
                  <c:v>2.8711559772489998</c:v>
                </c:pt>
                <c:pt idx="29530">
                  <c:v>2.8713512420649998</c:v>
                </c:pt>
                <c:pt idx="29531">
                  <c:v>2.8714504241940002</c:v>
                </c:pt>
                <c:pt idx="29532">
                  <c:v>2.8715097904209999</c:v>
                </c:pt>
                <c:pt idx="29533">
                  <c:v>2.871564865112</c:v>
                </c:pt>
                <c:pt idx="29534">
                  <c:v>2.8716468811040001</c:v>
                </c:pt>
                <c:pt idx="29535">
                  <c:v>2.8717553615570002</c:v>
                </c:pt>
                <c:pt idx="29536">
                  <c:v>2.8718211650850001</c:v>
                </c:pt>
                <c:pt idx="29537">
                  <c:v>2.8718879222870002</c:v>
                </c:pt>
                <c:pt idx="29538">
                  <c:v>2.8719983100889999</c:v>
                </c:pt>
                <c:pt idx="29539">
                  <c:v>2.8720979690549999</c:v>
                </c:pt>
                <c:pt idx="29540">
                  <c:v>2.8721561431880001</c:v>
                </c:pt>
                <c:pt idx="29541">
                  <c:v>2.8722121715550002</c:v>
                </c:pt>
                <c:pt idx="29542">
                  <c:v>2.8723087310789999</c:v>
                </c:pt>
                <c:pt idx="29543">
                  <c:v>2.8723788261409999</c:v>
                </c:pt>
                <c:pt idx="29544">
                  <c:v>2.8724193573000001</c:v>
                </c:pt>
                <c:pt idx="29545">
                  <c:v>2.8724682331090001</c:v>
                </c:pt>
                <c:pt idx="29546">
                  <c:v>2.8725621700290001</c:v>
                </c:pt>
                <c:pt idx="29547">
                  <c:v>2.8726413249970002</c:v>
                </c:pt>
                <c:pt idx="29548">
                  <c:v>2.8727648258210001</c:v>
                </c:pt>
                <c:pt idx="29549">
                  <c:v>2.8728630542759999</c:v>
                </c:pt>
                <c:pt idx="29550">
                  <c:v>2.8730773925780002</c:v>
                </c:pt>
                <c:pt idx="29551">
                  <c:v>2.8733882904049999</c:v>
                </c:pt>
                <c:pt idx="29552">
                  <c:v>2.8734333515169999</c:v>
                </c:pt>
                <c:pt idx="29553">
                  <c:v>2.87349152565</c:v>
                </c:pt>
                <c:pt idx="29554">
                  <c:v>2.8735303878780001</c:v>
                </c:pt>
                <c:pt idx="29555">
                  <c:v>2.873571872711</c:v>
                </c:pt>
                <c:pt idx="29556">
                  <c:v>2.8736627101900001</c:v>
                </c:pt>
                <c:pt idx="29557">
                  <c:v>2.8739650249480002</c:v>
                </c:pt>
                <c:pt idx="29558">
                  <c:v>2.874098539352</c:v>
                </c:pt>
                <c:pt idx="29559">
                  <c:v>2.8741986751559998</c:v>
                </c:pt>
                <c:pt idx="29560">
                  <c:v>2.8742818832400001</c:v>
                </c:pt>
                <c:pt idx="29561">
                  <c:v>2.8743245601649998</c:v>
                </c:pt>
                <c:pt idx="29562">
                  <c:v>2.874408960342</c:v>
                </c:pt>
                <c:pt idx="29563">
                  <c:v>2.8744466304779999</c:v>
                </c:pt>
                <c:pt idx="29564">
                  <c:v>2.8744730949399999</c:v>
                </c:pt>
                <c:pt idx="29565">
                  <c:v>2.8745870590210001</c:v>
                </c:pt>
                <c:pt idx="29566">
                  <c:v>2.874858856201</c:v>
                </c:pt>
                <c:pt idx="29567">
                  <c:v>2.8751513957979999</c:v>
                </c:pt>
                <c:pt idx="29568">
                  <c:v>2.875361204147</c:v>
                </c:pt>
                <c:pt idx="29569">
                  <c:v>2.8754520416260001</c:v>
                </c:pt>
                <c:pt idx="29570">
                  <c:v>2.875498533249</c:v>
                </c:pt>
                <c:pt idx="29571">
                  <c:v>2.8755381107329998</c:v>
                </c:pt>
                <c:pt idx="29572">
                  <c:v>2.8756029605869999</c:v>
                </c:pt>
                <c:pt idx="29573">
                  <c:v>2.8756244182590001</c:v>
                </c:pt>
                <c:pt idx="29574">
                  <c:v>2.8756878376010002</c:v>
                </c:pt>
                <c:pt idx="29575">
                  <c:v>2.8756971359249999</c:v>
                </c:pt>
                <c:pt idx="29576">
                  <c:v>2.8757717609409998</c:v>
                </c:pt>
                <c:pt idx="29577">
                  <c:v>2.8757741451259999</c:v>
                </c:pt>
                <c:pt idx="29578">
                  <c:v>2.875852823257</c:v>
                </c:pt>
                <c:pt idx="29579">
                  <c:v>2.8758568763730001</c:v>
                </c:pt>
                <c:pt idx="29580">
                  <c:v>2.8759391307829998</c:v>
                </c:pt>
                <c:pt idx="29581">
                  <c:v>2.8759543895720001</c:v>
                </c:pt>
                <c:pt idx="29582">
                  <c:v>2.8760228157040002</c:v>
                </c:pt>
                <c:pt idx="29583">
                  <c:v>2.876046180725</c:v>
                </c:pt>
                <c:pt idx="29584">
                  <c:v>2.876117944717</c:v>
                </c:pt>
                <c:pt idx="29585">
                  <c:v>2.8762011528019999</c:v>
                </c:pt>
                <c:pt idx="29586">
                  <c:v>2.876205205917</c:v>
                </c:pt>
                <c:pt idx="29587">
                  <c:v>2.8762936592099999</c:v>
                </c:pt>
                <c:pt idx="29588">
                  <c:v>2.8763108253479999</c:v>
                </c:pt>
                <c:pt idx="29589">
                  <c:v>2.8764019012449999</c:v>
                </c:pt>
                <c:pt idx="29590">
                  <c:v>2.8767302036290001</c:v>
                </c:pt>
                <c:pt idx="29591">
                  <c:v>2.8768284320830002</c:v>
                </c:pt>
                <c:pt idx="29592">
                  <c:v>2.8768568038939999</c:v>
                </c:pt>
                <c:pt idx="29593">
                  <c:v>2.8769333362579999</c:v>
                </c:pt>
                <c:pt idx="29594">
                  <c:v>2.8769969940190001</c:v>
                </c:pt>
                <c:pt idx="29595">
                  <c:v>2.8770601749420002</c:v>
                </c:pt>
                <c:pt idx="29596">
                  <c:v>2.8771471977230001</c:v>
                </c:pt>
                <c:pt idx="29597">
                  <c:v>2.877202749252</c:v>
                </c:pt>
                <c:pt idx="29598">
                  <c:v>2.8772327899930001</c:v>
                </c:pt>
                <c:pt idx="29599">
                  <c:v>2.8772733211519999</c:v>
                </c:pt>
                <c:pt idx="29600">
                  <c:v>2.87739777565</c:v>
                </c:pt>
                <c:pt idx="29601">
                  <c:v>2.8774700164790001</c:v>
                </c:pt>
                <c:pt idx="29602">
                  <c:v>2.87757563591</c:v>
                </c:pt>
                <c:pt idx="29603">
                  <c:v>2.8778274059300002</c:v>
                </c:pt>
                <c:pt idx="29604">
                  <c:v>2.8779146671300002</c:v>
                </c:pt>
                <c:pt idx="29605">
                  <c:v>2.878011703491</c:v>
                </c:pt>
                <c:pt idx="29606">
                  <c:v>2.8781871795649998</c:v>
                </c:pt>
                <c:pt idx="29607">
                  <c:v>2.8783648014069998</c:v>
                </c:pt>
                <c:pt idx="29608">
                  <c:v>2.8784620761870001</c:v>
                </c:pt>
                <c:pt idx="29609">
                  <c:v>2.8784921169280002</c:v>
                </c:pt>
                <c:pt idx="29610">
                  <c:v>2.8785543441770001</c:v>
                </c:pt>
                <c:pt idx="29611">
                  <c:v>2.8786702156069999</c:v>
                </c:pt>
                <c:pt idx="29612">
                  <c:v>2.878890752792</c:v>
                </c:pt>
                <c:pt idx="29613">
                  <c:v>2.8789510726929999</c:v>
                </c:pt>
                <c:pt idx="29614">
                  <c:v>2.8790867328640002</c:v>
                </c:pt>
                <c:pt idx="29615">
                  <c:v>2.8791275024409999</c:v>
                </c:pt>
                <c:pt idx="29616">
                  <c:v>2.8791682720180001</c:v>
                </c:pt>
                <c:pt idx="29617">
                  <c:v>2.8792402744290002</c:v>
                </c:pt>
                <c:pt idx="29618">
                  <c:v>2.879316091537</c:v>
                </c:pt>
                <c:pt idx="29619">
                  <c:v>2.8793513774870001</c:v>
                </c:pt>
                <c:pt idx="29620">
                  <c:v>2.8793871402739999</c:v>
                </c:pt>
                <c:pt idx="29621">
                  <c:v>2.8794689178469999</c:v>
                </c:pt>
                <c:pt idx="29622">
                  <c:v>2.87952709198</c:v>
                </c:pt>
                <c:pt idx="29623">
                  <c:v>2.8795857429499998</c:v>
                </c:pt>
                <c:pt idx="29624">
                  <c:v>2.8798193931579998</c:v>
                </c:pt>
                <c:pt idx="29625">
                  <c:v>2.8801240921020002</c:v>
                </c:pt>
                <c:pt idx="29626">
                  <c:v>2.8802182674410002</c:v>
                </c:pt>
                <c:pt idx="29627">
                  <c:v>2.8802933692930002</c:v>
                </c:pt>
                <c:pt idx="29628">
                  <c:v>2.8803341388699999</c:v>
                </c:pt>
                <c:pt idx="29629">
                  <c:v>2.880395412445</c:v>
                </c:pt>
                <c:pt idx="29630">
                  <c:v>2.8804385662079999</c:v>
                </c:pt>
                <c:pt idx="29631">
                  <c:v>2.8804988861080001</c:v>
                </c:pt>
                <c:pt idx="29632">
                  <c:v>2.8805899620059998</c:v>
                </c:pt>
                <c:pt idx="29633">
                  <c:v>2.880667448044</c:v>
                </c:pt>
                <c:pt idx="29634">
                  <c:v>2.8809647560120002</c:v>
                </c:pt>
                <c:pt idx="29635">
                  <c:v>2.8810830116270001</c:v>
                </c:pt>
                <c:pt idx="29636">
                  <c:v>2.8811299800870001</c:v>
                </c:pt>
                <c:pt idx="29637">
                  <c:v>2.881202936172</c:v>
                </c:pt>
                <c:pt idx="29638">
                  <c:v>2.881265640259</c:v>
                </c:pt>
                <c:pt idx="29639">
                  <c:v>2.881295442581</c:v>
                </c:pt>
                <c:pt idx="29640">
                  <c:v>2.881330251694</c:v>
                </c:pt>
                <c:pt idx="29641">
                  <c:v>2.8814187049869999</c:v>
                </c:pt>
                <c:pt idx="29642">
                  <c:v>2.88148021698</c:v>
                </c:pt>
                <c:pt idx="29643">
                  <c:v>2.8815143108369998</c:v>
                </c:pt>
                <c:pt idx="29644">
                  <c:v>2.8815658092500001</c:v>
                </c:pt>
                <c:pt idx="29645">
                  <c:v>2.88165807724</c:v>
                </c:pt>
                <c:pt idx="29646">
                  <c:v>2.8817064762119999</c:v>
                </c:pt>
                <c:pt idx="29647">
                  <c:v>2.8817386627200001</c:v>
                </c:pt>
                <c:pt idx="29648">
                  <c:v>2.8817985057829998</c:v>
                </c:pt>
                <c:pt idx="29649">
                  <c:v>2.8818910121919998</c:v>
                </c:pt>
                <c:pt idx="29650">
                  <c:v>2.8819310665129998</c:v>
                </c:pt>
                <c:pt idx="29651">
                  <c:v>2.8819627761839999</c:v>
                </c:pt>
                <c:pt idx="29652">
                  <c:v>2.8820290565489999</c:v>
                </c:pt>
                <c:pt idx="29653">
                  <c:v>2.8821048736570001</c:v>
                </c:pt>
                <c:pt idx="29654">
                  <c:v>2.882137775421</c:v>
                </c:pt>
                <c:pt idx="29655">
                  <c:v>2.8822484016419998</c:v>
                </c:pt>
                <c:pt idx="29656">
                  <c:v>2.8823151588439999</c:v>
                </c:pt>
                <c:pt idx="29657">
                  <c:v>2.8823442459109998</c:v>
                </c:pt>
                <c:pt idx="29658">
                  <c:v>2.8824553489690001</c:v>
                </c:pt>
                <c:pt idx="29659">
                  <c:v>2.8825061321260002</c:v>
                </c:pt>
                <c:pt idx="29660">
                  <c:v>2.882563114166</c:v>
                </c:pt>
                <c:pt idx="29661">
                  <c:v>2.8826718330380001</c:v>
                </c:pt>
                <c:pt idx="29662">
                  <c:v>2.8828749656679999</c:v>
                </c:pt>
                <c:pt idx="29663">
                  <c:v>2.8829696178440001</c:v>
                </c:pt>
                <c:pt idx="29664">
                  <c:v>2.8830535411830001</c:v>
                </c:pt>
                <c:pt idx="29665">
                  <c:v>2.8830769062039998</c:v>
                </c:pt>
                <c:pt idx="29666">
                  <c:v>2.8831355571750001</c:v>
                </c:pt>
                <c:pt idx="29667">
                  <c:v>2.883162975311</c:v>
                </c:pt>
                <c:pt idx="29668">
                  <c:v>2.8832023143769998</c:v>
                </c:pt>
                <c:pt idx="29669">
                  <c:v>2.8832404613490001</c:v>
                </c:pt>
                <c:pt idx="29670">
                  <c:v>2.8832612037660001</c:v>
                </c:pt>
                <c:pt idx="29671">
                  <c:v>2.883307695389</c:v>
                </c:pt>
                <c:pt idx="29672">
                  <c:v>2.883320093155</c:v>
                </c:pt>
                <c:pt idx="29673">
                  <c:v>2.8833220005040001</c:v>
                </c:pt>
                <c:pt idx="29674">
                  <c:v>2.8833727836610001</c:v>
                </c:pt>
                <c:pt idx="29675">
                  <c:v>2.8833746910100002</c:v>
                </c:pt>
                <c:pt idx="29676">
                  <c:v>2.8833680152890002</c:v>
                </c:pt>
                <c:pt idx="29677">
                  <c:v>2.883427858353</c:v>
                </c:pt>
                <c:pt idx="29678">
                  <c:v>2.8834135532379999</c:v>
                </c:pt>
                <c:pt idx="29679">
                  <c:v>2.8834459781650001</c:v>
                </c:pt>
                <c:pt idx="29680">
                  <c:v>2.8834679126739999</c:v>
                </c:pt>
                <c:pt idx="29681">
                  <c:v>2.8834581375120001</c:v>
                </c:pt>
                <c:pt idx="29682">
                  <c:v>2.8834509849550001</c:v>
                </c:pt>
                <c:pt idx="29683">
                  <c:v>2.8834936618799998</c:v>
                </c:pt>
                <c:pt idx="29684">
                  <c:v>2.8835039138790002</c:v>
                </c:pt>
                <c:pt idx="29685">
                  <c:v>2.8834936618799998</c:v>
                </c:pt>
                <c:pt idx="29686">
                  <c:v>2.8835434913640001</c:v>
                </c:pt>
                <c:pt idx="29687">
                  <c:v>2.8835434913640001</c:v>
                </c:pt>
                <c:pt idx="29688">
                  <c:v>2.8835330009460001</c:v>
                </c:pt>
                <c:pt idx="29689">
                  <c:v>2.8835523128510001</c:v>
                </c:pt>
                <c:pt idx="29690">
                  <c:v>2.8835856914520002</c:v>
                </c:pt>
                <c:pt idx="29691">
                  <c:v>2.8836085796359998</c:v>
                </c:pt>
                <c:pt idx="29692">
                  <c:v>2.8836431503300002</c:v>
                </c:pt>
                <c:pt idx="29693">
                  <c:v>2.8836386203769999</c:v>
                </c:pt>
                <c:pt idx="29694">
                  <c:v>2.883682727814</c:v>
                </c:pt>
                <c:pt idx="29695">
                  <c:v>2.8837101459499999</c:v>
                </c:pt>
                <c:pt idx="29696">
                  <c:v>2.8837792873380002</c:v>
                </c:pt>
                <c:pt idx="29697">
                  <c:v>2.8839020729059999</c:v>
                </c:pt>
                <c:pt idx="29698">
                  <c:v>2.8840396404269999</c:v>
                </c:pt>
                <c:pt idx="29699">
                  <c:v>2.8840761184689998</c:v>
                </c:pt>
                <c:pt idx="29700">
                  <c:v>2.8841233253479999</c:v>
                </c:pt>
                <c:pt idx="29701">
                  <c:v>2.8842203617100002</c:v>
                </c:pt>
                <c:pt idx="29702">
                  <c:v>2.8842985630040001</c:v>
                </c:pt>
                <c:pt idx="29703">
                  <c:v>2.8843569755549998</c:v>
                </c:pt>
                <c:pt idx="29704">
                  <c:v>2.8844261169430001</c:v>
                </c:pt>
                <c:pt idx="29705">
                  <c:v>2.88454079628</c:v>
                </c:pt>
                <c:pt idx="29706">
                  <c:v>2.8846130371090002</c:v>
                </c:pt>
                <c:pt idx="29707">
                  <c:v>2.8846683502200001</c:v>
                </c:pt>
                <c:pt idx="29708">
                  <c:v>2.8847403526309998</c:v>
                </c:pt>
                <c:pt idx="29709">
                  <c:v>2.8848381042479998</c:v>
                </c:pt>
                <c:pt idx="29710">
                  <c:v>2.8848803043369999</c:v>
                </c:pt>
                <c:pt idx="29711">
                  <c:v>2.884917497635</c:v>
                </c:pt>
                <c:pt idx="29712">
                  <c:v>2.8849864006039998</c:v>
                </c:pt>
                <c:pt idx="29713">
                  <c:v>2.8850779533390001</c:v>
                </c:pt>
                <c:pt idx="29714">
                  <c:v>2.8854572772979998</c:v>
                </c:pt>
                <c:pt idx="29715">
                  <c:v>2.8855581283570002</c:v>
                </c:pt>
                <c:pt idx="29716">
                  <c:v>2.8856034278870002</c:v>
                </c:pt>
                <c:pt idx="29717">
                  <c:v>2.8856115341190001</c:v>
                </c:pt>
                <c:pt idx="29718">
                  <c:v>2.885658502579</c:v>
                </c:pt>
                <c:pt idx="29719">
                  <c:v>2.8856754302979999</c:v>
                </c:pt>
                <c:pt idx="29720">
                  <c:v>2.8857326507569998</c:v>
                </c:pt>
                <c:pt idx="29721">
                  <c:v>2.8858191967010001</c:v>
                </c:pt>
                <c:pt idx="29722">
                  <c:v>2.885883331299</c:v>
                </c:pt>
                <c:pt idx="29723">
                  <c:v>2.8860862255100002</c:v>
                </c:pt>
                <c:pt idx="29724">
                  <c:v>2.8861985206599998</c:v>
                </c:pt>
                <c:pt idx="29725">
                  <c:v>2.886221885681</c:v>
                </c:pt>
                <c:pt idx="29726">
                  <c:v>2.8862822055819999</c:v>
                </c:pt>
                <c:pt idx="29727">
                  <c:v>2.8863615989690001</c:v>
                </c:pt>
                <c:pt idx="29728">
                  <c:v>2.886392593384</c:v>
                </c:pt>
                <c:pt idx="29729">
                  <c:v>2.8864219188689999</c:v>
                </c:pt>
                <c:pt idx="29730">
                  <c:v>2.8864927291870002</c:v>
                </c:pt>
                <c:pt idx="29731">
                  <c:v>2.8865659236910002</c:v>
                </c:pt>
                <c:pt idx="29732">
                  <c:v>2.886594772339</c:v>
                </c:pt>
                <c:pt idx="29733">
                  <c:v>2.8866236209870002</c:v>
                </c:pt>
                <c:pt idx="29734">
                  <c:v>2.8867592811580001</c:v>
                </c:pt>
                <c:pt idx="29735">
                  <c:v>2.8868682384489999</c:v>
                </c:pt>
                <c:pt idx="29736">
                  <c:v>2.88711643219</c:v>
                </c:pt>
                <c:pt idx="29737">
                  <c:v>2.8871631622309999</c:v>
                </c:pt>
                <c:pt idx="29738">
                  <c:v>2.887280464172</c:v>
                </c:pt>
                <c:pt idx="29739">
                  <c:v>2.8875637054440002</c:v>
                </c:pt>
                <c:pt idx="29740">
                  <c:v>2.8879094123839999</c:v>
                </c:pt>
                <c:pt idx="29741">
                  <c:v>2.8880271911620001</c:v>
                </c:pt>
                <c:pt idx="29742">
                  <c:v>2.88813996315</c:v>
                </c:pt>
                <c:pt idx="29743">
                  <c:v>2.888232707977</c:v>
                </c:pt>
                <c:pt idx="29744">
                  <c:v>2.88831782341</c:v>
                </c:pt>
                <c:pt idx="29745">
                  <c:v>2.8883385658259999</c:v>
                </c:pt>
                <c:pt idx="29746">
                  <c:v>2.8884160518650002</c:v>
                </c:pt>
                <c:pt idx="29747">
                  <c:v>2.8884282112120001</c:v>
                </c:pt>
                <c:pt idx="29748">
                  <c:v>2.8885049819950002</c:v>
                </c:pt>
                <c:pt idx="29749">
                  <c:v>2.888506174088</c:v>
                </c:pt>
                <c:pt idx="29750">
                  <c:v>2.8885660171510001</c:v>
                </c:pt>
                <c:pt idx="29751">
                  <c:v>2.8885946273799998</c:v>
                </c:pt>
                <c:pt idx="29752">
                  <c:v>2.8886697292329999</c:v>
                </c:pt>
                <c:pt idx="29753">
                  <c:v>2.8886909484859999</c:v>
                </c:pt>
                <c:pt idx="29754">
                  <c:v>2.8887832164759999</c:v>
                </c:pt>
                <c:pt idx="29755">
                  <c:v>2.888834238052</c:v>
                </c:pt>
                <c:pt idx="29756">
                  <c:v>2.8889567852020002</c:v>
                </c:pt>
                <c:pt idx="29757">
                  <c:v>2.8892529010770001</c:v>
                </c:pt>
                <c:pt idx="29758">
                  <c:v>2.8896374702449998</c:v>
                </c:pt>
                <c:pt idx="29759">
                  <c:v>2.889697313309</c:v>
                </c:pt>
                <c:pt idx="29760">
                  <c:v>2.88982629776</c:v>
                </c:pt>
                <c:pt idx="29761">
                  <c:v>2.8898918628689998</c:v>
                </c:pt>
                <c:pt idx="29762">
                  <c:v>2.8900105953219999</c:v>
                </c:pt>
                <c:pt idx="29763">
                  <c:v>2.8901498317719998</c:v>
                </c:pt>
                <c:pt idx="29764">
                  <c:v>2.890305995941</c:v>
                </c:pt>
                <c:pt idx="29765">
                  <c:v>2.8905563354489998</c:v>
                </c:pt>
                <c:pt idx="29766">
                  <c:v>2.8906478881840001</c:v>
                </c:pt>
                <c:pt idx="29767">
                  <c:v>2.890748739243</c:v>
                </c:pt>
                <c:pt idx="29768">
                  <c:v>2.8908460140229999</c:v>
                </c:pt>
                <c:pt idx="29769">
                  <c:v>2.890919923782</c:v>
                </c:pt>
                <c:pt idx="29770">
                  <c:v>2.8909506797789999</c:v>
                </c:pt>
                <c:pt idx="29771">
                  <c:v>2.8910565376280002</c:v>
                </c:pt>
                <c:pt idx="29772">
                  <c:v>2.89111661911</c:v>
                </c:pt>
                <c:pt idx="29773">
                  <c:v>2.891144752502</c:v>
                </c:pt>
                <c:pt idx="29774">
                  <c:v>2.8912553787230002</c:v>
                </c:pt>
                <c:pt idx="29775">
                  <c:v>2.891554832458</c:v>
                </c:pt>
                <c:pt idx="29776">
                  <c:v>2.8916544914250002</c:v>
                </c:pt>
                <c:pt idx="29777">
                  <c:v>2.8917419910429998</c:v>
                </c:pt>
                <c:pt idx="29778">
                  <c:v>2.8917667865749999</c:v>
                </c:pt>
                <c:pt idx="29779">
                  <c:v>2.891833543777</c:v>
                </c:pt>
                <c:pt idx="29780">
                  <c:v>2.8918519020079998</c:v>
                </c:pt>
                <c:pt idx="29781">
                  <c:v>2.8919041156769998</c:v>
                </c:pt>
                <c:pt idx="29782">
                  <c:v>2.891939878464</c:v>
                </c:pt>
                <c:pt idx="29783">
                  <c:v>2.8919692039489999</c:v>
                </c:pt>
                <c:pt idx="29784">
                  <c:v>2.8920121192930002</c:v>
                </c:pt>
                <c:pt idx="29785">
                  <c:v>2.8920331001280002</c:v>
                </c:pt>
                <c:pt idx="29786">
                  <c:v>2.8920896053309999</c:v>
                </c:pt>
                <c:pt idx="29787">
                  <c:v>2.892096996307</c:v>
                </c:pt>
                <c:pt idx="29788">
                  <c:v>2.8921103477479999</c:v>
                </c:pt>
                <c:pt idx="29789">
                  <c:v>2.8921658992769999</c:v>
                </c:pt>
                <c:pt idx="29790">
                  <c:v>2.8921954631809998</c:v>
                </c:pt>
                <c:pt idx="29791">
                  <c:v>2.8922343254089999</c:v>
                </c:pt>
                <c:pt idx="29792">
                  <c:v>2.892285108566</c:v>
                </c:pt>
                <c:pt idx="29793">
                  <c:v>2.892325162888</c:v>
                </c:pt>
                <c:pt idx="29794">
                  <c:v>2.8924214839940001</c:v>
                </c:pt>
                <c:pt idx="29795">
                  <c:v>2.8926243782040002</c:v>
                </c:pt>
                <c:pt idx="29796">
                  <c:v>2.8927290439609998</c:v>
                </c:pt>
                <c:pt idx="29797">
                  <c:v>2.892813682556</c:v>
                </c:pt>
                <c:pt idx="29798">
                  <c:v>2.8928804397580001</c:v>
                </c:pt>
                <c:pt idx="29799">
                  <c:v>2.8929121494290002</c:v>
                </c:pt>
                <c:pt idx="29800">
                  <c:v>2.8929483890530001</c:v>
                </c:pt>
                <c:pt idx="29801">
                  <c:v>2.8930273056029998</c:v>
                </c:pt>
                <c:pt idx="29802">
                  <c:v>2.8930921554569999</c:v>
                </c:pt>
                <c:pt idx="29803">
                  <c:v>2.8931248188019998</c:v>
                </c:pt>
                <c:pt idx="29804">
                  <c:v>2.8931653499599999</c:v>
                </c:pt>
                <c:pt idx="29805">
                  <c:v>2.8932552337650002</c:v>
                </c:pt>
                <c:pt idx="29806">
                  <c:v>2.893312215805</c:v>
                </c:pt>
                <c:pt idx="29807">
                  <c:v>2.893348932266</c:v>
                </c:pt>
                <c:pt idx="29808">
                  <c:v>2.893401145935</c:v>
                </c:pt>
                <c:pt idx="29809">
                  <c:v>2.8935201168060001</c:v>
                </c:pt>
                <c:pt idx="29810">
                  <c:v>2.8936078548430002</c:v>
                </c:pt>
                <c:pt idx="29811">
                  <c:v>2.893708229065</c:v>
                </c:pt>
                <c:pt idx="29812">
                  <c:v>2.8938567638400001</c:v>
                </c:pt>
                <c:pt idx="29813">
                  <c:v>2.8939707279209999</c:v>
                </c:pt>
                <c:pt idx="29814">
                  <c:v>2.8942852020259999</c:v>
                </c:pt>
                <c:pt idx="29815">
                  <c:v>2.894648075104</c:v>
                </c:pt>
                <c:pt idx="29816">
                  <c:v>2.8947625160219999</c:v>
                </c:pt>
                <c:pt idx="29817">
                  <c:v>2.8949143886569999</c:v>
                </c:pt>
                <c:pt idx="29818">
                  <c:v>2.8950159549709999</c:v>
                </c:pt>
                <c:pt idx="29819">
                  <c:v>2.895123958588</c:v>
                </c:pt>
                <c:pt idx="29820">
                  <c:v>2.8952445983890001</c:v>
                </c:pt>
                <c:pt idx="29821">
                  <c:v>2.8953065872189998</c:v>
                </c:pt>
                <c:pt idx="29822">
                  <c:v>2.8954169750209999</c:v>
                </c:pt>
                <c:pt idx="29823">
                  <c:v>2.8955378532410001</c:v>
                </c:pt>
                <c:pt idx="29824">
                  <c:v>2.8957059383389998</c:v>
                </c:pt>
                <c:pt idx="29825">
                  <c:v>2.895833730698</c:v>
                </c:pt>
                <c:pt idx="29826">
                  <c:v>2.8959658145899998</c:v>
                </c:pt>
                <c:pt idx="29827">
                  <c:v>2.8960254192349999</c:v>
                </c:pt>
                <c:pt idx="29828">
                  <c:v>2.896118164063</c:v>
                </c:pt>
                <c:pt idx="29829">
                  <c:v>2.8961906433109998</c:v>
                </c:pt>
                <c:pt idx="29830">
                  <c:v>2.8962788581850001</c:v>
                </c:pt>
                <c:pt idx="29831">
                  <c:v>2.8964133262630001</c:v>
                </c:pt>
                <c:pt idx="29832">
                  <c:v>2.896538257599</c:v>
                </c:pt>
                <c:pt idx="29833">
                  <c:v>2.8966846466059999</c:v>
                </c:pt>
                <c:pt idx="29834">
                  <c:v>2.8968145847320002</c:v>
                </c:pt>
                <c:pt idx="29835">
                  <c:v>2.8968989849089999</c:v>
                </c:pt>
                <c:pt idx="29836">
                  <c:v>2.8969688415529999</c:v>
                </c:pt>
                <c:pt idx="29837">
                  <c:v>2.8969802856450002</c:v>
                </c:pt>
                <c:pt idx="29838">
                  <c:v>2.8970501422880002</c:v>
                </c:pt>
                <c:pt idx="29839">
                  <c:v>2.8970501422880002</c:v>
                </c:pt>
                <c:pt idx="29840">
                  <c:v>2.8971166610719998</c:v>
                </c:pt>
                <c:pt idx="29841">
                  <c:v>2.8971133232119999</c:v>
                </c:pt>
                <c:pt idx="29842">
                  <c:v>2.897176742554</c:v>
                </c:pt>
                <c:pt idx="29843">
                  <c:v>2.8971693515779999</c:v>
                </c:pt>
                <c:pt idx="29844">
                  <c:v>2.8972327709200001</c:v>
                </c:pt>
                <c:pt idx="29845">
                  <c:v>2.8972346782680001</c:v>
                </c:pt>
                <c:pt idx="29846">
                  <c:v>2.8973062038420001</c:v>
                </c:pt>
                <c:pt idx="29847">
                  <c:v>2.8973050117489998</c:v>
                </c:pt>
                <c:pt idx="29848">
                  <c:v>2.897382497787</c:v>
                </c:pt>
                <c:pt idx="29849">
                  <c:v>2.897378921509</c:v>
                </c:pt>
                <c:pt idx="29850">
                  <c:v>2.897454023361</c:v>
                </c:pt>
                <c:pt idx="29851">
                  <c:v>2.897450685501</c:v>
                </c:pt>
                <c:pt idx="29852">
                  <c:v>2.897452354431</c:v>
                </c:pt>
                <c:pt idx="29853">
                  <c:v>2.8975090980529998</c:v>
                </c:pt>
                <c:pt idx="29854">
                  <c:v>2.8975093364719999</c:v>
                </c:pt>
                <c:pt idx="29855">
                  <c:v>2.8975229263309998</c:v>
                </c:pt>
                <c:pt idx="29856">
                  <c:v>2.897576093674</c:v>
                </c:pt>
                <c:pt idx="29857">
                  <c:v>2.8975770473479998</c:v>
                </c:pt>
                <c:pt idx="29858">
                  <c:v>2.8975718021389998</c:v>
                </c:pt>
                <c:pt idx="29859">
                  <c:v>2.89759683609</c:v>
                </c:pt>
                <c:pt idx="29860">
                  <c:v>2.8976409435270001</c:v>
                </c:pt>
                <c:pt idx="29861">
                  <c:v>2.89764046669</c:v>
                </c:pt>
                <c:pt idx="29862">
                  <c:v>2.8977150917049999</c:v>
                </c:pt>
                <c:pt idx="29863">
                  <c:v>2.8977246284480001</c:v>
                </c:pt>
                <c:pt idx="29864">
                  <c:v>2.8978037834169998</c:v>
                </c:pt>
                <c:pt idx="29865">
                  <c:v>2.898027658463</c:v>
                </c:pt>
                <c:pt idx="29866">
                  <c:v>2.8981032371520001</c:v>
                </c:pt>
                <c:pt idx="29867">
                  <c:v>2.8981459140779999</c:v>
                </c:pt>
                <c:pt idx="29868">
                  <c:v>2.8981935977940001</c:v>
                </c:pt>
                <c:pt idx="29869">
                  <c:v>2.8982889652249999</c:v>
                </c:pt>
                <c:pt idx="29870">
                  <c:v>2.898365974426</c:v>
                </c:pt>
                <c:pt idx="29871">
                  <c:v>2.8984229564669999</c:v>
                </c:pt>
                <c:pt idx="29872">
                  <c:v>2.8984856605529998</c:v>
                </c:pt>
                <c:pt idx="29873">
                  <c:v>2.8985912799840001</c:v>
                </c:pt>
                <c:pt idx="29874">
                  <c:v>2.8986499309539999</c:v>
                </c:pt>
                <c:pt idx="29875">
                  <c:v>2.8986976146700001</c:v>
                </c:pt>
                <c:pt idx="29876">
                  <c:v>2.8987662792209998</c:v>
                </c:pt>
                <c:pt idx="29877">
                  <c:v>2.898852348328</c:v>
                </c:pt>
                <c:pt idx="29878">
                  <c:v>2.8988947868350001</c:v>
                </c:pt>
                <c:pt idx="29879">
                  <c:v>2.8989334106450002</c:v>
                </c:pt>
                <c:pt idx="29880">
                  <c:v>2.8990035057069998</c:v>
                </c:pt>
                <c:pt idx="29881">
                  <c:v>2.8990910053249999</c:v>
                </c:pt>
                <c:pt idx="29882">
                  <c:v>2.899203062057</c:v>
                </c:pt>
                <c:pt idx="29883">
                  <c:v>2.899266004562</c:v>
                </c:pt>
                <c:pt idx="29884">
                  <c:v>2.8993785381319999</c:v>
                </c:pt>
                <c:pt idx="29885">
                  <c:v>2.8994290828699998</c:v>
                </c:pt>
                <c:pt idx="29886">
                  <c:v>2.8997764587399999</c:v>
                </c:pt>
                <c:pt idx="29887">
                  <c:v>2.9001181125639999</c:v>
                </c:pt>
                <c:pt idx="29888">
                  <c:v>2.9001698493960002</c:v>
                </c:pt>
                <c:pt idx="29889">
                  <c:v>2.9002809524540001</c:v>
                </c:pt>
                <c:pt idx="29890">
                  <c:v>2.900340080261</c:v>
                </c:pt>
                <c:pt idx="29891">
                  <c:v>2.9004631042479998</c:v>
                </c:pt>
                <c:pt idx="29892">
                  <c:v>2.9005010128020001</c:v>
                </c:pt>
                <c:pt idx="29893">
                  <c:v>2.9005439281459999</c:v>
                </c:pt>
                <c:pt idx="29894">
                  <c:v>2.9006319046020002</c:v>
                </c:pt>
                <c:pt idx="29895">
                  <c:v>2.9006760120389998</c:v>
                </c:pt>
                <c:pt idx="29896">
                  <c:v>2.9007129669189999</c:v>
                </c:pt>
                <c:pt idx="29897">
                  <c:v>2.900767326355</c:v>
                </c:pt>
                <c:pt idx="29898">
                  <c:v>2.9008417129519999</c:v>
                </c:pt>
                <c:pt idx="29899">
                  <c:v>2.9008743762970002</c:v>
                </c:pt>
                <c:pt idx="29900">
                  <c:v>2.9009635448459998</c:v>
                </c:pt>
                <c:pt idx="29901">
                  <c:v>2.9012148380279998</c:v>
                </c:pt>
                <c:pt idx="29902">
                  <c:v>2.9012584686279999</c:v>
                </c:pt>
                <c:pt idx="29903">
                  <c:v>2.9013023376459999</c:v>
                </c:pt>
                <c:pt idx="29904">
                  <c:v>2.901381254196</c:v>
                </c:pt>
                <c:pt idx="29905">
                  <c:v>2.9013929367069999</c:v>
                </c:pt>
                <c:pt idx="29906">
                  <c:v>2.9014570713040002</c:v>
                </c:pt>
                <c:pt idx="29907">
                  <c:v>2.901477098465</c:v>
                </c:pt>
                <c:pt idx="29908">
                  <c:v>2.9015350341800001</c:v>
                </c:pt>
                <c:pt idx="29909">
                  <c:v>2.9015688896179999</c:v>
                </c:pt>
                <c:pt idx="29910">
                  <c:v>2.9016065597530001</c:v>
                </c:pt>
                <c:pt idx="29911">
                  <c:v>2.9016504287720002</c:v>
                </c:pt>
                <c:pt idx="29912">
                  <c:v>2.9016678333280002</c:v>
                </c:pt>
                <c:pt idx="29913">
                  <c:v>2.9017217159270001</c:v>
                </c:pt>
                <c:pt idx="29914">
                  <c:v>2.901728391647</c:v>
                </c:pt>
                <c:pt idx="29915">
                  <c:v>2.9017934799190002</c:v>
                </c:pt>
                <c:pt idx="29916">
                  <c:v>2.9017965793610001</c:v>
                </c:pt>
                <c:pt idx="29917">
                  <c:v>2.901874780655</c:v>
                </c:pt>
                <c:pt idx="29918">
                  <c:v>2.9018716812130001</c:v>
                </c:pt>
                <c:pt idx="29919">
                  <c:v>2.9019420146939998</c:v>
                </c:pt>
                <c:pt idx="29920">
                  <c:v>2.9019505977629998</c:v>
                </c:pt>
                <c:pt idx="29921">
                  <c:v>2.9020221233369998</c:v>
                </c:pt>
                <c:pt idx="29922">
                  <c:v>2.9021055698390001</c:v>
                </c:pt>
                <c:pt idx="29923">
                  <c:v>2.9024033546450001</c:v>
                </c:pt>
                <c:pt idx="29924">
                  <c:v>2.9025359153750001</c:v>
                </c:pt>
                <c:pt idx="29925">
                  <c:v>2.9026637077330002</c:v>
                </c:pt>
                <c:pt idx="29926">
                  <c:v>2.9027192592620001</c:v>
                </c:pt>
                <c:pt idx="29927">
                  <c:v>2.9028432369230002</c:v>
                </c:pt>
                <c:pt idx="29928">
                  <c:v>2.9029066562649999</c:v>
                </c:pt>
                <c:pt idx="29929">
                  <c:v>2.9029901027679998</c:v>
                </c:pt>
                <c:pt idx="29930">
                  <c:v>2.9030475616459999</c:v>
                </c:pt>
                <c:pt idx="29931">
                  <c:v>2.9030804634090002</c:v>
                </c:pt>
                <c:pt idx="29932">
                  <c:v>2.9031178951259999</c:v>
                </c:pt>
                <c:pt idx="29933">
                  <c:v>2.9032025337220002</c:v>
                </c:pt>
                <c:pt idx="29934">
                  <c:v>2.9032449722289999</c:v>
                </c:pt>
                <c:pt idx="29935">
                  <c:v>2.9032762050629999</c:v>
                </c:pt>
                <c:pt idx="29936">
                  <c:v>2.9034099578860002</c:v>
                </c:pt>
                <c:pt idx="29937">
                  <c:v>2.9034657478330002</c:v>
                </c:pt>
                <c:pt idx="29938">
                  <c:v>2.9035882949829999</c:v>
                </c:pt>
                <c:pt idx="29939">
                  <c:v>2.9036424159999998</c:v>
                </c:pt>
                <c:pt idx="29940">
                  <c:v>2.903799772263</c:v>
                </c:pt>
                <c:pt idx="29941">
                  <c:v>2.9041268825530002</c:v>
                </c:pt>
                <c:pt idx="29942">
                  <c:v>2.9042658805850001</c:v>
                </c:pt>
                <c:pt idx="29943">
                  <c:v>2.9046118259429998</c:v>
                </c:pt>
                <c:pt idx="29944">
                  <c:v>2.9048833847050002</c:v>
                </c:pt>
                <c:pt idx="29945">
                  <c:v>2.9049439430240001</c:v>
                </c:pt>
                <c:pt idx="29946">
                  <c:v>2.9050359725949999</c:v>
                </c:pt>
                <c:pt idx="29947">
                  <c:v>2.9052329063419999</c:v>
                </c:pt>
                <c:pt idx="29948">
                  <c:v>2.9053652286529998</c:v>
                </c:pt>
                <c:pt idx="29949">
                  <c:v>2.905461549759</c:v>
                </c:pt>
                <c:pt idx="29950">
                  <c:v>2.905562877655</c:v>
                </c:pt>
                <c:pt idx="29951">
                  <c:v>2.9056475162509998</c:v>
                </c:pt>
                <c:pt idx="29952">
                  <c:v>2.9056520462040001</c:v>
                </c:pt>
                <c:pt idx="29953">
                  <c:v>2.9057283401489999</c:v>
                </c:pt>
                <c:pt idx="29954">
                  <c:v>2.9057314395899998</c:v>
                </c:pt>
                <c:pt idx="29955">
                  <c:v>2.9058091640470001</c:v>
                </c:pt>
                <c:pt idx="29956">
                  <c:v>2.905820846558</c:v>
                </c:pt>
                <c:pt idx="29957">
                  <c:v>2.9059386253359998</c:v>
                </c:pt>
                <c:pt idx="29958">
                  <c:v>2.9060919284820002</c:v>
                </c:pt>
                <c:pt idx="29959">
                  <c:v>2.9061877727510002</c:v>
                </c:pt>
                <c:pt idx="29960">
                  <c:v>2.9062180519099998</c:v>
                </c:pt>
                <c:pt idx="29961">
                  <c:v>2.9063012599950002</c:v>
                </c:pt>
                <c:pt idx="29962">
                  <c:v>2.9063677787779998</c:v>
                </c:pt>
                <c:pt idx="29963">
                  <c:v>2.9064047336579999</c:v>
                </c:pt>
                <c:pt idx="29964">
                  <c:v>2.9064512252810002</c:v>
                </c:pt>
                <c:pt idx="29965">
                  <c:v>2.9065454006200002</c:v>
                </c:pt>
                <c:pt idx="29966">
                  <c:v>2.9066066741940002</c:v>
                </c:pt>
                <c:pt idx="29967">
                  <c:v>2.906643867493</c:v>
                </c:pt>
                <c:pt idx="29968">
                  <c:v>2.9066965579990001</c:v>
                </c:pt>
                <c:pt idx="29969">
                  <c:v>2.9067895412450002</c:v>
                </c:pt>
                <c:pt idx="29970">
                  <c:v>2.906837463379</c:v>
                </c:pt>
                <c:pt idx="29971">
                  <c:v>2.9068729877470001</c:v>
                </c:pt>
                <c:pt idx="29972">
                  <c:v>2.906931877136</c:v>
                </c:pt>
                <c:pt idx="29973">
                  <c:v>2.9070501327509999</c:v>
                </c:pt>
                <c:pt idx="29974">
                  <c:v>2.9071414470670001</c:v>
                </c:pt>
                <c:pt idx="29975">
                  <c:v>2.9072329998019999</c:v>
                </c:pt>
                <c:pt idx="29976">
                  <c:v>2.9074919223790001</c:v>
                </c:pt>
                <c:pt idx="29977">
                  <c:v>2.9075741767880001</c:v>
                </c:pt>
                <c:pt idx="29978">
                  <c:v>2.9076676368709999</c:v>
                </c:pt>
                <c:pt idx="29979">
                  <c:v>2.9077003002169999</c:v>
                </c:pt>
                <c:pt idx="29980">
                  <c:v>2.9077510833739999</c:v>
                </c:pt>
                <c:pt idx="29981">
                  <c:v>2.9077839851379998</c:v>
                </c:pt>
                <c:pt idx="29982">
                  <c:v>2.9078242778779999</c:v>
                </c:pt>
                <c:pt idx="29983">
                  <c:v>2.9078745841979998</c:v>
                </c:pt>
                <c:pt idx="29984">
                  <c:v>2.9079024791719998</c:v>
                </c:pt>
                <c:pt idx="29985">
                  <c:v>2.9079635143279998</c:v>
                </c:pt>
                <c:pt idx="29986">
                  <c:v>2.9079818725590001</c:v>
                </c:pt>
                <c:pt idx="29987">
                  <c:v>2.9080483913420001</c:v>
                </c:pt>
                <c:pt idx="29988">
                  <c:v>2.908056497574</c:v>
                </c:pt>
                <c:pt idx="29989">
                  <c:v>2.908136844635</c:v>
                </c:pt>
                <c:pt idx="29990">
                  <c:v>2.9081428050990001</c:v>
                </c:pt>
                <c:pt idx="29991">
                  <c:v>2.9082336425780002</c:v>
                </c:pt>
                <c:pt idx="29992">
                  <c:v>2.908306121826</c:v>
                </c:pt>
                <c:pt idx="29993">
                  <c:v>2.9083585739140001</c:v>
                </c:pt>
                <c:pt idx="29994">
                  <c:v>2.9085960388180001</c:v>
                </c:pt>
                <c:pt idx="29995">
                  <c:v>2.9086899757390001</c:v>
                </c:pt>
                <c:pt idx="29996">
                  <c:v>2.9087605476379998</c:v>
                </c:pt>
                <c:pt idx="29997">
                  <c:v>2.9087946414950001</c:v>
                </c:pt>
                <c:pt idx="29998">
                  <c:v>2.9088315963750002</c:v>
                </c:pt>
                <c:pt idx="29999">
                  <c:v>2.9089164733890001</c:v>
                </c:pt>
                <c:pt idx="30000">
                  <c:v>2.9089772701259999</c:v>
                </c:pt>
                <c:pt idx="30001">
                  <c:v>2.9090166091919998</c:v>
                </c:pt>
                <c:pt idx="30002">
                  <c:v>2.909068107605</c:v>
                </c:pt>
                <c:pt idx="30003">
                  <c:v>2.9091646671300002</c:v>
                </c:pt>
                <c:pt idx="30004">
                  <c:v>2.9092173576349998</c:v>
                </c:pt>
                <c:pt idx="30005">
                  <c:v>2.9092602729800001</c:v>
                </c:pt>
                <c:pt idx="30006">
                  <c:v>2.909327983856</c:v>
                </c:pt>
                <c:pt idx="30007">
                  <c:v>2.9094202518459999</c:v>
                </c:pt>
                <c:pt idx="30008">
                  <c:v>2.9094645977020002</c:v>
                </c:pt>
                <c:pt idx="30009">
                  <c:v>2.9095053672789999</c:v>
                </c:pt>
                <c:pt idx="30010">
                  <c:v>2.9095809459690001</c:v>
                </c:pt>
                <c:pt idx="30011">
                  <c:v>2.9096479415890002</c:v>
                </c:pt>
                <c:pt idx="30012">
                  <c:v>2.9097056388849998</c:v>
                </c:pt>
                <c:pt idx="30013">
                  <c:v>2.910035848618</c:v>
                </c:pt>
                <c:pt idx="30014">
                  <c:v>2.9101450443269998</c:v>
                </c:pt>
                <c:pt idx="30015">
                  <c:v>2.9102091789250002</c:v>
                </c:pt>
                <c:pt idx="30016">
                  <c:v>2.9102387428280001</c:v>
                </c:pt>
                <c:pt idx="30017">
                  <c:v>2.910304307938</c:v>
                </c:pt>
                <c:pt idx="30018">
                  <c:v>2.9103116989140001</c:v>
                </c:pt>
                <c:pt idx="30019">
                  <c:v>2.9103834629060001</c:v>
                </c:pt>
                <c:pt idx="30020">
                  <c:v>2.910386562347</c:v>
                </c:pt>
                <c:pt idx="30021">
                  <c:v>2.9104640483859998</c:v>
                </c:pt>
                <c:pt idx="30022">
                  <c:v>2.9104628562929999</c:v>
                </c:pt>
                <c:pt idx="30023">
                  <c:v>2.9105446338649998</c:v>
                </c:pt>
                <c:pt idx="30024">
                  <c:v>2.910539865494</c:v>
                </c:pt>
                <c:pt idx="30025">
                  <c:v>2.9106092452999999</c:v>
                </c:pt>
                <c:pt idx="30026">
                  <c:v>2.9106073379519999</c:v>
                </c:pt>
                <c:pt idx="30027">
                  <c:v>2.9106769561769998</c:v>
                </c:pt>
                <c:pt idx="30028">
                  <c:v>2.9106855392459998</c:v>
                </c:pt>
                <c:pt idx="30029">
                  <c:v>2.910742282867</c:v>
                </c:pt>
                <c:pt idx="30030">
                  <c:v>2.9107642173769999</c:v>
                </c:pt>
                <c:pt idx="30031">
                  <c:v>2.9108114242549998</c:v>
                </c:pt>
                <c:pt idx="30032">
                  <c:v>2.9108426570889998</c:v>
                </c:pt>
                <c:pt idx="30033">
                  <c:v>2.9108877182009998</c:v>
                </c:pt>
                <c:pt idx="30034">
                  <c:v>2.9109475612639999</c:v>
                </c:pt>
                <c:pt idx="30035">
                  <c:v>2.9110050201419999</c:v>
                </c:pt>
                <c:pt idx="30036">
                  <c:v>2.9113030433649998</c:v>
                </c:pt>
                <c:pt idx="30037">
                  <c:v>2.9113895893100001</c:v>
                </c:pt>
                <c:pt idx="30038">
                  <c:v>2.9114792346949998</c:v>
                </c:pt>
                <c:pt idx="30039">
                  <c:v>2.9115490913389999</c:v>
                </c:pt>
                <c:pt idx="30040">
                  <c:v>2.911660909653</c:v>
                </c:pt>
                <c:pt idx="30041">
                  <c:v>2.911727190018</c:v>
                </c:pt>
                <c:pt idx="30042">
                  <c:v>2.9118595123289999</c:v>
                </c:pt>
                <c:pt idx="30043">
                  <c:v>2.911893129349</c:v>
                </c:pt>
                <c:pt idx="30044">
                  <c:v>2.911926031113</c:v>
                </c:pt>
                <c:pt idx="30045">
                  <c:v>2.9120597839359998</c:v>
                </c:pt>
                <c:pt idx="30046">
                  <c:v>2.912114858627</c:v>
                </c:pt>
                <c:pt idx="30047">
                  <c:v>2.9122531414030002</c:v>
                </c:pt>
                <c:pt idx="30048">
                  <c:v>2.9124157428739998</c:v>
                </c:pt>
                <c:pt idx="30049">
                  <c:v>2.9126262664790001</c:v>
                </c:pt>
                <c:pt idx="30050">
                  <c:v>2.9129486083980001</c:v>
                </c:pt>
                <c:pt idx="30051">
                  <c:v>2.9133121967319999</c:v>
                </c:pt>
                <c:pt idx="30052">
                  <c:v>2.9134204387659999</c:v>
                </c:pt>
                <c:pt idx="30053">
                  <c:v>2.9135112762449999</c:v>
                </c:pt>
                <c:pt idx="30054">
                  <c:v>2.9135971069340001</c:v>
                </c:pt>
                <c:pt idx="30055">
                  <c:v>2.913623094559</c:v>
                </c:pt>
                <c:pt idx="30056">
                  <c:v>2.9136972427369998</c:v>
                </c:pt>
                <c:pt idx="30057">
                  <c:v>2.9137370586400002</c:v>
                </c:pt>
                <c:pt idx="30058">
                  <c:v>2.9137876033780001</c:v>
                </c:pt>
                <c:pt idx="30059">
                  <c:v>2.913835525513</c:v>
                </c:pt>
                <c:pt idx="30060">
                  <c:v>2.9138646125790002</c:v>
                </c:pt>
                <c:pt idx="30061">
                  <c:v>2.913917541504</c:v>
                </c:pt>
                <c:pt idx="30062">
                  <c:v>2.9139344692229998</c:v>
                </c:pt>
                <c:pt idx="30063">
                  <c:v>2.9140021800990001</c:v>
                </c:pt>
                <c:pt idx="30064">
                  <c:v>2.914008617401</c:v>
                </c:pt>
                <c:pt idx="30065">
                  <c:v>2.9140412807459999</c:v>
                </c:pt>
                <c:pt idx="30066">
                  <c:v>2.9140861034390002</c:v>
                </c:pt>
                <c:pt idx="30067">
                  <c:v>2.914140939713</c:v>
                </c:pt>
                <c:pt idx="30068">
                  <c:v>2.9141736030579999</c:v>
                </c:pt>
                <c:pt idx="30069">
                  <c:v>2.9142436981199999</c:v>
                </c:pt>
                <c:pt idx="30070">
                  <c:v>2.914268255234</c:v>
                </c:pt>
                <c:pt idx="30071">
                  <c:v>2.9145305156710002</c:v>
                </c:pt>
                <c:pt idx="30072">
                  <c:v>2.9145658016199998</c:v>
                </c:pt>
                <c:pt idx="30073">
                  <c:v>2.9146542549130001</c:v>
                </c:pt>
                <c:pt idx="30074">
                  <c:v>2.914719820023</c:v>
                </c:pt>
                <c:pt idx="30075">
                  <c:v>2.9147691726680001</c:v>
                </c:pt>
                <c:pt idx="30076">
                  <c:v>2.9148352146150001</c:v>
                </c:pt>
                <c:pt idx="30077">
                  <c:v>2.9149444103239999</c:v>
                </c:pt>
                <c:pt idx="30078">
                  <c:v>2.9150156974789998</c:v>
                </c:pt>
                <c:pt idx="30079">
                  <c:v>2.9150834083560002</c:v>
                </c:pt>
                <c:pt idx="30080">
                  <c:v>2.9151742458340002</c:v>
                </c:pt>
                <c:pt idx="30081">
                  <c:v>2.915290355682</c:v>
                </c:pt>
                <c:pt idx="30082">
                  <c:v>2.9153609275819998</c:v>
                </c:pt>
                <c:pt idx="30083">
                  <c:v>2.915426254272</c:v>
                </c:pt>
                <c:pt idx="30084">
                  <c:v>2.9155275821690001</c:v>
                </c:pt>
                <c:pt idx="30085">
                  <c:v>2.91561961174</c:v>
                </c:pt>
                <c:pt idx="30086">
                  <c:v>2.9156696796419999</c:v>
                </c:pt>
                <c:pt idx="30087">
                  <c:v>2.9157204627989999</c:v>
                </c:pt>
                <c:pt idx="30088">
                  <c:v>2.915815114975</c:v>
                </c:pt>
                <c:pt idx="30089">
                  <c:v>2.9158720970149998</c:v>
                </c:pt>
                <c:pt idx="30090">
                  <c:v>2.9159505367279999</c:v>
                </c:pt>
                <c:pt idx="30091">
                  <c:v>2.9163198471070002</c:v>
                </c:pt>
                <c:pt idx="30092">
                  <c:v>2.9165201187130001</c:v>
                </c:pt>
                <c:pt idx="30093">
                  <c:v>2.9165775775910001</c:v>
                </c:pt>
                <c:pt idx="30094">
                  <c:v>2.9166388511660002</c:v>
                </c:pt>
                <c:pt idx="30095">
                  <c:v>2.916809082031</c:v>
                </c:pt>
                <c:pt idx="30096">
                  <c:v>2.9168591499329999</c:v>
                </c:pt>
                <c:pt idx="30097">
                  <c:v>2.9169244766240001</c:v>
                </c:pt>
                <c:pt idx="30098">
                  <c:v>2.916954040527</c:v>
                </c:pt>
                <c:pt idx="30099">
                  <c:v>2.9170012474060001</c:v>
                </c:pt>
                <c:pt idx="30100">
                  <c:v>2.9170894622799999</c:v>
                </c:pt>
                <c:pt idx="30101">
                  <c:v>2.9171779155730002</c:v>
                </c:pt>
                <c:pt idx="30102">
                  <c:v>2.9172670841219999</c:v>
                </c:pt>
                <c:pt idx="30103">
                  <c:v>2.9172754287720002</c:v>
                </c:pt>
                <c:pt idx="30104">
                  <c:v>2.9173524379729998</c:v>
                </c:pt>
                <c:pt idx="30105">
                  <c:v>2.9173681735989998</c:v>
                </c:pt>
                <c:pt idx="30106">
                  <c:v>2.9174358844760002</c:v>
                </c:pt>
                <c:pt idx="30107">
                  <c:v>2.9175288677219999</c:v>
                </c:pt>
                <c:pt idx="30108">
                  <c:v>2.9176430702210001</c:v>
                </c:pt>
                <c:pt idx="30109">
                  <c:v>2.9177296161649999</c:v>
                </c:pt>
                <c:pt idx="30110">
                  <c:v>2.9178564548489998</c:v>
                </c:pt>
                <c:pt idx="30111">
                  <c:v>2.9182028770450001</c:v>
                </c:pt>
                <c:pt idx="30112">
                  <c:v>2.9183256626129999</c:v>
                </c:pt>
                <c:pt idx="30113">
                  <c:v>2.918359279633</c:v>
                </c:pt>
                <c:pt idx="30114">
                  <c:v>2.9183917045590002</c:v>
                </c:pt>
                <c:pt idx="30115">
                  <c:v>2.9184682369230002</c:v>
                </c:pt>
                <c:pt idx="30116">
                  <c:v>2.918530225754</c:v>
                </c:pt>
                <c:pt idx="30117">
                  <c:v>2.9185628890989999</c:v>
                </c:pt>
                <c:pt idx="30118">
                  <c:v>2.9185974597929998</c:v>
                </c:pt>
                <c:pt idx="30119">
                  <c:v>2.9186842441560001</c:v>
                </c:pt>
                <c:pt idx="30120">
                  <c:v>2.91872549057</c:v>
                </c:pt>
                <c:pt idx="30121">
                  <c:v>2.9187924861910002</c:v>
                </c:pt>
                <c:pt idx="30122">
                  <c:v>2.9190893173219998</c:v>
                </c:pt>
                <c:pt idx="30123">
                  <c:v>2.9191489219669999</c:v>
                </c:pt>
                <c:pt idx="30124">
                  <c:v>2.919243335724</c:v>
                </c:pt>
                <c:pt idx="30125">
                  <c:v>2.9192514419559998</c:v>
                </c:pt>
                <c:pt idx="30126">
                  <c:v>2.9193277359010001</c:v>
                </c:pt>
                <c:pt idx="30127">
                  <c:v>2.919332265854</c:v>
                </c:pt>
                <c:pt idx="30128">
                  <c:v>2.919409275055</c:v>
                </c:pt>
                <c:pt idx="30129">
                  <c:v>2.9194104671479999</c:v>
                </c:pt>
                <c:pt idx="30130">
                  <c:v>2.9194865226750002</c:v>
                </c:pt>
                <c:pt idx="30131">
                  <c:v>2.9194948673250001</c:v>
                </c:pt>
                <c:pt idx="30132">
                  <c:v>2.9195582866669998</c:v>
                </c:pt>
                <c:pt idx="30133">
                  <c:v>2.9195742607119999</c:v>
                </c:pt>
                <c:pt idx="30134">
                  <c:v>2.9196290969850001</c:v>
                </c:pt>
                <c:pt idx="30135">
                  <c:v>2.9196696281430001</c:v>
                </c:pt>
                <c:pt idx="30136">
                  <c:v>2.9197216033940001</c:v>
                </c:pt>
                <c:pt idx="30137">
                  <c:v>2.9200153350829998</c:v>
                </c:pt>
                <c:pt idx="30138">
                  <c:v>2.9200968742370002</c:v>
                </c:pt>
                <c:pt idx="30139">
                  <c:v>2.9201343059539999</c:v>
                </c:pt>
                <c:pt idx="30140">
                  <c:v>2.9201726913449999</c:v>
                </c:pt>
                <c:pt idx="30141">
                  <c:v>2.9202580451969999</c:v>
                </c:pt>
                <c:pt idx="30142">
                  <c:v>2.9203355312350001</c:v>
                </c:pt>
                <c:pt idx="30143">
                  <c:v>2.920380353928</c:v>
                </c:pt>
                <c:pt idx="30144">
                  <c:v>2.920422315598</c:v>
                </c:pt>
                <c:pt idx="30145">
                  <c:v>2.920507669449</c:v>
                </c:pt>
                <c:pt idx="30146">
                  <c:v>2.9205634593959999</c:v>
                </c:pt>
                <c:pt idx="30147">
                  <c:v>2.9205987453460001</c:v>
                </c:pt>
                <c:pt idx="30148">
                  <c:v>2.920645475388</c:v>
                </c:pt>
                <c:pt idx="30149">
                  <c:v>2.9207358360289999</c:v>
                </c:pt>
                <c:pt idx="30150">
                  <c:v>2.9207773208619998</c:v>
                </c:pt>
                <c:pt idx="30151">
                  <c:v>2.9208126068119999</c:v>
                </c:pt>
                <c:pt idx="30152">
                  <c:v>2.9208784103390002</c:v>
                </c:pt>
                <c:pt idx="30153">
                  <c:v>2.9209642410279999</c:v>
                </c:pt>
                <c:pt idx="30154">
                  <c:v>2.9210026264189999</c:v>
                </c:pt>
                <c:pt idx="30155">
                  <c:v>2.9210422039030002</c:v>
                </c:pt>
                <c:pt idx="30156">
                  <c:v>2.9211230278019999</c:v>
                </c:pt>
                <c:pt idx="30157">
                  <c:v>2.9211974143980002</c:v>
                </c:pt>
                <c:pt idx="30158">
                  <c:v>2.9212336540220001</c:v>
                </c:pt>
                <c:pt idx="30159">
                  <c:v>2.9212708473209998</c:v>
                </c:pt>
                <c:pt idx="30160">
                  <c:v>2.9213602542879999</c:v>
                </c:pt>
                <c:pt idx="30161">
                  <c:v>2.9214115142820001</c:v>
                </c:pt>
                <c:pt idx="30162">
                  <c:v>2.9214804172519999</c:v>
                </c:pt>
                <c:pt idx="30163">
                  <c:v>2.9215939044949999</c:v>
                </c:pt>
                <c:pt idx="30164">
                  <c:v>2.9216628074650002</c:v>
                </c:pt>
                <c:pt idx="30165">
                  <c:v>2.9219875335690002</c:v>
                </c:pt>
                <c:pt idx="30166">
                  <c:v>2.9221131801609999</c:v>
                </c:pt>
                <c:pt idx="30167">
                  <c:v>2.922173261642</c:v>
                </c:pt>
                <c:pt idx="30168">
                  <c:v>2.9222574234010001</c:v>
                </c:pt>
                <c:pt idx="30169">
                  <c:v>2.9222609996800002</c:v>
                </c:pt>
                <c:pt idx="30170">
                  <c:v>2.922328233719</c:v>
                </c:pt>
                <c:pt idx="30171">
                  <c:v>2.9223418235779999</c:v>
                </c:pt>
                <c:pt idx="30172">
                  <c:v>2.9224078655239998</c:v>
                </c:pt>
                <c:pt idx="30173">
                  <c:v>2.9224317073820001</c:v>
                </c:pt>
                <c:pt idx="30174">
                  <c:v>2.9224815368649999</c:v>
                </c:pt>
                <c:pt idx="30175">
                  <c:v>2.9225292205810001</c:v>
                </c:pt>
                <c:pt idx="30176">
                  <c:v>2.9225573539730001</c:v>
                </c:pt>
                <c:pt idx="30177">
                  <c:v>2.9226067066189998</c:v>
                </c:pt>
                <c:pt idx="30178">
                  <c:v>2.9226191043849998</c:v>
                </c:pt>
                <c:pt idx="30179">
                  <c:v>2.9226150512700002</c:v>
                </c:pt>
                <c:pt idx="30180">
                  <c:v>2.9226260185239998</c:v>
                </c:pt>
                <c:pt idx="30181">
                  <c:v>2.92267537117</c:v>
                </c:pt>
                <c:pt idx="30182">
                  <c:v>2.922701835632</c:v>
                </c:pt>
                <c:pt idx="30183">
                  <c:v>2.9227411746979999</c:v>
                </c:pt>
                <c:pt idx="30184">
                  <c:v>2.9227445125579998</c:v>
                </c:pt>
                <c:pt idx="30185">
                  <c:v>2.9228143692019999</c:v>
                </c:pt>
                <c:pt idx="30186">
                  <c:v>2.9228248596189998</c:v>
                </c:pt>
                <c:pt idx="30187">
                  <c:v>2.922889947891</c:v>
                </c:pt>
                <c:pt idx="30188">
                  <c:v>2.9229214191440001</c:v>
                </c:pt>
                <c:pt idx="30189">
                  <c:v>2.9230356216429998</c:v>
                </c:pt>
                <c:pt idx="30190">
                  <c:v>2.9231369495389998</c:v>
                </c:pt>
                <c:pt idx="30191">
                  <c:v>2.9232187271119998</c:v>
                </c:pt>
                <c:pt idx="30192">
                  <c:v>2.9232745170590002</c:v>
                </c:pt>
                <c:pt idx="30193">
                  <c:v>2.9233176708220001</c:v>
                </c:pt>
                <c:pt idx="30194">
                  <c:v>2.923379898071</c:v>
                </c:pt>
                <c:pt idx="30195">
                  <c:v>2.923480987549</c:v>
                </c:pt>
                <c:pt idx="30196">
                  <c:v>2.9235382080079999</c:v>
                </c:pt>
                <c:pt idx="30197">
                  <c:v>2.923594236374</c:v>
                </c:pt>
                <c:pt idx="30198">
                  <c:v>2.9236731529240001</c:v>
                </c:pt>
                <c:pt idx="30199">
                  <c:v>2.923761844635</c:v>
                </c:pt>
                <c:pt idx="30200">
                  <c:v>2.9238090515140001</c:v>
                </c:pt>
                <c:pt idx="30201">
                  <c:v>2.9238522052759999</c:v>
                </c:pt>
                <c:pt idx="30202">
                  <c:v>2.9239313602450001</c:v>
                </c:pt>
                <c:pt idx="30203">
                  <c:v>2.9240138530730002</c:v>
                </c:pt>
                <c:pt idx="30204">
                  <c:v>2.9243676662450002</c:v>
                </c:pt>
                <c:pt idx="30205">
                  <c:v>2.924557209015</c:v>
                </c:pt>
                <c:pt idx="30206">
                  <c:v>2.9247148036959998</c:v>
                </c:pt>
                <c:pt idx="30207">
                  <c:v>2.9248473644259998</c:v>
                </c:pt>
                <c:pt idx="30208">
                  <c:v>2.9249517917630001</c:v>
                </c:pt>
                <c:pt idx="30209">
                  <c:v>2.9250161647800001</c:v>
                </c:pt>
                <c:pt idx="30210">
                  <c:v>2.9251356124879999</c:v>
                </c:pt>
                <c:pt idx="30211">
                  <c:v>2.9251832962040001</c:v>
                </c:pt>
                <c:pt idx="30212">
                  <c:v>2.9252989292140001</c:v>
                </c:pt>
                <c:pt idx="30213">
                  <c:v>2.9255445003510001</c:v>
                </c:pt>
                <c:pt idx="30214">
                  <c:v>2.9256310462949999</c:v>
                </c:pt>
                <c:pt idx="30215">
                  <c:v>2.9257164001459999</c:v>
                </c:pt>
                <c:pt idx="30216">
                  <c:v>2.9257869720460001</c:v>
                </c:pt>
                <c:pt idx="30217">
                  <c:v>2.9258410930630001</c:v>
                </c:pt>
                <c:pt idx="30218">
                  <c:v>2.9259595870970001</c:v>
                </c:pt>
                <c:pt idx="30219">
                  <c:v>2.9260230064389998</c:v>
                </c:pt>
                <c:pt idx="30220">
                  <c:v>2.9261059761050001</c:v>
                </c:pt>
                <c:pt idx="30221">
                  <c:v>2.926190853119</c:v>
                </c:pt>
                <c:pt idx="30222">
                  <c:v>2.9262943267820001</c:v>
                </c:pt>
                <c:pt idx="30223">
                  <c:v>2.9266464710240001</c:v>
                </c:pt>
                <c:pt idx="30224">
                  <c:v>2.9268038272860002</c:v>
                </c:pt>
                <c:pt idx="30225">
                  <c:v>2.9268999099730002</c:v>
                </c:pt>
                <c:pt idx="30226">
                  <c:v>2.9269874095919999</c:v>
                </c:pt>
                <c:pt idx="30227">
                  <c:v>2.9270741939540001</c:v>
                </c:pt>
                <c:pt idx="30228">
                  <c:v>2.9271509647370002</c:v>
                </c:pt>
                <c:pt idx="30229">
                  <c:v>2.9272596836089999</c:v>
                </c:pt>
                <c:pt idx="30230">
                  <c:v>2.9273221492769999</c:v>
                </c:pt>
                <c:pt idx="30231">
                  <c:v>2.927434444427</c:v>
                </c:pt>
                <c:pt idx="30232">
                  <c:v>2.9275293350220002</c:v>
                </c:pt>
                <c:pt idx="30233">
                  <c:v>2.927704572678</c:v>
                </c:pt>
                <c:pt idx="30234">
                  <c:v>2.927721977234</c:v>
                </c:pt>
                <c:pt idx="30235">
                  <c:v>2.9277944564820002</c:v>
                </c:pt>
                <c:pt idx="30236">
                  <c:v>2.927816152573</c:v>
                </c:pt>
                <c:pt idx="30237">
                  <c:v>2.9278781414030002</c:v>
                </c:pt>
                <c:pt idx="30238">
                  <c:v>2.9279165267940002</c:v>
                </c:pt>
                <c:pt idx="30239">
                  <c:v>2.927978515625</c:v>
                </c:pt>
                <c:pt idx="30240">
                  <c:v>2.9280636310579999</c:v>
                </c:pt>
                <c:pt idx="30241">
                  <c:v>2.928271532059</c:v>
                </c:pt>
                <c:pt idx="30242">
                  <c:v>2.9286201000209999</c:v>
                </c:pt>
                <c:pt idx="30243">
                  <c:v>2.9287836551669999</c:v>
                </c:pt>
                <c:pt idx="30244">
                  <c:v>2.9288787841800001</c:v>
                </c:pt>
                <c:pt idx="30245">
                  <c:v>2.9290380477909999</c:v>
                </c:pt>
                <c:pt idx="30246">
                  <c:v>2.929363012314</c:v>
                </c:pt>
                <c:pt idx="30247">
                  <c:v>2.929472923279</c:v>
                </c:pt>
                <c:pt idx="30248">
                  <c:v>2.9295589923860001</c:v>
                </c:pt>
                <c:pt idx="30249">
                  <c:v>2.9296309947969998</c:v>
                </c:pt>
                <c:pt idx="30250">
                  <c:v>2.9296774864200001</c:v>
                </c:pt>
                <c:pt idx="30251">
                  <c:v>2.9297506809230001</c:v>
                </c:pt>
                <c:pt idx="30252">
                  <c:v>2.929844379425</c:v>
                </c:pt>
                <c:pt idx="30253">
                  <c:v>2.930083274841</c:v>
                </c:pt>
                <c:pt idx="30254">
                  <c:v>2.9301486015320002</c:v>
                </c:pt>
                <c:pt idx="30255">
                  <c:v>2.9301941394809998</c:v>
                </c:pt>
                <c:pt idx="30256">
                  <c:v>2.9302744865419998</c:v>
                </c:pt>
                <c:pt idx="30257">
                  <c:v>2.9303140640260001</c:v>
                </c:pt>
                <c:pt idx="30258">
                  <c:v>2.9303534030909999</c:v>
                </c:pt>
                <c:pt idx="30259">
                  <c:v>2.9304280281069999</c:v>
                </c:pt>
                <c:pt idx="30260">
                  <c:v>2.9305095672610002</c:v>
                </c:pt>
                <c:pt idx="30261">
                  <c:v>2.9305553436279999</c:v>
                </c:pt>
                <c:pt idx="30262">
                  <c:v>2.9306039810179998</c:v>
                </c:pt>
                <c:pt idx="30263">
                  <c:v>2.9306981563569998</c:v>
                </c:pt>
                <c:pt idx="30264">
                  <c:v>2.9307596683499999</c:v>
                </c:pt>
                <c:pt idx="30265">
                  <c:v>2.9308013916019999</c:v>
                </c:pt>
                <c:pt idx="30266">
                  <c:v>2.9308552741999998</c:v>
                </c:pt>
                <c:pt idx="30267">
                  <c:v>2.9309453964230001</c:v>
                </c:pt>
                <c:pt idx="30268">
                  <c:v>2.9310133457180001</c:v>
                </c:pt>
                <c:pt idx="30269">
                  <c:v>2.9311232566830001</c:v>
                </c:pt>
                <c:pt idx="30270">
                  <c:v>2.9312968254089999</c:v>
                </c:pt>
                <c:pt idx="30271">
                  <c:v>2.9314460754390002</c:v>
                </c:pt>
                <c:pt idx="30272">
                  <c:v>2.931567430496</c:v>
                </c:pt>
                <c:pt idx="30273">
                  <c:v>2.9316153526309998</c:v>
                </c:pt>
                <c:pt idx="30274">
                  <c:v>2.9317390918730002</c:v>
                </c:pt>
                <c:pt idx="30275">
                  <c:v>2.9318501949310001</c:v>
                </c:pt>
                <c:pt idx="30276">
                  <c:v>2.932047128677</c:v>
                </c:pt>
                <c:pt idx="30277">
                  <c:v>2.9321050643920001</c:v>
                </c:pt>
                <c:pt idx="30278">
                  <c:v>2.932184696198</c:v>
                </c:pt>
                <c:pt idx="30279">
                  <c:v>2.9321932792659999</c:v>
                </c:pt>
                <c:pt idx="30280">
                  <c:v>2.9322636127470001</c:v>
                </c:pt>
                <c:pt idx="30281">
                  <c:v>2.9322798252109998</c:v>
                </c:pt>
                <c:pt idx="30282">
                  <c:v>2.9323296546940001</c:v>
                </c:pt>
                <c:pt idx="30283">
                  <c:v>2.932355642319</c:v>
                </c:pt>
                <c:pt idx="30284">
                  <c:v>2.93239235878</c:v>
                </c:pt>
                <c:pt idx="30285">
                  <c:v>2.9323899745939999</c:v>
                </c:pt>
                <c:pt idx="30286">
                  <c:v>2.9324319362639999</c:v>
                </c:pt>
                <c:pt idx="30287">
                  <c:v>2.9324512481689999</c:v>
                </c:pt>
                <c:pt idx="30288">
                  <c:v>2.9325082302090002</c:v>
                </c:pt>
                <c:pt idx="30289">
                  <c:v>2.9325182437900001</c:v>
                </c:pt>
                <c:pt idx="30290">
                  <c:v>2.932577371597</c:v>
                </c:pt>
                <c:pt idx="30291">
                  <c:v>2.9325692653659998</c:v>
                </c:pt>
                <c:pt idx="30292">
                  <c:v>2.9326362609859999</c:v>
                </c:pt>
                <c:pt idx="30293">
                  <c:v>2.9326317310330001</c:v>
                </c:pt>
                <c:pt idx="30294">
                  <c:v>2.9326753616330001</c:v>
                </c:pt>
                <c:pt idx="30295">
                  <c:v>2.932692050934</c:v>
                </c:pt>
                <c:pt idx="30296">
                  <c:v>2.93275308609</c:v>
                </c:pt>
                <c:pt idx="30297">
                  <c:v>2.932760238647</c:v>
                </c:pt>
                <c:pt idx="30298">
                  <c:v>2.9327580928799999</c:v>
                </c:pt>
                <c:pt idx="30299">
                  <c:v>2.9327785968779998</c:v>
                </c:pt>
                <c:pt idx="30300">
                  <c:v>2.9328255653380002</c:v>
                </c:pt>
                <c:pt idx="30301">
                  <c:v>2.9328267574310001</c:v>
                </c:pt>
                <c:pt idx="30302">
                  <c:v>2.932823181152</c:v>
                </c:pt>
                <c:pt idx="30303">
                  <c:v>2.9328587055209998</c:v>
                </c:pt>
                <c:pt idx="30304">
                  <c:v>2.9328849315640002</c:v>
                </c:pt>
                <c:pt idx="30305">
                  <c:v>2.9328873157499999</c:v>
                </c:pt>
                <c:pt idx="30306">
                  <c:v>2.932950258255</c:v>
                </c:pt>
                <c:pt idx="30307">
                  <c:v>2.9329628944400001</c:v>
                </c:pt>
                <c:pt idx="30308">
                  <c:v>2.933027029037</c:v>
                </c:pt>
                <c:pt idx="30309">
                  <c:v>2.9330682754519999</c:v>
                </c:pt>
                <c:pt idx="30310">
                  <c:v>2.9332840442660002</c:v>
                </c:pt>
                <c:pt idx="30311">
                  <c:v>2.9333248138429999</c:v>
                </c:pt>
                <c:pt idx="30312">
                  <c:v>2.9334149360659998</c:v>
                </c:pt>
                <c:pt idx="30313">
                  <c:v>2.933475255966</c:v>
                </c:pt>
                <c:pt idx="30314">
                  <c:v>2.9335210323330001</c:v>
                </c:pt>
                <c:pt idx="30315">
                  <c:v>2.93359041214</c:v>
                </c:pt>
                <c:pt idx="30316">
                  <c:v>2.9336962699889999</c:v>
                </c:pt>
                <c:pt idx="30317">
                  <c:v>2.933754444122</c:v>
                </c:pt>
                <c:pt idx="30318">
                  <c:v>2.9338150024409999</c:v>
                </c:pt>
                <c:pt idx="30319">
                  <c:v>2.9339067935940002</c:v>
                </c:pt>
                <c:pt idx="30320">
                  <c:v>2.9340133666989998</c:v>
                </c:pt>
                <c:pt idx="30321">
                  <c:v>2.9340741634369998</c:v>
                </c:pt>
                <c:pt idx="30322">
                  <c:v>2.934132575989</c:v>
                </c:pt>
                <c:pt idx="30323">
                  <c:v>2.9342350959779999</c:v>
                </c:pt>
                <c:pt idx="30324">
                  <c:v>2.9343211650850001</c:v>
                </c:pt>
                <c:pt idx="30325">
                  <c:v>2.9343693256379999</c:v>
                </c:pt>
                <c:pt idx="30326">
                  <c:v>2.9344224929810001</c:v>
                </c:pt>
                <c:pt idx="30327">
                  <c:v>2.9345221519470002</c:v>
                </c:pt>
                <c:pt idx="30328">
                  <c:v>2.9345781803130002</c:v>
                </c:pt>
                <c:pt idx="30329">
                  <c:v>2.9346108436580001</c:v>
                </c:pt>
                <c:pt idx="30330">
                  <c:v>2.9347434043880001</c:v>
                </c:pt>
                <c:pt idx="30331">
                  <c:v>2.9348466396330002</c:v>
                </c:pt>
                <c:pt idx="30332">
                  <c:v>2.9351804256439999</c:v>
                </c:pt>
                <c:pt idx="30333">
                  <c:v>2.9352829456329999</c:v>
                </c:pt>
                <c:pt idx="30334">
                  <c:v>2.9354372024540001</c:v>
                </c:pt>
                <c:pt idx="30335">
                  <c:v>2.935585021973</c:v>
                </c:pt>
                <c:pt idx="30336">
                  <c:v>2.9356830120090001</c:v>
                </c:pt>
                <c:pt idx="30337">
                  <c:v>2.9359152317050001</c:v>
                </c:pt>
                <c:pt idx="30338">
                  <c:v>2.9360077381130001</c:v>
                </c:pt>
                <c:pt idx="30339">
                  <c:v>2.9360654354100002</c:v>
                </c:pt>
                <c:pt idx="30340">
                  <c:v>2.9360947608950001</c:v>
                </c:pt>
                <c:pt idx="30341">
                  <c:v>2.9361355304719998</c:v>
                </c:pt>
                <c:pt idx="30342">
                  <c:v>2.9362289905550001</c:v>
                </c:pt>
                <c:pt idx="30343">
                  <c:v>2.9362838268279998</c:v>
                </c:pt>
                <c:pt idx="30344">
                  <c:v>2.9363222122189998</c:v>
                </c:pt>
                <c:pt idx="30345">
                  <c:v>2.9363842010500001</c:v>
                </c:pt>
                <c:pt idx="30346">
                  <c:v>2.9364736080170002</c:v>
                </c:pt>
                <c:pt idx="30347">
                  <c:v>2.9365124702449998</c:v>
                </c:pt>
                <c:pt idx="30348">
                  <c:v>2.9365429878230001</c:v>
                </c:pt>
                <c:pt idx="30349">
                  <c:v>2.9366748332979999</c:v>
                </c:pt>
                <c:pt idx="30350">
                  <c:v>2.9367241859440001</c:v>
                </c:pt>
                <c:pt idx="30351">
                  <c:v>2.9368333816529999</c:v>
                </c:pt>
                <c:pt idx="30352">
                  <c:v>2.9368801116940002</c:v>
                </c:pt>
                <c:pt idx="30353">
                  <c:v>2.9369904994959999</c:v>
                </c:pt>
                <c:pt idx="30354">
                  <c:v>2.9371082782750002</c:v>
                </c:pt>
                <c:pt idx="30355">
                  <c:v>2.9373669624329999</c:v>
                </c:pt>
                <c:pt idx="30356">
                  <c:v>2.937438964844</c:v>
                </c:pt>
                <c:pt idx="30357">
                  <c:v>2.937459945679</c:v>
                </c:pt>
                <c:pt idx="30358">
                  <c:v>2.9375092983250002</c:v>
                </c:pt>
                <c:pt idx="30359">
                  <c:v>2.9375343322749998</c:v>
                </c:pt>
                <c:pt idx="30360">
                  <c:v>2.9375729560849999</c:v>
                </c:pt>
                <c:pt idx="30361">
                  <c:v>2.9375691413879998</c:v>
                </c:pt>
                <c:pt idx="30362">
                  <c:v>2.9376313686370001</c:v>
                </c:pt>
                <c:pt idx="30363">
                  <c:v>2.9376235008239999</c:v>
                </c:pt>
                <c:pt idx="30364">
                  <c:v>2.937672376633</c:v>
                </c:pt>
                <c:pt idx="30365">
                  <c:v>2.937670946121</c:v>
                </c:pt>
                <c:pt idx="30366">
                  <c:v>2.9377238750460002</c:v>
                </c:pt>
                <c:pt idx="30367">
                  <c:v>2.937709331512</c:v>
                </c:pt>
                <c:pt idx="30368">
                  <c:v>2.937735319138</c:v>
                </c:pt>
                <c:pt idx="30369">
                  <c:v>2.937775373459</c:v>
                </c:pt>
                <c:pt idx="30370">
                  <c:v>2.9377698898319999</c:v>
                </c:pt>
                <c:pt idx="30371">
                  <c:v>2.9377648830409999</c:v>
                </c:pt>
                <c:pt idx="30372">
                  <c:v>2.9378020763400001</c:v>
                </c:pt>
                <c:pt idx="30373">
                  <c:v>2.9378213882450002</c:v>
                </c:pt>
                <c:pt idx="30374">
                  <c:v>2.9378235340119998</c:v>
                </c:pt>
                <c:pt idx="30375">
                  <c:v>2.9378745555879999</c:v>
                </c:pt>
                <c:pt idx="30376">
                  <c:v>2.9378812313079998</c:v>
                </c:pt>
                <c:pt idx="30377">
                  <c:v>2.937937498093</c:v>
                </c:pt>
                <c:pt idx="30378">
                  <c:v>2.9379372596739999</c:v>
                </c:pt>
                <c:pt idx="30379">
                  <c:v>2.9380042552950001</c:v>
                </c:pt>
                <c:pt idx="30380">
                  <c:v>2.9379992485050002</c:v>
                </c:pt>
                <c:pt idx="30381">
                  <c:v>2.938071727753</c:v>
                </c:pt>
                <c:pt idx="30382">
                  <c:v>2.9380710124970002</c:v>
                </c:pt>
                <c:pt idx="30383">
                  <c:v>2.9381201267239998</c:v>
                </c:pt>
                <c:pt idx="30384">
                  <c:v>2.9381394386289998</c:v>
                </c:pt>
                <c:pt idx="30385">
                  <c:v>2.9382059574129999</c:v>
                </c:pt>
                <c:pt idx="30386">
                  <c:v>2.9382224082950001</c:v>
                </c:pt>
                <c:pt idx="30387">
                  <c:v>2.9383020401</c:v>
                </c:pt>
                <c:pt idx="30388">
                  <c:v>2.9384744167329999</c:v>
                </c:pt>
                <c:pt idx="30389">
                  <c:v>2.9385948181149999</c:v>
                </c:pt>
                <c:pt idx="30390">
                  <c:v>2.9386286735530001</c:v>
                </c:pt>
                <c:pt idx="30391">
                  <c:v>2.9386796951290002</c:v>
                </c:pt>
                <c:pt idx="30392">
                  <c:v>2.938771247864</c:v>
                </c:pt>
                <c:pt idx="30393">
                  <c:v>2.938819885254</c:v>
                </c:pt>
                <c:pt idx="30394">
                  <c:v>2.9388659000400001</c:v>
                </c:pt>
                <c:pt idx="30395">
                  <c:v>2.9389452934269999</c:v>
                </c:pt>
                <c:pt idx="30396">
                  <c:v>2.9390254020689999</c:v>
                </c:pt>
                <c:pt idx="30397">
                  <c:v>2.9390721321109998</c:v>
                </c:pt>
                <c:pt idx="30398">
                  <c:v>2.9391202926640001</c:v>
                </c:pt>
                <c:pt idx="30399">
                  <c:v>2.9392139911649999</c:v>
                </c:pt>
                <c:pt idx="30400">
                  <c:v>2.9392802715299999</c:v>
                </c:pt>
                <c:pt idx="30401">
                  <c:v>2.939331054688</c:v>
                </c:pt>
                <c:pt idx="30402">
                  <c:v>2.939392328262</c:v>
                </c:pt>
                <c:pt idx="30403">
                  <c:v>2.9394900798800001</c:v>
                </c:pt>
                <c:pt idx="30404">
                  <c:v>2.9395425319670001</c:v>
                </c:pt>
                <c:pt idx="30405">
                  <c:v>2.9395866394039998</c:v>
                </c:pt>
                <c:pt idx="30406">
                  <c:v>2.9396564960479998</c:v>
                </c:pt>
                <c:pt idx="30407">
                  <c:v>2.9397382736209998</c:v>
                </c:pt>
                <c:pt idx="30408">
                  <c:v>2.9397771358489999</c:v>
                </c:pt>
                <c:pt idx="30409">
                  <c:v>2.939815759659</c:v>
                </c:pt>
                <c:pt idx="30410">
                  <c:v>2.9399449825290001</c:v>
                </c:pt>
                <c:pt idx="30411">
                  <c:v>2.9403038024899999</c:v>
                </c:pt>
                <c:pt idx="30412">
                  <c:v>2.9404497146609998</c:v>
                </c:pt>
                <c:pt idx="30413">
                  <c:v>2.9404850006099998</c:v>
                </c:pt>
                <c:pt idx="30414">
                  <c:v>2.9405419826510002</c:v>
                </c:pt>
                <c:pt idx="30415">
                  <c:v>2.9405915737149999</c:v>
                </c:pt>
                <c:pt idx="30416">
                  <c:v>2.9406416416169998</c:v>
                </c:pt>
                <c:pt idx="30417">
                  <c:v>2.9407267570500002</c:v>
                </c:pt>
                <c:pt idx="30418">
                  <c:v>2.9409797191620002</c:v>
                </c:pt>
                <c:pt idx="30419">
                  <c:v>2.9410827159880002</c:v>
                </c:pt>
                <c:pt idx="30420">
                  <c:v>2.9411320686339999</c:v>
                </c:pt>
                <c:pt idx="30421">
                  <c:v>2.9412097930910002</c:v>
                </c:pt>
                <c:pt idx="30422">
                  <c:v>2.941297769547</c:v>
                </c:pt>
                <c:pt idx="30423">
                  <c:v>2.9413378238679999</c:v>
                </c:pt>
                <c:pt idx="30424">
                  <c:v>2.9413719177250002</c:v>
                </c:pt>
                <c:pt idx="30425">
                  <c:v>2.9414277076720001</c:v>
                </c:pt>
                <c:pt idx="30426">
                  <c:v>2.9414992332460002</c:v>
                </c:pt>
                <c:pt idx="30427">
                  <c:v>2.9415328502659999</c:v>
                </c:pt>
                <c:pt idx="30428">
                  <c:v>2.9415640830990002</c:v>
                </c:pt>
                <c:pt idx="30429">
                  <c:v>2.941685199738</c:v>
                </c:pt>
                <c:pt idx="30430">
                  <c:v>2.9417378902440001</c:v>
                </c:pt>
                <c:pt idx="30431">
                  <c:v>2.9420633316039999</c:v>
                </c:pt>
                <c:pt idx="30432">
                  <c:v>2.9421460628510001</c:v>
                </c:pt>
                <c:pt idx="30433">
                  <c:v>2.9422211647030001</c:v>
                </c:pt>
                <c:pt idx="30434">
                  <c:v>2.9422698020940001</c:v>
                </c:pt>
                <c:pt idx="30435">
                  <c:v>2.9423122406009998</c:v>
                </c:pt>
                <c:pt idx="30436">
                  <c:v>2.942361831665</c:v>
                </c:pt>
                <c:pt idx="30437">
                  <c:v>2.942393064499</c:v>
                </c:pt>
                <c:pt idx="30438">
                  <c:v>2.942449092865</c:v>
                </c:pt>
                <c:pt idx="30439">
                  <c:v>2.9424636363980001</c:v>
                </c:pt>
                <c:pt idx="30440">
                  <c:v>2.9425342082979999</c:v>
                </c:pt>
                <c:pt idx="30441">
                  <c:v>2.9425370693209998</c:v>
                </c:pt>
                <c:pt idx="30442">
                  <c:v>2.9426052570340002</c:v>
                </c:pt>
                <c:pt idx="30443">
                  <c:v>2.942611455917</c:v>
                </c:pt>
                <c:pt idx="30444">
                  <c:v>2.9426903724670002</c:v>
                </c:pt>
                <c:pt idx="30445">
                  <c:v>2.942778587341</c:v>
                </c:pt>
                <c:pt idx="30446">
                  <c:v>2.9431033134460001</c:v>
                </c:pt>
                <c:pt idx="30447">
                  <c:v>2.9432706832890001</c:v>
                </c:pt>
                <c:pt idx="30448">
                  <c:v>2.94362449646</c:v>
                </c:pt>
                <c:pt idx="30449">
                  <c:v>2.9438922405239998</c:v>
                </c:pt>
                <c:pt idx="30450">
                  <c:v>2.9440822601319998</c:v>
                </c:pt>
                <c:pt idx="30451">
                  <c:v>2.9444437026979999</c:v>
                </c:pt>
                <c:pt idx="30452">
                  <c:v>2.9445569515229999</c:v>
                </c:pt>
                <c:pt idx="30453">
                  <c:v>2.9447047710419998</c:v>
                </c:pt>
                <c:pt idx="30454">
                  <c:v>2.9448354244230002</c:v>
                </c:pt>
                <c:pt idx="30455">
                  <c:v>2.944991827011</c:v>
                </c:pt>
                <c:pt idx="30456">
                  <c:v>2.9453206062319999</c:v>
                </c:pt>
                <c:pt idx="30457">
                  <c:v>2.945439815521</c:v>
                </c:pt>
                <c:pt idx="30458">
                  <c:v>2.9454913139340002</c:v>
                </c:pt>
                <c:pt idx="30459">
                  <c:v>2.9455595016479998</c:v>
                </c:pt>
                <c:pt idx="30460">
                  <c:v>2.9456408023830001</c:v>
                </c:pt>
                <c:pt idx="30461">
                  <c:v>2.9457139968870001</c:v>
                </c:pt>
                <c:pt idx="30462">
                  <c:v>2.945828914642</c:v>
                </c:pt>
                <c:pt idx="30463">
                  <c:v>2.9459869861599999</c:v>
                </c:pt>
                <c:pt idx="30464">
                  <c:v>2.9461438655849999</c:v>
                </c:pt>
                <c:pt idx="30465">
                  <c:v>2.9463577270510002</c:v>
                </c:pt>
                <c:pt idx="30466">
                  <c:v>2.9464533329010001</c:v>
                </c:pt>
                <c:pt idx="30467">
                  <c:v>2.9464702606199999</c:v>
                </c:pt>
                <c:pt idx="30468">
                  <c:v>2.9465477466580001</c:v>
                </c:pt>
                <c:pt idx="30469">
                  <c:v>2.946569919586</c:v>
                </c:pt>
                <c:pt idx="30470">
                  <c:v>2.9466354846949998</c:v>
                </c:pt>
                <c:pt idx="30471">
                  <c:v>2.946721553802</c:v>
                </c:pt>
                <c:pt idx="30472">
                  <c:v>2.9467904567719998</c:v>
                </c:pt>
                <c:pt idx="30473">
                  <c:v>2.946915149689</c:v>
                </c:pt>
                <c:pt idx="30474">
                  <c:v>2.9470221996310002</c:v>
                </c:pt>
                <c:pt idx="30475">
                  <c:v>2.9470787048339999</c:v>
                </c:pt>
                <c:pt idx="30476">
                  <c:v>2.9471926689150001</c:v>
                </c:pt>
                <c:pt idx="30477">
                  <c:v>2.9472599029539999</c:v>
                </c:pt>
                <c:pt idx="30478">
                  <c:v>2.9475264549259999</c:v>
                </c:pt>
                <c:pt idx="30479">
                  <c:v>2.947636842728</c:v>
                </c:pt>
                <c:pt idx="30480">
                  <c:v>2.9476881027220001</c:v>
                </c:pt>
                <c:pt idx="30481">
                  <c:v>2.947804689407</c:v>
                </c:pt>
                <c:pt idx="30482">
                  <c:v>2.9478597640989999</c:v>
                </c:pt>
                <c:pt idx="30483">
                  <c:v>2.947980642319</c:v>
                </c:pt>
                <c:pt idx="30484">
                  <c:v>2.9480965137480002</c:v>
                </c:pt>
                <c:pt idx="30485">
                  <c:v>2.9481530189509999</c:v>
                </c:pt>
                <c:pt idx="30486">
                  <c:v>2.948217868805</c:v>
                </c:pt>
                <c:pt idx="30487">
                  <c:v>2.9482731819149999</c:v>
                </c:pt>
                <c:pt idx="30488">
                  <c:v>2.9483046531679999</c:v>
                </c:pt>
                <c:pt idx="30489">
                  <c:v>2.948346853256</c:v>
                </c:pt>
                <c:pt idx="30490">
                  <c:v>2.9484333991999998</c:v>
                </c:pt>
                <c:pt idx="30491">
                  <c:v>2.9484903812410002</c:v>
                </c:pt>
                <c:pt idx="30492">
                  <c:v>2.9485285282140001</c:v>
                </c:pt>
                <c:pt idx="30493">
                  <c:v>2.948582410812</c:v>
                </c:pt>
                <c:pt idx="30494">
                  <c:v>2.9486699104310001</c:v>
                </c:pt>
                <c:pt idx="30495">
                  <c:v>2.9487068653109998</c:v>
                </c:pt>
                <c:pt idx="30496">
                  <c:v>2.9487411975860001</c:v>
                </c:pt>
                <c:pt idx="30497">
                  <c:v>2.9488110542300001</c:v>
                </c:pt>
                <c:pt idx="30498">
                  <c:v>2.9488863945010002</c:v>
                </c:pt>
                <c:pt idx="30499">
                  <c:v>2.9489541053770001</c:v>
                </c:pt>
                <c:pt idx="30500">
                  <c:v>2.9490311145780002</c:v>
                </c:pt>
                <c:pt idx="30501">
                  <c:v>2.9490928649899999</c:v>
                </c:pt>
                <c:pt idx="30502">
                  <c:v>2.9491250514980001</c:v>
                </c:pt>
                <c:pt idx="30503">
                  <c:v>2.9491670131680001</c:v>
                </c:pt>
                <c:pt idx="30504">
                  <c:v>2.9492578506470002</c:v>
                </c:pt>
                <c:pt idx="30505">
                  <c:v>2.9493346214290002</c:v>
                </c:pt>
                <c:pt idx="30506">
                  <c:v>2.9494614601140001</c:v>
                </c:pt>
                <c:pt idx="30507">
                  <c:v>2.9495716094970001</c:v>
                </c:pt>
                <c:pt idx="30508">
                  <c:v>2.9496655464170001</c:v>
                </c:pt>
                <c:pt idx="30509">
                  <c:v>2.9499700069429999</c:v>
                </c:pt>
                <c:pt idx="30510">
                  <c:v>2.9500370025630001</c:v>
                </c:pt>
                <c:pt idx="30511">
                  <c:v>2.950082063675</c:v>
                </c:pt>
                <c:pt idx="30512">
                  <c:v>2.9501614570619998</c:v>
                </c:pt>
                <c:pt idx="30513">
                  <c:v>2.950244188309</c:v>
                </c:pt>
                <c:pt idx="30514">
                  <c:v>2.9503355026250002</c:v>
                </c:pt>
                <c:pt idx="30515">
                  <c:v>2.950432300568</c:v>
                </c:pt>
                <c:pt idx="30516">
                  <c:v>2.950519800186</c:v>
                </c:pt>
                <c:pt idx="30517">
                  <c:v>2.9505782127379998</c:v>
                </c:pt>
                <c:pt idx="30518">
                  <c:v>2.9508678913119999</c:v>
                </c:pt>
                <c:pt idx="30519">
                  <c:v>2.950955629349</c:v>
                </c:pt>
                <c:pt idx="30520">
                  <c:v>2.9511554241179998</c:v>
                </c:pt>
                <c:pt idx="30521">
                  <c:v>2.9512825012210002</c:v>
                </c:pt>
                <c:pt idx="30522">
                  <c:v>2.9514186382290002</c:v>
                </c:pt>
                <c:pt idx="30523">
                  <c:v>2.9516906738280002</c:v>
                </c:pt>
                <c:pt idx="30524">
                  <c:v>2.9520058631900001</c:v>
                </c:pt>
                <c:pt idx="30525">
                  <c:v>2.9520151615139998</c:v>
                </c:pt>
                <c:pt idx="30526">
                  <c:v>2.9520897865300002</c:v>
                </c:pt>
                <c:pt idx="30527">
                  <c:v>2.9521331787110001</c:v>
                </c:pt>
                <c:pt idx="30528">
                  <c:v>2.9521644115450001</c:v>
                </c:pt>
                <c:pt idx="30529">
                  <c:v>2.9522175788879998</c:v>
                </c:pt>
                <c:pt idx="30530">
                  <c:v>2.952228546143</c:v>
                </c:pt>
                <c:pt idx="30531">
                  <c:v>2.9522943496699998</c:v>
                </c:pt>
                <c:pt idx="30532">
                  <c:v>2.952300310135</c:v>
                </c:pt>
                <c:pt idx="30533">
                  <c:v>2.9523119926449999</c:v>
                </c:pt>
                <c:pt idx="30534">
                  <c:v>2.9523570537569999</c:v>
                </c:pt>
                <c:pt idx="30535">
                  <c:v>2.952380418777</c:v>
                </c:pt>
                <c:pt idx="30536">
                  <c:v>2.9524161815640002</c:v>
                </c:pt>
                <c:pt idx="30537">
                  <c:v>2.9524095058439999</c:v>
                </c:pt>
                <c:pt idx="30538">
                  <c:v>2.9524090290070002</c:v>
                </c:pt>
                <c:pt idx="30539">
                  <c:v>2.9524827003479999</c:v>
                </c:pt>
                <c:pt idx="30540">
                  <c:v>2.9524776935579999</c:v>
                </c:pt>
                <c:pt idx="30541">
                  <c:v>2.9524776935579999</c:v>
                </c:pt>
                <c:pt idx="30542">
                  <c:v>2.9525313377379998</c:v>
                </c:pt>
                <c:pt idx="30543">
                  <c:v>2.9525427818300001</c:v>
                </c:pt>
                <c:pt idx="30544">
                  <c:v>2.9526023864750002</c:v>
                </c:pt>
                <c:pt idx="30545">
                  <c:v>2.9526259899139999</c:v>
                </c:pt>
                <c:pt idx="30546">
                  <c:v>2.9526839256290001</c:v>
                </c:pt>
                <c:pt idx="30547">
                  <c:v>2.952739477158</c:v>
                </c:pt>
                <c:pt idx="30548">
                  <c:v>2.952800512314</c:v>
                </c:pt>
                <c:pt idx="30549">
                  <c:v>2.953058719635</c:v>
                </c:pt>
                <c:pt idx="30550">
                  <c:v>2.953088521957</c:v>
                </c:pt>
                <c:pt idx="30551">
                  <c:v>2.9531381130219998</c:v>
                </c:pt>
                <c:pt idx="30552">
                  <c:v>2.9532299041750001</c:v>
                </c:pt>
                <c:pt idx="30553">
                  <c:v>2.9532825946810002</c:v>
                </c:pt>
                <c:pt idx="30554">
                  <c:v>2.953327178955</c:v>
                </c:pt>
                <c:pt idx="30555">
                  <c:v>2.9533991813660001</c:v>
                </c:pt>
                <c:pt idx="30556">
                  <c:v>2.9535036087040001</c:v>
                </c:pt>
                <c:pt idx="30557">
                  <c:v>2.9535543918610001</c:v>
                </c:pt>
                <c:pt idx="30558">
                  <c:v>2.953596115112</c:v>
                </c:pt>
                <c:pt idx="30559">
                  <c:v>2.9536769390109998</c:v>
                </c:pt>
                <c:pt idx="30560">
                  <c:v>2.9537639617920002</c:v>
                </c:pt>
                <c:pt idx="30561">
                  <c:v>2.9538042545319998</c:v>
                </c:pt>
                <c:pt idx="30562">
                  <c:v>2.953841924667</c:v>
                </c:pt>
                <c:pt idx="30563">
                  <c:v>2.9539897441859999</c:v>
                </c:pt>
                <c:pt idx="30564">
                  <c:v>2.9540538787839998</c:v>
                </c:pt>
                <c:pt idx="30565">
                  <c:v>2.9542000293730002</c:v>
                </c:pt>
                <c:pt idx="30566">
                  <c:v>2.9542310237880001</c:v>
                </c:pt>
                <c:pt idx="30567">
                  <c:v>2.954270601273</c:v>
                </c:pt>
                <c:pt idx="30568">
                  <c:v>2.9544060230259999</c:v>
                </c:pt>
                <c:pt idx="30569">
                  <c:v>2.9544351100920001</c:v>
                </c:pt>
                <c:pt idx="30570">
                  <c:v>2.9545650482179999</c:v>
                </c:pt>
                <c:pt idx="30571">
                  <c:v>2.9546258449549998</c:v>
                </c:pt>
                <c:pt idx="30572">
                  <c:v>2.9547576904300001</c:v>
                </c:pt>
                <c:pt idx="30573">
                  <c:v>2.9548015594480002</c:v>
                </c:pt>
                <c:pt idx="30574">
                  <c:v>2.954957723618</c:v>
                </c:pt>
                <c:pt idx="30575">
                  <c:v>2.9550442695619998</c:v>
                </c:pt>
                <c:pt idx="30576">
                  <c:v>2.9551184177400001</c:v>
                </c:pt>
                <c:pt idx="30577">
                  <c:v>2.955262899399</c:v>
                </c:pt>
                <c:pt idx="30578">
                  <c:v>2.9554383754729998</c:v>
                </c:pt>
                <c:pt idx="30579">
                  <c:v>2.9556682109830001</c:v>
                </c:pt>
                <c:pt idx="30580">
                  <c:v>2.9559476375579998</c:v>
                </c:pt>
                <c:pt idx="30581">
                  <c:v>2.9560456275939999</c:v>
                </c:pt>
                <c:pt idx="30582">
                  <c:v>2.9560852050780002</c:v>
                </c:pt>
                <c:pt idx="30583">
                  <c:v>2.9561460018160002</c:v>
                </c:pt>
                <c:pt idx="30584">
                  <c:v>2.9561743736269999</c:v>
                </c:pt>
                <c:pt idx="30585">
                  <c:v>2.9562275409700001</c:v>
                </c:pt>
                <c:pt idx="30586">
                  <c:v>2.956265687943</c:v>
                </c:pt>
                <c:pt idx="30587">
                  <c:v>2.9563000202179999</c:v>
                </c:pt>
                <c:pt idx="30588">
                  <c:v>2.9563472270969999</c:v>
                </c:pt>
                <c:pt idx="30589">
                  <c:v>2.956372261047</c:v>
                </c:pt>
                <c:pt idx="30590">
                  <c:v>2.9564328193659999</c:v>
                </c:pt>
                <c:pt idx="30591">
                  <c:v>2.9564528465270001</c:v>
                </c:pt>
                <c:pt idx="30592">
                  <c:v>2.9565246105190002</c:v>
                </c:pt>
                <c:pt idx="30593">
                  <c:v>2.9565298557280002</c:v>
                </c:pt>
                <c:pt idx="30594">
                  <c:v>2.9566063880920002</c:v>
                </c:pt>
                <c:pt idx="30595">
                  <c:v>2.9566044807430001</c:v>
                </c:pt>
                <c:pt idx="30596">
                  <c:v>2.95667386055</c:v>
                </c:pt>
                <c:pt idx="30597">
                  <c:v>2.9566798210140002</c:v>
                </c:pt>
                <c:pt idx="30598">
                  <c:v>2.9567532539369998</c:v>
                </c:pt>
                <c:pt idx="30599">
                  <c:v>2.9568316936489998</c:v>
                </c:pt>
                <c:pt idx="30600">
                  <c:v>2.9571049213410001</c:v>
                </c:pt>
                <c:pt idx="30601">
                  <c:v>2.9571657180790001</c:v>
                </c:pt>
                <c:pt idx="30602">
                  <c:v>2.9572494030000001</c:v>
                </c:pt>
                <c:pt idx="30603">
                  <c:v>2.9572961330409999</c:v>
                </c:pt>
                <c:pt idx="30604">
                  <c:v>2.9573297500610001</c:v>
                </c:pt>
                <c:pt idx="30605">
                  <c:v>2.9573819637300001</c:v>
                </c:pt>
                <c:pt idx="30606">
                  <c:v>2.9574675560000001</c:v>
                </c:pt>
                <c:pt idx="30607">
                  <c:v>2.9575080871580002</c:v>
                </c:pt>
                <c:pt idx="30608">
                  <c:v>2.9575452804569999</c:v>
                </c:pt>
                <c:pt idx="30609">
                  <c:v>2.9576122760770001</c:v>
                </c:pt>
                <c:pt idx="30610">
                  <c:v>2.9576826095580002</c:v>
                </c:pt>
                <c:pt idx="30611">
                  <c:v>2.9577198028559999</c:v>
                </c:pt>
                <c:pt idx="30612">
                  <c:v>2.9577553272250001</c:v>
                </c:pt>
                <c:pt idx="30613">
                  <c:v>2.9578349590299999</c:v>
                </c:pt>
                <c:pt idx="30614">
                  <c:v>2.9578809738160001</c:v>
                </c:pt>
                <c:pt idx="30615">
                  <c:v>2.9579510688780002</c:v>
                </c:pt>
                <c:pt idx="30616">
                  <c:v>2.958075761795</c:v>
                </c:pt>
                <c:pt idx="30617">
                  <c:v>2.958106994629</c:v>
                </c:pt>
                <c:pt idx="30618">
                  <c:v>2.9582321643829999</c:v>
                </c:pt>
                <c:pt idx="30619">
                  <c:v>2.9582853317260001</c:v>
                </c:pt>
                <c:pt idx="30620">
                  <c:v>2.9584486484529999</c:v>
                </c:pt>
                <c:pt idx="30621">
                  <c:v>2.9588122367860001</c:v>
                </c:pt>
                <c:pt idx="30622">
                  <c:v>2.9589314460749998</c:v>
                </c:pt>
                <c:pt idx="30623">
                  <c:v>2.959103107452</c:v>
                </c:pt>
                <c:pt idx="30624">
                  <c:v>2.959416866302</c:v>
                </c:pt>
                <c:pt idx="30625">
                  <c:v>2.9594826698299999</c:v>
                </c:pt>
                <c:pt idx="30626">
                  <c:v>2.9595055580139999</c:v>
                </c:pt>
                <c:pt idx="30627">
                  <c:v>2.9595875740049999</c:v>
                </c:pt>
                <c:pt idx="30628">
                  <c:v>2.9596774578090002</c:v>
                </c:pt>
                <c:pt idx="30629">
                  <c:v>2.9597992897030001</c:v>
                </c:pt>
                <c:pt idx="30630">
                  <c:v>2.959892988205</c:v>
                </c:pt>
                <c:pt idx="30631">
                  <c:v>2.9599688053130002</c:v>
                </c:pt>
                <c:pt idx="30632">
                  <c:v>2.959981918335</c:v>
                </c:pt>
                <c:pt idx="30633">
                  <c:v>2.9600589275360001</c:v>
                </c:pt>
                <c:pt idx="30634">
                  <c:v>2.9601678848269999</c:v>
                </c:pt>
                <c:pt idx="30635">
                  <c:v>2.960259199142</c:v>
                </c:pt>
                <c:pt idx="30636">
                  <c:v>2.96031665802</c:v>
                </c:pt>
                <c:pt idx="30637">
                  <c:v>2.9603455066679998</c:v>
                </c:pt>
                <c:pt idx="30638">
                  <c:v>2.9603891372679998</c:v>
                </c:pt>
                <c:pt idx="30639">
                  <c:v>2.960482358932</c:v>
                </c:pt>
                <c:pt idx="30640">
                  <c:v>2.9605391025540002</c:v>
                </c:pt>
                <c:pt idx="30641">
                  <c:v>2.9605793952939998</c:v>
                </c:pt>
                <c:pt idx="30642">
                  <c:v>2.960642576218</c:v>
                </c:pt>
                <c:pt idx="30643">
                  <c:v>2.960745811462</c:v>
                </c:pt>
                <c:pt idx="30644">
                  <c:v>2.9608004093170002</c:v>
                </c:pt>
                <c:pt idx="30645">
                  <c:v>2.960843324661</c:v>
                </c:pt>
                <c:pt idx="30646">
                  <c:v>2.9609129428859999</c:v>
                </c:pt>
                <c:pt idx="30647">
                  <c:v>2.9610016345979999</c:v>
                </c:pt>
                <c:pt idx="30648">
                  <c:v>2.961036682129</c:v>
                </c:pt>
                <c:pt idx="30649">
                  <c:v>2.961134910583</c:v>
                </c:pt>
                <c:pt idx="30650">
                  <c:v>2.9612190723420002</c:v>
                </c:pt>
                <c:pt idx="30651">
                  <c:v>2.9613487720489999</c:v>
                </c:pt>
                <c:pt idx="30652">
                  <c:v>2.9615736007689999</c:v>
                </c:pt>
                <c:pt idx="30653">
                  <c:v>2.9616639614109999</c:v>
                </c:pt>
                <c:pt idx="30654">
                  <c:v>2.9617524147030001</c:v>
                </c:pt>
                <c:pt idx="30655">
                  <c:v>2.9618294239040002</c:v>
                </c:pt>
                <c:pt idx="30656">
                  <c:v>2.961837291718</c:v>
                </c:pt>
                <c:pt idx="30657">
                  <c:v>2.9619064331049998</c:v>
                </c:pt>
                <c:pt idx="30658">
                  <c:v>2.9619078636170002</c:v>
                </c:pt>
                <c:pt idx="30659">
                  <c:v>2.961976766586</c:v>
                </c:pt>
                <c:pt idx="30660">
                  <c:v>2.9619798660279999</c:v>
                </c:pt>
                <c:pt idx="30661">
                  <c:v>2.9620471000670001</c:v>
                </c:pt>
                <c:pt idx="30662">
                  <c:v>2.9620609283450001</c:v>
                </c:pt>
                <c:pt idx="30663">
                  <c:v>2.9621117115020001</c:v>
                </c:pt>
                <c:pt idx="30664">
                  <c:v>2.9621419906619999</c:v>
                </c:pt>
                <c:pt idx="30665">
                  <c:v>2.9621760845180001</c:v>
                </c:pt>
                <c:pt idx="30666">
                  <c:v>2.9622211456300001</c:v>
                </c:pt>
                <c:pt idx="30667">
                  <c:v>2.9622361659999998</c:v>
                </c:pt>
                <c:pt idx="30668">
                  <c:v>2.962297677994</c:v>
                </c:pt>
                <c:pt idx="30669">
                  <c:v>2.9623005390169999</c:v>
                </c:pt>
                <c:pt idx="30670">
                  <c:v>2.9623284339899998</c:v>
                </c:pt>
                <c:pt idx="30671">
                  <c:v>2.9623670577999999</c:v>
                </c:pt>
                <c:pt idx="30672">
                  <c:v>2.9624190330509999</c:v>
                </c:pt>
                <c:pt idx="30673">
                  <c:v>2.962437152863</c:v>
                </c:pt>
                <c:pt idx="30674">
                  <c:v>2.9624435901639998</c:v>
                </c:pt>
                <c:pt idx="30675">
                  <c:v>2.9624953269960002</c:v>
                </c:pt>
                <c:pt idx="30676">
                  <c:v>2.9625024795530002</c:v>
                </c:pt>
                <c:pt idx="30677">
                  <c:v>2.962571620941</c:v>
                </c:pt>
                <c:pt idx="30678">
                  <c:v>2.9625787734990001</c:v>
                </c:pt>
                <c:pt idx="30679">
                  <c:v>2.962787628174</c:v>
                </c:pt>
                <c:pt idx="30680">
                  <c:v>2.962839841843</c:v>
                </c:pt>
                <c:pt idx="30681">
                  <c:v>2.962883472443</c:v>
                </c:pt>
                <c:pt idx="30682">
                  <c:v>2.9629435539250002</c:v>
                </c:pt>
                <c:pt idx="30683">
                  <c:v>2.9630391597750001</c:v>
                </c:pt>
                <c:pt idx="30684">
                  <c:v>2.963094711304</c:v>
                </c:pt>
                <c:pt idx="30685">
                  <c:v>2.9631536006929999</c:v>
                </c:pt>
                <c:pt idx="30686">
                  <c:v>2.9632477760309999</c:v>
                </c:pt>
                <c:pt idx="30687">
                  <c:v>2.9633414745329998</c:v>
                </c:pt>
                <c:pt idx="30688">
                  <c:v>2.9633975028989998</c:v>
                </c:pt>
                <c:pt idx="30689">
                  <c:v>2.9634499549869999</c:v>
                </c:pt>
                <c:pt idx="30690">
                  <c:v>2.963544368744</c:v>
                </c:pt>
                <c:pt idx="30691">
                  <c:v>2.9636096954350002</c:v>
                </c:pt>
                <c:pt idx="30692">
                  <c:v>2.963659524918</c:v>
                </c:pt>
                <c:pt idx="30693">
                  <c:v>2.9637212753300002</c:v>
                </c:pt>
                <c:pt idx="30694">
                  <c:v>2.9638197422029999</c:v>
                </c:pt>
                <c:pt idx="30695">
                  <c:v>2.96387052536</c:v>
                </c:pt>
                <c:pt idx="30696">
                  <c:v>2.9639122486109999</c:v>
                </c:pt>
                <c:pt idx="30697">
                  <c:v>2.9639794826510002</c:v>
                </c:pt>
                <c:pt idx="30698">
                  <c:v>2.9640638828279999</c:v>
                </c:pt>
                <c:pt idx="30699">
                  <c:v>2.9641032218930001</c:v>
                </c:pt>
                <c:pt idx="30700">
                  <c:v>2.9641385078429998</c:v>
                </c:pt>
                <c:pt idx="30701">
                  <c:v>2.9642136096949998</c:v>
                </c:pt>
                <c:pt idx="30702">
                  <c:v>2.9642703533170001</c:v>
                </c:pt>
                <c:pt idx="30703">
                  <c:v>2.9643335342410002</c:v>
                </c:pt>
                <c:pt idx="30704">
                  <c:v>2.9644434452059998</c:v>
                </c:pt>
                <c:pt idx="30705">
                  <c:v>2.9647591114040002</c:v>
                </c:pt>
                <c:pt idx="30706">
                  <c:v>2.964792966843</c:v>
                </c:pt>
                <c:pt idx="30707">
                  <c:v>2.9648582935330001</c:v>
                </c:pt>
                <c:pt idx="30708">
                  <c:v>2.964876890182</c:v>
                </c:pt>
                <c:pt idx="30709">
                  <c:v>2.9649527072909998</c:v>
                </c:pt>
                <c:pt idx="30710">
                  <c:v>2.9649531841279999</c:v>
                </c:pt>
                <c:pt idx="30711">
                  <c:v>2.9650204181670001</c:v>
                </c:pt>
                <c:pt idx="30712">
                  <c:v>2.9650204181670001</c:v>
                </c:pt>
                <c:pt idx="30713">
                  <c:v>2.9650883674620001</c:v>
                </c:pt>
                <c:pt idx="30714">
                  <c:v>2.965084552765</c:v>
                </c:pt>
                <c:pt idx="30715">
                  <c:v>2.9651527404790001</c:v>
                </c:pt>
                <c:pt idx="30716">
                  <c:v>2.9651668071750001</c:v>
                </c:pt>
                <c:pt idx="30717">
                  <c:v>2.9652216434479999</c:v>
                </c:pt>
                <c:pt idx="30718">
                  <c:v>2.9652450084690001</c:v>
                </c:pt>
                <c:pt idx="30719">
                  <c:v>2.96528673172</c:v>
                </c:pt>
                <c:pt idx="30720">
                  <c:v>2.9652791023249998</c:v>
                </c:pt>
                <c:pt idx="30721">
                  <c:v>2.9653537273409998</c:v>
                </c:pt>
                <c:pt idx="30722">
                  <c:v>2.9654078483580002</c:v>
                </c:pt>
                <c:pt idx="30723">
                  <c:v>2.9654309749599999</c:v>
                </c:pt>
                <c:pt idx="30724">
                  <c:v>2.9655337333679999</c:v>
                </c:pt>
                <c:pt idx="30725">
                  <c:v>2.9658856391909998</c:v>
                </c:pt>
                <c:pt idx="30726">
                  <c:v>2.9659409523010001</c:v>
                </c:pt>
                <c:pt idx="30727">
                  <c:v>2.9659707546230001</c:v>
                </c:pt>
                <c:pt idx="30728">
                  <c:v>2.966017484665</c:v>
                </c:pt>
                <c:pt idx="30729">
                  <c:v>2.9661071300509998</c:v>
                </c:pt>
                <c:pt idx="30730">
                  <c:v>2.966155052185</c:v>
                </c:pt>
                <c:pt idx="30731">
                  <c:v>2.966191768646</c:v>
                </c:pt>
                <c:pt idx="30732">
                  <c:v>2.966250896454</c:v>
                </c:pt>
                <c:pt idx="30733">
                  <c:v>2.9663403034210001</c:v>
                </c:pt>
                <c:pt idx="30734">
                  <c:v>2.966381788254</c:v>
                </c:pt>
                <c:pt idx="30735">
                  <c:v>2.9664142131809998</c:v>
                </c:pt>
                <c:pt idx="30736">
                  <c:v>2.9665558338169999</c:v>
                </c:pt>
                <c:pt idx="30737">
                  <c:v>2.9666082859039999</c:v>
                </c:pt>
                <c:pt idx="30738">
                  <c:v>2.966732263565</c:v>
                </c:pt>
                <c:pt idx="30739">
                  <c:v>2.9670224189760002</c:v>
                </c:pt>
                <c:pt idx="30740">
                  <c:v>2.9671826362610001</c:v>
                </c:pt>
                <c:pt idx="30741">
                  <c:v>2.9671943187709999</c:v>
                </c:pt>
                <c:pt idx="30742">
                  <c:v>2.9672877788540002</c:v>
                </c:pt>
                <c:pt idx="30743">
                  <c:v>2.967297554016</c:v>
                </c:pt>
                <c:pt idx="30744">
                  <c:v>2.9673874378199998</c:v>
                </c:pt>
                <c:pt idx="30745">
                  <c:v>2.9674043655400002</c:v>
                </c:pt>
                <c:pt idx="30746">
                  <c:v>2.9674799442289999</c:v>
                </c:pt>
                <c:pt idx="30747">
                  <c:v>2.9675002098080001</c:v>
                </c:pt>
                <c:pt idx="30748">
                  <c:v>2.9675686359409998</c:v>
                </c:pt>
                <c:pt idx="30749">
                  <c:v>2.9676015377040001</c:v>
                </c:pt>
                <c:pt idx="30750">
                  <c:v>2.967646360397</c:v>
                </c:pt>
                <c:pt idx="30751">
                  <c:v>2.967696905136</c:v>
                </c:pt>
                <c:pt idx="30752">
                  <c:v>2.9677295684809999</c:v>
                </c:pt>
                <c:pt idx="30753">
                  <c:v>2.9678277969360001</c:v>
                </c:pt>
                <c:pt idx="30754">
                  <c:v>2.967966794968</c:v>
                </c:pt>
                <c:pt idx="30755">
                  <c:v>2.9680016040799999</c:v>
                </c:pt>
                <c:pt idx="30756">
                  <c:v>2.9680421352390001</c:v>
                </c:pt>
                <c:pt idx="30757">
                  <c:v>2.9681215286249998</c:v>
                </c:pt>
                <c:pt idx="30758">
                  <c:v>2.9682073593139999</c:v>
                </c:pt>
                <c:pt idx="30759">
                  <c:v>2.9682614803309999</c:v>
                </c:pt>
                <c:pt idx="30760">
                  <c:v>2.9683198928830001</c:v>
                </c:pt>
                <c:pt idx="30761">
                  <c:v>2.9684214591979998</c:v>
                </c:pt>
                <c:pt idx="30762">
                  <c:v>2.9684948921199998</c:v>
                </c:pt>
                <c:pt idx="30763">
                  <c:v>2.9685475826259999</c:v>
                </c:pt>
                <c:pt idx="30764">
                  <c:v>2.9686064720149998</c:v>
                </c:pt>
                <c:pt idx="30765">
                  <c:v>2.9687092304229998</c:v>
                </c:pt>
                <c:pt idx="30766">
                  <c:v>2.9687600135799999</c:v>
                </c:pt>
                <c:pt idx="30767">
                  <c:v>2.9688014984129998</c:v>
                </c:pt>
                <c:pt idx="30768">
                  <c:v>2.9688649177549999</c:v>
                </c:pt>
                <c:pt idx="30769">
                  <c:v>2.9689829349519998</c:v>
                </c:pt>
                <c:pt idx="30770">
                  <c:v>2.9690842628479999</c:v>
                </c:pt>
                <c:pt idx="30771">
                  <c:v>2.9691660404209999</c:v>
                </c:pt>
                <c:pt idx="30772">
                  <c:v>2.9692759513849998</c:v>
                </c:pt>
                <c:pt idx="30773">
                  <c:v>2.9693381786350002</c:v>
                </c:pt>
                <c:pt idx="30774">
                  <c:v>2.9694471359249999</c:v>
                </c:pt>
                <c:pt idx="30775">
                  <c:v>2.9695422649380001</c:v>
                </c:pt>
                <c:pt idx="30776">
                  <c:v>2.969630718231</c:v>
                </c:pt>
                <c:pt idx="30777">
                  <c:v>2.9698603153229999</c:v>
                </c:pt>
                <c:pt idx="30778">
                  <c:v>2.9700064659119998</c:v>
                </c:pt>
                <c:pt idx="30779">
                  <c:v>2.9700460433960001</c:v>
                </c:pt>
                <c:pt idx="30780">
                  <c:v>2.970094680786</c:v>
                </c:pt>
                <c:pt idx="30781">
                  <c:v>2.970120429993</c:v>
                </c:pt>
                <c:pt idx="30782">
                  <c:v>2.9701795577999999</c:v>
                </c:pt>
                <c:pt idx="30783">
                  <c:v>2.9701843261719998</c:v>
                </c:pt>
                <c:pt idx="30784">
                  <c:v>2.9702572822570001</c:v>
                </c:pt>
                <c:pt idx="30785">
                  <c:v>2.9702508449549998</c:v>
                </c:pt>
                <c:pt idx="30786">
                  <c:v>2.9703145027160001</c:v>
                </c:pt>
                <c:pt idx="30787">
                  <c:v>2.9703156948089999</c:v>
                </c:pt>
                <c:pt idx="30788">
                  <c:v>2.970375299454</c:v>
                </c:pt>
                <c:pt idx="30789">
                  <c:v>2.9703719615940001</c:v>
                </c:pt>
                <c:pt idx="30790">
                  <c:v>2.9704272747039999</c:v>
                </c:pt>
                <c:pt idx="30791">
                  <c:v>2.9704473018650002</c:v>
                </c:pt>
                <c:pt idx="30792">
                  <c:v>2.9704823493960002</c:v>
                </c:pt>
                <c:pt idx="30793">
                  <c:v>2.9705271720890001</c:v>
                </c:pt>
                <c:pt idx="30794">
                  <c:v>2.970549583435</c:v>
                </c:pt>
                <c:pt idx="30795">
                  <c:v>2.9706044197080002</c:v>
                </c:pt>
                <c:pt idx="30796">
                  <c:v>2.9706172943119999</c:v>
                </c:pt>
                <c:pt idx="30797">
                  <c:v>2.9706852436069999</c:v>
                </c:pt>
                <c:pt idx="30798">
                  <c:v>2.970689296722</c:v>
                </c:pt>
                <c:pt idx="30799">
                  <c:v>2.970762252808</c:v>
                </c:pt>
                <c:pt idx="30800">
                  <c:v>2.9707791805269999</c:v>
                </c:pt>
                <c:pt idx="30801">
                  <c:v>2.9708604812620001</c:v>
                </c:pt>
                <c:pt idx="30802">
                  <c:v>2.9710435867310001</c:v>
                </c:pt>
                <c:pt idx="30803">
                  <c:v>2.9711403846739999</c:v>
                </c:pt>
                <c:pt idx="30804">
                  <c:v>2.971175909042</c:v>
                </c:pt>
                <c:pt idx="30805">
                  <c:v>2.9712641239169999</c:v>
                </c:pt>
                <c:pt idx="30806">
                  <c:v>2.971329212189</c:v>
                </c:pt>
                <c:pt idx="30807">
                  <c:v>2.9713716506960002</c:v>
                </c:pt>
                <c:pt idx="30808">
                  <c:v>2.971421718597</c:v>
                </c:pt>
                <c:pt idx="30809">
                  <c:v>2.9715220928189998</c:v>
                </c:pt>
                <c:pt idx="30810">
                  <c:v>2.9715745449069999</c:v>
                </c:pt>
                <c:pt idx="30811">
                  <c:v>2.9716141223910002</c:v>
                </c:pt>
                <c:pt idx="30812">
                  <c:v>2.9716739654539999</c:v>
                </c:pt>
                <c:pt idx="30813">
                  <c:v>2.9717612266539999</c:v>
                </c:pt>
                <c:pt idx="30814">
                  <c:v>2.9717960357669999</c:v>
                </c:pt>
                <c:pt idx="30815">
                  <c:v>2.9718909263610001</c:v>
                </c:pt>
                <c:pt idx="30816">
                  <c:v>2.9719772338869999</c:v>
                </c:pt>
                <c:pt idx="30817">
                  <c:v>2.9721884727479999</c:v>
                </c:pt>
                <c:pt idx="30818">
                  <c:v>2.9722054004670002</c:v>
                </c:pt>
                <c:pt idx="30819">
                  <c:v>2.972283124924</c:v>
                </c:pt>
                <c:pt idx="30820">
                  <c:v>2.9722845554349999</c:v>
                </c:pt>
                <c:pt idx="30821">
                  <c:v>2.9723649024959999</c:v>
                </c:pt>
                <c:pt idx="30822">
                  <c:v>2.972365379333</c:v>
                </c:pt>
                <c:pt idx="30823">
                  <c:v>2.9724576473240001</c:v>
                </c:pt>
                <c:pt idx="30824">
                  <c:v>2.9725492000579998</c:v>
                </c:pt>
                <c:pt idx="30825">
                  <c:v>2.9725689888</c:v>
                </c:pt>
                <c:pt idx="30826">
                  <c:v>2.972640514374</c:v>
                </c:pt>
                <c:pt idx="30827">
                  <c:v>2.9726669788360001</c:v>
                </c:pt>
                <c:pt idx="30828">
                  <c:v>2.972724199295</c:v>
                </c:pt>
                <c:pt idx="30829">
                  <c:v>2.9727683067320001</c:v>
                </c:pt>
                <c:pt idx="30830">
                  <c:v>2.9728231430049998</c:v>
                </c:pt>
                <c:pt idx="30831">
                  <c:v>2.973202228546</c:v>
                </c:pt>
                <c:pt idx="30832">
                  <c:v>2.973289489746</c:v>
                </c:pt>
                <c:pt idx="30833">
                  <c:v>2.9733667373660002</c:v>
                </c:pt>
                <c:pt idx="30834">
                  <c:v>2.9734055995939999</c:v>
                </c:pt>
                <c:pt idx="30835">
                  <c:v>2.9734449386600001</c:v>
                </c:pt>
                <c:pt idx="30836">
                  <c:v>2.9735319614410001</c:v>
                </c:pt>
                <c:pt idx="30837">
                  <c:v>2.9736082553859999</c:v>
                </c:pt>
                <c:pt idx="30838">
                  <c:v>2.9736480712889999</c:v>
                </c:pt>
                <c:pt idx="30839">
                  <c:v>2.9736907482150001</c:v>
                </c:pt>
                <c:pt idx="30840">
                  <c:v>2.9737818241120002</c:v>
                </c:pt>
                <c:pt idx="30841">
                  <c:v>2.9738364219669999</c:v>
                </c:pt>
                <c:pt idx="30842">
                  <c:v>2.9738709926609999</c:v>
                </c:pt>
                <c:pt idx="30843">
                  <c:v>2.9739968776699999</c:v>
                </c:pt>
                <c:pt idx="30844">
                  <c:v>2.974051475525</c:v>
                </c:pt>
                <c:pt idx="30845">
                  <c:v>2.9741919040679998</c:v>
                </c:pt>
                <c:pt idx="30846">
                  <c:v>2.9742798805240001</c:v>
                </c:pt>
                <c:pt idx="30847">
                  <c:v>2.974380970001</c:v>
                </c:pt>
                <c:pt idx="30848">
                  <c:v>2.9745092391969998</c:v>
                </c:pt>
                <c:pt idx="30849">
                  <c:v>2.9748406410219999</c:v>
                </c:pt>
                <c:pt idx="30850">
                  <c:v>2.9750716686250001</c:v>
                </c:pt>
                <c:pt idx="30851">
                  <c:v>2.9751684665679998</c:v>
                </c:pt>
                <c:pt idx="30852">
                  <c:v>2.9752361774440002</c:v>
                </c:pt>
                <c:pt idx="30853">
                  <c:v>2.9752798080440002</c:v>
                </c:pt>
                <c:pt idx="30854">
                  <c:v>2.9753379821779999</c:v>
                </c:pt>
                <c:pt idx="30855">
                  <c:v>2.9753668308260002</c:v>
                </c:pt>
                <c:pt idx="30856">
                  <c:v>2.9754126071929998</c:v>
                </c:pt>
                <c:pt idx="30857">
                  <c:v>2.9754092693329999</c:v>
                </c:pt>
                <c:pt idx="30858">
                  <c:v>2.9754788875579998</c:v>
                </c:pt>
                <c:pt idx="30859">
                  <c:v>2.9754750728610002</c:v>
                </c:pt>
                <c:pt idx="30860">
                  <c:v>2.9755280017849999</c:v>
                </c:pt>
                <c:pt idx="30861">
                  <c:v>2.9755394458770001</c:v>
                </c:pt>
                <c:pt idx="30862">
                  <c:v>2.975605249405</c:v>
                </c:pt>
                <c:pt idx="30863">
                  <c:v>2.975608587265</c:v>
                </c:pt>
                <c:pt idx="30864">
                  <c:v>2.9756059646609998</c:v>
                </c:pt>
                <c:pt idx="30865">
                  <c:v>2.9756286144259998</c:v>
                </c:pt>
                <c:pt idx="30866">
                  <c:v>2.9756686687470002</c:v>
                </c:pt>
                <c:pt idx="30867">
                  <c:v>2.9757032394410001</c:v>
                </c:pt>
                <c:pt idx="30868">
                  <c:v>2.9757282733919999</c:v>
                </c:pt>
                <c:pt idx="30869">
                  <c:v>2.9757838249209998</c:v>
                </c:pt>
                <c:pt idx="30870">
                  <c:v>2.9758014678959999</c:v>
                </c:pt>
                <c:pt idx="30871">
                  <c:v>2.9758706092830001</c:v>
                </c:pt>
                <c:pt idx="30872">
                  <c:v>2.9758803844449999</c:v>
                </c:pt>
                <c:pt idx="30873">
                  <c:v>2.9759562015530001</c:v>
                </c:pt>
                <c:pt idx="30874">
                  <c:v>2.9759569168089999</c:v>
                </c:pt>
                <c:pt idx="30875">
                  <c:v>2.9760017395020002</c:v>
                </c:pt>
                <c:pt idx="30876">
                  <c:v>2.9760293960570001</c:v>
                </c:pt>
                <c:pt idx="30877">
                  <c:v>2.9760887622830001</c:v>
                </c:pt>
                <c:pt idx="30878">
                  <c:v>2.9761052131649999</c:v>
                </c:pt>
                <c:pt idx="30879">
                  <c:v>2.9761681556699999</c:v>
                </c:pt>
                <c:pt idx="30880">
                  <c:v>2.9761567115780001</c:v>
                </c:pt>
                <c:pt idx="30881">
                  <c:v>2.9762146472929998</c:v>
                </c:pt>
                <c:pt idx="30882">
                  <c:v>2.976335763931</c:v>
                </c:pt>
                <c:pt idx="30883">
                  <c:v>2.976417779922</c:v>
                </c:pt>
                <c:pt idx="30884">
                  <c:v>2.9764695167539998</c:v>
                </c:pt>
                <c:pt idx="30885">
                  <c:v>2.9765093326569998</c:v>
                </c:pt>
                <c:pt idx="30886">
                  <c:v>2.9765686988829998</c:v>
                </c:pt>
                <c:pt idx="30887">
                  <c:v>2.9766588211060001</c:v>
                </c:pt>
                <c:pt idx="30888">
                  <c:v>2.9767119884489999</c:v>
                </c:pt>
                <c:pt idx="30889">
                  <c:v>2.976759672165</c:v>
                </c:pt>
                <c:pt idx="30890">
                  <c:v>2.9768331050870001</c:v>
                </c:pt>
                <c:pt idx="30891">
                  <c:v>2.9769172668460002</c:v>
                </c:pt>
                <c:pt idx="30892">
                  <c:v>2.9769561290739999</c:v>
                </c:pt>
                <c:pt idx="30893">
                  <c:v>2.9769978523249998</c:v>
                </c:pt>
                <c:pt idx="30894">
                  <c:v>2.9770810604100002</c:v>
                </c:pt>
                <c:pt idx="30895">
                  <c:v>2.9771385192870001</c:v>
                </c:pt>
                <c:pt idx="30896">
                  <c:v>2.9772136211400002</c:v>
                </c:pt>
                <c:pt idx="30897">
                  <c:v>2.9775953292850001</c:v>
                </c:pt>
                <c:pt idx="30898">
                  <c:v>2.9778866767880001</c:v>
                </c:pt>
                <c:pt idx="30899">
                  <c:v>2.978222370148</c:v>
                </c:pt>
                <c:pt idx="30900">
                  <c:v>2.978280067444</c:v>
                </c:pt>
                <c:pt idx="30901">
                  <c:v>2.9783580303189998</c:v>
                </c:pt>
                <c:pt idx="30902">
                  <c:v>2.9783911705019999</c:v>
                </c:pt>
                <c:pt idx="30903">
                  <c:v>2.9784271717070001</c:v>
                </c:pt>
                <c:pt idx="30904">
                  <c:v>2.978507041931</c:v>
                </c:pt>
                <c:pt idx="30905">
                  <c:v>2.978578329086</c:v>
                </c:pt>
                <c:pt idx="30906">
                  <c:v>2.9786224365230001</c:v>
                </c:pt>
                <c:pt idx="30907">
                  <c:v>2.9786772727969999</c:v>
                </c:pt>
                <c:pt idx="30908">
                  <c:v>2.9787726402280001</c:v>
                </c:pt>
                <c:pt idx="30909">
                  <c:v>2.97882604599</c:v>
                </c:pt>
                <c:pt idx="30910">
                  <c:v>2.9788668155670002</c:v>
                </c:pt>
                <c:pt idx="30911">
                  <c:v>2.9789228439330002</c:v>
                </c:pt>
                <c:pt idx="30912">
                  <c:v>2.9790103435519999</c:v>
                </c:pt>
                <c:pt idx="30913">
                  <c:v>2.9790525436399999</c:v>
                </c:pt>
                <c:pt idx="30914">
                  <c:v>2.9790906906129999</c:v>
                </c:pt>
                <c:pt idx="30915">
                  <c:v>2.9791579246520001</c:v>
                </c:pt>
                <c:pt idx="30916">
                  <c:v>2.9792501926420001</c:v>
                </c:pt>
                <c:pt idx="30917">
                  <c:v>2.9793636798860001</c:v>
                </c:pt>
                <c:pt idx="30918">
                  <c:v>2.9794352054600002</c:v>
                </c:pt>
                <c:pt idx="30919">
                  <c:v>2.9795558452609998</c:v>
                </c:pt>
                <c:pt idx="30920">
                  <c:v>2.9796619415280001</c:v>
                </c:pt>
                <c:pt idx="30921">
                  <c:v>2.9799697399139999</c:v>
                </c:pt>
                <c:pt idx="30922">
                  <c:v>2.9802865982059998</c:v>
                </c:pt>
                <c:pt idx="30923">
                  <c:v>2.9805777072909998</c:v>
                </c:pt>
                <c:pt idx="30924">
                  <c:v>2.9808239936829999</c:v>
                </c:pt>
                <c:pt idx="30925">
                  <c:v>2.9808940887449999</c:v>
                </c:pt>
                <c:pt idx="30926">
                  <c:v>2.980964183807</c:v>
                </c:pt>
                <c:pt idx="30927">
                  <c:v>2.9810166358950001</c:v>
                </c:pt>
                <c:pt idx="30928">
                  <c:v>2.981033802032</c:v>
                </c:pt>
                <c:pt idx="30929">
                  <c:v>2.9810953140260001</c:v>
                </c:pt>
                <c:pt idx="30930">
                  <c:v>2.9810986518860001</c:v>
                </c:pt>
                <c:pt idx="30931">
                  <c:v>2.9811694622039999</c:v>
                </c:pt>
                <c:pt idx="30932">
                  <c:v>2.9811830520629998</c:v>
                </c:pt>
                <c:pt idx="30933">
                  <c:v>2.981290102005</c:v>
                </c:pt>
                <c:pt idx="30934">
                  <c:v>2.9814159870150001</c:v>
                </c:pt>
                <c:pt idx="30935">
                  <c:v>2.981478452682</c:v>
                </c:pt>
                <c:pt idx="30936">
                  <c:v>2.9815609455110001</c:v>
                </c:pt>
                <c:pt idx="30937">
                  <c:v>2.9816257953640002</c:v>
                </c:pt>
                <c:pt idx="30938">
                  <c:v>2.9816541671749999</c:v>
                </c:pt>
                <c:pt idx="30939">
                  <c:v>2.9817290306089999</c:v>
                </c:pt>
                <c:pt idx="30940">
                  <c:v>2.9817845821379998</c:v>
                </c:pt>
                <c:pt idx="30941">
                  <c:v>2.9818592071530001</c:v>
                </c:pt>
                <c:pt idx="30942">
                  <c:v>2.9820983409880002</c:v>
                </c:pt>
                <c:pt idx="30943">
                  <c:v>2.9821527004239998</c:v>
                </c:pt>
                <c:pt idx="30944">
                  <c:v>2.9822692871090002</c:v>
                </c:pt>
                <c:pt idx="30945">
                  <c:v>2.9822986125950002</c:v>
                </c:pt>
                <c:pt idx="30946">
                  <c:v>2.9823527336120002</c:v>
                </c:pt>
                <c:pt idx="30947">
                  <c:v>2.9824571609500001</c:v>
                </c:pt>
                <c:pt idx="30948">
                  <c:v>2.9825644493099999</c:v>
                </c:pt>
                <c:pt idx="30949">
                  <c:v>2.9826593399050001</c:v>
                </c:pt>
                <c:pt idx="30950">
                  <c:v>2.9830346107480001</c:v>
                </c:pt>
                <c:pt idx="30951">
                  <c:v>2.9832427501679999</c:v>
                </c:pt>
                <c:pt idx="30952">
                  <c:v>2.9834344387049998</c:v>
                </c:pt>
                <c:pt idx="30953">
                  <c:v>2.9835462570189999</c:v>
                </c:pt>
                <c:pt idx="30954">
                  <c:v>2.9835982322689998</c:v>
                </c:pt>
                <c:pt idx="30955">
                  <c:v>2.9837131500240002</c:v>
                </c:pt>
                <c:pt idx="30956">
                  <c:v>2.9838120937350001</c:v>
                </c:pt>
                <c:pt idx="30957">
                  <c:v>2.9840204715729999</c:v>
                </c:pt>
                <c:pt idx="30958">
                  <c:v>2.984357833862</c:v>
                </c:pt>
                <c:pt idx="30959">
                  <c:v>2.9846169948579999</c:v>
                </c:pt>
                <c:pt idx="30960">
                  <c:v>2.9849672317499998</c:v>
                </c:pt>
                <c:pt idx="30961">
                  <c:v>2.985097169876</c:v>
                </c:pt>
                <c:pt idx="30962">
                  <c:v>2.9851713180539998</c:v>
                </c:pt>
                <c:pt idx="30963">
                  <c:v>2.9851994514469999</c:v>
                </c:pt>
                <c:pt idx="30964">
                  <c:v>2.9852595329280001</c:v>
                </c:pt>
                <c:pt idx="30965">
                  <c:v>2.985301017761</c:v>
                </c:pt>
                <c:pt idx="30966">
                  <c:v>2.9853456020359999</c:v>
                </c:pt>
                <c:pt idx="30967">
                  <c:v>2.9854028224950002</c:v>
                </c:pt>
                <c:pt idx="30968">
                  <c:v>2.9854190349579999</c:v>
                </c:pt>
                <c:pt idx="30969">
                  <c:v>2.9854869842529999</c:v>
                </c:pt>
                <c:pt idx="30970">
                  <c:v>2.9854938983919999</c:v>
                </c:pt>
                <c:pt idx="30971">
                  <c:v>2.9855563640590002</c:v>
                </c:pt>
                <c:pt idx="30972">
                  <c:v>2.9855587482449999</c:v>
                </c:pt>
                <c:pt idx="30973">
                  <c:v>2.9855635166169998</c:v>
                </c:pt>
                <c:pt idx="30974">
                  <c:v>2.9856162071229999</c:v>
                </c:pt>
                <c:pt idx="30975">
                  <c:v>2.9856314659119998</c:v>
                </c:pt>
                <c:pt idx="30976">
                  <c:v>2.9856398105620001</c:v>
                </c:pt>
                <c:pt idx="30977">
                  <c:v>2.9856927394869999</c:v>
                </c:pt>
                <c:pt idx="30978">
                  <c:v>2.9857192039489999</c:v>
                </c:pt>
                <c:pt idx="30979">
                  <c:v>2.985761165619</c:v>
                </c:pt>
                <c:pt idx="30980">
                  <c:v>2.9858052730560001</c:v>
                </c:pt>
                <c:pt idx="30981">
                  <c:v>2.985827684402</c:v>
                </c:pt>
                <c:pt idx="30982">
                  <c:v>2.9858286380769998</c:v>
                </c:pt>
                <c:pt idx="30983">
                  <c:v>2.9858965873719998</c:v>
                </c:pt>
                <c:pt idx="30984">
                  <c:v>2.9859118461610001</c:v>
                </c:pt>
                <c:pt idx="30985">
                  <c:v>2.9859886169430001</c:v>
                </c:pt>
                <c:pt idx="30986">
                  <c:v>2.9862630367279999</c:v>
                </c:pt>
                <c:pt idx="30987">
                  <c:v>2.9863057136540001</c:v>
                </c:pt>
                <c:pt idx="30988">
                  <c:v>2.986366510391</c:v>
                </c:pt>
                <c:pt idx="30989">
                  <c:v>2.9864652156829998</c:v>
                </c:pt>
                <c:pt idx="30990">
                  <c:v>2.9865274429320001</c:v>
                </c:pt>
                <c:pt idx="30991">
                  <c:v>2.98659157753</c:v>
                </c:pt>
                <c:pt idx="30992">
                  <c:v>2.9866867065429998</c:v>
                </c:pt>
                <c:pt idx="30993">
                  <c:v>2.9867794513699999</c:v>
                </c:pt>
                <c:pt idx="30994">
                  <c:v>2.9868421554569999</c:v>
                </c:pt>
                <c:pt idx="30995">
                  <c:v>2.9869055747990001</c:v>
                </c:pt>
                <c:pt idx="30996">
                  <c:v>2.9870073795319998</c:v>
                </c:pt>
                <c:pt idx="30997">
                  <c:v>2.987069368362</c:v>
                </c:pt>
                <c:pt idx="30998">
                  <c:v>2.987112998962</c:v>
                </c:pt>
                <c:pt idx="30999">
                  <c:v>2.9871685504909999</c:v>
                </c:pt>
                <c:pt idx="31000">
                  <c:v>2.9872574806209999</c:v>
                </c:pt>
                <c:pt idx="31001">
                  <c:v>2.9873330593110001</c:v>
                </c:pt>
                <c:pt idx="31002">
                  <c:v>2.9874689579010001</c:v>
                </c:pt>
                <c:pt idx="31003">
                  <c:v>2.9875361919399999</c:v>
                </c:pt>
                <c:pt idx="31004">
                  <c:v>2.9876663684840001</c:v>
                </c:pt>
                <c:pt idx="31005">
                  <c:v>2.9877011775970002</c:v>
                </c:pt>
                <c:pt idx="31006">
                  <c:v>2.987829685211</c:v>
                </c:pt>
                <c:pt idx="31007">
                  <c:v>2.9879021644589998</c:v>
                </c:pt>
                <c:pt idx="31008">
                  <c:v>2.9880306720730001</c:v>
                </c:pt>
                <c:pt idx="31009">
                  <c:v>2.988089561462</c:v>
                </c:pt>
                <c:pt idx="31010">
                  <c:v>2.9882104396820002</c:v>
                </c:pt>
                <c:pt idx="31011">
                  <c:v>2.9883277416229999</c:v>
                </c:pt>
                <c:pt idx="31012">
                  <c:v>2.9884984493259998</c:v>
                </c:pt>
                <c:pt idx="31013">
                  <c:v>2.9888248443599998</c:v>
                </c:pt>
                <c:pt idx="31014">
                  <c:v>2.988912582397</c:v>
                </c:pt>
                <c:pt idx="31015">
                  <c:v>2.9889378547669998</c:v>
                </c:pt>
                <c:pt idx="31016">
                  <c:v>2.9889853000639999</c:v>
                </c:pt>
                <c:pt idx="31017">
                  <c:v>2.989024162292</c:v>
                </c:pt>
                <c:pt idx="31018">
                  <c:v>2.9890511035920002</c:v>
                </c:pt>
                <c:pt idx="31019">
                  <c:v>2.9891064167020001</c:v>
                </c:pt>
                <c:pt idx="31020">
                  <c:v>2.9891211986539998</c:v>
                </c:pt>
                <c:pt idx="31021">
                  <c:v>2.9891850948330001</c:v>
                </c:pt>
                <c:pt idx="31022">
                  <c:v>2.989189863205</c:v>
                </c:pt>
                <c:pt idx="31023">
                  <c:v>2.9892573356629999</c:v>
                </c:pt>
                <c:pt idx="31024">
                  <c:v>2.9892582893370001</c:v>
                </c:pt>
                <c:pt idx="31025">
                  <c:v>2.9893319606780002</c:v>
                </c:pt>
                <c:pt idx="31026">
                  <c:v>2.989336252213</c:v>
                </c:pt>
                <c:pt idx="31027">
                  <c:v>2.9893879890439998</c:v>
                </c:pt>
                <c:pt idx="31028">
                  <c:v>2.989400863647</c:v>
                </c:pt>
                <c:pt idx="31029">
                  <c:v>2.9894406795499999</c:v>
                </c:pt>
                <c:pt idx="31030">
                  <c:v>2.9894962310789999</c:v>
                </c:pt>
                <c:pt idx="31031">
                  <c:v>2.9896297454830001</c:v>
                </c:pt>
                <c:pt idx="31032">
                  <c:v>2.9896767139430001</c:v>
                </c:pt>
                <c:pt idx="31033">
                  <c:v>2.989767074585</c:v>
                </c:pt>
                <c:pt idx="31034">
                  <c:v>2.989819526672</c:v>
                </c:pt>
                <c:pt idx="31035">
                  <c:v>2.989873170853</c:v>
                </c:pt>
                <c:pt idx="31036">
                  <c:v>2.9899556636810001</c:v>
                </c:pt>
                <c:pt idx="31037">
                  <c:v>2.9900572299960002</c:v>
                </c:pt>
                <c:pt idx="31038">
                  <c:v>2.9901187419889999</c:v>
                </c:pt>
                <c:pt idx="31039">
                  <c:v>2.9901781082149999</c:v>
                </c:pt>
                <c:pt idx="31040">
                  <c:v>2.990274190903</c:v>
                </c:pt>
                <c:pt idx="31041">
                  <c:v>2.9903504848479998</c:v>
                </c:pt>
                <c:pt idx="31042">
                  <c:v>2.9903917312620001</c:v>
                </c:pt>
                <c:pt idx="31043">
                  <c:v>2.9904325008389998</c:v>
                </c:pt>
                <c:pt idx="31044">
                  <c:v>2.9905521869660001</c:v>
                </c:pt>
                <c:pt idx="31045">
                  <c:v>2.9907848834989998</c:v>
                </c:pt>
                <c:pt idx="31046">
                  <c:v>2.9907939434049999</c:v>
                </c:pt>
                <c:pt idx="31047">
                  <c:v>2.9908885955810001</c:v>
                </c:pt>
                <c:pt idx="31048">
                  <c:v>2.9909503459929998</c:v>
                </c:pt>
                <c:pt idx="31049">
                  <c:v>2.990978956223</c:v>
                </c:pt>
                <c:pt idx="31050">
                  <c:v>2.9910480976099998</c:v>
                </c:pt>
                <c:pt idx="31051">
                  <c:v>2.9910581111910002</c:v>
                </c:pt>
                <c:pt idx="31052">
                  <c:v>2.9911317825319998</c:v>
                </c:pt>
                <c:pt idx="31053">
                  <c:v>2.9911334514619998</c:v>
                </c:pt>
                <c:pt idx="31054">
                  <c:v>2.991205453873</c:v>
                </c:pt>
                <c:pt idx="31055">
                  <c:v>2.991200685501</c:v>
                </c:pt>
                <c:pt idx="31056">
                  <c:v>2.9912726879120002</c:v>
                </c:pt>
                <c:pt idx="31057">
                  <c:v>2.9912793636320001</c:v>
                </c:pt>
                <c:pt idx="31058">
                  <c:v>2.9913315773010001</c:v>
                </c:pt>
                <c:pt idx="31059">
                  <c:v>2.991333007813</c:v>
                </c:pt>
                <c:pt idx="31060">
                  <c:v>2.9914014339450001</c:v>
                </c:pt>
                <c:pt idx="31061">
                  <c:v>2.991401195526</c:v>
                </c:pt>
                <c:pt idx="31062">
                  <c:v>2.9914677143100001</c:v>
                </c:pt>
                <c:pt idx="31063">
                  <c:v>2.99147939682</c:v>
                </c:pt>
                <c:pt idx="31064">
                  <c:v>2.9915587902070002</c:v>
                </c:pt>
                <c:pt idx="31065">
                  <c:v>2.991842269897</c:v>
                </c:pt>
                <c:pt idx="31066">
                  <c:v>2.9919657707209999</c:v>
                </c:pt>
                <c:pt idx="31067">
                  <c:v>2.9920365810390002</c:v>
                </c:pt>
                <c:pt idx="31068">
                  <c:v>2.992124795914</c:v>
                </c:pt>
                <c:pt idx="31069">
                  <c:v>2.9921669960020001</c:v>
                </c:pt>
                <c:pt idx="31070">
                  <c:v>2.9922008514399998</c:v>
                </c:pt>
                <c:pt idx="31071">
                  <c:v>2.992262601852</c:v>
                </c:pt>
                <c:pt idx="31072">
                  <c:v>2.9923431873320001</c:v>
                </c:pt>
                <c:pt idx="31073">
                  <c:v>2.9923801422120002</c:v>
                </c:pt>
                <c:pt idx="31074">
                  <c:v>2.992416143417</c:v>
                </c:pt>
                <c:pt idx="31075">
                  <c:v>2.9924900531769998</c:v>
                </c:pt>
                <c:pt idx="31076">
                  <c:v>2.992557287216</c:v>
                </c:pt>
                <c:pt idx="31077">
                  <c:v>2.9926156997679998</c:v>
                </c:pt>
                <c:pt idx="31078">
                  <c:v>2.992748975754</c:v>
                </c:pt>
                <c:pt idx="31079">
                  <c:v>2.9929382801059998</c:v>
                </c:pt>
                <c:pt idx="31080">
                  <c:v>2.9930434226989999</c:v>
                </c:pt>
                <c:pt idx="31081">
                  <c:v>2.993397712708</c:v>
                </c:pt>
                <c:pt idx="31082">
                  <c:v>2.9935202598570001</c:v>
                </c:pt>
                <c:pt idx="31083">
                  <c:v>2.9936311244959999</c:v>
                </c:pt>
                <c:pt idx="31084">
                  <c:v>2.993710041046</c:v>
                </c:pt>
                <c:pt idx="31085">
                  <c:v>2.9937961101530002</c:v>
                </c:pt>
                <c:pt idx="31086">
                  <c:v>2.9938817024229998</c:v>
                </c:pt>
                <c:pt idx="31087">
                  <c:v>2.9939494133000002</c:v>
                </c:pt>
                <c:pt idx="31088">
                  <c:v>2.9940629005430002</c:v>
                </c:pt>
                <c:pt idx="31089">
                  <c:v>2.9940836429600002</c:v>
                </c:pt>
                <c:pt idx="31090">
                  <c:v>2.9941813945770002</c:v>
                </c:pt>
                <c:pt idx="31091">
                  <c:v>2.9944365024569999</c:v>
                </c:pt>
                <c:pt idx="31092">
                  <c:v>2.9945054054260001</c:v>
                </c:pt>
                <c:pt idx="31093">
                  <c:v>2.9946169853210001</c:v>
                </c:pt>
                <c:pt idx="31094">
                  <c:v>2.994653224945</c:v>
                </c:pt>
                <c:pt idx="31095">
                  <c:v>2.9947810173030001</c:v>
                </c:pt>
                <c:pt idx="31096">
                  <c:v>2.994843244553</c:v>
                </c:pt>
                <c:pt idx="31097">
                  <c:v>2.9949595928189998</c:v>
                </c:pt>
                <c:pt idx="31098">
                  <c:v>2.995326519012</c:v>
                </c:pt>
                <c:pt idx="31099">
                  <c:v>2.9954621791839999</c:v>
                </c:pt>
                <c:pt idx="31100">
                  <c:v>2.9955492019649999</c:v>
                </c:pt>
                <c:pt idx="31101">
                  <c:v>2.9955642223360002</c:v>
                </c:pt>
                <c:pt idx="31102">
                  <c:v>2.9956429004670002</c:v>
                </c:pt>
                <c:pt idx="31103">
                  <c:v>2.9956634044650001</c:v>
                </c:pt>
                <c:pt idx="31104">
                  <c:v>2.9957268238069998</c:v>
                </c:pt>
                <c:pt idx="31105">
                  <c:v>2.9957528114319998</c:v>
                </c:pt>
                <c:pt idx="31106">
                  <c:v>2.9958055019379999</c:v>
                </c:pt>
                <c:pt idx="31107">
                  <c:v>2.9958484172820001</c:v>
                </c:pt>
                <c:pt idx="31108">
                  <c:v>2.995881080627</c:v>
                </c:pt>
                <c:pt idx="31109">
                  <c:v>2.995943784714</c:v>
                </c:pt>
                <c:pt idx="31110">
                  <c:v>2.9959604740139998</c:v>
                </c:pt>
                <c:pt idx="31111">
                  <c:v>2.9959762096409999</c:v>
                </c:pt>
                <c:pt idx="31112">
                  <c:v>2.9960324764249999</c:v>
                </c:pt>
                <c:pt idx="31113">
                  <c:v>2.9960620403289999</c:v>
                </c:pt>
                <c:pt idx="31114">
                  <c:v>2.9960949420929999</c:v>
                </c:pt>
                <c:pt idx="31115">
                  <c:v>2.996144294739</c:v>
                </c:pt>
                <c:pt idx="31116">
                  <c:v>2.9961767196659999</c:v>
                </c:pt>
                <c:pt idx="31117">
                  <c:v>2.9962444305420002</c:v>
                </c:pt>
                <c:pt idx="31118">
                  <c:v>2.9962615966800001</c:v>
                </c:pt>
                <c:pt idx="31119">
                  <c:v>2.9963681697850002</c:v>
                </c:pt>
                <c:pt idx="31120">
                  <c:v>2.9964680671689998</c:v>
                </c:pt>
                <c:pt idx="31121">
                  <c:v>2.9965817928309999</c:v>
                </c:pt>
                <c:pt idx="31122">
                  <c:v>2.996656894684</c:v>
                </c:pt>
                <c:pt idx="31123">
                  <c:v>2.9966998100279998</c:v>
                </c:pt>
                <c:pt idx="31124">
                  <c:v>2.996786117554</c:v>
                </c:pt>
                <c:pt idx="31125">
                  <c:v>2.996831417084</c:v>
                </c:pt>
                <c:pt idx="31126">
                  <c:v>2.9968733787540001</c:v>
                </c:pt>
                <c:pt idx="31127">
                  <c:v>2.9969410896299999</c:v>
                </c:pt>
                <c:pt idx="31128">
                  <c:v>2.9970238208770001</c:v>
                </c:pt>
                <c:pt idx="31129">
                  <c:v>2.9970626831049998</c:v>
                </c:pt>
                <c:pt idx="31130">
                  <c:v>2.9971721172330001</c:v>
                </c:pt>
                <c:pt idx="31131">
                  <c:v>2.997256994247</c:v>
                </c:pt>
                <c:pt idx="31132">
                  <c:v>2.9973750114439999</c:v>
                </c:pt>
                <c:pt idx="31133">
                  <c:v>2.9974458217620001</c:v>
                </c:pt>
                <c:pt idx="31134">
                  <c:v>2.997572422028</c:v>
                </c:pt>
                <c:pt idx="31135">
                  <c:v>2.9976408481600001</c:v>
                </c:pt>
                <c:pt idx="31136">
                  <c:v>2.9977734088900001</c:v>
                </c:pt>
                <c:pt idx="31137">
                  <c:v>2.997834205627</c:v>
                </c:pt>
                <c:pt idx="31138">
                  <c:v>2.9979083538059998</c:v>
                </c:pt>
                <c:pt idx="31139">
                  <c:v>2.997987508774</c:v>
                </c:pt>
                <c:pt idx="31140">
                  <c:v>2.9981031417850001</c:v>
                </c:pt>
                <c:pt idx="31141">
                  <c:v>2.9981560707089998</c:v>
                </c:pt>
                <c:pt idx="31142">
                  <c:v>2.998460292816</c:v>
                </c:pt>
                <c:pt idx="31143">
                  <c:v>2.9985094070430001</c:v>
                </c:pt>
                <c:pt idx="31144">
                  <c:v>2.998587369919</c:v>
                </c:pt>
                <c:pt idx="31145">
                  <c:v>2.9986839294430001</c:v>
                </c:pt>
                <c:pt idx="31146">
                  <c:v>2.998784542084</c:v>
                </c:pt>
                <c:pt idx="31147">
                  <c:v>2.9988758564000002</c:v>
                </c:pt>
                <c:pt idx="31148">
                  <c:v>2.9988982677460001</c:v>
                </c:pt>
                <c:pt idx="31149">
                  <c:v>2.9989826679229998</c:v>
                </c:pt>
                <c:pt idx="31150">
                  <c:v>2.9990448951720001</c:v>
                </c:pt>
                <c:pt idx="31151">
                  <c:v>2.9990997314449999</c:v>
                </c:pt>
                <c:pt idx="31152">
                  <c:v>2.9991853237149999</c:v>
                </c:pt>
                <c:pt idx="31153">
                  <c:v>2.9993927478789999</c:v>
                </c:pt>
                <c:pt idx="31154">
                  <c:v>2.9994654655459998</c:v>
                </c:pt>
                <c:pt idx="31155">
                  <c:v>2.9995892047880002</c:v>
                </c:pt>
                <c:pt idx="31156">
                  <c:v>2.999631881714</c:v>
                </c:pt>
                <c:pt idx="31157">
                  <c:v>2.999672412872</c:v>
                </c:pt>
                <c:pt idx="31158">
                  <c:v>2.999740362167</c:v>
                </c:pt>
                <c:pt idx="31159">
                  <c:v>2.9997992515559999</c:v>
                </c:pt>
                <c:pt idx="31160">
                  <c:v>2.9998409748079999</c:v>
                </c:pt>
                <c:pt idx="31161">
                  <c:v>2.9998817443850001</c:v>
                </c:pt>
                <c:pt idx="31162">
                  <c:v>2.9999995231629999</c:v>
                </c:pt>
                <c:pt idx="31163">
                  <c:v>3.000033140182</c:v>
                </c:pt>
                <c:pt idx="31164">
                  <c:v>3.0001730918880001</c:v>
                </c:pt>
                <c:pt idx="31165">
                  <c:v>3.0005500316620002</c:v>
                </c:pt>
                <c:pt idx="31166">
                  <c:v>3.0006453990940001</c:v>
                </c:pt>
                <c:pt idx="31167">
                  <c:v>3.000749588013</c:v>
                </c:pt>
                <c:pt idx="31168">
                  <c:v>3.0007758140559999</c:v>
                </c:pt>
                <c:pt idx="31169">
                  <c:v>3.0008642673489998</c:v>
                </c:pt>
                <c:pt idx="31170">
                  <c:v>3.0009527206420001</c:v>
                </c:pt>
                <c:pt idx="31171">
                  <c:v>3.000993728638</c:v>
                </c:pt>
                <c:pt idx="31172">
                  <c:v>3.0010371208189999</c:v>
                </c:pt>
                <c:pt idx="31173">
                  <c:v>3.0010910034179998</c:v>
                </c:pt>
                <c:pt idx="31174">
                  <c:v>3.0011155605319999</c:v>
                </c:pt>
                <c:pt idx="31175">
                  <c:v>3.001185655594</c:v>
                </c:pt>
                <c:pt idx="31176">
                  <c:v>3.0012385845180001</c:v>
                </c:pt>
                <c:pt idx="31177">
                  <c:v>3.0013074874879999</c:v>
                </c:pt>
                <c:pt idx="31178">
                  <c:v>3.0014033317569999</c:v>
                </c:pt>
                <c:pt idx="31179">
                  <c:v>3.001499652863</c:v>
                </c:pt>
                <c:pt idx="31180">
                  <c:v>3.001592159271</c:v>
                </c:pt>
                <c:pt idx="31181">
                  <c:v>3.0016603469850001</c:v>
                </c:pt>
                <c:pt idx="31182">
                  <c:v>3.001847028732</c:v>
                </c:pt>
                <c:pt idx="31183">
                  <c:v>3.0019156932829998</c:v>
                </c:pt>
                <c:pt idx="31184">
                  <c:v>3.0019943714139998</c:v>
                </c:pt>
                <c:pt idx="31185">
                  <c:v>3.0020356178280001</c:v>
                </c:pt>
                <c:pt idx="31186">
                  <c:v>3.0020740032200002</c:v>
                </c:pt>
                <c:pt idx="31187">
                  <c:v>3.002144813538</c:v>
                </c:pt>
                <c:pt idx="31188">
                  <c:v>3.0022201538090001</c:v>
                </c:pt>
                <c:pt idx="31189">
                  <c:v>3.0022614002229999</c:v>
                </c:pt>
                <c:pt idx="31190">
                  <c:v>3.0023038387300001</c:v>
                </c:pt>
                <c:pt idx="31191">
                  <c:v>3.002390861511</c:v>
                </c:pt>
                <c:pt idx="31192">
                  <c:v>3.0024542808530001</c:v>
                </c:pt>
                <c:pt idx="31193">
                  <c:v>3.0024979114530002</c:v>
                </c:pt>
                <c:pt idx="31194">
                  <c:v>3.0025501251220001</c:v>
                </c:pt>
                <c:pt idx="31195">
                  <c:v>3.0026371479030001</c:v>
                </c:pt>
                <c:pt idx="31196">
                  <c:v>3.0026826858520002</c:v>
                </c:pt>
                <c:pt idx="31197">
                  <c:v>3.0027232170099998</c:v>
                </c:pt>
                <c:pt idx="31198">
                  <c:v>3.0027909278870002</c:v>
                </c:pt>
                <c:pt idx="31199">
                  <c:v>3.002868652344</c:v>
                </c:pt>
                <c:pt idx="31200">
                  <c:v>3.0029065608979999</c:v>
                </c:pt>
                <c:pt idx="31201">
                  <c:v>3.0029416084289999</c:v>
                </c:pt>
                <c:pt idx="31202">
                  <c:v>3.0030155181880001</c:v>
                </c:pt>
                <c:pt idx="31203">
                  <c:v>3.0030908584590001</c:v>
                </c:pt>
                <c:pt idx="31204">
                  <c:v>3.003203630447</c:v>
                </c:pt>
                <c:pt idx="31205">
                  <c:v>3.0034899711610001</c:v>
                </c:pt>
                <c:pt idx="31206">
                  <c:v>3.0035529136660002</c:v>
                </c:pt>
                <c:pt idx="31207">
                  <c:v>3.0036251544949999</c:v>
                </c:pt>
                <c:pt idx="31208">
                  <c:v>3.0036413669590001</c:v>
                </c:pt>
                <c:pt idx="31209">
                  <c:v>3.0037012100220002</c:v>
                </c:pt>
                <c:pt idx="31210">
                  <c:v>3.003718137741</c:v>
                </c:pt>
                <c:pt idx="31211">
                  <c:v>3.0037698745729999</c:v>
                </c:pt>
                <c:pt idx="31212">
                  <c:v>3.0038022995000002</c:v>
                </c:pt>
                <c:pt idx="31213">
                  <c:v>3.003824472427</c:v>
                </c:pt>
                <c:pt idx="31214">
                  <c:v>3.0038270950319998</c:v>
                </c:pt>
                <c:pt idx="31215">
                  <c:v>3.0038833618159999</c:v>
                </c:pt>
                <c:pt idx="31216">
                  <c:v>3.0038962364200001</c:v>
                </c:pt>
                <c:pt idx="31217">
                  <c:v>3.0039422512049998</c:v>
                </c:pt>
                <c:pt idx="31218">
                  <c:v>3.0039732456210002</c:v>
                </c:pt>
                <c:pt idx="31219">
                  <c:v>3.004004001617</c:v>
                </c:pt>
                <c:pt idx="31220">
                  <c:v>3.0040555000309999</c:v>
                </c:pt>
                <c:pt idx="31221">
                  <c:v>3.0040678977969999</c:v>
                </c:pt>
                <c:pt idx="31222">
                  <c:v>3.0040800571439998</c:v>
                </c:pt>
                <c:pt idx="31223">
                  <c:v>3.0041315555570001</c:v>
                </c:pt>
                <c:pt idx="31224">
                  <c:v>3.0041663646700001</c:v>
                </c:pt>
                <c:pt idx="31225">
                  <c:v>3.0041968822479999</c:v>
                </c:pt>
                <c:pt idx="31226">
                  <c:v>3.0042562484739999</c:v>
                </c:pt>
                <c:pt idx="31227">
                  <c:v>3.004268884659</c:v>
                </c:pt>
                <c:pt idx="31228">
                  <c:v>3.0042817592620001</c:v>
                </c:pt>
                <c:pt idx="31229">
                  <c:v>3.0043358802800002</c:v>
                </c:pt>
                <c:pt idx="31230">
                  <c:v>3.0043761730190002</c:v>
                </c:pt>
                <c:pt idx="31231">
                  <c:v>3.004588127136</c:v>
                </c:pt>
                <c:pt idx="31232">
                  <c:v>3.0046381950379999</c:v>
                </c:pt>
                <c:pt idx="31233">
                  <c:v>3.0047340393069999</c:v>
                </c:pt>
                <c:pt idx="31234">
                  <c:v>3.0047914981839998</c:v>
                </c:pt>
                <c:pt idx="31235">
                  <c:v>3.0048491954799998</c:v>
                </c:pt>
                <c:pt idx="31236">
                  <c:v>3.0049338340760001</c:v>
                </c:pt>
                <c:pt idx="31237">
                  <c:v>3.0050332546230001</c:v>
                </c:pt>
                <c:pt idx="31238">
                  <c:v>3.005092144012</c:v>
                </c:pt>
                <c:pt idx="31239">
                  <c:v>3.0051522254940002</c:v>
                </c:pt>
                <c:pt idx="31240">
                  <c:v>3.0052483081819998</c:v>
                </c:pt>
                <c:pt idx="31241">
                  <c:v>3.005320549011</c:v>
                </c:pt>
                <c:pt idx="31242">
                  <c:v>3.00537109375</c:v>
                </c:pt>
                <c:pt idx="31243">
                  <c:v>3.0054261684419998</c:v>
                </c:pt>
                <c:pt idx="31244">
                  <c:v>3.005517721176</c:v>
                </c:pt>
                <c:pt idx="31245">
                  <c:v>3.0055673122409998</c:v>
                </c:pt>
                <c:pt idx="31246">
                  <c:v>3.0056078433989999</c:v>
                </c:pt>
                <c:pt idx="31247">
                  <c:v>3.005669355392</c:v>
                </c:pt>
                <c:pt idx="31248">
                  <c:v>3.0057485103610002</c:v>
                </c:pt>
                <c:pt idx="31249">
                  <c:v>3.0057821273799998</c:v>
                </c:pt>
                <c:pt idx="31250">
                  <c:v>3.0058169364929999</c:v>
                </c:pt>
                <c:pt idx="31251">
                  <c:v>3.0059418678280001</c:v>
                </c:pt>
                <c:pt idx="31252">
                  <c:v>3.0059998035429998</c:v>
                </c:pt>
                <c:pt idx="31253">
                  <c:v>3.0063431262970002</c:v>
                </c:pt>
                <c:pt idx="31254">
                  <c:v>3.0066728591919998</c:v>
                </c:pt>
                <c:pt idx="31255">
                  <c:v>3.0067808628080002</c:v>
                </c:pt>
                <c:pt idx="31256">
                  <c:v>3.0069115161900002</c:v>
                </c:pt>
                <c:pt idx="31257">
                  <c:v>3.007242202759</c:v>
                </c:pt>
                <c:pt idx="31258">
                  <c:v>3.0075483322140002</c:v>
                </c:pt>
                <c:pt idx="31259">
                  <c:v>3.007652044296</c:v>
                </c:pt>
                <c:pt idx="31260">
                  <c:v>3.007749795914</c:v>
                </c:pt>
                <c:pt idx="31261">
                  <c:v>3.0078444480900002</c:v>
                </c:pt>
                <c:pt idx="31262">
                  <c:v>3.007960796356</c:v>
                </c:pt>
                <c:pt idx="31263">
                  <c:v>3.0080573558810002</c:v>
                </c:pt>
                <c:pt idx="31264">
                  <c:v>3.0081436634059999</c:v>
                </c:pt>
                <c:pt idx="31265">
                  <c:v>3.0081622600559998</c:v>
                </c:pt>
                <c:pt idx="31266">
                  <c:v>3.0082325935359999</c:v>
                </c:pt>
                <c:pt idx="31267">
                  <c:v>3.0083208084109998</c:v>
                </c:pt>
                <c:pt idx="31268">
                  <c:v>3.0084311962129999</c:v>
                </c:pt>
                <c:pt idx="31269">
                  <c:v>3.0086276531220002</c:v>
                </c:pt>
                <c:pt idx="31270">
                  <c:v>3.0087442398070001</c:v>
                </c:pt>
                <c:pt idx="31271">
                  <c:v>3.0090899467469998</c:v>
                </c:pt>
                <c:pt idx="31272">
                  <c:v>3.0091311931610001</c:v>
                </c:pt>
                <c:pt idx="31273">
                  <c:v>3.0091784000400001</c:v>
                </c:pt>
                <c:pt idx="31274">
                  <c:v>3.0092411041260001</c:v>
                </c:pt>
                <c:pt idx="31275">
                  <c:v>3.0092675685880002</c:v>
                </c:pt>
                <c:pt idx="31276">
                  <c:v>3.0093371868130001</c:v>
                </c:pt>
                <c:pt idx="31277">
                  <c:v>3.0093517303469999</c:v>
                </c:pt>
                <c:pt idx="31278">
                  <c:v>3.009427070618</c:v>
                </c:pt>
                <c:pt idx="31279">
                  <c:v>3.009428977966</c:v>
                </c:pt>
                <c:pt idx="31280">
                  <c:v>3.0095050334929998</c:v>
                </c:pt>
                <c:pt idx="31281">
                  <c:v>3.009519815445</c:v>
                </c:pt>
                <c:pt idx="31282">
                  <c:v>3.00958609581</c:v>
                </c:pt>
                <c:pt idx="31283">
                  <c:v>3.009615659714</c:v>
                </c:pt>
                <c:pt idx="31284">
                  <c:v>3.0096685886380001</c:v>
                </c:pt>
                <c:pt idx="31285">
                  <c:v>3.0096769332890001</c:v>
                </c:pt>
                <c:pt idx="31286">
                  <c:v>3.0097427368159999</c:v>
                </c:pt>
                <c:pt idx="31287">
                  <c:v>3.0097577571869998</c:v>
                </c:pt>
                <c:pt idx="31288">
                  <c:v>3.0098114013670001</c:v>
                </c:pt>
                <c:pt idx="31289">
                  <c:v>3.009826421738</c:v>
                </c:pt>
                <c:pt idx="31290">
                  <c:v>3.0098977088929999</c:v>
                </c:pt>
                <c:pt idx="31291">
                  <c:v>3.0100748538970001</c:v>
                </c:pt>
                <c:pt idx="31292">
                  <c:v>3.0101554393769998</c:v>
                </c:pt>
                <c:pt idx="31293">
                  <c:v>3.0102007389069998</c:v>
                </c:pt>
                <c:pt idx="31294">
                  <c:v>3.010236740112</c:v>
                </c:pt>
                <c:pt idx="31295">
                  <c:v>3.0102918148039999</c:v>
                </c:pt>
                <c:pt idx="31296">
                  <c:v>3.0103788375849998</c:v>
                </c:pt>
                <c:pt idx="31297">
                  <c:v>3.0104203224180002</c:v>
                </c:pt>
                <c:pt idx="31298">
                  <c:v>3.010462999344</c:v>
                </c:pt>
                <c:pt idx="31299">
                  <c:v>3.0105426311489998</c:v>
                </c:pt>
                <c:pt idx="31300">
                  <c:v>3.010614871979</c:v>
                </c:pt>
                <c:pt idx="31301">
                  <c:v>3.01065325737</c:v>
                </c:pt>
                <c:pt idx="31302">
                  <c:v>3.0106885433200001</c:v>
                </c:pt>
                <c:pt idx="31303">
                  <c:v>3.0108158588410001</c:v>
                </c:pt>
                <c:pt idx="31304">
                  <c:v>3.0108914375309999</c:v>
                </c:pt>
                <c:pt idx="31305">
                  <c:v>3.0110044479370002</c:v>
                </c:pt>
                <c:pt idx="31306">
                  <c:v>3.0110871791839999</c:v>
                </c:pt>
                <c:pt idx="31307">
                  <c:v>3.0111567974089999</c:v>
                </c:pt>
                <c:pt idx="31308">
                  <c:v>3.0112156867979998</c:v>
                </c:pt>
                <c:pt idx="31309">
                  <c:v>3.0113425254820001</c:v>
                </c:pt>
                <c:pt idx="31310">
                  <c:v>3.0113947391510001</c:v>
                </c:pt>
                <c:pt idx="31311">
                  <c:v>3.0115330219269998</c:v>
                </c:pt>
                <c:pt idx="31312">
                  <c:v>3.0116522312159999</c:v>
                </c:pt>
                <c:pt idx="31313">
                  <c:v>3.0117087364200001</c:v>
                </c:pt>
                <c:pt idx="31314">
                  <c:v>3.0118396282200002</c:v>
                </c:pt>
                <c:pt idx="31315">
                  <c:v>3.011891126633</c:v>
                </c:pt>
                <c:pt idx="31316">
                  <c:v>3.0120177268980002</c:v>
                </c:pt>
                <c:pt idx="31317">
                  <c:v>3.0120775699619999</c:v>
                </c:pt>
                <c:pt idx="31318">
                  <c:v>3.012156486511</c:v>
                </c:pt>
                <c:pt idx="31319">
                  <c:v>3.01220536232</c:v>
                </c:pt>
                <c:pt idx="31320">
                  <c:v>3.0122337341310002</c:v>
                </c:pt>
                <c:pt idx="31321">
                  <c:v>3.0122778415679998</c:v>
                </c:pt>
                <c:pt idx="31322">
                  <c:v>3.0123615264889998</c:v>
                </c:pt>
                <c:pt idx="31323">
                  <c:v>3.0124008655550001</c:v>
                </c:pt>
                <c:pt idx="31324">
                  <c:v>3.0124297142029999</c:v>
                </c:pt>
                <c:pt idx="31325">
                  <c:v>3.0125648975370001</c:v>
                </c:pt>
                <c:pt idx="31326">
                  <c:v>3.0125951766969998</c:v>
                </c:pt>
                <c:pt idx="31327">
                  <c:v>3.0126945972439998</c:v>
                </c:pt>
                <c:pt idx="31328">
                  <c:v>3.0127742290500001</c:v>
                </c:pt>
                <c:pt idx="31329">
                  <c:v>3.0128829479219998</c:v>
                </c:pt>
                <c:pt idx="31330">
                  <c:v>3.012937784195</c:v>
                </c:pt>
                <c:pt idx="31331">
                  <c:v>3.013075113297</c:v>
                </c:pt>
                <c:pt idx="31332">
                  <c:v>3.0132980346679998</c:v>
                </c:pt>
                <c:pt idx="31333">
                  <c:v>3.013385772705</c:v>
                </c:pt>
                <c:pt idx="31334">
                  <c:v>3.0134680271150001</c:v>
                </c:pt>
                <c:pt idx="31335">
                  <c:v>3.0134813785549999</c:v>
                </c:pt>
                <c:pt idx="31336">
                  <c:v>3.0135519504550001</c:v>
                </c:pt>
                <c:pt idx="31337">
                  <c:v>3.0135669708249999</c:v>
                </c:pt>
                <c:pt idx="31338">
                  <c:v>3.0136306285860002</c:v>
                </c:pt>
                <c:pt idx="31339">
                  <c:v>3.0136609077449998</c:v>
                </c:pt>
                <c:pt idx="31340">
                  <c:v>3.0137093067170002</c:v>
                </c:pt>
                <c:pt idx="31341">
                  <c:v>3.0137517452239999</c:v>
                </c:pt>
                <c:pt idx="31342">
                  <c:v>3.0137827396389998</c:v>
                </c:pt>
                <c:pt idx="31343">
                  <c:v>3.0138423442839999</c:v>
                </c:pt>
                <c:pt idx="31344">
                  <c:v>3.013853311539</c:v>
                </c:pt>
                <c:pt idx="31345">
                  <c:v>3.0139169692990002</c:v>
                </c:pt>
                <c:pt idx="31346">
                  <c:v>3.0139172077179999</c:v>
                </c:pt>
                <c:pt idx="31347">
                  <c:v>3.0139796733859998</c:v>
                </c:pt>
                <c:pt idx="31348">
                  <c:v>3.0139815807339998</c:v>
                </c:pt>
                <c:pt idx="31349">
                  <c:v>3.0140435695650001</c:v>
                </c:pt>
                <c:pt idx="31350">
                  <c:v>3.014051675797</c:v>
                </c:pt>
                <c:pt idx="31351">
                  <c:v>3.0141036510469998</c:v>
                </c:pt>
                <c:pt idx="31352">
                  <c:v>3.0141129493709999</c:v>
                </c:pt>
                <c:pt idx="31353">
                  <c:v>3.0141818523409998</c:v>
                </c:pt>
                <c:pt idx="31354">
                  <c:v>3.014188051224</c:v>
                </c:pt>
                <c:pt idx="31355">
                  <c:v>3.0142517089840002</c:v>
                </c:pt>
                <c:pt idx="31356">
                  <c:v>3.014264822006</c:v>
                </c:pt>
                <c:pt idx="31357">
                  <c:v>3.0143156051640001</c:v>
                </c:pt>
                <c:pt idx="31358">
                  <c:v>3.0143928527830002</c:v>
                </c:pt>
                <c:pt idx="31359">
                  <c:v>3.014498710632</c:v>
                </c:pt>
                <c:pt idx="31360">
                  <c:v>3.0146543979640001</c:v>
                </c:pt>
                <c:pt idx="31361">
                  <c:v>3.0147540569309998</c:v>
                </c:pt>
                <c:pt idx="31362">
                  <c:v>3.014816045761</c:v>
                </c:pt>
                <c:pt idx="31363">
                  <c:v>3.0148620605469998</c:v>
                </c:pt>
                <c:pt idx="31364">
                  <c:v>3.0149178504940002</c:v>
                </c:pt>
                <c:pt idx="31365">
                  <c:v>3.0150201320650001</c:v>
                </c:pt>
                <c:pt idx="31366">
                  <c:v>3.0150771141049999</c:v>
                </c:pt>
                <c:pt idx="31367">
                  <c:v>3.0151302814480001</c:v>
                </c:pt>
                <c:pt idx="31368">
                  <c:v>3.0152037143710002</c:v>
                </c:pt>
                <c:pt idx="31369">
                  <c:v>3.0152931213379999</c:v>
                </c:pt>
                <c:pt idx="31370">
                  <c:v>3.0153462886810001</c:v>
                </c:pt>
                <c:pt idx="31371">
                  <c:v>3.0154025554659998</c:v>
                </c:pt>
                <c:pt idx="31372">
                  <c:v>3.0154969692229998</c:v>
                </c:pt>
                <c:pt idx="31373">
                  <c:v>3.0155706405639999</c:v>
                </c:pt>
                <c:pt idx="31374">
                  <c:v>3.015612840652</c:v>
                </c:pt>
                <c:pt idx="31375">
                  <c:v>3.0156619548800001</c:v>
                </c:pt>
                <c:pt idx="31376">
                  <c:v>3.0157527923580001</c:v>
                </c:pt>
                <c:pt idx="31377">
                  <c:v>3.0157999992370002</c:v>
                </c:pt>
                <c:pt idx="31378">
                  <c:v>3.0158388614649998</c:v>
                </c:pt>
                <c:pt idx="31379">
                  <c:v>3.0158951282499999</c:v>
                </c:pt>
                <c:pt idx="31380">
                  <c:v>3.0159969329830001</c:v>
                </c:pt>
                <c:pt idx="31381">
                  <c:v>3.0160789489750002</c:v>
                </c:pt>
                <c:pt idx="31382">
                  <c:v>3.0164005756379999</c:v>
                </c:pt>
                <c:pt idx="31383">
                  <c:v>3.016587495804</c:v>
                </c:pt>
                <c:pt idx="31384">
                  <c:v>3.0166883468629999</c:v>
                </c:pt>
                <c:pt idx="31385">
                  <c:v>3.016786336899</c:v>
                </c:pt>
                <c:pt idx="31386">
                  <c:v>3.016892671585</c:v>
                </c:pt>
                <c:pt idx="31387">
                  <c:v>3.0169546604159998</c:v>
                </c:pt>
                <c:pt idx="31388">
                  <c:v>3.0170204639430001</c:v>
                </c:pt>
                <c:pt idx="31389">
                  <c:v>3.0170369148249998</c:v>
                </c:pt>
                <c:pt idx="31390">
                  <c:v>3.0170991420750002</c:v>
                </c:pt>
                <c:pt idx="31391">
                  <c:v>3.0171201229100002</c:v>
                </c:pt>
                <c:pt idx="31392">
                  <c:v>3.0171580314640001</c:v>
                </c:pt>
                <c:pt idx="31393">
                  <c:v>3.017208576202</c:v>
                </c:pt>
                <c:pt idx="31394">
                  <c:v>3.0172307491299999</c:v>
                </c:pt>
                <c:pt idx="31395">
                  <c:v>3.0172405242920002</c:v>
                </c:pt>
                <c:pt idx="31396">
                  <c:v>3.0172996521000002</c:v>
                </c:pt>
                <c:pt idx="31397">
                  <c:v>3.0173313617709998</c:v>
                </c:pt>
                <c:pt idx="31398">
                  <c:v>3.0173733234409998</c:v>
                </c:pt>
                <c:pt idx="31399">
                  <c:v>3.017419576645</c:v>
                </c:pt>
                <c:pt idx="31400">
                  <c:v>3.0174460411070001</c:v>
                </c:pt>
                <c:pt idx="31401">
                  <c:v>3.0174608230589999</c:v>
                </c:pt>
                <c:pt idx="31402">
                  <c:v>3.017525672913</c:v>
                </c:pt>
                <c:pt idx="31403">
                  <c:v>3.0175635814669999</c:v>
                </c:pt>
                <c:pt idx="31404">
                  <c:v>3.0176186561580001</c:v>
                </c:pt>
                <c:pt idx="31405">
                  <c:v>3.0177912712100001</c:v>
                </c:pt>
                <c:pt idx="31406">
                  <c:v>3.0178802013400001</c:v>
                </c:pt>
                <c:pt idx="31407">
                  <c:v>3.0179336071009999</c:v>
                </c:pt>
                <c:pt idx="31408">
                  <c:v>3.0179851055150002</c:v>
                </c:pt>
                <c:pt idx="31409">
                  <c:v>3.0180640220639998</c:v>
                </c:pt>
                <c:pt idx="31410">
                  <c:v>3.0181696414950001</c:v>
                </c:pt>
                <c:pt idx="31411">
                  <c:v>3.0182330608369998</c:v>
                </c:pt>
                <c:pt idx="31412">
                  <c:v>3.0182929038999999</c:v>
                </c:pt>
                <c:pt idx="31413">
                  <c:v>3.018390893936</c:v>
                </c:pt>
                <c:pt idx="31414">
                  <c:v>3.0184834003450001</c:v>
                </c:pt>
                <c:pt idx="31415">
                  <c:v>3.018540620804</c:v>
                </c:pt>
                <c:pt idx="31416">
                  <c:v>3.01859998703</c:v>
                </c:pt>
                <c:pt idx="31417">
                  <c:v>3.0187025070189999</c:v>
                </c:pt>
                <c:pt idx="31418">
                  <c:v>3.0187618732449999</c:v>
                </c:pt>
                <c:pt idx="31419">
                  <c:v>3.0188066959380002</c:v>
                </c:pt>
                <c:pt idx="31420">
                  <c:v>3.01886510849</c:v>
                </c:pt>
                <c:pt idx="31421">
                  <c:v>3.018959283829</c:v>
                </c:pt>
                <c:pt idx="31422">
                  <c:v>3.0190060138699999</c:v>
                </c:pt>
                <c:pt idx="31423">
                  <c:v>3.0190443992609999</c:v>
                </c:pt>
                <c:pt idx="31424">
                  <c:v>3.019170284271</c:v>
                </c:pt>
                <c:pt idx="31425">
                  <c:v>3.0194664001459999</c:v>
                </c:pt>
                <c:pt idx="31426">
                  <c:v>3.0195319652560002</c:v>
                </c:pt>
                <c:pt idx="31427">
                  <c:v>3.0196123123169998</c:v>
                </c:pt>
                <c:pt idx="31428">
                  <c:v>3.0196876525879999</c:v>
                </c:pt>
                <c:pt idx="31429">
                  <c:v>3.0197288990020001</c:v>
                </c:pt>
                <c:pt idx="31430">
                  <c:v>3.019782304764</c:v>
                </c:pt>
                <c:pt idx="31431">
                  <c:v>3.0198304653169998</c:v>
                </c:pt>
                <c:pt idx="31432">
                  <c:v>3.0198664665220001</c:v>
                </c:pt>
                <c:pt idx="31433">
                  <c:v>3.019923448563</c:v>
                </c:pt>
                <c:pt idx="31434">
                  <c:v>3.0199434757230001</c:v>
                </c:pt>
                <c:pt idx="31435">
                  <c:v>3.0200159549709999</c:v>
                </c:pt>
                <c:pt idx="31436">
                  <c:v>3.02001953125</c:v>
                </c:pt>
                <c:pt idx="31437">
                  <c:v>3.0200905799869999</c:v>
                </c:pt>
                <c:pt idx="31438">
                  <c:v>3.020092725754</c:v>
                </c:pt>
                <c:pt idx="31439">
                  <c:v>3.0201556682590001</c:v>
                </c:pt>
                <c:pt idx="31440">
                  <c:v>3.0201637744899998</c:v>
                </c:pt>
                <c:pt idx="31441">
                  <c:v>3.0202233791349999</c:v>
                </c:pt>
                <c:pt idx="31442">
                  <c:v>3.0202422142029999</c:v>
                </c:pt>
                <c:pt idx="31443">
                  <c:v>3.0202844142909999</c:v>
                </c:pt>
                <c:pt idx="31444">
                  <c:v>3.020335435867</c:v>
                </c:pt>
                <c:pt idx="31445">
                  <c:v>3.0206413269039998</c:v>
                </c:pt>
                <c:pt idx="31446">
                  <c:v>3.0207183361049998</c:v>
                </c:pt>
                <c:pt idx="31447">
                  <c:v>3.0207931995389998</c:v>
                </c:pt>
                <c:pt idx="31448">
                  <c:v>3.0208373069759999</c:v>
                </c:pt>
                <c:pt idx="31449">
                  <c:v>3.0208923816679998</c:v>
                </c:pt>
                <c:pt idx="31450">
                  <c:v>3.0209956169129999</c:v>
                </c:pt>
                <c:pt idx="31451">
                  <c:v>3.0210647583010002</c:v>
                </c:pt>
                <c:pt idx="31452">
                  <c:v>3.0211188793180002</c:v>
                </c:pt>
                <c:pt idx="31453">
                  <c:v>3.021188020706</c:v>
                </c:pt>
                <c:pt idx="31454">
                  <c:v>3.021286964417</c:v>
                </c:pt>
                <c:pt idx="31455">
                  <c:v>3.0213391780849999</c:v>
                </c:pt>
                <c:pt idx="31456">
                  <c:v>3.0213806629179998</c:v>
                </c:pt>
                <c:pt idx="31457">
                  <c:v>3.0214536190030001</c:v>
                </c:pt>
                <c:pt idx="31458">
                  <c:v>3.0215249061580001</c:v>
                </c:pt>
                <c:pt idx="31459">
                  <c:v>3.021563053131</c:v>
                </c:pt>
                <c:pt idx="31460">
                  <c:v>3.0215973854059999</c:v>
                </c:pt>
                <c:pt idx="31461">
                  <c:v>3.0216729640960001</c:v>
                </c:pt>
                <c:pt idx="31462">
                  <c:v>3.021719694138</c:v>
                </c:pt>
                <c:pt idx="31463">
                  <c:v>3.0217480659480001</c:v>
                </c:pt>
                <c:pt idx="31464">
                  <c:v>3.0218551158909999</c:v>
                </c:pt>
                <c:pt idx="31465">
                  <c:v>3.0219998359679998</c:v>
                </c:pt>
                <c:pt idx="31466">
                  <c:v>3.0222103595730001</c:v>
                </c:pt>
                <c:pt idx="31467">
                  <c:v>3.0222525596619998</c:v>
                </c:pt>
                <c:pt idx="31468">
                  <c:v>3.022296905518</c:v>
                </c:pt>
                <c:pt idx="31469">
                  <c:v>3.0223743915560002</c:v>
                </c:pt>
                <c:pt idx="31470">
                  <c:v>3.0223939418789998</c:v>
                </c:pt>
                <c:pt idx="31471">
                  <c:v>3.0224459171300002</c:v>
                </c:pt>
                <c:pt idx="31472">
                  <c:v>3.022476434708</c:v>
                </c:pt>
                <c:pt idx="31473">
                  <c:v>3.0225064754490001</c:v>
                </c:pt>
                <c:pt idx="31474">
                  <c:v>3.0225596427919998</c:v>
                </c:pt>
                <c:pt idx="31475">
                  <c:v>3.0225765705110001</c:v>
                </c:pt>
                <c:pt idx="31476">
                  <c:v>3.0226380825039998</c:v>
                </c:pt>
                <c:pt idx="31477">
                  <c:v>3.0226438045499999</c:v>
                </c:pt>
                <c:pt idx="31478">
                  <c:v>3.0227098464969999</c:v>
                </c:pt>
                <c:pt idx="31479">
                  <c:v>3.0227115154269999</c:v>
                </c:pt>
                <c:pt idx="31480">
                  <c:v>3.0227878093720002</c:v>
                </c:pt>
                <c:pt idx="31481">
                  <c:v>3.0228033065800002</c:v>
                </c:pt>
                <c:pt idx="31482">
                  <c:v>3.0228738784789999</c:v>
                </c:pt>
                <c:pt idx="31483">
                  <c:v>3.0229048728939998</c:v>
                </c:pt>
                <c:pt idx="31484">
                  <c:v>3.022963047028</c:v>
                </c:pt>
                <c:pt idx="31485">
                  <c:v>3.023046731949</c:v>
                </c:pt>
                <c:pt idx="31486">
                  <c:v>3.0233156681060001</c:v>
                </c:pt>
                <c:pt idx="31487">
                  <c:v>3.023364305496</c:v>
                </c:pt>
                <c:pt idx="31488">
                  <c:v>3.0234403610229998</c:v>
                </c:pt>
                <c:pt idx="31489">
                  <c:v>3.0234763622280001</c:v>
                </c:pt>
                <c:pt idx="31490">
                  <c:v>3.0235097408290001</c:v>
                </c:pt>
                <c:pt idx="31491">
                  <c:v>3.0235853195189999</c:v>
                </c:pt>
                <c:pt idx="31492">
                  <c:v>3.0236499309539999</c:v>
                </c:pt>
                <c:pt idx="31493">
                  <c:v>3.0236883163449999</c:v>
                </c:pt>
                <c:pt idx="31494">
                  <c:v>3.023726940155</c:v>
                </c:pt>
                <c:pt idx="31495">
                  <c:v>3.0238590240479999</c:v>
                </c:pt>
                <c:pt idx="31496">
                  <c:v>3.0239286422729998</c:v>
                </c:pt>
                <c:pt idx="31497">
                  <c:v>3.0240585803990001</c:v>
                </c:pt>
                <c:pt idx="31498">
                  <c:v>3.0241734981540001</c:v>
                </c:pt>
                <c:pt idx="31499">
                  <c:v>3.0242233276369999</c:v>
                </c:pt>
                <c:pt idx="31500">
                  <c:v>3.024490833282</c:v>
                </c:pt>
                <c:pt idx="31501">
                  <c:v>3.0245444774629999</c:v>
                </c:pt>
                <c:pt idx="31502">
                  <c:v>3.0246212482449999</c:v>
                </c:pt>
                <c:pt idx="31503">
                  <c:v>3.0246465206150002</c:v>
                </c:pt>
                <c:pt idx="31504">
                  <c:v>3.0247063636779998</c:v>
                </c:pt>
                <c:pt idx="31505">
                  <c:v>3.0247411727909999</c:v>
                </c:pt>
                <c:pt idx="31506">
                  <c:v>3.0247807502750002</c:v>
                </c:pt>
                <c:pt idx="31507">
                  <c:v>3.0248281955719998</c:v>
                </c:pt>
                <c:pt idx="31508">
                  <c:v>3.024846553802</c:v>
                </c:pt>
                <c:pt idx="31509">
                  <c:v>3.024907827377</c:v>
                </c:pt>
                <c:pt idx="31510">
                  <c:v>3.0249173641199998</c:v>
                </c:pt>
                <c:pt idx="31511">
                  <c:v>3.0249848365780001</c:v>
                </c:pt>
                <c:pt idx="31512">
                  <c:v>3.0249941349029998</c:v>
                </c:pt>
                <c:pt idx="31513">
                  <c:v>3.0250594615940001</c:v>
                </c:pt>
                <c:pt idx="31514">
                  <c:v>3.0250689983369998</c:v>
                </c:pt>
                <c:pt idx="31515">
                  <c:v>3.025130748749</c:v>
                </c:pt>
                <c:pt idx="31516">
                  <c:v>3.0251555442810001</c:v>
                </c:pt>
                <c:pt idx="31517">
                  <c:v>3.0252068042759999</c:v>
                </c:pt>
                <c:pt idx="31518">
                  <c:v>3.025263547897</c:v>
                </c:pt>
                <c:pt idx="31519">
                  <c:v>3.0253880023959998</c:v>
                </c:pt>
                <c:pt idx="31520">
                  <c:v>3.025547504425</c:v>
                </c:pt>
                <c:pt idx="31521">
                  <c:v>3.0255978107449999</c:v>
                </c:pt>
                <c:pt idx="31522">
                  <c:v>3.025720357895</c:v>
                </c:pt>
                <c:pt idx="31523">
                  <c:v>3.0257563590999998</c:v>
                </c:pt>
                <c:pt idx="31524">
                  <c:v>3.0257942676540002</c:v>
                </c:pt>
                <c:pt idx="31525">
                  <c:v>3.0258810520170001</c:v>
                </c:pt>
                <c:pt idx="31526">
                  <c:v>3.0259437561040001</c:v>
                </c:pt>
                <c:pt idx="31527">
                  <c:v>3.0259857177730001</c:v>
                </c:pt>
                <c:pt idx="31528">
                  <c:v>3.0260453224180002</c:v>
                </c:pt>
                <c:pt idx="31529">
                  <c:v>3.0261459350590001</c:v>
                </c:pt>
                <c:pt idx="31530">
                  <c:v>3.0262053012850001</c:v>
                </c:pt>
                <c:pt idx="31531">
                  <c:v>3.0262570381159999</c:v>
                </c:pt>
                <c:pt idx="31532">
                  <c:v>3.0263335704799998</c:v>
                </c:pt>
                <c:pt idx="31533">
                  <c:v>3.0264172554019999</c:v>
                </c:pt>
                <c:pt idx="31534">
                  <c:v>3.026463270187</c:v>
                </c:pt>
                <c:pt idx="31535">
                  <c:v>3.0265016555790001</c:v>
                </c:pt>
                <c:pt idx="31536">
                  <c:v>3.0265767574310001</c:v>
                </c:pt>
                <c:pt idx="31537">
                  <c:v>3.0266666412349998</c:v>
                </c:pt>
                <c:pt idx="31538">
                  <c:v>3.0267775058750002</c:v>
                </c:pt>
                <c:pt idx="31539">
                  <c:v>3.0268352031710002</c:v>
                </c:pt>
                <c:pt idx="31540">
                  <c:v>3.026994943619</c:v>
                </c:pt>
                <c:pt idx="31541">
                  <c:v>3.0272035598749998</c:v>
                </c:pt>
                <c:pt idx="31542">
                  <c:v>3.0273709297179998</c:v>
                </c:pt>
                <c:pt idx="31543">
                  <c:v>3.0274260044100001</c:v>
                </c:pt>
                <c:pt idx="31544">
                  <c:v>3.0275392532350001</c:v>
                </c:pt>
                <c:pt idx="31545">
                  <c:v>3.0276272296909998</c:v>
                </c:pt>
                <c:pt idx="31546">
                  <c:v>3.027915477753</c:v>
                </c:pt>
                <c:pt idx="31547">
                  <c:v>3.0280191898350002</c:v>
                </c:pt>
                <c:pt idx="31548">
                  <c:v>3.0281050205229998</c:v>
                </c:pt>
                <c:pt idx="31549">
                  <c:v>3.0281155109409998</c:v>
                </c:pt>
                <c:pt idx="31550">
                  <c:v>3.028194904327</c:v>
                </c:pt>
                <c:pt idx="31551">
                  <c:v>3.0282027721409999</c:v>
                </c:pt>
                <c:pt idx="31552">
                  <c:v>3.0282742977139998</c:v>
                </c:pt>
                <c:pt idx="31553">
                  <c:v>3.0283474922179998</c:v>
                </c:pt>
                <c:pt idx="31554">
                  <c:v>3.028349876404</c:v>
                </c:pt>
                <c:pt idx="31555">
                  <c:v>3.0284206867219998</c:v>
                </c:pt>
                <c:pt idx="31556">
                  <c:v>3.0284192562099999</c:v>
                </c:pt>
                <c:pt idx="31557">
                  <c:v>3.0284628868099999</c:v>
                </c:pt>
                <c:pt idx="31558">
                  <c:v>3.0284805297849999</c:v>
                </c:pt>
                <c:pt idx="31559">
                  <c:v>3.0285334587100001</c:v>
                </c:pt>
                <c:pt idx="31560">
                  <c:v>3.0285437107090001</c:v>
                </c:pt>
                <c:pt idx="31561">
                  <c:v>3.0285544395450001</c:v>
                </c:pt>
                <c:pt idx="31562">
                  <c:v>3.0286049842830001</c:v>
                </c:pt>
                <c:pt idx="31563">
                  <c:v>3.0286071300509998</c:v>
                </c:pt>
                <c:pt idx="31564">
                  <c:v>3.0286245346070002</c:v>
                </c:pt>
                <c:pt idx="31565">
                  <c:v>3.028663635254</c:v>
                </c:pt>
                <c:pt idx="31566">
                  <c:v>3.0286574363710002</c:v>
                </c:pt>
                <c:pt idx="31567">
                  <c:v>3.028690099716</c:v>
                </c:pt>
                <c:pt idx="31568">
                  <c:v>3.0287165641780001</c:v>
                </c:pt>
                <c:pt idx="31569">
                  <c:v>3.0287117958069998</c:v>
                </c:pt>
                <c:pt idx="31570">
                  <c:v>3.0287599563600001</c:v>
                </c:pt>
                <c:pt idx="31571">
                  <c:v>3.0287826061250001</c:v>
                </c:pt>
                <c:pt idx="31572">
                  <c:v>3.0287904739379998</c:v>
                </c:pt>
                <c:pt idx="31573">
                  <c:v>3.0288410186769998</c:v>
                </c:pt>
                <c:pt idx="31574">
                  <c:v>3.0288481712339999</c:v>
                </c:pt>
                <c:pt idx="31575">
                  <c:v>3.028861045837</c:v>
                </c:pt>
                <c:pt idx="31576">
                  <c:v>3.028913259506</c:v>
                </c:pt>
                <c:pt idx="31577">
                  <c:v>3.0289144515989999</c:v>
                </c:pt>
                <c:pt idx="31578">
                  <c:v>3.0289094448089999</c:v>
                </c:pt>
                <c:pt idx="31579">
                  <c:v>3.0289402008059998</c:v>
                </c:pt>
                <c:pt idx="31580">
                  <c:v>3.0289738178249999</c:v>
                </c:pt>
                <c:pt idx="31581">
                  <c:v>3.0289669036869999</c:v>
                </c:pt>
                <c:pt idx="31582">
                  <c:v>3.0290133953090002</c:v>
                </c:pt>
                <c:pt idx="31583">
                  <c:v>3.029052734375</c:v>
                </c:pt>
                <c:pt idx="31584">
                  <c:v>3.0293097496030001</c:v>
                </c:pt>
                <c:pt idx="31585">
                  <c:v>3.0293467044829998</c:v>
                </c:pt>
                <c:pt idx="31586">
                  <c:v>3.029417037964</c:v>
                </c:pt>
                <c:pt idx="31587">
                  <c:v>3.029505968094</c:v>
                </c:pt>
                <c:pt idx="31588">
                  <c:v>3.0295624732970001</c:v>
                </c:pt>
                <c:pt idx="31589">
                  <c:v>3.0296251773830001</c:v>
                </c:pt>
                <c:pt idx="31590">
                  <c:v>3.0297403335570001</c:v>
                </c:pt>
                <c:pt idx="31591">
                  <c:v>3.029840946198</c:v>
                </c:pt>
                <c:pt idx="31592">
                  <c:v>3.029910802841</c:v>
                </c:pt>
                <c:pt idx="31593">
                  <c:v>3.0299868583679999</c:v>
                </c:pt>
                <c:pt idx="31594">
                  <c:v>3.0301063060760001</c:v>
                </c:pt>
                <c:pt idx="31595">
                  <c:v>3.0301883220670001</c:v>
                </c:pt>
                <c:pt idx="31596">
                  <c:v>3.0302493572240001</c:v>
                </c:pt>
                <c:pt idx="31597">
                  <c:v>3.0303227901460001</c:v>
                </c:pt>
                <c:pt idx="31598">
                  <c:v>3.0304298400879999</c:v>
                </c:pt>
                <c:pt idx="31599">
                  <c:v>3.0304865837100001</c:v>
                </c:pt>
                <c:pt idx="31600">
                  <c:v>3.0305318832400001</c:v>
                </c:pt>
                <c:pt idx="31601">
                  <c:v>3.0306074619290002</c:v>
                </c:pt>
                <c:pt idx="31602">
                  <c:v>3.0306925773620002</c:v>
                </c:pt>
                <c:pt idx="31603">
                  <c:v>3.030730485916</c:v>
                </c:pt>
                <c:pt idx="31604">
                  <c:v>3.0308394432069998</c:v>
                </c:pt>
                <c:pt idx="31605">
                  <c:v>3.0309007167819999</c:v>
                </c:pt>
                <c:pt idx="31606">
                  <c:v>3.0309586524959999</c:v>
                </c:pt>
                <c:pt idx="31607">
                  <c:v>3.03111743927</c:v>
                </c:pt>
                <c:pt idx="31608">
                  <c:v>3.031276226044</c:v>
                </c:pt>
                <c:pt idx="31609">
                  <c:v>3.0315570831300001</c:v>
                </c:pt>
                <c:pt idx="31610">
                  <c:v>3.0316462516780001</c:v>
                </c:pt>
                <c:pt idx="31611">
                  <c:v>3.0317461490630002</c:v>
                </c:pt>
                <c:pt idx="31612">
                  <c:v>3.0318679809570002</c:v>
                </c:pt>
                <c:pt idx="31613">
                  <c:v>3.0319743156430001</c:v>
                </c:pt>
                <c:pt idx="31614">
                  <c:v>3.0320873260500001</c:v>
                </c:pt>
                <c:pt idx="31615">
                  <c:v>3.032198667526</c:v>
                </c:pt>
                <c:pt idx="31616">
                  <c:v>3.0322511196140001</c:v>
                </c:pt>
                <c:pt idx="31617">
                  <c:v>3.0325572490689998</c:v>
                </c:pt>
                <c:pt idx="31618">
                  <c:v>3.03258061409</c:v>
                </c:pt>
                <c:pt idx="31619">
                  <c:v>3.0327064991000001</c:v>
                </c:pt>
                <c:pt idx="31620">
                  <c:v>3.0327436923979998</c:v>
                </c:pt>
                <c:pt idx="31621">
                  <c:v>3.0327799320220001</c:v>
                </c:pt>
                <c:pt idx="31622">
                  <c:v>3.0328462123870001</c:v>
                </c:pt>
                <c:pt idx="31623">
                  <c:v>3.0329265594480002</c:v>
                </c:pt>
                <c:pt idx="31624">
                  <c:v>3.0329654216769999</c:v>
                </c:pt>
                <c:pt idx="31625">
                  <c:v>3.0330069065090002</c:v>
                </c:pt>
                <c:pt idx="31626">
                  <c:v>3.0330874919889999</c:v>
                </c:pt>
                <c:pt idx="31627">
                  <c:v>3.0331499576569998</c:v>
                </c:pt>
                <c:pt idx="31628">
                  <c:v>3.033182144165</c:v>
                </c:pt>
                <c:pt idx="31629">
                  <c:v>3.03329372406</c:v>
                </c:pt>
                <c:pt idx="31630">
                  <c:v>3.0335760116579999</c:v>
                </c:pt>
                <c:pt idx="31631">
                  <c:v>3.0336520671840002</c:v>
                </c:pt>
                <c:pt idx="31632">
                  <c:v>3.033674240112</c:v>
                </c:pt>
                <c:pt idx="31633">
                  <c:v>3.0337343215939998</c:v>
                </c:pt>
                <c:pt idx="31634">
                  <c:v>3.0337693691249998</c:v>
                </c:pt>
                <c:pt idx="31635">
                  <c:v>3.0338020324710002</c:v>
                </c:pt>
                <c:pt idx="31636">
                  <c:v>3.0338447093959999</c:v>
                </c:pt>
                <c:pt idx="31637">
                  <c:v>3.033860445023</c:v>
                </c:pt>
                <c:pt idx="31638">
                  <c:v>3.03386759758</c:v>
                </c:pt>
                <c:pt idx="31639">
                  <c:v>3.0339245796199998</c:v>
                </c:pt>
                <c:pt idx="31640">
                  <c:v>3.0339469909669998</c:v>
                </c:pt>
                <c:pt idx="31641">
                  <c:v>3.0339927673339999</c:v>
                </c:pt>
                <c:pt idx="31642">
                  <c:v>3.0339918136600001</c:v>
                </c:pt>
                <c:pt idx="31643">
                  <c:v>3.0340604782099998</c:v>
                </c:pt>
                <c:pt idx="31644">
                  <c:v>3.034064531326</c:v>
                </c:pt>
                <c:pt idx="31645">
                  <c:v>3.0341296195980001</c:v>
                </c:pt>
                <c:pt idx="31646">
                  <c:v>3.034132957458</c:v>
                </c:pt>
                <c:pt idx="31647">
                  <c:v>3.0341958999630001</c:v>
                </c:pt>
                <c:pt idx="31648">
                  <c:v>3.0342142581939999</c:v>
                </c:pt>
                <c:pt idx="31649">
                  <c:v>3.0342502593990002</c:v>
                </c:pt>
                <c:pt idx="31650">
                  <c:v>3.0342452526089998</c:v>
                </c:pt>
                <c:pt idx="31651">
                  <c:v>3.034315347672</c:v>
                </c:pt>
                <c:pt idx="31652">
                  <c:v>3.0343091487880001</c:v>
                </c:pt>
                <c:pt idx="31653">
                  <c:v>3.0343759059909998</c:v>
                </c:pt>
                <c:pt idx="31654">
                  <c:v>3.034388780594</c:v>
                </c:pt>
                <c:pt idx="31655">
                  <c:v>3.0344600677489999</c:v>
                </c:pt>
                <c:pt idx="31656">
                  <c:v>3.0345523357389999</c:v>
                </c:pt>
                <c:pt idx="31657">
                  <c:v>3.0347123146060002</c:v>
                </c:pt>
                <c:pt idx="31658">
                  <c:v>3.0347437858580002</c:v>
                </c:pt>
                <c:pt idx="31659">
                  <c:v>3.0348289012910001</c:v>
                </c:pt>
                <c:pt idx="31660">
                  <c:v>3.0348939895629998</c:v>
                </c:pt>
                <c:pt idx="31661">
                  <c:v>3.0349369049070001</c:v>
                </c:pt>
                <c:pt idx="31662">
                  <c:v>3.0349898338319998</c:v>
                </c:pt>
                <c:pt idx="31663">
                  <c:v>3.0350918769840001</c:v>
                </c:pt>
                <c:pt idx="31664">
                  <c:v>3.035149335861</c:v>
                </c:pt>
                <c:pt idx="31665">
                  <c:v>3.0351948738100001</c:v>
                </c:pt>
                <c:pt idx="31666">
                  <c:v>3.0352685451510002</c:v>
                </c:pt>
                <c:pt idx="31667">
                  <c:v>3.035370588303</c:v>
                </c:pt>
                <c:pt idx="31668">
                  <c:v>3.0354180336000001</c:v>
                </c:pt>
                <c:pt idx="31669">
                  <c:v>3.0354604721070002</c:v>
                </c:pt>
                <c:pt idx="31670">
                  <c:v>3.035534620285</c:v>
                </c:pt>
                <c:pt idx="31671">
                  <c:v>3.035613298416</c:v>
                </c:pt>
                <c:pt idx="31672">
                  <c:v>3.0356521606450002</c:v>
                </c:pt>
                <c:pt idx="31673">
                  <c:v>3.035691261292</c:v>
                </c:pt>
                <c:pt idx="31674">
                  <c:v>3.03577709198</c:v>
                </c:pt>
                <c:pt idx="31675">
                  <c:v>3.0358414649959999</c:v>
                </c:pt>
                <c:pt idx="31676">
                  <c:v>3.035874605179</c:v>
                </c:pt>
                <c:pt idx="31677">
                  <c:v>3.0359225273130002</c:v>
                </c:pt>
                <c:pt idx="31678">
                  <c:v>3.0360150337220002</c:v>
                </c:pt>
                <c:pt idx="31679">
                  <c:v>3.0360598564150001</c:v>
                </c:pt>
                <c:pt idx="31680">
                  <c:v>3.0361411571499999</c:v>
                </c:pt>
                <c:pt idx="31681">
                  <c:v>3.0362441539759999</c:v>
                </c:pt>
                <c:pt idx="31682">
                  <c:v>3.0363276004789999</c:v>
                </c:pt>
                <c:pt idx="31683">
                  <c:v>3.0365257263180001</c:v>
                </c:pt>
                <c:pt idx="31684">
                  <c:v>3.0366833209989998</c:v>
                </c:pt>
                <c:pt idx="31685">
                  <c:v>3.0367374420169999</c:v>
                </c:pt>
                <c:pt idx="31686">
                  <c:v>3.0367949008939998</c:v>
                </c:pt>
                <c:pt idx="31687">
                  <c:v>3.0368273258210001</c:v>
                </c:pt>
                <c:pt idx="31688">
                  <c:v>3.0369093418120001</c:v>
                </c:pt>
                <c:pt idx="31689">
                  <c:v>3.0369408130650002</c:v>
                </c:pt>
                <c:pt idx="31690">
                  <c:v>3.0370025634769999</c:v>
                </c:pt>
                <c:pt idx="31691">
                  <c:v>3.037163257599</c:v>
                </c:pt>
                <c:pt idx="31692">
                  <c:v>3.0372195243840001</c:v>
                </c:pt>
                <c:pt idx="31693">
                  <c:v>3.0372874736790001</c:v>
                </c:pt>
                <c:pt idx="31694">
                  <c:v>3.0373704433439999</c:v>
                </c:pt>
                <c:pt idx="31695">
                  <c:v>3.0374381542209998</c:v>
                </c:pt>
                <c:pt idx="31696">
                  <c:v>3.0375652313230002</c:v>
                </c:pt>
                <c:pt idx="31697">
                  <c:v>3.037749528885</c:v>
                </c:pt>
                <c:pt idx="31698">
                  <c:v>3.0378735065460001</c:v>
                </c:pt>
                <c:pt idx="31699">
                  <c:v>3.0379016399380001</c:v>
                </c:pt>
                <c:pt idx="31700">
                  <c:v>3.0379369258879998</c:v>
                </c:pt>
                <c:pt idx="31701">
                  <c:v>3.0380177497859999</c:v>
                </c:pt>
                <c:pt idx="31702">
                  <c:v>3.0380654335020001</c:v>
                </c:pt>
                <c:pt idx="31703">
                  <c:v>3.0380899906160002</c:v>
                </c:pt>
                <c:pt idx="31704">
                  <c:v>3.03813123703</c:v>
                </c:pt>
                <c:pt idx="31705">
                  <c:v>3.0382125377659999</c:v>
                </c:pt>
                <c:pt idx="31706">
                  <c:v>3.0382449626920001</c:v>
                </c:pt>
                <c:pt idx="31707">
                  <c:v>3.0382695198060001</c:v>
                </c:pt>
                <c:pt idx="31708">
                  <c:v>3.0383834838869999</c:v>
                </c:pt>
                <c:pt idx="31709">
                  <c:v>3.0384192466740001</c:v>
                </c:pt>
                <c:pt idx="31710">
                  <c:v>3.0387244224550001</c:v>
                </c:pt>
                <c:pt idx="31711">
                  <c:v>3.0387582778929998</c:v>
                </c:pt>
                <c:pt idx="31712">
                  <c:v>3.0388090610499998</c:v>
                </c:pt>
                <c:pt idx="31713">
                  <c:v>3.038860321045</c:v>
                </c:pt>
                <c:pt idx="31714">
                  <c:v>3.0388820171359998</c:v>
                </c:pt>
                <c:pt idx="31715">
                  <c:v>3.0389425754550001</c:v>
                </c:pt>
                <c:pt idx="31716">
                  <c:v>3.038954257965</c:v>
                </c:pt>
                <c:pt idx="31717">
                  <c:v>3.0390191078190001</c:v>
                </c:pt>
                <c:pt idx="31718">
                  <c:v>3.0390148162839998</c:v>
                </c:pt>
                <c:pt idx="31719">
                  <c:v>3.039086818695</c:v>
                </c:pt>
                <c:pt idx="31720">
                  <c:v>3.0390849113459999</c:v>
                </c:pt>
                <c:pt idx="31721">
                  <c:v>3.039145946503</c:v>
                </c:pt>
                <c:pt idx="31722">
                  <c:v>3.0391502380370001</c:v>
                </c:pt>
                <c:pt idx="31723">
                  <c:v>3.0392162799840001</c:v>
                </c:pt>
                <c:pt idx="31724">
                  <c:v>3.0392367839809999</c:v>
                </c:pt>
                <c:pt idx="31725">
                  <c:v>3.0392875671390001</c:v>
                </c:pt>
                <c:pt idx="31726">
                  <c:v>3.0393297672270001</c:v>
                </c:pt>
                <c:pt idx="31727">
                  <c:v>3.0393681526180001</c:v>
                </c:pt>
                <c:pt idx="31728">
                  <c:v>3.0394296646119998</c:v>
                </c:pt>
                <c:pt idx="31729">
                  <c:v>3.0394725799560001</c:v>
                </c:pt>
                <c:pt idx="31730">
                  <c:v>3.0396540164950001</c:v>
                </c:pt>
                <c:pt idx="31731">
                  <c:v>3.0398161411290001</c:v>
                </c:pt>
                <c:pt idx="31732">
                  <c:v>3.039916992188</c:v>
                </c:pt>
                <c:pt idx="31733">
                  <c:v>3.0399732589720001</c:v>
                </c:pt>
                <c:pt idx="31734">
                  <c:v>3.0400245189669999</c:v>
                </c:pt>
                <c:pt idx="31735">
                  <c:v>3.040101766586</c:v>
                </c:pt>
                <c:pt idx="31736">
                  <c:v>3.040131568909</c:v>
                </c:pt>
                <c:pt idx="31737">
                  <c:v>3.0401659011839999</c:v>
                </c:pt>
                <c:pt idx="31738">
                  <c:v>3.040234088898</c:v>
                </c:pt>
                <c:pt idx="31739">
                  <c:v>3.0403044223790001</c:v>
                </c:pt>
                <c:pt idx="31740">
                  <c:v>3.0403385162349998</c:v>
                </c:pt>
                <c:pt idx="31741">
                  <c:v>3.0403800010680002</c:v>
                </c:pt>
                <c:pt idx="31742">
                  <c:v>3.0404653549190002</c:v>
                </c:pt>
                <c:pt idx="31743">
                  <c:v>3.0405223369600001</c:v>
                </c:pt>
                <c:pt idx="31744">
                  <c:v>3.0405540466310002</c:v>
                </c:pt>
                <c:pt idx="31745">
                  <c:v>3.0405976772310002</c:v>
                </c:pt>
                <c:pt idx="31746">
                  <c:v>3.0407321453090002</c:v>
                </c:pt>
                <c:pt idx="31747">
                  <c:v>3.0408163070679999</c:v>
                </c:pt>
                <c:pt idx="31748">
                  <c:v>3.0409286022190001</c:v>
                </c:pt>
                <c:pt idx="31749">
                  <c:v>3.0410220623019999</c:v>
                </c:pt>
                <c:pt idx="31750">
                  <c:v>3.0411069393160002</c:v>
                </c:pt>
                <c:pt idx="31751">
                  <c:v>3.0412364006039998</c:v>
                </c:pt>
                <c:pt idx="31752">
                  <c:v>3.0414154529570001</c:v>
                </c:pt>
                <c:pt idx="31753">
                  <c:v>3.0414755344389999</c:v>
                </c:pt>
                <c:pt idx="31754">
                  <c:v>3.0415759086610001</c:v>
                </c:pt>
                <c:pt idx="31755">
                  <c:v>3.0416808128359998</c:v>
                </c:pt>
                <c:pt idx="31756">
                  <c:v>3.0417737960819999</c:v>
                </c:pt>
                <c:pt idx="31757">
                  <c:v>3.0418329238889998</c:v>
                </c:pt>
                <c:pt idx="31758">
                  <c:v>3.0419549942019999</c:v>
                </c:pt>
                <c:pt idx="31759">
                  <c:v>3.0422317981720002</c:v>
                </c:pt>
                <c:pt idx="31760">
                  <c:v>3.0423951148990001</c:v>
                </c:pt>
                <c:pt idx="31761">
                  <c:v>3.0424969196320002</c:v>
                </c:pt>
                <c:pt idx="31762">
                  <c:v>3.0425281524660002</c:v>
                </c:pt>
                <c:pt idx="31763">
                  <c:v>3.0426011085510001</c:v>
                </c:pt>
                <c:pt idx="31764">
                  <c:v>3.0426580905909999</c:v>
                </c:pt>
                <c:pt idx="31765">
                  <c:v>3.0426971912380001</c:v>
                </c:pt>
                <c:pt idx="31766">
                  <c:v>3.0427412986759999</c:v>
                </c:pt>
                <c:pt idx="31767">
                  <c:v>3.0428249835969998</c:v>
                </c:pt>
                <c:pt idx="31768">
                  <c:v>3.0428690910339999</c:v>
                </c:pt>
                <c:pt idx="31769">
                  <c:v>3.0429084300990001</c:v>
                </c:pt>
                <c:pt idx="31770">
                  <c:v>3.0430362224579999</c:v>
                </c:pt>
                <c:pt idx="31771">
                  <c:v>3.0431058406829998</c:v>
                </c:pt>
                <c:pt idx="31772">
                  <c:v>3.0432724952700001</c:v>
                </c:pt>
                <c:pt idx="31773">
                  <c:v>3.0434508323670002</c:v>
                </c:pt>
                <c:pt idx="31774">
                  <c:v>3.0435314178469999</c:v>
                </c:pt>
                <c:pt idx="31775">
                  <c:v>3.043565273285</c:v>
                </c:pt>
                <c:pt idx="31776">
                  <c:v>3.0436289310459999</c:v>
                </c:pt>
                <c:pt idx="31777">
                  <c:v>3.0436692237849998</c:v>
                </c:pt>
                <c:pt idx="31778">
                  <c:v>3.0437088012700002</c:v>
                </c:pt>
                <c:pt idx="31779">
                  <c:v>3.0437662601470001</c:v>
                </c:pt>
                <c:pt idx="31780">
                  <c:v>3.0437834262850001</c:v>
                </c:pt>
                <c:pt idx="31781">
                  <c:v>3.0438416004179998</c:v>
                </c:pt>
                <c:pt idx="31782">
                  <c:v>3.0438482761380001</c:v>
                </c:pt>
                <c:pt idx="31783">
                  <c:v>3.0438857078549999</c:v>
                </c:pt>
                <c:pt idx="31784">
                  <c:v>3.0439109802250002</c:v>
                </c:pt>
                <c:pt idx="31785">
                  <c:v>3.0439670085909998</c:v>
                </c:pt>
                <c:pt idx="31786">
                  <c:v>3.0439805984500001</c:v>
                </c:pt>
                <c:pt idx="31787">
                  <c:v>3.0440478324889999</c:v>
                </c:pt>
                <c:pt idx="31788">
                  <c:v>3.0440559387210002</c:v>
                </c:pt>
                <c:pt idx="31789">
                  <c:v>3.044097185135</c:v>
                </c:pt>
                <c:pt idx="31790">
                  <c:v>3.0441172122959999</c:v>
                </c:pt>
                <c:pt idx="31791">
                  <c:v>3.0441749095919999</c:v>
                </c:pt>
                <c:pt idx="31792">
                  <c:v>3.044172048569</c:v>
                </c:pt>
                <c:pt idx="31793">
                  <c:v>3.0442287921909998</c:v>
                </c:pt>
                <c:pt idx="31794">
                  <c:v>3.0442306995389998</c:v>
                </c:pt>
                <c:pt idx="31795">
                  <c:v>3.0442795753479999</c:v>
                </c:pt>
                <c:pt idx="31796">
                  <c:v>3.0443019866940002</c:v>
                </c:pt>
                <c:pt idx="31797">
                  <c:v>3.0443623065950001</c:v>
                </c:pt>
                <c:pt idx="31798">
                  <c:v>3.0443816185000001</c:v>
                </c:pt>
                <c:pt idx="31799">
                  <c:v>3.0444560050959999</c:v>
                </c:pt>
                <c:pt idx="31800">
                  <c:v>3.0444777011870001</c:v>
                </c:pt>
                <c:pt idx="31801">
                  <c:v>3.044735193253</c:v>
                </c:pt>
                <c:pt idx="31802">
                  <c:v>3.0448026657099998</c:v>
                </c:pt>
                <c:pt idx="31803">
                  <c:v>3.0448684692380001</c:v>
                </c:pt>
                <c:pt idx="31804">
                  <c:v>3.044913053513</c:v>
                </c:pt>
                <c:pt idx="31805">
                  <c:v>3.0449635982509999</c:v>
                </c:pt>
                <c:pt idx="31806">
                  <c:v>3.0450580120090001</c:v>
                </c:pt>
                <c:pt idx="31807">
                  <c:v>3.0451211929320001</c:v>
                </c:pt>
                <c:pt idx="31808">
                  <c:v>3.045181512833</c:v>
                </c:pt>
                <c:pt idx="31809">
                  <c:v>3.0452599525449999</c:v>
                </c:pt>
                <c:pt idx="31810">
                  <c:v>3.045354127884</c:v>
                </c:pt>
                <c:pt idx="31811">
                  <c:v>3.045418739319</c:v>
                </c:pt>
                <c:pt idx="31812">
                  <c:v>3.0454847812649999</c:v>
                </c:pt>
                <c:pt idx="31813">
                  <c:v>3.0455839633939998</c:v>
                </c:pt>
                <c:pt idx="31814">
                  <c:v>3.0456652641300002</c:v>
                </c:pt>
                <c:pt idx="31815">
                  <c:v>3.0457317829130002</c:v>
                </c:pt>
                <c:pt idx="31816">
                  <c:v>3.0458033084870002</c:v>
                </c:pt>
                <c:pt idx="31817">
                  <c:v>3.0459101200099998</c:v>
                </c:pt>
                <c:pt idx="31818">
                  <c:v>3.045971632004</c:v>
                </c:pt>
                <c:pt idx="31819">
                  <c:v>3.0460276603700001</c:v>
                </c:pt>
                <c:pt idx="31820">
                  <c:v>3.0461087226869998</c:v>
                </c:pt>
                <c:pt idx="31821">
                  <c:v>3.0461897850040001</c:v>
                </c:pt>
                <c:pt idx="31822">
                  <c:v>3.046234846115</c:v>
                </c:pt>
                <c:pt idx="31823">
                  <c:v>3.0462787151340001</c:v>
                </c:pt>
                <c:pt idx="31824">
                  <c:v>3.0463986396789999</c:v>
                </c:pt>
                <c:pt idx="31825">
                  <c:v>3.046470403671</c:v>
                </c:pt>
                <c:pt idx="31826">
                  <c:v>3.0467958450319998</c:v>
                </c:pt>
                <c:pt idx="31827">
                  <c:v>3.0468809604640001</c:v>
                </c:pt>
                <c:pt idx="31828">
                  <c:v>3.0469613075259998</c:v>
                </c:pt>
                <c:pt idx="31829">
                  <c:v>3.047042608261</c:v>
                </c:pt>
                <c:pt idx="31830">
                  <c:v>3.0470745563510002</c:v>
                </c:pt>
                <c:pt idx="31831">
                  <c:v>3.0471410751339998</c:v>
                </c:pt>
                <c:pt idx="31832">
                  <c:v>3.0474550724029998</c:v>
                </c:pt>
                <c:pt idx="31833">
                  <c:v>3.0475363731380001</c:v>
                </c:pt>
                <c:pt idx="31834">
                  <c:v>3.0476140975949999</c:v>
                </c:pt>
                <c:pt idx="31835">
                  <c:v>3.0477352142330001</c:v>
                </c:pt>
                <c:pt idx="31836">
                  <c:v>3.0477812290189998</c:v>
                </c:pt>
                <c:pt idx="31837">
                  <c:v>3.047814846039</c:v>
                </c:pt>
                <c:pt idx="31838">
                  <c:v>3.0478663444520002</c:v>
                </c:pt>
                <c:pt idx="31839">
                  <c:v>3.0479428768160002</c:v>
                </c:pt>
                <c:pt idx="31840">
                  <c:v>3.047971725464</c:v>
                </c:pt>
                <c:pt idx="31841">
                  <c:v>3.0480568408969999</c:v>
                </c:pt>
                <c:pt idx="31842">
                  <c:v>3.0481524467469998</c:v>
                </c:pt>
                <c:pt idx="31843">
                  <c:v>3.0484623909000002</c:v>
                </c:pt>
                <c:pt idx="31844">
                  <c:v>3.0487875938419999</c:v>
                </c:pt>
                <c:pt idx="31845">
                  <c:v>3.0489149093629999</c:v>
                </c:pt>
                <c:pt idx="31846">
                  <c:v>3.0489869117740001</c:v>
                </c:pt>
                <c:pt idx="31847">
                  <c:v>3.0490188598630001</c:v>
                </c:pt>
                <c:pt idx="31848">
                  <c:v>3.0490658283230001</c:v>
                </c:pt>
                <c:pt idx="31849">
                  <c:v>3.0491068363189999</c:v>
                </c:pt>
                <c:pt idx="31850">
                  <c:v>3.0491290092469998</c:v>
                </c:pt>
                <c:pt idx="31851">
                  <c:v>3.0491738319400001</c:v>
                </c:pt>
                <c:pt idx="31852">
                  <c:v>3.049173593521</c:v>
                </c:pt>
                <c:pt idx="31853">
                  <c:v>3.0492300987240002</c:v>
                </c:pt>
                <c:pt idx="31854">
                  <c:v>3.0492243766780001</c:v>
                </c:pt>
                <c:pt idx="31855">
                  <c:v>3.0492897033689998</c:v>
                </c:pt>
                <c:pt idx="31856">
                  <c:v>3.0492880344389999</c:v>
                </c:pt>
                <c:pt idx="31857">
                  <c:v>3.0492906570430001</c:v>
                </c:pt>
                <c:pt idx="31858">
                  <c:v>3.0493395328520001</c:v>
                </c:pt>
                <c:pt idx="31859">
                  <c:v>3.0493471622469999</c:v>
                </c:pt>
                <c:pt idx="31860">
                  <c:v>3.0494050979609999</c:v>
                </c:pt>
                <c:pt idx="31861">
                  <c:v>3.0494048595429999</c:v>
                </c:pt>
                <c:pt idx="31862">
                  <c:v>3.0494675636289998</c:v>
                </c:pt>
                <c:pt idx="31863">
                  <c:v>3.0494689941409998</c:v>
                </c:pt>
                <c:pt idx="31864">
                  <c:v>3.0495131015779999</c:v>
                </c:pt>
                <c:pt idx="31865">
                  <c:v>3.0495445728299999</c:v>
                </c:pt>
                <c:pt idx="31866">
                  <c:v>3.0496106147769999</c:v>
                </c:pt>
                <c:pt idx="31867">
                  <c:v>3.0496304035190001</c:v>
                </c:pt>
                <c:pt idx="31868">
                  <c:v>3.0497319698330001</c:v>
                </c:pt>
                <c:pt idx="31869">
                  <c:v>3.0499401092529999</c:v>
                </c:pt>
                <c:pt idx="31870">
                  <c:v>3.0500185489649998</c:v>
                </c:pt>
                <c:pt idx="31871">
                  <c:v>3.0500655174259999</c:v>
                </c:pt>
                <c:pt idx="31872">
                  <c:v>3.0501577854159998</c:v>
                </c:pt>
                <c:pt idx="31873">
                  <c:v>3.0502066612240002</c:v>
                </c:pt>
                <c:pt idx="31874">
                  <c:v>3.0502457618709999</c:v>
                </c:pt>
                <c:pt idx="31875">
                  <c:v>3.0503091812130001</c:v>
                </c:pt>
                <c:pt idx="31876">
                  <c:v>3.0504059791559999</c:v>
                </c:pt>
                <c:pt idx="31877">
                  <c:v>3.0504529476169999</c:v>
                </c:pt>
                <c:pt idx="31878">
                  <c:v>3.050491809845</c:v>
                </c:pt>
                <c:pt idx="31879">
                  <c:v>3.0505700111389999</c:v>
                </c:pt>
                <c:pt idx="31880">
                  <c:v>3.0506517887119999</c:v>
                </c:pt>
                <c:pt idx="31881">
                  <c:v>3.0506882667539998</c:v>
                </c:pt>
                <c:pt idx="31882">
                  <c:v>3.0507256984710001</c:v>
                </c:pt>
                <c:pt idx="31883">
                  <c:v>3.0508136749269998</c:v>
                </c:pt>
                <c:pt idx="31884">
                  <c:v>3.0508844852450001</c:v>
                </c:pt>
                <c:pt idx="31885">
                  <c:v>3.050926208496</c:v>
                </c:pt>
                <c:pt idx="31886">
                  <c:v>3.0509674549099999</c:v>
                </c:pt>
                <c:pt idx="31887">
                  <c:v>3.0510573387150002</c:v>
                </c:pt>
                <c:pt idx="31888">
                  <c:v>3.051143884659</c:v>
                </c:pt>
                <c:pt idx="31889">
                  <c:v>3.0512733459470001</c:v>
                </c:pt>
                <c:pt idx="31890">
                  <c:v>3.0513308048250001</c:v>
                </c:pt>
                <c:pt idx="31891">
                  <c:v>3.0514485836029999</c:v>
                </c:pt>
                <c:pt idx="31892">
                  <c:v>3.051545143127</c:v>
                </c:pt>
                <c:pt idx="31893">
                  <c:v>3.051703929901</c:v>
                </c:pt>
                <c:pt idx="31894">
                  <c:v>3.0519945621489999</c:v>
                </c:pt>
                <c:pt idx="31895">
                  <c:v>3.0520846843720002</c:v>
                </c:pt>
                <c:pt idx="31896">
                  <c:v>3.0521459579469998</c:v>
                </c:pt>
                <c:pt idx="31897">
                  <c:v>3.052172899246</c:v>
                </c:pt>
                <c:pt idx="31898">
                  <c:v>3.0522429943080001</c:v>
                </c:pt>
                <c:pt idx="31899">
                  <c:v>3.0522596836089999</c:v>
                </c:pt>
                <c:pt idx="31900">
                  <c:v>3.0523390769960002</c:v>
                </c:pt>
                <c:pt idx="31901">
                  <c:v>3.0523917675019998</c:v>
                </c:pt>
                <c:pt idx="31902">
                  <c:v>3.0524332523350002</c:v>
                </c:pt>
                <c:pt idx="31903">
                  <c:v>3.0524930953979998</c:v>
                </c:pt>
                <c:pt idx="31904">
                  <c:v>3.052528381348</c:v>
                </c:pt>
                <c:pt idx="31905">
                  <c:v>3.0525903701780002</c:v>
                </c:pt>
                <c:pt idx="31906">
                  <c:v>3.0526216030120001</c:v>
                </c:pt>
                <c:pt idx="31907">
                  <c:v>3.0526747703549999</c:v>
                </c:pt>
                <c:pt idx="31908">
                  <c:v>3.0527269840239999</c:v>
                </c:pt>
                <c:pt idx="31909">
                  <c:v>3.052845954895</c:v>
                </c:pt>
                <c:pt idx="31910">
                  <c:v>3.0529799461359999</c:v>
                </c:pt>
                <c:pt idx="31911">
                  <c:v>3.0530278682710001</c:v>
                </c:pt>
                <c:pt idx="31912">
                  <c:v>3.0531499385830001</c:v>
                </c:pt>
                <c:pt idx="31913">
                  <c:v>3.0532162189480001</c:v>
                </c:pt>
                <c:pt idx="31914">
                  <c:v>3.0533003807069998</c:v>
                </c:pt>
                <c:pt idx="31915">
                  <c:v>3.0533471107480001</c:v>
                </c:pt>
                <c:pt idx="31916">
                  <c:v>3.0533790588379999</c:v>
                </c:pt>
                <c:pt idx="31917">
                  <c:v>3.053426742554</c:v>
                </c:pt>
                <c:pt idx="31918">
                  <c:v>3.0535078048709998</c:v>
                </c:pt>
                <c:pt idx="31919">
                  <c:v>3.053573131561</c:v>
                </c:pt>
                <c:pt idx="31920">
                  <c:v>3.0536940097810001</c:v>
                </c:pt>
                <c:pt idx="31921">
                  <c:v>3.0539541244509998</c:v>
                </c:pt>
                <c:pt idx="31922">
                  <c:v>3.0540442466740001</c:v>
                </c:pt>
                <c:pt idx="31923">
                  <c:v>3.054082155228</c:v>
                </c:pt>
                <c:pt idx="31924">
                  <c:v>3.0541222095489999</c:v>
                </c:pt>
                <c:pt idx="31925">
                  <c:v>3.0541768074040001</c:v>
                </c:pt>
                <c:pt idx="31926">
                  <c:v>3.05419921875</c:v>
                </c:pt>
                <c:pt idx="31927">
                  <c:v>3.0542750358580002</c:v>
                </c:pt>
                <c:pt idx="31928">
                  <c:v>3.0542979240419998</c:v>
                </c:pt>
                <c:pt idx="31929">
                  <c:v>3.054391145706</c:v>
                </c:pt>
                <c:pt idx="31930">
                  <c:v>3.0544841289520002</c:v>
                </c:pt>
                <c:pt idx="31931">
                  <c:v>3.054493904114</c:v>
                </c:pt>
                <c:pt idx="31932">
                  <c:v>3.0545721054079999</c:v>
                </c:pt>
                <c:pt idx="31933">
                  <c:v>3.0546443462370001</c:v>
                </c:pt>
                <c:pt idx="31934">
                  <c:v>3.0546553134919998</c:v>
                </c:pt>
                <c:pt idx="31935">
                  <c:v>3.0547370910640002</c:v>
                </c:pt>
                <c:pt idx="31936">
                  <c:v>3.0547504425050001</c:v>
                </c:pt>
                <c:pt idx="31937">
                  <c:v>3.0548319816589999</c:v>
                </c:pt>
                <c:pt idx="31938">
                  <c:v>3.0551753044129999</c:v>
                </c:pt>
                <c:pt idx="31939">
                  <c:v>3.0552432537079999</c:v>
                </c:pt>
                <c:pt idx="31940">
                  <c:v>3.055274963379</c:v>
                </c:pt>
                <c:pt idx="31941">
                  <c:v>3.0553827285769999</c:v>
                </c:pt>
                <c:pt idx="31942">
                  <c:v>3.0554397106170001</c:v>
                </c:pt>
                <c:pt idx="31943">
                  <c:v>3.0554780960080001</c:v>
                </c:pt>
                <c:pt idx="31944">
                  <c:v>3.0555272102359998</c:v>
                </c:pt>
                <c:pt idx="31945">
                  <c:v>3.05561709404</c:v>
                </c:pt>
                <c:pt idx="31946">
                  <c:v>3.0556597709659998</c:v>
                </c:pt>
                <c:pt idx="31947">
                  <c:v>3.0556931495669999</c:v>
                </c:pt>
                <c:pt idx="31948">
                  <c:v>3.0558199882510002</c:v>
                </c:pt>
                <c:pt idx="31949">
                  <c:v>3.0558760166169998</c:v>
                </c:pt>
                <c:pt idx="31950">
                  <c:v>3.056011199951</c:v>
                </c:pt>
                <c:pt idx="31951">
                  <c:v>3.0562591552730001</c:v>
                </c:pt>
                <c:pt idx="31952">
                  <c:v>3.0564091205600001</c:v>
                </c:pt>
                <c:pt idx="31953">
                  <c:v>3.0565145015719999</c:v>
                </c:pt>
                <c:pt idx="31954">
                  <c:v>3.0568211078640002</c:v>
                </c:pt>
                <c:pt idx="31955">
                  <c:v>3.0568997859949998</c:v>
                </c:pt>
                <c:pt idx="31956">
                  <c:v>3.0569164752960001</c:v>
                </c:pt>
                <c:pt idx="31957">
                  <c:v>3.0569996833799999</c:v>
                </c:pt>
                <c:pt idx="31958">
                  <c:v>3.0570745468139999</c:v>
                </c:pt>
                <c:pt idx="31959">
                  <c:v>3.0571734905239998</c:v>
                </c:pt>
                <c:pt idx="31960">
                  <c:v>3.0573132038119999</c:v>
                </c:pt>
                <c:pt idx="31961">
                  <c:v>3.0576059818269998</c:v>
                </c:pt>
                <c:pt idx="31962">
                  <c:v>3.0576770305630001</c:v>
                </c:pt>
                <c:pt idx="31963">
                  <c:v>3.0577127933499999</c:v>
                </c:pt>
                <c:pt idx="31964">
                  <c:v>3.057831764221</c:v>
                </c:pt>
                <c:pt idx="31965">
                  <c:v>3.0578656196590002</c:v>
                </c:pt>
                <c:pt idx="31966">
                  <c:v>3.0579218864439999</c:v>
                </c:pt>
                <c:pt idx="31967">
                  <c:v>3.0580265521999999</c:v>
                </c:pt>
                <c:pt idx="31968">
                  <c:v>3.058117866516</c:v>
                </c:pt>
                <c:pt idx="31969">
                  <c:v>3.0583560466769999</c:v>
                </c:pt>
                <c:pt idx="31970">
                  <c:v>3.0583736896509999</c:v>
                </c:pt>
                <c:pt idx="31971">
                  <c:v>3.0584564208980001</c:v>
                </c:pt>
                <c:pt idx="31972">
                  <c:v>3.0585305690769999</c:v>
                </c:pt>
                <c:pt idx="31973">
                  <c:v>3.0586299896239999</c:v>
                </c:pt>
                <c:pt idx="31974">
                  <c:v>3.0587596893310001</c:v>
                </c:pt>
                <c:pt idx="31975">
                  <c:v>3.0588822364810002</c:v>
                </c:pt>
                <c:pt idx="31976">
                  <c:v>3.0589497089390001</c:v>
                </c:pt>
                <c:pt idx="31977">
                  <c:v>3.059042215347</c:v>
                </c:pt>
                <c:pt idx="31978">
                  <c:v>3.0591108798979998</c:v>
                </c:pt>
                <c:pt idx="31979">
                  <c:v>3.05912733078</c:v>
                </c:pt>
                <c:pt idx="31980">
                  <c:v>3.0591943264010002</c:v>
                </c:pt>
                <c:pt idx="31981">
                  <c:v>3.0592103004459998</c:v>
                </c:pt>
                <c:pt idx="31982">
                  <c:v>3.0592696666719998</c:v>
                </c:pt>
                <c:pt idx="31983">
                  <c:v>3.0593073368070001</c:v>
                </c:pt>
                <c:pt idx="31984">
                  <c:v>3.0593738555910002</c:v>
                </c:pt>
                <c:pt idx="31985">
                  <c:v>3.059465885162</c:v>
                </c:pt>
                <c:pt idx="31986">
                  <c:v>3.0595645904539999</c:v>
                </c:pt>
                <c:pt idx="31987">
                  <c:v>3.0596151351929999</c:v>
                </c:pt>
                <c:pt idx="31988">
                  <c:v>3.0596783161159999</c:v>
                </c:pt>
                <c:pt idx="31989">
                  <c:v>3.0597679615020001</c:v>
                </c:pt>
                <c:pt idx="31990">
                  <c:v>3.0598640441890002</c:v>
                </c:pt>
                <c:pt idx="31991">
                  <c:v>3.0599720478060002</c:v>
                </c:pt>
                <c:pt idx="31992">
                  <c:v>3.060267925262</c:v>
                </c:pt>
                <c:pt idx="31993">
                  <c:v>3.0603094100949999</c:v>
                </c:pt>
                <c:pt idx="31994">
                  <c:v>3.060389995575</c:v>
                </c:pt>
                <c:pt idx="31995">
                  <c:v>3.060473442078</c:v>
                </c:pt>
                <c:pt idx="31996">
                  <c:v>3.060531377792</c:v>
                </c:pt>
                <c:pt idx="31997">
                  <c:v>3.060595750809</c:v>
                </c:pt>
                <c:pt idx="31998">
                  <c:v>3.0607120990749999</c:v>
                </c:pt>
                <c:pt idx="31999">
                  <c:v>3.0607903003689998</c:v>
                </c:pt>
                <c:pt idx="32000">
                  <c:v>3.0608592033390001</c:v>
                </c:pt>
                <c:pt idx="32001">
                  <c:v>3.0609395504000001</c:v>
                </c:pt>
                <c:pt idx="32002">
                  <c:v>3.0610430240630002</c:v>
                </c:pt>
                <c:pt idx="32003">
                  <c:v>3.0610985755920002</c:v>
                </c:pt>
                <c:pt idx="32004">
                  <c:v>3.0611464977259999</c:v>
                </c:pt>
                <c:pt idx="32005">
                  <c:v>3.0612204074860001</c:v>
                </c:pt>
                <c:pt idx="32006">
                  <c:v>3.0612876415249999</c:v>
                </c:pt>
                <c:pt idx="32007">
                  <c:v>3.0613539218899999</c:v>
                </c:pt>
                <c:pt idx="32008">
                  <c:v>3.0614666938780002</c:v>
                </c:pt>
                <c:pt idx="32009">
                  <c:v>3.0617332458500002</c:v>
                </c:pt>
                <c:pt idx="32010">
                  <c:v>3.0619113445280002</c:v>
                </c:pt>
                <c:pt idx="32011">
                  <c:v>3.062203645706</c:v>
                </c:pt>
                <c:pt idx="32012">
                  <c:v>3.0622787475590001</c:v>
                </c:pt>
                <c:pt idx="32013">
                  <c:v>3.0623085498810001</c:v>
                </c:pt>
                <c:pt idx="32014">
                  <c:v>3.0623574256900001</c:v>
                </c:pt>
                <c:pt idx="32015">
                  <c:v>3.062398672104</c:v>
                </c:pt>
                <c:pt idx="32016">
                  <c:v>3.0624260902399998</c:v>
                </c:pt>
                <c:pt idx="32017">
                  <c:v>3.062484264374</c:v>
                </c:pt>
                <c:pt idx="32018">
                  <c:v>3.06250166893</c:v>
                </c:pt>
                <c:pt idx="32019">
                  <c:v>3.0625705718990002</c:v>
                </c:pt>
                <c:pt idx="32020">
                  <c:v>3.0625698566440001</c:v>
                </c:pt>
                <c:pt idx="32021">
                  <c:v>3.0626337528229999</c:v>
                </c:pt>
                <c:pt idx="32022">
                  <c:v>3.0626361370090001</c:v>
                </c:pt>
                <c:pt idx="32023">
                  <c:v>3.0626969337459999</c:v>
                </c:pt>
                <c:pt idx="32024">
                  <c:v>3.0627024173740001</c:v>
                </c:pt>
                <c:pt idx="32025">
                  <c:v>3.0627541542049999</c:v>
                </c:pt>
                <c:pt idx="32026">
                  <c:v>3.062786102295</c:v>
                </c:pt>
                <c:pt idx="32027">
                  <c:v>3.0628147125240002</c:v>
                </c:pt>
                <c:pt idx="32028">
                  <c:v>3.062862634659</c:v>
                </c:pt>
                <c:pt idx="32029">
                  <c:v>3.062882184982</c:v>
                </c:pt>
                <c:pt idx="32030">
                  <c:v>3.0629496574399999</c:v>
                </c:pt>
                <c:pt idx="32031">
                  <c:v>3.0630142688749999</c:v>
                </c:pt>
                <c:pt idx="32032">
                  <c:v>3.063237667084</c:v>
                </c:pt>
                <c:pt idx="32033">
                  <c:v>3.0633018016819999</c:v>
                </c:pt>
                <c:pt idx="32034">
                  <c:v>3.0633881092070001</c:v>
                </c:pt>
                <c:pt idx="32035">
                  <c:v>3.063445329666</c:v>
                </c:pt>
                <c:pt idx="32036">
                  <c:v>3.0635066032410001</c:v>
                </c:pt>
                <c:pt idx="32037">
                  <c:v>3.0636098384860002</c:v>
                </c:pt>
                <c:pt idx="32038">
                  <c:v>3.0636956691739998</c:v>
                </c:pt>
                <c:pt idx="32039">
                  <c:v>3.0637648105620001</c:v>
                </c:pt>
                <c:pt idx="32040">
                  <c:v>3.0638368129729998</c:v>
                </c:pt>
                <c:pt idx="32041">
                  <c:v>3.0639512538910001</c:v>
                </c:pt>
                <c:pt idx="32042">
                  <c:v>3.0640182495119999</c:v>
                </c:pt>
                <c:pt idx="32043">
                  <c:v>3.064074754715</c:v>
                </c:pt>
                <c:pt idx="32044">
                  <c:v>3.0641520023350002</c:v>
                </c:pt>
                <c:pt idx="32045">
                  <c:v>3.0642375946040001</c:v>
                </c:pt>
                <c:pt idx="32046">
                  <c:v>3.064282178879</c:v>
                </c:pt>
                <c:pt idx="32047">
                  <c:v>3.0643210411070001</c:v>
                </c:pt>
                <c:pt idx="32048">
                  <c:v>3.0644488334659998</c:v>
                </c:pt>
                <c:pt idx="32049">
                  <c:v>3.0645067691799999</c:v>
                </c:pt>
                <c:pt idx="32050">
                  <c:v>3.064773797989</c:v>
                </c:pt>
                <c:pt idx="32051">
                  <c:v>3.0648915767670002</c:v>
                </c:pt>
                <c:pt idx="32052">
                  <c:v>3.0649404525759998</c:v>
                </c:pt>
                <c:pt idx="32053">
                  <c:v>3.065000534058</c:v>
                </c:pt>
                <c:pt idx="32054">
                  <c:v>3.065082788467</c:v>
                </c:pt>
                <c:pt idx="32055">
                  <c:v>3.0650956630709998</c:v>
                </c:pt>
                <c:pt idx="32056">
                  <c:v>3.0651652812960002</c:v>
                </c:pt>
                <c:pt idx="32057">
                  <c:v>3.0651853084559999</c:v>
                </c:pt>
                <c:pt idx="32058">
                  <c:v>3.0652382373810001</c:v>
                </c:pt>
                <c:pt idx="32059">
                  <c:v>3.065268993378</c:v>
                </c:pt>
                <c:pt idx="32060">
                  <c:v>3.06529712677</c:v>
                </c:pt>
                <c:pt idx="32061">
                  <c:v>3.065346240997</c:v>
                </c:pt>
                <c:pt idx="32062">
                  <c:v>3.065365076065</c:v>
                </c:pt>
                <c:pt idx="32063">
                  <c:v>3.0654292106629999</c:v>
                </c:pt>
                <c:pt idx="32064">
                  <c:v>3.0654315948490001</c:v>
                </c:pt>
                <c:pt idx="32065">
                  <c:v>3.0655024051669999</c:v>
                </c:pt>
                <c:pt idx="32066">
                  <c:v>3.065506219864</c:v>
                </c:pt>
                <c:pt idx="32067">
                  <c:v>3.0655670166019999</c:v>
                </c:pt>
                <c:pt idx="32068">
                  <c:v>3.0655772685999998</c:v>
                </c:pt>
                <c:pt idx="32069">
                  <c:v>3.0656433105469998</c:v>
                </c:pt>
                <c:pt idx="32070">
                  <c:v>3.0656781196590002</c:v>
                </c:pt>
                <c:pt idx="32071">
                  <c:v>3.0657501220699999</c:v>
                </c:pt>
                <c:pt idx="32072">
                  <c:v>3.0658993721010002</c:v>
                </c:pt>
                <c:pt idx="32073">
                  <c:v>3.0659782886509999</c:v>
                </c:pt>
                <c:pt idx="32074">
                  <c:v>3.0660204887389999</c:v>
                </c:pt>
                <c:pt idx="32075">
                  <c:v>3.0660707950589998</c:v>
                </c:pt>
                <c:pt idx="32076">
                  <c:v>3.0661461353299999</c:v>
                </c:pt>
                <c:pt idx="32077">
                  <c:v>3.066233873367</c:v>
                </c:pt>
                <c:pt idx="32078">
                  <c:v>3.0662908554079999</c:v>
                </c:pt>
                <c:pt idx="32079">
                  <c:v>3.0663480758669999</c:v>
                </c:pt>
                <c:pt idx="32080">
                  <c:v>3.0664491653439998</c:v>
                </c:pt>
                <c:pt idx="32081">
                  <c:v>3.0665192604059999</c:v>
                </c:pt>
                <c:pt idx="32082">
                  <c:v>3.0665709972380002</c:v>
                </c:pt>
                <c:pt idx="32083">
                  <c:v>3.0666296482090001</c:v>
                </c:pt>
                <c:pt idx="32084">
                  <c:v>3.0667169094090001</c:v>
                </c:pt>
                <c:pt idx="32085">
                  <c:v>3.0667569637300001</c:v>
                </c:pt>
                <c:pt idx="32086">
                  <c:v>3.066793441772</c:v>
                </c:pt>
                <c:pt idx="32087">
                  <c:v>3.0668599605560001</c:v>
                </c:pt>
                <c:pt idx="32088">
                  <c:v>3.066951990128</c:v>
                </c:pt>
                <c:pt idx="32089">
                  <c:v>3.0670647621149998</c:v>
                </c:pt>
                <c:pt idx="32090">
                  <c:v>3.0671024322510001</c:v>
                </c:pt>
                <c:pt idx="32091">
                  <c:v>3.0671832561489998</c:v>
                </c:pt>
                <c:pt idx="32092">
                  <c:v>3.067269563675</c:v>
                </c:pt>
                <c:pt idx="32093">
                  <c:v>3.067616462708</c:v>
                </c:pt>
                <c:pt idx="32094">
                  <c:v>3.067729711533</c:v>
                </c:pt>
                <c:pt idx="32095">
                  <c:v>3.0678272247309999</c:v>
                </c:pt>
                <c:pt idx="32096">
                  <c:v>3.0679171085360002</c:v>
                </c:pt>
                <c:pt idx="32097">
                  <c:v>3.068000078201</c:v>
                </c:pt>
                <c:pt idx="32098">
                  <c:v>3.0680775642400002</c:v>
                </c:pt>
                <c:pt idx="32099">
                  <c:v>3.0680923461909999</c:v>
                </c:pt>
                <c:pt idx="32100">
                  <c:v>3.0681626796720001</c:v>
                </c:pt>
                <c:pt idx="32101">
                  <c:v>3.068296670914</c:v>
                </c:pt>
                <c:pt idx="32102">
                  <c:v>3.0685026645660001</c:v>
                </c:pt>
                <c:pt idx="32103">
                  <c:v>3.0687503814700001</c:v>
                </c:pt>
                <c:pt idx="32104">
                  <c:v>3.068800926208</c:v>
                </c:pt>
                <c:pt idx="32105">
                  <c:v>3.0689353942870001</c:v>
                </c:pt>
                <c:pt idx="32106">
                  <c:v>3.0690405368799998</c:v>
                </c:pt>
                <c:pt idx="32107">
                  <c:v>3.0693473815919998</c:v>
                </c:pt>
                <c:pt idx="32108">
                  <c:v>3.0694327354430002</c:v>
                </c:pt>
                <c:pt idx="32109">
                  <c:v>3.0695254802699998</c:v>
                </c:pt>
                <c:pt idx="32110">
                  <c:v>3.0696170330050001</c:v>
                </c:pt>
                <c:pt idx="32111">
                  <c:v>3.0697171688079998</c:v>
                </c:pt>
                <c:pt idx="32112">
                  <c:v>3.0697519779209999</c:v>
                </c:pt>
                <c:pt idx="32113">
                  <c:v>3.0698142051700001</c:v>
                </c:pt>
                <c:pt idx="32114">
                  <c:v>3.0698726177219999</c:v>
                </c:pt>
                <c:pt idx="32115">
                  <c:v>3.0699152946470001</c:v>
                </c:pt>
                <c:pt idx="32116">
                  <c:v>3.0699913501739999</c:v>
                </c:pt>
                <c:pt idx="32117">
                  <c:v>3.0700328350069999</c:v>
                </c:pt>
                <c:pt idx="32118">
                  <c:v>3.0700860023500001</c:v>
                </c:pt>
                <c:pt idx="32119">
                  <c:v>3.0701341629029999</c:v>
                </c:pt>
                <c:pt idx="32120">
                  <c:v>3.0701673030849999</c:v>
                </c:pt>
                <c:pt idx="32121">
                  <c:v>3.0702331066130002</c:v>
                </c:pt>
                <c:pt idx="32122">
                  <c:v>3.0702893733979999</c:v>
                </c:pt>
                <c:pt idx="32123">
                  <c:v>3.0703537464139998</c:v>
                </c:pt>
                <c:pt idx="32124">
                  <c:v>3.070396184921</c:v>
                </c:pt>
                <c:pt idx="32125">
                  <c:v>3.0704464912409999</c:v>
                </c:pt>
                <c:pt idx="32126">
                  <c:v>3.0705070495609998</c:v>
                </c:pt>
                <c:pt idx="32127">
                  <c:v>3.0705370903019999</c:v>
                </c:pt>
                <c:pt idx="32128">
                  <c:v>3.070631742477</c:v>
                </c:pt>
                <c:pt idx="32129">
                  <c:v>3.070879220963</c:v>
                </c:pt>
                <c:pt idx="32130">
                  <c:v>3.0709588527679998</c:v>
                </c:pt>
                <c:pt idx="32131">
                  <c:v>3.0710368156430001</c:v>
                </c:pt>
                <c:pt idx="32132">
                  <c:v>3.071074485779</c:v>
                </c:pt>
                <c:pt idx="32133">
                  <c:v>3.07111287117</c:v>
                </c:pt>
                <c:pt idx="32134">
                  <c:v>3.0711872577669999</c:v>
                </c:pt>
                <c:pt idx="32135">
                  <c:v>3.0712528228760001</c:v>
                </c:pt>
                <c:pt idx="32136">
                  <c:v>3.0712947845460001</c:v>
                </c:pt>
                <c:pt idx="32137">
                  <c:v>3.0713386535640002</c:v>
                </c:pt>
                <c:pt idx="32138">
                  <c:v>3.0714251995090001</c:v>
                </c:pt>
                <c:pt idx="32139">
                  <c:v>3.071495056152</c:v>
                </c:pt>
                <c:pt idx="32140">
                  <c:v>3.071630954742</c:v>
                </c:pt>
                <c:pt idx="32141">
                  <c:v>3.07190823555</c:v>
                </c:pt>
                <c:pt idx="32142">
                  <c:v>3.0719704627989999</c:v>
                </c:pt>
                <c:pt idx="32143">
                  <c:v>3.0722625255580001</c:v>
                </c:pt>
                <c:pt idx="32144">
                  <c:v>3.0723340511320001</c:v>
                </c:pt>
                <c:pt idx="32145">
                  <c:v>3.072473049164</c:v>
                </c:pt>
                <c:pt idx="32146">
                  <c:v>3.0725529193879999</c:v>
                </c:pt>
                <c:pt idx="32147">
                  <c:v>3.072654485703</c:v>
                </c:pt>
                <c:pt idx="32148">
                  <c:v>3.0727806091310002</c:v>
                </c:pt>
                <c:pt idx="32149">
                  <c:v>3.0731177330019999</c:v>
                </c:pt>
                <c:pt idx="32150">
                  <c:v>3.0734555721280001</c:v>
                </c:pt>
                <c:pt idx="32151">
                  <c:v>3.0737071037289998</c:v>
                </c:pt>
                <c:pt idx="32152">
                  <c:v>3.073902845383</c:v>
                </c:pt>
                <c:pt idx="32153">
                  <c:v>3.0740122795099998</c:v>
                </c:pt>
                <c:pt idx="32154">
                  <c:v>3.0742094516749998</c:v>
                </c:pt>
                <c:pt idx="32155">
                  <c:v>3.0744371414180001</c:v>
                </c:pt>
                <c:pt idx="32156">
                  <c:v>3.0745575428010001</c:v>
                </c:pt>
                <c:pt idx="32157">
                  <c:v>3.0746893882749999</c:v>
                </c:pt>
                <c:pt idx="32158">
                  <c:v>3.0749943256379999</c:v>
                </c:pt>
                <c:pt idx="32159">
                  <c:v>3.0751261711120002</c:v>
                </c:pt>
                <c:pt idx="32160">
                  <c:v>3.0753939151759999</c:v>
                </c:pt>
                <c:pt idx="32161">
                  <c:v>3.0755245685579999</c:v>
                </c:pt>
                <c:pt idx="32162">
                  <c:v>3.0757260322570001</c:v>
                </c:pt>
                <c:pt idx="32163">
                  <c:v>3.0759212970730001</c:v>
                </c:pt>
                <c:pt idx="32164">
                  <c:v>3.0760226249690001</c:v>
                </c:pt>
                <c:pt idx="32165">
                  <c:v>3.0761137008669999</c:v>
                </c:pt>
                <c:pt idx="32166">
                  <c:v>3.0762052536010001</c:v>
                </c:pt>
                <c:pt idx="32167">
                  <c:v>3.0765237808229999</c:v>
                </c:pt>
                <c:pt idx="32168">
                  <c:v>3.07661652565</c:v>
                </c:pt>
                <c:pt idx="32169">
                  <c:v>3.0767343044280002</c:v>
                </c:pt>
                <c:pt idx="32170">
                  <c:v>3.0768442153929998</c:v>
                </c:pt>
                <c:pt idx="32171">
                  <c:v>3.076890468597</c:v>
                </c:pt>
                <c:pt idx="32172">
                  <c:v>3.0772421360019999</c:v>
                </c:pt>
                <c:pt idx="32173">
                  <c:v>3.077338695526</c:v>
                </c:pt>
                <c:pt idx="32174">
                  <c:v>3.0776510238650001</c:v>
                </c:pt>
                <c:pt idx="32175">
                  <c:v>3.0777506828310002</c:v>
                </c:pt>
                <c:pt idx="32176">
                  <c:v>3.077842712402</c:v>
                </c:pt>
                <c:pt idx="32177">
                  <c:v>3.0779340267180002</c:v>
                </c:pt>
                <c:pt idx="32178">
                  <c:v>3.0780477523799998</c:v>
                </c:pt>
                <c:pt idx="32179">
                  <c:v>3.0781185626980001</c:v>
                </c:pt>
                <c:pt idx="32180">
                  <c:v>3.0782356262210002</c:v>
                </c:pt>
                <c:pt idx="32181">
                  <c:v>3.0785896778109998</c:v>
                </c:pt>
                <c:pt idx="32182">
                  <c:v>3.0786542892459998</c:v>
                </c:pt>
                <c:pt idx="32183">
                  <c:v>3.078717947006</c:v>
                </c:pt>
                <c:pt idx="32184">
                  <c:v>3.0787985324860001</c:v>
                </c:pt>
                <c:pt idx="32185">
                  <c:v>3.0788264274600001</c:v>
                </c:pt>
                <c:pt idx="32186">
                  <c:v>3.0790636539460001</c:v>
                </c:pt>
                <c:pt idx="32187">
                  <c:v>3.0791652202609998</c:v>
                </c:pt>
                <c:pt idx="32188">
                  <c:v>3.0792257785800001</c:v>
                </c:pt>
                <c:pt idx="32189">
                  <c:v>3.0793304443360001</c:v>
                </c:pt>
                <c:pt idx="32190">
                  <c:v>3.079406499863</c:v>
                </c:pt>
                <c:pt idx="32191">
                  <c:v>3.0794935226439999</c:v>
                </c:pt>
                <c:pt idx="32192">
                  <c:v>3.0795917510990001</c:v>
                </c:pt>
                <c:pt idx="32193">
                  <c:v>3.0796661376949999</c:v>
                </c:pt>
                <c:pt idx="32194">
                  <c:v>3.0797810554499998</c:v>
                </c:pt>
                <c:pt idx="32195">
                  <c:v>3.079835653305</c:v>
                </c:pt>
                <c:pt idx="32196">
                  <c:v>3.0801544189449999</c:v>
                </c:pt>
                <c:pt idx="32197">
                  <c:v>3.0802426338200002</c:v>
                </c:pt>
                <c:pt idx="32198">
                  <c:v>3.08034157753</c:v>
                </c:pt>
                <c:pt idx="32199">
                  <c:v>3.0804319381709999</c:v>
                </c:pt>
                <c:pt idx="32200">
                  <c:v>3.0805335044860001</c:v>
                </c:pt>
                <c:pt idx="32201">
                  <c:v>3.0806760787959999</c:v>
                </c:pt>
                <c:pt idx="32202">
                  <c:v>3.0807311534880002</c:v>
                </c:pt>
                <c:pt idx="32203">
                  <c:v>3.080813884735</c:v>
                </c:pt>
                <c:pt idx="32204">
                  <c:v>3.0808897018430002</c:v>
                </c:pt>
                <c:pt idx="32205">
                  <c:v>3.0809051990510001</c:v>
                </c:pt>
                <c:pt idx="32206">
                  <c:v>3.0809960365300002</c:v>
                </c:pt>
                <c:pt idx="32207">
                  <c:v>3.0810806751249999</c:v>
                </c:pt>
                <c:pt idx="32208">
                  <c:v>3.0811624526979999</c:v>
                </c:pt>
                <c:pt idx="32209">
                  <c:v>3.0811769962310001</c:v>
                </c:pt>
                <c:pt idx="32210">
                  <c:v>3.0812532901759999</c:v>
                </c:pt>
                <c:pt idx="32211">
                  <c:v>3.0813252925870001</c:v>
                </c:pt>
                <c:pt idx="32212">
                  <c:v>3.0813829898830001</c:v>
                </c:pt>
                <c:pt idx="32213">
                  <c:v>3.0814466476439999</c:v>
                </c:pt>
                <c:pt idx="32214">
                  <c:v>3.0815026760099999</c:v>
                </c:pt>
                <c:pt idx="32215">
                  <c:v>3.081537485123</c:v>
                </c:pt>
                <c:pt idx="32216">
                  <c:v>3.0815880298609999</c:v>
                </c:pt>
                <c:pt idx="32217">
                  <c:v>3.0816018581389999</c:v>
                </c:pt>
                <c:pt idx="32218">
                  <c:v>3.08163189888</c:v>
                </c:pt>
                <c:pt idx="32219">
                  <c:v>3.0816764831539998</c:v>
                </c:pt>
                <c:pt idx="32220">
                  <c:v>3.081729650497</c:v>
                </c:pt>
                <c:pt idx="32221">
                  <c:v>3.0817599296570002</c:v>
                </c:pt>
                <c:pt idx="32222">
                  <c:v>3.0818276405330001</c:v>
                </c:pt>
                <c:pt idx="32223">
                  <c:v>3.0818450450900001</c:v>
                </c:pt>
                <c:pt idx="32224">
                  <c:v>3.0819129943850001</c:v>
                </c:pt>
                <c:pt idx="32225">
                  <c:v>3.081926822662</c:v>
                </c:pt>
                <c:pt idx="32226">
                  <c:v>3.0819969177250002</c:v>
                </c:pt>
                <c:pt idx="32227">
                  <c:v>3.0820288658139998</c:v>
                </c:pt>
                <c:pt idx="32228">
                  <c:v>3.0820937156679999</c:v>
                </c:pt>
                <c:pt idx="32229">
                  <c:v>3.082352161407</c:v>
                </c:pt>
                <c:pt idx="32230">
                  <c:v>3.0823988914489999</c:v>
                </c:pt>
                <c:pt idx="32231">
                  <c:v>3.0824472904209999</c:v>
                </c:pt>
                <c:pt idx="32232">
                  <c:v>3.0825202465060002</c:v>
                </c:pt>
                <c:pt idx="32233">
                  <c:v>3.0826148986819999</c:v>
                </c:pt>
                <c:pt idx="32234">
                  <c:v>3.0826761722559999</c:v>
                </c:pt>
                <c:pt idx="32235">
                  <c:v>3.0827395915990001</c:v>
                </c:pt>
                <c:pt idx="32236">
                  <c:v>3.0828464031220002</c:v>
                </c:pt>
                <c:pt idx="32237">
                  <c:v>3.0829308032989999</c:v>
                </c:pt>
                <c:pt idx="32238">
                  <c:v>3.0830004215239999</c:v>
                </c:pt>
                <c:pt idx="32239">
                  <c:v>3.0830771923069999</c:v>
                </c:pt>
                <c:pt idx="32240">
                  <c:v>3.0831882953640002</c:v>
                </c:pt>
                <c:pt idx="32241">
                  <c:v>3.0832550525669999</c:v>
                </c:pt>
                <c:pt idx="32242">
                  <c:v>3.0833137035370002</c:v>
                </c:pt>
                <c:pt idx="32243">
                  <c:v>3.083396673203</c:v>
                </c:pt>
                <c:pt idx="32244">
                  <c:v>3.0834808349610001</c:v>
                </c:pt>
                <c:pt idx="32245">
                  <c:v>3.0835351943970002</c:v>
                </c:pt>
                <c:pt idx="32246">
                  <c:v>3.0835862159729999</c:v>
                </c:pt>
                <c:pt idx="32247">
                  <c:v>3.0836763381960002</c:v>
                </c:pt>
                <c:pt idx="32248">
                  <c:v>3.0837345123289999</c:v>
                </c:pt>
                <c:pt idx="32249">
                  <c:v>3.083778619766</c:v>
                </c:pt>
                <c:pt idx="32250">
                  <c:v>3.0838317871090002</c:v>
                </c:pt>
                <c:pt idx="32251">
                  <c:v>3.0839083194730001</c:v>
                </c:pt>
                <c:pt idx="32252">
                  <c:v>3.0839750766749998</c:v>
                </c:pt>
                <c:pt idx="32253">
                  <c:v>3.0840866565699998</c:v>
                </c:pt>
                <c:pt idx="32254">
                  <c:v>3.0843632221220001</c:v>
                </c:pt>
                <c:pt idx="32255">
                  <c:v>3.0844454765320002</c:v>
                </c:pt>
                <c:pt idx="32256">
                  <c:v>3.0845136642459998</c:v>
                </c:pt>
                <c:pt idx="32257">
                  <c:v>3.0845308303830001</c:v>
                </c:pt>
                <c:pt idx="32258">
                  <c:v>3.0845944881439999</c:v>
                </c:pt>
                <c:pt idx="32259">
                  <c:v>3.0846056938170001</c:v>
                </c:pt>
                <c:pt idx="32260">
                  <c:v>3.0846743583679999</c:v>
                </c:pt>
                <c:pt idx="32261">
                  <c:v>3.0846898555759998</c:v>
                </c:pt>
                <c:pt idx="32262">
                  <c:v>3.0847494602199999</c:v>
                </c:pt>
                <c:pt idx="32263">
                  <c:v>3.0847866535190001</c:v>
                </c:pt>
                <c:pt idx="32264">
                  <c:v>3.0848245620729999</c:v>
                </c:pt>
                <c:pt idx="32265">
                  <c:v>3.0848710536959998</c:v>
                </c:pt>
                <c:pt idx="32266">
                  <c:v>3.0848970413210002</c:v>
                </c:pt>
                <c:pt idx="32267">
                  <c:v>3.0849676132199999</c:v>
                </c:pt>
                <c:pt idx="32268">
                  <c:v>3.0850045681</c:v>
                </c:pt>
                <c:pt idx="32269">
                  <c:v>3.0850436687470002</c:v>
                </c:pt>
                <c:pt idx="32270">
                  <c:v>3.0851063728330002</c:v>
                </c:pt>
                <c:pt idx="32271">
                  <c:v>3.0851261615749999</c:v>
                </c:pt>
                <c:pt idx="32272">
                  <c:v>3.0851957797999998</c:v>
                </c:pt>
                <c:pt idx="32273">
                  <c:v>3.085208415985</c:v>
                </c:pt>
                <c:pt idx="32274">
                  <c:v>3.0854082107540002</c:v>
                </c:pt>
                <c:pt idx="32275">
                  <c:v>3.0854520797729998</c:v>
                </c:pt>
                <c:pt idx="32276">
                  <c:v>3.0854914188390001</c:v>
                </c:pt>
                <c:pt idx="32277">
                  <c:v>3.0855493545530002</c:v>
                </c:pt>
                <c:pt idx="32278">
                  <c:v>3.0856456756589998</c:v>
                </c:pt>
                <c:pt idx="32279">
                  <c:v>3.0857014656069999</c:v>
                </c:pt>
                <c:pt idx="32280">
                  <c:v>3.085754156113</c:v>
                </c:pt>
                <c:pt idx="32281">
                  <c:v>3.0858354568480002</c:v>
                </c:pt>
                <c:pt idx="32282">
                  <c:v>3.0859186649320001</c:v>
                </c:pt>
                <c:pt idx="32283">
                  <c:v>3.0859727859500001</c:v>
                </c:pt>
                <c:pt idx="32284">
                  <c:v>3.0860259532929999</c:v>
                </c:pt>
                <c:pt idx="32285">
                  <c:v>3.0861263275150002</c:v>
                </c:pt>
                <c:pt idx="32286">
                  <c:v>3.0861876010890001</c:v>
                </c:pt>
                <c:pt idx="32287">
                  <c:v>3.086235523224</c:v>
                </c:pt>
                <c:pt idx="32288">
                  <c:v>3.0862958431240002</c:v>
                </c:pt>
                <c:pt idx="32289">
                  <c:v>3.0863866806029998</c:v>
                </c:pt>
                <c:pt idx="32290">
                  <c:v>3.0864367485050002</c:v>
                </c:pt>
                <c:pt idx="32291">
                  <c:v>3.0864806175230002</c:v>
                </c:pt>
                <c:pt idx="32292">
                  <c:v>3.086549758911</c:v>
                </c:pt>
                <c:pt idx="32293">
                  <c:v>3.0866446495059998</c:v>
                </c:pt>
                <c:pt idx="32294">
                  <c:v>3.0868020057679999</c:v>
                </c:pt>
                <c:pt idx="32295">
                  <c:v>3.086899995804</c:v>
                </c:pt>
                <c:pt idx="32296">
                  <c:v>3.0869779586789998</c:v>
                </c:pt>
                <c:pt idx="32297">
                  <c:v>3.0870332717900002</c:v>
                </c:pt>
                <c:pt idx="32298">
                  <c:v>3.0870599746699998</c:v>
                </c:pt>
                <c:pt idx="32299">
                  <c:v>3.0871202945710001</c:v>
                </c:pt>
                <c:pt idx="32300">
                  <c:v>3.0871834754940002</c:v>
                </c:pt>
                <c:pt idx="32301">
                  <c:v>3.0871999263759999</c:v>
                </c:pt>
                <c:pt idx="32302">
                  <c:v>3.0872616767880001</c:v>
                </c:pt>
                <c:pt idx="32303">
                  <c:v>3.0872888565059999</c:v>
                </c:pt>
                <c:pt idx="32304">
                  <c:v>3.087334394455</c:v>
                </c:pt>
                <c:pt idx="32305">
                  <c:v>3.0873827934269999</c:v>
                </c:pt>
                <c:pt idx="32306">
                  <c:v>3.0874035358429999</c:v>
                </c:pt>
                <c:pt idx="32307">
                  <c:v>3.0874578952789999</c:v>
                </c:pt>
                <c:pt idx="32308">
                  <c:v>3.0874652862550001</c:v>
                </c:pt>
                <c:pt idx="32309">
                  <c:v>3.0874636173250001</c:v>
                </c:pt>
                <c:pt idx="32310">
                  <c:v>3.087515592575</c:v>
                </c:pt>
                <c:pt idx="32311">
                  <c:v>3.0875146389010002</c:v>
                </c:pt>
                <c:pt idx="32312">
                  <c:v>3.0875129699710002</c:v>
                </c:pt>
                <c:pt idx="32313">
                  <c:v>3.0875754356380001</c:v>
                </c:pt>
                <c:pt idx="32314">
                  <c:v>3.0875813961029999</c:v>
                </c:pt>
                <c:pt idx="32315">
                  <c:v>3.0876364707950001</c:v>
                </c:pt>
                <c:pt idx="32316">
                  <c:v>3.0876333713530002</c:v>
                </c:pt>
                <c:pt idx="32317">
                  <c:v>3.0876562595369998</c:v>
                </c:pt>
                <c:pt idx="32318">
                  <c:v>3.0876960754390002</c:v>
                </c:pt>
                <c:pt idx="32319">
                  <c:v>3.0877308845520002</c:v>
                </c:pt>
                <c:pt idx="32320">
                  <c:v>3.0877578258509999</c:v>
                </c:pt>
                <c:pt idx="32321">
                  <c:v>3.0877561569209999</c:v>
                </c:pt>
                <c:pt idx="32322">
                  <c:v>3.0877604484560002</c:v>
                </c:pt>
                <c:pt idx="32323">
                  <c:v>3.0878112316130002</c:v>
                </c:pt>
                <c:pt idx="32324">
                  <c:v>3.0878283977510002</c:v>
                </c:pt>
                <c:pt idx="32325">
                  <c:v>3.0879065990450001</c:v>
                </c:pt>
                <c:pt idx="32326">
                  <c:v>3.08806681633</c:v>
                </c:pt>
                <c:pt idx="32327">
                  <c:v>3.0881080627439998</c:v>
                </c:pt>
                <c:pt idx="32328">
                  <c:v>3.0882003307339998</c:v>
                </c:pt>
                <c:pt idx="32329">
                  <c:v>3.088253498077</c:v>
                </c:pt>
                <c:pt idx="32330">
                  <c:v>3.0882995128630002</c:v>
                </c:pt>
                <c:pt idx="32331">
                  <c:v>3.0883738994600001</c:v>
                </c:pt>
                <c:pt idx="32332">
                  <c:v>3.08846950531</c:v>
                </c:pt>
                <c:pt idx="32333">
                  <c:v>3.0885279178620002</c:v>
                </c:pt>
                <c:pt idx="32334">
                  <c:v>3.0885889530180002</c:v>
                </c:pt>
                <c:pt idx="32335">
                  <c:v>3.0886833667759999</c:v>
                </c:pt>
                <c:pt idx="32336">
                  <c:v>3.0887665748600002</c:v>
                </c:pt>
                <c:pt idx="32337">
                  <c:v>3.0888190269470002</c:v>
                </c:pt>
                <c:pt idx="32338">
                  <c:v>3.0888750553130002</c:v>
                </c:pt>
                <c:pt idx="32339">
                  <c:v>3.0889689922330001</c:v>
                </c:pt>
                <c:pt idx="32340">
                  <c:v>3.0890233516690002</c:v>
                </c:pt>
                <c:pt idx="32341">
                  <c:v>3.089064359665</c:v>
                </c:pt>
                <c:pt idx="32342">
                  <c:v>3.0891244411469998</c:v>
                </c:pt>
                <c:pt idx="32343">
                  <c:v>3.0892045497890002</c:v>
                </c:pt>
                <c:pt idx="32344">
                  <c:v>3.0892450809479999</c:v>
                </c:pt>
                <c:pt idx="32345">
                  <c:v>3.0892856121059999</c:v>
                </c:pt>
                <c:pt idx="32346">
                  <c:v>3.0893583297729998</c:v>
                </c:pt>
                <c:pt idx="32347">
                  <c:v>3.089414834976</c:v>
                </c:pt>
                <c:pt idx="32348">
                  <c:v>3.089449882507</c:v>
                </c:pt>
                <c:pt idx="32349">
                  <c:v>3.0895678997039999</c:v>
                </c:pt>
                <c:pt idx="32350">
                  <c:v>3.0896348953250001</c:v>
                </c:pt>
                <c:pt idx="32351">
                  <c:v>3.0897629261019999</c:v>
                </c:pt>
                <c:pt idx="32352">
                  <c:v>3.090080738068</c:v>
                </c:pt>
                <c:pt idx="32353">
                  <c:v>3.0901622772219999</c:v>
                </c:pt>
                <c:pt idx="32354">
                  <c:v>3.0901863574980002</c:v>
                </c:pt>
                <c:pt idx="32355">
                  <c:v>3.090267419815</c:v>
                </c:pt>
                <c:pt idx="32356">
                  <c:v>3.0903155803679998</c:v>
                </c:pt>
                <c:pt idx="32357">
                  <c:v>3.0903589725490002</c:v>
                </c:pt>
                <c:pt idx="32358">
                  <c:v>3.0904211997990001</c:v>
                </c:pt>
                <c:pt idx="32359">
                  <c:v>3.090497732162</c:v>
                </c:pt>
                <c:pt idx="32360">
                  <c:v>3.0905079841609999</c:v>
                </c:pt>
                <c:pt idx="32361">
                  <c:v>3.0905723571779999</c:v>
                </c:pt>
                <c:pt idx="32362">
                  <c:v>3.0905904769900001</c:v>
                </c:pt>
                <c:pt idx="32363">
                  <c:v>3.0906517505650002</c:v>
                </c:pt>
                <c:pt idx="32364">
                  <c:v>3.0906915664670001</c:v>
                </c:pt>
                <c:pt idx="32365">
                  <c:v>3.090743780136</c:v>
                </c:pt>
                <c:pt idx="32366">
                  <c:v>3.0910334587100001</c:v>
                </c:pt>
                <c:pt idx="32367">
                  <c:v>3.0911214351649998</c:v>
                </c:pt>
                <c:pt idx="32368">
                  <c:v>3.0912239551540002</c:v>
                </c:pt>
                <c:pt idx="32369">
                  <c:v>3.091270446777</c:v>
                </c:pt>
                <c:pt idx="32370">
                  <c:v>3.0913326740259999</c:v>
                </c:pt>
                <c:pt idx="32371">
                  <c:v>3.0914433002470001</c:v>
                </c:pt>
                <c:pt idx="32372">
                  <c:v>3.0915224552149998</c:v>
                </c:pt>
                <c:pt idx="32373">
                  <c:v>3.0916171073909999</c:v>
                </c:pt>
                <c:pt idx="32374">
                  <c:v>3.091757059097</c:v>
                </c:pt>
                <c:pt idx="32375">
                  <c:v>3.0918085575099998</c:v>
                </c:pt>
                <c:pt idx="32376">
                  <c:v>3.092144012451</c:v>
                </c:pt>
                <c:pt idx="32377">
                  <c:v>3.0922110080719998</c:v>
                </c:pt>
                <c:pt idx="32378">
                  <c:v>3.0922336578370002</c:v>
                </c:pt>
                <c:pt idx="32379">
                  <c:v>3.0923106670379998</c:v>
                </c:pt>
                <c:pt idx="32380">
                  <c:v>3.0923221111300001</c:v>
                </c:pt>
                <c:pt idx="32381">
                  <c:v>3.0923962593079999</c:v>
                </c:pt>
                <c:pt idx="32382">
                  <c:v>3.0924029350279998</c:v>
                </c:pt>
                <c:pt idx="32383">
                  <c:v>3.092468500137</c:v>
                </c:pt>
                <c:pt idx="32384">
                  <c:v>3.0924835205079999</c:v>
                </c:pt>
                <c:pt idx="32385">
                  <c:v>3.0925288200379999</c:v>
                </c:pt>
                <c:pt idx="32386">
                  <c:v>3.0925593376160001</c:v>
                </c:pt>
                <c:pt idx="32387">
                  <c:v>3.092585086823</c:v>
                </c:pt>
                <c:pt idx="32388">
                  <c:v>3.0926351547239999</c:v>
                </c:pt>
                <c:pt idx="32389">
                  <c:v>3.092646121979</c:v>
                </c:pt>
                <c:pt idx="32390">
                  <c:v>3.0927076339720001</c:v>
                </c:pt>
                <c:pt idx="32391">
                  <c:v>3.092714071274</c:v>
                </c:pt>
                <c:pt idx="32392">
                  <c:v>3.0927500724789998</c:v>
                </c:pt>
                <c:pt idx="32393">
                  <c:v>3.0927762985229998</c:v>
                </c:pt>
                <c:pt idx="32394">
                  <c:v>3.092820167542</c:v>
                </c:pt>
                <c:pt idx="32395">
                  <c:v>3.0928287506099998</c:v>
                </c:pt>
                <c:pt idx="32396">
                  <c:v>3.0928261280060001</c:v>
                </c:pt>
                <c:pt idx="32397">
                  <c:v>3.0928783416750001</c:v>
                </c:pt>
                <c:pt idx="32398">
                  <c:v>3.092876195908</c:v>
                </c:pt>
                <c:pt idx="32399">
                  <c:v>3.0929439067839999</c:v>
                </c:pt>
                <c:pt idx="32400">
                  <c:v>3.0929648876189999</c:v>
                </c:pt>
                <c:pt idx="32401">
                  <c:v>3.0930564403530001</c:v>
                </c:pt>
                <c:pt idx="32402">
                  <c:v>3.0932195186609999</c:v>
                </c:pt>
                <c:pt idx="32403">
                  <c:v>3.0933008193970002</c:v>
                </c:pt>
                <c:pt idx="32404">
                  <c:v>3.093371629715</c:v>
                </c:pt>
                <c:pt idx="32405">
                  <c:v>3.0934286117549998</c:v>
                </c:pt>
                <c:pt idx="32406">
                  <c:v>3.0934965610499998</c:v>
                </c:pt>
                <c:pt idx="32407">
                  <c:v>3.0936117172239999</c:v>
                </c:pt>
                <c:pt idx="32408">
                  <c:v>3.0936868190769999</c:v>
                </c:pt>
                <c:pt idx="32409">
                  <c:v>3.0937628746030001</c:v>
                </c:pt>
                <c:pt idx="32410">
                  <c:v>3.0938556194309998</c:v>
                </c:pt>
                <c:pt idx="32411">
                  <c:v>3.0939619541169998</c:v>
                </c:pt>
                <c:pt idx="32412">
                  <c:v>3.094022035599</c:v>
                </c:pt>
                <c:pt idx="32413">
                  <c:v>3.0940802097320002</c:v>
                </c:pt>
                <c:pt idx="32414">
                  <c:v>3.094172000885</c:v>
                </c:pt>
                <c:pt idx="32415">
                  <c:v>3.0942358970639998</c:v>
                </c:pt>
                <c:pt idx="32416">
                  <c:v>3.0942778587339999</c:v>
                </c:pt>
                <c:pt idx="32417">
                  <c:v>3.094321727753</c:v>
                </c:pt>
                <c:pt idx="32418">
                  <c:v>3.0944483280180002</c:v>
                </c:pt>
                <c:pt idx="32419">
                  <c:v>3.094536304474</c:v>
                </c:pt>
                <c:pt idx="32420">
                  <c:v>3.0946295261380001</c:v>
                </c:pt>
                <c:pt idx="32421">
                  <c:v>3.0947313308719999</c:v>
                </c:pt>
                <c:pt idx="32422">
                  <c:v>3.0948078632349998</c:v>
                </c:pt>
                <c:pt idx="32423">
                  <c:v>3.0949170589450001</c:v>
                </c:pt>
                <c:pt idx="32424">
                  <c:v>3.0949754714969999</c:v>
                </c:pt>
                <c:pt idx="32425">
                  <c:v>3.0950286388400001</c:v>
                </c:pt>
                <c:pt idx="32426">
                  <c:v>3.0951151847839999</c:v>
                </c:pt>
                <c:pt idx="32427">
                  <c:v>3.0952067375180001</c:v>
                </c:pt>
                <c:pt idx="32428">
                  <c:v>3.0952734947199998</c:v>
                </c:pt>
                <c:pt idx="32429">
                  <c:v>3.0953714847559999</c:v>
                </c:pt>
                <c:pt idx="32430">
                  <c:v>3.0955083370210001</c:v>
                </c:pt>
                <c:pt idx="32431">
                  <c:v>3.0958068370820002</c:v>
                </c:pt>
                <c:pt idx="32432">
                  <c:v>3.0959625244139999</c:v>
                </c:pt>
                <c:pt idx="32433">
                  <c:v>3.0960180759429998</c:v>
                </c:pt>
                <c:pt idx="32434">
                  <c:v>3.0961070060729998</c:v>
                </c:pt>
                <c:pt idx="32435">
                  <c:v>3.0962493419650001</c:v>
                </c:pt>
                <c:pt idx="32436">
                  <c:v>3.0963826179499998</c:v>
                </c:pt>
                <c:pt idx="32437">
                  <c:v>3.0966939926150001</c:v>
                </c:pt>
                <c:pt idx="32438">
                  <c:v>3.0967104434969999</c:v>
                </c:pt>
                <c:pt idx="32439">
                  <c:v>3.0967819690699998</c:v>
                </c:pt>
                <c:pt idx="32440">
                  <c:v>3.0968425273900002</c:v>
                </c:pt>
                <c:pt idx="32441">
                  <c:v>3.096887350082</c:v>
                </c:pt>
                <c:pt idx="32442">
                  <c:v>3.0970046520230001</c:v>
                </c:pt>
                <c:pt idx="32443">
                  <c:v>3.097131490707</c:v>
                </c:pt>
                <c:pt idx="32444">
                  <c:v>3.0972208976750002</c:v>
                </c:pt>
                <c:pt idx="32445">
                  <c:v>3.0972995758059998</c:v>
                </c:pt>
                <c:pt idx="32446">
                  <c:v>3.0973238945010002</c:v>
                </c:pt>
                <c:pt idx="32447">
                  <c:v>3.0973870754239998</c:v>
                </c:pt>
                <c:pt idx="32448">
                  <c:v>3.0974586009979999</c:v>
                </c:pt>
                <c:pt idx="32449">
                  <c:v>3.0975277423860001</c:v>
                </c:pt>
                <c:pt idx="32450">
                  <c:v>3.097584486008</c:v>
                </c:pt>
                <c:pt idx="32451">
                  <c:v>3.0976586341860002</c:v>
                </c:pt>
                <c:pt idx="32452">
                  <c:v>3.0977268218990002</c:v>
                </c:pt>
                <c:pt idx="32453">
                  <c:v>3.0977532863619999</c:v>
                </c:pt>
                <c:pt idx="32454">
                  <c:v>3.0978093147279999</c:v>
                </c:pt>
                <c:pt idx="32455">
                  <c:v>3.0978493690489999</c:v>
                </c:pt>
                <c:pt idx="32456">
                  <c:v>3.0978858470919999</c:v>
                </c:pt>
                <c:pt idx="32457">
                  <c:v>3.0979452133179999</c:v>
                </c:pt>
                <c:pt idx="32458">
                  <c:v>3.0979707241060002</c:v>
                </c:pt>
                <c:pt idx="32459">
                  <c:v>3.0980386734010001</c:v>
                </c:pt>
                <c:pt idx="32460">
                  <c:v>3.098062753677</c:v>
                </c:pt>
                <c:pt idx="32461">
                  <c:v>3.09814620018</c:v>
                </c:pt>
                <c:pt idx="32462">
                  <c:v>3.0982296466829999</c:v>
                </c:pt>
                <c:pt idx="32463">
                  <c:v>3.098280191422</c:v>
                </c:pt>
                <c:pt idx="32464">
                  <c:v>3.0983233451840002</c:v>
                </c:pt>
                <c:pt idx="32465">
                  <c:v>3.0983893871310002</c:v>
                </c:pt>
                <c:pt idx="32466">
                  <c:v>3.0984160900119999</c:v>
                </c:pt>
                <c:pt idx="32467">
                  <c:v>3.0984804630279998</c:v>
                </c:pt>
                <c:pt idx="32468">
                  <c:v>3.0985026359560002</c:v>
                </c:pt>
                <c:pt idx="32469">
                  <c:v>3.0985903739929999</c:v>
                </c:pt>
                <c:pt idx="32470">
                  <c:v>3.0988571643829999</c:v>
                </c:pt>
                <c:pt idx="32471">
                  <c:v>3.0989716053010001</c:v>
                </c:pt>
                <c:pt idx="32472">
                  <c:v>3.0990571975710002</c:v>
                </c:pt>
                <c:pt idx="32473">
                  <c:v>3.0991761684419998</c:v>
                </c:pt>
                <c:pt idx="32474">
                  <c:v>3.099216938019</c:v>
                </c:pt>
                <c:pt idx="32475">
                  <c:v>3.0993003845209999</c:v>
                </c:pt>
                <c:pt idx="32476">
                  <c:v>3.0993695259090002</c:v>
                </c:pt>
                <c:pt idx="32477">
                  <c:v>3.099414110184</c:v>
                </c:pt>
                <c:pt idx="32478">
                  <c:v>3.0994608402249999</c:v>
                </c:pt>
                <c:pt idx="32479">
                  <c:v>3.099548339844</c:v>
                </c:pt>
                <c:pt idx="32480">
                  <c:v>3.0995943546300002</c:v>
                </c:pt>
                <c:pt idx="32481">
                  <c:v>3.0996346473690002</c:v>
                </c:pt>
                <c:pt idx="32482">
                  <c:v>3.0996901988980001</c:v>
                </c:pt>
                <c:pt idx="32483">
                  <c:v>3.0998048782350001</c:v>
                </c:pt>
                <c:pt idx="32484">
                  <c:v>3.1001415252690001</c:v>
                </c:pt>
                <c:pt idx="32485">
                  <c:v>3.1002821922299999</c:v>
                </c:pt>
                <c:pt idx="32486">
                  <c:v>3.1003601551059998</c:v>
                </c:pt>
                <c:pt idx="32487">
                  <c:v>3.1004371643069999</c:v>
                </c:pt>
                <c:pt idx="32488">
                  <c:v>3.1005220413210002</c:v>
                </c:pt>
                <c:pt idx="32489">
                  <c:v>3.1005814075470002</c:v>
                </c:pt>
                <c:pt idx="32490">
                  <c:v>3.1008629798889999</c:v>
                </c:pt>
                <c:pt idx="32491">
                  <c:v>3.1010823249819999</c:v>
                </c:pt>
                <c:pt idx="32492">
                  <c:v>3.1011633872990001</c:v>
                </c:pt>
                <c:pt idx="32493">
                  <c:v>3.1012804508210001</c:v>
                </c:pt>
                <c:pt idx="32494">
                  <c:v>3.101316690445</c:v>
                </c:pt>
                <c:pt idx="32495">
                  <c:v>3.1013522148130002</c:v>
                </c:pt>
                <c:pt idx="32496">
                  <c:v>3.101419687271</c:v>
                </c:pt>
                <c:pt idx="32497">
                  <c:v>3.1014869213099998</c:v>
                </c:pt>
                <c:pt idx="32498">
                  <c:v>3.101527690887</c:v>
                </c:pt>
                <c:pt idx="32499">
                  <c:v>3.1015675067899999</c:v>
                </c:pt>
                <c:pt idx="32500">
                  <c:v>3.1016466617580001</c:v>
                </c:pt>
                <c:pt idx="32501">
                  <c:v>3.1016948223109999</c:v>
                </c:pt>
                <c:pt idx="32502">
                  <c:v>3.1017303466800001</c:v>
                </c:pt>
                <c:pt idx="32503">
                  <c:v>3.1017816066739998</c:v>
                </c:pt>
                <c:pt idx="32504">
                  <c:v>3.1018652915949998</c:v>
                </c:pt>
                <c:pt idx="32505">
                  <c:v>3.101932048798</c:v>
                </c:pt>
                <c:pt idx="32506">
                  <c:v>3.1020495891570001</c:v>
                </c:pt>
                <c:pt idx="32507">
                  <c:v>3.102106809616</c:v>
                </c:pt>
                <c:pt idx="32508">
                  <c:v>3.102237462997</c:v>
                </c:pt>
                <c:pt idx="32509">
                  <c:v>3.1025779247280001</c:v>
                </c:pt>
                <c:pt idx="32510">
                  <c:v>3.1026895046230001</c:v>
                </c:pt>
                <c:pt idx="32511">
                  <c:v>3.1027786731720002</c:v>
                </c:pt>
                <c:pt idx="32512">
                  <c:v>3.1028542518619999</c:v>
                </c:pt>
                <c:pt idx="32513">
                  <c:v>3.1028745174410002</c:v>
                </c:pt>
                <c:pt idx="32514">
                  <c:v>3.102952480316</c:v>
                </c:pt>
                <c:pt idx="32515">
                  <c:v>3.1029870510099999</c:v>
                </c:pt>
                <c:pt idx="32516">
                  <c:v>3.1030235290529999</c:v>
                </c:pt>
                <c:pt idx="32517">
                  <c:v>3.1030783653260001</c:v>
                </c:pt>
                <c:pt idx="32518">
                  <c:v>3.1030979156490002</c:v>
                </c:pt>
                <c:pt idx="32519">
                  <c:v>3.1031541824339999</c:v>
                </c:pt>
                <c:pt idx="32520">
                  <c:v>3.1031594276429999</c:v>
                </c:pt>
                <c:pt idx="32521">
                  <c:v>3.1032264232640001</c:v>
                </c:pt>
                <c:pt idx="32522">
                  <c:v>3.103233337402</c:v>
                </c:pt>
                <c:pt idx="32523">
                  <c:v>3.10329413414</c:v>
                </c:pt>
                <c:pt idx="32524">
                  <c:v>3.103309869766</c:v>
                </c:pt>
                <c:pt idx="32525">
                  <c:v>3.1033704280849999</c:v>
                </c:pt>
                <c:pt idx="32526">
                  <c:v>3.103404045105</c:v>
                </c:pt>
                <c:pt idx="32527">
                  <c:v>3.1034450531009998</c:v>
                </c:pt>
                <c:pt idx="32528">
                  <c:v>3.1035027503969999</c:v>
                </c:pt>
                <c:pt idx="32529">
                  <c:v>3.1035284996030001</c:v>
                </c:pt>
                <c:pt idx="32530">
                  <c:v>3.103599071503</c:v>
                </c:pt>
                <c:pt idx="32531">
                  <c:v>3.103616952896</c:v>
                </c:pt>
                <c:pt idx="32532">
                  <c:v>3.1036977767940002</c:v>
                </c:pt>
                <c:pt idx="32533">
                  <c:v>3.1038656234739999</c:v>
                </c:pt>
                <c:pt idx="32534">
                  <c:v>3.1039104461670002</c:v>
                </c:pt>
                <c:pt idx="32535">
                  <c:v>3.103995323181</c:v>
                </c:pt>
                <c:pt idx="32536">
                  <c:v>3.1040446758270002</c:v>
                </c:pt>
                <c:pt idx="32537">
                  <c:v>3.1040968894960002</c:v>
                </c:pt>
                <c:pt idx="32538">
                  <c:v>3.1041791439059998</c:v>
                </c:pt>
                <c:pt idx="32539">
                  <c:v>3.1042530536649999</c:v>
                </c:pt>
                <c:pt idx="32540">
                  <c:v>3.104305744171</c:v>
                </c:pt>
                <c:pt idx="32541">
                  <c:v>3.104365110397</c:v>
                </c:pt>
                <c:pt idx="32542">
                  <c:v>3.1044616699219998</c:v>
                </c:pt>
                <c:pt idx="32543">
                  <c:v>3.1045157909390002</c:v>
                </c:pt>
                <c:pt idx="32544">
                  <c:v>3.1045663356780002</c:v>
                </c:pt>
                <c:pt idx="32545">
                  <c:v>3.104629993439</c:v>
                </c:pt>
                <c:pt idx="32546">
                  <c:v>3.1047010421749999</c:v>
                </c:pt>
                <c:pt idx="32547">
                  <c:v>3.1047422885890001</c:v>
                </c:pt>
                <c:pt idx="32548">
                  <c:v>3.1047828197479999</c:v>
                </c:pt>
                <c:pt idx="32549">
                  <c:v>3.1049022674560001</c:v>
                </c:pt>
                <c:pt idx="32550">
                  <c:v>3.1049780845639998</c:v>
                </c:pt>
                <c:pt idx="32551">
                  <c:v>3.105083465576</c:v>
                </c:pt>
                <c:pt idx="32552">
                  <c:v>3.1051733493799998</c:v>
                </c:pt>
                <c:pt idx="32553">
                  <c:v>3.1052846908570002</c:v>
                </c:pt>
                <c:pt idx="32554">
                  <c:v>3.1054139137269998</c:v>
                </c:pt>
                <c:pt idx="32555">
                  <c:v>3.1057906150819998</c:v>
                </c:pt>
                <c:pt idx="32556">
                  <c:v>3.105976343155</c:v>
                </c:pt>
                <c:pt idx="32557">
                  <c:v>3.1061961650850001</c:v>
                </c:pt>
                <c:pt idx="32558">
                  <c:v>3.1062896251679999</c:v>
                </c:pt>
                <c:pt idx="32559">
                  <c:v>3.106610774994</c:v>
                </c:pt>
                <c:pt idx="32560">
                  <c:v>3.1067950725559998</c:v>
                </c:pt>
                <c:pt idx="32561">
                  <c:v>3.1068642139430001</c:v>
                </c:pt>
                <c:pt idx="32562">
                  <c:v>3.1069087982179999</c:v>
                </c:pt>
                <c:pt idx="32563">
                  <c:v>3.1070001125340001</c:v>
                </c:pt>
                <c:pt idx="32564">
                  <c:v>3.1071979999539998</c:v>
                </c:pt>
                <c:pt idx="32565">
                  <c:v>3.107275247574</c:v>
                </c:pt>
                <c:pt idx="32566">
                  <c:v>3.1073007583619998</c:v>
                </c:pt>
                <c:pt idx="32567">
                  <c:v>3.107372760773</c:v>
                </c:pt>
                <c:pt idx="32568">
                  <c:v>3.107669353485</c:v>
                </c:pt>
                <c:pt idx="32569">
                  <c:v>3.1077806949619999</c:v>
                </c:pt>
                <c:pt idx="32570">
                  <c:v>3.1078982353210001</c:v>
                </c:pt>
                <c:pt idx="32571">
                  <c:v>3.1082303524019999</c:v>
                </c:pt>
                <c:pt idx="32572">
                  <c:v>3.1082370281220002</c:v>
                </c:pt>
                <c:pt idx="32573">
                  <c:v>3.1082987785339999</c:v>
                </c:pt>
                <c:pt idx="32574">
                  <c:v>3.1083118915560002</c:v>
                </c:pt>
                <c:pt idx="32575">
                  <c:v>3.1083731651309998</c:v>
                </c:pt>
                <c:pt idx="32576">
                  <c:v>3.1084003448490001</c:v>
                </c:pt>
                <c:pt idx="32577">
                  <c:v>3.10844540596</c:v>
                </c:pt>
                <c:pt idx="32578">
                  <c:v>3.10848903656</c:v>
                </c:pt>
                <c:pt idx="32579">
                  <c:v>3.1085078716279999</c:v>
                </c:pt>
                <c:pt idx="32580">
                  <c:v>3.1085662841800001</c:v>
                </c:pt>
                <c:pt idx="32581">
                  <c:v>3.1085777282709999</c:v>
                </c:pt>
                <c:pt idx="32582">
                  <c:v>3.1086492538449999</c:v>
                </c:pt>
                <c:pt idx="32583">
                  <c:v>3.1086604595180001</c:v>
                </c:pt>
                <c:pt idx="32584">
                  <c:v>3.1087327003479999</c:v>
                </c:pt>
                <c:pt idx="32585">
                  <c:v>3.1087446212769998</c:v>
                </c:pt>
                <c:pt idx="32586">
                  <c:v>3.1088180541989998</c:v>
                </c:pt>
                <c:pt idx="32587">
                  <c:v>3.1088452339170001</c:v>
                </c:pt>
                <c:pt idx="32588">
                  <c:v>3.1089088916779999</c:v>
                </c:pt>
                <c:pt idx="32589">
                  <c:v>3.109014034271</c:v>
                </c:pt>
                <c:pt idx="32590">
                  <c:v>3.1092801094059999</c:v>
                </c:pt>
                <c:pt idx="32591">
                  <c:v>3.1093528270720001</c:v>
                </c:pt>
                <c:pt idx="32592">
                  <c:v>3.10941696167</c:v>
                </c:pt>
                <c:pt idx="32593">
                  <c:v>3.1095008850100001</c:v>
                </c:pt>
                <c:pt idx="32594">
                  <c:v>3.1095416545869998</c:v>
                </c:pt>
                <c:pt idx="32595">
                  <c:v>3.109591007233</c:v>
                </c:pt>
                <c:pt idx="32596">
                  <c:v>3.1096792221070002</c:v>
                </c:pt>
                <c:pt idx="32597">
                  <c:v>3.1097414493560001</c:v>
                </c:pt>
                <c:pt idx="32598">
                  <c:v>3.109788417816</c:v>
                </c:pt>
                <c:pt idx="32599">
                  <c:v>3.1098418235779999</c:v>
                </c:pt>
                <c:pt idx="32600">
                  <c:v>3.1099355220790001</c:v>
                </c:pt>
                <c:pt idx="32601">
                  <c:v>3.1099865436549998</c:v>
                </c:pt>
                <c:pt idx="32602">
                  <c:v>3.1100296974180002</c:v>
                </c:pt>
                <c:pt idx="32603">
                  <c:v>3.1100928783419999</c:v>
                </c:pt>
                <c:pt idx="32604">
                  <c:v>3.1101815700530002</c:v>
                </c:pt>
                <c:pt idx="32605">
                  <c:v>3.1102263927460001</c:v>
                </c:pt>
                <c:pt idx="32606">
                  <c:v>3.1102733612060001</c:v>
                </c:pt>
                <c:pt idx="32607">
                  <c:v>3.1103615760799999</c:v>
                </c:pt>
                <c:pt idx="32608">
                  <c:v>3.110424757004</c:v>
                </c:pt>
                <c:pt idx="32609">
                  <c:v>3.1104741096500002</c:v>
                </c:pt>
                <c:pt idx="32610">
                  <c:v>3.11053109169</c:v>
                </c:pt>
                <c:pt idx="32611">
                  <c:v>3.110628843307</c:v>
                </c:pt>
                <c:pt idx="32612">
                  <c:v>3.1106865406040001</c:v>
                </c:pt>
                <c:pt idx="32613">
                  <c:v>3.110737085342</c:v>
                </c:pt>
                <c:pt idx="32614">
                  <c:v>3.1108069419860001</c:v>
                </c:pt>
                <c:pt idx="32615">
                  <c:v>3.1108982563019998</c:v>
                </c:pt>
                <c:pt idx="32616">
                  <c:v>3.110946178436</c:v>
                </c:pt>
                <c:pt idx="32617">
                  <c:v>3.1109948158259999</c:v>
                </c:pt>
                <c:pt idx="32618">
                  <c:v>3.1110818386079999</c:v>
                </c:pt>
                <c:pt idx="32619">
                  <c:v>3.1111443042759999</c:v>
                </c:pt>
                <c:pt idx="32620">
                  <c:v>3.1111788749690001</c:v>
                </c:pt>
                <c:pt idx="32621">
                  <c:v>3.111219882965</c:v>
                </c:pt>
                <c:pt idx="32622">
                  <c:v>3.1113381385799999</c:v>
                </c:pt>
                <c:pt idx="32623">
                  <c:v>3.1114089488980001</c:v>
                </c:pt>
                <c:pt idx="32624">
                  <c:v>3.1114997863770002</c:v>
                </c:pt>
                <c:pt idx="32625">
                  <c:v>3.1116383075709999</c:v>
                </c:pt>
                <c:pt idx="32626">
                  <c:v>3.1118314266199998</c:v>
                </c:pt>
                <c:pt idx="32627">
                  <c:v>3.1118803024289998</c:v>
                </c:pt>
                <c:pt idx="32628">
                  <c:v>3.111924886703</c:v>
                </c:pt>
                <c:pt idx="32629">
                  <c:v>3.111980199814</c:v>
                </c:pt>
                <c:pt idx="32630">
                  <c:v>3.1119999885560001</c:v>
                </c:pt>
                <c:pt idx="32631">
                  <c:v>3.112062215805</c:v>
                </c:pt>
                <c:pt idx="32632">
                  <c:v>3.1120705604549999</c:v>
                </c:pt>
                <c:pt idx="32633">
                  <c:v>3.1121311187740002</c:v>
                </c:pt>
                <c:pt idx="32634">
                  <c:v>3.1121230125429999</c:v>
                </c:pt>
                <c:pt idx="32635">
                  <c:v>3.1121835708619998</c:v>
                </c:pt>
                <c:pt idx="32636">
                  <c:v>3.1121802330019999</c:v>
                </c:pt>
                <c:pt idx="32637">
                  <c:v>3.1122300624850001</c:v>
                </c:pt>
                <c:pt idx="32638">
                  <c:v>3.1122457981110001</c:v>
                </c:pt>
                <c:pt idx="32639">
                  <c:v>3.1122870445249999</c:v>
                </c:pt>
                <c:pt idx="32640">
                  <c:v>3.1123182773589999</c:v>
                </c:pt>
                <c:pt idx="32641">
                  <c:v>3.1123390197749998</c:v>
                </c:pt>
                <c:pt idx="32642">
                  <c:v>3.1123404502869998</c:v>
                </c:pt>
                <c:pt idx="32643">
                  <c:v>3.112388134003</c:v>
                </c:pt>
                <c:pt idx="32644">
                  <c:v>3.1124088764189999</c:v>
                </c:pt>
                <c:pt idx="32645">
                  <c:v>3.1124432086940002</c:v>
                </c:pt>
                <c:pt idx="32646">
                  <c:v>3.1124849319460002</c:v>
                </c:pt>
                <c:pt idx="32647">
                  <c:v>3.1125066280359999</c:v>
                </c:pt>
                <c:pt idx="32648">
                  <c:v>3.1125633716580001</c:v>
                </c:pt>
                <c:pt idx="32649">
                  <c:v>3.1125640869139999</c:v>
                </c:pt>
                <c:pt idx="32650">
                  <c:v>3.1125905513759999</c:v>
                </c:pt>
                <c:pt idx="32651">
                  <c:v>3.1126229763030002</c:v>
                </c:pt>
                <c:pt idx="32652">
                  <c:v>3.1126613616940002</c:v>
                </c:pt>
                <c:pt idx="32653">
                  <c:v>3.1126785278320002</c:v>
                </c:pt>
                <c:pt idx="32654">
                  <c:v>3.112739086151</c:v>
                </c:pt>
                <c:pt idx="32655">
                  <c:v>3.1127536296840002</c:v>
                </c:pt>
                <c:pt idx="32656">
                  <c:v>3.1128494739530002</c:v>
                </c:pt>
                <c:pt idx="32657">
                  <c:v>3.1130278110499998</c:v>
                </c:pt>
                <c:pt idx="32658">
                  <c:v>3.1131074428560002</c:v>
                </c:pt>
                <c:pt idx="32659">
                  <c:v>3.1131525039670001</c:v>
                </c:pt>
                <c:pt idx="32660">
                  <c:v>3.1131949424740002</c:v>
                </c:pt>
                <c:pt idx="32661">
                  <c:v>3.1132652759549999</c:v>
                </c:pt>
                <c:pt idx="32662">
                  <c:v>3.1133432388309998</c:v>
                </c:pt>
                <c:pt idx="32663">
                  <c:v>3.1133949756620001</c:v>
                </c:pt>
                <c:pt idx="32664">
                  <c:v>3.1134588718409999</c:v>
                </c:pt>
                <c:pt idx="32665">
                  <c:v>3.1135666370389998</c:v>
                </c:pt>
                <c:pt idx="32666">
                  <c:v>3.1136333942409999</c:v>
                </c:pt>
                <c:pt idx="32667">
                  <c:v>3.1136906146999999</c:v>
                </c:pt>
                <c:pt idx="32668">
                  <c:v>3.113762617111</c:v>
                </c:pt>
                <c:pt idx="32669">
                  <c:v>3.113846302032</c:v>
                </c:pt>
                <c:pt idx="32670">
                  <c:v>3.1139001846309999</c:v>
                </c:pt>
                <c:pt idx="32671">
                  <c:v>3.1139540672299999</c:v>
                </c:pt>
                <c:pt idx="32672">
                  <c:v>3.1140358448029999</c:v>
                </c:pt>
                <c:pt idx="32673">
                  <c:v>3.1140968799589999</c:v>
                </c:pt>
                <c:pt idx="32674">
                  <c:v>3.1141703128809999</c:v>
                </c:pt>
                <c:pt idx="32675">
                  <c:v>3.1145114898680002</c:v>
                </c:pt>
                <c:pt idx="32676">
                  <c:v>3.1146295070650001</c:v>
                </c:pt>
                <c:pt idx="32677">
                  <c:v>3.1147227287289998</c:v>
                </c:pt>
                <c:pt idx="32678">
                  <c:v>3.1147902011870001</c:v>
                </c:pt>
                <c:pt idx="32679">
                  <c:v>3.1148090362550001</c:v>
                </c:pt>
                <c:pt idx="32680">
                  <c:v>3.1148722171780001</c:v>
                </c:pt>
                <c:pt idx="32681">
                  <c:v>3.1149108409880002</c:v>
                </c:pt>
                <c:pt idx="32682">
                  <c:v>3.1149334907530002</c:v>
                </c:pt>
                <c:pt idx="32683">
                  <c:v>3.1149904727940001</c:v>
                </c:pt>
                <c:pt idx="32684">
                  <c:v>3.1149964332579998</c:v>
                </c:pt>
                <c:pt idx="32685">
                  <c:v>3.114999055862</c:v>
                </c:pt>
                <c:pt idx="32686">
                  <c:v>3.1150219440460001</c:v>
                </c:pt>
                <c:pt idx="32687">
                  <c:v>3.1150648593899999</c:v>
                </c:pt>
                <c:pt idx="32688">
                  <c:v>3.115107297897</c:v>
                </c:pt>
                <c:pt idx="32689">
                  <c:v>3.1151275634769999</c:v>
                </c:pt>
                <c:pt idx="32690">
                  <c:v>3.115185260773</c:v>
                </c:pt>
                <c:pt idx="32691">
                  <c:v>3.115194559097</c:v>
                </c:pt>
                <c:pt idx="32692">
                  <c:v>3.1152601242069999</c:v>
                </c:pt>
                <c:pt idx="32693">
                  <c:v>3.115270853043</c:v>
                </c:pt>
                <c:pt idx="32694">
                  <c:v>3.1153483390810002</c:v>
                </c:pt>
                <c:pt idx="32695">
                  <c:v>3.1155624389650001</c:v>
                </c:pt>
                <c:pt idx="32696">
                  <c:v>3.1156277656559999</c:v>
                </c:pt>
                <c:pt idx="32697">
                  <c:v>3.115707159042</c:v>
                </c:pt>
                <c:pt idx="32698">
                  <c:v>3.1157605648039999</c:v>
                </c:pt>
                <c:pt idx="32699">
                  <c:v>3.1158056259159999</c:v>
                </c:pt>
                <c:pt idx="32700">
                  <c:v>3.1158618926999999</c:v>
                </c:pt>
                <c:pt idx="32701">
                  <c:v>3.1159574985499998</c:v>
                </c:pt>
                <c:pt idx="32702">
                  <c:v>3.1160106658940001</c:v>
                </c:pt>
                <c:pt idx="32703">
                  <c:v>3.1160647869110001</c:v>
                </c:pt>
                <c:pt idx="32704">
                  <c:v>3.1161484718320001</c:v>
                </c:pt>
                <c:pt idx="32705">
                  <c:v>3.1162345409390002</c:v>
                </c:pt>
                <c:pt idx="32706">
                  <c:v>3.116287469864</c:v>
                </c:pt>
                <c:pt idx="32707">
                  <c:v>3.1163418293</c:v>
                </c:pt>
                <c:pt idx="32708">
                  <c:v>3.1164433956150002</c:v>
                </c:pt>
                <c:pt idx="32709">
                  <c:v>3.1165051460269999</c:v>
                </c:pt>
                <c:pt idx="32710">
                  <c:v>3.116552591324</c:v>
                </c:pt>
                <c:pt idx="32711">
                  <c:v>3.1166081428529999</c:v>
                </c:pt>
                <c:pt idx="32712">
                  <c:v>3.11669921875</c:v>
                </c:pt>
                <c:pt idx="32713">
                  <c:v>3.1167421340939998</c:v>
                </c:pt>
                <c:pt idx="32714">
                  <c:v>3.116847515106</c:v>
                </c:pt>
                <c:pt idx="32715">
                  <c:v>3.1169431209559999</c:v>
                </c:pt>
                <c:pt idx="32716">
                  <c:v>3.117044687271</c:v>
                </c:pt>
                <c:pt idx="32717">
                  <c:v>3.1173312664030002</c:v>
                </c:pt>
                <c:pt idx="32718">
                  <c:v>3.1176292896270001</c:v>
                </c:pt>
                <c:pt idx="32719">
                  <c:v>3.117776870728</c:v>
                </c:pt>
                <c:pt idx="32720">
                  <c:v>3.1179168224330001</c:v>
                </c:pt>
                <c:pt idx="32721">
                  <c:v>3.1180219650269998</c:v>
                </c:pt>
                <c:pt idx="32722">
                  <c:v>3.1181008815769999</c:v>
                </c:pt>
                <c:pt idx="32723">
                  <c:v>3.1184093952179999</c:v>
                </c:pt>
                <c:pt idx="32724">
                  <c:v>3.118547916412</c:v>
                </c:pt>
                <c:pt idx="32725">
                  <c:v>3.1186676025389999</c:v>
                </c:pt>
                <c:pt idx="32726">
                  <c:v>3.118720293045</c:v>
                </c:pt>
                <c:pt idx="32727">
                  <c:v>3.1188168525700002</c:v>
                </c:pt>
                <c:pt idx="32728">
                  <c:v>3.1188907623289999</c:v>
                </c:pt>
                <c:pt idx="32729">
                  <c:v>3.118978500366</c:v>
                </c:pt>
                <c:pt idx="32730">
                  <c:v>3.1190626621250002</c:v>
                </c:pt>
                <c:pt idx="32731">
                  <c:v>3.1192476749420002</c:v>
                </c:pt>
                <c:pt idx="32732">
                  <c:v>3.1193976402280001</c:v>
                </c:pt>
                <c:pt idx="32733">
                  <c:v>3.119442462921</c:v>
                </c:pt>
                <c:pt idx="32734">
                  <c:v>3.1195077896119998</c:v>
                </c:pt>
                <c:pt idx="32735">
                  <c:v>3.119571447372</c:v>
                </c:pt>
                <c:pt idx="32736">
                  <c:v>3.1195855140690001</c:v>
                </c:pt>
                <c:pt idx="32737">
                  <c:v>3.1196486949920001</c:v>
                </c:pt>
                <c:pt idx="32738">
                  <c:v>3.1196775436399999</c:v>
                </c:pt>
                <c:pt idx="32739">
                  <c:v>3.119733572006</c:v>
                </c:pt>
                <c:pt idx="32740">
                  <c:v>3.1197783946989999</c:v>
                </c:pt>
                <c:pt idx="32741">
                  <c:v>3.119817256927</c:v>
                </c:pt>
                <c:pt idx="32742">
                  <c:v>3.119878292084</c:v>
                </c:pt>
                <c:pt idx="32743">
                  <c:v>3.11989235878</c:v>
                </c:pt>
                <c:pt idx="32744">
                  <c:v>3.1199569702150001</c:v>
                </c:pt>
                <c:pt idx="32745">
                  <c:v>3.1199629306790002</c:v>
                </c:pt>
                <c:pt idx="32746">
                  <c:v>3.120008707047</c:v>
                </c:pt>
                <c:pt idx="32747">
                  <c:v>3.1200308799740002</c:v>
                </c:pt>
                <c:pt idx="32748">
                  <c:v>3.1200900077820002</c:v>
                </c:pt>
                <c:pt idx="32749">
                  <c:v>3.1200942993159999</c:v>
                </c:pt>
                <c:pt idx="32750">
                  <c:v>3.1201245784760001</c:v>
                </c:pt>
                <c:pt idx="32751">
                  <c:v>3.1201541423800001</c:v>
                </c:pt>
                <c:pt idx="32752">
                  <c:v>3.1202032566070002</c:v>
                </c:pt>
                <c:pt idx="32753">
                  <c:v>3.1202220916750001</c:v>
                </c:pt>
                <c:pt idx="32754">
                  <c:v>3.1202347278590001</c:v>
                </c:pt>
                <c:pt idx="32755">
                  <c:v>3.120277643204</c:v>
                </c:pt>
                <c:pt idx="32756">
                  <c:v>3.120282888412</c:v>
                </c:pt>
                <c:pt idx="32757">
                  <c:v>3.1202857494349998</c:v>
                </c:pt>
                <c:pt idx="32758">
                  <c:v>3.120323181152</c:v>
                </c:pt>
                <c:pt idx="32759">
                  <c:v>3.1203501224519998</c:v>
                </c:pt>
                <c:pt idx="32760">
                  <c:v>3.1204073429110002</c:v>
                </c:pt>
                <c:pt idx="32761">
                  <c:v>3.120424032211</c:v>
                </c:pt>
                <c:pt idx="32762">
                  <c:v>3.1204907894130001</c:v>
                </c:pt>
                <c:pt idx="32763">
                  <c:v>3.1205167770390001</c:v>
                </c:pt>
                <c:pt idx="32764">
                  <c:v>3.1206130981450002</c:v>
                </c:pt>
                <c:pt idx="32765">
                  <c:v>3.120819807053</c:v>
                </c:pt>
                <c:pt idx="32766">
                  <c:v>3.1208865642550001</c:v>
                </c:pt>
                <c:pt idx="32767">
                  <c:v>3.1209290027619998</c:v>
                </c:pt>
                <c:pt idx="32768">
                  <c:v>3.1209764480589999</c:v>
                </c:pt>
                <c:pt idx="32769">
                  <c:v>3.1210751533510002</c:v>
                </c:pt>
                <c:pt idx="32770">
                  <c:v>3.1211326122280001</c:v>
                </c:pt>
                <c:pt idx="32771">
                  <c:v>3.1211905479430002</c:v>
                </c:pt>
                <c:pt idx="32772">
                  <c:v>3.121264696121</c:v>
                </c:pt>
                <c:pt idx="32773">
                  <c:v>3.1213655471799999</c:v>
                </c:pt>
                <c:pt idx="32774">
                  <c:v>3.1214220523830001</c:v>
                </c:pt>
                <c:pt idx="32775">
                  <c:v>3.1214787960049999</c:v>
                </c:pt>
                <c:pt idx="32776">
                  <c:v>3.121566295624</c:v>
                </c:pt>
                <c:pt idx="32777">
                  <c:v>3.121641159058</c:v>
                </c:pt>
                <c:pt idx="32778">
                  <c:v>3.1216900348659999</c:v>
                </c:pt>
                <c:pt idx="32779">
                  <c:v>3.1217365264889998</c:v>
                </c:pt>
                <c:pt idx="32780">
                  <c:v>3.1218302249910002</c:v>
                </c:pt>
                <c:pt idx="32781">
                  <c:v>3.1218743324279998</c:v>
                </c:pt>
                <c:pt idx="32782">
                  <c:v>3.121965646744</c:v>
                </c:pt>
                <c:pt idx="32783">
                  <c:v>3.122080802917</c:v>
                </c:pt>
                <c:pt idx="32784">
                  <c:v>3.1221861839290002</c:v>
                </c:pt>
                <c:pt idx="32785">
                  <c:v>3.12224984169</c:v>
                </c:pt>
                <c:pt idx="32786">
                  <c:v>3.1222939491270001</c:v>
                </c:pt>
                <c:pt idx="32787">
                  <c:v>3.122342348099</c:v>
                </c:pt>
                <c:pt idx="32788">
                  <c:v>3.1224393844599998</c:v>
                </c:pt>
                <c:pt idx="32789">
                  <c:v>3.1224951744079998</c:v>
                </c:pt>
                <c:pt idx="32790">
                  <c:v>3.1225423812869999</c:v>
                </c:pt>
                <c:pt idx="32791">
                  <c:v>3.122610807419</c:v>
                </c:pt>
                <c:pt idx="32792">
                  <c:v>3.122696399689</c:v>
                </c:pt>
                <c:pt idx="32793">
                  <c:v>3.1227431297299999</c:v>
                </c:pt>
                <c:pt idx="32794">
                  <c:v>3.1227877140050002</c:v>
                </c:pt>
                <c:pt idx="32795">
                  <c:v>3.1228687763209999</c:v>
                </c:pt>
                <c:pt idx="32796">
                  <c:v>3.1229319572450001</c:v>
                </c:pt>
                <c:pt idx="32797">
                  <c:v>3.1230061054229998</c:v>
                </c:pt>
                <c:pt idx="32798">
                  <c:v>3.123120307922</c:v>
                </c:pt>
                <c:pt idx="32799">
                  <c:v>3.123463630676</c:v>
                </c:pt>
                <c:pt idx="32800">
                  <c:v>3.1235644817349999</c:v>
                </c:pt>
                <c:pt idx="32801">
                  <c:v>3.123615503311</c:v>
                </c:pt>
                <c:pt idx="32802">
                  <c:v>3.123659133911</c:v>
                </c:pt>
                <c:pt idx="32803">
                  <c:v>3.123718261719</c:v>
                </c:pt>
                <c:pt idx="32804">
                  <c:v>3.123740911484</c:v>
                </c:pt>
                <c:pt idx="32805">
                  <c:v>3.1238031387329999</c:v>
                </c:pt>
                <c:pt idx="32806">
                  <c:v>3.1238076686860001</c:v>
                </c:pt>
                <c:pt idx="32807">
                  <c:v>3.1238672733309998</c:v>
                </c:pt>
                <c:pt idx="32808">
                  <c:v>3.1238722801210002</c:v>
                </c:pt>
                <c:pt idx="32809">
                  <c:v>3.1239306926729999</c:v>
                </c:pt>
                <c:pt idx="32810">
                  <c:v>3.1239480972289999</c:v>
                </c:pt>
                <c:pt idx="32811">
                  <c:v>3.1239984035489998</c:v>
                </c:pt>
                <c:pt idx="32812">
                  <c:v>3.124004125595</c:v>
                </c:pt>
                <c:pt idx="32813">
                  <c:v>3.1240718364719999</c:v>
                </c:pt>
                <c:pt idx="32814">
                  <c:v>3.1240694522860002</c:v>
                </c:pt>
                <c:pt idx="32815">
                  <c:v>3.124121189117</c:v>
                </c:pt>
                <c:pt idx="32816">
                  <c:v>3.1241357326510002</c:v>
                </c:pt>
                <c:pt idx="32817">
                  <c:v>3.1241974830629999</c:v>
                </c:pt>
                <c:pt idx="32818">
                  <c:v>3.1242034435270001</c:v>
                </c:pt>
                <c:pt idx="32819">
                  <c:v>3.1242678165440001</c:v>
                </c:pt>
                <c:pt idx="32820">
                  <c:v>3.124281406403</c:v>
                </c:pt>
                <c:pt idx="32821">
                  <c:v>3.124351263046</c:v>
                </c:pt>
                <c:pt idx="32822">
                  <c:v>3.1244323253630002</c:v>
                </c:pt>
                <c:pt idx="32823">
                  <c:v>3.1246743202210001</c:v>
                </c:pt>
                <c:pt idx="32824">
                  <c:v>3.1247196197510001</c:v>
                </c:pt>
                <c:pt idx="32825">
                  <c:v>3.124761104584</c:v>
                </c:pt>
                <c:pt idx="32826">
                  <c:v>3.12482380867</c:v>
                </c:pt>
                <c:pt idx="32827">
                  <c:v>3.1249201297760001</c:v>
                </c:pt>
                <c:pt idx="32828">
                  <c:v>3.1249730587009998</c:v>
                </c:pt>
                <c:pt idx="32829">
                  <c:v>3.1250302791600002</c:v>
                </c:pt>
                <c:pt idx="32830">
                  <c:v>3.1251225471500002</c:v>
                </c:pt>
                <c:pt idx="32831">
                  <c:v>3.1252081394200002</c:v>
                </c:pt>
                <c:pt idx="32832">
                  <c:v>3.1252653598790001</c:v>
                </c:pt>
                <c:pt idx="32833">
                  <c:v>3.1253223419189999</c:v>
                </c:pt>
                <c:pt idx="32834">
                  <c:v>3.125420331955</c:v>
                </c:pt>
                <c:pt idx="32835">
                  <c:v>3.1254773139949998</c:v>
                </c:pt>
                <c:pt idx="32836">
                  <c:v>3.1255199909210001</c:v>
                </c:pt>
                <c:pt idx="32837">
                  <c:v>3.1255741119380001</c:v>
                </c:pt>
                <c:pt idx="32838">
                  <c:v>3.1256823539730001</c:v>
                </c:pt>
                <c:pt idx="32839">
                  <c:v>3.1258194446559999</c:v>
                </c:pt>
                <c:pt idx="32840">
                  <c:v>3.1261365413669999</c:v>
                </c:pt>
                <c:pt idx="32841">
                  <c:v>3.1261761188510002</c:v>
                </c:pt>
                <c:pt idx="32842">
                  <c:v>3.1262397766109999</c:v>
                </c:pt>
                <c:pt idx="32843">
                  <c:v>3.1262550353999998</c:v>
                </c:pt>
                <c:pt idx="32844">
                  <c:v>3.126319885254</c:v>
                </c:pt>
                <c:pt idx="32845">
                  <c:v>3.1263263225559998</c:v>
                </c:pt>
                <c:pt idx="32846">
                  <c:v>3.126388072968</c:v>
                </c:pt>
                <c:pt idx="32847">
                  <c:v>3.1263961791989998</c:v>
                </c:pt>
                <c:pt idx="32848">
                  <c:v>3.1264541149139999</c:v>
                </c:pt>
                <c:pt idx="32849">
                  <c:v>3.126470088959</c:v>
                </c:pt>
                <c:pt idx="32850">
                  <c:v>3.1265075206759998</c:v>
                </c:pt>
                <c:pt idx="32851">
                  <c:v>3.12655377388</c:v>
                </c:pt>
                <c:pt idx="32852">
                  <c:v>3.1265761852259999</c:v>
                </c:pt>
                <c:pt idx="32853">
                  <c:v>3.1266450881960002</c:v>
                </c:pt>
                <c:pt idx="32854">
                  <c:v>3.126679420471</c:v>
                </c:pt>
                <c:pt idx="32855">
                  <c:v>3.1267206668849998</c:v>
                </c:pt>
                <c:pt idx="32856">
                  <c:v>3.1267766952509999</c:v>
                </c:pt>
                <c:pt idx="32857">
                  <c:v>3.1268062591549999</c:v>
                </c:pt>
                <c:pt idx="32858">
                  <c:v>3.1268842220309998</c:v>
                </c:pt>
                <c:pt idx="32859">
                  <c:v>3.127204179764</c:v>
                </c:pt>
                <c:pt idx="32860">
                  <c:v>3.1273546218870001</c:v>
                </c:pt>
                <c:pt idx="32861">
                  <c:v>3.1274547576899998</c:v>
                </c:pt>
                <c:pt idx="32862">
                  <c:v>3.1275174617769999</c:v>
                </c:pt>
                <c:pt idx="32863">
                  <c:v>3.1276340484620002</c:v>
                </c:pt>
                <c:pt idx="32864">
                  <c:v>3.1277000904080001</c:v>
                </c:pt>
                <c:pt idx="32865">
                  <c:v>3.1278102397919998</c:v>
                </c:pt>
                <c:pt idx="32866">
                  <c:v>3.1279428005219998</c:v>
                </c:pt>
                <c:pt idx="32867">
                  <c:v>3.1280577182770002</c:v>
                </c:pt>
                <c:pt idx="32868">
                  <c:v>3.1281287670140001</c:v>
                </c:pt>
                <c:pt idx="32869">
                  <c:v>3.1282458305360001</c:v>
                </c:pt>
                <c:pt idx="32870">
                  <c:v>3.1283040046689998</c:v>
                </c:pt>
                <c:pt idx="32871">
                  <c:v>3.1284139156339998</c:v>
                </c:pt>
                <c:pt idx="32872">
                  <c:v>3.1287460327150001</c:v>
                </c:pt>
                <c:pt idx="32873">
                  <c:v>3.1288762092589999</c:v>
                </c:pt>
                <c:pt idx="32874">
                  <c:v>3.1290292739869998</c:v>
                </c:pt>
                <c:pt idx="32875">
                  <c:v>3.1292142868039998</c:v>
                </c:pt>
                <c:pt idx="32876">
                  <c:v>3.1295318603519999</c:v>
                </c:pt>
                <c:pt idx="32877">
                  <c:v>3.1297392845149998</c:v>
                </c:pt>
                <c:pt idx="32878">
                  <c:v>3.1298582553859999</c:v>
                </c:pt>
                <c:pt idx="32879">
                  <c:v>3.1299269199370001</c:v>
                </c:pt>
                <c:pt idx="32880">
                  <c:v>3.130050182343</c:v>
                </c:pt>
                <c:pt idx="32881">
                  <c:v>3.1301176547999998</c:v>
                </c:pt>
                <c:pt idx="32882">
                  <c:v>3.1301789283749999</c:v>
                </c:pt>
                <c:pt idx="32883">
                  <c:v>3.130249023438</c:v>
                </c:pt>
                <c:pt idx="32884">
                  <c:v>3.1302847862240002</c:v>
                </c:pt>
                <c:pt idx="32885">
                  <c:v>3.1303253173829999</c:v>
                </c:pt>
                <c:pt idx="32886">
                  <c:v>3.130402565002</c:v>
                </c:pt>
                <c:pt idx="32887">
                  <c:v>3.130453109741</c:v>
                </c:pt>
                <c:pt idx="32888">
                  <c:v>3.1304869651790002</c:v>
                </c:pt>
                <c:pt idx="32889">
                  <c:v>3.130601167679</c:v>
                </c:pt>
                <c:pt idx="32890">
                  <c:v>3.1306617259979999</c:v>
                </c:pt>
                <c:pt idx="32891">
                  <c:v>3.1307711601260002</c:v>
                </c:pt>
                <c:pt idx="32892">
                  <c:v>3.130890607834</c:v>
                </c:pt>
                <c:pt idx="32893">
                  <c:v>3.131164312363</c:v>
                </c:pt>
                <c:pt idx="32894">
                  <c:v>3.1312382221220001</c:v>
                </c:pt>
                <c:pt idx="32895">
                  <c:v>3.1313030719760002</c:v>
                </c:pt>
                <c:pt idx="32896">
                  <c:v>3.1313679218289998</c:v>
                </c:pt>
                <c:pt idx="32897">
                  <c:v>3.1313941478729999</c:v>
                </c:pt>
                <c:pt idx="32898">
                  <c:v>3.1314532756809998</c:v>
                </c:pt>
                <c:pt idx="32899">
                  <c:v>3.131464481354</c:v>
                </c:pt>
                <c:pt idx="32900">
                  <c:v>3.1315181255339999</c:v>
                </c:pt>
                <c:pt idx="32901">
                  <c:v>3.1315286159519999</c:v>
                </c:pt>
                <c:pt idx="32902">
                  <c:v>3.13157248497</c:v>
                </c:pt>
                <c:pt idx="32903">
                  <c:v>3.1315798759460001</c:v>
                </c:pt>
                <c:pt idx="32904">
                  <c:v>3.1316044330600001</c:v>
                </c:pt>
                <c:pt idx="32905">
                  <c:v>3.131642341614</c:v>
                </c:pt>
                <c:pt idx="32906">
                  <c:v>3.1316847801210002</c:v>
                </c:pt>
                <c:pt idx="32907">
                  <c:v>3.1316943168639999</c:v>
                </c:pt>
                <c:pt idx="32908">
                  <c:v>3.1316952705380001</c:v>
                </c:pt>
                <c:pt idx="32909">
                  <c:v>3.1317484378809999</c:v>
                </c:pt>
                <c:pt idx="32910">
                  <c:v>3.1317534446719999</c:v>
                </c:pt>
                <c:pt idx="32911">
                  <c:v>3.1317985057829998</c:v>
                </c:pt>
                <c:pt idx="32912">
                  <c:v>3.131799221039</c:v>
                </c:pt>
                <c:pt idx="32913">
                  <c:v>3.1318478584289999</c:v>
                </c:pt>
                <c:pt idx="32914">
                  <c:v>3.131851673126</c:v>
                </c:pt>
                <c:pt idx="32915">
                  <c:v>3.131874084473</c:v>
                </c:pt>
                <c:pt idx="32916">
                  <c:v>3.1319026947020001</c:v>
                </c:pt>
                <c:pt idx="32917">
                  <c:v>3.1319067478179998</c:v>
                </c:pt>
                <c:pt idx="32918">
                  <c:v>3.1319496631620001</c:v>
                </c:pt>
                <c:pt idx="32919">
                  <c:v>3.1319577693939999</c:v>
                </c:pt>
                <c:pt idx="32920">
                  <c:v>3.131959676743</c:v>
                </c:pt>
                <c:pt idx="32921">
                  <c:v>3.1319742202760001</c:v>
                </c:pt>
                <c:pt idx="32922">
                  <c:v>3.1320126056670001</c:v>
                </c:pt>
                <c:pt idx="32923">
                  <c:v>3.1320145130160002</c:v>
                </c:pt>
                <c:pt idx="32924">
                  <c:v>3.1320171356199999</c:v>
                </c:pt>
                <c:pt idx="32925">
                  <c:v>3.1320507526400001</c:v>
                </c:pt>
                <c:pt idx="32926">
                  <c:v>3.132066249847</c:v>
                </c:pt>
                <c:pt idx="32927">
                  <c:v>3.1320691108699998</c:v>
                </c:pt>
                <c:pt idx="32928">
                  <c:v>3.1320760250089998</c:v>
                </c:pt>
                <c:pt idx="32929">
                  <c:v>3.1321282386779998</c:v>
                </c:pt>
                <c:pt idx="32930">
                  <c:v>3.132160186768</c:v>
                </c:pt>
                <c:pt idx="32931">
                  <c:v>3.1321983337399999</c:v>
                </c:pt>
                <c:pt idx="32932">
                  <c:v>3.1322560310359999</c:v>
                </c:pt>
                <c:pt idx="32933">
                  <c:v>3.1322870254519999</c:v>
                </c:pt>
                <c:pt idx="32934">
                  <c:v>3.1324403285979998</c:v>
                </c:pt>
                <c:pt idx="32935">
                  <c:v>3.1325218677520001</c:v>
                </c:pt>
                <c:pt idx="32936">
                  <c:v>3.1326019763950002</c:v>
                </c:pt>
                <c:pt idx="32937">
                  <c:v>3.1326653957369999</c:v>
                </c:pt>
                <c:pt idx="32938">
                  <c:v>3.132737636566</c:v>
                </c:pt>
                <c:pt idx="32939">
                  <c:v>3.1328556537629999</c:v>
                </c:pt>
                <c:pt idx="32940">
                  <c:v>3.1329383850100001</c:v>
                </c:pt>
                <c:pt idx="32941">
                  <c:v>3.1330163478849999</c:v>
                </c:pt>
                <c:pt idx="32942">
                  <c:v>3.1331081390379998</c:v>
                </c:pt>
                <c:pt idx="32943">
                  <c:v>3.133218765259</c:v>
                </c:pt>
                <c:pt idx="32944">
                  <c:v>3.1332845687869999</c:v>
                </c:pt>
                <c:pt idx="32945">
                  <c:v>3.1333422660829999</c:v>
                </c:pt>
                <c:pt idx="32946">
                  <c:v>3.1334292888639999</c:v>
                </c:pt>
                <c:pt idx="32947">
                  <c:v>3.133492708206</c:v>
                </c:pt>
                <c:pt idx="32948">
                  <c:v>3.1335372924799998</c:v>
                </c:pt>
                <c:pt idx="32949">
                  <c:v>3.133666992188</c:v>
                </c:pt>
                <c:pt idx="32950">
                  <c:v>3.1337480545040002</c:v>
                </c:pt>
                <c:pt idx="32951">
                  <c:v>3.1338024139399998</c:v>
                </c:pt>
                <c:pt idx="32952">
                  <c:v>3.1338784694670001</c:v>
                </c:pt>
                <c:pt idx="32953">
                  <c:v>3.1339490413669999</c:v>
                </c:pt>
                <c:pt idx="32954">
                  <c:v>3.1340255737299998</c:v>
                </c:pt>
                <c:pt idx="32955">
                  <c:v>3.1340842247010001</c:v>
                </c:pt>
                <c:pt idx="32956">
                  <c:v>3.1341161727909999</c:v>
                </c:pt>
                <c:pt idx="32957">
                  <c:v>3.1342277526859998</c:v>
                </c:pt>
                <c:pt idx="32958">
                  <c:v>3.1343326568599998</c:v>
                </c:pt>
                <c:pt idx="32959">
                  <c:v>3.1344444751739999</c:v>
                </c:pt>
                <c:pt idx="32960">
                  <c:v>3.134573936462</c:v>
                </c:pt>
                <c:pt idx="32961">
                  <c:v>3.13467335701</c:v>
                </c:pt>
                <c:pt idx="32962">
                  <c:v>3.134776115417</c:v>
                </c:pt>
                <c:pt idx="32963">
                  <c:v>3.134875535965</c:v>
                </c:pt>
                <c:pt idx="32964">
                  <c:v>3.134974956512</c:v>
                </c:pt>
                <c:pt idx="32965">
                  <c:v>3.1350350379940002</c:v>
                </c:pt>
                <c:pt idx="32966">
                  <c:v>3.135067224503</c:v>
                </c:pt>
                <c:pt idx="32967">
                  <c:v>3.1351101398469998</c:v>
                </c:pt>
                <c:pt idx="32968">
                  <c:v>3.1351974010469998</c:v>
                </c:pt>
                <c:pt idx="32969">
                  <c:v>3.1352405548100002</c:v>
                </c:pt>
                <c:pt idx="32970">
                  <c:v>3.1352722644809998</c:v>
                </c:pt>
                <c:pt idx="32971">
                  <c:v>3.13538980484</c:v>
                </c:pt>
                <c:pt idx="32972">
                  <c:v>3.1354136466979998</c:v>
                </c:pt>
                <c:pt idx="32973">
                  <c:v>3.1355376243589999</c:v>
                </c:pt>
                <c:pt idx="32974">
                  <c:v>3.135839939117</c:v>
                </c:pt>
                <c:pt idx="32975">
                  <c:v>3.1359837055209998</c:v>
                </c:pt>
                <c:pt idx="32976">
                  <c:v>3.1362767219540002</c:v>
                </c:pt>
                <c:pt idx="32977">
                  <c:v>3.1364409923549998</c:v>
                </c:pt>
                <c:pt idx="32978">
                  <c:v>3.1366064548489998</c:v>
                </c:pt>
                <c:pt idx="32979">
                  <c:v>3.1366136074069999</c:v>
                </c:pt>
                <c:pt idx="32980">
                  <c:v>3.1366817951199999</c:v>
                </c:pt>
                <c:pt idx="32981">
                  <c:v>3.1367034912110001</c:v>
                </c:pt>
                <c:pt idx="32982">
                  <c:v>3.1367604732509999</c:v>
                </c:pt>
                <c:pt idx="32983">
                  <c:v>3.1368386745449999</c:v>
                </c:pt>
                <c:pt idx="32984">
                  <c:v>3.1369025707240001</c:v>
                </c:pt>
                <c:pt idx="32985">
                  <c:v>3.1369240283969999</c:v>
                </c:pt>
                <c:pt idx="32986">
                  <c:v>3.1369884014129998</c:v>
                </c:pt>
                <c:pt idx="32987">
                  <c:v>3.1369967460630002</c:v>
                </c:pt>
                <c:pt idx="32988">
                  <c:v>3.1370613574980002</c:v>
                </c:pt>
                <c:pt idx="32989">
                  <c:v>3.1370718479159998</c:v>
                </c:pt>
                <c:pt idx="32990">
                  <c:v>3.1371312141419998</c:v>
                </c:pt>
                <c:pt idx="32991">
                  <c:v>3.1371498107910001</c:v>
                </c:pt>
                <c:pt idx="32992">
                  <c:v>3.1371927261349999</c:v>
                </c:pt>
                <c:pt idx="32993">
                  <c:v>3.1371936798100002</c:v>
                </c:pt>
                <c:pt idx="32994">
                  <c:v>3.13724899292</c:v>
                </c:pt>
                <c:pt idx="32995">
                  <c:v>3.1372458934780001</c:v>
                </c:pt>
                <c:pt idx="32996">
                  <c:v>3.1372492313390001</c:v>
                </c:pt>
                <c:pt idx="32997">
                  <c:v>3.1372938156129999</c:v>
                </c:pt>
                <c:pt idx="32998">
                  <c:v>3.13729763031</c:v>
                </c:pt>
                <c:pt idx="32999">
                  <c:v>3.1372983455660002</c:v>
                </c:pt>
                <c:pt idx="33000">
                  <c:v>3.1373181343079999</c:v>
                </c:pt>
                <c:pt idx="33001">
                  <c:v>3.1373510360719998</c:v>
                </c:pt>
                <c:pt idx="33002">
                  <c:v>3.137353658676</c:v>
                </c:pt>
                <c:pt idx="33003">
                  <c:v>3.1373562812809999</c:v>
                </c:pt>
                <c:pt idx="33004">
                  <c:v>3.1373975276950001</c:v>
                </c:pt>
                <c:pt idx="33005">
                  <c:v>3.137414455414</c:v>
                </c:pt>
                <c:pt idx="33006">
                  <c:v>3.1374282836909999</c:v>
                </c:pt>
                <c:pt idx="33007">
                  <c:v>3.1374759674070001</c:v>
                </c:pt>
                <c:pt idx="33008">
                  <c:v>3.1374821662899999</c:v>
                </c:pt>
                <c:pt idx="33009">
                  <c:v>3.13751578331</c:v>
                </c:pt>
                <c:pt idx="33010">
                  <c:v>3.1375548839570002</c:v>
                </c:pt>
                <c:pt idx="33011">
                  <c:v>3.1376130580899999</c:v>
                </c:pt>
                <c:pt idx="33012">
                  <c:v>3.1376409530639999</c:v>
                </c:pt>
                <c:pt idx="33013">
                  <c:v>3.1378984451290002</c:v>
                </c:pt>
                <c:pt idx="33014">
                  <c:v>3.1379458904269999</c:v>
                </c:pt>
                <c:pt idx="33015">
                  <c:v>3.1380448341370002</c:v>
                </c:pt>
                <c:pt idx="33016">
                  <c:v>3.1381096839899998</c:v>
                </c:pt>
                <c:pt idx="33017">
                  <c:v>3.1381666660310001</c:v>
                </c:pt>
                <c:pt idx="33018">
                  <c:v>3.1382398605350001</c:v>
                </c:pt>
                <c:pt idx="33019">
                  <c:v>3.1383483409880002</c:v>
                </c:pt>
                <c:pt idx="33020">
                  <c:v>3.1384165287019998</c:v>
                </c:pt>
                <c:pt idx="33021">
                  <c:v>3.1384861469269998</c:v>
                </c:pt>
                <c:pt idx="33022">
                  <c:v>3.1385855674740002</c:v>
                </c:pt>
                <c:pt idx="33023">
                  <c:v>3.1386697292329999</c:v>
                </c:pt>
                <c:pt idx="33024">
                  <c:v>3.138724088669</c:v>
                </c:pt>
                <c:pt idx="33025">
                  <c:v>3.1387789249420002</c:v>
                </c:pt>
                <c:pt idx="33026">
                  <c:v>3.1388745307920001</c:v>
                </c:pt>
                <c:pt idx="33027">
                  <c:v>3.1389322280880001</c:v>
                </c:pt>
                <c:pt idx="33028">
                  <c:v>3.1389803886409999</c:v>
                </c:pt>
                <c:pt idx="33029">
                  <c:v>3.1390423774720002</c:v>
                </c:pt>
                <c:pt idx="33030">
                  <c:v>3.1391332149509998</c:v>
                </c:pt>
                <c:pt idx="33031">
                  <c:v>3.1391837596890002</c:v>
                </c:pt>
                <c:pt idx="33032">
                  <c:v>3.1392338275910001</c:v>
                </c:pt>
                <c:pt idx="33033">
                  <c:v>3.139323949814</c:v>
                </c:pt>
                <c:pt idx="33034">
                  <c:v>3.1394023895259999</c:v>
                </c:pt>
                <c:pt idx="33035">
                  <c:v>3.1394562721249999</c:v>
                </c:pt>
                <c:pt idx="33036">
                  <c:v>3.1395153999329999</c:v>
                </c:pt>
                <c:pt idx="33037">
                  <c:v>3.1396167278289999</c:v>
                </c:pt>
                <c:pt idx="33038">
                  <c:v>3.1396760940549999</c:v>
                </c:pt>
                <c:pt idx="33039">
                  <c:v>3.139725208282</c:v>
                </c:pt>
                <c:pt idx="33040">
                  <c:v>3.1397893428799999</c:v>
                </c:pt>
                <c:pt idx="33041">
                  <c:v>3.139866352081</c:v>
                </c:pt>
                <c:pt idx="33042">
                  <c:v>3.1399338245389998</c:v>
                </c:pt>
                <c:pt idx="33043">
                  <c:v>3.1400609016419998</c:v>
                </c:pt>
                <c:pt idx="33044">
                  <c:v>3.1403312683109998</c:v>
                </c:pt>
                <c:pt idx="33045">
                  <c:v>3.1404407024380001</c:v>
                </c:pt>
                <c:pt idx="33046">
                  <c:v>3.140555381775</c:v>
                </c:pt>
                <c:pt idx="33047">
                  <c:v>3.1406378746030001</c:v>
                </c:pt>
                <c:pt idx="33048">
                  <c:v>3.1407032012939999</c:v>
                </c:pt>
                <c:pt idx="33049">
                  <c:v>3.140708684921</c:v>
                </c:pt>
                <c:pt idx="33050">
                  <c:v>3.1407668590550002</c:v>
                </c:pt>
                <c:pt idx="33051">
                  <c:v>3.140773296356</c:v>
                </c:pt>
                <c:pt idx="33052">
                  <c:v>3.1408319473269999</c:v>
                </c:pt>
                <c:pt idx="33053">
                  <c:v>3.1408522129060001</c:v>
                </c:pt>
                <c:pt idx="33054">
                  <c:v>3.1409034728999998</c:v>
                </c:pt>
                <c:pt idx="33055">
                  <c:v>3.1409420967099999</c:v>
                </c:pt>
                <c:pt idx="33056">
                  <c:v>3.1409716606139999</c:v>
                </c:pt>
                <c:pt idx="33057">
                  <c:v>3.1410257816309999</c:v>
                </c:pt>
                <c:pt idx="33058">
                  <c:v>3.1410338878630002</c:v>
                </c:pt>
                <c:pt idx="33059">
                  <c:v>3.1410899162289998</c:v>
                </c:pt>
                <c:pt idx="33060">
                  <c:v>3.1410942077640001</c:v>
                </c:pt>
                <c:pt idx="33061">
                  <c:v>3.1411619186399999</c:v>
                </c:pt>
                <c:pt idx="33062">
                  <c:v>3.1412346363069998</c:v>
                </c:pt>
                <c:pt idx="33063">
                  <c:v>3.1413385868070001</c:v>
                </c:pt>
                <c:pt idx="33064">
                  <c:v>3.1414723396299999</c:v>
                </c:pt>
                <c:pt idx="33065">
                  <c:v>3.1415081024170002</c:v>
                </c:pt>
                <c:pt idx="33066">
                  <c:v>3.141561746597</c:v>
                </c:pt>
                <c:pt idx="33067">
                  <c:v>3.141652107239</c:v>
                </c:pt>
                <c:pt idx="33068">
                  <c:v>3.141702890396</c:v>
                </c:pt>
                <c:pt idx="33069">
                  <c:v>3.141756772995</c:v>
                </c:pt>
                <c:pt idx="33070">
                  <c:v>3.1418437957759999</c:v>
                </c:pt>
                <c:pt idx="33071">
                  <c:v>3.1419248580930002</c:v>
                </c:pt>
                <c:pt idx="33072">
                  <c:v>3.1419866085049999</c:v>
                </c:pt>
                <c:pt idx="33073">
                  <c:v>3.1420447826390001</c:v>
                </c:pt>
                <c:pt idx="33074">
                  <c:v>3.1421418189999999</c:v>
                </c:pt>
                <c:pt idx="33075">
                  <c:v>3.142192840576</c:v>
                </c:pt>
                <c:pt idx="33076">
                  <c:v>3.1422319412230002</c:v>
                </c:pt>
                <c:pt idx="33077">
                  <c:v>3.142283439636</c:v>
                </c:pt>
                <c:pt idx="33078">
                  <c:v>3.142380952835</c:v>
                </c:pt>
                <c:pt idx="33079">
                  <c:v>3.1426975727080002</c:v>
                </c:pt>
                <c:pt idx="33080">
                  <c:v>3.1427099704739998</c:v>
                </c:pt>
                <c:pt idx="33081">
                  <c:v>3.1427760124209998</c:v>
                </c:pt>
                <c:pt idx="33082">
                  <c:v>3.142834663391</c:v>
                </c:pt>
                <c:pt idx="33083">
                  <c:v>3.142839431763</c:v>
                </c:pt>
                <c:pt idx="33084">
                  <c:v>3.1429014205930002</c:v>
                </c:pt>
                <c:pt idx="33085">
                  <c:v>3.1429004669189999</c:v>
                </c:pt>
                <c:pt idx="33086">
                  <c:v>3.1429450511930002</c:v>
                </c:pt>
                <c:pt idx="33087">
                  <c:v>3.1429615020749999</c:v>
                </c:pt>
                <c:pt idx="33088">
                  <c:v>3.1430163383480001</c:v>
                </c:pt>
                <c:pt idx="33089">
                  <c:v>3.143015861511</c:v>
                </c:pt>
                <c:pt idx="33090">
                  <c:v>3.1430711746219999</c:v>
                </c:pt>
                <c:pt idx="33091">
                  <c:v>3.1430747508999999</c:v>
                </c:pt>
                <c:pt idx="33092">
                  <c:v>3.1431312561040001</c:v>
                </c:pt>
                <c:pt idx="33093">
                  <c:v>3.1431510448459998</c:v>
                </c:pt>
                <c:pt idx="33094">
                  <c:v>3.143209218979</c:v>
                </c:pt>
                <c:pt idx="33095">
                  <c:v>3.1432430744170001</c:v>
                </c:pt>
                <c:pt idx="33096">
                  <c:v>3.1432795524600001</c:v>
                </c:pt>
                <c:pt idx="33097">
                  <c:v>3.1433336734770001</c:v>
                </c:pt>
                <c:pt idx="33098">
                  <c:v>3.143350362778</c:v>
                </c:pt>
                <c:pt idx="33099">
                  <c:v>3.143411636353</c:v>
                </c:pt>
                <c:pt idx="33100">
                  <c:v>3.1434288024899999</c:v>
                </c:pt>
                <c:pt idx="33101">
                  <c:v>3.1437635421749999</c:v>
                </c:pt>
                <c:pt idx="33102">
                  <c:v>3.1438331603999998</c:v>
                </c:pt>
                <c:pt idx="33103">
                  <c:v>3.1439068317409999</c:v>
                </c:pt>
                <c:pt idx="33104">
                  <c:v>3.1439571380619999</c:v>
                </c:pt>
                <c:pt idx="33105">
                  <c:v>3.1440038681029998</c:v>
                </c:pt>
                <c:pt idx="33106">
                  <c:v>3.144069194794</c:v>
                </c:pt>
                <c:pt idx="33107">
                  <c:v>3.144154548645</c:v>
                </c:pt>
                <c:pt idx="33108">
                  <c:v>3.1442081928249999</c:v>
                </c:pt>
                <c:pt idx="33109">
                  <c:v>3.1442615985870002</c:v>
                </c:pt>
                <c:pt idx="33110">
                  <c:v>3.1443510055539998</c:v>
                </c:pt>
                <c:pt idx="33111">
                  <c:v>3.144418001175</c:v>
                </c:pt>
                <c:pt idx="33112">
                  <c:v>3.1444730758669999</c:v>
                </c:pt>
                <c:pt idx="33113">
                  <c:v>3.1445369720460001</c:v>
                </c:pt>
                <c:pt idx="33114">
                  <c:v>3.14462018013</c:v>
                </c:pt>
                <c:pt idx="33115">
                  <c:v>3.1446683406829998</c:v>
                </c:pt>
                <c:pt idx="33116">
                  <c:v>3.1447119712829998</c:v>
                </c:pt>
                <c:pt idx="33117">
                  <c:v>3.144780874252</c:v>
                </c:pt>
                <c:pt idx="33118">
                  <c:v>3.1448376178739998</c:v>
                </c:pt>
                <c:pt idx="33119">
                  <c:v>3.1448812484739999</c:v>
                </c:pt>
                <c:pt idx="33120">
                  <c:v>3.1449258327480001</c:v>
                </c:pt>
                <c:pt idx="33121">
                  <c:v>3.1450018882749999</c:v>
                </c:pt>
                <c:pt idx="33122">
                  <c:v>3.145045757294</c:v>
                </c:pt>
                <c:pt idx="33123">
                  <c:v>3.1450872421259999</c:v>
                </c:pt>
                <c:pt idx="33124">
                  <c:v>3.1451525688170001</c:v>
                </c:pt>
                <c:pt idx="33125">
                  <c:v>3.145207643509</c:v>
                </c:pt>
                <c:pt idx="33126">
                  <c:v>3.1452856063839998</c:v>
                </c:pt>
                <c:pt idx="33127">
                  <c:v>3.1453931331630001</c:v>
                </c:pt>
                <c:pt idx="33128">
                  <c:v>3.1455185413360001</c:v>
                </c:pt>
                <c:pt idx="33129">
                  <c:v>3.1458218097690001</c:v>
                </c:pt>
                <c:pt idx="33130">
                  <c:v>3.145874023438</c:v>
                </c:pt>
                <c:pt idx="33131">
                  <c:v>3.145945310593</c:v>
                </c:pt>
                <c:pt idx="33132">
                  <c:v>3.1460268497469999</c:v>
                </c:pt>
                <c:pt idx="33133">
                  <c:v>3.1461019515989999</c:v>
                </c:pt>
                <c:pt idx="33134">
                  <c:v>3.1461703777309999</c:v>
                </c:pt>
                <c:pt idx="33135">
                  <c:v>3.1462404727940001</c:v>
                </c:pt>
                <c:pt idx="33136">
                  <c:v>3.146291017532</c:v>
                </c:pt>
                <c:pt idx="33137">
                  <c:v>3.1464142799379999</c:v>
                </c:pt>
                <c:pt idx="33138">
                  <c:v>3.146533489227</c:v>
                </c:pt>
                <c:pt idx="33139">
                  <c:v>3.14679813385</c:v>
                </c:pt>
                <c:pt idx="33140">
                  <c:v>3.1470355987550001</c:v>
                </c:pt>
                <c:pt idx="33141">
                  <c:v>3.1471564769740001</c:v>
                </c:pt>
                <c:pt idx="33142">
                  <c:v>3.1472909450530002</c:v>
                </c:pt>
                <c:pt idx="33143">
                  <c:v>3.1474409103390002</c:v>
                </c:pt>
                <c:pt idx="33144">
                  <c:v>3.1476054191589999</c:v>
                </c:pt>
                <c:pt idx="33145">
                  <c:v>3.1478755474089999</c:v>
                </c:pt>
                <c:pt idx="33146">
                  <c:v>3.1479451656339998</c:v>
                </c:pt>
                <c:pt idx="33147">
                  <c:v>3.1479926109309999</c:v>
                </c:pt>
                <c:pt idx="33148">
                  <c:v>3.1480653285979998</c:v>
                </c:pt>
                <c:pt idx="33149">
                  <c:v>3.1481192111969998</c:v>
                </c:pt>
                <c:pt idx="33150">
                  <c:v>3.1481816768650002</c:v>
                </c:pt>
                <c:pt idx="33151">
                  <c:v>3.1482536792759999</c:v>
                </c:pt>
                <c:pt idx="33152">
                  <c:v>3.1483168601989999</c:v>
                </c:pt>
                <c:pt idx="33153">
                  <c:v>3.148336172104</c:v>
                </c:pt>
                <c:pt idx="33154">
                  <c:v>3.148397445679</c:v>
                </c:pt>
                <c:pt idx="33155">
                  <c:v>3.1484167575840001</c:v>
                </c:pt>
                <c:pt idx="33156">
                  <c:v>3.1484749317170002</c:v>
                </c:pt>
                <c:pt idx="33157">
                  <c:v>3.1485083103179998</c:v>
                </c:pt>
                <c:pt idx="33158">
                  <c:v>3.1485476493840001</c:v>
                </c:pt>
                <c:pt idx="33159">
                  <c:v>3.148603200912</c:v>
                </c:pt>
                <c:pt idx="33160">
                  <c:v>3.1486260890960001</c:v>
                </c:pt>
                <c:pt idx="33161">
                  <c:v>3.148697376251</c:v>
                </c:pt>
                <c:pt idx="33162">
                  <c:v>3.1487152576450002</c:v>
                </c:pt>
                <c:pt idx="33163">
                  <c:v>3.1487865448000001</c:v>
                </c:pt>
                <c:pt idx="33164">
                  <c:v>3.1488573551179999</c:v>
                </c:pt>
                <c:pt idx="33165">
                  <c:v>3.148879051208</c:v>
                </c:pt>
                <c:pt idx="33166">
                  <c:v>3.1489465236659999</c:v>
                </c:pt>
                <c:pt idx="33167">
                  <c:v>3.1490213870999999</c:v>
                </c:pt>
                <c:pt idx="33168">
                  <c:v>3.149093151093</c:v>
                </c:pt>
                <c:pt idx="33169">
                  <c:v>3.1494135856629999</c:v>
                </c:pt>
                <c:pt idx="33170">
                  <c:v>3.1494510173800001</c:v>
                </c:pt>
                <c:pt idx="33171">
                  <c:v>3.149487495422</c:v>
                </c:pt>
                <c:pt idx="33172">
                  <c:v>3.1495490074160002</c:v>
                </c:pt>
                <c:pt idx="33173">
                  <c:v>3.1496376991270001</c:v>
                </c:pt>
                <c:pt idx="33174">
                  <c:v>3.1497015953059999</c:v>
                </c:pt>
                <c:pt idx="33175">
                  <c:v>3.1497704982760002</c:v>
                </c:pt>
                <c:pt idx="33176">
                  <c:v>3.1498754024509998</c:v>
                </c:pt>
                <c:pt idx="33177">
                  <c:v>3.1499643325809998</c:v>
                </c:pt>
                <c:pt idx="33178">
                  <c:v>3.1500344276429999</c:v>
                </c:pt>
                <c:pt idx="33179">
                  <c:v>3.1501061916349999</c:v>
                </c:pt>
                <c:pt idx="33180">
                  <c:v>3.1502172946929998</c:v>
                </c:pt>
                <c:pt idx="33181">
                  <c:v>3.1502830982210002</c:v>
                </c:pt>
                <c:pt idx="33182">
                  <c:v>3.150334596634</c:v>
                </c:pt>
                <c:pt idx="33183">
                  <c:v>3.1504094600679999</c:v>
                </c:pt>
                <c:pt idx="33184">
                  <c:v>3.1504955291750001</c:v>
                </c:pt>
                <c:pt idx="33185">
                  <c:v>3.1505365371699998</c:v>
                </c:pt>
                <c:pt idx="33186">
                  <c:v>3.150573968887</c:v>
                </c:pt>
                <c:pt idx="33187">
                  <c:v>3.1507053375240002</c:v>
                </c:pt>
                <c:pt idx="33188">
                  <c:v>3.1507709026340001</c:v>
                </c:pt>
                <c:pt idx="33189">
                  <c:v>3.1509025096890002</c:v>
                </c:pt>
                <c:pt idx="33190">
                  <c:v>3.1512234210969998</c:v>
                </c:pt>
                <c:pt idx="33191">
                  <c:v>3.151491165161</c:v>
                </c:pt>
                <c:pt idx="33192">
                  <c:v>3.1515913009640002</c:v>
                </c:pt>
                <c:pt idx="33193">
                  <c:v>3.1518959999080001</c:v>
                </c:pt>
                <c:pt idx="33194">
                  <c:v>3.1520662307739999</c:v>
                </c:pt>
                <c:pt idx="33195">
                  <c:v>3.1521828174589999</c:v>
                </c:pt>
                <c:pt idx="33196">
                  <c:v>3.1522381305690002</c:v>
                </c:pt>
                <c:pt idx="33197">
                  <c:v>3.1522858142849999</c:v>
                </c:pt>
                <c:pt idx="33198">
                  <c:v>3.1523427963259998</c:v>
                </c:pt>
                <c:pt idx="33199">
                  <c:v>3.1524517536159999</c:v>
                </c:pt>
                <c:pt idx="33200">
                  <c:v>3.1525039672849999</c:v>
                </c:pt>
                <c:pt idx="33201">
                  <c:v>3.1526112556460002</c:v>
                </c:pt>
                <c:pt idx="33202">
                  <c:v>3.152659654617</c:v>
                </c:pt>
                <c:pt idx="33203">
                  <c:v>3.152735948563</c:v>
                </c:pt>
                <c:pt idx="33204">
                  <c:v>3.1528282165529999</c:v>
                </c:pt>
                <c:pt idx="33205">
                  <c:v>3.1530196666719998</c:v>
                </c:pt>
                <c:pt idx="33206">
                  <c:v>3.1533203125</c:v>
                </c:pt>
                <c:pt idx="33207">
                  <c:v>3.153517484665</c:v>
                </c:pt>
                <c:pt idx="33208">
                  <c:v>3.153580188751</c:v>
                </c:pt>
                <c:pt idx="33209">
                  <c:v>3.153599262238</c:v>
                </c:pt>
                <c:pt idx="33210">
                  <c:v>3.1536722183229999</c:v>
                </c:pt>
                <c:pt idx="33211">
                  <c:v>3.1536912918089999</c:v>
                </c:pt>
                <c:pt idx="33212">
                  <c:v>3.1537814140320002</c:v>
                </c:pt>
                <c:pt idx="33213">
                  <c:v>3.1538653373719998</c:v>
                </c:pt>
                <c:pt idx="33214">
                  <c:v>3.153888702393</c:v>
                </c:pt>
                <c:pt idx="33215">
                  <c:v>3.1539435386660002</c:v>
                </c:pt>
                <c:pt idx="33216">
                  <c:v>3.1539833545680001</c:v>
                </c:pt>
                <c:pt idx="33217">
                  <c:v>3.1540288925170001</c:v>
                </c:pt>
                <c:pt idx="33218">
                  <c:v>3.1540989875790002</c:v>
                </c:pt>
                <c:pt idx="33219">
                  <c:v>3.1541237831119999</c:v>
                </c:pt>
                <c:pt idx="33220">
                  <c:v>3.154197692871</c:v>
                </c:pt>
                <c:pt idx="33221">
                  <c:v>3.1542129516599999</c:v>
                </c:pt>
                <c:pt idx="33222">
                  <c:v>3.154277563095</c:v>
                </c:pt>
                <c:pt idx="33223">
                  <c:v>3.1542930603029999</c:v>
                </c:pt>
                <c:pt idx="33224">
                  <c:v>3.1543433666229999</c:v>
                </c:pt>
                <c:pt idx="33225">
                  <c:v>3.1543626785279999</c:v>
                </c:pt>
                <c:pt idx="33226">
                  <c:v>3.1544342041019999</c:v>
                </c:pt>
                <c:pt idx="33227">
                  <c:v>3.154512882233</c:v>
                </c:pt>
                <c:pt idx="33228">
                  <c:v>3.154825210571</c:v>
                </c:pt>
                <c:pt idx="33229">
                  <c:v>3.154949188232</c:v>
                </c:pt>
                <c:pt idx="33230">
                  <c:v>3.1549899578090002</c:v>
                </c:pt>
                <c:pt idx="33231">
                  <c:v>3.1550319194790002</c:v>
                </c:pt>
                <c:pt idx="33232">
                  <c:v>3.1550910472870002</c:v>
                </c:pt>
                <c:pt idx="33233">
                  <c:v>3.155164957047</c:v>
                </c:pt>
                <c:pt idx="33234">
                  <c:v>3.1552052497859999</c:v>
                </c:pt>
                <c:pt idx="33235">
                  <c:v>3.1552431583399998</c:v>
                </c:pt>
                <c:pt idx="33236">
                  <c:v>3.1553232669829998</c:v>
                </c:pt>
                <c:pt idx="33237">
                  <c:v>3.1553773879999998</c:v>
                </c:pt>
                <c:pt idx="33238">
                  <c:v>3.1554174423219998</c:v>
                </c:pt>
                <c:pt idx="33239">
                  <c:v>3.1554613113399999</c:v>
                </c:pt>
                <c:pt idx="33240">
                  <c:v>3.1555502414699999</c:v>
                </c:pt>
                <c:pt idx="33241">
                  <c:v>3.1555929183960001</c:v>
                </c:pt>
                <c:pt idx="33242">
                  <c:v>3.1556317806240002</c:v>
                </c:pt>
                <c:pt idx="33243">
                  <c:v>3.1556968688959999</c:v>
                </c:pt>
                <c:pt idx="33244">
                  <c:v>3.155775547028</c:v>
                </c:pt>
                <c:pt idx="33245">
                  <c:v>3.1558144092560001</c:v>
                </c:pt>
                <c:pt idx="33246">
                  <c:v>3.1559336185459999</c:v>
                </c:pt>
                <c:pt idx="33247">
                  <c:v>3.156014680862</c:v>
                </c:pt>
                <c:pt idx="33248">
                  <c:v>3.1561350822450001</c:v>
                </c:pt>
                <c:pt idx="33249">
                  <c:v>3.1561996936800001</c:v>
                </c:pt>
                <c:pt idx="33250">
                  <c:v>3.1563372612</c:v>
                </c:pt>
                <c:pt idx="33251">
                  <c:v>3.1564412116999998</c:v>
                </c:pt>
                <c:pt idx="33252">
                  <c:v>3.1565403938290002</c:v>
                </c:pt>
                <c:pt idx="33253">
                  <c:v>3.1566541194919999</c:v>
                </c:pt>
                <c:pt idx="33254">
                  <c:v>3.1570167541499998</c:v>
                </c:pt>
                <c:pt idx="33255">
                  <c:v>3.1572234630580001</c:v>
                </c:pt>
                <c:pt idx="33256">
                  <c:v>3.1573162078860002</c:v>
                </c:pt>
                <c:pt idx="33257">
                  <c:v>3.1574039459229999</c:v>
                </c:pt>
                <c:pt idx="33258">
                  <c:v>3.1577239036560001</c:v>
                </c:pt>
                <c:pt idx="33259">
                  <c:v>3.1578292846679998</c:v>
                </c:pt>
                <c:pt idx="33260">
                  <c:v>3.1578643321989999</c:v>
                </c:pt>
                <c:pt idx="33261">
                  <c:v>3.157925844193</c:v>
                </c:pt>
                <c:pt idx="33262">
                  <c:v>3.1579942703250001</c:v>
                </c:pt>
                <c:pt idx="33263">
                  <c:v>3.1580364704130002</c:v>
                </c:pt>
                <c:pt idx="33264">
                  <c:v>3.1580796241760001</c:v>
                </c:pt>
                <c:pt idx="33265">
                  <c:v>3.158164739609</c:v>
                </c:pt>
                <c:pt idx="33266">
                  <c:v>3.1582212448120002</c:v>
                </c:pt>
                <c:pt idx="33267">
                  <c:v>3.1582660675050001</c:v>
                </c:pt>
                <c:pt idx="33268">
                  <c:v>3.1583166122440001</c:v>
                </c:pt>
                <c:pt idx="33269">
                  <c:v>3.158400297165</c:v>
                </c:pt>
                <c:pt idx="33270">
                  <c:v>3.1584680080409999</c:v>
                </c:pt>
                <c:pt idx="33271">
                  <c:v>3.1587669849400002</c:v>
                </c:pt>
                <c:pt idx="33272">
                  <c:v>3.1587796211239998</c:v>
                </c:pt>
                <c:pt idx="33273">
                  <c:v>3.158837795258</c:v>
                </c:pt>
                <c:pt idx="33274">
                  <c:v>3.158857107162</c:v>
                </c:pt>
                <c:pt idx="33275">
                  <c:v>3.1589167118070001</c:v>
                </c:pt>
                <c:pt idx="33276">
                  <c:v>3.158946037292</c:v>
                </c:pt>
                <c:pt idx="33277">
                  <c:v>3.1589872837069999</c:v>
                </c:pt>
                <c:pt idx="33278">
                  <c:v>3.1590492725370001</c:v>
                </c:pt>
                <c:pt idx="33279">
                  <c:v>3.1590695381159999</c:v>
                </c:pt>
                <c:pt idx="33280">
                  <c:v>3.1591296195980001</c:v>
                </c:pt>
                <c:pt idx="33281">
                  <c:v>3.1591904163360001</c:v>
                </c:pt>
                <c:pt idx="33282">
                  <c:v>3.1592268943790001</c:v>
                </c:pt>
                <c:pt idx="33283">
                  <c:v>3.1592891216279999</c:v>
                </c:pt>
                <c:pt idx="33284">
                  <c:v>3.159305095673</c:v>
                </c:pt>
                <c:pt idx="33285">
                  <c:v>3.1593613624570001</c:v>
                </c:pt>
                <c:pt idx="33286">
                  <c:v>3.1593723297120002</c:v>
                </c:pt>
                <c:pt idx="33287">
                  <c:v>3.159423828125</c:v>
                </c:pt>
                <c:pt idx="33288">
                  <c:v>3.1594400405880001</c:v>
                </c:pt>
                <c:pt idx="33289">
                  <c:v>3.1594803333280002</c:v>
                </c:pt>
                <c:pt idx="33290">
                  <c:v>3.1594834327700001</c:v>
                </c:pt>
                <c:pt idx="33291">
                  <c:v>3.1595327854159998</c:v>
                </c:pt>
                <c:pt idx="33292">
                  <c:v>3.15953707695</c:v>
                </c:pt>
                <c:pt idx="33293">
                  <c:v>3.1595463752750002</c:v>
                </c:pt>
                <c:pt idx="33294">
                  <c:v>3.1595938205719998</c:v>
                </c:pt>
                <c:pt idx="33295">
                  <c:v>3.1595973968509998</c:v>
                </c:pt>
                <c:pt idx="33296">
                  <c:v>3.1596519947049999</c:v>
                </c:pt>
                <c:pt idx="33297">
                  <c:v>3.1596658229829999</c:v>
                </c:pt>
                <c:pt idx="33298">
                  <c:v>3.159721851349</c:v>
                </c:pt>
                <c:pt idx="33299">
                  <c:v>3.1597502231600001</c:v>
                </c:pt>
                <c:pt idx="33300">
                  <c:v>3.1597993373870001</c:v>
                </c:pt>
                <c:pt idx="33301">
                  <c:v>3.1598775386810001</c:v>
                </c:pt>
                <c:pt idx="33302">
                  <c:v>3.1600379943850001</c:v>
                </c:pt>
                <c:pt idx="33303">
                  <c:v>3.1601061820980001</c:v>
                </c:pt>
                <c:pt idx="33304">
                  <c:v>3.1601548194890001</c:v>
                </c:pt>
                <c:pt idx="33305">
                  <c:v>3.1601986885070001</c:v>
                </c:pt>
                <c:pt idx="33306">
                  <c:v>3.1602549552919998</c:v>
                </c:pt>
                <c:pt idx="33307">
                  <c:v>3.1603469848630001</c:v>
                </c:pt>
                <c:pt idx="33308">
                  <c:v>3.1604061126710001</c:v>
                </c:pt>
                <c:pt idx="33309">
                  <c:v>3.16046667099</c:v>
                </c:pt>
                <c:pt idx="33310">
                  <c:v>3.1605570316309999</c:v>
                </c:pt>
                <c:pt idx="33311">
                  <c:v>3.160635948181</c:v>
                </c:pt>
                <c:pt idx="33312">
                  <c:v>3.1606960296629998</c:v>
                </c:pt>
                <c:pt idx="33313">
                  <c:v>3.1607592105869999</c:v>
                </c:pt>
                <c:pt idx="33314">
                  <c:v>3.1608543396000002</c:v>
                </c:pt>
                <c:pt idx="33315">
                  <c:v>3.1609172821040001</c:v>
                </c:pt>
                <c:pt idx="33316">
                  <c:v>3.160972118378</c:v>
                </c:pt>
                <c:pt idx="33317">
                  <c:v>3.1610395908359998</c:v>
                </c:pt>
                <c:pt idx="33318">
                  <c:v>3.1611104011540001</c:v>
                </c:pt>
                <c:pt idx="33319">
                  <c:v>3.1611545085909998</c:v>
                </c:pt>
                <c:pt idx="33320">
                  <c:v>3.1612689495090001</c:v>
                </c:pt>
                <c:pt idx="33321">
                  <c:v>3.1613435745239999</c:v>
                </c:pt>
                <c:pt idx="33322">
                  <c:v>3.161479949951</c:v>
                </c:pt>
                <c:pt idx="33323">
                  <c:v>3.1616075038910001</c:v>
                </c:pt>
                <c:pt idx="33324">
                  <c:v>3.1616723537450002</c:v>
                </c:pt>
                <c:pt idx="33325">
                  <c:v>3.1620266437529998</c:v>
                </c:pt>
                <c:pt idx="33326">
                  <c:v>3.1623618602749999</c:v>
                </c:pt>
                <c:pt idx="33327">
                  <c:v>3.1626892089840002</c:v>
                </c:pt>
                <c:pt idx="33328">
                  <c:v>3.1628162860870002</c:v>
                </c:pt>
                <c:pt idx="33329">
                  <c:v>3.1628742218019998</c:v>
                </c:pt>
                <c:pt idx="33330">
                  <c:v>3.1629745960240001</c:v>
                </c:pt>
                <c:pt idx="33331">
                  <c:v>3.1630034446719999</c:v>
                </c:pt>
                <c:pt idx="33332">
                  <c:v>3.1631104946140001</c:v>
                </c:pt>
                <c:pt idx="33333">
                  <c:v>3.1631639003749998</c:v>
                </c:pt>
                <c:pt idx="33334">
                  <c:v>3.163293361664</c:v>
                </c:pt>
                <c:pt idx="33335">
                  <c:v>3.163413763046</c:v>
                </c:pt>
                <c:pt idx="33336">
                  <c:v>3.1635739803309999</c:v>
                </c:pt>
                <c:pt idx="33337">
                  <c:v>3.163890123367</c:v>
                </c:pt>
                <c:pt idx="33338">
                  <c:v>3.1639750003809999</c:v>
                </c:pt>
                <c:pt idx="33339">
                  <c:v>3.1640212535860002</c:v>
                </c:pt>
                <c:pt idx="33340">
                  <c:v>3.1640651226040002</c:v>
                </c:pt>
                <c:pt idx="33341">
                  <c:v>3.1641209125519998</c:v>
                </c:pt>
                <c:pt idx="33342">
                  <c:v>3.1641421318049998</c:v>
                </c:pt>
                <c:pt idx="33343">
                  <c:v>3.1642024517060001</c:v>
                </c:pt>
                <c:pt idx="33344">
                  <c:v>3.1642680168149999</c:v>
                </c:pt>
                <c:pt idx="33345">
                  <c:v>3.1642916202550002</c:v>
                </c:pt>
                <c:pt idx="33346">
                  <c:v>3.164359092712</c:v>
                </c:pt>
                <c:pt idx="33347">
                  <c:v>3.1644203662870001</c:v>
                </c:pt>
                <c:pt idx="33348">
                  <c:v>3.164456605911</c:v>
                </c:pt>
                <c:pt idx="33349">
                  <c:v>3.1645135879519999</c:v>
                </c:pt>
                <c:pt idx="33350">
                  <c:v>3.1645328998569999</c:v>
                </c:pt>
                <c:pt idx="33351">
                  <c:v>3.1646137237550001</c:v>
                </c:pt>
                <c:pt idx="33352">
                  <c:v>3.1646823883059998</c:v>
                </c:pt>
                <c:pt idx="33353">
                  <c:v>3.164786100388</c:v>
                </c:pt>
                <c:pt idx="33354">
                  <c:v>3.1648046970369998</c:v>
                </c:pt>
                <c:pt idx="33355">
                  <c:v>3.1648845672610002</c:v>
                </c:pt>
                <c:pt idx="33356">
                  <c:v>3.1649720668789998</c:v>
                </c:pt>
                <c:pt idx="33357">
                  <c:v>3.1651089191440001</c:v>
                </c:pt>
                <c:pt idx="33358">
                  <c:v>3.1652352809909998</c:v>
                </c:pt>
                <c:pt idx="33359">
                  <c:v>3.1655490398409998</c:v>
                </c:pt>
                <c:pt idx="33360">
                  <c:v>3.1657829284669998</c:v>
                </c:pt>
                <c:pt idx="33361">
                  <c:v>3.1658539772030001</c:v>
                </c:pt>
                <c:pt idx="33362">
                  <c:v>3.1659708023070001</c:v>
                </c:pt>
                <c:pt idx="33363">
                  <c:v>3.1660106182100001</c:v>
                </c:pt>
                <c:pt idx="33364">
                  <c:v>3.1660511493680001</c:v>
                </c:pt>
                <c:pt idx="33365">
                  <c:v>3.166118621826</c:v>
                </c:pt>
                <c:pt idx="33366">
                  <c:v>3.1661856174469998</c:v>
                </c:pt>
                <c:pt idx="33367">
                  <c:v>3.1662261486049998</c:v>
                </c:pt>
                <c:pt idx="33368">
                  <c:v>3.1662693023680002</c:v>
                </c:pt>
                <c:pt idx="33369">
                  <c:v>3.1663563251500002</c:v>
                </c:pt>
                <c:pt idx="33370">
                  <c:v>3.1664075851439999</c:v>
                </c:pt>
                <c:pt idx="33371">
                  <c:v>3.1664466857910001</c:v>
                </c:pt>
                <c:pt idx="33372">
                  <c:v>3.1665749549869999</c:v>
                </c:pt>
                <c:pt idx="33373">
                  <c:v>3.1666378974909999</c:v>
                </c:pt>
                <c:pt idx="33374">
                  <c:v>3.166749715805</c:v>
                </c:pt>
                <c:pt idx="33375">
                  <c:v>3.166875123978</c:v>
                </c:pt>
                <c:pt idx="33376">
                  <c:v>3.1669390201569998</c:v>
                </c:pt>
                <c:pt idx="33377">
                  <c:v>3.167044401169</c:v>
                </c:pt>
                <c:pt idx="33378">
                  <c:v>3.1670958995820002</c:v>
                </c:pt>
                <c:pt idx="33379">
                  <c:v>3.167222499847</c:v>
                </c:pt>
                <c:pt idx="33380">
                  <c:v>3.1675148010249998</c:v>
                </c:pt>
                <c:pt idx="33381">
                  <c:v>3.167562484741</c:v>
                </c:pt>
                <c:pt idx="33382">
                  <c:v>3.167625427246</c:v>
                </c:pt>
                <c:pt idx="33383">
                  <c:v>3.1676859855649999</c:v>
                </c:pt>
                <c:pt idx="33384">
                  <c:v>3.1677060127260002</c:v>
                </c:pt>
                <c:pt idx="33385">
                  <c:v>3.1677601337430001</c:v>
                </c:pt>
                <c:pt idx="33386">
                  <c:v>3.1677982807160001</c:v>
                </c:pt>
                <c:pt idx="33387">
                  <c:v>3.1678323745729999</c:v>
                </c:pt>
                <c:pt idx="33388">
                  <c:v>3.16788315773</c:v>
                </c:pt>
                <c:pt idx="33389">
                  <c:v>3.1678979396820002</c:v>
                </c:pt>
                <c:pt idx="33390">
                  <c:v>3.1679577827449998</c:v>
                </c:pt>
                <c:pt idx="33391">
                  <c:v>3.1679708957670001</c:v>
                </c:pt>
                <c:pt idx="33392">
                  <c:v>3.1680393218990002</c:v>
                </c:pt>
                <c:pt idx="33393">
                  <c:v>3.1680684089660001</c:v>
                </c:pt>
                <c:pt idx="33394">
                  <c:v>3.1681244373320001</c:v>
                </c:pt>
                <c:pt idx="33395">
                  <c:v>3.168162345886</c:v>
                </c:pt>
                <c:pt idx="33396">
                  <c:v>3.1681983470919999</c:v>
                </c:pt>
                <c:pt idx="33397">
                  <c:v>3.168247699738</c:v>
                </c:pt>
                <c:pt idx="33398">
                  <c:v>3.1682648658749999</c:v>
                </c:pt>
                <c:pt idx="33399">
                  <c:v>3.168338537216</c:v>
                </c:pt>
                <c:pt idx="33400">
                  <c:v>3.168403148651</c:v>
                </c:pt>
                <c:pt idx="33401">
                  <c:v>3.1686804294590001</c:v>
                </c:pt>
                <c:pt idx="33402">
                  <c:v>3.1687202453609999</c:v>
                </c:pt>
                <c:pt idx="33403">
                  <c:v>3.1687641143800001</c:v>
                </c:pt>
                <c:pt idx="33404">
                  <c:v>3.1688525676729999</c:v>
                </c:pt>
                <c:pt idx="33405">
                  <c:v>3.1689116954799998</c:v>
                </c:pt>
                <c:pt idx="33406">
                  <c:v>3.1689605712889999</c:v>
                </c:pt>
                <c:pt idx="33407">
                  <c:v>3.1690235137939999</c:v>
                </c:pt>
                <c:pt idx="33408">
                  <c:v>3.1691205501559998</c:v>
                </c:pt>
                <c:pt idx="33409">
                  <c:v>3.1691732406619999</c:v>
                </c:pt>
                <c:pt idx="33410">
                  <c:v>3.1692194938660001</c:v>
                </c:pt>
                <c:pt idx="33411">
                  <c:v>3.169290542603</c:v>
                </c:pt>
                <c:pt idx="33412">
                  <c:v>3.169357061386</c:v>
                </c:pt>
                <c:pt idx="33413">
                  <c:v>3.1694221496580002</c:v>
                </c:pt>
                <c:pt idx="33414">
                  <c:v>3.1695513725279998</c:v>
                </c:pt>
                <c:pt idx="33415">
                  <c:v>3.1698842048650002</c:v>
                </c:pt>
                <c:pt idx="33416">
                  <c:v>3.1701214313510002</c:v>
                </c:pt>
                <c:pt idx="33417">
                  <c:v>3.1702871322630002</c:v>
                </c:pt>
                <c:pt idx="33418">
                  <c:v>3.170418977737</c:v>
                </c:pt>
                <c:pt idx="33419">
                  <c:v>3.1704933643339999</c:v>
                </c:pt>
                <c:pt idx="33420">
                  <c:v>3.1707751750950002</c:v>
                </c:pt>
                <c:pt idx="33421">
                  <c:v>3.171114444733</c:v>
                </c:pt>
                <c:pt idx="33422">
                  <c:v>3.171226024628</c:v>
                </c:pt>
                <c:pt idx="33423">
                  <c:v>3.1713006496429998</c:v>
                </c:pt>
                <c:pt idx="33424">
                  <c:v>3.1713993549350001</c:v>
                </c:pt>
                <c:pt idx="33425">
                  <c:v>3.1714935302730001</c:v>
                </c:pt>
                <c:pt idx="33426">
                  <c:v>3.1718039512630001</c:v>
                </c:pt>
                <c:pt idx="33427">
                  <c:v>3.1719162464139998</c:v>
                </c:pt>
                <c:pt idx="33428">
                  <c:v>3.1720056533809999</c:v>
                </c:pt>
                <c:pt idx="33429">
                  <c:v>3.1720960140229999</c:v>
                </c:pt>
                <c:pt idx="33430">
                  <c:v>3.1723926067349999</c:v>
                </c:pt>
                <c:pt idx="33431">
                  <c:v>3.172476530075</c:v>
                </c:pt>
                <c:pt idx="33432">
                  <c:v>3.1727855205540001</c:v>
                </c:pt>
                <c:pt idx="33433">
                  <c:v>3.172904014587</c:v>
                </c:pt>
                <c:pt idx="33434">
                  <c:v>3.173039913177</c:v>
                </c:pt>
                <c:pt idx="33435">
                  <c:v>3.1732409000400001</c:v>
                </c:pt>
                <c:pt idx="33436">
                  <c:v>3.1733253002169999</c:v>
                </c:pt>
                <c:pt idx="33437">
                  <c:v>3.1733925342560001</c:v>
                </c:pt>
                <c:pt idx="33438">
                  <c:v>3.1734192371369998</c:v>
                </c:pt>
                <c:pt idx="33439">
                  <c:v>3.173489570618</c:v>
                </c:pt>
                <c:pt idx="33440">
                  <c:v>3.1735057830810001</c:v>
                </c:pt>
                <c:pt idx="33441">
                  <c:v>3.1735703945160001</c:v>
                </c:pt>
                <c:pt idx="33442">
                  <c:v>3.1735835075379999</c:v>
                </c:pt>
                <c:pt idx="33443">
                  <c:v>3.173638105392</c:v>
                </c:pt>
                <c:pt idx="33444">
                  <c:v>3.1736452579500001</c:v>
                </c:pt>
                <c:pt idx="33445">
                  <c:v>3.1737084388730001</c:v>
                </c:pt>
                <c:pt idx="33446">
                  <c:v>3.1737117767330001</c:v>
                </c:pt>
                <c:pt idx="33447">
                  <c:v>3.173774003983</c:v>
                </c:pt>
                <c:pt idx="33448">
                  <c:v>3.173777341843</c:v>
                </c:pt>
                <c:pt idx="33449">
                  <c:v>3.1737842559809999</c:v>
                </c:pt>
                <c:pt idx="33450">
                  <c:v>3.173833370209</c:v>
                </c:pt>
                <c:pt idx="33451">
                  <c:v>3.1738364696499999</c:v>
                </c:pt>
                <c:pt idx="33452">
                  <c:v>3.1738610267639999</c:v>
                </c:pt>
                <c:pt idx="33453">
                  <c:v>3.1738958358759999</c:v>
                </c:pt>
                <c:pt idx="33454">
                  <c:v>3.1738965511320001</c:v>
                </c:pt>
                <c:pt idx="33455">
                  <c:v>3.173896074295</c:v>
                </c:pt>
                <c:pt idx="33456">
                  <c:v>3.1739556789400001</c:v>
                </c:pt>
                <c:pt idx="33457">
                  <c:v>3.173955440521</c:v>
                </c:pt>
                <c:pt idx="33458">
                  <c:v>3.1740195751189999</c:v>
                </c:pt>
                <c:pt idx="33459">
                  <c:v>3.1740369796749999</c:v>
                </c:pt>
                <c:pt idx="33460">
                  <c:v>3.1741147041320001</c:v>
                </c:pt>
                <c:pt idx="33461">
                  <c:v>3.174131631851</c:v>
                </c:pt>
                <c:pt idx="33462">
                  <c:v>3.1742355823519999</c:v>
                </c:pt>
                <c:pt idx="33463">
                  <c:v>3.1745405197140002</c:v>
                </c:pt>
                <c:pt idx="33464">
                  <c:v>3.17458486557</c:v>
                </c:pt>
                <c:pt idx="33465">
                  <c:v>3.1746709346770001</c:v>
                </c:pt>
                <c:pt idx="33466">
                  <c:v>3.1747450828549999</c:v>
                </c:pt>
                <c:pt idx="33467">
                  <c:v>3.1748020648959998</c:v>
                </c:pt>
                <c:pt idx="33468">
                  <c:v>3.1748669147489998</c:v>
                </c:pt>
                <c:pt idx="33469">
                  <c:v>3.1749751567839999</c:v>
                </c:pt>
                <c:pt idx="33470">
                  <c:v>3.1750378608699998</c:v>
                </c:pt>
                <c:pt idx="33471">
                  <c:v>3.175097703934</c:v>
                </c:pt>
                <c:pt idx="33472">
                  <c:v>3.1751773357389999</c:v>
                </c:pt>
                <c:pt idx="33473">
                  <c:v>3.1752738952640001</c:v>
                </c:pt>
                <c:pt idx="33474">
                  <c:v>3.1753320693970002</c:v>
                </c:pt>
                <c:pt idx="33475">
                  <c:v>3.1753845214840002</c:v>
                </c:pt>
                <c:pt idx="33476">
                  <c:v>3.1754703521729999</c:v>
                </c:pt>
                <c:pt idx="33477">
                  <c:v>3.1755392551420001</c:v>
                </c:pt>
                <c:pt idx="33478">
                  <c:v>3.1755886077879998</c:v>
                </c:pt>
                <c:pt idx="33479">
                  <c:v>3.1756429672239999</c:v>
                </c:pt>
                <c:pt idx="33480">
                  <c:v>3.1757366657260002</c:v>
                </c:pt>
                <c:pt idx="33481">
                  <c:v>3.1757826805109999</c:v>
                </c:pt>
                <c:pt idx="33482">
                  <c:v>3.1758255958560002</c:v>
                </c:pt>
                <c:pt idx="33483">
                  <c:v>3.1758916378020001</c:v>
                </c:pt>
                <c:pt idx="33484">
                  <c:v>3.1759619712829998</c:v>
                </c:pt>
                <c:pt idx="33485">
                  <c:v>3.1760089397429998</c:v>
                </c:pt>
                <c:pt idx="33486">
                  <c:v>3.176058530807</c:v>
                </c:pt>
                <c:pt idx="33487">
                  <c:v>3.176145553589</c:v>
                </c:pt>
                <c:pt idx="33488">
                  <c:v>3.176201581955</c:v>
                </c:pt>
                <c:pt idx="33489">
                  <c:v>3.1762447357179999</c:v>
                </c:pt>
                <c:pt idx="33490">
                  <c:v>3.1762995719910001</c:v>
                </c:pt>
                <c:pt idx="33491">
                  <c:v>3.176382780075</c:v>
                </c:pt>
                <c:pt idx="33492">
                  <c:v>3.1764223575589998</c:v>
                </c:pt>
                <c:pt idx="33493">
                  <c:v>3.176455974579</c:v>
                </c:pt>
                <c:pt idx="33494">
                  <c:v>3.1765720844269998</c:v>
                </c:pt>
                <c:pt idx="33495">
                  <c:v>3.1768889427190001</c:v>
                </c:pt>
                <c:pt idx="33496">
                  <c:v>3.1770133972169998</c:v>
                </c:pt>
                <c:pt idx="33497">
                  <c:v>3.1770844459530001</c:v>
                </c:pt>
                <c:pt idx="33498">
                  <c:v>3.1770982742310001</c:v>
                </c:pt>
                <c:pt idx="33499">
                  <c:v>3.1771490573880001</c:v>
                </c:pt>
                <c:pt idx="33500">
                  <c:v>3.1771821975710002</c:v>
                </c:pt>
                <c:pt idx="33501">
                  <c:v>3.1772394180300001</c:v>
                </c:pt>
                <c:pt idx="33502">
                  <c:v>3.1773014068599998</c:v>
                </c:pt>
                <c:pt idx="33503">
                  <c:v>3.1773808002470001</c:v>
                </c:pt>
                <c:pt idx="33504">
                  <c:v>3.1773917675019998</c:v>
                </c:pt>
                <c:pt idx="33505">
                  <c:v>3.1774547100069999</c:v>
                </c:pt>
                <c:pt idx="33506">
                  <c:v>3.1774656772609999</c:v>
                </c:pt>
                <c:pt idx="33507">
                  <c:v>3.1775271892550001</c:v>
                </c:pt>
                <c:pt idx="33508">
                  <c:v>3.1775469779969998</c:v>
                </c:pt>
                <c:pt idx="33509">
                  <c:v>3.1775906085969998</c:v>
                </c:pt>
                <c:pt idx="33510">
                  <c:v>3.1776268482210002</c:v>
                </c:pt>
                <c:pt idx="33511">
                  <c:v>3.177652597427</c:v>
                </c:pt>
                <c:pt idx="33512">
                  <c:v>3.1777353286740002</c:v>
                </c:pt>
                <c:pt idx="33513">
                  <c:v>3.177988767624</c:v>
                </c:pt>
                <c:pt idx="33514">
                  <c:v>3.1780600547789999</c:v>
                </c:pt>
                <c:pt idx="33515">
                  <c:v>3.1781380176540002</c:v>
                </c:pt>
                <c:pt idx="33516">
                  <c:v>3.1781868934630002</c:v>
                </c:pt>
                <c:pt idx="33517">
                  <c:v>3.1782371997830001</c:v>
                </c:pt>
                <c:pt idx="33518">
                  <c:v>3.1783175468440001</c:v>
                </c:pt>
                <c:pt idx="33519">
                  <c:v>3.178393602371</c:v>
                </c:pt>
                <c:pt idx="33520">
                  <c:v>3.1784479618070001</c:v>
                </c:pt>
                <c:pt idx="33521">
                  <c:v>3.1785073280330001</c:v>
                </c:pt>
                <c:pt idx="33522">
                  <c:v>3.1786022186279999</c:v>
                </c:pt>
                <c:pt idx="33523">
                  <c:v>3.1786649227139998</c:v>
                </c:pt>
                <c:pt idx="33524">
                  <c:v>3.1787192821499999</c:v>
                </c:pt>
                <c:pt idx="33525">
                  <c:v>3.1787872314449999</c:v>
                </c:pt>
                <c:pt idx="33526">
                  <c:v>3.178858995438</c:v>
                </c:pt>
                <c:pt idx="33527">
                  <c:v>3.1789000034330002</c:v>
                </c:pt>
                <c:pt idx="33528">
                  <c:v>3.1789402961729998</c:v>
                </c:pt>
                <c:pt idx="33529">
                  <c:v>3.1790449619290002</c:v>
                </c:pt>
                <c:pt idx="33530">
                  <c:v>3.1793100833889998</c:v>
                </c:pt>
                <c:pt idx="33531">
                  <c:v>3.1793618202210001</c:v>
                </c:pt>
                <c:pt idx="33532">
                  <c:v>3.179406642914</c:v>
                </c:pt>
                <c:pt idx="33533">
                  <c:v>3.1794316768650002</c:v>
                </c:pt>
                <c:pt idx="33534">
                  <c:v>3.1794822216030001</c:v>
                </c:pt>
                <c:pt idx="33535">
                  <c:v>3.179495811462</c:v>
                </c:pt>
                <c:pt idx="33536">
                  <c:v>3.1795570850370001</c:v>
                </c:pt>
                <c:pt idx="33537">
                  <c:v>3.179569005966</c:v>
                </c:pt>
                <c:pt idx="33538">
                  <c:v>3.1796307563780002</c:v>
                </c:pt>
                <c:pt idx="33539">
                  <c:v>3.179659605026</c:v>
                </c:pt>
                <c:pt idx="33540">
                  <c:v>3.1797120571140001</c:v>
                </c:pt>
                <c:pt idx="33541">
                  <c:v>3.179759263992</c:v>
                </c:pt>
                <c:pt idx="33542">
                  <c:v>3.1798119544980001</c:v>
                </c:pt>
                <c:pt idx="33543">
                  <c:v>3.1798772811889999</c:v>
                </c:pt>
                <c:pt idx="33544">
                  <c:v>3.1799066066739998</c:v>
                </c:pt>
                <c:pt idx="33545">
                  <c:v>3.1799657344819998</c:v>
                </c:pt>
                <c:pt idx="33546">
                  <c:v>3.180060625076</c:v>
                </c:pt>
                <c:pt idx="33547">
                  <c:v>3.1803123950960002</c:v>
                </c:pt>
                <c:pt idx="33548">
                  <c:v>3.1804311275480002</c:v>
                </c:pt>
                <c:pt idx="33549">
                  <c:v>3.180557966232</c:v>
                </c:pt>
                <c:pt idx="33550">
                  <c:v>3.18071103096</c:v>
                </c:pt>
                <c:pt idx="33551">
                  <c:v>3.1808605194089998</c:v>
                </c:pt>
                <c:pt idx="33552">
                  <c:v>3.1812193393710002</c:v>
                </c:pt>
                <c:pt idx="33553">
                  <c:v>3.1814849376679999</c:v>
                </c:pt>
                <c:pt idx="33554">
                  <c:v>3.181649208069</c:v>
                </c:pt>
                <c:pt idx="33555">
                  <c:v>3.1819176673889999</c:v>
                </c:pt>
                <c:pt idx="33556">
                  <c:v>3.181964874268</c:v>
                </c:pt>
                <c:pt idx="33557">
                  <c:v>3.1820492744450002</c:v>
                </c:pt>
                <c:pt idx="33558">
                  <c:v>3.1820847988129999</c:v>
                </c:pt>
                <c:pt idx="33559">
                  <c:v>3.1821486949920001</c:v>
                </c:pt>
                <c:pt idx="33560">
                  <c:v>3.1822202205660002</c:v>
                </c:pt>
                <c:pt idx="33561">
                  <c:v>3.1822514534000002</c:v>
                </c:pt>
                <c:pt idx="33562">
                  <c:v>3.182310342789</c:v>
                </c:pt>
                <c:pt idx="33563">
                  <c:v>3.1823577880860001</c:v>
                </c:pt>
                <c:pt idx="33564">
                  <c:v>3.1824018955229998</c:v>
                </c:pt>
                <c:pt idx="33565">
                  <c:v>3.182468891144</c:v>
                </c:pt>
                <c:pt idx="33566">
                  <c:v>3.1824913024899999</c:v>
                </c:pt>
                <c:pt idx="33567">
                  <c:v>3.182566404343</c:v>
                </c:pt>
                <c:pt idx="33568">
                  <c:v>3.1826350688930001</c:v>
                </c:pt>
                <c:pt idx="33569">
                  <c:v>3.1826934814449999</c:v>
                </c:pt>
                <c:pt idx="33570">
                  <c:v>3.1830313205719998</c:v>
                </c:pt>
                <c:pt idx="33571">
                  <c:v>3.1831748485569999</c:v>
                </c:pt>
                <c:pt idx="33572">
                  <c:v>3.1832714080810001</c:v>
                </c:pt>
                <c:pt idx="33573">
                  <c:v>3.183346271515</c:v>
                </c:pt>
                <c:pt idx="33574">
                  <c:v>3.1834409236910002</c:v>
                </c:pt>
                <c:pt idx="33575">
                  <c:v>3.1834831237789998</c:v>
                </c:pt>
                <c:pt idx="33576">
                  <c:v>3.1835594177250002</c:v>
                </c:pt>
                <c:pt idx="33577">
                  <c:v>3.1836082935330001</c:v>
                </c:pt>
                <c:pt idx="33578">
                  <c:v>3.1836504936219998</c:v>
                </c:pt>
                <c:pt idx="33579">
                  <c:v>3.183703660965</c:v>
                </c:pt>
                <c:pt idx="33580">
                  <c:v>3.1837832927699998</c:v>
                </c:pt>
                <c:pt idx="33581">
                  <c:v>3.183827400208</c:v>
                </c:pt>
                <c:pt idx="33582">
                  <c:v>3.1838698387150002</c:v>
                </c:pt>
                <c:pt idx="33583">
                  <c:v>3.1839418411249998</c:v>
                </c:pt>
                <c:pt idx="33584">
                  <c:v>3.1839921474459998</c:v>
                </c:pt>
                <c:pt idx="33585">
                  <c:v>3.184031248093</c:v>
                </c:pt>
                <c:pt idx="33586">
                  <c:v>3.1840755939480001</c:v>
                </c:pt>
                <c:pt idx="33587">
                  <c:v>3.184151649475</c:v>
                </c:pt>
                <c:pt idx="33588">
                  <c:v>3.184190273285</c:v>
                </c:pt>
                <c:pt idx="33589">
                  <c:v>3.1842257976530002</c:v>
                </c:pt>
                <c:pt idx="33590">
                  <c:v>3.1843371391300002</c:v>
                </c:pt>
                <c:pt idx="33591">
                  <c:v>3.1844124794009998</c:v>
                </c:pt>
                <c:pt idx="33592">
                  <c:v>3.1844925880430002</c:v>
                </c:pt>
                <c:pt idx="33593">
                  <c:v>3.1845285892490001</c:v>
                </c:pt>
                <c:pt idx="33594">
                  <c:v>3.1846144199370001</c:v>
                </c:pt>
                <c:pt idx="33595">
                  <c:v>3.1847007274629999</c:v>
                </c:pt>
                <c:pt idx="33596">
                  <c:v>3.1847963333129998</c:v>
                </c:pt>
                <c:pt idx="33597">
                  <c:v>3.1851069927219999</c:v>
                </c:pt>
                <c:pt idx="33598">
                  <c:v>3.1852693557739999</c:v>
                </c:pt>
                <c:pt idx="33599">
                  <c:v>3.1853513717649999</c:v>
                </c:pt>
                <c:pt idx="33600">
                  <c:v>3.1854033470149998</c:v>
                </c:pt>
                <c:pt idx="33601">
                  <c:v>3.1854581832890001</c:v>
                </c:pt>
                <c:pt idx="33602">
                  <c:v>3.1855249404910002</c:v>
                </c:pt>
                <c:pt idx="33603">
                  <c:v>3.185602903366</c:v>
                </c:pt>
                <c:pt idx="33604">
                  <c:v>3.1856803894039998</c:v>
                </c:pt>
                <c:pt idx="33605">
                  <c:v>3.1857604980469998</c:v>
                </c:pt>
                <c:pt idx="33606">
                  <c:v>3.1857781410219999</c:v>
                </c:pt>
                <c:pt idx="33607">
                  <c:v>3.1858422756200002</c:v>
                </c:pt>
                <c:pt idx="33608">
                  <c:v>3.1858577728270001</c:v>
                </c:pt>
                <c:pt idx="33609">
                  <c:v>3.1859135627750002</c:v>
                </c:pt>
                <c:pt idx="33610">
                  <c:v>3.1859381198880001</c:v>
                </c:pt>
                <c:pt idx="33611">
                  <c:v>3.1859841346739999</c:v>
                </c:pt>
                <c:pt idx="33612">
                  <c:v>3.1859903335570001</c:v>
                </c:pt>
                <c:pt idx="33613">
                  <c:v>3.1860427856450002</c:v>
                </c:pt>
                <c:pt idx="33614">
                  <c:v>3.1860558986659999</c:v>
                </c:pt>
                <c:pt idx="33615">
                  <c:v>3.1861000061040001</c:v>
                </c:pt>
                <c:pt idx="33616">
                  <c:v>3.1861321926119999</c:v>
                </c:pt>
                <c:pt idx="33617">
                  <c:v>3.1861546039580002</c:v>
                </c:pt>
                <c:pt idx="33618">
                  <c:v>3.1861546039580002</c:v>
                </c:pt>
                <c:pt idx="33619">
                  <c:v>3.1861603260039999</c:v>
                </c:pt>
                <c:pt idx="33620">
                  <c:v>3.1862108707429999</c:v>
                </c:pt>
                <c:pt idx="33621">
                  <c:v>3.1862187385560001</c:v>
                </c:pt>
                <c:pt idx="33622">
                  <c:v>3.1862204074860001</c:v>
                </c:pt>
                <c:pt idx="33623">
                  <c:v>3.1862370967859999</c:v>
                </c:pt>
                <c:pt idx="33624">
                  <c:v>3.1862716674799998</c:v>
                </c:pt>
                <c:pt idx="33625">
                  <c:v>3.186270475388</c:v>
                </c:pt>
                <c:pt idx="33626">
                  <c:v>3.1862726211550001</c:v>
                </c:pt>
                <c:pt idx="33627">
                  <c:v>3.1863093376160001</c:v>
                </c:pt>
                <c:pt idx="33628">
                  <c:v>3.1863238811489998</c:v>
                </c:pt>
                <c:pt idx="33629">
                  <c:v>3.1863234043120001</c:v>
                </c:pt>
                <c:pt idx="33630">
                  <c:v>3.1863265037540001</c:v>
                </c:pt>
                <c:pt idx="33631">
                  <c:v>3.1863687038420001</c:v>
                </c:pt>
                <c:pt idx="33632">
                  <c:v>3.1863706111910002</c:v>
                </c:pt>
                <c:pt idx="33633">
                  <c:v>3.186369895935</c:v>
                </c:pt>
                <c:pt idx="33634">
                  <c:v>3.1863987445830002</c:v>
                </c:pt>
                <c:pt idx="33635">
                  <c:v>3.1864283084870002</c:v>
                </c:pt>
                <c:pt idx="33636">
                  <c:v>3.1864264011380001</c:v>
                </c:pt>
                <c:pt idx="33637">
                  <c:v>3.186429262161</c:v>
                </c:pt>
                <c:pt idx="33638">
                  <c:v>3.1864717006680001</c:v>
                </c:pt>
                <c:pt idx="33639">
                  <c:v>3.1864845752719999</c:v>
                </c:pt>
                <c:pt idx="33640">
                  <c:v>3.186485052109</c:v>
                </c:pt>
                <c:pt idx="33641">
                  <c:v>3.1865456104279999</c:v>
                </c:pt>
                <c:pt idx="33642">
                  <c:v>3.186554670334</c:v>
                </c:pt>
                <c:pt idx="33643">
                  <c:v>3.1866283416750001</c:v>
                </c:pt>
                <c:pt idx="33644">
                  <c:v>3.1866486072539999</c:v>
                </c:pt>
                <c:pt idx="33645">
                  <c:v>3.1867148876189999</c:v>
                </c:pt>
                <c:pt idx="33646">
                  <c:v>3.1869015693659999</c:v>
                </c:pt>
                <c:pt idx="33647">
                  <c:v>3.1869897842410002</c:v>
                </c:pt>
                <c:pt idx="33648">
                  <c:v>3.1870722770689999</c:v>
                </c:pt>
                <c:pt idx="33649">
                  <c:v>3.1871440410609999</c:v>
                </c:pt>
                <c:pt idx="33650">
                  <c:v>3.18723154068</c:v>
                </c:pt>
                <c:pt idx="33651">
                  <c:v>3.1873590946200001</c:v>
                </c:pt>
                <c:pt idx="33652">
                  <c:v>3.1874496936800001</c:v>
                </c:pt>
                <c:pt idx="33653">
                  <c:v>3.1875395774839999</c:v>
                </c:pt>
                <c:pt idx="33654">
                  <c:v>3.1876525878909998</c:v>
                </c:pt>
                <c:pt idx="33655">
                  <c:v>3.1877691745760002</c:v>
                </c:pt>
                <c:pt idx="33656">
                  <c:v>3.1878521442409999</c:v>
                </c:pt>
                <c:pt idx="33657">
                  <c:v>3.1879251003269999</c:v>
                </c:pt>
                <c:pt idx="33658">
                  <c:v>3.1880316734309999</c:v>
                </c:pt>
                <c:pt idx="33659">
                  <c:v>3.1881043910979998</c:v>
                </c:pt>
                <c:pt idx="33660">
                  <c:v>3.1881647109990001</c:v>
                </c:pt>
                <c:pt idx="33661">
                  <c:v>3.1882352828979998</c:v>
                </c:pt>
                <c:pt idx="33662">
                  <c:v>3.1883242130279998</c:v>
                </c:pt>
                <c:pt idx="33663">
                  <c:v>3.1883742809300002</c:v>
                </c:pt>
                <c:pt idx="33664">
                  <c:v>3.1884214878080002</c:v>
                </c:pt>
                <c:pt idx="33665">
                  <c:v>3.1885058879849999</c:v>
                </c:pt>
                <c:pt idx="33666">
                  <c:v>3.1885628700259998</c:v>
                </c:pt>
                <c:pt idx="33667">
                  <c:v>3.18860912323</c:v>
                </c:pt>
                <c:pt idx="33668">
                  <c:v>3.1886568069460002</c:v>
                </c:pt>
                <c:pt idx="33669">
                  <c:v>3.1887321472169998</c:v>
                </c:pt>
                <c:pt idx="33670">
                  <c:v>3.1888029575350001</c:v>
                </c:pt>
                <c:pt idx="33671">
                  <c:v>3.1889111995700001</c:v>
                </c:pt>
                <c:pt idx="33672">
                  <c:v>3.1890273094179999</c:v>
                </c:pt>
                <c:pt idx="33673">
                  <c:v>3.1892626285549999</c:v>
                </c:pt>
                <c:pt idx="33674">
                  <c:v>3.1895632743840001</c:v>
                </c:pt>
                <c:pt idx="33675">
                  <c:v>3.189756393433</c:v>
                </c:pt>
                <c:pt idx="33676">
                  <c:v>3.1898586750029998</c:v>
                </c:pt>
                <c:pt idx="33677">
                  <c:v>3.1899929046629998</c:v>
                </c:pt>
                <c:pt idx="33678">
                  <c:v>3.1900329589840002</c:v>
                </c:pt>
                <c:pt idx="33679">
                  <c:v>3.1900672912600001</c:v>
                </c:pt>
                <c:pt idx="33680">
                  <c:v>3.190124511719</c:v>
                </c:pt>
                <c:pt idx="33681">
                  <c:v>3.190195798874</c:v>
                </c:pt>
                <c:pt idx="33682">
                  <c:v>3.1902348995210001</c:v>
                </c:pt>
                <c:pt idx="33683">
                  <c:v>3.190278053284</c:v>
                </c:pt>
                <c:pt idx="33684">
                  <c:v>3.1903584003450001</c:v>
                </c:pt>
                <c:pt idx="33685">
                  <c:v>3.1904115676879998</c:v>
                </c:pt>
                <c:pt idx="33686">
                  <c:v>3.1904492378230001</c:v>
                </c:pt>
                <c:pt idx="33687">
                  <c:v>3.1904916763309998</c:v>
                </c:pt>
                <c:pt idx="33688">
                  <c:v>3.1905965805049998</c:v>
                </c:pt>
                <c:pt idx="33689">
                  <c:v>3.1906747817990002</c:v>
                </c:pt>
                <c:pt idx="33690">
                  <c:v>3.1908347606660001</c:v>
                </c:pt>
                <c:pt idx="33691">
                  <c:v>3.1910605430599999</c:v>
                </c:pt>
                <c:pt idx="33692">
                  <c:v>3.1910743713379999</c:v>
                </c:pt>
                <c:pt idx="33693">
                  <c:v>3.1911356449129999</c:v>
                </c:pt>
                <c:pt idx="33694">
                  <c:v>3.1911597251889998</c:v>
                </c:pt>
                <c:pt idx="33695">
                  <c:v>3.1912055015559999</c:v>
                </c:pt>
                <c:pt idx="33696">
                  <c:v>3.1912479400630001</c:v>
                </c:pt>
                <c:pt idx="33697">
                  <c:v>3.1912755966190001</c:v>
                </c:pt>
                <c:pt idx="33698">
                  <c:v>3.191329479218</c:v>
                </c:pt>
                <c:pt idx="33699">
                  <c:v>3.1913409233090002</c:v>
                </c:pt>
                <c:pt idx="33700">
                  <c:v>3.191399335861</c:v>
                </c:pt>
                <c:pt idx="33701">
                  <c:v>3.1914002895359999</c:v>
                </c:pt>
                <c:pt idx="33702">
                  <c:v>3.1914367675780002</c:v>
                </c:pt>
                <c:pt idx="33703">
                  <c:v>3.1914556026460001</c:v>
                </c:pt>
                <c:pt idx="33704">
                  <c:v>3.1915140151979999</c:v>
                </c:pt>
                <c:pt idx="33705">
                  <c:v>3.1915163993840001</c:v>
                </c:pt>
                <c:pt idx="33706">
                  <c:v>3.1915636062620001</c:v>
                </c:pt>
                <c:pt idx="33707">
                  <c:v>3.191571950912</c:v>
                </c:pt>
                <c:pt idx="33708">
                  <c:v>3.1916251182559998</c:v>
                </c:pt>
                <c:pt idx="33709">
                  <c:v>3.19162607193</c:v>
                </c:pt>
                <c:pt idx="33710">
                  <c:v>3.1916806697850002</c:v>
                </c:pt>
                <c:pt idx="33711">
                  <c:v>3.1916828155519998</c:v>
                </c:pt>
                <c:pt idx="33712">
                  <c:v>3.191746473312</c:v>
                </c:pt>
                <c:pt idx="33713">
                  <c:v>3.1917557716370002</c:v>
                </c:pt>
                <c:pt idx="33714">
                  <c:v>3.1918182373050001</c:v>
                </c:pt>
                <c:pt idx="33715">
                  <c:v>3.1918237209320002</c:v>
                </c:pt>
                <c:pt idx="33716">
                  <c:v>3.191906929016</c:v>
                </c:pt>
                <c:pt idx="33717">
                  <c:v>3.191990375519</c:v>
                </c:pt>
                <c:pt idx="33718">
                  <c:v>3.1920750141140002</c:v>
                </c:pt>
                <c:pt idx="33719">
                  <c:v>3.1921949386600001</c:v>
                </c:pt>
                <c:pt idx="33720">
                  <c:v>3.192394971848</c:v>
                </c:pt>
                <c:pt idx="33721">
                  <c:v>3.1925706863399999</c:v>
                </c:pt>
                <c:pt idx="33722">
                  <c:v>3.1926813125610001</c:v>
                </c:pt>
                <c:pt idx="33723">
                  <c:v>3.1927969455719998</c:v>
                </c:pt>
                <c:pt idx="33724">
                  <c:v>3.1928713321690001</c:v>
                </c:pt>
                <c:pt idx="33725">
                  <c:v>3.192984342575</c:v>
                </c:pt>
                <c:pt idx="33726">
                  <c:v>3.193024635315</c:v>
                </c:pt>
                <c:pt idx="33727">
                  <c:v>3.1930971145629998</c:v>
                </c:pt>
                <c:pt idx="33728">
                  <c:v>3.193153619766</c:v>
                </c:pt>
                <c:pt idx="33729">
                  <c:v>3.1931979656220002</c:v>
                </c:pt>
                <c:pt idx="33730">
                  <c:v>3.1932415962220002</c:v>
                </c:pt>
                <c:pt idx="33731">
                  <c:v>3.1933236122130002</c:v>
                </c:pt>
                <c:pt idx="33732">
                  <c:v>3.1933674812319999</c:v>
                </c:pt>
                <c:pt idx="33733">
                  <c:v>3.1934089660640002</c:v>
                </c:pt>
                <c:pt idx="33734">
                  <c:v>3.1935358047490001</c:v>
                </c:pt>
                <c:pt idx="33735">
                  <c:v>3.1936042308810002</c:v>
                </c:pt>
                <c:pt idx="33736">
                  <c:v>3.1937224864960001</c:v>
                </c:pt>
                <c:pt idx="33737">
                  <c:v>3.1937928199769998</c:v>
                </c:pt>
                <c:pt idx="33738">
                  <c:v>3.1938960552219999</c:v>
                </c:pt>
                <c:pt idx="33739">
                  <c:v>3.1939859390260001</c:v>
                </c:pt>
                <c:pt idx="33740">
                  <c:v>3.1940641403200001</c:v>
                </c:pt>
                <c:pt idx="33741">
                  <c:v>3.1941671371460001</c:v>
                </c:pt>
                <c:pt idx="33742">
                  <c:v>3.1942694187159999</c:v>
                </c:pt>
                <c:pt idx="33743">
                  <c:v>3.1945822238920001</c:v>
                </c:pt>
                <c:pt idx="33744">
                  <c:v>3.1946713924410002</c:v>
                </c:pt>
                <c:pt idx="33745">
                  <c:v>3.1947484016419998</c:v>
                </c:pt>
                <c:pt idx="33746">
                  <c:v>3.1947679519649999</c:v>
                </c:pt>
                <c:pt idx="33747">
                  <c:v>3.1948282718660002</c:v>
                </c:pt>
                <c:pt idx="33748">
                  <c:v>3.1948575973510001</c:v>
                </c:pt>
                <c:pt idx="33749">
                  <c:v>3.1948945522310002</c:v>
                </c:pt>
                <c:pt idx="33750">
                  <c:v>3.1949448585510001</c:v>
                </c:pt>
                <c:pt idx="33751">
                  <c:v>3.194959878922</c:v>
                </c:pt>
                <c:pt idx="33752">
                  <c:v>3.1949727535250001</c:v>
                </c:pt>
                <c:pt idx="33753">
                  <c:v>3.1950242519379999</c:v>
                </c:pt>
                <c:pt idx="33754">
                  <c:v>3.195068359375</c:v>
                </c:pt>
                <c:pt idx="33755">
                  <c:v>3.1951024532319998</c:v>
                </c:pt>
                <c:pt idx="33756">
                  <c:v>3.1951577663420001</c:v>
                </c:pt>
                <c:pt idx="33757">
                  <c:v>3.1951682567600002</c:v>
                </c:pt>
                <c:pt idx="33758">
                  <c:v>3.1951978206630001</c:v>
                </c:pt>
                <c:pt idx="33759">
                  <c:v>3.1952333450319998</c:v>
                </c:pt>
                <c:pt idx="33760">
                  <c:v>3.1952385902399998</c:v>
                </c:pt>
                <c:pt idx="33761">
                  <c:v>3.1952848434450001</c:v>
                </c:pt>
                <c:pt idx="33762">
                  <c:v>3.1953029632569998</c:v>
                </c:pt>
                <c:pt idx="33763">
                  <c:v>3.1953713893889999</c:v>
                </c:pt>
                <c:pt idx="33764">
                  <c:v>3.1953790187840001</c:v>
                </c:pt>
                <c:pt idx="33765">
                  <c:v>3.1954300403590001</c:v>
                </c:pt>
                <c:pt idx="33766">
                  <c:v>3.1956222057339998</c:v>
                </c:pt>
                <c:pt idx="33767">
                  <c:v>3.1956713199619999</c:v>
                </c:pt>
                <c:pt idx="33768">
                  <c:v>3.1957352161410002</c:v>
                </c:pt>
                <c:pt idx="33769">
                  <c:v>3.1957819461820001</c:v>
                </c:pt>
                <c:pt idx="33770">
                  <c:v>3.1958336830139999</c:v>
                </c:pt>
                <c:pt idx="33771">
                  <c:v>3.1959249973300001</c:v>
                </c:pt>
                <c:pt idx="33772">
                  <c:v>3.1959853172299999</c:v>
                </c:pt>
                <c:pt idx="33773">
                  <c:v>3.1960411071779999</c:v>
                </c:pt>
                <c:pt idx="33774">
                  <c:v>3.196120023727</c:v>
                </c:pt>
                <c:pt idx="33775">
                  <c:v>3.196210384369</c:v>
                </c:pt>
                <c:pt idx="33776">
                  <c:v>3.1962723731990001</c:v>
                </c:pt>
                <c:pt idx="33777">
                  <c:v>3.1963338851929999</c:v>
                </c:pt>
                <c:pt idx="33778">
                  <c:v>3.1964237689970001</c:v>
                </c:pt>
                <c:pt idx="33779">
                  <c:v>3.1964795589450001</c:v>
                </c:pt>
                <c:pt idx="33780">
                  <c:v>3.1965689659119998</c:v>
                </c:pt>
                <c:pt idx="33781">
                  <c:v>3.1966738700869999</c:v>
                </c:pt>
                <c:pt idx="33782">
                  <c:v>3.197004079819</c:v>
                </c:pt>
                <c:pt idx="33783">
                  <c:v>3.1971099376679999</c:v>
                </c:pt>
                <c:pt idx="33784">
                  <c:v>3.1971995830540001</c:v>
                </c:pt>
                <c:pt idx="33785">
                  <c:v>3.1972522735600002</c:v>
                </c:pt>
                <c:pt idx="33786">
                  <c:v>3.1972820758820002</c:v>
                </c:pt>
                <c:pt idx="33787">
                  <c:v>3.1973397731780002</c:v>
                </c:pt>
                <c:pt idx="33788">
                  <c:v>3.19735622406</c:v>
                </c:pt>
                <c:pt idx="33789">
                  <c:v>3.197420835495</c:v>
                </c:pt>
                <c:pt idx="33790">
                  <c:v>3.1974408626559998</c:v>
                </c:pt>
                <c:pt idx="33791">
                  <c:v>3.1974952220919999</c:v>
                </c:pt>
                <c:pt idx="33792">
                  <c:v>3.1975293159480001</c:v>
                </c:pt>
                <c:pt idx="33793">
                  <c:v>3.197565555573</c:v>
                </c:pt>
                <c:pt idx="33794">
                  <c:v>3.1976170539859998</c:v>
                </c:pt>
                <c:pt idx="33795">
                  <c:v>3.1976346969599998</c:v>
                </c:pt>
                <c:pt idx="33796">
                  <c:v>3.1976909637449999</c:v>
                </c:pt>
                <c:pt idx="33797">
                  <c:v>3.1977043151859998</c:v>
                </c:pt>
                <c:pt idx="33798">
                  <c:v>3.1977474689480001</c:v>
                </c:pt>
                <c:pt idx="33799">
                  <c:v>3.1977701187130001</c:v>
                </c:pt>
                <c:pt idx="33800">
                  <c:v>3.1978354454039999</c:v>
                </c:pt>
                <c:pt idx="33801">
                  <c:v>3.197855234146</c:v>
                </c:pt>
                <c:pt idx="33802">
                  <c:v>3.197926282883</c:v>
                </c:pt>
                <c:pt idx="33803">
                  <c:v>3.1980116367339999</c:v>
                </c:pt>
                <c:pt idx="33804">
                  <c:v>3.1981792449949999</c:v>
                </c:pt>
                <c:pt idx="33805">
                  <c:v>3.1982145309450001</c:v>
                </c:pt>
                <c:pt idx="33806">
                  <c:v>3.1982834339139998</c:v>
                </c:pt>
                <c:pt idx="33807">
                  <c:v>3.19833445549</c:v>
                </c:pt>
                <c:pt idx="33808">
                  <c:v>3.1983788013460002</c:v>
                </c:pt>
                <c:pt idx="33809">
                  <c:v>3.1984312534330002</c:v>
                </c:pt>
                <c:pt idx="33810">
                  <c:v>3.1985163688660001</c:v>
                </c:pt>
                <c:pt idx="33811">
                  <c:v>3.1985702514650001</c:v>
                </c:pt>
                <c:pt idx="33812">
                  <c:v>3.1986262798310001</c:v>
                </c:pt>
                <c:pt idx="33813">
                  <c:v>3.1987082958220001</c:v>
                </c:pt>
                <c:pt idx="33814">
                  <c:v>3.198779344559</c:v>
                </c:pt>
                <c:pt idx="33815">
                  <c:v>3.1988308429719998</c:v>
                </c:pt>
                <c:pt idx="33816">
                  <c:v>3.1988842487340001</c:v>
                </c:pt>
                <c:pt idx="33817">
                  <c:v>3.1989734172820001</c:v>
                </c:pt>
                <c:pt idx="33818">
                  <c:v>3.1990244388579998</c:v>
                </c:pt>
                <c:pt idx="33819">
                  <c:v>3.1990709304810001</c:v>
                </c:pt>
                <c:pt idx="33820">
                  <c:v>3.1991345882419999</c:v>
                </c:pt>
                <c:pt idx="33821">
                  <c:v>3.199208259583</c:v>
                </c:pt>
                <c:pt idx="33822">
                  <c:v>3.199246644974</c:v>
                </c:pt>
                <c:pt idx="33823">
                  <c:v>3.199361801147</c:v>
                </c:pt>
                <c:pt idx="33824">
                  <c:v>3.1994438171390001</c:v>
                </c:pt>
                <c:pt idx="33825">
                  <c:v>3.1995584964749999</c:v>
                </c:pt>
                <c:pt idx="33826">
                  <c:v>3.1996674537660001</c:v>
                </c:pt>
                <c:pt idx="33827">
                  <c:v>3.1998486518860001</c:v>
                </c:pt>
                <c:pt idx="33828">
                  <c:v>3.199939012527</c:v>
                </c:pt>
                <c:pt idx="33829">
                  <c:v>3.2000172138209999</c:v>
                </c:pt>
                <c:pt idx="33830">
                  <c:v>3.2000966072080002</c:v>
                </c:pt>
                <c:pt idx="33831">
                  <c:v>3.2001466751100001</c:v>
                </c:pt>
                <c:pt idx="33832">
                  <c:v>3.2001857757569998</c:v>
                </c:pt>
                <c:pt idx="33833">
                  <c:v>3.200242042542</c:v>
                </c:pt>
                <c:pt idx="33834">
                  <c:v>3.2002604007720001</c:v>
                </c:pt>
                <c:pt idx="33835">
                  <c:v>3.2003300189970001</c:v>
                </c:pt>
                <c:pt idx="33836">
                  <c:v>3.2003474235530001</c:v>
                </c:pt>
                <c:pt idx="33837">
                  <c:v>3.2005116939540001</c:v>
                </c:pt>
                <c:pt idx="33838">
                  <c:v>3.2007467746730001</c:v>
                </c:pt>
                <c:pt idx="33839">
                  <c:v>3.2008225917819999</c:v>
                </c:pt>
                <c:pt idx="33840">
                  <c:v>3.2008724212650002</c:v>
                </c:pt>
                <c:pt idx="33841">
                  <c:v>3.2009546756740002</c:v>
                </c:pt>
                <c:pt idx="33842">
                  <c:v>3.201002836227</c:v>
                </c:pt>
                <c:pt idx="33843">
                  <c:v>3.2010521888730001</c:v>
                </c:pt>
                <c:pt idx="33844">
                  <c:v>3.2011363506319999</c:v>
                </c:pt>
                <c:pt idx="33845">
                  <c:v>3.2012052536010001</c:v>
                </c:pt>
                <c:pt idx="33846">
                  <c:v>3.2012569904329999</c:v>
                </c:pt>
                <c:pt idx="33847">
                  <c:v>3.2013118267060001</c:v>
                </c:pt>
                <c:pt idx="33848">
                  <c:v>3.2013983726499999</c:v>
                </c:pt>
                <c:pt idx="33849">
                  <c:v>3.2014448642729998</c:v>
                </c:pt>
                <c:pt idx="33850">
                  <c:v>3.2014849185940002</c:v>
                </c:pt>
                <c:pt idx="33851">
                  <c:v>3.2015953063959999</c:v>
                </c:pt>
                <c:pt idx="33852">
                  <c:v>3.201890230179</c:v>
                </c:pt>
                <c:pt idx="33853">
                  <c:v>3.2019412517550001</c:v>
                </c:pt>
                <c:pt idx="33854">
                  <c:v>3.201998472214</c:v>
                </c:pt>
                <c:pt idx="33855">
                  <c:v>3.202043771744</c:v>
                </c:pt>
                <c:pt idx="33856">
                  <c:v>3.202085733414</c:v>
                </c:pt>
                <c:pt idx="33857">
                  <c:v>3.2021365165710001</c:v>
                </c:pt>
                <c:pt idx="33858">
                  <c:v>3.2021522521970001</c:v>
                </c:pt>
                <c:pt idx="33859">
                  <c:v>3.2022142410279999</c:v>
                </c:pt>
                <c:pt idx="33860">
                  <c:v>3.202220201492</c:v>
                </c:pt>
                <c:pt idx="33861">
                  <c:v>3.202268600464</c:v>
                </c:pt>
                <c:pt idx="33862">
                  <c:v>3.2022855281829998</c:v>
                </c:pt>
                <c:pt idx="33863">
                  <c:v>3.2023375034330002</c:v>
                </c:pt>
                <c:pt idx="33864">
                  <c:v>3.2023680210109999</c:v>
                </c:pt>
                <c:pt idx="33865">
                  <c:v>3.2024025917049999</c:v>
                </c:pt>
                <c:pt idx="33866">
                  <c:v>3.2024583816529999</c:v>
                </c:pt>
                <c:pt idx="33867">
                  <c:v>3.2024700641630002</c:v>
                </c:pt>
                <c:pt idx="33868">
                  <c:v>3.202486753464</c:v>
                </c:pt>
                <c:pt idx="33869">
                  <c:v>3.2025220394130001</c:v>
                </c:pt>
                <c:pt idx="33870">
                  <c:v>3.2025246620179999</c:v>
                </c:pt>
                <c:pt idx="33871">
                  <c:v>3.2025606632230001</c:v>
                </c:pt>
                <c:pt idx="33872">
                  <c:v>3.2025811672210001</c:v>
                </c:pt>
                <c:pt idx="33873">
                  <c:v>3.2025830745700001</c:v>
                </c:pt>
                <c:pt idx="33874">
                  <c:v>3.20263671875</c:v>
                </c:pt>
                <c:pt idx="33875">
                  <c:v>3.2026381492609999</c:v>
                </c:pt>
                <c:pt idx="33876">
                  <c:v>3.2026388645170001</c:v>
                </c:pt>
                <c:pt idx="33877">
                  <c:v>3.2026634216310002</c:v>
                </c:pt>
                <c:pt idx="33878">
                  <c:v>3.2026910781860001</c:v>
                </c:pt>
                <c:pt idx="33879">
                  <c:v>3.202692508698</c:v>
                </c:pt>
                <c:pt idx="33880">
                  <c:v>3.202697753906</c:v>
                </c:pt>
                <c:pt idx="33881">
                  <c:v>3.2027406692499998</c:v>
                </c:pt>
                <c:pt idx="33882">
                  <c:v>3.202760696411</c:v>
                </c:pt>
                <c:pt idx="33883">
                  <c:v>3.2028315067289999</c:v>
                </c:pt>
                <c:pt idx="33884">
                  <c:v>3.2028567790990001</c:v>
                </c:pt>
                <c:pt idx="33885">
                  <c:v>3.2029519081119999</c:v>
                </c:pt>
                <c:pt idx="33886">
                  <c:v>3.2032170295719999</c:v>
                </c:pt>
                <c:pt idx="33887">
                  <c:v>3.2032597064970001</c:v>
                </c:pt>
                <c:pt idx="33888">
                  <c:v>3.203339576721</c:v>
                </c:pt>
                <c:pt idx="33889">
                  <c:v>3.2034025192260001</c:v>
                </c:pt>
                <c:pt idx="33890">
                  <c:v>3.203451156616</c:v>
                </c:pt>
                <c:pt idx="33891">
                  <c:v>3.2035098075869999</c:v>
                </c:pt>
                <c:pt idx="33892">
                  <c:v>3.2036135196690001</c:v>
                </c:pt>
                <c:pt idx="33893">
                  <c:v>3.2036752700809998</c:v>
                </c:pt>
                <c:pt idx="33894">
                  <c:v>3.2037327289580002</c:v>
                </c:pt>
                <c:pt idx="33895">
                  <c:v>3.203803300858</c:v>
                </c:pt>
                <c:pt idx="33896">
                  <c:v>3.2038798332209999</c:v>
                </c:pt>
                <c:pt idx="33897">
                  <c:v>3.2039203643800001</c:v>
                </c:pt>
                <c:pt idx="33898">
                  <c:v>3.2039606571200001</c:v>
                </c:pt>
                <c:pt idx="33899">
                  <c:v>3.2040371894840001</c:v>
                </c:pt>
                <c:pt idx="33900">
                  <c:v>3.204111814499</c:v>
                </c:pt>
                <c:pt idx="33901">
                  <c:v>3.2043044567110002</c:v>
                </c:pt>
                <c:pt idx="33902">
                  <c:v>3.2044832706449999</c:v>
                </c:pt>
                <c:pt idx="33903">
                  <c:v>3.2047388553620002</c:v>
                </c:pt>
                <c:pt idx="33904">
                  <c:v>3.204841136932</c:v>
                </c:pt>
                <c:pt idx="33905">
                  <c:v>3.2048990726470001</c:v>
                </c:pt>
                <c:pt idx="33906">
                  <c:v>3.2050042152399998</c:v>
                </c:pt>
                <c:pt idx="33907">
                  <c:v>3.2051169872280001</c:v>
                </c:pt>
                <c:pt idx="33908">
                  <c:v>3.2053549289699999</c:v>
                </c:pt>
                <c:pt idx="33909">
                  <c:v>3.2056288719179999</c:v>
                </c:pt>
                <c:pt idx="33910">
                  <c:v>3.205761432648</c:v>
                </c:pt>
                <c:pt idx="33911">
                  <c:v>3.2058806419370001</c:v>
                </c:pt>
                <c:pt idx="33912">
                  <c:v>3.2059381008150001</c:v>
                </c:pt>
                <c:pt idx="33913">
                  <c:v>3.206003904343</c:v>
                </c:pt>
                <c:pt idx="33914">
                  <c:v>3.2060639858250002</c:v>
                </c:pt>
                <c:pt idx="33915">
                  <c:v>3.2060952186580001</c:v>
                </c:pt>
                <c:pt idx="33916">
                  <c:v>3.2061426639559998</c:v>
                </c:pt>
                <c:pt idx="33917">
                  <c:v>3.20619058609</c:v>
                </c:pt>
                <c:pt idx="33918">
                  <c:v>3.206223964691</c:v>
                </c:pt>
                <c:pt idx="33919">
                  <c:v>3.206291913986</c:v>
                </c:pt>
                <c:pt idx="33920">
                  <c:v>3.2063133716580001</c:v>
                </c:pt>
                <c:pt idx="33921">
                  <c:v>3.2063813209530001</c:v>
                </c:pt>
                <c:pt idx="33922">
                  <c:v>3.206403255463</c:v>
                </c:pt>
                <c:pt idx="33923">
                  <c:v>3.206473350525</c:v>
                </c:pt>
                <c:pt idx="33924">
                  <c:v>3.2065372467039999</c:v>
                </c:pt>
                <c:pt idx="33925">
                  <c:v>3.2065620422359999</c:v>
                </c:pt>
                <c:pt idx="33926">
                  <c:v>3.2066366672519999</c:v>
                </c:pt>
                <c:pt idx="33927">
                  <c:v>3.206724405289</c:v>
                </c:pt>
                <c:pt idx="33928">
                  <c:v>3.2069191932679999</c:v>
                </c:pt>
                <c:pt idx="33929">
                  <c:v>3.2070035934450001</c:v>
                </c:pt>
                <c:pt idx="33930">
                  <c:v>3.2070496082309998</c:v>
                </c:pt>
                <c:pt idx="33931">
                  <c:v>3.2070977687840001</c:v>
                </c:pt>
                <c:pt idx="33932">
                  <c:v>3.207169294357</c:v>
                </c:pt>
                <c:pt idx="33933">
                  <c:v>3.2072532176970001</c:v>
                </c:pt>
                <c:pt idx="33934">
                  <c:v>3.207306861877</c:v>
                </c:pt>
                <c:pt idx="33935">
                  <c:v>3.2073597908020002</c:v>
                </c:pt>
                <c:pt idx="33936">
                  <c:v>3.2074513435359999</c:v>
                </c:pt>
                <c:pt idx="33937">
                  <c:v>3.2075045108800002</c:v>
                </c:pt>
                <c:pt idx="33938">
                  <c:v>3.2075450420379998</c:v>
                </c:pt>
                <c:pt idx="33939">
                  <c:v>3.2076704502109998</c:v>
                </c:pt>
                <c:pt idx="33940">
                  <c:v>3.2080054283139998</c:v>
                </c:pt>
                <c:pt idx="33941">
                  <c:v>3.2082157135010001</c:v>
                </c:pt>
                <c:pt idx="33942">
                  <c:v>3.2085647583010002</c:v>
                </c:pt>
                <c:pt idx="33943">
                  <c:v>3.2088997364040002</c:v>
                </c:pt>
                <c:pt idx="33944">
                  <c:v>3.2089879512790001</c:v>
                </c:pt>
                <c:pt idx="33945">
                  <c:v>3.2090487480159999</c:v>
                </c:pt>
                <c:pt idx="33946">
                  <c:v>3.2090728282929999</c:v>
                </c:pt>
                <c:pt idx="33947">
                  <c:v>3.209127426147</c:v>
                </c:pt>
                <c:pt idx="33948">
                  <c:v>3.2091422080990002</c:v>
                </c:pt>
                <c:pt idx="33949">
                  <c:v>3.2091968059539999</c:v>
                </c:pt>
                <c:pt idx="33950">
                  <c:v>3.2092239856720002</c:v>
                </c:pt>
                <c:pt idx="33951">
                  <c:v>3.209279060364</c:v>
                </c:pt>
                <c:pt idx="33952">
                  <c:v>3.209319114685</c:v>
                </c:pt>
                <c:pt idx="33953">
                  <c:v>3.2093536853789999</c:v>
                </c:pt>
                <c:pt idx="33954">
                  <c:v>3.2094101905820001</c:v>
                </c:pt>
                <c:pt idx="33955">
                  <c:v>3.20942735672</c:v>
                </c:pt>
                <c:pt idx="33956">
                  <c:v>3.2094862461089999</c:v>
                </c:pt>
                <c:pt idx="33957">
                  <c:v>3.2095060348510001</c:v>
                </c:pt>
                <c:pt idx="33958">
                  <c:v>3.209568500519</c:v>
                </c:pt>
                <c:pt idx="33959">
                  <c:v>3.2095944881439999</c:v>
                </c:pt>
                <c:pt idx="33960">
                  <c:v>3.2096445560459999</c:v>
                </c:pt>
                <c:pt idx="33961">
                  <c:v>3.2096910476680001</c:v>
                </c:pt>
                <c:pt idx="33962">
                  <c:v>3.2097156047820001</c:v>
                </c:pt>
                <c:pt idx="33963">
                  <c:v>3.2097280025480002</c:v>
                </c:pt>
                <c:pt idx="33964">
                  <c:v>3.2097833156590001</c:v>
                </c:pt>
                <c:pt idx="33965">
                  <c:v>3.209857940674</c:v>
                </c:pt>
                <c:pt idx="33966">
                  <c:v>3.209943771362</c:v>
                </c:pt>
                <c:pt idx="33967">
                  <c:v>3.2102065086359999</c:v>
                </c:pt>
                <c:pt idx="33968">
                  <c:v>3.2102904319759999</c:v>
                </c:pt>
                <c:pt idx="33969">
                  <c:v>3.2103335857389999</c:v>
                </c:pt>
                <c:pt idx="33970">
                  <c:v>3.210414409637</c:v>
                </c:pt>
                <c:pt idx="33971">
                  <c:v>3.2104573249819999</c:v>
                </c:pt>
                <c:pt idx="33972">
                  <c:v>3.210503101349</c:v>
                </c:pt>
                <c:pt idx="33973">
                  <c:v>3.2105715274810001</c:v>
                </c:pt>
                <c:pt idx="33974">
                  <c:v>3.2106537818910001</c:v>
                </c:pt>
                <c:pt idx="33975">
                  <c:v>3.210710763931</c:v>
                </c:pt>
                <c:pt idx="33976">
                  <c:v>3.210770130157</c:v>
                </c:pt>
                <c:pt idx="33977">
                  <c:v>3.210872888565</c:v>
                </c:pt>
                <c:pt idx="33978">
                  <c:v>3.2109451293950002</c:v>
                </c:pt>
                <c:pt idx="33979">
                  <c:v>3.2110068798069999</c:v>
                </c:pt>
                <c:pt idx="33980">
                  <c:v>3.2110815048219998</c:v>
                </c:pt>
                <c:pt idx="33981">
                  <c:v>3.2111821174620001</c:v>
                </c:pt>
                <c:pt idx="33982">
                  <c:v>3.2112345695500002</c:v>
                </c:pt>
                <c:pt idx="33983">
                  <c:v>3.2112853527070002</c:v>
                </c:pt>
                <c:pt idx="33984">
                  <c:v>3.2113621234890002</c:v>
                </c:pt>
                <c:pt idx="33985">
                  <c:v>3.2114222049709999</c:v>
                </c:pt>
                <c:pt idx="33986">
                  <c:v>3.2114908695220001</c:v>
                </c:pt>
                <c:pt idx="33987">
                  <c:v>3.2118561267849999</c:v>
                </c:pt>
                <c:pt idx="33988">
                  <c:v>3.2121829986570001</c:v>
                </c:pt>
                <c:pt idx="33989">
                  <c:v>3.2123041152949998</c:v>
                </c:pt>
                <c:pt idx="33990">
                  <c:v>3.2123651504519999</c:v>
                </c:pt>
                <c:pt idx="33991">
                  <c:v>3.2124862670900001</c:v>
                </c:pt>
                <c:pt idx="33992">
                  <c:v>3.2125213146210001</c:v>
                </c:pt>
                <c:pt idx="33993">
                  <c:v>3.212564706802</c:v>
                </c:pt>
                <c:pt idx="33994">
                  <c:v>3.212646484375</c:v>
                </c:pt>
                <c:pt idx="33995">
                  <c:v>3.2126853466030001</c:v>
                </c:pt>
                <c:pt idx="33996">
                  <c:v>3.2127234935760001</c:v>
                </c:pt>
                <c:pt idx="33997">
                  <c:v>3.2127873897549999</c:v>
                </c:pt>
                <c:pt idx="33998">
                  <c:v>3.2128489017490001</c:v>
                </c:pt>
                <c:pt idx="33999">
                  <c:v>3.2128882408139998</c:v>
                </c:pt>
                <c:pt idx="34000">
                  <c:v>3.2129318714139998</c:v>
                </c:pt>
                <c:pt idx="34001">
                  <c:v>3.213016271591</c:v>
                </c:pt>
                <c:pt idx="34002">
                  <c:v>3.2130699157709999</c:v>
                </c:pt>
                <c:pt idx="34003">
                  <c:v>3.213117361069</c:v>
                </c:pt>
                <c:pt idx="34004">
                  <c:v>3.2131807804110002</c:v>
                </c:pt>
                <c:pt idx="34005">
                  <c:v>3.2132697105410002</c:v>
                </c:pt>
                <c:pt idx="34006">
                  <c:v>3.213322877884</c:v>
                </c:pt>
                <c:pt idx="34007">
                  <c:v>3.213371992111</c:v>
                </c:pt>
                <c:pt idx="34008">
                  <c:v>3.213455438614</c:v>
                </c:pt>
                <c:pt idx="34009">
                  <c:v>3.2135179042819999</c:v>
                </c:pt>
                <c:pt idx="34010">
                  <c:v>3.2135610580440002</c:v>
                </c:pt>
                <c:pt idx="34011">
                  <c:v>3.2136082649229998</c:v>
                </c:pt>
                <c:pt idx="34012">
                  <c:v>3.2136819362639999</c:v>
                </c:pt>
                <c:pt idx="34013">
                  <c:v>3.2137479782099998</c:v>
                </c:pt>
                <c:pt idx="34014">
                  <c:v>3.213839292526</c:v>
                </c:pt>
                <c:pt idx="34015">
                  <c:v>3.2139363288879998</c:v>
                </c:pt>
                <c:pt idx="34016">
                  <c:v>3.2140669822689998</c:v>
                </c:pt>
                <c:pt idx="34017">
                  <c:v>3.2141315937039998</c:v>
                </c:pt>
                <c:pt idx="34018">
                  <c:v>3.2141568660740001</c:v>
                </c:pt>
                <c:pt idx="34019">
                  <c:v>3.2142004966740001</c:v>
                </c:pt>
                <c:pt idx="34020">
                  <c:v>3.214238405228</c:v>
                </c:pt>
                <c:pt idx="34021">
                  <c:v>3.2142636775970002</c:v>
                </c:pt>
                <c:pt idx="34022">
                  <c:v>3.2143139839170001</c:v>
                </c:pt>
                <c:pt idx="34023">
                  <c:v>3.214320659637</c:v>
                </c:pt>
                <c:pt idx="34024">
                  <c:v>3.2143750190730001</c:v>
                </c:pt>
                <c:pt idx="34025">
                  <c:v>3.2143774032589998</c:v>
                </c:pt>
                <c:pt idx="34026">
                  <c:v>3.2144136428830001</c:v>
                </c:pt>
                <c:pt idx="34027">
                  <c:v>3.2144157886509999</c:v>
                </c:pt>
                <c:pt idx="34028">
                  <c:v>3.2144260406490002</c:v>
                </c:pt>
                <c:pt idx="34029">
                  <c:v>3.214463949203</c:v>
                </c:pt>
                <c:pt idx="34030">
                  <c:v>3.2144973278050002</c:v>
                </c:pt>
                <c:pt idx="34031">
                  <c:v>3.2145118713379999</c:v>
                </c:pt>
                <c:pt idx="34032">
                  <c:v>3.2145638465880002</c:v>
                </c:pt>
                <c:pt idx="34033">
                  <c:v>3.2145662307739999</c:v>
                </c:pt>
                <c:pt idx="34034">
                  <c:v>3.214562892914</c:v>
                </c:pt>
                <c:pt idx="34035">
                  <c:v>3.2146079540249999</c:v>
                </c:pt>
                <c:pt idx="34036">
                  <c:v>3.214610099792</c:v>
                </c:pt>
                <c:pt idx="34037">
                  <c:v>3.2146630287170002</c:v>
                </c:pt>
                <c:pt idx="34038">
                  <c:v>3.2146811485289999</c:v>
                </c:pt>
                <c:pt idx="34039">
                  <c:v>3.2147290706630001</c:v>
                </c:pt>
                <c:pt idx="34040">
                  <c:v>3.2147767543789998</c:v>
                </c:pt>
                <c:pt idx="34041">
                  <c:v>3.2147994041439998</c:v>
                </c:pt>
                <c:pt idx="34042">
                  <c:v>3.2148084640499999</c:v>
                </c:pt>
                <c:pt idx="34043">
                  <c:v>3.214854001999</c:v>
                </c:pt>
                <c:pt idx="34044">
                  <c:v>3.214866399765</c:v>
                </c:pt>
                <c:pt idx="34045">
                  <c:v>3.2149260044100001</c:v>
                </c:pt>
                <c:pt idx="34046">
                  <c:v>3.2149443626399998</c:v>
                </c:pt>
                <c:pt idx="34047">
                  <c:v>3.215026855469</c:v>
                </c:pt>
                <c:pt idx="34048">
                  <c:v>3.2153871059419998</c:v>
                </c:pt>
                <c:pt idx="34049">
                  <c:v>3.2154214382170001</c:v>
                </c:pt>
                <c:pt idx="34050">
                  <c:v>3.2154850959779999</c:v>
                </c:pt>
                <c:pt idx="34051">
                  <c:v>3.2155804634090002</c:v>
                </c:pt>
                <c:pt idx="34052">
                  <c:v>3.2156274318700002</c:v>
                </c:pt>
                <c:pt idx="34053">
                  <c:v>3.2157096862789998</c:v>
                </c:pt>
                <c:pt idx="34054">
                  <c:v>3.2157535552979999</c:v>
                </c:pt>
                <c:pt idx="34055">
                  <c:v>3.2157998085020001</c:v>
                </c:pt>
                <c:pt idx="34056">
                  <c:v>3.2158646583560002</c:v>
                </c:pt>
                <c:pt idx="34057">
                  <c:v>3.2159357070920001</c:v>
                </c:pt>
                <c:pt idx="34058">
                  <c:v>3.2159781455990002</c:v>
                </c:pt>
                <c:pt idx="34059">
                  <c:v>3.2160193920140001</c:v>
                </c:pt>
                <c:pt idx="34060">
                  <c:v>3.2160997390750001</c:v>
                </c:pt>
                <c:pt idx="34061">
                  <c:v>3.216147899628</c:v>
                </c:pt>
                <c:pt idx="34062">
                  <c:v>3.2162315845489999</c:v>
                </c:pt>
                <c:pt idx="34063">
                  <c:v>3.2163345813749999</c:v>
                </c:pt>
                <c:pt idx="34064">
                  <c:v>3.2167038917539998</c:v>
                </c:pt>
                <c:pt idx="34065">
                  <c:v>3.2169289588929999</c:v>
                </c:pt>
                <c:pt idx="34066">
                  <c:v>3.2170629501339998</c:v>
                </c:pt>
                <c:pt idx="34067">
                  <c:v>3.2171623706819998</c:v>
                </c:pt>
                <c:pt idx="34068">
                  <c:v>3.2172667980190002</c:v>
                </c:pt>
                <c:pt idx="34069">
                  <c:v>3.21750998497</c:v>
                </c:pt>
                <c:pt idx="34070">
                  <c:v>3.2177808284760001</c:v>
                </c:pt>
                <c:pt idx="34071">
                  <c:v>3.2179944515229999</c:v>
                </c:pt>
                <c:pt idx="34072">
                  <c:v>3.2181277275090001</c:v>
                </c:pt>
                <c:pt idx="34073">
                  <c:v>3.2182497978210001</c:v>
                </c:pt>
                <c:pt idx="34074">
                  <c:v>3.218300104141</c:v>
                </c:pt>
                <c:pt idx="34075">
                  <c:v>3.2184469699860001</c:v>
                </c:pt>
                <c:pt idx="34076">
                  <c:v>3.2187767028810002</c:v>
                </c:pt>
                <c:pt idx="34077">
                  <c:v>3.2190618515009999</c:v>
                </c:pt>
                <c:pt idx="34078">
                  <c:v>3.2190773487089999</c:v>
                </c:pt>
                <c:pt idx="34079">
                  <c:v>3.219140529633</c:v>
                </c:pt>
                <c:pt idx="34080">
                  <c:v>3.2191491127009999</c:v>
                </c:pt>
                <c:pt idx="34081">
                  <c:v>3.2192003726960001</c:v>
                </c:pt>
                <c:pt idx="34082">
                  <c:v>3.2192187309269999</c:v>
                </c:pt>
                <c:pt idx="34083">
                  <c:v>3.2192561626430001</c:v>
                </c:pt>
                <c:pt idx="34084">
                  <c:v>3.2192630767820001</c:v>
                </c:pt>
                <c:pt idx="34085">
                  <c:v>3.2193243503570002</c:v>
                </c:pt>
                <c:pt idx="34086">
                  <c:v>3.2193350791930002</c:v>
                </c:pt>
                <c:pt idx="34087">
                  <c:v>3.2193906307220002</c:v>
                </c:pt>
                <c:pt idx="34088">
                  <c:v>3.2194209098819999</c:v>
                </c:pt>
                <c:pt idx="34089">
                  <c:v>3.2194480896000002</c:v>
                </c:pt>
                <c:pt idx="34090">
                  <c:v>3.2194507122039999</c:v>
                </c:pt>
                <c:pt idx="34091">
                  <c:v>3.2195062637329999</c:v>
                </c:pt>
                <c:pt idx="34092">
                  <c:v>3.2195246219640001</c:v>
                </c:pt>
                <c:pt idx="34093">
                  <c:v>3.2195708751679999</c:v>
                </c:pt>
                <c:pt idx="34094">
                  <c:v>3.219571352005</c:v>
                </c:pt>
                <c:pt idx="34095">
                  <c:v>3.2195723056790002</c:v>
                </c:pt>
                <c:pt idx="34096">
                  <c:v>3.2196090221409999</c:v>
                </c:pt>
                <c:pt idx="34097">
                  <c:v>3.21963596344</c:v>
                </c:pt>
                <c:pt idx="34098">
                  <c:v>3.2196471691130002</c:v>
                </c:pt>
                <c:pt idx="34099">
                  <c:v>3.2196998596189998</c:v>
                </c:pt>
                <c:pt idx="34100">
                  <c:v>3.2197191715239999</c:v>
                </c:pt>
                <c:pt idx="34101">
                  <c:v>3.219761610031</c:v>
                </c:pt>
                <c:pt idx="34102">
                  <c:v>3.2197639942170002</c:v>
                </c:pt>
                <c:pt idx="34103">
                  <c:v>3.2197680473329999</c:v>
                </c:pt>
                <c:pt idx="34104">
                  <c:v>3.2198073863980001</c:v>
                </c:pt>
                <c:pt idx="34105">
                  <c:v>3.2198216915129998</c:v>
                </c:pt>
                <c:pt idx="34106">
                  <c:v>3.2198252677919998</c:v>
                </c:pt>
                <c:pt idx="34107">
                  <c:v>3.2198376655579999</c:v>
                </c:pt>
                <c:pt idx="34108">
                  <c:v>3.2198982238770002</c:v>
                </c:pt>
                <c:pt idx="34109">
                  <c:v>3.2201666831970002</c:v>
                </c:pt>
                <c:pt idx="34110">
                  <c:v>3.2202086448670002</c:v>
                </c:pt>
                <c:pt idx="34111">
                  <c:v>3.2202703952789999</c:v>
                </c:pt>
                <c:pt idx="34112">
                  <c:v>3.2203602790830002</c:v>
                </c:pt>
                <c:pt idx="34113">
                  <c:v>3.2204091548920002</c:v>
                </c:pt>
                <c:pt idx="34114">
                  <c:v>3.2204585075379999</c:v>
                </c:pt>
                <c:pt idx="34115">
                  <c:v>3.220542669296</c:v>
                </c:pt>
                <c:pt idx="34116">
                  <c:v>3.2206139564509999</c:v>
                </c:pt>
                <c:pt idx="34117">
                  <c:v>3.2206637859340002</c:v>
                </c:pt>
                <c:pt idx="34118">
                  <c:v>3.2207167148589999</c:v>
                </c:pt>
                <c:pt idx="34119">
                  <c:v>3.220804452896</c:v>
                </c:pt>
                <c:pt idx="34120">
                  <c:v>3.2208516597750001</c:v>
                </c:pt>
                <c:pt idx="34121">
                  <c:v>3.2209427356720002</c:v>
                </c:pt>
                <c:pt idx="34122">
                  <c:v>3.221051931381</c:v>
                </c:pt>
                <c:pt idx="34123">
                  <c:v>3.2211604118350001</c:v>
                </c:pt>
                <c:pt idx="34124">
                  <c:v>3.2212407588960001</c:v>
                </c:pt>
                <c:pt idx="34125">
                  <c:v>3.221353769302</c:v>
                </c:pt>
                <c:pt idx="34126">
                  <c:v>3.2214241027830002</c:v>
                </c:pt>
                <c:pt idx="34127">
                  <c:v>3.2215497493740002</c:v>
                </c:pt>
                <c:pt idx="34128">
                  <c:v>3.2216243743900002</c:v>
                </c:pt>
                <c:pt idx="34129">
                  <c:v>3.2217569351200002</c:v>
                </c:pt>
                <c:pt idx="34130">
                  <c:v>3.2217991352080002</c:v>
                </c:pt>
                <c:pt idx="34131">
                  <c:v>3.2218530178070002</c:v>
                </c:pt>
                <c:pt idx="34132">
                  <c:v>3.2219424247739998</c:v>
                </c:pt>
                <c:pt idx="34133">
                  <c:v>3.2219879627229999</c:v>
                </c:pt>
                <c:pt idx="34134">
                  <c:v>3.2220344543460002</c:v>
                </c:pt>
                <c:pt idx="34135">
                  <c:v>3.222105264664</c:v>
                </c:pt>
                <c:pt idx="34136">
                  <c:v>3.2221760749819999</c:v>
                </c:pt>
                <c:pt idx="34137">
                  <c:v>3.2222189903260001</c:v>
                </c:pt>
                <c:pt idx="34138">
                  <c:v>3.2222626209260001</c:v>
                </c:pt>
                <c:pt idx="34139">
                  <c:v>3.222351074219</c:v>
                </c:pt>
                <c:pt idx="34140">
                  <c:v>3.2224001884460001</c:v>
                </c:pt>
                <c:pt idx="34141">
                  <c:v>3.22243642807</c:v>
                </c:pt>
                <c:pt idx="34142">
                  <c:v>3.2225592136380001</c:v>
                </c:pt>
                <c:pt idx="34143">
                  <c:v>3.2226133346560002</c:v>
                </c:pt>
                <c:pt idx="34144">
                  <c:v>3.222750425339</c:v>
                </c:pt>
                <c:pt idx="34145">
                  <c:v>3.2228767871859998</c:v>
                </c:pt>
                <c:pt idx="34146">
                  <c:v>3.2232012748719998</c:v>
                </c:pt>
                <c:pt idx="34147">
                  <c:v>3.223226547241</c:v>
                </c:pt>
                <c:pt idx="34148">
                  <c:v>3.2232940196989999</c:v>
                </c:pt>
                <c:pt idx="34149">
                  <c:v>3.2233479022979998</c:v>
                </c:pt>
                <c:pt idx="34150">
                  <c:v>3.2233703136440002</c:v>
                </c:pt>
                <c:pt idx="34151">
                  <c:v>3.2234311103820001</c:v>
                </c:pt>
                <c:pt idx="34152">
                  <c:v>3.2234885692600002</c:v>
                </c:pt>
                <c:pt idx="34153">
                  <c:v>3.2235412597659998</c:v>
                </c:pt>
                <c:pt idx="34154">
                  <c:v>3.223606586456</c:v>
                </c:pt>
                <c:pt idx="34155">
                  <c:v>3.2236723899839999</c:v>
                </c:pt>
                <c:pt idx="34156">
                  <c:v>3.2237195968629999</c:v>
                </c:pt>
                <c:pt idx="34157">
                  <c:v>3.2237415313720001</c:v>
                </c:pt>
                <c:pt idx="34158">
                  <c:v>3.223802089691</c:v>
                </c:pt>
                <c:pt idx="34159">
                  <c:v>3.2238152027129998</c:v>
                </c:pt>
                <c:pt idx="34160">
                  <c:v>3.2238912582400001</c:v>
                </c:pt>
                <c:pt idx="34161">
                  <c:v>3.2242074012759998</c:v>
                </c:pt>
                <c:pt idx="34162">
                  <c:v>3.2242577075960002</c:v>
                </c:pt>
                <c:pt idx="34163">
                  <c:v>3.2242944240570002</c:v>
                </c:pt>
                <c:pt idx="34164">
                  <c:v>3.22434258461</c:v>
                </c:pt>
                <c:pt idx="34165">
                  <c:v>3.2244238853449998</c:v>
                </c:pt>
                <c:pt idx="34166">
                  <c:v>3.224462747574</c:v>
                </c:pt>
                <c:pt idx="34167">
                  <c:v>3.2245013713840001</c:v>
                </c:pt>
                <c:pt idx="34168">
                  <c:v>3.2245657444</c:v>
                </c:pt>
                <c:pt idx="34169">
                  <c:v>3.2246208190919998</c:v>
                </c:pt>
                <c:pt idx="34170">
                  <c:v>3.2246942520139998</c:v>
                </c:pt>
                <c:pt idx="34171">
                  <c:v>3.2247986793519998</c:v>
                </c:pt>
                <c:pt idx="34172">
                  <c:v>3.224933862686</c:v>
                </c:pt>
                <c:pt idx="34173">
                  <c:v>3.2250614166260001</c:v>
                </c:pt>
                <c:pt idx="34174">
                  <c:v>3.2251262664790001</c:v>
                </c:pt>
                <c:pt idx="34175">
                  <c:v>3.2252295017239998</c:v>
                </c:pt>
                <c:pt idx="34176">
                  <c:v>3.2252967357640001</c:v>
                </c:pt>
                <c:pt idx="34177">
                  <c:v>3.2254197597499998</c:v>
                </c:pt>
                <c:pt idx="34178">
                  <c:v>3.2254531383509999</c:v>
                </c:pt>
                <c:pt idx="34179">
                  <c:v>3.2255625724789998</c:v>
                </c:pt>
                <c:pt idx="34180">
                  <c:v>3.2256324291229999</c:v>
                </c:pt>
                <c:pt idx="34181">
                  <c:v>3.2257635593409999</c:v>
                </c:pt>
                <c:pt idx="34182">
                  <c:v>3.2259719371800002</c:v>
                </c:pt>
                <c:pt idx="34183">
                  <c:v>3.2260291576390001</c:v>
                </c:pt>
                <c:pt idx="34184">
                  <c:v>3.2260525226590002</c:v>
                </c:pt>
                <c:pt idx="34185">
                  <c:v>3.2261118888849998</c:v>
                </c:pt>
                <c:pt idx="34186">
                  <c:v>3.2261242866519999</c:v>
                </c:pt>
                <c:pt idx="34187">
                  <c:v>3.2261765003199998</c:v>
                </c:pt>
                <c:pt idx="34188">
                  <c:v>3.226189374924</c:v>
                </c:pt>
                <c:pt idx="34189">
                  <c:v>3.2262392044069998</c:v>
                </c:pt>
                <c:pt idx="34190">
                  <c:v>3.2262723445889998</c:v>
                </c:pt>
                <c:pt idx="34191">
                  <c:v>3.2263019084929998</c:v>
                </c:pt>
                <c:pt idx="34192">
                  <c:v>3.2263517379760001</c:v>
                </c:pt>
                <c:pt idx="34193">
                  <c:v>3.2263624668120001</c:v>
                </c:pt>
                <c:pt idx="34194">
                  <c:v>3.2263824939729999</c:v>
                </c:pt>
                <c:pt idx="34195">
                  <c:v>3.2264225482939999</c:v>
                </c:pt>
                <c:pt idx="34196">
                  <c:v>3.2264249324800001</c:v>
                </c:pt>
                <c:pt idx="34197">
                  <c:v>3.2264676094059999</c:v>
                </c:pt>
                <c:pt idx="34198">
                  <c:v>3.2264921665189998</c:v>
                </c:pt>
                <c:pt idx="34199">
                  <c:v>3.2265529632569998</c:v>
                </c:pt>
                <c:pt idx="34200">
                  <c:v>3.2265622615809999</c:v>
                </c:pt>
                <c:pt idx="34201">
                  <c:v>3.2266192436219998</c:v>
                </c:pt>
                <c:pt idx="34202">
                  <c:v>3.2266283035279999</c:v>
                </c:pt>
                <c:pt idx="34203">
                  <c:v>3.2266960144039998</c:v>
                </c:pt>
                <c:pt idx="34204">
                  <c:v>3.2267739772800001</c:v>
                </c:pt>
                <c:pt idx="34205">
                  <c:v>3.2270066738129999</c:v>
                </c:pt>
                <c:pt idx="34206">
                  <c:v>3.2273271083830002</c:v>
                </c:pt>
                <c:pt idx="34207">
                  <c:v>3.227434396744</c:v>
                </c:pt>
                <c:pt idx="34208">
                  <c:v>3.2274725437159999</c:v>
                </c:pt>
                <c:pt idx="34209">
                  <c:v>3.2275350093839998</c:v>
                </c:pt>
                <c:pt idx="34210">
                  <c:v>3.2276020050050001</c:v>
                </c:pt>
                <c:pt idx="34211">
                  <c:v>3.2276504039759999</c:v>
                </c:pt>
                <c:pt idx="34212">
                  <c:v>3.2277007102969999</c:v>
                </c:pt>
                <c:pt idx="34213">
                  <c:v>3.2277882099149999</c:v>
                </c:pt>
                <c:pt idx="34214">
                  <c:v>3.2278466224670002</c:v>
                </c:pt>
                <c:pt idx="34215">
                  <c:v>3.2278993129729998</c:v>
                </c:pt>
                <c:pt idx="34216">
                  <c:v>3.2279632091520001</c:v>
                </c:pt>
                <c:pt idx="34217">
                  <c:v>3.228046655655</c:v>
                </c:pt>
                <c:pt idx="34218">
                  <c:v>3.2280979156490002</c:v>
                </c:pt>
                <c:pt idx="34219">
                  <c:v>3.228147506714</c:v>
                </c:pt>
                <c:pt idx="34220">
                  <c:v>3.2282285690310002</c:v>
                </c:pt>
                <c:pt idx="34221">
                  <c:v>3.2282826900480002</c:v>
                </c:pt>
                <c:pt idx="34222">
                  <c:v>3.2283234596249999</c:v>
                </c:pt>
                <c:pt idx="34223">
                  <c:v>3.228436946869</c:v>
                </c:pt>
                <c:pt idx="34224">
                  <c:v>3.2285044193269998</c:v>
                </c:pt>
                <c:pt idx="34225">
                  <c:v>3.2287681102749999</c:v>
                </c:pt>
                <c:pt idx="34226">
                  <c:v>3.2288229465480001</c:v>
                </c:pt>
                <c:pt idx="34227">
                  <c:v>3.2288832664489999</c:v>
                </c:pt>
                <c:pt idx="34228">
                  <c:v>3.2289121150970002</c:v>
                </c:pt>
                <c:pt idx="34229">
                  <c:v>3.22896027565</c:v>
                </c:pt>
                <c:pt idx="34230">
                  <c:v>3.229012489319</c:v>
                </c:pt>
                <c:pt idx="34231">
                  <c:v>3.2290375232700002</c:v>
                </c:pt>
                <c:pt idx="34232">
                  <c:v>3.229101657867</c:v>
                </c:pt>
                <c:pt idx="34233">
                  <c:v>3.229157447815</c:v>
                </c:pt>
                <c:pt idx="34234">
                  <c:v>3.2291929721830002</c:v>
                </c:pt>
                <c:pt idx="34235">
                  <c:v>3.2292547225949999</c:v>
                </c:pt>
                <c:pt idx="34236">
                  <c:v>3.2293047904969998</c:v>
                </c:pt>
                <c:pt idx="34237">
                  <c:v>3.229351043701</c:v>
                </c:pt>
                <c:pt idx="34238">
                  <c:v>3.2294592857360001</c:v>
                </c:pt>
                <c:pt idx="34239">
                  <c:v>3.2297976017000001</c:v>
                </c:pt>
                <c:pt idx="34240">
                  <c:v>3.229921102524</c:v>
                </c:pt>
                <c:pt idx="34241">
                  <c:v>3.2300052642820001</c:v>
                </c:pt>
                <c:pt idx="34242">
                  <c:v>3.2301211357119999</c:v>
                </c:pt>
                <c:pt idx="34243">
                  <c:v>3.2301621437070001</c:v>
                </c:pt>
                <c:pt idx="34244">
                  <c:v>3.2302498817440002</c:v>
                </c:pt>
                <c:pt idx="34245">
                  <c:v>3.2303392887119999</c:v>
                </c:pt>
                <c:pt idx="34246">
                  <c:v>3.230440616608</c:v>
                </c:pt>
                <c:pt idx="34247">
                  <c:v>3.2305498123169998</c:v>
                </c:pt>
                <c:pt idx="34248">
                  <c:v>3.2306387424469998</c:v>
                </c:pt>
                <c:pt idx="34249">
                  <c:v>3.2307341098790001</c:v>
                </c:pt>
                <c:pt idx="34250">
                  <c:v>3.230807304382</c:v>
                </c:pt>
                <c:pt idx="34251">
                  <c:v>3.2309384346010002</c:v>
                </c:pt>
                <c:pt idx="34252">
                  <c:v>3.2312347888950002</c:v>
                </c:pt>
                <c:pt idx="34253">
                  <c:v>3.231272935867</c:v>
                </c:pt>
                <c:pt idx="34254">
                  <c:v>3.2313287258150001</c:v>
                </c:pt>
                <c:pt idx="34255">
                  <c:v>3.2313470840449998</c:v>
                </c:pt>
                <c:pt idx="34256">
                  <c:v>3.2314028739929999</c:v>
                </c:pt>
                <c:pt idx="34257">
                  <c:v>3.2314188480379999</c:v>
                </c:pt>
                <c:pt idx="34258">
                  <c:v>3.2314808368680001</c:v>
                </c:pt>
                <c:pt idx="34259">
                  <c:v>3.2315053939820002</c:v>
                </c:pt>
                <c:pt idx="34260">
                  <c:v>3.2315597534179998</c:v>
                </c:pt>
                <c:pt idx="34261">
                  <c:v>3.2316071987149999</c:v>
                </c:pt>
                <c:pt idx="34262">
                  <c:v>3.231638908386</c:v>
                </c:pt>
                <c:pt idx="34263">
                  <c:v>3.2317054271700001</c:v>
                </c:pt>
                <c:pt idx="34264">
                  <c:v>3.231727600098</c:v>
                </c:pt>
                <c:pt idx="34265">
                  <c:v>3.2317883968349999</c:v>
                </c:pt>
                <c:pt idx="34266">
                  <c:v>3.231808185577</c:v>
                </c:pt>
                <c:pt idx="34267">
                  <c:v>3.2318840026859998</c:v>
                </c:pt>
                <c:pt idx="34268">
                  <c:v>3.2319569587710002</c:v>
                </c:pt>
                <c:pt idx="34269">
                  <c:v>3.2320737838750002</c:v>
                </c:pt>
                <c:pt idx="34270">
                  <c:v>3.2323095798489998</c:v>
                </c:pt>
                <c:pt idx="34271">
                  <c:v>3.2323734760280001</c:v>
                </c:pt>
                <c:pt idx="34272">
                  <c:v>3.2324762344360001</c:v>
                </c:pt>
                <c:pt idx="34273">
                  <c:v>3.2325608730319999</c:v>
                </c:pt>
                <c:pt idx="34274">
                  <c:v>3.2329072952270002</c:v>
                </c:pt>
                <c:pt idx="34275">
                  <c:v>3.2332413196559999</c:v>
                </c:pt>
                <c:pt idx="34276">
                  <c:v>3.2335760593409999</c:v>
                </c:pt>
                <c:pt idx="34277">
                  <c:v>3.2339239120480001</c:v>
                </c:pt>
                <c:pt idx="34278">
                  <c:v>3.2340581417080001</c:v>
                </c:pt>
                <c:pt idx="34279">
                  <c:v>3.2341647148130002</c:v>
                </c:pt>
                <c:pt idx="34280">
                  <c:v>3.2342786788939999</c:v>
                </c:pt>
                <c:pt idx="34281">
                  <c:v>3.2344105243680001</c:v>
                </c:pt>
                <c:pt idx="34282">
                  <c:v>3.2345402240749999</c:v>
                </c:pt>
                <c:pt idx="34283">
                  <c:v>3.2346372604370002</c:v>
                </c:pt>
                <c:pt idx="34284">
                  <c:v>3.2347071170809998</c:v>
                </c:pt>
                <c:pt idx="34285">
                  <c:v>3.2348203659060002</c:v>
                </c:pt>
                <c:pt idx="34286">
                  <c:v>3.2348968982700002</c:v>
                </c:pt>
                <c:pt idx="34287">
                  <c:v>3.234969615936</c:v>
                </c:pt>
                <c:pt idx="34288">
                  <c:v>3.2350277900700002</c:v>
                </c:pt>
                <c:pt idx="34289">
                  <c:v>3.2350697517400002</c:v>
                </c:pt>
                <c:pt idx="34290">
                  <c:v>3.235114574432</c:v>
                </c:pt>
                <c:pt idx="34291">
                  <c:v>3.2351944446559999</c:v>
                </c:pt>
                <c:pt idx="34292">
                  <c:v>3.235231161118</c:v>
                </c:pt>
                <c:pt idx="34293">
                  <c:v>3.235267877579</c:v>
                </c:pt>
                <c:pt idx="34294">
                  <c:v>3.2353816032410001</c:v>
                </c:pt>
                <c:pt idx="34295">
                  <c:v>3.2355113029479998</c:v>
                </c:pt>
                <c:pt idx="34296">
                  <c:v>3.2357170581819998</c:v>
                </c:pt>
                <c:pt idx="34297">
                  <c:v>3.2359485626220001</c:v>
                </c:pt>
                <c:pt idx="34298">
                  <c:v>3.236136436462</c:v>
                </c:pt>
                <c:pt idx="34299">
                  <c:v>3.2362103462220002</c:v>
                </c:pt>
                <c:pt idx="34300">
                  <c:v>3.236265420914</c:v>
                </c:pt>
                <c:pt idx="34301">
                  <c:v>3.2363100051879998</c:v>
                </c:pt>
                <c:pt idx="34302">
                  <c:v>3.2363688945770002</c:v>
                </c:pt>
                <c:pt idx="34303">
                  <c:v>3.2364172935490001</c:v>
                </c:pt>
                <c:pt idx="34304">
                  <c:v>3.2364463806149999</c:v>
                </c:pt>
                <c:pt idx="34305">
                  <c:v>3.2365026474</c:v>
                </c:pt>
                <c:pt idx="34306">
                  <c:v>3.236518144608</c:v>
                </c:pt>
                <c:pt idx="34307">
                  <c:v>3.236580848694</c:v>
                </c:pt>
                <c:pt idx="34308">
                  <c:v>3.2365937232970001</c:v>
                </c:pt>
                <c:pt idx="34309">
                  <c:v>3.2366585731509998</c:v>
                </c:pt>
                <c:pt idx="34310">
                  <c:v>3.2366876602170001</c:v>
                </c:pt>
                <c:pt idx="34311">
                  <c:v>3.2367410659789999</c:v>
                </c:pt>
                <c:pt idx="34312">
                  <c:v>3.2368221282960001</c:v>
                </c:pt>
                <c:pt idx="34313">
                  <c:v>3.2371418476099998</c:v>
                </c:pt>
                <c:pt idx="34314">
                  <c:v>3.2372097969059999</c:v>
                </c:pt>
                <c:pt idx="34315">
                  <c:v>3.237329006195</c:v>
                </c:pt>
                <c:pt idx="34316">
                  <c:v>3.2373671531679999</c:v>
                </c:pt>
                <c:pt idx="34317">
                  <c:v>3.2374112606050001</c:v>
                </c:pt>
                <c:pt idx="34318">
                  <c:v>3.2374906539919999</c:v>
                </c:pt>
                <c:pt idx="34319">
                  <c:v>3.237536430359</c:v>
                </c:pt>
                <c:pt idx="34320">
                  <c:v>3.2375798225399999</c:v>
                </c:pt>
                <c:pt idx="34321">
                  <c:v>3.2376375198359999</c:v>
                </c:pt>
                <c:pt idx="34322">
                  <c:v>3.2377068996429998</c:v>
                </c:pt>
                <c:pt idx="34323">
                  <c:v>3.2377469539639998</c:v>
                </c:pt>
                <c:pt idx="34324">
                  <c:v>3.2377855777739999</c:v>
                </c:pt>
                <c:pt idx="34325">
                  <c:v>3.2378945350650001</c:v>
                </c:pt>
                <c:pt idx="34326">
                  <c:v>3.2380201816560001</c:v>
                </c:pt>
                <c:pt idx="34327">
                  <c:v>3.2383368015289999</c:v>
                </c:pt>
                <c:pt idx="34328">
                  <c:v>3.2386186122890002</c:v>
                </c:pt>
                <c:pt idx="34329">
                  <c:v>3.2387006282809998</c:v>
                </c:pt>
                <c:pt idx="34330">
                  <c:v>3.238762617111</c:v>
                </c:pt>
                <c:pt idx="34331">
                  <c:v>3.23886179924</c:v>
                </c:pt>
                <c:pt idx="34332">
                  <c:v>3.2390978336330001</c:v>
                </c:pt>
                <c:pt idx="34333">
                  <c:v>3.2392120361329999</c:v>
                </c:pt>
                <c:pt idx="34334">
                  <c:v>3.2394623756410001</c:v>
                </c:pt>
                <c:pt idx="34335">
                  <c:v>3.239547252655</c:v>
                </c:pt>
                <c:pt idx="34336">
                  <c:v>3.239629268646</c:v>
                </c:pt>
                <c:pt idx="34337">
                  <c:v>3.239650011063</c:v>
                </c:pt>
                <c:pt idx="34338">
                  <c:v>3.2397196292879999</c:v>
                </c:pt>
                <c:pt idx="34339">
                  <c:v>3.2398064136509999</c:v>
                </c:pt>
                <c:pt idx="34340">
                  <c:v>3.2398812770840002</c:v>
                </c:pt>
                <c:pt idx="34341">
                  <c:v>3.2401657104489998</c:v>
                </c:pt>
                <c:pt idx="34342">
                  <c:v>3.2402842044829998</c:v>
                </c:pt>
                <c:pt idx="34343">
                  <c:v>3.240328788757</c:v>
                </c:pt>
                <c:pt idx="34344">
                  <c:v>3.2403688430790001</c:v>
                </c:pt>
                <c:pt idx="34345">
                  <c:v>3.2404258251189999</c:v>
                </c:pt>
                <c:pt idx="34346">
                  <c:v>3.2405009269709999</c:v>
                </c:pt>
                <c:pt idx="34347">
                  <c:v>3.2405371665949998</c:v>
                </c:pt>
                <c:pt idx="34348">
                  <c:v>3.2406444549560001</c:v>
                </c:pt>
                <c:pt idx="34349">
                  <c:v>3.2408688068389999</c:v>
                </c:pt>
                <c:pt idx="34350">
                  <c:v>3.2409167289730001</c:v>
                </c:pt>
                <c:pt idx="34351">
                  <c:v>3.2409777641300002</c:v>
                </c:pt>
                <c:pt idx="34352">
                  <c:v>3.2409987449650002</c:v>
                </c:pt>
                <c:pt idx="34353">
                  <c:v>3.2410542964940001</c:v>
                </c:pt>
                <c:pt idx="34354">
                  <c:v>3.2410638332369999</c:v>
                </c:pt>
                <c:pt idx="34355">
                  <c:v>3.241107940674</c:v>
                </c:pt>
                <c:pt idx="34356">
                  <c:v>3.2411224842070001</c:v>
                </c:pt>
                <c:pt idx="34357">
                  <c:v>3.2411370277399998</c:v>
                </c:pt>
                <c:pt idx="34358">
                  <c:v>3.2411804199219998</c:v>
                </c:pt>
                <c:pt idx="34359">
                  <c:v>3.2411856651309998</c:v>
                </c:pt>
                <c:pt idx="34360">
                  <c:v>3.2412221431730002</c:v>
                </c:pt>
                <c:pt idx="34361">
                  <c:v>3.2412552833560002</c:v>
                </c:pt>
                <c:pt idx="34362">
                  <c:v>3.2413125038150001</c:v>
                </c:pt>
                <c:pt idx="34363">
                  <c:v>3.2413284778590001</c:v>
                </c:pt>
                <c:pt idx="34364">
                  <c:v>3.2413914203640002</c:v>
                </c:pt>
                <c:pt idx="34365">
                  <c:v>3.2414035797120002</c:v>
                </c:pt>
                <c:pt idx="34366">
                  <c:v>3.241470813751</c:v>
                </c:pt>
                <c:pt idx="34367">
                  <c:v>3.2414953708650001</c:v>
                </c:pt>
                <c:pt idx="34368">
                  <c:v>3.2415497303010001</c:v>
                </c:pt>
                <c:pt idx="34369">
                  <c:v>3.2415950298310001</c:v>
                </c:pt>
                <c:pt idx="34370">
                  <c:v>3.2416377067569999</c:v>
                </c:pt>
                <c:pt idx="34371">
                  <c:v>3.2417473793029998</c:v>
                </c:pt>
                <c:pt idx="34372">
                  <c:v>3.241973161697</c:v>
                </c:pt>
                <c:pt idx="34373">
                  <c:v>3.2421181201930001</c:v>
                </c:pt>
                <c:pt idx="34374">
                  <c:v>3.2422347068790001</c:v>
                </c:pt>
                <c:pt idx="34375">
                  <c:v>3.2422747612</c:v>
                </c:pt>
                <c:pt idx="34376">
                  <c:v>3.2423198223109999</c:v>
                </c:pt>
                <c:pt idx="34377">
                  <c:v>3.2424044609070002</c:v>
                </c:pt>
                <c:pt idx="34378">
                  <c:v>3.2424519062039998</c:v>
                </c:pt>
                <c:pt idx="34379">
                  <c:v>3.2425024509429998</c:v>
                </c:pt>
                <c:pt idx="34380">
                  <c:v>3.242576599121</c:v>
                </c:pt>
                <c:pt idx="34381">
                  <c:v>3.2426643371580002</c:v>
                </c:pt>
                <c:pt idx="34382">
                  <c:v>3.242731809616</c:v>
                </c:pt>
                <c:pt idx="34383">
                  <c:v>3.2427983284000002</c:v>
                </c:pt>
                <c:pt idx="34384">
                  <c:v>3.2429039478299999</c:v>
                </c:pt>
                <c:pt idx="34385">
                  <c:v>3.2429821491239998</c:v>
                </c:pt>
                <c:pt idx="34386">
                  <c:v>3.2430512905120001</c:v>
                </c:pt>
                <c:pt idx="34387">
                  <c:v>3.2431285381319999</c:v>
                </c:pt>
                <c:pt idx="34388">
                  <c:v>3.2432384490969999</c:v>
                </c:pt>
                <c:pt idx="34389">
                  <c:v>3.243305206299</c:v>
                </c:pt>
                <c:pt idx="34390">
                  <c:v>3.2433624267579999</c:v>
                </c:pt>
                <c:pt idx="34391">
                  <c:v>3.243446588516</c:v>
                </c:pt>
                <c:pt idx="34392">
                  <c:v>3.2435104846949998</c:v>
                </c:pt>
                <c:pt idx="34393">
                  <c:v>3.243556499481</c:v>
                </c:pt>
                <c:pt idx="34394">
                  <c:v>3.2436029911039999</c:v>
                </c:pt>
                <c:pt idx="34395">
                  <c:v>3.2437269687649999</c:v>
                </c:pt>
                <c:pt idx="34396">
                  <c:v>3.2438192367549998</c:v>
                </c:pt>
                <c:pt idx="34397">
                  <c:v>3.2439229488370001</c:v>
                </c:pt>
                <c:pt idx="34398">
                  <c:v>3.2440278530120001</c:v>
                </c:pt>
                <c:pt idx="34399">
                  <c:v>3.2441031932829998</c:v>
                </c:pt>
                <c:pt idx="34400">
                  <c:v>3.2442176342010001</c:v>
                </c:pt>
                <c:pt idx="34401">
                  <c:v>3.2442729473109999</c:v>
                </c:pt>
                <c:pt idx="34402">
                  <c:v>3.2443914413449999</c:v>
                </c:pt>
                <c:pt idx="34403">
                  <c:v>3.2447307109830001</c:v>
                </c:pt>
                <c:pt idx="34404">
                  <c:v>3.2448561191560001</c:v>
                </c:pt>
                <c:pt idx="34405">
                  <c:v>3.2449471950530002</c:v>
                </c:pt>
                <c:pt idx="34406">
                  <c:v>3.245012521744</c:v>
                </c:pt>
                <c:pt idx="34407">
                  <c:v>3.24507188797</c:v>
                </c:pt>
                <c:pt idx="34408">
                  <c:v>3.2450871467589999</c:v>
                </c:pt>
                <c:pt idx="34409">
                  <c:v>3.245141506195</c:v>
                </c:pt>
                <c:pt idx="34410">
                  <c:v>3.245166063309</c:v>
                </c:pt>
                <c:pt idx="34411">
                  <c:v>3.2452104091640002</c:v>
                </c:pt>
                <c:pt idx="34412">
                  <c:v>3.2452542781829998</c:v>
                </c:pt>
                <c:pt idx="34413">
                  <c:v>3.245275735855</c:v>
                </c:pt>
                <c:pt idx="34414">
                  <c:v>3.245333194733</c:v>
                </c:pt>
                <c:pt idx="34415">
                  <c:v>3.245396137238</c:v>
                </c:pt>
                <c:pt idx="34416">
                  <c:v>3.245582818985</c:v>
                </c:pt>
                <c:pt idx="34417">
                  <c:v>3.2457404136660002</c:v>
                </c:pt>
                <c:pt idx="34418">
                  <c:v>3.2458796501160001</c:v>
                </c:pt>
                <c:pt idx="34419">
                  <c:v>3.245908975601</c:v>
                </c:pt>
                <c:pt idx="34420">
                  <c:v>3.2460122108460001</c:v>
                </c:pt>
                <c:pt idx="34421">
                  <c:v>3.2460825443269998</c:v>
                </c:pt>
                <c:pt idx="34422">
                  <c:v>3.246152877808</c:v>
                </c:pt>
                <c:pt idx="34423">
                  <c:v>3.2461853027340002</c:v>
                </c:pt>
                <c:pt idx="34424">
                  <c:v>3.2462747097019999</c:v>
                </c:pt>
                <c:pt idx="34425">
                  <c:v>3.2463626861570001</c:v>
                </c:pt>
                <c:pt idx="34426">
                  <c:v>3.2464959621429998</c:v>
                </c:pt>
                <c:pt idx="34427">
                  <c:v>3.2467958927149998</c:v>
                </c:pt>
                <c:pt idx="34428">
                  <c:v>3.24689412117</c:v>
                </c:pt>
                <c:pt idx="34429">
                  <c:v>3.2469749450680001</c:v>
                </c:pt>
                <c:pt idx="34430">
                  <c:v>3.2470221519470002</c:v>
                </c:pt>
                <c:pt idx="34431">
                  <c:v>3.2470583915710001</c:v>
                </c:pt>
                <c:pt idx="34432">
                  <c:v>3.2471175193790001</c:v>
                </c:pt>
                <c:pt idx="34433">
                  <c:v>3.247136592865</c:v>
                </c:pt>
                <c:pt idx="34434">
                  <c:v>3.2472147941589999</c:v>
                </c:pt>
                <c:pt idx="34435">
                  <c:v>3.247408628464</c:v>
                </c:pt>
                <c:pt idx="34436">
                  <c:v>3.247567415237</c:v>
                </c:pt>
                <c:pt idx="34437">
                  <c:v>3.247664928436</c:v>
                </c:pt>
                <c:pt idx="34438">
                  <c:v>3.2477378845209999</c:v>
                </c:pt>
                <c:pt idx="34439">
                  <c:v>3.2477827072140002</c:v>
                </c:pt>
                <c:pt idx="34440">
                  <c:v>3.247897148132</c:v>
                </c:pt>
                <c:pt idx="34441">
                  <c:v>3.247986078262</c:v>
                </c:pt>
                <c:pt idx="34442">
                  <c:v>3.2480700016020001</c:v>
                </c:pt>
                <c:pt idx="34443">
                  <c:v>3.2482428550720002</c:v>
                </c:pt>
                <c:pt idx="34444">
                  <c:v>3.2483723163599998</c:v>
                </c:pt>
                <c:pt idx="34445">
                  <c:v>3.248439311981</c:v>
                </c:pt>
                <c:pt idx="34446">
                  <c:v>3.2485291957859999</c:v>
                </c:pt>
                <c:pt idx="34447">
                  <c:v>3.2486324310299999</c:v>
                </c:pt>
                <c:pt idx="34448">
                  <c:v>3.2487120628359998</c:v>
                </c:pt>
                <c:pt idx="34449">
                  <c:v>3.2487788200379999</c:v>
                </c:pt>
                <c:pt idx="34450">
                  <c:v>3.2488000392909999</c:v>
                </c:pt>
                <c:pt idx="34451">
                  <c:v>3.2488815784449998</c:v>
                </c:pt>
                <c:pt idx="34452">
                  <c:v>3.2489438056950002</c:v>
                </c:pt>
                <c:pt idx="34453">
                  <c:v>3.2489714622500001</c:v>
                </c:pt>
                <c:pt idx="34454">
                  <c:v>3.2490744590760001</c:v>
                </c:pt>
                <c:pt idx="34455">
                  <c:v>3.2491660118099999</c:v>
                </c:pt>
                <c:pt idx="34456">
                  <c:v>3.2494294643399999</c:v>
                </c:pt>
                <c:pt idx="34457">
                  <c:v>3.2495419979100002</c:v>
                </c:pt>
                <c:pt idx="34458">
                  <c:v>3.2496132850650001</c:v>
                </c:pt>
                <c:pt idx="34459">
                  <c:v>3.2496972084050002</c:v>
                </c:pt>
                <c:pt idx="34460">
                  <c:v>3.2497379779819999</c:v>
                </c:pt>
                <c:pt idx="34461">
                  <c:v>3.2498304843899999</c:v>
                </c:pt>
                <c:pt idx="34462">
                  <c:v>3.249926805496</c:v>
                </c:pt>
                <c:pt idx="34463">
                  <c:v>3.2500360012049998</c:v>
                </c:pt>
                <c:pt idx="34464">
                  <c:v>3.2501089572909998</c:v>
                </c:pt>
                <c:pt idx="34465">
                  <c:v>3.250216007233</c:v>
                </c:pt>
                <c:pt idx="34466">
                  <c:v>3.2503256797789999</c:v>
                </c:pt>
                <c:pt idx="34467">
                  <c:v>3.2505645751949999</c:v>
                </c:pt>
                <c:pt idx="34468">
                  <c:v>3.2508792877200001</c:v>
                </c:pt>
                <c:pt idx="34469">
                  <c:v>3.2509899139399998</c:v>
                </c:pt>
                <c:pt idx="34470">
                  <c:v>3.251077890396</c:v>
                </c:pt>
                <c:pt idx="34471">
                  <c:v>3.2511487007139999</c:v>
                </c:pt>
                <c:pt idx="34472">
                  <c:v>3.2512180805209998</c:v>
                </c:pt>
                <c:pt idx="34473">
                  <c:v>3.2512736320500002</c:v>
                </c:pt>
                <c:pt idx="34474">
                  <c:v>3.2515892982480001</c:v>
                </c:pt>
                <c:pt idx="34475">
                  <c:v>3.2517833709719999</c:v>
                </c:pt>
                <c:pt idx="34476">
                  <c:v>3.251982688904</c:v>
                </c:pt>
                <c:pt idx="34477">
                  <c:v>3.2523214817050001</c:v>
                </c:pt>
                <c:pt idx="34478">
                  <c:v>3.2525308132170001</c:v>
                </c:pt>
                <c:pt idx="34479">
                  <c:v>3.252743244171</c:v>
                </c:pt>
                <c:pt idx="34480">
                  <c:v>3.2528274059300002</c:v>
                </c:pt>
                <c:pt idx="34481">
                  <c:v>3.252875566483</c:v>
                </c:pt>
                <c:pt idx="34482">
                  <c:v>3.252939939499</c:v>
                </c:pt>
                <c:pt idx="34483">
                  <c:v>3.2530088424680002</c:v>
                </c:pt>
                <c:pt idx="34484">
                  <c:v>3.253030776978</c:v>
                </c:pt>
                <c:pt idx="34485">
                  <c:v>3.2530949115749999</c:v>
                </c:pt>
                <c:pt idx="34486">
                  <c:v>3.253137350082</c:v>
                </c:pt>
                <c:pt idx="34487">
                  <c:v>3.2532649040220001</c:v>
                </c:pt>
                <c:pt idx="34488">
                  <c:v>3.253541946411</c:v>
                </c:pt>
                <c:pt idx="34489">
                  <c:v>3.2537932395940001</c:v>
                </c:pt>
                <c:pt idx="34490">
                  <c:v>3.253822803497</c:v>
                </c:pt>
                <c:pt idx="34491">
                  <c:v>3.253801584244</c:v>
                </c:pt>
                <c:pt idx="34492">
                  <c:v>3.2538673877719999</c:v>
                </c:pt>
                <c:pt idx="34493">
                  <c:v>3.2538876533510002</c:v>
                </c:pt>
                <c:pt idx="34494">
                  <c:v>3.2539489269259998</c:v>
                </c:pt>
                <c:pt idx="34495">
                  <c:v>3.2539820671080002</c:v>
                </c:pt>
                <c:pt idx="34496">
                  <c:v>3.2540564537050001</c:v>
                </c:pt>
                <c:pt idx="34497">
                  <c:v>3.2541337013240001</c:v>
                </c:pt>
                <c:pt idx="34498">
                  <c:v>3.2541582584380002</c:v>
                </c:pt>
                <c:pt idx="34499">
                  <c:v>3.254230499268</c:v>
                </c:pt>
                <c:pt idx="34500">
                  <c:v>3.2542791366579999</c:v>
                </c:pt>
                <c:pt idx="34501">
                  <c:v>3.2546057701110001</c:v>
                </c:pt>
                <c:pt idx="34502">
                  <c:v>3.2546427249910002</c:v>
                </c:pt>
                <c:pt idx="34503">
                  <c:v>3.2546844482420001</c:v>
                </c:pt>
                <c:pt idx="34504">
                  <c:v>3.2547540664670001</c:v>
                </c:pt>
                <c:pt idx="34505">
                  <c:v>3.254822015762</c:v>
                </c:pt>
                <c:pt idx="34506">
                  <c:v>3.254870414734</c:v>
                </c:pt>
                <c:pt idx="34507">
                  <c:v>3.2549207210539999</c:v>
                </c:pt>
                <c:pt idx="34508">
                  <c:v>3.2550120353700001</c:v>
                </c:pt>
                <c:pt idx="34509">
                  <c:v>3.2550580501559998</c:v>
                </c:pt>
                <c:pt idx="34510">
                  <c:v>3.2551021575929999</c:v>
                </c:pt>
                <c:pt idx="34511">
                  <c:v>3.2551608085630002</c:v>
                </c:pt>
                <c:pt idx="34512">
                  <c:v>3.2552382946009999</c:v>
                </c:pt>
                <c:pt idx="34513">
                  <c:v>3.25528550148</c:v>
                </c:pt>
                <c:pt idx="34514">
                  <c:v>3.255332946777</c:v>
                </c:pt>
                <c:pt idx="34515">
                  <c:v>3.2554190158840002</c:v>
                </c:pt>
                <c:pt idx="34516">
                  <c:v>3.2554764747620002</c:v>
                </c:pt>
                <c:pt idx="34517">
                  <c:v>3.2555291652679998</c:v>
                </c:pt>
                <c:pt idx="34518">
                  <c:v>3.2555887699129999</c:v>
                </c:pt>
                <c:pt idx="34519">
                  <c:v>3.2556822299960002</c:v>
                </c:pt>
                <c:pt idx="34520">
                  <c:v>3.2557361125950002</c:v>
                </c:pt>
                <c:pt idx="34521">
                  <c:v>3.2557890415189998</c:v>
                </c:pt>
                <c:pt idx="34522">
                  <c:v>3.2558720111850001</c:v>
                </c:pt>
                <c:pt idx="34523">
                  <c:v>3.2559404373169998</c:v>
                </c:pt>
                <c:pt idx="34524">
                  <c:v>3.2559928894039998</c:v>
                </c:pt>
                <c:pt idx="34525">
                  <c:v>3.2560434341429998</c:v>
                </c:pt>
                <c:pt idx="34526">
                  <c:v>3.2561240196229999</c:v>
                </c:pt>
                <c:pt idx="34527">
                  <c:v>3.256208181381</c:v>
                </c:pt>
                <c:pt idx="34528">
                  <c:v>3.2563116550450002</c:v>
                </c:pt>
                <c:pt idx="34529">
                  <c:v>3.2566401958469999</c:v>
                </c:pt>
                <c:pt idx="34530">
                  <c:v>3.2569189071659999</c:v>
                </c:pt>
                <c:pt idx="34531">
                  <c:v>3.2571868896480001</c:v>
                </c:pt>
                <c:pt idx="34532">
                  <c:v>3.2573111057280002</c:v>
                </c:pt>
                <c:pt idx="34533">
                  <c:v>3.2573759555819999</c:v>
                </c:pt>
                <c:pt idx="34534">
                  <c:v>3.2574484348300001</c:v>
                </c:pt>
                <c:pt idx="34535">
                  <c:v>3.2575116157530002</c:v>
                </c:pt>
                <c:pt idx="34536">
                  <c:v>3.257540225983</c:v>
                </c:pt>
                <c:pt idx="34537">
                  <c:v>3.2575917243960002</c:v>
                </c:pt>
                <c:pt idx="34538">
                  <c:v>3.2576251029969998</c:v>
                </c:pt>
                <c:pt idx="34539">
                  <c:v>3.2576580047610002</c:v>
                </c:pt>
                <c:pt idx="34540">
                  <c:v>3.257711172104</c:v>
                </c:pt>
                <c:pt idx="34541">
                  <c:v>3.2577259540560002</c:v>
                </c:pt>
                <c:pt idx="34542">
                  <c:v>3.2577803134919998</c:v>
                </c:pt>
                <c:pt idx="34543">
                  <c:v>3.2577877044679999</c:v>
                </c:pt>
                <c:pt idx="34544">
                  <c:v>3.2577977180479998</c:v>
                </c:pt>
                <c:pt idx="34545">
                  <c:v>3.2578527927400001</c:v>
                </c:pt>
                <c:pt idx="34546">
                  <c:v>3.2578766345979999</c:v>
                </c:pt>
                <c:pt idx="34547">
                  <c:v>3.2579114437099999</c:v>
                </c:pt>
                <c:pt idx="34548">
                  <c:v>3.2579271793369999</c:v>
                </c:pt>
                <c:pt idx="34549">
                  <c:v>3.2579889297490001</c:v>
                </c:pt>
                <c:pt idx="34550">
                  <c:v>3.2580144405359999</c:v>
                </c:pt>
                <c:pt idx="34551">
                  <c:v>3.258063554764</c:v>
                </c:pt>
                <c:pt idx="34552">
                  <c:v>3.258072376251</c:v>
                </c:pt>
                <c:pt idx="34553">
                  <c:v>3.2581319808960001</c:v>
                </c:pt>
                <c:pt idx="34554">
                  <c:v>3.2581515312190001</c:v>
                </c:pt>
                <c:pt idx="34555">
                  <c:v>3.2582724094389999</c:v>
                </c:pt>
                <c:pt idx="34556">
                  <c:v>3.258384227753</c:v>
                </c:pt>
                <c:pt idx="34557">
                  <c:v>3.2584657669069998</c:v>
                </c:pt>
                <c:pt idx="34558">
                  <c:v>3.2585163116459999</c:v>
                </c:pt>
                <c:pt idx="34559">
                  <c:v>3.2585685253140002</c:v>
                </c:pt>
                <c:pt idx="34560">
                  <c:v>3.258642435074</c:v>
                </c:pt>
                <c:pt idx="34561">
                  <c:v>3.258738279343</c:v>
                </c:pt>
                <c:pt idx="34562">
                  <c:v>3.2588093280789998</c:v>
                </c:pt>
                <c:pt idx="34563">
                  <c:v>3.2588891983030002</c:v>
                </c:pt>
                <c:pt idx="34564">
                  <c:v>3.2590055465700001</c:v>
                </c:pt>
                <c:pt idx="34565">
                  <c:v>3.2590901851649998</c:v>
                </c:pt>
                <c:pt idx="34566">
                  <c:v>3.259168863297</c:v>
                </c:pt>
                <c:pt idx="34567">
                  <c:v>3.2592566013340001</c:v>
                </c:pt>
                <c:pt idx="34568">
                  <c:v>3.2593622207639998</c:v>
                </c:pt>
                <c:pt idx="34569">
                  <c:v>3.2594406604769999</c:v>
                </c:pt>
                <c:pt idx="34570">
                  <c:v>3.2595138549799998</c:v>
                </c:pt>
                <c:pt idx="34571">
                  <c:v>3.2596094608309998</c:v>
                </c:pt>
                <c:pt idx="34572">
                  <c:v>3.2596909999850001</c:v>
                </c:pt>
                <c:pt idx="34573">
                  <c:v>3.2597546577449998</c:v>
                </c:pt>
                <c:pt idx="34574">
                  <c:v>3.2598192691799999</c:v>
                </c:pt>
                <c:pt idx="34575">
                  <c:v>3.2599031925199999</c:v>
                </c:pt>
                <c:pt idx="34576">
                  <c:v>3.2599580287930001</c:v>
                </c:pt>
                <c:pt idx="34577">
                  <c:v>3.260008096695</c:v>
                </c:pt>
                <c:pt idx="34578">
                  <c:v>3.2600791454319999</c:v>
                </c:pt>
                <c:pt idx="34579">
                  <c:v>3.2601342201230001</c:v>
                </c:pt>
                <c:pt idx="34580">
                  <c:v>3.2602114677429999</c:v>
                </c:pt>
                <c:pt idx="34581">
                  <c:v>3.2603039741519999</c:v>
                </c:pt>
                <c:pt idx="34582">
                  <c:v>3.2605612277980001</c:v>
                </c:pt>
                <c:pt idx="34583">
                  <c:v>3.2606134414670001</c:v>
                </c:pt>
                <c:pt idx="34584">
                  <c:v>3.2606818675990001</c:v>
                </c:pt>
                <c:pt idx="34585">
                  <c:v>3.26073884964</c:v>
                </c:pt>
                <c:pt idx="34586">
                  <c:v>3.2607550621030001</c:v>
                </c:pt>
                <c:pt idx="34587">
                  <c:v>3.2608149051669999</c:v>
                </c:pt>
                <c:pt idx="34588">
                  <c:v>3.2608394622799999</c:v>
                </c:pt>
                <c:pt idx="34589">
                  <c:v>3.260881900787</c:v>
                </c:pt>
                <c:pt idx="34590">
                  <c:v>3.2609276771550002</c:v>
                </c:pt>
                <c:pt idx="34591">
                  <c:v>3.260946512222</c:v>
                </c:pt>
                <c:pt idx="34592">
                  <c:v>3.2609593868259998</c:v>
                </c:pt>
                <c:pt idx="34593">
                  <c:v>3.2609958648680002</c:v>
                </c:pt>
                <c:pt idx="34594">
                  <c:v>3.2610337734220001</c:v>
                </c:pt>
                <c:pt idx="34595">
                  <c:v>3.2610576152799999</c:v>
                </c:pt>
                <c:pt idx="34596">
                  <c:v>3.261106729507</c:v>
                </c:pt>
                <c:pt idx="34597">
                  <c:v>3.2611207962040001</c:v>
                </c:pt>
                <c:pt idx="34598">
                  <c:v>3.2611756324769998</c:v>
                </c:pt>
                <c:pt idx="34599">
                  <c:v>3.2611911296840002</c:v>
                </c:pt>
                <c:pt idx="34600">
                  <c:v>3.2612342834470001</c:v>
                </c:pt>
                <c:pt idx="34601">
                  <c:v>3.2612679004670002</c:v>
                </c:pt>
                <c:pt idx="34602">
                  <c:v>3.261307001114</c:v>
                </c:pt>
                <c:pt idx="34603">
                  <c:v>3.2613568305970002</c:v>
                </c:pt>
                <c:pt idx="34604">
                  <c:v>3.261382341385</c:v>
                </c:pt>
                <c:pt idx="34605">
                  <c:v>3.2614457607270002</c:v>
                </c:pt>
                <c:pt idx="34606">
                  <c:v>3.2614719867709998</c:v>
                </c:pt>
                <c:pt idx="34607">
                  <c:v>3.2615451812740002</c:v>
                </c:pt>
                <c:pt idx="34608">
                  <c:v>3.2616355419160001</c:v>
                </c:pt>
                <c:pt idx="34609">
                  <c:v>3.261779546738</c:v>
                </c:pt>
                <c:pt idx="34610">
                  <c:v>3.2618951797490001</c:v>
                </c:pt>
                <c:pt idx="34611">
                  <c:v>3.2619404792790001</c:v>
                </c:pt>
                <c:pt idx="34612">
                  <c:v>3.2619900703429998</c:v>
                </c:pt>
                <c:pt idx="34613">
                  <c:v>3.2620682716370002</c:v>
                </c:pt>
                <c:pt idx="34614">
                  <c:v>3.2621326446530001</c:v>
                </c:pt>
                <c:pt idx="34615">
                  <c:v>3.2621867656710002</c:v>
                </c:pt>
                <c:pt idx="34616">
                  <c:v>3.2622423172000001</c:v>
                </c:pt>
                <c:pt idx="34617">
                  <c:v>3.262334108353</c:v>
                </c:pt>
                <c:pt idx="34618">
                  <c:v>3.2623887062070001</c:v>
                </c:pt>
                <c:pt idx="34619">
                  <c:v>3.2624413967130002</c:v>
                </c:pt>
                <c:pt idx="34620">
                  <c:v>3.2625131607059998</c:v>
                </c:pt>
                <c:pt idx="34621">
                  <c:v>3.2625830173489998</c:v>
                </c:pt>
                <c:pt idx="34622">
                  <c:v>3.2626233100889999</c:v>
                </c:pt>
                <c:pt idx="34623">
                  <c:v>3.262665748596</c:v>
                </c:pt>
                <c:pt idx="34624">
                  <c:v>3.262744188309</c:v>
                </c:pt>
                <c:pt idx="34625">
                  <c:v>3.2628109455110001</c:v>
                </c:pt>
                <c:pt idx="34626">
                  <c:v>3.263061523438</c:v>
                </c:pt>
                <c:pt idx="34627">
                  <c:v>3.2631175518040001</c:v>
                </c:pt>
                <c:pt idx="34628">
                  <c:v>3.2631685733800002</c:v>
                </c:pt>
                <c:pt idx="34629">
                  <c:v>3.2631978988650001</c:v>
                </c:pt>
                <c:pt idx="34630">
                  <c:v>3.2632541656490002</c:v>
                </c:pt>
                <c:pt idx="34631">
                  <c:v>3.2632722854609999</c:v>
                </c:pt>
                <c:pt idx="34632">
                  <c:v>3.2633426189420001</c:v>
                </c:pt>
                <c:pt idx="34633">
                  <c:v>3.2633619308470001</c:v>
                </c:pt>
                <c:pt idx="34634">
                  <c:v>3.2634251117709998</c:v>
                </c:pt>
                <c:pt idx="34635">
                  <c:v>3.2634530067440002</c:v>
                </c:pt>
                <c:pt idx="34636">
                  <c:v>3.2634971141819999</c:v>
                </c:pt>
                <c:pt idx="34637">
                  <c:v>3.2635459899899999</c:v>
                </c:pt>
                <c:pt idx="34638">
                  <c:v>3.2635755538939999</c:v>
                </c:pt>
                <c:pt idx="34639">
                  <c:v>3.263649225235</c:v>
                </c:pt>
                <c:pt idx="34640">
                  <c:v>3.2636988162990002</c:v>
                </c:pt>
                <c:pt idx="34641">
                  <c:v>3.2637445926669999</c:v>
                </c:pt>
                <c:pt idx="34642">
                  <c:v>3.263825416565</c:v>
                </c:pt>
                <c:pt idx="34643">
                  <c:v>3.263909101486</c:v>
                </c:pt>
                <c:pt idx="34644">
                  <c:v>3.2640254497529999</c:v>
                </c:pt>
                <c:pt idx="34645">
                  <c:v>3.2642922401429999</c:v>
                </c:pt>
                <c:pt idx="34646">
                  <c:v>3.2643980979920002</c:v>
                </c:pt>
                <c:pt idx="34647">
                  <c:v>3.2644333839419999</c:v>
                </c:pt>
                <c:pt idx="34648">
                  <c:v>3.2644882202150001</c:v>
                </c:pt>
                <c:pt idx="34649">
                  <c:v>3.2645637989040002</c:v>
                </c:pt>
                <c:pt idx="34650">
                  <c:v>3.2646124362950002</c:v>
                </c:pt>
                <c:pt idx="34651">
                  <c:v>3.264662265778</c:v>
                </c:pt>
                <c:pt idx="34652">
                  <c:v>3.2647500038150001</c:v>
                </c:pt>
                <c:pt idx="34653">
                  <c:v>3.2648103237149999</c:v>
                </c:pt>
                <c:pt idx="34654">
                  <c:v>3.2648534774779998</c:v>
                </c:pt>
                <c:pt idx="34655">
                  <c:v>3.264909744263</c:v>
                </c:pt>
                <c:pt idx="34656">
                  <c:v>3.264997005463</c:v>
                </c:pt>
                <c:pt idx="34657">
                  <c:v>3.265042543411</c:v>
                </c:pt>
                <c:pt idx="34658">
                  <c:v>3.265087842941</c:v>
                </c:pt>
                <c:pt idx="34659">
                  <c:v>3.2651584148409998</c:v>
                </c:pt>
                <c:pt idx="34660">
                  <c:v>3.2652130126949999</c:v>
                </c:pt>
                <c:pt idx="34661">
                  <c:v>3.2653002738949999</c:v>
                </c:pt>
                <c:pt idx="34662">
                  <c:v>3.2653803825379999</c:v>
                </c:pt>
                <c:pt idx="34663">
                  <c:v>3.2654259204859999</c:v>
                </c:pt>
                <c:pt idx="34664">
                  <c:v>3.265460968018</c:v>
                </c:pt>
                <c:pt idx="34665">
                  <c:v>3.2655713558200001</c:v>
                </c:pt>
                <c:pt idx="34666">
                  <c:v>3.2656340599060001</c:v>
                </c:pt>
                <c:pt idx="34667">
                  <c:v>3.2657880783080002</c:v>
                </c:pt>
                <c:pt idx="34668">
                  <c:v>3.2659711837769998</c:v>
                </c:pt>
                <c:pt idx="34669">
                  <c:v>3.2660636901859998</c:v>
                </c:pt>
                <c:pt idx="34670">
                  <c:v>3.266148328781</c:v>
                </c:pt>
                <c:pt idx="34671">
                  <c:v>3.2662279605869999</c:v>
                </c:pt>
                <c:pt idx="34672">
                  <c:v>3.2663021087650002</c:v>
                </c:pt>
                <c:pt idx="34673">
                  <c:v>3.266320943832</c:v>
                </c:pt>
                <c:pt idx="34674">
                  <c:v>3.26638007164</c:v>
                </c:pt>
                <c:pt idx="34675">
                  <c:v>3.2663977146150001</c:v>
                </c:pt>
                <c:pt idx="34676">
                  <c:v>3.2664542198180002</c:v>
                </c:pt>
                <c:pt idx="34677">
                  <c:v>3.2664592266080001</c:v>
                </c:pt>
                <c:pt idx="34678">
                  <c:v>3.2665185928340001</c:v>
                </c:pt>
                <c:pt idx="34679">
                  <c:v>3.266530036926</c:v>
                </c:pt>
                <c:pt idx="34680">
                  <c:v>3.2665839195249999</c:v>
                </c:pt>
                <c:pt idx="34681">
                  <c:v>3.2666056156160002</c:v>
                </c:pt>
                <c:pt idx="34682">
                  <c:v>3.2666492462160002</c:v>
                </c:pt>
                <c:pt idx="34683">
                  <c:v>3.266652107239</c:v>
                </c:pt>
                <c:pt idx="34684">
                  <c:v>3.2667136192320001</c:v>
                </c:pt>
                <c:pt idx="34685">
                  <c:v>3.2667317390439998</c:v>
                </c:pt>
                <c:pt idx="34686">
                  <c:v>3.2667975425720002</c:v>
                </c:pt>
                <c:pt idx="34687">
                  <c:v>3.2668349742889999</c:v>
                </c:pt>
                <c:pt idx="34688">
                  <c:v>3.2668869495389998</c:v>
                </c:pt>
                <c:pt idx="34689">
                  <c:v>3.2671768665309999</c:v>
                </c:pt>
                <c:pt idx="34690">
                  <c:v>3.2672569751739999</c:v>
                </c:pt>
                <c:pt idx="34691">
                  <c:v>3.2673246860499998</c:v>
                </c:pt>
                <c:pt idx="34692">
                  <c:v>3.2673814296720001</c:v>
                </c:pt>
                <c:pt idx="34693">
                  <c:v>3.26744556427</c:v>
                </c:pt>
                <c:pt idx="34694">
                  <c:v>3.2675440311430002</c:v>
                </c:pt>
                <c:pt idx="34695">
                  <c:v>3.2676086425780002</c:v>
                </c:pt>
                <c:pt idx="34696">
                  <c:v>3.2676661014559998</c:v>
                </c:pt>
                <c:pt idx="34697">
                  <c:v>3.2677469253539999</c:v>
                </c:pt>
                <c:pt idx="34698">
                  <c:v>3.2678229808810002</c:v>
                </c:pt>
                <c:pt idx="34699">
                  <c:v>3.2678718566890002</c:v>
                </c:pt>
                <c:pt idx="34700">
                  <c:v>3.2679188251500002</c:v>
                </c:pt>
                <c:pt idx="34701">
                  <c:v>3.2680346965789999</c:v>
                </c:pt>
                <c:pt idx="34702">
                  <c:v>3.2681698799130001</c:v>
                </c:pt>
                <c:pt idx="34703">
                  <c:v>3.268474578857</c:v>
                </c:pt>
                <c:pt idx="34704">
                  <c:v>3.2686498165129998</c:v>
                </c:pt>
                <c:pt idx="34705">
                  <c:v>3.26873254776</c:v>
                </c:pt>
                <c:pt idx="34706">
                  <c:v>3.2688426971440001</c:v>
                </c:pt>
                <c:pt idx="34707">
                  <c:v>3.2689666748050001</c:v>
                </c:pt>
                <c:pt idx="34708">
                  <c:v>3.2690763473510001</c:v>
                </c:pt>
                <c:pt idx="34709">
                  <c:v>3.2693729400630001</c:v>
                </c:pt>
                <c:pt idx="34710">
                  <c:v>3.2696015834810002</c:v>
                </c:pt>
                <c:pt idx="34711">
                  <c:v>3.2697451114649998</c:v>
                </c:pt>
                <c:pt idx="34712">
                  <c:v>3.2698459625240002</c:v>
                </c:pt>
                <c:pt idx="34713">
                  <c:v>3.2699162960049999</c:v>
                </c:pt>
                <c:pt idx="34714">
                  <c:v>3.2699856758119998</c:v>
                </c:pt>
                <c:pt idx="34715">
                  <c:v>3.2700607776639998</c:v>
                </c:pt>
                <c:pt idx="34716">
                  <c:v>3.2701604366299999</c:v>
                </c:pt>
                <c:pt idx="34717">
                  <c:v>3.2702939510350002</c:v>
                </c:pt>
                <c:pt idx="34718">
                  <c:v>3.2704577445980001</c:v>
                </c:pt>
                <c:pt idx="34719">
                  <c:v>3.2706065177919998</c:v>
                </c:pt>
                <c:pt idx="34720">
                  <c:v>3.270848035812</c:v>
                </c:pt>
                <c:pt idx="34721">
                  <c:v>3.2711682319639999</c:v>
                </c:pt>
                <c:pt idx="34722">
                  <c:v>3.271252393723</c:v>
                </c:pt>
                <c:pt idx="34723">
                  <c:v>3.2713260650630001</c:v>
                </c:pt>
                <c:pt idx="34724">
                  <c:v>3.2713630199430002</c:v>
                </c:pt>
                <c:pt idx="34725">
                  <c:v>3.2714264392849999</c:v>
                </c:pt>
                <c:pt idx="34726">
                  <c:v>3.2715096473690002</c:v>
                </c:pt>
                <c:pt idx="34727">
                  <c:v>3.2715737819670001</c:v>
                </c:pt>
                <c:pt idx="34728">
                  <c:v>3.271601438522</c:v>
                </c:pt>
                <c:pt idx="34729">
                  <c:v>3.2716562747959999</c:v>
                </c:pt>
                <c:pt idx="34730">
                  <c:v>3.2716791629789999</c:v>
                </c:pt>
                <c:pt idx="34731">
                  <c:v>3.2717297077179999</c:v>
                </c:pt>
                <c:pt idx="34732">
                  <c:v>3.271777629852</c:v>
                </c:pt>
                <c:pt idx="34733">
                  <c:v>3.2718091011050001</c:v>
                </c:pt>
                <c:pt idx="34734">
                  <c:v>3.2718255519869999</c:v>
                </c:pt>
                <c:pt idx="34735">
                  <c:v>3.2718880176540002</c:v>
                </c:pt>
                <c:pt idx="34736">
                  <c:v>3.2719278335570001</c:v>
                </c:pt>
                <c:pt idx="34737">
                  <c:v>3.2719702720639998</c:v>
                </c:pt>
                <c:pt idx="34738">
                  <c:v>3.2720227241519999</c:v>
                </c:pt>
                <c:pt idx="34739">
                  <c:v>3.2720425128940001</c:v>
                </c:pt>
                <c:pt idx="34740">
                  <c:v>3.272101640701</c:v>
                </c:pt>
                <c:pt idx="34741">
                  <c:v>3.272119283676</c:v>
                </c:pt>
                <c:pt idx="34742">
                  <c:v>3.2721776962279998</c:v>
                </c:pt>
                <c:pt idx="34743">
                  <c:v>3.2721319198610002</c:v>
                </c:pt>
                <c:pt idx="34744">
                  <c:v>3.2718636989590002</c:v>
                </c:pt>
                <c:pt idx="34745">
                  <c:v>3.271932840347</c:v>
                </c:pt>
                <c:pt idx="34746">
                  <c:v>3.2722837924960002</c:v>
                </c:pt>
                <c:pt idx="34747">
                  <c:v>3.2723743915560002</c:v>
                </c:pt>
                <c:pt idx="34748">
                  <c:v>3.2724182605740002</c:v>
                </c:pt>
                <c:pt idx="34749">
                  <c:v>3.272490739822</c:v>
                </c:pt>
                <c:pt idx="34750">
                  <c:v>3.2725391387939999</c:v>
                </c:pt>
                <c:pt idx="34751">
                  <c:v>3.272588253021</c:v>
                </c:pt>
                <c:pt idx="34752">
                  <c:v>3.2726590633389998</c:v>
                </c:pt>
                <c:pt idx="34753">
                  <c:v>3.2727215290070002</c:v>
                </c:pt>
                <c:pt idx="34754">
                  <c:v>3.2727701663970001</c:v>
                </c:pt>
                <c:pt idx="34755">
                  <c:v>3.272821903229</c:v>
                </c:pt>
                <c:pt idx="34756">
                  <c:v>3.272898674011</c:v>
                </c:pt>
                <c:pt idx="34757">
                  <c:v>3.2729456424709999</c:v>
                </c:pt>
                <c:pt idx="34758">
                  <c:v>3.2729907035829999</c:v>
                </c:pt>
                <c:pt idx="34759">
                  <c:v>3.273104429245</c:v>
                </c:pt>
                <c:pt idx="34760">
                  <c:v>3.2732412815090002</c:v>
                </c:pt>
                <c:pt idx="34761">
                  <c:v>3.273589372635</c:v>
                </c:pt>
                <c:pt idx="34762">
                  <c:v>3.2737469673159998</c:v>
                </c:pt>
                <c:pt idx="34763">
                  <c:v>3.2738008499150002</c:v>
                </c:pt>
                <c:pt idx="34764">
                  <c:v>3.2739191055300001</c:v>
                </c:pt>
                <c:pt idx="34765">
                  <c:v>3.274007558823</c:v>
                </c:pt>
                <c:pt idx="34766">
                  <c:v>3.2743432521820002</c:v>
                </c:pt>
                <c:pt idx="34767">
                  <c:v>3.2746002674099999</c:v>
                </c:pt>
                <c:pt idx="34768">
                  <c:v>3.274790763855</c:v>
                </c:pt>
                <c:pt idx="34769">
                  <c:v>3.2749097347260001</c:v>
                </c:pt>
                <c:pt idx="34770">
                  <c:v>3.2752575874329999</c:v>
                </c:pt>
                <c:pt idx="34771">
                  <c:v>3.2755296230319999</c:v>
                </c:pt>
                <c:pt idx="34772">
                  <c:v>3.2758553028109998</c:v>
                </c:pt>
                <c:pt idx="34773">
                  <c:v>3.2759640216829999</c:v>
                </c:pt>
                <c:pt idx="34774">
                  <c:v>3.2760624885560001</c:v>
                </c:pt>
                <c:pt idx="34775">
                  <c:v>3.2761538028719999</c:v>
                </c:pt>
                <c:pt idx="34776">
                  <c:v>3.2765481472019999</c:v>
                </c:pt>
                <c:pt idx="34777">
                  <c:v>3.2767462730410002</c:v>
                </c:pt>
                <c:pt idx="34778">
                  <c:v>3.276874780655</c:v>
                </c:pt>
                <c:pt idx="34779">
                  <c:v>3.276907920837</c:v>
                </c:pt>
                <c:pt idx="34780">
                  <c:v>3.2770066261289998</c:v>
                </c:pt>
                <c:pt idx="34781">
                  <c:v>3.2770755290990001</c:v>
                </c:pt>
                <c:pt idx="34782">
                  <c:v>3.277106761932</c:v>
                </c:pt>
                <c:pt idx="34783">
                  <c:v>3.2771751880650002</c:v>
                </c:pt>
                <c:pt idx="34784">
                  <c:v>3.2771949768069999</c:v>
                </c:pt>
                <c:pt idx="34785">
                  <c:v>3.2772378921510001</c:v>
                </c:pt>
                <c:pt idx="34786">
                  <c:v>3.2772712707520002</c:v>
                </c:pt>
                <c:pt idx="34787">
                  <c:v>3.2773427963259998</c:v>
                </c:pt>
                <c:pt idx="34788">
                  <c:v>3.2773673534390002</c:v>
                </c:pt>
                <c:pt idx="34789">
                  <c:v>3.2774405479430002</c:v>
                </c:pt>
                <c:pt idx="34790">
                  <c:v>3.2774665355680002</c:v>
                </c:pt>
                <c:pt idx="34791">
                  <c:v>3.2775349616999998</c:v>
                </c:pt>
                <c:pt idx="34792">
                  <c:v>3.2775731086729998</c:v>
                </c:pt>
                <c:pt idx="34793">
                  <c:v>3.277638435364</c:v>
                </c:pt>
                <c:pt idx="34794">
                  <c:v>3.2777044773099999</c:v>
                </c:pt>
                <c:pt idx="34795">
                  <c:v>3.278017044067</c:v>
                </c:pt>
                <c:pt idx="34796">
                  <c:v>3.2782492637630001</c:v>
                </c:pt>
                <c:pt idx="34797">
                  <c:v>3.278358697891</c:v>
                </c:pt>
                <c:pt idx="34798">
                  <c:v>3.278400421143</c:v>
                </c:pt>
                <c:pt idx="34799">
                  <c:v>3.278444051743</c:v>
                </c:pt>
                <c:pt idx="34800">
                  <c:v>3.2785143852230001</c:v>
                </c:pt>
                <c:pt idx="34801">
                  <c:v>3.27858376503</c:v>
                </c:pt>
                <c:pt idx="34802">
                  <c:v>3.2786364555360001</c:v>
                </c:pt>
                <c:pt idx="34803">
                  <c:v>3.2786948680879999</c:v>
                </c:pt>
                <c:pt idx="34804">
                  <c:v>3.278785943985</c:v>
                </c:pt>
                <c:pt idx="34805">
                  <c:v>3.278841733932</c:v>
                </c:pt>
                <c:pt idx="34806">
                  <c:v>3.2788910865780001</c:v>
                </c:pt>
                <c:pt idx="34807">
                  <c:v>3.278953313828</c:v>
                </c:pt>
                <c:pt idx="34808">
                  <c:v>3.279021501541</c:v>
                </c:pt>
                <c:pt idx="34809">
                  <c:v>3.2791042327879998</c:v>
                </c:pt>
                <c:pt idx="34810">
                  <c:v>3.279242753983</c:v>
                </c:pt>
                <c:pt idx="34811">
                  <c:v>3.2794303894039998</c:v>
                </c:pt>
                <c:pt idx="34812">
                  <c:v>3.2794935703279999</c:v>
                </c:pt>
                <c:pt idx="34813">
                  <c:v>3.2795510292049999</c:v>
                </c:pt>
                <c:pt idx="34814">
                  <c:v>3.2796051502229999</c:v>
                </c:pt>
                <c:pt idx="34815">
                  <c:v>3.2796444892880001</c:v>
                </c:pt>
                <c:pt idx="34816">
                  <c:v>3.2797093391419998</c:v>
                </c:pt>
                <c:pt idx="34817">
                  <c:v>3.2797353267670002</c:v>
                </c:pt>
                <c:pt idx="34818">
                  <c:v>3.2798016071320002</c:v>
                </c:pt>
                <c:pt idx="34819">
                  <c:v>3.279820203781</c:v>
                </c:pt>
                <c:pt idx="34820">
                  <c:v>3.2798788547519999</c:v>
                </c:pt>
                <c:pt idx="34821">
                  <c:v>3.2799060344700002</c:v>
                </c:pt>
                <c:pt idx="34822">
                  <c:v>3.2799556255339999</c:v>
                </c:pt>
                <c:pt idx="34823">
                  <c:v>3.2800559997560002</c:v>
                </c:pt>
                <c:pt idx="34824">
                  <c:v>3.280243873596</c:v>
                </c:pt>
                <c:pt idx="34825">
                  <c:v>3.2803618907929999</c:v>
                </c:pt>
                <c:pt idx="34826">
                  <c:v>3.2804822921749999</c:v>
                </c:pt>
                <c:pt idx="34827">
                  <c:v>3.2805237770079998</c:v>
                </c:pt>
                <c:pt idx="34828">
                  <c:v>3.2805807590480001</c:v>
                </c:pt>
                <c:pt idx="34829">
                  <c:v>3.2806496620179999</c:v>
                </c:pt>
                <c:pt idx="34830">
                  <c:v>3.2806987762449999</c:v>
                </c:pt>
                <c:pt idx="34831">
                  <c:v>3.2807474136349999</c:v>
                </c:pt>
                <c:pt idx="34832">
                  <c:v>3.2808344364169999</c:v>
                </c:pt>
                <c:pt idx="34833">
                  <c:v>3.2808859348300001</c:v>
                </c:pt>
                <c:pt idx="34834">
                  <c:v>3.280932426453</c:v>
                </c:pt>
                <c:pt idx="34835">
                  <c:v>3.2809927463530002</c:v>
                </c:pt>
                <c:pt idx="34836">
                  <c:v>3.281077623367</c:v>
                </c:pt>
                <c:pt idx="34837">
                  <c:v>3.2811274528499998</c:v>
                </c:pt>
                <c:pt idx="34838">
                  <c:v>3.2811777591709999</c:v>
                </c:pt>
                <c:pt idx="34839">
                  <c:v>3.2812616825099998</c:v>
                </c:pt>
                <c:pt idx="34840">
                  <c:v>3.2813243865969999</c:v>
                </c:pt>
                <c:pt idx="34841">
                  <c:v>3.281377077103</c:v>
                </c:pt>
                <c:pt idx="34842">
                  <c:v>3.2814311981199999</c:v>
                </c:pt>
                <c:pt idx="34843">
                  <c:v>3.281529188156</c:v>
                </c:pt>
                <c:pt idx="34844">
                  <c:v>3.2815811634059999</c:v>
                </c:pt>
                <c:pt idx="34845">
                  <c:v>3.2816293239590002</c:v>
                </c:pt>
                <c:pt idx="34846">
                  <c:v>3.2816996574399999</c:v>
                </c:pt>
                <c:pt idx="34847">
                  <c:v>3.2817704677580002</c:v>
                </c:pt>
                <c:pt idx="34848">
                  <c:v>3.281809806824</c:v>
                </c:pt>
                <c:pt idx="34849">
                  <c:v>3.2819221019740001</c:v>
                </c:pt>
                <c:pt idx="34850">
                  <c:v>3.2821910381319999</c:v>
                </c:pt>
                <c:pt idx="34851">
                  <c:v>3.2822680473329999</c:v>
                </c:pt>
                <c:pt idx="34852">
                  <c:v>3.2823064327239999</c:v>
                </c:pt>
                <c:pt idx="34853">
                  <c:v>3.2823481559749998</c:v>
                </c:pt>
                <c:pt idx="34854">
                  <c:v>3.2823586463929999</c:v>
                </c:pt>
                <c:pt idx="34855">
                  <c:v>3.282416820526</c:v>
                </c:pt>
                <c:pt idx="34856">
                  <c:v>3.2824475765229999</c:v>
                </c:pt>
                <c:pt idx="34857">
                  <c:v>3.2824866771700001</c:v>
                </c:pt>
                <c:pt idx="34858">
                  <c:v>3.2824954986570001</c:v>
                </c:pt>
                <c:pt idx="34859">
                  <c:v>3.282551050186</c:v>
                </c:pt>
                <c:pt idx="34860">
                  <c:v>3.2825677394869999</c:v>
                </c:pt>
                <c:pt idx="34861">
                  <c:v>3.2826159000400001</c:v>
                </c:pt>
                <c:pt idx="34862">
                  <c:v>3.282646894455</c:v>
                </c:pt>
                <c:pt idx="34863">
                  <c:v>3.2826697826390001</c:v>
                </c:pt>
                <c:pt idx="34864">
                  <c:v>3.28267121315</c:v>
                </c:pt>
                <c:pt idx="34865">
                  <c:v>3.2827260494230002</c:v>
                </c:pt>
                <c:pt idx="34866">
                  <c:v>3.2827246189119998</c:v>
                </c:pt>
                <c:pt idx="34867">
                  <c:v>3.2827434539790001</c:v>
                </c:pt>
                <c:pt idx="34868">
                  <c:v>3.2827789783479999</c:v>
                </c:pt>
                <c:pt idx="34869">
                  <c:v>3.2827847003940001</c:v>
                </c:pt>
                <c:pt idx="34870">
                  <c:v>3.2828338146210001</c:v>
                </c:pt>
                <c:pt idx="34871">
                  <c:v>3.2828638553620002</c:v>
                </c:pt>
                <c:pt idx="34872">
                  <c:v>3.282923936844</c:v>
                </c:pt>
                <c:pt idx="34873">
                  <c:v>3.2829425334929998</c:v>
                </c:pt>
                <c:pt idx="34874">
                  <c:v>3.2830119133000002</c:v>
                </c:pt>
                <c:pt idx="34875">
                  <c:v>3.283042669296</c:v>
                </c:pt>
                <c:pt idx="34876">
                  <c:v>3.2831094264980001</c:v>
                </c:pt>
                <c:pt idx="34877">
                  <c:v>3.2831573486329999</c:v>
                </c:pt>
                <c:pt idx="34878">
                  <c:v>3.2832925319670001</c:v>
                </c:pt>
                <c:pt idx="34879">
                  <c:v>3.2834708690640002</c:v>
                </c:pt>
                <c:pt idx="34880">
                  <c:v>3.2835807800289998</c:v>
                </c:pt>
                <c:pt idx="34881">
                  <c:v>3.2836377620700001</c:v>
                </c:pt>
                <c:pt idx="34882">
                  <c:v>3.2836890220639998</c:v>
                </c:pt>
                <c:pt idx="34883">
                  <c:v>3.2837464809419998</c:v>
                </c:pt>
                <c:pt idx="34884">
                  <c:v>3.283837795258</c:v>
                </c:pt>
                <c:pt idx="34885">
                  <c:v>3.2838997840880002</c:v>
                </c:pt>
                <c:pt idx="34886">
                  <c:v>3.2839584350590001</c:v>
                </c:pt>
                <c:pt idx="34887">
                  <c:v>3.2840466499329999</c:v>
                </c:pt>
                <c:pt idx="34888">
                  <c:v>3.284116983414</c:v>
                </c:pt>
                <c:pt idx="34889">
                  <c:v>3.2841746807100001</c:v>
                </c:pt>
                <c:pt idx="34890">
                  <c:v>3.2842326164250002</c:v>
                </c:pt>
                <c:pt idx="34891">
                  <c:v>3.28431391716</c:v>
                </c:pt>
                <c:pt idx="34892">
                  <c:v>3.2843606472019999</c:v>
                </c:pt>
                <c:pt idx="34893">
                  <c:v>3.284406423569</c:v>
                </c:pt>
                <c:pt idx="34894">
                  <c:v>3.2845134735110002</c:v>
                </c:pt>
                <c:pt idx="34895">
                  <c:v>3.2846746444699999</c:v>
                </c:pt>
                <c:pt idx="34896">
                  <c:v>3.2849597930910002</c:v>
                </c:pt>
                <c:pt idx="34897">
                  <c:v>3.2850370407099998</c:v>
                </c:pt>
                <c:pt idx="34898">
                  <c:v>3.2851028442380001</c:v>
                </c:pt>
                <c:pt idx="34899">
                  <c:v>3.2851855754849999</c:v>
                </c:pt>
                <c:pt idx="34900">
                  <c:v>3.2852096557619999</c:v>
                </c:pt>
                <c:pt idx="34901">
                  <c:v>3.285267829895</c:v>
                </c:pt>
                <c:pt idx="34902">
                  <c:v>3.285304307938</c:v>
                </c:pt>
                <c:pt idx="34903">
                  <c:v>3.2853579521179999</c:v>
                </c:pt>
                <c:pt idx="34904">
                  <c:v>3.2854168415070002</c:v>
                </c:pt>
                <c:pt idx="34905">
                  <c:v>3.285550355911</c:v>
                </c:pt>
                <c:pt idx="34906">
                  <c:v>3.2856876850129999</c:v>
                </c:pt>
                <c:pt idx="34907">
                  <c:v>3.2857782840729999</c:v>
                </c:pt>
                <c:pt idx="34908">
                  <c:v>3.2858405113220002</c:v>
                </c:pt>
                <c:pt idx="34909">
                  <c:v>3.285940885544</c:v>
                </c:pt>
                <c:pt idx="34910">
                  <c:v>3.2860112190250002</c:v>
                </c:pt>
                <c:pt idx="34911">
                  <c:v>3.2861251831049998</c:v>
                </c:pt>
                <c:pt idx="34912">
                  <c:v>3.2861666679380002</c:v>
                </c:pt>
                <c:pt idx="34913">
                  <c:v>3.2862315177919998</c:v>
                </c:pt>
                <c:pt idx="34914">
                  <c:v>3.2862904071810002</c:v>
                </c:pt>
                <c:pt idx="34915">
                  <c:v>3.2863326072689998</c:v>
                </c:pt>
                <c:pt idx="34916">
                  <c:v>3.2863755226140001</c:v>
                </c:pt>
                <c:pt idx="34917">
                  <c:v>3.2864508628850002</c:v>
                </c:pt>
                <c:pt idx="34918">
                  <c:v>3.2864923477170001</c:v>
                </c:pt>
                <c:pt idx="34919">
                  <c:v>3.28653049469</c:v>
                </c:pt>
                <c:pt idx="34920">
                  <c:v>3.2865831851960001</c:v>
                </c:pt>
                <c:pt idx="34921">
                  <c:v>3.286671876907</c:v>
                </c:pt>
                <c:pt idx="34922">
                  <c:v>3.2867732048030001</c:v>
                </c:pt>
                <c:pt idx="34923">
                  <c:v>3.2868857383729999</c:v>
                </c:pt>
                <c:pt idx="34924">
                  <c:v>3.287206888199</c:v>
                </c:pt>
                <c:pt idx="34925">
                  <c:v>3.2874090671539999</c:v>
                </c:pt>
                <c:pt idx="34926">
                  <c:v>3.2874765396119998</c:v>
                </c:pt>
                <c:pt idx="34927">
                  <c:v>3.2875108718870001</c:v>
                </c:pt>
                <c:pt idx="34928">
                  <c:v>3.2875518798829999</c:v>
                </c:pt>
                <c:pt idx="34929">
                  <c:v>3.2876002788540002</c:v>
                </c:pt>
                <c:pt idx="34930">
                  <c:v>3.2876231670379998</c:v>
                </c:pt>
                <c:pt idx="34931">
                  <c:v>3.2876474857329998</c:v>
                </c:pt>
                <c:pt idx="34932">
                  <c:v>3.2876942157750002</c:v>
                </c:pt>
                <c:pt idx="34933">
                  <c:v>3.287740707397</c:v>
                </c:pt>
                <c:pt idx="34934">
                  <c:v>3.287765264511</c:v>
                </c:pt>
                <c:pt idx="34935">
                  <c:v>3.2878088951110001</c:v>
                </c:pt>
                <c:pt idx="34936">
                  <c:v>3.2878198623660002</c:v>
                </c:pt>
                <c:pt idx="34937">
                  <c:v>3.2878494262700002</c:v>
                </c:pt>
                <c:pt idx="34938">
                  <c:v>3.2878725528719999</c:v>
                </c:pt>
                <c:pt idx="34939">
                  <c:v>3.2879171371460001</c:v>
                </c:pt>
                <c:pt idx="34940">
                  <c:v>3.2879371643069999</c:v>
                </c:pt>
                <c:pt idx="34941">
                  <c:v>3.2879631519319998</c:v>
                </c:pt>
                <c:pt idx="34942">
                  <c:v>3.2879962921139998</c:v>
                </c:pt>
                <c:pt idx="34943">
                  <c:v>3.2880575656889999</c:v>
                </c:pt>
                <c:pt idx="34944">
                  <c:v>3.2880864143370001</c:v>
                </c:pt>
                <c:pt idx="34945">
                  <c:v>3.2881729602809999</c:v>
                </c:pt>
                <c:pt idx="34946">
                  <c:v>3.2884075641630002</c:v>
                </c:pt>
                <c:pt idx="34947">
                  <c:v>3.2884509563450002</c:v>
                </c:pt>
                <c:pt idx="34948">
                  <c:v>3.2884995937350001</c:v>
                </c:pt>
                <c:pt idx="34949">
                  <c:v>3.2885818481450002</c:v>
                </c:pt>
                <c:pt idx="34950">
                  <c:v>3.2886419296259999</c:v>
                </c:pt>
                <c:pt idx="34951">
                  <c:v>3.2887039184570002</c:v>
                </c:pt>
                <c:pt idx="34952">
                  <c:v>3.2887780666349999</c:v>
                </c:pt>
                <c:pt idx="34953">
                  <c:v>3.2888789176939999</c:v>
                </c:pt>
                <c:pt idx="34954">
                  <c:v>3.288943767548</c:v>
                </c:pt>
                <c:pt idx="34955">
                  <c:v>3.2890045642849999</c:v>
                </c:pt>
                <c:pt idx="34956">
                  <c:v>3.2890877723690002</c:v>
                </c:pt>
                <c:pt idx="34957">
                  <c:v>3.2891578674319999</c:v>
                </c:pt>
                <c:pt idx="34958">
                  <c:v>3.2892127037050001</c:v>
                </c:pt>
                <c:pt idx="34959">
                  <c:v>3.2892694473269999</c:v>
                </c:pt>
                <c:pt idx="34960">
                  <c:v>3.289362430573</c:v>
                </c:pt>
                <c:pt idx="34961">
                  <c:v>3.289409399033</c:v>
                </c:pt>
                <c:pt idx="34962">
                  <c:v>3.289448022842</c:v>
                </c:pt>
                <c:pt idx="34963">
                  <c:v>3.2895128726960001</c:v>
                </c:pt>
                <c:pt idx="34964">
                  <c:v>3.2895798683169999</c:v>
                </c:pt>
                <c:pt idx="34965">
                  <c:v>3.2896227836610001</c:v>
                </c:pt>
                <c:pt idx="34966">
                  <c:v>3.2896697521210001</c:v>
                </c:pt>
                <c:pt idx="34967">
                  <c:v>3.289752960205</c:v>
                </c:pt>
                <c:pt idx="34968">
                  <c:v>3.2897956371310002</c:v>
                </c:pt>
                <c:pt idx="34969">
                  <c:v>3.2898380756379999</c:v>
                </c:pt>
                <c:pt idx="34970">
                  <c:v>3.2898955345149998</c:v>
                </c:pt>
                <c:pt idx="34971">
                  <c:v>3.289965629578</c:v>
                </c:pt>
                <c:pt idx="34972">
                  <c:v>3.2900087833399998</c:v>
                </c:pt>
                <c:pt idx="34973">
                  <c:v>3.2900466918950002</c:v>
                </c:pt>
                <c:pt idx="34974">
                  <c:v>3.2901601791380002</c:v>
                </c:pt>
                <c:pt idx="34975">
                  <c:v>3.2905280590060002</c:v>
                </c:pt>
                <c:pt idx="34976">
                  <c:v>3.2907385826110001</c:v>
                </c:pt>
                <c:pt idx="34977">
                  <c:v>3.290818452835</c:v>
                </c:pt>
                <c:pt idx="34978">
                  <c:v>3.2909026145940001</c:v>
                </c:pt>
                <c:pt idx="34979">
                  <c:v>3.2909288406370001</c:v>
                </c:pt>
                <c:pt idx="34980">
                  <c:v>3.2909846305850001</c:v>
                </c:pt>
                <c:pt idx="34981">
                  <c:v>3.291025876999</c:v>
                </c:pt>
                <c:pt idx="34982">
                  <c:v>3.2910516262049998</c:v>
                </c:pt>
                <c:pt idx="34983">
                  <c:v>3.2911055088040002</c:v>
                </c:pt>
                <c:pt idx="34984">
                  <c:v>3.2911138534550002</c:v>
                </c:pt>
                <c:pt idx="34985">
                  <c:v>3.2911756038669999</c:v>
                </c:pt>
                <c:pt idx="34986">
                  <c:v>3.2911868095400001</c:v>
                </c:pt>
                <c:pt idx="34987">
                  <c:v>3.2912471294399999</c:v>
                </c:pt>
                <c:pt idx="34988">
                  <c:v>3.2912497520450001</c:v>
                </c:pt>
                <c:pt idx="34989">
                  <c:v>3.291305065155</c:v>
                </c:pt>
                <c:pt idx="34990">
                  <c:v>3.2913198471070002</c:v>
                </c:pt>
                <c:pt idx="34991">
                  <c:v>3.2913689613339998</c:v>
                </c:pt>
                <c:pt idx="34992">
                  <c:v>3.2913727760309999</c:v>
                </c:pt>
                <c:pt idx="34993">
                  <c:v>3.291422128677</c:v>
                </c:pt>
                <c:pt idx="34994">
                  <c:v>3.2914347648620002</c:v>
                </c:pt>
                <c:pt idx="34995">
                  <c:v>3.2914905548100002</c:v>
                </c:pt>
                <c:pt idx="34996">
                  <c:v>3.2915592193599998</c:v>
                </c:pt>
                <c:pt idx="34997">
                  <c:v>3.2918376922610002</c:v>
                </c:pt>
                <c:pt idx="34998">
                  <c:v>3.2918794155120001</c:v>
                </c:pt>
                <c:pt idx="34999">
                  <c:v>3.2919323444369999</c:v>
                </c:pt>
                <c:pt idx="35000">
                  <c:v>3.292007923126</c:v>
                </c:pt>
                <c:pt idx="35001">
                  <c:v>3.2920575141909998</c:v>
                </c:pt>
                <c:pt idx="35002">
                  <c:v>3.2921116352080002</c:v>
                </c:pt>
                <c:pt idx="35003">
                  <c:v>3.2921993732449999</c:v>
                </c:pt>
                <c:pt idx="35004">
                  <c:v>3.2922632694240002</c:v>
                </c:pt>
                <c:pt idx="35005">
                  <c:v>3.2923185825350001</c:v>
                </c:pt>
                <c:pt idx="35006">
                  <c:v>3.2923779487610001</c:v>
                </c:pt>
                <c:pt idx="35007">
                  <c:v>3.2924602031710002</c:v>
                </c:pt>
                <c:pt idx="35008">
                  <c:v>3.292504787445</c:v>
                </c:pt>
                <c:pt idx="35009">
                  <c:v>3.2925488948820001</c:v>
                </c:pt>
                <c:pt idx="35010">
                  <c:v>3.2926645278929998</c:v>
                </c:pt>
                <c:pt idx="35011">
                  <c:v>3.2927999496460001</c:v>
                </c:pt>
                <c:pt idx="35012">
                  <c:v>3.2931234836579999</c:v>
                </c:pt>
                <c:pt idx="35013">
                  <c:v>3.2932758331300001</c:v>
                </c:pt>
                <c:pt idx="35014">
                  <c:v>3.2933988571169999</c:v>
                </c:pt>
                <c:pt idx="35015">
                  <c:v>3.2937128543849998</c:v>
                </c:pt>
                <c:pt idx="35016">
                  <c:v>3.2939112186430002</c:v>
                </c:pt>
                <c:pt idx="35017">
                  <c:v>3.2939865589139998</c:v>
                </c:pt>
                <c:pt idx="35018">
                  <c:v>3.294083118439</c:v>
                </c:pt>
                <c:pt idx="35019">
                  <c:v>3.2941479682920001</c:v>
                </c:pt>
                <c:pt idx="35020">
                  <c:v>3.294248580933</c:v>
                </c:pt>
                <c:pt idx="35021">
                  <c:v>3.2942802906040001</c:v>
                </c:pt>
                <c:pt idx="35022">
                  <c:v>3.2943823337549998</c:v>
                </c:pt>
                <c:pt idx="35023">
                  <c:v>3.294486045837</c:v>
                </c:pt>
                <c:pt idx="35024">
                  <c:v>3.2947707176210002</c:v>
                </c:pt>
                <c:pt idx="35025">
                  <c:v>3.2949221134190001</c:v>
                </c:pt>
                <c:pt idx="35026">
                  <c:v>3.2949948310849999</c:v>
                </c:pt>
                <c:pt idx="35027">
                  <c:v>3.2950849533080002</c:v>
                </c:pt>
                <c:pt idx="35028">
                  <c:v>3.2951793670649998</c:v>
                </c:pt>
                <c:pt idx="35029">
                  <c:v>3.295240879059</c:v>
                </c:pt>
                <c:pt idx="35030">
                  <c:v>3.2953603267670002</c:v>
                </c:pt>
                <c:pt idx="35031">
                  <c:v>3.2955219745640001</c:v>
                </c:pt>
                <c:pt idx="35032">
                  <c:v>3.2956981658940001</c:v>
                </c:pt>
                <c:pt idx="35033">
                  <c:v>3.2957525253300002</c:v>
                </c:pt>
                <c:pt idx="35034">
                  <c:v>3.2957768440250002</c:v>
                </c:pt>
                <c:pt idx="35035">
                  <c:v>3.295837640762</c:v>
                </c:pt>
                <c:pt idx="35036">
                  <c:v>3.2958469390870002</c:v>
                </c:pt>
                <c:pt idx="35037">
                  <c:v>3.2959027290340002</c:v>
                </c:pt>
                <c:pt idx="35038">
                  <c:v>3.2959208488459999</c:v>
                </c:pt>
                <c:pt idx="35039">
                  <c:v>3.2959725856780002</c:v>
                </c:pt>
                <c:pt idx="35040">
                  <c:v>3.2960085868840001</c:v>
                </c:pt>
                <c:pt idx="35041">
                  <c:v>3.296043157578</c:v>
                </c:pt>
                <c:pt idx="35042">
                  <c:v>3.2960999011990002</c:v>
                </c:pt>
                <c:pt idx="35043">
                  <c:v>3.2961149215700001</c:v>
                </c:pt>
                <c:pt idx="35044">
                  <c:v>3.2961671352390001</c:v>
                </c:pt>
                <c:pt idx="35045">
                  <c:v>3.296172380447</c:v>
                </c:pt>
                <c:pt idx="35046">
                  <c:v>3.2962083816529999</c:v>
                </c:pt>
                <c:pt idx="35047">
                  <c:v>3.2962150573729998</c:v>
                </c:pt>
                <c:pt idx="35048">
                  <c:v>3.2962217330930002</c:v>
                </c:pt>
                <c:pt idx="35049">
                  <c:v>3.2962634563450002</c:v>
                </c:pt>
                <c:pt idx="35050">
                  <c:v>3.296264648438</c:v>
                </c:pt>
                <c:pt idx="35051">
                  <c:v>3.2962639331819998</c:v>
                </c:pt>
                <c:pt idx="35052">
                  <c:v>3.2962980270390001</c:v>
                </c:pt>
                <c:pt idx="35053">
                  <c:v>3.2963163852689998</c:v>
                </c:pt>
                <c:pt idx="35054">
                  <c:v>3.2963180541989998</c:v>
                </c:pt>
                <c:pt idx="35055">
                  <c:v>3.2963247299190002</c:v>
                </c:pt>
                <c:pt idx="35056">
                  <c:v>3.2963705062869999</c:v>
                </c:pt>
                <c:pt idx="35057">
                  <c:v>3.2963767051700001</c:v>
                </c:pt>
                <c:pt idx="35058">
                  <c:v>3.296376228333</c:v>
                </c:pt>
                <c:pt idx="35059">
                  <c:v>3.296395301819</c:v>
                </c:pt>
                <c:pt idx="35060">
                  <c:v>3.2964236736300001</c:v>
                </c:pt>
                <c:pt idx="35061">
                  <c:v>3.2964296340939998</c:v>
                </c:pt>
                <c:pt idx="35062">
                  <c:v>3.2964782714840002</c:v>
                </c:pt>
                <c:pt idx="35063">
                  <c:v>3.296484231949</c:v>
                </c:pt>
                <c:pt idx="35064">
                  <c:v>3.2964954376220001</c:v>
                </c:pt>
                <c:pt idx="35065">
                  <c:v>3.2965240478519999</c:v>
                </c:pt>
                <c:pt idx="35066">
                  <c:v>3.2965312004089999</c:v>
                </c:pt>
                <c:pt idx="35067">
                  <c:v>3.2965381145479999</c:v>
                </c:pt>
                <c:pt idx="35068">
                  <c:v>3.2965986728669998</c:v>
                </c:pt>
                <c:pt idx="35069">
                  <c:v>3.2966301441189998</c:v>
                </c:pt>
                <c:pt idx="35070">
                  <c:v>3.2966876029969998</c:v>
                </c:pt>
                <c:pt idx="35071">
                  <c:v>3.2968721389770002</c:v>
                </c:pt>
                <c:pt idx="35072">
                  <c:v>3.2969505786900002</c:v>
                </c:pt>
                <c:pt idx="35073">
                  <c:v>3.29700922966</c:v>
                </c:pt>
                <c:pt idx="35074">
                  <c:v>3.297077178955</c:v>
                </c:pt>
                <c:pt idx="35075">
                  <c:v>3.2971746921539999</c:v>
                </c:pt>
                <c:pt idx="35076">
                  <c:v>3.2972669601439999</c:v>
                </c:pt>
                <c:pt idx="35077">
                  <c:v>3.2973496913910001</c:v>
                </c:pt>
                <c:pt idx="35078">
                  <c:v>3.2974424362180002</c:v>
                </c:pt>
                <c:pt idx="35079">
                  <c:v>3.2975597381589998</c:v>
                </c:pt>
                <c:pt idx="35080">
                  <c:v>3.2976460456850001</c:v>
                </c:pt>
                <c:pt idx="35081">
                  <c:v>3.297724485397</c:v>
                </c:pt>
                <c:pt idx="35082">
                  <c:v>3.297818422318</c:v>
                </c:pt>
                <c:pt idx="35083">
                  <c:v>3.2978966236109999</c:v>
                </c:pt>
                <c:pt idx="35084">
                  <c:v>3.2979588508609998</c:v>
                </c:pt>
                <c:pt idx="35085">
                  <c:v>3.2980196475980001</c:v>
                </c:pt>
                <c:pt idx="35086">
                  <c:v>3.2980961799620001</c:v>
                </c:pt>
                <c:pt idx="35087">
                  <c:v>3.2981493473049999</c:v>
                </c:pt>
                <c:pt idx="35088">
                  <c:v>3.298200368881</c:v>
                </c:pt>
                <c:pt idx="35089">
                  <c:v>3.2982656955719998</c:v>
                </c:pt>
                <c:pt idx="35090">
                  <c:v>3.2983145713809998</c:v>
                </c:pt>
                <c:pt idx="35091">
                  <c:v>3.298357248306</c:v>
                </c:pt>
                <c:pt idx="35092">
                  <c:v>3.2984697818759998</c:v>
                </c:pt>
                <c:pt idx="35093">
                  <c:v>3.298543930054</c:v>
                </c:pt>
                <c:pt idx="35094">
                  <c:v>3.2986755371090002</c:v>
                </c:pt>
                <c:pt idx="35095">
                  <c:v>3.2988729476929999</c:v>
                </c:pt>
                <c:pt idx="35096">
                  <c:v>3.2991604804989998</c:v>
                </c:pt>
                <c:pt idx="35097">
                  <c:v>3.2992877960209999</c:v>
                </c:pt>
                <c:pt idx="35098">
                  <c:v>3.2993605136870001</c:v>
                </c:pt>
                <c:pt idx="35099">
                  <c:v>3.2994356155400002</c:v>
                </c:pt>
                <c:pt idx="35100">
                  <c:v>3.2995057106019998</c:v>
                </c:pt>
                <c:pt idx="35101">
                  <c:v>3.2995769977570002</c:v>
                </c:pt>
                <c:pt idx="35102">
                  <c:v>3.2996516227720001</c:v>
                </c:pt>
                <c:pt idx="35103">
                  <c:v>3.299684524536</c:v>
                </c:pt>
                <c:pt idx="35104">
                  <c:v>3.299745559692</c:v>
                </c:pt>
                <c:pt idx="35105">
                  <c:v>3.2997798919679999</c:v>
                </c:pt>
                <c:pt idx="35106">
                  <c:v>3.299835920334</c:v>
                </c:pt>
                <c:pt idx="35107">
                  <c:v>3.3001358509059999</c:v>
                </c:pt>
                <c:pt idx="35108">
                  <c:v>3.3002016544339998</c:v>
                </c:pt>
                <c:pt idx="35109">
                  <c:v>3.300301551819</c:v>
                </c:pt>
                <c:pt idx="35110">
                  <c:v>3.3003416061399999</c:v>
                </c:pt>
                <c:pt idx="35111">
                  <c:v>3.3003828525540002</c:v>
                </c:pt>
                <c:pt idx="35112">
                  <c:v>3.3004479408259999</c:v>
                </c:pt>
                <c:pt idx="35113">
                  <c:v>3.3005001544949999</c:v>
                </c:pt>
                <c:pt idx="35114">
                  <c:v>3.300549268723</c:v>
                </c:pt>
                <c:pt idx="35115">
                  <c:v>3.300596237183</c:v>
                </c:pt>
                <c:pt idx="35116">
                  <c:v>3.3006684780120001</c:v>
                </c:pt>
                <c:pt idx="35117">
                  <c:v>3.3007156848910002</c:v>
                </c:pt>
                <c:pt idx="35118">
                  <c:v>3.300760269165</c:v>
                </c:pt>
                <c:pt idx="35119">
                  <c:v>3.3008267879490001</c:v>
                </c:pt>
                <c:pt idx="35120">
                  <c:v>3.300880670547</c:v>
                </c:pt>
                <c:pt idx="35121">
                  <c:v>3.3009631633760002</c:v>
                </c:pt>
                <c:pt idx="35122">
                  <c:v>3.3010580539699999</c:v>
                </c:pt>
                <c:pt idx="35123">
                  <c:v>3.3013014793400002</c:v>
                </c:pt>
                <c:pt idx="35124">
                  <c:v>3.3014287948610002</c:v>
                </c:pt>
                <c:pt idx="35125">
                  <c:v>3.3014879226680001</c:v>
                </c:pt>
                <c:pt idx="35126">
                  <c:v>3.3015301227570002</c:v>
                </c:pt>
                <c:pt idx="35127">
                  <c:v>3.3015587329859999</c:v>
                </c:pt>
                <c:pt idx="35128">
                  <c:v>3.3016145229339999</c:v>
                </c:pt>
                <c:pt idx="35129">
                  <c:v>3.3016281127929998</c:v>
                </c:pt>
                <c:pt idx="35130">
                  <c:v>3.3016786575319998</c:v>
                </c:pt>
                <c:pt idx="35131">
                  <c:v>3.3016917705540001</c:v>
                </c:pt>
                <c:pt idx="35132">
                  <c:v>3.3017396926879998</c:v>
                </c:pt>
                <c:pt idx="35133">
                  <c:v>3.3017711639399998</c:v>
                </c:pt>
                <c:pt idx="35134">
                  <c:v>3.3018007278439998</c:v>
                </c:pt>
                <c:pt idx="35135">
                  <c:v>3.3018176555630001</c:v>
                </c:pt>
                <c:pt idx="35136">
                  <c:v>3.3018651008609998</c:v>
                </c:pt>
                <c:pt idx="35137">
                  <c:v>3.301893472672</c:v>
                </c:pt>
                <c:pt idx="35138">
                  <c:v>3.3019316196439998</c:v>
                </c:pt>
                <c:pt idx="35139">
                  <c:v>3.3019692897800001</c:v>
                </c:pt>
                <c:pt idx="35140">
                  <c:v>3.30198097229</c:v>
                </c:pt>
                <c:pt idx="35141">
                  <c:v>3.3020079135890001</c:v>
                </c:pt>
                <c:pt idx="35142">
                  <c:v>3.3020474910740001</c:v>
                </c:pt>
                <c:pt idx="35143">
                  <c:v>3.3020935058590002</c:v>
                </c:pt>
                <c:pt idx="35144">
                  <c:v>3.302118778229</c:v>
                </c:pt>
                <c:pt idx="35145">
                  <c:v>3.3021779060359999</c:v>
                </c:pt>
                <c:pt idx="35146">
                  <c:v>3.3022451400759998</c:v>
                </c:pt>
                <c:pt idx="35147">
                  <c:v>3.3023433685299999</c:v>
                </c:pt>
                <c:pt idx="35148">
                  <c:v>3.3024156093600001</c:v>
                </c:pt>
                <c:pt idx="35149">
                  <c:v>3.3024611473080001</c:v>
                </c:pt>
                <c:pt idx="35150">
                  <c:v>3.3025114536290001</c:v>
                </c:pt>
                <c:pt idx="35151">
                  <c:v>3.3025848865510001</c:v>
                </c:pt>
                <c:pt idx="35152">
                  <c:v>3.302661180496</c:v>
                </c:pt>
                <c:pt idx="35153">
                  <c:v>3.3027200698849999</c:v>
                </c:pt>
                <c:pt idx="35154">
                  <c:v>3.3027837276460001</c:v>
                </c:pt>
                <c:pt idx="35155">
                  <c:v>3.3028762340550002</c:v>
                </c:pt>
                <c:pt idx="35156">
                  <c:v>3.302936553955</c:v>
                </c:pt>
                <c:pt idx="35157">
                  <c:v>3.302987098694</c:v>
                </c:pt>
                <c:pt idx="35158">
                  <c:v>3.3030488491060002</c:v>
                </c:pt>
                <c:pt idx="35159">
                  <c:v>3.3031551837920001</c:v>
                </c:pt>
                <c:pt idx="35160">
                  <c:v>3.3032636642459998</c:v>
                </c:pt>
                <c:pt idx="35161">
                  <c:v>3.3035984039309998</c:v>
                </c:pt>
                <c:pt idx="35162">
                  <c:v>3.303819417953</c:v>
                </c:pt>
                <c:pt idx="35163">
                  <c:v>3.3039586544040001</c:v>
                </c:pt>
                <c:pt idx="35164">
                  <c:v>3.3041198253630002</c:v>
                </c:pt>
                <c:pt idx="35165">
                  <c:v>3.3041536808009999</c:v>
                </c:pt>
                <c:pt idx="35166">
                  <c:v>3.3042206764220001</c:v>
                </c:pt>
                <c:pt idx="35167">
                  <c:v>3.3042457103729999</c:v>
                </c:pt>
                <c:pt idx="35168">
                  <c:v>3.3043084144589998</c:v>
                </c:pt>
                <c:pt idx="35169">
                  <c:v>3.304340362549</c:v>
                </c:pt>
                <c:pt idx="35170">
                  <c:v>3.3043923377989999</c:v>
                </c:pt>
                <c:pt idx="35171">
                  <c:v>3.304436206818</c:v>
                </c:pt>
                <c:pt idx="35172">
                  <c:v>3.3044638633729999</c:v>
                </c:pt>
                <c:pt idx="35173">
                  <c:v>3.3045246601099998</c:v>
                </c:pt>
                <c:pt idx="35174">
                  <c:v>3.304540872574</c:v>
                </c:pt>
                <c:pt idx="35175">
                  <c:v>3.3046026229860002</c:v>
                </c:pt>
                <c:pt idx="35176">
                  <c:v>3.3046197891240001</c:v>
                </c:pt>
                <c:pt idx="35177">
                  <c:v>3.3046798706049998</c:v>
                </c:pt>
                <c:pt idx="35178">
                  <c:v>3.3047134876249999</c:v>
                </c:pt>
                <c:pt idx="35179">
                  <c:v>3.304769277573</c:v>
                </c:pt>
                <c:pt idx="35180">
                  <c:v>3.3048510551449999</c:v>
                </c:pt>
                <c:pt idx="35181">
                  <c:v>3.3049392700200002</c:v>
                </c:pt>
                <c:pt idx="35182">
                  <c:v>3.305119991302</c:v>
                </c:pt>
                <c:pt idx="35183">
                  <c:v>3.3052017688749999</c:v>
                </c:pt>
                <c:pt idx="35184">
                  <c:v>3.3052499294280002</c:v>
                </c:pt>
                <c:pt idx="35185">
                  <c:v>3.3052957057949999</c:v>
                </c:pt>
                <c:pt idx="35186">
                  <c:v>3.3053576946260002</c:v>
                </c:pt>
                <c:pt idx="35187">
                  <c:v>3.3054449558260002</c:v>
                </c:pt>
                <c:pt idx="35188">
                  <c:v>3.305498600006</c:v>
                </c:pt>
                <c:pt idx="35189">
                  <c:v>3.3055527210240001</c:v>
                </c:pt>
                <c:pt idx="35190">
                  <c:v>3.305637836456</c:v>
                </c:pt>
                <c:pt idx="35191">
                  <c:v>3.3056969642639999</c:v>
                </c:pt>
                <c:pt idx="35192">
                  <c:v>3.3057429790500001</c:v>
                </c:pt>
                <c:pt idx="35193">
                  <c:v>3.3057961463929999</c:v>
                </c:pt>
                <c:pt idx="35194">
                  <c:v>3.305880069733</c:v>
                </c:pt>
                <c:pt idx="35195">
                  <c:v>3.305923700333</c:v>
                </c:pt>
                <c:pt idx="35196">
                  <c:v>3.3059668540949998</c:v>
                </c:pt>
                <c:pt idx="35197">
                  <c:v>3.3060314655299998</c:v>
                </c:pt>
                <c:pt idx="35198">
                  <c:v>3.3061265945430001</c:v>
                </c:pt>
                <c:pt idx="35199">
                  <c:v>3.3062450885770001</c:v>
                </c:pt>
                <c:pt idx="35200">
                  <c:v>3.3063104152679998</c:v>
                </c:pt>
                <c:pt idx="35201">
                  <c:v>3.3064396381379999</c:v>
                </c:pt>
                <c:pt idx="35202">
                  <c:v>3.3065662384030001</c:v>
                </c:pt>
                <c:pt idx="35203">
                  <c:v>3.3066852092739998</c:v>
                </c:pt>
                <c:pt idx="35204">
                  <c:v>3.306823730469</c:v>
                </c:pt>
                <c:pt idx="35205">
                  <c:v>3.3071081638340001</c:v>
                </c:pt>
                <c:pt idx="35206">
                  <c:v>3.307165384293</c:v>
                </c:pt>
                <c:pt idx="35207">
                  <c:v>3.3072226047519999</c:v>
                </c:pt>
                <c:pt idx="35208">
                  <c:v>3.3072810173030001</c:v>
                </c:pt>
                <c:pt idx="35209">
                  <c:v>3.3073134422299999</c:v>
                </c:pt>
                <c:pt idx="35210">
                  <c:v>3.3073594570160001</c:v>
                </c:pt>
                <c:pt idx="35211">
                  <c:v>3.3074088096619998</c:v>
                </c:pt>
                <c:pt idx="35212">
                  <c:v>3.3074293136600001</c:v>
                </c:pt>
                <c:pt idx="35213">
                  <c:v>3.3074836730960002</c:v>
                </c:pt>
                <c:pt idx="35214">
                  <c:v>3.3074996471409999</c:v>
                </c:pt>
                <c:pt idx="35215">
                  <c:v>3.3075516223910002</c:v>
                </c:pt>
                <c:pt idx="35216">
                  <c:v>3.3075766563419999</c:v>
                </c:pt>
                <c:pt idx="35217">
                  <c:v>3.3076300621030001</c:v>
                </c:pt>
                <c:pt idx="35218">
                  <c:v>3.307671070099</c:v>
                </c:pt>
                <c:pt idx="35219">
                  <c:v>3.307693719864</c:v>
                </c:pt>
                <c:pt idx="35220">
                  <c:v>3.307756662369</c:v>
                </c:pt>
                <c:pt idx="35221">
                  <c:v>3.3077790737149999</c:v>
                </c:pt>
                <c:pt idx="35222">
                  <c:v>3.3081548213960001</c:v>
                </c:pt>
                <c:pt idx="35223">
                  <c:v>3.308197975159</c:v>
                </c:pt>
                <c:pt idx="35224">
                  <c:v>3.308278083801</c:v>
                </c:pt>
                <c:pt idx="35225">
                  <c:v>3.3083353042599999</c:v>
                </c:pt>
                <c:pt idx="35226">
                  <c:v>3.3083875179289999</c:v>
                </c:pt>
                <c:pt idx="35227">
                  <c:v>3.3084452152249999</c:v>
                </c:pt>
                <c:pt idx="35228">
                  <c:v>3.3085358142849999</c:v>
                </c:pt>
                <c:pt idx="35229">
                  <c:v>3.3085875511170002</c:v>
                </c:pt>
                <c:pt idx="35230">
                  <c:v>3.3086385726929999</c:v>
                </c:pt>
                <c:pt idx="35231">
                  <c:v>3.3087162971500002</c:v>
                </c:pt>
                <c:pt idx="35232">
                  <c:v>3.3087816238399999</c:v>
                </c:pt>
                <c:pt idx="35233">
                  <c:v>3.308824062347</c:v>
                </c:pt>
                <c:pt idx="35234">
                  <c:v>3.3088643550870001</c:v>
                </c:pt>
                <c:pt idx="35235">
                  <c:v>3.308942556381</c:v>
                </c:pt>
                <c:pt idx="35236">
                  <c:v>3.3090164661410002</c:v>
                </c:pt>
                <c:pt idx="35237">
                  <c:v>3.30912899971</c:v>
                </c:pt>
                <c:pt idx="35238">
                  <c:v>3.3093926906590001</c:v>
                </c:pt>
                <c:pt idx="35239">
                  <c:v>3.3094544410709998</c:v>
                </c:pt>
                <c:pt idx="35240">
                  <c:v>3.309467554092</c:v>
                </c:pt>
                <c:pt idx="35241">
                  <c:v>3.3095245361329999</c:v>
                </c:pt>
                <c:pt idx="35242">
                  <c:v>3.3095505237579999</c:v>
                </c:pt>
                <c:pt idx="35243">
                  <c:v>3.309591293335</c:v>
                </c:pt>
                <c:pt idx="35244">
                  <c:v>3.3096430301669999</c:v>
                </c:pt>
                <c:pt idx="35245">
                  <c:v>3.3096671104430002</c:v>
                </c:pt>
                <c:pt idx="35246">
                  <c:v>3.3097286224369999</c:v>
                </c:pt>
                <c:pt idx="35247">
                  <c:v>3.3097419738770002</c:v>
                </c:pt>
                <c:pt idx="35248">
                  <c:v>3.3097932338709999</c:v>
                </c:pt>
                <c:pt idx="35249">
                  <c:v>3.3098106384279999</c:v>
                </c:pt>
                <c:pt idx="35250">
                  <c:v>3.3098556995389998</c:v>
                </c:pt>
                <c:pt idx="35251">
                  <c:v>3.3098900318150002</c:v>
                </c:pt>
                <c:pt idx="35252">
                  <c:v>3.309922933578</c:v>
                </c:pt>
                <c:pt idx="35253">
                  <c:v>3.3099777698519999</c:v>
                </c:pt>
                <c:pt idx="35254">
                  <c:v>3.3099865913389999</c:v>
                </c:pt>
                <c:pt idx="35255">
                  <c:v>3.3100147247309999</c:v>
                </c:pt>
                <c:pt idx="35256">
                  <c:v>3.3100471496580002</c:v>
                </c:pt>
                <c:pt idx="35257">
                  <c:v>3.3100605010990001</c:v>
                </c:pt>
                <c:pt idx="35258">
                  <c:v>3.3101263046259999</c:v>
                </c:pt>
                <c:pt idx="35259">
                  <c:v>3.3104023933410001</c:v>
                </c:pt>
                <c:pt idx="35260">
                  <c:v>3.310449123383</c:v>
                </c:pt>
                <c:pt idx="35261">
                  <c:v>3.3105316162110001</c:v>
                </c:pt>
                <c:pt idx="35262">
                  <c:v>3.3105871677400001</c:v>
                </c:pt>
                <c:pt idx="35263">
                  <c:v>3.3106398582460002</c:v>
                </c:pt>
                <c:pt idx="35264">
                  <c:v>3.3107273578640002</c:v>
                </c:pt>
                <c:pt idx="35265">
                  <c:v>3.3108010292049999</c:v>
                </c:pt>
                <c:pt idx="35266">
                  <c:v>3.3108687400819998</c:v>
                </c:pt>
                <c:pt idx="35267">
                  <c:v>3.3109395504000001</c:v>
                </c:pt>
                <c:pt idx="35268">
                  <c:v>3.3110349178309999</c:v>
                </c:pt>
                <c:pt idx="35269">
                  <c:v>3.3111011981959999</c:v>
                </c:pt>
                <c:pt idx="35270">
                  <c:v>3.311159133911</c:v>
                </c:pt>
                <c:pt idx="35271">
                  <c:v>3.311233997345</c:v>
                </c:pt>
                <c:pt idx="35272">
                  <c:v>3.3112971782680001</c:v>
                </c:pt>
                <c:pt idx="35273">
                  <c:v>3.3113467693329999</c:v>
                </c:pt>
                <c:pt idx="35274">
                  <c:v>3.3113987445830002</c:v>
                </c:pt>
                <c:pt idx="35275">
                  <c:v>3.311474561691</c:v>
                </c:pt>
                <c:pt idx="35276">
                  <c:v>3.3115587234500001</c:v>
                </c:pt>
                <c:pt idx="35277">
                  <c:v>3.3116805553440001</c:v>
                </c:pt>
                <c:pt idx="35278">
                  <c:v>3.3117251396179999</c:v>
                </c:pt>
                <c:pt idx="35279">
                  <c:v>3.3117690086359999</c:v>
                </c:pt>
                <c:pt idx="35280">
                  <c:v>3.3118450641630002</c:v>
                </c:pt>
                <c:pt idx="35281">
                  <c:v>3.31192278862</c:v>
                </c:pt>
                <c:pt idx="35282">
                  <c:v>3.312028884888</c:v>
                </c:pt>
                <c:pt idx="35283">
                  <c:v>3.3121521472929998</c:v>
                </c:pt>
                <c:pt idx="35284">
                  <c:v>3.3124015331269998</c:v>
                </c:pt>
                <c:pt idx="35285">
                  <c:v>3.3124969005580001</c:v>
                </c:pt>
                <c:pt idx="35286">
                  <c:v>3.3125762939449999</c:v>
                </c:pt>
                <c:pt idx="35287">
                  <c:v>3.3126485347750001</c:v>
                </c:pt>
                <c:pt idx="35288">
                  <c:v>3.3127121925349998</c:v>
                </c:pt>
                <c:pt idx="35289">
                  <c:v>3.3127367496489999</c:v>
                </c:pt>
                <c:pt idx="35290">
                  <c:v>3.3127958774569999</c:v>
                </c:pt>
                <c:pt idx="35291">
                  <c:v>3.3128142356870001</c:v>
                </c:pt>
                <c:pt idx="35292">
                  <c:v>3.3128707408909999</c:v>
                </c:pt>
                <c:pt idx="35293">
                  <c:v>3.3128967285159998</c:v>
                </c:pt>
                <c:pt idx="35294">
                  <c:v>3.312937498093</c:v>
                </c:pt>
                <c:pt idx="35295">
                  <c:v>3.3129763603210001</c:v>
                </c:pt>
                <c:pt idx="35296">
                  <c:v>3.3129868507390001</c:v>
                </c:pt>
                <c:pt idx="35297">
                  <c:v>3.3130052089689999</c:v>
                </c:pt>
                <c:pt idx="35298">
                  <c:v>3.313047647476</c:v>
                </c:pt>
                <c:pt idx="35299">
                  <c:v>3.3130950927730001</c:v>
                </c:pt>
                <c:pt idx="35300">
                  <c:v>3.3131268024440002</c:v>
                </c:pt>
                <c:pt idx="35301">
                  <c:v>3.3132085800170001</c:v>
                </c:pt>
                <c:pt idx="35302">
                  <c:v>3.313305854797</c:v>
                </c:pt>
                <c:pt idx="35303">
                  <c:v>3.3134164810179998</c:v>
                </c:pt>
                <c:pt idx="35304">
                  <c:v>3.313612222672</c:v>
                </c:pt>
                <c:pt idx="35305">
                  <c:v>3.3136756420140001</c:v>
                </c:pt>
                <c:pt idx="35306">
                  <c:v>3.313779830933</c:v>
                </c:pt>
                <c:pt idx="35307">
                  <c:v>3.3138146400449999</c:v>
                </c:pt>
                <c:pt idx="35308">
                  <c:v>3.3138542175289998</c:v>
                </c:pt>
                <c:pt idx="35309">
                  <c:v>3.3139679431919999</c:v>
                </c:pt>
                <c:pt idx="35310">
                  <c:v>3.3140377998349999</c:v>
                </c:pt>
                <c:pt idx="35311">
                  <c:v>3.3141403198239998</c:v>
                </c:pt>
                <c:pt idx="35312">
                  <c:v>3.3142306804659998</c:v>
                </c:pt>
                <c:pt idx="35313">
                  <c:v>3.314329147339</c:v>
                </c:pt>
                <c:pt idx="35314">
                  <c:v>3.3146748542790001</c:v>
                </c:pt>
                <c:pt idx="35315">
                  <c:v>3.314866304398</c:v>
                </c:pt>
                <c:pt idx="35316">
                  <c:v>3.3149456977840002</c:v>
                </c:pt>
                <c:pt idx="35317">
                  <c:v>3.3150012493130001</c:v>
                </c:pt>
                <c:pt idx="35318">
                  <c:v>3.3150305747990001</c:v>
                </c:pt>
                <c:pt idx="35319">
                  <c:v>3.3150916099550001</c:v>
                </c:pt>
                <c:pt idx="35320">
                  <c:v>3.3151147365570002</c:v>
                </c:pt>
                <c:pt idx="35321">
                  <c:v>3.315173149109</c:v>
                </c:pt>
                <c:pt idx="35322">
                  <c:v>3.315197944641</c:v>
                </c:pt>
                <c:pt idx="35323">
                  <c:v>3.3152568340299999</c:v>
                </c:pt>
                <c:pt idx="35324">
                  <c:v>3.3153100013730001</c:v>
                </c:pt>
                <c:pt idx="35325">
                  <c:v>3.3153421878809999</c:v>
                </c:pt>
                <c:pt idx="35326">
                  <c:v>3.315439939499</c:v>
                </c:pt>
                <c:pt idx="35327">
                  <c:v>3.3156750202179999</c:v>
                </c:pt>
                <c:pt idx="35328">
                  <c:v>3.3157858848570001</c:v>
                </c:pt>
                <c:pt idx="35329">
                  <c:v>3.315846204758</c:v>
                </c:pt>
                <c:pt idx="35330">
                  <c:v>3.3158993721010002</c:v>
                </c:pt>
                <c:pt idx="35331">
                  <c:v>3.3159554004670002</c:v>
                </c:pt>
                <c:pt idx="35332">
                  <c:v>3.3160300254820001</c:v>
                </c:pt>
                <c:pt idx="35333">
                  <c:v>3.3160822391510001</c:v>
                </c:pt>
                <c:pt idx="35334">
                  <c:v>3.3161363601680001</c:v>
                </c:pt>
                <c:pt idx="35335">
                  <c:v>3.3162076473240001</c:v>
                </c:pt>
                <c:pt idx="35336">
                  <c:v>3.316268205643</c:v>
                </c:pt>
                <c:pt idx="35337">
                  <c:v>3.3163180351260002</c:v>
                </c:pt>
                <c:pt idx="35338">
                  <c:v>3.3163688182829998</c:v>
                </c:pt>
                <c:pt idx="35339">
                  <c:v>3.316435813904</c:v>
                </c:pt>
                <c:pt idx="35340">
                  <c:v>3.3164775371549999</c:v>
                </c:pt>
                <c:pt idx="35341">
                  <c:v>3.31658577919</c:v>
                </c:pt>
                <c:pt idx="35342">
                  <c:v>3.31667470932</c:v>
                </c:pt>
                <c:pt idx="35343">
                  <c:v>3.3167850971220001</c:v>
                </c:pt>
                <c:pt idx="35344">
                  <c:v>3.3168289661410002</c:v>
                </c:pt>
                <c:pt idx="35345">
                  <c:v>3.3168725967410002</c:v>
                </c:pt>
                <c:pt idx="35346">
                  <c:v>3.3169384002690001</c:v>
                </c:pt>
                <c:pt idx="35347">
                  <c:v>3.3169898986819999</c:v>
                </c:pt>
                <c:pt idx="35348">
                  <c:v>3.3170318603519999</c:v>
                </c:pt>
                <c:pt idx="35349">
                  <c:v>3.317080974579</c:v>
                </c:pt>
                <c:pt idx="35350">
                  <c:v>3.317148923874</c:v>
                </c:pt>
                <c:pt idx="35351">
                  <c:v>3.317190885544</c:v>
                </c:pt>
                <c:pt idx="35352">
                  <c:v>3.3172299861910002</c:v>
                </c:pt>
                <c:pt idx="35353">
                  <c:v>3.317336082458</c:v>
                </c:pt>
                <c:pt idx="35354">
                  <c:v>3.317412614822</c:v>
                </c:pt>
                <c:pt idx="35355">
                  <c:v>3.3175044059749998</c:v>
                </c:pt>
                <c:pt idx="35356">
                  <c:v>3.3176224231720002</c:v>
                </c:pt>
                <c:pt idx="35357">
                  <c:v>3.317921876907</c:v>
                </c:pt>
                <c:pt idx="35358">
                  <c:v>3.3180232048030001</c:v>
                </c:pt>
                <c:pt idx="35359">
                  <c:v>3.3183081150049998</c:v>
                </c:pt>
                <c:pt idx="35360">
                  <c:v>3.3185770511629999</c:v>
                </c:pt>
                <c:pt idx="35361">
                  <c:v>3.3188867568970002</c:v>
                </c:pt>
                <c:pt idx="35362">
                  <c:v>3.3192598819730001</c:v>
                </c:pt>
                <c:pt idx="35363">
                  <c:v>3.3196430206300001</c:v>
                </c:pt>
                <c:pt idx="35364">
                  <c:v>3.3200435638429999</c:v>
                </c:pt>
                <c:pt idx="35365">
                  <c:v>3.3204805850980001</c:v>
                </c:pt>
                <c:pt idx="35366">
                  <c:v>3.3209528923030001</c:v>
                </c:pt>
                <c:pt idx="35367">
                  <c:v>3.3214156627659999</c:v>
                </c:pt>
                <c:pt idx="35368">
                  <c:v>3.3218779563899998</c:v>
                </c:pt>
                <c:pt idx="35369">
                  <c:v>3.322211742401</c:v>
                </c:pt>
                <c:pt idx="35370">
                  <c:v>3.3224639892579999</c:v>
                </c:pt>
                <c:pt idx="35371">
                  <c:v>3.3226730823519999</c:v>
                </c:pt>
                <c:pt idx="35372">
                  <c:v>3.3228609561920002</c:v>
                </c:pt>
                <c:pt idx="35373">
                  <c:v>3.3230438232420001</c:v>
                </c:pt>
                <c:pt idx="35374">
                  <c:v>3.3231761455540001</c:v>
                </c:pt>
                <c:pt idx="35375">
                  <c:v>3.3232851028439998</c:v>
                </c:pt>
                <c:pt idx="35376">
                  <c:v>3.323404550552</c:v>
                </c:pt>
                <c:pt idx="35377">
                  <c:v>3.323487997055</c:v>
                </c:pt>
                <c:pt idx="35378">
                  <c:v>3.3235502243039998</c:v>
                </c:pt>
                <c:pt idx="35379">
                  <c:v>3.323606729507</c:v>
                </c:pt>
                <c:pt idx="35380">
                  <c:v>3.3236825466159998</c:v>
                </c:pt>
                <c:pt idx="35381">
                  <c:v>3.3237204551700001</c:v>
                </c:pt>
                <c:pt idx="35382">
                  <c:v>3.3237509727479999</c:v>
                </c:pt>
                <c:pt idx="35383">
                  <c:v>3.3238003253940001</c:v>
                </c:pt>
                <c:pt idx="35384">
                  <c:v>3.323829889297</c:v>
                </c:pt>
                <c:pt idx="35385">
                  <c:v>3.3238632678990001</c:v>
                </c:pt>
                <c:pt idx="35386">
                  <c:v>3.3239123821260002</c:v>
                </c:pt>
                <c:pt idx="35387">
                  <c:v>3.3239564895629998</c:v>
                </c:pt>
                <c:pt idx="35388">
                  <c:v>3.3240015506740002</c:v>
                </c:pt>
                <c:pt idx="35389">
                  <c:v>3.324028730392</c:v>
                </c:pt>
                <c:pt idx="35390">
                  <c:v>3.3240218162540001</c:v>
                </c:pt>
                <c:pt idx="35391">
                  <c:v>3.3240201473240001</c:v>
                </c:pt>
                <c:pt idx="35392">
                  <c:v>3.3240242004390002</c:v>
                </c:pt>
                <c:pt idx="35393">
                  <c:v>3.3240327835080001</c:v>
                </c:pt>
                <c:pt idx="35394">
                  <c:v>3.324030637741</c:v>
                </c:pt>
                <c:pt idx="35395">
                  <c:v>3.3240501880650002</c:v>
                </c:pt>
                <c:pt idx="35396">
                  <c:v>3.3240466117860001</c:v>
                </c:pt>
                <c:pt idx="35397">
                  <c:v>3.3240745067600002</c:v>
                </c:pt>
                <c:pt idx="35398">
                  <c:v>3.324075698853</c:v>
                </c:pt>
                <c:pt idx="35399">
                  <c:v>3.3240842819209999</c:v>
                </c:pt>
                <c:pt idx="35400">
                  <c:v>3.3240878582</c:v>
                </c:pt>
                <c:pt idx="35401">
                  <c:v>3.3240959644319998</c:v>
                </c:pt>
                <c:pt idx="35402">
                  <c:v>3.3241052627559999</c:v>
                </c:pt>
                <c:pt idx="35403">
                  <c:v>3.324096679688</c:v>
                </c:pt>
                <c:pt idx="35404">
                  <c:v>3.324115991592</c:v>
                </c:pt>
                <c:pt idx="35405">
                  <c:v>3.3241314888</c:v>
                </c:pt>
                <c:pt idx="35406">
                  <c:v>3.324143886566</c:v>
                </c:pt>
                <c:pt idx="35407">
                  <c:v>3.3241362571719999</c:v>
                </c:pt>
                <c:pt idx="35408">
                  <c:v>3.3241562843320001</c:v>
                </c:pt>
                <c:pt idx="35409">
                  <c:v>3.3241539001459999</c:v>
                </c:pt>
                <c:pt idx="35410">
                  <c:v>3.3241810798650002</c:v>
                </c:pt>
                <c:pt idx="35411">
                  <c:v>3.3241949081420001</c:v>
                </c:pt>
                <c:pt idx="35412">
                  <c:v>3.3242025375369999</c:v>
                </c:pt>
                <c:pt idx="35413">
                  <c:v>3.3242263793950002</c:v>
                </c:pt>
                <c:pt idx="35414">
                  <c:v>3.3242280483250002</c:v>
                </c:pt>
                <c:pt idx="35415">
                  <c:v>3.3242495059969999</c:v>
                </c:pt>
                <c:pt idx="35416">
                  <c:v>3.3242511749269998</c:v>
                </c:pt>
                <c:pt idx="35417">
                  <c:v>3.3242757320399998</c:v>
                </c:pt>
                <c:pt idx="35418">
                  <c:v>3.3242759704589999</c:v>
                </c:pt>
                <c:pt idx="35419">
                  <c:v>3.3242957592010001</c:v>
                </c:pt>
                <c:pt idx="35420">
                  <c:v>3.3242969512939999</c:v>
                </c:pt>
                <c:pt idx="35421">
                  <c:v>3.3243150711060001</c:v>
                </c:pt>
                <c:pt idx="35422">
                  <c:v>3.3243141174319999</c:v>
                </c:pt>
                <c:pt idx="35423">
                  <c:v>3.3243398666380002</c:v>
                </c:pt>
                <c:pt idx="35424">
                  <c:v>3.3243486881259998</c:v>
                </c:pt>
                <c:pt idx="35425">
                  <c:v>3.3243770599369999</c:v>
                </c:pt>
                <c:pt idx="35426">
                  <c:v>3.3244063854219998</c:v>
                </c:pt>
                <c:pt idx="35427">
                  <c:v>3.3244144916530001</c:v>
                </c:pt>
                <c:pt idx="35428">
                  <c:v>3.324426412582</c:v>
                </c:pt>
                <c:pt idx="35429">
                  <c:v>3.324455738068</c:v>
                </c:pt>
                <c:pt idx="35430">
                  <c:v>3.3244857788090001</c:v>
                </c:pt>
                <c:pt idx="35431">
                  <c:v>3.324509620667</c:v>
                </c:pt>
                <c:pt idx="35432">
                  <c:v>3.3247199058530001</c:v>
                </c:pt>
                <c:pt idx="35433">
                  <c:v>3.324768066406</c:v>
                </c:pt>
                <c:pt idx="35434">
                  <c:v>3.324824094772</c:v>
                </c:pt>
                <c:pt idx="35435">
                  <c:v>3.3248679637910001</c:v>
                </c:pt>
                <c:pt idx="35436">
                  <c:v>3.324916124344</c:v>
                </c:pt>
                <c:pt idx="35437">
                  <c:v>3.3249974250790002</c:v>
                </c:pt>
                <c:pt idx="35438">
                  <c:v>3.3250665664670001</c:v>
                </c:pt>
                <c:pt idx="35439">
                  <c:v>3.325135946274</c:v>
                </c:pt>
                <c:pt idx="35440">
                  <c:v>3.3252182006840001</c:v>
                </c:pt>
                <c:pt idx="35441">
                  <c:v>3.3253071308140001</c:v>
                </c:pt>
                <c:pt idx="35442">
                  <c:v>3.325385332108</c:v>
                </c:pt>
                <c:pt idx="35443">
                  <c:v>3.3254680633540001</c:v>
                </c:pt>
                <c:pt idx="35444">
                  <c:v>3.3255734443659999</c:v>
                </c:pt>
                <c:pt idx="35445">
                  <c:v>3.3256568908689998</c:v>
                </c:pt>
                <c:pt idx="35446">
                  <c:v>3.325739383698</c:v>
                </c:pt>
                <c:pt idx="35447">
                  <c:v>3.3258287906650001</c:v>
                </c:pt>
                <c:pt idx="35448">
                  <c:v>3.32590341568</c:v>
                </c:pt>
                <c:pt idx="35449">
                  <c:v>3.3259601593019998</c:v>
                </c:pt>
                <c:pt idx="35450">
                  <c:v>3.3260169029240001</c:v>
                </c:pt>
                <c:pt idx="35451">
                  <c:v>3.3260877132419999</c:v>
                </c:pt>
                <c:pt idx="35452">
                  <c:v>3.3261349201199999</c:v>
                </c:pt>
                <c:pt idx="35453">
                  <c:v>3.3261744976040002</c:v>
                </c:pt>
                <c:pt idx="35454">
                  <c:v>3.3264789581300001</c:v>
                </c:pt>
                <c:pt idx="35455">
                  <c:v>3.3265819549560001</c:v>
                </c:pt>
                <c:pt idx="35456">
                  <c:v>3.3266129493709999</c:v>
                </c:pt>
                <c:pt idx="35457">
                  <c:v>3.326665401459</c:v>
                </c:pt>
                <c:pt idx="35458">
                  <c:v>3.3267104625699999</c:v>
                </c:pt>
                <c:pt idx="35459">
                  <c:v>3.3267240524289998</c:v>
                </c:pt>
                <c:pt idx="35460">
                  <c:v>3.3267536163329998</c:v>
                </c:pt>
                <c:pt idx="35461">
                  <c:v>3.3267610073089999</c:v>
                </c:pt>
                <c:pt idx="35462">
                  <c:v>3.3267917633059998</c:v>
                </c:pt>
                <c:pt idx="35463">
                  <c:v>3.3268077373499998</c:v>
                </c:pt>
                <c:pt idx="35464">
                  <c:v>3.3268315792080001</c:v>
                </c:pt>
                <c:pt idx="35465">
                  <c:v>3.326869487762</c:v>
                </c:pt>
                <c:pt idx="35466">
                  <c:v>3.326876401901</c:v>
                </c:pt>
                <c:pt idx="35467">
                  <c:v>3.326895713806</c:v>
                </c:pt>
                <c:pt idx="35468">
                  <c:v>3.326914548874</c:v>
                </c:pt>
                <c:pt idx="35469">
                  <c:v>3.326949596405</c:v>
                </c:pt>
                <c:pt idx="35470">
                  <c:v>3.3269524574279998</c:v>
                </c:pt>
                <c:pt idx="35471">
                  <c:v>3.32697224617</c:v>
                </c:pt>
                <c:pt idx="35472">
                  <c:v>3.3270030021669998</c:v>
                </c:pt>
                <c:pt idx="35473">
                  <c:v>3.3270487785339999</c:v>
                </c:pt>
                <c:pt idx="35474">
                  <c:v>3.3270921707149999</c:v>
                </c:pt>
                <c:pt idx="35475">
                  <c:v>3.3271462917329999</c:v>
                </c:pt>
                <c:pt idx="35476">
                  <c:v>3.3273921012879999</c:v>
                </c:pt>
                <c:pt idx="35477">
                  <c:v>3.3274281024930001</c:v>
                </c:pt>
                <c:pt idx="35478">
                  <c:v>3.3274629116060002</c:v>
                </c:pt>
                <c:pt idx="35479">
                  <c:v>3.3275175094599998</c:v>
                </c:pt>
                <c:pt idx="35480">
                  <c:v>3.3276014327999999</c:v>
                </c:pt>
                <c:pt idx="35481">
                  <c:v>3.3277010917659999</c:v>
                </c:pt>
                <c:pt idx="35482">
                  <c:v>3.327742815018</c:v>
                </c:pt>
                <c:pt idx="35483">
                  <c:v>3.327786445618</c:v>
                </c:pt>
                <c:pt idx="35484">
                  <c:v>3.3278920650480002</c:v>
                </c:pt>
                <c:pt idx="35485">
                  <c:v>3.327973365784</c:v>
                </c:pt>
                <c:pt idx="35486">
                  <c:v>3.32803606987</c:v>
                </c:pt>
                <c:pt idx="35487">
                  <c:v>3.3281106948849999</c:v>
                </c:pt>
                <c:pt idx="35488">
                  <c:v>3.328208446503</c:v>
                </c:pt>
                <c:pt idx="35489">
                  <c:v>3.328274965286</c:v>
                </c:pt>
                <c:pt idx="35490">
                  <c:v>3.328381538391</c:v>
                </c:pt>
                <c:pt idx="35491">
                  <c:v>3.3284661769869999</c:v>
                </c:pt>
                <c:pt idx="35492">
                  <c:v>3.3285324573519999</c:v>
                </c:pt>
                <c:pt idx="35493">
                  <c:v>3.328620195389</c:v>
                </c:pt>
                <c:pt idx="35494">
                  <c:v>3.328711032867</c:v>
                </c:pt>
                <c:pt idx="35495">
                  <c:v>3.3287875652309999</c:v>
                </c:pt>
                <c:pt idx="35496">
                  <c:v>3.3288297653200001</c:v>
                </c:pt>
                <c:pt idx="35497">
                  <c:v>3.3288934230799998</c:v>
                </c:pt>
                <c:pt idx="35498">
                  <c:v>3.3289303779599999</c:v>
                </c:pt>
                <c:pt idx="35499">
                  <c:v>3.328965902328</c:v>
                </c:pt>
                <c:pt idx="35500">
                  <c:v>3.3290221691130002</c:v>
                </c:pt>
                <c:pt idx="35501">
                  <c:v>3.3290956020359999</c:v>
                </c:pt>
                <c:pt idx="35502">
                  <c:v>3.32918715477</c:v>
                </c:pt>
                <c:pt idx="35503">
                  <c:v>3.3294682502750002</c:v>
                </c:pt>
                <c:pt idx="35504">
                  <c:v>3.3295178413389999</c:v>
                </c:pt>
                <c:pt idx="35505">
                  <c:v>3.3295798301700001</c:v>
                </c:pt>
                <c:pt idx="35506">
                  <c:v>3.329650640488</c:v>
                </c:pt>
                <c:pt idx="35507">
                  <c:v>3.3297007083889998</c:v>
                </c:pt>
                <c:pt idx="35508">
                  <c:v>3.3297524452210001</c:v>
                </c:pt>
                <c:pt idx="35509">
                  <c:v>3.3297829627989999</c:v>
                </c:pt>
                <c:pt idx="35510">
                  <c:v>3.3298349380490002</c:v>
                </c:pt>
                <c:pt idx="35511">
                  <c:v>3.3298490047449998</c:v>
                </c:pt>
                <c:pt idx="35512">
                  <c:v>3.329905509949</c:v>
                </c:pt>
                <c:pt idx="35513">
                  <c:v>3.3299152851099998</c:v>
                </c:pt>
                <c:pt idx="35514">
                  <c:v>3.3299565315250002</c:v>
                </c:pt>
                <c:pt idx="35515">
                  <c:v>3.3299655914309998</c:v>
                </c:pt>
                <c:pt idx="35516">
                  <c:v>3.3300139904020001</c:v>
                </c:pt>
                <c:pt idx="35517">
                  <c:v>3.3300244808200001</c:v>
                </c:pt>
                <c:pt idx="35518">
                  <c:v>3.3300621509549999</c:v>
                </c:pt>
                <c:pt idx="35519">
                  <c:v>3.3300895690919998</c:v>
                </c:pt>
                <c:pt idx="35520">
                  <c:v>3.3301174640659998</c:v>
                </c:pt>
                <c:pt idx="35521">
                  <c:v>3.3301191329959998</c:v>
                </c:pt>
                <c:pt idx="35522">
                  <c:v>3.3301246166229999</c:v>
                </c:pt>
                <c:pt idx="35523">
                  <c:v>3.3301587104800001</c:v>
                </c:pt>
                <c:pt idx="35524">
                  <c:v>3.3301620483400001</c:v>
                </c:pt>
                <c:pt idx="35525">
                  <c:v>3.3301658630370001</c:v>
                </c:pt>
                <c:pt idx="35526">
                  <c:v>3.330180883408</c:v>
                </c:pt>
                <c:pt idx="35527">
                  <c:v>3.33021402359</c:v>
                </c:pt>
                <c:pt idx="35528">
                  <c:v>3.3302142620090001</c:v>
                </c:pt>
                <c:pt idx="35529">
                  <c:v>3.330216169357</c:v>
                </c:pt>
                <c:pt idx="35530">
                  <c:v>3.3302514553070002</c:v>
                </c:pt>
                <c:pt idx="35531">
                  <c:v>3.3302652835850002</c:v>
                </c:pt>
                <c:pt idx="35532">
                  <c:v>3.330275535583</c:v>
                </c:pt>
                <c:pt idx="35533">
                  <c:v>3.330313682556</c:v>
                </c:pt>
                <c:pt idx="35534">
                  <c:v>3.330315113068</c:v>
                </c:pt>
                <c:pt idx="35535">
                  <c:v>3.3303186893459999</c:v>
                </c:pt>
                <c:pt idx="35536">
                  <c:v>3.3303482532499999</c:v>
                </c:pt>
                <c:pt idx="35537">
                  <c:v>3.330362319946</c:v>
                </c:pt>
                <c:pt idx="35538">
                  <c:v>3.330362081528</c:v>
                </c:pt>
                <c:pt idx="35539">
                  <c:v>3.3303680419920001</c:v>
                </c:pt>
                <c:pt idx="35540">
                  <c:v>3.3304064273830001</c:v>
                </c:pt>
                <c:pt idx="35541">
                  <c:v>3.3303008079529999</c:v>
                </c:pt>
                <c:pt idx="35542">
                  <c:v>3.3301718235019999</c:v>
                </c:pt>
                <c:pt idx="35543">
                  <c:v>3.330062389374</c:v>
                </c:pt>
                <c:pt idx="35544">
                  <c:v>3.3299477100370001</c:v>
                </c:pt>
                <c:pt idx="35545">
                  <c:v>3.3298017978669998</c:v>
                </c:pt>
                <c:pt idx="35546">
                  <c:v>3.3295419216159998</c:v>
                </c:pt>
                <c:pt idx="35547">
                  <c:v>3.329239368439</c:v>
                </c:pt>
                <c:pt idx="35548">
                  <c:v>3.3290750980379999</c:v>
                </c:pt>
                <c:pt idx="35549">
                  <c:v>3.3291015625</c:v>
                </c:pt>
                <c:pt idx="35550">
                  <c:v>3.3291449546809999</c:v>
                </c:pt>
                <c:pt idx="35551">
                  <c:v>3.3292212486269999</c:v>
                </c:pt>
                <c:pt idx="35552">
                  <c:v>3.3292808532709999</c:v>
                </c:pt>
                <c:pt idx="35553">
                  <c:v>3.3293454647059999</c:v>
                </c:pt>
                <c:pt idx="35554">
                  <c:v>3.3294506073000001</c:v>
                </c:pt>
                <c:pt idx="35555">
                  <c:v>3.3295378685000001</c:v>
                </c:pt>
                <c:pt idx="35556">
                  <c:v>3.329626321793</c:v>
                </c:pt>
                <c:pt idx="35557">
                  <c:v>3.3297245502470001</c:v>
                </c:pt>
                <c:pt idx="35558">
                  <c:v>3.3298413753510001</c:v>
                </c:pt>
                <c:pt idx="35559">
                  <c:v>3.3299322128300002</c:v>
                </c:pt>
                <c:pt idx="35560">
                  <c:v>3.3300156593320001</c:v>
                </c:pt>
                <c:pt idx="35561">
                  <c:v>3.3301136493680001</c:v>
                </c:pt>
                <c:pt idx="35562">
                  <c:v>3.3301911354059999</c:v>
                </c:pt>
                <c:pt idx="35563">
                  <c:v>3.3302602767940002</c:v>
                </c:pt>
                <c:pt idx="35564">
                  <c:v>3.3303282260890001</c:v>
                </c:pt>
                <c:pt idx="35565">
                  <c:v>3.3304123878479999</c:v>
                </c:pt>
                <c:pt idx="35566">
                  <c:v>3.330505371094</c:v>
                </c:pt>
                <c:pt idx="35567">
                  <c:v>3.3307585716250001</c:v>
                </c:pt>
                <c:pt idx="35568">
                  <c:v>3.3308620452879998</c:v>
                </c:pt>
                <c:pt idx="35569">
                  <c:v>3.3309025764469999</c:v>
                </c:pt>
                <c:pt idx="35570">
                  <c:v>3.3309898376459999</c:v>
                </c:pt>
                <c:pt idx="35571">
                  <c:v>3.3310577869419999</c:v>
                </c:pt>
                <c:pt idx="35572">
                  <c:v>3.3310964107509999</c:v>
                </c:pt>
                <c:pt idx="35573">
                  <c:v>3.3311686515810002</c:v>
                </c:pt>
                <c:pt idx="35574">
                  <c:v>3.331223726273</c:v>
                </c:pt>
                <c:pt idx="35575">
                  <c:v>3.3312790393829999</c:v>
                </c:pt>
                <c:pt idx="35576">
                  <c:v>3.3313467502590002</c:v>
                </c:pt>
                <c:pt idx="35577">
                  <c:v>3.331375598907</c:v>
                </c:pt>
                <c:pt idx="35578">
                  <c:v>3.3314411640169999</c:v>
                </c:pt>
                <c:pt idx="35579">
                  <c:v>3.331535816193</c:v>
                </c:pt>
                <c:pt idx="35580">
                  <c:v>3.3318767547610002</c:v>
                </c:pt>
                <c:pt idx="35581">
                  <c:v>3.331925153732</c:v>
                </c:pt>
                <c:pt idx="35582">
                  <c:v>3.3319802284239999</c:v>
                </c:pt>
                <c:pt idx="35583">
                  <c:v>3.332071065903</c:v>
                </c:pt>
                <c:pt idx="35584">
                  <c:v>3.3321318626399998</c:v>
                </c:pt>
                <c:pt idx="35585">
                  <c:v>3.332193374634</c:v>
                </c:pt>
                <c:pt idx="35586">
                  <c:v>3.3322813510890001</c:v>
                </c:pt>
                <c:pt idx="35587">
                  <c:v>3.332352161407</c:v>
                </c:pt>
                <c:pt idx="35588">
                  <c:v>3.3324058055879999</c:v>
                </c:pt>
                <c:pt idx="35589">
                  <c:v>3.332460403442</c:v>
                </c:pt>
                <c:pt idx="35590">
                  <c:v>3.332578659058</c:v>
                </c:pt>
                <c:pt idx="35591">
                  <c:v>3.3328039646150001</c:v>
                </c:pt>
                <c:pt idx="35592">
                  <c:v>3.3328759670260002</c:v>
                </c:pt>
                <c:pt idx="35593">
                  <c:v>3.3329272270199999</c:v>
                </c:pt>
                <c:pt idx="35594">
                  <c:v>3.332995653152</c:v>
                </c:pt>
                <c:pt idx="35595">
                  <c:v>3.3330361843110001</c:v>
                </c:pt>
                <c:pt idx="35596">
                  <c:v>3.3330662250519998</c:v>
                </c:pt>
                <c:pt idx="35597">
                  <c:v>3.3331182003020001</c:v>
                </c:pt>
                <c:pt idx="35598">
                  <c:v>3.333175420761</c:v>
                </c:pt>
                <c:pt idx="35599">
                  <c:v>3.3331885337829998</c:v>
                </c:pt>
                <c:pt idx="35600">
                  <c:v>3.3332216739649998</c:v>
                </c:pt>
                <c:pt idx="35601">
                  <c:v>3.3332543373110002</c:v>
                </c:pt>
                <c:pt idx="35602">
                  <c:v>3.333302736282</c:v>
                </c:pt>
                <c:pt idx="35603">
                  <c:v>3.3333148956300001</c:v>
                </c:pt>
                <c:pt idx="35604">
                  <c:v>3.3333282470699999</c:v>
                </c:pt>
                <c:pt idx="35605">
                  <c:v>3.333351373672</c:v>
                </c:pt>
                <c:pt idx="35606">
                  <c:v>3.3333830833440001</c:v>
                </c:pt>
                <c:pt idx="35607">
                  <c:v>3.333395004272</c:v>
                </c:pt>
                <c:pt idx="35608">
                  <c:v>3.3334484100339998</c:v>
                </c:pt>
                <c:pt idx="35609">
                  <c:v>3.3334650993350001</c:v>
                </c:pt>
                <c:pt idx="35610">
                  <c:v>3.333480358124</c:v>
                </c:pt>
                <c:pt idx="35611">
                  <c:v>3.3335390090939998</c:v>
                </c:pt>
                <c:pt idx="35612">
                  <c:v>3.3335723876949999</c:v>
                </c:pt>
                <c:pt idx="35613">
                  <c:v>3.3336429595950001</c:v>
                </c:pt>
                <c:pt idx="35614">
                  <c:v>3.3339471817019999</c:v>
                </c:pt>
                <c:pt idx="35615">
                  <c:v>3.3340580463410001</c:v>
                </c:pt>
                <c:pt idx="35616">
                  <c:v>3.3341388702389998</c:v>
                </c:pt>
                <c:pt idx="35617">
                  <c:v>3.3342165946960001</c:v>
                </c:pt>
                <c:pt idx="35618">
                  <c:v>3.3343117237089999</c:v>
                </c:pt>
                <c:pt idx="35619">
                  <c:v>3.3344323635099999</c:v>
                </c:pt>
                <c:pt idx="35620">
                  <c:v>3.3345201015470001</c:v>
                </c:pt>
                <c:pt idx="35621">
                  <c:v>3.3346455097200001</c:v>
                </c:pt>
                <c:pt idx="35622">
                  <c:v>3.3347380161290001</c:v>
                </c:pt>
                <c:pt idx="35623">
                  <c:v>3.3348026275630001</c:v>
                </c:pt>
                <c:pt idx="35624">
                  <c:v>3.3348796367650002</c:v>
                </c:pt>
                <c:pt idx="35625">
                  <c:v>3.3349897861479998</c:v>
                </c:pt>
                <c:pt idx="35626">
                  <c:v>3.3351304531100001</c:v>
                </c:pt>
                <c:pt idx="35627">
                  <c:v>3.3352873325350001</c:v>
                </c:pt>
                <c:pt idx="35628">
                  <c:v>3.3355288505549998</c:v>
                </c:pt>
                <c:pt idx="35629">
                  <c:v>3.3356294631960002</c:v>
                </c:pt>
                <c:pt idx="35630">
                  <c:v>3.3357183933260002</c:v>
                </c:pt>
                <c:pt idx="35631">
                  <c:v>3.3357899189000002</c:v>
                </c:pt>
                <c:pt idx="35632">
                  <c:v>3.3358597755430002</c:v>
                </c:pt>
                <c:pt idx="35633">
                  <c:v>3.3359196186069999</c:v>
                </c:pt>
                <c:pt idx="35634">
                  <c:v>3.3359677791600002</c:v>
                </c:pt>
                <c:pt idx="35635">
                  <c:v>3.3360414504999998</c:v>
                </c:pt>
                <c:pt idx="35636">
                  <c:v>3.3360784053799999</c:v>
                </c:pt>
                <c:pt idx="35637">
                  <c:v>3.3361461162569999</c:v>
                </c:pt>
                <c:pt idx="35638">
                  <c:v>3.3361806869509998</c:v>
                </c:pt>
                <c:pt idx="35639">
                  <c:v>3.3362450599670002</c:v>
                </c:pt>
                <c:pt idx="35640">
                  <c:v>3.3362815380100002</c:v>
                </c:pt>
                <c:pt idx="35641">
                  <c:v>3.3363232612610001</c:v>
                </c:pt>
                <c:pt idx="35642">
                  <c:v>3.3363783359529999</c:v>
                </c:pt>
                <c:pt idx="35643">
                  <c:v>3.3363935947419998</c:v>
                </c:pt>
                <c:pt idx="35644">
                  <c:v>3.3364036083220001</c:v>
                </c:pt>
                <c:pt idx="35645">
                  <c:v>3.3364284038540002</c:v>
                </c:pt>
                <c:pt idx="35646">
                  <c:v>3.3364715576170001</c:v>
                </c:pt>
                <c:pt idx="35647">
                  <c:v>3.3365323543550001</c:v>
                </c:pt>
                <c:pt idx="35648">
                  <c:v>3.336573839188</c:v>
                </c:pt>
                <c:pt idx="35649">
                  <c:v>3.3366529941560001</c:v>
                </c:pt>
                <c:pt idx="35650">
                  <c:v>3.3366992473599999</c:v>
                </c:pt>
                <c:pt idx="35651">
                  <c:v>3.3369650840760001</c:v>
                </c:pt>
                <c:pt idx="35652">
                  <c:v>3.3370666503909998</c:v>
                </c:pt>
                <c:pt idx="35653">
                  <c:v>3.3371174335479998</c:v>
                </c:pt>
                <c:pt idx="35654">
                  <c:v>3.337163686752</c:v>
                </c:pt>
                <c:pt idx="35655">
                  <c:v>3.3372218608859998</c:v>
                </c:pt>
                <c:pt idx="35656">
                  <c:v>3.3372981548310001</c:v>
                </c:pt>
                <c:pt idx="35657">
                  <c:v>3.3373470306400002</c:v>
                </c:pt>
                <c:pt idx="35658">
                  <c:v>3.3374671936040001</c:v>
                </c:pt>
                <c:pt idx="35659">
                  <c:v>3.337566375732</c:v>
                </c:pt>
                <c:pt idx="35660">
                  <c:v>3.337693214417</c:v>
                </c:pt>
                <c:pt idx="35661">
                  <c:v>3.337824344635</c:v>
                </c:pt>
                <c:pt idx="35662">
                  <c:v>3.3382034301760002</c:v>
                </c:pt>
                <c:pt idx="35663">
                  <c:v>3.3385541439059998</c:v>
                </c:pt>
                <c:pt idx="35664">
                  <c:v>3.3387570381159999</c:v>
                </c:pt>
                <c:pt idx="35665">
                  <c:v>3.3388423919679999</c:v>
                </c:pt>
                <c:pt idx="35666">
                  <c:v>3.3389079570770002</c:v>
                </c:pt>
                <c:pt idx="35667">
                  <c:v>3.3389503955839999</c:v>
                </c:pt>
                <c:pt idx="35668">
                  <c:v>3.3390235900879999</c:v>
                </c:pt>
                <c:pt idx="35669">
                  <c:v>3.339053869247</c:v>
                </c:pt>
                <c:pt idx="35670">
                  <c:v>3.3391277790070002</c:v>
                </c:pt>
                <c:pt idx="35671">
                  <c:v>3.3392086029049999</c:v>
                </c:pt>
                <c:pt idx="35672">
                  <c:v>3.339275360107</c:v>
                </c:pt>
                <c:pt idx="35673">
                  <c:v>3.3394589424130001</c:v>
                </c:pt>
                <c:pt idx="35674">
                  <c:v>3.3396890163420001</c:v>
                </c:pt>
                <c:pt idx="35675">
                  <c:v>3.3398222923279999</c:v>
                </c:pt>
                <c:pt idx="35676">
                  <c:v>3.3398931026460001</c:v>
                </c:pt>
                <c:pt idx="35677">
                  <c:v>3.3400108814239999</c:v>
                </c:pt>
                <c:pt idx="35678">
                  <c:v>3.3400902748110002</c:v>
                </c:pt>
                <c:pt idx="35679">
                  <c:v>3.34020113945</c:v>
                </c:pt>
                <c:pt idx="35680">
                  <c:v>3.3403565883640001</c:v>
                </c:pt>
                <c:pt idx="35681">
                  <c:v>3.3405735492709998</c:v>
                </c:pt>
                <c:pt idx="35682">
                  <c:v>3.3406698703769999</c:v>
                </c:pt>
                <c:pt idx="35683">
                  <c:v>3.3407380580899999</c:v>
                </c:pt>
                <c:pt idx="35684">
                  <c:v>3.340797662735</c:v>
                </c:pt>
                <c:pt idx="35685">
                  <c:v>3.340858697891</c:v>
                </c:pt>
                <c:pt idx="35686">
                  <c:v>3.3408930301669999</c:v>
                </c:pt>
                <c:pt idx="35687">
                  <c:v>3.3409132957460002</c:v>
                </c:pt>
                <c:pt idx="35688">
                  <c:v>3.3409636020660001</c:v>
                </c:pt>
                <c:pt idx="35689">
                  <c:v>3.340973854065</c:v>
                </c:pt>
                <c:pt idx="35690">
                  <c:v>3.3410100936889999</c:v>
                </c:pt>
                <c:pt idx="35691">
                  <c:v>3.341026306152</c:v>
                </c:pt>
                <c:pt idx="35692">
                  <c:v>3.3410360813139999</c:v>
                </c:pt>
                <c:pt idx="35693">
                  <c:v>3.3410515785219999</c:v>
                </c:pt>
                <c:pt idx="35694">
                  <c:v>3.3410952091219999</c:v>
                </c:pt>
                <c:pt idx="35695">
                  <c:v>3.341100931168</c:v>
                </c:pt>
                <c:pt idx="35696">
                  <c:v>3.3411486148830001</c:v>
                </c:pt>
                <c:pt idx="35697">
                  <c:v>3.3411710262300001</c:v>
                </c:pt>
                <c:pt idx="35698">
                  <c:v>3.3411805629729998</c:v>
                </c:pt>
                <c:pt idx="35699">
                  <c:v>3.341242313385</c:v>
                </c:pt>
                <c:pt idx="35700">
                  <c:v>3.3412537574769998</c:v>
                </c:pt>
                <c:pt idx="35701">
                  <c:v>3.34126496315</c:v>
                </c:pt>
                <c:pt idx="35702">
                  <c:v>3.3412952423100002</c:v>
                </c:pt>
                <c:pt idx="35703">
                  <c:v>3.3413393497469999</c:v>
                </c:pt>
                <c:pt idx="35704">
                  <c:v>3.341402769089</c:v>
                </c:pt>
                <c:pt idx="35705">
                  <c:v>3.3414318561549998</c:v>
                </c:pt>
                <c:pt idx="35706">
                  <c:v>3.341495275497</c:v>
                </c:pt>
                <c:pt idx="35707">
                  <c:v>3.3418271541600002</c:v>
                </c:pt>
                <c:pt idx="35708">
                  <c:v>3.3419463634489999</c:v>
                </c:pt>
                <c:pt idx="35709">
                  <c:v>3.342054843903</c:v>
                </c:pt>
                <c:pt idx="35710">
                  <c:v>3.3421277999879999</c:v>
                </c:pt>
                <c:pt idx="35711">
                  <c:v>3.3421850204469998</c:v>
                </c:pt>
                <c:pt idx="35712">
                  <c:v>3.3422408103939998</c:v>
                </c:pt>
                <c:pt idx="35713">
                  <c:v>3.342323303223</c:v>
                </c:pt>
                <c:pt idx="35714">
                  <c:v>3.3423840999599999</c:v>
                </c:pt>
                <c:pt idx="35715">
                  <c:v>3.3424398899079999</c:v>
                </c:pt>
                <c:pt idx="35716">
                  <c:v>3.3425068855290001</c:v>
                </c:pt>
                <c:pt idx="35717">
                  <c:v>3.3425848484039999</c:v>
                </c:pt>
                <c:pt idx="35718">
                  <c:v>3.3426406383509999</c:v>
                </c:pt>
                <c:pt idx="35719">
                  <c:v>3.3426976203919998</c:v>
                </c:pt>
                <c:pt idx="35720">
                  <c:v>3.3427691459659998</c:v>
                </c:pt>
                <c:pt idx="35721">
                  <c:v>3.3428628444670001</c:v>
                </c:pt>
                <c:pt idx="35722">
                  <c:v>3.3429765701290002</c:v>
                </c:pt>
                <c:pt idx="35723">
                  <c:v>3.3430602550509998</c:v>
                </c:pt>
                <c:pt idx="35724">
                  <c:v>3.343197107315</c:v>
                </c:pt>
                <c:pt idx="35725">
                  <c:v>3.3434455394740001</c:v>
                </c:pt>
                <c:pt idx="35726">
                  <c:v>3.3436410427090002</c:v>
                </c:pt>
                <c:pt idx="35727">
                  <c:v>3.343718528748</c:v>
                </c:pt>
                <c:pt idx="35728">
                  <c:v>3.3437962532040002</c:v>
                </c:pt>
                <c:pt idx="35729">
                  <c:v>3.3438816070559998</c:v>
                </c:pt>
                <c:pt idx="35730">
                  <c:v>3.343967914581</c:v>
                </c:pt>
                <c:pt idx="35731">
                  <c:v>3.3440327644350001</c:v>
                </c:pt>
                <c:pt idx="35732">
                  <c:v>3.34405875206</c:v>
                </c:pt>
                <c:pt idx="35733">
                  <c:v>3.3441243171689998</c:v>
                </c:pt>
                <c:pt idx="35734">
                  <c:v>3.3441417217249998</c:v>
                </c:pt>
                <c:pt idx="35735">
                  <c:v>3.3441803455349999</c:v>
                </c:pt>
                <c:pt idx="35736">
                  <c:v>3.344201803207</c:v>
                </c:pt>
                <c:pt idx="35737">
                  <c:v>3.344222784042</c:v>
                </c:pt>
                <c:pt idx="35738">
                  <c:v>3.344266176224</c:v>
                </c:pt>
                <c:pt idx="35739">
                  <c:v>3.3443179130549998</c:v>
                </c:pt>
                <c:pt idx="35740">
                  <c:v>3.344344615936</c:v>
                </c:pt>
                <c:pt idx="35741">
                  <c:v>3.344402313232</c:v>
                </c:pt>
                <c:pt idx="35742">
                  <c:v>3.3444132804870002</c:v>
                </c:pt>
                <c:pt idx="35743">
                  <c:v>3.3444640636440002</c:v>
                </c:pt>
                <c:pt idx="35744">
                  <c:v>3.3444869518279998</c:v>
                </c:pt>
                <c:pt idx="35745">
                  <c:v>3.344543218613</c:v>
                </c:pt>
                <c:pt idx="35746">
                  <c:v>3.3445622920989999</c:v>
                </c:pt>
                <c:pt idx="35747">
                  <c:v>3.3446209430690002</c:v>
                </c:pt>
                <c:pt idx="35748">
                  <c:v>3.344630479813</c:v>
                </c:pt>
                <c:pt idx="35749">
                  <c:v>3.3446924686430002</c:v>
                </c:pt>
                <c:pt idx="35750">
                  <c:v>3.3447170257569998</c:v>
                </c:pt>
                <c:pt idx="35751">
                  <c:v>3.3447847366330001</c:v>
                </c:pt>
                <c:pt idx="35752">
                  <c:v>3.3448176383970001</c:v>
                </c:pt>
                <c:pt idx="35753">
                  <c:v>3.3449983596799999</c:v>
                </c:pt>
                <c:pt idx="35754">
                  <c:v>3.345063209534</c:v>
                </c:pt>
                <c:pt idx="35755">
                  <c:v>3.345115661621</c:v>
                </c:pt>
                <c:pt idx="35756">
                  <c:v>3.3451721668240002</c:v>
                </c:pt>
                <c:pt idx="35757">
                  <c:v>3.3452711105350001</c:v>
                </c:pt>
                <c:pt idx="35758">
                  <c:v>3.345335006714</c:v>
                </c:pt>
                <c:pt idx="35759">
                  <c:v>3.3453984260560001</c:v>
                </c:pt>
                <c:pt idx="35760">
                  <c:v>3.3454778194429999</c:v>
                </c:pt>
                <c:pt idx="35761">
                  <c:v>3.3455684185029999</c:v>
                </c:pt>
                <c:pt idx="35762">
                  <c:v>3.3456275463099998</c:v>
                </c:pt>
                <c:pt idx="35763">
                  <c:v>3.3456828594210002</c:v>
                </c:pt>
                <c:pt idx="35764">
                  <c:v>3.3457674980159999</c:v>
                </c:pt>
                <c:pt idx="35765">
                  <c:v>3.3458664417269999</c:v>
                </c:pt>
                <c:pt idx="35766">
                  <c:v>3.3460285663599998</c:v>
                </c:pt>
                <c:pt idx="35767">
                  <c:v>3.3464281558989999</c:v>
                </c:pt>
                <c:pt idx="35768">
                  <c:v>3.3464961051939999</c:v>
                </c:pt>
                <c:pt idx="35769">
                  <c:v>3.346603155136</c:v>
                </c:pt>
                <c:pt idx="35770">
                  <c:v>3.3466453552250002</c:v>
                </c:pt>
                <c:pt idx="35771">
                  <c:v>3.3467168807980001</c:v>
                </c:pt>
                <c:pt idx="35772">
                  <c:v>3.346782445908</c:v>
                </c:pt>
                <c:pt idx="35773">
                  <c:v>3.3468353748320001</c:v>
                </c:pt>
                <c:pt idx="35774">
                  <c:v>3.3468904495239999</c:v>
                </c:pt>
                <c:pt idx="35775">
                  <c:v>3.3469767570500002</c:v>
                </c:pt>
                <c:pt idx="35776">
                  <c:v>3.3470332622529999</c:v>
                </c:pt>
                <c:pt idx="35777">
                  <c:v>3.347089529037</c:v>
                </c:pt>
                <c:pt idx="35778">
                  <c:v>3.347162485123</c:v>
                </c:pt>
                <c:pt idx="35779">
                  <c:v>3.3472321033479999</c:v>
                </c:pt>
                <c:pt idx="35780">
                  <c:v>3.3472857475279998</c:v>
                </c:pt>
                <c:pt idx="35781">
                  <c:v>3.3473351001739999</c:v>
                </c:pt>
                <c:pt idx="35782">
                  <c:v>3.3474159240720001</c:v>
                </c:pt>
                <c:pt idx="35783">
                  <c:v>3.3474638462069999</c:v>
                </c:pt>
                <c:pt idx="35784">
                  <c:v>3.3475069999690001</c:v>
                </c:pt>
                <c:pt idx="35785">
                  <c:v>3.3475644588470002</c:v>
                </c:pt>
                <c:pt idx="35786">
                  <c:v>3.3476605415340002</c:v>
                </c:pt>
                <c:pt idx="35787">
                  <c:v>3.3477630615230001</c:v>
                </c:pt>
                <c:pt idx="35788">
                  <c:v>3.3478665351869998</c:v>
                </c:pt>
                <c:pt idx="35789">
                  <c:v>3.3480317592620001</c:v>
                </c:pt>
                <c:pt idx="35790">
                  <c:v>3.3481755256649999</c:v>
                </c:pt>
                <c:pt idx="35791">
                  <c:v>3.3483285903929998</c:v>
                </c:pt>
                <c:pt idx="35792">
                  <c:v>3.348530054092</c:v>
                </c:pt>
                <c:pt idx="35793">
                  <c:v>3.3485894203190001</c:v>
                </c:pt>
                <c:pt idx="35794">
                  <c:v>3.3486099243159999</c:v>
                </c:pt>
                <c:pt idx="35795">
                  <c:v>3.3486690521239999</c:v>
                </c:pt>
                <c:pt idx="35796">
                  <c:v>3.348688602448</c:v>
                </c:pt>
                <c:pt idx="35797">
                  <c:v>3.3487420082089998</c:v>
                </c:pt>
                <c:pt idx="35798">
                  <c:v>3.3487656116490001</c:v>
                </c:pt>
                <c:pt idx="35799">
                  <c:v>3.3488061428070002</c:v>
                </c:pt>
                <c:pt idx="35800">
                  <c:v>3.3488433361049998</c:v>
                </c:pt>
                <c:pt idx="35801">
                  <c:v>3.3488538265229999</c:v>
                </c:pt>
                <c:pt idx="35802">
                  <c:v>3.3488655090330002</c:v>
                </c:pt>
                <c:pt idx="35803">
                  <c:v>3.3489108085630002</c:v>
                </c:pt>
                <c:pt idx="35804">
                  <c:v>3.3489401340480001</c:v>
                </c:pt>
                <c:pt idx="35805">
                  <c:v>3.3489580154419998</c:v>
                </c:pt>
                <c:pt idx="35806">
                  <c:v>3.3489618301389998</c:v>
                </c:pt>
                <c:pt idx="35807">
                  <c:v>3.3490085601809998</c:v>
                </c:pt>
                <c:pt idx="35808">
                  <c:v>3.3490102291110002</c:v>
                </c:pt>
                <c:pt idx="35809">
                  <c:v>3.3490083217620001</c:v>
                </c:pt>
                <c:pt idx="35810">
                  <c:v>3.3490226268769998</c:v>
                </c:pt>
                <c:pt idx="35811">
                  <c:v>3.349045991898</c:v>
                </c:pt>
                <c:pt idx="35812">
                  <c:v>3.349045991898</c:v>
                </c:pt>
                <c:pt idx="35813">
                  <c:v>3.3490836620329998</c:v>
                </c:pt>
                <c:pt idx="35814">
                  <c:v>3.3490927219389999</c:v>
                </c:pt>
                <c:pt idx="35815">
                  <c:v>3.349091529846</c:v>
                </c:pt>
                <c:pt idx="35816">
                  <c:v>3.3490979671479999</c:v>
                </c:pt>
                <c:pt idx="35817">
                  <c:v>3.3491375446320002</c:v>
                </c:pt>
                <c:pt idx="35818">
                  <c:v>3.349135160446</c:v>
                </c:pt>
                <c:pt idx="35819">
                  <c:v>3.3491361141199998</c:v>
                </c:pt>
                <c:pt idx="35820">
                  <c:v>3.349170207977</c:v>
                </c:pt>
                <c:pt idx="35821">
                  <c:v>3.349187374115</c:v>
                </c:pt>
                <c:pt idx="35822">
                  <c:v>3.3491866588589998</c:v>
                </c:pt>
                <c:pt idx="35823">
                  <c:v>3.3491904735569999</c:v>
                </c:pt>
                <c:pt idx="35824">
                  <c:v>3.3492288589479999</c:v>
                </c:pt>
                <c:pt idx="35825">
                  <c:v>3.349234342575</c:v>
                </c:pt>
                <c:pt idx="35826">
                  <c:v>3.3492383956910001</c:v>
                </c:pt>
                <c:pt idx="35827">
                  <c:v>3.3492596149440002</c:v>
                </c:pt>
                <c:pt idx="35828">
                  <c:v>3.3492882251739999</c:v>
                </c:pt>
                <c:pt idx="35829">
                  <c:v>3.349291801453</c:v>
                </c:pt>
                <c:pt idx="35830">
                  <c:v>3.3493432998660002</c:v>
                </c:pt>
                <c:pt idx="35831">
                  <c:v>3.3493726253510001</c:v>
                </c:pt>
                <c:pt idx="35832">
                  <c:v>3.3494791984560002</c:v>
                </c:pt>
                <c:pt idx="35833">
                  <c:v>3.3497362136839999</c:v>
                </c:pt>
                <c:pt idx="35834">
                  <c:v>3.3497824668880001</c:v>
                </c:pt>
                <c:pt idx="35835">
                  <c:v>3.3498582839969999</c:v>
                </c:pt>
                <c:pt idx="35836">
                  <c:v>3.3499429225920001</c:v>
                </c:pt>
                <c:pt idx="35837">
                  <c:v>3.3500068187709999</c:v>
                </c:pt>
                <c:pt idx="35838">
                  <c:v>3.3500740528109998</c:v>
                </c:pt>
                <c:pt idx="35839">
                  <c:v>3.3501846790309999</c:v>
                </c:pt>
                <c:pt idx="35840">
                  <c:v>3.3502569198610002</c:v>
                </c:pt>
                <c:pt idx="35841">
                  <c:v>3.3503232002260002</c:v>
                </c:pt>
                <c:pt idx="35842">
                  <c:v>3.3504090309140002</c:v>
                </c:pt>
                <c:pt idx="35843">
                  <c:v>3.3505046367650002</c:v>
                </c:pt>
                <c:pt idx="35844">
                  <c:v>3.3505680561069999</c:v>
                </c:pt>
                <c:pt idx="35845">
                  <c:v>3.3506219387049998</c:v>
                </c:pt>
                <c:pt idx="35846">
                  <c:v>3.3507075309749998</c:v>
                </c:pt>
                <c:pt idx="35847">
                  <c:v>3.3507678508760002</c:v>
                </c:pt>
                <c:pt idx="35848">
                  <c:v>3.3508148193360001</c:v>
                </c:pt>
                <c:pt idx="35849">
                  <c:v>3.350869894028</c:v>
                </c:pt>
                <c:pt idx="35850">
                  <c:v>3.3509550094599998</c:v>
                </c:pt>
                <c:pt idx="35851">
                  <c:v>3.350995779037</c:v>
                </c:pt>
                <c:pt idx="35852">
                  <c:v>3.3510909080509999</c:v>
                </c:pt>
                <c:pt idx="35853">
                  <c:v>3.3514029979709998</c:v>
                </c:pt>
                <c:pt idx="35854">
                  <c:v>3.351487636566</c:v>
                </c:pt>
                <c:pt idx="35855">
                  <c:v>3.3515672683719999</c:v>
                </c:pt>
                <c:pt idx="35856">
                  <c:v>3.351641178131</c:v>
                </c:pt>
                <c:pt idx="35857">
                  <c:v>3.3516948223109999</c:v>
                </c:pt>
                <c:pt idx="35858">
                  <c:v>3.351735115051</c:v>
                </c:pt>
                <c:pt idx="35859">
                  <c:v>3.3517847061160002</c:v>
                </c:pt>
                <c:pt idx="35860">
                  <c:v>3.3518030643459999</c:v>
                </c:pt>
                <c:pt idx="35861">
                  <c:v>3.3518550395969999</c:v>
                </c:pt>
                <c:pt idx="35862">
                  <c:v>3.3518738746640002</c:v>
                </c:pt>
                <c:pt idx="35863">
                  <c:v>3.3519299030299998</c:v>
                </c:pt>
                <c:pt idx="35864">
                  <c:v>3.3519623279570001</c:v>
                </c:pt>
                <c:pt idx="35865">
                  <c:v>3.3520154952999999</c:v>
                </c:pt>
                <c:pt idx="35866">
                  <c:v>3.3520617485050002</c:v>
                </c:pt>
                <c:pt idx="35867">
                  <c:v>3.3520903587339999</c:v>
                </c:pt>
                <c:pt idx="35868">
                  <c:v>3.3521461486819999</c:v>
                </c:pt>
                <c:pt idx="35869">
                  <c:v>3.3521561622620002</c:v>
                </c:pt>
                <c:pt idx="35870">
                  <c:v>3.3522086143490002</c:v>
                </c:pt>
                <c:pt idx="35871">
                  <c:v>3.3522248268129999</c:v>
                </c:pt>
                <c:pt idx="35872">
                  <c:v>3.3522770404819999</c:v>
                </c:pt>
                <c:pt idx="35873">
                  <c:v>3.352308750153</c:v>
                </c:pt>
                <c:pt idx="35874">
                  <c:v>3.3523530960080001</c:v>
                </c:pt>
                <c:pt idx="35875">
                  <c:v>3.3524098396299999</c:v>
                </c:pt>
                <c:pt idx="35876">
                  <c:v>3.352442979813</c:v>
                </c:pt>
                <c:pt idx="35877">
                  <c:v>3.3527312278750001</c:v>
                </c:pt>
                <c:pt idx="35878">
                  <c:v>3.3527867794040001</c:v>
                </c:pt>
                <c:pt idx="35879">
                  <c:v>3.3528788089749999</c:v>
                </c:pt>
                <c:pt idx="35880">
                  <c:v>3.3529388904570001</c:v>
                </c:pt>
                <c:pt idx="35881">
                  <c:v>3.352999448776</c:v>
                </c:pt>
                <c:pt idx="35882">
                  <c:v>3.353086709976</c:v>
                </c:pt>
                <c:pt idx="35883">
                  <c:v>3.3531796932220002</c:v>
                </c:pt>
                <c:pt idx="35884">
                  <c:v>3.3532388210300001</c:v>
                </c:pt>
                <c:pt idx="35885">
                  <c:v>3.3532986640929998</c:v>
                </c:pt>
                <c:pt idx="35886">
                  <c:v>3.3533983230589999</c:v>
                </c:pt>
                <c:pt idx="35887">
                  <c:v>3.3534655570980001</c:v>
                </c:pt>
                <c:pt idx="35888">
                  <c:v>3.3535146713259998</c:v>
                </c:pt>
                <c:pt idx="35889">
                  <c:v>3.3535757064820002</c:v>
                </c:pt>
                <c:pt idx="35890">
                  <c:v>3.3536612987519998</c:v>
                </c:pt>
                <c:pt idx="35891">
                  <c:v>3.353703737259</c:v>
                </c:pt>
                <c:pt idx="35892">
                  <c:v>3.3537411689760002</c:v>
                </c:pt>
                <c:pt idx="35893">
                  <c:v>3.3538687229159998</c:v>
                </c:pt>
                <c:pt idx="35894">
                  <c:v>3.3539361953740001</c:v>
                </c:pt>
                <c:pt idx="35895">
                  <c:v>3.3543083667759999</c:v>
                </c:pt>
                <c:pt idx="35896">
                  <c:v>3.3546707630160002</c:v>
                </c:pt>
                <c:pt idx="35897">
                  <c:v>3.3547999858859998</c:v>
                </c:pt>
                <c:pt idx="35898">
                  <c:v>3.3548781871800002</c:v>
                </c:pt>
                <c:pt idx="35899">
                  <c:v>3.354945659637</c:v>
                </c:pt>
                <c:pt idx="35900">
                  <c:v>3.354989051819</c:v>
                </c:pt>
                <c:pt idx="35901">
                  <c:v>3.3550322055819999</c:v>
                </c:pt>
                <c:pt idx="35902">
                  <c:v>3.3550951480869999</c:v>
                </c:pt>
                <c:pt idx="35903">
                  <c:v>3.3551564216609999</c:v>
                </c:pt>
                <c:pt idx="35904">
                  <c:v>3.3551993370059998</c:v>
                </c:pt>
                <c:pt idx="35905">
                  <c:v>3.3552441596980001</c:v>
                </c:pt>
                <c:pt idx="35906">
                  <c:v>3.3553512096409999</c:v>
                </c:pt>
                <c:pt idx="35907">
                  <c:v>3.3554363250730002</c:v>
                </c:pt>
                <c:pt idx="35908">
                  <c:v>3.3557078838350001</c:v>
                </c:pt>
                <c:pt idx="35909">
                  <c:v>3.355761766434</c:v>
                </c:pt>
                <c:pt idx="35910">
                  <c:v>3.3557884693150002</c:v>
                </c:pt>
                <c:pt idx="35911">
                  <c:v>3.355834960938</c:v>
                </c:pt>
                <c:pt idx="35912">
                  <c:v>3.3558561801910001</c:v>
                </c:pt>
                <c:pt idx="35913">
                  <c:v>3.3558971881869999</c:v>
                </c:pt>
                <c:pt idx="35914">
                  <c:v>3.355937719345</c:v>
                </c:pt>
                <c:pt idx="35915">
                  <c:v>3.3559589385990001</c:v>
                </c:pt>
                <c:pt idx="35916">
                  <c:v>3.355993509293</c:v>
                </c:pt>
                <c:pt idx="35917">
                  <c:v>3.3560101985930002</c:v>
                </c:pt>
                <c:pt idx="35918">
                  <c:v>3.3560523986819999</c:v>
                </c:pt>
                <c:pt idx="35919">
                  <c:v>3.3560576438899998</c:v>
                </c:pt>
                <c:pt idx="35920">
                  <c:v>3.3560945987699999</c:v>
                </c:pt>
                <c:pt idx="35921">
                  <c:v>3.3561096191409998</c:v>
                </c:pt>
                <c:pt idx="35922">
                  <c:v>3.3561494350430001</c:v>
                </c:pt>
                <c:pt idx="35923">
                  <c:v>3.3561580181120001</c:v>
                </c:pt>
                <c:pt idx="35924">
                  <c:v>3.356194019318</c:v>
                </c:pt>
                <c:pt idx="35925">
                  <c:v>3.3562128543849998</c:v>
                </c:pt>
                <c:pt idx="35926">
                  <c:v>3.3562614917759999</c:v>
                </c:pt>
                <c:pt idx="35927">
                  <c:v>3.3562958240510001</c:v>
                </c:pt>
                <c:pt idx="35928">
                  <c:v>3.3563327789309998</c:v>
                </c:pt>
                <c:pt idx="35929">
                  <c:v>3.3563835620879998</c:v>
                </c:pt>
                <c:pt idx="35930">
                  <c:v>3.3564119338989999</c:v>
                </c:pt>
                <c:pt idx="35931">
                  <c:v>3.356462478638</c:v>
                </c:pt>
                <c:pt idx="35932">
                  <c:v>3.3568077087399999</c:v>
                </c:pt>
                <c:pt idx="35933">
                  <c:v>3.3569886684419998</c:v>
                </c:pt>
                <c:pt idx="35934">
                  <c:v>3.3570244312290001</c:v>
                </c:pt>
                <c:pt idx="35935">
                  <c:v>3.3570997715000002</c:v>
                </c:pt>
                <c:pt idx="35936">
                  <c:v>3.357149839401</c:v>
                </c:pt>
                <c:pt idx="35937">
                  <c:v>3.3571960926059998</c:v>
                </c:pt>
                <c:pt idx="35938">
                  <c:v>3.3572535514830002</c:v>
                </c:pt>
                <c:pt idx="35939">
                  <c:v>3.3573336601260002</c:v>
                </c:pt>
                <c:pt idx="35940">
                  <c:v>3.3573882579799998</c:v>
                </c:pt>
                <c:pt idx="35941">
                  <c:v>3.3574452400210002</c:v>
                </c:pt>
                <c:pt idx="35942">
                  <c:v>3.3575305938720001</c:v>
                </c:pt>
                <c:pt idx="35943">
                  <c:v>3.3575952053070002</c:v>
                </c:pt>
                <c:pt idx="35944">
                  <c:v>3.357651948929</c:v>
                </c:pt>
                <c:pt idx="35945">
                  <c:v>3.3577172756200002</c:v>
                </c:pt>
                <c:pt idx="35946">
                  <c:v>3.357801914215</c:v>
                </c:pt>
                <c:pt idx="35947">
                  <c:v>3.3578522205349999</c:v>
                </c:pt>
                <c:pt idx="35948">
                  <c:v>3.3579010963439999</c:v>
                </c:pt>
                <c:pt idx="35949">
                  <c:v>3.3579723834989998</c:v>
                </c:pt>
                <c:pt idx="35950">
                  <c:v>3.3580212593079999</c:v>
                </c:pt>
                <c:pt idx="35951">
                  <c:v>3.3581013679499998</c:v>
                </c:pt>
                <c:pt idx="35952">
                  <c:v>3.3584413528439998</c:v>
                </c:pt>
                <c:pt idx="35953">
                  <c:v>3.358604192734</c:v>
                </c:pt>
                <c:pt idx="35954">
                  <c:v>3.358735084534</c:v>
                </c:pt>
                <c:pt idx="35955">
                  <c:v>3.3589184284210001</c:v>
                </c:pt>
                <c:pt idx="35956">
                  <c:v>3.3590440750120001</c:v>
                </c:pt>
                <c:pt idx="35957">
                  <c:v>3.3593494892120002</c:v>
                </c:pt>
                <c:pt idx="35958">
                  <c:v>3.3594262599950002</c:v>
                </c:pt>
                <c:pt idx="35959">
                  <c:v>3.3594670295719999</c:v>
                </c:pt>
                <c:pt idx="35960">
                  <c:v>3.3595032691959998</c:v>
                </c:pt>
                <c:pt idx="35961">
                  <c:v>3.3595569133760002</c:v>
                </c:pt>
                <c:pt idx="35962">
                  <c:v>3.359582424164</c:v>
                </c:pt>
                <c:pt idx="35963">
                  <c:v>3.3596372604370002</c:v>
                </c:pt>
                <c:pt idx="35964">
                  <c:v>3.3596520423889999</c:v>
                </c:pt>
                <c:pt idx="35965">
                  <c:v>3.35968875885</c:v>
                </c:pt>
                <c:pt idx="35966">
                  <c:v>3.3596971034999998</c:v>
                </c:pt>
                <c:pt idx="35967">
                  <c:v>3.3597004413599998</c:v>
                </c:pt>
                <c:pt idx="35968">
                  <c:v>3.359725236893</c:v>
                </c:pt>
                <c:pt idx="35969">
                  <c:v>3.359760284424</c:v>
                </c:pt>
                <c:pt idx="35970">
                  <c:v>3.3598051071169999</c:v>
                </c:pt>
                <c:pt idx="35971">
                  <c:v>3.359823465347</c:v>
                </c:pt>
                <c:pt idx="35972">
                  <c:v>3.3598749637599998</c:v>
                </c:pt>
                <c:pt idx="35973">
                  <c:v>3.359891176224</c:v>
                </c:pt>
                <c:pt idx="35974">
                  <c:v>3.3599281311040001</c:v>
                </c:pt>
                <c:pt idx="35975">
                  <c:v>3.3599374294280002</c:v>
                </c:pt>
                <c:pt idx="35976">
                  <c:v>3.3599441051480001</c:v>
                </c:pt>
                <c:pt idx="35977">
                  <c:v>3.3599636554719998</c:v>
                </c:pt>
                <c:pt idx="35978">
                  <c:v>3.3599956035609999</c:v>
                </c:pt>
                <c:pt idx="35979">
                  <c:v>3.3600142002109998</c:v>
                </c:pt>
                <c:pt idx="35980">
                  <c:v>3.360070943832</c:v>
                </c:pt>
                <c:pt idx="35981">
                  <c:v>3.360097169876</c:v>
                </c:pt>
                <c:pt idx="35982">
                  <c:v>3.360147237778</c:v>
                </c:pt>
                <c:pt idx="35983">
                  <c:v>3.3602044582369999</c:v>
                </c:pt>
                <c:pt idx="35984">
                  <c:v>3.3602418899540001</c:v>
                </c:pt>
                <c:pt idx="35985">
                  <c:v>3.3604550361630001</c:v>
                </c:pt>
                <c:pt idx="35986">
                  <c:v>3.3605086803440001</c:v>
                </c:pt>
                <c:pt idx="35987">
                  <c:v>3.3605635166169998</c:v>
                </c:pt>
                <c:pt idx="35988">
                  <c:v>3.3606302738189999</c:v>
                </c:pt>
                <c:pt idx="35989">
                  <c:v>3.3607261180879999</c:v>
                </c:pt>
                <c:pt idx="35990">
                  <c:v>3.360799789429</c:v>
                </c:pt>
                <c:pt idx="35991">
                  <c:v>3.3608739376069998</c:v>
                </c:pt>
                <c:pt idx="35992">
                  <c:v>3.3609719276429999</c:v>
                </c:pt>
                <c:pt idx="35993">
                  <c:v>3.3610494136810001</c:v>
                </c:pt>
                <c:pt idx="35994">
                  <c:v>3.361125946045</c:v>
                </c:pt>
                <c:pt idx="35995">
                  <c:v>3.3611969947809999</c:v>
                </c:pt>
                <c:pt idx="35996">
                  <c:v>3.3612890243529998</c:v>
                </c:pt>
                <c:pt idx="35997">
                  <c:v>3.3613457679750001</c:v>
                </c:pt>
                <c:pt idx="35998">
                  <c:v>3.3613967895510002</c:v>
                </c:pt>
                <c:pt idx="35999">
                  <c:v>3.3615086078640002</c:v>
                </c:pt>
                <c:pt idx="36000">
                  <c:v>3.3618681430819999</c:v>
                </c:pt>
                <c:pt idx="36001">
                  <c:v>3.361968278885</c:v>
                </c:pt>
                <c:pt idx="36002">
                  <c:v>3.3620457649229998</c:v>
                </c:pt>
                <c:pt idx="36003">
                  <c:v>3.3621463775630001</c:v>
                </c:pt>
                <c:pt idx="36004">
                  <c:v>3.3622164726260002</c:v>
                </c:pt>
                <c:pt idx="36005">
                  <c:v>3.362323999405</c:v>
                </c:pt>
                <c:pt idx="36006">
                  <c:v>3.3623650074009999</c:v>
                </c:pt>
                <c:pt idx="36007">
                  <c:v>3.3624818325039998</c:v>
                </c:pt>
                <c:pt idx="36008">
                  <c:v>3.362562656403</c:v>
                </c:pt>
                <c:pt idx="36009">
                  <c:v>3.3626720905299998</c:v>
                </c:pt>
                <c:pt idx="36010">
                  <c:v>3.362737178802</c:v>
                </c:pt>
                <c:pt idx="36011">
                  <c:v>3.3629231452939998</c:v>
                </c:pt>
                <c:pt idx="36012">
                  <c:v>3.3630554676059998</c:v>
                </c:pt>
                <c:pt idx="36013">
                  <c:v>3.363204717636</c:v>
                </c:pt>
                <c:pt idx="36014">
                  <c:v>3.3632910251619998</c:v>
                </c:pt>
                <c:pt idx="36015">
                  <c:v>3.3633658885959998</c:v>
                </c:pt>
                <c:pt idx="36016">
                  <c:v>3.3633968830110001</c:v>
                </c:pt>
                <c:pt idx="36017">
                  <c:v>3.3634579181670001</c:v>
                </c:pt>
                <c:pt idx="36018">
                  <c:v>3.363485574722</c:v>
                </c:pt>
                <c:pt idx="36019">
                  <c:v>3.3635439872739998</c:v>
                </c:pt>
                <c:pt idx="36020">
                  <c:v>3.363621473312</c:v>
                </c:pt>
                <c:pt idx="36021">
                  <c:v>3.363698005676</c:v>
                </c:pt>
                <c:pt idx="36022">
                  <c:v>3.3637704849240002</c:v>
                </c:pt>
                <c:pt idx="36023">
                  <c:v>3.3638439178469999</c:v>
                </c:pt>
                <c:pt idx="36024">
                  <c:v>3.363962888718</c:v>
                </c:pt>
                <c:pt idx="36025">
                  <c:v>3.3642704486850001</c:v>
                </c:pt>
                <c:pt idx="36026">
                  <c:v>3.3643743991849999</c:v>
                </c:pt>
                <c:pt idx="36027">
                  <c:v>3.3644464015960001</c:v>
                </c:pt>
                <c:pt idx="36028">
                  <c:v>3.3645775318150002</c:v>
                </c:pt>
                <c:pt idx="36029">
                  <c:v>3.3649191856380001</c:v>
                </c:pt>
                <c:pt idx="36030">
                  <c:v>3.3649997711180002</c:v>
                </c:pt>
                <c:pt idx="36031">
                  <c:v>3.365084648132</c:v>
                </c:pt>
                <c:pt idx="36032">
                  <c:v>3.3651463985440002</c:v>
                </c:pt>
                <c:pt idx="36033">
                  <c:v>3.3652174472810001</c:v>
                </c:pt>
                <c:pt idx="36034">
                  <c:v>3.3652808666229999</c:v>
                </c:pt>
                <c:pt idx="36035">
                  <c:v>3.3653187751770002</c:v>
                </c:pt>
                <c:pt idx="36036">
                  <c:v>3.3653621673580001</c:v>
                </c:pt>
                <c:pt idx="36037">
                  <c:v>3.3654167652129998</c:v>
                </c:pt>
                <c:pt idx="36038">
                  <c:v>3.3654482364649998</c:v>
                </c:pt>
                <c:pt idx="36039">
                  <c:v>3.3654973506929999</c:v>
                </c:pt>
                <c:pt idx="36040">
                  <c:v>3.3655195236209998</c:v>
                </c:pt>
                <c:pt idx="36041">
                  <c:v>3.3655567169189999</c:v>
                </c:pt>
                <c:pt idx="36042">
                  <c:v>3.3655803203580001</c:v>
                </c:pt>
                <c:pt idx="36043">
                  <c:v>3.365623474121</c:v>
                </c:pt>
                <c:pt idx="36044">
                  <c:v>3.3656437396999999</c:v>
                </c:pt>
                <c:pt idx="36045">
                  <c:v>3.3656933307650001</c:v>
                </c:pt>
                <c:pt idx="36046">
                  <c:v>3.3657264709470001</c:v>
                </c:pt>
                <c:pt idx="36047">
                  <c:v>3.3657674789429999</c:v>
                </c:pt>
                <c:pt idx="36048">
                  <c:v>3.3658263683320002</c:v>
                </c:pt>
                <c:pt idx="36049">
                  <c:v>3.3658528327939998</c:v>
                </c:pt>
                <c:pt idx="36050">
                  <c:v>3.3659024238590001</c:v>
                </c:pt>
                <c:pt idx="36051">
                  <c:v>3.365931987762</c:v>
                </c:pt>
                <c:pt idx="36052">
                  <c:v>3.3659865856170001</c:v>
                </c:pt>
                <c:pt idx="36053">
                  <c:v>3.3663206100459999</c:v>
                </c:pt>
                <c:pt idx="36054">
                  <c:v>3.3664116859440001</c:v>
                </c:pt>
                <c:pt idx="36055">
                  <c:v>3.366458415985</c:v>
                </c:pt>
                <c:pt idx="36056">
                  <c:v>3.3665676116940002</c:v>
                </c:pt>
                <c:pt idx="36057">
                  <c:v>3.36661195755</c:v>
                </c:pt>
                <c:pt idx="36058">
                  <c:v>3.366678237915</c:v>
                </c:pt>
                <c:pt idx="36059">
                  <c:v>3.3667385578159998</c:v>
                </c:pt>
                <c:pt idx="36060">
                  <c:v>3.3667862415309999</c:v>
                </c:pt>
                <c:pt idx="36061">
                  <c:v>3.3668339252470001</c:v>
                </c:pt>
                <c:pt idx="36062">
                  <c:v>3.3669114112849998</c:v>
                </c:pt>
                <c:pt idx="36063">
                  <c:v>3.3669657707209999</c:v>
                </c:pt>
                <c:pt idx="36064">
                  <c:v>3.3670196533199999</c:v>
                </c:pt>
                <c:pt idx="36065">
                  <c:v>3.3671026229860002</c:v>
                </c:pt>
                <c:pt idx="36066">
                  <c:v>3.3671722412110001</c:v>
                </c:pt>
                <c:pt idx="36067">
                  <c:v>3.3672308921809999</c:v>
                </c:pt>
                <c:pt idx="36068">
                  <c:v>3.3672897815699998</c:v>
                </c:pt>
                <c:pt idx="36069">
                  <c:v>3.3673686981199999</c:v>
                </c:pt>
                <c:pt idx="36070">
                  <c:v>3.367426156998</c:v>
                </c:pt>
                <c:pt idx="36071">
                  <c:v>3.3674809932710001</c:v>
                </c:pt>
                <c:pt idx="36072">
                  <c:v>3.3675544261930002</c:v>
                </c:pt>
                <c:pt idx="36073">
                  <c:v>3.3676550388340001</c:v>
                </c:pt>
                <c:pt idx="36074">
                  <c:v>3.3679621219640001</c:v>
                </c:pt>
                <c:pt idx="36075">
                  <c:v>3.3680441379550001</c:v>
                </c:pt>
                <c:pt idx="36076">
                  <c:v>3.368190288544</c:v>
                </c:pt>
                <c:pt idx="36077">
                  <c:v>3.3682775497440001</c:v>
                </c:pt>
                <c:pt idx="36078">
                  <c:v>3.3683187961579999</c:v>
                </c:pt>
                <c:pt idx="36079">
                  <c:v>3.368381977081</c:v>
                </c:pt>
                <c:pt idx="36080">
                  <c:v>3.368443250656</c:v>
                </c:pt>
                <c:pt idx="36081">
                  <c:v>3.3684780597690001</c:v>
                </c:pt>
                <c:pt idx="36082">
                  <c:v>3.3685584068300001</c:v>
                </c:pt>
                <c:pt idx="36083">
                  <c:v>3.3686537742609999</c:v>
                </c:pt>
                <c:pt idx="36084">
                  <c:v>3.3688590526579998</c:v>
                </c:pt>
                <c:pt idx="36085">
                  <c:v>3.3689341545099998</c:v>
                </c:pt>
                <c:pt idx="36086">
                  <c:v>3.3689949512480002</c:v>
                </c:pt>
                <c:pt idx="36087">
                  <c:v>3.369034290314</c:v>
                </c:pt>
                <c:pt idx="36088">
                  <c:v>3.3690757751459999</c:v>
                </c:pt>
                <c:pt idx="36089">
                  <c:v>3.3691437244419999</c:v>
                </c:pt>
                <c:pt idx="36090">
                  <c:v>3.3691906929019999</c:v>
                </c:pt>
                <c:pt idx="36091">
                  <c:v>3.3692317008970001</c:v>
                </c:pt>
                <c:pt idx="36092">
                  <c:v>3.3692831993099999</c:v>
                </c:pt>
                <c:pt idx="36093">
                  <c:v>3.3693439960479998</c:v>
                </c:pt>
                <c:pt idx="36094">
                  <c:v>3.3694150447850002</c:v>
                </c:pt>
                <c:pt idx="36095">
                  <c:v>3.3695492744450002</c:v>
                </c:pt>
                <c:pt idx="36096">
                  <c:v>3.36967587471</c:v>
                </c:pt>
                <c:pt idx="36097">
                  <c:v>3.3698017597200001</c:v>
                </c:pt>
                <c:pt idx="36098">
                  <c:v>3.3698716163640001</c:v>
                </c:pt>
                <c:pt idx="36099">
                  <c:v>3.3699660301210002</c:v>
                </c:pt>
                <c:pt idx="36100">
                  <c:v>3.3700921535489998</c:v>
                </c:pt>
                <c:pt idx="36101">
                  <c:v>3.370157241821</c:v>
                </c:pt>
                <c:pt idx="36102">
                  <c:v>3.370307207108</c:v>
                </c:pt>
                <c:pt idx="36103">
                  <c:v>3.370443105698</c:v>
                </c:pt>
                <c:pt idx="36104">
                  <c:v>3.3705039024349999</c:v>
                </c:pt>
                <c:pt idx="36105">
                  <c:v>3.3705275058750002</c:v>
                </c:pt>
                <c:pt idx="36106">
                  <c:v>3.3705766201020002</c:v>
                </c:pt>
                <c:pt idx="36107">
                  <c:v>3.370619535446</c:v>
                </c:pt>
                <c:pt idx="36108">
                  <c:v>3.3706467151639998</c:v>
                </c:pt>
                <c:pt idx="36109">
                  <c:v>3.3706932067870001</c:v>
                </c:pt>
                <c:pt idx="36110">
                  <c:v>3.3707005977629998</c:v>
                </c:pt>
                <c:pt idx="36111">
                  <c:v>3.3707368373870001</c:v>
                </c:pt>
                <c:pt idx="36112">
                  <c:v>3.3707642555240001</c:v>
                </c:pt>
                <c:pt idx="36113">
                  <c:v>3.3707699775700002</c:v>
                </c:pt>
                <c:pt idx="36114">
                  <c:v>3.370814561844</c:v>
                </c:pt>
                <c:pt idx="36115">
                  <c:v>3.3708202838900001</c:v>
                </c:pt>
                <c:pt idx="36116">
                  <c:v>3.370842695236</c:v>
                </c:pt>
                <c:pt idx="36117">
                  <c:v>3.3708665370939999</c:v>
                </c:pt>
                <c:pt idx="36118">
                  <c:v>3.3708703517909999</c:v>
                </c:pt>
                <c:pt idx="36119">
                  <c:v>3.37087225914</c:v>
                </c:pt>
                <c:pt idx="36120">
                  <c:v>3.370907306671</c:v>
                </c:pt>
                <c:pt idx="36121">
                  <c:v>3.3709149360659998</c:v>
                </c:pt>
                <c:pt idx="36122">
                  <c:v>3.3709197044370001</c:v>
                </c:pt>
                <c:pt idx="36123">
                  <c:v>3.3709380626679999</c:v>
                </c:pt>
                <c:pt idx="36124">
                  <c:v>3.3709568977359998</c:v>
                </c:pt>
                <c:pt idx="36125">
                  <c:v>3.37096118927</c:v>
                </c:pt>
                <c:pt idx="36126">
                  <c:v>3.3709654808040002</c:v>
                </c:pt>
                <c:pt idx="36127">
                  <c:v>3.370997905731</c:v>
                </c:pt>
                <c:pt idx="36128">
                  <c:v>3.3710076808929998</c:v>
                </c:pt>
                <c:pt idx="36129">
                  <c:v>3.3710181713099998</c:v>
                </c:pt>
                <c:pt idx="36130">
                  <c:v>3.3710365295410001</c:v>
                </c:pt>
                <c:pt idx="36131">
                  <c:v>3.371053695679</c:v>
                </c:pt>
                <c:pt idx="36132">
                  <c:v>3.3710598945619998</c:v>
                </c:pt>
                <c:pt idx="36133">
                  <c:v>3.3710718154910002</c:v>
                </c:pt>
                <c:pt idx="36134">
                  <c:v>3.3711192607879998</c:v>
                </c:pt>
                <c:pt idx="36135">
                  <c:v>3.3711328506470002</c:v>
                </c:pt>
                <c:pt idx="36136">
                  <c:v>3.3711857795719999</c:v>
                </c:pt>
                <c:pt idx="36137">
                  <c:v>3.3712172508239999</c:v>
                </c:pt>
                <c:pt idx="36138">
                  <c:v>3.3713045120239999</c:v>
                </c:pt>
                <c:pt idx="36139">
                  <c:v>3.3716859817499998</c:v>
                </c:pt>
                <c:pt idx="36140">
                  <c:v>3.3717939853669998</c:v>
                </c:pt>
                <c:pt idx="36141">
                  <c:v>3.371872901917</c:v>
                </c:pt>
                <c:pt idx="36142">
                  <c:v>3.371991872787</c:v>
                </c:pt>
                <c:pt idx="36143">
                  <c:v>3.3720393180850001</c:v>
                </c:pt>
                <c:pt idx="36144">
                  <c:v>3.3720967769620001</c:v>
                </c:pt>
                <c:pt idx="36145">
                  <c:v>3.3721742629999998</c:v>
                </c:pt>
                <c:pt idx="36146">
                  <c:v>3.3722338676449999</c:v>
                </c:pt>
                <c:pt idx="36147">
                  <c:v>3.3722968101499999</c:v>
                </c:pt>
                <c:pt idx="36148">
                  <c:v>3.372385978699</c:v>
                </c:pt>
                <c:pt idx="36149">
                  <c:v>3.372461080551</c:v>
                </c:pt>
                <c:pt idx="36150">
                  <c:v>3.372529029846</c:v>
                </c:pt>
                <c:pt idx="36151">
                  <c:v>3.3726024627690001</c:v>
                </c:pt>
                <c:pt idx="36152">
                  <c:v>3.37268948555</c:v>
                </c:pt>
                <c:pt idx="36153">
                  <c:v>3.3727512359620002</c:v>
                </c:pt>
                <c:pt idx="36154">
                  <c:v>3.3728075027469999</c:v>
                </c:pt>
                <c:pt idx="36155">
                  <c:v>3.3728890419009998</c:v>
                </c:pt>
                <c:pt idx="36156">
                  <c:v>3.3729445934300002</c:v>
                </c:pt>
                <c:pt idx="36157">
                  <c:v>3.372989177704</c:v>
                </c:pt>
                <c:pt idx="36158">
                  <c:v>3.373104572296</c:v>
                </c:pt>
                <c:pt idx="36159">
                  <c:v>3.3731873035429998</c:v>
                </c:pt>
                <c:pt idx="36160">
                  <c:v>3.373301506042</c:v>
                </c:pt>
                <c:pt idx="36161">
                  <c:v>3.3733890056610001</c:v>
                </c:pt>
                <c:pt idx="36162">
                  <c:v>3.3734910488129999</c:v>
                </c:pt>
                <c:pt idx="36163">
                  <c:v>3.3736197948459998</c:v>
                </c:pt>
                <c:pt idx="36164">
                  <c:v>3.3739354610440002</c:v>
                </c:pt>
                <c:pt idx="36165">
                  <c:v>3.3740661144259998</c:v>
                </c:pt>
                <c:pt idx="36166">
                  <c:v>3.374382734299</c:v>
                </c:pt>
                <c:pt idx="36167">
                  <c:v>3.3745629787450002</c:v>
                </c:pt>
                <c:pt idx="36168">
                  <c:v>3.374630212784</c:v>
                </c:pt>
                <c:pt idx="36169">
                  <c:v>3.3746941089629998</c:v>
                </c:pt>
                <c:pt idx="36170">
                  <c:v>3.3747570514679999</c:v>
                </c:pt>
                <c:pt idx="36171">
                  <c:v>3.3748445510859999</c:v>
                </c:pt>
                <c:pt idx="36172">
                  <c:v>3.3751275539400001</c:v>
                </c:pt>
                <c:pt idx="36173">
                  <c:v>3.3752260208129998</c:v>
                </c:pt>
                <c:pt idx="36174">
                  <c:v>3.3752996921539999</c:v>
                </c:pt>
                <c:pt idx="36175">
                  <c:v>3.3753929138180001</c:v>
                </c:pt>
                <c:pt idx="36176">
                  <c:v>3.37548661232</c:v>
                </c:pt>
                <c:pt idx="36177">
                  <c:v>3.375783205032</c:v>
                </c:pt>
                <c:pt idx="36178">
                  <c:v>3.3758447170260002</c:v>
                </c:pt>
                <c:pt idx="36179">
                  <c:v>3.3759269714359998</c:v>
                </c:pt>
                <c:pt idx="36180">
                  <c:v>3.3759534358979999</c:v>
                </c:pt>
                <c:pt idx="36181">
                  <c:v>3.376014709473</c:v>
                </c:pt>
                <c:pt idx="36182">
                  <c:v>3.3760538101200002</c:v>
                </c:pt>
                <c:pt idx="36183">
                  <c:v>3.3760926723479998</c:v>
                </c:pt>
                <c:pt idx="36184">
                  <c:v>3.3761487007139999</c:v>
                </c:pt>
                <c:pt idx="36185">
                  <c:v>3.3761708736420002</c:v>
                </c:pt>
                <c:pt idx="36186">
                  <c:v>3.3762266635890001</c:v>
                </c:pt>
                <c:pt idx="36187">
                  <c:v>3.3762383461000001</c:v>
                </c:pt>
                <c:pt idx="36188">
                  <c:v>3.3763012886050001</c:v>
                </c:pt>
                <c:pt idx="36189">
                  <c:v>3.3763263225559998</c:v>
                </c:pt>
                <c:pt idx="36190">
                  <c:v>3.3763744831090001</c:v>
                </c:pt>
                <c:pt idx="36191">
                  <c:v>3.37641787529</c:v>
                </c:pt>
                <c:pt idx="36192">
                  <c:v>3.376451015472</c:v>
                </c:pt>
                <c:pt idx="36193">
                  <c:v>3.3765051364900001</c:v>
                </c:pt>
                <c:pt idx="36194">
                  <c:v>3.3765184879299999</c:v>
                </c:pt>
                <c:pt idx="36195">
                  <c:v>3.3765759468079999</c:v>
                </c:pt>
                <c:pt idx="36196">
                  <c:v>3.3765964508059998</c:v>
                </c:pt>
                <c:pt idx="36197">
                  <c:v>3.3766503334050002</c:v>
                </c:pt>
                <c:pt idx="36198">
                  <c:v>3.37668466568</c:v>
                </c:pt>
                <c:pt idx="36199">
                  <c:v>3.3767278194429999</c:v>
                </c:pt>
                <c:pt idx="36200">
                  <c:v>3.3767869472499998</c:v>
                </c:pt>
                <c:pt idx="36201">
                  <c:v>3.3768143653870002</c:v>
                </c:pt>
                <c:pt idx="36202">
                  <c:v>3.3768770694730001</c:v>
                </c:pt>
                <c:pt idx="36203">
                  <c:v>3.3769574165340002</c:v>
                </c:pt>
                <c:pt idx="36204">
                  <c:v>3.3772590160370002</c:v>
                </c:pt>
                <c:pt idx="36205">
                  <c:v>3.377303361893</c:v>
                </c:pt>
                <c:pt idx="36206">
                  <c:v>3.377364873886</c:v>
                </c:pt>
                <c:pt idx="36207">
                  <c:v>3.3774318695069998</c:v>
                </c:pt>
                <c:pt idx="36208">
                  <c:v>3.3774816989900001</c:v>
                </c:pt>
                <c:pt idx="36209">
                  <c:v>3.3775329589840002</c:v>
                </c:pt>
                <c:pt idx="36210">
                  <c:v>3.377614021301</c:v>
                </c:pt>
                <c:pt idx="36211">
                  <c:v>3.3776702880860001</c:v>
                </c:pt>
                <c:pt idx="36212">
                  <c:v>3.377729177475</c:v>
                </c:pt>
                <c:pt idx="36213">
                  <c:v>3.3777968883509999</c:v>
                </c:pt>
                <c:pt idx="36214">
                  <c:v>3.3778727054600002</c:v>
                </c:pt>
                <c:pt idx="36215">
                  <c:v>3.3779311180109999</c:v>
                </c:pt>
                <c:pt idx="36216">
                  <c:v>3.377990722656</c:v>
                </c:pt>
                <c:pt idx="36217">
                  <c:v>3.3780808448789998</c:v>
                </c:pt>
                <c:pt idx="36218">
                  <c:v>3.3781392574310001</c:v>
                </c:pt>
                <c:pt idx="36219">
                  <c:v>3.3781962394709999</c:v>
                </c:pt>
                <c:pt idx="36220">
                  <c:v>3.3782634735110002</c:v>
                </c:pt>
                <c:pt idx="36221">
                  <c:v>3.3783349990840001</c:v>
                </c:pt>
                <c:pt idx="36222">
                  <c:v>3.3783874511719998</c:v>
                </c:pt>
                <c:pt idx="36223">
                  <c:v>3.3784410953520001</c:v>
                </c:pt>
                <c:pt idx="36224">
                  <c:v>3.378520965576</c:v>
                </c:pt>
                <c:pt idx="36225">
                  <c:v>3.3785688877109998</c:v>
                </c:pt>
                <c:pt idx="36226">
                  <c:v>3.378613233566</c:v>
                </c:pt>
                <c:pt idx="36227">
                  <c:v>3.3786702156069999</c:v>
                </c:pt>
                <c:pt idx="36228">
                  <c:v>3.3787722587590001</c:v>
                </c:pt>
                <c:pt idx="36229">
                  <c:v>3.3788759708399998</c:v>
                </c:pt>
                <c:pt idx="36230">
                  <c:v>3.378946304321</c:v>
                </c:pt>
                <c:pt idx="36231">
                  <c:v>3.3790993690489999</c:v>
                </c:pt>
                <c:pt idx="36232">
                  <c:v>3.3794143199920001</c:v>
                </c:pt>
                <c:pt idx="36233">
                  <c:v>3.379497289658</c:v>
                </c:pt>
                <c:pt idx="36234">
                  <c:v>3.37957239151</c:v>
                </c:pt>
                <c:pt idx="36235">
                  <c:v>3.3796496391300002</c:v>
                </c:pt>
                <c:pt idx="36236">
                  <c:v>3.3796882629390002</c:v>
                </c:pt>
                <c:pt idx="36237">
                  <c:v>3.3797569274899999</c:v>
                </c:pt>
                <c:pt idx="36238">
                  <c:v>3.379825115204</c:v>
                </c:pt>
                <c:pt idx="36239">
                  <c:v>3.3798792362209999</c:v>
                </c:pt>
                <c:pt idx="36240">
                  <c:v>3.379956245422</c:v>
                </c:pt>
                <c:pt idx="36241">
                  <c:v>3.3800320625309999</c:v>
                </c:pt>
                <c:pt idx="36242">
                  <c:v>3.3802828788760002</c:v>
                </c:pt>
                <c:pt idx="36243">
                  <c:v>3.3803818225860001</c:v>
                </c:pt>
                <c:pt idx="36244">
                  <c:v>3.3804359436040001</c:v>
                </c:pt>
                <c:pt idx="36245">
                  <c:v>3.3805215358730001</c:v>
                </c:pt>
                <c:pt idx="36246">
                  <c:v>3.380580186844</c:v>
                </c:pt>
                <c:pt idx="36247">
                  <c:v>3.3806393146509999</c:v>
                </c:pt>
                <c:pt idx="36248">
                  <c:v>3.380716323853</c:v>
                </c:pt>
                <c:pt idx="36249">
                  <c:v>3.3807873725889999</c:v>
                </c:pt>
                <c:pt idx="36250">
                  <c:v>3.3808495998380002</c:v>
                </c:pt>
                <c:pt idx="36251">
                  <c:v>3.3809111118319999</c:v>
                </c:pt>
                <c:pt idx="36252">
                  <c:v>3.3809978961940002</c:v>
                </c:pt>
                <c:pt idx="36253">
                  <c:v>3.3810453414919999</c:v>
                </c:pt>
                <c:pt idx="36254">
                  <c:v>3.3810887336729998</c:v>
                </c:pt>
                <c:pt idx="36255">
                  <c:v>3.381201267242</c:v>
                </c:pt>
                <c:pt idx="36256">
                  <c:v>3.3812739849089999</c:v>
                </c:pt>
                <c:pt idx="36257">
                  <c:v>3.3814039230350001</c:v>
                </c:pt>
                <c:pt idx="36258">
                  <c:v>3.3815574646000002</c:v>
                </c:pt>
                <c:pt idx="36259">
                  <c:v>3.3818490505219998</c:v>
                </c:pt>
                <c:pt idx="36260">
                  <c:v>3.3818845748899999</c:v>
                </c:pt>
                <c:pt idx="36261">
                  <c:v>3.3819322586060001</c:v>
                </c:pt>
                <c:pt idx="36262">
                  <c:v>3.3819873332979999</c:v>
                </c:pt>
                <c:pt idx="36263">
                  <c:v>3.382006645203</c:v>
                </c:pt>
                <c:pt idx="36264">
                  <c:v>3.3820552825929999</c:v>
                </c:pt>
                <c:pt idx="36265">
                  <c:v>3.3820693492889999</c:v>
                </c:pt>
                <c:pt idx="36266">
                  <c:v>3.3821260929110002</c:v>
                </c:pt>
                <c:pt idx="36267">
                  <c:v>3.3821399211880001</c:v>
                </c:pt>
                <c:pt idx="36268">
                  <c:v>3.3821892738339998</c:v>
                </c:pt>
                <c:pt idx="36269">
                  <c:v>3.3822183609010001</c:v>
                </c:pt>
                <c:pt idx="36270">
                  <c:v>3.3822367191309999</c:v>
                </c:pt>
                <c:pt idx="36271">
                  <c:v>3.3822472095489999</c:v>
                </c:pt>
                <c:pt idx="36272">
                  <c:v>3.3822879791260001</c:v>
                </c:pt>
                <c:pt idx="36273">
                  <c:v>3.3823182582859999</c:v>
                </c:pt>
                <c:pt idx="36274">
                  <c:v>3.3823447227479999</c:v>
                </c:pt>
                <c:pt idx="36275">
                  <c:v>3.3823983669280002</c:v>
                </c:pt>
                <c:pt idx="36276">
                  <c:v>3.3824050426480001</c:v>
                </c:pt>
                <c:pt idx="36277">
                  <c:v>3.3824396133420001</c:v>
                </c:pt>
                <c:pt idx="36278">
                  <c:v>3.382472276688</c:v>
                </c:pt>
                <c:pt idx="36279">
                  <c:v>3.3825254440310002</c:v>
                </c:pt>
                <c:pt idx="36280">
                  <c:v>3.3825390338900001</c:v>
                </c:pt>
                <c:pt idx="36281">
                  <c:v>3.382563114166</c:v>
                </c:pt>
                <c:pt idx="36282">
                  <c:v>3.3826026916499998</c:v>
                </c:pt>
                <c:pt idx="36283">
                  <c:v>3.382655620575</c:v>
                </c:pt>
                <c:pt idx="36284">
                  <c:v>3.382706165314</c:v>
                </c:pt>
                <c:pt idx="36285">
                  <c:v>3.3830351829529999</c:v>
                </c:pt>
                <c:pt idx="36286">
                  <c:v>3.3831415176389998</c:v>
                </c:pt>
                <c:pt idx="36287">
                  <c:v>3.38321185112</c:v>
                </c:pt>
                <c:pt idx="36288">
                  <c:v>3.3833229541779999</c:v>
                </c:pt>
                <c:pt idx="36289">
                  <c:v>3.383359909058</c:v>
                </c:pt>
                <c:pt idx="36290">
                  <c:v>3.3834187984469999</c:v>
                </c:pt>
                <c:pt idx="36291">
                  <c:v>3.38352560997</c:v>
                </c:pt>
                <c:pt idx="36292">
                  <c:v>3.3836386203769999</c:v>
                </c:pt>
                <c:pt idx="36293">
                  <c:v>3.383682966232</c:v>
                </c:pt>
                <c:pt idx="36294">
                  <c:v>3.3837199211120002</c:v>
                </c:pt>
                <c:pt idx="36295">
                  <c:v>3.383774995804</c:v>
                </c:pt>
                <c:pt idx="36296">
                  <c:v>3.3838441371919998</c:v>
                </c:pt>
                <c:pt idx="36297">
                  <c:v>3.383883237839</c:v>
                </c:pt>
                <c:pt idx="36298">
                  <c:v>3.383993387222</c:v>
                </c:pt>
                <c:pt idx="36299">
                  <c:v>3.384076833725</c:v>
                </c:pt>
                <c:pt idx="36300">
                  <c:v>3.3841207027440001</c:v>
                </c:pt>
                <c:pt idx="36301">
                  <c:v>3.384224891663</c:v>
                </c:pt>
                <c:pt idx="36302">
                  <c:v>3.384314060211</c:v>
                </c:pt>
                <c:pt idx="36303">
                  <c:v>3.3846232891080001</c:v>
                </c:pt>
                <c:pt idx="36304">
                  <c:v>3.3847053050990001</c:v>
                </c:pt>
                <c:pt idx="36305">
                  <c:v>3.3847806453699998</c:v>
                </c:pt>
                <c:pt idx="36306">
                  <c:v>3.3848328590390002</c:v>
                </c:pt>
                <c:pt idx="36307">
                  <c:v>3.3848590850829998</c:v>
                </c:pt>
                <c:pt idx="36308">
                  <c:v>3.3849182128909998</c:v>
                </c:pt>
                <c:pt idx="36309">
                  <c:v>3.3849360942839999</c:v>
                </c:pt>
                <c:pt idx="36310">
                  <c:v>3.3849985599519998</c:v>
                </c:pt>
                <c:pt idx="36311">
                  <c:v>3.3850226402280001</c:v>
                </c:pt>
                <c:pt idx="36312">
                  <c:v>3.3850729465480001</c:v>
                </c:pt>
                <c:pt idx="36313">
                  <c:v>3.3851077556610001</c:v>
                </c:pt>
                <c:pt idx="36314">
                  <c:v>3.3851418495179999</c:v>
                </c:pt>
                <c:pt idx="36315">
                  <c:v>3.3851966857910001</c:v>
                </c:pt>
                <c:pt idx="36316">
                  <c:v>3.3852634429930002</c:v>
                </c:pt>
                <c:pt idx="36317">
                  <c:v>3.385510444641</c:v>
                </c:pt>
                <c:pt idx="36318">
                  <c:v>3.3856134414670001</c:v>
                </c:pt>
                <c:pt idx="36319">
                  <c:v>3.385661840439</c:v>
                </c:pt>
                <c:pt idx="36320">
                  <c:v>3.3857421875</c:v>
                </c:pt>
                <c:pt idx="36321">
                  <c:v>3.3858051300050001</c:v>
                </c:pt>
                <c:pt idx="36322">
                  <c:v>3.3858683109280001</c:v>
                </c:pt>
                <c:pt idx="36323">
                  <c:v>3.3859469890590002</c:v>
                </c:pt>
                <c:pt idx="36324">
                  <c:v>3.3860321044920001</c:v>
                </c:pt>
                <c:pt idx="36325">
                  <c:v>3.3860981464390001</c:v>
                </c:pt>
                <c:pt idx="36326">
                  <c:v>3.3861618041989998</c:v>
                </c:pt>
                <c:pt idx="36327">
                  <c:v>3.3862512111659999</c:v>
                </c:pt>
                <c:pt idx="36328">
                  <c:v>3.3863110542300001</c:v>
                </c:pt>
                <c:pt idx="36329">
                  <c:v>3.3863692283629998</c:v>
                </c:pt>
                <c:pt idx="36330">
                  <c:v>3.3864357471469999</c:v>
                </c:pt>
                <c:pt idx="36331">
                  <c:v>3.3864951133729999</c:v>
                </c:pt>
                <c:pt idx="36332">
                  <c:v>3.3865389823909999</c:v>
                </c:pt>
                <c:pt idx="36333">
                  <c:v>3.386638402939</c:v>
                </c:pt>
                <c:pt idx="36334">
                  <c:v>3.3867161273959998</c:v>
                </c:pt>
                <c:pt idx="36335">
                  <c:v>3.386802196503</c:v>
                </c:pt>
                <c:pt idx="36336">
                  <c:v>3.387083292007</c:v>
                </c:pt>
                <c:pt idx="36337">
                  <c:v>3.3871498107910001</c:v>
                </c:pt>
                <c:pt idx="36338">
                  <c:v>3.3871970176700001</c:v>
                </c:pt>
                <c:pt idx="36339">
                  <c:v>3.3872613906860001</c:v>
                </c:pt>
                <c:pt idx="36340">
                  <c:v>3.3872983455660002</c:v>
                </c:pt>
                <c:pt idx="36341">
                  <c:v>3.3873538970950001</c:v>
                </c:pt>
                <c:pt idx="36342">
                  <c:v>3.3874187469480002</c:v>
                </c:pt>
                <c:pt idx="36343">
                  <c:v>3.3874568939210001</c:v>
                </c:pt>
                <c:pt idx="36344">
                  <c:v>3.3874998092649999</c:v>
                </c:pt>
                <c:pt idx="36345">
                  <c:v>3.3875479698180002</c:v>
                </c:pt>
                <c:pt idx="36346">
                  <c:v>3.387585401535</c:v>
                </c:pt>
                <c:pt idx="36347">
                  <c:v>3.387637615204</c:v>
                </c:pt>
                <c:pt idx="36348">
                  <c:v>3.387672662735</c:v>
                </c:pt>
                <c:pt idx="36349">
                  <c:v>3.3877198696140001</c:v>
                </c:pt>
                <c:pt idx="36350">
                  <c:v>3.387763261795</c:v>
                </c:pt>
                <c:pt idx="36351">
                  <c:v>3.3878009319309998</c:v>
                </c:pt>
                <c:pt idx="36352">
                  <c:v>3.3878459930420002</c:v>
                </c:pt>
                <c:pt idx="36353">
                  <c:v>3.3879470825200002</c:v>
                </c:pt>
                <c:pt idx="36354">
                  <c:v>3.3883111476900001</c:v>
                </c:pt>
                <c:pt idx="36355">
                  <c:v>3.388429403305</c:v>
                </c:pt>
                <c:pt idx="36356">
                  <c:v>3.388745069504</c:v>
                </c:pt>
                <c:pt idx="36357">
                  <c:v>3.3888554573060001</c:v>
                </c:pt>
                <c:pt idx="36358">
                  <c:v>3.3889424800870001</c:v>
                </c:pt>
                <c:pt idx="36359">
                  <c:v>3.3892812728880002</c:v>
                </c:pt>
                <c:pt idx="36360">
                  <c:v>3.3895196914670001</c:v>
                </c:pt>
                <c:pt idx="36361">
                  <c:v>3.3898062705990002</c:v>
                </c:pt>
                <c:pt idx="36362">
                  <c:v>3.389923810959</c:v>
                </c:pt>
                <c:pt idx="36363">
                  <c:v>3.3899776935579999</c:v>
                </c:pt>
                <c:pt idx="36364">
                  <c:v>3.3900310993190002</c:v>
                </c:pt>
                <c:pt idx="36365">
                  <c:v>3.3900701999659999</c:v>
                </c:pt>
                <c:pt idx="36366">
                  <c:v>3.3901231288910001</c:v>
                </c:pt>
                <c:pt idx="36367">
                  <c:v>3.3901617527010002</c:v>
                </c:pt>
                <c:pt idx="36368">
                  <c:v>3.3902177810669998</c:v>
                </c:pt>
                <c:pt idx="36369">
                  <c:v>3.390260696411</c:v>
                </c:pt>
                <c:pt idx="36370">
                  <c:v>3.3903255462650002</c:v>
                </c:pt>
                <c:pt idx="36371">
                  <c:v>3.3903851509090002</c:v>
                </c:pt>
                <c:pt idx="36372">
                  <c:v>3.3904640674589999</c:v>
                </c:pt>
                <c:pt idx="36373">
                  <c:v>3.3905014991760001</c:v>
                </c:pt>
                <c:pt idx="36374">
                  <c:v>3.390557050705</c:v>
                </c:pt>
                <c:pt idx="36375">
                  <c:v>3.3906018733979999</c:v>
                </c:pt>
                <c:pt idx="36376">
                  <c:v>3.3906383514399998</c:v>
                </c:pt>
                <c:pt idx="36377">
                  <c:v>3.3906991481780002</c:v>
                </c:pt>
                <c:pt idx="36378">
                  <c:v>3.3907837867740001</c:v>
                </c:pt>
                <c:pt idx="36379">
                  <c:v>3.3911085128780001</c:v>
                </c:pt>
                <c:pt idx="36380">
                  <c:v>3.3912420272829999</c:v>
                </c:pt>
                <c:pt idx="36381">
                  <c:v>3.3913362026209999</c:v>
                </c:pt>
                <c:pt idx="36382">
                  <c:v>3.3914232254029999</c:v>
                </c:pt>
                <c:pt idx="36383">
                  <c:v>3.3915340900420001</c:v>
                </c:pt>
                <c:pt idx="36384">
                  <c:v>3.3915777206420001</c:v>
                </c:pt>
                <c:pt idx="36385">
                  <c:v>3.3916881084439998</c:v>
                </c:pt>
                <c:pt idx="36386">
                  <c:v>3.3917398452760001</c:v>
                </c:pt>
                <c:pt idx="36387">
                  <c:v>3.3917891979219998</c:v>
                </c:pt>
                <c:pt idx="36388">
                  <c:v>3.3918421268459999</c:v>
                </c:pt>
                <c:pt idx="36389">
                  <c:v>3.3919165134429998</c:v>
                </c:pt>
                <c:pt idx="36390">
                  <c:v>3.3919618129729998</c:v>
                </c:pt>
                <c:pt idx="36391">
                  <c:v>3.3920056819919999</c:v>
                </c:pt>
                <c:pt idx="36392">
                  <c:v>3.3921163082120001</c:v>
                </c:pt>
                <c:pt idx="36393">
                  <c:v>3.3921992778779999</c:v>
                </c:pt>
                <c:pt idx="36394">
                  <c:v>3.392328500748</c:v>
                </c:pt>
                <c:pt idx="36395">
                  <c:v>3.3924624919889999</c:v>
                </c:pt>
                <c:pt idx="36396">
                  <c:v>3.3925669193269998</c:v>
                </c:pt>
                <c:pt idx="36397">
                  <c:v>3.392649650574</c:v>
                </c:pt>
                <c:pt idx="36398">
                  <c:v>3.3927187919619999</c:v>
                </c:pt>
                <c:pt idx="36399">
                  <c:v>3.3927655220030002</c:v>
                </c:pt>
                <c:pt idx="36400">
                  <c:v>3.392810106277</c:v>
                </c:pt>
                <c:pt idx="36401">
                  <c:v>3.392858982086</c:v>
                </c:pt>
                <c:pt idx="36402">
                  <c:v>3.3929204940800002</c:v>
                </c:pt>
                <c:pt idx="36403">
                  <c:v>3.3929977416989998</c:v>
                </c:pt>
                <c:pt idx="36404">
                  <c:v>3.3931016922000001</c:v>
                </c:pt>
                <c:pt idx="36405">
                  <c:v>3.3931751251220001</c:v>
                </c:pt>
                <c:pt idx="36406">
                  <c:v>3.3933868408199999</c:v>
                </c:pt>
                <c:pt idx="36407">
                  <c:v>3.393682003021</c:v>
                </c:pt>
                <c:pt idx="36408">
                  <c:v>3.3937618732449999</c:v>
                </c:pt>
                <c:pt idx="36409">
                  <c:v>3.3938345909119998</c:v>
                </c:pt>
                <c:pt idx="36410">
                  <c:v>3.393904924393</c:v>
                </c:pt>
                <c:pt idx="36411">
                  <c:v>3.3939375877379998</c:v>
                </c:pt>
                <c:pt idx="36412">
                  <c:v>3.3939955234529999</c:v>
                </c:pt>
                <c:pt idx="36413">
                  <c:v>3.3940365314480001</c:v>
                </c:pt>
                <c:pt idx="36414">
                  <c:v>3.3940887451170001</c:v>
                </c:pt>
                <c:pt idx="36415">
                  <c:v>3.3941385745999999</c:v>
                </c:pt>
                <c:pt idx="36416">
                  <c:v>3.3941986560820001</c:v>
                </c:pt>
                <c:pt idx="36417">
                  <c:v>3.3942375183109998</c:v>
                </c:pt>
                <c:pt idx="36418">
                  <c:v>3.3945267200470002</c:v>
                </c:pt>
                <c:pt idx="36419">
                  <c:v>3.3947088718409999</c:v>
                </c:pt>
                <c:pt idx="36420">
                  <c:v>3.39479470253</c:v>
                </c:pt>
                <c:pt idx="36421">
                  <c:v>3.3948850631709999</c:v>
                </c:pt>
                <c:pt idx="36422">
                  <c:v>3.394962072372</c:v>
                </c:pt>
                <c:pt idx="36423">
                  <c:v>3.3950634002690001</c:v>
                </c:pt>
                <c:pt idx="36424">
                  <c:v>3.3951406478880002</c:v>
                </c:pt>
                <c:pt idx="36425">
                  <c:v>3.3954858779910002</c:v>
                </c:pt>
                <c:pt idx="36426">
                  <c:v>3.3956048488619999</c:v>
                </c:pt>
                <c:pt idx="36427">
                  <c:v>3.3959496021270001</c:v>
                </c:pt>
                <c:pt idx="36428">
                  <c:v>3.396070957184</c:v>
                </c:pt>
                <c:pt idx="36429">
                  <c:v>3.3961944580079999</c:v>
                </c:pt>
                <c:pt idx="36430">
                  <c:v>3.3965253829959998</c:v>
                </c:pt>
                <c:pt idx="36431">
                  <c:v>3.3966543674469998</c:v>
                </c:pt>
                <c:pt idx="36432">
                  <c:v>3.3967382907869998</c:v>
                </c:pt>
                <c:pt idx="36433">
                  <c:v>3.3967983722690001</c:v>
                </c:pt>
                <c:pt idx="36434">
                  <c:v>3.3968212604520001</c:v>
                </c:pt>
                <c:pt idx="36435">
                  <c:v>3.39688038826</c:v>
                </c:pt>
                <c:pt idx="36436">
                  <c:v>3.396914958954</c:v>
                </c:pt>
                <c:pt idx="36437">
                  <c:v>3.3969523906710002</c:v>
                </c:pt>
                <c:pt idx="36438">
                  <c:v>3.3970019817349999</c:v>
                </c:pt>
                <c:pt idx="36439">
                  <c:v>3.397019386292</c:v>
                </c:pt>
                <c:pt idx="36440">
                  <c:v>3.3970322608950001</c:v>
                </c:pt>
                <c:pt idx="36441">
                  <c:v>3.3970775604250001</c:v>
                </c:pt>
                <c:pt idx="36442">
                  <c:v>3.3970909118649999</c:v>
                </c:pt>
                <c:pt idx="36443">
                  <c:v>3.3971393108369998</c:v>
                </c:pt>
                <c:pt idx="36444">
                  <c:v>3.397162914276</c:v>
                </c:pt>
                <c:pt idx="36445">
                  <c:v>3.3972089290619998</c:v>
                </c:pt>
                <c:pt idx="36446">
                  <c:v>3.3972349166870002</c:v>
                </c:pt>
                <c:pt idx="36447">
                  <c:v>3.3972861766819999</c:v>
                </c:pt>
                <c:pt idx="36448">
                  <c:v>3.3972959518430002</c:v>
                </c:pt>
                <c:pt idx="36449">
                  <c:v>3.3973202705380001</c:v>
                </c:pt>
                <c:pt idx="36450">
                  <c:v>3.3973443508150001</c:v>
                </c:pt>
                <c:pt idx="36451">
                  <c:v>3.3973674774170002</c:v>
                </c:pt>
                <c:pt idx="36452">
                  <c:v>3.3974177837370001</c:v>
                </c:pt>
                <c:pt idx="36453">
                  <c:v>3.3974251747130002</c:v>
                </c:pt>
                <c:pt idx="36454">
                  <c:v>3.3974459171300002</c:v>
                </c:pt>
                <c:pt idx="36455">
                  <c:v>3.3974676132199999</c:v>
                </c:pt>
                <c:pt idx="36456">
                  <c:v>3.3974943161010001</c:v>
                </c:pt>
                <c:pt idx="36457">
                  <c:v>3.3975453376770002</c:v>
                </c:pt>
                <c:pt idx="36458">
                  <c:v>3.3976237773900002</c:v>
                </c:pt>
                <c:pt idx="36459">
                  <c:v>3.3979163169860001</c:v>
                </c:pt>
                <c:pt idx="36460">
                  <c:v>3.397966384888</c:v>
                </c:pt>
                <c:pt idx="36461">
                  <c:v>3.3980305194849998</c:v>
                </c:pt>
                <c:pt idx="36462">
                  <c:v>3.3980877399440002</c:v>
                </c:pt>
                <c:pt idx="36463">
                  <c:v>3.3981521129610002</c:v>
                </c:pt>
                <c:pt idx="36464">
                  <c:v>3.398229837418</c:v>
                </c:pt>
                <c:pt idx="36465">
                  <c:v>3.3983058929440002</c:v>
                </c:pt>
                <c:pt idx="36466">
                  <c:v>3.3983891010280001</c:v>
                </c:pt>
                <c:pt idx="36467">
                  <c:v>3.3984813690190001</c:v>
                </c:pt>
                <c:pt idx="36468">
                  <c:v>3.3985762596129998</c:v>
                </c:pt>
                <c:pt idx="36469">
                  <c:v>3.3986639976499999</c:v>
                </c:pt>
                <c:pt idx="36470">
                  <c:v>3.3987481594090001</c:v>
                </c:pt>
                <c:pt idx="36471">
                  <c:v>3.3988432884219999</c:v>
                </c:pt>
                <c:pt idx="36472">
                  <c:v>3.3989217281339998</c:v>
                </c:pt>
                <c:pt idx="36473">
                  <c:v>3.3989939689640001</c:v>
                </c:pt>
                <c:pt idx="36474">
                  <c:v>3.399077415466</c:v>
                </c:pt>
                <c:pt idx="36475">
                  <c:v>3.3991410732270002</c:v>
                </c:pt>
                <c:pt idx="36476">
                  <c:v>3.399198055267</c:v>
                </c:pt>
                <c:pt idx="36477">
                  <c:v>3.3992524147030001</c:v>
                </c:pt>
                <c:pt idx="36478">
                  <c:v>3.399314880371</c:v>
                </c:pt>
                <c:pt idx="36479">
                  <c:v>3.3994064331049998</c:v>
                </c:pt>
                <c:pt idx="36480">
                  <c:v>3.3995420932770002</c:v>
                </c:pt>
                <c:pt idx="36481">
                  <c:v>3.399672269821</c:v>
                </c:pt>
                <c:pt idx="36482">
                  <c:v>3.3998262882230001</c:v>
                </c:pt>
                <c:pt idx="36483">
                  <c:v>3.3999786376949999</c:v>
                </c:pt>
                <c:pt idx="36484">
                  <c:v>3.4000632762910001</c:v>
                </c:pt>
                <c:pt idx="36485">
                  <c:v>3.4001579284669998</c:v>
                </c:pt>
                <c:pt idx="36486">
                  <c:v>3.4002411365510001</c:v>
                </c:pt>
                <c:pt idx="36487">
                  <c:v>3.4002890586849999</c:v>
                </c:pt>
                <c:pt idx="36488">
                  <c:v>3.4003391265870002</c:v>
                </c:pt>
                <c:pt idx="36489">
                  <c:v>3.400382041931</c:v>
                </c:pt>
                <c:pt idx="36490">
                  <c:v>3.4004263877869998</c:v>
                </c:pt>
                <c:pt idx="36491">
                  <c:v>3.4005246162409999</c:v>
                </c:pt>
                <c:pt idx="36492">
                  <c:v>3.4006040096280001</c:v>
                </c:pt>
                <c:pt idx="36493">
                  <c:v>3.4006791114810002</c:v>
                </c:pt>
                <c:pt idx="36494">
                  <c:v>3.401005983353</c:v>
                </c:pt>
                <c:pt idx="36495">
                  <c:v>3.4010748863220002</c:v>
                </c:pt>
                <c:pt idx="36496">
                  <c:v>3.4011297225949999</c:v>
                </c:pt>
                <c:pt idx="36497">
                  <c:v>3.4011533260350002</c:v>
                </c:pt>
                <c:pt idx="36498">
                  <c:v>3.401199579239</c:v>
                </c:pt>
                <c:pt idx="36499">
                  <c:v>3.4012353420260002</c:v>
                </c:pt>
                <c:pt idx="36500">
                  <c:v>3.401265859604</c:v>
                </c:pt>
                <c:pt idx="36501">
                  <c:v>3.4013059139249999</c:v>
                </c:pt>
                <c:pt idx="36502">
                  <c:v>3.40132021904</c:v>
                </c:pt>
                <c:pt idx="36503">
                  <c:v>3.4013614654539999</c:v>
                </c:pt>
                <c:pt idx="36504">
                  <c:v>3.4013767242430002</c:v>
                </c:pt>
                <c:pt idx="36505">
                  <c:v>3.4014222621919998</c:v>
                </c:pt>
                <c:pt idx="36506">
                  <c:v>3.40145778656</c:v>
                </c:pt>
                <c:pt idx="36507">
                  <c:v>3.4014778137210002</c:v>
                </c:pt>
                <c:pt idx="36508">
                  <c:v>3.4014973640439998</c:v>
                </c:pt>
                <c:pt idx="36509">
                  <c:v>3.4015483856199999</c:v>
                </c:pt>
                <c:pt idx="36510">
                  <c:v>3.4015882015229999</c:v>
                </c:pt>
                <c:pt idx="36511">
                  <c:v>3.401616573334</c:v>
                </c:pt>
                <c:pt idx="36512">
                  <c:v>3.4016239643100001</c:v>
                </c:pt>
                <c:pt idx="36513">
                  <c:v>3.4016647338869999</c:v>
                </c:pt>
                <c:pt idx="36514">
                  <c:v>3.4016957283020002</c:v>
                </c:pt>
                <c:pt idx="36515">
                  <c:v>3.4017279148099999</c:v>
                </c:pt>
                <c:pt idx="36516">
                  <c:v>3.401782035828</c:v>
                </c:pt>
                <c:pt idx="36517">
                  <c:v>3.4018492698670002</c:v>
                </c:pt>
                <c:pt idx="36518">
                  <c:v>3.4019610881809998</c:v>
                </c:pt>
                <c:pt idx="36519">
                  <c:v>3.4020276069639999</c:v>
                </c:pt>
                <c:pt idx="36520">
                  <c:v>3.4021558761600001</c:v>
                </c:pt>
                <c:pt idx="36521">
                  <c:v>3.4023418426509999</c:v>
                </c:pt>
                <c:pt idx="36522">
                  <c:v>3.402439594269</c:v>
                </c:pt>
                <c:pt idx="36523">
                  <c:v>3.40252161026</c:v>
                </c:pt>
                <c:pt idx="36524">
                  <c:v>3.4026155471799999</c:v>
                </c:pt>
                <c:pt idx="36525">
                  <c:v>3.4027209281920001</c:v>
                </c:pt>
                <c:pt idx="36526">
                  <c:v>3.4027686119079998</c:v>
                </c:pt>
                <c:pt idx="36527">
                  <c:v>3.402816295624</c:v>
                </c:pt>
                <c:pt idx="36528">
                  <c:v>3.4028751850129999</c:v>
                </c:pt>
                <c:pt idx="36529">
                  <c:v>3.4029338359830001</c:v>
                </c:pt>
                <c:pt idx="36530">
                  <c:v>3.402980089188</c:v>
                </c:pt>
                <c:pt idx="36531">
                  <c:v>3.403025388718</c:v>
                </c:pt>
                <c:pt idx="36532">
                  <c:v>3.40309548378</c:v>
                </c:pt>
                <c:pt idx="36533">
                  <c:v>3.4031436443329999</c:v>
                </c:pt>
                <c:pt idx="36534">
                  <c:v>3.4031951427460001</c:v>
                </c:pt>
                <c:pt idx="36535">
                  <c:v>3.4032578468320001</c:v>
                </c:pt>
                <c:pt idx="36536">
                  <c:v>3.4033229351040002</c:v>
                </c:pt>
                <c:pt idx="36537">
                  <c:v>3.4033684730529998</c:v>
                </c:pt>
                <c:pt idx="36538">
                  <c:v>3.4034142494199999</c:v>
                </c:pt>
                <c:pt idx="36539">
                  <c:v>3.4034836292269999</c:v>
                </c:pt>
                <c:pt idx="36540">
                  <c:v>3.4035253524779998</c:v>
                </c:pt>
                <c:pt idx="36541">
                  <c:v>3.4036276340480001</c:v>
                </c:pt>
                <c:pt idx="36542">
                  <c:v>3.4037220478060002</c:v>
                </c:pt>
                <c:pt idx="36543">
                  <c:v>3.4038493633270002</c:v>
                </c:pt>
                <c:pt idx="36544">
                  <c:v>3.4040906429289999</c:v>
                </c:pt>
                <c:pt idx="36545">
                  <c:v>3.404417276382</c:v>
                </c:pt>
                <c:pt idx="36546">
                  <c:v>3.4045920372010001</c:v>
                </c:pt>
                <c:pt idx="36547">
                  <c:v>3.4047076702119998</c:v>
                </c:pt>
                <c:pt idx="36548">
                  <c:v>3.4047858715060002</c:v>
                </c:pt>
                <c:pt idx="36549">
                  <c:v>3.4048259258270002</c:v>
                </c:pt>
                <c:pt idx="36550">
                  <c:v>3.4048783779140002</c:v>
                </c:pt>
                <c:pt idx="36551">
                  <c:v>3.404907226563</c:v>
                </c:pt>
                <c:pt idx="36552">
                  <c:v>3.4049501419069998</c:v>
                </c:pt>
                <c:pt idx="36553">
                  <c:v>3.404977083206</c:v>
                </c:pt>
                <c:pt idx="36554">
                  <c:v>3.4050078392029999</c:v>
                </c:pt>
                <c:pt idx="36555">
                  <c:v>3.4050183296199998</c:v>
                </c:pt>
                <c:pt idx="36556">
                  <c:v>3.4050619602199999</c:v>
                </c:pt>
                <c:pt idx="36557">
                  <c:v>3.4050981998440002</c:v>
                </c:pt>
                <c:pt idx="36558">
                  <c:v>3.4051384925839998</c:v>
                </c:pt>
                <c:pt idx="36559">
                  <c:v>3.405191421509</c:v>
                </c:pt>
                <c:pt idx="36560">
                  <c:v>3.4052040576930001</c:v>
                </c:pt>
                <c:pt idx="36561">
                  <c:v>3.4052457809450001</c:v>
                </c:pt>
                <c:pt idx="36562">
                  <c:v>3.4052808284760001</c:v>
                </c:pt>
                <c:pt idx="36563">
                  <c:v>3.4053268432619999</c:v>
                </c:pt>
                <c:pt idx="36564">
                  <c:v>3.405355453491</c:v>
                </c:pt>
                <c:pt idx="36565">
                  <c:v>3.405411243439</c:v>
                </c:pt>
                <c:pt idx="36566">
                  <c:v>3.405437231064</c:v>
                </c:pt>
                <c:pt idx="36567">
                  <c:v>3.40549325943</c:v>
                </c:pt>
                <c:pt idx="36568">
                  <c:v>3.4055502414699999</c:v>
                </c:pt>
                <c:pt idx="36569">
                  <c:v>3.4058115482329998</c:v>
                </c:pt>
                <c:pt idx="36570">
                  <c:v>3.4058694839479999</c:v>
                </c:pt>
                <c:pt idx="36571">
                  <c:v>3.4059243202210001</c:v>
                </c:pt>
                <c:pt idx="36572">
                  <c:v>3.40598487854</c:v>
                </c:pt>
                <c:pt idx="36573">
                  <c:v>3.40607213974</c:v>
                </c:pt>
                <c:pt idx="36574">
                  <c:v>3.4061350822450001</c:v>
                </c:pt>
                <c:pt idx="36575">
                  <c:v>3.4061954021449998</c:v>
                </c:pt>
                <c:pt idx="36576">
                  <c:v>3.4062805175780002</c:v>
                </c:pt>
                <c:pt idx="36577">
                  <c:v>3.4063525199889999</c:v>
                </c:pt>
                <c:pt idx="36578">
                  <c:v>3.4064199924469998</c:v>
                </c:pt>
                <c:pt idx="36579">
                  <c:v>3.4064893722530001</c:v>
                </c:pt>
                <c:pt idx="36580">
                  <c:v>3.4065649509429998</c:v>
                </c:pt>
                <c:pt idx="36581">
                  <c:v>3.406612873077</c:v>
                </c:pt>
                <c:pt idx="36582">
                  <c:v>3.4066593646999999</c:v>
                </c:pt>
                <c:pt idx="36583">
                  <c:v>3.4067652225490002</c:v>
                </c:pt>
                <c:pt idx="36584">
                  <c:v>3.4068415164950001</c:v>
                </c:pt>
                <c:pt idx="36585">
                  <c:v>3.407177448273</c:v>
                </c:pt>
                <c:pt idx="36586">
                  <c:v>3.4074435234070002</c:v>
                </c:pt>
                <c:pt idx="36587">
                  <c:v>3.4075376987460002</c:v>
                </c:pt>
                <c:pt idx="36588">
                  <c:v>3.4076545238490001</c:v>
                </c:pt>
                <c:pt idx="36589">
                  <c:v>3.40776014328</c:v>
                </c:pt>
                <c:pt idx="36590">
                  <c:v>3.4077980518339999</c:v>
                </c:pt>
                <c:pt idx="36591">
                  <c:v>3.4078991413119999</c:v>
                </c:pt>
                <c:pt idx="36592">
                  <c:v>3.407941818237</c:v>
                </c:pt>
                <c:pt idx="36593">
                  <c:v>3.408037662506</c:v>
                </c:pt>
                <c:pt idx="36594">
                  <c:v>3.4081172943119999</c:v>
                </c:pt>
                <c:pt idx="36595">
                  <c:v>3.4082579612730002</c:v>
                </c:pt>
                <c:pt idx="36596">
                  <c:v>3.408419132233</c:v>
                </c:pt>
                <c:pt idx="36597">
                  <c:v>3.4084944725040001</c:v>
                </c:pt>
                <c:pt idx="36598">
                  <c:v>3.4085590839390001</c:v>
                </c:pt>
                <c:pt idx="36599">
                  <c:v>3.4086227416989998</c:v>
                </c:pt>
                <c:pt idx="36600">
                  <c:v>3.4086658954620002</c:v>
                </c:pt>
                <c:pt idx="36601">
                  <c:v>3.408696889877</c:v>
                </c:pt>
                <c:pt idx="36602">
                  <c:v>3.4087307453159998</c:v>
                </c:pt>
                <c:pt idx="36603">
                  <c:v>3.4087789058690001</c:v>
                </c:pt>
                <c:pt idx="36604">
                  <c:v>3.408804655075</c:v>
                </c:pt>
                <c:pt idx="36605">
                  <c:v>3.4088497161869999</c:v>
                </c:pt>
                <c:pt idx="36606">
                  <c:v>3.4088811874389999</c:v>
                </c:pt>
                <c:pt idx="36607">
                  <c:v>3.408933877945</c:v>
                </c:pt>
                <c:pt idx="36608">
                  <c:v>3.4089696407319998</c:v>
                </c:pt>
                <c:pt idx="36609">
                  <c:v>3.4090046882629998</c:v>
                </c:pt>
                <c:pt idx="36610">
                  <c:v>3.4090232849120001</c:v>
                </c:pt>
                <c:pt idx="36611">
                  <c:v>3.4090716838840001</c:v>
                </c:pt>
                <c:pt idx="36612">
                  <c:v>3.4091155529020001</c:v>
                </c:pt>
                <c:pt idx="36613">
                  <c:v>3.4091408252719999</c:v>
                </c:pt>
                <c:pt idx="36614">
                  <c:v>3.4091892242430002</c:v>
                </c:pt>
                <c:pt idx="36615">
                  <c:v>3.40922164917</c:v>
                </c:pt>
                <c:pt idx="36616">
                  <c:v>3.4092745780940001</c:v>
                </c:pt>
                <c:pt idx="36617">
                  <c:v>3.4093618392940002</c:v>
                </c:pt>
                <c:pt idx="36618">
                  <c:v>3.4096028804779999</c:v>
                </c:pt>
                <c:pt idx="36619">
                  <c:v>3.409875392914</c:v>
                </c:pt>
                <c:pt idx="36620">
                  <c:v>3.4099199771880002</c:v>
                </c:pt>
                <c:pt idx="36621">
                  <c:v>3.4099943637850001</c:v>
                </c:pt>
                <c:pt idx="36622">
                  <c:v>3.4100494384769999</c:v>
                </c:pt>
                <c:pt idx="36623">
                  <c:v>3.4101090431209999</c:v>
                </c:pt>
                <c:pt idx="36624">
                  <c:v>3.4101850986479998</c:v>
                </c:pt>
                <c:pt idx="36625">
                  <c:v>3.4102482795719999</c:v>
                </c:pt>
                <c:pt idx="36626">
                  <c:v>3.4103090763089998</c:v>
                </c:pt>
                <c:pt idx="36627">
                  <c:v>3.4103703498839999</c:v>
                </c:pt>
                <c:pt idx="36628">
                  <c:v>3.4104444980620001</c:v>
                </c:pt>
                <c:pt idx="36629">
                  <c:v>3.4105029106139999</c:v>
                </c:pt>
                <c:pt idx="36630">
                  <c:v>3.4105663299560001</c:v>
                </c:pt>
                <c:pt idx="36631">
                  <c:v>3.4106388092039999</c:v>
                </c:pt>
                <c:pt idx="36632">
                  <c:v>3.4106948375699999</c:v>
                </c:pt>
                <c:pt idx="36633">
                  <c:v>3.4107477664950001</c:v>
                </c:pt>
                <c:pt idx="36634">
                  <c:v>3.4108033180240001</c:v>
                </c:pt>
                <c:pt idx="36635">
                  <c:v>3.4109075069429999</c:v>
                </c:pt>
                <c:pt idx="36636">
                  <c:v>3.4110000133509999</c:v>
                </c:pt>
                <c:pt idx="36637">
                  <c:v>3.4112167358400001</c:v>
                </c:pt>
                <c:pt idx="36638">
                  <c:v>3.4112882614140001</c:v>
                </c:pt>
                <c:pt idx="36639">
                  <c:v>3.4113352298740001</c:v>
                </c:pt>
                <c:pt idx="36640">
                  <c:v>3.4113974571229999</c:v>
                </c:pt>
                <c:pt idx="36641">
                  <c:v>3.4114646911620001</c:v>
                </c:pt>
                <c:pt idx="36642">
                  <c:v>3.4115273952480001</c:v>
                </c:pt>
                <c:pt idx="36643">
                  <c:v>3.4116599559780001</c:v>
                </c:pt>
                <c:pt idx="36644">
                  <c:v>3.4119703769680001</c:v>
                </c:pt>
                <c:pt idx="36645">
                  <c:v>3.412167072296</c:v>
                </c:pt>
                <c:pt idx="36646">
                  <c:v>3.4124672412870001</c:v>
                </c:pt>
                <c:pt idx="36647">
                  <c:v>3.4125232696530001</c:v>
                </c:pt>
                <c:pt idx="36648">
                  <c:v>3.4125669002530001</c:v>
                </c:pt>
                <c:pt idx="36649">
                  <c:v>3.4125957489009999</c:v>
                </c:pt>
                <c:pt idx="36650">
                  <c:v>3.4126248359679998</c:v>
                </c:pt>
                <c:pt idx="36651">
                  <c:v>3.4126789569849998</c:v>
                </c:pt>
                <c:pt idx="36652">
                  <c:v>3.412714719772</c:v>
                </c:pt>
                <c:pt idx="36653">
                  <c:v>3.4127504825589998</c:v>
                </c:pt>
                <c:pt idx="36654">
                  <c:v>3.4127640724180002</c:v>
                </c:pt>
                <c:pt idx="36655">
                  <c:v>3.4128088951110001</c:v>
                </c:pt>
                <c:pt idx="36656">
                  <c:v>3.4128439426420001</c:v>
                </c:pt>
                <c:pt idx="36657">
                  <c:v>3.4128646850590001</c:v>
                </c:pt>
                <c:pt idx="36658">
                  <c:v>3.4128997325900001</c:v>
                </c:pt>
                <c:pt idx="36659">
                  <c:v>3.4129338264469999</c:v>
                </c:pt>
                <c:pt idx="36660">
                  <c:v>3.412946462631</c:v>
                </c:pt>
                <c:pt idx="36661">
                  <c:v>3.412993431091</c:v>
                </c:pt>
                <c:pt idx="36662">
                  <c:v>3.413028478622</c:v>
                </c:pt>
                <c:pt idx="36663">
                  <c:v>3.4131081104279999</c:v>
                </c:pt>
                <c:pt idx="36664">
                  <c:v>3.4132797718050001</c:v>
                </c:pt>
                <c:pt idx="36665">
                  <c:v>3.413382530212</c:v>
                </c:pt>
                <c:pt idx="36666">
                  <c:v>3.4134273529049999</c:v>
                </c:pt>
                <c:pt idx="36667">
                  <c:v>3.413497447968</c:v>
                </c:pt>
                <c:pt idx="36668">
                  <c:v>3.413549900055</c:v>
                </c:pt>
                <c:pt idx="36669">
                  <c:v>3.4136087894439999</c:v>
                </c:pt>
                <c:pt idx="36670">
                  <c:v>3.4136798381809998</c:v>
                </c:pt>
                <c:pt idx="36671">
                  <c:v>3.41375041008</c:v>
                </c:pt>
                <c:pt idx="36672">
                  <c:v>3.413806200027</c:v>
                </c:pt>
                <c:pt idx="36673">
                  <c:v>3.4138600826259999</c:v>
                </c:pt>
                <c:pt idx="36674">
                  <c:v>3.4139349460599999</c:v>
                </c:pt>
                <c:pt idx="36675">
                  <c:v>3.4139916896820002</c:v>
                </c:pt>
                <c:pt idx="36676">
                  <c:v>3.4140448570249999</c:v>
                </c:pt>
                <c:pt idx="36677">
                  <c:v>3.4141120910640002</c:v>
                </c:pt>
                <c:pt idx="36678">
                  <c:v>3.4141736030579999</c:v>
                </c:pt>
                <c:pt idx="36679">
                  <c:v>3.4142670631410001</c:v>
                </c:pt>
                <c:pt idx="36680">
                  <c:v>3.4143736362460002</c:v>
                </c:pt>
                <c:pt idx="36681">
                  <c:v>3.4144701957699999</c:v>
                </c:pt>
                <c:pt idx="36682">
                  <c:v>3.4145984649660002</c:v>
                </c:pt>
                <c:pt idx="36683">
                  <c:v>3.414692163467</c:v>
                </c:pt>
                <c:pt idx="36684">
                  <c:v>3.4148259162899999</c:v>
                </c:pt>
                <c:pt idx="36685">
                  <c:v>3.414958715439</c:v>
                </c:pt>
                <c:pt idx="36686">
                  <c:v>3.4150292873380002</c:v>
                </c:pt>
                <c:pt idx="36687">
                  <c:v>3.4151275157929999</c:v>
                </c:pt>
                <c:pt idx="36688">
                  <c:v>3.415206432343</c:v>
                </c:pt>
                <c:pt idx="36689">
                  <c:v>3.415291786194</c:v>
                </c:pt>
                <c:pt idx="36690">
                  <c:v>3.4153821468349999</c:v>
                </c:pt>
                <c:pt idx="36691">
                  <c:v>3.4154860973360002</c:v>
                </c:pt>
                <c:pt idx="36692">
                  <c:v>3.4155976772310002</c:v>
                </c:pt>
                <c:pt idx="36693">
                  <c:v>3.4159121513369999</c:v>
                </c:pt>
                <c:pt idx="36694">
                  <c:v>3.4159708023070001</c:v>
                </c:pt>
                <c:pt idx="36695">
                  <c:v>3.4159934520720001</c:v>
                </c:pt>
                <c:pt idx="36696">
                  <c:v>3.4160413742069999</c:v>
                </c:pt>
                <c:pt idx="36697">
                  <c:v>3.4160690307619999</c:v>
                </c:pt>
                <c:pt idx="36698">
                  <c:v>3.4161071777340002</c:v>
                </c:pt>
                <c:pt idx="36699">
                  <c:v>3.4161520004270001</c:v>
                </c:pt>
                <c:pt idx="36700">
                  <c:v>3.4161717891690002</c:v>
                </c:pt>
                <c:pt idx="36701">
                  <c:v>3.4162206649779998</c:v>
                </c:pt>
                <c:pt idx="36702">
                  <c:v>3.4162364006039998</c:v>
                </c:pt>
                <c:pt idx="36703">
                  <c:v>3.4162819385529999</c:v>
                </c:pt>
                <c:pt idx="36704">
                  <c:v>3.4163093566890002</c:v>
                </c:pt>
                <c:pt idx="36705">
                  <c:v>3.416347026825</c:v>
                </c:pt>
                <c:pt idx="36706">
                  <c:v>3.4163935184479999</c:v>
                </c:pt>
                <c:pt idx="36707">
                  <c:v>3.416420221329</c:v>
                </c:pt>
                <c:pt idx="36708">
                  <c:v>3.4164679050450002</c:v>
                </c:pt>
                <c:pt idx="36709">
                  <c:v>3.4164831638340001</c:v>
                </c:pt>
                <c:pt idx="36710">
                  <c:v>3.4165227413179999</c:v>
                </c:pt>
                <c:pt idx="36711">
                  <c:v>3.4165322780610001</c:v>
                </c:pt>
                <c:pt idx="36712">
                  <c:v>3.4165408611300001</c:v>
                </c:pt>
                <c:pt idx="36713">
                  <c:v>3.4165837764739999</c:v>
                </c:pt>
                <c:pt idx="36714">
                  <c:v>3.4165883064270002</c:v>
                </c:pt>
                <c:pt idx="36715">
                  <c:v>3.4166314601900001</c:v>
                </c:pt>
                <c:pt idx="36716">
                  <c:v>3.4166595935820001</c:v>
                </c:pt>
                <c:pt idx="36717">
                  <c:v>3.416708230972</c:v>
                </c:pt>
                <c:pt idx="36718">
                  <c:v>3.4167361259460001</c:v>
                </c:pt>
                <c:pt idx="36719">
                  <c:v>3.4168548583980001</c:v>
                </c:pt>
                <c:pt idx="36720">
                  <c:v>3.4170596599579999</c:v>
                </c:pt>
                <c:pt idx="36721">
                  <c:v>3.4171862602230001</c:v>
                </c:pt>
                <c:pt idx="36722">
                  <c:v>3.4172935485839999</c:v>
                </c:pt>
                <c:pt idx="36723">
                  <c:v>3.4173786640169999</c:v>
                </c:pt>
                <c:pt idx="36724">
                  <c:v>3.4174401760099999</c:v>
                </c:pt>
                <c:pt idx="36725">
                  <c:v>3.417492866516</c:v>
                </c:pt>
                <c:pt idx="36726">
                  <c:v>3.4175803661350002</c:v>
                </c:pt>
                <c:pt idx="36727">
                  <c:v>3.417649745941</c:v>
                </c:pt>
                <c:pt idx="36728">
                  <c:v>3.4176940917969998</c:v>
                </c:pt>
                <c:pt idx="36729">
                  <c:v>3.4178016185760001</c:v>
                </c:pt>
                <c:pt idx="36730">
                  <c:v>3.4178562164309998</c:v>
                </c:pt>
                <c:pt idx="36731">
                  <c:v>3.417906045914</c:v>
                </c:pt>
                <c:pt idx="36732">
                  <c:v>3.4179570674900002</c:v>
                </c:pt>
                <c:pt idx="36733">
                  <c:v>3.418028116226</c:v>
                </c:pt>
                <c:pt idx="36734">
                  <c:v>3.418077230453</c:v>
                </c:pt>
                <c:pt idx="36735">
                  <c:v>3.4181261062620001</c:v>
                </c:pt>
                <c:pt idx="36736">
                  <c:v>3.4181916713709999</c:v>
                </c:pt>
                <c:pt idx="36737">
                  <c:v>3.4182422161099999</c:v>
                </c:pt>
                <c:pt idx="36738">
                  <c:v>3.4182887077330002</c:v>
                </c:pt>
                <c:pt idx="36739">
                  <c:v>3.418390750885</c:v>
                </c:pt>
                <c:pt idx="36740">
                  <c:v>3.4184632301329998</c:v>
                </c:pt>
                <c:pt idx="36741">
                  <c:v>3.4185960292819999</c:v>
                </c:pt>
                <c:pt idx="36742">
                  <c:v>3.4189410209659998</c:v>
                </c:pt>
                <c:pt idx="36743">
                  <c:v>3.4191186428070002</c:v>
                </c:pt>
                <c:pt idx="36744">
                  <c:v>3.4192030429839999</c:v>
                </c:pt>
                <c:pt idx="36745">
                  <c:v>3.419268131256</c:v>
                </c:pt>
                <c:pt idx="36746">
                  <c:v>3.41930270195</c:v>
                </c:pt>
                <c:pt idx="36747">
                  <c:v>3.4193596839899998</c:v>
                </c:pt>
                <c:pt idx="36748">
                  <c:v>3.4193818569180001</c:v>
                </c:pt>
                <c:pt idx="36749">
                  <c:v>3.4194338321690001</c:v>
                </c:pt>
                <c:pt idx="36750">
                  <c:v>3.4194605350490002</c:v>
                </c:pt>
                <c:pt idx="36751">
                  <c:v>3.4195079803469999</c:v>
                </c:pt>
                <c:pt idx="36752">
                  <c:v>3.4195449352259999</c:v>
                </c:pt>
                <c:pt idx="36753">
                  <c:v>3.419569253922</c:v>
                </c:pt>
                <c:pt idx="36754">
                  <c:v>3.4196138381960002</c:v>
                </c:pt>
                <c:pt idx="36755">
                  <c:v>3.4196312427520001</c:v>
                </c:pt>
                <c:pt idx="36756">
                  <c:v>3.419662237167</c:v>
                </c:pt>
                <c:pt idx="36757">
                  <c:v>3.4196851253510001</c:v>
                </c:pt>
                <c:pt idx="36758">
                  <c:v>3.4197347164149998</c:v>
                </c:pt>
                <c:pt idx="36759">
                  <c:v>3.4197576045989999</c:v>
                </c:pt>
                <c:pt idx="36760">
                  <c:v>3.4198153018949999</c:v>
                </c:pt>
                <c:pt idx="36761">
                  <c:v>3.4198472499850001</c:v>
                </c:pt>
                <c:pt idx="36762">
                  <c:v>3.4198985099789998</c:v>
                </c:pt>
                <c:pt idx="36763">
                  <c:v>3.4199507236479998</c:v>
                </c:pt>
                <c:pt idx="36764">
                  <c:v>3.4199857711789998</c:v>
                </c:pt>
                <c:pt idx="36765">
                  <c:v>3.4200477600100001</c:v>
                </c:pt>
                <c:pt idx="36766">
                  <c:v>3.4200778007510002</c:v>
                </c:pt>
                <c:pt idx="36767">
                  <c:v>3.4201447963709999</c:v>
                </c:pt>
                <c:pt idx="36768">
                  <c:v>3.4201877117159998</c:v>
                </c:pt>
                <c:pt idx="36769">
                  <c:v>3.4204964637759998</c:v>
                </c:pt>
                <c:pt idx="36770">
                  <c:v>3.4205393791200001</c:v>
                </c:pt>
                <c:pt idx="36771">
                  <c:v>3.42058634758</c:v>
                </c:pt>
                <c:pt idx="36772">
                  <c:v>3.4206571578979998</c:v>
                </c:pt>
                <c:pt idx="36773">
                  <c:v>3.4207196235659998</c:v>
                </c:pt>
                <c:pt idx="36774">
                  <c:v>3.420779705048</c:v>
                </c:pt>
                <c:pt idx="36775">
                  <c:v>3.4208486080170002</c:v>
                </c:pt>
                <c:pt idx="36776">
                  <c:v>3.420929670334</c:v>
                </c:pt>
                <c:pt idx="36777">
                  <c:v>3.4209949970250002</c:v>
                </c:pt>
                <c:pt idx="36778">
                  <c:v>3.4210615158080002</c:v>
                </c:pt>
                <c:pt idx="36779">
                  <c:v>3.4211487770079998</c:v>
                </c:pt>
                <c:pt idx="36780">
                  <c:v>3.421214342117</c:v>
                </c:pt>
                <c:pt idx="36781">
                  <c:v>3.4212746620179999</c:v>
                </c:pt>
                <c:pt idx="36782">
                  <c:v>3.4213433265690001</c:v>
                </c:pt>
                <c:pt idx="36783">
                  <c:v>3.421416521072</c:v>
                </c:pt>
                <c:pt idx="36784">
                  <c:v>3.4214696884159999</c:v>
                </c:pt>
                <c:pt idx="36785">
                  <c:v>3.4215195178990001</c:v>
                </c:pt>
                <c:pt idx="36786">
                  <c:v>3.4216339588169999</c:v>
                </c:pt>
                <c:pt idx="36787">
                  <c:v>3.421723127365</c:v>
                </c:pt>
                <c:pt idx="36788">
                  <c:v>3.4220862388610001</c:v>
                </c:pt>
                <c:pt idx="36789">
                  <c:v>3.4222338199619999</c:v>
                </c:pt>
                <c:pt idx="36790">
                  <c:v>3.4224054813390001</c:v>
                </c:pt>
                <c:pt idx="36791">
                  <c:v>3.4225268363949999</c:v>
                </c:pt>
                <c:pt idx="36792">
                  <c:v>3.4226131439210001</c:v>
                </c:pt>
                <c:pt idx="36793">
                  <c:v>3.4227108955380001</c:v>
                </c:pt>
                <c:pt idx="36794">
                  <c:v>3.4227828979489998</c:v>
                </c:pt>
                <c:pt idx="36795">
                  <c:v>3.422886371613</c:v>
                </c:pt>
                <c:pt idx="36796">
                  <c:v>3.4229271411900002</c:v>
                </c:pt>
                <c:pt idx="36797">
                  <c:v>3.4230351448060001</c:v>
                </c:pt>
                <c:pt idx="36798">
                  <c:v>3.4230806827550002</c:v>
                </c:pt>
                <c:pt idx="36799">
                  <c:v>3.4231331348420002</c:v>
                </c:pt>
                <c:pt idx="36800">
                  <c:v>3.4232065677639998</c:v>
                </c:pt>
                <c:pt idx="36801">
                  <c:v>3.4232707023620002</c:v>
                </c:pt>
                <c:pt idx="36802">
                  <c:v>3.4233307838439999</c:v>
                </c:pt>
                <c:pt idx="36803">
                  <c:v>3.4233934879299999</c:v>
                </c:pt>
                <c:pt idx="36804">
                  <c:v>3.4234752655029999</c:v>
                </c:pt>
                <c:pt idx="36805">
                  <c:v>3.4235339164730001</c:v>
                </c:pt>
                <c:pt idx="36806">
                  <c:v>3.423591136932</c:v>
                </c:pt>
                <c:pt idx="36807">
                  <c:v>3.4236693382259999</c:v>
                </c:pt>
                <c:pt idx="36808">
                  <c:v>3.4237301349639999</c:v>
                </c:pt>
                <c:pt idx="36809">
                  <c:v>3.423777580261</c:v>
                </c:pt>
                <c:pt idx="36810">
                  <c:v>3.42382645607</c:v>
                </c:pt>
                <c:pt idx="36811">
                  <c:v>3.423927307129</c:v>
                </c:pt>
                <c:pt idx="36812">
                  <c:v>3.4240150451660001</c:v>
                </c:pt>
                <c:pt idx="36813">
                  <c:v>3.4242582321169999</c:v>
                </c:pt>
                <c:pt idx="36814">
                  <c:v>3.4243416786190002</c:v>
                </c:pt>
                <c:pt idx="36815">
                  <c:v>3.424412250519</c:v>
                </c:pt>
                <c:pt idx="36816">
                  <c:v>3.4244441986080001</c:v>
                </c:pt>
                <c:pt idx="36817">
                  <c:v>3.4244759082790002</c:v>
                </c:pt>
                <c:pt idx="36818">
                  <c:v>3.424511671066</c:v>
                </c:pt>
                <c:pt idx="36819">
                  <c:v>3.424525737762</c:v>
                </c:pt>
                <c:pt idx="36820">
                  <c:v>3.4245686531069999</c:v>
                </c:pt>
                <c:pt idx="36821">
                  <c:v>3.4245829582209999</c:v>
                </c:pt>
                <c:pt idx="36822">
                  <c:v>3.4246156215669998</c:v>
                </c:pt>
                <c:pt idx="36823">
                  <c:v>3.4246313571929998</c:v>
                </c:pt>
                <c:pt idx="36824">
                  <c:v>3.42467045784</c:v>
                </c:pt>
                <c:pt idx="36825">
                  <c:v>3.4246866703030001</c:v>
                </c:pt>
                <c:pt idx="36826">
                  <c:v>3.4247200489040002</c:v>
                </c:pt>
                <c:pt idx="36827">
                  <c:v>3.4247238636019999</c:v>
                </c:pt>
                <c:pt idx="36828">
                  <c:v>3.4247617721560002</c:v>
                </c:pt>
                <c:pt idx="36829">
                  <c:v>3.4247789382930001</c:v>
                </c:pt>
                <c:pt idx="36830">
                  <c:v>3.4248194694520002</c:v>
                </c:pt>
                <c:pt idx="36831">
                  <c:v>3.4248533248899999</c:v>
                </c:pt>
                <c:pt idx="36832">
                  <c:v>3.4248731136320001</c:v>
                </c:pt>
                <c:pt idx="36833">
                  <c:v>3.424910783768</c:v>
                </c:pt>
                <c:pt idx="36834">
                  <c:v>3.4249269962310001</c:v>
                </c:pt>
                <c:pt idx="36835">
                  <c:v>3.4249641895290002</c:v>
                </c:pt>
                <c:pt idx="36836">
                  <c:v>3.424987792969</c:v>
                </c:pt>
                <c:pt idx="36837">
                  <c:v>3.4250268936160002</c:v>
                </c:pt>
                <c:pt idx="36838">
                  <c:v>3.4250757694240002</c:v>
                </c:pt>
                <c:pt idx="36839">
                  <c:v>3.4251067638400001</c:v>
                </c:pt>
                <c:pt idx="36840">
                  <c:v>3.425181388855</c:v>
                </c:pt>
                <c:pt idx="36841">
                  <c:v>3.425397634506</c:v>
                </c:pt>
                <c:pt idx="36842">
                  <c:v>3.4255180358890001</c:v>
                </c:pt>
                <c:pt idx="36843">
                  <c:v>3.4255986213680001</c:v>
                </c:pt>
                <c:pt idx="36844">
                  <c:v>3.4256501197809999</c:v>
                </c:pt>
                <c:pt idx="36845">
                  <c:v>3.4257314205170002</c:v>
                </c:pt>
                <c:pt idx="36846">
                  <c:v>3.425802230835</c:v>
                </c:pt>
                <c:pt idx="36847">
                  <c:v>3.4258501529690002</c:v>
                </c:pt>
                <c:pt idx="36848">
                  <c:v>3.425898075104</c:v>
                </c:pt>
                <c:pt idx="36849">
                  <c:v>3.4259576797490001</c:v>
                </c:pt>
                <c:pt idx="36850">
                  <c:v>3.4260542392729998</c:v>
                </c:pt>
                <c:pt idx="36851">
                  <c:v>3.426159620285</c:v>
                </c:pt>
                <c:pt idx="36852">
                  <c:v>3.4262454509740001</c:v>
                </c:pt>
                <c:pt idx="36853">
                  <c:v>3.4263384342190002</c:v>
                </c:pt>
                <c:pt idx="36854">
                  <c:v>3.4264137744899998</c:v>
                </c:pt>
                <c:pt idx="36855">
                  <c:v>3.426473855972</c:v>
                </c:pt>
                <c:pt idx="36856">
                  <c:v>3.4265148639679999</c:v>
                </c:pt>
                <c:pt idx="36857">
                  <c:v>3.426558971405</c:v>
                </c:pt>
                <c:pt idx="36858">
                  <c:v>3.4266204833980001</c:v>
                </c:pt>
                <c:pt idx="36859">
                  <c:v>3.4266657829280001</c:v>
                </c:pt>
                <c:pt idx="36860">
                  <c:v>3.426708936691</c:v>
                </c:pt>
                <c:pt idx="36861">
                  <c:v>3.4268214702609998</c:v>
                </c:pt>
                <c:pt idx="36862">
                  <c:v>3.426906108856</c:v>
                </c:pt>
                <c:pt idx="36863">
                  <c:v>3.4270064830779998</c:v>
                </c:pt>
                <c:pt idx="36864">
                  <c:v>3.427082300186</c:v>
                </c:pt>
                <c:pt idx="36865">
                  <c:v>3.42719912529</c:v>
                </c:pt>
                <c:pt idx="36866">
                  <c:v>3.427535533905</c:v>
                </c:pt>
                <c:pt idx="36867">
                  <c:v>3.427769184113</c:v>
                </c:pt>
                <c:pt idx="36868">
                  <c:v>3.4279580116270001</c:v>
                </c:pt>
                <c:pt idx="36869">
                  <c:v>3.428070783615</c:v>
                </c:pt>
                <c:pt idx="36870">
                  <c:v>3.4281308650970002</c:v>
                </c:pt>
                <c:pt idx="36871">
                  <c:v>3.4282073974610001</c:v>
                </c:pt>
                <c:pt idx="36872">
                  <c:v>3.4282946586610001</c:v>
                </c:pt>
                <c:pt idx="36873">
                  <c:v>3.4283759593959999</c:v>
                </c:pt>
                <c:pt idx="36874">
                  <c:v>3.4284250736240001</c:v>
                </c:pt>
                <c:pt idx="36875">
                  <c:v>3.4284608364109999</c:v>
                </c:pt>
                <c:pt idx="36876">
                  <c:v>3.4286336898799998</c:v>
                </c:pt>
                <c:pt idx="36877">
                  <c:v>3.4288837909700001</c:v>
                </c:pt>
                <c:pt idx="36878">
                  <c:v>3.4289512634279999</c:v>
                </c:pt>
                <c:pt idx="36879">
                  <c:v>3.429007291794</c:v>
                </c:pt>
                <c:pt idx="36880">
                  <c:v>3.4290797710419998</c:v>
                </c:pt>
                <c:pt idx="36881">
                  <c:v>3.4291770458220001</c:v>
                </c:pt>
                <c:pt idx="36882">
                  <c:v>3.4292962551119999</c:v>
                </c:pt>
                <c:pt idx="36883">
                  <c:v>3.4295308589940001</c:v>
                </c:pt>
                <c:pt idx="36884">
                  <c:v>3.4296689033510002</c:v>
                </c:pt>
                <c:pt idx="36885">
                  <c:v>3.4298675060270001</c:v>
                </c:pt>
                <c:pt idx="36886">
                  <c:v>3.4301743507390001</c:v>
                </c:pt>
                <c:pt idx="36887">
                  <c:v>3.430386781693</c:v>
                </c:pt>
                <c:pt idx="36888">
                  <c:v>3.4305567741390002</c:v>
                </c:pt>
                <c:pt idx="36889">
                  <c:v>3.4306595325470002</c:v>
                </c:pt>
                <c:pt idx="36890">
                  <c:v>3.430735588074</c:v>
                </c:pt>
                <c:pt idx="36891">
                  <c:v>3.4307794570920001</c:v>
                </c:pt>
                <c:pt idx="36892">
                  <c:v>3.4308173656459999</c:v>
                </c:pt>
                <c:pt idx="36893">
                  <c:v>3.430870056152</c:v>
                </c:pt>
                <c:pt idx="36894">
                  <c:v>3.4308967590330002</c:v>
                </c:pt>
                <c:pt idx="36895">
                  <c:v>3.4309451580050001</c:v>
                </c:pt>
                <c:pt idx="36896">
                  <c:v>3.430953502655</c:v>
                </c:pt>
                <c:pt idx="36897">
                  <c:v>3.4310021400449999</c:v>
                </c:pt>
                <c:pt idx="36898">
                  <c:v>3.4310235977170001</c:v>
                </c:pt>
                <c:pt idx="36899">
                  <c:v>3.4310669898990001</c:v>
                </c:pt>
                <c:pt idx="36900">
                  <c:v>3.4310786724089999</c:v>
                </c:pt>
                <c:pt idx="36901">
                  <c:v>3.4310884475710002</c:v>
                </c:pt>
                <c:pt idx="36902">
                  <c:v>3.4311203956599998</c:v>
                </c:pt>
                <c:pt idx="36903">
                  <c:v>3.431134939194</c:v>
                </c:pt>
                <c:pt idx="36904">
                  <c:v>3.4311652183530001</c:v>
                </c:pt>
                <c:pt idx="36905">
                  <c:v>3.431180238724</c:v>
                </c:pt>
                <c:pt idx="36906">
                  <c:v>3.4311900138849998</c:v>
                </c:pt>
                <c:pt idx="36907">
                  <c:v>3.4312038421629998</c:v>
                </c:pt>
                <c:pt idx="36908">
                  <c:v>3.4312372207639998</c:v>
                </c:pt>
                <c:pt idx="36909">
                  <c:v>3.4312438964840002</c:v>
                </c:pt>
                <c:pt idx="36910">
                  <c:v>3.4312527179719998</c:v>
                </c:pt>
                <c:pt idx="36911">
                  <c:v>3.4312844276429999</c:v>
                </c:pt>
                <c:pt idx="36912">
                  <c:v>3.4312965869899998</c:v>
                </c:pt>
                <c:pt idx="36913">
                  <c:v>3.431307554245</c:v>
                </c:pt>
                <c:pt idx="36914">
                  <c:v>3.4313254356380001</c:v>
                </c:pt>
                <c:pt idx="36915">
                  <c:v>3.4313561916349999</c:v>
                </c:pt>
                <c:pt idx="36916">
                  <c:v>3.4313693046570002</c:v>
                </c:pt>
                <c:pt idx="36917">
                  <c:v>3.4314162731170001</c:v>
                </c:pt>
                <c:pt idx="36918">
                  <c:v>3.431453943253</c:v>
                </c:pt>
                <c:pt idx="36919">
                  <c:v>3.4318234920499999</c:v>
                </c:pt>
                <c:pt idx="36920">
                  <c:v>3.4318695068360001</c:v>
                </c:pt>
                <c:pt idx="36921">
                  <c:v>3.4319460392000001</c:v>
                </c:pt>
                <c:pt idx="36922">
                  <c:v>3.432006835938</c:v>
                </c:pt>
                <c:pt idx="36923">
                  <c:v>3.432075023651</c:v>
                </c:pt>
                <c:pt idx="36924">
                  <c:v>3.4321641922000001</c:v>
                </c:pt>
                <c:pt idx="36925">
                  <c:v>3.4322600364690001</c:v>
                </c:pt>
                <c:pt idx="36926">
                  <c:v>3.4323489665990001</c:v>
                </c:pt>
                <c:pt idx="36927">
                  <c:v>3.4324426651</c:v>
                </c:pt>
                <c:pt idx="36928">
                  <c:v>3.4325590133669999</c:v>
                </c:pt>
                <c:pt idx="36929">
                  <c:v>3.4326615333560002</c:v>
                </c:pt>
                <c:pt idx="36930">
                  <c:v>3.4327580928799999</c:v>
                </c:pt>
                <c:pt idx="36931">
                  <c:v>3.4328651428220001</c:v>
                </c:pt>
                <c:pt idx="36932">
                  <c:v>3.4329545497890002</c:v>
                </c:pt>
                <c:pt idx="36933">
                  <c:v>3.4330294132230001</c:v>
                </c:pt>
                <c:pt idx="36934">
                  <c:v>3.4330995082859999</c:v>
                </c:pt>
                <c:pt idx="36935">
                  <c:v>3.433178901672</c:v>
                </c:pt>
                <c:pt idx="36936">
                  <c:v>3.4332349300380001</c:v>
                </c:pt>
                <c:pt idx="36937">
                  <c:v>3.4332838058470001</c:v>
                </c:pt>
                <c:pt idx="36938">
                  <c:v>3.4334287643430002</c:v>
                </c:pt>
                <c:pt idx="36939">
                  <c:v>3.4337196350100001</c:v>
                </c:pt>
                <c:pt idx="36940">
                  <c:v>3.434071540833</c:v>
                </c:pt>
                <c:pt idx="36941">
                  <c:v>3.434184789658</c:v>
                </c:pt>
                <c:pt idx="36942">
                  <c:v>3.4343268871310002</c:v>
                </c:pt>
                <c:pt idx="36943">
                  <c:v>3.43443775177</c:v>
                </c:pt>
                <c:pt idx="36944">
                  <c:v>3.4345839023589999</c:v>
                </c:pt>
                <c:pt idx="36945">
                  <c:v>3.4346857070920001</c:v>
                </c:pt>
                <c:pt idx="36946">
                  <c:v>3.4347648620609998</c:v>
                </c:pt>
                <c:pt idx="36947">
                  <c:v>3.4348413944240002</c:v>
                </c:pt>
                <c:pt idx="36948">
                  <c:v>3.4349200725559998</c:v>
                </c:pt>
                <c:pt idx="36949">
                  <c:v>3.4350082874300001</c:v>
                </c:pt>
                <c:pt idx="36950">
                  <c:v>3.4350819587710002</c:v>
                </c:pt>
                <c:pt idx="36951">
                  <c:v>3.435164928436</c:v>
                </c:pt>
                <c:pt idx="36952">
                  <c:v>3.4352827072140002</c:v>
                </c:pt>
                <c:pt idx="36953">
                  <c:v>3.4355714321140001</c:v>
                </c:pt>
                <c:pt idx="36954">
                  <c:v>3.4356379508970001</c:v>
                </c:pt>
                <c:pt idx="36955">
                  <c:v>3.4356939792630001</c:v>
                </c:pt>
                <c:pt idx="36956">
                  <c:v>3.4357635974880001</c:v>
                </c:pt>
                <c:pt idx="36957">
                  <c:v>3.4358286857599998</c:v>
                </c:pt>
                <c:pt idx="36958">
                  <c:v>3.4358768463130001</c:v>
                </c:pt>
                <c:pt idx="36959">
                  <c:v>3.4359154701230001</c:v>
                </c:pt>
                <c:pt idx="36960">
                  <c:v>3.4359371662139999</c:v>
                </c:pt>
                <c:pt idx="36961">
                  <c:v>3.4359669685359999</c:v>
                </c:pt>
                <c:pt idx="36962">
                  <c:v>3.4360086917879999</c:v>
                </c:pt>
                <c:pt idx="36963">
                  <c:v>3.436048984528</c:v>
                </c:pt>
                <c:pt idx="36964">
                  <c:v>3.4360866546629998</c:v>
                </c:pt>
                <c:pt idx="36965">
                  <c:v>3.4361288547519999</c:v>
                </c:pt>
                <c:pt idx="36966">
                  <c:v>3.4361646175380001</c:v>
                </c:pt>
                <c:pt idx="36967">
                  <c:v>3.4362053871149998</c:v>
                </c:pt>
                <c:pt idx="36968">
                  <c:v>3.4362347126010002</c:v>
                </c:pt>
                <c:pt idx="36969">
                  <c:v>3.4362757205959999</c:v>
                </c:pt>
                <c:pt idx="36970">
                  <c:v>3.436309099197</c:v>
                </c:pt>
                <c:pt idx="36971">
                  <c:v>3.4363410472870002</c:v>
                </c:pt>
                <c:pt idx="36972">
                  <c:v>3.4363780021669998</c:v>
                </c:pt>
                <c:pt idx="36973">
                  <c:v>3.4364128112789998</c:v>
                </c:pt>
                <c:pt idx="36974">
                  <c:v>3.4364514350889999</c:v>
                </c:pt>
                <c:pt idx="36975">
                  <c:v>3.4364969730379999</c:v>
                </c:pt>
                <c:pt idx="36976">
                  <c:v>3.4365351200099998</c:v>
                </c:pt>
                <c:pt idx="36977">
                  <c:v>3.4365832805630001</c:v>
                </c:pt>
                <c:pt idx="36978">
                  <c:v>3.4366171360019999</c:v>
                </c:pt>
                <c:pt idx="36979">
                  <c:v>3.436661243439</c:v>
                </c:pt>
                <c:pt idx="36980">
                  <c:v>3.4366762638089998</c:v>
                </c:pt>
                <c:pt idx="36981">
                  <c:v>3.4367218017579999</c:v>
                </c:pt>
                <c:pt idx="36982">
                  <c:v>3.4367530345919999</c:v>
                </c:pt>
                <c:pt idx="36983">
                  <c:v>3.4368033409119998</c:v>
                </c:pt>
                <c:pt idx="36984">
                  <c:v>3.4368491172789999</c:v>
                </c:pt>
                <c:pt idx="36985">
                  <c:v>3.4368944168089999</c:v>
                </c:pt>
                <c:pt idx="36986">
                  <c:v>3.4369528293610001</c:v>
                </c:pt>
                <c:pt idx="36987">
                  <c:v>3.4370424747469999</c:v>
                </c:pt>
                <c:pt idx="36988">
                  <c:v>3.437395572662</c:v>
                </c:pt>
                <c:pt idx="36989">
                  <c:v>3.437485933304</c:v>
                </c:pt>
                <c:pt idx="36990">
                  <c:v>3.437536716461</c:v>
                </c:pt>
                <c:pt idx="36991">
                  <c:v>3.4376053810120002</c:v>
                </c:pt>
                <c:pt idx="36992">
                  <c:v>3.4376611709590001</c:v>
                </c:pt>
                <c:pt idx="36993">
                  <c:v>3.4377253055570001</c:v>
                </c:pt>
                <c:pt idx="36994">
                  <c:v>3.4378132820129998</c:v>
                </c:pt>
                <c:pt idx="36995">
                  <c:v>3.4378986358639998</c:v>
                </c:pt>
                <c:pt idx="36996">
                  <c:v>3.4379818439480001</c:v>
                </c:pt>
                <c:pt idx="36997">
                  <c:v>3.4380679130549998</c:v>
                </c:pt>
                <c:pt idx="36998">
                  <c:v>3.438178539276</c:v>
                </c:pt>
                <c:pt idx="36999">
                  <c:v>3.4382665157319998</c:v>
                </c:pt>
                <c:pt idx="37000">
                  <c:v>3.438358068466</c:v>
                </c:pt>
                <c:pt idx="37001">
                  <c:v>3.4384684562680001</c:v>
                </c:pt>
                <c:pt idx="37002">
                  <c:v>3.4385640621190001</c:v>
                </c:pt>
                <c:pt idx="37003">
                  <c:v>3.438647508621</c:v>
                </c:pt>
                <c:pt idx="37004">
                  <c:v>3.438729524612</c:v>
                </c:pt>
                <c:pt idx="37005">
                  <c:v>3.43883228302</c:v>
                </c:pt>
                <c:pt idx="37006">
                  <c:v>3.4389019012449999</c:v>
                </c:pt>
                <c:pt idx="37007">
                  <c:v>3.4389660358429999</c:v>
                </c:pt>
                <c:pt idx="37008">
                  <c:v>3.439046621323</c:v>
                </c:pt>
                <c:pt idx="37009">
                  <c:v>3.4391105175019998</c:v>
                </c:pt>
                <c:pt idx="37010">
                  <c:v>3.4391586780550001</c:v>
                </c:pt>
                <c:pt idx="37011">
                  <c:v>3.4392096996310002</c:v>
                </c:pt>
                <c:pt idx="37012">
                  <c:v>3.439315319061</c:v>
                </c:pt>
                <c:pt idx="37013">
                  <c:v>3.4394049644470002</c:v>
                </c:pt>
                <c:pt idx="37014">
                  <c:v>3.4395101070399998</c:v>
                </c:pt>
                <c:pt idx="37015">
                  <c:v>3.4397678375240002</c:v>
                </c:pt>
                <c:pt idx="37016">
                  <c:v>3.4398412704469998</c:v>
                </c:pt>
                <c:pt idx="37017">
                  <c:v>3.4399228096010002</c:v>
                </c:pt>
                <c:pt idx="37018">
                  <c:v>3.4399724006649999</c:v>
                </c:pt>
                <c:pt idx="37019">
                  <c:v>3.440013170242</c:v>
                </c:pt>
                <c:pt idx="37020">
                  <c:v>3.4400527477259999</c:v>
                </c:pt>
                <c:pt idx="37021">
                  <c:v>3.4400916099550001</c:v>
                </c:pt>
                <c:pt idx="37022">
                  <c:v>3.4401085376739999</c:v>
                </c:pt>
                <c:pt idx="37023">
                  <c:v>3.4401502609249999</c:v>
                </c:pt>
                <c:pt idx="37024">
                  <c:v>3.4401578903200001</c:v>
                </c:pt>
                <c:pt idx="37025">
                  <c:v>3.4401965141300002</c:v>
                </c:pt>
                <c:pt idx="37026">
                  <c:v>3.4402201175689999</c:v>
                </c:pt>
                <c:pt idx="37027">
                  <c:v>3.4402625560760001</c:v>
                </c:pt>
                <c:pt idx="37028">
                  <c:v>3.4402730464940001</c:v>
                </c:pt>
                <c:pt idx="37029">
                  <c:v>3.4403162002559999</c:v>
                </c:pt>
                <c:pt idx="37030">
                  <c:v>3.440331935883</c:v>
                </c:pt>
                <c:pt idx="37031">
                  <c:v>3.4403731822969998</c:v>
                </c:pt>
                <c:pt idx="37032">
                  <c:v>3.4404163360600002</c:v>
                </c:pt>
                <c:pt idx="37033">
                  <c:v>3.4404439926150001</c:v>
                </c:pt>
                <c:pt idx="37034">
                  <c:v>3.4404921531679999</c:v>
                </c:pt>
                <c:pt idx="37035">
                  <c:v>3.4405145645139998</c:v>
                </c:pt>
                <c:pt idx="37036">
                  <c:v>3.4405605793</c:v>
                </c:pt>
                <c:pt idx="37037">
                  <c:v>3.4405922889710001</c:v>
                </c:pt>
                <c:pt idx="37038">
                  <c:v>3.4408321380619999</c:v>
                </c:pt>
                <c:pt idx="37039">
                  <c:v>3.440900802612</c:v>
                </c:pt>
                <c:pt idx="37040">
                  <c:v>3.4409534931180001</c:v>
                </c:pt>
                <c:pt idx="37041">
                  <c:v>3.4410116672519999</c:v>
                </c:pt>
                <c:pt idx="37042">
                  <c:v>3.4410951137539998</c:v>
                </c:pt>
                <c:pt idx="37043">
                  <c:v>3.4411625862120001</c:v>
                </c:pt>
                <c:pt idx="37044">
                  <c:v>3.441233873367</c:v>
                </c:pt>
                <c:pt idx="37045">
                  <c:v>3.4413130283359998</c:v>
                </c:pt>
                <c:pt idx="37046">
                  <c:v>3.4413995742800001</c:v>
                </c:pt>
                <c:pt idx="37047">
                  <c:v>3.4414737224579999</c:v>
                </c:pt>
                <c:pt idx="37048">
                  <c:v>3.4415478706360001</c:v>
                </c:pt>
                <c:pt idx="37049">
                  <c:v>3.4416358470919999</c:v>
                </c:pt>
                <c:pt idx="37050">
                  <c:v>3.4417054653169998</c:v>
                </c:pt>
                <c:pt idx="37051">
                  <c:v>3.4417717456819998</c:v>
                </c:pt>
                <c:pt idx="37052">
                  <c:v>3.441847801208</c:v>
                </c:pt>
                <c:pt idx="37053">
                  <c:v>3.441918849945</c:v>
                </c:pt>
                <c:pt idx="37054">
                  <c:v>3.4419703483580002</c:v>
                </c:pt>
                <c:pt idx="37055">
                  <c:v>3.4420220851900001</c:v>
                </c:pt>
                <c:pt idx="37056">
                  <c:v>3.442131519318</c:v>
                </c:pt>
                <c:pt idx="37057">
                  <c:v>3.4424164295200002</c:v>
                </c:pt>
                <c:pt idx="37058">
                  <c:v>3.4424726963040002</c:v>
                </c:pt>
                <c:pt idx="37059">
                  <c:v>3.4425263404850002</c:v>
                </c:pt>
                <c:pt idx="37060">
                  <c:v>3.4425773620609998</c:v>
                </c:pt>
                <c:pt idx="37061">
                  <c:v>3.4426057338709999</c:v>
                </c:pt>
                <c:pt idx="37062">
                  <c:v>3.4426538944240002</c:v>
                </c:pt>
                <c:pt idx="37063">
                  <c:v>3.4426763057710001</c:v>
                </c:pt>
                <c:pt idx="37064">
                  <c:v>3.4427185058590002</c:v>
                </c:pt>
                <c:pt idx="37065">
                  <c:v>3.4427399635309999</c:v>
                </c:pt>
                <c:pt idx="37066">
                  <c:v>3.44277882576</c:v>
                </c:pt>
                <c:pt idx="37067">
                  <c:v>3.442816972733</c:v>
                </c:pt>
                <c:pt idx="37068">
                  <c:v>3.4428372383119998</c:v>
                </c:pt>
                <c:pt idx="37069">
                  <c:v>3.4428913593289998</c:v>
                </c:pt>
                <c:pt idx="37070">
                  <c:v>3.44291806221</c:v>
                </c:pt>
                <c:pt idx="37071">
                  <c:v>3.4429717063899998</c:v>
                </c:pt>
                <c:pt idx="37072">
                  <c:v>3.4430112838750002</c:v>
                </c:pt>
                <c:pt idx="37073">
                  <c:v>3.4430739879610002</c:v>
                </c:pt>
                <c:pt idx="37074">
                  <c:v>3.4431233406069999</c:v>
                </c:pt>
                <c:pt idx="37075">
                  <c:v>3.4431617259979999</c:v>
                </c:pt>
                <c:pt idx="37076">
                  <c:v>3.443205833435</c:v>
                </c:pt>
                <c:pt idx="37077">
                  <c:v>3.4432802200319998</c:v>
                </c:pt>
                <c:pt idx="37078">
                  <c:v>3.4433882236479998</c:v>
                </c:pt>
                <c:pt idx="37079">
                  <c:v>3.4435195922849999</c:v>
                </c:pt>
                <c:pt idx="37080">
                  <c:v>3.4436326026919999</c:v>
                </c:pt>
                <c:pt idx="37081">
                  <c:v>3.4436981678010001</c:v>
                </c:pt>
                <c:pt idx="37082">
                  <c:v>3.444009780884</c:v>
                </c:pt>
                <c:pt idx="37083">
                  <c:v>3.444130182266</c:v>
                </c:pt>
                <c:pt idx="37084">
                  <c:v>3.4442553520199999</c:v>
                </c:pt>
                <c:pt idx="37085">
                  <c:v>3.4443590641020001</c:v>
                </c:pt>
                <c:pt idx="37086">
                  <c:v>3.444438934326</c:v>
                </c:pt>
                <c:pt idx="37087">
                  <c:v>3.4444961547849999</c:v>
                </c:pt>
                <c:pt idx="37088">
                  <c:v>3.4445581436160002</c:v>
                </c:pt>
                <c:pt idx="37089">
                  <c:v>3.4446017742159998</c:v>
                </c:pt>
                <c:pt idx="37090">
                  <c:v>3.4446477890009999</c:v>
                </c:pt>
                <c:pt idx="37091">
                  <c:v>3.4447219371800002</c:v>
                </c:pt>
                <c:pt idx="37092">
                  <c:v>3.4448010921479999</c:v>
                </c:pt>
                <c:pt idx="37093">
                  <c:v>3.4451358318329999</c:v>
                </c:pt>
                <c:pt idx="37094">
                  <c:v>3.4452214241029999</c:v>
                </c:pt>
                <c:pt idx="37095">
                  <c:v>3.4452540874480002</c:v>
                </c:pt>
                <c:pt idx="37096">
                  <c:v>3.4453136920929999</c:v>
                </c:pt>
                <c:pt idx="37097">
                  <c:v>3.4453935623169998</c:v>
                </c:pt>
                <c:pt idx="37098">
                  <c:v>3.4454271793369999</c:v>
                </c:pt>
                <c:pt idx="37099">
                  <c:v>3.4454855918880001</c:v>
                </c:pt>
                <c:pt idx="37100">
                  <c:v>3.4455430507660001</c:v>
                </c:pt>
                <c:pt idx="37101">
                  <c:v>3.4456136226649998</c:v>
                </c:pt>
                <c:pt idx="37102">
                  <c:v>3.4457406997679998</c:v>
                </c:pt>
                <c:pt idx="37103">
                  <c:v>3.4460666179659998</c:v>
                </c:pt>
                <c:pt idx="37104">
                  <c:v>3.4461631774899999</c:v>
                </c:pt>
                <c:pt idx="37105">
                  <c:v>3.4462699890140001</c:v>
                </c:pt>
                <c:pt idx="37106">
                  <c:v>3.4463174343110001</c:v>
                </c:pt>
                <c:pt idx="37107">
                  <c:v>3.4463682174680002</c:v>
                </c:pt>
                <c:pt idx="37108">
                  <c:v>3.4464275836940002</c:v>
                </c:pt>
                <c:pt idx="37109">
                  <c:v>3.4464955329900002</c:v>
                </c:pt>
                <c:pt idx="37110">
                  <c:v>3.446547031403</c:v>
                </c:pt>
                <c:pt idx="37111">
                  <c:v>3.4466018676760002</c:v>
                </c:pt>
                <c:pt idx="37112">
                  <c:v>3.4466753005980002</c:v>
                </c:pt>
                <c:pt idx="37113">
                  <c:v>3.4467275142670002</c:v>
                </c:pt>
                <c:pt idx="37114">
                  <c:v>3.4467780590060002</c:v>
                </c:pt>
                <c:pt idx="37115">
                  <c:v>3.446838140488</c:v>
                </c:pt>
                <c:pt idx="37116">
                  <c:v>3.446897745132</c:v>
                </c:pt>
                <c:pt idx="37117">
                  <c:v>3.4469432830810001</c:v>
                </c:pt>
                <c:pt idx="37118">
                  <c:v>3.4470455646509999</c:v>
                </c:pt>
                <c:pt idx="37119">
                  <c:v>3.4471316337590001</c:v>
                </c:pt>
                <c:pt idx="37120">
                  <c:v>3.4472303390499999</c:v>
                </c:pt>
                <c:pt idx="37121">
                  <c:v>3.44735455513</c:v>
                </c:pt>
                <c:pt idx="37122">
                  <c:v>3.4476809501650001</c:v>
                </c:pt>
                <c:pt idx="37123">
                  <c:v>3.4477427005769998</c:v>
                </c:pt>
                <c:pt idx="37124">
                  <c:v>3.447793960571</c:v>
                </c:pt>
                <c:pt idx="37125">
                  <c:v>3.4478440284729999</c:v>
                </c:pt>
                <c:pt idx="37126">
                  <c:v>3.4478685855869999</c:v>
                </c:pt>
                <c:pt idx="37127">
                  <c:v>3.4479186534880002</c:v>
                </c:pt>
                <c:pt idx="37128">
                  <c:v>3.4479477405550001</c:v>
                </c:pt>
                <c:pt idx="37129">
                  <c:v>3.4479959011079999</c:v>
                </c:pt>
                <c:pt idx="37130">
                  <c:v>3.448034763336</c:v>
                </c:pt>
                <c:pt idx="37131">
                  <c:v>3.4480981826780002</c:v>
                </c:pt>
                <c:pt idx="37132">
                  <c:v>3.4481737613679999</c:v>
                </c:pt>
                <c:pt idx="37133">
                  <c:v>3.4482569694520002</c:v>
                </c:pt>
                <c:pt idx="37134">
                  <c:v>3.4483151435849999</c:v>
                </c:pt>
                <c:pt idx="37135">
                  <c:v>3.4483766555790001</c:v>
                </c:pt>
                <c:pt idx="37136">
                  <c:v>3.448425292969</c:v>
                </c:pt>
                <c:pt idx="37137">
                  <c:v>3.448481082916</c:v>
                </c:pt>
                <c:pt idx="37138">
                  <c:v>3.4485774040220001</c:v>
                </c:pt>
                <c:pt idx="37139">
                  <c:v>3.4487838745119999</c:v>
                </c:pt>
                <c:pt idx="37140">
                  <c:v>3.4489192962650002</c:v>
                </c:pt>
                <c:pt idx="37141">
                  <c:v>3.4489908218380001</c:v>
                </c:pt>
                <c:pt idx="37142">
                  <c:v>3.4490239620210001</c:v>
                </c:pt>
                <c:pt idx="37143">
                  <c:v>3.449077606201</c:v>
                </c:pt>
                <c:pt idx="37144">
                  <c:v>3.4491062164309998</c:v>
                </c:pt>
                <c:pt idx="37145">
                  <c:v>3.4491503238679999</c:v>
                </c:pt>
                <c:pt idx="37146">
                  <c:v>3.449196100235</c:v>
                </c:pt>
                <c:pt idx="37147">
                  <c:v>3.4492218494419999</c:v>
                </c:pt>
                <c:pt idx="37148">
                  <c:v>3.4492802619930001</c:v>
                </c:pt>
                <c:pt idx="37149">
                  <c:v>3.4493074417109999</c:v>
                </c:pt>
                <c:pt idx="37150">
                  <c:v>3.449365139008</c:v>
                </c:pt>
                <c:pt idx="37151">
                  <c:v>3.4494073390960001</c:v>
                </c:pt>
                <c:pt idx="37152">
                  <c:v>3.4494652748110002</c:v>
                </c:pt>
                <c:pt idx="37153">
                  <c:v>3.449822187424</c:v>
                </c:pt>
                <c:pt idx="37154">
                  <c:v>3.4499182701110001</c:v>
                </c:pt>
                <c:pt idx="37155">
                  <c:v>3.4499850273130002</c:v>
                </c:pt>
                <c:pt idx="37156">
                  <c:v>3.4500327110289999</c:v>
                </c:pt>
                <c:pt idx="37157">
                  <c:v>3.4500842094420001</c:v>
                </c:pt>
                <c:pt idx="37158">
                  <c:v>3.450169086456</c:v>
                </c:pt>
                <c:pt idx="37159">
                  <c:v>3.4502277374269998</c:v>
                </c:pt>
                <c:pt idx="37160">
                  <c:v>3.4502863883970001</c:v>
                </c:pt>
                <c:pt idx="37161">
                  <c:v>3.450364589691</c:v>
                </c:pt>
                <c:pt idx="37162">
                  <c:v>3.450449705124</c:v>
                </c:pt>
                <c:pt idx="37163">
                  <c:v>3.450512886047</c:v>
                </c:pt>
                <c:pt idx="37164">
                  <c:v>3.4505777359010001</c:v>
                </c:pt>
                <c:pt idx="37165">
                  <c:v>3.4506659507749999</c:v>
                </c:pt>
                <c:pt idx="37166">
                  <c:v>3.4507286548609999</c:v>
                </c:pt>
                <c:pt idx="37167">
                  <c:v>3.4507861137389999</c:v>
                </c:pt>
                <c:pt idx="37168">
                  <c:v>3.450849056244</c:v>
                </c:pt>
                <c:pt idx="37169">
                  <c:v>3.4509239196779999</c:v>
                </c:pt>
                <c:pt idx="37170">
                  <c:v>3.450978517532</c:v>
                </c:pt>
                <c:pt idx="37171">
                  <c:v>3.4510283470149998</c:v>
                </c:pt>
                <c:pt idx="37172">
                  <c:v>3.4511053562159999</c:v>
                </c:pt>
                <c:pt idx="37173">
                  <c:v>3.4511559009549999</c:v>
                </c:pt>
                <c:pt idx="37174">
                  <c:v>3.4512619972229999</c:v>
                </c:pt>
                <c:pt idx="37175">
                  <c:v>3.451369047165</c:v>
                </c:pt>
                <c:pt idx="37176">
                  <c:v>3.4514749050139999</c:v>
                </c:pt>
                <c:pt idx="37177">
                  <c:v>3.451545000076</c:v>
                </c:pt>
                <c:pt idx="37178">
                  <c:v>3.4517414569849998</c:v>
                </c:pt>
                <c:pt idx="37179">
                  <c:v>3.4519681930539998</c:v>
                </c:pt>
                <c:pt idx="37180">
                  <c:v>3.4520442485810001</c:v>
                </c:pt>
                <c:pt idx="37181">
                  <c:v>3.4521198272709999</c:v>
                </c:pt>
                <c:pt idx="37182">
                  <c:v>3.4521489143370001</c:v>
                </c:pt>
                <c:pt idx="37183">
                  <c:v>3.4522027969360001</c:v>
                </c:pt>
                <c:pt idx="37184">
                  <c:v>3.4522311687470002</c:v>
                </c:pt>
                <c:pt idx="37185">
                  <c:v>3.4522750377659999</c:v>
                </c:pt>
                <c:pt idx="37186">
                  <c:v>3.452312469482</c:v>
                </c:pt>
                <c:pt idx="37187">
                  <c:v>3.452341794968</c:v>
                </c:pt>
                <c:pt idx="37188">
                  <c:v>3.452385425568</c:v>
                </c:pt>
                <c:pt idx="37189">
                  <c:v>3.4524068832400001</c:v>
                </c:pt>
                <c:pt idx="37190">
                  <c:v>3.4524550437929999</c:v>
                </c:pt>
                <c:pt idx="37191">
                  <c:v>3.4524695873260001</c:v>
                </c:pt>
                <c:pt idx="37192">
                  <c:v>3.4525103569029998</c:v>
                </c:pt>
                <c:pt idx="37193">
                  <c:v>3.452540636063</c:v>
                </c:pt>
                <c:pt idx="37194">
                  <c:v>3.4525685310359999</c:v>
                </c:pt>
                <c:pt idx="37195">
                  <c:v>3.4525744915010002</c:v>
                </c:pt>
                <c:pt idx="37196">
                  <c:v>3.4526181221010002</c:v>
                </c:pt>
                <c:pt idx="37197">
                  <c:v>3.4526534080509999</c:v>
                </c:pt>
                <c:pt idx="37198">
                  <c:v>3.4526824951170001</c:v>
                </c:pt>
                <c:pt idx="37199">
                  <c:v>3.452720165253</c:v>
                </c:pt>
                <c:pt idx="37200">
                  <c:v>3.4527266025540002</c:v>
                </c:pt>
                <c:pt idx="37201">
                  <c:v>3.4527671337129999</c:v>
                </c:pt>
                <c:pt idx="37202">
                  <c:v>3.4527733325960002</c:v>
                </c:pt>
                <c:pt idx="37203">
                  <c:v>3.452781677246</c:v>
                </c:pt>
                <c:pt idx="37204">
                  <c:v>3.4528160095209999</c:v>
                </c:pt>
                <c:pt idx="37205">
                  <c:v>3.452830076218</c:v>
                </c:pt>
                <c:pt idx="37206">
                  <c:v>3.4528851509090002</c:v>
                </c:pt>
                <c:pt idx="37207">
                  <c:v>3.4529099464419999</c:v>
                </c:pt>
                <c:pt idx="37208">
                  <c:v>3.4529671669009998</c:v>
                </c:pt>
                <c:pt idx="37209">
                  <c:v>3.4531903266909998</c:v>
                </c:pt>
                <c:pt idx="37210">
                  <c:v>3.4532442092900002</c:v>
                </c:pt>
                <c:pt idx="37211">
                  <c:v>3.4533004760739998</c:v>
                </c:pt>
                <c:pt idx="37212">
                  <c:v>3.4533827304839999</c:v>
                </c:pt>
                <c:pt idx="37213">
                  <c:v>3.453463315964</c:v>
                </c:pt>
                <c:pt idx="37214">
                  <c:v>3.453534841537</c:v>
                </c:pt>
                <c:pt idx="37215">
                  <c:v>3.4536120891570001</c:v>
                </c:pt>
                <c:pt idx="37216">
                  <c:v>3.4537186622620002</c:v>
                </c:pt>
                <c:pt idx="37217">
                  <c:v>3.453801631927</c:v>
                </c:pt>
                <c:pt idx="37218">
                  <c:v>3.4538826942440002</c:v>
                </c:pt>
                <c:pt idx="37219">
                  <c:v>3.4539790153499998</c:v>
                </c:pt>
                <c:pt idx="37220">
                  <c:v>3.4540662765499999</c:v>
                </c:pt>
                <c:pt idx="37221">
                  <c:v>3.454141616821</c:v>
                </c:pt>
                <c:pt idx="37222">
                  <c:v>3.4542155265810002</c:v>
                </c:pt>
                <c:pt idx="37223">
                  <c:v>3.454310655594</c:v>
                </c:pt>
                <c:pt idx="37224">
                  <c:v>3.4543764591219999</c:v>
                </c:pt>
                <c:pt idx="37225">
                  <c:v>3.4544351100920001</c:v>
                </c:pt>
                <c:pt idx="37226">
                  <c:v>3.454506397247</c:v>
                </c:pt>
                <c:pt idx="37227">
                  <c:v>3.4545662403109998</c:v>
                </c:pt>
                <c:pt idx="37228">
                  <c:v>3.4546554088589998</c:v>
                </c:pt>
                <c:pt idx="37229">
                  <c:v>3.4548554420470001</c:v>
                </c:pt>
                <c:pt idx="37230">
                  <c:v>3.4551815986630001</c:v>
                </c:pt>
                <c:pt idx="37231">
                  <c:v>3.455507040024</c:v>
                </c:pt>
                <c:pt idx="37232">
                  <c:v>3.4557914733890001</c:v>
                </c:pt>
                <c:pt idx="37233">
                  <c:v>3.4560983181</c:v>
                </c:pt>
                <c:pt idx="37234">
                  <c:v>3.4564146995540002</c:v>
                </c:pt>
                <c:pt idx="37235">
                  <c:v>3.4567234516140002</c:v>
                </c:pt>
                <c:pt idx="37236">
                  <c:v>3.4568061828609999</c:v>
                </c:pt>
                <c:pt idx="37237">
                  <c:v>3.4568836689000002</c:v>
                </c:pt>
                <c:pt idx="37238">
                  <c:v>3.4569776058200001</c:v>
                </c:pt>
                <c:pt idx="37239">
                  <c:v>3.4570565223690002</c:v>
                </c:pt>
                <c:pt idx="37240">
                  <c:v>3.457139492035</c:v>
                </c:pt>
                <c:pt idx="37241">
                  <c:v>3.4572601318360001</c:v>
                </c:pt>
                <c:pt idx="37242">
                  <c:v>3.4575431346890002</c:v>
                </c:pt>
                <c:pt idx="37243">
                  <c:v>3.4576191902160001</c:v>
                </c:pt>
                <c:pt idx="37244">
                  <c:v>3.4576785564420001</c:v>
                </c:pt>
                <c:pt idx="37245">
                  <c:v>3.4577212333679999</c:v>
                </c:pt>
                <c:pt idx="37246">
                  <c:v>3.4577686786649999</c:v>
                </c:pt>
                <c:pt idx="37247">
                  <c:v>3.457789897919</c:v>
                </c:pt>
                <c:pt idx="37248">
                  <c:v>3.4578123092649999</c:v>
                </c:pt>
                <c:pt idx="37249">
                  <c:v>3.4578425884250001</c:v>
                </c:pt>
                <c:pt idx="37250">
                  <c:v>3.4578855037689999</c:v>
                </c:pt>
                <c:pt idx="37251">
                  <c:v>3.4579019546510001</c:v>
                </c:pt>
                <c:pt idx="37252">
                  <c:v>3.4579198360440002</c:v>
                </c:pt>
                <c:pt idx="37253">
                  <c:v>3.4579524993900002</c:v>
                </c:pt>
                <c:pt idx="37254">
                  <c:v>3.4579946994780002</c:v>
                </c:pt>
                <c:pt idx="37255">
                  <c:v>3.4580113887790001</c:v>
                </c:pt>
                <c:pt idx="37256">
                  <c:v>3.4580543041229999</c:v>
                </c:pt>
                <c:pt idx="37257">
                  <c:v>3.458065271378</c:v>
                </c:pt>
                <c:pt idx="37258">
                  <c:v>3.4581120014189999</c:v>
                </c:pt>
                <c:pt idx="37259">
                  <c:v>3.458124876022</c:v>
                </c:pt>
                <c:pt idx="37260">
                  <c:v>3.458173274994</c:v>
                </c:pt>
                <c:pt idx="37261">
                  <c:v>3.4581975936889999</c:v>
                </c:pt>
                <c:pt idx="37262">
                  <c:v>3.458246707916</c:v>
                </c:pt>
                <c:pt idx="37263">
                  <c:v>3.4582889080050001</c:v>
                </c:pt>
                <c:pt idx="37264">
                  <c:v>3.4583239555360001</c:v>
                </c:pt>
                <c:pt idx="37265">
                  <c:v>3.4583835601809998</c:v>
                </c:pt>
                <c:pt idx="37266">
                  <c:v>3.4584102630619999</c:v>
                </c:pt>
                <c:pt idx="37267">
                  <c:v>3.458707094193</c:v>
                </c:pt>
                <c:pt idx="37268">
                  <c:v>3.4589974880219998</c:v>
                </c:pt>
                <c:pt idx="37269">
                  <c:v>3.4591016769410001</c:v>
                </c:pt>
                <c:pt idx="37270">
                  <c:v>3.459186553955</c:v>
                </c:pt>
                <c:pt idx="37271">
                  <c:v>3.4592533111570001</c:v>
                </c:pt>
                <c:pt idx="37272">
                  <c:v>3.4592990875240002</c:v>
                </c:pt>
                <c:pt idx="37273">
                  <c:v>3.4593482017519999</c:v>
                </c:pt>
                <c:pt idx="37274">
                  <c:v>3.4594058990479999</c:v>
                </c:pt>
                <c:pt idx="37275">
                  <c:v>3.4594721794129999</c:v>
                </c:pt>
                <c:pt idx="37276">
                  <c:v>3.4595229625699999</c:v>
                </c:pt>
                <c:pt idx="37277">
                  <c:v>3.4595694541930002</c:v>
                </c:pt>
                <c:pt idx="37278">
                  <c:v>3.4596467018129999</c:v>
                </c:pt>
                <c:pt idx="37279">
                  <c:v>3.4596910476680001</c:v>
                </c:pt>
                <c:pt idx="37280">
                  <c:v>3.4597358703609999</c:v>
                </c:pt>
                <c:pt idx="37281">
                  <c:v>3.4598517417910002</c:v>
                </c:pt>
                <c:pt idx="37282">
                  <c:v>3.4599318504330001</c:v>
                </c:pt>
                <c:pt idx="37283">
                  <c:v>3.4600312709810002</c:v>
                </c:pt>
                <c:pt idx="37284">
                  <c:v>3.4601151943209998</c:v>
                </c:pt>
                <c:pt idx="37285">
                  <c:v>3.4602074623110002</c:v>
                </c:pt>
                <c:pt idx="37286">
                  <c:v>3.4603049755100002</c:v>
                </c:pt>
                <c:pt idx="37287">
                  <c:v>3.4604253768920001</c:v>
                </c:pt>
                <c:pt idx="37288">
                  <c:v>3.4605395793909999</c:v>
                </c:pt>
                <c:pt idx="37289">
                  <c:v>3.4606337547299999</c:v>
                </c:pt>
                <c:pt idx="37290">
                  <c:v>3.4607286453250001</c:v>
                </c:pt>
                <c:pt idx="37291">
                  <c:v>3.4607782363889998</c:v>
                </c:pt>
                <c:pt idx="37292">
                  <c:v>3.4608218669889999</c:v>
                </c:pt>
                <c:pt idx="37293">
                  <c:v>3.4608714580540001</c:v>
                </c:pt>
                <c:pt idx="37294">
                  <c:v>3.4609432220460001</c:v>
                </c:pt>
                <c:pt idx="37295">
                  <c:v>3.4609923362730002</c:v>
                </c:pt>
                <c:pt idx="37296">
                  <c:v>3.4610381126399998</c:v>
                </c:pt>
                <c:pt idx="37297">
                  <c:v>3.4611022472380002</c:v>
                </c:pt>
                <c:pt idx="37298">
                  <c:v>3.4611961841580001</c:v>
                </c:pt>
                <c:pt idx="37299">
                  <c:v>3.4612436294559998</c:v>
                </c:pt>
                <c:pt idx="37300">
                  <c:v>3.4613392353060002</c:v>
                </c:pt>
                <c:pt idx="37301">
                  <c:v>3.4614198207859999</c:v>
                </c:pt>
                <c:pt idx="37302">
                  <c:v>3.461715221405</c:v>
                </c:pt>
                <c:pt idx="37303">
                  <c:v>3.4618101120000002</c:v>
                </c:pt>
                <c:pt idx="37304">
                  <c:v>3.461900234222</c:v>
                </c:pt>
                <c:pt idx="37305">
                  <c:v>3.4619708061219998</c:v>
                </c:pt>
                <c:pt idx="37306">
                  <c:v>3.4620032310490001</c:v>
                </c:pt>
                <c:pt idx="37307">
                  <c:v>3.4620702266690002</c:v>
                </c:pt>
                <c:pt idx="37308">
                  <c:v>3.4621150493620001</c:v>
                </c:pt>
                <c:pt idx="37309">
                  <c:v>3.4621329307559998</c:v>
                </c:pt>
                <c:pt idx="37310">
                  <c:v>3.462186336517</c:v>
                </c:pt>
                <c:pt idx="37311">
                  <c:v>3.462201833725</c:v>
                </c:pt>
                <c:pt idx="37312">
                  <c:v>3.4622485637659999</c:v>
                </c:pt>
                <c:pt idx="37313">
                  <c:v>3.4622745513919999</c:v>
                </c:pt>
                <c:pt idx="37314">
                  <c:v>3.462320566177</c:v>
                </c:pt>
                <c:pt idx="37315">
                  <c:v>3.4623763561250001</c:v>
                </c:pt>
                <c:pt idx="37316">
                  <c:v>3.4624025821690001</c:v>
                </c:pt>
                <c:pt idx="37317">
                  <c:v>3.462459802628</c:v>
                </c:pt>
                <c:pt idx="37318">
                  <c:v>3.4625258445739999</c:v>
                </c:pt>
                <c:pt idx="37319">
                  <c:v>3.4625756740570002</c:v>
                </c:pt>
                <c:pt idx="37320">
                  <c:v>3.4627437591549999</c:v>
                </c:pt>
                <c:pt idx="37321">
                  <c:v>3.4628567695619998</c:v>
                </c:pt>
                <c:pt idx="37322">
                  <c:v>3.462964057922</c:v>
                </c:pt>
                <c:pt idx="37323">
                  <c:v>3.463061332703</c:v>
                </c:pt>
                <c:pt idx="37324">
                  <c:v>3.4632244110110002</c:v>
                </c:pt>
                <c:pt idx="37325">
                  <c:v>3.4635431766510001</c:v>
                </c:pt>
                <c:pt idx="37326">
                  <c:v>3.4638979434969999</c:v>
                </c:pt>
                <c:pt idx="37327">
                  <c:v>3.4639921188349998</c:v>
                </c:pt>
                <c:pt idx="37328">
                  <c:v>3.4640650749209998</c:v>
                </c:pt>
                <c:pt idx="37329">
                  <c:v>3.46417927742</c:v>
                </c:pt>
                <c:pt idx="37330">
                  <c:v>3.4645028114319998</c:v>
                </c:pt>
                <c:pt idx="37331">
                  <c:v>3.4647727012630001</c:v>
                </c:pt>
                <c:pt idx="37332">
                  <c:v>3.46484708786</c:v>
                </c:pt>
                <c:pt idx="37333">
                  <c:v>3.4649033546450001</c:v>
                </c:pt>
                <c:pt idx="37334">
                  <c:v>3.464945077896</c:v>
                </c:pt>
                <c:pt idx="37335">
                  <c:v>3.464990377426</c:v>
                </c:pt>
                <c:pt idx="37336">
                  <c:v>3.4650700092319999</c:v>
                </c:pt>
                <c:pt idx="37337">
                  <c:v>3.465183973312</c:v>
                </c:pt>
                <c:pt idx="37338">
                  <c:v>3.465548276901</c:v>
                </c:pt>
                <c:pt idx="37339">
                  <c:v>3.4656395912170002</c:v>
                </c:pt>
                <c:pt idx="37340">
                  <c:v>3.4657099246979999</c:v>
                </c:pt>
                <c:pt idx="37341">
                  <c:v>3.465759515762</c:v>
                </c:pt>
                <c:pt idx="37342">
                  <c:v>3.4658138751980001</c:v>
                </c:pt>
                <c:pt idx="37343">
                  <c:v>3.4659001827239999</c:v>
                </c:pt>
                <c:pt idx="37344">
                  <c:v>3.4659621715550002</c:v>
                </c:pt>
                <c:pt idx="37345">
                  <c:v>3.4660203456879999</c:v>
                </c:pt>
                <c:pt idx="37346">
                  <c:v>3.4660859107970001</c:v>
                </c:pt>
                <c:pt idx="37347">
                  <c:v>3.4661731719970001</c:v>
                </c:pt>
                <c:pt idx="37348">
                  <c:v>3.4662322998050001</c:v>
                </c:pt>
                <c:pt idx="37349">
                  <c:v>3.4662883281710002</c:v>
                </c:pt>
                <c:pt idx="37350">
                  <c:v>3.4663746356959999</c:v>
                </c:pt>
                <c:pt idx="37351">
                  <c:v>3.4664387702939998</c:v>
                </c:pt>
                <c:pt idx="37352">
                  <c:v>3.4664876461029999</c:v>
                </c:pt>
                <c:pt idx="37353">
                  <c:v>3.4665400981899999</c:v>
                </c:pt>
                <c:pt idx="37354">
                  <c:v>3.4666094779969998</c:v>
                </c:pt>
                <c:pt idx="37355">
                  <c:v>3.4667346477510002</c:v>
                </c:pt>
                <c:pt idx="37356">
                  <c:v>3.4668967723850002</c:v>
                </c:pt>
                <c:pt idx="37357">
                  <c:v>3.4669752120970001</c:v>
                </c:pt>
                <c:pt idx="37358">
                  <c:v>3.4670383930209998</c:v>
                </c:pt>
                <c:pt idx="37359">
                  <c:v>3.4670684337619999</c:v>
                </c:pt>
                <c:pt idx="37360">
                  <c:v>3.467136859894</c:v>
                </c:pt>
                <c:pt idx="37361">
                  <c:v>3.467168331146</c:v>
                </c:pt>
                <c:pt idx="37362">
                  <c:v>3.4672222137449999</c:v>
                </c:pt>
                <c:pt idx="37363">
                  <c:v>3.4672701358800002</c:v>
                </c:pt>
                <c:pt idx="37364">
                  <c:v>3.467300891876</c:v>
                </c:pt>
                <c:pt idx="37365">
                  <c:v>3.4673473834989998</c:v>
                </c:pt>
                <c:pt idx="37366">
                  <c:v>3.4673695564270002</c:v>
                </c:pt>
                <c:pt idx="37367">
                  <c:v>3.4674198627470001</c:v>
                </c:pt>
                <c:pt idx="37368">
                  <c:v>3.467427968979</c:v>
                </c:pt>
                <c:pt idx="37369">
                  <c:v>3.4674708843230002</c:v>
                </c:pt>
                <c:pt idx="37370">
                  <c:v>3.4674875736240001</c:v>
                </c:pt>
                <c:pt idx="37371">
                  <c:v>3.467529296875</c:v>
                </c:pt>
                <c:pt idx="37372">
                  <c:v>3.467558860779</c:v>
                </c:pt>
                <c:pt idx="37373">
                  <c:v>3.467602729797</c:v>
                </c:pt>
                <c:pt idx="37374">
                  <c:v>3.467614889145</c:v>
                </c:pt>
                <c:pt idx="37375">
                  <c:v>3.4676623344420001</c:v>
                </c:pt>
                <c:pt idx="37376">
                  <c:v>3.4676952362060001</c:v>
                </c:pt>
                <c:pt idx="37377">
                  <c:v>3.467740297318</c:v>
                </c:pt>
                <c:pt idx="37378">
                  <c:v>3.46781539917</c:v>
                </c:pt>
                <c:pt idx="37379">
                  <c:v>3.4680607318879999</c:v>
                </c:pt>
                <c:pt idx="37380">
                  <c:v>3.468190193176</c:v>
                </c:pt>
                <c:pt idx="37381">
                  <c:v>3.4682710170750002</c:v>
                </c:pt>
                <c:pt idx="37382">
                  <c:v>3.4683809280400002</c:v>
                </c:pt>
                <c:pt idx="37383">
                  <c:v>3.4684305191039999</c:v>
                </c:pt>
                <c:pt idx="37384">
                  <c:v>3.4684958457950001</c:v>
                </c:pt>
                <c:pt idx="37385">
                  <c:v>3.468558073044</c:v>
                </c:pt>
                <c:pt idx="37386">
                  <c:v>3.4686098098749998</c:v>
                </c:pt>
                <c:pt idx="37387">
                  <c:v>3.4686689376830002</c:v>
                </c:pt>
                <c:pt idx="37388">
                  <c:v>3.4687495231629999</c:v>
                </c:pt>
                <c:pt idx="37389">
                  <c:v>3.468806028366</c:v>
                </c:pt>
                <c:pt idx="37390">
                  <c:v>3.4688622951510002</c:v>
                </c:pt>
                <c:pt idx="37391">
                  <c:v>3.4689397811889999</c:v>
                </c:pt>
                <c:pt idx="37392">
                  <c:v>3.4689998626710001</c:v>
                </c:pt>
                <c:pt idx="37393">
                  <c:v>3.4690468311310001</c:v>
                </c:pt>
                <c:pt idx="37394">
                  <c:v>3.4690973758700001</c:v>
                </c:pt>
                <c:pt idx="37395">
                  <c:v>3.4691679477689998</c:v>
                </c:pt>
                <c:pt idx="37396">
                  <c:v>3.4692165851590002</c:v>
                </c:pt>
                <c:pt idx="37397">
                  <c:v>3.4692630767820001</c:v>
                </c:pt>
                <c:pt idx="37398">
                  <c:v>3.4693295955660002</c:v>
                </c:pt>
                <c:pt idx="37399">
                  <c:v>3.4694125652309999</c:v>
                </c:pt>
                <c:pt idx="37400">
                  <c:v>3.469510555267</c:v>
                </c:pt>
                <c:pt idx="37401">
                  <c:v>3.4696261882780002</c:v>
                </c:pt>
                <c:pt idx="37402">
                  <c:v>3.4698264598850002</c:v>
                </c:pt>
                <c:pt idx="37403">
                  <c:v>3.4698610305790001</c:v>
                </c:pt>
                <c:pt idx="37404">
                  <c:v>3.469914913177</c:v>
                </c:pt>
                <c:pt idx="37405">
                  <c:v>3.4699361324310001</c:v>
                </c:pt>
                <c:pt idx="37406">
                  <c:v>3.4699749946590002</c:v>
                </c:pt>
                <c:pt idx="37407">
                  <c:v>3.4700007438660001</c:v>
                </c:pt>
                <c:pt idx="37408">
                  <c:v>3.4700469970699999</c:v>
                </c:pt>
                <c:pt idx="37409">
                  <c:v>3.470065116882</c:v>
                </c:pt>
                <c:pt idx="37410">
                  <c:v>3.470110416412</c:v>
                </c:pt>
                <c:pt idx="37411">
                  <c:v>3.4701466560359999</c:v>
                </c:pt>
                <c:pt idx="37412">
                  <c:v>3.4701752662660001</c:v>
                </c:pt>
                <c:pt idx="37413">
                  <c:v>3.47021818161</c:v>
                </c:pt>
                <c:pt idx="37414">
                  <c:v>3.470232248306</c:v>
                </c:pt>
                <c:pt idx="37415">
                  <c:v>3.4702694416050002</c:v>
                </c:pt>
                <c:pt idx="37416">
                  <c:v>3.4702904224400002</c:v>
                </c:pt>
                <c:pt idx="37417">
                  <c:v>3.470331907272</c:v>
                </c:pt>
                <c:pt idx="37418">
                  <c:v>3.4703431129459998</c:v>
                </c:pt>
                <c:pt idx="37419">
                  <c:v>3.4703516960140002</c:v>
                </c:pt>
                <c:pt idx="37420">
                  <c:v>3.4703750610349999</c:v>
                </c:pt>
                <c:pt idx="37421">
                  <c:v>3.47039437294</c:v>
                </c:pt>
                <c:pt idx="37422">
                  <c:v>3.4704391956329999</c:v>
                </c:pt>
                <c:pt idx="37423">
                  <c:v>3.4704632759090002</c:v>
                </c:pt>
                <c:pt idx="37424">
                  <c:v>3.470492124557</c:v>
                </c:pt>
                <c:pt idx="37425">
                  <c:v>3.4705173969269998</c:v>
                </c:pt>
                <c:pt idx="37426">
                  <c:v>3.47056889534</c:v>
                </c:pt>
                <c:pt idx="37427">
                  <c:v>3.470594882965</c:v>
                </c:pt>
                <c:pt idx="37428">
                  <c:v>3.470643758774</c:v>
                </c:pt>
                <c:pt idx="37429">
                  <c:v>3.470687389374</c:v>
                </c:pt>
                <c:pt idx="37430">
                  <c:v>3.4707365036010001</c:v>
                </c:pt>
                <c:pt idx="37431">
                  <c:v>3.4707925319670001</c:v>
                </c:pt>
                <c:pt idx="37432">
                  <c:v>3.470868587494</c:v>
                </c:pt>
                <c:pt idx="37433">
                  <c:v>3.471119880676</c:v>
                </c:pt>
                <c:pt idx="37434">
                  <c:v>3.471175670624</c:v>
                </c:pt>
                <c:pt idx="37435">
                  <c:v>3.4712316989900001</c:v>
                </c:pt>
                <c:pt idx="37436">
                  <c:v>3.4713001251220001</c:v>
                </c:pt>
                <c:pt idx="37437">
                  <c:v>3.4713923931120001</c:v>
                </c:pt>
                <c:pt idx="37438">
                  <c:v>3.4714732170099998</c:v>
                </c:pt>
                <c:pt idx="37439">
                  <c:v>3.4715597629550001</c:v>
                </c:pt>
                <c:pt idx="37440">
                  <c:v>3.4716684818269998</c:v>
                </c:pt>
                <c:pt idx="37441">
                  <c:v>3.471760034561</c:v>
                </c:pt>
                <c:pt idx="37442">
                  <c:v>3.471847295761</c:v>
                </c:pt>
                <c:pt idx="37443">
                  <c:v>3.4719350337980002</c:v>
                </c:pt>
                <c:pt idx="37444">
                  <c:v>3.472023248672</c:v>
                </c:pt>
                <c:pt idx="37445">
                  <c:v>3.4721028804779999</c:v>
                </c:pt>
                <c:pt idx="37446">
                  <c:v>3.472173213959</c:v>
                </c:pt>
                <c:pt idx="37447">
                  <c:v>3.4722533226009999</c:v>
                </c:pt>
                <c:pt idx="37448">
                  <c:v>3.4723138809199998</c:v>
                </c:pt>
                <c:pt idx="37449">
                  <c:v>3.4723694324490002</c:v>
                </c:pt>
                <c:pt idx="37450">
                  <c:v>3.4724304676059998</c:v>
                </c:pt>
                <c:pt idx="37451">
                  <c:v>3.4724862575530002</c:v>
                </c:pt>
                <c:pt idx="37452">
                  <c:v>3.4725801944730001</c:v>
                </c:pt>
                <c:pt idx="37453">
                  <c:v>3.4727134704589999</c:v>
                </c:pt>
                <c:pt idx="37454">
                  <c:v>3.4730358123779999</c:v>
                </c:pt>
                <c:pt idx="37455">
                  <c:v>3.4732987880709998</c:v>
                </c:pt>
                <c:pt idx="37456">
                  <c:v>3.4735922813419999</c:v>
                </c:pt>
                <c:pt idx="37457">
                  <c:v>3.4736685752869998</c:v>
                </c:pt>
                <c:pt idx="37458">
                  <c:v>3.473784685135</c:v>
                </c:pt>
                <c:pt idx="37459">
                  <c:v>3.4738934040070002</c:v>
                </c:pt>
                <c:pt idx="37460">
                  <c:v>3.4740295410159998</c:v>
                </c:pt>
                <c:pt idx="37461">
                  <c:v>3.4741046428679998</c:v>
                </c:pt>
                <c:pt idx="37462">
                  <c:v>3.4741842746730001</c:v>
                </c:pt>
                <c:pt idx="37463">
                  <c:v>3.4743134975430001</c:v>
                </c:pt>
                <c:pt idx="37464">
                  <c:v>3.474452495575</c:v>
                </c:pt>
                <c:pt idx="37465">
                  <c:v>3.4747757911680002</c:v>
                </c:pt>
                <c:pt idx="37466">
                  <c:v>3.4749779701230001</c:v>
                </c:pt>
                <c:pt idx="37467">
                  <c:v>3.4752569198610002</c:v>
                </c:pt>
                <c:pt idx="37468">
                  <c:v>3.4752821922299999</c:v>
                </c:pt>
                <c:pt idx="37469">
                  <c:v>3.4753227233890001</c:v>
                </c:pt>
                <c:pt idx="37470">
                  <c:v>3.4753437042240001</c:v>
                </c:pt>
                <c:pt idx="37471">
                  <c:v>3.4753894805910002</c:v>
                </c:pt>
                <c:pt idx="37472">
                  <c:v>3.4754173755650002</c:v>
                </c:pt>
                <c:pt idx="37473">
                  <c:v>3.4754383564000002</c:v>
                </c:pt>
                <c:pt idx="37474">
                  <c:v>3.4754574298860001</c:v>
                </c:pt>
                <c:pt idx="37475">
                  <c:v>3.4754879474639999</c:v>
                </c:pt>
                <c:pt idx="37476">
                  <c:v>3.4755010604860002</c:v>
                </c:pt>
                <c:pt idx="37477">
                  <c:v>3.4755277633669999</c:v>
                </c:pt>
                <c:pt idx="37478">
                  <c:v>3.4755442142490001</c:v>
                </c:pt>
                <c:pt idx="37479">
                  <c:v>3.4755513668060001</c:v>
                </c:pt>
                <c:pt idx="37480">
                  <c:v>3.4755620956420001</c:v>
                </c:pt>
                <c:pt idx="37481">
                  <c:v>3.4755918979640001</c:v>
                </c:pt>
                <c:pt idx="37482">
                  <c:v>3.4756004810330001</c:v>
                </c:pt>
                <c:pt idx="37483">
                  <c:v>3.475606918335</c:v>
                </c:pt>
                <c:pt idx="37484">
                  <c:v>3.4756338596340002</c:v>
                </c:pt>
                <c:pt idx="37485">
                  <c:v>3.4756512641909998</c:v>
                </c:pt>
                <c:pt idx="37486">
                  <c:v>3.4756882190699998</c:v>
                </c:pt>
                <c:pt idx="37487">
                  <c:v>3.4756946563720001</c:v>
                </c:pt>
                <c:pt idx="37488">
                  <c:v>3.4757204055790001</c:v>
                </c:pt>
                <c:pt idx="37489">
                  <c:v>3.4757294654850002</c:v>
                </c:pt>
                <c:pt idx="37490">
                  <c:v>3.4757335185999998</c:v>
                </c:pt>
                <c:pt idx="37491">
                  <c:v>3.4757452011110002</c:v>
                </c:pt>
                <c:pt idx="37492">
                  <c:v>3.4757676124570001</c:v>
                </c:pt>
                <c:pt idx="37493">
                  <c:v>3.4757754802699998</c:v>
                </c:pt>
                <c:pt idx="37494">
                  <c:v>3.4757840633389998</c:v>
                </c:pt>
                <c:pt idx="37495">
                  <c:v>3.4758081436160002</c:v>
                </c:pt>
                <c:pt idx="37496">
                  <c:v>3.4758191108699998</c:v>
                </c:pt>
                <c:pt idx="37497">
                  <c:v>3.4758272171020002</c:v>
                </c:pt>
                <c:pt idx="37498">
                  <c:v>3.4758467674259999</c:v>
                </c:pt>
                <c:pt idx="37499">
                  <c:v>3.4758734703059999</c:v>
                </c:pt>
                <c:pt idx="37500">
                  <c:v>3.4758961200709999</c:v>
                </c:pt>
                <c:pt idx="37501">
                  <c:v>3.4759263992310001</c:v>
                </c:pt>
                <c:pt idx="37502">
                  <c:v>3.475936174393</c:v>
                </c:pt>
                <c:pt idx="37503">
                  <c:v>3.4759464263919999</c:v>
                </c:pt>
                <c:pt idx="37504">
                  <c:v>3.475968122482</c:v>
                </c:pt>
                <c:pt idx="37505">
                  <c:v>3.475992202759</c:v>
                </c:pt>
                <c:pt idx="37506">
                  <c:v>3.4760162830349999</c:v>
                </c:pt>
                <c:pt idx="37507">
                  <c:v>3.4760611057280002</c:v>
                </c:pt>
                <c:pt idx="37508">
                  <c:v>3.4761044979100002</c:v>
                </c:pt>
                <c:pt idx="37509">
                  <c:v>3.4761776924130001</c:v>
                </c:pt>
                <c:pt idx="37510">
                  <c:v>3.4763927459719999</c:v>
                </c:pt>
                <c:pt idx="37511">
                  <c:v>3.4764432907099998</c:v>
                </c:pt>
                <c:pt idx="37512">
                  <c:v>3.476506710052</c:v>
                </c:pt>
                <c:pt idx="37513">
                  <c:v>3.4765970706939999</c:v>
                </c:pt>
                <c:pt idx="37514">
                  <c:v>3.4766695499420002</c:v>
                </c:pt>
                <c:pt idx="37515">
                  <c:v>3.476749181747</c:v>
                </c:pt>
                <c:pt idx="37516">
                  <c:v>3.4768524169920001</c:v>
                </c:pt>
                <c:pt idx="37517">
                  <c:v>3.476946115494</c:v>
                </c:pt>
                <c:pt idx="37518">
                  <c:v>3.477042198181</c:v>
                </c:pt>
                <c:pt idx="37519">
                  <c:v>3.4771437644960002</c:v>
                </c:pt>
                <c:pt idx="37520">
                  <c:v>3.4772546291349999</c:v>
                </c:pt>
                <c:pt idx="37521">
                  <c:v>3.4773516654969998</c:v>
                </c:pt>
                <c:pt idx="37522">
                  <c:v>3.4774405956269998</c:v>
                </c:pt>
                <c:pt idx="37523">
                  <c:v>3.477546215057</c:v>
                </c:pt>
                <c:pt idx="37524">
                  <c:v>3.4776303768160002</c:v>
                </c:pt>
                <c:pt idx="37525">
                  <c:v>3.4777088165280001</c:v>
                </c:pt>
                <c:pt idx="37526">
                  <c:v>3.4777905941010001</c:v>
                </c:pt>
                <c:pt idx="37527">
                  <c:v>3.4778745174410002</c:v>
                </c:pt>
                <c:pt idx="37528">
                  <c:v>3.4779403209690001</c:v>
                </c:pt>
                <c:pt idx="37529">
                  <c:v>3.4780042171479999</c:v>
                </c:pt>
                <c:pt idx="37530">
                  <c:v>3.478083133698</c:v>
                </c:pt>
                <c:pt idx="37531">
                  <c:v>3.478138923645</c:v>
                </c:pt>
                <c:pt idx="37532">
                  <c:v>3.4781923294069998</c:v>
                </c:pt>
                <c:pt idx="37533">
                  <c:v>3.47825050354</c:v>
                </c:pt>
                <c:pt idx="37534">
                  <c:v>3.478307962418</c:v>
                </c:pt>
                <c:pt idx="37535">
                  <c:v>3.4783890247340001</c:v>
                </c:pt>
                <c:pt idx="37536">
                  <c:v>3.4785728454589999</c:v>
                </c:pt>
                <c:pt idx="37537">
                  <c:v>3.4787375926970001</c:v>
                </c:pt>
                <c:pt idx="37538">
                  <c:v>3.4788022041320001</c:v>
                </c:pt>
                <c:pt idx="37539">
                  <c:v>3.4788780212399999</c:v>
                </c:pt>
                <c:pt idx="37540">
                  <c:v>3.4789512157439999</c:v>
                </c:pt>
                <c:pt idx="37541">
                  <c:v>3.4790079593660002</c:v>
                </c:pt>
                <c:pt idx="37542">
                  <c:v>3.479031801224</c:v>
                </c:pt>
                <c:pt idx="37543">
                  <c:v>3.4790794849400002</c:v>
                </c:pt>
                <c:pt idx="37544">
                  <c:v>3.4791023731230002</c:v>
                </c:pt>
                <c:pt idx="37545">
                  <c:v>3.479141712189</c:v>
                </c:pt>
                <c:pt idx="37546">
                  <c:v>3.4791781902309999</c:v>
                </c:pt>
                <c:pt idx="37547">
                  <c:v>3.4791860580440002</c:v>
                </c:pt>
                <c:pt idx="37548">
                  <c:v>3.479204416275</c:v>
                </c:pt>
                <c:pt idx="37549">
                  <c:v>3.4792454242709998</c:v>
                </c:pt>
                <c:pt idx="37550">
                  <c:v>3.4792482852940001</c:v>
                </c:pt>
                <c:pt idx="37551">
                  <c:v>3.4792890548709998</c:v>
                </c:pt>
                <c:pt idx="37552">
                  <c:v>3.479307174683</c:v>
                </c:pt>
                <c:pt idx="37553">
                  <c:v>3.4793469905849999</c:v>
                </c:pt>
                <c:pt idx="37554">
                  <c:v>3.4793834686279999</c:v>
                </c:pt>
                <c:pt idx="37555">
                  <c:v>3.4794023036959998</c:v>
                </c:pt>
                <c:pt idx="37556">
                  <c:v>3.4794123172760001</c:v>
                </c:pt>
                <c:pt idx="37557">
                  <c:v>3.4794535636899999</c:v>
                </c:pt>
                <c:pt idx="37558">
                  <c:v>3.4794878959659998</c:v>
                </c:pt>
                <c:pt idx="37559">
                  <c:v>3.4795176982879998</c:v>
                </c:pt>
                <c:pt idx="37560">
                  <c:v>3.4795703887939999</c:v>
                </c:pt>
                <c:pt idx="37561">
                  <c:v>3.4795973300930001</c:v>
                </c:pt>
                <c:pt idx="37562">
                  <c:v>3.479811429977</c:v>
                </c:pt>
                <c:pt idx="37563">
                  <c:v>3.4798593521119998</c:v>
                </c:pt>
                <c:pt idx="37564">
                  <c:v>3.479933738708</c:v>
                </c:pt>
                <c:pt idx="37565">
                  <c:v>3.4800004959109998</c:v>
                </c:pt>
                <c:pt idx="37566">
                  <c:v>3.4800691604609999</c:v>
                </c:pt>
                <c:pt idx="37567">
                  <c:v>3.4801466465000002</c:v>
                </c:pt>
                <c:pt idx="37568">
                  <c:v>3.4802391529080001</c:v>
                </c:pt>
                <c:pt idx="37569">
                  <c:v>3.4803173542020001</c:v>
                </c:pt>
                <c:pt idx="37570">
                  <c:v>3.4804000854489998</c:v>
                </c:pt>
                <c:pt idx="37571">
                  <c:v>3.4804906845089998</c:v>
                </c:pt>
                <c:pt idx="37572">
                  <c:v>3.4805741310120002</c:v>
                </c:pt>
                <c:pt idx="37573">
                  <c:v>3.4806470870970001</c:v>
                </c:pt>
                <c:pt idx="37574">
                  <c:v>3.4807202816010001</c:v>
                </c:pt>
                <c:pt idx="37575">
                  <c:v>3.4808015823359999</c:v>
                </c:pt>
                <c:pt idx="37576">
                  <c:v>3.4808638095859998</c:v>
                </c:pt>
                <c:pt idx="37577">
                  <c:v>3.4809193611150002</c:v>
                </c:pt>
                <c:pt idx="37578">
                  <c:v>3.480988264084</c:v>
                </c:pt>
                <c:pt idx="37579">
                  <c:v>3.481039047241</c:v>
                </c:pt>
                <c:pt idx="37580">
                  <c:v>3.4810850620270002</c:v>
                </c:pt>
                <c:pt idx="37581">
                  <c:v>3.4811880588530002</c:v>
                </c:pt>
                <c:pt idx="37582">
                  <c:v>3.4815039634699998</c:v>
                </c:pt>
                <c:pt idx="37583">
                  <c:v>3.481603860855</c:v>
                </c:pt>
                <c:pt idx="37584">
                  <c:v>3.4816460609440001</c:v>
                </c:pt>
                <c:pt idx="37585">
                  <c:v>3.4816884994509998</c:v>
                </c:pt>
                <c:pt idx="37586">
                  <c:v>3.4817368984220001</c:v>
                </c:pt>
                <c:pt idx="37587">
                  <c:v>3.481764554977</c:v>
                </c:pt>
                <c:pt idx="37588">
                  <c:v>3.481806516647</c:v>
                </c:pt>
                <c:pt idx="37589">
                  <c:v>3.4818351268769998</c:v>
                </c:pt>
                <c:pt idx="37590">
                  <c:v>3.481872558594</c:v>
                </c:pt>
                <c:pt idx="37591">
                  <c:v>3.4819102287289998</c:v>
                </c:pt>
                <c:pt idx="37592">
                  <c:v>3.4819345474240002</c:v>
                </c:pt>
                <c:pt idx="37593">
                  <c:v>3.4819698333739999</c:v>
                </c:pt>
                <c:pt idx="37594">
                  <c:v>3.4819941520689999</c:v>
                </c:pt>
                <c:pt idx="37595">
                  <c:v>3.4820339679719998</c:v>
                </c:pt>
                <c:pt idx="37596">
                  <c:v>3.4820442199710002</c:v>
                </c:pt>
                <c:pt idx="37597">
                  <c:v>3.4820652008059998</c:v>
                </c:pt>
                <c:pt idx="37598">
                  <c:v>3.4820857048030001</c:v>
                </c:pt>
                <c:pt idx="37599">
                  <c:v>3.4821138381960002</c:v>
                </c:pt>
                <c:pt idx="37600">
                  <c:v>3.4821588993070001</c:v>
                </c:pt>
                <c:pt idx="37601">
                  <c:v>3.4821956157680001</c:v>
                </c:pt>
                <c:pt idx="37602">
                  <c:v>3.4822237491610002</c:v>
                </c:pt>
                <c:pt idx="37603">
                  <c:v>3.4822616577150001</c:v>
                </c:pt>
                <c:pt idx="37604">
                  <c:v>3.4822704792020001</c:v>
                </c:pt>
                <c:pt idx="37605">
                  <c:v>3.4823179245000002</c:v>
                </c:pt>
                <c:pt idx="37606">
                  <c:v>3.4823589324949999</c:v>
                </c:pt>
                <c:pt idx="37607">
                  <c:v>3.48264670372</c:v>
                </c:pt>
                <c:pt idx="37608">
                  <c:v>3.4827413558960001</c:v>
                </c:pt>
                <c:pt idx="37609">
                  <c:v>3.4827964305879999</c:v>
                </c:pt>
                <c:pt idx="37610">
                  <c:v>3.4828591346739999</c:v>
                </c:pt>
                <c:pt idx="37611">
                  <c:v>3.4829163551329998</c:v>
                </c:pt>
                <c:pt idx="37612">
                  <c:v>3.4829716682430001</c:v>
                </c:pt>
                <c:pt idx="37613">
                  <c:v>3.4830455780029999</c:v>
                </c:pt>
                <c:pt idx="37614">
                  <c:v>3.4831025600430001</c:v>
                </c:pt>
                <c:pt idx="37615">
                  <c:v>3.4831538200379999</c:v>
                </c:pt>
                <c:pt idx="37616">
                  <c:v>3.4832146167759999</c:v>
                </c:pt>
                <c:pt idx="37617">
                  <c:v>3.4832704067229998</c:v>
                </c:pt>
                <c:pt idx="37618">
                  <c:v>3.4833168983460001</c:v>
                </c:pt>
                <c:pt idx="37619">
                  <c:v>3.4834203720089998</c:v>
                </c:pt>
                <c:pt idx="37620">
                  <c:v>3.4835000038150001</c:v>
                </c:pt>
                <c:pt idx="37621">
                  <c:v>3.4836280345919999</c:v>
                </c:pt>
                <c:pt idx="37622">
                  <c:v>3.483996629715</c:v>
                </c:pt>
                <c:pt idx="37623">
                  <c:v>3.4840831756589998</c:v>
                </c:pt>
                <c:pt idx="37624">
                  <c:v>3.4841358661649999</c:v>
                </c:pt>
                <c:pt idx="37625">
                  <c:v>3.4841780662540001</c:v>
                </c:pt>
                <c:pt idx="37626">
                  <c:v>3.4842307567600002</c:v>
                </c:pt>
                <c:pt idx="37627">
                  <c:v>3.4843094348910002</c:v>
                </c:pt>
                <c:pt idx="37628">
                  <c:v>3.4844126701349998</c:v>
                </c:pt>
                <c:pt idx="37629">
                  <c:v>3.4845218658450001</c:v>
                </c:pt>
                <c:pt idx="37630">
                  <c:v>3.4847192764280002</c:v>
                </c:pt>
                <c:pt idx="37631">
                  <c:v>3.4847943782809998</c:v>
                </c:pt>
                <c:pt idx="37632">
                  <c:v>3.4848890304569999</c:v>
                </c:pt>
                <c:pt idx="37633">
                  <c:v>3.4849355220790001</c:v>
                </c:pt>
                <c:pt idx="37634">
                  <c:v>3.484987258911</c:v>
                </c:pt>
                <c:pt idx="37635">
                  <c:v>3.4850451946260002</c:v>
                </c:pt>
                <c:pt idx="37636">
                  <c:v>3.4850943088530002</c:v>
                </c:pt>
                <c:pt idx="37637">
                  <c:v>3.4851469993589999</c:v>
                </c:pt>
                <c:pt idx="37638">
                  <c:v>3.4852223396299999</c:v>
                </c:pt>
                <c:pt idx="37639">
                  <c:v>3.4852771759030001</c:v>
                </c:pt>
                <c:pt idx="37640">
                  <c:v>3.4853310585020001</c:v>
                </c:pt>
                <c:pt idx="37641">
                  <c:v>3.4853918552400001</c:v>
                </c:pt>
                <c:pt idx="37642">
                  <c:v>3.485447406769</c:v>
                </c:pt>
                <c:pt idx="37643">
                  <c:v>3.4854950904850002</c:v>
                </c:pt>
                <c:pt idx="37644">
                  <c:v>3.485541820526</c:v>
                </c:pt>
                <c:pt idx="37645">
                  <c:v>3.4856400489810002</c:v>
                </c:pt>
                <c:pt idx="37646">
                  <c:v>3.4857287406920001</c:v>
                </c:pt>
                <c:pt idx="37647">
                  <c:v>3.4858396053309999</c:v>
                </c:pt>
                <c:pt idx="37648">
                  <c:v>3.4860539436339999</c:v>
                </c:pt>
                <c:pt idx="37649">
                  <c:v>3.4863672256470002</c:v>
                </c:pt>
                <c:pt idx="37650">
                  <c:v>3.4866659641269999</c:v>
                </c:pt>
                <c:pt idx="37651">
                  <c:v>3.4867649078370002</c:v>
                </c:pt>
                <c:pt idx="37652">
                  <c:v>3.486807823181</c:v>
                </c:pt>
                <c:pt idx="37653">
                  <c:v>3.4868316650389999</c:v>
                </c:pt>
                <c:pt idx="37654">
                  <c:v>3.4868767261509999</c:v>
                </c:pt>
                <c:pt idx="37655">
                  <c:v>3.4869132041930002</c:v>
                </c:pt>
                <c:pt idx="37656">
                  <c:v>3.4869461059570002</c:v>
                </c:pt>
                <c:pt idx="37657">
                  <c:v>3.4869966506960002</c:v>
                </c:pt>
                <c:pt idx="37658">
                  <c:v>3.487015247345</c:v>
                </c:pt>
                <c:pt idx="37659">
                  <c:v>3.4870607852940001</c:v>
                </c:pt>
                <c:pt idx="37660">
                  <c:v>3.4870758056639999</c:v>
                </c:pt>
                <c:pt idx="37661">
                  <c:v>3.4871170520780002</c:v>
                </c:pt>
                <c:pt idx="37662">
                  <c:v>3.4871492385859999</c:v>
                </c:pt>
                <c:pt idx="37663">
                  <c:v>3.487166643143</c:v>
                </c:pt>
                <c:pt idx="37664">
                  <c:v>3.4871766567229998</c:v>
                </c:pt>
                <c:pt idx="37665">
                  <c:v>3.487185955048</c:v>
                </c:pt>
                <c:pt idx="37666">
                  <c:v>3.487222909927</c:v>
                </c:pt>
                <c:pt idx="37667">
                  <c:v>3.487257957458</c:v>
                </c:pt>
                <c:pt idx="37668">
                  <c:v>3.4872760772709999</c:v>
                </c:pt>
                <c:pt idx="37669">
                  <c:v>3.4873106479640001</c:v>
                </c:pt>
                <c:pt idx="37670">
                  <c:v>3.4873294830320001</c:v>
                </c:pt>
                <c:pt idx="37671">
                  <c:v>3.487364053726</c:v>
                </c:pt>
                <c:pt idx="37672">
                  <c:v>3.4873895645139998</c:v>
                </c:pt>
                <c:pt idx="37673">
                  <c:v>3.4874422550199999</c:v>
                </c:pt>
                <c:pt idx="37674">
                  <c:v>3.487468481064</c:v>
                </c:pt>
                <c:pt idx="37675">
                  <c:v>3.487519264221</c:v>
                </c:pt>
                <c:pt idx="37676">
                  <c:v>3.4875483512879999</c:v>
                </c:pt>
                <c:pt idx="37677">
                  <c:v>3.4875693321229999</c:v>
                </c:pt>
                <c:pt idx="37678">
                  <c:v>3.4875967502590002</c:v>
                </c:pt>
                <c:pt idx="37679">
                  <c:v>3.4876751899720002</c:v>
                </c:pt>
                <c:pt idx="37680">
                  <c:v>3.487918376923</c:v>
                </c:pt>
                <c:pt idx="37681">
                  <c:v>3.4880101680759998</c:v>
                </c:pt>
                <c:pt idx="37682">
                  <c:v>3.488065004349</c:v>
                </c:pt>
                <c:pt idx="37683">
                  <c:v>3.4881117343899999</c:v>
                </c:pt>
                <c:pt idx="37684">
                  <c:v>3.4881587028499998</c:v>
                </c:pt>
                <c:pt idx="37685">
                  <c:v>3.488230705261</c:v>
                </c:pt>
                <c:pt idx="37686">
                  <c:v>3.4882831573490001</c:v>
                </c:pt>
                <c:pt idx="37687">
                  <c:v>3.4883332252499999</c:v>
                </c:pt>
                <c:pt idx="37688">
                  <c:v>3.488401412964</c:v>
                </c:pt>
                <c:pt idx="37689">
                  <c:v>3.4884617328640002</c:v>
                </c:pt>
                <c:pt idx="37690">
                  <c:v>3.4885146617889999</c:v>
                </c:pt>
                <c:pt idx="37691">
                  <c:v>3.4885718822479999</c:v>
                </c:pt>
                <c:pt idx="37692">
                  <c:v>3.4886484146119998</c:v>
                </c:pt>
                <c:pt idx="37693">
                  <c:v>3.4887020587920001</c:v>
                </c:pt>
                <c:pt idx="37694">
                  <c:v>3.4887561798100002</c:v>
                </c:pt>
                <c:pt idx="37695">
                  <c:v>3.488827228546</c:v>
                </c:pt>
                <c:pt idx="37696">
                  <c:v>3.4888937473300001</c:v>
                </c:pt>
                <c:pt idx="37697">
                  <c:v>3.4889447689059998</c:v>
                </c:pt>
                <c:pt idx="37698">
                  <c:v>3.488865375519</c:v>
                </c:pt>
                <c:pt idx="37699">
                  <c:v>3.4887464046479999</c:v>
                </c:pt>
                <c:pt idx="37700">
                  <c:v>3.4885928630829999</c:v>
                </c:pt>
                <c:pt idx="37701">
                  <c:v>3.488420724869</c:v>
                </c:pt>
                <c:pt idx="37702">
                  <c:v>3.4882636070249999</c:v>
                </c:pt>
                <c:pt idx="37703">
                  <c:v>3.4880805015559999</c:v>
                </c:pt>
                <c:pt idx="37704">
                  <c:v>3.487888813019</c:v>
                </c:pt>
                <c:pt idx="37705">
                  <c:v>3.487501859665</c:v>
                </c:pt>
                <c:pt idx="37706">
                  <c:v>3.4871978759769999</c:v>
                </c:pt>
                <c:pt idx="37707">
                  <c:v>3.4872753620150001</c:v>
                </c:pt>
                <c:pt idx="37708">
                  <c:v>3.4873197078699998</c:v>
                </c:pt>
                <c:pt idx="37709">
                  <c:v>3.4873487949370001</c:v>
                </c:pt>
                <c:pt idx="37710">
                  <c:v>3.4873681068420002</c:v>
                </c:pt>
                <c:pt idx="37711">
                  <c:v>3.4873793125149999</c:v>
                </c:pt>
                <c:pt idx="37712">
                  <c:v>3.4873909950259998</c:v>
                </c:pt>
                <c:pt idx="37713">
                  <c:v>3.48739695549</c:v>
                </c:pt>
                <c:pt idx="37714">
                  <c:v>3.487402439117</c:v>
                </c:pt>
                <c:pt idx="37715">
                  <c:v>3.4874219894410001</c:v>
                </c:pt>
                <c:pt idx="37716">
                  <c:v>3.4874596595759999</c:v>
                </c:pt>
                <c:pt idx="37717">
                  <c:v>3.4875116348269999</c:v>
                </c:pt>
                <c:pt idx="37718">
                  <c:v>3.4878113269809998</c:v>
                </c:pt>
                <c:pt idx="37719">
                  <c:v>3.4879302978519999</c:v>
                </c:pt>
                <c:pt idx="37720">
                  <c:v>3.4879860877989999</c:v>
                </c:pt>
                <c:pt idx="37721">
                  <c:v>3.4880974292759999</c:v>
                </c:pt>
                <c:pt idx="37722">
                  <c:v>3.488207817078</c:v>
                </c:pt>
                <c:pt idx="37723">
                  <c:v>3.4883267879490001</c:v>
                </c:pt>
                <c:pt idx="37724">
                  <c:v>3.4888191223140002</c:v>
                </c:pt>
                <c:pt idx="37725">
                  <c:v>3.4892950057980001</c:v>
                </c:pt>
                <c:pt idx="37726">
                  <c:v>3.4896912574769998</c:v>
                </c:pt>
                <c:pt idx="37727">
                  <c:v>3.4897797107700002</c:v>
                </c:pt>
                <c:pt idx="37728">
                  <c:v>3.4898476600650001</c:v>
                </c:pt>
                <c:pt idx="37729">
                  <c:v>3.4899265766140002</c:v>
                </c:pt>
                <c:pt idx="37730">
                  <c:v>3.4899582862849998</c:v>
                </c:pt>
                <c:pt idx="37731">
                  <c:v>3.4900362491610002</c:v>
                </c:pt>
                <c:pt idx="37732">
                  <c:v>3.49010014534</c:v>
                </c:pt>
                <c:pt idx="37733">
                  <c:v>3.4901771545410001</c:v>
                </c:pt>
                <c:pt idx="37734">
                  <c:v>3.4902946949009999</c:v>
                </c:pt>
                <c:pt idx="37735">
                  <c:v>3.490536212921</c:v>
                </c:pt>
                <c:pt idx="37736">
                  <c:v>3.4907219409939998</c:v>
                </c:pt>
                <c:pt idx="37737">
                  <c:v>3.4911673069</c:v>
                </c:pt>
                <c:pt idx="37738">
                  <c:v>3.4912691116330001</c:v>
                </c:pt>
                <c:pt idx="37739">
                  <c:v>3.4913551807399998</c:v>
                </c:pt>
                <c:pt idx="37740">
                  <c:v>3.491467237473</c:v>
                </c:pt>
                <c:pt idx="37741">
                  <c:v>3.491626024246</c:v>
                </c:pt>
                <c:pt idx="37742">
                  <c:v>3.4917144775389999</c:v>
                </c:pt>
                <c:pt idx="37743">
                  <c:v>3.4918253421780001</c:v>
                </c:pt>
                <c:pt idx="37744">
                  <c:v>3.492157936096</c:v>
                </c:pt>
                <c:pt idx="37745">
                  <c:v>3.4922285079959998</c:v>
                </c:pt>
                <c:pt idx="37746">
                  <c:v>3.4922704696659999</c:v>
                </c:pt>
                <c:pt idx="37747">
                  <c:v>3.4923048019410001</c:v>
                </c:pt>
                <c:pt idx="37748">
                  <c:v>3.4923267364499999</c:v>
                </c:pt>
                <c:pt idx="37749">
                  <c:v>3.4923486709590001</c:v>
                </c:pt>
                <c:pt idx="37750">
                  <c:v>3.4923779964450001</c:v>
                </c:pt>
                <c:pt idx="37751">
                  <c:v>3.49241232872</c:v>
                </c:pt>
                <c:pt idx="37752">
                  <c:v>3.4924361705779998</c:v>
                </c:pt>
                <c:pt idx="37753">
                  <c:v>3.4924561977390001</c:v>
                </c:pt>
                <c:pt idx="37754">
                  <c:v>3.4925186634059999</c:v>
                </c:pt>
                <c:pt idx="37755">
                  <c:v>3.4925394058229999</c:v>
                </c:pt>
                <c:pt idx="37756">
                  <c:v>3.492572784424</c:v>
                </c:pt>
                <c:pt idx="37757">
                  <c:v>3.4926002025599998</c:v>
                </c:pt>
                <c:pt idx="37758">
                  <c:v>3.4926490783689998</c:v>
                </c:pt>
                <c:pt idx="37759">
                  <c:v>3.4926884174350001</c:v>
                </c:pt>
                <c:pt idx="37760">
                  <c:v>3.4927098751069998</c:v>
                </c:pt>
                <c:pt idx="37761">
                  <c:v>3.4927356243130001</c:v>
                </c:pt>
                <c:pt idx="37762">
                  <c:v>3.4927740097050002</c:v>
                </c:pt>
                <c:pt idx="37763">
                  <c:v>3.4928004741669998</c:v>
                </c:pt>
                <c:pt idx="37764">
                  <c:v>3.4928236007689999</c:v>
                </c:pt>
                <c:pt idx="37765">
                  <c:v>3.4928488731380001</c:v>
                </c:pt>
                <c:pt idx="37766">
                  <c:v>3.4929022788999999</c:v>
                </c:pt>
                <c:pt idx="37767">
                  <c:v>3.4929571151730001</c:v>
                </c:pt>
                <c:pt idx="37768">
                  <c:v>3.4930057525630001</c:v>
                </c:pt>
                <c:pt idx="37769">
                  <c:v>3.4930722713470002</c:v>
                </c:pt>
                <c:pt idx="37770">
                  <c:v>3.4931740760799999</c:v>
                </c:pt>
                <c:pt idx="37771">
                  <c:v>3.4932851791380002</c:v>
                </c:pt>
                <c:pt idx="37772">
                  <c:v>3.493643522263</c:v>
                </c:pt>
                <c:pt idx="37773">
                  <c:v>3.4937016963960001</c:v>
                </c:pt>
                <c:pt idx="37774">
                  <c:v>3.493769168854</c:v>
                </c:pt>
                <c:pt idx="37775">
                  <c:v>3.4938464164730001</c:v>
                </c:pt>
                <c:pt idx="37776">
                  <c:v>3.4939179420470001</c:v>
                </c:pt>
                <c:pt idx="37777">
                  <c:v>3.493993997574</c:v>
                </c:pt>
                <c:pt idx="37778">
                  <c:v>3.494088411331</c:v>
                </c:pt>
                <c:pt idx="37779">
                  <c:v>3.4941654205320001</c:v>
                </c:pt>
                <c:pt idx="37780">
                  <c:v>3.494239807129</c:v>
                </c:pt>
                <c:pt idx="37781">
                  <c:v>3.4943246841429998</c:v>
                </c:pt>
                <c:pt idx="37782">
                  <c:v>3.4943981170649998</c:v>
                </c:pt>
                <c:pt idx="37783">
                  <c:v>3.494463443756</c:v>
                </c:pt>
                <c:pt idx="37784">
                  <c:v>3.494533061981</c:v>
                </c:pt>
                <c:pt idx="37785">
                  <c:v>3.4946048259740001</c:v>
                </c:pt>
                <c:pt idx="37786">
                  <c:v>3.4947133064270002</c:v>
                </c:pt>
                <c:pt idx="37787">
                  <c:v>3.4949100017550001</c:v>
                </c:pt>
                <c:pt idx="37788">
                  <c:v>3.4951882362369999</c:v>
                </c:pt>
                <c:pt idx="37789">
                  <c:v>3.4953165054320001</c:v>
                </c:pt>
                <c:pt idx="37790">
                  <c:v>3.4957351684570002</c:v>
                </c:pt>
                <c:pt idx="37791">
                  <c:v>3.4957838058470001</c:v>
                </c:pt>
                <c:pt idx="37792">
                  <c:v>3.4958362579350002</c:v>
                </c:pt>
                <c:pt idx="37793">
                  <c:v>3.495900154114</c:v>
                </c:pt>
                <c:pt idx="37794">
                  <c:v>3.4959609508509999</c:v>
                </c:pt>
                <c:pt idx="37795">
                  <c:v>3.4960162639619998</c:v>
                </c:pt>
                <c:pt idx="37796">
                  <c:v>3.496079683304</c:v>
                </c:pt>
                <c:pt idx="37797">
                  <c:v>3.4961540699009999</c:v>
                </c:pt>
                <c:pt idx="37798">
                  <c:v>3.4962172508239999</c:v>
                </c:pt>
                <c:pt idx="37799">
                  <c:v>3.4962809085850002</c:v>
                </c:pt>
                <c:pt idx="37800">
                  <c:v>3.4963541030880001</c:v>
                </c:pt>
                <c:pt idx="37801">
                  <c:v>3.4964160919189999</c:v>
                </c:pt>
                <c:pt idx="37802">
                  <c:v>3.4964730739590002</c:v>
                </c:pt>
                <c:pt idx="37803">
                  <c:v>3.4965913295750002</c:v>
                </c:pt>
                <c:pt idx="37804">
                  <c:v>3.496691942215</c:v>
                </c:pt>
                <c:pt idx="37805">
                  <c:v>3.4968290328979998</c:v>
                </c:pt>
                <c:pt idx="37806">
                  <c:v>3.4971930980680002</c:v>
                </c:pt>
                <c:pt idx="37807">
                  <c:v>3.497279405594</c:v>
                </c:pt>
                <c:pt idx="37808">
                  <c:v>3.4973328113559998</c:v>
                </c:pt>
                <c:pt idx="37809">
                  <c:v>3.4973733425139999</c:v>
                </c:pt>
                <c:pt idx="37810">
                  <c:v>3.4974317550660001</c:v>
                </c:pt>
                <c:pt idx="37811">
                  <c:v>3.497475147247</c:v>
                </c:pt>
                <c:pt idx="37812">
                  <c:v>3.497521877289</c:v>
                </c:pt>
                <c:pt idx="37813">
                  <c:v>3.4975721836089999</c:v>
                </c:pt>
                <c:pt idx="37814">
                  <c:v>3.4976115226750002</c:v>
                </c:pt>
                <c:pt idx="37815">
                  <c:v>3.4976651668550001</c:v>
                </c:pt>
                <c:pt idx="37816">
                  <c:v>3.4976818561549998</c:v>
                </c:pt>
                <c:pt idx="37817">
                  <c:v>3.4977009296419999</c:v>
                </c:pt>
                <c:pt idx="37818">
                  <c:v>3.4977333545680001</c:v>
                </c:pt>
                <c:pt idx="37819">
                  <c:v>3.497772932053</c:v>
                </c:pt>
                <c:pt idx="37820">
                  <c:v>3.497828960419</c:v>
                </c:pt>
                <c:pt idx="37821">
                  <c:v>3.4978692531590001</c:v>
                </c:pt>
                <c:pt idx="37822">
                  <c:v>3.497923135757</c:v>
                </c:pt>
                <c:pt idx="37823">
                  <c:v>3.4979760646820002</c:v>
                </c:pt>
                <c:pt idx="37824">
                  <c:v>3.498017311096</c:v>
                </c:pt>
                <c:pt idx="37825">
                  <c:v>3.4980628490450001</c:v>
                </c:pt>
                <c:pt idx="37826">
                  <c:v>3.4980809688569998</c:v>
                </c:pt>
                <c:pt idx="37827">
                  <c:v>3.4981260299680002</c:v>
                </c:pt>
                <c:pt idx="37828">
                  <c:v>3.4981448650360001</c:v>
                </c:pt>
                <c:pt idx="37829">
                  <c:v>3.498191595078</c:v>
                </c:pt>
                <c:pt idx="37830">
                  <c:v>3.4982354640960001</c:v>
                </c:pt>
                <c:pt idx="37831">
                  <c:v>3.4982953071590002</c:v>
                </c:pt>
                <c:pt idx="37832">
                  <c:v>3.498337984085</c:v>
                </c:pt>
                <c:pt idx="37833">
                  <c:v>3.4983942508700001</c:v>
                </c:pt>
                <c:pt idx="37834">
                  <c:v>3.4984126090999998</c:v>
                </c:pt>
                <c:pt idx="37835">
                  <c:v>3.4984686374659999</c:v>
                </c:pt>
                <c:pt idx="37836">
                  <c:v>3.498510837555</c:v>
                </c:pt>
                <c:pt idx="37837">
                  <c:v>3.4985721111300001</c:v>
                </c:pt>
                <c:pt idx="37838">
                  <c:v>3.498634338379</c:v>
                </c:pt>
                <c:pt idx="37839">
                  <c:v>3.498993635178</c:v>
                </c:pt>
                <c:pt idx="37840">
                  <c:v>3.4991102218629999</c:v>
                </c:pt>
                <c:pt idx="37841">
                  <c:v>3.4991652965550002</c:v>
                </c:pt>
                <c:pt idx="37842">
                  <c:v>3.4992218017579999</c:v>
                </c:pt>
                <c:pt idx="37843">
                  <c:v>3.4993000030519998</c:v>
                </c:pt>
                <c:pt idx="37844">
                  <c:v>3.4993648529049999</c:v>
                </c:pt>
                <c:pt idx="37845">
                  <c:v>3.499429941177</c:v>
                </c:pt>
                <c:pt idx="37846">
                  <c:v>3.4995007514949998</c:v>
                </c:pt>
                <c:pt idx="37847">
                  <c:v>3.499584913254</c:v>
                </c:pt>
                <c:pt idx="37848">
                  <c:v>3.4996569156650001</c:v>
                </c:pt>
                <c:pt idx="37849">
                  <c:v>3.4997298717500001</c:v>
                </c:pt>
                <c:pt idx="37850">
                  <c:v>3.4998226165770001</c:v>
                </c:pt>
                <c:pt idx="37851">
                  <c:v>3.4998967647549999</c:v>
                </c:pt>
                <c:pt idx="37852">
                  <c:v>3.4999673366550001</c:v>
                </c:pt>
                <c:pt idx="37853">
                  <c:v>3.5000455379490001</c:v>
                </c:pt>
                <c:pt idx="37854">
                  <c:v>3.5001275539400001</c:v>
                </c:pt>
                <c:pt idx="37855">
                  <c:v>3.5001931190489999</c:v>
                </c:pt>
                <c:pt idx="37856">
                  <c:v>3.5002570152280001</c:v>
                </c:pt>
                <c:pt idx="37857">
                  <c:v>3.500336408615</c:v>
                </c:pt>
                <c:pt idx="37858">
                  <c:v>3.5003910064700001</c:v>
                </c:pt>
                <c:pt idx="37859">
                  <c:v>3.5004425048829999</c:v>
                </c:pt>
                <c:pt idx="37860">
                  <c:v>3.5005433559419998</c:v>
                </c:pt>
                <c:pt idx="37861">
                  <c:v>3.5008983612060001</c:v>
                </c:pt>
                <c:pt idx="37862">
                  <c:v>3.5011241435999998</c:v>
                </c:pt>
                <c:pt idx="37863">
                  <c:v>3.5012145042420002</c:v>
                </c:pt>
                <c:pt idx="37864">
                  <c:v>3.5012915134429998</c:v>
                </c:pt>
                <c:pt idx="37865">
                  <c:v>3.5013535022740001</c:v>
                </c:pt>
                <c:pt idx="37866">
                  <c:v>3.501405715942</c:v>
                </c:pt>
                <c:pt idx="37867">
                  <c:v>3.5014503002169999</c:v>
                </c:pt>
                <c:pt idx="37868">
                  <c:v>3.501489162445</c:v>
                </c:pt>
                <c:pt idx="37869">
                  <c:v>3.5015401840210001</c:v>
                </c:pt>
                <c:pt idx="37870">
                  <c:v>3.501576423645</c:v>
                </c:pt>
                <c:pt idx="37871">
                  <c:v>3.5016262531279998</c:v>
                </c:pt>
                <c:pt idx="37872">
                  <c:v>3.5016648769379999</c:v>
                </c:pt>
                <c:pt idx="37873">
                  <c:v>3.5016891956329999</c:v>
                </c:pt>
                <c:pt idx="37874">
                  <c:v>3.5017127990720001</c:v>
                </c:pt>
                <c:pt idx="37875">
                  <c:v>3.501764774323</c:v>
                </c:pt>
                <c:pt idx="37876">
                  <c:v>3.5018069744110001</c:v>
                </c:pt>
                <c:pt idx="37877">
                  <c:v>3.501855611801</c:v>
                </c:pt>
                <c:pt idx="37878">
                  <c:v>3.502009153366</c:v>
                </c:pt>
                <c:pt idx="37879">
                  <c:v>3.5021688938139999</c:v>
                </c:pt>
                <c:pt idx="37880">
                  <c:v>3.5022406578059999</c:v>
                </c:pt>
                <c:pt idx="37881">
                  <c:v>3.5023493766780001</c:v>
                </c:pt>
                <c:pt idx="37882">
                  <c:v>3.5023932456970002</c:v>
                </c:pt>
                <c:pt idx="37883">
                  <c:v>3.5024416446690001</c:v>
                </c:pt>
                <c:pt idx="37884">
                  <c:v>3.502517938614</c:v>
                </c:pt>
                <c:pt idx="37885">
                  <c:v>3.5025699138639999</c:v>
                </c:pt>
                <c:pt idx="37886">
                  <c:v>3.5026180744170001</c:v>
                </c:pt>
                <c:pt idx="37887">
                  <c:v>3.502676725388</c:v>
                </c:pt>
                <c:pt idx="37888">
                  <c:v>3.5027341842649999</c:v>
                </c:pt>
                <c:pt idx="37889">
                  <c:v>3.5027766227720001</c:v>
                </c:pt>
                <c:pt idx="37890">
                  <c:v>3.5028247833249999</c:v>
                </c:pt>
                <c:pt idx="37891">
                  <c:v>3.5029008388520002</c:v>
                </c:pt>
                <c:pt idx="37892">
                  <c:v>3.502952337265</c:v>
                </c:pt>
                <c:pt idx="37893">
                  <c:v>3.5029997825620001</c:v>
                </c:pt>
                <c:pt idx="37894">
                  <c:v>3.5030632019039998</c:v>
                </c:pt>
                <c:pt idx="37895">
                  <c:v>3.5031194686889999</c:v>
                </c:pt>
                <c:pt idx="37896">
                  <c:v>3.5031700134279999</c:v>
                </c:pt>
                <c:pt idx="37897">
                  <c:v>3.5032196044920001</c:v>
                </c:pt>
                <c:pt idx="37898">
                  <c:v>3.5032970905299998</c:v>
                </c:pt>
                <c:pt idx="37899">
                  <c:v>3.5033459663389999</c:v>
                </c:pt>
                <c:pt idx="37900">
                  <c:v>3.5034444332120001</c:v>
                </c:pt>
                <c:pt idx="37901">
                  <c:v>3.5035321712490002</c:v>
                </c:pt>
                <c:pt idx="37902">
                  <c:v>3.5036854743960002</c:v>
                </c:pt>
                <c:pt idx="37903">
                  <c:v>3.5038514137269998</c:v>
                </c:pt>
                <c:pt idx="37904">
                  <c:v>3.5039279460909998</c:v>
                </c:pt>
                <c:pt idx="37905">
                  <c:v>3.50399518013</c:v>
                </c:pt>
                <c:pt idx="37906">
                  <c:v>3.5040426254270001</c:v>
                </c:pt>
                <c:pt idx="37907">
                  <c:v>3.5040931701660001</c:v>
                </c:pt>
                <c:pt idx="37908">
                  <c:v>3.50412940979</c:v>
                </c:pt>
                <c:pt idx="37909">
                  <c:v>3.504195690155</c:v>
                </c:pt>
                <c:pt idx="37910">
                  <c:v>3.504239320755</c:v>
                </c:pt>
                <c:pt idx="37911">
                  <c:v>3.5042765140530001</c:v>
                </c:pt>
                <c:pt idx="37912">
                  <c:v>3.504314422607</c:v>
                </c:pt>
                <c:pt idx="37913">
                  <c:v>3.5043447017670002</c:v>
                </c:pt>
                <c:pt idx="37914">
                  <c:v>3.504378795624</c:v>
                </c:pt>
                <c:pt idx="37915">
                  <c:v>3.5043942928309999</c:v>
                </c:pt>
                <c:pt idx="37916">
                  <c:v>3.5044372081759998</c:v>
                </c:pt>
                <c:pt idx="37917">
                  <c:v>3.5044758319849998</c:v>
                </c:pt>
                <c:pt idx="37918">
                  <c:v>3.5045106410979998</c:v>
                </c:pt>
                <c:pt idx="37919">
                  <c:v>3.50452709198</c:v>
                </c:pt>
                <c:pt idx="37920">
                  <c:v>3.5045716762539998</c:v>
                </c:pt>
                <c:pt idx="37921">
                  <c:v>3.5046083927149998</c:v>
                </c:pt>
                <c:pt idx="37922">
                  <c:v>3.5046408176420001</c:v>
                </c:pt>
                <c:pt idx="37923">
                  <c:v>3.5046606063839998</c:v>
                </c:pt>
                <c:pt idx="37924">
                  <c:v>3.5046970844269998</c:v>
                </c:pt>
                <c:pt idx="37925">
                  <c:v>3.5047349929810001</c:v>
                </c:pt>
                <c:pt idx="37926">
                  <c:v>3.504764080048</c:v>
                </c:pt>
                <c:pt idx="37927">
                  <c:v>3.5048139095309998</c:v>
                </c:pt>
                <c:pt idx="37928">
                  <c:v>3.5048503875730002</c:v>
                </c:pt>
                <c:pt idx="37929">
                  <c:v>3.5049030780789998</c:v>
                </c:pt>
                <c:pt idx="37930">
                  <c:v>3.504989147186</c:v>
                </c:pt>
                <c:pt idx="37931">
                  <c:v>3.5052468776699999</c:v>
                </c:pt>
                <c:pt idx="37932">
                  <c:v>3.505294561386</c:v>
                </c:pt>
                <c:pt idx="37933">
                  <c:v>3.5053582191469999</c:v>
                </c:pt>
                <c:pt idx="37934">
                  <c:v>3.5054309368130001</c:v>
                </c:pt>
                <c:pt idx="37935">
                  <c:v>3.505489587784</c:v>
                </c:pt>
                <c:pt idx="37936">
                  <c:v>3.5055513381960002</c:v>
                </c:pt>
                <c:pt idx="37937">
                  <c:v>3.5056459903719999</c:v>
                </c:pt>
                <c:pt idx="37938">
                  <c:v>3.505714654922</c:v>
                </c:pt>
                <c:pt idx="37939">
                  <c:v>3.5057818889619998</c:v>
                </c:pt>
                <c:pt idx="37940">
                  <c:v>3.5058631896970001</c:v>
                </c:pt>
                <c:pt idx="37941">
                  <c:v>3.505942821503</c:v>
                </c:pt>
                <c:pt idx="37942">
                  <c:v>3.5060098171230001</c:v>
                </c:pt>
                <c:pt idx="37943">
                  <c:v>3.5060744285580001</c:v>
                </c:pt>
                <c:pt idx="37944">
                  <c:v>3.506166219711</c:v>
                </c:pt>
                <c:pt idx="37945">
                  <c:v>3.506229162216</c:v>
                </c:pt>
                <c:pt idx="37946">
                  <c:v>3.5062880516049999</c:v>
                </c:pt>
                <c:pt idx="37947">
                  <c:v>3.5063588619230002</c:v>
                </c:pt>
                <c:pt idx="37948">
                  <c:v>3.5064275264739999</c:v>
                </c:pt>
                <c:pt idx="37949">
                  <c:v>3.5064764022829999</c:v>
                </c:pt>
                <c:pt idx="37950">
                  <c:v>3.5065960884090002</c:v>
                </c:pt>
                <c:pt idx="37951">
                  <c:v>3.506671905518</c:v>
                </c:pt>
                <c:pt idx="37952">
                  <c:v>3.5067965984340002</c:v>
                </c:pt>
                <c:pt idx="37953">
                  <c:v>3.5069930553440001</c:v>
                </c:pt>
                <c:pt idx="37954">
                  <c:v>3.5071110725399999</c:v>
                </c:pt>
                <c:pt idx="37955">
                  <c:v>3.507204055786</c:v>
                </c:pt>
                <c:pt idx="37956">
                  <c:v>3.5072865486150002</c:v>
                </c:pt>
                <c:pt idx="37957">
                  <c:v>3.507395744324</c:v>
                </c:pt>
                <c:pt idx="37958">
                  <c:v>3.5074751377109998</c:v>
                </c:pt>
                <c:pt idx="37959">
                  <c:v>3.5075566768650002</c:v>
                </c:pt>
                <c:pt idx="37960">
                  <c:v>3.5076599121090002</c:v>
                </c:pt>
                <c:pt idx="37961">
                  <c:v>3.5077707767490001</c:v>
                </c:pt>
                <c:pt idx="37962">
                  <c:v>3.5080358982090001</c:v>
                </c:pt>
                <c:pt idx="37963">
                  <c:v>3.508074045181</c:v>
                </c:pt>
                <c:pt idx="37964">
                  <c:v>3.5081257820129998</c:v>
                </c:pt>
                <c:pt idx="37965">
                  <c:v>3.5081586837769998</c:v>
                </c:pt>
                <c:pt idx="37966">
                  <c:v>3.5082125663760002</c:v>
                </c:pt>
                <c:pt idx="37967">
                  <c:v>3.5083069801329998</c:v>
                </c:pt>
                <c:pt idx="37968">
                  <c:v>3.5084044933320002</c:v>
                </c:pt>
                <c:pt idx="37969">
                  <c:v>3.5084788799290001</c:v>
                </c:pt>
                <c:pt idx="37970">
                  <c:v>3.5085370540619998</c:v>
                </c:pt>
                <c:pt idx="37971">
                  <c:v>3.50856757164</c:v>
                </c:pt>
                <c:pt idx="37972">
                  <c:v>3.5086224079130002</c:v>
                </c:pt>
                <c:pt idx="37973">
                  <c:v>3.5086925029749998</c:v>
                </c:pt>
                <c:pt idx="37974">
                  <c:v>3.5087568759919998</c:v>
                </c:pt>
                <c:pt idx="37975">
                  <c:v>3.5088560581210002</c:v>
                </c:pt>
                <c:pt idx="37976">
                  <c:v>3.5090358257290002</c:v>
                </c:pt>
                <c:pt idx="37977">
                  <c:v>3.5091195106509998</c:v>
                </c:pt>
                <c:pt idx="37978">
                  <c:v>3.5092062950130001</c:v>
                </c:pt>
                <c:pt idx="37979">
                  <c:v>3.5092837810519999</c:v>
                </c:pt>
                <c:pt idx="37980">
                  <c:v>3.5094125270840002</c:v>
                </c:pt>
                <c:pt idx="37981">
                  <c:v>3.5095014572140002</c:v>
                </c:pt>
                <c:pt idx="37982">
                  <c:v>3.5097966194149999</c:v>
                </c:pt>
                <c:pt idx="37983">
                  <c:v>3.5098338127140001</c:v>
                </c:pt>
                <c:pt idx="37984">
                  <c:v>3.5098812580110001</c:v>
                </c:pt>
                <c:pt idx="37985">
                  <c:v>3.5099189281459999</c:v>
                </c:pt>
                <c:pt idx="37986">
                  <c:v>3.5099663734440001</c:v>
                </c:pt>
                <c:pt idx="37987">
                  <c:v>3.5100104808810002</c:v>
                </c:pt>
                <c:pt idx="37988">
                  <c:v>3.5100660324100001</c:v>
                </c:pt>
                <c:pt idx="37989">
                  <c:v>3.510374307632</c:v>
                </c:pt>
                <c:pt idx="37990">
                  <c:v>3.5104987621310002</c:v>
                </c:pt>
                <c:pt idx="37991">
                  <c:v>3.5106246471409999</c:v>
                </c:pt>
                <c:pt idx="37992">
                  <c:v>3.5107076168060001</c:v>
                </c:pt>
                <c:pt idx="37993">
                  <c:v>3.5108122825620001</c:v>
                </c:pt>
                <c:pt idx="37994">
                  <c:v>3.510911226273</c:v>
                </c:pt>
                <c:pt idx="37995">
                  <c:v>3.5110123157499999</c:v>
                </c:pt>
                <c:pt idx="37996">
                  <c:v>3.5110607147219999</c:v>
                </c:pt>
                <c:pt idx="37997">
                  <c:v>3.5111513137819998</c:v>
                </c:pt>
                <c:pt idx="37998">
                  <c:v>3.5112431049350001</c:v>
                </c:pt>
                <c:pt idx="37999">
                  <c:v>3.5113196372990001</c:v>
                </c:pt>
                <c:pt idx="38000">
                  <c:v>3.511399507523</c:v>
                </c:pt>
                <c:pt idx="38001">
                  <c:v>3.5114836692810001</c:v>
                </c:pt>
                <c:pt idx="38002">
                  <c:v>3.5115783214570002</c:v>
                </c:pt>
                <c:pt idx="38003">
                  <c:v>3.5116722583770001</c:v>
                </c:pt>
                <c:pt idx="38004">
                  <c:v>3.5117223262790001</c:v>
                </c:pt>
                <c:pt idx="38005">
                  <c:v>3.5117704868319999</c:v>
                </c:pt>
                <c:pt idx="38006">
                  <c:v>3.5118207931519998</c:v>
                </c:pt>
                <c:pt idx="38007">
                  <c:v>3.5119154453279999</c:v>
                </c:pt>
                <c:pt idx="38008">
                  <c:v>3.5120115280149999</c:v>
                </c:pt>
                <c:pt idx="38009">
                  <c:v>3.5121016502379998</c:v>
                </c:pt>
                <c:pt idx="38010">
                  <c:v>3.5121917724610001</c:v>
                </c:pt>
                <c:pt idx="38011">
                  <c:v>3.5123214721679998</c:v>
                </c:pt>
                <c:pt idx="38012">
                  <c:v>3.5126421451569998</c:v>
                </c:pt>
                <c:pt idx="38013">
                  <c:v>3.5128397941589999</c:v>
                </c:pt>
                <c:pt idx="38014">
                  <c:v>3.512881994247</c:v>
                </c:pt>
                <c:pt idx="38015">
                  <c:v>3.5129261016850002</c:v>
                </c:pt>
                <c:pt idx="38016">
                  <c:v>3.5129671096799999</c:v>
                </c:pt>
                <c:pt idx="38017">
                  <c:v>3.5130012035370002</c:v>
                </c:pt>
                <c:pt idx="38018">
                  <c:v>3.5130403041839999</c:v>
                </c:pt>
                <c:pt idx="38019">
                  <c:v>3.5130636692050001</c:v>
                </c:pt>
                <c:pt idx="38020">
                  <c:v>3.5130996704099999</c:v>
                </c:pt>
                <c:pt idx="38021">
                  <c:v>3.5131108760830001</c:v>
                </c:pt>
                <c:pt idx="38022">
                  <c:v>3.5131473541260001</c:v>
                </c:pt>
                <c:pt idx="38023">
                  <c:v>3.5131568908689998</c:v>
                </c:pt>
                <c:pt idx="38024">
                  <c:v>3.5132021903989998</c:v>
                </c:pt>
                <c:pt idx="38025">
                  <c:v>3.5132262706759998</c:v>
                </c:pt>
                <c:pt idx="38026">
                  <c:v>3.5132415294650001</c:v>
                </c:pt>
                <c:pt idx="38027">
                  <c:v>3.513263940811</c:v>
                </c:pt>
                <c:pt idx="38028">
                  <c:v>3.5132722854609999</c:v>
                </c:pt>
                <c:pt idx="38029">
                  <c:v>3.5132832527160001</c:v>
                </c:pt>
                <c:pt idx="38030">
                  <c:v>3.513321638107</c:v>
                </c:pt>
                <c:pt idx="38031">
                  <c:v>3.513329982758</c:v>
                </c:pt>
                <c:pt idx="38032">
                  <c:v>3.5133643150329998</c:v>
                </c:pt>
                <c:pt idx="38033">
                  <c:v>3.5133795738220002</c:v>
                </c:pt>
                <c:pt idx="38034">
                  <c:v>3.5134181976319998</c:v>
                </c:pt>
                <c:pt idx="38035">
                  <c:v>3.5134255886079999</c:v>
                </c:pt>
                <c:pt idx="38036">
                  <c:v>3.51344704628</c:v>
                </c:pt>
                <c:pt idx="38037">
                  <c:v>3.513464212418</c:v>
                </c:pt>
                <c:pt idx="38038">
                  <c:v>3.5134708881379999</c:v>
                </c:pt>
                <c:pt idx="38039">
                  <c:v>3.5134811401369999</c:v>
                </c:pt>
                <c:pt idx="38040">
                  <c:v>3.5135266780849999</c:v>
                </c:pt>
                <c:pt idx="38041">
                  <c:v>3.5135662555690002</c:v>
                </c:pt>
                <c:pt idx="38042">
                  <c:v>3.5136046409609998</c:v>
                </c:pt>
                <c:pt idx="38043">
                  <c:v>3.51367020607</c:v>
                </c:pt>
                <c:pt idx="38044">
                  <c:v>3.513916015625</c:v>
                </c:pt>
                <c:pt idx="38045">
                  <c:v>3.5140011310579999</c:v>
                </c:pt>
                <c:pt idx="38046">
                  <c:v>3.514067649841</c:v>
                </c:pt>
                <c:pt idx="38047">
                  <c:v>3.5141205787660001</c:v>
                </c:pt>
                <c:pt idx="38048">
                  <c:v>3.5141732692719998</c:v>
                </c:pt>
                <c:pt idx="38049">
                  <c:v>3.5142381191249998</c:v>
                </c:pt>
                <c:pt idx="38050">
                  <c:v>3.5143127441409998</c:v>
                </c:pt>
                <c:pt idx="38051">
                  <c:v>3.5143768787380001</c:v>
                </c:pt>
                <c:pt idx="38052">
                  <c:v>3.5144398212430001</c:v>
                </c:pt>
                <c:pt idx="38053">
                  <c:v>3.5145180225370001</c:v>
                </c:pt>
                <c:pt idx="38054">
                  <c:v>3.5145845413210002</c:v>
                </c:pt>
                <c:pt idx="38055">
                  <c:v>3.5146489143370001</c:v>
                </c:pt>
                <c:pt idx="38056">
                  <c:v>3.5147166252140001</c:v>
                </c:pt>
                <c:pt idx="38057">
                  <c:v>3.5147886276250002</c:v>
                </c:pt>
                <c:pt idx="38058">
                  <c:v>3.5148572921749999</c:v>
                </c:pt>
                <c:pt idx="38059">
                  <c:v>3.5149242877960001</c:v>
                </c:pt>
                <c:pt idx="38060">
                  <c:v>3.5150074958799999</c:v>
                </c:pt>
                <c:pt idx="38061">
                  <c:v>3.5150730609890002</c:v>
                </c:pt>
                <c:pt idx="38062">
                  <c:v>3.5151379108429999</c:v>
                </c:pt>
                <c:pt idx="38063">
                  <c:v>3.515213489532</c:v>
                </c:pt>
                <c:pt idx="38064">
                  <c:v>3.5152785778050002</c:v>
                </c:pt>
                <c:pt idx="38065">
                  <c:v>3.5153374671940001</c:v>
                </c:pt>
                <c:pt idx="38066">
                  <c:v>3.5153975486759999</c:v>
                </c:pt>
                <c:pt idx="38067">
                  <c:v>3.5154740810390002</c:v>
                </c:pt>
                <c:pt idx="38068">
                  <c:v>3.5155217647549999</c:v>
                </c:pt>
                <c:pt idx="38069">
                  <c:v>3.5156171321869998</c:v>
                </c:pt>
                <c:pt idx="38070">
                  <c:v>3.5159437656399999</c:v>
                </c:pt>
                <c:pt idx="38071">
                  <c:v>3.5160942077640001</c:v>
                </c:pt>
                <c:pt idx="38072">
                  <c:v>3.5161876678469999</c:v>
                </c:pt>
                <c:pt idx="38073">
                  <c:v>3.516264915466</c:v>
                </c:pt>
                <c:pt idx="38074">
                  <c:v>3.51629281044</c:v>
                </c:pt>
                <c:pt idx="38075">
                  <c:v>3.516343593597</c:v>
                </c:pt>
                <c:pt idx="38076">
                  <c:v>3.516366004944</c:v>
                </c:pt>
                <c:pt idx="38077">
                  <c:v>3.516414880753</c:v>
                </c:pt>
                <c:pt idx="38078">
                  <c:v>3.5164444446559999</c:v>
                </c:pt>
                <c:pt idx="38079">
                  <c:v>3.5164783000950002</c:v>
                </c:pt>
                <c:pt idx="38080">
                  <c:v>3.516517877579</c:v>
                </c:pt>
                <c:pt idx="38081">
                  <c:v>3.516545772552</c:v>
                </c:pt>
                <c:pt idx="38082">
                  <c:v>3.5165879726410001</c:v>
                </c:pt>
                <c:pt idx="38083">
                  <c:v>3.5166211128230001</c:v>
                </c:pt>
                <c:pt idx="38084">
                  <c:v>3.5166680812840001</c:v>
                </c:pt>
                <c:pt idx="38085">
                  <c:v>3.5167160034179998</c:v>
                </c:pt>
                <c:pt idx="38086">
                  <c:v>3.5167419910429998</c:v>
                </c:pt>
                <c:pt idx="38087">
                  <c:v>3.516788005829</c:v>
                </c:pt>
                <c:pt idx="38088">
                  <c:v>3.516814470291</c:v>
                </c:pt>
                <c:pt idx="38089">
                  <c:v>3.5168659687039998</c:v>
                </c:pt>
                <c:pt idx="38090">
                  <c:v>3.5169310569759999</c:v>
                </c:pt>
                <c:pt idx="38091">
                  <c:v>3.5169687271119998</c:v>
                </c:pt>
                <c:pt idx="38092">
                  <c:v>3.5170695781710002</c:v>
                </c:pt>
                <c:pt idx="38093">
                  <c:v>3.5172684192660002</c:v>
                </c:pt>
                <c:pt idx="38094">
                  <c:v>3.5173325538640001</c:v>
                </c:pt>
                <c:pt idx="38095">
                  <c:v>3.5173835754390002</c:v>
                </c:pt>
                <c:pt idx="38096">
                  <c:v>3.5174374580380001</c:v>
                </c:pt>
                <c:pt idx="38097">
                  <c:v>3.5174987316130002</c:v>
                </c:pt>
                <c:pt idx="38098">
                  <c:v>3.5175683498380002</c:v>
                </c:pt>
                <c:pt idx="38099">
                  <c:v>3.517628908157</c:v>
                </c:pt>
                <c:pt idx="38100">
                  <c:v>3.5176885128020001</c:v>
                </c:pt>
                <c:pt idx="38101">
                  <c:v>3.5177736282350001</c:v>
                </c:pt>
                <c:pt idx="38102">
                  <c:v>3.517832756042</c:v>
                </c:pt>
                <c:pt idx="38103">
                  <c:v>3.5178864002229999</c:v>
                </c:pt>
                <c:pt idx="38104">
                  <c:v>3.5179445743560001</c:v>
                </c:pt>
                <c:pt idx="38105">
                  <c:v>3.518003702164</c:v>
                </c:pt>
                <c:pt idx="38106">
                  <c:v>3.5180535316469999</c:v>
                </c:pt>
                <c:pt idx="38107">
                  <c:v>3.5181019306180001</c:v>
                </c:pt>
                <c:pt idx="38108">
                  <c:v>3.5181660652160001</c:v>
                </c:pt>
                <c:pt idx="38109">
                  <c:v>3.5182490348819999</c:v>
                </c:pt>
                <c:pt idx="38110">
                  <c:v>3.518559932709</c:v>
                </c:pt>
                <c:pt idx="38111">
                  <c:v>3.5186100006099998</c:v>
                </c:pt>
                <c:pt idx="38112">
                  <c:v>3.5186474323270001</c:v>
                </c:pt>
                <c:pt idx="38113">
                  <c:v>3.5187001228330002</c:v>
                </c:pt>
                <c:pt idx="38114">
                  <c:v>3.5187406539919999</c:v>
                </c:pt>
                <c:pt idx="38115">
                  <c:v>3.51877784729</c:v>
                </c:pt>
                <c:pt idx="38116">
                  <c:v>3.5188271999360001</c:v>
                </c:pt>
                <c:pt idx="38117">
                  <c:v>3.5188903808590002</c:v>
                </c:pt>
                <c:pt idx="38118">
                  <c:v>3.5189340114590002</c:v>
                </c:pt>
                <c:pt idx="38119">
                  <c:v>3.519003152847</c:v>
                </c:pt>
                <c:pt idx="38120">
                  <c:v>3.5191128253940001</c:v>
                </c:pt>
                <c:pt idx="38121">
                  <c:v>3.5194060802460001</c:v>
                </c:pt>
                <c:pt idx="38122">
                  <c:v>3.5194537639619998</c:v>
                </c:pt>
                <c:pt idx="38123">
                  <c:v>3.5195024013520002</c:v>
                </c:pt>
                <c:pt idx="38124">
                  <c:v>3.5195510387420001</c:v>
                </c:pt>
                <c:pt idx="38125">
                  <c:v>3.5196127891539999</c:v>
                </c:pt>
                <c:pt idx="38126">
                  <c:v>3.5196642875670001</c:v>
                </c:pt>
                <c:pt idx="38127">
                  <c:v>3.5197184085850002</c:v>
                </c:pt>
                <c:pt idx="38128">
                  <c:v>3.5197865962980002</c:v>
                </c:pt>
                <c:pt idx="38129">
                  <c:v>3.5198371410370002</c:v>
                </c:pt>
                <c:pt idx="38130">
                  <c:v>3.5198831558229999</c:v>
                </c:pt>
                <c:pt idx="38131">
                  <c:v>3.5199363231660001</c:v>
                </c:pt>
                <c:pt idx="38132">
                  <c:v>3.520033359528</c:v>
                </c:pt>
                <c:pt idx="38133">
                  <c:v>3.520134687424</c:v>
                </c:pt>
                <c:pt idx="38134">
                  <c:v>3.5204761028289999</c:v>
                </c:pt>
                <c:pt idx="38135">
                  <c:v>3.5207841396330002</c:v>
                </c:pt>
                <c:pt idx="38136">
                  <c:v>3.5211067199710002</c:v>
                </c:pt>
                <c:pt idx="38137">
                  <c:v>3.5212919712069999</c:v>
                </c:pt>
                <c:pt idx="38138">
                  <c:v>3.5213699340820002</c:v>
                </c:pt>
                <c:pt idx="38139">
                  <c:v>3.5214388370509999</c:v>
                </c:pt>
                <c:pt idx="38140">
                  <c:v>3.5215044021609998</c:v>
                </c:pt>
                <c:pt idx="38141">
                  <c:v>3.5215754508970001</c:v>
                </c:pt>
                <c:pt idx="38142">
                  <c:v>3.5216364860530001</c:v>
                </c:pt>
                <c:pt idx="38143">
                  <c:v>3.5216786861420002</c:v>
                </c:pt>
                <c:pt idx="38144">
                  <c:v>3.5217323303220001</c:v>
                </c:pt>
                <c:pt idx="38145">
                  <c:v>3.5217902660370002</c:v>
                </c:pt>
                <c:pt idx="38146">
                  <c:v>3.5218710899349999</c:v>
                </c:pt>
                <c:pt idx="38147">
                  <c:v>3.521956920624</c:v>
                </c:pt>
                <c:pt idx="38148">
                  <c:v>3.5219967365259999</c:v>
                </c:pt>
                <c:pt idx="38149">
                  <c:v>3.5220816135409998</c:v>
                </c:pt>
                <c:pt idx="38150">
                  <c:v>3.5221614837650002</c:v>
                </c:pt>
                <c:pt idx="38151">
                  <c:v>3.5222375392909999</c:v>
                </c:pt>
                <c:pt idx="38152">
                  <c:v>3.5223066806790002</c:v>
                </c:pt>
                <c:pt idx="38153">
                  <c:v>3.5223391056060001</c:v>
                </c:pt>
                <c:pt idx="38154">
                  <c:v>3.5223937034609998</c:v>
                </c:pt>
                <c:pt idx="38155">
                  <c:v>3.5224332809450001</c:v>
                </c:pt>
                <c:pt idx="38156">
                  <c:v>3.5224881172179998</c:v>
                </c:pt>
                <c:pt idx="38157">
                  <c:v>3.5225458145139998</c:v>
                </c:pt>
                <c:pt idx="38158">
                  <c:v>3.5225827693939999</c:v>
                </c:pt>
                <c:pt idx="38159">
                  <c:v>3.522642374039</c:v>
                </c:pt>
                <c:pt idx="38160">
                  <c:v>3.5227246284480001</c:v>
                </c:pt>
                <c:pt idx="38161">
                  <c:v>3.522975444794</c:v>
                </c:pt>
                <c:pt idx="38162">
                  <c:v>3.523053884506</c:v>
                </c:pt>
                <c:pt idx="38163">
                  <c:v>3.5231609344480002</c:v>
                </c:pt>
                <c:pt idx="38164">
                  <c:v>3.5232470035549999</c:v>
                </c:pt>
                <c:pt idx="38165">
                  <c:v>3.5233240127559999</c:v>
                </c:pt>
                <c:pt idx="38166">
                  <c:v>3.523374795914</c:v>
                </c:pt>
                <c:pt idx="38167">
                  <c:v>3.5234267711639999</c:v>
                </c:pt>
                <c:pt idx="38168">
                  <c:v>3.5234940052030002</c:v>
                </c:pt>
                <c:pt idx="38169">
                  <c:v>3.5235626697539999</c:v>
                </c:pt>
                <c:pt idx="38170">
                  <c:v>3.5236215591429998</c:v>
                </c:pt>
                <c:pt idx="38171">
                  <c:v>3.523684978485</c:v>
                </c:pt>
                <c:pt idx="38172">
                  <c:v>3.5237708091740001</c:v>
                </c:pt>
                <c:pt idx="38173">
                  <c:v>3.5238320827480001</c:v>
                </c:pt>
                <c:pt idx="38174">
                  <c:v>3.5238888263699999</c:v>
                </c:pt>
                <c:pt idx="38175">
                  <c:v>3.5239577293400002</c:v>
                </c:pt>
                <c:pt idx="38176">
                  <c:v>3.5240166187290001</c:v>
                </c:pt>
                <c:pt idx="38177">
                  <c:v>3.52406167984</c:v>
                </c:pt>
                <c:pt idx="38178">
                  <c:v>3.5241692066189998</c:v>
                </c:pt>
                <c:pt idx="38179">
                  <c:v>3.5242443084719999</c:v>
                </c:pt>
                <c:pt idx="38180">
                  <c:v>3.5243713855740002</c:v>
                </c:pt>
                <c:pt idx="38181">
                  <c:v>3.5244998931880001</c:v>
                </c:pt>
                <c:pt idx="38182">
                  <c:v>3.5246255397800001</c:v>
                </c:pt>
                <c:pt idx="38183">
                  <c:v>3.5249533653260001</c:v>
                </c:pt>
                <c:pt idx="38184">
                  <c:v>3.5252673625950002</c:v>
                </c:pt>
                <c:pt idx="38185">
                  <c:v>3.5254178047179998</c:v>
                </c:pt>
                <c:pt idx="38186">
                  <c:v>3.5255348682399998</c:v>
                </c:pt>
                <c:pt idx="38187">
                  <c:v>3.5256512165070002</c:v>
                </c:pt>
                <c:pt idx="38188">
                  <c:v>3.5257654190059999</c:v>
                </c:pt>
                <c:pt idx="38189">
                  <c:v>3.5260775089259999</c:v>
                </c:pt>
                <c:pt idx="38190">
                  <c:v>3.5261881351470001</c:v>
                </c:pt>
                <c:pt idx="38191">
                  <c:v>3.5262944698330001</c:v>
                </c:pt>
                <c:pt idx="38192">
                  <c:v>3.5265882015229999</c:v>
                </c:pt>
                <c:pt idx="38193">
                  <c:v>3.52689743042</c:v>
                </c:pt>
                <c:pt idx="38194">
                  <c:v>3.5269999504089999</c:v>
                </c:pt>
                <c:pt idx="38195">
                  <c:v>3.52707695961</c:v>
                </c:pt>
                <c:pt idx="38196">
                  <c:v>3.5271131992339999</c:v>
                </c:pt>
                <c:pt idx="38197">
                  <c:v>3.5271549224849998</c:v>
                </c:pt>
                <c:pt idx="38198">
                  <c:v>3.5272018909449998</c:v>
                </c:pt>
                <c:pt idx="38199">
                  <c:v>3.5272388458249999</c:v>
                </c:pt>
                <c:pt idx="38200">
                  <c:v>3.527284622192</c:v>
                </c:pt>
                <c:pt idx="38201">
                  <c:v>3.5273251533510002</c:v>
                </c:pt>
                <c:pt idx="38202">
                  <c:v>3.5273628234859999</c:v>
                </c:pt>
                <c:pt idx="38203">
                  <c:v>3.5274081230159999</c:v>
                </c:pt>
                <c:pt idx="38204">
                  <c:v>3.5274572372440001</c:v>
                </c:pt>
                <c:pt idx="38205">
                  <c:v>3.5277705192569999</c:v>
                </c:pt>
                <c:pt idx="38206">
                  <c:v>3.5279605388639999</c:v>
                </c:pt>
                <c:pt idx="38207">
                  <c:v>3.5280461311339999</c:v>
                </c:pt>
                <c:pt idx="38208">
                  <c:v>3.528133630753</c:v>
                </c:pt>
                <c:pt idx="38209">
                  <c:v>3.5282185077669999</c:v>
                </c:pt>
                <c:pt idx="38210">
                  <c:v>3.5283193588259998</c:v>
                </c:pt>
                <c:pt idx="38211">
                  <c:v>3.5284166336060001</c:v>
                </c:pt>
                <c:pt idx="38212">
                  <c:v>3.5284941196439998</c:v>
                </c:pt>
                <c:pt idx="38213">
                  <c:v>3.5287027359010001</c:v>
                </c:pt>
                <c:pt idx="38214">
                  <c:v>3.5290157794949999</c:v>
                </c:pt>
                <c:pt idx="38215">
                  <c:v>3.5292422771449998</c:v>
                </c:pt>
                <c:pt idx="38216">
                  <c:v>3.5293524265289999</c:v>
                </c:pt>
                <c:pt idx="38217">
                  <c:v>3.5295281410219999</c:v>
                </c:pt>
                <c:pt idx="38218">
                  <c:v>3.5297822952270002</c:v>
                </c:pt>
                <c:pt idx="38219">
                  <c:v>3.5298690795900001</c:v>
                </c:pt>
                <c:pt idx="38220">
                  <c:v>3.5301921367650002</c:v>
                </c:pt>
                <c:pt idx="38221">
                  <c:v>3.5303268432619999</c:v>
                </c:pt>
                <c:pt idx="38222">
                  <c:v>3.530383348465</c:v>
                </c:pt>
                <c:pt idx="38223">
                  <c:v>3.5304288864140001</c:v>
                </c:pt>
                <c:pt idx="38224">
                  <c:v>3.5304765701290002</c:v>
                </c:pt>
                <c:pt idx="38225">
                  <c:v>3.5305233001710001</c:v>
                </c:pt>
                <c:pt idx="38226">
                  <c:v>3.530566692352</c:v>
                </c:pt>
                <c:pt idx="38227">
                  <c:v>3.530615091324</c:v>
                </c:pt>
                <c:pt idx="38228">
                  <c:v>3.5306491851809998</c:v>
                </c:pt>
                <c:pt idx="38229">
                  <c:v>3.5306944847109998</c:v>
                </c:pt>
                <c:pt idx="38230">
                  <c:v>3.5307333469389999</c:v>
                </c:pt>
                <c:pt idx="38231">
                  <c:v>3.5307769775389999</c:v>
                </c:pt>
                <c:pt idx="38232">
                  <c:v>3.530826330185</c:v>
                </c:pt>
                <c:pt idx="38233">
                  <c:v>3.530867815018</c:v>
                </c:pt>
                <c:pt idx="38234">
                  <c:v>3.5309314727780001</c:v>
                </c:pt>
                <c:pt idx="38235">
                  <c:v>3.5309786796570002</c:v>
                </c:pt>
                <c:pt idx="38236">
                  <c:v>3.5311832427979999</c:v>
                </c:pt>
                <c:pt idx="38237">
                  <c:v>3.5312311649320001</c:v>
                </c:pt>
                <c:pt idx="38238">
                  <c:v>3.5312838554380002</c:v>
                </c:pt>
                <c:pt idx="38239">
                  <c:v>3.5313434600829998</c:v>
                </c:pt>
                <c:pt idx="38240">
                  <c:v>3.5314011573789998</c:v>
                </c:pt>
                <c:pt idx="38241">
                  <c:v>3.531459331512</c:v>
                </c:pt>
                <c:pt idx="38242">
                  <c:v>3.5315294265750001</c:v>
                </c:pt>
                <c:pt idx="38243">
                  <c:v>3.5315878391269999</c:v>
                </c:pt>
                <c:pt idx="38244">
                  <c:v>3.531643867493</c:v>
                </c:pt>
                <c:pt idx="38245">
                  <c:v>3.531707048416</c:v>
                </c:pt>
                <c:pt idx="38246">
                  <c:v>3.5318086147310002</c:v>
                </c:pt>
                <c:pt idx="38247">
                  <c:v>3.531923055649</c:v>
                </c:pt>
                <c:pt idx="38248">
                  <c:v>3.5320081710819999</c:v>
                </c:pt>
                <c:pt idx="38249">
                  <c:v>3.5321102142330001</c:v>
                </c:pt>
                <c:pt idx="38250">
                  <c:v>3.5322463512420001</c:v>
                </c:pt>
                <c:pt idx="38251">
                  <c:v>3.5323271751399998</c:v>
                </c:pt>
                <c:pt idx="38252">
                  <c:v>3.5324327945710001</c:v>
                </c:pt>
                <c:pt idx="38253">
                  <c:v>3.5324807167049999</c:v>
                </c:pt>
                <c:pt idx="38254">
                  <c:v>3.53253531456</c:v>
                </c:pt>
                <c:pt idx="38255">
                  <c:v>3.5326037406920001</c:v>
                </c:pt>
                <c:pt idx="38256">
                  <c:v>3.5326552391049999</c:v>
                </c:pt>
                <c:pt idx="38257">
                  <c:v>3.5327048301700001</c:v>
                </c:pt>
                <c:pt idx="38258">
                  <c:v>3.5327787399289998</c:v>
                </c:pt>
                <c:pt idx="38259">
                  <c:v>3.5328323841090001</c:v>
                </c:pt>
                <c:pt idx="38260">
                  <c:v>3.532878875732</c:v>
                </c:pt>
                <c:pt idx="38261">
                  <c:v>3.5329356193539998</c:v>
                </c:pt>
                <c:pt idx="38262">
                  <c:v>3.532995700836</c:v>
                </c:pt>
                <c:pt idx="38263">
                  <c:v>3.5330734252929998</c:v>
                </c:pt>
                <c:pt idx="38264">
                  <c:v>3.5331966876980001</c:v>
                </c:pt>
                <c:pt idx="38265">
                  <c:v>3.5334763526919999</c:v>
                </c:pt>
                <c:pt idx="38266">
                  <c:v>3.53355884552</c:v>
                </c:pt>
                <c:pt idx="38267">
                  <c:v>3.533590078354</c:v>
                </c:pt>
                <c:pt idx="38268">
                  <c:v>3.5336453914639998</c:v>
                </c:pt>
                <c:pt idx="38269">
                  <c:v>3.5336699485779999</c:v>
                </c:pt>
                <c:pt idx="38270">
                  <c:v>3.5337269306180001</c:v>
                </c:pt>
                <c:pt idx="38271">
                  <c:v>3.5337615013120001</c:v>
                </c:pt>
                <c:pt idx="38272">
                  <c:v>3.5337994098659999</c:v>
                </c:pt>
                <c:pt idx="38273">
                  <c:v>3.5338451862340001</c:v>
                </c:pt>
                <c:pt idx="38274">
                  <c:v>3.5338702201840002</c:v>
                </c:pt>
                <c:pt idx="38275">
                  <c:v>3.5339205265050002</c:v>
                </c:pt>
                <c:pt idx="38276">
                  <c:v>3.533947944641</c:v>
                </c:pt>
                <c:pt idx="38277">
                  <c:v>3.5340027809140002</c:v>
                </c:pt>
                <c:pt idx="38278">
                  <c:v>3.5340740680690002</c:v>
                </c:pt>
                <c:pt idx="38279">
                  <c:v>3.534104585648</c:v>
                </c:pt>
                <c:pt idx="38280">
                  <c:v>3.5341451168060001</c:v>
                </c:pt>
                <c:pt idx="38281">
                  <c:v>3.5341880321499999</c:v>
                </c:pt>
                <c:pt idx="38282">
                  <c:v>3.5342237949370001</c:v>
                </c:pt>
                <c:pt idx="38283">
                  <c:v>3.534554719925</c:v>
                </c:pt>
                <c:pt idx="38284">
                  <c:v>3.534641742706</c:v>
                </c:pt>
                <c:pt idx="38285">
                  <c:v>3.5347070693970002</c:v>
                </c:pt>
                <c:pt idx="38286">
                  <c:v>3.5347583293909999</c:v>
                </c:pt>
                <c:pt idx="38287">
                  <c:v>3.5348095893860001</c:v>
                </c:pt>
                <c:pt idx="38288">
                  <c:v>3.534872293472</c:v>
                </c:pt>
                <c:pt idx="38289">
                  <c:v>3.534948825836</c:v>
                </c:pt>
                <c:pt idx="38290">
                  <c:v>3.5350091457369999</c:v>
                </c:pt>
                <c:pt idx="38291">
                  <c:v>3.5350692272190001</c:v>
                </c:pt>
                <c:pt idx="38292">
                  <c:v>3.535145759583</c:v>
                </c:pt>
                <c:pt idx="38293">
                  <c:v>3.5352056026460001</c:v>
                </c:pt>
                <c:pt idx="38294">
                  <c:v>3.5352683067320001</c:v>
                </c:pt>
                <c:pt idx="38295">
                  <c:v>3.535337686539</c:v>
                </c:pt>
                <c:pt idx="38296">
                  <c:v>3.535409212112</c:v>
                </c:pt>
                <c:pt idx="38297">
                  <c:v>3.5354692935940002</c:v>
                </c:pt>
                <c:pt idx="38298">
                  <c:v>3.535525798798</c:v>
                </c:pt>
                <c:pt idx="38299">
                  <c:v>3.5355970859529999</c:v>
                </c:pt>
                <c:pt idx="38300">
                  <c:v>3.535649776459</c:v>
                </c:pt>
                <c:pt idx="38301">
                  <c:v>3.5357017517089999</c:v>
                </c:pt>
                <c:pt idx="38302">
                  <c:v>3.5357642173769999</c:v>
                </c:pt>
                <c:pt idx="38303">
                  <c:v>3.535811901093</c:v>
                </c:pt>
                <c:pt idx="38304">
                  <c:v>3.5358874797820001</c:v>
                </c:pt>
                <c:pt idx="38305">
                  <c:v>3.536145210266</c:v>
                </c:pt>
                <c:pt idx="38306">
                  <c:v>3.5361821651460001</c:v>
                </c:pt>
                <c:pt idx="38307">
                  <c:v>3.5362379550930001</c:v>
                </c:pt>
                <c:pt idx="38308">
                  <c:v>3.5362732410429998</c:v>
                </c:pt>
                <c:pt idx="38309">
                  <c:v>3.536317825317</c:v>
                </c:pt>
                <c:pt idx="38310">
                  <c:v>3.536370038986</c:v>
                </c:pt>
                <c:pt idx="38311">
                  <c:v>3.536392450333</c:v>
                </c:pt>
                <c:pt idx="38312">
                  <c:v>3.5364437103270001</c:v>
                </c:pt>
                <c:pt idx="38313">
                  <c:v>3.5364706516269999</c:v>
                </c:pt>
                <c:pt idx="38314">
                  <c:v>3.536521911621</c:v>
                </c:pt>
                <c:pt idx="38315">
                  <c:v>3.5365481376650001</c:v>
                </c:pt>
                <c:pt idx="38316">
                  <c:v>3.5365982055659999</c:v>
                </c:pt>
                <c:pt idx="38317">
                  <c:v>3.5366470813749999</c:v>
                </c:pt>
                <c:pt idx="38318">
                  <c:v>3.536676883698</c:v>
                </c:pt>
                <c:pt idx="38319">
                  <c:v>3.5367150306699999</c:v>
                </c:pt>
                <c:pt idx="38320">
                  <c:v>3.5367636680599999</c:v>
                </c:pt>
                <c:pt idx="38321">
                  <c:v>3.536770820618</c:v>
                </c:pt>
                <c:pt idx="38322">
                  <c:v>3.5367980003359998</c:v>
                </c:pt>
                <c:pt idx="38323">
                  <c:v>3.5368289947510001</c:v>
                </c:pt>
                <c:pt idx="38324">
                  <c:v>3.5368359088900001</c:v>
                </c:pt>
                <c:pt idx="38325">
                  <c:v>3.5368852615359998</c:v>
                </c:pt>
                <c:pt idx="38326">
                  <c:v>3.5369114875790002</c:v>
                </c:pt>
                <c:pt idx="38327">
                  <c:v>3.5369422435760001</c:v>
                </c:pt>
                <c:pt idx="38328">
                  <c:v>3.5369868278499998</c:v>
                </c:pt>
                <c:pt idx="38329">
                  <c:v>3.5370078086849999</c:v>
                </c:pt>
                <c:pt idx="38330">
                  <c:v>3.5370478630069999</c:v>
                </c:pt>
                <c:pt idx="38331">
                  <c:v>3.5370573997500001</c:v>
                </c:pt>
                <c:pt idx="38332">
                  <c:v>3.5371034145359999</c:v>
                </c:pt>
                <c:pt idx="38333">
                  <c:v>3.5371243953699998</c:v>
                </c:pt>
                <c:pt idx="38334">
                  <c:v>3.5371656417850001</c:v>
                </c:pt>
                <c:pt idx="38335">
                  <c:v>3.5371887683869998</c:v>
                </c:pt>
                <c:pt idx="38336">
                  <c:v>3.5372416973109999</c:v>
                </c:pt>
                <c:pt idx="38337">
                  <c:v>3.53728723526</c:v>
                </c:pt>
                <c:pt idx="38338">
                  <c:v>3.5373473167420002</c:v>
                </c:pt>
                <c:pt idx="38339">
                  <c:v>3.5374238491060002</c:v>
                </c:pt>
                <c:pt idx="38340">
                  <c:v>3.5376574993130001</c:v>
                </c:pt>
                <c:pt idx="38341">
                  <c:v>3.5377175807949999</c:v>
                </c:pt>
                <c:pt idx="38342">
                  <c:v>3.5378043651579998</c:v>
                </c:pt>
                <c:pt idx="38343">
                  <c:v>3.5378792285920002</c:v>
                </c:pt>
                <c:pt idx="38344">
                  <c:v>3.5379562377929998</c:v>
                </c:pt>
                <c:pt idx="38345">
                  <c:v>3.5380449295040002</c:v>
                </c:pt>
                <c:pt idx="38346">
                  <c:v>3.538141965866</c:v>
                </c:pt>
                <c:pt idx="38347">
                  <c:v>3.5382299423219998</c:v>
                </c:pt>
                <c:pt idx="38348">
                  <c:v>3.5383167266850002</c:v>
                </c:pt>
                <c:pt idx="38349">
                  <c:v>3.5384159088130001</c:v>
                </c:pt>
                <c:pt idx="38350">
                  <c:v>3.538490772247</c:v>
                </c:pt>
                <c:pt idx="38351">
                  <c:v>3.5385580062869999</c:v>
                </c:pt>
                <c:pt idx="38352">
                  <c:v>3.538635253906</c:v>
                </c:pt>
                <c:pt idx="38353">
                  <c:v>3.5387017726900001</c:v>
                </c:pt>
                <c:pt idx="38354">
                  <c:v>3.5387597084050002</c:v>
                </c:pt>
                <c:pt idx="38355">
                  <c:v>3.538812875748</c:v>
                </c:pt>
                <c:pt idx="38356">
                  <c:v>3.5388827323909999</c:v>
                </c:pt>
                <c:pt idx="38357">
                  <c:v>3.5389273166659998</c:v>
                </c:pt>
                <c:pt idx="38358">
                  <c:v>3.5390288829799998</c:v>
                </c:pt>
                <c:pt idx="38359">
                  <c:v>3.5391533374790001</c:v>
                </c:pt>
                <c:pt idx="38360">
                  <c:v>3.539248943329</c:v>
                </c:pt>
                <c:pt idx="38361">
                  <c:v>3.5393412113189999</c:v>
                </c:pt>
                <c:pt idx="38362">
                  <c:v>3.53941988945</c:v>
                </c:pt>
                <c:pt idx="38363">
                  <c:v>3.5395073890690001</c:v>
                </c:pt>
                <c:pt idx="38364">
                  <c:v>3.5395832061769998</c:v>
                </c:pt>
                <c:pt idx="38365">
                  <c:v>3.5396656990049999</c:v>
                </c:pt>
                <c:pt idx="38366">
                  <c:v>3.5397803783419999</c:v>
                </c:pt>
                <c:pt idx="38367">
                  <c:v>3.53990483284</c:v>
                </c:pt>
                <c:pt idx="38368">
                  <c:v>3.5400457382199999</c:v>
                </c:pt>
                <c:pt idx="38369">
                  <c:v>3.5403020381929999</c:v>
                </c:pt>
                <c:pt idx="38370">
                  <c:v>3.540338993073</c:v>
                </c:pt>
                <c:pt idx="38371">
                  <c:v>3.5403966903690001</c:v>
                </c:pt>
                <c:pt idx="38372">
                  <c:v>3.5404200553890002</c:v>
                </c:pt>
                <c:pt idx="38373">
                  <c:v>3.5404632091520001</c:v>
                </c:pt>
                <c:pt idx="38374">
                  <c:v>3.5404894351960001</c:v>
                </c:pt>
                <c:pt idx="38375">
                  <c:v>3.5405330657960001</c:v>
                </c:pt>
                <c:pt idx="38376">
                  <c:v>3.54057264328</c:v>
                </c:pt>
                <c:pt idx="38377">
                  <c:v>3.5405983924869999</c:v>
                </c:pt>
                <c:pt idx="38378">
                  <c:v>3.5406384468079999</c:v>
                </c:pt>
                <c:pt idx="38379">
                  <c:v>3.5406491756439999</c:v>
                </c:pt>
                <c:pt idx="38380">
                  <c:v>3.5406863689420001</c:v>
                </c:pt>
                <c:pt idx="38381">
                  <c:v>3.5407063961029999</c:v>
                </c:pt>
                <c:pt idx="38382">
                  <c:v>3.5407388210300001</c:v>
                </c:pt>
                <c:pt idx="38383">
                  <c:v>3.5407621860499998</c:v>
                </c:pt>
                <c:pt idx="38384">
                  <c:v>3.5407903194429999</c:v>
                </c:pt>
                <c:pt idx="38385">
                  <c:v>3.5407986640929998</c:v>
                </c:pt>
                <c:pt idx="38386">
                  <c:v>3.5408101081850001</c:v>
                </c:pt>
                <c:pt idx="38387">
                  <c:v>3.5408458709719999</c:v>
                </c:pt>
                <c:pt idx="38388">
                  <c:v>3.5408678054810001</c:v>
                </c:pt>
                <c:pt idx="38389">
                  <c:v>3.540902376175</c:v>
                </c:pt>
                <c:pt idx="38390">
                  <c:v>3.5409343242650002</c:v>
                </c:pt>
                <c:pt idx="38391">
                  <c:v>3.540944099426</c:v>
                </c:pt>
                <c:pt idx="38392">
                  <c:v>3.5409495830540001</c:v>
                </c:pt>
                <c:pt idx="38393">
                  <c:v>3.5409622192380001</c:v>
                </c:pt>
                <c:pt idx="38394">
                  <c:v>3.540980577469</c:v>
                </c:pt>
                <c:pt idx="38395">
                  <c:v>3.5409884452820002</c:v>
                </c:pt>
                <c:pt idx="38396">
                  <c:v>3.5409967899320001</c:v>
                </c:pt>
                <c:pt idx="38397">
                  <c:v>3.541022777557</c:v>
                </c:pt>
                <c:pt idx="38398">
                  <c:v>3.541032791138</c:v>
                </c:pt>
                <c:pt idx="38399">
                  <c:v>3.5410425662990002</c:v>
                </c:pt>
                <c:pt idx="38400">
                  <c:v>3.5410604476929999</c:v>
                </c:pt>
                <c:pt idx="38401">
                  <c:v>3.5410816669459999</c:v>
                </c:pt>
                <c:pt idx="38402">
                  <c:v>3.5410895347600002</c:v>
                </c:pt>
                <c:pt idx="38403">
                  <c:v>3.5411014556880001</c:v>
                </c:pt>
                <c:pt idx="38404">
                  <c:v>3.5411348342900002</c:v>
                </c:pt>
                <c:pt idx="38405">
                  <c:v>3.5411510467529999</c:v>
                </c:pt>
                <c:pt idx="38406">
                  <c:v>3.5411736965179998</c:v>
                </c:pt>
                <c:pt idx="38407">
                  <c:v>3.5411870479580001</c:v>
                </c:pt>
                <c:pt idx="38408">
                  <c:v>3.5411911010739998</c:v>
                </c:pt>
                <c:pt idx="38409">
                  <c:v>3.5412034988399999</c:v>
                </c:pt>
                <c:pt idx="38410">
                  <c:v>3.5412490367889999</c:v>
                </c:pt>
                <c:pt idx="38411">
                  <c:v>3.5412950515750001</c:v>
                </c:pt>
                <c:pt idx="38412">
                  <c:v>3.5414874553679998</c:v>
                </c:pt>
                <c:pt idx="38413">
                  <c:v>3.5415380001069998</c:v>
                </c:pt>
                <c:pt idx="38414">
                  <c:v>3.5416221618649999</c:v>
                </c:pt>
                <c:pt idx="38415">
                  <c:v>3.5416948795319998</c:v>
                </c:pt>
                <c:pt idx="38416">
                  <c:v>3.5417783260350002</c:v>
                </c:pt>
                <c:pt idx="38417">
                  <c:v>3.5418748855589999</c:v>
                </c:pt>
                <c:pt idx="38418">
                  <c:v>3.5419943332670001</c:v>
                </c:pt>
                <c:pt idx="38419">
                  <c:v>3.5420987606050001</c:v>
                </c:pt>
                <c:pt idx="38420">
                  <c:v>3.542205095291</c:v>
                </c:pt>
                <c:pt idx="38421">
                  <c:v>3.542333841324</c:v>
                </c:pt>
                <c:pt idx="38422">
                  <c:v>3.5424468517299998</c:v>
                </c:pt>
                <c:pt idx="38423">
                  <c:v>3.5425574779510001</c:v>
                </c:pt>
                <c:pt idx="38424">
                  <c:v>3.5426681041719998</c:v>
                </c:pt>
                <c:pt idx="38425">
                  <c:v>3.542773723602</c:v>
                </c:pt>
                <c:pt idx="38426">
                  <c:v>3.5428621768949999</c:v>
                </c:pt>
                <c:pt idx="38427">
                  <c:v>3.5429453849789998</c:v>
                </c:pt>
                <c:pt idx="38428">
                  <c:v>3.5430335998540001</c:v>
                </c:pt>
                <c:pt idx="38429">
                  <c:v>3.5431008338929999</c:v>
                </c:pt>
                <c:pt idx="38430">
                  <c:v>3.543160438538</c:v>
                </c:pt>
                <c:pt idx="38431">
                  <c:v>3.543220043182</c:v>
                </c:pt>
                <c:pt idx="38432">
                  <c:v>3.5433182716370002</c:v>
                </c:pt>
                <c:pt idx="38433">
                  <c:v>3.54341006279</c:v>
                </c:pt>
                <c:pt idx="38434">
                  <c:v>3.5435264110569999</c:v>
                </c:pt>
                <c:pt idx="38435">
                  <c:v>3.5438544750209999</c:v>
                </c:pt>
                <c:pt idx="38436">
                  <c:v>3.5440597534179998</c:v>
                </c:pt>
                <c:pt idx="38437">
                  <c:v>3.5441339015960001</c:v>
                </c:pt>
                <c:pt idx="38438">
                  <c:v>3.5441961288449999</c:v>
                </c:pt>
                <c:pt idx="38439">
                  <c:v>3.5442378520969999</c:v>
                </c:pt>
                <c:pt idx="38440">
                  <c:v>3.544281959534</c:v>
                </c:pt>
                <c:pt idx="38441">
                  <c:v>3.5443153381350001</c:v>
                </c:pt>
                <c:pt idx="38442">
                  <c:v>3.54434800148</c:v>
                </c:pt>
                <c:pt idx="38443">
                  <c:v>3.5443809032439999</c:v>
                </c:pt>
                <c:pt idx="38444">
                  <c:v>3.5444173812869999</c:v>
                </c:pt>
                <c:pt idx="38445">
                  <c:v>3.5444505214689999</c:v>
                </c:pt>
                <c:pt idx="38446">
                  <c:v>3.5444762706759998</c:v>
                </c:pt>
                <c:pt idx="38447">
                  <c:v>3.544513940811</c:v>
                </c:pt>
                <c:pt idx="38448">
                  <c:v>3.5445251464840002</c:v>
                </c:pt>
                <c:pt idx="38449">
                  <c:v>3.544559001923</c:v>
                </c:pt>
                <c:pt idx="38450">
                  <c:v>3.5445806980130001</c:v>
                </c:pt>
                <c:pt idx="38451">
                  <c:v>3.5446152687070001</c:v>
                </c:pt>
                <c:pt idx="38452">
                  <c:v>3.5446240901950001</c:v>
                </c:pt>
                <c:pt idx="38453">
                  <c:v>3.5446355342859999</c:v>
                </c:pt>
                <c:pt idx="38454">
                  <c:v>3.5446648597719999</c:v>
                </c:pt>
                <c:pt idx="38455">
                  <c:v>3.5446896553039999</c:v>
                </c:pt>
                <c:pt idx="38456">
                  <c:v>3.544740438461</c:v>
                </c:pt>
                <c:pt idx="38457">
                  <c:v>3.544772148132</c:v>
                </c:pt>
                <c:pt idx="38458">
                  <c:v>3.5448234081269998</c:v>
                </c:pt>
                <c:pt idx="38459">
                  <c:v>3.544902563095</c:v>
                </c:pt>
                <c:pt idx="38460">
                  <c:v>3.545040607452</c:v>
                </c:pt>
                <c:pt idx="38461">
                  <c:v>3.5450932979580001</c:v>
                </c:pt>
                <c:pt idx="38462">
                  <c:v>3.545164346695</c:v>
                </c:pt>
                <c:pt idx="38463">
                  <c:v>3.54523563385</c:v>
                </c:pt>
                <c:pt idx="38464">
                  <c:v>3.5453164577480001</c:v>
                </c:pt>
                <c:pt idx="38465">
                  <c:v>3.5454034805300001</c:v>
                </c:pt>
                <c:pt idx="38466">
                  <c:v>3.5454969406129999</c:v>
                </c:pt>
                <c:pt idx="38467">
                  <c:v>3.54558801651</c:v>
                </c:pt>
                <c:pt idx="38468">
                  <c:v>3.5456852912899999</c:v>
                </c:pt>
                <c:pt idx="38469">
                  <c:v>3.5457861423489998</c:v>
                </c:pt>
                <c:pt idx="38470">
                  <c:v>3.5458755493159999</c:v>
                </c:pt>
                <c:pt idx="38471">
                  <c:v>3.5459601879120002</c:v>
                </c:pt>
                <c:pt idx="38472">
                  <c:v>3.5460443496699998</c:v>
                </c:pt>
                <c:pt idx="38473">
                  <c:v>3.5461137294770002</c:v>
                </c:pt>
                <c:pt idx="38474">
                  <c:v>3.5461709499360001</c:v>
                </c:pt>
                <c:pt idx="38475">
                  <c:v>3.546224355698</c:v>
                </c:pt>
                <c:pt idx="38476">
                  <c:v>3.546327352524</c:v>
                </c:pt>
                <c:pt idx="38477">
                  <c:v>3.5464141368869999</c:v>
                </c:pt>
                <c:pt idx="38478">
                  <c:v>3.546491146088</c:v>
                </c:pt>
                <c:pt idx="38479">
                  <c:v>3.5465745925899999</c:v>
                </c:pt>
                <c:pt idx="38480">
                  <c:v>3.5466520786290001</c:v>
                </c:pt>
                <c:pt idx="38481">
                  <c:v>3.5467653274540001</c:v>
                </c:pt>
                <c:pt idx="38482">
                  <c:v>3.5470049381259998</c:v>
                </c:pt>
                <c:pt idx="38483">
                  <c:v>3.547066688538</c:v>
                </c:pt>
                <c:pt idx="38484">
                  <c:v>3.5470995903019999</c:v>
                </c:pt>
                <c:pt idx="38485">
                  <c:v>3.5471372604370002</c:v>
                </c:pt>
                <c:pt idx="38486">
                  <c:v>3.5471615791320001</c:v>
                </c:pt>
                <c:pt idx="38487">
                  <c:v>3.5471935272219999</c:v>
                </c:pt>
                <c:pt idx="38488">
                  <c:v>3.547225236893</c:v>
                </c:pt>
                <c:pt idx="38489">
                  <c:v>3.547260284424</c:v>
                </c:pt>
                <c:pt idx="38490">
                  <c:v>3.5473048686980002</c:v>
                </c:pt>
                <c:pt idx="38491">
                  <c:v>3.5473322868350001</c:v>
                </c:pt>
                <c:pt idx="38492">
                  <c:v>3.5473747253419998</c:v>
                </c:pt>
                <c:pt idx="38493">
                  <c:v>3.5474028587339999</c:v>
                </c:pt>
                <c:pt idx="38494">
                  <c:v>3.547441720963</c:v>
                </c:pt>
                <c:pt idx="38495">
                  <c:v>3.5474812984469999</c:v>
                </c:pt>
                <c:pt idx="38496">
                  <c:v>3.547511577606</c:v>
                </c:pt>
                <c:pt idx="38497">
                  <c:v>3.5475475788119999</c:v>
                </c:pt>
                <c:pt idx="38498">
                  <c:v>3.547575950623</c:v>
                </c:pt>
                <c:pt idx="38499">
                  <c:v>3.5476105213169999</c:v>
                </c:pt>
                <c:pt idx="38500">
                  <c:v>3.547645568848</c:v>
                </c:pt>
                <c:pt idx="38501">
                  <c:v>3.5476748943329999</c:v>
                </c:pt>
                <c:pt idx="38502">
                  <c:v>3.5476944446559999</c:v>
                </c:pt>
                <c:pt idx="38503">
                  <c:v>3.5477371215820002</c:v>
                </c:pt>
                <c:pt idx="38504">
                  <c:v>3.5477914810179998</c:v>
                </c:pt>
                <c:pt idx="38505">
                  <c:v>3.5478246212009998</c:v>
                </c:pt>
                <c:pt idx="38506">
                  <c:v>3.547877788544</c:v>
                </c:pt>
                <c:pt idx="38507">
                  <c:v>3.547914266586</c:v>
                </c:pt>
                <c:pt idx="38508">
                  <c:v>3.547966718674</c:v>
                </c:pt>
                <c:pt idx="38509">
                  <c:v>3.5480105876920001</c:v>
                </c:pt>
                <c:pt idx="38510">
                  <c:v>3.5480751991270001</c:v>
                </c:pt>
                <c:pt idx="38511">
                  <c:v>3.548290967941</c:v>
                </c:pt>
                <c:pt idx="38512">
                  <c:v>3.5483369827270002</c:v>
                </c:pt>
                <c:pt idx="38513">
                  <c:v>3.5484476089479999</c:v>
                </c:pt>
                <c:pt idx="38514">
                  <c:v>3.5484988689420001</c:v>
                </c:pt>
                <c:pt idx="38515">
                  <c:v>3.548578739166</c:v>
                </c:pt>
                <c:pt idx="38516">
                  <c:v>3.5486333370210001</c:v>
                </c:pt>
                <c:pt idx="38517">
                  <c:v>3.5486893653870002</c:v>
                </c:pt>
                <c:pt idx="38518">
                  <c:v>3.5487551689150001</c:v>
                </c:pt>
                <c:pt idx="38519">
                  <c:v>3.5488302707670001</c:v>
                </c:pt>
                <c:pt idx="38520">
                  <c:v>3.5488879680630001</c:v>
                </c:pt>
                <c:pt idx="38521">
                  <c:v>3.5489456653590001</c:v>
                </c:pt>
                <c:pt idx="38522">
                  <c:v>3.5490238666530001</c:v>
                </c:pt>
                <c:pt idx="38523">
                  <c:v>3.549081087112</c:v>
                </c:pt>
                <c:pt idx="38524">
                  <c:v>3.5491361618039998</c:v>
                </c:pt>
                <c:pt idx="38525">
                  <c:v>3.5491940975189999</c:v>
                </c:pt>
                <c:pt idx="38526">
                  <c:v>3.549260377884</c:v>
                </c:pt>
                <c:pt idx="38527">
                  <c:v>3.5493090152739999</c:v>
                </c:pt>
                <c:pt idx="38528">
                  <c:v>3.549354553223</c:v>
                </c:pt>
                <c:pt idx="38529">
                  <c:v>3.5494599342350002</c:v>
                </c:pt>
                <c:pt idx="38530">
                  <c:v>3.5496628284449998</c:v>
                </c:pt>
                <c:pt idx="38531">
                  <c:v>3.5497353076930001</c:v>
                </c:pt>
                <c:pt idx="38532">
                  <c:v>3.5498008728029999</c:v>
                </c:pt>
                <c:pt idx="38533">
                  <c:v>3.549883365631</c:v>
                </c:pt>
                <c:pt idx="38534">
                  <c:v>3.5499908924099999</c:v>
                </c:pt>
                <c:pt idx="38535">
                  <c:v>3.5500671863559998</c:v>
                </c:pt>
                <c:pt idx="38536">
                  <c:v>3.5501279830930002</c:v>
                </c:pt>
                <c:pt idx="38537">
                  <c:v>3.550167322159</c:v>
                </c:pt>
                <c:pt idx="38538">
                  <c:v>3.5502116680150002</c:v>
                </c:pt>
                <c:pt idx="38539">
                  <c:v>3.5502793788910001</c:v>
                </c:pt>
                <c:pt idx="38540">
                  <c:v>3.5503492355350001</c:v>
                </c:pt>
                <c:pt idx="38541">
                  <c:v>3.550390720367</c:v>
                </c:pt>
                <c:pt idx="38542">
                  <c:v>3.5504434108730001</c:v>
                </c:pt>
                <c:pt idx="38543">
                  <c:v>3.5504922866820001</c:v>
                </c:pt>
                <c:pt idx="38544">
                  <c:v>3.550521373749</c:v>
                </c:pt>
                <c:pt idx="38545">
                  <c:v>3.5505619049070001</c:v>
                </c:pt>
                <c:pt idx="38546">
                  <c:v>3.550589323044</c:v>
                </c:pt>
                <c:pt idx="38547">
                  <c:v>3.5506353378300002</c:v>
                </c:pt>
                <c:pt idx="38548">
                  <c:v>3.5506718158720001</c:v>
                </c:pt>
                <c:pt idx="38549">
                  <c:v>3.5507190227510002</c:v>
                </c:pt>
                <c:pt idx="38550">
                  <c:v>3.5507946014399998</c:v>
                </c:pt>
                <c:pt idx="38551">
                  <c:v>3.550840377808</c:v>
                </c:pt>
                <c:pt idx="38552">
                  <c:v>3.5509057044980001</c:v>
                </c:pt>
                <c:pt idx="38553">
                  <c:v>3.551236391068</c:v>
                </c:pt>
                <c:pt idx="38554">
                  <c:v>3.551330566406</c:v>
                </c:pt>
                <c:pt idx="38555">
                  <c:v>3.5514128208160001</c:v>
                </c:pt>
                <c:pt idx="38556">
                  <c:v>3.551496505737</c:v>
                </c:pt>
                <c:pt idx="38557">
                  <c:v>3.5515651702879998</c:v>
                </c:pt>
                <c:pt idx="38558">
                  <c:v>3.5517022609710001</c:v>
                </c:pt>
                <c:pt idx="38559">
                  <c:v>3.5518283843990002</c:v>
                </c:pt>
                <c:pt idx="38560">
                  <c:v>3.551956653595</c:v>
                </c:pt>
                <c:pt idx="38561">
                  <c:v>3.5520863533020002</c:v>
                </c:pt>
                <c:pt idx="38562">
                  <c:v>3.5522065162660001</c:v>
                </c:pt>
                <c:pt idx="38563">
                  <c:v>3.5525326728820001</c:v>
                </c:pt>
                <c:pt idx="38564">
                  <c:v>3.5525798797610002</c:v>
                </c:pt>
                <c:pt idx="38565">
                  <c:v>3.5526397228239999</c:v>
                </c:pt>
                <c:pt idx="38566">
                  <c:v>3.552675247192</c:v>
                </c:pt>
                <c:pt idx="38567">
                  <c:v>3.55273270607</c:v>
                </c:pt>
                <c:pt idx="38568">
                  <c:v>3.552767515182</c:v>
                </c:pt>
                <c:pt idx="38569">
                  <c:v>3.5528438091279999</c:v>
                </c:pt>
                <c:pt idx="38570">
                  <c:v>3.552901744843</c:v>
                </c:pt>
                <c:pt idx="38571">
                  <c:v>3.5529408454900002</c:v>
                </c:pt>
                <c:pt idx="38572">
                  <c:v>3.5529911518100001</c:v>
                </c:pt>
                <c:pt idx="38573">
                  <c:v>3.5530023574829999</c:v>
                </c:pt>
                <c:pt idx="38574">
                  <c:v>3.553055047989</c:v>
                </c:pt>
                <c:pt idx="38575">
                  <c:v>3.5530824661249998</c:v>
                </c:pt>
                <c:pt idx="38576">
                  <c:v>3.5531158447269999</c:v>
                </c:pt>
                <c:pt idx="38577">
                  <c:v>3.5531625747679998</c:v>
                </c:pt>
                <c:pt idx="38578">
                  <c:v>3.553200006485</c:v>
                </c:pt>
                <c:pt idx="38579">
                  <c:v>3.5532793998719998</c:v>
                </c:pt>
                <c:pt idx="38580">
                  <c:v>3.553437232971</c:v>
                </c:pt>
                <c:pt idx="38581">
                  <c:v>3.5534951686860001</c:v>
                </c:pt>
                <c:pt idx="38582">
                  <c:v>3.5535571575159999</c:v>
                </c:pt>
                <c:pt idx="38583">
                  <c:v>3.5536179542539998</c:v>
                </c:pt>
                <c:pt idx="38584">
                  <c:v>3.553684711456</c:v>
                </c:pt>
                <c:pt idx="38585">
                  <c:v>3.5537660121919998</c:v>
                </c:pt>
                <c:pt idx="38586">
                  <c:v>3.5538401603700001</c:v>
                </c:pt>
                <c:pt idx="38587">
                  <c:v>3.5539133548740001</c:v>
                </c:pt>
                <c:pt idx="38588">
                  <c:v>3.553998708725</c:v>
                </c:pt>
                <c:pt idx="38589">
                  <c:v>3.5540730953219999</c:v>
                </c:pt>
                <c:pt idx="38590">
                  <c:v>3.5541446208949998</c:v>
                </c:pt>
                <c:pt idx="38591">
                  <c:v>3.5542156696320002</c:v>
                </c:pt>
                <c:pt idx="38592">
                  <c:v>3.55428981781</c:v>
                </c:pt>
                <c:pt idx="38593">
                  <c:v>3.554354429245</c:v>
                </c:pt>
                <c:pt idx="38594">
                  <c:v>3.554413795471</c:v>
                </c:pt>
                <c:pt idx="38595">
                  <c:v>3.5544812679289999</c:v>
                </c:pt>
                <c:pt idx="38596">
                  <c:v>3.5545389652249999</c:v>
                </c:pt>
                <c:pt idx="38597">
                  <c:v>3.5545921325680001</c:v>
                </c:pt>
                <c:pt idx="38598">
                  <c:v>3.5546541213989999</c:v>
                </c:pt>
                <c:pt idx="38599">
                  <c:v>3.5547063350679999</c:v>
                </c:pt>
                <c:pt idx="38600">
                  <c:v>3.5547533035279999</c:v>
                </c:pt>
                <c:pt idx="38601">
                  <c:v>3.5548522472380002</c:v>
                </c:pt>
                <c:pt idx="38602">
                  <c:v>3.5549328327179999</c:v>
                </c:pt>
                <c:pt idx="38603">
                  <c:v>3.5550200939179999</c:v>
                </c:pt>
                <c:pt idx="38604">
                  <c:v>3.5550975799560001</c:v>
                </c:pt>
                <c:pt idx="38605">
                  <c:v>3.555181264877</c:v>
                </c:pt>
                <c:pt idx="38606">
                  <c:v>3.5552661418909999</c:v>
                </c:pt>
                <c:pt idx="38607">
                  <c:v>3.555430412292</c:v>
                </c:pt>
                <c:pt idx="38608">
                  <c:v>3.5556864738459999</c:v>
                </c:pt>
                <c:pt idx="38609">
                  <c:v>3.5557849407200002</c:v>
                </c:pt>
                <c:pt idx="38610">
                  <c:v>3.555826425552</c:v>
                </c:pt>
                <c:pt idx="38611">
                  <c:v>3.555864572525</c:v>
                </c:pt>
                <c:pt idx="38612">
                  <c:v>3.555906534195</c:v>
                </c:pt>
                <c:pt idx="38613">
                  <c:v>3.5559282302859998</c:v>
                </c:pt>
                <c:pt idx="38614">
                  <c:v>3.5559616088869999</c:v>
                </c:pt>
                <c:pt idx="38615">
                  <c:v>3.5559804439540001</c:v>
                </c:pt>
                <c:pt idx="38616">
                  <c:v>3.5560123920439999</c:v>
                </c:pt>
                <c:pt idx="38617">
                  <c:v>3.556047677994</c:v>
                </c:pt>
                <c:pt idx="38618">
                  <c:v>3.5560657978060002</c:v>
                </c:pt>
                <c:pt idx="38619">
                  <c:v>3.5561063289639998</c:v>
                </c:pt>
                <c:pt idx="38620">
                  <c:v>3.5561287403109998</c:v>
                </c:pt>
                <c:pt idx="38621">
                  <c:v>3.5561685562130001</c:v>
                </c:pt>
                <c:pt idx="38622">
                  <c:v>3.5561780929569999</c:v>
                </c:pt>
                <c:pt idx="38623">
                  <c:v>3.5562179088589998</c:v>
                </c:pt>
                <c:pt idx="38624">
                  <c:v>3.556231021881</c:v>
                </c:pt>
                <c:pt idx="38625">
                  <c:v>3.556272745132</c:v>
                </c:pt>
                <c:pt idx="38626">
                  <c:v>3.556298732758</c:v>
                </c:pt>
                <c:pt idx="38627">
                  <c:v>3.556342363358</c:v>
                </c:pt>
                <c:pt idx="38628">
                  <c:v>3.5563716888429999</c:v>
                </c:pt>
                <c:pt idx="38629">
                  <c:v>3.5564126968380001</c:v>
                </c:pt>
                <c:pt idx="38630">
                  <c:v>3.556452512741</c:v>
                </c:pt>
                <c:pt idx="38631">
                  <c:v>3.5564918518069999</c:v>
                </c:pt>
                <c:pt idx="38632">
                  <c:v>3.5567424297330001</c:v>
                </c:pt>
                <c:pt idx="38633">
                  <c:v>3.5568003654479998</c:v>
                </c:pt>
                <c:pt idx="38634">
                  <c:v>3.5568554401400001</c:v>
                </c:pt>
                <c:pt idx="38635">
                  <c:v>3.5569119453429998</c:v>
                </c:pt>
                <c:pt idx="38636">
                  <c:v>3.556980609894</c:v>
                </c:pt>
                <c:pt idx="38637">
                  <c:v>3.5570559501650001</c:v>
                </c:pt>
                <c:pt idx="38638">
                  <c:v>3.5571267604829999</c:v>
                </c:pt>
                <c:pt idx="38639">
                  <c:v>3.5571980476379998</c:v>
                </c:pt>
                <c:pt idx="38640">
                  <c:v>3.557287454605</c:v>
                </c:pt>
                <c:pt idx="38641">
                  <c:v>3.5573673248289999</c:v>
                </c:pt>
                <c:pt idx="38642">
                  <c:v>3.557446241379</c:v>
                </c:pt>
                <c:pt idx="38643">
                  <c:v>3.5575301647190001</c:v>
                </c:pt>
                <c:pt idx="38644">
                  <c:v>3.55761551857</c:v>
                </c:pt>
                <c:pt idx="38645">
                  <c:v>3.5576877593990002</c:v>
                </c:pt>
                <c:pt idx="38646">
                  <c:v>3.5577540397640002</c:v>
                </c:pt>
                <c:pt idx="38647">
                  <c:v>3.557835102081</c:v>
                </c:pt>
                <c:pt idx="38648">
                  <c:v>3.5578937530519998</c:v>
                </c:pt>
                <c:pt idx="38649">
                  <c:v>3.5579540729520001</c:v>
                </c:pt>
                <c:pt idx="38650">
                  <c:v>3.55801486969</c:v>
                </c:pt>
                <c:pt idx="38651">
                  <c:v>3.5581464767459998</c:v>
                </c:pt>
                <c:pt idx="38652">
                  <c:v>3.558302879333</c:v>
                </c:pt>
                <c:pt idx="38653">
                  <c:v>3.5583498477940001</c:v>
                </c:pt>
                <c:pt idx="38654">
                  <c:v>3.5583920478820001</c:v>
                </c:pt>
                <c:pt idx="38655">
                  <c:v>3.5584447383879998</c:v>
                </c:pt>
                <c:pt idx="38656">
                  <c:v>3.5584754943850001</c:v>
                </c:pt>
                <c:pt idx="38657">
                  <c:v>3.5585179328919998</c:v>
                </c:pt>
                <c:pt idx="38658">
                  <c:v>3.55854845047</c:v>
                </c:pt>
                <c:pt idx="38659">
                  <c:v>3.558586597443</c:v>
                </c:pt>
                <c:pt idx="38660">
                  <c:v>3.5586013793950002</c:v>
                </c:pt>
                <c:pt idx="38661">
                  <c:v>3.5586361885070001</c:v>
                </c:pt>
                <c:pt idx="38662">
                  <c:v>3.558677196503</c:v>
                </c:pt>
                <c:pt idx="38663">
                  <c:v>3.5587153434749998</c:v>
                </c:pt>
                <c:pt idx="38664">
                  <c:v>3.558759212494</c:v>
                </c:pt>
                <c:pt idx="38665">
                  <c:v>3.558798074722</c:v>
                </c:pt>
                <c:pt idx="38666">
                  <c:v>3.5588471889500002</c:v>
                </c:pt>
                <c:pt idx="38667">
                  <c:v>3.558886766434</c:v>
                </c:pt>
                <c:pt idx="38668">
                  <c:v>3.5589275360110002</c:v>
                </c:pt>
                <c:pt idx="38669">
                  <c:v>3.5589706897740001</c:v>
                </c:pt>
                <c:pt idx="38670">
                  <c:v>3.5590009689330002</c:v>
                </c:pt>
                <c:pt idx="38671">
                  <c:v>3.5590381622309999</c:v>
                </c:pt>
                <c:pt idx="38672">
                  <c:v>3.5590546131130001</c:v>
                </c:pt>
                <c:pt idx="38673">
                  <c:v>3.559099197388</c:v>
                </c:pt>
                <c:pt idx="38674">
                  <c:v>3.5591282844540002</c:v>
                </c:pt>
                <c:pt idx="38675">
                  <c:v>3.5591757297519999</c:v>
                </c:pt>
                <c:pt idx="38676">
                  <c:v>3.5592143535609999</c:v>
                </c:pt>
                <c:pt idx="38677">
                  <c:v>3.5592608451840002</c:v>
                </c:pt>
                <c:pt idx="38678">
                  <c:v>3.559310674667</c:v>
                </c:pt>
                <c:pt idx="38679">
                  <c:v>3.5593776702879998</c:v>
                </c:pt>
                <c:pt idx="38680">
                  <c:v>3.5594444274899999</c:v>
                </c:pt>
                <c:pt idx="38681">
                  <c:v>3.5595655441280001</c:v>
                </c:pt>
                <c:pt idx="38682">
                  <c:v>3.5598156452179999</c:v>
                </c:pt>
                <c:pt idx="38683">
                  <c:v>3.5598595142359999</c:v>
                </c:pt>
                <c:pt idx="38684">
                  <c:v>3.5599694252009999</c:v>
                </c:pt>
                <c:pt idx="38685">
                  <c:v>3.5600383281710002</c:v>
                </c:pt>
                <c:pt idx="38686">
                  <c:v>3.5601010322570001</c:v>
                </c:pt>
                <c:pt idx="38687">
                  <c:v>3.560167074203</c:v>
                </c:pt>
                <c:pt idx="38688">
                  <c:v>3.5602526664730001</c:v>
                </c:pt>
                <c:pt idx="38689">
                  <c:v>3.5603256225590001</c:v>
                </c:pt>
                <c:pt idx="38690">
                  <c:v>3.5603976249690001</c:v>
                </c:pt>
                <c:pt idx="38691">
                  <c:v>3.5604770183559999</c:v>
                </c:pt>
                <c:pt idx="38692">
                  <c:v>3.560552120209</c:v>
                </c:pt>
                <c:pt idx="38693">
                  <c:v>3.5606224536900002</c:v>
                </c:pt>
                <c:pt idx="38694">
                  <c:v>3.5606904029850002</c:v>
                </c:pt>
                <c:pt idx="38695">
                  <c:v>3.5607740879060001</c:v>
                </c:pt>
                <c:pt idx="38696">
                  <c:v>3.560834646225</c:v>
                </c:pt>
                <c:pt idx="38697">
                  <c:v>3.5608880519869999</c:v>
                </c:pt>
                <c:pt idx="38698">
                  <c:v>3.5609605312350001</c:v>
                </c:pt>
                <c:pt idx="38699">
                  <c:v>3.5610127449040001</c:v>
                </c:pt>
                <c:pt idx="38700">
                  <c:v>3.5610585212710002</c:v>
                </c:pt>
                <c:pt idx="38701">
                  <c:v>3.56116938591</c:v>
                </c:pt>
                <c:pt idx="38702">
                  <c:v>3.5612492561339999</c:v>
                </c:pt>
                <c:pt idx="38703">
                  <c:v>3.5613424777980001</c:v>
                </c:pt>
                <c:pt idx="38704">
                  <c:v>3.5614247322080002</c:v>
                </c:pt>
                <c:pt idx="38705">
                  <c:v>3.561516523361</c:v>
                </c:pt>
                <c:pt idx="38706">
                  <c:v>3.56161570549</c:v>
                </c:pt>
                <c:pt idx="38707">
                  <c:v>3.5616886615749999</c:v>
                </c:pt>
                <c:pt idx="38708">
                  <c:v>3.5617930889129998</c:v>
                </c:pt>
                <c:pt idx="38709">
                  <c:v>3.5618684291839999</c:v>
                </c:pt>
                <c:pt idx="38710">
                  <c:v>3.5619645118709999</c:v>
                </c:pt>
                <c:pt idx="38711">
                  <c:v>3.562048196793</c:v>
                </c:pt>
                <c:pt idx="38712">
                  <c:v>3.5621273517610001</c:v>
                </c:pt>
                <c:pt idx="38713">
                  <c:v>3.5624310970309998</c:v>
                </c:pt>
                <c:pt idx="38714">
                  <c:v>3.5625064373019999</c:v>
                </c:pt>
                <c:pt idx="38715">
                  <c:v>3.5625691413879998</c:v>
                </c:pt>
                <c:pt idx="38716">
                  <c:v>3.5626070499420002</c:v>
                </c:pt>
                <c:pt idx="38717">
                  <c:v>3.56263256073</c:v>
                </c:pt>
                <c:pt idx="38718">
                  <c:v>3.5626721382139999</c:v>
                </c:pt>
                <c:pt idx="38719">
                  <c:v>3.5626955032350001</c:v>
                </c:pt>
                <c:pt idx="38720">
                  <c:v>3.5627305507660001</c:v>
                </c:pt>
                <c:pt idx="38721">
                  <c:v>3.5627584457400001</c:v>
                </c:pt>
                <c:pt idx="38722">
                  <c:v>3.5627887248989998</c:v>
                </c:pt>
                <c:pt idx="38723">
                  <c:v>3.5628235340119998</c:v>
                </c:pt>
                <c:pt idx="38724">
                  <c:v>3.562843322754</c:v>
                </c:pt>
                <c:pt idx="38725">
                  <c:v>3.5628688335419998</c:v>
                </c:pt>
                <c:pt idx="38726">
                  <c:v>3.5628814697269999</c:v>
                </c:pt>
                <c:pt idx="38727">
                  <c:v>3.562892198563</c:v>
                </c:pt>
                <c:pt idx="38728">
                  <c:v>3.5629031658170001</c:v>
                </c:pt>
                <c:pt idx="38729">
                  <c:v>3.5629332065580002</c:v>
                </c:pt>
                <c:pt idx="38730">
                  <c:v>3.5629682540890002</c:v>
                </c:pt>
                <c:pt idx="38731">
                  <c:v>3.5629804134369998</c:v>
                </c:pt>
                <c:pt idx="38732">
                  <c:v>3.5629925727840002</c:v>
                </c:pt>
                <c:pt idx="38733">
                  <c:v>3.563028335571</c:v>
                </c:pt>
                <c:pt idx="38734">
                  <c:v>3.5630583763120001</c:v>
                </c:pt>
                <c:pt idx="38735">
                  <c:v>3.5630853176119999</c:v>
                </c:pt>
                <c:pt idx="38736">
                  <c:v>3.5631132125849998</c:v>
                </c:pt>
                <c:pt idx="38737">
                  <c:v>3.5631482601169999</c:v>
                </c:pt>
                <c:pt idx="38738">
                  <c:v>3.56316280365</c:v>
                </c:pt>
                <c:pt idx="38739">
                  <c:v>3.5631775856019998</c:v>
                </c:pt>
                <c:pt idx="38740">
                  <c:v>3.5632016658780001</c:v>
                </c:pt>
                <c:pt idx="38741">
                  <c:v>3.5632240772250001</c:v>
                </c:pt>
                <c:pt idx="38742">
                  <c:v>3.5632612705229998</c:v>
                </c:pt>
                <c:pt idx="38743">
                  <c:v>3.5632998943329999</c:v>
                </c:pt>
                <c:pt idx="38744">
                  <c:v>3.5633225440979999</c:v>
                </c:pt>
                <c:pt idx="38745">
                  <c:v>3.563351154327</c:v>
                </c:pt>
                <c:pt idx="38746">
                  <c:v>3.563405036926</c:v>
                </c:pt>
                <c:pt idx="38747">
                  <c:v>3.5634598731990001</c:v>
                </c:pt>
                <c:pt idx="38748">
                  <c:v>3.563631772995</c:v>
                </c:pt>
                <c:pt idx="38749">
                  <c:v>3.5636734962459999</c:v>
                </c:pt>
                <c:pt idx="38750">
                  <c:v>3.5637373924259999</c:v>
                </c:pt>
                <c:pt idx="38751">
                  <c:v>3.5638015270230001</c:v>
                </c:pt>
                <c:pt idx="38752">
                  <c:v>3.5638644695280002</c:v>
                </c:pt>
                <c:pt idx="38753">
                  <c:v>3.5639379024509998</c:v>
                </c:pt>
                <c:pt idx="38754">
                  <c:v>3.5640320777890002</c:v>
                </c:pt>
                <c:pt idx="38755">
                  <c:v>3.564111232758</c:v>
                </c:pt>
                <c:pt idx="38756">
                  <c:v>3.5641946792599999</c:v>
                </c:pt>
                <c:pt idx="38757">
                  <c:v>3.5643002986910002</c:v>
                </c:pt>
                <c:pt idx="38758">
                  <c:v>3.564393997192</c:v>
                </c:pt>
                <c:pt idx="38759">
                  <c:v>3.5644867420200002</c:v>
                </c:pt>
                <c:pt idx="38760">
                  <c:v>3.5645825862880001</c:v>
                </c:pt>
                <c:pt idx="38761">
                  <c:v>3.5646810531619999</c:v>
                </c:pt>
                <c:pt idx="38762">
                  <c:v>3.564758062363</c:v>
                </c:pt>
                <c:pt idx="38763">
                  <c:v>3.5648334026340001</c:v>
                </c:pt>
                <c:pt idx="38764">
                  <c:v>3.564929246902</c:v>
                </c:pt>
                <c:pt idx="38765">
                  <c:v>3.5650000572199998</c:v>
                </c:pt>
                <c:pt idx="38766">
                  <c:v>3.5650608539580002</c:v>
                </c:pt>
                <c:pt idx="38767">
                  <c:v>3.5651285648350002</c:v>
                </c:pt>
                <c:pt idx="38768">
                  <c:v>3.5652003288270002</c:v>
                </c:pt>
                <c:pt idx="38769">
                  <c:v>3.5652441978449998</c:v>
                </c:pt>
                <c:pt idx="38770">
                  <c:v>3.5653517246250002</c:v>
                </c:pt>
                <c:pt idx="38771">
                  <c:v>3.5654251575470002</c:v>
                </c:pt>
                <c:pt idx="38772">
                  <c:v>3.5655734539030002</c:v>
                </c:pt>
                <c:pt idx="38773">
                  <c:v>3.5657317638400001</c:v>
                </c:pt>
                <c:pt idx="38774">
                  <c:v>3.5658049583440001</c:v>
                </c:pt>
                <c:pt idx="38775">
                  <c:v>3.5658631324769998</c:v>
                </c:pt>
                <c:pt idx="38776">
                  <c:v>3.5658967494959999</c:v>
                </c:pt>
                <c:pt idx="38777">
                  <c:v>3.5659451484679998</c:v>
                </c:pt>
                <c:pt idx="38778">
                  <c:v>3.5659682750699999</c:v>
                </c:pt>
                <c:pt idx="38779">
                  <c:v>3.566013813019</c:v>
                </c:pt>
                <c:pt idx="38780">
                  <c:v>3.566034793854</c:v>
                </c:pt>
                <c:pt idx="38781">
                  <c:v>3.5660839080810001</c:v>
                </c:pt>
                <c:pt idx="38782">
                  <c:v>3.5660951137539998</c:v>
                </c:pt>
                <c:pt idx="38783">
                  <c:v>3.56613945961</c:v>
                </c:pt>
                <c:pt idx="38784">
                  <c:v>3.566160440445</c:v>
                </c:pt>
                <c:pt idx="38785">
                  <c:v>3.5661957263950002</c:v>
                </c:pt>
                <c:pt idx="38786">
                  <c:v>3.5662302970890001</c:v>
                </c:pt>
                <c:pt idx="38787">
                  <c:v>3.5662415027619998</c:v>
                </c:pt>
                <c:pt idx="38788">
                  <c:v>3.5662662982939999</c:v>
                </c:pt>
                <c:pt idx="38789">
                  <c:v>3.566289424896</c:v>
                </c:pt>
                <c:pt idx="38790">
                  <c:v>3.5662994384769999</c:v>
                </c:pt>
                <c:pt idx="38791">
                  <c:v>3.5663113594059999</c:v>
                </c:pt>
                <c:pt idx="38792">
                  <c:v>3.5663433074949999</c:v>
                </c:pt>
                <c:pt idx="38793">
                  <c:v>3.566352367401</c:v>
                </c:pt>
                <c:pt idx="38794">
                  <c:v>3.5663621425629999</c:v>
                </c:pt>
                <c:pt idx="38795">
                  <c:v>3.5663797855379999</c:v>
                </c:pt>
                <c:pt idx="38796">
                  <c:v>3.5664110183719999</c:v>
                </c:pt>
                <c:pt idx="38797">
                  <c:v>3.5664539337160002</c:v>
                </c:pt>
                <c:pt idx="38798">
                  <c:v>3.5664792060849999</c:v>
                </c:pt>
                <c:pt idx="38799">
                  <c:v>3.5665338039400001</c:v>
                </c:pt>
                <c:pt idx="38800">
                  <c:v>3.5665652751920001</c:v>
                </c:pt>
                <c:pt idx="38801">
                  <c:v>3.5666875839230001</c:v>
                </c:pt>
                <c:pt idx="38802">
                  <c:v>3.5668976306919999</c:v>
                </c:pt>
                <c:pt idx="38803">
                  <c:v>3.5669629573820001</c:v>
                </c:pt>
                <c:pt idx="38804">
                  <c:v>3.5670187473300001</c:v>
                </c:pt>
                <c:pt idx="38805">
                  <c:v>3.5670697689059998</c:v>
                </c:pt>
                <c:pt idx="38806">
                  <c:v>3.5671312808989999</c:v>
                </c:pt>
                <c:pt idx="38807">
                  <c:v>3.567210435867</c:v>
                </c:pt>
                <c:pt idx="38808">
                  <c:v>3.567278146744</c:v>
                </c:pt>
                <c:pt idx="38809">
                  <c:v>3.5673520565030001</c:v>
                </c:pt>
                <c:pt idx="38810">
                  <c:v>3.5674457550050001</c:v>
                </c:pt>
                <c:pt idx="38811">
                  <c:v>3.5675203800199999</c:v>
                </c:pt>
                <c:pt idx="38812">
                  <c:v>3.5675914287569999</c:v>
                </c:pt>
                <c:pt idx="38813">
                  <c:v>3.567663431168</c:v>
                </c:pt>
                <c:pt idx="38814">
                  <c:v>3.567743778229</c:v>
                </c:pt>
                <c:pt idx="38815">
                  <c:v>3.5678079128269999</c:v>
                </c:pt>
                <c:pt idx="38816">
                  <c:v>3.5678720474240002</c:v>
                </c:pt>
                <c:pt idx="38817">
                  <c:v>3.567947626114</c:v>
                </c:pt>
                <c:pt idx="38818">
                  <c:v>3.568000078201</c:v>
                </c:pt>
                <c:pt idx="38819">
                  <c:v>3.5680916309359998</c:v>
                </c:pt>
                <c:pt idx="38820">
                  <c:v>3.5682089328769999</c:v>
                </c:pt>
                <c:pt idx="38821">
                  <c:v>3.5685350894929999</c:v>
                </c:pt>
                <c:pt idx="38822">
                  <c:v>3.568686962128</c:v>
                </c:pt>
                <c:pt idx="38823">
                  <c:v>3.5687232017519999</c:v>
                </c:pt>
                <c:pt idx="38824">
                  <c:v>3.5687801837920001</c:v>
                </c:pt>
                <c:pt idx="38825">
                  <c:v>3.56885099411</c:v>
                </c:pt>
                <c:pt idx="38826">
                  <c:v>3.5689492225650001</c:v>
                </c:pt>
                <c:pt idx="38827">
                  <c:v>3.5691170692440002</c:v>
                </c:pt>
                <c:pt idx="38828">
                  <c:v>3.5691871643069999</c:v>
                </c:pt>
                <c:pt idx="38829">
                  <c:v>3.5692508220670001</c:v>
                </c:pt>
                <c:pt idx="38830">
                  <c:v>3.5693554878230001</c:v>
                </c:pt>
                <c:pt idx="38831">
                  <c:v>3.5694534778590001</c:v>
                </c:pt>
                <c:pt idx="38832">
                  <c:v>3.5695204734799999</c:v>
                </c:pt>
                <c:pt idx="38833">
                  <c:v>3.56955742836</c:v>
                </c:pt>
                <c:pt idx="38834">
                  <c:v>3.569614887238</c:v>
                </c:pt>
                <c:pt idx="38835">
                  <c:v>3.56964468956</c:v>
                </c:pt>
                <c:pt idx="38836">
                  <c:v>3.569697141647</c:v>
                </c:pt>
                <c:pt idx="38837">
                  <c:v>3.5697362422940002</c:v>
                </c:pt>
                <c:pt idx="38838">
                  <c:v>3.5697762966159998</c:v>
                </c:pt>
                <c:pt idx="38839">
                  <c:v>3.56982588768</c:v>
                </c:pt>
                <c:pt idx="38840">
                  <c:v>3.5698814392089999</c:v>
                </c:pt>
                <c:pt idx="38841">
                  <c:v>3.5701289176939999</c:v>
                </c:pt>
                <c:pt idx="38842">
                  <c:v>3.5701866149899999</c:v>
                </c:pt>
                <c:pt idx="38843">
                  <c:v>3.5702309608460001</c:v>
                </c:pt>
                <c:pt idx="38844">
                  <c:v>3.570277690887</c:v>
                </c:pt>
                <c:pt idx="38845">
                  <c:v>3.5703537464139998</c:v>
                </c:pt>
                <c:pt idx="38846">
                  <c:v>3.5704021453860002</c:v>
                </c:pt>
                <c:pt idx="38847">
                  <c:v>3.5704541206360001</c:v>
                </c:pt>
                <c:pt idx="38848">
                  <c:v>3.5705263614649998</c:v>
                </c:pt>
                <c:pt idx="38849">
                  <c:v>3.5705921649930001</c:v>
                </c:pt>
                <c:pt idx="38850">
                  <c:v>3.5706477165220001</c:v>
                </c:pt>
                <c:pt idx="38851">
                  <c:v>3.5707006454469998</c:v>
                </c:pt>
                <c:pt idx="38852">
                  <c:v>3.5707759857179999</c:v>
                </c:pt>
                <c:pt idx="38853">
                  <c:v>3.5708262920379998</c:v>
                </c:pt>
                <c:pt idx="38854">
                  <c:v>3.5708730220790001</c:v>
                </c:pt>
                <c:pt idx="38855">
                  <c:v>3.5709307193759998</c:v>
                </c:pt>
                <c:pt idx="38856">
                  <c:v>3.57102060318</c:v>
                </c:pt>
                <c:pt idx="38857">
                  <c:v>3.571135520935</c:v>
                </c:pt>
                <c:pt idx="38858">
                  <c:v>3.5712845325470002</c:v>
                </c:pt>
                <c:pt idx="38859">
                  <c:v>3.5713739395139998</c:v>
                </c:pt>
                <c:pt idx="38860">
                  <c:v>3.571437358856</c:v>
                </c:pt>
                <c:pt idx="38861">
                  <c:v>3.571480751038</c:v>
                </c:pt>
                <c:pt idx="38862">
                  <c:v>3.571527719498</c:v>
                </c:pt>
                <c:pt idx="38863">
                  <c:v>3.5715806484220001</c:v>
                </c:pt>
                <c:pt idx="38864">
                  <c:v>3.5716035366060002</c:v>
                </c:pt>
                <c:pt idx="38865">
                  <c:v>3.5716228485110002</c:v>
                </c:pt>
                <c:pt idx="38866">
                  <c:v>3.571651935577</c:v>
                </c:pt>
                <c:pt idx="38867">
                  <c:v>3.5716893672940002</c:v>
                </c:pt>
                <c:pt idx="38868">
                  <c:v>3.5717141628269999</c:v>
                </c:pt>
                <c:pt idx="38869">
                  <c:v>3.5717535018920001</c:v>
                </c:pt>
                <c:pt idx="38870">
                  <c:v>3.5717871189119998</c:v>
                </c:pt>
                <c:pt idx="38871">
                  <c:v>3.5718336105350001</c:v>
                </c:pt>
                <c:pt idx="38872">
                  <c:v>3.5718476772310002</c:v>
                </c:pt>
                <c:pt idx="38873">
                  <c:v>3.5718839168550001</c:v>
                </c:pt>
                <c:pt idx="38874">
                  <c:v>3.57190990448</c:v>
                </c:pt>
                <c:pt idx="38875">
                  <c:v>3.5719301700589998</c:v>
                </c:pt>
                <c:pt idx="38876">
                  <c:v>3.5719385147090001</c:v>
                </c:pt>
                <c:pt idx="38877">
                  <c:v>3.5719487667080001</c:v>
                </c:pt>
                <c:pt idx="38878">
                  <c:v>3.5719730854030001</c:v>
                </c:pt>
                <c:pt idx="38879">
                  <c:v>3.571983098984</c:v>
                </c:pt>
                <c:pt idx="38880">
                  <c:v>3.5720221996310002</c:v>
                </c:pt>
                <c:pt idx="38881">
                  <c:v>3.5720500946040001</c:v>
                </c:pt>
                <c:pt idx="38882">
                  <c:v>3.5720927715299999</c:v>
                </c:pt>
                <c:pt idx="38883">
                  <c:v>3.5721056461330001</c:v>
                </c:pt>
                <c:pt idx="38884">
                  <c:v>3.5721180439000002</c:v>
                </c:pt>
                <c:pt idx="38885">
                  <c:v>3.5721356868740002</c:v>
                </c:pt>
                <c:pt idx="38886">
                  <c:v>3.5721502304079999</c:v>
                </c:pt>
                <c:pt idx="38887">
                  <c:v>3.5721638202669999</c:v>
                </c:pt>
                <c:pt idx="38888">
                  <c:v>3.5721774101260002</c:v>
                </c:pt>
                <c:pt idx="38889">
                  <c:v>3.5721971988679999</c:v>
                </c:pt>
                <c:pt idx="38890">
                  <c:v>3.5722298622130002</c:v>
                </c:pt>
                <c:pt idx="38891">
                  <c:v>3.5722839832309998</c:v>
                </c:pt>
                <c:pt idx="38892">
                  <c:v>3.5723762512210002</c:v>
                </c:pt>
                <c:pt idx="38893">
                  <c:v>3.5726263523099999</c:v>
                </c:pt>
                <c:pt idx="38894">
                  <c:v>3.5727186202999999</c:v>
                </c:pt>
                <c:pt idx="38895">
                  <c:v>3.5727880001069998</c:v>
                </c:pt>
                <c:pt idx="38896">
                  <c:v>3.5728468894960002</c:v>
                </c:pt>
                <c:pt idx="38897">
                  <c:v>3.572910785675</c:v>
                </c:pt>
                <c:pt idx="38898">
                  <c:v>3.5729885101319998</c:v>
                </c:pt>
                <c:pt idx="38899">
                  <c:v>3.5730531215669998</c:v>
                </c:pt>
                <c:pt idx="38900">
                  <c:v>3.573116540909</c:v>
                </c:pt>
                <c:pt idx="38901">
                  <c:v>3.5731887817380001</c:v>
                </c:pt>
                <c:pt idx="38902">
                  <c:v>3.573263168335</c:v>
                </c:pt>
                <c:pt idx="38903">
                  <c:v>3.5733253955839999</c:v>
                </c:pt>
                <c:pt idx="38904">
                  <c:v>3.5733857154850002</c:v>
                </c:pt>
                <c:pt idx="38905">
                  <c:v>3.573456525803</c:v>
                </c:pt>
                <c:pt idx="38906">
                  <c:v>3.5735118389129998</c:v>
                </c:pt>
                <c:pt idx="38907">
                  <c:v>3.5735671520230001</c:v>
                </c:pt>
                <c:pt idx="38908">
                  <c:v>3.5736320018769998</c:v>
                </c:pt>
                <c:pt idx="38909">
                  <c:v>3.5736908912660001</c:v>
                </c:pt>
                <c:pt idx="38910">
                  <c:v>3.5737471580509999</c:v>
                </c:pt>
                <c:pt idx="38911">
                  <c:v>3.5738041400910001</c:v>
                </c:pt>
                <c:pt idx="38912">
                  <c:v>3.5738680362699999</c:v>
                </c:pt>
                <c:pt idx="38913">
                  <c:v>3.5739183425899999</c:v>
                </c:pt>
                <c:pt idx="38914">
                  <c:v>3.5739669799799998</c:v>
                </c:pt>
                <c:pt idx="38915">
                  <c:v>3.5740280151369999</c:v>
                </c:pt>
                <c:pt idx="38916">
                  <c:v>3.574115991592</c:v>
                </c:pt>
                <c:pt idx="38917">
                  <c:v>3.5742516517639999</c:v>
                </c:pt>
                <c:pt idx="38918">
                  <c:v>3.574544906616</c:v>
                </c:pt>
                <c:pt idx="38919">
                  <c:v>3.5746455192569999</c:v>
                </c:pt>
                <c:pt idx="38920">
                  <c:v>3.5747261047359999</c:v>
                </c:pt>
                <c:pt idx="38921">
                  <c:v>3.5747721195220001</c:v>
                </c:pt>
                <c:pt idx="38922">
                  <c:v>3.5748531818389999</c:v>
                </c:pt>
                <c:pt idx="38923">
                  <c:v>3.5749306678770001</c:v>
                </c:pt>
                <c:pt idx="38924">
                  <c:v>3.575264930725</c:v>
                </c:pt>
                <c:pt idx="38925">
                  <c:v>3.5753550529479998</c:v>
                </c:pt>
                <c:pt idx="38926">
                  <c:v>3.5754089355469998</c:v>
                </c:pt>
                <c:pt idx="38927">
                  <c:v>3.5754597187039998</c:v>
                </c:pt>
                <c:pt idx="38928">
                  <c:v>3.5755155086519999</c:v>
                </c:pt>
                <c:pt idx="38929">
                  <c:v>3.5755770206449999</c:v>
                </c:pt>
                <c:pt idx="38930">
                  <c:v>3.5756309032439999</c:v>
                </c:pt>
                <c:pt idx="38931">
                  <c:v>3.5756897926329998</c:v>
                </c:pt>
                <c:pt idx="38932">
                  <c:v>3.5757608413700002</c:v>
                </c:pt>
                <c:pt idx="38933">
                  <c:v>3.575826406479</c:v>
                </c:pt>
                <c:pt idx="38934">
                  <c:v>3.5758924484249999</c:v>
                </c:pt>
                <c:pt idx="38935">
                  <c:v>3.5759525299070001</c:v>
                </c:pt>
                <c:pt idx="38936">
                  <c:v>3.576020002365</c:v>
                </c:pt>
                <c:pt idx="38937">
                  <c:v>3.5760803222659998</c:v>
                </c:pt>
                <c:pt idx="38938">
                  <c:v>3.5761377811430002</c:v>
                </c:pt>
                <c:pt idx="38939">
                  <c:v>3.576205015182</c:v>
                </c:pt>
                <c:pt idx="38940">
                  <c:v>3.5762584209439998</c:v>
                </c:pt>
                <c:pt idx="38941">
                  <c:v>3.5763092041019999</c:v>
                </c:pt>
                <c:pt idx="38942">
                  <c:v>3.5764136314389998</c:v>
                </c:pt>
                <c:pt idx="38943">
                  <c:v>3.5765006542209998</c:v>
                </c:pt>
                <c:pt idx="38944">
                  <c:v>3.5765838623050001</c:v>
                </c:pt>
                <c:pt idx="38945">
                  <c:v>3.57665848732</c:v>
                </c:pt>
                <c:pt idx="38946">
                  <c:v>3.5767667293550001</c:v>
                </c:pt>
                <c:pt idx="38947">
                  <c:v>3.5770778656009998</c:v>
                </c:pt>
                <c:pt idx="38948">
                  <c:v>3.5772132873540001</c:v>
                </c:pt>
                <c:pt idx="38949">
                  <c:v>3.5772798061370001</c:v>
                </c:pt>
                <c:pt idx="38950">
                  <c:v>3.5773172378539999</c:v>
                </c:pt>
                <c:pt idx="38951">
                  <c:v>3.5773499011990002</c:v>
                </c:pt>
                <c:pt idx="38952">
                  <c:v>3.5773842334750001</c:v>
                </c:pt>
                <c:pt idx="38953">
                  <c:v>3.5774121284480001</c:v>
                </c:pt>
                <c:pt idx="38954">
                  <c:v>3.5774526596070002</c:v>
                </c:pt>
                <c:pt idx="38955">
                  <c:v>3.5774817466740001</c:v>
                </c:pt>
                <c:pt idx="38956">
                  <c:v>3.5775227546689998</c:v>
                </c:pt>
                <c:pt idx="38957">
                  <c:v>3.577561855316</c:v>
                </c:pt>
                <c:pt idx="38958">
                  <c:v>3.5775904655459998</c:v>
                </c:pt>
                <c:pt idx="38959">
                  <c:v>3.5776276588439999</c:v>
                </c:pt>
                <c:pt idx="38960">
                  <c:v>3.577654123306</c:v>
                </c:pt>
                <c:pt idx="38961">
                  <c:v>3.5776817798609999</c:v>
                </c:pt>
                <c:pt idx="38962">
                  <c:v>3.5776956081389999</c:v>
                </c:pt>
                <c:pt idx="38963">
                  <c:v>3.5777089595790001</c:v>
                </c:pt>
                <c:pt idx="38964">
                  <c:v>3.5777442455289998</c:v>
                </c:pt>
                <c:pt idx="38965">
                  <c:v>3.5777628421780001</c:v>
                </c:pt>
                <c:pt idx="38966">
                  <c:v>3.5777924060820001</c:v>
                </c:pt>
                <c:pt idx="38967">
                  <c:v>3.577798843384</c:v>
                </c:pt>
                <c:pt idx="38968">
                  <c:v>3.5778310298920002</c:v>
                </c:pt>
                <c:pt idx="38969">
                  <c:v>3.5778505802149998</c:v>
                </c:pt>
                <c:pt idx="38970">
                  <c:v>3.5778796672820001</c:v>
                </c:pt>
                <c:pt idx="38971">
                  <c:v>3.5778901577000002</c:v>
                </c:pt>
                <c:pt idx="38972">
                  <c:v>3.5779335498810001</c:v>
                </c:pt>
                <c:pt idx="38973">
                  <c:v>3.5779662132259999</c:v>
                </c:pt>
                <c:pt idx="38974">
                  <c:v>3.5779981613160001</c:v>
                </c:pt>
                <c:pt idx="38975">
                  <c:v>3.5780441761019999</c:v>
                </c:pt>
                <c:pt idx="38976">
                  <c:v>3.5780766010280001</c:v>
                </c:pt>
                <c:pt idx="38977">
                  <c:v>3.5781288146970001</c:v>
                </c:pt>
                <c:pt idx="38978">
                  <c:v>3.5781996250149999</c:v>
                </c:pt>
                <c:pt idx="38979">
                  <c:v>3.5782806873320001</c:v>
                </c:pt>
                <c:pt idx="38980">
                  <c:v>3.5784587860110002</c:v>
                </c:pt>
                <c:pt idx="38981">
                  <c:v>3.578505039215</c:v>
                </c:pt>
                <c:pt idx="38982">
                  <c:v>3.5785756111150002</c:v>
                </c:pt>
                <c:pt idx="38983">
                  <c:v>3.5786333084109998</c:v>
                </c:pt>
                <c:pt idx="38984">
                  <c:v>3.578695058823</c:v>
                </c:pt>
                <c:pt idx="38985">
                  <c:v>3.5787692070010002</c:v>
                </c:pt>
                <c:pt idx="38986">
                  <c:v>3.5788593292240001</c:v>
                </c:pt>
                <c:pt idx="38987">
                  <c:v>3.5789368152619998</c:v>
                </c:pt>
                <c:pt idx="38988">
                  <c:v>3.5790145397190001</c:v>
                </c:pt>
                <c:pt idx="38989">
                  <c:v>3.5791165828699998</c:v>
                </c:pt>
                <c:pt idx="38990">
                  <c:v>3.579195737839</c:v>
                </c:pt>
                <c:pt idx="38991">
                  <c:v>3.5792751312259998</c:v>
                </c:pt>
                <c:pt idx="38992">
                  <c:v>3.5793626308439999</c:v>
                </c:pt>
                <c:pt idx="38993">
                  <c:v>3.5794458389280002</c:v>
                </c:pt>
                <c:pt idx="38994">
                  <c:v>3.5795161724089999</c:v>
                </c:pt>
                <c:pt idx="38995">
                  <c:v>3.579581260681</c:v>
                </c:pt>
                <c:pt idx="38996">
                  <c:v>3.579656124115</c:v>
                </c:pt>
                <c:pt idx="38997">
                  <c:v>3.5797054767610001</c:v>
                </c:pt>
                <c:pt idx="38998">
                  <c:v>3.5798068046570002</c:v>
                </c:pt>
                <c:pt idx="38999">
                  <c:v>3.580078125</c:v>
                </c:pt>
                <c:pt idx="39000">
                  <c:v>3.5803771018980002</c:v>
                </c:pt>
                <c:pt idx="39001">
                  <c:v>3.580622434616</c:v>
                </c:pt>
                <c:pt idx="39002">
                  <c:v>3.580911636353</c:v>
                </c:pt>
                <c:pt idx="39003">
                  <c:v>3.5810275077820002</c:v>
                </c:pt>
                <c:pt idx="39004">
                  <c:v>3.581370592117</c:v>
                </c:pt>
                <c:pt idx="39005">
                  <c:v>3.5816478729250001</c:v>
                </c:pt>
                <c:pt idx="39006">
                  <c:v>3.5817637443539998</c:v>
                </c:pt>
                <c:pt idx="39007">
                  <c:v>3.5818226337430001</c:v>
                </c:pt>
                <c:pt idx="39008">
                  <c:v>3.581932067871</c:v>
                </c:pt>
                <c:pt idx="39009">
                  <c:v>3.582082033157</c:v>
                </c:pt>
                <c:pt idx="39010">
                  <c:v>3.5822024345400001</c:v>
                </c:pt>
                <c:pt idx="39011">
                  <c:v>3.5822727680209998</c:v>
                </c:pt>
                <c:pt idx="39012">
                  <c:v>3.5823898315429998</c:v>
                </c:pt>
                <c:pt idx="39013">
                  <c:v>3.5824592113490001</c:v>
                </c:pt>
                <c:pt idx="39014">
                  <c:v>3.5825088024139999</c:v>
                </c:pt>
                <c:pt idx="39015">
                  <c:v>3.582585811615</c:v>
                </c:pt>
                <c:pt idx="39016">
                  <c:v>3.582627773285</c:v>
                </c:pt>
                <c:pt idx="39017">
                  <c:v>3.5826671123499998</c:v>
                </c:pt>
                <c:pt idx="39018">
                  <c:v>3.5827178955079999</c:v>
                </c:pt>
                <c:pt idx="39019">
                  <c:v>3.5827519893650002</c:v>
                </c:pt>
                <c:pt idx="39020">
                  <c:v>3.5828013420099998</c:v>
                </c:pt>
                <c:pt idx="39021">
                  <c:v>3.5828850269319998</c:v>
                </c:pt>
                <c:pt idx="39022">
                  <c:v>3.5829248428340001</c:v>
                </c:pt>
                <c:pt idx="39023">
                  <c:v>3.5830368995669999</c:v>
                </c:pt>
                <c:pt idx="39024">
                  <c:v>3.5831191539759999</c:v>
                </c:pt>
                <c:pt idx="39025">
                  <c:v>3.5831935405730002</c:v>
                </c:pt>
                <c:pt idx="39026">
                  <c:v>3.5832483768459999</c:v>
                </c:pt>
                <c:pt idx="39027">
                  <c:v>3.5832843780519998</c:v>
                </c:pt>
                <c:pt idx="39028">
                  <c:v>3.5833382606509998</c:v>
                </c:pt>
                <c:pt idx="39029">
                  <c:v>3.5833923816679998</c:v>
                </c:pt>
                <c:pt idx="39030">
                  <c:v>3.5834355354310001</c:v>
                </c:pt>
                <c:pt idx="39031">
                  <c:v>3.5838179588319998</c:v>
                </c:pt>
                <c:pt idx="39032">
                  <c:v>3.5839211940769999</c:v>
                </c:pt>
                <c:pt idx="39033">
                  <c:v>3.5839710235600002</c:v>
                </c:pt>
                <c:pt idx="39034">
                  <c:v>3.5840239524839999</c:v>
                </c:pt>
                <c:pt idx="39035">
                  <c:v>3.5840809345250002</c:v>
                </c:pt>
                <c:pt idx="39036">
                  <c:v>3.584153413773</c:v>
                </c:pt>
                <c:pt idx="39037">
                  <c:v>3.5842061042790001</c:v>
                </c:pt>
                <c:pt idx="39038">
                  <c:v>3.5842578411099999</c:v>
                </c:pt>
                <c:pt idx="39039">
                  <c:v>3.584329843521</c:v>
                </c:pt>
                <c:pt idx="39040">
                  <c:v>3.5844249725339998</c:v>
                </c:pt>
                <c:pt idx="39041">
                  <c:v>3.5845293998719998</c:v>
                </c:pt>
                <c:pt idx="39042">
                  <c:v>3.5846092700960002</c:v>
                </c:pt>
                <c:pt idx="39043">
                  <c:v>3.5847413539890001</c:v>
                </c:pt>
                <c:pt idx="39044">
                  <c:v>3.5848779678340001</c:v>
                </c:pt>
                <c:pt idx="39045">
                  <c:v>3.5849785804750001</c:v>
                </c:pt>
                <c:pt idx="39046">
                  <c:v>3.5851325988770002</c:v>
                </c:pt>
                <c:pt idx="39047">
                  <c:v>3.5851967334750001</c:v>
                </c:pt>
                <c:pt idx="39048">
                  <c:v>3.585440635681</c:v>
                </c:pt>
                <c:pt idx="39049">
                  <c:v>3.5857563018800001</c:v>
                </c:pt>
                <c:pt idx="39050">
                  <c:v>3.5857913494110001</c:v>
                </c:pt>
                <c:pt idx="39051">
                  <c:v>3.5858523845670001</c:v>
                </c:pt>
                <c:pt idx="39052">
                  <c:v>3.5858831405639999</c:v>
                </c:pt>
                <c:pt idx="39053">
                  <c:v>3.5859413146970001</c:v>
                </c:pt>
                <c:pt idx="39054">
                  <c:v>3.5859901905060001</c:v>
                </c:pt>
                <c:pt idx="39055">
                  <c:v>3.5860519409179998</c:v>
                </c:pt>
                <c:pt idx="39056">
                  <c:v>3.5861229896550002</c:v>
                </c:pt>
                <c:pt idx="39057">
                  <c:v>3.5861976146700001</c:v>
                </c:pt>
                <c:pt idx="39058">
                  <c:v>3.5862622261050001</c:v>
                </c:pt>
                <c:pt idx="39059">
                  <c:v>3.5862951278690001</c:v>
                </c:pt>
                <c:pt idx="39060">
                  <c:v>3.5863487720489999</c:v>
                </c:pt>
                <c:pt idx="39061">
                  <c:v>3.5863888263699999</c:v>
                </c:pt>
                <c:pt idx="39062">
                  <c:v>3.5864369869230002</c:v>
                </c:pt>
                <c:pt idx="39063">
                  <c:v>3.586483240128</c:v>
                </c:pt>
                <c:pt idx="39064">
                  <c:v>3.5865151882170001</c:v>
                </c:pt>
                <c:pt idx="39065">
                  <c:v>3.5865733623499998</c:v>
                </c:pt>
                <c:pt idx="39066">
                  <c:v>3.5866792202000002</c:v>
                </c:pt>
                <c:pt idx="39067">
                  <c:v>3.5868349075319998</c:v>
                </c:pt>
                <c:pt idx="39068">
                  <c:v>3.586929798126</c:v>
                </c:pt>
                <c:pt idx="39069">
                  <c:v>3.587023973465</c:v>
                </c:pt>
                <c:pt idx="39070">
                  <c:v>3.5870859622959999</c:v>
                </c:pt>
                <c:pt idx="39071">
                  <c:v>3.587142705917</c:v>
                </c:pt>
                <c:pt idx="39072">
                  <c:v>3.5871927738189999</c:v>
                </c:pt>
                <c:pt idx="39073">
                  <c:v>3.587250709534</c:v>
                </c:pt>
                <c:pt idx="39074">
                  <c:v>3.5873198509219999</c:v>
                </c:pt>
                <c:pt idx="39075">
                  <c:v>3.5873777866359999</c:v>
                </c:pt>
                <c:pt idx="39076">
                  <c:v>3.5874381065369998</c:v>
                </c:pt>
                <c:pt idx="39077">
                  <c:v>3.5875201225279998</c:v>
                </c:pt>
                <c:pt idx="39078">
                  <c:v>3.5875878334050002</c:v>
                </c:pt>
                <c:pt idx="39079">
                  <c:v>3.5876493453979998</c:v>
                </c:pt>
                <c:pt idx="39080">
                  <c:v>3.5877246856689999</c:v>
                </c:pt>
                <c:pt idx="39081">
                  <c:v>3.5877950191500001</c:v>
                </c:pt>
                <c:pt idx="39082">
                  <c:v>3.587860822678</c:v>
                </c:pt>
                <c:pt idx="39083">
                  <c:v>3.5879232883449999</c:v>
                </c:pt>
                <c:pt idx="39084">
                  <c:v>3.5879995822909998</c:v>
                </c:pt>
                <c:pt idx="39085">
                  <c:v>3.588052988052</c:v>
                </c:pt>
                <c:pt idx="39086">
                  <c:v>3.5881061553959999</c:v>
                </c:pt>
                <c:pt idx="39087">
                  <c:v>3.5881693363189999</c:v>
                </c:pt>
                <c:pt idx="39088">
                  <c:v>3.5882155895230001</c:v>
                </c:pt>
                <c:pt idx="39089">
                  <c:v>3.5883007049560001</c:v>
                </c:pt>
                <c:pt idx="39090">
                  <c:v>3.5883932113650001</c:v>
                </c:pt>
                <c:pt idx="39091">
                  <c:v>3.5887076854709998</c:v>
                </c:pt>
                <c:pt idx="39092">
                  <c:v>3.5887775421139998</c:v>
                </c:pt>
                <c:pt idx="39093">
                  <c:v>3.588813304901</c:v>
                </c:pt>
                <c:pt idx="39094">
                  <c:v>3.5888605117800001</c:v>
                </c:pt>
                <c:pt idx="39095">
                  <c:v>3.588903665543</c:v>
                </c:pt>
                <c:pt idx="39096">
                  <c:v>3.5889356136320001</c:v>
                </c:pt>
                <c:pt idx="39097">
                  <c:v>3.5889801979059999</c:v>
                </c:pt>
                <c:pt idx="39098">
                  <c:v>3.588990926743</c:v>
                </c:pt>
                <c:pt idx="39099">
                  <c:v>3.5890307426449999</c:v>
                </c:pt>
                <c:pt idx="39100">
                  <c:v>3.5890581607819998</c:v>
                </c:pt>
                <c:pt idx="39101">
                  <c:v>3.589104413986</c:v>
                </c:pt>
                <c:pt idx="39102">
                  <c:v>3.5891282558439999</c:v>
                </c:pt>
                <c:pt idx="39103">
                  <c:v>3.5891702175139999</c:v>
                </c:pt>
                <c:pt idx="39104">
                  <c:v>3.5891952514650001</c:v>
                </c:pt>
                <c:pt idx="39105">
                  <c:v>3.5892164707180001</c:v>
                </c:pt>
                <c:pt idx="39106">
                  <c:v>3.5892348289489999</c:v>
                </c:pt>
                <c:pt idx="39107">
                  <c:v>3.5892710685729998</c:v>
                </c:pt>
                <c:pt idx="39108">
                  <c:v>3.589280605316</c:v>
                </c:pt>
                <c:pt idx="39109">
                  <c:v>3.5893244743350001</c:v>
                </c:pt>
                <c:pt idx="39110">
                  <c:v>3.589346885681</c:v>
                </c:pt>
                <c:pt idx="39111">
                  <c:v>3.589392185211</c:v>
                </c:pt>
                <c:pt idx="39112">
                  <c:v>3.589425086975</c:v>
                </c:pt>
                <c:pt idx="39113">
                  <c:v>3.589447975159</c:v>
                </c:pt>
                <c:pt idx="39114">
                  <c:v>3.5894787311549998</c:v>
                </c:pt>
                <c:pt idx="39115">
                  <c:v>3.5895287990570002</c:v>
                </c:pt>
                <c:pt idx="39116">
                  <c:v>3.589585781097</c:v>
                </c:pt>
                <c:pt idx="39117">
                  <c:v>3.5897901058200001</c:v>
                </c:pt>
                <c:pt idx="39118">
                  <c:v>3.5898468494419999</c:v>
                </c:pt>
                <c:pt idx="39119">
                  <c:v>3.5899009704589999</c:v>
                </c:pt>
                <c:pt idx="39120">
                  <c:v>3.5899584293369999</c:v>
                </c:pt>
                <c:pt idx="39121">
                  <c:v>3.5900239944460002</c:v>
                </c:pt>
                <c:pt idx="39122">
                  <c:v>3.5900917053220001</c:v>
                </c:pt>
                <c:pt idx="39123">
                  <c:v>3.5901615619660001</c:v>
                </c:pt>
                <c:pt idx="39124">
                  <c:v>3.590234518051</c:v>
                </c:pt>
                <c:pt idx="39125">
                  <c:v>3.5903174877169999</c:v>
                </c:pt>
                <c:pt idx="39126">
                  <c:v>3.590385913849</c:v>
                </c:pt>
                <c:pt idx="39127">
                  <c:v>3.5904519557949999</c:v>
                </c:pt>
                <c:pt idx="39128">
                  <c:v>3.5905227661130001</c:v>
                </c:pt>
                <c:pt idx="39129">
                  <c:v>3.5905845165249999</c:v>
                </c:pt>
                <c:pt idx="39130">
                  <c:v>3.5906393527980001</c:v>
                </c:pt>
                <c:pt idx="39131">
                  <c:v>3.590698242188</c:v>
                </c:pt>
                <c:pt idx="39132">
                  <c:v>3.5907573699949999</c:v>
                </c:pt>
                <c:pt idx="39133">
                  <c:v>3.5908067226410001</c:v>
                </c:pt>
                <c:pt idx="39134">
                  <c:v>3.590857028961</c:v>
                </c:pt>
                <c:pt idx="39135">
                  <c:v>3.5909121036529998</c:v>
                </c:pt>
                <c:pt idx="39136">
                  <c:v>3.5909636020660001</c:v>
                </c:pt>
                <c:pt idx="39137">
                  <c:v>3.5910148620609998</c:v>
                </c:pt>
                <c:pt idx="39138">
                  <c:v>3.5910718441010001</c:v>
                </c:pt>
                <c:pt idx="39139">
                  <c:v>3.5911664962769998</c:v>
                </c:pt>
                <c:pt idx="39140">
                  <c:v>3.5912623405459998</c:v>
                </c:pt>
                <c:pt idx="39141">
                  <c:v>3.5914177894589998</c:v>
                </c:pt>
                <c:pt idx="39142">
                  <c:v>3.5916736125950002</c:v>
                </c:pt>
                <c:pt idx="39143">
                  <c:v>3.59174990654</c:v>
                </c:pt>
                <c:pt idx="39144">
                  <c:v>3.5917947292329999</c:v>
                </c:pt>
                <c:pt idx="39145">
                  <c:v>3.591826438904</c:v>
                </c:pt>
                <c:pt idx="39146">
                  <c:v>3.5918636322020001</c:v>
                </c:pt>
                <c:pt idx="39147">
                  <c:v>3.591901540756</c:v>
                </c:pt>
                <c:pt idx="39148">
                  <c:v>3.5919394493099999</c:v>
                </c:pt>
                <c:pt idx="39149">
                  <c:v>3.5919823646550002</c:v>
                </c:pt>
                <c:pt idx="39150">
                  <c:v>3.5920088291169998</c:v>
                </c:pt>
                <c:pt idx="39151">
                  <c:v>3.5920486450200002</c:v>
                </c:pt>
                <c:pt idx="39152">
                  <c:v>3.5920734405519998</c:v>
                </c:pt>
                <c:pt idx="39153">
                  <c:v>3.5921118259429998</c:v>
                </c:pt>
                <c:pt idx="39154">
                  <c:v>3.5921521186829999</c:v>
                </c:pt>
                <c:pt idx="39155">
                  <c:v>3.5921814441679998</c:v>
                </c:pt>
                <c:pt idx="39156">
                  <c:v>3.592229127884</c:v>
                </c:pt>
                <c:pt idx="39157">
                  <c:v>3.5922424793240002</c:v>
                </c:pt>
                <c:pt idx="39158">
                  <c:v>3.59228348732</c:v>
                </c:pt>
                <c:pt idx="39159">
                  <c:v>3.592290401459</c:v>
                </c:pt>
                <c:pt idx="39160">
                  <c:v>3.5923004150389999</c:v>
                </c:pt>
                <c:pt idx="39161">
                  <c:v>3.5923185348510001</c:v>
                </c:pt>
                <c:pt idx="39162">
                  <c:v>3.592335939407</c:v>
                </c:pt>
                <c:pt idx="39163">
                  <c:v>3.5923435688019998</c:v>
                </c:pt>
                <c:pt idx="39164">
                  <c:v>3.5923557281490002</c:v>
                </c:pt>
                <c:pt idx="39165">
                  <c:v>3.5923852920530002</c:v>
                </c:pt>
                <c:pt idx="39166">
                  <c:v>3.5924057960510001</c:v>
                </c:pt>
                <c:pt idx="39167">
                  <c:v>3.5924530029300001</c:v>
                </c:pt>
                <c:pt idx="39168">
                  <c:v>3.5924780368799998</c:v>
                </c:pt>
                <c:pt idx="39169">
                  <c:v>3.59250831604</c:v>
                </c:pt>
                <c:pt idx="39170">
                  <c:v>3.592517137527</c:v>
                </c:pt>
                <c:pt idx="39171">
                  <c:v>3.5925250053409998</c:v>
                </c:pt>
                <c:pt idx="39172">
                  <c:v>3.5925617218019998</c:v>
                </c:pt>
                <c:pt idx="39173">
                  <c:v>3.5925843715669998</c:v>
                </c:pt>
                <c:pt idx="39174">
                  <c:v>3.5926244258879998</c:v>
                </c:pt>
                <c:pt idx="39175">
                  <c:v>3.5926709175110001</c:v>
                </c:pt>
                <c:pt idx="39176">
                  <c:v>3.5926997661589999</c:v>
                </c:pt>
                <c:pt idx="39177">
                  <c:v>3.5927474498750001</c:v>
                </c:pt>
                <c:pt idx="39178">
                  <c:v>3.5927870273589999</c:v>
                </c:pt>
                <c:pt idx="39179">
                  <c:v>3.5929872989649998</c:v>
                </c:pt>
                <c:pt idx="39180">
                  <c:v>3.5930459499360001</c:v>
                </c:pt>
                <c:pt idx="39181">
                  <c:v>3.5931124687190001</c:v>
                </c:pt>
                <c:pt idx="39182">
                  <c:v>3.5932102203370002</c:v>
                </c:pt>
                <c:pt idx="39183">
                  <c:v>3.5932922363280002</c:v>
                </c:pt>
                <c:pt idx="39184">
                  <c:v>3.5933799743649999</c:v>
                </c:pt>
                <c:pt idx="39185">
                  <c:v>3.5934855937960002</c:v>
                </c:pt>
                <c:pt idx="39186">
                  <c:v>3.593586206436</c:v>
                </c:pt>
                <c:pt idx="39187">
                  <c:v>3.5936827659609998</c:v>
                </c:pt>
                <c:pt idx="39188">
                  <c:v>3.593779563904</c:v>
                </c:pt>
                <c:pt idx="39189">
                  <c:v>3.5938951969150001</c:v>
                </c:pt>
                <c:pt idx="39190">
                  <c:v>3.5939815044399999</c:v>
                </c:pt>
                <c:pt idx="39191">
                  <c:v>3.5940618515009999</c:v>
                </c:pt>
                <c:pt idx="39192">
                  <c:v>3.594156265259</c:v>
                </c:pt>
                <c:pt idx="39193">
                  <c:v>3.5942287445069998</c:v>
                </c:pt>
                <c:pt idx="39194">
                  <c:v>3.5942933559419998</c:v>
                </c:pt>
                <c:pt idx="39195">
                  <c:v>3.5943565368649999</c:v>
                </c:pt>
                <c:pt idx="39196">
                  <c:v>3.5944340229030001</c:v>
                </c:pt>
                <c:pt idx="39197">
                  <c:v>3.5944831371310002</c:v>
                </c:pt>
                <c:pt idx="39198">
                  <c:v>3.5945289134979999</c:v>
                </c:pt>
                <c:pt idx="39199">
                  <c:v>3.5945920944209999</c:v>
                </c:pt>
                <c:pt idx="39200">
                  <c:v>3.5946698188780002</c:v>
                </c:pt>
                <c:pt idx="39201">
                  <c:v>3.5947635173800001</c:v>
                </c:pt>
                <c:pt idx="39202">
                  <c:v>3.595099687576</c:v>
                </c:pt>
                <c:pt idx="39203">
                  <c:v>3.59538936615</c:v>
                </c:pt>
                <c:pt idx="39204">
                  <c:v>3.5956830978390002</c:v>
                </c:pt>
                <c:pt idx="39205">
                  <c:v>3.5958759784700001</c:v>
                </c:pt>
                <c:pt idx="39206">
                  <c:v>3.5959911346440001</c:v>
                </c:pt>
                <c:pt idx="39207">
                  <c:v>3.5960752964020002</c:v>
                </c:pt>
                <c:pt idx="39208">
                  <c:v>3.5961499214170001</c:v>
                </c:pt>
                <c:pt idx="39209">
                  <c:v>3.5962448120119999</c:v>
                </c:pt>
                <c:pt idx="39210">
                  <c:v>3.5963141918180002</c:v>
                </c:pt>
                <c:pt idx="39211">
                  <c:v>3.5964090824129999</c:v>
                </c:pt>
                <c:pt idx="39212">
                  <c:v>3.5967171192170002</c:v>
                </c:pt>
                <c:pt idx="39213">
                  <c:v>3.5967867374420002</c:v>
                </c:pt>
                <c:pt idx="39214">
                  <c:v>3.5968499183649998</c:v>
                </c:pt>
                <c:pt idx="39215">
                  <c:v>3.5968828201290002</c:v>
                </c:pt>
                <c:pt idx="39216">
                  <c:v>3.5969257354740001</c:v>
                </c:pt>
                <c:pt idx="39217">
                  <c:v>3.5969495773319999</c:v>
                </c:pt>
                <c:pt idx="39218">
                  <c:v>3.5969839096070002</c:v>
                </c:pt>
                <c:pt idx="39219">
                  <c:v>3.5970065593720002</c:v>
                </c:pt>
                <c:pt idx="39220">
                  <c:v>3.5970304012300001</c:v>
                </c:pt>
                <c:pt idx="39221">
                  <c:v>3.5970516204830001</c:v>
                </c:pt>
                <c:pt idx="39222">
                  <c:v>3.597087860107</c:v>
                </c:pt>
                <c:pt idx="39223">
                  <c:v>3.5970990657809998</c:v>
                </c:pt>
                <c:pt idx="39224">
                  <c:v>3.5971198081970002</c:v>
                </c:pt>
                <c:pt idx="39225">
                  <c:v>3.5971376895899998</c:v>
                </c:pt>
                <c:pt idx="39226">
                  <c:v>3.5971605777739999</c:v>
                </c:pt>
                <c:pt idx="39227">
                  <c:v>3.5971789360050002</c:v>
                </c:pt>
                <c:pt idx="39228">
                  <c:v>3.5971953868869999</c:v>
                </c:pt>
                <c:pt idx="39229">
                  <c:v>3.5972192287450002</c:v>
                </c:pt>
                <c:pt idx="39230">
                  <c:v>3.5972456932069998</c:v>
                </c:pt>
                <c:pt idx="39231">
                  <c:v>3.597283124924</c:v>
                </c:pt>
                <c:pt idx="39232">
                  <c:v>3.5973086357119999</c:v>
                </c:pt>
                <c:pt idx="39233">
                  <c:v>3.5973532199860001</c:v>
                </c:pt>
                <c:pt idx="39234">
                  <c:v>3.5973865985870002</c:v>
                </c:pt>
                <c:pt idx="39235">
                  <c:v>3.597415447235</c:v>
                </c:pt>
                <c:pt idx="39236">
                  <c:v>3.5974555015559999</c:v>
                </c:pt>
                <c:pt idx="39237">
                  <c:v>3.5974769592290001</c:v>
                </c:pt>
                <c:pt idx="39238">
                  <c:v>3.597513198853</c:v>
                </c:pt>
                <c:pt idx="39239">
                  <c:v>3.5975418090820002</c:v>
                </c:pt>
                <c:pt idx="39240">
                  <c:v>3.5975821018219998</c:v>
                </c:pt>
                <c:pt idx="39241">
                  <c:v>3.5976550579070001</c:v>
                </c:pt>
                <c:pt idx="39242">
                  <c:v>3.5980324745179999</c:v>
                </c:pt>
                <c:pt idx="39243">
                  <c:v>3.5981242656710002</c:v>
                </c:pt>
                <c:pt idx="39244">
                  <c:v>3.598179578781</c:v>
                </c:pt>
                <c:pt idx="39245">
                  <c:v>3.5982358455660002</c:v>
                </c:pt>
                <c:pt idx="39246">
                  <c:v>3.598298072815</c:v>
                </c:pt>
                <c:pt idx="39247">
                  <c:v>3.5983707904819999</c:v>
                </c:pt>
                <c:pt idx="39248">
                  <c:v>3.5984385013579998</c:v>
                </c:pt>
                <c:pt idx="39249">
                  <c:v>3.598512411118</c:v>
                </c:pt>
                <c:pt idx="39250">
                  <c:v>3.5985965728760001</c:v>
                </c:pt>
                <c:pt idx="39251">
                  <c:v>3.5986773967739998</c:v>
                </c:pt>
                <c:pt idx="39252">
                  <c:v>3.5987534523010001</c:v>
                </c:pt>
                <c:pt idx="39253">
                  <c:v>3.5988352298740001</c:v>
                </c:pt>
                <c:pt idx="39254">
                  <c:v>3.5989184379579999</c:v>
                </c:pt>
                <c:pt idx="39255">
                  <c:v>3.598993778229</c:v>
                </c:pt>
                <c:pt idx="39256">
                  <c:v>3.599063634872</c:v>
                </c:pt>
                <c:pt idx="39257">
                  <c:v>3.5991442203520001</c:v>
                </c:pt>
                <c:pt idx="39258">
                  <c:v>3.5992081165309999</c:v>
                </c:pt>
                <c:pt idx="39259">
                  <c:v>3.5992712974550001</c:v>
                </c:pt>
                <c:pt idx="39260">
                  <c:v>3.5993294715880002</c:v>
                </c:pt>
                <c:pt idx="39261">
                  <c:v>3.599438428879</c:v>
                </c:pt>
                <c:pt idx="39262">
                  <c:v>3.5995826721189998</c:v>
                </c:pt>
                <c:pt idx="39263">
                  <c:v>3.5997078418730002</c:v>
                </c:pt>
                <c:pt idx="39264">
                  <c:v>3.599822044373</c:v>
                </c:pt>
                <c:pt idx="39265">
                  <c:v>3.600125789642</c:v>
                </c:pt>
                <c:pt idx="39266">
                  <c:v>3.6001667976379998</c:v>
                </c:pt>
                <c:pt idx="39267">
                  <c:v>3.6002073287959999</c:v>
                </c:pt>
                <c:pt idx="39268">
                  <c:v>3.600244045258</c:v>
                </c:pt>
                <c:pt idx="39269">
                  <c:v>3.6002793312070001</c:v>
                </c:pt>
                <c:pt idx="39270">
                  <c:v>3.6003143787380001</c:v>
                </c:pt>
                <c:pt idx="39271">
                  <c:v>3.6003429889679999</c:v>
                </c:pt>
                <c:pt idx="39272">
                  <c:v>3.6003773212430001</c:v>
                </c:pt>
                <c:pt idx="39273">
                  <c:v>3.6004104614260002</c:v>
                </c:pt>
                <c:pt idx="39274">
                  <c:v>3.6004455089570002</c:v>
                </c:pt>
                <c:pt idx="39275">
                  <c:v>3.6004827022549999</c:v>
                </c:pt>
                <c:pt idx="39276">
                  <c:v>3.6004960536959998</c:v>
                </c:pt>
                <c:pt idx="39277">
                  <c:v>3.6005079746250002</c:v>
                </c:pt>
                <c:pt idx="39278">
                  <c:v>3.600531816483</c:v>
                </c:pt>
                <c:pt idx="39279">
                  <c:v>3.6005513668060001</c:v>
                </c:pt>
                <c:pt idx="39280">
                  <c:v>3.600561618805</c:v>
                </c:pt>
                <c:pt idx="39281">
                  <c:v>3.6005907058719999</c:v>
                </c:pt>
                <c:pt idx="39282">
                  <c:v>3.6006164550780002</c:v>
                </c:pt>
                <c:pt idx="39283">
                  <c:v>3.6006448268889999</c:v>
                </c:pt>
                <c:pt idx="39284">
                  <c:v>3.6006534099579999</c:v>
                </c:pt>
                <c:pt idx="39285">
                  <c:v>3.6006653308869998</c:v>
                </c:pt>
                <c:pt idx="39286">
                  <c:v>3.6007094383239999</c:v>
                </c:pt>
                <c:pt idx="39287">
                  <c:v>3.6007225513460002</c:v>
                </c:pt>
                <c:pt idx="39288">
                  <c:v>3.6007361412050001</c:v>
                </c:pt>
                <c:pt idx="39289">
                  <c:v>3.600769042969</c:v>
                </c:pt>
                <c:pt idx="39290">
                  <c:v>3.6007797718050001</c:v>
                </c:pt>
                <c:pt idx="39291">
                  <c:v>3.6007924079900002</c:v>
                </c:pt>
                <c:pt idx="39292">
                  <c:v>3.600844144821</c:v>
                </c:pt>
                <c:pt idx="39293">
                  <c:v>3.6008813381200002</c:v>
                </c:pt>
                <c:pt idx="39294">
                  <c:v>3.6011383533479999</c:v>
                </c:pt>
                <c:pt idx="39295">
                  <c:v>3.6012127399440002</c:v>
                </c:pt>
                <c:pt idx="39296">
                  <c:v>3.6012737751010002</c:v>
                </c:pt>
                <c:pt idx="39297">
                  <c:v>3.6013422012329999</c:v>
                </c:pt>
                <c:pt idx="39298">
                  <c:v>3.601437091827</c:v>
                </c:pt>
                <c:pt idx="39299">
                  <c:v>3.6015148162839998</c:v>
                </c:pt>
                <c:pt idx="39300">
                  <c:v>3.6015913486479998</c:v>
                </c:pt>
                <c:pt idx="39301">
                  <c:v>3.6016778945920001</c:v>
                </c:pt>
                <c:pt idx="39302">
                  <c:v>3.6017723083500002</c:v>
                </c:pt>
                <c:pt idx="39303">
                  <c:v>3.601845026016</c:v>
                </c:pt>
                <c:pt idx="39304">
                  <c:v>3.6019158363339998</c:v>
                </c:pt>
                <c:pt idx="39305">
                  <c:v>3.6020030975339998</c:v>
                </c:pt>
                <c:pt idx="39306">
                  <c:v>3.602064609528</c:v>
                </c:pt>
                <c:pt idx="39307">
                  <c:v>3.6021213531490002</c:v>
                </c:pt>
                <c:pt idx="39308">
                  <c:v>3.6021835803990001</c:v>
                </c:pt>
                <c:pt idx="39309">
                  <c:v>3.6022517681120001</c:v>
                </c:pt>
                <c:pt idx="39310">
                  <c:v>3.602308750153</c:v>
                </c:pt>
                <c:pt idx="39311">
                  <c:v>3.6023604869839998</c:v>
                </c:pt>
                <c:pt idx="39312">
                  <c:v>3.602429151535</c:v>
                </c:pt>
                <c:pt idx="39313">
                  <c:v>3.6024801731110001</c:v>
                </c:pt>
                <c:pt idx="39314">
                  <c:v>3.6025290489200001</c:v>
                </c:pt>
                <c:pt idx="39315">
                  <c:v>3.6025876998899999</c:v>
                </c:pt>
                <c:pt idx="39316">
                  <c:v>3.6026797294619999</c:v>
                </c:pt>
                <c:pt idx="39317">
                  <c:v>3.6027991771700001</c:v>
                </c:pt>
                <c:pt idx="39318">
                  <c:v>3.6029834747309999</c:v>
                </c:pt>
                <c:pt idx="39319">
                  <c:v>3.6030926704409998</c:v>
                </c:pt>
                <c:pt idx="39320">
                  <c:v>3.603168487549</c:v>
                </c:pt>
                <c:pt idx="39321">
                  <c:v>3.6032047271729999</c:v>
                </c:pt>
                <c:pt idx="39322">
                  <c:v>3.6032581329350002</c:v>
                </c:pt>
                <c:pt idx="39323">
                  <c:v>3.603299617767</c:v>
                </c:pt>
                <c:pt idx="39324">
                  <c:v>3.6033318042759999</c:v>
                </c:pt>
                <c:pt idx="39325">
                  <c:v>3.6033763885500001</c:v>
                </c:pt>
                <c:pt idx="39326">
                  <c:v>3.6034090518949999</c:v>
                </c:pt>
                <c:pt idx="39327">
                  <c:v>3.6034560203549999</c:v>
                </c:pt>
                <c:pt idx="39328">
                  <c:v>3.603526115417</c:v>
                </c:pt>
                <c:pt idx="39329">
                  <c:v>3.6035962104800001</c:v>
                </c:pt>
                <c:pt idx="39330">
                  <c:v>3.603653430939</c:v>
                </c:pt>
                <c:pt idx="39331">
                  <c:v>3.6036965847019999</c:v>
                </c:pt>
                <c:pt idx="39332">
                  <c:v>3.6037464141850002</c:v>
                </c:pt>
                <c:pt idx="39333">
                  <c:v>3.603775501251</c:v>
                </c:pt>
                <c:pt idx="39334">
                  <c:v>3.6038269996640002</c:v>
                </c:pt>
                <c:pt idx="39335">
                  <c:v>3.603930711746</c:v>
                </c:pt>
                <c:pt idx="39336">
                  <c:v>3.6042530536649999</c:v>
                </c:pt>
                <c:pt idx="39337">
                  <c:v>3.604383707047</c:v>
                </c:pt>
                <c:pt idx="39338">
                  <c:v>3.6044652462009998</c:v>
                </c:pt>
                <c:pt idx="39339">
                  <c:v>3.604525327682</c:v>
                </c:pt>
                <c:pt idx="39340">
                  <c:v>3.6045696735380002</c:v>
                </c:pt>
                <c:pt idx="39341">
                  <c:v>3.6046164035800001</c:v>
                </c:pt>
                <c:pt idx="39342">
                  <c:v>3.6046743392940002</c:v>
                </c:pt>
                <c:pt idx="39343">
                  <c:v>3.604732990265</c:v>
                </c:pt>
                <c:pt idx="39344">
                  <c:v>3.6047806739810002</c:v>
                </c:pt>
                <c:pt idx="39345">
                  <c:v>3.6048240661620001</c:v>
                </c:pt>
                <c:pt idx="39346">
                  <c:v>3.6049275398249998</c:v>
                </c:pt>
                <c:pt idx="39347">
                  <c:v>3.60502743721</c:v>
                </c:pt>
                <c:pt idx="39348">
                  <c:v>3.6051089763639999</c:v>
                </c:pt>
                <c:pt idx="39349">
                  <c:v>3.6052303314210001</c:v>
                </c:pt>
                <c:pt idx="39350">
                  <c:v>3.6055083274839999</c:v>
                </c:pt>
                <c:pt idx="39351">
                  <c:v>3.6055433750149999</c:v>
                </c:pt>
                <c:pt idx="39352">
                  <c:v>3.6055996418</c:v>
                </c:pt>
                <c:pt idx="39353">
                  <c:v>3.6056320667269999</c:v>
                </c:pt>
                <c:pt idx="39354">
                  <c:v>3.605695486069</c:v>
                </c:pt>
                <c:pt idx="39355">
                  <c:v>3.6057434082030002</c:v>
                </c:pt>
                <c:pt idx="39356">
                  <c:v>3.6058118343349999</c:v>
                </c:pt>
                <c:pt idx="39357">
                  <c:v>3.6058876514430001</c:v>
                </c:pt>
                <c:pt idx="39358">
                  <c:v>3.6059808731079999</c:v>
                </c:pt>
                <c:pt idx="39359">
                  <c:v>3.6060867309570002</c:v>
                </c:pt>
                <c:pt idx="39360">
                  <c:v>3.6061859130860001</c:v>
                </c:pt>
                <c:pt idx="39361">
                  <c:v>3.6062872409820002</c:v>
                </c:pt>
                <c:pt idx="39362">
                  <c:v>3.6063754558559999</c:v>
                </c:pt>
                <c:pt idx="39363">
                  <c:v>3.6064548492430002</c:v>
                </c:pt>
                <c:pt idx="39364">
                  <c:v>3.606525421143</c:v>
                </c:pt>
                <c:pt idx="39365">
                  <c:v>3.6065907478330002</c:v>
                </c:pt>
                <c:pt idx="39366">
                  <c:v>3.606699943542</c:v>
                </c:pt>
                <c:pt idx="39367">
                  <c:v>3.606944084167</c:v>
                </c:pt>
                <c:pt idx="39368">
                  <c:v>3.6072258949279998</c:v>
                </c:pt>
                <c:pt idx="39369">
                  <c:v>3.6073477268219998</c:v>
                </c:pt>
                <c:pt idx="39370">
                  <c:v>3.6074233055109999</c:v>
                </c:pt>
                <c:pt idx="39371">
                  <c:v>3.6075725555420002</c:v>
                </c:pt>
                <c:pt idx="39372">
                  <c:v>3.6079421043400002</c:v>
                </c:pt>
                <c:pt idx="39373">
                  <c:v>3.6080563068389999</c:v>
                </c:pt>
                <c:pt idx="39374">
                  <c:v>3.6082425117489998</c:v>
                </c:pt>
                <c:pt idx="39375">
                  <c:v>3.6085619926449999</c:v>
                </c:pt>
                <c:pt idx="39376">
                  <c:v>3.6086463928220001</c:v>
                </c:pt>
                <c:pt idx="39377">
                  <c:v>3.6087188720699999</c:v>
                </c:pt>
                <c:pt idx="39378">
                  <c:v>3.6087744235989998</c:v>
                </c:pt>
                <c:pt idx="39379">
                  <c:v>3.6088337898249998</c:v>
                </c:pt>
                <c:pt idx="39380">
                  <c:v>3.6088683605190002</c:v>
                </c:pt>
                <c:pt idx="39381">
                  <c:v>3.6089243888849998</c:v>
                </c:pt>
                <c:pt idx="39382">
                  <c:v>3.6090013980869999</c:v>
                </c:pt>
                <c:pt idx="39383">
                  <c:v>3.6090719699860001</c:v>
                </c:pt>
                <c:pt idx="39384">
                  <c:v>3.6091148853299999</c:v>
                </c:pt>
                <c:pt idx="39385">
                  <c:v>3.6091787815090002</c:v>
                </c:pt>
                <c:pt idx="39386">
                  <c:v>3.6092185974120001</c:v>
                </c:pt>
                <c:pt idx="39387">
                  <c:v>3.609275817871</c:v>
                </c:pt>
                <c:pt idx="39388">
                  <c:v>3.6093165874480002</c:v>
                </c:pt>
                <c:pt idx="39389">
                  <c:v>3.6096787452700001</c:v>
                </c:pt>
                <c:pt idx="39390">
                  <c:v>3.609784603119</c:v>
                </c:pt>
                <c:pt idx="39391">
                  <c:v>3.6098802089689999</c:v>
                </c:pt>
                <c:pt idx="39392">
                  <c:v>3.609980344772</c:v>
                </c:pt>
                <c:pt idx="39393">
                  <c:v>3.6100304126739999</c:v>
                </c:pt>
                <c:pt idx="39394">
                  <c:v>3.610090255737</c:v>
                </c:pt>
                <c:pt idx="39395">
                  <c:v>3.6101396083830002</c:v>
                </c:pt>
                <c:pt idx="39396">
                  <c:v>3.6101899147030001</c:v>
                </c:pt>
                <c:pt idx="39397">
                  <c:v>3.610248565674</c:v>
                </c:pt>
                <c:pt idx="39398">
                  <c:v>3.6102998256680001</c:v>
                </c:pt>
                <c:pt idx="39399">
                  <c:v>3.61034822464</c:v>
                </c:pt>
                <c:pt idx="39400">
                  <c:v>3.6104619503020001</c:v>
                </c:pt>
                <c:pt idx="39401">
                  <c:v>3.6105618476869998</c:v>
                </c:pt>
                <c:pt idx="39402">
                  <c:v>3.610674381256</c:v>
                </c:pt>
                <c:pt idx="39403">
                  <c:v>3.6107225418089999</c:v>
                </c:pt>
                <c:pt idx="39404">
                  <c:v>3.6108279228210001</c:v>
                </c:pt>
                <c:pt idx="39405">
                  <c:v>3.6109242439270002</c:v>
                </c:pt>
                <c:pt idx="39406">
                  <c:v>3.6110119819639999</c:v>
                </c:pt>
                <c:pt idx="39407">
                  <c:v>3.6110990047449998</c:v>
                </c:pt>
                <c:pt idx="39408">
                  <c:v>3.611178159714</c:v>
                </c:pt>
                <c:pt idx="39409">
                  <c:v>3.6112940311430002</c:v>
                </c:pt>
                <c:pt idx="39410">
                  <c:v>3.611403226852</c:v>
                </c:pt>
                <c:pt idx="39411">
                  <c:v>3.611629724503</c:v>
                </c:pt>
                <c:pt idx="39412">
                  <c:v>3.6116857528690001</c:v>
                </c:pt>
                <c:pt idx="39413">
                  <c:v>3.6117265224459998</c:v>
                </c:pt>
                <c:pt idx="39414">
                  <c:v>3.6117670536039999</c:v>
                </c:pt>
                <c:pt idx="39415">
                  <c:v>3.6118154525759998</c:v>
                </c:pt>
                <c:pt idx="39416">
                  <c:v>3.611846208572</c:v>
                </c:pt>
                <c:pt idx="39417">
                  <c:v>3.611887931824</c:v>
                </c:pt>
                <c:pt idx="39418">
                  <c:v>3.611922740936</c:v>
                </c:pt>
                <c:pt idx="39419">
                  <c:v>3.6119618415830002</c:v>
                </c:pt>
                <c:pt idx="39420">
                  <c:v>3.6120038032530002</c:v>
                </c:pt>
                <c:pt idx="39421">
                  <c:v>3.6120338439939998</c:v>
                </c:pt>
                <c:pt idx="39422">
                  <c:v>3.6120810508729999</c:v>
                </c:pt>
                <c:pt idx="39423">
                  <c:v>3.6121039390559999</c:v>
                </c:pt>
                <c:pt idx="39424">
                  <c:v>3.612143993378</c:v>
                </c:pt>
                <c:pt idx="39425">
                  <c:v>3.6121754646299999</c:v>
                </c:pt>
                <c:pt idx="39426">
                  <c:v>3.612205266953</c:v>
                </c:pt>
                <c:pt idx="39427">
                  <c:v>3.6122357845309998</c:v>
                </c:pt>
                <c:pt idx="39428">
                  <c:v>3.6122498512269998</c:v>
                </c:pt>
                <c:pt idx="39429">
                  <c:v>3.612264871597</c:v>
                </c:pt>
                <c:pt idx="39430">
                  <c:v>3.6123032569890001</c:v>
                </c:pt>
                <c:pt idx="39431">
                  <c:v>3.6123161315919998</c:v>
                </c:pt>
                <c:pt idx="39432">
                  <c:v>3.6123368740080002</c:v>
                </c:pt>
                <c:pt idx="39433">
                  <c:v>3.6123740673069999</c:v>
                </c:pt>
                <c:pt idx="39434">
                  <c:v>3.6123931407929999</c:v>
                </c:pt>
                <c:pt idx="39435">
                  <c:v>3.6124212741849999</c:v>
                </c:pt>
                <c:pt idx="39436">
                  <c:v>3.6124362945559998</c:v>
                </c:pt>
                <c:pt idx="39437">
                  <c:v>3.6124508380889999</c:v>
                </c:pt>
                <c:pt idx="39438">
                  <c:v>3.6124711036680002</c:v>
                </c:pt>
                <c:pt idx="39439">
                  <c:v>3.6125116348269999</c:v>
                </c:pt>
                <c:pt idx="39440">
                  <c:v>3.6125531196590002</c:v>
                </c:pt>
                <c:pt idx="39441">
                  <c:v>3.6125881671909998</c:v>
                </c:pt>
                <c:pt idx="39442">
                  <c:v>3.6126370429989998</c:v>
                </c:pt>
                <c:pt idx="39443">
                  <c:v>3.6127200126650001</c:v>
                </c:pt>
                <c:pt idx="39444">
                  <c:v>3.612874984741</c:v>
                </c:pt>
                <c:pt idx="39445">
                  <c:v>3.6129269599909999</c:v>
                </c:pt>
                <c:pt idx="39446">
                  <c:v>3.6129944324490002</c:v>
                </c:pt>
                <c:pt idx="39447">
                  <c:v>3.6130621433260002</c:v>
                </c:pt>
                <c:pt idx="39448">
                  <c:v>3.613136291504</c:v>
                </c:pt>
                <c:pt idx="39449">
                  <c:v>3.613220453262</c:v>
                </c:pt>
                <c:pt idx="39450">
                  <c:v>3.6133165359500001</c:v>
                </c:pt>
                <c:pt idx="39451">
                  <c:v>3.6134078502659999</c:v>
                </c:pt>
                <c:pt idx="39452">
                  <c:v>3.6135025024409999</c:v>
                </c:pt>
                <c:pt idx="39453">
                  <c:v>3.6136069297789999</c:v>
                </c:pt>
                <c:pt idx="39454">
                  <c:v>3.6137003898620002</c:v>
                </c:pt>
                <c:pt idx="39455">
                  <c:v>3.6137883663179999</c:v>
                </c:pt>
                <c:pt idx="39456">
                  <c:v>3.6138761043550001</c:v>
                </c:pt>
                <c:pt idx="39457">
                  <c:v>3.6139602661130001</c:v>
                </c:pt>
                <c:pt idx="39458">
                  <c:v>3.6140320301059998</c:v>
                </c:pt>
                <c:pt idx="39459">
                  <c:v>3.614097356796</c:v>
                </c:pt>
                <c:pt idx="39460">
                  <c:v>3.6141676902770001</c:v>
                </c:pt>
                <c:pt idx="39461">
                  <c:v>3.6142189502719999</c:v>
                </c:pt>
                <c:pt idx="39462">
                  <c:v>3.6143212318420002</c:v>
                </c:pt>
                <c:pt idx="39463">
                  <c:v>3.61466050148</c:v>
                </c:pt>
                <c:pt idx="39464">
                  <c:v>3.6147100925450002</c:v>
                </c:pt>
                <c:pt idx="39465">
                  <c:v>3.6147663593289998</c:v>
                </c:pt>
                <c:pt idx="39466">
                  <c:v>3.6148371696470001</c:v>
                </c:pt>
                <c:pt idx="39467">
                  <c:v>3.6149666309359998</c:v>
                </c:pt>
                <c:pt idx="39468">
                  <c:v>3.6151063442229998</c:v>
                </c:pt>
                <c:pt idx="39469">
                  <c:v>3.615223884583</c:v>
                </c:pt>
                <c:pt idx="39470">
                  <c:v>3.615494251251</c:v>
                </c:pt>
                <c:pt idx="39471">
                  <c:v>3.6158368587490002</c:v>
                </c:pt>
                <c:pt idx="39472">
                  <c:v>3.6159217357640001</c:v>
                </c:pt>
                <c:pt idx="39473">
                  <c:v>3.6159689426420001</c:v>
                </c:pt>
                <c:pt idx="39474">
                  <c:v>3.6160290241239998</c:v>
                </c:pt>
                <c:pt idx="39475">
                  <c:v>3.6160771846770001</c:v>
                </c:pt>
                <c:pt idx="39476">
                  <c:v>3.61612534523</c:v>
                </c:pt>
                <c:pt idx="39477">
                  <c:v>3.6161870956420001</c:v>
                </c:pt>
                <c:pt idx="39478">
                  <c:v>3.6162369251249999</c:v>
                </c:pt>
                <c:pt idx="39479">
                  <c:v>3.6162889003749998</c:v>
                </c:pt>
                <c:pt idx="39480">
                  <c:v>3.6163499355319999</c:v>
                </c:pt>
                <c:pt idx="39481">
                  <c:v>3.616404533386</c:v>
                </c:pt>
                <c:pt idx="39482">
                  <c:v>3.6164536476140001</c:v>
                </c:pt>
                <c:pt idx="39483">
                  <c:v>3.6165034770969999</c:v>
                </c:pt>
                <c:pt idx="39484">
                  <c:v>3.61656665802</c:v>
                </c:pt>
                <c:pt idx="39485">
                  <c:v>3.6166121959690001</c:v>
                </c:pt>
                <c:pt idx="39486">
                  <c:v>3.616660833359</c:v>
                </c:pt>
                <c:pt idx="39487">
                  <c:v>3.6167168617250001</c:v>
                </c:pt>
                <c:pt idx="39488">
                  <c:v>3.616767168045</c:v>
                </c:pt>
                <c:pt idx="39489">
                  <c:v>3.6168122291559999</c:v>
                </c:pt>
                <c:pt idx="39490">
                  <c:v>3.616911888123</c:v>
                </c:pt>
                <c:pt idx="39491">
                  <c:v>3.6170146465299999</c:v>
                </c:pt>
                <c:pt idx="39492">
                  <c:v>3.6171438694</c:v>
                </c:pt>
                <c:pt idx="39493">
                  <c:v>3.6171834468839998</c:v>
                </c:pt>
                <c:pt idx="39494">
                  <c:v>3.617223978043</c:v>
                </c:pt>
                <c:pt idx="39495">
                  <c:v>3.6172630786900002</c:v>
                </c:pt>
                <c:pt idx="39496">
                  <c:v>3.6172926425930001</c:v>
                </c:pt>
                <c:pt idx="39497">
                  <c:v>3.6173398494720002</c:v>
                </c:pt>
                <c:pt idx="39498">
                  <c:v>3.6173927783969999</c:v>
                </c:pt>
                <c:pt idx="39499">
                  <c:v>3.6174232959750001</c:v>
                </c:pt>
                <c:pt idx="39500">
                  <c:v>3.6175055503850002</c:v>
                </c:pt>
                <c:pt idx="39501">
                  <c:v>3.617576360703</c:v>
                </c:pt>
                <c:pt idx="39502">
                  <c:v>3.6176207065580002</c:v>
                </c:pt>
                <c:pt idx="39503">
                  <c:v>3.617660284042</c:v>
                </c:pt>
                <c:pt idx="39504">
                  <c:v>3.6177027225490002</c:v>
                </c:pt>
                <c:pt idx="39505">
                  <c:v>3.6177306175230002</c:v>
                </c:pt>
                <c:pt idx="39506">
                  <c:v>3.6177830696109998</c:v>
                </c:pt>
                <c:pt idx="39507">
                  <c:v>3.6178109645840002</c:v>
                </c:pt>
                <c:pt idx="39508">
                  <c:v>3.6178555488590001</c:v>
                </c:pt>
                <c:pt idx="39509">
                  <c:v>3.6179046630860001</c:v>
                </c:pt>
                <c:pt idx="39510">
                  <c:v>3.6179306507110001</c:v>
                </c:pt>
                <c:pt idx="39511">
                  <c:v>3.6179785728449998</c:v>
                </c:pt>
                <c:pt idx="39512">
                  <c:v>3.6179864406590001</c:v>
                </c:pt>
                <c:pt idx="39513">
                  <c:v>3.6180346012119999</c:v>
                </c:pt>
                <c:pt idx="39514">
                  <c:v>3.6180605888369999</c:v>
                </c:pt>
                <c:pt idx="39515">
                  <c:v>3.6181113719939999</c:v>
                </c:pt>
                <c:pt idx="39516">
                  <c:v>3.6181375980379999</c:v>
                </c:pt>
                <c:pt idx="39517">
                  <c:v>3.6181652545929999</c:v>
                </c:pt>
                <c:pt idx="39518">
                  <c:v>3.618192195892</c:v>
                </c:pt>
                <c:pt idx="39519">
                  <c:v>3.618235588074</c:v>
                </c:pt>
                <c:pt idx="39520">
                  <c:v>3.618258237839</c:v>
                </c:pt>
                <c:pt idx="39521">
                  <c:v>3.618302106857</c:v>
                </c:pt>
                <c:pt idx="39522">
                  <c:v>3.6183495521550002</c:v>
                </c:pt>
                <c:pt idx="39523">
                  <c:v>3.6183998584750001</c:v>
                </c:pt>
                <c:pt idx="39524">
                  <c:v>3.6184661388400001</c:v>
                </c:pt>
                <c:pt idx="39525">
                  <c:v>3.6185917854310001</c:v>
                </c:pt>
                <c:pt idx="39526">
                  <c:v>3.6189513206480002</c:v>
                </c:pt>
                <c:pt idx="39527">
                  <c:v>3.619034528732</c:v>
                </c:pt>
                <c:pt idx="39528">
                  <c:v>3.6191437244419999</c:v>
                </c:pt>
                <c:pt idx="39529">
                  <c:v>3.6192519664759999</c:v>
                </c:pt>
                <c:pt idx="39530">
                  <c:v>3.6193065643310001</c:v>
                </c:pt>
                <c:pt idx="39531">
                  <c:v>3.6193547248839999</c:v>
                </c:pt>
                <c:pt idx="39532">
                  <c:v>3.6194052696229999</c:v>
                </c:pt>
                <c:pt idx="39533">
                  <c:v>3.6195185184479999</c:v>
                </c:pt>
                <c:pt idx="39534">
                  <c:v>3.6196208000180001</c:v>
                </c:pt>
                <c:pt idx="39535">
                  <c:v>3.619721412659</c:v>
                </c:pt>
                <c:pt idx="39536">
                  <c:v>3.6198256015779999</c:v>
                </c:pt>
                <c:pt idx="39537">
                  <c:v>3.6199266910549999</c:v>
                </c:pt>
                <c:pt idx="39538">
                  <c:v>3.6200323104860002</c:v>
                </c:pt>
                <c:pt idx="39539">
                  <c:v>3.620079040527</c:v>
                </c:pt>
                <c:pt idx="39540">
                  <c:v>3.6201813220979999</c:v>
                </c:pt>
                <c:pt idx="39541">
                  <c:v>3.6202678680420002</c:v>
                </c:pt>
                <c:pt idx="39542">
                  <c:v>3.6203501224519998</c:v>
                </c:pt>
                <c:pt idx="39543">
                  <c:v>3.6206798553469999</c:v>
                </c:pt>
                <c:pt idx="39544">
                  <c:v>3.6209483146669998</c:v>
                </c:pt>
                <c:pt idx="39545">
                  <c:v>3.6210892200470002</c:v>
                </c:pt>
                <c:pt idx="39546">
                  <c:v>3.6214010715480001</c:v>
                </c:pt>
                <c:pt idx="39547">
                  <c:v>3.6215116977689998</c:v>
                </c:pt>
                <c:pt idx="39548">
                  <c:v>3.6215770244600001</c:v>
                </c:pt>
                <c:pt idx="39549">
                  <c:v>3.6216104030610001</c:v>
                </c:pt>
                <c:pt idx="39550">
                  <c:v>3.6216559410100002</c:v>
                </c:pt>
                <c:pt idx="39551">
                  <c:v>3.621699094772</c:v>
                </c:pt>
                <c:pt idx="39552">
                  <c:v>3.621751308441</c:v>
                </c:pt>
                <c:pt idx="39553">
                  <c:v>3.6217973232270002</c:v>
                </c:pt>
                <c:pt idx="39554">
                  <c:v>3.6218409538270002</c:v>
                </c:pt>
                <c:pt idx="39555">
                  <c:v>3.6218986511229998</c:v>
                </c:pt>
                <c:pt idx="39556">
                  <c:v>3.6219339370729999</c:v>
                </c:pt>
                <c:pt idx="39557">
                  <c:v>3.6219811439509999</c:v>
                </c:pt>
                <c:pt idx="39558">
                  <c:v>3.6220295429229998</c:v>
                </c:pt>
                <c:pt idx="39559">
                  <c:v>3.6220991611479998</c:v>
                </c:pt>
                <c:pt idx="39560">
                  <c:v>3.6223468780519998</c:v>
                </c:pt>
                <c:pt idx="39561">
                  <c:v>3.6224646568300001</c:v>
                </c:pt>
                <c:pt idx="39562">
                  <c:v>3.6225085258480001</c:v>
                </c:pt>
                <c:pt idx="39563">
                  <c:v>3.6226112842560001</c:v>
                </c:pt>
                <c:pt idx="39564">
                  <c:v>3.6226639747620002</c:v>
                </c:pt>
                <c:pt idx="39565">
                  <c:v>3.622719287872</c:v>
                </c:pt>
                <c:pt idx="39566">
                  <c:v>3.6227726936339999</c:v>
                </c:pt>
                <c:pt idx="39567">
                  <c:v>3.622837543488</c:v>
                </c:pt>
                <c:pt idx="39568">
                  <c:v>3.6228871345520002</c:v>
                </c:pt>
                <c:pt idx="39569">
                  <c:v>3.6229867935179998</c:v>
                </c:pt>
                <c:pt idx="39570">
                  <c:v>3.6231057643889999</c:v>
                </c:pt>
                <c:pt idx="39571">
                  <c:v>3.6234076023099999</c:v>
                </c:pt>
                <c:pt idx="39572">
                  <c:v>3.623456716537</c:v>
                </c:pt>
                <c:pt idx="39573">
                  <c:v>3.6235058307650001</c:v>
                </c:pt>
                <c:pt idx="39574">
                  <c:v>3.6235415935519999</c:v>
                </c:pt>
                <c:pt idx="39575">
                  <c:v>3.6235947608950001</c:v>
                </c:pt>
                <c:pt idx="39576">
                  <c:v>3.6236298084260001</c:v>
                </c:pt>
                <c:pt idx="39577">
                  <c:v>3.623685121536</c:v>
                </c:pt>
                <c:pt idx="39578">
                  <c:v>3.6237292289730001</c:v>
                </c:pt>
                <c:pt idx="39579">
                  <c:v>3.6237719058989999</c:v>
                </c:pt>
                <c:pt idx="39580">
                  <c:v>3.6238210201259999</c:v>
                </c:pt>
                <c:pt idx="39581">
                  <c:v>3.6238586902619998</c:v>
                </c:pt>
                <c:pt idx="39582">
                  <c:v>3.6239154338840001</c:v>
                </c:pt>
                <c:pt idx="39583">
                  <c:v>3.623962402344</c:v>
                </c:pt>
                <c:pt idx="39584">
                  <c:v>3.6240429878230001</c:v>
                </c:pt>
                <c:pt idx="39585">
                  <c:v>3.6242561340330002</c:v>
                </c:pt>
                <c:pt idx="39586">
                  <c:v>3.6243658065800002</c:v>
                </c:pt>
                <c:pt idx="39587">
                  <c:v>3.6244168281559999</c:v>
                </c:pt>
                <c:pt idx="39588">
                  <c:v>3.624471664429</c:v>
                </c:pt>
                <c:pt idx="39589">
                  <c:v>3.6245403289790001</c:v>
                </c:pt>
                <c:pt idx="39590">
                  <c:v>3.6246099472050002</c:v>
                </c:pt>
                <c:pt idx="39591">
                  <c:v>3.6246750354769999</c:v>
                </c:pt>
                <c:pt idx="39592">
                  <c:v>3.624745368958</c:v>
                </c:pt>
                <c:pt idx="39593">
                  <c:v>3.6248245239260002</c:v>
                </c:pt>
                <c:pt idx="39594">
                  <c:v>3.6248912811279999</c:v>
                </c:pt>
                <c:pt idx="39595">
                  <c:v>3.6249575614929999</c:v>
                </c:pt>
                <c:pt idx="39596">
                  <c:v>3.6250333786010001</c:v>
                </c:pt>
                <c:pt idx="39597">
                  <c:v>3.625102996826</c:v>
                </c:pt>
                <c:pt idx="39598">
                  <c:v>3.6251733303070002</c:v>
                </c:pt>
                <c:pt idx="39599">
                  <c:v>3.6252446174620001</c:v>
                </c:pt>
                <c:pt idx="39600">
                  <c:v>3.625320672989</c:v>
                </c:pt>
                <c:pt idx="39601">
                  <c:v>3.6253876686100002</c:v>
                </c:pt>
                <c:pt idx="39602">
                  <c:v>3.625449895859</c:v>
                </c:pt>
                <c:pt idx="39603">
                  <c:v>3.6255226135249998</c:v>
                </c:pt>
                <c:pt idx="39604">
                  <c:v>3.6255793571470001</c:v>
                </c:pt>
                <c:pt idx="39605">
                  <c:v>3.6256334781650001</c:v>
                </c:pt>
                <c:pt idx="39606">
                  <c:v>3.6256947517400002</c:v>
                </c:pt>
                <c:pt idx="39607">
                  <c:v>3.6257505416870002</c:v>
                </c:pt>
                <c:pt idx="39608">
                  <c:v>3.6258373260500001</c:v>
                </c:pt>
                <c:pt idx="39609">
                  <c:v>3.6261539459229999</c:v>
                </c:pt>
                <c:pt idx="39610">
                  <c:v>3.6262271404269999</c:v>
                </c:pt>
                <c:pt idx="39611">
                  <c:v>3.6262788772580001</c:v>
                </c:pt>
                <c:pt idx="39612">
                  <c:v>3.626315116882</c:v>
                </c:pt>
                <c:pt idx="39613">
                  <c:v>3.6263573169710002</c:v>
                </c:pt>
                <c:pt idx="39614">
                  <c:v>3.6263966560359999</c:v>
                </c:pt>
                <c:pt idx="39615">
                  <c:v>3.626429796219</c:v>
                </c:pt>
                <c:pt idx="39616">
                  <c:v>3.6264674663540002</c:v>
                </c:pt>
                <c:pt idx="39617">
                  <c:v>3.6264951229100002</c:v>
                </c:pt>
                <c:pt idx="39618">
                  <c:v>3.6265354156490002</c:v>
                </c:pt>
                <c:pt idx="39619">
                  <c:v>3.6265721321109998</c:v>
                </c:pt>
                <c:pt idx="39620">
                  <c:v>3.6266102790830002</c:v>
                </c:pt>
                <c:pt idx="39621">
                  <c:v>3.6266558170319998</c:v>
                </c:pt>
                <c:pt idx="39622">
                  <c:v>3.6266875267029999</c:v>
                </c:pt>
                <c:pt idx="39623">
                  <c:v>3.6267309188839998</c:v>
                </c:pt>
                <c:pt idx="39624">
                  <c:v>3.6267704963680001</c:v>
                </c:pt>
                <c:pt idx="39625">
                  <c:v>3.6268122196200001</c:v>
                </c:pt>
                <c:pt idx="39626">
                  <c:v>3.6268575191500001</c:v>
                </c:pt>
                <c:pt idx="39627">
                  <c:v>3.626899242401</c:v>
                </c:pt>
                <c:pt idx="39628">
                  <c:v>3.62694978714</c:v>
                </c:pt>
                <c:pt idx="39629">
                  <c:v>3.627024888992</c:v>
                </c:pt>
                <c:pt idx="39630">
                  <c:v>3.6270711421969999</c:v>
                </c:pt>
                <c:pt idx="39631">
                  <c:v>3.6271889209750001</c:v>
                </c:pt>
                <c:pt idx="39632">
                  <c:v>3.6273562908170001</c:v>
                </c:pt>
                <c:pt idx="39633">
                  <c:v>3.6274487972260001</c:v>
                </c:pt>
                <c:pt idx="39634">
                  <c:v>3.627495527267</c:v>
                </c:pt>
                <c:pt idx="39635">
                  <c:v>3.627544164658</c:v>
                </c:pt>
                <c:pt idx="39636">
                  <c:v>3.6275994777679998</c:v>
                </c:pt>
                <c:pt idx="39637">
                  <c:v>3.627655982971</c:v>
                </c:pt>
                <c:pt idx="39638">
                  <c:v>3.6277089118960002</c:v>
                </c:pt>
                <c:pt idx="39639">
                  <c:v>3.6277582645419999</c:v>
                </c:pt>
                <c:pt idx="39640">
                  <c:v>3.6278114318850001</c:v>
                </c:pt>
                <c:pt idx="39641">
                  <c:v>3.627861738205</c:v>
                </c:pt>
                <c:pt idx="39642">
                  <c:v>3.627912521362</c:v>
                </c:pt>
                <c:pt idx="39643">
                  <c:v>3.6279997825620001</c:v>
                </c:pt>
                <c:pt idx="39644">
                  <c:v>3.6280872821810002</c:v>
                </c:pt>
                <c:pt idx="39645">
                  <c:v>3.628180742264</c:v>
                </c:pt>
                <c:pt idx="39646">
                  <c:v>3.628227949142</c:v>
                </c:pt>
                <c:pt idx="39647">
                  <c:v>3.6282792091370002</c:v>
                </c:pt>
                <c:pt idx="39648">
                  <c:v>3.628322124481</c:v>
                </c:pt>
                <c:pt idx="39649">
                  <c:v>3.6284222602840002</c:v>
                </c:pt>
                <c:pt idx="39650">
                  <c:v>3.6285169124599999</c:v>
                </c:pt>
                <c:pt idx="39651">
                  <c:v>3.628609657288</c:v>
                </c:pt>
                <c:pt idx="39652">
                  <c:v>3.6289398670200002</c:v>
                </c:pt>
                <c:pt idx="39653">
                  <c:v>3.628974199295</c:v>
                </c:pt>
                <c:pt idx="39654">
                  <c:v>3.6290225982669999</c:v>
                </c:pt>
                <c:pt idx="39655">
                  <c:v>3.6290550231930001</c:v>
                </c:pt>
                <c:pt idx="39656">
                  <c:v>3.6290950775150002</c:v>
                </c:pt>
                <c:pt idx="39657">
                  <c:v>3.629141807556</c:v>
                </c:pt>
                <c:pt idx="39658">
                  <c:v>3.6291780471799999</c:v>
                </c:pt>
                <c:pt idx="39659">
                  <c:v>3.629223823547</c:v>
                </c:pt>
                <c:pt idx="39660">
                  <c:v>3.6292545795439999</c:v>
                </c:pt>
                <c:pt idx="39661">
                  <c:v>3.629298686981</c:v>
                </c:pt>
                <c:pt idx="39662">
                  <c:v>3.6293380260469998</c:v>
                </c:pt>
                <c:pt idx="39663">
                  <c:v>3.6293699741359999</c:v>
                </c:pt>
                <c:pt idx="39664">
                  <c:v>3.6294214725490002</c:v>
                </c:pt>
                <c:pt idx="39665">
                  <c:v>3.629451990128</c:v>
                </c:pt>
                <c:pt idx="39666">
                  <c:v>3.629499197006</c:v>
                </c:pt>
                <c:pt idx="39667">
                  <c:v>3.629530191422</c:v>
                </c:pt>
                <c:pt idx="39668">
                  <c:v>3.6295709609990001</c:v>
                </c:pt>
                <c:pt idx="39669">
                  <c:v>3.6296129226680001</c:v>
                </c:pt>
                <c:pt idx="39670">
                  <c:v>3.629640340805</c:v>
                </c:pt>
                <c:pt idx="39671">
                  <c:v>3.6296763420099998</c:v>
                </c:pt>
                <c:pt idx="39672">
                  <c:v>3.6296880245210001</c:v>
                </c:pt>
                <c:pt idx="39673">
                  <c:v>3.6297304630279998</c:v>
                </c:pt>
                <c:pt idx="39674">
                  <c:v>3.6297576427460001</c:v>
                </c:pt>
                <c:pt idx="39675">
                  <c:v>3.6297943592070001</c:v>
                </c:pt>
                <c:pt idx="39676">
                  <c:v>3.6298100948330001</c:v>
                </c:pt>
                <c:pt idx="39677">
                  <c:v>3.6298277378080002</c:v>
                </c:pt>
                <c:pt idx="39678">
                  <c:v>3.6298575401309998</c:v>
                </c:pt>
                <c:pt idx="39679">
                  <c:v>3.6298835277560002</c:v>
                </c:pt>
                <c:pt idx="39680">
                  <c:v>3.6299242973329999</c:v>
                </c:pt>
                <c:pt idx="39681">
                  <c:v>3.6299624443049998</c:v>
                </c:pt>
                <c:pt idx="39682">
                  <c:v>3.6300036907200002</c:v>
                </c:pt>
                <c:pt idx="39683">
                  <c:v>3.6300625801090001</c:v>
                </c:pt>
                <c:pt idx="39684">
                  <c:v>3.6301875114439999</c:v>
                </c:pt>
                <c:pt idx="39685">
                  <c:v>3.6302518844599998</c:v>
                </c:pt>
                <c:pt idx="39686">
                  <c:v>3.630315303802</c:v>
                </c:pt>
                <c:pt idx="39687">
                  <c:v>3.6303925514220001</c:v>
                </c:pt>
                <c:pt idx="39688">
                  <c:v>3.6304976940159999</c:v>
                </c:pt>
                <c:pt idx="39689">
                  <c:v>3.6305894851680001</c:v>
                </c:pt>
                <c:pt idx="39690">
                  <c:v>3.6306836605070001</c:v>
                </c:pt>
                <c:pt idx="39691">
                  <c:v>3.6308012008669999</c:v>
                </c:pt>
                <c:pt idx="39692">
                  <c:v>3.6309089660640002</c:v>
                </c:pt>
                <c:pt idx="39693">
                  <c:v>3.6310062408450001</c:v>
                </c:pt>
                <c:pt idx="39694">
                  <c:v>3.6311085224149999</c:v>
                </c:pt>
                <c:pt idx="39695">
                  <c:v>3.6312191486360001</c:v>
                </c:pt>
                <c:pt idx="39696">
                  <c:v>3.631309509277</c:v>
                </c:pt>
                <c:pt idx="39697">
                  <c:v>3.6313934326170001</c:v>
                </c:pt>
                <c:pt idx="39698">
                  <c:v>3.6314928531650001</c:v>
                </c:pt>
                <c:pt idx="39699">
                  <c:v>3.6315686702729999</c:v>
                </c:pt>
                <c:pt idx="39700">
                  <c:v>3.6316432952879998</c:v>
                </c:pt>
                <c:pt idx="39701">
                  <c:v>3.6317148208619998</c:v>
                </c:pt>
                <c:pt idx="39702">
                  <c:v>3.6317920684809999</c:v>
                </c:pt>
                <c:pt idx="39703">
                  <c:v>3.631853342056</c:v>
                </c:pt>
                <c:pt idx="39704">
                  <c:v>3.6319057941440001</c:v>
                </c:pt>
                <c:pt idx="39705">
                  <c:v>3.6319735050199999</c:v>
                </c:pt>
                <c:pt idx="39706">
                  <c:v>3.6320195198060001</c:v>
                </c:pt>
                <c:pt idx="39707">
                  <c:v>3.632106304169</c:v>
                </c:pt>
                <c:pt idx="39708">
                  <c:v>3.6324005126949999</c:v>
                </c:pt>
                <c:pt idx="39709">
                  <c:v>3.6324570178990001</c:v>
                </c:pt>
                <c:pt idx="39710">
                  <c:v>3.6325201988220002</c:v>
                </c:pt>
                <c:pt idx="39711">
                  <c:v>3.632557868958</c:v>
                </c:pt>
                <c:pt idx="39712">
                  <c:v>3.6326038837430001</c:v>
                </c:pt>
                <c:pt idx="39713">
                  <c:v>3.6326282024380001</c:v>
                </c:pt>
                <c:pt idx="39714">
                  <c:v>3.6326761245729999</c:v>
                </c:pt>
                <c:pt idx="39715">
                  <c:v>3.6326999664309998</c:v>
                </c:pt>
                <c:pt idx="39716">
                  <c:v>3.632737636566</c:v>
                </c:pt>
                <c:pt idx="39717">
                  <c:v>3.6327733993529998</c:v>
                </c:pt>
                <c:pt idx="39718">
                  <c:v>3.6327939033510002</c:v>
                </c:pt>
                <c:pt idx="39719">
                  <c:v>3.6328270435330001</c:v>
                </c:pt>
                <c:pt idx="39720">
                  <c:v>3.6328401565549999</c:v>
                </c:pt>
                <c:pt idx="39721">
                  <c:v>3.6328721046450001</c:v>
                </c:pt>
                <c:pt idx="39722">
                  <c:v>3.632885694504</c:v>
                </c:pt>
                <c:pt idx="39723">
                  <c:v>3.6329281330110001</c:v>
                </c:pt>
                <c:pt idx="39724">
                  <c:v>3.6329438686370001</c:v>
                </c:pt>
                <c:pt idx="39725">
                  <c:v>3.6329915523529999</c:v>
                </c:pt>
                <c:pt idx="39726">
                  <c:v>3.6330232620239999</c:v>
                </c:pt>
                <c:pt idx="39727">
                  <c:v>3.6330666542049999</c:v>
                </c:pt>
                <c:pt idx="39728">
                  <c:v>3.6331202983859998</c:v>
                </c:pt>
                <c:pt idx="39729">
                  <c:v>3.6331465244290002</c:v>
                </c:pt>
                <c:pt idx="39730">
                  <c:v>3.633199691772</c:v>
                </c:pt>
                <c:pt idx="39731">
                  <c:v>3.6332268714899998</c:v>
                </c:pt>
                <c:pt idx="39732">
                  <c:v>3.6332752704620002</c:v>
                </c:pt>
                <c:pt idx="39733">
                  <c:v>3.6333458423609999</c:v>
                </c:pt>
                <c:pt idx="39734">
                  <c:v>3.6334173679349999</c:v>
                </c:pt>
                <c:pt idx="39735">
                  <c:v>3.633731603622</c:v>
                </c:pt>
                <c:pt idx="39736">
                  <c:v>3.633803129196</c:v>
                </c:pt>
                <c:pt idx="39737">
                  <c:v>3.6338589191440001</c:v>
                </c:pt>
                <c:pt idx="39738">
                  <c:v>3.6339139938349998</c:v>
                </c:pt>
                <c:pt idx="39739">
                  <c:v>3.6339819431299998</c:v>
                </c:pt>
                <c:pt idx="39740">
                  <c:v>3.6340556144709999</c:v>
                </c:pt>
                <c:pt idx="39741">
                  <c:v>3.6341211795809998</c:v>
                </c:pt>
                <c:pt idx="39742">
                  <c:v>3.6341874599459998</c:v>
                </c:pt>
                <c:pt idx="39743">
                  <c:v>3.6342699527739999</c:v>
                </c:pt>
                <c:pt idx="39744">
                  <c:v>3.634331226349</c:v>
                </c:pt>
                <c:pt idx="39745">
                  <c:v>3.6343903541559999</c:v>
                </c:pt>
                <c:pt idx="39746">
                  <c:v>3.6344583034519999</c:v>
                </c:pt>
                <c:pt idx="39747">
                  <c:v>3.6345176696779999</c:v>
                </c:pt>
                <c:pt idx="39748">
                  <c:v>3.6345708370210001</c:v>
                </c:pt>
                <c:pt idx="39749">
                  <c:v>3.6346223354339999</c:v>
                </c:pt>
                <c:pt idx="39750">
                  <c:v>3.6346879005430002</c:v>
                </c:pt>
                <c:pt idx="39751">
                  <c:v>3.6347718238829998</c:v>
                </c:pt>
                <c:pt idx="39752">
                  <c:v>3.6350963115689998</c:v>
                </c:pt>
                <c:pt idx="39753">
                  <c:v>3.635154485703</c:v>
                </c:pt>
                <c:pt idx="39754">
                  <c:v>3.635182142258</c:v>
                </c:pt>
                <c:pt idx="39755">
                  <c:v>3.6352343559269999</c:v>
                </c:pt>
                <c:pt idx="39756">
                  <c:v>3.6352717876430001</c:v>
                </c:pt>
                <c:pt idx="39757">
                  <c:v>3.6353094577789999</c:v>
                </c:pt>
                <c:pt idx="39758">
                  <c:v>3.635360240936</c:v>
                </c:pt>
                <c:pt idx="39759">
                  <c:v>3.6353850364690001</c:v>
                </c:pt>
                <c:pt idx="39760">
                  <c:v>3.6354219913480001</c:v>
                </c:pt>
                <c:pt idx="39761">
                  <c:v>3.6354432106019998</c:v>
                </c:pt>
                <c:pt idx="39762">
                  <c:v>3.6354715824129999</c:v>
                </c:pt>
                <c:pt idx="39763">
                  <c:v>3.6354913711550001</c:v>
                </c:pt>
                <c:pt idx="39764">
                  <c:v>3.6355323791499998</c:v>
                </c:pt>
                <c:pt idx="39765">
                  <c:v>3.6355595588680001</c:v>
                </c:pt>
                <c:pt idx="39766">
                  <c:v>3.6356029510500001</c:v>
                </c:pt>
                <c:pt idx="39767">
                  <c:v>3.6356551647190001</c:v>
                </c:pt>
                <c:pt idx="39768">
                  <c:v>3.6356985569</c:v>
                </c:pt>
                <c:pt idx="39769">
                  <c:v>3.6360163688660001</c:v>
                </c:pt>
                <c:pt idx="39770">
                  <c:v>3.636150121689</c:v>
                </c:pt>
                <c:pt idx="39771">
                  <c:v>3.6362361907960001</c:v>
                </c:pt>
                <c:pt idx="39772">
                  <c:v>3.6363236904140002</c:v>
                </c:pt>
                <c:pt idx="39773">
                  <c:v>3.636430978775</c:v>
                </c:pt>
                <c:pt idx="39774">
                  <c:v>3.6364734172820001</c:v>
                </c:pt>
                <c:pt idx="39775">
                  <c:v>3.6365768909449998</c:v>
                </c:pt>
                <c:pt idx="39776">
                  <c:v>3.6366312503809999</c:v>
                </c:pt>
                <c:pt idx="39777">
                  <c:v>3.636678695679</c:v>
                </c:pt>
                <c:pt idx="39778">
                  <c:v>3.6367306709289999</c:v>
                </c:pt>
                <c:pt idx="39779">
                  <c:v>3.636797189713</c:v>
                </c:pt>
                <c:pt idx="39780">
                  <c:v>3.6368436813349998</c:v>
                </c:pt>
                <c:pt idx="39781">
                  <c:v>3.636945724487</c:v>
                </c:pt>
                <c:pt idx="39782">
                  <c:v>3.6370317935940002</c:v>
                </c:pt>
                <c:pt idx="39783">
                  <c:v>3.6371347904209999</c:v>
                </c:pt>
                <c:pt idx="39784">
                  <c:v>3.6372137069699999</c:v>
                </c:pt>
                <c:pt idx="39785">
                  <c:v>3.6372790336610001</c:v>
                </c:pt>
                <c:pt idx="39786">
                  <c:v>3.6373252868649999</c:v>
                </c:pt>
                <c:pt idx="39787">
                  <c:v>3.6373705863949999</c:v>
                </c:pt>
                <c:pt idx="39788">
                  <c:v>3.6374211311339999</c:v>
                </c:pt>
                <c:pt idx="39789">
                  <c:v>3.6374828815460001</c:v>
                </c:pt>
                <c:pt idx="39790">
                  <c:v>3.6375308036799998</c:v>
                </c:pt>
                <c:pt idx="39791">
                  <c:v>3.6375770568850001</c:v>
                </c:pt>
                <c:pt idx="39792">
                  <c:v>3.6376492977139998</c:v>
                </c:pt>
                <c:pt idx="39793">
                  <c:v>3.6376984119419999</c:v>
                </c:pt>
                <c:pt idx="39794">
                  <c:v>3.6377408504490001</c:v>
                </c:pt>
                <c:pt idx="39795">
                  <c:v>3.6377918720250002</c:v>
                </c:pt>
                <c:pt idx="39796">
                  <c:v>3.6378481388089998</c:v>
                </c:pt>
                <c:pt idx="39797">
                  <c:v>3.637932538986</c:v>
                </c:pt>
                <c:pt idx="39798">
                  <c:v>3.6379957199100001</c:v>
                </c:pt>
                <c:pt idx="39799">
                  <c:v>3.6380777359010001</c:v>
                </c:pt>
                <c:pt idx="39800">
                  <c:v>3.638173103333</c:v>
                </c:pt>
                <c:pt idx="39801">
                  <c:v>3.6382420063019998</c:v>
                </c:pt>
                <c:pt idx="39802">
                  <c:v>3.6385471820830002</c:v>
                </c:pt>
                <c:pt idx="39803">
                  <c:v>3.638619422913</c:v>
                </c:pt>
                <c:pt idx="39804">
                  <c:v>3.6386711597439998</c:v>
                </c:pt>
                <c:pt idx="39805">
                  <c:v>3.6386976242069999</c:v>
                </c:pt>
                <c:pt idx="39806">
                  <c:v>3.6387348175050001</c:v>
                </c:pt>
                <c:pt idx="39807">
                  <c:v>3.638764381409</c:v>
                </c:pt>
                <c:pt idx="39808">
                  <c:v>3.6387934684749998</c:v>
                </c:pt>
                <c:pt idx="39809">
                  <c:v>3.6388208866120002</c:v>
                </c:pt>
                <c:pt idx="39810">
                  <c:v>3.6388385295869998</c:v>
                </c:pt>
                <c:pt idx="39811">
                  <c:v>3.6388754844669999</c:v>
                </c:pt>
                <c:pt idx="39812">
                  <c:v>3.6388998031619999</c:v>
                </c:pt>
                <c:pt idx="39813">
                  <c:v>3.6389367580409999</c:v>
                </c:pt>
                <c:pt idx="39814">
                  <c:v>3.6389791965480001</c:v>
                </c:pt>
                <c:pt idx="39815">
                  <c:v>3.6390051841740001</c:v>
                </c:pt>
                <c:pt idx="39816">
                  <c:v>3.6390442848209998</c:v>
                </c:pt>
                <c:pt idx="39817">
                  <c:v>3.6390666961670002</c:v>
                </c:pt>
                <c:pt idx="39818">
                  <c:v>3.6390979290010002</c:v>
                </c:pt>
                <c:pt idx="39819">
                  <c:v>3.639107942581</c:v>
                </c:pt>
                <c:pt idx="39820">
                  <c:v>3.6391522884369998</c:v>
                </c:pt>
                <c:pt idx="39821">
                  <c:v>3.6391804218289998</c:v>
                </c:pt>
                <c:pt idx="39822">
                  <c:v>3.6392242908479999</c:v>
                </c:pt>
                <c:pt idx="39823">
                  <c:v>3.639301300049</c:v>
                </c:pt>
                <c:pt idx="39824">
                  <c:v>3.6396522521970001</c:v>
                </c:pt>
                <c:pt idx="39825">
                  <c:v>3.6397314071659999</c:v>
                </c:pt>
                <c:pt idx="39826">
                  <c:v>3.6398296356199999</c:v>
                </c:pt>
                <c:pt idx="39827">
                  <c:v>3.6399295330050001</c:v>
                </c:pt>
                <c:pt idx="39828">
                  <c:v>3.639986991882</c:v>
                </c:pt>
                <c:pt idx="39829">
                  <c:v>3.640040636063</c:v>
                </c:pt>
                <c:pt idx="39830">
                  <c:v>3.6400926113129999</c:v>
                </c:pt>
                <c:pt idx="39831">
                  <c:v>3.6401567459109998</c:v>
                </c:pt>
                <c:pt idx="39832">
                  <c:v>3.6402094364169999</c:v>
                </c:pt>
                <c:pt idx="39833">
                  <c:v>3.6402614116669998</c:v>
                </c:pt>
                <c:pt idx="39834">
                  <c:v>3.6403281688689999</c:v>
                </c:pt>
                <c:pt idx="39835">
                  <c:v>3.6403865814210001</c:v>
                </c:pt>
                <c:pt idx="39836">
                  <c:v>3.6404376029969998</c:v>
                </c:pt>
                <c:pt idx="39837">
                  <c:v>3.6404910087590001</c:v>
                </c:pt>
                <c:pt idx="39838">
                  <c:v>3.6405606269840001</c:v>
                </c:pt>
                <c:pt idx="39839">
                  <c:v>3.6406061649320001</c:v>
                </c:pt>
                <c:pt idx="39840">
                  <c:v>3.6407144069670001</c:v>
                </c:pt>
                <c:pt idx="39841">
                  <c:v>3.6408014297490001</c:v>
                </c:pt>
                <c:pt idx="39842">
                  <c:v>3.6409001350399999</c:v>
                </c:pt>
                <c:pt idx="39843">
                  <c:v>3.6412250995640001</c:v>
                </c:pt>
                <c:pt idx="39844">
                  <c:v>3.641352176666</c:v>
                </c:pt>
                <c:pt idx="39845">
                  <c:v>3.6414554119110001</c:v>
                </c:pt>
                <c:pt idx="39846">
                  <c:v>3.641503810883</c:v>
                </c:pt>
                <c:pt idx="39847">
                  <c:v>3.641544103622</c:v>
                </c:pt>
                <c:pt idx="39848">
                  <c:v>3.6415755748750001</c:v>
                </c:pt>
                <c:pt idx="39849">
                  <c:v>3.641591310501</c:v>
                </c:pt>
                <c:pt idx="39850">
                  <c:v>3.6416265964510002</c:v>
                </c:pt>
                <c:pt idx="39851">
                  <c:v>3.6416671276089998</c:v>
                </c:pt>
                <c:pt idx="39852">
                  <c:v>3.641697645187</c:v>
                </c:pt>
                <c:pt idx="39853">
                  <c:v>3.641741275787</c:v>
                </c:pt>
                <c:pt idx="39854">
                  <c:v>3.6417555809020001</c:v>
                </c:pt>
                <c:pt idx="39855">
                  <c:v>3.6418015956879999</c:v>
                </c:pt>
                <c:pt idx="39856">
                  <c:v>3.6418223381039998</c:v>
                </c:pt>
                <c:pt idx="39857">
                  <c:v>3.6418638229370002</c:v>
                </c:pt>
                <c:pt idx="39858">
                  <c:v>3.6418919563290002</c:v>
                </c:pt>
                <c:pt idx="39859">
                  <c:v>3.6419267654419998</c:v>
                </c:pt>
                <c:pt idx="39860">
                  <c:v>3.6419632434840001</c:v>
                </c:pt>
                <c:pt idx="39861">
                  <c:v>3.6419968605039998</c:v>
                </c:pt>
                <c:pt idx="39862">
                  <c:v>3.6420345306400002</c:v>
                </c:pt>
                <c:pt idx="39863">
                  <c:v>3.6420702934269999</c:v>
                </c:pt>
                <c:pt idx="39864">
                  <c:v>3.6421244144439999</c:v>
                </c:pt>
                <c:pt idx="39865">
                  <c:v>3.6421744823459998</c:v>
                </c:pt>
                <c:pt idx="39866">
                  <c:v>3.642409086227</c:v>
                </c:pt>
                <c:pt idx="39867">
                  <c:v>3.6424834728239999</c:v>
                </c:pt>
                <c:pt idx="39868">
                  <c:v>3.6425595283510002</c:v>
                </c:pt>
                <c:pt idx="39869">
                  <c:v>3.6426413059230001</c:v>
                </c:pt>
                <c:pt idx="39870">
                  <c:v>3.642735004425</c:v>
                </c:pt>
                <c:pt idx="39871">
                  <c:v>3.6428413391109999</c:v>
                </c:pt>
                <c:pt idx="39872">
                  <c:v>3.6429438590999998</c:v>
                </c:pt>
                <c:pt idx="39873">
                  <c:v>3.643050670624</c:v>
                </c:pt>
                <c:pt idx="39874">
                  <c:v>3.6431643962860001</c:v>
                </c:pt>
                <c:pt idx="39875">
                  <c:v>3.6432654857640001</c:v>
                </c:pt>
                <c:pt idx="39876">
                  <c:v>3.6433603763579998</c:v>
                </c:pt>
                <c:pt idx="39877">
                  <c:v>3.6434562206269998</c:v>
                </c:pt>
                <c:pt idx="39878">
                  <c:v>3.643537282944</c:v>
                </c:pt>
                <c:pt idx="39879">
                  <c:v>3.643614053726</c:v>
                </c:pt>
                <c:pt idx="39880">
                  <c:v>3.6436858177190001</c:v>
                </c:pt>
                <c:pt idx="39881">
                  <c:v>3.6437563896179999</c:v>
                </c:pt>
                <c:pt idx="39882">
                  <c:v>3.6438097953800002</c:v>
                </c:pt>
                <c:pt idx="39883">
                  <c:v>3.6439199447630002</c:v>
                </c:pt>
                <c:pt idx="39884">
                  <c:v>3.644013166428</c:v>
                </c:pt>
                <c:pt idx="39885">
                  <c:v>3.6441159248349999</c:v>
                </c:pt>
                <c:pt idx="39886">
                  <c:v>3.6441574096679998</c:v>
                </c:pt>
                <c:pt idx="39887">
                  <c:v>3.6443526744839998</c:v>
                </c:pt>
                <c:pt idx="39888">
                  <c:v>3.6448621749879999</c:v>
                </c:pt>
                <c:pt idx="39889">
                  <c:v>3.6454541683200001</c:v>
                </c:pt>
                <c:pt idx="39890">
                  <c:v>3.6461036205289998</c:v>
                </c:pt>
                <c:pt idx="39891">
                  <c:v>3.6468169689179999</c:v>
                </c:pt>
                <c:pt idx="39892">
                  <c:v>3.6475629806519998</c:v>
                </c:pt>
                <c:pt idx="39893">
                  <c:v>3.6483261585240001</c:v>
                </c:pt>
                <c:pt idx="39894">
                  <c:v>3.6491146087650002</c:v>
                </c:pt>
                <c:pt idx="39895">
                  <c:v>3.6499402523039999</c:v>
                </c:pt>
                <c:pt idx="39896">
                  <c:v>3.6507573127750002</c:v>
                </c:pt>
                <c:pt idx="39897">
                  <c:v>3.6514320373540001</c:v>
                </c:pt>
                <c:pt idx="39898">
                  <c:v>3.6518352031710002</c:v>
                </c:pt>
                <c:pt idx="39899">
                  <c:v>3.6521329879760001</c:v>
                </c:pt>
                <c:pt idx="39900">
                  <c:v>3.6523692607879998</c:v>
                </c:pt>
                <c:pt idx="39901">
                  <c:v>3.652558326721</c:v>
                </c:pt>
                <c:pt idx="39902">
                  <c:v>3.6527247428890002</c:v>
                </c:pt>
                <c:pt idx="39903">
                  <c:v>3.652849197388</c:v>
                </c:pt>
                <c:pt idx="39904">
                  <c:v>3.652945280075</c:v>
                </c:pt>
                <c:pt idx="39905">
                  <c:v>3.6530432701110001</c:v>
                </c:pt>
                <c:pt idx="39906">
                  <c:v>3.6531097888950002</c:v>
                </c:pt>
                <c:pt idx="39907">
                  <c:v>3.653161764145</c:v>
                </c:pt>
                <c:pt idx="39908">
                  <c:v>3.6532042026520002</c:v>
                </c:pt>
                <c:pt idx="39909">
                  <c:v>3.6532554626459999</c:v>
                </c:pt>
                <c:pt idx="39910">
                  <c:v>3.6532809734340002</c:v>
                </c:pt>
                <c:pt idx="39911">
                  <c:v>3.6533012390140001</c:v>
                </c:pt>
                <c:pt idx="39912">
                  <c:v>3.6533432006840001</c:v>
                </c:pt>
                <c:pt idx="39913">
                  <c:v>3.6533558368680001</c:v>
                </c:pt>
                <c:pt idx="39914">
                  <c:v>3.6533801555630001</c:v>
                </c:pt>
                <c:pt idx="39915">
                  <c:v>3.653402328491</c:v>
                </c:pt>
                <c:pt idx="39916">
                  <c:v>3.6534283161159999</c:v>
                </c:pt>
                <c:pt idx="39917">
                  <c:v>3.6534380912779998</c:v>
                </c:pt>
                <c:pt idx="39918">
                  <c:v>3.65345287323</c:v>
                </c:pt>
                <c:pt idx="39919">
                  <c:v>3.653440475464</c:v>
                </c:pt>
                <c:pt idx="39920">
                  <c:v>3.653424978256</c:v>
                </c:pt>
                <c:pt idx="39921">
                  <c:v>3.6534259319309998</c:v>
                </c:pt>
                <c:pt idx="39922">
                  <c:v>3.6534175872799999</c:v>
                </c:pt>
                <c:pt idx="39923">
                  <c:v>3.653389930725</c:v>
                </c:pt>
                <c:pt idx="39924">
                  <c:v>3.653377771378</c:v>
                </c:pt>
                <c:pt idx="39925">
                  <c:v>3.6533579826349998</c:v>
                </c:pt>
                <c:pt idx="39926">
                  <c:v>3.653351783752</c:v>
                </c:pt>
                <c:pt idx="39927">
                  <c:v>3.653335809708</c:v>
                </c:pt>
                <c:pt idx="39928">
                  <c:v>3.6533083915710001</c:v>
                </c:pt>
                <c:pt idx="39929">
                  <c:v>3.653290510178</c:v>
                </c:pt>
                <c:pt idx="39930">
                  <c:v>3.6532752513890001</c:v>
                </c:pt>
                <c:pt idx="39931">
                  <c:v>3.6532554626459999</c:v>
                </c:pt>
                <c:pt idx="39932">
                  <c:v>3.6532332897190001</c:v>
                </c:pt>
                <c:pt idx="39933">
                  <c:v>3.653208732605</c:v>
                </c:pt>
                <c:pt idx="39934">
                  <c:v>3.6531908512119999</c:v>
                </c:pt>
                <c:pt idx="39935">
                  <c:v>3.6531834602359998</c:v>
                </c:pt>
                <c:pt idx="39936">
                  <c:v>3.6531770229339999</c:v>
                </c:pt>
                <c:pt idx="39937">
                  <c:v>3.6531555652619998</c:v>
                </c:pt>
                <c:pt idx="39938">
                  <c:v>3.6531503200530002</c:v>
                </c:pt>
                <c:pt idx="39939">
                  <c:v>3.6531367301939999</c:v>
                </c:pt>
                <c:pt idx="39940">
                  <c:v>3.6531186103820001</c:v>
                </c:pt>
                <c:pt idx="39941">
                  <c:v>3.653125286102</c:v>
                </c:pt>
                <c:pt idx="39942">
                  <c:v>3.6531031131740002</c:v>
                </c:pt>
                <c:pt idx="39943">
                  <c:v>3.6531150341030001</c:v>
                </c:pt>
                <c:pt idx="39944">
                  <c:v>3.6531195640559999</c:v>
                </c:pt>
                <c:pt idx="39945">
                  <c:v>3.6531140804289999</c:v>
                </c:pt>
                <c:pt idx="39946">
                  <c:v>3.6531124114989999</c:v>
                </c:pt>
                <c:pt idx="39947">
                  <c:v>3.653126955032</c:v>
                </c:pt>
                <c:pt idx="39948">
                  <c:v>3.6531412601470001</c:v>
                </c:pt>
                <c:pt idx="39949">
                  <c:v>3.6531395912170002</c:v>
                </c:pt>
                <c:pt idx="39950">
                  <c:v>3.6531474590299999</c:v>
                </c:pt>
                <c:pt idx="39951">
                  <c:v>3.6531584262850001</c:v>
                </c:pt>
                <c:pt idx="39952">
                  <c:v>3.653161764145</c:v>
                </c:pt>
                <c:pt idx="39953">
                  <c:v>3.6531655788420001</c:v>
                </c:pt>
                <c:pt idx="39954">
                  <c:v>3.653175592422</c:v>
                </c:pt>
                <c:pt idx="39955">
                  <c:v>3.653178930283</c:v>
                </c:pt>
                <c:pt idx="39956">
                  <c:v>3.6531879901890001</c:v>
                </c:pt>
                <c:pt idx="39957">
                  <c:v>3.6532061100009998</c:v>
                </c:pt>
                <c:pt idx="39958">
                  <c:v>3.6532101631159999</c:v>
                </c:pt>
                <c:pt idx="39959">
                  <c:v>3.6532289981839998</c:v>
                </c:pt>
                <c:pt idx="39960">
                  <c:v>3.6532375812529998</c:v>
                </c:pt>
                <c:pt idx="39961">
                  <c:v>3.6532547473910002</c:v>
                </c:pt>
                <c:pt idx="39962">
                  <c:v>3.6532709598539999</c:v>
                </c:pt>
                <c:pt idx="39963">
                  <c:v>3.6532759666439998</c:v>
                </c:pt>
                <c:pt idx="39964">
                  <c:v>3.6532900333399998</c:v>
                </c:pt>
                <c:pt idx="39965">
                  <c:v>3.653301000595</c:v>
                </c:pt>
                <c:pt idx="39966">
                  <c:v>3.653306484222</c:v>
                </c:pt>
                <c:pt idx="39967">
                  <c:v>3.6533269882199999</c:v>
                </c:pt>
                <c:pt idx="39968">
                  <c:v>3.6533315181730002</c:v>
                </c:pt>
                <c:pt idx="39969">
                  <c:v>3.6533386707309998</c:v>
                </c:pt>
                <c:pt idx="39970">
                  <c:v>3.653353452682</c:v>
                </c:pt>
                <c:pt idx="39971">
                  <c:v>3.6533634662629999</c:v>
                </c:pt>
                <c:pt idx="39972">
                  <c:v>3.6533732414250002</c:v>
                </c:pt>
                <c:pt idx="39973">
                  <c:v>3.6533837318420002</c:v>
                </c:pt>
                <c:pt idx="39974">
                  <c:v>3.6534025669100001</c:v>
                </c:pt>
                <c:pt idx="39975">
                  <c:v>3.6534090042109999</c:v>
                </c:pt>
                <c:pt idx="39976">
                  <c:v>3.6534166336060001</c:v>
                </c:pt>
                <c:pt idx="39977">
                  <c:v>3.6534392833710001</c:v>
                </c:pt>
                <c:pt idx="39978">
                  <c:v>3.6534507274629999</c:v>
                </c:pt>
                <c:pt idx="39979">
                  <c:v>3.6534588336940002</c:v>
                </c:pt>
                <c:pt idx="39980">
                  <c:v>3.6534743309020001</c:v>
                </c:pt>
                <c:pt idx="39981">
                  <c:v>3.6534950733180001</c:v>
                </c:pt>
                <c:pt idx="39982">
                  <c:v>3.653503656387</c:v>
                </c:pt>
                <c:pt idx="39983">
                  <c:v>3.6535160541530001</c:v>
                </c:pt>
                <c:pt idx="39984">
                  <c:v>3.6535537242889999</c:v>
                </c:pt>
                <c:pt idx="39985">
                  <c:v>3.6535675525669999</c:v>
                </c:pt>
                <c:pt idx="39986">
                  <c:v>3.6535832881929999</c:v>
                </c:pt>
                <c:pt idx="39987">
                  <c:v>3.6536056995389998</c:v>
                </c:pt>
                <c:pt idx="39988">
                  <c:v>3.6536295413970001</c:v>
                </c:pt>
                <c:pt idx="39989">
                  <c:v>3.6536498069759999</c:v>
                </c:pt>
                <c:pt idx="39990">
                  <c:v>3.6536738872529999</c:v>
                </c:pt>
                <c:pt idx="39991">
                  <c:v>3.6537411212920001</c:v>
                </c:pt>
                <c:pt idx="39992">
                  <c:v>3.6539285182949999</c:v>
                </c:pt>
                <c:pt idx="39993">
                  <c:v>3.653996706009</c:v>
                </c:pt>
                <c:pt idx="39994">
                  <c:v>3.6540765762329999</c:v>
                </c:pt>
                <c:pt idx="39995">
                  <c:v>3.6541640758509999</c:v>
                </c:pt>
                <c:pt idx="39996">
                  <c:v>3.6542649269099998</c:v>
                </c:pt>
                <c:pt idx="39997">
                  <c:v>3.654378890991</c:v>
                </c:pt>
                <c:pt idx="39998">
                  <c:v>3.6544971466059999</c:v>
                </c:pt>
                <c:pt idx="39999">
                  <c:v>3.6546192169189999</c:v>
                </c:pt>
                <c:pt idx="40000">
                  <c:v>3.6547472476960001</c:v>
                </c:pt>
                <c:pt idx="40001">
                  <c:v>3.654877662659</c:v>
                </c:pt>
                <c:pt idx="40002">
                  <c:v>3.6550092697140002</c:v>
                </c:pt>
                <c:pt idx="40003">
                  <c:v>3.6551403999329999</c:v>
                </c:pt>
                <c:pt idx="40004">
                  <c:v>3.6552793979640001</c:v>
                </c:pt>
                <c:pt idx="40005">
                  <c:v>3.6554021835329999</c:v>
                </c:pt>
                <c:pt idx="40006">
                  <c:v>3.6555199623110002</c:v>
                </c:pt>
                <c:pt idx="40007">
                  <c:v>3.6556453704830001</c:v>
                </c:pt>
                <c:pt idx="40008">
                  <c:v>3.6557507514949998</c:v>
                </c:pt>
                <c:pt idx="40009">
                  <c:v>3.6558477878570002</c:v>
                </c:pt>
                <c:pt idx="40010">
                  <c:v>3.6559419631960002</c:v>
                </c:pt>
                <c:pt idx="40011">
                  <c:v>3.6560378074650002</c:v>
                </c:pt>
                <c:pt idx="40012">
                  <c:v>3.6561124324800001</c:v>
                </c:pt>
                <c:pt idx="40013">
                  <c:v>3.6561841964720001</c:v>
                </c:pt>
                <c:pt idx="40014">
                  <c:v>3.6562545299529998</c:v>
                </c:pt>
                <c:pt idx="40015">
                  <c:v>3.6563515663150001</c:v>
                </c:pt>
                <c:pt idx="40016">
                  <c:v>3.656567573547</c:v>
                </c:pt>
                <c:pt idx="40017">
                  <c:v>3.656618118286</c:v>
                </c:pt>
                <c:pt idx="40018">
                  <c:v>3.6566491127009999</c:v>
                </c:pt>
                <c:pt idx="40019">
                  <c:v>3.65669131279</c:v>
                </c:pt>
                <c:pt idx="40020">
                  <c:v>3.6567025184630002</c:v>
                </c:pt>
                <c:pt idx="40021">
                  <c:v>3.6567356586459998</c:v>
                </c:pt>
                <c:pt idx="40022">
                  <c:v>3.6567583084109998</c:v>
                </c:pt>
                <c:pt idx="40023">
                  <c:v>3.6567928791050002</c:v>
                </c:pt>
                <c:pt idx="40024">
                  <c:v>3.6568124294280002</c:v>
                </c:pt>
                <c:pt idx="40025">
                  <c:v>3.6568350791930002</c:v>
                </c:pt>
                <c:pt idx="40026">
                  <c:v>3.656855106354</c:v>
                </c:pt>
                <c:pt idx="40027">
                  <c:v>3.6568825244899998</c:v>
                </c:pt>
                <c:pt idx="40028">
                  <c:v>3.6569054126739999</c:v>
                </c:pt>
                <c:pt idx="40029">
                  <c:v>3.656933546066</c:v>
                </c:pt>
                <c:pt idx="40030">
                  <c:v>3.6569693088530002</c:v>
                </c:pt>
                <c:pt idx="40031">
                  <c:v>3.6569957733149998</c:v>
                </c:pt>
                <c:pt idx="40032">
                  <c:v>3.657038450241</c:v>
                </c:pt>
                <c:pt idx="40033">
                  <c:v>3.6570682525630001</c:v>
                </c:pt>
                <c:pt idx="40034">
                  <c:v>3.6571156978610002</c:v>
                </c:pt>
                <c:pt idx="40035">
                  <c:v>3.6571581363679999</c:v>
                </c:pt>
                <c:pt idx="40036">
                  <c:v>3.6571948528289999</c:v>
                </c:pt>
                <c:pt idx="40037">
                  <c:v>3.657250881195</c:v>
                </c:pt>
                <c:pt idx="40038">
                  <c:v>3.6573219299319999</c:v>
                </c:pt>
                <c:pt idx="40039">
                  <c:v>3.6576282978060002</c:v>
                </c:pt>
                <c:pt idx="40040">
                  <c:v>3.657912254333</c:v>
                </c:pt>
                <c:pt idx="40041">
                  <c:v>3.6580352783199999</c:v>
                </c:pt>
                <c:pt idx="40042">
                  <c:v>3.6581144332890001</c:v>
                </c:pt>
                <c:pt idx="40043">
                  <c:v>3.6582243442540001</c:v>
                </c:pt>
                <c:pt idx="40044">
                  <c:v>3.6582691669459999</c:v>
                </c:pt>
                <c:pt idx="40045">
                  <c:v>3.6583149433140001</c:v>
                </c:pt>
                <c:pt idx="40046">
                  <c:v>3.6583847999570001</c:v>
                </c:pt>
                <c:pt idx="40047">
                  <c:v>3.6584365367889999</c:v>
                </c:pt>
                <c:pt idx="40048">
                  <c:v>3.6584815978999998</c:v>
                </c:pt>
                <c:pt idx="40049">
                  <c:v>3.658550262451</c:v>
                </c:pt>
                <c:pt idx="40050">
                  <c:v>3.6586074829099999</c:v>
                </c:pt>
                <c:pt idx="40051">
                  <c:v>3.658651590347</c:v>
                </c:pt>
                <c:pt idx="40052">
                  <c:v>3.658699989319</c:v>
                </c:pt>
                <c:pt idx="40053">
                  <c:v>3.658813476563</c:v>
                </c:pt>
                <c:pt idx="40054">
                  <c:v>3.658926725388</c:v>
                </c:pt>
                <c:pt idx="40055">
                  <c:v>3.6589751243589999</c:v>
                </c:pt>
                <c:pt idx="40056">
                  <c:v>3.659055948257</c:v>
                </c:pt>
                <c:pt idx="40057">
                  <c:v>3.6593711376189999</c:v>
                </c:pt>
                <c:pt idx="40058">
                  <c:v>3.6594262123110002</c:v>
                </c:pt>
                <c:pt idx="40059">
                  <c:v>3.6594471931460002</c:v>
                </c:pt>
                <c:pt idx="40060">
                  <c:v>3.659484863281</c:v>
                </c:pt>
                <c:pt idx="40061">
                  <c:v>3.659526586533</c:v>
                </c:pt>
                <c:pt idx="40062">
                  <c:v>3.6595394611360001</c:v>
                </c:pt>
                <c:pt idx="40063">
                  <c:v>3.6595654487610001</c:v>
                </c:pt>
                <c:pt idx="40064">
                  <c:v>3.6596074104310001</c:v>
                </c:pt>
                <c:pt idx="40065">
                  <c:v>3.6596498489379998</c:v>
                </c:pt>
                <c:pt idx="40066">
                  <c:v>3.6596665382390001</c:v>
                </c:pt>
                <c:pt idx="40067">
                  <c:v>3.6596796512599998</c:v>
                </c:pt>
                <c:pt idx="40068">
                  <c:v>3.6597092151639998</c:v>
                </c:pt>
                <c:pt idx="40069">
                  <c:v>3.6597137451170001</c:v>
                </c:pt>
                <c:pt idx="40070">
                  <c:v>3.6597528457639998</c:v>
                </c:pt>
                <c:pt idx="40071">
                  <c:v>3.6597609519960002</c:v>
                </c:pt>
                <c:pt idx="40072">
                  <c:v>3.6597650051119999</c:v>
                </c:pt>
                <c:pt idx="40073">
                  <c:v>3.6597790718079999</c:v>
                </c:pt>
                <c:pt idx="40074">
                  <c:v>3.6598122119899998</c:v>
                </c:pt>
                <c:pt idx="40075">
                  <c:v>3.6598165035250001</c:v>
                </c:pt>
                <c:pt idx="40076">
                  <c:v>3.6598200798030001</c:v>
                </c:pt>
                <c:pt idx="40077">
                  <c:v>3.6598520278929998</c:v>
                </c:pt>
                <c:pt idx="40078">
                  <c:v>3.659866809845</c:v>
                </c:pt>
                <c:pt idx="40079">
                  <c:v>3.6598794460300001</c:v>
                </c:pt>
                <c:pt idx="40080">
                  <c:v>3.659903287888</c:v>
                </c:pt>
                <c:pt idx="40081">
                  <c:v>3.6599109172820001</c:v>
                </c:pt>
                <c:pt idx="40082">
                  <c:v>3.6599166393279998</c:v>
                </c:pt>
                <c:pt idx="40083">
                  <c:v>3.6599438190460001</c:v>
                </c:pt>
                <c:pt idx="40084">
                  <c:v>3.6599535942079999</c:v>
                </c:pt>
                <c:pt idx="40085">
                  <c:v>3.6599624156949999</c:v>
                </c:pt>
                <c:pt idx="40086">
                  <c:v>3.65997838974</c:v>
                </c:pt>
                <c:pt idx="40087">
                  <c:v>3.6600024700159999</c:v>
                </c:pt>
                <c:pt idx="40088">
                  <c:v>3.6600127220149998</c:v>
                </c:pt>
                <c:pt idx="40089">
                  <c:v>3.6600263118740002</c:v>
                </c:pt>
                <c:pt idx="40090">
                  <c:v>3.6600754261019999</c:v>
                </c:pt>
                <c:pt idx="40091">
                  <c:v>3.660116195679</c:v>
                </c:pt>
                <c:pt idx="40092">
                  <c:v>3.6601591110229998</c:v>
                </c:pt>
                <c:pt idx="40093">
                  <c:v>3.6602184772489998</c:v>
                </c:pt>
                <c:pt idx="40094">
                  <c:v>3.660252332687</c:v>
                </c:pt>
                <c:pt idx="40095">
                  <c:v>3.6603116989140001</c:v>
                </c:pt>
                <c:pt idx="40096">
                  <c:v>3.6603460311889999</c:v>
                </c:pt>
                <c:pt idx="40097">
                  <c:v>3.6604039669040001</c:v>
                </c:pt>
                <c:pt idx="40098">
                  <c:v>3.6604626178739998</c:v>
                </c:pt>
                <c:pt idx="40099">
                  <c:v>3.6605825424190002</c:v>
                </c:pt>
                <c:pt idx="40100">
                  <c:v>3.6607170104979998</c:v>
                </c:pt>
                <c:pt idx="40101">
                  <c:v>3.660771846771</c:v>
                </c:pt>
                <c:pt idx="40102">
                  <c:v>3.6608242988590001</c:v>
                </c:pt>
                <c:pt idx="40103">
                  <c:v>3.6608881950379999</c:v>
                </c:pt>
                <c:pt idx="40104">
                  <c:v>3.660983085632</c:v>
                </c:pt>
                <c:pt idx="40105">
                  <c:v>3.6610589027399998</c:v>
                </c:pt>
                <c:pt idx="40106">
                  <c:v>3.6611378192899999</c:v>
                </c:pt>
                <c:pt idx="40107">
                  <c:v>3.661244392395</c:v>
                </c:pt>
                <c:pt idx="40108">
                  <c:v>3.6613292694089998</c:v>
                </c:pt>
                <c:pt idx="40109">
                  <c:v>3.6614096164699999</c:v>
                </c:pt>
                <c:pt idx="40110">
                  <c:v>3.6614911556240002</c:v>
                </c:pt>
                <c:pt idx="40111">
                  <c:v>3.6615839004519999</c:v>
                </c:pt>
                <c:pt idx="40112">
                  <c:v>3.6616551876069998</c:v>
                </c:pt>
                <c:pt idx="40113">
                  <c:v>3.6617212295530002</c:v>
                </c:pt>
                <c:pt idx="40114">
                  <c:v>3.6618008613590001</c:v>
                </c:pt>
                <c:pt idx="40115">
                  <c:v>3.6618585586550001</c:v>
                </c:pt>
                <c:pt idx="40116">
                  <c:v>3.6619083881379999</c:v>
                </c:pt>
                <c:pt idx="40117">
                  <c:v>3.6620206832890001</c:v>
                </c:pt>
                <c:pt idx="40118">
                  <c:v>3.662302732468</c:v>
                </c:pt>
                <c:pt idx="40119">
                  <c:v>3.662363767624</c:v>
                </c:pt>
                <c:pt idx="40120">
                  <c:v>3.662393331528</c:v>
                </c:pt>
                <c:pt idx="40121">
                  <c:v>3.662445783615</c:v>
                </c:pt>
                <c:pt idx="40122">
                  <c:v>3.6624712944029998</c:v>
                </c:pt>
                <c:pt idx="40123">
                  <c:v>3.6625311374659999</c:v>
                </c:pt>
                <c:pt idx="40124">
                  <c:v>3.6625757217410002</c:v>
                </c:pt>
                <c:pt idx="40125">
                  <c:v>3.6626105308530001</c:v>
                </c:pt>
                <c:pt idx="40126">
                  <c:v>3.6626667976379998</c:v>
                </c:pt>
                <c:pt idx="40127">
                  <c:v>3.6626980304719998</c:v>
                </c:pt>
                <c:pt idx="40128">
                  <c:v>3.6627514362340001</c:v>
                </c:pt>
                <c:pt idx="40129">
                  <c:v>3.6627798080440002</c:v>
                </c:pt>
                <c:pt idx="40130">
                  <c:v>3.662829399109</c:v>
                </c:pt>
                <c:pt idx="40131">
                  <c:v>3.6628727912899999</c:v>
                </c:pt>
                <c:pt idx="40132">
                  <c:v>3.6629033088680001</c:v>
                </c:pt>
                <c:pt idx="40133">
                  <c:v>3.6629562377929998</c:v>
                </c:pt>
                <c:pt idx="40134">
                  <c:v>3.662991523743</c:v>
                </c:pt>
                <c:pt idx="40135">
                  <c:v>3.6630587577820002</c:v>
                </c:pt>
                <c:pt idx="40136">
                  <c:v>3.6634089946750001</c:v>
                </c:pt>
                <c:pt idx="40137">
                  <c:v>3.6635756492609999</c:v>
                </c:pt>
                <c:pt idx="40138">
                  <c:v>3.6637337207790002</c:v>
                </c:pt>
                <c:pt idx="40139">
                  <c:v>3.664085149765</c:v>
                </c:pt>
                <c:pt idx="40140">
                  <c:v>3.6642706394200002</c:v>
                </c:pt>
                <c:pt idx="40141">
                  <c:v>3.6644325256350001</c:v>
                </c:pt>
                <c:pt idx="40142">
                  <c:v>3.6647891998289999</c:v>
                </c:pt>
                <c:pt idx="40143">
                  <c:v>3.664915084839</c:v>
                </c:pt>
                <c:pt idx="40144">
                  <c:v>3.6650004386899999</c:v>
                </c:pt>
                <c:pt idx="40145">
                  <c:v>3.6650431156160002</c:v>
                </c:pt>
                <c:pt idx="40146">
                  <c:v>3.6651229858400001</c:v>
                </c:pt>
                <c:pt idx="40147">
                  <c:v>3.6652023792269999</c:v>
                </c:pt>
                <c:pt idx="40148">
                  <c:v>3.6652858257290002</c:v>
                </c:pt>
                <c:pt idx="40149">
                  <c:v>3.665333747864</c:v>
                </c:pt>
                <c:pt idx="40150">
                  <c:v>3.6653890609739999</c:v>
                </c:pt>
                <c:pt idx="40151">
                  <c:v>3.6654379367829999</c:v>
                </c:pt>
                <c:pt idx="40152">
                  <c:v>3.6654794216159998</c:v>
                </c:pt>
                <c:pt idx="40153">
                  <c:v>3.6655347347260001</c:v>
                </c:pt>
                <c:pt idx="40154">
                  <c:v>3.66556930542</c:v>
                </c:pt>
                <c:pt idx="40155">
                  <c:v>3.6656243801119999</c:v>
                </c:pt>
                <c:pt idx="40156">
                  <c:v>3.6656675338750002</c:v>
                </c:pt>
                <c:pt idx="40157">
                  <c:v>3.665715694427</c:v>
                </c:pt>
                <c:pt idx="40158">
                  <c:v>3.6657648086550001</c:v>
                </c:pt>
                <c:pt idx="40159">
                  <c:v>3.6658000946040001</c:v>
                </c:pt>
                <c:pt idx="40160">
                  <c:v>3.6658408641819999</c:v>
                </c:pt>
                <c:pt idx="40161">
                  <c:v>3.6658773422239999</c:v>
                </c:pt>
                <c:pt idx="40162">
                  <c:v>3.6659221649170002</c:v>
                </c:pt>
                <c:pt idx="40163">
                  <c:v>3.6659626960749998</c:v>
                </c:pt>
                <c:pt idx="40164">
                  <c:v>3.6660029888149999</c:v>
                </c:pt>
                <c:pt idx="40165">
                  <c:v>3.6660544872280001</c:v>
                </c:pt>
                <c:pt idx="40166">
                  <c:v>3.6661000251770002</c:v>
                </c:pt>
                <c:pt idx="40167">
                  <c:v>3.6661560535429998</c:v>
                </c:pt>
                <c:pt idx="40168">
                  <c:v>3.6662054061889999</c:v>
                </c:pt>
                <c:pt idx="40169">
                  <c:v>3.6662571430209998</c:v>
                </c:pt>
                <c:pt idx="40170">
                  <c:v>3.666336536407</c:v>
                </c:pt>
                <c:pt idx="40171">
                  <c:v>3.666420221329</c:v>
                </c:pt>
                <c:pt idx="40172">
                  <c:v>3.6665158271789999</c:v>
                </c:pt>
                <c:pt idx="40173">
                  <c:v>3.6666104793550001</c:v>
                </c:pt>
                <c:pt idx="40174">
                  <c:v>3.6667125225069999</c:v>
                </c:pt>
                <c:pt idx="40175">
                  <c:v>3.6668081283570002</c:v>
                </c:pt>
                <c:pt idx="40176">
                  <c:v>3.6671383380889999</c:v>
                </c:pt>
                <c:pt idx="40177">
                  <c:v>3.667192697525</c:v>
                </c:pt>
                <c:pt idx="40178">
                  <c:v>3.6672530174259999</c:v>
                </c:pt>
                <c:pt idx="40179">
                  <c:v>3.6673264503479999</c:v>
                </c:pt>
                <c:pt idx="40180">
                  <c:v>3.6673936843870001</c:v>
                </c:pt>
                <c:pt idx="40181">
                  <c:v>3.667463302612</c:v>
                </c:pt>
                <c:pt idx="40182">
                  <c:v>3.6675436496730001</c:v>
                </c:pt>
                <c:pt idx="40183">
                  <c:v>3.6676180362699999</c:v>
                </c:pt>
                <c:pt idx="40184">
                  <c:v>3.6676883697510001</c:v>
                </c:pt>
                <c:pt idx="40185">
                  <c:v>3.6677618026730001</c:v>
                </c:pt>
                <c:pt idx="40186">
                  <c:v>3.6678349971770001</c:v>
                </c:pt>
                <c:pt idx="40187">
                  <c:v>3.6679005622859999</c:v>
                </c:pt>
                <c:pt idx="40188">
                  <c:v>3.6679623126980001</c:v>
                </c:pt>
                <c:pt idx="40189">
                  <c:v>3.6680319309230001</c:v>
                </c:pt>
                <c:pt idx="40190">
                  <c:v>3.6681313514710001</c:v>
                </c:pt>
                <c:pt idx="40191">
                  <c:v>3.6682291030880001</c:v>
                </c:pt>
                <c:pt idx="40192">
                  <c:v>3.6685028076170001</c:v>
                </c:pt>
                <c:pt idx="40193">
                  <c:v>3.6685595512389999</c:v>
                </c:pt>
                <c:pt idx="40194">
                  <c:v>3.6686029434199998</c:v>
                </c:pt>
                <c:pt idx="40195">
                  <c:v>3.6686496734620002</c:v>
                </c:pt>
                <c:pt idx="40196">
                  <c:v>3.6686935424799998</c:v>
                </c:pt>
                <c:pt idx="40197">
                  <c:v>3.668730974197</c:v>
                </c:pt>
                <c:pt idx="40198">
                  <c:v>3.66876912117</c:v>
                </c:pt>
                <c:pt idx="40199">
                  <c:v>3.668802261353</c:v>
                </c:pt>
                <c:pt idx="40200">
                  <c:v>3.668828487396</c:v>
                </c:pt>
                <c:pt idx="40201">
                  <c:v>3.6688568592070001</c:v>
                </c:pt>
                <c:pt idx="40202">
                  <c:v>3.6689014434809999</c:v>
                </c:pt>
                <c:pt idx="40203">
                  <c:v>3.668938398361</c:v>
                </c:pt>
                <c:pt idx="40204">
                  <c:v>3.6689813137049998</c:v>
                </c:pt>
                <c:pt idx="40205">
                  <c:v>3.6690311431880001</c:v>
                </c:pt>
                <c:pt idx="40206">
                  <c:v>3.6690661907200002</c:v>
                </c:pt>
                <c:pt idx="40207">
                  <c:v>3.6691119670869998</c:v>
                </c:pt>
                <c:pt idx="40208">
                  <c:v>3.6691451072689998</c:v>
                </c:pt>
                <c:pt idx="40209">
                  <c:v>3.6691973209380002</c:v>
                </c:pt>
                <c:pt idx="40210">
                  <c:v>3.669240236282</c:v>
                </c:pt>
                <c:pt idx="40211">
                  <c:v>3.6692864894869999</c:v>
                </c:pt>
                <c:pt idx="40212">
                  <c:v>3.6693465709690001</c:v>
                </c:pt>
                <c:pt idx="40213">
                  <c:v>3.669426441193</c:v>
                </c:pt>
                <c:pt idx="40214">
                  <c:v>3.6695544719700002</c:v>
                </c:pt>
                <c:pt idx="40215">
                  <c:v>3.6697478294370001</c:v>
                </c:pt>
                <c:pt idx="40216">
                  <c:v>3.6698801517490001</c:v>
                </c:pt>
                <c:pt idx="40217">
                  <c:v>3.669988155365</c:v>
                </c:pt>
                <c:pt idx="40218">
                  <c:v>3.670085906982</c:v>
                </c:pt>
                <c:pt idx="40219">
                  <c:v>3.6701443195340002</c:v>
                </c:pt>
                <c:pt idx="40220">
                  <c:v>3.6701989173889999</c:v>
                </c:pt>
                <c:pt idx="40221">
                  <c:v>3.6702485084530001</c:v>
                </c:pt>
                <c:pt idx="40222">
                  <c:v>3.6703045368190002</c:v>
                </c:pt>
                <c:pt idx="40223">
                  <c:v>3.6703684329990001</c:v>
                </c:pt>
                <c:pt idx="40224">
                  <c:v>3.6704185008999999</c:v>
                </c:pt>
                <c:pt idx="40225">
                  <c:v>3.6704697608950001</c:v>
                </c:pt>
                <c:pt idx="40226">
                  <c:v>3.6705818176270002</c:v>
                </c:pt>
                <c:pt idx="40227">
                  <c:v>3.6706831455229998</c:v>
                </c:pt>
                <c:pt idx="40228">
                  <c:v>3.670788526535</c:v>
                </c:pt>
                <c:pt idx="40229">
                  <c:v>3.6709010601040002</c:v>
                </c:pt>
                <c:pt idx="40230">
                  <c:v>3.6709933280940001</c:v>
                </c:pt>
                <c:pt idx="40231">
                  <c:v>3.6710889339450001</c:v>
                </c:pt>
                <c:pt idx="40232">
                  <c:v>3.6713314056400002</c:v>
                </c:pt>
                <c:pt idx="40233">
                  <c:v>3.6713688373569999</c:v>
                </c:pt>
                <c:pt idx="40234">
                  <c:v>3.671416521072</c:v>
                </c:pt>
                <c:pt idx="40235">
                  <c:v>3.6714019775389999</c:v>
                </c:pt>
                <c:pt idx="40236">
                  <c:v>3.6713488101960001</c:v>
                </c:pt>
                <c:pt idx="40237">
                  <c:v>3.6712987422940002</c:v>
                </c:pt>
                <c:pt idx="40238">
                  <c:v>3.6712265014650001</c:v>
                </c:pt>
                <c:pt idx="40239">
                  <c:v>3.671172380447</c:v>
                </c:pt>
                <c:pt idx="40240">
                  <c:v>3.671154975891</c:v>
                </c:pt>
                <c:pt idx="40241">
                  <c:v>3.6711690425870001</c:v>
                </c:pt>
                <c:pt idx="40242">
                  <c:v>3.6711692810060002</c:v>
                </c:pt>
                <c:pt idx="40243">
                  <c:v>3.6711907386779998</c:v>
                </c:pt>
                <c:pt idx="40244">
                  <c:v>3.6711957454680002</c:v>
                </c:pt>
                <c:pt idx="40245">
                  <c:v>3.671201705933</c:v>
                </c:pt>
                <c:pt idx="40246">
                  <c:v>3.6712188720699999</c:v>
                </c:pt>
                <c:pt idx="40247">
                  <c:v>3.6712300777440001</c:v>
                </c:pt>
                <c:pt idx="40248">
                  <c:v>3.6712357997890002</c:v>
                </c:pt>
                <c:pt idx="40249">
                  <c:v>3.6712443828580001</c:v>
                </c:pt>
                <c:pt idx="40250">
                  <c:v>3.6712701320650001</c:v>
                </c:pt>
                <c:pt idx="40251">
                  <c:v>3.6712799072269999</c:v>
                </c:pt>
                <c:pt idx="40252">
                  <c:v>3.671289205551</c:v>
                </c:pt>
                <c:pt idx="40253">
                  <c:v>3.6713356971739999</c:v>
                </c:pt>
                <c:pt idx="40254">
                  <c:v>3.6713607311250001</c:v>
                </c:pt>
                <c:pt idx="40255">
                  <c:v>3.6713857650759998</c:v>
                </c:pt>
                <c:pt idx="40256">
                  <c:v>3.671397209167</c:v>
                </c:pt>
                <c:pt idx="40257">
                  <c:v>3.6714065074920001</c:v>
                </c:pt>
                <c:pt idx="40258">
                  <c:v>3.6714370250699999</c:v>
                </c:pt>
                <c:pt idx="40259">
                  <c:v>3.6714527606959999</c:v>
                </c:pt>
                <c:pt idx="40260">
                  <c:v>3.671463489532</c:v>
                </c:pt>
                <c:pt idx="40261">
                  <c:v>3.6714763641360002</c:v>
                </c:pt>
                <c:pt idx="40262">
                  <c:v>3.6715135574339999</c:v>
                </c:pt>
                <c:pt idx="40263">
                  <c:v>3.6715250015260001</c:v>
                </c:pt>
                <c:pt idx="40264">
                  <c:v>3.6715636253359998</c:v>
                </c:pt>
                <c:pt idx="40265">
                  <c:v>3.671594381332</c:v>
                </c:pt>
                <c:pt idx="40266">
                  <c:v>3.6716592311860001</c:v>
                </c:pt>
                <c:pt idx="40267">
                  <c:v>3.6717021465299999</c:v>
                </c:pt>
                <c:pt idx="40268">
                  <c:v>3.6717731952669999</c:v>
                </c:pt>
                <c:pt idx="40269">
                  <c:v>3.671929121017</c:v>
                </c:pt>
                <c:pt idx="40270">
                  <c:v>3.672180175781</c:v>
                </c:pt>
                <c:pt idx="40271">
                  <c:v>3.672291755676</c:v>
                </c:pt>
                <c:pt idx="40272">
                  <c:v>3.6723818778989998</c:v>
                </c:pt>
                <c:pt idx="40273">
                  <c:v>3.6724925041200001</c:v>
                </c:pt>
                <c:pt idx="40274">
                  <c:v>3.6725766658780001</c:v>
                </c:pt>
                <c:pt idx="40275">
                  <c:v>3.672649383545</c:v>
                </c:pt>
                <c:pt idx="40276">
                  <c:v>3.6727435588840001</c:v>
                </c:pt>
                <c:pt idx="40277">
                  <c:v>3.672858476639</c:v>
                </c:pt>
                <c:pt idx="40278">
                  <c:v>3.672903776169</c:v>
                </c:pt>
                <c:pt idx="40279">
                  <c:v>3.672955989838</c:v>
                </c:pt>
                <c:pt idx="40280">
                  <c:v>3.6730298995970001</c:v>
                </c:pt>
                <c:pt idx="40281">
                  <c:v>3.6731266975399999</c:v>
                </c:pt>
                <c:pt idx="40282">
                  <c:v>3.673240423203</c:v>
                </c:pt>
                <c:pt idx="40283">
                  <c:v>3.6733822822570001</c:v>
                </c:pt>
                <c:pt idx="40284">
                  <c:v>3.6737573146820002</c:v>
                </c:pt>
                <c:pt idx="40285">
                  <c:v>3.6738319396970001</c:v>
                </c:pt>
                <c:pt idx="40286">
                  <c:v>3.6738924980159999</c:v>
                </c:pt>
                <c:pt idx="40287">
                  <c:v>3.673946857452</c:v>
                </c:pt>
                <c:pt idx="40288">
                  <c:v>3.6739864349369999</c:v>
                </c:pt>
                <c:pt idx="40289">
                  <c:v>3.674044370651</c:v>
                </c:pt>
                <c:pt idx="40290">
                  <c:v>3.6740779876710001</c:v>
                </c:pt>
                <c:pt idx="40291">
                  <c:v>3.6741366386409999</c:v>
                </c:pt>
                <c:pt idx="40292">
                  <c:v>3.6741790771480001</c:v>
                </c:pt>
                <c:pt idx="40293">
                  <c:v>3.6742122173310001</c:v>
                </c:pt>
                <c:pt idx="40294">
                  <c:v>3.674239635468</c:v>
                </c:pt>
                <c:pt idx="40295">
                  <c:v>3.6742949485779999</c:v>
                </c:pt>
                <c:pt idx="40296">
                  <c:v>3.6743395328520001</c:v>
                </c:pt>
                <c:pt idx="40297">
                  <c:v>3.6743674278260001</c:v>
                </c:pt>
                <c:pt idx="40298">
                  <c:v>3.6743979454039999</c:v>
                </c:pt>
                <c:pt idx="40299">
                  <c:v>3.6744515895840002</c:v>
                </c:pt>
                <c:pt idx="40300">
                  <c:v>3.6745059490199998</c:v>
                </c:pt>
                <c:pt idx="40301">
                  <c:v>3.6745579242709998</c:v>
                </c:pt>
                <c:pt idx="40302">
                  <c:v>3.6746647357939999</c:v>
                </c:pt>
                <c:pt idx="40303">
                  <c:v>3.6750724315640002</c:v>
                </c:pt>
                <c:pt idx="40304">
                  <c:v>3.6751339435579999</c:v>
                </c:pt>
                <c:pt idx="40305">
                  <c:v>3.6752035617829999</c:v>
                </c:pt>
                <c:pt idx="40306">
                  <c:v>3.6752879619600001</c:v>
                </c:pt>
                <c:pt idx="40307">
                  <c:v>3.6753821372990001</c:v>
                </c:pt>
                <c:pt idx="40308">
                  <c:v>3.6754679679870002</c:v>
                </c:pt>
                <c:pt idx="40309">
                  <c:v>3.6755568981170001</c:v>
                </c:pt>
                <c:pt idx="40310">
                  <c:v>3.675676584244</c:v>
                </c:pt>
                <c:pt idx="40311">
                  <c:v>3.6757695674900002</c:v>
                </c:pt>
                <c:pt idx="40312">
                  <c:v>3.6758625507349998</c:v>
                </c:pt>
                <c:pt idx="40313">
                  <c:v>3.6759588718409999</c:v>
                </c:pt>
                <c:pt idx="40314">
                  <c:v>3.67604804039</c:v>
                </c:pt>
                <c:pt idx="40315">
                  <c:v>3.6761190891269999</c:v>
                </c:pt>
                <c:pt idx="40316">
                  <c:v>3.6761837005619999</c:v>
                </c:pt>
                <c:pt idx="40317">
                  <c:v>3.6762681007390001</c:v>
                </c:pt>
                <c:pt idx="40318">
                  <c:v>3.6763243675230002</c:v>
                </c:pt>
                <c:pt idx="40319">
                  <c:v>3.6763746738430001</c:v>
                </c:pt>
                <c:pt idx="40320">
                  <c:v>3.6764783859249999</c:v>
                </c:pt>
                <c:pt idx="40321">
                  <c:v>3.6767823696140001</c:v>
                </c:pt>
                <c:pt idx="40322">
                  <c:v>3.6768701076510002</c:v>
                </c:pt>
                <c:pt idx="40323">
                  <c:v>3.6769280433649998</c:v>
                </c:pt>
                <c:pt idx="40324">
                  <c:v>3.6769981384279999</c:v>
                </c:pt>
                <c:pt idx="40325">
                  <c:v>3.6770279407499999</c:v>
                </c:pt>
                <c:pt idx="40326">
                  <c:v>3.677061080933</c:v>
                </c:pt>
                <c:pt idx="40327">
                  <c:v>3.6771090030670002</c:v>
                </c:pt>
                <c:pt idx="40328">
                  <c:v>3.677150011063</c:v>
                </c:pt>
                <c:pt idx="40329">
                  <c:v>3.6771690845489999</c:v>
                </c:pt>
                <c:pt idx="40330">
                  <c:v>3.6772022247309999</c:v>
                </c:pt>
                <c:pt idx="40331">
                  <c:v>3.6772441864009999</c:v>
                </c:pt>
                <c:pt idx="40332">
                  <c:v>3.677284240723</c:v>
                </c:pt>
                <c:pt idx="40333">
                  <c:v>3.6773014068599998</c:v>
                </c:pt>
                <c:pt idx="40334">
                  <c:v>3.6773154735569999</c:v>
                </c:pt>
                <c:pt idx="40335">
                  <c:v>3.6773312091829999</c:v>
                </c:pt>
                <c:pt idx="40336">
                  <c:v>3.6773688793180002</c:v>
                </c:pt>
                <c:pt idx="40337">
                  <c:v>3.677409887314</c:v>
                </c:pt>
                <c:pt idx="40338">
                  <c:v>3.6774463653559999</c:v>
                </c:pt>
                <c:pt idx="40339">
                  <c:v>3.6774942874910002</c:v>
                </c:pt>
                <c:pt idx="40340">
                  <c:v>3.677530050278</c:v>
                </c:pt>
                <c:pt idx="40341">
                  <c:v>3.6775729656220002</c:v>
                </c:pt>
                <c:pt idx="40342">
                  <c:v>3.677622795105</c:v>
                </c:pt>
                <c:pt idx="40343">
                  <c:v>3.6776447296139998</c:v>
                </c:pt>
                <c:pt idx="40344">
                  <c:v>3.6776878833770001</c:v>
                </c:pt>
                <c:pt idx="40345">
                  <c:v>3.6777405738829998</c:v>
                </c:pt>
                <c:pt idx="40346">
                  <c:v>3.677840709686</c:v>
                </c:pt>
                <c:pt idx="40347">
                  <c:v>3.678215742111</c:v>
                </c:pt>
                <c:pt idx="40348">
                  <c:v>3.6783719062809999</c:v>
                </c:pt>
                <c:pt idx="40349">
                  <c:v>3.6785063743589999</c:v>
                </c:pt>
                <c:pt idx="40350">
                  <c:v>3.6786067485810001</c:v>
                </c:pt>
                <c:pt idx="40351">
                  <c:v>3.6786715984340002</c:v>
                </c:pt>
                <c:pt idx="40352">
                  <c:v>3.6787207126619998</c:v>
                </c:pt>
                <c:pt idx="40353">
                  <c:v>3.6787743568420002</c:v>
                </c:pt>
                <c:pt idx="40354">
                  <c:v>3.6788496971129998</c:v>
                </c:pt>
                <c:pt idx="40355">
                  <c:v>3.678906202316</c:v>
                </c:pt>
                <c:pt idx="40356">
                  <c:v>3.6789608001710001</c:v>
                </c:pt>
                <c:pt idx="40357">
                  <c:v>3.6790280342099999</c:v>
                </c:pt>
                <c:pt idx="40358">
                  <c:v>3.679125785828</c:v>
                </c:pt>
                <c:pt idx="40359">
                  <c:v>3.6794116497039999</c:v>
                </c:pt>
                <c:pt idx="40360">
                  <c:v>3.6794762611389999</c:v>
                </c:pt>
                <c:pt idx="40361">
                  <c:v>3.6795260906220002</c:v>
                </c:pt>
                <c:pt idx="40362">
                  <c:v>3.6795651912689999</c:v>
                </c:pt>
                <c:pt idx="40363">
                  <c:v>3.679617881775</c:v>
                </c:pt>
                <c:pt idx="40364">
                  <c:v>3.6796483993529998</c:v>
                </c:pt>
                <c:pt idx="40365">
                  <c:v>3.6796941757199999</c:v>
                </c:pt>
                <c:pt idx="40366">
                  <c:v>3.6797378063199999</c:v>
                </c:pt>
                <c:pt idx="40367">
                  <c:v>3.679783344269</c:v>
                </c:pt>
                <c:pt idx="40368">
                  <c:v>3.6798405647279999</c:v>
                </c:pt>
                <c:pt idx="40369">
                  <c:v>3.6798796653750001</c:v>
                </c:pt>
                <c:pt idx="40370">
                  <c:v>3.6799364089969999</c:v>
                </c:pt>
                <c:pt idx="40371">
                  <c:v>3.6799790859220001</c:v>
                </c:pt>
                <c:pt idx="40372">
                  <c:v>3.6800324916839999</c:v>
                </c:pt>
                <c:pt idx="40373">
                  <c:v>3.68009018898</c:v>
                </c:pt>
                <c:pt idx="40374">
                  <c:v>3.6801745891570001</c:v>
                </c:pt>
                <c:pt idx="40375">
                  <c:v>3.68026304245</c:v>
                </c:pt>
                <c:pt idx="40376">
                  <c:v>3.6803336143490002</c:v>
                </c:pt>
                <c:pt idx="40377">
                  <c:v>3.6804234981540001</c:v>
                </c:pt>
                <c:pt idx="40378">
                  <c:v>3.680761575699</c:v>
                </c:pt>
                <c:pt idx="40379">
                  <c:v>3.6808815002439998</c:v>
                </c:pt>
                <c:pt idx="40380">
                  <c:v>3.680963993073</c:v>
                </c:pt>
                <c:pt idx="40381">
                  <c:v>3.6811566352840002</c:v>
                </c:pt>
                <c:pt idx="40382">
                  <c:v>3.6813695430759998</c:v>
                </c:pt>
                <c:pt idx="40383">
                  <c:v>3.6814723014830002</c:v>
                </c:pt>
                <c:pt idx="40384">
                  <c:v>3.6815209388730001</c:v>
                </c:pt>
                <c:pt idx="40385">
                  <c:v>3.6815719604489998</c:v>
                </c:pt>
                <c:pt idx="40386">
                  <c:v>3.6816294193269998</c:v>
                </c:pt>
                <c:pt idx="40387">
                  <c:v>3.6816968917850001</c:v>
                </c:pt>
                <c:pt idx="40388">
                  <c:v>3.6817572116849999</c:v>
                </c:pt>
                <c:pt idx="40389">
                  <c:v>3.6818187236790001</c:v>
                </c:pt>
                <c:pt idx="40390">
                  <c:v>3.6818954944610001</c:v>
                </c:pt>
                <c:pt idx="40391">
                  <c:v>3.6819567680360001</c:v>
                </c:pt>
                <c:pt idx="40392">
                  <c:v>3.682013750076</c:v>
                </c:pt>
                <c:pt idx="40393">
                  <c:v>3.6820774078370002</c:v>
                </c:pt>
                <c:pt idx="40394">
                  <c:v>3.6821420192719998</c:v>
                </c:pt>
                <c:pt idx="40395">
                  <c:v>3.6821982860569999</c:v>
                </c:pt>
                <c:pt idx="40396">
                  <c:v>3.6822478771210001</c:v>
                </c:pt>
                <c:pt idx="40397">
                  <c:v>3.6823527812960002</c:v>
                </c:pt>
                <c:pt idx="40398">
                  <c:v>3.6824429035190001</c:v>
                </c:pt>
                <c:pt idx="40399">
                  <c:v>3.6825542449949999</c:v>
                </c:pt>
                <c:pt idx="40400">
                  <c:v>3.6826977729800001</c:v>
                </c:pt>
                <c:pt idx="40401">
                  <c:v>3.682742595673</c:v>
                </c:pt>
                <c:pt idx="40402">
                  <c:v>3.6827831268310001</c:v>
                </c:pt>
                <c:pt idx="40403">
                  <c:v>3.682823181152</c:v>
                </c:pt>
                <c:pt idx="40404">
                  <c:v>3.6828520297999998</c:v>
                </c:pt>
                <c:pt idx="40405">
                  <c:v>3.6829018592830001</c:v>
                </c:pt>
                <c:pt idx="40406">
                  <c:v>3.6829319000240002</c:v>
                </c:pt>
                <c:pt idx="40407">
                  <c:v>3.6829767227170001</c:v>
                </c:pt>
                <c:pt idx="40408">
                  <c:v>3.683023452759</c:v>
                </c:pt>
                <c:pt idx="40409">
                  <c:v>3.6830558776859998</c:v>
                </c:pt>
                <c:pt idx="40410">
                  <c:v>3.68310713768</c:v>
                </c:pt>
                <c:pt idx="40411">
                  <c:v>3.6831240653989998</c:v>
                </c:pt>
                <c:pt idx="40412">
                  <c:v>3.6831712722779999</c:v>
                </c:pt>
                <c:pt idx="40413">
                  <c:v>3.6832051277160001</c:v>
                </c:pt>
                <c:pt idx="40414">
                  <c:v>3.6832511425019998</c:v>
                </c:pt>
                <c:pt idx="40415">
                  <c:v>3.6832644939420001</c:v>
                </c:pt>
                <c:pt idx="40416">
                  <c:v>3.6833088397979998</c:v>
                </c:pt>
                <c:pt idx="40417">
                  <c:v>3.683339118958</c:v>
                </c:pt>
                <c:pt idx="40418">
                  <c:v>3.6833841800689999</c:v>
                </c:pt>
                <c:pt idx="40419">
                  <c:v>3.6833968162540001</c:v>
                </c:pt>
                <c:pt idx="40420">
                  <c:v>3.6834464073180002</c:v>
                </c:pt>
                <c:pt idx="40421">
                  <c:v>3.6834602355960002</c:v>
                </c:pt>
                <c:pt idx="40422">
                  <c:v>3.683473587036</c:v>
                </c:pt>
                <c:pt idx="40423">
                  <c:v>3.6835010051729999</c:v>
                </c:pt>
                <c:pt idx="40424">
                  <c:v>3.6835145950319998</c:v>
                </c:pt>
                <c:pt idx="40425">
                  <c:v>3.6835265159609998</c:v>
                </c:pt>
                <c:pt idx="40426">
                  <c:v>3.68354678154</c:v>
                </c:pt>
                <c:pt idx="40427">
                  <c:v>3.6835875511170002</c:v>
                </c:pt>
                <c:pt idx="40428">
                  <c:v>3.6836364269259998</c:v>
                </c:pt>
                <c:pt idx="40429">
                  <c:v>3.6836781501770002</c:v>
                </c:pt>
                <c:pt idx="40430">
                  <c:v>3.683762788773</c:v>
                </c:pt>
                <c:pt idx="40431">
                  <c:v>3.6838560104370002</c:v>
                </c:pt>
                <c:pt idx="40432">
                  <c:v>3.6840658187869999</c:v>
                </c:pt>
                <c:pt idx="40433">
                  <c:v>3.6842415332790002</c:v>
                </c:pt>
                <c:pt idx="40434">
                  <c:v>3.684333324432</c:v>
                </c:pt>
                <c:pt idx="40435">
                  <c:v>3.684432268143</c:v>
                </c:pt>
                <c:pt idx="40436">
                  <c:v>3.6844871044160001</c:v>
                </c:pt>
                <c:pt idx="40437">
                  <c:v>3.6845464706420001</c:v>
                </c:pt>
                <c:pt idx="40438">
                  <c:v>3.6846065521239999</c:v>
                </c:pt>
                <c:pt idx="40439">
                  <c:v>3.6846740245820002</c:v>
                </c:pt>
                <c:pt idx="40440">
                  <c:v>3.68474817276</c:v>
                </c:pt>
                <c:pt idx="40441">
                  <c:v>3.6848223209380002</c:v>
                </c:pt>
                <c:pt idx="40442">
                  <c:v>3.684903383255</c:v>
                </c:pt>
                <c:pt idx="40443">
                  <c:v>3.684992313385</c:v>
                </c:pt>
                <c:pt idx="40444">
                  <c:v>3.6850769519809998</c:v>
                </c:pt>
                <c:pt idx="40445">
                  <c:v>3.6851589679719998</c:v>
                </c:pt>
                <c:pt idx="40446">
                  <c:v>3.6852431297299999</c:v>
                </c:pt>
                <c:pt idx="40447">
                  <c:v>3.6853294372560002</c:v>
                </c:pt>
                <c:pt idx="40448">
                  <c:v>3.685402154922</c:v>
                </c:pt>
                <c:pt idx="40449">
                  <c:v>3.6854660511019999</c:v>
                </c:pt>
                <c:pt idx="40450">
                  <c:v>3.685578346252</c:v>
                </c:pt>
                <c:pt idx="40451">
                  <c:v>3.6858601570129998</c:v>
                </c:pt>
                <c:pt idx="40452">
                  <c:v>3.6859121322630002</c:v>
                </c:pt>
                <c:pt idx="40453">
                  <c:v>3.6859605312350001</c:v>
                </c:pt>
                <c:pt idx="40454">
                  <c:v>3.6860015392299998</c:v>
                </c:pt>
                <c:pt idx="40455">
                  <c:v>3.6860435008999999</c:v>
                </c:pt>
                <c:pt idx="40456">
                  <c:v>3.6860811710360002</c:v>
                </c:pt>
                <c:pt idx="40457">
                  <c:v>3.6861045360569999</c:v>
                </c:pt>
                <c:pt idx="40458">
                  <c:v>3.6861443519589998</c:v>
                </c:pt>
                <c:pt idx="40459">
                  <c:v>3.6861882209779999</c:v>
                </c:pt>
                <c:pt idx="40460">
                  <c:v>3.6862246990199998</c:v>
                </c:pt>
                <c:pt idx="40461">
                  <c:v>3.6862609386440002</c:v>
                </c:pt>
                <c:pt idx="40462">
                  <c:v>3.6862783432009998</c:v>
                </c:pt>
                <c:pt idx="40463">
                  <c:v>3.6863110065460001</c:v>
                </c:pt>
                <c:pt idx="40464">
                  <c:v>3.6863393783570002</c:v>
                </c:pt>
                <c:pt idx="40465">
                  <c:v>3.6863660812379999</c:v>
                </c:pt>
                <c:pt idx="40466">
                  <c:v>3.6864068508150001</c:v>
                </c:pt>
                <c:pt idx="40467">
                  <c:v>3.6864435672760001</c:v>
                </c:pt>
                <c:pt idx="40468">
                  <c:v>3.6865203380580001</c:v>
                </c:pt>
                <c:pt idx="40469">
                  <c:v>3.6868357658390001</c:v>
                </c:pt>
                <c:pt idx="40470">
                  <c:v>3.6870336532589998</c:v>
                </c:pt>
                <c:pt idx="40471">
                  <c:v>3.68719124794</c:v>
                </c:pt>
                <c:pt idx="40472">
                  <c:v>3.6872720718380001</c:v>
                </c:pt>
                <c:pt idx="40473">
                  <c:v>3.6873738765719999</c:v>
                </c:pt>
                <c:pt idx="40474">
                  <c:v>3.6874654293060001</c:v>
                </c:pt>
                <c:pt idx="40475">
                  <c:v>3.6875586509699998</c:v>
                </c:pt>
                <c:pt idx="40476">
                  <c:v>3.6876907348630001</c:v>
                </c:pt>
                <c:pt idx="40477">
                  <c:v>3.687772274017</c:v>
                </c:pt>
                <c:pt idx="40478">
                  <c:v>3.687890529633</c:v>
                </c:pt>
                <c:pt idx="40479">
                  <c:v>3.687974452972</c:v>
                </c:pt>
                <c:pt idx="40480">
                  <c:v>3.6880977153779999</c:v>
                </c:pt>
                <c:pt idx="40481">
                  <c:v>3.6884655952449998</c:v>
                </c:pt>
                <c:pt idx="40482">
                  <c:v>3.6885578632349998</c:v>
                </c:pt>
                <c:pt idx="40483">
                  <c:v>3.688673734665</c:v>
                </c:pt>
                <c:pt idx="40484">
                  <c:v>3.6887621879579999</c:v>
                </c:pt>
                <c:pt idx="40485">
                  <c:v>3.6888554096220001</c:v>
                </c:pt>
                <c:pt idx="40486">
                  <c:v>3.6889379024509998</c:v>
                </c:pt>
                <c:pt idx="40487">
                  <c:v>3.689085245132</c:v>
                </c:pt>
                <c:pt idx="40488">
                  <c:v>3.6892085075379999</c:v>
                </c:pt>
                <c:pt idx="40489">
                  <c:v>3.6892812252040001</c:v>
                </c:pt>
                <c:pt idx="40490">
                  <c:v>3.6893377304079999</c:v>
                </c:pt>
                <c:pt idx="40491">
                  <c:v>3.6893811225889999</c:v>
                </c:pt>
                <c:pt idx="40492">
                  <c:v>3.6894333362579999</c:v>
                </c:pt>
                <c:pt idx="40493">
                  <c:v>3.6894891262049998</c:v>
                </c:pt>
                <c:pt idx="40494">
                  <c:v>3.689524650574</c:v>
                </c:pt>
                <c:pt idx="40495">
                  <c:v>3.6895761489869998</c:v>
                </c:pt>
                <c:pt idx="40496">
                  <c:v>3.6895883083340002</c:v>
                </c:pt>
                <c:pt idx="40497">
                  <c:v>3.6896367073060001</c:v>
                </c:pt>
                <c:pt idx="40498">
                  <c:v>3.6896638870239999</c:v>
                </c:pt>
                <c:pt idx="40499">
                  <c:v>3.689709663391</c:v>
                </c:pt>
                <c:pt idx="40500">
                  <c:v>3.68972158432</c:v>
                </c:pt>
                <c:pt idx="40501">
                  <c:v>3.68976354599</c:v>
                </c:pt>
                <c:pt idx="40502">
                  <c:v>3.6897921562190001</c:v>
                </c:pt>
                <c:pt idx="40503">
                  <c:v>3.6898398399349999</c:v>
                </c:pt>
                <c:pt idx="40504">
                  <c:v>3.6898775100710002</c:v>
                </c:pt>
                <c:pt idx="40505">
                  <c:v>3.689924240112</c:v>
                </c:pt>
                <c:pt idx="40506">
                  <c:v>3.689978122711</c:v>
                </c:pt>
                <c:pt idx="40507">
                  <c:v>3.690049648285</c:v>
                </c:pt>
                <c:pt idx="40508">
                  <c:v>3.6900954246520001</c:v>
                </c:pt>
                <c:pt idx="40509">
                  <c:v>3.6901526451110001</c:v>
                </c:pt>
                <c:pt idx="40510">
                  <c:v>3.6902017593380001</c:v>
                </c:pt>
                <c:pt idx="40511">
                  <c:v>3.6902682781220002</c:v>
                </c:pt>
                <c:pt idx="40512">
                  <c:v>3.6906311511990002</c:v>
                </c:pt>
                <c:pt idx="40513">
                  <c:v>3.6907482147219999</c:v>
                </c:pt>
                <c:pt idx="40514">
                  <c:v>3.690837621689</c:v>
                </c:pt>
                <c:pt idx="40515">
                  <c:v>3.6908993721010002</c:v>
                </c:pt>
                <c:pt idx="40516">
                  <c:v>3.6909575462339999</c:v>
                </c:pt>
                <c:pt idx="40517">
                  <c:v>3.6910142898560001</c:v>
                </c:pt>
                <c:pt idx="40518">
                  <c:v>3.691074848175</c:v>
                </c:pt>
                <c:pt idx="40519">
                  <c:v>3.6911401748660002</c:v>
                </c:pt>
                <c:pt idx="40520">
                  <c:v>3.6912009716030001</c:v>
                </c:pt>
                <c:pt idx="40521">
                  <c:v>3.6912641525269998</c:v>
                </c:pt>
                <c:pt idx="40522">
                  <c:v>3.6913437843320001</c:v>
                </c:pt>
                <c:pt idx="40523">
                  <c:v>3.6914081573490001</c:v>
                </c:pt>
                <c:pt idx="40524">
                  <c:v>3.6914684772489998</c:v>
                </c:pt>
                <c:pt idx="40525">
                  <c:v>3.691535234451</c:v>
                </c:pt>
                <c:pt idx="40526">
                  <c:v>3.6916003227230001</c:v>
                </c:pt>
                <c:pt idx="40527">
                  <c:v>3.691657304764</c:v>
                </c:pt>
                <c:pt idx="40528">
                  <c:v>3.6917171478270001</c:v>
                </c:pt>
                <c:pt idx="40529">
                  <c:v>3.6917908191679998</c:v>
                </c:pt>
                <c:pt idx="40530">
                  <c:v>3.6918480396270001</c:v>
                </c:pt>
                <c:pt idx="40531">
                  <c:v>3.6919004917140001</c:v>
                </c:pt>
                <c:pt idx="40532">
                  <c:v>3.6919698715210001</c:v>
                </c:pt>
                <c:pt idx="40533">
                  <c:v>3.6920256614690001</c:v>
                </c:pt>
                <c:pt idx="40534">
                  <c:v>3.6921241283419999</c:v>
                </c:pt>
                <c:pt idx="40535">
                  <c:v>3.6923019886019999</c:v>
                </c:pt>
                <c:pt idx="40536">
                  <c:v>3.692480564117</c:v>
                </c:pt>
                <c:pt idx="40537">
                  <c:v>3.6925768852230001</c:v>
                </c:pt>
                <c:pt idx="40538">
                  <c:v>3.6926639080050001</c:v>
                </c:pt>
                <c:pt idx="40539">
                  <c:v>3.692750930786</c:v>
                </c:pt>
                <c:pt idx="40540">
                  <c:v>3.6928424835209999</c:v>
                </c:pt>
                <c:pt idx="40541">
                  <c:v>3.692883491516</c:v>
                </c:pt>
                <c:pt idx="40542">
                  <c:v>3.6929435729979998</c:v>
                </c:pt>
                <c:pt idx="40543">
                  <c:v>3.6929941177369998</c:v>
                </c:pt>
                <c:pt idx="40544">
                  <c:v>3.6930272579190002</c:v>
                </c:pt>
                <c:pt idx="40545">
                  <c:v>3.6930794715880002</c:v>
                </c:pt>
                <c:pt idx="40546">
                  <c:v>3.6931085586550001</c:v>
                </c:pt>
                <c:pt idx="40547">
                  <c:v>3.6931593418120001</c:v>
                </c:pt>
                <c:pt idx="40548">
                  <c:v>3.6931731700900001</c:v>
                </c:pt>
                <c:pt idx="40549">
                  <c:v>3.6932160854339999</c:v>
                </c:pt>
                <c:pt idx="40550">
                  <c:v>3.6932377815250002</c:v>
                </c:pt>
                <c:pt idx="40551">
                  <c:v>3.6932735443119999</c:v>
                </c:pt>
                <c:pt idx="40552">
                  <c:v>3.693298339844</c:v>
                </c:pt>
                <c:pt idx="40553">
                  <c:v>3.6933512687680001</c:v>
                </c:pt>
                <c:pt idx="40554">
                  <c:v>3.6933934688569998</c:v>
                </c:pt>
                <c:pt idx="40555">
                  <c:v>3.6934559345250002</c:v>
                </c:pt>
                <c:pt idx="40556">
                  <c:v>3.6934981346129998</c:v>
                </c:pt>
                <c:pt idx="40557">
                  <c:v>3.6935439109799999</c:v>
                </c:pt>
                <c:pt idx="40558">
                  <c:v>3.693558216095</c:v>
                </c:pt>
                <c:pt idx="40559">
                  <c:v>3.6936028003689998</c:v>
                </c:pt>
                <c:pt idx="40560">
                  <c:v>3.6936483383179999</c:v>
                </c:pt>
                <c:pt idx="40561">
                  <c:v>3.6937706470489999</c:v>
                </c:pt>
                <c:pt idx="40562">
                  <c:v>3.6938903331759998</c:v>
                </c:pt>
                <c:pt idx="40563">
                  <c:v>3.6939389705660002</c:v>
                </c:pt>
                <c:pt idx="40564">
                  <c:v>3.6939921379089999</c:v>
                </c:pt>
                <c:pt idx="40565">
                  <c:v>3.694055318832</c:v>
                </c:pt>
                <c:pt idx="40566">
                  <c:v>3.694121360779</c:v>
                </c:pt>
                <c:pt idx="40567">
                  <c:v>3.6941921710969998</c:v>
                </c:pt>
                <c:pt idx="40568">
                  <c:v>3.6942682266240001</c:v>
                </c:pt>
                <c:pt idx="40569">
                  <c:v>3.6943597793579999</c:v>
                </c:pt>
                <c:pt idx="40570">
                  <c:v>3.694445848465</c:v>
                </c:pt>
                <c:pt idx="40571">
                  <c:v>3.6945371627810002</c:v>
                </c:pt>
                <c:pt idx="40572">
                  <c:v>3.694636106491</c:v>
                </c:pt>
                <c:pt idx="40573">
                  <c:v>3.6947224140169999</c:v>
                </c:pt>
                <c:pt idx="40574">
                  <c:v>3.694806814194</c:v>
                </c:pt>
                <c:pt idx="40575">
                  <c:v>3.6948924064640001</c:v>
                </c:pt>
                <c:pt idx="40576">
                  <c:v>3.6949682235719998</c:v>
                </c:pt>
                <c:pt idx="40577">
                  <c:v>3.6950342655180002</c:v>
                </c:pt>
                <c:pt idx="40578">
                  <c:v>3.6951000690460001</c:v>
                </c:pt>
                <c:pt idx="40579">
                  <c:v>3.6951620578769999</c:v>
                </c:pt>
                <c:pt idx="40580">
                  <c:v>3.6952178478239999</c:v>
                </c:pt>
                <c:pt idx="40581">
                  <c:v>3.6952710151670001</c:v>
                </c:pt>
                <c:pt idx="40582">
                  <c:v>3.6953656673430002</c:v>
                </c:pt>
                <c:pt idx="40583">
                  <c:v>3.6954584121699998</c:v>
                </c:pt>
                <c:pt idx="40584">
                  <c:v>3.6955490112299998</c:v>
                </c:pt>
                <c:pt idx="40585">
                  <c:v>3.6956310272219999</c:v>
                </c:pt>
                <c:pt idx="40586">
                  <c:v>3.6959652900700002</c:v>
                </c:pt>
                <c:pt idx="40587">
                  <c:v>3.6961245536799998</c:v>
                </c:pt>
                <c:pt idx="40588">
                  <c:v>3.6962206363679999</c:v>
                </c:pt>
                <c:pt idx="40589">
                  <c:v>3.6962871551509999</c:v>
                </c:pt>
                <c:pt idx="40590">
                  <c:v>3.6963245868680001</c:v>
                </c:pt>
                <c:pt idx="40591">
                  <c:v>3.696365594864</c:v>
                </c:pt>
                <c:pt idx="40592">
                  <c:v>3.6964027881620001</c:v>
                </c:pt>
                <c:pt idx="40593">
                  <c:v>3.6964380741120002</c:v>
                </c:pt>
                <c:pt idx="40594">
                  <c:v>3.6964673995970001</c:v>
                </c:pt>
                <c:pt idx="40595">
                  <c:v>3.696498394012</c:v>
                </c:pt>
                <c:pt idx="40596">
                  <c:v>3.696522951126</c:v>
                </c:pt>
                <c:pt idx="40597">
                  <c:v>3.6965336799620001</c:v>
                </c:pt>
                <c:pt idx="40598">
                  <c:v>3.696545600891</c:v>
                </c:pt>
                <c:pt idx="40599">
                  <c:v>3.6965584754940002</c:v>
                </c:pt>
                <c:pt idx="40600">
                  <c:v>3.696583986282</c:v>
                </c:pt>
                <c:pt idx="40601">
                  <c:v>3.69660282135</c:v>
                </c:pt>
                <c:pt idx="40602">
                  <c:v>3.696616649628</c:v>
                </c:pt>
                <c:pt idx="40603">
                  <c:v>3.6966264247890002</c:v>
                </c:pt>
                <c:pt idx="40604">
                  <c:v>3.6966364383700001</c:v>
                </c:pt>
                <c:pt idx="40605">
                  <c:v>3.6966526508330002</c:v>
                </c:pt>
                <c:pt idx="40606">
                  <c:v>3.6966643333440001</c:v>
                </c:pt>
                <c:pt idx="40607">
                  <c:v>3.6966769695280002</c:v>
                </c:pt>
                <c:pt idx="40608">
                  <c:v>3.6966931819919999</c:v>
                </c:pt>
                <c:pt idx="40609">
                  <c:v>3.6967046260830001</c:v>
                </c:pt>
                <c:pt idx="40610">
                  <c:v>3.6967298984529999</c:v>
                </c:pt>
                <c:pt idx="40611">
                  <c:v>3.6967418193819999</c:v>
                </c:pt>
                <c:pt idx="40612">
                  <c:v>3.6967549324040001</c:v>
                </c:pt>
                <c:pt idx="40613">
                  <c:v>3.696770191193</c:v>
                </c:pt>
                <c:pt idx="40614">
                  <c:v>3.6967852115630002</c:v>
                </c:pt>
                <c:pt idx="40615">
                  <c:v>3.6967976093289998</c:v>
                </c:pt>
                <c:pt idx="40616">
                  <c:v>3.6968097686769998</c:v>
                </c:pt>
                <c:pt idx="40617">
                  <c:v>3.696827888489</c:v>
                </c:pt>
                <c:pt idx="40618">
                  <c:v>3.6968407630920002</c:v>
                </c:pt>
                <c:pt idx="40619">
                  <c:v>3.6968533992769999</c:v>
                </c:pt>
                <c:pt idx="40620">
                  <c:v>3.6968703269960002</c:v>
                </c:pt>
                <c:pt idx="40621">
                  <c:v>3.6968829631809998</c:v>
                </c:pt>
                <c:pt idx="40622">
                  <c:v>3.6968917846679998</c:v>
                </c:pt>
                <c:pt idx="40623">
                  <c:v>3.696901321411</c:v>
                </c:pt>
                <c:pt idx="40624">
                  <c:v>3.6969287395479999</c:v>
                </c:pt>
                <c:pt idx="40625">
                  <c:v>3.6969387531279998</c:v>
                </c:pt>
                <c:pt idx="40626">
                  <c:v>3.6969523429870002</c:v>
                </c:pt>
                <c:pt idx="40627">
                  <c:v>3.6969728469850001</c:v>
                </c:pt>
                <c:pt idx="40628">
                  <c:v>3.696981668472</c:v>
                </c:pt>
                <c:pt idx="40629">
                  <c:v>3.696993350983</c:v>
                </c:pt>
                <c:pt idx="40630">
                  <c:v>3.6970064640050002</c:v>
                </c:pt>
                <c:pt idx="40631">
                  <c:v>3.6970288753510001</c:v>
                </c:pt>
                <c:pt idx="40632">
                  <c:v>3.6970491409299999</c:v>
                </c:pt>
                <c:pt idx="40633">
                  <c:v>3.6970996856689999</c:v>
                </c:pt>
                <c:pt idx="40634">
                  <c:v>3.6972630023959998</c:v>
                </c:pt>
                <c:pt idx="40635">
                  <c:v>3.6973261833189999</c:v>
                </c:pt>
                <c:pt idx="40636">
                  <c:v>3.6974058151250002</c:v>
                </c:pt>
                <c:pt idx="40637">
                  <c:v>3.6975023746489999</c:v>
                </c:pt>
                <c:pt idx="40638">
                  <c:v>3.697602033615</c:v>
                </c:pt>
                <c:pt idx="40639">
                  <c:v>3.6977095603939998</c:v>
                </c:pt>
                <c:pt idx="40640">
                  <c:v>3.6978349685669998</c:v>
                </c:pt>
                <c:pt idx="40641">
                  <c:v>3.6979601383210001</c:v>
                </c:pt>
                <c:pt idx="40642">
                  <c:v>3.6980915069579998</c:v>
                </c:pt>
                <c:pt idx="40643">
                  <c:v>3.698229789734</c:v>
                </c:pt>
                <c:pt idx="40644">
                  <c:v>3.698364257813</c:v>
                </c:pt>
                <c:pt idx="40645">
                  <c:v>3.6984887123110002</c:v>
                </c:pt>
                <c:pt idx="40646">
                  <c:v>3.6986057758330002</c:v>
                </c:pt>
                <c:pt idx="40647">
                  <c:v>3.6987226009369998</c:v>
                </c:pt>
                <c:pt idx="40648">
                  <c:v>3.69882273674</c:v>
                </c:pt>
                <c:pt idx="40649">
                  <c:v>3.6989130973819999</c:v>
                </c:pt>
                <c:pt idx="40650">
                  <c:v>3.6990034580229998</c:v>
                </c:pt>
                <c:pt idx="40651">
                  <c:v>3.6990754604339999</c:v>
                </c:pt>
                <c:pt idx="40652">
                  <c:v>3.6991381645199999</c:v>
                </c:pt>
                <c:pt idx="40653">
                  <c:v>3.6991958618159999</c:v>
                </c:pt>
                <c:pt idx="40654">
                  <c:v>3.699258565903</c:v>
                </c:pt>
                <c:pt idx="40655">
                  <c:v>3.6993384361269999</c:v>
                </c:pt>
                <c:pt idx="40656">
                  <c:v>3.6995940208440001</c:v>
                </c:pt>
                <c:pt idx="40657">
                  <c:v>3.6996648311609999</c:v>
                </c:pt>
                <c:pt idx="40658">
                  <c:v>3.6997563838960001</c:v>
                </c:pt>
                <c:pt idx="40659">
                  <c:v>3.6998198032379999</c:v>
                </c:pt>
                <c:pt idx="40660">
                  <c:v>3.6998538970950001</c:v>
                </c:pt>
                <c:pt idx="40661">
                  <c:v>3.6998965740199998</c:v>
                </c:pt>
                <c:pt idx="40662">
                  <c:v>3.6999289989470001</c:v>
                </c:pt>
                <c:pt idx="40663">
                  <c:v>3.6999700069429999</c:v>
                </c:pt>
                <c:pt idx="40664">
                  <c:v>3.7000055313110001</c:v>
                </c:pt>
                <c:pt idx="40665">
                  <c:v>3.7000386714940001</c:v>
                </c:pt>
                <c:pt idx="40666">
                  <c:v>3.7000703811650002</c:v>
                </c:pt>
                <c:pt idx="40667">
                  <c:v>3.7000980377200001</c:v>
                </c:pt>
                <c:pt idx="40668">
                  <c:v>3.7001385688780002</c:v>
                </c:pt>
                <c:pt idx="40669">
                  <c:v>3.7001717090609998</c:v>
                </c:pt>
                <c:pt idx="40670">
                  <c:v>3.7001972198490001</c:v>
                </c:pt>
                <c:pt idx="40671">
                  <c:v>3.7002329826349998</c:v>
                </c:pt>
                <c:pt idx="40672">
                  <c:v>3.7002518177030002</c:v>
                </c:pt>
                <c:pt idx="40673">
                  <c:v>3.7002775669100001</c:v>
                </c:pt>
                <c:pt idx="40674">
                  <c:v>3.7003018856050001</c:v>
                </c:pt>
                <c:pt idx="40675">
                  <c:v>3.70032787323</c:v>
                </c:pt>
                <c:pt idx="40676">
                  <c:v>3.7003569602969999</c:v>
                </c:pt>
                <c:pt idx="40677">
                  <c:v>3.7003691196439998</c:v>
                </c:pt>
                <c:pt idx="40678">
                  <c:v>3.7004005908969999</c:v>
                </c:pt>
                <c:pt idx="40679">
                  <c:v>3.7004315853119998</c:v>
                </c:pt>
                <c:pt idx="40680">
                  <c:v>3.7004756927489999</c:v>
                </c:pt>
                <c:pt idx="40681">
                  <c:v>3.7005095481870001</c:v>
                </c:pt>
                <c:pt idx="40682">
                  <c:v>3.7005622386930002</c:v>
                </c:pt>
                <c:pt idx="40683">
                  <c:v>3.7006125450130001</c:v>
                </c:pt>
                <c:pt idx="40684">
                  <c:v>3.7006897926329998</c:v>
                </c:pt>
                <c:pt idx="40685">
                  <c:v>3.7008652687070001</c:v>
                </c:pt>
                <c:pt idx="40686">
                  <c:v>3.7009472846980001</c:v>
                </c:pt>
                <c:pt idx="40687">
                  <c:v>3.7010476589199999</c:v>
                </c:pt>
                <c:pt idx="40688">
                  <c:v>3.7011024951930001</c:v>
                </c:pt>
                <c:pt idx="40689">
                  <c:v>3.7011671066280001</c:v>
                </c:pt>
                <c:pt idx="40690">
                  <c:v>3.7012248039250002</c:v>
                </c:pt>
                <c:pt idx="40691">
                  <c:v>3.7012808322909998</c:v>
                </c:pt>
                <c:pt idx="40692">
                  <c:v>3.7013368606569998</c:v>
                </c:pt>
                <c:pt idx="40693">
                  <c:v>3.7013945579529999</c:v>
                </c:pt>
                <c:pt idx="40694">
                  <c:v>3.7014513015750001</c:v>
                </c:pt>
                <c:pt idx="40695">
                  <c:v>3.7015111446379998</c:v>
                </c:pt>
                <c:pt idx="40696">
                  <c:v>3.7015731334690001</c:v>
                </c:pt>
                <c:pt idx="40697">
                  <c:v>3.7016332149509998</c:v>
                </c:pt>
                <c:pt idx="40698">
                  <c:v>3.7016901969910001</c:v>
                </c:pt>
                <c:pt idx="40699">
                  <c:v>3.7017476558690001</c:v>
                </c:pt>
                <c:pt idx="40700">
                  <c:v>3.7018022537230002</c:v>
                </c:pt>
                <c:pt idx="40701">
                  <c:v>3.7018592357640001</c:v>
                </c:pt>
                <c:pt idx="40702">
                  <c:v>3.701918125153</c:v>
                </c:pt>
                <c:pt idx="40703">
                  <c:v>3.7019739151</c:v>
                </c:pt>
                <c:pt idx="40704">
                  <c:v>3.7020659446719999</c:v>
                </c:pt>
                <c:pt idx="40705">
                  <c:v>3.702310562134</c:v>
                </c:pt>
                <c:pt idx="40706">
                  <c:v>3.702361106873</c:v>
                </c:pt>
                <c:pt idx="40707">
                  <c:v>3.702429294586</c:v>
                </c:pt>
                <c:pt idx="40708">
                  <c:v>3.702501058578</c:v>
                </c:pt>
                <c:pt idx="40709">
                  <c:v>3.7026617527010002</c:v>
                </c:pt>
                <c:pt idx="40710">
                  <c:v>3.7027592659000002</c:v>
                </c:pt>
                <c:pt idx="40711">
                  <c:v>3.7028033733369998</c:v>
                </c:pt>
                <c:pt idx="40712">
                  <c:v>3.702849388123</c:v>
                </c:pt>
                <c:pt idx="40713">
                  <c:v>3.7028892040249999</c:v>
                </c:pt>
                <c:pt idx="40714">
                  <c:v>3.7029259204859999</c:v>
                </c:pt>
                <c:pt idx="40715">
                  <c:v>3.7029709815979999</c:v>
                </c:pt>
                <c:pt idx="40716">
                  <c:v>3.7030036449430002</c:v>
                </c:pt>
                <c:pt idx="40717">
                  <c:v>3.7030417919160001</c:v>
                </c:pt>
                <c:pt idx="40718">
                  <c:v>3.7030794620509999</c:v>
                </c:pt>
                <c:pt idx="40719">
                  <c:v>3.7031028270720001</c:v>
                </c:pt>
                <c:pt idx="40720">
                  <c:v>3.7031176090239999</c:v>
                </c:pt>
                <c:pt idx="40721">
                  <c:v>3.7031402587889999</c:v>
                </c:pt>
                <c:pt idx="40722">
                  <c:v>3.703149318695</c:v>
                </c:pt>
                <c:pt idx="40723">
                  <c:v>3.7031874656679999</c:v>
                </c:pt>
                <c:pt idx="40724">
                  <c:v>3.7032048702239999</c:v>
                </c:pt>
                <c:pt idx="40725">
                  <c:v>3.7032482624049998</c:v>
                </c:pt>
                <c:pt idx="40726">
                  <c:v>3.7032558918</c:v>
                </c:pt>
                <c:pt idx="40727">
                  <c:v>3.7032954692839999</c:v>
                </c:pt>
                <c:pt idx="40728">
                  <c:v>3.7033035755160002</c:v>
                </c:pt>
                <c:pt idx="40729">
                  <c:v>3.7033107280730002</c:v>
                </c:pt>
                <c:pt idx="40730">
                  <c:v>3.7033321857449999</c:v>
                </c:pt>
                <c:pt idx="40731">
                  <c:v>3.7033460140229999</c:v>
                </c:pt>
                <c:pt idx="40732">
                  <c:v>3.7033669948579999</c:v>
                </c:pt>
                <c:pt idx="40733">
                  <c:v>3.7033977508540001</c:v>
                </c:pt>
                <c:pt idx="40734">
                  <c:v>3.7034184932710001</c:v>
                </c:pt>
                <c:pt idx="40735">
                  <c:v>3.7034611701969999</c:v>
                </c:pt>
                <c:pt idx="40736">
                  <c:v>3.703489542007</c:v>
                </c:pt>
                <c:pt idx="40737">
                  <c:v>3.7035393714899998</c:v>
                </c:pt>
                <c:pt idx="40738">
                  <c:v>3.7035882472989998</c:v>
                </c:pt>
                <c:pt idx="40739">
                  <c:v>3.7038779258729999</c:v>
                </c:pt>
                <c:pt idx="40740">
                  <c:v>3.7039241790770001</c:v>
                </c:pt>
                <c:pt idx="40741">
                  <c:v>3.7039780616760001</c:v>
                </c:pt>
                <c:pt idx="40742">
                  <c:v>3.7040383815769999</c:v>
                </c:pt>
                <c:pt idx="40743">
                  <c:v>3.7040920257569998</c:v>
                </c:pt>
                <c:pt idx="40744">
                  <c:v>3.7041466236109999</c:v>
                </c:pt>
                <c:pt idx="40745">
                  <c:v>3.7042293548580001</c:v>
                </c:pt>
                <c:pt idx="40746">
                  <c:v>3.704293251038</c:v>
                </c:pt>
                <c:pt idx="40747">
                  <c:v>3.7043623924259999</c:v>
                </c:pt>
                <c:pt idx="40748">
                  <c:v>3.7044458389280002</c:v>
                </c:pt>
                <c:pt idx="40749">
                  <c:v>3.704530715942</c:v>
                </c:pt>
                <c:pt idx="40750">
                  <c:v>3.704612493515</c:v>
                </c:pt>
                <c:pt idx="40751">
                  <c:v>3.7047045230869999</c:v>
                </c:pt>
                <c:pt idx="40752">
                  <c:v>3.7048127651209999</c:v>
                </c:pt>
                <c:pt idx="40753">
                  <c:v>3.7049069404599999</c:v>
                </c:pt>
                <c:pt idx="40754">
                  <c:v>3.7050004005430002</c:v>
                </c:pt>
                <c:pt idx="40755">
                  <c:v>3.7051036357879998</c:v>
                </c:pt>
                <c:pt idx="40756">
                  <c:v>3.7051937580110001</c:v>
                </c:pt>
                <c:pt idx="40757">
                  <c:v>3.705275297165</c:v>
                </c:pt>
                <c:pt idx="40758">
                  <c:v>3.7053556442260001</c:v>
                </c:pt>
                <c:pt idx="40759">
                  <c:v>3.7054417133330002</c:v>
                </c:pt>
                <c:pt idx="40760">
                  <c:v>3.7055051326749999</c:v>
                </c:pt>
                <c:pt idx="40761">
                  <c:v>3.70556306839</c:v>
                </c:pt>
                <c:pt idx="40762">
                  <c:v>3.7056334018710002</c:v>
                </c:pt>
                <c:pt idx="40763">
                  <c:v>3.7057213783259999</c:v>
                </c:pt>
                <c:pt idx="40764">
                  <c:v>3.7060742378230001</c:v>
                </c:pt>
                <c:pt idx="40765">
                  <c:v>3.706375598907</c:v>
                </c:pt>
                <c:pt idx="40766">
                  <c:v>3.7065877914429999</c:v>
                </c:pt>
                <c:pt idx="40767">
                  <c:v>3.7066533565520001</c:v>
                </c:pt>
                <c:pt idx="40768">
                  <c:v>3.7067482471469999</c:v>
                </c:pt>
                <c:pt idx="40769">
                  <c:v>3.706825256348</c:v>
                </c:pt>
                <c:pt idx="40770">
                  <c:v>3.7069051265719999</c:v>
                </c:pt>
                <c:pt idx="40771">
                  <c:v>3.7070245742800001</c:v>
                </c:pt>
                <c:pt idx="40772">
                  <c:v>3.7071542739869998</c:v>
                </c:pt>
                <c:pt idx="40773">
                  <c:v>3.707261562347</c:v>
                </c:pt>
                <c:pt idx="40774">
                  <c:v>3.7073693275449999</c:v>
                </c:pt>
                <c:pt idx="40775">
                  <c:v>3.7075018882749999</c:v>
                </c:pt>
                <c:pt idx="40776">
                  <c:v>3.7076909542080001</c:v>
                </c:pt>
                <c:pt idx="40777">
                  <c:v>3.7077381610870002</c:v>
                </c:pt>
                <c:pt idx="40778">
                  <c:v>3.7077734470369998</c:v>
                </c:pt>
                <c:pt idx="40779">
                  <c:v>3.7078657150269998</c:v>
                </c:pt>
                <c:pt idx="40780">
                  <c:v>3.7080168724060001</c:v>
                </c:pt>
                <c:pt idx="40781">
                  <c:v>3.708089828491</c:v>
                </c:pt>
                <c:pt idx="40782">
                  <c:v>3.7081358432770002</c:v>
                </c:pt>
                <c:pt idx="40783">
                  <c:v>3.7081720829010001</c:v>
                </c:pt>
                <c:pt idx="40784">
                  <c:v>3.7082233428959999</c:v>
                </c:pt>
                <c:pt idx="40785">
                  <c:v>3.708344221115</c:v>
                </c:pt>
                <c:pt idx="40786">
                  <c:v>3.7084784507749999</c:v>
                </c:pt>
                <c:pt idx="40787">
                  <c:v>3.708548307419</c:v>
                </c:pt>
                <c:pt idx="40788">
                  <c:v>3.7085845470429999</c:v>
                </c:pt>
                <c:pt idx="40789">
                  <c:v>3.7086212635039999</c:v>
                </c:pt>
                <c:pt idx="40790">
                  <c:v>3.708661794662</c:v>
                </c:pt>
                <c:pt idx="40791">
                  <c:v>3.708724498749</c:v>
                </c:pt>
                <c:pt idx="40792">
                  <c:v>3.7087905406949999</c:v>
                </c:pt>
                <c:pt idx="40793">
                  <c:v>3.7088594436650002</c:v>
                </c:pt>
                <c:pt idx="40794">
                  <c:v>3.7089054584499999</c:v>
                </c:pt>
                <c:pt idx="40795">
                  <c:v>3.7090396881099998</c:v>
                </c:pt>
                <c:pt idx="40796">
                  <c:v>3.7093775272370002</c:v>
                </c:pt>
                <c:pt idx="40797">
                  <c:v>3.709524869919</c:v>
                </c:pt>
                <c:pt idx="40798">
                  <c:v>3.7095901966090001</c:v>
                </c:pt>
                <c:pt idx="40799">
                  <c:v>3.7096407413480001</c:v>
                </c:pt>
                <c:pt idx="40800">
                  <c:v>3.7096912860870002</c:v>
                </c:pt>
                <c:pt idx="40801">
                  <c:v>3.7098045349120001</c:v>
                </c:pt>
                <c:pt idx="40802">
                  <c:v>3.7099542617800001</c:v>
                </c:pt>
                <c:pt idx="40803">
                  <c:v>3.7100408077239999</c:v>
                </c:pt>
                <c:pt idx="40804">
                  <c:v>3.7101349830629999</c:v>
                </c:pt>
                <c:pt idx="40805">
                  <c:v>3.7102367877960001</c:v>
                </c:pt>
                <c:pt idx="40806">
                  <c:v>3.7103159427639998</c:v>
                </c:pt>
                <c:pt idx="40807">
                  <c:v>3.7104170322419998</c:v>
                </c:pt>
                <c:pt idx="40808">
                  <c:v>3.7105517387389999</c:v>
                </c:pt>
                <c:pt idx="40809">
                  <c:v>3.7109255790710001</c:v>
                </c:pt>
                <c:pt idx="40810">
                  <c:v>3.7111556530000001</c:v>
                </c:pt>
                <c:pt idx="40811">
                  <c:v>3.7114758491519999</c:v>
                </c:pt>
                <c:pt idx="40812">
                  <c:v>3.7115490436549998</c:v>
                </c:pt>
                <c:pt idx="40813">
                  <c:v>3.7116029262539998</c:v>
                </c:pt>
                <c:pt idx="40814">
                  <c:v>3.7116591930389999</c:v>
                </c:pt>
                <c:pt idx="40815">
                  <c:v>3.711703062057</c:v>
                </c:pt>
                <c:pt idx="40816">
                  <c:v>3.7117567062379999</c:v>
                </c:pt>
                <c:pt idx="40817">
                  <c:v>3.7117996215820002</c:v>
                </c:pt>
                <c:pt idx="40818">
                  <c:v>3.7118551731110001</c:v>
                </c:pt>
                <c:pt idx="40819">
                  <c:v>3.7119026184080002</c:v>
                </c:pt>
                <c:pt idx="40820">
                  <c:v>3.7119805812840001</c:v>
                </c:pt>
                <c:pt idx="40821">
                  <c:v>3.712060689926</c:v>
                </c:pt>
                <c:pt idx="40822">
                  <c:v>3.7121381759640002</c:v>
                </c:pt>
                <c:pt idx="40823">
                  <c:v>3.7121801376339998</c:v>
                </c:pt>
                <c:pt idx="40824">
                  <c:v>3.7122180461880001</c:v>
                </c:pt>
                <c:pt idx="40825">
                  <c:v>3.7122604846949998</c:v>
                </c:pt>
                <c:pt idx="40826">
                  <c:v>3.712296009064</c:v>
                </c:pt>
                <c:pt idx="40827">
                  <c:v>3.7123138904570001</c:v>
                </c:pt>
                <c:pt idx="40828">
                  <c:v>3.712341547012</c:v>
                </c:pt>
                <c:pt idx="40829">
                  <c:v>3.7123844623569999</c:v>
                </c:pt>
                <c:pt idx="40830">
                  <c:v>3.7124273777010002</c:v>
                </c:pt>
                <c:pt idx="40831">
                  <c:v>3.712463378906</c:v>
                </c:pt>
                <c:pt idx="40832">
                  <c:v>3.7125103473659999</c:v>
                </c:pt>
                <c:pt idx="40833">
                  <c:v>3.712529659271</c:v>
                </c:pt>
                <c:pt idx="40834">
                  <c:v>3.712569952011</c:v>
                </c:pt>
                <c:pt idx="40835">
                  <c:v>3.712599515915</c:v>
                </c:pt>
                <c:pt idx="40836">
                  <c:v>3.7126405239109999</c:v>
                </c:pt>
                <c:pt idx="40837">
                  <c:v>3.7126555442810001</c:v>
                </c:pt>
                <c:pt idx="40838">
                  <c:v>3.712698936462</c:v>
                </c:pt>
                <c:pt idx="40839">
                  <c:v>3.7127308845520002</c:v>
                </c:pt>
                <c:pt idx="40840">
                  <c:v>3.7127830982210002</c:v>
                </c:pt>
                <c:pt idx="40841">
                  <c:v>3.712876558304</c:v>
                </c:pt>
                <c:pt idx="40842">
                  <c:v>3.7129604816440001</c:v>
                </c:pt>
                <c:pt idx="40843">
                  <c:v>3.713033676147</c:v>
                </c:pt>
                <c:pt idx="40844">
                  <c:v>3.7130970954900002</c:v>
                </c:pt>
                <c:pt idx="40845">
                  <c:v>3.713173151016</c:v>
                </c:pt>
                <c:pt idx="40846">
                  <c:v>3.7132661342620001</c:v>
                </c:pt>
                <c:pt idx="40847">
                  <c:v>3.7133738994600001</c:v>
                </c:pt>
                <c:pt idx="40848">
                  <c:v>3.713474750519</c:v>
                </c:pt>
                <c:pt idx="40849">
                  <c:v>3.7135784626010002</c:v>
                </c:pt>
                <c:pt idx="40850">
                  <c:v>3.7137095928189998</c:v>
                </c:pt>
                <c:pt idx="40851">
                  <c:v>3.7138159275049998</c:v>
                </c:pt>
                <c:pt idx="40852">
                  <c:v>3.7139227390289999</c:v>
                </c:pt>
                <c:pt idx="40853">
                  <c:v>3.7140333652500002</c:v>
                </c:pt>
                <c:pt idx="40854">
                  <c:v>3.7141387462619999</c:v>
                </c:pt>
                <c:pt idx="40855">
                  <c:v>3.7142248153690001</c:v>
                </c:pt>
                <c:pt idx="40856">
                  <c:v>3.7143058776859998</c:v>
                </c:pt>
                <c:pt idx="40857">
                  <c:v>3.7143971920009999</c:v>
                </c:pt>
                <c:pt idx="40858">
                  <c:v>3.7144596576689999</c:v>
                </c:pt>
                <c:pt idx="40859">
                  <c:v>3.714519262314</c:v>
                </c:pt>
                <c:pt idx="40860">
                  <c:v>3.7146441936489998</c:v>
                </c:pt>
                <c:pt idx="40861">
                  <c:v>3.714735269547</c:v>
                </c:pt>
                <c:pt idx="40862">
                  <c:v>3.7148423194890001</c:v>
                </c:pt>
                <c:pt idx="40863">
                  <c:v>3.7149419784550002</c:v>
                </c:pt>
                <c:pt idx="40864">
                  <c:v>3.7150201797490001</c:v>
                </c:pt>
                <c:pt idx="40865">
                  <c:v>3.7151138782499999</c:v>
                </c:pt>
                <c:pt idx="40866">
                  <c:v>3.7151818275449999</c:v>
                </c:pt>
                <c:pt idx="40867">
                  <c:v>3.7153000831599998</c:v>
                </c:pt>
                <c:pt idx="40868">
                  <c:v>3.715410709381</c:v>
                </c:pt>
                <c:pt idx="40869">
                  <c:v>3.7155897617339999</c:v>
                </c:pt>
                <c:pt idx="40870">
                  <c:v>3.715898990631</c:v>
                </c:pt>
                <c:pt idx="40871">
                  <c:v>3.715965270996</c:v>
                </c:pt>
                <c:pt idx="40872">
                  <c:v>3.716010332108</c:v>
                </c:pt>
                <c:pt idx="40873">
                  <c:v>3.7160823345180001</c:v>
                </c:pt>
                <c:pt idx="40874">
                  <c:v>3.7161452770230001</c:v>
                </c:pt>
                <c:pt idx="40875">
                  <c:v>3.7161779403690001</c:v>
                </c:pt>
                <c:pt idx="40876">
                  <c:v>3.7162208557129999</c:v>
                </c:pt>
                <c:pt idx="40877">
                  <c:v>3.7162504196169999</c:v>
                </c:pt>
                <c:pt idx="40878">
                  <c:v>3.7162675857540002</c:v>
                </c:pt>
                <c:pt idx="40879">
                  <c:v>3.7162916660310001</c:v>
                </c:pt>
                <c:pt idx="40880">
                  <c:v>3.716329574585</c:v>
                </c:pt>
                <c:pt idx="40881">
                  <c:v>3.7163426876069998</c:v>
                </c:pt>
                <c:pt idx="40882">
                  <c:v>3.7163753509520001</c:v>
                </c:pt>
                <c:pt idx="40883">
                  <c:v>3.7164049148560001</c:v>
                </c:pt>
                <c:pt idx="40884">
                  <c:v>3.7164406776429999</c:v>
                </c:pt>
                <c:pt idx="40885">
                  <c:v>3.7164540290830002</c:v>
                </c:pt>
                <c:pt idx="40886">
                  <c:v>3.7164909839629998</c:v>
                </c:pt>
                <c:pt idx="40887">
                  <c:v>3.7165222167969998</c:v>
                </c:pt>
                <c:pt idx="40888">
                  <c:v>3.7165498733520002</c:v>
                </c:pt>
                <c:pt idx="40889">
                  <c:v>3.7165794372560002</c:v>
                </c:pt>
                <c:pt idx="40890">
                  <c:v>3.7165899276730001</c:v>
                </c:pt>
                <c:pt idx="40891">
                  <c:v>3.716626167297</c:v>
                </c:pt>
                <c:pt idx="40892">
                  <c:v>3.7166578769680001</c:v>
                </c:pt>
                <c:pt idx="40893">
                  <c:v>3.716699361801</c:v>
                </c:pt>
                <c:pt idx="40894">
                  <c:v>3.7167153358460001</c:v>
                </c:pt>
                <c:pt idx="40895">
                  <c:v>3.7167310714720001</c:v>
                </c:pt>
                <c:pt idx="40896">
                  <c:v>3.7167665958399998</c:v>
                </c:pt>
                <c:pt idx="40897">
                  <c:v>3.7167975902560002</c:v>
                </c:pt>
                <c:pt idx="40898">
                  <c:v>3.7168157100679999</c:v>
                </c:pt>
                <c:pt idx="40899">
                  <c:v>3.71684217453</c:v>
                </c:pt>
                <c:pt idx="40900">
                  <c:v>3.7168798446659999</c:v>
                </c:pt>
                <c:pt idx="40901">
                  <c:v>3.7169265747070002</c:v>
                </c:pt>
                <c:pt idx="40902">
                  <c:v>3.7169728279109999</c:v>
                </c:pt>
                <c:pt idx="40903">
                  <c:v>3.7172534465789999</c:v>
                </c:pt>
                <c:pt idx="40904">
                  <c:v>3.7173111438749999</c:v>
                </c:pt>
                <c:pt idx="40905">
                  <c:v>3.717377662659</c:v>
                </c:pt>
                <c:pt idx="40906">
                  <c:v>3.7174522876739999</c:v>
                </c:pt>
                <c:pt idx="40907">
                  <c:v>3.7175462245939999</c:v>
                </c:pt>
                <c:pt idx="40908">
                  <c:v>3.7176384925839998</c:v>
                </c:pt>
                <c:pt idx="40909">
                  <c:v>3.7177400588989999</c:v>
                </c:pt>
                <c:pt idx="40910">
                  <c:v>3.7178637981409999</c:v>
                </c:pt>
                <c:pt idx="40911">
                  <c:v>3.717975616455</c:v>
                </c:pt>
                <c:pt idx="40912">
                  <c:v>3.7180895805360001</c:v>
                </c:pt>
                <c:pt idx="40913">
                  <c:v>3.718204259872</c:v>
                </c:pt>
                <c:pt idx="40914">
                  <c:v>3.7183189392089999</c:v>
                </c:pt>
                <c:pt idx="40915">
                  <c:v>3.7184128761289998</c:v>
                </c:pt>
                <c:pt idx="40916">
                  <c:v>3.7185001373289999</c:v>
                </c:pt>
                <c:pt idx="40917">
                  <c:v>3.718591451645</c:v>
                </c:pt>
                <c:pt idx="40918">
                  <c:v>3.71865940094</c:v>
                </c:pt>
                <c:pt idx="40919">
                  <c:v>3.7187194824219998</c:v>
                </c:pt>
                <c:pt idx="40920">
                  <c:v>3.718828439713</c:v>
                </c:pt>
                <c:pt idx="40921">
                  <c:v>3.7190580368039998</c:v>
                </c:pt>
                <c:pt idx="40922">
                  <c:v>3.719100236893</c:v>
                </c:pt>
                <c:pt idx="40923">
                  <c:v>3.71915102005</c:v>
                </c:pt>
                <c:pt idx="40924">
                  <c:v>3.7191970348360002</c:v>
                </c:pt>
                <c:pt idx="40925">
                  <c:v>3.7192273139949998</c:v>
                </c:pt>
                <c:pt idx="40926">
                  <c:v>3.7192621231079999</c:v>
                </c:pt>
                <c:pt idx="40927">
                  <c:v>3.7192912101750002</c:v>
                </c:pt>
                <c:pt idx="40928">
                  <c:v>3.7193269729609999</c:v>
                </c:pt>
                <c:pt idx="40929">
                  <c:v>3.719362258911</c:v>
                </c:pt>
                <c:pt idx="40930">
                  <c:v>3.7193906307220002</c:v>
                </c:pt>
                <c:pt idx="40931">
                  <c:v>3.719429969788</c:v>
                </c:pt>
                <c:pt idx="40932">
                  <c:v>3.7194626331329999</c:v>
                </c:pt>
                <c:pt idx="40933">
                  <c:v>3.7195000648500001</c:v>
                </c:pt>
                <c:pt idx="40934">
                  <c:v>3.7195374965669998</c:v>
                </c:pt>
                <c:pt idx="40935">
                  <c:v>3.7195742130279998</c:v>
                </c:pt>
                <c:pt idx="40936">
                  <c:v>3.7196223735810001</c:v>
                </c:pt>
                <c:pt idx="40937">
                  <c:v>3.7196869850160001</c:v>
                </c:pt>
                <c:pt idx="40938">
                  <c:v>3.7197549343110001</c:v>
                </c:pt>
                <c:pt idx="40939">
                  <c:v>3.719825744629</c:v>
                </c:pt>
                <c:pt idx="40940">
                  <c:v>3.719873189926</c:v>
                </c:pt>
                <c:pt idx="40941">
                  <c:v>3.7199559211729998</c:v>
                </c:pt>
                <c:pt idx="40942">
                  <c:v>3.7202544212339999</c:v>
                </c:pt>
                <c:pt idx="40943">
                  <c:v>3.720357656479</c:v>
                </c:pt>
                <c:pt idx="40944">
                  <c:v>3.7204682827000002</c:v>
                </c:pt>
                <c:pt idx="40945">
                  <c:v>3.7205891609189998</c:v>
                </c:pt>
                <c:pt idx="40946">
                  <c:v>3.7206864356990001</c:v>
                </c:pt>
                <c:pt idx="40947">
                  <c:v>3.7207841873169998</c:v>
                </c:pt>
                <c:pt idx="40948">
                  <c:v>3.7208421230319999</c:v>
                </c:pt>
                <c:pt idx="40949">
                  <c:v>3.720896482468</c:v>
                </c:pt>
                <c:pt idx="40950">
                  <c:v>3.7209563255310001</c:v>
                </c:pt>
                <c:pt idx="40951">
                  <c:v>3.7210195064540001</c:v>
                </c:pt>
                <c:pt idx="40952">
                  <c:v>3.7210793495179999</c:v>
                </c:pt>
                <c:pt idx="40953">
                  <c:v>3.7211368083949998</c:v>
                </c:pt>
                <c:pt idx="40954">
                  <c:v>3.7211945056919999</c:v>
                </c:pt>
                <c:pt idx="40955">
                  <c:v>3.7212564945220001</c:v>
                </c:pt>
                <c:pt idx="40956">
                  <c:v>3.7213091850279998</c:v>
                </c:pt>
                <c:pt idx="40957">
                  <c:v>3.721360445023</c:v>
                </c:pt>
                <c:pt idx="40958">
                  <c:v>3.7214179038999999</c:v>
                </c:pt>
                <c:pt idx="40959">
                  <c:v>3.7215030193329999</c:v>
                </c:pt>
                <c:pt idx="40960">
                  <c:v>3.7216124534609998</c:v>
                </c:pt>
                <c:pt idx="40961">
                  <c:v>3.7217230796809999</c:v>
                </c:pt>
                <c:pt idx="40962">
                  <c:v>3.7217779159550002</c:v>
                </c:pt>
                <c:pt idx="40963">
                  <c:v>3.7218189239499999</c:v>
                </c:pt>
                <c:pt idx="40964">
                  <c:v>3.7218687534330002</c:v>
                </c:pt>
                <c:pt idx="40965">
                  <c:v>3.7219140529630002</c:v>
                </c:pt>
                <c:pt idx="40966">
                  <c:v>3.721950054169</c:v>
                </c:pt>
                <c:pt idx="40967">
                  <c:v>3.7219870090480001</c:v>
                </c:pt>
                <c:pt idx="40968">
                  <c:v>3.7220044136050001</c:v>
                </c:pt>
                <c:pt idx="40969">
                  <c:v>3.7220401763919999</c:v>
                </c:pt>
                <c:pt idx="40970">
                  <c:v>3.722070217133</c:v>
                </c:pt>
                <c:pt idx="40971">
                  <c:v>3.7221090793610001</c:v>
                </c:pt>
                <c:pt idx="40972">
                  <c:v>3.7221429347989998</c:v>
                </c:pt>
                <c:pt idx="40973">
                  <c:v>3.722178220749</c:v>
                </c:pt>
                <c:pt idx="40974">
                  <c:v>3.7222223281860001</c:v>
                </c:pt>
                <c:pt idx="40975">
                  <c:v>3.7222840785979998</c:v>
                </c:pt>
                <c:pt idx="40976">
                  <c:v>3.7223815917969998</c:v>
                </c:pt>
                <c:pt idx="40977">
                  <c:v>3.7224578857420001</c:v>
                </c:pt>
                <c:pt idx="40978">
                  <c:v>3.7225315570830002</c:v>
                </c:pt>
                <c:pt idx="40979">
                  <c:v>3.7225806713099998</c:v>
                </c:pt>
                <c:pt idx="40980">
                  <c:v>3.722931861877</c:v>
                </c:pt>
                <c:pt idx="40981">
                  <c:v>3.723046779633</c:v>
                </c:pt>
                <c:pt idx="40982">
                  <c:v>3.7231278419490001</c:v>
                </c:pt>
                <c:pt idx="40983">
                  <c:v>3.723216295242</c:v>
                </c:pt>
                <c:pt idx="40984">
                  <c:v>3.7233173847200001</c:v>
                </c:pt>
                <c:pt idx="40985">
                  <c:v>3.7233619689939998</c:v>
                </c:pt>
                <c:pt idx="40986">
                  <c:v>3.7234103679659998</c:v>
                </c:pt>
                <c:pt idx="40987">
                  <c:v>3.723470687866</c:v>
                </c:pt>
                <c:pt idx="40988">
                  <c:v>3.723559379578</c:v>
                </c:pt>
                <c:pt idx="40989">
                  <c:v>3.7236652374269998</c:v>
                </c:pt>
                <c:pt idx="40990">
                  <c:v>3.7237486839290002</c:v>
                </c:pt>
                <c:pt idx="40991">
                  <c:v>3.723845720291</c:v>
                </c:pt>
                <c:pt idx="40992">
                  <c:v>3.7239289283749999</c:v>
                </c:pt>
                <c:pt idx="40993">
                  <c:v>3.724020004272</c:v>
                </c:pt>
                <c:pt idx="40994">
                  <c:v>3.7241463661190002</c:v>
                </c:pt>
                <c:pt idx="40995">
                  <c:v>3.7242369651790002</c:v>
                </c:pt>
                <c:pt idx="40996">
                  <c:v>3.724356412888</c:v>
                </c:pt>
                <c:pt idx="40997">
                  <c:v>3.7246849536900002</c:v>
                </c:pt>
                <c:pt idx="40998">
                  <c:v>3.7249863147740001</c:v>
                </c:pt>
                <c:pt idx="40999">
                  <c:v>3.7250587940219999</c:v>
                </c:pt>
                <c:pt idx="41000">
                  <c:v>3.725125789642</c:v>
                </c:pt>
                <c:pt idx="41001">
                  <c:v>3.7251770496369998</c:v>
                </c:pt>
                <c:pt idx="41002">
                  <c:v>3.725216150284</c:v>
                </c:pt>
                <c:pt idx="41003">
                  <c:v>3.7252628803249999</c:v>
                </c:pt>
                <c:pt idx="41004">
                  <c:v>3.7252967357640001</c:v>
                </c:pt>
                <c:pt idx="41005">
                  <c:v>3.72532081604</c:v>
                </c:pt>
                <c:pt idx="41006">
                  <c:v>3.725348711014</c:v>
                </c:pt>
                <c:pt idx="41007">
                  <c:v>3.725378513336</c:v>
                </c:pt>
                <c:pt idx="41008">
                  <c:v>3.725392341614</c:v>
                </c:pt>
                <c:pt idx="41009">
                  <c:v>3.7254281044009998</c:v>
                </c:pt>
                <c:pt idx="41010">
                  <c:v>3.725443124771</c:v>
                </c:pt>
                <c:pt idx="41011">
                  <c:v>3.7254557609560002</c:v>
                </c:pt>
                <c:pt idx="41012">
                  <c:v>3.7254703044889999</c:v>
                </c:pt>
                <c:pt idx="41013">
                  <c:v>3.7254819870000002</c:v>
                </c:pt>
                <c:pt idx="41014">
                  <c:v>3.7254943847659998</c:v>
                </c:pt>
                <c:pt idx="41015">
                  <c:v>3.725523233414</c:v>
                </c:pt>
                <c:pt idx="41016">
                  <c:v>3.7255363464359998</c:v>
                </c:pt>
                <c:pt idx="41017">
                  <c:v>3.725549459457</c:v>
                </c:pt>
                <c:pt idx="41018">
                  <c:v>3.7255697250369999</c:v>
                </c:pt>
                <c:pt idx="41019">
                  <c:v>3.7255821228029999</c:v>
                </c:pt>
                <c:pt idx="41020">
                  <c:v>3.7255988121030001</c:v>
                </c:pt>
                <c:pt idx="41021">
                  <c:v>3.7256133556369999</c:v>
                </c:pt>
                <c:pt idx="41022">
                  <c:v>3.7256286144259998</c:v>
                </c:pt>
                <c:pt idx="41023">
                  <c:v>3.7256503105159999</c:v>
                </c:pt>
                <c:pt idx="41024">
                  <c:v>3.7256648540500001</c:v>
                </c:pt>
                <c:pt idx="41025">
                  <c:v>3.7256753444670001</c:v>
                </c:pt>
                <c:pt idx="41026">
                  <c:v>3.7256875038150001</c:v>
                </c:pt>
                <c:pt idx="41027">
                  <c:v>3.7257037162779998</c:v>
                </c:pt>
                <c:pt idx="41028">
                  <c:v>3.72572016716</c:v>
                </c:pt>
                <c:pt idx="41029">
                  <c:v>3.7257370948789998</c:v>
                </c:pt>
                <c:pt idx="41030">
                  <c:v>3.7257490158080002</c:v>
                </c:pt>
                <c:pt idx="41031">
                  <c:v>3.7257604599</c:v>
                </c:pt>
                <c:pt idx="41032">
                  <c:v>3.725770950317</c:v>
                </c:pt>
                <c:pt idx="41033">
                  <c:v>3.7257814407350001</c:v>
                </c:pt>
                <c:pt idx="41034">
                  <c:v>3.7257940769200002</c:v>
                </c:pt>
                <c:pt idx="41035">
                  <c:v>3.7258095741270001</c:v>
                </c:pt>
                <c:pt idx="41036">
                  <c:v>3.7258234024050001</c:v>
                </c:pt>
                <c:pt idx="41037">
                  <c:v>3.7258384227749999</c:v>
                </c:pt>
                <c:pt idx="41038">
                  <c:v>3.7258520126339998</c:v>
                </c:pt>
                <c:pt idx="41039">
                  <c:v>3.7258660793299998</c:v>
                </c:pt>
                <c:pt idx="41040">
                  <c:v>3.7258882522580001</c:v>
                </c:pt>
                <c:pt idx="41041">
                  <c:v>3.7259056568150002</c:v>
                </c:pt>
                <c:pt idx="41042">
                  <c:v>3.7259535789489999</c:v>
                </c:pt>
                <c:pt idx="41043">
                  <c:v>3.7260000705719998</c:v>
                </c:pt>
                <c:pt idx="41044">
                  <c:v>3.7262458801270002</c:v>
                </c:pt>
                <c:pt idx="41045">
                  <c:v>3.7262964248660002</c:v>
                </c:pt>
                <c:pt idx="41046">
                  <c:v>3.7263612747189998</c:v>
                </c:pt>
                <c:pt idx="41047">
                  <c:v>3.7264339923860001</c:v>
                </c:pt>
                <c:pt idx="41048">
                  <c:v>3.726524353027</c:v>
                </c:pt>
                <c:pt idx="41049">
                  <c:v>3.7266371250149999</c:v>
                </c:pt>
                <c:pt idx="41050">
                  <c:v>3.7267463207240001</c:v>
                </c:pt>
                <c:pt idx="41051">
                  <c:v>3.7268655300139999</c:v>
                </c:pt>
                <c:pt idx="41052">
                  <c:v>3.7270045280459998</c:v>
                </c:pt>
                <c:pt idx="41053">
                  <c:v>3.7271416187290001</c:v>
                </c:pt>
                <c:pt idx="41054">
                  <c:v>3.7272751331329999</c:v>
                </c:pt>
                <c:pt idx="41055">
                  <c:v>3.7274081707</c:v>
                </c:pt>
                <c:pt idx="41056">
                  <c:v>3.7275502681730002</c:v>
                </c:pt>
                <c:pt idx="41057">
                  <c:v>3.727657556534</c:v>
                </c:pt>
                <c:pt idx="41058">
                  <c:v>3.7277545928959999</c:v>
                </c:pt>
                <c:pt idx="41059">
                  <c:v>3.7278637886050001</c:v>
                </c:pt>
                <c:pt idx="41060">
                  <c:v>3.727943897247</c:v>
                </c:pt>
                <c:pt idx="41061">
                  <c:v>3.7280087471010002</c:v>
                </c:pt>
                <c:pt idx="41062">
                  <c:v>3.7280724048609999</c:v>
                </c:pt>
                <c:pt idx="41063">
                  <c:v>3.7281844615940001</c:v>
                </c:pt>
                <c:pt idx="41064">
                  <c:v>3.7285368442540001</c:v>
                </c:pt>
                <c:pt idx="41065">
                  <c:v>3.7288014888759999</c:v>
                </c:pt>
                <c:pt idx="41066">
                  <c:v>3.7288701534270001</c:v>
                </c:pt>
                <c:pt idx="41067">
                  <c:v>3.7289485931400002</c:v>
                </c:pt>
                <c:pt idx="41068">
                  <c:v>3.729087591171</c:v>
                </c:pt>
                <c:pt idx="41069">
                  <c:v>3.7291789054870002</c:v>
                </c:pt>
                <c:pt idx="41070">
                  <c:v>3.7292420864109999</c:v>
                </c:pt>
                <c:pt idx="41071">
                  <c:v>3.7292726039890001</c:v>
                </c:pt>
                <c:pt idx="41072">
                  <c:v>3.7293164730070001</c:v>
                </c:pt>
                <c:pt idx="41073">
                  <c:v>3.729387521744</c:v>
                </c:pt>
                <c:pt idx="41074">
                  <c:v>3.7295188903810002</c:v>
                </c:pt>
                <c:pt idx="41075">
                  <c:v>3.7296600341800001</c:v>
                </c:pt>
                <c:pt idx="41076">
                  <c:v>3.729919433594</c:v>
                </c:pt>
                <c:pt idx="41077">
                  <c:v>3.730001449585</c:v>
                </c:pt>
                <c:pt idx="41078">
                  <c:v>3.7300758361819999</c:v>
                </c:pt>
                <c:pt idx="41079">
                  <c:v>3.730165243149</c:v>
                </c:pt>
                <c:pt idx="41080">
                  <c:v>3.7302496433260002</c:v>
                </c:pt>
                <c:pt idx="41081">
                  <c:v>3.7303369045260002</c:v>
                </c:pt>
                <c:pt idx="41082">
                  <c:v>3.730428934097</c:v>
                </c:pt>
                <c:pt idx="41083">
                  <c:v>3.7305128574370001</c:v>
                </c:pt>
                <c:pt idx="41084">
                  <c:v>3.7306032180790001</c:v>
                </c:pt>
                <c:pt idx="41085">
                  <c:v>3.730719804764</c:v>
                </c:pt>
                <c:pt idx="41086">
                  <c:v>3.7309260368350001</c:v>
                </c:pt>
                <c:pt idx="41087">
                  <c:v>3.7310047149660002</c:v>
                </c:pt>
                <c:pt idx="41088">
                  <c:v>3.7310681343079999</c:v>
                </c:pt>
                <c:pt idx="41089">
                  <c:v>3.7311282157900001</c:v>
                </c:pt>
                <c:pt idx="41090">
                  <c:v>3.7311816215519999</c:v>
                </c:pt>
                <c:pt idx="41091">
                  <c:v>3.7312138080600001</c:v>
                </c:pt>
                <c:pt idx="41092">
                  <c:v>3.7312450408940001</c:v>
                </c:pt>
                <c:pt idx="41093">
                  <c:v>3.7312870025630001</c:v>
                </c:pt>
                <c:pt idx="41094">
                  <c:v>3.731305837631</c:v>
                </c:pt>
                <c:pt idx="41095">
                  <c:v>3.7313499450680001</c:v>
                </c:pt>
                <c:pt idx="41096">
                  <c:v>3.7313768863679999</c:v>
                </c:pt>
                <c:pt idx="41097">
                  <c:v>3.7314090728760001</c:v>
                </c:pt>
                <c:pt idx="41098">
                  <c:v>3.7314229011540001</c:v>
                </c:pt>
                <c:pt idx="41099">
                  <c:v>3.7314672470089998</c:v>
                </c:pt>
                <c:pt idx="41100">
                  <c:v>3.731471538544</c:v>
                </c:pt>
                <c:pt idx="41101">
                  <c:v>3.7314805984500001</c:v>
                </c:pt>
                <c:pt idx="41102">
                  <c:v>3.7315075397489998</c:v>
                </c:pt>
                <c:pt idx="41103">
                  <c:v>3.731513261795</c:v>
                </c:pt>
                <c:pt idx="41104">
                  <c:v>3.7315208911900002</c:v>
                </c:pt>
                <c:pt idx="41105">
                  <c:v>3.7315566539759999</c:v>
                </c:pt>
                <c:pt idx="41106">
                  <c:v>3.7315626144410001</c:v>
                </c:pt>
                <c:pt idx="41107">
                  <c:v>3.7315759658809999</c:v>
                </c:pt>
                <c:pt idx="41108">
                  <c:v>3.7315943241120002</c:v>
                </c:pt>
                <c:pt idx="41109">
                  <c:v>3.7316043376920001</c:v>
                </c:pt>
                <c:pt idx="41110">
                  <c:v>3.7316138744349998</c:v>
                </c:pt>
                <c:pt idx="41111">
                  <c:v>3.731637239456</c:v>
                </c:pt>
                <c:pt idx="41112">
                  <c:v>3.7316486835479998</c:v>
                </c:pt>
                <c:pt idx="41113">
                  <c:v>3.7316820621489999</c:v>
                </c:pt>
                <c:pt idx="41114">
                  <c:v>3.7317178249360001</c:v>
                </c:pt>
                <c:pt idx="41115">
                  <c:v>3.7317352294920001</c:v>
                </c:pt>
                <c:pt idx="41116">
                  <c:v>3.7317614555360001</c:v>
                </c:pt>
                <c:pt idx="41117">
                  <c:v>3.7317903041839999</c:v>
                </c:pt>
                <c:pt idx="41118">
                  <c:v>3.7318160533909999</c:v>
                </c:pt>
                <c:pt idx="41119">
                  <c:v>3.731832265854</c:v>
                </c:pt>
                <c:pt idx="41120">
                  <c:v>3.7318470478060002</c:v>
                </c:pt>
                <c:pt idx="41121">
                  <c:v>3.7318863868709999</c:v>
                </c:pt>
                <c:pt idx="41122">
                  <c:v>3.7318980693819999</c:v>
                </c:pt>
                <c:pt idx="41123">
                  <c:v>3.73193526268</c:v>
                </c:pt>
                <c:pt idx="41124">
                  <c:v>3.7319672107700002</c:v>
                </c:pt>
                <c:pt idx="41125">
                  <c:v>3.7320132255549998</c:v>
                </c:pt>
                <c:pt idx="41126">
                  <c:v>3.732050418854</c:v>
                </c:pt>
                <c:pt idx="41127">
                  <c:v>3.7322115898130002</c:v>
                </c:pt>
                <c:pt idx="41128">
                  <c:v>3.7323057651520002</c:v>
                </c:pt>
                <c:pt idx="41129">
                  <c:v>3.7323629856110001</c:v>
                </c:pt>
                <c:pt idx="41130">
                  <c:v>3.7324352264399998</c:v>
                </c:pt>
                <c:pt idx="41131">
                  <c:v>3.7324965000149999</c:v>
                </c:pt>
                <c:pt idx="41132">
                  <c:v>3.7325601577760001</c:v>
                </c:pt>
                <c:pt idx="41133">
                  <c:v>3.7326288223269999</c:v>
                </c:pt>
                <c:pt idx="41134">
                  <c:v>3.7326948642729998</c:v>
                </c:pt>
                <c:pt idx="41135">
                  <c:v>3.7327647209169998</c:v>
                </c:pt>
                <c:pt idx="41136">
                  <c:v>3.732843875885</c:v>
                </c:pt>
                <c:pt idx="41137">
                  <c:v>3.7329218387599998</c:v>
                </c:pt>
                <c:pt idx="41138">
                  <c:v>3.7329962253570002</c:v>
                </c:pt>
                <c:pt idx="41139">
                  <c:v>3.7330696582790002</c:v>
                </c:pt>
                <c:pt idx="41140">
                  <c:v>3.7331511974330001</c:v>
                </c:pt>
                <c:pt idx="41141">
                  <c:v>3.7332279682160001</c:v>
                </c:pt>
                <c:pt idx="41142">
                  <c:v>3.7333071231839998</c:v>
                </c:pt>
                <c:pt idx="41143">
                  <c:v>3.7333920001980001</c:v>
                </c:pt>
                <c:pt idx="41144">
                  <c:v>3.733464717865</c:v>
                </c:pt>
                <c:pt idx="41145">
                  <c:v>3.7335338592529999</c:v>
                </c:pt>
                <c:pt idx="41146">
                  <c:v>3.733602523804</c:v>
                </c:pt>
                <c:pt idx="41147">
                  <c:v>3.733670473099</c:v>
                </c:pt>
                <c:pt idx="41148">
                  <c:v>3.7337357997890002</c:v>
                </c:pt>
                <c:pt idx="41149">
                  <c:v>3.7337937355039998</c:v>
                </c:pt>
                <c:pt idx="41150">
                  <c:v>3.733902454376</c:v>
                </c:pt>
                <c:pt idx="41151">
                  <c:v>3.734003782272</c:v>
                </c:pt>
                <c:pt idx="41152">
                  <c:v>3.7340986728669998</c:v>
                </c:pt>
                <c:pt idx="41153">
                  <c:v>3.734191656113</c:v>
                </c:pt>
                <c:pt idx="41154">
                  <c:v>3.7342681884769999</c:v>
                </c:pt>
                <c:pt idx="41155">
                  <c:v>3.734360933304</c:v>
                </c:pt>
                <c:pt idx="41156">
                  <c:v>3.7344806194309998</c:v>
                </c:pt>
                <c:pt idx="41157">
                  <c:v>3.7348568439480001</c:v>
                </c:pt>
                <c:pt idx="41158">
                  <c:v>3.7350575923920002</c:v>
                </c:pt>
                <c:pt idx="41159">
                  <c:v>3.7353594303130002</c:v>
                </c:pt>
                <c:pt idx="41160">
                  <c:v>3.7356414794920001</c:v>
                </c:pt>
                <c:pt idx="41161">
                  <c:v>3.7358982563019998</c:v>
                </c:pt>
                <c:pt idx="41162">
                  <c:v>3.7360711097719999</c:v>
                </c:pt>
                <c:pt idx="41163">
                  <c:v>3.7362189292910002</c:v>
                </c:pt>
                <c:pt idx="41164">
                  <c:v>3.736362934113</c:v>
                </c:pt>
                <c:pt idx="41165">
                  <c:v>3.7364642620090001</c:v>
                </c:pt>
                <c:pt idx="41166">
                  <c:v>3.736568927765</c:v>
                </c:pt>
                <c:pt idx="41167">
                  <c:v>3.736823320389</c:v>
                </c:pt>
                <c:pt idx="41168">
                  <c:v>3.7368924617769999</c:v>
                </c:pt>
                <c:pt idx="41169">
                  <c:v>3.73695230484</c:v>
                </c:pt>
                <c:pt idx="41170">
                  <c:v>3.7369966506960002</c:v>
                </c:pt>
                <c:pt idx="41171">
                  <c:v>3.73703956604</c:v>
                </c:pt>
                <c:pt idx="41172">
                  <c:v>3.7370669841769999</c:v>
                </c:pt>
                <c:pt idx="41173">
                  <c:v>3.737107276917</c:v>
                </c:pt>
                <c:pt idx="41174">
                  <c:v>3.7371304035190001</c:v>
                </c:pt>
                <c:pt idx="41175">
                  <c:v>3.7371613979339999</c:v>
                </c:pt>
                <c:pt idx="41176">
                  <c:v>3.7371988296510001</c:v>
                </c:pt>
                <c:pt idx="41177">
                  <c:v>3.7372150421139998</c:v>
                </c:pt>
                <c:pt idx="41178">
                  <c:v>3.737245321274</c:v>
                </c:pt>
                <c:pt idx="41179">
                  <c:v>3.737283706665</c:v>
                </c:pt>
                <c:pt idx="41180">
                  <c:v>3.7373266220089998</c:v>
                </c:pt>
                <c:pt idx="41181">
                  <c:v>3.7373573780060001</c:v>
                </c:pt>
                <c:pt idx="41182">
                  <c:v>3.7373967170719999</c:v>
                </c:pt>
                <c:pt idx="41183">
                  <c:v>3.737407684326</c:v>
                </c:pt>
                <c:pt idx="41184">
                  <c:v>3.7374181747440001</c:v>
                </c:pt>
                <c:pt idx="41185">
                  <c:v>3.7374410629270001</c:v>
                </c:pt>
                <c:pt idx="41186">
                  <c:v>3.7374515533450001</c:v>
                </c:pt>
                <c:pt idx="41187">
                  <c:v>3.7374629974369999</c:v>
                </c:pt>
                <c:pt idx="41188">
                  <c:v>3.7374846935270001</c:v>
                </c:pt>
                <c:pt idx="41189">
                  <c:v>3.737498283386</c:v>
                </c:pt>
                <c:pt idx="41190">
                  <c:v>3.7375061511990002</c:v>
                </c:pt>
                <c:pt idx="41191">
                  <c:v>3.7375187873839999</c:v>
                </c:pt>
                <c:pt idx="41192">
                  <c:v>3.7375423908230001</c:v>
                </c:pt>
                <c:pt idx="41193">
                  <c:v>3.7375545501710001</c:v>
                </c:pt>
                <c:pt idx="41194">
                  <c:v>3.7375657558439999</c:v>
                </c:pt>
                <c:pt idx="41195">
                  <c:v>3.737590789795</c:v>
                </c:pt>
                <c:pt idx="41196">
                  <c:v>3.7376031875610001</c:v>
                </c:pt>
                <c:pt idx="41197">
                  <c:v>3.7376174926760002</c:v>
                </c:pt>
                <c:pt idx="41198">
                  <c:v>3.7376563549039998</c:v>
                </c:pt>
                <c:pt idx="41199">
                  <c:v>3.7376856803890002</c:v>
                </c:pt>
                <c:pt idx="41200">
                  <c:v>3.7377383708949998</c:v>
                </c:pt>
                <c:pt idx="41201">
                  <c:v>3.737815618515</c:v>
                </c:pt>
                <c:pt idx="41202">
                  <c:v>3.7381060123440002</c:v>
                </c:pt>
                <c:pt idx="41203">
                  <c:v>3.7382194995879998</c:v>
                </c:pt>
                <c:pt idx="41204">
                  <c:v>3.7382700443269998</c:v>
                </c:pt>
                <c:pt idx="41205">
                  <c:v>3.7383220195770002</c:v>
                </c:pt>
                <c:pt idx="41206">
                  <c:v>3.7383904457089998</c:v>
                </c:pt>
                <c:pt idx="41207">
                  <c:v>3.7384476661680002</c:v>
                </c:pt>
                <c:pt idx="41208">
                  <c:v>3.7385053634640002</c:v>
                </c:pt>
                <c:pt idx="41209">
                  <c:v>3.7385704517359999</c:v>
                </c:pt>
                <c:pt idx="41210">
                  <c:v>3.7386322021480001</c:v>
                </c:pt>
                <c:pt idx="41211">
                  <c:v>3.7386913299560001</c:v>
                </c:pt>
                <c:pt idx="41212">
                  <c:v>3.7387509346010002</c:v>
                </c:pt>
                <c:pt idx="41213">
                  <c:v>3.7388293743130001</c:v>
                </c:pt>
                <c:pt idx="41214">
                  <c:v>3.7389001846309999</c:v>
                </c:pt>
                <c:pt idx="41215">
                  <c:v>3.7389774322510001</c:v>
                </c:pt>
                <c:pt idx="41216">
                  <c:v>3.7390687465669998</c:v>
                </c:pt>
                <c:pt idx="41217">
                  <c:v>3.7391552925110001</c:v>
                </c:pt>
                <c:pt idx="41218">
                  <c:v>3.7392399311069999</c:v>
                </c:pt>
                <c:pt idx="41219">
                  <c:v>3.7393307685849999</c:v>
                </c:pt>
                <c:pt idx="41220">
                  <c:v>3.7394289970400001</c:v>
                </c:pt>
                <c:pt idx="41221">
                  <c:v>3.7395112514500002</c:v>
                </c:pt>
                <c:pt idx="41222">
                  <c:v>3.739594221115</c:v>
                </c:pt>
                <c:pt idx="41223">
                  <c:v>3.7396826744079998</c:v>
                </c:pt>
                <c:pt idx="41224">
                  <c:v>3.7397501468660002</c:v>
                </c:pt>
                <c:pt idx="41225">
                  <c:v>3.7398083209989998</c:v>
                </c:pt>
                <c:pt idx="41226">
                  <c:v>3.7398679256439999</c:v>
                </c:pt>
                <c:pt idx="41227">
                  <c:v>3.739962100983</c:v>
                </c:pt>
                <c:pt idx="41228">
                  <c:v>3.7402405738829998</c:v>
                </c:pt>
                <c:pt idx="41229">
                  <c:v>3.7402803897860002</c:v>
                </c:pt>
                <c:pt idx="41230">
                  <c:v>3.7403280735019999</c:v>
                </c:pt>
                <c:pt idx="41231">
                  <c:v>3.7403726577760001</c:v>
                </c:pt>
                <c:pt idx="41232">
                  <c:v>3.7404074668880001</c:v>
                </c:pt>
                <c:pt idx="41233">
                  <c:v>3.7404441833500002</c:v>
                </c:pt>
                <c:pt idx="41234">
                  <c:v>3.7404687404630002</c:v>
                </c:pt>
                <c:pt idx="41235">
                  <c:v>3.7405092716219999</c:v>
                </c:pt>
                <c:pt idx="41236">
                  <c:v>3.740534543991</c:v>
                </c:pt>
                <c:pt idx="41237">
                  <c:v>3.7405698299410002</c:v>
                </c:pt>
                <c:pt idx="41238">
                  <c:v>3.7405788898469998</c:v>
                </c:pt>
                <c:pt idx="41239">
                  <c:v>3.7406115531920001</c:v>
                </c:pt>
                <c:pt idx="41240">
                  <c:v>3.7406420707699999</c:v>
                </c:pt>
                <c:pt idx="41241">
                  <c:v>3.74067902565</c:v>
                </c:pt>
                <c:pt idx="41242">
                  <c:v>3.7407197952270002</c:v>
                </c:pt>
                <c:pt idx="41243">
                  <c:v>3.7407555580139999</c:v>
                </c:pt>
                <c:pt idx="41244">
                  <c:v>3.7408041954039999</c:v>
                </c:pt>
                <c:pt idx="41245">
                  <c:v>3.7408339977259999</c:v>
                </c:pt>
                <c:pt idx="41246">
                  <c:v>3.7408955097200001</c:v>
                </c:pt>
                <c:pt idx="41247">
                  <c:v>3.7409410476680001</c:v>
                </c:pt>
                <c:pt idx="41248">
                  <c:v>3.7409803867339999</c:v>
                </c:pt>
                <c:pt idx="41249">
                  <c:v>3.7410280704500001</c:v>
                </c:pt>
                <c:pt idx="41250">
                  <c:v>3.7412757873540001</c:v>
                </c:pt>
                <c:pt idx="41251">
                  <c:v>3.741364479065</c:v>
                </c:pt>
                <c:pt idx="41252">
                  <c:v>3.7414677143100001</c:v>
                </c:pt>
                <c:pt idx="41253">
                  <c:v>3.7415153980259999</c:v>
                </c:pt>
                <c:pt idx="41254">
                  <c:v>3.741563558578</c:v>
                </c:pt>
                <c:pt idx="41255">
                  <c:v>3.741622686386</c:v>
                </c:pt>
                <c:pt idx="41256">
                  <c:v>3.7416815757749999</c:v>
                </c:pt>
                <c:pt idx="41257">
                  <c:v>3.7417371273039999</c:v>
                </c:pt>
                <c:pt idx="41258">
                  <c:v>3.7417948245999999</c:v>
                </c:pt>
                <c:pt idx="41259">
                  <c:v>3.741866827011</c:v>
                </c:pt>
                <c:pt idx="41260">
                  <c:v>3.7419238090519999</c:v>
                </c:pt>
                <c:pt idx="41261">
                  <c:v>3.7419807910920002</c:v>
                </c:pt>
                <c:pt idx="41262">
                  <c:v>3.7420475482939999</c:v>
                </c:pt>
                <c:pt idx="41263">
                  <c:v>3.742112398148</c:v>
                </c:pt>
                <c:pt idx="41264">
                  <c:v>3.742170333862</c:v>
                </c:pt>
                <c:pt idx="41265">
                  <c:v>3.7422299385070001</c:v>
                </c:pt>
                <c:pt idx="41266">
                  <c:v>3.7423009872440001</c:v>
                </c:pt>
                <c:pt idx="41267">
                  <c:v>3.7423603534700001</c:v>
                </c:pt>
                <c:pt idx="41268">
                  <c:v>3.7424170970919999</c:v>
                </c:pt>
                <c:pt idx="41269">
                  <c:v>3.7424848079680002</c:v>
                </c:pt>
                <c:pt idx="41270">
                  <c:v>3.7425391674039998</c:v>
                </c:pt>
                <c:pt idx="41271">
                  <c:v>3.7425913810729998</c:v>
                </c:pt>
                <c:pt idx="41272">
                  <c:v>3.7426917552950001</c:v>
                </c:pt>
                <c:pt idx="41273">
                  <c:v>3.7429161071779999</c:v>
                </c:pt>
                <c:pt idx="41274">
                  <c:v>3.7429831027980001</c:v>
                </c:pt>
                <c:pt idx="41275">
                  <c:v>3.7430198192600002</c:v>
                </c:pt>
                <c:pt idx="41276">
                  <c:v>3.7430670261380001</c:v>
                </c:pt>
                <c:pt idx="41277">
                  <c:v>3.7431058883669999</c:v>
                </c:pt>
                <c:pt idx="41278">
                  <c:v>3.7431364059450001</c:v>
                </c:pt>
                <c:pt idx="41279">
                  <c:v>3.743151903152</c:v>
                </c:pt>
                <c:pt idx="41280">
                  <c:v>3.7431855201720001</c:v>
                </c:pt>
                <c:pt idx="41281">
                  <c:v>3.743197202682</c:v>
                </c:pt>
                <c:pt idx="41282">
                  <c:v>3.7432272434230001</c:v>
                </c:pt>
                <c:pt idx="41283">
                  <c:v>3.7432384490969999</c:v>
                </c:pt>
                <c:pt idx="41284">
                  <c:v>3.74325466156</c:v>
                </c:pt>
                <c:pt idx="41285">
                  <c:v>3.7432675361630001</c:v>
                </c:pt>
                <c:pt idx="41286">
                  <c:v>3.7432787418369999</c:v>
                </c:pt>
                <c:pt idx="41287">
                  <c:v>3.7432928085329999</c:v>
                </c:pt>
                <c:pt idx="41288">
                  <c:v>3.743310451508</c:v>
                </c:pt>
                <c:pt idx="41289">
                  <c:v>3.7433242797849999</c:v>
                </c:pt>
                <c:pt idx="41290">
                  <c:v>3.7433552741999998</c:v>
                </c:pt>
                <c:pt idx="41291">
                  <c:v>3.7433671951290002</c:v>
                </c:pt>
                <c:pt idx="41292">
                  <c:v>3.7433781623839999</c:v>
                </c:pt>
                <c:pt idx="41293">
                  <c:v>3.7433917522429998</c:v>
                </c:pt>
                <c:pt idx="41294">
                  <c:v>3.7434124946590002</c:v>
                </c:pt>
                <c:pt idx="41295">
                  <c:v>3.7434339523319999</c:v>
                </c:pt>
                <c:pt idx="41296">
                  <c:v>3.7434523105620001</c:v>
                </c:pt>
                <c:pt idx="41297">
                  <c:v>3.7434635162349998</c:v>
                </c:pt>
                <c:pt idx="41298">
                  <c:v>3.7434742450709999</c:v>
                </c:pt>
                <c:pt idx="41299">
                  <c:v>3.7435123920439999</c:v>
                </c:pt>
                <c:pt idx="41300">
                  <c:v>3.7435274124150002</c:v>
                </c:pt>
                <c:pt idx="41301">
                  <c:v>3.743540763855</c:v>
                </c:pt>
                <c:pt idx="41302">
                  <c:v>3.74356007576</c:v>
                </c:pt>
                <c:pt idx="41303">
                  <c:v>3.7435753345489999</c:v>
                </c:pt>
                <c:pt idx="41304">
                  <c:v>3.7435908317569999</c:v>
                </c:pt>
                <c:pt idx="41305">
                  <c:v>3.7436134815219999</c:v>
                </c:pt>
                <c:pt idx="41306">
                  <c:v>3.7436294555659999</c:v>
                </c:pt>
                <c:pt idx="41307">
                  <c:v>3.7436444759369998</c:v>
                </c:pt>
                <c:pt idx="41308">
                  <c:v>3.743659496307</c:v>
                </c:pt>
                <c:pt idx="41309">
                  <c:v>3.7436754703520001</c:v>
                </c:pt>
                <c:pt idx="41310">
                  <c:v>3.7436909675600001</c:v>
                </c:pt>
                <c:pt idx="41311">
                  <c:v>3.743710041046</c:v>
                </c:pt>
                <c:pt idx="41312">
                  <c:v>3.7437477111819999</c:v>
                </c:pt>
                <c:pt idx="41313">
                  <c:v>3.743795156479</c:v>
                </c:pt>
                <c:pt idx="41314">
                  <c:v>3.7438340187070001</c:v>
                </c:pt>
                <c:pt idx="41315">
                  <c:v>3.7438814640050002</c:v>
                </c:pt>
                <c:pt idx="41316">
                  <c:v>3.7439308166499998</c:v>
                </c:pt>
                <c:pt idx="41317">
                  <c:v>3.7439877986910002</c:v>
                </c:pt>
                <c:pt idx="41318">
                  <c:v>3.744335651398</c:v>
                </c:pt>
                <c:pt idx="41319">
                  <c:v>3.7443878650669999</c:v>
                </c:pt>
                <c:pt idx="41320">
                  <c:v>3.7444429397580001</c:v>
                </c:pt>
                <c:pt idx="41321">
                  <c:v>3.7445011138919999</c:v>
                </c:pt>
                <c:pt idx="41322">
                  <c:v>3.7445654869079998</c:v>
                </c:pt>
                <c:pt idx="41323">
                  <c:v>3.744635820389</c:v>
                </c:pt>
                <c:pt idx="41324">
                  <c:v>3.7447104454039999</c:v>
                </c:pt>
                <c:pt idx="41325">
                  <c:v>3.7447869777679998</c:v>
                </c:pt>
                <c:pt idx="41326">
                  <c:v>3.7448666095730001</c:v>
                </c:pt>
                <c:pt idx="41327">
                  <c:v>3.7449486255650002</c:v>
                </c:pt>
                <c:pt idx="41328">
                  <c:v>3.7450373172760001</c:v>
                </c:pt>
                <c:pt idx="41329">
                  <c:v>3.7451207637790001</c:v>
                </c:pt>
                <c:pt idx="41330">
                  <c:v>3.7452044487</c:v>
                </c:pt>
                <c:pt idx="41331">
                  <c:v>3.7452914714809999</c:v>
                </c:pt>
                <c:pt idx="41332">
                  <c:v>3.7453746795649998</c:v>
                </c:pt>
                <c:pt idx="41333">
                  <c:v>3.7454569339749999</c:v>
                </c:pt>
                <c:pt idx="41334">
                  <c:v>3.745537519455</c:v>
                </c:pt>
                <c:pt idx="41335">
                  <c:v>3.745610713959</c:v>
                </c:pt>
                <c:pt idx="41336">
                  <c:v>3.7456810474400002</c:v>
                </c:pt>
                <c:pt idx="41337">
                  <c:v>3.7457489967350002</c:v>
                </c:pt>
                <c:pt idx="41338">
                  <c:v>3.7458159923549998</c:v>
                </c:pt>
                <c:pt idx="41339">
                  <c:v>3.7458801269530002</c:v>
                </c:pt>
                <c:pt idx="41340">
                  <c:v>3.7459416389469999</c:v>
                </c:pt>
                <c:pt idx="41341">
                  <c:v>3.7459998130800001</c:v>
                </c:pt>
                <c:pt idx="41342">
                  <c:v>3.7461071014399998</c:v>
                </c:pt>
                <c:pt idx="41343">
                  <c:v>3.7462129592900002</c:v>
                </c:pt>
                <c:pt idx="41344">
                  <c:v>3.7463071346280001</c:v>
                </c:pt>
                <c:pt idx="41345">
                  <c:v>3.7463948726649998</c:v>
                </c:pt>
                <c:pt idx="41346">
                  <c:v>3.7467002868649999</c:v>
                </c:pt>
                <c:pt idx="41347">
                  <c:v>3.746746063232</c:v>
                </c:pt>
                <c:pt idx="41348">
                  <c:v>3.7468082904819999</c:v>
                </c:pt>
                <c:pt idx="41349">
                  <c:v>3.7468719482420001</c:v>
                </c:pt>
                <c:pt idx="41350">
                  <c:v>3.7469196319579998</c:v>
                </c:pt>
                <c:pt idx="41351">
                  <c:v>3.746961832047</c:v>
                </c:pt>
                <c:pt idx="41352">
                  <c:v>3.747004032135</c:v>
                </c:pt>
                <c:pt idx="41353">
                  <c:v>3.7470431327820002</c:v>
                </c:pt>
                <c:pt idx="41354">
                  <c:v>3.7470803260799999</c:v>
                </c:pt>
                <c:pt idx="41355">
                  <c:v>3.7471239566799999</c:v>
                </c:pt>
                <c:pt idx="41356">
                  <c:v>3.7471601963040002</c:v>
                </c:pt>
                <c:pt idx="41357">
                  <c:v>3.7472009658809999</c:v>
                </c:pt>
                <c:pt idx="41358">
                  <c:v>3.7472403049469998</c:v>
                </c:pt>
                <c:pt idx="41359">
                  <c:v>3.7472791671749999</c:v>
                </c:pt>
                <c:pt idx="41360">
                  <c:v>3.7473108768459999</c:v>
                </c:pt>
                <c:pt idx="41361">
                  <c:v>3.7473280429839999</c:v>
                </c:pt>
                <c:pt idx="41362">
                  <c:v>3.7473664283749999</c:v>
                </c:pt>
                <c:pt idx="41363">
                  <c:v>3.7473957538599998</c:v>
                </c:pt>
                <c:pt idx="41364">
                  <c:v>3.7474374771119998</c:v>
                </c:pt>
                <c:pt idx="41365">
                  <c:v>3.7474808692930002</c:v>
                </c:pt>
                <c:pt idx="41366">
                  <c:v>3.7476015090939998</c:v>
                </c:pt>
                <c:pt idx="41367">
                  <c:v>3.7477860450740001</c:v>
                </c:pt>
                <c:pt idx="41368">
                  <c:v>3.7478382587430001</c:v>
                </c:pt>
                <c:pt idx="41369">
                  <c:v>3.7478940486910002</c:v>
                </c:pt>
                <c:pt idx="41370">
                  <c:v>3.7479503154749998</c:v>
                </c:pt>
                <c:pt idx="41371">
                  <c:v>3.7480165958399998</c:v>
                </c:pt>
                <c:pt idx="41372">
                  <c:v>3.7481021881099998</c:v>
                </c:pt>
                <c:pt idx="41373">
                  <c:v>3.7481799125670001</c:v>
                </c:pt>
                <c:pt idx="41374">
                  <c:v>3.7482619285580001</c:v>
                </c:pt>
                <c:pt idx="41375">
                  <c:v>3.7483570575709999</c:v>
                </c:pt>
                <c:pt idx="41376">
                  <c:v>3.7484405040739999</c:v>
                </c:pt>
                <c:pt idx="41377">
                  <c:v>3.748524665833</c:v>
                </c:pt>
                <c:pt idx="41378">
                  <c:v>3.7486073970790001</c:v>
                </c:pt>
                <c:pt idx="41379">
                  <c:v>3.7486917972559999</c:v>
                </c:pt>
                <c:pt idx="41380">
                  <c:v>3.7487607002260002</c:v>
                </c:pt>
                <c:pt idx="41381">
                  <c:v>3.7488238811489998</c:v>
                </c:pt>
                <c:pt idx="41382">
                  <c:v>3.7488868236539998</c:v>
                </c:pt>
                <c:pt idx="41383">
                  <c:v>3.748939752579</c:v>
                </c:pt>
                <c:pt idx="41384">
                  <c:v>3.7490329742430002</c:v>
                </c:pt>
                <c:pt idx="41385">
                  <c:v>3.7491502761839999</c:v>
                </c:pt>
                <c:pt idx="41386">
                  <c:v>3.7494690418240002</c:v>
                </c:pt>
                <c:pt idx="41387">
                  <c:v>3.7495300769809998</c:v>
                </c:pt>
                <c:pt idx="41388">
                  <c:v>3.7495734691620002</c:v>
                </c:pt>
                <c:pt idx="41389">
                  <c:v>3.749609470367</c:v>
                </c:pt>
                <c:pt idx="41390">
                  <c:v>3.7496416568759998</c:v>
                </c:pt>
                <c:pt idx="41391">
                  <c:v>3.7496769428249999</c:v>
                </c:pt>
                <c:pt idx="41392">
                  <c:v>3.7497031688689999</c:v>
                </c:pt>
                <c:pt idx="41393">
                  <c:v>3.7497341632840002</c:v>
                </c:pt>
                <c:pt idx="41394">
                  <c:v>3.7497615814210001</c:v>
                </c:pt>
                <c:pt idx="41395">
                  <c:v>3.7497758865359998</c:v>
                </c:pt>
                <c:pt idx="41396">
                  <c:v>3.749804735184</c:v>
                </c:pt>
                <c:pt idx="41397">
                  <c:v>3.7498311996460001</c:v>
                </c:pt>
                <c:pt idx="41398">
                  <c:v>3.7498650550839998</c:v>
                </c:pt>
                <c:pt idx="41399">
                  <c:v>3.749879598618</c:v>
                </c:pt>
                <c:pt idx="41400">
                  <c:v>3.7499091625209999</c:v>
                </c:pt>
                <c:pt idx="41401">
                  <c:v>3.7499427795410001</c:v>
                </c:pt>
                <c:pt idx="41402">
                  <c:v>3.7499830722810001</c:v>
                </c:pt>
                <c:pt idx="41403">
                  <c:v>3.7500190734859999</c:v>
                </c:pt>
                <c:pt idx="41404">
                  <c:v>3.7500529289250002</c:v>
                </c:pt>
                <c:pt idx="41405">
                  <c:v>3.7501122951510002</c:v>
                </c:pt>
                <c:pt idx="41406">
                  <c:v>3.7501456737519998</c:v>
                </c:pt>
                <c:pt idx="41407">
                  <c:v>3.7501876354219998</c:v>
                </c:pt>
                <c:pt idx="41408">
                  <c:v>3.7502255439760002</c:v>
                </c:pt>
                <c:pt idx="41409">
                  <c:v>3.7502694129940002</c:v>
                </c:pt>
                <c:pt idx="41410">
                  <c:v>3.7503194808960001</c:v>
                </c:pt>
                <c:pt idx="41411">
                  <c:v>3.7503933906559999</c:v>
                </c:pt>
                <c:pt idx="41412">
                  <c:v>3.7504682540890002</c:v>
                </c:pt>
                <c:pt idx="41413">
                  <c:v>3.7505435943599998</c:v>
                </c:pt>
                <c:pt idx="41414">
                  <c:v>3.75066280365</c:v>
                </c:pt>
                <c:pt idx="41415">
                  <c:v>3.7509253025049998</c:v>
                </c:pt>
                <c:pt idx="41416">
                  <c:v>3.751262664795</c:v>
                </c:pt>
                <c:pt idx="41417">
                  <c:v>3.7513074874879999</c:v>
                </c:pt>
                <c:pt idx="41418">
                  <c:v>3.7513580322269999</c:v>
                </c:pt>
                <c:pt idx="41419">
                  <c:v>3.7514190673829999</c:v>
                </c:pt>
                <c:pt idx="41420">
                  <c:v>3.7514774799350001</c:v>
                </c:pt>
                <c:pt idx="41421">
                  <c:v>3.7515387535100002</c:v>
                </c:pt>
                <c:pt idx="41422">
                  <c:v>3.7516086101530002</c:v>
                </c:pt>
                <c:pt idx="41423">
                  <c:v>3.7516715526579998</c:v>
                </c:pt>
                <c:pt idx="41424">
                  <c:v>3.7517335414890001</c:v>
                </c:pt>
                <c:pt idx="41425">
                  <c:v>3.7518005371090002</c:v>
                </c:pt>
                <c:pt idx="41426">
                  <c:v>3.7518668174740002</c:v>
                </c:pt>
                <c:pt idx="41427">
                  <c:v>3.7519257068630001</c:v>
                </c:pt>
                <c:pt idx="41428">
                  <c:v>3.751982688904</c:v>
                </c:pt>
                <c:pt idx="41429">
                  <c:v>3.7520883083340002</c:v>
                </c:pt>
                <c:pt idx="41430">
                  <c:v>3.7522175312039998</c:v>
                </c:pt>
                <c:pt idx="41431">
                  <c:v>3.7524776458739999</c:v>
                </c:pt>
                <c:pt idx="41432">
                  <c:v>3.7528102397919998</c:v>
                </c:pt>
                <c:pt idx="41433">
                  <c:v>3.7529020309450001</c:v>
                </c:pt>
                <c:pt idx="41434">
                  <c:v>3.7529706954959998</c:v>
                </c:pt>
                <c:pt idx="41435">
                  <c:v>3.753046751022</c:v>
                </c:pt>
                <c:pt idx="41436">
                  <c:v>3.7530946731569998</c:v>
                </c:pt>
                <c:pt idx="41437">
                  <c:v>3.7531743049620001</c:v>
                </c:pt>
                <c:pt idx="41438">
                  <c:v>3.7532320022580001</c:v>
                </c:pt>
                <c:pt idx="41439">
                  <c:v>3.7532827854159998</c:v>
                </c:pt>
                <c:pt idx="41440">
                  <c:v>3.7533245086670002</c:v>
                </c:pt>
                <c:pt idx="41441">
                  <c:v>3.753364086151</c:v>
                </c:pt>
                <c:pt idx="41442">
                  <c:v>3.7534060478210001</c:v>
                </c:pt>
                <c:pt idx="41443">
                  <c:v>3.7534449100490002</c:v>
                </c:pt>
                <c:pt idx="41444">
                  <c:v>3.7534809112550001</c:v>
                </c:pt>
                <c:pt idx="41445">
                  <c:v>3.7535037994380001</c:v>
                </c:pt>
                <c:pt idx="41446">
                  <c:v>3.7535448074339999</c:v>
                </c:pt>
                <c:pt idx="41447">
                  <c:v>3.7535884380339999</c:v>
                </c:pt>
                <c:pt idx="41448">
                  <c:v>3.7536406517029999</c:v>
                </c:pt>
                <c:pt idx="41449">
                  <c:v>3.753711223602</c:v>
                </c:pt>
                <c:pt idx="41450">
                  <c:v>3.7537767887119999</c:v>
                </c:pt>
                <c:pt idx="41451">
                  <c:v>3.7538266181950002</c:v>
                </c:pt>
                <c:pt idx="41452">
                  <c:v>3.7538762092589999</c:v>
                </c:pt>
                <c:pt idx="41453">
                  <c:v>3.7539520263670001</c:v>
                </c:pt>
                <c:pt idx="41454">
                  <c:v>3.7542667388919999</c:v>
                </c:pt>
                <c:pt idx="41455">
                  <c:v>3.7543635368350001</c:v>
                </c:pt>
                <c:pt idx="41456">
                  <c:v>3.7544136047359999</c:v>
                </c:pt>
                <c:pt idx="41457">
                  <c:v>3.7544701099400002</c:v>
                </c:pt>
                <c:pt idx="41458">
                  <c:v>3.7545435428620002</c:v>
                </c:pt>
                <c:pt idx="41459">
                  <c:v>3.7546164989470001</c:v>
                </c:pt>
                <c:pt idx="41460">
                  <c:v>3.754691123962</c:v>
                </c:pt>
                <c:pt idx="41461">
                  <c:v>3.7547752857210002</c:v>
                </c:pt>
                <c:pt idx="41462">
                  <c:v>3.7548604011540001</c:v>
                </c:pt>
                <c:pt idx="41463">
                  <c:v>3.7549440860750001</c:v>
                </c:pt>
                <c:pt idx="41464">
                  <c:v>3.7550280094150001</c:v>
                </c:pt>
                <c:pt idx="41465">
                  <c:v>3.7551221847530001</c:v>
                </c:pt>
                <c:pt idx="41466">
                  <c:v>3.755200147629</c:v>
                </c:pt>
                <c:pt idx="41467">
                  <c:v>3.7552711963649998</c:v>
                </c:pt>
                <c:pt idx="41468">
                  <c:v>3.755341291428</c:v>
                </c:pt>
                <c:pt idx="41469">
                  <c:v>3.7554068565369998</c:v>
                </c:pt>
                <c:pt idx="41470">
                  <c:v>3.7554607391360002</c:v>
                </c:pt>
                <c:pt idx="41471">
                  <c:v>3.755508899689</c:v>
                </c:pt>
                <c:pt idx="41472">
                  <c:v>3.7555692195889998</c:v>
                </c:pt>
                <c:pt idx="41473">
                  <c:v>3.755646705627</c:v>
                </c:pt>
                <c:pt idx="41474">
                  <c:v>3.7559514045719999</c:v>
                </c:pt>
                <c:pt idx="41475">
                  <c:v>3.7560029029850002</c:v>
                </c:pt>
                <c:pt idx="41476">
                  <c:v>3.7560403347019999</c:v>
                </c:pt>
                <c:pt idx="41477">
                  <c:v>3.7560777664180001</c:v>
                </c:pt>
                <c:pt idx="41478">
                  <c:v>3.7561199665070002</c:v>
                </c:pt>
                <c:pt idx="41479">
                  <c:v>3.7561545372010001</c:v>
                </c:pt>
                <c:pt idx="41480">
                  <c:v>3.7561972141269999</c:v>
                </c:pt>
                <c:pt idx="41481">
                  <c:v>3.756239175797</c:v>
                </c:pt>
                <c:pt idx="41482">
                  <c:v>3.7562878131869999</c:v>
                </c:pt>
                <c:pt idx="41483">
                  <c:v>3.7563323974610001</c:v>
                </c:pt>
                <c:pt idx="41484">
                  <c:v>3.7563695907589998</c:v>
                </c:pt>
                <c:pt idx="41485">
                  <c:v>3.7564105987550001</c:v>
                </c:pt>
                <c:pt idx="41486">
                  <c:v>3.7564432620999999</c:v>
                </c:pt>
                <c:pt idx="41487">
                  <c:v>3.7564830780029999</c:v>
                </c:pt>
                <c:pt idx="41488">
                  <c:v>3.7565231323239998</c:v>
                </c:pt>
                <c:pt idx="41489">
                  <c:v>3.7565631866459999</c:v>
                </c:pt>
                <c:pt idx="41490">
                  <c:v>3.756602287292</c:v>
                </c:pt>
                <c:pt idx="41491">
                  <c:v>3.7566349506379999</c:v>
                </c:pt>
                <c:pt idx="41492">
                  <c:v>3.756671905518</c:v>
                </c:pt>
                <c:pt idx="41493">
                  <c:v>3.756687641144</c:v>
                </c:pt>
                <c:pt idx="41494">
                  <c:v>3.7567217350009998</c:v>
                </c:pt>
                <c:pt idx="41495">
                  <c:v>3.756760835648</c:v>
                </c:pt>
                <c:pt idx="41496">
                  <c:v>3.756806373596</c:v>
                </c:pt>
                <c:pt idx="41497">
                  <c:v>3.7568571567540001</c:v>
                </c:pt>
                <c:pt idx="41498">
                  <c:v>3.756905555725</c:v>
                </c:pt>
                <c:pt idx="41499">
                  <c:v>3.756951093674</c:v>
                </c:pt>
                <c:pt idx="41500">
                  <c:v>3.7569909095759999</c:v>
                </c:pt>
                <c:pt idx="41501">
                  <c:v>3.757033348083</c:v>
                </c:pt>
                <c:pt idx="41502">
                  <c:v>3.7570726871489999</c:v>
                </c:pt>
                <c:pt idx="41503">
                  <c:v>3.7571160793299998</c:v>
                </c:pt>
                <c:pt idx="41504">
                  <c:v>3.7571663856509998</c:v>
                </c:pt>
                <c:pt idx="41505">
                  <c:v>3.7572124004359999</c:v>
                </c:pt>
                <c:pt idx="41506">
                  <c:v>3.757292747498</c:v>
                </c:pt>
                <c:pt idx="41507">
                  <c:v>3.7575063705440002</c:v>
                </c:pt>
                <c:pt idx="41508">
                  <c:v>3.7575571537019998</c:v>
                </c:pt>
                <c:pt idx="41509">
                  <c:v>3.7576203346249999</c:v>
                </c:pt>
                <c:pt idx="41510">
                  <c:v>3.7576837539670001</c:v>
                </c:pt>
                <c:pt idx="41511">
                  <c:v>3.7577509880069999</c:v>
                </c:pt>
                <c:pt idx="41512">
                  <c:v>3.7578327655789998</c:v>
                </c:pt>
                <c:pt idx="41513">
                  <c:v>3.757913827896</c:v>
                </c:pt>
                <c:pt idx="41514">
                  <c:v>3.7579963207240001</c:v>
                </c:pt>
                <c:pt idx="41515">
                  <c:v>3.7580831050870001</c:v>
                </c:pt>
                <c:pt idx="41516">
                  <c:v>3.7581775188450002</c:v>
                </c:pt>
                <c:pt idx="41517">
                  <c:v>3.7582533359529999</c:v>
                </c:pt>
                <c:pt idx="41518">
                  <c:v>3.7583281993869999</c:v>
                </c:pt>
                <c:pt idx="41519">
                  <c:v>3.7584061622620002</c:v>
                </c:pt>
                <c:pt idx="41520">
                  <c:v>3.758468389511</c:v>
                </c:pt>
                <c:pt idx="41521">
                  <c:v>3.7585263252260002</c:v>
                </c:pt>
                <c:pt idx="41522">
                  <c:v>3.7586300373079999</c:v>
                </c:pt>
                <c:pt idx="41523">
                  <c:v>3.7588393688199999</c:v>
                </c:pt>
                <c:pt idx="41524">
                  <c:v>3.7589468955990002</c:v>
                </c:pt>
                <c:pt idx="41525">
                  <c:v>3.7590539455409999</c:v>
                </c:pt>
                <c:pt idx="41526">
                  <c:v>3.759156942368</c:v>
                </c:pt>
                <c:pt idx="41527">
                  <c:v>3.7592349052429999</c:v>
                </c:pt>
                <c:pt idx="41528">
                  <c:v>3.759315729141</c:v>
                </c:pt>
                <c:pt idx="41529">
                  <c:v>3.7593932151790002</c:v>
                </c:pt>
                <c:pt idx="41530">
                  <c:v>3.7594966888429999</c:v>
                </c:pt>
                <c:pt idx="41531">
                  <c:v>3.7595784664149998</c:v>
                </c:pt>
                <c:pt idx="41532">
                  <c:v>3.75976729393</c:v>
                </c:pt>
                <c:pt idx="41533">
                  <c:v>3.7599027156829998</c:v>
                </c:pt>
                <c:pt idx="41534">
                  <c:v>3.7600209712980002</c:v>
                </c:pt>
                <c:pt idx="41535">
                  <c:v>3.760098695755</c:v>
                </c:pt>
                <c:pt idx="41536">
                  <c:v>3.760192871094</c:v>
                </c:pt>
                <c:pt idx="41537">
                  <c:v>3.7602891922000001</c:v>
                </c:pt>
                <c:pt idx="41538">
                  <c:v>3.7603387832639998</c:v>
                </c:pt>
                <c:pt idx="41539">
                  <c:v>3.7603833675380001</c:v>
                </c:pt>
                <c:pt idx="41540">
                  <c:v>3.7604322433470001</c:v>
                </c:pt>
                <c:pt idx="41541">
                  <c:v>3.760490894318</c:v>
                </c:pt>
                <c:pt idx="41542">
                  <c:v>3.760546922684</c:v>
                </c:pt>
                <c:pt idx="41543">
                  <c:v>3.7606055736539998</c:v>
                </c:pt>
                <c:pt idx="41544">
                  <c:v>3.7606778144840001</c:v>
                </c:pt>
                <c:pt idx="41545">
                  <c:v>3.7607429027560002</c:v>
                </c:pt>
                <c:pt idx="41546">
                  <c:v>3.7608087062840001</c:v>
                </c:pt>
                <c:pt idx="41547">
                  <c:v>3.7608804702760001</c:v>
                </c:pt>
                <c:pt idx="41548">
                  <c:v>3.7609519958500002</c:v>
                </c:pt>
                <c:pt idx="41549">
                  <c:v>3.7610201835630002</c:v>
                </c:pt>
                <c:pt idx="41550">
                  <c:v>3.7610888481139999</c:v>
                </c:pt>
                <c:pt idx="41551">
                  <c:v>3.761162519455</c:v>
                </c:pt>
                <c:pt idx="41552">
                  <c:v>3.76122879982</c:v>
                </c:pt>
                <c:pt idx="41553">
                  <c:v>3.7612922191620002</c:v>
                </c:pt>
                <c:pt idx="41554">
                  <c:v>3.7613570690159999</c:v>
                </c:pt>
                <c:pt idx="41555">
                  <c:v>3.7614109516140002</c:v>
                </c:pt>
                <c:pt idx="41556">
                  <c:v>3.7614603042599999</c:v>
                </c:pt>
                <c:pt idx="41557">
                  <c:v>3.7615501880650002</c:v>
                </c:pt>
                <c:pt idx="41558">
                  <c:v>3.7618782520290002</c:v>
                </c:pt>
                <c:pt idx="41559">
                  <c:v>3.7619781494139999</c:v>
                </c:pt>
                <c:pt idx="41560">
                  <c:v>3.762018680573</c:v>
                </c:pt>
                <c:pt idx="41561">
                  <c:v>3.7620625495910001</c:v>
                </c:pt>
                <c:pt idx="41562">
                  <c:v>3.7621030807500002</c:v>
                </c:pt>
                <c:pt idx="41563">
                  <c:v>3.76211643219</c:v>
                </c:pt>
                <c:pt idx="41564">
                  <c:v>3.7621533870700001</c:v>
                </c:pt>
                <c:pt idx="41565">
                  <c:v>3.7621805667879999</c:v>
                </c:pt>
                <c:pt idx="41566">
                  <c:v>3.7621934413910001</c:v>
                </c:pt>
                <c:pt idx="41567">
                  <c:v>3.762215852737</c:v>
                </c:pt>
                <c:pt idx="41568">
                  <c:v>3.7622423172000001</c:v>
                </c:pt>
                <c:pt idx="41569">
                  <c:v>3.7622551918029998</c:v>
                </c:pt>
                <c:pt idx="41570">
                  <c:v>3.7622659206389999</c:v>
                </c:pt>
                <c:pt idx="41571">
                  <c:v>3.762282133102</c:v>
                </c:pt>
                <c:pt idx="41572">
                  <c:v>3.762301206589</c:v>
                </c:pt>
                <c:pt idx="41573">
                  <c:v>3.7623119354250001</c:v>
                </c:pt>
                <c:pt idx="41574">
                  <c:v>3.7623503208160001</c:v>
                </c:pt>
                <c:pt idx="41575">
                  <c:v>3.7623608112340001</c:v>
                </c:pt>
                <c:pt idx="41576">
                  <c:v>3.7623713016510001</c:v>
                </c:pt>
                <c:pt idx="41577">
                  <c:v>3.7624049186709998</c:v>
                </c:pt>
                <c:pt idx="41578">
                  <c:v>3.7624156475069999</c:v>
                </c:pt>
                <c:pt idx="41579">
                  <c:v>3.7624416351319998</c:v>
                </c:pt>
                <c:pt idx="41580">
                  <c:v>3.762465000153</c:v>
                </c:pt>
                <c:pt idx="41581">
                  <c:v>3.7624752521509999</c:v>
                </c:pt>
                <c:pt idx="41582">
                  <c:v>3.7624852657319998</c:v>
                </c:pt>
                <c:pt idx="41583">
                  <c:v>3.7624976634979999</c:v>
                </c:pt>
                <c:pt idx="41584">
                  <c:v>3.7625141143800001</c:v>
                </c:pt>
                <c:pt idx="41585">
                  <c:v>3.7625255584719999</c:v>
                </c:pt>
                <c:pt idx="41586">
                  <c:v>3.7625355720520002</c:v>
                </c:pt>
                <c:pt idx="41587">
                  <c:v>3.7625451087949999</c:v>
                </c:pt>
                <c:pt idx="41588">
                  <c:v>3.7625577449800001</c:v>
                </c:pt>
                <c:pt idx="41589">
                  <c:v>3.7625689506529998</c:v>
                </c:pt>
                <c:pt idx="41590">
                  <c:v>3.7625815868379999</c:v>
                </c:pt>
                <c:pt idx="41591">
                  <c:v>3.7625999450680001</c:v>
                </c:pt>
                <c:pt idx="41592">
                  <c:v>3.7626125812529998</c:v>
                </c:pt>
                <c:pt idx="41593">
                  <c:v>3.7626230716709999</c:v>
                </c:pt>
                <c:pt idx="41594">
                  <c:v>3.7626347541810001</c:v>
                </c:pt>
                <c:pt idx="41595">
                  <c:v>3.76264834404</c:v>
                </c:pt>
                <c:pt idx="41596">
                  <c:v>3.7626628875730002</c:v>
                </c:pt>
                <c:pt idx="41597">
                  <c:v>3.7626776695249999</c:v>
                </c:pt>
                <c:pt idx="41598">
                  <c:v>3.7626931667329999</c:v>
                </c:pt>
                <c:pt idx="41599">
                  <c:v>3.7627048492430002</c:v>
                </c:pt>
                <c:pt idx="41600">
                  <c:v>3.7627170085909998</c:v>
                </c:pt>
                <c:pt idx="41601">
                  <c:v>3.7627260684969999</c:v>
                </c:pt>
                <c:pt idx="41602">
                  <c:v>3.7627439498899999</c:v>
                </c:pt>
                <c:pt idx="41603">
                  <c:v>3.7627627849579999</c:v>
                </c:pt>
                <c:pt idx="41604">
                  <c:v>3.7628045082089998</c:v>
                </c:pt>
                <c:pt idx="41605">
                  <c:v>3.762887001038</c:v>
                </c:pt>
                <c:pt idx="41606">
                  <c:v>3.7630012035370002</c:v>
                </c:pt>
                <c:pt idx="41607">
                  <c:v>3.7631065845489999</c:v>
                </c:pt>
                <c:pt idx="41608">
                  <c:v>3.7631702423100002</c:v>
                </c:pt>
                <c:pt idx="41609">
                  <c:v>3.7632405757899998</c:v>
                </c:pt>
                <c:pt idx="41610">
                  <c:v>3.7633171081539998</c:v>
                </c:pt>
                <c:pt idx="41611">
                  <c:v>3.7634077072140002</c:v>
                </c:pt>
                <c:pt idx="41612">
                  <c:v>3.7634947299960002</c:v>
                </c:pt>
                <c:pt idx="41613">
                  <c:v>3.7635924816130002</c:v>
                </c:pt>
                <c:pt idx="41614">
                  <c:v>3.7636909484859999</c:v>
                </c:pt>
                <c:pt idx="41615">
                  <c:v>3.763790607452</c:v>
                </c:pt>
                <c:pt idx="41616">
                  <c:v>3.763887882233</c:v>
                </c:pt>
                <c:pt idx="41617">
                  <c:v>3.76398062706</c:v>
                </c:pt>
                <c:pt idx="41618">
                  <c:v>3.7640671730039998</c:v>
                </c:pt>
                <c:pt idx="41619">
                  <c:v>3.7641487121580002</c:v>
                </c:pt>
                <c:pt idx="41620">
                  <c:v>3.7642242908479999</c:v>
                </c:pt>
                <c:pt idx="41621">
                  <c:v>3.7642889022829999</c:v>
                </c:pt>
                <c:pt idx="41622">
                  <c:v>3.7643527984620002</c:v>
                </c:pt>
                <c:pt idx="41623">
                  <c:v>3.7644104957579998</c:v>
                </c:pt>
                <c:pt idx="41624">
                  <c:v>3.7644643783570002</c:v>
                </c:pt>
                <c:pt idx="41625">
                  <c:v>3.7645146846770001</c:v>
                </c:pt>
                <c:pt idx="41626">
                  <c:v>3.7646043300629999</c:v>
                </c:pt>
                <c:pt idx="41627">
                  <c:v>3.7646846771239999</c:v>
                </c:pt>
                <c:pt idx="41628">
                  <c:v>3.7649979591370002</c:v>
                </c:pt>
                <c:pt idx="41629">
                  <c:v>3.7650647163389999</c:v>
                </c:pt>
                <c:pt idx="41630">
                  <c:v>3.7651031017299998</c:v>
                </c:pt>
                <c:pt idx="41631">
                  <c:v>3.765154123306</c:v>
                </c:pt>
                <c:pt idx="41632">
                  <c:v>3.7651896476750002</c:v>
                </c:pt>
                <c:pt idx="41633">
                  <c:v>3.765232801437</c:v>
                </c:pt>
                <c:pt idx="41634">
                  <c:v>3.765279531479</c:v>
                </c:pt>
                <c:pt idx="41635">
                  <c:v>3.76531291008</c:v>
                </c:pt>
                <c:pt idx="41636">
                  <c:v>3.7653489112849998</c:v>
                </c:pt>
                <c:pt idx="41637">
                  <c:v>3.7653865814210001</c:v>
                </c:pt>
                <c:pt idx="41638">
                  <c:v>3.7654230594640001</c:v>
                </c:pt>
                <c:pt idx="41639">
                  <c:v>3.765461206436</c:v>
                </c:pt>
                <c:pt idx="41640">
                  <c:v>3.7655038833619998</c:v>
                </c:pt>
                <c:pt idx="41641">
                  <c:v>3.7655470371250002</c:v>
                </c:pt>
                <c:pt idx="41642">
                  <c:v>3.7655858993529998</c:v>
                </c:pt>
                <c:pt idx="41643">
                  <c:v>3.7656259536740002</c:v>
                </c:pt>
                <c:pt idx="41644">
                  <c:v>3.76567029953</c:v>
                </c:pt>
                <c:pt idx="41645">
                  <c:v>3.7657127380370001</c:v>
                </c:pt>
                <c:pt idx="41646">
                  <c:v>3.7657837867740001</c:v>
                </c:pt>
                <c:pt idx="41647">
                  <c:v>3.7661349773409998</c:v>
                </c:pt>
                <c:pt idx="41648">
                  <c:v>3.7661826610569999</c:v>
                </c:pt>
                <c:pt idx="41649">
                  <c:v>3.7662341594700002</c:v>
                </c:pt>
                <c:pt idx="41650">
                  <c:v>3.7662847042080001</c:v>
                </c:pt>
                <c:pt idx="41651">
                  <c:v>3.7663328647609999</c:v>
                </c:pt>
                <c:pt idx="41652">
                  <c:v>3.7663877010350002</c:v>
                </c:pt>
                <c:pt idx="41653">
                  <c:v>3.7664415836330001</c:v>
                </c:pt>
                <c:pt idx="41654">
                  <c:v>3.7664957046510001</c:v>
                </c:pt>
                <c:pt idx="41655">
                  <c:v>3.7665543556209999</c:v>
                </c:pt>
                <c:pt idx="41656">
                  <c:v>3.7666146755219998</c:v>
                </c:pt>
                <c:pt idx="41657">
                  <c:v>3.7666704654690002</c:v>
                </c:pt>
                <c:pt idx="41658">
                  <c:v>3.7667264938349998</c:v>
                </c:pt>
                <c:pt idx="41659">
                  <c:v>3.7667851448060001</c:v>
                </c:pt>
                <c:pt idx="41660">
                  <c:v>3.7668359279630002</c:v>
                </c:pt>
                <c:pt idx="41661">
                  <c:v>3.7668895721440001</c:v>
                </c:pt>
                <c:pt idx="41662">
                  <c:v>3.7669491767880001</c:v>
                </c:pt>
                <c:pt idx="41663">
                  <c:v>3.7670049667360002</c:v>
                </c:pt>
                <c:pt idx="41664">
                  <c:v>3.767053127289</c:v>
                </c:pt>
                <c:pt idx="41665">
                  <c:v>3.7671496868130001</c:v>
                </c:pt>
                <c:pt idx="41666">
                  <c:v>3.7672333717350002</c:v>
                </c:pt>
                <c:pt idx="41667">
                  <c:v>3.7675650119780002</c:v>
                </c:pt>
                <c:pt idx="41668">
                  <c:v>3.7676138877869998</c:v>
                </c:pt>
                <c:pt idx="41669">
                  <c:v>3.767656564713</c:v>
                </c:pt>
                <c:pt idx="41670">
                  <c:v>3.7676978111269999</c:v>
                </c:pt>
                <c:pt idx="41671">
                  <c:v>3.7677390575410001</c:v>
                </c:pt>
                <c:pt idx="41672">
                  <c:v>3.7677848339079998</c:v>
                </c:pt>
                <c:pt idx="41673">
                  <c:v>3.7678225040440001</c:v>
                </c:pt>
                <c:pt idx="41674">
                  <c:v>3.7678630352020002</c:v>
                </c:pt>
                <c:pt idx="41675">
                  <c:v>3.7679035663599998</c:v>
                </c:pt>
                <c:pt idx="41676">
                  <c:v>3.7679433822630002</c:v>
                </c:pt>
                <c:pt idx="41677">
                  <c:v>3.7679805755619999</c:v>
                </c:pt>
                <c:pt idx="41678">
                  <c:v>3.7680058479310001</c:v>
                </c:pt>
                <c:pt idx="41679">
                  <c:v>3.7680447101590002</c:v>
                </c:pt>
                <c:pt idx="41680">
                  <c:v>3.7680823802950001</c:v>
                </c:pt>
                <c:pt idx="41681">
                  <c:v>3.768118858337</c:v>
                </c:pt>
                <c:pt idx="41682">
                  <c:v>3.7681543827059998</c:v>
                </c:pt>
                <c:pt idx="41683">
                  <c:v>3.7681839466090001</c:v>
                </c:pt>
                <c:pt idx="41684">
                  <c:v>3.7682209014889998</c:v>
                </c:pt>
                <c:pt idx="41685">
                  <c:v>3.7682569026950001</c:v>
                </c:pt>
                <c:pt idx="41686">
                  <c:v>3.768293380737</c:v>
                </c:pt>
                <c:pt idx="41687">
                  <c:v>3.7683308124539998</c:v>
                </c:pt>
                <c:pt idx="41688">
                  <c:v>3.7683782577509999</c:v>
                </c:pt>
                <c:pt idx="41689">
                  <c:v>3.7684092521669998</c:v>
                </c:pt>
                <c:pt idx="41690">
                  <c:v>3.768430709839</c:v>
                </c:pt>
                <c:pt idx="41691">
                  <c:v>3.7684698104860002</c:v>
                </c:pt>
                <c:pt idx="41692">
                  <c:v>3.7685115337370001</c:v>
                </c:pt>
                <c:pt idx="41693">
                  <c:v>3.7685277462009998</c:v>
                </c:pt>
                <c:pt idx="41694">
                  <c:v>3.7685678005219998</c:v>
                </c:pt>
                <c:pt idx="41695">
                  <c:v>3.7686145305630001</c:v>
                </c:pt>
                <c:pt idx="41696">
                  <c:v>3.7686669826510002</c:v>
                </c:pt>
                <c:pt idx="41697">
                  <c:v>3.7687525749209998</c:v>
                </c:pt>
                <c:pt idx="41698">
                  <c:v>3.7689282894130001</c:v>
                </c:pt>
                <c:pt idx="41699">
                  <c:v>3.7690346241000001</c:v>
                </c:pt>
                <c:pt idx="41700">
                  <c:v>3.7690873146060002</c:v>
                </c:pt>
                <c:pt idx="41701">
                  <c:v>3.769144058228</c:v>
                </c:pt>
                <c:pt idx="41702">
                  <c:v>3.769213914871</c:v>
                </c:pt>
                <c:pt idx="41703">
                  <c:v>3.7692790031430001</c:v>
                </c:pt>
                <c:pt idx="41704">
                  <c:v>3.7693467140200001</c:v>
                </c:pt>
                <c:pt idx="41705">
                  <c:v>3.7694263458249999</c:v>
                </c:pt>
                <c:pt idx="41706">
                  <c:v>3.7695028781889999</c:v>
                </c:pt>
                <c:pt idx="41707">
                  <c:v>3.7695770263670001</c:v>
                </c:pt>
                <c:pt idx="41708">
                  <c:v>3.769651412964</c:v>
                </c:pt>
                <c:pt idx="41709">
                  <c:v>3.7697415351869998</c:v>
                </c:pt>
                <c:pt idx="41710">
                  <c:v>3.7698178291320001</c:v>
                </c:pt>
                <c:pt idx="41711">
                  <c:v>3.7698953151699999</c:v>
                </c:pt>
                <c:pt idx="41712">
                  <c:v>3.7699820995329998</c:v>
                </c:pt>
                <c:pt idx="41713">
                  <c:v>3.7700529098510001</c:v>
                </c:pt>
                <c:pt idx="41714">
                  <c:v>3.7701218128199998</c:v>
                </c:pt>
                <c:pt idx="41715">
                  <c:v>3.7701916694639999</c:v>
                </c:pt>
                <c:pt idx="41716">
                  <c:v>3.770265340805</c:v>
                </c:pt>
                <c:pt idx="41717">
                  <c:v>3.7703206539149998</c:v>
                </c:pt>
                <c:pt idx="41718">
                  <c:v>3.7704229354860002</c:v>
                </c:pt>
                <c:pt idx="41719">
                  <c:v>3.7705447673800001</c:v>
                </c:pt>
                <c:pt idx="41720">
                  <c:v>3.7707705497739998</c:v>
                </c:pt>
                <c:pt idx="41721">
                  <c:v>3.7708499431610001</c:v>
                </c:pt>
                <c:pt idx="41722">
                  <c:v>3.7709379196169999</c:v>
                </c:pt>
                <c:pt idx="41723">
                  <c:v>3.7710106372830001</c:v>
                </c:pt>
                <c:pt idx="41724">
                  <c:v>3.7710649967190002</c:v>
                </c:pt>
                <c:pt idx="41725">
                  <c:v>3.7711000442499998</c:v>
                </c:pt>
                <c:pt idx="41726">
                  <c:v>3.7711405754089999</c:v>
                </c:pt>
                <c:pt idx="41727">
                  <c:v>3.7711875438689999</c:v>
                </c:pt>
                <c:pt idx="41728">
                  <c:v>3.7712168693539998</c:v>
                </c:pt>
                <c:pt idx="41729">
                  <c:v>3.7712535858149998</c:v>
                </c:pt>
                <c:pt idx="41730">
                  <c:v>3.7712781429289999</c:v>
                </c:pt>
                <c:pt idx="41731">
                  <c:v>3.7713019847870002</c:v>
                </c:pt>
                <c:pt idx="41732">
                  <c:v>3.7713298797610002</c:v>
                </c:pt>
                <c:pt idx="41733">
                  <c:v>3.771363973618</c:v>
                </c:pt>
                <c:pt idx="41734">
                  <c:v>3.7713887691500001</c:v>
                </c:pt>
                <c:pt idx="41735">
                  <c:v>3.7714185714720001</c:v>
                </c:pt>
                <c:pt idx="41736">
                  <c:v>3.771452903748</c:v>
                </c:pt>
                <c:pt idx="41737">
                  <c:v>3.7714970111850001</c:v>
                </c:pt>
                <c:pt idx="41738">
                  <c:v>3.771538257599</c:v>
                </c:pt>
                <c:pt idx="41739">
                  <c:v>3.771581888199</c:v>
                </c:pt>
                <c:pt idx="41740">
                  <c:v>3.7716283798219998</c:v>
                </c:pt>
                <c:pt idx="41741">
                  <c:v>3.7716650962829998</c:v>
                </c:pt>
                <c:pt idx="41742">
                  <c:v>3.7717037200929999</c:v>
                </c:pt>
                <c:pt idx="41743">
                  <c:v>3.7717392444610001</c:v>
                </c:pt>
                <c:pt idx="41744">
                  <c:v>3.7718112468720002</c:v>
                </c:pt>
                <c:pt idx="41745">
                  <c:v>3.7720253467560001</c:v>
                </c:pt>
                <c:pt idx="41746">
                  <c:v>3.7720785140989999</c:v>
                </c:pt>
                <c:pt idx="41747">
                  <c:v>3.7721316814420001</c:v>
                </c:pt>
                <c:pt idx="41748">
                  <c:v>3.7721922397609999</c:v>
                </c:pt>
                <c:pt idx="41749">
                  <c:v>3.7722589969640001</c:v>
                </c:pt>
                <c:pt idx="41750">
                  <c:v>3.7723333835599999</c:v>
                </c:pt>
                <c:pt idx="41751">
                  <c:v>3.7724094390870002</c:v>
                </c:pt>
                <c:pt idx="41752">
                  <c:v>3.772492170334</c:v>
                </c:pt>
                <c:pt idx="41753">
                  <c:v>3.7725763320920001</c:v>
                </c:pt>
                <c:pt idx="41754">
                  <c:v>3.7726624011990002</c:v>
                </c:pt>
                <c:pt idx="41755">
                  <c:v>3.7727456092830001</c:v>
                </c:pt>
                <c:pt idx="41756">
                  <c:v>3.7728314399720002</c:v>
                </c:pt>
                <c:pt idx="41757">
                  <c:v>3.7729218006130001</c:v>
                </c:pt>
                <c:pt idx="41758">
                  <c:v>3.7730028629299999</c:v>
                </c:pt>
                <c:pt idx="41759">
                  <c:v>3.773084878922</c:v>
                </c:pt>
                <c:pt idx="41760">
                  <c:v>3.7731683254239998</c:v>
                </c:pt>
                <c:pt idx="41761">
                  <c:v>3.7732417583469999</c:v>
                </c:pt>
                <c:pt idx="41762">
                  <c:v>3.7733056545260002</c:v>
                </c:pt>
                <c:pt idx="41763">
                  <c:v>3.7733724117279999</c:v>
                </c:pt>
                <c:pt idx="41764">
                  <c:v>3.7734308242800001</c:v>
                </c:pt>
                <c:pt idx="41765">
                  <c:v>3.7735323905940001</c:v>
                </c:pt>
                <c:pt idx="41766">
                  <c:v>3.773618936539</c:v>
                </c:pt>
                <c:pt idx="41767">
                  <c:v>3.7738218307500002</c:v>
                </c:pt>
                <c:pt idx="41768">
                  <c:v>3.7739853858950001</c:v>
                </c:pt>
                <c:pt idx="41769">
                  <c:v>3.7740509510039999</c:v>
                </c:pt>
                <c:pt idx="41770">
                  <c:v>3.774096488953</c:v>
                </c:pt>
                <c:pt idx="41771">
                  <c:v>3.7741355896000002</c:v>
                </c:pt>
                <c:pt idx="41772">
                  <c:v>3.7741744518279998</c:v>
                </c:pt>
                <c:pt idx="41773">
                  <c:v>3.7742085456850001</c:v>
                </c:pt>
                <c:pt idx="41774">
                  <c:v>3.7742490768430002</c:v>
                </c:pt>
                <c:pt idx="41775">
                  <c:v>3.7742824554440002</c:v>
                </c:pt>
                <c:pt idx="41776">
                  <c:v>3.7743237018590001</c:v>
                </c:pt>
                <c:pt idx="41777">
                  <c:v>3.774361848831</c:v>
                </c:pt>
                <c:pt idx="41778">
                  <c:v>3.774401903152</c:v>
                </c:pt>
                <c:pt idx="41779">
                  <c:v>3.7744405269620001</c:v>
                </c:pt>
                <c:pt idx="41780">
                  <c:v>3.7744755744930001</c:v>
                </c:pt>
                <c:pt idx="41781">
                  <c:v>3.7745106220250002</c:v>
                </c:pt>
                <c:pt idx="41782">
                  <c:v>3.7745440006259998</c:v>
                </c:pt>
                <c:pt idx="41783">
                  <c:v>3.7745821475980001</c:v>
                </c:pt>
                <c:pt idx="41784">
                  <c:v>3.7748835086820001</c:v>
                </c:pt>
                <c:pt idx="41785">
                  <c:v>3.7749652862550001</c:v>
                </c:pt>
                <c:pt idx="41786">
                  <c:v>3.7750637531279998</c:v>
                </c:pt>
                <c:pt idx="41787">
                  <c:v>3.7751564979549999</c:v>
                </c:pt>
                <c:pt idx="41788">
                  <c:v>3.7752139568329999</c:v>
                </c:pt>
                <c:pt idx="41789">
                  <c:v>3.7753131389619998</c:v>
                </c:pt>
                <c:pt idx="41790">
                  <c:v>3.7753701210020001</c:v>
                </c:pt>
                <c:pt idx="41791">
                  <c:v>3.7754213809969999</c:v>
                </c:pt>
                <c:pt idx="41792">
                  <c:v>3.7754716873169998</c:v>
                </c:pt>
                <c:pt idx="41793">
                  <c:v>3.7755661010739998</c:v>
                </c:pt>
                <c:pt idx="41794">
                  <c:v>3.7756536006929999</c:v>
                </c:pt>
                <c:pt idx="41795">
                  <c:v>3.7757453918460002</c:v>
                </c:pt>
                <c:pt idx="41796">
                  <c:v>3.775990486145</c:v>
                </c:pt>
                <c:pt idx="41797">
                  <c:v>3.7760343551640001</c:v>
                </c:pt>
                <c:pt idx="41798">
                  <c:v>3.776062011719</c:v>
                </c:pt>
                <c:pt idx="41799">
                  <c:v>3.7760996818539998</c:v>
                </c:pt>
                <c:pt idx="41800">
                  <c:v>3.776140213013</c:v>
                </c:pt>
                <c:pt idx="41801">
                  <c:v>3.7761704921720001</c:v>
                </c:pt>
                <c:pt idx="41802">
                  <c:v>3.7762145996090002</c:v>
                </c:pt>
                <c:pt idx="41803">
                  <c:v>3.7762498855589999</c:v>
                </c:pt>
                <c:pt idx="41804">
                  <c:v>3.7762913703919998</c:v>
                </c:pt>
                <c:pt idx="41805">
                  <c:v>3.7763297557829998</c:v>
                </c:pt>
                <c:pt idx="41806">
                  <c:v>3.7763485908510002</c:v>
                </c:pt>
                <c:pt idx="41807">
                  <c:v>3.7763788700099998</c:v>
                </c:pt>
                <c:pt idx="41808">
                  <c:v>3.776413917542</c:v>
                </c:pt>
                <c:pt idx="41809">
                  <c:v>3.7764470577239999</c:v>
                </c:pt>
                <c:pt idx="41810">
                  <c:v>3.7764606475829998</c:v>
                </c:pt>
                <c:pt idx="41811">
                  <c:v>3.7764940261839999</c:v>
                </c:pt>
                <c:pt idx="41812">
                  <c:v>3.7765214443209998</c:v>
                </c:pt>
                <c:pt idx="41813">
                  <c:v>3.776539802551</c:v>
                </c:pt>
                <c:pt idx="41814">
                  <c:v>3.7765722274779998</c:v>
                </c:pt>
                <c:pt idx="41815">
                  <c:v>3.77658867836</c:v>
                </c:pt>
                <c:pt idx="41816">
                  <c:v>3.7766091823579999</c:v>
                </c:pt>
                <c:pt idx="41817">
                  <c:v>3.776626825333</c:v>
                </c:pt>
                <c:pt idx="41818">
                  <c:v>3.776642799377</c:v>
                </c:pt>
                <c:pt idx="41819">
                  <c:v>3.7766754627229999</c:v>
                </c:pt>
                <c:pt idx="41820">
                  <c:v>3.7766907215119998</c:v>
                </c:pt>
                <c:pt idx="41821">
                  <c:v>3.77672457695</c:v>
                </c:pt>
                <c:pt idx="41822">
                  <c:v>3.7767584323880001</c:v>
                </c:pt>
                <c:pt idx="41823">
                  <c:v>3.776799678802</c:v>
                </c:pt>
                <c:pt idx="41824">
                  <c:v>3.776844978333</c:v>
                </c:pt>
                <c:pt idx="41825">
                  <c:v>3.7769219875340001</c:v>
                </c:pt>
                <c:pt idx="41826">
                  <c:v>3.7770085334779999</c:v>
                </c:pt>
                <c:pt idx="41827">
                  <c:v>3.7771263122560002</c:v>
                </c:pt>
                <c:pt idx="41828">
                  <c:v>3.7773797512049998</c:v>
                </c:pt>
                <c:pt idx="41829">
                  <c:v>3.7774310112</c:v>
                </c:pt>
                <c:pt idx="41830">
                  <c:v>3.7774841785429998</c:v>
                </c:pt>
                <c:pt idx="41831">
                  <c:v>3.7775475978849999</c:v>
                </c:pt>
                <c:pt idx="41832">
                  <c:v>3.7776300907140001</c:v>
                </c:pt>
                <c:pt idx="41833">
                  <c:v>3.7777028083799999</c:v>
                </c:pt>
                <c:pt idx="41834">
                  <c:v>3.7777752876280002</c:v>
                </c:pt>
                <c:pt idx="41835">
                  <c:v>3.7778637409210001</c:v>
                </c:pt>
                <c:pt idx="41836">
                  <c:v>3.7779455184940001</c:v>
                </c:pt>
                <c:pt idx="41837">
                  <c:v>3.7780275344850001</c:v>
                </c:pt>
                <c:pt idx="41838">
                  <c:v>3.778114557266</c:v>
                </c:pt>
                <c:pt idx="41839">
                  <c:v>3.7782037258150001</c:v>
                </c:pt>
                <c:pt idx="41840">
                  <c:v>3.7782850265499999</c:v>
                </c:pt>
                <c:pt idx="41841">
                  <c:v>3.7783682346340002</c:v>
                </c:pt>
                <c:pt idx="41842">
                  <c:v>3.7784543037409999</c:v>
                </c:pt>
                <c:pt idx="41843">
                  <c:v>3.778529644012</c:v>
                </c:pt>
                <c:pt idx="41844">
                  <c:v>3.778602838516</c:v>
                </c:pt>
                <c:pt idx="41845">
                  <c:v>3.7786762714390001</c:v>
                </c:pt>
                <c:pt idx="41846">
                  <c:v>3.7787446975710002</c:v>
                </c:pt>
                <c:pt idx="41847">
                  <c:v>3.77880859375</c:v>
                </c:pt>
                <c:pt idx="41848">
                  <c:v>3.7788703441620002</c:v>
                </c:pt>
                <c:pt idx="41849">
                  <c:v>3.7789316177369998</c:v>
                </c:pt>
                <c:pt idx="41850">
                  <c:v>3.7790257930759998</c:v>
                </c:pt>
                <c:pt idx="41851">
                  <c:v>3.7791495323180002</c:v>
                </c:pt>
                <c:pt idx="41852">
                  <c:v>3.7793245315549999</c:v>
                </c:pt>
                <c:pt idx="41853">
                  <c:v>3.7795312404630002</c:v>
                </c:pt>
                <c:pt idx="41854">
                  <c:v>3.7796151638030002</c:v>
                </c:pt>
                <c:pt idx="41855">
                  <c:v>3.779701471329</c:v>
                </c:pt>
                <c:pt idx="41856">
                  <c:v>3.7797491550450002</c:v>
                </c:pt>
                <c:pt idx="41857">
                  <c:v>3.779790639877</c:v>
                </c:pt>
                <c:pt idx="41858">
                  <c:v>3.7798323631290001</c:v>
                </c:pt>
                <c:pt idx="41859">
                  <c:v>3.7798717021939998</c:v>
                </c:pt>
                <c:pt idx="41860">
                  <c:v>3.779910564423</c:v>
                </c:pt>
                <c:pt idx="41861">
                  <c:v>3.779948949814</c:v>
                </c:pt>
                <c:pt idx="41862">
                  <c:v>3.7799651622770001</c:v>
                </c:pt>
                <c:pt idx="41863">
                  <c:v>3.779997825623</c:v>
                </c:pt>
                <c:pt idx="41864">
                  <c:v>3.780025959015</c:v>
                </c:pt>
                <c:pt idx="41865">
                  <c:v>3.7800583839419999</c:v>
                </c:pt>
                <c:pt idx="41866">
                  <c:v>3.7800881862639999</c:v>
                </c:pt>
                <c:pt idx="41867">
                  <c:v>3.780121803284</c:v>
                </c:pt>
                <c:pt idx="41868">
                  <c:v>3.7801501750950002</c:v>
                </c:pt>
                <c:pt idx="41869">
                  <c:v>3.7801625728610002</c:v>
                </c:pt>
                <c:pt idx="41870">
                  <c:v>3.7801785469059999</c:v>
                </c:pt>
                <c:pt idx="41871">
                  <c:v>3.7802078723910002</c:v>
                </c:pt>
                <c:pt idx="41872">
                  <c:v>3.7802200317380001</c:v>
                </c:pt>
                <c:pt idx="41873">
                  <c:v>3.7802429199219998</c:v>
                </c:pt>
                <c:pt idx="41874">
                  <c:v>3.7802557945249999</c:v>
                </c:pt>
                <c:pt idx="41875">
                  <c:v>3.780266523361</c:v>
                </c:pt>
                <c:pt idx="41876">
                  <c:v>3.7802827358250002</c:v>
                </c:pt>
                <c:pt idx="41877">
                  <c:v>3.780296087265</c:v>
                </c:pt>
                <c:pt idx="41878">
                  <c:v>3.7803089618680001</c:v>
                </c:pt>
                <c:pt idx="41879">
                  <c:v>3.7803237438199999</c:v>
                </c:pt>
                <c:pt idx="41880">
                  <c:v>3.7803373336789998</c:v>
                </c:pt>
                <c:pt idx="41881">
                  <c:v>3.7803654670719999</c:v>
                </c:pt>
                <c:pt idx="41882">
                  <c:v>3.7803802490230001</c:v>
                </c:pt>
                <c:pt idx="41883">
                  <c:v>3.7803986072539999</c:v>
                </c:pt>
                <c:pt idx="41884">
                  <c:v>3.780437231064</c:v>
                </c:pt>
                <c:pt idx="41885">
                  <c:v>3.7804570198060001</c:v>
                </c:pt>
                <c:pt idx="41886">
                  <c:v>3.7804865837100001</c:v>
                </c:pt>
                <c:pt idx="41887">
                  <c:v>3.7805027961729998</c:v>
                </c:pt>
                <c:pt idx="41888">
                  <c:v>3.780524730682</c:v>
                </c:pt>
                <c:pt idx="41889">
                  <c:v>3.7805631160740001</c:v>
                </c:pt>
                <c:pt idx="41890">
                  <c:v>3.780613422394</c:v>
                </c:pt>
                <c:pt idx="41891">
                  <c:v>3.7807934284210001</c:v>
                </c:pt>
                <c:pt idx="41892">
                  <c:v>3.780866146088</c:v>
                </c:pt>
                <c:pt idx="41893">
                  <c:v>3.7809479236599999</c:v>
                </c:pt>
                <c:pt idx="41894">
                  <c:v>3.7810385227199999</c:v>
                </c:pt>
                <c:pt idx="41895">
                  <c:v>3.7811372280120001</c:v>
                </c:pt>
                <c:pt idx="41896">
                  <c:v>3.7812426090239999</c:v>
                </c:pt>
                <c:pt idx="41897">
                  <c:v>3.7813627719879999</c:v>
                </c:pt>
                <c:pt idx="41898">
                  <c:v>3.781485557556</c:v>
                </c:pt>
                <c:pt idx="41899">
                  <c:v>3.7816095352170001</c:v>
                </c:pt>
                <c:pt idx="41900">
                  <c:v>3.7817282676700001</c:v>
                </c:pt>
                <c:pt idx="41901">
                  <c:v>3.7818424701689999</c:v>
                </c:pt>
                <c:pt idx="41902">
                  <c:v>3.7819449901579998</c:v>
                </c:pt>
                <c:pt idx="41903">
                  <c:v>3.7820456027980001</c:v>
                </c:pt>
                <c:pt idx="41904">
                  <c:v>3.78213429451</c:v>
                </c:pt>
                <c:pt idx="41905">
                  <c:v>3.7822165489200001</c:v>
                </c:pt>
                <c:pt idx="41906">
                  <c:v>3.7822890281679999</c:v>
                </c:pt>
                <c:pt idx="41907">
                  <c:v>3.7823514938349998</c:v>
                </c:pt>
                <c:pt idx="41908">
                  <c:v>3.7824475765229999</c:v>
                </c:pt>
                <c:pt idx="41909">
                  <c:v>3.7826142311100002</c:v>
                </c:pt>
                <c:pt idx="41910">
                  <c:v>3.7826631069180001</c:v>
                </c:pt>
                <c:pt idx="41911">
                  <c:v>3.7827086448670002</c:v>
                </c:pt>
                <c:pt idx="41912">
                  <c:v>3.7827517986300001</c:v>
                </c:pt>
                <c:pt idx="41913">
                  <c:v>3.7827894687649999</c:v>
                </c:pt>
                <c:pt idx="41914">
                  <c:v>3.7828202247620002</c:v>
                </c:pt>
                <c:pt idx="41915">
                  <c:v>3.7828547954560001</c:v>
                </c:pt>
                <c:pt idx="41916">
                  <c:v>3.782884120941</c:v>
                </c:pt>
                <c:pt idx="41917">
                  <c:v>3.7829141616820001</c:v>
                </c:pt>
                <c:pt idx="41918">
                  <c:v>3.7829489707950001</c:v>
                </c:pt>
                <c:pt idx="41919">
                  <c:v>3.7829892635350002</c:v>
                </c:pt>
                <c:pt idx="41920">
                  <c:v>3.7830295562740002</c:v>
                </c:pt>
                <c:pt idx="41921">
                  <c:v>3.783094644547</c:v>
                </c:pt>
                <c:pt idx="41922">
                  <c:v>3.7831375598910002</c:v>
                </c:pt>
                <c:pt idx="41923">
                  <c:v>3.7831830978390002</c:v>
                </c:pt>
                <c:pt idx="41924">
                  <c:v>3.7832221984859999</c:v>
                </c:pt>
                <c:pt idx="41925">
                  <c:v>3.7832548618319999</c:v>
                </c:pt>
                <c:pt idx="41926">
                  <c:v>3.7832744121549999</c:v>
                </c:pt>
                <c:pt idx="41927">
                  <c:v>3.7833166122440001</c:v>
                </c:pt>
                <c:pt idx="41928">
                  <c:v>3.7833540439609998</c:v>
                </c:pt>
                <c:pt idx="41929">
                  <c:v>3.7833957672120002</c:v>
                </c:pt>
                <c:pt idx="41930">
                  <c:v>3.7834570407869998</c:v>
                </c:pt>
                <c:pt idx="41931">
                  <c:v>3.783524036407</c:v>
                </c:pt>
                <c:pt idx="41932">
                  <c:v>3.7835795879359999</c:v>
                </c:pt>
                <c:pt idx="41933">
                  <c:v>3.7836220264430001</c:v>
                </c:pt>
                <c:pt idx="41934">
                  <c:v>3.783674240112</c:v>
                </c:pt>
                <c:pt idx="41935">
                  <c:v>3.783721208572</c:v>
                </c:pt>
                <c:pt idx="41936">
                  <c:v>3.7838056087490002</c:v>
                </c:pt>
                <c:pt idx="41937">
                  <c:v>3.7839345932009998</c:v>
                </c:pt>
                <c:pt idx="41938">
                  <c:v>3.784170866013</c:v>
                </c:pt>
                <c:pt idx="41939">
                  <c:v>3.78426527977</c:v>
                </c:pt>
                <c:pt idx="41940">
                  <c:v>3.7843213081360001</c:v>
                </c:pt>
                <c:pt idx="41941">
                  <c:v>3.7843763828279999</c:v>
                </c:pt>
                <c:pt idx="41942">
                  <c:v>3.7844288349149999</c:v>
                </c:pt>
                <c:pt idx="41943">
                  <c:v>3.784483194351</c:v>
                </c:pt>
                <c:pt idx="41944">
                  <c:v>3.7845385074619999</c:v>
                </c:pt>
                <c:pt idx="41945">
                  <c:v>3.784596204758</c:v>
                </c:pt>
                <c:pt idx="41946">
                  <c:v>3.7846488952640001</c:v>
                </c:pt>
                <c:pt idx="41947">
                  <c:v>3.7847025394439999</c:v>
                </c:pt>
                <c:pt idx="41948">
                  <c:v>3.7847549915309999</c:v>
                </c:pt>
                <c:pt idx="41949">
                  <c:v>3.7848172187809999</c:v>
                </c:pt>
                <c:pt idx="41950">
                  <c:v>3.7848706245420001</c:v>
                </c:pt>
                <c:pt idx="41951">
                  <c:v>3.7849247455600001</c:v>
                </c:pt>
                <c:pt idx="41952">
                  <c:v>3.7849819660190001</c:v>
                </c:pt>
                <c:pt idx="41953">
                  <c:v>3.7850334644319998</c:v>
                </c:pt>
                <c:pt idx="41954">
                  <c:v>3.7850849628450001</c:v>
                </c:pt>
                <c:pt idx="41955">
                  <c:v>3.7851800918579999</c:v>
                </c:pt>
                <c:pt idx="41956">
                  <c:v>3.7854933738710002</c:v>
                </c:pt>
                <c:pt idx="41957">
                  <c:v>3.7855699062350001</c:v>
                </c:pt>
                <c:pt idx="41958">
                  <c:v>3.7856395244600001</c:v>
                </c:pt>
                <c:pt idx="41959">
                  <c:v>3.7857258319849998</c:v>
                </c:pt>
                <c:pt idx="41960">
                  <c:v>3.786022901535</c:v>
                </c:pt>
                <c:pt idx="41961">
                  <c:v>3.7862067222600002</c:v>
                </c:pt>
                <c:pt idx="41962">
                  <c:v>3.7862854003909998</c:v>
                </c:pt>
                <c:pt idx="41963">
                  <c:v>3.7863378524779998</c:v>
                </c:pt>
                <c:pt idx="41964">
                  <c:v>3.7864098548889999</c:v>
                </c:pt>
                <c:pt idx="41965">
                  <c:v>3.7864575386050001</c:v>
                </c:pt>
                <c:pt idx="41966">
                  <c:v>3.786502361298</c:v>
                </c:pt>
                <c:pt idx="41967">
                  <c:v>3.7865450382230001</c:v>
                </c:pt>
                <c:pt idx="41968">
                  <c:v>3.786586046219</c:v>
                </c:pt>
                <c:pt idx="41969">
                  <c:v>3.7866249084470001</c:v>
                </c:pt>
                <c:pt idx="41970">
                  <c:v>3.786661148071</c:v>
                </c:pt>
                <c:pt idx="41971">
                  <c:v>3.7866971492769999</c:v>
                </c:pt>
                <c:pt idx="41972">
                  <c:v>3.7867364883420001</c:v>
                </c:pt>
                <c:pt idx="41973">
                  <c:v>3.7867572307590001</c:v>
                </c:pt>
                <c:pt idx="41974">
                  <c:v>3.786793470383</c:v>
                </c:pt>
                <c:pt idx="41975">
                  <c:v>3.786807775497</c:v>
                </c:pt>
                <c:pt idx="41976">
                  <c:v>3.7868447303770001</c:v>
                </c:pt>
                <c:pt idx="41977">
                  <c:v>3.7869284152980001</c:v>
                </c:pt>
                <c:pt idx="41978">
                  <c:v>3.7870368957520002</c:v>
                </c:pt>
                <c:pt idx="41979">
                  <c:v>3.7871963977809999</c:v>
                </c:pt>
                <c:pt idx="41980">
                  <c:v>3.7874207496640002</c:v>
                </c:pt>
                <c:pt idx="41981">
                  <c:v>3.78746676445</c:v>
                </c:pt>
                <c:pt idx="41982">
                  <c:v>3.7875213623050001</c:v>
                </c:pt>
                <c:pt idx="41983">
                  <c:v>3.7875833511349999</c:v>
                </c:pt>
                <c:pt idx="41984">
                  <c:v>3.7876451015470001</c:v>
                </c:pt>
                <c:pt idx="41985">
                  <c:v>3.7877087593079999</c:v>
                </c:pt>
                <c:pt idx="41986">
                  <c:v>3.7877817153929998</c:v>
                </c:pt>
                <c:pt idx="41987">
                  <c:v>3.7878546714780001</c:v>
                </c:pt>
                <c:pt idx="41988">
                  <c:v>3.787929058075</c:v>
                </c:pt>
                <c:pt idx="41989">
                  <c:v>3.7879993915560002</c:v>
                </c:pt>
                <c:pt idx="41990">
                  <c:v>3.7880768775939999</c:v>
                </c:pt>
                <c:pt idx="41991">
                  <c:v>3.7881519794459999</c:v>
                </c:pt>
                <c:pt idx="41992">
                  <c:v>3.7882227897640002</c:v>
                </c:pt>
                <c:pt idx="41993">
                  <c:v>3.7882971763610001</c:v>
                </c:pt>
                <c:pt idx="41994">
                  <c:v>3.7883677482599998</c:v>
                </c:pt>
                <c:pt idx="41995">
                  <c:v>3.7884349823000001</c:v>
                </c:pt>
                <c:pt idx="41996">
                  <c:v>3.788493871689</c:v>
                </c:pt>
                <c:pt idx="41997">
                  <c:v>3.7885551452640001</c:v>
                </c:pt>
                <c:pt idx="41998">
                  <c:v>3.7886121273039999</c:v>
                </c:pt>
                <c:pt idx="41999">
                  <c:v>3.7886669635770001</c:v>
                </c:pt>
                <c:pt idx="42000">
                  <c:v>3.7887647151950001</c:v>
                </c:pt>
                <c:pt idx="42001">
                  <c:v>3.789100646973</c:v>
                </c:pt>
                <c:pt idx="42002">
                  <c:v>3.7892198562620001</c:v>
                </c:pt>
                <c:pt idx="42003">
                  <c:v>3.789353609085</c:v>
                </c:pt>
                <c:pt idx="42004">
                  <c:v>3.7894227504729998</c:v>
                </c:pt>
                <c:pt idx="42005">
                  <c:v>3.7894697189330002</c:v>
                </c:pt>
                <c:pt idx="42006">
                  <c:v>3.7895090579990001</c:v>
                </c:pt>
                <c:pt idx="42007">
                  <c:v>3.7895522117609999</c:v>
                </c:pt>
                <c:pt idx="42008">
                  <c:v>3.7895865440369998</c:v>
                </c:pt>
                <c:pt idx="42009">
                  <c:v>3.7896220684049999</c:v>
                </c:pt>
                <c:pt idx="42010">
                  <c:v>3.789660692215</c:v>
                </c:pt>
                <c:pt idx="42011">
                  <c:v>3.7896869182590001</c:v>
                </c:pt>
                <c:pt idx="42012">
                  <c:v>3.7897191047669998</c:v>
                </c:pt>
                <c:pt idx="42013">
                  <c:v>3.7897508144379999</c:v>
                </c:pt>
                <c:pt idx="42014">
                  <c:v>3.7897691726680001</c:v>
                </c:pt>
                <c:pt idx="42015">
                  <c:v>3.7897984981540001</c:v>
                </c:pt>
                <c:pt idx="42016">
                  <c:v>3.7898340225220002</c:v>
                </c:pt>
                <c:pt idx="42017">
                  <c:v>3.7898724079130002</c:v>
                </c:pt>
                <c:pt idx="42018">
                  <c:v>3.7899062633509999</c:v>
                </c:pt>
                <c:pt idx="42019">
                  <c:v>3.789937734604</c:v>
                </c:pt>
                <c:pt idx="42020">
                  <c:v>3.7899565696719999</c:v>
                </c:pt>
                <c:pt idx="42021">
                  <c:v>3.7899863719939999</c:v>
                </c:pt>
                <c:pt idx="42022">
                  <c:v>3.7900011539460001</c:v>
                </c:pt>
                <c:pt idx="42023">
                  <c:v>3.7900149822240001</c:v>
                </c:pt>
                <c:pt idx="42024">
                  <c:v>3.7900280952449998</c:v>
                </c:pt>
                <c:pt idx="42025">
                  <c:v>3.79004073143</c:v>
                </c:pt>
                <c:pt idx="42026">
                  <c:v>3.7900736331939999</c:v>
                </c:pt>
                <c:pt idx="42027">
                  <c:v>3.7900853157040002</c:v>
                </c:pt>
                <c:pt idx="42028">
                  <c:v>3.7901170253749998</c:v>
                </c:pt>
                <c:pt idx="42029">
                  <c:v>3.7901501655579999</c:v>
                </c:pt>
                <c:pt idx="42030">
                  <c:v>3.7901673316959998</c:v>
                </c:pt>
                <c:pt idx="42031">
                  <c:v>3.7901794910429998</c:v>
                </c:pt>
                <c:pt idx="42032">
                  <c:v>3.7902133464809999</c:v>
                </c:pt>
                <c:pt idx="42033">
                  <c:v>3.7902297973630001</c:v>
                </c:pt>
                <c:pt idx="42034">
                  <c:v>3.7902817726140001</c:v>
                </c:pt>
                <c:pt idx="42035">
                  <c:v>3.7903313636779998</c:v>
                </c:pt>
                <c:pt idx="42036">
                  <c:v>3.790542840958</c:v>
                </c:pt>
                <c:pt idx="42037">
                  <c:v>3.7905938625340001</c:v>
                </c:pt>
                <c:pt idx="42038">
                  <c:v>3.7906465530400002</c:v>
                </c:pt>
                <c:pt idx="42039">
                  <c:v>3.7907032966609999</c:v>
                </c:pt>
                <c:pt idx="42040">
                  <c:v>3.7907688617709998</c:v>
                </c:pt>
                <c:pt idx="42041">
                  <c:v>3.790844917297</c:v>
                </c:pt>
                <c:pt idx="42042">
                  <c:v>3.790931940079</c:v>
                </c:pt>
                <c:pt idx="42043">
                  <c:v>3.7910301685330001</c:v>
                </c:pt>
                <c:pt idx="42044">
                  <c:v>3.7911260128020001</c:v>
                </c:pt>
                <c:pt idx="42045">
                  <c:v>3.7912261486049998</c:v>
                </c:pt>
                <c:pt idx="42046">
                  <c:v>3.7913253307339998</c:v>
                </c:pt>
                <c:pt idx="42047">
                  <c:v>3.7914223670960001</c:v>
                </c:pt>
                <c:pt idx="42048">
                  <c:v>3.791519641876</c:v>
                </c:pt>
                <c:pt idx="42049">
                  <c:v>3.7916159629820001</c:v>
                </c:pt>
                <c:pt idx="42050">
                  <c:v>3.7917063236240001</c:v>
                </c:pt>
                <c:pt idx="42051">
                  <c:v>3.7917802333830002</c:v>
                </c:pt>
                <c:pt idx="42052">
                  <c:v>3.7918481826780002</c:v>
                </c:pt>
                <c:pt idx="42053">
                  <c:v>3.7919080257419999</c:v>
                </c:pt>
                <c:pt idx="42054">
                  <c:v>3.792000770569</c:v>
                </c:pt>
                <c:pt idx="42055">
                  <c:v>3.792332172394</c:v>
                </c:pt>
                <c:pt idx="42056">
                  <c:v>3.7924482822419998</c:v>
                </c:pt>
                <c:pt idx="42057">
                  <c:v>3.792518854141</c:v>
                </c:pt>
                <c:pt idx="42058">
                  <c:v>3.792588949203</c:v>
                </c:pt>
                <c:pt idx="42059">
                  <c:v>3.7926547527309999</c:v>
                </c:pt>
                <c:pt idx="42060">
                  <c:v>3.792734861374</c:v>
                </c:pt>
                <c:pt idx="42061">
                  <c:v>3.792811870575</c:v>
                </c:pt>
                <c:pt idx="42062">
                  <c:v>3.793106555939</c:v>
                </c:pt>
                <c:pt idx="42063">
                  <c:v>3.7934434413910001</c:v>
                </c:pt>
                <c:pt idx="42064">
                  <c:v>3.793586015701</c:v>
                </c:pt>
                <c:pt idx="42065">
                  <c:v>3.7936637401579998</c:v>
                </c:pt>
                <c:pt idx="42066">
                  <c:v>3.793747901917</c:v>
                </c:pt>
                <c:pt idx="42067">
                  <c:v>3.7938418388369999</c:v>
                </c:pt>
                <c:pt idx="42068">
                  <c:v>3.7939145565030001</c:v>
                </c:pt>
                <c:pt idx="42069">
                  <c:v>3.7940049171450001</c:v>
                </c:pt>
                <c:pt idx="42070">
                  <c:v>3.7941501140590002</c:v>
                </c:pt>
                <c:pt idx="42071">
                  <c:v>3.7942874431610001</c:v>
                </c:pt>
                <c:pt idx="42072">
                  <c:v>3.7945077419280002</c:v>
                </c:pt>
                <c:pt idx="42073">
                  <c:v>3.7945559024810001</c:v>
                </c:pt>
                <c:pt idx="42074">
                  <c:v>3.7946078777309999</c:v>
                </c:pt>
                <c:pt idx="42075">
                  <c:v>3.7946474552149998</c:v>
                </c:pt>
                <c:pt idx="42076">
                  <c:v>3.7947053909299999</c:v>
                </c:pt>
                <c:pt idx="42077">
                  <c:v>3.7947766780849999</c:v>
                </c:pt>
                <c:pt idx="42078">
                  <c:v>3.794853925705</c:v>
                </c:pt>
                <c:pt idx="42079">
                  <c:v>3.794887065887</c:v>
                </c:pt>
                <c:pt idx="42080">
                  <c:v>3.7949302196499999</c:v>
                </c:pt>
                <c:pt idx="42081">
                  <c:v>3.7949612140659998</c:v>
                </c:pt>
                <c:pt idx="42082">
                  <c:v>3.794982910156</c:v>
                </c:pt>
                <c:pt idx="42083">
                  <c:v>3.794995069504</c:v>
                </c:pt>
                <c:pt idx="42084">
                  <c:v>3.7950072288509999</c:v>
                </c:pt>
                <c:pt idx="42085">
                  <c:v>3.7950274944309998</c:v>
                </c:pt>
                <c:pt idx="42086">
                  <c:v>3.795057535172</c:v>
                </c:pt>
                <c:pt idx="42087">
                  <c:v>3.795085906982</c:v>
                </c:pt>
                <c:pt idx="42088">
                  <c:v>3.7950994968409999</c:v>
                </c:pt>
                <c:pt idx="42089">
                  <c:v>3.795112133026</c:v>
                </c:pt>
                <c:pt idx="42090">
                  <c:v>3.795129299164</c:v>
                </c:pt>
                <c:pt idx="42091">
                  <c:v>3.7951426506039998</c:v>
                </c:pt>
                <c:pt idx="42092">
                  <c:v>3.7951567172999998</c:v>
                </c:pt>
                <c:pt idx="42093">
                  <c:v>3.7951679229740001</c:v>
                </c:pt>
                <c:pt idx="42094">
                  <c:v>3.7951805591580001</c:v>
                </c:pt>
                <c:pt idx="42095">
                  <c:v>3.7951960563660001</c:v>
                </c:pt>
                <c:pt idx="42096">
                  <c:v>3.795212984085</c:v>
                </c:pt>
                <c:pt idx="42097">
                  <c:v>3.7952272892000001</c:v>
                </c:pt>
                <c:pt idx="42098">
                  <c:v>3.7952423095699999</c:v>
                </c:pt>
                <c:pt idx="42099">
                  <c:v>3.7952597141269999</c:v>
                </c:pt>
                <c:pt idx="42100">
                  <c:v>3.795289993286</c:v>
                </c:pt>
                <c:pt idx="42101">
                  <c:v>3.7953221797940002</c:v>
                </c:pt>
                <c:pt idx="42102">
                  <c:v>3.7953531742100002</c:v>
                </c:pt>
                <c:pt idx="42103">
                  <c:v>3.7953672409060002</c:v>
                </c:pt>
                <c:pt idx="42104">
                  <c:v>3.795380592346</c:v>
                </c:pt>
                <c:pt idx="42105">
                  <c:v>3.795399904251</c:v>
                </c:pt>
                <c:pt idx="42106">
                  <c:v>3.7954168319699999</c:v>
                </c:pt>
                <c:pt idx="42107">
                  <c:v>3.7954268455509999</c:v>
                </c:pt>
                <c:pt idx="42108">
                  <c:v>3.7954437732700002</c:v>
                </c:pt>
                <c:pt idx="42109">
                  <c:v>3.7954599857329998</c:v>
                </c:pt>
                <c:pt idx="42110">
                  <c:v>3.7954723834989998</c:v>
                </c:pt>
                <c:pt idx="42111">
                  <c:v>3.7954933643339999</c:v>
                </c:pt>
                <c:pt idx="42112">
                  <c:v>3.7955143451689999</c:v>
                </c:pt>
                <c:pt idx="42113">
                  <c:v>3.7955319881439999</c:v>
                </c:pt>
                <c:pt idx="42114">
                  <c:v>3.7955467700960002</c:v>
                </c:pt>
                <c:pt idx="42115">
                  <c:v>3.7955851554870002</c:v>
                </c:pt>
                <c:pt idx="42116">
                  <c:v>3.7956268787380001</c:v>
                </c:pt>
                <c:pt idx="42117">
                  <c:v>3.7956480979920002</c:v>
                </c:pt>
                <c:pt idx="42118">
                  <c:v>3.7956876754760001</c:v>
                </c:pt>
                <c:pt idx="42119">
                  <c:v>3.7957324981689999</c:v>
                </c:pt>
                <c:pt idx="42120">
                  <c:v>3.7957820892330001</c:v>
                </c:pt>
                <c:pt idx="42121">
                  <c:v>3.795837402344</c:v>
                </c:pt>
                <c:pt idx="42122">
                  <c:v>3.796013593674</c:v>
                </c:pt>
                <c:pt idx="42123">
                  <c:v>3.7960870265960001</c:v>
                </c:pt>
                <c:pt idx="42124">
                  <c:v>3.7961642742159998</c:v>
                </c:pt>
                <c:pt idx="42125">
                  <c:v>3.7962584495540002</c:v>
                </c:pt>
                <c:pt idx="42126">
                  <c:v>3.7963678836820001</c:v>
                </c:pt>
                <c:pt idx="42127">
                  <c:v>3.7964801788329998</c:v>
                </c:pt>
                <c:pt idx="42128">
                  <c:v>3.7965917587279998</c:v>
                </c:pt>
                <c:pt idx="42129">
                  <c:v>3.7967190742489998</c:v>
                </c:pt>
                <c:pt idx="42130">
                  <c:v>3.796846866608</c:v>
                </c:pt>
                <c:pt idx="42131">
                  <c:v>3.79696559906</c:v>
                </c:pt>
                <c:pt idx="42132">
                  <c:v>3.797082662582</c:v>
                </c:pt>
                <c:pt idx="42133">
                  <c:v>3.7971913814540001</c:v>
                </c:pt>
                <c:pt idx="42134">
                  <c:v>3.7972874641419998</c:v>
                </c:pt>
                <c:pt idx="42135">
                  <c:v>3.7973768711089999</c:v>
                </c:pt>
                <c:pt idx="42136">
                  <c:v>3.797459363937</c:v>
                </c:pt>
                <c:pt idx="42137">
                  <c:v>3.797532320023</c:v>
                </c:pt>
                <c:pt idx="42138">
                  <c:v>3.7976000308989999</c:v>
                </c:pt>
                <c:pt idx="42139">
                  <c:v>3.7976677417759999</c:v>
                </c:pt>
                <c:pt idx="42140">
                  <c:v>3.7977287769319998</c:v>
                </c:pt>
                <c:pt idx="42141">
                  <c:v>3.7977826595309998</c:v>
                </c:pt>
                <c:pt idx="42142">
                  <c:v>3.7978963851929999</c:v>
                </c:pt>
                <c:pt idx="42143">
                  <c:v>3.797991037369</c:v>
                </c:pt>
                <c:pt idx="42144">
                  <c:v>3.798085212708</c:v>
                </c:pt>
                <c:pt idx="42145">
                  <c:v>3.7981748580930002</c:v>
                </c:pt>
                <c:pt idx="42146">
                  <c:v>3.7982950210570001</c:v>
                </c:pt>
                <c:pt idx="42147">
                  <c:v>3.7984557151790002</c:v>
                </c:pt>
                <c:pt idx="42148">
                  <c:v>3.7985672950740001</c:v>
                </c:pt>
                <c:pt idx="42149">
                  <c:v>3.7986462116239998</c:v>
                </c:pt>
                <c:pt idx="42150">
                  <c:v>3.7987666130069999</c:v>
                </c:pt>
                <c:pt idx="42151">
                  <c:v>3.798845291138</c:v>
                </c:pt>
                <c:pt idx="42152">
                  <c:v>3.7989282608030002</c:v>
                </c:pt>
                <c:pt idx="42153">
                  <c:v>3.7990419864649998</c:v>
                </c:pt>
                <c:pt idx="42154">
                  <c:v>3.7991867065429998</c:v>
                </c:pt>
                <c:pt idx="42155">
                  <c:v>3.799297094345</c:v>
                </c:pt>
                <c:pt idx="42156">
                  <c:v>3.7993805408479999</c:v>
                </c:pt>
                <c:pt idx="42157">
                  <c:v>3.799463033676</c:v>
                </c:pt>
                <c:pt idx="42158">
                  <c:v>3.79954123497</c:v>
                </c:pt>
                <c:pt idx="42159">
                  <c:v>3.7996435165409999</c:v>
                </c:pt>
                <c:pt idx="42160">
                  <c:v>3.7997887134549999</c:v>
                </c:pt>
                <c:pt idx="42161">
                  <c:v>3.7998523712160002</c:v>
                </c:pt>
                <c:pt idx="42162">
                  <c:v>3.7998886108400001</c:v>
                </c:pt>
                <c:pt idx="42163">
                  <c:v>3.7999165058140001</c:v>
                </c:pt>
                <c:pt idx="42164">
                  <c:v>3.7999436855319999</c:v>
                </c:pt>
                <c:pt idx="42165">
                  <c:v>3.799973964691</c:v>
                </c:pt>
                <c:pt idx="42166">
                  <c:v>3.7999935150150002</c:v>
                </c:pt>
                <c:pt idx="42167">
                  <c:v>3.8000221252439998</c:v>
                </c:pt>
                <c:pt idx="42168">
                  <c:v>3.8000450134279999</c:v>
                </c:pt>
                <c:pt idx="42169">
                  <c:v>3.8000702857970001</c:v>
                </c:pt>
                <c:pt idx="42170">
                  <c:v>3.8000812530519998</c:v>
                </c:pt>
                <c:pt idx="42171">
                  <c:v>3.800104856491</c:v>
                </c:pt>
                <c:pt idx="42172">
                  <c:v>3.8001294136050001</c:v>
                </c:pt>
                <c:pt idx="42173">
                  <c:v>3.8001384735110002</c:v>
                </c:pt>
                <c:pt idx="42174">
                  <c:v>3.8001477718349999</c:v>
                </c:pt>
                <c:pt idx="42175">
                  <c:v>3.8001594543460002</c:v>
                </c:pt>
                <c:pt idx="42176">
                  <c:v>3.8001739978789999</c:v>
                </c:pt>
                <c:pt idx="42177">
                  <c:v>3.800186634064</c:v>
                </c:pt>
                <c:pt idx="42178">
                  <c:v>3.800214290619</c:v>
                </c:pt>
                <c:pt idx="42179">
                  <c:v>3.8002240657809998</c:v>
                </c:pt>
                <c:pt idx="42180">
                  <c:v>3.800233602524</c:v>
                </c:pt>
                <c:pt idx="42181">
                  <c:v>3.8002457618709999</c:v>
                </c:pt>
                <c:pt idx="42182">
                  <c:v>3.8002593517299998</c:v>
                </c:pt>
                <c:pt idx="42183">
                  <c:v>3.8002674579620002</c:v>
                </c:pt>
                <c:pt idx="42184">
                  <c:v>3.8002779483800002</c:v>
                </c:pt>
                <c:pt idx="42185">
                  <c:v>3.8002924919129999</c:v>
                </c:pt>
                <c:pt idx="42186">
                  <c:v>3.8003115653989998</c:v>
                </c:pt>
                <c:pt idx="42187">
                  <c:v>3.8003220558169999</c:v>
                </c:pt>
                <c:pt idx="42188">
                  <c:v>3.800332784653</c:v>
                </c:pt>
                <c:pt idx="42189">
                  <c:v>3.800345420837</c:v>
                </c:pt>
                <c:pt idx="42190">
                  <c:v>3.8003580570220001</c:v>
                </c:pt>
                <c:pt idx="42191">
                  <c:v>3.8003685474400002</c:v>
                </c:pt>
                <c:pt idx="42192">
                  <c:v>3.8003830909729999</c:v>
                </c:pt>
                <c:pt idx="42193">
                  <c:v>3.800395965576</c:v>
                </c:pt>
                <c:pt idx="42194">
                  <c:v>3.8004066944120001</c:v>
                </c:pt>
                <c:pt idx="42195">
                  <c:v>3.800418615341</c:v>
                </c:pt>
                <c:pt idx="42196">
                  <c:v>3.8004300594329998</c:v>
                </c:pt>
                <c:pt idx="42197">
                  <c:v>3.800442934036</c:v>
                </c:pt>
                <c:pt idx="42198">
                  <c:v>3.8004531860349999</c:v>
                </c:pt>
                <c:pt idx="42199">
                  <c:v>3.8004631996149998</c:v>
                </c:pt>
                <c:pt idx="42200">
                  <c:v>3.8004772663119999</c:v>
                </c:pt>
                <c:pt idx="42201">
                  <c:v>3.8004927635189998</c:v>
                </c:pt>
                <c:pt idx="42202">
                  <c:v>3.8005030155180002</c:v>
                </c:pt>
                <c:pt idx="42203">
                  <c:v>3.8005156517029999</c:v>
                </c:pt>
                <c:pt idx="42204">
                  <c:v>3.8005313873289999</c:v>
                </c:pt>
                <c:pt idx="42205">
                  <c:v>3.800544261932</c:v>
                </c:pt>
                <c:pt idx="42206">
                  <c:v>3.8005588054659998</c:v>
                </c:pt>
                <c:pt idx="42207">
                  <c:v>3.8005814552310002</c:v>
                </c:pt>
                <c:pt idx="42208">
                  <c:v>3.8006255626679999</c:v>
                </c:pt>
                <c:pt idx="42209">
                  <c:v>3.8009650707240001</c:v>
                </c:pt>
                <c:pt idx="42210">
                  <c:v>3.8010597228999998</c:v>
                </c:pt>
                <c:pt idx="42211">
                  <c:v>3.8011107444759999</c:v>
                </c:pt>
                <c:pt idx="42212">
                  <c:v>3.8011660575869999</c:v>
                </c:pt>
                <c:pt idx="42213">
                  <c:v>3.8012278079990001</c:v>
                </c:pt>
                <c:pt idx="42214">
                  <c:v>3.8013024330139999</c:v>
                </c:pt>
                <c:pt idx="42215">
                  <c:v>3.8013799190520001</c:v>
                </c:pt>
                <c:pt idx="42216">
                  <c:v>3.8014686107640001</c:v>
                </c:pt>
                <c:pt idx="42217">
                  <c:v>3.8015668392180002</c:v>
                </c:pt>
                <c:pt idx="42218">
                  <c:v>3.8016729354860002</c:v>
                </c:pt>
                <c:pt idx="42219">
                  <c:v>3.8017854690549999</c:v>
                </c:pt>
                <c:pt idx="42220">
                  <c:v>3.8019018173219998</c:v>
                </c:pt>
                <c:pt idx="42221">
                  <c:v>3.8020236492159998</c:v>
                </c:pt>
                <c:pt idx="42222">
                  <c:v>3.8021440505980002</c:v>
                </c:pt>
                <c:pt idx="42223">
                  <c:v>3.8022642135620002</c:v>
                </c:pt>
                <c:pt idx="42224">
                  <c:v>3.8023846149440002</c:v>
                </c:pt>
                <c:pt idx="42225">
                  <c:v>3.802497148514</c:v>
                </c:pt>
                <c:pt idx="42226">
                  <c:v>3.8026034832</c:v>
                </c:pt>
                <c:pt idx="42227">
                  <c:v>3.802704572678</c:v>
                </c:pt>
                <c:pt idx="42228">
                  <c:v>3.8027930259699998</c:v>
                </c:pt>
                <c:pt idx="42229">
                  <c:v>3.8028697967529999</c:v>
                </c:pt>
                <c:pt idx="42230">
                  <c:v>3.8029356002810002</c:v>
                </c:pt>
                <c:pt idx="42231">
                  <c:v>3.8029973506929999</c:v>
                </c:pt>
                <c:pt idx="42232">
                  <c:v>3.803053379059</c:v>
                </c:pt>
                <c:pt idx="42233">
                  <c:v>3.803142309189</c:v>
                </c:pt>
                <c:pt idx="42234">
                  <c:v>3.8033530712129999</c:v>
                </c:pt>
                <c:pt idx="42235">
                  <c:v>3.8034224510189998</c:v>
                </c:pt>
                <c:pt idx="42236">
                  <c:v>3.8034863471980001</c:v>
                </c:pt>
                <c:pt idx="42237">
                  <c:v>3.8035516738889998</c:v>
                </c:pt>
                <c:pt idx="42238">
                  <c:v>3.8035979270940001</c:v>
                </c:pt>
                <c:pt idx="42239">
                  <c:v>3.803641319275</c:v>
                </c:pt>
                <c:pt idx="42240">
                  <c:v>3.8036789894099998</c:v>
                </c:pt>
                <c:pt idx="42241">
                  <c:v>3.8037297725679999</c:v>
                </c:pt>
                <c:pt idx="42242">
                  <c:v>3.8037638664250002</c:v>
                </c:pt>
                <c:pt idx="42243">
                  <c:v>3.8037979602809999</c:v>
                </c:pt>
                <c:pt idx="42244">
                  <c:v>3.8038287162779998</c:v>
                </c:pt>
                <c:pt idx="42245">
                  <c:v>3.8038613796230001</c:v>
                </c:pt>
                <c:pt idx="42246">
                  <c:v>3.8038947582240001</c:v>
                </c:pt>
                <c:pt idx="42247">
                  <c:v>3.8039295673370002</c:v>
                </c:pt>
                <c:pt idx="42248">
                  <c:v>3.8039436340330002</c:v>
                </c:pt>
                <c:pt idx="42249">
                  <c:v>3.8039762973790001</c:v>
                </c:pt>
                <c:pt idx="42250">
                  <c:v>3.8040053844449999</c:v>
                </c:pt>
                <c:pt idx="42251">
                  <c:v>3.804038524628</c:v>
                </c:pt>
                <c:pt idx="42252">
                  <c:v>3.804057836533</c:v>
                </c:pt>
                <c:pt idx="42253">
                  <c:v>3.8040728569029998</c:v>
                </c:pt>
                <c:pt idx="42254">
                  <c:v>3.8040952682500002</c:v>
                </c:pt>
                <c:pt idx="42255">
                  <c:v>3.8041110038760002</c:v>
                </c:pt>
                <c:pt idx="42256">
                  <c:v>3.804138422012</c:v>
                </c:pt>
                <c:pt idx="42257">
                  <c:v>3.8041787147520001</c:v>
                </c:pt>
                <c:pt idx="42258">
                  <c:v>3.804216384888</c:v>
                </c:pt>
                <c:pt idx="42259">
                  <c:v>3.804260253906</c:v>
                </c:pt>
                <c:pt idx="42260">
                  <c:v>3.8043651580810001</c:v>
                </c:pt>
                <c:pt idx="42261">
                  <c:v>3.8045048713680001</c:v>
                </c:pt>
                <c:pt idx="42262">
                  <c:v>3.804549455643</c:v>
                </c:pt>
                <c:pt idx="42263">
                  <c:v>3.8046052455899999</c:v>
                </c:pt>
                <c:pt idx="42264">
                  <c:v>3.8046672344210002</c:v>
                </c:pt>
                <c:pt idx="42265">
                  <c:v>3.80472946167</c:v>
                </c:pt>
                <c:pt idx="42266">
                  <c:v>3.8048014640810002</c:v>
                </c:pt>
                <c:pt idx="42267">
                  <c:v>3.804882526398</c:v>
                </c:pt>
                <c:pt idx="42268">
                  <c:v>3.8049693107599998</c:v>
                </c:pt>
                <c:pt idx="42269">
                  <c:v>3.8050634860989998</c:v>
                </c:pt>
                <c:pt idx="42270">
                  <c:v>3.805158376694</c:v>
                </c:pt>
                <c:pt idx="42271">
                  <c:v>3.805257558823</c:v>
                </c:pt>
                <c:pt idx="42272">
                  <c:v>3.8053576946260002</c:v>
                </c:pt>
                <c:pt idx="42273">
                  <c:v>3.8054521083830002</c:v>
                </c:pt>
                <c:pt idx="42274">
                  <c:v>3.8055434226989999</c:v>
                </c:pt>
                <c:pt idx="42275">
                  <c:v>3.8056313991550001</c:v>
                </c:pt>
                <c:pt idx="42276">
                  <c:v>3.8057172298430002</c:v>
                </c:pt>
                <c:pt idx="42277">
                  <c:v>3.8057947158809999</c:v>
                </c:pt>
                <c:pt idx="42278">
                  <c:v>3.8058648109440001</c:v>
                </c:pt>
                <c:pt idx="42279">
                  <c:v>3.8059234619139999</c:v>
                </c:pt>
                <c:pt idx="42280">
                  <c:v>3.8059794902799999</c:v>
                </c:pt>
                <c:pt idx="42281">
                  <c:v>3.8060691356660001</c:v>
                </c:pt>
                <c:pt idx="42282">
                  <c:v>3.8063201904300001</c:v>
                </c:pt>
                <c:pt idx="42283">
                  <c:v>3.806384325027</c:v>
                </c:pt>
                <c:pt idx="42284">
                  <c:v>3.8064148426059998</c:v>
                </c:pt>
                <c:pt idx="42285">
                  <c:v>3.8064589500429999</c:v>
                </c:pt>
                <c:pt idx="42286">
                  <c:v>3.8064832687379999</c:v>
                </c:pt>
                <c:pt idx="42287">
                  <c:v>3.8065245151520002</c:v>
                </c:pt>
                <c:pt idx="42288">
                  <c:v>3.8065333366390002</c:v>
                </c:pt>
                <c:pt idx="42289">
                  <c:v>3.8065748214720001</c:v>
                </c:pt>
                <c:pt idx="42290">
                  <c:v>3.8065981864929999</c:v>
                </c:pt>
                <c:pt idx="42291">
                  <c:v>3.8066272735600002</c:v>
                </c:pt>
                <c:pt idx="42292">
                  <c:v>3.8066639900210002</c:v>
                </c:pt>
                <c:pt idx="42293">
                  <c:v>3.8066904544829998</c:v>
                </c:pt>
                <c:pt idx="42294">
                  <c:v>3.8067054748540001</c:v>
                </c:pt>
                <c:pt idx="42295">
                  <c:v>3.8067274093629999</c:v>
                </c:pt>
                <c:pt idx="42296">
                  <c:v>3.8067440986630001</c:v>
                </c:pt>
                <c:pt idx="42297">
                  <c:v>3.8067581653590001</c:v>
                </c:pt>
                <c:pt idx="42298">
                  <c:v>3.8067638874049998</c:v>
                </c:pt>
                <c:pt idx="42299">
                  <c:v>3.806776285172</c:v>
                </c:pt>
                <c:pt idx="42300">
                  <c:v>3.806792259216</c:v>
                </c:pt>
                <c:pt idx="42301">
                  <c:v>3.806799173355</c:v>
                </c:pt>
                <c:pt idx="42302">
                  <c:v>3.806806325912</c:v>
                </c:pt>
                <c:pt idx="42303">
                  <c:v>3.8068282604219998</c:v>
                </c:pt>
                <c:pt idx="42304">
                  <c:v>3.8068346977230001</c:v>
                </c:pt>
                <c:pt idx="42305">
                  <c:v>3.806849718094</c:v>
                </c:pt>
                <c:pt idx="42306">
                  <c:v>3.8068642616270001</c:v>
                </c:pt>
                <c:pt idx="42307">
                  <c:v>3.806877851486</c:v>
                </c:pt>
                <c:pt idx="42308">
                  <c:v>3.8069031238559998</c:v>
                </c:pt>
                <c:pt idx="42309">
                  <c:v>3.806935310364</c:v>
                </c:pt>
                <c:pt idx="42310">
                  <c:v>3.8069484233859998</c:v>
                </c:pt>
                <c:pt idx="42311">
                  <c:v>3.8069727420809998</c:v>
                </c:pt>
                <c:pt idx="42312">
                  <c:v>3.8070082664489999</c:v>
                </c:pt>
                <c:pt idx="42313">
                  <c:v>3.807026147842</c:v>
                </c:pt>
                <c:pt idx="42314">
                  <c:v>3.8070421218870001</c:v>
                </c:pt>
                <c:pt idx="42315">
                  <c:v>3.8070509433750002</c:v>
                </c:pt>
                <c:pt idx="42316">
                  <c:v>3.8070688247679998</c:v>
                </c:pt>
                <c:pt idx="42317">
                  <c:v>3.807090520859</c:v>
                </c:pt>
                <c:pt idx="42318">
                  <c:v>3.80713057518</c:v>
                </c:pt>
                <c:pt idx="42319">
                  <c:v>3.8072462081910001</c:v>
                </c:pt>
                <c:pt idx="42320">
                  <c:v>3.8075025081630001</c:v>
                </c:pt>
                <c:pt idx="42321">
                  <c:v>3.807580471039</c:v>
                </c:pt>
                <c:pt idx="42322">
                  <c:v>3.8076810836789998</c:v>
                </c:pt>
                <c:pt idx="42323">
                  <c:v>3.8077352046969999</c:v>
                </c:pt>
                <c:pt idx="42324">
                  <c:v>3.8077952861790001</c:v>
                </c:pt>
                <c:pt idx="42325">
                  <c:v>3.8078587055209998</c:v>
                </c:pt>
                <c:pt idx="42326">
                  <c:v>3.8079140186310001</c:v>
                </c:pt>
                <c:pt idx="42327">
                  <c:v>3.8079779148099999</c:v>
                </c:pt>
                <c:pt idx="42328">
                  <c:v>3.8080439567569999</c:v>
                </c:pt>
                <c:pt idx="42329">
                  <c:v>3.8081028461459998</c:v>
                </c:pt>
                <c:pt idx="42330">
                  <c:v>3.808166503906</c:v>
                </c:pt>
                <c:pt idx="42331">
                  <c:v>3.8082323074339999</c:v>
                </c:pt>
                <c:pt idx="42332">
                  <c:v>3.8082962036130001</c:v>
                </c:pt>
                <c:pt idx="42333">
                  <c:v>3.808352947235</c:v>
                </c:pt>
                <c:pt idx="42334">
                  <c:v>3.8084144592290001</c:v>
                </c:pt>
                <c:pt idx="42335">
                  <c:v>3.808475017548</c:v>
                </c:pt>
                <c:pt idx="42336">
                  <c:v>3.8085243701930001</c:v>
                </c:pt>
                <c:pt idx="42337">
                  <c:v>3.8085808753969999</c:v>
                </c:pt>
                <c:pt idx="42338">
                  <c:v>3.8086395263670001</c:v>
                </c:pt>
                <c:pt idx="42339">
                  <c:v>3.8086888790129998</c:v>
                </c:pt>
                <c:pt idx="42340">
                  <c:v>3.808736562729</c:v>
                </c:pt>
                <c:pt idx="42341">
                  <c:v>3.8088283538819998</c:v>
                </c:pt>
                <c:pt idx="42342">
                  <c:v>3.8091473579409998</c:v>
                </c:pt>
                <c:pt idx="42343">
                  <c:v>3.8092541694639999</c:v>
                </c:pt>
                <c:pt idx="42344">
                  <c:v>3.8093292713169999</c:v>
                </c:pt>
                <c:pt idx="42345">
                  <c:v>3.8093755245210001</c:v>
                </c:pt>
                <c:pt idx="42346">
                  <c:v>3.8094475269319998</c:v>
                </c:pt>
                <c:pt idx="42347">
                  <c:v>3.8095159530639999</c:v>
                </c:pt>
                <c:pt idx="42348">
                  <c:v>3.8095514774320001</c:v>
                </c:pt>
                <c:pt idx="42349">
                  <c:v>3.8095846176150001</c:v>
                </c:pt>
                <c:pt idx="42350">
                  <c:v>3.8096179962160002</c:v>
                </c:pt>
                <c:pt idx="42351">
                  <c:v>3.8096580505370001</c:v>
                </c:pt>
                <c:pt idx="42352">
                  <c:v>3.809695959091</c:v>
                </c:pt>
                <c:pt idx="42353">
                  <c:v>3.8097658157350001</c:v>
                </c:pt>
                <c:pt idx="42354">
                  <c:v>3.8100540637970002</c:v>
                </c:pt>
                <c:pt idx="42355">
                  <c:v>3.8101410865780001</c:v>
                </c:pt>
                <c:pt idx="42356">
                  <c:v>3.8101887702939998</c:v>
                </c:pt>
                <c:pt idx="42357">
                  <c:v>3.8102371692660002</c:v>
                </c:pt>
                <c:pt idx="42358">
                  <c:v>3.810287237167</c:v>
                </c:pt>
                <c:pt idx="42359">
                  <c:v>3.810335874557</c:v>
                </c:pt>
                <c:pt idx="42360">
                  <c:v>3.8103914260859999</c:v>
                </c:pt>
                <c:pt idx="42361">
                  <c:v>3.810450792313</c:v>
                </c:pt>
                <c:pt idx="42362">
                  <c:v>3.810507059097</c:v>
                </c:pt>
                <c:pt idx="42363">
                  <c:v>3.8105664253230001</c:v>
                </c:pt>
                <c:pt idx="42364">
                  <c:v>3.8106300830839999</c:v>
                </c:pt>
                <c:pt idx="42365">
                  <c:v>3.810691595078</c:v>
                </c:pt>
                <c:pt idx="42366">
                  <c:v>3.8107492923740001</c:v>
                </c:pt>
                <c:pt idx="42367">
                  <c:v>3.8108117580409999</c:v>
                </c:pt>
                <c:pt idx="42368">
                  <c:v>3.8108720779419998</c:v>
                </c:pt>
                <c:pt idx="42369">
                  <c:v>3.810923576355</c:v>
                </c:pt>
                <c:pt idx="42370">
                  <c:v>3.810981035233</c:v>
                </c:pt>
                <c:pt idx="42371">
                  <c:v>3.8110306262970002</c:v>
                </c:pt>
                <c:pt idx="42372">
                  <c:v>3.8110723495480001</c:v>
                </c:pt>
                <c:pt idx="42373">
                  <c:v>3.8111610412600001</c:v>
                </c:pt>
                <c:pt idx="42374">
                  <c:v>3.811375141144</c:v>
                </c:pt>
                <c:pt idx="42375">
                  <c:v>3.8114531040189998</c:v>
                </c:pt>
                <c:pt idx="42376">
                  <c:v>3.8114874362950002</c:v>
                </c:pt>
                <c:pt idx="42377">
                  <c:v>3.8115332126619998</c:v>
                </c:pt>
                <c:pt idx="42378">
                  <c:v>3.8115735054019999</c:v>
                </c:pt>
                <c:pt idx="42379">
                  <c:v>3.811602115631</c:v>
                </c:pt>
                <c:pt idx="42380">
                  <c:v>3.8116412162779998</c:v>
                </c:pt>
                <c:pt idx="42381">
                  <c:v>3.8116567134860002</c:v>
                </c:pt>
                <c:pt idx="42382">
                  <c:v>3.8116762638089998</c:v>
                </c:pt>
                <c:pt idx="42383">
                  <c:v>3.8117108345030002</c:v>
                </c:pt>
                <c:pt idx="42384">
                  <c:v>3.8117215633389998</c:v>
                </c:pt>
                <c:pt idx="42385">
                  <c:v>3.8117561340330002</c:v>
                </c:pt>
                <c:pt idx="42386">
                  <c:v>3.8117859363559998</c:v>
                </c:pt>
                <c:pt idx="42387">
                  <c:v>3.811818122864</c:v>
                </c:pt>
                <c:pt idx="42388">
                  <c:v>3.8118560314179999</c:v>
                </c:pt>
                <c:pt idx="42389">
                  <c:v>3.8118748664859998</c:v>
                </c:pt>
                <c:pt idx="42390">
                  <c:v>3.811912536621</c:v>
                </c:pt>
                <c:pt idx="42391">
                  <c:v>3.811947107315</c:v>
                </c:pt>
                <c:pt idx="42392">
                  <c:v>3.8119661808009999</c:v>
                </c:pt>
                <c:pt idx="42393">
                  <c:v>3.811999320984</c:v>
                </c:pt>
                <c:pt idx="42394">
                  <c:v>3.8120141029360002</c:v>
                </c:pt>
                <c:pt idx="42395">
                  <c:v>3.812025785446</c:v>
                </c:pt>
                <c:pt idx="42396">
                  <c:v>3.8120393753049999</c:v>
                </c:pt>
                <c:pt idx="42397">
                  <c:v>3.8120512962339999</c:v>
                </c:pt>
                <c:pt idx="42398">
                  <c:v>3.812065839767</c:v>
                </c:pt>
                <c:pt idx="42399">
                  <c:v>3.8120772838589998</c:v>
                </c:pt>
                <c:pt idx="42400">
                  <c:v>3.8120958805080001</c:v>
                </c:pt>
                <c:pt idx="42401">
                  <c:v>3.812109470367</c:v>
                </c:pt>
                <c:pt idx="42402">
                  <c:v>3.812123298645</c:v>
                </c:pt>
                <c:pt idx="42403">
                  <c:v>3.8121430873870001</c:v>
                </c:pt>
                <c:pt idx="42404">
                  <c:v>3.8121592998499998</c:v>
                </c:pt>
                <c:pt idx="42405">
                  <c:v>3.8121750354769999</c:v>
                </c:pt>
                <c:pt idx="42406">
                  <c:v>3.8121941089629998</c:v>
                </c:pt>
                <c:pt idx="42407">
                  <c:v>3.8122131824490002</c:v>
                </c:pt>
                <c:pt idx="42408">
                  <c:v>3.8122293949129999</c:v>
                </c:pt>
                <c:pt idx="42409">
                  <c:v>3.8122491836550001</c:v>
                </c:pt>
                <c:pt idx="42410">
                  <c:v>3.8122708797449998</c:v>
                </c:pt>
                <c:pt idx="42411">
                  <c:v>3.8122868537899999</c:v>
                </c:pt>
                <c:pt idx="42412">
                  <c:v>3.8123252391819999</c:v>
                </c:pt>
                <c:pt idx="42413">
                  <c:v>3.8123676776890001</c:v>
                </c:pt>
                <c:pt idx="42414">
                  <c:v>3.812416315079</c:v>
                </c:pt>
                <c:pt idx="42415">
                  <c:v>3.8124663829799998</c:v>
                </c:pt>
                <c:pt idx="42416">
                  <c:v>3.8125238418579999</c:v>
                </c:pt>
                <c:pt idx="42417">
                  <c:v>3.812783956528</c:v>
                </c:pt>
                <c:pt idx="42418">
                  <c:v>3.8128550052639998</c:v>
                </c:pt>
                <c:pt idx="42419">
                  <c:v>3.8129320144649999</c:v>
                </c:pt>
                <c:pt idx="42420">
                  <c:v>3.813009262085</c:v>
                </c:pt>
                <c:pt idx="42421">
                  <c:v>3.813094615936</c:v>
                </c:pt>
                <c:pt idx="42422">
                  <c:v>3.8131861686709998</c:v>
                </c:pt>
                <c:pt idx="42423">
                  <c:v>3.8132765293120001</c:v>
                </c:pt>
                <c:pt idx="42424">
                  <c:v>3.8133730888369999</c:v>
                </c:pt>
                <c:pt idx="42425">
                  <c:v>3.813464403152</c:v>
                </c:pt>
                <c:pt idx="42426">
                  <c:v>3.8135542869569998</c:v>
                </c:pt>
                <c:pt idx="42427">
                  <c:v>3.8136401176449999</c:v>
                </c:pt>
                <c:pt idx="42428">
                  <c:v>3.8137209415440001</c:v>
                </c:pt>
                <c:pt idx="42429">
                  <c:v>3.813800811768</c:v>
                </c:pt>
                <c:pt idx="42430">
                  <c:v>3.8138787746429998</c:v>
                </c:pt>
                <c:pt idx="42431">
                  <c:v>3.813954591751</c:v>
                </c:pt>
                <c:pt idx="42432">
                  <c:v>3.8140251636509999</c:v>
                </c:pt>
                <c:pt idx="42433">
                  <c:v>3.8140950202939998</c:v>
                </c:pt>
                <c:pt idx="42434">
                  <c:v>3.8141608238220002</c:v>
                </c:pt>
                <c:pt idx="42435">
                  <c:v>3.814224481583</c:v>
                </c:pt>
                <c:pt idx="42436">
                  <c:v>3.814334630966</c:v>
                </c:pt>
                <c:pt idx="42437">
                  <c:v>3.8144354820249999</c:v>
                </c:pt>
                <c:pt idx="42438">
                  <c:v>3.8145675659179998</c:v>
                </c:pt>
                <c:pt idx="42439">
                  <c:v>3.8147349357599998</c:v>
                </c:pt>
                <c:pt idx="42440">
                  <c:v>3.8148987293240002</c:v>
                </c:pt>
                <c:pt idx="42441">
                  <c:v>3.8149738311769998</c:v>
                </c:pt>
                <c:pt idx="42442">
                  <c:v>3.8150160312649999</c:v>
                </c:pt>
                <c:pt idx="42443">
                  <c:v>3.815056562424</c:v>
                </c:pt>
                <c:pt idx="42444">
                  <c:v>3.8150885105130001</c:v>
                </c:pt>
                <c:pt idx="42445">
                  <c:v>3.8151254653929998</c:v>
                </c:pt>
                <c:pt idx="42446">
                  <c:v>3.8151636123660002</c:v>
                </c:pt>
                <c:pt idx="42447">
                  <c:v>3.8152132034299999</c:v>
                </c:pt>
                <c:pt idx="42448">
                  <c:v>3.8152871131900001</c:v>
                </c:pt>
                <c:pt idx="42449">
                  <c:v>3.8153367042539998</c:v>
                </c:pt>
                <c:pt idx="42450">
                  <c:v>3.815375566483</c:v>
                </c:pt>
                <c:pt idx="42451">
                  <c:v>3.8154201507569998</c:v>
                </c:pt>
                <c:pt idx="42452">
                  <c:v>3.815455913544</c:v>
                </c:pt>
                <c:pt idx="42453">
                  <c:v>3.8154990673069999</c:v>
                </c:pt>
                <c:pt idx="42454">
                  <c:v>3.8155376911159999</c:v>
                </c:pt>
                <c:pt idx="42455">
                  <c:v>3.8155870437620001</c:v>
                </c:pt>
                <c:pt idx="42456">
                  <c:v>3.815637111664</c:v>
                </c:pt>
                <c:pt idx="42457">
                  <c:v>3.8156802654269999</c:v>
                </c:pt>
                <c:pt idx="42458">
                  <c:v>3.8158049583440001</c:v>
                </c:pt>
                <c:pt idx="42459">
                  <c:v>3.816066265106</c:v>
                </c:pt>
                <c:pt idx="42460">
                  <c:v>3.8161158561709998</c:v>
                </c:pt>
                <c:pt idx="42461">
                  <c:v>3.816158771515</c:v>
                </c:pt>
                <c:pt idx="42462">
                  <c:v>3.8162081241610002</c:v>
                </c:pt>
                <c:pt idx="42463">
                  <c:v>3.8162784576419999</c:v>
                </c:pt>
                <c:pt idx="42464">
                  <c:v>3.8163363933559999</c:v>
                </c:pt>
                <c:pt idx="42465">
                  <c:v>3.8163995742800001</c:v>
                </c:pt>
                <c:pt idx="42466">
                  <c:v>3.8164699077609998</c:v>
                </c:pt>
                <c:pt idx="42467">
                  <c:v>3.81654214859</c:v>
                </c:pt>
                <c:pt idx="42468">
                  <c:v>3.816606760025</c:v>
                </c:pt>
                <c:pt idx="42469">
                  <c:v>3.8166701793670001</c:v>
                </c:pt>
                <c:pt idx="42470">
                  <c:v>3.8167452812190001</c:v>
                </c:pt>
                <c:pt idx="42471">
                  <c:v>3.8168053627009999</c:v>
                </c:pt>
                <c:pt idx="42472">
                  <c:v>3.8168623447419998</c:v>
                </c:pt>
                <c:pt idx="42473">
                  <c:v>3.8169229030610001</c:v>
                </c:pt>
                <c:pt idx="42474">
                  <c:v>3.8169741630549998</c:v>
                </c:pt>
                <c:pt idx="42475">
                  <c:v>3.8170642852780001</c:v>
                </c:pt>
                <c:pt idx="42476">
                  <c:v>3.8172316551210002</c:v>
                </c:pt>
                <c:pt idx="42477">
                  <c:v>3.8174128532410001</c:v>
                </c:pt>
                <c:pt idx="42478">
                  <c:v>3.8174848556519998</c:v>
                </c:pt>
                <c:pt idx="42479">
                  <c:v>3.8175287246699998</c:v>
                </c:pt>
                <c:pt idx="42480">
                  <c:v>3.8175604343409999</c:v>
                </c:pt>
                <c:pt idx="42481">
                  <c:v>3.8175969123839999</c:v>
                </c:pt>
                <c:pt idx="42482">
                  <c:v>3.8176333904269999</c:v>
                </c:pt>
                <c:pt idx="42483">
                  <c:v>3.8176460266109999</c:v>
                </c:pt>
                <c:pt idx="42484">
                  <c:v>3.817672252655</c:v>
                </c:pt>
                <c:pt idx="42485">
                  <c:v>3.8177008628850002</c:v>
                </c:pt>
                <c:pt idx="42486">
                  <c:v>3.8177258968349999</c:v>
                </c:pt>
                <c:pt idx="42487">
                  <c:v>3.81773853302</c:v>
                </c:pt>
                <c:pt idx="42488">
                  <c:v>3.8177518844599998</c:v>
                </c:pt>
                <c:pt idx="42489">
                  <c:v>3.8177635669710002</c:v>
                </c:pt>
                <c:pt idx="42490">
                  <c:v>3.8177843093870001</c:v>
                </c:pt>
                <c:pt idx="42491">
                  <c:v>3.8177969455719998</c:v>
                </c:pt>
                <c:pt idx="42492">
                  <c:v>3.8178114891049999</c:v>
                </c:pt>
                <c:pt idx="42493">
                  <c:v>3.8178236484529999</c:v>
                </c:pt>
                <c:pt idx="42494">
                  <c:v>3.8178350925450002</c:v>
                </c:pt>
                <c:pt idx="42495">
                  <c:v>3.8178462982179999</c:v>
                </c:pt>
                <c:pt idx="42496">
                  <c:v>3.8178582191469999</c:v>
                </c:pt>
                <c:pt idx="42497">
                  <c:v>3.8178689479829999</c:v>
                </c:pt>
                <c:pt idx="42498">
                  <c:v>3.8178863525389999</c:v>
                </c:pt>
                <c:pt idx="42499">
                  <c:v>3.817900657654</c:v>
                </c:pt>
                <c:pt idx="42500">
                  <c:v>3.8179171085360002</c:v>
                </c:pt>
                <c:pt idx="42501">
                  <c:v>3.8179314136509999</c:v>
                </c:pt>
                <c:pt idx="42502">
                  <c:v>3.817940711975</c:v>
                </c:pt>
                <c:pt idx="42503">
                  <c:v>3.817965507507</c:v>
                </c:pt>
                <c:pt idx="42504">
                  <c:v>3.8179976940159999</c:v>
                </c:pt>
                <c:pt idx="42505">
                  <c:v>3.818012475967</c:v>
                </c:pt>
                <c:pt idx="42506">
                  <c:v>3.8180310726169999</c:v>
                </c:pt>
                <c:pt idx="42507">
                  <c:v>3.8180449008939998</c:v>
                </c:pt>
                <c:pt idx="42508">
                  <c:v>3.818056106567</c:v>
                </c:pt>
                <c:pt idx="42509">
                  <c:v>3.8180739879610002</c:v>
                </c:pt>
                <c:pt idx="42510">
                  <c:v>3.8181045055389999</c:v>
                </c:pt>
                <c:pt idx="42511">
                  <c:v>3.8181357383729999</c:v>
                </c:pt>
                <c:pt idx="42512">
                  <c:v>3.818151950836</c:v>
                </c:pt>
                <c:pt idx="42513">
                  <c:v>3.8181681633000002</c:v>
                </c:pt>
                <c:pt idx="42514">
                  <c:v>3.8181846141819999</c:v>
                </c:pt>
                <c:pt idx="42515">
                  <c:v>3.8182022571559999</c:v>
                </c:pt>
                <c:pt idx="42516">
                  <c:v>3.818219661713</c:v>
                </c:pt>
                <c:pt idx="42517">
                  <c:v>3.8182342052460001</c:v>
                </c:pt>
                <c:pt idx="42518">
                  <c:v>3.8182528018949999</c:v>
                </c:pt>
                <c:pt idx="42519">
                  <c:v>3.8182744979860002</c:v>
                </c:pt>
                <c:pt idx="42520">
                  <c:v>3.8182926177979999</c:v>
                </c:pt>
                <c:pt idx="42521">
                  <c:v>3.8183321952820002</c:v>
                </c:pt>
                <c:pt idx="42522">
                  <c:v>3.8183517456049998</c:v>
                </c:pt>
                <c:pt idx="42523">
                  <c:v>3.8183929920200002</c:v>
                </c:pt>
                <c:pt idx="42524">
                  <c:v>3.8184683322909998</c:v>
                </c:pt>
                <c:pt idx="42525">
                  <c:v>3.8185784816739998</c:v>
                </c:pt>
                <c:pt idx="42526">
                  <c:v>3.8186702728270001</c:v>
                </c:pt>
                <c:pt idx="42527">
                  <c:v>3.8187227249150002</c:v>
                </c:pt>
                <c:pt idx="42528">
                  <c:v>3.818776130676</c:v>
                </c:pt>
                <c:pt idx="42529">
                  <c:v>3.8188347816469999</c:v>
                </c:pt>
                <c:pt idx="42530">
                  <c:v>3.818896532059</c:v>
                </c:pt>
                <c:pt idx="42531">
                  <c:v>3.8189649581910001</c:v>
                </c:pt>
                <c:pt idx="42532">
                  <c:v>3.81902384758</c:v>
                </c:pt>
                <c:pt idx="42533">
                  <c:v>3.8190896511079999</c:v>
                </c:pt>
                <c:pt idx="42534">
                  <c:v>3.8191645145419999</c:v>
                </c:pt>
                <c:pt idx="42535">
                  <c:v>3.8192386627200001</c:v>
                </c:pt>
                <c:pt idx="42536">
                  <c:v>3.819316625595</c:v>
                </c:pt>
                <c:pt idx="42537">
                  <c:v>3.819395303726</c:v>
                </c:pt>
                <c:pt idx="42538">
                  <c:v>3.8194804191589999</c:v>
                </c:pt>
                <c:pt idx="42539">
                  <c:v>3.819566011429</c:v>
                </c:pt>
                <c:pt idx="42540">
                  <c:v>3.8196542263030002</c:v>
                </c:pt>
                <c:pt idx="42541">
                  <c:v>3.8197453021999999</c:v>
                </c:pt>
                <c:pt idx="42542">
                  <c:v>3.8198370933530001</c:v>
                </c:pt>
                <c:pt idx="42543">
                  <c:v>3.8199257850650001</c:v>
                </c:pt>
                <c:pt idx="42544">
                  <c:v>3.8200058937070001</c:v>
                </c:pt>
                <c:pt idx="42545">
                  <c:v>3.8200845718380001</c:v>
                </c:pt>
                <c:pt idx="42546">
                  <c:v>3.8201558589940001</c:v>
                </c:pt>
                <c:pt idx="42547">
                  <c:v>3.8202326297760001</c:v>
                </c:pt>
                <c:pt idx="42548">
                  <c:v>3.820302248001</c:v>
                </c:pt>
                <c:pt idx="42549">
                  <c:v>3.8203608989719999</c:v>
                </c:pt>
                <c:pt idx="42550">
                  <c:v>3.820416927338</c:v>
                </c:pt>
                <c:pt idx="42551">
                  <c:v>3.8204770088200002</c:v>
                </c:pt>
                <c:pt idx="42552">
                  <c:v>3.8205785751339998</c:v>
                </c:pt>
                <c:pt idx="42553">
                  <c:v>3.820687532425</c:v>
                </c:pt>
                <c:pt idx="42554">
                  <c:v>3.8207786083220001</c:v>
                </c:pt>
                <c:pt idx="42555">
                  <c:v>3.820861816406</c:v>
                </c:pt>
                <c:pt idx="42556">
                  <c:v>3.8211925029749998</c:v>
                </c:pt>
                <c:pt idx="42557">
                  <c:v>3.82133102417</c:v>
                </c:pt>
                <c:pt idx="42558">
                  <c:v>3.8213782310490001</c:v>
                </c:pt>
                <c:pt idx="42559">
                  <c:v>3.8214244842529999</c:v>
                </c:pt>
                <c:pt idx="42560">
                  <c:v>3.82146692276</c:v>
                </c:pt>
                <c:pt idx="42561">
                  <c:v>3.821505308151</c:v>
                </c:pt>
                <c:pt idx="42562">
                  <c:v>3.8215475082400001</c:v>
                </c:pt>
                <c:pt idx="42563">
                  <c:v>3.821582078934</c:v>
                </c:pt>
                <c:pt idx="42564">
                  <c:v>3.8216207027440001</c:v>
                </c:pt>
                <c:pt idx="42565">
                  <c:v>3.8216488361360001</c:v>
                </c:pt>
                <c:pt idx="42566">
                  <c:v>3.8216879367829999</c:v>
                </c:pt>
                <c:pt idx="42567">
                  <c:v>3.8217160701749999</c:v>
                </c:pt>
                <c:pt idx="42568">
                  <c:v>3.8217411041260001</c:v>
                </c:pt>
                <c:pt idx="42569">
                  <c:v>3.82177400589</c:v>
                </c:pt>
                <c:pt idx="42570">
                  <c:v>3.8217837810519999</c:v>
                </c:pt>
                <c:pt idx="42571">
                  <c:v>3.821794748306</c:v>
                </c:pt>
                <c:pt idx="42572">
                  <c:v>3.8218111991880002</c:v>
                </c:pt>
                <c:pt idx="42573">
                  <c:v>3.821838378906</c:v>
                </c:pt>
                <c:pt idx="42574">
                  <c:v>3.8218746185299999</c:v>
                </c:pt>
                <c:pt idx="42575">
                  <c:v>3.8218882083889998</c:v>
                </c:pt>
                <c:pt idx="42576">
                  <c:v>3.8218991756439999</c:v>
                </c:pt>
                <c:pt idx="42577">
                  <c:v>3.8219230175019998</c:v>
                </c:pt>
                <c:pt idx="42578">
                  <c:v>3.8219332695010002</c:v>
                </c:pt>
                <c:pt idx="42579">
                  <c:v>3.8219432830810001</c:v>
                </c:pt>
                <c:pt idx="42580">
                  <c:v>3.8219625949860001</c:v>
                </c:pt>
                <c:pt idx="42581">
                  <c:v>3.8219764232640001</c:v>
                </c:pt>
                <c:pt idx="42582">
                  <c:v>3.8219881057739999</c:v>
                </c:pt>
                <c:pt idx="42583">
                  <c:v>3.8220000267029999</c:v>
                </c:pt>
                <c:pt idx="42584">
                  <c:v>3.8220186233520002</c:v>
                </c:pt>
                <c:pt idx="42585">
                  <c:v>3.8220276832579998</c:v>
                </c:pt>
                <c:pt idx="42586">
                  <c:v>3.8220398426059998</c:v>
                </c:pt>
                <c:pt idx="42587">
                  <c:v>3.822052717209</c:v>
                </c:pt>
                <c:pt idx="42588">
                  <c:v>3.8220639228820001</c:v>
                </c:pt>
                <c:pt idx="42589">
                  <c:v>3.8220729827879998</c:v>
                </c:pt>
                <c:pt idx="42590">
                  <c:v>3.8220858573909999</c:v>
                </c:pt>
                <c:pt idx="42591">
                  <c:v>3.8220996856689999</c:v>
                </c:pt>
                <c:pt idx="42592">
                  <c:v>3.8221092224120001</c:v>
                </c:pt>
                <c:pt idx="42593">
                  <c:v>3.8221223354339999</c:v>
                </c:pt>
                <c:pt idx="42594">
                  <c:v>3.8221368789670001</c:v>
                </c:pt>
                <c:pt idx="42595">
                  <c:v>3.8221518993379999</c:v>
                </c:pt>
                <c:pt idx="42596">
                  <c:v>3.822164535522</c:v>
                </c:pt>
                <c:pt idx="42597">
                  <c:v>3.8221831321719999</c:v>
                </c:pt>
                <c:pt idx="42598">
                  <c:v>3.8222177028659998</c:v>
                </c:pt>
                <c:pt idx="42599">
                  <c:v>3.8222312927250002</c:v>
                </c:pt>
                <c:pt idx="42600">
                  <c:v>3.8222479820249999</c:v>
                </c:pt>
                <c:pt idx="42601">
                  <c:v>3.8222653865809999</c:v>
                </c:pt>
                <c:pt idx="42602">
                  <c:v>3.8222823143009999</c:v>
                </c:pt>
                <c:pt idx="42603">
                  <c:v>3.8222961425780002</c:v>
                </c:pt>
                <c:pt idx="42604">
                  <c:v>3.8223354816440001</c:v>
                </c:pt>
                <c:pt idx="42605">
                  <c:v>3.8225061893459999</c:v>
                </c:pt>
                <c:pt idx="42606">
                  <c:v>3.8225951194759999</c:v>
                </c:pt>
                <c:pt idx="42607">
                  <c:v>3.8227074146270001</c:v>
                </c:pt>
                <c:pt idx="42608">
                  <c:v>3.8228385448459998</c:v>
                </c:pt>
                <c:pt idx="42609">
                  <c:v>3.8229773044590001</c:v>
                </c:pt>
                <c:pt idx="42610">
                  <c:v>3.823135852814</c:v>
                </c:pt>
                <c:pt idx="42611">
                  <c:v>3.8233017921450001</c:v>
                </c:pt>
                <c:pt idx="42612">
                  <c:v>3.823456525803</c:v>
                </c:pt>
                <c:pt idx="42613">
                  <c:v>3.8236272335049999</c:v>
                </c:pt>
                <c:pt idx="42614">
                  <c:v>3.8237941265109998</c:v>
                </c:pt>
                <c:pt idx="42615">
                  <c:v>3.8239338397979998</c:v>
                </c:pt>
                <c:pt idx="42616">
                  <c:v>3.824058294296</c:v>
                </c:pt>
                <c:pt idx="42617">
                  <c:v>3.824166297913</c:v>
                </c:pt>
                <c:pt idx="42618">
                  <c:v>3.8242583274839999</c:v>
                </c:pt>
                <c:pt idx="42619">
                  <c:v>3.8243312835690002</c:v>
                </c:pt>
                <c:pt idx="42620">
                  <c:v>3.824403524399</c:v>
                </c:pt>
                <c:pt idx="42621">
                  <c:v>3.8244678974149999</c:v>
                </c:pt>
                <c:pt idx="42622">
                  <c:v>3.8245651721949998</c:v>
                </c:pt>
                <c:pt idx="42623">
                  <c:v>3.8248949050899999</c:v>
                </c:pt>
                <c:pt idx="42624">
                  <c:v>3.8249588012700002</c:v>
                </c:pt>
                <c:pt idx="42625">
                  <c:v>3.825026273727</c:v>
                </c:pt>
                <c:pt idx="42626">
                  <c:v>3.8250677585599999</c:v>
                </c:pt>
                <c:pt idx="42627">
                  <c:v>3.825123786926</c:v>
                </c:pt>
                <c:pt idx="42628">
                  <c:v>3.8251624107360001</c:v>
                </c:pt>
                <c:pt idx="42629">
                  <c:v>3.82519865036</c:v>
                </c:pt>
                <c:pt idx="42630">
                  <c:v>3.8252348899839999</c:v>
                </c:pt>
                <c:pt idx="42631">
                  <c:v>3.825264930725</c:v>
                </c:pt>
                <c:pt idx="42632">
                  <c:v>3.825296640396</c:v>
                </c:pt>
                <c:pt idx="42633">
                  <c:v>3.8253271579739998</c:v>
                </c:pt>
                <c:pt idx="42634">
                  <c:v>3.8253533840179998</c:v>
                </c:pt>
                <c:pt idx="42635">
                  <c:v>3.825367927551</c:v>
                </c:pt>
                <c:pt idx="42636">
                  <c:v>3.8253967761990002</c:v>
                </c:pt>
                <c:pt idx="42637">
                  <c:v>3.8254263401030002</c:v>
                </c:pt>
                <c:pt idx="42638">
                  <c:v>3.8254511356349998</c:v>
                </c:pt>
                <c:pt idx="42639">
                  <c:v>3.8254859447479999</c:v>
                </c:pt>
                <c:pt idx="42640">
                  <c:v>3.8255381584169998</c:v>
                </c:pt>
                <c:pt idx="42641">
                  <c:v>3.8255729675289998</c:v>
                </c:pt>
                <c:pt idx="42642">
                  <c:v>3.825632810593</c:v>
                </c:pt>
                <c:pt idx="42643">
                  <c:v>3.825675010681</c:v>
                </c:pt>
                <c:pt idx="42644">
                  <c:v>3.8258197307590001</c:v>
                </c:pt>
                <c:pt idx="42645">
                  <c:v>3.8259570598599999</c:v>
                </c:pt>
                <c:pt idx="42646">
                  <c:v>3.8260352611539998</c:v>
                </c:pt>
                <c:pt idx="42647">
                  <c:v>3.8261301517490001</c:v>
                </c:pt>
                <c:pt idx="42648">
                  <c:v>3.826184272766</c:v>
                </c:pt>
                <c:pt idx="42649">
                  <c:v>3.826239824295</c:v>
                </c:pt>
                <c:pt idx="42650">
                  <c:v>3.8262951374049998</c:v>
                </c:pt>
                <c:pt idx="42651">
                  <c:v>3.8263525962829998</c:v>
                </c:pt>
                <c:pt idx="42652">
                  <c:v>3.8264219760890001</c:v>
                </c:pt>
                <c:pt idx="42653">
                  <c:v>3.826476812363</c:v>
                </c:pt>
                <c:pt idx="42654">
                  <c:v>3.8265357017519999</c:v>
                </c:pt>
                <c:pt idx="42655">
                  <c:v>3.8265967369079998</c:v>
                </c:pt>
                <c:pt idx="42656">
                  <c:v>3.8266503810880002</c:v>
                </c:pt>
                <c:pt idx="42657">
                  <c:v>3.8266987800600001</c:v>
                </c:pt>
                <c:pt idx="42658">
                  <c:v>3.8267464637759998</c:v>
                </c:pt>
                <c:pt idx="42659">
                  <c:v>3.8268024921419999</c:v>
                </c:pt>
                <c:pt idx="42660">
                  <c:v>3.8268928527830002</c:v>
                </c:pt>
                <c:pt idx="42661">
                  <c:v>3.8269855976099998</c:v>
                </c:pt>
                <c:pt idx="42662">
                  <c:v>3.8272817134860002</c:v>
                </c:pt>
                <c:pt idx="42663">
                  <c:v>3.8273234367370002</c:v>
                </c:pt>
                <c:pt idx="42664">
                  <c:v>3.8273670673370002</c:v>
                </c:pt>
                <c:pt idx="42665">
                  <c:v>3.8273861408230001</c:v>
                </c:pt>
                <c:pt idx="42666">
                  <c:v>3.827418804169</c:v>
                </c:pt>
                <c:pt idx="42667">
                  <c:v>3.827453613281</c:v>
                </c:pt>
                <c:pt idx="42668">
                  <c:v>3.8274669647219999</c:v>
                </c:pt>
                <c:pt idx="42669">
                  <c:v>3.827497005463</c:v>
                </c:pt>
                <c:pt idx="42670">
                  <c:v>3.827525138855</c:v>
                </c:pt>
                <c:pt idx="42671">
                  <c:v>3.8275570869450002</c:v>
                </c:pt>
                <c:pt idx="42672">
                  <c:v>3.8275816440580002</c:v>
                </c:pt>
                <c:pt idx="42673">
                  <c:v>3.8276083469389999</c:v>
                </c:pt>
                <c:pt idx="42674">
                  <c:v>3.8276238441469999</c:v>
                </c:pt>
                <c:pt idx="42675">
                  <c:v>3.827652215958</c:v>
                </c:pt>
                <c:pt idx="42676">
                  <c:v>3.8276760578159998</c:v>
                </c:pt>
                <c:pt idx="42677">
                  <c:v>3.827685832977</c:v>
                </c:pt>
                <c:pt idx="42678">
                  <c:v>3.827710151672</c:v>
                </c:pt>
                <c:pt idx="42679">
                  <c:v>3.82772731781</c:v>
                </c:pt>
                <c:pt idx="42680">
                  <c:v>3.8277392387389999</c:v>
                </c:pt>
                <c:pt idx="42681">
                  <c:v>3.8277516365049999</c:v>
                </c:pt>
                <c:pt idx="42682">
                  <c:v>3.8277626037600001</c:v>
                </c:pt>
                <c:pt idx="42683">
                  <c:v>3.8277740478519999</c:v>
                </c:pt>
                <c:pt idx="42684">
                  <c:v>3.8278000354769999</c:v>
                </c:pt>
                <c:pt idx="42685">
                  <c:v>3.8278324604030001</c:v>
                </c:pt>
                <c:pt idx="42686">
                  <c:v>3.8278467655180002</c:v>
                </c:pt>
                <c:pt idx="42687">
                  <c:v>3.8278620243070001</c:v>
                </c:pt>
                <c:pt idx="42688">
                  <c:v>3.8278748989109999</c:v>
                </c:pt>
                <c:pt idx="42689">
                  <c:v>3.8279068469999999</c:v>
                </c:pt>
                <c:pt idx="42690">
                  <c:v>3.8279380798339999</c:v>
                </c:pt>
                <c:pt idx="42691">
                  <c:v>3.8279521465299999</c:v>
                </c:pt>
                <c:pt idx="42692">
                  <c:v>3.8279693126679999</c:v>
                </c:pt>
                <c:pt idx="42693">
                  <c:v>3.8280055522919998</c:v>
                </c:pt>
                <c:pt idx="42694">
                  <c:v>3.8280577659609998</c:v>
                </c:pt>
                <c:pt idx="42695">
                  <c:v>3.8281781673430002</c:v>
                </c:pt>
                <c:pt idx="42696">
                  <c:v>3.8283030986790001</c:v>
                </c:pt>
                <c:pt idx="42697">
                  <c:v>3.8283548355099999</c:v>
                </c:pt>
                <c:pt idx="42698">
                  <c:v>3.828418016434</c:v>
                </c:pt>
                <c:pt idx="42699">
                  <c:v>3.8284919261930002</c:v>
                </c:pt>
                <c:pt idx="42700">
                  <c:v>3.8285677433009999</c:v>
                </c:pt>
                <c:pt idx="42701">
                  <c:v>3.8286545276639998</c:v>
                </c:pt>
                <c:pt idx="42702">
                  <c:v>3.82874751091</c:v>
                </c:pt>
                <c:pt idx="42703">
                  <c:v>3.8288466930389999</c:v>
                </c:pt>
                <c:pt idx="42704">
                  <c:v>3.8289511203769999</c:v>
                </c:pt>
                <c:pt idx="42705">
                  <c:v>3.8290586471560002</c:v>
                </c:pt>
                <c:pt idx="42706">
                  <c:v>3.8291664123540001</c:v>
                </c:pt>
                <c:pt idx="42707">
                  <c:v>3.8292701244349998</c:v>
                </c:pt>
                <c:pt idx="42708">
                  <c:v>3.82936835289</c:v>
                </c:pt>
                <c:pt idx="42709">
                  <c:v>3.829464197159</c:v>
                </c:pt>
                <c:pt idx="42710">
                  <c:v>3.829558610916</c:v>
                </c:pt>
                <c:pt idx="42711">
                  <c:v>3.8296480178830001</c:v>
                </c:pt>
                <c:pt idx="42712">
                  <c:v>3.829730987549</c:v>
                </c:pt>
                <c:pt idx="42713">
                  <c:v>3.829807758331</c:v>
                </c:pt>
                <c:pt idx="42714">
                  <c:v>3.8298804759979999</c:v>
                </c:pt>
                <c:pt idx="42715">
                  <c:v>3.8299481868740002</c:v>
                </c:pt>
                <c:pt idx="42716">
                  <c:v>3.8300094604489998</c:v>
                </c:pt>
                <c:pt idx="42717">
                  <c:v>3.830067873001</c:v>
                </c:pt>
                <c:pt idx="42718">
                  <c:v>3.830170631409</c:v>
                </c:pt>
                <c:pt idx="42719">
                  <c:v>3.8302912712100001</c:v>
                </c:pt>
                <c:pt idx="42720">
                  <c:v>3.830597639084</c:v>
                </c:pt>
                <c:pt idx="42721">
                  <c:v>3.830676317215</c:v>
                </c:pt>
                <c:pt idx="42722">
                  <c:v>3.830719947815</c:v>
                </c:pt>
                <c:pt idx="42723">
                  <c:v>3.8307542800899999</c:v>
                </c:pt>
                <c:pt idx="42724">
                  <c:v>3.8307971954350002</c:v>
                </c:pt>
                <c:pt idx="42725">
                  <c:v>3.8308341503140002</c:v>
                </c:pt>
                <c:pt idx="42726">
                  <c:v>3.8308706283570002</c:v>
                </c:pt>
                <c:pt idx="42727">
                  <c:v>3.8309102058410001</c:v>
                </c:pt>
                <c:pt idx="42728">
                  <c:v>3.8309495449069999</c:v>
                </c:pt>
                <c:pt idx="42729">
                  <c:v>3.830988407135</c:v>
                </c:pt>
                <c:pt idx="42730">
                  <c:v>3.831026792526</c:v>
                </c:pt>
                <c:pt idx="42731">
                  <c:v>3.8310570716860002</c:v>
                </c:pt>
                <c:pt idx="42732">
                  <c:v>3.8310935497280001</c:v>
                </c:pt>
                <c:pt idx="42733">
                  <c:v>3.8311245441440001</c:v>
                </c:pt>
                <c:pt idx="42734">
                  <c:v>3.8311519622799999</c:v>
                </c:pt>
                <c:pt idx="42735">
                  <c:v>3.8311781883239999</c:v>
                </c:pt>
                <c:pt idx="42736">
                  <c:v>3.8312072753909998</c:v>
                </c:pt>
                <c:pt idx="42737">
                  <c:v>3.8312251567839999</c:v>
                </c:pt>
                <c:pt idx="42738">
                  <c:v>3.8312599658969999</c:v>
                </c:pt>
                <c:pt idx="42739">
                  <c:v>3.8312904834750001</c:v>
                </c:pt>
                <c:pt idx="42740">
                  <c:v>3.8313095569610001</c:v>
                </c:pt>
                <c:pt idx="42741">
                  <c:v>3.8313446044920001</c:v>
                </c:pt>
                <c:pt idx="42742">
                  <c:v>3.8313851356509998</c:v>
                </c:pt>
                <c:pt idx="42743">
                  <c:v>3.831424236298</c:v>
                </c:pt>
                <c:pt idx="42744">
                  <c:v>3.8314590454099999</c:v>
                </c:pt>
                <c:pt idx="42745">
                  <c:v>3.8315026760099999</c:v>
                </c:pt>
                <c:pt idx="42746">
                  <c:v>3.8315398693080001</c:v>
                </c:pt>
                <c:pt idx="42747">
                  <c:v>3.8315739631649999</c:v>
                </c:pt>
                <c:pt idx="42748">
                  <c:v>3.831593513489</c:v>
                </c:pt>
                <c:pt idx="42749">
                  <c:v>3.8316292762759998</c:v>
                </c:pt>
                <c:pt idx="42750">
                  <c:v>3.8316752910609999</c:v>
                </c:pt>
                <c:pt idx="42751">
                  <c:v>3.8318507671359998</c:v>
                </c:pt>
                <c:pt idx="42752">
                  <c:v>3.8319103717799998</c:v>
                </c:pt>
                <c:pt idx="42753">
                  <c:v>3.8319764137269998</c:v>
                </c:pt>
                <c:pt idx="42754">
                  <c:v>3.832046985626</c:v>
                </c:pt>
                <c:pt idx="42755">
                  <c:v>3.8321285247799999</c:v>
                </c:pt>
                <c:pt idx="42756">
                  <c:v>3.8322129249570001</c:v>
                </c:pt>
                <c:pt idx="42757">
                  <c:v>3.8323006629940002</c:v>
                </c:pt>
                <c:pt idx="42758">
                  <c:v>3.8323895931240002</c:v>
                </c:pt>
                <c:pt idx="42759">
                  <c:v>3.8324809074399999</c:v>
                </c:pt>
                <c:pt idx="42760">
                  <c:v>3.8325672149660002</c:v>
                </c:pt>
                <c:pt idx="42761">
                  <c:v>3.832644939423</c:v>
                </c:pt>
                <c:pt idx="42762">
                  <c:v>3.8327295780180002</c:v>
                </c:pt>
                <c:pt idx="42763">
                  <c:v>3.832808971405</c:v>
                </c:pt>
                <c:pt idx="42764">
                  <c:v>3.8328790664670001</c:v>
                </c:pt>
                <c:pt idx="42765">
                  <c:v>3.832946777344</c:v>
                </c:pt>
                <c:pt idx="42766">
                  <c:v>3.8330128192899999</c:v>
                </c:pt>
                <c:pt idx="42767">
                  <c:v>3.8330745697020001</c:v>
                </c:pt>
                <c:pt idx="42768">
                  <c:v>3.8331305980680002</c:v>
                </c:pt>
                <c:pt idx="42769">
                  <c:v>3.8331816196439998</c:v>
                </c:pt>
                <c:pt idx="42770">
                  <c:v>3.8332777023319999</c:v>
                </c:pt>
                <c:pt idx="42771">
                  <c:v>3.8334937095639998</c:v>
                </c:pt>
                <c:pt idx="42772">
                  <c:v>3.8335716724400002</c:v>
                </c:pt>
                <c:pt idx="42773">
                  <c:v>3.8336420059199998</c:v>
                </c:pt>
                <c:pt idx="42774">
                  <c:v>3.8336770534519999</c:v>
                </c:pt>
                <c:pt idx="42775">
                  <c:v>3.8337144851680001</c:v>
                </c:pt>
                <c:pt idx="42776">
                  <c:v>3.8337483406069999</c:v>
                </c:pt>
                <c:pt idx="42777">
                  <c:v>3.8337793350220002</c:v>
                </c:pt>
                <c:pt idx="42778">
                  <c:v>3.83380818367</c:v>
                </c:pt>
                <c:pt idx="42779">
                  <c:v>3.8338470458980001</c:v>
                </c:pt>
                <c:pt idx="42780">
                  <c:v>3.8338775634769999</c:v>
                </c:pt>
                <c:pt idx="42781">
                  <c:v>3.8339114189150001</c:v>
                </c:pt>
                <c:pt idx="42782">
                  <c:v>3.8339440822599999</c:v>
                </c:pt>
                <c:pt idx="42783">
                  <c:v>3.8339834213259998</c:v>
                </c:pt>
                <c:pt idx="42784">
                  <c:v>3.8340220451349998</c:v>
                </c:pt>
                <c:pt idx="42785">
                  <c:v>3.834060907364</c:v>
                </c:pt>
                <c:pt idx="42786">
                  <c:v>3.8340814113619999</c:v>
                </c:pt>
                <c:pt idx="42787">
                  <c:v>3.8341231346129998</c:v>
                </c:pt>
                <c:pt idx="42788">
                  <c:v>3.83416390419</c:v>
                </c:pt>
                <c:pt idx="42789">
                  <c:v>3.834202289581</c:v>
                </c:pt>
                <c:pt idx="42790">
                  <c:v>3.8342378139500002</c:v>
                </c:pt>
                <c:pt idx="42791">
                  <c:v>3.8342716693879999</c:v>
                </c:pt>
                <c:pt idx="42792">
                  <c:v>3.8343169689179999</c:v>
                </c:pt>
                <c:pt idx="42793">
                  <c:v>3.834354162216</c:v>
                </c:pt>
                <c:pt idx="42794">
                  <c:v>3.8344051837920001</c:v>
                </c:pt>
                <c:pt idx="42795">
                  <c:v>3.8344521522520001</c:v>
                </c:pt>
                <c:pt idx="42796">
                  <c:v>3.8345541954039999</c:v>
                </c:pt>
                <c:pt idx="42797">
                  <c:v>3.834676742554</c:v>
                </c:pt>
                <c:pt idx="42798">
                  <c:v>3.8347649574279998</c:v>
                </c:pt>
                <c:pt idx="42799">
                  <c:v>3.8349080085749998</c:v>
                </c:pt>
                <c:pt idx="42800">
                  <c:v>3.8349952697749998</c:v>
                </c:pt>
                <c:pt idx="42801">
                  <c:v>3.8350937366490001</c:v>
                </c:pt>
                <c:pt idx="42802">
                  <c:v>3.8351554870609998</c:v>
                </c:pt>
                <c:pt idx="42803">
                  <c:v>3.8352148532869998</c:v>
                </c:pt>
                <c:pt idx="42804">
                  <c:v>3.8352763652799999</c:v>
                </c:pt>
                <c:pt idx="42805">
                  <c:v>3.8353412151340001</c:v>
                </c:pt>
                <c:pt idx="42806">
                  <c:v>3.8354146480560001</c:v>
                </c:pt>
                <c:pt idx="42807">
                  <c:v>3.8354897499080001</c:v>
                </c:pt>
                <c:pt idx="42808">
                  <c:v>3.835571289063</c:v>
                </c:pt>
                <c:pt idx="42809">
                  <c:v>3.8356559276579998</c:v>
                </c:pt>
                <c:pt idx="42810">
                  <c:v>3.8357355594640001</c:v>
                </c:pt>
                <c:pt idx="42811">
                  <c:v>3.835815429688</c:v>
                </c:pt>
                <c:pt idx="42812">
                  <c:v>3.8358945846560002</c:v>
                </c:pt>
                <c:pt idx="42813">
                  <c:v>3.8359658718110001</c:v>
                </c:pt>
                <c:pt idx="42814">
                  <c:v>3.8360321521760001</c:v>
                </c:pt>
                <c:pt idx="42815">
                  <c:v>3.8360991477969999</c:v>
                </c:pt>
                <c:pt idx="42816">
                  <c:v>3.836153507233</c:v>
                </c:pt>
                <c:pt idx="42817">
                  <c:v>3.8362832069400001</c:v>
                </c:pt>
                <c:pt idx="42818">
                  <c:v>3.836493730545</c:v>
                </c:pt>
                <c:pt idx="42819">
                  <c:v>3.8366243839259999</c:v>
                </c:pt>
                <c:pt idx="42820">
                  <c:v>3.8366954326629998</c:v>
                </c:pt>
                <c:pt idx="42821">
                  <c:v>3.8367509841919998</c:v>
                </c:pt>
                <c:pt idx="42822">
                  <c:v>3.8367915153499998</c:v>
                </c:pt>
                <c:pt idx="42823">
                  <c:v>3.836832046509</c:v>
                </c:pt>
                <c:pt idx="42824">
                  <c:v>3.8368802070619998</c:v>
                </c:pt>
                <c:pt idx="42825">
                  <c:v>3.8369166851040002</c:v>
                </c:pt>
                <c:pt idx="42826">
                  <c:v>3.8369550704959998</c:v>
                </c:pt>
                <c:pt idx="42827">
                  <c:v>3.8369898796080002</c:v>
                </c:pt>
                <c:pt idx="42828">
                  <c:v>3.837034463882</c:v>
                </c:pt>
                <c:pt idx="42829">
                  <c:v>3.8370749950410001</c:v>
                </c:pt>
                <c:pt idx="42830">
                  <c:v>3.8371357917790001</c:v>
                </c:pt>
                <c:pt idx="42831">
                  <c:v>3.8371772766109999</c:v>
                </c:pt>
                <c:pt idx="42832">
                  <c:v>3.8372128009800002</c:v>
                </c:pt>
                <c:pt idx="42833">
                  <c:v>3.8372485637659999</c:v>
                </c:pt>
                <c:pt idx="42834">
                  <c:v>3.8372840881350001</c:v>
                </c:pt>
                <c:pt idx="42835">
                  <c:v>3.8373248577119998</c:v>
                </c:pt>
                <c:pt idx="42836">
                  <c:v>3.8373630046840002</c:v>
                </c:pt>
                <c:pt idx="42837">
                  <c:v>3.8374378681180001</c:v>
                </c:pt>
                <c:pt idx="42838">
                  <c:v>3.8375141620640001</c:v>
                </c:pt>
                <c:pt idx="42839">
                  <c:v>3.837587356567</c:v>
                </c:pt>
                <c:pt idx="42840">
                  <c:v>3.837635993958</c:v>
                </c:pt>
                <c:pt idx="42841">
                  <c:v>3.8376703262329999</c:v>
                </c:pt>
                <c:pt idx="42842">
                  <c:v>3.8377156257629998</c:v>
                </c:pt>
                <c:pt idx="42843">
                  <c:v>3.8377611637119999</c:v>
                </c:pt>
                <c:pt idx="42844">
                  <c:v>3.8378107547760001</c:v>
                </c:pt>
                <c:pt idx="42845">
                  <c:v>3.8381624221799999</c:v>
                </c:pt>
                <c:pt idx="42846">
                  <c:v>3.8382651805879999</c:v>
                </c:pt>
                <c:pt idx="42847">
                  <c:v>3.8383200168610001</c:v>
                </c:pt>
                <c:pt idx="42848">
                  <c:v>3.8383836746219999</c:v>
                </c:pt>
                <c:pt idx="42849">
                  <c:v>3.838446855545</c:v>
                </c:pt>
                <c:pt idx="42850">
                  <c:v>3.8385174274440002</c:v>
                </c:pt>
                <c:pt idx="42851">
                  <c:v>3.8385887146000002</c:v>
                </c:pt>
                <c:pt idx="42852">
                  <c:v>3.838662862778</c:v>
                </c:pt>
                <c:pt idx="42853">
                  <c:v>3.8387362957</c:v>
                </c:pt>
                <c:pt idx="42854">
                  <c:v>3.838811397552</c:v>
                </c:pt>
                <c:pt idx="42855">
                  <c:v>3.838882684708</c:v>
                </c:pt>
                <c:pt idx="42856">
                  <c:v>3.8389494419100001</c:v>
                </c:pt>
                <c:pt idx="42857">
                  <c:v>3.8390176296230001</c:v>
                </c:pt>
                <c:pt idx="42858">
                  <c:v>3.8390777111049998</c:v>
                </c:pt>
                <c:pt idx="42859">
                  <c:v>3.8391826152799999</c:v>
                </c:pt>
                <c:pt idx="42860">
                  <c:v>3.8394241333010002</c:v>
                </c:pt>
                <c:pt idx="42861">
                  <c:v>3.839472532272</c:v>
                </c:pt>
                <c:pt idx="42862">
                  <c:v>3.8395221233369998</c:v>
                </c:pt>
                <c:pt idx="42863">
                  <c:v>3.8395626544949999</c:v>
                </c:pt>
                <c:pt idx="42864">
                  <c:v>3.8396017551420001</c:v>
                </c:pt>
                <c:pt idx="42865">
                  <c:v>3.839655637741</c:v>
                </c:pt>
                <c:pt idx="42866">
                  <c:v>3.839723348618</c:v>
                </c:pt>
                <c:pt idx="42867">
                  <c:v>3.8398842811580001</c:v>
                </c:pt>
                <c:pt idx="42868">
                  <c:v>3.8399684429169998</c:v>
                </c:pt>
                <c:pt idx="42869">
                  <c:v>3.8400709629060001</c:v>
                </c:pt>
                <c:pt idx="42870">
                  <c:v>3.8401212692260001</c:v>
                </c:pt>
                <c:pt idx="42871">
                  <c:v>3.8401999473570001</c:v>
                </c:pt>
                <c:pt idx="42872">
                  <c:v>3.8402435779570001</c:v>
                </c:pt>
                <c:pt idx="42873">
                  <c:v>3.8402943611150002</c:v>
                </c:pt>
                <c:pt idx="42874">
                  <c:v>3.8403539657589998</c:v>
                </c:pt>
                <c:pt idx="42875">
                  <c:v>3.8404238224029998</c:v>
                </c:pt>
                <c:pt idx="42876">
                  <c:v>3.840536355972</c:v>
                </c:pt>
                <c:pt idx="42877">
                  <c:v>3.8406758308410001</c:v>
                </c:pt>
                <c:pt idx="42878">
                  <c:v>3.8409328460690002</c:v>
                </c:pt>
                <c:pt idx="42879">
                  <c:v>3.841104269028</c:v>
                </c:pt>
                <c:pt idx="42880">
                  <c:v>3.8412139415739999</c:v>
                </c:pt>
                <c:pt idx="42881">
                  <c:v>3.8414685726169999</c:v>
                </c:pt>
                <c:pt idx="42882">
                  <c:v>3.841514348984</c:v>
                </c:pt>
                <c:pt idx="42883">
                  <c:v>3.8415644168849998</c:v>
                </c:pt>
                <c:pt idx="42884">
                  <c:v>3.8416178226470001</c:v>
                </c:pt>
                <c:pt idx="42885">
                  <c:v>3.8416705131529998</c:v>
                </c:pt>
                <c:pt idx="42886">
                  <c:v>3.8417274951930001</c:v>
                </c:pt>
                <c:pt idx="42887">
                  <c:v>3.841784715652</c:v>
                </c:pt>
                <c:pt idx="42888">
                  <c:v>3.8418426513670001</c:v>
                </c:pt>
                <c:pt idx="42889">
                  <c:v>3.841897964478</c:v>
                </c:pt>
                <c:pt idx="42890">
                  <c:v>3.8419482707979999</c:v>
                </c:pt>
                <c:pt idx="42891">
                  <c:v>3.8419995307920001</c:v>
                </c:pt>
                <c:pt idx="42892">
                  <c:v>3.8420476913449999</c:v>
                </c:pt>
                <c:pt idx="42893">
                  <c:v>3.8421375751500002</c:v>
                </c:pt>
                <c:pt idx="42894">
                  <c:v>3.8422203063959999</c:v>
                </c:pt>
                <c:pt idx="42895">
                  <c:v>3.84255361557</c:v>
                </c:pt>
                <c:pt idx="42896">
                  <c:v>3.842637777328</c:v>
                </c:pt>
                <c:pt idx="42897">
                  <c:v>3.8426885604860002</c:v>
                </c:pt>
                <c:pt idx="42898">
                  <c:v>3.8427519798279999</c:v>
                </c:pt>
                <c:pt idx="42899">
                  <c:v>3.8427939414979999</c:v>
                </c:pt>
                <c:pt idx="42900">
                  <c:v>3.8428347110750001</c:v>
                </c:pt>
                <c:pt idx="42901">
                  <c:v>3.8428776264189999</c:v>
                </c:pt>
                <c:pt idx="42902">
                  <c:v>3.842920064926</c:v>
                </c:pt>
                <c:pt idx="42903">
                  <c:v>3.842965364456</c:v>
                </c:pt>
                <c:pt idx="42904">
                  <c:v>3.8430085182189999</c:v>
                </c:pt>
                <c:pt idx="42905">
                  <c:v>3.8430476188660001</c:v>
                </c:pt>
                <c:pt idx="42906">
                  <c:v>3.8431246280670002</c:v>
                </c:pt>
                <c:pt idx="42907">
                  <c:v>3.843455314636</c:v>
                </c:pt>
                <c:pt idx="42908">
                  <c:v>3.8435761928560002</c:v>
                </c:pt>
                <c:pt idx="42909">
                  <c:v>3.8439161777500002</c:v>
                </c:pt>
                <c:pt idx="42910">
                  <c:v>3.8442401885990001</c:v>
                </c:pt>
                <c:pt idx="42911">
                  <c:v>3.8443300724029998</c:v>
                </c:pt>
                <c:pt idx="42912">
                  <c:v>3.84441781044</c:v>
                </c:pt>
                <c:pt idx="42913">
                  <c:v>3.8445065021509999</c:v>
                </c:pt>
                <c:pt idx="42914">
                  <c:v>3.8445916175839998</c:v>
                </c:pt>
                <c:pt idx="42915">
                  <c:v>3.8447103500369999</c:v>
                </c:pt>
                <c:pt idx="42916">
                  <c:v>3.8449528217319999</c:v>
                </c:pt>
                <c:pt idx="42917">
                  <c:v>3.8450059890750001</c:v>
                </c:pt>
                <c:pt idx="42918">
                  <c:v>3.845051050186</c:v>
                </c:pt>
                <c:pt idx="42919">
                  <c:v>3.8451018333440001</c:v>
                </c:pt>
                <c:pt idx="42920">
                  <c:v>3.8451428413389999</c:v>
                </c:pt>
                <c:pt idx="42921">
                  <c:v>3.8451895713809998</c:v>
                </c:pt>
                <c:pt idx="42922">
                  <c:v>3.845228672028</c:v>
                </c:pt>
                <c:pt idx="42923">
                  <c:v>3.8452692031860001</c:v>
                </c:pt>
                <c:pt idx="42924">
                  <c:v>3.8453042507170001</c:v>
                </c:pt>
                <c:pt idx="42925">
                  <c:v>3.8453407287600001</c:v>
                </c:pt>
                <c:pt idx="42926">
                  <c:v>3.8453702926640001</c:v>
                </c:pt>
                <c:pt idx="42927">
                  <c:v>3.8453848361969998</c:v>
                </c:pt>
                <c:pt idx="42928">
                  <c:v>3.8454005718230002</c:v>
                </c:pt>
                <c:pt idx="42929">
                  <c:v>3.8454165458679999</c:v>
                </c:pt>
                <c:pt idx="42930">
                  <c:v>3.8454332351680001</c:v>
                </c:pt>
                <c:pt idx="42931">
                  <c:v>3.8454496860499998</c:v>
                </c:pt>
                <c:pt idx="42932">
                  <c:v>3.8454811573029999</c:v>
                </c:pt>
                <c:pt idx="42933">
                  <c:v>3.8455176353449998</c:v>
                </c:pt>
                <c:pt idx="42934">
                  <c:v>3.845563411713</c:v>
                </c:pt>
                <c:pt idx="42935">
                  <c:v>3.845584630966</c:v>
                </c:pt>
                <c:pt idx="42936">
                  <c:v>3.8456261157989999</c:v>
                </c:pt>
                <c:pt idx="42937">
                  <c:v>3.845666408539</c:v>
                </c:pt>
                <c:pt idx="42938">
                  <c:v>3.8457088470460001</c:v>
                </c:pt>
                <c:pt idx="42939">
                  <c:v>3.845752239227</c:v>
                </c:pt>
                <c:pt idx="42940">
                  <c:v>3.8457884788509999</c:v>
                </c:pt>
                <c:pt idx="42941">
                  <c:v>3.8458101749420002</c:v>
                </c:pt>
                <c:pt idx="42942">
                  <c:v>3.845853090286</c:v>
                </c:pt>
                <c:pt idx="42943">
                  <c:v>3.8459248542790001</c:v>
                </c:pt>
                <c:pt idx="42944">
                  <c:v>3.8460793495179999</c:v>
                </c:pt>
                <c:pt idx="42945">
                  <c:v>3.8461387157439999</c:v>
                </c:pt>
                <c:pt idx="42946">
                  <c:v>3.8462097644809998</c:v>
                </c:pt>
                <c:pt idx="42947">
                  <c:v>3.8462851047519999</c:v>
                </c:pt>
                <c:pt idx="42948">
                  <c:v>3.8463654518129999</c:v>
                </c:pt>
                <c:pt idx="42949">
                  <c:v>3.8464577198029999</c:v>
                </c:pt>
                <c:pt idx="42950">
                  <c:v>3.8465514183040002</c:v>
                </c:pt>
                <c:pt idx="42951">
                  <c:v>3.846648454666</c:v>
                </c:pt>
                <c:pt idx="42952">
                  <c:v>3.8467571735380002</c:v>
                </c:pt>
                <c:pt idx="42953">
                  <c:v>3.8468642234799999</c:v>
                </c:pt>
                <c:pt idx="42954">
                  <c:v>3.8469738960269999</c:v>
                </c:pt>
                <c:pt idx="42955">
                  <c:v>3.8470776081090001</c:v>
                </c:pt>
                <c:pt idx="42956">
                  <c:v>3.8471775054930002</c:v>
                </c:pt>
                <c:pt idx="42957">
                  <c:v>3.847276210785</c:v>
                </c:pt>
                <c:pt idx="42958">
                  <c:v>3.8473744392400002</c:v>
                </c:pt>
                <c:pt idx="42959">
                  <c:v>3.8474683761600001</c:v>
                </c:pt>
                <c:pt idx="42960">
                  <c:v>3.8475575447080002</c:v>
                </c:pt>
                <c:pt idx="42961">
                  <c:v>3.8476400375369999</c:v>
                </c:pt>
                <c:pt idx="42962">
                  <c:v>3.847713708878</c:v>
                </c:pt>
                <c:pt idx="42963">
                  <c:v>3.8477821350100001</c:v>
                </c:pt>
                <c:pt idx="42964">
                  <c:v>3.8478405475619999</c:v>
                </c:pt>
                <c:pt idx="42965">
                  <c:v>3.847898721695</c:v>
                </c:pt>
                <c:pt idx="42966">
                  <c:v>3.8479974269869999</c:v>
                </c:pt>
                <c:pt idx="42967">
                  <c:v>3.8481736183169999</c:v>
                </c:pt>
                <c:pt idx="42968">
                  <c:v>3.848397493362</c:v>
                </c:pt>
                <c:pt idx="42969">
                  <c:v>3.8485956192019999</c:v>
                </c:pt>
                <c:pt idx="42970">
                  <c:v>3.8486421108250002</c:v>
                </c:pt>
                <c:pt idx="42971">
                  <c:v>3.8486881256099998</c:v>
                </c:pt>
                <c:pt idx="42972">
                  <c:v>3.8487243652340002</c:v>
                </c:pt>
                <c:pt idx="42973">
                  <c:v>3.8487675189970001</c:v>
                </c:pt>
                <c:pt idx="42974">
                  <c:v>3.8488099575039998</c:v>
                </c:pt>
                <c:pt idx="42975">
                  <c:v>3.8488535881039998</c:v>
                </c:pt>
                <c:pt idx="42976">
                  <c:v>3.8488931655880001</c:v>
                </c:pt>
                <c:pt idx="42977">
                  <c:v>3.8489375114439999</c:v>
                </c:pt>
                <c:pt idx="42978">
                  <c:v>3.8489701747890002</c:v>
                </c:pt>
                <c:pt idx="42979">
                  <c:v>3.849009513855</c:v>
                </c:pt>
                <c:pt idx="42980">
                  <c:v>3.8490397930150002</c:v>
                </c:pt>
                <c:pt idx="42981">
                  <c:v>3.8490793704990001</c:v>
                </c:pt>
                <c:pt idx="42982">
                  <c:v>3.8491458892820001</c:v>
                </c:pt>
                <c:pt idx="42983">
                  <c:v>3.8493473529819999</c:v>
                </c:pt>
                <c:pt idx="42984">
                  <c:v>3.8493998050689999</c:v>
                </c:pt>
                <c:pt idx="42985">
                  <c:v>3.8494567871090002</c:v>
                </c:pt>
                <c:pt idx="42986">
                  <c:v>3.849515199661</c:v>
                </c:pt>
                <c:pt idx="42987">
                  <c:v>3.8495774269099998</c:v>
                </c:pt>
                <c:pt idx="42988">
                  <c:v>3.8496482372280001</c:v>
                </c:pt>
                <c:pt idx="42989">
                  <c:v>3.8497231006620001</c:v>
                </c:pt>
                <c:pt idx="42990">
                  <c:v>3.8498015403750001</c:v>
                </c:pt>
                <c:pt idx="42991">
                  <c:v>3.849884986877</c:v>
                </c:pt>
                <c:pt idx="42992">
                  <c:v>3.8499603271480001</c:v>
                </c:pt>
                <c:pt idx="42993">
                  <c:v>3.8500359058379998</c:v>
                </c:pt>
                <c:pt idx="42994">
                  <c:v>3.8501083850860001</c:v>
                </c:pt>
                <c:pt idx="42995">
                  <c:v>3.8501756191249998</c:v>
                </c:pt>
                <c:pt idx="42996">
                  <c:v>3.850247383118</c:v>
                </c:pt>
                <c:pt idx="42997">
                  <c:v>3.8503150939939998</c:v>
                </c:pt>
                <c:pt idx="42998">
                  <c:v>3.850374937057</c:v>
                </c:pt>
                <c:pt idx="42999">
                  <c:v>3.8504302501679999</c:v>
                </c:pt>
                <c:pt idx="43000">
                  <c:v>3.8504786491390002</c:v>
                </c:pt>
                <c:pt idx="43001">
                  <c:v>3.850525140762</c:v>
                </c:pt>
                <c:pt idx="43002">
                  <c:v>3.8506100177759999</c:v>
                </c:pt>
                <c:pt idx="43003">
                  <c:v>3.8508446216580001</c:v>
                </c:pt>
                <c:pt idx="43004">
                  <c:v>3.8508930206300001</c:v>
                </c:pt>
                <c:pt idx="43005">
                  <c:v>3.850932836533</c:v>
                </c:pt>
                <c:pt idx="43006">
                  <c:v>3.8509716987610001</c:v>
                </c:pt>
                <c:pt idx="43007">
                  <c:v>3.8509945869450002</c:v>
                </c:pt>
                <c:pt idx="43008">
                  <c:v>3.8510260581970002</c:v>
                </c:pt>
                <c:pt idx="43009">
                  <c:v>3.8510527610779999</c:v>
                </c:pt>
                <c:pt idx="43010">
                  <c:v>3.8510766029360002</c:v>
                </c:pt>
                <c:pt idx="43011">
                  <c:v>3.851107358932</c:v>
                </c:pt>
                <c:pt idx="43012">
                  <c:v>3.8511359691620002</c:v>
                </c:pt>
                <c:pt idx="43013">
                  <c:v>3.8511495590210001</c:v>
                </c:pt>
                <c:pt idx="43014">
                  <c:v>3.8511705398560001</c:v>
                </c:pt>
                <c:pt idx="43015">
                  <c:v>3.8511967659000002</c:v>
                </c:pt>
                <c:pt idx="43016">
                  <c:v>3.8512167930599999</c:v>
                </c:pt>
                <c:pt idx="43017">
                  <c:v>3.851229429245</c:v>
                </c:pt>
                <c:pt idx="43018">
                  <c:v>3.8512358665469999</c:v>
                </c:pt>
                <c:pt idx="43019">
                  <c:v>3.8512511253359998</c:v>
                </c:pt>
                <c:pt idx="43020">
                  <c:v>3.8512654304499998</c:v>
                </c:pt>
                <c:pt idx="43021">
                  <c:v>3.851281642914</c:v>
                </c:pt>
                <c:pt idx="43022">
                  <c:v>3.8512961864470001</c:v>
                </c:pt>
                <c:pt idx="43023">
                  <c:v>3.8513092994689999</c:v>
                </c:pt>
                <c:pt idx="43024">
                  <c:v>3.8513214588169999</c:v>
                </c:pt>
                <c:pt idx="43025">
                  <c:v>3.8513360023500001</c:v>
                </c:pt>
                <c:pt idx="43026">
                  <c:v>3.8513505458830002</c:v>
                </c:pt>
                <c:pt idx="43027">
                  <c:v>3.8513569831850001</c:v>
                </c:pt>
                <c:pt idx="43028">
                  <c:v>3.851370811462</c:v>
                </c:pt>
                <c:pt idx="43029">
                  <c:v>3.851391553879</c:v>
                </c:pt>
                <c:pt idx="43030">
                  <c:v>3.851408958435</c:v>
                </c:pt>
                <c:pt idx="43031">
                  <c:v>3.851424694061</c:v>
                </c:pt>
                <c:pt idx="43032">
                  <c:v>3.8514401912689999</c:v>
                </c:pt>
                <c:pt idx="43033">
                  <c:v>3.8514573574069999</c:v>
                </c:pt>
                <c:pt idx="43034">
                  <c:v>3.8514688014980001</c:v>
                </c:pt>
                <c:pt idx="43035">
                  <c:v>3.8514764308929998</c:v>
                </c:pt>
                <c:pt idx="43036">
                  <c:v>3.851494550705</c:v>
                </c:pt>
                <c:pt idx="43037">
                  <c:v>3.8515074253080002</c:v>
                </c:pt>
                <c:pt idx="43038">
                  <c:v>3.8515141010280001</c:v>
                </c:pt>
                <c:pt idx="43039">
                  <c:v>3.851531267166</c:v>
                </c:pt>
                <c:pt idx="43040">
                  <c:v>3.8515491485600002</c:v>
                </c:pt>
                <c:pt idx="43041">
                  <c:v>3.8515546321869998</c:v>
                </c:pt>
                <c:pt idx="43042">
                  <c:v>3.8515734672550002</c:v>
                </c:pt>
                <c:pt idx="43043">
                  <c:v>3.851592063904</c:v>
                </c:pt>
                <c:pt idx="43044">
                  <c:v>3.8515963554380002</c:v>
                </c:pt>
                <c:pt idx="43045">
                  <c:v>3.8516154289250002</c:v>
                </c:pt>
                <c:pt idx="43046">
                  <c:v>3.8516347408290001</c:v>
                </c:pt>
                <c:pt idx="43047">
                  <c:v>3.8516523838040002</c:v>
                </c:pt>
                <c:pt idx="43048">
                  <c:v>3.851658582687</c:v>
                </c:pt>
                <c:pt idx="43049">
                  <c:v>3.8516805171969999</c:v>
                </c:pt>
                <c:pt idx="43050">
                  <c:v>3.8517024517060001</c:v>
                </c:pt>
                <c:pt idx="43051">
                  <c:v>3.8517372608180001</c:v>
                </c:pt>
                <c:pt idx="43052">
                  <c:v>3.8520321846010002</c:v>
                </c:pt>
                <c:pt idx="43053">
                  <c:v>3.8520817756649999</c:v>
                </c:pt>
                <c:pt idx="43054">
                  <c:v>3.8521416187290001</c:v>
                </c:pt>
                <c:pt idx="43055">
                  <c:v>3.8522002696989999</c:v>
                </c:pt>
                <c:pt idx="43056">
                  <c:v>3.8522448539730001</c:v>
                </c:pt>
                <c:pt idx="43057">
                  <c:v>3.8523080348969998</c:v>
                </c:pt>
                <c:pt idx="43058">
                  <c:v>3.852376937866</c:v>
                </c:pt>
                <c:pt idx="43059">
                  <c:v>3.8524417877200001</c:v>
                </c:pt>
                <c:pt idx="43060">
                  <c:v>3.8525238037110001</c:v>
                </c:pt>
                <c:pt idx="43061">
                  <c:v>3.8526132106780002</c:v>
                </c:pt>
                <c:pt idx="43062">
                  <c:v>3.852699518204</c:v>
                </c:pt>
                <c:pt idx="43063">
                  <c:v>3.8527874946590002</c:v>
                </c:pt>
                <c:pt idx="43064">
                  <c:v>3.8528800010680002</c:v>
                </c:pt>
                <c:pt idx="43065">
                  <c:v>3.8529729843139999</c:v>
                </c:pt>
                <c:pt idx="43066">
                  <c:v>3.853064060211</c:v>
                </c:pt>
                <c:pt idx="43067">
                  <c:v>3.8531565666200001</c:v>
                </c:pt>
                <c:pt idx="43068">
                  <c:v>3.8532445430759998</c:v>
                </c:pt>
                <c:pt idx="43069">
                  <c:v>3.853327512741</c:v>
                </c:pt>
                <c:pt idx="43070">
                  <c:v>3.8534047603610002</c:v>
                </c:pt>
                <c:pt idx="43071">
                  <c:v>3.853475809097</c:v>
                </c:pt>
                <c:pt idx="43072">
                  <c:v>3.8535408973690002</c:v>
                </c:pt>
                <c:pt idx="43073">
                  <c:v>3.8536059856409999</c:v>
                </c:pt>
                <c:pt idx="43074">
                  <c:v>3.8536667823789998</c:v>
                </c:pt>
                <c:pt idx="43075">
                  <c:v>3.853770017624</c:v>
                </c:pt>
                <c:pt idx="43076">
                  <c:v>3.853878498077</c:v>
                </c:pt>
                <c:pt idx="43077">
                  <c:v>3.8539652824399999</c:v>
                </c:pt>
                <c:pt idx="43078">
                  <c:v>3.8540463447570001</c:v>
                </c:pt>
                <c:pt idx="43079">
                  <c:v>3.8541667461400002</c:v>
                </c:pt>
                <c:pt idx="43080">
                  <c:v>3.854277610779</c:v>
                </c:pt>
                <c:pt idx="43081">
                  <c:v>3.8543956279749998</c:v>
                </c:pt>
                <c:pt idx="43082">
                  <c:v>3.8545038700099998</c:v>
                </c:pt>
                <c:pt idx="43083">
                  <c:v>3.8546168804169998</c:v>
                </c:pt>
                <c:pt idx="43084">
                  <c:v>3.8548429012300001</c:v>
                </c:pt>
                <c:pt idx="43085">
                  <c:v>3.8550562858580002</c:v>
                </c:pt>
                <c:pt idx="43086">
                  <c:v>3.8551499843600001</c:v>
                </c:pt>
                <c:pt idx="43087">
                  <c:v>3.855188131332</c:v>
                </c:pt>
                <c:pt idx="43088">
                  <c:v>3.855231761932</c:v>
                </c:pt>
                <c:pt idx="43089">
                  <c:v>3.8552622795099998</c:v>
                </c:pt>
                <c:pt idx="43090">
                  <c:v>3.8552827835080001</c:v>
                </c:pt>
                <c:pt idx="43091">
                  <c:v>3.8553130626679999</c:v>
                </c:pt>
                <c:pt idx="43092">
                  <c:v>3.8553457260130002</c:v>
                </c:pt>
                <c:pt idx="43093">
                  <c:v>3.8553791046139998</c:v>
                </c:pt>
                <c:pt idx="43094">
                  <c:v>3.8553977012630001</c:v>
                </c:pt>
                <c:pt idx="43095">
                  <c:v>3.8554270267490001</c:v>
                </c:pt>
                <c:pt idx="43096">
                  <c:v>3.8554520606990001</c:v>
                </c:pt>
                <c:pt idx="43097">
                  <c:v>3.8554613590239999</c:v>
                </c:pt>
                <c:pt idx="43098">
                  <c:v>3.8554887771609998</c:v>
                </c:pt>
                <c:pt idx="43099">
                  <c:v>3.8555128574370001</c:v>
                </c:pt>
                <c:pt idx="43100">
                  <c:v>3.8555369377140001</c:v>
                </c:pt>
                <c:pt idx="43101">
                  <c:v>3.8555510044100001</c:v>
                </c:pt>
                <c:pt idx="43102">
                  <c:v>3.855564832687</c:v>
                </c:pt>
                <c:pt idx="43103">
                  <c:v>3.855575084686</c:v>
                </c:pt>
                <c:pt idx="43104">
                  <c:v>3.8556036949160002</c:v>
                </c:pt>
                <c:pt idx="43105">
                  <c:v>3.8556196689609998</c:v>
                </c:pt>
                <c:pt idx="43106">
                  <c:v>3.8556263446810002</c:v>
                </c:pt>
                <c:pt idx="43107">
                  <c:v>3.8556387424469998</c:v>
                </c:pt>
                <c:pt idx="43108">
                  <c:v>3.85564827919</c:v>
                </c:pt>
                <c:pt idx="43109">
                  <c:v>3.8556582927699998</c:v>
                </c:pt>
                <c:pt idx="43110">
                  <c:v>3.8556685447689998</c:v>
                </c:pt>
                <c:pt idx="43111">
                  <c:v>3.8556823730469998</c:v>
                </c:pt>
                <c:pt idx="43112">
                  <c:v>3.8556966781619999</c:v>
                </c:pt>
                <c:pt idx="43113">
                  <c:v>3.8557097911830001</c:v>
                </c:pt>
                <c:pt idx="43114">
                  <c:v>3.8557255268100001</c:v>
                </c:pt>
                <c:pt idx="43115">
                  <c:v>3.8557381629940002</c:v>
                </c:pt>
                <c:pt idx="43116">
                  <c:v>3.8557577133179999</c:v>
                </c:pt>
                <c:pt idx="43117">
                  <c:v>3.8557744026180001</c:v>
                </c:pt>
                <c:pt idx="43118">
                  <c:v>3.8557906150819998</c:v>
                </c:pt>
                <c:pt idx="43119">
                  <c:v>3.8558335304260001</c:v>
                </c:pt>
                <c:pt idx="43120">
                  <c:v>3.8558650016780001</c:v>
                </c:pt>
                <c:pt idx="43121">
                  <c:v>3.8558917045590002</c:v>
                </c:pt>
                <c:pt idx="43122">
                  <c:v>3.8559269905089999</c:v>
                </c:pt>
                <c:pt idx="43123">
                  <c:v>3.8559589385990001</c:v>
                </c:pt>
                <c:pt idx="43124">
                  <c:v>3.8559956550600001</c:v>
                </c:pt>
                <c:pt idx="43125">
                  <c:v>3.8560423851009999</c:v>
                </c:pt>
                <c:pt idx="43126">
                  <c:v>3.8560931682590001</c:v>
                </c:pt>
                <c:pt idx="43127">
                  <c:v>3.8562688827509999</c:v>
                </c:pt>
                <c:pt idx="43128">
                  <c:v>3.856330156326</c:v>
                </c:pt>
                <c:pt idx="43129">
                  <c:v>3.856405258179</c:v>
                </c:pt>
                <c:pt idx="43130">
                  <c:v>3.856494426727</c:v>
                </c:pt>
                <c:pt idx="43131">
                  <c:v>3.8565964698789998</c:v>
                </c:pt>
                <c:pt idx="43132">
                  <c:v>3.8567063808439999</c:v>
                </c:pt>
                <c:pt idx="43133">
                  <c:v>3.856825113297</c:v>
                </c:pt>
                <c:pt idx="43134">
                  <c:v>3.8569498062130001</c:v>
                </c:pt>
                <c:pt idx="43135">
                  <c:v>3.857076406479</c:v>
                </c:pt>
                <c:pt idx="43136">
                  <c:v>3.8572034835819999</c:v>
                </c:pt>
                <c:pt idx="43137">
                  <c:v>3.8573288917539998</c:v>
                </c:pt>
                <c:pt idx="43138">
                  <c:v>3.8574409484859999</c:v>
                </c:pt>
                <c:pt idx="43139">
                  <c:v>3.857540369034</c:v>
                </c:pt>
                <c:pt idx="43140">
                  <c:v>3.8576333522800001</c:v>
                </c:pt>
                <c:pt idx="43141">
                  <c:v>3.8577156066890002</c:v>
                </c:pt>
                <c:pt idx="43142">
                  <c:v>3.8577883243560001</c:v>
                </c:pt>
                <c:pt idx="43143">
                  <c:v>3.8578517436980002</c:v>
                </c:pt>
                <c:pt idx="43144">
                  <c:v>3.8579680919650001</c:v>
                </c:pt>
                <c:pt idx="43145">
                  <c:v>3.8581032752989999</c:v>
                </c:pt>
                <c:pt idx="43146">
                  <c:v>3.858262777328</c:v>
                </c:pt>
                <c:pt idx="43147">
                  <c:v>3.858326673508</c:v>
                </c:pt>
                <c:pt idx="43148">
                  <c:v>3.8583683967589999</c:v>
                </c:pt>
                <c:pt idx="43149">
                  <c:v>3.8584060668950002</c:v>
                </c:pt>
                <c:pt idx="43150">
                  <c:v>3.8584463596340002</c:v>
                </c:pt>
                <c:pt idx="43151">
                  <c:v>3.8584835529329999</c:v>
                </c:pt>
                <c:pt idx="43152">
                  <c:v>3.8585226535800001</c:v>
                </c:pt>
                <c:pt idx="43153">
                  <c:v>3.858551979065</c:v>
                </c:pt>
                <c:pt idx="43154">
                  <c:v>3.8585844039919999</c:v>
                </c:pt>
                <c:pt idx="43155">
                  <c:v>3.8586177825929999</c:v>
                </c:pt>
                <c:pt idx="43156">
                  <c:v>3.8586502075200002</c:v>
                </c:pt>
                <c:pt idx="43157">
                  <c:v>3.8586945533749999</c:v>
                </c:pt>
                <c:pt idx="43158">
                  <c:v>3.8587625026699999</c:v>
                </c:pt>
                <c:pt idx="43159">
                  <c:v>3.858830928802</c:v>
                </c:pt>
                <c:pt idx="43160">
                  <c:v>3.858895301819</c:v>
                </c:pt>
                <c:pt idx="43161">
                  <c:v>3.8589367866519999</c:v>
                </c:pt>
                <c:pt idx="43162">
                  <c:v>3.8589725494380001</c:v>
                </c:pt>
                <c:pt idx="43163">
                  <c:v>3.8590116500849998</c:v>
                </c:pt>
                <c:pt idx="43164">
                  <c:v>3.8590793609620002</c:v>
                </c:pt>
                <c:pt idx="43165">
                  <c:v>3.8592646121979999</c:v>
                </c:pt>
                <c:pt idx="43166">
                  <c:v>3.859589338303</c:v>
                </c:pt>
                <c:pt idx="43167">
                  <c:v>3.8597121238710002</c:v>
                </c:pt>
                <c:pt idx="43168">
                  <c:v>3.8598084449769998</c:v>
                </c:pt>
                <c:pt idx="43169">
                  <c:v>3.8598504066469999</c:v>
                </c:pt>
                <c:pt idx="43170">
                  <c:v>3.85990691185</c:v>
                </c:pt>
                <c:pt idx="43171">
                  <c:v>3.859964370728</c:v>
                </c:pt>
                <c:pt idx="43172">
                  <c:v>3.8600177764889998</c:v>
                </c:pt>
                <c:pt idx="43173">
                  <c:v>3.8600730896000002</c:v>
                </c:pt>
                <c:pt idx="43174">
                  <c:v>3.8601274490359998</c:v>
                </c:pt>
                <c:pt idx="43175">
                  <c:v>3.8601763248440002</c:v>
                </c:pt>
                <c:pt idx="43176">
                  <c:v>3.8602252006529998</c:v>
                </c:pt>
                <c:pt idx="43177">
                  <c:v>3.8602831363679999</c:v>
                </c:pt>
                <c:pt idx="43178">
                  <c:v>3.860332250595</c:v>
                </c:pt>
                <c:pt idx="43179">
                  <c:v>3.8604254722600002</c:v>
                </c:pt>
                <c:pt idx="43180">
                  <c:v>3.8605008125309999</c:v>
                </c:pt>
                <c:pt idx="43181">
                  <c:v>3.8607532978060002</c:v>
                </c:pt>
                <c:pt idx="43182">
                  <c:v>3.8608672618869999</c:v>
                </c:pt>
                <c:pt idx="43183">
                  <c:v>3.8609449863430001</c:v>
                </c:pt>
                <c:pt idx="43184">
                  <c:v>3.8610064983369998</c:v>
                </c:pt>
                <c:pt idx="43185">
                  <c:v>3.8610510826110001</c:v>
                </c:pt>
                <c:pt idx="43186">
                  <c:v>3.8611202239989999</c:v>
                </c:pt>
                <c:pt idx="43187">
                  <c:v>3.8611984252929998</c:v>
                </c:pt>
                <c:pt idx="43188">
                  <c:v>3.8612754344939999</c:v>
                </c:pt>
                <c:pt idx="43189">
                  <c:v>3.8613181114200001</c:v>
                </c:pt>
                <c:pt idx="43190">
                  <c:v>3.861352443695</c:v>
                </c:pt>
                <c:pt idx="43191">
                  <c:v>3.8614003658290001</c:v>
                </c:pt>
                <c:pt idx="43192">
                  <c:v>3.8614385128020001</c:v>
                </c:pt>
                <c:pt idx="43193">
                  <c:v>3.8614788055420002</c:v>
                </c:pt>
                <c:pt idx="43194">
                  <c:v>3.8615238666530001</c:v>
                </c:pt>
                <c:pt idx="43195">
                  <c:v>3.8615610599519998</c:v>
                </c:pt>
                <c:pt idx="43196">
                  <c:v>3.8616111278530001</c:v>
                </c:pt>
                <c:pt idx="43197">
                  <c:v>3.861647367477</c:v>
                </c:pt>
                <c:pt idx="43198">
                  <c:v>3.8616876602170001</c:v>
                </c:pt>
                <c:pt idx="43199">
                  <c:v>3.861742973328</c:v>
                </c:pt>
                <c:pt idx="43200">
                  <c:v>3.8618297576899998</c:v>
                </c:pt>
                <c:pt idx="43201">
                  <c:v>3.8619933128359998</c:v>
                </c:pt>
                <c:pt idx="43202">
                  <c:v>3.8620898723599999</c:v>
                </c:pt>
                <c:pt idx="43203">
                  <c:v>3.8621485233309998</c:v>
                </c:pt>
                <c:pt idx="43204">
                  <c:v>3.862200021744</c:v>
                </c:pt>
                <c:pt idx="43205">
                  <c:v>3.86225938797</c:v>
                </c:pt>
                <c:pt idx="43206">
                  <c:v>3.862318515778</c:v>
                </c:pt>
                <c:pt idx="43207">
                  <c:v>3.8623733520510002</c:v>
                </c:pt>
                <c:pt idx="43208">
                  <c:v>3.8624277114869998</c:v>
                </c:pt>
                <c:pt idx="43209">
                  <c:v>3.8624920845030002</c:v>
                </c:pt>
                <c:pt idx="43210">
                  <c:v>3.8625555038449999</c:v>
                </c:pt>
                <c:pt idx="43211">
                  <c:v>3.8626208305360001</c:v>
                </c:pt>
                <c:pt idx="43212">
                  <c:v>3.8626890182500002</c:v>
                </c:pt>
                <c:pt idx="43213">
                  <c:v>3.8627610206599998</c:v>
                </c:pt>
                <c:pt idx="43214">
                  <c:v>3.862832784653</c:v>
                </c:pt>
                <c:pt idx="43215">
                  <c:v>3.8629102706910001</c:v>
                </c:pt>
                <c:pt idx="43216">
                  <c:v>3.8629894256589998</c:v>
                </c:pt>
                <c:pt idx="43217">
                  <c:v>3.8630678653719999</c:v>
                </c:pt>
                <c:pt idx="43218">
                  <c:v>3.8631439208980001</c:v>
                </c:pt>
                <c:pt idx="43219">
                  <c:v>3.8632187843320001</c:v>
                </c:pt>
                <c:pt idx="43220">
                  <c:v>3.8632905483250002</c:v>
                </c:pt>
                <c:pt idx="43221">
                  <c:v>3.863354444504</c:v>
                </c:pt>
                <c:pt idx="43222">
                  <c:v>3.8634178638460002</c:v>
                </c:pt>
                <c:pt idx="43223">
                  <c:v>3.8634724616999998</c:v>
                </c:pt>
                <c:pt idx="43224">
                  <c:v>3.8635575771330002</c:v>
                </c:pt>
                <c:pt idx="43225">
                  <c:v>3.863776683807</c:v>
                </c:pt>
                <c:pt idx="43226">
                  <c:v>3.8638558387759998</c:v>
                </c:pt>
                <c:pt idx="43227">
                  <c:v>3.8639285564420001</c:v>
                </c:pt>
                <c:pt idx="43228">
                  <c:v>3.8639898300170001</c:v>
                </c:pt>
                <c:pt idx="43229">
                  <c:v>3.864055633545</c:v>
                </c:pt>
                <c:pt idx="43230">
                  <c:v>3.8641512393949999</c:v>
                </c:pt>
                <c:pt idx="43231">
                  <c:v>3.8642225265499999</c:v>
                </c:pt>
                <c:pt idx="43232">
                  <c:v>3.8642880916600002</c:v>
                </c:pt>
                <c:pt idx="43233">
                  <c:v>3.8643260002140001</c:v>
                </c:pt>
                <c:pt idx="43234">
                  <c:v>3.8643507957460002</c:v>
                </c:pt>
                <c:pt idx="43235">
                  <c:v>3.864383220673</c:v>
                </c:pt>
                <c:pt idx="43236">
                  <c:v>3.864397525787</c:v>
                </c:pt>
                <c:pt idx="43237">
                  <c:v>3.8644137382510002</c:v>
                </c:pt>
                <c:pt idx="43238">
                  <c:v>3.86443567276</c:v>
                </c:pt>
                <c:pt idx="43239">
                  <c:v>3.8644666671749999</c:v>
                </c:pt>
                <c:pt idx="43240">
                  <c:v>3.8644945621489999</c:v>
                </c:pt>
                <c:pt idx="43241">
                  <c:v>3.8645064830779998</c:v>
                </c:pt>
                <c:pt idx="43242">
                  <c:v>3.8645184040070002</c:v>
                </c:pt>
                <c:pt idx="43243">
                  <c:v>3.864533185959</c:v>
                </c:pt>
                <c:pt idx="43244">
                  <c:v>3.8645477294920001</c:v>
                </c:pt>
                <c:pt idx="43245">
                  <c:v>3.8645765781399999</c:v>
                </c:pt>
                <c:pt idx="43246">
                  <c:v>3.8645911216740001</c:v>
                </c:pt>
                <c:pt idx="43247">
                  <c:v>3.8646042346949998</c:v>
                </c:pt>
                <c:pt idx="43248">
                  <c:v>3.8646149635309999</c:v>
                </c:pt>
                <c:pt idx="43249">
                  <c:v>3.864629030228</c:v>
                </c:pt>
                <c:pt idx="43250">
                  <c:v>3.8646550178529999</c:v>
                </c:pt>
                <c:pt idx="43251">
                  <c:v>3.8646819591520001</c:v>
                </c:pt>
                <c:pt idx="43252">
                  <c:v>3.8646948337549998</c:v>
                </c:pt>
                <c:pt idx="43253">
                  <c:v>3.8647084236150002</c:v>
                </c:pt>
                <c:pt idx="43254">
                  <c:v>3.8647222518920001</c:v>
                </c:pt>
                <c:pt idx="43255">
                  <c:v>3.8647518157960001</c:v>
                </c:pt>
                <c:pt idx="43256">
                  <c:v>3.8647677898409998</c:v>
                </c:pt>
                <c:pt idx="43257">
                  <c:v>3.8647816181180001</c:v>
                </c:pt>
                <c:pt idx="43258">
                  <c:v>3.8648135662079999</c:v>
                </c:pt>
                <c:pt idx="43259">
                  <c:v>3.8648307323459998</c:v>
                </c:pt>
                <c:pt idx="43260">
                  <c:v>3.8648459911350002</c:v>
                </c:pt>
                <c:pt idx="43261">
                  <c:v>3.8648583889010002</c:v>
                </c:pt>
                <c:pt idx="43262">
                  <c:v>3.8648741245270002</c:v>
                </c:pt>
                <c:pt idx="43263">
                  <c:v>3.864889144897</c:v>
                </c:pt>
                <c:pt idx="43264">
                  <c:v>3.8649063110349999</c:v>
                </c:pt>
                <c:pt idx="43265">
                  <c:v>3.8649201393129999</c:v>
                </c:pt>
                <c:pt idx="43266">
                  <c:v>3.8649351596830002</c:v>
                </c:pt>
                <c:pt idx="43267">
                  <c:v>3.8649497032169999</c:v>
                </c:pt>
                <c:pt idx="43268">
                  <c:v>3.8649668693539998</c:v>
                </c:pt>
                <c:pt idx="43269">
                  <c:v>3.8649806976319998</c:v>
                </c:pt>
                <c:pt idx="43270">
                  <c:v>3.8649978637700002</c:v>
                </c:pt>
                <c:pt idx="43271">
                  <c:v>3.865019798279</c:v>
                </c:pt>
                <c:pt idx="43272">
                  <c:v>3.8650398254390002</c:v>
                </c:pt>
                <c:pt idx="43273">
                  <c:v>3.8650851249690001</c:v>
                </c:pt>
                <c:pt idx="43274">
                  <c:v>3.865372180939</c:v>
                </c:pt>
                <c:pt idx="43275">
                  <c:v>3.8654389381410001</c:v>
                </c:pt>
                <c:pt idx="43276">
                  <c:v>3.8655216693879999</c:v>
                </c:pt>
                <c:pt idx="43277">
                  <c:v>3.865616321564</c:v>
                </c:pt>
                <c:pt idx="43278">
                  <c:v>3.8657159805300001</c:v>
                </c:pt>
                <c:pt idx="43279">
                  <c:v>3.8658282756809998</c:v>
                </c:pt>
                <c:pt idx="43280">
                  <c:v>3.8659434318539998</c:v>
                </c:pt>
                <c:pt idx="43281">
                  <c:v>3.8660652637480002</c:v>
                </c:pt>
                <c:pt idx="43282">
                  <c:v>3.8661921024320001</c:v>
                </c:pt>
                <c:pt idx="43283">
                  <c:v>3.8663218021389998</c:v>
                </c:pt>
                <c:pt idx="43284">
                  <c:v>3.8664460182189999</c:v>
                </c:pt>
                <c:pt idx="43285">
                  <c:v>3.8665618896480001</c:v>
                </c:pt>
                <c:pt idx="43286">
                  <c:v>3.866664171219</c:v>
                </c:pt>
                <c:pt idx="43287">
                  <c:v>3.8667545318599998</c:v>
                </c:pt>
                <c:pt idx="43288">
                  <c:v>3.866838693619</c:v>
                </c:pt>
                <c:pt idx="43289">
                  <c:v>3.8669092655180002</c:v>
                </c:pt>
                <c:pt idx="43290">
                  <c:v>3.866969585419</c:v>
                </c:pt>
                <c:pt idx="43291">
                  <c:v>3.8670697212220002</c:v>
                </c:pt>
                <c:pt idx="43292">
                  <c:v>3.8674206733699998</c:v>
                </c:pt>
                <c:pt idx="43293">
                  <c:v>3.8677303791050002</c:v>
                </c:pt>
                <c:pt idx="43294">
                  <c:v>3.8678045272829999</c:v>
                </c:pt>
                <c:pt idx="43295">
                  <c:v>3.8678808212279998</c:v>
                </c:pt>
                <c:pt idx="43296">
                  <c:v>3.867925167084</c:v>
                </c:pt>
                <c:pt idx="43297">
                  <c:v>3.867959976196</c:v>
                </c:pt>
                <c:pt idx="43298">
                  <c:v>3.868001699448</c:v>
                </c:pt>
                <c:pt idx="43299">
                  <c:v>3.8680598735810001</c:v>
                </c:pt>
                <c:pt idx="43300">
                  <c:v>3.8681206703190001</c:v>
                </c:pt>
                <c:pt idx="43301">
                  <c:v>3.8681843280789998</c:v>
                </c:pt>
                <c:pt idx="43302">
                  <c:v>3.8682491779329999</c:v>
                </c:pt>
                <c:pt idx="43303">
                  <c:v>3.8683171272279999</c:v>
                </c:pt>
                <c:pt idx="43304">
                  <c:v>3.868364572525</c:v>
                </c:pt>
                <c:pt idx="43305">
                  <c:v>3.868395805359</c:v>
                </c:pt>
                <c:pt idx="43306">
                  <c:v>3.8684191703800002</c:v>
                </c:pt>
                <c:pt idx="43307">
                  <c:v>3.8684499263759999</c:v>
                </c:pt>
                <c:pt idx="43308">
                  <c:v>3.868486642838</c:v>
                </c:pt>
                <c:pt idx="43309">
                  <c:v>3.8685178756709999</c:v>
                </c:pt>
                <c:pt idx="43310">
                  <c:v>3.8685536384580002</c:v>
                </c:pt>
                <c:pt idx="43311">
                  <c:v>3.868598461151</c:v>
                </c:pt>
                <c:pt idx="43312">
                  <c:v>3.8686335086820001</c:v>
                </c:pt>
                <c:pt idx="43313">
                  <c:v>3.868674993515</c:v>
                </c:pt>
                <c:pt idx="43314">
                  <c:v>3.8687059879299999</c:v>
                </c:pt>
                <c:pt idx="43315">
                  <c:v>3.8687520027160001</c:v>
                </c:pt>
                <c:pt idx="43316">
                  <c:v>3.8689520359039999</c:v>
                </c:pt>
                <c:pt idx="43317">
                  <c:v>3.8690416812900001</c:v>
                </c:pt>
                <c:pt idx="43318">
                  <c:v>3.8691031932829998</c:v>
                </c:pt>
                <c:pt idx="43319">
                  <c:v>3.8691568374630001</c:v>
                </c:pt>
                <c:pt idx="43320">
                  <c:v>3.8692164421080002</c:v>
                </c:pt>
                <c:pt idx="43321">
                  <c:v>3.8692791461940002</c:v>
                </c:pt>
                <c:pt idx="43322">
                  <c:v>3.869348287582</c:v>
                </c:pt>
                <c:pt idx="43323">
                  <c:v>3.8694097995760002</c:v>
                </c:pt>
                <c:pt idx="43324">
                  <c:v>3.8694734573359999</c:v>
                </c:pt>
                <c:pt idx="43325">
                  <c:v>3.869550228119</c:v>
                </c:pt>
                <c:pt idx="43326">
                  <c:v>3.8696124553679998</c:v>
                </c:pt>
                <c:pt idx="43327">
                  <c:v>3.8696732521060002</c:v>
                </c:pt>
                <c:pt idx="43328">
                  <c:v>3.8697454929349999</c:v>
                </c:pt>
                <c:pt idx="43329">
                  <c:v>3.8698101043699999</c:v>
                </c:pt>
                <c:pt idx="43330">
                  <c:v>3.869864225388</c:v>
                </c:pt>
                <c:pt idx="43331">
                  <c:v>3.8699181079859999</c:v>
                </c:pt>
                <c:pt idx="43332">
                  <c:v>3.8700222969059999</c:v>
                </c:pt>
                <c:pt idx="43333">
                  <c:v>3.870267152786</c:v>
                </c:pt>
                <c:pt idx="43334">
                  <c:v>3.8703167438510002</c:v>
                </c:pt>
                <c:pt idx="43335">
                  <c:v>3.8703610897059999</c:v>
                </c:pt>
                <c:pt idx="43336">
                  <c:v>3.8704297542570001</c:v>
                </c:pt>
                <c:pt idx="43337">
                  <c:v>3.870507955551</c:v>
                </c:pt>
                <c:pt idx="43338">
                  <c:v>3.8705694675450002</c:v>
                </c:pt>
                <c:pt idx="43339">
                  <c:v>3.87060379982</c:v>
                </c:pt>
                <c:pt idx="43340">
                  <c:v>3.8706457614900001</c:v>
                </c:pt>
                <c:pt idx="43341">
                  <c:v>3.8706905841829999</c:v>
                </c:pt>
                <c:pt idx="43342">
                  <c:v>3.8707213401790002</c:v>
                </c:pt>
                <c:pt idx="43343">
                  <c:v>3.8707735538480001</c:v>
                </c:pt>
                <c:pt idx="43344">
                  <c:v>3.8708066940310002</c:v>
                </c:pt>
                <c:pt idx="43345">
                  <c:v>3.8708786964419999</c:v>
                </c:pt>
                <c:pt idx="43346">
                  <c:v>3.870941877365</c:v>
                </c:pt>
                <c:pt idx="43347">
                  <c:v>3.8709814548489998</c:v>
                </c:pt>
                <c:pt idx="43348">
                  <c:v>3.8710141181950002</c:v>
                </c:pt>
                <c:pt idx="43349">
                  <c:v>3.8710567951199999</c:v>
                </c:pt>
                <c:pt idx="43350">
                  <c:v>3.8710951805109999</c:v>
                </c:pt>
                <c:pt idx="43351">
                  <c:v>3.8711504936219998</c:v>
                </c:pt>
                <c:pt idx="43352">
                  <c:v>3.8712320327760001</c:v>
                </c:pt>
                <c:pt idx="43353">
                  <c:v>3.871322154999</c:v>
                </c:pt>
                <c:pt idx="43354">
                  <c:v>3.8713669776919999</c:v>
                </c:pt>
                <c:pt idx="43355">
                  <c:v>3.8714427948000001</c:v>
                </c:pt>
                <c:pt idx="43356">
                  <c:v>3.8716783523560001</c:v>
                </c:pt>
                <c:pt idx="43357">
                  <c:v>3.8717777729030001</c:v>
                </c:pt>
                <c:pt idx="43358">
                  <c:v>3.8718249797820001</c:v>
                </c:pt>
                <c:pt idx="43359">
                  <c:v>3.871876716614</c:v>
                </c:pt>
                <c:pt idx="43360">
                  <c:v>3.8719353675839998</c:v>
                </c:pt>
                <c:pt idx="43361">
                  <c:v>3.8719959259030001</c:v>
                </c:pt>
                <c:pt idx="43362">
                  <c:v>3.872056484222</c:v>
                </c:pt>
                <c:pt idx="43363">
                  <c:v>3.8721334934230001</c:v>
                </c:pt>
                <c:pt idx="43364">
                  <c:v>3.8721978664400001</c:v>
                </c:pt>
                <c:pt idx="43365">
                  <c:v>3.8722660541530001</c:v>
                </c:pt>
                <c:pt idx="43366">
                  <c:v>3.8723421096799999</c:v>
                </c:pt>
                <c:pt idx="43367">
                  <c:v>3.8724200725559998</c:v>
                </c:pt>
                <c:pt idx="43368">
                  <c:v>3.8724880218509998</c:v>
                </c:pt>
                <c:pt idx="43369">
                  <c:v>3.8725538253780001</c:v>
                </c:pt>
                <c:pt idx="43370">
                  <c:v>3.872632026672</c:v>
                </c:pt>
                <c:pt idx="43371">
                  <c:v>3.8726873397829999</c:v>
                </c:pt>
                <c:pt idx="43372">
                  <c:v>3.872740030289</c:v>
                </c:pt>
                <c:pt idx="43373">
                  <c:v>3.872801065445</c:v>
                </c:pt>
                <c:pt idx="43374">
                  <c:v>3.8728876113889998</c:v>
                </c:pt>
                <c:pt idx="43375">
                  <c:v>3.8732051849369999</c:v>
                </c:pt>
                <c:pt idx="43376">
                  <c:v>3.8732593059539999</c:v>
                </c:pt>
                <c:pt idx="43377">
                  <c:v>3.873327493668</c:v>
                </c:pt>
                <c:pt idx="43378">
                  <c:v>3.873392105103</c:v>
                </c:pt>
                <c:pt idx="43379">
                  <c:v>3.8737001419069998</c:v>
                </c:pt>
                <c:pt idx="43380">
                  <c:v>3.873997211456</c:v>
                </c:pt>
                <c:pt idx="43381">
                  <c:v>3.8743150234220001</c:v>
                </c:pt>
                <c:pt idx="43382">
                  <c:v>3.8745079040529999</c:v>
                </c:pt>
                <c:pt idx="43383">
                  <c:v>3.8748054504390002</c:v>
                </c:pt>
                <c:pt idx="43384">
                  <c:v>3.8748834133150001</c:v>
                </c:pt>
                <c:pt idx="43385">
                  <c:v>3.8749630451199999</c:v>
                </c:pt>
                <c:pt idx="43386">
                  <c:v>3.875036716461</c:v>
                </c:pt>
                <c:pt idx="43387">
                  <c:v>3.8751492500309999</c:v>
                </c:pt>
                <c:pt idx="43388">
                  <c:v>3.87526845932</c:v>
                </c:pt>
                <c:pt idx="43389">
                  <c:v>3.875348567963</c:v>
                </c:pt>
                <c:pt idx="43390">
                  <c:v>3.8754820823670002</c:v>
                </c:pt>
                <c:pt idx="43391">
                  <c:v>3.8755922317499998</c:v>
                </c:pt>
                <c:pt idx="43392">
                  <c:v>3.8756449222559999</c:v>
                </c:pt>
                <c:pt idx="43393">
                  <c:v>3.8756885528559999</c:v>
                </c:pt>
                <c:pt idx="43394">
                  <c:v>3.8757355213169999</c:v>
                </c:pt>
                <c:pt idx="43395">
                  <c:v>3.8757719993589999</c:v>
                </c:pt>
                <c:pt idx="43396">
                  <c:v>3.8758115768430002</c:v>
                </c:pt>
                <c:pt idx="43397">
                  <c:v>3.8758549690250002</c:v>
                </c:pt>
                <c:pt idx="43398">
                  <c:v>3.8758835792539998</c:v>
                </c:pt>
                <c:pt idx="43399">
                  <c:v>3.8759229183200001</c:v>
                </c:pt>
                <c:pt idx="43400">
                  <c:v>3.8759500980379999</c:v>
                </c:pt>
                <c:pt idx="43401">
                  <c:v>3.875995874405</c:v>
                </c:pt>
                <c:pt idx="43402">
                  <c:v>3.8760352134699998</c:v>
                </c:pt>
                <c:pt idx="43403">
                  <c:v>3.8760728836060001</c:v>
                </c:pt>
                <c:pt idx="43404">
                  <c:v>3.8761222362519998</c:v>
                </c:pt>
                <c:pt idx="43405">
                  <c:v>3.876166820526</c:v>
                </c:pt>
                <c:pt idx="43406">
                  <c:v>3.8762116432189999</c:v>
                </c:pt>
                <c:pt idx="43407">
                  <c:v>3.876257419586</c:v>
                </c:pt>
                <c:pt idx="43408">
                  <c:v>3.8763039112089999</c:v>
                </c:pt>
                <c:pt idx="43409">
                  <c:v>3.8763465881350001</c:v>
                </c:pt>
                <c:pt idx="43410">
                  <c:v>3.8763856887819998</c:v>
                </c:pt>
                <c:pt idx="43411">
                  <c:v>3.8764278888699999</c:v>
                </c:pt>
                <c:pt idx="43412">
                  <c:v>3.8764636516570001</c:v>
                </c:pt>
                <c:pt idx="43413">
                  <c:v>3.8764991760249998</c:v>
                </c:pt>
                <c:pt idx="43414">
                  <c:v>3.8765408992769999</c:v>
                </c:pt>
                <c:pt idx="43415">
                  <c:v>3.8765785694120001</c:v>
                </c:pt>
                <c:pt idx="43416">
                  <c:v>3.8766162395479999</c:v>
                </c:pt>
                <c:pt idx="43417">
                  <c:v>3.8766577243799998</c:v>
                </c:pt>
                <c:pt idx="43418">
                  <c:v>3.8767027854920002</c:v>
                </c:pt>
                <c:pt idx="43419">
                  <c:v>3.876742124557</c:v>
                </c:pt>
                <c:pt idx="43420">
                  <c:v>3.8767859935760001</c:v>
                </c:pt>
                <c:pt idx="43421">
                  <c:v>3.8768365383150001</c:v>
                </c:pt>
                <c:pt idx="43422">
                  <c:v>3.876879930496</c:v>
                </c:pt>
                <c:pt idx="43423">
                  <c:v>3.876921892166</c:v>
                </c:pt>
                <c:pt idx="43424">
                  <c:v>3.8769719600679999</c:v>
                </c:pt>
                <c:pt idx="43425">
                  <c:v>3.8770205974579999</c:v>
                </c:pt>
                <c:pt idx="43426">
                  <c:v>3.8770639896389998</c:v>
                </c:pt>
                <c:pt idx="43427">
                  <c:v>3.8771548271179999</c:v>
                </c:pt>
                <c:pt idx="43428">
                  <c:v>3.8773467540739999</c:v>
                </c:pt>
                <c:pt idx="43429">
                  <c:v>3.8774006366729998</c:v>
                </c:pt>
                <c:pt idx="43430">
                  <c:v>3.877458810806</c:v>
                </c:pt>
                <c:pt idx="43431">
                  <c:v>3.877519845963</c:v>
                </c:pt>
                <c:pt idx="43432">
                  <c:v>3.8775925636289998</c:v>
                </c:pt>
                <c:pt idx="43433">
                  <c:v>3.8776719570160001</c:v>
                </c:pt>
                <c:pt idx="43434">
                  <c:v>3.8777616024019999</c:v>
                </c:pt>
                <c:pt idx="43435">
                  <c:v>3.8778541088099998</c:v>
                </c:pt>
                <c:pt idx="43436">
                  <c:v>3.8779499530789998</c:v>
                </c:pt>
                <c:pt idx="43437">
                  <c:v>3.8780477046969999</c:v>
                </c:pt>
                <c:pt idx="43438">
                  <c:v>3.878145933151</c:v>
                </c:pt>
                <c:pt idx="43439">
                  <c:v>3.8782479763030002</c:v>
                </c:pt>
                <c:pt idx="43440">
                  <c:v>3.8783457279209999</c:v>
                </c:pt>
                <c:pt idx="43441">
                  <c:v>3.8784415721890002</c:v>
                </c:pt>
                <c:pt idx="43442">
                  <c:v>3.8785281181340001</c:v>
                </c:pt>
                <c:pt idx="43443">
                  <c:v>3.8786067962650002</c:v>
                </c:pt>
                <c:pt idx="43444">
                  <c:v>3.8786816596980001</c:v>
                </c:pt>
                <c:pt idx="43445">
                  <c:v>3.8787508010859999</c:v>
                </c:pt>
                <c:pt idx="43446">
                  <c:v>3.8788218498229998</c:v>
                </c:pt>
                <c:pt idx="43447">
                  <c:v>3.878880023956</c:v>
                </c:pt>
                <c:pt idx="43448">
                  <c:v>3.8789353370669999</c:v>
                </c:pt>
                <c:pt idx="43449">
                  <c:v>3.878989934921</c:v>
                </c:pt>
                <c:pt idx="43450">
                  <c:v>3.8790810108180001</c:v>
                </c:pt>
                <c:pt idx="43451">
                  <c:v>3.8792030811310001</c:v>
                </c:pt>
                <c:pt idx="43452">
                  <c:v>3.8795230388639999</c:v>
                </c:pt>
                <c:pt idx="43453">
                  <c:v>3.8798410892490001</c:v>
                </c:pt>
                <c:pt idx="43454">
                  <c:v>3.8801159858699998</c:v>
                </c:pt>
                <c:pt idx="43455">
                  <c:v>3.88028383255</c:v>
                </c:pt>
                <c:pt idx="43456">
                  <c:v>3.8804647922519999</c:v>
                </c:pt>
                <c:pt idx="43457">
                  <c:v>3.8807959556579998</c:v>
                </c:pt>
                <c:pt idx="43458">
                  <c:v>3.8808817863459999</c:v>
                </c:pt>
                <c:pt idx="43459">
                  <c:v>3.880979776382</c:v>
                </c:pt>
                <c:pt idx="43460">
                  <c:v>3.8810660839079998</c:v>
                </c:pt>
                <c:pt idx="43461">
                  <c:v>3.8811194896700001</c:v>
                </c:pt>
                <c:pt idx="43462">
                  <c:v>3.8811755180360001</c:v>
                </c:pt>
                <c:pt idx="43463">
                  <c:v>3.8812265396119998</c:v>
                </c:pt>
                <c:pt idx="43464">
                  <c:v>3.8812794685359999</c:v>
                </c:pt>
                <c:pt idx="43465">
                  <c:v>3.8813419342039999</c:v>
                </c:pt>
                <c:pt idx="43466">
                  <c:v>3.8813948631290001</c:v>
                </c:pt>
                <c:pt idx="43467">
                  <c:v>3.8814480304719998</c:v>
                </c:pt>
                <c:pt idx="43468">
                  <c:v>3.8815069198610002</c:v>
                </c:pt>
                <c:pt idx="43469">
                  <c:v>3.881560325623</c:v>
                </c:pt>
                <c:pt idx="43470">
                  <c:v>3.881607294083</c:v>
                </c:pt>
                <c:pt idx="43471">
                  <c:v>3.881652832031</c:v>
                </c:pt>
                <c:pt idx="43472">
                  <c:v>3.8817391395569998</c:v>
                </c:pt>
                <c:pt idx="43473">
                  <c:v>3.8819854259489999</c:v>
                </c:pt>
                <c:pt idx="43474">
                  <c:v>3.882139205933</c:v>
                </c:pt>
                <c:pt idx="43475">
                  <c:v>3.8822357654570001</c:v>
                </c:pt>
                <c:pt idx="43476">
                  <c:v>3.8822832107540002</c:v>
                </c:pt>
                <c:pt idx="43477">
                  <c:v>3.88232421875</c:v>
                </c:pt>
                <c:pt idx="43478">
                  <c:v>3.8823628425600001</c:v>
                </c:pt>
                <c:pt idx="43479">
                  <c:v>3.8824083805080001</c:v>
                </c:pt>
                <c:pt idx="43480">
                  <c:v>3.882437467575</c:v>
                </c:pt>
                <c:pt idx="43481">
                  <c:v>3.8824808597559999</c:v>
                </c:pt>
                <c:pt idx="43482">
                  <c:v>3.882515907288</c:v>
                </c:pt>
                <c:pt idx="43483">
                  <c:v>3.8825407028200001</c:v>
                </c:pt>
                <c:pt idx="43484">
                  <c:v>3.882573843002</c:v>
                </c:pt>
                <c:pt idx="43485">
                  <c:v>3.8825836181639999</c:v>
                </c:pt>
                <c:pt idx="43486">
                  <c:v>3.8825929164890001</c:v>
                </c:pt>
                <c:pt idx="43487">
                  <c:v>3.882610321045</c:v>
                </c:pt>
                <c:pt idx="43488">
                  <c:v>3.8826279640200001</c:v>
                </c:pt>
                <c:pt idx="43489">
                  <c:v>3.8826382160190001</c:v>
                </c:pt>
                <c:pt idx="43490">
                  <c:v>3.88267660141</c:v>
                </c:pt>
                <c:pt idx="43491">
                  <c:v>3.8827121257780002</c:v>
                </c:pt>
                <c:pt idx="43492">
                  <c:v>3.8827371597289999</c:v>
                </c:pt>
                <c:pt idx="43493">
                  <c:v>3.882775783539</c:v>
                </c:pt>
                <c:pt idx="43494">
                  <c:v>3.8827958106990001</c:v>
                </c:pt>
                <c:pt idx="43495">
                  <c:v>3.8828239440919998</c:v>
                </c:pt>
                <c:pt idx="43496">
                  <c:v>3.882845640182</c:v>
                </c:pt>
                <c:pt idx="43497">
                  <c:v>3.8828861713410001</c:v>
                </c:pt>
                <c:pt idx="43498">
                  <c:v>3.8828921318049998</c:v>
                </c:pt>
                <c:pt idx="43499">
                  <c:v>3.8829035758970001</c:v>
                </c:pt>
                <c:pt idx="43500">
                  <c:v>3.8829343318939999</c:v>
                </c:pt>
                <c:pt idx="43501">
                  <c:v>3.8829479217529999</c:v>
                </c:pt>
                <c:pt idx="43502">
                  <c:v>3.882960557938</c:v>
                </c:pt>
                <c:pt idx="43503">
                  <c:v>3.8830003738399999</c:v>
                </c:pt>
                <c:pt idx="43504">
                  <c:v>3.8830349445340002</c:v>
                </c:pt>
                <c:pt idx="43505">
                  <c:v>3.8830907344819998</c:v>
                </c:pt>
                <c:pt idx="43506">
                  <c:v>3.8831720352170001</c:v>
                </c:pt>
                <c:pt idx="43507">
                  <c:v>3.8835155963900001</c:v>
                </c:pt>
                <c:pt idx="43508">
                  <c:v>3.883666992188</c:v>
                </c:pt>
                <c:pt idx="43509">
                  <c:v>3.883766412735</c:v>
                </c:pt>
                <c:pt idx="43510">
                  <c:v>3.8838181495669999</c:v>
                </c:pt>
                <c:pt idx="43511">
                  <c:v>3.8838722705839999</c:v>
                </c:pt>
                <c:pt idx="43512">
                  <c:v>3.883935689926</c:v>
                </c:pt>
                <c:pt idx="43513">
                  <c:v>3.8840141296390001</c:v>
                </c:pt>
                <c:pt idx="43514">
                  <c:v>3.8840878009800002</c:v>
                </c:pt>
                <c:pt idx="43515">
                  <c:v>3.8841624259950001</c:v>
                </c:pt>
                <c:pt idx="43516">
                  <c:v>3.8842487335209999</c:v>
                </c:pt>
                <c:pt idx="43517">
                  <c:v>3.8843255043029998</c:v>
                </c:pt>
                <c:pt idx="43518">
                  <c:v>3.884401321411</c:v>
                </c:pt>
                <c:pt idx="43519">
                  <c:v>3.884483337402</c:v>
                </c:pt>
                <c:pt idx="43520">
                  <c:v>3.8845646381379999</c:v>
                </c:pt>
                <c:pt idx="43521">
                  <c:v>3.8846347332</c:v>
                </c:pt>
                <c:pt idx="43522">
                  <c:v>3.8846967220309998</c:v>
                </c:pt>
                <c:pt idx="43523">
                  <c:v>3.8847589492800001</c:v>
                </c:pt>
                <c:pt idx="43524">
                  <c:v>3.88485622406</c:v>
                </c:pt>
                <c:pt idx="43525">
                  <c:v>3.884992361069</c:v>
                </c:pt>
                <c:pt idx="43526">
                  <c:v>3.885325670242</c:v>
                </c:pt>
                <c:pt idx="43527">
                  <c:v>3.8856396675110001</c:v>
                </c:pt>
                <c:pt idx="43528">
                  <c:v>3.8858430385589999</c:v>
                </c:pt>
                <c:pt idx="43529">
                  <c:v>3.8859579563139999</c:v>
                </c:pt>
                <c:pt idx="43530">
                  <c:v>3.8860831260680002</c:v>
                </c:pt>
                <c:pt idx="43531">
                  <c:v>3.886158943176</c:v>
                </c:pt>
                <c:pt idx="43532">
                  <c:v>3.8862998485569999</c:v>
                </c:pt>
                <c:pt idx="43533">
                  <c:v>3.8865053653719999</c:v>
                </c:pt>
                <c:pt idx="43534">
                  <c:v>3.886645317078</c:v>
                </c:pt>
                <c:pt idx="43535">
                  <c:v>3.8868715763089998</c:v>
                </c:pt>
                <c:pt idx="43536">
                  <c:v>3.8869421482090001</c:v>
                </c:pt>
                <c:pt idx="43537">
                  <c:v>3.88698554039</c:v>
                </c:pt>
                <c:pt idx="43538">
                  <c:v>3.887022018433</c:v>
                </c:pt>
                <c:pt idx="43539">
                  <c:v>3.8870618343349999</c:v>
                </c:pt>
                <c:pt idx="43540">
                  <c:v>3.8870928287509998</c:v>
                </c:pt>
                <c:pt idx="43541">
                  <c:v>3.8871264457699999</c:v>
                </c:pt>
                <c:pt idx="43542">
                  <c:v>3.8871698379519999</c:v>
                </c:pt>
                <c:pt idx="43543">
                  <c:v>3.8872377872469999</c:v>
                </c:pt>
                <c:pt idx="43544">
                  <c:v>3.8873078823089999</c:v>
                </c:pt>
                <c:pt idx="43545">
                  <c:v>3.8873541355130001</c:v>
                </c:pt>
                <c:pt idx="43546">
                  <c:v>3.887395381927</c:v>
                </c:pt>
                <c:pt idx="43547">
                  <c:v>3.8874287605290001</c:v>
                </c:pt>
                <c:pt idx="43548">
                  <c:v>3.8874642848969998</c:v>
                </c:pt>
                <c:pt idx="43549">
                  <c:v>3.8875038623810001</c:v>
                </c:pt>
                <c:pt idx="43550">
                  <c:v>3.887541770935</c:v>
                </c:pt>
                <c:pt idx="43551">
                  <c:v>3.8875770568850001</c:v>
                </c:pt>
                <c:pt idx="43552">
                  <c:v>3.887615203857</c:v>
                </c:pt>
                <c:pt idx="43553">
                  <c:v>3.8876323699949999</c:v>
                </c:pt>
                <c:pt idx="43554">
                  <c:v>3.8876647949219998</c:v>
                </c:pt>
                <c:pt idx="43555">
                  <c:v>3.8876979351040002</c:v>
                </c:pt>
                <c:pt idx="43556">
                  <c:v>3.8877129554750001</c:v>
                </c:pt>
                <c:pt idx="43557">
                  <c:v>3.8877315521239999</c:v>
                </c:pt>
                <c:pt idx="43558">
                  <c:v>3.8877503871919998</c:v>
                </c:pt>
                <c:pt idx="43559">
                  <c:v>3.8877863883970001</c:v>
                </c:pt>
                <c:pt idx="43560">
                  <c:v>3.8878355026250002</c:v>
                </c:pt>
                <c:pt idx="43561">
                  <c:v>3.8878862857819998</c:v>
                </c:pt>
                <c:pt idx="43562">
                  <c:v>3.8879334926609999</c:v>
                </c:pt>
                <c:pt idx="43563">
                  <c:v>3.8879878520969999</c:v>
                </c:pt>
                <c:pt idx="43564">
                  <c:v>3.8880391120910001</c:v>
                </c:pt>
                <c:pt idx="43565">
                  <c:v>3.888087749481</c:v>
                </c:pt>
                <c:pt idx="43566">
                  <c:v>3.8883423805240001</c:v>
                </c:pt>
                <c:pt idx="43567">
                  <c:v>3.8883941173549998</c:v>
                </c:pt>
                <c:pt idx="43568">
                  <c:v>3.8884475231170001</c:v>
                </c:pt>
                <c:pt idx="43569">
                  <c:v>3.8885118961330001</c:v>
                </c:pt>
                <c:pt idx="43570">
                  <c:v>3.88857960701</c:v>
                </c:pt>
                <c:pt idx="43571">
                  <c:v>3.8886466026309998</c:v>
                </c:pt>
                <c:pt idx="43572">
                  <c:v>3.8887214660640002</c:v>
                </c:pt>
                <c:pt idx="43573">
                  <c:v>3.888800859451</c:v>
                </c:pt>
                <c:pt idx="43574">
                  <c:v>3.8888757228849999</c:v>
                </c:pt>
                <c:pt idx="43575">
                  <c:v>3.8889605998989998</c:v>
                </c:pt>
                <c:pt idx="43576">
                  <c:v>3.8890411853789999</c:v>
                </c:pt>
                <c:pt idx="43577">
                  <c:v>3.8891222476960001</c:v>
                </c:pt>
                <c:pt idx="43578">
                  <c:v>3.8892040252690001</c:v>
                </c:pt>
                <c:pt idx="43579">
                  <c:v>3.8892836570739999</c:v>
                </c:pt>
                <c:pt idx="43580">
                  <c:v>3.8893649578090002</c:v>
                </c:pt>
                <c:pt idx="43581">
                  <c:v>3.8894376754760001</c:v>
                </c:pt>
                <c:pt idx="43582">
                  <c:v>3.8895130157470001</c:v>
                </c:pt>
                <c:pt idx="43583">
                  <c:v>3.8895916938780002</c:v>
                </c:pt>
                <c:pt idx="43584">
                  <c:v>3.889669418335</c:v>
                </c:pt>
                <c:pt idx="43585">
                  <c:v>3.8897473812099999</c:v>
                </c:pt>
                <c:pt idx="43586">
                  <c:v>3.8898327350619999</c:v>
                </c:pt>
                <c:pt idx="43587">
                  <c:v>3.8899123668670001</c:v>
                </c:pt>
                <c:pt idx="43588">
                  <c:v>3.8899877071379998</c:v>
                </c:pt>
                <c:pt idx="43589">
                  <c:v>3.8900663852689998</c:v>
                </c:pt>
                <c:pt idx="43590">
                  <c:v>3.8901412487029998</c:v>
                </c:pt>
                <c:pt idx="43591">
                  <c:v>3.8902130126949999</c:v>
                </c:pt>
                <c:pt idx="43592">
                  <c:v>3.890288352966</c:v>
                </c:pt>
                <c:pt idx="43593">
                  <c:v>3.8903532028200001</c:v>
                </c:pt>
                <c:pt idx="43594">
                  <c:v>3.8904111385350002</c:v>
                </c:pt>
                <c:pt idx="43595">
                  <c:v>3.8905193805690002</c:v>
                </c:pt>
                <c:pt idx="43596">
                  <c:v>3.890607595444</c:v>
                </c:pt>
                <c:pt idx="43597">
                  <c:v>3.890912771225</c:v>
                </c:pt>
                <c:pt idx="43598">
                  <c:v>3.8910093307500002</c:v>
                </c:pt>
                <c:pt idx="43599">
                  <c:v>3.891075134277</c:v>
                </c:pt>
                <c:pt idx="43600">
                  <c:v>3.8911423683169999</c:v>
                </c:pt>
                <c:pt idx="43601">
                  <c:v>3.8911769390109998</c:v>
                </c:pt>
                <c:pt idx="43602">
                  <c:v>3.8912186622620002</c:v>
                </c:pt>
                <c:pt idx="43603">
                  <c:v>3.8912608623499998</c:v>
                </c:pt>
                <c:pt idx="43604">
                  <c:v>3.8913185596469999</c:v>
                </c:pt>
                <c:pt idx="43605">
                  <c:v>3.8913593292240001</c:v>
                </c:pt>
                <c:pt idx="43606">
                  <c:v>3.8913960456850001</c:v>
                </c:pt>
                <c:pt idx="43607">
                  <c:v>3.8914330005650002</c:v>
                </c:pt>
                <c:pt idx="43608">
                  <c:v>3.8914594650269998</c:v>
                </c:pt>
                <c:pt idx="43609">
                  <c:v>3.891493320465</c:v>
                </c:pt>
                <c:pt idx="43610">
                  <c:v>3.891526460648</c:v>
                </c:pt>
                <c:pt idx="43611">
                  <c:v>3.8915555477139998</c:v>
                </c:pt>
                <c:pt idx="43612">
                  <c:v>3.8915870189669999</c:v>
                </c:pt>
                <c:pt idx="43613">
                  <c:v>3.8916180133820002</c:v>
                </c:pt>
                <c:pt idx="43614">
                  <c:v>3.8916516304019999</c:v>
                </c:pt>
                <c:pt idx="43615">
                  <c:v>3.891685009003</c:v>
                </c:pt>
                <c:pt idx="43616">
                  <c:v>3.8917241096500002</c:v>
                </c:pt>
                <c:pt idx="43617">
                  <c:v>3.8917894363399999</c:v>
                </c:pt>
                <c:pt idx="43618">
                  <c:v>3.892030477524</c:v>
                </c:pt>
                <c:pt idx="43619">
                  <c:v>3.892119646072</c:v>
                </c:pt>
                <c:pt idx="43620">
                  <c:v>3.8921756744380001</c:v>
                </c:pt>
                <c:pt idx="43621">
                  <c:v>3.892234802246</c:v>
                </c:pt>
                <c:pt idx="43622">
                  <c:v>3.892298936844</c:v>
                </c:pt>
                <c:pt idx="43623">
                  <c:v>3.8923718929289999</c:v>
                </c:pt>
                <c:pt idx="43624">
                  <c:v>3.8924493789670001</c:v>
                </c:pt>
                <c:pt idx="43625">
                  <c:v>3.8925266265870002</c:v>
                </c:pt>
                <c:pt idx="43626">
                  <c:v>3.8926050662990002</c:v>
                </c:pt>
                <c:pt idx="43627">
                  <c:v>3.8926868438720001</c:v>
                </c:pt>
                <c:pt idx="43628">
                  <c:v>3.8927669525150002</c:v>
                </c:pt>
                <c:pt idx="43629">
                  <c:v>3.8928442001339998</c:v>
                </c:pt>
                <c:pt idx="43630">
                  <c:v>3.8929185867310001</c:v>
                </c:pt>
                <c:pt idx="43631">
                  <c:v>3.8929882049560001</c:v>
                </c:pt>
                <c:pt idx="43632">
                  <c:v>3.8930521011349999</c:v>
                </c:pt>
                <c:pt idx="43633">
                  <c:v>3.8931093215939998</c:v>
                </c:pt>
                <c:pt idx="43634">
                  <c:v>3.893164157867</c:v>
                </c:pt>
                <c:pt idx="43635">
                  <c:v>3.8932120800019998</c:v>
                </c:pt>
                <c:pt idx="43636">
                  <c:v>3.8933024406430001</c:v>
                </c:pt>
                <c:pt idx="43637">
                  <c:v>3.8934199810029999</c:v>
                </c:pt>
                <c:pt idx="43638">
                  <c:v>3.8936703205110001</c:v>
                </c:pt>
                <c:pt idx="43639">
                  <c:v>3.8937363624570001</c:v>
                </c:pt>
                <c:pt idx="43640">
                  <c:v>3.8937788009640002</c:v>
                </c:pt>
                <c:pt idx="43641">
                  <c:v>3.893812656403</c:v>
                </c:pt>
                <c:pt idx="43642">
                  <c:v>3.8938472270969999</c:v>
                </c:pt>
                <c:pt idx="43643">
                  <c:v>3.8938786983489999</c:v>
                </c:pt>
                <c:pt idx="43644">
                  <c:v>3.8939075469970001</c:v>
                </c:pt>
                <c:pt idx="43645">
                  <c:v>3.8939411640169999</c:v>
                </c:pt>
                <c:pt idx="43646">
                  <c:v>3.893962621689</c:v>
                </c:pt>
                <c:pt idx="43647">
                  <c:v>3.8939788341520001</c:v>
                </c:pt>
                <c:pt idx="43648">
                  <c:v>3.8940091133119998</c:v>
                </c:pt>
                <c:pt idx="43649">
                  <c:v>3.8940382003780001</c:v>
                </c:pt>
                <c:pt idx="43650">
                  <c:v>3.8940684795379998</c:v>
                </c:pt>
                <c:pt idx="43651">
                  <c:v>3.8940837383270002</c:v>
                </c:pt>
                <c:pt idx="43652">
                  <c:v>3.8941080570220001</c:v>
                </c:pt>
                <c:pt idx="43653">
                  <c:v>3.8941202163700002</c:v>
                </c:pt>
                <c:pt idx="43654">
                  <c:v>3.8941359519960002</c:v>
                </c:pt>
                <c:pt idx="43655">
                  <c:v>3.8941495418550001</c:v>
                </c:pt>
                <c:pt idx="43656">
                  <c:v>3.8941593170169999</c:v>
                </c:pt>
                <c:pt idx="43657">
                  <c:v>3.8941717147829999</c:v>
                </c:pt>
                <c:pt idx="43658">
                  <c:v>3.8941936492920002</c:v>
                </c:pt>
                <c:pt idx="43659">
                  <c:v>3.894205331802</c:v>
                </c:pt>
                <c:pt idx="43660">
                  <c:v>3.8942189216609999</c:v>
                </c:pt>
                <c:pt idx="43661">
                  <c:v>3.894227743149</c:v>
                </c:pt>
                <c:pt idx="43662">
                  <c:v>3.8942406177520001</c:v>
                </c:pt>
                <c:pt idx="43663">
                  <c:v>3.8942537307739999</c:v>
                </c:pt>
                <c:pt idx="43664">
                  <c:v>3.8942654132840002</c:v>
                </c:pt>
                <c:pt idx="43665">
                  <c:v>3.8942792415619998</c:v>
                </c:pt>
                <c:pt idx="43666">
                  <c:v>3.8943078517909999</c:v>
                </c:pt>
                <c:pt idx="43667">
                  <c:v>3.894322156906</c:v>
                </c:pt>
                <c:pt idx="43668">
                  <c:v>3.8943388462069999</c:v>
                </c:pt>
                <c:pt idx="43669">
                  <c:v>3.894379615784</c:v>
                </c:pt>
                <c:pt idx="43670">
                  <c:v>3.8944137096409999</c:v>
                </c:pt>
                <c:pt idx="43671">
                  <c:v>3.8944458961490001</c:v>
                </c:pt>
                <c:pt idx="43672">
                  <c:v>3.8944852352139998</c:v>
                </c:pt>
                <c:pt idx="43673">
                  <c:v>3.8945341110229998</c:v>
                </c:pt>
                <c:pt idx="43674">
                  <c:v>3.894608020782</c:v>
                </c:pt>
                <c:pt idx="43675">
                  <c:v>3.894827604294</c:v>
                </c:pt>
                <c:pt idx="43676">
                  <c:v>3.894960165024</c:v>
                </c:pt>
                <c:pt idx="43677">
                  <c:v>3.895066261292</c:v>
                </c:pt>
                <c:pt idx="43678">
                  <c:v>3.8951237201689999</c:v>
                </c:pt>
                <c:pt idx="43679">
                  <c:v>3.8951814174649999</c:v>
                </c:pt>
                <c:pt idx="43680">
                  <c:v>3.8952431678770001</c:v>
                </c:pt>
                <c:pt idx="43681">
                  <c:v>3.8953139781949999</c:v>
                </c:pt>
                <c:pt idx="43682">
                  <c:v>3.8953938484189998</c:v>
                </c:pt>
                <c:pt idx="43683">
                  <c:v>3.8954761028289999</c:v>
                </c:pt>
                <c:pt idx="43684">
                  <c:v>3.8955562114719999</c:v>
                </c:pt>
                <c:pt idx="43685">
                  <c:v>3.8956408500670001</c:v>
                </c:pt>
                <c:pt idx="43686">
                  <c:v>3.8957233428959999</c:v>
                </c:pt>
                <c:pt idx="43687">
                  <c:v>3.8958036899569999</c:v>
                </c:pt>
                <c:pt idx="43688">
                  <c:v>3.8958873748779999</c:v>
                </c:pt>
                <c:pt idx="43689">
                  <c:v>3.895982265472</c:v>
                </c:pt>
                <c:pt idx="43690">
                  <c:v>3.8960621356959999</c:v>
                </c:pt>
                <c:pt idx="43691">
                  <c:v>3.8961346149440002</c:v>
                </c:pt>
                <c:pt idx="43692">
                  <c:v>3.8962099552149998</c:v>
                </c:pt>
                <c:pt idx="43693">
                  <c:v>3.8962740898130002</c:v>
                </c:pt>
                <c:pt idx="43694">
                  <c:v>3.8963289260859999</c:v>
                </c:pt>
                <c:pt idx="43695">
                  <c:v>3.896384954453</c:v>
                </c:pt>
                <c:pt idx="43696">
                  <c:v>3.8964908123019999</c:v>
                </c:pt>
                <c:pt idx="43697">
                  <c:v>3.8965833187099999</c:v>
                </c:pt>
                <c:pt idx="43698">
                  <c:v>3.8967289924620001</c:v>
                </c:pt>
                <c:pt idx="43699">
                  <c:v>3.8970131874080001</c:v>
                </c:pt>
                <c:pt idx="43700">
                  <c:v>3.8973009586330001</c:v>
                </c:pt>
                <c:pt idx="43701">
                  <c:v>3.8973715305329999</c:v>
                </c:pt>
                <c:pt idx="43702">
                  <c:v>3.897410392761</c:v>
                </c:pt>
                <c:pt idx="43703">
                  <c:v>3.897452354431</c:v>
                </c:pt>
                <c:pt idx="43704">
                  <c:v>3.897489070892</c:v>
                </c:pt>
                <c:pt idx="43705">
                  <c:v>3.897525548935</c:v>
                </c:pt>
                <c:pt idx="43706">
                  <c:v>3.8975667953489999</c:v>
                </c:pt>
                <c:pt idx="43707">
                  <c:v>3.897602319717</c:v>
                </c:pt>
                <c:pt idx="43708">
                  <c:v>3.8976364135739998</c:v>
                </c:pt>
                <c:pt idx="43709">
                  <c:v>3.8976759910580001</c:v>
                </c:pt>
                <c:pt idx="43710">
                  <c:v>3.8977108001710001</c:v>
                </c:pt>
                <c:pt idx="43711">
                  <c:v>3.897747039795</c:v>
                </c:pt>
                <c:pt idx="43712">
                  <c:v>3.8977866172789999</c:v>
                </c:pt>
                <c:pt idx="43713">
                  <c:v>3.897820234299</c:v>
                </c:pt>
                <c:pt idx="43714">
                  <c:v>3.8978466987610001</c:v>
                </c:pt>
                <c:pt idx="43715">
                  <c:v>3.8978564739229999</c:v>
                </c:pt>
                <c:pt idx="43716">
                  <c:v>3.8978712558750002</c:v>
                </c:pt>
                <c:pt idx="43717">
                  <c:v>3.8978860378269999</c:v>
                </c:pt>
                <c:pt idx="43718">
                  <c:v>3.8978910446169999</c:v>
                </c:pt>
                <c:pt idx="43719">
                  <c:v>3.8979053497309999</c:v>
                </c:pt>
                <c:pt idx="43720">
                  <c:v>3.8979277610779999</c:v>
                </c:pt>
                <c:pt idx="43721">
                  <c:v>3.8979413509369998</c:v>
                </c:pt>
                <c:pt idx="43722">
                  <c:v>3.8979599475860001</c:v>
                </c:pt>
                <c:pt idx="43723">
                  <c:v>3.8979752063749999</c:v>
                </c:pt>
                <c:pt idx="43724">
                  <c:v>3.8979899883270002</c:v>
                </c:pt>
                <c:pt idx="43725">
                  <c:v>3.8980081081389999</c:v>
                </c:pt>
                <c:pt idx="43726">
                  <c:v>3.8980228900910001</c:v>
                </c:pt>
                <c:pt idx="43727">
                  <c:v>3.8980288505549998</c:v>
                </c:pt>
                <c:pt idx="43728">
                  <c:v>3.8980479240419998</c:v>
                </c:pt>
                <c:pt idx="43729">
                  <c:v>3.898067951202</c:v>
                </c:pt>
                <c:pt idx="43730">
                  <c:v>3.8980741500849998</c:v>
                </c:pt>
                <c:pt idx="43731">
                  <c:v>3.8981134891510001</c:v>
                </c:pt>
                <c:pt idx="43732">
                  <c:v>3.8981225490570002</c:v>
                </c:pt>
                <c:pt idx="43733">
                  <c:v>3.898144245148</c:v>
                </c:pt>
                <c:pt idx="43734">
                  <c:v>3.8981854915619998</c:v>
                </c:pt>
                <c:pt idx="43735">
                  <c:v>3.8982377052310002</c:v>
                </c:pt>
                <c:pt idx="43736">
                  <c:v>3.8982777595520002</c:v>
                </c:pt>
                <c:pt idx="43737">
                  <c:v>3.8983395099639999</c:v>
                </c:pt>
                <c:pt idx="43738">
                  <c:v>3.8984329700470002</c:v>
                </c:pt>
                <c:pt idx="43739">
                  <c:v>3.8985345363619999</c:v>
                </c:pt>
                <c:pt idx="43740">
                  <c:v>3.8986115455629999</c:v>
                </c:pt>
                <c:pt idx="43741">
                  <c:v>3.8986995220180001</c:v>
                </c:pt>
                <c:pt idx="43742">
                  <c:v>3.8987922668460002</c:v>
                </c:pt>
                <c:pt idx="43743">
                  <c:v>3.8989026546479999</c:v>
                </c:pt>
                <c:pt idx="43744">
                  <c:v>3.8990187644960002</c:v>
                </c:pt>
                <c:pt idx="43745">
                  <c:v>3.8991372585300001</c:v>
                </c:pt>
                <c:pt idx="43746">
                  <c:v>3.8992683887480002</c:v>
                </c:pt>
                <c:pt idx="43747">
                  <c:v>3.8993980884549999</c:v>
                </c:pt>
                <c:pt idx="43748">
                  <c:v>3.8995125293730002</c:v>
                </c:pt>
                <c:pt idx="43749">
                  <c:v>3.899630069733</c:v>
                </c:pt>
                <c:pt idx="43750">
                  <c:v>3.8997395038599998</c:v>
                </c:pt>
                <c:pt idx="43751">
                  <c:v>3.8998317718509998</c:v>
                </c:pt>
                <c:pt idx="43752">
                  <c:v>3.899923324585</c:v>
                </c:pt>
                <c:pt idx="43753">
                  <c:v>3.900008440018</c:v>
                </c:pt>
                <c:pt idx="43754">
                  <c:v>3.900085449219</c:v>
                </c:pt>
                <c:pt idx="43755">
                  <c:v>3.9001491069790002</c:v>
                </c:pt>
                <c:pt idx="43756">
                  <c:v>3.9002137184140002</c:v>
                </c:pt>
                <c:pt idx="43757">
                  <c:v>3.900273561478</c:v>
                </c:pt>
                <c:pt idx="43758">
                  <c:v>3.9003729820249999</c:v>
                </c:pt>
                <c:pt idx="43759">
                  <c:v>3.9004993438720001</c:v>
                </c:pt>
                <c:pt idx="43760">
                  <c:v>3.900840520859</c:v>
                </c:pt>
                <c:pt idx="43761">
                  <c:v>3.9008820056919999</c:v>
                </c:pt>
                <c:pt idx="43762">
                  <c:v>3.9009289741519999</c:v>
                </c:pt>
                <c:pt idx="43763">
                  <c:v>3.90097117424</c:v>
                </c:pt>
                <c:pt idx="43764">
                  <c:v>3.9010279178620002</c:v>
                </c:pt>
                <c:pt idx="43765">
                  <c:v>3.901067256927</c:v>
                </c:pt>
                <c:pt idx="43766">
                  <c:v>3.90110206604</c:v>
                </c:pt>
                <c:pt idx="43767">
                  <c:v>3.9011349678039999</c:v>
                </c:pt>
                <c:pt idx="43768">
                  <c:v>3.9011638164520002</c:v>
                </c:pt>
                <c:pt idx="43769">
                  <c:v>3.9011950492860001</c:v>
                </c:pt>
                <c:pt idx="43770">
                  <c:v>3.901229381561</c:v>
                </c:pt>
                <c:pt idx="43771">
                  <c:v>3.9012413024899999</c:v>
                </c:pt>
                <c:pt idx="43772">
                  <c:v>3.90127825737</c:v>
                </c:pt>
                <c:pt idx="43773">
                  <c:v>3.9013326168060001</c:v>
                </c:pt>
                <c:pt idx="43774">
                  <c:v>3.9013857841489998</c:v>
                </c:pt>
                <c:pt idx="43775">
                  <c:v>3.9014256000519998</c:v>
                </c:pt>
                <c:pt idx="43776">
                  <c:v>3.9014623165129998</c:v>
                </c:pt>
                <c:pt idx="43777">
                  <c:v>3.9014940261839999</c:v>
                </c:pt>
                <c:pt idx="43778">
                  <c:v>3.9015402793880001</c:v>
                </c:pt>
                <c:pt idx="43779">
                  <c:v>3.9017832279209999</c:v>
                </c:pt>
                <c:pt idx="43780">
                  <c:v>3.901831150055</c:v>
                </c:pt>
                <c:pt idx="43781">
                  <c:v>3.9018821716310002</c:v>
                </c:pt>
                <c:pt idx="43782">
                  <c:v>3.9019360542300001</c:v>
                </c:pt>
                <c:pt idx="43783">
                  <c:v>3.9019904136660002</c:v>
                </c:pt>
                <c:pt idx="43784">
                  <c:v>3.9020500183109998</c:v>
                </c:pt>
                <c:pt idx="43785">
                  <c:v>3.9021086692810001</c:v>
                </c:pt>
                <c:pt idx="43786">
                  <c:v>3.9021751880650002</c:v>
                </c:pt>
                <c:pt idx="43787">
                  <c:v>3.9022417068480002</c:v>
                </c:pt>
                <c:pt idx="43788">
                  <c:v>3.902305603027</c:v>
                </c:pt>
                <c:pt idx="43789">
                  <c:v>3.9023747444149999</c:v>
                </c:pt>
                <c:pt idx="43790">
                  <c:v>3.9024426937099999</c:v>
                </c:pt>
                <c:pt idx="43791">
                  <c:v>3.902506113052</c:v>
                </c:pt>
                <c:pt idx="43792">
                  <c:v>3.9025657176970001</c:v>
                </c:pt>
                <c:pt idx="43793">
                  <c:v>3.902633190155</c:v>
                </c:pt>
                <c:pt idx="43794">
                  <c:v>3.9026937484739999</c:v>
                </c:pt>
                <c:pt idx="43795">
                  <c:v>3.9027476310729998</c:v>
                </c:pt>
                <c:pt idx="43796">
                  <c:v>3.9028019905089999</c:v>
                </c:pt>
                <c:pt idx="43797">
                  <c:v>3.9028489589689999</c:v>
                </c:pt>
                <c:pt idx="43798">
                  <c:v>3.9029240608219999</c:v>
                </c:pt>
                <c:pt idx="43799">
                  <c:v>3.9031786918639999</c:v>
                </c:pt>
                <c:pt idx="43800">
                  <c:v>3.9032230377200001</c:v>
                </c:pt>
                <c:pt idx="43801">
                  <c:v>3.9032816886899999</c:v>
                </c:pt>
                <c:pt idx="43802">
                  <c:v>3.9033200740809999</c:v>
                </c:pt>
                <c:pt idx="43803">
                  <c:v>3.9033572673800001</c:v>
                </c:pt>
                <c:pt idx="43804">
                  <c:v>3.9033961296080002</c:v>
                </c:pt>
                <c:pt idx="43805">
                  <c:v>3.9034435749049998</c:v>
                </c:pt>
                <c:pt idx="43806">
                  <c:v>3.9034812450410001</c:v>
                </c:pt>
                <c:pt idx="43807">
                  <c:v>3.9035215377810002</c:v>
                </c:pt>
                <c:pt idx="43808">
                  <c:v>3.9035630226140001</c:v>
                </c:pt>
                <c:pt idx="43809">
                  <c:v>3.9035890102390001</c:v>
                </c:pt>
                <c:pt idx="43810">
                  <c:v>3.9036242961880001</c:v>
                </c:pt>
                <c:pt idx="43811">
                  <c:v>3.9036440849299998</c:v>
                </c:pt>
                <c:pt idx="43812">
                  <c:v>3.903665542603</c:v>
                </c:pt>
                <c:pt idx="43813">
                  <c:v>3.9036791324619999</c:v>
                </c:pt>
                <c:pt idx="43814">
                  <c:v>3.903710842133</c:v>
                </c:pt>
                <c:pt idx="43815">
                  <c:v>3.90372300148</c:v>
                </c:pt>
                <c:pt idx="43816">
                  <c:v>3.9037365913389999</c:v>
                </c:pt>
                <c:pt idx="43817">
                  <c:v>3.9037506580349999</c:v>
                </c:pt>
                <c:pt idx="43818">
                  <c:v>3.9037611484529999</c:v>
                </c:pt>
                <c:pt idx="43819">
                  <c:v>3.903778791428</c:v>
                </c:pt>
                <c:pt idx="43820">
                  <c:v>3.903794527054</c:v>
                </c:pt>
                <c:pt idx="43821">
                  <c:v>3.9038023948670002</c:v>
                </c:pt>
                <c:pt idx="43822">
                  <c:v>3.9038186073299999</c:v>
                </c:pt>
                <c:pt idx="43823">
                  <c:v>3.9038357734679998</c:v>
                </c:pt>
                <c:pt idx="43824">
                  <c:v>3.9038441181180001</c:v>
                </c:pt>
                <c:pt idx="43825">
                  <c:v>3.9038567543029998</c:v>
                </c:pt>
                <c:pt idx="43826">
                  <c:v>3.9038743972779999</c:v>
                </c:pt>
                <c:pt idx="43827">
                  <c:v>3.9038898944849998</c:v>
                </c:pt>
                <c:pt idx="43828">
                  <c:v>3.9038999080660002</c:v>
                </c:pt>
                <c:pt idx="43829">
                  <c:v>3.9039154052730001</c:v>
                </c:pt>
                <c:pt idx="43830">
                  <c:v>3.9039328098300001</c:v>
                </c:pt>
                <c:pt idx="43831">
                  <c:v>3.903937578201</c:v>
                </c:pt>
                <c:pt idx="43832">
                  <c:v>3.9039542675019998</c:v>
                </c:pt>
                <c:pt idx="43833">
                  <c:v>3.9039664268490002</c:v>
                </c:pt>
                <c:pt idx="43834">
                  <c:v>3.903972387314</c:v>
                </c:pt>
                <c:pt idx="43835">
                  <c:v>3.9039895534519999</c:v>
                </c:pt>
                <c:pt idx="43836">
                  <c:v>3.9040062427520001</c:v>
                </c:pt>
                <c:pt idx="43837">
                  <c:v>3.9040164947510001</c:v>
                </c:pt>
                <c:pt idx="43838">
                  <c:v>3.904024600983</c:v>
                </c:pt>
                <c:pt idx="43839">
                  <c:v>3.9040377140050002</c:v>
                </c:pt>
                <c:pt idx="43840">
                  <c:v>3.9040524959559999</c:v>
                </c:pt>
                <c:pt idx="43841">
                  <c:v>3.904061317444</c:v>
                </c:pt>
                <c:pt idx="43842">
                  <c:v>3.9040749073029999</c:v>
                </c:pt>
                <c:pt idx="43843">
                  <c:v>3.9040939807889998</c:v>
                </c:pt>
                <c:pt idx="43844">
                  <c:v>3.9041039943700002</c:v>
                </c:pt>
                <c:pt idx="43845">
                  <c:v>3.9041194915770001</c:v>
                </c:pt>
                <c:pt idx="43846">
                  <c:v>3.9041378498079999</c:v>
                </c:pt>
                <c:pt idx="43847">
                  <c:v>3.9041786193850001</c:v>
                </c:pt>
                <c:pt idx="43848">
                  <c:v>3.9042572975160001</c:v>
                </c:pt>
                <c:pt idx="43849">
                  <c:v>3.9044296741490001</c:v>
                </c:pt>
                <c:pt idx="43850">
                  <c:v>3.9044945240020001</c:v>
                </c:pt>
                <c:pt idx="43851">
                  <c:v>3.9045579433439999</c:v>
                </c:pt>
                <c:pt idx="43852">
                  <c:v>3.9046373367310001</c:v>
                </c:pt>
                <c:pt idx="43853">
                  <c:v>3.9047229290010002</c:v>
                </c:pt>
                <c:pt idx="43854">
                  <c:v>3.9048106670379998</c:v>
                </c:pt>
                <c:pt idx="43855">
                  <c:v>3.9049057960510001</c:v>
                </c:pt>
                <c:pt idx="43856">
                  <c:v>3.9050130844119999</c:v>
                </c:pt>
                <c:pt idx="43857">
                  <c:v>3.9051241874690001</c:v>
                </c:pt>
                <c:pt idx="43858">
                  <c:v>3.9052238464359998</c:v>
                </c:pt>
                <c:pt idx="43859">
                  <c:v>3.9053375720979999</c:v>
                </c:pt>
                <c:pt idx="43860">
                  <c:v>3.9054465293880001</c:v>
                </c:pt>
                <c:pt idx="43861">
                  <c:v>3.905545473099</c:v>
                </c:pt>
                <c:pt idx="43862">
                  <c:v>3.905648469925</c:v>
                </c:pt>
                <c:pt idx="43863">
                  <c:v>3.9057507514949998</c:v>
                </c:pt>
                <c:pt idx="43864">
                  <c:v>3.9058423042300001</c:v>
                </c:pt>
                <c:pt idx="43865">
                  <c:v>3.9059286117549998</c:v>
                </c:pt>
                <c:pt idx="43866">
                  <c:v>3.9060103893279998</c:v>
                </c:pt>
                <c:pt idx="43867">
                  <c:v>3.906079053879</c:v>
                </c:pt>
                <c:pt idx="43868">
                  <c:v>3.906141757965</c:v>
                </c:pt>
                <c:pt idx="43869">
                  <c:v>3.9062049388890001</c:v>
                </c:pt>
                <c:pt idx="43870">
                  <c:v>3.9062659740450001</c:v>
                </c:pt>
                <c:pt idx="43871">
                  <c:v>3.906408548355</c:v>
                </c:pt>
                <c:pt idx="43872">
                  <c:v>3.9066276550289998</c:v>
                </c:pt>
                <c:pt idx="43873">
                  <c:v>3.9069225788119999</c:v>
                </c:pt>
                <c:pt idx="43874">
                  <c:v>3.906989574432</c:v>
                </c:pt>
                <c:pt idx="43875">
                  <c:v>3.9070210456850001</c:v>
                </c:pt>
                <c:pt idx="43876">
                  <c:v>3.9070663452150001</c:v>
                </c:pt>
                <c:pt idx="43877">
                  <c:v>3.9070899486539998</c:v>
                </c:pt>
                <c:pt idx="43878">
                  <c:v>3.9071230888369999</c:v>
                </c:pt>
                <c:pt idx="43879">
                  <c:v>3.9071578979489998</c:v>
                </c:pt>
                <c:pt idx="43880">
                  <c:v>3.907190084457</c:v>
                </c:pt>
                <c:pt idx="43881">
                  <c:v>3.9072237014770002</c:v>
                </c:pt>
                <c:pt idx="43882">
                  <c:v>3.9072620868680001</c:v>
                </c:pt>
                <c:pt idx="43883">
                  <c:v>3.9072854518889999</c:v>
                </c:pt>
                <c:pt idx="43884">
                  <c:v>3.9073216915129998</c:v>
                </c:pt>
                <c:pt idx="43885">
                  <c:v>3.9073429107669999</c:v>
                </c:pt>
                <c:pt idx="43886">
                  <c:v>3.9073581695559998</c:v>
                </c:pt>
                <c:pt idx="43887">
                  <c:v>3.907372951508</c:v>
                </c:pt>
                <c:pt idx="43888">
                  <c:v>3.907378435135</c:v>
                </c:pt>
                <c:pt idx="43889">
                  <c:v>3.9074120521550002</c:v>
                </c:pt>
                <c:pt idx="43890">
                  <c:v>3.9074230194089998</c:v>
                </c:pt>
                <c:pt idx="43891">
                  <c:v>3.9074373245239999</c:v>
                </c:pt>
                <c:pt idx="43892">
                  <c:v>3.9074506759640002</c:v>
                </c:pt>
                <c:pt idx="43893">
                  <c:v>3.9074611663819998</c:v>
                </c:pt>
                <c:pt idx="43894">
                  <c:v>3.9074912071229999</c:v>
                </c:pt>
                <c:pt idx="43895">
                  <c:v>3.9075047969819998</c:v>
                </c:pt>
                <c:pt idx="43896">
                  <c:v>3.9075133800509998</c:v>
                </c:pt>
                <c:pt idx="43897">
                  <c:v>3.907526731491</c:v>
                </c:pt>
                <c:pt idx="43898">
                  <c:v>3.907542467117</c:v>
                </c:pt>
                <c:pt idx="43899">
                  <c:v>3.907551050186</c:v>
                </c:pt>
                <c:pt idx="43900">
                  <c:v>3.9075670242310001</c:v>
                </c:pt>
                <c:pt idx="43901">
                  <c:v>3.9075798988339998</c:v>
                </c:pt>
                <c:pt idx="43902">
                  <c:v>3.9075872898099999</c:v>
                </c:pt>
                <c:pt idx="43903">
                  <c:v>3.9076030254359999</c:v>
                </c:pt>
                <c:pt idx="43904">
                  <c:v>3.9076211452480001</c:v>
                </c:pt>
                <c:pt idx="43905">
                  <c:v>3.9076280593870001</c:v>
                </c:pt>
                <c:pt idx="43906">
                  <c:v>3.9076402187350001</c:v>
                </c:pt>
                <c:pt idx="43907">
                  <c:v>3.907657146454</c:v>
                </c:pt>
                <c:pt idx="43908">
                  <c:v>3.9076726436609999</c:v>
                </c:pt>
                <c:pt idx="43909">
                  <c:v>3.907676696777</c:v>
                </c:pt>
                <c:pt idx="43910">
                  <c:v>3.9076941013340001</c:v>
                </c:pt>
                <c:pt idx="43911">
                  <c:v>3.9077172279360002</c:v>
                </c:pt>
                <c:pt idx="43912">
                  <c:v>3.907723665237</c:v>
                </c:pt>
                <c:pt idx="43913">
                  <c:v>3.9077467918400002</c:v>
                </c:pt>
                <c:pt idx="43914">
                  <c:v>3.9077842235569999</c:v>
                </c:pt>
                <c:pt idx="43915">
                  <c:v>3.9078395366669998</c:v>
                </c:pt>
                <c:pt idx="43916">
                  <c:v>3.9080021381379999</c:v>
                </c:pt>
                <c:pt idx="43917">
                  <c:v>3.9080553054810001</c:v>
                </c:pt>
                <c:pt idx="43918">
                  <c:v>3.908138513565</c:v>
                </c:pt>
                <c:pt idx="43919">
                  <c:v>3.908238172531</c:v>
                </c:pt>
                <c:pt idx="43920">
                  <c:v>3.9083352088929999</c:v>
                </c:pt>
                <c:pt idx="43921">
                  <c:v>3.908457517624</c:v>
                </c:pt>
                <c:pt idx="43922">
                  <c:v>3.9085848331449999</c:v>
                </c:pt>
                <c:pt idx="43923">
                  <c:v>3.908706903458</c:v>
                </c:pt>
                <c:pt idx="43924">
                  <c:v>3.9088368415830002</c:v>
                </c:pt>
                <c:pt idx="43925">
                  <c:v>3.9089717864989999</c:v>
                </c:pt>
                <c:pt idx="43926">
                  <c:v>3.9091038703919998</c:v>
                </c:pt>
                <c:pt idx="43927">
                  <c:v>3.9092237949370001</c:v>
                </c:pt>
                <c:pt idx="43928">
                  <c:v>3.9093317985530001</c:v>
                </c:pt>
                <c:pt idx="43929">
                  <c:v>3.9094250202179999</c:v>
                </c:pt>
                <c:pt idx="43930">
                  <c:v>3.9094996452330002</c:v>
                </c:pt>
                <c:pt idx="43931">
                  <c:v>3.9095675945280002</c:v>
                </c:pt>
                <c:pt idx="43932">
                  <c:v>3.909631252289</c:v>
                </c:pt>
                <c:pt idx="43933">
                  <c:v>3.9097309112550001</c:v>
                </c:pt>
                <c:pt idx="43934">
                  <c:v>3.9100217819209999</c:v>
                </c:pt>
                <c:pt idx="43935">
                  <c:v>3.9101192951199999</c:v>
                </c:pt>
                <c:pt idx="43936">
                  <c:v>3.9101879596710001</c:v>
                </c:pt>
                <c:pt idx="43937">
                  <c:v>3.9102318286900002</c:v>
                </c:pt>
                <c:pt idx="43938">
                  <c:v>3.910271406174</c:v>
                </c:pt>
                <c:pt idx="43939">
                  <c:v>3.9103264808649998</c:v>
                </c:pt>
                <c:pt idx="43940">
                  <c:v>3.9103858470919999</c:v>
                </c:pt>
                <c:pt idx="43941">
                  <c:v>3.9104459285740001</c:v>
                </c:pt>
                <c:pt idx="43942">
                  <c:v>3.9104914665220001</c:v>
                </c:pt>
                <c:pt idx="43943">
                  <c:v>3.9105219840999998</c:v>
                </c:pt>
                <c:pt idx="43944">
                  <c:v>3.910546779633</c:v>
                </c:pt>
                <c:pt idx="43945">
                  <c:v>3.9105830192569999</c:v>
                </c:pt>
                <c:pt idx="43946">
                  <c:v>3.910613298416</c:v>
                </c:pt>
                <c:pt idx="43947">
                  <c:v>3.9106523990630002</c:v>
                </c:pt>
                <c:pt idx="43948">
                  <c:v>3.9106822013849998</c:v>
                </c:pt>
                <c:pt idx="43949">
                  <c:v>3.9107198715210001</c:v>
                </c:pt>
                <c:pt idx="43950">
                  <c:v>3.9107563495640001</c:v>
                </c:pt>
                <c:pt idx="43951">
                  <c:v>3.910782575607</c:v>
                </c:pt>
                <c:pt idx="43952">
                  <c:v>3.9108159542080001</c:v>
                </c:pt>
                <c:pt idx="43953">
                  <c:v>3.910853624344</c:v>
                </c:pt>
                <c:pt idx="43954">
                  <c:v>3.9109213352199999</c:v>
                </c:pt>
                <c:pt idx="43955">
                  <c:v>3.9111313819890001</c:v>
                </c:pt>
                <c:pt idx="43956">
                  <c:v>3.9112911224369999</c:v>
                </c:pt>
                <c:pt idx="43957">
                  <c:v>3.911384105682</c:v>
                </c:pt>
                <c:pt idx="43958">
                  <c:v>3.911432981491</c:v>
                </c:pt>
                <c:pt idx="43959">
                  <c:v>3.9114925861360001</c:v>
                </c:pt>
                <c:pt idx="43960">
                  <c:v>3.911553144455</c:v>
                </c:pt>
                <c:pt idx="43961">
                  <c:v>3.9116132259369998</c:v>
                </c:pt>
                <c:pt idx="43962">
                  <c:v>3.911678552628</c:v>
                </c:pt>
                <c:pt idx="43963">
                  <c:v>3.9117419719700002</c:v>
                </c:pt>
                <c:pt idx="43964">
                  <c:v>3.911806106567</c:v>
                </c:pt>
                <c:pt idx="43965">
                  <c:v>3.9118697643279998</c:v>
                </c:pt>
                <c:pt idx="43966">
                  <c:v>3.9119360446929998</c:v>
                </c:pt>
                <c:pt idx="43967">
                  <c:v>3.9119951725009998</c:v>
                </c:pt>
                <c:pt idx="43968">
                  <c:v>3.9120531082149999</c:v>
                </c:pt>
                <c:pt idx="43969">
                  <c:v>3.9121098518370001</c:v>
                </c:pt>
                <c:pt idx="43970">
                  <c:v>3.9121596813199999</c:v>
                </c:pt>
                <c:pt idx="43971">
                  <c:v>3.9122476577760001</c:v>
                </c:pt>
                <c:pt idx="43972">
                  <c:v>3.9124639034270001</c:v>
                </c:pt>
                <c:pt idx="43973">
                  <c:v>3.9125113487240002</c:v>
                </c:pt>
                <c:pt idx="43974">
                  <c:v>3.9125568866729998</c:v>
                </c:pt>
                <c:pt idx="43975">
                  <c:v>3.9125831127169999</c:v>
                </c:pt>
                <c:pt idx="43976">
                  <c:v>3.9126174449920001</c:v>
                </c:pt>
                <c:pt idx="43977">
                  <c:v>3.9126300811769998</c:v>
                </c:pt>
                <c:pt idx="43978">
                  <c:v>3.9126651287079999</c:v>
                </c:pt>
                <c:pt idx="43979">
                  <c:v>3.912690162659</c:v>
                </c:pt>
                <c:pt idx="43980">
                  <c:v>3.9127211570739999</c:v>
                </c:pt>
                <c:pt idx="43981">
                  <c:v>3.9127566814420001</c:v>
                </c:pt>
                <c:pt idx="43982">
                  <c:v>3.9127767086029999</c:v>
                </c:pt>
                <c:pt idx="43983">
                  <c:v>3.9128110408780001</c:v>
                </c:pt>
                <c:pt idx="43984">
                  <c:v>3.912826299667</c:v>
                </c:pt>
                <c:pt idx="43985">
                  <c:v>3.9128444194790002</c:v>
                </c:pt>
                <c:pt idx="43986">
                  <c:v>3.912858963013</c:v>
                </c:pt>
                <c:pt idx="43987">
                  <c:v>3.9128689765929998</c:v>
                </c:pt>
                <c:pt idx="43988">
                  <c:v>3.9129042625429999</c:v>
                </c:pt>
                <c:pt idx="43989">
                  <c:v>3.9129178524019999</c:v>
                </c:pt>
                <c:pt idx="43990">
                  <c:v>3.912958860397</c:v>
                </c:pt>
                <c:pt idx="43991">
                  <c:v>3.9129810333249999</c:v>
                </c:pt>
                <c:pt idx="43992">
                  <c:v>3.9130210876459999</c:v>
                </c:pt>
                <c:pt idx="43993">
                  <c:v>3.9130349159239999</c:v>
                </c:pt>
                <c:pt idx="43994">
                  <c:v>3.9130530357360001</c:v>
                </c:pt>
                <c:pt idx="43995">
                  <c:v>3.913070440292</c:v>
                </c:pt>
                <c:pt idx="43996">
                  <c:v>3.9130971431730002</c:v>
                </c:pt>
                <c:pt idx="43997">
                  <c:v>3.913120746613</c:v>
                </c:pt>
                <c:pt idx="43998">
                  <c:v>3.9131405353550002</c:v>
                </c:pt>
                <c:pt idx="43999">
                  <c:v>3.9131586551669999</c:v>
                </c:pt>
                <c:pt idx="44000">
                  <c:v>3.9131634235380002</c:v>
                </c:pt>
                <c:pt idx="44001">
                  <c:v>3.9131729602809999</c:v>
                </c:pt>
                <c:pt idx="44002">
                  <c:v>3.9131953716279999</c:v>
                </c:pt>
                <c:pt idx="44003">
                  <c:v>3.913213253021</c:v>
                </c:pt>
                <c:pt idx="44004">
                  <c:v>3.9132225513460002</c:v>
                </c:pt>
                <c:pt idx="44005">
                  <c:v>3.9132409095759999</c:v>
                </c:pt>
                <c:pt idx="44006">
                  <c:v>3.9132580757139999</c:v>
                </c:pt>
                <c:pt idx="44007">
                  <c:v>3.913270950317</c:v>
                </c:pt>
                <c:pt idx="44008">
                  <c:v>3.9132866859440001</c:v>
                </c:pt>
                <c:pt idx="44009">
                  <c:v>3.9133071899409999</c:v>
                </c:pt>
                <c:pt idx="44010">
                  <c:v>3.9133181571960001</c:v>
                </c:pt>
                <c:pt idx="44011">
                  <c:v>3.9133384227749999</c:v>
                </c:pt>
                <c:pt idx="44012">
                  <c:v>3.9133594036099999</c:v>
                </c:pt>
                <c:pt idx="44013">
                  <c:v>3.913377046585</c:v>
                </c:pt>
                <c:pt idx="44014">
                  <c:v>3.9133920669559998</c:v>
                </c:pt>
                <c:pt idx="44015">
                  <c:v>3.9134149551389998</c:v>
                </c:pt>
                <c:pt idx="44016">
                  <c:v>3.9134516715999998</c:v>
                </c:pt>
                <c:pt idx="44017">
                  <c:v>3.9135038852689998</c:v>
                </c:pt>
                <c:pt idx="44018">
                  <c:v>3.913553237915</c:v>
                </c:pt>
                <c:pt idx="44019">
                  <c:v>3.91375041008</c:v>
                </c:pt>
                <c:pt idx="44020">
                  <c:v>3.9138100147250001</c:v>
                </c:pt>
                <c:pt idx="44021">
                  <c:v>3.9138906002040001</c:v>
                </c:pt>
                <c:pt idx="44022">
                  <c:v>3.9139814376830002</c:v>
                </c:pt>
                <c:pt idx="44023">
                  <c:v>3.9140770435330001</c:v>
                </c:pt>
                <c:pt idx="44024">
                  <c:v>3.914189577103</c:v>
                </c:pt>
                <c:pt idx="44025">
                  <c:v>3.9143078327179999</c:v>
                </c:pt>
                <c:pt idx="44026">
                  <c:v>3.9144256114960001</c:v>
                </c:pt>
                <c:pt idx="44027">
                  <c:v>3.91454744339</c:v>
                </c:pt>
                <c:pt idx="44028">
                  <c:v>3.9146721363069998</c:v>
                </c:pt>
                <c:pt idx="44029">
                  <c:v>3.9147903919220002</c:v>
                </c:pt>
                <c:pt idx="44030">
                  <c:v>3.9149057865139998</c:v>
                </c:pt>
                <c:pt idx="44031">
                  <c:v>3.9150145053859999</c:v>
                </c:pt>
                <c:pt idx="44032">
                  <c:v>3.915112495422</c:v>
                </c:pt>
                <c:pt idx="44033">
                  <c:v>3.9151999950410001</c:v>
                </c:pt>
                <c:pt idx="44034">
                  <c:v>3.9152796268459999</c:v>
                </c:pt>
                <c:pt idx="44035">
                  <c:v>3.9153532981870001</c:v>
                </c:pt>
                <c:pt idx="44036">
                  <c:v>3.9154214859010001</c:v>
                </c:pt>
                <c:pt idx="44037">
                  <c:v>3.9154865741729998</c:v>
                </c:pt>
                <c:pt idx="44038">
                  <c:v>3.9155921936040001</c:v>
                </c:pt>
                <c:pt idx="44039">
                  <c:v>3.9159452915189998</c:v>
                </c:pt>
                <c:pt idx="44040">
                  <c:v>3.9162204265590002</c:v>
                </c:pt>
                <c:pt idx="44041">
                  <c:v>3.9163193702700001</c:v>
                </c:pt>
                <c:pt idx="44042">
                  <c:v>3.9163908958440001</c:v>
                </c:pt>
                <c:pt idx="44043">
                  <c:v>3.9164545536039999</c:v>
                </c:pt>
                <c:pt idx="44044">
                  <c:v>3.9164946079249998</c:v>
                </c:pt>
                <c:pt idx="44045">
                  <c:v>3.9165325164790001</c:v>
                </c:pt>
                <c:pt idx="44046">
                  <c:v>3.9165670871730001</c:v>
                </c:pt>
                <c:pt idx="44047">
                  <c:v>3.916598320007</c:v>
                </c:pt>
                <c:pt idx="44048">
                  <c:v>3.916629314423</c:v>
                </c:pt>
                <c:pt idx="44049">
                  <c:v>3.916667938232</c:v>
                </c:pt>
                <c:pt idx="44050">
                  <c:v>3.9166986942289999</c:v>
                </c:pt>
                <c:pt idx="44051">
                  <c:v>3.9167346954350002</c:v>
                </c:pt>
                <c:pt idx="44052">
                  <c:v>3.9167444705959999</c:v>
                </c:pt>
                <c:pt idx="44053">
                  <c:v>3.916781187057</c:v>
                </c:pt>
                <c:pt idx="44054">
                  <c:v>3.9167945384979999</c:v>
                </c:pt>
                <c:pt idx="44055">
                  <c:v>3.9168095588680001</c:v>
                </c:pt>
                <c:pt idx="44056">
                  <c:v>3.916824579239</c:v>
                </c:pt>
                <c:pt idx="44057">
                  <c:v>3.916854381561</c:v>
                </c:pt>
                <c:pt idx="44058">
                  <c:v>3.916868448257</c:v>
                </c:pt>
                <c:pt idx="44059">
                  <c:v>3.916886091232</c:v>
                </c:pt>
                <c:pt idx="44060">
                  <c:v>3.9169216156009998</c:v>
                </c:pt>
                <c:pt idx="44061">
                  <c:v>3.9169592857360001</c:v>
                </c:pt>
                <c:pt idx="44062">
                  <c:v>3.9169788360600002</c:v>
                </c:pt>
                <c:pt idx="44063">
                  <c:v>3.9170134067540001</c:v>
                </c:pt>
                <c:pt idx="44064">
                  <c:v>3.917056798935</c:v>
                </c:pt>
                <c:pt idx="44065">
                  <c:v>3.91708445549</c:v>
                </c:pt>
                <c:pt idx="44066">
                  <c:v>3.9171025753020001</c:v>
                </c:pt>
                <c:pt idx="44067">
                  <c:v>3.9171183109280001</c:v>
                </c:pt>
                <c:pt idx="44068">
                  <c:v>3.9171328544619999</c:v>
                </c:pt>
                <c:pt idx="44069">
                  <c:v>3.9171719551090001</c:v>
                </c:pt>
                <c:pt idx="44070">
                  <c:v>3.9174079895020002</c:v>
                </c:pt>
                <c:pt idx="44071">
                  <c:v>3.9174687862400002</c:v>
                </c:pt>
                <c:pt idx="44072">
                  <c:v>3.9175317287450002</c:v>
                </c:pt>
                <c:pt idx="44073">
                  <c:v>3.9176115989690001</c:v>
                </c:pt>
                <c:pt idx="44074">
                  <c:v>3.9176976680759998</c:v>
                </c:pt>
                <c:pt idx="44075">
                  <c:v>3.917783737183</c:v>
                </c:pt>
                <c:pt idx="44076">
                  <c:v>3.9178779125209999</c:v>
                </c:pt>
                <c:pt idx="44077">
                  <c:v>3.917973995209</c:v>
                </c:pt>
                <c:pt idx="44078">
                  <c:v>3.918070077896</c:v>
                </c:pt>
                <c:pt idx="44079">
                  <c:v>3.918160438538</c:v>
                </c:pt>
                <c:pt idx="44080">
                  <c:v>3.9182577133179999</c:v>
                </c:pt>
                <c:pt idx="44081">
                  <c:v>3.9183490276340001</c:v>
                </c:pt>
                <c:pt idx="44082">
                  <c:v>3.9184367656710002</c:v>
                </c:pt>
                <c:pt idx="44083">
                  <c:v>3.9185152053830001</c:v>
                </c:pt>
                <c:pt idx="44084">
                  <c:v>3.9185836315159999</c:v>
                </c:pt>
                <c:pt idx="44085">
                  <c:v>3.9186449050899999</c:v>
                </c:pt>
                <c:pt idx="44086">
                  <c:v>3.9186971187589998</c:v>
                </c:pt>
                <c:pt idx="44087">
                  <c:v>3.9189665317540001</c:v>
                </c:pt>
                <c:pt idx="44088">
                  <c:v>3.919022083282</c:v>
                </c:pt>
                <c:pt idx="44089">
                  <c:v>3.919069290161</c:v>
                </c:pt>
                <c:pt idx="44090">
                  <c:v>3.9191122055049998</c:v>
                </c:pt>
                <c:pt idx="44091">
                  <c:v>3.9191586971280001</c:v>
                </c:pt>
                <c:pt idx="44092">
                  <c:v>3.9191958904269999</c:v>
                </c:pt>
                <c:pt idx="44093">
                  <c:v>3.9192252159119998</c:v>
                </c:pt>
                <c:pt idx="44094">
                  <c:v>3.9192595481870001</c:v>
                </c:pt>
                <c:pt idx="44095">
                  <c:v>3.9192960262300001</c:v>
                </c:pt>
                <c:pt idx="44096">
                  <c:v>3.9193270206449999</c:v>
                </c:pt>
                <c:pt idx="44097">
                  <c:v>3.9193596839899998</c:v>
                </c:pt>
                <c:pt idx="44098">
                  <c:v>3.9193823337549998</c:v>
                </c:pt>
                <c:pt idx="44099">
                  <c:v>3.9194123744959999</c:v>
                </c:pt>
                <c:pt idx="44100">
                  <c:v>3.9194416999819999</c:v>
                </c:pt>
                <c:pt idx="44101">
                  <c:v>3.9194741249080001</c:v>
                </c:pt>
                <c:pt idx="44102">
                  <c:v>3.9195077419280002</c:v>
                </c:pt>
                <c:pt idx="44103">
                  <c:v>3.919539928436</c:v>
                </c:pt>
                <c:pt idx="44104">
                  <c:v>3.9195761680599999</c:v>
                </c:pt>
                <c:pt idx="44105">
                  <c:v>3.919620037079</c:v>
                </c:pt>
                <c:pt idx="44106">
                  <c:v>3.91965675354</c:v>
                </c:pt>
                <c:pt idx="44107">
                  <c:v>3.9196984767909999</c:v>
                </c:pt>
                <c:pt idx="44108">
                  <c:v>3.9197340011600001</c:v>
                </c:pt>
                <c:pt idx="44109">
                  <c:v>3.919801712036</c:v>
                </c:pt>
                <c:pt idx="44110">
                  <c:v>3.919904708862</c:v>
                </c:pt>
                <c:pt idx="44111">
                  <c:v>3.9202172756200002</c:v>
                </c:pt>
                <c:pt idx="44112">
                  <c:v>3.9203372001650001</c:v>
                </c:pt>
                <c:pt idx="44113">
                  <c:v>3.9204292297359999</c:v>
                </c:pt>
                <c:pt idx="44114">
                  <c:v>3.9204814434049999</c:v>
                </c:pt>
                <c:pt idx="44115">
                  <c:v>3.9205365180970002</c:v>
                </c:pt>
                <c:pt idx="44116">
                  <c:v>3.9205970764160001</c:v>
                </c:pt>
                <c:pt idx="44117">
                  <c:v>3.920655965805</c:v>
                </c:pt>
                <c:pt idx="44118">
                  <c:v>3.9207167625429999</c:v>
                </c:pt>
                <c:pt idx="44119">
                  <c:v>3.9207715988160001</c:v>
                </c:pt>
                <c:pt idx="44120">
                  <c:v>3.9208345413210002</c:v>
                </c:pt>
                <c:pt idx="44121">
                  <c:v>3.9208922386170002</c:v>
                </c:pt>
                <c:pt idx="44122">
                  <c:v>3.9209496974950002</c:v>
                </c:pt>
                <c:pt idx="44123">
                  <c:v>3.9210119247440001</c:v>
                </c:pt>
                <c:pt idx="44124">
                  <c:v>3.921067476273</c:v>
                </c:pt>
                <c:pt idx="44125">
                  <c:v>3.9211239814760002</c:v>
                </c:pt>
                <c:pt idx="44126">
                  <c:v>3.9211769103999998</c:v>
                </c:pt>
                <c:pt idx="44127">
                  <c:v>3.921229839325</c:v>
                </c:pt>
                <c:pt idx="44128">
                  <c:v>3.9212794303890002</c:v>
                </c:pt>
                <c:pt idx="44129">
                  <c:v>3.921372652054</c:v>
                </c:pt>
                <c:pt idx="44130">
                  <c:v>3.9216747283940001</c:v>
                </c:pt>
                <c:pt idx="44131">
                  <c:v>3.9217443466190001</c:v>
                </c:pt>
                <c:pt idx="44132">
                  <c:v>3.9217925071719999</c:v>
                </c:pt>
                <c:pt idx="44133">
                  <c:v>3.921836614609</c:v>
                </c:pt>
                <c:pt idx="44134">
                  <c:v>3.9218778610229998</c:v>
                </c:pt>
                <c:pt idx="44135">
                  <c:v>3.9219136238100001</c:v>
                </c:pt>
                <c:pt idx="44136">
                  <c:v>3.92196059227</c:v>
                </c:pt>
                <c:pt idx="44137">
                  <c:v>3.9220054149629999</c:v>
                </c:pt>
                <c:pt idx="44138">
                  <c:v>3.9220454692839999</c:v>
                </c:pt>
                <c:pt idx="44139">
                  <c:v>3.922091245651</c:v>
                </c:pt>
                <c:pt idx="44140">
                  <c:v>3.9221410751339998</c:v>
                </c:pt>
                <c:pt idx="44141">
                  <c:v>3.9221899509429998</c:v>
                </c:pt>
                <c:pt idx="44142">
                  <c:v>3.922239303589</c:v>
                </c:pt>
                <c:pt idx="44143">
                  <c:v>3.9223113060000001</c:v>
                </c:pt>
                <c:pt idx="44144">
                  <c:v>3.9223792552950001</c:v>
                </c:pt>
                <c:pt idx="44145">
                  <c:v>3.9224219322199998</c:v>
                </c:pt>
                <c:pt idx="44146">
                  <c:v>3.9224963188170001</c:v>
                </c:pt>
                <c:pt idx="44147">
                  <c:v>3.9227008819579998</c:v>
                </c:pt>
                <c:pt idx="44148">
                  <c:v>3.922779798508</c:v>
                </c:pt>
                <c:pt idx="44149">
                  <c:v>3.9228606224060001</c:v>
                </c:pt>
                <c:pt idx="44150">
                  <c:v>3.9229888916019999</c:v>
                </c:pt>
                <c:pt idx="44151">
                  <c:v>3.9231429100040001</c:v>
                </c:pt>
                <c:pt idx="44152">
                  <c:v>3.9233040809630002</c:v>
                </c:pt>
                <c:pt idx="44153">
                  <c:v>3.9234228134159999</c:v>
                </c:pt>
                <c:pt idx="44154">
                  <c:v>3.9235429763790002</c:v>
                </c:pt>
                <c:pt idx="44155">
                  <c:v>3.923883914948</c:v>
                </c:pt>
                <c:pt idx="44156">
                  <c:v>3.9240784645079998</c:v>
                </c:pt>
                <c:pt idx="44157">
                  <c:v>3.924258947372</c:v>
                </c:pt>
                <c:pt idx="44158">
                  <c:v>3.9243056774139999</c:v>
                </c:pt>
                <c:pt idx="44159">
                  <c:v>3.9243474006649999</c:v>
                </c:pt>
                <c:pt idx="44160">
                  <c:v>3.9243745803830001</c:v>
                </c:pt>
                <c:pt idx="44161">
                  <c:v>3.9244148731230002</c:v>
                </c:pt>
                <c:pt idx="44162">
                  <c:v>3.9244623184199998</c:v>
                </c:pt>
                <c:pt idx="44163">
                  <c:v>3.9245073795319998</c:v>
                </c:pt>
                <c:pt idx="44164">
                  <c:v>3.9245548248289999</c:v>
                </c:pt>
                <c:pt idx="44165">
                  <c:v>3.9246273040770001</c:v>
                </c:pt>
                <c:pt idx="44166">
                  <c:v>3.9246706962590001</c:v>
                </c:pt>
                <c:pt idx="44167">
                  <c:v>3.924710512161</c:v>
                </c:pt>
                <c:pt idx="44168">
                  <c:v>3.9247548580170002</c:v>
                </c:pt>
                <c:pt idx="44169">
                  <c:v>3.9247968196869998</c:v>
                </c:pt>
                <c:pt idx="44170">
                  <c:v>3.9248425960539999</c:v>
                </c:pt>
                <c:pt idx="44171">
                  <c:v>3.924876213074</c:v>
                </c:pt>
                <c:pt idx="44172">
                  <c:v>3.9248974323270001</c:v>
                </c:pt>
                <c:pt idx="44173">
                  <c:v>3.9249439239499999</c:v>
                </c:pt>
                <c:pt idx="44174">
                  <c:v>3.9249846935270001</c:v>
                </c:pt>
                <c:pt idx="44175">
                  <c:v>3.925019264221</c:v>
                </c:pt>
                <c:pt idx="44176">
                  <c:v>3.9250397682189999</c:v>
                </c:pt>
                <c:pt idx="44177">
                  <c:v>3.9250764846799999</c:v>
                </c:pt>
                <c:pt idx="44178">
                  <c:v>3.9251129627229999</c:v>
                </c:pt>
                <c:pt idx="44179">
                  <c:v>3.9251530170439999</c:v>
                </c:pt>
                <c:pt idx="44180">
                  <c:v>3.9252076148990001</c:v>
                </c:pt>
                <c:pt idx="44181">
                  <c:v>3.9255630969999999</c:v>
                </c:pt>
                <c:pt idx="44182">
                  <c:v>3.925723552704</c:v>
                </c:pt>
                <c:pt idx="44183">
                  <c:v>3.9258153438569998</c:v>
                </c:pt>
                <c:pt idx="44184">
                  <c:v>3.9259238243099999</c:v>
                </c:pt>
                <c:pt idx="44185">
                  <c:v>3.9259734153750001</c:v>
                </c:pt>
                <c:pt idx="44186">
                  <c:v>3.9260337352749999</c:v>
                </c:pt>
                <c:pt idx="44187">
                  <c:v>3.926098585129</c:v>
                </c:pt>
                <c:pt idx="44188">
                  <c:v>3.9261598587040001</c:v>
                </c:pt>
                <c:pt idx="44189">
                  <c:v>3.9262290000919999</c:v>
                </c:pt>
                <c:pt idx="44190">
                  <c:v>3.9263017177580002</c:v>
                </c:pt>
                <c:pt idx="44191">
                  <c:v>3.926370859146</c:v>
                </c:pt>
                <c:pt idx="44192">
                  <c:v>3.9264345169069998</c:v>
                </c:pt>
                <c:pt idx="44193">
                  <c:v>3.9265060424799998</c:v>
                </c:pt>
                <c:pt idx="44194">
                  <c:v>3.9265761375429999</c:v>
                </c:pt>
                <c:pt idx="44195">
                  <c:v>3.9266343116760001</c:v>
                </c:pt>
                <c:pt idx="44196">
                  <c:v>3.9266998767849999</c:v>
                </c:pt>
                <c:pt idx="44197">
                  <c:v>3.9267642498019999</c:v>
                </c:pt>
                <c:pt idx="44198">
                  <c:v>3.9268229007720001</c:v>
                </c:pt>
                <c:pt idx="44199">
                  <c:v>3.926879882813</c:v>
                </c:pt>
                <c:pt idx="44200">
                  <c:v>3.92693567276</c:v>
                </c:pt>
                <c:pt idx="44201">
                  <c:v>3.9270303249360001</c:v>
                </c:pt>
                <c:pt idx="44202">
                  <c:v>3.927124023438</c:v>
                </c:pt>
                <c:pt idx="44203">
                  <c:v>3.9274191856380001</c:v>
                </c:pt>
                <c:pt idx="44204">
                  <c:v>3.9274702072140002</c:v>
                </c:pt>
                <c:pt idx="44205">
                  <c:v>3.9275228977199999</c:v>
                </c:pt>
                <c:pt idx="44206">
                  <c:v>3.9275660514830002</c:v>
                </c:pt>
                <c:pt idx="44207">
                  <c:v>3.9276125431060001</c:v>
                </c:pt>
                <c:pt idx="44208">
                  <c:v>3.9276657104489998</c:v>
                </c:pt>
                <c:pt idx="44209">
                  <c:v>3.9277141094210002</c:v>
                </c:pt>
                <c:pt idx="44210">
                  <c:v>3.928065776825</c:v>
                </c:pt>
                <c:pt idx="44211">
                  <c:v>3.928121328354</c:v>
                </c:pt>
                <c:pt idx="44212">
                  <c:v>3.9281802177429999</c:v>
                </c:pt>
                <c:pt idx="44213">
                  <c:v>3.9282369613650001</c:v>
                </c:pt>
                <c:pt idx="44214">
                  <c:v>3.9283075332639998</c:v>
                </c:pt>
                <c:pt idx="44215">
                  <c:v>3.9283809661869999</c:v>
                </c:pt>
                <c:pt idx="44216">
                  <c:v>3.9284524917599999</c:v>
                </c:pt>
                <c:pt idx="44217">
                  <c:v>3.9285252094269998</c:v>
                </c:pt>
                <c:pt idx="44218">
                  <c:v>3.928604841232</c:v>
                </c:pt>
                <c:pt idx="44219">
                  <c:v>3.9286782741550001</c:v>
                </c:pt>
                <c:pt idx="44220">
                  <c:v>3.9287500381470002</c:v>
                </c:pt>
                <c:pt idx="44221">
                  <c:v>3.9288187026979999</c:v>
                </c:pt>
                <c:pt idx="44222">
                  <c:v>3.9288814067839999</c:v>
                </c:pt>
                <c:pt idx="44223">
                  <c:v>3.92893409729</c:v>
                </c:pt>
                <c:pt idx="44224">
                  <c:v>3.9289851188660001</c:v>
                </c:pt>
                <c:pt idx="44225">
                  <c:v>3.9290707111360001</c:v>
                </c:pt>
                <c:pt idx="44226">
                  <c:v>3.929253339767</c:v>
                </c:pt>
                <c:pt idx="44227">
                  <c:v>3.9292976856230002</c:v>
                </c:pt>
                <c:pt idx="44228">
                  <c:v>3.9293336868290001</c:v>
                </c:pt>
                <c:pt idx="44229">
                  <c:v>3.9293696880339999</c:v>
                </c:pt>
                <c:pt idx="44230">
                  <c:v>3.929405212402</c:v>
                </c:pt>
                <c:pt idx="44231">
                  <c:v>3.9294366836550001</c:v>
                </c:pt>
                <c:pt idx="44232">
                  <c:v>3.9294531345369998</c:v>
                </c:pt>
                <c:pt idx="44233">
                  <c:v>3.9294850826259999</c:v>
                </c:pt>
                <c:pt idx="44234">
                  <c:v>3.9295146465299999</c:v>
                </c:pt>
                <c:pt idx="44235">
                  <c:v>3.9295439720149998</c:v>
                </c:pt>
                <c:pt idx="44236">
                  <c:v>3.9295580387119999</c:v>
                </c:pt>
                <c:pt idx="44237">
                  <c:v>3.9295904636380001</c:v>
                </c:pt>
                <c:pt idx="44238">
                  <c:v>3.9296190738679999</c:v>
                </c:pt>
                <c:pt idx="44239">
                  <c:v>3.929647445679</c:v>
                </c:pt>
                <c:pt idx="44240">
                  <c:v>3.9296760559080002</c:v>
                </c:pt>
                <c:pt idx="44241">
                  <c:v>3.9297091960909998</c:v>
                </c:pt>
                <c:pt idx="44242">
                  <c:v>3.9297423362730002</c:v>
                </c:pt>
                <c:pt idx="44243">
                  <c:v>3.9297754764559998</c:v>
                </c:pt>
                <c:pt idx="44244">
                  <c:v>3.929805994034</c:v>
                </c:pt>
                <c:pt idx="44245">
                  <c:v>3.9298408031459999</c:v>
                </c:pt>
                <c:pt idx="44246">
                  <c:v>3.9298577308649998</c:v>
                </c:pt>
                <c:pt idx="44247">
                  <c:v>3.9298751354219998</c:v>
                </c:pt>
                <c:pt idx="44248">
                  <c:v>3.9298899173740001</c:v>
                </c:pt>
                <c:pt idx="44249">
                  <c:v>3.9299046993259998</c:v>
                </c:pt>
                <c:pt idx="44250">
                  <c:v>3.929915904999</c:v>
                </c:pt>
                <c:pt idx="44251">
                  <c:v>3.9299445152280001</c:v>
                </c:pt>
                <c:pt idx="44252">
                  <c:v>3.9299557209009999</c:v>
                </c:pt>
                <c:pt idx="44253">
                  <c:v>3.9299693107599998</c:v>
                </c:pt>
                <c:pt idx="44254">
                  <c:v>3.9299809932710001</c:v>
                </c:pt>
                <c:pt idx="44255">
                  <c:v>3.9299914836880001</c:v>
                </c:pt>
                <c:pt idx="44256">
                  <c:v>3.9300043582919999</c:v>
                </c:pt>
                <c:pt idx="44257">
                  <c:v>3.9300372600559998</c:v>
                </c:pt>
                <c:pt idx="44258">
                  <c:v>3.9300842285159998</c:v>
                </c:pt>
                <c:pt idx="44259">
                  <c:v>3.930140733719</c:v>
                </c:pt>
                <c:pt idx="44260">
                  <c:v>3.9302251338960001</c:v>
                </c:pt>
                <c:pt idx="44261">
                  <c:v>3.9303069114690001</c:v>
                </c:pt>
                <c:pt idx="44262">
                  <c:v>3.9303822517400002</c:v>
                </c:pt>
                <c:pt idx="44263">
                  <c:v>3.9307513237</c:v>
                </c:pt>
                <c:pt idx="44264">
                  <c:v>3.9308452606199999</c:v>
                </c:pt>
                <c:pt idx="44265">
                  <c:v>3.9309005737299998</c:v>
                </c:pt>
                <c:pt idx="44266">
                  <c:v>3.9309601783749999</c:v>
                </c:pt>
                <c:pt idx="44267">
                  <c:v>3.9310204982760002</c:v>
                </c:pt>
                <c:pt idx="44268">
                  <c:v>3.931084394455</c:v>
                </c:pt>
                <c:pt idx="44269">
                  <c:v>3.9311563968660002</c:v>
                </c:pt>
                <c:pt idx="44270">
                  <c:v>3.9312350749970002</c:v>
                </c:pt>
                <c:pt idx="44271">
                  <c:v>3.9313166141510001</c:v>
                </c:pt>
                <c:pt idx="44272">
                  <c:v>3.931401729584</c:v>
                </c:pt>
                <c:pt idx="44273">
                  <c:v>3.931493997574</c:v>
                </c:pt>
                <c:pt idx="44274">
                  <c:v>3.9315793514249999</c:v>
                </c:pt>
                <c:pt idx="44275">
                  <c:v>3.9316647052759999</c:v>
                </c:pt>
                <c:pt idx="44276">
                  <c:v>3.931753873825</c:v>
                </c:pt>
                <c:pt idx="44277">
                  <c:v>3.9318387508389998</c:v>
                </c:pt>
                <c:pt idx="44278">
                  <c:v>3.9319202899930001</c:v>
                </c:pt>
                <c:pt idx="44279">
                  <c:v>3.931993246078</c:v>
                </c:pt>
                <c:pt idx="44280">
                  <c:v>3.9320607185359999</c:v>
                </c:pt>
                <c:pt idx="44281">
                  <c:v>3.932121753693</c:v>
                </c:pt>
                <c:pt idx="44282">
                  <c:v>3.93217587471</c:v>
                </c:pt>
                <c:pt idx="44283">
                  <c:v>3.9322733879089999</c:v>
                </c:pt>
                <c:pt idx="44284">
                  <c:v>3.9326131343839998</c:v>
                </c:pt>
                <c:pt idx="44285">
                  <c:v>3.9329056739810002</c:v>
                </c:pt>
                <c:pt idx="44286">
                  <c:v>3.9329524040220001</c:v>
                </c:pt>
                <c:pt idx="44287">
                  <c:v>3.933004140854</c:v>
                </c:pt>
                <c:pt idx="44288">
                  <c:v>3.9330410957340001</c:v>
                </c:pt>
                <c:pt idx="44289">
                  <c:v>3.933081150055</c:v>
                </c:pt>
                <c:pt idx="44290">
                  <c:v>3.9331147670750002</c:v>
                </c:pt>
                <c:pt idx="44291">
                  <c:v>3.93314743042</c:v>
                </c:pt>
                <c:pt idx="44292">
                  <c:v>3.9331731796259999</c:v>
                </c:pt>
                <c:pt idx="44293">
                  <c:v>3.9332070350650001</c:v>
                </c:pt>
                <c:pt idx="44294">
                  <c:v>3.9332385063170001</c:v>
                </c:pt>
                <c:pt idx="44295">
                  <c:v>3.9332687854769999</c:v>
                </c:pt>
                <c:pt idx="44296">
                  <c:v>3.9332859516140002</c:v>
                </c:pt>
                <c:pt idx="44297">
                  <c:v>3.933304309845</c:v>
                </c:pt>
                <c:pt idx="44298">
                  <c:v>3.9333238601680001</c:v>
                </c:pt>
                <c:pt idx="44299">
                  <c:v>3.9333434104920002</c:v>
                </c:pt>
                <c:pt idx="44300">
                  <c:v>3.933358192444</c:v>
                </c:pt>
                <c:pt idx="44301">
                  <c:v>3.933389663696</c:v>
                </c:pt>
                <c:pt idx="44302">
                  <c:v>3.9334206581119999</c:v>
                </c:pt>
                <c:pt idx="44303">
                  <c:v>3.9334344863889998</c:v>
                </c:pt>
                <c:pt idx="44304">
                  <c:v>3.9334657192229998</c:v>
                </c:pt>
                <c:pt idx="44305">
                  <c:v>3.9334950447080002</c:v>
                </c:pt>
                <c:pt idx="44306">
                  <c:v>3.9335112571719999</c:v>
                </c:pt>
                <c:pt idx="44307">
                  <c:v>3.9335255622859999</c:v>
                </c:pt>
                <c:pt idx="44308">
                  <c:v>3.933542966843</c:v>
                </c:pt>
                <c:pt idx="44309">
                  <c:v>3.933558702469</c:v>
                </c:pt>
                <c:pt idx="44310">
                  <c:v>3.9335689544679999</c:v>
                </c:pt>
                <c:pt idx="44311">
                  <c:v>3.933586597443</c:v>
                </c:pt>
                <c:pt idx="44312">
                  <c:v>3.9336030483250002</c:v>
                </c:pt>
                <c:pt idx="44313">
                  <c:v>3.9336133003230001</c:v>
                </c:pt>
                <c:pt idx="44314">
                  <c:v>3.9336297512049998</c:v>
                </c:pt>
                <c:pt idx="44315">
                  <c:v>3.9336485862730002</c:v>
                </c:pt>
                <c:pt idx="44316">
                  <c:v>3.9336624145510002</c:v>
                </c:pt>
                <c:pt idx="44317">
                  <c:v>3.9336779117580001</c:v>
                </c:pt>
                <c:pt idx="44318">
                  <c:v>3.933696508408</c:v>
                </c:pt>
                <c:pt idx="44319">
                  <c:v>3.9337427616120002</c:v>
                </c:pt>
                <c:pt idx="44320">
                  <c:v>3.9339642524720002</c:v>
                </c:pt>
                <c:pt idx="44321">
                  <c:v>3.9340410232540002</c:v>
                </c:pt>
                <c:pt idx="44322">
                  <c:v>3.9341306686399999</c:v>
                </c:pt>
                <c:pt idx="44323">
                  <c:v>3.9342420101169999</c:v>
                </c:pt>
                <c:pt idx="44324">
                  <c:v>3.9343624114989999</c:v>
                </c:pt>
                <c:pt idx="44325">
                  <c:v>3.934486865997</c:v>
                </c:pt>
                <c:pt idx="44326">
                  <c:v>3.9346220493319999</c:v>
                </c:pt>
                <c:pt idx="44327">
                  <c:v>3.9347648620609998</c:v>
                </c:pt>
                <c:pt idx="44328">
                  <c:v>3.9349074363710002</c:v>
                </c:pt>
                <c:pt idx="44329">
                  <c:v>3.9350526332859999</c:v>
                </c:pt>
                <c:pt idx="44330">
                  <c:v>3.9351902008059998</c:v>
                </c:pt>
                <c:pt idx="44331">
                  <c:v>3.935311317444</c:v>
                </c:pt>
                <c:pt idx="44332">
                  <c:v>3.9354224205019999</c:v>
                </c:pt>
                <c:pt idx="44333">
                  <c:v>3.9355182647709999</c:v>
                </c:pt>
                <c:pt idx="44334">
                  <c:v>3.9355988502499999</c:v>
                </c:pt>
                <c:pt idx="44335">
                  <c:v>3.9356713294980001</c:v>
                </c:pt>
                <c:pt idx="44336">
                  <c:v>3.9357881546020002</c:v>
                </c:pt>
                <c:pt idx="44337">
                  <c:v>3.935874700546</c:v>
                </c:pt>
                <c:pt idx="44338">
                  <c:v>3.9360604286190002</c:v>
                </c:pt>
                <c:pt idx="44339">
                  <c:v>3.9361393451689999</c:v>
                </c:pt>
                <c:pt idx="44340">
                  <c:v>3.9362115859990001</c:v>
                </c:pt>
                <c:pt idx="44341">
                  <c:v>3.936305522919</c:v>
                </c:pt>
                <c:pt idx="44342">
                  <c:v>3.9363691806790002</c:v>
                </c:pt>
                <c:pt idx="44343">
                  <c:v>3.9364278316500001</c:v>
                </c:pt>
                <c:pt idx="44344">
                  <c:v>3.9364688396449998</c:v>
                </c:pt>
                <c:pt idx="44345">
                  <c:v>3.936495542526</c:v>
                </c:pt>
                <c:pt idx="44346">
                  <c:v>3.9365284442899999</c:v>
                </c:pt>
                <c:pt idx="44347">
                  <c:v>3.9365541934969999</c:v>
                </c:pt>
                <c:pt idx="44348">
                  <c:v>3.936582803726</c:v>
                </c:pt>
                <c:pt idx="44349">
                  <c:v>3.9366142749790001</c:v>
                </c:pt>
                <c:pt idx="44350">
                  <c:v>3.9366364479059999</c:v>
                </c:pt>
                <c:pt idx="44351">
                  <c:v>3.9366657733919999</c:v>
                </c:pt>
                <c:pt idx="44352">
                  <c:v>3.9366772174840001</c:v>
                </c:pt>
                <c:pt idx="44353">
                  <c:v>3.9366934299469998</c:v>
                </c:pt>
                <c:pt idx="44354">
                  <c:v>3.9367120265960001</c:v>
                </c:pt>
                <c:pt idx="44355">
                  <c:v>3.936727762222</c:v>
                </c:pt>
                <c:pt idx="44356">
                  <c:v>3.9367418289180001</c:v>
                </c:pt>
                <c:pt idx="44357">
                  <c:v>3.9367494583129998</c:v>
                </c:pt>
                <c:pt idx="44358">
                  <c:v>3.9367628097530001</c:v>
                </c:pt>
                <c:pt idx="44359">
                  <c:v>3.936772823334</c:v>
                </c:pt>
                <c:pt idx="44360">
                  <c:v>3.9367840290070002</c:v>
                </c:pt>
                <c:pt idx="44361">
                  <c:v>3.9367966651919999</c:v>
                </c:pt>
                <c:pt idx="44362">
                  <c:v>3.9368209838869999</c:v>
                </c:pt>
                <c:pt idx="44363">
                  <c:v>3.936844348907</c:v>
                </c:pt>
                <c:pt idx="44364">
                  <c:v>3.9368588924410002</c:v>
                </c:pt>
                <c:pt idx="44365">
                  <c:v>3.936866998672</c:v>
                </c:pt>
                <c:pt idx="44366">
                  <c:v>3.9368805885309999</c:v>
                </c:pt>
                <c:pt idx="44367">
                  <c:v>3.9368956089020002</c:v>
                </c:pt>
                <c:pt idx="44368">
                  <c:v>3.9369003772740001</c:v>
                </c:pt>
                <c:pt idx="44369">
                  <c:v>3.9369163513180001</c:v>
                </c:pt>
                <c:pt idx="44370">
                  <c:v>3.936931610107</c:v>
                </c:pt>
                <c:pt idx="44371">
                  <c:v>3.936936616898</c:v>
                </c:pt>
                <c:pt idx="44372">
                  <c:v>3.9369461536410002</c:v>
                </c:pt>
                <c:pt idx="44373">
                  <c:v>3.9369590282439999</c:v>
                </c:pt>
                <c:pt idx="44374">
                  <c:v>3.9369738101960001</c:v>
                </c:pt>
                <c:pt idx="44375">
                  <c:v>3.9369840621950001</c:v>
                </c:pt>
                <c:pt idx="44376">
                  <c:v>3.937001228333</c:v>
                </c:pt>
                <c:pt idx="44377">
                  <c:v>3.9370131492609999</c:v>
                </c:pt>
                <c:pt idx="44378">
                  <c:v>3.937020301819</c:v>
                </c:pt>
                <c:pt idx="44379">
                  <c:v>3.9370353221890002</c:v>
                </c:pt>
                <c:pt idx="44380">
                  <c:v>3.937070846558</c:v>
                </c:pt>
                <c:pt idx="44381">
                  <c:v>3.937109231949</c:v>
                </c:pt>
                <c:pt idx="44382">
                  <c:v>3.9371509551999999</c:v>
                </c:pt>
                <c:pt idx="44383">
                  <c:v>3.937327384949</c:v>
                </c:pt>
                <c:pt idx="44384">
                  <c:v>3.9373776912689999</c:v>
                </c:pt>
                <c:pt idx="44385">
                  <c:v>3.9374454021449998</c:v>
                </c:pt>
                <c:pt idx="44386">
                  <c:v>3.9375183582309998</c:v>
                </c:pt>
                <c:pt idx="44387">
                  <c:v>3.9376015663150001</c:v>
                </c:pt>
                <c:pt idx="44388">
                  <c:v>3.9376893043519998</c:v>
                </c:pt>
                <c:pt idx="44389">
                  <c:v>3.937793254852</c:v>
                </c:pt>
                <c:pt idx="44390">
                  <c:v>3.9379034042360002</c:v>
                </c:pt>
                <c:pt idx="44391">
                  <c:v>3.9380111694340001</c:v>
                </c:pt>
                <c:pt idx="44392">
                  <c:v>3.938126087189</c:v>
                </c:pt>
                <c:pt idx="44393">
                  <c:v>3.9382383823390001</c:v>
                </c:pt>
                <c:pt idx="44394">
                  <c:v>3.9383428096770001</c:v>
                </c:pt>
                <c:pt idx="44395">
                  <c:v>3.9384460449219998</c:v>
                </c:pt>
                <c:pt idx="44396">
                  <c:v>3.938546180725</c:v>
                </c:pt>
                <c:pt idx="44397">
                  <c:v>3.9386322498320001</c:v>
                </c:pt>
                <c:pt idx="44398">
                  <c:v>3.9387125968930001</c:v>
                </c:pt>
                <c:pt idx="44399">
                  <c:v>3.938783407211</c:v>
                </c:pt>
                <c:pt idx="44400">
                  <c:v>3.9388453960419998</c:v>
                </c:pt>
                <c:pt idx="44401">
                  <c:v>3.9388945102689998</c:v>
                </c:pt>
                <c:pt idx="44402">
                  <c:v>3.9391489028929998</c:v>
                </c:pt>
                <c:pt idx="44403">
                  <c:v>3.9391853809359998</c:v>
                </c:pt>
                <c:pt idx="44404">
                  <c:v>3.9392311573029999</c:v>
                </c:pt>
                <c:pt idx="44405">
                  <c:v>3.9392652511600001</c:v>
                </c:pt>
                <c:pt idx="44406">
                  <c:v>3.9392960071559999</c:v>
                </c:pt>
                <c:pt idx="44407">
                  <c:v>3.9393341541289999</c:v>
                </c:pt>
                <c:pt idx="44408">
                  <c:v>3.9393618106839998</c:v>
                </c:pt>
                <c:pt idx="44409">
                  <c:v>3.9393942356110001</c:v>
                </c:pt>
                <c:pt idx="44410">
                  <c:v>3.939425230026</c:v>
                </c:pt>
                <c:pt idx="44411">
                  <c:v>3.9394516944890001</c:v>
                </c:pt>
                <c:pt idx="44412">
                  <c:v>3.9394807815549999</c:v>
                </c:pt>
                <c:pt idx="44413">
                  <c:v>3.9394977092739998</c:v>
                </c:pt>
                <c:pt idx="44414">
                  <c:v>3.9395272731780002</c:v>
                </c:pt>
                <c:pt idx="44415">
                  <c:v>3.939554214478</c:v>
                </c:pt>
                <c:pt idx="44416">
                  <c:v>3.9395875930790001</c:v>
                </c:pt>
                <c:pt idx="44417">
                  <c:v>3.9396123886110002</c:v>
                </c:pt>
                <c:pt idx="44418">
                  <c:v>3.9396274089809999</c:v>
                </c:pt>
                <c:pt idx="44419">
                  <c:v>3.9396495819089998</c:v>
                </c:pt>
                <c:pt idx="44420">
                  <c:v>3.939679861069</c:v>
                </c:pt>
                <c:pt idx="44421">
                  <c:v>3.9396915435789999</c:v>
                </c:pt>
                <c:pt idx="44422">
                  <c:v>3.9397084712980002</c:v>
                </c:pt>
                <c:pt idx="44423">
                  <c:v>3.9397222995760002</c:v>
                </c:pt>
                <c:pt idx="44424">
                  <c:v>3.939735651016</c:v>
                </c:pt>
                <c:pt idx="44425">
                  <c:v>3.9397504329680002</c:v>
                </c:pt>
                <c:pt idx="44426">
                  <c:v>3.9397673606870001</c:v>
                </c:pt>
                <c:pt idx="44427">
                  <c:v>3.939779043198</c:v>
                </c:pt>
                <c:pt idx="44428">
                  <c:v>3.939794778824</c:v>
                </c:pt>
                <c:pt idx="44429">
                  <c:v>3.9398250579830001</c:v>
                </c:pt>
                <c:pt idx="44430">
                  <c:v>3.9398643970489999</c:v>
                </c:pt>
                <c:pt idx="44431">
                  <c:v>3.939910173416</c:v>
                </c:pt>
                <c:pt idx="44432">
                  <c:v>3.9401130676270002</c:v>
                </c:pt>
                <c:pt idx="44433">
                  <c:v>3.9402375221249999</c:v>
                </c:pt>
                <c:pt idx="44434">
                  <c:v>3.940284967422</c:v>
                </c:pt>
                <c:pt idx="44435">
                  <c:v>3.9403376579280001</c:v>
                </c:pt>
                <c:pt idx="44436">
                  <c:v>3.9403893947599999</c:v>
                </c:pt>
                <c:pt idx="44437">
                  <c:v>3.940447092056</c:v>
                </c:pt>
                <c:pt idx="44438">
                  <c:v>3.9405016899110001</c:v>
                </c:pt>
                <c:pt idx="44439">
                  <c:v>3.9405617713929999</c:v>
                </c:pt>
                <c:pt idx="44440">
                  <c:v>3.940621376038</c:v>
                </c:pt>
                <c:pt idx="44441">
                  <c:v>3.9406850337980002</c:v>
                </c:pt>
                <c:pt idx="44442">
                  <c:v>3.940753936768</c:v>
                </c:pt>
                <c:pt idx="44443">
                  <c:v>3.940818786621</c:v>
                </c:pt>
                <c:pt idx="44444">
                  <c:v>3.940878152847</c:v>
                </c:pt>
                <c:pt idx="44445">
                  <c:v>3.9409384727479999</c:v>
                </c:pt>
                <c:pt idx="44446">
                  <c:v>3.9410004615780001</c:v>
                </c:pt>
                <c:pt idx="44447">
                  <c:v>3.9410595893860001</c:v>
                </c:pt>
                <c:pt idx="44448">
                  <c:v>3.941122055054</c:v>
                </c:pt>
                <c:pt idx="44449">
                  <c:v>3.9411821365359998</c:v>
                </c:pt>
                <c:pt idx="44450">
                  <c:v>3.9412391185760001</c:v>
                </c:pt>
                <c:pt idx="44451">
                  <c:v>3.941293001175</c:v>
                </c:pt>
                <c:pt idx="44452">
                  <c:v>3.9413421154020001</c:v>
                </c:pt>
                <c:pt idx="44453">
                  <c:v>3.9413926601410001</c:v>
                </c:pt>
                <c:pt idx="44454">
                  <c:v>3.9414913654329999</c:v>
                </c:pt>
                <c:pt idx="44455">
                  <c:v>3.9418172836299998</c:v>
                </c:pt>
                <c:pt idx="44456">
                  <c:v>3.9418926239009999</c:v>
                </c:pt>
                <c:pt idx="44457">
                  <c:v>3.9419584274289998</c:v>
                </c:pt>
                <c:pt idx="44458">
                  <c:v>3.9420025348659999</c:v>
                </c:pt>
                <c:pt idx="44459">
                  <c:v>3.9420421123499998</c:v>
                </c:pt>
                <c:pt idx="44460">
                  <c:v>3.942082643509</c:v>
                </c:pt>
                <c:pt idx="44461">
                  <c:v>3.9421234130860001</c:v>
                </c:pt>
                <c:pt idx="44462">
                  <c:v>3.9421615600590001</c:v>
                </c:pt>
                <c:pt idx="44463">
                  <c:v>3.942196130753</c:v>
                </c:pt>
                <c:pt idx="44464">
                  <c:v>3.9422254562379999</c:v>
                </c:pt>
                <c:pt idx="44465">
                  <c:v>3.942239761353</c:v>
                </c:pt>
                <c:pt idx="44466">
                  <c:v>3.9422655105589999</c:v>
                </c:pt>
                <c:pt idx="44467">
                  <c:v>3.9422960281370001</c:v>
                </c:pt>
                <c:pt idx="44468">
                  <c:v>3.9423284530639999</c:v>
                </c:pt>
                <c:pt idx="44469">
                  <c:v>3.9423456192019999</c:v>
                </c:pt>
                <c:pt idx="44470">
                  <c:v>3.9423599243159999</c:v>
                </c:pt>
                <c:pt idx="44471">
                  <c:v>3.942375898361</c:v>
                </c:pt>
                <c:pt idx="44472">
                  <c:v>3.942409038544</c:v>
                </c:pt>
                <c:pt idx="44473">
                  <c:v>3.9424486160279999</c:v>
                </c:pt>
                <c:pt idx="44474">
                  <c:v>3.942461490631</c:v>
                </c:pt>
                <c:pt idx="44475">
                  <c:v>3.9424779415129998</c:v>
                </c:pt>
                <c:pt idx="44476">
                  <c:v>3.9424984455110001</c:v>
                </c:pt>
                <c:pt idx="44477">
                  <c:v>3.942534685135</c:v>
                </c:pt>
                <c:pt idx="44478">
                  <c:v>3.9425756931299998</c:v>
                </c:pt>
                <c:pt idx="44479">
                  <c:v>3.9426064491270001</c:v>
                </c:pt>
                <c:pt idx="44480">
                  <c:v>3.9426457881929999</c:v>
                </c:pt>
                <c:pt idx="44481">
                  <c:v>3.9426853656769998</c:v>
                </c:pt>
                <c:pt idx="44482">
                  <c:v>3.9427204132079998</c:v>
                </c:pt>
                <c:pt idx="44483">
                  <c:v>3.9427669048310001</c:v>
                </c:pt>
                <c:pt idx="44484">
                  <c:v>3.9428503513340001</c:v>
                </c:pt>
                <c:pt idx="44485">
                  <c:v>3.9430148601530002</c:v>
                </c:pt>
                <c:pt idx="44486">
                  <c:v>3.9430813789369998</c:v>
                </c:pt>
                <c:pt idx="44487">
                  <c:v>3.9431645870210001</c:v>
                </c:pt>
                <c:pt idx="44488">
                  <c:v>3.9432561397549999</c:v>
                </c:pt>
                <c:pt idx="44489">
                  <c:v>3.943350791931</c:v>
                </c:pt>
                <c:pt idx="44490">
                  <c:v>3.943460464478</c:v>
                </c:pt>
                <c:pt idx="44491">
                  <c:v>3.943575620651</c:v>
                </c:pt>
                <c:pt idx="44492">
                  <c:v>3.943694114685</c:v>
                </c:pt>
                <c:pt idx="44493">
                  <c:v>3.9438147544860001</c:v>
                </c:pt>
                <c:pt idx="44494">
                  <c:v>3.94393324852</c:v>
                </c:pt>
                <c:pt idx="44495">
                  <c:v>3.9440417289730001</c:v>
                </c:pt>
                <c:pt idx="44496">
                  <c:v>3.944145679474</c:v>
                </c:pt>
                <c:pt idx="44497">
                  <c:v>3.944236516953</c:v>
                </c:pt>
                <c:pt idx="44498">
                  <c:v>3.944316625595</c:v>
                </c:pt>
                <c:pt idx="44499">
                  <c:v>3.9443860054019999</c:v>
                </c:pt>
                <c:pt idx="44500">
                  <c:v>3.9444532394410001</c:v>
                </c:pt>
                <c:pt idx="44501">
                  <c:v>3.944552183151</c:v>
                </c:pt>
                <c:pt idx="44502">
                  <c:v>3.9448213577270002</c:v>
                </c:pt>
                <c:pt idx="44503">
                  <c:v>3.9450442790990001</c:v>
                </c:pt>
                <c:pt idx="44504">
                  <c:v>3.945322990417</c:v>
                </c:pt>
                <c:pt idx="44505">
                  <c:v>3.9453880786900002</c:v>
                </c:pt>
                <c:pt idx="44506">
                  <c:v>3.9454231262210002</c:v>
                </c:pt>
                <c:pt idx="44507">
                  <c:v>3.9454910755160002</c:v>
                </c:pt>
                <c:pt idx="44508">
                  <c:v>3.9455344676970001</c:v>
                </c:pt>
                <c:pt idx="44509">
                  <c:v>3.9455714225770002</c:v>
                </c:pt>
                <c:pt idx="44510">
                  <c:v>3.945605754852</c:v>
                </c:pt>
                <c:pt idx="44511">
                  <c:v>3.9456408023830001</c:v>
                </c:pt>
                <c:pt idx="44512">
                  <c:v>3.9456694126129999</c:v>
                </c:pt>
                <c:pt idx="44513">
                  <c:v>3.94570851326</c:v>
                </c:pt>
                <c:pt idx="44514">
                  <c:v>3.9457368850710002</c:v>
                </c:pt>
                <c:pt idx="44515">
                  <c:v>3.9457788467410002</c:v>
                </c:pt>
                <c:pt idx="44516">
                  <c:v>3.9458260536190002</c:v>
                </c:pt>
                <c:pt idx="44517">
                  <c:v>3.945867061615</c:v>
                </c:pt>
                <c:pt idx="44518">
                  <c:v>3.9459099769589998</c:v>
                </c:pt>
                <c:pt idx="44519">
                  <c:v>3.9459440708160001</c:v>
                </c:pt>
                <c:pt idx="44520">
                  <c:v>3.9459736347200001</c:v>
                </c:pt>
                <c:pt idx="44521">
                  <c:v>3.9460127353669998</c:v>
                </c:pt>
                <c:pt idx="44522">
                  <c:v>3.946041584015</c:v>
                </c:pt>
                <c:pt idx="44523">
                  <c:v>3.9460601806639999</c:v>
                </c:pt>
                <c:pt idx="44524">
                  <c:v>3.9460735321040001</c:v>
                </c:pt>
                <c:pt idx="44525">
                  <c:v>3.9460873603820001</c:v>
                </c:pt>
                <c:pt idx="44526">
                  <c:v>3.9461066722870002</c:v>
                </c:pt>
                <c:pt idx="44527">
                  <c:v>3.9461238384250001</c:v>
                </c:pt>
                <c:pt idx="44528">
                  <c:v>3.9461302757259999</c:v>
                </c:pt>
                <c:pt idx="44529">
                  <c:v>3.946147680283</c:v>
                </c:pt>
                <c:pt idx="44530">
                  <c:v>3.946168899536</c:v>
                </c:pt>
                <c:pt idx="44531">
                  <c:v>3.9461855888369999</c:v>
                </c:pt>
                <c:pt idx="44532">
                  <c:v>3.946205615997</c:v>
                </c:pt>
                <c:pt idx="44533">
                  <c:v>3.9462196826930001</c:v>
                </c:pt>
                <c:pt idx="44534">
                  <c:v>3.9462535381319999</c:v>
                </c:pt>
                <c:pt idx="44535">
                  <c:v>3.9462809562680001</c:v>
                </c:pt>
                <c:pt idx="44536">
                  <c:v>3.9463262557980001</c:v>
                </c:pt>
                <c:pt idx="44537">
                  <c:v>3.9463698863980001</c:v>
                </c:pt>
                <c:pt idx="44538">
                  <c:v>3.9465446472169998</c:v>
                </c:pt>
                <c:pt idx="44539">
                  <c:v>3.9466426372529999</c:v>
                </c:pt>
                <c:pt idx="44540">
                  <c:v>3.9466977119450002</c:v>
                </c:pt>
                <c:pt idx="44541">
                  <c:v>3.946756362915</c:v>
                </c:pt>
                <c:pt idx="44542">
                  <c:v>3.9468233585360002</c:v>
                </c:pt>
                <c:pt idx="44543">
                  <c:v>3.9468932151790002</c:v>
                </c:pt>
                <c:pt idx="44544">
                  <c:v>3.9469642639160001</c:v>
                </c:pt>
                <c:pt idx="44545">
                  <c:v>3.9470443725590001</c:v>
                </c:pt>
                <c:pt idx="44546">
                  <c:v>3.947127580643</c:v>
                </c:pt>
                <c:pt idx="44547">
                  <c:v>3.9472100734710001</c:v>
                </c:pt>
                <c:pt idx="44548">
                  <c:v>3.9472980499269998</c:v>
                </c:pt>
                <c:pt idx="44549">
                  <c:v>3.9473879337310001</c:v>
                </c:pt>
                <c:pt idx="44550">
                  <c:v>3.9474775791169998</c:v>
                </c:pt>
                <c:pt idx="44551">
                  <c:v>3.947563886642</c:v>
                </c:pt>
                <c:pt idx="44552">
                  <c:v>3.947647809982</c:v>
                </c:pt>
                <c:pt idx="44553">
                  <c:v>3.9477305412289998</c:v>
                </c:pt>
                <c:pt idx="44554">
                  <c:v>3.9478089809419998</c:v>
                </c:pt>
                <c:pt idx="44555">
                  <c:v>3.947880983353</c:v>
                </c:pt>
                <c:pt idx="44556">
                  <c:v>3.9479460716250001</c:v>
                </c:pt>
                <c:pt idx="44557">
                  <c:v>3.9480061531069999</c:v>
                </c:pt>
                <c:pt idx="44558">
                  <c:v>3.9480631351470001</c:v>
                </c:pt>
                <c:pt idx="44559">
                  <c:v>3.948120117188</c:v>
                </c:pt>
                <c:pt idx="44560">
                  <c:v>3.9482128620150001</c:v>
                </c:pt>
                <c:pt idx="44561">
                  <c:v>3.9483315944670001</c:v>
                </c:pt>
                <c:pt idx="44562">
                  <c:v>3.9485197067260001</c:v>
                </c:pt>
                <c:pt idx="44563">
                  <c:v>3.9486000537870001</c:v>
                </c:pt>
                <c:pt idx="44564">
                  <c:v>3.9486680030820001</c:v>
                </c:pt>
                <c:pt idx="44565">
                  <c:v>3.9487400054930002</c:v>
                </c:pt>
                <c:pt idx="44566">
                  <c:v>3.948779582977</c:v>
                </c:pt>
                <c:pt idx="44567">
                  <c:v>3.9488148689270002</c:v>
                </c:pt>
                <c:pt idx="44568">
                  <c:v>3.9488537311549998</c:v>
                </c:pt>
                <c:pt idx="44569">
                  <c:v>3.9488897323610002</c:v>
                </c:pt>
                <c:pt idx="44570">
                  <c:v>3.9489068984990001</c:v>
                </c:pt>
                <c:pt idx="44571">
                  <c:v>3.9489443302149998</c:v>
                </c:pt>
                <c:pt idx="44572">
                  <c:v>3.9489829540249999</c:v>
                </c:pt>
                <c:pt idx="44573">
                  <c:v>3.9490201473240001</c:v>
                </c:pt>
                <c:pt idx="44574">
                  <c:v>3.949054718018</c:v>
                </c:pt>
                <c:pt idx="44575">
                  <c:v>3.9490678310390002</c:v>
                </c:pt>
                <c:pt idx="44576">
                  <c:v>3.949098348618</c:v>
                </c:pt>
                <c:pt idx="44577">
                  <c:v>3.9491271972659998</c:v>
                </c:pt>
                <c:pt idx="44578">
                  <c:v>3.9491631984710001</c:v>
                </c:pt>
                <c:pt idx="44579">
                  <c:v>3.9491748809809999</c:v>
                </c:pt>
                <c:pt idx="44580">
                  <c:v>3.9492139816280001</c:v>
                </c:pt>
                <c:pt idx="44581">
                  <c:v>3.9492471218110001</c:v>
                </c:pt>
                <c:pt idx="44582">
                  <c:v>3.94926404953</c:v>
                </c:pt>
                <c:pt idx="44583">
                  <c:v>3.9492819309230001</c:v>
                </c:pt>
                <c:pt idx="44584">
                  <c:v>3.9492945671080002</c:v>
                </c:pt>
                <c:pt idx="44585">
                  <c:v>3.9493086338040002</c:v>
                </c:pt>
                <c:pt idx="44586">
                  <c:v>3.9493257999420002</c:v>
                </c:pt>
                <c:pt idx="44587">
                  <c:v>3.9493484497070002</c:v>
                </c:pt>
                <c:pt idx="44588">
                  <c:v>3.9493751525879999</c:v>
                </c:pt>
                <c:pt idx="44589">
                  <c:v>3.9493968486790001</c:v>
                </c:pt>
                <c:pt idx="44590">
                  <c:v>3.9494414329529999</c:v>
                </c:pt>
                <c:pt idx="44591">
                  <c:v>3.9495592117310001</c:v>
                </c:pt>
                <c:pt idx="44592">
                  <c:v>3.949721097946</c:v>
                </c:pt>
                <c:pt idx="44593">
                  <c:v>3.9497768878940001</c:v>
                </c:pt>
                <c:pt idx="44594">
                  <c:v>3.9498233795169999</c:v>
                </c:pt>
                <c:pt idx="44595">
                  <c:v>3.9498822689059998</c:v>
                </c:pt>
                <c:pt idx="44596">
                  <c:v>3.9499514102940001</c:v>
                </c:pt>
                <c:pt idx="44597">
                  <c:v>3.9500200748440002</c:v>
                </c:pt>
                <c:pt idx="44598">
                  <c:v>3.9500937461849999</c:v>
                </c:pt>
                <c:pt idx="44599">
                  <c:v>3.9501805305479998</c:v>
                </c:pt>
                <c:pt idx="44600">
                  <c:v>3.9502694606780002</c:v>
                </c:pt>
                <c:pt idx="44601">
                  <c:v>3.9503517150879999</c:v>
                </c:pt>
                <c:pt idx="44602">
                  <c:v>3.9504444599149999</c:v>
                </c:pt>
                <c:pt idx="44603">
                  <c:v>3.9505362510680002</c:v>
                </c:pt>
                <c:pt idx="44604">
                  <c:v>3.9506127834320002</c:v>
                </c:pt>
                <c:pt idx="44605">
                  <c:v>3.9506928920750002</c:v>
                </c:pt>
                <c:pt idx="44606">
                  <c:v>3.9507715702059998</c:v>
                </c:pt>
                <c:pt idx="44607">
                  <c:v>3.950840473175</c:v>
                </c:pt>
                <c:pt idx="44608">
                  <c:v>3.950901508331</c:v>
                </c:pt>
                <c:pt idx="44609">
                  <c:v>3.9509611129760001</c:v>
                </c:pt>
                <c:pt idx="44610">
                  <c:v>3.9510138034820002</c:v>
                </c:pt>
                <c:pt idx="44611">
                  <c:v>3.951339483261</c:v>
                </c:pt>
                <c:pt idx="44612">
                  <c:v>3.9513840675349998</c:v>
                </c:pt>
                <c:pt idx="44613">
                  <c:v>3.9514222145079998</c:v>
                </c:pt>
                <c:pt idx="44614">
                  <c:v>3.9514670372010001</c:v>
                </c:pt>
                <c:pt idx="44615">
                  <c:v>3.9514999389650001</c:v>
                </c:pt>
                <c:pt idx="44616">
                  <c:v>3.951539993286</c:v>
                </c:pt>
                <c:pt idx="44617">
                  <c:v>3.9515757560729998</c:v>
                </c:pt>
                <c:pt idx="44618">
                  <c:v>3.951607704163</c:v>
                </c:pt>
                <c:pt idx="44619">
                  <c:v>3.9516379833220001</c:v>
                </c:pt>
                <c:pt idx="44620">
                  <c:v>3.9516501426700001</c:v>
                </c:pt>
                <c:pt idx="44621">
                  <c:v>3.9516661167140001</c:v>
                </c:pt>
                <c:pt idx="44622">
                  <c:v>3.9516978263849998</c:v>
                </c:pt>
                <c:pt idx="44623">
                  <c:v>3.951712608337</c:v>
                </c:pt>
                <c:pt idx="44624">
                  <c:v>3.9517450332639998</c:v>
                </c:pt>
                <c:pt idx="44625">
                  <c:v>3.951775312424</c:v>
                </c:pt>
                <c:pt idx="44626">
                  <c:v>3.9517900943759998</c:v>
                </c:pt>
                <c:pt idx="44627">
                  <c:v>3.951804876328</c:v>
                </c:pt>
                <c:pt idx="44628">
                  <c:v>3.9518198966979998</c:v>
                </c:pt>
                <c:pt idx="44629">
                  <c:v>3.9518339633939998</c:v>
                </c:pt>
                <c:pt idx="44630">
                  <c:v>3.9518444538119999</c:v>
                </c:pt>
                <c:pt idx="44631">
                  <c:v>3.9518759250639999</c:v>
                </c:pt>
                <c:pt idx="44632">
                  <c:v>3.9519035816189998</c:v>
                </c:pt>
                <c:pt idx="44633">
                  <c:v>3.9519498348240001</c:v>
                </c:pt>
                <c:pt idx="44634">
                  <c:v>3.9519858360289999</c:v>
                </c:pt>
                <c:pt idx="44635">
                  <c:v>3.9520292282099998</c:v>
                </c:pt>
                <c:pt idx="44636">
                  <c:v>3.9520759582520002</c:v>
                </c:pt>
                <c:pt idx="44637">
                  <c:v>3.952117204666</c:v>
                </c:pt>
                <c:pt idx="44638">
                  <c:v>3.9521675109859999</c:v>
                </c:pt>
                <c:pt idx="44639">
                  <c:v>3.9522156715390002</c:v>
                </c:pt>
                <c:pt idx="44640">
                  <c:v>3.9522602558140001</c:v>
                </c:pt>
                <c:pt idx="44641">
                  <c:v>3.9523189067839999</c:v>
                </c:pt>
                <c:pt idx="44642">
                  <c:v>3.9524645805360001</c:v>
                </c:pt>
                <c:pt idx="44643">
                  <c:v>3.9526464939119998</c:v>
                </c:pt>
                <c:pt idx="44644">
                  <c:v>3.952888011932</c:v>
                </c:pt>
                <c:pt idx="44645">
                  <c:v>3.9529345035549999</c:v>
                </c:pt>
                <c:pt idx="44646">
                  <c:v>3.9530019760130002</c:v>
                </c:pt>
                <c:pt idx="44647">
                  <c:v>3.953078269958</c:v>
                </c:pt>
                <c:pt idx="44648">
                  <c:v>3.9531450271609998</c:v>
                </c:pt>
                <c:pt idx="44649">
                  <c:v>3.953231334686</c:v>
                </c:pt>
                <c:pt idx="44650">
                  <c:v>3.953318357468</c:v>
                </c:pt>
                <c:pt idx="44651">
                  <c:v>3.953397035599</c:v>
                </c:pt>
                <c:pt idx="44652">
                  <c:v>3.9534883499150002</c:v>
                </c:pt>
                <c:pt idx="44653">
                  <c:v>3.9535779952999999</c:v>
                </c:pt>
                <c:pt idx="44654">
                  <c:v>3.9536573886870001</c:v>
                </c:pt>
                <c:pt idx="44655">
                  <c:v>3.953733444214</c:v>
                </c:pt>
                <c:pt idx="44656">
                  <c:v>3.953808307648</c:v>
                </c:pt>
                <c:pt idx="44657">
                  <c:v>3.9538733959200001</c:v>
                </c:pt>
                <c:pt idx="44658">
                  <c:v>3.9539268016819999</c:v>
                </c:pt>
                <c:pt idx="44659">
                  <c:v>3.9540362358090002</c:v>
                </c:pt>
                <c:pt idx="44660">
                  <c:v>3.9542307853700001</c:v>
                </c:pt>
                <c:pt idx="44661">
                  <c:v>3.9544491767880001</c:v>
                </c:pt>
                <c:pt idx="44662">
                  <c:v>3.9547860622409998</c:v>
                </c:pt>
                <c:pt idx="44663">
                  <c:v>3.9549932479860002</c:v>
                </c:pt>
                <c:pt idx="44664">
                  <c:v>3.9551000595089998</c:v>
                </c:pt>
                <c:pt idx="44665">
                  <c:v>3.9552009105680002</c:v>
                </c:pt>
                <c:pt idx="44666">
                  <c:v>3.9552712440489999</c:v>
                </c:pt>
                <c:pt idx="44667">
                  <c:v>3.9553482532499999</c:v>
                </c:pt>
                <c:pt idx="44668">
                  <c:v>3.9553933143619999</c:v>
                </c:pt>
                <c:pt idx="44669">
                  <c:v>3.955466985703</c:v>
                </c:pt>
                <c:pt idx="44670">
                  <c:v>3.9555165767670002</c:v>
                </c:pt>
                <c:pt idx="44671">
                  <c:v>3.9555685520170001</c:v>
                </c:pt>
                <c:pt idx="44672">
                  <c:v>3.9556019306180001</c:v>
                </c:pt>
                <c:pt idx="44673">
                  <c:v>3.9556369781490002</c:v>
                </c:pt>
                <c:pt idx="44674">
                  <c:v>3.955674886703</c:v>
                </c:pt>
                <c:pt idx="44675">
                  <c:v>3.9556927680970002</c:v>
                </c:pt>
                <c:pt idx="44676">
                  <c:v>3.9557046890260001</c:v>
                </c:pt>
                <c:pt idx="44677">
                  <c:v>3.9557399749759998</c:v>
                </c:pt>
                <c:pt idx="44678">
                  <c:v>3.9557673931120001</c:v>
                </c:pt>
                <c:pt idx="44679">
                  <c:v>3.9557864665990001</c:v>
                </c:pt>
                <c:pt idx="44680">
                  <c:v>3.9558022022250001</c:v>
                </c:pt>
                <c:pt idx="44681">
                  <c:v>3.955826282501</c:v>
                </c:pt>
                <c:pt idx="44682">
                  <c:v>3.9558577537540001</c:v>
                </c:pt>
                <c:pt idx="44683">
                  <c:v>3.9558753967290001</c:v>
                </c:pt>
                <c:pt idx="44684">
                  <c:v>3.9559044837949999</c:v>
                </c:pt>
                <c:pt idx="44685">
                  <c:v>3.9559209346770001</c:v>
                </c:pt>
                <c:pt idx="44686">
                  <c:v>3.9559404850009998</c:v>
                </c:pt>
                <c:pt idx="44687">
                  <c:v>3.9559662342070001</c:v>
                </c:pt>
                <c:pt idx="44688">
                  <c:v>3.9559891223910002</c:v>
                </c:pt>
                <c:pt idx="44689">
                  <c:v>3.956005811691</c:v>
                </c:pt>
                <c:pt idx="44690">
                  <c:v>3.9560050964359998</c:v>
                </c:pt>
                <c:pt idx="44691">
                  <c:v>3.9560487270359999</c:v>
                </c:pt>
                <c:pt idx="44692">
                  <c:v>3.956071853638</c:v>
                </c:pt>
                <c:pt idx="44693">
                  <c:v>3.9561047554019999</c:v>
                </c:pt>
                <c:pt idx="44694">
                  <c:v>3.9561443328860002</c:v>
                </c:pt>
                <c:pt idx="44695">
                  <c:v>3.9561862945559998</c:v>
                </c:pt>
                <c:pt idx="44696">
                  <c:v>3.9562337398529999</c:v>
                </c:pt>
                <c:pt idx="44697">
                  <c:v>3.9562711715700001</c:v>
                </c:pt>
                <c:pt idx="44698">
                  <c:v>3.9563190937039998</c:v>
                </c:pt>
                <c:pt idx="44699">
                  <c:v>3.9565820693970002</c:v>
                </c:pt>
                <c:pt idx="44700">
                  <c:v>3.9566469192499998</c:v>
                </c:pt>
                <c:pt idx="44701">
                  <c:v>3.9567232131960002</c:v>
                </c:pt>
                <c:pt idx="44702">
                  <c:v>3.9567856788640001</c:v>
                </c:pt>
                <c:pt idx="44703">
                  <c:v>3.9568827152249999</c:v>
                </c:pt>
                <c:pt idx="44704">
                  <c:v>3.9569890499109999</c:v>
                </c:pt>
                <c:pt idx="44705">
                  <c:v>3.9570810794829998</c:v>
                </c:pt>
                <c:pt idx="44706">
                  <c:v>3.9572000503539999</c:v>
                </c:pt>
                <c:pt idx="44707">
                  <c:v>3.9573194980620001</c:v>
                </c:pt>
                <c:pt idx="44708">
                  <c:v>3.9574172496800002</c:v>
                </c:pt>
                <c:pt idx="44709">
                  <c:v>3.957536935806</c:v>
                </c:pt>
                <c:pt idx="44710">
                  <c:v>3.9576549530029999</c:v>
                </c:pt>
                <c:pt idx="44711">
                  <c:v>3.9577453136440002</c:v>
                </c:pt>
                <c:pt idx="44712">
                  <c:v>3.9578347206119999</c:v>
                </c:pt>
                <c:pt idx="44713">
                  <c:v>3.9579236507419999</c:v>
                </c:pt>
                <c:pt idx="44714">
                  <c:v>3.9579999446869998</c:v>
                </c:pt>
                <c:pt idx="44715">
                  <c:v>3.9580559730529998</c:v>
                </c:pt>
                <c:pt idx="44716">
                  <c:v>3.958124637604</c:v>
                </c:pt>
                <c:pt idx="44717">
                  <c:v>3.9582269191739998</c:v>
                </c:pt>
                <c:pt idx="44718">
                  <c:v>3.9583327770230001</c:v>
                </c:pt>
                <c:pt idx="44719">
                  <c:v>3.9587080478669998</c:v>
                </c:pt>
                <c:pt idx="44720">
                  <c:v>3.9589030742650002</c:v>
                </c:pt>
                <c:pt idx="44721">
                  <c:v>3.9590291976929999</c:v>
                </c:pt>
                <c:pt idx="44722">
                  <c:v>3.959068059921</c:v>
                </c:pt>
                <c:pt idx="44723">
                  <c:v>3.959134101868</c:v>
                </c:pt>
                <c:pt idx="44724">
                  <c:v>3.9592444896700001</c:v>
                </c:pt>
                <c:pt idx="44725">
                  <c:v>3.9593536853789999</c:v>
                </c:pt>
                <c:pt idx="44726">
                  <c:v>3.9594318866729998</c:v>
                </c:pt>
                <c:pt idx="44727">
                  <c:v>3.9595801830289998</c:v>
                </c:pt>
                <c:pt idx="44728">
                  <c:v>3.9599058628080002</c:v>
                </c:pt>
                <c:pt idx="44729">
                  <c:v>3.9599552154539999</c:v>
                </c:pt>
                <c:pt idx="44730">
                  <c:v>3.9600439071659999</c:v>
                </c:pt>
                <c:pt idx="44731">
                  <c:v>3.9600982666019999</c:v>
                </c:pt>
                <c:pt idx="44732">
                  <c:v>3.9601500034330002</c:v>
                </c:pt>
                <c:pt idx="44733">
                  <c:v>3.9601988792420002</c:v>
                </c:pt>
                <c:pt idx="44734">
                  <c:v>3.9602580070500002</c:v>
                </c:pt>
                <c:pt idx="44735">
                  <c:v>3.9603145122529999</c:v>
                </c:pt>
                <c:pt idx="44736">
                  <c:v>3.96035861969</c:v>
                </c:pt>
                <c:pt idx="44737">
                  <c:v>3.960412740707</c:v>
                </c:pt>
                <c:pt idx="44738">
                  <c:v>3.960466623306</c:v>
                </c:pt>
                <c:pt idx="44739">
                  <c:v>3.960499763489</c:v>
                </c:pt>
                <c:pt idx="44740">
                  <c:v>3.9605953693389999</c:v>
                </c:pt>
                <c:pt idx="44741">
                  <c:v>3.9608829021449998</c:v>
                </c:pt>
                <c:pt idx="44742">
                  <c:v>3.9609222412110001</c:v>
                </c:pt>
                <c:pt idx="44743">
                  <c:v>3.9609651565549999</c:v>
                </c:pt>
                <c:pt idx="44744">
                  <c:v>3.9610147476200002</c:v>
                </c:pt>
                <c:pt idx="44745">
                  <c:v>3.9610440731050001</c:v>
                </c:pt>
                <c:pt idx="44746">
                  <c:v>3.961085557938</c:v>
                </c:pt>
                <c:pt idx="44747">
                  <c:v>3.9611108303070002</c:v>
                </c:pt>
                <c:pt idx="44748">
                  <c:v>3.9611413478849999</c:v>
                </c:pt>
                <c:pt idx="44749">
                  <c:v>3.9611561298370002</c:v>
                </c:pt>
                <c:pt idx="44750">
                  <c:v>3.9611723422999998</c:v>
                </c:pt>
                <c:pt idx="44751">
                  <c:v>3.9611840248110002</c:v>
                </c:pt>
                <c:pt idx="44752">
                  <c:v>3.9612171649930001</c:v>
                </c:pt>
                <c:pt idx="44753">
                  <c:v>3.9612438678739998</c:v>
                </c:pt>
                <c:pt idx="44754">
                  <c:v>3.9612591266630002</c:v>
                </c:pt>
                <c:pt idx="44755">
                  <c:v>3.961275815964</c:v>
                </c:pt>
                <c:pt idx="44756">
                  <c:v>3.961281061172</c:v>
                </c:pt>
                <c:pt idx="44757">
                  <c:v>3.9612960815429998</c:v>
                </c:pt>
                <c:pt idx="44758">
                  <c:v>3.9613082408909999</c:v>
                </c:pt>
                <c:pt idx="44759">
                  <c:v>3.9613156318659999</c:v>
                </c:pt>
                <c:pt idx="44760">
                  <c:v>3.9613294601439999</c:v>
                </c:pt>
                <c:pt idx="44761">
                  <c:v>3.9613430500029998</c:v>
                </c:pt>
                <c:pt idx="44762">
                  <c:v>3.9613521099089999</c:v>
                </c:pt>
                <c:pt idx="44763">
                  <c:v>3.9613606929779999</c:v>
                </c:pt>
                <c:pt idx="44764">
                  <c:v>3.9613776206970002</c:v>
                </c:pt>
                <c:pt idx="44765">
                  <c:v>3.9613919258119998</c:v>
                </c:pt>
                <c:pt idx="44766">
                  <c:v>3.9613952636719998</c:v>
                </c:pt>
                <c:pt idx="44767">
                  <c:v>3.9614107608800002</c:v>
                </c:pt>
                <c:pt idx="44768">
                  <c:v>3.9614279270170001</c:v>
                </c:pt>
                <c:pt idx="44769">
                  <c:v>3.9614353179930002</c:v>
                </c:pt>
                <c:pt idx="44770">
                  <c:v>3.9614531993869999</c:v>
                </c:pt>
                <c:pt idx="44771">
                  <c:v>3.9614696502690001</c:v>
                </c:pt>
                <c:pt idx="44772">
                  <c:v>3.961481571198</c:v>
                </c:pt>
                <c:pt idx="44773">
                  <c:v>3.9614951610569999</c:v>
                </c:pt>
                <c:pt idx="44774">
                  <c:v>3.9615154266360002</c:v>
                </c:pt>
                <c:pt idx="44775">
                  <c:v>3.961530447006</c:v>
                </c:pt>
                <c:pt idx="44776">
                  <c:v>3.9615435600279998</c:v>
                </c:pt>
                <c:pt idx="44777">
                  <c:v>3.9615628719329998</c:v>
                </c:pt>
                <c:pt idx="44778">
                  <c:v>3.9615828990940001</c:v>
                </c:pt>
                <c:pt idx="44779">
                  <c:v>3.961588144302</c:v>
                </c:pt>
                <c:pt idx="44780">
                  <c:v>3.9616067409519999</c:v>
                </c:pt>
                <c:pt idx="44781">
                  <c:v>3.961626291275</c:v>
                </c:pt>
                <c:pt idx="44782">
                  <c:v>3.961636781693</c:v>
                </c:pt>
                <c:pt idx="44783">
                  <c:v>3.9616546630860001</c:v>
                </c:pt>
                <c:pt idx="44784">
                  <c:v>3.9616742134090002</c:v>
                </c:pt>
                <c:pt idx="44785">
                  <c:v>3.9616882801059998</c:v>
                </c:pt>
                <c:pt idx="44786">
                  <c:v>3.9617278575900001</c:v>
                </c:pt>
                <c:pt idx="44787">
                  <c:v>3.961766004562</c:v>
                </c:pt>
                <c:pt idx="44788">
                  <c:v>3.9618194103239999</c:v>
                </c:pt>
                <c:pt idx="44789">
                  <c:v>3.9618945121769999</c:v>
                </c:pt>
                <c:pt idx="44790">
                  <c:v>3.9620473384860002</c:v>
                </c:pt>
                <c:pt idx="44791">
                  <c:v>3.9621498584750001</c:v>
                </c:pt>
                <c:pt idx="44792">
                  <c:v>3.9622185230259999</c:v>
                </c:pt>
                <c:pt idx="44793">
                  <c:v>3.962283611298</c:v>
                </c:pt>
                <c:pt idx="44794">
                  <c:v>3.9623668193819999</c:v>
                </c:pt>
                <c:pt idx="44795">
                  <c:v>3.9624571800230002</c:v>
                </c:pt>
                <c:pt idx="44796">
                  <c:v>3.9625399112699999</c:v>
                </c:pt>
                <c:pt idx="44797">
                  <c:v>3.9626429080959999</c:v>
                </c:pt>
                <c:pt idx="44798">
                  <c:v>3.9627480506900001</c:v>
                </c:pt>
                <c:pt idx="44799">
                  <c:v>3.96284532547</c:v>
                </c:pt>
                <c:pt idx="44800">
                  <c:v>3.9629559516909998</c:v>
                </c:pt>
                <c:pt idx="44801">
                  <c:v>3.9630672931670001</c:v>
                </c:pt>
                <c:pt idx="44802">
                  <c:v>3.963166236877</c:v>
                </c:pt>
                <c:pt idx="44803">
                  <c:v>3.963260173798</c:v>
                </c:pt>
                <c:pt idx="44804">
                  <c:v>3.9633610248569999</c:v>
                </c:pt>
                <c:pt idx="44805">
                  <c:v>3.963452339172</c:v>
                </c:pt>
                <c:pt idx="44806">
                  <c:v>3.9635245800019998</c:v>
                </c:pt>
                <c:pt idx="44807">
                  <c:v>3.96360373497</c:v>
                </c:pt>
                <c:pt idx="44808">
                  <c:v>3.963679075241</c:v>
                </c:pt>
                <c:pt idx="44809">
                  <c:v>3.96373462677</c:v>
                </c:pt>
                <c:pt idx="44810">
                  <c:v>3.9637978076930001</c:v>
                </c:pt>
                <c:pt idx="44811">
                  <c:v>3.9638581275939999</c:v>
                </c:pt>
                <c:pt idx="44812">
                  <c:v>3.9639501571659999</c:v>
                </c:pt>
                <c:pt idx="44813">
                  <c:v>3.9642641544339998</c:v>
                </c:pt>
                <c:pt idx="44814">
                  <c:v>3.96431016922</c:v>
                </c:pt>
                <c:pt idx="44815">
                  <c:v>3.9643614292140001</c:v>
                </c:pt>
                <c:pt idx="44816">
                  <c:v>3.9644017219540002</c:v>
                </c:pt>
                <c:pt idx="44817">
                  <c:v>3.964449644089</c:v>
                </c:pt>
                <c:pt idx="44818">
                  <c:v>3.9644899368290001</c:v>
                </c:pt>
                <c:pt idx="44819">
                  <c:v>3.9645283222200001</c:v>
                </c:pt>
                <c:pt idx="44820">
                  <c:v>3.9645774364470001</c:v>
                </c:pt>
                <c:pt idx="44821">
                  <c:v>3.9645862579350002</c:v>
                </c:pt>
                <c:pt idx="44822">
                  <c:v>3.9646260738370001</c:v>
                </c:pt>
                <c:pt idx="44823">
                  <c:v>3.9646480083469999</c:v>
                </c:pt>
                <c:pt idx="44824">
                  <c:v>3.964683294296</c:v>
                </c:pt>
                <c:pt idx="44825">
                  <c:v>3.964705705643</c:v>
                </c:pt>
                <c:pt idx="44826">
                  <c:v>3.9647228717799998</c:v>
                </c:pt>
                <c:pt idx="44827">
                  <c:v>3.9647436141969998</c:v>
                </c:pt>
                <c:pt idx="44828">
                  <c:v>3.9647684097289999</c:v>
                </c:pt>
                <c:pt idx="44829">
                  <c:v>3.9648013114929999</c:v>
                </c:pt>
                <c:pt idx="44830">
                  <c:v>3.9648153781889999</c:v>
                </c:pt>
                <c:pt idx="44831">
                  <c:v>3.9648256301879998</c:v>
                </c:pt>
                <c:pt idx="44832">
                  <c:v>3.9648432731629999</c:v>
                </c:pt>
                <c:pt idx="44833">
                  <c:v>3.9648728370669999</c:v>
                </c:pt>
                <c:pt idx="44834">
                  <c:v>3.9649145603179998</c:v>
                </c:pt>
                <c:pt idx="44835">
                  <c:v>3.964955329895</c:v>
                </c:pt>
                <c:pt idx="44836">
                  <c:v>3.964995384216</c:v>
                </c:pt>
                <c:pt idx="44837">
                  <c:v>3.9650499820710001</c:v>
                </c:pt>
                <c:pt idx="44838">
                  <c:v>3.9651238918299998</c:v>
                </c:pt>
                <c:pt idx="44839">
                  <c:v>3.9653887748719998</c:v>
                </c:pt>
                <c:pt idx="44840">
                  <c:v>3.9654407501220001</c:v>
                </c:pt>
                <c:pt idx="44841">
                  <c:v>3.9655041694639999</c:v>
                </c:pt>
                <c:pt idx="44842">
                  <c:v>3.9655711650850001</c:v>
                </c:pt>
                <c:pt idx="44843">
                  <c:v>3.9656374454500001</c:v>
                </c:pt>
                <c:pt idx="44844">
                  <c:v>3.9657170772549999</c:v>
                </c:pt>
                <c:pt idx="44845">
                  <c:v>3.9657995700840001</c:v>
                </c:pt>
                <c:pt idx="44846">
                  <c:v>3.9658784866330001</c:v>
                </c:pt>
                <c:pt idx="44847">
                  <c:v>3.965966939926</c:v>
                </c:pt>
                <c:pt idx="44848">
                  <c:v>3.9660565853119998</c:v>
                </c:pt>
                <c:pt idx="44849">
                  <c:v>3.9661397933960001</c:v>
                </c:pt>
                <c:pt idx="44850">
                  <c:v>3.9662208557129999</c:v>
                </c:pt>
                <c:pt idx="44851">
                  <c:v>3.9663007259369998</c:v>
                </c:pt>
                <c:pt idx="44852">
                  <c:v>3.9663739204409998</c:v>
                </c:pt>
                <c:pt idx="44853">
                  <c:v>3.9664425849909999</c:v>
                </c:pt>
                <c:pt idx="44854">
                  <c:v>3.9665071964259999</c:v>
                </c:pt>
                <c:pt idx="44855">
                  <c:v>3.9665637016300002</c:v>
                </c:pt>
                <c:pt idx="44856">
                  <c:v>3.9666142463680001</c:v>
                </c:pt>
                <c:pt idx="44857">
                  <c:v>3.9667105674740002</c:v>
                </c:pt>
                <c:pt idx="44858">
                  <c:v>3.9670100212100001</c:v>
                </c:pt>
                <c:pt idx="44859">
                  <c:v>3.9670841693879999</c:v>
                </c:pt>
                <c:pt idx="44860">
                  <c:v>3.9671311378479999</c:v>
                </c:pt>
                <c:pt idx="44861">
                  <c:v>3.9671757221220001</c:v>
                </c:pt>
                <c:pt idx="44862">
                  <c:v>3.9672160148620002</c:v>
                </c:pt>
                <c:pt idx="44863">
                  <c:v>3.9672365188600001</c:v>
                </c:pt>
                <c:pt idx="44864">
                  <c:v>3.9672718048100002</c:v>
                </c:pt>
                <c:pt idx="44865">
                  <c:v>3.9673128128049999</c:v>
                </c:pt>
                <c:pt idx="44866">
                  <c:v>3.967342853546</c:v>
                </c:pt>
                <c:pt idx="44867">
                  <c:v>3.9673633575439999</c:v>
                </c:pt>
                <c:pt idx="44868">
                  <c:v>3.9673988819120001</c:v>
                </c:pt>
                <c:pt idx="44869">
                  <c:v>3.9674406051640001</c:v>
                </c:pt>
                <c:pt idx="44870">
                  <c:v>3.9674725532530002</c:v>
                </c:pt>
                <c:pt idx="44871">
                  <c:v>3.967515230179</c:v>
                </c:pt>
                <c:pt idx="44872">
                  <c:v>3.9675576686860001</c:v>
                </c:pt>
                <c:pt idx="44873">
                  <c:v>3.9675910472870002</c:v>
                </c:pt>
                <c:pt idx="44874">
                  <c:v>3.9676318168639999</c:v>
                </c:pt>
                <c:pt idx="44875">
                  <c:v>3.9676685333249999</c:v>
                </c:pt>
                <c:pt idx="44876">
                  <c:v>3.9676971435550001</c:v>
                </c:pt>
                <c:pt idx="44877">
                  <c:v>3.9677393436430002</c:v>
                </c:pt>
                <c:pt idx="44878">
                  <c:v>3.9677774906160002</c:v>
                </c:pt>
                <c:pt idx="44879">
                  <c:v>3.9678244590760001</c:v>
                </c:pt>
                <c:pt idx="44880">
                  <c:v>3.967869281769</c:v>
                </c:pt>
                <c:pt idx="44881">
                  <c:v>3.9679119586940002</c:v>
                </c:pt>
                <c:pt idx="44882">
                  <c:v>3.967963457108</c:v>
                </c:pt>
                <c:pt idx="44883">
                  <c:v>3.9679996967319999</c:v>
                </c:pt>
                <c:pt idx="44884">
                  <c:v>3.9680376052859998</c:v>
                </c:pt>
                <c:pt idx="44885">
                  <c:v>3.968076705933</c:v>
                </c:pt>
                <c:pt idx="44886">
                  <c:v>3.9681124687190001</c:v>
                </c:pt>
                <c:pt idx="44887">
                  <c:v>3.9681568145749999</c:v>
                </c:pt>
                <c:pt idx="44888">
                  <c:v>3.9682090282439999</c:v>
                </c:pt>
                <c:pt idx="44889">
                  <c:v>3.968516349792</c:v>
                </c:pt>
                <c:pt idx="44890">
                  <c:v>3.9686081409449998</c:v>
                </c:pt>
                <c:pt idx="44891">
                  <c:v>3.9686655998229998</c:v>
                </c:pt>
                <c:pt idx="44892">
                  <c:v>3.9687113761899999</c:v>
                </c:pt>
                <c:pt idx="44893">
                  <c:v>3.9687757492069999</c:v>
                </c:pt>
                <c:pt idx="44894">
                  <c:v>3.9688489437099999</c:v>
                </c:pt>
                <c:pt idx="44895">
                  <c:v>3.9689197540280001</c:v>
                </c:pt>
                <c:pt idx="44896">
                  <c:v>3.9689967632290002</c:v>
                </c:pt>
                <c:pt idx="44897">
                  <c:v>3.9690837860110002</c:v>
                </c:pt>
                <c:pt idx="44898">
                  <c:v>3.9691655635830001</c:v>
                </c:pt>
                <c:pt idx="44899">
                  <c:v>3.9692361354829999</c:v>
                </c:pt>
                <c:pt idx="44900">
                  <c:v>3.9693231582639998</c:v>
                </c:pt>
                <c:pt idx="44901">
                  <c:v>3.969407320023</c:v>
                </c:pt>
                <c:pt idx="44902">
                  <c:v>3.9694724082950001</c:v>
                </c:pt>
                <c:pt idx="44903">
                  <c:v>3.9695456027980001</c:v>
                </c:pt>
                <c:pt idx="44904">
                  <c:v>3.9696123600009998</c:v>
                </c:pt>
                <c:pt idx="44905">
                  <c:v>3.9696583747859999</c:v>
                </c:pt>
                <c:pt idx="44906">
                  <c:v>3.969759702682</c:v>
                </c:pt>
                <c:pt idx="44907">
                  <c:v>3.9699227809909998</c:v>
                </c:pt>
                <c:pt idx="44908">
                  <c:v>3.9701664447780001</c:v>
                </c:pt>
                <c:pt idx="44909">
                  <c:v>3.9704527854920002</c:v>
                </c:pt>
                <c:pt idx="44910">
                  <c:v>3.970560073853</c:v>
                </c:pt>
                <c:pt idx="44911">
                  <c:v>3.9707193374630001</c:v>
                </c:pt>
                <c:pt idx="44912">
                  <c:v>3.9707958698270001</c:v>
                </c:pt>
                <c:pt idx="44913">
                  <c:v>3.9708485603330002</c:v>
                </c:pt>
                <c:pt idx="44914">
                  <c:v>3.9708800315859998</c:v>
                </c:pt>
                <c:pt idx="44915">
                  <c:v>3.9709136486049998</c:v>
                </c:pt>
                <c:pt idx="44916">
                  <c:v>3.970954418182</c:v>
                </c:pt>
                <c:pt idx="44917">
                  <c:v>3.9709808826450002</c:v>
                </c:pt>
                <c:pt idx="44918">
                  <c:v>3.9710261821750001</c:v>
                </c:pt>
                <c:pt idx="44919">
                  <c:v>3.9710636138919999</c:v>
                </c:pt>
                <c:pt idx="44920">
                  <c:v>3.971086978912</c:v>
                </c:pt>
                <c:pt idx="44921">
                  <c:v>3.9711270332340001</c:v>
                </c:pt>
                <c:pt idx="44922">
                  <c:v>3.971168756485</c:v>
                </c:pt>
                <c:pt idx="44923">
                  <c:v>3.971222877502</c:v>
                </c:pt>
                <c:pt idx="44924">
                  <c:v>3.9712617397310002</c:v>
                </c:pt>
                <c:pt idx="44925">
                  <c:v>3.9713628292080001</c:v>
                </c:pt>
                <c:pt idx="44926">
                  <c:v>3.9714696407319998</c:v>
                </c:pt>
                <c:pt idx="44927">
                  <c:v>3.971573352814</c:v>
                </c:pt>
                <c:pt idx="44928">
                  <c:v>3.9718179702760001</c:v>
                </c:pt>
                <c:pt idx="44929">
                  <c:v>3.971929311752</c:v>
                </c:pt>
                <c:pt idx="44930">
                  <c:v>3.9719734191890002</c:v>
                </c:pt>
                <c:pt idx="44931">
                  <c:v>3.9720342159270001</c:v>
                </c:pt>
                <c:pt idx="44932">
                  <c:v>3.9720993041989998</c:v>
                </c:pt>
                <c:pt idx="44933">
                  <c:v>3.9721596241000001</c:v>
                </c:pt>
                <c:pt idx="44934">
                  <c:v>3.972218751907</c:v>
                </c:pt>
                <c:pt idx="44935">
                  <c:v>3.972284793854</c:v>
                </c:pt>
                <c:pt idx="44936">
                  <c:v>3.9723489284519999</c:v>
                </c:pt>
                <c:pt idx="44937">
                  <c:v>3.972398042679</c:v>
                </c:pt>
                <c:pt idx="44938">
                  <c:v>3.9724600315090002</c:v>
                </c:pt>
                <c:pt idx="44939">
                  <c:v>3.9725160598749998</c:v>
                </c:pt>
                <c:pt idx="44940">
                  <c:v>3.9725623130800001</c:v>
                </c:pt>
                <c:pt idx="44941">
                  <c:v>3.9726908206939999</c:v>
                </c:pt>
                <c:pt idx="44942">
                  <c:v>3.9728877544399999</c:v>
                </c:pt>
                <c:pt idx="44943">
                  <c:v>3.9729626178739998</c:v>
                </c:pt>
                <c:pt idx="44944">
                  <c:v>3.9730055332180001</c:v>
                </c:pt>
                <c:pt idx="44945">
                  <c:v>3.973045110703</c:v>
                </c:pt>
                <c:pt idx="44946">
                  <c:v>3.9731206893920001</c:v>
                </c:pt>
                <c:pt idx="44947">
                  <c:v>3.9731633663179999</c:v>
                </c:pt>
                <c:pt idx="44948">
                  <c:v>3.973205327988</c:v>
                </c:pt>
                <c:pt idx="44949">
                  <c:v>3.9732549190520001</c:v>
                </c:pt>
                <c:pt idx="44950">
                  <c:v>3.9732868671419999</c:v>
                </c:pt>
                <c:pt idx="44951">
                  <c:v>3.9733176231380001</c:v>
                </c:pt>
                <c:pt idx="44952">
                  <c:v>3.9733622074129999</c:v>
                </c:pt>
                <c:pt idx="44953">
                  <c:v>3.9733827114109999</c:v>
                </c:pt>
                <c:pt idx="44954">
                  <c:v>3.973426818848</c:v>
                </c:pt>
                <c:pt idx="44955">
                  <c:v>3.9734365940090002</c:v>
                </c:pt>
                <c:pt idx="44956">
                  <c:v>3.9734840393069999</c:v>
                </c:pt>
                <c:pt idx="44957">
                  <c:v>3.973512649536</c:v>
                </c:pt>
                <c:pt idx="44958">
                  <c:v>3.9735450744629999</c:v>
                </c:pt>
                <c:pt idx="44959">
                  <c:v>3.9735891819</c:v>
                </c:pt>
                <c:pt idx="44960">
                  <c:v>3.973620653152</c:v>
                </c:pt>
                <c:pt idx="44961">
                  <c:v>3.9736444950099998</c:v>
                </c:pt>
                <c:pt idx="44962">
                  <c:v>3.9736719131470002</c:v>
                </c:pt>
                <c:pt idx="44963">
                  <c:v>3.9737231731409999</c:v>
                </c:pt>
                <c:pt idx="44964">
                  <c:v>3.9737517833710001</c:v>
                </c:pt>
                <c:pt idx="44965">
                  <c:v>3.9737894535059999</c:v>
                </c:pt>
                <c:pt idx="44966">
                  <c:v>3.9738466739649998</c:v>
                </c:pt>
                <c:pt idx="44967">
                  <c:v>3.9739341735839999</c:v>
                </c:pt>
                <c:pt idx="44968">
                  <c:v>3.9740581512449999</c:v>
                </c:pt>
                <c:pt idx="44969">
                  <c:v>3.9741163253780001</c:v>
                </c:pt>
                <c:pt idx="44970">
                  <c:v>3.9741644859309999</c:v>
                </c:pt>
                <c:pt idx="44971">
                  <c:v>3.9742434024810001</c:v>
                </c:pt>
                <c:pt idx="44972">
                  <c:v>3.9743247032169999</c:v>
                </c:pt>
                <c:pt idx="44973">
                  <c:v>3.9743974208830002</c:v>
                </c:pt>
                <c:pt idx="44974">
                  <c:v>3.9745006561279999</c:v>
                </c:pt>
                <c:pt idx="44975">
                  <c:v>3.9746098518370001</c:v>
                </c:pt>
                <c:pt idx="44976">
                  <c:v>3.9746985435490001</c:v>
                </c:pt>
                <c:pt idx="44977">
                  <c:v>3.9748103618620001</c:v>
                </c:pt>
                <c:pt idx="44978">
                  <c:v>3.9749190807339998</c:v>
                </c:pt>
                <c:pt idx="44979">
                  <c:v>3.9750061035159998</c:v>
                </c:pt>
                <c:pt idx="44980">
                  <c:v>3.9751038551329998</c:v>
                </c:pt>
                <c:pt idx="44981">
                  <c:v>3.9751975536350002</c:v>
                </c:pt>
                <c:pt idx="44982">
                  <c:v>3.9752774238590001</c:v>
                </c:pt>
                <c:pt idx="44983">
                  <c:v>3.9753446578979998</c:v>
                </c:pt>
                <c:pt idx="44984">
                  <c:v>3.9754118919370001</c:v>
                </c:pt>
                <c:pt idx="44985">
                  <c:v>3.9755084514619998</c:v>
                </c:pt>
                <c:pt idx="44986">
                  <c:v>3.9756100177759999</c:v>
                </c:pt>
                <c:pt idx="44987">
                  <c:v>3.9758274555209998</c:v>
                </c:pt>
                <c:pt idx="44988">
                  <c:v>3.9758906364439999</c:v>
                </c:pt>
                <c:pt idx="44989">
                  <c:v>3.9759325981139999</c:v>
                </c:pt>
                <c:pt idx="44990">
                  <c:v>3.97598695755</c:v>
                </c:pt>
                <c:pt idx="44991">
                  <c:v>3.9760248661039999</c:v>
                </c:pt>
                <c:pt idx="44992">
                  <c:v>3.9760572910310001</c:v>
                </c:pt>
                <c:pt idx="44993">
                  <c:v>3.9761049747469999</c:v>
                </c:pt>
                <c:pt idx="44994">
                  <c:v>3.9761321544650001</c:v>
                </c:pt>
                <c:pt idx="44995">
                  <c:v>3.9761705398560001</c:v>
                </c:pt>
                <c:pt idx="44996">
                  <c:v>3.9762029647829999</c:v>
                </c:pt>
                <c:pt idx="44997">
                  <c:v>3.9762282371520001</c:v>
                </c:pt>
                <c:pt idx="44998">
                  <c:v>3.9762501716609999</c:v>
                </c:pt>
                <c:pt idx="44999">
                  <c:v>3.976269245148</c:v>
                </c:pt>
                <c:pt idx="45000">
                  <c:v>3.9762928485870002</c:v>
                </c:pt>
                <c:pt idx="45001">
                  <c:v>3.9763102531430001</c:v>
                </c:pt>
                <c:pt idx="45002">
                  <c:v>3.976335525513</c:v>
                </c:pt>
                <c:pt idx="45003">
                  <c:v>3.9763767719269998</c:v>
                </c:pt>
                <c:pt idx="45004">
                  <c:v>3.9764199256900001</c:v>
                </c:pt>
                <c:pt idx="45005">
                  <c:v>3.9764552116390002</c:v>
                </c:pt>
                <c:pt idx="45006">
                  <c:v>3.976508378983</c:v>
                </c:pt>
                <c:pt idx="45007">
                  <c:v>3.9765391349789998</c:v>
                </c:pt>
                <c:pt idx="45008">
                  <c:v>3.9765777587889999</c:v>
                </c:pt>
                <c:pt idx="45009">
                  <c:v>3.9768052101140001</c:v>
                </c:pt>
                <c:pt idx="45010">
                  <c:v>3.976857423782</c:v>
                </c:pt>
                <c:pt idx="45011">
                  <c:v>3.97695851326</c:v>
                </c:pt>
                <c:pt idx="45012">
                  <c:v>3.9770240783689998</c:v>
                </c:pt>
                <c:pt idx="45013">
                  <c:v>3.97709441185</c:v>
                </c:pt>
                <c:pt idx="45014">
                  <c:v>3.9771544933320002</c:v>
                </c:pt>
                <c:pt idx="45015">
                  <c:v>3.9772264957429999</c:v>
                </c:pt>
                <c:pt idx="45016">
                  <c:v>3.9772989749910002</c:v>
                </c:pt>
                <c:pt idx="45017">
                  <c:v>3.9773678779599999</c:v>
                </c:pt>
                <c:pt idx="45018">
                  <c:v>3.977432727814</c:v>
                </c:pt>
                <c:pt idx="45019">
                  <c:v>3.9774999618529998</c:v>
                </c:pt>
                <c:pt idx="45020">
                  <c:v>3.9775650501249999</c:v>
                </c:pt>
                <c:pt idx="45021">
                  <c:v>3.9776129722600002</c:v>
                </c:pt>
                <c:pt idx="45022">
                  <c:v>3.97771859169</c:v>
                </c:pt>
                <c:pt idx="45023">
                  <c:v>3.9778063297270001</c:v>
                </c:pt>
                <c:pt idx="45024">
                  <c:v>3.9778881073000001</c:v>
                </c:pt>
                <c:pt idx="45025">
                  <c:v>3.9780292510990001</c:v>
                </c:pt>
                <c:pt idx="45026">
                  <c:v>3.9781374931340001</c:v>
                </c:pt>
                <c:pt idx="45027">
                  <c:v>3.9781744480130001</c:v>
                </c:pt>
                <c:pt idx="45028">
                  <c:v>3.978220939636</c:v>
                </c:pt>
                <c:pt idx="45029">
                  <c:v>3.9782524108890001</c:v>
                </c:pt>
                <c:pt idx="45030">
                  <c:v>3.9782946109770001</c:v>
                </c:pt>
                <c:pt idx="45031">
                  <c:v>3.9783298969269998</c:v>
                </c:pt>
                <c:pt idx="45032">
                  <c:v>3.9783635139469999</c:v>
                </c:pt>
                <c:pt idx="45033">
                  <c:v>3.9784054756159999</c:v>
                </c:pt>
                <c:pt idx="45034">
                  <c:v>3.978436946869</c:v>
                </c:pt>
                <c:pt idx="45035">
                  <c:v>3.9784657955170002</c:v>
                </c:pt>
                <c:pt idx="45036">
                  <c:v>3.9784989356990001</c:v>
                </c:pt>
                <c:pt idx="45037">
                  <c:v>3.9785287380219998</c:v>
                </c:pt>
                <c:pt idx="45038">
                  <c:v>3.978548765182</c:v>
                </c:pt>
                <c:pt idx="45039">
                  <c:v>3.9785795211789998</c:v>
                </c:pt>
                <c:pt idx="45040">
                  <c:v>3.9786157608030002</c:v>
                </c:pt>
                <c:pt idx="45041">
                  <c:v>3.9786269664759999</c:v>
                </c:pt>
                <c:pt idx="45042">
                  <c:v>3.9786438941959998</c:v>
                </c:pt>
                <c:pt idx="45043">
                  <c:v>3.9786617755889999</c:v>
                </c:pt>
                <c:pt idx="45044">
                  <c:v>3.9786822795869998</c:v>
                </c:pt>
                <c:pt idx="45045">
                  <c:v>3.978710889816</c:v>
                </c:pt>
                <c:pt idx="45046">
                  <c:v>3.978721618652</c:v>
                </c:pt>
                <c:pt idx="45047">
                  <c:v>3.9787576198579999</c:v>
                </c:pt>
                <c:pt idx="45048">
                  <c:v>3.978791236877</c:v>
                </c:pt>
                <c:pt idx="45049">
                  <c:v>3.9788098335269999</c:v>
                </c:pt>
                <c:pt idx="45050">
                  <c:v>3.9788236618039998</c:v>
                </c:pt>
                <c:pt idx="45051">
                  <c:v>3.978839874268</c:v>
                </c:pt>
                <c:pt idx="45052">
                  <c:v>3.978858947754</c:v>
                </c:pt>
                <c:pt idx="45053">
                  <c:v>3.9788761138919999</c:v>
                </c:pt>
                <c:pt idx="45054">
                  <c:v>3.9788858890530001</c:v>
                </c:pt>
                <c:pt idx="45055">
                  <c:v>3.9789018630980002</c:v>
                </c:pt>
                <c:pt idx="45056">
                  <c:v>3.9789206981660001</c:v>
                </c:pt>
                <c:pt idx="45057">
                  <c:v>3.9789295196530001</c:v>
                </c:pt>
                <c:pt idx="45058">
                  <c:v>3.9789712429050001</c:v>
                </c:pt>
                <c:pt idx="45059">
                  <c:v>3.9790036678309999</c:v>
                </c:pt>
                <c:pt idx="45060">
                  <c:v>3.979043722153</c:v>
                </c:pt>
                <c:pt idx="45061">
                  <c:v>3.9790899753570002</c:v>
                </c:pt>
                <c:pt idx="45062">
                  <c:v>3.9791336059570002</c:v>
                </c:pt>
                <c:pt idx="45063">
                  <c:v>3.9791953563689999</c:v>
                </c:pt>
                <c:pt idx="45064">
                  <c:v>3.9794332981110001</c:v>
                </c:pt>
                <c:pt idx="45065">
                  <c:v>3.9794874191280001</c:v>
                </c:pt>
                <c:pt idx="45066">
                  <c:v>3.9795365333560002</c:v>
                </c:pt>
                <c:pt idx="45067">
                  <c:v>3.9795973300930001</c:v>
                </c:pt>
                <c:pt idx="45068">
                  <c:v>3.9796657562259998</c:v>
                </c:pt>
                <c:pt idx="45069">
                  <c:v>3.9797270297999998</c:v>
                </c:pt>
                <c:pt idx="45070">
                  <c:v>3.9798126220699999</c:v>
                </c:pt>
                <c:pt idx="45071">
                  <c:v>3.979901790619</c:v>
                </c:pt>
                <c:pt idx="45072">
                  <c:v>3.9799835681919999</c:v>
                </c:pt>
                <c:pt idx="45073">
                  <c:v>3.9800791740419998</c:v>
                </c:pt>
                <c:pt idx="45074">
                  <c:v>3.9801762104030001</c:v>
                </c:pt>
                <c:pt idx="45075">
                  <c:v>3.9802536964419999</c:v>
                </c:pt>
                <c:pt idx="45076">
                  <c:v>3.9803426265719999</c:v>
                </c:pt>
                <c:pt idx="45077">
                  <c:v>3.9804351329799998</c:v>
                </c:pt>
                <c:pt idx="45078">
                  <c:v>3.9805150032040002</c:v>
                </c:pt>
                <c:pt idx="45079">
                  <c:v>3.9805877208710001</c:v>
                </c:pt>
                <c:pt idx="45080">
                  <c:v>3.980660676956</c:v>
                </c:pt>
                <c:pt idx="45081">
                  <c:v>3.9807305336000001</c:v>
                </c:pt>
                <c:pt idx="45082">
                  <c:v>3.9807803630829999</c:v>
                </c:pt>
                <c:pt idx="45083">
                  <c:v>3.9808447360989998</c:v>
                </c:pt>
                <c:pt idx="45084">
                  <c:v>3.9809076786039999</c:v>
                </c:pt>
                <c:pt idx="45085">
                  <c:v>3.9809534549709999</c:v>
                </c:pt>
                <c:pt idx="45086">
                  <c:v>3.981016159058</c:v>
                </c:pt>
                <c:pt idx="45087">
                  <c:v>3.9810788631439999</c:v>
                </c:pt>
                <c:pt idx="45088">
                  <c:v>3.9811284542080001</c:v>
                </c:pt>
                <c:pt idx="45089">
                  <c:v>3.9812328815460001</c:v>
                </c:pt>
                <c:pt idx="45090">
                  <c:v>3.9813184738160001</c:v>
                </c:pt>
                <c:pt idx="45091">
                  <c:v>3.9814491271970001</c:v>
                </c:pt>
                <c:pt idx="45092">
                  <c:v>3.9817860126500002</c:v>
                </c:pt>
                <c:pt idx="45093">
                  <c:v>3.982088804245</c:v>
                </c:pt>
                <c:pt idx="45094">
                  <c:v>3.9822871685029999</c:v>
                </c:pt>
                <c:pt idx="45095">
                  <c:v>3.9823369979860002</c:v>
                </c:pt>
                <c:pt idx="45096">
                  <c:v>3.9823882579799998</c:v>
                </c:pt>
                <c:pt idx="45097">
                  <c:v>3.9824354648589999</c:v>
                </c:pt>
                <c:pt idx="45098">
                  <c:v>3.982479572296</c:v>
                </c:pt>
                <c:pt idx="45099">
                  <c:v>3.9825208187099999</c:v>
                </c:pt>
                <c:pt idx="45100">
                  <c:v>3.9825534820559998</c:v>
                </c:pt>
                <c:pt idx="45101">
                  <c:v>3.982592821121</c:v>
                </c:pt>
                <c:pt idx="45102">
                  <c:v>3.9826097488399999</c:v>
                </c:pt>
                <c:pt idx="45103">
                  <c:v>3.9826455116270001</c:v>
                </c:pt>
                <c:pt idx="45104">
                  <c:v>3.9826860427859998</c:v>
                </c:pt>
                <c:pt idx="45105">
                  <c:v>3.9827325344090001</c:v>
                </c:pt>
                <c:pt idx="45106">
                  <c:v>3.9827678203580001</c:v>
                </c:pt>
                <c:pt idx="45107">
                  <c:v>3.982814073563</c:v>
                </c:pt>
                <c:pt idx="45108">
                  <c:v>3.9828555583949998</c:v>
                </c:pt>
                <c:pt idx="45109">
                  <c:v>3.9828886985779999</c:v>
                </c:pt>
                <c:pt idx="45110">
                  <c:v>3.982938289642</c:v>
                </c:pt>
                <c:pt idx="45111">
                  <c:v>3.9829771518710002</c:v>
                </c:pt>
                <c:pt idx="45112">
                  <c:v>3.9830174446109998</c:v>
                </c:pt>
                <c:pt idx="45113">
                  <c:v>3.9830737113949999</c:v>
                </c:pt>
                <c:pt idx="45114">
                  <c:v>3.983149051666</c:v>
                </c:pt>
                <c:pt idx="45115">
                  <c:v>3.9833178520199999</c:v>
                </c:pt>
                <c:pt idx="45116">
                  <c:v>3.9834251403810002</c:v>
                </c:pt>
                <c:pt idx="45117">
                  <c:v>3.9834833145139998</c:v>
                </c:pt>
                <c:pt idx="45118">
                  <c:v>3.9835493564609998</c:v>
                </c:pt>
                <c:pt idx="45119">
                  <c:v>3.9836218357090001</c:v>
                </c:pt>
                <c:pt idx="45120">
                  <c:v>3.9836907386779998</c:v>
                </c:pt>
                <c:pt idx="45121">
                  <c:v>3.9837620258330002</c:v>
                </c:pt>
                <c:pt idx="45122">
                  <c:v>3.9838442802429999</c:v>
                </c:pt>
                <c:pt idx="45123">
                  <c:v>3.983925104141</c:v>
                </c:pt>
                <c:pt idx="45124">
                  <c:v>3.9839963912959999</c:v>
                </c:pt>
                <c:pt idx="45125">
                  <c:v>3.9840822219850001</c:v>
                </c:pt>
                <c:pt idx="45126">
                  <c:v>3.9841625690460001</c:v>
                </c:pt>
                <c:pt idx="45127">
                  <c:v>3.9842209815979999</c:v>
                </c:pt>
                <c:pt idx="45128">
                  <c:v>3.984294891357</c:v>
                </c:pt>
                <c:pt idx="45129">
                  <c:v>3.9843654632569998</c:v>
                </c:pt>
                <c:pt idx="45130">
                  <c:v>3.984421730042</c:v>
                </c:pt>
                <c:pt idx="45131">
                  <c:v>3.9844841957089998</c:v>
                </c:pt>
                <c:pt idx="45132">
                  <c:v>3.984542369843</c:v>
                </c:pt>
                <c:pt idx="45133">
                  <c:v>3.9845888614649998</c:v>
                </c:pt>
                <c:pt idx="45134">
                  <c:v>3.9846773147580001</c:v>
                </c:pt>
                <c:pt idx="45135">
                  <c:v>3.9849216938019998</c:v>
                </c:pt>
                <c:pt idx="45136">
                  <c:v>3.9849750995640001</c:v>
                </c:pt>
                <c:pt idx="45137">
                  <c:v>3.985004663467</c:v>
                </c:pt>
                <c:pt idx="45138">
                  <c:v>3.9850530624389999</c:v>
                </c:pt>
                <c:pt idx="45139">
                  <c:v>3.9850850105290001</c:v>
                </c:pt>
                <c:pt idx="45140">
                  <c:v>3.9851181507110001</c:v>
                </c:pt>
                <c:pt idx="45141">
                  <c:v>3.985163211823</c:v>
                </c:pt>
                <c:pt idx="45142">
                  <c:v>3.9851934909820002</c:v>
                </c:pt>
                <c:pt idx="45143">
                  <c:v>3.9852240085599999</c:v>
                </c:pt>
                <c:pt idx="45144">
                  <c:v>3.9852583408359998</c:v>
                </c:pt>
                <c:pt idx="45145">
                  <c:v>3.9852874279020001</c:v>
                </c:pt>
                <c:pt idx="45146">
                  <c:v>3.9853320121769999</c:v>
                </c:pt>
                <c:pt idx="45147">
                  <c:v>3.9853589534760001</c:v>
                </c:pt>
                <c:pt idx="45148">
                  <c:v>3.985384702682</c:v>
                </c:pt>
                <c:pt idx="45149">
                  <c:v>3.9854085445399998</c:v>
                </c:pt>
                <c:pt idx="45150">
                  <c:v>3.9854414463040002</c:v>
                </c:pt>
                <c:pt idx="45151">
                  <c:v>3.985478878021</c:v>
                </c:pt>
                <c:pt idx="45152">
                  <c:v>3.9855077266690002</c:v>
                </c:pt>
                <c:pt idx="45153">
                  <c:v>3.9855546951290002</c:v>
                </c:pt>
                <c:pt idx="45154">
                  <c:v>3.985592365265</c:v>
                </c:pt>
                <c:pt idx="45155">
                  <c:v>3.9856197834009999</c:v>
                </c:pt>
                <c:pt idx="45156">
                  <c:v>3.9856491088869999</c:v>
                </c:pt>
                <c:pt idx="45157">
                  <c:v>3.9856832027440001</c:v>
                </c:pt>
                <c:pt idx="45158">
                  <c:v>3.9857289791110002</c:v>
                </c:pt>
                <c:pt idx="45159">
                  <c:v>3.9857995510099999</c:v>
                </c:pt>
                <c:pt idx="45160">
                  <c:v>3.9860792160030001</c:v>
                </c:pt>
                <c:pt idx="45161">
                  <c:v>3.9862082004550001</c:v>
                </c:pt>
                <c:pt idx="45162">
                  <c:v>3.9862926006319999</c:v>
                </c:pt>
                <c:pt idx="45163">
                  <c:v>3.9863731861109999</c:v>
                </c:pt>
                <c:pt idx="45164">
                  <c:v>3.9864706993099999</c:v>
                </c:pt>
                <c:pt idx="45165">
                  <c:v>3.9865646362299998</c:v>
                </c:pt>
                <c:pt idx="45166">
                  <c:v>3.9866199493410002</c:v>
                </c:pt>
                <c:pt idx="45167">
                  <c:v>3.9866626262659999</c:v>
                </c:pt>
                <c:pt idx="45168">
                  <c:v>3.9867224693300001</c:v>
                </c:pt>
                <c:pt idx="45169">
                  <c:v>3.9867844581599998</c:v>
                </c:pt>
                <c:pt idx="45170">
                  <c:v>3.9868397712710002</c:v>
                </c:pt>
                <c:pt idx="45171">
                  <c:v>3.986898422241</c:v>
                </c:pt>
                <c:pt idx="45172">
                  <c:v>3.986966371536</c:v>
                </c:pt>
                <c:pt idx="45173">
                  <c:v>3.9870316982270002</c:v>
                </c:pt>
                <c:pt idx="45174">
                  <c:v>3.9870784282680001</c:v>
                </c:pt>
                <c:pt idx="45175">
                  <c:v>3.9871394634250001</c:v>
                </c:pt>
                <c:pt idx="45176">
                  <c:v>3.9871928691859999</c:v>
                </c:pt>
                <c:pt idx="45177">
                  <c:v>3.987288951874</c:v>
                </c:pt>
                <c:pt idx="45178">
                  <c:v>3.987370967865</c:v>
                </c:pt>
                <c:pt idx="45179">
                  <c:v>3.9876329898830001</c:v>
                </c:pt>
                <c:pt idx="45180">
                  <c:v>3.9876782894130001</c:v>
                </c:pt>
                <c:pt idx="45181">
                  <c:v>3.987737178802</c:v>
                </c:pt>
                <c:pt idx="45182">
                  <c:v>3.9877722263340001</c:v>
                </c:pt>
                <c:pt idx="45183">
                  <c:v>3.9878141880040001</c:v>
                </c:pt>
                <c:pt idx="45184">
                  <c:v>3.987855672836</c:v>
                </c:pt>
                <c:pt idx="45185">
                  <c:v>3.987892150879</c:v>
                </c:pt>
                <c:pt idx="45186">
                  <c:v>3.987939596176</c:v>
                </c:pt>
                <c:pt idx="45187">
                  <c:v>3.987974405289</c:v>
                </c:pt>
                <c:pt idx="45188">
                  <c:v>3.9880037307739999</c:v>
                </c:pt>
                <c:pt idx="45189">
                  <c:v>3.9880237579350002</c:v>
                </c:pt>
                <c:pt idx="45190">
                  <c:v>3.9880576133729999</c:v>
                </c:pt>
                <c:pt idx="45191">
                  <c:v>3.9880943298339999</c:v>
                </c:pt>
                <c:pt idx="45192">
                  <c:v>3.988122701645</c:v>
                </c:pt>
                <c:pt idx="45193">
                  <c:v>3.988141775131</c:v>
                </c:pt>
                <c:pt idx="45194">
                  <c:v>3.9881606101989999</c:v>
                </c:pt>
                <c:pt idx="45195">
                  <c:v>3.9881689548489998</c:v>
                </c:pt>
                <c:pt idx="45196">
                  <c:v>3.9882140159609998</c:v>
                </c:pt>
                <c:pt idx="45197">
                  <c:v>3.9882187843320001</c:v>
                </c:pt>
                <c:pt idx="45198">
                  <c:v>3.9882402420040002</c:v>
                </c:pt>
                <c:pt idx="45199">
                  <c:v>3.9882571697240001</c:v>
                </c:pt>
                <c:pt idx="45200">
                  <c:v>3.9882814884190001</c:v>
                </c:pt>
                <c:pt idx="45201">
                  <c:v>3.988321304321</c:v>
                </c:pt>
                <c:pt idx="45202">
                  <c:v>3.988333702087</c:v>
                </c:pt>
                <c:pt idx="45203">
                  <c:v>3.988354444504</c:v>
                </c:pt>
                <c:pt idx="45204">
                  <c:v>3.9883723258970001</c:v>
                </c:pt>
                <c:pt idx="45205">
                  <c:v>3.988382339478</c:v>
                </c:pt>
                <c:pt idx="45206">
                  <c:v>3.9884002208710001</c:v>
                </c:pt>
                <c:pt idx="45207">
                  <c:v>3.9884314537050001</c:v>
                </c:pt>
                <c:pt idx="45208">
                  <c:v>3.9884700775150002</c:v>
                </c:pt>
                <c:pt idx="45209">
                  <c:v>3.9884824752810002</c:v>
                </c:pt>
                <c:pt idx="45210">
                  <c:v>3.988495588303</c:v>
                </c:pt>
                <c:pt idx="45211">
                  <c:v>3.9885172843930001</c:v>
                </c:pt>
                <c:pt idx="45212">
                  <c:v>3.9885597228999998</c:v>
                </c:pt>
                <c:pt idx="45213">
                  <c:v>3.9886171817779998</c:v>
                </c:pt>
                <c:pt idx="45214">
                  <c:v>3.9886670112610001</c:v>
                </c:pt>
                <c:pt idx="45215">
                  <c:v>3.9889287948610002</c:v>
                </c:pt>
                <c:pt idx="45216">
                  <c:v>3.9889862537380001</c:v>
                </c:pt>
                <c:pt idx="45217">
                  <c:v>3.989041566849</c:v>
                </c:pt>
                <c:pt idx="45218">
                  <c:v>3.9891216754909999</c:v>
                </c:pt>
                <c:pt idx="45219">
                  <c:v>3.9892113208770001</c:v>
                </c:pt>
                <c:pt idx="45220">
                  <c:v>3.9893059730529998</c:v>
                </c:pt>
                <c:pt idx="45221">
                  <c:v>3.9894208908080002</c:v>
                </c:pt>
                <c:pt idx="45222">
                  <c:v>3.9895412921909998</c:v>
                </c:pt>
                <c:pt idx="45223">
                  <c:v>3.9896564483639998</c:v>
                </c:pt>
                <c:pt idx="45224">
                  <c:v>3.9897766113280002</c:v>
                </c:pt>
                <c:pt idx="45225">
                  <c:v>3.9898951053620002</c:v>
                </c:pt>
                <c:pt idx="45226">
                  <c:v>3.9900116920470001</c:v>
                </c:pt>
                <c:pt idx="45227">
                  <c:v>3.9901168346409999</c:v>
                </c:pt>
                <c:pt idx="45228">
                  <c:v>3.9902229309080002</c:v>
                </c:pt>
                <c:pt idx="45229">
                  <c:v>3.9903171062470002</c:v>
                </c:pt>
                <c:pt idx="45230">
                  <c:v>3.9903855323789998</c:v>
                </c:pt>
                <c:pt idx="45231">
                  <c:v>3.9904582500460002</c:v>
                </c:pt>
                <c:pt idx="45232">
                  <c:v>3.9905245304110002</c:v>
                </c:pt>
                <c:pt idx="45233">
                  <c:v>3.9906225204469998</c:v>
                </c:pt>
                <c:pt idx="45234">
                  <c:v>3.9908697605130001</c:v>
                </c:pt>
                <c:pt idx="45235">
                  <c:v>3.9912099838259998</c:v>
                </c:pt>
                <c:pt idx="45236">
                  <c:v>3.9915030002590002</c:v>
                </c:pt>
                <c:pt idx="45237">
                  <c:v>3.9916248321530001</c:v>
                </c:pt>
                <c:pt idx="45238">
                  <c:v>3.9916808605190002</c:v>
                </c:pt>
                <c:pt idx="45239">
                  <c:v>3.991716384888</c:v>
                </c:pt>
                <c:pt idx="45240">
                  <c:v>3.9917564392089999</c:v>
                </c:pt>
                <c:pt idx="45241">
                  <c:v>3.9918258190159999</c:v>
                </c:pt>
                <c:pt idx="45242">
                  <c:v>3.9918670654300001</c:v>
                </c:pt>
                <c:pt idx="45243">
                  <c:v>3.991934537888</c:v>
                </c:pt>
                <c:pt idx="45244">
                  <c:v>3.9920361042020001</c:v>
                </c:pt>
                <c:pt idx="45245">
                  <c:v>3.9921085834499999</c:v>
                </c:pt>
                <c:pt idx="45246">
                  <c:v>3.9921815395359999</c:v>
                </c:pt>
                <c:pt idx="45247">
                  <c:v>3.9926238060000001</c:v>
                </c:pt>
                <c:pt idx="45248">
                  <c:v>3.9931621551509999</c:v>
                </c:pt>
                <c:pt idx="45249">
                  <c:v>3.9937577247620002</c:v>
                </c:pt>
                <c:pt idx="45250">
                  <c:v>3.9944403171539999</c:v>
                </c:pt>
                <c:pt idx="45251">
                  <c:v>3.995173215866</c:v>
                </c:pt>
                <c:pt idx="45252">
                  <c:v>3.9959361553189998</c:v>
                </c:pt>
                <c:pt idx="45253">
                  <c:v>3.996726751328</c:v>
                </c:pt>
                <c:pt idx="45254">
                  <c:v>3.9975523948670002</c:v>
                </c:pt>
                <c:pt idx="45255">
                  <c:v>3.998395681381</c:v>
                </c:pt>
                <c:pt idx="45256">
                  <c:v>3.9992349147800001</c:v>
                </c:pt>
                <c:pt idx="45257">
                  <c:v>3.999837636948</c:v>
                </c:pt>
                <c:pt idx="45258">
                  <c:v>4.0002207756040002</c:v>
                </c:pt>
                <c:pt idx="45259">
                  <c:v>4.000509262085</c:v>
                </c:pt>
                <c:pt idx="45260">
                  <c:v>4.0007591247559997</c:v>
                </c:pt>
                <c:pt idx="45261">
                  <c:v>4.000962734222</c:v>
                </c:pt>
                <c:pt idx="45262">
                  <c:v>4.0011034011840003</c:v>
                </c:pt>
                <c:pt idx="45263">
                  <c:v>4.001234531403</c:v>
                </c:pt>
                <c:pt idx="45264">
                  <c:v>4.0013446807859996</c:v>
                </c:pt>
                <c:pt idx="45265">
                  <c:v>4.0014171600340003</c:v>
                </c:pt>
                <c:pt idx="45266">
                  <c:v>4.0014839172360004</c:v>
                </c:pt>
                <c:pt idx="45267">
                  <c:v>4.0015444755549998</c:v>
                </c:pt>
                <c:pt idx="45268">
                  <c:v>4.0015816688539996</c:v>
                </c:pt>
                <c:pt idx="45269">
                  <c:v>4.0016088485720003</c:v>
                </c:pt>
                <c:pt idx="45270">
                  <c:v>4.0016403198240003</c:v>
                </c:pt>
                <c:pt idx="45271">
                  <c:v>4.0016689300539996</c:v>
                </c:pt>
                <c:pt idx="45272">
                  <c:v>4.0017108917239996</c:v>
                </c:pt>
                <c:pt idx="45273">
                  <c:v>4.0017232894900001</c:v>
                </c:pt>
                <c:pt idx="45274">
                  <c:v>4.0017323493959998</c:v>
                </c:pt>
                <c:pt idx="45275">
                  <c:v>4.0017480850220002</c:v>
                </c:pt>
                <c:pt idx="45276">
                  <c:v>4.0017423629759996</c:v>
                </c:pt>
                <c:pt idx="45277">
                  <c:v>4.0017385482790004</c:v>
                </c:pt>
                <c:pt idx="45278">
                  <c:v>4.0017285346979996</c:v>
                </c:pt>
                <c:pt idx="45279">
                  <c:v>4.0016965866090004</c:v>
                </c:pt>
                <c:pt idx="45280">
                  <c:v>4.0016884803770001</c:v>
                </c:pt>
                <c:pt idx="45281">
                  <c:v>4.0016622543329996</c:v>
                </c:pt>
                <c:pt idx="45282">
                  <c:v>4.0016269683839996</c:v>
                </c:pt>
                <c:pt idx="45283">
                  <c:v>4.0016164779660004</c:v>
                </c:pt>
                <c:pt idx="45284">
                  <c:v>4.0015954971310004</c:v>
                </c:pt>
                <c:pt idx="45285">
                  <c:v>4.0015573501589996</c:v>
                </c:pt>
                <c:pt idx="45286">
                  <c:v>4.0015430450440004</c:v>
                </c:pt>
                <c:pt idx="45287">
                  <c:v>4.0015192031859996</c:v>
                </c:pt>
                <c:pt idx="45288">
                  <c:v>4.0015063285829999</c:v>
                </c:pt>
                <c:pt idx="45289">
                  <c:v>4.0014781951899998</c:v>
                </c:pt>
                <c:pt idx="45290">
                  <c:v>4.0014724731450002</c:v>
                </c:pt>
                <c:pt idx="45291">
                  <c:v>4.0014529228209996</c:v>
                </c:pt>
                <c:pt idx="45292">
                  <c:v>4.0014467239379998</c:v>
                </c:pt>
                <c:pt idx="45293">
                  <c:v>4.0014395713809998</c:v>
                </c:pt>
                <c:pt idx="45294">
                  <c:v>4.0014324188229997</c:v>
                </c:pt>
                <c:pt idx="45295">
                  <c:v>4.0014324188229997</c:v>
                </c:pt>
                <c:pt idx="45296">
                  <c:v>4.001426696777</c:v>
                </c:pt>
                <c:pt idx="45297">
                  <c:v>4.00142288208</c:v>
                </c:pt>
                <c:pt idx="45298">
                  <c:v>4.0014343261720002</c:v>
                </c:pt>
                <c:pt idx="45299">
                  <c:v>4.0014386177060004</c:v>
                </c:pt>
                <c:pt idx="45300">
                  <c:v>4.0014309883120003</c:v>
                </c:pt>
                <c:pt idx="45301">
                  <c:v>4.0014448165890002</c:v>
                </c:pt>
                <c:pt idx="45302">
                  <c:v>4.0014519691470003</c:v>
                </c:pt>
                <c:pt idx="45303">
                  <c:v>4.0014514923100002</c:v>
                </c:pt>
                <c:pt idx="45304">
                  <c:v>4.0014591217040003</c:v>
                </c:pt>
                <c:pt idx="45305">
                  <c:v>4.00146484375</c:v>
                </c:pt>
                <c:pt idx="45306">
                  <c:v>4.0014739036559996</c:v>
                </c:pt>
                <c:pt idx="45307">
                  <c:v>4.0014867782590002</c:v>
                </c:pt>
                <c:pt idx="45308">
                  <c:v>4.001492977142</c:v>
                </c:pt>
                <c:pt idx="45309">
                  <c:v>4.0015001297000001</c:v>
                </c:pt>
                <c:pt idx="45310">
                  <c:v>4.00151014328</c:v>
                </c:pt>
                <c:pt idx="45311">
                  <c:v>4.001513957977</c:v>
                </c:pt>
                <c:pt idx="45312">
                  <c:v>4.0015325546260003</c:v>
                </c:pt>
                <c:pt idx="45313">
                  <c:v>4.0015430450440004</c:v>
                </c:pt>
                <c:pt idx="45314">
                  <c:v>4.0015578269959997</c:v>
                </c:pt>
                <c:pt idx="45315">
                  <c:v>4.0015678405759996</c:v>
                </c:pt>
                <c:pt idx="45316">
                  <c:v>4.0015807151790002</c:v>
                </c:pt>
                <c:pt idx="45317">
                  <c:v>4.001590251923</c:v>
                </c:pt>
                <c:pt idx="45318">
                  <c:v>4.0015950202940003</c:v>
                </c:pt>
                <c:pt idx="45319">
                  <c:v>4.0016231536870004</c:v>
                </c:pt>
                <c:pt idx="45320">
                  <c:v>4.001635551453</c:v>
                </c:pt>
                <c:pt idx="45321">
                  <c:v>4.001649856567</c:v>
                </c:pt>
                <c:pt idx="45322">
                  <c:v>4.0016660690309998</c:v>
                </c:pt>
                <c:pt idx="45323">
                  <c:v>4.0016822814940003</c:v>
                </c:pt>
                <c:pt idx="45324">
                  <c:v>4.0016937255859997</c:v>
                </c:pt>
                <c:pt idx="45325">
                  <c:v>4.001705646515</c:v>
                </c:pt>
                <c:pt idx="45326">
                  <c:v>4.0017237663270002</c:v>
                </c:pt>
                <c:pt idx="45327">
                  <c:v>4.0017395019529998</c:v>
                </c:pt>
                <c:pt idx="45328">
                  <c:v>4.0017428398129997</c:v>
                </c:pt>
                <c:pt idx="45329">
                  <c:v>4.001761436462</c:v>
                </c:pt>
                <c:pt idx="45330">
                  <c:v>4.0017805099489996</c:v>
                </c:pt>
                <c:pt idx="45331">
                  <c:v>4.0017819404599999</c:v>
                </c:pt>
                <c:pt idx="45332">
                  <c:v>4.0018005371090002</c:v>
                </c:pt>
                <c:pt idx="45333">
                  <c:v>4.0018215179440002</c:v>
                </c:pt>
                <c:pt idx="45334">
                  <c:v>4.0018243789670001</c:v>
                </c:pt>
                <c:pt idx="45335">
                  <c:v>4.0018434524539996</c:v>
                </c:pt>
                <c:pt idx="45336">
                  <c:v>4.0018639564510003</c:v>
                </c:pt>
                <c:pt idx="45337">
                  <c:v>4.0018668174740002</c:v>
                </c:pt>
                <c:pt idx="45338">
                  <c:v>4.0018849372860004</c:v>
                </c:pt>
                <c:pt idx="45339">
                  <c:v>4.0019106864929999</c:v>
                </c:pt>
                <c:pt idx="45340">
                  <c:v>4.0019350051879998</c:v>
                </c:pt>
                <c:pt idx="45341">
                  <c:v>4.001953125</c:v>
                </c:pt>
                <c:pt idx="45342">
                  <c:v>4.0019836425779998</c:v>
                </c:pt>
                <c:pt idx="45343">
                  <c:v>4.0020327568049998</c:v>
                </c:pt>
                <c:pt idx="45344">
                  <c:v>4.00213098526</c:v>
                </c:pt>
                <c:pt idx="45345">
                  <c:v>4.002211093903</c:v>
                </c:pt>
                <c:pt idx="45346">
                  <c:v>4.0022597312929999</c:v>
                </c:pt>
                <c:pt idx="45347">
                  <c:v>4.0023279190060004</c:v>
                </c:pt>
                <c:pt idx="45348">
                  <c:v>4.0023937225340003</c:v>
                </c:pt>
                <c:pt idx="45349">
                  <c:v>4.0024495124820003</c:v>
                </c:pt>
                <c:pt idx="45350">
                  <c:v>4.0025348663329998</c:v>
                </c:pt>
                <c:pt idx="45351">
                  <c:v>4.0027160644529998</c:v>
                </c:pt>
                <c:pt idx="45352">
                  <c:v>4.0027894973749998</c:v>
                </c:pt>
                <c:pt idx="45353">
                  <c:v>4.0028753280640004</c:v>
                </c:pt>
                <c:pt idx="45354">
                  <c:v>4.0029525756839996</c:v>
                </c:pt>
                <c:pt idx="45355">
                  <c:v>4.0030608177189997</c:v>
                </c:pt>
                <c:pt idx="45356">
                  <c:v>4.0031900405879997</c:v>
                </c:pt>
                <c:pt idx="45357">
                  <c:v>4.003320217133</c:v>
                </c:pt>
                <c:pt idx="45358">
                  <c:v>4.0034713745120003</c:v>
                </c:pt>
                <c:pt idx="45359">
                  <c:v>4.0036420822140002</c:v>
                </c:pt>
                <c:pt idx="45360">
                  <c:v>4.0038123130800001</c:v>
                </c:pt>
                <c:pt idx="45361">
                  <c:v>4.0039687156679999</c:v>
                </c:pt>
                <c:pt idx="45362">
                  <c:v>4.0041403770450001</c:v>
                </c:pt>
                <c:pt idx="45363">
                  <c:v>4.0043020248410004</c:v>
                </c:pt>
                <c:pt idx="45364">
                  <c:v>4.0044322013849998</c:v>
                </c:pt>
                <c:pt idx="45365">
                  <c:v>4.0045671463010004</c:v>
                </c:pt>
                <c:pt idx="45366">
                  <c:v>4.0046868324279998</c:v>
                </c:pt>
                <c:pt idx="45367">
                  <c:v>4.004764080048</c:v>
                </c:pt>
                <c:pt idx="45368">
                  <c:v>4.0048484802250002</c:v>
                </c:pt>
                <c:pt idx="45369">
                  <c:v>4.0049171447749998</c:v>
                </c:pt>
                <c:pt idx="45370">
                  <c:v>4.0051913261410004</c:v>
                </c:pt>
                <c:pt idx="45371">
                  <c:v>4.0052409172059997</c:v>
                </c:pt>
                <c:pt idx="45372">
                  <c:v>4.0052647590639996</c:v>
                </c:pt>
                <c:pt idx="45373">
                  <c:v>4.0052971839899998</c:v>
                </c:pt>
                <c:pt idx="45374">
                  <c:v>4.0053400993350001</c:v>
                </c:pt>
                <c:pt idx="45375">
                  <c:v>4.0053682327270002</c:v>
                </c:pt>
                <c:pt idx="45376">
                  <c:v>4.0054111480710004</c:v>
                </c:pt>
                <c:pt idx="45377">
                  <c:v>4.0054869651790002</c:v>
                </c:pt>
                <c:pt idx="45378">
                  <c:v>4.005604743958</c:v>
                </c:pt>
                <c:pt idx="45379">
                  <c:v>4.0057444572450001</c:v>
                </c:pt>
                <c:pt idx="45380">
                  <c:v>4.0058040618900002</c:v>
                </c:pt>
                <c:pt idx="45381">
                  <c:v>4.0058484077449998</c:v>
                </c:pt>
                <c:pt idx="45382">
                  <c:v>4.0058770179750001</c:v>
                </c:pt>
                <c:pt idx="45383">
                  <c:v>4.0059094429020004</c:v>
                </c:pt>
                <c:pt idx="45384">
                  <c:v>4.0059432983400001</c:v>
                </c:pt>
                <c:pt idx="45385">
                  <c:v>4.0059666633609998</c:v>
                </c:pt>
                <c:pt idx="45386">
                  <c:v>4.0060071945190003</c:v>
                </c:pt>
                <c:pt idx="45387">
                  <c:v>4.0060343742370002</c:v>
                </c:pt>
                <c:pt idx="45388">
                  <c:v>4.006072044373</c:v>
                </c:pt>
                <c:pt idx="45389">
                  <c:v>4.0061202049259999</c:v>
                </c:pt>
                <c:pt idx="45390">
                  <c:v>4.006155967712</c:v>
                </c:pt>
                <c:pt idx="45391">
                  <c:v>4.0062041282649998</c:v>
                </c:pt>
                <c:pt idx="45392">
                  <c:v>4.0062417984009997</c:v>
                </c:pt>
                <c:pt idx="45393">
                  <c:v>4.0062713623050001</c:v>
                </c:pt>
                <c:pt idx="45394">
                  <c:v>4.0063199996950001</c:v>
                </c:pt>
                <c:pt idx="45395">
                  <c:v>4.0063514709470001</c:v>
                </c:pt>
                <c:pt idx="45396">
                  <c:v>4.0063915252689997</c:v>
                </c:pt>
                <c:pt idx="45397">
                  <c:v>4.0064358711240002</c:v>
                </c:pt>
                <c:pt idx="45398">
                  <c:v>4.006469726563</c:v>
                </c:pt>
                <c:pt idx="45399">
                  <c:v>4.0065298080440002</c:v>
                </c:pt>
                <c:pt idx="45400">
                  <c:v>4.0067405700679997</c:v>
                </c:pt>
                <c:pt idx="45401">
                  <c:v>4.0067820549009996</c:v>
                </c:pt>
                <c:pt idx="45402">
                  <c:v>4.0068364143370001</c:v>
                </c:pt>
                <c:pt idx="45403">
                  <c:v>4.0068984031679999</c:v>
                </c:pt>
                <c:pt idx="45404">
                  <c:v>4.0069608688349998</c:v>
                </c:pt>
                <c:pt idx="45405">
                  <c:v>4.0070228576659996</c:v>
                </c:pt>
                <c:pt idx="45406">
                  <c:v>4.0070977211000001</c:v>
                </c:pt>
                <c:pt idx="45407">
                  <c:v>4.0071702003479999</c:v>
                </c:pt>
                <c:pt idx="45408">
                  <c:v>4.0072259902949998</c:v>
                </c:pt>
                <c:pt idx="45409">
                  <c:v>4.0073018074039997</c:v>
                </c:pt>
                <c:pt idx="45410">
                  <c:v>4.0073757171629998</c:v>
                </c:pt>
                <c:pt idx="45411">
                  <c:v>4.0074343681339997</c:v>
                </c:pt>
                <c:pt idx="45412">
                  <c:v>4.0075068473820004</c:v>
                </c:pt>
                <c:pt idx="45413">
                  <c:v>4.0075793266300002</c:v>
                </c:pt>
                <c:pt idx="45414">
                  <c:v>4.007627487183</c:v>
                </c:pt>
                <c:pt idx="45415">
                  <c:v>4.0076899528499998</c:v>
                </c:pt>
                <c:pt idx="45416">
                  <c:v>4.0077519416809997</c:v>
                </c:pt>
                <c:pt idx="45417">
                  <c:v>4.0078010559079997</c:v>
                </c:pt>
                <c:pt idx="45418">
                  <c:v>4.0078983306879996</c:v>
                </c:pt>
                <c:pt idx="45419">
                  <c:v>4.0080938339229997</c:v>
                </c:pt>
                <c:pt idx="45420">
                  <c:v>4.0081362724299998</c:v>
                </c:pt>
                <c:pt idx="45421">
                  <c:v>4.0081901550290002</c:v>
                </c:pt>
                <c:pt idx="45422">
                  <c:v>4.0082211494450002</c:v>
                </c:pt>
                <c:pt idx="45423">
                  <c:v>4.0082612037659997</c:v>
                </c:pt>
                <c:pt idx="45424">
                  <c:v>4.0082941055300001</c:v>
                </c:pt>
                <c:pt idx="45425">
                  <c:v>4.0083169937129997</c:v>
                </c:pt>
                <c:pt idx="45426">
                  <c:v>4.0083351135249998</c:v>
                </c:pt>
                <c:pt idx="45427">
                  <c:v>4.0083680152890002</c:v>
                </c:pt>
                <c:pt idx="45428">
                  <c:v>4.0084056854250001</c:v>
                </c:pt>
                <c:pt idx="45429">
                  <c:v>4.0084133148190002</c:v>
                </c:pt>
                <c:pt idx="45430">
                  <c:v>4.0084514617920002</c:v>
                </c:pt>
                <c:pt idx="45431">
                  <c:v>4.008471488953</c:v>
                </c:pt>
                <c:pt idx="45432">
                  <c:v>4.008502960205</c:v>
                </c:pt>
                <c:pt idx="45433">
                  <c:v>4.0085053443909997</c:v>
                </c:pt>
                <c:pt idx="45434">
                  <c:v>4.0085244178770001</c:v>
                </c:pt>
                <c:pt idx="45435">
                  <c:v>4.0085434913639997</c:v>
                </c:pt>
                <c:pt idx="45436">
                  <c:v>4.0085496902470004</c:v>
                </c:pt>
                <c:pt idx="45437">
                  <c:v>4.0085673332210003</c:v>
                </c:pt>
                <c:pt idx="45438">
                  <c:v>4.0085859298709998</c:v>
                </c:pt>
                <c:pt idx="45439">
                  <c:v>4.008594036102</c:v>
                </c:pt>
                <c:pt idx="45440">
                  <c:v>4.0086088180540003</c:v>
                </c:pt>
                <c:pt idx="45441">
                  <c:v>4.0086293220520002</c:v>
                </c:pt>
                <c:pt idx="45442">
                  <c:v>4.0086450576779997</c:v>
                </c:pt>
                <c:pt idx="45443">
                  <c:v>4.0086536407470001</c:v>
                </c:pt>
                <c:pt idx="45444">
                  <c:v>4.0086765289309998</c:v>
                </c:pt>
                <c:pt idx="45445">
                  <c:v>4.0086970329279996</c:v>
                </c:pt>
                <c:pt idx="45446">
                  <c:v>4.0087375640870002</c:v>
                </c:pt>
                <c:pt idx="45447">
                  <c:v>4.0087661743160004</c:v>
                </c:pt>
                <c:pt idx="45448">
                  <c:v>4.00879240036</c:v>
                </c:pt>
                <c:pt idx="45449">
                  <c:v>4.008827209473</c:v>
                </c:pt>
                <c:pt idx="45450">
                  <c:v>4.0088391304020004</c:v>
                </c:pt>
                <c:pt idx="45451">
                  <c:v>4.0088472366329997</c:v>
                </c:pt>
                <c:pt idx="45452">
                  <c:v>4.008865833282</c:v>
                </c:pt>
                <c:pt idx="45453">
                  <c:v>4.0088849067689996</c:v>
                </c:pt>
                <c:pt idx="45454">
                  <c:v>4.008893489838</c:v>
                </c:pt>
                <c:pt idx="45455">
                  <c:v>4.0089139938349998</c:v>
                </c:pt>
                <c:pt idx="45456">
                  <c:v>4.0089373588560004</c:v>
                </c:pt>
                <c:pt idx="45457">
                  <c:v>4.0089492797849999</c:v>
                </c:pt>
                <c:pt idx="45458">
                  <c:v>4.0089688301089996</c:v>
                </c:pt>
                <c:pt idx="45459">
                  <c:v>4.0089917182920001</c:v>
                </c:pt>
                <c:pt idx="45460">
                  <c:v>4.009005069733</c:v>
                </c:pt>
                <c:pt idx="45461">
                  <c:v>4.0090246200559996</c:v>
                </c:pt>
                <c:pt idx="45462">
                  <c:v>4.009047031403</c:v>
                </c:pt>
                <c:pt idx="45463">
                  <c:v>4.009061336517</c:v>
                </c:pt>
                <c:pt idx="45464">
                  <c:v>4.0090694427490003</c:v>
                </c:pt>
                <c:pt idx="45465">
                  <c:v>4.0090913772579997</c:v>
                </c:pt>
                <c:pt idx="45466">
                  <c:v>4.009113311768</c:v>
                </c:pt>
                <c:pt idx="45467">
                  <c:v>4.0091400146479996</c:v>
                </c:pt>
                <c:pt idx="45468">
                  <c:v>4.0091619491579999</c:v>
                </c:pt>
                <c:pt idx="45469">
                  <c:v>4.0091624259950001</c:v>
                </c:pt>
                <c:pt idx="45470">
                  <c:v>4.0092167854309997</c:v>
                </c:pt>
                <c:pt idx="45471">
                  <c:v>4.0092525482179999</c:v>
                </c:pt>
                <c:pt idx="45472">
                  <c:v>4.0092978477479999</c:v>
                </c:pt>
                <c:pt idx="45473">
                  <c:v>4.0093488693239996</c:v>
                </c:pt>
                <c:pt idx="45474">
                  <c:v>4.0093860626220001</c:v>
                </c:pt>
                <c:pt idx="45475">
                  <c:v>4.0094461441040004</c:v>
                </c:pt>
                <c:pt idx="45476">
                  <c:v>4.0095558166499998</c:v>
                </c:pt>
                <c:pt idx="45477">
                  <c:v>4.0096945762629996</c:v>
                </c:pt>
                <c:pt idx="45478">
                  <c:v>4.009818077087</c:v>
                </c:pt>
                <c:pt idx="45479">
                  <c:v>4.0098724365229996</c:v>
                </c:pt>
                <c:pt idx="45480">
                  <c:v>4.0099344253540004</c:v>
                </c:pt>
                <c:pt idx="45481">
                  <c:v>4.0100140571590002</c:v>
                </c:pt>
                <c:pt idx="45482">
                  <c:v>4.0100951194760004</c:v>
                </c:pt>
                <c:pt idx="45483">
                  <c:v>4.0101699829099999</c:v>
                </c:pt>
                <c:pt idx="45484">
                  <c:v>4.0102615356450002</c:v>
                </c:pt>
                <c:pt idx="45485">
                  <c:v>4.0103559494020002</c:v>
                </c:pt>
                <c:pt idx="45486">
                  <c:v>4.0104298591610004</c:v>
                </c:pt>
                <c:pt idx="45487">
                  <c:v>4.0105285644529998</c:v>
                </c:pt>
                <c:pt idx="45488">
                  <c:v>4.0106320381160003</c:v>
                </c:pt>
                <c:pt idx="45489">
                  <c:v>4.0107164382929996</c:v>
                </c:pt>
                <c:pt idx="45490">
                  <c:v>4.0108165740970003</c:v>
                </c:pt>
                <c:pt idx="45491">
                  <c:v>4.0109090805049998</c:v>
                </c:pt>
                <c:pt idx="45492">
                  <c:v>4.0109744071959996</c:v>
                </c:pt>
                <c:pt idx="45493">
                  <c:v>4.01105260849</c:v>
                </c:pt>
                <c:pt idx="45494">
                  <c:v>4.0111312866209996</c:v>
                </c:pt>
                <c:pt idx="45495">
                  <c:v>4.011198997498</c:v>
                </c:pt>
                <c:pt idx="45496">
                  <c:v>4.0112590789790001</c:v>
                </c:pt>
                <c:pt idx="45497">
                  <c:v>4.0113277435299999</c:v>
                </c:pt>
                <c:pt idx="45498">
                  <c:v>4.0114140510559997</c:v>
                </c:pt>
                <c:pt idx="45499">
                  <c:v>4.0115466117859997</c:v>
                </c:pt>
                <c:pt idx="45500">
                  <c:v>4.0118632316590004</c:v>
                </c:pt>
                <c:pt idx="45501">
                  <c:v>4.0119585990909998</c:v>
                </c:pt>
                <c:pt idx="45502">
                  <c:v>4.0120449066160004</c:v>
                </c:pt>
                <c:pt idx="45503">
                  <c:v>4.0120925903320002</c:v>
                </c:pt>
                <c:pt idx="45504">
                  <c:v>4.0121369361879999</c:v>
                </c:pt>
                <c:pt idx="45505">
                  <c:v>4.0122165679929997</c:v>
                </c:pt>
                <c:pt idx="45506">
                  <c:v>4.012301445007</c:v>
                </c:pt>
                <c:pt idx="45507">
                  <c:v>4.012402057648</c:v>
                </c:pt>
                <c:pt idx="45508">
                  <c:v>4.0124745368959998</c:v>
                </c:pt>
                <c:pt idx="45509">
                  <c:v>4.0125112533570002</c:v>
                </c:pt>
                <c:pt idx="45510">
                  <c:v>4.012545585632</c:v>
                </c:pt>
                <c:pt idx="45511">
                  <c:v>4.0126070976259998</c:v>
                </c:pt>
                <c:pt idx="45512">
                  <c:v>4.0126485824579996</c:v>
                </c:pt>
                <c:pt idx="45513">
                  <c:v>4.0126900672910004</c:v>
                </c:pt>
                <c:pt idx="45514">
                  <c:v>4.0127692222600002</c:v>
                </c:pt>
                <c:pt idx="45515">
                  <c:v>4.0128507614139997</c:v>
                </c:pt>
                <c:pt idx="45516">
                  <c:v>4.0131797790529999</c:v>
                </c:pt>
                <c:pt idx="45517">
                  <c:v>4.013236045837</c:v>
                </c:pt>
                <c:pt idx="45518">
                  <c:v>4.0133347511290003</c:v>
                </c:pt>
                <c:pt idx="45519">
                  <c:v>4.0133957862849998</c:v>
                </c:pt>
                <c:pt idx="45520">
                  <c:v>4.0134668350220002</c:v>
                </c:pt>
                <c:pt idx="45521">
                  <c:v>4.0135207176209997</c:v>
                </c:pt>
                <c:pt idx="45522">
                  <c:v>4.0135750770570002</c:v>
                </c:pt>
                <c:pt idx="45523">
                  <c:v>4.0136466026309998</c:v>
                </c:pt>
                <c:pt idx="45524">
                  <c:v>4.013706684113</c:v>
                </c:pt>
                <c:pt idx="45525">
                  <c:v>4.0137505531309996</c:v>
                </c:pt>
                <c:pt idx="45526">
                  <c:v>4.0138130187990004</c:v>
                </c:pt>
                <c:pt idx="45527">
                  <c:v>4.0138692855829996</c:v>
                </c:pt>
                <c:pt idx="45528">
                  <c:v>4.0139942169190004</c:v>
                </c:pt>
                <c:pt idx="45529">
                  <c:v>4.0142178535459996</c:v>
                </c:pt>
                <c:pt idx="45530">
                  <c:v>4.0143051147459996</c:v>
                </c:pt>
                <c:pt idx="45531">
                  <c:v>4.0143542289729996</c:v>
                </c:pt>
                <c:pt idx="45532">
                  <c:v>4.0143766403200001</c:v>
                </c:pt>
                <c:pt idx="45533">
                  <c:v>4.0144271850589996</c:v>
                </c:pt>
                <c:pt idx="45534">
                  <c:v>4.0144515037539996</c:v>
                </c:pt>
                <c:pt idx="45535">
                  <c:v>4.0144743919370001</c:v>
                </c:pt>
                <c:pt idx="45536">
                  <c:v>4.0144929885860003</c:v>
                </c:pt>
                <c:pt idx="45537">
                  <c:v>4.0145149230959998</c:v>
                </c:pt>
                <c:pt idx="45538">
                  <c:v>4.0145144462589997</c:v>
                </c:pt>
                <c:pt idx="45539">
                  <c:v>4.0145611763</c:v>
                </c:pt>
                <c:pt idx="45540">
                  <c:v>4.0145587921140002</c:v>
                </c:pt>
                <c:pt idx="45541">
                  <c:v>4.0145792961120002</c:v>
                </c:pt>
                <c:pt idx="45542">
                  <c:v>4.0146026611329999</c:v>
                </c:pt>
                <c:pt idx="45543">
                  <c:v>4.0146174430850001</c:v>
                </c:pt>
                <c:pt idx="45544">
                  <c:v>4.0146374702449998</c:v>
                </c:pt>
                <c:pt idx="45545">
                  <c:v>4.0146470069889997</c:v>
                </c:pt>
                <c:pt idx="45546">
                  <c:v>4.0146489143370001</c:v>
                </c:pt>
                <c:pt idx="45547">
                  <c:v>4.0146760940549999</c:v>
                </c:pt>
                <c:pt idx="45548">
                  <c:v>4.0146942138670001</c:v>
                </c:pt>
                <c:pt idx="45549">
                  <c:v>4.0146965980529998</c:v>
                </c:pt>
                <c:pt idx="45550">
                  <c:v>4.014718055725</c:v>
                </c:pt>
                <c:pt idx="45551">
                  <c:v>4.014742851257</c:v>
                </c:pt>
                <c:pt idx="45552">
                  <c:v>4.0147385597229999</c:v>
                </c:pt>
                <c:pt idx="45553">
                  <c:v>4.0147595405579999</c:v>
                </c:pt>
                <c:pt idx="45554">
                  <c:v>4.0147871971129998</c:v>
                </c:pt>
                <c:pt idx="45555">
                  <c:v>4.0147805213929999</c:v>
                </c:pt>
                <c:pt idx="45556">
                  <c:v>4.0147986412050001</c:v>
                </c:pt>
                <c:pt idx="45557">
                  <c:v>4.0148196220400001</c:v>
                </c:pt>
                <c:pt idx="45558">
                  <c:v>4.0148138999940004</c:v>
                </c:pt>
                <c:pt idx="45559">
                  <c:v>4.0148272514340002</c:v>
                </c:pt>
                <c:pt idx="45560">
                  <c:v>4.014850616455</c:v>
                </c:pt>
                <c:pt idx="45561">
                  <c:v>4.014850616455</c:v>
                </c:pt>
                <c:pt idx="45562">
                  <c:v>4.014861106873</c:v>
                </c:pt>
                <c:pt idx="45563">
                  <c:v>4.0148849487299998</c:v>
                </c:pt>
                <c:pt idx="45564">
                  <c:v>4.0148921012879999</c:v>
                </c:pt>
                <c:pt idx="45565">
                  <c:v>4.0148983001709997</c:v>
                </c:pt>
                <c:pt idx="45566">
                  <c:v>4.0149202346799999</c:v>
                </c:pt>
                <c:pt idx="45567">
                  <c:v>4.0149354934690002</c:v>
                </c:pt>
                <c:pt idx="45568">
                  <c:v>4.0149359703060004</c:v>
                </c:pt>
                <c:pt idx="45569">
                  <c:v>4.0149569511410004</c:v>
                </c:pt>
                <c:pt idx="45570">
                  <c:v>4.0149769783020002</c:v>
                </c:pt>
                <c:pt idx="45571">
                  <c:v>4.0149784088129996</c:v>
                </c:pt>
                <c:pt idx="45572">
                  <c:v>4.0149974823000001</c:v>
                </c:pt>
                <c:pt idx="45573">
                  <c:v>4.015017986298</c:v>
                </c:pt>
                <c:pt idx="45574">
                  <c:v>4.0150184631350001</c:v>
                </c:pt>
                <c:pt idx="45575">
                  <c:v>4.0150375366209996</c:v>
                </c:pt>
                <c:pt idx="45576">
                  <c:v>4.0150589942929997</c:v>
                </c:pt>
                <c:pt idx="45577">
                  <c:v>4.0150690078739997</c:v>
                </c:pt>
                <c:pt idx="45578">
                  <c:v>4.0150828361509996</c:v>
                </c:pt>
                <c:pt idx="45579">
                  <c:v>4.0151076316829997</c:v>
                </c:pt>
                <c:pt idx="45580">
                  <c:v>4.0151286125179997</c:v>
                </c:pt>
                <c:pt idx="45581">
                  <c:v>4.0151557922360004</c:v>
                </c:pt>
                <c:pt idx="45582">
                  <c:v>4.0151791572570001</c:v>
                </c:pt>
                <c:pt idx="45583">
                  <c:v>4.015213489532</c:v>
                </c:pt>
                <c:pt idx="45584">
                  <c:v>4.0152430534360004</c:v>
                </c:pt>
                <c:pt idx="45585">
                  <c:v>4.0152845382690003</c:v>
                </c:pt>
                <c:pt idx="45586">
                  <c:v>4.0153326988220002</c:v>
                </c:pt>
                <c:pt idx="45587">
                  <c:v>4.0153956413270002</c:v>
                </c:pt>
                <c:pt idx="45588">
                  <c:v>4.0154490470889996</c:v>
                </c:pt>
                <c:pt idx="45589">
                  <c:v>4.015736579895</c:v>
                </c:pt>
                <c:pt idx="45590">
                  <c:v>4.0158061981199999</c:v>
                </c:pt>
                <c:pt idx="45591">
                  <c:v>4.0158624649050001</c:v>
                </c:pt>
                <c:pt idx="45592">
                  <c:v>4.0159463882450002</c:v>
                </c:pt>
                <c:pt idx="45593">
                  <c:v>4.016043663025</c:v>
                </c:pt>
                <c:pt idx="45594">
                  <c:v>4.0161337852479999</c:v>
                </c:pt>
                <c:pt idx="45595">
                  <c:v>4.0162363052370003</c:v>
                </c:pt>
                <c:pt idx="45596">
                  <c:v>4.0163488388059996</c:v>
                </c:pt>
                <c:pt idx="45597">
                  <c:v>4.0164566040040004</c:v>
                </c:pt>
                <c:pt idx="45598">
                  <c:v>4.0165648460390004</c:v>
                </c:pt>
                <c:pt idx="45599">
                  <c:v>4.0166893005370001</c:v>
                </c:pt>
                <c:pt idx="45600">
                  <c:v>4.0168070793149999</c:v>
                </c:pt>
                <c:pt idx="45601">
                  <c:v>4.0169081687929999</c:v>
                </c:pt>
                <c:pt idx="45602">
                  <c:v>4.0170245170590002</c:v>
                </c:pt>
                <c:pt idx="45603">
                  <c:v>4.0171332359310004</c:v>
                </c:pt>
                <c:pt idx="45604">
                  <c:v>4.017208576202</c:v>
                </c:pt>
                <c:pt idx="45605">
                  <c:v>4.017305850983</c:v>
                </c:pt>
                <c:pt idx="45606">
                  <c:v>4.0173959732059998</c:v>
                </c:pt>
                <c:pt idx="45607">
                  <c:v>4.0174531936650002</c:v>
                </c:pt>
                <c:pt idx="45608">
                  <c:v>4.0175271034240003</c:v>
                </c:pt>
                <c:pt idx="45609">
                  <c:v>4.0175957679750001</c:v>
                </c:pt>
                <c:pt idx="45610">
                  <c:v>4.0176892280579999</c:v>
                </c:pt>
                <c:pt idx="45611">
                  <c:v>4.0180416107179999</c:v>
                </c:pt>
                <c:pt idx="45612">
                  <c:v>4.0181250572199998</c:v>
                </c:pt>
                <c:pt idx="45613">
                  <c:v>4.0182399749759998</c:v>
                </c:pt>
                <c:pt idx="45614">
                  <c:v>4.018310546875</c:v>
                </c:pt>
                <c:pt idx="45615">
                  <c:v>4.0183429718020003</c:v>
                </c:pt>
                <c:pt idx="45616">
                  <c:v>4.0184025764470004</c:v>
                </c:pt>
                <c:pt idx="45617">
                  <c:v>4.0184311866759996</c:v>
                </c:pt>
                <c:pt idx="45618">
                  <c:v>4.018460273743</c:v>
                </c:pt>
                <c:pt idx="45619">
                  <c:v>4.0184864997860004</c:v>
                </c:pt>
                <c:pt idx="45620">
                  <c:v>4.01851272583</c:v>
                </c:pt>
                <c:pt idx="45621">
                  <c:v>4.0185670852659996</c:v>
                </c:pt>
                <c:pt idx="45622">
                  <c:v>4.0185933113100001</c:v>
                </c:pt>
                <c:pt idx="45623">
                  <c:v>4.0186376571659999</c:v>
                </c:pt>
                <c:pt idx="45624">
                  <c:v>4.0186705589290002</c:v>
                </c:pt>
                <c:pt idx="45625">
                  <c:v>4.018694400787</c:v>
                </c:pt>
                <c:pt idx="45626">
                  <c:v>4.0187191963200002</c:v>
                </c:pt>
                <c:pt idx="45627">
                  <c:v>4.0187358856199999</c:v>
                </c:pt>
                <c:pt idx="45628">
                  <c:v>4.0187587738039996</c:v>
                </c:pt>
                <c:pt idx="45629">
                  <c:v>4.0187807083129998</c:v>
                </c:pt>
                <c:pt idx="45630">
                  <c:v>4.0187759399410004</c:v>
                </c:pt>
                <c:pt idx="45631">
                  <c:v>4.0187959671020002</c:v>
                </c:pt>
                <c:pt idx="45632">
                  <c:v>4.0188202857970001</c:v>
                </c:pt>
                <c:pt idx="45633">
                  <c:v>4.0188226699829999</c:v>
                </c:pt>
                <c:pt idx="45634">
                  <c:v>4.0188412666320001</c:v>
                </c:pt>
                <c:pt idx="45635">
                  <c:v>4.0188736915590004</c:v>
                </c:pt>
                <c:pt idx="45636">
                  <c:v>4.0188841819760004</c:v>
                </c:pt>
                <c:pt idx="45637">
                  <c:v>4.0189056396479996</c:v>
                </c:pt>
                <c:pt idx="45638">
                  <c:v>4.0189223289490004</c:v>
                </c:pt>
                <c:pt idx="45639">
                  <c:v>4.0189294815060004</c:v>
                </c:pt>
                <c:pt idx="45640">
                  <c:v>4.0189538002010003</c:v>
                </c:pt>
                <c:pt idx="45641">
                  <c:v>4.0189728736879999</c:v>
                </c:pt>
                <c:pt idx="45642">
                  <c:v>4.0190138816829997</c:v>
                </c:pt>
                <c:pt idx="45643">
                  <c:v>4.0190095901490004</c:v>
                </c:pt>
                <c:pt idx="45644">
                  <c:v>4.0190329551700001</c:v>
                </c:pt>
                <c:pt idx="45645">
                  <c:v>4.019060134888</c:v>
                </c:pt>
                <c:pt idx="45646">
                  <c:v>4.0191016197199998</c:v>
                </c:pt>
                <c:pt idx="45647">
                  <c:v>4.0191116333009997</c:v>
                </c:pt>
                <c:pt idx="45648">
                  <c:v>4.0191550254820001</c:v>
                </c:pt>
                <c:pt idx="45649">
                  <c:v>4.0191974639890002</c:v>
                </c:pt>
                <c:pt idx="45650">
                  <c:v>4.0192575454709996</c:v>
                </c:pt>
                <c:pt idx="45651">
                  <c:v>4.01935338974</c:v>
                </c:pt>
                <c:pt idx="45652">
                  <c:v>4.0194358825679997</c:v>
                </c:pt>
                <c:pt idx="45653">
                  <c:v>4.0195012092590003</c:v>
                </c:pt>
                <c:pt idx="45654">
                  <c:v>4.0195527076720001</c:v>
                </c:pt>
                <c:pt idx="45655">
                  <c:v>4.0196247100829998</c:v>
                </c:pt>
                <c:pt idx="45656">
                  <c:v>4.0197105407710003</c:v>
                </c:pt>
                <c:pt idx="45657">
                  <c:v>4.0198011398320004</c:v>
                </c:pt>
                <c:pt idx="45658">
                  <c:v>4.0198912620540002</c:v>
                </c:pt>
                <c:pt idx="45659">
                  <c:v>4.020002365112</c:v>
                </c:pt>
                <c:pt idx="45660">
                  <c:v>4.0201158523559997</c:v>
                </c:pt>
                <c:pt idx="45661">
                  <c:v>4.0202221870420001</c:v>
                </c:pt>
                <c:pt idx="45662">
                  <c:v>4.0203361511229998</c:v>
                </c:pt>
                <c:pt idx="45663">
                  <c:v>4.0204458236690002</c:v>
                </c:pt>
                <c:pt idx="45664">
                  <c:v>4.0205378532409997</c:v>
                </c:pt>
                <c:pt idx="45665">
                  <c:v>4.0206375122070002</c:v>
                </c:pt>
                <c:pt idx="45666">
                  <c:v>4.0207290649410004</c:v>
                </c:pt>
                <c:pt idx="45667">
                  <c:v>4.0208020210270004</c:v>
                </c:pt>
                <c:pt idx="45668">
                  <c:v>4.0208697319029998</c:v>
                </c:pt>
                <c:pt idx="45669">
                  <c:v>4.0209817886349999</c:v>
                </c:pt>
                <c:pt idx="45670">
                  <c:v>4.0211453437809999</c:v>
                </c:pt>
                <c:pt idx="45671">
                  <c:v>4.0212235450740001</c:v>
                </c:pt>
                <c:pt idx="45672">
                  <c:v>4.0212745666499998</c:v>
                </c:pt>
                <c:pt idx="45673">
                  <c:v>4.021330833435</c:v>
                </c:pt>
                <c:pt idx="45674">
                  <c:v>4.0213723182679999</c:v>
                </c:pt>
                <c:pt idx="45675">
                  <c:v>4.0214195251460003</c:v>
                </c:pt>
                <c:pt idx="45676">
                  <c:v>4.0214571952820002</c:v>
                </c:pt>
                <c:pt idx="45677">
                  <c:v>4.0214905738829998</c:v>
                </c:pt>
                <c:pt idx="45678">
                  <c:v>4.0215430259699998</c:v>
                </c:pt>
                <c:pt idx="45679">
                  <c:v>4.0215806961059997</c:v>
                </c:pt>
                <c:pt idx="45680">
                  <c:v>4.0216236114499999</c:v>
                </c:pt>
                <c:pt idx="45681">
                  <c:v>4.02166223526</c:v>
                </c:pt>
                <c:pt idx="45682">
                  <c:v>4.021686553955</c:v>
                </c:pt>
                <c:pt idx="45683">
                  <c:v>4.0217089653020004</c:v>
                </c:pt>
                <c:pt idx="45684">
                  <c:v>4.0217237472529996</c:v>
                </c:pt>
                <c:pt idx="45685">
                  <c:v>4.0217432975770002</c:v>
                </c:pt>
                <c:pt idx="45686">
                  <c:v>4.0217618942259996</c:v>
                </c:pt>
                <c:pt idx="45687">
                  <c:v>4.0217628478999998</c:v>
                </c:pt>
                <c:pt idx="45688">
                  <c:v>4.0217814445500002</c:v>
                </c:pt>
                <c:pt idx="45689">
                  <c:v>4.0218005180359997</c:v>
                </c:pt>
                <c:pt idx="45690">
                  <c:v>4.0218033790590004</c:v>
                </c:pt>
                <c:pt idx="45691">
                  <c:v>4.021819114685</c:v>
                </c:pt>
                <c:pt idx="45692">
                  <c:v>4.0218396186829999</c:v>
                </c:pt>
                <c:pt idx="45693">
                  <c:v>4.0218548774720002</c:v>
                </c:pt>
                <c:pt idx="45694">
                  <c:v>4.02188539505</c:v>
                </c:pt>
                <c:pt idx="45695">
                  <c:v>4.0219082832339996</c:v>
                </c:pt>
                <c:pt idx="45696">
                  <c:v>4.0219087600709997</c:v>
                </c:pt>
                <c:pt idx="45697">
                  <c:v>4.0219311714170001</c:v>
                </c:pt>
                <c:pt idx="45698">
                  <c:v>4.0219545364379998</c:v>
                </c:pt>
                <c:pt idx="45699">
                  <c:v>4.0219593048100002</c:v>
                </c:pt>
                <c:pt idx="45700">
                  <c:v>4.0219802856450002</c:v>
                </c:pt>
                <c:pt idx="45701">
                  <c:v>4.022004127502</c:v>
                </c:pt>
                <c:pt idx="45702">
                  <c:v>4.022031784058</c:v>
                </c:pt>
                <c:pt idx="45703">
                  <c:v>4.0220637321470001</c:v>
                </c:pt>
                <c:pt idx="45704">
                  <c:v>4.0221028327940003</c:v>
                </c:pt>
                <c:pt idx="45705">
                  <c:v>4.0221257209779999</c:v>
                </c:pt>
                <c:pt idx="45706">
                  <c:v>4.0221586227420003</c:v>
                </c:pt>
                <c:pt idx="45707">
                  <c:v>4.0221905708310004</c:v>
                </c:pt>
                <c:pt idx="45708">
                  <c:v>4.0222434997559997</c:v>
                </c:pt>
                <c:pt idx="45709">
                  <c:v>4.0222945213320003</c:v>
                </c:pt>
                <c:pt idx="45710">
                  <c:v>4.0223751068120004</c:v>
                </c:pt>
                <c:pt idx="45711">
                  <c:v>4.022537708282</c:v>
                </c:pt>
                <c:pt idx="45712">
                  <c:v>4.0226278305049998</c:v>
                </c:pt>
                <c:pt idx="45713">
                  <c:v>4.0226869583129998</c:v>
                </c:pt>
                <c:pt idx="45714">
                  <c:v>4.0227499008179999</c:v>
                </c:pt>
                <c:pt idx="45715">
                  <c:v>4.0228075981140003</c:v>
                </c:pt>
                <c:pt idx="45716">
                  <c:v>4.0228719711299998</c:v>
                </c:pt>
                <c:pt idx="45717">
                  <c:v>4.0229344367979998</c:v>
                </c:pt>
                <c:pt idx="45718">
                  <c:v>4.0229954719540002</c:v>
                </c:pt>
                <c:pt idx="45719">
                  <c:v>4.023060798645</c:v>
                </c:pt>
                <c:pt idx="45720">
                  <c:v>4.0231328010559997</c:v>
                </c:pt>
                <c:pt idx="45721">
                  <c:v>4.0232052803040004</c:v>
                </c:pt>
                <c:pt idx="45722">
                  <c:v>4.0232648849489996</c:v>
                </c:pt>
                <c:pt idx="45723">
                  <c:v>4.0233335495000002</c:v>
                </c:pt>
                <c:pt idx="45724">
                  <c:v>4.0233988761899999</c:v>
                </c:pt>
                <c:pt idx="45725">
                  <c:v>4.0234627723690002</c:v>
                </c:pt>
                <c:pt idx="45726">
                  <c:v>4.0235300064089996</c:v>
                </c:pt>
                <c:pt idx="45727">
                  <c:v>4.0235977172849999</c:v>
                </c:pt>
                <c:pt idx="45728">
                  <c:v>4.0236577987670001</c:v>
                </c:pt>
                <c:pt idx="45729">
                  <c:v>4.0237112045290004</c:v>
                </c:pt>
                <c:pt idx="45730">
                  <c:v>4.0238132476809998</c:v>
                </c:pt>
                <c:pt idx="45731">
                  <c:v>4.024114131927</c:v>
                </c:pt>
                <c:pt idx="45732">
                  <c:v>4.0241589546199998</c:v>
                </c:pt>
                <c:pt idx="45733">
                  <c:v>4.0242123603820001</c:v>
                </c:pt>
                <c:pt idx="45734">
                  <c:v>4.0242547988890003</c:v>
                </c:pt>
                <c:pt idx="45735">
                  <c:v>4.0243010520939997</c:v>
                </c:pt>
                <c:pt idx="45736">
                  <c:v>4.0243458747860004</c:v>
                </c:pt>
                <c:pt idx="45737">
                  <c:v>4.0243835449220002</c:v>
                </c:pt>
                <c:pt idx="45738">
                  <c:v>4.0244345664979999</c:v>
                </c:pt>
                <c:pt idx="45739">
                  <c:v>4.0244827270509997</c:v>
                </c:pt>
                <c:pt idx="45740">
                  <c:v>4.0245199203490003</c:v>
                </c:pt>
                <c:pt idx="45741">
                  <c:v>4.0245795249940004</c:v>
                </c:pt>
                <c:pt idx="45742">
                  <c:v>4.0246210098270003</c:v>
                </c:pt>
                <c:pt idx="45743">
                  <c:v>4.0246682167049999</c:v>
                </c:pt>
                <c:pt idx="45744">
                  <c:v>4.024710655212</c:v>
                </c:pt>
                <c:pt idx="45745">
                  <c:v>4.0247530937190001</c:v>
                </c:pt>
                <c:pt idx="45746">
                  <c:v>4.024801254272</c:v>
                </c:pt>
                <c:pt idx="45747">
                  <c:v>4.0248427391049999</c:v>
                </c:pt>
                <c:pt idx="45748">
                  <c:v>4.0248856544490001</c:v>
                </c:pt>
                <c:pt idx="45749">
                  <c:v>4.0249695777890002</c:v>
                </c:pt>
                <c:pt idx="45750">
                  <c:v>4.0252766609190003</c:v>
                </c:pt>
                <c:pt idx="45751">
                  <c:v>4.0253796577449998</c:v>
                </c:pt>
                <c:pt idx="45752">
                  <c:v>4.0254406929020004</c:v>
                </c:pt>
                <c:pt idx="45753">
                  <c:v>4.0255055427549999</c:v>
                </c:pt>
                <c:pt idx="45754">
                  <c:v>4.0255751609799999</c:v>
                </c:pt>
                <c:pt idx="45755">
                  <c:v>4.0256438255309996</c:v>
                </c:pt>
                <c:pt idx="45756">
                  <c:v>4.0257210731509998</c:v>
                </c:pt>
                <c:pt idx="45757">
                  <c:v>4.0257992744450002</c:v>
                </c:pt>
                <c:pt idx="45758">
                  <c:v>4.0258750915529999</c:v>
                </c:pt>
                <c:pt idx="45759">
                  <c:v>4.0259561538700002</c:v>
                </c:pt>
                <c:pt idx="45760">
                  <c:v>4.026035785675</c:v>
                </c:pt>
                <c:pt idx="45761">
                  <c:v>4.0261144638059996</c:v>
                </c:pt>
                <c:pt idx="45762">
                  <c:v>4.0261869430540003</c:v>
                </c:pt>
                <c:pt idx="45763">
                  <c:v>4.0262575149539996</c:v>
                </c:pt>
                <c:pt idx="45764">
                  <c:v>4.0263214111329999</c:v>
                </c:pt>
                <c:pt idx="45765">
                  <c:v>4.0263772010799999</c:v>
                </c:pt>
                <c:pt idx="45766">
                  <c:v>4.0264291763309998</c:v>
                </c:pt>
                <c:pt idx="45767">
                  <c:v>4.0265235900879999</c:v>
                </c:pt>
                <c:pt idx="45768">
                  <c:v>4.0267839431760004</c:v>
                </c:pt>
                <c:pt idx="45769">
                  <c:v>4.0268359184270004</c:v>
                </c:pt>
                <c:pt idx="45770">
                  <c:v>4.026876449585</c:v>
                </c:pt>
                <c:pt idx="45771">
                  <c:v>4.0269184112550001</c:v>
                </c:pt>
                <c:pt idx="45772">
                  <c:v>4.0269522666929998</c:v>
                </c:pt>
                <c:pt idx="45773">
                  <c:v>4.0269937515259997</c:v>
                </c:pt>
                <c:pt idx="45774">
                  <c:v>4.0270247459409996</c:v>
                </c:pt>
                <c:pt idx="45775">
                  <c:v>4.0270509719850001</c:v>
                </c:pt>
                <c:pt idx="45776">
                  <c:v>4.0270829200740001</c:v>
                </c:pt>
                <c:pt idx="45777">
                  <c:v>4.0270967483520002</c:v>
                </c:pt>
                <c:pt idx="45778">
                  <c:v>4.0271272659299999</c:v>
                </c:pt>
                <c:pt idx="45779">
                  <c:v>4.0271568298340004</c:v>
                </c:pt>
                <c:pt idx="45780">
                  <c:v>4.027197360992</c:v>
                </c:pt>
                <c:pt idx="45781">
                  <c:v>4.0272140502929998</c:v>
                </c:pt>
                <c:pt idx="45782">
                  <c:v>4.0272312164309998</c:v>
                </c:pt>
                <c:pt idx="45783">
                  <c:v>4.0272674560550001</c:v>
                </c:pt>
                <c:pt idx="45784">
                  <c:v>4.0272827148439996</c:v>
                </c:pt>
                <c:pt idx="45785">
                  <c:v>4.0273046493529998</c:v>
                </c:pt>
                <c:pt idx="45786">
                  <c:v>4.0273180007929996</c:v>
                </c:pt>
                <c:pt idx="45787">
                  <c:v>4.0273337364200001</c:v>
                </c:pt>
                <c:pt idx="45788">
                  <c:v>4.027350902557</c:v>
                </c:pt>
                <c:pt idx="45789">
                  <c:v>4.0273656845090002</c:v>
                </c:pt>
                <c:pt idx="45790">
                  <c:v>4.0273790359500001</c:v>
                </c:pt>
                <c:pt idx="45791">
                  <c:v>4.0273900032040002</c:v>
                </c:pt>
                <c:pt idx="45792">
                  <c:v>4.0274105072020001</c:v>
                </c:pt>
                <c:pt idx="45793">
                  <c:v>4.0274219512940004</c:v>
                </c:pt>
                <c:pt idx="45794">
                  <c:v>4.0274357795720004</c:v>
                </c:pt>
                <c:pt idx="45795">
                  <c:v>4.0274505615229996</c:v>
                </c:pt>
                <c:pt idx="45796">
                  <c:v>4.0274653434749998</c:v>
                </c:pt>
                <c:pt idx="45797">
                  <c:v>4.0274767875670001</c:v>
                </c:pt>
                <c:pt idx="45798">
                  <c:v>4.0274896621699998</c:v>
                </c:pt>
                <c:pt idx="45799">
                  <c:v>4.0275053977970003</c:v>
                </c:pt>
                <c:pt idx="45800">
                  <c:v>4.0275168418879996</c:v>
                </c:pt>
                <c:pt idx="45801">
                  <c:v>4.0275325775150002</c:v>
                </c:pt>
                <c:pt idx="45802">
                  <c:v>4.0275478363039996</c:v>
                </c:pt>
                <c:pt idx="45803">
                  <c:v>4.0275592803959999</c:v>
                </c:pt>
                <c:pt idx="45804">
                  <c:v>4.0275721549989996</c:v>
                </c:pt>
                <c:pt idx="45805">
                  <c:v>4.0275897979739996</c:v>
                </c:pt>
                <c:pt idx="45806">
                  <c:v>4.0276041030879997</c:v>
                </c:pt>
                <c:pt idx="45807">
                  <c:v>4.0276198387150002</c:v>
                </c:pt>
                <c:pt idx="45808">
                  <c:v>4.0276374816890002</c:v>
                </c:pt>
                <c:pt idx="45809">
                  <c:v>4.0276551246640002</c:v>
                </c:pt>
                <c:pt idx="45810">
                  <c:v>4.0276746749879999</c:v>
                </c:pt>
                <c:pt idx="45811">
                  <c:v>4.0277166366579999</c:v>
                </c:pt>
                <c:pt idx="45812">
                  <c:v>4.0277614593509998</c:v>
                </c:pt>
                <c:pt idx="45813">
                  <c:v>4.0278134346009997</c:v>
                </c:pt>
                <c:pt idx="45814">
                  <c:v>4.0279045104979998</c:v>
                </c:pt>
                <c:pt idx="45815">
                  <c:v>4.0280299186709998</c:v>
                </c:pt>
                <c:pt idx="45816">
                  <c:v>4.0280847549440004</c:v>
                </c:pt>
                <c:pt idx="45817">
                  <c:v>4.0281486511229998</c:v>
                </c:pt>
                <c:pt idx="45818">
                  <c:v>4.028215885162</c:v>
                </c:pt>
                <c:pt idx="45819">
                  <c:v>4.0282893180850001</c:v>
                </c:pt>
                <c:pt idx="45820">
                  <c:v>4.0283713340759997</c:v>
                </c:pt>
                <c:pt idx="45821">
                  <c:v>4.0284552574159997</c:v>
                </c:pt>
                <c:pt idx="45822">
                  <c:v>4.0285444259640002</c:v>
                </c:pt>
                <c:pt idx="45823">
                  <c:v>4.0286355018620004</c:v>
                </c:pt>
                <c:pt idx="45824">
                  <c:v>4.0287241935729998</c:v>
                </c:pt>
                <c:pt idx="45825">
                  <c:v>4.0288133621220004</c:v>
                </c:pt>
                <c:pt idx="45826">
                  <c:v>4.0288968086240002</c:v>
                </c:pt>
                <c:pt idx="45827">
                  <c:v>4.0289764404300001</c:v>
                </c:pt>
                <c:pt idx="45828">
                  <c:v>4.0290508270260004</c:v>
                </c:pt>
                <c:pt idx="45829">
                  <c:v>4.0291233062740002</c:v>
                </c:pt>
                <c:pt idx="45830">
                  <c:v>4.0291919708249999</c:v>
                </c:pt>
                <c:pt idx="45831">
                  <c:v>4.0292553901670001</c:v>
                </c:pt>
                <c:pt idx="45832">
                  <c:v>4.0293126106260004</c:v>
                </c:pt>
                <c:pt idx="45833">
                  <c:v>4.029370307922</c:v>
                </c:pt>
                <c:pt idx="45834">
                  <c:v>4.0294742584229999</c:v>
                </c:pt>
                <c:pt idx="45835">
                  <c:v>4.029569149017</c:v>
                </c:pt>
                <c:pt idx="45836">
                  <c:v>4.0299396514890002</c:v>
                </c:pt>
                <c:pt idx="45837">
                  <c:v>4.0300254821779999</c:v>
                </c:pt>
                <c:pt idx="45838">
                  <c:v>4.03013753891</c:v>
                </c:pt>
                <c:pt idx="45839">
                  <c:v>4.0302462577820002</c:v>
                </c:pt>
                <c:pt idx="45840">
                  <c:v>4.0303254127499999</c:v>
                </c:pt>
                <c:pt idx="45841">
                  <c:v>4.0304069519040002</c:v>
                </c:pt>
                <c:pt idx="45842">
                  <c:v>4.0304751396179999</c:v>
                </c:pt>
                <c:pt idx="45843">
                  <c:v>4.0305519103999998</c:v>
                </c:pt>
                <c:pt idx="45844">
                  <c:v>4.0305962562559996</c:v>
                </c:pt>
                <c:pt idx="45845">
                  <c:v>4.0307087898249998</c:v>
                </c:pt>
                <c:pt idx="45846">
                  <c:v>4.0308818817140004</c:v>
                </c:pt>
                <c:pt idx="45847">
                  <c:v>4.0309600830079999</c:v>
                </c:pt>
                <c:pt idx="45848">
                  <c:v>4.0310664176940003</c:v>
                </c:pt>
                <c:pt idx="45849">
                  <c:v>4.0313363075259998</c:v>
                </c:pt>
                <c:pt idx="45850">
                  <c:v>4.0316209793090003</c:v>
                </c:pt>
                <c:pt idx="45851">
                  <c:v>4.0316934585570001</c:v>
                </c:pt>
                <c:pt idx="45852">
                  <c:v>4.0317869186399999</c:v>
                </c:pt>
                <c:pt idx="45853">
                  <c:v>4.0318727493289996</c:v>
                </c:pt>
                <c:pt idx="45854">
                  <c:v>4.0321931838990004</c:v>
                </c:pt>
                <c:pt idx="45855">
                  <c:v>4.0322308540340002</c:v>
                </c:pt>
                <c:pt idx="45856">
                  <c:v>4.0322861671450001</c:v>
                </c:pt>
                <c:pt idx="45857">
                  <c:v>4.0323233604429998</c:v>
                </c:pt>
                <c:pt idx="45858">
                  <c:v>4.0323572158810004</c:v>
                </c:pt>
                <c:pt idx="45859">
                  <c:v>4.0324077606199999</c:v>
                </c:pt>
                <c:pt idx="45860">
                  <c:v>4.0324311256409997</c:v>
                </c:pt>
                <c:pt idx="45861">
                  <c:v>4.0324511528020004</c:v>
                </c:pt>
                <c:pt idx="45862">
                  <c:v>4.0324616432190004</c:v>
                </c:pt>
                <c:pt idx="45863">
                  <c:v>4.0324931144710003</c:v>
                </c:pt>
                <c:pt idx="45864">
                  <c:v>4.0325102806090003</c:v>
                </c:pt>
                <c:pt idx="45865">
                  <c:v>4.0325140953060004</c:v>
                </c:pt>
                <c:pt idx="45866">
                  <c:v>4.0325326919559998</c:v>
                </c:pt>
                <c:pt idx="45867">
                  <c:v>4.0325527191160004</c:v>
                </c:pt>
                <c:pt idx="45868">
                  <c:v>4.0325527191160004</c:v>
                </c:pt>
                <c:pt idx="45869">
                  <c:v>4.0325727462770002</c:v>
                </c:pt>
                <c:pt idx="45870">
                  <c:v>4.0325918197629997</c:v>
                </c:pt>
                <c:pt idx="45871">
                  <c:v>4.0325951576229997</c:v>
                </c:pt>
                <c:pt idx="45872">
                  <c:v>4.0326151847840004</c:v>
                </c:pt>
                <c:pt idx="45873">
                  <c:v>4.0326352119450002</c:v>
                </c:pt>
                <c:pt idx="45874">
                  <c:v>4.0326428413390003</c:v>
                </c:pt>
                <c:pt idx="45875">
                  <c:v>4.0326561927800002</c:v>
                </c:pt>
                <c:pt idx="45876">
                  <c:v>4.0326757431029998</c:v>
                </c:pt>
                <c:pt idx="45877">
                  <c:v>4.0326881408690003</c:v>
                </c:pt>
                <c:pt idx="45878">
                  <c:v>4.0326972007749999</c:v>
                </c:pt>
                <c:pt idx="45879">
                  <c:v>4.03271818161</c:v>
                </c:pt>
                <c:pt idx="45880">
                  <c:v>4.0327353477479999</c:v>
                </c:pt>
                <c:pt idx="45881">
                  <c:v>4.0327343940729996</c:v>
                </c:pt>
                <c:pt idx="45882">
                  <c:v>4.0327515602109996</c:v>
                </c:pt>
                <c:pt idx="45883">
                  <c:v>4.0327696800229997</c:v>
                </c:pt>
                <c:pt idx="45884">
                  <c:v>4.0327754020690003</c:v>
                </c:pt>
                <c:pt idx="45885">
                  <c:v>4.0327901840209996</c:v>
                </c:pt>
                <c:pt idx="45886">
                  <c:v>4.0328102111820003</c:v>
                </c:pt>
                <c:pt idx="45887">
                  <c:v>4.0328240394590003</c:v>
                </c:pt>
                <c:pt idx="45888">
                  <c:v>4.0328345298770003</c:v>
                </c:pt>
                <c:pt idx="45889">
                  <c:v>4.0328502655029999</c:v>
                </c:pt>
                <c:pt idx="45890">
                  <c:v>4.0328655242920002</c:v>
                </c:pt>
                <c:pt idx="45891">
                  <c:v>4.0328841209409996</c:v>
                </c:pt>
                <c:pt idx="45892">
                  <c:v>4.032903194427</c:v>
                </c:pt>
                <c:pt idx="45893">
                  <c:v>4.0329213142400002</c:v>
                </c:pt>
                <c:pt idx="45894">
                  <c:v>4.0329322814940003</c:v>
                </c:pt>
                <c:pt idx="45895">
                  <c:v>4.0329527854920002</c:v>
                </c:pt>
                <c:pt idx="45896">
                  <c:v>4.0329723358149998</c:v>
                </c:pt>
                <c:pt idx="45897">
                  <c:v>4.03298330307</c:v>
                </c:pt>
                <c:pt idx="45898">
                  <c:v>4.0330071449279998</c:v>
                </c:pt>
                <c:pt idx="45899">
                  <c:v>4.0330333709720003</c:v>
                </c:pt>
                <c:pt idx="45900">
                  <c:v>4.0330581665040004</c:v>
                </c:pt>
                <c:pt idx="45901">
                  <c:v>4.0330739021299999</c:v>
                </c:pt>
                <c:pt idx="45902">
                  <c:v>4.0331349372860004</c:v>
                </c:pt>
                <c:pt idx="45903">
                  <c:v>4.0331883430479998</c:v>
                </c:pt>
                <c:pt idx="45904">
                  <c:v>4.0333967208860004</c:v>
                </c:pt>
                <c:pt idx="45905">
                  <c:v>4.0334725379940002</c:v>
                </c:pt>
                <c:pt idx="45906">
                  <c:v>4.0335607528689996</c:v>
                </c:pt>
                <c:pt idx="45907">
                  <c:v>4.0336456298829999</c:v>
                </c:pt>
                <c:pt idx="45908">
                  <c:v>4.0337452888490004</c:v>
                </c:pt>
                <c:pt idx="45909">
                  <c:v>4.0338630676270002</c:v>
                </c:pt>
                <c:pt idx="45910">
                  <c:v>4.0339798927309998</c:v>
                </c:pt>
                <c:pt idx="45911">
                  <c:v>4.034085273743</c:v>
                </c:pt>
                <c:pt idx="45912">
                  <c:v>4.034211158752</c:v>
                </c:pt>
                <c:pt idx="45913">
                  <c:v>4.0343337059020001</c:v>
                </c:pt>
                <c:pt idx="45914">
                  <c:v>4.0344338417049999</c:v>
                </c:pt>
                <c:pt idx="45915">
                  <c:v>4.0345430374150002</c:v>
                </c:pt>
                <c:pt idx="45916">
                  <c:v>4.0346474647520001</c:v>
                </c:pt>
                <c:pt idx="45917">
                  <c:v>4.034723758698</c:v>
                </c:pt>
                <c:pt idx="45918">
                  <c:v>4.0348091125490004</c:v>
                </c:pt>
                <c:pt idx="45919">
                  <c:v>4.03489112854</c:v>
                </c:pt>
                <c:pt idx="45920">
                  <c:v>4.0349593162539996</c:v>
                </c:pt>
                <c:pt idx="45921">
                  <c:v>4.0350294113159997</c:v>
                </c:pt>
                <c:pt idx="45922">
                  <c:v>4.0350999832149999</c:v>
                </c:pt>
                <c:pt idx="45923">
                  <c:v>4.03515958786</c:v>
                </c:pt>
                <c:pt idx="45924">
                  <c:v>4.0352697372439996</c:v>
                </c:pt>
                <c:pt idx="45925">
                  <c:v>4.0353641510009997</c:v>
                </c:pt>
                <c:pt idx="45926">
                  <c:v>4.0354714393620004</c:v>
                </c:pt>
                <c:pt idx="45927">
                  <c:v>4.0355505943300001</c:v>
                </c:pt>
                <c:pt idx="45928">
                  <c:v>4.0356736183170003</c:v>
                </c:pt>
                <c:pt idx="45929">
                  <c:v>4.0357651710509996</c:v>
                </c:pt>
                <c:pt idx="45930">
                  <c:v>4.035888671875</c:v>
                </c:pt>
                <c:pt idx="45931">
                  <c:v>4.0362105369570003</c:v>
                </c:pt>
                <c:pt idx="45932">
                  <c:v>4.036390781403</c:v>
                </c:pt>
                <c:pt idx="45933">
                  <c:v>4.0364422798159998</c:v>
                </c:pt>
                <c:pt idx="45934">
                  <c:v>4.0364847183229999</c:v>
                </c:pt>
                <c:pt idx="45935">
                  <c:v>4.0365271568300001</c:v>
                </c:pt>
                <c:pt idx="45936">
                  <c:v>4.0365571975709997</c:v>
                </c:pt>
                <c:pt idx="45937">
                  <c:v>4.036589622498</c:v>
                </c:pt>
                <c:pt idx="45938">
                  <c:v>4.0366263389589996</c:v>
                </c:pt>
                <c:pt idx="45939">
                  <c:v>4.0366377830509999</c:v>
                </c:pt>
                <c:pt idx="45940">
                  <c:v>4.0366711616520004</c:v>
                </c:pt>
                <c:pt idx="45941">
                  <c:v>4.0367026329040003</c:v>
                </c:pt>
                <c:pt idx="45942">
                  <c:v>4.0367369651790002</c:v>
                </c:pt>
                <c:pt idx="45943">
                  <c:v>4.0367679595950001</c:v>
                </c:pt>
                <c:pt idx="45944">
                  <c:v>4.036788463593</c:v>
                </c:pt>
                <c:pt idx="45945">
                  <c:v>4.03679561615</c:v>
                </c:pt>
                <c:pt idx="45946">
                  <c:v>4.0368146896360004</c:v>
                </c:pt>
                <c:pt idx="45947">
                  <c:v>4.0368447303770001</c:v>
                </c:pt>
                <c:pt idx="45948">
                  <c:v>4.0368695259090002</c:v>
                </c:pt>
                <c:pt idx="45949">
                  <c:v>4.0368828773500001</c:v>
                </c:pt>
                <c:pt idx="45950">
                  <c:v>4.03688621521</c:v>
                </c:pt>
                <c:pt idx="45951">
                  <c:v>4.0369014739990003</c:v>
                </c:pt>
                <c:pt idx="45952">
                  <c:v>4.0369157791139996</c:v>
                </c:pt>
                <c:pt idx="45953">
                  <c:v>4.0369195938109996</c:v>
                </c:pt>
                <c:pt idx="45954">
                  <c:v>4.0369343757629998</c:v>
                </c:pt>
                <c:pt idx="45955">
                  <c:v>4.036952495575</c:v>
                </c:pt>
                <c:pt idx="45956">
                  <c:v>4.0369544029239997</c:v>
                </c:pt>
                <c:pt idx="45957">
                  <c:v>4.036969661713</c:v>
                </c:pt>
                <c:pt idx="45958">
                  <c:v>4.0369892120359996</c:v>
                </c:pt>
                <c:pt idx="45959">
                  <c:v>4.0370016098020001</c:v>
                </c:pt>
                <c:pt idx="45960">
                  <c:v>4.0370097160340004</c:v>
                </c:pt>
                <c:pt idx="45961">
                  <c:v>4.037029266357</c:v>
                </c:pt>
                <c:pt idx="45962">
                  <c:v>4.0370464324949999</c:v>
                </c:pt>
                <c:pt idx="45963">
                  <c:v>4.0370492935179998</c:v>
                </c:pt>
                <c:pt idx="45964">
                  <c:v>4.0370683670040002</c:v>
                </c:pt>
                <c:pt idx="45965">
                  <c:v>4.0370879173279999</c:v>
                </c:pt>
                <c:pt idx="45966">
                  <c:v>4.0370969772340004</c:v>
                </c:pt>
                <c:pt idx="45967">
                  <c:v>4.0371370315549999</c:v>
                </c:pt>
                <c:pt idx="45968">
                  <c:v>4.0371451377870002</c:v>
                </c:pt>
                <c:pt idx="45969">
                  <c:v>4.0371646881099998</c:v>
                </c:pt>
                <c:pt idx="45970">
                  <c:v>4.0371842384340004</c:v>
                </c:pt>
                <c:pt idx="45971">
                  <c:v>4.0372004508970001</c:v>
                </c:pt>
                <c:pt idx="45972">
                  <c:v>4.0372462272640002</c:v>
                </c:pt>
                <c:pt idx="45973">
                  <c:v>4.0372843742370002</c:v>
                </c:pt>
                <c:pt idx="45974">
                  <c:v>4.037430286407</c:v>
                </c:pt>
                <c:pt idx="45975">
                  <c:v>4.0374903678890002</c:v>
                </c:pt>
                <c:pt idx="45976">
                  <c:v>4.0375428199770003</c:v>
                </c:pt>
                <c:pt idx="45977">
                  <c:v>4.0376162528990003</c:v>
                </c:pt>
                <c:pt idx="45978">
                  <c:v>4.0377001762390003</c:v>
                </c:pt>
                <c:pt idx="45979">
                  <c:v>4.0377874374390004</c:v>
                </c:pt>
                <c:pt idx="45980">
                  <c:v>4.0378823280329996</c:v>
                </c:pt>
                <c:pt idx="45981">
                  <c:v>4.0379891395570002</c:v>
                </c:pt>
                <c:pt idx="45982">
                  <c:v>4.0381073951720001</c:v>
                </c:pt>
                <c:pt idx="45983">
                  <c:v>4.0382208824159997</c:v>
                </c:pt>
                <c:pt idx="45984">
                  <c:v>4.038343906403</c:v>
                </c:pt>
                <c:pt idx="45985">
                  <c:v>4.038465976715</c:v>
                </c:pt>
                <c:pt idx="45986">
                  <c:v>4.038581371307</c:v>
                </c:pt>
                <c:pt idx="45987">
                  <c:v>4.0386953353879997</c:v>
                </c:pt>
                <c:pt idx="45988">
                  <c:v>4.0388040542599999</c:v>
                </c:pt>
                <c:pt idx="45989">
                  <c:v>4.0389037132260004</c:v>
                </c:pt>
                <c:pt idx="45990">
                  <c:v>4.0389952659609998</c:v>
                </c:pt>
                <c:pt idx="45991">
                  <c:v>4.0390849113460003</c:v>
                </c:pt>
                <c:pt idx="45992">
                  <c:v>4.0391607284550002</c:v>
                </c:pt>
                <c:pt idx="45993">
                  <c:v>4.0392184257509998</c:v>
                </c:pt>
                <c:pt idx="45994">
                  <c:v>4.0393271446229999</c:v>
                </c:pt>
                <c:pt idx="45995">
                  <c:v>4.0395407676700001</c:v>
                </c:pt>
                <c:pt idx="45996">
                  <c:v>4.0395860672000001</c:v>
                </c:pt>
                <c:pt idx="45997">
                  <c:v>4.0396561622620002</c:v>
                </c:pt>
                <c:pt idx="45998">
                  <c:v>4.0396976470950001</c:v>
                </c:pt>
                <c:pt idx="45999">
                  <c:v>4.0397338867189996</c:v>
                </c:pt>
                <c:pt idx="46000">
                  <c:v>4.0397644042970002</c:v>
                </c:pt>
                <c:pt idx="46001">
                  <c:v>4.039802074432</c:v>
                </c:pt>
                <c:pt idx="46002">
                  <c:v>4.039829730988</c:v>
                </c:pt>
                <c:pt idx="46003">
                  <c:v>4.0398597717289997</c:v>
                </c:pt>
                <c:pt idx="46004">
                  <c:v>4.0399007797240003</c:v>
                </c:pt>
                <c:pt idx="46005">
                  <c:v>4.0399165153499998</c:v>
                </c:pt>
                <c:pt idx="46006">
                  <c:v>4.0399436950679997</c:v>
                </c:pt>
                <c:pt idx="46007">
                  <c:v>4.0399718284609998</c:v>
                </c:pt>
                <c:pt idx="46008">
                  <c:v>4.0400028228759997</c:v>
                </c:pt>
                <c:pt idx="46009">
                  <c:v>4.0400290489200001</c:v>
                </c:pt>
                <c:pt idx="46010">
                  <c:v>4.0400552749629997</c:v>
                </c:pt>
                <c:pt idx="46011">
                  <c:v>4.0400695800779998</c:v>
                </c:pt>
                <c:pt idx="46012">
                  <c:v>4.0400829315189997</c:v>
                </c:pt>
                <c:pt idx="46013">
                  <c:v>4.0401000976560004</c:v>
                </c:pt>
                <c:pt idx="46014">
                  <c:v>4.040119171143</c:v>
                </c:pt>
                <c:pt idx="46015">
                  <c:v>4.0401329994199999</c:v>
                </c:pt>
                <c:pt idx="46016">
                  <c:v>4.0401687622070002</c:v>
                </c:pt>
                <c:pt idx="46017">
                  <c:v>4.0401940345760003</c:v>
                </c:pt>
                <c:pt idx="46018">
                  <c:v>4.0402302741999998</c:v>
                </c:pt>
                <c:pt idx="46019">
                  <c:v>4.0402626991270001</c:v>
                </c:pt>
                <c:pt idx="46020">
                  <c:v>4.0402908325200002</c:v>
                </c:pt>
                <c:pt idx="46021">
                  <c:v>4.0403056144710003</c:v>
                </c:pt>
                <c:pt idx="46022">
                  <c:v>4.0403404235840004</c:v>
                </c:pt>
                <c:pt idx="46023">
                  <c:v>4.0403547286989996</c:v>
                </c:pt>
                <c:pt idx="46024">
                  <c:v>4.0403962135310003</c:v>
                </c:pt>
                <c:pt idx="46025">
                  <c:v>4.0404314994810004</c:v>
                </c:pt>
                <c:pt idx="46026">
                  <c:v>4.04048204422</c:v>
                </c:pt>
                <c:pt idx="46027">
                  <c:v>4.0405316352840002</c:v>
                </c:pt>
                <c:pt idx="46028">
                  <c:v>4.0405845642090004</c:v>
                </c:pt>
                <c:pt idx="46029">
                  <c:v>4.040667057037</c:v>
                </c:pt>
                <c:pt idx="46030">
                  <c:v>4.0409288406370001</c:v>
                </c:pt>
                <c:pt idx="46031">
                  <c:v>4.0409731864929999</c:v>
                </c:pt>
                <c:pt idx="46032">
                  <c:v>4.0410256385799999</c:v>
                </c:pt>
                <c:pt idx="46033">
                  <c:v>4.0410847663879998</c:v>
                </c:pt>
                <c:pt idx="46034">
                  <c:v>4.0411472320559998</c:v>
                </c:pt>
                <c:pt idx="46035">
                  <c:v>4.041203975677</c:v>
                </c:pt>
                <c:pt idx="46036">
                  <c:v>4.0412755012510004</c:v>
                </c:pt>
                <c:pt idx="46037">
                  <c:v>4.0413522720339996</c:v>
                </c:pt>
                <c:pt idx="46038">
                  <c:v>4.0414257049559996</c:v>
                </c:pt>
                <c:pt idx="46039">
                  <c:v>4.0415081977840002</c:v>
                </c:pt>
                <c:pt idx="46040">
                  <c:v>4.0415883064270002</c:v>
                </c:pt>
                <c:pt idx="46041">
                  <c:v>4.0416626930239996</c:v>
                </c:pt>
                <c:pt idx="46042">
                  <c:v>4.0417399406429997</c:v>
                </c:pt>
                <c:pt idx="46043">
                  <c:v>4.0418124198910004</c:v>
                </c:pt>
                <c:pt idx="46044">
                  <c:v>4.0418782234190003</c:v>
                </c:pt>
                <c:pt idx="46045">
                  <c:v>4.0419378280640004</c:v>
                </c:pt>
                <c:pt idx="46046">
                  <c:v>4.0420455932620003</c:v>
                </c:pt>
                <c:pt idx="46047">
                  <c:v>4.0422430038449999</c:v>
                </c:pt>
                <c:pt idx="46048">
                  <c:v>4.0422835350039996</c:v>
                </c:pt>
                <c:pt idx="46049">
                  <c:v>4.0423345565800002</c:v>
                </c:pt>
                <c:pt idx="46050">
                  <c:v>4.0423774719240004</c:v>
                </c:pt>
                <c:pt idx="46051">
                  <c:v>4.0424098968509998</c:v>
                </c:pt>
                <c:pt idx="46052">
                  <c:v>4.0424609184270004</c:v>
                </c:pt>
                <c:pt idx="46053">
                  <c:v>4.042494297028</c:v>
                </c:pt>
                <c:pt idx="46054">
                  <c:v>4.0425367355350001</c:v>
                </c:pt>
                <c:pt idx="46055">
                  <c:v>4.0425853729250001</c:v>
                </c:pt>
                <c:pt idx="46056">
                  <c:v>4.0426325798029996</c:v>
                </c:pt>
                <c:pt idx="46057">
                  <c:v>4.0426907539370003</c:v>
                </c:pt>
                <c:pt idx="46058">
                  <c:v>4.0427379608149998</c:v>
                </c:pt>
                <c:pt idx="46059">
                  <c:v>4.0427813529970003</c:v>
                </c:pt>
                <c:pt idx="46060">
                  <c:v>4.0428042411799998</c:v>
                </c:pt>
                <c:pt idx="46061">
                  <c:v>4.042846679688</c:v>
                </c:pt>
                <c:pt idx="46062">
                  <c:v>4.0428633689879998</c:v>
                </c:pt>
                <c:pt idx="46063">
                  <c:v>4.0428986549379999</c:v>
                </c:pt>
                <c:pt idx="46064">
                  <c:v>4.0429253578189996</c:v>
                </c:pt>
                <c:pt idx="46065">
                  <c:v>4.0429468154909998</c:v>
                </c:pt>
                <c:pt idx="46066">
                  <c:v>4.0429482460020001</c:v>
                </c:pt>
                <c:pt idx="46067">
                  <c:v>4.0429673194889997</c:v>
                </c:pt>
                <c:pt idx="46068">
                  <c:v>4.0429892539979999</c:v>
                </c:pt>
                <c:pt idx="46069">
                  <c:v>4.0429902076720001</c:v>
                </c:pt>
                <c:pt idx="46070">
                  <c:v>4.0430111885070001</c:v>
                </c:pt>
                <c:pt idx="46071">
                  <c:v>4.043035030365</c:v>
                </c:pt>
                <c:pt idx="46072">
                  <c:v>4.0430498123170002</c:v>
                </c:pt>
                <c:pt idx="46073">
                  <c:v>4.0430712699890003</c:v>
                </c:pt>
                <c:pt idx="46074">
                  <c:v>4.0431127548220003</c:v>
                </c:pt>
                <c:pt idx="46075">
                  <c:v>4.0431551933290004</c:v>
                </c:pt>
                <c:pt idx="46076">
                  <c:v>4.0431795120240004</c:v>
                </c:pt>
                <c:pt idx="46077">
                  <c:v>4.0432176589970004</c:v>
                </c:pt>
                <c:pt idx="46078">
                  <c:v>4.043258190155</c:v>
                </c:pt>
                <c:pt idx="46079">
                  <c:v>4.0433201789859998</c:v>
                </c:pt>
                <c:pt idx="46080">
                  <c:v>4.0434160232540002</c:v>
                </c:pt>
                <c:pt idx="46081">
                  <c:v>4.0436153411870004</c:v>
                </c:pt>
                <c:pt idx="46082">
                  <c:v>4.0436792373659998</c:v>
                </c:pt>
                <c:pt idx="46083">
                  <c:v>4.0437455177309998</c:v>
                </c:pt>
                <c:pt idx="46084">
                  <c:v>4.043788433075</c:v>
                </c:pt>
                <c:pt idx="46085">
                  <c:v>4.0438580513</c:v>
                </c:pt>
                <c:pt idx="46086">
                  <c:v>4.0439310073849999</c:v>
                </c:pt>
                <c:pt idx="46087">
                  <c:v>4.04399061203</c:v>
                </c:pt>
                <c:pt idx="46088">
                  <c:v>4.0440721511840003</c:v>
                </c:pt>
                <c:pt idx="46089">
                  <c:v>4.0441570281979997</c:v>
                </c:pt>
                <c:pt idx="46090">
                  <c:v>4.044224262238</c:v>
                </c:pt>
                <c:pt idx="46091">
                  <c:v>4.0442924499509996</c:v>
                </c:pt>
                <c:pt idx="46092">
                  <c:v>4.0443739891049999</c:v>
                </c:pt>
                <c:pt idx="46093">
                  <c:v>4.0444517135620002</c:v>
                </c:pt>
                <c:pt idx="46094">
                  <c:v>4.0445179939270002</c:v>
                </c:pt>
                <c:pt idx="46095">
                  <c:v>4.0446004867549998</c:v>
                </c:pt>
                <c:pt idx="46096">
                  <c:v>4.0446834564209997</c:v>
                </c:pt>
                <c:pt idx="46097">
                  <c:v>4.0447397232059998</c:v>
                </c:pt>
                <c:pt idx="46098">
                  <c:v>4.0448169708249999</c:v>
                </c:pt>
                <c:pt idx="46099">
                  <c:v>4.044890403748</c:v>
                </c:pt>
                <c:pt idx="46100">
                  <c:v>4.0449414253229996</c:v>
                </c:pt>
                <c:pt idx="46101">
                  <c:v>4.0450119972229999</c:v>
                </c:pt>
                <c:pt idx="46102">
                  <c:v>4.045075416565</c:v>
                </c:pt>
                <c:pt idx="46103">
                  <c:v>4.0451192855829996</c:v>
                </c:pt>
                <c:pt idx="46104">
                  <c:v>4.0452241897579997</c:v>
                </c:pt>
                <c:pt idx="46105">
                  <c:v>4.0455198287960004</c:v>
                </c:pt>
                <c:pt idx="46106">
                  <c:v>4.0455589294429997</c:v>
                </c:pt>
                <c:pt idx="46107">
                  <c:v>4.0456004142759996</c:v>
                </c:pt>
                <c:pt idx="46108">
                  <c:v>4.045637130737</c:v>
                </c:pt>
                <c:pt idx="46109">
                  <c:v>4.0456800460820004</c:v>
                </c:pt>
                <c:pt idx="46110">
                  <c:v>4.0457143783570002</c:v>
                </c:pt>
                <c:pt idx="46111">
                  <c:v>4.0457530021670003</c:v>
                </c:pt>
                <c:pt idx="46112">
                  <c:v>4.0457906723020001</c:v>
                </c:pt>
                <c:pt idx="46113">
                  <c:v>4.0458278656009998</c:v>
                </c:pt>
                <c:pt idx="46114">
                  <c:v>4.0458440780640004</c:v>
                </c:pt>
                <c:pt idx="46115">
                  <c:v>4.045866966248</c:v>
                </c:pt>
                <c:pt idx="46116">
                  <c:v>4.0458817481990001</c:v>
                </c:pt>
                <c:pt idx="46117">
                  <c:v>4.0458955764770002</c:v>
                </c:pt>
                <c:pt idx="46118">
                  <c:v>4.0459079742429997</c:v>
                </c:pt>
                <c:pt idx="46119">
                  <c:v>4.0459213256839996</c:v>
                </c:pt>
                <c:pt idx="46120">
                  <c:v>4.0459337234500001</c:v>
                </c:pt>
                <c:pt idx="46121">
                  <c:v>4.0459470748899999</c:v>
                </c:pt>
                <c:pt idx="46122">
                  <c:v>4.0459547042850001</c:v>
                </c:pt>
                <c:pt idx="46123">
                  <c:v>4.0459671020509997</c:v>
                </c:pt>
                <c:pt idx="46124">
                  <c:v>4.0459799766540003</c:v>
                </c:pt>
                <c:pt idx="46125">
                  <c:v>4.0460114479060003</c:v>
                </c:pt>
                <c:pt idx="46126">
                  <c:v>4.0460252761840003</c:v>
                </c:pt>
                <c:pt idx="46127">
                  <c:v>4.046038150787</c:v>
                </c:pt>
                <c:pt idx="46128">
                  <c:v>4.0460662841800001</c:v>
                </c:pt>
                <c:pt idx="46129">
                  <c:v>4.0460796356199999</c:v>
                </c:pt>
                <c:pt idx="46130">
                  <c:v>4.0460944175720002</c:v>
                </c:pt>
                <c:pt idx="46131">
                  <c:v>4.0461096763609996</c:v>
                </c:pt>
                <c:pt idx="46132">
                  <c:v>4.0461263656620003</c:v>
                </c:pt>
                <c:pt idx="46133">
                  <c:v>4.0461435317990002</c:v>
                </c:pt>
                <c:pt idx="46134">
                  <c:v>4.0461754798890004</c:v>
                </c:pt>
                <c:pt idx="46135">
                  <c:v>4.0461940765379998</c:v>
                </c:pt>
                <c:pt idx="46136">
                  <c:v>4.0462112426759997</c:v>
                </c:pt>
                <c:pt idx="46137">
                  <c:v>4.0462293624879999</c:v>
                </c:pt>
                <c:pt idx="46138">
                  <c:v>4.0462479591370002</c:v>
                </c:pt>
                <c:pt idx="46139">
                  <c:v>4.0462684631350001</c:v>
                </c:pt>
                <c:pt idx="46140">
                  <c:v>4.0463104248050001</c:v>
                </c:pt>
                <c:pt idx="46141">
                  <c:v>4.0463504791259997</c:v>
                </c:pt>
                <c:pt idx="46142">
                  <c:v>4.0464282035829999</c:v>
                </c:pt>
                <c:pt idx="46143">
                  <c:v>4.0465416908260003</c:v>
                </c:pt>
                <c:pt idx="46144">
                  <c:v>4.0465974807740004</c:v>
                </c:pt>
                <c:pt idx="46145">
                  <c:v>4.0466752052309998</c:v>
                </c:pt>
                <c:pt idx="46146">
                  <c:v>4.0467638969420001</c:v>
                </c:pt>
                <c:pt idx="46147">
                  <c:v>4.0468521118160004</c:v>
                </c:pt>
                <c:pt idx="46148">
                  <c:v>4.0469088554379997</c:v>
                </c:pt>
                <c:pt idx="46149">
                  <c:v>4.0469651222229999</c:v>
                </c:pt>
                <c:pt idx="46150">
                  <c:v>4.0470361709590001</c:v>
                </c:pt>
                <c:pt idx="46151">
                  <c:v>4.0471134185790003</c:v>
                </c:pt>
                <c:pt idx="46152">
                  <c:v>4.0471973419190004</c:v>
                </c:pt>
                <c:pt idx="46153">
                  <c:v>4.0472893714899998</c:v>
                </c:pt>
                <c:pt idx="46154">
                  <c:v>4.0473856925960003</c:v>
                </c:pt>
                <c:pt idx="46155">
                  <c:v>4.0474810600279998</c:v>
                </c:pt>
                <c:pt idx="46156">
                  <c:v>4.0475749969479997</c:v>
                </c:pt>
                <c:pt idx="46157">
                  <c:v>4.0476651191709996</c:v>
                </c:pt>
                <c:pt idx="46158">
                  <c:v>4.0477495193479998</c:v>
                </c:pt>
                <c:pt idx="46159">
                  <c:v>4.0478310585020001</c:v>
                </c:pt>
                <c:pt idx="46160">
                  <c:v>4.0479059219359996</c:v>
                </c:pt>
                <c:pt idx="46161">
                  <c:v>4.0479750633240004</c:v>
                </c:pt>
                <c:pt idx="46162">
                  <c:v>4.0480370521550002</c:v>
                </c:pt>
                <c:pt idx="46163">
                  <c:v>4.0481486320500002</c:v>
                </c:pt>
                <c:pt idx="46164">
                  <c:v>4.0485043525700002</c:v>
                </c:pt>
                <c:pt idx="46165">
                  <c:v>4.0485897064209997</c:v>
                </c:pt>
                <c:pt idx="46166">
                  <c:v>4.0486688613890003</c:v>
                </c:pt>
                <c:pt idx="46167">
                  <c:v>4.0487141609190003</c:v>
                </c:pt>
                <c:pt idx="46168">
                  <c:v>4.0487637519839996</c:v>
                </c:pt>
                <c:pt idx="46169">
                  <c:v>4.0488004684450001</c:v>
                </c:pt>
                <c:pt idx="46170">
                  <c:v>4.048841953278</c:v>
                </c:pt>
                <c:pt idx="46171">
                  <c:v>4.048880577087</c:v>
                </c:pt>
                <c:pt idx="46172">
                  <c:v>4.0489211082459997</c:v>
                </c:pt>
                <c:pt idx="46173">
                  <c:v>4.0489645004270001</c:v>
                </c:pt>
                <c:pt idx="46174">
                  <c:v>4.0490040779110004</c:v>
                </c:pt>
                <c:pt idx="46175">
                  <c:v>4.0490412712100001</c:v>
                </c:pt>
                <c:pt idx="46176">
                  <c:v>4.0490775108339996</c:v>
                </c:pt>
                <c:pt idx="46177">
                  <c:v>4.0491085052490003</c:v>
                </c:pt>
                <c:pt idx="46178">
                  <c:v>4.0491476058959996</c:v>
                </c:pt>
                <c:pt idx="46179">
                  <c:v>4.0491790771479996</c:v>
                </c:pt>
                <c:pt idx="46180">
                  <c:v>4.0492148399349999</c:v>
                </c:pt>
                <c:pt idx="46181">
                  <c:v>4.0492525100709997</c:v>
                </c:pt>
                <c:pt idx="46182">
                  <c:v>4.0492906570429996</c:v>
                </c:pt>
                <c:pt idx="46183">
                  <c:v>4.049337387085</c:v>
                </c:pt>
                <c:pt idx="46184">
                  <c:v>4.0495805740359998</c:v>
                </c:pt>
                <c:pt idx="46185">
                  <c:v>4.0496263504029999</c:v>
                </c:pt>
                <c:pt idx="46186">
                  <c:v>4.049679279327</c:v>
                </c:pt>
                <c:pt idx="46187">
                  <c:v>4.0497379302979999</c:v>
                </c:pt>
                <c:pt idx="46188">
                  <c:v>4.0497927665709996</c:v>
                </c:pt>
                <c:pt idx="46189">
                  <c:v>4.0498623847959996</c:v>
                </c:pt>
                <c:pt idx="46190">
                  <c:v>4.0499377250670001</c:v>
                </c:pt>
                <c:pt idx="46191">
                  <c:v>4.0500082969670004</c:v>
                </c:pt>
                <c:pt idx="46192">
                  <c:v>4.0500874519350001</c:v>
                </c:pt>
                <c:pt idx="46193">
                  <c:v>4.0501680374150002</c:v>
                </c:pt>
                <c:pt idx="46194">
                  <c:v>4.0502529144289996</c:v>
                </c:pt>
                <c:pt idx="46195">
                  <c:v>4.0503301620479997</c:v>
                </c:pt>
                <c:pt idx="46196">
                  <c:v>4.0504155159000002</c:v>
                </c:pt>
                <c:pt idx="46197">
                  <c:v>4.0504970550539996</c:v>
                </c:pt>
                <c:pt idx="46198">
                  <c:v>4.0505704879759996</c:v>
                </c:pt>
                <c:pt idx="46199">
                  <c:v>4.0506439208979996</c:v>
                </c:pt>
                <c:pt idx="46200">
                  <c:v>4.050714969635</c:v>
                </c:pt>
                <c:pt idx="46201">
                  <c:v>4.0507793426510004</c:v>
                </c:pt>
                <c:pt idx="46202">
                  <c:v>4.0508441925050001</c:v>
                </c:pt>
                <c:pt idx="46203">
                  <c:v>4.0509104728700001</c:v>
                </c:pt>
                <c:pt idx="46204">
                  <c:v>4.0509638786320004</c:v>
                </c:pt>
                <c:pt idx="46205">
                  <c:v>4.0510725975039996</c:v>
                </c:pt>
                <c:pt idx="46206">
                  <c:v>4.0511665344240004</c:v>
                </c:pt>
                <c:pt idx="46207">
                  <c:v>4.0514879226679996</c:v>
                </c:pt>
                <c:pt idx="46208">
                  <c:v>4.0515356063840002</c:v>
                </c:pt>
                <c:pt idx="46209">
                  <c:v>4.0515708923340004</c:v>
                </c:pt>
                <c:pt idx="46210">
                  <c:v>4.0516057014470004</c:v>
                </c:pt>
                <c:pt idx="46211">
                  <c:v>4.0516242980959998</c:v>
                </c:pt>
                <c:pt idx="46212">
                  <c:v>4.0516576766970003</c:v>
                </c:pt>
                <c:pt idx="46213">
                  <c:v>4.0516929626460003</c:v>
                </c:pt>
                <c:pt idx="46214">
                  <c:v>4.0517244338990004</c:v>
                </c:pt>
                <c:pt idx="46215">
                  <c:v>4.0517640113829998</c:v>
                </c:pt>
                <c:pt idx="46216">
                  <c:v>4.0517916679379997</c:v>
                </c:pt>
                <c:pt idx="46217">
                  <c:v>4.0518088340759997</c:v>
                </c:pt>
                <c:pt idx="46218">
                  <c:v>4.0518188476560004</c:v>
                </c:pt>
                <c:pt idx="46219">
                  <c:v>4.0518336296079998</c:v>
                </c:pt>
                <c:pt idx="46220">
                  <c:v>4.05184841156</c:v>
                </c:pt>
                <c:pt idx="46221">
                  <c:v>4.0518612861629997</c:v>
                </c:pt>
                <c:pt idx="46222">
                  <c:v>4.0518851280210004</c:v>
                </c:pt>
                <c:pt idx="46223">
                  <c:v>4.0518989562990004</c:v>
                </c:pt>
                <c:pt idx="46224">
                  <c:v>4.0519046783450001</c:v>
                </c:pt>
                <c:pt idx="46225">
                  <c:v>4.0519208908079998</c:v>
                </c:pt>
                <c:pt idx="46226">
                  <c:v>4.0519456863399999</c:v>
                </c:pt>
                <c:pt idx="46227">
                  <c:v>4.0519833564759997</c:v>
                </c:pt>
                <c:pt idx="46228">
                  <c:v>4.0520114898679997</c:v>
                </c:pt>
                <c:pt idx="46229">
                  <c:v>4.0520496368409997</c:v>
                </c:pt>
                <c:pt idx="46230">
                  <c:v>4.0520606040949998</c:v>
                </c:pt>
                <c:pt idx="46231">
                  <c:v>4.0520977973939996</c:v>
                </c:pt>
                <c:pt idx="46232">
                  <c:v>4.052106380463</c:v>
                </c:pt>
                <c:pt idx="46233">
                  <c:v>4.0521245002750002</c:v>
                </c:pt>
                <c:pt idx="46234">
                  <c:v>4.0521497726440003</c:v>
                </c:pt>
                <c:pt idx="46235">
                  <c:v>4.0521850585939996</c:v>
                </c:pt>
                <c:pt idx="46236">
                  <c:v>4.0522193908690003</c:v>
                </c:pt>
                <c:pt idx="46237">
                  <c:v>4.0522713661190002</c:v>
                </c:pt>
                <c:pt idx="46238">
                  <c:v>4.0523571968079999</c:v>
                </c:pt>
                <c:pt idx="46239">
                  <c:v>4.0527076721190003</c:v>
                </c:pt>
                <c:pt idx="46240">
                  <c:v>4.0527558326720001</c:v>
                </c:pt>
                <c:pt idx="46241">
                  <c:v>4.0528206825259998</c:v>
                </c:pt>
                <c:pt idx="46242">
                  <c:v>4.052887916565</c:v>
                </c:pt>
                <c:pt idx="46243">
                  <c:v>4.0529456138609996</c:v>
                </c:pt>
                <c:pt idx="46244">
                  <c:v>4.0530219078060004</c:v>
                </c:pt>
                <c:pt idx="46245">
                  <c:v>4.0531024932859996</c:v>
                </c:pt>
                <c:pt idx="46246">
                  <c:v>4.0531783103940002</c:v>
                </c:pt>
                <c:pt idx="46247">
                  <c:v>4.0532612800600001</c:v>
                </c:pt>
                <c:pt idx="46248">
                  <c:v>4.0533370971679998</c:v>
                </c:pt>
                <c:pt idx="46249">
                  <c:v>4.0534124374390004</c:v>
                </c:pt>
                <c:pt idx="46250">
                  <c:v>4.0534796714779997</c:v>
                </c:pt>
                <c:pt idx="46251">
                  <c:v>4.0535497665409999</c:v>
                </c:pt>
                <c:pt idx="46252">
                  <c:v>4.0536160469059999</c:v>
                </c:pt>
                <c:pt idx="46253">
                  <c:v>4.053676128387</c:v>
                </c:pt>
                <c:pt idx="46254">
                  <c:v>4.0537333488460003</c:v>
                </c:pt>
                <c:pt idx="46255">
                  <c:v>4.0538258552549999</c:v>
                </c:pt>
                <c:pt idx="46256">
                  <c:v>4.0541057586670002</c:v>
                </c:pt>
                <c:pt idx="46257">
                  <c:v>4.0541520118710004</c:v>
                </c:pt>
                <c:pt idx="46258">
                  <c:v>4.054192066193</c:v>
                </c:pt>
                <c:pt idx="46259">
                  <c:v>4.0542325973509996</c:v>
                </c:pt>
                <c:pt idx="46260">
                  <c:v>4.0542702674870004</c:v>
                </c:pt>
                <c:pt idx="46261">
                  <c:v>4.0543055534360004</c:v>
                </c:pt>
                <c:pt idx="46262">
                  <c:v>4.0543484687809999</c:v>
                </c:pt>
                <c:pt idx="46263">
                  <c:v>4.0544128417970002</c:v>
                </c:pt>
                <c:pt idx="46264">
                  <c:v>4.0544762611390004</c:v>
                </c:pt>
                <c:pt idx="46265">
                  <c:v>4.0545177459720003</c:v>
                </c:pt>
                <c:pt idx="46266">
                  <c:v>4.0545554161070001</c:v>
                </c:pt>
                <c:pt idx="46267">
                  <c:v>4.0545878410340004</c:v>
                </c:pt>
                <c:pt idx="46268">
                  <c:v>4.0546278953549999</c:v>
                </c:pt>
                <c:pt idx="46269">
                  <c:v>4.0546655654909998</c:v>
                </c:pt>
                <c:pt idx="46270">
                  <c:v>4.0546832084659998</c:v>
                </c:pt>
                <c:pt idx="46271">
                  <c:v>4.0547227859500001</c:v>
                </c:pt>
                <c:pt idx="46272">
                  <c:v>4.0547618865970003</c:v>
                </c:pt>
                <c:pt idx="46273">
                  <c:v>4.0547928810120002</c:v>
                </c:pt>
                <c:pt idx="46274">
                  <c:v>4.0548143386840003</c:v>
                </c:pt>
                <c:pt idx="46275">
                  <c:v>4.0548496246339996</c:v>
                </c:pt>
                <c:pt idx="46276">
                  <c:v>4.0548939704900002</c:v>
                </c:pt>
                <c:pt idx="46277">
                  <c:v>4.0549278259279999</c:v>
                </c:pt>
                <c:pt idx="46278">
                  <c:v>4.0549678802490003</c:v>
                </c:pt>
                <c:pt idx="46279">
                  <c:v>4.055008411407</c:v>
                </c:pt>
                <c:pt idx="46280">
                  <c:v>4.0550370216370002</c:v>
                </c:pt>
                <c:pt idx="46281">
                  <c:v>4.0550823211670002</c:v>
                </c:pt>
                <c:pt idx="46282">
                  <c:v>4.0550889968870001</c:v>
                </c:pt>
                <c:pt idx="46283">
                  <c:v>4.0551290512079996</c:v>
                </c:pt>
                <c:pt idx="46284">
                  <c:v>4.0551600456239996</c:v>
                </c:pt>
                <c:pt idx="46285">
                  <c:v>4.0552058219909997</c:v>
                </c:pt>
                <c:pt idx="46286">
                  <c:v>4.0552573204040003</c:v>
                </c:pt>
                <c:pt idx="46287">
                  <c:v>4.0554924011229998</c:v>
                </c:pt>
                <c:pt idx="46288">
                  <c:v>4.055555820465</c:v>
                </c:pt>
                <c:pt idx="46289">
                  <c:v>4.0556197166440002</c:v>
                </c:pt>
                <c:pt idx="46290">
                  <c:v>4.0556874275209998</c:v>
                </c:pt>
                <c:pt idx="46291">
                  <c:v>4.0557675361629997</c:v>
                </c:pt>
                <c:pt idx="46292">
                  <c:v>4.0558547973629997</c:v>
                </c:pt>
                <c:pt idx="46293">
                  <c:v>4.0559377670290004</c:v>
                </c:pt>
                <c:pt idx="46294">
                  <c:v>4.0560307502750002</c:v>
                </c:pt>
                <c:pt idx="46295">
                  <c:v>4.056120872498</c:v>
                </c:pt>
                <c:pt idx="46296">
                  <c:v>4.0561995506289996</c:v>
                </c:pt>
                <c:pt idx="46297">
                  <c:v>4.0562834739689997</c:v>
                </c:pt>
                <c:pt idx="46298">
                  <c:v>4.0563707351679996</c:v>
                </c:pt>
                <c:pt idx="46299">
                  <c:v>4.0564503669740004</c:v>
                </c:pt>
                <c:pt idx="46300">
                  <c:v>4.0565333366390002</c:v>
                </c:pt>
                <c:pt idx="46301">
                  <c:v>4.0566139221190003</c:v>
                </c:pt>
                <c:pt idx="46302">
                  <c:v>4.05668258667</c:v>
                </c:pt>
                <c:pt idx="46303">
                  <c:v>4.0567531585690002</c:v>
                </c:pt>
                <c:pt idx="46304">
                  <c:v>4.0568222999570001</c:v>
                </c:pt>
                <c:pt idx="46305">
                  <c:v>4.0568885803220001</c:v>
                </c:pt>
                <c:pt idx="46306">
                  <c:v>4.0569505691529999</c:v>
                </c:pt>
                <c:pt idx="46307">
                  <c:v>4.0570139884950001</c:v>
                </c:pt>
                <c:pt idx="46308">
                  <c:v>4.0570693016049999</c:v>
                </c:pt>
                <c:pt idx="46309">
                  <c:v>4.0571622848509996</c:v>
                </c:pt>
                <c:pt idx="46310">
                  <c:v>4.0573225021360004</c:v>
                </c:pt>
                <c:pt idx="46311">
                  <c:v>4.0574631690979999</c:v>
                </c:pt>
                <c:pt idx="46312">
                  <c:v>4.0575103759770004</c:v>
                </c:pt>
                <c:pt idx="46313">
                  <c:v>4.0575556755070004</c:v>
                </c:pt>
                <c:pt idx="46314">
                  <c:v>4.0575757026670001</c:v>
                </c:pt>
                <c:pt idx="46315">
                  <c:v>4.0576109886170002</c:v>
                </c:pt>
                <c:pt idx="46316">
                  <c:v>4.057645320892</c:v>
                </c:pt>
                <c:pt idx="46317">
                  <c:v>4.057666301727</c:v>
                </c:pt>
                <c:pt idx="46318">
                  <c:v>4.057700634003</c:v>
                </c:pt>
                <c:pt idx="46319">
                  <c:v>4.0577335357670004</c:v>
                </c:pt>
                <c:pt idx="46320">
                  <c:v>4.0577630996699998</c:v>
                </c:pt>
                <c:pt idx="46321">
                  <c:v>4.0577998161320004</c:v>
                </c:pt>
                <c:pt idx="46322">
                  <c:v>4.0578155517579999</c:v>
                </c:pt>
                <c:pt idx="46323">
                  <c:v>4.0578417778020004</c:v>
                </c:pt>
                <c:pt idx="46324">
                  <c:v>4.0578532218929997</c:v>
                </c:pt>
                <c:pt idx="46325">
                  <c:v>4.0578660964970004</c:v>
                </c:pt>
                <c:pt idx="46326">
                  <c:v>4.057889461517</c:v>
                </c:pt>
                <c:pt idx="46327">
                  <c:v>4.0579152107240004</c:v>
                </c:pt>
                <c:pt idx="46328">
                  <c:v>4.0579366683959996</c:v>
                </c:pt>
                <c:pt idx="46329">
                  <c:v>4.0579481124879999</c:v>
                </c:pt>
                <c:pt idx="46330">
                  <c:v>4.057962417603</c:v>
                </c:pt>
                <c:pt idx="46331">
                  <c:v>4.0579805374150002</c:v>
                </c:pt>
                <c:pt idx="46332">
                  <c:v>4.0580101013179997</c:v>
                </c:pt>
                <c:pt idx="46333">
                  <c:v>4.0580482482909996</c:v>
                </c:pt>
                <c:pt idx="46334">
                  <c:v>4.0580840110779999</c:v>
                </c:pt>
                <c:pt idx="46335">
                  <c:v>4.0581207275390003</c:v>
                </c:pt>
                <c:pt idx="46336">
                  <c:v>4.0581593513490004</c:v>
                </c:pt>
                <c:pt idx="46337">
                  <c:v>4.0581793785100002</c:v>
                </c:pt>
                <c:pt idx="46338">
                  <c:v>4.058217048645</c:v>
                </c:pt>
                <c:pt idx="46339">
                  <c:v>4.0582470893859997</c:v>
                </c:pt>
                <c:pt idx="46340">
                  <c:v>4.058293819427</c:v>
                </c:pt>
                <c:pt idx="46341">
                  <c:v>4.0583724975589996</c:v>
                </c:pt>
                <c:pt idx="46342">
                  <c:v>4.0584864616390002</c:v>
                </c:pt>
                <c:pt idx="46343">
                  <c:v>4.0586419105529998</c:v>
                </c:pt>
                <c:pt idx="46344">
                  <c:v>4.0587701797489997</c:v>
                </c:pt>
                <c:pt idx="46345">
                  <c:v>4.0588302612299998</c:v>
                </c:pt>
                <c:pt idx="46346">
                  <c:v>4.0588946342470003</c:v>
                </c:pt>
                <c:pt idx="46347">
                  <c:v>4.0589675903320002</c:v>
                </c:pt>
                <c:pt idx="46348">
                  <c:v>4.0590562820429996</c:v>
                </c:pt>
                <c:pt idx="46349">
                  <c:v>4.0591444969179999</c:v>
                </c:pt>
                <c:pt idx="46350">
                  <c:v>4.0592308044429997</c:v>
                </c:pt>
                <c:pt idx="46351">
                  <c:v>4.0593328475949999</c:v>
                </c:pt>
                <c:pt idx="46352">
                  <c:v>4.0594372749329999</c:v>
                </c:pt>
                <c:pt idx="46353">
                  <c:v>4.0595235824579996</c:v>
                </c:pt>
                <c:pt idx="46354">
                  <c:v>4.0596232414250002</c:v>
                </c:pt>
                <c:pt idx="46355">
                  <c:v>4.0597205162050001</c:v>
                </c:pt>
                <c:pt idx="46356">
                  <c:v>4.0597953796389996</c:v>
                </c:pt>
                <c:pt idx="46357">
                  <c:v>4.0598778724670002</c:v>
                </c:pt>
                <c:pt idx="46358">
                  <c:v>4.0599517822270004</c:v>
                </c:pt>
                <c:pt idx="46359">
                  <c:v>4.0600156784059998</c:v>
                </c:pt>
                <c:pt idx="46360">
                  <c:v>4.0600776672360004</c:v>
                </c:pt>
                <c:pt idx="46361">
                  <c:v>4.0601377487179997</c:v>
                </c:pt>
                <c:pt idx="46362">
                  <c:v>4.0602264404300001</c:v>
                </c:pt>
                <c:pt idx="46363">
                  <c:v>4.0604920387270003</c:v>
                </c:pt>
                <c:pt idx="46364">
                  <c:v>4.0605840682979997</c:v>
                </c:pt>
                <c:pt idx="46365">
                  <c:v>4.0606517791750001</c:v>
                </c:pt>
                <c:pt idx="46366">
                  <c:v>4.0606923103329997</c:v>
                </c:pt>
                <c:pt idx="46367">
                  <c:v>4.0607376098629997</c:v>
                </c:pt>
                <c:pt idx="46368">
                  <c:v>4.0607614517209996</c:v>
                </c:pt>
                <c:pt idx="46369">
                  <c:v>4.0608019828800002</c:v>
                </c:pt>
                <c:pt idx="46370">
                  <c:v>4.0608406066890002</c:v>
                </c:pt>
                <c:pt idx="46371">
                  <c:v>4.0608754158020002</c:v>
                </c:pt>
                <c:pt idx="46372">
                  <c:v>4.0609216690060004</c:v>
                </c:pt>
                <c:pt idx="46373">
                  <c:v>4.0609569549559996</c:v>
                </c:pt>
                <c:pt idx="46374">
                  <c:v>4.06099319458</c:v>
                </c:pt>
                <c:pt idx="46375">
                  <c:v>4.0610046386720002</c:v>
                </c:pt>
                <c:pt idx="46376">
                  <c:v>4.0610222816470003</c:v>
                </c:pt>
                <c:pt idx="46377">
                  <c:v>4.0610389709470001</c:v>
                </c:pt>
                <c:pt idx="46378">
                  <c:v>4.0610709190370002</c:v>
                </c:pt>
                <c:pt idx="46379">
                  <c:v>4.0611009597779999</c:v>
                </c:pt>
                <c:pt idx="46380">
                  <c:v>4.0611219406129999</c:v>
                </c:pt>
                <c:pt idx="46381">
                  <c:v>4.0611600875849998</c:v>
                </c:pt>
                <c:pt idx="46382">
                  <c:v>4.0612363815309998</c:v>
                </c:pt>
                <c:pt idx="46383">
                  <c:v>4.0613436698910004</c:v>
                </c:pt>
                <c:pt idx="46384">
                  <c:v>4.0616216659550002</c:v>
                </c:pt>
                <c:pt idx="46385">
                  <c:v>4.0617890357970001</c:v>
                </c:pt>
                <c:pt idx="46386">
                  <c:v>4.0618891715999998</c:v>
                </c:pt>
                <c:pt idx="46387">
                  <c:v>4.0619821548459996</c:v>
                </c:pt>
                <c:pt idx="46388">
                  <c:v>4.0620946884159999</c:v>
                </c:pt>
                <c:pt idx="46389">
                  <c:v>4.0622110366820001</c:v>
                </c:pt>
                <c:pt idx="46390">
                  <c:v>4.0623192787170002</c:v>
                </c:pt>
                <c:pt idx="46391">
                  <c:v>4.0624322891239997</c:v>
                </c:pt>
                <c:pt idx="46392">
                  <c:v>4.0625457763670001</c:v>
                </c:pt>
                <c:pt idx="46393">
                  <c:v>4.0626478195190003</c:v>
                </c:pt>
                <c:pt idx="46394">
                  <c:v>4.0627412796020002</c:v>
                </c:pt>
                <c:pt idx="46395">
                  <c:v>4.0628280639650001</c:v>
                </c:pt>
                <c:pt idx="46396">
                  <c:v>4.062904834747</c:v>
                </c:pt>
                <c:pt idx="46397">
                  <c:v>4.0629706382749999</c:v>
                </c:pt>
                <c:pt idx="46398">
                  <c:v>4.06303358078</c:v>
                </c:pt>
                <c:pt idx="46399">
                  <c:v>4.0630922317499998</c:v>
                </c:pt>
                <c:pt idx="46400">
                  <c:v>4.0631408691409998</c:v>
                </c:pt>
                <c:pt idx="46401">
                  <c:v>4.063242912292</c:v>
                </c:pt>
                <c:pt idx="46402">
                  <c:v>4.0632762908939997</c:v>
                </c:pt>
                <c:pt idx="46403">
                  <c:v>4.0633478164670001</c:v>
                </c:pt>
                <c:pt idx="46404">
                  <c:v>4.0635390281679999</c:v>
                </c:pt>
                <c:pt idx="46405">
                  <c:v>4.0635862350460004</c:v>
                </c:pt>
                <c:pt idx="46406">
                  <c:v>4.0636219978329997</c:v>
                </c:pt>
                <c:pt idx="46407">
                  <c:v>4.063643932343</c:v>
                </c:pt>
                <c:pt idx="46408">
                  <c:v>4.0636763572690002</c:v>
                </c:pt>
                <c:pt idx="46409">
                  <c:v>4.0636973381040002</c:v>
                </c:pt>
                <c:pt idx="46410">
                  <c:v>4.0637197494509998</c:v>
                </c:pt>
                <c:pt idx="46411">
                  <c:v>4.0637540817259996</c:v>
                </c:pt>
                <c:pt idx="46412">
                  <c:v>4.0637712478639996</c:v>
                </c:pt>
                <c:pt idx="46413">
                  <c:v>4.0638012886050001</c:v>
                </c:pt>
                <c:pt idx="46414">
                  <c:v>4.0638170242309997</c:v>
                </c:pt>
                <c:pt idx="46415">
                  <c:v>4.0638303756710004</c:v>
                </c:pt>
                <c:pt idx="46416">
                  <c:v>4.0638594627379998</c:v>
                </c:pt>
                <c:pt idx="46417">
                  <c:v>4.0638833045959997</c:v>
                </c:pt>
                <c:pt idx="46418">
                  <c:v>4.0639061927800002</c:v>
                </c:pt>
                <c:pt idx="46419">
                  <c:v>4.0639343261720002</c:v>
                </c:pt>
                <c:pt idx="46420">
                  <c:v>4.0639591217040003</c:v>
                </c:pt>
                <c:pt idx="46421">
                  <c:v>4.0639967918400002</c:v>
                </c:pt>
                <c:pt idx="46422">
                  <c:v>4.0640192031859996</c:v>
                </c:pt>
                <c:pt idx="46423">
                  <c:v>4.0640377998349999</c:v>
                </c:pt>
                <c:pt idx="46424">
                  <c:v>4.064076423645</c:v>
                </c:pt>
                <c:pt idx="46425">
                  <c:v>4.0640983581540002</c:v>
                </c:pt>
                <c:pt idx="46426">
                  <c:v>4.0641298294070003</c:v>
                </c:pt>
                <c:pt idx="46427">
                  <c:v>4.0641326904300001</c:v>
                </c:pt>
                <c:pt idx="46428">
                  <c:v>4.0641736984249999</c:v>
                </c:pt>
                <c:pt idx="46429">
                  <c:v>4.0641980171199998</c:v>
                </c:pt>
                <c:pt idx="46430">
                  <c:v>4.0642280578610004</c:v>
                </c:pt>
                <c:pt idx="46431">
                  <c:v>4.0642695426940003</c:v>
                </c:pt>
                <c:pt idx="46432">
                  <c:v>4.0643038749690001</c:v>
                </c:pt>
                <c:pt idx="46433">
                  <c:v>4.0643963813779997</c:v>
                </c:pt>
                <c:pt idx="46434">
                  <c:v>4.0644674301150001</c:v>
                </c:pt>
                <c:pt idx="46435">
                  <c:v>4.0647492408749999</c:v>
                </c:pt>
                <c:pt idx="46436">
                  <c:v>4.0647954940800002</c:v>
                </c:pt>
                <c:pt idx="46437">
                  <c:v>4.0648522377010003</c:v>
                </c:pt>
                <c:pt idx="46438">
                  <c:v>4.0649185180660004</c:v>
                </c:pt>
                <c:pt idx="46439">
                  <c:v>4.0649747848509996</c:v>
                </c:pt>
                <c:pt idx="46440">
                  <c:v>4.0650477409360004</c:v>
                </c:pt>
                <c:pt idx="46441">
                  <c:v>4.0651259422299999</c:v>
                </c:pt>
                <c:pt idx="46442">
                  <c:v>4.0651979446409996</c:v>
                </c:pt>
                <c:pt idx="46443">
                  <c:v>4.0652775764470004</c:v>
                </c:pt>
                <c:pt idx="46444">
                  <c:v>4.065360069275</c:v>
                </c:pt>
                <c:pt idx="46445">
                  <c:v>4.0654339790340002</c:v>
                </c:pt>
                <c:pt idx="46446">
                  <c:v>4.0655050277709996</c:v>
                </c:pt>
                <c:pt idx="46447">
                  <c:v>4.0655817985529996</c:v>
                </c:pt>
                <c:pt idx="46448">
                  <c:v>4.06565284729</c:v>
                </c:pt>
                <c:pt idx="46449">
                  <c:v>4.0657129287720002</c:v>
                </c:pt>
                <c:pt idx="46450">
                  <c:v>4.065774917603</c:v>
                </c:pt>
                <c:pt idx="46451">
                  <c:v>4.0658292770389997</c:v>
                </c:pt>
                <c:pt idx="46452">
                  <c:v>4.0659098625179997</c:v>
                </c:pt>
                <c:pt idx="46453">
                  <c:v>4.0661311149600001</c:v>
                </c:pt>
                <c:pt idx="46454">
                  <c:v>4.0662093162539996</c:v>
                </c:pt>
                <c:pt idx="46455">
                  <c:v>4.066284179688</c:v>
                </c:pt>
                <c:pt idx="46456">
                  <c:v>4.066357135773</c:v>
                </c:pt>
                <c:pt idx="46457">
                  <c:v>4.0664086341859997</c:v>
                </c:pt>
                <c:pt idx="46458">
                  <c:v>4.0664463043210004</c:v>
                </c:pt>
                <c:pt idx="46459">
                  <c:v>4.0664801597600002</c:v>
                </c:pt>
                <c:pt idx="46460">
                  <c:v>4.0665259361270003</c:v>
                </c:pt>
                <c:pt idx="46461">
                  <c:v>4.0665578842160004</c:v>
                </c:pt>
                <c:pt idx="46462">
                  <c:v>4.066597938538</c:v>
                </c:pt>
                <c:pt idx="46463">
                  <c:v>4.0666146278379998</c:v>
                </c:pt>
                <c:pt idx="46464">
                  <c:v>4.0666580200200002</c:v>
                </c:pt>
                <c:pt idx="46465">
                  <c:v>4.0666861534120002</c:v>
                </c:pt>
                <c:pt idx="46466">
                  <c:v>4.0667152404789997</c:v>
                </c:pt>
                <c:pt idx="46467">
                  <c:v>4.0667510032649998</c:v>
                </c:pt>
                <c:pt idx="46468">
                  <c:v>4.0667777061460004</c:v>
                </c:pt>
                <c:pt idx="46469">
                  <c:v>4.0667977333070002</c:v>
                </c:pt>
                <c:pt idx="46470">
                  <c:v>4.0668287277220001</c:v>
                </c:pt>
                <c:pt idx="46471">
                  <c:v>4.0668759346009997</c:v>
                </c:pt>
                <c:pt idx="46472">
                  <c:v>4.0668883323670002</c:v>
                </c:pt>
                <c:pt idx="46473">
                  <c:v>4.0669074058529997</c:v>
                </c:pt>
                <c:pt idx="46474">
                  <c:v>4.0669255256649999</c:v>
                </c:pt>
                <c:pt idx="46475">
                  <c:v>4.0669388771059998</c:v>
                </c:pt>
                <c:pt idx="46476">
                  <c:v>4.066953659058</c:v>
                </c:pt>
                <c:pt idx="46477">
                  <c:v>4.0669937133790004</c:v>
                </c:pt>
                <c:pt idx="46478">
                  <c:v>4.0670204162600001</c:v>
                </c:pt>
                <c:pt idx="46479">
                  <c:v>4.0670499801639997</c:v>
                </c:pt>
                <c:pt idx="46480">
                  <c:v>4.0670971870420001</c:v>
                </c:pt>
                <c:pt idx="46481">
                  <c:v>4.0671339035029996</c:v>
                </c:pt>
                <c:pt idx="46482">
                  <c:v>4.0671815872190002</c:v>
                </c:pt>
                <c:pt idx="46483">
                  <c:v>4.0673627853390002</c:v>
                </c:pt>
                <c:pt idx="46484">
                  <c:v>4.0674533843990002</c:v>
                </c:pt>
                <c:pt idx="46485">
                  <c:v>4.0675125122070002</c:v>
                </c:pt>
                <c:pt idx="46486">
                  <c:v>4.067574501038</c:v>
                </c:pt>
                <c:pt idx="46487">
                  <c:v>4.0676259994509998</c:v>
                </c:pt>
                <c:pt idx="46488">
                  <c:v>4.0676908493040003</c:v>
                </c:pt>
                <c:pt idx="46489">
                  <c:v>4.0677609443660003</c:v>
                </c:pt>
                <c:pt idx="46490">
                  <c:v>4.0678167343140004</c:v>
                </c:pt>
                <c:pt idx="46491">
                  <c:v>4.0678787231450002</c:v>
                </c:pt>
                <c:pt idx="46492">
                  <c:v>4.0679473876949999</c:v>
                </c:pt>
                <c:pt idx="46493">
                  <c:v>4.0680165290829997</c:v>
                </c:pt>
                <c:pt idx="46494">
                  <c:v>4.0680723190309998</c:v>
                </c:pt>
                <c:pt idx="46495">
                  <c:v>4.0681409835820004</c:v>
                </c:pt>
                <c:pt idx="46496">
                  <c:v>4.0682120323179998</c:v>
                </c:pt>
                <c:pt idx="46497">
                  <c:v>4.068261623383</c:v>
                </c:pt>
                <c:pt idx="46498">
                  <c:v>4.0683302879329997</c:v>
                </c:pt>
                <c:pt idx="46499">
                  <c:v>4.0683956146240003</c:v>
                </c:pt>
                <c:pt idx="46500">
                  <c:v>4.0684437751770002</c:v>
                </c:pt>
                <c:pt idx="46501">
                  <c:v>4.0685067176820002</c:v>
                </c:pt>
                <c:pt idx="46502">
                  <c:v>4.0685739517209996</c:v>
                </c:pt>
                <c:pt idx="46503">
                  <c:v>4.0686254501340002</c:v>
                </c:pt>
                <c:pt idx="46504">
                  <c:v>4.0686817169190004</c:v>
                </c:pt>
                <c:pt idx="46505">
                  <c:v>4.0687484741209996</c:v>
                </c:pt>
                <c:pt idx="46506">
                  <c:v>4.0688066482540002</c:v>
                </c:pt>
                <c:pt idx="46507">
                  <c:v>4.0688562393190004</c:v>
                </c:pt>
                <c:pt idx="46508">
                  <c:v>4.0689187049870004</c:v>
                </c:pt>
                <c:pt idx="46509">
                  <c:v>4.06898021698</c:v>
                </c:pt>
                <c:pt idx="46510">
                  <c:v>4.0690178871149998</c:v>
                </c:pt>
                <c:pt idx="46511">
                  <c:v>4.0691270828250001</c:v>
                </c:pt>
                <c:pt idx="46512">
                  <c:v>4.0692529678340001</c:v>
                </c:pt>
                <c:pt idx="46513">
                  <c:v>4.0694446563720001</c:v>
                </c:pt>
                <c:pt idx="46514">
                  <c:v>4.0695223808290004</c:v>
                </c:pt>
                <c:pt idx="46515">
                  <c:v>4.0695586204529999</c:v>
                </c:pt>
                <c:pt idx="46516">
                  <c:v>4.0696167945859996</c:v>
                </c:pt>
                <c:pt idx="46517">
                  <c:v>4.0696511268620004</c:v>
                </c:pt>
                <c:pt idx="46518">
                  <c:v>4.0696878433229999</c:v>
                </c:pt>
                <c:pt idx="46519">
                  <c:v>4.0697321891779996</c:v>
                </c:pt>
                <c:pt idx="46520">
                  <c:v>4.0697631835939996</c:v>
                </c:pt>
                <c:pt idx="46521">
                  <c:v>4.0698118209840004</c:v>
                </c:pt>
                <c:pt idx="46522">
                  <c:v>4.0698471069339996</c:v>
                </c:pt>
                <c:pt idx="46523">
                  <c:v>4.069876670837</c:v>
                </c:pt>
                <c:pt idx="46524">
                  <c:v>4.0699367523190002</c:v>
                </c:pt>
                <c:pt idx="46525">
                  <c:v>4.069967269897</c:v>
                </c:pt>
                <c:pt idx="46526">
                  <c:v>4.0700106620790004</c:v>
                </c:pt>
                <c:pt idx="46527">
                  <c:v>4.0700554847720003</c:v>
                </c:pt>
                <c:pt idx="46528">
                  <c:v>4.070082187653</c:v>
                </c:pt>
                <c:pt idx="46529">
                  <c:v>4.0701079368590003</c:v>
                </c:pt>
                <c:pt idx="46530">
                  <c:v>4.0701398849489996</c:v>
                </c:pt>
                <c:pt idx="46531">
                  <c:v>4.0701861381529998</c:v>
                </c:pt>
                <c:pt idx="46532">
                  <c:v>4.070187091827</c:v>
                </c:pt>
                <c:pt idx="46533">
                  <c:v>4.0702404975890003</c:v>
                </c:pt>
                <c:pt idx="46534">
                  <c:v>4.0702662467959998</c:v>
                </c:pt>
                <c:pt idx="46535">
                  <c:v>4.070298671722</c:v>
                </c:pt>
                <c:pt idx="46536">
                  <c:v>4.0703153610229998</c:v>
                </c:pt>
                <c:pt idx="46537">
                  <c:v>4.0703635215759997</c:v>
                </c:pt>
                <c:pt idx="46538">
                  <c:v>4.0704083442689996</c:v>
                </c:pt>
                <c:pt idx="46539">
                  <c:v>4.0704503059389996</c:v>
                </c:pt>
                <c:pt idx="46540">
                  <c:v>4.0705122947690002</c:v>
                </c:pt>
                <c:pt idx="46541">
                  <c:v>4.0705556869509998</c:v>
                </c:pt>
                <c:pt idx="46542">
                  <c:v>4.0705924034120002</c:v>
                </c:pt>
                <c:pt idx="46543">
                  <c:v>4.0706152915949998</c:v>
                </c:pt>
                <c:pt idx="46544">
                  <c:v>4.0706601142879997</c:v>
                </c:pt>
                <c:pt idx="46545">
                  <c:v>4.0707044601440003</c:v>
                </c:pt>
                <c:pt idx="46546">
                  <c:v>4.0707359313960003</c:v>
                </c:pt>
                <c:pt idx="46547">
                  <c:v>4.0707979202270002</c:v>
                </c:pt>
                <c:pt idx="46548">
                  <c:v>4.0710601806640003</c:v>
                </c:pt>
                <c:pt idx="46549">
                  <c:v>4.0711221694950002</c:v>
                </c:pt>
                <c:pt idx="46550">
                  <c:v>4.0711960792540003</c:v>
                </c:pt>
                <c:pt idx="46551">
                  <c:v>4.0712614059450001</c:v>
                </c:pt>
                <c:pt idx="46552">
                  <c:v>4.0713305473329999</c:v>
                </c:pt>
                <c:pt idx="46553">
                  <c:v>4.0714182853700001</c:v>
                </c:pt>
                <c:pt idx="46554">
                  <c:v>4.0715003013609996</c:v>
                </c:pt>
                <c:pt idx="46555">
                  <c:v>4.0715689659120002</c:v>
                </c:pt>
                <c:pt idx="46556">
                  <c:v>4.0716576576229997</c:v>
                </c:pt>
                <c:pt idx="46557">
                  <c:v>4.0717415809629998</c:v>
                </c:pt>
                <c:pt idx="46558">
                  <c:v>4.0718021392820001</c:v>
                </c:pt>
                <c:pt idx="46559">
                  <c:v>4.0718798637390003</c:v>
                </c:pt>
                <c:pt idx="46560">
                  <c:v>4.0719537734989997</c:v>
                </c:pt>
                <c:pt idx="46561">
                  <c:v>4.0719966888429999</c:v>
                </c:pt>
                <c:pt idx="46562">
                  <c:v>4.0721130371090002</c:v>
                </c:pt>
                <c:pt idx="46563">
                  <c:v>4.0724649429320001</c:v>
                </c:pt>
                <c:pt idx="46564">
                  <c:v>4.0725541114809998</c:v>
                </c:pt>
                <c:pt idx="46565">
                  <c:v>4.0725955963129996</c:v>
                </c:pt>
                <c:pt idx="46566">
                  <c:v>4.0726432800290002</c:v>
                </c:pt>
                <c:pt idx="46567">
                  <c:v>4.0727019310000001</c:v>
                </c:pt>
                <c:pt idx="46568">
                  <c:v>4.0727372169490001</c:v>
                </c:pt>
                <c:pt idx="46569">
                  <c:v>4.072792053223</c:v>
                </c:pt>
                <c:pt idx="46570">
                  <c:v>4.072830677032</c:v>
                </c:pt>
                <c:pt idx="46571">
                  <c:v>4.0728669166560003</c:v>
                </c:pt>
                <c:pt idx="46572">
                  <c:v>4.0729250907900001</c:v>
                </c:pt>
                <c:pt idx="46573">
                  <c:v>4.0729680061340003</c:v>
                </c:pt>
                <c:pt idx="46574">
                  <c:v>4.073276996613</c:v>
                </c:pt>
                <c:pt idx="46575">
                  <c:v>4.0733165740970003</c:v>
                </c:pt>
                <c:pt idx="46576">
                  <c:v>4.0733766555789996</c:v>
                </c:pt>
                <c:pt idx="46577">
                  <c:v>4.0734415054320001</c:v>
                </c:pt>
                <c:pt idx="46578">
                  <c:v>4.0734868049620001</c:v>
                </c:pt>
                <c:pt idx="46579">
                  <c:v>4.0735511779789997</c:v>
                </c:pt>
                <c:pt idx="46580">
                  <c:v>4.0736165046690003</c:v>
                </c:pt>
                <c:pt idx="46581">
                  <c:v>4.0736651420590002</c:v>
                </c:pt>
                <c:pt idx="46582">
                  <c:v>4.0737257003779996</c:v>
                </c:pt>
                <c:pt idx="46583">
                  <c:v>4.0737867355350001</c:v>
                </c:pt>
                <c:pt idx="46584">
                  <c:v>4.0738377571109998</c:v>
                </c:pt>
                <c:pt idx="46585">
                  <c:v>4.0738854408260003</c:v>
                </c:pt>
                <c:pt idx="46586">
                  <c:v>4.0739889144900001</c:v>
                </c:pt>
                <c:pt idx="46587">
                  <c:v>4.0741400718690004</c:v>
                </c:pt>
                <c:pt idx="46588">
                  <c:v>4.0742654800420004</c:v>
                </c:pt>
                <c:pt idx="46589">
                  <c:v>4.0743203163150001</c:v>
                </c:pt>
                <c:pt idx="46590">
                  <c:v>4.0744032859799999</c:v>
                </c:pt>
                <c:pt idx="46591">
                  <c:v>4.0744566917420002</c:v>
                </c:pt>
                <c:pt idx="46592">
                  <c:v>4.0744934082029998</c:v>
                </c:pt>
                <c:pt idx="46593">
                  <c:v>4.074553489685</c:v>
                </c:pt>
                <c:pt idx="46594">
                  <c:v>4.0745797157289996</c:v>
                </c:pt>
                <c:pt idx="46595">
                  <c:v>4.0746078491209996</c:v>
                </c:pt>
                <c:pt idx="46596">
                  <c:v>4.0746521949770003</c:v>
                </c:pt>
                <c:pt idx="46597">
                  <c:v>4.074678897858</c:v>
                </c:pt>
                <c:pt idx="46598">
                  <c:v>4.0747246742250001</c:v>
                </c:pt>
                <c:pt idx="46599">
                  <c:v>4.0747709274290003</c:v>
                </c:pt>
                <c:pt idx="46600">
                  <c:v>4.0747957229610003</c:v>
                </c:pt>
                <c:pt idx="46601">
                  <c:v>4.0748305320740004</c:v>
                </c:pt>
                <c:pt idx="46602">
                  <c:v>4.0748682022090001</c:v>
                </c:pt>
                <c:pt idx="46603">
                  <c:v>4.0749182701109996</c:v>
                </c:pt>
                <c:pt idx="46604">
                  <c:v>4.0749187469479997</c:v>
                </c:pt>
                <c:pt idx="46605">
                  <c:v>4.0749402046199998</c:v>
                </c:pt>
                <c:pt idx="46606">
                  <c:v>4.0749707221979996</c:v>
                </c:pt>
                <c:pt idx="46607">
                  <c:v>4.0749897956850001</c:v>
                </c:pt>
                <c:pt idx="46608">
                  <c:v>4.0750107765200001</c:v>
                </c:pt>
                <c:pt idx="46609">
                  <c:v>4.0750350952150001</c:v>
                </c:pt>
                <c:pt idx="46610">
                  <c:v>4.075087070465</c:v>
                </c:pt>
                <c:pt idx="46611">
                  <c:v>4.0751237869260004</c:v>
                </c:pt>
                <c:pt idx="46612">
                  <c:v>4.0751566886899999</c:v>
                </c:pt>
                <c:pt idx="46613">
                  <c:v>4.0752191543579999</c:v>
                </c:pt>
                <c:pt idx="46614">
                  <c:v>4.0752325057979997</c:v>
                </c:pt>
                <c:pt idx="46615">
                  <c:v>4.0752806663510004</c:v>
                </c:pt>
                <c:pt idx="46616">
                  <c:v>4.0753092765809997</c:v>
                </c:pt>
                <c:pt idx="46617">
                  <c:v>4.0753569602970003</c:v>
                </c:pt>
                <c:pt idx="46618">
                  <c:v>4.075394153595</c:v>
                </c:pt>
                <c:pt idx="46619">
                  <c:v>4.0754213333129998</c:v>
                </c:pt>
                <c:pt idx="46620">
                  <c:v>4.0754752159120002</c:v>
                </c:pt>
                <c:pt idx="46621">
                  <c:v>4.0755152702329998</c:v>
                </c:pt>
                <c:pt idx="46622">
                  <c:v>4.0755548477170001</c:v>
                </c:pt>
                <c:pt idx="46623">
                  <c:v>4.0755748748779999</c:v>
                </c:pt>
                <c:pt idx="46624">
                  <c:v>4.0756025314329998</c:v>
                </c:pt>
                <c:pt idx="46625">
                  <c:v>4.0756440162659997</c:v>
                </c:pt>
                <c:pt idx="46626">
                  <c:v>4.0757012367250001</c:v>
                </c:pt>
                <c:pt idx="46627">
                  <c:v>4.0757441520690003</c:v>
                </c:pt>
                <c:pt idx="46628">
                  <c:v>4.0760145187379999</c:v>
                </c:pt>
                <c:pt idx="46629">
                  <c:v>4.0760807991029999</c:v>
                </c:pt>
                <c:pt idx="46630">
                  <c:v>4.076150894165</c:v>
                </c:pt>
                <c:pt idx="46631">
                  <c:v>4.0762410163879998</c:v>
                </c:pt>
                <c:pt idx="46632">
                  <c:v>4.0763397216800001</c:v>
                </c:pt>
                <c:pt idx="46633">
                  <c:v>4.0764355659479996</c:v>
                </c:pt>
                <c:pt idx="46634">
                  <c:v>4.0765538215639996</c:v>
                </c:pt>
                <c:pt idx="46635">
                  <c:v>4.0766830444339996</c:v>
                </c:pt>
                <c:pt idx="46636">
                  <c:v>4.0767993926999999</c:v>
                </c:pt>
                <c:pt idx="46637">
                  <c:v>4.0769276618959998</c:v>
                </c:pt>
                <c:pt idx="46638">
                  <c:v>4.0770525932310004</c:v>
                </c:pt>
                <c:pt idx="46639">
                  <c:v>4.0771560668950002</c:v>
                </c:pt>
                <c:pt idx="46640">
                  <c:v>4.0772647857670004</c:v>
                </c:pt>
                <c:pt idx="46641">
                  <c:v>4.0773668289179996</c:v>
                </c:pt>
                <c:pt idx="46642">
                  <c:v>4.0774536132810004</c:v>
                </c:pt>
                <c:pt idx="46643">
                  <c:v>4.0775275230409997</c:v>
                </c:pt>
                <c:pt idx="46644">
                  <c:v>4.0776014327999999</c:v>
                </c:pt>
                <c:pt idx="46645">
                  <c:v>4.0777039527890002</c:v>
                </c:pt>
                <c:pt idx="46646">
                  <c:v>4.078023910522</c:v>
                </c:pt>
                <c:pt idx="46647">
                  <c:v>4.0781059265139996</c:v>
                </c:pt>
                <c:pt idx="46648">
                  <c:v>4.078180789948</c:v>
                </c:pt>
                <c:pt idx="46649">
                  <c:v>4.0782613754270001</c:v>
                </c:pt>
                <c:pt idx="46650">
                  <c:v>4.0785317420959997</c:v>
                </c:pt>
                <c:pt idx="46651">
                  <c:v>4.0787091255189996</c:v>
                </c:pt>
                <c:pt idx="46652">
                  <c:v>4.0788092613220002</c:v>
                </c:pt>
                <c:pt idx="46653">
                  <c:v>4.0789179801940003</c:v>
                </c:pt>
                <c:pt idx="46654">
                  <c:v>4.0789847373960004</c:v>
                </c:pt>
                <c:pt idx="46655">
                  <c:v>4.0790705680850001</c:v>
                </c:pt>
                <c:pt idx="46656">
                  <c:v>4.0791401863100001</c:v>
                </c:pt>
                <c:pt idx="46657">
                  <c:v>4.0792555809020001</c:v>
                </c:pt>
                <c:pt idx="46658">
                  <c:v>4.0793762207029998</c:v>
                </c:pt>
                <c:pt idx="46659">
                  <c:v>4.0794610977170001</c:v>
                </c:pt>
                <c:pt idx="46660">
                  <c:v>4.0795817375179997</c:v>
                </c:pt>
                <c:pt idx="46661">
                  <c:v>4.0798625946040001</c:v>
                </c:pt>
                <c:pt idx="46662">
                  <c:v>4.0798974037170002</c:v>
                </c:pt>
                <c:pt idx="46663">
                  <c:v>4.0799193382260004</c:v>
                </c:pt>
                <c:pt idx="46664">
                  <c:v>4.0799617767329996</c:v>
                </c:pt>
                <c:pt idx="46665">
                  <c:v>4.0799841880800001</c:v>
                </c:pt>
                <c:pt idx="46666">
                  <c:v>4.0800156593320001</c:v>
                </c:pt>
                <c:pt idx="46667">
                  <c:v>4.0800547599790002</c:v>
                </c:pt>
                <c:pt idx="46668">
                  <c:v>4.080070972443</c:v>
                </c:pt>
                <c:pt idx="46669">
                  <c:v>4.0800786018370001</c:v>
                </c:pt>
                <c:pt idx="46670">
                  <c:v>4.0801005363460003</c:v>
                </c:pt>
                <c:pt idx="46671">
                  <c:v>4.0801148414609996</c:v>
                </c:pt>
                <c:pt idx="46672">
                  <c:v>4.080133914948</c:v>
                </c:pt>
                <c:pt idx="46673">
                  <c:v>4.0801553726200002</c:v>
                </c:pt>
                <c:pt idx="46674">
                  <c:v>4.0801501274109997</c:v>
                </c:pt>
                <c:pt idx="46675">
                  <c:v>4.0801868438720001</c:v>
                </c:pt>
                <c:pt idx="46676">
                  <c:v>4.080189704895</c:v>
                </c:pt>
                <c:pt idx="46677">
                  <c:v>4.0802092552189997</c:v>
                </c:pt>
                <c:pt idx="46678">
                  <c:v>4.0802283287050001</c:v>
                </c:pt>
                <c:pt idx="46679">
                  <c:v>4.080238819122</c:v>
                </c:pt>
                <c:pt idx="46680">
                  <c:v>4.0802512168879996</c:v>
                </c:pt>
                <c:pt idx="46681">
                  <c:v>4.0802707672120002</c:v>
                </c:pt>
                <c:pt idx="46682">
                  <c:v>4.0802826881409997</c:v>
                </c:pt>
                <c:pt idx="46683">
                  <c:v>4.0802826881409997</c:v>
                </c:pt>
                <c:pt idx="46684">
                  <c:v>4.08030128479</c:v>
                </c:pt>
                <c:pt idx="46685">
                  <c:v>4.0803194046020002</c:v>
                </c:pt>
                <c:pt idx="46686">
                  <c:v>4.0803165435790003</c:v>
                </c:pt>
                <c:pt idx="46687">
                  <c:v>4.0803461074829999</c:v>
                </c:pt>
                <c:pt idx="46688">
                  <c:v>4.0803565978999998</c:v>
                </c:pt>
                <c:pt idx="46689">
                  <c:v>4.0803742408749999</c:v>
                </c:pt>
                <c:pt idx="46690">
                  <c:v>4.0803828239440003</c:v>
                </c:pt>
                <c:pt idx="46691">
                  <c:v>4.0803971290590004</c:v>
                </c:pt>
                <c:pt idx="46692">
                  <c:v>4.0804142951970004</c:v>
                </c:pt>
                <c:pt idx="46693">
                  <c:v>4.0804228782649998</c:v>
                </c:pt>
                <c:pt idx="46694">
                  <c:v>4.0804500579829996</c:v>
                </c:pt>
                <c:pt idx="46695">
                  <c:v>4.0804705619810004</c:v>
                </c:pt>
                <c:pt idx="46696">
                  <c:v>4.0804748535159998</c:v>
                </c:pt>
                <c:pt idx="46697">
                  <c:v>4.0804991722109998</c:v>
                </c:pt>
                <c:pt idx="46698">
                  <c:v>4.0805201530459998</c:v>
                </c:pt>
                <c:pt idx="46699">
                  <c:v>4.0805182456970002</c:v>
                </c:pt>
                <c:pt idx="46700">
                  <c:v>4.0805411338809998</c:v>
                </c:pt>
                <c:pt idx="46701">
                  <c:v>4.0805649757389997</c:v>
                </c:pt>
                <c:pt idx="46702">
                  <c:v>4.080573558807</c:v>
                </c:pt>
                <c:pt idx="46703">
                  <c:v>4.0805892944339996</c:v>
                </c:pt>
                <c:pt idx="46704">
                  <c:v>4.0806093215940002</c:v>
                </c:pt>
                <c:pt idx="46705">
                  <c:v>4.0806202888490004</c:v>
                </c:pt>
                <c:pt idx="46706">
                  <c:v>4.0806307792660004</c:v>
                </c:pt>
                <c:pt idx="46707">
                  <c:v>4.0806527137759998</c:v>
                </c:pt>
                <c:pt idx="46708">
                  <c:v>4.0806694030759996</c:v>
                </c:pt>
                <c:pt idx="46709">
                  <c:v>4.0806741714479999</c:v>
                </c:pt>
                <c:pt idx="46710">
                  <c:v>4.0806984901429999</c:v>
                </c:pt>
                <c:pt idx="46711">
                  <c:v>4.0807247161870004</c:v>
                </c:pt>
                <c:pt idx="46712">
                  <c:v>4.0807251930239996</c:v>
                </c:pt>
                <c:pt idx="46713">
                  <c:v>4.0807819366459999</c:v>
                </c:pt>
                <c:pt idx="46714">
                  <c:v>4.0808124542239996</c:v>
                </c:pt>
                <c:pt idx="46715">
                  <c:v>4.0808577537539996</c:v>
                </c:pt>
                <c:pt idx="46716">
                  <c:v>4.0809488296509997</c:v>
                </c:pt>
                <c:pt idx="46717">
                  <c:v>4.0812602043149999</c:v>
                </c:pt>
                <c:pt idx="46718">
                  <c:v>4.0813622474670002</c:v>
                </c:pt>
                <c:pt idx="46719">
                  <c:v>4.0814337730409997</c:v>
                </c:pt>
                <c:pt idx="46720">
                  <c:v>4.0815167427060004</c:v>
                </c:pt>
                <c:pt idx="46721">
                  <c:v>4.0815978050229997</c:v>
                </c:pt>
                <c:pt idx="46722">
                  <c:v>4.0817031860349999</c:v>
                </c:pt>
                <c:pt idx="46723">
                  <c:v>4.081825256348</c:v>
                </c:pt>
                <c:pt idx="46724">
                  <c:v>4.0819520950320003</c:v>
                </c:pt>
                <c:pt idx="46725">
                  <c:v>4.0820865631099998</c:v>
                </c:pt>
                <c:pt idx="46726">
                  <c:v>4.0822329521179999</c:v>
                </c:pt>
                <c:pt idx="46727">
                  <c:v>4.0823793411249998</c:v>
                </c:pt>
                <c:pt idx="46728">
                  <c:v>4.082509040833</c:v>
                </c:pt>
                <c:pt idx="46729">
                  <c:v>4.08265209198</c:v>
                </c:pt>
                <c:pt idx="46730">
                  <c:v>4.0827841758729999</c:v>
                </c:pt>
                <c:pt idx="46731">
                  <c:v>4.0828924179079999</c:v>
                </c:pt>
                <c:pt idx="46732">
                  <c:v>4.08300447464</c:v>
                </c:pt>
                <c:pt idx="46733">
                  <c:v>4.0831050872799999</c:v>
                </c:pt>
                <c:pt idx="46734">
                  <c:v>4.0831742286679997</c:v>
                </c:pt>
                <c:pt idx="46735">
                  <c:v>4.0832462310790003</c:v>
                </c:pt>
                <c:pt idx="46736">
                  <c:v>4.0833158493040003</c:v>
                </c:pt>
                <c:pt idx="46737">
                  <c:v>4.0834121704099999</c:v>
                </c:pt>
                <c:pt idx="46738">
                  <c:v>4.0837554931640003</c:v>
                </c:pt>
                <c:pt idx="46739">
                  <c:v>4.0839033126829998</c:v>
                </c:pt>
                <c:pt idx="46740">
                  <c:v>4.0840301513670001</c:v>
                </c:pt>
                <c:pt idx="46741">
                  <c:v>4.0840849876399998</c:v>
                </c:pt>
                <c:pt idx="46742">
                  <c:v>4.0841212272640002</c:v>
                </c:pt>
                <c:pt idx="46743">
                  <c:v>4.084169387817</c:v>
                </c:pt>
                <c:pt idx="46744">
                  <c:v>4.0841770172120002</c:v>
                </c:pt>
                <c:pt idx="46745">
                  <c:v>4.0842142105099999</c:v>
                </c:pt>
                <c:pt idx="46746">
                  <c:v>4.0842380523679997</c:v>
                </c:pt>
                <c:pt idx="46747">
                  <c:v>4.0842609405520003</c:v>
                </c:pt>
                <c:pt idx="46748">
                  <c:v>4.084277629852</c:v>
                </c:pt>
                <c:pt idx="46749">
                  <c:v>4.0843214988709997</c:v>
                </c:pt>
                <c:pt idx="46750">
                  <c:v>4.084347248077</c:v>
                </c:pt>
                <c:pt idx="46751">
                  <c:v>4.0843796730040003</c:v>
                </c:pt>
                <c:pt idx="46752">
                  <c:v>4.0844254493710004</c:v>
                </c:pt>
                <c:pt idx="46753">
                  <c:v>4.0844616889949998</c:v>
                </c:pt>
                <c:pt idx="46754">
                  <c:v>4.0845055580140004</c:v>
                </c:pt>
                <c:pt idx="46755">
                  <c:v>4.084538936615</c:v>
                </c:pt>
                <c:pt idx="46756">
                  <c:v>4.0845689773559997</c:v>
                </c:pt>
                <c:pt idx="46757">
                  <c:v>4.0846161842350002</c:v>
                </c:pt>
                <c:pt idx="46758">
                  <c:v>4.0846824646000002</c:v>
                </c:pt>
                <c:pt idx="46759">
                  <c:v>4.084922790527</c:v>
                </c:pt>
                <c:pt idx="46760">
                  <c:v>4.0850181579590004</c:v>
                </c:pt>
                <c:pt idx="46761">
                  <c:v>4.085083007813</c:v>
                </c:pt>
                <c:pt idx="46762">
                  <c:v>4.0851383209229999</c:v>
                </c:pt>
                <c:pt idx="46763">
                  <c:v>4.0852074623109997</c:v>
                </c:pt>
                <c:pt idx="46764">
                  <c:v>4.0852837562559996</c:v>
                </c:pt>
                <c:pt idx="46765">
                  <c:v>4.0853610038759998</c:v>
                </c:pt>
                <c:pt idx="46766">
                  <c:v>4.0854291915890002</c:v>
                </c:pt>
                <c:pt idx="46767">
                  <c:v>4.0855097770690003</c:v>
                </c:pt>
                <c:pt idx="46768">
                  <c:v>4.0855875015259997</c:v>
                </c:pt>
                <c:pt idx="46769">
                  <c:v>4.0856571197509997</c:v>
                </c:pt>
                <c:pt idx="46770">
                  <c:v>4.0857329368590003</c:v>
                </c:pt>
                <c:pt idx="46771">
                  <c:v>4.0858054161070001</c:v>
                </c:pt>
                <c:pt idx="46772">
                  <c:v>4.0858674049379999</c:v>
                </c:pt>
                <c:pt idx="46773">
                  <c:v>4.0859346389770002</c:v>
                </c:pt>
                <c:pt idx="46774">
                  <c:v>4.0859990119929996</c:v>
                </c:pt>
                <c:pt idx="46775">
                  <c:v>4.0860471725460004</c:v>
                </c:pt>
                <c:pt idx="46776">
                  <c:v>4.0861010551449999</c:v>
                </c:pt>
                <c:pt idx="46777">
                  <c:v>4.0862011909479996</c:v>
                </c:pt>
                <c:pt idx="46778">
                  <c:v>4.086446762085</c:v>
                </c:pt>
                <c:pt idx="46779">
                  <c:v>4.0864863395690003</c:v>
                </c:pt>
                <c:pt idx="46780">
                  <c:v>4.0865192413329998</c:v>
                </c:pt>
                <c:pt idx="46781">
                  <c:v>4.0865550041200001</c:v>
                </c:pt>
                <c:pt idx="46782">
                  <c:v>4.0865855216979998</c:v>
                </c:pt>
                <c:pt idx="46783">
                  <c:v>4.0866069793699999</c:v>
                </c:pt>
                <c:pt idx="46784">
                  <c:v>4.0866370201109996</c:v>
                </c:pt>
                <c:pt idx="46785">
                  <c:v>4.0866503715520004</c:v>
                </c:pt>
                <c:pt idx="46786">
                  <c:v>4.0866785049440004</c:v>
                </c:pt>
                <c:pt idx="46787">
                  <c:v>4.0866842269900001</c:v>
                </c:pt>
                <c:pt idx="46788">
                  <c:v>4.0867028236390004</c:v>
                </c:pt>
                <c:pt idx="46789">
                  <c:v>4.0867199897770004</c:v>
                </c:pt>
                <c:pt idx="46790">
                  <c:v>4.0867266654970003</c:v>
                </c:pt>
                <c:pt idx="46791">
                  <c:v>4.0867390632629998</c:v>
                </c:pt>
                <c:pt idx="46792">
                  <c:v>4.0867547988890003</c:v>
                </c:pt>
                <c:pt idx="46793">
                  <c:v>4.0867614746090002</c:v>
                </c:pt>
                <c:pt idx="46794">
                  <c:v>4.0867896080020003</c:v>
                </c:pt>
                <c:pt idx="46795">
                  <c:v>4.0868000984190003</c:v>
                </c:pt>
                <c:pt idx="46796">
                  <c:v>4.0868120193479998</c:v>
                </c:pt>
                <c:pt idx="46797">
                  <c:v>4.0868229866029999</c:v>
                </c:pt>
                <c:pt idx="46798">
                  <c:v>4.0868349075320003</c:v>
                </c:pt>
                <c:pt idx="46799">
                  <c:v>4.0868453979490003</c:v>
                </c:pt>
                <c:pt idx="46800">
                  <c:v>4.0868744850159997</c:v>
                </c:pt>
                <c:pt idx="46801">
                  <c:v>4.0868902206420001</c:v>
                </c:pt>
                <c:pt idx="46802">
                  <c:v>4.0869150161740002</c:v>
                </c:pt>
                <c:pt idx="46803">
                  <c:v>4.0869221687320003</c:v>
                </c:pt>
                <c:pt idx="46804">
                  <c:v>4.0869364738460003</c:v>
                </c:pt>
                <c:pt idx="46805">
                  <c:v>4.0869541168210004</c:v>
                </c:pt>
                <c:pt idx="46806">
                  <c:v>4.0869588851929999</c:v>
                </c:pt>
                <c:pt idx="46807">
                  <c:v>4.0869727134699998</c:v>
                </c:pt>
                <c:pt idx="46808">
                  <c:v>4.0869960784910004</c:v>
                </c:pt>
                <c:pt idx="46809">
                  <c:v>4.0870141983029997</c:v>
                </c:pt>
                <c:pt idx="46810">
                  <c:v>4.0870313644409997</c:v>
                </c:pt>
                <c:pt idx="46811">
                  <c:v>4.087039470673</c:v>
                </c:pt>
                <c:pt idx="46812">
                  <c:v>4.0870490074159997</c:v>
                </c:pt>
                <c:pt idx="46813">
                  <c:v>4.0870671272279999</c:v>
                </c:pt>
                <c:pt idx="46814">
                  <c:v>4.0870785713200002</c:v>
                </c:pt>
                <c:pt idx="46815">
                  <c:v>4.0870838165279997</c:v>
                </c:pt>
                <c:pt idx="46816">
                  <c:v>4.0871005058290004</c:v>
                </c:pt>
                <c:pt idx="46817">
                  <c:v>4.0871152877809998</c:v>
                </c:pt>
                <c:pt idx="46818">
                  <c:v>4.0871210098270003</c:v>
                </c:pt>
                <c:pt idx="46819">
                  <c:v>4.0871357917789997</c:v>
                </c:pt>
                <c:pt idx="46820">
                  <c:v>4.0871529579160004</c:v>
                </c:pt>
                <c:pt idx="46821">
                  <c:v>4.0871586799620001</c:v>
                </c:pt>
                <c:pt idx="46822">
                  <c:v>4.0871748924259999</c:v>
                </c:pt>
                <c:pt idx="46823">
                  <c:v>4.0871906280520003</c:v>
                </c:pt>
                <c:pt idx="46824">
                  <c:v>4.087200164795</c:v>
                </c:pt>
                <c:pt idx="46825">
                  <c:v>4.0872125625609996</c:v>
                </c:pt>
                <c:pt idx="46826">
                  <c:v>4.0872302055359997</c:v>
                </c:pt>
                <c:pt idx="46827">
                  <c:v>4.087259292603</c:v>
                </c:pt>
                <c:pt idx="46828">
                  <c:v>4.087283611298</c:v>
                </c:pt>
                <c:pt idx="46829">
                  <c:v>4.0873260498050001</c:v>
                </c:pt>
                <c:pt idx="46830">
                  <c:v>4.0876278877259997</c:v>
                </c:pt>
                <c:pt idx="46831">
                  <c:v>4.0876851081850001</c:v>
                </c:pt>
                <c:pt idx="46832">
                  <c:v>4.0877304077150001</c:v>
                </c:pt>
                <c:pt idx="46833">
                  <c:v>4.0877947807310004</c:v>
                </c:pt>
                <c:pt idx="46834">
                  <c:v>4.087862491608</c:v>
                </c:pt>
                <c:pt idx="46835">
                  <c:v>4.0879178047179998</c:v>
                </c:pt>
                <c:pt idx="46836">
                  <c:v>4.0879902839659996</c:v>
                </c:pt>
                <c:pt idx="46837">
                  <c:v>4.0880641937259998</c:v>
                </c:pt>
                <c:pt idx="46838">
                  <c:v>4.0881228446959996</c:v>
                </c:pt>
                <c:pt idx="46839">
                  <c:v>4.0882005691529999</c:v>
                </c:pt>
                <c:pt idx="46840">
                  <c:v>4.0882816314700001</c:v>
                </c:pt>
                <c:pt idx="46841">
                  <c:v>4.0883483886720002</c:v>
                </c:pt>
                <c:pt idx="46842">
                  <c:v>4.0884151458740003</c:v>
                </c:pt>
                <c:pt idx="46843">
                  <c:v>4.0884962081909997</c:v>
                </c:pt>
                <c:pt idx="46844">
                  <c:v>4.0885734558109998</c:v>
                </c:pt>
                <c:pt idx="46845">
                  <c:v>4.0886344909670003</c:v>
                </c:pt>
                <c:pt idx="46846">
                  <c:v>4.088717460632</c:v>
                </c:pt>
                <c:pt idx="46847">
                  <c:v>4.0887947082520002</c:v>
                </c:pt>
                <c:pt idx="46848">
                  <c:v>4.0888528823849999</c:v>
                </c:pt>
                <c:pt idx="46849">
                  <c:v>4.0889325141909998</c:v>
                </c:pt>
                <c:pt idx="46850">
                  <c:v>4.0890107154850002</c:v>
                </c:pt>
                <c:pt idx="46851">
                  <c:v>4.0890593528750001</c:v>
                </c:pt>
                <c:pt idx="46852">
                  <c:v>4.0891299247740003</c:v>
                </c:pt>
                <c:pt idx="46853">
                  <c:v>4.0891971588129996</c:v>
                </c:pt>
                <c:pt idx="46854">
                  <c:v>4.0892372131350001</c:v>
                </c:pt>
                <c:pt idx="46855">
                  <c:v>4.0893473625179997</c:v>
                </c:pt>
                <c:pt idx="46856">
                  <c:v>4.0895285606379996</c:v>
                </c:pt>
                <c:pt idx="46857">
                  <c:v>4.0896582603449998</c:v>
                </c:pt>
                <c:pt idx="46858">
                  <c:v>4.0897779464720001</c:v>
                </c:pt>
                <c:pt idx="46859">
                  <c:v>4.0898904800420004</c:v>
                </c:pt>
                <c:pt idx="46860">
                  <c:v>4.0899977684020001</c:v>
                </c:pt>
                <c:pt idx="46861">
                  <c:v>4.0900702476499999</c:v>
                </c:pt>
                <c:pt idx="46862">
                  <c:v>4.0901556015010003</c:v>
                </c:pt>
                <c:pt idx="46863">
                  <c:v>4.09024477005</c:v>
                </c:pt>
                <c:pt idx="46864">
                  <c:v>4.0903201103209996</c:v>
                </c:pt>
                <c:pt idx="46865">
                  <c:v>4.0904293060299999</c:v>
                </c:pt>
                <c:pt idx="46866">
                  <c:v>4.090698242188</c:v>
                </c:pt>
                <c:pt idx="46867">
                  <c:v>4.0907464027399998</c:v>
                </c:pt>
                <c:pt idx="46868">
                  <c:v>4.0907878875729997</c:v>
                </c:pt>
                <c:pt idx="46869">
                  <c:v>4.0908136367800001</c:v>
                </c:pt>
                <c:pt idx="46870">
                  <c:v>4.0908679962159997</c:v>
                </c:pt>
                <c:pt idx="46871">
                  <c:v>4.0908684730529998</c:v>
                </c:pt>
                <c:pt idx="46872">
                  <c:v>4.0909185409550002</c:v>
                </c:pt>
                <c:pt idx="46873">
                  <c:v>4.0909404754640004</c:v>
                </c:pt>
                <c:pt idx="46874">
                  <c:v>4.0909671783450001</c:v>
                </c:pt>
                <c:pt idx="46875">
                  <c:v>4.090984344482</c:v>
                </c:pt>
                <c:pt idx="46876">
                  <c:v>4.0910062789920003</c:v>
                </c:pt>
                <c:pt idx="46877">
                  <c:v>4.0910172462460004</c:v>
                </c:pt>
                <c:pt idx="46878">
                  <c:v>4.0910511016850002</c:v>
                </c:pt>
                <c:pt idx="46879">
                  <c:v>4.091074943542</c:v>
                </c:pt>
                <c:pt idx="46880">
                  <c:v>4.0911211967470003</c:v>
                </c:pt>
                <c:pt idx="46881">
                  <c:v>4.0911450386050001</c:v>
                </c:pt>
                <c:pt idx="46882">
                  <c:v>4.0911674499509996</c:v>
                </c:pt>
                <c:pt idx="46883">
                  <c:v>4.0911855697629997</c:v>
                </c:pt>
                <c:pt idx="46884">
                  <c:v>4.0912084579470003</c:v>
                </c:pt>
                <c:pt idx="46885">
                  <c:v>4.0912098884579997</c:v>
                </c:pt>
                <c:pt idx="46886">
                  <c:v>4.0912246704099999</c:v>
                </c:pt>
                <c:pt idx="46887">
                  <c:v>4.0912461280820001</c:v>
                </c:pt>
                <c:pt idx="46888">
                  <c:v>4.0912551879879997</c:v>
                </c:pt>
                <c:pt idx="46889">
                  <c:v>4.0912609100340003</c:v>
                </c:pt>
                <c:pt idx="46890">
                  <c:v>4.091280460358</c:v>
                </c:pt>
                <c:pt idx="46891">
                  <c:v>4.0912961959840004</c:v>
                </c:pt>
                <c:pt idx="46892">
                  <c:v>4.0912957191470003</c:v>
                </c:pt>
                <c:pt idx="46893">
                  <c:v>4.0913429260249998</c:v>
                </c:pt>
                <c:pt idx="46894">
                  <c:v>4.0913705825809998</c:v>
                </c:pt>
                <c:pt idx="46895">
                  <c:v>4.091406345367</c:v>
                </c:pt>
                <c:pt idx="46896">
                  <c:v>4.0914611816409998</c:v>
                </c:pt>
                <c:pt idx="46897">
                  <c:v>4.0914998054499998</c:v>
                </c:pt>
                <c:pt idx="46898">
                  <c:v>4.0915260314940003</c:v>
                </c:pt>
                <c:pt idx="46899">
                  <c:v>4.0915589332579998</c:v>
                </c:pt>
                <c:pt idx="46900">
                  <c:v>4.0915832519529998</c:v>
                </c:pt>
                <c:pt idx="46901">
                  <c:v>4.0916042327879998</c:v>
                </c:pt>
                <c:pt idx="46902">
                  <c:v>4.091636180878</c:v>
                </c:pt>
                <c:pt idx="46903">
                  <c:v>4.0916824340820002</c:v>
                </c:pt>
                <c:pt idx="46904">
                  <c:v>4.0917401313779997</c:v>
                </c:pt>
                <c:pt idx="46905">
                  <c:v>4.0917868614200001</c:v>
                </c:pt>
                <c:pt idx="46906">
                  <c:v>4.0918798446659999</c:v>
                </c:pt>
                <c:pt idx="46907">
                  <c:v>4.0920891761779998</c:v>
                </c:pt>
                <c:pt idx="46908">
                  <c:v>4.092131614685</c:v>
                </c:pt>
                <c:pt idx="46909">
                  <c:v>4.0921802520749999</c:v>
                </c:pt>
                <c:pt idx="46910">
                  <c:v>4.0922169685360004</c:v>
                </c:pt>
                <c:pt idx="46911">
                  <c:v>4.0922732353209996</c:v>
                </c:pt>
                <c:pt idx="46912">
                  <c:v>4.0923418998720003</c:v>
                </c:pt>
                <c:pt idx="46913">
                  <c:v>4.0924134254459998</c:v>
                </c:pt>
                <c:pt idx="46914">
                  <c:v>4.0924849510190002</c:v>
                </c:pt>
                <c:pt idx="46915">
                  <c:v>4.0925683975220002</c:v>
                </c:pt>
                <c:pt idx="46916">
                  <c:v>4.0926575660709998</c:v>
                </c:pt>
                <c:pt idx="46917">
                  <c:v>4.0927500724790002</c:v>
                </c:pt>
                <c:pt idx="46918">
                  <c:v>4.0928521156309996</c:v>
                </c:pt>
                <c:pt idx="46919">
                  <c:v>4.0929536819459997</c:v>
                </c:pt>
                <c:pt idx="46920">
                  <c:v>4.0930399894710003</c:v>
                </c:pt>
                <c:pt idx="46921">
                  <c:v>4.0931372642520003</c:v>
                </c:pt>
                <c:pt idx="46922">
                  <c:v>4.0932288169859996</c:v>
                </c:pt>
                <c:pt idx="46923">
                  <c:v>4.0932960510249998</c:v>
                </c:pt>
                <c:pt idx="46924">
                  <c:v>4.0933728218079999</c:v>
                </c:pt>
                <c:pt idx="46925">
                  <c:v>4.0934481620790004</c:v>
                </c:pt>
                <c:pt idx="46926">
                  <c:v>4.0935077667239996</c:v>
                </c:pt>
                <c:pt idx="46927">
                  <c:v>4.0935611724849998</c:v>
                </c:pt>
                <c:pt idx="46928">
                  <c:v>4.0936746597290004</c:v>
                </c:pt>
                <c:pt idx="46929">
                  <c:v>4.0938243865970003</c:v>
                </c:pt>
                <c:pt idx="46930">
                  <c:v>4.0940866470339996</c:v>
                </c:pt>
                <c:pt idx="46931">
                  <c:v>4.0943799018859997</c:v>
                </c:pt>
                <c:pt idx="46932">
                  <c:v>4.0944890975949999</c:v>
                </c:pt>
                <c:pt idx="46933">
                  <c:v>4.094538211823</c:v>
                </c:pt>
                <c:pt idx="46934">
                  <c:v>4.0945777893070003</c:v>
                </c:pt>
                <c:pt idx="46935">
                  <c:v>4.0946249961849999</c:v>
                </c:pt>
                <c:pt idx="46936">
                  <c:v>4.094660282135</c:v>
                </c:pt>
                <c:pt idx="46937">
                  <c:v>4.0946946144099998</c:v>
                </c:pt>
                <c:pt idx="46938">
                  <c:v>4.0947394371029997</c:v>
                </c:pt>
                <c:pt idx="46939">
                  <c:v>4.09477186203</c:v>
                </c:pt>
                <c:pt idx="46940">
                  <c:v>4.0948200225829998</c:v>
                </c:pt>
                <c:pt idx="46941">
                  <c:v>4.0948433876039996</c:v>
                </c:pt>
                <c:pt idx="46942">
                  <c:v>4.0948781967160004</c:v>
                </c:pt>
                <c:pt idx="46943">
                  <c:v>4.0949244499209998</c:v>
                </c:pt>
                <c:pt idx="46944">
                  <c:v>4.0949501991270001</c:v>
                </c:pt>
                <c:pt idx="46945">
                  <c:v>4.09499168396</c:v>
                </c:pt>
                <c:pt idx="46946">
                  <c:v>4.0950217247009997</c:v>
                </c:pt>
                <c:pt idx="46947">
                  <c:v>4.0950388908389996</c:v>
                </c:pt>
                <c:pt idx="46948">
                  <c:v>4.0950388908389996</c:v>
                </c:pt>
                <c:pt idx="46949">
                  <c:v>4.095057964325</c:v>
                </c:pt>
                <c:pt idx="46950">
                  <c:v>4.09507894516</c:v>
                </c:pt>
                <c:pt idx="46951">
                  <c:v>4.0951042175290002</c:v>
                </c:pt>
                <c:pt idx="46952">
                  <c:v>4.0951352119450002</c:v>
                </c:pt>
                <c:pt idx="46953">
                  <c:v>4.0951857566829997</c:v>
                </c:pt>
                <c:pt idx="46954">
                  <c:v>4.0952272415159996</c:v>
                </c:pt>
                <c:pt idx="46955">
                  <c:v>4.0952820777890002</c:v>
                </c:pt>
                <c:pt idx="46956">
                  <c:v>4.0953693389890002</c:v>
                </c:pt>
                <c:pt idx="46957">
                  <c:v>4.0954899787899999</c:v>
                </c:pt>
                <c:pt idx="46958">
                  <c:v>4.0955400466920002</c:v>
                </c:pt>
                <c:pt idx="46959">
                  <c:v>4.0956063270570002</c:v>
                </c:pt>
                <c:pt idx="46960">
                  <c:v>4.0956907272340004</c:v>
                </c:pt>
                <c:pt idx="46961">
                  <c:v>4.0957732200620001</c:v>
                </c:pt>
                <c:pt idx="46962">
                  <c:v>4.095856666565</c:v>
                </c:pt>
                <c:pt idx="46963">
                  <c:v>4.0959539413449999</c:v>
                </c:pt>
                <c:pt idx="46964">
                  <c:v>4.0960536003110004</c:v>
                </c:pt>
                <c:pt idx="46965">
                  <c:v>4.0961456298829999</c:v>
                </c:pt>
                <c:pt idx="46966">
                  <c:v>4.0962495803829997</c:v>
                </c:pt>
                <c:pt idx="46967">
                  <c:v>4.0963535308839996</c:v>
                </c:pt>
                <c:pt idx="46968">
                  <c:v>4.096432209015</c:v>
                </c:pt>
                <c:pt idx="46969">
                  <c:v>4.096526145935</c:v>
                </c:pt>
                <c:pt idx="46970">
                  <c:v>4.0966105461120002</c:v>
                </c:pt>
                <c:pt idx="46971">
                  <c:v>4.0966749191279996</c:v>
                </c:pt>
                <c:pt idx="46972">
                  <c:v>4.0967473983760003</c:v>
                </c:pt>
                <c:pt idx="46973">
                  <c:v>4.0968189239499999</c:v>
                </c:pt>
                <c:pt idx="46974">
                  <c:v>4.0968728065490003</c:v>
                </c:pt>
                <c:pt idx="46975">
                  <c:v>4.0969767570500002</c:v>
                </c:pt>
                <c:pt idx="46976">
                  <c:v>4.0972642898559997</c:v>
                </c:pt>
                <c:pt idx="46977">
                  <c:v>4.0973129272459996</c:v>
                </c:pt>
                <c:pt idx="46978">
                  <c:v>4.0973553657529997</c:v>
                </c:pt>
                <c:pt idx="46979">
                  <c:v>4.09739112854</c:v>
                </c:pt>
                <c:pt idx="46980">
                  <c:v>4.0974354743959998</c:v>
                </c:pt>
                <c:pt idx="46981">
                  <c:v>4.097467899323</c:v>
                </c:pt>
                <c:pt idx="46982">
                  <c:v>4.0974946022029997</c:v>
                </c:pt>
                <c:pt idx="46983">
                  <c:v>4.097530841827</c:v>
                </c:pt>
                <c:pt idx="46984">
                  <c:v>4.0975542068479998</c:v>
                </c:pt>
                <c:pt idx="46985">
                  <c:v>4.0975742340089996</c:v>
                </c:pt>
                <c:pt idx="46986">
                  <c:v>4.0976014137270003</c:v>
                </c:pt>
                <c:pt idx="46987">
                  <c:v>4.0976405143739996</c:v>
                </c:pt>
                <c:pt idx="46988">
                  <c:v>4.0976786613460003</c:v>
                </c:pt>
                <c:pt idx="46989">
                  <c:v>4.0977091789250002</c:v>
                </c:pt>
                <c:pt idx="46990">
                  <c:v>4.0977416038510004</c:v>
                </c:pt>
                <c:pt idx="46991">
                  <c:v>4.0977649688720001</c:v>
                </c:pt>
                <c:pt idx="46992">
                  <c:v>4.0977840423579996</c:v>
                </c:pt>
                <c:pt idx="46993">
                  <c:v>4.0978012084959996</c:v>
                </c:pt>
                <c:pt idx="46994">
                  <c:v>4.0978040695190003</c:v>
                </c:pt>
                <c:pt idx="46995">
                  <c:v>4.0978183746339996</c:v>
                </c:pt>
                <c:pt idx="46996">
                  <c:v>4.0978431701659996</c:v>
                </c:pt>
                <c:pt idx="46997">
                  <c:v>4.0978579521179999</c:v>
                </c:pt>
                <c:pt idx="46998">
                  <c:v>4.0978784561159998</c:v>
                </c:pt>
                <c:pt idx="46999">
                  <c:v>4.0978941917420002</c:v>
                </c:pt>
                <c:pt idx="47000">
                  <c:v>4.0979094505309996</c:v>
                </c:pt>
                <c:pt idx="47001">
                  <c:v>4.0979251861570001</c:v>
                </c:pt>
                <c:pt idx="47002">
                  <c:v>4.0979466438290002</c:v>
                </c:pt>
                <c:pt idx="47003">
                  <c:v>4.0979661941529999</c:v>
                </c:pt>
                <c:pt idx="47004">
                  <c:v>4.0979743003850002</c:v>
                </c:pt>
                <c:pt idx="47005">
                  <c:v>4.0980157852170001</c:v>
                </c:pt>
                <c:pt idx="47006">
                  <c:v>4.0980300903320002</c:v>
                </c:pt>
                <c:pt idx="47007">
                  <c:v>4.0980772972109998</c:v>
                </c:pt>
                <c:pt idx="47008">
                  <c:v>4.0981154441829997</c:v>
                </c:pt>
                <c:pt idx="47009">
                  <c:v>4.09818983078</c:v>
                </c:pt>
                <c:pt idx="47010">
                  <c:v>4.0985312461849999</c:v>
                </c:pt>
                <c:pt idx="47011">
                  <c:v>4.0985841751100001</c:v>
                </c:pt>
                <c:pt idx="47012">
                  <c:v>4.0986418724059996</c:v>
                </c:pt>
                <c:pt idx="47013">
                  <c:v>4.0986909866329997</c:v>
                </c:pt>
                <c:pt idx="47014">
                  <c:v>4.0987534523009996</c:v>
                </c:pt>
                <c:pt idx="47015">
                  <c:v>4.0988187789920003</c:v>
                </c:pt>
                <c:pt idx="47016">
                  <c:v>4.0988740921020002</c:v>
                </c:pt>
                <c:pt idx="47017">
                  <c:v>4.0989480018620004</c:v>
                </c:pt>
                <c:pt idx="47018">
                  <c:v>4.0990247726440003</c:v>
                </c:pt>
                <c:pt idx="47019">
                  <c:v>4.0990843772890004</c:v>
                </c:pt>
                <c:pt idx="47020">
                  <c:v>4.0991568565370002</c:v>
                </c:pt>
                <c:pt idx="47021">
                  <c:v>4.0992379188539996</c:v>
                </c:pt>
                <c:pt idx="47022">
                  <c:v>4.099309444427</c:v>
                </c:pt>
                <c:pt idx="47023">
                  <c:v>4.0993733406070003</c:v>
                </c:pt>
                <c:pt idx="47024">
                  <c:v>4.0994467735290003</c:v>
                </c:pt>
                <c:pt idx="47025">
                  <c:v>4.0995154380800001</c:v>
                </c:pt>
                <c:pt idx="47026">
                  <c:v>4.0995645523070001</c:v>
                </c:pt>
                <c:pt idx="47027">
                  <c:v>4.0996236801150001</c:v>
                </c:pt>
                <c:pt idx="47028">
                  <c:v>4.0997118949890003</c:v>
                </c:pt>
                <c:pt idx="47029">
                  <c:v>4.0999140739440003</c:v>
                </c:pt>
                <c:pt idx="47030">
                  <c:v>4.099993228912</c:v>
                </c:pt>
                <c:pt idx="47031">
                  <c:v>4.100080490112</c:v>
                </c:pt>
                <c:pt idx="47032">
                  <c:v>4.1002073287960004</c:v>
                </c:pt>
                <c:pt idx="47033">
                  <c:v>4.1002039909360004</c:v>
                </c:pt>
              </c:numCache>
            </c:numRef>
          </c:xVal>
          <c:yVal>
            <c:numRef>
              <c:f>'General Summary'!$H:$H</c:f>
              <c:numCache>
                <c:formatCode>General</c:formatCode>
                <c:ptCount val="1048576"/>
                <c:pt idx="0">
                  <c:v>2.5304067382812802E-2</c:v>
                </c:pt>
                <c:pt idx="1">
                  <c:v>2.5508889160156801E-2</c:v>
                </c:pt>
                <c:pt idx="2">
                  <c:v>2.5486916503907203E-2</c:v>
                </c:pt>
                <c:pt idx="3">
                  <c:v>2.5487512207030404E-2</c:v>
                </c:pt>
                <c:pt idx="4">
                  <c:v>2.5311821289062401E-2</c:v>
                </c:pt>
                <c:pt idx="5">
                  <c:v>2.5327731933593597E-2</c:v>
                </c:pt>
                <c:pt idx="6">
                  <c:v>2.5249978027343998E-2</c:v>
                </c:pt>
                <c:pt idx="7">
                  <c:v>2.53319067382816E-2</c:v>
                </c:pt>
                <c:pt idx="8">
                  <c:v>2.5384604492188802E-2</c:v>
                </c:pt>
                <c:pt idx="9">
                  <c:v>2.5347319335936001E-2</c:v>
                </c:pt>
                <c:pt idx="10">
                  <c:v>2.5535634765625599E-2</c:v>
                </c:pt>
                <c:pt idx="11">
                  <c:v>2.5453706054688E-2</c:v>
                </c:pt>
                <c:pt idx="12">
                  <c:v>2.5318483886719999E-2</c:v>
                </c:pt>
                <c:pt idx="13">
                  <c:v>2.5649780273436798E-2</c:v>
                </c:pt>
                <c:pt idx="14">
                  <c:v>2.5482441406249598E-2</c:v>
                </c:pt>
                <c:pt idx="15">
                  <c:v>2.5531162109376001E-2</c:v>
                </c:pt>
                <c:pt idx="16">
                  <c:v>2.54987475585952E-2</c:v>
                </c:pt>
                <c:pt idx="17">
                  <c:v>2.5630092773436797E-2</c:v>
                </c:pt>
                <c:pt idx="18">
                  <c:v>2.55832617187488E-2</c:v>
                </c:pt>
                <c:pt idx="19">
                  <c:v>2.5673542480467198E-2</c:v>
                </c:pt>
                <c:pt idx="20">
                  <c:v>2.5774860839843199E-2</c:v>
                </c:pt>
                <c:pt idx="21">
                  <c:v>2.5824475097657604E-2</c:v>
                </c:pt>
                <c:pt idx="22">
                  <c:v>2.5802897949219201E-2</c:v>
                </c:pt>
                <c:pt idx="23">
                  <c:v>2.5959101562499198E-2</c:v>
                </c:pt>
                <c:pt idx="24">
                  <c:v>2.6205981445311999E-2</c:v>
                </c:pt>
                <c:pt idx="25">
                  <c:v>2.6388928222656E-2</c:v>
                </c:pt>
                <c:pt idx="26">
                  <c:v>2.6411599121094399E-2</c:v>
                </c:pt>
                <c:pt idx="27">
                  <c:v>2.65615356445312E-2</c:v>
                </c:pt>
                <c:pt idx="28">
                  <c:v>2.6741401367187199E-2</c:v>
                </c:pt>
                <c:pt idx="29">
                  <c:v>2.6968894042969597E-2</c:v>
                </c:pt>
                <c:pt idx="30">
                  <c:v>2.7046049804687999E-2</c:v>
                </c:pt>
                <c:pt idx="31">
                  <c:v>2.7321567382812804E-2</c:v>
                </c:pt>
                <c:pt idx="32">
                  <c:v>2.7681396484374402E-2</c:v>
                </c:pt>
                <c:pt idx="33">
                  <c:v>2.7875878906249599E-2</c:v>
                </c:pt>
                <c:pt idx="34">
                  <c:v>2.8200810546873598E-2</c:v>
                </c:pt>
                <c:pt idx="35">
                  <c:v>2.8550898437500801E-2</c:v>
                </c:pt>
                <c:pt idx="36">
                  <c:v>2.85336962890624E-2</c:v>
                </c:pt>
                <c:pt idx="37">
                  <c:v>2.8800661621094396E-2</c:v>
                </c:pt>
                <c:pt idx="38">
                  <c:v>2.9130068359376E-2</c:v>
                </c:pt>
                <c:pt idx="39">
                  <c:v>2.9153234863280003E-2</c:v>
                </c:pt>
                <c:pt idx="40">
                  <c:v>2.9482441406249602E-2</c:v>
                </c:pt>
                <c:pt idx="41">
                  <c:v>2.9836506347657603E-2</c:v>
                </c:pt>
                <c:pt idx="42">
                  <c:v>2.9759050292969602E-2</c:v>
                </c:pt>
                <c:pt idx="43">
                  <c:v>3.0106552734374396E-2</c:v>
                </c:pt>
                <c:pt idx="44">
                  <c:v>3.0280751953126402E-2</c:v>
                </c:pt>
                <c:pt idx="45">
                  <c:v>3.0525642089843198E-2</c:v>
                </c:pt>
                <c:pt idx="46">
                  <c:v>3.0662355957030398E-2</c:v>
                </c:pt>
                <c:pt idx="47">
                  <c:v>3.0999418945312003E-2</c:v>
                </c:pt>
                <c:pt idx="48">
                  <c:v>3.1166059570313605E-2</c:v>
                </c:pt>
                <c:pt idx="49">
                  <c:v>3.1505607910156802E-2</c:v>
                </c:pt>
                <c:pt idx="50">
                  <c:v>3.1709833984374401E-2</c:v>
                </c:pt>
                <c:pt idx="51">
                  <c:v>3.1998176269532802E-2</c:v>
                </c:pt>
                <c:pt idx="52">
                  <c:v>3.2282839355455999E-2</c:v>
                </c:pt>
                <c:pt idx="53">
                  <c:v>3.2598920898431999E-2</c:v>
                </c:pt>
                <c:pt idx="54">
                  <c:v>3.2969787597664002E-2</c:v>
                </c:pt>
                <c:pt idx="55">
                  <c:v>3.3361040039071997E-2</c:v>
                </c:pt>
                <c:pt idx="56">
                  <c:v>3.3609013671872003E-2</c:v>
                </c:pt>
                <c:pt idx="57">
                  <c:v>3.4003645019520003E-2</c:v>
                </c:pt>
                <c:pt idx="58">
                  <c:v>3.4379980468735999E-2</c:v>
                </c:pt>
                <c:pt idx="59">
                  <c:v>3.4680551757824002E-2</c:v>
                </c:pt>
                <c:pt idx="60">
                  <c:v>3.5042270507807997E-2</c:v>
                </c:pt>
                <c:pt idx="61">
                  <c:v>3.5431533203135995E-2</c:v>
                </c:pt>
                <c:pt idx="62">
                  <c:v>3.5752885742175992E-2</c:v>
                </c:pt>
                <c:pt idx="63">
                  <c:v>3.6081198730463997E-2</c:v>
                </c:pt>
                <c:pt idx="64">
                  <c:v>3.6417961425791998E-2</c:v>
                </c:pt>
                <c:pt idx="65">
                  <c:v>3.6749455566400004E-2</c:v>
                </c:pt>
                <c:pt idx="66">
                  <c:v>3.7100336914047995E-2</c:v>
                </c:pt>
                <c:pt idx="67">
                  <c:v>3.7455693359359998E-2</c:v>
                </c:pt>
                <c:pt idx="68">
                  <c:v>3.7778835449216001E-2</c:v>
                </c:pt>
                <c:pt idx="69">
                  <c:v>3.8149604492191999E-2</c:v>
                </c:pt>
                <c:pt idx="70">
                  <c:v>3.8493427734368001E-2</c:v>
                </c:pt>
                <c:pt idx="71">
                  <c:v>3.8854650878911996E-2</c:v>
                </c:pt>
                <c:pt idx="72">
                  <c:v>3.9205036621087999E-2</c:v>
                </c:pt>
                <c:pt idx="73">
                  <c:v>3.9533845214848005E-2</c:v>
                </c:pt>
                <c:pt idx="74">
                  <c:v>3.9931359863296004E-2</c:v>
                </c:pt>
                <c:pt idx="75">
                  <c:v>4.0271503906240007E-2</c:v>
                </c:pt>
                <c:pt idx="76">
                  <c:v>4.0644160156256E-2</c:v>
                </c:pt>
                <c:pt idx="77">
                  <c:v>4.0991562500000002E-2</c:v>
                </c:pt>
                <c:pt idx="78">
                  <c:v>4.1351391601568005E-2</c:v>
                </c:pt>
                <c:pt idx="79">
                  <c:v>4.1681992187488005E-2</c:v>
                </c:pt>
                <c:pt idx="80">
                  <c:v>4.2102573242175999E-2</c:v>
                </c:pt>
                <c:pt idx="81">
                  <c:v>4.2508144531263996E-2</c:v>
                </c:pt>
                <c:pt idx="82">
                  <c:v>4.2903168945312001E-2</c:v>
                </c:pt>
                <c:pt idx="83">
                  <c:v>4.3257133789055997E-2</c:v>
                </c:pt>
                <c:pt idx="84">
                  <c:v>4.3596484375008002E-2</c:v>
                </c:pt>
                <c:pt idx="85">
                  <c:v>4.4020146484384001E-2</c:v>
                </c:pt>
                <c:pt idx="86">
                  <c:v>4.4414975585951998E-2</c:v>
                </c:pt>
                <c:pt idx="87">
                  <c:v>4.4800761718751997E-2</c:v>
                </c:pt>
                <c:pt idx="88">
                  <c:v>4.5176997070304002E-2</c:v>
                </c:pt>
                <c:pt idx="89">
                  <c:v>4.5571826171871999E-2</c:v>
                </c:pt>
                <c:pt idx="90">
                  <c:v>4.5947666015616E-2</c:v>
                </c:pt>
                <c:pt idx="91">
                  <c:v>4.6320620117183998E-2</c:v>
                </c:pt>
                <c:pt idx="92">
                  <c:v>4.6736430664064001E-2</c:v>
                </c:pt>
                <c:pt idx="93">
                  <c:v>4.7106103515615998E-2</c:v>
                </c:pt>
                <c:pt idx="94">
                  <c:v>4.7471303710943998E-2</c:v>
                </c:pt>
                <c:pt idx="95">
                  <c:v>4.7810053710944003E-2</c:v>
                </c:pt>
                <c:pt idx="96">
                  <c:v>4.8244956054687996E-2</c:v>
                </c:pt>
                <c:pt idx="97">
                  <c:v>4.8621489257824002E-2</c:v>
                </c:pt>
                <c:pt idx="98">
                  <c:v>4.8964218750015991E-2</c:v>
                </c:pt>
                <c:pt idx="99">
                  <c:v>4.9385097656256004E-2</c:v>
                </c:pt>
                <c:pt idx="100">
                  <c:v>4.9721464843743998E-2</c:v>
                </c:pt>
                <c:pt idx="101">
                  <c:v>5.0075131835935996E-2</c:v>
                </c:pt>
                <c:pt idx="102">
                  <c:v>5.0410600585951995E-2</c:v>
                </c:pt>
                <c:pt idx="103">
                  <c:v>5.0797778320320008E-2</c:v>
                </c:pt>
                <c:pt idx="104">
                  <c:v>5.1216069335935997E-2</c:v>
                </c:pt>
                <c:pt idx="105">
                  <c:v>5.1559697265632004E-2</c:v>
                </c:pt>
                <c:pt idx="106">
                  <c:v>5.1941401367199998E-2</c:v>
                </c:pt>
                <c:pt idx="107">
                  <c:v>5.2296958007808002E-2</c:v>
                </c:pt>
                <c:pt idx="108">
                  <c:v>5.2642768554687996E-2</c:v>
                </c:pt>
                <c:pt idx="109">
                  <c:v>5.3025170898431992E-2</c:v>
                </c:pt>
                <c:pt idx="110">
                  <c:v>5.341125E-2</c:v>
                </c:pt>
                <c:pt idx="111">
                  <c:v>5.3774658203135997E-2</c:v>
                </c:pt>
                <c:pt idx="112">
                  <c:v>5.4132602539072004E-2</c:v>
                </c:pt>
                <c:pt idx="113">
                  <c:v>5.4527133789056E-2</c:v>
                </c:pt>
                <c:pt idx="114">
                  <c:v>5.4879208984383997E-2</c:v>
                </c:pt>
                <c:pt idx="115">
                  <c:v>5.5211992187488006E-2</c:v>
                </c:pt>
                <c:pt idx="116">
                  <c:v>5.5537622070304E-2</c:v>
                </c:pt>
                <c:pt idx="117">
                  <c:v>5.5920717773439994E-2</c:v>
                </c:pt>
                <c:pt idx="118">
                  <c:v>5.6304116210943993E-2</c:v>
                </c:pt>
                <c:pt idx="119">
                  <c:v>5.6645551757824E-2</c:v>
                </c:pt>
                <c:pt idx="120">
                  <c:v>5.7016914062496003E-2</c:v>
                </c:pt>
                <c:pt idx="121">
                  <c:v>5.7397626953120007E-2</c:v>
                </c:pt>
                <c:pt idx="122">
                  <c:v>5.7739658203136E-2</c:v>
                </c:pt>
                <c:pt idx="123">
                  <c:v>5.8069663085952003E-2</c:v>
                </c:pt>
                <c:pt idx="124">
                  <c:v>5.8396679687488004E-2</c:v>
                </c:pt>
                <c:pt idx="125">
                  <c:v>5.8784951171871998E-2</c:v>
                </c:pt>
                <c:pt idx="126">
                  <c:v>5.9177592773439994E-2</c:v>
                </c:pt>
                <c:pt idx="127">
                  <c:v>5.9582265624991991E-2</c:v>
                </c:pt>
                <c:pt idx="128">
                  <c:v>6.0082089843744003E-2</c:v>
                </c:pt>
                <c:pt idx="129">
                  <c:v>6.0525839843744003E-2</c:v>
                </c:pt>
                <c:pt idx="130">
                  <c:v>6.0959545898431999E-2</c:v>
                </c:pt>
                <c:pt idx="131">
                  <c:v>6.1296010742175999E-2</c:v>
                </c:pt>
                <c:pt idx="132">
                  <c:v>6.1705258789056007E-2</c:v>
                </c:pt>
                <c:pt idx="133">
                  <c:v>6.2057729492191994E-2</c:v>
                </c:pt>
                <c:pt idx="134">
                  <c:v>6.2460712890624007E-2</c:v>
                </c:pt>
                <c:pt idx="135">
                  <c:v>6.2868867187488006E-2</c:v>
                </c:pt>
                <c:pt idx="136">
                  <c:v>6.3243212890624012E-2</c:v>
                </c:pt>
                <c:pt idx="137">
                  <c:v>6.3661308593760013E-2</c:v>
                </c:pt>
                <c:pt idx="138">
                  <c:v>6.4028398437503992E-2</c:v>
                </c:pt>
                <c:pt idx="139">
                  <c:v>6.4374707031263995E-2</c:v>
                </c:pt>
                <c:pt idx="140">
                  <c:v>6.479161132812801E-2</c:v>
                </c:pt>
                <c:pt idx="141">
                  <c:v>6.5178486328128005E-2</c:v>
                </c:pt>
                <c:pt idx="142">
                  <c:v>6.5550546875008012E-2</c:v>
                </c:pt>
                <c:pt idx="143">
                  <c:v>6.5906699218752002E-2</c:v>
                </c:pt>
                <c:pt idx="144">
                  <c:v>6.6320024414047996E-2</c:v>
                </c:pt>
                <c:pt idx="145">
                  <c:v>6.6696157226559999E-2</c:v>
                </c:pt>
                <c:pt idx="146">
                  <c:v>6.7024770507808001E-2</c:v>
                </c:pt>
                <c:pt idx="147">
                  <c:v>6.7426362304672E-2</c:v>
                </c:pt>
                <c:pt idx="148">
                  <c:v>6.7831928710943998E-2</c:v>
                </c:pt>
                <c:pt idx="149">
                  <c:v>6.8226459960927993E-2</c:v>
                </c:pt>
                <c:pt idx="150">
                  <c:v>6.8602397460927986E-2</c:v>
                </c:pt>
                <c:pt idx="151">
                  <c:v>6.9000507812511991E-2</c:v>
                </c:pt>
                <c:pt idx="152">
                  <c:v>6.9448632812511998E-2</c:v>
                </c:pt>
                <c:pt idx="153">
                  <c:v>6.9875478515615999E-2</c:v>
                </c:pt>
                <c:pt idx="154">
                  <c:v>7.0446396484384E-2</c:v>
                </c:pt>
                <c:pt idx="155">
                  <c:v>7.0977739257823996E-2</c:v>
                </c:pt>
                <c:pt idx="156">
                  <c:v>7.1458574218752E-2</c:v>
                </c:pt>
                <c:pt idx="157">
                  <c:v>7.1827255859360006E-2</c:v>
                </c:pt>
                <c:pt idx="158">
                  <c:v>7.2158749999999994E-2</c:v>
                </c:pt>
                <c:pt idx="159">
                  <c:v>7.2579428710944E-2</c:v>
                </c:pt>
                <c:pt idx="160">
                  <c:v>7.3088305664064004E-2</c:v>
                </c:pt>
                <c:pt idx="161">
                  <c:v>7.3457583007808011E-2</c:v>
                </c:pt>
                <c:pt idx="162">
                  <c:v>7.3875976562496004E-2</c:v>
                </c:pt>
                <c:pt idx="163">
                  <c:v>7.4240678710943989E-2</c:v>
                </c:pt>
                <c:pt idx="164">
                  <c:v>7.4590268554687991E-2</c:v>
                </c:pt>
                <c:pt idx="165">
                  <c:v>7.4947314453120015E-2</c:v>
                </c:pt>
                <c:pt idx="166">
                  <c:v>7.5271948242176007E-2</c:v>
                </c:pt>
                <c:pt idx="167">
                  <c:v>7.5610205078112003E-2</c:v>
                </c:pt>
                <c:pt idx="168">
                  <c:v>7.5949155273439997E-2</c:v>
                </c:pt>
                <c:pt idx="169">
                  <c:v>7.6309580078112005E-2</c:v>
                </c:pt>
                <c:pt idx="170">
                  <c:v>7.6640478515615992E-2</c:v>
                </c:pt>
                <c:pt idx="171">
                  <c:v>7.7009160156256001E-2</c:v>
                </c:pt>
                <c:pt idx="172">
                  <c:v>7.7382314453120007E-2</c:v>
                </c:pt>
                <c:pt idx="173">
                  <c:v>7.7854599609375991E-2</c:v>
                </c:pt>
                <c:pt idx="174">
                  <c:v>7.8205083007807999E-2</c:v>
                </c:pt>
                <c:pt idx="175">
                  <c:v>7.8557656250015998E-2</c:v>
                </c:pt>
                <c:pt idx="176">
                  <c:v>7.8962128906239992E-2</c:v>
                </c:pt>
                <c:pt idx="177">
                  <c:v>7.9315698242176005E-2</c:v>
                </c:pt>
                <c:pt idx="178">
                  <c:v>7.9731108398432005E-2</c:v>
                </c:pt>
                <c:pt idx="179">
                  <c:v>8.0074433593760014E-2</c:v>
                </c:pt>
                <c:pt idx="180">
                  <c:v>8.041935058595201E-2</c:v>
                </c:pt>
                <c:pt idx="181">
                  <c:v>8.0755717773439997E-2</c:v>
                </c:pt>
                <c:pt idx="182">
                  <c:v>8.1106000976575998E-2</c:v>
                </c:pt>
                <c:pt idx="183">
                  <c:v>8.1544877929696002E-2</c:v>
                </c:pt>
                <c:pt idx="184">
                  <c:v>8.1917832031264001E-2</c:v>
                </c:pt>
                <c:pt idx="185">
                  <c:v>8.2302021484384008E-2</c:v>
                </c:pt>
                <c:pt idx="186">
                  <c:v>8.2686513671871992E-2</c:v>
                </c:pt>
                <c:pt idx="187">
                  <c:v>8.3072001953120006E-2</c:v>
                </c:pt>
                <c:pt idx="188">
                  <c:v>8.3479550781247996E-2</c:v>
                </c:pt>
                <c:pt idx="189">
                  <c:v>8.3955615234367995E-2</c:v>
                </c:pt>
                <c:pt idx="190">
                  <c:v>8.436565429686399E-2</c:v>
                </c:pt>
                <c:pt idx="191">
                  <c:v>8.4789326171872001E-2</c:v>
                </c:pt>
                <c:pt idx="192">
                  <c:v>8.5201748046879994E-2</c:v>
                </c:pt>
                <c:pt idx="193">
                  <c:v>8.5612490234367997E-2</c:v>
                </c:pt>
                <c:pt idx="194">
                  <c:v>8.607721679686399E-2</c:v>
                </c:pt>
                <c:pt idx="195">
                  <c:v>8.6458330078112003E-2</c:v>
                </c:pt>
                <c:pt idx="196">
                  <c:v>8.6832177734367993E-2</c:v>
                </c:pt>
                <c:pt idx="197">
                  <c:v>8.7267470703136008E-2</c:v>
                </c:pt>
                <c:pt idx="198">
                  <c:v>8.7683183593760011E-2</c:v>
                </c:pt>
                <c:pt idx="199">
                  <c:v>8.8051162109375997E-2</c:v>
                </c:pt>
                <c:pt idx="200">
                  <c:v>8.8499990234367998E-2</c:v>
                </c:pt>
                <c:pt idx="201">
                  <c:v>8.8900478515615999E-2</c:v>
                </c:pt>
                <c:pt idx="202">
                  <c:v>8.9314697265632001E-2</c:v>
                </c:pt>
                <c:pt idx="203">
                  <c:v>8.9673437499999994E-2</c:v>
                </c:pt>
                <c:pt idx="204">
                  <c:v>9.0134589843744006E-2</c:v>
                </c:pt>
                <c:pt idx="205">
                  <c:v>9.0554375000000006E-2</c:v>
                </c:pt>
                <c:pt idx="206">
                  <c:v>9.0934091796863986E-2</c:v>
                </c:pt>
                <c:pt idx="207">
                  <c:v>9.131599609376001E-2</c:v>
                </c:pt>
                <c:pt idx="208">
                  <c:v>9.1857578124991984E-2</c:v>
                </c:pt>
                <c:pt idx="209">
                  <c:v>9.2287802734367999E-2</c:v>
                </c:pt>
                <c:pt idx="210">
                  <c:v>9.2654296875008008E-2</c:v>
                </c:pt>
                <c:pt idx="211">
                  <c:v>9.3138115234367991E-2</c:v>
                </c:pt>
                <c:pt idx="212">
                  <c:v>9.3505507812512004E-2</c:v>
                </c:pt>
                <c:pt idx="213">
                  <c:v>9.3838095703136018E-2</c:v>
                </c:pt>
                <c:pt idx="214">
                  <c:v>9.4259863281247996E-2</c:v>
                </c:pt>
                <c:pt idx="215">
                  <c:v>9.4747060546879994E-2</c:v>
                </c:pt>
                <c:pt idx="216">
                  <c:v>9.5210302734367994E-2</c:v>
                </c:pt>
                <c:pt idx="217">
                  <c:v>9.5752783203136016E-2</c:v>
                </c:pt>
                <c:pt idx="218">
                  <c:v>9.6208359375008004E-2</c:v>
                </c:pt>
                <c:pt idx="219">
                  <c:v>9.6637890624991993E-2</c:v>
                </c:pt>
                <c:pt idx="220">
                  <c:v>9.7042470703136013E-2</c:v>
                </c:pt>
                <c:pt idx="221">
                  <c:v>9.7534042968735996E-2</c:v>
                </c:pt>
                <c:pt idx="222">
                  <c:v>9.7907089843744008E-2</c:v>
                </c:pt>
                <c:pt idx="223">
                  <c:v>9.8289697265631998E-2</c:v>
                </c:pt>
                <c:pt idx="224">
                  <c:v>9.8673886718752005E-2</c:v>
                </c:pt>
                <c:pt idx="225">
                  <c:v>9.9159589843743998E-2</c:v>
                </c:pt>
                <c:pt idx="226">
                  <c:v>9.9636347656255994E-2</c:v>
                </c:pt>
                <c:pt idx="227">
                  <c:v>0.10004728515625599</c:v>
                </c:pt>
                <c:pt idx="228">
                  <c:v>0.100529511718752</c:v>
                </c:pt>
                <c:pt idx="229">
                  <c:v>0.100966406250016</c:v>
                </c:pt>
                <c:pt idx="230">
                  <c:v>0.101337763671872</c:v>
                </c:pt>
                <c:pt idx="231">
                  <c:v>0.101720166015616</c:v>
                </c:pt>
                <c:pt idx="232">
                  <c:v>0.10215884765625599</c:v>
                </c:pt>
                <c:pt idx="233">
                  <c:v>0.10275730468748799</c:v>
                </c:pt>
                <c:pt idx="234">
                  <c:v>0.10327462890623999</c:v>
                </c:pt>
                <c:pt idx="235">
                  <c:v>0.10382128906249601</c:v>
                </c:pt>
                <c:pt idx="236">
                  <c:v>0.104338515624992</c:v>
                </c:pt>
                <c:pt idx="237">
                  <c:v>0.104852363281248</c:v>
                </c:pt>
                <c:pt idx="238">
                  <c:v>0.10534373046873599</c:v>
                </c:pt>
                <c:pt idx="239">
                  <c:v>0.10574950195312001</c:v>
                </c:pt>
                <c:pt idx="240">
                  <c:v>0.106195136718752</c:v>
                </c:pt>
                <c:pt idx="241">
                  <c:v>0.106694863281248</c:v>
                </c:pt>
                <c:pt idx="242">
                  <c:v>0.10716264648438401</c:v>
                </c:pt>
                <c:pt idx="243">
                  <c:v>0.107660292968736</c:v>
                </c:pt>
                <c:pt idx="244">
                  <c:v>0.10816779296873599</c:v>
                </c:pt>
                <c:pt idx="245">
                  <c:v>0.10869099609376001</c:v>
                </c:pt>
                <c:pt idx="246">
                  <c:v>0.1092328125</c:v>
                </c:pt>
                <c:pt idx="247">
                  <c:v>0.10973055664064001</c:v>
                </c:pt>
                <c:pt idx="248">
                  <c:v>0.110254960937504</c:v>
                </c:pt>
                <c:pt idx="249">
                  <c:v>0.11075757812499198</c:v>
                </c:pt>
                <c:pt idx="250">
                  <c:v>0.11117525390624</c:v>
                </c:pt>
                <c:pt idx="251">
                  <c:v>0.11164106445312001</c:v>
                </c:pt>
                <c:pt idx="252">
                  <c:v>0.112071474609376</c:v>
                </c:pt>
                <c:pt idx="253">
                  <c:v>0.112515009765632</c:v>
                </c:pt>
                <c:pt idx="254">
                  <c:v>0.11292193359375999</c:v>
                </c:pt>
                <c:pt idx="255">
                  <c:v>0.11339212890624002</c:v>
                </c:pt>
                <c:pt idx="256">
                  <c:v>0.11393185546873599</c:v>
                </c:pt>
                <c:pt idx="257">
                  <c:v>0.114338984375008</c:v>
                </c:pt>
                <c:pt idx="258">
                  <c:v>0.114804296875008</c:v>
                </c:pt>
                <c:pt idx="259">
                  <c:v>0.115298164062496</c:v>
                </c:pt>
                <c:pt idx="260">
                  <c:v>0.11573294921875199</c:v>
                </c:pt>
                <c:pt idx="261">
                  <c:v>0.11620642578124801</c:v>
                </c:pt>
                <c:pt idx="262">
                  <c:v>0.11678712890624002</c:v>
                </c:pt>
                <c:pt idx="263">
                  <c:v>0.117283779296864</c:v>
                </c:pt>
                <c:pt idx="264">
                  <c:v>0.11762724609375999</c:v>
                </c:pt>
                <c:pt idx="265">
                  <c:v>0.11810848632812801</c:v>
                </c:pt>
                <c:pt idx="266">
                  <c:v>0.11864830078124801</c:v>
                </c:pt>
                <c:pt idx="267">
                  <c:v>0.11919250000000001</c:v>
                </c:pt>
                <c:pt idx="268">
                  <c:v>0.119518466796864</c:v>
                </c:pt>
                <c:pt idx="269">
                  <c:v>0.120084345703136</c:v>
                </c:pt>
                <c:pt idx="270">
                  <c:v>0.120665351562496</c:v>
                </c:pt>
                <c:pt idx="271">
                  <c:v>0.12133268554688</c:v>
                </c:pt>
                <c:pt idx="272">
                  <c:v>0.12185192382812801</c:v>
                </c:pt>
                <c:pt idx="273">
                  <c:v>0.122392236328128</c:v>
                </c:pt>
                <c:pt idx="274">
                  <c:v>0.12289724609375999</c:v>
                </c:pt>
                <c:pt idx="275">
                  <c:v>0.12321893554687999</c:v>
                </c:pt>
                <c:pt idx="276">
                  <c:v>0.123663759765632</c:v>
                </c:pt>
                <c:pt idx="277">
                  <c:v>0.12398823242188799</c:v>
                </c:pt>
                <c:pt idx="278">
                  <c:v>0.12451024414064001</c:v>
                </c:pt>
                <c:pt idx="279">
                  <c:v>0.125050966796864</c:v>
                </c:pt>
                <c:pt idx="280">
                  <c:v>0.12558640625001602</c:v>
                </c:pt>
                <c:pt idx="281">
                  <c:v>0.126033925781248</c:v>
                </c:pt>
                <c:pt idx="282">
                  <c:v>0.12636644531251198</c:v>
                </c:pt>
                <c:pt idx="283">
                  <c:v>0.126818242187488</c:v>
                </c:pt>
                <c:pt idx="284">
                  <c:v>0.127155146484384</c:v>
                </c:pt>
                <c:pt idx="285">
                  <c:v>0.127577890624992</c:v>
                </c:pt>
                <c:pt idx="286">
                  <c:v>0.12791608398438398</c:v>
                </c:pt>
                <c:pt idx="287">
                  <c:v>0.12839105468748802</c:v>
                </c:pt>
                <c:pt idx="288">
                  <c:v>0.12871890625001603</c:v>
                </c:pt>
                <c:pt idx="289">
                  <c:v>0.12911788085935999</c:v>
                </c:pt>
                <c:pt idx="290">
                  <c:v>0.12968356445312001</c:v>
                </c:pt>
                <c:pt idx="291">
                  <c:v>0.13020845703126402</c:v>
                </c:pt>
                <c:pt idx="292">
                  <c:v>0.13074818359375998</c:v>
                </c:pt>
                <c:pt idx="293">
                  <c:v>0.13128263671875198</c:v>
                </c:pt>
                <c:pt idx="294">
                  <c:v>0.131631279296864</c:v>
                </c:pt>
                <c:pt idx="295">
                  <c:v>0.132210087890624</c:v>
                </c:pt>
                <c:pt idx="296">
                  <c:v>0.13273867187500799</c:v>
                </c:pt>
                <c:pt idx="297">
                  <c:v>0.13337915039062401</c:v>
                </c:pt>
                <c:pt idx="298">
                  <c:v>0.13391141601561601</c:v>
                </c:pt>
                <c:pt idx="299">
                  <c:v>0.134438007812512</c:v>
                </c:pt>
                <c:pt idx="300">
                  <c:v>0.135022294921888</c:v>
                </c:pt>
                <c:pt idx="301">
                  <c:v>0.13554083007811202</c:v>
                </c:pt>
                <c:pt idx="302">
                  <c:v>0.13602763671875198</c:v>
                </c:pt>
                <c:pt idx="303">
                  <c:v>0.13660475585935999</c:v>
                </c:pt>
                <c:pt idx="304">
                  <c:v>0.13709265625001602</c:v>
                </c:pt>
                <c:pt idx="305">
                  <c:v>0.13765018554687999</c:v>
                </c:pt>
                <c:pt idx="306">
                  <c:v>0.13818393554687999</c:v>
                </c:pt>
                <c:pt idx="307">
                  <c:v>0.13875748046873598</c:v>
                </c:pt>
                <c:pt idx="308">
                  <c:v>0.13926905273436799</c:v>
                </c:pt>
                <c:pt idx="309">
                  <c:v>0.13960793945312</c:v>
                </c:pt>
                <c:pt idx="310">
                  <c:v>0.14018397460937598</c:v>
                </c:pt>
                <c:pt idx="311">
                  <c:v>0.14053091796873599</c:v>
                </c:pt>
                <c:pt idx="312">
                  <c:v>0.141132109375008</c:v>
                </c:pt>
                <c:pt idx="313">
                  <c:v>0.14146841796873599</c:v>
                </c:pt>
                <c:pt idx="314">
                  <c:v>0.14210472656249601</c:v>
                </c:pt>
                <c:pt idx="315">
                  <c:v>0.14243715820313599</c:v>
                </c:pt>
                <c:pt idx="316">
                  <c:v>0.14299975585936001</c:v>
                </c:pt>
                <c:pt idx="317">
                  <c:v>0.143325224609376</c:v>
                </c:pt>
                <c:pt idx="318">
                  <c:v>0.143853105468736</c:v>
                </c:pt>
                <c:pt idx="319">
                  <c:v>0.14421298828124801</c:v>
                </c:pt>
                <c:pt idx="320">
                  <c:v>0.14473181640624003</c:v>
                </c:pt>
                <c:pt idx="321">
                  <c:v>0.145075292968736</c:v>
                </c:pt>
                <c:pt idx="322">
                  <c:v>0.14540244140624001</c:v>
                </c:pt>
                <c:pt idx="323">
                  <c:v>0.146031787109376</c:v>
                </c:pt>
                <c:pt idx="324">
                  <c:v>0.146592099609376</c:v>
                </c:pt>
                <c:pt idx="325">
                  <c:v>0.14727157226563201</c:v>
                </c:pt>
                <c:pt idx="326">
                  <c:v>0.14788311523436801</c:v>
                </c:pt>
                <c:pt idx="327">
                  <c:v>0.14821524414064</c:v>
                </c:pt>
                <c:pt idx="328">
                  <c:v>0.14874492187500798</c:v>
                </c:pt>
                <c:pt idx="329">
                  <c:v>0.149089287109376</c:v>
                </c:pt>
                <c:pt idx="330">
                  <c:v>0.14941146484374399</c:v>
                </c:pt>
                <c:pt idx="331">
                  <c:v>0.150004902343744</c:v>
                </c:pt>
                <c:pt idx="332">
                  <c:v>0.15051189453126401</c:v>
                </c:pt>
                <c:pt idx="333">
                  <c:v>0.15110931640624001</c:v>
                </c:pt>
                <c:pt idx="334">
                  <c:v>0.151441142578112</c:v>
                </c:pt>
                <c:pt idx="335">
                  <c:v>0.151998076171872</c:v>
                </c:pt>
                <c:pt idx="336">
                  <c:v>0.15250934570313601</c:v>
                </c:pt>
                <c:pt idx="337">
                  <c:v>0.15284843749999999</c:v>
                </c:pt>
                <c:pt idx="338">
                  <c:v>0.15339980468748801</c:v>
                </c:pt>
                <c:pt idx="339">
                  <c:v>0.15378434570313601</c:v>
                </c:pt>
                <c:pt idx="340">
                  <c:v>0.154316113281248</c:v>
                </c:pt>
                <c:pt idx="341">
                  <c:v>0.15493958984374398</c:v>
                </c:pt>
                <c:pt idx="342">
                  <c:v>0.15564880859375999</c:v>
                </c:pt>
                <c:pt idx="343">
                  <c:v>0.15597954101561601</c:v>
                </c:pt>
                <c:pt idx="344">
                  <c:v>0.15662749023436801</c:v>
                </c:pt>
                <c:pt idx="345">
                  <c:v>0.157164824218752</c:v>
                </c:pt>
                <c:pt idx="346">
                  <c:v>0.15777675781251199</c:v>
                </c:pt>
                <c:pt idx="347">
                  <c:v>0.158385615234368</c:v>
                </c:pt>
                <c:pt idx="348">
                  <c:v>0.15890474609375999</c:v>
                </c:pt>
                <c:pt idx="349">
                  <c:v>0.159245625</c:v>
                </c:pt>
                <c:pt idx="350">
                  <c:v>0.159890195312512</c:v>
                </c:pt>
                <c:pt idx="351">
                  <c:v>0.16027265625001602</c:v>
                </c:pt>
                <c:pt idx="352">
                  <c:v>0.16068117187500799</c:v>
                </c:pt>
                <c:pt idx="353">
                  <c:v>0.161033300781248</c:v>
                </c:pt>
                <c:pt idx="354">
                  <c:v>0.161663837890624</c:v>
                </c:pt>
                <c:pt idx="355">
                  <c:v>0.16201257812499201</c:v>
                </c:pt>
                <c:pt idx="356">
                  <c:v>0.16235206054687998</c:v>
                </c:pt>
                <c:pt idx="357">
                  <c:v>0.16272398437500799</c:v>
                </c:pt>
                <c:pt idx="358">
                  <c:v>0.16310922851561602</c:v>
                </c:pt>
                <c:pt idx="359">
                  <c:v>0.16344931640624003</c:v>
                </c:pt>
                <c:pt idx="360">
                  <c:v>0.16403091796873601</c:v>
                </c:pt>
                <c:pt idx="361">
                  <c:v>0.16439308593750399</c:v>
                </c:pt>
                <c:pt idx="362">
                  <c:v>0.16479175781251199</c:v>
                </c:pt>
                <c:pt idx="363">
                  <c:v>0.16513681640624001</c:v>
                </c:pt>
                <c:pt idx="364">
                  <c:v>0.16552375</c:v>
                </c:pt>
                <c:pt idx="365">
                  <c:v>0.16615767578124802</c:v>
                </c:pt>
                <c:pt idx="366">
                  <c:v>0.166531679687488</c:v>
                </c:pt>
                <c:pt idx="367">
                  <c:v>0.16687146484374399</c:v>
                </c:pt>
                <c:pt idx="368">
                  <c:v>0.16719773437500798</c:v>
                </c:pt>
                <c:pt idx="369">
                  <c:v>0.16761857421875198</c:v>
                </c:pt>
                <c:pt idx="370">
                  <c:v>0.16801476562499201</c:v>
                </c:pt>
                <c:pt idx="371">
                  <c:v>0.168642519531264</c:v>
                </c:pt>
                <c:pt idx="372">
                  <c:v>0.16897445312499201</c:v>
                </c:pt>
                <c:pt idx="373">
                  <c:v>0.169631640624992</c:v>
                </c:pt>
                <c:pt idx="374">
                  <c:v>0.16997472656249601</c:v>
                </c:pt>
                <c:pt idx="375">
                  <c:v>0.17062714843750401</c:v>
                </c:pt>
                <c:pt idx="376">
                  <c:v>0.17117859375001601</c:v>
                </c:pt>
                <c:pt idx="377">
                  <c:v>0.171517089843744</c:v>
                </c:pt>
                <c:pt idx="378">
                  <c:v>0.17188185546873599</c:v>
                </c:pt>
                <c:pt idx="379">
                  <c:v>0.17245728515625602</c:v>
                </c:pt>
                <c:pt idx="380">
                  <c:v>0.17280154296873598</c:v>
                </c:pt>
                <c:pt idx="381">
                  <c:v>0.173435664062496</c:v>
                </c:pt>
                <c:pt idx="382">
                  <c:v>0.174047304687488</c:v>
                </c:pt>
                <c:pt idx="383">
                  <c:v>0.17476050781251198</c:v>
                </c:pt>
                <c:pt idx="384">
                  <c:v>0.175393417968736</c:v>
                </c:pt>
                <c:pt idx="385">
                  <c:v>0.175800859375008</c:v>
                </c:pt>
                <c:pt idx="386">
                  <c:v>0.17618152343750401</c:v>
                </c:pt>
                <c:pt idx="387">
                  <c:v>0.17683464843750399</c:v>
                </c:pt>
                <c:pt idx="388">
                  <c:v>0.17724892578124801</c:v>
                </c:pt>
                <c:pt idx="389">
                  <c:v>0.17788494140624</c:v>
                </c:pt>
                <c:pt idx="390">
                  <c:v>0.17823048828124802</c:v>
                </c:pt>
                <c:pt idx="391">
                  <c:v>0.17885009765625601</c:v>
                </c:pt>
                <c:pt idx="392">
                  <c:v>0.17920121093750399</c:v>
                </c:pt>
                <c:pt idx="393">
                  <c:v>0.17982738281251198</c:v>
                </c:pt>
                <c:pt idx="394">
                  <c:v>0.1802065625</c:v>
                </c:pt>
                <c:pt idx="395">
                  <c:v>0.18083998046873601</c:v>
                </c:pt>
                <c:pt idx="396">
                  <c:v>0.18126044921875198</c:v>
                </c:pt>
                <c:pt idx="397">
                  <c:v>0.18196767578124801</c:v>
                </c:pt>
                <c:pt idx="398">
                  <c:v>0.18242185546873599</c:v>
                </c:pt>
                <c:pt idx="399">
                  <c:v>0.182780625</c:v>
                </c:pt>
                <c:pt idx="400">
                  <c:v>0.18312947265625601</c:v>
                </c:pt>
                <c:pt idx="401">
                  <c:v>0.18355322265625601</c:v>
                </c:pt>
                <c:pt idx="402">
                  <c:v>0.18389906249999999</c:v>
                </c:pt>
                <c:pt idx="403">
                  <c:v>0.18425367187500799</c:v>
                </c:pt>
                <c:pt idx="404">
                  <c:v>0.184659609375008</c:v>
                </c:pt>
                <c:pt idx="405">
                  <c:v>0.18501900390624001</c:v>
                </c:pt>
                <c:pt idx="406">
                  <c:v>0.18539359375001602</c:v>
                </c:pt>
                <c:pt idx="407">
                  <c:v>0.185781835937504</c:v>
                </c:pt>
                <c:pt idx="408">
                  <c:v>0.18611705078124802</c:v>
                </c:pt>
                <c:pt idx="409">
                  <c:v>0.18679472656249599</c:v>
                </c:pt>
                <c:pt idx="410">
                  <c:v>0.18713093750000001</c:v>
                </c:pt>
                <c:pt idx="411">
                  <c:v>0.18749281249999999</c:v>
                </c:pt>
                <c:pt idx="412">
                  <c:v>0.187850507812512</c:v>
                </c:pt>
                <c:pt idx="413">
                  <c:v>0.18817277343750399</c:v>
                </c:pt>
                <c:pt idx="414">
                  <c:v>0.18854210937500801</c:v>
                </c:pt>
                <c:pt idx="415">
                  <c:v>0.188923769531264</c:v>
                </c:pt>
                <c:pt idx="416">
                  <c:v>0.18930314453126401</c:v>
                </c:pt>
                <c:pt idx="417">
                  <c:v>0.18966125</c:v>
                </c:pt>
                <c:pt idx="418">
                  <c:v>0.190056542968736</c:v>
                </c:pt>
                <c:pt idx="419">
                  <c:v>0.19044109375001603</c:v>
                </c:pt>
                <c:pt idx="420">
                  <c:v>0.19080265625001602</c:v>
                </c:pt>
                <c:pt idx="421">
                  <c:v>0.191130605468736</c:v>
                </c:pt>
                <c:pt idx="422">
                  <c:v>0.19153386718748799</c:v>
                </c:pt>
                <c:pt idx="423">
                  <c:v>0.19193392578124802</c:v>
                </c:pt>
                <c:pt idx="424">
                  <c:v>0.19233986328124802</c:v>
                </c:pt>
                <c:pt idx="425">
                  <c:v>0.19270650390624003</c:v>
                </c:pt>
                <c:pt idx="426">
                  <c:v>0.193416015624992</c:v>
                </c:pt>
                <c:pt idx="427">
                  <c:v>0.19380275390624002</c:v>
                </c:pt>
                <c:pt idx="428">
                  <c:v>0.19414802734374398</c:v>
                </c:pt>
                <c:pt idx="429">
                  <c:v>0.194588671875008</c:v>
                </c:pt>
                <c:pt idx="430">
                  <c:v>0.19497779296873599</c:v>
                </c:pt>
                <c:pt idx="431">
                  <c:v>0.19537089843750399</c:v>
                </c:pt>
                <c:pt idx="432">
                  <c:v>0.195704414062496</c:v>
                </c:pt>
                <c:pt idx="433">
                  <c:v>0.19603943359375997</c:v>
                </c:pt>
                <c:pt idx="434">
                  <c:v>0.19639812500000001</c:v>
                </c:pt>
                <c:pt idx="435">
                  <c:v>0.19676515625001603</c:v>
                </c:pt>
                <c:pt idx="436">
                  <c:v>0.19709759765625601</c:v>
                </c:pt>
                <c:pt idx="437">
                  <c:v>0.197459355468736</c:v>
                </c:pt>
                <c:pt idx="438">
                  <c:v>0.19781009765625601</c:v>
                </c:pt>
                <c:pt idx="439">
                  <c:v>0.198184101562496</c:v>
                </c:pt>
                <c:pt idx="440">
                  <c:v>0.19860416015625601</c:v>
                </c:pt>
                <c:pt idx="441">
                  <c:v>0.19930363281251198</c:v>
                </c:pt>
                <c:pt idx="442">
                  <c:v>0.19972537109375998</c:v>
                </c:pt>
                <c:pt idx="443">
                  <c:v>0.200078105468736</c:v>
                </c:pt>
                <c:pt idx="444">
                  <c:v>0.20052630859375997</c:v>
                </c:pt>
                <c:pt idx="445">
                  <c:v>0.200920703124992</c:v>
                </c:pt>
                <c:pt idx="446">
                  <c:v>0.2012775</c:v>
                </c:pt>
                <c:pt idx="447">
                  <c:v>0.20170671875001603</c:v>
                </c:pt>
                <c:pt idx="448">
                  <c:v>0.20208718749999999</c:v>
                </c:pt>
                <c:pt idx="449">
                  <c:v>0.20286046875001601</c:v>
                </c:pt>
                <c:pt idx="450">
                  <c:v>0.20330091796873601</c:v>
                </c:pt>
                <c:pt idx="451">
                  <c:v>0.20402216796873598</c:v>
                </c:pt>
                <c:pt idx="452">
                  <c:v>0.20448898437500801</c:v>
                </c:pt>
                <c:pt idx="453">
                  <c:v>0.20488736328124801</c:v>
                </c:pt>
                <c:pt idx="454">
                  <c:v>0.20529150390624001</c:v>
                </c:pt>
                <c:pt idx="455">
                  <c:v>0.20566808593750399</c:v>
                </c:pt>
                <c:pt idx="456">
                  <c:v>0.20606128906249599</c:v>
                </c:pt>
                <c:pt idx="457">
                  <c:v>0.20650015625001603</c:v>
                </c:pt>
                <c:pt idx="458">
                  <c:v>0.20693861328124802</c:v>
                </c:pt>
                <c:pt idx="459">
                  <c:v>0.20727601562499201</c:v>
                </c:pt>
                <c:pt idx="460">
                  <c:v>0.20770085937500798</c:v>
                </c:pt>
                <c:pt idx="461">
                  <c:v>0.20816507812499199</c:v>
                </c:pt>
                <c:pt idx="462">
                  <c:v>0.20851193359376</c:v>
                </c:pt>
                <c:pt idx="463">
                  <c:v>0.20887230468748799</c:v>
                </c:pt>
                <c:pt idx="464">
                  <c:v>0.20925306640624003</c:v>
                </c:pt>
                <c:pt idx="465">
                  <c:v>0.20968179687500799</c:v>
                </c:pt>
                <c:pt idx="466">
                  <c:v>0.21005111328124801</c:v>
                </c:pt>
                <c:pt idx="467">
                  <c:v>0.21043656250000001</c:v>
                </c:pt>
                <c:pt idx="468">
                  <c:v>0.210759648437504</c:v>
                </c:pt>
                <c:pt idx="469">
                  <c:v>0.21110917968748799</c:v>
                </c:pt>
                <c:pt idx="470">
                  <c:v>0.21146935546873599</c:v>
                </c:pt>
                <c:pt idx="471">
                  <c:v>0.21185101562499201</c:v>
                </c:pt>
                <c:pt idx="472">
                  <c:v>0.212214785156256</c:v>
                </c:pt>
                <c:pt idx="473">
                  <c:v>0.212566210937504</c:v>
                </c:pt>
                <c:pt idx="474">
                  <c:v>0.21297980468748801</c:v>
                </c:pt>
                <c:pt idx="475">
                  <c:v>0.21340046875001603</c:v>
                </c:pt>
                <c:pt idx="476">
                  <c:v>0.21373916015625602</c:v>
                </c:pt>
                <c:pt idx="477">
                  <c:v>0.21415802734374398</c:v>
                </c:pt>
                <c:pt idx="478">
                  <c:v>0.21455232421875198</c:v>
                </c:pt>
                <c:pt idx="479">
                  <c:v>0.21497396484374398</c:v>
                </c:pt>
                <c:pt idx="480">
                  <c:v>0.215417910156256</c:v>
                </c:pt>
                <c:pt idx="481">
                  <c:v>0.21581230468748799</c:v>
                </c:pt>
                <c:pt idx="482">
                  <c:v>0.216184511718752</c:v>
                </c:pt>
                <c:pt idx="483">
                  <c:v>0.21665839843750401</c:v>
                </c:pt>
                <c:pt idx="484">
                  <c:v>0.21704363281251199</c:v>
                </c:pt>
                <c:pt idx="485">
                  <c:v>0.21738054687500799</c:v>
                </c:pt>
                <c:pt idx="486">
                  <c:v>0.21786753906249601</c:v>
                </c:pt>
                <c:pt idx="487">
                  <c:v>0.218298144531264</c:v>
                </c:pt>
                <c:pt idx="488">
                  <c:v>0.21871958984374398</c:v>
                </c:pt>
                <c:pt idx="489">
                  <c:v>0.21912333984374399</c:v>
                </c:pt>
                <c:pt idx="490">
                  <c:v>0.21958359375001602</c:v>
                </c:pt>
                <c:pt idx="491">
                  <c:v>0.21995929687500801</c:v>
                </c:pt>
                <c:pt idx="492">
                  <c:v>0.22038830078124802</c:v>
                </c:pt>
                <c:pt idx="493">
                  <c:v>0.22077294921875198</c:v>
                </c:pt>
                <c:pt idx="494">
                  <c:v>0.22121050781251203</c:v>
                </c:pt>
                <c:pt idx="495">
                  <c:v>0.22161287109375999</c:v>
                </c:pt>
                <c:pt idx="496">
                  <c:v>0.22200558593750397</c:v>
                </c:pt>
                <c:pt idx="497">
                  <c:v>0.22237599609375999</c:v>
                </c:pt>
                <c:pt idx="498">
                  <c:v>0.222769609375008</c:v>
                </c:pt>
                <c:pt idx="499">
                  <c:v>0.223202597656256</c:v>
                </c:pt>
                <c:pt idx="500">
                  <c:v>0.2235728125</c:v>
                </c:pt>
                <c:pt idx="501">
                  <c:v>0.22394333984374398</c:v>
                </c:pt>
                <c:pt idx="502">
                  <c:v>0.22435285156249601</c:v>
                </c:pt>
                <c:pt idx="503">
                  <c:v>0.224753027343744</c:v>
                </c:pt>
                <c:pt idx="504">
                  <c:v>0.22517498046873599</c:v>
                </c:pt>
                <c:pt idx="505">
                  <c:v>0.22557175781251201</c:v>
                </c:pt>
                <c:pt idx="506">
                  <c:v>0.22596187500000001</c:v>
                </c:pt>
                <c:pt idx="507">
                  <c:v>0.22635359375001599</c:v>
                </c:pt>
                <c:pt idx="508">
                  <c:v>0.226810859375008</c:v>
                </c:pt>
                <c:pt idx="509">
                  <c:v>0.22717412109375998</c:v>
                </c:pt>
                <c:pt idx="510">
                  <c:v>0.227575175781248</c:v>
                </c:pt>
                <c:pt idx="511">
                  <c:v>0.22804746093750397</c:v>
                </c:pt>
                <c:pt idx="512">
                  <c:v>0.22840207031251203</c:v>
                </c:pt>
                <c:pt idx="513">
                  <c:v>0.22881933593750398</c:v>
                </c:pt>
                <c:pt idx="514">
                  <c:v>0.22920876953126401</c:v>
                </c:pt>
                <c:pt idx="515">
                  <c:v>0.22965787109375999</c:v>
                </c:pt>
                <c:pt idx="516">
                  <c:v>0.23006580078124803</c:v>
                </c:pt>
                <c:pt idx="517">
                  <c:v>0.23054464843750397</c:v>
                </c:pt>
                <c:pt idx="518">
                  <c:v>0.23093914062499199</c:v>
                </c:pt>
                <c:pt idx="519">
                  <c:v>0.23141878906249602</c:v>
                </c:pt>
                <c:pt idx="520">
                  <c:v>0.231863417968736</c:v>
                </c:pt>
                <c:pt idx="521">
                  <c:v>0.232270839843744</c:v>
                </c:pt>
                <c:pt idx="522">
                  <c:v>0.232770468750016</c:v>
                </c:pt>
                <c:pt idx="523">
                  <c:v>0.23323966796873599</c:v>
                </c:pt>
                <c:pt idx="524">
                  <c:v>0.233642519531264</c:v>
                </c:pt>
                <c:pt idx="525">
                  <c:v>0.23405900390624002</c:v>
                </c:pt>
                <c:pt idx="526">
                  <c:v>0.2345165625</c:v>
                </c:pt>
                <c:pt idx="527">
                  <c:v>0.23487078125001598</c:v>
                </c:pt>
                <c:pt idx="528">
                  <c:v>0.23531541015625601</c:v>
                </c:pt>
                <c:pt idx="529">
                  <c:v>0.23577236328124801</c:v>
                </c:pt>
                <c:pt idx="530">
                  <c:v>0.23616537109375998</c:v>
                </c:pt>
                <c:pt idx="531">
                  <c:v>0.23657806640624002</c:v>
                </c:pt>
                <c:pt idx="532">
                  <c:v>0.23703156249999999</c:v>
                </c:pt>
                <c:pt idx="533">
                  <c:v>0.23741302734374398</c:v>
                </c:pt>
                <c:pt idx="534">
                  <c:v>0.23786660156249603</c:v>
                </c:pt>
                <c:pt idx="535">
                  <c:v>0.23836175781251201</c:v>
                </c:pt>
                <c:pt idx="536">
                  <c:v>0.23876460937500799</c:v>
                </c:pt>
                <c:pt idx="537">
                  <c:v>0.23924972656249602</c:v>
                </c:pt>
                <c:pt idx="538">
                  <c:v>0.23970837890624003</c:v>
                </c:pt>
                <c:pt idx="539">
                  <c:v>0.24010197265625602</c:v>
                </c:pt>
                <c:pt idx="540">
                  <c:v>0.24052064453126401</c:v>
                </c:pt>
                <c:pt idx="541">
                  <c:v>0.24097144531251202</c:v>
                </c:pt>
                <c:pt idx="542">
                  <c:v>0.241342265624992</c:v>
                </c:pt>
                <c:pt idx="543">
                  <c:v>0.24180798828124803</c:v>
                </c:pt>
                <c:pt idx="544">
                  <c:v>0.242295781250016</c:v>
                </c:pt>
                <c:pt idx="545">
                  <c:v>0.24267775390624002</c:v>
                </c:pt>
                <c:pt idx="546">
                  <c:v>0.24313113281251203</c:v>
                </c:pt>
                <c:pt idx="547">
                  <c:v>0.24361525390624</c:v>
                </c:pt>
                <c:pt idx="548">
                  <c:v>0.24400974609375997</c:v>
                </c:pt>
                <c:pt idx="549">
                  <c:v>0.24442542968748798</c:v>
                </c:pt>
                <c:pt idx="550">
                  <c:v>0.24488964843750397</c:v>
                </c:pt>
                <c:pt idx="551">
                  <c:v>0.24532832031251203</c:v>
                </c:pt>
                <c:pt idx="552">
                  <c:v>0.24583640625001599</c:v>
                </c:pt>
                <c:pt idx="553">
                  <c:v>0.24623208984374398</c:v>
                </c:pt>
                <c:pt idx="554">
                  <c:v>0.24666628906249602</c:v>
                </c:pt>
                <c:pt idx="555">
                  <c:v>0.24711130859375999</c:v>
                </c:pt>
                <c:pt idx="556">
                  <c:v>0.24753335937500801</c:v>
                </c:pt>
                <c:pt idx="557">
                  <c:v>0.24791312500000001</c:v>
                </c:pt>
                <c:pt idx="558">
                  <c:v>0.24836193359375999</c:v>
                </c:pt>
                <c:pt idx="559">
                  <c:v>0.24884306640624002</c:v>
                </c:pt>
                <c:pt idx="560">
                  <c:v>0.24931664062499201</c:v>
                </c:pt>
                <c:pt idx="561">
                  <c:v>0.24982124999999999</c:v>
                </c:pt>
                <c:pt idx="562">
                  <c:v>0.25021505859375998</c:v>
                </c:pt>
                <c:pt idx="563">
                  <c:v>0.250688535156256</c:v>
                </c:pt>
                <c:pt idx="564">
                  <c:v>0.25120984375001598</c:v>
                </c:pt>
                <c:pt idx="565">
                  <c:v>0.251659160156256</c:v>
                </c:pt>
                <c:pt idx="566">
                  <c:v>0.25213035156249602</c:v>
                </c:pt>
                <c:pt idx="567">
                  <c:v>0.25263355468748799</c:v>
                </c:pt>
                <c:pt idx="568">
                  <c:v>0.25311400390624</c:v>
                </c:pt>
                <c:pt idx="569">
                  <c:v>0.25356052734374401</c:v>
                </c:pt>
                <c:pt idx="570">
                  <c:v>0.25405886718748799</c:v>
                </c:pt>
                <c:pt idx="571">
                  <c:v>0.25451392578124804</c:v>
                </c:pt>
                <c:pt idx="572">
                  <c:v>0.254969199218752</c:v>
                </c:pt>
                <c:pt idx="573">
                  <c:v>0.25545998046873597</c:v>
                </c:pt>
                <c:pt idx="574">
                  <c:v>0.255854980468736</c:v>
                </c:pt>
                <c:pt idx="575">
                  <c:v>0.25630976562499203</c:v>
                </c:pt>
                <c:pt idx="576">
                  <c:v>0.256769804687488</c:v>
                </c:pt>
                <c:pt idx="577">
                  <c:v>0.25720150390624003</c:v>
                </c:pt>
                <c:pt idx="578">
                  <c:v>0.257606640624992</c:v>
                </c:pt>
                <c:pt idx="579">
                  <c:v>0.258083398437504</c:v>
                </c:pt>
                <c:pt idx="580">
                  <c:v>0.25849181640624003</c:v>
                </c:pt>
                <c:pt idx="581">
                  <c:v>0.25891068359375996</c:v>
                </c:pt>
                <c:pt idx="582">
                  <c:v>0.25940625</c:v>
                </c:pt>
                <c:pt idx="583">
                  <c:v>0.25987445312499202</c:v>
                </c:pt>
                <c:pt idx="584">
                  <c:v>0.26027392578124803</c:v>
                </c:pt>
                <c:pt idx="585">
                  <c:v>0.26075873046873599</c:v>
                </c:pt>
                <c:pt idx="586">
                  <c:v>0.26121232421875201</c:v>
                </c:pt>
                <c:pt idx="587">
                  <c:v>0.26165037109375999</c:v>
                </c:pt>
                <c:pt idx="588">
                  <c:v>0.26215667968748796</c:v>
                </c:pt>
                <c:pt idx="589">
                  <c:v>0.26263115234374401</c:v>
                </c:pt>
                <c:pt idx="590">
                  <c:v>0.263077578124992</c:v>
                </c:pt>
                <c:pt idx="591">
                  <c:v>0.26357093749999999</c:v>
                </c:pt>
                <c:pt idx="592">
                  <c:v>0.264033867187488</c:v>
                </c:pt>
                <c:pt idx="593">
                  <c:v>0.26447025390624002</c:v>
                </c:pt>
                <c:pt idx="594">
                  <c:v>0.26502310546873598</c:v>
                </c:pt>
                <c:pt idx="595">
                  <c:v>0.26551000000000002</c:v>
                </c:pt>
                <c:pt idx="596">
                  <c:v>0.26600257812499201</c:v>
                </c:pt>
                <c:pt idx="597">
                  <c:v>0.26649027343750398</c:v>
                </c:pt>
                <c:pt idx="598">
                  <c:v>0.26697667968748801</c:v>
                </c:pt>
                <c:pt idx="599">
                  <c:v>0.26739544921875197</c:v>
                </c:pt>
                <c:pt idx="600">
                  <c:v>0.26786941406249604</c:v>
                </c:pt>
                <c:pt idx="601">
                  <c:v>0.26829494140624</c:v>
                </c:pt>
                <c:pt idx="602">
                  <c:v>0.26872117187500799</c:v>
                </c:pt>
                <c:pt idx="603">
                  <c:v>0.26916402343750395</c:v>
                </c:pt>
                <c:pt idx="604">
                  <c:v>0.26956279296873598</c:v>
                </c:pt>
                <c:pt idx="605">
                  <c:v>0.27001906250000002</c:v>
                </c:pt>
                <c:pt idx="606">
                  <c:v>0.270440117187488</c:v>
                </c:pt>
                <c:pt idx="607">
                  <c:v>0.27091865234374402</c:v>
                </c:pt>
                <c:pt idx="608">
                  <c:v>0.27138865234374399</c:v>
                </c:pt>
                <c:pt idx="609">
                  <c:v>0.27185187500000002</c:v>
                </c:pt>
                <c:pt idx="610">
                  <c:v>0.27233808593750397</c:v>
                </c:pt>
                <c:pt idx="611">
                  <c:v>0.27277505859376</c:v>
                </c:pt>
                <c:pt idx="612">
                  <c:v>0.27326007812499198</c:v>
                </c:pt>
                <c:pt idx="613">
                  <c:v>0.27380158203126403</c:v>
                </c:pt>
                <c:pt idx="614">
                  <c:v>0.27433533203126403</c:v>
                </c:pt>
                <c:pt idx="615">
                  <c:v>0.27476374999999997</c:v>
                </c:pt>
                <c:pt idx="616">
                  <c:v>0.275276425781248</c:v>
                </c:pt>
                <c:pt idx="617">
                  <c:v>0.27579904296873597</c:v>
                </c:pt>
                <c:pt idx="618">
                  <c:v>0.276195625</c:v>
                </c:pt>
                <c:pt idx="619">
                  <c:v>0.27669904296873599</c:v>
                </c:pt>
                <c:pt idx="620">
                  <c:v>0.277191601562496</c:v>
                </c:pt>
                <c:pt idx="621">
                  <c:v>0.27769472656249605</c:v>
                </c:pt>
                <c:pt idx="622">
                  <c:v>0.278165722656256</c:v>
                </c:pt>
                <c:pt idx="623">
                  <c:v>0.27865660156249605</c:v>
                </c:pt>
                <c:pt idx="624">
                  <c:v>0.27909753906249601</c:v>
                </c:pt>
                <c:pt idx="625">
                  <c:v>0.27959738281251201</c:v>
                </c:pt>
                <c:pt idx="626">
                  <c:v>0.28015859375001601</c:v>
                </c:pt>
                <c:pt idx="627">
                  <c:v>0.28057318359375999</c:v>
                </c:pt>
                <c:pt idx="628">
                  <c:v>0.281098769531264</c:v>
                </c:pt>
                <c:pt idx="629">
                  <c:v>0.28166595703126401</c:v>
                </c:pt>
                <c:pt idx="630">
                  <c:v>0.28208949218748797</c:v>
                </c:pt>
                <c:pt idx="631">
                  <c:v>0.28261876953126402</c:v>
                </c:pt>
                <c:pt idx="632">
                  <c:v>0.28320097656249604</c:v>
                </c:pt>
                <c:pt idx="633">
                  <c:v>0.28370568359375997</c:v>
                </c:pt>
                <c:pt idx="634">
                  <c:v>0.28418302734374401</c:v>
                </c:pt>
                <c:pt idx="635">
                  <c:v>0.28473966796873601</c:v>
                </c:pt>
                <c:pt idx="636">
                  <c:v>0.28522388671875198</c:v>
                </c:pt>
                <c:pt idx="637">
                  <c:v>0.28574232421875201</c:v>
                </c:pt>
                <c:pt idx="638">
                  <c:v>0.28632878906249604</c:v>
                </c:pt>
                <c:pt idx="639">
                  <c:v>0.28682105468748798</c:v>
                </c:pt>
                <c:pt idx="640">
                  <c:v>0.28733093749999999</c:v>
                </c:pt>
                <c:pt idx="641">
                  <c:v>0.287861914062496</c:v>
                </c:pt>
                <c:pt idx="642">
                  <c:v>0.288341953124992</c:v>
                </c:pt>
                <c:pt idx="643">
                  <c:v>0.28875505859375999</c:v>
                </c:pt>
                <c:pt idx="644">
                  <c:v>0.28932162109375997</c:v>
                </c:pt>
                <c:pt idx="645">
                  <c:v>0.28986562500000002</c:v>
                </c:pt>
                <c:pt idx="646">
                  <c:v>0.29030220703126403</c:v>
                </c:pt>
                <c:pt idx="647">
                  <c:v>0.290785332031264</c:v>
                </c:pt>
                <c:pt idx="648">
                  <c:v>0.29122568359376</c:v>
                </c:pt>
                <c:pt idx="649">
                  <c:v>0.29166105468748799</c:v>
                </c:pt>
                <c:pt idx="650">
                  <c:v>0.29217054687500799</c:v>
                </c:pt>
                <c:pt idx="651">
                  <c:v>0.29264998046873597</c:v>
                </c:pt>
                <c:pt idx="652">
                  <c:v>0.29305582031251204</c:v>
                </c:pt>
                <c:pt idx="653">
                  <c:v>0.29356013671875197</c:v>
                </c:pt>
                <c:pt idx="654">
                  <c:v>0.29400544921875199</c:v>
                </c:pt>
                <c:pt idx="655">
                  <c:v>0.29446132812499198</c:v>
                </c:pt>
                <c:pt idx="656">
                  <c:v>0.29499119140624003</c:v>
                </c:pt>
                <c:pt idx="657">
                  <c:v>0.29554046875001599</c:v>
                </c:pt>
                <c:pt idx="658">
                  <c:v>0.29605095703126399</c:v>
                </c:pt>
                <c:pt idx="659">
                  <c:v>0.29659046875001599</c:v>
                </c:pt>
                <c:pt idx="660">
                  <c:v>0.29714074218748798</c:v>
                </c:pt>
                <c:pt idx="661">
                  <c:v>0.29765111328124799</c:v>
                </c:pt>
                <c:pt idx="662">
                  <c:v>0.29822146484374401</c:v>
                </c:pt>
                <c:pt idx="663">
                  <c:v>0.29876128906249605</c:v>
                </c:pt>
                <c:pt idx="664">
                  <c:v>0.29928529296873602</c:v>
                </c:pt>
                <c:pt idx="665">
                  <c:v>0.299806425781248</c:v>
                </c:pt>
                <c:pt idx="666">
                  <c:v>0.30030914062499198</c:v>
                </c:pt>
                <c:pt idx="667">
                  <c:v>0.30076689453126398</c:v>
                </c:pt>
                <c:pt idx="668">
                  <c:v>0.30127140625001597</c:v>
                </c:pt>
                <c:pt idx="669">
                  <c:v>0.30178626953126403</c:v>
                </c:pt>
                <c:pt idx="670">
                  <c:v>0.30224511718748798</c:v>
                </c:pt>
                <c:pt idx="671">
                  <c:v>0.30279935546873599</c:v>
                </c:pt>
                <c:pt idx="672">
                  <c:v>0.30336007812499199</c:v>
                </c:pt>
                <c:pt idx="673">
                  <c:v>0.303855039062496</c:v>
                </c:pt>
                <c:pt idx="674">
                  <c:v>0.304349101562496</c:v>
                </c:pt>
                <c:pt idx="675">
                  <c:v>0.30488673828124802</c:v>
                </c:pt>
                <c:pt idx="676">
                  <c:v>0.30537324218748796</c:v>
                </c:pt>
                <c:pt idx="677">
                  <c:v>0.30592052734374398</c:v>
                </c:pt>
                <c:pt idx="678">
                  <c:v>0.30647486328124801</c:v>
                </c:pt>
                <c:pt idx="679">
                  <c:v>0.30695091796873597</c:v>
                </c:pt>
                <c:pt idx="680">
                  <c:v>0.30749443359376</c:v>
                </c:pt>
                <c:pt idx="681">
                  <c:v>0.308021328124992</c:v>
                </c:pt>
                <c:pt idx="682">
                  <c:v>0.30847828125001597</c:v>
                </c:pt>
                <c:pt idx="683">
                  <c:v>0.30904544921875199</c:v>
                </c:pt>
                <c:pt idx="684">
                  <c:v>0.30957195312499203</c:v>
                </c:pt>
                <c:pt idx="685">
                  <c:v>0.310112460937504</c:v>
                </c:pt>
                <c:pt idx="686">
                  <c:v>0.31063986328124804</c:v>
                </c:pt>
                <c:pt idx="687">
                  <c:v>0.31113978515625601</c:v>
                </c:pt>
                <c:pt idx="688">
                  <c:v>0.31163464843750399</c:v>
                </c:pt>
                <c:pt idx="689">
                  <c:v>0.31218800781251205</c:v>
                </c:pt>
                <c:pt idx="690">
                  <c:v>0.31271757812499201</c:v>
                </c:pt>
                <c:pt idx="691">
                  <c:v>0.31320617187500799</c:v>
                </c:pt>
                <c:pt idx="692">
                  <c:v>0.313733964843744</c:v>
                </c:pt>
                <c:pt idx="693">
                  <c:v>0.314243632812512</c:v>
                </c:pt>
                <c:pt idx="694">
                  <c:v>0.31474933593750398</c:v>
                </c:pt>
                <c:pt idx="695">
                  <c:v>0.31522908203126399</c:v>
                </c:pt>
                <c:pt idx="696">
                  <c:v>0.31572712890624</c:v>
                </c:pt>
                <c:pt idx="697">
                  <c:v>0.31626019531251204</c:v>
                </c:pt>
                <c:pt idx="698">
                  <c:v>0.31674400390624002</c:v>
                </c:pt>
                <c:pt idx="699">
                  <c:v>0.31724205078124801</c:v>
                </c:pt>
                <c:pt idx="700">
                  <c:v>0.31771613281251204</c:v>
                </c:pt>
                <c:pt idx="701">
                  <c:v>0.31822570312499199</c:v>
                </c:pt>
                <c:pt idx="702">
                  <c:v>0.31879208984374396</c:v>
                </c:pt>
                <c:pt idx="703">
                  <c:v>0.319304453124992</c:v>
                </c:pt>
                <c:pt idx="704">
                  <c:v>0.31981822265625603</c:v>
                </c:pt>
                <c:pt idx="705">
                  <c:v>0.32036023437504002</c:v>
                </c:pt>
                <c:pt idx="706">
                  <c:v>0.32089208984383999</c:v>
                </c:pt>
                <c:pt idx="707">
                  <c:v>0.32144673828128001</c:v>
                </c:pt>
                <c:pt idx="708">
                  <c:v>0.32199203124992004</c:v>
                </c:pt>
                <c:pt idx="709">
                  <c:v>0.32252498046879996</c:v>
                </c:pt>
                <c:pt idx="710">
                  <c:v>0.32308798828127999</c:v>
                </c:pt>
                <c:pt idx="711">
                  <c:v>0.32358623046879997</c:v>
                </c:pt>
                <c:pt idx="712">
                  <c:v>0.32401474609375996</c:v>
                </c:pt>
                <c:pt idx="713">
                  <c:v>0.32453306640640001</c:v>
                </c:pt>
                <c:pt idx="714">
                  <c:v>0.32504464843744002</c:v>
                </c:pt>
                <c:pt idx="715">
                  <c:v>0.32555064453120003</c:v>
                </c:pt>
                <c:pt idx="716">
                  <c:v>0.32608310546879998</c:v>
                </c:pt>
                <c:pt idx="717">
                  <c:v>0.32663287109375999</c:v>
                </c:pt>
                <c:pt idx="718">
                  <c:v>0.32713679687488001</c:v>
                </c:pt>
                <c:pt idx="719">
                  <c:v>0.32769738281248001</c:v>
                </c:pt>
                <c:pt idx="720">
                  <c:v>0.32819953124991996</c:v>
                </c:pt>
                <c:pt idx="721">
                  <c:v>0.32872949218751996</c:v>
                </c:pt>
                <c:pt idx="722">
                  <c:v>0.32931011718751996</c:v>
                </c:pt>
                <c:pt idx="723">
                  <c:v>0.32990593750016001</c:v>
                </c:pt>
                <c:pt idx="724">
                  <c:v>0.33048562500000001</c:v>
                </c:pt>
                <c:pt idx="725">
                  <c:v>0.33103132812511998</c:v>
                </c:pt>
                <c:pt idx="726">
                  <c:v>0.33158605468736002</c:v>
                </c:pt>
                <c:pt idx="727">
                  <c:v>0.33215015624992</c:v>
                </c:pt>
                <c:pt idx="728">
                  <c:v>0.33272855468736001</c:v>
                </c:pt>
                <c:pt idx="729">
                  <c:v>0.33326023437504004</c:v>
                </c:pt>
                <c:pt idx="730">
                  <c:v>0.33387726562495995</c:v>
                </c:pt>
                <c:pt idx="731">
                  <c:v>0.33449484375008004</c:v>
                </c:pt>
                <c:pt idx="732">
                  <c:v>0.33507617187487998</c:v>
                </c:pt>
                <c:pt idx="733">
                  <c:v>0.33559808593759999</c:v>
                </c:pt>
                <c:pt idx="734">
                  <c:v>0.33615281250015999</c:v>
                </c:pt>
                <c:pt idx="735">
                  <c:v>0.33674785156256004</c:v>
                </c:pt>
                <c:pt idx="736">
                  <c:v>0.33728648437504005</c:v>
                </c:pt>
                <c:pt idx="737">
                  <c:v>0.33779316406240001</c:v>
                </c:pt>
                <c:pt idx="738">
                  <c:v>0.33837187499999999</c:v>
                </c:pt>
                <c:pt idx="739">
                  <c:v>0.33899328124991995</c:v>
                </c:pt>
                <c:pt idx="740">
                  <c:v>0.33954613281248003</c:v>
                </c:pt>
                <c:pt idx="741">
                  <c:v>0.34009937499999998</c:v>
                </c:pt>
                <c:pt idx="742">
                  <c:v>0.34069847656256003</c:v>
                </c:pt>
                <c:pt idx="743">
                  <c:v>0.34128066406240004</c:v>
                </c:pt>
                <c:pt idx="744">
                  <c:v>0.34185628906240001</c:v>
                </c:pt>
                <c:pt idx="745">
                  <c:v>0.34245390624992</c:v>
                </c:pt>
                <c:pt idx="746">
                  <c:v>0.34308953124991998</c:v>
                </c:pt>
                <c:pt idx="747">
                  <c:v>0.34369261718751998</c:v>
                </c:pt>
                <c:pt idx="748">
                  <c:v>0.34429449218751995</c:v>
                </c:pt>
                <c:pt idx="749">
                  <c:v>0.34481402343743994</c:v>
                </c:pt>
                <c:pt idx="750">
                  <c:v>0.34533960937504005</c:v>
                </c:pt>
                <c:pt idx="751">
                  <c:v>0.34596390624991996</c:v>
                </c:pt>
                <c:pt idx="752">
                  <c:v>0.34649296875008001</c:v>
                </c:pt>
                <c:pt idx="753">
                  <c:v>0.34704800781248002</c:v>
                </c:pt>
                <c:pt idx="754">
                  <c:v>0.34763410156256003</c:v>
                </c:pt>
                <c:pt idx="755">
                  <c:v>0.34816089843743997</c:v>
                </c:pt>
                <c:pt idx="756">
                  <c:v>0.3486568359376</c:v>
                </c:pt>
                <c:pt idx="757">
                  <c:v>0.34924878906240003</c:v>
                </c:pt>
                <c:pt idx="758">
                  <c:v>0.34976613281248004</c:v>
                </c:pt>
                <c:pt idx="759">
                  <c:v>0.35033617187487998</c:v>
                </c:pt>
                <c:pt idx="760">
                  <c:v>0.35092742187488002</c:v>
                </c:pt>
                <c:pt idx="761">
                  <c:v>0.35145214843743994</c:v>
                </c:pt>
                <c:pt idx="762">
                  <c:v>0.35205054687488002</c:v>
                </c:pt>
                <c:pt idx="763">
                  <c:v>0.3526318359376</c:v>
                </c:pt>
                <c:pt idx="764">
                  <c:v>0.35319832031263998</c:v>
                </c:pt>
                <c:pt idx="765">
                  <c:v>0.35370660156256006</c:v>
                </c:pt>
                <c:pt idx="766">
                  <c:v>0.35430371093759999</c:v>
                </c:pt>
                <c:pt idx="767">
                  <c:v>0.35482039062495996</c:v>
                </c:pt>
                <c:pt idx="768">
                  <c:v>0.35544773437504001</c:v>
                </c:pt>
                <c:pt idx="769">
                  <c:v>0.35604136718751994</c:v>
                </c:pt>
                <c:pt idx="770">
                  <c:v>0.35665371093760001</c:v>
                </c:pt>
                <c:pt idx="771">
                  <c:v>0.35725628906240003</c:v>
                </c:pt>
                <c:pt idx="772">
                  <c:v>0.35782960937504005</c:v>
                </c:pt>
                <c:pt idx="773">
                  <c:v>0.35844039062495997</c:v>
                </c:pt>
                <c:pt idx="774">
                  <c:v>0.35907746093760001</c:v>
                </c:pt>
                <c:pt idx="775">
                  <c:v>0.35973746093760001</c:v>
                </c:pt>
                <c:pt idx="776">
                  <c:v>0.36031359375008004</c:v>
                </c:pt>
                <c:pt idx="777">
                  <c:v>0.36094960937504006</c:v>
                </c:pt>
                <c:pt idx="778">
                  <c:v>0.36155734375008003</c:v>
                </c:pt>
                <c:pt idx="779">
                  <c:v>0.36213257812512001</c:v>
                </c:pt>
                <c:pt idx="780">
                  <c:v>0.36271289062495998</c:v>
                </c:pt>
                <c:pt idx="781">
                  <c:v>0.36333449218751995</c:v>
                </c:pt>
                <c:pt idx="782">
                  <c:v>0.36389796875008001</c:v>
                </c:pt>
                <c:pt idx="783">
                  <c:v>0.36449886718751995</c:v>
                </c:pt>
                <c:pt idx="784">
                  <c:v>0.36509765624991997</c:v>
                </c:pt>
                <c:pt idx="785">
                  <c:v>0.36566714843743997</c:v>
                </c:pt>
                <c:pt idx="786">
                  <c:v>0.36628871093759996</c:v>
                </c:pt>
                <c:pt idx="787">
                  <c:v>0.36687968750015998</c:v>
                </c:pt>
                <c:pt idx="788">
                  <c:v>0.36743679687488001</c:v>
                </c:pt>
                <c:pt idx="789">
                  <c:v>0.36804007812512002</c:v>
                </c:pt>
                <c:pt idx="790">
                  <c:v>0.36865847656256007</c:v>
                </c:pt>
                <c:pt idx="791">
                  <c:v>0.36920019531263998</c:v>
                </c:pt>
                <c:pt idx="792">
                  <c:v>0.36978410156256003</c:v>
                </c:pt>
                <c:pt idx="793">
                  <c:v>0.37032917968736001</c:v>
                </c:pt>
                <c:pt idx="794">
                  <c:v>0.37088144531263995</c:v>
                </c:pt>
                <c:pt idx="795">
                  <c:v>0.37142902343743994</c:v>
                </c:pt>
                <c:pt idx="796">
                  <c:v>0.37204671875008</c:v>
                </c:pt>
                <c:pt idx="797">
                  <c:v>0.3726225390624</c:v>
                </c:pt>
                <c:pt idx="798">
                  <c:v>0.3731944140624</c:v>
                </c:pt>
                <c:pt idx="799">
                  <c:v>0.37379906250015998</c:v>
                </c:pt>
                <c:pt idx="800">
                  <c:v>0.37437910156256005</c:v>
                </c:pt>
                <c:pt idx="801">
                  <c:v>0.3749187890624</c:v>
                </c:pt>
                <c:pt idx="802">
                  <c:v>0.37553878906240001</c:v>
                </c:pt>
                <c:pt idx="803">
                  <c:v>0.37613390624991999</c:v>
                </c:pt>
                <c:pt idx="804">
                  <c:v>0.37668539062495998</c:v>
                </c:pt>
                <c:pt idx="805">
                  <c:v>0.37728886718751997</c:v>
                </c:pt>
                <c:pt idx="806">
                  <c:v>0.37785316406239999</c:v>
                </c:pt>
                <c:pt idx="807">
                  <c:v>0.37844601562495994</c:v>
                </c:pt>
                <c:pt idx="808">
                  <c:v>0.37899925781248001</c:v>
                </c:pt>
                <c:pt idx="809">
                  <c:v>0.37952027343743994</c:v>
                </c:pt>
                <c:pt idx="810">
                  <c:v>0.38004199218751999</c:v>
                </c:pt>
                <c:pt idx="811">
                  <c:v>0.38061710937504001</c:v>
                </c:pt>
                <c:pt idx="812">
                  <c:v>0.38115195312512001</c:v>
                </c:pt>
                <c:pt idx="813">
                  <c:v>0.38169933593759997</c:v>
                </c:pt>
                <c:pt idx="814">
                  <c:v>0.38223988281248006</c:v>
                </c:pt>
                <c:pt idx="815">
                  <c:v>0.38281132812512003</c:v>
                </c:pt>
                <c:pt idx="816">
                  <c:v>0.38337324218751995</c:v>
                </c:pt>
                <c:pt idx="817">
                  <c:v>0.38388808593759999</c:v>
                </c:pt>
                <c:pt idx="818">
                  <c:v>0.38445277343743994</c:v>
                </c:pt>
                <c:pt idx="819">
                  <c:v>0.38509355468736001</c:v>
                </c:pt>
                <c:pt idx="820">
                  <c:v>0.38568750000000002</c:v>
                </c:pt>
                <c:pt idx="821">
                  <c:v>0.38625058593759998</c:v>
                </c:pt>
                <c:pt idx="822">
                  <c:v>0.38683714843743994</c:v>
                </c:pt>
                <c:pt idx="823">
                  <c:v>0.38744937499999998</c:v>
                </c:pt>
                <c:pt idx="824">
                  <c:v>0.38806292968736</c:v>
                </c:pt>
                <c:pt idx="825">
                  <c:v>0.38868597656256004</c:v>
                </c:pt>
                <c:pt idx="826">
                  <c:v>0.38930003906240002</c:v>
                </c:pt>
                <c:pt idx="827">
                  <c:v>0.38993046875008003</c:v>
                </c:pt>
                <c:pt idx="828">
                  <c:v>0.39058050781248005</c:v>
                </c:pt>
                <c:pt idx="829">
                  <c:v>0.39120902343743996</c:v>
                </c:pt>
                <c:pt idx="830">
                  <c:v>0.39181054687487998</c:v>
                </c:pt>
                <c:pt idx="831">
                  <c:v>0.39247527343743993</c:v>
                </c:pt>
                <c:pt idx="832">
                  <c:v>0.39313207031263997</c:v>
                </c:pt>
                <c:pt idx="833">
                  <c:v>0.39370402343743993</c:v>
                </c:pt>
                <c:pt idx="834">
                  <c:v>0.39435554687488</c:v>
                </c:pt>
                <c:pt idx="835">
                  <c:v>0.39496343750016</c:v>
                </c:pt>
                <c:pt idx="836">
                  <c:v>0.3955644140624</c:v>
                </c:pt>
                <c:pt idx="837">
                  <c:v>0.39618292968736002</c:v>
                </c:pt>
                <c:pt idx="838">
                  <c:v>0.39676671875008002</c:v>
                </c:pt>
                <c:pt idx="839">
                  <c:v>0.39732183593760001</c:v>
                </c:pt>
                <c:pt idx="840">
                  <c:v>0.39795667968736004</c:v>
                </c:pt>
                <c:pt idx="841">
                  <c:v>0.39857675781248003</c:v>
                </c:pt>
                <c:pt idx="842">
                  <c:v>0.39914640624991998</c:v>
                </c:pt>
                <c:pt idx="843">
                  <c:v>0.39981722656256002</c:v>
                </c:pt>
                <c:pt idx="844">
                  <c:v>0.40041136718751996</c:v>
                </c:pt>
                <c:pt idx="845">
                  <c:v>0.40100492187488002</c:v>
                </c:pt>
                <c:pt idx="846">
                  <c:v>0.40165066406240002</c:v>
                </c:pt>
                <c:pt idx="847">
                  <c:v>0.40228039062495996</c:v>
                </c:pt>
                <c:pt idx="848">
                  <c:v>0.40288328124991996</c:v>
                </c:pt>
                <c:pt idx="849">
                  <c:v>0.40353105468736</c:v>
                </c:pt>
                <c:pt idx="850">
                  <c:v>0.40417062500000001</c:v>
                </c:pt>
                <c:pt idx="851">
                  <c:v>0.40478304687487998</c:v>
                </c:pt>
                <c:pt idx="852">
                  <c:v>0.40542863281248004</c:v>
                </c:pt>
                <c:pt idx="853">
                  <c:v>0.40600632812512</c:v>
                </c:pt>
                <c:pt idx="854">
                  <c:v>0.40658902343743997</c:v>
                </c:pt>
                <c:pt idx="855">
                  <c:v>0.40723976562495995</c:v>
                </c:pt>
                <c:pt idx="856">
                  <c:v>0.407821875</c:v>
                </c:pt>
                <c:pt idx="857">
                  <c:v>0.40839160156256005</c:v>
                </c:pt>
                <c:pt idx="858">
                  <c:v>0.40903835937504002</c:v>
                </c:pt>
                <c:pt idx="859">
                  <c:v>0.40960613281248004</c:v>
                </c:pt>
                <c:pt idx="860">
                  <c:v>0.41015035156256008</c:v>
                </c:pt>
                <c:pt idx="861">
                  <c:v>0.41080394531263997</c:v>
                </c:pt>
                <c:pt idx="862">
                  <c:v>0.41144773437504001</c:v>
                </c:pt>
                <c:pt idx="863">
                  <c:v>0.41210480468736005</c:v>
                </c:pt>
                <c:pt idx="864">
                  <c:v>0.41272898437504002</c:v>
                </c:pt>
                <c:pt idx="865">
                  <c:v>0.41335175781248001</c:v>
                </c:pt>
                <c:pt idx="866">
                  <c:v>0.41393726562495997</c:v>
                </c:pt>
                <c:pt idx="867">
                  <c:v>0.41460070312511998</c:v>
                </c:pt>
                <c:pt idx="868">
                  <c:v>0.41521632812511999</c:v>
                </c:pt>
                <c:pt idx="869">
                  <c:v>0.41589828124991995</c:v>
                </c:pt>
                <c:pt idx="870">
                  <c:v>0.41652554687487997</c:v>
                </c:pt>
                <c:pt idx="871">
                  <c:v>0.41715398437504003</c:v>
                </c:pt>
                <c:pt idx="872">
                  <c:v>0.41776632812511999</c:v>
                </c:pt>
                <c:pt idx="873">
                  <c:v>0.41839070312512</c:v>
                </c:pt>
                <c:pt idx="874">
                  <c:v>0.41902859375008</c:v>
                </c:pt>
                <c:pt idx="875">
                  <c:v>0.41965945312511999</c:v>
                </c:pt>
                <c:pt idx="876">
                  <c:v>0.42030230468736002</c:v>
                </c:pt>
                <c:pt idx="877">
                  <c:v>0.42091046875008004</c:v>
                </c:pt>
                <c:pt idx="878">
                  <c:v>0.42157042968736003</c:v>
                </c:pt>
                <c:pt idx="879">
                  <c:v>0.42217898437504003</c:v>
                </c:pt>
                <c:pt idx="880">
                  <c:v>0.42286453124991996</c:v>
                </c:pt>
                <c:pt idx="881">
                  <c:v>0.42350355468736001</c:v>
                </c:pt>
                <c:pt idx="882">
                  <c:v>0.42414499999999999</c:v>
                </c:pt>
                <c:pt idx="883">
                  <c:v>0.42478003906240003</c:v>
                </c:pt>
                <c:pt idx="884">
                  <c:v>0.42547312500000001</c:v>
                </c:pt>
                <c:pt idx="885">
                  <c:v>0.42614992187487999</c:v>
                </c:pt>
                <c:pt idx="886">
                  <c:v>0.42682601562495998</c:v>
                </c:pt>
                <c:pt idx="887">
                  <c:v>0.42748671875008004</c:v>
                </c:pt>
                <c:pt idx="888">
                  <c:v>0.42811785156256005</c:v>
                </c:pt>
                <c:pt idx="889">
                  <c:v>0.42873027343743997</c:v>
                </c:pt>
                <c:pt idx="890">
                  <c:v>0.42938339843743994</c:v>
                </c:pt>
                <c:pt idx="891">
                  <c:v>0.43002425781248005</c:v>
                </c:pt>
                <c:pt idx="892">
                  <c:v>0.43060874999999998</c:v>
                </c:pt>
                <c:pt idx="893">
                  <c:v>0.43128156250015998</c:v>
                </c:pt>
                <c:pt idx="894">
                  <c:v>0.43192464843743994</c:v>
                </c:pt>
                <c:pt idx="895">
                  <c:v>0.43250253906239999</c:v>
                </c:pt>
                <c:pt idx="896">
                  <c:v>0.43312156250015998</c:v>
                </c:pt>
                <c:pt idx="897">
                  <c:v>0.43379328124992</c:v>
                </c:pt>
                <c:pt idx="898">
                  <c:v>0.43442460937504002</c:v>
                </c:pt>
                <c:pt idx="899">
                  <c:v>0.43508964843743997</c:v>
                </c:pt>
                <c:pt idx="900">
                  <c:v>0.43570230468736004</c:v>
                </c:pt>
                <c:pt idx="901">
                  <c:v>0.43634457031263996</c:v>
                </c:pt>
                <c:pt idx="902">
                  <c:v>0.43702503906240009</c:v>
                </c:pt>
                <c:pt idx="903">
                  <c:v>0.43764234375008004</c:v>
                </c:pt>
                <c:pt idx="904">
                  <c:v>0.43825019531263998</c:v>
                </c:pt>
                <c:pt idx="905">
                  <c:v>0.43895972656256005</c:v>
                </c:pt>
                <c:pt idx="906">
                  <c:v>0.43962648437503998</c:v>
                </c:pt>
                <c:pt idx="907">
                  <c:v>0.44031398437503999</c:v>
                </c:pt>
                <c:pt idx="908">
                  <c:v>0.44096632812511999</c:v>
                </c:pt>
                <c:pt idx="909">
                  <c:v>0.44169226562496</c:v>
                </c:pt>
                <c:pt idx="910">
                  <c:v>0.44237890624991999</c:v>
                </c:pt>
                <c:pt idx="911">
                  <c:v>0.44305179687488</c:v>
                </c:pt>
                <c:pt idx="912">
                  <c:v>0.44375148437503997</c:v>
                </c:pt>
                <c:pt idx="913">
                  <c:v>0.44445960937503998</c:v>
                </c:pt>
                <c:pt idx="914">
                  <c:v>0.44520980468736004</c:v>
                </c:pt>
                <c:pt idx="915">
                  <c:v>0.44589703124991997</c:v>
                </c:pt>
                <c:pt idx="916">
                  <c:v>0.44660683593759992</c:v>
                </c:pt>
                <c:pt idx="917">
                  <c:v>0.44731566406240009</c:v>
                </c:pt>
                <c:pt idx="918">
                  <c:v>0.44803839843743998</c:v>
                </c:pt>
                <c:pt idx="919">
                  <c:v>0.44871757812512003</c:v>
                </c:pt>
                <c:pt idx="920">
                  <c:v>0.44942542968736005</c:v>
                </c:pt>
                <c:pt idx="921">
                  <c:v>0.45011296875008006</c:v>
                </c:pt>
                <c:pt idx="922">
                  <c:v>0.45076675781248005</c:v>
                </c:pt>
                <c:pt idx="923">
                  <c:v>0.45150234375008008</c:v>
                </c:pt>
                <c:pt idx="924">
                  <c:v>0.45217554687487999</c:v>
                </c:pt>
                <c:pt idx="925">
                  <c:v>0.45288089843744</c:v>
                </c:pt>
                <c:pt idx="926">
                  <c:v>0.45361406250015995</c:v>
                </c:pt>
                <c:pt idx="927">
                  <c:v>0.45427503906240008</c:v>
                </c:pt>
                <c:pt idx="928">
                  <c:v>0.45495214843743997</c:v>
                </c:pt>
                <c:pt idx="929">
                  <c:v>0.45566734375008006</c:v>
                </c:pt>
                <c:pt idx="930">
                  <c:v>0.45636789062496008</c:v>
                </c:pt>
                <c:pt idx="931">
                  <c:v>0.45704847656255998</c:v>
                </c:pt>
                <c:pt idx="932">
                  <c:v>0.45778972656256001</c:v>
                </c:pt>
                <c:pt idx="933">
                  <c:v>0.45849496093759995</c:v>
                </c:pt>
                <c:pt idx="934">
                  <c:v>0.45918824218751997</c:v>
                </c:pt>
                <c:pt idx="935">
                  <c:v>0.45986812500000002</c:v>
                </c:pt>
                <c:pt idx="936">
                  <c:v>0.46054691406240006</c:v>
                </c:pt>
                <c:pt idx="937">
                  <c:v>0.46122222656256001</c:v>
                </c:pt>
                <c:pt idx="938">
                  <c:v>0.46191878906240008</c:v>
                </c:pt>
                <c:pt idx="939">
                  <c:v>0.46257886718751995</c:v>
                </c:pt>
                <c:pt idx="940">
                  <c:v>0.46319589843744002</c:v>
                </c:pt>
                <c:pt idx="941">
                  <c:v>0.46388281250015995</c:v>
                </c:pt>
                <c:pt idx="942">
                  <c:v>0.46451625000000002</c:v>
                </c:pt>
                <c:pt idx="943">
                  <c:v>0.46512750000000003</c:v>
                </c:pt>
                <c:pt idx="944">
                  <c:v>0.46573933593759992</c:v>
                </c:pt>
                <c:pt idx="945">
                  <c:v>0.46637652343744002</c:v>
                </c:pt>
                <c:pt idx="946">
                  <c:v>0.46697492187487999</c:v>
                </c:pt>
                <c:pt idx="947">
                  <c:v>0.46765691406240006</c:v>
                </c:pt>
                <c:pt idx="948">
                  <c:v>0.46830503906240006</c:v>
                </c:pt>
                <c:pt idx="949">
                  <c:v>0.46898242187487998</c:v>
                </c:pt>
                <c:pt idx="950">
                  <c:v>0.46967453124991992</c:v>
                </c:pt>
                <c:pt idx="951">
                  <c:v>0.47033351562496006</c:v>
                </c:pt>
                <c:pt idx="952">
                  <c:v>0.47099042968736005</c:v>
                </c:pt>
                <c:pt idx="953">
                  <c:v>0.47168503906240006</c:v>
                </c:pt>
                <c:pt idx="954">
                  <c:v>0.47237941406240008</c:v>
                </c:pt>
                <c:pt idx="955">
                  <c:v>0.47307511718751999</c:v>
                </c:pt>
                <c:pt idx="956">
                  <c:v>0.47377128906240007</c:v>
                </c:pt>
                <c:pt idx="957">
                  <c:v>0.47442878906240005</c:v>
                </c:pt>
                <c:pt idx="958">
                  <c:v>0.47516734375008007</c:v>
                </c:pt>
                <c:pt idx="959">
                  <c:v>0.47580175781248002</c:v>
                </c:pt>
                <c:pt idx="960">
                  <c:v>0.47647499999999998</c:v>
                </c:pt>
                <c:pt idx="961">
                  <c:v>0.47718789062496009</c:v>
                </c:pt>
                <c:pt idx="962">
                  <c:v>0.47790007812512003</c:v>
                </c:pt>
                <c:pt idx="963">
                  <c:v>0.47856207031263998</c:v>
                </c:pt>
                <c:pt idx="964">
                  <c:v>0.47926800781248002</c:v>
                </c:pt>
                <c:pt idx="965">
                  <c:v>0.47999968750015992</c:v>
                </c:pt>
                <c:pt idx="966">
                  <c:v>0.48068972656255998</c:v>
                </c:pt>
                <c:pt idx="967">
                  <c:v>0.48139046875008007</c:v>
                </c:pt>
                <c:pt idx="968">
                  <c:v>0.48202179687488</c:v>
                </c:pt>
                <c:pt idx="969">
                  <c:v>0.48272984375008005</c:v>
                </c:pt>
                <c:pt idx="970">
                  <c:v>0.48343238281248002</c:v>
                </c:pt>
                <c:pt idx="971">
                  <c:v>0.48411187500000002</c:v>
                </c:pt>
                <c:pt idx="972">
                  <c:v>0.48479859375008005</c:v>
                </c:pt>
                <c:pt idx="973">
                  <c:v>0.48555128906240008</c:v>
                </c:pt>
                <c:pt idx="974">
                  <c:v>0.48625832031263999</c:v>
                </c:pt>
                <c:pt idx="975">
                  <c:v>0.48690257812512</c:v>
                </c:pt>
                <c:pt idx="976">
                  <c:v>0.48763457031263996</c:v>
                </c:pt>
                <c:pt idx="977">
                  <c:v>0.48833742187488</c:v>
                </c:pt>
                <c:pt idx="978">
                  <c:v>0.48900597656256001</c:v>
                </c:pt>
                <c:pt idx="979">
                  <c:v>0.48971367187488002</c:v>
                </c:pt>
                <c:pt idx="980">
                  <c:v>0.49042312500000002</c:v>
                </c:pt>
                <c:pt idx="981">
                  <c:v>0.49110160156256</c:v>
                </c:pt>
                <c:pt idx="982">
                  <c:v>0.49178671875008007</c:v>
                </c:pt>
                <c:pt idx="983">
                  <c:v>0.49244363281248005</c:v>
                </c:pt>
                <c:pt idx="984">
                  <c:v>0.49314410156256</c:v>
                </c:pt>
                <c:pt idx="985">
                  <c:v>0.49385808593759994</c:v>
                </c:pt>
                <c:pt idx="986">
                  <c:v>0.49448914062496008</c:v>
                </c:pt>
                <c:pt idx="987">
                  <c:v>0.49513757812511999</c:v>
                </c:pt>
                <c:pt idx="988">
                  <c:v>0.49592468750015994</c:v>
                </c:pt>
                <c:pt idx="989">
                  <c:v>0.49659531250015992</c:v>
                </c:pt>
                <c:pt idx="990">
                  <c:v>0.49727687500000001</c:v>
                </c:pt>
                <c:pt idx="991">
                  <c:v>0.49802535156256</c:v>
                </c:pt>
                <c:pt idx="992">
                  <c:v>0.49876582031264</c:v>
                </c:pt>
                <c:pt idx="993">
                  <c:v>0.49944261718751998</c:v>
                </c:pt>
                <c:pt idx="994">
                  <c:v>0.50015761718751994</c:v>
                </c:pt>
                <c:pt idx="995">
                  <c:v>0.50087128906240008</c:v>
                </c:pt>
                <c:pt idx="996">
                  <c:v>0.50160609375008003</c:v>
                </c:pt>
                <c:pt idx="997">
                  <c:v>0.50237539062496006</c:v>
                </c:pt>
                <c:pt idx="998">
                  <c:v>0.50306339843743997</c:v>
                </c:pt>
                <c:pt idx="999">
                  <c:v>0.50378636718752001</c:v>
                </c:pt>
                <c:pt idx="1000">
                  <c:v>0.50455785156256006</c:v>
                </c:pt>
                <c:pt idx="1001">
                  <c:v>0.50525679687488001</c:v>
                </c:pt>
                <c:pt idx="1002">
                  <c:v>0.50596722656255999</c:v>
                </c:pt>
                <c:pt idx="1003">
                  <c:v>0.50669582031263993</c:v>
                </c:pt>
                <c:pt idx="1004">
                  <c:v>0.50741757812512001</c:v>
                </c:pt>
                <c:pt idx="1005">
                  <c:v>0.50817187500000005</c:v>
                </c:pt>
                <c:pt idx="1006">
                  <c:v>0.50897308593759993</c:v>
                </c:pt>
                <c:pt idx="1007">
                  <c:v>0.50968867187487998</c:v>
                </c:pt>
                <c:pt idx="1008">
                  <c:v>0.51040265624991998</c:v>
                </c:pt>
                <c:pt idx="1009">
                  <c:v>0.51117792968735998</c:v>
                </c:pt>
                <c:pt idx="1010">
                  <c:v>0.51193925781248006</c:v>
                </c:pt>
                <c:pt idx="1011">
                  <c:v>0.5126570312499199</c:v>
                </c:pt>
                <c:pt idx="1012">
                  <c:v>0.51341710937503993</c:v>
                </c:pt>
                <c:pt idx="1013">
                  <c:v>0.51418878906240006</c:v>
                </c:pt>
                <c:pt idx="1014">
                  <c:v>0.51489511718752001</c:v>
                </c:pt>
                <c:pt idx="1015">
                  <c:v>0.51560183593759989</c:v>
                </c:pt>
                <c:pt idx="1016">
                  <c:v>0.51631335937503997</c:v>
                </c:pt>
                <c:pt idx="1017">
                  <c:v>0.51702656250015999</c:v>
                </c:pt>
                <c:pt idx="1018">
                  <c:v>0.51775496093759998</c:v>
                </c:pt>
                <c:pt idx="1019">
                  <c:v>0.51850925781248003</c:v>
                </c:pt>
                <c:pt idx="1020">
                  <c:v>0.51924105468736004</c:v>
                </c:pt>
                <c:pt idx="1021">
                  <c:v>0.51995929687487996</c:v>
                </c:pt>
                <c:pt idx="1022">
                  <c:v>0.52067667968735998</c:v>
                </c:pt>
                <c:pt idx="1023">
                  <c:v>0.52136699218751992</c:v>
                </c:pt>
                <c:pt idx="1024">
                  <c:v>0.52207195312512</c:v>
                </c:pt>
                <c:pt idx="1025">
                  <c:v>0.52278523437503999</c:v>
                </c:pt>
                <c:pt idx="1026">
                  <c:v>0.5234931640624001</c:v>
                </c:pt>
                <c:pt idx="1027">
                  <c:v>0.52420656250015996</c:v>
                </c:pt>
                <c:pt idx="1028">
                  <c:v>0.52498410156256003</c:v>
                </c:pt>
                <c:pt idx="1029">
                  <c:v>0.52566128906240006</c:v>
                </c:pt>
                <c:pt idx="1030">
                  <c:v>0.52636175781248007</c:v>
                </c:pt>
                <c:pt idx="1031">
                  <c:v>0.52707796875008006</c:v>
                </c:pt>
                <c:pt idx="1032">
                  <c:v>0.52783800781248003</c:v>
                </c:pt>
                <c:pt idx="1033">
                  <c:v>0.52856035156255998</c:v>
                </c:pt>
                <c:pt idx="1034">
                  <c:v>0.52934070312512005</c:v>
                </c:pt>
                <c:pt idx="1035">
                  <c:v>0.53007546875008005</c:v>
                </c:pt>
                <c:pt idx="1036">
                  <c:v>0.53077734375008012</c:v>
                </c:pt>
                <c:pt idx="1037">
                  <c:v>0.53150445312511996</c:v>
                </c:pt>
                <c:pt idx="1038">
                  <c:v>0.53225695312512</c:v>
                </c:pt>
                <c:pt idx="1039">
                  <c:v>0.532995</c:v>
                </c:pt>
                <c:pt idx="1040">
                  <c:v>0.53372390624991994</c:v>
                </c:pt>
                <c:pt idx="1041">
                  <c:v>0.53450644531264002</c:v>
                </c:pt>
                <c:pt idx="1042">
                  <c:v>0.53522660156255997</c:v>
                </c:pt>
                <c:pt idx="1043">
                  <c:v>0.53595074218751992</c:v>
                </c:pt>
                <c:pt idx="1044">
                  <c:v>0.53669011718752002</c:v>
                </c:pt>
                <c:pt idx="1045">
                  <c:v>0.53739515624991996</c:v>
                </c:pt>
                <c:pt idx="1046">
                  <c:v>0.53817519531264002</c:v>
                </c:pt>
                <c:pt idx="1047">
                  <c:v>0.53893453124991997</c:v>
                </c:pt>
                <c:pt idx="1048">
                  <c:v>0.53959800781248002</c:v>
                </c:pt>
                <c:pt idx="1049">
                  <c:v>0.54032749999999996</c:v>
                </c:pt>
                <c:pt idx="1050">
                  <c:v>0.54107550781248004</c:v>
                </c:pt>
                <c:pt idx="1051">
                  <c:v>0.54179191406240002</c:v>
                </c:pt>
                <c:pt idx="1052">
                  <c:v>0.54259828124991993</c:v>
                </c:pt>
                <c:pt idx="1053">
                  <c:v>0.54338949218751997</c:v>
                </c:pt>
                <c:pt idx="1054">
                  <c:v>0.54410843750015991</c:v>
                </c:pt>
                <c:pt idx="1055">
                  <c:v>0.54490070312511996</c:v>
                </c:pt>
                <c:pt idx="1056">
                  <c:v>0.54563640624991994</c:v>
                </c:pt>
                <c:pt idx="1057">
                  <c:v>0.54634820312512</c:v>
                </c:pt>
                <c:pt idx="1058">
                  <c:v>0.54716425781248001</c:v>
                </c:pt>
                <c:pt idx="1059">
                  <c:v>0.54792281250015995</c:v>
                </c:pt>
                <c:pt idx="1060">
                  <c:v>0.54865578124991998</c:v>
                </c:pt>
                <c:pt idx="1061">
                  <c:v>0.54943144531263999</c:v>
                </c:pt>
                <c:pt idx="1062">
                  <c:v>0.55014624999999995</c:v>
                </c:pt>
                <c:pt idx="1063">
                  <c:v>0.55079488281248001</c:v>
                </c:pt>
                <c:pt idx="1064">
                  <c:v>0.55157750000000005</c:v>
                </c:pt>
                <c:pt idx="1065">
                  <c:v>0.55236550781248006</c:v>
                </c:pt>
                <c:pt idx="1066">
                  <c:v>0.55309703124991993</c:v>
                </c:pt>
                <c:pt idx="1067">
                  <c:v>0.55386343750015998</c:v>
                </c:pt>
                <c:pt idx="1068">
                  <c:v>0.55461499999999997</c:v>
                </c:pt>
                <c:pt idx="1069">
                  <c:v>0.55532375</c:v>
                </c:pt>
                <c:pt idx="1070">
                  <c:v>0.55611292968736004</c:v>
                </c:pt>
                <c:pt idx="1071">
                  <c:v>0.55685914062496011</c:v>
                </c:pt>
                <c:pt idx="1072">
                  <c:v>0.55756984375008012</c:v>
                </c:pt>
                <c:pt idx="1073">
                  <c:v>0.5583903906249601</c:v>
                </c:pt>
                <c:pt idx="1074">
                  <c:v>0.55914925781248004</c:v>
                </c:pt>
                <c:pt idx="1075">
                  <c:v>0.55980515624991989</c:v>
                </c:pt>
                <c:pt idx="1076">
                  <c:v>0.56057433593759998</c:v>
                </c:pt>
                <c:pt idx="1077">
                  <c:v>0.5614140625001599</c:v>
                </c:pt>
                <c:pt idx="1078">
                  <c:v>0.56217867187488002</c:v>
                </c:pt>
                <c:pt idx="1079">
                  <c:v>0.56291953124991989</c:v>
                </c:pt>
                <c:pt idx="1080">
                  <c:v>0.56367191406240003</c:v>
                </c:pt>
                <c:pt idx="1081">
                  <c:v>0.56444351562496009</c:v>
                </c:pt>
                <c:pt idx="1082">
                  <c:v>0.56520953124991991</c:v>
                </c:pt>
                <c:pt idx="1083">
                  <c:v>0.5659899609375999</c:v>
                </c:pt>
                <c:pt idx="1084">
                  <c:v>0.56681335937503996</c:v>
                </c:pt>
                <c:pt idx="1085">
                  <c:v>0.56760335937503992</c:v>
                </c:pt>
                <c:pt idx="1086">
                  <c:v>0.56839085937503997</c:v>
                </c:pt>
                <c:pt idx="1087">
                  <c:v>0.5691450390624001</c:v>
                </c:pt>
                <c:pt idx="1088">
                  <c:v>0.56986589843743995</c:v>
                </c:pt>
                <c:pt idx="1089">
                  <c:v>0.57071449218752002</c:v>
                </c:pt>
                <c:pt idx="1090">
                  <c:v>0.57151410156256</c:v>
                </c:pt>
                <c:pt idx="1091">
                  <c:v>0.57227824218751999</c:v>
                </c:pt>
                <c:pt idx="1092">
                  <c:v>0.5730779687500801</c:v>
                </c:pt>
                <c:pt idx="1093">
                  <c:v>0.57387062499999997</c:v>
                </c:pt>
                <c:pt idx="1094">
                  <c:v>0.57460941406240007</c:v>
                </c:pt>
                <c:pt idx="1095">
                  <c:v>0.57537332031263999</c:v>
                </c:pt>
                <c:pt idx="1096">
                  <c:v>0.57623363281248008</c:v>
                </c:pt>
                <c:pt idx="1097">
                  <c:v>0.57703007812511997</c:v>
                </c:pt>
                <c:pt idx="1098">
                  <c:v>0.57783339843743997</c:v>
                </c:pt>
                <c:pt idx="1099">
                  <c:v>0.57860906250015998</c:v>
                </c:pt>
                <c:pt idx="1100">
                  <c:v>0.57942742187487994</c:v>
                </c:pt>
                <c:pt idx="1101">
                  <c:v>0.58019441406240002</c:v>
                </c:pt>
                <c:pt idx="1102">
                  <c:v>0.58099703124991997</c:v>
                </c:pt>
                <c:pt idx="1103">
                  <c:v>0.58175539062496007</c:v>
                </c:pt>
                <c:pt idx="1104">
                  <c:v>0.58249039062496011</c:v>
                </c:pt>
                <c:pt idx="1105">
                  <c:v>0.58328542968736008</c:v>
                </c:pt>
                <c:pt idx="1106">
                  <c:v>0.58405851562496003</c:v>
                </c:pt>
                <c:pt idx="1107">
                  <c:v>0.58476257812512</c:v>
                </c:pt>
                <c:pt idx="1108">
                  <c:v>0.58551851562496005</c:v>
                </c:pt>
                <c:pt idx="1109">
                  <c:v>0.58629679687488001</c:v>
                </c:pt>
                <c:pt idx="1110">
                  <c:v>0.58697359375008007</c:v>
                </c:pt>
                <c:pt idx="1111">
                  <c:v>0.58773878906240007</c:v>
                </c:pt>
                <c:pt idx="1112">
                  <c:v>0.58852160156255995</c:v>
                </c:pt>
                <c:pt idx="1113">
                  <c:v>0.58930542968735999</c:v>
                </c:pt>
                <c:pt idx="1114">
                  <c:v>0.59008289062496011</c:v>
                </c:pt>
                <c:pt idx="1115">
                  <c:v>0.5908564843750399</c:v>
                </c:pt>
                <c:pt idx="1116">
                  <c:v>0.59159085937503997</c:v>
                </c:pt>
                <c:pt idx="1117">
                  <c:v>0.59237230468736002</c:v>
                </c:pt>
                <c:pt idx="1118">
                  <c:v>0.59317750000000002</c:v>
                </c:pt>
                <c:pt idx="1119">
                  <c:v>0.59396738281248007</c:v>
                </c:pt>
                <c:pt idx="1120">
                  <c:v>0.59474722656255996</c:v>
                </c:pt>
                <c:pt idx="1121">
                  <c:v>0.59551773437503996</c:v>
                </c:pt>
                <c:pt idx="1122">
                  <c:v>0.59628511718751998</c:v>
                </c:pt>
                <c:pt idx="1123">
                  <c:v>0.59704308593759992</c:v>
                </c:pt>
                <c:pt idx="1124">
                  <c:v>0.59782042968736004</c:v>
                </c:pt>
                <c:pt idx="1125">
                  <c:v>0.59867507812512</c:v>
                </c:pt>
                <c:pt idx="1126">
                  <c:v>0.59944289062496003</c:v>
                </c:pt>
                <c:pt idx="1127">
                  <c:v>0.60026410156256005</c:v>
                </c:pt>
                <c:pt idx="1128">
                  <c:v>0.60110679687488</c:v>
                </c:pt>
                <c:pt idx="1129">
                  <c:v>0.60190894531263994</c:v>
                </c:pt>
                <c:pt idx="1130">
                  <c:v>0.60273312499999998</c:v>
                </c:pt>
                <c:pt idx="1131">
                  <c:v>0.60360988281248007</c:v>
                </c:pt>
                <c:pt idx="1132">
                  <c:v>0.60446660156256005</c:v>
                </c:pt>
                <c:pt idx="1133">
                  <c:v>0.60532183593759992</c:v>
                </c:pt>
                <c:pt idx="1134">
                  <c:v>0.60622394531264001</c:v>
                </c:pt>
                <c:pt idx="1135">
                  <c:v>0.60701757812512003</c:v>
                </c:pt>
                <c:pt idx="1136">
                  <c:v>0.60784636718751994</c:v>
                </c:pt>
                <c:pt idx="1137">
                  <c:v>0.60875503906240003</c:v>
                </c:pt>
                <c:pt idx="1138">
                  <c:v>0.60956628906240007</c:v>
                </c:pt>
                <c:pt idx="1139">
                  <c:v>0.61034882812512004</c:v>
                </c:pt>
                <c:pt idx="1140">
                  <c:v>0.61118796875008008</c:v>
                </c:pt>
                <c:pt idx="1141">
                  <c:v>0.61196281250015994</c:v>
                </c:pt>
                <c:pt idx="1142">
                  <c:v>0.61271511718751992</c:v>
                </c:pt>
                <c:pt idx="1143">
                  <c:v>0.6135305859375999</c:v>
                </c:pt>
                <c:pt idx="1144">
                  <c:v>0.61435566406240005</c:v>
                </c:pt>
                <c:pt idx="1145">
                  <c:v>0.61515093750015992</c:v>
                </c:pt>
                <c:pt idx="1146">
                  <c:v>0.61598519531263995</c:v>
                </c:pt>
                <c:pt idx="1147">
                  <c:v>0.61671699218751996</c:v>
                </c:pt>
                <c:pt idx="1148">
                  <c:v>0.61749832031263996</c:v>
                </c:pt>
                <c:pt idx="1149">
                  <c:v>0.61832640624991997</c:v>
                </c:pt>
                <c:pt idx="1150">
                  <c:v>0.61920531250015998</c:v>
                </c:pt>
                <c:pt idx="1151">
                  <c:v>0.61998921875008006</c:v>
                </c:pt>
                <c:pt idx="1152">
                  <c:v>0.62079355468736008</c:v>
                </c:pt>
                <c:pt idx="1153">
                  <c:v>0.62165175781248005</c:v>
                </c:pt>
                <c:pt idx="1154">
                  <c:v>0.62239320312512003</c:v>
                </c:pt>
                <c:pt idx="1155">
                  <c:v>0.62316738281248008</c:v>
                </c:pt>
                <c:pt idx="1156">
                  <c:v>0.62398285156255995</c:v>
                </c:pt>
                <c:pt idx="1157">
                  <c:v>0.62479996093759993</c:v>
                </c:pt>
                <c:pt idx="1158">
                  <c:v>0.62559195312512006</c:v>
                </c:pt>
                <c:pt idx="1159">
                  <c:v>0.62644250000000001</c:v>
                </c:pt>
                <c:pt idx="1160">
                  <c:v>0.62719988281248007</c:v>
                </c:pt>
                <c:pt idx="1161">
                  <c:v>0.62806347656256001</c:v>
                </c:pt>
                <c:pt idx="1162">
                  <c:v>0.62893988281248003</c:v>
                </c:pt>
                <c:pt idx="1163">
                  <c:v>0.62972937500000004</c:v>
                </c:pt>
                <c:pt idx="1164">
                  <c:v>0.63055546875008006</c:v>
                </c:pt>
                <c:pt idx="1165">
                  <c:v>0.6314146093750399</c:v>
                </c:pt>
                <c:pt idx="1166">
                  <c:v>0.63220789062496008</c:v>
                </c:pt>
                <c:pt idx="1167">
                  <c:v>0.63307425781248006</c:v>
                </c:pt>
                <c:pt idx="1168">
                  <c:v>0.63392054687487998</c:v>
                </c:pt>
                <c:pt idx="1169">
                  <c:v>0.63472812499999998</c:v>
                </c:pt>
                <c:pt idx="1170">
                  <c:v>0.63558128906240008</c:v>
                </c:pt>
                <c:pt idx="1171">
                  <c:v>0.63641542968735998</c:v>
                </c:pt>
                <c:pt idx="1172">
                  <c:v>0.63721050781248001</c:v>
                </c:pt>
                <c:pt idx="1173">
                  <c:v>0.63803578124991989</c:v>
                </c:pt>
                <c:pt idx="1174">
                  <c:v>0.63892625000000003</c:v>
                </c:pt>
                <c:pt idx="1175">
                  <c:v>0.63977898437503988</c:v>
                </c:pt>
                <c:pt idx="1176">
                  <c:v>0.64065941406240001</c:v>
                </c:pt>
                <c:pt idx="1177">
                  <c:v>0.64145488281248009</c:v>
                </c:pt>
                <c:pt idx="1178">
                  <c:v>0.64228624999999995</c:v>
                </c:pt>
                <c:pt idx="1179">
                  <c:v>0.64315460937503999</c:v>
                </c:pt>
                <c:pt idx="1180">
                  <c:v>0.6439945312499199</c:v>
                </c:pt>
                <c:pt idx="1181">
                  <c:v>0.64489105468736008</c:v>
                </c:pt>
                <c:pt idx="1182">
                  <c:v>0.64574328124991998</c:v>
                </c:pt>
                <c:pt idx="1183">
                  <c:v>0.64658769531263993</c:v>
                </c:pt>
                <c:pt idx="1184">
                  <c:v>0.64740671875008005</c:v>
                </c:pt>
                <c:pt idx="1185">
                  <c:v>0.64826503906240007</c:v>
                </c:pt>
                <c:pt idx="1186">
                  <c:v>0.64909203124991988</c:v>
                </c:pt>
                <c:pt idx="1187">
                  <c:v>0.64993484375008004</c:v>
                </c:pt>
                <c:pt idx="1188">
                  <c:v>0.65081078124991998</c:v>
                </c:pt>
                <c:pt idx="1189">
                  <c:v>0.6516250390624001</c:v>
                </c:pt>
                <c:pt idx="1190">
                  <c:v>0.65242386718751999</c:v>
                </c:pt>
                <c:pt idx="1191">
                  <c:v>0.65324488281248005</c:v>
                </c:pt>
                <c:pt idx="1192">
                  <c:v>0.65404015624991996</c:v>
                </c:pt>
                <c:pt idx="1193">
                  <c:v>0.65489718750015991</c:v>
                </c:pt>
                <c:pt idx="1194">
                  <c:v>0.65572593750016006</c:v>
                </c:pt>
                <c:pt idx="1195">
                  <c:v>0.65656585937503997</c:v>
                </c:pt>
                <c:pt idx="1196">
                  <c:v>0.65737554687487987</c:v>
                </c:pt>
                <c:pt idx="1197">
                  <c:v>0.65824656250016</c:v>
                </c:pt>
                <c:pt idx="1198">
                  <c:v>0.65902804687487992</c:v>
                </c:pt>
                <c:pt idx="1199">
                  <c:v>0.65990937500000002</c:v>
                </c:pt>
                <c:pt idx="1200">
                  <c:v>0.66076640624991989</c:v>
                </c:pt>
                <c:pt idx="1201">
                  <c:v>0.66154374999999999</c:v>
                </c:pt>
                <c:pt idx="1202">
                  <c:v>0.66240874999999999</c:v>
                </c:pt>
                <c:pt idx="1203">
                  <c:v>0.66330523437503996</c:v>
                </c:pt>
                <c:pt idx="1204">
                  <c:v>0.66405492187487991</c:v>
                </c:pt>
                <c:pt idx="1205">
                  <c:v>0.66485171875008009</c:v>
                </c:pt>
                <c:pt idx="1206">
                  <c:v>0.66569750000000005</c:v>
                </c:pt>
                <c:pt idx="1207">
                  <c:v>0.6664995312499199</c:v>
                </c:pt>
                <c:pt idx="1208">
                  <c:v>0.66733070312512011</c:v>
                </c:pt>
                <c:pt idx="1209">
                  <c:v>0.66820898437503995</c:v>
                </c:pt>
                <c:pt idx="1210">
                  <c:v>0.66901898437503993</c:v>
                </c:pt>
                <c:pt idx="1211">
                  <c:v>0.66989093750016004</c:v>
                </c:pt>
                <c:pt idx="1212">
                  <c:v>0.6707733593750399</c:v>
                </c:pt>
                <c:pt idx="1213">
                  <c:v>0.67158648437503998</c:v>
                </c:pt>
                <c:pt idx="1214">
                  <c:v>0.67252320312512015</c:v>
                </c:pt>
                <c:pt idx="1215">
                  <c:v>0.67351320312512009</c:v>
                </c:pt>
                <c:pt idx="1216">
                  <c:v>0.67440046875008008</c:v>
                </c:pt>
                <c:pt idx="1217">
                  <c:v>0.67527015624991993</c:v>
                </c:pt>
                <c:pt idx="1218">
                  <c:v>0.67621492187487986</c:v>
                </c:pt>
                <c:pt idx="1219">
                  <c:v>0.67700671875008012</c:v>
                </c:pt>
                <c:pt idx="1220">
                  <c:v>0.67789984375008006</c:v>
                </c:pt>
                <c:pt idx="1221">
                  <c:v>0.67882617187487992</c:v>
                </c:pt>
                <c:pt idx="1222">
                  <c:v>0.67961226562496002</c:v>
                </c:pt>
                <c:pt idx="1223">
                  <c:v>0.68048843750016008</c:v>
                </c:pt>
                <c:pt idx="1224">
                  <c:v>0.68137031250016</c:v>
                </c:pt>
                <c:pt idx="1225">
                  <c:v>0.68211781250016001</c:v>
                </c:pt>
                <c:pt idx="1226">
                  <c:v>0.68297218750016009</c:v>
                </c:pt>
                <c:pt idx="1227">
                  <c:v>0.68391445312512011</c:v>
                </c:pt>
                <c:pt idx="1228">
                  <c:v>0.68476453124991998</c:v>
                </c:pt>
                <c:pt idx="1229">
                  <c:v>0.685681875</c:v>
                </c:pt>
                <c:pt idx="1230">
                  <c:v>0.68654749999999998</c:v>
                </c:pt>
                <c:pt idx="1231">
                  <c:v>0.68739164062496005</c:v>
                </c:pt>
                <c:pt idx="1232">
                  <c:v>0.68831859375008009</c:v>
                </c:pt>
                <c:pt idx="1233">
                  <c:v>0.68919687500000004</c:v>
                </c:pt>
                <c:pt idx="1234">
                  <c:v>0.69006648437503992</c:v>
                </c:pt>
                <c:pt idx="1235">
                  <c:v>0.69099140624991995</c:v>
                </c:pt>
                <c:pt idx="1236">
                  <c:v>0.69183695312512006</c:v>
                </c:pt>
                <c:pt idx="1237">
                  <c:v>0.69268609375008006</c:v>
                </c:pt>
                <c:pt idx="1238">
                  <c:v>0.69350164062496011</c:v>
                </c:pt>
                <c:pt idx="1239">
                  <c:v>0.69434640624991995</c:v>
                </c:pt>
                <c:pt idx="1240">
                  <c:v>0.69522585937503989</c:v>
                </c:pt>
                <c:pt idx="1241">
                  <c:v>0.69608937500000001</c:v>
                </c:pt>
                <c:pt idx="1242">
                  <c:v>0.69693765624991988</c:v>
                </c:pt>
                <c:pt idx="1243">
                  <c:v>0.69777992187487992</c:v>
                </c:pt>
                <c:pt idx="1244">
                  <c:v>0.69867406250016006</c:v>
                </c:pt>
                <c:pt idx="1245">
                  <c:v>0.69950554687487987</c:v>
                </c:pt>
                <c:pt idx="1246">
                  <c:v>0.70046421875008003</c:v>
                </c:pt>
                <c:pt idx="1247">
                  <c:v>0.70137210937503991</c:v>
                </c:pt>
                <c:pt idx="1248">
                  <c:v>0.70232132812512005</c:v>
                </c:pt>
                <c:pt idx="1249">
                  <c:v>0.70323968750016008</c:v>
                </c:pt>
                <c:pt idx="1250">
                  <c:v>0.70411640624991989</c:v>
                </c:pt>
                <c:pt idx="1251">
                  <c:v>0.70501304687487987</c:v>
                </c:pt>
                <c:pt idx="1252">
                  <c:v>0.70596023437503996</c:v>
                </c:pt>
                <c:pt idx="1253">
                  <c:v>0.70688367187487988</c:v>
                </c:pt>
                <c:pt idx="1254">
                  <c:v>0.70776718750015999</c:v>
                </c:pt>
                <c:pt idx="1255">
                  <c:v>0.70872124999999997</c:v>
                </c:pt>
                <c:pt idx="1256">
                  <c:v>0.7095636718748799</c:v>
                </c:pt>
                <c:pt idx="1257">
                  <c:v>0.71042398437503995</c:v>
                </c:pt>
                <c:pt idx="1258">
                  <c:v>0.71134617187487992</c:v>
                </c:pt>
                <c:pt idx="1259">
                  <c:v>0.71226515624991993</c:v>
                </c:pt>
                <c:pt idx="1260">
                  <c:v>0.71317593750016006</c:v>
                </c:pt>
                <c:pt idx="1261">
                  <c:v>0.71413453124991988</c:v>
                </c:pt>
                <c:pt idx="1262">
                  <c:v>0.71504109375008007</c:v>
                </c:pt>
                <c:pt idx="1263">
                  <c:v>0.71593499999999999</c:v>
                </c:pt>
                <c:pt idx="1264">
                  <c:v>0.71692382812512012</c:v>
                </c:pt>
                <c:pt idx="1265">
                  <c:v>0.71787656250016008</c:v>
                </c:pt>
                <c:pt idx="1266">
                  <c:v>0.71876812499999998</c:v>
                </c:pt>
                <c:pt idx="1267">
                  <c:v>0.71973398437503988</c:v>
                </c:pt>
                <c:pt idx="1268">
                  <c:v>0.72063632812512013</c:v>
                </c:pt>
                <c:pt idx="1269">
                  <c:v>0.72150273437503998</c:v>
                </c:pt>
                <c:pt idx="1270">
                  <c:v>0.72245382812512016</c:v>
                </c:pt>
                <c:pt idx="1271">
                  <c:v>0.72336320312512015</c:v>
                </c:pt>
                <c:pt idx="1272">
                  <c:v>0.72422125000000004</c:v>
                </c:pt>
                <c:pt idx="1273">
                  <c:v>0.72513390624991991</c:v>
                </c:pt>
                <c:pt idx="1274">
                  <c:v>0.72594710937503992</c:v>
                </c:pt>
                <c:pt idx="1275">
                  <c:v>0.72681726562496007</c:v>
                </c:pt>
                <c:pt idx="1276">
                  <c:v>0.72775351562496005</c:v>
                </c:pt>
                <c:pt idx="1277">
                  <c:v>0.72861218750015999</c:v>
                </c:pt>
                <c:pt idx="1278">
                  <c:v>0.72946976562496002</c:v>
                </c:pt>
                <c:pt idx="1279">
                  <c:v>0.73042601562496001</c:v>
                </c:pt>
                <c:pt idx="1280">
                  <c:v>0.7312723437500801</c:v>
                </c:pt>
                <c:pt idx="1281">
                  <c:v>0.73210851562496004</c:v>
                </c:pt>
                <c:pt idx="1282">
                  <c:v>0.73299875000000003</c:v>
                </c:pt>
                <c:pt idx="1283">
                  <c:v>0.73386195312512015</c:v>
                </c:pt>
                <c:pt idx="1284">
                  <c:v>0.73472953124991991</c:v>
                </c:pt>
                <c:pt idx="1285">
                  <c:v>0.73559070312512009</c:v>
                </c:pt>
                <c:pt idx="1286">
                  <c:v>0.73644765624991992</c:v>
                </c:pt>
                <c:pt idx="1287">
                  <c:v>0.73727531250015998</c:v>
                </c:pt>
                <c:pt idx="1288">
                  <c:v>0.7382269531251201</c:v>
                </c:pt>
                <c:pt idx="1289">
                  <c:v>0.73911304687487989</c:v>
                </c:pt>
                <c:pt idx="1290">
                  <c:v>0.74005742187487988</c:v>
                </c:pt>
                <c:pt idx="1291">
                  <c:v>0.74100664062496002</c:v>
                </c:pt>
                <c:pt idx="1292">
                  <c:v>0.74200578124991989</c:v>
                </c:pt>
                <c:pt idx="1293">
                  <c:v>0.74290679687487993</c:v>
                </c:pt>
                <c:pt idx="1294">
                  <c:v>0.74384781250016008</c:v>
                </c:pt>
                <c:pt idx="1295">
                  <c:v>0.74478500000000003</c:v>
                </c:pt>
                <c:pt idx="1296">
                  <c:v>0.74571265624991989</c:v>
                </c:pt>
                <c:pt idx="1297">
                  <c:v>0.74672695312512005</c:v>
                </c:pt>
                <c:pt idx="1298">
                  <c:v>0.7476245312499199</c:v>
                </c:pt>
                <c:pt idx="1299">
                  <c:v>0.7484969531251201</c:v>
                </c:pt>
                <c:pt idx="1300">
                  <c:v>0.74941609375008011</c:v>
                </c:pt>
                <c:pt idx="1301">
                  <c:v>0.750343125</c:v>
                </c:pt>
                <c:pt idx="1302">
                  <c:v>0.75122710937503989</c:v>
                </c:pt>
                <c:pt idx="1303">
                  <c:v>0.75217648437503992</c:v>
                </c:pt>
                <c:pt idx="1304">
                  <c:v>0.75312664062496004</c:v>
                </c:pt>
                <c:pt idx="1305">
                  <c:v>0.75407843750016001</c:v>
                </c:pt>
                <c:pt idx="1306">
                  <c:v>0.75502945312512015</c:v>
                </c:pt>
                <c:pt idx="1307">
                  <c:v>0.75593054687487993</c:v>
                </c:pt>
                <c:pt idx="1308">
                  <c:v>0.75685710937503992</c:v>
                </c:pt>
                <c:pt idx="1309">
                  <c:v>0.75784593750016005</c:v>
                </c:pt>
                <c:pt idx="1310">
                  <c:v>0.75877789062496004</c:v>
                </c:pt>
                <c:pt idx="1311">
                  <c:v>0.75969624999999996</c:v>
                </c:pt>
                <c:pt idx="1312">
                  <c:v>0.76063007812512007</c:v>
                </c:pt>
                <c:pt idx="1313">
                  <c:v>0.76155921875008004</c:v>
                </c:pt>
                <c:pt idx="1314">
                  <c:v>0.76249085937503991</c:v>
                </c:pt>
                <c:pt idx="1315">
                  <c:v>0.76339250000000003</c:v>
                </c:pt>
                <c:pt idx="1316">
                  <c:v>0.76433414062496008</c:v>
                </c:pt>
                <c:pt idx="1317">
                  <c:v>0.76528078124991994</c:v>
                </c:pt>
                <c:pt idx="1318">
                  <c:v>0.76620773437503997</c:v>
                </c:pt>
                <c:pt idx="1319">
                  <c:v>0.76709265624991996</c:v>
                </c:pt>
                <c:pt idx="1320">
                  <c:v>0.7680316406249601</c:v>
                </c:pt>
                <c:pt idx="1321">
                  <c:v>0.76897132812512015</c:v>
                </c:pt>
                <c:pt idx="1322">
                  <c:v>0.76990898437503996</c:v>
                </c:pt>
                <c:pt idx="1323">
                  <c:v>0.77087585937503988</c:v>
                </c:pt>
                <c:pt idx="1324">
                  <c:v>0.77182476562496005</c:v>
                </c:pt>
                <c:pt idx="1325">
                  <c:v>0.77275273437503988</c:v>
                </c:pt>
                <c:pt idx="1326">
                  <c:v>0.77369234375008011</c:v>
                </c:pt>
                <c:pt idx="1327">
                  <c:v>0.77464500000000003</c:v>
                </c:pt>
                <c:pt idx="1328">
                  <c:v>0.77561625000000001</c:v>
                </c:pt>
                <c:pt idx="1329">
                  <c:v>0.77659585937503994</c:v>
                </c:pt>
                <c:pt idx="1330">
                  <c:v>0.7775330468748799</c:v>
                </c:pt>
                <c:pt idx="1331">
                  <c:v>0.77841109375008011</c:v>
                </c:pt>
                <c:pt idx="1332">
                  <c:v>0.77937523437503997</c:v>
                </c:pt>
                <c:pt idx="1333">
                  <c:v>0.78030382812512011</c:v>
                </c:pt>
                <c:pt idx="1334">
                  <c:v>0.78122578124991993</c:v>
                </c:pt>
                <c:pt idx="1335">
                  <c:v>0.78216671875008004</c:v>
                </c:pt>
                <c:pt idx="1336">
                  <c:v>0.78315609375008011</c:v>
                </c:pt>
                <c:pt idx="1337">
                  <c:v>0.78406742187487988</c:v>
                </c:pt>
                <c:pt idx="1338">
                  <c:v>0.78498062499999999</c:v>
                </c:pt>
                <c:pt idx="1339">
                  <c:v>0.78592312499999994</c:v>
                </c:pt>
                <c:pt idx="1340">
                  <c:v>0.78687335937503988</c:v>
                </c:pt>
                <c:pt idx="1341">
                  <c:v>0.78781117187487992</c:v>
                </c:pt>
                <c:pt idx="1342">
                  <c:v>0.78875476562496005</c:v>
                </c:pt>
                <c:pt idx="1343">
                  <c:v>0.78965937500000005</c:v>
                </c:pt>
                <c:pt idx="1344">
                  <c:v>0.79063617187487989</c:v>
                </c:pt>
                <c:pt idx="1345">
                  <c:v>0.79160039062496002</c:v>
                </c:pt>
                <c:pt idx="1346">
                  <c:v>0.79252210937503997</c:v>
                </c:pt>
                <c:pt idx="1347">
                  <c:v>0.7934995312499199</c:v>
                </c:pt>
                <c:pt idx="1348">
                  <c:v>0.79446000000000006</c:v>
                </c:pt>
                <c:pt idx="1349">
                  <c:v>0.79539796875008006</c:v>
                </c:pt>
                <c:pt idx="1350">
                  <c:v>0.79636265624991998</c:v>
                </c:pt>
                <c:pt idx="1351">
                  <c:v>0.79733796875008012</c:v>
                </c:pt>
                <c:pt idx="1352">
                  <c:v>0.79820281250016001</c:v>
                </c:pt>
                <c:pt idx="1353">
                  <c:v>0.79917359375008001</c:v>
                </c:pt>
                <c:pt idx="1354">
                  <c:v>0.8000849218748799</c:v>
                </c:pt>
                <c:pt idx="1355">
                  <c:v>0.80099945312512011</c:v>
                </c:pt>
                <c:pt idx="1356">
                  <c:v>0.80191945312512014</c:v>
                </c:pt>
                <c:pt idx="1357">
                  <c:v>0.80287421875008003</c:v>
                </c:pt>
                <c:pt idx="1358">
                  <c:v>0.80381421875008008</c:v>
                </c:pt>
                <c:pt idx="1359">
                  <c:v>0.80473125000000001</c:v>
                </c:pt>
                <c:pt idx="1360">
                  <c:v>0.80566710937503994</c:v>
                </c:pt>
                <c:pt idx="1361">
                  <c:v>0.80660554687487984</c:v>
                </c:pt>
                <c:pt idx="1362">
                  <c:v>0.80764398437503993</c:v>
                </c:pt>
                <c:pt idx="1363">
                  <c:v>0.80858882812512012</c:v>
                </c:pt>
                <c:pt idx="1364">
                  <c:v>0.80952945312512015</c:v>
                </c:pt>
                <c:pt idx="1365">
                  <c:v>0.81052554687487988</c:v>
                </c:pt>
                <c:pt idx="1366">
                  <c:v>0.81143804687487986</c:v>
                </c:pt>
                <c:pt idx="1367">
                  <c:v>0.81230695312512013</c:v>
                </c:pt>
                <c:pt idx="1368">
                  <c:v>0.81328484375008003</c:v>
                </c:pt>
                <c:pt idx="1369">
                  <c:v>0.81426257812512015</c:v>
                </c:pt>
                <c:pt idx="1370">
                  <c:v>0.81519078124991995</c:v>
                </c:pt>
                <c:pt idx="1371">
                  <c:v>0.81620539062496011</c:v>
                </c:pt>
                <c:pt idx="1372">
                  <c:v>0.81712656250016003</c:v>
                </c:pt>
                <c:pt idx="1373">
                  <c:v>0.81814523437503994</c:v>
                </c:pt>
                <c:pt idx="1374">
                  <c:v>0.81918343750015998</c:v>
                </c:pt>
                <c:pt idx="1375">
                  <c:v>0.82016585937503994</c:v>
                </c:pt>
                <c:pt idx="1376">
                  <c:v>0.82122648437503998</c:v>
                </c:pt>
                <c:pt idx="1377">
                  <c:v>0.822295</c:v>
                </c:pt>
                <c:pt idx="1378">
                  <c:v>0.82332226562496003</c:v>
                </c:pt>
                <c:pt idx="1379">
                  <c:v>0.82429554687487994</c:v>
                </c:pt>
                <c:pt idx="1380">
                  <c:v>0.82533617187487984</c:v>
                </c:pt>
                <c:pt idx="1381">
                  <c:v>0.82634203124991989</c:v>
                </c:pt>
                <c:pt idx="1382">
                  <c:v>0.82736710937503999</c:v>
                </c:pt>
                <c:pt idx="1383">
                  <c:v>0.82837875000000005</c:v>
                </c:pt>
                <c:pt idx="1384">
                  <c:v>0.82938687499999997</c:v>
                </c:pt>
                <c:pt idx="1385">
                  <c:v>0.83037742187487995</c:v>
                </c:pt>
                <c:pt idx="1386">
                  <c:v>0.83141085937503989</c:v>
                </c:pt>
                <c:pt idx="1387">
                  <c:v>0.83246312499999997</c:v>
                </c:pt>
                <c:pt idx="1388">
                  <c:v>0.83344148437503995</c:v>
                </c:pt>
                <c:pt idx="1389">
                  <c:v>0.83451968750016003</c:v>
                </c:pt>
                <c:pt idx="1390">
                  <c:v>0.83556937499999995</c:v>
                </c:pt>
                <c:pt idx="1391">
                  <c:v>0.83656929687487991</c:v>
                </c:pt>
                <c:pt idx="1392">
                  <c:v>0.83762742187487993</c:v>
                </c:pt>
                <c:pt idx="1393">
                  <c:v>0.83862968750016009</c:v>
                </c:pt>
                <c:pt idx="1394">
                  <c:v>0.83959328124991994</c:v>
                </c:pt>
                <c:pt idx="1395">
                  <c:v>0.84060984375008008</c:v>
                </c:pt>
                <c:pt idx="1396">
                  <c:v>0.84154968750016002</c:v>
                </c:pt>
                <c:pt idx="1397">
                  <c:v>0.8424611718748799</c:v>
                </c:pt>
                <c:pt idx="1398">
                  <c:v>0.84339132812512008</c:v>
                </c:pt>
                <c:pt idx="1399">
                  <c:v>0.8443586718748799</c:v>
                </c:pt>
                <c:pt idx="1400">
                  <c:v>0.84533156250016006</c:v>
                </c:pt>
                <c:pt idx="1401">
                  <c:v>0.84635718750016009</c:v>
                </c:pt>
                <c:pt idx="1402">
                  <c:v>0.84733039062496007</c:v>
                </c:pt>
                <c:pt idx="1403">
                  <c:v>0.8483472656249601</c:v>
                </c:pt>
                <c:pt idx="1404">
                  <c:v>0.84938281250016001</c:v>
                </c:pt>
                <c:pt idx="1405">
                  <c:v>0.85046250000000001</c:v>
                </c:pt>
                <c:pt idx="1406">
                  <c:v>0.85147132812512005</c:v>
                </c:pt>
                <c:pt idx="1407">
                  <c:v>0.85251734375008004</c:v>
                </c:pt>
                <c:pt idx="1408">
                  <c:v>0.85360124999999998</c:v>
                </c:pt>
                <c:pt idx="1409">
                  <c:v>0.85467914062496009</c:v>
                </c:pt>
                <c:pt idx="1410">
                  <c:v>0.85567796875008006</c:v>
                </c:pt>
                <c:pt idx="1411">
                  <c:v>0.85672296875008003</c:v>
                </c:pt>
                <c:pt idx="1412">
                  <c:v>0.85776195312512016</c:v>
                </c:pt>
                <c:pt idx="1413">
                  <c:v>0.85879554687487991</c:v>
                </c:pt>
                <c:pt idx="1414">
                  <c:v>0.85982499999999995</c:v>
                </c:pt>
                <c:pt idx="1415">
                  <c:v>0.86079460937503993</c:v>
                </c:pt>
                <c:pt idx="1416">
                  <c:v>0.86185343750016008</c:v>
                </c:pt>
                <c:pt idx="1417">
                  <c:v>0.86293281250016007</c:v>
                </c:pt>
                <c:pt idx="1418">
                  <c:v>0.86396906250016003</c:v>
                </c:pt>
                <c:pt idx="1419">
                  <c:v>0.86494507812512011</c:v>
                </c:pt>
                <c:pt idx="1420">
                  <c:v>0.86600703124991996</c:v>
                </c:pt>
                <c:pt idx="1421">
                  <c:v>0.86701195312512014</c:v>
                </c:pt>
                <c:pt idx="1422">
                  <c:v>0.86798453124991992</c:v>
                </c:pt>
                <c:pt idx="1423">
                  <c:v>0.86897398437503992</c:v>
                </c:pt>
                <c:pt idx="1424">
                  <c:v>0.86997570312512007</c:v>
                </c:pt>
                <c:pt idx="1425">
                  <c:v>0.87096117187487987</c:v>
                </c:pt>
                <c:pt idx="1426">
                  <c:v>0.87197757812512011</c:v>
                </c:pt>
                <c:pt idx="1427">
                  <c:v>0.87296757812512016</c:v>
                </c:pt>
                <c:pt idx="1428">
                  <c:v>0.87392445312512013</c:v>
                </c:pt>
                <c:pt idx="1429">
                  <c:v>0.87488078124992008</c:v>
                </c:pt>
                <c:pt idx="1430">
                  <c:v>0.87587749999999998</c:v>
                </c:pt>
                <c:pt idx="1431">
                  <c:v>0.87682726562496005</c:v>
                </c:pt>
                <c:pt idx="1432">
                  <c:v>0.87781984375007993</c:v>
                </c:pt>
                <c:pt idx="1433">
                  <c:v>0.87884242187487993</c:v>
                </c:pt>
                <c:pt idx="1434">
                  <c:v>0.87979484375007999</c:v>
                </c:pt>
                <c:pt idx="1435">
                  <c:v>0.88083812500000003</c:v>
                </c:pt>
                <c:pt idx="1436">
                  <c:v>0.88187406250015998</c:v>
                </c:pt>
                <c:pt idx="1437">
                  <c:v>0.88286062499999995</c:v>
                </c:pt>
                <c:pt idx="1438">
                  <c:v>0.88384804687487994</c:v>
                </c:pt>
                <c:pt idx="1439">
                  <c:v>0.88494390624992003</c:v>
                </c:pt>
                <c:pt idx="1440">
                  <c:v>0.88591351562496001</c:v>
                </c:pt>
                <c:pt idx="1441">
                  <c:v>0.88693742187487989</c:v>
                </c:pt>
                <c:pt idx="1442">
                  <c:v>0.88795109375007997</c:v>
                </c:pt>
                <c:pt idx="1443">
                  <c:v>0.88893406250016005</c:v>
                </c:pt>
                <c:pt idx="1444">
                  <c:v>0.88994562499999996</c:v>
                </c:pt>
                <c:pt idx="1445">
                  <c:v>0.89095789062496011</c:v>
                </c:pt>
                <c:pt idx="1446">
                  <c:v>0.89194367187487988</c:v>
                </c:pt>
                <c:pt idx="1447">
                  <c:v>0.89292367187487987</c:v>
                </c:pt>
                <c:pt idx="1448">
                  <c:v>0.89402460937503991</c:v>
                </c:pt>
                <c:pt idx="1449">
                  <c:v>0.89506249999999998</c:v>
                </c:pt>
                <c:pt idx="1450">
                  <c:v>0.8960816406249601</c:v>
                </c:pt>
                <c:pt idx="1451">
                  <c:v>0.89717328124992013</c:v>
                </c:pt>
                <c:pt idx="1452">
                  <c:v>0.89825296875007987</c:v>
                </c:pt>
                <c:pt idx="1453">
                  <c:v>0.89928398437503998</c:v>
                </c:pt>
                <c:pt idx="1454">
                  <c:v>0.90041296875007992</c:v>
                </c:pt>
                <c:pt idx="1455">
                  <c:v>0.90146335937503996</c:v>
                </c:pt>
                <c:pt idx="1456">
                  <c:v>0.90247890624992011</c:v>
                </c:pt>
                <c:pt idx="1457">
                  <c:v>0.90358710937503994</c:v>
                </c:pt>
                <c:pt idx="1458">
                  <c:v>0.90461593750016012</c:v>
                </c:pt>
                <c:pt idx="1459">
                  <c:v>0.90561570312511996</c:v>
                </c:pt>
                <c:pt idx="1460">
                  <c:v>0.90671742187488003</c:v>
                </c:pt>
                <c:pt idx="1461">
                  <c:v>0.90778375</c:v>
                </c:pt>
                <c:pt idx="1462">
                  <c:v>0.90874437500000005</c:v>
                </c:pt>
                <c:pt idx="1463">
                  <c:v>0.90984257812512004</c:v>
                </c:pt>
                <c:pt idx="1464">
                  <c:v>0.91089265624992011</c:v>
                </c:pt>
                <c:pt idx="1465">
                  <c:v>0.91190375000000001</c:v>
                </c:pt>
                <c:pt idx="1466">
                  <c:v>0.91301898437503992</c:v>
                </c:pt>
                <c:pt idx="1467">
                  <c:v>0.91407226562496002</c:v>
                </c:pt>
                <c:pt idx="1468">
                  <c:v>0.91507890624992017</c:v>
                </c:pt>
                <c:pt idx="1469">
                  <c:v>0.91617609375007991</c:v>
                </c:pt>
                <c:pt idx="1470">
                  <c:v>0.91723492187487998</c:v>
                </c:pt>
                <c:pt idx="1471">
                  <c:v>0.91821820312512004</c:v>
                </c:pt>
                <c:pt idx="1472">
                  <c:v>0.91934546875007983</c:v>
                </c:pt>
                <c:pt idx="1473">
                  <c:v>0.92042890624992013</c:v>
                </c:pt>
                <c:pt idx="1474">
                  <c:v>0.92136125000000002</c:v>
                </c:pt>
                <c:pt idx="1475">
                  <c:v>0.92246031250016014</c:v>
                </c:pt>
                <c:pt idx="1476">
                  <c:v>0.92350242187487996</c:v>
                </c:pt>
                <c:pt idx="1477">
                  <c:v>0.92451156250016009</c:v>
                </c:pt>
                <c:pt idx="1478">
                  <c:v>0.92564734375007984</c:v>
                </c:pt>
                <c:pt idx="1479">
                  <c:v>0.92676710937503992</c:v>
                </c:pt>
                <c:pt idx="1480">
                  <c:v>0.92776109375007987</c:v>
                </c:pt>
                <c:pt idx="1481">
                  <c:v>0.9288653906249601</c:v>
                </c:pt>
                <c:pt idx="1482">
                  <c:v>0.92997109375007991</c:v>
                </c:pt>
                <c:pt idx="1483">
                  <c:v>0.93099179687487998</c:v>
                </c:pt>
                <c:pt idx="1484">
                  <c:v>0.93221960937503989</c:v>
                </c:pt>
                <c:pt idx="1485">
                  <c:v>0.93334023437503999</c:v>
                </c:pt>
                <c:pt idx="1486">
                  <c:v>0.93435921875007988</c:v>
                </c:pt>
                <c:pt idx="1487">
                  <c:v>0.93546265624992009</c:v>
                </c:pt>
                <c:pt idx="1488">
                  <c:v>0.93657609375007989</c:v>
                </c:pt>
                <c:pt idx="1489">
                  <c:v>0.9375675</c:v>
                </c:pt>
                <c:pt idx="1490">
                  <c:v>0.93867929687487994</c:v>
                </c:pt>
                <c:pt idx="1491">
                  <c:v>0.93979289062496008</c:v>
                </c:pt>
                <c:pt idx="1492">
                  <c:v>0.94082367187488003</c:v>
                </c:pt>
                <c:pt idx="1493">
                  <c:v>0.94190859375007985</c:v>
                </c:pt>
                <c:pt idx="1494">
                  <c:v>0.94295937500000004</c:v>
                </c:pt>
                <c:pt idx="1495">
                  <c:v>0.94399984375007984</c:v>
                </c:pt>
                <c:pt idx="1496">
                  <c:v>0.94511328124992011</c:v>
                </c:pt>
                <c:pt idx="1497">
                  <c:v>0.94624859375007986</c:v>
                </c:pt>
                <c:pt idx="1498">
                  <c:v>0.94725257812511998</c:v>
                </c:pt>
                <c:pt idx="1499">
                  <c:v>0.94830625000000002</c:v>
                </c:pt>
                <c:pt idx="1500">
                  <c:v>0.94943445312511998</c:v>
                </c:pt>
                <c:pt idx="1501">
                  <c:v>0.95048437500000005</c:v>
                </c:pt>
                <c:pt idx="1502">
                  <c:v>0.95155695312512001</c:v>
                </c:pt>
                <c:pt idx="1503">
                  <c:v>0.95266531250016018</c:v>
                </c:pt>
                <c:pt idx="1504">
                  <c:v>0.95368898437503991</c:v>
                </c:pt>
                <c:pt idx="1505">
                  <c:v>0.95471031250016014</c:v>
                </c:pt>
                <c:pt idx="1506">
                  <c:v>0.9557873437500799</c:v>
                </c:pt>
                <c:pt idx="1507">
                  <c:v>0.95686414062496006</c:v>
                </c:pt>
                <c:pt idx="1508">
                  <c:v>0.95788320312511999</c:v>
                </c:pt>
                <c:pt idx="1509">
                  <c:v>0.95899210937503998</c:v>
                </c:pt>
                <c:pt idx="1510">
                  <c:v>0.96003921875007991</c:v>
                </c:pt>
                <c:pt idx="1511">
                  <c:v>0.96109031250016019</c:v>
                </c:pt>
                <c:pt idx="1512">
                  <c:v>0.96221164062496012</c:v>
                </c:pt>
                <c:pt idx="1513">
                  <c:v>0.96331460937503999</c:v>
                </c:pt>
                <c:pt idx="1514">
                  <c:v>0.96440351562496007</c:v>
                </c:pt>
                <c:pt idx="1515">
                  <c:v>0.9655704687500799</c:v>
                </c:pt>
                <c:pt idx="1516">
                  <c:v>0.96673804687487996</c:v>
                </c:pt>
                <c:pt idx="1517">
                  <c:v>0.96782460937503989</c:v>
                </c:pt>
                <c:pt idx="1518">
                  <c:v>0.96902203124992015</c:v>
                </c:pt>
                <c:pt idx="1519">
                  <c:v>0.97018851562496011</c:v>
                </c:pt>
                <c:pt idx="1520">
                  <c:v>0.97129578124992011</c:v>
                </c:pt>
                <c:pt idx="1521">
                  <c:v>0.97244992187488</c:v>
                </c:pt>
                <c:pt idx="1522">
                  <c:v>0.97361750000000002</c:v>
                </c:pt>
                <c:pt idx="1523">
                  <c:v>0.9747102343750399</c:v>
                </c:pt>
                <c:pt idx="1524">
                  <c:v>0.975885</c:v>
                </c:pt>
                <c:pt idx="1525">
                  <c:v>0.97700312499999997</c:v>
                </c:pt>
                <c:pt idx="1526">
                  <c:v>0.97805085937503988</c:v>
                </c:pt>
                <c:pt idx="1527">
                  <c:v>0.97921437499999997</c:v>
                </c:pt>
                <c:pt idx="1528">
                  <c:v>0.98036460937503989</c:v>
                </c:pt>
                <c:pt idx="1529">
                  <c:v>0.9814464843750399</c:v>
                </c:pt>
                <c:pt idx="1530">
                  <c:v>0.98256398437503989</c:v>
                </c:pt>
                <c:pt idx="1531">
                  <c:v>0.98373523437503996</c:v>
                </c:pt>
                <c:pt idx="1532">
                  <c:v>0.98481750000000001</c:v>
                </c:pt>
                <c:pt idx="1533">
                  <c:v>0.98598046875007983</c:v>
                </c:pt>
                <c:pt idx="1534">
                  <c:v>0.98711609375007991</c:v>
                </c:pt>
                <c:pt idx="1535">
                  <c:v>0.98826179687488003</c:v>
                </c:pt>
                <c:pt idx="1536">
                  <c:v>0.98944539062496006</c:v>
                </c:pt>
                <c:pt idx="1537">
                  <c:v>0.99055749999999998</c:v>
                </c:pt>
                <c:pt idx="1538">
                  <c:v>0.9916184375001601</c:v>
                </c:pt>
                <c:pt idx="1539">
                  <c:v>0.99275156250016017</c:v>
                </c:pt>
                <c:pt idx="1540">
                  <c:v>0.99394679687487997</c:v>
                </c:pt>
                <c:pt idx="1541">
                  <c:v>0.99499789062496002</c:v>
                </c:pt>
                <c:pt idx="1542">
                  <c:v>0.99607781250016014</c:v>
                </c:pt>
                <c:pt idx="1543">
                  <c:v>0.99721375000000001</c:v>
                </c:pt>
                <c:pt idx="1544">
                  <c:v>0.99832851562496006</c:v>
                </c:pt>
                <c:pt idx="1545">
                  <c:v>0.99939367187488004</c:v>
                </c:pt>
                <c:pt idx="1546">
                  <c:v>1.0004809375001602</c:v>
                </c:pt>
                <c:pt idx="1547">
                  <c:v>1.00155226562496</c:v>
                </c:pt>
                <c:pt idx="1548">
                  <c:v>1.0026646875001601</c:v>
                </c:pt>
                <c:pt idx="1549">
                  <c:v>1.00380007812512</c:v>
                </c:pt>
                <c:pt idx="1550">
                  <c:v>1.0048956250000001</c:v>
                </c:pt>
                <c:pt idx="1551">
                  <c:v>1.0060115625001602</c:v>
                </c:pt>
                <c:pt idx="1552">
                  <c:v>1.0071954687500799</c:v>
                </c:pt>
                <c:pt idx="1553">
                  <c:v>1.0083102343750399</c:v>
                </c:pt>
                <c:pt idx="1554">
                  <c:v>1.00936</c:v>
                </c:pt>
                <c:pt idx="1555">
                  <c:v>1.0105460937500799</c:v>
                </c:pt>
                <c:pt idx="1556">
                  <c:v>1.0117014062499201</c:v>
                </c:pt>
                <c:pt idx="1557">
                  <c:v>1.0127911718748801</c:v>
                </c:pt>
                <c:pt idx="1558">
                  <c:v>1.0139203125001601</c:v>
                </c:pt>
                <c:pt idx="1559">
                  <c:v>1.0150249218748799</c:v>
                </c:pt>
                <c:pt idx="1560">
                  <c:v>1.0160659375001602</c:v>
                </c:pt>
                <c:pt idx="1561">
                  <c:v>1.0171589843750399</c:v>
                </c:pt>
                <c:pt idx="1562">
                  <c:v>1.0182811718748801</c:v>
                </c:pt>
                <c:pt idx="1563">
                  <c:v>1.0193296093750399</c:v>
                </c:pt>
                <c:pt idx="1564">
                  <c:v>1.0204748437500799</c:v>
                </c:pt>
                <c:pt idx="1565">
                  <c:v>1.0215753906249601</c:v>
                </c:pt>
                <c:pt idx="1566">
                  <c:v>1.0226224218748801</c:v>
                </c:pt>
                <c:pt idx="1567">
                  <c:v>1.02375234375008</c:v>
                </c:pt>
                <c:pt idx="1568">
                  <c:v>1.02494585937504</c:v>
                </c:pt>
                <c:pt idx="1569">
                  <c:v>1.0260355468748801</c:v>
                </c:pt>
                <c:pt idx="1570">
                  <c:v>1.0271561718748801</c:v>
                </c:pt>
                <c:pt idx="1571">
                  <c:v>1.0283364062499201</c:v>
                </c:pt>
                <c:pt idx="1572">
                  <c:v>1.02940335937504</c:v>
                </c:pt>
                <c:pt idx="1573">
                  <c:v>1.03051210937504</c:v>
                </c:pt>
                <c:pt idx="1574">
                  <c:v>1.0316643750000001</c:v>
                </c:pt>
                <c:pt idx="1575">
                  <c:v>1.03269757812512</c:v>
                </c:pt>
                <c:pt idx="1576">
                  <c:v>1.03381375</c:v>
                </c:pt>
                <c:pt idx="1577">
                  <c:v>1.03497976562496</c:v>
                </c:pt>
                <c:pt idx="1578">
                  <c:v>1.0359849999999999</c:v>
                </c:pt>
                <c:pt idx="1579">
                  <c:v>1.03707226562496</c:v>
                </c:pt>
                <c:pt idx="1580">
                  <c:v>1.0382898437500798</c:v>
                </c:pt>
                <c:pt idx="1581">
                  <c:v>1.03939992187488</c:v>
                </c:pt>
                <c:pt idx="1582">
                  <c:v>1.0404962499999999</c:v>
                </c:pt>
                <c:pt idx="1583">
                  <c:v>1.0416914062499201</c:v>
                </c:pt>
                <c:pt idx="1584">
                  <c:v>1.0427413281251201</c:v>
                </c:pt>
                <c:pt idx="1585">
                  <c:v>1.04389</c:v>
                </c:pt>
                <c:pt idx="1586">
                  <c:v>1.04510023437504</c:v>
                </c:pt>
                <c:pt idx="1587">
                  <c:v>1.0462610156249601</c:v>
                </c:pt>
                <c:pt idx="1588">
                  <c:v>1.047456875</c:v>
                </c:pt>
                <c:pt idx="1589">
                  <c:v>1.04871304687488</c:v>
                </c:pt>
                <c:pt idx="1590">
                  <c:v>1.0498827343750399</c:v>
                </c:pt>
                <c:pt idx="1591">
                  <c:v>1.0510265625001602</c:v>
                </c:pt>
                <c:pt idx="1592">
                  <c:v>1.0522710937500799</c:v>
                </c:pt>
                <c:pt idx="1593">
                  <c:v>1.0534440625001602</c:v>
                </c:pt>
                <c:pt idx="1594">
                  <c:v>1.05470414062496</c:v>
                </c:pt>
                <c:pt idx="1595">
                  <c:v>1.0559721875001602</c:v>
                </c:pt>
                <c:pt idx="1596">
                  <c:v>1.0571809375001602</c:v>
                </c:pt>
                <c:pt idx="1597">
                  <c:v>1.0583128125001602</c:v>
                </c:pt>
                <c:pt idx="1598">
                  <c:v>1.0595104687500798</c:v>
                </c:pt>
                <c:pt idx="1599">
                  <c:v>1.06069460937504</c:v>
                </c:pt>
                <c:pt idx="1600">
                  <c:v>1.0618171093750399</c:v>
                </c:pt>
                <c:pt idx="1601">
                  <c:v>1.06304476562496</c:v>
                </c:pt>
                <c:pt idx="1602">
                  <c:v>1.06422078124992</c:v>
                </c:pt>
                <c:pt idx="1603">
                  <c:v>1.0653797656249602</c:v>
                </c:pt>
                <c:pt idx="1604">
                  <c:v>1.06650023437504</c:v>
                </c:pt>
                <c:pt idx="1605">
                  <c:v>1.0676471875001601</c:v>
                </c:pt>
                <c:pt idx="1606">
                  <c:v>1.06870414062496</c:v>
                </c:pt>
                <c:pt idx="1607">
                  <c:v>1.0698296875001601</c:v>
                </c:pt>
                <c:pt idx="1608">
                  <c:v>1.07101273437504</c:v>
                </c:pt>
                <c:pt idx="1609">
                  <c:v>1.07210601562496</c:v>
                </c:pt>
                <c:pt idx="1610">
                  <c:v>1.0732074218748799</c:v>
                </c:pt>
                <c:pt idx="1611">
                  <c:v>1.0743376562499201</c:v>
                </c:pt>
                <c:pt idx="1612">
                  <c:v>1.07545468750016</c:v>
                </c:pt>
                <c:pt idx="1613">
                  <c:v>1.0765197656249601</c:v>
                </c:pt>
                <c:pt idx="1614">
                  <c:v>1.07771351562496</c:v>
                </c:pt>
                <c:pt idx="1615">
                  <c:v>1.0788221875001602</c:v>
                </c:pt>
                <c:pt idx="1616">
                  <c:v>1.07995882812512</c:v>
                </c:pt>
                <c:pt idx="1617">
                  <c:v>1.0811404687500799</c:v>
                </c:pt>
                <c:pt idx="1618">
                  <c:v>1.0822479687500799</c:v>
                </c:pt>
                <c:pt idx="1619">
                  <c:v>1.0834029687500799</c:v>
                </c:pt>
                <c:pt idx="1620">
                  <c:v>1.08463648437504</c:v>
                </c:pt>
                <c:pt idx="1621">
                  <c:v>1.0857833593750399</c:v>
                </c:pt>
                <c:pt idx="1622">
                  <c:v>1.086898125</c:v>
                </c:pt>
                <c:pt idx="1623">
                  <c:v>1.0881082031251199</c:v>
                </c:pt>
                <c:pt idx="1624">
                  <c:v>1.08926820312512</c:v>
                </c:pt>
                <c:pt idx="1625">
                  <c:v>1.09041789062496</c:v>
                </c:pt>
                <c:pt idx="1626">
                  <c:v>1.09163570312512</c:v>
                </c:pt>
                <c:pt idx="1627">
                  <c:v>1.09281632812512</c:v>
                </c:pt>
                <c:pt idx="1628">
                  <c:v>1.0940099999999999</c:v>
                </c:pt>
                <c:pt idx="1629">
                  <c:v>1.0951824999999999</c:v>
                </c:pt>
                <c:pt idx="1630">
                  <c:v>1.09633710937504</c:v>
                </c:pt>
                <c:pt idx="1631">
                  <c:v>1.097469375</c:v>
                </c:pt>
                <c:pt idx="1632">
                  <c:v>1.0986897656249601</c:v>
                </c:pt>
                <c:pt idx="1633">
                  <c:v>1.09987523437504</c:v>
                </c:pt>
                <c:pt idx="1634">
                  <c:v>1.10098304687488</c:v>
                </c:pt>
                <c:pt idx="1635">
                  <c:v>1.1021619531251201</c:v>
                </c:pt>
                <c:pt idx="1636">
                  <c:v>1.1033080468748799</c:v>
                </c:pt>
                <c:pt idx="1637">
                  <c:v>1.10443367187488</c:v>
                </c:pt>
                <c:pt idx="1638">
                  <c:v>1.1055679687500799</c:v>
                </c:pt>
                <c:pt idx="1639">
                  <c:v>1.1067659375001602</c:v>
                </c:pt>
                <c:pt idx="1640">
                  <c:v>1.1079142187500799</c:v>
                </c:pt>
                <c:pt idx="1641">
                  <c:v>1.1091161718748801</c:v>
                </c:pt>
                <c:pt idx="1642">
                  <c:v>1.1103177343750399</c:v>
                </c:pt>
                <c:pt idx="1643">
                  <c:v>1.1114262500000001</c:v>
                </c:pt>
                <c:pt idx="1644">
                  <c:v>1.1126364062499201</c:v>
                </c:pt>
                <c:pt idx="1645">
                  <c:v>1.1138011718748799</c:v>
                </c:pt>
                <c:pt idx="1646">
                  <c:v>1.1149755468748801</c:v>
                </c:pt>
                <c:pt idx="1647">
                  <c:v>1.1161398437500798</c:v>
                </c:pt>
                <c:pt idx="1648">
                  <c:v>1.11741148437504</c:v>
                </c:pt>
                <c:pt idx="1649">
                  <c:v>1.1185354687500799</c:v>
                </c:pt>
                <c:pt idx="1650">
                  <c:v>1.11978242187488</c:v>
                </c:pt>
                <c:pt idx="1651">
                  <c:v>1.1210146093750399</c:v>
                </c:pt>
                <c:pt idx="1652">
                  <c:v>1.1221367187500799</c:v>
                </c:pt>
                <c:pt idx="1653">
                  <c:v>1.12339671875008</c:v>
                </c:pt>
                <c:pt idx="1654">
                  <c:v>1.1246449999999999</c:v>
                </c:pt>
                <c:pt idx="1655">
                  <c:v>1.12583156250016</c:v>
                </c:pt>
                <c:pt idx="1656">
                  <c:v>1.1270807812499202</c:v>
                </c:pt>
                <c:pt idx="1657">
                  <c:v>1.1283714843750399</c:v>
                </c:pt>
                <c:pt idx="1658">
                  <c:v>1.1295077343750399</c:v>
                </c:pt>
                <c:pt idx="1659">
                  <c:v>1.13073648437504</c:v>
                </c:pt>
                <c:pt idx="1660">
                  <c:v>1.1319459375001601</c:v>
                </c:pt>
                <c:pt idx="1661">
                  <c:v>1.1331208593750399</c:v>
                </c:pt>
                <c:pt idx="1662">
                  <c:v>1.134419375</c:v>
                </c:pt>
                <c:pt idx="1663">
                  <c:v>1.1356754687500799</c:v>
                </c:pt>
                <c:pt idx="1664">
                  <c:v>1.13687593750016</c:v>
                </c:pt>
                <c:pt idx="1665">
                  <c:v>1.1381352343750399</c:v>
                </c:pt>
                <c:pt idx="1666">
                  <c:v>1.13941710937504</c:v>
                </c:pt>
                <c:pt idx="1667">
                  <c:v>1.1405818750000001</c:v>
                </c:pt>
                <c:pt idx="1668">
                  <c:v>1.1418754687500798</c:v>
                </c:pt>
                <c:pt idx="1669">
                  <c:v>1.1431735937500798</c:v>
                </c:pt>
                <c:pt idx="1670">
                  <c:v>1.1443728906249602</c:v>
                </c:pt>
                <c:pt idx="1671">
                  <c:v>1.1456116406249601</c:v>
                </c:pt>
                <c:pt idx="1672">
                  <c:v>1.1468667187500798</c:v>
                </c:pt>
                <c:pt idx="1673">
                  <c:v>1.14800781250016</c:v>
                </c:pt>
                <c:pt idx="1674">
                  <c:v>1.1492276562499202</c:v>
                </c:pt>
                <c:pt idx="1675">
                  <c:v>1.1504698437500798</c:v>
                </c:pt>
                <c:pt idx="1676">
                  <c:v>1.1516139062499202</c:v>
                </c:pt>
                <c:pt idx="1677">
                  <c:v>1.1528410937500799</c:v>
                </c:pt>
                <c:pt idx="1678">
                  <c:v>1.1540842968748799</c:v>
                </c:pt>
                <c:pt idx="1679">
                  <c:v>1.1552363281251199</c:v>
                </c:pt>
                <c:pt idx="1680">
                  <c:v>1.156448125</c:v>
                </c:pt>
                <c:pt idx="1681">
                  <c:v>1.1576378125001601</c:v>
                </c:pt>
                <c:pt idx="1682">
                  <c:v>1.15874007812512</c:v>
                </c:pt>
                <c:pt idx="1683">
                  <c:v>1.15994289062496</c:v>
                </c:pt>
                <c:pt idx="1684">
                  <c:v>1.1612007812499201</c:v>
                </c:pt>
                <c:pt idx="1685">
                  <c:v>1.1624073437500799</c:v>
                </c:pt>
                <c:pt idx="1686">
                  <c:v>1.1636253125001601</c:v>
                </c:pt>
                <c:pt idx="1687">
                  <c:v>1.1649053125001601</c:v>
                </c:pt>
                <c:pt idx="1688">
                  <c:v>1.1660667187500799</c:v>
                </c:pt>
                <c:pt idx="1689">
                  <c:v>1.1672914843750399</c:v>
                </c:pt>
                <c:pt idx="1690">
                  <c:v>1.1685377343750398</c:v>
                </c:pt>
                <c:pt idx="1691">
                  <c:v>1.1698119531251201</c:v>
                </c:pt>
                <c:pt idx="1692">
                  <c:v>1.17109148437504</c:v>
                </c:pt>
                <c:pt idx="1693">
                  <c:v>1.17240156250016</c:v>
                </c:pt>
                <c:pt idx="1694">
                  <c:v>1.1735826562499201</c:v>
                </c:pt>
                <c:pt idx="1695">
                  <c:v>1.1748067968748801</c:v>
                </c:pt>
                <c:pt idx="1696">
                  <c:v>1.1760526562499201</c:v>
                </c:pt>
                <c:pt idx="1697">
                  <c:v>1.1772792187500798</c:v>
                </c:pt>
                <c:pt idx="1698">
                  <c:v>1.1785412500000001</c:v>
                </c:pt>
                <c:pt idx="1699">
                  <c:v>1.17981539062496</c:v>
                </c:pt>
                <c:pt idx="1700">
                  <c:v>1.1810260156249601</c:v>
                </c:pt>
                <c:pt idx="1701">
                  <c:v>1.1822917187500799</c:v>
                </c:pt>
                <c:pt idx="1702">
                  <c:v>1.1835680468748799</c:v>
                </c:pt>
                <c:pt idx="1703">
                  <c:v>1.1848078906249602</c:v>
                </c:pt>
                <c:pt idx="1704">
                  <c:v>1.1861274218748801</c:v>
                </c:pt>
                <c:pt idx="1705">
                  <c:v>1.1874092187500798</c:v>
                </c:pt>
                <c:pt idx="1706">
                  <c:v>1.1886489843750399</c:v>
                </c:pt>
                <c:pt idx="1707">
                  <c:v>1.1899121875001601</c:v>
                </c:pt>
                <c:pt idx="1708">
                  <c:v>1.19114039062496</c:v>
                </c:pt>
                <c:pt idx="1709">
                  <c:v>1.19236460937504</c:v>
                </c:pt>
                <c:pt idx="1710">
                  <c:v>1.1935934375001602</c:v>
                </c:pt>
                <c:pt idx="1711">
                  <c:v>1.1948011718748799</c:v>
                </c:pt>
                <c:pt idx="1712">
                  <c:v>1.196015625</c:v>
                </c:pt>
                <c:pt idx="1713">
                  <c:v>1.1972278125001601</c:v>
                </c:pt>
                <c:pt idx="1714">
                  <c:v>1.1983846093750399</c:v>
                </c:pt>
                <c:pt idx="1715">
                  <c:v>1.1995967187500798</c:v>
                </c:pt>
                <c:pt idx="1716">
                  <c:v>1.2008417968748799</c:v>
                </c:pt>
                <c:pt idx="1717">
                  <c:v>1.2020427343750399</c:v>
                </c:pt>
                <c:pt idx="1718">
                  <c:v>1.20324664062496</c:v>
                </c:pt>
                <c:pt idx="1719">
                  <c:v>1.2044553125001602</c:v>
                </c:pt>
                <c:pt idx="1720">
                  <c:v>1.2057204687500798</c:v>
                </c:pt>
                <c:pt idx="1721">
                  <c:v>1.2069759375001601</c:v>
                </c:pt>
                <c:pt idx="1722">
                  <c:v>1.20821625</c:v>
                </c:pt>
                <c:pt idx="1723">
                  <c:v>1.20949054687488</c:v>
                </c:pt>
                <c:pt idx="1724">
                  <c:v>1.2107382031251199</c:v>
                </c:pt>
                <c:pt idx="1725">
                  <c:v>1.2119122656249601</c:v>
                </c:pt>
                <c:pt idx="1726">
                  <c:v>1.21317429687488</c:v>
                </c:pt>
                <c:pt idx="1727">
                  <c:v>1.2144542968748799</c:v>
                </c:pt>
                <c:pt idx="1728">
                  <c:v>1.2157253906249601</c:v>
                </c:pt>
                <c:pt idx="1729">
                  <c:v>1.21703335937504</c:v>
                </c:pt>
                <c:pt idx="1730">
                  <c:v>1.21834023437504</c:v>
                </c:pt>
                <c:pt idx="1731">
                  <c:v>1.21957328124992</c:v>
                </c:pt>
                <c:pt idx="1732">
                  <c:v>1.2208222656249601</c:v>
                </c:pt>
                <c:pt idx="1733">
                  <c:v>1.2221086718748799</c:v>
                </c:pt>
                <c:pt idx="1734">
                  <c:v>1.22336539062496</c:v>
                </c:pt>
                <c:pt idx="1735">
                  <c:v>1.2247109375001601</c:v>
                </c:pt>
                <c:pt idx="1736">
                  <c:v>1.22601242187488</c:v>
                </c:pt>
                <c:pt idx="1737">
                  <c:v>1.2272639062499202</c:v>
                </c:pt>
                <c:pt idx="1738">
                  <c:v>1.2285309375001601</c:v>
                </c:pt>
                <c:pt idx="1739">
                  <c:v>1.2297802343750399</c:v>
                </c:pt>
                <c:pt idx="1740">
                  <c:v>1.2309560937500799</c:v>
                </c:pt>
                <c:pt idx="1741">
                  <c:v>1.23220742187488</c:v>
                </c:pt>
                <c:pt idx="1742">
                  <c:v>1.2334725</c:v>
                </c:pt>
                <c:pt idx="1743">
                  <c:v>1.2346772656249601</c:v>
                </c:pt>
                <c:pt idx="1744">
                  <c:v>1.23590742187488</c:v>
                </c:pt>
                <c:pt idx="1745">
                  <c:v>1.23718882812512</c:v>
                </c:pt>
                <c:pt idx="1746">
                  <c:v>1.23843757812512</c:v>
                </c:pt>
                <c:pt idx="1747">
                  <c:v>1.2396719531251199</c:v>
                </c:pt>
                <c:pt idx="1748">
                  <c:v>1.2409207031251199</c:v>
                </c:pt>
                <c:pt idx="1749">
                  <c:v>1.2421707031251199</c:v>
                </c:pt>
                <c:pt idx="1750">
                  <c:v>1.24339242187488</c:v>
                </c:pt>
                <c:pt idx="1751">
                  <c:v>1.24462429687488</c:v>
                </c:pt>
                <c:pt idx="1752">
                  <c:v>1.245858125</c:v>
                </c:pt>
                <c:pt idx="1753">
                  <c:v>1.2470703906249601</c:v>
                </c:pt>
                <c:pt idx="1754">
                  <c:v>1.2483475781251201</c:v>
                </c:pt>
                <c:pt idx="1755">
                  <c:v>1.2495289843750399</c:v>
                </c:pt>
                <c:pt idx="1756">
                  <c:v>1.2507051562499201</c:v>
                </c:pt>
                <c:pt idx="1757">
                  <c:v>1.2519792187500798</c:v>
                </c:pt>
                <c:pt idx="1758">
                  <c:v>1.25324632812512</c:v>
                </c:pt>
                <c:pt idx="1759">
                  <c:v>1.2545303906249601</c:v>
                </c:pt>
                <c:pt idx="1760">
                  <c:v>1.2558393750000001</c:v>
                </c:pt>
                <c:pt idx="1761">
                  <c:v>1.2571285156249601</c:v>
                </c:pt>
                <c:pt idx="1762">
                  <c:v>1.2583502343750399</c:v>
                </c:pt>
                <c:pt idx="1763">
                  <c:v>1.2596776562499201</c:v>
                </c:pt>
                <c:pt idx="1764">
                  <c:v>1.2609503906249602</c:v>
                </c:pt>
                <c:pt idx="1765">
                  <c:v>1.2622463281251199</c:v>
                </c:pt>
                <c:pt idx="1766">
                  <c:v>1.26351492187488</c:v>
                </c:pt>
                <c:pt idx="1767">
                  <c:v>1.2647682031251199</c:v>
                </c:pt>
                <c:pt idx="1768">
                  <c:v>1.2660333593750399</c:v>
                </c:pt>
                <c:pt idx="1769">
                  <c:v>1.2672765625001601</c:v>
                </c:pt>
                <c:pt idx="1770">
                  <c:v>1.2685632812499201</c:v>
                </c:pt>
                <c:pt idx="1771">
                  <c:v>1.2698778906249601</c:v>
                </c:pt>
                <c:pt idx="1772">
                  <c:v>1.2711941406249601</c:v>
                </c:pt>
                <c:pt idx="1773">
                  <c:v>1.2724544531251201</c:v>
                </c:pt>
                <c:pt idx="1774">
                  <c:v>1.27375320312512</c:v>
                </c:pt>
                <c:pt idx="1775">
                  <c:v>1.2750383593750398</c:v>
                </c:pt>
                <c:pt idx="1776">
                  <c:v>1.27638125</c:v>
                </c:pt>
                <c:pt idx="1777">
                  <c:v>1.2776952343750398</c:v>
                </c:pt>
                <c:pt idx="1778">
                  <c:v>1.2789526562499201</c:v>
                </c:pt>
                <c:pt idx="1779">
                  <c:v>1.28023882812512</c:v>
                </c:pt>
                <c:pt idx="1780">
                  <c:v>1.2815282031251201</c:v>
                </c:pt>
                <c:pt idx="1781">
                  <c:v>1.28282125</c:v>
                </c:pt>
                <c:pt idx="1782">
                  <c:v>1.2841421875001602</c:v>
                </c:pt>
                <c:pt idx="1783">
                  <c:v>1.2854876562499202</c:v>
                </c:pt>
                <c:pt idx="1784">
                  <c:v>1.2868089062499202</c:v>
                </c:pt>
                <c:pt idx="1785">
                  <c:v>1.2881525</c:v>
                </c:pt>
                <c:pt idx="1786">
                  <c:v>1.28942265624992</c:v>
                </c:pt>
                <c:pt idx="1787">
                  <c:v>1.29068960937504</c:v>
                </c:pt>
                <c:pt idx="1788">
                  <c:v>1.292076875</c:v>
                </c:pt>
                <c:pt idx="1789">
                  <c:v>1.2934271875001602</c:v>
                </c:pt>
                <c:pt idx="1790">
                  <c:v>1.2947590625001602</c:v>
                </c:pt>
                <c:pt idx="1791">
                  <c:v>1.2960717187500799</c:v>
                </c:pt>
                <c:pt idx="1792">
                  <c:v>1.2973698437500798</c:v>
                </c:pt>
                <c:pt idx="1793">
                  <c:v>1.2986401562499201</c:v>
                </c:pt>
                <c:pt idx="1794">
                  <c:v>1.2999421093750398</c:v>
                </c:pt>
                <c:pt idx="1795">
                  <c:v>1.3013091406249602</c:v>
                </c:pt>
                <c:pt idx="1796">
                  <c:v>1.3026878125001602</c:v>
                </c:pt>
                <c:pt idx="1797">
                  <c:v>1.3040506249999999</c:v>
                </c:pt>
                <c:pt idx="1798">
                  <c:v>1.3053625781251199</c:v>
                </c:pt>
                <c:pt idx="1799">
                  <c:v>1.3066751562499201</c:v>
                </c:pt>
                <c:pt idx="1800">
                  <c:v>1.3079946093750399</c:v>
                </c:pt>
                <c:pt idx="1801">
                  <c:v>1.3093060937500798</c:v>
                </c:pt>
                <c:pt idx="1802">
                  <c:v>1.3106575</c:v>
                </c:pt>
                <c:pt idx="1803">
                  <c:v>1.31204046875008</c:v>
                </c:pt>
                <c:pt idx="1804">
                  <c:v>1.3134282812499201</c:v>
                </c:pt>
                <c:pt idx="1805">
                  <c:v>1.3147429687500798</c:v>
                </c:pt>
                <c:pt idx="1806">
                  <c:v>1.316048125</c:v>
                </c:pt>
                <c:pt idx="1807">
                  <c:v>1.3173317187500799</c:v>
                </c:pt>
                <c:pt idx="1808">
                  <c:v>1.3186204687500798</c:v>
                </c:pt>
                <c:pt idx="1809">
                  <c:v>1.3199278125001601</c:v>
                </c:pt>
                <c:pt idx="1810">
                  <c:v>1.3212673437500799</c:v>
                </c:pt>
                <c:pt idx="1811">
                  <c:v>1.3225482812499201</c:v>
                </c:pt>
                <c:pt idx="1812">
                  <c:v>1.3238267187500798</c:v>
                </c:pt>
                <c:pt idx="1813">
                  <c:v>1.3250910937500799</c:v>
                </c:pt>
                <c:pt idx="1814">
                  <c:v>1.3263100000000001</c:v>
                </c:pt>
                <c:pt idx="1815">
                  <c:v>1.3275257812499202</c:v>
                </c:pt>
                <c:pt idx="1816">
                  <c:v>1.3287985937500799</c:v>
                </c:pt>
                <c:pt idx="1817">
                  <c:v>1.3300979687500798</c:v>
                </c:pt>
                <c:pt idx="1818">
                  <c:v>1.331380625</c:v>
                </c:pt>
                <c:pt idx="1819">
                  <c:v>1.3326920312499202</c:v>
                </c:pt>
                <c:pt idx="1820">
                  <c:v>1.3339692187500798</c:v>
                </c:pt>
                <c:pt idx="1821">
                  <c:v>1.3352460937500799</c:v>
                </c:pt>
                <c:pt idx="1822">
                  <c:v>1.33659703124992</c:v>
                </c:pt>
                <c:pt idx="1823">
                  <c:v>1.337891875</c:v>
                </c:pt>
                <c:pt idx="1824">
                  <c:v>1.3391834375001601</c:v>
                </c:pt>
                <c:pt idx="1825">
                  <c:v>1.3405618749999999</c:v>
                </c:pt>
                <c:pt idx="1826">
                  <c:v>1.34187375</c:v>
                </c:pt>
                <c:pt idx="1827">
                  <c:v>1.3431954687500798</c:v>
                </c:pt>
                <c:pt idx="1828">
                  <c:v>1.3445212499999999</c:v>
                </c:pt>
                <c:pt idx="1829">
                  <c:v>1.3458112499999999</c:v>
                </c:pt>
                <c:pt idx="1830">
                  <c:v>1.3471160937500799</c:v>
                </c:pt>
                <c:pt idx="1831">
                  <c:v>1.3484814062499202</c:v>
                </c:pt>
                <c:pt idx="1832">
                  <c:v>1.3497973437500799</c:v>
                </c:pt>
                <c:pt idx="1833">
                  <c:v>1.3511020312499202</c:v>
                </c:pt>
                <c:pt idx="1834">
                  <c:v>1.3524801562499202</c:v>
                </c:pt>
                <c:pt idx="1835">
                  <c:v>1.3537715625001601</c:v>
                </c:pt>
                <c:pt idx="1836">
                  <c:v>1.3551317187500798</c:v>
                </c:pt>
                <c:pt idx="1837">
                  <c:v>1.356489375</c:v>
                </c:pt>
                <c:pt idx="1838">
                  <c:v>1.3578834375001601</c:v>
                </c:pt>
                <c:pt idx="1839">
                  <c:v>1.3592073437500798</c:v>
                </c:pt>
                <c:pt idx="1840">
                  <c:v>1.36055375</c:v>
                </c:pt>
                <c:pt idx="1841">
                  <c:v>1.3619060937500798</c:v>
                </c:pt>
                <c:pt idx="1842">
                  <c:v>1.36325031250016</c:v>
                </c:pt>
                <c:pt idx="1843">
                  <c:v>1.3646415625001602</c:v>
                </c:pt>
                <c:pt idx="1844">
                  <c:v>1.3659635937500798</c:v>
                </c:pt>
                <c:pt idx="1845">
                  <c:v>1.3672964062499202</c:v>
                </c:pt>
                <c:pt idx="1846">
                  <c:v>1.3686192187500799</c:v>
                </c:pt>
                <c:pt idx="1847">
                  <c:v>1.36995921875008</c:v>
                </c:pt>
                <c:pt idx="1848">
                  <c:v>1.3712724999999999</c:v>
                </c:pt>
                <c:pt idx="1849">
                  <c:v>1.3727067187500799</c:v>
                </c:pt>
                <c:pt idx="1850">
                  <c:v>1.3740317187500799</c:v>
                </c:pt>
                <c:pt idx="1851">
                  <c:v>1.3754010937500798</c:v>
                </c:pt>
                <c:pt idx="1852">
                  <c:v>1.3767584375001602</c:v>
                </c:pt>
                <c:pt idx="1853">
                  <c:v>1.3781112499999999</c:v>
                </c:pt>
                <c:pt idx="1854">
                  <c:v>1.37944921875008</c:v>
                </c:pt>
                <c:pt idx="1855">
                  <c:v>1.3808170312499202</c:v>
                </c:pt>
                <c:pt idx="1856">
                  <c:v>1.3821396875001601</c:v>
                </c:pt>
                <c:pt idx="1857">
                  <c:v>1.3834917187500799</c:v>
                </c:pt>
                <c:pt idx="1858">
                  <c:v>1.3848504687500798</c:v>
                </c:pt>
                <c:pt idx="1859">
                  <c:v>1.3861254687500799</c:v>
                </c:pt>
                <c:pt idx="1860">
                  <c:v>1.3874857812499202</c:v>
                </c:pt>
                <c:pt idx="1861">
                  <c:v>1.3888210937500798</c:v>
                </c:pt>
                <c:pt idx="1862">
                  <c:v>1.39013046875008</c:v>
                </c:pt>
                <c:pt idx="1863">
                  <c:v>1.3914571875001602</c:v>
                </c:pt>
                <c:pt idx="1864">
                  <c:v>1.3927909375001601</c:v>
                </c:pt>
                <c:pt idx="1865">
                  <c:v>1.3940964062499202</c:v>
                </c:pt>
                <c:pt idx="1866">
                  <c:v>1.3954521875001602</c:v>
                </c:pt>
                <c:pt idx="1867">
                  <c:v>1.3968425</c:v>
                </c:pt>
                <c:pt idx="1868">
                  <c:v>1.3981173437500798</c:v>
                </c:pt>
                <c:pt idx="1869">
                  <c:v>1.3993970312499202</c:v>
                </c:pt>
                <c:pt idx="1870">
                  <c:v>1.4007770312499201</c:v>
                </c:pt>
                <c:pt idx="1871">
                  <c:v>1.4020771875001601</c:v>
                </c:pt>
                <c:pt idx="1872">
                  <c:v>1.4033804687500799</c:v>
                </c:pt>
                <c:pt idx="1873">
                  <c:v>1.4047121875001602</c:v>
                </c:pt>
                <c:pt idx="1874">
                  <c:v>1.4060606250000001</c:v>
                </c:pt>
                <c:pt idx="1875">
                  <c:v>1.4073934375001602</c:v>
                </c:pt>
                <c:pt idx="1876">
                  <c:v>1.408743125</c:v>
                </c:pt>
                <c:pt idx="1877">
                  <c:v>1.41001296875008</c:v>
                </c:pt>
                <c:pt idx="1878">
                  <c:v>1.4113357812499201</c:v>
                </c:pt>
                <c:pt idx="1879">
                  <c:v>1.4127446875001601</c:v>
                </c:pt>
                <c:pt idx="1880">
                  <c:v>1.4140178125001601</c:v>
                </c:pt>
                <c:pt idx="1881">
                  <c:v>1.4153543749999999</c:v>
                </c:pt>
                <c:pt idx="1882">
                  <c:v>1.4167657812499201</c:v>
                </c:pt>
                <c:pt idx="1883">
                  <c:v>1.4180520312499201</c:v>
                </c:pt>
                <c:pt idx="1884">
                  <c:v>1.4193603125001601</c:v>
                </c:pt>
                <c:pt idx="1885">
                  <c:v>1.4207207812499201</c:v>
                </c:pt>
                <c:pt idx="1886">
                  <c:v>1.4220425000000001</c:v>
                </c:pt>
                <c:pt idx="1887">
                  <c:v>1.4233307812499201</c:v>
                </c:pt>
                <c:pt idx="1888">
                  <c:v>1.42472625</c:v>
                </c:pt>
                <c:pt idx="1889">
                  <c:v>1.4260745312499201</c:v>
                </c:pt>
                <c:pt idx="1890">
                  <c:v>1.4273882812499201</c:v>
                </c:pt>
                <c:pt idx="1891">
                  <c:v>1.4287159375001601</c:v>
                </c:pt>
                <c:pt idx="1892">
                  <c:v>1.4300145312499202</c:v>
                </c:pt>
                <c:pt idx="1893">
                  <c:v>1.4313431249999999</c:v>
                </c:pt>
                <c:pt idx="1894">
                  <c:v>1.4327670312499201</c:v>
                </c:pt>
                <c:pt idx="1895">
                  <c:v>1.43415125</c:v>
                </c:pt>
                <c:pt idx="1896">
                  <c:v>1.4354721875001601</c:v>
                </c:pt>
                <c:pt idx="1897">
                  <c:v>1.4369034375001601</c:v>
                </c:pt>
                <c:pt idx="1898">
                  <c:v>1.4382703125001601</c:v>
                </c:pt>
                <c:pt idx="1899">
                  <c:v>1.4396175</c:v>
                </c:pt>
                <c:pt idx="1900">
                  <c:v>1.4410387499999999</c:v>
                </c:pt>
                <c:pt idx="1901">
                  <c:v>1.44252421875008</c:v>
                </c:pt>
                <c:pt idx="1902">
                  <c:v>1.4439059375001602</c:v>
                </c:pt>
                <c:pt idx="1903">
                  <c:v>1.4453728125001601</c:v>
                </c:pt>
                <c:pt idx="1904">
                  <c:v>1.4467675</c:v>
                </c:pt>
                <c:pt idx="1905">
                  <c:v>1.4481665625001601</c:v>
                </c:pt>
                <c:pt idx="1906">
                  <c:v>1.4496298437500799</c:v>
                </c:pt>
                <c:pt idx="1907">
                  <c:v>1.4510778125001602</c:v>
                </c:pt>
                <c:pt idx="1908">
                  <c:v>1.4525092187500799</c:v>
                </c:pt>
                <c:pt idx="1909">
                  <c:v>1.4539431249999999</c:v>
                </c:pt>
                <c:pt idx="1910">
                  <c:v>1.4554314062499201</c:v>
                </c:pt>
                <c:pt idx="1911">
                  <c:v>1.4568023437500799</c:v>
                </c:pt>
                <c:pt idx="1912">
                  <c:v>1.45823218750016</c:v>
                </c:pt>
                <c:pt idx="1913">
                  <c:v>1.4596870312499202</c:v>
                </c:pt>
                <c:pt idx="1914">
                  <c:v>1.4611035937500798</c:v>
                </c:pt>
                <c:pt idx="1915">
                  <c:v>1.46247640624992</c:v>
                </c:pt>
                <c:pt idx="1916">
                  <c:v>1.4639154687500799</c:v>
                </c:pt>
                <c:pt idx="1917">
                  <c:v>1.4652909375001602</c:v>
                </c:pt>
                <c:pt idx="1918">
                  <c:v>1.4666340625001602</c:v>
                </c:pt>
                <c:pt idx="1919">
                  <c:v>1.4680339062499201</c:v>
                </c:pt>
                <c:pt idx="1920">
                  <c:v>1.46939</c:v>
                </c:pt>
                <c:pt idx="1921">
                  <c:v>1.4707648437500798</c:v>
                </c:pt>
                <c:pt idx="1922">
                  <c:v>1.47221468750016</c:v>
                </c:pt>
                <c:pt idx="1923">
                  <c:v>1.4735928125001601</c:v>
                </c:pt>
                <c:pt idx="1924">
                  <c:v>1.4748985937500798</c:v>
                </c:pt>
                <c:pt idx="1925">
                  <c:v>1.4763107812499201</c:v>
                </c:pt>
                <c:pt idx="1926">
                  <c:v>1.4777107812499202</c:v>
                </c:pt>
                <c:pt idx="1927">
                  <c:v>1.4791423437500799</c:v>
                </c:pt>
                <c:pt idx="1928">
                  <c:v>1.48060015624992</c:v>
                </c:pt>
                <c:pt idx="1929">
                  <c:v>1.4820707812499201</c:v>
                </c:pt>
                <c:pt idx="1930">
                  <c:v>1.4835071875001602</c:v>
                </c:pt>
                <c:pt idx="1931">
                  <c:v>1.4849228125001601</c:v>
                </c:pt>
                <c:pt idx="1932">
                  <c:v>1.48635593750016</c:v>
                </c:pt>
                <c:pt idx="1933">
                  <c:v>1.4877617187500798</c:v>
                </c:pt>
                <c:pt idx="1934">
                  <c:v>1.4892818750000001</c:v>
                </c:pt>
                <c:pt idx="1935">
                  <c:v>1.4907679687500799</c:v>
                </c:pt>
                <c:pt idx="1936">
                  <c:v>1.4921476562499201</c:v>
                </c:pt>
                <c:pt idx="1937">
                  <c:v>1.4935757812499202</c:v>
                </c:pt>
                <c:pt idx="1938">
                  <c:v>1.4950581249999999</c:v>
                </c:pt>
                <c:pt idx="1939">
                  <c:v>1.4964639062499201</c:v>
                </c:pt>
                <c:pt idx="1940">
                  <c:v>1.49784125</c:v>
                </c:pt>
                <c:pt idx="1941">
                  <c:v>1.49931640624992</c:v>
                </c:pt>
                <c:pt idx="1942">
                  <c:v>1.5006834375001601</c:v>
                </c:pt>
                <c:pt idx="1943">
                  <c:v>1.5021024999999999</c:v>
                </c:pt>
                <c:pt idx="1944">
                  <c:v>1.5035142187500798</c:v>
                </c:pt>
                <c:pt idx="1945">
                  <c:v>1.5048528125001601</c:v>
                </c:pt>
                <c:pt idx="1946">
                  <c:v>1.5062710937500798</c:v>
                </c:pt>
                <c:pt idx="1947">
                  <c:v>1.5076640625001601</c:v>
                </c:pt>
                <c:pt idx="1948">
                  <c:v>1.5089976562499201</c:v>
                </c:pt>
                <c:pt idx="1949">
                  <c:v>1.510356875</c:v>
                </c:pt>
                <c:pt idx="1950">
                  <c:v>1.5117542187500799</c:v>
                </c:pt>
                <c:pt idx="1951">
                  <c:v>1.5131101562499201</c:v>
                </c:pt>
                <c:pt idx="1952">
                  <c:v>1.5145026562499202</c:v>
                </c:pt>
                <c:pt idx="1953">
                  <c:v>1.5159085937500798</c:v>
                </c:pt>
                <c:pt idx="1954">
                  <c:v>1.5172807812499201</c:v>
                </c:pt>
                <c:pt idx="1955">
                  <c:v>1.5186795312499202</c:v>
                </c:pt>
                <c:pt idx="1956">
                  <c:v>1.5201057812499201</c:v>
                </c:pt>
                <c:pt idx="1957">
                  <c:v>1.5214560937500798</c:v>
                </c:pt>
                <c:pt idx="1958">
                  <c:v>1.5228534375001601</c:v>
                </c:pt>
                <c:pt idx="1959">
                  <c:v>1.5242445312499202</c:v>
                </c:pt>
                <c:pt idx="1960">
                  <c:v>1.5256835937500799</c:v>
                </c:pt>
                <c:pt idx="1961">
                  <c:v>1.5270576562499201</c:v>
                </c:pt>
                <c:pt idx="1962">
                  <c:v>1.5284907812499202</c:v>
                </c:pt>
                <c:pt idx="1963">
                  <c:v>1.5298917187500798</c:v>
                </c:pt>
                <c:pt idx="1964">
                  <c:v>1.5313403125001601</c:v>
                </c:pt>
                <c:pt idx="1965">
                  <c:v>1.5327935937500798</c:v>
                </c:pt>
                <c:pt idx="1966">
                  <c:v>1.5342521875001602</c:v>
                </c:pt>
                <c:pt idx="1967">
                  <c:v>1.5357010937500799</c:v>
                </c:pt>
                <c:pt idx="1968">
                  <c:v>1.537133125</c:v>
                </c:pt>
                <c:pt idx="1969">
                  <c:v>1.5385773437500798</c:v>
                </c:pt>
                <c:pt idx="1970">
                  <c:v>1.54002281250016</c:v>
                </c:pt>
                <c:pt idx="1971">
                  <c:v>1.5414935937500798</c:v>
                </c:pt>
                <c:pt idx="1972">
                  <c:v>1.5429765625001601</c:v>
                </c:pt>
                <c:pt idx="1973">
                  <c:v>1.5444093750000001</c:v>
                </c:pt>
                <c:pt idx="1974">
                  <c:v>1.5457979687500798</c:v>
                </c:pt>
                <c:pt idx="1975">
                  <c:v>1.5472339062499201</c:v>
                </c:pt>
                <c:pt idx="1976">
                  <c:v>1.5485559375001601</c:v>
                </c:pt>
                <c:pt idx="1977">
                  <c:v>1.5499514062499202</c:v>
                </c:pt>
                <c:pt idx="1978">
                  <c:v>1.5513960937500799</c:v>
                </c:pt>
                <c:pt idx="1979">
                  <c:v>1.552769375</c:v>
                </c:pt>
                <c:pt idx="1980">
                  <c:v>1.5541556249999999</c:v>
                </c:pt>
                <c:pt idx="1981">
                  <c:v>1.5555756249999999</c:v>
                </c:pt>
                <c:pt idx="1982">
                  <c:v>1.5569510937500799</c:v>
                </c:pt>
                <c:pt idx="1983">
                  <c:v>1.5583184375001602</c:v>
                </c:pt>
                <c:pt idx="1984">
                  <c:v>1.5597429687500799</c:v>
                </c:pt>
                <c:pt idx="1985">
                  <c:v>1.56109656250016</c:v>
                </c:pt>
                <c:pt idx="1986">
                  <c:v>1.5625115625001602</c:v>
                </c:pt>
                <c:pt idx="1987">
                  <c:v>1.5639723437500799</c:v>
                </c:pt>
                <c:pt idx="1988">
                  <c:v>1.5653831250000001</c:v>
                </c:pt>
                <c:pt idx="1989">
                  <c:v>1.5668771875001601</c:v>
                </c:pt>
                <c:pt idx="1990">
                  <c:v>1.5683073437500799</c:v>
                </c:pt>
                <c:pt idx="1991">
                  <c:v>1.5697010937500799</c:v>
                </c:pt>
                <c:pt idx="1992">
                  <c:v>1.5710790625001601</c:v>
                </c:pt>
                <c:pt idx="1993">
                  <c:v>1.57257421875008</c:v>
                </c:pt>
                <c:pt idx="1994">
                  <c:v>1.5740125</c:v>
                </c:pt>
                <c:pt idx="1995">
                  <c:v>1.5754578125001601</c:v>
                </c:pt>
                <c:pt idx="1996">
                  <c:v>1.5769560937500799</c:v>
                </c:pt>
                <c:pt idx="1997">
                  <c:v>1.5784265625001601</c:v>
                </c:pt>
                <c:pt idx="1998">
                  <c:v>1.5798548437500799</c:v>
                </c:pt>
                <c:pt idx="1999">
                  <c:v>1.5812006249999999</c:v>
                </c:pt>
                <c:pt idx="2000">
                  <c:v>1.5826317187500798</c:v>
                </c:pt>
                <c:pt idx="2001">
                  <c:v>1.5841112500000001</c:v>
                </c:pt>
                <c:pt idx="2002">
                  <c:v>1.585590625</c:v>
                </c:pt>
                <c:pt idx="2003">
                  <c:v>1.58705125</c:v>
                </c:pt>
                <c:pt idx="2004">
                  <c:v>1.5885023437500798</c:v>
                </c:pt>
                <c:pt idx="2005">
                  <c:v>1.5899984375001601</c:v>
                </c:pt>
                <c:pt idx="2006">
                  <c:v>1.5914376562499202</c:v>
                </c:pt>
                <c:pt idx="2007">
                  <c:v>1.5928689062499202</c:v>
                </c:pt>
                <c:pt idx="2008">
                  <c:v>1.5943624999999999</c:v>
                </c:pt>
                <c:pt idx="2009">
                  <c:v>1.5958865625001601</c:v>
                </c:pt>
                <c:pt idx="2010">
                  <c:v>1.5973676562499202</c:v>
                </c:pt>
                <c:pt idx="2011">
                  <c:v>1.5988242187500799</c:v>
                </c:pt>
                <c:pt idx="2012">
                  <c:v>1.6002964062499201</c:v>
                </c:pt>
                <c:pt idx="2013">
                  <c:v>1.60170781250016</c:v>
                </c:pt>
                <c:pt idx="2014">
                  <c:v>1.6031670312499202</c:v>
                </c:pt>
                <c:pt idx="2015">
                  <c:v>1.6046103125001601</c:v>
                </c:pt>
                <c:pt idx="2016">
                  <c:v>1.6060732812499201</c:v>
                </c:pt>
                <c:pt idx="2017">
                  <c:v>1.6075046875001602</c:v>
                </c:pt>
                <c:pt idx="2018">
                  <c:v>1.6089282812499202</c:v>
                </c:pt>
                <c:pt idx="2019">
                  <c:v>1.6104226562499202</c:v>
                </c:pt>
                <c:pt idx="2020">
                  <c:v>1.6118909375001602</c:v>
                </c:pt>
                <c:pt idx="2021">
                  <c:v>1.613374375</c:v>
                </c:pt>
                <c:pt idx="2022">
                  <c:v>1.6148426562499201</c:v>
                </c:pt>
                <c:pt idx="2023">
                  <c:v>1.6163289062499202</c:v>
                </c:pt>
                <c:pt idx="2024">
                  <c:v>1.6178653125001601</c:v>
                </c:pt>
                <c:pt idx="2025">
                  <c:v>1.6194220312499201</c:v>
                </c:pt>
                <c:pt idx="2026">
                  <c:v>1.62099078124992</c:v>
                </c:pt>
                <c:pt idx="2027">
                  <c:v>1.6225518750000001</c:v>
                </c:pt>
                <c:pt idx="2028">
                  <c:v>1.6241467187500798</c:v>
                </c:pt>
                <c:pt idx="2029">
                  <c:v>1.6256992187500798</c:v>
                </c:pt>
                <c:pt idx="2030">
                  <c:v>1.62723140624992</c:v>
                </c:pt>
                <c:pt idx="2031">
                  <c:v>1.6287535937500799</c:v>
                </c:pt>
                <c:pt idx="2032">
                  <c:v>1.6303317187500799</c:v>
                </c:pt>
                <c:pt idx="2033">
                  <c:v>1.63193046875008</c:v>
                </c:pt>
                <c:pt idx="2034">
                  <c:v>1.6334820312499201</c:v>
                </c:pt>
                <c:pt idx="2035">
                  <c:v>1.6350148437500798</c:v>
                </c:pt>
                <c:pt idx="2036">
                  <c:v>1.6365085937500798</c:v>
                </c:pt>
                <c:pt idx="2037">
                  <c:v>1.6380259375001602</c:v>
                </c:pt>
                <c:pt idx="2038">
                  <c:v>1.6394826562499201</c:v>
                </c:pt>
                <c:pt idx="2039">
                  <c:v>1.6409717187500799</c:v>
                </c:pt>
                <c:pt idx="2040">
                  <c:v>1.6425026562499201</c:v>
                </c:pt>
                <c:pt idx="2041">
                  <c:v>1.6440534375001601</c:v>
                </c:pt>
                <c:pt idx="2042">
                  <c:v>1.6455359375001601</c:v>
                </c:pt>
                <c:pt idx="2043">
                  <c:v>1.647035</c:v>
                </c:pt>
                <c:pt idx="2044">
                  <c:v>1.6484820312499202</c:v>
                </c:pt>
                <c:pt idx="2045">
                  <c:v>1.6499970312499201</c:v>
                </c:pt>
                <c:pt idx="2046">
                  <c:v>1.651486875</c:v>
                </c:pt>
                <c:pt idx="2047">
                  <c:v>1.652960625</c:v>
                </c:pt>
                <c:pt idx="2048">
                  <c:v>1.6544650000000001</c:v>
                </c:pt>
                <c:pt idx="2049">
                  <c:v>1.6559403125001602</c:v>
                </c:pt>
                <c:pt idx="2050">
                  <c:v>1.6573601562499201</c:v>
                </c:pt>
                <c:pt idx="2051">
                  <c:v>1.65880953124992</c:v>
                </c:pt>
                <c:pt idx="2052">
                  <c:v>1.6602709375001601</c:v>
                </c:pt>
                <c:pt idx="2053">
                  <c:v>1.6617159375001602</c:v>
                </c:pt>
                <c:pt idx="2054">
                  <c:v>1.663195</c:v>
                </c:pt>
                <c:pt idx="2055">
                  <c:v>1.6646476562499202</c:v>
                </c:pt>
                <c:pt idx="2056">
                  <c:v>1.6661034375001602</c:v>
                </c:pt>
                <c:pt idx="2057">
                  <c:v>1.6675870312499201</c:v>
                </c:pt>
                <c:pt idx="2058">
                  <c:v>1.6690931250000001</c:v>
                </c:pt>
                <c:pt idx="2059">
                  <c:v>1.6705871875001601</c:v>
                </c:pt>
                <c:pt idx="2060">
                  <c:v>1.6721303125001601</c:v>
                </c:pt>
                <c:pt idx="2061">
                  <c:v>1.6736478125001601</c:v>
                </c:pt>
                <c:pt idx="2062">
                  <c:v>1.6751090625001601</c:v>
                </c:pt>
                <c:pt idx="2063">
                  <c:v>1.6765915625001602</c:v>
                </c:pt>
                <c:pt idx="2064">
                  <c:v>1.6781349999999999</c:v>
                </c:pt>
                <c:pt idx="2065">
                  <c:v>1.6795967187500798</c:v>
                </c:pt>
                <c:pt idx="2066">
                  <c:v>1.6810839062499201</c:v>
                </c:pt>
                <c:pt idx="2067">
                  <c:v>1.6825921875001602</c:v>
                </c:pt>
                <c:pt idx="2068">
                  <c:v>1.6840634375001602</c:v>
                </c:pt>
                <c:pt idx="2069">
                  <c:v>1.6855856250000001</c:v>
                </c:pt>
                <c:pt idx="2070">
                  <c:v>1.6870771875001602</c:v>
                </c:pt>
                <c:pt idx="2071">
                  <c:v>1.6885059375001601</c:v>
                </c:pt>
                <c:pt idx="2072">
                  <c:v>1.6900017187500798</c:v>
                </c:pt>
                <c:pt idx="2073">
                  <c:v>1.6915564062499202</c:v>
                </c:pt>
                <c:pt idx="2074">
                  <c:v>1.693024375</c:v>
                </c:pt>
                <c:pt idx="2075">
                  <c:v>1.6944887500000001</c:v>
                </c:pt>
                <c:pt idx="2076">
                  <c:v>1.6959614062499202</c:v>
                </c:pt>
                <c:pt idx="2077">
                  <c:v>1.6974142187500798</c:v>
                </c:pt>
                <c:pt idx="2078">
                  <c:v>1.69887609375008</c:v>
                </c:pt>
                <c:pt idx="2079">
                  <c:v>1.7002482812499202</c:v>
                </c:pt>
                <c:pt idx="2080">
                  <c:v>1.7017431249999999</c:v>
                </c:pt>
                <c:pt idx="2081">
                  <c:v>1.703231875</c:v>
                </c:pt>
                <c:pt idx="2082">
                  <c:v>1.7047231249999999</c:v>
                </c:pt>
                <c:pt idx="2083">
                  <c:v>1.7061423437500798</c:v>
                </c:pt>
                <c:pt idx="2084">
                  <c:v>1.7076332812499202</c:v>
                </c:pt>
                <c:pt idx="2085">
                  <c:v>1.7091825</c:v>
                </c:pt>
                <c:pt idx="2086">
                  <c:v>1.7107173437500798</c:v>
                </c:pt>
                <c:pt idx="2087">
                  <c:v>1.7122482812499202</c:v>
                </c:pt>
                <c:pt idx="2088">
                  <c:v>1.7137684375001601</c:v>
                </c:pt>
                <c:pt idx="2089">
                  <c:v>1.7153618749999999</c:v>
                </c:pt>
                <c:pt idx="2090">
                  <c:v>1.71683875</c:v>
                </c:pt>
                <c:pt idx="2091">
                  <c:v>1.7183829687500798</c:v>
                </c:pt>
                <c:pt idx="2092">
                  <c:v>1.7199262500000001</c:v>
                </c:pt>
                <c:pt idx="2093">
                  <c:v>1.72156203124992</c:v>
                </c:pt>
                <c:pt idx="2094">
                  <c:v>1.7231118750000001</c:v>
                </c:pt>
                <c:pt idx="2095">
                  <c:v>1.72470515624992</c:v>
                </c:pt>
                <c:pt idx="2096">
                  <c:v>1.72629515624992</c:v>
                </c:pt>
                <c:pt idx="2097">
                  <c:v>1.7278951562499201</c:v>
                </c:pt>
                <c:pt idx="2098">
                  <c:v>1.7294446875001601</c:v>
                </c:pt>
                <c:pt idx="2099">
                  <c:v>1.7310357812499202</c:v>
                </c:pt>
                <c:pt idx="2100">
                  <c:v>1.7326089062499201</c:v>
                </c:pt>
                <c:pt idx="2101">
                  <c:v>1.73417625</c:v>
                </c:pt>
                <c:pt idx="2102">
                  <c:v>1.7357925000000001</c:v>
                </c:pt>
                <c:pt idx="2103">
                  <c:v>1.73729468750016</c:v>
                </c:pt>
                <c:pt idx="2104">
                  <c:v>1.7387953125001601</c:v>
                </c:pt>
                <c:pt idx="2105">
                  <c:v>1.7403437500000001</c:v>
                </c:pt>
                <c:pt idx="2106">
                  <c:v>1.7418751562499202</c:v>
                </c:pt>
                <c:pt idx="2107">
                  <c:v>1.7433812500000001</c:v>
                </c:pt>
                <c:pt idx="2108">
                  <c:v>1.7449518749999999</c:v>
                </c:pt>
                <c:pt idx="2109">
                  <c:v>1.7464368750000001</c:v>
                </c:pt>
                <c:pt idx="2110">
                  <c:v>1.7479746875001598</c:v>
                </c:pt>
                <c:pt idx="2111">
                  <c:v>1.74952859375008</c:v>
                </c:pt>
                <c:pt idx="2112">
                  <c:v>1.7510115625001599</c:v>
                </c:pt>
                <c:pt idx="2113">
                  <c:v>1.75254359375008</c:v>
                </c:pt>
                <c:pt idx="2114">
                  <c:v>1.75409843750016</c:v>
                </c:pt>
                <c:pt idx="2115">
                  <c:v>1.75553625</c:v>
                </c:pt>
                <c:pt idx="2116">
                  <c:v>1.7570112499999999</c:v>
                </c:pt>
                <c:pt idx="2117">
                  <c:v>1.7585360937500798</c:v>
                </c:pt>
                <c:pt idx="2118">
                  <c:v>1.7600282812499202</c:v>
                </c:pt>
                <c:pt idx="2119">
                  <c:v>1.7615398437500798</c:v>
                </c:pt>
                <c:pt idx="2120">
                  <c:v>1.76309328124992</c:v>
                </c:pt>
                <c:pt idx="2121">
                  <c:v>1.7646173437500798</c:v>
                </c:pt>
                <c:pt idx="2122">
                  <c:v>1.7661217187500799</c:v>
                </c:pt>
                <c:pt idx="2123">
                  <c:v>1.7676501562499201</c:v>
                </c:pt>
                <c:pt idx="2124">
                  <c:v>1.7691782812499202</c:v>
                </c:pt>
                <c:pt idx="2125">
                  <c:v>1.770710625</c:v>
                </c:pt>
                <c:pt idx="2126">
                  <c:v>1.7722657812499201</c:v>
                </c:pt>
                <c:pt idx="2127">
                  <c:v>1.7738056250000001</c:v>
                </c:pt>
                <c:pt idx="2128">
                  <c:v>1.7753393749999999</c:v>
                </c:pt>
                <c:pt idx="2129">
                  <c:v>1.7769228125001599</c:v>
                </c:pt>
                <c:pt idx="2130">
                  <c:v>1.77844</c:v>
                </c:pt>
                <c:pt idx="2131">
                  <c:v>1.7799467187500799</c:v>
                </c:pt>
                <c:pt idx="2132">
                  <c:v>1.7815049999999999</c:v>
                </c:pt>
                <c:pt idx="2133">
                  <c:v>1.7830131250000001</c:v>
                </c:pt>
                <c:pt idx="2134">
                  <c:v>1.7845407812499201</c:v>
                </c:pt>
                <c:pt idx="2135">
                  <c:v>1.7861040625001599</c:v>
                </c:pt>
                <c:pt idx="2136">
                  <c:v>1.7876135937500799</c:v>
                </c:pt>
                <c:pt idx="2137">
                  <c:v>1.7891353125001599</c:v>
                </c:pt>
                <c:pt idx="2138">
                  <c:v>1.7907249999999999</c:v>
                </c:pt>
                <c:pt idx="2139">
                  <c:v>1.7921925000000001</c:v>
                </c:pt>
                <c:pt idx="2140">
                  <c:v>1.7937168750000001</c:v>
                </c:pt>
                <c:pt idx="2141">
                  <c:v>1.795290625</c:v>
                </c:pt>
                <c:pt idx="2142">
                  <c:v>1.7967696875001598</c:v>
                </c:pt>
                <c:pt idx="2143">
                  <c:v>1.7983078125001597</c:v>
                </c:pt>
                <c:pt idx="2144">
                  <c:v>1.7998871875001596</c:v>
                </c:pt>
                <c:pt idx="2145">
                  <c:v>1.8013729687500799</c:v>
                </c:pt>
                <c:pt idx="2146">
                  <c:v>1.80288328124992</c:v>
                </c:pt>
                <c:pt idx="2147">
                  <c:v>1.8044431249999999</c:v>
                </c:pt>
                <c:pt idx="2148">
                  <c:v>1.8059168750000001</c:v>
                </c:pt>
                <c:pt idx="2149">
                  <c:v>1.8074768750000001</c:v>
                </c:pt>
                <c:pt idx="2150">
                  <c:v>1.8091029687500799</c:v>
                </c:pt>
                <c:pt idx="2151">
                  <c:v>1.810645625</c:v>
                </c:pt>
                <c:pt idx="2152">
                  <c:v>1.8122856249999999</c:v>
                </c:pt>
                <c:pt idx="2153">
                  <c:v>1.8138870312499202</c:v>
                </c:pt>
                <c:pt idx="2154">
                  <c:v>1.8154187500000001</c:v>
                </c:pt>
                <c:pt idx="2155">
                  <c:v>1.8170490625001599</c:v>
                </c:pt>
                <c:pt idx="2156">
                  <c:v>1.8187473437500798</c:v>
                </c:pt>
                <c:pt idx="2157">
                  <c:v>1.8203637500000001</c:v>
                </c:pt>
                <c:pt idx="2158">
                  <c:v>1.8220648437500799</c:v>
                </c:pt>
                <c:pt idx="2159">
                  <c:v>1.8237359375001598</c:v>
                </c:pt>
                <c:pt idx="2160">
                  <c:v>1.82534</c:v>
                </c:pt>
                <c:pt idx="2161">
                  <c:v>1.8269342187500799</c:v>
                </c:pt>
                <c:pt idx="2162">
                  <c:v>1.8286089062499202</c:v>
                </c:pt>
                <c:pt idx="2163">
                  <c:v>1.83024875</c:v>
                </c:pt>
                <c:pt idx="2164">
                  <c:v>1.8318954687500799</c:v>
                </c:pt>
                <c:pt idx="2165">
                  <c:v>1.8335135937500799</c:v>
                </c:pt>
                <c:pt idx="2166">
                  <c:v>1.8350909375001598</c:v>
                </c:pt>
                <c:pt idx="2167">
                  <c:v>1.836613125</c:v>
                </c:pt>
                <c:pt idx="2168">
                  <c:v>1.8381981249999999</c:v>
                </c:pt>
                <c:pt idx="2169">
                  <c:v>1.8397904687500799</c:v>
                </c:pt>
                <c:pt idx="2170">
                  <c:v>1.8413290625001597</c:v>
                </c:pt>
                <c:pt idx="2171">
                  <c:v>1.8428715625001597</c:v>
                </c:pt>
                <c:pt idx="2172">
                  <c:v>1.8444575000000001</c:v>
                </c:pt>
                <c:pt idx="2173">
                  <c:v>1.8459643750000001</c:v>
                </c:pt>
                <c:pt idx="2174">
                  <c:v>1.8475214062499201</c:v>
                </c:pt>
                <c:pt idx="2175">
                  <c:v>1.8490946875001597</c:v>
                </c:pt>
                <c:pt idx="2176">
                  <c:v>1.8506882812499201</c:v>
                </c:pt>
                <c:pt idx="2177">
                  <c:v>1.852313125</c:v>
                </c:pt>
                <c:pt idx="2178">
                  <c:v>1.8538907812499201</c:v>
                </c:pt>
                <c:pt idx="2179">
                  <c:v>1.8554734375001598</c:v>
                </c:pt>
                <c:pt idx="2180">
                  <c:v>1.8570482812499201</c:v>
                </c:pt>
                <c:pt idx="2181">
                  <c:v>1.8587198437500798</c:v>
                </c:pt>
                <c:pt idx="2182">
                  <c:v>1.8602317187500799</c:v>
                </c:pt>
                <c:pt idx="2183">
                  <c:v>1.8618228125001597</c:v>
                </c:pt>
                <c:pt idx="2184">
                  <c:v>1.8634226562499201</c:v>
                </c:pt>
                <c:pt idx="2185">
                  <c:v>1.8650198437500798</c:v>
                </c:pt>
                <c:pt idx="2186">
                  <c:v>1.8665423437500799</c:v>
                </c:pt>
                <c:pt idx="2187">
                  <c:v>1.8681440625001597</c:v>
                </c:pt>
                <c:pt idx="2188">
                  <c:v>1.8697706249999999</c:v>
                </c:pt>
                <c:pt idx="2189">
                  <c:v>1.8713229687500799</c:v>
                </c:pt>
                <c:pt idx="2190">
                  <c:v>1.8729167187500799</c:v>
                </c:pt>
                <c:pt idx="2191">
                  <c:v>1.8745592187500799</c:v>
                </c:pt>
                <c:pt idx="2192">
                  <c:v>1.8761776562499202</c:v>
                </c:pt>
                <c:pt idx="2193">
                  <c:v>1.8778646875001597</c:v>
                </c:pt>
                <c:pt idx="2194">
                  <c:v>1.8795310937500798</c:v>
                </c:pt>
                <c:pt idx="2195">
                  <c:v>1.8811565625001598</c:v>
                </c:pt>
                <c:pt idx="2196">
                  <c:v>1.8827879687500799</c:v>
                </c:pt>
                <c:pt idx="2197">
                  <c:v>1.8844562499999999</c:v>
                </c:pt>
                <c:pt idx="2198">
                  <c:v>1.8859976562499201</c:v>
                </c:pt>
                <c:pt idx="2199">
                  <c:v>1.88760375</c:v>
                </c:pt>
                <c:pt idx="2200">
                  <c:v>1.8892596875001597</c:v>
                </c:pt>
                <c:pt idx="2201">
                  <c:v>1.8908259375001597</c:v>
                </c:pt>
                <c:pt idx="2202">
                  <c:v>1.8924274999999999</c:v>
                </c:pt>
                <c:pt idx="2203">
                  <c:v>1.8939976562499201</c:v>
                </c:pt>
                <c:pt idx="2204">
                  <c:v>1.8955665625001596</c:v>
                </c:pt>
                <c:pt idx="2205">
                  <c:v>1.8971568750000001</c:v>
                </c:pt>
                <c:pt idx="2206">
                  <c:v>1.8988065625001598</c:v>
                </c:pt>
                <c:pt idx="2207">
                  <c:v>1.9003446875001597</c:v>
                </c:pt>
                <c:pt idx="2208">
                  <c:v>1.9019142187500799</c:v>
                </c:pt>
                <c:pt idx="2209">
                  <c:v>1.9035485937500798</c:v>
                </c:pt>
                <c:pt idx="2210">
                  <c:v>1.9050559375001597</c:v>
                </c:pt>
                <c:pt idx="2211">
                  <c:v>1.9065862499999999</c:v>
                </c:pt>
                <c:pt idx="2212">
                  <c:v>1.90817375</c:v>
                </c:pt>
                <c:pt idx="2213">
                  <c:v>1.9097546875001596</c:v>
                </c:pt>
                <c:pt idx="2214">
                  <c:v>1.9113212500000001</c:v>
                </c:pt>
                <c:pt idx="2215">
                  <c:v>1.9129184375001598</c:v>
                </c:pt>
                <c:pt idx="2216">
                  <c:v>1.9145067187500799</c:v>
                </c:pt>
                <c:pt idx="2217">
                  <c:v>1.9161178125001597</c:v>
                </c:pt>
                <c:pt idx="2218">
                  <c:v>1.9177367187500798</c:v>
                </c:pt>
                <c:pt idx="2219">
                  <c:v>1.9193606249999999</c:v>
                </c:pt>
                <c:pt idx="2220">
                  <c:v>1.9210007812499201</c:v>
                </c:pt>
                <c:pt idx="2221">
                  <c:v>1.9226156249999999</c:v>
                </c:pt>
                <c:pt idx="2222">
                  <c:v>1.9242495312499202</c:v>
                </c:pt>
                <c:pt idx="2223">
                  <c:v>1.9258710937500798</c:v>
                </c:pt>
                <c:pt idx="2224">
                  <c:v>1.9275110937500799</c:v>
                </c:pt>
                <c:pt idx="2225">
                  <c:v>1.9291442187500798</c:v>
                </c:pt>
                <c:pt idx="2226">
                  <c:v>1.9307789062499201</c:v>
                </c:pt>
                <c:pt idx="2227">
                  <c:v>1.9323895312499202</c:v>
                </c:pt>
                <c:pt idx="2228">
                  <c:v>1.93407859375008</c:v>
                </c:pt>
                <c:pt idx="2229">
                  <c:v>1.9357312499999999</c:v>
                </c:pt>
                <c:pt idx="2230">
                  <c:v>1.9373503125001597</c:v>
                </c:pt>
                <c:pt idx="2231">
                  <c:v>1.9389571875001597</c:v>
                </c:pt>
                <c:pt idx="2232">
                  <c:v>1.9405734375001598</c:v>
                </c:pt>
                <c:pt idx="2233">
                  <c:v>1.9422046875001597</c:v>
                </c:pt>
                <c:pt idx="2234">
                  <c:v>1.9437614062499202</c:v>
                </c:pt>
                <c:pt idx="2235">
                  <c:v>1.9453465625001598</c:v>
                </c:pt>
                <c:pt idx="2236">
                  <c:v>1.9468917187500798</c:v>
                </c:pt>
                <c:pt idx="2237">
                  <c:v>1.9484693749999999</c:v>
                </c:pt>
                <c:pt idx="2238">
                  <c:v>1.9499921875001598</c:v>
                </c:pt>
                <c:pt idx="2239">
                  <c:v>1.9515120312499201</c:v>
                </c:pt>
                <c:pt idx="2240">
                  <c:v>1.9530884375001598</c:v>
                </c:pt>
                <c:pt idx="2241">
                  <c:v>1.9547598437500799</c:v>
                </c:pt>
                <c:pt idx="2242">
                  <c:v>1.95632953124992</c:v>
                </c:pt>
                <c:pt idx="2243">
                  <c:v>1.9578726562499202</c:v>
                </c:pt>
                <c:pt idx="2244">
                  <c:v>1.9594931250000001</c:v>
                </c:pt>
                <c:pt idx="2245">
                  <c:v>1.9611151562499201</c:v>
                </c:pt>
                <c:pt idx="2246">
                  <c:v>1.9627120312499202</c:v>
                </c:pt>
                <c:pt idx="2247">
                  <c:v>1.96432875</c:v>
                </c:pt>
                <c:pt idx="2248">
                  <c:v>1.96595125</c:v>
                </c:pt>
                <c:pt idx="2249">
                  <c:v>1.96755109375008</c:v>
                </c:pt>
                <c:pt idx="2250">
                  <c:v>1.9692512499999999</c:v>
                </c:pt>
                <c:pt idx="2251">
                  <c:v>1.9708945312499202</c:v>
                </c:pt>
                <c:pt idx="2252">
                  <c:v>1.9725271875001598</c:v>
                </c:pt>
                <c:pt idx="2253">
                  <c:v>1.97422125</c:v>
                </c:pt>
                <c:pt idx="2254">
                  <c:v>1.9759396875001598</c:v>
                </c:pt>
                <c:pt idx="2255">
                  <c:v>1.9776035937500798</c:v>
                </c:pt>
                <c:pt idx="2256">
                  <c:v>1.9793032812499201</c:v>
                </c:pt>
                <c:pt idx="2257">
                  <c:v>1.9810126562499202</c:v>
                </c:pt>
                <c:pt idx="2258">
                  <c:v>1.9827046875001597</c:v>
                </c:pt>
                <c:pt idx="2259">
                  <c:v>1.9844210937500799</c:v>
                </c:pt>
                <c:pt idx="2260">
                  <c:v>1.9860590625001597</c:v>
                </c:pt>
                <c:pt idx="2261">
                  <c:v>1.9877129687500799</c:v>
                </c:pt>
                <c:pt idx="2262">
                  <c:v>1.9893892187500799</c:v>
                </c:pt>
                <c:pt idx="2263">
                  <c:v>1.9910360937500799</c:v>
                </c:pt>
                <c:pt idx="2264">
                  <c:v>1.9926718750000001</c:v>
                </c:pt>
                <c:pt idx="2265">
                  <c:v>1.9942975000000001</c:v>
                </c:pt>
                <c:pt idx="2266">
                  <c:v>1.9960040625001598</c:v>
                </c:pt>
                <c:pt idx="2267">
                  <c:v>1.9976645312499202</c:v>
                </c:pt>
                <c:pt idx="2268">
                  <c:v>1.9993425</c:v>
                </c:pt>
                <c:pt idx="2269">
                  <c:v>2.0010453125001599</c:v>
                </c:pt>
                <c:pt idx="2270">
                  <c:v>2.0027734375001596</c:v>
                </c:pt>
                <c:pt idx="2271">
                  <c:v>2.0044603125001599</c:v>
                </c:pt>
                <c:pt idx="2272">
                  <c:v>2.0061826562499201</c:v>
                </c:pt>
                <c:pt idx="2273">
                  <c:v>2.0079175</c:v>
                </c:pt>
                <c:pt idx="2274">
                  <c:v>2.0095737499999999</c:v>
                </c:pt>
                <c:pt idx="2275">
                  <c:v>2.0112907812499201</c:v>
                </c:pt>
                <c:pt idx="2276">
                  <c:v>2.0129996875001597</c:v>
                </c:pt>
                <c:pt idx="2277">
                  <c:v>2.0146973437500799</c:v>
                </c:pt>
                <c:pt idx="2278">
                  <c:v>2.0163881250000002</c:v>
                </c:pt>
                <c:pt idx="2279">
                  <c:v>2.0180953125001597</c:v>
                </c:pt>
                <c:pt idx="2280">
                  <c:v>2.0197948437500797</c:v>
                </c:pt>
                <c:pt idx="2281">
                  <c:v>2.0215029687500801</c:v>
                </c:pt>
                <c:pt idx="2282">
                  <c:v>2.0231857812499201</c:v>
                </c:pt>
                <c:pt idx="2283">
                  <c:v>2.0249035937500799</c:v>
                </c:pt>
                <c:pt idx="2284">
                  <c:v>2.0266596875001599</c:v>
                </c:pt>
                <c:pt idx="2285">
                  <c:v>2.0284032812499202</c:v>
                </c:pt>
                <c:pt idx="2286">
                  <c:v>2.0300409375001598</c:v>
                </c:pt>
                <c:pt idx="2287">
                  <c:v>2.0317500000000002</c:v>
                </c:pt>
                <c:pt idx="2288">
                  <c:v>2.033426875</c:v>
                </c:pt>
                <c:pt idx="2289">
                  <c:v>2.0350665625001598</c:v>
                </c:pt>
                <c:pt idx="2290">
                  <c:v>2.0366896875001599</c:v>
                </c:pt>
                <c:pt idx="2291">
                  <c:v>2.0383317187500798</c:v>
                </c:pt>
                <c:pt idx="2292">
                  <c:v>2.04000156250016</c:v>
                </c:pt>
                <c:pt idx="2293">
                  <c:v>2.0416265625001597</c:v>
                </c:pt>
                <c:pt idx="2294">
                  <c:v>2.0432584375001599</c:v>
                </c:pt>
                <c:pt idx="2295">
                  <c:v>2.04489640624992</c:v>
                </c:pt>
                <c:pt idx="2296">
                  <c:v>2.0466018749999999</c:v>
                </c:pt>
                <c:pt idx="2297">
                  <c:v>2.0482434375001599</c:v>
                </c:pt>
                <c:pt idx="2298">
                  <c:v>2.0499082812499201</c:v>
                </c:pt>
                <c:pt idx="2299">
                  <c:v>2.0515673437500799</c:v>
                </c:pt>
                <c:pt idx="2300">
                  <c:v>2.0532818750000001</c:v>
                </c:pt>
                <c:pt idx="2301">
                  <c:v>2.0549671875001598</c:v>
                </c:pt>
                <c:pt idx="2302">
                  <c:v>2.0566326562499202</c:v>
                </c:pt>
                <c:pt idx="2303">
                  <c:v>2.0582403125001596</c:v>
                </c:pt>
                <c:pt idx="2304">
                  <c:v>2.05989796875008</c:v>
                </c:pt>
                <c:pt idx="2305">
                  <c:v>2.061543125</c:v>
                </c:pt>
                <c:pt idx="2306">
                  <c:v>2.0631653125001597</c:v>
                </c:pt>
                <c:pt idx="2307">
                  <c:v>2.06483640624992</c:v>
                </c:pt>
                <c:pt idx="2308">
                  <c:v>2.0664885937500799</c:v>
                </c:pt>
                <c:pt idx="2309">
                  <c:v>2.0682017187500801</c:v>
                </c:pt>
                <c:pt idx="2310">
                  <c:v>2.0698545312499199</c:v>
                </c:pt>
                <c:pt idx="2311">
                  <c:v>2.0715118750000001</c:v>
                </c:pt>
                <c:pt idx="2312">
                  <c:v>2.07320140624992</c:v>
                </c:pt>
                <c:pt idx="2313">
                  <c:v>2.0749268750000001</c:v>
                </c:pt>
                <c:pt idx="2314">
                  <c:v>2.076593125</c:v>
                </c:pt>
                <c:pt idx="2315">
                  <c:v>2.0782942187500799</c:v>
                </c:pt>
                <c:pt idx="2316">
                  <c:v>2.0800018749999998</c:v>
                </c:pt>
                <c:pt idx="2317">
                  <c:v>2.0817204687500799</c:v>
                </c:pt>
                <c:pt idx="2318">
                  <c:v>2.08345390624992</c:v>
                </c:pt>
                <c:pt idx="2319">
                  <c:v>2.0851476562499203</c:v>
                </c:pt>
                <c:pt idx="2320">
                  <c:v>2.0868237500000002</c:v>
                </c:pt>
                <c:pt idx="2321">
                  <c:v>2.08853859375008</c:v>
                </c:pt>
                <c:pt idx="2322">
                  <c:v>2.0902560937500798</c:v>
                </c:pt>
                <c:pt idx="2323">
                  <c:v>2.0919565625001599</c:v>
                </c:pt>
                <c:pt idx="2324">
                  <c:v>2.0936865625001597</c:v>
                </c:pt>
                <c:pt idx="2325">
                  <c:v>2.09539640624992</c:v>
                </c:pt>
                <c:pt idx="2326">
                  <c:v>2.0971435937500797</c:v>
                </c:pt>
                <c:pt idx="2327">
                  <c:v>2.09882734375008</c:v>
                </c:pt>
                <c:pt idx="2328">
                  <c:v>2.1005215625001599</c:v>
                </c:pt>
                <c:pt idx="2329">
                  <c:v>2.1022164062499202</c:v>
                </c:pt>
                <c:pt idx="2330">
                  <c:v>2.1039400000000001</c:v>
                </c:pt>
                <c:pt idx="2331">
                  <c:v>2.1056228125001599</c:v>
                </c:pt>
                <c:pt idx="2332">
                  <c:v>2.1072678125001598</c:v>
                </c:pt>
                <c:pt idx="2333">
                  <c:v>2.10898453124992</c:v>
                </c:pt>
                <c:pt idx="2334">
                  <c:v>2.11064125</c:v>
                </c:pt>
                <c:pt idx="2335">
                  <c:v>2.1122782812499201</c:v>
                </c:pt>
                <c:pt idx="2336">
                  <c:v>2.11391796875008</c:v>
                </c:pt>
                <c:pt idx="2337">
                  <c:v>2.1156226562499203</c:v>
                </c:pt>
                <c:pt idx="2338">
                  <c:v>2.1172970312499202</c:v>
                </c:pt>
                <c:pt idx="2339">
                  <c:v>2.1190134375001599</c:v>
                </c:pt>
                <c:pt idx="2340">
                  <c:v>2.1207037500000001</c:v>
                </c:pt>
                <c:pt idx="2341">
                  <c:v>2.1224457812499202</c:v>
                </c:pt>
                <c:pt idx="2342">
                  <c:v>2.12418734375008</c:v>
                </c:pt>
                <c:pt idx="2343">
                  <c:v>2.12590078124992</c:v>
                </c:pt>
                <c:pt idx="2344">
                  <c:v>2.1276421875001597</c:v>
                </c:pt>
                <c:pt idx="2345">
                  <c:v>2.1294262499999999</c:v>
                </c:pt>
                <c:pt idx="2346">
                  <c:v>2.1311351562499201</c:v>
                </c:pt>
                <c:pt idx="2347">
                  <c:v>2.13284359375008</c:v>
                </c:pt>
                <c:pt idx="2348">
                  <c:v>2.1345301562499199</c:v>
                </c:pt>
                <c:pt idx="2349">
                  <c:v>2.1361634375001599</c:v>
                </c:pt>
                <c:pt idx="2350">
                  <c:v>2.1378595312499202</c:v>
                </c:pt>
                <c:pt idx="2351">
                  <c:v>2.13949015624992</c:v>
                </c:pt>
                <c:pt idx="2352">
                  <c:v>2.1411421875001597</c:v>
                </c:pt>
                <c:pt idx="2353">
                  <c:v>2.1427843750000002</c:v>
                </c:pt>
                <c:pt idx="2354">
                  <c:v>2.144455625</c:v>
                </c:pt>
                <c:pt idx="2355">
                  <c:v>2.1460692187500801</c:v>
                </c:pt>
                <c:pt idx="2356">
                  <c:v>2.1476943749999999</c:v>
                </c:pt>
                <c:pt idx="2357">
                  <c:v>2.14927390624992</c:v>
                </c:pt>
                <c:pt idx="2358">
                  <c:v>2.1509348437500799</c:v>
                </c:pt>
                <c:pt idx="2359">
                  <c:v>2.15258828124992</c:v>
                </c:pt>
                <c:pt idx="2360">
                  <c:v>2.1542356250000001</c:v>
                </c:pt>
                <c:pt idx="2361">
                  <c:v>2.1558734375001598</c:v>
                </c:pt>
                <c:pt idx="2362">
                  <c:v>2.1574807812499199</c:v>
                </c:pt>
                <c:pt idx="2363">
                  <c:v>2.1591270312499202</c:v>
                </c:pt>
                <c:pt idx="2364">
                  <c:v>2.1607449999999999</c:v>
                </c:pt>
                <c:pt idx="2365">
                  <c:v>2.1623893750000001</c:v>
                </c:pt>
                <c:pt idx="2366">
                  <c:v>2.1641439062499201</c:v>
                </c:pt>
                <c:pt idx="2367">
                  <c:v>2.1658675000000001</c:v>
                </c:pt>
                <c:pt idx="2368">
                  <c:v>2.1675776562499203</c:v>
                </c:pt>
                <c:pt idx="2369">
                  <c:v>2.1693234375001595</c:v>
                </c:pt>
                <c:pt idx="2370">
                  <c:v>2.1710362499999998</c:v>
                </c:pt>
                <c:pt idx="2371">
                  <c:v>2.1727596875001596</c:v>
                </c:pt>
                <c:pt idx="2372">
                  <c:v>2.1745537499999998</c:v>
                </c:pt>
                <c:pt idx="2373">
                  <c:v>2.1762907812499201</c:v>
                </c:pt>
                <c:pt idx="2374">
                  <c:v>2.1780428125001596</c:v>
                </c:pt>
                <c:pt idx="2375">
                  <c:v>2.1798368749999999</c:v>
                </c:pt>
                <c:pt idx="2376">
                  <c:v>2.1815478125001597</c:v>
                </c:pt>
                <c:pt idx="2377">
                  <c:v>2.1833159375001596</c:v>
                </c:pt>
                <c:pt idx="2378">
                  <c:v>2.1851234375001596</c:v>
                </c:pt>
                <c:pt idx="2379">
                  <c:v>2.1868404687500798</c:v>
                </c:pt>
                <c:pt idx="2380">
                  <c:v>2.1886315625001598</c:v>
                </c:pt>
                <c:pt idx="2381">
                  <c:v>2.1904323437500799</c:v>
                </c:pt>
                <c:pt idx="2382">
                  <c:v>2.1921707812499203</c:v>
                </c:pt>
                <c:pt idx="2383">
                  <c:v>2.1939339062499204</c:v>
                </c:pt>
                <c:pt idx="2384">
                  <c:v>2.1957245312499203</c:v>
                </c:pt>
                <c:pt idx="2385">
                  <c:v>2.1974775000000002</c:v>
                </c:pt>
                <c:pt idx="2386">
                  <c:v>2.1991965625001599</c:v>
                </c:pt>
                <c:pt idx="2387">
                  <c:v>2.2009404687500798</c:v>
                </c:pt>
                <c:pt idx="2388">
                  <c:v>2.2026593750000001</c:v>
                </c:pt>
                <c:pt idx="2389">
                  <c:v>2.2043945312499202</c:v>
                </c:pt>
                <c:pt idx="2390">
                  <c:v>2.2061392187500797</c:v>
                </c:pt>
                <c:pt idx="2391">
                  <c:v>2.20789734375008</c:v>
                </c:pt>
                <c:pt idx="2392">
                  <c:v>2.20963328124992</c:v>
                </c:pt>
                <c:pt idx="2393">
                  <c:v>2.2113782812499201</c:v>
                </c:pt>
                <c:pt idx="2394">
                  <c:v>2.2131496875001599</c:v>
                </c:pt>
                <c:pt idx="2395">
                  <c:v>2.2148803125001599</c:v>
                </c:pt>
                <c:pt idx="2396">
                  <c:v>2.2166865625001599</c:v>
                </c:pt>
                <c:pt idx="2397">
                  <c:v>2.2184576562499201</c:v>
                </c:pt>
                <c:pt idx="2398">
                  <c:v>2.2203028125001598</c:v>
                </c:pt>
                <c:pt idx="2399">
                  <c:v>2.2221906250000001</c:v>
                </c:pt>
                <c:pt idx="2400">
                  <c:v>2.2239874999999998</c:v>
                </c:pt>
                <c:pt idx="2401">
                  <c:v>2.2257995312499199</c:v>
                </c:pt>
                <c:pt idx="2402">
                  <c:v>2.2276251562499203</c:v>
                </c:pt>
                <c:pt idx="2403">
                  <c:v>2.2294395312499202</c:v>
                </c:pt>
                <c:pt idx="2404">
                  <c:v>2.2312932812499202</c:v>
                </c:pt>
                <c:pt idx="2405">
                  <c:v>2.2331121875001596</c:v>
                </c:pt>
                <c:pt idx="2406">
                  <c:v>2.2349420312499202</c:v>
                </c:pt>
                <c:pt idx="2407">
                  <c:v>2.2367414062499202</c:v>
                </c:pt>
                <c:pt idx="2408">
                  <c:v>2.2384285937500801</c:v>
                </c:pt>
                <c:pt idx="2409">
                  <c:v>2.2400851562499202</c:v>
                </c:pt>
                <c:pt idx="2410">
                  <c:v>2.24179734375008</c:v>
                </c:pt>
                <c:pt idx="2411">
                  <c:v>2.2435084375001599</c:v>
                </c:pt>
                <c:pt idx="2412">
                  <c:v>2.2452623437500798</c:v>
                </c:pt>
                <c:pt idx="2413">
                  <c:v>2.2470139062499199</c:v>
                </c:pt>
                <c:pt idx="2414">
                  <c:v>2.24869359375008</c:v>
                </c:pt>
                <c:pt idx="2415">
                  <c:v>2.2503826562499203</c:v>
                </c:pt>
                <c:pt idx="2416">
                  <c:v>2.2521062500000002</c:v>
                </c:pt>
                <c:pt idx="2417">
                  <c:v>2.253805625</c:v>
                </c:pt>
                <c:pt idx="2418">
                  <c:v>2.2555029687500801</c:v>
                </c:pt>
                <c:pt idx="2419">
                  <c:v>2.2572228125001597</c:v>
                </c:pt>
                <c:pt idx="2420">
                  <c:v>2.2589309375001596</c:v>
                </c:pt>
                <c:pt idx="2421">
                  <c:v>2.26061234375008</c:v>
                </c:pt>
                <c:pt idx="2422">
                  <c:v>2.2623345312499201</c:v>
                </c:pt>
                <c:pt idx="2423">
                  <c:v>2.2640426562499201</c:v>
                </c:pt>
                <c:pt idx="2424">
                  <c:v>2.2657826562499199</c:v>
                </c:pt>
                <c:pt idx="2425">
                  <c:v>2.2675387499999999</c:v>
                </c:pt>
                <c:pt idx="2426">
                  <c:v>2.2693062500000001</c:v>
                </c:pt>
                <c:pt idx="2427">
                  <c:v>2.2710765625001597</c:v>
                </c:pt>
                <c:pt idx="2428">
                  <c:v>2.2728578125001597</c:v>
                </c:pt>
                <c:pt idx="2429">
                  <c:v>2.2747040625001596</c:v>
                </c:pt>
                <c:pt idx="2430">
                  <c:v>2.2764924999999998</c:v>
                </c:pt>
                <c:pt idx="2431">
                  <c:v>2.27833828124992</c:v>
                </c:pt>
                <c:pt idx="2432">
                  <c:v>2.2801650000000002</c:v>
                </c:pt>
                <c:pt idx="2433">
                  <c:v>2.2819545312499203</c:v>
                </c:pt>
                <c:pt idx="2434">
                  <c:v>2.28371406250016</c:v>
                </c:pt>
                <c:pt idx="2435">
                  <c:v>2.28555671875008</c:v>
                </c:pt>
                <c:pt idx="2436">
                  <c:v>2.2873132812499199</c:v>
                </c:pt>
                <c:pt idx="2437">
                  <c:v>2.2890454687500799</c:v>
                </c:pt>
                <c:pt idx="2438">
                  <c:v>2.2908346875001597</c:v>
                </c:pt>
                <c:pt idx="2439">
                  <c:v>2.2925542187500798</c:v>
                </c:pt>
                <c:pt idx="2440">
                  <c:v>2.2943289062499201</c:v>
                </c:pt>
                <c:pt idx="2441">
                  <c:v>2.2960421875001598</c:v>
                </c:pt>
                <c:pt idx="2442">
                  <c:v>2.2977775</c:v>
                </c:pt>
                <c:pt idx="2443">
                  <c:v>2.2995437500000002</c:v>
                </c:pt>
                <c:pt idx="2444">
                  <c:v>2.3012792187500799</c:v>
                </c:pt>
                <c:pt idx="2445">
                  <c:v>2.3030046875001595</c:v>
                </c:pt>
                <c:pt idx="2446">
                  <c:v>2.304693125</c:v>
                </c:pt>
                <c:pt idx="2447">
                  <c:v>2.30644359375008</c:v>
                </c:pt>
                <c:pt idx="2448">
                  <c:v>2.3082375000000002</c:v>
                </c:pt>
                <c:pt idx="2449">
                  <c:v>2.3099596875001596</c:v>
                </c:pt>
                <c:pt idx="2450">
                  <c:v>2.3116607812499201</c:v>
                </c:pt>
                <c:pt idx="2451">
                  <c:v>2.3133903125001596</c:v>
                </c:pt>
                <c:pt idx="2452">
                  <c:v>2.3150784375001598</c:v>
                </c:pt>
                <c:pt idx="2453">
                  <c:v>2.3167639062499203</c:v>
                </c:pt>
                <c:pt idx="2454">
                  <c:v>2.3185328125001599</c:v>
                </c:pt>
                <c:pt idx="2455">
                  <c:v>2.3202253125001597</c:v>
                </c:pt>
                <c:pt idx="2456">
                  <c:v>2.3220281250000001</c:v>
                </c:pt>
                <c:pt idx="2457">
                  <c:v>2.32379890624992</c:v>
                </c:pt>
                <c:pt idx="2458">
                  <c:v>2.3255746875001599</c:v>
                </c:pt>
                <c:pt idx="2459">
                  <c:v>2.32734</c:v>
                </c:pt>
                <c:pt idx="2460">
                  <c:v>2.3291900000000001</c:v>
                </c:pt>
                <c:pt idx="2461">
                  <c:v>2.3310143750000001</c:v>
                </c:pt>
                <c:pt idx="2462">
                  <c:v>2.3328526562499201</c:v>
                </c:pt>
                <c:pt idx="2463">
                  <c:v>2.3346664062499203</c:v>
                </c:pt>
                <c:pt idx="2464">
                  <c:v>2.3364843749999999</c:v>
                </c:pt>
                <c:pt idx="2465">
                  <c:v>2.3383025000000002</c:v>
                </c:pt>
                <c:pt idx="2466">
                  <c:v>2.3400529687500797</c:v>
                </c:pt>
                <c:pt idx="2467">
                  <c:v>2.3418446875001599</c:v>
                </c:pt>
                <c:pt idx="2468">
                  <c:v>2.3435721875001598</c:v>
                </c:pt>
                <c:pt idx="2469">
                  <c:v>2.3453481250000001</c:v>
                </c:pt>
                <c:pt idx="2470">
                  <c:v>2.3471156249999998</c:v>
                </c:pt>
                <c:pt idx="2471">
                  <c:v>2.34883859375008</c:v>
                </c:pt>
                <c:pt idx="2472">
                  <c:v>2.3506067187500799</c:v>
                </c:pt>
                <c:pt idx="2473">
                  <c:v>2.35241046875008</c:v>
                </c:pt>
                <c:pt idx="2474">
                  <c:v>2.3542031250000002</c:v>
                </c:pt>
                <c:pt idx="2475">
                  <c:v>2.355956875</c:v>
                </c:pt>
                <c:pt idx="2476">
                  <c:v>2.35780109375008</c:v>
                </c:pt>
                <c:pt idx="2477">
                  <c:v>2.3596409375001599</c:v>
                </c:pt>
                <c:pt idx="2478">
                  <c:v>2.3614156249999998</c:v>
                </c:pt>
                <c:pt idx="2479">
                  <c:v>2.3632570312499199</c:v>
                </c:pt>
                <c:pt idx="2480">
                  <c:v>2.3650712500000002</c:v>
                </c:pt>
                <c:pt idx="2481">
                  <c:v>2.3669303125001599</c:v>
                </c:pt>
                <c:pt idx="2482">
                  <c:v>2.3687312500000002</c:v>
                </c:pt>
                <c:pt idx="2483">
                  <c:v>2.3705426562499201</c:v>
                </c:pt>
                <c:pt idx="2484">
                  <c:v>2.3723535937500797</c:v>
                </c:pt>
                <c:pt idx="2485">
                  <c:v>2.3742351562499202</c:v>
                </c:pt>
                <c:pt idx="2486">
                  <c:v>2.3760842187500799</c:v>
                </c:pt>
                <c:pt idx="2487">
                  <c:v>2.3779184375001599</c:v>
                </c:pt>
                <c:pt idx="2488">
                  <c:v>2.3798564062499201</c:v>
                </c:pt>
                <c:pt idx="2489">
                  <c:v>2.3817507812499201</c:v>
                </c:pt>
                <c:pt idx="2490">
                  <c:v>2.38366578124992</c:v>
                </c:pt>
                <c:pt idx="2491">
                  <c:v>2.3855442187500797</c:v>
                </c:pt>
                <c:pt idx="2492">
                  <c:v>2.3874992187500799</c:v>
                </c:pt>
                <c:pt idx="2493">
                  <c:v>2.3893998437500801</c:v>
                </c:pt>
                <c:pt idx="2494">
                  <c:v>2.3912642187500799</c:v>
                </c:pt>
                <c:pt idx="2495">
                  <c:v>2.39312765624992</c:v>
                </c:pt>
                <c:pt idx="2496">
                  <c:v>2.3949535937500799</c:v>
                </c:pt>
                <c:pt idx="2497">
                  <c:v>2.3968059375001598</c:v>
                </c:pt>
                <c:pt idx="2498">
                  <c:v>2.3986153125001599</c:v>
                </c:pt>
                <c:pt idx="2499">
                  <c:v>2.40043390624992</c:v>
                </c:pt>
                <c:pt idx="2500">
                  <c:v>2.4021975000000002</c:v>
                </c:pt>
                <c:pt idx="2501">
                  <c:v>2.4040203125001596</c:v>
                </c:pt>
                <c:pt idx="2502">
                  <c:v>2.405763125</c:v>
                </c:pt>
                <c:pt idx="2503">
                  <c:v>2.4075173437500799</c:v>
                </c:pt>
                <c:pt idx="2504">
                  <c:v>2.4093162499999998</c:v>
                </c:pt>
                <c:pt idx="2505">
                  <c:v>2.4110689062499202</c:v>
                </c:pt>
                <c:pt idx="2506">
                  <c:v>2.4128343750000001</c:v>
                </c:pt>
                <c:pt idx="2507">
                  <c:v>2.4145831250000001</c:v>
                </c:pt>
                <c:pt idx="2508">
                  <c:v>2.4163546875001596</c:v>
                </c:pt>
                <c:pt idx="2509">
                  <c:v>2.4180696875001599</c:v>
                </c:pt>
                <c:pt idx="2510">
                  <c:v>2.4198442187500797</c:v>
                </c:pt>
                <c:pt idx="2511">
                  <c:v>2.42155609375008</c:v>
                </c:pt>
                <c:pt idx="2512">
                  <c:v>2.4232876562499199</c:v>
                </c:pt>
                <c:pt idx="2513">
                  <c:v>2.42505765624992</c:v>
                </c:pt>
                <c:pt idx="2514">
                  <c:v>2.4267923437500798</c:v>
                </c:pt>
                <c:pt idx="2515">
                  <c:v>2.4285490625001596</c:v>
                </c:pt>
                <c:pt idx="2516">
                  <c:v>2.4303171875001599</c:v>
                </c:pt>
                <c:pt idx="2517">
                  <c:v>2.43210640624992</c:v>
                </c:pt>
                <c:pt idx="2518">
                  <c:v>2.43387796875008</c:v>
                </c:pt>
                <c:pt idx="2519">
                  <c:v>2.4357104687500799</c:v>
                </c:pt>
                <c:pt idx="2520">
                  <c:v>2.4375126562499201</c:v>
                </c:pt>
                <c:pt idx="2521">
                  <c:v>2.4393551562499201</c:v>
                </c:pt>
                <c:pt idx="2522">
                  <c:v>2.4411779687500799</c:v>
                </c:pt>
                <c:pt idx="2523">
                  <c:v>2.4430367187500797</c:v>
                </c:pt>
                <c:pt idx="2524">
                  <c:v>2.44487609375008</c:v>
                </c:pt>
                <c:pt idx="2525">
                  <c:v>2.4466884375001596</c:v>
                </c:pt>
                <c:pt idx="2526">
                  <c:v>2.4485178125001599</c:v>
                </c:pt>
                <c:pt idx="2527">
                  <c:v>2.4503189062499202</c:v>
                </c:pt>
                <c:pt idx="2528">
                  <c:v>2.4520960937500798</c:v>
                </c:pt>
                <c:pt idx="2529">
                  <c:v>2.4538992187500797</c:v>
                </c:pt>
                <c:pt idx="2530">
                  <c:v>2.4556885937500801</c:v>
                </c:pt>
                <c:pt idx="2531">
                  <c:v>2.4574600000000002</c:v>
                </c:pt>
                <c:pt idx="2532">
                  <c:v>2.45926984375008</c:v>
                </c:pt>
                <c:pt idx="2533">
                  <c:v>2.4610071875001598</c:v>
                </c:pt>
                <c:pt idx="2534">
                  <c:v>2.4627121875001596</c:v>
                </c:pt>
                <c:pt idx="2535">
                  <c:v>2.4645112500000002</c:v>
                </c:pt>
                <c:pt idx="2536">
                  <c:v>2.4662479687500798</c:v>
                </c:pt>
                <c:pt idx="2537">
                  <c:v>2.46797765624992</c:v>
                </c:pt>
                <c:pt idx="2538">
                  <c:v>2.46978640624992</c:v>
                </c:pt>
                <c:pt idx="2539">
                  <c:v>2.4715951562499203</c:v>
                </c:pt>
                <c:pt idx="2540">
                  <c:v>2.47341046875008</c:v>
                </c:pt>
                <c:pt idx="2541">
                  <c:v>2.47523453124992</c:v>
                </c:pt>
                <c:pt idx="2542">
                  <c:v>2.4771151562499201</c:v>
                </c:pt>
                <c:pt idx="2543">
                  <c:v>2.4789865625001597</c:v>
                </c:pt>
                <c:pt idx="2544">
                  <c:v>2.4809117187500798</c:v>
                </c:pt>
                <c:pt idx="2545">
                  <c:v>2.4828407812499202</c:v>
                </c:pt>
                <c:pt idx="2546">
                  <c:v>2.4848085937500799</c:v>
                </c:pt>
                <c:pt idx="2547">
                  <c:v>2.48677015624992</c:v>
                </c:pt>
                <c:pt idx="2548">
                  <c:v>2.4886848437500797</c:v>
                </c:pt>
                <c:pt idx="2549">
                  <c:v>2.4905607812499202</c:v>
                </c:pt>
                <c:pt idx="2550">
                  <c:v>2.49247734375008</c:v>
                </c:pt>
                <c:pt idx="2551">
                  <c:v>2.4943325000000001</c:v>
                </c:pt>
                <c:pt idx="2552">
                  <c:v>2.4961531250000002</c:v>
                </c:pt>
                <c:pt idx="2553">
                  <c:v>2.49804390624992</c:v>
                </c:pt>
                <c:pt idx="2554">
                  <c:v>2.4999353125001598</c:v>
                </c:pt>
                <c:pt idx="2555">
                  <c:v>2.5018109375001596</c:v>
                </c:pt>
                <c:pt idx="2556">
                  <c:v>2.5036301562499199</c:v>
                </c:pt>
                <c:pt idx="2557">
                  <c:v>2.5054765625001596</c:v>
                </c:pt>
                <c:pt idx="2558">
                  <c:v>2.5073103125001599</c:v>
                </c:pt>
                <c:pt idx="2559">
                  <c:v>2.50914828124992</c:v>
                </c:pt>
                <c:pt idx="2560">
                  <c:v>2.5109612499999998</c:v>
                </c:pt>
                <c:pt idx="2561">
                  <c:v>2.5128262499999998</c:v>
                </c:pt>
                <c:pt idx="2562">
                  <c:v>2.5146576562499203</c:v>
                </c:pt>
                <c:pt idx="2563">
                  <c:v>2.5164671875001599</c:v>
                </c:pt>
                <c:pt idx="2564">
                  <c:v>2.5182184375001597</c:v>
                </c:pt>
                <c:pt idx="2565">
                  <c:v>2.51994421875008</c:v>
                </c:pt>
                <c:pt idx="2566">
                  <c:v>2.5217679687500798</c:v>
                </c:pt>
                <c:pt idx="2567">
                  <c:v>2.5235120312499202</c:v>
                </c:pt>
                <c:pt idx="2568">
                  <c:v>2.5252695312499203</c:v>
                </c:pt>
                <c:pt idx="2569">
                  <c:v>2.5270600000000001</c:v>
                </c:pt>
                <c:pt idx="2570">
                  <c:v>2.5288287500000002</c:v>
                </c:pt>
                <c:pt idx="2571">
                  <c:v>2.5306270312499199</c:v>
                </c:pt>
                <c:pt idx="2572">
                  <c:v>2.5324651562499203</c:v>
                </c:pt>
                <c:pt idx="2573">
                  <c:v>2.5342751562499202</c:v>
                </c:pt>
                <c:pt idx="2574">
                  <c:v>2.5361440625001599</c:v>
                </c:pt>
                <c:pt idx="2575">
                  <c:v>2.5380353125001598</c:v>
                </c:pt>
                <c:pt idx="2576">
                  <c:v>2.5398493750000002</c:v>
                </c:pt>
                <c:pt idx="2577">
                  <c:v>2.5417245312499199</c:v>
                </c:pt>
                <c:pt idx="2578">
                  <c:v>2.5435417187500797</c:v>
                </c:pt>
                <c:pt idx="2579">
                  <c:v>2.545401875</c:v>
                </c:pt>
                <c:pt idx="2580">
                  <c:v>2.5472485937500799</c:v>
                </c:pt>
                <c:pt idx="2581">
                  <c:v>2.5491028125001596</c:v>
                </c:pt>
                <c:pt idx="2582">
                  <c:v>2.5509517187500799</c:v>
                </c:pt>
                <c:pt idx="2583">
                  <c:v>2.5527728125001596</c:v>
                </c:pt>
                <c:pt idx="2584">
                  <c:v>2.55460921875008</c:v>
                </c:pt>
                <c:pt idx="2585">
                  <c:v>2.5564089062499202</c:v>
                </c:pt>
                <c:pt idx="2586">
                  <c:v>2.5582140625001597</c:v>
                </c:pt>
                <c:pt idx="2587">
                  <c:v>2.5600225000000001</c:v>
                </c:pt>
                <c:pt idx="2588">
                  <c:v>2.5619423437500797</c:v>
                </c:pt>
                <c:pt idx="2589">
                  <c:v>2.5637681250000002</c:v>
                </c:pt>
                <c:pt idx="2590">
                  <c:v>2.5656251562499199</c:v>
                </c:pt>
                <c:pt idx="2591">
                  <c:v>2.5674673437500797</c:v>
                </c:pt>
                <c:pt idx="2592">
                  <c:v>2.5692428125001596</c:v>
                </c:pt>
                <c:pt idx="2593">
                  <c:v>2.5710798437500797</c:v>
                </c:pt>
                <c:pt idx="2594">
                  <c:v>2.57292578124992</c:v>
                </c:pt>
                <c:pt idx="2595">
                  <c:v>2.5747595312499203</c:v>
                </c:pt>
                <c:pt idx="2596">
                  <c:v>2.5766178125001598</c:v>
                </c:pt>
                <c:pt idx="2597">
                  <c:v>2.5784518749999998</c:v>
                </c:pt>
                <c:pt idx="2598">
                  <c:v>2.5802503125001599</c:v>
                </c:pt>
                <c:pt idx="2599">
                  <c:v>2.58209390624992</c:v>
                </c:pt>
                <c:pt idx="2600">
                  <c:v>2.5839235937500797</c:v>
                </c:pt>
                <c:pt idx="2601">
                  <c:v>2.5857901562499199</c:v>
                </c:pt>
                <c:pt idx="2602">
                  <c:v>2.5876951562499202</c:v>
                </c:pt>
                <c:pt idx="2603">
                  <c:v>2.58957765624992</c:v>
                </c:pt>
                <c:pt idx="2604">
                  <c:v>2.5914956249999999</c:v>
                </c:pt>
                <c:pt idx="2605">
                  <c:v>2.59340046875008</c:v>
                </c:pt>
                <c:pt idx="2606">
                  <c:v>2.5953528125001597</c:v>
                </c:pt>
                <c:pt idx="2607">
                  <c:v>2.59731234375008</c:v>
                </c:pt>
                <c:pt idx="2608">
                  <c:v>2.59927890624992</c:v>
                </c:pt>
                <c:pt idx="2609">
                  <c:v>2.60118781250016</c:v>
                </c:pt>
                <c:pt idx="2610">
                  <c:v>2.603145</c:v>
                </c:pt>
                <c:pt idx="2611">
                  <c:v>2.6050696875001598</c:v>
                </c:pt>
                <c:pt idx="2612">
                  <c:v>2.6069992187500799</c:v>
                </c:pt>
                <c:pt idx="2613">
                  <c:v>2.6089493749999999</c:v>
                </c:pt>
                <c:pt idx="2614">
                  <c:v>2.6108085937500798</c:v>
                </c:pt>
                <c:pt idx="2615">
                  <c:v>2.6126732812499203</c:v>
                </c:pt>
                <c:pt idx="2616">
                  <c:v>2.6145217187500798</c:v>
                </c:pt>
                <c:pt idx="2617">
                  <c:v>2.6163865625001597</c:v>
                </c:pt>
                <c:pt idx="2618">
                  <c:v>2.6182265625001597</c:v>
                </c:pt>
                <c:pt idx="2619">
                  <c:v>2.6201053125001597</c:v>
                </c:pt>
                <c:pt idx="2620">
                  <c:v>2.621943125</c:v>
                </c:pt>
                <c:pt idx="2621">
                  <c:v>2.623785625</c:v>
                </c:pt>
                <c:pt idx="2622">
                  <c:v>2.625645</c:v>
                </c:pt>
                <c:pt idx="2623">
                  <c:v>2.6275071875001599</c:v>
                </c:pt>
                <c:pt idx="2624">
                  <c:v>2.6294121875001597</c:v>
                </c:pt>
                <c:pt idx="2625">
                  <c:v>2.6313121875001597</c:v>
                </c:pt>
                <c:pt idx="2626">
                  <c:v>2.6332146875001596</c:v>
                </c:pt>
                <c:pt idx="2627">
                  <c:v>2.6351543749999999</c:v>
                </c:pt>
                <c:pt idx="2628">
                  <c:v>2.6370856250000001</c:v>
                </c:pt>
                <c:pt idx="2629">
                  <c:v>2.6390150000000001</c:v>
                </c:pt>
                <c:pt idx="2630">
                  <c:v>2.640970625</c:v>
                </c:pt>
                <c:pt idx="2631">
                  <c:v>2.6428946875001595</c:v>
                </c:pt>
                <c:pt idx="2632">
                  <c:v>2.6447871875001598</c:v>
                </c:pt>
                <c:pt idx="2633">
                  <c:v>2.6467234375001598</c:v>
                </c:pt>
                <c:pt idx="2634">
                  <c:v>2.6486537499999998</c:v>
                </c:pt>
                <c:pt idx="2635">
                  <c:v>2.6506153125001597</c:v>
                </c:pt>
                <c:pt idx="2636">
                  <c:v>2.6525378125001597</c:v>
                </c:pt>
                <c:pt idx="2637">
                  <c:v>2.6544303125001596</c:v>
                </c:pt>
                <c:pt idx="2638">
                  <c:v>2.6562903125001598</c:v>
                </c:pt>
                <c:pt idx="2639">
                  <c:v>2.6582403125001597</c:v>
                </c:pt>
                <c:pt idx="2640">
                  <c:v>2.6600915625001598</c:v>
                </c:pt>
                <c:pt idx="2641">
                  <c:v>2.6620021875001596</c:v>
                </c:pt>
                <c:pt idx="2642">
                  <c:v>2.6639690625001595</c:v>
                </c:pt>
                <c:pt idx="2643">
                  <c:v>2.6658640625001597</c:v>
                </c:pt>
                <c:pt idx="2644">
                  <c:v>2.6677553125001596</c:v>
                </c:pt>
                <c:pt idx="2645">
                  <c:v>2.6696553125001596</c:v>
                </c:pt>
                <c:pt idx="2646">
                  <c:v>2.6715581249999998</c:v>
                </c:pt>
                <c:pt idx="2647">
                  <c:v>2.6734815625001596</c:v>
                </c:pt>
                <c:pt idx="2648">
                  <c:v>2.6754290625001595</c:v>
                </c:pt>
                <c:pt idx="2649">
                  <c:v>2.6772984375001596</c:v>
                </c:pt>
                <c:pt idx="2650">
                  <c:v>2.6792053125001596</c:v>
                </c:pt>
                <c:pt idx="2651">
                  <c:v>2.6811271875001599</c:v>
                </c:pt>
                <c:pt idx="2652">
                  <c:v>2.6829856250000002</c:v>
                </c:pt>
                <c:pt idx="2653">
                  <c:v>2.6848025</c:v>
                </c:pt>
                <c:pt idx="2654">
                  <c:v>2.6866456250000001</c:v>
                </c:pt>
                <c:pt idx="2655">
                  <c:v>2.6884796875001595</c:v>
                </c:pt>
                <c:pt idx="2656">
                  <c:v>2.6903146875001598</c:v>
                </c:pt>
                <c:pt idx="2657">
                  <c:v>2.6921746875001595</c:v>
                </c:pt>
                <c:pt idx="2658">
                  <c:v>2.6940237499999999</c:v>
                </c:pt>
                <c:pt idx="2659">
                  <c:v>2.6959481250000001</c:v>
                </c:pt>
                <c:pt idx="2660">
                  <c:v>2.6978675000000001</c:v>
                </c:pt>
                <c:pt idx="2661">
                  <c:v>2.6997487499999999</c:v>
                </c:pt>
                <c:pt idx="2662">
                  <c:v>2.7016481250000002</c:v>
                </c:pt>
                <c:pt idx="2663">
                  <c:v>2.7036487500000002</c:v>
                </c:pt>
                <c:pt idx="2664">
                  <c:v>2.7055715625001597</c:v>
                </c:pt>
                <c:pt idx="2665">
                  <c:v>2.7075496875001597</c:v>
                </c:pt>
                <c:pt idx="2666">
                  <c:v>2.7094890625001598</c:v>
                </c:pt>
                <c:pt idx="2667">
                  <c:v>2.7114040625001596</c:v>
                </c:pt>
                <c:pt idx="2668">
                  <c:v>2.7133568750000001</c:v>
                </c:pt>
                <c:pt idx="2669">
                  <c:v>2.7152503125001597</c:v>
                </c:pt>
                <c:pt idx="2670">
                  <c:v>2.717155</c:v>
                </c:pt>
                <c:pt idx="2671">
                  <c:v>2.7190690625001599</c:v>
                </c:pt>
                <c:pt idx="2672">
                  <c:v>2.7209406249999999</c:v>
                </c:pt>
                <c:pt idx="2673">
                  <c:v>2.7228106250000002</c:v>
                </c:pt>
                <c:pt idx="2674">
                  <c:v>2.724725625</c:v>
                </c:pt>
                <c:pt idx="2675">
                  <c:v>2.7266262499999998</c:v>
                </c:pt>
                <c:pt idx="2676">
                  <c:v>2.7285428125001596</c:v>
                </c:pt>
                <c:pt idx="2677">
                  <c:v>2.7304678125001596</c:v>
                </c:pt>
                <c:pt idx="2678">
                  <c:v>2.7323712499999999</c:v>
                </c:pt>
                <c:pt idx="2679">
                  <c:v>2.7341893750000001</c:v>
                </c:pt>
                <c:pt idx="2680">
                  <c:v>2.7360696875001596</c:v>
                </c:pt>
                <c:pt idx="2681">
                  <c:v>2.7380059375001595</c:v>
                </c:pt>
                <c:pt idx="2682">
                  <c:v>2.7398828125001597</c:v>
                </c:pt>
                <c:pt idx="2683">
                  <c:v>2.7417587499999998</c:v>
                </c:pt>
                <c:pt idx="2684">
                  <c:v>2.7436124999999998</c:v>
                </c:pt>
                <c:pt idx="2685">
                  <c:v>2.7454715625001596</c:v>
                </c:pt>
                <c:pt idx="2686">
                  <c:v>2.7473681249999999</c:v>
                </c:pt>
                <c:pt idx="2687">
                  <c:v>2.7492562500000002</c:v>
                </c:pt>
                <c:pt idx="2688">
                  <c:v>2.7511168750000001</c:v>
                </c:pt>
                <c:pt idx="2689">
                  <c:v>2.7531221875001597</c:v>
                </c:pt>
                <c:pt idx="2690">
                  <c:v>2.7550481250000001</c:v>
                </c:pt>
                <c:pt idx="2691">
                  <c:v>2.7568753125001599</c:v>
                </c:pt>
                <c:pt idx="2692">
                  <c:v>2.7588084375001598</c:v>
                </c:pt>
                <c:pt idx="2693">
                  <c:v>2.7607703125001599</c:v>
                </c:pt>
                <c:pt idx="2694">
                  <c:v>2.7627053125001599</c:v>
                </c:pt>
                <c:pt idx="2695">
                  <c:v>2.7646406250000002</c:v>
                </c:pt>
                <c:pt idx="2696">
                  <c:v>2.7665612500000001</c:v>
                </c:pt>
                <c:pt idx="2697">
                  <c:v>2.7684740625001596</c:v>
                </c:pt>
                <c:pt idx="2698">
                  <c:v>2.7704306249999999</c:v>
                </c:pt>
                <c:pt idx="2699">
                  <c:v>2.7723393750000001</c:v>
                </c:pt>
                <c:pt idx="2700">
                  <c:v>2.77428281250016</c:v>
                </c:pt>
                <c:pt idx="2701">
                  <c:v>2.7762543750000002</c:v>
                </c:pt>
                <c:pt idx="2702">
                  <c:v>2.7782106249999998</c:v>
                </c:pt>
                <c:pt idx="2703">
                  <c:v>2.780129375</c:v>
                </c:pt>
                <c:pt idx="2704">
                  <c:v>2.7820325000000001</c:v>
                </c:pt>
                <c:pt idx="2705">
                  <c:v>2.7840240625001598</c:v>
                </c:pt>
                <c:pt idx="2706">
                  <c:v>2.7859621875001599</c:v>
                </c:pt>
                <c:pt idx="2707">
                  <c:v>2.78791375</c:v>
                </c:pt>
                <c:pt idx="2708">
                  <c:v>2.7898243749999998</c:v>
                </c:pt>
                <c:pt idx="2709">
                  <c:v>2.7917390625001599</c:v>
                </c:pt>
                <c:pt idx="2710">
                  <c:v>2.7936596875001598</c:v>
                </c:pt>
                <c:pt idx="2711">
                  <c:v>2.79562</c:v>
                </c:pt>
                <c:pt idx="2712">
                  <c:v>2.7975753125001597</c:v>
                </c:pt>
                <c:pt idx="2713">
                  <c:v>2.7995325000000002</c:v>
                </c:pt>
                <c:pt idx="2714">
                  <c:v>2.8015509375001599</c:v>
                </c:pt>
                <c:pt idx="2715">
                  <c:v>2.8034665625001596</c:v>
                </c:pt>
                <c:pt idx="2716">
                  <c:v>2.8054053125001599</c:v>
                </c:pt>
                <c:pt idx="2717">
                  <c:v>2.8073825000000001</c:v>
                </c:pt>
                <c:pt idx="2718">
                  <c:v>2.8093900000000001</c:v>
                </c:pt>
                <c:pt idx="2719">
                  <c:v>2.8113684375001595</c:v>
                </c:pt>
                <c:pt idx="2720">
                  <c:v>2.8133374999999998</c:v>
                </c:pt>
                <c:pt idx="2721">
                  <c:v>2.8153203125001598</c:v>
                </c:pt>
                <c:pt idx="2722">
                  <c:v>2.8172674999999998</c:v>
                </c:pt>
                <c:pt idx="2723">
                  <c:v>2.8192778125001596</c:v>
                </c:pt>
                <c:pt idx="2724">
                  <c:v>2.8212393750000002</c:v>
                </c:pt>
                <c:pt idx="2725">
                  <c:v>2.8232034375001596</c:v>
                </c:pt>
                <c:pt idx="2726">
                  <c:v>2.8251781249999999</c:v>
                </c:pt>
                <c:pt idx="2727">
                  <c:v>2.8271506249999998</c:v>
                </c:pt>
                <c:pt idx="2728">
                  <c:v>2.8290746875001598</c:v>
                </c:pt>
                <c:pt idx="2729">
                  <c:v>2.8310343750000002</c:v>
                </c:pt>
                <c:pt idx="2730">
                  <c:v>2.832975625</c:v>
                </c:pt>
                <c:pt idx="2731">
                  <c:v>2.8348781249999999</c:v>
                </c:pt>
                <c:pt idx="2732">
                  <c:v>2.8368078125001599</c:v>
                </c:pt>
                <c:pt idx="2733">
                  <c:v>2.83868125</c:v>
                </c:pt>
                <c:pt idx="2734">
                  <c:v>2.8405834375001597</c:v>
                </c:pt>
                <c:pt idx="2735">
                  <c:v>2.8424815625001596</c:v>
                </c:pt>
                <c:pt idx="2736">
                  <c:v>2.8444103125001599</c:v>
                </c:pt>
                <c:pt idx="2737">
                  <c:v>2.8462759375001596</c:v>
                </c:pt>
                <c:pt idx="2738">
                  <c:v>2.8481490625001595</c:v>
                </c:pt>
                <c:pt idx="2739">
                  <c:v>2.8500725</c:v>
                </c:pt>
                <c:pt idx="2740">
                  <c:v>2.8519528125001599</c:v>
                </c:pt>
                <c:pt idx="2741">
                  <c:v>2.853855625</c:v>
                </c:pt>
                <c:pt idx="2742">
                  <c:v>2.8557593749999999</c:v>
                </c:pt>
                <c:pt idx="2743">
                  <c:v>2.8576287499999999</c:v>
                </c:pt>
                <c:pt idx="2744">
                  <c:v>2.85953875</c:v>
                </c:pt>
                <c:pt idx="2745">
                  <c:v>2.8615121875001597</c:v>
                </c:pt>
                <c:pt idx="2746">
                  <c:v>2.863415625</c:v>
                </c:pt>
                <c:pt idx="2747">
                  <c:v>2.8653203125001596</c:v>
                </c:pt>
                <c:pt idx="2748">
                  <c:v>2.8673178125001599</c:v>
                </c:pt>
                <c:pt idx="2749">
                  <c:v>2.8692437499999999</c:v>
                </c:pt>
                <c:pt idx="2750">
                  <c:v>2.8712090625001596</c:v>
                </c:pt>
                <c:pt idx="2751">
                  <c:v>2.8731787500000001</c:v>
                </c:pt>
                <c:pt idx="2752">
                  <c:v>2.8751681250000001</c:v>
                </c:pt>
                <c:pt idx="2753">
                  <c:v>2.8771475</c:v>
                </c:pt>
                <c:pt idx="2754">
                  <c:v>2.8791540625001599</c:v>
                </c:pt>
                <c:pt idx="2755">
                  <c:v>2.8810703125001598</c:v>
                </c:pt>
                <c:pt idx="2756">
                  <c:v>2.8830796875001599</c:v>
                </c:pt>
                <c:pt idx="2757">
                  <c:v>2.8851162499999998</c:v>
                </c:pt>
                <c:pt idx="2758">
                  <c:v>2.8871103125001598</c:v>
                </c:pt>
                <c:pt idx="2759">
                  <c:v>2.8890740625001596</c:v>
                </c:pt>
                <c:pt idx="2760">
                  <c:v>2.8910734375001597</c:v>
                </c:pt>
                <c:pt idx="2761">
                  <c:v>2.8930962500000001</c:v>
                </c:pt>
                <c:pt idx="2762">
                  <c:v>2.8950690625001596</c:v>
                </c:pt>
                <c:pt idx="2763">
                  <c:v>2.8971049999999998</c:v>
                </c:pt>
                <c:pt idx="2764">
                  <c:v>2.8990728125001599</c:v>
                </c:pt>
                <c:pt idx="2765">
                  <c:v>2.9010484375001599</c:v>
                </c:pt>
                <c:pt idx="2766">
                  <c:v>2.9030009375001598</c:v>
                </c:pt>
                <c:pt idx="2767">
                  <c:v>2.9049856250000001</c:v>
                </c:pt>
                <c:pt idx="2768">
                  <c:v>2.9069281249999999</c:v>
                </c:pt>
                <c:pt idx="2769">
                  <c:v>2.9089103125001596</c:v>
                </c:pt>
                <c:pt idx="2770">
                  <c:v>2.9109203125001599</c:v>
                </c:pt>
                <c:pt idx="2771">
                  <c:v>2.91283156250016</c:v>
                </c:pt>
                <c:pt idx="2772">
                  <c:v>2.9147971875001599</c:v>
                </c:pt>
                <c:pt idx="2773">
                  <c:v>2.9167575000000001</c:v>
                </c:pt>
                <c:pt idx="2774">
                  <c:v>2.9186475000000001</c:v>
                </c:pt>
                <c:pt idx="2775">
                  <c:v>2.9206096875001597</c:v>
                </c:pt>
                <c:pt idx="2776">
                  <c:v>2.922584375</c:v>
                </c:pt>
                <c:pt idx="2777">
                  <c:v>2.92452625</c:v>
                </c:pt>
                <c:pt idx="2778">
                  <c:v>2.9264843749999998</c:v>
                </c:pt>
                <c:pt idx="2779">
                  <c:v>2.92846875</c:v>
                </c:pt>
                <c:pt idx="2780">
                  <c:v>2.9303690625001599</c:v>
                </c:pt>
                <c:pt idx="2781">
                  <c:v>2.9323915625001598</c:v>
                </c:pt>
                <c:pt idx="2782">
                  <c:v>2.9343681250000002</c:v>
                </c:pt>
                <c:pt idx="2783">
                  <c:v>2.9362753125001597</c:v>
                </c:pt>
                <c:pt idx="2784">
                  <c:v>2.9382725000000001</c:v>
                </c:pt>
                <c:pt idx="2785">
                  <c:v>2.94026875</c:v>
                </c:pt>
                <c:pt idx="2786">
                  <c:v>2.9422365625001596</c:v>
                </c:pt>
                <c:pt idx="2787">
                  <c:v>2.9441815625001597</c:v>
                </c:pt>
                <c:pt idx="2788">
                  <c:v>2.9461503125001598</c:v>
                </c:pt>
                <c:pt idx="2789">
                  <c:v>2.94808156250016</c:v>
                </c:pt>
                <c:pt idx="2790">
                  <c:v>2.9500406250000002</c:v>
                </c:pt>
                <c:pt idx="2791">
                  <c:v>2.9519025000000001</c:v>
                </c:pt>
                <c:pt idx="2792">
                  <c:v>2.9538331250000001</c:v>
                </c:pt>
                <c:pt idx="2793">
                  <c:v>2.9557781250000001</c:v>
                </c:pt>
                <c:pt idx="2794">
                  <c:v>2.9576871875001598</c:v>
                </c:pt>
                <c:pt idx="2795">
                  <c:v>2.9595750000000001</c:v>
                </c:pt>
                <c:pt idx="2796">
                  <c:v>2.96144843750016</c:v>
                </c:pt>
                <c:pt idx="2797">
                  <c:v>2.9633296875001598</c:v>
                </c:pt>
                <c:pt idx="2798">
                  <c:v>2.9651715625001596</c:v>
                </c:pt>
                <c:pt idx="2799">
                  <c:v>2.9670143750000002</c:v>
                </c:pt>
                <c:pt idx="2800">
                  <c:v>2.968931875</c:v>
                </c:pt>
                <c:pt idx="2801">
                  <c:v>2.9709162500000001</c:v>
                </c:pt>
                <c:pt idx="2802">
                  <c:v>2.9728193749999998</c:v>
                </c:pt>
                <c:pt idx="2803">
                  <c:v>2.9747218750000002</c:v>
                </c:pt>
                <c:pt idx="2804">
                  <c:v>2.9767046875001597</c:v>
                </c:pt>
                <c:pt idx="2805">
                  <c:v>2.9786446875001595</c:v>
                </c:pt>
                <c:pt idx="2806">
                  <c:v>2.980639375</c:v>
                </c:pt>
                <c:pt idx="2807">
                  <c:v>2.9826659375001596</c:v>
                </c:pt>
                <c:pt idx="2808">
                  <c:v>2.9847146875001598</c:v>
                </c:pt>
                <c:pt idx="2809">
                  <c:v>2.9867484375001596</c:v>
                </c:pt>
                <c:pt idx="2810">
                  <c:v>2.988731875</c:v>
                </c:pt>
                <c:pt idx="2811">
                  <c:v>2.9907428125001596</c:v>
                </c:pt>
                <c:pt idx="2812">
                  <c:v>2.9927584375001599</c:v>
                </c:pt>
                <c:pt idx="2813">
                  <c:v>2.9948493749999998</c:v>
                </c:pt>
                <c:pt idx="2814">
                  <c:v>2.9969103125001597</c:v>
                </c:pt>
                <c:pt idx="2815">
                  <c:v>2.9989503125001598</c:v>
                </c:pt>
                <c:pt idx="2816">
                  <c:v>3.0009825000000001</c:v>
                </c:pt>
                <c:pt idx="2817">
                  <c:v>3.0029987500000002</c:v>
                </c:pt>
                <c:pt idx="2818">
                  <c:v>3.0050112499999999</c:v>
                </c:pt>
                <c:pt idx="2819">
                  <c:v>3.0070712500000001</c:v>
                </c:pt>
                <c:pt idx="2820">
                  <c:v>3.0091271875001597</c:v>
                </c:pt>
                <c:pt idx="2821">
                  <c:v>3.0111596875001596</c:v>
                </c:pt>
                <c:pt idx="2822">
                  <c:v>3.0132249999999998</c:v>
                </c:pt>
                <c:pt idx="2823">
                  <c:v>3.0152340625001597</c:v>
                </c:pt>
                <c:pt idx="2824">
                  <c:v>3.0172646875001599</c:v>
                </c:pt>
                <c:pt idx="2825">
                  <c:v>3.0193053125001597</c:v>
                </c:pt>
                <c:pt idx="2826">
                  <c:v>3.0212862500000002</c:v>
                </c:pt>
                <c:pt idx="2827">
                  <c:v>3.0233134375001596</c:v>
                </c:pt>
                <c:pt idx="2828">
                  <c:v>3.0253506250000002</c:v>
                </c:pt>
                <c:pt idx="2829">
                  <c:v>3.027384375</c:v>
                </c:pt>
                <c:pt idx="2830">
                  <c:v>3.0294428125001596</c:v>
                </c:pt>
                <c:pt idx="2831">
                  <c:v>3.0314646875001596</c:v>
                </c:pt>
                <c:pt idx="2832">
                  <c:v>3.0334768749999999</c:v>
                </c:pt>
                <c:pt idx="2833">
                  <c:v>3.0355409375001599</c:v>
                </c:pt>
                <c:pt idx="2834">
                  <c:v>3.0376068749999998</c:v>
                </c:pt>
                <c:pt idx="2835">
                  <c:v>3.0396384375001597</c:v>
                </c:pt>
                <c:pt idx="2836">
                  <c:v>3.0417412499999998</c:v>
                </c:pt>
                <c:pt idx="2837">
                  <c:v>3.0438021875001597</c:v>
                </c:pt>
                <c:pt idx="2838">
                  <c:v>3.0458471875001596</c:v>
                </c:pt>
                <c:pt idx="2839">
                  <c:v>3.0478593749999998</c:v>
                </c:pt>
                <c:pt idx="2840">
                  <c:v>3.04989</c:v>
                </c:pt>
                <c:pt idx="2841">
                  <c:v>3.0518853125001599</c:v>
                </c:pt>
                <c:pt idx="2842">
                  <c:v>3.0538934375001596</c:v>
                </c:pt>
                <c:pt idx="2843">
                  <c:v>3.0558640625001599</c:v>
                </c:pt>
                <c:pt idx="2844">
                  <c:v>3.0578253125001598</c:v>
                </c:pt>
                <c:pt idx="2845">
                  <c:v>3.0598590625001596</c:v>
                </c:pt>
                <c:pt idx="2846">
                  <c:v>3.0618759375001598</c:v>
                </c:pt>
                <c:pt idx="2847">
                  <c:v>3.0638281250000001</c:v>
                </c:pt>
                <c:pt idx="2848">
                  <c:v>3.0657765625001598</c:v>
                </c:pt>
                <c:pt idx="2849">
                  <c:v>3.0677812499999999</c:v>
                </c:pt>
                <c:pt idx="2850">
                  <c:v>3.06977375</c:v>
                </c:pt>
                <c:pt idx="2851">
                  <c:v>3.0717075</c:v>
                </c:pt>
                <c:pt idx="2852">
                  <c:v>3.0736456250000002</c:v>
                </c:pt>
                <c:pt idx="2853">
                  <c:v>3.0756034375001597</c:v>
                </c:pt>
                <c:pt idx="2854">
                  <c:v>3.0775428125001598</c:v>
                </c:pt>
                <c:pt idx="2855">
                  <c:v>3.0794584375001599</c:v>
                </c:pt>
                <c:pt idx="2856">
                  <c:v>3.0814056249999999</c:v>
                </c:pt>
                <c:pt idx="2857">
                  <c:v>3.0833374999999998</c:v>
                </c:pt>
                <c:pt idx="2858">
                  <c:v>3.0853128125001597</c:v>
                </c:pt>
                <c:pt idx="2859">
                  <c:v>3.0872968749999998</c:v>
                </c:pt>
                <c:pt idx="2860">
                  <c:v>3.0892443749999998</c:v>
                </c:pt>
                <c:pt idx="2861">
                  <c:v>3.0912484375001599</c:v>
                </c:pt>
                <c:pt idx="2862">
                  <c:v>3.0932990625001597</c:v>
                </c:pt>
                <c:pt idx="2863">
                  <c:v>3.09526375</c:v>
                </c:pt>
                <c:pt idx="2864">
                  <c:v>3.097320625</c:v>
                </c:pt>
                <c:pt idx="2865">
                  <c:v>3.0993237499999999</c:v>
                </c:pt>
                <c:pt idx="2866">
                  <c:v>3.1013243749999999</c:v>
                </c:pt>
                <c:pt idx="2867">
                  <c:v>3.1033509375001596</c:v>
                </c:pt>
                <c:pt idx="2868">
                  <c:v>3.1054356250000001</c:v>
                </c:pt>
                <c:pt idx="2869">
                  <c:v>3.1074068750000001</c:v>
                </c:pt>
                <c:pt idx="2870">
                  <c:v>3.1094875000000002</c:v>
                </c:pt>
                <c:pt idx="2871">
                  <c:v>3.1115378125001598</c:v>
                </c:pt>
                <c:pt idx="2872">
                  <c:v>3.1135868750000002</c:v>
                </c:pt>
                <c:pt idx="2873">
                  <c:v>3.1156496875001598</c:v>
                </c:pt>
                <c:pt idx="2874">
                  <c:v>3.1176721875001596</c:v>
                </c:pt>
                <c:pt idx="2875">
                  <c:v>3.1197193749999999</c:v>
                </c:pt>
                <c:pt idx="2876">
                  <c:v>3.121709375</c:v>
                </c:pt>
                <c:pt idx="2877">
                  <c:v>3.1237756249999999</c:v>
                </c:pt>
                <c:pt idx="2878">
                  <c:v>3.1257440625001598</c:v>
                </c:pt>
                <c:pt idx="2879">
                  <c:v>3.1277756249999999</c:v>
                </c:pt>
                <c:pt idx="2880">
                  <c:v>3.1296943750000001</c:v>
                </c:pt>
                <c:pt idx="2881">
                  <c:v>3.1316628125001595</c:v>
                </c:pt>
                <c:pt idx="2882">
                  <c:v>3.1336078125001596</c:v>
                </c:pt>
                <c:pt idx="2883">
                  <c:v>3.1356134375001599</c:v>
                </c:pt>
                <c:pt idx="2884">
                  <c:v>3.1375771875001597</c:v>
                </c:pt>
                <c:pt idx="2885">
                  <c:v>3.1394934375001595</c:v>
                </c:pt>
                <c:pt idx="2886">
                  <c:v>3.1415071875001597</c:v>
                </c:pt>
                <c:pt idx="2887">
                  <c:v>3.14345281250016</c:v>
                </c:pt>
                <c:pt idx="2888">
                  <c:v>3.1454784375001599</c:v>
                </c:pt>
                <c:pt idx="2889">
                  <c:v>3.1474309375001597</c:v>
                </c:pt>
                <c:pt idx="2890">
                  <c:v>3.1494456249999998</c:v>
                </c:pt>
                <c:pt idx="2891">
                  <c:v>3.1514521875001598</c:v>
                </c:pt>
                <c:pt idx="2892">
                  <c:v>3.1534696875001598</c:v>
                </c:pt>
                <c:pt idx="2893">
                  <c:v>3.1554621875001598</c:v>
                </c:pt>
                <c:pt idx="2894">
                  <c:v>3.1574828125001599</c:v>
                </c:pt>
                <c:pt idx="2895">
                  <c:v>3.1595287500000002</c:v>
                </c:pt>
                <c:pt idx="2896">
                  <c:v>3.1615390625001596</c:v>
                </c:pt>
                <c:pt idx="2897">
                  <c:v>3.1635599999999999</c:v>
                </c:pt>
                <c:pt idx="2898">
                  <c:v>3.1655850000000001</c:v>
                </c:pt>
                <c:pt idx="2899">
                  <c:v>3.1675806249999998</c:v>
                </c:pt>
                <c:pt idx="2900">
                  <c:v>3.1696015625001599</c:v>
                </c:pt>
                <c:pt idx="2901">
                  <c:v>3.17160625</c:v>
                </c:pt>
                <c:pt idx="2902">
                  <c:v>3.1736328125001596</c:v>
                </c:pt>
                <c:pt idx="2903">
                  <c:v>3.1756640625001595</c:v>
                </c:pt>
                <c:pt idx="2904">
                  <c:v>3.1776709375001597</c:v>
                </c:pt>
                <c:pt idx="2905">
                  <c:v>3.1797296875001599</c:v>
                </c:pt>
                <c:pt idx="2906">
                  <c:v>3.1817184375001597</c:v>
                </c:pt>
                <c:pt idx="2907">
                  <c:v>3.1836756249999998</c:v>
                </c:pt>
                <c:pt idx="2908">
                  <c:v>3.1856949999999999</c:v>
                </c:pt>
                <c:pt idx="2909">
                  <c:v>3.1877065625001597</c:v>
                </c:pt>
                <c:pt idx="2910">
                  <c:v>3.1896562500000001</c:v>
                </c:pt>
                <c:pt idx="2911">
                  <c:v>3.1916771875001597</c:v>
                </c:pt>
                <c:pt idx="2912">
                  <c:v>3.1937015625001597</c:v>
                </c:pt>
                <c:pt idx="2913">
                  <c:v>3.195683125</c:v>
                </c:pt>
                <c:pt idx="2914">
                  <c:v>3.1976928125001596</c:v>
                </c:pt>
                <c:pt idx="2915">
                  <c:v>3.1997465625001595</c:v>
                </c:pt>
                <c:pt idx="2916">
                  <c:v>3.2018387499999998</c:v>
                </c:pt>
                <c:pt idx="2917">
                  <c:v>3.2039696875007997</c:v>
                </c:pt>
                <c:pt idx="2918">
                  <c:v>3.2060149999999998</c:v>
                </c:pt>
                <c:pt idx="2919">
                  <c:v>3.2081603124992002</c:v>
                </c:pt>
                <c:pt idx="2920">
                  <c:v>3.2103456250016</c:v>
                </c:pt>
                <c:pt idx="2921">
                  <c:v>3.2124659375008</c:v>
                </c:pt>
                <c:pt idx="2922">
                  <c:v>3.2145781250016001</c:v>
                </c:pt>
                <c:pt idx="2923">
                  <c:v>3.2167456250016002</c:v>
                </c:pt>
                <c:pt idx="2924">
                  <c:v>3.2189184375008</c:v>
                </c:pt>
                <c:pt idx="2925">
                  <c:v>3.2210434375007999</c:v>
                </c:pt>
                <c:pt idx="2926">
                  <c:v>3.2232306250016003</c:v>
                </c:pt>
                <c:pt idx="2927">
                  <c:v>3.2253718750016001</c:v>
                </c:pt>
                <c:pt idx="2928">
                  <c:v>3.2275512499999999</c:v>
                </c:pt>
                <c:pt idx="2929">
                  <c:v>3.2297115624992001</c:v>
                </c:pt>
                <c:pt idx="2930">
                  <c:v>3.2317993750016001</c:v>
                </c:pt>
                <c:pt idx="2931">
                  <c:v>3.2339453124992001</c:v>
                </c:pt>
                <c:pt idx="2932">
                  <c:v>3.23607625</c:v>
                </c:pt>
                <c:pt idx="2933">
                  <c:v>3.2381634375007997</c:v>
                </c:pt>
                <c:pt idx="2934">
                  <c:v>3.2402603124992</c:v>
                </c:pt>
                <c:pt idx="2935">
                  <c:v>3.2423521875007997</c:v>
                </c:pt>
                <c:pt idx="2936">
                  <c:v>3.24431125</c:v>
                </c:pt>
                <c:pt idx="2937">
                  <c:v>3.2462868750016001</c:v>
                </c:pt>
                <c:pt idx="2938">
                  <c:v>3.2482756250016003</c:v>
                </c:pt>
                <c:pt idx="2939">
                  <c:v>3.2502303124992</c:v>
                </c:pt>
                <c:pt idx="2940">
                  <c:v>3.2522559375008</c:v>
                </c:pt>
                <c:pt idx="2941">
                  <c:v>3.2542618750016001</c:v>
                </c:pt>
                <c:pt idx="2942">
                  <c:v>3.2562534375008001</c:v>
                </c:pt>
                <c:pt idx="2943">
                  <c:v>3.2582415624992001</c:v>
                </c:pt>
                <c:pt idx="2944">
                  <c:v>3.2601956250016002</c:v>
                </c:pt>
                <c:pt idx="2945">
                  <c:v>3.2621528124992003</c:v>
                </c:pt>
                <c:pt idx="2946">
                  <c:v>3.2641906250016004</c:v>
                </c:pt>
                <c:pt idx="2947">
                  <c:v>3.2663000000000002</c:v>
                </c:pt>
                <c:pt idx="2948">
                  <c:v>3.2683096875007998</c:v>
                </c:pt>
                <c:pt idx="2949">
                  <c:v>3.2704</c:v>
                </c:pt>
                <c:pt idx="2950">
                  <c:v>3.2724559375008</c:v>
                </c:pt>
                <c:pt idx="2951">
                  <c:v>3.2745031250016003</c:v>
                </c:pt>
                <c:pt idx="2952">
                  <c:v>3.2765018750016002</c:v>
                </c:pt>
                <c:pt idx="2953">
                  <c:v>3.2785562499999998</c:v>
                </c:pt>
                <c:pt idx="2954">
                  <c:v>3.2806487500000001</c:v>
                </c:pt>
                <c:pt idx="2955">
                  <c:v>3.2827893750016002</c:v>
                </c:pt>
                <c:pt idx="2956">
                  <c:v>3.2848768750016002</c:v>
                </c:pt>
                <c:pt idx="2957">
                  <c:v>3.2869071875008</c:v>
                </c:pt>
                <c:pt idx="2958">
                  <c:v>3.2889653124992</c:v>
                </c:pt>
                <c:pt idx="2959">
                  <c:v>3.2910206250016003</c:v>
                </c:pt>
                <c:pt idx="2960">
                  <c:v>3.2930487500000001</c:v>
                </c:pt>
                <c:pt idx="2961">
                  <c:v>3.2950987500000002</c:v>
                </c:pt>
                <c:pt idx="2962">
                  <c:v>3.2971571875008001</c:v>
                </c:pt>
                <c:pt idx="2963">
                  <c:v>3.2992412500000001</c:v>
                </c:pt>
                <c:pt idx="2964">
                  <c:v>3.3012421875008</c:v>
                </c:pt>
                <c:pt idx="2965">
                  <c:v>3.3032206250016003</c:v>
                </c:pt>
                <c:pt idx="2966">
                  <c:v>3.3052221875007999</c:v>
                </c:pt>
                <c:pt idx="2967">
                  <c:v>3.3072615624992001</c:v>
                </c:pt>
                <c:pt idx="2968">
                  <c:v>3.3093159375007999</c:v>
                </c:pt>
                <c:pt idx="2969">
                  <c:v>3.3113303124992002</c:v>
                </c:pt>
                <c:pt idx="2970">
                  <c:v>3.3134006250016004</c:v>
                </c:pt>
                <c:pt idx="2971">
                  <c:v>3.315445</c:v>
                </c:pt>
                <c:pt idx="2972">
                  <c:v>3.3175015624992001</c:v>
                </c:pt>
                <c:pt idx="2973">
                  <c:v>3.3195968750016003</c:v>
                </c:pt>
                <c:pt idx="2974">
                  <c:v>3.3217453124992002</c:v>
                </c:pt>
                <c:pt idx="2975">
                  <c:v>3.3239103124992</c:v>
                </c:pt>
                <c:pt idx="2976">
                  <c:v>3.3260518750016002</c:v>
                </c:pt>
                <c:pt idx="2977">
                  <c:v>3.32821875</c:v>
                </c:pt>
                <c:pt idx="2978">
                  <c:v>3.3303606250016</c:v>
                </c:pt>
                <c:pt idx="2979">
                  <c:v>3.3325815624991999</c:v>
                </c:pt>
                <c:pt idx="2980">
                  <c:v>3.3347246875007999</c:v>
                </c:pt>
                <c:pt idx="2981">
                  <c:v>3.3368971875007998</c:v>
                </c:pt>
                <c:pt idx="2982">
                  <c:v>3.3391003124992</c:v>
                </c:pt>
                <c:pt idx="2983">
                  <c:v>3.3412424999999999</c:v>
                </c:pt>
                <c:pt idx="2984">
                  <c:v>3.3433431250016001</c:v>
                </c:pt>
                <c:pt idx="2985">
                  <c:v>3.3454612500000001</c:v>
                </c:pt>
                <c:pt idx="2986">
                  <c:v>3.3475362500000001</c:v>
                </c:pt>
                <c:pt idx="2987">
                  <c:v>3.3496331250016</c:v>
                </c:pt>
                <c:pt idx="2988">
                  <c:v>3.3516871875007999</c:v>
                </c:pt>
                <c:pt idx="2989">
                  <c:v>3.3537249999999998</c:v>
                </c:pt>
                <c:pt idx="2990">
                  <c:v>3.3557662499999998</c:v>
                </c:pt>
                <c:pt idx="2991">
                  <c:v>3.3578600000000001</c:v>
                </c:pt>
                <c:pt idx="2992">
                  <c:v>3.3598962499999998</c:v>
                </c:pt>
                <c:pt idx="2993">
                  <c:v>3.3618996875008</c:v>
                </c:pt>
                <c:pt idx="2994">
                  <c:v>3.3638671875007997</c:v>
                </c:pt>
                <c:pt idx="2995">
                  <c:v>3.3658625</c:v>
                </c:pt>
                <c:pt idx="2996">
                  <c:v>3.3678765624992</c:v>
                </c:pt>
                <c:pt idx="2997">
                  <c:v>3.3698637499999999</c:v>
                </c:pt>
                <c:pt idx="2998">
                  <c:v>3.3718953124992002</c:v>
                </c:pt>
                <c:pt idx="2999">
                  <c:v>3.3739115624992002</c:v>
                </c:pt>
                <c:pt idx="3000">
                  <c:v>3.3759715624991999</c:v>
                </c:pt>
                <c:pt idx="3001">
                  <c:v>3.3779921875008001</c:v>
                </c:pt>
                <c:pt idx="3002">
                  <c:v>3.3800459375008001</c:v>
                </c:pt>
                <c:pt idx="3003">
                  <c:v>3.3821474999999999</c:v>
                </c:pt>
                <c:pt idx="3004">
                  <c:v>3.3842546875007997</c:v>
                </c:pt>
                <c:pt idx="3005">
                  <c:v>3.3863143750016</c:v>
                </c:pt>
                <c:pt idx="3006">
                  <c:v>3.3884271875007999</c:v>
                </c:pt>
                <c:pt idx="3007">
                  <c:v>3.3905721875007999</c:v>
                </c:pt>
                <c:pt idx="3008">
                  <c:v>3.3926693750016002</c:v>
                </c:pt>
                <c:pt idx="3009">
                  <c:v>3.3947715624992001</c:v>
                </c:pt>
                <c:pt idx="3010">
                  <c:v>3.3968659375007997</c:v>
                </c:pt>
                <c:pt idx="3011">
                  <c:v>3.3989175</c:v>
                </c:pt>
                <c:pt idx="3012">
                  <c:v>3.4009768750016001</c:v>
                </c:pt>
                <c:pt idx="3013">
                  <c:v>3.4030493750016002</c:v>
                </c:pt>
                <c:pt idx="3014">
                  <c:v>3.4051646875007999</c:v>
                </c:pt>
                <c:pt idx="3015">
                  <c:v>3.4072818750016003</c:v>
                </c:pt>
                <c:pt idx="3016">
                  <c:v>3.4093906250016004</c:v>
                </c:pt>
                <c:pt idx="3017">
                  <c:v>3.4114631250016001</c:v>
                </c:pt>
                <c:pt idx="3018">
                  <c:v>3.4135381250016001</c:v>
                </c:pt>
                <c:pt idx="3019">
                  <c:v>3.4156165624992001</c:v>
                </c:pt>
                <c:pt idx="3020">
                  <c:v>3.4176709375007999</c:v>
                </c:pt>
                <c:pt idx="3021">
                  <c:v>3.4197756250016003</c:v>
                </c:pt>
                <c:pt idx="3022">
                  <c:v>3.4218871875007997</c:v>
                </c:pt>
                <c:pt idx="3023">
                  <c:v>3.4239578124992001</c:v>
                </c:pt>
                <c:pt idx="3024">
                  <c:v>3.4260096875007999</c:v>
                </c:pt>
                <c:pt idx="3025">
                  <c:v>3.4280309375007998</c:v>
                </c:pt>
                <c:pt idx="3026">
                  <c:v>3.4300881250016002</c:v>
                </c:pt>
                <c:pt idx="3027">
                  <c:v>3.4321649999999999</c:v>
                </c:pt>
                <c:pt idx="3028">
                  <c:v>3.4342628124992003</c:v>
                </c:pt>
                <c:pt idx="3029">
                  <c:v>3.4363437499999998</c:v>
                </c:pt>
                <c:pt idx="3030">
                  <c:v>3.4384596875007998</c:v>
                </c:pt>
                <c:pt idx="3031">
                  <c:v>3.4405453124992</c:v>
                </c:pt>
                <c:pt idx="3032">
                  <c:v>3.4426287499999999</c:v>
                </c:pt>
                <c:pt idx="3033">
                  <c:v>3.4447187499999998</c:v>
                </c:pt>
                <c:pt idx="3034">
                  <c:v>3.4468200000000002</c:v>
                </c:pt>
                <c:pt idx="3035">
                  <c:v>3.4489268750016002</c:v>
                </c:pt>
                <c:pt idx="3036">
                  <c:v>3.4510237500000001</c:v>
                </c:pt>
                <c:pt idx="3037">
                  <c:v>3.4531159375008</c:v>
                </c:pt>
                <c:pt idx="3038">
                  <c:v>3.4552465624991999</c:v>
                </c:pt>
                <c:pt idx="3039">
                  <c:v>3.4573540624992001</c:v>
                </c:pt>
                <c:pt idx="3040">
                  <c:v>3.4594418750016001</c:v>
                </c:pt>
                <c:pt idx="3041">
                  <c:v>3.4615775000000002</c:v>
                </c:pt>
                <c:pt idx="3042">
                  <c:v>3.4637331250016001</c:v>
                </c:pt>
                <c:pt idx="3043">
                  <c:v>3.4658231250016001</c:v>
                </c:pt>
                <c:pt idx="3044">
                  <c:v>3.4679437499999999</c:v>
                </c:pt>
                <c:pt idx="3045">
                  <c:v>3.4700612500000001</c:v>
                </c:pt>
                <c:pt idx="3046">
                  <c:v>3.4721915624992001</c:v>
                </c:pt>
                <c:pt idx="3047">
                  <c:v>3.4742806250016001</c:v>
                </c:pt>
                <c:pt idx="3048">
                  <c:v>3.4763503124991999</c:v>
                </c:pt>
                <c:pt idx="3049">
                  <c:v>3.478405</c:v>
                </c:pt>
                <c:pt idx="3050">
                  <c:v>3.4804906250016003</c:v>
                </c:pt>
                <c:pt idx="3051">
                  <c:v>3.4824759375008001</c:v>
                </c:pt>
                <c:pt idx="3052">
                  <c:v>3.4845174999999999</c:v>
                </c:pt>
                <c:pt idx="3053">
                  <c:v>3.4865925</c:v>
                </c:pt>
                <c:pt idx="3054">
                  <c:v>3.4886837499999999</c:v>
                </c:pt>
                <c:pt idx="3055">
                  <c:v>3.4908228124992</c:v>
                </c:pt>
                <c:pt idx="3056">
                  <c:v>3.4929434375007999</c:v>
                </c:pt>
                <c:pt idx="3057">
                  <c:v>3.49502625</c:v>
                </c:pt>
                <c:pt idx="3058">
                  <c:v>3.4971593750016003</c:v>
                </c:pt>
                <c:pt idx="3059">
                  <c:v>3.4992987499999999</c:v>
                </c:pt>
                <c:pt idx="3060">
                  <c:v>3.5014440624992007</c:v>
                </c:pt>
                <c:pt idx="3061">
                  <c:v>3.5036471875007993</c:v>
                </c:pt>
                <c:pt idx="3062">
                  <c:v>3.5057715624992003</c:v>
                </c:pt>
                <c:pt idx="3063">
                  <c:v>3.5079340624992006</c:v>
                </c:pt>
                <c:pt idx="3064">
                  <c:v>3.5100950000000002</c:v>
                </c:pt>
                <c:pt idx="3065">
                  <c:v>3.5121903124992007</c:v>
                </c:pt>
                <c:pt idx="3066">
                  <c:v>3.5143234375007997</c:v>
                </c:pt>
                <c:pt idx="3067">
                  <c:v>3.5164331250016003</c:v>
                </c:pt>
                <c:pt idx="3068">
                  <c:v>3.5185218750016003</c:v>
                </c:pt>
                <c:pt idx="3069">
                  <c:v>3.5206384375007995</c:v>
                </c:pt>
                <c:pt idx="3070">
                  <c:v>3.5228031250016003</c:v>
                </c:pt>
                <c:pt idx="3071">
                  <c:v>3.5249015624992004</c:v>
                </c:pt>
                <c:pt idx="3072">
                  <c:v>3.5270296875007996</c:v>
                </c:pt>
                <c:pt idx="3073">
                  <c:v>3.5291278124992007</c:v>
                </c:pt>
                <c:pt idx="3074">
                  <c:v>3.5312431250016001</c:v>
                </c:pt>
                <c:pt idx="3075">
                  <c:v>3.5332868750016</c:v>
                </c:pt>
                <c:pt idx="3076">
                  <c:v>3.5353400000000001</c:v>
                </c:pt>
                <c:pt idx="3077">
                  <c:v>3.5374443750016002</c:v>
                </c:pt>
                <c:pt idx="3078">
                  <c:v>3.5395603124992006</c:v>
                </c:pt>
                <c:pt idx="3079">
                  <c:v>3.5415868750016002</c:v>
                </c:pt>
                <c:pt idx="3080">
                  <c:v>3.5435946875007995</c:v>
                </c:pt>
                <c:pt idx="3081">
                  <c:v>3.5456675</c:v>
                </c:pt>
                <c:pt idx="3082">
                  <c:v>3.5477684375007996</c:v>
                </c:pt>
                <c:pt idx="3083">
                  <c:v>3.5498003124992006</c:v>
                </c:pt>
                <c:pt idx="3084">
                  <c:v>3.5518321875007994</c:v>
                </c:pt>
                <c:pt idx="3085">
                  <c:v>3.5539296875007995</c:v>
                </c:pt>
                <c:pt idx="3086">
                  <c:v>3.55601375</c:v>
                </c:pt>
                <c:pt idx="3087">
                  <c:v>3.5581215624992004</c:v>
                </c:pt>
                <c:pt idx="3088">
                  <c:v>3.5602665624992005</c:v>
                </c:pt>
                <c:pt idx="3089">
                  <c:v>3.5624315624992007</c:v>
                </c:pt>
                <c:pt idx="3090">
                  <c:v>3.5646121875007997</c:v>
                </c:pt>
                <c:pt idx="3091">
                  <c:v>3.5667221875007993</c:v>
                </c:pt>
                <c:pt idx="3092">
                  <c:v>3.5688262499999999</c:v>
                </c:pt>
                <c:pt idx="3093">
                  <c:v>3.5709693750016003</c:v>
                </c:pt>
                <c:pt idx="3094">
                  <c:v>3.5731178124992007</c:v>
                </c:pt>
                <c:pt idx="3095">
                  <c:v>3.5752653124992007</c:v>
                </c:pt>
                <c:pt idx="3096">
                  <c:v>3.5774134375007995</c:v>
                </c:pt>
                <c:pt idx="3097">
                  <c:v>3.5795456250016007</c:v>
                </c:pt>
                <c:pt idx="3098">
                  <c:v>3.5816215624992007</c:v>
                </c:pt>
                <c:pt idx="3099">
                  <c:v>3.5837615624992005</c:v>
                </c:pt>
                <c:pt idx="3100">
                  <c:v>3.5858775000000001</c:v>
                </c:pt>
                <c:pt idx="3101">
                  <c:v>3.5879671875007997</c:v>
                </c:pt>
                <c:pt idx="3102">
                  <c:v>3.5900915624992007</c:v>
                </c:pt>
                <c:pt idx="3103">
                  <c:v>3.5921837499999998</c:v>
                </c:pt>
                <c:pt idx="3104">
                  <c:v>3.5942621875007994</c:v>
                </c:pt>
                <c:pt idx="3105">
                  <c:v>3.5963621875007994</c:v>
                </c:pt>
                <c:pt idx="3106">
                  <c:v>3.5984356250016005</c:v>
                </c:pt>
                <c:pt idx="3107">
                  <c:v>3.6004984375007996</c:v>
                </c:pt>
                <c:pt idx="3108">
                  <c:v>3.6025834375007997</c:v>
                </c:pt>
                <c:pt idx="3109">
                  <c:v>3.6046403124992006</c:v>
                </c:pt>
                <c:pt idx="3110">
                  <c:v>3.606665</c:v>
                </c:pt>
                <c:pt idx="3111">
                  <c:v>3.6087540624992007</c:v>
                </c:pt>
                <c:pt idx="3112">
                  <c:v>3.6108106250016005</c:v>
                </c:pt>
                <c:pt idx="3113">
                  <c:v>3.6129424999999999</c:v>
                </c:pt>
                <c:pt idx="3114">
                  <c:v>3.6150734375007993</c:v>
                </c:pt>
                <c:pt idx="3115">
                  <c:v>3.6171965624992004</c:v>
                </c:pt>
                <c:pt idx="3116">
                  <c:v>3.6193190624992004</c:v>
                </c:pt>
                <c:pt idx="3117">
                  <c:v>3.6214599999999999</c:v>
                </c:pt>
                <c:pt idx="3118">
                  <c:v>3.6235943750016006</c:v>
                </c:pt>
                <c:pt idx="3119">
                  <c:v>3.62574</c:v>
                </c:pt>
                <c:pt idx="3120">
                  <c:v>3.6278743750016007</c:v>
                </c:pt>
                <c:pt idx="3121">
                  <c:v>3.6300715624992006</c:v>
                </c:pt>
                <c:pt idx="3122">
                  <c:v>3.6322553124992005</c:v>
                </c:pt>
                <c:pt idx="3123">
                  <c:v>3.6344278124992004</c:v>
                </c:pt>
                <c:pt idx="3124">
                  <c:v>3.6365643750016008</c:v>
                </c:pt>
                <c:pt idx="3125">
                  <c:v>3.6387425000000002</c:v>
                </c:pt>
                <c:pt idx="3126">
                  <c:v>3.6409037500000001</c:v>
                </c:pt>
                <c:pt idx="3127">
                  <c:v>3.6430709375007995</c:v>
                </c:pt>
                <c:pt idx="3128">
                  <c:v>3.6452418750016005</c:v>
                </c:pt>
                <c:pt idx="3129">
                  <c:v>3.6473715624992007</c:v>
                </c:pt>
                <c:pt idx="3130">
                  <c:v>3.6495428124992007</c:v>
                </c:pt>
                <c:pt idx="3131">
                  <c:v>3.6516865624992003</c:v>
                </c:pt>
                <c:pt idx="3132">
                  <c:v>3.6538187500000001</c:v>
                </c:pt>
                <c:pt idx="3133">
                  <c:v>3.6559634375007994</c:v>
                </c:pt>
                <c:pt idx="3134">
                  <c:v>3.6581165624992007</c:v>
                </c:pt>
                <c:pt idx="3135">
                  <c:v>3.6602471875007994</c:v>
                </c:pt>
                <c:pt idx="3136">
                  <c:v>3.6623903124992006</c:v>
                </c:pt>
                <c:pt idx="3137">
                  <c:v>3.6645262500000002</c:v>
                </c:pt>
                <c:pt idx="3138">
                  <c:v>3.6666724999999998</c:v>
                </c:pt>
                <c:pt idx="3139">
                  <c:v>3.6688868750016006</c:v>
                </c:pt>
                <c:pt idx="3140">
                  <c:v>3.6710387500000001</c:v>
                </c:pt>
                <c:pt idx="3141">
                  <c:v>3.6731903124992007</c:v>
                </c:pt>
                <c:pt idx="3142">
                  <c:v>3.6754043750016008</c:v>
                </c:pt>
                <c:pt idx="3143">
                  <c:v>3.6776359375007996</c:v>
                </c:pt>
                <c:pt idx="3144">
                  <c:v>3.6798634375007997</c:v>
                </c:pt>
                <c:pt idx="3145">
                  <c:v>3.6820684375007997</c:v>
                </c:pt>
                <c:pt idx="3146">
                  <c:v>3.68429875</c:v>
                </c:pt>
                <c:pt idx="3147">
                  <c:v>3.6865306250016006</c:v>
                </c:pt>
                <c:pt idx="3148">
                  <c:v>3.6887171875007994</c:v>
                </c:pt>
                <c:pt idx="3149">
                  <c:v>3.6909581250016004</c:v>
                </c:pt>
                <c:pt idx="3150">
                  <c:v>3.6932115624992004</c:v>
                </c:pt>
                <c:pt idx="3151">
                  <c:v>3.6954253124992005</c:v>
                </c:pt>
                <c:pt idx="3152">
                  <c:v>3.6975487500000002</c:v>
                </c:pt>
                <c:pt idx="3153">
                  <c:v>3.6996643750016007</c:v>
                </c:pt>
                <c:pt idx="3154">
                  <c:v>3.7017859375007993</c:v>
                </c:pt>
                <c:pt idx="3155">
                  <c:v>3.7039584375007997</c:v>
                </c:pt>
                <c:pt idx="3156">
                  <c:v>3.7060743750016005</c:v>
                </c:pt>
                <c:pt idx="3157">
                  <c:v>3.7082209375007995</c:v>
                </c:pt>
                <c:pt idx="3158">
                  <c:v>3.7103887499999999</c:v>
                </c:pt>
                <c:pt idx="3159">
                  <c:v>3.7124562499999998</c:v>
                </c:pt>
                <c:pt idx="3160">
                  <c:v>3.7145587500000001</c:v>
                </c:pt>
                <c:pt idx="3161">
                  <c:v>3.7166725</c:v>
                </c:pt>
                <c:pt idx="3162">
                  <c:v>3.7188043750016004</c:v>
                </c:pt>
                <c:pt idx="3163">
                  <c:v>3.7209468750016006</c:v>
                </c:pt>
                <c:pt idx="3164">
                  <c:v>3.7231146875007997</c:v>
                </c:pt>
                <c:pt idx="3165">
                  <c:v>3.7251884375007993</c:v>
                </c:pt>
                <c:pt idx="3166">
                  <c:v>3.7273065624992006</c:v>
                </c:pt>
                <c:pt idx="3167">
                  <c:v>3.7294531250016005</c:v>
                </c:pt>
                <c:pt idx="3168">
                  <c:v>3.7315596875007997</c:v>
                </c:pt>
                <c:pt idx="3169">
                  <c:v>3.7336896875007994</c:v>
                </c:pt>
                <c:pt idx="3170">
                  <c:v>3.7358431250016007</c:v>
                </c:pt>
                <c:pt idx="3171">
                  <c:v>3.7380043750016005</c:v>
                </c:pt>
                <c:pt idx="3172">
                  <c:v>3.7401268750016006</c:v>
                </c:pt>
                <c:pt idx="3173">
                  <c:v>3.7422518750016005</c:v>
                </c:pt>
                <c:pt idx="3174">
                  <c:v>3.7443409375007994</c:v>
                </c:pt>
                <c:pt idx="3175">
                  <c:v>3.7464928124992003</c:v>
                </c:pt>
                <c:pt idx="3176">
                  <c:v>3.74862875</c:v>
                </c:pt>
                <c:pt idx="3177">
                  <c:v>3.7507506250016007</c:v>
                </c:pt>
                <c:pt idx="3178">
                  <c:v>3.75287375</c:v>
                </c:pt>
                <c:pt idx="3179">
                  <c:v>3.7550565624992007</c:v>
                </c:pt>
                <c:pt idx="3180">
                  <c:v>3.7571809375007996</c:v>
                </c:pt>
                <c:pt idx="3181">
                  <c:v>3.7593462500000001</c:v>
                </c:pt>
                <c:pt idx="3182">
                  <c:v>3.7615025000000002</c:v>
                </c:pt>
                <c:pt idx="3183">
                  <c:v>3.7636750000000001</c:v>
                </c:pt>
                <c:pt idx="3184">
                  <c:v>3.7658093750016004</c:v>
                </c:pt>
                <c:pt idx="3185">
                  <c:v>3.7680068750016007</c:v>
                </c:pt>
                <c:pt idx="3186">
                  <c:v>3.7701903124992007</c:v>
                </c:pt>
                <c:pt idx="3187">
                  <c:v>3.7723412500000002</c:v>
                </c:pt>
                <c:pt idx="3188">
                  <c:v>3.7744731250016006</c:v>
                </c:pt>
                <c:pt idx="3189">
                  <c:v>3.7765721875007996</c:v>
                </c:pt>
                <c:pt idx="3190">
                  <c:v>3.7787271875007993</c:v>
                </c:pt>
                <c:pt idx="3191">
                  <c:v>3.7808596875007994</c:v>
                </c:pt>
                <c:pt idx="3192">
                  <c:v>3.7829943750016004</c:v>
                </c:pt>
                <c:pt idx="3193">
                  <c:v>3.7851509375007995</c:v>
                </c:pt>
                <c:pt idx="3194">
                  <c:v>3.7873409375007996</c:v>
                </c:pt>
                <c:pt idx="3195">
                  <c:v>3.7894828124992004</c:v>
                </c:pt>
                <c:pt idx="3196">
                  <c:v>3.7916137499999998</c:v>
                </c:pt>
                <c:pt idx="3197">
                  <c:v>3.7937415624992004</c:v>
                </c:pt>
                <c:pt idx="3198">
                  <c:v>3.7959274999999999</c:v>
                </c:pt>
                <c:pt idx="3199">
                  <c:v>3.7981684375007996</c:v>
                </c:pt>
                <c:pt idx="3200">
                  <c:v>3.80032375</c:v>
                </c:pt>
                <c:pt idx="3201">
                  <c:v>3.8025003124992005</c:v>
                </c:pt>
                <c:pt idx="3202">
                  <c:v>3.8046799999999998</c:v>
                </c:pt>
                <c:pt idx="3203">
                  <c:v>3.8068318750016004</c:v>
                </c:pt>
                <c:pt idx="3204">
                  <c:v>3.8089543750016004</c:v>
                </c:pt>
                <c:pt idx="3205">
                  <c:v>3.8110628124992005</c:v>
                </c:pt>
                <c:pt idx="3206">
                  <c:v>3.8132218750016005</c:v>
                </c:pt>
                <c:pt idx="3207">
                  <c:v>3.8153787499999998</c:v>
                </c:pt>
                <c:pt idx="3208">
                  <c:v>3.8174918750016005</c:v>
                </c:pt>
                <c:pt idx="3209">
                  <c:v>3.8195596875007993</c:v>
                </c:pt>
                <c:pt idx="3210">
                  <c:v>3.8216743750016007</c:v>
                </c:pt>
                <c:pt idx="3211">
                  <c:v>3.8237637499999999</c:v>
                </c:pt>
                <c:pt idx="3212">
                  <c:v>3.8258615624992003</c:v>
                </c:pt>
                <c:pt idx="3213">
                  <c:v>3.8279299999999998</c:v>
                </c:pt>
                <c:pt idx="3214">
                  <c:v>3.8300121875007993</c:v>
                </c:pt>
                <c:pt idx="3215">
                  <c:v>3.8321031250016007</c:v>
                </c:pt>
                <c:pt idx="3216">
                  <c:v>3.8341871875007993</c:v>
                </c:pt>
                <c:pt idx="3217">
                  <c:v>3.8362328124992007</c:v>
                </c:pt>
                <c:pt idx="3218">
                  <c:v>3.8383431250016007</c:v>
                </c:pt>
                <c:pt idx="3219">
                  <c:v>3.8404112499999998</c:v>
                </c:pt>
                <c:pt idx="3220">
                  <c:v>3.8424862499999999</c:v>
                </c:pt>
                <c:pt idx="3221">
                  <c:v>3.8445240624992003</c:v>
                </c:pt>
                <c:pt idx="3222">
                  <c:v>3.8466125</c:v>
                </c:pt>
                <c:pt idx="3223">
                  <c:v>3.8486931250016005</c:v>
                </c:pt>
                <c:pt idx="3224">
                  <c:v>3.8508225</c:v>
                </c:pt>
                <c:pt idx="3225">
                  <c:v>3.8529325000000001</c:v>
                </c:pt>
                <c:pt idx="3226">
                  <c:v>3.8550712499999999</c:v>
                </c:pt>
                <c:pt idx="3227">
                  <c:v>3.8571849999999999</c:v>
                </c:pt>
                <c:pt idx="3228">
                  <c:v>3.8592921875007993</c:v>
                </c:pt>
                <c:pt idx="3229">
                  <c:v>3.8613893750016004</c:v>
                </c:pt>
                <c:pt idx="3230">
                  <c:v>3.8635078124992006</c:v>
                </c:pt>
                <c:pt idx="3231">
                  <c:v>3.8656806250016005</c:v>
                </c:pt>
                <c:pt idx="3232">
                  <c:v>3.8678768750016004</c:v>
                </c:pt>
                <c:pt idx="3233">
                  <c:v>3.8700459375007994</c:v>
                </c:pt>
                <c:pt idx="3234">
                  <c:v>3.87224375</c:v>
                </c:pt>
                <c:pt idx="3235">
                  <c:v>3.8744828124992003</c:v>
                </c:pt>
                <c:pt idx="3236">
                  <c:v>3.8767231250016008</c:v>
                </c:pt>
                <c:pt idx="3237">
                  <c:v>3.8789590624992005</c:v>
                </c:pt>
                <c:pt idx="3238">
                  <c:v>3.8812565624992006</c:v>
                </c:pt>
                <c:pt idx="3239">
                  <c:v>3.8834678124992004</c:v>
                </c:pt>
                <c:pt idx="3240">
                  <c:v>3.8857406250016004</c:v>
                </c:pt>
                <c:pt idx="3241">
                  <c:v>3.8879665624992006</c:v>
                </c:pt>
                <c:pt idx="3242">
                  <c:v>3.8901456250016007</c:v>
                </c:pt>
                <c:pt idx="3243">
                  <c:v>3.89230375</c:v>
                </c:pt>
                <c:pt idx="3244">
                  <c:v>3.8944568750016004</c:v>
                </c:pt>
                <c:pt idx="3245">
                  <c:v>3.8966025000000002</c:v>
                </c:pt>
                <c:pt idx="3246">
                  <c:v>3.8987690624992006</c:v>
                </c:pt>
                <c:pt idx="3247">
                  <c:v>3.9009140624992007</c:v>
                </c:pt>
                <c:pt idx="3248">
                  <c:v>3.9030178124992005</c:v>
                </c:pt>
                <c:pt idx="3249">
                  <c:v>3.9052278124992004</c:v>
                </c:pt>
                <c:pt idx="3250">
                  <c:v>3.9074071875007994</c:v>
                </c:pt>
                <c:pt idx="3251">
                  <c:v>3.9095712499999999</c:v>
                </c:pt>
                <c:pt idx="3252">
                  <c:v>3.9117859375007993</c:v>
                </c:pt>
                <c:pt idx="3253">
                  <c:v>3.9140359375007994</c:v>
                </c:pt>
                <c:pt idx="3254">
                  <c:v>3.9162837499999998</c:v>
                </c:pt>
                <c:pt idx="3255">
                  <c:v>3.9184990624992007</c:v>
                </c:pt>
                <c:pt idx="3256">
                  <c:v>3.9206871875007994</c:v>
                </c:pt>
                <c:pt idx="3257">
                  <c:v>3.9229574999999999</c:v>
                </c:pt>
                <c:pt idx="3258">
                  <c:v>3.9251775000000002</c:v>
                </c:pt>
                <c:pt idx="3259">
                  <c:v>3.9273618750016004</c:v>
                </c:pt>
                <c:pt idx="3260">
                  <c:v>3.9295196875007994</c:v>
                </c:pt>
                <c:pt idx="3261">
                  <c:v>3.9317340624992005</c:v>
                </c:pt>
                <c:pt idx="3262">
                  <c:v>3.93391</c:v>
                </c:pt>
                <c:pt idx="3263">
                  <c:v>3.93606875</c:v>
                </c:pt>
                <c:pt idx="3264">
                  <c:v>3.9382278124992003</c:v>
                </c:pt>
                <c:pt idx="3265">
                  <c:v>3.9403896875007995</c:v>
                </c:pt>
                <c:pt idx="3266">
                  <c:v>3.94248625</c:v>
                </c:pt>
                <c:pt idx="3267">
                  <c:v>3.9446065624992004</c:v>
                </c:pt>
                <c:pt idx="3268">
                  <c:v>3.9467003124992006</c:v>
                </c:pt>
                <c:pt idx="3269">
                  <c:v>3.9488574999999999</c:v>
                </c:pt>
                <c:pt idx="3270">
                  <c:v>3.9509446875007996</c:v>
                </c:pt>
                <c:pt idx="3271">
                  <c:v>3.9530096875007996</c:v>
                </c:pt>
                <c:pt idx="3272">
                  <c:v>3.9550718750016007</c:v>
                </c:pt>
                <c:pt idx="3273">
                  <c:v>3.9571499999999999</c:v>
                </c:pt>
                <c:pt idx="3274">
                  <c:v>3.9591824999999998</c:v>
                </c:pt>
                <c:pt idx="3275">
                  <c:v>3.9612531250016008</c:v>
                </c:pt>
                <c:pt idx="3276">
                  <c:v>3.9632375</c:v>
                </c:pt>
                <c:pt idx="3277">
                  <c:v>3.9652812499999999</c:v>
                </c:pt>
                <c:pt idx="3278">
                  <c:v>3.9673640624992004</c:v>
                </c:pt>
                <c:pt idx="3279">
                  <c:v>3.9694496875007994</c:v>
                </c:pt>
                <c:pt idx="3280">
                  <c:v>3.9715318750016007</c:v>
                </c:pt>
                <c:pt idx="3281">
                  <c:v>3.9736481250016005</c:v>
                </c:pt>
                <c:pt idx="3282">
                  <c:v>3.9757228124992006</c:v>
                </c:pt>
                <c:pt idx="3283">
                  <c:v>3.9779006250016007</c:v>
                </c:pt>
                <c:pt idx="3284">
                  <c:v>3.9800281250016005</c:v>
                </c:pt>
                <c:pt idx="3285">
                  <c:v>3.9821612499999999</c:v>
                </c:pt>
                <c:pt idx="3286">
                  <c:v>3.98441</c:v>
                </c:pt>
                <c:pt idx="3287">
                  <c:v>3.9866237500000001</c:v>
                </c:pt>
                <c:pt idx="3288">
                  <c:v>3.9887853124992003</c:v>
                </c:pt>
                <c:pt idx="3289">
                  <c:v>3.9909949999999998</c:v>
                </c:pt>
                <c:pt idx="3290">
                  <c:v>3.9932193750016007</c:v>
                </c:pt>
                <c:pt idx="3291">
                  <c:v>3.9954243750016007</c:v>
                </c:pt>
                <c:pt idx="3292">
                  <c:v>3.9976603124992005</c:v>
                </c:pt>
                <c:pt idx="3293">
                  <c:v>3.9998181250016005</c:v>
                </c:pt>
                <c:pt idx="3294">
                  <c:v>4.0020234375007995</c:v>
                </c:pt>
                <c:pt idx="3295">
                  <c:v>4.004226875001601</c:v>
                </c:pt>
                <c:pt idx="3296">
                  <c:v>4.0064281250016007</c:v>
                </c:pt>
                <c:pt idx="3297">
                  <c:v>4.0085850000000001</c:v>
                </c:pt>
                <c:pt idx="3298">
                  <c:v>4.0107571875007997</c:v>
                </c:pt>
                <c:pt idx="3299">
                  <c:v>4.0128953124992002</c:v>
                </c:pt>
                <c:pt idx="3300">
                  <c:v>4.0150321875007995</c:v>
                </c:pt>
                <c:pt idx="3301">
                  <c:v>4.0171749999999999</c:v>
                </c:pt>
                <c:pt idx="3302">
                  <c:v>4.0192865624992002</c:v>
                </c:pt>
                <c:pt idx="3303">
                  <c:v>4.0214406250016008</c:v>
                </c:pt>
                <c:pt idx="3304">
                  <c:v>4.0235634375007994</c:v>
                </c:pt>
                <c:pt idx="3305">
                  <c:v>4.0256740624992009</c:v>
                </c:pt>
                <c:pt idx="3306">
                  <c:v>4.0278065624992001</c:v>
                </c:pt>
                <c:pt idx="3307">
                  <c:v>4.0299678124992004</c:v>
                </c:pt>
                <c:pt idx="3308">
                  <c:v>4.0320896875007994</c:v>
                </c:pt>
                <c:pt idx="3309">
                  <c:v>4.0342218750016006</c:v>
                </c:pt>
                <c:pt idx="3310">
                  <c:v>4.0363753124992003</c:v>
                </c:pt>
                <c:pt idx="3311">
                  <c:v>4.0385040624992001</c:v>
                </c:pt>
                <c:pt idx="3312">
                  <c:v>4.0406778124992009</c:v>
                </c:pt>
                <c:pt idx="3313">
                  <c:v>4.0428474999999997</c:v>
                </c:pt>
                <c:pt idx="3314">
                  <c:v>4.0450887499999997</c:v>
                </c:pt>
                <c:pt idx="3315">
                  <c:v>4.0472675000000002</c:v>
                </c:pt>
                <c:pt idx="3316">
                  <c:v>4.0494081250016007</c:v>
                </c:pt>
                <c:pt idx="3317">
                  <c:v>4.0514965624992003</c:v>
                </c:pt>
                <c:pt idx="3318">
                  <c:v>4.0537165624992006</c:v>
                </c:pt>
                <c:pt idx="3319">
                  <c:v>4.0558653124992006</c:v>
                </c:pt>
                <c:pt idx="3320">
                  <c:v>4.0580515624992008</c:v>
                </c:pt>
                <c:pt idx="3321">
                  <c:v>4.0602190624992005</c:v>
                </c:pt>
                <c:pt idx="3322">
                  <c:v>4.0623993750016005</c:v>
                </c:pt>
                <c:pt idx="3323">
                  <c:v>4.0645237500000002</c:v>
                </c:pt>
                <c:pt idx="3324">
                  <c:v>4.0666221875007995</c:v>
                </c:pt>
                <c:pt idx="3325">
                  <c:v>4.0687590624992005</c:v>
                </c:pt>
                <c:pt idx="3326">
                  <c:v>4.0709178124992009</c:v>
                </c:pt>
                <c:pt idx="3327">
                  <c:v>4.0730500000000003</c:v>
                </c:pt>
                <c:pt idx="3328">
                  <c:v>4.0751549999999996</c:v>
                </c:pt>
                <c:pt idx="3329">
                  <c:v>4.0772653124992004</c:v>
                </c:pt>
                <c:pt idx="3330">
                  <c:v>4.0793590624992007</c:v>
                </c:pt>
                <c:pt idx="3331">
                  <c:v>4.0814546875007993</c:v>
                </c:pt>
                <c:pt idx="3332">
                  <c:v>4.0835715624992002</c:v>
                </c:pt>
                <c:pt idx="3333">
                  <c:v>4.085695625001601</c:v>
                </c:pt>
                <c:pt idx="3334">
                  <c:v>4.0878565624992005</c:v>
                </c:pt>
                <c:pt idx="3335">
                  <c:v>4.0900181250016008</c:v>
                </c:pt>
                <c:pt idx="3336">
                  <c:v>4.0922309375007995</c:v>
                </c:pt>
                <c:pt idx="3337">
                  <c:v>4.0944543750016003</c:v>
                </c:pt>
                <c:pt idx="3338">
                  <c:v>4.0966725000000004</c:v>
                </c:pt>
                <c:pt idx="3339">
                  <c:v>4.0988828124992009</c:v>
                </c:pt>
                <c:pt idx="3340">
                  <c:v>4.1011193750016002</c:v>
                </c:pt>
                <c:pt idx="3341">
                  <c:v>4.1033793750016008</c:v>
                </c:pt>
                <c:pt idx="3342">
                  <c:v>4.1056368750016006</c:v>
                </c:pt>
                <c:pt idx="3343">
                  <c:v>4.1078896875007995</c:v>
                </c:pt>
                <c:pt idx="3344">
                  <c:v>4.1102071875007997</c:v>
                </c:pt>
                <c:pt idx="3345">
                  <c:v>4.1124418750016005</c:v>
                </c:pt>
                <c:pt idx="3346">
                  <c:v>4.1146237499999998</c:v>
                </c:pt>
                <c:pt idx="3347">
                  <c:v>4.1168115624992003</c:v>
                </c:pt>
                <c:pt idx="3348">
                  <c:v>4.1190696875007999</c:v>
                </c:pt>
                <c:pt idx="3349">
                  <c:v>4.1213050000000004</c:v>
                </c:pt>
                <c:pt idx="3350">
                  <c:v>4.1235787500000001</c:v>
                </c:pt>
                <c:pt idx="3351">
                  <c:v>4.125790625001601</c:v>
                </c:pt>
                <c:pt idx="3352">
                  <c:v>4.1280481250016008</c:v>
                </c:pt>
                <c:pt idx="3353">
                  <c:v>4.1302665624992008</c:v>
                </c:pt>
                <c:pt idx="3354">
                  <c:v>4.1323803124992002</c:v>
                </c:pt>
                <c:pt idx="3355">
                  <c:v>4.1345165624992006</c:v>
                </c:pt>
                <c:pt idx="3356">
                  <c:v>4.1366834375007997</c:v>
                </c:pt>
                <c:pt idx="3357">
                  <c:v>4.1388640624992004</c:v>
                </c:pt>
                <c:pt idx="3358">
                  <c:v>4.1409737499999997</c:v>
                </c:pt>
                <c:pt idx="3359">
                  <c:v>4.1430831250016009</c:v>
                </c:pt>
                <c:pt idx="3360">
                  <c:v>4.1451753124992008</c:v>
                </c:pt>
                <c:pt idx="3361">
                  <c:v>4.1472815624992005</c:v>
                </c:pt>
                <c:pt idx="3362">
                  <c:v>4.149345625001601</c:v>
                </c:pt>
                <c:pt idx="3363">
                  <c:v>4.1514003124992005</c:v>
                </c:pt>
                <c:pt idx="3364">
                  <c:v>4.1535090624992002</c:v>
                </c:pt>
                <c:pt idx="3365">
                  <c:v>4.1556121875007994</c:v>
                </c:pt>
                <c:pt idx="3366">
                  <c:v>4.1577740624992003</c:v>
                </c:pt>
                <c:pt idx="3367">
                  <c:v>4.1599009375007991</c:v>
                </c:pt>
                <c:pt idx="3368">
                  <c:v>4.1620443750016003</c:v>
                </c:pt>
                <c:pt idx="3369">
                  <c:v>4.1642371875007997</c:v>
                </c:pt>
                <c:pt idx="3370">
                  <c:v>4.1663996875007996</c:v>
                </c:pt>
                <c:pt idx="3371">
                  <c:v>4.1685687500000004</c:v>
                </c:pt>
                <c:pt idx="3372">
                  <c:v>4.170695625001601</c:v>
                </c:pt>
                <c:pt idx="3373">
                  <c:v>4.1728909375007994</c:v>
                </c:pt>
                <c:pt idx="3374">
                  <c:v>4.1750393750016004</c:v>
                </c:pt>
                <c:pt idx="3375">
                  <c:v>4.1772359375007992</c:v>
                </c:pt>
                <c:pt idx="3376">
                  <c:v>4.1793250000000004</c:v>
                </c:pt>
                <c:pt idx="3377">
                  <c:v>4.1814493750016002</c:v>
                </c:pt>
                <c:pt idx="3378">
                  <c:v>4.1835443750016008</c:v>
                </c:pt>
                <c:pt idx="3379">
                  <c:v>4.1856318750016008</c:v>
                </c:pt>
                <c:pt idx="3380">
                  <c:v>4.1876881250016007</c:v>
                </c:pt>
                <c:pt idx="3381">
                  <c:v>4.1897728124992009</c:v>
                </c:pt>
                <c:pt idx="3382">
                  <c:v>4.1918868750016003</c:v>
                </c:pt>
                <c:pt idx="3383">
                  <c:v>4.1939490624992004</c:v>
                </c:pt>
                <c:pt idx="3384">
                  <c:v>4.1960034375007993</c:v>
                </c:pt>
                <c:pt idx="3385">
                  <c:v>4.1981296875007992</c:v>
                </c:pt>
                <c:pt idx="3386">
                  <c:v>4.2002212500000002</c:v>
                </c:pt>
                <c:pt idx="3387">
                  <c:v>4.2023343750016009</c:v>
                </c:pt>
                <c:pt idx="3388">
                  <c:v>4.2044600000000001</c:v>
                </c:pt>
                <c:pt idx="3389">
                  <c:v>4.2066024999999998</c:v>
                </c:pt>
                <c:pt idx="3390">
                  <c:v>4.2087134375007995</c:v>
                </c:pt>
                <c:pt idx="3391">
                  <c:v>4.2108412499999996</c:v>
                </c:pt>
                <c:pt idx="3392">
                  <c:v>4.2129865624992009</c:v>
                </c:pt>
                <c:pt idx="3393">
                  <c:v>4.2151696875007998</c:v>
                </c:pt>
                <c:pt idx="3394">
                  <c:v>4.2173859375007998</c:v>
                </c:pt>
                <c:pt idx="3395">
                  <c:v>4.2195625000000003</c:v>
                </c:pt>
                <c:pt idx="3396">
                  <c:v>4.2217659375007992</c:v>
                </c:pt>
                <c:pt idx="3397">
                  <c:v>4.2240146875007998</c:v>
                </c:pt>
                <c:pt idx="3398">
                  <c:v>4.2262268750016005</c:v>
                </c:pt>
                <c:pt idx="3399">
                  <c:v>4.2284268750016007</c:v>
                </c:pt>
                <c:pt idx="3400">
                  <c:v>4.2306549999999996</c:v>
                </c:pt>
                <c:pt idx="3401">
                  <c:v>4.2329028124992005</c:v>
                </c:pt>
                <c:pt idx="3402">
                  <c:v>4.2350940624992006</c:v>
                </c:pt>
                <c:pt idx="3403">
                  <c:v>4.237348125001601</c:v>
                </c:pt>
                <c:pt idx="3404">
                  <c:v>4.2395440624992009</c:v>
                </c:pt>
                <c:pt idx="3405">
                  <c:v>4.2417078124992003</c:v>
                </c:pt>
                <c:pt idx="3406">
                  <c:v>4.2439125000000004</c:v>
                </c:pt>
                <c:pt idx="3407">
                  <c:v>4.2460978124992002</c:v>
                </c:pt>
                <c:pt idx="3408">
                  <c:v>4.2482096875007995</c:v>
                </c:pt>
                <c:pt idx="3409">
                  <c:v>4.2503824999999997</c:v>
                </c:pt>
                <c:pt idx="3410">
                  <c:v>4.2524990624992007</c:v>
                </c:pt>
                <c:pt idx="3411">
                  <c:v>4.2546128124992002</c:v>
                </c:pt>
                <c:pt idx="3412">
                  <c:v>4.2567556250016008</c:v>
                </c:pt>
                <c:pt idx="3413">
                  <c:v>4.2588468750016002</c:v>
                </c:pt>
                <c:pt idx="3414">
                  <c:v>4.2609506250016009</c:v>
                </c:pt>
                <c:pt idx="3415">
                  <c:v>4.2630737500000002</c:v>
                </c:pt>
                <c:pt idx="3416">
                  <c:v>4.2651268750016005</c:v>
                </c:pt>
                <c:pt idx="3417">
                  <c:v>4.2672693750016002</c:v>
                </c:pt>
                <c:pt idx="3418">
                  <c:v>4.2694253124992008</c:v>
                </c:pt>
                <c:pt idx="3419">
                  <c:v>4.2715303124992001</c:v>
                </c:pt>
                <c:pt idx="3420">
                  <c:v>4.2736528124992006</c:v>
                </c:pt>
                <c:pt idx="3421">
                  <c:v>4.2758025000000002</c:v>
                </c:pt>
                <c:pt idx="3422">
                  <c:v>4.2779237500000002</c:v>
                </c:pt>
                <c:pt idx="3423">
                  <c:v>4.2800446875007996</c:v>
                </c:pt>
                <c:pt idx="3424">
                  <c:v>4.2821681250016006</c:v>
                </c:pt>
                <c:pt idx="3425">
                  <c:v>4.2843340624992008</c:v>
                </c:pt>
                <c:pt idx="3426">
                  <c:v>4.2865034375007998</c:v>
                </c:pt>
                <c:pt idx="3427">
                  <c:v>4.2885934375007997</c:v>
                </c:pt>
                <c:pt idx="3428">
                  <c:v>4.2907781250016006</c:v>
                </c:pt>
                <c:pt idx="3429">
                  <c:v>4.2929290624992005</c:v>
                </c:pt>
                <c:pt idx="3430">
                  <c:v>4.2951162500000004</c:v>
                </c:pt>
                <c:pt idx="3431">
                  <c:v>4.2972900000000003</c:v>
                </c:pt>
                <c:pt idx="3432">
                  <c:v>4.2994418750016008</c:v>
                </c:pt>
                <c:pt idx="3433">
                  <c:v>4.3015881250016008</c:v>
                </c:pt>
                <c:pt idx="3434">
                  <c:v>4.3037512500000004</c:v>
                </c:pt>
                <c:pt idx="3435">
                  <c:v>4.3058965624992007</c:v>
                </c:pt>
                <c:pt idx="3436">
                  <c:v>4.3080715624992001</c:v>
                </c:pt>
                <c:pt idx="3437">
                  <c:v>4.3102265624992002</c:v>
                </c:pt>
                <c:pt idx="3438">
                  <c:v>4.3123859375007996</c:v>
                </c:pt>
                <c:pt idx="3439">
                  <c:v>4.3145496875007998</c:v>
                </c:pt>
                <c:pt idx="3440">
                  <c:v>4.3167293750016009</c:v>
                </c:pt>
                <c:pt idx="3441">
                  <c:v>4.3188409375007994</c:v>
                </c:pt>
                <c:pt idx="3442">
                  <c:v>4.3209918750016003</c:v>
                </c:pt>
                <c:pt idx="3443">
                  <c:v>4.3231353124992005</c:v>
                </c:pt>
                <c:pt idx="3444">
                  <c:v>4.3252734375007993</c:v>
                </c:pt>
                <c:pt idx="3445">
                  <c:v>4.3274049999999997</c:v>
                </c:pt>
                <c:pt idx="3446">
                  <c:v>4.3295293750016004</c:v>
                </c:pt>
                <c:pt idx="3447">
                  <c:v>4.3316812499999999</c:v>
                </c:pt>
                <c:pt idx="3448">
                  <c:v>4.3337940624992006</c:v>
                </c:pt>
                <c:pt idx="3449">
                  <c:v>4.335919375001601</c:v>
                </c:pt>
                <c:pt idx="3450">
                  <c:v>4.3381128124992001</c:v>
                </c:pt>
                <c:pt idx="3451">
                  <c:v>4.3403065624992001</c:v>
                </c:pt>
                <c:pt idx="3452">
                  <c:v>4.3425390624992009</c:v>
                </c:pt>
                <c:pt idx="3453">
                  <c:v>4.3447556250016008</c:v>
                </c:pt>
                <c:pt idx="3454">
                  <c:v>4.3469912500000003</c:v>
                </c:pt>
                <c:pt idx="3455">
                  <c:v>4.3491803124992003</c:v>
                </c:pt>
                <c:pt idx="3456">
                  <c:v>4.3514496875007991</c:v>
                </c:pt>
                <c:pt idx="3457">
                  <c:v>4.3536531250016006</c:v>
                </c:pt>
                <c:pt idx="3458">
                  <c:v>4.3558478124992002</c:v>
                </c:pt>
                <c:pt idx="3459">
                  <c:v>4.3580912500000002</c:v>
                </c:pt>
                <c:pt idx="3460">
                  <c:v>4.3602453124992007</c:v>
                </c:pt>
                <c:pt idx="3461">
                  <c:v>4.3623928124992002</c:v>
                </c:pt>
                <c:pt idx="3462">
                  <c:v>4.3645984375007991</c:v>
                </c:pt>
                <c:pt idx="3463">
                  <c:v>4.3667434375007996</c:v>
                </c:pt>
                <c:pt idx="3464">
                  <c:v>4.3689646875007995</c:v>
                </c:pt>
                <c:pt idx="3465">
                  <c:v>4.37118875</c:v>
                </c:pt>
                <c:pt idx="3466">
                  <c:v>4.3733412500000002</c:v>
                </c:pt>
                <c:pt idx="3467">
                  <c:v>4.3754678124992008</c:v>
                </c:pt>
                <c:pt idx="3468">
                  <c:v>4.3776718750016004</c:v>
                </c:pt>
                <c:pt idx="3469">
                  <c:v>4.3798018750016006</c:v>
                </c:pt>
                <c:pt idx="3470">
                  <c:v>4.3819437499999996</c:v>
                </c:pt>
                <c:pt idx="3471">
                  <c:v>4.3841571875007999</c:v>
                </c:pt>
                <c:pt idx="3472">
                  <c:v>4.3862934375007994</c:v>
                </c:pt>
                <c:pt idx="3473">
                  <c:v>4.3884400000000001</c:v>
                </c:pt>
                <c:pt idx="3474">
                  <c:v>4.3905628124992004</c:v>
                </c:pt>
                <c:pt idx="3475">
                  <c:v>4.3927053124992002</c:v>
                </c:pt>
                <c:pt idx="3476">
                  <c:v>4.3948168750016006</c:v>
                </c:pt>
                <c:pt idx="3477">
                  <c:v>4.3969640624992001</c:v>
                </c:pt>
                <c:pt idx="3478">
                  <c:v>4.3991484375007994</c:v>
                </c:pt>
                <c:pt idx="3479">
                  <c:v>4.4013321875007998</c:v>
                </c:pt>
                <c:pt idx="3480">
                  <c:v>4.4035443750016006</c:v>
                </c:pt>
                <c:pt idx="3481">
                  <c:v>4.4056931250016005</c:v>
                </c:pt>
                <c:pt idx="3482">
                  <c:v>4.407874375001601</c:v>
                </c:pt>
                <c:pt idx="3483">
                  <c:v>4.4100943750016004</c:v>
                </c:pt>
                <c:pt idx="3484">
                  <c:v>4.4122959375007991</c:v>
                </c:pt>
                <c:pt idx="3485">
                  <c:v>4.4144321875007995</c:v>
                </c:pt>
                <c:pt idx="3486">
                  <c:v>4.4166756250016004</c:v>
                </c:pt>
                <c:pt idx="3487">
                  <c:v>4.4189315624992007</c:v>
                </c:pt>
                <c:pt idx="3488">
                  <c:v>4.4211056250016005</c:v>
                </c:pt>
                <c:pt idx="3489">
                  <c:v>4.4232331250016008</c:v>
                </c:pt>
                <c:pt idx="3490">
                  <c:v>4.4254390624992004</c:v>
                </c:pt>
                <c:pt idx="3491">
                  <c:v>4.4276549999999997</c:v>
                </c:pt>
                <c:pt idx="3492">
                  <c:v>4.4298428124992002</c:v>
                </c:pt>
                <c:pt idx="3493">
                  <c:v>4.4320221875007997</c:v>
                </c:pt>
                <c:pt idx="3494">
                  <c:v>4.4341681250016007</c:v>
                </c:pt>
                <c:pt idx="3495">
                  <c:v>4.4363487499999996</c:v>
                </c:pt>
                <c:pt idx="3496">
                  <c:v>4.4385149999999998</c:v>
                </c:pt>
                <c:pt idx="3497">
                  <c:v>4.440590625001601</c:v>
                </c:pt>
                <c:pt idx="3498">
                  <c:v>4.4427421875007997</c:v>
                </c:pt>
                <c:pt idx="3499">
                  <c:v>4.4449271875007996</c:v>
                </c:pt>
                <c:pt idx="3500">
                  <c:v>4.4469834375007995</c:v>
                </c:pt>
                <c:pt idx="3501">
                  <c:v>4.4490481250016005</c:v>
                </c:pt>
                <c:pt idx="3502">
                  <c:v>4.4511675000000004</c:v>
                </c:pt>
                <c:pt idx="3503">
                  <c:v>4.4532718750016009</c:v>
                </c:pt>
                <c:pt idx="3504">
                  <c:v>4.4553965624992005</c:v>
                </c:pt>
                <c:pt idx="3505">
                  <c:v>4.4575362500000004</c:v>
                </c:pt>
                <c:pt idx="3506">
                  <c:v>4.4596268750016002</c:v>
                </c:pt>
                <c:pt idx="3507">
                  <c:v>4.4618171875007997</c:v>
                </c:pt>
                <c:pt idx="3508">
                  <c:v>4.4639496875007998</c:v>
                </c:pt>
                <c:pt idx="3509">
                  <c:v>4.4661178124992009</c:v>
                </c:pt>
                <c:pt idx="3510">
                  <c:v>4.4683296875007992</c:v>
                </c:pt>
                <c:pt idx="3511">
                  <c:v>4.4705637500000002</c:v>
                </c:pt>
                <c:pt idx="3512">
                  <c:v>4.4727296875007996</c:v>
                </c:pt>
                <c:pt idx="3513">
                  <c:v>4.4748962499999996</c:v>
                </c:pt>
                <c:pt idx="3514">
                  <c:v>4.4770275000000002</c:v>
                </c:pt>
                <c:pt idx="3515">
                  <c:v>4.4792468750016008</c:v>
                </c:pt>
                <c:pt idx="3516">
                  <c:v>4.4814409375007997</c:v>
                </c:pt>
                <c:pt idx="3517">
                  <c:v>4.4836156250016002</c:v>
                </c:pt>
                <c:pt idx="3518">
                  <c:v>4.4857728124992002</c:v>
                </c:pt>
                <c:pt idx="3519">
                  <c:v>4.4879134375007999</c:v>
                </c:pt>
                <c:pt idx="3520">
                  <c:v>4.4900406250016003</c:v>
                </c:pt>
                <c:pt idx="3521">
                  <c:v>4.4921546875007996</c:v>
                </c:pt>
                <c:pt idx="3522">
                  <c:v>4.4942596875007998</c:v>
                </c:pt>
                <c:pt idx="3523">
                  <c:v>4.4964234375007992</c:v>
                </c:pt>
                <c:pt idx="3524">
                  <c:v>4.4985818750016007</c:v>
                </c:pt>
                <c:pt idx="3525">
                  <c:v>4.5007081250016006</c:v>
                </c:pt>
                <c:pt idx="3526">
                  <c:v>4.5028409375007996</c:v>
                </c:pt>
                <c:pt idx="3527">
                  <c:v>4.5049996875007992</c:v>
                </c:pt>
                <c:pt idx="3528">
                  <c:v>4.5070706250016004</c:v>
                </c:pt>
                <c:pt idx="3529">
                  <c:v>4.5092462500000003</c:v>
                </c:pt>
                <c:pt idx="3530">
                  <c:v>4.5113859375007994</c:v>
                </c:pt>
                <c:pt idx="3531">
                  <c:v>4.5135478124992003</c:v>
                </c:pt>
                <c:pt idx="3532">
                  <c:v>4.5157115624992006</c:v>
                </c:pt>
                <c:pt idx="3533">
                  <c:v>4.5178456250016001</c:v>
                </c:pt>
                <c:pt idx="3534">
                  <c:v>4.5199553124992002</c:v>
                </c:pt>
                <c:pt idx="3535">
                  <c:v>4.522070625001601</c:v>
                </c:pt>
                <c:pt idx="3536">
                  <c:v>4.5242159375007995</c:v>
                </c:pt>
                <c:pt idx="3537">
                  <c:v>4.5263212499999996</c:v>
                </c:pt>
                <c:pt idx="3538">
                  <c:v>4.5285250000000001</c:v>
                </c:pt>
                <c:pt idx="3539">
                  <c:v>4.5306753124992003</c:v>
                </c:pt>
                <c:pt idx="3540">
                  <c:v>4.5327943750016004</c:v>
                </c:pt>
                <c:pt idx="3541">
                  <c:v>4.5349593750016002</c:v>
                </c:pt>
                <c:pt idx="3542">
                  <c:v>4.5370984375007994</c:v>
                </c:pt>
                <c:pt idx="3543">
                  <c:v>4.5392628124992003</c:v>
                </c:pt>
                <c:pt idx="3544">
                  <c:v>4.5414637500000001</c:v>
                </c:pt>
                <c:pt idx="3545">
                  <c:v>4.5436662500000002</c:v>
                </c:pt>
                <c:pt idx="3546">
                  <c:v>4.5457840624992008</c:v>
                </c:pt>
                <c:pt idx="3547">
                  <c:v>4.5479940624992006</c:v>
                </c:pt>
                <c:pt idx="3548">
                  <c:v>4.5501346875007993</c:v>
                </c:pt>
                <c:pt idx="3549">
                  <c:v>4.5523243750016009</c:v>
                </c:pt>
                <c:pt idx="3550">
                  <c:v>4.5545131250016002</c:v>
                </c:pt>
                <c:pt idx="3551">
                  <c:v>4.5566765624992005</c:v>
                </c:pt>
                <c:pt idx="3552">
                  <c:v>4.5588178124992007</c:v>
                </c:pt>
                <c:pt idx="3553">
                  <c:v>4.5609759375007997</c:v>
                </c:pt>
                <c:pt idx="3554">
                  <c:v>4.5631278124992001</c:v>
                </c:pt>
                <c:pt idx="3555">
                  <c:v>4.5651962499999996</c:v>
                </c:pt>
                <c:pt idx="3556">
                  <c:v>4.5673506250016009</c:v>
                </c:pt>
                <c:pt idx="3557">
                  <c:v>4.5694646875007994</c:v>
                </c:pt>
                <c:pt idx="3558">
                  <c:v>4.5716340624992009</c:v>
                </c:pt>
                <c:pt idx="3559">
                  <c:v>4.5737171875007991</c:v>
                </c:pt>
                <c:pt idx="3560">
                  <c:v>4.5758643750016006</c:v>
                </c:pt>
                <c:pt idx="3561">
                  <c:v>4.5780143750016009</c:v>
                </c:pt>
                <c:pt idx="3562">
                  <c:v>4.5802059375007991</c:v>
                </c:pt>
                <c:pt idx="3563">
                  <c:v>4.5823778124992005</c:v>
                </c:pt>
                <c:pt idx="3564">
                  <c:v>4.5845721875007994</c:v>
                </c:pt>
                <c:pt idx="3565">
                  <c:v>4.5867896875007999</c:v>
                </c:pt>
                <c:pt idx="3566">
                  <c:v>4.5890465624992007</c:v>
                </c:pt>
                <c:pt idx="3567">
                  <c:v>4.5912365624992004</c:v>
                </c:pt>
                <c:pt idx="3568">
                  <c:v>4.5934287500000002</c:v>
                </c:pt>
                <c:pt idx="3569">
                  <c:v>4.5956428124992001</c:v>
                </c:pt>
                <c:pt idx="3570">
                  <c:v>4.5978700000000003</c:v>
                </c:pt>
                <c:pt idx="3571">
                  <c:v>4.6000100000000002</c:v>
                </c:pt>
                <c:pt idx="3572">
                  <c:v>4.6022084375007992</c:v>
                </c:pt>
                <c:pt idx="3573">
                  <c:v>4.6044018750016003</c:v>
                </c:pt>
                <c:pt idx="3574">
                  <c:v>4.6065515624992006</c:v>
                </c:pt>
                <c:pt idx="3575">
                  <c:v>4.6087043750016008</c:v>
                </c:pt>
                <c:pt idx="3576">
                  <c:v>4.6108631250016003</c:v>
                </c:pt>
                <c:pt idx="3577">
                  <c:v>4.6129934375007995</c:v>
                </c:pt>
                <c:pt idx="3578">
                  <c:v>4.6151581250016003</c:v>
                </c:pt>
                <c:pt idx="3579">
                  <c:v>4.6172365624992002</c:v>
                </c:pt>
                <c:pt idx="3580">
                  <c:v>4.6193387499999998</c:v>
                </c:pt>
                <c:pt idx="3581">
                  <c:v>4.6214300000000001</c:v>
                </c:pt>
                <c:pt idx="3582">
                  <c:v>4.6235362499999999</c:v>
                </c:pt>
                <c:pt idx="3583">
                  <c:v>4.6255371875007993</c:v>
                </c:pt>
                <c:pt idx="3584">
                  <c:v>4.6276025000000001</c:v>
                </c:pt>
                <c:pt idx="3585">
                  <c:v>4.6296612499999998</c:v>
                </c:pt>
                <c:pt idx="3586">
                  <c:v>4.6317296875007994</c:v>
                </c:pt>
                <c:pt idx="3587">
                  <c:v>4.6337834375007994</c:v>
                </c:pt>
                <c:pt idx="3588">
                  <c:v>4.6358603124992008</c:v>
                </c:pt>
                <c:pt idx="3589">
                  <c:v>4.6379668750016005</c:v>
                </c:pt>
                <c:pt idx="3590">
                  <c:v>4.6400853124992008</c:v>
                </c:pt>
                <c:pt idx="3591">
                  <c:v>4.6422175000000001</c:v>
                </c:pt>
                <c:pt idx="3592">
                  <c:v>4.6443181250016004</c:v>
                </c:pt>
                <c:pt idx="3593">
                  <c:v>4.6464834375007991</c:v>
                </c:pt>
                <c:pt idx="3594">
                  <c:v>4.6486549999999998</c:v>
                </c:pt>
                <c:pt idx="3595">
                  <c:v>4.6508787500000004</c:v>
                </c:pt>
                <c:pt idx="3596">
                  <c:v>4.6529884375007997</c:v>
                </c:pt>
                <c:pt idx="3597">
                  <c:v>4.655129375001601</c:v>
                </c:pt>
                <c:pt idx="3598">
                  <c:v>4.6572915624992008</c:v>
                </c:pt>
                <c:pt idx="3599">
                  <c:v>4.6594581250016009</c:v>
                </c:pt>
                <c:pt idx="3600">
                  <c:v>4.6616512500000002</c:v>
                </c:pt>
                <c:pt idx="3601">
                  <c:v>4.6638578124992005</c:v>
                </c:pt>
                <c:pt idx="3602">
                  <c:v>4.666014375001601</c:v>
                </c:pt>
                <c:pt idx="3603">
                  <c:v>4.6682046875007996</c:v>
                </c:pt>
                <c:pt idx="3604">
                  <c:v>4.6703459375007998</c:v>
                </c:pt>
                <c:pt idx="3605">
                  <c:v>4.6724765624992006</c:v>
                </c:pt>
                <c:pt idx="3606">
                  <c:v>4.6746565624992007</c:v>
                </c:pt>
                <c:pt idx="3607">
                  <c:v>4.6768581250016004</c:v>
                </c:pt>
                <c:pt idx="3608">
                  <c:v>4.6789934375007993</c:v>
                </c:pt>
                <c:pt idx="3609">
                  <c:v>4.6811659375007997</c:v>
                </c:pt>
                <c:pt idx="3610">
                  <c:v>4.6832587500000002</c:v>
                </c:pt>
                <c:pt idx="3611">
                  <c:v>4.6853821875007995</c:v>
                </c:pt>
                <c:pt idx="3612">
                  <c:v>4.6874956250016009</c:v>
                </c:pt>
                <c:pt idx="3613">
                  <c:v>4.6896421875007999</c:v>
                </c:pt>
                <c:pt idx="3614">
                  <c:v>4.6917640624992005</c:v>
                </c:pt>
                <c:pt idx="3615">
                  <c:v>4.6938684375007993</c:v>
                </c:pt>
                <c:pt idx="3616">
                  <c:v>4.6959850000000003</c:v>
                </c:pt>
                <c:pt idx="3617">
                  <c:v>4.6981509375007997</c:v>
                </c:pt>
                <c:pt idx="3618">
                  <c:v>4.7002553124992001</c:v>
                </c:pt>
                <c:pt idx="3619">
                  <c:v>4.7023456250016009</c:v>
                </c:pt>
                <c:pt idx="3620">
                  <c:v>4.7044803124992001</c:v>
                </c:pt>
                <c:pt idx="3621">
                  <c:v>4.7066721875007991</c:v>
                </c:pt>
                <c:pt idx="3622">
                  <c:v>4.7088021875007993</c:v>
                </c:pt>
                <c:pt idx="3623">
                  <c:v>4.7109990624992006</c:v>
                </c:pt>
                <c:pt idx="3624">
                  <c:v>4.7131306250016003</c:v>
                </c:pt>
                <c:pt idx="3625">
                  <c:v>4.7152912499999999</c:v>
                </c:pt>
                <c:pt idx="3626">
                  <c:v>4.717405625001601</c:v>
                </c:pt>
                <c:pt idx="3627">
                  <c:v>4.7195353124992003</c:v>
                </c:pt>
                <c:pt idx="3628">
                  <c:v>4.7216337499999996</c:v>
                </c:pt>
                <c:pt idx="3629">
                  <c:v>4.7237665624992005</c:v>
                </c:pt>
                <c:pt idx="3630">
                  <c:v>4.7259087500000003</c:v>
                </c:pt>
                <c:pt idx="3631">
                  <c:v>4.7279818750016007</c:v>
                </c:pt>
                <c:pt idx="3632">
                  <c:v>4.7301293750016002</c:v>
                </c:pt>
                <c:pt idx="3633">
                  <c:v>4.7321740624992001</c:v>
                </c:pt>
                <c:pt idx="3634">
                  <c:v>4.7342490624992006</c:v>
                </c:pt>
                <c:pt idx="3635">
                  <c:v>4.7363187499999997</c:v>
                </c:pt>
                <c:pt idx="3636">
                  <c:v>4.7383803124992001</c:v>
                </c:pt>
                <c:pt idx="3637">
                  <c:v>4.7404990624992003</c:v>
                </c:pt>
                <c:pt idx="3638">
                  <c:v>4.74264375</c:v>
                </c:pt>
                <c:pt idx="3639">
                  <c:v>4.7447524999999997</c:v>
                </c:pt>
                <c:pt idx="3640">
                  <c:v>4.7468003124992002</c:v>
                </c:pt>
                <c:pt idx="3641">
                  <c:v>4.7488000000000001</c:v>
                </c:pt>
                <c:pt idx="3642">
                  <c:v>4.7508490624992001</c:v>
                </c:pt>
                <c:pt idx="3643">
                  <c:v>4.7528946875007998</c:v>
                </c:pt>
                <c:pt idx="3644">
                  <c:v>4.7550175000000001</c:v>
                </c:pt>
                <c:pt idx="3645">
                  <c:v>4.7571162500000002</c:v>
                </c:pt>
                <c:pt idx="3646">
                  <c:v>4.7592621875007994</c:v>
                </c:pt>
                <c:pt idx="3647">
                  <c:v>4.7612856250016007</c:v>
                </c:pt>
                <c:pt idx="3648">
                  <c:v>4.7633675000000002</c:v>
                </c:pt>
                <c:pt idx="3649">
                  <c:v>4.7654218750016009</c:v>
                </c:pt>
                <c:pt idx="3650">
                  <c:v>4.7675549999999998</c:v>
                </c:pt>
                <c:pt idx="3651">
                  <c:v>4.7696831250016007</c:v>
                </c:pt>
                <c:pt idx="3652">
                  <c:v>4.7718274999999997</c:v>
                </c:pt>
                <c:pt idx="3653">
                  <c:v>4.7739815624992001</c:v>
                </c:pt>
                <c:pt idx="3654">
                  <c:v>4.7761862500000003</c:v>
                </c:pt>
                <c:pt idx="3655">
                  <c:v>4.77830625</c:v>
                </c:pt>
                <c:pt idx="3656">
                  <c:v>4.7804990624992003</c:v>
                </c:pt>
                <c:pt idx="3657">
                  <c:v>4.7826746875007995</c:v>
                </c:pt>
                <c:pt idx="3658">
                  <c:v>4.7848768750016006</c:v>
                </c:pt>
                <c:pt idx="3659">
                  <c:v>4.7870965624992001</c:v>
                </c:pt>
                <c:pt idx="3660">
                  <c:v>4.7893140624992006</c:v>
                </c:pt>
                <c:pt idx="3661">
                  <c:v>4.7915475000000001</c:v>
                </c:pt>
                <c:pt idx="3662">
                  <c:v>4.7937618750016009</c:v>
                </c:pt>
                <c:pt idx="3663">
                  <c:v>4.7959612500000004</c:v>
                </c:pt>
                <c:pt idx="3664">
                  <c:v>4.7981406250016008</c:v>
                </c:pt>
                <c:pt idx="3665">
                  <c:v>4.8003621875007996</c:v>
                </c:pt>
                <c:pt idx="3666">
                  <c:v>4.8025106250016005</c:v>
                </c:pt>
                <c:pt idx="3667">
                  <c:v>4.8046474999999997</c:v>
                </c:pt>
                <c:pt idx="3668">
                  <c:v>4.8067628124992003</c:v>
                </c:pt>
                <c:pt idx="3669">
                  <c:v>4.8088887500000004</c:v>
                </c:pt>
                <c:pt idx="3670">
                  <c:v>4.8109543750016002</c:v>
                </c:pt>
                <c:pt idx="3671">
                  <c:v>4.8130653124992007</c:v>
                </c:pt>
                <c:pt idx="3672">
                  <c:v>4.8152006250016006</c:v>
                </c:pt>
                <c:pt idx="3673">
                  <c:v>4.8173068750016004</c:v>
                </c:pt>
                <c:pt idx="3674">
                  <c:v>4.8194293750016008</c:v>
                </c:pt>
                <c:pt idx="3675">
                  <c:v>4.8215503124992001</c:v>
                </c:pt>
                <c:pt idx="3676">
                  <c:v>4.8237075000000003</c:v>
                </c:pt>
                <c:pt idx="3677">
                  <c:v>4.8258793750016009</c:v>
                </c:pt>
                <c:pt idx="3678">
                  <c:v>4.8280565624992002</c:v>
                </c:pt>
                <c:pt idx="3679">
                  <c:v>4.8302206250016004</c:v>
                </c:pt>
                <c:pt idx="3680">
                  <c:v>4.8324156250016008</c:v>
                </c:pt>
                <c:pt idx="3681">
                  <c:v>4.8345865624992008</c:v>
                </c:pt>
                <c:pt idx="3682">
                  <c:v>4.8366981250016003</c:v>
                </c:pt>
                <c:pt idx="3683">
                  <c:v>4.8388734375007996</c:v>
                </c:pt>
                <c:pt idx="3684">
                  <c:v>4.8409671875007998</c:v>
                </c:pt>
                <c:pt idx="3685">
                  <c:v>4.8430965624992002</c:v>
                </c:pt>
                <c:pt idx="3686">
                  <c:v>4.8451924999999996</c:v>
                </c:pt>
                <c:pt idx="3687">
                  <c:v>4.8473262500000001</c:v>
                </c:pt>
                <c:pt idx="3688">
                  <c:v>4.8494418750016006</c:v>
                </c:pt>
                <c:pt idx="3689">
                  <c:v>4.8515674999999998</c:v>
                </c:pt>
                <c:pt idx="3690">
                  <c:v>4.8536821875007998</c:v>
                </c:pt>
                <c:pt idx="3691">
                  <c:v>4.8558418750016008</c:v>
                </c:pt>
                <c:pt idx="3692">
                  <c:v>4.8579853124992001</c:v>
                </c:pt>
                <c:pt idx="3693">
                  <c:v>4.8600921875007996</c:v>
                </c:pt>
                <c:pt idx="3694">
                  <c:v>4.8621678124992007</c:v>
                </c:pt>
                <c:pt idx="3695">
                  <c:v>4.8642612500000002</c:v>
                </c:pt>
                <c:pt idx="3696">
                  <c:v>4.8663393750016004</c:v>
                </c:pt>
                <c:pt idx="3697">
                  <c:v>4.8684656250016003</c:v>
                </c:pt>
                <c:pt idx="3698">
                  <c:v>4.8705396875007994</c:v>
                </c:pt>
                <c:pt idx="3699">
                  <c:v>4.8726184375007993</c:v>
                </c:pt>
                <c:pt idx="3700">
                  <c:v>4.8746643750016005</c:v>
                </c:pt>
                <c:pt idx="3701">
                  <c:v>4.8766793750016006</c:v>
                </c:pt>
                <c:pt idx="3702">
                  <c:v>4.8786709375007993</c:v>
                </c:pt>
                <c:pt idx="3703">
                  <c:v>4.8807231250016008</c:v>
                </c:pt>
                <c:pt idx="3704">
                  <c:v>4.8827662500000004</c:v>
                </c:pt>
                <c:pt idx="3705">
                  <c:v>4.8848359375007995</c:v>
                </c:pt>
                <c:pt idx="3706">
                  <c:v>4.886863125001601</c:v>
                </c:pt>
                <c:pt idx="3707">
                  <c:v>4.8888628124992008</c:v>
                </c:pt>
                <c:pt idx="3708">
                  <c:v>4.8908775000000002</c:v>
                </c:pt>
                <c:pt idx="3709">
                  <c:v>4.8929974999999999</c:v>
                </c:pt>
                <c:pt idx="3710">
                  <c:v>4.8951021875007994</c:v>
                </c:pt>
                <c:pt idx="3711">
                  <c:v>4.8971893750016005</c:v>
                </c:pt>
                <c:pt idx="3712">
                  <c:v>4.8993140624992009</c:v>
                </c:pt>
                <c:pt idx="3713">
                  <c:v>4.9014356250016009</c:v>
                </c:pt>
                <c:pt idx="3714">
                  <c:v>4.9035715624992005</c:v>
                </c:pt>
                <c:pt idx="3715">
                  <c:v>4.9057321875007993</c:v>
                </c:pt>
                <c:pt idx="3716">
                  <c:v>4.9078678124992008</c:v>
                </c:pt>
                <c:pt idx="3717">
                  <c:v>4.9100496875007993</c:v>
                </c:pt>
                <c:pt idx="3718">
                  <c:v>4.9122612500000002</c:v>
                </c:pt>
                <c:pt idx="3719">
                  <c:v>4.9143350000000003</c:v>
                </c:pt>
                <c:pt idx="3720">
                  <c:v>4.9164659375007993</c:v>
                </c:pt>
                <c:pt idx="3721">
                  <c:v>4.9186368750016003</c:v>
                </c:pt>
                <c:pt idx="3722">
                  <c:v>4.9207284375007996</c:v>
                </c:pt>
                <c:pt idx="3723">
                  <c:v>4.9227978124992005</c:v>
                </c:pt>
                <c:pt idx="3724">
                  <c:v>4.9248843750016009</c:v>
                </c:pt>
                <c:pt idx="3725">
                  <c:v>4.9269543750016007</c:v>
                </c:pt>
                <c:pt idx="3726">
                  <c:v>4.9290099999999999</c:v>
                </c:pt>
                <c:pt idx="3727">
                  <c:v>4.9309862500000001</c:v>
                </c:pt>
                <c:pt idx="3728">
                  <c:v>4.9329806250016004</c:v>
                </c:pt>
                <c:pt idx="3729">
                  <c:v>4.9349921875007992</c:v>
                </c:pt>
                <c:pt idx="3730">
                  <c:v>4.9369796875007994</c:v>
                </c:pt>
                <c:pt idx="3731">
                  <c:v>4.9389725000000002</c:v>
                </c:pt>
                <c:pt idx="3732">
                  <c:v>4.9409593750016008</c:v>
                </c:pt>
                <c:pt idx="3733">
                  <c:v>4.943005625001601</c:v>
                </c:pt>
                <c:pt idx="3734">
                  <c:v>4.9450278124992009</c:v>
                </c:pt>
                <c:pt idx="3735">
                  <c:v>4.9469959375007999</c:v>
                </c:pt>
                <c:pt idx="3736">
                  <c:v>4.94900875</c:v>
                </c:pt>
                <c:pt idx="3737">
                  <c:v>4.9510846875007992</c:v>
                </c:pt>
                <c:pt idx="3738">
                  <c:v>4.9531403124992002</c:v>
                </c:pt>
                <c:pt idx="3739">
                  <c:v>4.9551512500000001</c:v>
                </c:pt>
                <c:pt idx="3740">
                  <c:v>4.9571725000000004</c:v>
                </c:pt>
                <c:pt idx="3741">
                  <c:v>4.9592071875007999</c:v>
                </c:pt>
                <c:pt idx="3742">
                  <c:v>4.9612862499999997</c:v>
                </c:pt>
                <c:pt idx="3743">
                  <c:v>4.9633071875007992</c:v>
                </c:pt>
                <c:pt idx="3744">
                  <c:v>4.9653887499999998</c:v>
                </c:pt>
                <c:pt idx="3745">
                  <c:v>4.9674081250016009</c:v>
                </c:pt>
                <c:pt idx="3746">
                  <c:v>4.9695084375007994</c:v>
                </c:pt>
                <c:pt idx="3747">
                  <c:v>4.9715606250016009</c:v>
                </c:pt>
                <c:pt idx="3748">
                  <c:v>4.9736399999999996</c:v>
                </c:pt>
                <c:pt idx="3749">
                  <c:v>4.9757521875007997</c:v>
                </c:pt>
                <c:pt idx="3750">
                  <c:v>4.9778537500000004</c:v>
                </c:pt>
                <c:pt idx="3751">
                  <c:v>4.9798828124992003</c:v>
                </c:pt>
                <c:pt idx="3752">
                  <c:v>4.9819993750016005</c:v>
                </c:pt>
                <c:pt idx="3753">
                  <c:v>4.9840446875007993</c:v>
                </c:pt>
                <c:pt idx="3754">
                  <c:v>4.9860875</c:v>
                </c:pt>
                <c:pt idx="3755">
                  <c:v>4.9882150000000003</c:v>
                </c:pt>
                <c:pt idx="3756">
                  <c:v>4.9903337499999996</c:v>
                </c:pt>
                <c:pt idx="3757">
                  <c:v>4.9923871875007997</c:v>
                </c:pt>
                <c:pt idx="3758">
                  <c:v>4.99442875</c:v>
                </c:pt>
                <c:pt idx="3759">
                  <c:v>4.9964634375007995</c:v>
                </c:pt>
                <c:pt idx="3760">
                  <c:v>4.9985184375007998</c:v>
                </c:pt>
                <c:pt idx="3761">
                  <c:v>5.0005815624992005</c:v>
                </c:pt>
                <c:pt idx="3762">
                  <c:v>5.0026443750016005</c:v>
                </c:pt>
                <c:pt idx="3763">
                  <c:v>5.0047296875007996</c:v>
                </c:pt>
                <c:pt idx="3764">
                  <c:v>5.0067906250016003</c:v>
                </c:pt>
                <c:pt idx="3765">
                  <c:v>5.0088696875007992</c:v>
                </c:pt>
                <c:pt idx="3766">
                  <c:v>5.0109393750016009</c:v>
                </c:pt>
                <c:pt idx="3767">
                  <c:v>5.0130559375007993</c:v>
                </c:pt>
                <c:pt idx="3768">
                  <c:v>5.0152596875007998</c:v>
                </c:pt>
                <c:pt idx="3769">
                  <c:v>5.0174396875007998</c:v>
                </c:pt>
                <c:pt idx="3770">
                  <c:v>5.0195675</c:v>
                </c:pt>
                <c:pt idx="3771">
                  <c:v>5.0217912499999997</c:v>
                </c:pt>
                <c:pt idx="3772">
                  <c:v>5.0239553124992007</c:v>
                </c:pt>
                <c:pt idx="3773">
                  <c:v>5.0261415624992001</c:v>
                </c:pt>
                <c:pt idx="3774">
                  <c:v>5.0283640624992003</c:v>
                </c:pt>
                <c:pt idx="3775">
                  <c:v>5.0305718750016002</c:v>
                </c:pt>
                <c:pt idx="3776">
                  <c:v>5.0327659375007991</c:v>
                </c:pt>
                <c:pt idx="3777">
                  <c:v>5.0349396875007999</c:v>
                </c:pt>
                <c:pt idx="3778">
                  <c:v>5.0370406250016009</c:v>
                </c:pt>
                <c:pt idx="3779">
                  <c:v>5.0391878124992004</c:v>
                </c:pt>
                <c:pt idx="3780">
                  <c:v>5.0413434375007995</c:v>
                </c:pt>
                <c:pt idx="3781">
                  <c:v>5.0434975</c:v>
                </c:pt>
                <c:pt idx="3782">
                  <c:v>5.0456446875007996</c:v>
                </c:pt>
                <c:pt idx="3783">
                  <c:v>5.0478015624992008</c:v>
                </c:pt>
                <c:pt idx="3784">
                  <c:v>5.0499124999999996</c:v>
                </c:pt>
                <c:pt idx="3785">
                  <c:v>5.0519478124992006</c:v>
                </c:pt>
                <c:pt idx="3786">
                  <c:v>5.0540059375007997</c:v>
                </c:pt>
                <c:pt idx="3787">
                  <c:v>5.0560850000000004</c:v>
                </c:pt>
                <c:pt idx="3788">
                  <c:v>5.0581046875007996</c:v>
                </c:pt>
                <c:pt idx="3789">
                  <c:v>5.0601562500000004</c:v>
                </c:pt>
                <c:pt idx="3790">
                  <c:v>5.0622393750016004</c:v>
                </c:pt>
                <c:pt idx="3791">
                  <c:v>5.0642662500000002</c:v>
                </c:pt>
                <c:pt idx="3792">
                  <c:v>5.0662481250016009</c:v>
                </c:pt>
                <c:pt idx="3793">
                  <c:v>5.0682296875007999</c:v>
                </c:pt>
                <c:pt idx="3794">
                  <c:v>5.0702368750016005</c:v>
                </c:pt>
                <c:pt idx="3795">
                  <c:v>5.0723109375007995</c:v>
                </c:pt>
                <c:pt idx="3796">
                  <c:v>5.0743040624992002</c:v>
                </c:pt>
                <c:pt idx="3797">
                  <c:v>5.0763668750016002</c:v>
                </c:pt>
                <c:pt idx="3798">
                  <c:v>5.0783765624992006</c:v>
                </c:pt>
                <c:pt idx="3799">
                  <c:v>5.0804400000000003</c:v>
                </c:pt>
                <c:pt idx="3800">
                  <c:v>5.0824165624992004</c:v>
                </c:pt>
                <c:pt idx="3801">
                  <c:v>5.084428125001601</c:v>
                </c:pt>
                <c:pt idx="3802">
                  <c:v>5.0864540624992003</c:v>
                </c:pt>
                <c:pt idx="3803">
                  <c:v>5.0885474999999998</c:v>
                </c:pt>
                <c:pt idx="3804">
                  <c:v>5.0905578124992008</c:v>
                </c:pt>
                <c:pt idx="3805">
                  <c:v>5.0925709375007999</c:v>
                </c:pt>
                <c:pt idx="3806">
                  <c:v>5.0946284375007993</c:v>
                </c:pt>
                <c:pt idx="3807">
                  <c:v>5.0966550000000002</c:v>
                </c:pt>
                <c:pt idx="3808">
                  <c:v>5.0986893750016007</c:v>
                </c:pt>
                <c:pt idx="3809">
                  <c:v>5.1007290624992008</c:v>
                </c:pt>
                <c:pt idx="3810">
                  <c:v>5.1027831250016007</c:v>
                </c:pt>
                <c:pt idx="3811">
                  <c:v>5.1048475</c:v>
                </c:pt>
                <c:pt idx="3812">
                  <c:v>5.1069103124992008</c:v>
                </c:pt>
                <c:pt idx="3813">
                  <c:v>5.1089012499999997</c:v>
                </c:pt>
                <c:pt idx="3814">
                  <c:v>5.1109084375007994</c:v>
                </c:pt>
                <c:pt idx="3815">
                  <c:v>5.1129531250016003</c:v>
                </c:pt>
                <c:pt idx="3816">
                  <c:v>5.1149706250016003</c:v>
                </c:pt>
                <c:pt idx="3817">
                  <c:v>5.11694125</c:v>
                </c:pt>
                <c:pt idx="3818">
                  <c:v>5.1189865624992006</c:v>
                </c:pt>
                <c:pt idx="3819">
                  <c:v>5.1209921875007991</c:v>
                </c:pt>
                <c:pt idx="3820">
                  <c:v>5.1230200000000004</c:v>
                </c:pt>
                <c:pt idx="3821">
                  <c:v>5.1249315624992002</c:v>
                </c:pt>
                <c:pt idx="3822">
                  <c:v>5.1269299999999998</c:v>
                </c:pt>
                <c:pt idx="3823">
                  <c:v>5.1289387499999997</c:v>
                </c:pt>
                <c:pt idx="3824">
                  <c:v>5.1309743750016006</c:v>
                </c:pt>
                <c:pt idx="3825">
                  <c:v>5.1330062500000002</c:v>
                </c:pt>
                <c:pt idx="3826">
                  <c:v>5.1350681250016006</c:v>
                </c:pt>
                <c:pt idx="3827">
                  <c:v>5.1372071875007999</c:v>
                </c:pt>
                <c:pt idx="3828">
                  <c:v>5.1393096875007993</c:v>
                </c:pt>
                <c:pt idx="3829">
                  <c:v>5.1413737499999996</c:v>
                </c:pt>
                <c:pt idx="3830">
                  <c:v>5.1434934375007995</c:v>
                </c:pt>
                <c:pt idx="3831">
                  <c:v>5.1456662499999997</c:v>
                </c:pt>
                <c:pt idx="3832">
                  <c:v>5.1477653124992004</c:v>
                </c:pt>
                <c:pt idx="3833">
                  <c:v>5.1498543750016008</c:v>
                </c:pt>
                <c:pt idx="3834">
                  <c:v>5.1520237499999997</c:v>
                </c:pt>
                <c:pt idx="3835">
                  <c:v>5.1540906250016008</c:v>
                </c:pt>
                <c:pt idx="3836">
                  <c:v>5.1561809375007996</c:v>
                </c:pt>
                <c:pt idx="3837">
                  <c:v>5.1582240624992002</c:v>
                </c:pt>
                <c:pt idx="3838">
                  <c:v>5.1603281250016009</c:v>
                </c:pt>
                <c:pt idx="3839">
                  <c:v>5.1623975</c:v>
                </c:pt>
                <c:pt idx="3840">
                  <c:v>5.1644825000000001</c:v>
                </c:pt>
                <c:pt idx="3841">
                  <c:v>5.1665524999999999</c:v>
                </c:pt>
                <c:pt idx="3842">
                  <c:v>5.1685953124992006</c:v>
                </c:pt>
                <c:pt idx="3843">
                  <c:v>5.1706531250016008</c:v>
                </c:pt>
                <c:pt idx="3844">
                  <c:v>5.1726631250016002</c:v>
                </c:pt>
                <c:pt idx="3845">
                  <c:v>5.1746793750016007</c:v>
                </c:pt>
                <c:pt idx="3846">
                  <c:v>5.1767221875007996</c:v>
                </c:pt>
                <c:pt idx="3847">
                  <c:v>5.1786740624992005</c:v>
                </c:pt>
                <c:pt idx="3848">
                  <c:v>5.1806534375007995</c:v>
                </c:pt>
                <c:pt idx="3849">
                  <c:v>5.1826318750016007</c:v>
                </c:pt>
                <c:pt idx="3850">
                  <c:v>5.1846318750016005</c:v>
                </c:pt>
                <c:pt idx="3851">
                  <c:v>5.1865659375007995</c:v>
                </c:pt>
                <c:pt idx="3852">
                  <c:v>5.1886012499999996</c:v>
                </c:pt>
                <c:pt idx="3853">
                  <c:v>5.1905671875007995</c:v>
                </c:pt>
                <c:pt idx="3854">
                  <c:v>5.1926003124992004</c:v>
                </c:pt>
                <c:pt idx="3855">
                  <c:v>5.1945840624992003</c:v>
                </c:pt>
                <c:pt idx="3856">
                  <c:v>5.1965518750016004</c:v>
                </c:pt>
                <c:pt idx="3857">
                  <c:v>5.1985890624992006</c:v>
                </c:pt>
                <c:pt idx="3858">
                  <c:v>5.2006209375007995</c:v>
                </c:pt>
                <c:pt idx="3859">
                  <c:v>5.2026215624992007</c:v>
                </c:pt>
                <c:pt idx="3860">
                  <c:v>5.2046078124992006</c:v>
                </c:pt>
                <c:pt idx="3861">
                  <c:v>5.206613125001601</c:v>
                </c:pt>
                <c:pt idx="3862">
                  <c:v>5.2086584375007998</c:v>
                </c:pt>
                <c:pt idx="3863">
                  <c:v>5.2107309375007995</c:v>
                </c:pt>
                <c:pt idx="3864">
                  <c:v>5.2127262500000002</c:v>
                </c:pt>
                <c:pt idx="3865">
                  <c:v>5.2147771875007995</c:v>
                </c:pt>
                <c:pt idx="3866">
                  <c:v>5.2168134375007993</c:v>
                </c:pt>
                <c:pt idx="3867">
                  <c:v>5.2188231250016006</c:v>
                </c:pt>
                <c:pt idx="3868">
                  <c:v>5.2208443750016009</c:v>
                </c:pt>
                <c:pt idx="3869">
                  <c:v>5.2229021875007993</c:v>
                </c:pt>
                <c:pt idx="3870">
                  <c:v>5.2249071875007997</c:v>
                </c:pt>
                <c:pt idx="3871">
                  <c:v>5.2269228124992004</c:v>
                </c:pt>
                <c:pt idx="3872">
                  <c:v>5.2289046875007994</c:v>
                </c:pt>
                <c:pt idx="3873">
                  <c:v>5.2308709375007991</c:v>
                </c:pt>
                <c:pt idx="3874">
                  <c:v>5.2328503124992007</c:v>
                </c:pt>
                <c:pt idx="3875">
                  <c:v>5.2348662499999996</c:v>
                </c:pt>
                <c:pt idx="3876">
                  <c:v>5.2368100000000002</c:v>
                </c:pt>
                <c:pt idx="3877">
                  <c:v>5.2388062499999997</c:v>
                </c:pt>
                <c:pt idx="3878">
                  <c:v>5.2407606250016006</c:v>
                </c:pt>
                <c:pt idx="3879">
                  <c:v>5.2427062500000003</c:v>
                </c:pt>
                <c:pt idx="3880">
                  <c:v>5.2446012499999997</c:v>
                </c:pt>
                <c:pt idx="3881">
                  <c:v>5.2465912499999998</c:v>
                </c:pt>
                <c:pt idx="3882">
                  <c:v>5.2485187499999997</c:v>
                </c:pt>
                <c:pt idx="3883">
                  <c:v>5.2504912499999996</c:v>
                </c:pt>
                <c:pt idx="3884">
                  <c:v>5.2524837499999997</c:v>
                </c:pt>
                <c:pt idx="3885">
                  <c:v>5.2544862500000002</c:v>
                </c:pt>
                <c:pt idx="3886">
                  <c:v>5.2564900000000003</c:v>
                </c:pt>
                <c:pt idx="3887">
                  <c:v>5.2585243750016</c:v>
                </c:pt>
                <c:pt idx="3888">
                  <c:v>5.2605393750016001</c:v>
                </c:pt>
                <c:pt idx="3889">
                  <c:v>5.2625887499999999</c:v>
                </c:pt>
                <c:pt idx="3890">
                  <c:v>5.2646962500000001</c:v>
                </c:pt>
                <c:pt idx="3891">
                  <c:v>5.2667318750016001</c:v>
                </c:pt>
                <c:pt idx="3892">
                  <c:v>5.2688293750015998</c:v>
                </c:pt>
                <c:pt idx="3893">
                  <c:v>5.270975</c:v>
                </c:pt>
                <c:pt idx="3894">
                  <c:v>5.2730362499999996</c:v>
                </c:pt>
                <c:pt idx="3895">
                  <c:v>5.2751043750016002</c:v>
                </c:pt>
                <c:pt idx="3896">
                  <c:v>5.2771850000000002</c:v>
                </c:pt>
                <c:pt idx="3897">
                  <c:v>5.2792424999999996</c:v>
                </c:pt>
                <c:pt idx="3898">
                  <c:v>5.2812681250016</c:v>
                </c:pt>
                <c:pt idx="3899">
                  <c:v>5.2833393750016002</c:v>
                </c:pt>
                <c:pt idx="3900">
                  <c:v>5.2854118750015999</c:v>
                </c:pt>
                <c:pt idx="3901">
                  <c:v>5.2875025000000004</c:v>
                </c:pt>
                <c:pt idx="3902">
                  <c:v>5.2895156250015996</c:v>
                </c:pt>
                <c:pt idx="3903">
                  <c:v>5.2914612500000002</c:v>
                </c:pt>
                <c:pt idx="3904">
                  <c:v>5.2934287500000003</c:v>
                </c:pt>
                <c:pt idx="3905">
                  <c:v>5.2954631250016</c:v>
                </c:pt>
                <c:pt idx="3906">
                  <c:v>5.2974093750015996</c:v>
                </c:pt>
                <c:pt idx="3907">
                  <c:v>5.2993674999999998</c:v>
                </c:pt>
                <c:pt idx="3908">
                  <c:v>5.3013343750016002</c:v>
                </c:pt>
                <c:pt idx="3909">
                  <c:v>5.3033087500000002</c:v>
                </c:pt>
                <c:pt idx="3910">
                  <c:v>5.3051674999999996</c:v>
                </c:pt>
                <c:pt idx="3911">
                  <c:v>5.3071281250015998</c:v>
                </c:pt>
                <c:pt idx="3912">
                  <c:v>5.3090431250016001</c:v>
                </c:pt>
                <c:pt idx="3913">
                  <c:v>5.3110237500000004</c:v>
                </c:pt>
                <c:pt idx="3914">
                  <c:v>5.3129981250015996</c:v>
                </c:pt>
                <c:pt idx="3915">
                  <c:v>5.3148993750016</c:v>
                </c:pt>
                <c:pt idx="3916">
                  <c:v>5.3169281250016001</c:v>
                </c:pt>
                <c:pt idx="3917">
                  <c:v>5.3188968750015997</c:v>
                </c:pt>
                <c:pt idx="3918">
                  <c:v>5.3208568750016001</c:v>
                </c:pt>
                <c:pt idx="3919">
                  <c:v>5.3228093750015999</c:v>
                </c:pt>
                <c:pt idx="3920">
                  <c:v>5.3248268750015999</c:v>
                </c:pt>
                <c:pt idx="3921">
                  <c:v>5.3267924999999998</c:v>
                </c:pt>
                <c:pt idx="3922">
                  <c:v>5.3287981250016001</c:v>
                </c:pt>
                <c:pt idx="3923">
                  <c:v>5.3307793750016002</c:v>
                </c:pt>
                <c:pt idx="3924">
                  <c:v>5.3327818750015998</c:v>
                </c:pt>
                <c:pt idx="3925">
                  <c:v>5.3348068750015996</c:v>
                </c:pt>
                <c:pt idx="3926">
                  <c:v>5.3367787499999997</c:v>
                </c:pt>
                <c:pt idx="3927">
                  <c:v>5.3387737499999997</c:v>
                </c:pt>
                <c:pt idx="3928">
                  <c:v>5.3407537500000002</c:v>
                </c:pt>
                <c:pt idx="3929">
                  <c:v>5.3427031250015995</c:v>
                </c:pt>
                <c:pt idx="3930">
                  <c:v>5.3446850000000001</c:v>
                </c:pt>
                <c:pt idx="3931">
                  <c:v>5.3466562499999997</c:v>
                </c:pt>
                <c:pt idx="3932">
                  <c:v>5.3485912500000001</c:v>
                </c:pt>
                <c:pt idx="3933">
                  <c:v>5.3505025000000002</c:v>
                </c:pt>
                <c:pt idx="3934">
                  <c:v>5.35241875</c:v>
                </c:pt>
                <c:pt idx="3935">
                  <c:v>5.3543068750015994</c:v>
                </c:pt>
                <c:pt idx="3936">
                  <c:v>5.3562512499999997</c:v>
                </c:pt>
                <c:pt idx="3937">
                  <c:v>5.3581624999999997</c:v>
                </c:pt>
                <c:pt idx="3938">
                  <c:v>5.3601087500000002</c:v>
                </c:pt>
                <c:pt idx="3939">
                  <c:v>5.3620412499999999</c:v>
                </c:pt>
                <c:pt idx="3940">
                  <c:v>5.3639625000000004</c:v>
                </c:pt>
                <c:pt idx="3941">
                  <c:v>5.3658968750015994</c:v>
                </c:pt>
                <c:pt idx="3942">
                  <c:v>5.3678762500000001</c:v>
                </c:pt>
                <c:pt idx="3943">
                  <c:v>5.3698249999999996</c:v>
                </c:pt>
                <c:pt idx="3944">
                  <c:v>5.3718037499999998</c:v>
                </c:pt>
                <c:pt idx="3945">
                  <c:v>5.3738012499999996</c:v>
                </c:pt>
                <c:pt idx="3946">
                  <c:v>5.3757912499999998</c:v>
                </c:pt>
                <c:pt idx="3947">
                  <c:v>5.3777237500000004</c:v>
                </c:pt>
                <c:pt idx="3948">
                  <c:v>5.3796893750015995</c:v>
                </c:pt>
                <c:pt idx="3949">
                  <c:v>5.3816631250015998</c:v>
                </c:pt>
                <c:pt idx="3950">
                  <c:v>5.3836612500000003</c:v>
                </c:pt>
                <c:pt idx="3951">
                  <c:v>5.3855912500000001</c:v>
                </c:pt>
                <c:pt idx="3952">
                  <c:v>5.3875562500000003</c:v>
                </c:pt>
                <c:pt idx="3953">
                  <c:v>5.38953375</c:v>
                </c:pt>
                <c:pt idx="3954">
                  <c:v>5.3915381250015999</c:v>
                </c:pt>
                <c:pt idx="3955">
                  <c:v>5.3934087499999999</c:v>
                </c:pt>
                <c:pt idx="3956">
                  <c:v>5.3953381250015999</c:v>
                </c:pt>
                <c:pt idx="3957">
                  <c:v>5.3973693750015999</c:v>
                </c:pt>
                <c:pt idx="3958">
                  <c:v>5.3993725000000001</c:v>
                </c:pt>
                <c:pt idx="3959">
                  <c:v>5.4013156250016001</c:v>
                </c:pt>
                <c:pt idx="3960">
                  <c:v>5.4032756250015996</c:v>
                </c:pt>
                <c:pt idx="3961">
                  <c:v>5.4052481250015996</c:v>
                </c:pt>
                <c:pt idx="3962">
                  <c:v>5.4071887500000004</c:v>
                </c:pt>
                <c:pt idx="3963">
                  <c:v>5.4090662500000004</c:v>
                </c:pt>
                <c:pt idx="3964">
                  <c:v>5.4110156250015997</c:v>
                </c:pt>
                <c:pt idx="3965">
                  <c:v>5.4129481250015994</c:v>
                </c:pt>
                <c:pt idx="3966">
                  <c:v>5.4148612500000004</c:v>
                </c:pt>
                <c:pt idx="3967">
                  <c:v>5.4167462500000001</c:v>
                </c:pt>
                <c:pt idx="3968">
                  <c:v>5.4186381250015998</c:v>
                </c:pt>
                <c:pt idx="3969">
                  <c:v>5.4205356250015999</c:v>
                </c:pt>
                <c:pt idx="3970">
                  <c:v>5.4224387500000004</c:v>
                </c:pt>
                <c:pt idx="3971">
                  <c:v>5.4242112499999999</c:v>
                </c:pt>
                <c:pt idx="3972">
                  <c:v>5.4260868750015998</c:v>
                </c:pt>
                <c:pt idx="3973">
                  <c:v>5.4280137499999999</c:v>
                </c:pt>
                <c:pt idx="3974">
                  <c:v>5.4298581250015996</c:v>
                </c:pt>
                <c:pt idx="3975">
                  <c:v>5.4317181250016002</c:v>
                </c:pt>
                <c:pt idx="3976">
                  <c:v>5.4335543750015995</c:v>
                </c:pt>
                <c:pt idx="3977">
                  <c:v>5.4353693750016001</c:v>
                </c:pt>
                <c:pt idx="3978">
                  <c:v>5.4372093750015997</c:v>
                </c:pt>
                <c:pt idx="3979">
                  <c:v>5.4390387499999999</c:v>
                </c:pt>
                <c:pt idx="3980">
                  <c:v>5.4408399999999997</c:v>
                </c:pt>
                <c:pt idx="3981">
                  <c:v>5.4426937500000001</c:v>
                </c:pt>
                <c:pt idx="3982">
                  <c:v>5.4444850000000002</c:v>
                </c:pt>
                <c:pt idx="3983">
                  <c:v>5.4462587500000001</c:v>
                </c:pt>
                <c:pt idx="3984">
                  <c:v>5.4480037499999998</c:v>
                </c:pt>
                <c:pt idx="3985">
                  <c:v>5.4498462500000002</c:v>
                </c:pt>
                <c:pt idx="3986">
                  <c:v>5.4516625000000003</c:v>
                </c:pt>
                <c:pt idx="3987">
                  <c:v>5.4534618750016</c:v>
                </c:pt>
                <c:pt idx="3988">
                  <c:v>5.4552218750015999</c:v>
                </c:pt>
                <c:pt idx="3989">
                  <c:v>5.4570268750016</c:v>
                </c:pt>
                <c:pt idx="3990">
                  <c:v>5.4588056250015997</c:v>
                </c:pt>
                <c:pt idx="3991">
                  <c:v>5.4607018750015994</c:v>
                </c:pt>
                <c:pt idx="3992">
                  <c:v>5.4625137500000003</c:v>
                </c:pt>
                <c:pt idx="3993">
                  <c:v>5.4643343750015996</c:v>
                </c:pt>
                <c:pt idx="3994">
                  <c:v>5.4661718750016002</c:v>
                </c:pt>
                <c:pt idx="3995">
                  <c:v>5.467975</c:v>
                </c:pt>
                <c:pt idx="3996">
                  <c:v>5.4697556250016</c:v>
                </c:pt>
                <c:pt idx="3997">
                  <c:v>5.4716100000000001</c:v>
                </c:pt>
                <c:pt idx="3998">
                  <c:v>5.4734581250016001</c:v>
                </c:pt>
                <c:pt idx="3999">
                  <c:v>5.4752556250015996</c:v>
                </c:pt>
                <c:pt idx="4000">
                  <c:v>5.4770606250015996</c:v>
                </c:pt>
                <c:pt idx="4001">
                  <c:v>5.4788706250015995</c:v>
                </c:pt>
                <c:pt idx="4002">
                  <c:v>5.4806731250015996</c:v>
                </c:pt>
                <c:pt idx="4003">
                  <c:v>5.4825506250015996</c:v>
                </c:pt>
                <c:pt idx="4004">
                  <c:v>5.4843443750015997</c:v>
                </c:pt>
                <c:pt idx="4005">
                  <c:v>5.4861674999999996</c:v>
                </c:pt>
                <c:pt idx="4006">
                  <c:v>5.4880306250016</c:v>
                </c:pt>
                <c:pt idx="4007">
                  <c:v>5.48989875</c:v>
                </c:pt>
                <c:pt idx="4008">
                  <c:v>5.4917037500000001</c:v>
                </c:pt>
                <c:pt idx="4009">
                  <c:v>5.4936343750015997</c:v>
                </c:pt>
                <c:pt idx="4010">
                  <c:v>5.4955581250016001</c:v>
                </c:pt>
                <c:pt idx="4011">
                  <c:v>5.4974718750016001</c:v>
                </c:pt>
                <c:pt idx="4012">
                  <c:v>5.4993800000000004</c:v>
                </c:pt>
                <c:pt idx="4013">
                  <c:v>5.5012981250015995</c:v>
                </c:pt>
                <c:pt idx="4014">
                  <c:v>5.5031912500000004</c:v>
                </c:pt>
                <c:pt idx="4015">
                  <c:v>5.5051693750016</c:v>
                </c:pt>
                <c:pt idx="4016">
                  <c:v>5.5070593750015995</c:v>
                </c:pt>
                <c:pt idx="4017">
                  <c:v>5.5089399999999999</c:v>
                </c:pt>
                <c:pt idx="4018">
                  <c:v>5.5108593750015995</c:v>
                </c:pt>
                <c:pt idx="4019">
                  <c:v>5.5127787499999998</c:v>
                </c:pt>
                <c:pt idx="4020">
                  <c:v>5.5146081250016001</c:v>
                </c:pt>
                <c:pt idx="4021">
                  <c:v>5.5164799999999996</c:v>
                </c:pt>
                <c:pt idx="4022">
                  <c:v>5.5183856250016001</c:v>
                </c:pt>
                <c:pt idx="4023">
                  <c:v>5.5202299999999997</c:v>
                </c:pt>
                <c:pt idx="4024">
                  <c:v>5.5221274999999999</c:v>
                </c:pt>
                <c:pt idx="4025">
                  <c:v>5.5239912499999999</c:v>
                </c:pt>
                <c:pt idx="4026">
                  <c:v>5.5258518750015995</c:v>
                </c:pt>
                <c:pt idx="4027">
                  <c:v>5.5276643750016001</c:v>
                </c:pt>
                <c:pt idx="4028">
                  <c:v>5.5295174999999999</c:v>
                </c:pt>
                <c:pt idx="4029">
                  <c:v>5.5313231250015997</c:v>
                </c:pt>
                <c:pt idx="4030">
                  <c:v>5.5331762500000004</c:v>
                </c:pt>
                <c:pt idx="4031">
                  <c:v>5.5349837500000003</c:v>
                </c:pt>
                <c:pt idx="4032">
                  <c:v>5.5367981250015994</c:v>
                </c:pt>
                <c:pt idx="4033">
                  <c:v>5.5386018750016</c:v>
                </c:pt>
                <c:pt idx="4034">
                  <c:v>5.5404143750015997</c:v>
                </c:pt>
                <c:pt idx="4035">
                  <c:v>5.5421581250015999</c:v>
                </c:pt>
                <c:pt idx="4036">
                  <c:v>5.5439068750015998</c:v>
                </c:pt>
                <c:pt idx="4037">
                  <c:v>5.5457049999999999</c:v>
                </c:pt>
                <c:pt idx="4038">
                  <c:v>5.5474943750015999</c:v>
                </c:pt>
                <c:pt idx="4039">
                  <c:v>5.5491893750015997</c:v>
                </c:pt>
                <c:pt idx="4040">
                  <c:v>5.5509656250015995</c:v>
                </c:pt>
                <c:pt idx="4041">
                  <c:v>5.5526962500000003</c:v>
                </c:pt>
                <c:pt idx="4042">
                  <c:v>5.5544556250015997</c:v>
                </c:pt>
                <c:pt idx="4043">
                  <c:v>5.55619</c:v>
                </c:pt>
                <c:pt idx="4044">
                  <c:v>5.5579556250015996</c:v>
                </c:pt>
                <c:pt idx="4045">
                  <c:v>5.5597006250016001</c:v>
                </c:pt>
                <c:pt idx="4046">
                  <c:v>5.5614581250016002</c:v>
                </c:pt>
                <c:pt idx="4047">
                  <c:v>5.5632081250015997</c:v>
                </c:pt>
                <c:pt idx="4048">
                  <c:v>5.5649918750016001</c:v>
                </c:pt>
                <c:pt idx="4049">
                  <c:v>5.5667925</c:v>
                </c:pt>
                <c:pt idx="4050">
                  <c:v>5.5686106250015994</c:v>
                </c:pt>
                <c:pt idx="4051">
                  <c:v>5.5704406250015994</c:v>
                </c:pt>
                <c:pt idx="4052">
                  <c:v>5.5722806250015999</c:v>
                </c:pt>
                <c:pt idx="4053">
                  <c:v>5.5740999999999996</c:v>
                </c:pt>
                <c:pt idx="4054">
                  <c:v>5.5759575000000003</c:v>
                </c:pt>
                <c:pt idx="4055">
                  <c:v>5.5777981250015998</c:v>
                </c:pt>
                <c:pt idx="4056">
                  <c:v>5.5797737500000002</c:v>
                </c:pt>
                <c:pt idx="4057">
                  <c:v>5.5816512500000002</c:v>
                </c:pt>
                <c:pt idx="4058">
                  <c:v>5.5835593750015997</c:v>
                </c:pt>
                <c:pt idx="4059">
                  <c:v>5.5854231250015998</c:v>
                </c:pt>
                <c:pt idx="4060">
                  <c:v>5.5872849999999996</c:v>
                </c:pt>
                <c:pt idx="4061">
                  <c:v>5.5891043750015994</c:v>
                </c:pt>
                <c:pt idx="4062">
                  <c:v>5.5909962499999999</c:v>
                </c:pt>
                <c:pt idx="4063">
                  <c:v>5.5928674999999997</c:v>
                </c:pt>
                <c:pt idx="4064">
                  <c:v>5.5946837499999997</c:v>
                </c:pt>
                <c:pt idx="4065">
                  <c:v>5.5965462500000003</c:v>
                </c:pt>
                <c:pt idx="4066">
                  <c:v>5.5983524999999998</c:v>
                </c:pt>
                <c:pt idx="4067">
                  <c:v>5.6002037500000004</c:v>
                </c:pt>
                <c:pt idx="4068">
                  <c:v>5.6019956250015994</c:v>
                </c:pt>
                <c:pt idx="4069">
                  <c:v>5.6038625</c:v>
                </c:pt>
                <c:pt idx="4070">
                  <c:v>5.6057125000000001</c:v>
                </c:pt>
                <c:pt idx="4071">
                  <c:v>5.6075793750015999</c:v>
                </c:pt>
                <c:pt idx="4072">
                  <c:v>5.6093875000000004</c:v>
                </c:pt>
                <c:pt idx="4073">
                  <c:v>5.6112950000000001</c:v>
                </c:pt>
                <c:pt idx="4074">
                  <c:v>5.6131624999999996</c:v>
                </c:pt>
                <c:pt idx="4075">
                  <c:v>5.61504125</c:v>
                </c:pt>
                <c:pt idx="4076">
                  <c:v>5.6168481250015994</c:v>
                </c:pt>
                <c:pt idx="4077">
                  <c:v>5.6187149999999999</c:v>
                </c:pt>
                <c:pt idx="4078">
                  <c:v>5.6205431250015998</c:v>
                </c:pt>
                <c:pt idx="4079">
                  <c:v>5.6223493750015994</c:v>
                </c:pt>
                <c:pt idx="4080">
                  <c:v>5.6241300000000001</c:v>
                </c:pt>
                <c:pt idx="4081">
                  <c:v>5.6259762499999999</c:v>
                </c:pt>
                <c:pt idx="4082">
                  <c:v>5.6278168750016002</c:v>
                </c:pt>
                <c:pt idx="4083">
                  <c:v>5.6296431250015999</c:v>
                </c:pt>
                <c:pt idx="4084">
                  <c:v>5.6314631250015994</c:v>
                </c:pt>
                <c:pt idx="4085">
                  <c:v>5.6332731250016002</c:v>
                </c:pt>
                <c:pt idx="4086">
                  <c:v>5.6351256250016002</c:v>
                </c:pt>
                <c:pt idx="4087">
                  <c:v>5.6369249999999997</c:v>
                </c:pt>
                <c:pt idx="4088">
                  <c:v>5.6387637499999999</c:v>
                </c:pt>
                <c:pt idx="4089">
                  <c:v>5.6406462499999996</c:v>
                </c:pt>
                <c:pt idx="4090">
                  <c:v>5.6424812500000003</c:v>
                </c:pt>
                <c:pt idx="4091">
                  <c:v>5.6443149999999997</c:v>
                </c:pt>
                <c:pt idx="4092">
                  <c:v>5.646115</c:v>
                </c:pt>
                <c:pt idx="4093">
                  <c:v>5.6479262500000003</c:v>
                </c:pt>
                <c:pt idx="4094">
                  <c:v>5.6497543750016002</c:v>
                </c:pt>
                <c:pt idx="4095">
                  <c:v>5.6516243750015995</c:v>
                </c:pt>
                <c:pt idx="4096">
                  <c:v>5.6533893750016002</c:v>
                </c:pt>
                <c:pt idx="4097">
                  <c:v>5.6552118750015996</c:v>
                </c:pt>
                <c:pt idx="4098">
                  <c:v>5.6570175000000003</c:v>
                </c:pt>
                <c:pt idx="4099">
                  <c:v>5.6588312500000004</c:v>
                </c:pt>
                <c:pt idx="4100">
                  <c:v>5.6606806250016</c:v>
                </c:pt>
                <c:pt idx="4101">
                  <c:v>5.6625118750015995</c:v>
                </c:pt>
                <c:pt idx="4102">
                  <c:v>5.6642918750015996</c:v>
                </c:pt>
                <c:pt idx="4103">
                  <c:v>5.6660681250015994</c:v>
                </c:pt>
                <c:pt idx="4104">
                  <c:v>5.6678237500000002</c:v>
                </c:pt>
                <c:pt idx="4105">
                  <c:v>5.6695975000000001</c:v>
                </c:pt>
                <c:pt idx="4106">
                  <c:v>5.6714512499999996</c:v>
                </c:pt>
                <c:pt idx="4107">
                  <c:v>5.6732768750015996</c:v>
                </c:pt>
                <c:pt idx="4108">
                  <c:v>5.6750749999999996</c:v>
                </c:pt>
                <c:pt idx="4109">
                  <c:v>5.6768712499999996</c:v>
                </c:pt>
                <c:pt idx="4110">
                  <c:v>5.6786849999999998</c:v>
                </c:pt>
                <c:pt idx="4111">
                  <c:v>5.6804956250015994</c:v>
                </c:pt>
                <c:pt idx="4112">
                  <c:v>5.6823193750016001</c:v>
                </c:pt>
                <c:pt idx="4113">
                  <c:v>5.6842275000000004</c:v>
                </c:pt>
                <c:pt idx="4114">
                  <c:v>5.6861006250015995</c:v>
                </c:pt>
                <c:pt idx="4115">
                  <c:v>5.6879468750015993</c:v>
                </c:pt>
                <c:pt idx="4116">
                  <c:v>5.6897993750015994</c:v>
                </c:pt>
                <c:pt idx="4117">
                  <c:v>5.6916712499999997</c:v>
                </c:pt>
                <c:pt idx="4118">
                  <c:v>5.6935631250015994</c:v>
                </c:pt>
                <c:pt idx="4119">
                  <c:v>5.69546375</c:v>
                </c:pt>
                <c:pt idx="4120">
                  <c:v>5.6973393750015999</c:v>
                </c:pt>
                <c:pt idx="4121">
                  <c:v>5.6992062499999996</c:v>
                </c:pt>
                <c:pt idx="4122">
                  <c:v>5.7011337500000003</c:v>
                </c:pt>
                <c:pt idx="4123">
                  <c:v>5.7030062499999996</c:v>
                </c:pt>
                <c:pt idx="4124">
                  <c:v>5.7049031250016</c:v>
                </c:pt>
                <c:pt idx="4125">
                  <c:v>5.70677375</c:v>
                </c:pt>
                <c:pt idx="4126">
                  <c:v>5.7087093750015994</c:v>
                </c:pt>
                <c:pt idx="4127">
                  <c:v>5.71055125</c:v>
                </c:pt>
                <c:pt idx="4128">
                  <c:v>5.7124350000000002</c:v>
                </c:pt>
                <c:pt idx="4129">
                  <c:v>5.7143056250016002</c:v>
                </c:pt>
                <c:pt idx="4130">
                  <c:v>5.7162300000000004</c:v>
                </c:pt>
                <c:pt idx="4131">
                  <c:v>5.7180568750015999</c:v>
                </c:pt>
                <c:pt idx="4132">
                  <c:v>5.7199368750015998</c:v>
                </c:pt>
                <c:pt idx="4133">
                  <c:v>5.7217399999999996</c:v>
                </c:pt>
                <c:pt idx="4134">
                  <c:v>5.7236281250015999</c:v>
                </c:pt>
                <c:pt idx="4135">
                  <c:v>5.7255256250016</c:v>
                </c:pt>
                <c:pt idx="4136">
                  <c:v>5.7273937500000001</c:v>
                </c:pt>
                <c:pt idx="4137">
                  <c:v>5.7292468750015999</c:v>
                </c:pt>
                <c:pt idx="4138">
                  <c:v>5.7311199999999998</c:v>
                </c:pt>
                <c:pt idx="4139">
                  <c:v>5.7329331250015994</c:v>
                </c:pt>
                <c:pt idx="4140">
                  <c:v>5.7347200000000003</c:v>
                </c:pt>
                <c:pt idx="4141">
                  <c:v>5.7365706250016002</c:v>
                </c:pt>
                <c:pt idx="4142">
                  <c:v>5.7383556250016001</c:v>
                </c:pt>
                <c:pt idx="4143">
                  <c:v>5.7401650000000002</c:v>
                </c:pt>
                <c:pt idx="4144">
                  <c:v>5.7420012500000004</c:v>
                </c:pt>
                <c:pt idx="4145">
                  <c:v>5.7437887500000002</c:v>
                </c:pt>
                <c:pt idx="4146">
                  <c:v>5.7455774999999996</c:v>
                </c:pt>
                <c:pt idx="4147">
                  <c:v>5.7473675000000002</c:v>
                </c:pt>
                <c:pt idx="4148">
                  <c:v>5.7491399999999997</c:v>
                </c:pt>
                <c:pt idx="4149">
                  <c:v>5.7509575000000002</c:v>
                </c:pt>
                <c:pt idx="4150">
                  <c:v>5.7528106250016</c:v>
                </c:pt>
                <c:pt idx="4151">
                  <c:v>5.7546481250015997</c:v>
                </c:pt>
                <c:pt idx="4152">
                  <c:v>5.7565287500000002</c:v>
                </c:pt>
                <c:pt idx="4153">
                  <c:v>5.7584074999999997</c:v>
                </c:pt>
                <c:pt idx="4154">
                  <c:v>5.7602431250016002</c:v>
                </c:pt>
                <c:pt idx="4155">
                  <c:v>5.7620768750015996</c:v>
                </c:pt>
                <c:pt idx="4156">
                  <c:v>5.7638756250015994</c:v>
                </c:pt>
                <c:pt idx="4157">
                  <c:v>5.7657656250015998</c:v>
                </c:pt>
                <c:pt idx="4158">
                  <c:v>5.7676237500000003</c:v>
                </c:pt>
                <c:pt idx="4159">
                  <c:v>5.7694599999999996</c:v>
                </c:pt>
                <c:pt idx="4160">
                  <c:v>5.7713043750016002</c:v>
                </c:pt>
                <c:pt idx="4161">
                  <c:v>5.7731225000000004</c:v>
                </c:pt>
                <c:pt idx="4162">
                  <c:v>5.7748606250016001</c:v>
                </c:pt>
                <c:pt idx="4163">
                  <c:v>5.7765468750015998</c:v>
                </c:pt>
                <c:pt idx="4164">
                  <c:v>5.7783049999999996</c:v>
                </c:pt>
                <c:pt idx="4165">
                  <c:v>5.7800675000000004</c:v>
                </c:pt>
                <c:pt idx="4166">
                  <c:v>5.7818681250015995</c:v>
                </c:pt>
                <c:pt idx="4167">
                  <c:v>5.7836274999999997</c:v>
                </c:pt>
                <c:pt idx="4168">
                  <c:v>5.7853543750015994</c:v>
                </c:pt>
                <c:pt idx="4169">
                  <c:v>5.7870743750016</c:v>
                </c:pt>
                <c:pt idx="4170">
                  <c:v>5.7887862500000002</c:v>
                </c:pt>
                <c:pt idx="4171">
                  <c:v>5.7905818750015996</c:v>
                </c:pt>
                <c:pt idx="4172">
                  <c:v>5.7924474999999997</c:v>
                </c:pt>
                <c:pt idx="4173">
                  <c:v>5.7942937499999996</c:v>
                </c:pt>
                <c:pt idx="4174">
                  <c:v>5.796055</c:v>
                </c:pt>
                <c:pt idx="4175">
                  <c:v>5.7978125</c:v>
                </c:pt>
                <c:pt idx="4176">
                  <c:v>5.7995793750016</c:v>
                </c:pt>
                <c:pt idx="4177">
                  <c:v>5.8014237499999997</c:v>
                </c:pt>
                <c:pt idx="4178">
                  <c:v>5.8033018750015994</c:v>
                </c:pt>
                <c:pt idx="4179">
                  <c:v>5.8051993750015995</c:v>
                </c:pt>
                <c:pt idx="4180">
                  <c:v>5.8070874999999997</c:v>
                </c:pt>
                <c:pt idx="4181">
                  <c:v>5.8089424999999997</c:v>
                </c:pt>
                <c:pt idx="4182">
                  <c:v>5.8107681250015997</c:v>
                </c:pt>
                <c:pt idx="4183">
                  <c:v>5.8126581250016001</c:v>
                </c:pt>
                <c:pt idx="4184">
                  <c:v>5.8145087499999999</c:v>
                </c:pt>
                <c:pt idx="4185">
                  <c:v>5.8164049999999996</c:v>
                </c:pt>
                <c:pt idx="4186">
                  <c:v>5.8182268750016002</c:v>
                </c:pt>
                <c:pt idx="4187">
                  <c:v>5.8200081250015998</c:v>
                </c:pt>
                <c:pt idx="4188">
                  <c:v>5.8217987500000001</c:v>
                </c:pt>
                <c:pt idx="4189">
                  <c:v>5.8236106250016002</c:v>
                </c:pt>
                <c:pt idx="4190">
                  <c:v>5.8253243750015997</c:v>
                </c:pt>
                <c:pt idx="4191">
                  <c:v>5.8270437499999996</c:v>
                </c:pt>
                <c:pt idx="4192">
                  <c:v>5.8287424999999997</c:v>
                </c:pt>
                <c:pt idx="4193">
                  <c:v>5.8304499999999999</c:v>
                </c:pt>
                <c:pt idx="4194">
                  <c:v>5.8321087499999997</c:v>
                </c:pt>
                <c:pt idx="4195">
                  <c:v>5.8337793750015994</c:v>
                </c:pt>
                <c:pt idx="4196">
                  <c:v>5.8354456250015998</c:v>
                </c:pt>
                <c:pt idx="4197">
                  <c:v>5.8371250000000003</c:v>
                </c:pt>
                <c:pt idx="4198">
                  <c:v>5.8387937499999998</c:v>
                </c:pt>
                <c:pt idx="4199">
                  <c:v>5.8403818750015999</c:v>
                </c:pt>
                <c:pt idx="4200">
                  <c:v>5.8420381250015998</c:v>
                </c:pt>
                <c:pt idx="4201">
                  <c:v>5.8437218750015996</c:v>
                </c:pt>
                <c:pt idx="4202">
                  <c:v>5.8453631250016</c:v>
                </c:pt>
                <c:pt idx="4203">
                  <c:v>5.8469474999999997</c:v>
                </c:pt>
                <c:pt idx="4204">
                  <c:v>5.8486374999999997</c:v>
                </c:pt>
                <c:pt idx="4205">
                  <c:v>5.8503150000000002</c:v>
                </c:pt>
                <c:pt idx="4206">
                  <c:v>5.8519456250015995</c:v>
                </c:pt>
                <c:pt idx="4207">
                  <c:v>5.8535881250015995</c:v>
                </c:pt>
                <c:pt idx="4208">
                  <c:v>5.8552218750015994</c:v>
                </c:pt>
                <c:pt idx="4209">
                  <c:v>5.8569143750016002</c:v>
                </c:pt>
                <c:pt idx="4210">
                  <c:v>5.8585331250015997</c:v>
                </c:pt>
                <c:pt idx="4211">
                  <c:v>5.8601887499999998</c:v>
                </c:pt>
                <c:pt idx="4212">
                  <c:v>5.8618131250015999</c:v>
                </c:pt>
                <c:pt idx="4213">
                  <c:v>5.8635574999999998</c:v>
                </c:pt>
                <c:pt idx="4214">
                  <c:v>5.8652625</c:v>
                </c:pt>
                <c:pt idx="4215">
                  <c:v>5.8669700000000002</c:v>
                </c:pt>
                <c:pt idx="4216">
                  <c:v>5.8686362499999998</c:v>
                </c:pt>
                <c:pt idx="4217">
                  <c:v>5.8703568750016002</c:v>
                </c:pt>
                <c:pt idx="4218">
                  <c:v>5.8720556250015994</c:v>
                </c:pt>
                <c:pt idx="4219">
                  <c:v>5.8737256250016001</c:v>
                </c:pt>
                <c:pt idx="4220">
                  <c:v>5.8754693750015994</c:v>
                </c:pt>
                <c:pt idx="4221">
                  <c:v>5.8771556250015999</c:v>
                </c:pt>
                <c:pt idx="4222">
                  <c:v>5.8788887499999998</c:v>
                </c:pt>
                <c:pt idx="4223">
                  <c:v>5.8805812499999996</c:v>
                </c:pt>
                <c:pt idx="4224">
                  <c:v>5.8822956250015999</c:v>
                </c:pt>
                <c:pt idx="4225">
                  <c:v>5.8839593750015995</c:v>
                </c:pt>
                <c:pt idx="4226">
                  <c:v>5.8857074999999996</c:v>
                </c:pt>
                <c:pt idx="4227">
                  <c:v>5.8874062499999997</c:v>
                </c:pt>
                <c:pt idx="4228">
                  <c:v>5.8890431250016002</c:v>
                </c:pt>
                <c:pt idx="4229">
                  <c:v>5.8907387499999997</c:v>
                </c:pt>
                <c:pt idx="4230">
                  <c:v>5.8923806250016</c:v>
                </c:pt>
                <c:pt idx="4231">
                  <c:v>5.8940000000000001</c:v>
                </c:pt>
                <c:pt idx="4232">
                  <c:v>5.8955912499999998</c:v>
                </c:pt>
                <c:pt idx="4233">
                  <c:v>5.8972012500000002</c:v>
                </c:pt>
                <c:pt idx="4234">
                  <c:v>5.8987818750015997</c:v>
                </c:pt>
                <c:pt idx="4235">
                  <c:v>5.9003837499999996</c:v>
                </c:pt>
                <c:pt idx="4236">
                  <c:v>5.9020256250015999</c:v>
                </c:pt>
                <c:pt idx="4237">
                  <c:v>5.9035950000000001</c:v>
                </c:pt>
                <c:pt idx="4238">
                  <c:v>5.9052499999999997</c:v>
                </c:pt>
                <c:pt idx="4239">
                  <c:v>5.9068849999999999</c:v>
                </c:pt>
                <c:pt idx="4240">
                  <c:v>5.9085549999999998</c:v>
                </c:pt>
                <c:pt idx="4241">
                  <c:v>5.9102006250015995</c:v>
                </c:pt>
                <c:pt idx="4242">
                  <c:v>5.9118750000000002</c:v>
                </c:pt>
                <c:pt idx="4243">
                  <c:v>5.9135343750015998</c:v>
                </c:pt>
                <c:pt idx="4244">
                  <c:v>5.9151699999999998</c:v>
                </c:pt>
                <c:pt idx="4245">
                  <c:v>5.9168700000000003</c:v>
                </c:pt>
                <c:pt idx="4246">
                  <c:v>5.9185393750015995</c:v>
                </c:pt>
                <c:pt idx="4247">
                  <c:v>5.9201943750016</c:v>
                </c:pt>
                <c:pt idx="4248">
                  <c:v>5.9218112500000002</c:v>
                </c:pt>
                <c:pt idx="4249">
                  <c:v>5.9234249999999999</c:v>
                </c:pt>
                <c:pt idx="4250">
                  <c:v>5.9250068750015998</c:v>
                </c:pt>
                <c:pt idx="4251">
                  <c:v>5.9266199999999998</c:v>
                </c:pt>
                <c:pt idx="4252">
                  <c:v>5.9282362500000003</c:v>
                </c:pt>
                <c:pt idx="4253">
                  <c:v>5.9298468750015996</c:v>
                </c:pt>
                <c:pt idx="4254">
                  <c:v>5.9314637499999998</c:v>
                </c:pt>
                <c:pt idx="4255">
                  <c:v>5.9329656250016001</c:v>
                </c:pt>
                <c:pt idx="4256">
                  <c:v>5.9344556250015996</c:v>
                </c:pt>
                <c:pt idx="4257">
                  <c:v>5.9360062500000002</c:v>
                </c:pt>
                <c:pt idx="4258">
                  <c:v>5.9375612499999999</c:v>
                </c:pt>
                <c:pt idx="4259">
                  <c:v>5.9390806250015995</c:v>
                </c:pt>
                <c:pt idx="4260">
                  <c:v>5.9405968750015994</c:v>
                </c:pt>
                <c:pt idx="4261">
                  <c:v>5.9421268750016001</c:v>
                </c:pt>
                <c:pt idx="4262">
                  <c:v>5.9436749999999998</c:v>
                </c:pt>
                <c:pt idx="4263">
                  <c:v>5.9451437499999997</c:v>
                </c:pt>
                <c:pt idx="4264">
                  <c:v>5.9466868750015998</c:v>
                </c:pt>
                <c:pt idx="4265">
                  <c:v>5.9482268750016001</c:v>
                </c:pt>
                <c:pt idx="4266">
                  <c:v>5.9498268750015999</c:v>
                </c:pt>
                <c:pt idx="4267">
                  <c:v>5.9513493750016</c:v>
                </c:pt>
                <c:pt idx="4268">
                  <c:v>5.9529525000000003</c:v>
                </c:pt>
                <c:pt idx="4269">
                  <c:v>5.9545525000000001</c:v>
                </c:pt>
                <c:pt idx="4270">
                  <c:v>5.9561712499999997</c:v>
                </c:pt>
                <c:pt idx="4271">
                  <c:v>5.9577418750015996</c:v>
                </c:pt>
                <c:pt idx="4272">
                  <c:v>5.9593462500000003</c:v>
                </c:pt>
                <c:pt idx="4273">
                  <c:v>5.9609443750016</c:v>
                </c:pt>
                <c:pt idx="4274">
                  <c:v>5.9625481250016001</c:v>
                </c:pt>
                <c:pt idx="4275">
                  <c:v>5.9641443750015997</c:v>
                </c:pt>
                <c:pt idx="4276">
                  <c:v>5.9657237500000004</c:v>
                </c:pt>
                <c:pt idx="4277">
                  <c:v>5.9673306250015994</c:v>
                </c:pt>
                <c:pt idx="4278">
                  <c:v>5.9688974999999997</c:v>
                </c:pt>
                <c:pt idx="4279">
                  <c:v>5.9704118750015995</c:v>
                </c:pt>
                <c:pt idx="4280">
                  <c:v>5.9719568750015997</c:v>
                </c:pt>
                <c:pt idx="4281">
                  <c:v>5.9735424999999998</c:v>
                </c:pt>
                <c:pt idx="4282">
                  <c:v>5.9750606250015998</c:v>
                </c:pt>
                <c:pt idx="4283">
                  <c:v>5.9765775000000003</c:v>
                </c:pt>
                <c:pt idx="4284">
                  <c:v>5.9780362499999997</c:v>
                </c:pt>
                <c:pt idx="4285">
                  <c:v>5.9795087499999999</c:v>
                </c:pt>
                <c:pt idx="4286">
                  <c:v>5.9809881250016002</c:v>
                </c:pt>
                <c:pt idx="4287">
                  <c:v>5.9824031250015999</c:v>
                </c:pt>
                <c:pt idx="4288">
                  <c:v>5.9838293750015996</c:v>
                </c:pt>
                <c:pt idx="4289">
                  <c:v>5.9852556250015994</c:v>
                </c:pt>
                <c:pt idx="4290">
                  <c:v>5.9867506250015996</c:v>
                </c:pt>
                <c:pt idx="4291">
                  <c:v>5.9881406250015994</c:v>
                </c:pt>
                <c:pt idx="4292">
                  <c:v>5.9895843750015993</c:v>
                </c:pt>
                <c:pt idx="4293">
                  <c:v>5.9909749999999997</c:v>
                </c:pt>
                <c:pt idx="4294">
                  <c:v>5.9924799999999996</c:v>
                </c:pt>
                <c:pt idx="4295">
                  <c:v>5.9939081250015995</c:v>
                </c:pt>
                <c:pt idx="4296">
                  <c:v>5.9954037500000004</c:v>
                </c:pt>
                <c:pt idx="4297">
                  <c:v>5.9969006250015999</c:v>
                </c:pt>
                <c:pt idx="4298">
                  <c:v>5.9983956250016002</c:v>
                </c:pt>
                <c:pt idx="4299">
                  <c:v>5.9999556250015997</c:v>
                </c:pt>
                <c:pt idx="4300">
                  <c:v>6.0014543750015994</c:v>
                </c:pt>
                <c:pt idx="4301">
                  <c:v>6.0029881250015995</c:v>
                </c:pt>
                <c:pt idx="4302">
                  <c:v>6.0045743750015994</c:v>
                </c:pt>
                <c:pt idx="4303">
                  <c:v>6.0061825000000004</c:v>
                </c:pt>
                <c:pt idx="4304">
                  <c:v>6.0077262500000002</c:v>
                </c:pt>
                <c:pt idx="4305">
                  <c:v>6.0093687500000001</c:v>
                </c:pt>
                <c:pt idx="4306">
                  <c:v>6.0109137500000003</c:v>
                </c:pt>
                <c:pt idx="4307">
                  <c:v>6.0124525000000002</c:v>
                </c:pt>
                <c:pt idx="4308">
                  <c:v>6.01401875</c:v>
                </c:pt>
                <c:pt idx="4309">
                  <c:v>6.0155793750016002</c:v>
                </c:pt>
                <c:pt idx="4310">
                  <c:v>6.0171243750015995</c:v>
                </c:pt>
                <c:pt idx="4311">
                  <c:v>6.0186593750016</c:v>
                </c:pt>
                <c:pt idx="4312">
                  <c:v>6.0201268750015995</c:v>
                </c:pt>
                <c:pt idx="4313">
                  <c:v>6.0216118750016001</c:v>
                </c:pt>
                <c:pt idx="4314">
                  <c:v>6.0230643750016002</c:v>
                </c:pt>
                <c:pt idx="4315">
                  <c:v>6.0245168750015994</c:v>
                </c:pt>
                <c:pt idx="4316">
                  <c:v>6.0260350000000003</c:v>
                </c:pt>
                <c:pt idx="4317">
                  <c:v>6.0276212500000002</c:v>
                </c:pt>
                <c:pt idx="4318">
                  <c:v>6.0290774999999996</c:v>
                </c:pt>
                <c:pt idx="4319">
                  <c:v>6.0305562500000001</c:v>
                </c:pt>
                <c:pt idx="4320">
                  <c:v>6.0320049999999998</c:v>
                </c:pt>
                <c:pt idx="4321">
                  <c:v>6.0335200000000002</c:v>
                </c:pt>
                <c:pt idx="4322">
                  <c:v>6.0350462499999997</c:v>
                </c:pt>
                <c:pt idx="4323">
                  <c:v>6.0365943750015996</c:v>
                </c:pt>
                <c:pt idx="4324">
                  <c:v>6.0381312500000002</c:v>
                </c:pt>
                <c:pt idx="4325">
                  <c:v>6.0396456250016</c:v>
                </c:pt>
                <c:pt idx="4326">
                  <c:v>6.0411099999999998</c:v>
                </c:pt>
                <c:pt idx="4327">
                  <c:v>6.0425412500000002</c:v>
                </c:pt>
                <c:pt idx="4328">
                  <c:v>6.0440950000000004</c:v>
                </c:pt>
                <c:pt idx="4329">
                  <c:v>6.0456406250015995</c:v>
                </c:pt>
                <c:pt idx="4330">
                  <c:v>6.0471743750015996</c:v>
                </c:pt>
                <c:pt idx="4331">
                  <c:v>6.0486981250016001</c:v>
                </c:pt>
                <c:pt idx="4332">
                  <c:v>6.0502081250015998</c:v>
                </c:pt>
                <c:pt idx="4333">
                  <c:v>6.0517393750016</c:v>
                </c:pt>
                <c:pt idx="4334">
                  <c:v>6.05321</c:v>
                </c:pt>
                <c:pt idx="4335">
                  <c:v>6.0547206250015995</c:v>
                </c:pt>
                <c:pt idx="4336">
                  <c:v>6.0562412500000002</c:v>
                </c:pt>
                <c:pt idx="4337">
                  <c:v>6.0578456250016002</c:v>
                </c:pt>
                <c:pt idx="4338">
                  <c:v>6.0593174999999997</c:v>
                </c:pt>
                <c:pt idx="4339">
                  <c:v>6.0607875</c:v>
                </c:pt>
                <c:pt idx="4340">
                  <c:v>6.0621712499999996</c:v>
                </c:pt>
                <c:pt idx="4341">
                  <c:v>6.0635950000000003</c:v>
                </c:pt>
                <c:pt idx="4342">
                  <c:v>6.0649456250015996</c:v>
                </c:pt>
                <c:pt idx="4343">
                  <c:v>6.0663143750015998</c:v>
                </c:pt>
                <c:pt idx="4344">
                  <c:v>6.0677012499999998</c:v>
                </c:pt>
                <c:pt idx="4345">
                  <c:v>6.0690887499999997</c:v>
                </c:pt>
                <c:pt idx="4346">
                  <c:v>6.0703893750016</c:v>
                </c:pt>
                <c:pt idx="4347">
                  <c:v>6.07168375</c:v>
                </c:pt>
                <c:pt idx="4348">
                  <c:v>6.0730268750015997</c:v>
                </c:pt>
                <c:pt idx="4349">
                  <c:v>6.0743118750015999</c:v>
                </c:pt>
                <c:pt idx="4350">
                  <c:v>6.0756606250015999</c:v>
                </c:pt>
                <c:pt idx="4351">
                  <c:v>6.0770118750015998</c:v>
                </c:pt>
                <c:pt idx="4352">
                  <c:v>6.0783125</c:v>
                </c:pt>
                <c:pt idx="4353">
                  <c:v>6.0796131250015994</c:v>
                </c:pt>
                <c:pt idx="4354">
                  <c:v>6.0809043750015999</c:v>
                </c:pt>
                <c:pt idx="4355">
                  <c:v>6.0821731250015993</c:v>
                </c:pt>
                <c:pt idx="4356">
                  <c:v>6.08345</c:v>
                </c:pt>
                <c:pt idx="4357">
                  <c:v>6.0847656250015998</c:v>
                </c:pt>
                <c:pt idx="4358">
                  <c:v>6.0860599999999998</c:v>
                </c:pt>
                <c:pt idx="4359">
                  <c:v>6.0873900000000001</c:v>
                </c:pt>
                <c:pt idx="4360">
                  <c:v>6.0887099999999998</c:v>
                </c:pt>
                <c:pt idx="4361">
                  <c:v>6.0899493750015994</c:v>
                </c:pt>
                <c:pt idx="4362">
                  <c:v>6.0911974999999998</c:v>
                </c:pt>
                <c:pt idx="4363">
                  <c:v>6.0924931250015995</c:v>
                </c:pt>
                <c:pt idx="4364">
                  <c:v>6.09382</c:v>
                </c:pt>
                <c:pt idx="4365">
                  <c:v>6.0951281250016001</c:v>
                </c:pt>
                <c:pt idx="4366">
                  <c:v>6.0963856250015995</c:v>
                </c:pt>
                <c:pt idx="4367">
                  <c:v>6.0976631250016</c:v>
                </c:pt>
                <c:pt idx="4368">
                  <c:v>6.0989162500000003</c:v>
                </c:pt>
                <c:pt idx="4369">
                  <c:v>6.1002000000000001</c:v>
                </c:pt>
                <c:pt idx="4370">
                  <c:v>6.1014662499999996</c:v>
                </c:pt>
                <c:pt idx="4371">
                  <c:v>6.1027631250015997</c:v>
                </c:pt>
                <c:pt idx="4372">
                  <c:v>6.1040818750015999</c:v>
                </c:pt>
                <c:pt idx="4373">
                  <c:v>6.1053724999999996</c:v>
                </c:pt>
                <c:pt idx="4374">
                  <c:v>6.1065825</c:v>
                </c:pt>
                <c:pt idx="4375">
                  <c:v>6.1077975000000002</c:v>
                </c:pt>
                <c:pt idx="4376">
                  <c:v>6.1090443750015995</c:v>
                </c:pt>
                <c:pt idx="4377">
                  <c:v>6.1102687500000004</c:v>
                </c:pt>
                <c:pt idx="4378">
                  <c:v>6.1114237500000002</c:v>
                </c:pt>
                <c:pt idx="4379">
                  <c:v>6.1125431250015998</c:v>
                </c:pt>
                <c:pt idx="4380">
                  <c:v>6.1136887499999997</c:v>
                </c:pt>
                <c:pt idx="4381">
                  <c:v>6.1148018750016</c:v>
                </c:pt>
                <c:pt idx="4382">
                  <c:v>6.1159524999999997</c:v>
                </c:pt>
                <c:pt idx="4383">
                  <c:v>6.1170837499999999</c:v>
                </c:pt>
                <c:pt idx="4384">
                  <c:v>6.1182487500000002</c:v>
                </c:pt>
                <c:pt idx="4385">
                  <c:v>6.1194381250015999</c:v>
                </c:pt>
                <c:pt idx="4386">
                  <c:v>6.1206393750016002</c:v>
                </c:pt>
                <c:pt idx="4387">
                  <c:v>6.1217568750015996</c:v>
                </c:pt>
                <c:pt idx="4388">
                  <c:v>6.1229687500000001</c:v>
                </c:pt>
                <c:pt idx="4389">
                  <c:v>6.1241768750015995</c:v>
                </c:pt>
                <c:pt idx="4390">
                  <c:v>6.1253624999999996</c:v>
                </c:pt>
                <c:pt idx="4391">
                  <c:v>6.1265581250015995</c:v>
                </c:pt>
                <c:pt idx="4392">
                  <c:v>6.1277631250016</c:v>
                </c:pt>
                <c:pt idx="4393">
                  <c:v>6.1289249999999997</c:v>
                </c:pt>
                <c:pt idx="4394">
                  <c:v>6.1301462500000001</c:v>
                </c:pt>
                <c:pt idx="4395">
                  <c:v>6.1312881250015998</c:v>
                </c:pt>
                <c:pt idx="4396">
                  <c:v>6.1324350000000001</c:v>
                </c:pt>
                <c:pt idx="4397">
                  <c:v>6.1335674999999998</c:v>
                </c:pt>
                <c:pt idx="4398">
                  <c:v>6.1347043750015997</c:v>
                </c:pt>
                <c:pt idx="4399">
                  <c:v>6.1358112499999997</c:v>
                </c:pt>
                <c:pt idx="4400">
                  <c:v>6.1369043750015999</c:v>
                </c:pt>
                <c:pt idx="4401">
                  <c:v>6.1379712499999997</c:v>
                </c:pt>
                <c:pt idx="4402">
                  <c:v>6.1389800000000001</c:v>
                </c:pt>
                <c:pt idx="4403">
                  <c:v>6.1399581250016002</c:v>
                </c:pt>
                <c:pt idx="4404">
                  <c:v>6.1409081250015998</c:v>
                </c:pt>
                <c:pt idx="4405">
                  <c:v>6.1419231250015995</c:v>
                </c:pt>
                <c:pt idx="4406">
                  <c:v>6.1429549999999997</c:v>
                </c:pt>
                <c:pt idx="4407">
                  <c:v>6.1439262499999998</c:v>
                </c:pt>
                <c:pt idx="4408">
                  <c:v>6.1449325000000004</c:v>
                </c:pt>
                <c:pt idx="4409">
                  <c:v>6.1459124999999997</c:v>
                </c:pt>
                <c:pt idx="4410">
                  <c:v>6.1469162500000003</c:v>
                </c:pt>
                <c:pt idx="4411">
                  <c:v>6.1479237500000004</c:v>
                </c:pt>
                <c:pt idx="4412">
                  <c:v>6.1489925000000003</c:v>
                </c:pt>
                <c:pt idx="4413">
                  <c:v>6.1500306250015999</c:v>
                </c:pt>
                <c:pt idx="4414">
                  <c:v>6.1510618750015995</c:v>
                </c:pt>
                <c:pt idx="4415">
                  <c:v>6.1520849999999996</c:v>
                </c:pt>
                <c:pt idx="4416">
                  <c:v>6.1530862500000003</c:v>
                </c:pt>
                <c:pt idx="4417">
                  <c:v>6.1540887499999997</c:v>
                </c:pt>
                <c:pt idx="4418">
                  <c:v>6.1550806250015997</c:v>
                </c:pt>
                <c:pt idx="4419">
                  <c:v>6.1560268750015998</c:v>
                </c:pt>
                <c:pt idx="4420">
                  <c:v>6.1570131250015994</c:v>
                </c:pt>
                <c:pt idx="4421">
                  <c:v>6.1580293750015995</c:v>
                </c:pt>
                <c:pt idx="4422">
                  <c:v>6.1590018750016</c:v>
                </c:pt>
                <c:pt idx="4423">
                  <c:v>6.1599899999999996</c:v>
                </c:pt>
                <c:pt idx="4424">
                  <c:v>6.1609856250016</c:v>
                </c:pt>
                <c:pt idx="4425">
                  <c:v>6.1619043750015994</c:v>
                </c:pt>
                <c:pt idx="4426">
                  <c:v>6.1628318750015998</c:v>
                </c:pt>
                <c:pt idx="4427">
                  <c:v>6.1637806250015998</c:v>
                </c:pt>
                <c:pt idx="4428">
                  <c:v>6.1646687499999997</c:v>
                </c:pt>
                <c:pt idx="4429">
                  <c:v>6.1656143750016001</c:v>
                </c:pt>
                <c:pt idx="4430">
                  <c:v>6.1665512500000004</c:v>
                </c:pt>
                <c:pt idx="4431">
                  <c:v>6.1673981250015997</c:v>
                </c:pt>
                <c:pt idx="4432">
                  <c:v>6.1682681250015996</c:v>
                </c:pt>
                <c:pt idx="4433">
                  <c:v>6.1691250000000002</c:v>
                </c:pt>
                <c:pt idx="4434">
                  <c:v>6.1699937499999997</c:v>
                </c:pt>
                <c:pt idx="4435">
                  <c:v>6.1708368750015996</c:v>
                </c:pt>
                <c:pt idx="4436">
                  <c:v>6.1716906250015997</c:v>
                </c:pt>
                <c:pt idx="4437">
                  <c:v>6.1724437500000002</c:v>
                </c:pt>
                <c:pt idx="4438">
                  <c:v>6.1732618750016002</c:v>
                </c:pt>
                <c:pt idx="4439">
                  <c:v>6.1739306250016002</c:v>
                </c:pt>
                <c:pt idx="4440">
                  <c:v>6.1745175000000003</c:v>
                </c:pt>
                <c:pt idx="4441">
                  <c:v>6.1749893750015996</c:v>
                </c:pt>
                <c:pt idx="4442">
                  <c:v>6.1754656250015998</c:v>
                </c:pt>
                <c:pt idx="4443">
                  <c:v>6.1758868750015994</c:v>
                </c:pt>
                <c:pt idx="4444">
                  <c:v>6.1762787499999998</c:v>
                </c:pt>
                <c:pt idx="4445">
                  <c:v>6.1767018750015996</c:v>
                </c:pt>
                <c:pt idx="4446">
                  <c:v>6.1771362500000002</c:v>
                </c:pt>
                <c:pt idx="4447">
                  <c:v>6.1775862500000001</c:v>
                </c:pt>
                <c:pt idx="4448">
                  <c:v>6.1779756250015998</c:v>
                </c:pt>
                <c:pt idx="4449">
                  <c:v>6.17850375</c:v>
                </c:pt>
                <c:pt idx="4450">
                  <c:v>6.1790906250016002</c:v>
                </c:pt>
                <c:pt idx="4451">
                  <c:v>6.1797737499999998</c:v>
                </c:pt>
                <c:pt idx="4452">
                  <c:v>6.1804587499999997</c:v>
                </c:pt>
                <c:pt idx="4453">
                  <c:v>6.1811850000000002</c:v>
                </c:pt>
                <c:pt idx="4454">
                  <c:v>6.1818850000000003</c:v>
                </c:pt>
                <c:pt idx="4455">
                  <c:v>6.1826231250015997</c:v>
                </c:pt>
                <c:pt idx="4456">
                  <c:v>6.1833181250016001</c:v>
                </c:pt>
                <c:pt idx="4457">
                  <c:v>6.1840037499999996</c:v>
                </c:pt>
                <c:pt idx="4458">
                  <c:v>6.1847681250016002</c:v>
                </c:pt>
                <c:pt idx="4459">
                  <c:v>6.1855193750015998</c:v>
                </c:pt>
                <c:pt idx="4460">
                  <c:v>6.1862962499999998</c:v>
                </c:pt>
                <c:pt idx="4461">
                  <c:v>6.1870762499999996</c:v>
                </c:pt>
                <c:pt idx="4462">
                  <c:v>6.1879</c:v>
                </c:pt>
                <c:pt idx="4463">
                  <c:v>6.1886599999999996</c:v>
                </c:pt>
                <c:pt idx="4464">
                  <c:v>6.1894443750015995</c:v>
                </c:pt>
                <c:pt idx="4465">
                  <c:v>6.1902081250015994</c:v>
                </c:pt>
                <c:pt idx="4466">
                  <c:v>6.1910249999999998</c:v>
                </c:pt>
                <c:pt idx="4467">
                  <c:v>6.1918531250015993</c:v>
                </c:pt>
                <c:pt idx="4468">
                  <c:v>6.1926731250015994</c:v>
                </c:pt>
                <c:pt idx="4469">
                  <c:v>6.1934362500000004</c:v>
                </c:pt>
                <c:pt idx="4470">
                  <c:v>6.1941706250015995</c:v>
                </c:pt>
                <c:pt idx="4471">
                  <c:v>6.1949543750015996</c:v>
                </c:pt>
                <c:pt idx="4472">
                  <c:v>6.1957268750015997</c:v>
                </c:pt>
                <c:pt idx="4473">
                  <c:v>6.1965043750015996</c:v>
                </c:pt>
                <c:pt idx="4474">
                  <c:v>6.1972656250015996</c:v>
                </c:pt>
                <c:pt idx="4475">
                  <c:v>6.1980206250015994</c:v>
                </c:pt>
                <c:pt idx="4476">
                  <c:v>6.1987462500000001</c:v>
                </c:pt>
                <c:pt idx="4477">
                  <c:v>6.1995518750015997</c:v>
                </c:pt>
                <c:pt idx="4478">
                  <c:v>6.2002993750015998</c:v>
                </c:pt>
                <c:pt idx="4479">
                  <c:v>6.2010518750015997</c:v>
                </c:pt>
                <c:pt idx="4480">
                  <c:v>6.2018281250016001</c:v>
                </c:pt>
                <c:pt idx="4481">
                  <c:v>6.2026206250015994</c:v>
                </c:pt>
                <c:pt idx="4482">
                  <c:v>6.2033718750015998</c:v>
                </c:pt>
                <c:pt idx="4483">
                  <c:v>6.2041468750015998</c:v>
                </c:pt>
                <c:pt idx="4484">
                  <c:v>6.2049493750015996</c:v>
                </c:pt>
                <c:pt idx="4485">
                  <c:v>6.2056943750015998</c:v>
                </c:pt>
                <c:pt idx="4486">
                  <c:v>6.2064649999999997</c:v>
                </c:pt>
                <c:pt idx="4487">
                  <c:v>6.2072056250015999</c:v>
                </c:pt>
                <c:pt idx="4488">
                  <c:v>6.2079306250016</c:v>
                </c:pt>
                <c:pt idx="4489">
                  <c:v>6.20869625</c:v>
                </c:pt>
                <c:pt idx="4490">
                  <c:v>6.2094762499999998</c:v>
                </c:pt>
                <c:pt idx="4491">
                  <c:v>6.2102006250016002</c:v>
                </c:pt>
                <c:pt idx="4492">
                  <c:v>6.2109456250015995</c:v>
                </c:pt>
                <c:pt idx="4493">
                  <c:v>6.2117231250015994</c:v>
                </c:pt>
                <c:pt idx="4494">
                  <c:v>6.2124768750015997</c:v>
                </c:pt>
                <c:pt idx="4495">
                  <c:v>6.2133068750015994</c:v>
                </c:pt>
                <c:pt idx="4496">
                  <c:v>6.2141181250016002</c:v>
                </c:pt>
                <c:pt idx="4497">
                  <c:v>6.2149168750015997</c:v>
                </c:pt>
                <c:pt idx="4498">
                  <c:v>6.2157249999999999</c:v>
                </c:pt>
                <c:pt idx="4499">
                  <c:v>6.2166131250015999</c:v>
                </c:pt>
                <c:pt idx="4500">
                  <c:v>6.2174387500000003</c:v>
                </c:pt>
                <c:pt idx="4501">
                  <c:v>6.2182906250015995</c:v>
                </c:pt>
                <c:pt idx="4502">
                  <c:v>6.2191000000000001</c:v>
                </c:pt>
                <c:pt idx="4503">
                  <c:v>6.2199375000000003</c:v>
                </c:pt>
                <c:pt idx="4504">
                  <c:v>6.2207999999999997</c:v>
                </c:pt>
                <c:pt idx="4505">
                  <c:v>6.2216818750015994</c:v>
                </c:pt>
                <c:pt idx="4506">
                  <c:v>6.2225187499999999</c:v>
                </c:pt>
                <c:pt idx="4507">
                  <c:v>6.2233593750015999</c:v>
                </c:pt>
                <c:pt idx="4508">
                  <c:v>6.2242499999999996</c:v>
                </c:pt>
                <c:pt idx="4509">
                  <c:v>6.2250918750016</c:v>
                </c:pt>
                <c:pt idx="4510">
                  <c:v>6.2259349999999998</c:v>
                </c:pt>
                <c:pt idx="4511">
                  <c:v>6.2267975</c:v>
                </c:pt>
                <c:pt idx="4512">
                  <c:v>6.2276899999999999</c:v>
                </c:pt>
                <c:pt idx="4513">
                  <c:v>6.2285587500000004</c:v>
                </c:pt>
                <c:pt idx="4514">
                  <c:v>6.2293874999999996</c:v>
                </c:pt>
                <c:pt idx="4515">
                  <c:v>6.2301718750015995</c:v>
                </c:pt>
                <c:pt idx="4516">
                  <c:v>6.2309937499999997</c:v>
                </c:pt>
                <c:pt idx="4517">
                  <c:v>6.2318181250015998</c:v>
                </c:pt>
                <c:pt idx="4518">
                  <c:v>6.2326287499999999</c:v>
                </c:pt>
                <c:pt idx="4519">
                  <c:v>6.2334025000000004</c:v>
                </c:pt>
                <c:pt idx="4520">
                  <c:v>6.2342418750016</c:v>
                </c:pt>
                <c:pt idx="4521">
                  <c:v>6.2350624999999997</c:v>
                </c:pt>
                <c:pt idx="4522">
                  <c:v>6.2358718750015996</c:v>
                </c:pt>
                <c:pt idx="4523">
                  <c:v>6.23666125</c:v>
                </c:pt>
                <c:pt idx="4524">
                  <c:v>6.2374756250015997</c:v>
                </c:pt>
                <c:pt idx="4525">
                  <c:v>6.2382350000000004</c:v>
                </c:pt>
                <c:pt idx="4526">
                  <c:v>6.2389975</c:v>
                </c:pt>
                <c:pt idx="4527">
                  <c:v>6.2398018750016</c:v>
                </c:pt>
                <c:pt idx="4528">
                  <c:v>6.2405137499999999</c:v>
                </c:pt>
                <c:pt idx="4529">
                  <c:v>6.2412799999999997</c:v>
                </c:pt>
                <c:pt idx="4530">
                  <c:v>6.2419700000000002</c:v>
                </c:pt>
                <c:pt idx="4531">
                  <c:v>6.2426518750015996</c:v>
                </c:pt>
                <c:pt idx="4532">
                  <c:v>6.2433062499999998</c:v>
                </c:pt>
                <c:pt idx="4533">
                  <c:v>6.2439531250015996</c:v>
                </c:pt>
                <c:pt idx="4534">
                  <c:v>6.2445743750015996</c:v>
                </c:pt>
                <c:pt idx="4535">
                  <c:v>6.2453093750016002</c:v>
                </c:pt>
                <c:pt idx="4536">
                  <c:v>6.2460199999999997</c:v>
                </c:pt>
                <c:pt idx="4537">
                  <c:v>6.2466656250015999</c:v>
                </c:pt>
                <c:pt idx="4538">
                  <c:v>6.2473493750015994</c:v>
                </c:pt>
                <c:pt idx="4539">
                  <c:v>6.2480018750015995</c:v>
                </c:pt>
                <c:pt idx="4540">
                  <c:v>6.2486468750016</c:v>
                </c:pt>
                <c:pt idx="4541">
                  <c:v>6.2493068750015999</c:v>
                </c:pt>
                <c:pt idx="4542">
                  <c:v>6.2499687499999999</c:v>
                </c:pt>
                <c:pt idx="4543">
                  <c:v>6.2506737499999998</c:v>
                </c:pt>
                <c:pt idx="4544">
                  <c:v>6.2513606250015998</c:v>
                </c:pt>
                <c:pt idx="4545">
                  <c:v>6.2520199999999999</c:v>
                </c:pt>
                <c:pt idx="4546">
                  <c:v>6.2526531250015998</c:v>
                </c:pt>
                <c:pt idx="4547">
                  <c:v>6.2533468750015997</c:v>
                </c:pt>
                <c:pt idx="4548">
                  <c:v>6.25402375</c:v>
                </c:pt>
                <c:pt idx="4549">
                  <c:v>6.2547337499999998</c:v>
                </c:pt>
                <c:pt idx="4550">
                  <c:v>6.2554556250015994</c:v>
                </c:pt>
                <c:pt idx="4551">
                  <c:v>6.2561668750015995</c:v>
                </c:pt>
                <c:pt idx="4552">
                  <c:v>6.2568912499999998</c:v>
                </c:pt>
                <c:pt idx="4553">
                  <c:v>6.2576218750015995</c:v>
                </c:pt>
                <c:pt idx="4554">
                  <c:v>6.2583268750015995</c:v>
                </c:pt>
                <c:pt idx="4555">
                  <c:v>6.2590031250016001</c:v>
                </c:pt>
                <c:pt idx="4556">
                  <c:v>6.2596462500000003</c:v>
                </c:pt>
                <c:pt idx="4557">
                  <c:v>6.2603156250016001</c:v>
                </c:pt>
                <c:pt idx="4558">
                  <c:v>6.2609868750016</c:v>
                </c:pt>
                <c:pt idx="4559">
                  <c:v>6.2616231250015995</c:v>
                </c:pt>
                <c:pt idx="4560">
                  <c:v>6.2622543750016</c:v>
                </c:pt>
                <c:pt idx="4561">
                  <c:v>6.2628831250015997</c:v>
                </c:pt>
                <c:pt idx="4562">
                  <c:v>6.2635275000000004</c:v>
                </c:pt>
                <c:pt idx="4563">
                  <c:v>6.2641531250015996</c:v>
                </c:pt>
                <c:pt idx="4564">
                  <c:v>6.2648343750016</c:v>
                </c:pt>
                <c:pt idx="4565">
                  <c:v>6.2654899999999998</c:v>
                </c:pt>
                <c:pt idx="4566">
                  <c:v>6.2661931250015996</c:v>
                </c:pt>
                <c:pt idx="4567">
                  <c:v>6.2668268750016001</c:v>
                </c:pt>
                <c:pt idx="4568">
                  <c:v>6.2674731250016</c:v>
                </c:pt>
                <c:pt idx="4569">
                  <c:v>6.2681093750015995</c:v>
                </c:pt>
                <c:pt idx="4570">
                  <c:v>6.2687237500000004</c:v>
                </c:pt>
                <c:pt idx="4571">
                  <c:v>6.2693124999999998</c:v>
                </c:pt>
                <c:pt idx="4572">
                  <c:v>6.2699337499999999</c:v>
                </c:pt>
                <c:pt idx="4573">
                  <c:v>6.2705512499999996</c:v>
                </c:pt>
                <c:pt idx="4574">
                  <c:v>6.2710943750016002</c:v>
                </c:pt>
                <c:pt idx="4575">
                  <c:v>6.2717062500000003</c:v>
                </c:pt>
                <c:pt idx="4576">
                  <c:v>6.272195</c:v>
                </c:pt>
                <c:pt idx="4577">
                  <c:v>6.2727287499999997</c:v>
                </c:pt>
                <c:pt idx="4578">
                  <c:v>6.2732218750015996</c:v>
                </c:pt>
                <c:pt idx="4579">
                  <c:v>6.2737575000000003</c:v>
                </c:pt>
                <c:pt idx="4580">
                  <c:v>6.2742393750016001</c:v>
                </c:pt>
                <c:pt idx="4581">
                  <c:v>6.2747718750015995</c:v>
                </c:pt>
                <c:pt idx="4582">
                  <c:v>6.2751824999999997</c:v>
                </c:pt>
                <c:pt idx="4583">
                  <c:v>6.2755693750015995</c:v>
                </c:pt>
                <c:pt idx="4584">
                  <c:v>6.2759787500000002</c:v>
                </c:pt>
                <c:pt idx="4585">
                  <c:v>6.2763499999999999</c:v>
                </c:pt>
                <c:pt idx="4586">
                  <c:v>6.2768112499999997</c:v>
                </c:pt>
                <c:pt idx="4587">
                  <c:v>6.2772581250016</c:v>
                </c:pt>
                <c:pt idx="4588">
                  <c:v>6.2776100000000001</c:v>
                </c:pt>
                <c:pt idx="4589">
                  <c:v>6.2779674999999999</c:v>
                </c:pt>
                <c:pt idx="4590">
                  <c:v>6.2783156250015999</c:v>
                </c:pt>
                <c:pt idx="4591">
                  <c:v>6.2786968750016001</c:v>
                </c:pt>
                <c:pt idx="4592">
                  <c:v>6.2790493750016001</c:v>
                </c:pt>
                <c:pt idx="4593">
                  <c:v>6.2794556250015994</c:v>
                </c:pt>
                <c:pt idx="4594">
                  <c:v>6.2798068750015998</c:v>
                </c:pt>
                <c:pt idx="4595">
                  <c:v>6.2801349999999996</c:v>
                </c:pt>
                <c:pt idx="4596">
                  <c:v>6.2806850000000001</c:v>
                </c:pt>
                <c:pt idx="4597">
                  <c:v>6.281015</c:v>
                </c:pt>
                <c:pt idx="4598">
                  <c:v>6.2816231250015999</c:v>
                </c:pt>
                <c:pt idx="4599">
                  <c:v>6.2821125000000002</c:v>
                </c:pt>
                <c:pt idx="4600">
                  <c:v>6.2825937500000002</c:v>
                </c:pt>
                <c:pt idx="4601">
                  <c:v>6.2830787499999996</c:v>
                </c:pt>
                <c:pt idx="4602">
                  <c:v>6.2835018750015994</c:v>
                </c:pt>
                <c:pt idx="4603">
                  <c:v>6.2838506250016</c:v>
                </c:pt>
                <c:pt idx="4604">
                  <c:v>6.2842243750015996</c:v>
                </c:pt>
                <c:pt idx="4605">
                  <c:v>6.2846349999999997</c:v>
                </c:pt>
                <c:pt idx="4606">
                  <c:v>6.2850925000000002</c:v>
                </c:pt>
                <c:pt idx="4607">
                  <c:v>6.28548375</c:v>
                </c:pt>
                <c:pt idx="4608">
                  <c:v>6.2859350000000003</c:v>
                </c:pt>
                <c:pt idx="4609">
                  <c:v>6.2862581250015994</c:v>
                </c:pt>
                <c:pt idx="4610">
                  <c:v>6.2868506250016001</c:v>
                </c:pt>
                <c:pt idx="4611">
                  <c:v>6.2874706250015997</c:v>
                </c:pt>
                <c:pt idx="4612">
                  <c:v>6.2877981250015997</c:v>
                </c:pt>
                <c:pt idx="4613">
                  <c:v>6.2881718750015994</c:v>
                </c:pt>
                <c:pt idx="4614">
                  <c:v>6.2885324999999996</c:v>
                </c:pt>
                <c:pt idx="4615">
                  <c:v>6.2889387499999998</c:v>
                </c:pt>
                <c:pt idx="4616">
                  <c:v>6.2892806250015996</c:v>
                </c:pt>
                <c:pt idx="4617">
                  <c:v>6.2896124999999996</c:v>
                </c:pt>
                <c:pt idx="4618">
                  <c:v>6.2899500000000002</c:v>
                </c:pt>
                <c:pt idx="4619">
                  <c:v>6.2902750000000003</c:v>
                </c:pt>
                <c:pt idx="4620">
                  <c:v>6.2906162500000002</c:v>
                </c:pt>
                <c:pt idx="4621">
                  <c:v>6.2909575000000002</c:v>
                </c:pt>
                <c:pt idx="4622">
                  <c:v>6.2913174999999999</c:v>
                </c:pt>
                <c:pt idx="4623">
                  <c:v>6.2916637499999997</c:v>
                </c:pt>
                <c:pt idx="4624">
                  <c:v>6.2920593750015996</c:v>
                </c:pt>
                <c:pt idx="4625">
                  <c:v>6.2923799999999996</c:v>
                </c:pt>
                <c:pt idx="4626">
                  <c:v>6.2929881250015995</c:v>
                </c:pt>
                <c:pt idx="4627">
                  <c:v>6.2936031250015994</c:v>
                </c:pt>
                <c:pt idx="4628">
                  <c:v>6.2941731250016</c:v>
                </c:pt>
                <c:pt idx="4629">
                  <c:v>6.2948218750015998</c:v>
                </c:pt>
                <c:pt idx="4630">
                  <c:v>6.29515125</c:v>
                </c:pt>
                <c:pt idx="4631">
                  <c:v>6.2958299999999996</c:v>
                </c:pt>
                <c:pt idx="4632">
                  <c:v>6.2961524999999998</c:v>
                </c:pt>
                <c:pt idx="4633">
                  <c:v>6.2964906250016002</c:v>
                </c:pt>
                <c:pt idx="4634">
                  <c:v>6.2968181250016002</c:v>
                </c:pt>
                <c:pt idx="4635">
                  <c:v>6.2971399999999997</c:v>
                </c:pt>
                <c:pt idx="4636">
                  <c:v>6.2974687500000002</c:v>
                </c:pt>
                <c:pt idx="4637">
                  <c:v>6.2979443750015998</c:v>
                </c:pt>
                <c:pt idx="4638">
                  <c:v>6.2985112499999998</c:v>
                </c:pt>
                <c:pt idx="4639">
                  <c:v>6.2990599999999999</c:v>
                </c:pt>
                <c:pt idx="4640">
                  <c:v>6.2995450000000002</c:v>
                </c:pt>
                <c:pt idx="4641">
                  <c:v>6.3000093750015997</c:v>
                </c:pt>
                <c:pt idx="4642">
                  <c:v>6.3005312499999997</c:v>
                </c:pt>
                <c:pt idx="4643">
                  <c:v>6.3009431250015995</c:v>
                </c:pt>
                <c:pt idx="4644">
                  <c:v>6.3014849999999996</c:v>
                </c:pt>
                <c:pt idx="4645">
                  <c:v>6.3019981250015995</c:v>
                </c:pt>
                <c:pt idx="4646">
                  <c:v>6.3025331250015997</c:v>
                </c:pt>
                <c:pt idx="4647">
                  <c:v>6.3030631250016</c:v>
                </c:pt>
                <c:pt idx="4648">
                  <c:v>6.3036387500000002</c:v>
                </c:pt>
                <c:pt idx="4649">
                  <c:v>6.30418375</c:v>
                </c:pt>
                <c:pt idx="4650">
                  <c:v>6.3047224999999996</c:v>
                </c:pt>
                <c:pt idx="4651">
                  <c:v>6.3051275000000002</c:v>
                </c:pt>
                <c:pt idx="4652">
                  <c:v>6.3055275000000002</c:v>
                </c:pt>
                <c:pt idx="4653">
                  <c:v>6.3059068750015994</c:v>
                </c:pt>
                <c:pt idx="4654">
                  <c:v>6.3062843750016002</c:v>
                </c:pt>
                <c:pt idx="4655">
                  <c:v>6.3067225000000002</c:v>
                </c:pt>
                <c:pt idx="4656">
                  <c:v>6.3070487499999999</c:v>
                </c:pt>
                <c:pt idx="4657">
                  <c:v>6.3074156250015996</c:v>
                </c:pt>
                <c:pt idx="4658">
                  <c:v>6.3078037499999997</c:v>
                </c:pt>
                <c:pt idx="4659">
                  <c:v>6.3082331250015997</c:v>
                </c:pt>
                <c:pt idx="4660">
                  <c:v>6.3085993750015996</c:v>
                </c:pt>
                <c:pt idx="4661">
                  <c:v>6.3090518750015994</c:v>
                </c:pt>
                <c:pt idx="4662">
                  <c:v>6.3094000000000001</c:v>
                </c:pt>
                <c:pt idx="4663">
                  <c:v>6.3097775</c:v>
                </c:pt>
                <c:pt idx="4664">
                  <c:v>6.3099724999999998</c:v>
                </c:pt>
                <c:pt idx="4665">
                  <c:v>6.3100768750015996</c:v>
                </c:pt>
                <c:pt idx="4666">
                  <c:v>6.3098656250016001</c:v>
                </c:pt>
                <c:pt idx="4667">
                  <c:v>6.30952</c:v>
                </c:pt>
                <c:pt idx="4668">
                  <c:v>6.3091724999999999</c:v>
                </c:pt>
                <c:pt idx="4669">
                  <c:v>6.3087906250015999</c:v>
                </c:pt>
                <c:pt idx="4670">
                  <c:v>6.3084162499999996</c:v>
                </c:pt>
                <c:pt idx="4671">
                  <c:v>6.3080593750015996</c:v>
                </c:pt>
                <c:pt idx="4672">
                  <c:v>6.3076812499999999</c:v>
                </c:pt>
                <c:pt idx="4673">
                  <c:v>6.3072137499999998</c:v>
                </c:pt>
                <c:pt idx="4674">
                  <c:v>6.3068787500000001</c:v>
                </c:pt>
                <c:pt idx="4675">
                  <c:v>6.3064293750016001</c:v>
                </c:pt>
                <c:pt idx="4676">
                  <c:v>6.3059931250016001</c:v>
                </c:pt>
                <c:pt idx="4677">
                  <c:v>6.3056093750016</c:v>
                </c:pt>
                <c:pt idx="4678">
                  <c:v>6.3051718750015997</c:v>
                </c:pt>
                <c:pt idx="4679">
                  <c:v>6.30484125</c:v>
                </c:pt>
                <c:pt idx="4680">
                  <c:v>6.3045037500000003</c:v>
                </c:pt>
                <c:pt idx="4681">
                  <c:v>6.30408875</c:v>
                </c:pt>
                <c:pt idx="4682">
                  <c:v>6.3037574999999997</c:v>
                </c:pt>
                <c:pt idx="4683">
                  <c:v>6.3033256250015999</c:v>
                </c:pt>
                <c:pt idx="4684">
                  <c:v>6.3029787500000003</c:v>
                </c:pt>
                <c:pt idx="4685">
                  <c:v>6.3026037500000003</c:v>
                </c:pt>
                <c:pt idx="4686">
                  <c:v>6.3022506250015997</c:v>
                </c:pt>
                <c:pt idx="4687">
                  <c:v>6.3018181250016001</c:v>
                </c:pt>
                <c:pt idx="4688">
                  <c:v>6.3014368750015999</c:v>
                </c:pt>
                <c:pt idx="4689">
                  <c:v>6.3010400000000004</c:v>
                </c:pt>
                <c:pt idx="4690">
                  <c:v>6.3005487499999999</c:v>
                </c:pt>
                <c:pt idx="4691">
                  <c:v>6.3000831250016001</c:v>
                </c:pt>
                <c:pt idx="4692">
                  <c:v>6.2995631250016002</c:v>
                </c:pt>
                <c:pt idx="4693">
                  <c:v>6.2989800000000002</c:v>
                </c:pt>
                <c:pt idx="4694">
                  <c:v>6.2986318750015995</c:v>
                </c:pt>
                <c:pt idx="4695">
                  <c:v>6.2982593750015994</c:v>
                </c:pt>
                <c:pt idx="4696">
                  <c:v>6.2979181250015994</c:v>
                </c:pt>
                <c:pt idx="4697">
                  <c:v>6.2975043750015995</c:v>
                </c:pt>
                <c:pt idx="4698">
                  <c:v>6.2971487499999999</c:v>
                </c:pt>
                <c:pt idx="4699">
                  <c:v>6.2968043750015994</c:v>
                </c:pt>
                <c:pt idx="4700">
                  <c:v>6.2964612500000001</c:v>
                </c:pt>
                <c:pt idx="4701">
                  <c:v>6.2961306250015996</c:v>
                </c:pt>
                <c:pt idx="4702">
                  <c:v>6.2958074999999996</c:v>
                </c:pt>
                <c:pt idx="4703">
                  <c:v>6.2952718750015997</c:v>
                </c:pt>
                <c:pt idx="4704">
                  <c:v>6.2947831250016</c:v>
                </c:pt>
                <c:pt idx="4705">
                  <c:v>6.2941093750016002</c:v>
                </c:pt>
                <c:pt idx="4706">
                  <c:v>6.2936943750015999</c:v>
                </c:pt>
                <c:pt idx="4707">
                  <c:v>6.2932525000000004</c:v>
                </c:pt>
                <c:pt idx="4708">
                  <c:v>6.2927562500000001</c:v>
                </c:pt>
                <c:pt idx="4709">
                  <c:v>6.2922406250015994</c:v>
                </c:pt>
                <c:pt idx="4710">
                  <c:v>6.2917112499999996</c:v>
                </c:pt>
                <c:pt idx="4711">
                  <c:v>6.2911962499999996</c:v>
                </c:pt>
                <c:pt idx="4712">
                  <c:v>6.2906287499999998</c:v>
                </c:pt>
                <c:pt idx="4713">
                  <c:v>6.2900281250015997</c:v>
                </c:pt>
                <c:pt idx="4714">
                  <c:v>6.2895431250015994</c:v>
                </c:pt>
                <c:pt idx="4715">
                  <c:v>6.2891012499999999</c:v>
                </c:pt>
                <c:pt idx="4716">
                  <c:v>6.2887000000000004</c:v>
                </c:pt>
                <c:pt idx="4717">
                  <c:v>6.2883149999999999</c:v>
                </c:pt>
                <c:pt idx="4718">
                  <c:v>6.2879843750015993</c:v>
                </c:pt>
                <c:pt idx="4719">
                  <c:v>6.2876043750015995</c:v>
                </c:pt>
                <c:pt idx="4720">
                  <c:v>6.2871787499999998</c:v>
                </c:pt>
                <c:pt idx="4721">
                  <c:v>6.2868156250015996</c:v>
                </c:pt>
                <c:pt idx="4722">
                  <c:v>6.2864506250016001</c:v>
                </c:pt>
                <c:pt idx="4723">
                  <c:v>6.2861018750015996</c:v>
                </c:pt>
                <c:pt idx="4724">
                  <c:v>6.2857275000000001</c:v>
                </c:pt>
                <c:pt idx="4725">
                  <c:v>6.2850362500000001</c:v>
                </c:pt>
                <c:pt idx="4726">
                  <c:v>6.2843612499999999</c:v>
                </c:pt>
                <c:pt idx="4727">
                  <c:v>6.2840268750016</c:v>
                </c:pt>
                <c:pt idx="4728">
                  <c:v>6.2834450000000004</c:v>
                </c:pt>
                <c:pt idx="4729">
                  <c:v>6.2828143750015997</c:v>
                </c:pt>
                <c:pt idx="4730">
                  <c:v>6.2821899999999999</c:v>
                </c:pt>
                <c:pt idx="4731">
                  <c:v>6.2816118750015999</c:v>
                </c:pt>
                <c:pt idx="4732">
                  <c:v>6.2810237500000001</c:v>
                </c:pt>
                <c:pt idx="4733">
                  <c:v>6.2804593750016</c:v>
                </c:pt>
                <c:pt idx="4734">
                  <c:v>6.2798668750015993</c:v>
                </c:pt>
                <c:pt idx="4735">
                  <c:v>6.2792849999999998</c:v>
                </c:pt>
                <c:pt idx="4736">
                  <c:v>6.2787337499999998</c:v>
                </c:pt>
                <c:pt idx="4737">
                  <c:v>6.2782243750015994</c:v>
                </c:pt>
                <c:pt idx="4738">
                  <c:v>6.2776637500000003</c:v>
                </c:pt>
                <c:pt idx="4739">
                  <c:v>6.2771662499999996</c:v>
                </c:pt>
                <c:pt idx="4740">
                  <c:v>6.2766525</c:v>
                </c:pt>
                <c:pt idx="4741">
                  <c:v>6.2760962500000002</c:v>
                </c:pt>
                <c:pt idx="4742">
                  <c:v>6.2755974999999999</c:v>
                </c:pt>
                <c:pt idx="4743">
                  <c:v>6.2750087499999996</c:v>
                </c:pt>
                <c:pt idx="4744">
                  <c:v>6.2744631250016001</c:v>
                </c:pt>
                <c:pt idx="4745">
                  <c:v>6.2739787500000004</c:v>
                </c:pt>
                <c:pt idx="4746">
                  <c:v>6.2734968750015998</c:v>
                </c:pt>
                <c:pt idx="4747">
                  <c:v>6.2729712500000003</c:v>
                </c:pt>
                <c:pt idx="4748">
                  <c:v>6.2725887499999997</c:v>
                </c:pt>
                <c:pt idx="4749">
                  <c:v>6.2721481250015998</c:v>
                </c:pt>
                <c:pt idx="4750">
                  <c:v>6.2716975000000001</c:v>
                </c:pt>
                <c:pt idx="4751">
                  <c:v>6.2712556250015998</c:v>
                </c:pt>
                <c:pt idx="4752">
                  <c:v>6.2708893750015999</c:v>
                </c:pt>
                <c:pt idx="4753">
                  <c:v>6.2704831250015998</c:v>
                </c:pt>
                <c:pt idx="4754">
                  <c:v>6.2700543750015996</c:v>
                </c:pt>
                <c:pt idx="4755">
                  <c:v>6.2697037499999997</c:v>
                </c:pt>
                <c:pt idx="4756">
                  <c:v>6.2693262499999998</c:v>
                </c:pt>
                <c:pt idx="4757">
                  <c:v>6.2689131250015997</c:v>
                </c:pt>
                <c:pt idx="4758">
                  <c:v>6.2685118750016002</c:v>
                </c:pt>
                <c:pt idx="4759">
                  <c:v>6.2681500000000003</c:v>
                </c:pt>
                <c:pt idx="4760">
                  <c:v>6.2676962500000002</c:v>
                </c:pt>
                <c:pt idx="4761">
                  <c:v>6.2673237500000001</c:v>
                </c:pt>
                <c:pt idx="4762">
                  <c:v>6.2669674999999998</c:v>
                </c:pt>
                <c:pt idx="4763">
                  <c:v>6.2665787499999999</c:v>
                </c:pt>
                <c:pt idx="4764">
                  <c:v>6.2661049999999996</c:v>
                </c:pt>
                <c:pt idx="4765">
                  <c:v>6.2656687499999997</c:v>
                </c:pt>
                <c:pt idx="4766">
                  <c:v>6.2652150000000004</c:v>
                </c:pt>
                <c:pt idx="4767">
                  <c:v>6.2647743750015996</c:v>
                </c:pt>
                <c:pt idx="4768">
                  <c:v>6.2643612500000003</c:v>
                </c:pt>
                <c:pt idx="4769">
                  <c:v>6.2638075000000004</c:v>
                </c:pt>
                <c:pt idx="4770">
                  <c:v>6.2634550000000004</c:v>
                </c:pt>
                <c:pt idx="4771">
                  <c:v>6.2630437499999996</c:v>
                </c:pt>
                <c:pt idx="4772">
                  <c:v>6.2626906250015999</c:v>
                </c:pt>
                <c:pt idx="4773">
                  <c:v>6.2622987500000002</c:v>
                </c:pt>
                <c:pt idx="4774">
                  <c:v>6.2619393750015995</c:v>
                </c:pt>
                <c:pt idx="4775">
                  <c:v>6.2615081250015994</c:v>
                </c:pt>
                <c:pt idx="4776">
                  <c:v>6.2610993750016002</c:v>
                </c:pt>
                <c:pt idx="4777">
                  <c:v>6.2605968750015997</c:v>
                </c:pt>
                <c:pt idx="4778">
                  <c:v>6.2601606250015998</c:v>
                </c:pt>
                <c:pt idx="4779">
                  <c:v>6.2596400000000001</c:v>
                </c:pt>
                <c:pt idx="4780">
                  <c:v>6.2591662499999998</c:v>
                </c:pt>
                <c:pt idx="4781">
                  <c:v>6.2586706250016002</c:v>
                </c:pt>
                <c:pt idx="4782">
                  <c:v>6.2581856250015999</c:v>
                </c:pt>
                <c:pt idx="4783">
                  <c:v>6.2577049999999996</c:v>
                </c:pt>
                <c:pt idx="4784">
                  <c:v>6.257155</c:v>
                </c:pt>
                <c:pt idx="4785">
                  <c:v>6.2566212500000002</c:v>
                </c:pt>
                <c:pt idx="4786">
                  <c:v>6.2560918750015997</c:v>
                </c:pt>
                <c:pt idx="4787">
                  <c:v>6.2554662499999996</c:v>
                </c:pt>
                <c:pt idx="4788">
                  <c:v>6.2551174999999999</c:v>
                </c:pt>
                <c:pt idx="4789">
                  <c:v>6.2547581250016</c:v>
                </c:pt>
                <c:pt idx="4790">
                  <c:v>6.2543699999999998</c:v>
                </c:pt>
                <c:pt idx="4791">
                  <c:v>6.2536818750015994</c:v>
                </c:pt>
                <c:pt idx="4792">
                  <c:v>6.2533531250015999</c:v>
                </c:pt>
                <c:pt idx="4793">
                  <c:v>6.2529868750016</c:v>
                </c:pt>
                <c:pt idx="4794">
                  <c:v>6.2525649999999997</c:v>
                </c:pt>
                <c:pt idx="4795">
                  <c:v>6.2521981250016001</c:v>
                </c:pt>
                <c:pt idx="4796">
                  <c:v>6.2518368750016</c:v>
                </c:pt>
                <c:pt idx="4797">
                  <c:v>6.2514925000000003</c:v>
                </c:pt>
                <c:pt idx="4798">
                  <c:v>6.2511175000000003</c:v>
                </c:pt>
                <c:pt idx="4799">
                  <c:v>6.2507774999999999</c:v>
                </c:pt>
                <c:pt idx="4800">
                  <c:v>6.2503768750016002</c:v>
                </c:pt>
                <c:pt idx="4801">
                  <c:v>6.2499943750015996</c:v>
                </c:pt>
                <c:pt idx="4802">
                  <c:v>6.2495806250015997</c:v>
                </c:pt>
                <c:pt idx="4803">
                  <c:v>6.2491587500000003</c:v>
                </c:pt>
                <c:pt idx="4804">
                  <c:v>6.2484593750016</c:v>
                </c:pt>
                <c:pt idx="4805">
                  <c:v>6.2480843750016</c:v>
                </c:pt>
                <c:pt idx="4806">
                  <c:v>6.2476918750015997</c:v>
                </c:pt>
                <c:pt idx="4807">
                  <c:v>6.2473200000000002</c:v>
                </c:pt>
                <c:pt idx="4808">
                  <c:v>6.2469250000000001</c:v>
                </c:pt>
                <c:pt idx="4809">
                  <c:v>6.2465456250016</c:v>
                </c:pt>
                <c:pt idx="4810">
                  <c:v>6.2461306250015998</c:v>
                </c:pt>
                <c:pt idx="4811">
                  <c:v>6.2457531250015998</c:v>
                </c:pt>
                <c:pt idx="4812">
                  <c:v>6.24541375</c:v>
                </c:pt>
                <c:pt idx="4813">
                  <c:v>6.2450006250015999</c:v>
                </c:pt>
                <c:pt idx="4814">
                  <c:v>6.2446143750015999</c:v>
                </c:pt>
                <c:pt idx="4815">
                  <c:v>6.2442356250015996</c:v>
                </c:pt>
                <c:pt idx="4816">
                  <c:v>6.2439024999999999</c:v>
                </c:pt>
                <c:pt idx="4817">
                  <c:v>6.2435256250015998</c:v>
                </c:pt>
                <c:pt idx="4818">
                  <c:v>6.2429300000000003</c:v>
                </c:pt>
                <c:pt idx="4819">
                  <c:v>6.2422843750016002</c:v>
                </c:pt>
                <c:pt idx="4820">
                  <c:v>6.2419293750015994</c:v>
                </c:pt>
                <c:pt idx="4821">
                  <c:v>6.2415687499999999</c:v>
                </c:pt>
                <c:pt idx="4822">
                  <c:v>6.2409606250016001</c:v>
                </c:pt>
                <c:pt idx="4823">
                  <c:v>6.2405743750016001</c:v>
                </c:pt>
                <c:pt idx="4824">
                  <c:v>6.2402181250015998</c:v>
                </c:pt>
                <c:pt idx="4825">
                  <c:v>6.2398406250015999</c:v>
                </c:pt>
                <c:pt idx="4826">
                  <c:v>6.2394712500000002</c:v>
                </c:pt>
                <c:pt idx="4827">
                  <c:v>6.2391462500000001</c:v>
                </c:pt>
                <c:pt idx="4828">
                  <c:v>6.2388262499999998</c:v>
                </c:pt>
                <c:pt idx="4829">
                  <c:v>6.2384237499999999</c:v>
                </c:pt>
                <c:pt idx="4830">
                  <c:v>6.2380918750015999</c:v>
                </c:pt>
                <c:pt idx="4831">
                  <c:v>6.2376981250016001</c:v>
                </c:pt>
                <c:pt idx="4832">
                  <c:v>6.2373143750016</c:v>
                </c:pt>
                <c:pt idx="4833">
                  <c:v>6.2369812500000004</c:v>
                </c:pt>
                <c:pt idx="4834">
                  <c:v>6.2363668750015995</c:v>
                </c:pt>
                <c:pt idx="4835">
                  <c:v>6.2359887499999997</c:v>
                </c:pt>
                <c:pt idx="4836">
                  <c:v>6.2356318750015998</c:v>
                </c:pt>
                <c:pt idx="4837">
                  <c:v>6.2352756250015995</c:v>
                </c:pt>
                <c:pt idx="4838">
                  <c:v>6.2345831250015999</c:v>
                </c:pt>
                <c:pt idx="4839">
                  <c:v>6.2342231250015994</c:v>
                </c:pt>
                <c:pt idx="4840">
                  <c:v>6.2338118750015994</c:v>
                </c:pt>
                <c:pt idx="4841">
                  <c:v>6.2334325000000002</c:v>
                </c:pt>
                <c:pt idx="4842">
                  <c:v>6.2330131250015999</c:v>
                </c:pt>
                <c:pt idx="4843">
                  <c:v>6.2326193750016001</c:v>
                </c:pt>
                <c:pt idx="4844">
                  <c:v>6.2322256250015995</c:v>
                </c:pt>
                <c:pt idx="4845">
                  <c:v>6.2318168750015994</c:v>
                </c:pt>
                <c:pt idx="4846">
                  <c:v>6.2314368750015996</c:v>
                </c:pt>
                <c:pt idx="4847">
                  <c:v>6.2310131250016001</c:v>
                </c:pt>
                <c:pt idx="4848">
                  <c:v>6.2306218750015994</c:v>
                </c:pt>
                <c:pt idx="4849">
                  <c:v>6.2302537500000001</c:v>
                </c:pt>
                <c:pt idx="4850">
                  <c:v>6.2299150000000001</c:v>
                </c:pt>
                <c:pt idx="4851">
                  <c:v>6.2295600000000002</c:v>
                </c:pt>
                <c:pt idx="4852">
                  <c:v>6.2288899999999998</c:v>
                </c:pt>
                <c:pt idx="4853">
                  <c:v>6.2284762499999999</c:v>
                </c:pt>
                <c:pt idx="4854">
                  <c:v>6.22779375</c:v>
                </c:pt>
                <c:pt idx="4855">
                  <c:v>6.2272187499999996</c:v>
                </c:pt>
                <c:pt idx="4856">
                  <c:v>6.2266031250016001</c:v>
                </c:pt>
                <c:pt idx="4857">
                  <c:v>6.2259406250015994</c:v>
                </c:pt>
                <c:pt idx="4858">
                  <c:v>6.2255612500000002</c:v>
                </c:pt>
                <c:pt idx="4859">
                  <c:v>6.2250256250015994</c:v>
                </c:pt>
                <c:pt idx="4860">
                  <c:v>6.2246912500000002</c:v>
                </c:pt>
                <c:pt idx="4861">
                  <c:v>6.2240487499999997</c:v>
                </c:pt>
                <c:pt idx="4862">
                  <c:v>6.2236975000000001</c:v>
                </c:pt>
                <c:pt idx="4863">
                  <c:v>6.22317125</c:v>
                </c:pt>
                <c:pt idx="4864">
                  <c:v>6.2226406250016</c:v>
                </c:pt>
                <c:pt idx="4865">
                  <c:v>6.2221000000000002</c:v>
                </c:pt>
                <c:pt idx="4866">
                  <c:v>6.2215643750015994</c:v>
                </c:pt>
                <c:pt idx="4867">
                  <c:v>6.2209812500000004</c:v>
                </c:pt>
                <c:pt idx="4868">
                  <c:v>6.2204012500000001</c:v>
                </c:pt>
                <c:pt idx="4869">
                  <c:v>6.2198868750015999</c:v>
                </c:pt>
                <c:pt idx="4870">
                  <c:v>6.2192412499999996</c:v>
                </c:pt>
                <c:pt idx="4871">
                  <c:v>6.2187293750016002</c:v>
                </c:pt>
                <c:pt idx="4872">
                  <c:v>6.21824625</c:v>
                </c:pt>
                <c:pt idx="4873">
                  <c:v>6.2177875</c:v>
                </c:pt>
                <c:pt idx="4874">
                  <c:v>6.2173581250016001</c:v>
                </c:pt>
                <c:pt idx="4875">
                  <c:v>6.2168875000000003</c:v>
                </c:pt>
                <c:pt idx="4876">
                  <c:v>6.2164962499999996</c:v>
                </c:pt>
                <c:pt idx="4877">
                  <c:v>6.2160843750015999</c:v>
                </c:pt>
                <c:pt idx="4878">
                  <c:v>6.2156843750016</c:v>
                </c:pt>
                <c:pt idx="4879">
                  <c:v>6.2152700000000003</c:v>
                </c:pt>
                <c:pt idx="4880">
                  <c:v>6.2148712499999998</c:v>
                </c:pt>
                <c:pt idx="4881">
                  <c:v>6.2144087499999996</c:v>
                </c:pt>
                <c:pt idx="4882">
                  <c:v>6.2140262499999999</c:v>
                </c:pt>
                <c:pt idx="4883">
                  <c:v>6.2135499999999997</c:v>
                </c:pt>
                <c:pt idx="4884">
                  <c:v>6.2130450000000002</c:v>
                </c:pt>
                <c:pt idx="4885">
                  <c:v>6.2127156250016</c:v>
                </c:pt>
                <c:pt idx="4886">
                  <c:v>6.2123656250015999</c:v>
                </c:pt>
                <c:pt idx="4887">
                  <c:v>6.2119475</c:v>
                </c:pt>
                <c:pt idx="4888">
                  <c:v>6.2115425000000002</c:v>
                </c:pt>
                <c:pt idx="4889">
                  <c:v>6.2110743750015995</c:v>
                </c:pt>
                <c:pt idx="4890">
                  <c:v>6.2106468750015997</c:v>
                </c:pt>
                <c:pt idx="4891">
                  <c:v>6.2103143750015999</c:v>
                </c:pt>
                <c:pt idx="4892">
                  <c:v>6.2099318750016002</c:v>
                </c:pt>
                <c:pt idx="4893">
                  <c:v>6.2096062500000002</c:v>
                </c:pt>
                <c:pt idx="4894">
                  <c:v>6.2092450000000001</c:v>
                </c:pt>
                <c:pt idx="4895">
                  <c:v>6.2087349999999999</c:v>
                </c:pt>
                <c:pt idx="4896">
                  <c:v>6.2083256250016001</c:v>
                </c:pt>
                <c:pt idx="4897">
                  <c:v>6.2079624999999998</c:v>
                </c:pt>
                <c:pt idx="4898">
                  <c:v>6.2075456250015995</c:v>
                </c:pt>
                <c:pt idx="4899">
                  <c:v>6.2072118750016001</c:v>
                </c:pt>
                <c:pt idx="4900">
                  <c:v>6.2068568750016002</c:v>
                </c:pt>
                <c:pt idx="4901">
                  <c:v>6.2065331250015996</c:v>
                </c:pt>
                <c:pt idx="4902">
                  <c:v>6.2061931250016</c:v>
                </c:pt>
                <c:pt idx="4903">
                  <c:v>6.2058343750015998</c:v>
                </c:pt>
                <c:pt idx="4904">
                  <c:v>6.2054412499999998</c:v>
                </c:pt>
                <c:pt idx="4905">
                  <c:v>6.2050625000000004</c:v>
                </c:pt>
                <c:pt idx="4906">
                  <c:v>6.2047187499999996</c:v>
                </c:pt>
                <c:pt idx="4907">
                  <c:v>6.2043875000000002</c:v>
                </c:pt>
                <c:pt idx="4908">
                  <c:v>6.2040387499999996</c:v>
                </c:pt>
                <c:pt idx="4909">
                  <c:v>6.2042312500000003</c:v>
                </c:pt>
                <c:pt idx="4910">
                  <c:v>6.2045868750016</c:v>
                </c:pt>
                <c:pt idx="4911">
                  <c:v>6.2047274999999997</c:v>
                </c:pt>
                <c:pt idx="4912">
                  <c:v>6.2050237499999996</c:v>
                </c:pt>
                <c:pt idx="4913">
                  <c:v>6.2053799999999999</c:v>
                </c:pt>
                <c:pt idx="4914">
                  <c:v>6.2054731250015998</c:v>
                </c:pt>
                <c:pt idx="4915">
                  <c:v>6.2055912500000003</c:v>
                </c:pt>
                <c:pt idx="4916">
                  <c:v>6.2059368750015995</c:v>
                </c:pt>
                <c:pt idx="4917">
                  <c:v>6.2062974999999998</c:v>
                </c:pt>
                <c:pt idx="4918">
                  <c:v>6.2067112499999997</c:v>
                </c:pt>
                <c:pt idx="4919">
                  <c:v>6.2071168750016001</c:v>
                </c:pt>
                <c:pt idx="4920">
                  <c:v>6.2074587499999998</c:v>
                </c:pt>
                <c:pt idx="4921">
                  <c:v>6.2077974999999999</c:v>
                </c:pt>
                <c:pt idx="4922">
                  <c:v>6.2081506250015996</c:v>
                </c:pt>
                <c:pt idx="4923">
                  <c:v>6.2084968750015994</c:v>
                </c:pt>
                <c:pt idx="4924">
                  <c:v>6.2088481250015999</c:v>
                </c:pt>
                <c:pt idx="4925">
                  <c:v>6.2092537500000002</c:v>
                </c:pt>
                <c:pt idx="4926">
                  <c:v>6.2096637499999998</c:v>
                </c:pt>
                <c:pt idx="4927">
                  <c:v>6.2101112499999997</c:v>
                </c:pt>
                <c:pt idx="4928">
                  <c:v>6.2104937500000004</c:v>
                </c:pt>
                <c:pt idx="4929">
                  <c:v>6.2109025000000004</c:v>
                </c:pt>
                <c:pt idx="4930">
                  <c:v>6.2112674999999999</c:v>
                </c:pt>
                <c:pt idx="4931">
                  <c:v>6.2117475000000004</c:v>
                </c:pt>
                <c:pt idx="4932">
                  <c:v>6.2121731250016001</c:v>
                </c:pt>
                <c:pt idx="4933">
                  <c:v>6.2126025</c:v>
                </c:pt>
                <c:pt idx="4934">
                  <c:v>6.2129731250016</c:v>
                </c:pt>
                <c:pt idx="4935">
                  <c:v>6.2133900000000004</c:v>
                </c:pt>
                <c:pt idx="4936">
                  <c:v>6.2138143750015997</c:v>
                </c:pt>
                <c:pt idx="4937">
                  <c:v>6.2141962499999996</c:v>
                </c:pt>
                <c:pt idx="4938">
                  <c:v>6.2145993750016002</c:v>
                </c:pt>
                <c:pt idx="4939">
                  <c:v>6.2149331250015996</c:v>
                </c:pt>
                <c:pt idx="4940">
                  <c:v>6.2153412499999998</c:v>
                </c:pt>
                <c:pt idx="4941">
                  <c:v>6.2157462499999996</c:v>
                </c:pt>
                <c:pt idx="4942">
                  <c:v>6.2161481250015997</c:v>
                </c:pt>
                <c:pt idx="4943">
                  <c:v>6.2166468750016</c:v>
                </c:pt>
                <c:pt idx="4944">
                  <c:v>6.2170906250015996</c:v>
                </c:pt>
                <c:pt idx="4945">
                  <c:v>6.2174437500000002</c:v>
                </c:pt>
                <c:pt idx="4946">
                  <c:v>6.2178568750015994</c:v>
                </c:pt>
                <c:pt idx="4947">
                  <c:v>6.2181868750015994</c:v>
                </c:pt>
                <c:pt idx="4948">
                  <c:v>6.2186568750015994</c:v>
                </c:pt>
                <c:pt idx="4949">
                  <c:v>6.2190293750015995</c:v>
                </c:pt>
                <c:pt idx="4950">
                  <c:v>6.2194162500000001</c:v>
                </c:pt>
                <c:pt idx="4951">
                  <c:v>6.2199175000000002</c:v>
                </c:pt>
                <c:pt idx="4952">
                  <c:v>6.2203568750015998</c:v>
                </c:pt>
                <c:pt idx="4953">
                  <c:v>6.2207056250015995</c:v>
                </c:pt>
                <c:pt idx="4954">
                  <c:v>6.2211175000000001</c:v>
                </c:pt>
                <c:pt idx="4955">
                  <c:v>6.2215181250015998</c:v>
                </c:pt>
                <c:pt idx="4956">
                  <c:v>6.2218974999999999</c:v>
                </c:pt>
                <c:pt idx="4957">
                  <c:v>6.2223393750015994</c:v>
                </c:pt>
                <c:pt idx="4958">
                  <c:v>6.2228149999999998</c:v>
                </c:pt>
                <c:pt idx="4959">
                  <c:v>6.2232337500000003</c:v>
                </c:pt>
                <c:pt idx="4960">
                  <c:v>6.2236943750015996</c:v>
                </c:pt>
                <c:pt idx="4961">
                  <c:v>6.2240324999999999</c:v>
                </c:pt>
                <c:pt idx="4962">
                  <c:v>6.2243862500000002</c:v>
                </c:pt>
                <c:pt idx="4963">
                  <c:v>6.2248268750015994</c:v>
                </c:pt>
                <c:pt idx="4964">
                  <c:v>6.2252581250015995</c:v>
                </c:pt>
                <c:pt idx="4965">
                  <c:v>6.2257618750015995</c:v>
                </c:pt>
                <c:pt idx="4966">
                  <c:v>6.2261887500000004</c:v>
                </c:pt>
                <c:pt idx="4967">
                  <c:v>6.2265756250016002</c:v>
                </c:pt>
                <c:pt idx="4968">
                  <c:v>6.2269481250015994</c:v>
                </c:pt>
                <c:pt idx="4969">
                  <c:v>6.2273212500000001</c:v>
                </c:pt>
                <c:pt idx="4970">
                  <c:v>6.2277806250015999</c:v>
                </c:pt>
                <c:pt idx="4971">
                  <c:v>6.2281768750015996</c:v>
                </c:pt>
                <c:pt idx="4972">
                  <c:v>6.2285612500000003</c:v>
                </c:pt>
                <c:pt idx="4973">
                  <c:v>6.2290143750015998</c:v>
                </c:pt>
                <c:pt idx="4974">
                  <c:v>6.22943625</c:v>
                </c:pt>
                <c:pt idx="4975">
                  <c:v>6.2298099999999996</c:v>
                </c:pt>
                <c:pt idx="4976">
                  <c:v>6.2302481250015997</c:v>
                </c:pt>
                <c:pt idx="4977">
                  <c:v>6.2306999999999997</c:v>
                </c:pt>
                <c:pt idx="4978">
                  <c:v>6.2310843750015996</c:v>
                </c:pt>
                <c:pt idx="4979">
                  <c:v>6.2315493750015998</c:v>
                </c:pt>
                <c:pt idx="4980">
                  <c:v>6.2319787499999997</c:v>
                </c:pt>
                <c:pt idx="4981">
                  <c:v>6.2324256250015999</c:v>
                </c:pt>
                <c:pt idx="4982">
                  <c:v>6.2328637499999999</c:v>
                </c:pt>
                <c:pt idx="4983">
                  <c:v>6.2333731250015996</c:v>
                </c:pt>
                <c:pt idx="4984">
                  <c:v>6.2338343750015994</c:v>
                </c:pt>
                <c:pt idx="4985">
                  <c:v>6.2342668750015999</c:v>
                </c:pt>
                <c:pt idx="4986">
                  <c:v>6.2347331250015996</c:v>
                </c:pt>
                <c:pt idx="4987">
                  <c:v>6.2351881250016001</c:v>
                </c:pt>
                <c:pt idx="4988">
                  <c:v>6.2355774999999998</c:v>
                </c:pt>
                <c:pt idx="4989">
                  <c:v>6.2360743750015999</c:v>
                </c:pt>
                <c:pt idx="4990">
                  <c:v>6.2366381250015994</c:v>
                </c:pt>
                <c:pt idx="4991">
                  <c:v>6.2370593750015999</c:v>
                </c:pt>
                <c:pt idx="4992">
                  <c:v>6.2375125000000002</c:v>
                </c:pt>
                <c:pt idx="4993">
                  <c:v>6.2379743750015999</c:v>
                </c:pt>
                <c:pt idx="4994">
                  <c:v>6.2383743750015999</c:v>
                </c:pt>
                <c:pt idx="4995">
                  <c:v>6.2387531250016002</c:v>
                </c:pt>
                <c:pt idx="4996">
                  <c:v>6.2392118750016001</c:v>
                </c:pt>
                <c:pt idx="4997">
                  <c:v>6.2396000000000003</c:v>
                </c:pt>
                <c:pt idx="4998">
                  <c:v>6.2400500000000001</c:v>
                </c:pt>
                <c:pt idx="4999">
                  <c:v>6.2404799999999998</c:v>
                </c:pt>
                <c:pt idx="5000">
                  <c:v>6.2409506250015996</c:v>
                </c:pt>
                <c:pt idx="5001">
                  <c:v>6.2414300000000003</c:v>
                </c:pt>
                <c:pt idx="5002">
                  <c:v>6.2419225000000003</c:v>
                </c:pt>
                <c:pt idx="5003">
                  <c:v>6.2423531250015998</c:v>
                </c:pt>
                <c:pt idx="5004">
                  <c:v>6.2428343750015998</c:v>
                </c:pt>
                <c:pt idx="5005">
                  <c:v>6.2433399999999999</c:v>
                </c:pt>
                <c:pt idx="5006">
                  <c:v>6.2437962499999999</c:v>
                </c:pt>
                <c:pt idx="5007">
                  <c:v>6.2442912499999998</c:v>
                </c:pt>
                <c:pt idx="5008">
                  <c:v>6.2447825000000003</c:v>
                </c:pt>
                <c:pt idx="5009">
                  <c:v>6.2452456250015995</c:v>
                </c:pt>
                <c:pt idx="5010">
                  <c:v>6.2456300000000002</c:v>
                </c:pt>
                <c:pt idx="5011">
                  <c:v>6.2460337499999996</c:v>
                </c:pt>
                <c:pt idx="5012">
                  <c:v>6.2464231250015994</c:v>
                </c:pt>
                <c:pt idx="5013">
                  <c:v>6.2469056250015997</c:v>
                </c:pt>
                <c:pt idx="5014">
                  <c:v>6.2473168750015997</c:v>
                </c:pt>
                <c:pt idx="5015">
                  <c:v>6.2477937499999996</c:v>
                </c:pt>
                <c:pt idx="5016">
                  <c:v>6.2482674999999999</c:v>
                </c:pt>
                <c:pt idx="5017">
                  <c:v>6.2487518750015996</c:v>
                </c:pt>
                <c:pt idx="5018">
                  <c:v>6.2492175000000003</c:v>
                </c:pt>
                <c:pt idx="5019">
                  <c:v>6.2496912499999997</c:v>
                </c:pt>
                <c:pt idx="5020">
                  <c:v>6.2501506250015995</c:v>
                </c:pt>
                <c:pt idx="5021">
                  <c:v>6.2506824999999999</c:v>
                </c:pt>
                <c:pt idx="5022">
                  <c:v>6.2512024999999998</c:v>
                </c:pt>
                <c:pt idx="5023">
                  <c:v>6.2517199999999997</c:v>
                </c:pt>
                <c:pt idx="5024">
                  <c:v>6.2522787500000003</c:v>
                </c:pt>
                <c:pt idx="5025">
                  <c:v>6.2528393750015994</c:v>
                </c:pt>
                <c:pt idx="5026">
                  <c:v>6.2533562500000004</c:v>
                </c:pt>
                <c:pt idx="5027">
                  <c:v>6.2539093750015997</c:v>
                </c:pt>
                <c:pt idx="5028">
                  <c:v>6.2544156250015996</c:v>
                </c:pt>
                <c:pt idx="5029">
                  <c:v>6.254975</c:v>
                </c:pt>
                <c:pt idx="5030">
                  <c:v>6.25552625</c:v>
                </c:pt>
                <c:pt idx="5031">
                  <c:v>6.2560787500000004</c:v>
                </c:pt>
                <c:pt idx="5032">
                  <c:v>6.2566575000000002</c:v>
                </c:pt>
                <c:pt idx="5033">
                  <c:v>6.2572593750015999</c:v>
                </c:pt>
                <c:pt idx="5034">
                  <c:v>6.2578025000000004</c:v>
                </c:pt>
                <c:pt idx="5035">
                  <c:v>6.2583737499999996</c:v>
                </c:pt>
                <c:pt idx="5036">
                  <c:v>6.2588949999999999</c:v>
                </c:pt>
                <c:pt idx="5037">
                  <c:v>6.2594149999999997</c:v>
                </c:pt>
                <c:pt idx="5038">
                  <c:v>6.2598656250015994</c:v>
                </c:pt>
                <c:pt idx="5039">
                  <c:v>6.2603856250016001</c:v>
                </c:pt>
                <c:pt idx="5040">
                  <c:v>6.2609331250015998</c:v>
                </c:pt>
                <c:pt idx="5041">
                  <c:v>6.2613956250016001</c:v>
                </c:pt>
                <c:pt idx="5042">
                  <c:v>6.2617793750016002</c:v>
                </c:pt>
                <c:pt idx="5043">
                  <c:v>6.2622981250015997</c:v>
                </c:pt>
                <c:pt idx="5044">
                  <c:v>6.2627337499999998</c:v>
                </c:pt>
                <c:pt idx="5045">
                  <c:v>6.2631206250015996</c:v>
                </c:pt>
                <c:pt idx="5046">
                  <c:v>6.2636568750016002</c:v>
                </c:pt>
                <c:pt idx="5047">
                  <c:v>6.2642181250015998</c:v>
                </c:pt>
                <c:pt idx="5048">
                  <c:v>6.2646706250015995</c:v>
                </c:pt>
                <c:pt idx="5049">
                  <c:v>6.26516875</c:v>
                </c:pt>
                <c:pt idx="5050">
                  <c:v>6.2657162499999997</c:v>
                </c:pt>
                <c:pt idx="5051">
                  <c:v>6.2661831250016</c:v>
                </c:pt>
                <c:pt idx="5052">
                  <c:v>6.2666806250015998</c:v>
                </c:pt>
                <c:pt idx="5053">
                  <c:v>6.2672418750015995</c:v>
                </c:pt>
                <c:pt idx="5054">
                  <c:v>6.2677612500000004</c:v>
                </c:pt>
                <c:pt idx="5055">
                  <c:v>6.2682668750015997</c:v>
                </c:pt>
                <c:pt idx="5056">
                  <c:v>6.2687412499999997</c:v>
                </c:pt>
                <c:pt idx="5057">
                  <c:v>6.2692249999999996</c:v>
                </c:pt>
                <c:pt idx="5058">
                  <c:v>6.2697149999999997</c:v>
                </c:pt>
                <c:pt idx="5059">
                  <c:v>6.2702106250015994</c:v>
                </c:pt>
                <c:pt idx="5060">
                  <c:v>6.2706381250016001</c:v>
                </c:pt>
                <c:pt idx="5061">
                  <c:v>6.2711693750016</c:v>
                </c:pt>
                <c:pt idx="5062">
                  <c:v>6.2717387499999999</c:v>
                </c:pt>
                <c:pt idx="5063">
                  <c:v>6.2722800000000003</c:v>
                </c:pt>
                <c:pt idx="5064">
                  <c:v>6.2728799999999998</c:v>
                </c:pt>
                <c:pt idx="5065">
                  <c:v>6.2734431250015996</c:v>
                </c:pt>
                <c:pt idx="5066">
                  <c:v>6.2740475</c:v>
                </c:pt>
                <c:pt idx="5067">
                  <c:v>6.2746018750015997</c:v>
                </c:pt>
                <c:pt idx="5068">
                  <c:v>6.2751856250015994</c:v>
                </c:pt>
                <c:pt idx="5069">
                  <c:v>6.2757556250016</c:v>
                </c:pt>
                <c:pt idx="5070">
                  <c:v>6.2763631250016001</c:v>
                </c:pt>
                <c:pt idx="5071">
                  <c:v>6.2768706250015995</c:v>
                </c:pt>
                <c:pt idx="5072">
                  <c:v>6.2772693750016</c:v>
                </c:pt>
                <c:pt idx="5073">
                  <c:v>6.2776924999999997</c:v>
                </c:pt>
                <c:pt idx="5074">
                  <c:v>6.2780556250016</c:v>
                </c:pt>
                <c:pt idx="5075">
                  <c:v>6.2783949999999997</c:v>
                </c:pt>
                <c:pt idx="5076">
                  <c:v>6.2789068750016002</c:v>
                </c:pt>
                <c:pt idx="5077">
                  <c:v>6.2793262500000004</c:v>
                </c:pt>
                <c:pt idx="5078">
                  <c:v>6.2797625000000004</c:v>
                </c:pt>
                <c:pt idx="5079">
                  <c:v>6.2801612499999999</c:v>
                </c:pt>
                <c:pt idx="5080">
                  <c:v>6.2806431250015997</c:v>
                </c:pt>
                <c:pt idx="5081">
                  <c:v>6.2810893750016001</c:v>
                </c:pt>
                <c:pt idx="5082">
                  <c:v>6.2816262500000004</c:v>
                </c:pt>
                <c:pt idx="5083">
                  <c:v>6.2820749999999999</c:v>
                </c:pt>
                <c:pt idx="5084">
                  <c:v>6.2825856250015999</c:v>
                </c:pt>
                <c:pt idx="5085">
                  <c:v>6.2830025000000003</c:v>
                </c:pt>
                <c:pt idx="5086">
                  <c:v>6.2835068750016001</c:v>
                </c:pt>
                <c:pt idx="5087">
                  <c:v>6.2839081250015996</c:v>
                </c:pt>
                <c:pt idx="5088">
                  <c:v>6.2844668750016002</c:v>
                </c:pt>
                <c:pt idx="5089">
                  <c:v>6.2848712500000001</c:v>
                </c:pt>
                <c:pt idx="5090">
                  <c:v>6.2853325</c:v>
                </c:pt>
                <c:pt idx="5091">
                  <c:v>6.2858156250016002</c:v>
                </c:pt>
                <c:pt idx="5092">
                  <c:v>6.2862281250015997</c:v>
                </c:pt>
                <c:pt idx="5093">
                  <c:v>6.2866181250016</c:v>
                </c:pt>
                <c:pt idx="5094">
                  <c:v>6.2871649999999999</c:v>
                </c:pt>
                <c:pt idx="5095">
                  <c:v>6.2876318750015994</c:v>
                </c:pt>
                <c:pt idx="5096">
                  <c:v>6.2880425000000004</c:v>
                </c:pt>
                <c:pt idx="5097">
                  <c:v>6.2885299999999997</c:v>
                </c:pt>
                <c:pt idx="5098">
                  <c:v>6.2890112499999997</c:v>
                </c:pt>
                <c:pt idx="5099">
                  <c:v>6.2894812499999997</c:v>
                </c:pt>
                <c:pt idx="5100">
                  <c:v>6.2898737499999999</c:v>
                </c:pt>
                <c:pt idx="5101">
                  <c:v>6.2903281250015999</c:v>
                </c:pt>
                <c:pt idx="5102">
                  <c:v>6.2908137499999999</c:v>
                </c:pt>
                <c:pt idx="5103">
                  <c:v>6.2913118750015995</c:v>
                </c:pt>
                <c:pt idx="5104">
                  <c:v>6.2917981250016002</c:v>
                </c:pt>
                <c:pt idx="5105">
                  <c:v>6.2924100000000003</c:v>
                </c:pt>
                <c:pt idx="5106">
                  <c:v>6.2929337500000004</c:v>
                </c:pt>
                <c:pt idx="5107">
                  <c:v>6.2933856250015996</c:v>
                </c:pt>
                <c:pt idx="5108">
                  <c:v>6.2938481250015998</c:v>
                </c:pt>
                <c:pt idx="5109">
                  <c:v>6.2942937499999996</c:v>
                </c:pt>
                <c:pt idx="5110">
                  <c:v>6.2947781250016002</c:v>
                </c:pt>
                <c:pt idx="5111">
                  <c:v>6.2952649999999997</c:v>
                </c:pt>
                <c:pt idx="5112">
                  <c:v>6.2957537500000003</c:v>
                </c:pt>
                <c:pt idx="5113">
                  <c:v>6.2962331250016002</c:v>
                </c:pt>
                <c:pt idx="5114">
                  <c:v>6.2967156250015996</c:v>
                </c:pt>
                <c:pt idx="5115">
                  <c:v>6.29714375</c:v>
                </c:pt>
                <c:pt idx="5116">
                  <c:v>6.2976537500000003</c:v>
                </c:pt>
                <c:pt idx="5117">
                  <c:v>6.2979793750016002</c:v>
                </c:pt>
                <c:pt idx="5118">
                  <c:v>6.2985368750015995</c:v>
                </c:pt>
                <c:pt idx="5119">
                  <c:v>6.2990506250016001</c:v>
                </c:pt>
                <c:pt idx="5120">
                  <c:v>6.2995700000000001</c:v>
                </c:pt>
                <c:pt idx="5121">
                  <c:v>6.3000543750015998</c:v>
                </c:pt>
                <c:pt idx="5122">
                  <c:v>6.3005800000000001</c:v>
                </c:pt>
                <c:pt idx="5123">
                  <c:v>6.3011043750016</c:v>
                </c:pt>
                <c:pt idx="5124">
                  <c:v>6.3016468750015999</c:v>
                </c:pt>
                <c:pt idx="5125">
                  <c:v>6.3021193750015998</c:v>
                </c:pt>
                <c:pt idx="5126">
                  <c:v>6.3026693750015994</c:v>
                </c:pt>
                <c:pt idx="5127">
                  <c:v>6.3031612499999996</c:v>
                </c:pt>
                <c:pt idx="5128">
                  <c:v>6.3036399999999997</c:v>
                </c:pt>
                <c:pt idx="5129">
                  <c:v>6.3040712499999998</c:v>
                </c:pt>
                <c:pt idx="5130">
                  <c:v>6.3046131250016</c:v>
                </c:pt>
                <c:pt idx="5131">
                  <c:v>6.30514375</c:v>
                </c:pt>
                <c:pt idx="5132">
                  <c:v>6.3057224999999999</c:v>
                </c:pt>
                <c:pt idx="5133">
                  <c:v>6.3063406250015994</c:v>
                </c:pt>
                <c:pt idx="5134">
                  <c:v>6.3066718750015998</c:v>
                </c:pt>
                <c:pt idx="5135">
                  <c:v>6.3072299999999997</c:v>
                </c:pt>
                <c:pt idx="5136">
                  <c:v>6.3077531250016001</c:v>
                </c:pt>
                <c:pt idx="5137">
                  <c:v>6.3082812500000003</c:v>
                </c:pt>
                <c:pt idx="5138">
                  <c:v>6.3087200000000001</c:v>
                </c:pt>
                <c:pt idx="5139">
                  <c:v>6.3091237500000004</c:v>
                </c:pt>
                <c:pt idx="5140">
                  <c:v>6.3096818750015995</c:v>
                </c:pt>
                <c:pt idx="5141">
                  <c:v>6.3101381250015995</c:v>
                </c:pt>
                <c:pt idx="5142">
                  <c:v>6.3106106250015994</c:v>
                </c:pt>
                <c:pt idx="5143">
                  <c:v>6.3110524999999997</c:v>
                </c:pt>
                <c:pt idx="5144">
                  <c:v>6.3115512499999999</c:v>
                </c:pt>
                <c:pt idx="5145">
                  <c:v>6.3119106250015999</c:v>
                </c:pt>
                <c:pt idx="5146">
                  <c:v>6.3123424999999997</c:v>
                </c:pt>
                <c:pt idx="5147">
                  <c:v>6.3127212500000001</c:v>
                </c:pt>
                <c:pt idx="5148">
                  <c:v>6.3131256250016001</c:v>
                </c:pt>
                <c:pt idx="5149">
                  <c:v>6.3135174999999997</c:v>
                </c:pt>
                <c:pt idx="5150">
                  <c:v>6.3139799999999999</c:v>
                </c:pt>
                <c:pt idx="5151">
                  <c:v>6.3144574999999996</c:v>
                </c:pt>
                <c:pt idx="5152">
                  <c:v>6.3149387499999996</c:v>
                </c:pt>
                <c:pt idx="5153">
                  <c:v>6.31548</c:v>
                </c:pt>
                <c:pt idx="5154">
                  <c:v>6.3160056250015995</c:v>
                </c:pt>
                <c:pt idx="5155">
                  <c:v>6.3164806250016001</c:v>
                </c:pt>
                <c:pt idx="5156">
                  <c:v>6.3169637500000002</c:v>
                </c:pt>
                <c:pt idx="5157">
                  <c:v>6.3174887499999999</c:v>
                </c:pt>
                <c:pt idx="5158">
                  <c:v>6.3179531250015994</c:v>
                </c:pt>
                <c:pt idx="5159">
                  <c:v>6.3184456250015995</c:v>
                </c:pt>
                <c:pt idx="5160">
                  <c:v>6.3189206250016001</c:v>
                </c:pt>
                <c:pt idx="5161">
                  <c:v>6.3193918750015996</c:v>
                </c:pt>
                <c:pt idx="5162">
                  <c:v>6.3198774999999996</c:v>
                </c:pt>
                <c:pt idx="5163">
                  <c:v>6.3203831250015998</c:v>
                </c:pt>
                <c:pt idx="5164">
                  <c:v>6.3208312500000003</c:v>
                </c:pt>
                <c:pt idx="5165">
                  <c:v>6.3214449999999998</c:v>
                </c:pt>
                <c:pt idx="5166">
                  <c:v>6.3219393750016</c:v>
                </c:pt>
                <c:pt idx="5167">
                  <c:v>6.3223812500000003</c:v>
                </c:pt>
                <c:pt idx="5168">
                  <c:v>6.3228387499999998</c:v>
                </c:pt>
                <c:pt idx="5169">
                  <c:v>6.3233662500000003</c:v>
                </c:pt>
                <c:pt idx="5170">
                  <c:v>6.3237856250015998</c:v>
                </c:pt>
                <c:pt idx="5171">
                  <c:v>6.3243218750015995</c:v>
                </c:pt>
                <c:pt idx="5172">
                  <c:v>6.3248924999999998</c:v>
                </c:pt>
                <c:pt idx="5173">
                  <c:v>6.3254349999999997</c:v>
                </c:pt>
                <c:pt idx="5174">
                  <c:v>6.3259650000000001</c:v>
                </c:pt>
                <c:pt idx="5175">
                  <c:v>6.3264612500000004</c:v>
                </c:pt>
                <c:pt idx="5176">
                  <c:v>6.32698625</c:v>
                </c:pt>
                <c:pt idx="5177">
                  <c:v>6.3275174999999999</c:v>
                </c:pt>
                <c:pt idx="5178">
                  <c:v>6.3280581250015997</c:v>
                </c:pt>
                <c:pt idx="5179">
                  <c:v>6.3285150000000003</c:v>
                </c:pt>
                <c:pt idx="5180">
                  <c:v>6.3289825000000004</c:v>
                </c:pt>
                <c:pt idx="5181">
                  <c:v>6.3294437500000003</c:v>
                </c:pt>
                <c:pt idx="5182">
                  <c:v>6.3299018750015996</c:v>
                </c:pt>
                <c:pt idx="5183">
                  <c:v>6.3302787499999997</c:v>
                </c:pt>
                <c:pt idx="5184">
                  <c:v>6.3307074999999999</c:v>
                </c:pt>
                <c:pt idx="5185">
                  <c:v>6.3311731250015999</c:v>
                </c:pt>
                <c:pt idx="5186">
                  <c:v>6.3316131250016001</c:v>
                </c:pt>
                <c:pt idx="5187">
                  <c:v>6.3320712500000003</c:v>
                </c:pt>
                <c:pt idx="5188">
                  <c:v>6.3326018750015995</c:v>
                </c:pt>
                <c:pt idx="5189">
                  <c:v>6.3330331250015997</c:v>
                </c:pt>
                <c:pt idx="5190">
                  <c:v>6.3334443750015996</c:v>
                </c:pt>
                <c:pt idx="5191">
                  <c:v>6.3338881250016001</c:v>
                </c:pt>
                <c:pt idx="5192">
                  <c:v>6.3342856250016002</c:v>
                </c:pt>
                <c:pt idx="5193">
                  <c:v>6.3347506250015995</c:v>
                </c:pt>
                <c:pt idx="5194">
                  <c:v>6.3352075000000001</c:v>
                </c:pt>
                <c:pt idx="5195">
                  <c:v>6.3356824999999999</c:v>
                </c:pt>
                <c:pt idx="5196">
                  <c:v>6.3361475</c:v>
                </c:pt>
                <c:pt idx="5197">
                  <c:v>6.3365581250015994</c:v>
                </c:pt>
                <c:pt idx="5198">
                  <c:v>6.3369018750016002</c:v>
                </c:pt>
                <c:pt idx="5199">
                  <c:v>6.3374024999999996</c:v>
                </c:pt>
                <c:pt idx="5200">
                  <c:v>6.3377912500000004</c:v>
                </c:pt>
                <c:pt idx="5201">
                  <c:v>6.3382224999999996</c:v>
                </c:pt>
                <c:pt idx="5202">
                  <c:v>6.3386587499999996</c:v>
                </c:pt>
                <c:pt idx="5203">
                  <c:v>6.3390793750015995</c:v>
                </c:pt>
                <c:pt idx="5204">
                  <c:v>6.3394456250015994</c:v>
                </c:pt>
                <c:pt idx="5205">
                  <c:v>6.3399662499999998</c:v>
                </c:pt>
                <c:pt idx="5206">
                  <c:v>6.3403006250015999</c:v>
                </c:pt>
                <c:pt idx="5207">
                  <c:v>6.3407406250016001</c:v>
                </c:pt>
                <c:pt idx="5208">
                  <c:v>6.3411168750015996</c:v>
                </c:pt>
                <c:pt idx="5209">
                  <c:v>6.3415168750015996</c:v>
                </c:pt>
                <c:pt idx="5210">
                  <c:v>6.3418543750016001</c:v>
                </c:pt>
                <c:pt idx="5211">
                  <c:v>6.3423306250015994</c:v>
                </c:pt>
                <c:pt idx="5212">
                  <c:v>6.3427181250015998</c:v>
                </c:pt>
                <c:pt idx="5213">
                  <c:v>6.3432174999999997</c:v>
                </c:pt>
                <c:pt idx="5214">
                  <c:v>6.3436812500000004</c:v>
                </c:pt>
                <c:pt idx="5215">
                  <c:v>6.3441700000000001</c:v>
                </c:pt>
                <c:pt idx="5216">
                  <c:v>6.34465375</c:v>
                </c:pt>
                <c:pt idx="5217">
                  <c:v>6.3451562499999996</c:v>
                </c:pt>
                <c:pt idx="5218">
                  <c:v>6.3456625000000004</c:v>
                </c:pt>
                <c:pt idx="5219">
                  <c:v>6.3460731250015998</c:v>
                </c:pt>
                <c:pt idx="5220">
                  <c:v>6.3465618750015995</c:v>
                </c:pt>
                <c:pt idx="5221">
                  <c:v>6.3469943750016</c:v>
                </c:pt>
                <c:pt idx="5222">
                  <c:v>6.3473656250015997</c:v>
                </c:pt>
                <c:pt idx="5223">
                  <c:v>6.3477706250015995</c:v>
                </c:pt>
                <c:pt idx="5224">
                  <c:v>6.3482431250015994</c:v>
                </c:pt>
                <c:pt idx="5225">
                  <c:v>6.3486587500000002</c:v>
                </c:pt>
                <c:pt idx="5226">
                  <c:v>6.3491456250015998</c:v>
                </c:pt>
                <c:pt idx="5227">
                  <c:v>6.3496793750015996</c:v>
                </c:pt>
                <c:pt idx="5228">
                  <c:v>6.3501649999999996</c:v>
                </c:pt>
                <c:pt idx="5229">
                  <c:v>6.3506556250015995</c:v>
                </c:pt>
                <c:pt idx="5230">
                  <c:v>6.3511318750015997</c:v>
                </c:pt>
                <c:pt idx="5231">
                  <c:v>6.3516231250016002</c:v>
                </c:pt>
                <c:pt idx="5232">
                  <c:v>6.3520868750016</c:v>
                </c:pt>
                <c:pt idx="5233">
                  <c:v>6.3525381250016002</c:v>
                </c:pt>
                <c:pt idx="5234">
                  <c:v>6.3530056250015994</c:v>
                </c:pt>
                <c:pt idx="5235">
                  <c:v>6.3534337499999998</c:v>
                </c:pt>
                <c:pt idx="5236">
                  <c:v>6.3538556250016001</c:v>
                </c:pt>
                <c:pt idx="5237">
                  <c:v>6.3543462499999999</c:v>
                </c:pt>
                <c:pt idx="5238">
                  <c:v>6.3547450000000003</c:v>
                </c:pt>
                <c:pt idx="5239">
                  <c:v>6.3551762500000004</c:v>
                </c:pt>
                <c:pt idx="5240">
                  <c:v>6.3555962499999996</c:v>
                </c:pt>
                <c:pt idx="5241">
                  <c:v>6.3559862499999999</c:v>
                </c:pt>
                <c:pt idx="5242">
                  <c:v>6.3563712499999996</c:v>
                </c:pt>
                <c:pt idx="5243">
                  <c:v>6.3568618750015995</c:v>
                </c:pt>
                <c:pt idx="5244">
                  <c:v>6.3573093750015994</c:v>
                </c:pt>
                <c:pt idx="5245">
                  <c:v>6.3577300000000001</c:v>
                </c:pt>
                <c:pt idx="5246">
                  <c:v>6.3581599999999998</c:v>
                </c:pt>
                <c:pt idx="5247">
                  <c:v>6.3585212499999999</c:v>
                </c:pt>
                <c:pt idx="5248">
                  <c:v>6.3589118750016</c:v>
                </c:pt>
                <c:pt idx="5249">
                  <c:v>6.3593131250015995</c:v>
                </c:pt>
                <c:pt idx="5250">
                  <c:v>6.3597981250015998</c:v>
                </c:pt>
                <c:pt idx="5251">
                  <c:v>6.3602218750016002</c:v>
                </c:pt>
                <c:pt idx="5252">
                  <c:v>6.3607424999999997</c:v>
                </c:pt>
                <c:pt idx="5253">
                  <c:v>6.3611343750015994</c:v>
                </c:pt>
                <c:pt idx="5254">
                  <c:v>6.3615056250016</c:v>
                </c:pt>
                <c:pt idx="5255">
                  <c:v>6.3618968750015998</c:v>
                </c:pt>
                <c:pt idx="5256">
                  <c:v>6.3623293750015995</c:v>
                </c:pt>
                <c:pt idx="5257">
                  <c:v>6.3627518750015994</c:v>
                </c:pt>
                <c:pt idx="5258">
                  <c:v>6.3632175000000002</c:v>
                </c:pt>
                <c:pt idx="5259">
                  <c:v>6.3637325000000002</c:v>
                </c:pt>
                <c:pt idx="5260">
                  <c:v>6.3640687500000004</c:v>
                </c:pt>
                <c:pt idx="5261">
                  <c:v>6.3644343750015997</c:v>
                </c:pt>
                <c:pt idx="5262">
                  <c:v>6.3647862499999999</c:v>
                </c:pt>
                <c:pt idx="5263">
                  <c:v>6.3651143750015997</c:v>
                </c:pt>
                <c:pt idx="5264">
                  <c:v>6.3656743750015998</c:v>
                </c:pt>
                <c:pt idx="5265">
                  <c:v>6.3660287499999999</c:v>
                </c:pt>
                <c:pt idx="5266">
                  <c:v>6.3664781250016</c:v>
                </c:pt>
                <c:pt idx="5267">
                  <c:v>6.3669324999999999</c:v>
                </c:pt>
                <c:pt idx="5268">
                  <c:v>6.3673212499999998</c:v>
                </c:pt>
                <c:pt idx="5269">
                  <c:v>6.3678106250016002</c:v>
                </c:pt>
                <c:pt idx="5270">
                  <c:v>6.3682593750015997</c:v>
                </c:pt>
                <c:pt idx="5271">
                  <c:v>6.3686749999999996</c:v>
                </c:pt>
                <c:pt idx="5272">
                  <c:v>6.3690125000000002</c:v>
                </c:pt>
                <c:pt idx="5273">
                  <c:v>6.3694162499999996</c:v>
                </c:pt>
                <c:pt idx="5274">
                  <c:v>6.3698125000000001</c:v>
                </c:pt>
                <c:pt idx="5275">
                  <c:v>6.3701862499999997</c:v>
                </c:pt>
                <c:pt idx="5276">
                  <c:v>6.3705293750015999</c:v>
                </c:pt>
                <c:pt idx="5277">
                  <c:v>6.3709993750015999</c:v>
                </c:pt>
                <c:pt idx="5278">
                  <c:v>6.3714399999999998</c:v>
                </c:pt>
                <c:pt idx="5279">
                  <c:v>6.3717931250015996</c:v>
                </c:pt>
                <c:pt idx="5280">
                  <c:v>6.3722362500000003</c:v>
                </c:pt>
                <c:pt idx="5281">
                  <c:v>6.3726656250015994</c:v>
                </c:pt>
                <c:pt idx="5282">
                  <c:v>6.3730043750015994</c:v>
                </c:pt>
                <c:pt idx="5283">
                  <c:v>6.37334625</c:v>
                </c:pt>
                <c:pt idx="5284">
                  <c:v>6.3737199999999996</c:v>
                </c:pt>
                <c:pt idx="5285">
                  <c:v>6.3740968750015998</c:v>
                </c:pt>
                <c:pt idx="5286">
                  <c:v>6.3744612500000004</c:v>
                </c:pt>
                <c:pt idx="5287">
                  <c:v>6.3748143750016002</c:v>
                </c:pt>
                <c:pt idx="5288">
                  <c:v>6.3744050000000003</c:v>
                </c:pt>
                <c:pt idx="5289">
                  <c:v>6.3737624999999998</c:v>
                </c:pt>
                <c:pt idx="5290">
                  <c:v>6.3734181250016002</c:v>
                </c:pt>
                <c:pt idx="5291">
                  <c:v>6.3730399999999996</c:v>
                </c:pt>
                <c:pt idx="5292">
                  <c:v>6.3726543750015994</c:v>
                </c:pt>
                <c:pt idx="5293">
                  <c:v>6.3722131250015996</c:v>
                </c:pt>
                <c:pt idx="5294">
                  <c:v>6.3718149999999998</c:v>
                </c:pt>
                <c:pt idx="5295">
                  <c:v>6.3714187500000001</c:v>
                </c:pt>
                <c:pt idx="5296">
                  <c:v>6.37099875</c:v>
                </c:pt>
                <c:pt idx="5297">
                  <c:v>6.3705256250015996</c:v>
                </c:pt>
                <c:pt idx="5298">
                  <c:v>6.3701512500000002</c:v>
                </c:pt>
                <c:pt idx="5299">
                  <c:v>6.3697881250016</c:v>
                </c:pt>
                <c:pt idx="5300">
                  <c:v>6.3694493750015999</c:v>
                </c:pt>
                <c:pt idx="5301">
                  <c:v>6.3690899999999999</c:v>
                </c:pt>
                <c:pt idx="5302">
                  <c:v>6.368735</c:v>
                </c:pt>
                <c:pt idx="5303">
                  <c:v>6.3685681250016</c:v>
                </c:pt>
                <c:pt idx="5304">
                  <c:v>6.3687681250015995</c:v>
                </c:pt>
                <c:pt idx="5305">
                  <c:v>6.3691000000000004</c:v>
                </c:pt>
                <c:pt idx="5306">
                  <c:v>6.3693850000000003</c:v>
                </c:pt>
                <c:pt idx="5307">
                  <c:v>6.3697168750015996</c:v>
                </c:pt>
                <c:pt idx="5308">
                  <c:v>6.3700981250015998</c:v>
                </c:pt>
                <c:pt idx="5309">
                  <c:v>6.3704387499999999</c:v>
                </c:pt>
                <c:pt idx="5310">
                  <c:v>6.3708562500000001</c:v>
                </c:pt>
                <c:pt idx="5311">
                  <c:v>6.3711950000000002</c:v>
                </c:pt>
                <c:pt idx="5312">
                  <c:v>6.3715156250015994</c:v>
                </c:pt>
                <c:pt idx="5313">
                  <c:v>6.3718712499999999</c:v>
                </c:pt>
                <c:pt idx="5314">
                  <c:v>6.3721556250016</c:v>
                </c:pt>
                <c:pt idx="5315">
                  <c:v>6.37249</c:v>
                </c:pt>
                <c:pt idx="5316">
                  <c:v>6.3728474999999998</c:v>
                </c:pt>
                <c:pt idx="5317">
                  <c:v>6.3731287500000002</c:v>
                </c:pt>
                <c:pt idx="5318">
                  <c:v>6.3734537500000004</c:v>
                </c:pt>
                <c:pt idx="5319">
                  <c:v>6.3737881250015995</c:v>
                </c:pt>
                <c:pt idx="5320">
                  <c:v>6.3741181250015995</c:v>
                </c:pt>
                <c:pt idx="5321">
                  <c:v>6.3745174999999996</c:v>
                </c:pt>
                <c:pt idx="5322">
                  <c:v>6.3748743750015997</c:v>
                </c:pt>
                <c:pt idx="5323">
                  <c:v>6.3752624999999998</c:v>
                </c:pt>
                <c:pt idx="5324">
                  <c:v>6.3756187500000001</c:v>
                </c:pt>
                <c:pt idx="5325">
                  <c:v>6.3758843750015997</c:v>
                </c:pt>
                <c:pt idx="5326">
                  <c:v>6.37582</c:v>
                </c:pt>
                <c:pt idx="5327">
                  <c:v>6.3761631250016002</c:v>
                </c:pt>
                <c:pt idx="5328">
                  <c:v>6.3765131250015994</c:v>
                </c:pt>
                <c:pt idx="5329">
                  <c:v>6.3768712499999998</c:v>
                </c:pt>
                <c:pt idx="5330">
                  <c:v>6.3771962499999999</c:v>
                </c:pt>
                <c:pt idx="5331">
                  <c:v>6.3775831250015997</c:v>
                </c:pt>
                <c:pt idx="5332">
                  <c:v>6.3779475000000003</c:v>
                </c:pt>
                <c:pt idx="5333">
                  <c:v>6.3783543750015994</c:v>
                </c:pt>
                <c:pt idx="5334">
                  <c:v>6.3788062500000002</c:v>
                </c:pt>
                <c:pt idx="5335">
                  <c:v>6.3791837500000002</c:v>
                </c:pt>
                <c:pt idx="5336">
                  <c:v>6.3796418750015995</c:v>
                </c:pt>
                <c:pt idx="5337">
                  <c:v>6.3800031250015996</c:v>
                </c:pt>
                <c:pt idx="5338">
                  <c:v>6.3804718750016001</c:v>
                </c:pt>
                <c:pt idx="5339">
                  <c:v>6.3809174999999998</c:v>
                </c:pt>
                <c:pt idx="5340">
                  <c:v>6.3813587500000004</c:v>
                </c:pt>
                <c:pt idx="5341">
                  <c:v>6.3817449999999996</c:v>
                </c:pt>
                <c:pt idx="5342">
                  <c:v>6.3820968750015998</c:v>
                </c:pt>
                <c:pt idx="5343">
                  <c:v>6.3824443750016</c:v>
                </c:pt>
                <c:pt idx="5344">
                  <c:v>6.3827718750016</c:v>
                </c:pt>
                <c:pt idx="5345">
                  <c:v>6.3831175</c:v>
                </c:pt>
                <c:pt idx="5346">
                  <c:v>6.3835600000000001</c:v>
                </c:pt>
                <c:pt idx="5347">
                  <c:v>6.3840312499999996</c:v>
                </c:pt>
                <c:pt idx="5348">
                  <c:v>6.3844781250015998</c:v>
                </c:pt>
                <c:pt idx="5349">
                  <c:v>6.3848562500000003</c:v>
                </c:pt>
                <c:pt idx="5350">
                  <c:v>6.3852275000000001</c:v>
                </c:pt>
                <c:pt idx="5351">
                  <c:v>6.3857193750015995</c:v>
                </c:pt>
                <c:pt idx="5352">
                  <c:v>6.3861156250016</c:v>
                </c:pt>
                <c:pt idx="5353">
                  <c:v>6.3864587500000001</c:v>
                </c:pt>
                <c:pt idx="5354">
                  <c:v>6.3868081250015996</c:v>
                </c:pt>
                <c:pt idx="5355">
                  <c:v>6.3872799999999996</c:v>
                </c:pt>
                <c:pt idx="5356">
                  <c:v>6.3877656250015997</c:v>
                </c:pt>
                <c:pt idx="5357">
                  <c:v>6.3881718750015999</c:v>
                </c:pt>
                <c:pt idx="5358">
                  <c:v>6.3885056250016001</c:v>
                </c:pt>
                <c:pt idx="5359">
                  <c:v>6.3889731250016002</c:v>
                </c:pt>
                <c:pt idx="5360">
                  <c:v>6.3893125</c:v>
                </c:pt>
                <c:pt idx="5361">
                  <c:v>6.3897756250016</c:v>
                </c:pt>
                <c:pt idx="5362">
                  <c:v>6.3901574999999999</c:v>
                </c:pt>
                <c:pt idx="5363">
                  <c:v>6.3906843750015998</c:v>
                </c:pt>
                <c:pt idx="5364">
                  <c:v>6.3910675000000001</c:v>
                </c:pt>
                <c:pt idx="5365">
                  <c:v>6.3915381250015999</c:v>
                </c:pt>
                <c:pt idx="5366">
                  <c:v>6.3919343750015996</c:v>
                </c:pt>
                <c:pt idx="5367">
                  <c:v>6.3923881250015997</c:v>
                </c:pt>
                <c:pt idx="5368">
                  <c:v>6.3927312499999998</c:v>
                </c:pt>
                <c:pt idx="5369">
                  <c:v>6.3930562499999999</c:v>
                </c:pt>
                <c:pt idx="5370">
                  <c:v>6.3934393750015994</c:v>
                </c:pt>
                <c:pt idx="5371">
                  <c:v>6.3938562499999998</c:v>
                </c:pt>
                <c:pt idx="5372">
                  <c:v>6.3942218750016</c:v>
                </c:pt>
                <c:pt idx="5373">
                  <c:v>6.3945843750015996</c:v>
                </c:pt>
                <c:pt idx="5374">
                  <c:v>6.3949674999999999</c:v>
                </c:pt>
                <c:pt idx="5375">
                  <c:v>6.3953300000000004</c:v>
                </c:pt>
                <c:pt idx="5376">
                  <c:v>6.3958162500000002</c:v>
                </c:pt>
                <c:pt idx="5377">
                  <c:v>6.3961706250015995</c:v>
                </c:pt>
                <c:pt idx="5378">
                  <c:v>6.3966250000000002</c:v>
                </c:pt>
                <c:pt idx="5379">
                  <c:v>6.3970675000000004</c:v>
                </c:pt>
                <c:pt idx="5380">
                  <c:v>6.3975137499999999</c:v>
                </c:pt>
                <c:pt idx="5381">
                  <c:v>6.3978537500000003</c:v>
                </c:pt>
                <c:pt idx="5382">
                  <c:v>6.3982962499999996</c:v>
                </c:pt>
                <c:pt idx="5383">
                  <c:v>6.3987037500000001</c:v>
                </c:pt>
                <c:pt idx="5384">
                  <c:v>6.3991606250016</c:v>
                </c:pt>
                <c:pt idx="5385">
                  <c:v>6.3995724999999997</c:v>
                </c:pt>
                <c:pt idx="5386">
                  <c:v>6.3999924999999998</c:v>
                </c:pt>
                <c:pt idx="5387">
                  <c:v>6.4004006250016001</c:v>
                </c:pt>
                <c:pt idx="5388">
                  <c:v>6.4008006250016001</c:v>
                </c:pt>
                <c:pt idx="5389">
                  <c:v>6.4011681250015995</c:v>
                </c:pt>
                <c:pt idx="5390">
                  <c:v>6.4015168750016</c:v>
                </c:pt>
                <c:pt idx="5391">
                  <c:v>6.40203875</c:v>
                </c:pt>
                <c:pt idx="5392">
                  <c:v>6.4024675000000002</c:v>
                </c:pt>
                <c:pt idx="5393">
                  <c:v>6.4028856250016002</c:v>
                </c:pt>
                <c:pt idx="5394">
                  <c:v>6.4032475</c:v>
                </c:pt>
                <c:pt idx="5395">
                  <c:v>6.4037818750015996</c:v>
                </c:pt>
                <c:pt idx="5396">
                  <c:v>6.4042187500000001</c:v>
                </c:pt>
                <c:pt idx="5397">
                  <c:v>6.4045687500000001</c:v>
                </c:pt>
                <c:pt idx="5398">
                  <c:v>6.4049368750015994</c:v>
                </c:pt>
                <c:pt idx="5399">
                  <c:v>6.4053443750015999</c:v>
                </c:pt>
                <c:pt idx="5400">
                  <c:v>6.405735</c:v>
                </c:pt>
                <c:pt idx="5401">
                  <c:v>6.40614375</c:v>
                </c:pt>
                <c:pt idx="5402">
                  <c:v>6.4065000000000003</c:v>
                </c:pt>
                <c:pt idx="5403">
                  <c:v>6.4068874999999998</c:v>
                </c:pt>
                <c:pt idx="5404">
                  <c:v>6.4073906250016002</c:v>
                </c:pt>
                <c:pt idx="5405">
                  <c:v>6.4077331250015996</c:v>
                </c:pt>
                <c:pt idx="5406">
                  <c:v>6.4081293750016002</c:v>
                </c:pt>
                <c:pt idx="5407">
                  <c:v>6.4085068750016001</c:v>
                </c:pt>
                <c:pt idx="5408">
                  <c:v>6.4088987499999996</c:v>
                </c:pt>
                <c:pt idx="5409">
                  <c:v>6.4092868750015999</c:v>
                </c:pt>
                <c:pt idx="5410">
                  <c:v>6.4097262500000003</c:v>
                </c:pt>
                <c:pt idx="5411">
                  <c:v>6.4100975</c:v>
                </c:pt>
                <c:pt idx="5412">
                  <c:v>6.4106193750016001</c:v>
                </c:pt>
                <c:pt idx="5413">
                  <c:v>6.4110575000000001</c:v>
                </c:pt>
                <c:pt idx="5414">
                  <c:v>6.4114818750015994</c:v>
                </c:pt>
                <c:pt idx="5415">
                  <c:v>6.4119062500000004</c:v>
                </c:pt>
                <c:pt idx="5416">
                  <c:v>6.4124456250015998</c:v>
                </c:pt>
                <c:pt idx="5417">
                  <c:v>6.4129550000000002</c:v>
                </c:pt>
                <c:pt idx="5418">
                  <c:v>6.4132868750015994</c:v>
                </c:pt>
                <c:pt idx="5419">
                  <c:v>6.4136850000000001</c:v>
                </c:pt>
                <c:pt idx="5420">
                  <c:v>6.4140531250016002</c:v>
                </c:pt>
                <c:pt idx="5421">
                  <c:v>6.4145050000000001</c:v>
                </c:pt>
                <c:pt idx="5422">
                  <c:v>6.4148525000000003</c:v>
                </c:pt>
                <c:pt idx="5423">
                  <c:v>6.41517625</c:v>
                </c:pt>
                <c:pt idx="5424">
                  <c:v>6.4155712500000002</c:v>
                </c:pt>
                <c:pt idx="5425">
                  <c:v>6.4159518750015998</c:v>
                </c:pt>
                <c:pt idx="5426">
                  <c:v>6.4162999999999997</c:v>
                </c:pt>
                <c:pt idx="5427">
                  <c:v>6.41686625</c:v>
                </c:pt>
                <c:pt idx="5428">
                  <c:v>6.4174056250015994</c:v>
                </c:pt>
                <c:pt idx="5429">
                  <c:v>6.4178600000000001</c:v>
                </c:pt>
                <c:pt idx="5430">
                  <c:v>6.4183112500000004</c:v>
                </c:pt>
                <c:pt idx="5431">
                  <c:v>6.4188562500000002</c:v>
                </c:pt>
                <c:pt idx="5432">
                  <c:v>6.4193068750015998</c:v>
                </c:pt>
                <c:pt idx="5433">
                  <c:v>6.4196918750015994</c:v>
                </c:pt>
                <c:pt idx="5434">
                  <c:v>6.4201381250015999</c:v>
                </c:pt>
                <c:pt idx="5435">
                  <c:v>6.4206093750016002</c:v>
                </c:pt>
                <c:pt idx="5436">
                  <c:v>6.4209500000000004</c:v>
                </c:pt>
                <c:pt idx="5437">
                  <c:v>6.4213174999999998</c:v>
                </c:pt>
                <c:pt idx="5438">
                  <c:v>6.4217512499999998</c:v>
                </c:pt>
                <c:pt idx="5439">
                  <c:v>6.4222431250016001</c:v>
                </c:pt>
                <c:pt idx="5440">
                  <c:v>6.4225812500000004</c:v>
                </c:pt>
                <c:pt idx="5441">
                  <c:v>6.4229475000000003</c:v>
                </c:pt>
                <c:pt idx="5442">
                  <c:v>6.4233174999999996</c:v>
                </c:pt>
                <c:pt idx="5443">
                  <c:v>6.4237006250016</c:v>
                </c:pt>
                <c:pt idx="5444">
                  <c:v>6.4242162499999997</c:v>
                </c:pt>
                <c:pt idx="5445">
                  <c:v>6.4245981250015998</c:v>
                </c:pt>
                <c:pt idx="5446">
                  <c:v>6.4249618750015998</c:v>
                </c:pt>
                <c:pt idx="5447">
                  <c:v>6.4253574999999996</c:v>
                </c:pt>
                <c:pt idx="5448">
                  <c:v>6.4258056250015994</c:v>
                </c:pt>
                <c:pt idx="5449">
                  <c:v>6.4261318750015999</c:v>
                </c:pt>
                <c:pt idx="5450">
                  <c:v>6.4265175000000001</c:v>
                </c:pt>
                <c:pt idx="5451">
                  <c:v>6.4269443750016002</c:v>
                </c:pt>
                <c:pt idx="5452">
                  <c:v>6.4272656250016</c:v>
                </c:pt>
                <c:pt idx="5453">
                  <c:v>6.4276150000000003</c:v>
                </c:pt>
                <c:pt idx="5454">
                  <c:v>6.4280724999999999</c:v>
                </c:pt>
                <c:pt idx="5455">
                  <c:v>6.4284368750015997</c:v>
                </c:pt>
                <c:pt idx="5456">
                  <c:v>6.4289268750015998</c:v>
                </c:pt>
                <c:pt idx="5457">
                  <c:v>6.4292662500000004</c:v>
                </c:pt>
                <c:pt idx="5458">
                  <c:v>6.4296043750015999</c:v>
                </c:pt>
                <c:pt idx="5459">
                  <c:v>6.4300612499999996</c:v>
                </c:pt>
                <c:pt idx="5460">
                  <c:v>6.4304300000000003</c:v>
                </c:pt>
                <c:pt idx="5461">
                  <c:v>6.4307600000000003</c:v>
                </c:pt>
                <c:pt idx="5462">
                  <c:v>6.4311724999999997</c:v>
                </c:pt>
                <c:pt idx="5463">
                  <c:v>6.4316256250016002</c:v>
                </c:pt>
                <c:pt idx="5464">
                  <c:v>6.4320712499999999</c:v>
                </c:pt>
                <c:pt idx="5465">
                  <c:v>6.4324768750015995</c:v>
                </c:pt>
                <c:pt idx="5466">
                  <c:v>6.4328931250016002</c:v>
                </c:pt>
                <c:pt idx="5467">
                  <c:v>6.4332987499999996</c:v>
                </c:pt>
                <c:pt idx="5468">
                  <c:v>6.4336656250016002</c:v>
                </c:pt>
                <c:pt idx="5469">
                  <c:v>6.4340250000000001</c:v>
                </c:pt>
                <c:pt idx="5470">
                  <c:v>6.4345331250015994</c:v>
                </c:pt>
                <c:pt idx="5471">
                  <c:v>6.4349100000000004</c:v>
                </c:pt>
                <c:pt idx="5472">
                  <c:v>6.4352375000000004</c:v>
                </c:pt>
                <c:pt idx="5473">
                  <c:v>6.4355793750016002</c:v>
                </c:pt>
                <c:pt idx="5474">
                  <c:v>6.4359093750016001</c:v>
                </c:pt>
                <c:pt idx="5475">
                  <c:v>6.4362793750015994</c:v>
                </c:pt>
                <c:pt idx="5476">
                  <c:v>6.4367000000000001</c:v>
                </c:pt>
                <c:pt idx="5477">
                  <c:v>6.4370837500000002</c:v>
                </c:pt>
                <c:pt idx="5478">
                  <c:v>6.4374725000000002</c:v>
                </c:pt>
                <c:pt idx="5479">
                  <c:v>6.4379231250015998</c:v>
                </c:pt>
                <c:pt idx="5480">
                  <c:v>6.4382937499999997</c:v>
                </c:pt>
                <c:pt idx="5481">
                  <c:v>6.4386737500000004</c:v>
                </c:pt>
                <c:pt idx="5482">
                  <c:v>6.4391224999999999</c:v>
                </c:pt>
                <c:pt idx="5483">
                  <c:v>6.4396356250015998</c:v>
                </c:pt>
                <c:pt idx="5484">
                  <c:v>6.4399856250015999</c:v>
                </c:pt>
                <c:pt idx="5485">
                  <c:v>6.4404143750016001</c:v>
                </c:pt>
                <c:pt idx="5486">
                  <c:v>6.4407468750015999</c:v>
                </c:pt>
                <c:pt idx="5487">
                  <c:v>6.4411587499999996</c:v>
                </c:pt>
                <c:pt idx="5488">
                  <c:v>6.4415737499999999</c:v>
                </c:pt>
                <c:pt idx="5489">
                  <c:v>6.44199375</c:v>
                </c:pt>
                <c:pt idx="5490">
                  <c:v>6.44236875</c:v>
                </c:pt>
                <c:pt idx="5491">
                  <c:v>6.4427893750015999</c:v>
                </c:pt>
                <c:pt idx="5492">
                  <c:v>6.44314125</c:v>
                </c:pt>
                <c:pt idx="5493">
                  <c:v>6.4435043750015994</c:v>
                </c:pt>
                <c:pt idx="5494">
                  <c:v>6.4438481250016002</c:v>
                </c:pt>
                <c:pt idx="5495">
                  <c:v>6.4442962499999998</c:v>
                </c:pt>
                <c:pt idx="5496">
                  <c:v>6.4446424999999996</c:v>
                </c:pt>
                <c:pt idx="5497">
                  <c:v>6.4450562500000004</c:v>
                </c:pt>
                <c:pt idx="5498">
                  <c:v>6.4453968750015997</c:v>
                </c:pt>
                <c:pt idx="5499">
                  <c:v>6.4457868750016001</c:v>
                </c:pt>
                <c:pt idx="5500">
                  <c:v>6.4462118750016</c:v>
                </c:pt>
                <c:pt idx="5501">
                  <c:v>6.4466743750016002</c:v>
                </c:pt>
                <c:pt idx="5502">
                  <c:v>6.4470343750015999</c:v>
                </c:pt>
                <c:pt idx="5503">
                  <c:v>6.4474818750015999</c:v>
                </c:pt>
                <c:pt idx="5504">
                  <c:v>6.4479281250015994</c:v>
                </c:pt>
                <c:pt idx="5505">
                  <c:v>6.4483568750015996</c:v>
                </c:pt>
                <c:pt idx="5506">
                  <c:v>6.4486962500000002</c:v>
                </c:pt>
                <c:pt idx="5507">
                  <c:v>6.4491668750016</c:v>
                </c:pt>
                <c:pt idx="5508">
                  <c:v>6.4494924999999999</c:v>
                </c:pt>
                <c:pt idx="5509">
                  <c:v>6.4499393750016001</c:v>
                </c:pt>
                <c:pt idx="5510">
                  <c:v>6.4504468750015995</c:v>
                </c:pt>
                <c:pt idx="5511">
                  <c:v>6.4508543750016001</c:v>
                </c:pt>
                <c:pt idx="5512">
                  <c:v>6.4512537500000002</c:v>
                </c:pt>
                <c:pt idx="5513">
                  <c:v>6.4517706250015996</c:v>
                </c:pt>
                <c:pt idx="5514">
                  <c:v>6.4521687500000002</c:v>
                </c:pt>
                <c:pt idx="5515">
                  <c:v>6.4525112499999997</c:v>
                </c:pt>
                <c:pt idx="5516">
                  <c:v>6.4530218750015997</c:v>
                </c:pt>
                <c:pt idx="5517">
                  <c:v>6.4533918750015999</c:v>
                </c:pt>
                <c:pt idx="5518">
                  <c:v>6.4538306250015998</c:v>
                </c:pt>
                <c:pt idx="5519">
                  <c:v>6.4542643750015998</c:v>
                </c:pt>
                <c:pt idx="5520">
                  <c:v>6.4546887499999999</c:v>
                </c:pt>
                <c:pt idx="5521">
                  <c:v>6.4552043750015997</c:v>
                </c:pt>
                <c:pt idx="5522">
                  <c:v>6.4555643750015994</c:v>
                </c:pt>
                <c:pt idx="5523">
                  <c:v>6.4558887499999997</c:v>
                </c:pt>
                <c:pt idx="5524">
                  <c:v>6.4563443750016001</c:v>
                </c:pt>
                <c:pt idx="5525">
                  <c:v>6.4567012500000001</c:v>
                </c:pt>
                <c:pt idx="5526">
                  <c:v>6.4570281250015995</c:v>
                </c:pt>
                <c:pt idx="5527">
                  <c:v>6.4574812499999998</c:v>
                </c:pt>
                <c:pt idx="5528">
                  <c:v>6.4579406250015996</c:v>
                </c:pt>
                <c:pt idx="5529">
                  <c:v>6.4583568750015994</c:v>
                </c:pt>
                <c:pt idx="5530">
                  <c:v>6.4587493750015996</c:v>
                </c:pt>
                <c:pt idx="5531">
                  <c:v>6.4591374999999998</c:v>
                </c:pt>
                <c:pt idx="5532">
                  <c:v>6.4595225000000003</c:v>
                </c:pt>
                <c:pt idx="5533">
                  <c:v>6.4599856250015995</c:v>
                </c:pt>
                <c:pt idx="5534">
                  <c:v>6.4604499999999998</c:v>
                </c:pt>
                <c:pt idx="5535">
                  <c:v>6.4608325000000004</c:v>
                </c:pt>
                <c:pt idx="5536">
                  <c:v>6.4613318750015996</c:v>
                </c:pt>
                <c:pt idx="5537">
                  <c:v>6.4617125</c:v>
                </c:pt>
                <c:pt idx="5538">
                  <c:v>6.4621668750015999</c:v>
                </c:pt>
                <c:pt idx="5539">
                  <c:v>6.4625899999999996</c:v>
                </c:pt>
                <c:pt idx="5540">
                  <c:v>6.4629362500000003</c:v>
                </c:pt>
                <c:pt idx="5541">
                  <c:v>6.4633837500000002</c:v>
                </c:pt>
                <c:pt idx="5542">
                  <c:v>6.4638012500000004</c:v>
                </c:pt>
                <c:pt idx="5543">
                  <c:v>6.4641843750015999</c:v>
                </c:pt>
                <c:pt idx="5544">
                  <c:v>6.4646468750016002</c:v>
                </c:pt>
                <c:pt idx="5545">
                  <c:v>6.4650806250016002</c:v>
                </c:pt>
                <c:pt idx="5546">
                  <c:v>6.4654749999999996</c:v>
                </c:pt>
                <c:pt idx="5547">
                  <c:v>6.4658056250015994</c:v>
                </c:pt>
                <c:pt idx="5548">
                  <c:v>6.4661468750015993</c:v>
                </c:pt>
                <c:pt idx="5549">
                  <c:v>6.4666499999999996</c:v>
                </c:pt>
                <c:pt idx="5550">
                  <c:v>6.4670006250015994</c:v>
                </c:pt>
                <c:pt idx="5551">
                  <c:v>6.4673256250015996</c:v>
                </c:pt>
                <c:pt idx="5552">
                  <c:v>6.4676606250016002</c:v>
                </c:pt>
                <c:pt idx="5553">
                  <c:v>6.4680099999999996</c:v>
                </c:pt>
                <c:pt idx="5554">
                  <c:v>6.4683412499999999</c:v>
                </c:pt>
                <c:pt idx="5555">
                  <c:v>6.4687331250015996</c:v>
                </c:pt>
                <c:pt idx="5556">
                  <c:v>6.4691900000000002</c:v>
                </c:pt>
                <c:pt idx="5557">
                  <c:v>6.4696974999999997</c:v>
                </c:pt>
                <c:pt idx="5558">
                  <c:v>6.4701950000000004</c:v>
                </c:pt>
                <c:pt idx="5559">
                  <c:v>6.4705206250015994</c:v>
                </c:pt>
                <c:pt idx="5560">
                  <c:v>6.4709075</c:v>
                </c:pt>
                <c:pt idx="5561">
                  <c:v>6.4712531250016001</c:v>
                </c:pt>
                <c:pt idx="5562">
                  <c:v>6.4716768750015996</c:v>
                </c:pt>
                <c:pt idx="5563">
                  <c:v>6.4721043750015994</c:v>
                </c:pt>
                <c:pt idx="5564">
                  <c:v>6.4724362500000003</c:v>
                </c:pt>
                <c:pt idx="5565">
                  <c:v>6.4727862500000004</c:v>
                </c:pt>
                <c:pt idx="5566">
                  <c:v>6.4731218750016</c:v>
                </c:pt>
                <c:pt idx="5567">
                  <c:v>6.4735681250015995</c:v>
                </c:pt>
                <c:pt idx="5568">
                  <c:v>6.4738818750015996</c:v>
                </c:pt>
                <c:pt idx="5569">
                  <c:v>6.4742600000000001</c:v>
                </c:pt>
                <c:pt idx="5570">
                  <c:v>6.4746975000000004</c:v>
                </c:pt>
                <c:pt idx="5571">
                  <c:v>6.4750300000000003</c:v>
                </c:pt>
                <c:pt idx="5572">
                  <c:v>6.4754693750015999</c:v>
                </c:pt>
                <c:pt idx="5573">
                  <c:v>6.4758387500000003</c:v>
                </c:pt>
                <c:pt idx="5574">
                  <c:v>6.4762262499999999</c:v>
                </c:pt>
                <c:pt idx="5575">
                  <c:v>6.4765724999999996</c:v>
                </c:pt>
                <c:pt idx="5576">
                  <c:v>6.4769424999999998</c:v>
                </c:pt>
                <c:pt idx="5577">
                  <c:v>6.4773181250015996</c:v>
                </c:pt>
                <c:pt idx="5578">
                  <c:v>6.4776987500000001</c:v>
                </c:pt>
                <c:pt idx="5579">
                  <c:v>6.4780662500000004</c:v>
                </c:pt>
                <c:pt idx="5580">
                  <c:v>6.4784056250016002</c:v>
                </c:pt>
                <c:pt idx="5581">
                  <c:v>6.4787818750015997</c:v>
                </c:pt>
                <c:pt idx="5582">
                  <c:v>6.4791531250015995</c:v>
                </c:pt>
                <c:pt idx="5583">
                  <c:v>6.4794906250016</c:v>
                </c:pt>
                <c:pt idx="5584">
                  <c:v>6.4795718750016</c:v>
                </c:pt>
                <c:pt idx="5585">
                  <c:v>6.4797131250015996</c:v>
                </c:pt>
                <c:pt idx="5586">
                  <c:v>6.4799281250015994</c:v>
                </c:pt>
                <c:pt idx="5587">
                  <c:v>6.48028125</c:v>
                </c:pt>
                <c:pt idx="5588">
                  <c:v>6.4806243750016002</c:v>
                </c:pt>
                <c:pt idx="5589">
                  <c:v>6.4809806250015995</c:v>
                </c:pt>
                <c:pt idx="5590">
                  <c:v>6.4813368750015998</c:v>
                </c:pt>
                <c:pt idx="5591">
                  <c:v>6.4817287500000003</c:v>
                </c:pt>
                <c:pt idx="5592">
                  <c:v>6.4820937499999998</c:v>
                </c:pt>
                <c:pt idx="5593">
                  <c:v>6.4824943750015995</c:v>
                </c:pt>
                <c:pt idx="5594">
                  <c:v>6.4829006250015997</c:v>
                </c:pt>
                <c:pt idx="5595">
                  <c:v>6.4832925000000001</c:v>
                </c:pt>
                <c:pt idx="5596">
                  <c:v>6.4836987500000003</c:v>
                </c:pt>
                <c:pt idx="5597">
                  <c:v>6.4840387499999999</c:v>
                </c:pt>
                <c:pt idx="5598">
                  <c:v>6.4843843750015999</c:v>
                </c:pt>
                <c:pt idx="5599">
                  <c:v>6.4847587500000001</c:v>
                </c:pt>
                <c:pt idx="5600">
                  <c:v>6.4851725</c:v>
                </c:pt>
                <c:pt idx="5601">
                  <c:v>6.48551375</c:v>
                </c:pt>
                <c:pt idx="5602">
                  <c:v>6.4859156250016001</c:v>
                </c:pt>
                <c:pt idx="5603">
                  <c:v>6.4862906250016001</c:v>
                </c:pt>
                <c:pt idx="5604">
                  <c:v>6.48666125</c:v>
                </c:pt>
                <c:pt idx="5605">
                  <c:v>6.4869956250016001</c:v>
                </c:pt>
                <c:pt idx="5606">
                  <c:v>6.4873281250015999</c:v>
                </c:pt>
                <c:pt idx="5607">
                  <c:v>6.4877018750015996</c:v>
                </c:pt>
                <c:pt idx="5608">
                  <c:v>6.4880281250016001</c:v>
                </c:pt>
                <c:pt idx="5609">
                  <c:v>6.4883618750015994</c:v>
                </c:pt>
                <c:pt idx="5610">
                  <c:v>6.488715</c:v>
                </c:pt>
                <c:pt idx="5611">
                  <c:v>6.489045</c:v>
                </c:pt>
                <c:pt idx="5612">
                  <c:v>6.4894318750015998</c:v>
                </c:pt>
                <c:pt idx="5613">
                  <c:v>6.4897887499999998</c:v>
                </c:pt>
                <c:pt idx="5614">
                  <c:v>6.4901318750015999</c:v>
                </c:pt>
                <c:pt idx="5615">
                  <c:v>6.4904812500000002</c:v>
                </c:pt>
                <c:pt idx="5616">
                  <c:v>6.4908243750015995</c:v>
                </c:pt>
                <c:pt idx="5617">
                  <c:v>6.4912099999999997</c:v>
                </c:pt>
                <c:pt idx="5618">
                  <c:v>6.4915824999999998</c:v>
                </c:pt>
                <c:pt idx="5619">
                  <c:v>6.4919068750015994</c:v>
                </c:pt>
                <c:pt idx="5620">
                  <c:v>6.4922381250015997</c:v>
                </c:pt>
                <c:pt idx="5621">
                  <c:v>6.4926987499999997</c:v>
                </c:pt>
                <c:pt idx="5622">
                  <c:v>6.4930624999999997</c:v>
                </c:pt>
                <c:pt idx="5623">
                  <c:v>6.4934068750015994</c:v>
                </c:pt>
                <c:pt idx="5624">
                  <c:v>6.4938174999999996</c:v>
                </c:pt>
                <c:pt idx="5625">
                  <c:v>6.4942343750016001</c:v>
                </c:pt>
                <c:pt idx="5626">
                  <c:v>6.4946206250016001</c:v>
                </c:pt>
                <c:pt idx="5627">
                  <c:v>6.4949456250016002</c:v>
                </c:pt>
                <c:pt idx="5628">
                  <c:v>6.4952981250016002</c:v>
                </c:pt>
                <c:pt idx="5629">
                  <c:v>6.4956581250015999</c:v>
                </c:pt>
                <c:pt idx="5630">
                  <c:v>6.4960618750016001</c:v>
                </c:pt>
                <c:pt idx="5631">
                  <c:v>6.4964337499999996</c:v>
                </c:pt>
                <c:pt idx="5632">
                  <c:v>6.4967981250015994</c:v>
                </c:pt>
                <c:pt idx="5633">
                  <c:v>6.4971862500000004</c:v>
                </c:pt>
                <c:pt idx="5634">
                  <c:v>6.4975493750015998</c:v>
                </c:pt>
                <c:pt idx="5635">
                  <c:v>6.4979300000000002</c:v>
                </c:pt>
                <c:pt idx="5636">
                  <c:v>6.4982949999999997</c:v>
                </c:pt>
                <c:pt idx="5637">
                  <c:v>6.4986156250015998</c:v>
                </c:pt>
                <c:pt idx="5638">
                  <c:v>6.4989675</c:v>
                </c:pt>
                <c:pt idx="5639">
                  <c:v>6.4993543750015998</c:v>
                </c:pt>
                <c:pt idx="5640">
                  <c:v>6.4997100000000003</c:v>
                </c:pt>
                <c:pt idx="5641">
                  <c:v>6.5000400000000003</c:v>
                </c:pt>
                <c:pt idx="5642">
                  <c:v>6.5003681250016001</c:v>
                </c:pt>
                <c:pt idx="5643">
                  <c:v>6.5007799999999998</c:v>
                </c:pt>
                <c:pt idx="5644">
                  <c:v>6.5011081250015996</c:v>
                </c:pt>
                <c:pt idx="5645">
                  <c:v>6.5014675000000004</c:v>
                </c:pt>
                <c:pt idx="5646">
                  <c:v>6.5018718750015996</c:v>
                </c:pt>
                <c:pt idx="5647">
                  <c:v>6.5022387500000001</c:v>
                </c:pt>
                <c:pt idx="5648">
                  <c:v>6.5025818750016002</c:v>
                </c:pt>
                <c:pt idx="5649">
                  <c:v>6.5029581250015998</c:v>
                </c:pt>
                <c:pt idx="5650">
                  <c:v>6.5033599999999998</c:v>
                </c:pt>
                <c:pt idx="5651">
                  <c:v>6.5037306250015998</c:v>
                </c:pt>
                <c:pt idx="5652">
                  <c:v>6.5040931250015994</c:v>
                </c:pt>
                <c:pt idx="5653">
                  <c:v>6.5044512499999998</c:v>
                </c:pt>
                <c:pt idx="5654">
                  <c:v>6.5048481250016001</c:v>
                </c:pt>
                <c:pt idx="5655">
                  <c:v>6.5052250000000003</c:v>
                </c:pt>
                <c:pt idx="5656">
                  <c:v>6.5056275000000001</c:v>
                </c:pt>
                <c:pt idx="5657">
                  <c:v>6.5060587500000002</c:v>
                </c:pt>
                <c:pt idx="5658">
                  <c:v>6.5064081250015997</c:v>
                </c:pt>
                <c:pt idx="5659">
                  <c:v>6.5068193750015997</c:v>
                </c:pt>
                <c:pt idx="5660">
                  <c:v>6.5072799999999997</c:v>
                </c:pt>
                <c:pt idx="5661">
                  <c:v>6.5077024999999997</c:v>
                </c:pt>
                <c:pt idx="5662">
                  <c:v>6.5081418750015994</c:v>
                </c:pt>
                <c:pt idx="5663">
                  <c:v>6.5085100000000002</c:v>
                </c:pt>
                <c:pt idx="5664">
                  <c:v>6.5088393750015996</c:v>
                </c:pt>
                <c:pt idx="5665">
                  <c:v>6.5092168750015995</c:v>
                </c:pt>
                <c:pt idx="5666">
                  <c:v>6.5095568750016</c:v>
                </c:pt>
                <c:pt idx="5667">
                  <c:v>6.5099143750015998</c:v>
                </c:pt>
                <c:pt idx="5668">
                  <c:v>6.5103499999999999</c:v>
                </c:pt>
                <c:pt idx="5669">
                  <c:v>6.5106737499999996</c:v>
                </c:pt>
                <c:pt idx="5670">
                  <c:v>6.5110037500000004</c:v>
                </c:pt>
                <c:pt idx="5671">
                  <c:v>6.5114324999999997</c:v>
                </c:pt>
                <c:pt idx="5672">
                  <c:v>6.5117587500000003</c:v>
                </c:pt>
                <c:pt idx="5673">
                  <c:v>6.5121543750016002</c:v>
                </c:pt>
                <c:pt idx="5674">
                  <c:v>6.5124762499999997</c:v>
                </c:pt>
                <c:pt idx="5675">
                  <c:v>6.5128550000000001</c:v>
                </c:pt>
                <c:pt idx="5676">
                  <c:v>6.5132493750015996</c:v>
                </c:pt>
                <c:pt idx="5677">
                  <c:v>6.5136487499999998</c:v>
                </c:pt>
                <c:pt idx="5678">
                  <c:v>6.5139762499999998</c:v>
                </c:pt>
                <c:pt idx="5679">
                  <c:v>6.5143431250015995</c:v>
                </c:pt>
                <c:pt idx="5680">
                  <c:v>6.5146787499999999</c:v>
                </c:pt>
                <c:pt idx="5681">
                  <c:v>6.5150937500000001</c:v>
                </c:pt>
                <c:pt idx="5682">
                  <c:v>6.5154287499999999</c:v>
                </c:pt>
                <c:pt idx="5683">
                  <c:v>6.5158612500000004</c:v>
                </c:pt>
                <c:pt idx="5684">
                  <c:v>6.5161937500000002</c:v>
                </c:pt>
                <c:pt idx="5685">
                  <c:v>6.5165962500000001</c:v>
                </c:pt>
                <c:pt idx="5686">
                  <c:v>6.5170525000000001</c:v>
                </c:pt>
                <c:pt idx="5687">
                  <c:v>6.5174075</c:v>
                </c:pt>
                <c:pt idx="5688">
                  <c:v>6.5178075</c:v>
                </c:pt>
                <c:pt idx="5689">
                  <c:v>6.5182056250015998</c:v>
                </c:pt>
                <c:pt idx="5690">
                  <c:v>6.5185568750015994</c:v>
                </c:pt>
                <c:pt idx="5691">
                  <c:v>6.5189043750015996</c:v>
                </c:pt>
                <c:pt idx="5692">
                  <c:v>6.5192256250015994</c:v>
                </c:pt>
                <c:pt idx="5693">
                  <c:v>6.5195581250016001</c:v>
                </c:pt>
                <c:pt idx="5694">
                  <c:v>6.5199199999999999</c:v>
                </c:pt>
                <c:pt idx="5695">
                  <c:v>6.5202943750015994</c:v>
                </c:pt>
                <c:pt idx="5696">
                  <c:v>6.5206499999999998</c:v>
                </c:pt>
                <c:pt idx="5697">
                  <c:v>6.5210212500000004</c:v>
                </c:pt>
                <c:pt idx="5698">
                  <c:v>6.5213743750016002</c:v>
                </c:pt>
                <c:pt idx="5699">
                  <c:v>6.5217418750015996</c:v>
                </c:pt>
                <c:pt idx="5700">
                  <c:v>6.52206375</c:v>
                </c:pt>
                <c:pt idx="5701">
                  <c:v>6.5224168750015998</c:v>
                </c:pt>
                <c:pt idx="5702">
                  <c:v>6.5228175000000004</c:v>
                </c:pt>
                <c:pt idx="5703">
                  <c:v>6.5231725000000003</c:v>
                </c:pt>
                <c:pt idx="5704">
                  <c:v>6.5235487499999998</c:v>
                </c:pt>
                <c:pt idx="5705">
                  <c:v>6.5239000000000003</c:v>
                </c:pt>
                <c:pt idx="5706">
                  <c:v>6.5242487499999999</c:v>
                </c:pt>
                <c:pt idx="5707">
                  <c:v>6.5246306250016</c:v>
                </c:pt>
                <c:pt idx="5708">
                  <c:v>6.5249518750015998</c:v>
                </c:pt>
                <c:pt idx="5709">
                  <c:v>6.5253237500000001</c:v>
                </c:pt>
                <c:pt idx="5710">
                  <c:v>6.5257062499999998</c:v>
                </c:pt>
                <c:pt idx="5711">
                  <c:v>6.5260756250015994</c:v>
                </c:pt>
                <c:pt idx="5712">
                  <c:v>6.5263968750016002</c:v>
                </c:pt>
                <c:pt idx="5713">
                  <c:v>6.5268343750015996</c:v>
                </c:pt>
                <c:pt idx="5714">
                  <c:v>6.5271693750016002</c:v>
                </c:pt>
                <c:pt idx="5715">
                  <c:v>6.52752</c:v>
                </c:pt>
                <c:pt idx="5716">
                  <c:v>6.5270799999999998</c:v>
                </c:pt>
                <c:pt idx="5717">
                  <c:v>6.5266687499999998</c:v>
                </c:pt>
                <c:pt idx="5718">
                  <c:v>6.5263662499999997</c:v>
                </c:pt>
                <c:pt idx="5719">
                  <c:v>6.5263012500000004</c:v>
                </c:pt>
                <c:pt idx="5720">
                  <c:v>6.5264249999999997</c:v>
                </c:pt>
                <c:pt idx="5721">
                  <c:v>6.5264856250015999</c:v>
                </c:pt>
                <c:pt idx="5722">
                  <c:v>6.5266043750015994</c:v>
                </c:pt>
                <c:pt idx="5723">
                  <c:v>6.5263768750016</c:v>
                </c:pt>
                <c:pt idx="5724">
                  <c:v>6.5264143750015995</c:v>
                </c:pt>
                <c:pt idx="5725">
                  <c:v>6.5267243750016002</c:v>
                </c:pt>
                <c:pt idx="5726">
                  <c:v>6.5270537500000003</c:v>
                </c:pt>
                <c:pt idx="5727">
                  <c:v>6.5273287499999997</c:v>
                </c:pt>
                <c:pt idx="5728">
                  <c:v>6.5275831250016001</c:v>
                </c:pt>
                <c:pt idx="5729">
                  <c:v>6.5279443750016002</c:v>
                </c:pt>
                <c:pt idx="5730">
                  <c:v>6.5278675000000002</c:v>
                </c:pt>
                <c:pt idx="5731">
                  <c:v>6.5279787499999999</c:v>
                </c:pt>
                <c:pt idx="5732">
                  <c:v>6.5281131250015996</c:v>
                </c:pt>
                <c:pt idx="5733">
                  <c:v>6.5284806250015999</c:v>
                </c:pt>
                <c:pt idx="5734">
                  <c:v>6.5288093750015994</c:v>
                </c:pt>
                <c:pt idx="5735">
                  <c:v>6.5291012500000001</c:v>
                </c:pt>
                <c:pt idx="5736">
                  <c:v>6.5294487500000002</c:v>
                </c:pt>
                <c:pt idx="5737">
                  <c:v>6.5297974999999999</c:v>
                </c:pt>
                <c:pt idx="5738">
                  <c:v>6.5301324999999997</c:v>
                </c:pt>
                <c:pt idx="5739">
                  <c:v>6.5304643750015998</c:v>
                </c:pt>
                <c:pt idx="5740">
                  <c:v>6.5306206250015997</c:v>
                </c:pt>
                <c:pt idx="5741">
                  <c:v>6.5308212499999998</c:v>
                </c:pt>
                <c:pt idx="5742">
                  <c:v>6.5305612499999999</c:v>
                </c:pt>
                <c:pt idx="5743">
                  <c:v>6.5308843750015999</c:v>
                </c:pt>
                <c:pt idx="5744">
                  <c:v>6.5312731250015998</c:v>
                </c:pt>
                <c:pt idx="5745">
                  <c:v>6.5316043750016002</c:v>
                </c:pt>
                <c:pt idx="5746">
                  <c:v>6.5319437499999999</c:v>
                </c:pt>
                <c:pt idx="5747">
                  <c:v>6.5322699999999996</c:v>
                </c:pt>
                <c:pt idx="5748">
                  <c:v>6.5326062499999997</c:v>
                </c:pt>
                <c:pt idx="5749">
                  <c:v>6.5329393750015994</c:v>
                </c:pt>
                <c:pt idx="5750">
                  <c:v>6.5333006250015995</c:v>
                </c:pt>
                <c:pt idx="5751">
                  <c:v>6.5336406250015999</c:v>
                </c:pt>
                <c:pt idx="5752">
                  <c:v>6.5340137499999997</c:v>
                </c:pt>
                <c:pt idx="5753">
                  <c:v>6.5343468750015994</c:v>
                </c:pt>
                <c:pt idx="5754">
                  <c:v>6.5346987499999996</c:v>
                </c:pt>
                <c:pt idx="5755">
                  <c:v>6.5350431250016001</c:v>
                </c:pt>
                <c:pt idx="5756">
                  <c:v>6.5354049999999999</c:v>
                </c:pt>
                <c:pt idx="5757">
                  <c:v>6.5357362500000002</c:v>
                </c:pt>
                <c:pt idx="5758">
                  <c:v>6.5361181250015994</c:v>
                </c:pt>
                <c:pt idx="5759">
                  <c:v>6.5364437500000001</c:v>
                </c:pt>
                <c:pt idx="5760">
                  <c:v>6.5368087499999996</c:v>
                </c:pt>
                <c:pt idx="5761">
                  <c:v>6.53715125</c:v>
                </c:pt>
                <c:pt idx="5762">
                  <c:v>6.5375174999999999</c:v>
                </c:pt>
                <c:pt idx="5763">
                  <c:v>6.5378987500000001</c:v>
                </c:pt>
                <c:pt idx="5764">
                  <c:v>6.5382243750016</c:v>
                </c:pt>
                <c:pt idx="5765">
                  <c:v>6.5385987500000002</c:v>
                </c:pt>
                <c:pt idx="5766">
                  <c:v>6.5389618750015996</c:v>
                </c:pt>
                <c:pt idx="5767">
                  <c:v>6.5393206250015998</c:v>
                </c:pt>
                <c:pt idx="5768">
                  <c:v>6.5396693750015995</c:v>
                </c:pt>
                <c:pt idx="5769">
                  <c:v>6.5400012500000004</c:v>
                </c:pt>
                <c:pt idx="5770">
                  <c:v>6.5399793750016002</c:v>
                </c:pt>
                <c:pt idx="5771">
                  <c:v>6.5403624999999996</c:v>
                </c:pt>
                <c:pt idx="5772">
                  <c:v>6.5407349999999997</c:v>
                </c:pt>
                <c:pt idx="5773">
                  <c:v>6.5411406250016002</c:v>
                </c:pt>
                <c:pt idx="5774">
                  <c:v>6.5414762499999997</c:v>
                </c:pt>
                <c:pt idx="5775">
                  <c:v>6.5418993750015995</c:v>
                </c:pt>
                <c:pt idx="5776">
                  <c:v>6.5422431250016002</c:v>
                </c:pt>
                <c:pt idx="5777">
                  <c:v>6.5426568750016001</c:v>
                </c:pt>
                <c:pt idx="5778">
                  <c:v>6.5430456250016</c:v>
                </c:pt>
                <c:pt idx="5779">
                  <c:v>6.5434093750016</c:v>
                </c:pt>
                <c:pt idx="5780">
                  <c:v>6.5438324999999997</c:v>
                </c:pt>
                <c:pt idx="5781">
                  <c:v>6.5442243750015994</c:v>
                </c:pt>
                <c:pt idx="5782">
                  <c:v>6.5446274999999998</c:v>
                </c:pt>
                <c:pt idx="5783">
                  <c:v>6.5450237500000004</c:v>
                </c:pt>
                <c:pt idx="5784">
                  <c:v>6.5454156250016</c:v>
                </c:pt>
                <c:pt idx="5785">
                  <c:v>6.5457862499999999</c:v>
                </c:pt>
                <c:pt idx="5786">
                  <c:v>6.5461274999999999</c:v>
                </c:pt>
                <c:pt idx="5787">
                  <c:v>6.5464768750015994</c:v>
                </c:pt>
                <c:pt idx="5788">
                  <c:v>6.5468506250015999</c:v>
                </c:pt>
                <c:pt idx="5789">
                  <c:v>6.5472512500000004</c:v>
                </c:pt>
                <c:pt idx="5790">
                  <c:v>6.5476443750015996</c:v>
                </c:pt>
                <c:pt idx="5791">
                  <c:v>6.5480056250015997</c:v>
                </c:pt>
                <c:pt idx="5792">
                  <c:v>6.5483487499999997</c:v>
                </c:pt>
                <c:pt idx="5793">
                  <c:v>6.5487137500000001</c:v>
                </c:pt>
                <c:pt idx="5794">
                  <c:v>6.5490337500000004</c:v>
                </c:pt>
                <c:pt idx="5795">
                  <c:v>6.5493787499999998</c:v>
                </c:pt>
                <c:pt idx="5796">
                  <c:v>6.549715</c:v>
                </c:pt>
                <c:pt idx="5797">
                  <c:v>6.5500506250015995</c:v>
                </c:pt>
                <c:pt idx="5798">
                  <c:v>6.5504056250015994</c:v>
                </c:pt>
                <c:pt idx="5799">
                  <c:v>6.5508018750015999</c:v>
                </c:pt>
                <c:pt idx="5800">
                  <c:v>6.5511837499999999</c:v>
                </c:pt>
                <c:pt idx="5801">
                  <c:v>6.5510450000000002</c:v>
                </c:pt>
                <c:pt idx="5802">
                  <c:v>6.5514493750015994</c:v>
                </c:pt>
                <c:pt idx="5803">
                  <c:v>6.5518118750015999</c:v>
                </c:pt>
                <c:pt idx="5804">
                  <c:v>6.5522131250015994</c:v>
                </c:pt>
                <c:pt idx="5805">
                  <c:v>6.5526181250016</c:v>
                </c:pt>
                <c:pt idx="5806">
                  <c:v>6.5527368750015995</c:v>
                </c:pt>
                <c:pt idx="5807">
                  <c:v>6.5529531250015998</c:v>
                </c:pt>
                <c:pt idx="5808">
                  <c:v>6.5533062500000003</c:v>
                </c:pt>
                <c:pt idx="5809">
                  <c:v>6.5536681250016002</c:v>
                </c:pt>
                <c:pt idx="5810">
                  <c:v>6.5540287499999996</c:v>
                </c:pt>
                <c:pt idx="5811">
                  <c:v>6.5543637500000003</c:v>
                </c:pt>
                <c:pt idx="5812">
                  <c:v>6.5547168750016001</c:v>
                </c:pt>
                <c:pt idx="5813">
                  <c:v>6.5550662500000003</c:v>
                </c:pt>
                <c:pt idx="5814">
                  <c:v>6.5554956250015994</c:v>
                </c:pt>
                <c:pt idx="5815">
                  <c:v>6.5559162500000001</c:v>
                </c:pt>
                <c:pt idx="5816">
                  <c:v>6.5562537499999998</c:v>
                </c:pt>
                <c:pt idx="5817">
                  <c:v>6.5566437500000001</c:v>
                </c:pt>
                <c:pt idx="5818">
                  <c:v>6.5569812499999998</c:v>
                </c:pt>
                <c:pt idx="5819">
                  <c:v>6.5573806250016</c:v>
                </c:pt>
                <c:pt idx="5820">
                  <c:v>6.5577649999999998</c:v>
                </c:pt>
                <c:pt idx="5821">
                  <c:v>6.5581262499999999</c:v>
                </c:pt>
                <c:pt idx="5822">
                  <c:v>6.5585156250015997</c:v>
                </c:pt>
                <c:pt idx="5823">
                  <c:v>6.5589606250015997</c:v>
                </c:pt>
                <c:pt idx="5824">
                  <c:v>6.5593925000000004</c:v>
                </c:pt>
                <c:pt idx="5825">
                  <c:v>6.5598675000000002</c:v>
                </c:pt>
                <c:pt idx="5826">
                  <c:v>6.5602643750015996</c:v>
                </c:pt>
                <c:pt idx="5827">
                  <c:v>6.5605906250016002</c:v>
                </c:pt>
                <c:pt idx="5828">
                  <c:v>6.5610818750015998</c:v>
                </c:pt>
                <c:pt idx="5829">
                  <c:v>6.5615087499999998</c:v>
                </c:pt>
                <c:pt idx="5830">
                  <c:v>6.5619256250015994</c:v>
                </c:pt>
                <c:pt idx="5831">
                  <c:v>6.5622893750015994</c:v>
                </c:pt>
                <c:pt idx="5832">
                  <c:v>6.5626550000000003</c:v>
                </c:pt>
                <c:pt idx="5833">
                  <c:v>6.5630312499999999</c:v>
                </c:pt>
                <c:pt idx="5834">
                  <c:v>6.5634612499999996</c:v>
                </c:pt>
                <c:pt idx="5835">
                  <c:v>6.5638856250015998</c:v>
                </c:pt>
                <c:pt idx="5836">
                  <c:v>6.5643493750015995</c:v>
                </c:pt>
                <c:pt idx="5837">
                  <c:v>6.5647225000000002</c:v>
                </c:pt>
                <c:pt idx="5838">
                  <c:v>6.5651212499999998</c:v>
                </c:pt>
                <c:pt idx="5839">
                  <c:v>6.5655543750016001</c:v>
                </c:pt>
                <c:pt idx="5840">
                  <c:v>6.5659025</c:v>
                </c:pt>
                <c:pt idx="5841">
                  <c:v>6.5663</c:v>
                </c:pt>
                <c:pt idx="5842">
                  <c:v>6.5667193750015995</c:v>
                </c:pt>
                <c:pt idx="5843">
                  <c:v>6.5671243750016002</c:v>
                </c:pt>
                <c:pt idx="5844">
                  <c:v>6.5674562500000002</c:v>
                </c:pt>
                <c:pt idx="5845">
                  <c:v>6.5678643750015997</c:v>
                </c:pt>
                <c:pt idx="5846">
                  <c:v>6.5682406250016001</c:v>
                </c:pt>
                <c:pt idx="5847">
                  <c:v>6.5686381250016002</c:v>
                </c:pt>
                <c:pt idx="5848">
                  <c:v>6.5690650000000002</c:v>
                </c:pt>
                <c:pt idx="5849">
                  <c:v>6.5694125000000003</c:v>
                </c:pt>
                <c:pt idx="5850">
                  <c:v>6.56973875</c:v>
                </c:pt>
                <c:pt idx="5851">
                  <c:v>6.5700968750015996</c:v>
                </c:pt>
                <c:pt idx="5852">
                  <c:v>6.5706018750016</c:v>
                </c:pt>
                <c:pt idx="5853">
                  <c:v>6.5709875000000002</c:v>
                </c:pt>
                <c:pt idx="5854">
                  <c:v>6.5713225</c:v>
                </c:pt>
                <c:pt idx="5855">
                  <c:v>6.57172</c:v>
                </c:pt>
                <c:pt idx="5856">
                  <c:v>6.5720412499999998</c:v>
                </c:pt>
                <c:pt idx="5857">
                  <c:v>6.5724218750015995</c:v>
                </c:pt>
                <c:pt idx="5858">
                  <c:v>6.5728024999999999</c:v>
                </c:pt>
                <c:pt idx="5859">
                  <c:v>6.5731925000000002</c:v>
                </c:pt>
                <c:pt idx="5860">
                  <c:v>6.5735162499999999</c:v>
                </c:pt>
                <c:pt idx="5861">
                  <c:v>6.5738824999999999</c:v>
                </c:pt>
                <c:pt idx="5862">
                  <c:v>6.5742525000000001</c:v>
                </c:pt>
                <c:pt idx="5863">
                  <c:v>6.5746931250016001</c:v>
                </c:pt>
                <c:pt idx="5864">
                  <c:v>6.5751324999999996</c:v>
                </c:pt>
                <c:pt idx="5865">
                  <c:v>6.5755887499999996</c:v>
                </c:pt>
                <c:pt idx="5866">
                  <c:v>6.5759656250015999</c:v>
                </c:pt>
                <c:pt idx="5867">
                  <c:v>6.5763168750015994</c:v>
                </c:pt>
                <c:pt idx="5868">
                  <c:v>6.5766668750015995</c:v>
                </c:pt>
                <c:pt idx="5869">
                  <c:v>6.5769881250015994</c:v>
                </c:pt>
                <c:pt idx="5870">
                  <c:v>6.5773112500000002</c:v>
                </c:pt>
                <c:pt idx="5871">
                  <c:v>6.5777299999999999</c:v>
                </c:pt>
                <c:pt idx="5872">
                  <c:v>6.5781349999999996</c:v>
                </c:pt>
                <c:pt idx="5873">
                  <c:v>6.5780018750015996</c:v>
                </c:pt>
                <c:pt idx="5874">
                  <c:v>6.5781431250016</c:v>
                </c:pt>
                <c:pt idx="5875">
                  <c:v>6.5784643750015999</c:v>
                </c:pt>
                <c:pt idx="5876">
                  <c:v>6.5787981250016001</c:v>
                </c:pt>
                <c:pt idx="5877">
                  <c:v>6.5792068750016002</c:v>
                </c:pt>
                <c:pt idx="5878">
                  <c:v>6.5795506250016</c:v>
                </c:pt>
                <c:pt idx="5879">
                  <c:v>6.5799531250015999</c:v>
                </c:pt>
                <c:pt idx="5880">
                  <c:v>6.5802831250015998</c:v>
                </c:pt>
                <c:pt idx="5881">
                  <c:v>6.5807206250016002</c:v>
                </c:pt>
                <c:pt idx="5882">
                  <c:v>6.5811475000000002</c:v>
                </c:pt>
                <c:pt idx="5883">
                  <c:v>6.5814831250015997</c:v>
                </c:pt>
                <c:pt idx="5884">
                  <c:v>6.5818243750015997</c:v>
                </c:pt>
                <c:pt idx="5885">
                  <c:v>6.5822200000000004</c:v>
                </c:pt>
                <c:pt idx="5886">
                  <c:v>6.5826768750015994</c:v>
                </c:pt>
                <c:pt idx="5887">
                  <c:v>6.5830362500000001</c:v>
                </c:pt>
                <c:pt idx="5888">
                  <c:v>6.5833781250015999</c:v>
                </c:pt>
                <c:pt idx="5889">
                  <c:v>6.5837768750015995</c:v>
                </c:pt>
                <c:pt idx="5890">
                  <c:v>6.5841624999999997</c:v>
                </c:pt>
                <c:pt idx="5891">
                  <c:v>6.5845874999999996</c:v>
                </c:pt>
                <c:pt idx="5892">
                  <c:v>6.5849306250015998</c:v>
                </c:pt>
                <c:pt idx="5893">
                  <c:v>6.5852868750016</c:v>
                </c:pt>
                <c:pt idx="5894">
                  <c:v>6.5857118750015999</c:v>
                </c:pt>
                <c:pt idx="5895">
                  <c:v>6.5860387500000002</c:v>
                </c:pt>
                <c:pt idx="5896">
                  <c:v>6.58636</c:v>
                </c:pt>
                <c:pt idx="5897">
                  <c:v>6.5867412500000002</c:v>
                </c:pt>
                <c:pt idx="5898">
                  <c:v>6.5871043750015996</c:v>
                </c:pt>
                <c:pt idx="5899">
                  <c:v>6.5875025000000003</c:v>
                </c:pt>
                <c:pt idx="5900">
                  <c:v>6.5878575000000001</c:v>
                </c:pt>
                <c:pt idx="5901">
                  <c:v>6.5882125</c:v>
                </c:pt>
                <c:pt idx="5902">
                  <c:v>6.5885600000000002</c:v>
                </c:pt>
                <c:pt idx="5903">
                  <c:v>6.58888125</c:v>
                </c:pt>
                <c:pt idx="5904">
                  <c:v>6.5892387499999998</c:v>
                </c:pt>
                <c:pt idx="5905">
                  <c:v>6.5896249999999998</c:v>
                </c:pt>
                <c:pt idx="5906">
                  <c:v>6.5899481250015999</c:v>
                </c:pt>
                <c:pt idx="5907">
                  <c:v>6.5903425000000002</c:v>
                </c:pt>
                <c:pt idx="5908">
                  <c:v>6.5907150000000003</c:v>
                </c:pt>
                <c:pt idx="5909">
                  <c:v>6.5906206250016002</c:v>
                </c:pt>
                <c:pt idx="5910">
                  <c:v>6.5907093750015999</c:v>
                </c:pt>
                <c:pt idx="5911">
                  <c:v>6.5911437499999996</c:v>
                </c:pt>
                <c:pt idx="5912">
                  <c:v>6.5915049999999997</c:v>
                </c:pt>
                <c:pt idx="5913">
                  <c:v>6.5918987500000004</c:v>
                </c:pt>
                <c:pt idx="5914">
                  <c:v>6.5922687499999997</c:v>
                </c:pt>
                <c:pt idx="5915">
                  <c:v>6.5926400000000003</c:v>
                </c:pt>
                <c:pt idx="5916">
                  <c:v>6.5929706250016</c:v>
                </c:pt>
                <c:pt idx="5917">
                  <c:v>6.59329125</c:v>
                </c:pt>
                <c:pt idx="5918">
                  <c:v>6.5936874999999997</c:v>
                </c:pt>
                <c:pt idx="5919">
                  <c:v>6.5941143750015998</c:v>
                </c:pt>
                <c:pt idx="5920">
                  <c:v>6.5944849999999997</c:v>
                </c:pt>
                <c:pt idx="5921">
                  <c:v>6.5948331250015997</c:v>
                </c:pt>
                <c:pt idx="5922">
                  <c:v>6.5949962500000003</c:v>
                </c:pt>
                <c:pt idx="5923">
                  <c:v>6.5951287499999998</c:v>
                </c:pt>
                <c:pt idx="5924">
                  <c:v>6.5953474999999999</c:v>
                </c:pt>
                <c:pt idx="5925">
                  <c:v>6.5956950000000001</c:v>
                </c:pt>
                <c:pt idx="5926">
                  <c:v>6.5960406250016002</c:v>
                </c:pt>
                <c:pt idx="5927">
                  <c:v>6.5963768750015994</c:v>
                </c:pt>
                <c:pt idx="5928">
                  <c:v>6.5967543750016002</c:v>
                </c:pt>
                <c:pt idx="5929">
                  <c:v>6.5971012499999997</c:v>
                </c:pt>
                <c:pt idx="5930">
                  <c:v>6.5974593750016002</c:v>
                </c:pt>
                <c:pt idx="5931">
                  <c:v>6.5978756250016</c:v>
                </c:pt>
                <c:pt idx="5932">
                  <c:v>6.5982306250015998</c:v>
                </c:pt>
                <c:pt idx="5933">
                  <c:v>6.5985837500000004</c:v>
                </c:pt>
                <c:pt idx="5934">
                  <c:v>6.5989699999999996</c:v>
                </c:pt>
                <c:pt idx="5935">
                  <c:v>6.5993025000000003</c:v>
                </c:pt>
                <c:pt idx="5936">
                  <c:v>6.5997143750016001</c:v>
                </c:pt>
                <c:pt idx="5937">
                  <c:v>6.59979125</c:v>
                </c:pt>
                <c:pt idx="5938">
                  <c:v>6.6001112500000003</c:v>
                </c:pt>
                <c:pt idx="5939">
                  <c:v>6.6004506250016002</c:v>
                </c:pt>
                <c:pt idx="5940">
                  <c:v>6.6008431250015995</c:v>
                </c:pt>
                <c:pt idx="5941">
                  <c:v>6.6012037499999998</c:v>
                </c:pt>
                <c:pt idx="5942">
                  <c:v>6.60155125</c:v>
                </c:pt>
                <c:pt idx="5943">
                  <c:v>6.60194875</c:v>
                </c:pt>
                <c:pt idx="5944">
                  <c:v>6.6017118750015999</c:v>
                </c:pt>
                <c:pt idx="5945">
                  <c:v>6.6012943750015998</c:v>
                </c:pt>
                <c:pt idx="5946">
                  <c:v>6.6009731250015999</c:v>
                </c:pt>
                <c:pt idx="5947">
                  <c:v>6.6008381250015997</c:v>
                </c:pt>
                <c:pt idx="5948">
                  <c:v>6.60094125</c:v>
                </c:pt>
                <c:pt idx="5949">
                  <c:v>6.6013106250015996</c:v>
                </c:pt>
                <c:pt idx="5950">
                  <c:v>6.6016500000000002</c:v>
                </c:pt>
                <c:pt idx="5951">
                  <c:v>6.6019743750015998</c:v>
                </c:pt>
                <c:pt idx="5952">
                  <c:v>6.6023662500000002</c:v>
                </c:pt>
                <c:pt idx="5953">
                  <c:v>6.6027293750015996</c:v>
                </c:pt>
                <c:pt idx="5954">
                  <c:v>6.6030812499999998</c:v>
                </c:pt>
                <c:pt idx="5955">
                  <c:v>6.6030662500000004</c:v>
                </c:pt>
                <c:pt idx="5956">
                  <c:v>6.6033875000000002</c:v>
                </c:pt>
                <c:pt idx="5957">
                  <c:v>6.6037518750016</c:v>
                </c:pt>
                <c:pt idx="5958">
                  <c:v>6.6041100000000004</c:v>
                </c:pt>
                <c:pt idx="5959">
                  <c:v>6.6044450000000001</c:v>
                </c:pt>
                <c:pt idx="5960">
                  <c:v>6.6047874999999996</c:v>
                </c:pt>
                <c:pt idx="5961">
                  <c:v>6.6051812500000002</c:v>
                </c:pt>
                <c:pt idx="5962">
                  <c:v>6.6055456250016</c:v>
                </c:pt>
                <c:pt idx="5963">
                  <c:v>6.6059462499999997</c:v>
                </c:pt>
                <c:pt idx="5964">
                  <c:v>6.6060999999999996</c:v>
                </c:pt>
                <c:pt idx="5965">
                  <c:v>6.6064350000000003</c:v>
                </c:pt>
                <c:pt idx="5966">
                  <c:v>6.6068418750015994</c:v>
                </c:pt>
                <c:pt idx="5967">
                  <c:v>6.6071656250016</c:v>
                </c:pt>
                <c:pt idx="5968">
                  <c:v>6.6075474999999999</c:v>
                </c:pt>
                <c:pt idx="5969">
                  <c:v>6.6079631250016</c:v>
                </c:pt>
                <c:pt idx="5970">
                  <c:v>6.6083800000000004</c:v>
                </c:pt>
                <c:pt idx="5971">
                  <c:v>6.60880125</c:v>
                </c:pt>
                <c:pt idx="5972">
                  <c:v>6.6091262500000001</c:v>
                </c:pt>
                <c:pt idx="5973">
                  <c:v>6.6095174999999999</c:v>
                </c:pt>
                <c:pt idx="5974">
                  <c:v>6.6099187500000003</c:v>
                </c:pt>
                <c:pt idx="5975">
                  <c:v>6.6102518750015999</c:v>
                </c:pt>
                <c:pt idx="5976">
                  <c:v>6.6105718750015994</c:v>
                </c:pt>
                <c:pt idx="5977">
                  <c:v>6.6109037500000003</c:v>
                </c:pt>
                <c:pt idx="5978">
                  <c:v>6.6112268750015994</c:v>
                </c:pt>
                <c:pt idx="5979">
                  <c:v>6.6115581250015998</c:v>
                </c:pt>
                <c:pt idx="5980">
                  <c:v>6.6119137500000003</c:v>
                </c:pt>
                <c:pt idx="5981">
                  <c:v>6.6122750000000003</c:v>
                </c:pt>
                <c:pt idx="5982">
                  <c:v>6.6127106250015997</c:v>
                </c:pt>
                <c:pt idx="5983">
                  <c:v>6.6130693750015999</c:v>
                </c:pt>
                <c:pt idx="5984">
                  <c:v>6.6134793750015994</c:v>
                </c:pt>
                <c:pt idx="5985">
                  <c:v>6.6138037499999998</c:v>
                </c:pt>
                <c:pt idx="5986">
                  <c:v>6.6141481250015994</c:v>
                </c:pt>
                <c:pt idx="5987">
                  <c:v>6.6145025000000004</c:v>
                </c:pt>
                <c:pt idx="5988">
                  <c:v>6.6148418750015994</c:v>
                </c:pt>
                <c:pt idx="5989">
                  <c:v>6.6151850000000003</c:v>
                </c:pt>
                <c:pt idx="5990">
                  <c:v>6.6155524999999997</c:v>
                </c:pt>
                <c:pt idx="5991">
                  <c:v>6.6159006250015997</c:v>
                </c:pt>
                <c:pt idx="5992">
                  <c:v>6.6162393750015998</c:v>
                </c:pt>
                <c:pt idx="5993">
                  <c:v>6.6166306250015996</c:v>
                </c:pt>
                <c:pt idx="5994">
                  <c:v>6.6170287500000002</c:v>
                </c:pt>
                <c:pt idx="5995">
                  <c:v>6.6174068750016</c:v>
                </c:pt>
                <c:pt idx="5996">
                  <c:v>6.6177743750015994</c:v>
                </c:pt>
                <c:pt idx="5997">
                  <c:v>6.618125</c:v>
                </c:pt>
                <c:pt idx="5998">
                  <c:v>6.6181468750015995</c:v>
                </c:pt>
                <c:pt idx="5999">
                  <c:v>6.61782</c:v>
                </c:pt>
                <c:pt idx="6000">
                  <c:v>6.6176762499999997</c:v>
                </c:pt>
                <c:pt idx="6001">
                  <c:v>6.6172806250015999</c:v>
                </c:pt>
                <c:pt idx="6002">
                  <c:v>6.6169437499999999</c:v>
                </c:pt>
                <c:pt idx="6003">
                  <c:v>6.6168868750016001</c:v>
                </c:pt>
                <c:pt idx="6004">
                  <c:v>6.6172575</c:v>
                </c:pt>
                <c:pt idx="6005">
                  <c:v>6.6175949999999997</c:v>
                </c:pt>
                <c:pt idx="6006">
                  <c:v>6.6179575000000002</c:v>
                </c:pt>
                <c:pt idx="6007">
                  <c:v>6.6182999999999996</c:v>
                </c:pt>
                <c:pt idx="6008">
                  <c:v>6.6186212500000003</c:v>
                </c:pt>
                <c:pt idx="6009">
                  <c:v>6.6189437499999997</c:v>
                </c:pt>
                <c:pt idx="6010">
                  <c:v>6.6192906250016001</c:v>
                </c:pt>
                <c:pt idx="6011">
                  <c:v>6.6195306250015999</c:v>
                </c:pt>
                <c:pt idx="6012">
                  <c:v>6.6198687500000002</c:v>
                </c:pt>
                <c:pt idx="6013">
                  <c:v>6.6202618750015993</c:v>
                </c:pt>
                <c:pt idx="6014">
                  <c:v>6.6205943750016001</c:v>
                </c:pt>
                <c:pt idx="6015">
                  <c:v>6.6207599999999998</c:v>
                </c:pt>
                <c:pt idx="6016">
                  <c:v>6.6211168750015998</c:v>
                </c:pt>
                <c:pt idx="6017">
                  <c:v>6.6214406250015996</c:v>
                </c:pt>
                <c:pt idx="6018">
                  <c:v>6.6218268750015996</c:v>
                </c:pt>
                <c:pt idx="6019">
                  <c:v>6.6221793750015996</c:v>
                </c:pt>
                <c:pt idx="6020">
                  <c:v>6.6225262499999999</c:v>
                </c:pt>
                <c:pt idx="6021">
                  <c:v>6.6228462500000003</c:v>
                </c:pt>
                <c:pt idx="6022">
                  <c:v>6.6231693750015994</c:v>
                </c:pt>
                <c:pt idx="6023">
                  <c:v>6.6234918750015996</c:v>
                </c:pt>
                <c:pt idx="6024">
                  <c:v>6.6238731250015999</c:v>
                </c:pt>
                <c:pt idx="6025">
                  <c:v>6.624295</c:v>
                </c:pt>
                <c:pt idx="6026">
                  <c:v>6.6246225000000001</c:v>
                </c:pt>
                <c:pt idx="6027">
                  <c:v>6.6249456250016001</c:v>
                </c:pt>
                <c:pt idx="6028">
                  <c:v>6.6253443750015997</c:v>
                </c:pt>
                <c:pt idx="6029">
                  <c:v>6.6256725000000003</c:v>
                </c:pt>
                <c:pt idx="6030">
                  <c:v>6.6260068750015995</c:v>
                </c:pt>
                <c:pt idx="6031">
                  <c:v>6.62637125</c:v>
                </c:pt>
                <c:pt idx="6032">
                  <c:v>6.6267312499999997</c:v>
                </c:pt>
                <c:pt idx="6033">
                  <c:v>6.62709875</c:v>
                </c:pt>
                <c:pt idx="6034">
                  <c:v>6.6274406250015998</c:v>
                </c:pt>
                <c:pt idx="6035">
                  <c:v>6.62782625</c:v>
                </c:pt>
                <c:pt idx="6036">
                  <c:v>6.6282056250016002</c:v>
                </c:pt>
                <c:pt idx="6037">
                  <c:v>6.6285362499999998</c:v>
                </c:pt>
                <c:pt idx="6038">
                  <c:v>6.62820125</c:v>
                </c:pt>
                <c:pt idx="6039">
                  <c:v>6.6280549999999998</c:v>
                </c:pt>
                <c:pt idx="6040">
                  <c:v>6.6284231250015999</c:v>
                </c:pt>
                <c:pt idx="6041">
                  <c:v>6.6285481250015996</c:v>
                </c:pt>
                <c:pt idx="6042">
                  <c:v>6.6284956250015998</c:v>
                </c:pt>
                <c:pt idx="6043">
                  <c:v>6.62878875</c:v>
                </c:pt>
                <c:pt idx="6044">
                  <c:v>6.6291131250015995</c:v>
                </c:pt>
                <c:pt idx="6045">
                  <c:v>6.6294737499999998</c:v>
                </c:pt>
                <c:pt idx="6046">
                  <c:v>6.6298218750015998</c:v>
                </c:pt>
                <c:pt idx="6047">
                  <c:v>6.6301643750016002</c:v>
                </c:pt>
                <c:pt idx="6048">
                  <c:v>6.6303175000000003</c:v>
                </c:pt>
                <c:pt idx="6049">
                  <c:v>6.6306556250015998</c:v>
                </c:pt>
                <c:pt idx="6050">
                  <c:v>6.6307824999999996</c:v>
                </c:pt>
                <c:pt idx="6051">
                  <c:v>6.6311281250015996</c:v>
                </c:pt>
                <c:pt idx="6052">
                  <c:v>6.6315343750015998</c:v>
                </c:pt>
                <c:pt idx="6053">
                  <c:v>6.6318562500000002</c:v>
                </c:pt>
                <c:pt idx="6054">
                  <c:v>6.6321937499999999</c:v>
                </c:pt>
                <c:pt idx="6055">
                  <c:v>6.6324143750015994</c:v>
                </c:pt>
                <c:pt idx="6056">
                  <c:v>6.6328131250015998</c:v>
                </c:pt>
                <c:pt idx="6057">
                  <c:v>6.6332193750016</c:v>
                </c:pt>
                <c:pt idx="6058">
                  <c:v>6.63357625</c:v>
                </c:pt>
                <c:pt idx="6059">
                  <c:v>6.6339893750016001</c:v>
                </c:pt>
                <c:pt idx="6060">
                  <c:v>6.6343243750015999</c:v>
                </c:pt>
                <c:pt idx="6061">
                  <c:v>6.6346593750015996</c:v>
                </c:pt>
                <c:pt idx="6062">
                  <c:v>6.6350724999999997</c:v>
                </c:pt>
                <c:pt idx="6063">
                  <c:v>6.6354281250015994</c:v>
                </c:pt>
                <c:pt idx="6064">
                  <c:v>6.6354631250015998</c:v>
                </c:pt>
                <c:pt idx="6065">
                  <c:v>6.6358575000000002</c:v>
                </c:pt>
                <c:pt idx="6066">
                  <c:v>6.6362018750015999</c:v>
                </c:pt>
                <c:pt idx="6067">
                  <c:v>6.6365743750016</c:v>
                </c:pt>
                <c:pt idx="6068">
                  <c:v>6.6369087499999999</c:v>
                </c:pt>
                <c:pt idx="6069">
                  <c:v>6.6372793750015999</c:v>
                </c:pt>
                <c:pt idx="6070">
                  <c:v>6.6377137499999996</c:v>
                </c:pt>
                <c:pt idx="6071">
                  <c:v>6.6380656250015999</c:v>
                </c:pt>
                <c:pt idx="6072">
                  <c:v>6.6384662499999996</c:v>
                </c:pt>
                <c:pt idx="6073">
                  <c:v>6.6388400000000001</c:v>
                </c:pt>
                <c:pt idx="6074">
                  <c:v>6.6392381250015999</c:v>
                </c:pt>
                <c:pt idx="6075">
                  <c:v>6.6395799999999996</c:v>
                </c:pt>
                <c:pt idx="6076">
                  <c:v>6.6399468750016002</c:v>
                </c:pt>
                <c:pt idx="6077">
                  <c:v>6.6403681250015998</c:v>
                </c:pt>
                <c:pt idx="6078">
                  <c:v>6.6407637499999996</c:v>
                </c:pt>
                <c:pt idx="6079">
                  <c:v>6.6410912499999997</c:v>
                </c:pt>
                <c:pt idx="6080">
                  <c:v>6.6414893750015995</c:v>
                </c:pt>
                <c:pt idx="6081">
                  <c:v>6.6418243750016002</c:v>
                </c:pt>
                <c:pt idx="6082">
                  <c:v>6.6421481250015999</c:v>
                </c:pt>
                <c:pt idx="6083">
                  <c:v>6.6425162499999999</c:v>
                </c:pt>
                <c:pt idx="6084">
                  <c:v>6.64288875</c:v>
                </c:pt>
                <c:pt idx="6085">
                  <c:v>6.6433043750016001</c:v>
                </c:pt>
                <c:pt idx="6086">
                  <c:v>6.6436687499999998</c:v>
                </c:pt>
                <c:pt idx="6087">
                  <c:v>6.6440043750015993</c:v>
                </c:pt>
                <c:pt idx="6088">
                  <c:v>6.6444043750016002</c:v>
                </c:pt>
                <c:pt idx="6089">
                  <c:v>6.6447581250015997</c:v>
                </c:pt>
                <c:pt idx="6090">
                  <c:v>6.6450800000000001</c:v>
                </c:pt>
                <c:pt idx="6091">
                  <c:v>6.6454006250016002</c:v>
                </c:pt>
                <c:pt idx="6092">
                  <c:v>6.6457325000000003</c:v>
                </c:pt>
                <c:pt idx="6093">
                  <c:v>6.6460675</c:v>
                </c:pt>
                <c:pt idx="6094">
                  <c:v>6.6464337499999999</c:v>
                </c:pt>
                <c:pt idx="6095">
                  <c:v>6.6467831250015994</c:v>
                </c:pt>
                <c:pt idx="6096">
                  <c:v>6.647125</c:v>
                </c:pt>
                <c:pt idx="6097">
                  <c:v>6.6474556250015997</c:v>
                </c:pt>
                <c:pt idx="6098">
                  <c:v>6.6478093750016001</c:v>
                </c:pt>
                <c:pt idx="6099">
                  <c:v>6.6481568750015994</c:v>
                </c:pt>
                <c:pt idx="6100">
                  <c:v>6.6484843750015994</c:v>
                </c:pt>
                <c:pt idx="6101">
                  <c:v>6.6488731250016002</c:v>
                </c:pt>
                <c:pt idx="6102">
                  <c:v>6.6492618750016002</c:v>
                </c:pt>
                <c:pt idx="6103">
                  <c:v>6.6496406250015996</c:v>
                </c:pt>
                <c:pt idx="6104">
                  <c:v>6.6497762500000004</c:v>
                </c:pt>
                <c:pt idx="6105">
                  <c:v>6.6501093750016</c:v>
                </c:pt>
                <c:pt idx="6106">
                  <c:v>6.6504525000000001</c:v>
                </c:pt>
                <c:pt idx="6107">
                  <c:v>6.6507981250016002</c:v>
                </c:pt>
                <c:pt idx="6108">
                  <c:v>6.6511606250015998</c:v>
                </c:pt>
                <c:pt idx="6109">
                  <c:v>6.6514931250015996</c:v>
                </c:pt>
                <c:pt idx="6110">
                  <c:v>6.6518274999999996</c:v>
                </c:pt>
                <c:pt idx="6111">
                  <c:v>6.6521556250015994</c:v>
                </c:pt>
                <c:pt idx="6112">
                  <c:v>6.6524831250015994</c:v>
                </c:pt>
                <c:pt idx="6113">
                  <c:v>6.6528631250016002</c:v>
                </c:pt>
                <c:pt idx="6114">
                  <c:v>6.6531912499999999</c:v>
                </c:pt>
                <c:pt idx="6115">
                  <c:v>6.653575</c:v>
                </c:pt>
                <c:pt idx="6116">
                  <c:v>6.6539143750015999</c:v>
                </c:pt>
                <c:pt idx="6117">
                  <c:v>6.6542618750016</c:v>
                </c:pt>
                <c:pt idx="6118">
                  <c:v>6.6545937500000001</c:v>
                </c:pt>
                <c:pt idx="6119">
                  <c:v>6.6545899999999998</c:v>
                </c:pt>
                <c:pt idx="6120">
                  <c:v>6.6541543750015997</c:v>
                </c:pt>
                <c:pt idx="6121">
                  <c:v>6.6537462500000002</c:v>
                </c:pt>
                <c:pt idx="6122">
                  <c:v>6.6534068750015996</c:v>
                </c:pt>
                <c:pt idx="6123">
                  <c:v>6.6529718750016</c:v>
                </c:pt>
                <c:pt idx="6124">
                  <c:v>6.6525981250015995</c:v>
                </c:pt>
                <c:pt idx="6125">
                  <c:v>6.65220375</c:v>
                </c:pt>
                <c:pt idx="6126">
                  <c:v>6.6520237499999997</c:v>
                </c:pt>
                <c:pt idx="6127">
                  <c:v>6.6522006250015995</c:v>
                </c:pt>
                <c:pt idx="6128">
                  <c:v>6.6523931250016002</c:v>
                </c:pt>
                <c:pt idx="6129">
                  <c:v>6.6523456250016002</c:v>
                </c:pt>
                <c:pt idx="6130">
                  <c:v>6.6523756250016</c:v>
                </c:pt>
                <c:pt idx="6131">
                  <c:v>6.6525368750015996</c:v>
                </c:pt>
                <c:pt idx="6132">
                  <c:v>6.6525812499999999</c:v>
                </c:pt>
                <c:pt idx="6133">
                  <c:v>6.6525631250016</c:v>
                </c:pt>
                <c:pt idx="6134">
                  <c:v>6.6521593750015997</c:v>
                </c:pt>
                <c:pt idx="6135">
                  <c:v>6.6516774999999999</c:v>
                </c:pt>
                <c:pt idx="6136">
                  <c:v>6.6512943750015996</c:v>
                </c:pt>
                <c:pt idx="6137">
                  <c:v>6.6509737500000004</c:v>
                </c:pt>
                <c:pt idx="6138">
                  <c:v>6.6505481250015999</c:v>
                </c:pt>
                <c:pt idx="6139">
                  <c:v>6.6505768750016001</c:v>
                </c:pt>
                <c:pt idx="6140">
                  <c:v>6.65046625</c:v>
                </c:pt>
                <c:pt idx="6141">
                  <c:v>6.65034875</c:v>
                </c:pt>
                <c:pt idx="6142">
                  <c:v>6.6502325000000004</c:v>
                </c:pt>
                <c:pt idx="6143">
                  <c:v>6.6502175000000001</c:v>
                </c:pt>
                <c:pt idx="6144">
                  <c:v>6.6501793750016001</c:v>
                </c:pt>
                <c:pt idx="6145">
                  <c:v>6.6498850000000003</c:v>
                </c:pt>
                <c:pt idx="6146">
                  <c:v>6.6495612499999996</c:v>
                </c:pt>
                <c:pt idx="6147">
                  <c:v>6.6492412500000002</c:v>
                </c:pt>
                <c:pt idx="6148">
                  <c:v>6.6489050000000001</c:v>
                </c:pt>
                <c:pt idx="6149">
                  <c:v>6.6484981250016002</c:v>
                </c:pt>
                <c:pt idx="6150">
                  <c:v>6.6479549999999996</c:v>
                </c:pt>
                <c:pt idx="6151">
                  <c:v>6.6474487499999997</c:v>
                </c:pt>
                <c:pt idx="6152">
                  <c:v>6.6469131250015998</c:v>
                </c:pt>
                <c:pt idx="6153">
                  <c:v>6.6463618750015998</c:v>
                </c:pt>
                <c:pt idx="6154">
                  <c:v>6.6456943750016002</c:v>
                </c:pt>
                <c:pt idx="6155">
                  <c:v>6.6450606250015998</c:v>
                </c:pt>
                <c:pt idx="6156">
                  <c:v>6.6443743750015996</c:v>
                </c:pt>
                <c:pt idx="6157">
                  <c:v>6.6437043750016</c:v>
                </c:pt>
                <c:pt idx="6158">
                  <c:v>6.6432137500000001</c:v>
                </c:pt>
                <c:pt idx="6159">
                  <c:v>6.6428593750016001</c:v>
                </c:pt>
                <c:pt idx="6160">
                  <c:v>6.6424750000000001</c:v>
                </c:pt>
                <c:pt idx="6161">
                  <c:v>6.6419631250015998</c:v>
                </c:pt>
                <c:pt idx="6162">
                  <c:v>6.6414693750015994</c:v>
                </c:pt>
                <c:pt idx="6163">
                  <c:v>6.6410368750015998</c:v>
                </c:pt>
                <c:pt idx="6164">
                  <c:v>6.6406331250015995</c:v>
                </c:pt>
                <c:pt idx="6165">
                  <c:v>6.6401012499999998</c:v>
                </c:pt>
                <c:pt idx="6166">
                  <c:v>6.6396800000000002</c:v>
                </c:pt>
                <c:pt idx="6167">
                  <c:v>6.63934625</c:v>
                </c:pt>
                <c:pt idx="6168">
                  <c:v>6.6390037499999996</c:v>
                </c:pt>
                <c:pt idx="6169">
                  <c:v>6.6386531250015999</c:v>
                </c:pt>
                <c:pt idx="6170">
                  <c:v>6.6382537499999996</c:v>
                </c:pt>
                <c:pt idx="6171">
                  <c:v>6.6377056250016002</c:v>
                </c:pt>
                <c:pt idx="6172">
                  <c:v>6.6372787500000001</c:v>
                </c:pt>
                <c:pt idx="6173">
                  <c:v>6.6367975000000001</c:v>
                </c:pt>
                <c:pt idx="6174">
                  <c:v>6.6362843750015994</c:v>
                </c:pt>
                <c:pt idx="6175">
                  <c:v>6.6358518750015998</c:v>
                </c:pt>
                <c:pt idx="6176">
                  <c:v>6.6354875</c:v>
                </c:pt>
                <c:pt idx="6177">
                  <c:v>6.6351531250016</c:v>
                </c:pt>
                <c:pt idx="6178">
                  <c:v>6.6348012499999998</c:v>
                </c:pt>
                <c:pt idx="6179">
                  <c:v>6.6344387500000002</c:v>
                </c:pt>
                <c:pt idx="6180">
                  <c:v>6.6340706250016002</c:v>
                </c:pt>
                <c:pt idx="6181">
                  <c:v>6.63373875</c:v>
                </c:pt>
                <c:pt idx="6182">
                  <c:v>6.6333687499999998</c:v>
                </c:pt>
                <c:pt idx="6183">
                  <c:v>6.6329587500000002</c:v>
                </c:pt>
                <c:pt idx="6184">
                  <c:v>6.6325025000000002</c:v>
                </c:pt>
                <c:pt idx="6185">
                  <c:v>6.6320556250016001</c:v>
                </c:pt>
                <c:pt idx="6186">
                  <c:v>6.6317237499999999</c:v>
                </c:pt>
                <c:pt idx="6187">
                  <c:v>6.6313418750016</c:v>
                </c:pt>
                <c:pt idx="6188">
                  <c:v>6.6308081250016002</c:v>
                </c:pt>
                <c:pt idx="6189">
                  <c:v>6.6302656250015994</c:v>
                </c:pt>
                <c:pt idx="6190">
                  <c:v>6.6298981250016</c:v>
                </c:pt>
                <c:pt idx="6191">
                  <c:v>6.6295675000000003</c:v>
                </c:pt>
                <c:pt idx="6192">
                  <c:v>6.6291768750015994</c:v>
                </c:pt>
                <c:pt idx="6193">
                  <c:v>6.6288143750015998</c:v>
                </c:pt>
                <c:pt idx="6194">
                  <c:v>6.628355</c:v>
                </c:pt>
                <c:pt idx="6195">
                  <c:v>6.6279256250016001</c:v>
                </c:pt>
                <c:pt idx="6196">
                  <c:v>6.6274893750016002</c:v>
                </c:pt>
                <c:pt idx="6197">
                  <c:v>6.6270474999999998</c:v>
                </c:pt>
                <c:pt idx="6198">
                  <c:v>6.62665375</c:v>
                </c:pt>
                <c:pt idx="6199">
                  <c:v>6.6261543750016001</c:v>
                </c:pt>
                <c:pt idx="6200">
                  <c:v>6.6257362500000001</c:v>
                </c:pt>
                <c:pt idx="6201">
                  <c:v>6.6253381250015995</c:v>
                </c:pt>
                <c:pt idx="6202">
                  <c:v>6.6249437499999999</c:v>
                </c:pt>
                <c:pt idx="6203">
                  <c:v>6.6245700000000003</c:v>
                </c:pt>
                <c:pt idx="6204">
                  <c:v>6.6238768750016002</c:v>
                </c:pt>
                <c:pt idx="6205">
                  <c:v>6.6235012500000003</c:v>
                </c:pt>
                <c:pt idx="6206">
                  <c:v>6.62287625</c:v>
                </c:pt>
                <c:pt idx="6207">
                  <c:v>6.6223256250015998</c:v>
                </c:pt>
                <c:pt idx="6208">
                  <c:v>6.6217325000000002</c:v>
                </c:pt>
                <c:pt idx="6209">
                  <c:v>6.6211962499999997</c:v>
                </c:pt>
                <c:pt idx="6210">
                  <c:v>6.6207168750015999</c:v>
                </c:pt>
                <c:pt idx="6211">
                  <c:v>6.6202256250015994</c:v>
                </c:pt>
                <c:pt idx="6212">
                  <c:v>6.6197618750015996</c:v>
                </c:pt>
                <c:pt idx="6213">
                  <c:v>6.6193912499999996</c:v>
                </c:pt>
                <c:pt idx="6214">
                  <c:v>6.6189712500000004</c:v>
                </c:pt>
                <c:pt idx="6215">
                  <c:v>6.6186218750016002</c:v>
                </c:pt>
                <c:pt idx="6216">
                  <c:v>6.6182637499999997</c:v>
                </c:pt>
                <c:pt idx="6217">
                  <c:v>6.6178631250016</c:v>
                </c:pt>
                <c:pt idx="6218">
                  <c:v>6.6175343750015996</c:v>
                </c:pt>
                <c:pt idx="6219">
                  <c:v>6.6172131250015997</c:v>
                </c:pt>
                <c:pt idx="6220">
                  <c:v>6.6168475000000004</c:v>
                </c:pt>
                <c:pt idx="6221">
                  <c:v>6.6163893750015994</c:v>
                </c:pt>
                <c:pt idx="6222">
                  <c:v>6.6160593750015995</c:v>
                </c:pt>
                <c:pt idx="6223">
                  <c:v>6.6155668750015995</c:v>
                </c:pt>
                <c:pt idx="6224">
                  <c:v>6.6151306250015995</c:v>
                </c:pt>
                <c:pt idx="6225">
                  <c:v>6.6148012500000002</c:v>
                </c:pt>
                <c:pt idx="6226">
                  <c:v>6.61435</c:v>
                </c:pt>
                <c:pt idx="6227">
                  <c:v>6.6139743750015993</c:v>
                </c:pt>
                <c:pt idx="6228">
                  <c:v>6.6135431250016001</c:v>
                </c:pt>
                <c:pt idx="6229">
                  <c:v>6.6131981250015999</c:v>
                </c:pt>
                <c:pt idx="6230">
                  <c:v>6.6128218750015995</c:v>
                </c:pt>
                <c:pt idx="6231">
                  <c:v>6.6124925000000001</c:v>
                </c:pt>
                <c:pt idx="6232">
                  <c:v>6.6120999999999999</c:v>
                </c:pt>
                <c:pt idx="6233">
                  <c:v>6.6117168750015995</c:v>
                </c:pt>
                <c:pt idx="6234">
                  <c:v>6.6113850000000003</c:v>
                </c:pt>
                <c:pt idx="6235">
                  <c:v>6.6110587499999998</c:v>
                </c:pt>
                <c:pt idx="6236">
                  <c:v>6.6107162500000003</c:v>
                </c:pt>
                <c:pt idx="6237">
                  <c:v>6.6102800000000004</c:v>
                </c:pt>
                <c:pt idx="6238">
                  <c:v>6.6099093750015996</c:v>
                </c:pt>
                <c:pt idx="6239">
                  <c:v>6.6094393750015996</c:v>
                </c:pt>
                <c:pt idx="6240">
                  <c:v>6.6091156250015999</c:v>
                </c:pt>
                <c:pt idx="6241">
                  <c:v>6.6087112499999998</c:v>
                </c:pt>
                <c:pt idx="6242">
                  <c:v>6.6083699999999999</c:v>
                </c:pt>
                <c:pt idx="6243">
                  <c:v>6.6080131250015999</c:v>
                </c:pt>
                <c:pt idx="6244">
                  <c:v>6.6076887500000003</c:v>
                </c:pt>
                <c:pt idx="6245">
                  <c:v>6.6073674999999996</c:v>
                </c:pt>
                <c:pt idx="6246">
                  <c:v>6.6068662500000004</c:v>
                </c:pt>
                <c:pt idx="6247">
                  <c:v>6.6065075000000002</c:v>
                </c:pt>
                <c:pt idx="6248">
                  <c:v>6.6060931250015997</c:v>
                </c:pt>
                <c:pt idx="6249">
                  <c:v>6.6057093750015996</c:v>
                </c:pt>
                <c:pt idx="6250">
                  <c:v>6.6052868750015996</c:v>
                </c:pt>
                <c:pt idx="6251">
                  <c:v>6.6049337499999998</c:v>
                </c:pt>
                <c:pt idx="6252">
                  <c:v>6.6045787499999999</c:v>
                </c:pt>
                <c:pt idx="6253">
                  <c:v>6.6042118750015995</c:v>
                </c:pt>
                <c:pt idx="6254">
                  <c:v>6.6038743750015998</c:v>
                </c:pt>
                <c:pt idx="6255">
                  <c:v>6.6035018750015997</c:v>
                </c:pt>
                <c:pt idx="6256">
                  <c:v>6.6031187500000001</c:v>
                </c:pt>
                <c:pt idx="6257">
                  <c:v>6.6027231250015994</c:v>
                </c:pt>
                <c:pt idx="6258">
                  <c:v>6.6023693750015999</c:v>
                </c:pt>
                <c:pt idx="6259">
                  <c:v>6.6021318750016</c:v>
                </c:pt>
                <c:pt idx="6260">
                  <c:v>6.6020874999999997</c:v>
                </c:pt>
                <c:pt idx="6261">
                  <c:v>6.6018800000000004</c:v>
                </c:pt>
                <c:pt idx="6262">
                  <c:v>6.6018881250015999</c:v>
                </c:pt>
                <c:pt idx="6263">
                  <c:v>6.6019050000000004</c:v>
                </c:pt>
                <c:pt idx="6264">
                  <c:v>6.6020025000000002</c:v>
                </c:pt>
                <c:pt idx="6265">
                  <c:v>6.6022118750015997</c:v>
                </c:pt>
                <c:pt idx="6266">
                  <c:v>6.6025318750016</c:v>
                </c:pt>
                <c:pt idx="6267">
                  <c:v>6.6028043750015994</c:v>
                </c:pt>
                <c:pt idx="6268">
                  <c:v>6.6028925000000003</c:v>
                </c:pt>
                <c:pt idx="6269">
                  <c:v>6.6032187499999999</c:v>
                </c:pt>
                <c:pt idx="6270">
                  <c:v>6.6035599999999999</c:v>
                </c:pt>
                <c:pt idx="6271">
                  <c:v>6.6037818750015997</c:v>
                </c:pt>
                <c:pt idx="6272">
                  <c:v>6.6041306250015994</c:v>
                </c:pt>
                <c:pt idx="6273">
                  <c:v>6.6044981250015997</c:v>
                </c:pt>
                <c:pt idx="6274">
                  <c:v>6.6048506250015997</c:v>
                </c:pt>
                <c:pt idx="6275">
                  <c:v>6.6049556250016002</c:v>
                </c:pt>
                <c:pt idx="6276">
                  <c:v>6.6046493750015998</c:v>
                </c:pt>
                <c:pt idx="6277">
                  <c:v>6.6047606250015995</c:v>
                </c:pt>
                <c:pt idx="6278">
                  <c:v>6.6050975000000003</c:v>
                </c:pt>
                <c:pt idx="6279">
                  <c:v>6.6053962500000001</c:v>
                </c:pt>
                <c:pt idx="6280">
                  <c:v>6.6057300000000003</c:v>
                </c:pt>
                <c:pt idx="6281">
                  <c:v>6.6055000000000001</c:v>
                </c:pt>
                <c:pt idx="6282">
                  <c:v>6.6057100000000002</c:v>
                </c:pt>
                <c:pt idx="6283">
                  <c:v>6.6053543750015997</c:v>
                </c:pt>
                <c:pt idx="6284">
                  <c:v>6.6055200000000003</c:v>
                </c:pt>
                <c:pt idx="6285">
                  <c:v>6.6056931250015998</c:v>
                </c:pt>
                <c:pt idx="6286">
                  <c:v>6.6060456250015998</c:v>
                </c:pt>
                <c:pt idx="6287">
                  <c:v>6.6064231250015997</c:v>
                </c:pt>
                <c:pt idx="6288">
                  <c:v>6.6068137499999997</c:v>
                </c:pt>
                <c:pt idx="6289">
                  <c:v>6.6071662499999997</c:v>
                </c:pt>
                <c:pt idx="6290">
                  <c:v>6.6075175000000002</c:v>
                </c:pt>
                <c:pt idx="6291">
                  <c:v>6.6078443750015996</c:v>
                </c:pt>
                <c:pt idx="6292">
                  <c:v>6.6081887500000001</c:v>
                </c:pt>
                <c:pt idx="6293">
                  <c:v>6.6085725000000002</c:v>
                </c:pt>
                <c:pt idx="6294">
                  <c:v>6.6089268750015995</c:v>
                </c:pt>
                <c:pt idx="6295">
                  <c:v>6.6093250000000001</c:v>
                </c:pt>
                <c:pt idx="6296">
                  <c:v>6.6096937499999999</c:v>
                </c:pt>
                <c:pt idx="6297">
                  <c:v>6.6100381250015996</c:v>
                </c:pt>
                <c:pt idx="6298">
                  <c:v>6.6103806250016</c:v>
                </c:pt>
                <c:pt idx="6299">
                  <c:v>6.6107550000000002</c:v>
                </c:pt>
                <c:pt idx="6300">
                  <c:v>6.6110837499999997</c:v>
                </c:pt>
                <c:pt idx="6301">
                  <c:v>6.6114499999999996</c:v>
                </c:pt>
                <c:pt idx="6302">
                  <c:v>6.6117918750015994</c:v>
                </c:pt>
                <c:pt idx="6303">
                  <c:v>6.6121518750016</c:v>
                </c:pt>
                <c:pt idx="6304">
                  <c:v>6.6125056250015994</c:v>
                </c:pt>
                <c:pt idx="6305">
                  <c:v>6.6129043750015999</c:v>
                </c:pt>
                <c:pt idx="6306">
                  <c:v>6.6132650000000002</c:v>
                </c:pt>
                <c:pt idx="6307">
                  <c:v>6.6135987500000004</c:v>
                </c:pt>
                <c:pt idx="6308">
                  <c:v>6.6139574999999997</c:v>
                </c:pt>
                <c:pt idx="6309">
                  <c:v>6.6143406250016001</c:v>
                </c:pt>
                <c:pt idx="6310">
                  <c:v>6.6146912499999999</c:v>
                </c:pt>
                <c:pt idx="6311">
                  <c:v>6.6150731250015999</c:v>
                </c:pt>
                <c:pt idx="6312">
                  <c:v>6.6154275</c:v>
                </c:pt>
                <c:pt idx="6313">
                  <c:v>6.6157756250016</c:v>
                </c:pt>
                <c:pt idx="6314">
                  <c:v>6.6161162500000001</c:v>
                </c:pt>
                <c:pt idx="6315">
                  <c:v>6.6164781250016</c:v>
                </c:pt>
                <c:pt idx="6316">
                  <c:v>6.6168568750015995</c:v>
                </c:pt>
                <c:pt idx="6317">
                  <c:v>6.6172412500000002</c:v>
                </c:pt>
                <c:pt idx="6318">
                  <c:v>6.6176550000000001</c:v>
                </c:pt>
                <c:pt idx="6319">
                  <c:v>6.6180281250016</c:v>
                </c:pt>
                <c:pt idx="6320">
                  <c:v>6.6184612500000002</c:v>
                </c:pt>
                <c:pt idx="6321">
                  <c:v>6.6187881250015996</c:v>
                </c:pt>
                <c:pt idx="6322">
                  <c:v>6.6192124999999997</c:v>
                </c:pt>
                <c:pt idx="6323">
                  <c:v>6.6195506250016001</c:v>
                </c:pt>
                <c:pt idx="6324">
                  <c:v>6.6198843750015994</c:v>
                </c:pt>
                <c:pt idx="6325">
                  <c:v>6.6203631250015995</c:v>
                </c:pt>
                <c:pt idx="6326">
                  <c:v>6.6206924999999996</c:v>
                </c:pt>
                <c:pt idx="6327">
                  <c:v>6.6210243750015998</c:v>
                </c:pt>
                <c:pt idx="6328">
                  <c:v>6.6214025000000003</c:v>
                </c:pt>
                <c:pt idx="6329">
                  <c:v>6.6218493750015996</c:v>
                </c:pt>
                <c:pt idx="6330">
                  <c:v>6.6222343750016002</c:v>
                </c:pt>
                <c:pt idx="6331">
                  <c:v>6.6225562499999997</c:v>
                </c:pt>
                <c:pt idx="6332">
                  <c:v>6.6229493750015997</c:v>
                </c:pt>
                <c:pt idx="6333">
                  <c:v>6.6233718750015997</c:v>
                </c:pt>
                <c:pt idx="6334">
                  <c:v>6.6238018750015994</c:v>
                </c:pt>
                <c:pt idx="6335">
                  <c:v>6.62418</c:v>
                </c:pt>
                <c:pt idx="6336">
                  <c:v>6.6245743750015995</c:v>
                </c:pt>
                <c:pt idx="6337">
                  <c:v>6.62473125</c:v>
                </c:pt>
                <c:pt idx="6338">
                  <c:v>6.6248512499999999</c:v>
                </c:pt>
                <c:pt idx="6339">
                  <c:v>6.6251775000000004</c:v>
                </c:pt>
                <c:pt idx="6340">
                  <c:v>6.6254987500000002</c:v>
                </c:pt>
                <c:pt idx="6341">
                  <c:v>6.6258299999999997</c:v>
                </c:pt>
                <c:pt idx="6342">
                  <c:v>6.6261599999999996</c:v>
                </c:pt>
                <c:pt idx="6343">
                  <c:v>6.6265450000000001</c:v>
                </c:pt>
                <c:pt idx="6344">
                  <c:v>6.6269549999999997</c:v>
                </c:pt>
                <c:pt idx="6345">
                  <c:v>6.6272824999999997</c:v>
                </c:pt>
                <c:pt idx="6346">
                  <c:v>6.6276950000000001</c:v>
                </c:pt>
                <c:pt idx="6347">
                  <c:v>6.6280581250015995</c:v>
                </c:pt>
                <c:pt idx="6348">
                  <c:v>6.6283962499999998</c:v>
                </c:pt>
                <c:pt idx="6349">
                  <c:v>6.6287243750015996</c:v>
                </c:pt>
                <c:pt idx="6350">
                  <c:v>6.6290556250015999</c:v>
                </c:pt>
                <c:pt idx="6351">
                  <c:v>6.6294112500000004</c:v>
                </c:pt>
                <c:pt idx="6352">
                  <c:v>6.6297481250015995</c:v>
                </c:pt>
                <c:pt idx="6353">
                  <c:v>6.6301331250016</c:v>
                </c:pt>
                <c:pt idx="6354">
                  <c:v>6.6304800000000004</c:v>
                </c:pt>
                <c:pt idx="6355">
                  <c:v>6.6308243750016</c:v>
                </c:pt>
                <c:pt idx="6356">
                  <c:v>6.6312431250015997</c:v>
                </c:pt>
                <c:pt idx="6357">
                  <c:v>6.6316174999999999</c:v>
                </c:pt>
                <c:pt idx="6358">
                  <c:v>6.6319437499999996</c:v>
                </c:pt>
                <c:pt idx="6359">
                  <c:v>6.6322681250016</c:v>
                </c:pt>
                <c:pt idx="6360">
                  <c:v>6.6325968750015996</c:v>
                </c:pt>
                <c:pt idx="6361">
                  <c:v>6.6329193750015998</c:v>
                </c:pt>
                <c:pt idx="6362">
                  <c:v>6.6332812499999996</c:v>
                </c:pt>
                <c:pt idx="6363">
                  <c:v>6.6333281250015999</c:v>
                </c:pt>
                <c:pt idx="6364">
                  <c:v>6.6337524999999999</c:v>
                </c:pt>
                <c:pt idx="6365">
                  <c:v>6.6341156250015993</c:v>
                </c:pt>
                <c:pt idx="6366">
                  <c:v>6.6344837500000002</c:v>
                </c:pt>
                <c:pt idx="6367">
                  <c:v>6.63486625</c:v>
                </c:pt>
                <c:pt idx="6368">
                  <c:v>6.6352587500000002</c:v>
                </c:pt>
                <c:pt idx="6369">
                  <c:v>6.63559375</c:v>
                </c:pt>
                <c:pt idx="6370">
                  <c:v>6.6359218750015998</c:v>
                </c:pt>
                <c:pt idx="6371">
                  <c:v>6.6363075</c:v>
                </c:pt>
                <c:pt idx="6372">
                  <c:v>6.6366812499999996</c:v>
                </c:pt>
                <c:pt idx="6373">
                  <c:v>6.6370550000000001</c:v>
                </c:pt>
                <c:pt idx="6374">
                  <c:v>6.6373962500000001</c:v>
                </c:pt>
                <c:pt idx="6375">
                  <c:v>6.6377437500000003</c:v>
                </c:pt>
                <c:pt idx="6376">
                  <c:v>6.6381212500000002</c:v>
                </c:pt>
                <c:pt idx="6377">
                  <c:v>6.6384524999999996</c:v>
                </c:pt>
                <c:pt idx="6378">
                  <c:v>6.6387931250015999</c:v>
                </c:pt>
                <c:pt idx="6379">
                  <c:v>6.6391600000000004</c:v>
                </c:pt>
                <c:pt idx="6380">
                  <c:v>6.6394856250015994</c:v>
                </c:pt>
                <c:pt idx="6381">
                  <c:v>6.6398193750015997</c:v>
                </c:pt>
                <c:pt idx="6382">
                  <c:v>6.6402118750015999</c:v>
                </c:pt>
                <c:pt idx="6383">
                  <c:v>6.6405568750016002</c:v>
                </c:pt>
                <c:pt idx="6384">
                  <c:v>6.6409618750016</c:v>
                </c:pt>
                <c:pt idx="6385">
                  <c:v>6.6413206250016001</c:v>
                </c:pt>
                <c:pt idx="6386">
                  <c:v>6.6416543750015995</c:v>
                </c:pt>
                <c:pt idx="6387">
                  <c:v>6.6419924999999997</c:v>
                </c:pt>
                <c:pt idx="6388">
                  <c:v>6.6423775000000003</c:v>
                </c:pt>
                <c:pt idx="6389">
                  <c:v>6.6428012499999998</c:v>
                </c:pt>
                <c:pt idx="6390">
                  <c:v>6.6431812499999996</c:v>
                </c:pt>
                <c:pt idx="6391">
                  <c:v>6.6434493750015999</c:v>
                </c:pt>
                <c:pt idx="6392">
                  <c:v>6.6438056250016002</c:v>
                </c:pt>
                <c:pt idx="6393">
                  <c:v>6.6439037499999998</c:v>
                </c:pt>
                <c:pt idx="6394">
                  <c:v>6.6437243750016002</c:v>
                </c:pt>
                <c:pt idx="6395">
                  <c:v>6.6436343750016</c:v>
                </c:pt>
                <c:pt idx="6396">
                  <c:v>6.64363875</c:v>
                </c:pt>
                <c:pt idx="6397">
                  <c:v>6.6438306250016002</c:v>
                </c:pt>
                <c:pt idx="6398">
                  <c:v>6.64415625</c:v>
                </c:pt>
                <c:pt idx="6399">
                  <c:v>6.6444774999999998</c:v>
                </c:pt>
                <c:pt idx="6400">
                  <c:v>6.6448062500000002</c:v>
                </c:pt>
                <c:pt idx="6401">
                  <c:v>6.6451556250015997</c:v>
                </c:pt>
                <c:pt idx="6402">
                  <c:v>6.6455062500000004</c:v>
                </c:pt>
                <c:pt idx="6403">
                  <c:v>6.6458656250015995</c:v>
                </c:pt>
                <c:pt idx="6404">
                  <c:v>6.64619625</c:v>
                </c:pt>
                <c:pt idx="6405">
                  <c:v>6.6465518750015997</c:v>
                </c:pt>
                <c:pt idx="6406">
                  <c:v>6.6468912500000004</c:v>
                </c:pt>
                <c:pt idx="6407">
                  <c:v>6.6472237500000002</c:v>
                </c:pt>
                <c:pt idx="6408">
                  <c:v>6.6475537500000002</c:v>
                </c:pt>
                <c:pt idx="6409">
                  <c:v>6.6479806250015994</c:v>
                </c:pt>
                <c:pt idx="6410">
                  <c:v>6.6483449999999999</c:v>
                </c:pt>
                <c:pt idx="6411">
                  <c:v>6.6486806250015995</c:v>
                </c:pt>
                <c:pt idx="6412">
                  <c:v>6.6490062500000002</c:v>
                </c:pt>
                <c:pt idx="6413">
                  <c:v>6.6493599999999997</c:v>
                </c:pt>
                <c:pt idx="6414">
                  <c:v>6.6497556250015997</c:v>
                </c:pt>
                <c:pt idx="6415">
                  <c:v>6.6500849999999998</c:v>
                </c:pt>
                <c:pt idx="6416">
                  <c:v>6.6504956250016001</c:v>
                </c:pt>
                <c:pt idx="6417">
                  <c:v>6.6508256250016</c:v>
                </c:pt>
                <c:pt idx="6418">
                  <c:v>6.6512243750015996</c:v>
                </c:pt>
                <c:pt idx="6419">
                  <c:v>6.6516006250016</c:v>
                </c:pt>
                <c:pt idx="6420">
                  <c:v>6.6520537500000003</c:v>
                </c:pt>
                <c:pt idx="6421">
                  <c:v>6.6523781250015999</c:v>
                </c:pt>
                <c:pt idx="6422">
                  <c:v>6.6527331250015997</c:v>
                </c:pt>
                <c:pt idx="6423">
                  <c:v>6.6530649999999998</c:v>
                </c:pt>
                <c:pt idx="6424">
                  <c:v>6.6534899999999997</c:v>
                </c:pt>
                <c:pt idx="6425">
                  <c:v>6.6538262499999998</c:v>
                </c:pt>
                <c:pt idx="6426">
                  <c:v>6.6541918750016</c:v>
                </c:pt>
                <c:pt idx="6427">
                  <c:v>6.6545568750015995</c:v>
                </c:pt>
                <c:pt idx="6428">
                  <c:v>6.6548793750015998</c:v>
                </c:pt>
                <c:pt idx="6429">
                  <c:v>6.6552643750015994</c:v>
                </c:pt>
                <c:pt idx="6430">
                  <c:v>6.6555843750015997</c:v>
                </c:pt>
                <c:pt idx="6431">
                  <c:v>6.6557624999999998</c:v>
                </c:pt>
                <c:pt idx="6432">
                  <c:v>6.6560343750015996</c:v>
                </c:pt>
                <c:pt idx="6433">
                  <c:v>6.6563749999999997</c:v>
                </c:pt>
                <c:pt idx="6434">
                  <c:v>6.6568256250015994</c:v>
                </c:pt>
                <c:pt idx="6435">
                  <c:v>6.6571806250016001</c:v>
                </c:pt>
                <c:pt idx="6436">
                  <c:v>6.6576106250015998</c:v>
                </c:pt>
                <c:pt idx="6437">
                  <c:v>6.6579593750015995</c:v>
                </c:pt>
                <c:pt idx="6438">
                  <c:v>6.6582793750015998</c:v>
                </c:pt>
                <c:pt idx="6439">
                  <c:v>6.6586062500000001</c:v>
                </c:pt>
                <c:pt idx="6440">
                  <c:v>6.6589631250016001</c:v>
                </c:pt>
                <c:pt idx="6441">
                  <c:v>6.6592981250015999</c:v>
                </c:pt>
                <c:pt idx="6442">
                  <c:v>6.6597056250015996</c:v>
                </c:pt>
                <c:pt idx="6443">
                  <c:v>6.6600700000000002</c:v>
                </c:pt>
                <c:pt idx="6444">
                  <c:v>6.6604343750016</c:v>
                </c:pt>
                <c:pt idx="6445">
                  <c:v>6.6608031250015998</c:v>
                </c:pt>
                <c:pt idx="6446">
                  <c:v>6.6611349999999998</c:v>
                </c:pt>
                <c:pt idx="6447">
                  <c:v>6.66146875</c:v>
                </c:pt>
                <c:pt idx="6448">
                  <c:v>6.6618318750015995</c:v>
                </c:pt>
                <c:pt idx="6449">
                  <c:v>6.6621931250015995</c:v>
                </c:pt>
                <c:pt idx="6450">
                  <c:v>6.6625293750015997</c:v>
                </c:pt>
                <c:pt idx="6451">
                  <c:v>6.6628637499999996</c:v>
                </c:pt>
                <c:pt idx="6452">
                  <c:v>6.6632006250015996</c:v>
                </c:pt>
                <c:pt idx="6453">
                  <c:v>6.6635362499999999</c:v>
                </c:pt>
                <c:pt idx="6454">
                  <c:v>6.6638706250016</c:v>
                </c:pt>
                <c:pt idx="6455">
                  <c:v>6.6642124999999997</c:v>
                </c:pt>
                <c:pt idx="6456">
                  <c:v>6.6645718750015996</c:v>
                </c:pt>
                <c:pt idx="6457">
                  <c:v>6.6649006250016001</c:v>
                </c:pt>
                <c:pt idx="6458">
                  <c:v>6.6653918750015997</c:v>
                </c:pt>
                <c:pt idx="6459">
                  <c:v>6.6658074999999997</c:v>
                </c:pt>
                <c:pt idx="6460">
                  <c:v>6.6661712499999997</c:v>
                </c:pt>
                <c:pt idx="6461">
                  <c:v>6.6666131250016001</c:v>
                </c:pt>
                <c:pt idx="6462">
                  <c:v>6.6669793750016</c:v>
                </c:pt>
                <c:pt idx="6463">
                  <c:v>6.6673662499999997</c:v>
                </c:pt>
                <c:pt idx="6464">
                  <c:v>6.6677806250015994</c:v>
                </c:pt>
                <c:pt idx="6465">
                  <c:v>6.6681324999999996</c:v>
                </c:pt>
                <c:pt idx="6466">
                  <c:v>6.6685456250015998</c:v>
                </c:pt>
                <c:pt idx="6467">
                  <c:v>6.6689181250015999</c:v>
                </c:pt>
                <c:pt idx="6468">
                  <c:v>6.6692843750015998</c:v>
                </c:pt>
                <c:pt idx="6469">
                  <c:v>6.6696400000000002</c:v>
                </c:pt>
                <c:pt idx="6470">
                  <c:v>6.6700287500000002</c:v>
                </c:pt>
                <c:pt idx="6471">
                  <c:v>6.6704981250015996</c:v>
                </c:pt>
                <c:pt idx="6472">
                  <c:v>6.6709262499999999</c:v>
                </c:pt>
                <c:pt idx="6473">
                  <c:v>6.6712543750015998</c:v>
                </c:pt>
                <c:pt idx="6474">
                  <c:v>6.6716387499999996</c:v>
                </c:pt>
                <c:pt idx="6475">
                  <c:v>6.6720750000000004</c:v>
                </c:pt>
                <c:pt idx="6476">
                  <c:v>6.6724075000000003</c:v>
                </c:pt>
                <c:pt idx="6477">
                  <c:v>6.6727737500000002</c:v>
                </c:pt>
                <c:pt idx="6478">
                  <c:v>6.6731218750016001</c:v>
                </c:pt>
                <c:pt idx="6479">
                  <c:v>6.6735393750015994</c:v>
                </c:pt>
                <c:pt idx="6480">
                  <c:v>6.67394</c:v>
                </c:pt>
                <c:pt idx="6481">
                  <c:v>6.6743118750015995</c:v>
                </c:pt>
                <c:pt idx="6482">
                  <c:v>6.6747556250016</c:v>
                </c:pt>
                <c:pt idx="6483">
                  <c:v>6.6751618750016002</c:v>
                </c:pt>
                <c:pt idx="6484">
                  <c:v>6.6755568750015994</c:v>
                </c:pt>
                <c:pt idx="6485">
                  <c:v>6.6759537499999997</c:v>
                </c:pt>
                <c:pt idx="6486">
                  <c:v>6.6762924999999997</c:v>
                </c:pt>
                <c:pt idx="6487">
                  <c:v>6.6765699999999999</c:v>
                </c:pt>
                <c:pt idx="6488">
                  <c:v>6.6769499999999997</c:v>
                </c:pt>
                <c:pt idx="6489">
                  <c:v>6.6772762500000002</c:v>
                </c:pt>
                <c:pt idx="6490">
                  <c:v>6.6776468750015994</c:v>
                </c:pt>
                <c:pt idx="6491">
                  <c:v>6.6779918750015996</c:v>
                </c:pt>
                <c:pt idx="6492">
                  <c:v>6.6783281250015998</c:v>
                </c:pt>
                <c:pt idx="6493">
                  <c:v>6.6786756250015999</c:v>
                </c:pt>
                <c:pt idx="6494">
                  <c:v>6.6790425000000004</c:v>
                </c:pt>
                <c:pt idx="6495">
                  <c:v>6.6794368750016</c:v>
                </c:pt>
                <c:pt idx="6496">
                  <c:v>6.6798025000000001</c:v>
                </c:pt>
                <c:pt idx="6497">
                  <c:v>6.6801431250015995</c:v>
                </c:pt>
                <c:pt idx="6498">
                  <c:v>6.6805025000000002</c:v>
                </c:pt>
                <c:pt idx="6499">
                  <c:v>6.6808437500000002</c:v>
                </c:pt>
                <c:pt idx="6500">
                  <c:v>6.6812137500000004</c:v>
                </c:pt>
                <c:pt idx="6501">
                  <c:v>6.6815443750016001</c:v>
                </c:pt>
                <c:pt idx="6502">
                  <c:v>6.6818762500000002</c:v>
                </c:pt>
                <c:pt idx="6503">
                  <c:v>6.6822143750015996</c:v>
                </c:pt>
                <c:pt idx="6504">
                  <c:v>6.6825799999999997</c:v>
                </c:pt>
                <c:pt idx="6505">
                  <c:v>6.6829274999999999</c:v>
                </c:pt>
                <c:pt idx="6506">
                  <c:v>6.6832812500000003</c:v>
                </c:pt>
                <c:pt idx="6507">
                  <c:v>6.6836925000000003</c:v>
                </c:pt>
                <c:pt idx="6508">
                  <c:v>6.6840487499999997</c:v>
                </c:pt>
                <c:pt idx="6509">
                  <c:v>6.6843756250016</c:v>
                </c:pt>
                <c:pt idx="6510">
                  <c:v>6.6847062499999996</c:v>
                </c:pt>
                <c:pt idx="6511">
                  <c:v>6.6850456250015995</c:v>
                </c:pt>
                <c:pt idx="6512">
                  <c:v>6.6853768750015998</c:v>
                </c:pt>
                <c:pt idx="6513">
                  <c:v>6.6857018750016</c:v>
                </c:pt>
                <c:pt idx="6514">
                  <c:v>6.6860668750015995</c:v>
                </c:pt>
                <c:pt idx="6515">
                  <c:v>6.6864687500000004</c:v>
                </c:pt>
                <c:pt idx="6516">
                  <c:v>6.6868249999999998</c:v>
                </c:pt>
                <c:pt idx="6517">
                  <c:v>6.6871987500000003</c:v>
                </c:pt>
                <c:pt idx="6518">
                  <c:v>6.6875656250016</c:v>
                </c:pt>
                <c:pt idx="6519">
                  <c:v>6.6879781250015995</c:v>
                </c:pt>
                <c:pt idx="6520">
                  <c:v>6.6884050000000004</c:v>
                </c:pt>
                <c:pt idx="6521">
                  <c:v>6.6887906250015998</c:v>
                </c:pt>
                <c:pt idx="6522">
                  <c:v>6.6891150000000001</c:v>
                </c:pt>
                <c:pt idx="6523">
                  <c:v>6.6894806250015995</c:v>
                </c:pt>
                <c:pt idx="6524">
                  <c:v>6.6898656250016</c:v>
                </c:pt>
                <c:pt idx="6525">
                  <c:v>6.6903031250015994</c:v>
                </c:pt>
                <c:pt idx="6526">
                  <c:v>6.6906531250015995</c:v>
                </c:pt>
                <c:pt idx="6527">
                  <c:v>6.6909987500000003</c:v>
                </c:pt>
                <c:pt idx="6528">
                  <c:v>6.6913318750016</c:v>
                </c:pt>
                <c:pt idx="6529">
                  <c:v>6.6916925000000003</c:v>
                </c:pt>
                <c:pt idx="6530">
                  <c:v>6.6920143750015999</c:v>
                </c:pt>
                <c:pt idx="6531">
                  <c:v>6.6924168750015998</c:v>
                </c:pt>
                <c:pt idx="6532">
                  <c:v>6.6927893750015999</c:v>
                </c:pt>
                <c:pt idx="6533">
                  <c:v>6.6931475000000002</c:v>
                </c:pt>
                <c:pt idx="6534">
                  <c:v>6.6934768750015996</c:v>
                </c:pt>
                <c:pt idx="6535">
                  <c:v>6.69379875</c:v>
                </c:pt>
                <c:pt idx="6536">
                  <c:v>6.6941368750015995</c:v>
                </c:pt>
                <c:pt idx="6537">
                  <c:v>6.6943487499999996</c:v>
                </c:pt>
                <c:pt idx="6538">
                  <c:v>6.6946943750015997</c:v>
                </c:pt>
                <c:pt idx="6539">
                  <c:v>6.6950275000000001</c:v>
                </c:pt>
                <c:pt idx="6540">
                  <c:v>6.6953849999999999</c:v>
                </c:pt>
                <c:pt idx="6541">
                  <c:v>6.6958074999999999</c:v>
                </c:pt>
                <c:pt idx="6542">
                  <c:v>6.6961643750016</c:v>
                </c:pt>
                <c:pt idx="6543">
                  <c:v>6.6965837500000003</c:v>
                </c:pt>
                <c:pt idx="6544">
                  <c:v>6.6969331250015998</c:v>
                </c:pt>
                <c:pt idx="6545">
                  <c:v>6.6973181250015994</c:v>
                </c:pt>
                <c:pt idx="6546">
                  <c:v>6.6976831250015998</c:v>
                </c:pt>
                <c:pt idx="6547">
                  <c:v>6.6980381250015997</c:v>
                </c:pt>
                <c:pt idx="6548">
                  <c:v>6.6983775000000003</c:v>
                </c:pt>
                <c:pt idx="6549">
                  <c:v>6.6987156250015998</c:v>
                </c:pt>
                <c:pt idx="6550">
                  <c:v>6.6991112499999996</c:v>
                </c:pt>
                <c:pt idx="6551">
                  <c:v>6.6994812499999998</c:v>
                </c:pt>
                <c:pt idx="6552">
                  <c:v>6.6998143750015995</c:v>
                </c:pt>
                <c:pt idx="6553">
                  <c:v>6.7002137499999996</c:v>
                </c:pt>
                <c:pt idx="6554">
                  <c:v>6.7005575000000004</c:v>
                </c:pt>
                <c:pt idx="6555">
                  <c:v>6.7009218750016002</c:v>
                </c:pt>
                <c:pt idx="6556">
                  <c:v>6.7012868750015997</c:v>
                </c:pt>
                <c:pt idx="6557">
                  <c:v>6.7016843750015997</c:v>
                </c:pt>
                <c:pt idx="6558">
                  <c:v>6.7020387499999998</c:v>
                </c:pt>
                <c:pt idx="6559">
                  <c:v>6.7024487500000003</c:v>
                </c:pt>
                <c:pt idx="6560">
                  <c:v>6.7028106250016002</c:v>
                </c:pt>
                <c:pt idx="6561">
                  <c:v>6.7031625000000004</c:v>
                </c:pt>
                <c:pt idx="6562">
                  <c:v>6.7035312500000002</c:v>
                </c:pt>
                <c:pt idx="6563">
                  <c:v>6.7039268750016001</c:v>
                </c:pt>
                <c:pt idx="6564">
                  <c:v>6.7043062500000001</c:v>
                </c:pt>
                <c:pt idx="6565">
                  <c:v>6.7046374999999996</c:v>
                </c:pt>
                <c:pt idx="6566">
                  <c:v>6.70501375</c:v>
                </c:pt>
                <c:pt idx="6567">
                  <c:v>6.7054318750016</c:v>
                </c:pt>
                <c:pt idx="6568">
                  <c:v>6.7058831250016002</c:v>
                </c:pt>
                <c:pt idx="6569">
                  <c:v>6.7062737500000003</c:v>
                </c:pt>
                <c:pt idx="6570">
                  <c:v>6.7066100000000004</c:v>
                </c:pt>
                <c:pt idx="6571">
                  <c:v>6.7069375000000004</c:v>
                </c:pt>
                <c:pt idx="6572">
                  <c:v>6.70735875</c:v>
                </c:pt>
                <c:pt idx="6573">
                  <c:v>6.7078125000000002</c:v>
                </c:pt>
                <c:pt idx="6574">
                  <c:v>6.7082312499999999</c:v>
                </c:pt>
                <c:pt idx="6575">
                  <c:v>6.7085850000000002</c:v>
                </c:pt>
                <c:pt idx="6576">
                  <c:v>6.7089131250016001</c:v>
                </c:pt>
                <c:pt idx="6577">
                  <c:v>6.7093218750016002</c:v>
                </c:pt>
                <c:pt idx="6578">
                  <c:v>6.7097100000000003</c:v>
                </c:pt>
                <c:pt idx="6579">
                  <c:v>6.7100299999999997</c:v>
                </c:pt>
                <c:pt idx="6580">
                  <c:v>6.7104206250015999</c:v>
                </c:pt>
                <c:pt idx="6581">
                  <c:v>6.71080875</c:v>
                </c:pt>
                <c:pt idx="6582">
                  <c:v>6.7111487500000004</c:v>
                </c:pt>
                <c:pt idx="6583">
                  <c:v>6.7115531250015996</c:v>
                </c:pt>
                <c:pt idx="6584">
                  <c:v>6.7119762500000002</c:v>
                </c:pt>
                <c:pt idx="6585">
                  <c:v>6.7123150000000003</c:v>
                </c:pt>
                <c:pt idx="6586">
                  <c:v>6.7118793750016001</c:v>
                </c:pt>
                <c:pt idx="6587">
                  <c:v>6.7114912499999999</c:v>
                </c:pt>
                <c:pt idx="6588">
                  <c:v>6.7111156250016002</c:v>
                </c:pt>
                <c:pt idx="6589">
                  <c:v>6.7114368750016</c:v>
                </c:pt>
                <c:pt idx="6590">
                  <c:v>6.7118237499999998</c:v>
                </c:pt>
                <c:pt idx="6591">
                  <c:v>6.7122018750015995</c:v>
                </c:pt>
                <c:pt idx="6592">
                  <c:v>6.7125693750015998</c:v>
                </c:pt>
                <c:pt idx="6593">
                  <c:v>6.7128975000000004</c:v>
                </c:pt>
                <c:pt idx="6594">
                  <c:v>6.7132268750015998</c:v>
                </c:pt>
                <c:pt idx="6595">
                  <c:v>6.7135568750015997</c:v>
                </c:pt>
                <c:pt idx="6596">
                  <c:v>6.7139212500000003</c:v>
                </c:pt>
                <c:pt idx="6597">
                  <c:v>6.7143062499999999</c:v>
                </c:pt>
                <c:pt idx="6598">
                  <c:v>6.7146356250016002</c:v>
                </c:pt>
                <c:pt idx="6599">
                  <c:v>6.7150331250016002</c:v>
                </c:pt>
                <c:pt idx="6600">
                  <c:v>6.7154431250015998</c:v>
                </c:pt>
                <c:pt idx="6601">
                  <c:v>6.7158118750015996</c:v>
                </c:pt>
                <c:pt idx="6602">
                  <c:v>6.7162006250015995</c:v>
                </c:pt>
                <c:pt idx="6603">
                  <c:v>6.7166112499999997</c:v>
                </c:pt>
                <c:pt idx="6604">
                  <c:v>6.7169806250016002</c:v>
                </c:pt>
                <c:pt idx="6605">
                  <c:v>6.7173400000000001</c:v>
                </c:pt>
                <c:pt idx="6606">
                  <c:v>6.7176637499999998</c:v>
                </c:pt>
                <c:pt idx="6607">
                  <c:v>6.7180125000000004</c:v>
                </c:pt>
                <c:pt idx="6608">
                  <c:v>6.7184481250015997</c:v>
                </c:pt>
                <c:pt idx="6609">
                  <c:v>6.7188543750015999</c:v>
                </c:pt>
                <c:pt idx="6610">
                  <c:v>6.7191912499999997</c:v>
                </c:pt>
                <c:pt idx="6611">
                  <c:v>6.7195749999999999</c:v>
                </c:pt>
                <c:pt idx="6612">
                  <c:v>6.7200093750015997</c:v>
                </c:pt>
                <c:pt idx="6613">
                  <c:v>6.7203318750015999</c:v>
                </c:pt>
                <c:pt idx="6614">
                  <c:v>6.7206868750015998</c:v>
                </c:pt>
                <c:pt idx="6615">
                  <c:v>6.7210518750016002</c:v>
                </c:pt>
                <c:pt idx="6616">
                  <c:v>6.7214431250016</c:v>
                </c:pt>
                <c:pt idx="6617">
                  <c:v>6.7218499999999999</c:v>
                </c:pt>
                <c:pt idx="6618">
                  <c:v>6.7222049999999998</c:v>
                </c:pt>
                <c:pt idx="6619">
                  <c:v>6.7226425000000001</c:v>
                </c:pt>
                <c:pt idx="6620">
                  <c:v>6.7230425</c:v>
                </c:pt>
                <c:pt idx="6621">
                  <c:v>6.7234318750015998</c:v>
                </c:pt>
                <c:pt idx="6622">
                  <c:v>6.7237687499999996</c:v>
                </c:pt>
                <c:pt idx="6623">
                  <c:v>6.7241462500000004</c:v>
                </c:pt>
                <c:pt idx="6624">
                  <c:v>6.7244837500000001</c:v>
                </c:pt>
                <c:pt idx="6625">
                  <c:v>6.7248618750015998</c:v>
                </c:pt>
                <c:pt idx="6626">
                  <c:v>6.7252906250016</c:v>
                </c:pt>
                <c:pt idx="6627">
                  <c:v>6.7256887499999998</c:v>
                </c:pt>
                <c:pt idx="6628">
                  <c:v>6.7261131250016</c:v>
                </c:pt>
                <c:pt idx="6629">
                  <c:v>6.7264537500000001</c:v>
                </c:pt>
                <c:pt idx="6630">
                  <c:v>6.7265618750015994</c:v>
                </c:pt>
                <c:pt idx="6631">
                  <c:v>6.7268756250015995</c:v>
                </c:pt>
                <c:pt idx="6632">
                  <c:v>6.7272387499999997</c:v>
                </c:pt>
                <c:pt idx="6633">
                  <c:v>6.7276437500000004</c:v>
                </c:pt>
                <c:pt idx="6634">
                  <c:v>6.7279706250015998</c:v>
                </c:pt>
                <c:pt idx="6635">
                  <c:v>6.7283324999999996</c:v>
                </c:pt>
                <c:pt idx="6636">
                  <c:v>6.7286950000000001</c:v>
                </c:pt>
                <c:pt idx="6637">
                  <c:v>6.7290725</c:v>
                </c:pt>
                <c:pt idx="6638">
                  <c:v>6.7294062500000003</c:v>
                </c:pt>
                <c:pt idx="6639">
                  <c:v>6.7298306250015996</c:v>
                </c:pt>
                <c:pt idx="6640">
                  <c:v>6.7302974999999998</c:v>
                </c:pt>
                <c:pt idx="6641">
                  <c:v>6.7306900000000001</c:v>
                </c:pt>
                <c:pt idx="6642">
                  <c:v>6.7310643750015995</c:v>
                </c:pt>
                <c:pt idx="6643">
                  <c:v>6.7314425</c:v>
                </c:pt>
                <c:pt idx="6644">
                  <c:v>6.7318268750015999</c:v>
                </c:pt>
                <c:pt idx="6645">
                  <c:v>6.7322206250015997</c:v>
                </c:pt>
                <c:pt idx="6646">
                  <c:v>6.73267375</c:v>
                </c:pt>
                <c:pt idx="6647">
                  <c:v>6.7331200000000004</c:v>
                </c:pt>
                <c:pt idx="6648">
                  <c:v>6.73347125</c:v>
                </c:pt>
                <c:pt idx="6649">
                  <c:v>6.7338837500000004</c:v>
                </c:pt>
                <c:pt idx="6650">
                  <c:v>6.7342343750015994</c:v>
                </c:pt>
                <c:pt idx="6651">
                  <c:v>6.7346281250016</c:v>
                </c:pt>
                <c:pt idx="6652">
                  <c:v>6.7350206250015994</c:v>
                </c:pt>
                <c:pt idx="6653">
                  <c:v>6.7353606250015998</c:v>
                </c:pt>
                <c:pt idx="6654">
                  <c:v>6.7357224999999996</c:v>
                </c:pt>
                <c:pt idx="6655">
                  <c:v>6.7360674999999999</c:v>
                </c:pt>
                <c:pt idx="6656">
                  <c:v>6.7364474999999997</c:v>
                </c:pt>
                <c:pt idx="6657">
                  <c:v>6.7368018750015999</c:v>
                </c:pt>
                <c:pt idx="6658">
                  <c:v>6.7371743750016</c:v>
                </c:pt>
                <c:pt idx="6659">
                  <c:v>6.7375262500000002</c:v>
                </c:pt>
                <c:pt idx="6660">
                  <c:v>6.7379368750015995</c:v>
                </c:pt>
                <c:pt idx="6661">
                  <c:v>6.7382568750015999</c:v>
                </c:pt>
                <c:pt idx="6662">
                  <c:v>6.73860875</c:v>
                </c:pt>
                <c:pt idx="6663">
                  <c:v>6.7389443750015996</c:v>
                </c:pt>
                <c:pt idx="6664">
                  <c:v>6.7393631250016002</c:v>
                </c:pt>
                <c:pt idx="6665">
                  <c:v>6.7397137499999999</c:v>
                </c:pt>
                <c:pt idx="6666">
                  <c:v>6.7400581250015996</c:v>
                </c:pt>
                <c:pt idx="6667">
                  <c:v>6.7404543750016002</c:v>
                </c:pt>
                <c:pt idx="6668">
                  <c:v>6.7408081250015996</c:v>
                </c:pt>
                <c:pt idx="6669">
                  <c:v>6.7411531250015999</c:v>
                </c:pt>
                <c:pt idx="6670">
                  <c:v>6.7415337500000003</c:v>
                </c:pt>
                <c:pt idx="6671">
                  <c:v>6.7418918750015999</c:v>
                </c:pt>
                <c:pt idx="6672">
                  <c:v>6.7422387500000003</c:v>
                </c:pt>
                <c:pt idx="6673">
                  <c:v>6.7425831250016</c:v>
                </c:pt>
                <c:pt idx="6674">
                  <c:v>6.74290375</c:v>
                </c:pt>
                <c:pt idx="6675">
                  <c:v>6.74325625</c:v>
                </c:pt>
                <c:pt idx="6676">
                  <c:v>6.7435812500000001</c:v>
                </c:pt>
                <c:pt idx="6677">
                  <c:v>6.7435062500000003</c:v>
                </c:pt>
                <c:pt idx="6678">
                  <c:v>6.7438418750015998</c:v>
                </c:pt>
                <c:pt idx="6679">
                  <c:v>6.744205</c:v>
                </c:pt>
                <c:pt idx="6680">
                  <c:v>6.7445881250015995</c:v>
                </c:pt>
                <c:pt idx="6681">
                  <c:v>6.7448668750016001</c:v>
                </c:pt>
                <c:pt idx="6682">
                  <c:v>6.7452493750015998</c:v>
                </c:pt>
                <c:pt idx="6683">
                  <c:v>6.7455943750016001</c:v>
                </c:pt>
                <c:pt idx="6684">
                  <c:v>6.7459899999999999</c:v>
                </c:pt>
                <c:pt idx="6685">
                  <c:v>6.74634</c:v>
                </c:pt>
                <c:pt idx="6686">
                  <c:v>6.7467312499999998</c:v>
                </c:pt>
                <c:pt idx="6687">
                  <c:v>6.7470893750015994</c:v>
                </c:pt>
                <c:pt idx="6688">
                  <c:v>6.7474412499999996</c:v>
                </c:pt>
                <c:pt idx="6689">
                  <c:v>6.7477625000000003</c:v>
                </c:pt>
                <c:pt idx="6690">
                  <c:v>6.7480943750015996</c:v>
                </c:pt>
                <c:pt idx="6691">
                  <c:v>6.7484768750016002</c:v>
                </c:pt>
                <c:pt idx="6692">
                  <c:v>6.7488181250016002</c:v>
                </c:pt>
                <c:pt idx="6693">
                  <c:v>6.7492318750016</c:v>
                </c:pt>
                <c:pt idx="6694">
                  <c:v>6.7496175000000003</c:v>
                </c:pt>
                <c:pt idx="6695">
                  <c:v>6.7499906250016002</c:v>
                </c:pt>
                <c:pt idx="6696">
                  <c:v>6.7504049999999998</c:v>
                </c:pt>
                <c:pt idx="6697">
                  <c:v>6.7507631250015994</c:v>
                </c:pt>
                <c:pt idx="6698">
                  <c:v>6.7510925000000004</c:v>
                </c:pt>
                <c:pt idx="6699">
                  <c:v>6.7514849999999997</c:v>
                </c:pt>
                <c:pt idx="6700">
                  <c:v>6.7519168750015996</c:v>
                </c:pt>
                <c:pt idx="6701">
                  <c:v>6.7523200000000001</c:v>
                </c:pt>
                <c:pt idx="6702">
                  <c:v>6.7526925000000002</c:v>
                </c:pt>
                <c:pt idx="6703">
                  <c:v>6.7531643750015995</c:v>
                </c:pt>
                <c:pt idx="6704">
                  <c:v>6.7535037500000001</c:v>
                </c:pt>
                <c:pt idx="6705">
                  <c:v>6.7539343750015997</c:v>
                </c:pt>
                <c:pt idx="6706">
                  <c:v>6.7542718750016002</c:v>
                </c:pt>
                <c:pt idx="6707">
                  <c:v>6.7546431250015999</c:v>
                </c:pt>
                <c:pt idx="6708">
                  <c:v>6.7550125000000003</c:v>
                </c:pt>
                <c:pt idx="6709">
                  <c:v>6.7553718750015994</c:v>
                </c:pt>
                <c:pt idx="6710">
                  <c:v>6.7557049999999998</c:v>
                </c:pt>
                <c:pt idx="6711">
                  <c:v>6.7560343750016001</c:v>
                </c:pt>
                <c:pt idx="6712">
                  <c:v>6.7563881250015996</c:v>
                </c:pt>
                <c:pt idx="6713">
                  <c:v>6.7568937499999997</c:v>
                </c:pt>
                <c:pt idx="6714">
                  <c:v>6.7572700000000001</c:v>
                </c:pt>
                <c:pt idx="6715">
                  <c:v>6.7576431250016</c:v>
                </c:pt>
                <c:pt idx="6716">
                  <c:v>6.7580462499999996</c:v>
                </c:pt>
                <c:pt idx="6717">
                  <c:v>6.7584400000000002</c:v>
                </c:pt>
                <c:pt idx="6718">
                  <c:v>6.7588212499999996</c:v>
                </c:pt>
                <c:pt idx="6719">
                  <c:v>6.7591599999999996</c:v>
                </c:pt>
                <c:pt idx="6720">
                  <c:v>6.7595112500000001</c:v>
                </c:pt>
                <c:pt idx="6721">
                  <c:v>6.7598993750015994</c:v>
                </c:pt>
                <c:pt idx="6722">
                  <c:v>6.7597468750015999</c:v>
                </c:pt>
                <c:pt idx="6723">
                  <c:v>6.7601125</c:v>
                </c:pt>
                <c:pt idx="6724">
                  <c:v>6.7604718750016</c:v>
                </c:pt>
                <c:pt idx="6725">
                  <c:v>6.7608181250015997</c:v>
                </c:pt>
                <c:pt idx="6726">
                  <c:v>6.7611431250015999</c:v>
                </c:pt>
                <c:pt idx="6727">
                  <c:v>6.7614768750016001</c:v>
                </c:pt>
                <c:pt idx="6728">
                  <c:v>6.7618600000000004</c:v>
                </c:pt>
                <c:pt idx="6729">
                  <c:v>6.7623037500000001</c:v>
                </c:pt>
                <c:pt idx="6730">
                  <c:v>6.7626412499999997</c:v>
                </c:pt>
                <c:pt idx="6731">
                  <c:v>6.7629906250016001</c:v>
                </c:pt>
                <c:pt idx="6732">
                  <c:v>6.7633824999999996</c:v>
                </c:pt>
                <c:pt idx="6733">
                  <c:v>6.7637574999999996</c:v>
                </c:pt>
                <c:pt idx="6734">
                  <c:v>6.7641668750015995</c:v>
                </c:pt>
                <c:pt idx="6735">
                  <c:v>6.7645643750015996</c:v>
                </c:pt>
                <c:pt idx="6736">
                  <c:v>6.7649918750015994</c:v>
                </c:pt>
                <c:pt idx="6737">
                  <c:v>6.7653618750015996</c:v>
                </c:pt>
                <c:pt idx="6738">
                  <c:v>6.7658050000000003</c:v>
                </c:pt>
                <c:pt idx="6739">
                  <c:v>6.7658399999999999</c:v>
                </c:pt>
                <c:pt idx="6740">
                  <c:v>6.7660612499999999</c:v>
                </c:pt>
                <c:pt idx="6741">
                  <c:v>6.7664787500000001</c:v>
                </c:pt>
                <c:pt idx="6742">
                  <c:v>6.7668293750016</c:v>
                </c:pt>
                <c:pt idx="6743">
                  <c:v>6.7672118750015997</c:v>
                </c:pt>
                <c:pt idx="6744">
                  <c:v>6.7675912499999997</c:v>
                </c:pt>
                <c:pt idx="6745">
                  <c:v>6.7680312499999999</c:v>
                </c:pt>
                <c:pt idx="6746">
                  <c:v>6.7684562499999998</c:v>
                </c:pt>
                <c:pt idx="6747">
                  <c:v>6.7687856250016001</c:v>
                </c:pt>
                <c:pt idx="6748">
                  <c:v>6.7691493750016001</c:v>
                </c:pt>
                <c:pt idx="6749">
                  <c:v>6.7694868750015997</c:v>
                </c:pt>
                <c:pt idx="6750">
                  <c:v>6.76983625</c:v>
                </c:pt>
                <c:pt idx="6751">
                  <c:v>6.7702400000000003</c:v>
                </c:pt>
                <c:pt idx="6752">
                  <c:v>6.7706381250016001</c:v>
                </c:pt>
                <c:pt idx="6753">
                  <c:v>6.7710049999999997</c:v>
                </c:pt>
                <c:pt idx="6754">
                  <c:v>6.7713881250016001</c:v>
                </c:pt>
                <c:pt idx="6755">
                  <c:v>6.7711393750015993</c:v>
                </c:pt>
                <c:pt idx="6756">
                  <c:v>6.7711887500000003</c:v>
                </c:pt>
                <c:pt idx="6757">
                  <c:v>6.7715100000000001</c:v>
                </c:pt>
                <c:pt idx="6758">
                  <c:v>6.7718431250015998</c:v>
                </c:pt>
                <c:pt idx="6759">
                  <c:v>6.7721787500000001</c:v>
                </c:pt>
                <c:pt idx="6760">
                  <c:v>6.7725737500000003</c:v>
                </c:pt>
                <c:pt idx="6761">
                  <c:v>6.7729262500000003</c:v>
                </c:pt>
                <c:pt idx="6762">
                  <c:v>6.7733375000000002</c:v>
                </c:pt>
                <c:pt idx="6763">
                  <c:v>6.7736774999999998</c:v>
                </c:pt>
                <c:pt idx="6764">
                  <c:v>6.7739787500000004</c:v>
                </c:pt>
                <c:pt idx="6765">
                  <c:v>6.7744206250015999</c:v>
                </c:pt>
                <c:pt idx="6766">
                  <c:v>6.7747675000000003</c:v>
                </c:pt>
                <c:pt idx="6767">
                  <c:v>6.7751637499999999</c:v>
                </c:pt>
                <c:pt idx="6768">
                  <c:v>6.7755437499999998</c:v>
                </c:pt>
                <c:pt idx="6769">
                  <c:v>6.7759068750016</c:v>
                </c:pt>
                <c:pt idx="6770">
                  <c:v>6.776275</c:v>
                </c:pt>
                <c:pt idx="6771">
                  <c:v>6.7766450000000003</c:v>
                </c:pt>
                <c:pt idx="6772">
                  <c:v>6.7770218750015996</c:v>
                </c:pt>
                <c:pt idx="6773">
                  <c:v>6.7773624999999997</c:v>
                </c:pt>
                <c:pt idx="6774">
                  <c:v>6.7777075</c:v>
                </c:pt>
                <c:pt idx="6775">
                  <c:v>6.7780837500000004</c:v>
                </c:pt>
                <c:pt idx="6776">
                  <c:v>6.7784412500000002</c:v>
                </c:pt>
                <c:pt idx="6777">
                  <c:v>6.7787831250016</c:v>
                </c:pt>
                <c:pt idx="6778">
                  <c:v>6.7791181250015997</c:v>
                </c:pt>
                <c:pt idx="6779">
                  <c:v>6.7794749999999997</c:v>
                </c:pt>
                <c:pt idx="6780">
                  <c:v>6.7798150000000001</c:v>
                </c:pt>
                <c:pt idx="6781">
                  <c:v>6.7800156250015995</c:v>
                </c:pt>
                <c:pt idx="6782">
                  <c:v>6.7803531250016</c:v>
                </c:pt>
                <c:pt idx="6783">
                  <c:v>6.7806768750015998</c:v>
                </c:pt>
                <c:pt idx="6784">
                  <c:v>6.7810456250015996</c:v>
                </c:pt>
                <c:pt idx="6785">
                  <c:v>6.7814162500000004</c:v>
                </c:pt>
                <c:pt idx="6786">
                  <c:v>6.7818181250015996</c:v>
                </c:pt>
                <c:pt idx="6787">
                  <c:v>6.7820381250016002</c:v>
                </c:pt>
                <c:pt idx="6788">
                  <c:v>6.7819812500000003</c:v>
                </c:pt>
                <c:pt idx="6789">
                  <c:v>6.7820437499999997</c:v>
                </c:pt>
                <c:pt idx="6790">
                  <c:v>6.78238875</c:v>
                </c:pt>
                <c:pt idx="6791">
                  <c:v>6.7827837500000001</c:v>
                </c:pt>
                <c:pt idx="6792">
                  <c:v>6.7829693750016</c:v>
                </c:pt>
                <c:pt idx="6793">
                  <c:v>6.7833131250015999</c:v>
                </c:pt>
                <c:pt idx="6794">
                  <c:v>6.7836662499999996</c:v>
                </c:pt>
                <c:pt idx="6795">
                  <c:v>6.7840093750015997</c:v>
                </c:pt>
                <c:pt idx="6796">
                  <c:v>6.7843356250015994</c:v>
                </c:pt>
                <c:pt idx="6797">
                  <c:v>6.7847131250016002</c:v>
                </c:pt>
                <c:pt idx="6798">
                  <c:v>6.7849031250016001</c:v>
                </c:pt>
                <c:pt idx="6799">
                  <c:v>6.7845624999999998</c:v>
                </c:pt>
                <c:pt idx="6800">
                  <c:v>6.7841268750015997</c:v>
                </c:pt>
                <c:pt idx="6801">
                  <c:v>6.7837787499999997</c:v>
                </c:pt>
                <c:pt idx="6802">
                  <c:v>6.7833712500000001</c:v>
                </c:pt>
                <c:pt idx="6803">
                  <c:v>6.78301</c:v>
                </c:pt>
                <c:pt idx="6804">
                  <c:v>6.7826656250015995</c:v>
                </c:pt>
                <c:pt idx="6805">
                  <c:v>6.7823387500000001</c:v>
                </c:pt>
                <c:pt idx="6806">
                  <c:v>6.7819762499999996</c:v>
                </c:pt>
                <c:pt idx="6807">
                  <c:v>6.7816400000000003</c:v>
                </c:pt>
                <c:pt idx="6808">
                  <c:v>6.7816231250015999</c:v>
                </c:pt>
                <c:pt idx="6809">
                  <c:v>6.7817656250015999</c:v>
                </c:pt>
                <c:pt idx="6810">
                  <c:v>6.7821243750016</c:v>
                </c:pt>
                <c:pt idx="6811">
                  <c:v>6.7820868750015997</c:v>
                </c:pt>
                <c:pt idx="6812">
                  <c:v>6.7817193750015994</c:v>
                </c:pt>
                <c:pt idx="6813">
                  <c:v>6.7813831250016001</c:v>
                </c:pt>
                <c:pt idx="6814">
                  <c:v>6.7817249999999998</c:v>
                </c:pt>
                <c:pt idx="6815">
                  <c:v>6.7819431250015993</c:v>
                </c:pt>
                <c:pt idx="6816">
                  <c:v>6.7823093750016001</c:v>
                </c:pt>
                <c:pt idx="6817">
                  <c:v>6.7826306250016</c:v>
                </c:pt>
                <c:pt idx="6818">
                  <c:v>6.7828406250016</c:v>
                </c:pt>
                <c:pt idx="6819">
                  <c:v>6.7832412499999997</c:v>
                </c:pt>
                <c:pt idx="6820">
                  <c:v>6.7835781250015996</c:v>
                </c:pt>
                <c:pt idx="6821">
                  <c:v>6.783995</c:v>
                </c:pt>
                <c:pt idx="6822">
                  <c:v>6.7843299999999997</c:v>
                </c:pt>
                <c:pt idx="6823">
                  <c:v>6.7847137499999999</c:v>
                </c:pt>
                <c:pt idx="6824">
                  <c:v>6.7850587500000001</c:v>
                </c:pt>
                <c:pt idx="6825">
                  <c:v>6.7854356250015995</c:v>
                </c:pt>
                <c:pt idx="6826">
                  <c:v>6.7855381250016</c:v>
                </c:pt>
                <c:pt idx="6827">
                  <c:v>6.7858956250015998</c:v>
                </c:pt>
                <c:pt idx="6828">
                  <c:v>6.7862400000000003</c:v>
                </c:pt>
                <c:pt idx="6829">
                  <c:v>6.7865781250015997</c:v>
                </c:pt>
                <c:pt idx="6830">
                  <c:v>6.7869900000000003</c:v>
                </c:pt>
                <c:pt idx="6831">
                  <c:v>6.7873568750016</c:v>
                </c:pt>
                <c:pt idx="6832">
                  <c:v>6.7877162499999999</c:v>
                </c:pt>
                <c:pt idx="6833">
                  <c:v>6.7880881250015994</c:v>
                </c:pt>
                <c:pt idx="6834">
                  <c:v>6.7885662499999997</c:v>
                </c:pt>
                <c:pt idx="6835">
                  <c:v>6.7889049999999997</c:v>
                </c:pt>
                <c:pt idx="6836">
                  <c:v>6.7892356250015995</c:v>
                </c:pt>
                <c:pt idx="6837">
                  <c:v>6.7895925000000004</c:v>
                </c:pt>
                <c:pt idx="6838">
                  <c:v>6.7899343750016001</c:v>
                </c:pt>
                <c:pt idx="6839">
                  <c:v>6.7903006250016</c:v>
                </c:pt>
                <c:pt idx="6840">
                  <c:v>6.7906381250015997</c:v>
                </c:pt>
                <c:pt idx="6841">
                  <c:v>6.7909625</c:v>
                </c:pt>
                <c:pt idx="6842">
                  <c:v>6.7912049999999997</c:v>
                </c:pt>
                <c:pt idx="6843">
                  <c:v>6.7908743750016001</c:v>
                </c:pt>
                <c:pt idx="6844">
                  <c:v>6.7912956250015997</c:v>
                </c:pt>
                <c:pt idx="6845">
                  <c:v>6.7916325000000004</c:v>
                </c:pt>
                <c:pt idx="6846">
                  <c:v>6.7919925000000001</c:v>
                </c:pt>
                <c:pt idx="6847">
                  <c:v>6.7923206250015999</c:v>
                </c:pt>
                <c:pt idx="6848">
                  <c:v>6.7926462499999998</c:v>
                </c:pt>
                <c:pt idx="6849">
                  <c:v>6.793005</c:v>
                </c:pt>
                <c:pt idx="6850">
                  <c:v>6.7933268750015996</c:v>
                </c:pt>
                <c:pt idx="6851">
                  <c:v>6.7936512499999999</c:v>
                </c:pt>
                <c:pt idx="6852">
                  <c:v>6.7940506250016002</c:v>
                </c:pt>
                <c:pt idx="6853">
                  <c:v>6.7944262499999999</c:v>
                </c:pt>
                <c:pt idx="6854">
                  <c:v>6.7946524999999998</c:v>
                </c:pt>
                <c:pt idx="6855">
                  <c:v>6.7948706250016002</c:v>
                </c:pt>
                <c:pt idx="6856">
                  <c:v>6.7952406250015995</c:v>
                </c:pt>
                <c:pt idx="6857">
                  <c:v>6.7955956250015994</c:v>
                </c:pt>
                <c:pt idx="6858">
                  <c:v>6.7959275000000003</c:v>
                </c:pt>
                <c:pt idx="6859">
                  <c:v>6.7962668750016002</c:v>
                </c:pt>
                <c:pt idx="6860">
                  <c:v>6.7965925</c:v>
                </c:pt>
                <c:pt idx="6861">
                  <c:v>6.7969287500000002</c:v>
                </c:pt>
                <c:pt idx="6862">
                  <c:v>6.7972237499999997</c:v>
                </c:pt>
                <c:pt idx="6863">
                  <c:v>6.7975806250015998</c:v>
                </c:pt>
                <c:pt idx="6864">
                  <c:v>6.7979174999999996</c:v>
                </c:pt>
                <c:pt idx="6865">
                  <c:v>6.7983012499999997</c:v>
                </c:pt>
                <c:pt idx="6866">
                  <c:v>6.7986275000000003</c:v>
                </c:pt>
                <c:pt idx="6867">
                  <c:v>6.7989481250015995</c:v>
                </c:pt>
                <c:pt idx="6868">
                  <c:v>6.7988181250016</c:v>
                </c:pt>
                <c:pt idx="6869">
                  <c:v>6.7985893750016002</c:v>
                </c:pt>
                <c:pt idx="6870">
                  <c:v>6.7989531250016002</c:v>
                </c:pt>
                <c:pt idx="6871">
                  <c:v>6.7993206250015996</c:v>
                </c:pt>
                <c:pt idx="6872">
                  <c:v>6.79969</c:v>
                </c:pt>
                <c:pt idx="6873">
                  <c:v>6.8000493750016</c:v>
                </c:pt>
                <c:pt idx="6874">
                  <c:v>6.8003825000000004</c:v>
                </c:pt>
                <c:pt idx="6875">
                  <c:v>6.8007125000000004</c:v>
                </c:pt>
                <c:pt idx="6876">
                  <c:v>6.80103875</c:v>
                </c:pt>
                <c:pt idx="6877">
                  <c:v>6.8013806250015998</c:v>
                </c:pt>
                <c:pt idx="6878">
                  <c:v>6.8017531250015999</c:v>
                </c:pt>
                <c:pt idx="6879">
                  <c:v>6.8020868750016001</c:v>
                </c:pt>
                <c:pt idx="6880">
                  <c:v>6.8024618750016002</c:v>
                </c:pt>
                <c:pt idx="6881">
                  <c:v>6.8027181250015998</c:v>
                </c:pt>
                <c:pt idx="6882">
                  <c:v>6.8030437499999996</c:v>
                </c:pt>
                <c:pt idx="6883">
                  <c:v>6.8031587499999997</c:v>
                </c:pt>
                <c:pt idx="6884">
                  <c:v>6.8032149999999998</c:v>
                </c:pt>
                <c:pt idx="6885">
                  <c:v>6.8030968750016001</c:v>
                </c:pt>
                <c:pt idx="6886">
                  <c:v>6.8030549999999996</c:v>
                </c:pt>
                <c:pt idx="6887">
                  <c:v>6.8031393750015994</c:v>
                </c:pt>
                <c:pt idx="6888">
                  <c:v>6.8027768750015998</c:v>
                </c:pt>
                <c:pt idx="6889">
                  <c:v>6.8023781250016002</c:v>
                </c:pt>
                <c:pt idx="6890">
                  <c:v>6.8019762500000001</c:v>
                </c:pt>
                <c:pt idx="6891">
                  <c:v>6.8016512499999999</c:v>
                </c:pt>
                <c:pt idx="6892">
                  <c:v>6.8012337499999997</c:v>
                </c:pt>
                <c:pt idx="6893">
                  <c:v>6.8008293750015998</c:v>
                </c:pt>
                <c:pt idx="6894">
                  <c:v>6.80044</c:v>
                </c:pt>
                <c:pt idx="6895">
                  <c:v>6.8002637500000001</c:v>
                </c:pt>
                <c:pt idx="6896">
                  <c:v>6.8003537500000002</c:v>
                </c:pt>
                <c:pt idx="6897">
                  <c:v>6.8005006250015994</c:v>
                </c:pt>
                <c:pt idx="6898">
                  <c:v>6.8004168750015994</c:v>
                </c:pt>
                <c:pt idx="6899">
                  <c:v>6.8004350000000002</c:v>
                </c:pt>
                <c:pt idx="6900">
                  <c:v>6.8007768750016</c:v>
                </c:pt>
                <c:pt idx="6901">
                  <c:v>6.8012062499999999</c:v>
                </c:pt>
                <c:pt idx="6902">
                  <c:v>6.8014868750015998</c:v>
                </c:pt>
                <c:pt idx="6903">
                  <c:v>6.8016537499999998</c:v>
                </c:pt>
                <c:pt idx="6904">
                  <c:v>6.80134375</c:v>
                </c:pt>
                <c:pt idx="6905">
                  <c:v>6.8013668750015999</c:v>
                </c:pt>
                <c:pt idx="6906">
                  <c:v>6.8016350000000001</c:v>
                </c:pt>
                <c:pt idx="6907">
                  <c:v>6.8019793750015998</c:v>
                </c:pt>
                <c:pt idx="6908">
                  <c:v>6.8020637500000003</c:v>
                </c:pt>
                <c:pt idx="6909">
                  <c:v>6.8021593750016001</c:v>
                </c:pt>
                <c:pt idx="6910">
                  <c:v>6.8023156250015999</c:v>
                </c:pt>
                <c:pt idx="6911">
                  <c:v>6.8024668750016</c:v>
                </c:pt>
                <c:pt idx="6912">
                  <c:v>6.8020906250015996</c:v>
                </c:pt>
                <c:pt idx="6913">
                  <c:v>6.80209375</c:v>
                </c:pt>
                <c:pt idx="6914">
                  <c:v>6.8021206250016002</c:v>
                </c:pt>
                <c:pt idx="6915">
                  <c:v>6.8023487500000002</c:v>
                </c:pt>
                <c:pt idx="6916">
                  <c:v>6.8027031250015995</c:v>
                </c:pt>
                <c:pt idx="6917">
                  <c:v>6.8030549999999996</c:v>
                </c:pt>
                <c:pt idx="6918">
                  <c:v>6.8034031250015996</c:v>
                </c:pt>
                <c:pt idx="6919">
                  <c:v>6.8034718750016001</c:v>
                </c:pt>
                <c:pt idx="6920">
                  <c:v>6.8038037500000002</c:v>
                </c:pt>
                <c:pt idx="6921">
                  <c:v>6.804125</c:v>
                </c:pt>
                <c:pt idx="6922">
                  <c:v>6.8044518750015994</c:v>
                </c:pt>
                <c:pt idx="6923">
                  <c:v>6.8047725000000003</c:v>
                </c:pt>
                <c:pt idx="6924">
                  <c:v>6.8051806250015998</c:v>
                </c:pt>
                <c:pt idx="6925">
                  <c:v>6.8055412500000001</c:v>
                </c:pt>
                <c:pt idx="6926">
                  <c:v>6.8058618750016002</c:v>
                </c:pt>
                <c:pt idx="6927">
                  <c:v>6.8060256250015998</c:v>
                </c:pt>
                <c:pt idx="6928">
                  <c:v>6.8063581250015996</c:v>
                </c:pt>
                <c:pt idx="6929">
                  <c:v>6.8065787499999999</c:v>
                </c:pt>
                <c:pt idx="6930">
                  <c:v>6.8064600000000004</c:v>
                </c:pt>
                <c:pt idx="6931">
                  <c:v>6.8064925000000001</c:v>
                </c:pt>
                <c:pt idx="6932">
                  <c:v>6.8062556250016</c:v>
                </c:pt>
                <c:pt idx="6933">
                  <c:v>6.8059337500000003</c:v>
                </c:pt>
                <c:pt idx="6934">
                  <c:v>6.8056031250015998</c:v>
                </c:pt>
                <c:pt idx="6935">
                  <c:v>6.8054899999999998</c:v>
                </c:pt>
                <c:pt idx="6936">
                  <c:v>6.8056962499999996</c:v>
                </c:pt>
                <c:pt idx="6937">
                  <c:v>6.8060512500000003</c:v>
                </c:pt>
                <c:pt idx="6938">
                  <c:v>6.8063762499999996</c:v>
                </c:pt>
                <c:pt idx="6939">
                  <c:v>6.8067912499999998</c:v>
                </c:pt>
                <c:pt idx="6940">
                  <c:v>6.8071281250015998</c:v>
                </c:pt>
                <c:pt idx="6941">
                  <c:v>6.8074837500000003</c:v>
                </c:pt>
                <c:pt idx="6942">
                  <c:v>6.8078643750015999</c:v>
                </c:pt>
                <c:pt idx="6943">
                  <c:v>6.8082012499999998</c:v>
                </c:pt>
                <c:pt idx="6944">
                  <c:v>6.8085718750015998</c:v>
                </c:pt>
                <c:pt idx="6945">
                  <c:v>6.80891</c:v>
                </c:pt>
                <c:pt idx="6946">
                  <c:v>6.8092843750015994</c:v>
                </c:pt>
                <c:pt idx="6947">
                  <c:v>6.809545</c:v>
                </c:pt>
                <c:pt idx="6948">
                  <c:v>6.8099318750015998</c:v>
                </c:pt>
                <c:pt idx="6949">
                  <c:v>6.8100693750015999</c:v>
                </c:pt>
                <c:pt idx="6950">
                  <c:v>6.8103143750015995</c:v>
                </c:pt>
                <c:pt idx="6951">
                  <c:v>6.8106312500000001</c:v>
                </c:pt>
                <c:pt idx="6952">
                  <c:v>6.8109568750016001</c:v>
                </c:pt>
                <c:pt idx="6953">
                  <c:v>6.8112781250015999</c:v>
                </c:pt>
                <c:pt idx="6954">
                  <c:v>6.8116137500000002</c:v>
                </c:pt>
                <c:pt idx="6955">
                  <c:v>6.8119662500000002</c:v>
                </c:pt>
                <c:pt idx="6956">
                  <c:v>6.8119287499999999</c:v>
                </c:pt>
                <c:pt idx="6957">
                  <c:v>6.8118150000000002</c:v>
                </c:pt>
                <c:pt idx="6958">
                  <c:v>6.8121612499999999</c:v>
                </c:pt>
                <c:pt idx="6959">
                  <c:v>6.8125318750016</c:v>
                </c:pt>
                <c:pt idx="6960">
                  <c:v>6.8128781250015997</c:v>
                </c:pt>
                <c:pt idx="6961">
                  <c:v>6.8132400000000004</c:v>
                </c:pt>
                <c:pt idx="6962">
                  <c:v>6.8136099999999997</c:v>
                </c:pt>
                <c:pt idx="6963">
                  <c:v>6.8139574999999999</c:v>
                </c:pt>
                <c:pt idx="6964">
                  <c:v>6.8143018750015996</c:v>
                </c:pt>
                <c:pt idx="6965">
                  <c:v>6.8145993750015998</c:v>
                </c:pt>
                <c:pt idx="6966">
                  <c:v>6.8149406250015998</c:v>
                </c:pt>
                <c:pt idx="6967">
                  <c:v>6.8152937500000004</c:v>
                </c:pt>
                <c:pt idx="6968">
                  <c:v>6.8156481250015997</c:v>
                </c:pt>
                <c:pt idx="6969">
                  <c:v>6.8159900000000002</c:v>
                </c:pt>
                <c:pt idx="6970">
                  <c:v>6.8163581250015994</c:v>
                </c:pt>
                <c:pt idx="6971">
                  <c:v>6.8166900000000004</c:v>
                </c:pt>
                <c:pt idx="6972">
                  <c:v>6.8170437499999998</c:v>
                </c:pt>
                <c:pt idx="6973">
                  <c:v>6.8173956250016001</c:v>
                </c:pt>
                <c:pt idx="6974">
                  <c:v>6.8177525000000001</c:v>
                </c:pt>
                <c:pt idx="6975">
                  <c:v>6.8181118750016001</c:v>
                </c:pt>
                <c:pt idx="6976">
                  <c:v>6.81846</c:v>
                </c:pt>
                <c:pt idx="6977">
                  <c:v>6.8188756250016</c:v>
                </c:pt>
                <c:pt idx="6978">
                  <c:v>6.8192143750016001</c:v>
                </c:pt>
                <c:pt idx="6979">
                  <c:v>6.81933875</c:v>
                </c:pt>
                <c:pt idx="6980">
                  <c:v>6.81971375</c:v>
                </c:pt>
                <c:pt idx="6981">
                  <c:v>6.8198043750016</c:v>
                </c:pt>
                <c:pt idx="6982">
                  <c:v>6.8195981250016002</c:v>
                </c:pt>
                <c:pt idx="6983">
                  <c:v>6.8194850000000002</c:v>
                </c:pt>
                <c:pt idx="6984">
                  <c:v>6.8198143750015996</c:v>
                </c:pt>
                <c:pt idx="6985">
                  <c:v>6.8201799999999997</c:v>
                </c:pt>
                <c:pt idx="6986">
                  <c:v>6.8205137499999999</c:v>
                </c:pt>
                <c:pt idx="6987">
                  <c:v>6.8208362500000002</c:v>
                </c:pt>
                <c:pt idx="6988">
                  <c:v>6.8212312500000003</c:v>
                </c:pt>
                <c:pt idx="6989">
                  <c:v>6.8215837500000003</c:v>
                </c:pt>
                <c:pt idx="6990">
                  <c:v>6.8219399999999997</c:v>
                </c:pt>
                <c:pt idx="6991">
                  <c:v>6.8223468750015996</c:v>
                </c:pt>
                <c:pt idx="6992">
                  <c:v>6.8227762500000004</c:v>
                </c:pt>
                <c:pt idx="6993">
                  <c:v>6.8231287500000004</c:v>
                </c:pt>
                <c:pt idx="6994">
                  <c:v>6.8234787499999996</c:v>
                </c:pt>
                <c:pt idx="6995">
                  <c:v>6.8238093750016002</c:v>
                </c:pt>
                <c:pt idx="6996">
                  <c:v>6.8241787499999997</c:v>
                </c:pt>
                <c:pt idx="6997">
                  <c:v>6.824605</c:v>
                </c:pt>
                <c:pt idx="6998">
                  <c:v>6.8249887500000002</c:v>
                </c:pt>
                <c:pt idx="6999">
                  <c:v>6.8254799999999998</c:v>
                </c:pt>
                <c:pt idx="7000">
                  <c:v>6.82583875</c:v>
                </c:pt>
                <c:pt idx="7001">
                  <c:v>6.8262787500000002</c:v>
                </c:pt>
                <c:pt idx="7002">
                  <c:v>6.82672875</c:v>
                </c:pt>
                <c:pt idx="7003">
                  <c:v>6.8271118750015996</c:v>
                </c:pt>
                <c:pt idx="7004">
                  <c:v>6.8274568750015998</c:v>
                </c:pt>
                <c:pt idx="7005">
                  <c:v>6.8278637499999997</c:v>
                </c:pt>
                <c:pt idx="7006">
                  <c:v>6.8282600000000002</c:v>
                </c:pt>
                <c:pt idx="7007">
                  <c:v>6.8286249999999997</c:v>
                </c:pt>
                <c:pt idx="7008">
                  <c:v>6.8289456250015999</c:v>
                </c:pt>
                <c:pt idx="7009">
                  <c:v>6.8293175000000002</c:v>
                </c:pt>
                <c:pt idx="7010">
                  <c:v>6.8297150000000002</c:v>
                </c:pt>
                <c:pt idx="7011">
                  <c:v>6.8300406250016001</c:v>
                </c:pt>
                <c:pt idx="7012">
                  <c:v>6.8304074999999997</c:v>
                </c:pt>
                <c:pt idx="7013">
                  <c:v>6.8307712499999997</c:v>
                </c:pt>
                <c:pt idx="7014">
                  <c:v>6.8310975000000003</c:v>
                </c:pt>
                <c:pt idx="7015">
                  <c:v>6.8314531250016</c:v>
                </c:pt>
                <c:pt idx="7016">
                  <c:v>6.8312375000000003</c:v>
                </c:pt>
                <c:pt idx="7017">
                  <c:v>6.8313212500000002</c:v>
                </c:pt>
                <c:pt idx="7018">
                  <c:v>6.83174875</c:v>
                </c:pt>
                <c:pt idx="7019">
                  <c:v>6.8321243750015999</c:v>
                </c:pt>
                <c:pt idx="7020">
                  <c:v>6.8324937500000003</c:v>
                </c:pt>
                <c:pt idx="7021">
                  <c:v>6.8328375000000001</c:v>
                </c:pt>
                <c:pt idx="7022">
                  <c:v>6.8332218750016001</c:v>
                </c:pt>
                <c:pt idx="7023">
                  <c:v>6.8336275000000004</c:v>
                </c:pt>
                <c:pt idx="7024">
                  <c:v>6.8339499999999997</c:v>
                </c:pt>
                <c:pt idx="7025">
                  <c:v>6.8343256250015996</c:v>
                </c:pt>
                <c:pt idx="7026">
                  <c:v>6.8347100000000003</c:v>
                </c:pt>
                <c:pt idx="7027">
                  <c:v>6.8351712500000001</c:v>
                </c:pt>
                <c:pt idx="7028">
                  <c:v>6.8355231250015995</c:v>
                </c:pt>
                <c:pt idx="7029">
                  <c:v>6.8358949999999998</c:v>
                </c:pt>
                <c:pt idx="7030">
                  <c:v>6.8362518750015999</c:v>
                </c:pt>
                <c:pt idx="7031">
                  <c:v>6.8365993750016001</c:v>
                </c:pt>
                <c:pt idx="7032">
                  <c:v>6.8369299999999997</c:v>
                </c:pt>
                <c:pt idx="7033">
                  <c:v>6.8372993750016002</c:v>
                </c:pt>
                <c:pt idx="7034">
                  <c:v>6.8376287500000004</c:v>
                </c:pt>
                <c:pt idx="7035">
                  <c:v>6.8380112500000001</c:v>
                </c:pt>
                <c:pt idx="7036">
                  <c:v>6.8383556250015998</c:v>
                </c:pt>
                <c:pt idx="7037">
                  <c:v>6.8387431250016002</c:v>
                </c:pt>
                <c:pt idx="7038">
                  <c:v>6.8391706250016</c:v>
                </c:pt>
                <c:pt idx="7039">
                  <c:v>6.83951625</c:v>
                </c:pt>
                <c:pt idx="7040">
                  <c:v>6.8399156250016002</c:v>
                </c:pt>
                <c:pt idx="7041">
                  <c:v>6.8402781250015998</c:v>
                </c:pt>
                <c:pt idx="7042">
                  <c:v>6.8406374999999997</c:v>
                </c:pt>
                <c:pt idx="7043">
                  <c:v>6.8410531250015998</c:v>
                </c:pt>
                <c:pt idx="7044">
                  <c:v>6.8414068750016002</c:v>
                </c:pt>
                <c:pt idx="7045">
                  <c:v>6.8418306250015997</c:v>
                </c:pt>
                <c:pt idx="7046">
                  <c:v>6.8421725000000002</c:v>
                </c:pt>
                <c:pt idx="7047">
                  <c:v>6.8424993750015997</c:v>
                </c:pt>
                <c:pt idx="7048">
                  <c:v>6.8423862499999997</c:v>
                </c:pt>
                <c:pt idx="7049">
                  <c:v>6.8422425000000002</c:v>
                </c:pt>
                <c:pt idx="7050">
                  <c:v>6.8424112499999996</c:v>
                </c:pt>
                <c:pt idx="7051">
                  <c:v>6.8427449999999999</c:v>
                </c:pt>
                <c:pt idx="7052">
                  <c:v>6.8430656250016</c:v>
                </c:pt>
                <c:pt idx="7053">
                  <c:v>6.8433868750015998</c:v>
                </c:pt>
                <c:pt idx="7054">
                  <c:v>6.8437675000000002</c:v>
                </c:pt>
                <c:pt idx="7055">
                  <c:v>6.8441018750015994</c:v>
                </c:pt>
                <c:pt idx="7056">
                  <c:v>6.8438974999999997</c:v>
                </c:pt>
                <c:pt idx="7057">
                  <c:v>6.8442600000000002</c:v>
                </c:pt>
                <c:pt idx="7058">
                  <c:v>6.8446106250016001</c:v>
                </c:pt>
                <c:pt idx="7059">
                  <c:v>6.8449581250015994</c:v>
                </c:pt>
                <c:pt idx="7060">
                  <c:v>6.8453162499999998</c:v>
                </c:pt>
                <c:pt idx="7061">
                  <c:v>6.8456774999999999</c:v>
                </c:pt>
                <c:pt idx="7062">
                  <c:v>6.8460831250015994</c:v>
                </c:pt>
                <c:pt idx="7063">
                  <c:v>6.8464156250016002</c:v>
                </c:pt>
                <c:pt idx="7064">
                  <c:v>6.8465406250015999</c:v>
                </c:pt>
                <c:pt idx="7065">
                  <c:v>6.8469393750015994</c:v>
                </c:pt>
                <c:pt idx="7066">
                  <c:v>6.8472818750015998</c:v>
                </c:pt>
                <c:pt idx="7067">
                  <c:v>6.8476518750016</c:v>
                </c:pt>
                <c:pt idx="7068">
                  <c:v>6.8479950000000001</c:v>
                </c:pt>
                <c:pt idx="7069">
                  <c:v>6.84833625</c:v>
                </c:pt>
                <c:pt idx="7070">
                  <c:v>6.8485975000000003</c:v>
                </c:pt>
                <c:pt idx="7071">
                  <c:v>6.8487612499999999</c:v>
                </c:pt>
                <c:pt idx="7072">
                  <c:v>6.8485868750016001</c:v>
                </c:pt>
                <c:pt idx="7073">
                  <c:v>6.8486025000000001</c:v>
                </c:pt>
                <c:pt idx="7074">
                  <c:v>6.8488568750015997</c:v>
                </c:pt>
                <c:pt idx="7075">
                  <c:v>6.8490399999999996</c:v>
                </c:pt>
                <c:pt idx="7076">
                  <c:v>6.8493587500000004</c:v>
                </c:pt>
                <c:pt idx="7077">
                  <c:v>6.8497756250016</c:v>
                </c:pt>
                <c:pt idx="7078">
                  <c:v>6.8499587499999999</c:v>
                </c:pt>
                <c:pt idx="7079">
                  <c:v>6.8498181250016001</c:v>
                </c:pt>
                <c:pt idx="7080">
                  <c:v>6.8495206250015999</c:v>
                </c:pt>
                <c:pt idx="7081">
                  <c:v>6.8494768750016002</c:v>
                </c:pt>
                <c:pt idx="7082">
                  <c:v>6.8496843750015994</c:v>
                </c:pt>
                <c:pt idx="7083">
                  <c:v>6.8499018750016001</c:v>
                </c:pt>
                <c:pt idx="7084">
                  <c:v>6.8499262500000002</c:v>
                </c:pt>
                <c:pt idx="7085">
                  <c:v>6.8500106250016</c:v>
                </c:pt>
                <c:pt idx="7086">
                  <c:v>6.8501512499999997</c:v>
                </c:pt>
                <c:pt idx="7087">
                  <c:v>6.8504275000000003</c:v>
                </c:pt>
                <c:pt idx="7088">
                  <c:v>6.8503387499999997</c:v>
                </c:pt>
                <c:pt idx="7089">
                  <c:v>6.8499968750016</c:v>
                </c:pt>
                <c:pt idx="7090">
                  <c:v>6.8502106250015995</c:v>
                </c:pt>
                <c:pt idx="7091">
                  <c:v>6.8503231250015997</c:v>
                </c:pt>
                <c:pt idx="7092">
                  <c:v>6.8500031250015994</c:v>
                </c:pt>
                <c:pt idx="7093">
                  <c:v>6.8496718750015999</c:v>
                </c:pt>
                <c:pt idx="7094">
                  <c:v>6.8492668750016001</c:v>
                </c:pt>
                <c:pt idx="7095">
                  <c:v>6.8487774999999997</c:v>
                </c:pt>
                <c:pt idx="7096">
                  <c:v>6.8484112499999998</c:v>
                </c:pt>
                <c:pt idx="7097">
                  <c:v>6.8479687499999997</c:v>
                </c:pt>
                <c:pt idx="7098">
                  <c:v>6.8476462500000004</c:v>
                </c:pt>
                <c:pt idx="7099">
                  <c:v>6.8477306250016001</c:v>
                </c:pt>
                <c:pt idx="7100">
                  <c:v>6.8479637499999999</c:v>
                </c:pt>
                <c:pt idx="7101">
                  <c:v>6.8481306250016001</c:v>
                </c:pt>
                <c:pt idx="7102">
                  <c:v>6.8484681250015997</c:v>
                </c:pt>
                <c:pt idx="7103">
                  <c:v>6.8485462500000001</c:v>
                </c:pt>
                <c:pt idx="7104">
                  <c:v>6.8488668750016002</c:v>
                </c:pt>
                <c:pt idx="7105">
                  <c:v>6.8492024999999996</c:v>
                </c:pt>
                <c:pt idx="7106">
                  <c:v>6.8495243750016002</c:v>
                </c:pt>
                <c:pt idx="7107">
                  <c:v>6.8498475000000001</c:v>
                </c:pt>
                <c:pt idx="7108">
                  <c:v>6.8501756250015999</c:v>
                </c:pt>
                <c:pt idx="7109">
                  <c:v>6.8505525</c:v>
                </c:pt>
                <c:pt idx="7110">
                  <c:v>6.8508562499999996</c:v>
                </c:pt>
                <c:pt idx="7111">
                  <c:v>6.8512587500000004</c:v>
                </c:pt>
                <c:pt idx="7112">
                  <c:v>6.851585</c:v>
                </c:pt>
                <c:pt idx="7113">
                  <c:v>6.8515206250015996</c:v>
                </c:pt>
                <c:pt idx="7114">
                  <c:v>6.8516593750016002</c:v>
                </c:pt>
                <c:pt idx="7115">
                  <c:v>6.8513299999999999</c:v>
                </c:pt>
                <c:pt idx="7116">
                  <c:v>6.8509743750015994</c:v>
                </c:pt>
                <c:pt idx="7117">
                  <c:v>6.8507018750016</c:v>
                </c:pt>
                <c:pt idx="7118">
                  <c:v>6.8503337499999999</c:v>
                </c:pt>
                <c:pt idx="7119">
                  <c:v>6.85011875</c:v>
                </c:pt>
                <c:pt idx="7120">
                  <c:v>6.8504618750016002</c:v>
                </c:pt>
                <c:pt idx="7121">
                  <c:v>6.8507262500000001</c:v>
                </c:pt>
                <c:pt idx="7122">
                  <c:v>6.8510574999999996</c:v>
                </c:pt>
                <c:pt idx="7123">
                  <c:v>6.8514268750016001</c:v>
                </c:pt>
                <c:pt idx="7124">
                  <c:v>6.8517824999999997</c:v>
                </c:pt>
                <c:pt idx="7125">
                  <c:v>6.8521568750016</c:v>
                </c:pt>
                <c:pt idx="7126">
                  <c:v>6.8525212499999997</c:v>
                </c:pt>
                <c:pt idx="7127">
                  <c:v>6.8528737499999997</c:v>
                </c:pt>
                <c:pt idx="7128">
                  <c:v>6.8532081250015997</c:v>
                </c:pt>
                <c:pt idx="7129">
                  <c:v>6.8536099999999998</c:v>
                </c:pt>
                <c:pt idx="7130">
                  <c:v>6.8539306250015999</c:v>
                </c:pt>
                <c:pt idx="7131">
                  <c:v>6.8542743750015998</c:v>
                </c:pt>
                <c:pt idx="7132">
                  <c:v>6.8546043750015997</c:v>
                </c:pt>
                <c:pt idx="7133">
                  <c:v>6.8548687499999996</c:v>
                </c:pt>
                <c:pt idx="7134">
                  <c:v>6.8549899999999999</c:v>
                </c:pt>
                <c:pt idx="7135">
                  <c:v>6.8553112499999997</c:v>
                </c:pt>
                <c:pt idx="7136">
                  <c:v>6.8554656250015995</c:v>
                </c:pt>
                <c:pt idx="7137">
                  <c:v>6.8555662499999999</c:v>
                </c:pt>
                <c:pt idx="7138">
                  <c:v>6.8550837500000004</c:v>
                </c:pt>
                <c:pt idx="7139">
                  <c:v>6.8546381250015997</c:v>
                </c:pt>
                <c:pt idx="7140">
                  <c:v>6.8540975</c:v>
                </c:pt>
                <c:pt idx="7141">
                  <c:v>6.8535612500000003</c:v>
                </c:pt>
                <c:pt idx="7142">
                  <c:v>6.8532393750015999</c:v>
                </c:pt>
                <c:pt idx="7143">
                  <c:v>6.8529150000000003</c:v>
                </c:pt>
                <c:pt idx="7144">
                  <c:v>6.8525706250015999</c:v>
                </c:pt>
                <c:pt idx="7145">
                  <c:v>6.8524418750015998</c:v>
                </c:pt>
                <c:pt idx="7146">
                  <c:v>6.8527787499999997</c:v>
                </c:pt>
                <c:pt idx="7147">
                  <c:v>6.8527837500000004</c:v>
                </c:pt>
                <c:pt idx="7148">
                  <c:v>6.8524475000000002</c:v>
                </c:pt>
                <c:pt idx="7149">
                  <c:v>6.8525118750015999</c:v>
                </c:pt>
                <c:pt idx="7150">
                  <c:v>6.8528562500000003</c:v>
                </c:pt>
                <c:pt idx="7151">
                  <c:v>6.8531793750015995</c:v>
                </c:pt>
                <c:pt idx="7152">
                  <c:v>6.8535225000000004</c:v>
                </c:pt>
                <c:pt idx="7153">
                  <c:v>6.8538481250015995</c:v>
                </c:pt>
                <c:pt idx="7154">
                  <c:v>6.85419</c:v>
                </c:pt>
                <c:pt idx="7155">
                  <c:v>6.8545012500000002</c:v>
                </c:pt>
                <c:pt idx="7156">
                  <c:v>6.8548531250015996</c:v>
                </c:pt>
                <c:pt idx="7157">
                  <c:v>6.8552068750016</c:v>
                </c:pt>
                <c:pt idx="7158">
                  <c:v>6.8556037500000002</c:v>
                </c:pt>
                <c:pt idx="7159">
                  <c:v>6.8559637499999999</c:v>
                </c:pt>
                <c:pt idx="7160">
                  <c:v>6.8563549999999998</c:v>
                </c:pt>
                <c:pt idx="7161">
                  <c:v>6.8567143750015997</c:v>
                </c:pt>
                <c:pt idx="7162">
                  <c:v>6.8570456250016001</c:v>
                </c:pt>
                <c:pt idx="7163">
                  <c:v>6.8574074999999999</c:v>
                </c:pt>
                <c:pt idx="7164">
                  <c:v>6.8577843750016001</c:v>
                </c:pt>
                <c:pt idx="7165">
                  <c:v>6.8579068750015999</c:v>
                </c:pt>
                <c:pt idx="7166">
                  <c:v>6.8581268750015996</c:v>
                </c:pt>
                <c:pt idx="7167">
                  <c:v>6.8584718750015998</c:v>
                </c:pt>
                <c:pt idx="7168">
                  <c:v>6.8588543750015996</c:v>
                </c:pt>
                <c:pt idx="7169">
                  <c:v>6.8592399999999998</c:v>
                </c:pt>
                <c:pt idx="7170">
                  <c:v>6.8594274999999998</c:v>
                </c:pt>
                <c:pt idx="7171">
                  <c:v>6.8594318750015999</c:v>
                </c:pt>
                <c:pt idx="7172">
                  <c:v>6.8597587500000001</c:v>
                </c:pt>
                <c:pt idx="7173">
                  <c:v>6.8601281250015997</c:v>
                </c:pt>
                <c:pt idx="7174">
                  <c:v>6.8604156250015995</c:v>
                </c:pt>
                <c:pt idx="7175">
                  <c:v>6.8608124999999998</c:v>
                </c:pt>
                <c:pt idx="7176">
                  <c:v>6.8612143750015999</c:v>
                </c:pt>
                <c:pt idx="7177">
                  <c:v>6.8613243750016002</c:v>
                </c:pt>
                <c:pt idx="7178">
                  <c:v>6.8616824999999997</c:v>
                </c:pt>
                <c:pt idx="7179">
                  <c:v>6.8620537500000003</c:v>
                </c:pt>
                <c:pt idx="7180">
                  <c:v>6.8624506250015997</c:v>
                </c:pt>
                <c:pt idx="7181">
                  <c:v>6.8628437499999997</c:v>
                </c:pt>
                <c:pt idx="7182">
                  <c:v>6.86323375</c:v>
                </c:pt>
                <c:pt idx="7183">
                  <c:v>6.8635831250015995</c:v>
                </c:pt>
                <c:pt idx="7184">
                  <c:v>6.8639093750016</c:v>
                </c:pt>
                <c:pt idx="7185">
                  <c:v>6.8642424999999996</c:v>
                </c:pt>
                <c:pt idx="7186">
                  <c:v>6.8644918750016002</c:v>
                </c:pt>
                <c:pt idx="7187">
                  <c:v>6.8647756250015997</c:v>
                </c:pt>
                <c:pt idx="7188">
                  <c:v>6.8651150000000003</c:v>
                </c:pt>
                <c:pt idx="7189">
                  <c:v>6.8654681250016001</c:v>
                </c:pt>
                <c:pt idx="7190">
                  <c:v>6.8658531250015997</c:v>
                </c:pt>
                <c:pt idx="7191">
                  <c:v>6.8657862500000002</c:v>
                </c:pt>
                <c:pt idx="7192">
                  <c:v>6.8661412500000001</c:v>
                </c:pt>
                <c:pt idx="7193">
                  <c:v>6.8665149999999997</c:v>
                </c:pt>
                <c:pt idx="7194">
                  <c:v>6.8668568750015995</c:v>
                </c:pt>
                <c:pt idx="7195">
                  <c:v>6.8668437500000001</c:v>
                </c:pt>
                <c:pt idx="7196">
                  <c:v>6.8672118750015994</c:v>
                </c:pt>
                <c:pt idx="7197">
                  <c:v>6.8675368750015995</c:v>
                </c:pt>
                <c:pt idx="7198">
                  <c:v>6.8679024999999996</c:v>
                </c:pt>
                <c:pt idx="7199">
                  <c:v>6.8683181250015997</c:v>
                </c:pt>
                <c:pt idx="7200">
                  <c:v>6.8686981250015995</c:v>
                </c:pt>
                <c:pt idx="7201">
                  <c:v>6.8690924999999998</c:v>
                </c:pt>
                <c:pt idx="7202">
                  <c:v>6.8695149999999998</c:v>
                </c:pt>
                <c:pt idx="7203">
                  <c:v>6.8698499999999996</c:v>
                </c:pt>
                <c:pt idx="7204">
                  <c:v>6.8701887499999996</c:v>
                </c:pt>
                <c:pt idx="7205">
                  <c:v>6.8705143750015996</c:v>
                </c:pt>
                <c:pt idx="7206">
                  <c:v>6.87088375</c:v>
                </c:pt>
                <c:pt idx="7207">
                  <c:v>6.8712900000000001</c:v>
                </c:pt>
                <c:pt idx="7208">
                  <c:v>6.8717075000000003</c:v>
                </c:pt>
                <c:pt idx="7209">
                  <c:v>6.8720618750015996</c:v>
                </c:pt>
                <c:pt idx="7210">
                  <c:v>6.8723925000000001</c:v>
                </c:pt>
                <c:pt idx="7211">
                  <c:v>6.8727212499999997</c:v>
                </c:pt>
                <c:pt idx="7212">
                  <c:v>6.8731006250015998</c:v>
                </c:pt>
                <c:pt idx="7213">
                  <c:v>6.8734231250016</c:v>
                </c:pt>
                <c:pt idx="7214">
                  <c:v>6.8736687500000002</c:v>
                </c:pt>
                <c:pt idx="7215">
                  <c:v>6.8739137499999998</c:v>
                </c:pt>
                <c:pt idx="7216">
                  <c:v>6.8741962499999998</c:v>
                </c:pt>
                <c:pt idx="7217">
                  <c:v>6.8743999999999996</c:v>
                </c:pt>
                <c:pt idx="7218">
                  <c:v>6.8746612499999999</c:v>
                </c:pt>
                <c:pt idx="7219">
                  <c:v>6.8743768750015999</c:v>
                </c:pt>
                <c:pt idx="7220">
                  <c:v>6.8746093750016</c:v>
                </c:pt>
                <c:pt idx="7221">
                  <c:v>6.8746381250016002</c:v>
                </c:pt>
                <c:pt idx="7222">
                  <c:v>6.8749725000000002</c:v>
                </c:pt>
                <c:pt idx="7223">
                  <c:v>6.8753006250016</c:v>
                </c:pt>
                <c:pt idx="7224">
                  <c:v>6.8756843750016001</c:v>
                </c:pt>
                <c:pt idx="7225">
                  <c:v>6.8760562500000004</c:v>
                </c:pt>
                <c:pt idx="7226">
                  <c:v>6.8764112500000003</c:v>
                </c:pt>
                <c:pt idx="7227">
                  <c:v>6.8767750000000003</c:v>
                </c:pt>
                <c:pt idx="7228">
                  <c:v>6.8771793750015995</c:v>
                </c:pt>
                <c:pt idx="7229">
                  <c:v>6.8775575</c:v>
                </c:pt>
                <c:pt idx="7230">
                  <c:v>6.8779849999999998</c:v>
                </c:pt>
                <c:pt idx="7231">
                  <c:v>6.8783631250015995</c:v>
                </c:pt>
                <c:pt idx="7232">
                  <c:v>6.8786350000000001</c:v>
                </c:pt>
                <c:pt idx="7233">
                  <c:v>6.8789768750015998</c:v>
                </c:pt>
                <c:pt idx="7234">
                  <c:v>6.8793768750015998</c:v>
                </c:pt>
                <c:pt idx="7235">
                  <c:v>6.8797281250015994</c:v>
                </c:pt>
                <c:pt idx="7236">
                  <c:v>6.8800600000000003</c:v>
                </c:pt>
                <c:pt idx="7237">
                  <c:v>6.8803856250016002</c:v>
                </c:pt>
                <c:pt idx="7238">
                  <c:v>6.8807099999999997</c:v>
                </c:pt>
                <c:pt idx="7239">
                  <c:v>6.8808618750015995</c:v>
                </c:pt>
                <c:pt idx="7240">
                  <c:v>6.8807675000000001</c:v>
                </c:pt>
                <c:pt idx="7241">
                  <c:v>6.8811806250015994</c:v>
                </c:pt>
                <c:pt idx="7242">
                  <c:v>6.8815512500000002</c:v>
                </c:pt>
                <c:pt idx="7243">
                  <c:v>6.8819368750015997</c:v>
                </c:pt>
                <c:pt idx="7244">
                  <c:v>6.8823100000000004</c:v>
                </c:pt>
                <c:pt idx="7245">
                  <c:v>6.8826318750016</c:v>
                </c:pt>
                <c:pt idx="7246">
                  <c:v>6.8829737499999997</c:v>
                </c:pt>
                <c:pt idx="7247">
                  <c:v>6.8833681250016001</c:v>
                </c:pt>
                <c:pt idx="7248">
                  <c:v>6.8836968750015997</c:v>
                </c:pt>
                <c:pt idx="7249">
                  <c:v>6.8837124999999997</c:v>
                </c:pt>
                <c:pt idx="7250">
                  <c:v>6.8833818750016</c:v>
                </c:pt>
                <c:pt idx="7251">
                  <c:v>6.8829987499999996</c:v>
                </c:pt>
                <c:pt idx="7252">
                  <c:v>6.8830393750015997</c:v>
                </c:pt>
                <c:pt idx="7253">
                  <c:v>6.8828862500000003</c:v>
                </c:pt>
                <c:pt idx="7254">
                  <c:v>6.8827668750016002</c:v>
                </c:pt>
                <c:pt idx="7255">
                  <c:v>6.8827606250016</c:v>
                </c:pt>
                <c:pt idx="7256">
                  <c:v>6.8831068750015998</c:v>
                </c:pt>
                <c:pt idx="7257">
                  <c:v>6.8834324999999996</c:v>
                </c:pt>
                <c:pt idx="7258">
                  <c:v>6.8838531250015995</c:v>
                </c:pt>
                <c:pt idx="7259">
                  <c:v>6.8842462500000003</c:v>
                </c:pt>
                <c:pt idx="7260">
                  <c:v>6.8846699999999998</c:v>
                </c:pt>
                <c:pt idx="7261">
                  <c:v>6.8850850000000001</c:v>
                </c:pt>
                <c:pt idx="7262">
                  <c:v>6.8854300000000004</c:v>
                </c:pt>
                <c:pt idx="7263">
                  <c:v>6.8852993750015994</c:v>
                </c:pt>
                <c:pt idx="7264">
                  <c:v>6.8852593750016</c:v>
                </c:pt>
                <c:pt idx="7265">
                  <c:v>6.8856475000000001</c:v>
                </c:pt>
                <c:pt idx="7266">
                  <c:v>6.8859993750015995</c:v>
                </c:pt>
                <c:pt idx="7267">
                  <c:v>6.8863487499999998</c:v>
                </c:pt>
                <c:pt idx="7268">
                  <c:v>6.8867718750015996</c:v>
                </c:pt>
                <c:pt idx="7269">
                  <c:v>6.8871374999999997</c:v>
                </c:pt>
                <c:pt idx="7270">
                  <c:v>6.8874975000000003</c:v>
                </c:pt>
                <c:pt idx="7271">
                  <c:v>6.8878025000000003</c:v>
                </c:pt>
                <c:pt idx="7272">
                  <c:v>6.8874674999999996</c:v>
                </c:pt>
                <c:pt idx="7273">
                  <c:v>6.8872218750015994</c:v>
                </c:pt>
                <c:pt idx="7274">
                  <c:v>6.88758625</c:v>
                </c:pt>
                <c:pt idx="7275">
                  <c:v>6.8879193750015997</c:v>
                </c:pt>
                <c:pt idx="7276">
                  <c:v>6.8882993750015995</c:v>
                </c:pt>
                <c:pt idx="7277">
                  <c:v>6.8886950000000002</c:v>
                </c:pt>
                <c:pt idx="7278">
                  <c:v>6.8890506250015999</c:v>
                </c:pt>
                <c:pt idx="7279">
                  <c:v>6.8893899999999997</c:v>
                </c:pt>
                <c:pt idx="7280">
                  <c:v>6.8897487499999999</c:v>
                </c:pt>
                <c:pt idx="7281">
                  <c:v>6.8900868750016002</c:v>
                </c:pt>
                <c:pt idx="7282">
                  <c:v>6.8904143750015994</c:v>
                </c:pt>
                <c:pt idx="7283">
                  <c:v>6.8908424999999998</c:v>
                </c:pt>
                <c:pt idx="7284">
                  <c:v>6.8911668750016002</c:v>
                </c:pt>
                <c:pt idx="7285">
                  <c:v>6.8915006250015995</c:v>
                </c:pt>
                <c:pt idx="7286">
                  <c:v>6.8917718750015995</c:v>
                </c:pt>
                <c:pt idx="7287">
                  <c:v>6.89154</c:v>
                </c:pt>
                <c:pt idx="7288">
                  <c:v>6.8915431250015997</c:v>
                </c:pt>
                <c:pt idx="7289">
                  <c:v>6.8914312500000001</c:v>
                </c:pt>
                <c:pt idx="7290">
                  <c:v>6.8917987500000004</c:v>
                </c:pt>
                <c:pt idx="7291">
                  <c:v>6.8921831250015995</c:v>
                </c:pt>
                <c:pt idx="7292">
                  <c:v>6.8925062500000003</c:v>
                </c:pt>
                <c:pt idx="7293">
                  <c:v>6.8927593750015994</c:v>
                </c:pt>
                <c:pt idx="7294">
                  <c:v>6.8931556250016</c:v>
                </c:pt>
                <c:pt idx="7295">
                  <c:v>6.8935131250015997</c:v>
                </c:pt>
                <c:pt idx="7296">
                  <c:v>6.8939300000000001</c:v>
                </c:pt>
                <c:pt idx="7297">
                  <c:v>6.89429625</c:v>
                </c:pt>
                <c:pt idx="7298">
                  <c:v>6.8946531250016001</c:v>
                </c:pt>
                <c:pt idx="7299">
                  <c:v>6.8950168750016001</c:v>
                </c:pt>
                <c:pt idx="7300">
                  <c:v>6.8953662500000004</c:v>
                </c:pt>
                <c:pt idx="7301">
                  <c:v>6.8957356250016</c:v>
                </c:pt>
                <c:pt idx="7302">
                  <c:v>6.8961293750015997</c:v>
                </c:pt>
                <c:pt idx="7303">
                  <c:v>6.8958137500000003</c:v>
                </c:pt>
                <c:pt idx="7304">
                  <c:v>6.8954825</c:v>
                </c:pt>
                <c:pt idx="7305">
                  <c:v>6.8958081250015999</c:v>
                </c:pt>
                <c:pt idx="7306">
                  <c:v>6.8961224999999997</c:v>
                </c:pt>
                <c:pt idx="7307">
                  <c:v>6.8964606250016001</c:v>
                </c:pt>
                <c:pt idx="7308">
                  <c:v>6.8968012500000002</c:v>
                </c:pt>
                <c:pt idx="7309">
                  <c:v>6.8971349999999996</c:v>
                </c:pt>
                <c:pt idx="7310">
                  <c:v>6.89727625</c:v>
                </c:pt>
                <c:pt idx="7311">
                  <c:v>6.8976506250015994</c:v>
                </c:pt>
                <c:pt idx="7312">
                  <c:v>6.8979868750015996</c:v>
                </c:pt>
                <c:pt idx="7313">
                  <c:v>6.8979862499999998</c:v>
                </c:pt>
                <c:pt idx="7314">
                  <c:v>6.8979781250015995</c:v>
                </c:pt>
                <c:pt idx="7315">
                  <c:v>6.8976543750015997</c:v>
                </c:pt>
                <c:pt idx="7316">
                  <c:v>6.8979112499999999</c:v>
                </c:pt>
                <c:pt idx="7317">
                  <c:v>6.8982687499999997</c:v>
                </c:pt>
                <c:pt idx="7318">
                  <c:v>6.8986074999999998</c:v>
                </c:pt>
                <c:pt idx="7319">
                  <c:v>6.8989331250015997</c:v>
                </c:pt>
                <c:pt idx="7320">
                  <c:v>6.8993293750015994</c:v>
                </c:pt>
                <c:pt idx="7321">
                  <c:v>6.8995531250016002</c:v>
                </c:pt>
                <c:pt idx="7322">
                  <c:v>6.8991981250015995</c:v>
                </c:pt>
                <c:pt idx="7323">
                  <c:v>6.8991375000000001</c:v>
                </c:pt>
                <c:pt idx="7324">
                  <c:v>6.8994643750015996</c:v>
                </c:pt>
                <c:pt idx="7325">
                  <c:v>6.8998681250015999</c:v>
                </c:pt>
                <c:pt idx="7326">
                  <c:v>6.9002731250015996</c:v>
                </c:pt>
                <c:pt idx="7327">
                  <c:v>6.9006768750015999</c:v>
                </c:pt>
                <c:pt idx="7328">
                  <c:v>6.9010031250015995</c:v>
                </c:pt>
                <c:pt idx="7329">
                  <c:v>6.9013787500000001</c:v>
                </c:pt>
                <c:pt idx="7330">
                  <c:v>6.9017068750016</c:v>
                </c:pt>
                <c:pt idx="7331">
                  <c:v>6.9020943750015995</c:v>
                </c:pt>
                <c:pt idx="7332">
                  <c:v>6.9024668750015996</c:v>
                </c:pt>
                <c:pt idx="7333">
                  <c:v>6.9026031250016002</c:v>
                </c:pt>
                <c:pt idx="7334">
                  <c:v>6.9030100000000001</c:v>
                </c:pt>
                <c:pt idx="7335">
                  <c:v>6.9033850000000001</c:v>
                </c:pt>
                <c:pt idx="7336">
                  <c:v>6.9037593750015995</c:v>
                </c:pt>
                <c:pt idx="7337">
                  <c:v>6.9041174999999999</c:v>
                </c:pt>
                <c:pt idx="7338">
                  <c:v>6.9044387499999997</c:v>
                </c:pt>
                <c:pt idx="7339">
                  <c:v>6.9047593750015999</c:v>
                </c:pt>
                <c:pt idx="7340">
                  <c:v>6.9051150000000003</c:v>
                </c:pt>
                <c:pt idx="7341">
                  <c:v>6.9048187499999996</c:v>
                </c:pt>
                <c:pt idx="7342">
                  <c:v>6.90457375</c:v>
                </c:pt>
                <c:pt idx="7343">
                  <c:v>6.9044493750016001</c:v>
                </c:pt>
                <c:pt idx="7344">
                  <c:v>6.9047824999999996</c:v>
                </c:pt>
                <c:pt idx="7345">
                  <c:v>6.9050775</c:v>
                </c:pt>
                <c:pt idx="7346">
                  <c:v>6.9047018750015994</c:v>
                </c:pt>
                <c:pt idx="7347">
                  <c:v>6.9050250000000002</c:v>
                </c:pt>
                <c:pt idx="7348">
                  <c:v>6.9047693750015995</c:v>
                </c:pt>
                <c:pt idx="7349">
                  <c:v>6.9051487500000004</c:v>
                </c:pt>
                <c:pt idx="7350">
                  <c:v>6.9055306250015995</c:v>
                </c:pt>
                <c:pt idx="7351">
                  <c:v>6.9059299999999997</c:v>
                </c:pt>
                <c:pt idx="7352">
                  <c:v>6.9062681250016</c:v>
                </c:pt>
                <c:pt idx="7353">
                  <c:v>6.9065881250015995</c:v>
                </c:pt>
                <c:pt idx="7354">
                  <c:v>6.9068256250015994</c:v>
                </c:pt>
                <c:pt idx="7355">
                  <c:v>6.9071018750016</c:v>
                </c:pt>
                <c:pt idx="7356">
                  <c:v>6.9074462499999996</c:v>
                </c:pt>
                <c:pt idx="7357">
                  <c:v>6.9077793750016001</c:v>
                </c:pt>
                <c:pt idx="7358">
                  <c:v>6.9081406250016002</c:v>
                </c:pt>
                <c:pt idx="7359">
                  <c:v>6.9085443750015996</c:v>
                </c:pt>
                <c:pt idx="7360">
                  <c:v>6.9088731250016</c:v>
                </c:pt>
                <c:pt idx="7361">
                  <c:v>6.9088781250015998</c:v>
                </c:pt>
                <c:pt idx="7362">
                  <c:v>6.9089712499999996</c:v>
                </c:pt>
                <c:pt idx="7363">
                  <c:v>6.9094081250016002</c:v>
                </c:pt>
                <c:pt idx="7364">
                  <c:v>6.90980375</c:v>
                </c:pt>
                <c:pt idx="7365">
                  <c:v>6.9101262500000002</c:v>
                </c:pt>
                <c:pt idx="7366">
                  <c:v>6.9104912499999998</c:v>
                </c:pt>
                <c:pt idx="7367">
                  <c:v>6.9108287500000003</c:v>
                </c:pt>
                <c:pt idx="7368">
                  <c:v>6.9111718750015996</c:v>
                </c:pt>
                <c:pt idx="7369">
                  <c:v>6.9114950000000004</c:v>
                </c:pt>
                <c:pt idx="7370">
                  <c:v>6.9118937499999999</c:v>
                </c:pt>
                <c:pt idx="7371">
                  <c:v>6.9120825000000004</c:v>
                </c:pt>
                <c:pt idx="7372">
                  <c:v>6.9123043750016002</c:v>
                </c:pt>
                <c:pt idx="7373">
                  <c:v>6.9126962499999998</c:v>
                </c:pt>
                <c:pt idx="7374">
                  <c:v>6.9126362500000003</c:v>
                </c:pt>
                <c:pt idx="7375">
                  <c:v>6.9127431250016</c:v>
                </c:pt>
                <c:pt idx="7376">
                  <c:v>6.9131193750015996</c:v>
                </c:pt>
                <c:pt idx="7377">
                  <c:v>6.9134881250015994</c:v>
                </c:pt>
                <c:pt idx="7378">
                  <c:v>6.9138368750015999</c:v>
                </c:pt>
                <c:pt idx="7379">
                  <c:v>6.9141843750016001</c:v>
                </c:pt>
                <c:pt idx="7380">
                  <c:v>6.9145387500000002</c:v>
                </c:pt>
                <c:pt idx="7381">
                  <c:v>6.9148624999999999</c:v>
                </c:pt>
                <c:pt idx="7382">
                  <c:v>6.9153081250015997</c:v>
                </c:pt>
                <c:pt idx="7383">
                  <c:v>6.9156893750016</c:v>
                </c:pt>
                <c:pt idx="7384">
                  <c:v>6.9160950000000003</c:v>
                </c:pt>
                <c:pt idx="7385">
                  <c:v>6.9164587500000003</c:v>
                </c:pt>
                <c:pt idx="7386">
                  <c:v>6.9167931250015995</c:v>
                </c:pt>
                <c:pt idx="7387">
                  <c:v>6.9171624999999999</c:v>
                </c:pt>
                <c:pt idx="7388">
                  <c:v>6.9175775000000002</c:v>
                </c:pt>
                <c:pt idx="7389">
                  <c:v>6.9179831250015997</c:v>
                </c:pt>
                <c:pt idx="7390">
                  <c:v>6.9183162500000002</c:v>
                </c:pt>
                <c:pt idx="7391">
                  <c:v>6.9186706250015995</c:v>
                </c:pt>
                <c:pt idx="7392">
                  <c:v>6.9189937500000003</c:v>
                </c:pt>
                <c:pt idx="7393">
                  <c:v>6.9193612499999997</c:v>
                </c:pt>
                <c:pt idx="7394">
                  <c:v>6.9194862500000003</c:v>
                </c:pt>
                <c:pt idx="7395">
                  <c:v>6.9195518750015994</c:v>
                </c:pt>
                <c:pt idx="7396">
                  <c:v>6.9197424999999999</c:v>
                </c:pt>
                <c:pt idx="7397">
                  <c:v>6.9200843750015997</c:v>
                </c:pt>
                <c:pt idx="7398">
                  <c:v>6.9204493750016001</c:v>
                </c:pt>
                <c:pt idx="7399">
                  <c:v>6.9208156250016</c:v>
                </c:pt>
                <c:pt idx="7400">
                  <c:v>6.9210306250015998</c:v>
                </c:pt>
                <c:pt idx="7401">
                  <c:v>6.9209849999999999</c:v>
                </c:pt>
                <c:pt idx="7402">
                  <c:v>6.9213268750015997</c:v>
                </c:pt>
                <c:pt idx="7403">
                  <c:v>6.9216756250015994</c:v>
                </c:pt>
                <c:pt idx="7404">
                  <c:v>6.9220106250016</c:v>
                </c:pt>
                <c:pt idx="7405">
                  <c:v>6.9223756250015995</c:v>
                </c:pt>
                <c:pt idx="7406">
                  <c:v>6.9227243750016001</c:v>
                </c:pt>
                <c:pt idx="7407">
                  <c:v>6.9231018750016</c:v>
                </c:pt>
                <c:pt idx="7408">
                  <c:v>6.9234268750016001</c:v>
                </c:pt>
                <c:pt idx="7409">
                  <c:v>6.9234718750016002</c:v>
                </c:pt>
                <c:pt idx="7410">
                  <c:v>6.92327125</c:v>
                </c:pt>
                <c:pt idx="7411">
                  <c:v>6.9236674999999996</c:v>
                </c:pt>
                <c:pt idx="7412">
                  <c:v>6.9240618750016001</c:v>
                </c:pt>
                <c:pt idx="7413">
                  <c:v>6.9244693750015998</c:v>
                </c:pt>
                <c:pt idx="7414">
                  <c:v>6.9248237499999998</c:v>
                </c:pt>
                <c:pt idx="7415">
                  <c:v>6.9251531250016001</c:v>
                </c:pt>
                <c:pt idx="7416">
                  <c:v>6.9255775000000002</c:v>
                </c:pt>
                <c:pt idx="7417">
                  <c:v>6.9256993750015994</c:v>
                </c:pt>
                <c:pt idx="7418">
                  <c:v>6.9255725000000004</c:v>
                </c:pt>
                <c:pt idx="7419">
                  <c:v>6.9258024999999996</c:v>
                </c:pt>
                <c:pt idx="7420">
                  <c:v>6.9254137499999997</c:v>
                </c:pt>
                <c:pt idx="7421">
                  <c:v>6.9250656250015998</c:v>
                </c:pt>
                <c:pt idx="7422">
                  <c:v>6.9247350000000001</c:v>
                </c:pt>
                <c:pt idx="7423">
                  <c:v>6.9248481250016001</c:v>
                </c:pt>
                <c:pt idx="7424">
                  <c:v>6.9252043750015995</c:v>
                </c:pt>
                <c:pt idx="7425">
                  <c:v>6.9255381250015997</c:v>
                </c:pt>
                <c:pt idx="7426">
                  <c:v>6.9259018750015997</c:v>
                </c:pt>
                <c:pt idx="7427">
                  <c:v>6.9262800000000002</c:v>
                </c:pt>
                <c:pt idx="7428">
                  <c:v>6.9266037499999999</c:v>
                </c:pt>
                <c:pt idx="7429">
                  <c:v>6.9269850000000002</c:v>
                </c:pt>
                <c:pt idx="7430">
                  <c:v>6.9273493750016</c:v>
                </c:pt>
                <c:pt idx="7431">
                  <c:v>6.9277206250015997</c:v>
                </c:pt>
                <c:pt idx="7432">
                  <c:v>6.9280625000000002</c:v>
                </c:pt>
                <c:pt idx="7433">
                  <c:v>6.9284331250015994</c:v>
                </c:pt>
                <c:pt idx="7434">
                  <c:v>6.9287650000000003</c:v>
                </c:pt>
                <c:pt idx="7435">
                  <c:v>6.9291650000000002</c:v>
                </c:pt>
                <c:pt idx="7436">
                  <c:v>6.9295893750015995</c:v>
                </c:pt>
                <c:pt idx="7437">
                  <c:v>6.9299118750015998</c:v>
                </c:pt>
                <c:pt idx="7438">
                  <c:v>6.9303156250016</c:v>
                </c:pt>
                <c:pt idx="7439">
                  <c:v>6.9306787500000002</c:v>
                </c:pt>
                <c:pt idx="7440">
                  <c:v>6.9310481250015998</c:v>
                </c:pt>
                <c:pt idx="7441">
                  <c:v>6.9313837500000002</c:v>
                </c:pt>
                <c:pt idx="7442">
                  <c:v>6.9315862499999996</c:v>
                </c:pt>
                <c:pt idx="7443">
                  <c:v>6.9318456250015998</c:v>
                </c:pt>
                <c:pt idx="7444">
                  <c:v>6.93209125</c:v>
                </c:pt>
                <c:pt idx="7445">
                  <c:v>6.9324881250015995</c:v>
                </c:pt>
                <c:pt idx="7446">
                  <c:v>6.9325118750015999</c:v>
                </c:pt>
                <c:pt idx="7447">
                  <c:v>6.9321393750015998</c:v>
                </c:pt>
                <c:pt idx="7448">
                  <c:v>6.9317287500000004</c:v>
                </c:pt>
                <c:pt idx="7449">
                  <c:v>6.9313512499999996</c:v>
                </c:pt>
                <c:pt idx="7450">
                  <c:v>6.9317262499999996</c:v>
                </c:pt>
                <c:pt idx="7451">
                  <c:v>6.9320725000000003</c:v>
                </c:pt>
                <c:pt idx="7452">
                  <c:v>6.9324431250015994</c:v>
                </c:pt>
                <c:pt idx="7453">
                  <c:v>6.9328275000000001</c:v>
                </c:pt>
                <c:pt idx="7454">
                  <c:v>6.9331556250016</c:v>
                </c:pt>
                <c:pt idx="7455">
                  <c:v>6.9335093750015995</c:v>
                </c:pt>
                <c:pt idx="7456">
                  <c:v>6.9338550000000003</c:v>
                </c:pt>
                <c:pt idx="7457">
                  <c:v>6.9342499999999996</c:v>
                </c:pt>
                <c:pt idx="7458">
                  <c:v>6.9345881250015999</c:v>
                </c:pt>
                <c:pt idx="7459">
                  <c:v>6.9350118750015994</c:v>
                </c:pt>
                <c:pt idx="7460">
                  <c:v>6.9353406250015999</c:v>
                </c:pt>
                <c:pt idx="7461">
                  <c:v>6.9357474999999997</c:v>
                </c:pt>
                <c:pt idx="7462">
                  <c:v>6.9361637500000004</c:v>
                </c:pt>
                <c:pt idx="7463">
                  <c:v>6.9365031250015994</c:v>
                </c:pt>
                <c:pt idx="7464">
                  <c:v>6.9369037499999999</c:v>
                </c:pt>
                <c:pt idx="7465">
                  <c:v>6.9372906250015998</c:v>
                </c:pt>
                <c:pt idx="7466">
                  <c:v>6.9376775000000004</c:v>
                </c:pt>
                <c:pt idx="7467">
                  <c:v>6.9377837500000004</c:v>
                </c:pt>
                <c:pt idx="7468">
                  <c:v>6.9381868750016</c:v>
                </c:pt>
                <c:pt idx="7469">
                  <c:v>6.9385518750015995</c:v>
                </c:pt>
                <c:pt idx="7470">
                  <c:v>6.9389000000000003</c:v>
                </c:pt>
                <c:pt idx="7471">
                  <c:v>6.9393031250016</c:v>
                </c:pt>
                <c:pt idx="7472">
                  <c:v>6.9396668750016</c:v>
                </c:pt>
                <c:pt idx="7473">
                  <c:v>6.9400624999999998</c:v>
                </c:pt>
                <c:pt idx="7474">
                  <c:v>6.9403831250015999</c:v>
                </c:pt>
                <c:pt idx="7475">
                  <c:v>6.9407218750016</c:v>
                </c:pt>
                <c:pt idx="7476">
                  <c:v>6.9407993750015997</c:v>
                </c:pt>
                <c:pt idx="7477">
                  <c:v>6.9403975000000004</c:v>
                </c:pt>
                <c:pt idx="7478">
                  <c:v>6.9400649999999997</c:v>
                </c:pt>
                <c:pt idx="7479">
                  <c:v>6.94030375</c:v>
                </c:pt>
                <c:pt idx="7480">
                  <c:v>6.9406737500000002</c:v>
                </c:pt>
                <c:pt idx="7481">
                  <c:v>6.9410568750015997</c:v>
                </c:pt>
                <c:pt idx="7482">
                  <c:v>6.94140625</c:v>
                </c:pt>
                <c:pt idx="7483">
                  <c:v>6.9417468750015994</c:v>
                </c:pt>
                <c:pt idx="7484">
                  <c:v>6.9421031250015997</c:v>
                </c:pt>
                <c:pt idx="7485">
                  <c:v>6.9425100000000004</c:v>
                </c:pt>
                <c:pt idx="7486">
                  <c:v>6.9429362499999998</c:v>
                </c:pt>
                <c:pt idx="7487">
                  <c:v>6.9433118750015996</c:v>
                </c:pt>
                <c:pt idx="7488">
                  <c:v>6.9436343750015999</c:v>
                </c:pt>
                <c:pt idx="7489">
                  <c:v>6.9440143750015997</c:v>
                </c:pt>
                <c:pt idx="7490">
                  <c:v>6.9443568750016</c:v>
                </c:pt>
                <c:pt idx="7491">
                  <c:v>6.9447743750016002</c:v>
                </c:pt>
                <c:pt idx="7492">
                  <c:v>6.9451206250016</c:v>
                </c:pt>
                <c:pt idx="7493">
                  <c:v>6.9455543750016</c:v>
                </c:pt>
                <c:pt idx="7494">
                  <c:v>6.9459543750016</c:v>
                </c:pt>
                <c:pt idx="7495">
                  <c:v>6.9463506250015996</c:v>
                </c:pt>
                <c:pt idx="7496">
                  <c:v>6.9468406250015997</c:v>
                </c:pt>
                <c:pt idx="7497">
                  <c:v>6.9473393750015999</c:v>
                </c:pt>
                <c:pt idx="7498">
                  <c:v>6.9477137500000001</c:v>
                </c:pt>
                <c:pt idx="7499">
                  <c:v>6.9480531250016</c:v>
                </c:pt>
                <c:pt idx="7500">
                  <c:v>6.9484493750015996</c:v>
                </c:pt>
                <c:pt idx="7501">
                  <c:v>6.9488612500000002</c:v>
                </c:pt>
                <c:pt idx="7502">
                  <c:v>6.94924125</c:v>
                </c:pt>
                <c:pt idx="7503">
                  <c:v>6.9495737499999999</c:v>
                </c:pt>
                <c:pt idx="7504">
                  <c:v>6.9499543750015995</c:v>
                </c:pt>
                <c:pt idx="7505">
                  <c:v>6.95031</c:v>
                </c:pt>
                <c:pt idx="7506">
                  <c:v>6.9507025000000002</c:v>
                </c:pt>
                <c:pt idx="7507">
                  <c:v>6.9510562499999997</c:v>
                </c:pt>
                <c:pt idx="7508">
                  <c:v>6.9513168750015994</c:v>
                </c:pt>
                <c:pt idx="7509">
                  <c:v>6.9517031250015995</c:v>
                </c:pt>
                <c:pt idx="7510">
                  <c:v>6.9517462500000002</c:v>
                </c:pt>
                <c:pt idx="7511">
                  <c:v>6.9514062499999998</c:v>
                </c:pt>
                <c:pt idx="7512">
                  <c:v>6.9511018750015996</c:v>
                </c:pt>
                <c:pt idx="7513">
                  <c:v>6.9513125000000002</c:v>
                </c:pt>
                <c:pt idx="7514">
                  <c:v>6.9516543750016</c:v>
                </c:pt>
                <c:pt idx="7515">
                  <c:v>6.9520356250016002</c:v>
                </c:pt>
                <c:pt idx="7516">
                  <c:v>6.9524687500000004</c:v>
                </c:pt>
                <c:pt idx="7517">
                  <c:v>6.9528237500000003</c:v>
                </c:pt>
                <c:pt idx="7518">
                  <c:v>6.9532974999999997</c:v>
                </c:pt>
                <c:pt idx="7519">
                  <c:v>6.95367625</c:v>
                </c:pt>
                <c:pt idx="7520">
                  <c:v>6.9540537499999999</c:v>
                </c:pt>
                <c:pt idx="7521">
                  <c:v>6.9544256250015994</c:v>
                </c:pt>
                <c:pt idx="7522">
                  <c:v>6.9548043750015998</c:v>
                </c:pt>
                <c:pt idx="7523">
                  <c:v>6.9551956250015996</c:v>
                </c:pt>
                <c:pt idx="7524">
                  <c:v>6.95552875</c:v>
                </c:pt>
                <c:pt idx="7525">
                  <c:v>6.9558931250015998</c:v>
                </c:pt>
                <c:pt idx="7526">
                  <c:v>6.9562437499999996</c:v>
                </c:pt>
                <c:pt idx="7527">
                  <c:v>6.9564706250016002</c:v>
                </c:pt>
                <c:pt idx="7528">
                  <c:v>6.95686625</c:v>
                </c:pt>
                <c:pt idx="7529">
                  <c:v>6.9571887500000003</c:v>
                </c:pt>
                <c:pt idx="7530">
                  <c:v>6.9568475000000003</c:v>
                </c:pt>
                <c:pt idx="7531">
                  <c:v>6.9565093750016</c:v>
                </c:pt>
                <c:pt idx="7532">
                  <c:v>6.9564668750015999</c:v>
                </c:pt>
                <c:pt idx="7533">
                  <c:v>6.9567975000000004</c:v>
                </c:pt>
                <c:pt idx="7534">
                  <c:v>6.9571837500000004</c:v>
                </c:pt>
                <c:pt idx="7535">
                  <c:v>6.9569231250015999</c:v>
                </c:pt>
                <c:pt idx="7536">
                  <c:v>6.9573299999999998</c:v>
                </c:pt>
                <c:pt idx="7537">
                  <c:v>6.9576818750016001</c:v>
                </c:pt>
                <c:pt idx="7538">
                  <c:v>6.9581418750015995</c:v>
                </c:pt>
                <c:pt idx="7539">
                  <c:v>6.9584975</c:v>
                </c:pt>
                <c:pt idx="7540">
                  <c:v>6.9589575000000004</c:v>
                </c:pt>
                <c:pt idx="7541">
                  <c:v>6.9593425</c:v>
                </c:pt>
                <c:pt idx="7542">
                  <c:v>6.9597518750015999</c:v>
                </c:pt>
                <c:pt idx="7543">
                  <c:v>6.9601418750016002</c:v>
                </c:pt>
                <c:pt idx="7544">
                  <c:v>6.9604762500000001</c:v>
                </c:pt>
                <c:pt idx="7545">
                  <c:v>6.9608999999999996</c:v>
                </c:pt>
                <c:pt idx="7546">
                  <c:v>6.9613518750015997</c:v>
                </c:pt>
                <c:pt idx="7547">
                  <c:v>6.9617581250015999</c:v>
                </c:pt>
                <c:pt idx="7548">
                  <c:v>6.9620918750016001</c:v>
                </c:pt>
                <c:pt idx="7549">
                  <c:v>6.9624668750016001</c:v>
                </c:pt>
                <c:pt idx="7550">
                  <c:v>6.9628424999999998</c:v>
                </c:pt>
                <c:pt idx="7551">
                  <c:v>6.9631706250015997</c:v>
                </c:pt>
                <c:pt idx="7552">
                  <c:v>6.9635018750016</c:v>
                </c:pt>
                <c:pt idx="7553">
                  <c:v>6.9639331250016001</c:v>
                </c:pt>
                <c:pt idx="7554">
                  <c:v>6.9643787499999998</c:v>
                </c:pt>
                <c:pt idx="7555">
                  <c:v>6.9648174999999997</c:v>
                </c:pt>
                <c:pt idx="7556">
                  <c:v>6.9652037499999997</c:v>
                </c:pt>
                <c:pt idx="7557">
                  <c:v>6.9655287499999998</c:v>
                </c:pt>
                <c:pt idx="7558">
                  <c:v>6.9658037500000001</c:v>
                </c:pt>
                <c:pt idx="7559">
                  <c:v>6.9661287500000002</c:v>
                </c:pt>
                <c:pt idx="7560">
                  <c:v>6.9663112500000004</c:v>
                </c:pt>
                <c:pt idx="7561">
                  <c:v>6.9667112500000004</c:v>
                </c:pt>
                <c:pt idx="7562">
                  <c:v>6.9670456250015995</c:v>
                </c:pt>
                <c:pt idx="7563">
                  <c:v>6.9667062499999997</c:v>
                </c:pt>
                <c:pt idx="7564">
                  <c:v>6.9662699999999997</c:v>
                </c:pt>
                <c:pt idx="7565">
                  <c:v>6.9659293750015996</c:v>
                </c:pt>
                <c:pt idx="7566">
                  <c:v>6.9655518750015997</c:v>
                </c:pt>
                <c:pt idx="7567">
                  <c:v>6.9651768750015997</c:v>
                </c:pt>
                <c:pt idx="7568">
                  <c:v>6.9652031250016</c:v>
                </c:pt>
                <c:pt idx="7569">
                  <c:v>6.9655481250015994</c:v>
                </c:pt>
                <c:pt idx="7570">
                  <c:v>6.9659025000000003</c:v>
                </c:pt>
                <c:pt idx="7571">
                  <c:v>6.9663131250015997</c:v>
                </c:pt>
                <c:pt idx="7572">
                  <c:v>6.9666474999999997</c:v>
                </c:pt>
                <c:pt idx="7573">
                  <c:v>6.9670325000000002</c:v>
                </c:pt>
                <c:pt idx="7574">
                  <c:v>6.9674462500000001</c:v>
                </c:pt>
                <c:pt idx="7575">
                  <c:v>6.9678568750015994</c:v>
                </c:pt>
                <c:pt idx="7576">
                  <c:v>6.9682331250015999</c:v>
                </c:pt>
                <c:pt idx="7577">
                  <c:v>6.9685550000000003</c:v>
                </c:pt>
                <c:pt idx="7578">
                  <c:v>6.9689018750015999</c:v>
                </c:pt>
                <c:pt idx="7579">
                  <c:v>6.9692712500000003</c:v>
                </c:pt>
                <c:pt idx="7580">
                  <c:v>6.9696243750016</c:v>
                </c:pt>
                <c:pt idx="7581">
                  <c:v>6.9700968750015999</c:v>
                </c:pt>
                <c:pt idx="7582">
                  <c:v>6.9705062499999997</c:v>
                </c:pt>
                <c:pt idx="7583">
                  <c:v>6.9708287499999999</c:v>
                </c:pt>
                <c:pt idx="7584">
                  <c:v>6.9712125</c:v>
                </c:pt>
                <c:pt idx="7585">
                  <c:v>6.9715425</c:v>
                </c:pt>
                <c:pt idx="7586">
                  <c:v>6.9719462500000002</c:v>
                </c:pt>
                <c:pt idx="7587">
                  <c:v>6.9722962500000003</c:v>
                </c:pt>
                <c:pt idx="7588">
                  <c:v>6.9727543750015997</c:v>
                </c:pt>
                <c:pt idx="7589">
                  <c:v>6.9731618750016002</c:v>
                </c:pt>
                <c:pt idx="7590">
                  <c:v>6.9735812499999996</c:v>
                </c:pt>
                <c:pt idx="7591">
                  <c:v>6.9739293750015996</c:v>
                </c:pt>
                <c:pt idx="7592">
                  <c:v>6.9743424999999997</c:v>
                </c:pt>
                <c:pt idx="7593">
                  <c:v>6.9747000000000003</c:v>
                </c:pt>
                <c:pt idx="7594">
                  <c:v>6.9751562500000004</c:v>
                </c:pt>
                <c:pt idx="7595">
                  <c:v>6.9755168750015999</c:v>
                </c:pt>
                <c:pt idx="7596">
                  <c:v>6.9759818750016001</c:v>
                </c:pt>
                <c:pt idx="7597">
                  <c:v>6.9763081250015997</c:v>
                </c:pt>
                <c:pt idx="7598">
                  <c:v>6.9766931250016002</c:v>
                </c:pt>
                <c:pt idx="7599">
                  <c:v>6.9770649999999996</c:v>
                </c:pt>
                <c:pt idx="7600">
                  <c:v>6.9773131250015998</c:v>
                </c:pt>
                <c:pt idx="7601">
                  <c:v>6.9768606250016001</c:v>
                </c:pt>
                <c:pt idx="7602">
                  <c:v>6.9765156250015998</c:v>
                </c:pt>
                <c:pt idx="7603">
                  <c:v>6.9761606250015999</c:v>
                </c:pt>
                <c:pt idx="7604">
                  <c:v>6.9758093750015995</c:v>
                </c:pt>
                <c:pt idx="7605">
                  <c:v>6.9758612500000003</c:v>
                </c:pt>
                <c:pt idx="7606">
                  <c:v>6.9759612500000001</c:v>
                </c:pt>
                <c:pt idx="7607">
                  <c:v>6.9760531250015996</c:v>
                </c:pt>
                <c:pt idx="7608">
                  <c:v>6.9765056250016002</c:v>
                </c:pt>
                <c:pt idx="7609">
                  <c:v>6.9769093750015996</c:v>
                </c:pt>
                <c:pt idx="7610">
                  <c:v>6.9773156250015997</c:v>
                </c:pt>
                <c:pt idx="7611">
                  <c:v>6.9777393750016001</c:v>
                </c:pt>
                <c:pt idx="7612">
                  <c:v>6.9781256250016002</c:v>
                </c:pt>
                <c:pt idx="7613">
                  <c:v>6.9784931250015996</c:v>
                </c:pt>
                <c:pt idx="7614">
                  <c:v>6.9788462500000001</c:v>
                </c:pt>
                <c:pt idx="7615">
                  <c:v>6.9792899999999998</c:v>
                </c:pt>
                <c:pt idx="7616">
                  <c:v>6.9796943750015998</c:v>
                </c:pt>
                <c:pt idx="7617">
                  <c:v>6.9800212500000001</c:v>
                </c:pt>
                <c:pt idx="7618">
                  <c:v>6.9803487500000001</c:v>
                </c:pt>
                <c:pt idx="7619">
                  <c:v>6.9807499999999996</c:v>
                </c:pt>
                <c:pt idx="7620">
                  <c:v>6.9810974999999997</c:v>
                </c:pt>
                <c:pt idx="7621">
                  <c:v>6.9814724999999997</c:v>
                </c:pt>
                <c:pt idx="7622">
                  <c:v>6.9819050000000002</c:v>
                </c:pt>
                <c:pt idx="7623">
                  <c:v>6.9823193750015999</c:v>
                </c:pt>
                <c:pt idx="7624">
                  <c:v>6.9827681250015994</c:v>
                </c:pt>
                <c:pt idx="7625">
                  <c:v>6.9831000000000003</c:v>
                </c:pt>
                <c:pt idx="7626">
                  <c:v>6.9834300000000002</c:v>
                </c:pt>
                <c:pt idx="7627">
                  <c:v>6.9837668750016002</c:v>
                </c:pt>
                <c:pt idx="7628">
                  <c:v>6.9840900000000001</c:v>
                </c:pt>
                <c:pt idx="7629">
                  <c:v>6.9844668750015995</c:v>
                </c:pt>
                <c:pt idx="7630">
                  <c:v>6.9848006250015997</c:v>
                </c:pt>
                <c:pt idx="7631">
                  <c:v>6.9851868750015997</c:v>
                </c:pt>
                <c:pt idx="7632">
                  <c:v>6.9855681250016</c:v>
                </c:pt>
                <c:pt idx="7633">
                  <c:v>6.9859462499999996</c:v>
                </c:pt>
                <c:pt idx="7634">
                  <c:v>6.9863387499999998</c:v>
                </c:pt>
                <c:pt idx="7635">
                  <c:v>6.9866824999999997</c:v>
                </c:pt>
                <c:pt idx="7636">
                  <c:v>6.9871449999999999</c:v>
                </c:pt>
                <c:pt idx="7637">
                  <c:v>6.9874893750015996</c:v>
                </c:pt>
                <c:pt idx="7638">
                  <c:v>6.9876449999999997</c:v>
                </c:pt>
                <c:pt idx="7639">
                  <c:v>6.9878331250015995</c:v>
                </c:pt>
                <c:pt idx="7640">
                  <c:v>6.9881837500000001</c:v>
                </c:pt>
                <c:pt idx="7641">
                  <c:v>6.9885756250015998</c:v>
                </c:pt>
                <c:pt idx="7642">
                  <c:v>6.9889118750015999</c:v>
                </c:pt>
                <c:pt idx="7643">
                  <c:v>6.9889081250015996</c:v>
                </c:pt>
                <c:pt idx="7644">
                  <c:v>6.9891587499999996</c:v>
                </c:pt>
                <c:pt idx="7645">
                  <c:v>6.9894968750016</c:v>
                </c:pt>
                <c:pt idx="7646">
                  <c:v>6.9897812500000001</c:v>
                </c:pt>
                <c:pt idx="7647">
                  <c:v>6.9901137499999999</c:v>
                </c:pt>
                <c:pt idx="7648">
                  <c:v>6.9904568750016001</c:v>
                </c:pt>
                <c:pt idx="7649">
                  <c:v>6.9908437499999998</c:v>
                </c:pt>
                <c:pt idx="7650">
                  <c:v>6.9911806250015989</c:v>
                </c:pt>
                <c:pt idx="7651">
                  <c:v>6.9915162500000001</c:v>
                </c:pt>
                <c:pt idx="7652">
                  <c:v>6.9918943750015989</c:v>
                </c:pt>
                <c:pt idx="7653">
                  <c:v>6.992221875001599</c:v>
                </c:pt>
                <c:pt idx="7654">
                  <c:v>6.9925924999999998</c:v>
                </c:pt>
                <c:pt idx="7655">
                  <c:v>6.992949375001599</c:v>
                </c:pt>
                <c:pt idx="7656">
                  <c:v>6.9933306250015992</c:v>
                </c:pt>
                <c:pt idx="7657">
                  <c:v>6.9936999999999996</c:v>
                </c:pt>
                <c:pt idx="7658">
                  <c:v>6.9936093750015988</c:v>
                </c:pt>
                <c:pt idx="7659">
                  <c:v>6.9937550000000002</c:v>
                </c:pt>
                <c:pt idx="7660">
                  <c:v>6.9940656250015989</c:v>
                </c:pt>
                <c:pt idx="7661">
                  <c:v>6.9940575000000003</c:v>
                </c:pt>
                <c:pt idx="7662">
                  <c:v>6.9943999999999997</c:v>
                </c:pt>
                <c:pt idx="7663">
                  <c:v>6.9947481250015988</c:v>
                </c:pt>
                <c:pt idx="7664">
                  <c:v>6.9951143750015987</c:v>
                </c:pt>
                <c:pt idx="7665">
                  <c:v>6.9954812500000001</c:v>
                </c:pt>
                <c:pt idx="7666">
                  <c:v>6.9958037500000003</c:v>
                </c:pt>
                <c:pt idx="7667">
                  <c:v>6.9961512499999996</c:v>
                </c:pt>
                <c:pt idx="7668">
                  <c:v>6.9965131250015986</c:v>
                </c:pt>
                <c:pt idx="7669">
                  <c:v>6.9968356250015988</c:v>
                </c:pt>
                <c:pt idx="7670">
                  <c:v>6.9971712500000001</c:v>
                </c:pt>
                <c:pt idx="7671">
                  <c:v>6.9974412499999996</c:v>
                </c:pt>
                <c:pt idx="7672">
                  <c:v>6.9978462500000003</c:v>
                </c:pt>
                <c:pt idx="7673">
                  <c:v>6.9979750000000003</c:v>
                </c:pt>
                <c:pt idx="7674">
                  <c:v>6.9983431250015986</c:v>
                </c:pt>
                <c:pt idx="7675">
                  <c:v>6.9987806250015989</c:v>
                </c:pt>
                <c:pt idx="7676">
                  <c:v>6.9992131250015994</c:v>
                </c:pt>
                <c:pt idx="7677">
                  <c:v>6.9995612500000002</c:v>
                </c:pt>
                <c:pt idx="7678">
                  <c:v>7.0000131250015993</c:v>
                </c:pt>
                <c:pt idx="7679">
                  <c:v>7.0003518750015994</c:v>
                </c:pt>
                <c:pt idx="7680">
                  <c:v>7.0007287500000004</c:v>
                </c:pt>
                <c:pt idx="7681">
                  <c:v>7.0010981250015991</c:v>
                </c:pt>
                <c:pt idx="7682">
                  <c:v>7.0014281250015991</c:v>
                </c:pt>
                <c:pt idx="7683">
                  <c:v>7.0017756250015992</c:v>
                </c:pt>
                <c:pt idx="7684">
                  <c:v>7.0021837500000004</c:v>
                </c:pt>
                <c:pt idx="7685">
                  <c:v>7.0026124999999997</c:v>
                </c:pt>
                <c:pt idx="7686">
                  <c:v>7.00298</c:v>
                </c:pt>
                <c:pt idx="7687">
                  <c:v>7.0028931250015987</c:v>
                </c:pt>
                <c:pt idx="7688">
                  <c:v>7.0032275000000004</c:v>
                </c:pt>
                <c:pt idx="7689">
                  <c:v>7.0036168750015992</c:v>
                </c:pt>
                <c:pt idx="7690">
                  <c:v>7.0039600000000002</c:v>
                </c:pt>
                <c:pt idx="7691">
                  <c:v>7.0043437500000003</c:v>
                </c:pt>
                <c:pt idx="7692">
                  <c:v>7.0046749999999998</c:v>
                </c:pt>
                <c:pt idx="7693">
                  <c:v>7.0050249999999998</c:v>
                </c:pt>
                <c:pt idx="7694">
                  <c:v>7.0053687499999997</c:v>
                </c:pt>
                <c:pt idx="7695">
                  <c:v>7.0057400000000003</c:v>
                </c:pt>
                <c:pt idx="7696">
                  <c:v>7.0060906250015993</c:v>
                </c:pt>
                <c:pt idx="7697">
                  <c:v>7.0064312500000003</c:v>
                </c:pt>
                <c:pt idx="7698">
                  <c:v>7.0067624999999998</c:v>
                </c:pt>
                <c:pt idx="7699">
                  <c:v>7.0071162500000002</c:v>
                </c:pt>
                <c:pt idx="7700">
                  <c:v>7.0074899999999998</c:v>
                </c:pt>
                <c:pt idx="7701">
                  <c:v>7.0078525000000003</c:v>
                </c:pt>
                <c:pt idx="7702">
                  <c:v>7.008185625001599</c:v>
                </c:pt>
                <c:pt idx="7703">
                  <c:v>7.0085243750015991</c:v>
                </c:pt>
                <c:pt idx="7704">
                  <c:v>7.0089187500000003</c:v>
                </c:pt>
                <c:pt idx="7705">
                  <c:v>7.0092537500000001</c:v>
                </c:pt>
                <c:pt idx="7706">
                  <c:v>7.0096012500000002</c:v>
                </c:pt>
                <c:pt idx="7707">
                  <c:v>7.0099306250015987</c:v>
                </c:pt>
                <c:pt idx="7708">
                  <c:v>7.0103518750015992</c:v>
                </c:pt>
                <c:pt idx="7709">
                  <c:v>7.0107324999999996</c:v>
                </c:pt>
                <c:pt idx="7710">
                  <c:v>7.0110031250015989</c:v>
                </c:pt>
                <c:pt idx="7711">
                  <c:v>7.0113262499999998</c:v>
                </c:pt>
                <c:pt idx="7712">
                  <c:v>7.0116987499999999</c:v>
                </c:pt>
                <c:pt idx="7713">
                  <c:v>7.0121081250015989</c:v>
                </c:pt>
                <c:pt idx="7714">
                  <c:v>7.0124318750015986</c:v>
                </c:pt>
                <c:pt idx="7715">
                  <c:v>7.0126556250015986</c:v>
                </c:pt>
                <c:pt idx="7716">
                  <c:v>7.01298625</c:v>
                </c:pt>
                <c:pt idx="7717">
                  <c:v>7.0133931250015991</c:v>
                </c:pt>
                <c:pt idx="7718">
                  <c:v>7.0137850000000004</c:v>
                </c:pt>
                <c:pt idx="7719">
                  <c:v>7.0141150000000003</c:v>
                </c:pt>
                <c:pt idx="7720">
                  <c:v>7.0140343750015992</c:v>
                </c:pt>
                <c:pt idx="7721">
                  <c:v>7.0143562499999996</c:v>
                </c:pt>
                <c:pt idx="7722">
                  <c:v>7.0146937500000002</c:v>
                </c:pt>
                <c:pt idx="7723">
                  <c:v>7.0150393750015994</c:v>
                </c:pt>
                <c:pt idx="7724">
                  <c:v>7.01537875</c:v>
                </c:pt>
                <c:pt idx="7725">
                  <c:v>7.0157912500000004</c:v>
                </c:pt>
                <c:pt idx="7726">
                  <c:v>7.0161718750015991</c:v>
                </c:pt>
                <c:pt idx="7727">
                  <c:v>7.0165325000000003</c:v>
                </c:pt>
                <c:pt idx="7728">
                  <c:v>7.0168981250015987</c:v>
                </c:pt>
                <c:pt idx="7729">
                  <c:v>7.0172387499999997</c:v>
                </c:pt>
                <c:pt idx="7730">
                  <c:v>7.0176118750015988</c:v>
                </c:pt>
                <c:pt idx="7731">
                  <c:v>7.0180281250015986</c:v>
                </c:pt>
                <c:pt idx="7732">
                  <c:v>7.0184131250015991</c:v>
                </c:pt>
                <c:pt idx="7733">
                  <c:v>7.0187518750015991</c:v>
                </c:pt>
                <c:pt idx="7734">
                  <c:v>7.0188881250015989</c:v>
                </c:pt>
                <c:pt idx="7735">
                  <c:v>7.0192418750015992</c:v>
                </c:pt>
                <c:pt idx="7736">
                  <c:v>7.0196093750015987</c:v>
                </c:pt>
                <c:pt idx="7737">
                  <c:v>7.0199618750015986</c:v>
                </c:pt>
                <c:pt idx="7738">
                  <c:v>7.0202081250015986</c:v>
                </c:pt>
                <c:pt idx="7739">
                  <c:v>7.0205824999999997</c:v>
                </c:pt>
                <c:pt idx="7740">
                  <c:v>7.0209137500000001</c:v>
                </c:pt>
                <c:pt idx="7741">
                  <c:v>7.0212456250015993</c:v>
                </c:pt>
                <c:pt idx="7742">
                  <c:v>7.0208874999999997</c:v>
                </c:pt>
                <c:pt idx="7743">
                  <c:v>7.0204181250015987</c:v>
                </c:pt>
                <c:pt idx="7744">
                  <c:v>7.0200537499999998</c:v>
                </c:pt>
                <c:pt idx="7745">
                  <c:v>7.019646875001599</c:v>
                </c:pt>
                <c:pt idx="7746">
                  <c:v>7.0193243750015988</c:v>
                </c:pt>
                <c:pt idx="7747">
                  <c:v>7.0191212500000004</c:v>
                </c:pt>
                <c:pt idx="7748">
                  <c:v>7.0194493750015994</c:v>
                </c:pt>
                <c:pt idx="7749">
                  <c:v>7.0197743750015986</c:v>
                </c:pt>
                <c:pt idx="7750">
                  <c:v>7.0201193750015989</c:v>
                </c:pt>
                <c:pt idx="7751">
                  <c:v>7.0204987499999998</c:v>
                </c:pt>
                <c:pt idx="7752">
                  <c:v>7.0208199999999996</c:v>
                </c:pt>
                <c:pt idx="7753">
                  <c:v>7.0212593750015992</c:v>
                </c:pt>
                <c:pt idx="7754">
                  <c:v>7.0216806250015988</c:v>
                </c:pt>
                <c:pt idx="7755">
                  <c:v>7.0220287499999996</c:v>
                </c:pt>
                <c:pt idx="7756">
                  <c:v>7.0223856250015988</c:v>
                </c:pt>
                <c:pt idx="7757">
                  <c:v>7.0228218750015987</c:v>
                </c:pt>
                <c:pt idx="7758">
                  <c:v>7.0232618750015989</c:v>
                </c:pt>
                <c:pt idx="7759">
                  <c:v>7.0236081250015987</c:v>
                </c:pt>
                <c:pt idx="7760">
                  <c:v>7.0239900000000004</c:v>
                </c:pt>
                <c:pt idx="7761">
                  <c:v>7.0243362500000002</c:v>
                </c:pt>
                <c:pt idx="7762">
                  <c:v>7.0247106250015987</c:v>
                </c:pt>
                <c:pt idx="7763">
                  <c:v>7.0250406250015986</c:v>
                </c:pt>
                <c:pt idx="7764">
                  <c:v>7.0254250000000003</c:v>
                </c:pt>
                <c:pt idx="7765">
                  <c:v>7.0257837500000004</c:v>
                </c:pt>
                <c:pt idx="7766">
                  <c:v>7.0261943750015989</c:v>
                </c:pt>
                <c:pt idx="7767">
                  <c:v>7.0266487499999997</c:v>
                </c:pt>
                <c:pt idx="7768">
                  <c:v>7.0270999999999999</c:v>
                </c:pt>
                <c:pt idx="7769">
                  <c:v>7.0275206250015989</c:v>
                </c:pt>
                <c:pt idx="7770">
                  <c:v>7.0278862499999999</c:v>
                </c:pt>
                <c:pt idx="7771">
                  <c:v>7.0282687499999996</c:v>
                </c:pt>
                <c:pt idx="7772">
                  <c:v>7.0286543750015991</c:v>
                </c:pt>
                <c:pt idx="7773">
                  <c:v>7.0290800000000004</c:v>
                </c:pt>
                <c:pt idx="7774">
                  <c:v>7.0294587499999999</c:v>
                </c:pt>
                <c:pt idx="7775">
                  <c:v>7.0297843750015989</c:v>
                </c:pt>
                <c:pt idx="7776">
                  <c:v>7.0301324999999997</c:v>
                </c:pt>
                <c:pt idx="7777">
                  <c:v>7.0304824999999997</c:v>
                </c:pt>
                <c:pt idx="7778">
                  <c:v>7.0306974999999996</c:v>
                </c:pt>
                <c:pt idx="7779">
                  <c:v>7.0310487500000001</c:v>
                </c:pt>
                <c:pt idx="7780">
                  <c:v>7.0311006250015993</c:v>
                </c:pt>
                <c:pt idx="7781">
                  <c:v>7.0307631250015987</c:v>
                </c:pt>
                <c:pt idx="7782">
                  <c:v>7.0304106250015987</c:v>
                </c:pt>
                <c:pt idx="7783">
                  <c:v>7.0305643750015987</c:v>
                </c:pt>
                <c:pt idx="7784">
                  <c:v>7.0309400000000002</c:v>
                </c:pt>
                <c:pt idx="7785">
                  <c:v>7.0313437499999996</c:v>
                </c:pt>
                <c:pt idx="7786">
                  <c:v>7.0317106250015993</c:v>
                </c:pt>
                <c:pt idx="7787">
                  <c:v>7.0321125000000002</c:v>
                </c:pt>
                <c:pt idx="7788">
                  <c:v>7.03243375</c:v>
                </c:pt>
                <c:pt idx="7789">
                  <c:v>7.0327925000000002</c:v>
                </c:pt>
                <c:pt idx="7790">
                  <c:v>7.0332356250015993</c:v>
                </c:pt>
                <c:pt idx="7791">
                  <c:v>7.033581875001599</c:v>
                </c:pt>
                <c:pt idx="7792">
                  <c:v>7.0339450000000001</c:v>
                </c:pt>
                <c:pt idx="7793">
                  <c:v>7.0342843750015991</c:v>
                </c:pt>
                <c:pt idx="7794">
                  <c:v>7.034625625001599</c:v>
                </c:pt>
                <c:pt idx="7795">
                  <c:v>7.03503875</c:v>
                </c:pt>
                <c:pt idx="7796">
                  <c:v>7.0353681250015994</c:v>
                </c:pt>
                <c:pt idx="7797">
                  <c:v>7.035775625001599</c:v>
                </c:pt>
                <c:pt idx="7798">
                  <c:v>7.036198125001599</c:v>
                </c:pt>
                <c:pt idx="7799">
                  <c:v>7.0366425000000001</c:v>
                </c:pt>
                <c:pt idx="7800">
                  <c:v>7.0370875000000002</c:v>
                </c:pt>
                <c:pt idx="7801">
                  <c:v>7.0374237500000003</c:v>
                </c:pt>
                <c:pt idx="7802">
                  <c:v>7.0378699999999998</c:v>
                </c:pt>
                <c:pt idx="7803">
                  <c:v>7.038265</c:v>
                </c:pt>
                <c:pt idx="7804">
                  <c:v>7.0386499999999996</c:v>
                </c:pt>
                <c:pt idx="7805">
                  <c:v>7.0389756250015987</c:v>
                </c:pt>
                <c:pt idx="7806">
                  <c:v>7.039306875001599</c:v>
                </c:pt>
                <c:pt idx="7807">
                  <c:v>7.0396393750015989</c:v>
                </c:pt>
                <c:pt idx="7808">
                  <c:v>7.0400518750015992</c:v>
                </c:pt>
                <c:pt idx="7809">
                  <c:v>7.0404324999999996</c:v>
                </c:pt>
                <c:pt idx="7810">
                  <c:v>7.0407725000000001</c:v>
                </c:pt>
                <c:pt idx="7811">
                  <c:v>7.0411093750015992</c:v>
                </c:pt>
                <c:pt idx="7812">
                  <c:v>7.0414950000000003</c:v>
                </c:pt>
                <c:pt idx="7813">
                  <c:v>7.0418706250015992</c:v>
                </c:pt>
                <c:pt idx="7814">
                  <c:v>7.0415268750015994</c:v>
                </c:pt>
                <c:pt idx="7815">
                  <c:v>7.0411999999999999</c:v>
                </c:pt>
                <c:pt idx="7816">
                  <c:v>7.0408481250015988</c:v>
                </c:pt>
                <c:pt idx="7817">
                  <c:v>7.0404925</c:v>
                </c:pt>
                <c:pt idx="7818">
                  <c:v>7.0405387499999996</c:v>
                </c:pt>
                <c:pt idx="7819">
                  <c:v>7.0404281250015988</c:v>
                </c:pt>
                <c:pt idx="7820">
                  <c:v>7.0407762500000004</c:v>
                </c:pt>
                <c:pt idx="7821">
                  <c:v>7.0412299999999997</c:v>
                </c:pt>
                <c:pt idx="7822">
                  <c:v>7.0416231250015988</c:v>
                </c:pt>
                <c:pt idx="7823">
                  <c:v>7.0416706250015988</c:v>
                </c:pt>
                <c:pt idx="7824">
                  <c:v>7.0413281250015993</c:v>
                </c:pt>
                <c:pt idx="7825">
                  <c:v>7.0409187500000003</c:v>
                </c:pt>
                <c:pt idx="7826">
                  <c:v>7.0405875</c:v>
                </c:pt>
                <c:pt idx="7827">
                  <c:v>7.0403706250015992</c:v>
                </c:pt>
                <c:pt idx="7828">
                  <c:v>7.0407324999999998</c:v>
                </c:pt>
                <c:pt idx="7829">
                  <c:v>7.0411225000000002</c:v>
                </c:pt>
                <c:pt idx="7830">
                  <c:v>7.041559375001599</c:v>
                </c:pt>
                <c:pt idx="7831">
                  <c:v>7.0419018750015994</c:v>
                </c:pt>
                <c:pt idx="7832">
                  <c:v>7.0422262499999997</c:v>
                </c:pt>
                <c:pt idx="7833">
                  <c:v>7.0426231250015991</c:v>
                </c:pt>
                <c:pt idx="7834">
                  <c:v>7.0430650000000004</c:v>
                </c:pt>
                <c:pt idx="7835">
                  <c:v>7.0434312500000003</c:v>
                </c:pt>
                <c:pt idx="7836">
                  <c:v>7.0438181250015992</c:v>
                </c:pt>
                <c:pt idx="7837">
                  <c:v>7.0441431250015993</c:v>
                </c:pt>
                <c:pt idx="7838">
                  <c:v>7.044503125001599</c:v>
                </c:pt>
                <c:pt idx="7839">
                  <c:v>7.0448362500000004</c:v>
                </c:pt>
                <c:pt idx="7840">
                  <c:v>7.0450825000000004</c:v>
                </c:pt>
                <c:pt idx="7841">
                  <c:v>7.0452368750015992</c:v>
                </c:pt>
                <c:pt idx="7842">
                  <c:v>7.0452162500000002</c:v>
                </c:pt>
                <c:pt idx="7843">
                  <c:v>7.04508125</c:v>
                </c:pt>
                <c:pt idx="7844">
                  <c:v>7.0454612499999998</c:v>
                </c:pt>
                <c:pt idx="7845">
                  <c:v>7.0457887499999998</c:v>
                </c:pt>
                <c:pt idx="7846">
                  <c:v>7.046251875001599</c:v>
                </c:pt>
                <c:pt idx="7847">
                  <c:v>7.0465756250015987</c:v>
                </c:pt>
                <c:pt idx="7848">
                  <c:v>7.0469643750015987</c:v>
                </c:pt>
                <c:pt idx="7849">
                  <c:v>7.0472950000000001</c:v>
                </c:pt>
                <c:pt idx="7850">
                  <c:v>7.0477081250015994</c:v>
                </c:pt>
                <c:pt idx="7851">
                  <c:v>7.0481681250015988</c:v>
                </c:pt>
                <c:pt idx="7852">
                  <c:v>7.0486112500000004</c:v>
                </c:pt>
                <c:pt idx="7853">
                  <c:v>7.0489850000000001</c:v>
                </c:pt>
                <c:pt idx="7854">
                  <c:v>7.0493100000000002</c:v>
                </c:pt>
                <c:pt idx="7855">
                  <c:v>7.0496737500000002</c:v>
                </c:pt>
                <c:pt idx="7856">
                  <c:v>7.05000625</c:v>
                </c:pt>
                <c:pt idx="7857">
                  <c:v>7.0503268750015993</c:v>
                </c:pt>
                <c:pt idx="7858">
                  <c:v>7.0506900000000003</c:v>
                </c:pt>
                <c:pt idx="7859">
                  <c:v>7.0508350000000002</c:v>
                </c:pt>
                <c:pt idx="7860">
                  <c:v>7.050569375001599</c:v>
                </c:pt>
                <c:pt idx="7861">
                  <c:v>7.0509018750015988</c:v>
                </c:pt>
                <c:pt idx="7862">
                  <c:v>7.0512331250015992</c:v>
                </c:pt>
                <c:pt idx="7863">
                  <c:v>7.05145</c:v>
                </c:pt>
                <c:pt idx="7864">
                  <c:v>7.0518349999999996</c:v>
                </c:pt>
                <c:pt idx="7865">
                  <c:v>7.0522612499999999</c:v>
                </c:pt>
                <c:pt idx="7866">
                  <c:v>7.0526400000000002</c:v>
                </c:pt>
                <c:pt idx="7867">
                  <c:v>7.052975</c:v>
                </c:pt>
                <c:pt idx="7868">
                  <c:v>7.0527843750015986</c:v>
                </c:pt>
                <c:pt idx="7869">
                  <c:v>7.052421875001599</c:v>
                </c:pt>
                <c:pt idx="7870">
                  <c:v>7.0524125</c:v>
                </c:pt>
                <c:pt idx="7871">
                  <c:v>7.052785625001599</c:v>
                </c:pt>
                <c:pt idx="7872">
                  <c:v>7.0531350000000002</c:v>
                </c:pt>
                <c:pt idx="7873">
                  <c:v>7.0535893750015992</c:v>
                </c:pt>
                <c:pt idx="7874">
                  <c:v>7.0539568750015986</c:v>
                </c:pt>
                <c:pt idx="7875">
                  <c:v>7.0542856250015991</c:v>
                </c:pt>
                <c:pt idx="7876">
                  <c:v>7.05465125</c:v>
                </c:pt>
                <c:pt idx="7877">
                  <c:v>7.0550550000000003</c:v>
                </c:pt>
                <c:pt idx="7878">
                  <c:v>7.0553956250015988</c:v>
                </c:pt>
                <c:pt idx="7879">
                  <c:v>7.0556768750015992</c:v>
                </c:pt>
                <c:pt idx="7880">
                  <c:v>7.0560112500000001</c:v>
                </c:pt>
                <c:pt idx="7881">
                  <c:v>7.0563374999999997</c:v>
                </c:pt>
                <c:pt idx="7882">
                  <c:v>7.0566968750015988</c:v>
                </c:pt>
                <c:pt idx="7883">
                  <c:v>7.0570300000000001</c:v>
                </c:pt>
                <c:pt idx="7884">
                  <c:v>7.0574312499999996</c:v>
                </c:pt>
                <c:pt idx="7885">
                  <c:v>7.057841875001599</c:v>
                </c:pt>
                <c:pt idx="7886">
                  <c:v>7.0581624999999999</c:v>
                </c:pt>
                <c:pt idx="7887">
                  <c:v>7.0585575</c:v>
                </c:pt>
                <c:pt idx="7888">
                  <c:v>7.0589093750015994</c:v>
                </c:pt>
                <c:pt idx="7889">
                  <c:v>7.0592387499999996</c:v>
                </c:pt>
                <c:pt idx="7890">
                  <c:v>7.0596531250015992</c:v>
                </c:pt>
                <c:pt idx="7891">
                  <c:v>7.0599737500000002</c:v>
                </c:pt>
                <c:pt idx="7892">
                  <c:v>7.0603449999999999</c:v>
                </c:pt>
                <c:pt idx="7893">
                  <c:v>7.0607012500000002</c:v>
                </c:pt>
                <c:pt idx="7894">
                  <c:v>7.0610225</c:v>
                </c:pt>
                <c:pt idx="7895">
                  <c:v>7.061348125001599</c:v>
                </c:pt>
                <c:pt idx="7896">
                  <c:v>7.0616762499999997</c:v>
                </c:pt>
                <c:pt idx="7897">
                  <c:v>7.0620649999999996</c:v>
                </c:pt>
                <c:pt idx="7898">
                  <c:v>7.0624349999999998</c:v>
                </c:pt>
                <c:pt idx="7899">
                  <c:v>7.0628906250015993</c:v>
                </c:pt>
                <c:pt idx="7900">
                  <c:v>7.0625981250015988</c:v>
                </c:pt>
                <c:pt idx="7901">
                  <c:v>7.0622618750015986</c:v>
                </c:pt>
                <c:pt idx="7902">
                  <c:v>7.0617993750015993</c:v>
                </c:pt>
                <c:pt idx="7903">
                  <c:v>7.0613993750015993</c:v>
                </c:pt>
                <c:pt idx="7904">
                  <c:v>7.0610012500000003</c:v>
                </c:pt>
                <c:pt idx="7905">
                  <c:v>7.06061125</c:v>
                </c:pt>
                <c:pt idx="7906">
                  <c:v>7.0609818750015991</c:v>
                </c:pt>
                <c:pt idx="7907">
                  <c:v>7.0613281250015989</c:v>
                </c:pt>
                <c:pt idx="7908">
                  <c:v>7.0616950000000003</c:v>
                </c:pt>
                <c:pt idx="7909">
                  <c:v>7.062055</c:v>
                </c:pt>
                <c:pt idx="7910">
                  <c:v>7.0624143750015991</c:v>
                </c:pt>
                <c:pt idx="7911">
                  <c:v>7.0628237499999997</c:v>
                </c:pt>
                <c:pt idx="7912">
                  <c:v>7.06323875</c:v>
                </c:pt>
                <c:pt idx="7913">
                  <c:v>7.0636400000000004</c:v>
                </c:pt>
                <c:pt idx="7914">
                  <c:v>7.0640787500000002</c:v>
                </c:pt>
                <c:pt idx="7915">
                  <c:v>7.0645049999999996</c:v>
                </c:pt>
                <c:pt idx="7916">
                  <c:v>7.0648749999999998</c:v>
                </c:pt>
                <c:pt idx="7917">
                  <c:v>7.065268125001599</c:v>
                </c:pt>
                <c:pt idx="7918">
                  <c:v>7.0656131250015992</c:v>
                </c:pt>
                <c:pt idx="7919">
                  <c:v>7.0659999999999998</c:v>
                </c:pt>
                <c:pt idx="7920">
                  <c:v>7.0663268750015993</c:v>
                </c:pt>
                <c:pt idx="7921">
                  <c:v>7.0667024999999999</c:v>
                </c:pt>
                <c:pt idx="7922">
                  <c:v>7.0670331250015987</c:v>
                </c:pt>
                <c:pt idx="7923">
                  <c:v>7.0673968750015987</c:v>
                </c:pt>
                <c:pt idx="7924">
                  <c:v>7.0677931250015993</c:v>
                </c:pt>
                <c:pt idx="7925">
                  <c:v>7.0682306250015987</c:v>
                </c:pt>
                <c:pt idx="7926">
                  <c:v>7.0686549999999997</c:v>
                </c:pt>
                <c:pt idx="7927">
                  <c:v>7.0689925000000002</c:v>
                </c:pt>
                <c:pt idx="7928">
                  <c:v>7.0693231250015991</c:v>
                </c:pt>
                <c:pt idx="7929">
                  <c:v>7.0696824999999999</c:v>
                </c:pt>
                <c:pt idx="7930">
                  <c:v>7.0700250000000002</c:v>
                </c:pt>
                <c:pt idx="7931">
                  <c:v>7.0703731250015993</c:v>
                </c:pt>
                <c:pt idx="7932">
                  <c:v>7.0707381250015988</c:v>
                </c:pt>
                <c:pt idx="7933">
                  <c:v>7.0711700000000004</c:v>
                </c:pt>
                <c:pt idx="7934">
                  <c:v>7.0712462499999997</c:v>
                </c:pt>
                <c:pt idx="7935">
                  <c:v>7.0709200000000001</c:v>
                </c:pt>
                <c:pt idx="7936">
                  <c:v>7.0705762500000002</c:v>
                </c:pt>
                <c:pt idx="7937">
                  <c:v>7.0703100000000001</c:v>
                </c:pt>
                <c:pt idx="7938">
                  <c:v>7.0702224999999999</c:v>
                </c:pt>
                <c:pt idx="7939">
                  <c:v>7.0706137499999997</c:v>
                </c:pt>
                <c:pt idx="7940">
                  <c:v>7.0709693750015994</c:v>
                </c:pt>
                <c:pt idx="7941">
                  <c:v>7.0713356250015993</c:v>
                </c:pt>
                <c:pt idx="7942">
                  <c:v>7.0717074999999996</c:v>
                </c:pt>
                <c:pt idx="7943">
                  <c:v>7.0721362499999998</c:v>
                </c:pt>
                <c:pt idx="7944">
                  <c:v>7.0724881250015992</c:v>
                </c:pt>
                <c:pt idx="7945">
                  <c:v>7.0728756250015987</c:v>
                </c:pt>
                <c:pt idx="7946">
                  <c:v>7.0732343750015989</c:v>
                </c:pt>
                <c:pt idx="7947">
                  <c:v>7.0735681250015991</c:v>
                </c:pt>
                <c:pt idx="7948">
                  <c:v>7.0739468750015986</c:v>
                </c:pt>
                <c:pt idx="7949">
                  <c:v>7.0743187499999998</c:v>
                </c:pt>
                <c:pt idx="7950">
                  <c:v>7.0746562500000003</c:v>
                </c:pt>
                <c:pt idx="7951">
                  <c:v>7.0750443750015988</c:v>
                </c:pt>
                <c:pt idx="7952">
                  <c:v>7.0754893750015988</c:v>
                </c:pt>
                <c:pt idx="7953">
                  <c:v>7.0758431250015992</c:v>
                </c:pt>
                <c:pt idx="7954">
                  <c:v>7.0762175000000003</c:v>
                </c:pt>
                <c:pt idx="7955">
                  <c:v>7.0766049999999998</c:v>
                </c:pt>
                <c:pt idx="7956">
                  <c:v>7.0768924999999996</c:v>
                </c:pt>
                <c:pt idx="7957">
                  <c:v>7.0772981250015992</c:v>
                </c:pt>
                <c:pt idx="7958">
                  <c:v>7.0776493750015987</c:v>
                </c:pt>
                <c:pt idx="7959">
                  <c:v>7.0779693750015991</c:v>
                </c:pt>
                <c:pt idx="7960">
                  <c:v>7.0783093750015986</c:v>
                </c:pt>
                <c:pt idx="7961">
                  <c:v>7.0786656250015989</c:v>
                </c:pt>
                <c:pt idx="7962">
                  <c:v>7.0790187500000004</c:v>
                </c:pt>
                <c:pt idx="7963">
                  <c:v>7.0790243750015991</c:v>
                </c:pt>
                <c:pt idx="7964">
                  <c:v>7.0790593750015987</c:v>
                </c:pt>
                <c:pt idx="7965">
                  <c:v>7.0789981250015988</c:v>
                </c:pt>
                <c:pt idx="7966">
                  <c:v>7.0793375000000003</c:v>
                </c:pt>
                <c:pt idx="7967">
                  <c:v>7.0797143750015987</c:v>
                </c:pt>
                <c:pt idx="7968">
                  <c:v>7.0801018750015992</c:v>
                </c:pt>
                <c:pt idx="7969">
                  <c:v>7.080456875001599</c:v>
                </c:pt>
                <c:pt idx="7970">
                  <c:v>7.0803512499999997</c:v>
                </c:pt>
                <c:pt idx="7971">
                  <c:v>7.0806437500000001</c:v>
                </c:pt>
                <c:pt idx="7972">
                  <c:v>7.0810637500000002</c:v>
                </c:pt>
                <c:pt idx="7973">
                  <c:v>7.0814500000000002</c:v>
                </c:pt>
                <c:pt idx="7974">
                  <c:v>7.0817949999999996</c:v>
                </c:pt>
                <c:pt idx="7975">
                  <c:v>7.0821706250015986</c:v>
                </c:pt>
                <c:pt idx="7976">
                  <c:v>7.0825662500000002</c:v>
                </c:pt>
                <c:pt idx="7977">
                  <c:v>7.0829674999999996</c:v>
                </c:pt>
                <c:pt idx="7978">
                  <c:v>7.0833293750015986</c:v>
                </c:pt>
                <c:pt idx="7979">
                  <c:v>7.0837831250015988</c:v>
                </c:pt>
                <c:pt idx="7980">
                  <c:v>7.0841149999999997</c:v>
                </c:pt>
                <c:pt idx="7981">
                  <c:v>7.084491875001599</c:v>
                </c:pt>
                <c:pt idx="7982">
                  <c:v>7.0848525000000002</c:v>
                </c:pt>
                <c:pt idx="7983">
                  <c:v>7.0851781250015993</c:v>
                </c:pt>
                <c:pt idx="7984">
                  <c:v>7.0855468750015991</c:v>
                </c:pt>
                <c:pt idx="7985">
                  <c:v>7.0858756250015986</c:v>
                </c:pt>
                <c:pt idx="7986">
                  <c:v>7.0861987500000003</c:v>
                </c:pt>
                <c:pt idx="7987">
                  <c:v>7.0865487500000004</c:v>
                </c:pt>
                <c:pt idx="7988">
                  <c:v>7.0869062500000002</c:v>
                </c:pt>
                <c:pt idx="7989">
                  <c:v>7.0872737499999996</c:v>
                </c:pt>
                <c:pt idx="7990">
                  <c:v>7.0876218750015987</c:v>
                </c:pt>
                <c:pt idx="7991">
                  <c:v>7.0878562499999997</c:v>
                </c:pt>
                <c:pt idx="7992">
                  <c:v>7.0882956250015994</c:v>
                </c:pt>
                <c:pt idx="7993">
                  <c:v>7.0886681250015986</c:v>
                </c:pt>
                <c:pt idx="7994">
                  <c:v>7.0891131250015986</c:v>
                </c:pt>
                <c:pt idx="7995">
                  <c:v>7.0894424999999996</c:v>
                </c:pt>
                <c:pt idx="7996">
                  <c:v>7.0898343750015993</c:v>
                </c:pt>
                <c:pt idx="7997">
                  <c:v>7.0901668750015991</c:v>
                </c:pt>
                <c:pt idx="7998">
                  <c:v>7.0905562499999997</c:v>
                </c:pt>
                <c:pt idx="7999">
                  <c:v>7.090935</c:v>
                </c:pt>
                <c:pt idx="8000">
                  <c:v>7.0910768750015993</c:v>
                </c:pt>
                <c:pt idx="8001">
                  <c:v>7.0913899999999996</c:v>
                </c:pt>
                <c:pt idx="8002">
                  <c:v>7.0910312500000003</c:v>
                </c:pt>
                <c:pt idx="8003">
                  <c:v>7.0906893750015989</c:v>
                </c:pt>
                <c:pt idx="8004">
                  <c:v>7.0902831250015987</c:v>
                </c:pt>
                <c:pt idx="8005">
                  <c:v>7.0898750000000001</c:v>
                </c:pt>
                <c:pt idx="8006">
                  <c:v>7.0898493750015987</c:v>
                </c:pt>
                <c:pt idx="8007">
                  <c:v>7.0902043750015986</c:v>
                </c:pt>
                <c:pt idx="8008">
                  <c:v>7.090605625001599</c:v>
                </c:pt>
                <c:pt idx="8009">
                  <c:v>7.0909950000000004</c:v>
                </c:pt>
                <c:pt idx="8010">
                  <c:v>7.0913481250015993</c:v>
                </c:pt>
                <c:pt idx="8011">
                  <c:v>7.0917168750015991</c:v>
                </c:pt>
                <c:pt idx="8012">
                  <c:v>7.0921424999999996</c:v>
                </c:pt>
                <c:pt idx="8013">
                  <c:v>7.0925000000000002</c:v>
                </c:pt>
                <c:pt idx="8014">
                  <c:v>7.0929331250015988</c:v>
                </c:pt>
                <c:pt idx="8015">
                  <c:v>7.09291625</c:v>
                </c:pt>
                <c:pt idx="8016">
                  <c:v>7.0929849999999997</c:v>
                </c:pt>
                <c:pt idx="8017">
                  <c:v>7.0932706250015993</c:v>
                </c:pt>
                <c:pt idx="8018">
                  <c:v>7.0936599999999999</c:v>
                </c:pt>
                <c:pt idx="8019">
                  <c:v>7.0940068750015994</c:v>
                </c:pt>
                <c:pt idx="8020">
                  <c:v>7.0943587499999996</c:v>
                </c:pt>
                <c:pt idx="8021">
                  <c:v>7.0947699999999996</c:v>
                </c:pt>
                <c:pt idx="8022">
                  <c:v>7.095166875001599</c:v>
                </c:pt>
                <c:pt idx="8023">
                  <c:v>7.0955818750015993</c:v>
                </c:pt>
                <c:pt idx="8024">
                  <c:v>7.0959343750015993</c:v>
                </c:pt>
                <c:pt idx="8025">
                  <c:v>7.096294375001599</c:v>
                </c:pt>
                <c:pt idx="8026">
                  <c:v>7.0966737499999999</c:v>
                </c:pt>
                <c:pt idx="8027">
                  <c:v>7.0970912500000001</c:v>
                </c:pt>
                <c:pt idx="8028">
                  <c:v>7.097466875001599</c:v>
                </c:pt>
                <c:pt idx="8029">
                  <c:v>7.0978700000000003</c:v>
                </c:pt>
                <c:pt idx="8030">
                  <c:v>7.0982124999999998</c:v>
                </c:pt>
                <c:pt idx="8031">
                  <c:v>7.0985800000000001</c:v>
                </c:pt>
                <c:pt idx="8032">
                  <c:v>7.0990399999999996</c:v>
                </c:pt>
                <c:pt idx="8033">
                  <c:v>7.0994068750015993</c:v>
                </c:pt>
                <c:pt idx="8034">
                  <c:v>7.0997681250015994</c:v>
                </c:pt>
                <c:pt idx="8035">
                  <c:v>7.1001025000000002</c:v>
                </c:pt>
                <c:pt idx="8036">
                  <c:v>7.1004725000000004</c:v>
                </c:pt>
                <c:pt idx="8037">
                  <c:v>7.1008343750015994</c:v>
                </c:pt>
                <c:pt idx="8038">
                  <c:v>7.1005018750015987</c:v>
                </c:pt>
                <c:pt idx="8039">
                  <c:v>7.1001624999999997</c:v>
                </c:pt>
                <c:pt idx="8040">
                  <c:v>7.0997568750015994</c:v>
                </c:pt>
                <c:pt idx="8041">
                  <c:v>7.0994268750015994</c:v>
                </c:pt>
                <c:pt idx="8042">
                  <c:v>7.0994250000000001</c:v>
                </c:pt>
                <c:pt idx="8043">
                  <c:v>7.0997631250015987</c:v>
                </c:pt>
                <c:pt idx="8044">
                  <c:v>7.1001500000000002</c:v>
                </c:pt>
                <c:pt idx="8045">
                  <c:v>7.1005381250015986</c:v>
                </c:pt>
                <c:pt idx="8046">
                  <c:v>7.100928125001599</c:v>
                </c:pt>
                <c:pt idx="8047">
                  <c:v>7.1013012499999997</c:v>
                </c:pt>
                <c:pt idx="8048">
                  <c:v>7.1015212500000002</c:v>
                </c:pt>
                <c:pt idx="8049">
                  <c:v>7.1016143750015992</c:v>
                </c:pt>
                <c:pt idx="8050">
                  <c:v>7.102041875001599</c:v>
                </c:pt>
                <c:pt idx="8051">
                  <c:v>7.10239625</c:v>
                </c:pt>
                <c:pt idx="8052">
                  <c:v>7.1027756250015992</c:v>
                </c:pt>
                <c:pt idx="8053">
                  <c:v>7.103096875001599</c:v>
                </c:pt>
                <c:pt idx="8054">
                  <c:v>7.1033987500000002</c:v>
                </c:pt>
                <c:pt idx="8055">
                  <c:v>7.1035199999999996</c:v>
                </c:pt>
                <c:pt idx="8056">
                  <c:v>7.1038681250015987</c:v>
                </c:pt>
                <c:pt idx="8057">
                  <c:v>7.1042418750015992</c:v>
                </c:pt>
                <c:pt idx="8058">
                  <c:v>7.1047112500000003</c:v>
                </c:pt>
                <c:pt idx="8059">
                  <c:v>7.1051262499999996</c:v>
                </c:pt>
                <c:pt idx="8060">
                  <c:v>7.1055168750015989</c:v>
                </c:pt>
                <c:pt idx="8061">
                  <c:v>7.105889375001599</c:v>
                </c:pt>
                <c:pt idx="8062">
                  <c:v>7.1054962499999998</c:v>
                </c:pt>
                <c:pt idx="8063">
                  <c:v>7.1051718750015986</c:v>
                </c:pt>
                <c:pt idx="8064">
                  <c:v>7.1055418750015988</c:v>
                </c:pt>
                <c:pt idx="8065">
                  <c:v>7.1058975000000002</c:v>
                </c:pt>
                <c:pt idx="8066">
                  <c:v>7.1063218750015986</c:v>
                </c:pt>
                <c:pt idx="8067">
                  <c:v>7.106675625001599</c:v>
                </c:pt>
                <c:pt idx="8068">
                  <c:v>7.107061875001599</c:v>
                </c:pt>
                <c:pt idx="8069">
                  <c:v>7.1075274999999998</c:v>
                </c:pt>
                <c:pt idx="8070">
                  <c:v>7.1078749999999999</c:v>
                </c:pt>
                <c:pt idx="8071">
                  <c:v>7.1083493750015991</c:v>
                </c:pt>
                <c:pt idx="8072">
                  <c:v>7.1086999999999998</c:v>
                </c:pt>
                <c:pt idx="8073">
                  <c:v>7.1090462499999996</c:v>
                </c:pt>
                <c:pt idx="8074">
                  <c:v>7.1092243750015989</c:v>
                </c:pt>
                <c:pt idx="8075">
                  <c:v>7.1093349999999997</c:v>
                </c:pt>
                <c:pt idx="8076">
                  <c:v>7.1097037500000004</c:v>
                </c:pt>
                <c:pt idx="8077">
                  <c:v>7.11004375</c:v>
                </c:pt>
                <c:pt idx="8078">
                  <c:v>7.1104337500000003</c:v>
                </c:pt>
                <c:pt idx="8079">
                  <c:v>7.1107781250015991</c:v>
                </c:pt>
                <c:pt idx="8080">
                  <c:v>7.1111793750015986</c:v>
                </c:pt>
                <c:pt idx="8081">
                  <c:v>7.1115337500000004</c:v>
                </c:pt>
                <c:pt idx="8082">
                  <c:v>7.1119025000000002</c:v>
                </c:pt>
                <c:pt idx="8083">
                  <c:v>7.1123149999999997</c:v>
                </c:pt>
                <c:pt idx="8084">
                  <c:v>7.1127050000000001</c:v>
                </c:pt>
                <c:pt idx="8085">
                  <c:v>7.1130387500000003</c:v>
                </c:pt>
                <c:pt idx="8086">
                  <c:v>7.11342125</c:v>
                </c:pt>
                <c:pt idx="8087">
                  <c:v>7.1137856250015989</c:v>
                </c:pt>
                <c:pt idx="8088">
                  <c:v>7.1142087500000004</c:v>
                </c:pt>
                <c:pt idx="8089">
                  <c:v>7.1145793750015986</c:v>
                </c:pt>
                <c:pt idx="8090">
                  <c:v>7.1149418750015991</c:v>
                </c:pt>
                <c:pt idx="8091">
                  <c:v>7.1152706250015987</c:v>
                </c:pt>
                <c:pt idx="8092">
                  <c:v>7.1157287499999997</c:v>
                </c:pt>
                <c:pt idx="8093">
                  <c:v>7.1161031250015991</c:v>
                </c:pt>
                <c:pt idx="8094">
                  <c:v>7.1164368750015994</c:v>
                </c:pt>
                <c:pt idx="8095">
                  <c:v>7.1167199999999999</c:v>
                </c:pt>
                <c:pt idx="8096">
                  <c:v>7.1170418750015987</c:v>
                </c:pt>
                <c:pt idx="8097">
                  <c:v>7.1174362499999999</c:v>
                </c:pt>
                <c:pt idx="8098">
                  <c:v>7.1177625000000004</c:v>
                </c:pt>
                <c:pt idx="8099">
                  <c:v>7.1180318750015994</c:v>
                </c:pt>
                <c:pt idx="8100">
                  <c:v>7.1177962499999996</c:v>
                </c:pt>
                <c:pt idx="8101">
                  <c:v>7.1175731250015986</c:v>
                </c:pt>
                <c:pt idx="8102">
                  <c:v>7.1178281250015987</c:v>
                </c:pt>
                <c:pt idx="8103">
                  <c:v>7.1182081250015994</c:v>
                </c:pt>
                <c:pt idx="8104">
                  <c:v>7.1185512500000003</c:v>
                </c:pt>
                <c:pt idx="8105">
                  <c:v>7.1181787500000002</c:v>
                </c:pt>
                <c:pt idx="8106">
                  <c:v>7.1182150000000002</c:v>
                </c:pt>
                <c:pt idx="8107">
                  <c:v>7.1185512500000003</c:v>
                </c:pt>
                <c:pt idx="8108">
                  <c:v>7.1189499999999999</c:v>
                </c:pt>
                <c:pt idx="8109">
                  <c:v>7.1192893750015989</c:v>
                </c:pt>
                <c:pt idx="8110">
                  <c:v>7.1197018750015992</c:v>
                </c:pt>
                <c:pt idx="8111">
                  <c:v>7.1200762500000003</c:v>
                </c:pt>
                <c:pt idx="8112">
                  <c:v>7.1204587500000001</c:v>
                </c:pt>
                <c:pt idx="8113">
                  <c:v>7.1207874999999996</c:v>
                </c:pt>
                <c:pt idx="8114">
                  <c:v>7.1211374999999997</c:v>
                </c:pt>
                <c:pt idx="8115">
                  <c:v>7.1215037499999996</c:v>
                </c:pt>
                <c:pt idx="8116">
                  <c:v>7.1218362500000003</c:v>
                </c:pt>
                <c:pt idx="8117">
                  <c:v>7.122205625001599</c:v>
                </c:pt>
                <c:pt idx="8118">
                  <c:v>7.1225556250015991</c:v>
                </c:pt>
                <c:pt idx="8119">
                  <c:v>7.1229156250015988</c:v>
                </c:pt>
                <c:pt idx="8120">
                  <c:v>7.1232412500000004</c:v>
                </c:pt>
                <c:pt idx="8121">
                  <c:v>7.123579375001599</c:v>
                </c:pt>
                <c:pt idx="8122">
                  <c:v>7.1239749999999997</c:v>
                </c:pt>
                <c:pt idx="8123">
                  <c:v>7.1239243750015993</c:v>
                </c:pt>
                <c:pt idx="8124">
                  <c:v>7.1235693750015994</c:v>
                </c:pt>
                <c:pt idx="8125">
                  <c:v>7.1231518750015992</c:v>
                </c:pt>
                <c:pt idx="8126">
                  <c:v>7.1234306250015988</c:v>
                </c:pt>
                <c:pt idx="8127">
                  <c:v>7.1237731250015992</c:v>
                </c:pt>
                <c:pt idx="8128">
                  <c:v>7.1240987499999999</c:v>
                </c:pt>
                <c:pt idx="8129">
                  <c:v>7.1244837499999996</c:v>
                </c:pt>
                <c:pt idx="8130">
                  <c:v>7.124905625001599</c:v>
                </c:pt>
                <c:pt idx="8131">
                  <c:v>7.1252725000000003</c:v>
                </c:pt>
                <c:pt idx="8132">
                  <c:v>7.1256181250015986</c:v>
                </c:pt>
                <c:pt idx="8133">
                  <c:v>7.1260506250015991</c:v>
                </c:pt>
                <c:pt idx="8134">
                  <c:v>7.1264075</c:v>
                </c:pt>
                <c:pt idx="8135">
                  <c:v>7.1267649999999998</c:v>
                </c:pt>
                <c:pt idx="8136">
                  <c:v>7.1271075000000002</c:v>
                </c:pt>
                <c:pt idx="8137">
                  <c:v>7.1274881250015989</c:v>
                </c:pt>
                <c:pt idx="8138">
                  <c:v>7.1278337499999997</c:v>
                </c:pt>
                <c:pt idx="8139">
                  <c:v>7.1282275000000004</c:v>
                </c:pt>
                <c:pt idx="8140">
                  <c:v>7.1285724999999998</c:v>
                </c:pt>
                <c:pt idx="8141">
                  <c:v>7.1289606250015991</c:v>
                </c:pt>
                <c:pt idx="8142">
                  <c:v>7.1292993750015992</c:v>
                </c:pt>
                <c:pt idx="8143">
                  <c:v>7.1296731250015988</c:v>
                </c:pt>
                <c:pt idx="8144">
                  <c:v>7.1300306250015986</c:v>
                </c:pt>
                <c:pt idx="8145">
                  <c:v>7.1304687500000004</c:v>
                </c:pt>
                <c:pt idx="8146">
                  <c:v>7.1308800000000003</c:v>
                </c:pt>
                <c:pt idx="8147">
                  <c:v>7.1312081250015993</c:v>
                </c:pt>
                <c:pt idx="8148">
                  <c:v>7.1315306250015986</c:v>
                </c:pt>
                <c:pt idx="8149">
                  <c:v>7.13188625</c:v>
                </c:pt>
                <c:pt idx="8150">
                  <c:v>7.1322793750015991</c:v>
                </c:pt>
                <c:pt idx="8151">
                  <c:v>7.1326512500000003</c:v>
                </c:pt>
                <c:pt idx="8152">
                  <c:v>7.1330287500000003</c:v>
                </c:pt>
                <c:pt idx="8153">
                  <c:v>7.1333650000000004</c:v>
                </c:pt>
                <c:pt idx="8154">
                  <c:v>7.1335431250015988</c:v>
                </c:pt>
                <c:pt idx="8155">
                  <c:v>7.1331899999999999</c:v>
                </c:pt>
                <c:pt idx="8156">
                  <c:v>7.1328250000000004</c:v>
                </c:pt>
                <c:pt idx="8157">
                  <c:v>7.1324768750015988</c:v>
                </c:pt>
                <c:pt idx="8158">
                  <c:v>7.132141875001599</c:v>
                </c:pt>
                <c:pt idx="8159">
                  <c:v>7.1316818750015987</c:v>
                </c:pt>
                <c:pt idx="8160">
                  <c:v>7.1313156250015988</c:v>
                </c:pt>
                <c:pt idx="8161">
                  <c:v>7.1308587499999998</c:v>
                </c:pt>
                <c:pt idx="8162">
                  <c:v>7.1310806250015988</c:v>
                </c:pt>
                <c:pt idx="8163">
                  <c:v>7.1314612500000001</c:v>
                </c:pt>
                <c:pt idx="8164">
                  <c:v>7.1319006250015988</c:v>
                </c:pt>
                <c:pt idx="8165">
                  <c:v>7.1323193750015994</c:v>
                </c:pt>
                <c:pt idx="8166">
                  <c:v>7.1327381250015991</c:v>
                </c:pt>
                <c:pt idx="8167">
                  <c:v>7.1332025000000003</c:v>
                </c:pt>
                <c:pt idx="8168">
                  <c:v>7.133691875001599</c:v>
                </c:pt>
                <c:pt idx="8169">
                  <c:v>7.1340368750015992</c:v>
                </c:pt>
                <c:pt idx="8170">
                  <c:v>7.1344606250015987</c:v>
                </c:pt>
                <c:pt idx="8171">
                  <c:v>7.1348700000000003</c:v>
                </c:pt>
                <c:pt idx="8172">
                  <c:v>7.1350850000000001</c:v>
                </c:pt>
                <c:pt idx="8173">
                  <c:v>7.1354318750015988</c:v>
                </c:pt>
                <c:pt idx="8174">
                  <c:v>7.1358168750015993</c:v>
                </c:pt>
                <c:pt idx="8175">
                  <c:v>7.1361456250015989</c:v>
                </c:pt>
                <c:pt idx="8176">
                  <c:v>7.1365106250015993</c:v>
                </c:pt>
                <c:pt idx="8177">
                  <c:v>7.1368675000000001</c:v>
                </c:pt>
                <c:pt idx="8178">
                  <c:v>7.1372318750015991</c:v>
                </c:pt>
                <c:pt idx="8179">
                  <c:v>7.1376181250015991</c:v>
                </c:pt>
                <c:pt idx="8180">
                  <c:v>7.1379887499999999</c:v>
                </c:pt>
                <c:pt idx="8181">
                  <c:v>7.1383893750015988</c:v>
                </c:pt>
                <c:pt idx="8182">
                  <c:v>7.1387150000000004</c:v>
                </c:pt>
                <c:pt idx="8183">
                  <c:v>7.1390700000000002</c:v>
                </c:pt>
                <c:pt idx="8184">
                  <c:v>7.1394368750015991</c:v>
                </c:pt>
                <c:pt idx="8185">
                  <c:v>7.1397681250015994</c:v>
                </c:pt>
                <c:pt idx="8186">
                  <c:v>7.1400931250015987</c:v>
                </c:pt>
                <c:pt idx="8187">
                  <c:v>7.1404375</c:v>
                </c:pt>
                <c:pt idx="8188">
                  <c:v>7.1408206250015986</c:v>
                </c:pt>
                <c:pt idx="8189">
                  <c:v>7.1410262500000004</c:v>
                </c:pt>
                <c:pt idx="8190">
                  <c:v>7.1412337499999996</c:v>
                </c:pt>
                <c:pt idx="8191">
                  <c:v>7.1411437500000003</c:v>
                </c:pt>
                <c:pt idx="8192">
                  <c:v>7.1411131250015991</c:v>
                </c:pt>
                <c:pt idx="8193">
                  <c:v>7.14070625</c:v>
                </c:pt>
                <c:pt idx="8194">
                  <c:v>7.1406443750015987</c:v>
                </c:pt>
                <c:pt idx="8195">
                  <c:v>7.1409700000000003</c:v>
                </c:pt>
                <c:pt idx="8196">
                  <c:v>7.1413337500000003</c:v>
                </c:pt>
                <c:pt idx="8197">
                  <c:v>7.14178625</c:v>
                </c:pt>
                <c:pt idx="8198">
                  <c:v>7.1421431250015992</c:v>
                </c:pt>
                <c:pt idx="8199">
                  <c:v>7.1425112500000001</c:v>
                </c:pt>
                <c:pt idx="8200">
                  <c:v>7.1428818750015992</c:v>
                </c:pt>
                <c:pt idx="8201">
                  <c:v>7.1432293750015994</c:v>
                </c:pt>
                <c:pt idx="8202">
                  <c:v>7.1436149999999996</c:v>
                </c:pt>
                <c:pt idx="8203">
                  <c:v>7.1440487499999996</c:v>
                </c:pt>
                <c:pt idx="8204">
                  <c:v>7.144436875001599</c:v>
                </c:pt>
                <c:pt idx="8205">
                  <c:v>7.1448206250015991</c:v>
                </c:pt>
                <c:pt idx="8206">
                  <c:v>7.1451525</c:v>
                </c:pt>
                <c:pt idx="8207">
                  <c:v>7.1455156250015994</c:v>
                </c:pt>
                <c:pt idx="8208">
                  <c:v>7.1459062500000003</c:v>
                </c:pt>
                <c:pt idx="8209">
                  <c:v>7.14631375</c:v>
                </c:pt>
                <c:pt idx="8210">
                  <c:v>7.1458968750015988</c:v>
                </c:pt>
                <c:pt idx="8211">
                  <c:v>7.1458950000000003</c:v>
                </c:pt>
                <c:pt idx="8212">
                  <c:v>7.14612625</c:v>
                </c:pt>
                <c:pt idx="8213">
                  <c:v>7.1465249999999996</c:v>
                </c:pt>
                <c:pt idx="8214">
                  <c:v>7.1469093750015986</c:v>
                </c:pt>
                <c:pt idx="8215">
                  <c:v>7.1470156250015986</c:v>
                </c:pt>
                <c:pt idx="8216">
                  <c:v>7.1470000000000002</c:v>
                </c:pt>
                <c:pt idx="8217">
                  <c:v>7.1473287499999998</c:v>
                </c:pt>
                <c:pt idx="8218">
                  <c:v>7.1477481250015993</c:v>
                </c:pt>
                <c:pt idx="8219">
                  <c:v>7.1481050000000002</c:v>
                </c:pt>
                <c:pt idx="8220">
                  <c:v>7.1484306250015992</c:v>
                </c:pt>
                <c:pt idx="8221">
                  <c:v>7.1487699999999998</c:v>
                </c:pt>
                <c:pt idx="8222">
                  <c:v>7.14915375</c:v>
                </c:pt>
                <c:pt idx="8223">
                  <c:v>7.1495006250015987</c:v>
                </c:pt>
                <c:pt idx="8224">
                  <c:v>7.1498799999999996</c:v>
                </c:pt>
                <c:pt idx="8225">
                  <c:v>7.1502187499999996</c:v>
                </c:pt>
                <c:pt idx="8226">
                  <c:v>7.1506499999999997</c:v>
                </c:pt>
                <c:pt idx="8227">
                  <c:v>7.1510243750015992</c:v>
                </c:pt>
                <c:pt idx="8228">
                  <c:v>7.1513968750015993</c:v>
                </c:pt>
                <c:pt idx="8229">
                  <c:v>7.1517631250015992</c:v>
                </c:pt>
                <c:pt idx="8230">
                  <c:v>7.1520831250015986</c:v>
                </c:pt>
                <c:pt idx="8231">
                  <c:v>7.15259</c:v>
                </c:pt>
                <c:pt idx="8232">
                  <c:v>7.1530143750015993</c:v>
                </c:pt>
                <c:pt idx="8233">
                  <c:v>7.1534593750015993</c:v>
                </c:pt>
                <c:pt idx="8234">
                  <c:v>7.1538793750015994</c:v>
                </c:pt>
                <c:pt idx="8235">
                  <c:v>7.1542618750015992</c:v>
                </c:pt>
                <c:pt idx="8236">
                  <c:v>7.1545912500000002</c:v>
                </c:pt>
                <c:pt idx="8237">
                  <c:v>7.1543968750015994</c:v>
                </c:pt>
                <c:pt idx="8238">
                  <c:v>7.1545231250015986</c:v>
                </c:pt>
                <c:pt idx="8239">
                  <c:v>7.1544987500000001</c:v>
                </c:pt>
                <c:pt idx="8240">
                  <c:v>7.1545181250015988</c:v>
                </c:pt>
                <c:pt idx="8241">
                  <c:v>7.1548743750015991</c:v>
                </c:pt>
                <c:pt idx="8242">
                  <c:v>7.1548281250015986</c:v>
                </c:pt>
                <c:pt idx="8243">
                  <c:v>7.1545500000000004</c:v>
                </c:pt>
                <c:pt idx="8244">
                  <c:v>7.154921875001599</c:v>
                </c:pt>
                <c:pt idx="8245">
                  <c:v>7.1553125</c:v>
                </c:pt>
                <c:pt idx="8246">
                  <c:v>7.1556537499999999</c:v>
                </c:pt>
                <c:pt idx="8247">
                  <c:v>7.1560974999999996</c:v>
                </c:pt>
                <c:pt idx="8248">
                  <c:v>7.1564206250015987</c:v>
                </c:pt>
                <c:pt idx="8249">
                  <c:v>7.1567681250015989</c:v>
                </c:pt>
                <c:pt idx="8250">
                  <c:v>7.1572081250015991</c:v>
                </c:pt>
                <c:pt idx="8251">
                  <c:v>7.1575612499999997</c:v>
                </c:pt>
                <c:pt idx="8252">
                  <c:v>7.1579218750015992</c:v>
                </c:pt>
                <c:pt idx="8253">
                  <c:v>7.158276875001599</c:v>
                </c:pt>
                <c:pt idx="8254">
                  <c:v>7.1586812499999999</c:v>
                </c:pt>
                <c:pt idx="8255">
                  <c:v>7.1590562499999999</c:v>
                </c:pt>
                <c:pt idx="8256">
                  <c:v>7.1594181250015989</c:v>
                </c:pt>
                <c:pt idx="8257">
                  <c:v>7.159815</c:v>
                </c:pt>
                <c:pt idx="8258">
                  <c:v>7.1601843750015988</c:v>
                </c:pt>
                <c:pt idx="8259">
                  <c:v>7.1606318750015987</c:v>
                </c:pt>
                <c:pt idx="8260">
                  <c:v>7.1610256250015993</c:v>
                </c:pt>
                <c:pt idx="8261">
                  <c:v>7.1613618750015986</c:v>
                </c:pt>
                <c:pt idx="8262">
                  <c:v>7.161704375001599</c:v>
                </c:pt>
                <c:pt idx="8263">
                  <c:v>7.1620699999999999</c:v>
                </c:pt>
                <c:pt idx="8264">
                  <c:v>7.1619362500000001</c:v>
                </c:pt>
                <c:pt idx="8265">
                  <c:v>7.1614874999999998</c:v>
                </c:pt>
                <c:pt idx="8266">
                  <c:v>7.1610374999999999</c:v>
                </c:pt>
                <c:pt idx="8267">
                  <c:v>7.1612012500000004</c:v>
                </c:pt>
                <c:pt idx="8268">
                  <c:v>7.1615812500000002</c:v>
                </c:pt>
                <c:pt idx="8269">
                  <c:v>7.1619700000000002</c:v>
                </c:pt>
                <c:pt idx="8270">
                  <c:v>7.1623093750015991</c:v>
                </c:pt>
                <c:pt idx="8271">
                  <c:v>7.1626393750015991</c:v>
                </c:pt>
                <c:pt idx="8272">
                  <c:v>7.1623418750015988</c:v>
                </c:pt>
                <c:pt idx="8273">
                  <c:v>7.1619624999999996</c:v>
                </c:pt>
                <c:pt idx="8274">
                  <c:v>7.161575</c:v>
                </c:pt>
                <c:pt idx="8275">
                  <c:v>7.1614756250015992</c:v>
                </c:pt>
                <c:pt idx="8276">
                  <c:v>7.1618131250015988</c:v>
                </c:pt>
                <c:pt idx="8277">
                  <c:v>7.1622293750015986</c:v>
                </c:pt>
                <c:pt idx="8278">
                  <c:v>7.16256</c:v>
                </c:pt>
                <c:pt idx="8279">
                  <c:v>7.1627037500000004</c:v>
                </c:pt>
                <c:pt idx="8280">
                  <c:v>7.162865625001599</c:v>
                </c:pt>
                <c:pt idx="8281">
                  <c:v>7.1632974999999997</c:v>
                </c:pt>
                <c:pt idx="8282">
                  <c:v>7.1636931250015987</c:v>
                </c:pt>
                <c:pt idx="8283">
                  <c:v>7.1640218750015991</c:v>
                </c:pt>
                <c:pt idx="8284">
                  <c:v>7.1644443750015991</c:v>
                </c:pt>
                <c:pt idx="8285">
                  <c:v>7.1647712500000003</c:v>
                </c:pt>
                <c:pt idx="8286">
                  <c:v>7.1651031250015986</c:v>
                </c:pt>
                <c:pt idx="8287">
                  <c:v>7.1654381250015993</c:v>
                </c:pt>
                <c:pt idx="8288">
                  <c:v>7.1657993750015994</c:v>
                </c:pt>
                <c:pt idx="8289">
                  <c:v>7.1659343750015987</c:v>
                </c:pt>
                <c:pt idx="8290">
                  <c:v>7.165843125001599</c:v>
                </c:pt>
                <c:pt idx="8291">
                  <c:v>7.1661725000000001</c:v>
                </c:pt>
                <c:pt idx="8292">
                  <c:v>7.1666600000000003</c:v>
                </c:pt>
                <c:pt idx="8293">
                  <c:v>7.1670943750015992</c:v>
                </c:pt>
                <c:pt idx="8294">
                  <c:v>7.1674343750015987</c:v>
                </c:pt>
                <c:pt idx="8295">
                  <c:v>7.1678112499999997</c:v>
                </c:pt>
                <c:pt idx="8296">
                  <c:v>7.1682087499999998</c:v>
                </c:pt>
                <c:pt idx="8297">
                  <c:v>7.1685387499999997</c:v>
                </c:pt>
                <c:pt idx="8298">
                  <c:v>7.1689287500000001</c:v>
                </c:pt>
                <c:pt idx="8299">
                  <c:v>7.1692987500000003</c:v>
                </c:pt>
                <c:pt idx="8300">
                  <c:v>7.1689481250015987</c:v>
                </c:pt>
                <c:pt idx="8301">
                  <c:v>7.1685731250015987</c:v>
                </c:pt>
                <c:pt idx="8302">
                  <c:v>7.16888375</c:v>
                </c:pt>
                <c:pt idx="8303">
                  <c:v>7.1692487500000004</c:v>
                </c:pt>
                <c:pt idx="8304">
                  <c:v>7.1696256250015988</c:v>
                </c:pt>
                <c:pt idx="8305">
                  <c:v>7.1698181250015987</c:v>
                </c:pt>
                <c:pt idx="8306">
                  <c:v>7.1694012499999999</c:v>
                </c:pt>
                <c:pt idx="8307">
                  <c:v>7.1689743750015991</c:v>
                </c:pt>
                <c:pt idx="8308">
                  <c:v>7.1683856250015987</c:v>
                </c:pt>
                <c:pt idx="8309">
                  <c:v>7.1680512500000004</c:v>
                </c:pt>
                <c:pt idx="8310">
                  <c:v>7.1674912500000003</c:v>
                </c:pt>
                <c:pt idx="8311">
                  <c:v>7.1670375000000002</c:v>
                </c:pt>
                <c:pt idx="8312">
                  <c:v>7.16693625</c:v>
                </c:pt>
                <c:pt idx="8313">
                  <c:v>7.1673312500000002</c:v>
                </c:pt>
                <c:pt idx="8314">
                  <c:v>7.1676693750015987</c:v>
                </c:pt>
                <c:pt idx="8315">
                  <c:v>7.1680931250015991</c:v>
                </c:pt>
                <c:pt idx="8316">
                  <c:v>7.1685031250015987</c:v>
                </c:pt>
                <c:pt idx="8317">
                  <c:v>7.168834375001599</c:v>
                </c:pt>
                <c:pt idx="8318">
                  <c:v>7.1691668750015989</c:v>
                </c:pt>
                <c:pt idx="8319">
                  <c:v>7.1695518750015994</c:v>
                </c:pt>
                <c:pt idx="8320">
                  <c:v>7.1698975000000003</c:v>
                </c:pt>
                <c:pt idx="8321">
                  <c:v>7.1702706250015993</c:v>
                </c:pt>
                <c:pt idx="8322">
                  <c:v>7.1706475000000003</c:v>
                </c:pt>
                <c:pt idx="8323">
                  <c:v>7.1710443750015989</c:v>
                </c:pt>
                <c:pt idx="8324">
                  <c:v>7.1714450000000003</c:v>
                </c:pt>
                <c:pt idx="8325">
                  <c:v>7.1717856250015988</c:v>
                </c:pt>
                <c:pt idx="8326">
                  <c:v>7.1721362500000003</c:v>
                </c:pt>
                <c:pt idx="8327">
                  <c:v>7.1725275000000002</c:v>
                </c:pt>
                <c:pt idx="8328">
                  <c:v>7.1729356250015988</c:v>
                </c:pt>
                <c:pt idx="8329">
                  <c:v>7.1732793750015986</c:v>
                </c:pt>
                <c:pt idx="8330">
                  <c:v>7.173728125001599</c:v>
                </c:pt>
                <c:pt idx="8331">
                  <c:v>7.1741668750015988</c:v>
                </c:pt>
                <c:pt idx="8332">
                  <c:v>7.1745168750015988</c:v>
                </c:pt>
                <c:pt idx="8333">
                  <c:v>7.1748462499999999</c:v>
                </c:pt>
                <c:pt idx="8334">
                  <c:v>7.1748818750015992</c:v>
                </c:pt>
                <c:pt idx="8335">
                  <c:v>7.1752137500000002</c:v>
                </c:pt>
                <c:pt idx="8336">
                  <c:v>7.1755374999999999</c:v>
                </c:pt>
                <c:pt idx="8337">
                  <c:v>7.1759700000000004</c:v>
                </c:pt>
                <c:pt idx="8338">
                  <c:v>7.17585125</c:v>
                </c:pt>
                <c:pt idx="8339">
                  <c:v>7.1755137500000004</c:v>
                </c:pt>
                <c:pt idx="8340">
                  <c:v>7.1754981250015986</c:v>
                </c:pt>
                <c:pt idx="8341">
                  <c:v>7.1757556250015986</c:v>
                </c:pt>
                <c:pt idx="8342">
                  <c:v>7.1761462500000004</c:v>
                </c:pt>
                <c:pt idx="8343">
                  <c:v>7.1765175000000001</c:v>
                </c:pt>
                <c:pt idx="8344">
                  <c:v>7.1768981250015988</c:v>
                </c:pt>
                <c:pt idx="8345">
                  <c:v>7.1772318750015991</c:v>
                </c:pt>
                <c:pt idx="8346">
                  <c:v>7.177575</c:v>
                </c:pt>
                <c:pt idx="8347">
                  <c:v>7.1779156250015994</c:v>
                </c:pt>
                <c:pt idx="8348">
                  <c:v>7.17833875</c:v>
                </c:pt>
                <c:pt idx="8349">
                  <c:v>7.17871375</c:v>
                </c:pt>
                <c:pt idx="8350">
                  <c:v>7.1787618750015989</c:v>
                </c:pt>
                <c:pt idx="8351">
                  <c:v>7.1786168750015991</c:v>
                </c:pt>
                <c:pt idx="8352">
                  <c:v>7.1789437500000002</c:v>
                </c:pt>
                <c:pt idx="8353">
                  <c:v>7.1793431250015987</c:v>
                </c:pt>
                <c:pt idx="8354">
                  <c:v>7.1796887500000004</c:v>
                </c:pt>
                <c:pt idx="8355">
                  <c:v>7.1799443750015994</c:v>
                </c:pt>
                <c:pt idx="8356">
                  <c:v>7.1798381250015986</c:v>
                </c:pt>
                <c:pt idx="8357">
                  <c:v>7.1796093750015988</c:v>
                </c:pt>
                <c:pt idx="8358">
                  <c:v>7.1794418750015989</c:v>
                </c:pt>
                <c:pt idx="8359">
                  <c:v>7.1797662500000001</c:v>
                </c:pt>
                <c:pt idx="8360">
                  <c:v>7.1801068750015986</c:v>
                </c:pt>
                <c:pt idx="8361">
                  <c:v>7.1800762499999999</c:v>
                </c:pt>
                <c:pt idx="8362">
                  <c:v>7.1802425000000003</c:v>
                </c:pt>
                <c:pt idx="8363">
                  <c:v>7.1806168750015988</c:v>
                </c:pt>
                <c:pt idx="8364">
                  <c:v>7.1809981250015991</c:v>
                </c:pt>
                <c:pt idx="8365">
                  <c:v>7.1814331250015986</c:v>
                </c:pt>
                <c:pt idx="8366">
                  <c:v>7.1817937499999998</c:v>
                </c:pt>
                <c:pt idx="8367">
                  <c:v>7.1822368750015988</c:v>
                </c:pt>
                <c:pt idx="8368">
                  <c:v>7.1825762500000003</c:v>
                </c:pt>
                <c:pt idx="8369">
                  <c:v>7.1830056250015986</c:v>
                </c:pt>
                <c:pt idx="8370">
                  <c:v>7.1833481250015989</c:v>
                </c:pt>
                <c:pt idx="8371">
                  <c:v>7.1836856250015986</c:v>
                </c:pt>
                <c:pt idx="8372">
                  <c:v>7.1840218750015987</c:v>
                </c:pt>
                <c:pt idx="8373">
                  <c:v>7.1844456250015991</c:v>
                </c:pt>
                <c:pt idx="8374">
                  <c:v>7.184870625001599</c:v>
                </c:pt>
                <c:pt idx="8375">
                  <c:v>7.1852093750015991</c:v>
                </c:pt>
                <c:pt idx="8376">
                  <c:v>7.1855962499999997</c:v>
                </c:pt>
                <c:pt idx="8377">
                  <c:v>7.1859950000000001</c:v>
                </c:pt>
                <c:pt idx="8378">
                  <c:v>7.1863599999999996</c:v>
                </c:pt>
                <c:pt idx="8379">
                  <c:v>7.1866950000000003</c:v>
                </c:pt>
                <c:pt idx="8380">
                  <c:v>7.1870618750015991</c:v>
                </c:pt>
                <c:pt idx="8381">
                  <c:v>7.1874137500000002</c:v>
                </c:pt>
                <c:pt idx="8382">
                  <c:v>7.1878137500000001</c:v>
                </c:pt>
                <c:pt idx="8383">
                  <c:v>7.1881837500000003</c:v>
                </c:pt>
                <c:pt idx="8384">
                  <c:v>7.1885993750015986</c:v>
                </c:pt>
                <c:pt idx="8385">
                  <c:v>7.1881843750015992</c:v>
                </c:pt>
                <c:pt idx="8386">
                  <c:v>7.1878074999999999</c:v>
                </c:pt>
                <c:pt idx="8387">
                  <c:v>7.1872212500000003</c:v>
                </c:pt>
                <c:pt idx="8388">
                  <c:v>7.1867606250015994</c:v>
                </c:pt>
                <c:pt idx="8389">
                  <c:v>7.1862887500000001</c:v>
                </c:pt>
                <c:pt idx="8390">
                  <c:v>7.1859337500000002</c:v>
                </c:pt>
                <c:pt idx="8391">
                  <c:v>7.1856068750015991</c:v>
                </c:pt>
                <c:pt idx="8392">
                  <c:v>7.1853775000000004</c:v>
                </c:pt>
                <c:pt idx="8393">
                  <c:v>7.1857543750015989</c:v>
                </c:pt>
                <c:pt idx="8394">
                  <c:v>7.1861375000000001</c:v>
                </c:pt>
                <c:pt idx="8395">
                  <c:v>7.1864931250015989</c:v>
                </c:pt>
                <c:pt idx="8396">
                  <c:v>7.1869306250015992</c:v>
                </c:pt>
                <c:pt idx="8397">
                  <c:v>7.1872524999999996</c:v>
                </c:pt>
                <c:pt idx="8398">
                  <c:v>7.1876637499999996</c:v>
                </c:pt>
                <c:pt idx="8399">
                  <c:v>7.1880625</c:v>
                </c:pt>
                <c:pt idx="8400">
                  <c:v>7.1885031250015992</c:v>
                </c:pt>
                <c:pt idx="8401">
                  <c:v>7.1888624999999999</c:v>
                </c:pt>
                <c:pt idx="8402">
                  <c:v>7.1892387500000003</c:v>
                </c:pt>
                <c:pt idx="8403">
                  <c:v>7.1895775000000004</c:v>
                </c:pt>
                <c:pt idx="8404">
                  <c:v>7.189904375001599</c:v>
                </c:pt>
                <c:pt idx="8405">
                  <c:v>7.1902968750015992</c:v>
                </c:pt>
                <c:pt idx="8406">
                  <c:v>7.190643125001599</c:v>
                </c:pt>
                <c:pt idx="8407">
                  <c:v>7.1906137499999998</c:v>
                </c:pt>
                <c:pt idx="8408">
                  <c:v>7.1904106250015989</c:v>
                </c:pt>
                <c:pt idx="8409">
                  <c:v>7.1903043750015989</c:v>
                </c:pt>
                <c:pt idx="8410">
                  <c:v>7.1906499999999998</c:v>
                </c:pt>
                <c:pt idx="8411">
                  <c:v>7.1910262500000002</c:v>
                </c:pt>
                <c:pt idx="8412">
                  <c:v>7.1913918750015986</c:v>
                </c:pt>
                <c:pt idx="8413">
                  <c:v>7.1917650000000002</c:v>
                </c:pt>
                <c:pt idx="8414">
                  <c:v>7.1920918750015987</c:v>
                </c:pt>
                <c:pt idx="8415">
                  <c:v>7.1921912499999996</c:v>
                </c:pt>
                <c:pt idx="8416">
                  <c:v>7.1925625000000002</c:v>
                </c:pt>
                <c:pt idx="8417">
                  <c:v>7.1929012500000002</c:v>
                </c:pt>
                <c:pt idx="8418">
                  <c:v>7.19323625</c:v>
                </c:pt>
                <c:pt idx="8419">
                  <c:v>7.1936037500000003</c:v>
                </c:pt>
                <c:pt idx="8420">
                  <c:v>7.1932712499999996</c:v>
                </c:pt>
                <c:pt idx="8421">
                  <c:v>7.1927862500000002</c:v>
                </c:pt>
                <c:pt idx="8422">
                  <c:v>7.1924200000000003</c:v>
                </c:pt>
                <c:pt idx="8423">
                  <c:v>7.1920281250015989</c:v>
                </c:pt>
                <c:pt idx="8424">
                  <c:v>7.1920112500000002</c:v>
                </c:pt>
                <c:pt idx="8425">
                  <c:v>7.1923756250015991</c:v>
                </c:pt>
                <c:pt idx="8426">
                  <c:v>7.1927856250015987</c:v>
                </c:pt>
                <c:pt idx="8427">
                  <c:v>7.193186875001599</c:v>
                </c:pt>
                <c:pt idx="8428">
                  <c:v>7.1935349999999998</c:v>
                </c:pt>
                <c:pt idx="8429">
                  <c:v>7.1937625000000001</c:v>
                </c:pt>
                <c:pt idx="8430">
                  <c:v>7.1941274999999996</c:v>
                </c:pt>
                <c:pt idx="8431">
                  <c:v>7.1944925</c:v>
                </c:pt>
                <c:pt idx="8432">
                  <c:v>7.1948531250015986</c:v>
                </c:pt>
                <c:pt idx="8433">
                  <c:v>7.1952493750015991</c:v>
                </c:pt>
                <c:pt idx="8434">
                  <c:v>7.1957168750015992</c:v>
                </c:pt>
                <c:pt idx="8435">
                  <c:v>7.1961300000000001</c:v>
                </c:pt>
                <c:pt idx="8436">
                  <c:v>7.1966337500000002</c:v>
                </c:pt>
                <c:pt idx="8437">
                  <c:v>7.1969750000000001</c:v>
                </c:pt>
                <c:pt idx="8438">
                  <c:v>7.1973193750015989</c:v>
                </c:pt>
                <c:pt idx="8439">
                  <c:v>7.1968881250015988</c:v>
                </c:pt>
                <c:pt idx="8440">
                  <c:v>7.1965243750015988</c:v>
                </c:pt>
                <c:pt idx="8441">
                  <c:v>7.1961993750015987</c:v>
                </c:pt>
                <c:pt idx="8442">
                  <c:v>7.1958781250015988</c:v>
                </c:pt>
                <c:pt idx="8443">
                  <c:v>7.1954606250015987</c:v>
                </c:pt>
                <c:pt idx="8444">
                  <c:v>7.1949593750015994</c:v>
                </c:pt>
                <c:pt idx="8445">
                  <c:v>7.1943206250015992</c:v>
                </c:pt>
                <c:pt idx="8446">
                  <c:v>7.1939324999999998</c:v>
                </c:pt>
                <c:pt idx="8447">
                  <c:v>7.1935687499999998</c:v>
                </c:pt>
                <c:pt idx="8448">
                  <c:v>7.1931475000000002</c:v>
                </c:pt>
                <c:pt idx="8449">
                  <c:v>7.1927368750015992</c:v>
                </c:pt>
                <c:pt idx="8450">
                  <c:v>7.1923106250015989</c:v>
                </c:pt>
                <c:pt idx="8451">
                  <c:v>7.1919500000000003</c:v>
                </c:pt>
                <c:pt idx="8452">
                  <c:v>7.1915750000000003</c:v>
                </c:pt>
                <c:pt idx="8453">
                  <c:v>7.1910468750015992</c:v>
                </c:pt>
                <c:pt idx="8454">
                  <c:v>7.1906518750015991</c:v>
                </c:pt>
                <c:pt idx="8455">
                  <c:v>7.1910387499999997</c:v>
                </c:pt>
                <c:pt idx="8456">
                  <c:v>7.1911887500000002</c:v>
                </c:pt>
                <c:pt idx="8457">
                  <c:v>7.1915575</c:v>
                </c:pt>
                <c:pt idx="8458">
                  <c:v>7.1919131250015988</c:v>
                </c:pt>
                <c:pt idx="8459">
                  <c:v>7.19231</c:v>
                </c:pt>
                <c:pt idx="8460">
                  <c:v>7.1926568750015987</c:v>
                </c:pt>
                <c:pt idx="8461">
                  <c:v>7.1930393750015993</c:v>
                </c:pt>
                <c:pt idx="8462">
                  <c:v>7.1934306250015991</c:v>
                </c:pt>
                <c:pt idx="8463">
                  <c:v>7.1937618750015986</c:v>
                </c:pt>
                <c:pt idx="8464">
                  <c:v>7.194171875001599</c:v>
                </c:pt>
                <c:pt idx="8465">
                  <c:v>7.1945287499999999</c:v>
                </c:pt>
                <c:pt idx="8466">
                  <c:v>7.194924375001599</c:v>
                </c:pt>
                <c:pt idx="8467">
                  <c:v>7.1952775000000004</c:v>
                </c:pt>
                <c:pt idx="8468">
                  <c:v>7.1956224999999998</c:v>
                </c:pt>
                <c:pt idx="8469">
                  <c:v>7.1960150000000001</c:v>
                </c:pt>
                <c:pt idx="8470">
                  <c:v>7.1964206250015987</c:v>
                </c:pt>
                <c:pt idx="8471">
                  <c:v>7.196754375001599</c:v>
                </c:pt>
                <c:pt idx="8472">
                  <c:v>7.1971712500000002</c:v>
                </c:pt>
                <c:pt idx="8473">
                  <c:v>7.197495</c:v>
                </c:pt>
                <c:pt idx="8474">
                  <c:v>7.1978650000000002</c:v>
                </c:pt>
                <c:pt idx="8475">
                  <c:v>7.198290625001599</c:v>
                </c:pt>
                <c:pt idx="8476">
                  <c:v>7.1986418750015986</c:v>
                </c:pt>
                <c:pt idx="8477">
                  <c:v>7.1989918750015987</c:v>
                </c:pt>
                <c:pt idx="8478">
                  <c:v>7.1993156250015993</c:v>
                </c:pt>
                <c:pt idx="8479">
                  <c:v>7.1996812500000003</c:v>
                </c:pt>
                <c:pt idx="8480">
                  <c:v>7.1997037500000003</c:v>
                </c:pt>
                <c:pt idx="8481">
                  <c:v>7.1997387499999999</c:v>
                </c:pt>
                <c:pt idx="8482">
                  <c:v>7.2001531250015987</c:v>
                </c:pt>
                <c:pt idx="8483">
                  <c:v>7.2005262500000002</c:v>
                </c:pt>
                <c:pt idx="8484">
                  <c:v>7.2009299999999996</c:v>
                </c:pt>
                <c:pt idx="8485">
                  <c:v>7.2013268750015991</c:v>
                </c:pt>
                <c:pt idx="8486">
                  <c:v>7.2016749999999998</c:v>
                </c:pt>
                <c:pt idx="8487">
                  <c:v>7.2017362499999997</c:v>
                </c:pt>
                <c:pt idx="8488">
                  <c:v>7.2017056250015994</c:v>
                </c:pt>
                <c:pt idx="8489">
                  <c:v>7.2020425000000001</c:v>
                </c:pt>
                <c:pt idx="8490">
                  <c:v>7.2023849999999996</c:v>
                </c:pt>
                <c:pt idx="8491">
                  <c:v>7.2027087500000002</c:v>
                </c:pt>
                <c:pt idx="8492">
                  <c:v>7.2030537499999996</c:v>
                </c:pt>
                <c:pt idx="8493">
                  <c:v>7.2034225000000003</c:v>
                </c:pt>
                <c:pt idx="8494">
                  <c:v>7.2037750000000003</c:v>
                </c:pt>
                <c:pt idx="8495">
                  <c:v>7.2041124999999999</c:v>
                </c:pt>
                <c:pt idx="8496">
                  <c:v>7.2044750000000004</c:v>
                </c:pt>
                <c:pt idx="8497">
                  <c:v>7.2048837499999996</c:v>
                </c:pt>
                <c:pt idx="8498">
                  <c:v>7.2052787499999997</c:v>
                </c:pt>
                <c:pt idx="8499">
                  <c:v>7.2056768750015987</c:v>
                </c:pt>
                <c:pt idx="8500">
                  <c:v>7.2060231250015994</c:v>
                </c:pt>
                <c:pt idx="8501">
                  <c:v>7.206349375001599</c:v>
                </c:pt>
                <c:pt idx="8502">
                  <c:v>7.2067468750015991</c:v>
                </c:pt>
                <c:pt idx="8503">
                  <c:v>7.2070781250015994</c:v>
                </c:pt>
                <c:pt idx="8504">
                  <c:v>7.2067193750015992</c:v>
                </c:pt>
                <c:pt idx="8505">
                  <c:v>7.2063956250015986</c:v>
                </c:pt>
                <c:pt idx="8506">
                  <c:v>7.2065349999999997</c:v>
                </c:pt>
                <c:pt idx="8507">
                  <c:v>7.2069237499999996</c:v>
                </c:pt>
                <c:pt idx="8508">
                  <c:v>7.207264375001599</c:v>
                </c:pt>
                <c:pt idx="8509">
                  <c:v>7.2069237499999996</c:v>
                </c:pt>
                <c:pt idx="8510">
                  <c:v>7.2065774999999999</c:v>
                </c:pt>
                <c:pt idx="8511">
                  <c:v>7.2062393750015987</c:v>
                </c:pt>
                <c:pt idx="8512">
                  <c:v>7.2059006250015987</c:v>
                </c:pt>
                <c:pt idx="8513">
                  <c:v>7.2061443750015988</c:v>
                </c:pt>
                <c:pt idx="8514">
                  <c:v>7.2065881250015993</c:v>
                </c:pt>
                <c:pt idx="8515">
                  <c:v>7.2070862499999997</c:v>
                </c:pt>
                <c:pt idx="8516">
                  <c:v>7.2075031250015993</c:v>
                </c:pt>
                <c:pt idx="8517">
                  <c:v>7.2079174999999998</c:v>
                </c:pt>
                <c:pt idx="8518">
                  <c:v>7.2083481250015993</c:v>
                </c:pt>
                <c:pt idx="8519">
                  <c:v>7.2087737499999998</c:v>
                </c:pt>
                <c:pt idx="8520">
                  <c:v>7.2092124999999996</c:v>
                </c:pt>
                <c:pt idx="8521">
                  <c:v>7.2096443750015986</c:v>
                </c:pt>
                <c:pt idx="8522">
                  <c:v>7.209973125001599</c:v>
                </c:pt>
                <c:pt idx="8523">
                  <c:v>7.2103306250015988</c:v>
                </c:pt>
                <c:pt idx="8524">
                  <c:v>7.2107250000000001</c:v>
                </c:pt>
                <c:pt idx="8525">
                  <c:v>7.2110762499999996</c:v>
                </c:pt>
                <c:pt idx="8526">
                  <c:v>7.2114906250015993</c:v>
                </c:pt>
                <c:pt idx="8527">
                  <c:v>7.2118500000000001</c:v>
                </c:pt>
                <c:pt idx="8528">
                  <c:v>7.212273125001599</c:v>
                </c:pt>
                <c:pt idx="8529">
                  <c:v>7.2126656250015992</c:v>
                </c:pt>
                <c:pt idx="8530">
                  <c:v>7.2130212499999997</c:v>
                </c:pt>
                <c:pt idx="8531">
                  <c:v>7.2134487500000004</c:v>
                </c:pt>
                <c:pt idx="8532">
                  <c:v>7.2139274999999996</c:v>
                </c:pt>
                <c:pt idx="8533">
                  <c:v>7.2143193750015993</c:v>
                </c:pt>
                <c:pt idx="8534">
                  <c:v>7.2147656250015988</c:v>
                </c:pt>
                <c:pt idx="8535">
                  <c:v>7.2151543750015987</c:v>
                </c:pt>
                <c:pt idx="8536">
                  <c:v>7.2155562499999997</c:v>
                </c:pt>
                <c:pt idx="8537">
                  <c:v>7.2158843750015986</c:v>
                </c:pt>
                <c:pt idx="8538">
                  <c:v>7.2162787499999999</c:v>
                </c:pt>
                <c:pt idx="8539">
                  <c:v>7.216613125001599</c:v>
                </c:pt>
                <c:pt idx="8540">
                  <c:v>7.2164806250015987</c:v>
                </c:pt>
                <c:pt idx="8541">
                  <c:v>7.2160456250015992</c:v>
                </c:pt>
                <c:pt idx="8542">
                  <c:v>7.2156693750015988</c:v>
                </c:pt>
                <c:pt idx="8543">
                  <c:v>7.2152387500000001</c:v>
                </c:pt>
                <c:pt idx="8544">
                  <c:v>7.2148618750015991</c:v>
                </c:pt>
                <c:pt idx="8545">
                  <c:v>7.2144349999999999</c:v>
                </c:pt>
                <c:pt idx="8546">
                  <c:v>7.2139499999999996</c:v>
                </c:pt>
                <c:pt idx="8547">
                  <c:v>7.2135468750015992</c:v>
                </c:pt>
                <c:pt idx="8548">
                  <c:v>7.2131231250015988</c:v>
                </c:pt>
                <c:pt idx="8549">
                  <c:v>7.21277875</c:v>
                </c:pt>
                <c:pt idx="8550">
                  <c:v>7.2123331250015994</c:v>
                </c:pt>
                <c:pt idx="8551">
                  <c:v>7.2120031250015986</c:v>
                </c:pt>
                <c:pt idx="8552">
                  <c:v>7.211663125001599</c:v>
                </c:pt>
                <c:pt idx="8553">
                  <c:v>7.2115631250015992</c:v>
                </c:pt>
                <c:pt idx="8554">
                  <c:v>7.2117781250015991</c:v>
                </c:pt>
                <c:pt idx="8555">
                  <c:v>7.2121325000000001</c:v>
                </c:pt>
                <c:pt idx="8556">
                  <c:v>7.2126193750015988</c:v>
                </c:pt>
                <c:pt idx="8557">
                  <c:v>7.2131062500000001</c:v>
                </c:pt>
                <c:pt idx="8558">
                  <c:v>7.2134681250015991</c:v>
                </c:pt>
                <c:pt idx="8559">
                  <c:v>7.2138493750015993</c:v>
                </c:pt>
                <c:pt idx="8560">
                  <c:v>7.2142018750015993</c:v>
                </c:pt>
                <c:pt idx="8561">
                  <c:v>7.2145231250015991</c:v>
                </c:pt>
                <c:pt idx="8562">
                  <c:v>7.2149018750015994</c:v>
                </c:pt>
                <c:pt idx="8563">
                  <c:v>7.2152243750015987</c:v>
                </c:pt>
                <c:pt idx="8564">
                  <c:v>7.2156406250015994</c:v>
                </c:pt>
                <c:pt idx="8565">
                  <c:v>7.2159618750015992</c:v>
                </c:pt>
                <c:pt idx="8566">
                  <c:v>7.2163012499999999</c:v>
                </c:pt>
                <c:pt idx="8567">
                  <c:v>7.216624375001599</c:v>
                </c:pt>
                <c:pt idx="8568">
                  <c:v>7.2169943750015992</c:v>
                </c:pt>
                <c:pt idx="8569">
                  <c:v>7.2173550000000004</c:v>
                </c:pt>
                <c:pt idx="8570">
                  <c:v>7.2177125000000002</c:v>
                </c:pt>
                <c:pt idx="8571">
                  <c:v>7.2177699999999998</c:v>
                </c:pt>
                <c:pt idx="8572">
                  <c:v>7.2181193750015993</c:v>
                </c:pt>
                <c:pt idx="8573">
                  <c:v>7.2185212500000002</c:v>
                </c:pt>
                <c:pt idx="8574">
                  <c:v>7.2189031250015994</c:v>
                </c:pt>
                <c:pt idx="8575">
                  <c:v>7.2192818750015988</c:v>
                </c:pt>
                <c:pt idx="8576">
                  <c:v>7.2196306250015994</c:v>
                </c:pt>
                <c:pt idx="8577">
                  <c:v>7.2194649999999996</c:v>
                </c:pt>
                <c:pt idx="8578">
                  <c:v>7.2191412499999998</c:v>
                </c:pt>
                <c:pt idx="8579">
                  <c:v>7.219416875001599</c:v>
                </c:pt>
                <c:pt idx="8580">
                  <c:v>7.2197943750015989</c:v>
                </c:pt>
                <c:pt idx="8581">
                  <c:v>7.2201793750015986</c:v>
                </c:pt>
                <c:pt idx="8582">
                  <c:v>7.2204906250015988</c:v>
                </c:pt>
                <c:pt idx="8583">
                  <c:v>7.2208224999999997</c:v>
                </c:pt>
                <c:pt idx="8584">
                  <c:v>7.2212399999999999</c:v>
                </c:pt>
                <c:pt idx="8585">
                  <c:v>7.2215974999999997</c:v>
                </c:pt>
                <c:pt idx="8586">
                  <c:v>7.2212612500000004</c:v>
                </c:pt>
                <c:pt idx="8587">
                  <c:v>7.2210999999999999</c:v>
                </c:pt>
                <c:pt idx="8588">
                  <c:v>7.2210375000000004</c:v>
                </c:pt>
                <c:pt idx="8589">
                  <c:v>7.2213831250015987</c:v>
                </c:pt>
                <c:pt idx="8590">
                  <c:v>7.2217950000000002</c:v>
                </c:pt>
                <c:pt idx="8591">
                  <c:v>7.2221468750015987</c:v>
                </c:pt>
                <c:pt idx="8592">
                  <c:v>7.2225193750015988</c:v>
                </c:pt>
                <c:pt idx="8593">
                  <c:v>7.2229412499999999</c:v>
                </c:pt>
                <c:pt idx="8594">
                  <c:v>7.2233787500000002</c:v>
                </c:pt>
                <c:pt idx="8595">
                  <c:v>7.2237668750015986</c:v>
                </c:pt>
                <c:pt idx="8596">
                  <c:v>7.2241668750015986</c:v>
                </c:pt>
                <c:pt idx="8597">
                  <c:v>7.2245193750015986</c:v>
                </c:pt>
                <c:pt idx="8598">
                  <c:v>7.2246993750015989</c:v>
                </c:pt>
                <c:pt idx="8599">
                  <c:v>7.2250843750015994</c:v>
                </c:pt>
                <c:pt idx="8600">
                  <c:v>7.2255768750015994</c:v>
                </c:pt>
                <c:pt idx="8601">
                  <c:v>7.2260562500000001</c:v>
                </c:pt>
                <c:pt idx="8602">
                  <c:v>7.226445</c:v>
                </c:pt>
                <c:pt idx="8603">
                  <c:v>7.2268831250015992</c:v>
                </c:pt>
                <c:pt idx="8604">
                  <c:v>7.2272893750015994</c:v>
                </c:pt>
                <c:pt idx="8605">
                  <c:v>7.2276318750015989</c:v>
                </c:pt>
                <c:pt idx="8606">
                  <c:v>7.2280237500000002</c:v>
                </c:pt>
                <c:pt idx="8607">
                  <c:v>7.2278081250015989</c:v>
                </c:pt>
                <c:pt idx="8608">
                  <c:v>7.2274237499999998</c:v>
                </c:pt>
                <c:pt idx="8609">
                  <c:v>7.2270649999999996</c:v>
                </c:pt>
                <c:pt idx="8610">
                  <c:v>7.2273725000000004</c:v>
                </c:pt>
                <c:pt idx="8611">
                  <c:v>7.2278043750015986</c:v>
                </c:pt>
                <c:pt idx="8612">
                  <c:v>7.2281399999999998</c:v>
                </c:pt>
                <c:pt idx="8613">
                  <c:v>7.2285599999999999</c:v>
                </c:pt>
                <c:pt idx="8614">
                  <c:v>7.2289750000000002</c:v>
                </c:pt>
                <c:pt idx="8615">
                  <c:v>7.2293718750015987</c:v>
                </c:pt>
                <c:pt idx="8616">
                  <c:v>7.2298024999999999</c:v>
                </c:pt>
                <c:pt idx="8617">
                  <c:v>7.2301431250015993</c:v>
                </c:pt>
                <c:pt idx="8618">
                  <c:v>7.230575</c:v>
                </c:pt>
                <c:pt idx="8619">
                  <c:v>7.2309068750015992</c:v>
                </c:pt>
                <c:pt idx="8620">
                  <c:v>7.2313074999999998</c:v>
                </c:pt>
                <c:pt idx="8621">
                  <c:v>7.2316712499999998</c:v>
                </c:pt>
                <c:pt idx="8622">
                  <c:v>7.2319912500000001</c:v>
                </c:pt>
                <c:pt idx="8623">
                  <c:v>7.2323362500000004</c:v>
                </c:pt>
                <c:pt idx="8624">
                  <c:v>7.2326943750015991</c:v>
                </c:pt>
                <c:pt idx="8625">
                  <c:v>7.2324881250015993</c:v>
                </c:pt>
                <c:pt idx="8626">
                  <c:v>7.2320849999999997</c:v>
                </c:pt>
                <c:pt idx="8627">
                  <c:v>7.2316374999999997</c:v>
                </c:pt>
                <c:pt idx="8628">
                  <c:v>7.231185</c:v>
                </c:pt>
                <c:pt idx="8629">
                  <c:v>7.2308312499999996</c:v>
                </c:pt>
                <c:pt idx="8630">
                  <c:v>7.2304762499999997</c:v>
                </c:pt>
                <c:pt idx="8631">
                  <c:v>7.2307056250015993</c:v>
                </c:pt>
                <c:pt idx="8632">
                  <c:v>7.2311162500000004</c:v>
                </c:pt>
                <c:pt idx="8633">
                  <c:v>7.2314587499999998</c:v>
                </c:pt>
                <c:pt idx="8634">
                  <c:v>7.2317799999999997</c:v>
                </c:pt>
                <c:pt idx="8635">
                  <c:v>7.2321437499999996</c:v>
                </c:pt>
                <c:pt idx="8636">
                  <c:v>7.2325237500000004</c:v>
                </c:pt>
                <c:pt idx="8637">
                  <c:v>7.2329668750015994</c:v>
                </c:pt>
                <c:pt idx="8638">
                  <c:v>7.2334393750015993</c:v>
                </c:pt>
                <c:pt idx="8639">
                  <c:v>7.2338893750015991</c:v>
                </c:pt>
                <c:pt idx="8640">
                  <c:v>7.2342575</c:v>
                </c:pt>
                <c:pt idx="8641">
                  <c:v>7.2346962499999998</c:v>
                </c:pt>
                <c:pt idx="8642">
                  <c:v>7.2350756250015991</c:v>
                </c:pt>
                <c:pt idx="8643">
                  <c:v>7.2354193750015989</c:v>
                </c:pt>
                <c:pt idx="8644">
                  <c:v>7.2357399999999998</c:v>
                </c:pt>
                <c:pt idx="8645">
                  <c:v>7.2361068750015987</c:v>
                </c:pt>
                <c:pt idx="8646">
                  <c:v>7.2365075000000001</c:v>
                </c:pt>
                <c:pt idx="8647">
                  <c:v>7.2369362500000003</c:v>
                </c:pt>
                <c:pt idx="8648">
                  <c:v>7.2373281250015991</c:v>
                </c:pt>
                <c:pt idx="8649">
                  <c:v>7.2376750000000003</c:v>
                </c:pt>
                <c:pt idx="8650">
                  <c:v>7.2380406250015987</c:v>
                </c:pt>
                <c:pt idx="8651">
                  <c:v>7.2383943750015991</c:v>
                </c:pt>
                <c:pt idx="8652">
                  <c:v>7.2387462500000002</c:v>
                </c:pt>
                <c:pt idx="8653">
                  <c:v>7.2390974999999997</c:v>
                </c:pt>
                <c:pt idx="8654">
                  <c:v>7.2395162500000003</c:v>
                </c:pt>
                <c:pt idx="8655">
                  <c:v>7.2399031250015993</c:v>
                </c:pt>
                <c:pt idx="8656">
                  <c:v>7.2402274999999996</c:v>
                </c:pt>
                <c:pt idx="8657">
                  <c:v>7.2405943750015993</c:v>
                </c:pt>
                <c:pt idx="8658">
                  <c:v>7.2409468750015993</c:v>
                </c:pt>
                <c:pt idx="8659">
                  <c:v>7.2412824999999996</c:v>
                </c:pt>
                <c:pt idx="8660">
                  <c:v>7.2416393750015988</c:v>
                </c:pt>
                <c:pt idx="8661">
                  <c:v>7.2420268750015993</c:v>
                </c:pt>
                <c:pt idx="8662">
                  <c:v>7.242420625001599</c:v>
                </c:pt>
                <c:pt idx="8663">
                  <c:v>7.2427668750015988</c:v>
                </c:pt>
                <c:pt idx="8664">
                  <c:v>7.2431312500000002</c:v>
                </c:pt>
                <c:pt idx="8665">
                  <c:v>7.2435181250015992</c:v>
                </c:pt>
                <c:pt idx="8666">
                  <c:v>7.2438975000000001</c:v>
                </c:pt>
                <c:pt idx="8667">
                  <c:v>7.2434768750015994</c:v>
                </c:pt>
                <c:pt idx="8668">
                  <c:v>7.243125</c:v>
                </c:pt>
                <c:pt idx="8669">
                  <c:v>7.2427831250015986</c:v>
                </c:pt>
                <c:pt idx="8670">
                  <c:v>7.2424575000000004</c:v>
                </c:pt>
                <c:pt idx="8671">
                  <c:v>7.2421075000000004</c:v>
                </c:pt>
                <c:pt idx="8672">
                  <c:v>7.2416662499999997</c:v>
                </c:pt>
                <c:pt idx="8673">
                  <c:v>7.24125</c:v>
                </c:pt>
                <c:pt idx="8674">
                  <c:v>7.2408900000000003</c:v>
                </c:pt>
                <c:pt idx="8675">
                  <c:v>7.240473125001599</c:v>
                </c:pt>
                <c:pt idx="8676">
                  <c:v>7.2401037500000003</c:v>
                </c:pt>
                <c:pt idx="8677">
                  <c:v>7.2395856250015989</c:v>
                </c:pt>
                <c:pt idx="8678">
                  <c:v>7.2391993750015988</c:v>
                </c:pt>
                <c:pt idx="8679">
                  <c:v>7.2392581250015988</c:v>
                </c:pt>
                <c:pt idx="8680">
                  <c:v>7.2396493750015987</c:v>
                </c:pt>
                <c:pt idx="8681">
                  <c:v>7.2400693750015988</c:v>
                </c:pt>
                <c:pt idx="8682">
                  <c:v>7.2404312500000003</c:v>
                </c:pt>
                <c:pt idx="8683">
                  <c:v>7.2407631250015987</c:v>
                </c:pt>
                <c:pt idx="8684">
                  <c:v>7.2408625000000004</c:v>
                </c:pt>
                <c:pt idx="8685">
                  <c:v>7.2412406250015993</c:v>
                </c:pt>
                <c:pt idx="8686">
                  <c:v>7.2416512500000003</c:v>
                </c:pt>
                <c:pt idx="8687">
                  <c:v>7.2419993750015994</c:v>
                </c:pt>
                <c:pt idx="8688">
                  <c:v>7.24247</c:v>
                </c:pt>
                <c:pt idx="8689">
                  <c:v>7.2428606250015992</c:v>
                </c:pt>
                <c:pt idx="8690">
                  <c:v>7.2433662500000002</c:v>
                </c:pt>
                <c:pt idx="8691">
                  <c:v>7.2436962500000002</c:v>
                </c:pt>
                <c:pt idx="8692">
                  <c:v>7.2441637500000002</c:v>
                </c:pt>
                <c:pt idx="8693">
                  <c:v>7.2445181250015986</c:v>
                </c:pt>
                <c:pt idx="8694">
                  <c:v>7.2449275000000002</c:v>
                </c:pt>
                <c:pt idx="8695">
                  <c:v>7.24536625</c:v>
                </c:pt>
                <c:pt idx="8696">
                  <c:v>7.24573</c:v>
                </c:pt>
                <c:pt idx="8697">
                  <c:v>7.2459331250015993</c:v>
                </c:pt>
                <c:pt idx="8698">
                  <c:v>7.2459587499999998</c:v>
                </c:pt>
                <c:pt idx="8699">
                  <c:v>7.2457718750015987</c:v>
                </c:pt>
                <c:pt idx="8700">
                  <c:v>7.2457706250015992</c:v>
                </c:pt>
                <c:pt idx="8701">
                  <c:v>7.246105</c:v>
                </c:pt>
                <c:pt idx="8702">
                  <c:v>7.246435</c:v>
                </c:pt>
                <c:pt idx="8703">
                  <c:v>7.2467837499999996</c:v>
                </c:pt>
                <c:pt idx="8704">
                  <c:v>7.2471143750015994</c:v>
                </c:pt>
                <c:pt idx="8705">
                  <c:v>7.2475312499999998</c:v>
                </c:pt>
                <c:pt idx="8706">
                  <c:v>7.2479043750015988</c:v>
                </c:pt>
                <c:pt idx="8707">
                  <c:v>7.2482356250015991</c:v>
                </c:pt>
                <c:pt idx="8708">
                  <c:v>7.2486300000000004</c:v>
                </c:pt>
                <c:pt idx="8709">
                  <c:v>7.2489818750015989</c:v>
                </c:pt>
                <c:pt idx="8710">
                  <c:v>7.2493812499999999</c:v>
                </c:pt>
                <c:pt idx="8711">
                  <c:v>7.2497681250015988</c:v>
                </c:pt>
                <c:pt idx="8712">
                  <c:v>7.2501049999999996</c:v>
                </c:pt>
                <c:pt idx="8713">
                  <c:v>7.2504274999999998</c:v>
                </c:pt>
                <c:pt idx="8714">
                  <c:v>7.2508675</c:v>
                </c:pt>
                <c:pt idx="8715">
                  <c:v>7.2512156250015991</c:v>
                </c:pt>
                <c:pt idx="8716">
                  <c:v>7.2515400000000003</c:v>
                </c:pt>
                <c:pt idx="8717">
                  <c:v>7.2513731250015994</c:v>
                </c:pt>
                <c:pt idx="8718">
                  <c:v>7.2510512499999997</c:v>
                </c:pt>
                <c:pt idx="8719">
                  <c:v>7.2512118750015988</c:v>
                </c:pt>
                <c:pt idx="8720">
                  <c:v>7.2508249999999999</c:v>
                </c:pt>
                <c:pt idx="8721">
                  <c:v>7.2504406250015991</c:v>
                </c:pt>
                <c:pt idx="8722">
                  <c:v>7.2502293750015987</c:v>
                </c:pt>
                <c:pt idx="8723">
                  <c:v>7.250596875001599</c:v>
                </c:pt>
                <c:pt idx="8724">
                  <c:v>7.2502531250015991</c:v>
                </c:pt>
                <c:pt idx="8725">
                  <c:v>7.2499256250015991</c:v>
                </c:pt>
                <c:pt idx="8726">
                  <c:v>7.250350625001599</c:v>
                </c:pt>
                <c:pt idx="8727">
                  <c:v>7.2508074999999996</c:v>
                </c:pt>
                <c:pt idx="8728">
                  <c:v>7.2512924999999999</c:v>
                </c:pt>
                <c:pt idx="8729">
                  <c:v>7.2516556250015993</c:v>
                </c:pt>
                <c:pt idx="8730">
                  <c:v>7.2519906250015991</c:v>
                </c:pt>
                <c:pt idx="8731">
                  <c:v>7.2524724999999997</c:v>
                </c:pt>
                <c:pt idx="8732">
                  <c:v>7.2528581250015991</c:v>
                </c:pt>
                <c:pt idx="8733">
                  <c:v>7.2533050000000001</c:v>
                </c:pt>
                <c:pt idx="8734">
                  <c:v>7.2536556250015991</c:v>
                </c:pt>
                <c:pt idx="8735">
                  <c:v>7.2539981250015986</c:v>
                </c:pt>
                <c:pt idx="8736">
                  <c:v>7.2543600000000001</c:v>
                </c:pt>
                <c:pt idx="8737">
                  <c:v>7.2547249999999996</c:v>
                </c:pt>
                <c:pt idx="8738">
                  <c:v>7.2550637499999997</c:v>
                </c:pt>
                <c:pt idx="8739">
                  <c:v>7.2554456250015988</c:v>
                </c:pt>
                <c:pt idx="8740">
                  <c:v>7.2557737500000004</c:v>
                </c:pt>
                <c:pt idx="8741">
                  <c:v>7.2556156250015986</c:v>
                </c:pt>
                <c:pt idx="8742">
                  <c:v>7.255535625001599</c:v>
                </c:pt>
                <c:pt idx="8743">
                  <c:v>7.2559193750015991</c:v>
                </c:pt>
                <c:pt idx="8744">
                  <c:v>7.2562393750015994</c:v>
                </c:pt>
                <c:pt idx="8745">
                  <c:v>7.2565875000000002</c:v>
                </c:pt>
                <c:pt idx="8746">
                  <c:v>7.2569143750015987</c:v>
                </c:pt>
                <c:pt idx="8747">
                  <c:v>7.2568912499999998</c:v>
                </c:pt>
                <c:pt idx="8748">
                  <c:v>7.2568900000000003</c:v>
                </c:pt>
                <c:pt idx="8749">
                  <c:v>7.2565356250015993</c:v>
                </c:pt>
                <c:pt idx="8750">
                  <c:v>7.2561600000000004</c:v>
                </c:pt>
                <c:pt idx="8751">
                  <c:v>7.2558150000000001</c:v>
                </c:pt>
                <c:pt idx="8752">
                  <c:v>7.2557406250015992</c:v>
                </c:pt>
                <c:pt idx="8753">
                  <c:v>7.2560818750015992</c:v>
                </c:pt>
                <c:pt idx="8754">
                  <c:v>7.256509375001599</c:v>
                </c:pt>
                <c:pt idx="8755">
                  <c:v>7.2568968750015994</c:v>
                </c:pt>
                <c:pt idx="8756">
                  <c:v>7.2573425</c:v>
                </c:pt>
                <c:pt idx="8757">
                  <c:v>7.2576762500000003</c:v>
                </c:pt>
                <c:pt idx="8758">
                  <c:v>7.2580900000000002</c:v>
                </c:pt>
                <c:pt idx="8759">
                  <c:v>7.2584606250015993</c:v>
                </c:pt>
                <c:pt idx="8760">
                  <c:v>7.2588187499999997</c:v>
                </c:pt>
                <c:pt idx="8761">
                  <c:v>7.2591968750015994</c:v>
                </c:pt>
                <c:pt idx="8762">
                  <c:v>7.259534375001599</c:v>
                </c:pt>
                <c:pt idx="8763">
                  <c:v>7.2597300000000002</c:v>
                </c:pt>
                <c:pt idx="8764">
                  <c:v>7.2600543750015989</c:v>
                </c:pt>
                <c:pt idx="8765">
                  <c:v>7.2604943750015991</c:v>
                </c:pt>
                <c:pt idx="8766">
                  <c:v>7.2608193750015992</c:v>
                </c:pt>
                <c:pt idx="8767">
                  <c:v>7.2612406250015988</c:v>
                </c:pt>
                <c:pt idx="8768">
                  <c:v>7.2615912500000004</c:v>
                </c:pt>
                <c:pt idx="8769">
                  <c:v>7.261988125001599</c:v>
                </c:pt>
                <c:pt idx="8770">
                  <c:v>7.2623862499999996</c:v>
                </c:pt>
                <c:pt idx="8771">
                  <c:v>7.2627575000000002</c:v>
                </c:pt>
                <c:pt idx="8772">
                  <c:v>7.2632318750015994</c:v>
                </c:pt>
                <c:pt idx="8773">
                  <c:v>7.2636137500000002</c:v>
                </c:pt>
                <c:pt idx="8774">
                  <c:v>7.2639437500000001</c:v>
                </c:pt>
                <c:pt idx="8775">
                  <c:v>7.2639312499999997</c:v>
                </c:pt>
                <c:pt idx="8776">
                  <c:v>7.2635437500000002</c:v>
                </c:pt>
                <c:pt idx="8777">
                  <c:v>7.263219375001599</c:v>
                </c:pt>
                <c:pt idx="8778">
                  <c:v>7.2627224999999997</c:v>
                </c:pt>
                <c:pt idx="8779">
                  <c:v>7.2623193750015993</c:v>
                </c:pt>
                <c:pt idx="8780">
                  <c:v>7.2619049999999996</c:v>
                </c:pt>
                <c:pt idx="8781">
                  <c:v>7.2614774999999998</c:v>
                </c:pt>
                <c:pt idx="8782">
                  <c:v>7.2611406250015991</c:v>
                </c:pt>
                <c:pt idx="8783">
                  <c:v>7.26070875</c:v>
                </c:pt>
                <c:pt idx="8784">
                  <c:v>7.2611650000000001</c:v>
                </c:pt>
                <c:pt idx="8785">
                  <c:v>7.2615018750015992</c:v>
                </c:pt>
                <c:pt idx="8786">
                  <c:v>7.2618556250015986</c:v>
                </c:pt>
                <c:pt idx="8787">
                  <c:v>7.2622068750015991</c:v>
                </c:pt>
                <c:pt idx="8788">
                  <c:v>7.2625856250015994</c:v>
                </c:pt>
                <c:pt idx="8789">
                  <c:v>7.2629700000000001</c:v>
                </c:pt>
                <c:pt idx="8790">
                  <c:v>7.2634074999999996</c:v>
                </c:pt>
                <c:pt idx="8791">
                  <c:v>7.2638150000000001</c:v>
                </c:pt>
                <c:pt idx="8792">
                  <c:v>7.2641999999999998</c:v>
                </c:pt>
                <c:pt idx="8793">
                  <c:v>7.2644256250015991</c:v>
                </c:pt>
                <c:pt idx="8794">
                  <c:v>7.2647612500000003</c:v>
                </c:pt>
                <c:pt idx="8795">
                  <c:v>7.2649418750015986</c:v>
                </c:pt>
                <c:pt idx="8796">
                  <c:v>7.2652893750015988</c:v>
                </c:pt>
                <c:pt idx="8797">
                  <c:v>7.2656499999999999</c:v>
                </c:pt>
                <c:pt idx="8798">
                  <c:v>7.2660856250015993</c:v>
                </c:pt>
                <c:pt idx="8799">
                  <c:v>7.2664443750015986</c:v>
                </c:pt>
                <c:pt idx="8800">
                  <c:v>7.2663124999999997</c:v>
                </c:pt>
                <c:pt idx="8801">
                  <c:v>7.2661699999999998</c:v>
                </c:pt>
                <c:pt idx="8802">
                  <c:v>7.2662874999999998</c:v>
                </c:pt>
                <c:pt idx="8803">
                  <c:v>7.2664868750015987</c:v>
                </c:pt>
                <c:pt idx="8804">
                  <c:v>7.26685625</c:v>
                </c:pt>
                <c:pt idx="8805">
                  <c:v>7.2667962499999996</c:v>
                </c:pt>
                <c:pt idx="8806">
                  <c:v>7.2668587499999999</c:v>
                </c:pt>
                <c:pt idx="8807">
                  <c:v>7.2670450000000004</c:v>
                </c:pt>
                <c:pt idx="8808">
                  <c:v>7.2671462499999997</c:v>
                </c:pt>
                <c:pt idx="8809">
                  <c:v>7.2675068750015992</c:v>
                </c:pt>
                <c:pt idx="8810">
                  <c:v>7.2678487499999997</c:v>
                </c:pt>
                <c:pt idx="8811">
                  <c:v>7.26821875</c:v>
                </c:pt>
                <c:pt idx="8812">
                  <c:v>7.2686656250015993</c:v>
                </c:pt>
                <c:pt idx="8813">
                  <c:v>7.2690418750015988</c:v>
                </c:pt>
                <c:pt idx="8814">
                  <c:v>7.2695418750015994</c:v>
                </c:pt>
                <c:pt idx="8815">
                  <c:v>7.2699224999999998</c:v>
                </c:pt>
                <c:pt idx="8816">
                  <c:v>7.2702562500000001</c:v>
                </c:pt>
                <c:pt idx="8817">
                  <c:v>7.2707206250015988</c:v>
                </c:pt>
                <c:pt idx="8818">
                  <c:v>7.2710987500000002</c:v>
                </c:pt>
                <c:pt idx="8819">
                  <c:v>7.2714043750015991</c:v>
                </c:pt>
                <c:pt idx="8820">
                  <c:v>7.2717543750015992</c:v>
                </c:pt>
                <c:pt idx="8821">
                  <c:v>7.2721400000000003</c:v>
                </c:pt>
                <c:pt idx="8822">
                  <c:v>7.2725837499999999</c:v>
                </c:pt>
                <c:pt idx="8823">
                  <c:v>7.27297875</c:v>
                </c:pt>
                <c:pt idx="8824">
                  <c:v>7.2733568750015989</c:v>
                </c:pt>
                <c:pt idx="8825">
                  <c:v>7.2737350000000003</c:v>
                </c:pt>
                <c:pt idx="8826">
                  <c:v>7.274056875001599</c:v>
                </c:pt>
                <c:pt idx="8827">
                  <c:v>7.2744331250015986</c:v>
                </c:pt>
                <c:pt idx="8828">
                  <c:v>7.2748118750015989</c:v>
                </c:pt>
                <c:pt idx="8829">
                  <c:v>7.2747106250015987</c:v>
                </c:pt>
                <c:pt idx="8830">
                  <c:v>7.2742768750015987</c:v>
                </c:pt>
                <c:pt idx="8831">
                  <c:v>7.2739181250015994</c:v>
                </c:pt>
                <c:pt idx="8832">
                  <c:v>7.27373125</c:v>
                </c:pt>
                <c:pt idx="8833">
                  <c:v>7.2733868750015986</c:v>
                </c:pt>
                <c:pt idx="8834">
                  <c:v>7.2729018750015992</c:v>
                </c:pt>
                <c:pt idx="8835">
                  <c:v>7.2724175000000004</c:v>
                </c:pt>
                <c:pt idx="8836">
                  <c:v>7.2719743750015988</c:v>
                </c:pt>
                <c:pt idx="8837">
                  <c:v>7.271641875001599</c:v>
                </c:pt>
                <c:pt idx="8838">
                  <c:v>7.271605625001599</c:v>
                </c:pt>
                <c:pt idx="8839">
                  <c:v>7.2719568750015986</c:v>
                </c:pt>
                <c:pt idx="8840">
                  <c:v>7.2723624999999998</c:v>
                </c:pt>
                <c:pt idx="8841">
                  <c:v>7.2723031250015993</c:v>
                </c:pt>
                <c:pt idx="8842">
                  <c:v>7.2726350000000002</c:v>
                </c:pt>
                <c:pt idx="8843">
                  <c:v>7.2731237499999999</c:v>
                </c:pt>
                <c:pt idx="8844">
                  <c:v>7.2735925000000003</c:v>
                </c:pt>
                <c:pt idx="8845">
                  <c:v>7.2740168750015988</c:v>
                </c:pt>
                <c:pt idx="8846">
                  <c:v>7.2743549999999999</c:v>
                </c:pt>
                <c:pt idx="8847">
                  <c:v>7.274809375001599</c:v>
                </c:pt>
                <c:pt idx="8848">
                  <c:v>7.2752537500000001</c:v>
                </c:pt>
                <c:pt idx="8849">
                  <c:v>7.2755850000000004</c:v>
                </c:pt>
                <c:pt idx="8850">
                  <c:v>7.2760362499999998</c:v>
                </c:pt>
                <c:pt idx="8851">
                  <c:v>7.2763862499999998</c:v>
                </c:pt>
                <c:pt idx="8852">
                  <c:v>7.2767175000000002</c:v>
                </c:pt>
                <c:pt idx="8853">
                  <c:v>7.2770468750015986</c:v>
                </c:pt>
                <c:pt idx="8854">
                  <c:v>7.2768337499999998</c:v>
                </c:pt>
                <c:pt idx="8855">
                  <c:v>7.2767537500000001</c:v>
                </c:pt>
                <c:pt idx="8856">
                  <c:v>7.277095625001599</c:v>
                </c:pt>
                <c:pt idx="8857">
                  <c:v>7.2774293750015993</c:v>
                </c:pt>
                <c:pt idx="8858">
                  <c:v>7.2774887499999998</c:v>
                </c:pt>
                <c:pt idx="8859">
                  <c:v>7.2778793750015991</c:v>
                </c:pt>
                <c:pt idx="8860">
                  <c:v>7.2782368750015989</c:v>
                </c:pt>
                <c:pt idx="8861">
                  <c:v>7.2786043750015992</c:v>
                </c:pt>
                <c:pt idx="8862">
                  <c:v>7.2789793750015992</c:v>
                </c:pt>
                <c:pt idx="8863">
                  <c:v>7.2793975</c:v>
                </c:pt>
                <c:pt idx="8864">
                  <c:v>7.2798443750015993</c:v>
                </c:pt>
                <c:pt idx="8865">
                  <c:v>7.2802493750015991</c:v>
                </c:pt>
                <c:pt idx="8866">
                  <c:v>7.2805743750015992</c:v>
                </c:pt>
                <c:pt idx="8867">
                  <c:v>7.2808968750015994</c:v>
                </c:pt>
                <c:pt idx="8868">
                  <c:v>7.2812643750015988</c:v>
                </c:pt>
                <c:pt idx="8869">
                  <c:v>7.2815487499999998</c:v>
                </c:pt>
                <c:pt idx="8870">
                  <c:v>7.2819287499999996</c:v>
                </c:pt>
                <c:pt idx="8871">
                  <c:v>7.2823200000000003</c:v>
                </c:pt>
                <c:pt idx="8872">
                  <c:v>7.2826643750015991</c:v>
                </c:pt>
                <c:pt idx="8873">
                  <c:v>7.2829874999999999</c:v>
                </c:pt>
                <c:pt idx="8874">
                  <c:v>7.2833081250015992</c:v>
                </c:pt>
                <c:pt idx="8875">
                  <c:v>7.2829168750015993</c:v>
                </c:pt>
                <c:pt idx="8876">
                  <c:v>7.2824875000000002</c:v>
                </c:pt>
                <c:pt idx="8877">
                  <c:v>7.2821337499999998</c:v>
                </c:pt>
                <c:pt idx="8878">
                  <c:v>7.2817543750015989</c:v>
                </c:pt>
                <c:pt idx="8879">
                  <c:v>7.2813918750015993</c:v>
                </c:pt>
                <c:pt idx="8880">
                  <c:v>7.2810525000000004</c:v>
                </c:pt>
                <c:pt idx="8881">
                  <c:v>7.2806187500000004</c:v>
                </c:pt>
                <c:pt idx="8882">
                  <c:v>7.2802187500000004</c:v>
                </c:pt>
                <c:pt idx="8883">
                  <c:v>7.2797887499999998</c:v>
                </c:pt>
                <c:pt idx="8884">
                  <c:v>7.2794262500000002</c:v>
                </c:pt>
                <c:pt idx="8885">
                  <c:v>7.2790437499999996</c:v>
                </c:pt>
                <c:pt idx="8886">
                  <c:v>7.2786956250015988</c:v>
                </c:pt>
                <c:pt idx="8887">
                  <c:v>7.2782887499999998</c:v>
                </c:pt>
                <c:pt idx="8888">
                  <c:v>7.277859375001599</c:v>
                </c:pt>
                <c:pt idx="8889">
                  <c:v>7.2775162499999997</c:v>
                </c:pt>
                <c:pt idx="8890">
                  <c:v>7.2771443750015994</c:v>
                </c:pt>
                <c:pt idx="8891">
                  <c:v>7.2767993750015991</c:v>
                </c:pt>
                <c:pt idx="8892">
                  <c:v>7.2770018750015986</c:v>
                </c:pt>
                <c:pt idx="8893">
                  <c:v>7.2773481250015992</c:v>
                </c:pt>
                <c:pt idx="8894">
                  <c:v>7.277694375001599</c:v>
                </c:pt>
                <c:pt idx="8895">
                  <c:v>7.2780174999999998</c:v>
                </c:pt>
                <c:pt idx="8896">
                  <c:v>7.2783918750015992</c:v>
                </c:pt>
                <c:pt idx="8897">
                  <c:v>7.2787331250015992</c:v>
                </c:pt>
                <c:pt idx="8898">
                  <c:v>7.2791162500000004</c:v>
                </c:pt>
                <c:pt idx="8899">
                  <c:v>7.2795699999999997</c:v>
                </c:pt>
                <c:pt idx="8900">
                  <c:v>7.2799624999999999</c:v>
                </c:pt>
                <c:pt idx="8901">
                  <c:v>7.2804331250015988</c:v>
                </c:pt>
                <c:pt idx="8902">
                  <c:v>7.2808068750015993</c:v>
                </c:pt>
                <c:pt idx="8903">
                  <c:v>7.2811656250015986</c:v>
                </c:pt>
                <c:pt idx="8904">
                  <c:v>7.2815956250015992</c:v>
                </c:pt>
                <c:pt idx="8905">
                  <c:v>7.2819593750015992</c:v>
                </c:pt>
                <c:pt idx="8906">
                  <c:v>7.2824406250015992</c:v>
                </c:pt>
                <c:pt idx="8907">
                  <c:v>7.2827868750015989</c:v>
                </c:pt>
                <c:pt idx="8908">
                  <c:v>7.283195625001599</c:v>
                </c:pt>
                <c:pt idx="8909">
                  <c:v>7.2835637499999999</c:v>
                </c:pt>
                <c:pt idx="8910">
                  <c:v>7.2839268750015993</c:v>
                </c:pt>
                <c:pt idx="8911">
                  <c:v>7.2843143750015988</c:v>
                </c:pt>
                <c:pt idx="8912">
                  <c:v>7.2846737499999996</c:v>
                </c:pt>
                <c:pt idx="8913">
                  <c:v>7.2850112500000002</c:v>
                </c:pt>
                <c:pt idx="8914">
                  <c:v>7.2853331250015989</c:v>
                </c:pt>
                <c:pt idx="8915">
                  <c:v>7.2856593750015994</c:v>
                </c:pt>
                <c:pt idx="8916">
                  <c:v>7.2860125</c:v>
                </c:pt>
                <c:pt idx="8917">
                  <c:v>7.2863331250015992</c:v>
                </c:pt>
                <c:pt idx="8918">
                  <c:v>7.28674</c:v>
                </c:pt>
                <c:pt idx="8919">
                  <c:v>7.2872356250015988</c:v>
                </c:pt>
                <c:pt idx="8920">
                  <c:v>7.2875724999999996</c:v>
                </c:pt>
                <c:pt idx="8921">
                  <c:v>7.2879287499999998</c:v>
                </c:pt>
                <c:pt idx="8922">
                  <c:v>7.2883481250015993</c:v>
                </c:pt>
                <c:pt idx="8923">
                  <c:v>7.2883699999999996</c:v>
                </c:pt>
                <c:pt idx="8924">
                  <c:v>7.2885049999999998</c:v>
                </c:pt>
                <c:pt idx="8925">
                  <c:v>7.2888475000000001</c:v>
                </c:pt>
                <c:pt idx="8926">
                  <c:v>7.2889737500000003</c:v>
                </c:pt>
                <c:pt idx="8927">
                  <c:v>7.2886375000000001</c:v>
                </c:pt>
                <c:pt idx="8928">
                  <c:v>7.2885768750015991</c:v>
                </c:pt>
                <c:pt idx="8929">
                  <c:v>7.288321875001599</c:v>
                </c:pt>
                <c:pt idx="8930">
                  <c:v>7.2880018750015987</c:v>
                </c:pt>
                <c:pt idx="8931">
                  <c:v>7.2876487499999998</c:v>
                </c:pt>
                <c:pt idx="8932">
                  <c:v>7.2875924999999997</c:v>
                </c:pt>
                <c:pt idx="8933">
                  <c:v>7.2878631250015991</c:v>
                </c:pt>
                <c:pt idx="8934">
                  <c:v>7.2882012500000002</c:v>
                </c:pt>
                <c:pt idx="8935">
                  <c:v>7.2885799999999996</c:v>
                </c:pt>
                <c:pt idx="8936">
                  <c:v>7.2889106250015994</c:v>
                </c:pt>
                <c:pt idx="8937">
                  <c:v>7.2892337500000002</c:v>
                </c:pt>
                <c:pt idx="8938">
                  <c:v>7.2895862500000002</c:v>
                </c:pt>
                <c:pt idx="8939">
                  <c:v>7.2899174999999996</c:v>
                </c:pt>
                <c:pt idx="8940">
                  <c:v>7.2902743750015988</c:v>
                </c:pt>
                <c:pt idx="8941">
                  <c:v>7.2906531250015991</c:v>
                </c:pt>
                <c:pt idx="8942">
                  <c:v>7.2909818750015987</c:v>
                </c:pt>
                <c:pt idx="8943">
                  <c:v>7.2909768750015989</c:v>
                </c:pt>
                <c:pt idx="8944">
                  <c:v>7.290856875001599</c:v>
                </c:pt>
                <c:pt idx="8945">
                  <c:v>7.2904537500000002</c:v>
                </c:pt>
                <c:pt idx="8946">
                  <c:v>7.2905393750015994</c:v>
                </c:pt>
                <c:pt idx="8947">
                  <c:v>7.2906787499999997</c:v>
                </c:pt>
                <c:pt idx="8948">
                  <c:v>7.29104375</c:v>
                </c:pt>
                <c:pt idx="8949">
                  <c:v>7.2914362500000003</c:v>
                </c:pt>
                <c:pt idx="8950">
                  <c:v>7.2918212499999999</c:v>
                </c:pt>
                <c:pt idx="8951">
                  <c:v>7.2922324999999999</c:v>
                </c:pt>
                <c:pt idx="8952">
                  <c:v>7.2925550000000001</c:v>
                </c:pt>
                <c:pt idx="8953">
                  <c:v>7.2929674999999996</c:v>
                </c:pt>
                <c:pt idx="8954">
                  <c:v>7.2933681250015994</c:v>
                </c:pt>
                <c:pt idx="8955">
                  <c:v>7.2938462499999996</c:v>
                </c:pt>
                <c:pt idx="8956">
                  <c:v>7.2941856250015986</c:v>
                </c:pt>
                <c:pt idx="8957">
                  <c:v>7.2945193750015989</c:v>
                </c:pt>
                <c:pt idx="8958">
                  <c:v>7.2949168750015989</c:v>
                </c:pt>
                <c:pt idx="8959">
                  <c:v>7.2952531250015991</c:v>
                </c:pt>
                <c:pt idx="8960">
                  <c:v>7.2956000000000003</c:v>
                </c:pt>
                <c:pt idx="8961">
                  <c:v>7.2959743750015988</c:v>
                </c:pt>
                <c:pt idx="8962">
                  <c:v>7.29630125</c:v>
                </c:pt>
                <c:pt idx="8963">
                  <c:v>7.2966274999999996</c:v>
                </c:pt>
                <c:pt idx="8964">
                  <c:v>7.2970600000000001</c:v>
                </c:pt>
                <c:pt idx="8965">
                  <c:v>7.2974368750015994</c:v>
                </c:pt>
                <c:pt idx="8966">
                  <c:v>7.2977918750015993</c:v>
                </c:pt>
                <c:pt idx="8967">
                  <c:v>7.2981387499999997</c:v>
                </c:pt>
                <c:pt idx="8968">
                  <c:v>7.298504375001599</c:v>
                </c:pt>
                <c:pt idx="8969">
                  <c:v>7.2983693750015988</c:v>
                </c:pt>
                <c:pt idx="8970">
                  <c:v>7.2986418750015991</c:v>
                </c:pt>
                <c:pt idx="8971">
                  <c:v>7.2990612500000003</c:v>
                </c:pt>
                <c:pt idx="8972">
                  <c:v>7.2994512499999997</c:v>
                </c:pt>
                <c:pt idx="8973">
                  <c:v>7.2997912500000002</c:v>
                </c:pt>
                <c:pt idx="8974">
                  <c:v>7.299313125001599</c:v>
                </c:pt>
                <c:pt idx="8975">
                  <c:v>7.2988425000000001</c:v>
                </c:pt>
                <c:pt idx="8976">
                  <c:v>7.2982737499999999</c:v>
                </c:pt>
                <c:pt idx="8977">
                  <c:v>7.2977331250015993</c:v>
                </c:pt>
                <c:pt idx="8978">
                  <c:v>7.2973018750015992</c:v>
                </c:pt>
                <c:pt idx="8979">
                  <c:v>7.2969687499999996</c:v>
                </c:pt>
                <c:pt idx="8980">
                  <c:v>7.2966218750015992</c:v>
                </c:pt>
                <c:pt idx="8981">
                  <c:v>7.2962749999999996</c:v>
                </c:pt>
                <c:pt idx="8982">
                  <c:v>7.2959162500000003</c:v>
                </c:pt>
                <c:pt idx="8983">
                  <c:v>7.2955781250015992</c:v>
                </c:pt>
                <c:pt idx="8984">
                  <c:v>7.2951756250015993</c:v>
                </c:pt>
                <c:pt idx="8985">
                  <c:v>7.2947962500000001</c:v>
                </c:pt>
                <c:pt idx="8986">
                  <c:v>7.2944018750015989</c:v>
                </c:pt>
                <c:pt idx="8987">
                  <c:v>7.2939175000000001</c:v>
                </c:pt>
                <c:pt idx="8988">
                  <c:v>7.2935218750015993</c:v>
                </c:pt>
                <c:pt idx="8989">
                  <c:v>7.2931249999999999</c:v>
                </c:pt>
                <c:pt idx="8990">
                  <c:v>7.29312</c:v>
                </c:pt>
                <c:pt idx="8991">
                  <c:v>7.2934524999999999</c:v>
                </c:pt>
                <c:pt idx="8992">
                  <c:v>7.2938143750015989</c:v>
                </c:pt>
                <c:pt idx="8993">
                  <c:v>7.2941743750015986</c:v>
                </c:pt>
                <c:pt idx="8994">
                  <c:v>7.2945106250015987</c:v>
                </c:pt>
                <c:pt idx="8995">
                  <c:v>7.2949624999999996</c:v>
                </c:pt>
                <c:pt idx="8996">
                  <c:v>7.2953275</c:v>
                </c:pt>
                <c:pt idx="8997">
                  <c:v>7.2956656250015994</c:v>
                </c:pt>
                <c:pt idx="8998">
                  <c:v>7.2960843750015991</c:v>
                </c:pt>
                <c:pt idx="8999">
                  <c:v>7.2964074999999999</c:v>
                </c:pt>
                <c:pt idx="9000">
                  <c:v>7.2960731250015991</c:v>
                </c:pt>
                <c:pt idx="9001">
                  <c:v>7.2961774999999998</c:v>
                </c:pt>
                <c:pt idx="9002">
                  <c:v>7.2965387499999999</c:v>
                </c:pt>
                <c:pt idx="9003">
                  <c:v>7.29681625</c:v>
                </c:pt>
                <c:pt idx="9004">
                  <c:v>7.2966668750015993</c:v>
                </c:pt>
                <c:pt idx="9005">
                  <c:v>7.2962981250015986</c:v>
                </c:pt>
                <c:pt idx="9006">
                  <c:v>7.2959368750015994</c:v>
                </c:pt>
                <c:pt idx="9007">
                  <c:v>7.2955625</c:v>
                </c:pt>
                <c:pt idx="9008">
                  <c:v>7.2958625000000001</c:v>
                </c:pt>
                <c:pt idx="9009">
                  <c:v>7.2962024999999997</c:v>
                </c:pt>
                <c:pt idx="9010">
                  <c:v>7.2966693750015992</c:v>
                </c:pt>
                <c:pt idx="9011">
                  <c:v>7.2970525000000004</c:v>
                </c:pt>
                <c:pt idx="9012">
                  <c:v>7.2973875000000001</c:v>
                </c:pt>
                <c:pt idx="9013">
                  <c:v>7.297754375001599</c:v>
                </c:pt>
                <c:pt idx="9014">
                  <c:v>7.2981131250015991</c:v>
                </c:pt>
                <c:pt idx="9015">
                  <c:v>7.2984625000000003</c:v>
                </c:pt>
                <c:pt idx="9016">
                  <c:v>7.2987181250015993</c:v>
                </c:pt>
                <c:pt idx="9017">
                  <c:v>7.2988412499999997</c:v>
                </c:pt>
                <c:pt idx="9018">
                  <c:v>7.2986750000000002</c:v>
                </c:pt>
                <c:pt idx="9019">
                  <c:v>7.2982131250015989</c:v>
                </c:pt>
                <c:pt idx="9020">
                  <c:v>7.2978775000000002</c:v>
                </c:pt>
                <c:pt idx="9021">
                  <c:v>7.2974856250015989</c:v>
                </c:pt>
                <c:pt idx="9022">
                  <c:v>7.2971406250015987</c:v>
                </c:pt>
                <c:pt idx="9023">
                  <c:v>7.2969437499999996</c:v>
                </c:pt>
                <c:pt idx="9024">
                  <c:v>7.297273125001599</c:v>
                </c:pt>
                <c:pt idx="9025">
                  <c:v>7.2976243750015986</c:v>
                </c:pt>
                <c:pt idx="9026">
                  <c:v>7.2980625000000003</c:v>
                </c:pt>
                <c:pt idx="9027">
                  <c:v>7.2984018750015993</c:v>
                </c:pt>
                <c:pt idx="9028">
                  <c:v>7.2988875000000002</c:v>
                </c:pt>
                <c:pt idx="9029">
                  <c:v>7.2993212500000002</c:v>
                </c:pt>
                <c:pt idx="9030">
                  <c:v>7.2997343750015986</c:v>
                </c:pt>
                <c:pt idx="9031">
                  <c:v>7.3001156250015988</c:v>
                </c:pt>
                <c:pt idx="9032">
                  <c:v>7.3006606250015986</c:v>
                </c:pt>
                <c:pt idx="9033">
                  <c:v>7.30105</c:v>
                </c:pt>
                <c:pt idx="9034">
                  <c:v>7.3014231250015991</c:v>
                </c:pt>
                <c:pt idx="9035">
                  <c:v>7.3014287500000004</c:v>
                </c:pt>
                <c:pt idx="9036">
                  <c:v>7.3010900000000003</c:v>
                </c:pt>
                <c:pt idx="9037">
                  <c:v>7.3014656250015992</c:v>
                </c:pt>
                <c:pt idx="9038">
                  <c:v>7.3017881250015986</c:v>
                </c:pt>
                <c:pt idx="9039">
                  <c:v>7.3021456250015992</c:v>
                </c:pt>
                <c:pt idx="9040">
                  <c:v>7.3025443750015988</c:v>
                </c:pt>
                <c:pt idx="9041">
                  <c:v>7.3028787499999996</c:v>
                </c:pt>
                <c:pt idx="9042">
                  <c:v>7.3032243750015988</c:v>
                </c:pt>
                <c:pt idx="9043">
                  <c:v>7.3036237499999999</c:v>
                </c:pt>
                <c:pt idx="9044">
                  <c:v>7.3040775</c:v>
                </c:pt>
                <c:pt idx="9045">
                  <c:v>7.3045087500000001</c:v>
                </c:pt>
                <c:pt idx="9046">
                  <c:v>7.3048331250015988</c:v>
                </c:pt>
                <c:pt idx="9047">
                  <c:v>7.3051637500000002</c:v>
                </c:pt>
                <c:pt idx="9048">
                  <c:v>7.3056456250015991</c:v>
                </c:pt>
                <c:pt idx="9049">
                  <c:v>7.3060031250015989</c:v>
                </c:pt>
                <c:pt idx="9050">
                  <c:v>7.3063306250015989</c:v>
                </c:pt>
                <c:pt idx="9051">
                  <c:v>7.3066924999999996</c:v>
                </c:pt>
                <c:pt idx="9052">
                  <c:v>7.3069468750015991</c:v>
                </c:pt>
                <c:pt idx="9053">
                  <c:v>7.3073012500000001</c:v>
                </c:pt>
                <c:pt idx="9054">
                  <c:v>7.3076362499999998</c:v>
                </c:pt>
                <c:pt idx="9055">
                  <c:v>7.3076487500000002</c:v>
                </c:pt>
                <c:pt idx="9056">
                  <c:v>7.3076875000000001</c:v>
                </c:pt>
                <c:pt idx="9057">
                  <c:v>7.3073462500000002</c:v>
                </c:pt>
                <c:pt idx="9058">
                  <c:v>7.3072800000000004</c:v>
                </c:pt>
                <c:pt idx="9059">
                  <c:v>7.3072575000000004</c:v>
                </c:pt>
                <c:pt idx="9060">
                  <c:v>7.3069618750015994</c:v>
                </c:pt>
                <c:pt idx="9061">
                  <c:v>7.3066293750015987</c:v>
                </c:pt>
                <c:pt idx="9062">
                  <c:v>7.3062243750015989</c:v>
                </c:pt>
                <c:pt idx="9063">
                  <c:v>7.3059399999999997</c:v>
                </c:pt>
                <c:pt idx="9064">
                  <c:v>7.305519375001599</c:v>
                </c:pt>
                <c:pt idx="9065">
                  <c:v>7.3051256250015992</c:v>
                </c:pt>
                <c:pt idx="9066">
                  <c:v>7.305435625001599</c:v>
                </c:pt>
                <c:pt idx="9067">
                  <c:v>7.3058043750015988</c:v>
                </c:pt>
                <c:pt idx="9068">
                  <c:v>7.3061681250015988</c:v>
                </c:pt>
                <c:pt idx="9069">
                  <c:v>7.3065575000000003</c:v>
                </c:pt>
                <c:pt idx="9070">
                  <c:v>7.3069137499999997</c:v>
                </c:pt>
                <c:pt idx="9071">
                  <c:v>7.3072425000000001</c:v>
                </c:pt>
                <c:pt idx="9072">
                  <c:v>7.30763125</c:v>
                </c:pt>
                <c:pt idx="9073">
                  <c:v>7.3080112499999998</c:v>
                </c:pt>
                <c:pt idx="9074">
                  <c:v>7.3083793750015991</c:v>
                </c:pt>
                <c:pt idx="9075">
                  <c:v>7.308815625001599</c:v>
                </c:pt>
                <c:pt idx="9076">
                  <c:v>7.309308125001599</c:v>
                </c:pt>
                <c:pt idx="9077">
                  <c:v>7.3099106250015993</c:v>
                </c:pt>
                <c:pt idx="9078">
                  <c:v>7.310351875001599</c:v>
                </c:pt>
                <c:pt idx="9079">
                  <c:v>7.3108275000000003</c:v>
                </c:pt>
                <c:pt idx="9080">
                  <c:v>7.3112906250015994</c:v>
                </c:pt>
                <c:pt idx="9081">
                  <c:v>7.3116675000000004</c:v>
                </c:pt>
                <c:pt idx="9082">
                  <c:v>7.3120149999999997</c:v>
                </c:pt>
                <c:pt idx="9083">
                  <c:v>7.3123374999999999</c:v>
                </c:pt>
                <c:pt idx="9084">
                  <c:v>7.3127224999999996</c:v>
                </c:pt>
                <c:pt idx="9085">
                  <c:v>7.3130781250015993</c:v>
                </c:pt>
                <c:pt idx="9086">
                  <c:v>7.3134443750015992</c:v>
                </c:pt>
                <c:pt idx="9087">
                  <c:v>7.3138025000000004</c:v>
                </c:pt>
                <c:pt idx="9088">
                  <c:v>7.3141368750015987</c:v>
                </c:pt>
                <c:pt idx="9089">
                  <c:v>7.3146168750015992</c:v>
                </c:pt>
                <c:pt idx="9090">
                  <c:v>7.31504625</c:v>
                </c:pt>
                <c:pt idx="9091">
                  <c:v>7.3155293750015993</c:v>
                </c:pt>
                <c:pt idx="9092">
                  <c:v>7.3158618750015991</c:v>
                </c:pt>
                <c:pt idx="9093">
                  <c:v>7.3154300000000001</c:v>
                </c:pt>
                <c:pt idx="9094">
                  <c:v>7.3151025000000001</c:v>
                </c:pt>
                <c:pt idx="9095">
                  <c:v>7.3147599999999997</c:v>
                </c:pt>
                <c:pt idx="9096">
                  <c:v>7.3150806250015989</c:v>
                </c:pt>
                <c:pt idx="9097">
                  <c:v>7.3155618750015989</c:v>
                </c:pt>
                <c:pt idx="9098">
                  <c:v>7.3159456250015991</c:v>
                </c:pt>
                <c:pt idx="9099">
                  <c:v>7.3162725000000002</c:v>
                </c:pt>
                <c:pt idx="9100">
                  <c:v>7.3166587500000002</c:v>
                </c:pt>
                <c:pt idx="9101">
                  <c:v>7.3169893750015991</c:v>
                </c:pt>
                <c:pt idx="9102">
                  <c:v>7.317084375001599</c:v>
                </c:pt>
                <c:pt idx="9103">
                  <c:v>7.3174431250015992</c:v>
                </c:pt>
                <c:pt idx="9104">
                  <c:v>7.3177906250015994</c:v>
                </c:pt>
                <c:pt idx="9105">
                  <c:v>7.3181349999999998</c:v>
                </c:pt>
                <c:pt idx="9106">
                  <c:v>7.3185912499999999</c:v>
                </c:pt>
                <c:pt idx="9107">
                  <c:v>7.319090625001599</c:v>
                </c:pt>
                <c:pt idx="9108">
                  <c:v>7.3195387500000004</c:v>
                </c:pt>
                <c:pt idx="9109">
                  <c:v>7.3200231250015992</c:v>
                </c:pt>
                <c:pt idx="9110">
                  <c:v>7.3204418750015989</c:v>
                </c:pt>
                <c:pt idx="9111">
                  <c:v>7.3208225000000002</c:v>
                </c:pt>
                <c:pt idx="9112">
                  <c:v>7.3211787499999996</c:v>
                </c:pt>
                <c:pt idx="9113">
                  <c:v>7.3217224999999999</c:v>
                </c:pt>
                <c:pt idx="9114">
                  <c:v>7.3222256250015993</c:v>
                </c:pt>
                <c:pt idx="9115">
                  <c:v>7.3226137500000004</c:v>
                </c:pt>
                <c:pt idx="9116">
                  <c:v>7.3230381250015988</c:v>
                </c:pt>
                <c:pt idx="9117">
                  <c:v>7.3234674999999996</c:v>
                </c:pt>
                <c:pt idx="9118">
                  <c:v>7.3238706250015992</c:v>
                </c:pt>
                <c:pt idx="9119">
                  <c:v>7.3243737500000003</c:v>
                </c:pt>
                <c:pt idx="9120">
                  <c:v>7.3247143750015988</c:v>
                </c:pt>
                <c:pt idx="9121">
                  <c:v>7.3250693750015987</c:v>
                </c:pt>
                <c:pt idx="9122">
                  <c:v>7.3254168750015989</c:v>
                </c:pt>
                <c:pt idx="9123">
                  <c:v>7.3258243750015986</c:v>
                </c:pt>
                <c:pt idx="9124">
                  <c:v>7.3262681250015991</c:v>
                </c:pt>
                <c:pt idx="9125">
                  <c:v>7.3266299999999998</c:v>
                </c:pt>
                <c:pt idx="9126">
                  <c:v>7.3270418750015986</c:v>
                </c:pt>
                <c:pt idx="9127">
                  <c:v>7.3274350000000004</c:v>
                </c:pt>
                <c:pt idx="9128">
                  <c:v>7.327795625001599</c:v>
                </c:pt>
                <c:pt idx="9129">
                  <c:v>7.3279224999999997</c:v>
                </c:pt>
                <c:pt idx="9130">
                  <c:v>7.3276975000000002</c:v>
                </c:pt>
                <c:pt idx="9131">
                  <c:v>7.3280324999999999</c:v>
                </c:pt>
                <c:pt idx="9132">
                  <c:v>7.3283537499999998</c:v>
                </c:pt>
                <c:pt idx="9133">
                  <c:v>7.3286931250015988</c:v>
                </c:pt>
                <c:pt idx="9134">
                  <c:v>7.3290937500000002</c:v>
                </c:pt>
                <c:pt idx="9135">
                  <c:v>7.329225625001599</c:v>
                </c:pt>
                <c:pt idx="9136">
                  <c:v>7.3288343750015992</c:v>
                </c:pt>
                <c:pt idx="9137">
                  <c:v>7.3288206250015993</c:v>
                </c:pt>
                <c:pt idx="9138">
                  <c:v>7.3285781250015987</c:v>
                </c:pt>
                <c:pt idx="9139">
                  <c:v>7.3283149999999999</c:v>
                </c:pt>
                <c:pt idx="9140">
                  <c:v>7.328685625001599</c:v>
                </c:pt>
                <c:pt idx="9141">
                  <c:v>7.329060625001599</c:v>
                </c:pt>
                <c:pt idx="9142">
                  <c:v>7.3293843750015988</c:v>
                </c:pt>
                <c:pt idx="9143">
                  <c:v>7.3290550000000003</c:v>
                </c:pt>
                <c:pt idx="9144">
                  <c:v>7.3285793750015991</c:v>
                </c:pt>
                <c:pt idx="9145">
                  <c:v>7.3282337499999999</c:v>
                </c:pt>
                <c:pt idx="9146">
                  <c:v>7.3278206250015989</c:v>
                </c:pt>
                <c:pt idx="9147">
                  <c:v>7.3273381250015994</c:v>
                </c:pt>
                <c:pt idx="9148">
                  <c:v>7.3269612500000001</c:v>
                </c:pt>
                <c:pt idx="9149">
                  <c:v>7.3266137499999999</c:v>
                </c:pt>
                <c:pt idx="9150">
                  <c:v>7.3262225000000001</c:v>
                </c:pt>
                <c:pt idx="9151">
                  <c:v>7.3258681250015991</c:v>
                </c:pt>
                <c:pt idx="9152">
                  <c:v>7.325615</c:v>
                </c:pt>
                <c:pt idx="9153">
                  <c:v>7.3259568750015989</c:v>
                </c:pt>
                <c:pt idx="9154">
                  <c:v>7.326281875001599</c:v>
                </c:pt>
                <c:pt idx="9155">
                  <c:v>7.3267687500000003</c:v>
                </c:pt>
                <c:pt idx="9156">
                  <c:v>7.3271593750015986</c:v>
                </c:pt>
                <c:pt idx="9157">
                  <c:v>7.3276512499999997</c:v>
                </c:pt>
                <c:pt idx="9158">
                  <c:v>7.3280750000000001</c:v>
                </c:pt>
                <c:pt idx="9159">
                  <c:v>7.3285368750015989</c:v>
                </c:pt>
                <c:pt idx="9160">
                  <c:v>7.3289887499999997</c:v>
                </c:pt>
                <c:pt idx="9161">
                  <c:v>7.329368125001599</c:v>
                </c:pt>
                <c:pt idx="9162">
                  <c:v>7.3296912499999998</c:v>
                </c:pt>
                <c:pt idx="9163">
                  <c:v>7.3300212499999997</c:v>
                </c:pt>
                <c:pt idx="9164">
                  <c:v>7.3304162499999999</c:v>
                </c:pt>
                <c:pt idx="9165">
                  <c:v>7.3308118750015989</c:v>
                </c:pt>
                <c:pt idx="9166">
                  <c:v>7.3311318750015992</c:v>
                </c:pt>
                <c:pt idx="9167">
                  <c:v>7.3314837500000003</c:v>
                </c:pt>
                <c:pt idx="9168">
                  <c:v>7.3318750000000001</c:v>
                </c:pt>
                <c:pt idx="9169">
                  <c:v>7.3321993750015988</c:v>
                </c:pt>
                <c:pt idx="9170">
                  <c:v>7.3321618750015993</c:v>
                </c:pt>
                <c:pt idx="9171">
                  <c:v>7.3323512500000003</c:v>
                </c:pt>
                <c:pt idx="9172">
                  <c:v>7.3325399999999998</c:v>
                </c:pt>
                <c:pt idx="9173">
                  <c:v>7.3321456250015986</c:v>
                </c:pt>
                <c:pt idx="9174">
                  <c:v>7.3317550000000002</c:v>
                </c:pt>
                <c:pt idx="9175">
                  <c:v>7.3315799999999998</c:v>
                </c:pt>
                <c:pt idx="9176">
                  <c:v>7.331385</c:v>
                </c:pt>
                <c:pt idx="9177">
                  <c:v>7.3314874999999997</c:v>
                </c:pt>
                <c:pt idx="9178">
                  <c:v>7.3319049999999999</c:v>
                </c:pt>
                <c:pt idx="9179">
                  <c:v>7.3322318750015993</c:v>
                </c:pt>
                <c:pt idx="9180">
                  <c:v>7.332650625001599</c:v>
                </c:pt>
                <c:pt idx="9181">
                  <c:v>7.3330356250015987</c:v>
                </c:pt>
                <c:pt idx="9182">
                  <c:v>7.3333674999999996</c:v>
                </c:pt>
                <c:pt idx="9183">
                  <c:v>7.3336993750015989</c:v>
                </c:pt>
                <c:pt idx="9184">
                  <c:v>7.3340837499999996</c:v>
                </c:pt>
                <c:pt idx="9185">
                  <c:v>7.3345025000000001</c:v>
                </c:pt>
                <c:pt idx="9186">
                  <c:v>7.3349099999999998</c:v>
                </c:pt>
                <c:pt idx="9187">
                  <c:v>7.3352643750015991</c:v>
                </c:pt>
                <c:pt idx="9188">
                  <c:v>7.3356149999999998</c:v>
                </c:pt>
                <c:pt idx="9189">
                  <c:v>7.3360068750015994</c:v>
                </c:pt>
                <c:pt idx="9190">
                  <c:v>7.3363281250015993</c:v>
                </c:pt>
                <c:pt idx="9191">
                  <c:v>7.3366581250015992</c:v>
                </c:pt>
                <c:pt idx="9192">
                  <c:v>7.3369912499999996</c:v>
                </c:pt>
                <c:pt idx="9193">
                  <c:v>7.3374081250015992</c:v>
                </c:pt>
                <c:pt idx="9194">
                  <c:v>7.3377468750015993</c:v>
                </c:pt>
                <c:pt idx="9195">
                  <c:v>7.3380906250015991</c:v>
                </c:pt>
                <c:pt idx="9196">
                  <c:v>7.3384175000000003</c:v>
                </c:pt>
                <c:pt idx="9197">
                  <c:v>7.3388006250015989</c:v>
                </c:pt>
                <c:pt idx="9198">
                  <c:v>7.3383331250015988</c:v>
                </c:pt>
                <c:pt idx="9199">
                  <c:v>7.3376418750015988</c:v>
                </c:pt>
                <c:pt idx="9200">
                  <c:v>7.3369806250015994</c:v>
                </c:pt>
                <c:pt idx="9201">
                  <c:v>7.3366093750015988</c:v>
                </c:pt>
                <c:pt idx="9202">
                  <c:v>7.3362443750015993</c:v>
                </c:pt>
                <c:pt idx="9203">
                  <c:v>7.3356187500000001</c:v>
                </c:pt>
                <c:pt idx="9204">
                  <c:v>7.33529125</c:v>
                </c:pt>
                <c:pt idx="9205">
                  <c:v>7.3348631250015988</c:v>
                </c:pt>
                <c:pt idx="9206">
                  <c:v>7.3345118750015992</c:v>
                </c:pt>
                <c:pt idx="9207">
                  <c:v>7.3342974999999999</c:v>
                </c:pt>
                <c:pt idx="9208">
                  <c:v>7.3339743750015991</c:v>
                </c:pt>
                <c:pt idx="9209">
                  <c:v>7.3337812500000004</c:v>
                </c:pt>
                <c:pt idx="9210">
                  <c:v>7.33411875</c:v>
                </c:pt>
                <c:pt idx="9211">
                  <c:v>7.3345025000000001</c:v>
                </c:pt>
                <c:pt idx="9212">
                  <c:v>7.3348612500000003</c:v>
                </c:pt>
                <c:pt idx="9213">
                  <c:v>7.3344337499999996</c:v>
                </c:pt>
                <c:pt idx="9214">
                  <c:v>7.3340281250015993</c:v>
                </c:pt>
                <c:pt idx="9215">
                  <c:v>7.333685</c:v>
                </c:pt>
                <c:pt idx="9216">
                  <c:v>7.3336506250015994</c:v>
                </c:pt>
                <c:pt idx="9217">
                  <c:v>7.3339981250015986</c:v>
                </c:pt>
                <c:pt idx="9218">
                  <c:v>7.3343662500000004</c:v>
                </c:pt>
                <c:pt idx="9219">
                  <c:v>7.3348012499999999</c:v>
                </c:pt>
                <c:pt idx="9220">
                  <c:v>7.3352025000000003</c:v>
                </c:pt>
                <c:pt idx="9221">
                  <c:v>7.3356525000000001</c:v>
                </c:pt>
                <c:pt idx="9222">
                  <c:v>7.33604375</c:v>
                </c:pt>
                <c:pt idx="9223">
                  <c:v>7.3364149999999997</c:v>
                </c:pt>
                <c:pt idx="9224">
                  <c:v>7.3367868750015992</c:v>
                </c:pt>
                <c:pt idx="9225">
                  <c:v>7.3371775000000001</c:v>
                </c:pt>
                <c:pt idx="9226">
                  <c:v>7.3371581250015989</c:v>
                </c:pt>
                <c:pt idx="9227">
                  <c:v>7.3373331250015994</c:v>
                </c:pt>
                <c:pt idx="9228">
                  <c:v>7.3376574999999997</c:v>
                </c:pt>
                <c:pt idx="9229">
                  <c:v>7.3379975000000002</c:v>
                </c:pt>
                <c:pt idx="9230">
                  <c:v>7.3383537499999996</c:v>
                </c:pt>
                <c:pt idx="9231">
                  <c:v>7.3387081250015989</c:v>
                </c:pt>
                <c:pt idx="9232">
                  <c:v>7.3391250000000001</c:v>
                </c:pt>
                <c:pt idx="9233">
                  <c:v>7.3395331250015987</c:v>
                </c:pt>
                <c:pt idx="9234">
                  <c:v>7.3400249999999998</c:v>
                </c:pt>
                <c:pt idx="9235">
                  <c:v>7.340404375001599</c:v>
                </c:pt>
                <c:pt idx="9236">
                  <c:v>7.3407274999999998</c:v>
                </c:pt>
                <c:pt idx="9237">
                  <c:v>7.3411024999999999</c:v>
                </c:pt>
                <c:pt idx="9238">
                  <c:v>7.3415575000000004</c:v>
                </c:pt>
                <c:pt idx="9239">
                  <c:v>7.3420393750015993</c:v>
                </c:pt>
                <c:pt idx="9240">
                  <c:v>7.34237875</c:v>
                </c:pt>
                <c:pt idx="9241">
                  <c:v>7.3427293750015989</c:v>
                </c:pt>
                <c:pt idx="9242">
                  <c:v>7.3431062499999999</c:v>
                </c:pt>
                <c:pt idx="9243">
                  <c:v>7.3434474999999999</c:v>
                </c:pt>
                <c:pt idx="9244">
                  <c:v>7.34387875</c:v>
                </c:pt>
                <c:pt idx="9245">
                  <c:v>7.3443131250015989</c:v>
                </c:pt>
                <c:pt idx="9246">
                  <c:v>7.3446806250015992</c:v>
                </c:pt>
                <c:pt idx="9247">
                  <c:v>7.3448425000000004</c:v>
                </c:pt>
                <c:pt idx="9248">
                  <c:v>7.3451868750015992</c:v>
                </c:pt>
                <c:pt idx="9249">
                  <c:v>7.3455606250015988</c:v>
                </c:pt>
                <c:pt idx="9250">
                  <c:v>7.3459050000000001</c:v>
                </c:pt>
                <c:pt idx="9251">
                  <c:v>7.3462399999999999</c:v>
                </c:pt>
                <c:pt idx="9252">
                  <c:v>7.3466775000000002</c:v>
                </c:pt>
                <c:pt idx="9253">
                  <c:v>7.3470275000000003</c:v>
                </c:pt>
                <c:pt idx="9254">
                  <c:v>7.3466118750015994</c:v>
                </c:pt>
                <c:pt idx="9255">
                  <c:v>7.346283125001599</c:v>
                </c:pt>
                <c:pt idx="9256">
                  <c:v>7.34589625</c:v>
                </c:pt>
                <c:pt idx="9257">
                  <c:v>7.3454656250015988</c:v>
                </c:pt>
                <c:pt idx="9258">
                  <c:v>7.3450731250015986</c:v>
                </c:pt>
                <c:pt idx="9259">
                  <c:v>7.3444843750015991</c:v>
                </c:pt>
                <c:pt idx="9260">
                  <c:v>7.3441074999999998</c:v>
                </c:pt>
                <c:pt idx="9261">
                  <c:v>7.3434287500000002</c:v>
                </c:pt>
                <c:pt idx="9262">
                  <c:v>7.3430612499999999</c:v>
                </c:pt>
                <c:pt idx="9263">
                  <c:v>7.3426793750015991</c:v>
                </c:pt>
                <c:pt idx="9264">
                  <c:v>7.3420056250015993</c:v>
                </c:pt>
                <c:pt idx="9265">
                  <c:v>7.3414037499999996</c:v>
                </c:pt>
                <c:pt idx="9266">
                  <c:v>7.3409424999999997</c:v>
                </c:pt>
                <c:pt idx="9267">
                  <c:v>7.3405612500000004</c:v>
                </c:pt>
                <c:pt idx="9268">
                  <c:v>7.3408956250015986</c:v>
                </c:pt>
                <c:pt idx="9269">
                  <c:v>7.3412300000000004</c:v>
                </c:pt>
                <c:pt idx="9270">
                  <c:v>7.3416506250015994</c:v>
                </c:pt>
                <c:pt idx="9271">
                  <c:v>7.3420668750015992</c:v>
                </c:pt>
                <c:pt idx="9272">
                  <c:v>7.3424975000000003</c:v>
                </c:pt>
                <c:pt idx="9273">
                  <c:v>7.3428612500000003</c:v>
                </c:pt>
                <c:pt idx="9274">
                  <c:v>7.3433068750015993</c:v>
                </c:pt>
                <c:pt idx="9275">
                  <c:v>7.3436293750015986</c:v>
                </c:pt>
                <c:pt idx="9276">
                  <c:v>7.3439693750015991</c:v>
                </c:pt>
                <c:pt idx="9277">
                  <c:v>7.3443631250015988</c:v>
                </c:pt>
                <c:pt idx="9278">
                  <c:v>7.3447750000000003</c:v>
                </c:pt>
                <c:pt idx="9279">
                  <c:v>7.3451899999999997</c:v>
                </c:pt>
                <c:pt idx="9280">
                  <c:v>7.3456262499999996</c:v>
                </c:pt>
                <c:pt idx="9281">
                  <c:v>7.3459818750015993</c:v>
                </c:pt>
                <c:pt idx="9282">
                  <c:v>7.3465287500000001</c:v>
                </c:pt>
                <c:pt idx="9283">
                  <c:v>7.3470431250015986</c:v>
                </c:pt>
                <c:pt idx="9284">
                  <c:v>7.3474162500000002</c:v>
                </c:pt>
                <c:pt idx="9285">
                  <c:v>7.3478381250015987</c:v>
                </c:pt>
                <c:pt idx="9286">
                  <c:v>7.3481887500000003</c:v>
                </c:pt>
                <c:pt idx="9287">
                  <c:v>7.3485793750015986</c:v>
                </c:pt>
                <c:pt idx="9288">
                  <c:v>7.3489631250015988</c:v>
                </c:pt>
                <c:pt idx="9289">
                  <c:v>7.3493706250015993</c:v>
                </c:pt>
                <c:pt idx="9290">
                  <c:v>7.3496924999999997</c:v>
                </c:pt>
                <c:pt idx="9291">
                  <c:v>7.3501368750015992</c:v>
                </c:pt>
                <c:pt idx="9292">
                  <c:v>7.3505287499999996</c:v>
                </c:pt>
                <c:pt idx="9293">
                  <c:v>7.3509081250015988</c:v>
                </c:pt>
                <c:pt idx="9294">
                  <c:v>7.3512393750015992</c:v>
                </c:pt>
                <c:pt idx="9295">
                  <c:v>7.3516331250015989</c:v>
                </c:pt>
                <c:pt idx="9296">
                  <c:v>7.352030625001599</c:v>
                </c:pt>
                <c:pt idx="9297">
                  <c:v>7.3524174999999996</c:v>
                </c:pt>
                <c:pt idx="9298">
                  <c:v>7.3528543750015993</c:v>
                </c:pt>
                <c:pt idx="9299">
                  <c:v>7.3529450000000001</c:v>
                </c:pt>
                <c:pt idx="9300">
                  <c:v>7.3525812500000001</c:v>
                </c:pt>
                <c:pt idx="9301">
                  <c:v>7.3521287500000003</c:v>
                </c:pt>
                <c:pt idx="9302">
                  <c:v>7.3516843750015992</c:v>
                </c:pt>
                <c:pt idx="9303">
                  <c:v>7.3511962500000001</c:v>
                </c:pt>
                <c:pt idx="9304">
                  <c:v>7.3508662500000002</c:v>
                </c:pt>
                <c:pt idx="9305">
                  <c:v>7.3509975000000001</c:v>
                </c:pt>
                <c:pt idx="9306">
                  <c:v>7.3506262500000004</c:v>
                </c:pt>
                <c:pt idx="9307">
                  <c:v>7.3501925000000004</c:v>
                </c:pt>
                <c:pt idx="9308">
                  <c:v>7.349685</c:v>
                </c:pt>
                <c:pt idx="9309">
                  <c:v>7.3492024999999996</c:v>
                </c:pt>
                <c:pt idx="9310">
                  <c:v>7.3488081250015993</c:v>
                </c:pt>
                <c:pt idx="9311">
                  <c:v>7.3484299999999996</c:v>
                </c:pt>
                <c:pt idx="9312">
                  <c:v>7.3482624999999997</c:v>
                </c:pt>
                <c:pt idx="9313">
                  <c:v>7.3486106250015988</c:v>
                </c:pt>
                <c:pt idx="9314">
                  <c:v>7.3489487499999999</c:v>
                </c:pt>
                <c:pt idx="9315">
                  <c:v>7.3493481250015993</c:v>
                </c:pt>
                <c:pt idx="9316">
                  <c:v>7.3497475000000003</c:v>
                </c:pt>
                <c:pt idx="9317">
                  <c:v>7.3494131250015986</c:v>
                </c:pt>
                <c:pt idx="9318">
                  <c:v>7.3490118750015991</c:v>
                </c:pt>
                <c:pt idx="9319">
                  <c:v>7.3486562500000003</c:v>
                </c:pt>
                <c:pt idx="9320">
                  <c:v>7.3485606250015989</c:v>
                </c:pt>
                <c:pt idx="9321">
                  <c:v>7.3489531250015991</c:v>
                </c:pt>
                <c:pt idx="9322">
                  <c:v>7.3493318750015986</c:v>
                </c:pt>
                <c:pt idx="9323">
                  <c:v>7.3496618750015994</c:v>
                </c:pt>
                <c:pt idx="9324">
                  <c:v>7.3500043750015989</c:v>
                </c:pt>
                <c:pt idx="9325">
                  <c:v>7.3503331250015993</c:v>
                </c:pt>
                <c:pt idx="9326">
                  <c:v>7.3506756250015988</c:v>
                </c:pt>
                <c:pt idx="9327">
                  <c:v>7.3510212499999996</c:v>
                </c:pt>
                <c:pt idx="9328">
                  <c:v>7.3506518750015992</c:v>
                </c:pt>
                <c:pt idx="9329">
                  <c:v>7.350656875001599</c:v>
                </c:pt>
                <c:pt idx="9330">
                  <c:v>7.3510693750015994</c:v>
                </c:pt>
                <c:pt idx="9331">
                  <c:v>7.35140875</c:v>
                </c:pt>
                <c:pt idx="9332">
                  <c:v>7.3517506250015989</c:v>
                </c:pt>
                <c:pt idx="9333">
                  <c:v>7.3522368750015987</c:v>
                </c:pt>
                <c:pt idx="9334">
                  <c:v>7.3526431250015989</c:v>
                </c:pt>
                <c:pt idx="9335">
                  <c:v>7.3529893750015987</c:v>
                </c:pt>
                <c:pt idx="9336">
                  <c:v>7.3534168750015994</c:v>
                </c:pt>
                <c:pt idx="9337">
                  <c:v>7.353824375001599</c:v>
                </c:pt>
                <c:pt idx="9338">
                  <c:v>7.3542418750015992</c:v>
                </c:pt>
                <c:pt idx="9339">
                  <c:v>7.3545756250015986</c:v>
                </c:pt>
                <c:pt idx="9340">
                  <c:v>7.3547950000000002</c:v>
                </c:pt>
                <c:pt idx="9341">
                  <c:v>7.3551450000000003</c:v>
                </c:pt>
                <c:pt idx="9342">
                  <c:v>7.3555000000000001</c:v>
                </c:pt>
                <c:pt idx="9343">
                  <c:v>7.3559475000000001</c:v>
                </c:pt>
                <c:pt idx="9344">
                  <c:v>7.3563599999999996</c:v>
                </c:pt>
                <c:pt idx="9345">
                  <c:v>7.3567481250015989</c:v>
                </c:pt>
                <c:pt idx="9346">
                  <c:v>7.3571125000000004</c:v>
                </c:pt>
                <c:pt idx="9347">
                  <c:v>7.3574793750015992</c:v>
                </c:pt>
                <c:pt idx="9348">
                  <c:v>7.3578599999999996</c:v>
                </c:pt>
                <c:pt idx="9349">
                  <c:v>7.3582618750015989</c:v>
                </c:pt>
                <c:pt idx="9350">
                  <c:v>7.3586731250015989</c:v>
                </c:pt>
                <c:pt idx="9351">
                  <c:v>7.3590074999999997</c:v>
                </c:pt>
                <c:pt idx="9352">
                  <c:v>7.3593925000000002</c:v>
                </c:pt>
                <c:pt idx="9353">
                  <c:v>7.3589293750015994</c:v>
                </c:pt>
                <c:pt idx="9354">
                  <c:v>7.3585425000000004</c:v>
                </c:pt>
                <c:pt idx="9355">
                  <c:v>7.3581387500000002</c:v>
                </c:pt>
                <c:pt idx="9356">
                  <c:v>7.3577693750015989</c:v>
                </c:pt>
                <c:pt idx="9357">
                  <c:v>7.3574099999999998</c:v>
                </c:pt>
                <c:pt idx="9358">
                  <c:v>7.3569862500000003</c:v>
                </c:pt>
                <c:pt idx="9359">
                  <c:v>7.3566231250015992</c:v>
                </c:pt>
                <c:pt idx="9360">
                  <c:v>7.3562818750015992</c:v>
                </c:pt>
                <c:pt idx="9361">
                  <c:v>7.3558837500000003</c:v>
                </c:pt>
                <c:pt idx="9362">
                  <c:v>7.35549125</c:v>
                </c:pt>
                <c:pt idx="9363">
                  <c:v>7.3550831250015989</c:v>
                </c:pt>
                <c:pt idx="9364">
                  <c:v>7.3547568750015992</c:v>
                </c:pt>
                <c:pt idx="9365">
                  <c:v>7.3550912500000001</c:v>
                </c:pt>
                <c:pt idx="9366">
                  <c:v>7.3554581250015989</c:v>
                </c:pt>
                <c:pt idx="9367">
                  <c:v>7.3558725000000003</c:v>
                </c:pt>
                <c:pt idx="9368">
                  <c:v>7.3562356250015988</c:v>
                </c:pt>
                <c:pt idx="9369">
                  <c:v>7.3565687500000001</c:v>
                </c:pt>
                <c:pt idx="9370">
                  <c:v>7.3569012499999999</c:v>
                </c:pt>
                <c:pt idx="9371">
                  <c:v>7.357274375001599</c:v>
                </c:pt>
                <c:pt idx="9372">
                  <c:v>7.3576562499999998</c:v>
                </c:pt>
                <c:pt idx="9373">
                  <c:v>7.3581250000000002</c:v>
                </c:pt>
                <c:pt idx="9374">
                  <c:v>7.3585112500000003</c:v>
                </c:pt>
                <c:pt idx="9375">
                  <c:v>7.3588924999999996</c:v>
                </c:pt>
                <c:pt idx="9376">
                  <c:v>7.3594087500000001</c:v>
                </c:pt>
                <c:pt idx="9377">
                  <c:v>7.3598793750015989</c:v>
                </c:pt>
                <c:pt idx="9378">
                  <c:v>7.360346875001599</c:v>
                </c:pt>
                <c:pt idx="9379">
                  <c:v>7.3607243750015989</c:v>
                </c:pt>
                <c:pt idx="9380">
                  <c:v>7.3610474999999997</c:v>
                </c:pt>
                <c:pt idx="9381">
                  <c:v>7.3611756250015992</c:v>
                </c:pt>
                <c:pt idx="9382">
                  <c:v>7.3608062500000004</c:v>
                </c:pt>
                <c:pt idx="9383">
                  <c:v>7.3608862500000001</c:v>
                </c:pt>
                <c:pt idx="9384">
                  <c:v>7.3612331250015988</c:v>
                </c:pt>
                <c:pt idx="9385">
                  <c:v>7.3615706250015993</c:v>
                </c:pt>
                <c:pt idx="9386">
                  <c:v>7.3619149999999998</c:v>
                </c:pt>
                <c:pt idx="9387">
                  <c:v>7.3622868750015993</c:v>
                </c:pt>
                <c:pt idx="9388">
                  <c:v>7.3625337499999999</c:v>
                </c:pt>
                <c:pt idx="9389">
                  <c:v>7.362213125001599</c:v>
                </c:pt>
                <c:pt idx="9390">
                  <c:v>7.361885</c:v>
                </c:pt>
                <c:pt idx="9391">
                  <c:v>7.361449375001599</c:v>
                </c:pt>
                <c:pt idx="9392">
                  <c:v>7.3615962499999998</c:v>
                </c:pt>
                <c:pt idx="9393">
                  <c:v>7.3619250000000003</c:v>
                </c:pt>
                <c:pt idx="9394">
                  <c:v>7.3622856250015989</c:v>
                </c:pt>
                <c:pt idx="9395">
                  <c:v>7.36266</c:v>
                </c:pt>
                <c:pt idx="9396">
                  <c:v>7.3627468750015987</c:v>
                </c:pt>
                <c:pt idx="9397">
                  <c:v>7.36238875</c:v>
                </c:pt>
                <c:pt idx="9398">
                  <c:v>7.3621249999999998</c:v>
                </c:pt>
                <c:pt idx="9399">
                  <c:v>7.3624737500000004</c:v>
                </c:pt>
                <c:pt idx="9400">
                  <c:v>7.3628943750015994</c:v>
                </c:pt>
                <c:pt idx="9401">
                  <c:v>7.3632281250015987</c:v>
                </c:pt>
                <c:pt idx="9402">
                  <c:v>7.3635662499999999</c:v>
                </c:pt>
                <c:pt idx="9403">
                  <c:v>7.3640206250015989</c:v>
                </c:pt>
                <c:pt idx="9404">
                  <c:v>7.3645206250015987</c:v>
                </c:pt>
                <c:pt idx="9405">
                  <c:v>7.364874375001599</c:v>
                </c:pt>
                <c:pt idx="9406">
                  <c:v>7.3652312499999999</c:v>
                </c:pt>
                <c:pt idx="9407">
                  <c:v>7.3655537500000001</c:v>
                </c:pt>
                <c:pt idx="9408">
                  <c:v>7.3658856250015994</c:v>
                </c:pt>
                <c:pt idx="9409">
                  <c:v>7.366270625001599</c:v>
                </c:pt>
                <c:pt idx="9410">
                  <c:v>7.36583875</c:v>
                </c:pt>
                <c:pt idx="9411">
                  <c:v>7.365296875001599</c:v>
                </c:pt>
                <c:pt idx="9412">
                  <c:v>7.3648512500000001</c:v>
                </c:pt>
                <c:pt idx="9413">
                  <c:v>7.3644081250015994</c:v>
                </c:pt>
                <c:pt idx="9414">
                  <c:v>7.3640362499999998</c:v>
                </c:pt>
                <c:pt idx="9415">
                  <c:v>7.3635900000000003</c:v>
                </c:pt>
                <c:pt idx="9416">
                  <c:v>7.363128125001599</c:v>
                </c:pt>
                <c:pt idx="9417">
                  <c:v>7.3627437499999999</c:v>
                </c:pt>
                <c:pt idx="9418">
                  <c:v>7.3622812499999997</c:v>
                </c:pt>
                <c:pt idx="9419">
                  <c:v>7.36185125</c:v>
                </c:pt>
                <c:pt idx="9420">
                  <c:v>7.3614724999999996</c:v>
                </c:pt>
                <c:pt idx="9421">
                  <c:v>7.3611075000000001</c:v>
                </c:pt>
                <c:pt idx="9422">
                  <c:v>7.3613743750015992</c:v>
                </c:pt>
                <c:pt idx="9423">
                  <c:v>7.3617268750015992</c:v>
                </c:pt>
                <c:pt idx="9424">
                  <c:v>7.3620662499999998</c:v>
                </c:pt>
                <c:pt idx="9425">
                  <c:v>7.3623968750015987</c:v>
                </c:pt>
                <c:pt idx="9426">
                  <c:v>7.3627581250015988</c:v>
                </c:pt>
                <c:pt idx="9427">
                  <c:v>7.3631043750015994</c:v>
                </c:pt>
                <c:pt idx="9428">
                  <c:v>7.3635431250015992</c:v>
                </c:pt>
                <c:pt idx="9429">
                  <c:v>7.3639393750015989</c:v>
                </c:pt>
                <c:pt idx="9430">
                  <c:v>7.3642925000000004</c:v>
                </c:pt>
                <c:pt idx="9431">
                  <c:v>7.3646556250015989</c:v>
                </c:pt>
                <c:pt idx="9432">
                  <c:v>7.36508875</c:v>
                </c:pt>
                <c:pt idx="9433">
                  <c:v>7.3656231250015987</c:v>
                </c:pt>
                <c:pt idx="9434">
                  <c:v>7.3661062499999996</c:v>
                </c:pt>
                <c:pt idx="9435">
                  <c:v>7.3664431250015987</c:v>
                </c:pt>
                <c:pt idx="9436">
                  <c:v>7.3669143750015991</c:v>
                </c:pt>
                <c:pt idx="9437">
                  <c:v>7.3672525000000002</c:v>
                </c:pt>
                <c:pt idx="9438">
                  <c:v>7.3675750000000004</c:v>
                </c:pt>
                <c:pt idx="9439">
                  <c:v>7.3680312499999996</c:v>
                </c:pt>
                <c:pt idx="9440">
                  <c:v>7.3683924999999997</c:v>
                </c:pt>
                <c:pt idx="9441">
                  <c:v>7.3687325000000001</c:v>
                </c:pt>
                <c:pt idx="9442">
                  <c:v>7.3691449999999996</c:v>
                </c:pt>
                <c:pt idx="9443">
                  <c:v>7.3695762499999997</c:v>
                </c:pt>
                <c:pt idx="9444">
                  <c:v>7.369955</c:v>
                </c:pt>
                <c:pt idx="9445">
                  <c:v>7.37031875</c:v>
                </c:pt>
                <c:pt idx="9446">
                  <c:v>7.3707349999999998</c:v>
                </c:pt>
                <c:pt idx="9447">
                  <c:v>7.3711287499999996</c:v>
                </c:pt>
                <c:pt idx="9448">
                  <c:v>7.3714862500000002</c:v>
                </c:pt>
                <c:pt idx="9449">
                  <c:v>7.3718631250015987</c:v>
                </c:pt>
                <c:pt idx="9450">
                  <c:v>7.3721906250015987</c:v>
                </c:pt>
                <c:pt idx="9451">
                  <c:v>7.3721193750015992</c:v>
                </c:pt>
                <c:pt idx="9452">
                  <c:v>7.3717743750015989</c:v>
                </c:pt>
                <c:pt idx="9453">
                  <c:v>7.3719987500000004</c:v>
                </c:pt>
                <c:pt idx="9454">
                  <c:v>7.3716662499999996</c:v>
                </c:pt>
                <c:pt idx="9455">
                  <c:v>7.371256875001599</c:v>
                </c:pt>
                <c:pt idx="9456">
                  <c:v>7.3709274999999996</c:v>
                </c:pt>
                <c:pt idx="9457">
                  <c:v>7.3705400000000001</c:v>
                </c:pt>
                <c:pt idx="9458">
                  <c:v>7.3701687500000004</c:v>
                </c:pt>
                <c:pt idx="9459">
                  <c:v>7.3705262500000002</c:v>
                </c:pt>
                <c:pt idx="9460">
                  <c:v>7.3708581250015994</c:v>
                </c:pt>
                <c:pt idx="9461">
                  <c:v>7.3712581250015994</c:v>
                </c:pt>
                <c:pt idx="9462">
                  <c:v>7.3716400000000002</c:v>
                </c:pt>
                <c:pt idx="9463">
                  <c:v>7.3720893750015986</c:v>
                </c:pt>
                <c:pt idx="9464">
                  <c:v>7.3725556250015991</c:v>
                </c:pt>
                <c:pt idx="9465">
                  <c:v>7.3729500000000003</c:v>
                </c:pt>
                <c:pt idx="9466">
                  <c:v>7.3733656250015986</c:v>
                </c:pt>
                <c:pt idx="9467">
                  <c:v>7.3729381250015988</c:v>
                </c:pt>
                <c:pt idx="9468">
                  <c:v>7.3726018750015987</c:v>
                </c:pt>
                <c:pt idx="9469">
                  <c:v>7.37224375</c:v>
                </c:pt>
                <c:pt idx="9470">
                  <c:v>7.3718918750015989</c:v>
                </c:pt>
                <c:pt idx="9471">
                  <c:v>7.3715556250015988</c:v>
                </c:pt>
                <c:pt idx="9472">
                  <c:v>7.3718843750015992</c:v>
                </c:pt>
                <c:pt idx="9473">
                  <c:v>7.3722293750015986</c:v>
                </c:pt>
                <c:pt idx="9474">
                  <c:v>7.3725887500000002</c:v>
                </c:pt>
                <c:pt idx="9475">
                  <c:v>7.3729268750015988</c:v>
                </c:pt>
                <c:pt idx="9476">
                  <c:v>7.37332375</c:v>
                </c:pt>
                <c:pt idx="9477">
                  <c:v>7.3737756250015991</c:v>
                </c:pt>
                <c:pt idx="9478">
                  <c:v>7.3741374999999998</c:v>
                </c:pt>
                <c:pt idx="9479">
                  <c:v>7.3744906250015987</c:v>
                </c:pt>
                <c:pt idx="9480">
                  <c:v>7.3748318750015986</c:v>
                </c:pt>
                <c:pt idx="9481">
                  <c:v>7.3752250000000004</c:v>
                </c:pt>
                <c:pt idx="9482">
                  <c:v>7.3755581250015991</c:v>
                </c:pt>
                <c:pt idx="9483">
                  <c:v>7.3759581250015991</c:v>
                </c:pt>
                <c:pt idx="9484">
                  <c:v>7.3763775000000003</c:v>
                </c:pt>
                <c:pt idx="9485">
                  <c:v>7.3767087499999997</c:v>
                </c:pt>
                <c:pt idx="9486">
                  <c:v>7.3770550000000004</c:v>
                </c:pt>
                <c:pt idx="9487">
                  <c:v>7.3774556250015992</c:v>
                </c:pt>
                <c:pt idx="9488">
                  <c:v>7.3777999999999997</c:v>
                </c:pt>
                <c:pt idx="9489">
                  <c:v>7.3781381250015992</c:v>
                </c:pt>
                <c:pt idx="9490">
                  <c:v>7.3785125000000003</c:v>
                </c:pt>
                <c:pt idx="9491">
                  <c:v>7.3788487500000004</c:v>
                </c:pt>
                <c:pt idx="9492">
                  <c:v>7.3792231250015989</c:v>
                </c:pt>
                <c:pt idx="9493">
                  <c:v>7.3795475000000001</c:v>
                </c:pt>
                <c:pt idx="9494">
                  <c:v>7.3791668750015988</c:v>
                </c:pt>
                <c:pt idx="9495">
                  <c:v>7.3788062500000002</c:v>
                </c:pt>
                <c:pt idx="9496">
                  <c:v>7.3784425000000002</c:v>
                </c:pt>
                <c:pt idx="9497">
                  <c:v>7.3781081250015994</c:v>
                </c:pt>
                <c:pt idx="9498">
                  <c:v>7.3777531250015986</c:v>
                </c:pt>
                <c:pt idx="9499">
                  <c:v>7.3773818750015989</c:v>
                </c:pt>
                <c:pt idx="9500">
                  <c:v>7.3770037500000001</c:v>
                </c:pt>
                <c:pt idx="9501">
                  <c:v>7.3766024999999997</c:v>
                </c:pt>
                <c:pt idx="9502">
                  <c:v>7.3762056250015986</c:v>
                </c:pt>
                <c:pt idx="9503">
                  <c:v>7.3764912499999999</c:v>
                </c:pt>
                <c:pt idx="9504">
                  <c:v>7.37676</c:v>
                </c:pt>
                <c:pt idx="9505">
                  <c:v>7.3771281250015992</c:v>
                </c:pt>
                <c:pt idx="9506">
                  <c:v>7.3774800000000003</c:v>
                </c:pt>
                <c:pt idx="9507">
                  <c:v>7.3777537500000001</c:v>
                </c:pt>
                <c:pt idx="9508">
                  <c:v>7.3781625000000002</c:v>
                </c:pt>
                <c:pt idx="9509">
                  <c:v>7.3784912499999997</c:v>
                </c:pt>
                <c:pt idx="9510">
                  <c:v>7.37883625</c:v>
                </c:pt>
                <c:pt idx="9511">
                  <c:v>7.3791725000000001</c:v>
                </c:pt>
                <c:pt idx="9512">
                  <c:v>7.3792774999999997</c:v>
                </c:pt>
                <c:pt idx="9513">
                  <c:v>7.3796406250015991</c:v>
                </c:pt>
                <c:pt idx="9514">
                  <c:v>7.3800237500000003</c:v>
                </c:pt>
                <c:pt idx="9515">
                  <c:v>7.3804018750015992</c:v>
                </c:pt>
                <c:pt idx="9516">
                  <c:v>7.3807412499999998</c:v>
                </c:pt>
                <c:pt idx="9517">
                  <c:v>7.38106375</c:v>
                </c:pt>
                <c:pt idx="9518">
                  <c:v>7.3811925</c:v>
                </c:pt>
                <c:pt idx="9519">
                  <c:v>7.3815437499999996</c:v>
                </c:pt>
                <c:pt idx="9520">
                  <c:v>7.3819081250015994</c:v>
                </c:pt>
                <c:pt idx="9521">
                  <c:v>7.3823006250015988</c:v>
                </c:pt>
                <c:pt idx="9522">
                  <c:v>7.3826274999999999</c:v>
                </c:pt>
                <c:pt idx="9523">
                  <c:v>7.382986875001599</c:v>
                </c:pt>
                <c:pt idx="9524">
                  <c:v>7.3830156250015992</c:v>
                </c:pt>
                <c:pt idx="9525">
                  <c:v>7.3826824999999996</c:v>
                </c:pt>
                <c:pt idx="9526">
                  <c:v>7.3823400000000001</c:v>
                </c:pt>
                <c:pt idx="9527">
                  <c:v>7.3819637499999997</c:v>
                </c:pt>
                <c:pt idx="9528">
                  <c:v>7.3823468750015993</c:v>
                </c:pt>
                <c:pt idx="9529">
                  <c:v>7.3827249999999998</c:v>
                </c:pt>
                <c:pt idx="9530">
                  <c:v>7.3830787500000001</c:v>
                </c:pt>
                <c:pt idx="9531">
                  <c:v>7.3834562500000001</c:v>
                </c:pt>
                <c:pt idx="9532">
                  <c:v>7.3837900000000003</c:v>
                </c:pt>
                <c:pt idx="9533">
                  <c:v>7.3841700000000001</c:v>
                </c:pt>
                <c:pt idx="9534">
                  <c:v>7.3845831250015994</c:v>
                </c:pt>
                <c:pt idx="9535">
                  <c:v>7.3849556250015986</c:v>
                </c:pt>
                <c:pt idx="9536">
                  <c:v>7.3853556250015986</c:v>
                </c:pt>
                <c:pt idx="9537">
                  <c:v>7.3857993750015991</c:v>
                </c:pt>
                <c:pt idx="9538">
                  <c:v>7.3862712500000001</c:v>
                </c:pt>
                <c:pt idx="9539">
                  <c:v>7.3866793750015987</c:v>
                </c:pt>
                <c:pt idx="9540">
                  <c:v>7.3870168750015992</c:v>
                </c:pt>
                <c:pt idx="9541">
                  <c:v>7.3874762499999997</c:v>
                </c:pt>
                <c:pt idx="9542">
                  <c:v>7.3878075000000001</c:v>
                </c:pt>
                <c:pt idx="9543">
                  <c:v>7.3881812499999997</c:v>
                </c:pt>
                <c:pt idx="9544">
                  <c:v>7.3886149999999997</c:v>
                </c:pt>
                <c:pt idx="9545">
                  <c:v>7.3881050000000004</c:v>
                </c:pt>
                <c:pt idx="9546">
                  <c:v>7.3876387499999998</c:v>
                </c:pt>
                <c:pt idx="9547">
                  <c:v>7.3871131250015987</c:v>
                </c:pt>
                <c:pt idx="9548">
                  <c:v>7.3867606250015987</c:v>
                </c:pt>
                <c:pt idx="9549">
                  <c:v>7.3863556250015989</c:v>
                </c:pt>
                <c:pt idx="9550">
                  <c:v>7.3859637500000002</c:v>
                </c:pt>
                <c:pt idx="9551">
                  <c:v>7.3854931250015987</c:v>
                </c:pt>
                <c:pt idx="9552">
                  <c:v>7.385169375001599</c:v>
                </c:pt>
                <c:pt idx="9553">
                  <c:v>7.385169375001599</c:v>
                </c:pt>
                <c:pt idx="9554">
                  <c:v>7.3849600000000004</c:v>
                </c:pt>
                <c:pt idx="9555">
                  <c:v>7.3852149999999996</c:v>
                </c:pt>
                <c:pt idx="9556">
                  <c:v>7.3855356250015989</c:v>
                </c:pt>
                <c:pt idx="9557">
                  <c:v>7.3858768750015988</c:v>
                </c:pt>
                <c:pt idx="9558">
                  <c:v>7.3862987499999999</c:v>
                </c:pt>
                <c:pt idx="9559">
                  <c:v>7.3866787499999997</c:v>
                </c:pt>
                <c:pt idx="9560">
                  <c:v>7.3871212499999999</c:v>
                </c:pt>
                <c:pt idx="9561">
                  <c:v>7.3875437499999999</c:v>
                </c:pt>
                <c:pt idx="9562">
                  <c:v>7.3879074999999998</c:v>
                </c:pt>
                <c:pt idx="9563">
                  <c:v>7.388266875001599</c:v>
                </c:pt>
                <c:pt idx="9564">
                  <c:v>7.3887012500000004</c:v>
                </c:pt>
                <c:pt idx="9565">
                  <c:v>7.3891418750015987</c:v>
                </c:pt>
                <c:pt idx="9566">
                  <c:v>7.3895262500000003</c:v>
                </c:pt>
                <c:pt idx="9567">
                  <c:v>7.3900231250015986</c:v>
                </c:pt>
                <c:pt idx="9568">
                  <c:v>7.3904818750015986</c:v>
                </c:pt>
                <c:pt idx="9569">
                  <c:v>7.3908250000000004</c:v>
                </c:pt>
                <c:pt idx="9570">
                  <c:v>7.3912093750015986</c:v>
                </c:pt>
                <c:pt idx="9571">
                  <c:v>7.391635</c:v>
                </c:pt>
                <c:pt idx="9572">
                  <c:v>7.3920181250015986</c:v>
                </c:pt>
                <c:pt idx="9573">
                  <c:v>7.3922412499999997</c:v>
                </c:pt>
                <c:pt idx="9574">
                  <c:v>7.3919643750015993</c:v>
                </c:pt>
                <c:pt idx="9575">
                  <c:v>7.3917900000000003</c:v>
                </c:pt>
                <c:pt idx="9576">
                  <c:v>7.3921668750015987</c:v>
                </c:pt>
                <c:pt idx="9577">
                  <c:v>7.3918412499999997</c:v>
                </c:pt>
                <c:pt idx="9578">
                  <c:v>7.391456875001599</c:v>
                </c:pt>
                <c:pt idx="9579">
                  <c:v>7.3910037500000003</c:v>
                </c:pt>
                <c:pt idx="9580">
                  <c:v>7.3906675000000002</c:v>
                </c:pt>
                <c:pt idx="9581">
                  <c:v>7.3903437500000004</c:v>
                </c:pt>
                <c:pt idx="9582">
                  <c:v>7.3900187500000003</c:v>
                </c:pt>
                <c:pt idx="9583">
                  <c:v>7.3896825000000002</c:v>
                </c:pt>
                <c:pt idx="9584">
                  <c:v>7.3893281250015992</c:v>
                </c:pt>
                <c:pt idx="9585">
                  <c:v>7.3892806250015992</c:v>
                </c:pt>
                <c:pt idx="9586">
                  <c:v>7.3891856250015993</c:v>
                </c:pt>
                <c:pt idx="9587">
                  <c:v>7.3888737500000001</c:v>
                </c:pt>
                <c:pt idx="9588">
                  <c:v>7.3884224999999999</c:v>
                </c:pt>
                <c:pt idx="9589">
                  <c:v>7.3880350000000004</c:v>
                </c:pt>
                <c:pt idx="9590">
                  <c:v>7.3875875000000004</c:v>
                </c:pt>
                <c:pt idx="9591">
                  <c:v>7.3872556250015986</c:v>
                </c:pt>
                <c:pt idx="9592">
                  <c:v>7.3875875000000004</c:v>
                </c:pt>
                <c:pt idx="9593">
                  <c:v>7.3879968750015994</c:v>
                </c:pt>
                <c:pt idx="9594">
                  <c:v>7.3884012500000003</c:v>
                </c:pt>
                <c:pt idx="9595">
                  <c:v>7.3883374999999996</c:v>
                </c:pt>
                <c:pt idx="9596">
                  <c:v>7.3887406250015992</c:v>
                </c:pt>
                <c:pt idx="9597">
                  <c:v>7.389181875001599</c:v>
                </c:pt>
                <c:pt idx="9598">
                  <c:v>7.3895150000000003</c:v>
                </c:pt>
                <c:pt idx="9599">
                  <c:v>7.3899549999999996</c:v>
                </c:pt>
                <c:pt idx="9600">
                  <c:v>7.3903400000000001</c:v>
                </c:pt>
                <c:pt idx="9601">
                  <c:v>7.3907468750015992</c:v>
                </c:pt>
                <c:pt idx="9602">
                  <c:v>7.3911100000000003</c:v>
                </c:pt>
                <c:pt idx="9603">
                  <c:v>7.3914506250015988</c:v>
                </c:pt>
                <c:pt idx="9604">
                  <c:v>7.3918287500000002</c:v>
                </c:pt>
                <c:pt idx="9605">
                  <c:v>7.3921943750015986</c:v>
                </c:pt>
                <c:pt idx="9606">
                  <c:v>7.3925450000000001</c:v>
                </c:pt>
                <c:pt idx="9607">
                  <c:v>7.3929106250015986</c:v>
                </c:pt>
                <c:pt idx="9608">
                  <c:v>7.3932306250015989</c:v>
                </c:pt>
                <c:pt idx="9609">
                  <c:v>7.3936012499999997</c:v>
                </c:pt>
                <c:pt idx="9610">
                  <c:v>7.3939231250015993</c:v>
                </c:pt>
                <c:pt idx="9611">
                  <c:v>7.3943000000000003</c:v>
                </c:pt>
                <c:pt idx="9612">
                  <c:v>7.3946718750015989</c:v>
                </c:pt>
                <c:pt idx="9613">
                  <c:v>7.3950306250015991</c:v>
                </c:pt>
                <c:pt idx="9614">
                  <c:v>7.3953887500000004</c:v>
                </c:pt>
                <c:pt idx="9615">
                  <c:v>7.3957812499999998</c:v>
                </c:pt>
                <c:pt idx="9616">
                  <c:v>7.3961437500000002</c:v>
                </c:pt>
                <c:pt idx="9617">
                  <c:v>7.3965500000000004</c:v>
                </c:pt>
                <c:pt idx="9618">
                  <c:v>7.3969256250015993</c:v>
                </c:pt>
                <c:pt idx="9619">
                  <c:v>7.3973000000000004</c:v>
                </c:pt>
                <c:pt idx="9620">
                  <c:v>7.39767625</c:v>
                </c:pt>
                <c:pt idx="9621">
                  <c:v>7.3980556250015992</c:v>
                </c:pt>
                <c:pt idx="9622">
                  <c:v>7.3984025000000004</c:v>
                </c:pt>
                <c:pt idx="9623">
                  <c:v>7.3987556250015993</c:v>
                </c:pt>
                <c:pt idx="9624">
                  <c:v>7.3991112499999998</c:v>
                </c:pt>
                <c:pt idx="9625">
                  <c:v>7.3994531250015987</c:v>
                </c:pt>
                <c:pt idx="9626">
                  <c:v>7.3991168750015994</c:v>
                </c:pt>
                <c:pt idx="9627">
                  <c:v>7.3987612499999997</c:v>
                </c:pt>
                <c:pt idx="9628">
                  <c:v>7.3983487500000003</c:v>
                </c:pt>
                <c:pt idx="9629">
                  <c:v>7.3979137499999998</c:v>
                </c:pt>
                <c:pt idx="9630">
                  <c:v>7.3974675000000003</c:v>
                </c:pt>
                <c:pt idx="9631">
                  <c:v>7.3969718750015989</c:v>
                </c:pt>
                <c:pt idx="9632">
                  <c:v>7.3964987500000001</c:v>
                </c:pt>
                <c:pt idx="9633">
                  <c:v>7.3961462500000001</c:v>
                </c:pt>
                <c:pt idx="9634">
                  <c:v>7.3957387499999996</c:v>
                </c:pt>
                <c:pt idx="9635">
                  <c:v>7.3953843750015986</c:v>
                </c:pt>
                <c:pt idx="9636">
                  <c:v>7.3949368750015987</c:v>
                </c:pt>
                <c:pt idx="9637">
                  <c:v>7.39459</c:v>
                </c:pt>
                <c:pt idx="9638">
                  <c:v>7.3941487500000003</c:v>
                </c:pt>
                <c:pt idx="9639">
                  <c:v>7.3937818750015989</c:v>
                </c:pt>
                <c:pt idx="9640">
                  <c:v>7.3937493750015992</c:v>
                </c:pt>
                <c:pt idx="9641">
                  <c:v>7.394073125001599</c:v>
                </c:pt>
                <c:pt idx="9642">
                  <c:v>7.3944256250015989</c:v>
                </c:pt>
                <c:pt idx="9643">
                  <c:v>7.3947975000000001</c:v>
                </c:pt>
                <c:pt idx="9644">
                  <c:v>7.3952006250015989</c:v>
                </c:pt>
                <c:pt idx="9645">
                  <c:v>7.3956143750015988</c:v>
                </c:pt>
                <c:pt idx="9646">
                  <c:v>7.3960106250015993</c:v>
                </c:pt>
                <c:pt idx="9647">
                  <c:v>7.3964918750015993</c:v>
                </c:pt>
                <c:pt idx="9648">
                  <c:v>7.3969431250015987</c:v>
                </c:pt>
                <c:pt idx="9649">
                  <c:v>7.3973287499999998</c:v>
                </c:pt>
                <c:pt idx="9650">
                  <c:v>7.3976706250015987</c:v>
                </c:pt>
                <c:pt idx="9651">
                  <c:v>7.3980168750015993</c:v>
                </c:pt>
                <c:pt idx="9652">
                  <c:v>7.3983418750015986</c:v>
                </c:pt>
                <c:pt idx="9653">
                  <c:v>7.3987037500000001</c:v>
                </c:pt>
                <c:pt idx="9654">
                  <c:v>7.3991256250015986</c:v>
                </c:pt>
                <c:pt idx="9655">
                  <c:v>7.3995681250015988</c:v>
                </c:pt>
                <c:pt idx="9656">
                  <c:v>7.4000475000000003</c:v>
                </c:pt>
                <c:pt idx="9657">
                  <c:v>7.4004031250015991</c:v>
                </c:pt>
                <c:pt idx="9658">
                  <c:v>7.4008087500000004</c:v>
                </c:pt>
                <c:pt idx="9659">
                  <c:v>7.4011637500000003</c:v>
                </c:pt>
                <c:pt idx="9660">
                  <c:v>7.4014868750015994</c:v>
                </c:pt>
                <c:pt idx="9661">
                  <c:v>7.4018100000000002</c:v>
                </c:pt>
                <c:pt idx="9662">
                  <c:v>7.4021506250015987</c:v>
                </c:pt>
                <c:pt idx="9663">
                  <c:v>7.4025162499999997</c:v>
                </c:pt>
                <c:pt idx="9664">
                  <c:v>7.4027506250015991</c:v>
                </c:pt>
                <c:pt idx="9665">
                  <c:v>7.4031468750015987</c:v>
                </c:pt>
                <c:pt idx="9666">
                  <c:v>7.4034768750015987</c:v>
                </c:pt>
                <c:pt idx="9667">
                  <c:v>7.4033462500000002</c:v>
                </c:pt>
                <c:pt idx="9668">
                  <c:v>7.4034337499999996</c:v>
                </c:pt>
                <c:pt idx="9669">
                  <c:v>7.4037637500000004</c:v>
                </c:pt>
                <c:pt idx="9670">
                  <c:v>7.4040962500000003</c:v>
                </c:pt>
                <c:pt idx="9671">
                  <c:v>7.4044193750015994</c:v>
                </c:pt>
                <c:pt idx="9672">
                  <c:v>7.4047549999999998</c:v>
                </c:pt>
                <c:pt idx="9673">
                  <c:v>7.4047312500000002</c:v>
                </c:pt>
                <c:pt idx="9674">
                  <c:v>7.4050656250015994</c:v>
                </c:pt>
                <c:pt idx="9675">
                  <c:v>7.4052918750015992</c:v>
                </c:pt>
                <c:pt idx="9676">
                  <c:v>7.4050099999999999</c:v>
                </c:pt>
                <c:pt idx="9677">
                  <c:v>7.4054250000000001</c:v>
                </c:pt>
                <c:pt idx="9678">
                  <c:v>7.4058487499999996</c:v>
                </c:pt>
                <c:pt idx="9679">
                  <c:v>7.4059781250015986</c:v>
                </c:pt>
                <c:pt idx="9680">
                  <c:v>7.4061725000000003</c:v>
                </c:pt>
                <c:pt idx="9681">
                  <c:v>7.4059556250015994</c:v>
                </c:pt>
                <c:pt idx="9682">
                  <c:v>7.4060668750015992</c:v>
                </c:pt>
                <c:pt idx="9683">
                  <c:v>7.4064025000000004</c:v>
                </c:pt>
                <c:pt idx="9684">
                  <c:v>7.4060281250015993</c:v>
                </c:pt>
                <c:pt idx="9685">
                  <c:v>7.4056068750015989</c:v>
                </c:pt>
                <c:pt idx="9686">
                  <c:v>7.4051</c:v>
                </c:pt>
                <c:pt idx="9687">
                  <c:v>7.4047274999999999</c:v>
                </c:pt>
                <c:pt idx="9688">
                  <c:v>7.4042643750015991</c:v>
                </c:pt>
                <c:pt idx="9689">
                  <c:v>7.4037762499999999</c:v>
                </c:pt>
                <c:pt idx="9690">
                  <c:v>7.4034093750015986</c:v>
                </c:pt>
                <c:pt idx="9691">
                  <c:v>7.4029924999999999</c:v>
                </c:pt>
                <c:pt idx="9692">
                  <c:v>7.4026399999999999</c:v>
                </c:pt>
                <c:pt idx="9693">
                  <c:v>7.4026043750015988</c:v>
                </c:pt>
                <c:pt idx="9694">
                  <c:v>7.4029712500000002</c:v>
                </c:pt>
                <c:pt idx="9695">
                  <c:v>7.4033556250015993</c:v>
                </c:pt>
                <c:pt idx="9696">
                  <c:v>7.4038118750015993</c:v>
                </c:pt>
                <c:pt idx="9697">
                  <c:v>7.40429125</c:v>
                </c:pt>
                <c:pt idx="9698">
                  <c:v>7.4047131250015994</c:v>
                </c:pt>
                <c:pt idx="9699">
                  <c:v>7.4050481250015991</c:v>
                </c:pt>
                <c:pt idx="9700">
                  <c:v>7.4055293750015991</c:v>
                </c:pt>
                <c:pt idx="9701">
                  <c:v>7.4058981250015989</c:v>
                </c:pt>
                <c:pt idx="9702">
                  <c:v>7.4062574999999997</c:v>
                </c:pt>
                <c:pt idx="9703">
                  <c:v>7.4065950000000003</c:v>
                </c:pt>
                <c:pt idx="9704">
                  <c:v>7.406916875001599</c:v>
                </c:pt>
                <c:pt idx="9705">
                  <c:v>7.4072387500000003</c:v>
                </c:pt>
                <c:pt idx="9706">
                  <c:v>7.407750625001599</c:v>
                </c:pt>
                <c:pt idx="9707">
                  <c:v>7.4081299999999999</c:v>
                </c:pt>
                <c:pt idx="9708">
                  <c:v>7.4085037500000004</c:v>
                </c:pt>
                <c:pt idx="9709">
                  <c:v>7.4088306250015989</c:v>
                </c:pt>
                <c:pt idx="9710">
                  <c:v>7.4092737499999997</c:v>
                </c:pt>
                <c:pt idx="9711">
                  <c:v>7.4096324999999998</c:v>
                </c:pt>
                <c:pt idx="9712">
                  <c:v>7.4099993750015987</c:v>
                </c:pt>
                <c:pt idx="9713">
                  <c:v>7.4104043750015993</c:v>
                </c:pt>
                <c:pt idx="9714">
                  <c:v>7.410845625001599</c:v>
                </c:pt>
                <c:pt idx="9715">
                  <c:v>7.411268125001599</c:v>
                </c:pt>
                <c:pt idx="9716">
                  <c:v>7.4117031250015986</c:v>
                </c:pt>
                <c:pt idx="9717">
                  <c:v>7.4120425000000001</c:v>
                </c:pt>
                <c:pt idx="9718">
                  <c:v>7.41168125</c:v>
                </c:pt>
                <c:pt idx="9719">
                  <c:v>7.41156375</c:v>
                </c:pt>
                <c:pt idx="9720">
                  <c:v>7.4119087500000003</c:v>
                </c:pt>
                <c:pt idx="9721">
                  <c:v>7.4123156250015994</c:v>
                </c:pt>
                <c:pt idx="9722">
                  <c:v>7.412664375001599</c:v>
                </c:pt>
                <c:pt idx="9723">
                  <c:v>7.41226875</c:v>
                </c:pt>
                <c:pt idx="9724">
                  <c:v>7.4118500000000003</c:v>
                </c:pt>
                <c:pt idx="9725">
                  <c:v>7.4115293750015994</c:v>
                </c:pt>
                <c:pt idx="9726">
                  <c:v>7.411164375001599</c:v>
                </c:pt>
                <c:pt idx="9727">
                  <c:v>7.4107818750015992</c:v>
                </c:pt>
                <c:pt idx="9728">
                  <c:v>7.4104162499999999</c:v>
                </c:pt>
                <c:pt idx="9729">
                  <c:v>7.4099693750015989</c:v>
                </c:pt>
                <c:pt idx="9730">
                  <c:v>7.4095668750015991</c:v>
                </c:pt>
                <c:pt idx="9731">
                  <c:v>7.4091243750015989</c:v>
                </c:pt>
                <c:pt idx="9732">
                  <c:v>7.4085518750015993</c:v>
                </c:pt>
                <c:pt idx="9733">
                  <c:v>7.4080793750015994</c:v>
                </c:pt>
                <c:pt idx="9734">
                  <c:v>7.40769375</c:v>
                </c:pt>
                <c:pt idx="9735">
                  <c:v>7.4072856250015988</c:v>
                </c:pt>
                <c:pt idx="9736">
                  <c:v>7.4069287499999996</c:v>
                </c:pt>
                <c:pt idx="9737">
                  <c:v>7.4065487499999998</c:v>
                </c:pt>
                <c:pt idx="9738">
                  <c:v>7.4066418750015988</c:v>
                </c:pt>
                <c:pt idx="9739">
                  <c:v>7.4070018750015993</c:v>
                </c:pt>
                <c:pt idx="9740">
                  <c:v>7.4074162499999998</c:v>
                </c:pt>
                <c:pt idx="9741">
                  <c:v>7.4079100000000002</c:v>
                </c:pt>
                <c:pt idx="9742">
                  <c:v>7.4083949999999996</c:v>
                </c:pt>
                <c:pt idx="9743">
                  <c:v>7.4087518750015988</c:v>
                </c:pt>
                <c:pt idx="9744">
                  <c:v>7.4091162500000003</c:v>
                </c:pt>
                <c:pt idx="9745">
                  <c:v>7.4096406250015994</c:v>
                </c:pt>
                <c:pt idx="9746">
                  <c:v>7.4100962499999996</c:v>
                </c:pt>
                <c:pt idx="9747">
                  <c:v>7.4104656250015992</c:v>
                </c:pt>
                <c:pt idx="9748">
                  <c:v>7.4108793750015991</c:v>
                </c:pt>
                <c:pt idx="9749">
                  <c:v>7.4112650000000002</c:v>
                </c:pt>
                <c:pt idx="9750">
                  <c:v>7.4116487500000003</c:v>
                </c:pt>
                <c:pt idx="9751">
                  <c:v>7.4121224999999997</c:v>
                </c:pt>
                <c:pt idx="9752">
                  <c:v>7.4125956250015994</c:v>
                </c:pt>
                <c:pt idx="9753">
                  <c:v>7.4129556250015991</c:v>
                </c:pt>
                <c:pt idx="9754">
                  <c:v>7.4132831250015991</c:v>
                </c:pt>
                <c:pt idx="9755">
                  <c:v>7.4136606250015991</c:v>
                </c:pt>
                <c:pt idx="9756">
                  <c:v>7.4140643750015993</c:v>
                </c:pt>
                <c:pt idx="9757">
                  <c:v>7.4144724999999996</c:v>
                </c:pt>
                <c:pt idx="9758">
                  <c:v>7.4148725000000004</c:v>
                </c:pt>
                <c:pt idx="9759">
                  <c:v>7.4152156250015988</c:v>
                </c:pt>
                <c:pt idx="9760">
                  <c:v>7.415669375001599</c:v>
                </c:pt>
                <c:pt idx="9761">
                  <c:v>7.4159331250015992</c:v>
                </c:pt>
                <c:pt idx="9762">
                  <c:v>7.41554</c:v>
                </c:pt>
                <c:pt idx="9763">
                  <c:v>7.4150243750015994</c:v>
                </c:pt>
                <c:pt idx="9764">
                  <c:v>7.4144906250015987</c:v>
                </c:pt>
                <c:pt idx="9765">
                  <c:v>7.4139249999999999</c:v>
                </c:pt>
                <c:pt idx="9766">
                  <c:v>7.4135912499999996</c:v>
                </c:pt>
                <c:pt idx="9767">
                  <c:v>7.4132256250015987</c:v>
                </c:pt>
                <c:pt idx="9768">
                  <c:v>7.4134781250015989</c:v>
                </c:pt>
                <c:pt idx="9769">
                  <c:v>7.4133731250015993</c:v>
                </c:pt>
                <c:pt idx="9770">
                  <c:v>7.4137143750015992</c:v>
                </c:pt>
                <c:pt idx="9771">
                  <c:v>7.4141575</c:v>
                </c:pt>
                <c:pt idx="9772">
                  <c:v>7.4144856250015989</c:v>
                </c:pt>
                <c:pt idx="9773">
                  <c:v>7.4148118750015986</c:v>
                </c:pt>
                <c:pt idx="9774">
                  <c:v>7.4152343750015994</c:v>
                </c:pt>
                <c:pt idx="9775">
                  <c:v>7.4155668750015993</c:v>
                </c:pt>
                <c:pt idx="9776">
                  <c:v>7.4160062499999997</c:v>
                </c:pt>
                <c:pt idx="9777">
                  <c:v>7.4164681250015994</c:v>
                </c:pt>
                <c:pt idx="9778">
                  <c:v>7.4167906250015987</c:v>
                </c:pt>
                <c:pt idx="9779">
                  <c:v>7.417121875001599</c:v>
                </c:pt>
                <c:pt idx="9780">
                  <c:v>7.4174918750015992</c:v>
                </c:pt>
                <c:pt idx="9781">
                  <c:v>7.417815625001599</c:v>
                </c:pt>
                <c:pt idx="9782">
                  <c:v>7.4181400000000002</c:v>
                </c:pt>
                <c:pt idx="9783">
                  <c:v>7.4185168750015986</c:v>
                </c:pt>
                <c:pt idx="9784">
                  <c:v>7.4190006250015994</c:v>
                </c:pt>
                <c:pt idx="9785">
                  <c:v>7.4194199999999997</c:v>
                </c:pt>
                <c:pt idx="9786">
                  <c:v>7.4197831250015991</c:v>
                </c:pt>
                <c:pt idx="9787">
                  <c:v>7.4201593750015986</c:v>
                </c:pt>
                <c:pt idx="9788">
                  <c:v>7.4205174999999999</c:v>
                </c:pt>
                <c:pt idx="9789">
                  <c:v>7.4209918750015991</c:v>
                </c:pt>
                <c:pt idx="9790">
                  <c:v>7.4213943750015989</c:v>
                </c:pt>
                <c:pt idx="9791">
                  <c:v>7.4217693750015989</c:v>
                </c:pt>
                <c:pt idx="9792">
                  <c:v>7.4220125000000001</c:v>
                </c:pt>
                <c:pt idx="9793">
                  <c:v>7.421721875001599</c:v>
                </c:pt>
                <c:pt idx="9794">
                  <c:v>7.4215299999999997</c:v>
                </c:pt>
                <c:pt idx="9795">
                  <c:v>7.4212756250015994</c:v>
                </c:pt>
                <c:pt idx="9796">
                  <c:v>7.4208893750015994</c:v>
                </c:pt>
                <c:pt idx="9797">
                  <c:v>7.4203706250015991</c:v>
                </c:pt>
                <c:pt idx="9798">
                  <c:v>7.4197350000000002</c:v>
                </c:pt>
                <c:pt idx="9799">
                  <c:v>7.4191925000000003</c:v>
                </c:pt>
                <c:pt idx="9800">
                  <c:v>7.4187106250015988</c:v>
                </c:pt>
                <c:pt idx="9801">
                  <c:v>7.4182437500000002</c:v>
                </c:pt>
                <c:pt idx="9802">
                  <c:v>7.4178924999999998</c:v>
                </c:pt>
                <c:pt idx="9803">
                  <c:v>7.4174949999999997</c:v>
                </c:pt>
                <c:pt idx="9804">
                  <c:v>7.4171100000000001</c:v>
                </c:pt>
                <c:pt idx="9805">
                  <c:v>7.4174656250015989</c:v>
                </c:pt>
                <c:pt idx="9806">
                  <c:v>7.4178125000000001</c:v>
                </c:pt>
                <c:pt idx="9807">
                  <c:v>7.4181487500000003</c:v>
                </c:pt>
                <c:pt idx="9808">
                  <c:v>7.4185281250015986</c:v>
                </c:pt>
                <c:pt idx="9809">
                  <c:v>7.4188974999999999</c:v>
                </c:pt>
                <c:pt idx="9810">
                  <c:v>7.4192574999999996</c:v>
                </c:pt>
                <c:pt idx="9811">
                  <c:v>7.4196737500000003</c:v>
                </c:pt>
                <c:pt idx="9812">
                  <c:v>7.4200675</c:v>
                </c:pt>
                <c:pt idx="9813">
                  <c:v>7.4205249999999996</c:v>
                </c:pt>
                <c:pt idx="9814">
                  <c:v>7.4208999999999996</c:v>
                </c:pt>
                <c:pt idx="9815">
                  <c:v>7.4212381250015991</c:v>
                </c:pt>
                <c:pt idx="9816">
                  <c:v>7.4216231250015987</c:v>
                </c:pt>
                <c:pt idx="9817">
                  <c:v>7.4221012499999999</c:v>
                </c:pt>
                <c:pt idx="9818">
                  <c:v>7.4224893750015992</c:v>
                </c:pt>
                <c:pt idx="9819">
                  <c:v>7.4228312499999998</c:v>
                </c:pt>
                <c:pt idx="9820">
                  <c:v>7.4231806250015993</c:v>
                </c:pt>
                <c:pt idx="9821">
                  <c:v>7.4236075000000001</c:v>
                </c:pt>
                <c:pt idx="9822">
                  <c:v>7.4239837499999997</c:v>
                </c:pt>
                <c:pt idx="9823">
                  <c:v>7.4243306250015992</c:v>
                </c:pt>
                <c:pt idx="9824">
                  <c:v>7.4246981250015986</c:v>
                </c:pt>
                <c:pt idx="9825">
                  <c:v>7.4250468750015992</c:v>
                </c:pt>
                <c:pt idx="9826">
                  <c:v>7.4254337499999998</c:v>
                </c:pt>
                <c:pt idx="9827">
                  <c:v>7.4258024999999996</c:v>
                </c:pt>
                <c:pt idx="9828">
                  <c:v>7.4261356250015993</c:v>
                </c:pt>
                <c:pt idx="9829">
                  <c:v>7.4264868750015989</c:v>
                </c:pt>
                <c:pt idx="9830">
                  <c:v>7.4268175000000003</c:v>
                </c:pt>
                <c:pt idx="9831">
                  <c:v>7.4263118750015993</c:v>
                </c:pt>
                <c:pt idx="9832">
                  <c:v>7.4256906250015993</c:v>
                </c:pt>
                <c:pt idx="9833">
                  <c:v>7.4253537500000002</c:v>
                </c:pt>
                <c:pt idx="9834">
                  <c:v>7.424853125001599</c:v>
                </c:pt>
                <c:pt idx="9835">
                  <c:v>7.4243600000000001</c:v>
                </c:pt>
                <c:pt idx="9836">
                  <c:v>7.4237824999999997</c:v>
                </c:pt>
                <c:pt idx="9837">
                  <c:v>7.4232337499999996</c:v>
                </c:pt>
                <c:pt idx="9838">
                  <c:v>7.422706875001599</c:v>
                </c:pt>
                <c:pt idx="9839">
                  <c:v>7.4222049999999999</c:v>
                </c:pt>
                <c:pt idx="9840">
                  <c:v>7.421755625001599</c:v>
                </c:pt>
                <c:pt idx="9841">
                  <c:v>7.4213337499999996</c:v>
                </c:pt>
                <c:pt idx="9842">
                  <c:v>7.4209562499999997</c:v>
                </c:pt>
                <c:pt idx="9843">
                  <c:v>7.4206293750015986</c:v>
                </c:pt>
                <c:pt idx="9844">
                  <c:v>7.4201356250015991</c:v>
                </c:pt>
                <c:pt idx="9845">
                  <c:v>7.4201712500000001</c:v>
                </c:pt>
                <c:pt idx="9846">
                  <c:v>7.4205024999999996</c:v>
                </c:pt>
                <c:pt idx="9847">
                  <c:v>7.4208375000000002</c:v>
                </c:pt>
                <c:pt idx="9848">
                  <c:v>7.4211749999999999</c:v>
                </c:pt>
                <c:pt idx="9849">
                  <c:v>7.42153375</c:v>
                </c:pt>
                <c:pt idx="9850">
                  <c:v>7.4219299999999997</c:v>
                </c:pt>
                <c:pt idx="9851">
                  <c:v>7.4223506250015987</c:v>
                </c:pt>
                <c:pt idx="9852">
                  <c:v>7.4227150000000002</c:v>
                </c:pt>
                <c:pt idx="9853">
                  <c:v>7.4226331250015987</c:v>
                </c:pt>
                <c:pt idx="9854">
                  <c:v>7.4230068750015992</c:v>
                </c:pt>
                <c:pt idx="9855">
                  <c:v>7.4233968750015986</c:v>
                </c:pt>
                <c:pt idx="9856">
                  <c:v>7.4237362500000001</c:v>
                </c:pt>
                <c:pt idx="9857">
                  <c:v>7.4241650000000003</c:v>
                </c:pt>
                <c:pt idx="9858">
                  <c:v>7.4246518750015991</c:v>
                </c:pt>
                <c:pt idx="9859">
                  <c:v>7.4250912500000004</c:v>
                </c:pt>
                <c:pt idx="9860">
                  <c:v>7.4255518750015987</c:v>
                </c:pt>
                <c:pt idx="9861">
                  <c:v>7.4259599999999999</c:v>
                </c:pt>
                <c:pt idx="9862">
                  <c:v>7.4263256250015992</c:v>
                </c:pt>
                <c:pt idx="9863">
                  <c:v>7.426823125001599</c:v>
                </c:pt>
                <c:pt idx="9864">
                  <c:v>7.4271993750015994</c:v>
                </c:pt>
                <c:pt idx="9865">
                  <c:v>7.427575</c:v>
                </c:pt>
                <c:pt idx="9866">
                  <c:v>7.4279837500000001</c:v>
                </c:pt>
                <c:pt idx="9867">
                  <c:v>7.4283237499999997</c:v>
                </c:pt>
                <c:pt idx="9868">
                  <c:v>7.428653125001599</c:v>
                </c:pt>
                <c:pt idx="9869">
                  <c:v>7.42857375</c:v>
                </c:pt>
                <c:pt idx="9870">
                  <c:v>7.4289493750015989</c:v>
                </c:pt>
                <c:pt idx="9871">
                  <c:v>7.4293624999999999</c:v>
                </c:pt>
                <c:pt idx="9872">
                  <c:v>7.42974625</c:v>
                </c:pt>
                <c:pt idx="9873">
                  <c:v>7.4293506250015993</c:v>
                </c:pt>
                <c:pt idx="9874">
                  <c:v>7.4289793750015987</c:v>
                </c:pt>
                <c:pt idx="9875">
                  <c:v>7.428641875001599</c:v>
                </c:pt>
                <c:pt idx="9876">
                  <c:v>7.4283074999999998</c:v>
                </c:pt>
                <c:pt idx="9877">
                  <c:v>7.4284743750015991</c:v>
                </c:pt>
                <c:pt idx="9878">
                  <c:v>7.4285800000000002</c:v>
                </c:pt>
                <c:pt idx="9879">
                  <c:v>7.4286168750015991</c:v>
                </c:pt>
                <c:pt idx="9880">
                  <c:v>7.4289418750015992</c:v>
                </c:pt>
                <c:pt idx="9881">
                  <c:v>7.4292699999999998</c:v>
                </c:pt>
                <c:pt idx="9882">
                  <c:v>7.4297306250015991</c:v>
                </c:pt>
                <c:pt idx="9883">
                  <c:v>7.4301718750015988</c:v>
                </c:pt>
                <c:pt idx="9884">
                  <c:v>7.4305181250015986</c:v>
                </c:pt>
                <c:pt idx="9885">
                  <c:v>7.43087125</c:v>
                </c:pt>
                <c:pt idx="9886">
                  <c:v>7.4312143750015993</c:v>
                </c:pt>
                <c:pt idx="9887">
                  <c:v>7.4316456250015994</c:v>
                </c:pt>
                <c:pt idx="9888">
                  <c:v>7.4321156250015994</c:v>
                </c:pt>
                <c:pt idx="9889">
                  <c:v>7.4325581250015986</c:v>
                </c:pt>
                <c:pt idx="9890">
                  <c:v>7.4329274999999999</c:v>
                </c:pt>
                <c:pt idx="9891">
                  <c:v>7.4333175000000002</c:v>
                </c:pt>
                <c:pt idx="9892">
                  <c:v>7.4337131250015993</c:v>
                </c:pt>
                <c:pt idx="9893">
                  <c:v>7.4341474999999999</c:v>
                </c:pt>
                <c:pt idx="9894">
                  <c:v>7.4344693750015987</c:v>
                </c:pt>
                <c:pt idx="9895">
                  <c:v>7.4348406250015993</c:v>
                </c:pt>
                <c:pt idx="9896">
                  <c:v>7.4352543750015991</c:v>
                </c:pt>
                <c:pt idx="9897">
                  <c:v>7.4356543750015991</c:v>
                </c:pt>
                <c:pt idx="9898">
                  <c:v>7.4361487500000001</c:v>
                </c:pt>
                <c:pt idx="9899">
                  <c:v>7.4365474999999996</c:v>
                </c:pt>
                <c:pt idx="9900">
                  <c:v>7.4368987500000001</c:v>
                </c:pt>
                <c:pt idx="9901">
                  <c:v>7.4372593750015987</c:v>
                </c:pt>
                <c:pt idx="9902">
                  <c:v>7.4368593750015988</c:v>
                </c:pt>
                <c:pt idx="9903">
                  <c:v>7.4364218750015993</c:v>
                </c:pt>
                <c:pt idx="9904">
                  <c:v>7.4360731250015988</c:v>
                </c:pt>
                <c:pt idx="9905">
                  <c:v>7.4357487500000001</c:v>
                </c:pt>
                <c:pt idx="9906">
                  <c:v>7.4353562499999999</c:v>
                </c:pt>
                <c:pt idx="9907">
                  <c:v>7.4349487500000002</c:v>
                </c:pt>
                <c:pt idx="9908">
                  <c:v>7.4345606250015992</c:v>
                </c:pt>
                <c:pt idx="9909">
                  <c:v>7.4341781250015986</c:v>
                </c:pt>
                <c:pt idx="9910">
                  <c:v>7.4338262500000001</c:v>
                </c:pt>
                <c:pt idx="9911">
                  <c:v>7.4331887500000002</c:v>
                </c:pt>
                <c:pt idx="9912">
                  <c:v>7.4326681250015989</c:v>
                </c:pt>
                <c:pt idx="9913">
                  <c:v>7.4321493750015986</c:v>
                </c:pt>
                <c:pt idx="9914">
                  <c:v>7.4317225000000002</c:v>
                </c:pt>
                <c:pt idx="9915">
                  <c:v>7.4310743750015993</c:v>
                </c:pt>
                <c:pt idx="9916">
                  <c:v>7.4304612499999996</c:v>
                </c:pt>
                <c:pt idx="9917">
                  <c:v>7.4298287500000004</c:v>
                </c:pt>
                <c:pt idx="9918">
                  <c:v>7.4291774999999998</c:v>
                </c:pt>
                <c:pt idx="9919">
                  <c:v>7.4288212500000004</c:v>
                </c:pt>
                <c:pt idx="9920">
                  <c:v>7.4283056250015989</c:v>
                </c:pt>
                <c:pt idx="9921">
                  <c:v>7.4278325000000001</c:v>
                </c:pt>
                <c:pt idx="9922">
                  <c:v>7.4278312499999997</c:v>
                </c:pt>
                <c:pt idx="9923">
                  <c:v>7.4274649999999998</c:v>
                </c:pt>
                <c:pt idx="9924">
                  <c:v>7.4271093750015993</c:v>
                </c:pt>
                <c:pt idx="9925">
                  <c:v>7.4274637500000003</c:v>
                </c:pt>
                <c:pt idx="9926">
                  <c:v>7.4279318750015992</c:v>
                </c:pt>
                <c:pt idx="9927">
                  <c:v>7.42831625</c:v>
                </c:pt>
                <c:pt idx="9928">
                  <c:v>7.4286787500000004</c:v>
                </c:pt>
                <c:pt idx="9929">
                  <c:v>7.4290143750015991</c:v>
                </c:pt>
                <c:pt idx="9930">
                  <c:v>7.4293643750015992</c:v>
                </c:pt>
                <c:pt idx="9931">
                  <c:v>7.4297112500000004</c:v>
                </c:pt>
                <c:pt idx="9932">
                  <c:v>7.43016875</c:v>
                </c:pt>
                <c:pt idx="9933">
                  <c:v>7.4305406250015986</c:v>
                </c:pt>
                <c:pt idx="9934">
                  <c:v>7.430883125001599</c:v>
                </c:pt>
                <c:pt idx="9935">
                  <c:v>7.4312449999999997</c:v>
                </c:pt>
                <c:pt idx="9936">
                  <c:v>7.4316056250015992</c:v>
                </c:pt>
                <c:pt idx="9937">
                  <c:v>7.4320362500000003</c:v>
                </c:pt>
                <c:pt idx="9938">
                  <c:v>7.4323981250015994</c:v>
                </c:pt>
                <c:pt idx="9939">
                  <c:v>7.4327800000000002</c:v>
                </c:pt>
                <c:pt idx="9940">
                  <c:v>7.4332212499999999</c:v>
                </c:pt>
                <c:pt idx="9941">
                  <c:v>7.4336374999999997</c:v>
                </c:pt>
                <c:pt idx="9942">
                  <c:v>7.4340425000000003</c:v>
                </c:pt>
                <c:pt idx="9943">
                  <c:v>7.434366875001599</c:v>
                </c:pt>
                <c:pt idx="9944">
                  <c:v>7.4347481250015992</c:v>
                </c:pt>
                <c:pt idx="9945">
                  <c:v>7.4345256250015987</c:v>
                </c:pt>
                <c:pt idx="9946">
                  <c:v>7.4341637499999997</c:v>
                </c:pt>
                <c:pt idx="9947">
                  <c:v>7.4337381250015993</c:v>
                </c:pt>
                <c:pt idx="9948">
                  <c:v>7.4337506250015988</c:v>
                </c:pt>
                <c:pt idx="9949">
                  <c:v>7.4339674999999996</c:v>
                </c:pt>
                <c:pt idx="9950">
                  <c:v>7.4343000000000004</c:v>
                </c:pt>
                <c:pt idx="9951">
                  <c:v>7.4346837499999996</c:v>
                </c:pt>
                <c:pt idx="9952">
                  <c:v>7.4350968750015989</c:v>
                </c:pt>
                <c:pt idx="9953">
                  <c:v>7.4355349999999998</c:v>
                </c:pt>
                <c:pt idx="9954">
                  <c:v>7.4359149999999996</c:v>
                </c:pt>
                <c:pt idx="9955">
                  <c:v>7.4362868750015991</c:v>
                </c:pt>
                <c:pt idx="9956">
                  <c:v>7.4366393750015991</c:v>
                </c:pt>
                <c:pt idx="9957">
                  <c:v>7.4370099999999999</c:v>
                </c:pt>
                <c:pt idx="9958">
                  <c:v>7.4374275000000001</c:v>
                </c:pt>
                <c:pt idx="9959">
                  <c:v>7.4378362500000001</c:v>
                </c:pt>
                <c:pt idx="9960">
                  <c:v>7.43816875</c:v>
                </c:pt>
                <c:pt idx="9961">
                  <c:v>7.4384899999999998</c:v>
                </c:pt>
                <c:pt idx="9962">
                  <c:v>7.4388800000000002</c:v>
                </c:pt>
                <c:pt idx="9963">
                  <c:v>7.4392562499999997</c:v>
                </c:pt>
                <c:pt idx="9964">
                  <c:v>7.439739375001599</c:v>
                </c:pt>
                <c:pt idx="9965">
                  <c:v>7.4400768750015986</c:v>
                </c:pt>
                <c:pt idx="9966">
                  <c:v>7.4398650000000002</c:v>
                </c:pt>
                <c:pt idx="9967">
                  <c:v>7.4396818750015994</c:v>
                </c:pt>
                <c:pt idx="9968">
                  <c:v>7.4396250000000004</c:v>
                </c:pt>
                <c:pt idx="9969">
                  <c:v>7.4392212500000001</c:v>
                </c:pt>
                <c:pt idx="9970">
                  <c:v>7.4387243750015992</c:v>
                </c:pt>
                <c:pt idx="9971">
                  <c:v>7.4383181250015991</c:v>
                </c:pt>
                <c:pt idx="9972">
                  <c:v>7.4378606250015986</c:v>
                </c:pt>
                <c:pt idx="9973">
                  <c:v>7.4373731250015993</c:v>
                </c:pt>
                <c:pt idx="9974">
                  <c:v>7.4369375</c:v>
                </c:pt>
                <c:pt idx="9975">
                  <c:v>7.4365525000000003</c:v>
                </c:pt>
                <c:pt idx="9976">
                  <c:v>7.4359937499999997</c:v>
                </c:pt>
                <c:pt idx="9977">
                  <c:v>7.4354550000000001</c:v>
                </c:pt>
                <c:pt idx="9978">
                  <c:v>7.434929375001599</c:v>
                </c:pt>
                <c:pt idx="9979">
                  <c:v>7.4345743750015991</c:v>
                </c:pt>
                <c:pt idx="9980">
                  <c:v>7.434201875001599</c:v>
                </c:pt>
                <c:pt idx="9981">
                  <c:v>7.4341856250015992</c:v>
                </c:pt>
                <c:pt idx="9982">
                  <c:v>7.4345187499999996</c:v>
                </c:pt>
                <c:pt idx="9983">
                  <c:v>7.4348512500000004</c:v>
                </c:pt>
                <c:pt idx="9984">
                  <c:v>7.4353175</c:v>
                </c:pt>
                <c:pt idx="9985">
                  <c:v>7.4358243750015989</c:v>
                </c:pt>
                <c:pt idx="9986">
                  <c:v>7.4361462500000002</c:v>
                </c:pt>
                <c:pt idx="9987">
                  <c:v>7.4365775000000003</c:v>
                </c:pt>
                <c:pt idx="9988">
                  <c:v>7.4370018750015987</c:v>
                </c:pt>
                <c:pt idx="9989">
                  <c:v>7.4373812499999996</c:v>
                </c:pt>
                <c:pt idx="9990">
                  <c:v>7.4377718750015989</c:v>
                </c:pt>
                <c:pt idx="9991">
                  <c:v>7.4381568750015994</c:v>
                </c:pt>
                <c:pt idx="9992">
                  <c:v>7.4386181250015992</c:v>
                </c:pt>
                <c:pt idx="9993">
                  <c:v>7.4389393750015991</c:v>
                </c:pt>
                <c:pt idx="9994">
                  <c:v>7.4394299999999998</c:v>
                </c:pt>
                <c:pt idx="9995">
                  <c:v>7.4397968750015986</c:v>
                </c:pt>
                <c:pt idx="9996">
                  <c:v>7.4402168750015987</c:v>
                </c:pt>
                <c:pt idx="9997">
                  <c:v>7.4406368750015988</c:v>
                </c:pt>
                <c:pt idx="9998">
                  <c:v>7.4410724999999998</c:v>
                </c:pt>
                <c:pt idx="9999">
                  <c:v>7.4414018750015991</c:v>
                </c:pt>
                <c:pt idx="10000">
                  <c:v>7.4417943750015993</c:v>
                </c:pt>
                <c:pt idx="10001">
                  <c:v>7.4421368750015988</c:v>
                </c:pt>
                <c:pt idx="10002">
                  <c:v>7.4424868750015989</c:v>
                </c:pt>
                <c:pt idx="10003">
                  <c:v>7.4428393750015989</c:v>
                </c:pt>
                <c:pt idx="10004">
                  <c:v>7.4432368750015989</c:v>
                </c:pt>
                <c:pt idx="10005">
                  <c:v>7.4436074999999997</c:v>
                </c:pt>
                <c:pt idx="10006">
                  <c:v>7.4439912499999998</c:v>
                </c:pt>
                <c:pt idx="10007">
                  <c:v>7.4443687499999998</c:v>
                </c:pt>
                <c:pt idx="10008">
                  <c:v>7.444781875001599</c:v>
                </c:pt>
                <c:pt idx="10009">
                  <c:v>7.4451068750015992</c:v>
                </c:pt>
                <c:pt idx="10010">
                  <c:v>7.4447468750015986</c:v>
                </c:pt>
                <c:pt idx="10011">
                  <c:v>7.4448575000000003</c:v>
                </c:pt>
                <c:pt idx="10012">
                  <c:v>7.4446818750015993</c:v>
                </c:pt>
                <c:pt idx="10013">
                  <c:v>7.4443512500000004</c:v>
                </c:pt>
                <c:pt idx="10014">
                  <c:v>7.4439781250015988</c:v>
                </c:pt>
                <c:pt idx="10015">
                  <c:v>7.4435824999999998</c:v>
                </c:pt>
                <c:pt idx="10016">
                  <c:v>7.4431687499999999</c:v>
                </c:pt>
                <c:pt idx="10017">
                  <c:v>7.4433049999999996</c:v>
                </c:pt>
                <c:pt idx="10018">
                  <c:v>7.4436481250015989</c:v>
                </c:pt>
                <c:pt idx="10019">
                  <c:v>7.4435693750015988</c:v>
                </c:pt>
                <c:pt idx="10020">
                  <c:v>7.4432</c:v>
                </c:pt>
                <c:pt idx="10021">
                  <c:v>7.4428349999999996</c:v>
                </c:pt>
                <c:pt idx="10022">
                  <c:v>7.443175625001599</c:v>
                </c:pt>
                <c:pt idx="10023">
                  <c:v>7.44330625</c:v>
                </c:pt>
                <c:pt idx="10024">
                  <c:v>7.443480625001599</c:v>
                </c:pt>
                <c:pt idx="10025">
                  <c:v>7.4437974999999996</c:v>
                </c:pt>
                <c:pt idx="10026">
                  <c:v>7.4441618750015994</c:v>
                </c:pt>
                <c:pt idx="10027">
                  <c:v>7.4445056250015993</c:v>
                </c:pt>
                <c:pt idx="10028">
                  <c:v>7.4448687500000004</c:v>
                </c:pt>
                <c:pt idx="10029">
                  <c:v>7.4452437500000004</c:v>
                </c:pt>
                <c:pt idx="10030">
                  <c:v>7.4448531250015986</c:v>
                </c:pt>
                <c:pt idx="10031">
                  <c:v>7.4447793750015991</c:v>
                </c:pt>
                <c:pt idx="10032">
                  <c:v>7.4451056250015988</c:v>
                </c:pt>
                <c:pt idx="10033">
                  <c:v>7.44546625</c:v>
                </c:pt>
                <c:pt idx="10034">
                  <c:v>7.4458112500000002</c:v>
                </c:pt>
                <c:pt idx="10035">
                  <c:v>7.4454806250015988</c:v>
                </c:pt>
                <c:pt idx="10036">
                  <c:v>7.4450506250015991</c:v>
                </c:pt>
                <c:pt idx="10037">
                  <c:v>7.4445449999999997</c:v>
                </c:pt>
                <c:pt idx="10038">
                  <c:v>7.443903125001599</c:v>
                </c:pt>
                <c:pt idx="10039">
                  <c:v>7.4433625000000001</c:v>
                </c:pt>
                <c:pt idx="10040">
                  <c:v>7.4428999999999998</c:v>
                </c:pt>
                <c:pt idx="10041">
                  <c:v>7.4425081250015994</c:v>
                </c:pt>
                <c:pt idx="10042">
                  <c:v>7.4421412499999997</c:v>
                </c:pt>
                <c:pt idx="10043">
                  <c:v>7.4424337500000002</c:v>
                </c:pt>
                <c:pt idx="10044">
                  <c:v>7.4420962499999996</c:v>
                </c:pt>
                <c:pt idx="10045">
                  <c:v>7.4425143750015987</c:v>
                </c:pt>
                <c:pt idx="10046">
                  <c:v>7.4428450000000002</c:v>
                </c:pt>
                <c:pt idx="10047">
                  <c:v>7.4431837500000002</c:v>
                </c:pt>
                <c:pt idx="10048">
                  <c:v>7.4435112500000002</c:v>
                </c:pt>
                <c:pt idx="10049">
                  <c:v>7.4438468750015989</c:v>
                </c:pt>
                <c:pt idx="10050">
                  <c:v>7.4443543750015992</c:v>
                </c:pt>
                <c:pt idx="10051">
                  <c:v>7.44476125</c:v>
                </c:pt>
                <c:pt idx="10052">
                  <c:v>7.445181875001599</c:v>
                </c:pt>
                <c:pt idx="10053">
                  <c:v>7.4455237500000004</c:v>
                </c:pt>
                <c:pt idx="10054">
                  <c:v>7.4459181250015991</c:v>
                </c:pt>
                <c:pt idx="10055">
                  <c:v>7.4463150000000002</c:v>
                </c:pt>
                <c:pt idx="10056">
                  <c:v>7.4466731250015989</c:v>
                </c:pt>
                <c:pt idx="10057">
                  <c:v>7.4470012499999996</c:v>
                </c:pt>
                <c:pt idx="10058">
                  <c:v>7.447434375001599</c:v>
                </c:pt>
                <c:pt idx="10059">
                  <c:v>7.4479368750015986</c:v>
                </c:pt>
                <c:pt idx="10060">
                  <c:v>7.4483456250015987</c:v>
                </c:pt>
                <c:pt idx="10061">
                  <c:v>7.4486793750015989</c:v>
                </c:pt>
                <c:pt idx="10062">
                  <c:v>7.4490175000000001</c:v>
                </c:pt>
                <c:pt idx="10063">
                  <c:v>7.4494037500000001</c:v>
                </c:pt>
                <c:pt idx="10064">
                  <c:v>7.4497625000000003</c:v>
                </c:pt>
                <c:pt idx="10065">
                  <c:v>7.4487050000000004</c:v>
                </c:pt>
                <c:pt idx="10066">
                  <c:v>7.4466299999999999</c:v>
                </c:pt>
                <c:pt idx="10067">
                  <c:v>7.4441612499999996</c:v>
                </c:pt>
                <c:pt idx="10068">
                  <c:v>7.4414268750015991</c:v>
                </c:pt>
                <c:pt idx="10069">
                  <c:v>7.4382556250015988</c:v>
                </c:pt>
                <c:pt idx="10070">
                  <c:v>7.4348074999999998</c:v>
                </c:pt>
                <c:pt idx="10071">
                  <c:v>7.4311662500000004</c:v>
                </c:pt>
                <c:pt idx="10072">
                  <c:v>7.4273262500000001</c:v>
                </c:pt>
                <c:pt idx="10073">
                  <c:v>7.4233437499999999</c:v>
                </c:pt>
                <c:pt idx="10074">
                  <c:v>7.4192462499999996</c:v>
                </c:pt>
                <c:pt idx="10075">
                  <c:v>7.4163674999999998</c:v>
                </c:pt>
                <c:pt idx="10076">
                  <c:v>7.4141131250015988</c:v>
                </c:pt>
                <c:pt idx="10077">
                  <c:v>7.4122156250015987</c:v>
                </c:pt>
                <c:pt idx="10078">
                  <c:v>7.410529375001599</c:v>
                </c:pt>
                <c:pt idx="10079">
                  <c:v>7.4092306250015989</c:v>
                </c:pt>
                <c:pt idx="10080">
                  <c:v>7.408175</c:v>
                </c:pt>
                <c:pt idx="10081">
                  <c:v>7.4072618750015993</c:v>
                </c:pt>
                <c:pt idx="10082">
                  <c:v>7.4064662500000003</c:v>
                </c:pt>
                <c:pt idx="10083">
                  <c:v>7.4058668750015988</c:v>
                </c:pt>
                <c:pt idx="10084">
                  <c:v>7.4053199999999997</c:v>
                </c:pt>
                <c:pt idx="10085">
                  <c:v>7.4048756250015986</c:v>
                </c:pt>
                <c:pt idx="10086">
                  <c:v>7.4045037499999999</c:v>
                </c:pt>
                <c:pt idx="10087">
                  <c:v>7.4041793750015987</c:v>
                </c:pt>
                <c:pt idx="10088">
                  <c:v>7.4036606250015993</c:v>
                </c:pt>
                <c:pt idx="10089">
                  <c:v>7.4032662499999997</c:v>
                </c:pt>
                <c:pt idx="10090">
                  <c:v>7.4028887499999998</c:v>
                </c:pt>
                <c:pt idx="10091">
                  <c:v>7.4024018750015994</c:v>
                </c:pt>
                <c:pt idx="10092">
                  <c:v>7.40203875</c:v>
                </c:pt>
                <c:pt idx="10093">
                  <c:v>7.4016887499999999</c:v>
                </c:pt>
                <c:pt idx="10094">
                  <c:v>7.4013475</c:v>
                </c:pt>
                <c:pt idx="10095">
                  <c:v>7.4014906250015988</c:v>
                </c:pt>
                <c:pt idx="10096">
                  <c:v>7.4018424999999999</c:v>
                </c:pt>
                <c:pt idx="10097">
                  <c:v>7.402176875001599</c:v>
                </c:pt>
                <c:pt idx="10098">
                  <c:v>7.4025343750015988</c:v>
                </c:pt>
                <c:pt idx="10099">
                  <c:v>7.4028743750015993</c:v>
                </c:pt>
                <c:pt idx="10100">
                  <c:v>7.4032762500000002</c:v>
                </c:pt>
                <c:pt idx="10101">
                  <c:v>7.4036418750015986</c:v>
                </c:pt>
                <c:pt idx="10102">
                  <c:v>7.4040856250015992</c:v>
                </c:pt>
                <c:pt idx="10103">
                  <c:v>7.4043568750015991</c:v>
                </c:pt>
                <c:pt idx="10104">
                  <c:v>7.4040312500000001</c:v>
                </c:pt>
                <c:pt idx="10105">
                  <c:v>7.4040331250015994</c:v>
                </c:pt>
                <c:pt idx="10106">
                  <c:v>7.4043900000000002</c:v>
                </c:pt>
                <c:pt idx="10107">
                  <c:v>7.4047324999999997</c:v>
                </c:pt>
                <c:pt idx="10108">
                  <c:v>7.40506625</c:v>
                </c:pt>
                <c:pt idx="10109">
                  <c:v>7.4054106250015987</c:v>
                </c:pt>
                <c:pt idx="10110">
                  <c:v>7.4058437499999998</c:v>
                </c:pt>
                <c:pt idx="10111">
                  <c:v>7.4062268750015994</c:v>
                </c:pt>
                <c:pt idx="10112">
                  <c:v>7.4066824999999996</c:v>
                </c:pt>
                <c:pt idx="10113">
                  <c:v>7.4070668750015987</c:v>
                </c:pt>
                <c:pt idx="10114">
                  <c:v>7.4074106250015994</c:v>
                </c:pt>
                <c:pt idx="10115">
                  <c:v>7.4077362500000001</c:v>
                </c:pt>
                <c:pt idx="10116">
                  <c:v>7.4080587500000004</c:v>
                </c:pt>
                <c:pt idx="10117">
                  <c:v>7.4084012499999998</c:v>
                </c:pt>
                <c:pt idx="10118">
                  <c:v>7.4087337499999997</c:v>
                </c:pt>
                <c:pt idx="10119">
                  <c:v>7.4090806250015993</c:v>
                </c:pt>
                <c:pt idx="10120">
                  <c:v>7.4094418750015993</c:v>
                </c:pt>
                <c:pt idx="10121">
                  <c:v>7.4097968750015992</c:v>
                </c:pt>
                <c:pt idx="10122">
                  <c:v>7.4097274999999998</c:v>
                </c:pt>
                <c:pt idx="10123">
                  <c:v>7.4094931250015987</c:v>
                </c:pt>
                <c:pt idx="10124">
                  <c:v>7.4090037500000001</c:v>
                </c:pt>
                <c:pt idx="10125">
                  <c:v>7.4084718750015988</c:v>
                </c:pt>
                <c:pt idx="10126">
                  <c:v>7.4078324999999996</c:v>
                </c:pt>
                <c:pt idx="10127">
                  <c:v>7.4073906250015993</c:v>
                </c:pt>
                <c:pt idx="10128">
                  <c:v>7.4070306250015987</c:v>
                </c:pt>
                <c:pt idx="10129">
                  <c:v>7.4066799999999997</c:v>
                </c:pt>
                <c:pt idx="10130">
                  <c:v>7.4063262500000002</c:v>
                </c:pt>
                <c:pt idx="10131">
                  <c:v>7.4059256250015988</c:v>
                </c:pt>
                <c:pt idx="10132">
                  <c:v>7.4055693750015994</c:v>
                </c:pt>
                <c:pt idx="10133">
                  <c:v>7.4052131250015991</c:v>
                </c:pt>
                <c:pt idx="10134">
                  <c:v>7.4055362499999999</c:v>
                </c:pt>
                <c:pt idx="10135">
                  <c:v>7.4059925</c:v>
                </c:pt>
                <c:pt idx="10136">
                  <c:v>7.4056943750015991</c:v>
                </c:pt>
                <c:pt idx="10137">
                  <c:v>7.4053193750015991</c:v>
                </c:pt>
                <c:pt idx="10138">
                  <c:v>7.4056931250015987</c:v>
                </c:pt>
                <c:pt idx="10139">
                  <c:v>7.4060256250015986</c:v>
                </c:pt>
                <c:pt idx="10140">
                  <c:v>7.406401875001599</c:v>
                </c:pt>
                <c:pt idx="10141">
                  <c:v>7.4069037499999997</c:v>
                </c:pt>
                <c:pt idx="10142">
                  <c:v>7.4073481250015991</c:v>
                </c:pt>
                <c:pt idx="10143">
                  <c:v>7.4076837500000003</c:v>
                </c:pt>
                <c:pt idx="10144">
                  <c:v>7.4081118750015991</c:v>
                </c:pt>
                <c:pt idx="10145">
                  <c:v>7.4086631250015991</c:v>
                </c:pt>
                <c:pt idx="10146">
                  <c:v>7.4090456250015988</c:v>
                </c:pt>
                <c:pt idx="10147">
                  <c:v>7.4090681250015988</c:v>
                </c:pt>
                <c:pt idx="10148">
                  <c:v>7.4094356250015991</c:v>
                </c:pt>
                <c:pt idx="10149">
                  <c:v>7.4098406250015989</c:v>
                </c:pt>
                <c:pt idx="10150">
                  <c:v>7.4102550000000003</c:v>
                </c:pt>
                <c:pt idx="10151">
                  <c:v>7.4106174999999999</c:v>
                </c:pt>
                <c:pt idx="10152">
                  <c:v>7.4110537499999998</c:v>
                </c:pt>
                <c:pt idx="10153">
                  <c:v>7.4114674999999997</c:v>
                </c:pt>
                <c:pt idx="10154">
                  <c:v>7.4112968750015993</c:v>
                </c:pt>
                <c:pt idx="10155">
                  <c:v>7.4108556250015987</c:v>
                </c:pt>
                <c:pt idx="10156">
                  <c:v>7.41039125</c:v>
                </c:pt>
                <c:pt idx="10157">
                  <c:v>7.4099393750015992</c:v>
                </c:pt>
                <c:pt idx="10158">
                  <c:v>7.4095912500000001</c:v>
                </c:pt>
                <c:pt idx="10159">
                  <c:v>7.4092431250015993</c:v>
                </c:pt>
                <c:pt idx="10160">
                  <c:v>7.4090274999999997</c:v>
                </c:pt>
                <c:pt idx="10161">
                  <c:v>7.4094081250015993</c:v>
                </c:pt>
                <c:pt idx="10162">
                  <c:v>7.4098531250015993</c:v>
                </c:pt>
                <c:pt idx="10163">
                  <c:v>7.4102887500000003</c:v>
                </c:pt>
                <c:pt idx="10164">
                  <c:v>7.4107318750015994</c:v>
                </c:pt>
                <c:pt idx="10165">
                  <c:v>7.4110800000000001</c:v>
                </c:pt>
                <c:pt idx="10166">
                  <c:v>7.4115243750015987</c:v>
                </c:pt>
                <c:pt idx="10167">
                  <c:v>7.4118575</c:v>
                </c:pt>
                <c:pt idx="10168">
                  <c:v>7.412196875001599</c:v>
                </c:pt>
                <c:pt idx="10169">
                  <c:v>7.4125399999999999</c:v>
                </c:pt>
                <c:pt idx="10170">
                  <c:v>7.413005625001599</c:v>
                </c:pt>
                <c:pt idx="10171">
                  <c:v>7.4133399999999998</c:v>
                </c:pt>
                <c:pt idx="10172">
                  <c:v>7.4136612499999996</c:v>
                </c:pt>
                <c:pt idx="10173">
                  <c:v>7.4139856250015992</c:v>
                </c:pt>
                <c:pt idx="10174">
                  <c:v>7.4143831250015992</c:v>
                </c:pt>
                <c:pt idx="10175">
                  <c:v>7.414776875001599</c:v>
                </c:pt>
                <c:pt idx="10176">
                  <c:v>7.4151662500000004</c:v>
                </c:pt>
                <c:pt idx="10177">
                  <c:v>7.4155112499999998</c:v>
                </c:pt>
                <c:pt idx="10178">
                  <c:v>7.4159206250015988</c:v>
                </c:pt>
                <c:pt idx="10179">
                  <c:v>7.4162774999999996</c:v>
                </c:pt>
                <c:pt idx="10180">
                  <c:v>7.416618125001599</c:v>
                </c:pt>
                <c:pt idx="10181">
                  <c:v>7.4169562500000001</c:v>
                </c:pt>
                <c:pt idx="10182">
                  <c:v>7.4173556250015986</c:v>
                </c:pt>
                <c:pt idx="10183">
                  <c:v>7.4176950000000001</c:v>
                </c:pt>
                <c:pt idx="10184">
                  <c:v>7.4180606250015986</c:v>
                </c:pt>
                <c:pt idx="10185">
                  <c:v>7.4184493750015994</c:v>
                </c:pt>
                <c:pt idx="10186">
                  <c:v>7.4187743750015986</c:v>
                </c:pt>
                <c:pt idx="10187">
                  <c:v>7.41918875</c:v>
                </c:pt>
                <c:pt idx="10188">
                  <c:v>7.4187781250015989</c:v>
                </c:pt>
                <c:pt idx="10189">
                  <c:v>7.4183506250015991</c:v>
                </c:pt>
                <c:pt idx="10190">
                  <c:v>7.4179831250015988</c:v>
                </c:pt>
                <c:pt idx="10191">
                  <c:v>7.4173299999999998</c:v>
                </c:pt>
                <c:pt idx="10192">
                  <c:v>7.4169124999999996</c:v>
                </c:pt>
                <c:pt idx="10193">
                  <c:v>7.4164675000000004</c:v>
                </c:pt>
                <c:pt idx="10194">
                  <c:v>7.4160237499999999</c:v>
                </c:pt>
                <c:pt idx="10195">
                  <c:v>7.4155887500000004</c:v>
                </c:pt>
                <c:pt idx="10196">
                  <c:v>7.4151499999999997</c:v>
                </c:pt>
                <c:pt idx="10197">
                  <c:v>7.4147162499999997</c:v>
                </c:pt>
                <c:pt idx="10198">
                  <c:v>7.4142456250015991</c:v>
                </c:pt>
                <c:pt idx="10199">
                  <c:v>7.4138462499999997</c:v>
                </c:pt>
                <c:pt idx="10200">
                  <c:v>7.41351125</c:v>
                </c:pt>
                <c:pt idx="10201">
                  <c:v>7.4131574999999996</c:v>
                </c:pt>
                <c:pt idx="10202">
                  <c:v>7.4128375000000002</c:v>
                </c:pt>
                <c:pt idx="10203">
                  <c:v>7.4123043750015993</c:v>
                </c:pt>
                <c:pt idx="10204">
                  <c:v>7.4117775000000004</c:v>
                </c:pt>
                <c:pt idx="10205">
                  <c:v>7.4113831250015991</c:v>
                </c:pt>
                <c:pt idx="10206">
                  <c:v>7.4109856250015991</c:v>
                </c:pt>
                <c:pt idx="10207">
                  <c:v>7.4113674999999999</c:v>
                </c:pt>
                <c:pt idx="10208">
                  <c:v>7.4117406250015989</c:v>
                </c:pt>
                <c:pt idx="10209">
                  <c:v>7.4121418750015993</c:v>
                </c:pt>
                <c:pt idx="10210">
                  <c:v>7.4125381250015989</c:v>
                </c:pt>
                <c:pt idx="10211">
                  <c:v>7.4130174999999996</c:v>
                </c:pt>
                <c:pt idx="10212">
                  <c:v>7.4134200000000003</c:v>
                </c:pt>
                <c:pt idx="10213">
                  <c:v>7.4138950000000001</c:v>
                </c:pt>
                <c:pt idx="10214">
                  <c:v>7.4142450000000002</c:v>
                </c:pt>
                <c:pt idx="10215">
                  <c:v>7.4146349999999996</c:v>
                </c:pt>
                <c:pt idx="10216">
                  <c:v>7.4150187499999998</c:v>
                </c:pt>
                <c:pt idx="10217">
                  <c:v>7.4153768750015994</c:v>
                </c:pt>
                <c:pt idx="10218">
                  <c:v>7.415705</c:v>
                </c:pt>
                <c:pt idx="10219">
                  <c:v>7.4161206250015992</c:v>
                </c:pt>
                <c:pt idx="10220">
                  <c:v>7.4164424999999996</c:v>
                </c:pt>
                <c:pt idx="10221">
                  <c:v>7.4168068750015994</c:v>
                </c:pt>
                <c:pt idx="10222">
                  <c:v>7.41721875</c:v>
                </c:pt>
                <c:pt idx="10223">
                  <c:v>7.4176462499999998</c:v>
                </c:pt>
                <c:pt idx="10224">
                  <c:v>7.4181137499999998</c:v>
                </c:pt>
                <c:pt idx="10225">
                  <c:v>7.4184824999999996</c:v>
                </c:pt>
                <c:pt idx="10226">
                  <c:v>7.4189437500000004</c:v>
                </c:pt>
                <c:pt idx="10227">
                  <c:v>7.4194268750015988</c:v>
                </c:pt>
                <c:pt idx="10228">
                  <c:v>7.41979875</c:v>
                </c:pt>
                <c:pt idx="10229">
                  <c:v>7.4201943750015991</c:v>
                </c:pt>
                <c:pt idx="10230">
                  <c:v>7.4206487499999998</c:v>
                </c:pt>
                <c:pt idx="10231">
                  <c:v>7.4210818750015992</c:v>
                </c:pt>
                <c:pt idx="10232">
                  <c:v>7.4215068750015991</c:v>
                </c:pt>
                <c:pt idx="10233">
                  <c:v>7.4218900000000003</c:v>
                </c:pt>
                <c:pt idx="10234">
                  <c:v>7.42223875</c:v>
                </c:pt>
                <c:pt idx="10235">
                  <c:v>7.4220781250015992</c:v>
                </c:pt>
                <c:pt idx="10236">
                  <c:v>7.4218468750015987</c:v>
                </c:pt>
                <c:pt idx="10237">
                  <c:v>7.4221806250015989</c:v>
                </c:pt>
                <c:pt idx="10238">
                  <c:v>7.42171</c:v>
                </c:pt>
                <c:pt idx="10239">
                  <c:v>7.4213731250015993</c:v>
                </c:pt>
                <c:pt idx="10240">
                  <c:v>7.4209743750015988</c:v>
                </c:pt>
                <c:pt idx="10241">
                  <c:v>7.42061875</c:v>
                </c:pt>
                <c:pt idx="10242">
                  <c:v>7.4202062499999997</c:v>
                </c:pt>
                <c:pt idx="10243">
                  <c:v>7.4205818750015986</c:v>
                </c:pt>
                <c:pt idx="10244">
                  <c:v>7.4209125</c:v>
                </c:pt>
                <c:pt idx="10245">
                  <c:v>7.421251875001599</c:v>
                </c:pt>
                <c:pt idx="10246">
                  <c:v>7.4215925</c:v>
                </c:pt>
                <c:pt idx="10247">
                  <c:v>7.4219524999999997</c:v>
                </c:pt>
                <c:pt idx="10248">
                  <c:v>7.4222968750015994</c:v>
                </c:pt>
                <c:pt idx="10249">
                  <c:v>7.4227175000000001</c:v>
                </c:pt>
                <c:pt idx="10250">
                  <c:v>7.4230687499999997</c:v>
                </c:pt>
                <c:pt idx="10251">
                  <c:v>7.423434375001599</c:v>
                </c:pt>
                <c:pt idx="10252">
                  <c:v>7.4237781250015988</c:v>
                </c:pt>
                <c:pt idx="10253">
                  <c:v>7.4241662499999999</c:v>
                </c:pt>
                <c:pt idx="10254">
                  <c:v>7.4245381250015994</c:v>
                </c:pt>
                <c:pt idx="10255">
                  <c:v>7.4248856250015987</c:v>
                </c:pt>
                <c:pt idx="10256">
                  <c:v>7.4253106250015986</c:v>
                </c:pt>
                <c:pt idx="10257">
                  <c:v>7.4256837500000001</c:v>
                </c:pt>
                <c:pt idx="10258">
                  <c:v>7.4261006250015988</c:v>
                </c:pt>
                <c:pt idx="10259">
                  <c:v>7.4264237499999997</c:v>
                </c:pt>
                <c:pt idx="10260">
                  <c:v>7.4267768750015986</c:v>
                </c:pt>
                <c:pt idx="10261">
                  <c:v>7.4272137499999999</c:v>
                </c:pt>
                <c:pt idx="10262">
                  <c:v>7.4276706250015989</c:v>
                </c:pt>
                <c:pt idx="10263">
                  <c:v>7.4279925000000002</c:v>
                </c:pt>
                <c:pt idx="10264">
                  <c:v>7.4283343750015991</c:v>
                </c:pt>
                <c:pt idx="10265">
                  <c:v>7.4287681250015991</c:v>
                </c:pt>
                <c:pt idx="10266">
                  <c:v>7.4291168750015988</c:v>
                </c:pt>
                <c:pt idx="10267">
                  <c:v>7.4294587500000002</c:v>
                </c:pt>
                <c:pt idx="10268">
                  <c:v>7.4291349999999996</c:v>
                </c:pt>
                <c:pt idx="10269">
                  <c:v>7.4294212499999999</c:v>
                </c:pt>
                <c:pt idx="10270">
                  <c:v>7.4298450000000003</c:v>
                </c:pt>
                <c:pt idx="10271">
                  <c:v>7.430214375001599</c:v>
                </c:pt>
                <c:pt idx="10272">
                  <c:v>7.4305981250015991</c:v>
                </c:pt>
                <c:pt idx="10273">
                  <c:v>7.4305975000000002</c:v>
                </c:pt>
                <c:pt idx="10274">
                  <c:v>7.4302581250015987</c:v>
                </c:pt>
                <c:pt idx="10275">
                  <c:v>7.4299118750015989</c:v>
                </c:pt>
                <c:pt idx="10276">
                  <c:v>7.42941875</c:v>
                </c:pt>
                <c:pt idx="10277">
                  <c:v>7.4290468750015988</c:v>
                </c:pt>
                <c:pt idx="10278">
                  <c:v>7.4286606250015987</c:v>
                </c:pt>
                <c:pt idx="10279">
                  <c:v>7.4282268750015987</c:v>
                </c:pt>
                <c:pt idx="10280">
                  <c:v>7.42781</c:v>
                </c:pt>
                <c:pt idx="10281">
                  <c:v>7.4274825</c:v>
                </c:pt>
                <c:pt idx="10282">
                  <c:v>7.427374375001599</c:v>
                </c:pt>
                <c:pt idx="10283">
                  <c:v>7.4270125</c:v>
                </c:pt>
                <c:pt idx="10284">
                  <c:v>7.4266899999999998</c:v>
                </c:pt>
                <c:pt idx="10285">
                  <c:v>7.4263443750015989</c:v>
                </c:pt>
                <c:pt idx="10286">
                  <c:v>7.4267443750015989</c:v>
                </c:pt>
                <c:pt idx="10287">
                  <c:v>7.42709625</c:v>
                </c:pt>
                <c:pt idx="10288">
                  <c:v>7.4274575</c:v>
                </c:pt>
                <c:pt idx="10289">
                  <c:v>7.4278518750015987</c:v>
                </c:pt>
                <c:pt idx="10290">
                  <c:v>7.4281750000000004</c:v>
                </c:pt>
                <c:pt idx="10291">
                  <c:v>7.4285956250015994</c:v>
                </c:pt>
                <c:pt idx="10292">
                  <c:v>7.4290587500000003</c:v>
                </c:pt>
                <c:pt idx="10293">
                  <c:v>7.4294037499999996</c:v>
                </c:pt>
                <c:pt idx="10294">
                  <c:v>7.4298231250015991</c:v>
                </c:pt>
                <c:pt idx="10295">
                  <c:v>7.4302418750015988</c:v>
                </c:pt>
                <c:pt idx="10296">
                  <c:v>7.4306131250015994</c:v>
                </c:pt>
                <c:pt idx="10297">
                  <c:v>7.4310875000000003</c:v>
                </c:pt>
                <c:pt idx="10298">
                  <c:v>7.4315550000000004</c:v>
                </c:pt>
                <c:pt idx="10299">
                  <c:v>7.4320062499999997</c:v>
                </c:pt>
                <c:pt idx="10300">
                  <c:v>7.4325725</c:v>
                </c:pt>
                <c:pt idx="10301">
                  <c:v>7.433006875001599</c:v>
                </c:pt>
                <c:pt idx="10302">
                  <c:v>7.4334693750015992</c:v>
                </c:pt>
                <c:pt idx="10303">
                  <c:v>7.4338181250015989</c:v>
                </c:pt>
                <c:pt idx="10304">
                  <c:v>7.4342375000000001</c:v>
                </c:pt>
                <c:pt idx="10305">
                  <c:v>7.4345924999999999</c:v>
                </c:pt>
                <c:pt idx="10306">
                  <c:v>7.4349600000000002</c:v>
                </c:pt>
                <c:pt idx="10307">
                  <c:v>7.4345375000000002</c:v>
                </c:pt>
                <c:pt idx="10308">
                  <c:v>7.4339849999999998</c:v>
                </c:pt>
                <c:pt idx="10309">
                  <c:v>7.4336343750015992</c:v>
                </c:pt>
                <c:pt idx="10310">
                  <c:v>7.4329893750015987</c:v>
                </c:pt>
                <c:pt idx="10311">
                  <c:v>7.4326537500000001</c:v>
                </c:pt>
                <c:pt idx="10312">
                  <c:v>7.4321231250015991</c:v>
                </c:pt>
                <c:pt idx="10313">
                  <c:v>7.431610625001599</c:v>
                </c:pt>
                <c:pt idx="10314">
                  <c:v>7.431280625001599</c:v>
                </c:pt>
                <c:pt idx="10315">
                  <c:v>7.4309381250015987</c:v>
                </c:pt>
                <c:pt idx="10316">
                  <c:v>7.4305412500000001</c:v>
                </c:pt>
                <c:pt idx="10317">
                  <c:v>7.43012125</c:v>
                </c:pt>
                <c:pt idx="10318">
                  <c:v>7.4297787499999997</c:v>
                </c:pt>
                <c:pt idx="10319">
                  <c:v>7.4300981250015994</c:v>
                </c:pt>
                <c:pt idx="10320">
                  <c:v>7.4304931250015986</c:v>
                </c:pt>
                <c:pt idx="10321">
                  <c:v>7.4308618750015993</c:v>
                </c:pt>
                <c:pt idx="10322">
                  <c:v>7.4312149999999999</c:v>
                </c:pt>
                <c:pt idx="10323">
                  <c:v>7.431574375001599</c:v>
                </c:pt>
                <c:pt idx="10324">
                  <c:v>7.4319837499999997</c:v>
                </c:pt>
                <c:pt idx="10325">
                  <c:v>7.4323193750015992</c:v>
                </c:pt>
                <c:pt idx="10326">
                  <c:v>7.4326406250015991</c:v>
                </c:pt>
                <c:pt idx="10327">
                  <c:v>7.4330681250015989</c:v>
                </c:pt>
                <c:pt idx="10328">
                  <c:v>7.4334343750015988</c:v>
                </c:pt>
                <c:pt idx="10329">
                  <c:v>7.4338674999999999</c:v>
                </c:pt>
                <c:pt idx="10330">
                  <c:v>7.4343018750015988</c:v>
                </c:pt>
                <c:pt idx="10331">
                  <c:v>7.4346800000000002</c:v>
                </c:pt>
                <c:pt idx="10332">
                  <c:v>7.4350056250015992</c:v>
                </c:pt>
                <c:pt idx="10333">
                  <c:v>7.4353674999999999</c:v>
                </c:pt>
                <c:pt idx="10334">
                  <c:v>7.4353431250015989</c:v>
                </c:pt>
                <c:pt idx="10335">
                  <c:v>7.4357825000000002</c:v>
                </c:pt>
                <c:pt idx="10336">
                  <c:v>7.4361906250015988</c:v>
                </c:pt>
                <c:pt idx="10337">
                  <c:v>7.436689375001599</c:v>
                </c:pt>
                <c:pt idx="10338">
                  <c:v>7.4370700000000003</c:v>
                </c:pt>
                <c:pt idx="10339">
                  <c:v>7.4375106250015994</c:v>
                </c:pt>
                <c:pt idx="10340">
                  <c:v>7.4378606250015986</c:v>
                </c:pt>
                <c:pt idx="10341">
                  <c:v>7.4377624999999998</c:v>
                </c:pt>
                <c:pt idx="10342">
                  <c:v>7.4373500000000003</c:v>
                </c:pt>
                <c:pt idx="10343">
                  <c:v>7.4369906250015987</c:v>
                </c:pt>
                <c:pt idx="10344">
                  <c:v>7.4366387500000002</c:v>
                </c:pt>
                <c:pt idx="10345">
                  <c:v>7.4368337499999999</c:v>
                </c:pt>
                <c:pt idx="10346">
                  <c:v>7.4372887499999996</c:v>
                </c:pt>
                <c:pt idx="10347">
                  <c:v>7.4377387500000003</c:v>
                </c:pt>
                <c:pt idx="10348">
                  <c:v>7.4382237499999997</c:v>
                </c:pt>
                <c:pt idx="10349">
                  <c:v>7.4385906250015994</c:v>
                </c:pt>
                <c:pt idx="10350">
                  <c:v>7.4389725000000002</c:v>
                </c:pt>
                <c:pt idx="10351">
                  <c:v>7.4394018750015993</c:v>
                </c:pt>
                <c:pt idx="10352">
                  <c:v>7.4398581250015994</c:v>
                </c:pt>
                <c:pt idx="10353">
                  <c:v>7.4403249999999996</c:v>
                </c:pt>
                <c:pt idx="10354">
                  <c:v>7.4406600000000003</c:v>
                </c:pt>
                <c:pt idx="10355">
                  <c:v>7.4410800000000004</c:v>
                </c:pt>
                <c:pt idx="10356">
                  <c:v>7.441465</c:v>
                </c:pt>
                <c:pt idx="10357">
                  <c:v>7.4418093750015988</c:v>
                </c:pt>
                <c:pt idx="10358">
                  <c:v>7.4421762500000002</c:v>
                </c:pt>
                <c:pt idx="10359">
                  <c:v>7.4426600000000001</c:v>
                </c:pt>
                <c:pt idx="10360">
                  <c:v>7.4430674999999997</c:v>
                </c:pt>
                <c:pt idx="10361">
                  <c:v>7.443433125001599</c:v>
                </c:pt>
                <c:pt idx="10362">
                  <c:v>7.4437625000000001</c:v>
                </c:pt>
                <c:pt idx="10363">
                  <c:v>7.4441274999999996</c:v>
                </c:pt>
                <c:pt idx="10364">
                  <c:v>7.4444837499999998</c:v>
                </c:pt>
                <c:pt idx="10365">
                  <c:v>7.4448150000000002</c:v>
                </c:pt>
                <c:pt idx="10366">
                  <c:v>7.4451368750015989</c:v>
                </c:pt>
                <c:pt idx="10367">
                  <c:v>7.4454624999999997</c:v>
                </c:pt>
                <c:pt idx="10368">
                  <c:v>7.4457143750015993</c:v>
                </c:pt>
                <c:pt idx="10369">
                  <c:v>7.4452931250015988</c:v>
                </c:pt>
                <c:pt idx="10370">
                  <c:v>7.4449449999999997</c:v>
                </c:pt>
                <c:pt idx="10371">
                  <c:v>7.4444081250015994</c:v>
                </c:pt>
                <c:pt idx="10372">
                  <c:v>7.44386875</c:v>
                </c:pt>
                <c:pt idx="10373">
                  <c:v>7.4434606250015989</c:v>
                </c:pt>
                <c:pt idx="10374">
                  <c:v>7.4430181250015988</c:v>
                </c:pt>
                <c:pt idx="10375">
                  <c:v>7.4426431250015987</c:v>
                </c:pt>
                <c:pt idx="10376">
                  <c:v>7.44231</c:v>
                </c:pt>
                <c:pt idx="10377">
                  <c:v>7.4416250000000002</c:v>
                </c:pt>
                <c:pt idx="10378">
                  <c:v>7.4409712499999996</c:v>
                </c:pt>
                <c:pt idx="10379">
                  <c:v>7.4406287500000001</c:v>
                </c:pt>
                <c:pt idx="10380">
                  <c:v>7.4402637499999997</c:v>
                </c:pt>
                <c:pt idx="10381">
                  <c:v>7.4397374999999997</c:v>
                </c:pt>
                <c:pt idx="10382">
                  <c:v>7.4393193750015989</c:v>
                </c:pt>
                <c:pt idx="10383">
                  <c:v>7.4389831250015988</c:v>
                </c:pt>
                <c:pt idx="10384">
                  <c:v>7.4393700000000003</c:v>
                </c:pt>
                <c:pt idx="10385">
                  <c:v>7.4397099999999998</c:v>
                </c:pt>
                <c:pt idx="10386">
                  <c:v>7.4401025000000001</c:v>
                </c:pt>
                <c:pt idx="10387">
                  <c:v>7.4405606250015994</c:v>
                </c:pt>
                <c:pt idx="10388">
                  <c:v>7.4409143750015989</c:v>
                </c:pt>
                <c:pt idx="10389">
                  <c:v>7.4413393750015988</c:v>
                </c:pt>
                <c:pt idx="10390">
                  <c:v>7.4416774999999999</c:v>
                </c:pt>
                <c:pt idx="10391">
                  <c:v>7.442061875001599</c:v>
                </c:pt>
                <c:pt idx="10392">
                  <c:v>7.4421499999999998</c:v>
                </c:pt>
                <c:pt idx="10393">
                  <c:v>7.4424893750015988</c:v>
                </c:pt>
                <c:pt idx="10394">
                  <c:v>7.4429524999999996</c:v>
                </c:pt>
                <c:pt idx="10395">
                  <c:v>7.4433024999999997</c:v>
                </c:pt>
                <c:pt idx="10396">
                  <c:v>7.4437387499999996</c:v>
                </c:pt>
                <c:pt idx="10397">
                  <c:v>7.4442156250015987</c:v>
                </c:pt>
                <c:pt idx="10398">
                  <c:v>7.4445912500000002</c:v>
                </c:pt>
                <c:pt idx="10399">
                  <c:v>7.4449937500000001</c:v>
                </c:pt>
                <c:pt idx="10400">
                  <c:v>7.4454018750015987</c:v>
                </c:pt>
                <c:pt idx="10401">
                  <c:v>7.4457643750015992</c:v>
                </c:pt>
                <c:pt idx="10402">
                  <c:v>7.4461874999999997</c:v>
                </c:pt>
                <c:pt idx="10403">
                  <c:v>7.446519375001599</c:v>
                </c:pt>
                <c:pt idx="10404">
                  <c:v>7.4463281250015987</c:v>
                </c:pt>
                <c:pt idx="10405">
                  <c:v>7.4459818750015989</c:v>
                </c:pt>
                <c:pt idx="10406">
                  <c:v>7.4455600000000004</c:v>
                </c:pt>
                <c:pt idx="10407">
                  <c:v>7.4452012500000002</c:v>
                </c:pt>
                <c:pt idx="10408">
                  <c:v>7.4454956250015991</c:v>
                </c:pt>
                <c:pt idx="10409">
                  <c:v>7.4458268750015986</c:v>
                </c:pt>
                <c:pt idx="10410">
                  <c:v>7.4461887500000001</c:v>
                </c:pt>
                <c:pt idx="10411">
                  <c:v>7.4465218750015989</c:v>
                </c:pt>
                <c:pt idx="10412">
                  <c:v>7.4462006250015991</c:v>
                </c:pt>
                <c:pt idx="10413">
                  <c:v>7.4458493750015986</c:v>
                </c:pt>
                <c:pt idx="10414">
                  <c:v>7.4454937499999998</c:v>
                </c:pt>
                <c:pt idx="10415">
                  <c:v>7.4456049999999996</c:v>
                </c:pt>
                <c:pt idx="10416">
                  <c:v>7.4459437499999996</c:v>
                </c:pt>
                <c:pt idx="10417">
                  <c:v>7.4462943750015986</c:v>
                </c:pt>
                <c:pt idx="10418">
                  <c:v>7.4467968750015991</c:v>
                </c:pt>
                <c:pt idx="10419">
                  <c:v>7.4472449999999997</c:v>
                </c:pt>
                <c:pt idx="10420">
                  <c:v>7.4476612500000003</c:v>
                </c:pt>
                <c:pt idx="10421">
                  <c:v>7.4480500000000003</c:v>
                </c:pt>
                <c:pt idx="10422">
                  <c:v>7.4483912500000002</c:v>
                </c:pt>
                <c:pt idx="10423">
                  <c:v>7.4488737499999997</c:v>
                </c:pt>
                <c:pt idx="10424">
                  <c:v>7.4492425000000004</c:v>
                </c:pt>
                <c:pt idx="10425">
                  <c:v>7.4497299999999997</c:v>
                </c:pt>
                <c:pt idx="10426">
                  <c:v>7.450098125001599</c:v>
                </c:pt>
                <c:pt idx="10427">
                  <c:v>7.4504225000000002</c:v>
                </c:pt>
                <c:pt idx="10428">
                  <c:v>7.4507631250015987</c:v>
                </c:pt>
                <c:pt idx="10429">
                  <c:v>7.4511787500000004</c:v>
                </c:pt>
                <c:pt idx="10430">
                  <c:v>7.4515743750015986</c:v>
                </c:pt>
                <c:pt idx="10431">
                  <c:v>7.4521031250015994</c:v>
                </c:pt>
                <c:pt idx="10432">
                  <c:v>7.4524487500000003</c:v>
                </c:pt>
                <c:pt idx="10433">
                  <c:v>7.4528125000000003</c:v>
                </c:pt>
                <c:pt idx="10434">
                  <c:v>7.4531643750015988</c:v>
                </c:pt>
                <c:pt idx="10435">
                  <c:v>7.4535893750015987</c:v>
                </c:pt>
                <c:pt idx="10436">
                  <c:v>7.45405125</c:v>
                </c:pt>
                <c:pt idx="10437">
                  <c:v>7.45404</c:v>
                </c:pt>
                <c:pt idx="10438">
                  <c:v>7.4536706250015987</c:v>
                </c:pt>
                <c:pt idx="10439">
                  <c:v>7.4533500000000004</c:v>
                </c:pt>
                <c:pt idx="10440">
                  <c:v>7.4529743750015989</c:v>
                </c:pt>
                <c:pt idx="10441">
                  <c:v>7.45250375</c:v>
                </c:pt>
                <c:pt idx="10442">
                  <c:v>7.4521468750015991</c:v>
                </c:pt>
                <c:pt idx="10443">
                  <c:v>7.4517362499999997</c:v>
                </c:pt>
                <c:pt idx="10444">
                  <c:v>7.4513075000000004</c:v>
                </c:pt>
                <c:pt idx="10445">
                  <c:v>7.4508324999999997</c:v>
                </c:pt>
                <c:pt idx="10446">
                  <c:v>7.4502318750015988</c:v>
                </c:pt>
                <c:pt idx="10447">
                  <c:v>7.449616875001599</c:v>
                </c:pt>
                <c:pt idx="10448">
                  <c:v>7.4492856250015986</c:v>
                </c:pt>
                <c:pt idx="10449">
                  <c:v>7.448923125001599</c:v>
                </c:pt>
                <c:pt idx="10450">
                  <c:v>7.44825625</c:v>
                </c:pt>
                <c:pt idx="10451">
                  <c:v>7.4477931250015992</c:v>
                </c:pt>
                <c:pt idx="10452">
                  <c:v>7.4474712500000004</c:v>
                </c:pt>
                <c:pt idx="10453">
                  <c:v>7.4474712500000004</c:v>
                </c:pt>
                <c:pt idx="10454">
                  <c:v>7.4478099999999996</c:v>
                </c:pt>
                <c:pt idx="10455">
                  <c:v>7.448161875001599</c:v>
                </c:pt>
                <c:pt idx="10456">
                  <c:v>7.4484943750015988</c:v>
                </c:pt>
                <c:pt idx="10457">
                  <c:v>7.4488856250015987</c:v>
                </c:pt>
                <c:pt idx="10458">
                  <c:v>7.4493093750015991</c:v>
                </c:pt>
                <c:pt idx="10459">
                  <c:v>7.4498049999999996</c:v>
                </c:pt>
                <c:pt idx="10460">
                  <c:v>7.4502237500000001</c:v>
                </c:pt>
                <c:pt idx="10461">
                  <c:v>7.4505743750015991</c:v>
                </c:pt>
                <c:pt idx="10462">
                  <c:v>7.4510281250015993</c:v>
                </c:pt>
                <c:pt idx="10463">
                  <c:v>7.4514018750015989</c:v>
                </c:pt>
                <c:pt idx="10464">
                  <c:v>7.4517724999999997</c:v>
                </c:pt>
                <c:pt idx="10465">
                  <c:v>7.4521962500000001</c:v>
                </c:pt>
                <c:pt idx="10466">
                  <c:v>7.4526018750015988</c:v>
                </c:pt>
                <c:pt idx="10467">
                  <c:v>7.452935625001599</c:v>
                </c:pt>
                <c:pt idx="10468">
                  <c:v>7.4532556250015993</c:v>
                </c:pt>
                <c:pt idx="10469">
                  <c:v>7.4536262500000001</c:v>
                </c:pt>
                <c:pt idx="10470">
                  <c:v>7.4540350000000002</c:v>
                </c:pt>
                <c:pt idx="10471">
                  <c:v>7.454485</c:v>
                </c:pt>
                <c:pt idx="10472">
                  <c:v>7.4548193750015992</c:v>
                </c:pt>
                <c:pt idx="10473">
                  <c:v>7.4552293750015988</c:v>
                </c:pt>
                <c:pt idx="10474">
                  <c:v>7.4555706250015987</c:v>
                </c:pt>
                <c:pt idx="10475">
                  <c:v>7.4559131250015991</c:v>
                </c:pt>
                <c:pt idx="10476">
                  <c:v>7.4562425000000001</c:v>
                </c:pt>
                <c:pt idx="10477">
                  <c:v>7.45656125</c:v>
                </c:pt>
                <c:pt idx="10478">
                  <c:v>7.4568899999999996</c:v>
                </c:pt>
                <c:pt idx="10479">
                  <c:v>7.4572275000000001</c:v>
                </c:pt>
                <c:pt idx="10480">
                  <c:v>7.4575662500000002</c:v>
                </c:pt>
                <c:pt idx="10481">
                  <c:v>7.4578243750015991</c:v>
                </c:pt>
                <c:pt idx="10482">
                  <c:v>7.4574362499999998</c:v>
                </c:pt>
                <c:pt idx="10483">
                  <c:v>7.4570581250015993</c:v>
                </c:pt>
                <c:pt idx="10484">
                  <c:v>7.4566781250015994</c:v>
                </c:pt>
                <c:pt idx="10485">
                  <c:v>7.4563375000000001</c:v>
                </c:pt>
                <c:pt idx="10486">
                  <c:v>7.4559937500000002</c:v>
                </c:pt>
                <c:pt idx="10487">
                  <c:v>7.4558762500000002</c:v>
                </c:pt>
                <c:pt idx="10488">
                  <c:v>7.4562512500000002</c:v>
                </c:pt>
                <c:pt idx="10489">
                  <c:v>7.4558743750015992</c:v>
                </c:pt>
                <c:pt idx="10490">
                  <c:v>7.4554400000000003</c:v>
                </c:pt>
                <c:pt idx="10491">
                  <c:v>7.4549656250015994</c:v>
                </c:pt>
                <c:pt idx="10492">
                  <c:v>7.4545043750015987</c:v>
                </c:pt>
                <c:pt idx="10493">
                  <c:v>7.4541718750015988</c:v>
                </c:pt>
                <c:pt idx="10494">
                  <c:v>7.4543818750015989</c:v>
                </c:pt>
                <c:pt idx="10495">
                  <c:v>7.4547375000000002</c:v>
                </c:pt>
                <c:pt idx="10496">
                  <c:v>7.4551724999999998</c:v>
                </c:pt>
                <c:pt idx="10497">
                  <c:v>7.4556762499999998</c:v>
                </c:pt>
                <c:pt idx="10498">
                  <c:v>7.4560281250015992</c:v>
                </c:pt>
                <c:pt idx="10499">
                  <c:v>7.4564918750015989</c:v>
                </c:pt>
                <c:pt idx="10500">
                  <c:v>7.4568862500000002</c:v>
                </c:pt>
                <c:pt idx="10501">
                  <c:v>7.4572256250015991</c:v>
                </c:pt>
                <c:pt idx="10502">
                  <c:v>7.4576831250015987</c:v>
                </c:pt>
                <c:pt idx="10503">
                  <c:v>7.4580799999999998</c:v>
                </c:pt>
                <c:pt idx="10504">
                  <c:v>7.4584331250015987</c:v>
                </c:pt>
                <c:pt idx="10505">
                  <c:v>7.4589393750015986</c:v>
                </c:pt>
                <c:pt idx="10506">
                  <c:v>7.4592625000000004</c:v>
                </c:pt>
                <c:pt idx="10507">
                  <c:v>7.4595862500000001</c:v>
                </c:pt>
                <c:pt idx="10508">
                  <c:v>7.4600474999999999</c:v>
                </c:pt>
                <c:pt idx="10509">
                  <c:v>7.4604018750015992</c:v>
                </c:pt>
                <c:pt idx="10510">
                  <c:v>7.4608243750015992</c:v>
                </c:pt>
                <c:pt idx="10511">
                  <c:v>7.4612118750015988</c:v>
                </c:pt>
                <c:pt idx="10512">
                  <c:v>7.4615593750015989</c:v>
                </c:pt>
                <c:pt idx="10513">
                  <c:v>7.4619062500000002</c:v>
                </c:pt>
                <c:pt idx="10514">
                  <c:v>7.4622374999999996</c:v>
                </c:pt>
                <c:pt idx="10515">
                  <c:v>7.4625856250015987</c:v>
                </c:pt>
                <c:pt idx="10516">
                  <c:v>7.4629087500000004</c:v>
                </c:pt>
                <c:pt idx="10517">
                  <c:v>7.4632525000000003</c:v>
                </c:pt>
                <c:pt idx="10518">
                  <c:v>7.4631831250015992</c:v>
                </c:pt>
                <c:pt idx="10519">
                  <c:v>7.4627493750015992</c:v>
                </c:pt>
                <c:pt idx="10520">
                  <c:v>7.4623456250015989</c:v>
                </c:pt>
                <c:pt idx="10521">
                  <c:v>7.4618662499999999</c:v>
                </c:pt>
                <c:pt idx="10522">
                  <c:v>7.4614124999999998</c:v>
                </c:pt>
                <c:pt idx="10523">
                  <c:v>7.4608774999999996</c:v>
                </c:pt>
                <c:pt idx="10524">
                  <c:v>7.4603812500000002</c:v>
                </c:pt>
                <c:pt idx="10525">
                  <c:v>7.4598356250015989</c:v>
                </c:pt>
                <c:pt idx="10526">
                  <c:v>7.4593150000000001</c:v>
                </c:pt>
                <c:pt idx="10527">
                  <c:v>7.4588081250015987</c:v>
                </c:pt>
                <c:pt idx="10528">
                  <c:v>7.4583681250015994</c:v>
                </c:pt>
                <c:pt idx="10529">
                  <c:v>7.4579849999999999</c:v>
                </c:pt>
                <c:pt idx="10530">
                  <c:v>7.4575975000000003</c:v>
                </c:pt>
                <c:pt idx="10531">
                  <c:v>7.4577212499999996</c:v>
                </c:pt>
                <c:pt idx="10532">
                  <c:v>7.4575787499999997</c:v>
                </c:pt>
                <c:pt idx="10533">
                  <c:v>7.45794625</c:v>
                </c:pt>
                <c:pt idx="10534">
                  <c:v>7.4583925000000004</c:v>
                </c:pt>
                <c:pt idx="10535">
                  <c:v>7.4587162500000002</c:v>
                </c:pt>
                <c:pt idx="10536">
                  <c:v>7.4590981250015993</c:v>
                </c:pt>
                <c:pt idx="10537">
                  <c:v>7.4594193750015991</c:v>
                </c:pt>
                <c:pt idx="10538">
                  <c:v>7.4598018750015989</c:v>
                </c:pt>
                <c:pt idx="10539">
                  <c:v>7.4602693750015989</c:v>
                </c:pt>
                <c:pt idx="10540">
                  <c:v>7.4606587500000003</c:v>
                </c:pt>
                <c:pt idx="10541">
                  <c:v>7.4610975000000002</c:v>
                </c:pt>
                <c:pt idx="10542">
                  <c:v>7.4614818750015992</c:v>
                </c:pt>
                <c:pt idx="10543">
                  <c:v>7.4618237499999998</c:v>
                </c:pt>
                <c:pt idx="10544">
                  <c:v>7.4621812500000004</c:v>
                </c:pt>
                <c:pt idx="10545">
                  <c:v>7.4625493750015988</c:v>
                </c:pt>
                <c:pt idx="10546">
                  <c:v>7.4629206250015994</c:v>
                </c:pt>
                <c:pt idx="10547">
                  <c:v>7.463246875001599</c:v>
                </c:pt>
                <c:pt idx="10548">
                  <c:v>7.4636831250015989</c:v>
                </c:pt>
                <c:pt idx="10549">
                  <c:v>7.4640293750015987</c:v>
                </c:pt>
                <c:pt idx="10550">
                  <c:v>7.4644156250015987</c:v>
                </c:pt>
                <c:pt idx="10551">
                  <c:v>7.4647750000000004</c:v>
                </c:pt>
                <c:pt idx="10552">
                  <c:v>7.4651537499999998</c:v>
                </c:pt>
                <c:pt idx="10553">
                  <c:v>7.4655068750015987</c:v>
                </c:pt>
                <c:pt idx="10554">
                  <c:v>7.4658474999999997</c:v>
                </c:pt>
                <c:pt idx="10555">
                  <c:v>7.4653993750015992</c:v>
                </c:pt>
                <c:pt idx="10556">
                  <c:v>7.464855</c:v>
                </c:pt>
                <c:pt idx="10557">
                  <c:v>7.464349375001599</c:v>
                </c:pt>
                <c:pt idx="10558">
                  <c:v>7.4637568750015992</c:v>
                </c:pt>
                <c:pt idx="10559">
                  <c:v>7.4633849999999997</c:v>
                </c:pt>
                <c:pt idx="10560">
                  <c:v>7.463048125001599</c:v>
                </c:pt>
                <c:pt idx="10561">
                  <c:v>7.4625287499999997</c:v>
                </c:pt>
                <c:pt idx="10562">
                  <c:v>7.4621899999999997</c:v>
                </c:pt>
                <c:pt idx="10563">
                  <c:v>7.4617506250015992</c:v>
                </c:pt>
                <c:pt idx="10564">
                  <c:v>7.4613224999999996</c:v>
                </c:pt>
                <c:pt idx="10565">
                  <c:v>7.4609093750015987</c:v>
                </c:pt>
                <c:pt idx="10566">
                  <c:v>7.460585</c:v>
                </c:pt>
                <c:pt idx="10567">
                  <c:v>7.4606106250015989</c:v>
                </c:pt>
                <c:pt idx="10568">
                  <c:v>7.4609693750015991</c:v>
                </c:pt>
                <c:pt idx="10569">
                  <c:v>7.4613381250015989</c:v>
                </c:pt>
                <c:pt idx="10570">
                  <c:v>7.461685625001599</c:v>
                </c:pt>
                <c:pt idx="10571">
                  <c:v>7.4620224999999998</c:v>
                </c:pt>
                <c:pt idx="10572">
                  <c:v>7.4623487500000003</c:v>
                </c:pt>
                <c:pt idx="10573">
                  <c:v>7.46270875</c:v>
                </c:pt>
                <c:pt idx="10574">
                  <c:v>7.4630518750015993</c:v>
                </c:pt>
                <c:pt idx="10575">
                  <c:v>7.4633812500000003</c:v>
                </c:pt>
                <c:pt idx="10576">
                  <c:v>7.4637275000000001</c:v>
                </c:pt>
                <c:pt idx="10577">
                  <c:v>7.4638781250015986</c:v>
                </c:pt>
                <c:pt idx="10578">
                  <c:v>7.4641700000000002</c:v>
                </c:pt>
                <c:pt idx="10579">
                  <c:v>7.4644987499999997</c:v>
                </c:pt>
                <c:pt idx="10580">
                  <c:v>7.46484375</c:v>
                </c:pt>
                <c:pt idx="10581">
                  <c:v>7.4651649999999998</c:v>
                </c:pt>
                <c:pt idx="10582">
                  <c:v>7.4650175000000001</c:v>
                </c:pt>
                <c:pt idx="10583">
                  <c:v>7.46510125</c:v>
                </c:pt>
                <c:pt idx="10584">
                  <c:v>7.46550125</c:v>
                </c:pt>
                <c:pt idx="10585">
                  <c:v>7.4658793750015988</c:v>
                </c:pt>
                <c:pt idx="10586">
                  <c:v>7.4663374999999998</c:v>
                </c:pt>
                <c:pt idx="10587">
                  <c:v>7.4666887500000003</c:v>
                </c:pt>
                <c:pt idx="10588">
                  <c:v>7.4670443750015991</c:v>
                </c:pt>
                <c:pt idx="10589">
                  <c:v>7.4674718750015989</c:v>
                </c:pt>
                <c:pt idx="10590">
                  <c:v>7.4679268750015986</c:v>
                </c:pt>
                <c:pt idx="10591">
                  <c:v>7.4682856250015988</c:v>
                </c:pt>
                <c:pt idx="10592">
                  <c:v>7.4686325</c:v>
                </c:pt>
                <c:pt idx="10593">
                  <c:v>7.4690212499999999</c:v>
                </c:pt>
                <c:pt idx="10594">
                  <c:v>7.4694324999999999</c:v>
                </c:pt>
                <c:pt idx="10595">
                  <c:v>7.4698900000000004</c:v>
                </c:pt>
                <c:pt idx="10596">
                  <c:v>7.4702593750015991</c:v>
                </c:pt>
                <c:pt idx="10597">
                  <c:v>7.4706112500000001</c:v>
                </c:pt>
                <c:pt idx="10598">
                  <c:v>7.4709374999999998</c:v>
                </c:pt>
                <c:pt idx="10599">
                  <c:v>7.47131875</c:v>
                </c:pt>
                <c:pt idx="10600">
                  <c:v>7.4716706250015994</c:v>
                </c:pt>
                <c:pt idx="10601">
                  <c:v>7.4720006250015993</c:v>
                </c:pt>
                <c:pt idx="10602">
                  <c:v>7.4720943750015989</c:v>
                </c:pt>
                <c:pt idx="10603">
                  <c:v>7.4717618750015991</c:v>
                </c:pt>
                <c:pt idx="10604">
                  <c:v>7.4712918750015991</c:v>
                </c:pt>
                <c:pt idx="10605">
                  <c:v>7.470883125001599</c:v>
                </c:pt>
                <c:pt idx="10606">
                  <c:v>7.4704156250015989</c:v>
                </c:pt>
                <c:pt idx="10607">
                  <c:v>7.4698624999999996</c:v>
                </c:pt>
                <c:pt idx="10608">
                  <c:v>7.4693818750015986</c:v>
                </c:pt>
                <c:pt idx="10609">
                  <c:v>7.4687400000000004</c:v>
                </c:pt>
                <c:pt idx="10610">
                  <c:v>7.4683824999999997</c:v>
                </c:pt>
                <c:pt idx="10611">
                  <c:v>7.4679468750015987</c:v>
                </c:pt>
                <c:pt idx="10612">
                  <c:v>7.4675693750015988</c:v>
                </c:pt>
                <c:pt idx="10613">
                  <c:v>7.4671675000000004</c:v>
                </c:pt>
                <c:pt idx="10614">
                  <c:v>7.4668081250015987</c:v>
                </c:pt>
                <c:pt idx="10615">
                  <c:v>7.4663899999999996</c:v>
                </c:pt>
                <c:pt idx="10616">
                  <c:v>7.4659968750015988</c:v>
                </c:pt>
                <c:pt idx="10617">
                  <c:v>7.4656081250015989</c:v>
                </c:pt>
                <c:pt idx="10618">
                  <c:v>7.465286875001599</c:v>
                </c:pt>
                <c:pt idx="10619">
                  <c:v>7.4647887500000003</c:v>
                </c:pt>
                <c:pt idx="10620">
                  <c:v>7.4643649999999999</c:v>
                </c:pt>
                <c:pt idx="10621">
                  <c:v>7.4639606250015991</c:v>
                </c:pt>
                <c:pt idx="10622">
                  <c:v>7.4640793750015986</c:v>
                </c:pt>
                <c:pt idx="10623">
                  <c:v>7.4644593750015993</c:v>
                </c:pt>
                <c:pt idx="10624">
                  <c:v>7.4648712499999998</c:v>
                </c:pt>
                <c:pt idx="10625">
                  <c:v>7.4652718750015987</c:v>
                </c:pt>
                <c:pt idx="10626">
                  <c:v>7.4655924999999996</c:v>
                </c:pt>
                <c:pt idx="10627">
                  <c:v>7.4659268750015988</c:v>
                </c:pt>
                <c:pt idx="10628">
                  <c:v>7.4663775000000001</c:v>
                </c:pt>
                <c:pt idx="10629">
                  <c:v>7.4667468750015988</c:v>
                </c:pt>
                <c:pt idx="10630">
                  <c:v>7.4671612500000002</c:v>
                </c:pt>
                <c:pt idx="10631">
                  <c:v>7.4675006250015992</c:v>
                </c:pt>
                <c:pt idx="10632">
                  <c:v>7.4678387500000003</c:v>
                </c:pt>
                <c:pt idx="10633">
                  <c:v>7.4682806250015989</c:v>
                </c:pt>
                <c:pt idx="10634">
                  <c:v>7.4686937499999999</c:v>
                </c:pt>
                <c:pt idx="10635">
                  <c:v>7.4690156250015987</c:v>
                </c:pt>
                <c:pt idx="10636">
                  <c:v>7.4693362499999996</c:v>
                </c:pt>
                <c:pt idx="10637">
                  <c:v>7.4689337499999997</c:v>
                </c:pt>
                <c:pt idx="10638">
                  <c:v>7.4685581250015991</c:v>
                </c:pt>
                <c:pt idx="10639">
                  <c:v>7.4688531250015986</c:v>
                </c:pt>
                <c:pt idx="10640">
                  <c:v>7.4690331250015989</c:v>
                </c:pt>
                <c:pt idx="10641">
                  <c:v>7.469181875001599</c:v>
                </c:pt>
                <c:pt idx="10642">
                  <c:v>7.4695431250015991</c:v>
                </c:pt>
                <c:pt idx="10643">
                  <c:v>7.4695631250015992</c:v>
                </c:pt>
                <c:pt idx="10644">
                  <c:v>7.4691725</c:v>
                </c:pt>
                <c:pt idx="10645">
                  <c:v>7.4687675000000002</c:v>
                </c:pt>
                <c:pt idx="10646">
                  <c:v>7.4686462499999999</c:v>
                </c:pt>
                <c:pt idx="10647">
                  <c:v>7.4689743750015989</c:v>
                </c:pt>
                <c:pt idx="10648">
                  <c:v>7.4693624999999999</c:v>
                </c:pt>
                <c:pt idx="10649">
                  <c:v>7.4698112500000002</c:v>
                </c:pt>
                <c:pt idx="10650">
                  <c:v>7.4701506250015992</c:v>
                </c:pt>
                <c:pt idx="10651">
                  <c:v>7.4705318750015994</c:v>
                </c:pt>
                <c:pt idx="10652">
                  <c:v>7.47075625</c:v>
                </c:pt>
                <c:pt idx="10653">
                  <c:v>7.4711681250015989</c:v>
                </c:pt>
                <c:pt idx="10654">
                  <c:v>7.4715093750015988</c:v>
                </c:pt>
                <c:pt idx="10655">
                  <c:v>7.4718493750015993</c:v>
                </c:pt>
                <c:pt idx="10656">
                  <c:v>7.4722218750015994</c:v>
                </c:pt>
                <c:pt idx="10657">
                  <c:v>7.4725587500000001</c:v>
                </c:pt>
                <c:pt idx="10658">
                  <c:v>7.4729193750015988</c:v>
                </c:pt>
                <c:pt idx="10659">
                  <c:v>7.4733887499999998</c:v>
                </c:pt>
                <c:pt idx="10660">
                  <c:v>7.4737206250015991</c:v>
                </c:pt>
                <c:pt idx="10661">
                  <c:v>7.4740543750015993</c:v>
                </c:pt>
                <c:pt idx="10662">
                  <c:v>7.4741375000000003</c:v>
                </c:pt>
                <c:pt idx="10663">
                  <c:v>7.4744712499999997</c:v>
                </c:pt>
                <c:pt idx="10664">
                  <c:v>7.47413375</c:v>
                </c:pt>
                <c:pt idx="10665">
                  <c:v>7.4736456250015992</c:v>
                </c:pt>
                <c:pt idx="10666">
                  <c:v>7.4735050000000003</c:v>
                </c:pt>
                <c:pt idx="10667">
                  <c:v>7.4733962500000004</c:v>
                </c:pt>
                <c:pt idx="10668">
                  <c:v>7.4729774999999998</c:v>
                </c:pt>
                <c:pt idx="10669">
                  <c:v>7.4725581250015987</c:v>
                </c:pt>
                <c:pt idx="10670">
                  <c:v>7.4722343750015989</c:v>
                </c:pt>
                <c:pt idx="10671">
                  <c:v>7.4723575000000002</c:v>
                </c:pt>
                <c:pt idx="10672">
                  <c:v>7.472749375001599</c:v>
                </c:pt>
                <c:pt idx="10673">
                  <c:v>7.4731812499999997</c:v>
                </c:pt>
                <c:pt idx="10674">
                  <c:v>7.47363</c:v>
                </c:pt>
                <c:pt idx="10675">
                  <c:v>7.4739956250015993</c:v>
                </c:pt>
                <c:pt idx="10676">
                  <c:v>7.4743231250015993</c:v>
                </c:pt>
                <c:pt idx="10677">
                  <c:v>7.4747412500000001</c:v>
                </c:pt>
                <c:pt idx="10678">
                  <c:v>7.4750668750015992</c:v>
                </c:pt>
                <c:pt idx="10679">
                  <c:v>7.4754493750015989</c:v>
                </c:pt>
                <c:pt idx="10680">
                  <c:v>7.4757962500000001</c:v>
                </c:pt>
                <c:pt idx="10681">
                  <c:v>7.4761781250015993</c:v>
                </c:pt>
                <c:pt idx="10682">
                  <c:v>7.4765668750015992</c:v>
                </c:pt>
                <c:pt idx="10683">
                  <c:v>7.4769537499999998</c:v>
                </c:pt>
                <c:pt idx="10684">
                  <c:v>7.4773293750015988</c:v>
                </c:pt>
                <c:pt idx="10685">
                  <c:v>7.4777181250015987</c:v>
                </c:pt>
                <c:pt idx="10686">
                  <c:v>7.4780625000000001</c:v>
                </c:pt>
                <c:pt idx="10687">
                  <c:v>7.4784831250015991</c:v>
                </c:pt>
                <c:pt idx="10688">
                  <c:v>7.4788224999999997</c:v>
                </c:pt>
                <c:pt idx="10689">
                  <c:v>7.4791531250015986</c:v>
                </c:pt>
                <c:pt idx="10690">
                  <c:v>7.4795543750015989</c:v>
                </c:pt>
                <c:pt idx="10691">
                  <c:v>7.479951875001599</c:v>
                </c:pt>
                <c:pt idx="10692">
                  <c:v>7.4802900000000001</c:v>
                </c:pt>
                <c:pt idx="10693">
                  <c:v>7.4806175000000001</c:v>
                </c:pt>
                <c:pt idx="10694">
                  <c:v>7.480455625001599</c:v>
                </c:pt>
                <c:pt idx="10695">
                  <c:v>7.4804106250015989</c:v>
                </c:pt>
                <c:pt idx="10696">
                  <c:v>7.4806925</c:v>
                </c:pt>
                <c:pt idx="10697">
                  <c:v>7.4808956250015992</c:v>
                </c:pt>
                <c:pt idx="10698">
                  <c:v>7.48046875</c:v>
                </c:pt>
                <c:pt idx="10699">
                  <c:v>7.4800868750015992</c:v>
                </c:pt>
                <c:pt idx="10700">
                  <c:v>7.4797250000000002</c:v>
                </c:pt>
                <c:pt idx="10701">
                  <c:v>7.47922625</c:v>
                </c:pt>
                <c:pt idx="10702">
                  <c:v>7.4792368750015994</c:v>
                </c:pt>
                <c:pt idx="10703">
                  <c:v>7.4795787499999999</c:v>
                </c:pt>
                <c:pt idx="10704">
                  <c:v>7.4799325000000003</c:v>
                </c:pt>
                <c:pt idx="10705">
                  <c:v>7.4803031250015986</c:v>
                </c:pt>
                <c:pt idx="10706">
                  <c:v>7.4806768750015991</c:v>
                </c:pt>
                <c:pt idx="10707">
                  <c:v>7.4811037499999999</c:v>
                </c:pt>
                <c:pt idx="10708">
                  <c:v>7.4815306250015992</c:v>
                </c:pt>
                <c:pt idx="10709">
                  <c:v>7.482005</c:v>
                </c:pt>
                <c:pt idx="10710">
                  <c:v>7.4824631250015994</c:v>
                </c:pt>
                <c:pt idx="10711">
                  <c:v>7.4828918750015987</c:v>
                </c:pt>
                <c:pt idx="10712">
                  <c:v>7.4833550000000004</c:v>
                </c:pt>
                <c:pt idx="10713">
                  <c:v>7.4837768750015989</c:v>
                </c:pt>
                <c:pt idx="10714">
                  <c:v>7.484151875001599</c:v>
                </c:pt>
                <c:pt idx="10715">
                  <c:v>7.4845249999999997</c:v>
                </c:pt>
                <c:pt idx="10716">
                  <c:v>7.4839900000000004</c:v>
                </c:pt>
                <c:pt idx="10717">
                  <c:v>7.4833924999999999</c:v>
                </c:pt>
                <c:pt idx="10718">
                  <c:v>7.4829668750015994</c:v>
                </c:pt>
                <c:pt idx="10719">
                  <c:v>7.4825962500000003</c:v>
                </c:pt>
                <c:pt idx="10720">
                  <c:v>7.4821962500000003</c:v>
                </c:pt>
                <c:pt idx="10721">
                  <c:v>7.4817600000000004</c:v>
                </c:pt>
                <c:pt idx="10722">
                  <c:v>7.4812243750015988</c:v>
                </c:pt>
                <c:pt idx="10723">
                  <c:v>7.4807881250015988</c:v>
                </c:pt>
                <c:pt idx="10724">
                  <c:v>7.4804362500000003</c:v>
                </c:pt>
                <c:pt idx="10725">
                  <c:v>7.48006875</c:v>
                </c:pt>
                <c:pt idx="10726">
                  <c:v>7.479635</c:v>
                </c:pt>
                <c:pt idx="10727">
                  <c:v>7.4791918750015993</c:v>
                </c:pt>
                <c:pt idx="10728">
                  <c:v>7.4787737500000002</c:v>
                </c:pt>
                <c:pt idx="10729">
                  <c:v>7.4783631250015992</c:v>
                </c:pt>
                <c:pt idx="10730">
                  <c:v>7.4779987500000002</c:v>
                </c:pt>
                <c:pt idx="10731">
                  <c:v>7.4776187500000004</c:v>
                </c:pt>
                <c:pt idx="10732">
                  <c:v>7.4769756250015993</c:v>
                </c:pt>
                <c:pt idx="10733">
                  <c:v>7.4766462499999999</c:v>
                </c:pt>
                <c:pt idx="10734">
                  <c:v>7.4761593750015987</c:v>
                </c:pt>
                <c:pt idx="10735">
                  <c:v>7.4757668750015993</c:v>
                </c:pt>
                <c:pt idx="10736">
                  <c:v>7.4754131250015989</c:v>
                </c:pt>
                <c:pt idx="10737">
                  <c:v>7.4749912500000004</c:v>
                </c:pt>
                <c:pt idx="10738">
                  <c:v>7.4745625000000002</c:v>
                </c:pt>
                <c:pt idx="10739">
                  <c:v>7.4742206250015988</c:v>
                </c:pt>
                <c:pt idx="10740">
                  <c:v>7.4737543750015991</c:v>
                </c:pt>
                <c:pt idx="10741">
                  <c:v>7.4731775000000003</c:v>
                </c:pt>
                <c:pt idx="10742">
                  <c:v>7.4724975000000002</c:v>
                </c:pt>
                <c:pt idx="10743">
                  <c:v>7.4721718750015986</c:v>
                </c:pt>
                <c:pt idx="10744">
                  <c:v>7.4718150000000003</c:v>
                </c:pt>
                <c:pt idx="10745">
                  <c:v>7.4714731250015989</c:v>
                </c:pt>
                <c:pt idx="10746">
                  <c:v>7.4711156250015991</c:v>
                </c:pt>
                <c:pt idx="10747">
                  <c:v>7.4707150000000002</c:v>
                </c:pt>
                <c:pt idx="10748">
                  <c:v>7.4708543750015988</c:v>
                </c:pt>
                <c:pt idx="10749">
                  <c:v>7.4712287499999999</c:v>
                </c:pt>
                <c:pt idx="10750">
                  <c:v>7.4716399999999998</c:v>
                </c:pt>
                <c:pt idx="10751">
                  <c:v>7.4720950000000004</c:v>
                </c:pt>
                <c:pt idx="10752">
                  <c:v>7.4725299999999999</c:v>
                </c:pt>
                <c:pt idx="10753">
                  <c:v>7.4729131250015994</c:v>
                </c:pt>
                <c:pt idx="10754">
                  <c:v>7.4733081250015987</c:v>
                </c:pt>
                <c:pt idx="10755">
                  <c:v>7.4738350000000002</c:v>
                </c:pt>
                <c:pt idx="10756">
                  <c:v>7.4742393750015994</c:v>
                </c:pt>
                <c:pt idx="10757">
                  <c:v>7.474638125001599</c:v>
                </c:pt>
                <c:pt idx="10758">
                  <c:v>7.4751006250015992</c:v>
                </c:pt>
                <c:pt idx="10759">
                  <c:v>7.4755793750015993</c:v>
                </c:pt>
                <c:pt idx="10760">
                  <c:v>7.4759843750015991</c:v>
                </c:pt>
                <c:pt idx="10761">
                  <c:v>7.4763787500000003</c:v>
                </c:pt>
                <c:pt idx="10762">
                  <c:v>7.4767574999999997</c:v>
                </c:pt>
                <c:pt idx="10763">
                  <c:v>7.4771868750015988</c:v>
                </c:pt>
                <c:pt idx="10764">
                  <c:v>7.4775900000000002</c:v>
                </c:pt>
                <c:pt idx="10765">
                  <c:v>7.4779749999999998</c:v>
                </c:pt>
                <c:pt idx="10766">
                  <c:v>7.4783156250015992</c:v>
                </c:pt>
                <c:pt idx="10767">
                  <c:v>7.4786362500000001</c:v>
                </c:pt>
                <c:pt idx="10768">
                  <c:v>7.4789381250015987</c:v>
                </c:pt>
                <c:pt idx="10769">
                  <c:v>7.479294375001599</c:v>
                </c:pt>
                <c:pt idx="10770">
                  <c:v>7.4796518750015988</c:v>
                </c:pt>
                <c:pt idx="10771">
                  <c:v>7.4798756250015987</c:v>
                </c:pt>
                <c:pt idx="10772">
                  <c:v>7.480220625001599</c:v>
                </c:pt>
                <c:pt idx="10773">
                  <c:v>7.4802931250015989</c:v>
                </c:pt>
                <c:pt idx="10774">
                  <c:v>7.4806231250015989</c:v>
                </c:pt>
                <c:pt idx="10775">
                  <c:v>7.4809475000000001</c:v>
                </c:pt>
                <c:pt idx="10776">
                  <c:v>7.48138375</c:v>
                </c:pt>
                <c:pt idx="10777">
                  <c:v>7.4809562500000002</c:v>
                </c:pt>
                <c:pt idx="10778">
                  <c:v>7.4806081250015986</c:v>
                </c:pt>
                <c:pt idx="10779">
                  <c:v>7.4805412499999999</c:v>
                </c:pt>
                <c:pt idx="10780">
                  <c:v>7.4807106250015991</c:v>
                </c:pt>
                <c:pt idx="10781">
                  <c:v>7.4807387500000004</c:v>
                </c:pt>
                <c:pt idx="10782">
                  <c:v>7.4811224999999997</c:v>
                </c:pt>
                <c:pt idx="10783">
                  <c:v>7.48145375</c:v>
                </c:pt>
                <c:pt idx="10784">
                  <c:v>7.4810600000000003</c:v>
                </c:pt>
                <c:pt idx="10785">
                  <c:v>7.4810062500000001</c:v>
                </c:pt>
                <c:pt idx="10786">
                  <c:v>7.4813493750015994</c:v>
                </c:pt>
                <c:pt idx="10787">
                  <c:v>7.4817387499999999</c:v>
                </c:pt>
                <c:pt idx="10788">
                  <c:v>7.4821468750015994</c:v>
                </c:pt>
                <c:pt idx="10789">
                  <c:v>7.4825418750015986</c:v>
                </c:pt>
                <c:pt idx="10790">
                  <c:v>7.4828806250015987</c:v>
                </c:pt>
                <c:pt idx="10791">
                  <c:v>7.4832700000000001</c:v>
                </c:pt>
                <c:pt idx="10792">
                  <c:v>7.4836431250015991</c:v>
                </c:pt>
                <c:pt idx="10793">
                  <c:v>7.4840074999999997</c:v>
                </c:pt>
                <c:pt idx="10794">
                  <c:v>7.4843331250015988</c:v>
                </c:pt>
                <c:pt idx="10795">
                  <c:v>7.4847450000000002</c:v>
                </c:pt>
                <c:pt idx="10796">
                  <c:v>7.4850868750015991</c:v>
                </c:pt>
                <c:pt idx="10797">
                  <c:v>7.4855681250015991</c:v>
                </c:pt>
                <c:pt idx="10798">
                  <c:v>7.4859299999999998</c:v>
                </c:pt>
                <c:pt idx="10799">
                  <c:v>7.4863068750015991</c:v>
                </c:pt>
                <c:pt idx="10800">
                  <c:v>7.4867968750015992</c:v>
                </c:pt>
                <c:pt idx="10801">
                  <c:v>7.4871637499999997</c:v>
                </c:pt>
                <c:pt idx="10802">
                  <c:v>7.4876725000000004</c:v>
                </c:pt>
                <c:pt idx="10803">
                  <c:v>7.4880187500000002</c:v>
                </c:pt>
                <c:pt idx="10804">
                  <c:v>7.4883699999999997</c:v>
                </c:pt>
                <c:pt idx="10805">
                  <c:v>7.48874</c:v>
                </c:pt>
                <c:pt idx="10806">
                  <c:v>7.4890706250015988</c:v>
                </c:pt>
                <c:pt idx="10807">
                  <c:v>7.4887618750015994</c:v>
                </c:pt>
                <c:pt idx="10808">
                  <c:v>7.488338125001599</c:v>
                </c:pt>
                <c:pt idx="10809">
                  <c:v>7.4880156250015988</c:v>
                </c:pt>
                <c:pt idx="10810">
                  <c:v>7.4876731250015993</c:v>
                </c:pt>
                <c:pt idx="10811">
                  <c:v>7.4873374999999998</c:v>
                </c:pt>
                <c:pt idx="10812">
                  <c:v>7.4870168750015988</c:v>
                </c:pt>
                <c:pt idx="10813">
                  <c:v>7.486673125001599</c:v>
                </c:pt>
                <c:pt idx="10814">
                  <c:v>7.4863162499999998</c:v>
                </c:pt>
                <c:pt idx="10815">
                  <c:v>7.4859650000000002</c:v>
                </c:pt>
                <c:pt idx="10816">
                  <c:v>7.4855468750015994</c:v>
                </c:pt>
                <c:pt idx="10817">
                  <c:v>7.4857025000000004</c:v>
                </c:pt>
                <c:pt idx="10818">
                  <c:v>7.4860456250015988</c:v>
                </c:pt>
                <c:pt idx="10819">
                  <c:v>7.4864050000000004</c:v>
                </c:pt>
                <c:pt idx="10820">
                  <c:v>7.4867743750015991</c:v>
                </c:pt>
                <c:pt idx="10821">
                  <c:v>7.4871593750015988</c:v>
                </c:pt>
                <c:pt idx="10822">
                  <c:v>7.4875581250015992</c:v>
                </c:pt>
                <c:pt idx="10823">
                  <c:v>7.48795375</c:v>
                </c:pt>
                <c:pt idx="10824">
                  <c:v>7.4882749999999998</c:v>
                </c:pt>
                <c:pt idx="10825">
                  <c:v>7.4883693750015992</c:v>
                </c:pt>
                <c:pt idx="10826">
                  <c:v>7.4879912500000003</c:v>
                </c:pt>
                <c:pt idx="10827">
                  <c:v>7.4876606250015989</c:v>
                </c:pt>
                <c:pt idx="10828">
                  <c:v>7.4879256250015986</c:v>
                </c:pt>
                <c:pt idx="10829">
                  <c:v>7.4882962500000003</c:v>
                </c:pt>
                <c:pt idx="10830">
                  <c:v>7.4886993750015991</c:v>
                </c:pt>
                <c:pt idx="10831">
                  <c:v>7.48903125</c:v>
                </c:pt>
                <c:pt idx="10832">
                  <c:v>7.4893968750015993</c:v>
                </c:pt>
                <c:pt idx="10833">
                  <c:v>7.4897281250015988</c:v>
                </c:pt>
                <c:pt idx="10834">
                  <c:v>7.4893274999999999</c:v>
                </c:pt>
                <c:pt idx="10835">
                  <c:v>7.488970625001599</c:v>
                </c:pt>
                <c:pt idx="10836">
                  <c:v>7.4885000000000002</c:v>
                </c:pt>
                <c:pt idx="10837">
                  <c:v>7.4880643750015992</c:v>
                </c:pt>
                <c:pt idx="10838">
                  <c:v>7.4876456250015986</c:v>
                </c:pt>
                <c:pt idx="10839">
                  <c:v>7.4872281250015993</c:v>
                </c:pt>
                <c:pt idx="10840">
                  <c:v>7.4868587499999997</c:v>
                </c:pt>
                <c:pt idx="10841">
                  <c:v>7.4870493750015994</c:v>
                </c:pt>
                <c:pt idx="10842">
                  <c:v>7.487411875001599</c:v>
                </c:pt>
                <c:pt idx="10843">
                  <c:v>7.4877349999999998</c:v>
                </c:pt>
                <c:pt idx="10844">
                  <c:v>7.4872656250015988</c:v>
                </c:pt>
                <c:pt idx="10845">
                  <c:v>7.4868593750015986</c:v>
                </c:pt>
                <c:pt idx="10846">
                  <c:v>7.486530625001599</c:v>
                </c:pt>
                <c:pt idx="10847">
                  <c:v>7.4860674999999999</c:v>
                </c:pt>
                <c:pt idx="10848">
                  <c:v>7.4859431250015991</c:v>
                </c:pt>
                <c:pt idx="10849">
                  <c:v>7.4859274999999998</c:v>
                </c:pt>
                <c:pt idx="10850">
                  <c:v>7.4863850000000003</c:v>
                </c:pt>
                <c:pt idx="10851">
                  <c:v>7.4868081250015992</c:v>
                </c:pt>
                <c:pt idx="10852">
                  <c:v>7.487213125001599</c:v>
                </c:pt>
                <c:pt idx="10853">
                  <c:v>7.4875512500000001</c:v>
                </c:pt>
                <c:pt idx="10854">
                  <c:v>7.4879693750015992</c:v>
                </c:pt>
                <c:pt idx="10855">
                  <c:v>7.488363125001599</c:v>
                </c:pt>
                <c:pt idx="10856">
                  <c:v>7.488738125001599</c:v>
                </c:pt>
                <c:pt idx="10857">
                  <c:v>7.4891199999999998</c:v>
                </c:pt>
                <c:pt idx="10858">
                  <c:v>7.4895975000000004</c:v>
                </c:pt>
                <c:pt idx="10859">
                  <c:v>7.4899681250015986</c:v>
                </c:pt>
                <c:pt idx="10860">
                  <c:v>7.4902912500000003</c:v>
                </c:pt>
                <c:pt idx="10861">
                  <c:v>7.4906174999999999</c:v>
                </c:pt>
                <c:pt idx="10862">
                  <c:v>7.49104875</c:v>
                </c:pt>
                <c:pt idx="10863">
                  <c:v>7.4914887500000003</c:v>
                </c:pt>
                <c:pt idx="10864">
                  <c:v>7.4919500000000001</c:v>
                </c:pt>
                <c:pt idx="10865">
                  <c:v>7.4923681250015992</c:v>
                </c:pt>
                <c:pt idx="10866">
                  <c:v>7.4926887500000001</c:v>
                </c:pt>
                <c:pt idx="10867">
                  <c:v>7.4923018750015986</c:v>
                </c:pt>
                <c:pt idx="10868">
                  <c:v>7.4919599999999997</c:v>
                </c:pt>
                <c:pt idx="10869">
                  <c:v>7.4916281250015988</c:v>
                </c:pt>
                <c:pt idx="10870">
                  <c:v>7.4912856250015993</c:v>
                </c:pt>
                <c:pt idx="10871">
                  <c:v>7.4910768750015988</c:v>
                </c:pt>
                <c:pt idx="10872">
                  <c:v>7.4909131250015992</c:v>
                </c:pt>
                <c:pt idx="10873">
                  <c:v>7.4913375000000002</c:v>
                </c:pt>
                <c:pt idx="10874">
                  <c:v>7.4917437500000004</c:v>
                </c:pt>
                <c:pt idx="10875">
                  <c:v>7.4921350000000002</c:v>
                </c:pt>
                <c:pt idx="10876">
                  <c:v>7.4924768750015991</c:v>
                </c:pt>
                <c:pt idx="10877">
                  <c:v>7.4928956250015988</c:v>
                </c:pt>
                <c:pt idx="10878">
                  <c:v>7.4932462500000003</c:v>
                </c:pt>
                <c:pt idx="10879">
                  <c:v>7.4937081250015991</c:v>
                </c:pt>
                <c:pt idx="10880">
                  <c:v>7.494065</c:v>
                </c:pt>
                <c:pt idx="10881">
                  <c:v>7.49445125</c:v>
                </c:pt>
                <c:pt idx="10882">
                  <c:v>7.4947943750015993</c:v>
                </c:pt>
                <c:pt idx="10883">
                  <c:v>7.4952031250015994</c:v>
                </c:pt>
                <c:pt idx="10884">
                  <c:v>7.495563125001599</c:v>
                </c:pt>
                <c:pt idx="10885">
                  <c:v>7.4959625000000001</c:v>
                </c:pt>
                <c:pt idx="10886">
                  <c:v>7.4963749999999996</c:v>
                </c:pt>
                <c:pt idx="10887">
                  <c:v>7.4967543750015988</c:v>
                </c:pt>
                <c:pt idx="10888">
                  <c:v>7.4970956250015988</c:v>
                </c:pt>
                <c:pt idx="10889">
                  <c:v>7.4974625000000001</c:v>
                </c:pt>
                <c:pt idx="10890">
                  <c:v>7.4978443750015993</c:v>
                </c:pt>
                <c:pt idx="10891">
                  <c:v>7.49818125</c:v>
                </c:pt>
                <c:pt idx="10892">
                  <c:v>7.4977956250015989</c:v>
                </c:pt>
                <c:pt idx="10893">
                  <c:v>7.4974375000000002</c:v>
                </c:pt>
                <c:pt idx="10894">
                  <c:v>7.4969681250015991</c:v>
                </c:pt>
                <c:pt idx="10895">
                  <c:v>7.49648</c:v>
                </c:pt>
                <c:pt idx="10896">
                  <c:v>7.4960075000000002</c:v>
                </c:pt>
                <c:pt idx="10897">
                  <c:v>7.49553125</c:v>
                </c:pt>
                <c:pt idx="10898">
                  <c:v>7.4948874999999999</c:v>
                </c:pt>
                <c:pt idx="10899">
                  <c:v>7.4941825</c:v>
                </c:pt>
                <c:pt idx="10900">
                  <c:v>7.4938568750015992</c:v>
                </c:pt>
                <c:pt idx="10901">
                  <c:v>7.4932256250015987</c:v>
                </c:pt>
                <c:pt idx="10902">
                  <c:v>7.4928743750015991</c:v>
                </c:pt>
                <c:pt idx="10903">
                  <c:v>7.4925031250015994</c:v>
                </c:pt>
                <c:pt idx="10904">
                  <c:v>7.4920862499999998</c:v>
                </c:pt>
                <c:pt idx="10905">
                  <c:v>7.4915018750015987</c:v>
                </c:pt>
                <c:pt idx="10906">
                  <c:v>7.4910350000000001</c:v>
                </c:pt>
                <c:pt idx="10907">
                  <c:v>7.4906656250015988</c:v>
                </c:pt>
                <c:pt idx="10908">
                  <c:v>7.4906006250015986</c:v>
                </c:pt>
                <c:pt idx="10909">
                  <c:v>7.4909681250015989</c:v>
                </c:pt>
                <c:pt idx="10910">
                  <c:v>7.4913106250015993</c:v>
                </c:pt>
                <c:pt idx="10911">
                  <c:v>7.491704375001599</c:v>
                </c:pt>
                <c:pt idx="10912">
                  <c:v>7.4920600000000004</c:v>
                </c:pt>
                <c:pt idx="10913">
                  <c:v>7.4924187499999997</c:v>
                </c:pt>
                <c:pt idx="10914">
                  <c:v>7.4928893750015986</c:v>
                </c:pt>
                <c:pt idx="10915">
                  <c:v>7.4932912500000004</c:v>
                </c:pt>
                <c:pt idx="10916">
                  <c:v>7.4937825</c:v>
                </c:pt>
                <c:pt idx="10917">
                  <c:v>7.4941818750015994</c:v>
                </c:pt>
                <c:pt idx="10918">
                  <c:v>7.494605</c:v>
                </c:pt>
                <c:pt idx="10919">
                  <c:v>7.4949593750015993</c:v>
                </c:pt>
                <c:pt idx="10920">
                  <c:v>7.494673125001599</c:v>
                </c:pt>
                <c:pt idx="10921">
                  <c:v>7.4942799999999998</c:v>
                </c:pt>
                <c:pt idx="10922">
                  <c:v>7.4939299999999998</c:v>
                </c:pt>
                <c:pt idx="10923">
                  <c:v>7.4940356250015991</c:v>
                </c:pt>
                <c:pt idx="10924">
                  <c:v>7.494356875001599</c:v>
                </c:pt>
                <c:pt idx="10925">
                  <c:v>7.4947256250015988</c:v>
                </c:pt>
                <c:pt idx="10926">
                  <c:v>7.4951093750015989</c:v>
                </c:pt>
                <c:pt idx="10927">
                  <c:v>7.4954925000000001</c:v>
                </c:pt>
                <c:pt idx="10928">
                  <c:v>7.4958806250015986</c:v>
                </c:pt>
                <c:pt idx="10929">
                  <c:v>7.4962556250015986</c:v>
                </c:pt>
                <c:pt idx="10930">
                  <c:v>7.4963137499999997</c:v>
                </c:pt>
                <c:pt idx="10931">
                  <c:v>7.4964525000000002</c:v>
                </c:pt>
                <c:pt idx="10932">
                  <c:v>7.4969225000000002</c:v>
                </c:pt>
                <c:pt idx="10933">
                  <c:v>7.4973731250015989</c:v>
                </c:pt>
                <c:pt idx="10934">
                  <c:v>7.4977656250015992</c:v>
                </c:pt>
                <c:pt idx="10935">
                  <c:v>7.498098125001599</c:v>
                </c:pt>
                <c:pt idx="10936">
                  <c:v>7.4984356250015987</c:v>
                </c:pt>
                <c:pt idx="10937">
                  <c:v>7.4987637500000002</c:v>
                </c:pt>
                <c:pt idx="10938">
                  <c:v>7.4991025000000002</c:v>
                </c:pt>
                <c:pt idx="10939">
                  <c:v>7.4994350000000001</c:v>
                </c:pt>
                <c:pt idx="10940">
                  <c:v>7.4998725000000004</c:v>
                </c:pt>
                <c:pt idx="10941">
                  <c:v>7.4999962499999997</c:v>
                </c:pt>
                <c:pt idx="10942">
                  <c:v>7.5000443750015986</c:v>
                </c:pt>
                <c:pt idx="10943">
                  <c:v>7.5003725000000001</c:v>
                </c:pt>
                <c:pt idx="10944">
                  <c:v>7.5007468750015986</c:v>
                </c:pt>
                <c:pt idx="10945">
                  <c:v>7.50062125</c:v>
                </c:pt>
                <c:pt idx="10946">
                  <c:v>7.5002712499999999</c:v>
                </c:pt>
                <c:pt idx="10947">
                  <c:v>7.4999937499999998</c:v>
                </c:pt>
                <c:pt idx="10948">
                  <c:v>7.4996574999999996</c:v>
                </c:pt>
                <c:pt idx="10949">
                  <c:v>7.4992312500000002</c:v>
                </c:pt>
                <c:pt idx="10950">
                  <c:v>7.4987037499999998</c:v>
                </c:pt>
                <c:pt idx="10951">
                  <c:v>7.4982843750015986</c:v>
                </c:pt>
                <c:pt idx="10952">
                  <c:v>7.4979068750015987</c:v>
                </c:pt>
                <c:pt idx="10953">
                  <c:v>7.49750125</c:v>
                </c:pt>
                <c:pt idx="10954">
                  <c:v>7.4971793750015987</c:v>
                </c:pt>
                <c:pt idx="10955">
                  <c:v>7.49682125</c:v>
                </c:pt>
                <c:pt idx="10956">
                  <c:v>7.4970512500000002</c:v>
                </c:pt>
                <c:pt idx="10957">
                  <c:v>7.4974962500000002</c:v>
                </c:pt>
                <c:pt idx="10958">
                  <c:v>7.4979512499999998</c:v>
                </c:pt>
                <c:pt idx="10959">
                  <c:v>7.4983187500000001</c:v>
                </c:pt>
                <c:pt idx="10960">
                  <c:v>7.4986699999999997</c:v>
                </c:pt>
                <c:pt idx="10961">
                  <c:v>7.4990112499999997</c:v>
                </c:pt>
                <c:pt idx="10962">
                  <c:v>7.4993331250015993</c:v>
                </c:pt>
                <c:pt idx="10963">
                  <c:v>7.4996762500000003</c:v>
                </c:pt>
                <c:pt idx="10964">
                  <c:v>7.5001343750015987</c:v>
                </c:pt>
                <c:pt idx="10965">
                  <c:v>7.5004706250015989</c:v>
                </c:pt>
                <c:pt idx="10966">
                  <c:v>7.500795625001599</c:v>
                </c:pt>
                <c:pt idx="10967">
                  <c:v>7.5011431250015992</c:v>
                </c:pt>
                <c:pt idx="10968">
                  <c:v>7.5015212499999997</c:v>
                </c:pt>
                <c:pt idx="10969">
                  <c:v>7.5019299999999998</c:v>
                </c:pt>
                <c:pt idx="10970">
                  <c:v>7.5023200000000001</c:v>
                </c:pt>
                <c:pt idx="10971">
                  <c:v>7.5028193750015992</c:v>
                </c:pt>
                <c:pt idx="10972">
                  <c:v>7.5031749999999997</c:v>
                </c:pt>
                <c:pt idx="10973">
                  <c:v>7.5036543750015987</c:v>
                </c:pt>
                <c:pt idx="10974">
                  <c:v>7.503988125001599</c:v>
                </c:pt>
                <c:pt idx="10975">
                  <c:v>7.5043412500000004</c:v>
                </c:pt>
                <c:pt idx="10976">
                  <c:v>7.5046968750015992</c:v>
                </c:pt>
                <c:pt idx="10977">
                  <c:v>7.5050400000000002</c:v>
                </c:pt>
                <c:pt idx="10978">
                  <c:v>7.5053700000000001</c:v>
                </c:pt>
                <c:pt idx="10979">
                  <c:v>7.5052331250015989</c:v>
                </c:pt>
                <c:pt idx="10980">
                  <c:v>7.5048581250015989</c:v>
                </c:pt>
                <c:pt idx="10981">
                  <c:v>7.504536875001599</c:v>
                </c:pt>
                <c:pt idx="10982">
                  <c:v>7.5041231250015992</c:v>
                </c:pt>
                <c:pt idx="10983">
                  <c:v>7.5036056250015992</c:v>
                </c:pt>
                <c:pt idx="10984">
                  <c:v>7.50320125</c:v>
                </c:pt>
                <c:pt idx="10985">
                  <c:v>7.5027375000000003</c:v>
                </c:pt>
                <c:pt idx="10986">
                  <c:v>7.5023593750015989</c:v>
                </c:pt>
                <c:pt idx="10987">
                  <c:v>7.5018918750015988</c:v>
                </c:pt>
                <c:pt idx="10988">
                  <c:v>7.5014981250015991</c:v>
                </c:pt>
                <c:pt idx="10989">
                  <c:v>7.5009887500000003</c:v>
                </c:pt>
                <c:pt idx="10990">
                  <c:v>7.5005043750015989</c:v>
                </c:pt>
                <c:pt idx="10991">
                  <c:v>7.5000237500000004</c:v>
                </c:pt>
                <c:pt idx="10992">
                  <c:v>7.4996918750015986</c:v>
                </c:pt>
                <c:pt idx="10993">
                  <c:v>7.4998525000000003</c:v>
                </c:pt>
                <c:pt idx="10994">
                  <c:v>7.5002975000000003</c:v>
                </c:pt>
                <c:pt idx="10995">
                  <c:v>7.5006268750015987</c:v>
                </c:pt>
                <c:pt idx="10996">
                  <c:v>7.5009368750015986</c:v>
                </c:pt>
                <c:pt idx="10997">
                  <c:v>7.50113875</c:v>
                </c:pt>
                <c:pt idx="10998">
                  <c:v>7.5015381250015993</c:v>
                </c:pt>
                <c:pt idx="10999">
                  <c:v>7.5019993750015992</c:v>
                </c:pt>
                <c:pt idx="11000">
                  <c:v>7.5023406250015992</c:v>
                </c:pt>
                <c:pt idx="11001">
                  <c:v>7.5027650000000001</c:v>
                </c:pt>
                <c:pt idx="11002">
                  <c:v>7.50319</c:v>
                </c:pt>
                <c:pt idx="11003">
                  <c:v>7.5035268750015991</c:v>
                </c:pt>
                <c:pt idx="11004">
                  <c:v>7.5040093750015986</c:v>
                </c:pt>
                <c:pt idx="11005">
                  <c:v>7.5043887500000004</c:v>
                </c:pt>
                <c:pt idx="11006">
                  <c:v>7.5047281250015994</c:v>
                </c:pt>
                <c:pt idx="11007">
                  <c:v>7.50509</c:v>
                </c:pt>
                <c:pt idx="11008">
                  <c:v>7.5054625000000001</c:v>
                </c:pt>
                <c:pt idx="11009">
                  <c:v>7.5057925000000001</c:v>
                </c:pt>
                <c:pt idx="11010">
                  <c:v>7.5061331250015986</c:v>
                </c:pt>
                <c:pt idx="11011">
                  <c:v>7.5062206250015988</c:v>
                </c:pt>
                <c:pt idx="11012">
                  <c:v>7.5058943750015992</c:v>
                </c:pt>
                <c:pt idx="11013">
                  <c:v>7.5055587499999996</c:v>
                </c:pt>
                <c:pt idx="11014">
                  <c:v>7.505336875001599</c:v>
                </c:pt>
                <c:pt idx="11015">
                  <c:v>7.5049837500000001</c:v>
                </c:pt>
                <c:pt idx="11016">
                  <c:v>7.5044962499999999</c:v>
                </c:pt>
                <c:pt idx="11017">
                  <c:v>7.5045343750015991</c:v>
                </c:pt>
                <c:pt idx="11018">
                  <c:v>7.5047637500000004</c:v>
                </c:pt>
                <c:pt idx="11019">
                  <c:v>7.5051449999999997</c:v>
                </c:pt>
                <c:pt idx="11020">
                  <c:v>7.5055987499999999</c:v>
                </c:pt>
                <c:pt idx="11021">
                  <c:v>7.5060793750015993</c:v>
                </c:pt>
                <c:pt idx="11022">
                  <c:v>7.5064074999999999</c:v>
                </c:pt>
                <c:pt idx="11023">
                  <c:v>7.5067881250015986</c:v>
                </c:pt>
                <c:pt idx="11024">
                  <c:v>7.5071131250015988</c:v>
                </c:pt>
                <c:pt idx="11025">
                  <c:v>7.5075262499999997</c:v>
                </c:pt>
                <c:pt idx="11026">
                  <c:v>7.5079675000000003</c:v>
                </c:pt>
                <c:pt idx="11027">
                  <c:v>7.5082981250015992</c:v>
                </c:pt>
                <c:pt idx="11028">
                  <c:v>7.5086674999999996</c:v>
                </c:pt>
                <c:pt idx="11029">
                  <c:v>7.5090824999999999</c:v>
                </c:pt>
                <c:pt idx="11030">
                  <c:v>7.5094131250015987</c:v>
                </c:pt>
                <c:pt idx="11031">
                  <c:v>7.5097987499999999</c:v>
                </c:pt>
                <c:pt idx="11032">
                  <c:v>7.510205</c:v>
                </c:pt>
                <c:pt idx="11033">
                  <c:v>7.5105624999999998</c:v>
                </c:pt>
                <c:pt idx="11034">
                  <c:v>7.5109412500000001</c:v>
                </c:pt>
                <c:pt idx="11035">
                  <c:v>7.5113487499999998</c:v>
                </c:pt>
                <c:pt idx="11036">
                  <c:v>7.5116825</c:v>
                </c:pt>
                <c:pt idx="11037">
                  <c:v>7.5118381250015993</c:v>
                </c:pt>
                <c:pt idx="11038">
                  <c:v>7.5114031250015989</c:v>
                </c:pt>
                <c:pt idx="11039">
                  <c:v>7.5109162500000002</c:v>
                </c:pt>
                <c:pt idx="11040">
                  <c:v>7.5105712499999999</c:v>
                </c:pt>
                <c:pt idx="11041">
                  <c:v>7.5101068750015987</c:v>
                </c:pt>
                <c:pt idx="11042">
                  <c:v>7.509710625001599</c:v>
                </c:pt>
                <c:pt idx="11043">
                  <c:v>7.509315</c:v>
                </c:pt>
                <c:pt idx="11044">
                  <c:v>7.5089350000000001</c:v>
                </c:pt>
                <c:pt idx="11045">
                  <c:v>7.50857375</c:v>
                </c:pt>
                <c:pt idx="11046">
                  <c:v>7.5080987500000003</c:v>
                </c:pt>
                <c:pt idx="11047">
                  <c:v>7.5077249999999998</c:v>
                </c:pt>
                <c:pt idx="11048">
                  <c:v>7.5073506250015987</c:v>
                </c:pt>
                <c:pt idx="11049">
                  <c:v>7.5069131250015992</c:v>
                </c:pt>
                <c:pt idx="11050">
                  <c:v>7.5065749999999998</c:v>
                </c:pt>
                <c:pt idx="11051">
                  <c:v>7.5065893750015986</c:v>
                </c:pt>
                <c:pt idx="11052">
                  <c:v>7.5069406250015991</c:v>
                </c:pt>
                <c:pt idx="11053">
                  <c:v>7.5070224999999997</c:v>
                </c:pt>
                <c:pt idx="11054">
                  <c:v>7.5074037499999999</c:v>
                </c:pt>
                <c:pt idx="11055">
                  <c:v>7.5077474999999998</c:v>
                </c:pt>
                <c:pt idx="11056">
                  <c:v>7.5081325000000003</c:v>
                </c:pt>
                <c:pt idx="11057">
                  <c:v>7.5085306250015993</c:v>
                </c:pt>
                <c:pt idx="11058">
                  <c:v>7.5089024999999996</c:v>
                </c:pt>
                <c:pt idx="11059">
                  <c:v>7.5093156250015989</c:v>
                </c:pt>
                <c:pt idx="11060">
                  <c:v>7.5096581250015992</c:v>
                </c:pt>
                <c:pt idx="11061">
                  <c:v>7.5100012500000002</c:v>
                </c:pt>
                <c:pt idx="11062">
                  <c:v>7.5099631250015992</c:v>
                </c:pt>
                <c:pt idx="11063">
                  <c:v>7.5102587500000002</c:v>
                </c:pt>
                <c:pt idx="11064">
                  <c:v>7.5106181250015993</c:v>
                </c:pt>
                <c:pt idx="11065">
                  <c:v>7.5109531250015991</c:v>
                </c:pt>
                <c:pt idx="11066">
                  <c:v>7.511319375001599</c:v>
                </c:pt>
                <c:pt idx="11067">
                  <c:v>7.5117237499999998</c:v>
                </c:pt>
                <c:pt idx="11068">
                  <c:v>7.5120699999999996</c:v>
                </c:pt>
                <c:pt idx="11069">
                  <c:v>7.5124750000000002</c:v>
                </c:pt>
                <c:pt idx="11070">
                  <c:v>7.5128525000000002</c:v>
                </c:pt>
                <c:pt idx="11071">
                  <c:v>7.5124268750015988</c:v>
                </c:pt>
                <c:pt idx="11072">
                  <c:v>7.5119249999999997</c:v>
                </c:pt>
                <c:pt idx="11073">
                  <c:v>7.5113368750015992</c:v>
                </c:pt>
                <c:pt idx="11074">
                  <c:v>7.5108612499999996</c:v>
                </c:pt>
                <c:pt idx="11075">
                  <c:v>7.5104462500000002</c:v>
                </c:pt>
                <c:pt idx="11076">
                  <c:v>7.5099718750015994</c:v>
                </c:pt>
                <c:pt idx="11077">
                  <c:v>7.5095906250015991</c:v>
                </c:pt>
                <c:pt idx="11078">
                  <c:v>7.5096387499999997</c:v>
                </c:pt>
                <c:pt idx="11079">
                  <c:v>7.5099668750015987</c:v>
                </c:pt>
                <c:pt idx="11080">
                  <c:v>7.5096412499999996</c:v>
                </c:pt>
                <c:pt idx="11081">
                  <c:v>7.5098231250015992</c:v>
                </c:pt>
                <c:pt idx="11082">
                  <c:v>7.5101975000000003</c:v>
                </c:pt>
                <c:pt idx="11083">
                  <c:v>7.5105824999999999</c:v>
                </c:pt>
                <c:pt idx="11084">
                  <c:v>7.510930625001599</c:v>
                </c:pt>
                <c:pt idx="11085">
                  <c:v>7.5103612499999999</c:v>
                </c:pt>
                <c:pt idx="11086">
                  <c:v>7.5098118750015992</c:v>
                </c:pt>
                <c:pt idx="11087">
                  <c:v>7.5092999999999996</c:v>
                </c:pt>
                <c:pt idx="11088">
                  <c:v>7.5088175000000001</c:v>
                </c:pt>
                <c:pt idx="11089">
                  <c:v>7.5084299999999997</c:v>
                </c:pt>
                <c:pt idx="11090">
                  <c:v>7.5080774999999997</c:v>
                </c:pt>
                <c:pt idx="11091">
                  <c:v>7.5081087499999999</c:v>
                </c:pt>
                <c:pt idx="11092">
                  <c:v>7.5082849999999999</c:v>
                </c:pt>
                <c:pt idx="11093">
                  <c:v>7.5079593750015992</c:v>
                </c:pt>
                <c:pt idx="11094">
                  <c:v>7.5076393750015988</c:v>
                </c:pt>
                <c:pt idx="11095">
                  <c:v>7.5080118750015989</c:v>
                </c:pt>
                <c:pt idx="11096">
                  <c:v>7.5083468750015987</c:v>
                </c:pt>
                <c:pt idx="11097">
                  <c:v>7.5086674999999996</c:v>
                </c:pt>
                <c:pt idx="11098">
                  <c:v>7.5090225000000004</c:v>
                </c:pt>
                <c:pt idx="11099">
                  <c:v>7.5093743750015989</c:v>
                </c:pt>
                <c:pt idx="11100">
                  <c:v>7.5098200000000004</c:v>
                </c:pt>
                <c:pt idx="11101">
                  <c:v>7.5102725000000001</c:v>
                </c:pt>
                <c:pt idx="11102">
                  <c:v>7.509995</c:v>
                </c:pt>
                <c:pt idx="11103">
                  <c:v>7.5095256250015989</c:v>
                </c:pt>
                <c:pt idx="11104">
                  <c:v>7.50908</c:v>
                </c:pt>
                <c:pt idx="11105">
                  <c:v>7.5087106250015987</c:v>
                </c:pt>
                <c:pt idx="11106">
                  <c:v>7.5083762500000004</c:v>
                </c:pt>
                <c:pt idx="11107">
                  <c:v>7.507998125001599</c:v>
                </c:pt>
                <c:pt idx="11108">
                  <c:v>7.5079137500000002</c:v>
                </c:pt>
                <c:pt idx="11109">
                  <c:v>7.5082950000000004</c:v>
                </c:pt>
                <c:pt idx="11110">
                  <c:v>7.5086612500000003</c:v>
                </c:pt>
                <c:pt idx="11111">
                  <c:v>7.5090256250015992</c:v>
                </c:pt>
                <c:pt idx="11112">
                  <c:v>7.5094318750015994</c:v>
                </c:pt>
                <c:pt idx="11113">
                  <c:v>7.50983</c:v>
                </c:pt>
                <c:pt idx="11114">
                  <c:v>7.5103181250015991</c:v>
                </c:pt>
                <c:pt idx="11115">
                  <c:v>7.5106756250015989</c:v>
                </c:pt>
                <c:pt idx="11116">
                  <c:v>7.5110787500000002</c:v>
                </c:pt>
                <c:pt idx="11117">
                  <c:v>7.5114549999999998</c:v>
                </c:pt>
                <c:pt idx="11118">
                  <c:v>7.51178875</c:v>
                </c:pt>
                <c:pt idx="11119">
                  <c:v>7.5118774999999998</c:v>
                </c:pt>
                <c:pt idx="11120">
                  <c:v>7.51152</c:v>
                </c:pt>
                <c:pt idx="11121">
                  <c:v>7.5111762500000001</c:v>
                </c:pt>
                <c:pt idx="11122">
                  <c:v>7.51070875</c:v>
                </c:pt>
                <c:pt idx="11123">
                  <c:v>7.5103650000000002</c:v>
                </c:pt>
                <c:pt idx="11124">
                  <c:v>7.5100318750015989</c:v>
                </c:pt>
                <c:pt idx="11125">
                  <c:v>7.5096718750015992</c:v>
                </c:pt>
                <c:pt idx="11126">
                  <c:v>7.5093137499999996</c:v>
                </c:pt>
                <c:pt idx="11127">
                  <c:v>7.5096912500000004</c:v>
                </c:pt>
                <c:pt idx="11128">
                  <c:v>7.5100775000000004</c:v>
                </c:pt>
                <c:pt idx="11129">
                  <c:v>7.5105649999999997</c:v>
                </c:pt>
                <c:pt idx="11130">
                  <c:v>7.51112</c:v>
                </c:pt>
                <c:pt idx="11131">
                  <c:v>7.5116300000000003</c:v>
                </c:pt>
                <c:pt idx="11132">
                  <c:v>7.5121018750015986</c:v>
                </c:pt>
                <c:pt idx="11133">
                  <c:v>7.5125225000000002</c:v>
                </c:pt>
                <c:pt idx="11134">
                  <c:v>7.5129275</c:v>
                </c:pt>
                <c:pt idx="11135">
                  <c:v>7.5134218750015993</c:v>
                </c:pt>
                <c:pt idx="11136">
                  <c:v>7.5137443750015986</c:v>
                </c:pt>
                <c:pt idx="11137">
                  <c:v>7.5140725000000002</c:v>
                </c:pt>
                <c:pt idx="11138">
                  <c:v>7.5144681250015992</c:v>
                </c:pt>
                <c:pt idx="11139">
                  <c:v>7.5148037499999996</c:v>
                </c:pt>
                <c:pt idx="11140">
                  <c:v>7.5144581250015987</c:v>
                </c:pt>
                <c:pt idx="11141">
                  <c:v>7.5148643750015989</c:v>
                </c:pt>
                <c:pt idx="11142">
                  <c:v>7.5152181250015992</c:v>
                </c:pt>
                <c:pt idx="11143">
                  <c:v>7.5155931250015993</c:v>
                </c:pt>
                <c:pt idx="11144">
                  <c:v>7.5160131250015993</c:v>
                </c:pt>
                <c:pt idx="11145">
                  <c:v>7.5164225</c:v>
                </c:pt>
                <c:pt idx="11146">
                  <c:v>7.5168112499999999</c:v>
                </c:pt>
                <c:pt idx="11147">
                  <c:v>7.5172056250015986</c:v>
                </c:pt>
                <c:pt idx="11148">
                  <c:v>7.5175443750015987</c:v>
                </c:pt>
                <c:pt idx="11149">
                  <c:v>7.5179312500000002</c:v>
                </c:pt>
                <c:pt idx="11150">
                  <c:v>7.5183431250015991</c:v>
                </c:pt>
                <c:pt idx="11151">
                  <c:v>7.5186043750015994</c:v>
                </c:pt>
                <c:pt idx="11152">
                  <c:v>7.5189399999999997</c:v>
                </c:pt>
                <c:pt idx="11153">
                  <c:v>7.5193568750015993</c:v>
                </c:pt>
                <c:pt idx="11154">
                  <c:v>7.5197181250015994</c:v>
                </c:pt>
                <c:pt idx="11155">
                  <c:v>7.5201293750015994</c:v>
                </c:pt>
                <c:pt idx="11156">
                  <c:v>7.5198425000000002</c:v>
                </c:pt>
                <c:pt idx="11157">
                  <c:v>7.519425</c:v>
                </c:pt>
                <c:pt idx="11158">
                  <c:v>7.5194349999999996</c:v>
                </c:pt>
                <c:pt idx="11159">
                  <c:v>7.5190187499999999</c:v>
                </c:pt>
                <c:pt idx="11160">
                  <c:v>7.5185906250015986</c:v>
                </c:pt>
                <c:pt idx="11161">
                  <c:v>7.5182487499999997</c:v>
                </c:pt>
                <c:pt idx="11162">
                  <c:v>7.5186712499999997</c:v>
                </c:pt>
                <c:pt idx="11163">
                  <c:v>7.5190756250015989</c:v>
                </c:pt>
                <c:pt idx="11164">
                  <c:v>7.5194187499999998</c:v>
                </c:pt>
                <c:pt idx="11165">
                  <c:v>7.519755</c:v>
                </c:pt>
                <c:pt idx="11166">
                  <c:v>7.5201456250015992</c:v>
                </c:pt>
                <c:pt idx="11167">
                  <c:v>7.5206343750015989</c:v>
                </c:pt>
                <c:pt idx="11168">
                  <c:v>7.5210218750015994</c:v>
                </c:pt>
                <c:pt idx="11169">
                  <c:v>7.5213981250015989</c:v>
                </c:pt>
                <c:pt idx="11170">
                  <c:v>7.52176125</c:v>
                </c:pt>
                <c:pt idx="11171">
                  <c:v>7.5222393750015986</c:v>
                </c:pt>
                <c:pt idx="11172">
                  <c:v>7.5226100000000002</c:v>
                </c:pt>
                <c:pt idx="11173">
                  <c:v>7.5230499999999996</c:v>
                </c:pt>
                <c:pt idx="11174">
                  <c:v>7.5234418750015992</c:v>
                </c:pt>
                <c:pt idx="11175">
                  <c:v>7.5238887500000002</c:v>
                </c:pt>
                <c:pt idx="11176">
                  <c:v>7.5243068750015993</c:v>
                </c:pt>
                <c:pt idx="11177">
                  <c:v>7.5246575</c:v>
                </c:pt>
                <c:pt idx="11178">
                  <c:v>7.5251687499999997</c:v>
                </c:pt>
                <c:pt idx="11179">
                  <c:v>7.5255274999999999</c:v>
                </c:pt>
                <c:pt idx="11180">
                  <c:v>7.5251400000000004</c:v>
                </c:pt>
                <c:pt idx="11181">
                  <c:v>7.5247662499999999</c:v>
                </c:pt>
                <c:pt idx="11182">
                  <c:v>7.5243431250015993</c:v>
                </c:pt>
                <c:pt idx="11183">
                  <c:v>7.5240181250015992</c:v>
                </c:pt>
                <c:pt idx="11184">
                  <c:v>7.5236793750015991</c:v>
                </c:pt>
                <c:pt idx="11185">
                  <c:v>7.5233549999999996</c:v>
                </c:pt>
                <c:pt idx="11186">
                  <c:v>7.5230325000000002</c:v>
                </c:pt>
                <c:pt idx="11187">
                  <c:v>7.5226781250015993</c:v>
                </c:pt>
                <c:pt idx="11188">
                  <c:v>7.5226187500000004</c:v>
                </c:pt>
                <c:pt idx="11189">
                  <c:v>7.5230068750015988</c:v>
                </c:pt>
                <c:pt idx="11190">
                  <c:v>7.52342625</c:v>
                </c:pt>
                <c:pt idx="11191">
                  <c:v>7.5238174999999998</c:v>
                </c:pt>
                <c:pt idx="11192">
                  <c:v>7.5241924999999998</c:v>
                </c:pt>
                <c:pt idx="11193">
                  <c:v>7.5245468750015991</c:v>
                </c:pt>
                <c:pt idx="11194">
                  <c:v>7.5249449999999998</c:v>
                </c:pt>
                <c:pt idx="11195">
                  <c:v>7.52527875</c:v>
                </c:pt>
                <c:pt idx="11196">
                  <c:v>7.5256506250015986</c:v>
                </c:pt>
                <c:pt idx="11197">
                  <c:v>7.5258818750015992</c:v>
                </c:pt>
                <c:pt idx="11198">
                  <c:v>7.5258750000000001</c:v>
                </c:pt>
                <c:pt idx="11199">
                  <c:v>7.5260568750015988</c:v>
                </c:pt>
                <c:pt idx="11200">
                  <c:v>7.5260181250015989</c:v>
                </c:pt>
                <c:pt idx="11201">
                  <c:v>7.5256437500000004</c:v>
                </c:pt>
                <c:pt idx="11202">
                  <c:v>7.5250693750015989</c:v>
                </c:pt>
                <c:pt idx="11203">
                  <c:v>7.5247293750015993</c:v>
                </c:pt>
                <c:pt idx="11204">
                  <c:v>7.5243462499999998</c:v>
                </c:pt>
                <c:pt idx="11205">
                  <c:v>7.5239218750015988</c:v>
                </c:pt>
                <c:pt idx="11206">
                  <c:v>7.5234987499999999</c:v>
                </c:pt>
                <c:pt idx="11207">
                  <c:v>7.5230731250015994</c:v>
                </c:pt>
                <c:pt idx="11208">
                  <c:v>7.522719375001599</c:v>
                </c:pt>
                <c:pt idx="11209">
                  <c:v>7.5222243750015991</c:v>
                </c:pt>
                <c:pt idx="11210">
                  <c:v>7.5218868750015986</c:v>
                </c:pt>
                <c:pt idx="11211">
                  <c:v>7.5215556250015991</c:v>
                </c:pt>
                <c:pt idx="11212">
                  <c:v>7.5215375</c:v>
                </c:pt>
                <c:pt idx="11213">
                  <c:v>7.5218887499999996</c:v>
                </c:pt>
                <c:pt idx="11214">
                  <c:v>7.5222474999999998</c:v>
                </c:pt>
                <c:pt idx="11215">
                  <c:v>7.5226406250015989</c:v>
                </c:pt>
                <c:pt idx="11216">
                  <c:v>7.5231018750015988</c:v>
                </c:pt>
                <c:pt idx="11217">
                  <c:v>7.523424375001599</c:v>
                </c:pt>
                <c:pt idx="11218">
                  <c:v>7.5237893750015994</c:v>
                </c:pt>
                <c:pt idx="11219">
                  <c:v>7.5241843750015986</c:v>
                </c:pt>
                <c:pt idx="11220">
                  <c:v>7.5238593750015994</c:v>
                </c:pt>
                <c:pt idx="11221">
                  <c:v>7.5234693750015991</c:v>
                </c:pt>
                <c:pt idx="11222">
                  <c:v>7.5230662500000003</c:v>
                </c:pt>
                <c:pt idx="11223">
                  <c:v>7.5226075000000003</c:v>
                </c:pt>
                <c:pt idx="11224">
                  <c:v>7.522226875001599</c:v>
                </c:pt>
                <c:pt idx="11225">
                  <c:v>7.5217749999999999</c:v>
                </c:pt>
                <c:pt idx="11226">
                  <c:v>7.5213831250015986</c:v>
                </c:pt>
                <c:pt idx="11227">
                  <c:v>7.5209718750015986</c:v>
                </c:pt>
                <c:pt idx="11228">
                  <c:v>7.5205768750015993</c:v>
                </c:pt>
                <c:pt idx="11229">
                  <c:v>7.5201268750015986</c:v>
                </c:pt>
                <c:pt idx="11230">
                  <c:v>7.5196437500000002</c:v>
                </c:pt>
                <c:pt idx="11231">
                  <c:v>7.5192381250015989</c:v>
                </c:pt>
                <c:pt idx="11232">
                  <c:v>7.5188162500000004</c:v>
                </c:pt>
                <c:pt idx="11233">
                  <c:v>7.5184681250015988</c:v>
                </c:pt>
                <c:pt idx="11234">
                  <c:v>7.5187900000000001</c:v>
                </c:pt>
                <c:pt idx="11235">
                  <c:v>7.5191743750015991</c:v>
                </c:pt>
                <c:pt idx="11236">
                  <c:v>7.5195175000000001</c:v>
                </c:pt>
                <c:pt idx="11237">
                  <c:v>7.5198643750015988</c:v>
                </c:pt>
                <c:pt idx="11238">
                  <c:v>7.5200943750015989</c:v>
                </c:pt>
                <c:pt idx="11239">
                  <c:v>7.5204956250015993</c:v>
                </c:pt>
                <c:pt idx="11240">
                  <c:v>7.520844375001599</c:v>
                </c:pt>
                <c:pt idx="11241">
                  <c:v>7.5212199999999996</c:v>
                </c:pt>
                <c:pt idx="11242">
                  <c:v>7.5215531250015992</c:v>
                </c:pt>
                <c:pt idx="11243">
                  <c:v>7.5219762499999998</c:v>
                </c:pt>
                <c:pt idx="11244">
                  <c:v>7.5223531250015991</c:v>
                </c:pt>
                <c:pt idx="11245">
                  <c:v>7.522733125001599</c:v>
                </c:pt>
                <c:pt idx="11246">
                  <c:v>7.5230681250015987</c:v>
                </c:pt>
                <c:pt idx="11247">
                  <c:v>7.5233893750015994</c:v>
                </c:pt>
                <c:pt idx="11248">
                  <c:v>7.5237187499999996</c:v>
                </c:pt>
                <c:pt idx="11249">
                  <c:v>7.5241312499999999</c:v>
                </c:pt>
                <c:pt idx="11250">
                  <c:v>7.5244781250015986</c:v>
                </c:pt>
                <c:pt idx="11251">
                  <c:v>7.5248137499999999</c:v>
                </c:pt>
                <c:pt idx="11252">
                  <c:v>7.525231875001599</c:v>
                </c:pt>
                <c:pt idx="11253">
                  <c:v>7.5255993750015993</c:v>
                </c:pt>
                <c:pt idx="11254">
                  <c:v>7.5259893750015987</c:v>
                </c:pt>
                <c:pt idx="11255">
                  <c:v>7.526320625001599</c:v>
                </c:pt>
                <c:pt idx="11256">
                  <c:v>7.5260737500000001</c:v>
                </c:pt>
                <c:pt idx="11257">
                  <c:v>7.5256868750015986</c:v>
                </c:pt>
                <c:pt idx="11258">
                  <c:v>7.5251687499999997</c:v>
                </c:pt>
                <c:pt idx="11259">
                  <c:v>7.5247349999999997</c:v>
                </c:pt>
                <c:pt idx="11260">
                  <c:v>7.5240906250015991</c:v>
                </c:pt>
                <c:pt idx="11261">
                  <c:v>7.5237274999999997</c:v>
                </c:pt>
                <c:pt idx="11262">
                  <c:v>7.5233699999999999</c:v>
                </c:pt>
                <c:pt idx="11263">
                  <c:v>7.522943125001599</c:v>
                </c:pt>
                <c:pt idx="11264">
                  <c:v>7.5224581250015987</c:v>
                </c:pt>
                <c:pt idx="11265">
                  <c:v>7.5219112499999996</c:v>
                </c:pt>
                <c:pt idx="11266">
                  <c:v>7.5214237500000003</c:v>
                </c:pt>
                <c:pt idx="11267">
                  <c:v>7.5208243750015988</c:v>
                </c:pt>
                <c:pt idx="11268">
                  <c:v>7.5202831250015993</c:v>
                </c:pt>
                <c:pt idx="11269">
                  <c:v>7.51971875</c:v>
                </c:pt>
                <c:pt idx="11270">
                  <c:v>7.5192837499999996</c:v>
                </c:pt>
                <c:pt idx="11271">
                  <c:v>7.5187787500000001</c:v>
                </c:pt>
                <c:pt idx="11272">
                  <c:v>7.5183668750015986</c:v>
                </c:pt>
                <c:pt idx="11273">
                  <c:v>7.517945625001599</c:v>
                </c:pt>
                <c:pt idx="11274">
                  <c:v>7.5176125000000003</c:v>
                </c:pt>
                <c:pt idx="11275">
                  <c:v>7.5172631250015991</c:v>
                </c:pt>
                <c:pt idx="11276">
                  <c:v>7.5167931250015991</c:v>
                </c:pt>
                <c:pt idx="11277">
                  <c:v>7.5164481250015989</c:v>
                </c:pt>
                <c:pt idx="11278">
                  <c:v>7.516081875001599</c:v>
                </c:pt>
                <c:pt idx="11279">
                  <c:v>7.5159468750015987</c:v>
                </c:pt>
                <c:pt idx="11280">
                  <c:v>7.5163212499999998</c:v>
                </c:pt>
                <c:pt idx="11281">
                  <c:v>7.5167581250015987</c:v>
                </c:pt>
                <c:pt idx="11282">
                  <c:v>7.5171574999999997</c:v>
                </c:pt>
                <c:pt idx="11283">
                  <c:v>7.5175943750015986</c:v>
                </c:pt>
                <c:pt idx="11284">
                  <c:v>7.5180075000000004</c:v>
                </c:pt>
                <c:pt idx="11285">
                  <c:v>7.5183356250015994</c:v>
                </c:pt>
                <c:pt idx="11286">
                  <c:v>7.5188156250015989</c:v>
                </c:pt>
                <c:pt idx="11287">
                  <c:v>7.5191781250015994</c:v>
                </c:pt>
                <c:pt idx="11288">
                  <c:v>7.5195706250015988</c:v>
                </c:pt>
                <c:pt idx="11289">
                  <c:v>7.5199168750015986</c:v>
                </c:pt>
                <c:pt idx="11290">
                  <c:v>7.5203537499999999</c:v>
                </c:pt>
                <c:pt idx="11291">
                  <c:v>7.5206993750015991</c:v>
                </c:pt>
                <c:pt idx="11292">
                  <c:v>7.5211975000000004</c:v>
                </c:pt>
                <c:pt idx="11293">
                  <c:v>7.5216162500000001</c:v>
                </c:pt>
                <c:pt idx="11294">
                  <c:v>7.522075625001599</c:v>
                </c:pt>
                <c:pt idx="11295">
                  <c:v>7.522403125001599</c:v>
                </c:pt>
                <c:pt idx="11296">
                  <c:v>7.522755625001599</c:v>
                </c:pt>
                <c:pt idx="11297">
                  <c:v>7.5231406250015986</c:v>
                </c:pt>
                <c:pt idx="11298">
                  <c:v>7.5234681250015987</c:v>
                </c:pt>
                <c:pt idx="11299">
                  <c:v>7.5238149999999999</c:v>
                </c:pt>
                <c:pt idx="11300">
                  <c:v>7.5241612499999997</c:v>
                </c:pt>
                <c:pt idx="11301">
                  <c:v>7.5244868750015987</c:v>
                </c:pt>
                <c:pt idx="11302">
                  <c:v>7.5249006250015986</c:v>
                </c:pt>
                <c:pt idx="11303">
                  <c:v>7.525243125001599</c:v>
                </c:pt>
                <c:pt idx="11304">
                  <c:v>7.5256499999999997</c:v>
                </c:pt>
                <c:pt idx="11305">
                  <c:v>7.5260781250015993</c:v>
                </c:pt>
                <c:pt idx="11306">
                  <c:v>7.5259887499999998</c:v>
                </c:pt>
                <c:pt idx="11307">
                  <c:v>7.5255381250015994</c:v>
                </c:pt>
                <c:pt idx="11308">
                  <c:v>7.5251537500000003</c:v>
                </c:pt>
                <c:pt idx="11309">
                  <c:v>7.5247818750015991</c:v>
                </c:pt>
                <c:pt idx="11310">
                  <c:v>7.5243918750015988</c:v>
                </c:pt>
                <c:pt idx="11311">
                  <c:v>7.5240493750015993</c:v>
                </c:pt>
                <c:pt idx="11312">
                  <c:v>7.5235781250015989</c:v>
                </c:pt>
                <c:pt idx="11313">
                  <c:v>7.5230731250015994</c:v>
                </c:pt>
                <c:pt idx="11314">
                  <c:v>7.5224787500000003</c:v>
                </c:pt>
                <c:pt idx="11315">
                  <c:v>7.5220881250015994</c:v>
                </c:pt>
                <c:pt idx="11316">
                  <c:v>7.5217375000000004</c:v>
                </c:pt>
                <c:pt idx="11317">
                  <c:v>7.5219149999999999</c:v>
                </c:pt>
                <c:pt idx="11318">
                  <c:v>7.5223212500000001</c:v>
                </c:pt>
                <c:pt idx="11319">
                  <c:v>7.5227674999999996</c:v>
                </c:pt>
                <c:pt idx="11320">
                  <c:v>7.5232056250015988</c:v>
                </c:pt>
                <c:pt idx="11321">
                  <c:v>7.5235993750015986</c:v>
                </c:pt>
                <c:pt idx="11322">
                  <c:v>7.5239287499999996</c:v>
                </c:pt>
                <c:pt idx="11323">
                  <c:v>7.5242825</c:v>
                </c:pt>
                <c:pt idx="11324">
                  <c:v>7.524608125001599</c:v>
                </c:pt>
                <c:pt idx="11325">
                  <c:v>7.5250118750015993</c:v>
                </c:pt>
                <c:pt idx="11326">
                  <c:v>7.5253756250015993</c:v>
                </c:pt>
                <c:pt idx="11327">
                  <c:v>7.5257218750015991</c:v>
                </c:pt>
                <c:pt idx="11328">
                  <c:v>7.5261881250015987</c:v>
                </c:pt>
                <c:pt idx="11329">
                  <c:v>7.5265424999999997</c:v>
                </c:pt>
                <c:pt idx="11330">
                  <c:v>7.5269056250015991</c:v>
                </c:pt>
                <c:pt idx="11331">
                  <c:v>7.5272518750015989</c:v>
                </c:pt>
                <c:pt idx="11332">
                  <c:v>7.5275893750015994</c:v>
                </c:pt>
                <c:pt idx="11333">
                  <c:v>7.5272325000000002</c:v>
                </c:pt>
                <c:pt idx="11334">
                  <c:v>7.5269093750015994</c:v>
                </c:pt>
                <c:pt idx="11335">
                  <c:v>7.5265149999999998</c:v>
                </c:pt>
                <c:pt idx="11336">
                  <c:v>7.5260081250015993</c:v>
                </c:pt>
                <c:pt idx="11337">
                  <c:v>7.5256168750015986</c:v>
                </c:pt>
                <c:pt idx="11338">
                  <c:v>7.5251268750015994</c:v>
                </c:pt>
                <c:pt idx="11339">
                  <c:v>7.5246143750015992</c:v>
                </c:pt>
                <c:pt idx="11340">
                  <c:v>7.5242906250015986</c:v>
                </c:pt>
                <c:pt idx="11341">
                  <c:v>7.5239475000000002</c:v>
                </c:pt>
                <c:pt idx="11342">
                  <c:v>7.5233093750015989</c:v>
                </c:pt>
                <c:pt idx="11343">
                  <c:v>7.5227181250015986</c:v>
                </c:pt>
                <c:pt idx="11344">
                  <c:v>7.5222531250015994</c:v>
                </c:pt>
                <c:pt idx="11345">
                  <c:v>7.5219275000000003</c:v>
                </c:pt>
                <c:pt idx="11346">
                  <c:v>7.5215575000000001</c:v>
                </c:pt>
                <c:pt idx="11347">
                  <c:v>7.5211731250015994</c:v>
                </c:pt>
                <c:pt idx="11348">
                  <c:v>7.5208168750015991</c:v>
                </c:pt>
                <c:pt idx="11349">
                  <c:v>7.5203581250015992</c:v>
                </c:pt>
                <c:pt idx="11350">
                  <c:v>7.5200256250015993</c:v>
                </c:pt>
                <c:pt idx="11351">
                  <c:v>7.5200418750015992</c:v>
                </c:pt>
                <c:pt idx="11352">
                  <c:v>7.5196481250015994</c:v>
                </c:pt>
                <c:pt idx="11353">
                  <c:v>7.5192093750015987</c:v>
                </c:pt>
                <c:pt idx="11354">
                  <c:v>7.5188075000000003</c:v>
                </c:pt>
                <c:pt idx="11355">
                  <c:v>7.5184550000000003</c:v>
                </c:pt>
                <c:pt idx="11356">
                  <c:v>7.518063125001599</c:v>
                </c:pt>
                <c:pt idx="11357">
                  <c:v>7.5176331250015993</c:v>
                </c:pt>
                <c:pt idx="11358">
                  <c:v>7.5173062499999999</c:v>
                </c:pt>
                <c:pt idx="11359">
                  <c:v>7.5175000000000001</c:v>
                </c:pt>
                <c:pt idx="11360">
                  <c:v>7.5178693750015988</c:v>
                </c:pt>
                <c:pt idx="11361">
                  <c:v>7.518205</c:v>
                </c:pt>
                <c:pt idx="11362">
                  <c:v>7.5182737499999996</c:v>
                </c:pt>
                <c:pt idx="11363">
                  <c:v>7.5186225000000002</c:v>
                </c:pt>
                <c:pt idx="11364">
                  <c:v>7.5189762499999997</c:v>
                </c:pt>
                <c:pt idx="11365">
                  <c:v>7.519481875001599</c:v>
                </c:pt>
                <c:pt idx="11366">
                  <c:v>7.5198574999999996</c:v>
                </c:pt>
                <c:pt idx="11367">
                  <c:v>7.5201787500000004</c:v>
                </c:pt>
                <c:pt idx="11368">
                  <c:v>7.5205993750015994</c:v>
                </c:pt>
                <c:pt idx="11369">
                  <c:v>7.5209599999999996</c:v>
                </c:pt>
                <c:pt idx="11370">
                  <c:v>7.5213025</c:v>
                </c:pt>
                <c:pt idx="11371">
                  <c:v>7.5218031250015986</c:v>
                </c:pt>
                <c:pt idx="11372">
                  <c:v>7.5222850000000001</c:v>
                </c:pt>
                <c:pt idx="11373">
                  <c:v>7.5226306250015993</c:v>
                </c:pt>
                <c:pt idx="11374">
                  <c:v>7.5230156250015989</c:v>
                </c:pt>
                <c:pt idx="11375">
                  <c:v>7.5234931250015986</c:v>
                </c:pt>
                <c:pt idx="11376">
                  <c:v>7.5239275000000001</c:v>
                </c:pt>
                <c:pt idx="11377">
                  <c:v>7.52434125</c:v>
                </c:pt>
                <c:pt idx="11378">
                  <c:v>7.5247237499999997</c:v>
                </c:pt>
                <c:pt idx="11379">
                  <c:v>7.525148125001599</c:v>
                </c:pt>
                <c:pt idx="11380">
                  <c:v>7.5255099999999997</c:v>
                </c:pt>
                <c:pt idx="11381">
                  <c:v>7.5254806250015989</c:v>
                </c:pt>
                <c:pt idx="11382">
                  <c:v>7.5257443750015991</c:v>
                </c:pt>
                <c:pt idx="11383">
                  <c:v>7.5254174999999996</c:v>
                </c:pt>
                <c:pt idx="11384">
                  <c:v>7.5250662500000001</c:v>
                </c:pt>
                <c:pt idx="11385">
                  <c:v>7.5246281250015992</c:v>
                </c:pt>
                <c:pt idx="11386">
                  <c:v>7.5242550000000001</c:v>
                </c:pt>
                <c:pt idx="11387">
                  <c:v>7.5237918750015993</c:v>
                </c:pt>
                <c:pt idx="11388">
                  <c:v>7.5232437499999998</c:v>
                </c:pt>
                <c:pt idx="11389">
                  <c:v>7.5227031250015992</c:v>
                </c:pt>
                <c:pt idx="11390">
                  <c:v>7.5221243750015994</c:v>
                </c:pt>
                <c:pt idx="11391">
                  <c:v>7.5216218750015988</c:v>
                </c:pt>
                <c:pt idx="11392">
                  <c:v>7.5212287499999997</c:v>
                </c:pt>
                <c:pt idx="11393">
                  <c:v>7.5207981250015994</c:v>
                </c:pt>
                <c:pt idx="11394">
                  <c:v>7.5204775000000001</c:v>
                </c:pt>
                <c:pt idx="11395">
                  <c:v>7.5200487499999999</c:v>
                </c:pt>
                <c:pt idx="11396">
                  <c:v>7.5196437500000002</c:v>
                </c:pt>
                <c:pt idx="11397">
                  <c:v>7.519308125001599</c:v>
                </c:pt>
                <c:pt idx="11398">
                  <c:v>7.51913125</c:v>
                </c:pt>
                <c:pt idx="11399">
                  <c:v>7.5194999999999999</c:v>
                </c:pt>
                <c:pt idx="11400">
                  <c:v>7.5199987500000001</c:v>
                </c:pt>
                <c:pt idx="11401">
                  <c:v>7.5203506250015986</c:v>
                </c:pt>
                <c:pt idx="11402">
                  <c:v>7.520771875001599</c:v>
                </c:pt>
                <c:pt idx="11403">
                  <c:v>7.5211056250015993</c:v>
                </c:pt>
                <c:pt idx="11404">
                  <c:v>7.5214456250015989</c:v>
                </c:pt>
                <c:pt idx="11405">
                  <c:v>7.5218056250015994</c:v>
                </c:pt>
                <c:pt idx="11406">
                  <c:v>7.5221274999999999</c:v>
                </c:pt>
                <c:pt idx="11407">
                  <c:v>7.522509375001599</c:v>
                </c:pt>
                <c:pt idx="11408">
                  <c:v>7.52283875</c:v>
                </c:pt>
                <c:pt idx="11409">
                  <c:v>7.5233218750015993</c:v>
                </c:pt>
                <c:pt idx="11410">
                  <c:v>7.5237006250015988</c:v>
                </c:pt>
                <c:pt idx="11411">
                  <c:v>7.5240543750015991</c:v>
                </c:pt>
                <c:pt idx="11412">
                  <c:v>7.5244218750015994</c:v>
                </c:pt>
                <c:pt idx="11413">
                  <c:v>7.5248768750015991</c:v>
                </c:pt>
                <c:pt idx="11414">
                  <c:v>7.5247081250015988</c:v>
                </c:pt>
                <c:pt idx="11415">
                  <c:v>7.5242912500000001</c:v>
                </c:pt>
                <c:pt idx="11416">
                  <c:v>7.5239043750015986</c:v>
                </c:pt>
                <c:pt idx="11417">
                  <c:v>7.5234887500000003</c:v>
                </c:pt>
                <c:pt idx="11418">
                  <c:v>7.5230587499999997</c:v>
                </c:pt>
                <c:pt idx="11419">
                  <c:v>7.5226231250015987</c:v>
                </c:pt>
                <c:pt idx="11420">
                  <c:v>7.5222949999999997</c:v>
                </c:pt>
                <c:pt idx="11421">
                  <c:v>7.5218731250015987</c:v>
                </c:pt>
                <c:pt idx="11422">
                  <c:v>7.5215493750015989</c:v>
                </c:pt>
                <c:pt idx="11423">
                  <c:v>7.5212462499999999</c:v>
                </c:pt>
                <c:pt idx="11424">
                  <c:v>7.5215787499999998</c:v>
                </c:pt>
                <c:pt idx="11425">
                  <c:v>7.5219837500000004</c:v>
                </c:pt>
                <c:pt idx="11426">
                  <c:v>7.5223193750015991</c:v>
                </c:pt>
                <c:pt idx="11427">
                  <c:v>7.5227399999999998</c:v>
                </c:pt>
                <c:pt idx="11428">
                  <c:v>7.5231837500000003</c:v>
                </c:pt>
                <c:pt idx="11429">
                  <c:v>7.5235993750015986</c:v>
                </c:pt>
                <c:pt idx="11430">
                  <c:v>7.5240225000000001</c:v>
                </c:pt>
                <c:pt idx="11431">
                  <c:v>7.5244218750015994</c:v>
                </c:pt>
                <c:pt idx="11432">
                  <c:v>7.5247931250015991</c:v>
                </c:pt>
                <c:pt idx="11433">
                  <c:v>7.5251193750015988</c:v>
                </c:pt>
                <c:pt idx="11434">
                  <c:v>7.5255349999999996</c:v>
                </c:pt>
                <c:pt idx="11435">
                  <c:v>7.5259743750015993</c:v>
                </c:pt>
                <c:pt idx="11436">
                  <c:v>7.5263</c:v>
                </c:pt>
                <c:pt idx="11437">
                  <c:v>7.5266593750015991</c:v>
                </c:pt>
                <c:pt idx="11438">
                  <c:v>7.5271462500000004</c:v>
                </c:pt>
                <c:pt idx="11439">
                  <c:v>7.5275812499999999</c:v>
                </c:pt>
                <c:pt idx="11440">
                  <c:v>7.5281093750015993</c:v>
                </c:pt>
                <c:pt idx="11441">
                  <c:v>7.5285587500000002</c:v>
                </c:pt>
                <c:pt idx="11442">
                  <c:v>7.5290587499999999</c:v>
                </c:pt>
                <c:pt idx="11443">
                  <c:v>7.5294499999999998</c:v>
                </c:pt>
                <c:pt idx="11444">
                  <c:v>7.5299525000000003</c:v>
                </c:pt>
                <c:pt idx="11445">
                  <c:v>7.5303656250015987</c:v>
                </c:pt>
                <c:pt idx="11446">
                  <c:v>7.5308131250015986</c:v>
                </c:pt>
                <c:pt idx="11447">
                  <c:v>7.5312631250015993</c:v>
                </c:pt>
                <c:pt idx="11448">
                  <c:v>7.5317818750015988</c:v>
                </c:pt>
                <c:pt idx="11449">
                  <c:v>7.5321337499999998</c:v>
                </c:pt>
                <c:pt idx="11450">
                  <c:v>7.5326018750015988</c:v>
                </c:pt>
                <c:pt idx="11451">
                  <c:v>7.5329612499999996</c:v>
                </c:pt>
                <c:pt idx="11452">
                  <c:v>7.5333168750015993</c:v>
                </c:pt>
                <c:pt idx="11453">
                  <c:v>7.5335356250015986</c:v>
                </c:pt>
                <c:pt idx="11454">
                  <c:v>7.5338631250015986</c:v>
                </c:pt>
                <c:pt idx="11455">
                  <c:v>7.5334424999999996</c:v>
                </c:pt>
                <c:pt idx="11456">
                  <c:v>7.5328256250015988</c:v>
                </c:pt>
                <c:pt idx="11457">
                  <c:v>7.5323943750015987</c:v>
                </c:pt>
                <c:pt idx="11458">
                  <c:v>7.5319262499999997</c:v>
                </c:pt>
                <c:pt idx="11459">
                  <c:v>7.5314437500000002</c:v>
                </c:pt>
                <c:pt idx="11460">
                  <c:v>7.53093375</c:v>
                </c:pt>
                <c:pt idx="11461">
                  <c:v>7.5304606250015986</c:v>
                </c:pt>
                <c:pt idx="11462">
                  <c:v>7.5299750000000003</c:v>
                </c:pt>
                <c:pt idx="11463">
                  <c:v>7.5295218750015991</c:v>
                </c:pt>
                <c:pt idx="11464">
                  <c:v>7.5290581250015993</c:v>
                </c:pt>
                <c:pt idx="11465">
                  <c:v>7.5286281250015987</c:v>
                </c:pt>
                <c:pt idx="11466">
                  <c:v>7.52830625</c:v>
                </c:pt>
                <c:pt idx="11467">
                  <c:v>7.5279656250015989</c:v>
                </c:pt>
                <c:pt idx="11468">
                  <c:v>7.5273725000000002</c:v>
                </c:pt>
                <c:pt idx="11469">
                  <c:v>7.5269431250015986</c:v>
                </c:pt>
                <c:pt idx="11470">
                  <c:v>7.5266068750015993</c:v>
                </c:pt>
                <c:pt idx="11471">
                  <c:v>7.5262643750015989</c:v>
                </c:pt>
                <c:pt idx="11472">
                  <c:v>7.5257981250015993</c:v>
                </c:pt>
                <c:pt idx="11473">
                  <c:v>7.5253256250015994</c:v>
                </c:pt>
                <c:pt idx="11474">
                  <c:v>7.5249006250015986</c:v>
                </c:pt>
                <c:pt idx="11475">
                  <c:v>7.5244156250015992</c:v>
                </c:pt>
                <c:pt idx="11476">
                  <c:v>7.5240450000000001</c:v>
                </c:pt>
                <c:pt idx="11477">
                  <c:v>7.5238743750015988</c:v>
                </c:pt>
                <c:pt idx="11478">
                  <c:v>7.5240643750015987</c:v>
                </c:pt>
                <c:pt idx="11479">
                  <c:v>7.5244056250015987</c:v>
                </c:pt>
                <c:pt idx="11480">
                  <c:v>7.5247381250015986</c:v>
                </c:pt>
                <c:pt idx="11481">
                  <c:v>7.525089375001599</c:v>
                </c:pt>
                <c:pt idx="11482">
                  <c:v>7.5254243750015988</c:v>
                </c:pt>
                <c:pt idx="11483">
                  <c:v>7.5258006250015992</c:v>
                </c:pt>
                <c:pt idx="11484">
                  <c:v>7.5261374999999999</c:v>
                </c:pt>
                <c:pt idx="11485">
                  <c:v>7.5265031250015992</c:v>
                </c:pt>
                <c:pt idx="11486">
                  <c:v>7.5269087499999996</c:v>
                </c:pt>
                <c:pt idx="11487">
                  <c:v>7.5272750000000004</c:v>
                </c:pt>
                <c:pt idx="11488">
                  <c:v>7.5276893750015992</c:v>
                </c:pt>
                <c:pt idx="11489">
                  <c:v>7.5281200000000004</c:v>
                </c:pt>
                <c:pt idx="11490">
                  <c:v>7.5285581250015987</c:v>
                </c:pt>
                <c:pt idx="11491">
                  <c:v>7.5290018750015992</c:v>
                </c:pt>
                <c:pt idx="11492">
                  <c:v>7.5286181250015991</c:v>
                </c:pt>
                <c:pt idx="11493">
                  <c:v>7.5281812500000003</c:v>
                </c:pt>
                <c:pt idx="11494">
                  <c:v>7.5278318750015991</c:v>
                </c:pt>
                <c:pt idx="11495">
                  <c:v>7.5275006250015988</c:v>
                </c:pt>
                <c:pt idx="11496">
                  <c:v>7.5278437499999997</c:v>
                </c:pt>
                <c:pt idx="11497">
                  <c:v>7.5281099999999999</c:v>
                </c:pt>
                <c:pt idx="11498">
                  <c:v>7.5281775</c:v>
                </c:pt>
                <c:pt idx="11499">
                  <c:v>7.5280825</c:v>
                </c:pt>
                <c:pt idx="11500">
                  <c:v>7.5283175</c:v>
                </c:pt>
                <c:pt idx="11501">
                  <c:v>7.5286499999999998</c:v>
                </c:pt>
                <c:pt idx="11502">
                  <c:v>7.5289268750015994</c:v>
                </c:pt>
                <c:pt idx="11503">
                  <c:v>7.5293206250015992</c:v>
                </c:pt>
                <c:pt idx="11504">
                  <c:v>7.5297062500000003</c:v>
                </c:pt>
                <c:pt idx="11505">
                  <c:v>7.53013625</c:v>
                </c:pt>
                <c:pt idx="11506">
                  <c:v>7.5305312500000001</c:v>
                </c:pt>
                <c:pt idx="11507">
                  <c:v>7.5308643750015989</c:v>
                </c:pt>
                <c:pt idx="11508">
                  <c:v>7.5312643750015988</c:v>
                </c:pt>
                <c:pt idx="11509">
                  <c:v>7.5316081250015987</c:v>
                </c:pt>
                <c:pt idx="11510">
                  <c:v>7.5318775000000002</c:v>
                </c:pt>
                <c:pt idx="11511">
                  <c:v>7.5314506250015993</c:v>
                </c:pt>
                <c:pt idx="11512">
                  <c:v>7.5311706250015993</c:v>
                </c:pt>
                <c:pt idx="11513">
                  <c:v>7.5308293750015993</c:v>
                </c:pt>
                <c:pt idx="11514">
                  <c:v>7.5303300000000002</c:v>
                </c:pt>
                <c:pt idx="11515">
                  <c:v>7.5297881250015992</c:v>
                </c:pt>
                <c:pt idx="11516">
                  <c:v>7.5294568750015989</c:v>
                </c:pt>
                <c:pt idx="11517">
                  <c:v>7.5291106250015991</c:v>
                </c:pt>
                <c:pt idx="11518">
                  <c:v>7.5293025</c:v>
                </c:pt>
                <c:pt idx="11519">
                  <c:v>7.5297168750015988</c:v>
                </c:pt>
                <c:pt idx="11520">
                  <c:v>7.5301225000000001</c:v>
                </c:pt>
                <c:pt idx="11521">
                  <c:v>7.5305162499999998</c:v>
                </c:pt>
                <c:pt idx="11522">
                  <c:v>7.5306612499999996</c:v>
                </c:pt>
                <c:pt idx="11523">
                  <c:v>7.5310406250015989</c:v>
                </c:pt>
                <c:pt idx="11524">
                  <c:v>7.5314393750015993</c:v>
                </c:pt>
                <c:pt idx="11525">
                  <c:v>7.5318949999999996</c:v>
                </c:pt>
                <c:pt idx="11526">
                  <c:v>7.5322481250015993</c:v>
                </c:pt>
                <c:pt idx="11527">
                  <c:v>7.5327212499999998</c:v>
                </c:pt>
                <c:pt idx="11528">
                  <c:v>7.5332187499999996</c:v>
                </c:pt>
                <c:pt idx="11529">
                  <c:v>7.53356125</c:v>
                </c:pt>
                <c:pt idx="11530">
                  <c:v>7.5338812500000003</c:v>
                </c:pt>
                <c:pt idx="11531">
                  <c:v>7.5342650000000004</c:v>
                </c:pt>
                <c:pt idx="11532">
                  <c:v>7.5346381250015986</c:v>
                </c:pt>
                <c:pt idx="11533">
                  <c:v>7.534978125001599</c:v>
                </c:pt>
                <c:pt idx="11534">
                  <c:v>7.5353512499999997</c:v>
                </c:pt>
                <c:pt idx="11535">
                  <c:v>7.5357374999999998</c:v>
                </c:pt>
                <c:pt idx="11536">
                  <c:v>7.5360981250015993</c:v>
                </c:pt>
                <c:pt idx="11537">
                  <c:v>7.536458125001599</c:v>
                </c:pt>
                <c:pt idx="11538">
                  <c:v>7.5368818750015993</c:v>
                </c:pt>
                <c:pt idx="11539">
                  <c:v>7.5373031250015989</c:v>
                </c:pt>
                <c:pt idx="11540">
                  <c:v>7.5376406250015986</c:v>
                </c:pt>
                <c:pt idx="11541">
                  <c:v>7.5373193750015988</c:v>
                </c:pt>
                <c:pt idx="11542">
                  <c:v>7.5368975000000002</c:v>
                </c:pt>
                <c:pt idx="11543">
                  <c:v>7.5364606250015989</c:v>
                </c:pt>
                <c:pt idx="11544">
                  <c:v>7.5359431250015989</c:v>
                </c:pt>
                <c:pt idx="11545">
                  <c:v>7.535459375001599</c:v>
                </c:pt>
                <c:pt idx="11546">
                  <c:v>7.5350787500000003</c:v>
                </c:pt>
                <c:pt idx="11547">
                  <c:v>7.5347018750015993</c:v>
                </c:pt>
                <c:pt idx="11548">
                  <c:v>7.5342956250015991</c:v>
                </c:pt>
                <c:pt idx="11549">
                  <c:v>7.5339468750015994</c:v>
                </c:pt>
                <c:pt idx="11550">
                  <c:v>7.5335318750015992</c:v>
                </c:pt>
                <c:pt idx="11551">
                  <c:v>7.5331356250015986</c:v>
                </c:pt>
                <c:pt idx="11552">
                  <c:v>7.5330106250015989</c:v>
                </c:pt>
                <c:pt idx="11553">
                  <c:v>7.5333818750015986</c:v>
                </c:pt>
                <c:pt idx="11554">
                  <c:v>7.5337587499999996</c:v>
                </c:pt>
                <c:pt idx="11555">
                  <c:v>7.5341318750015986</c:v>
                </c:pt>
                <c:pt idx="11556">
                  <c:v>7.5344906250015988</c:v>
                </c:pt>
                <c:pt idx="11557">
                  <c:v>7.5348449999999998</c:v>
                </c:pt>
                <c:pt idx="11558">
                  <c:v>7.5351818750015989</c:v>
                </c:pt>
                <c:pt idx="11559">
                  <c:v>7.535576875001599</c:v>
                </c:pt>
                <c:pt idx="11560">
                  <c:v>7.5359299999999996</c:v>
                </c:pt>
                <c:pt idx="11561">
                  <c:v>7.5363662500000004</c:v>
                </c:pt>
                <c:pt idx="11562">
                  <c:v>7.5366881250015991</c:v>
                </c:pt>
                <c:pt idx="11563">
                  <c:v>7.5370600000000003</c:v>
                </c:pt>
                <c:pt idx="11564">
                  <c:v>7.5373993750015993</c:v>
                </c:pt>
                <c:pt idx="11565">
                  <c:v>7.5377918750015986</c:v>
                </c:pt>
                <c:pt idx="11566">
                  <c:v>7.5381925000000001</c:v>
                </c:pt>
                <c:pt idx="11567">
                  <c:v>7.5385237500000004</c:v>
                </c:pt>
                <c:pt idx="11568">
                  <c:v>7.5388950000000001</c:v>
                </c:pt>
                <c:pt idx="11569">
                  <c:v>7.5392506250015989</c:v>
                </c:pt>
                <c:pt idx="11570">
                  <c:v>7.5391237499999999</c:v>
                </c:pt>
                <c:pt idx="11571">
                  <c:v>7.53879375</c:v>
                </c:pt>
                <c:pt idx="11572">
                  <c:v>7.5384462499999998</c:v>
                </c:pt>
                <c:pt idx="11573">
                  <c:v>7.5381162499999999</c:v>
                </c:pt>
                <c:pt idx="11574">
                  <c:v>7.5377737500000004</c:v>
                </c:pt>
                <c:pt idx="11575">
                  <c:v>7.5374074999999996</c:v>
                </c:pt>
                <c:pt idx="11576">
                  <c:v>7.5370868750015987</c:v>
                </c:pt>
                <c:pt idx="11577">
                  <c:v>7.5366912499999996</c:v>
                </c:pt>
                <c:pt idx="11578">
                  <c:v>7.5363668750015993</c:v>
                </c:pt>
                <c:pt idx="11579">
                  <c:v>7.5359499999999997</c:v>
                </c:pt>
                <c:pt idx="11580">
                  <c:v>7.5355331250015993</c:v>
                </c:pt>
                <c:pt idx="11581">
                  <c:v>7.5350993750015993</c:v>
                </c:pt>
                <c:pt idx="11582">
                  <c:v>7.5347687499999996</c:v>
                </c:pt>
                <c:pt idx="11583">
                  <c:v>7.5344337499999998</c:v>
                </c:pt>
                <c:pt idx="11584">
                  <c:v>7.534004375001599</c:v>
                </c:pt>
                <c:pt idx="11585">
                  <c:v>7.533676875001599</c:v>
                </c:pt>
                <c:pt idx="11586">
                  <c:v>7.5333106250015991</c:v>
                </c:pt>
                <c:pt idx="11587">
                  <c:v>7.5329668750015992</c:v>
                </c:pt>
                <c:pt idx="11588">
                  <c:v>7.5327218750015987</c:v>
                </c:pt>
                <c:pt idx="11589">
                  <c:v>7.5326475000000004</c:v>
                </c:pt>
                <c:pt idx="11590">
                  <c:v>7.5324724999999999</c:v>
                </c:pt>
                <c:pt idx="11591">
                  <c:v>7.5328606250015993</c:v>
                </c:pt>
                <c:pt idx="11592">
                  <c:v>7.5332850000000002</c:v>
                </c:pt>
                <c:pt idx="11593">
                  <c:v>7.5336262500000002</c:v>
                </c:pt>
                <c:pt idx="11594">
                  <c:v>7.5339693750015986</c:v>
                </c:pt>
                <c:pt idx="11595">
                  <c:v>7.5344150000000001</c:v>
                </c:pt>
                <c:pt idx="11596">
                  <c:v>7.5347875000000002</c:v>
                </c:pt>
                <c:pt idx="11597">
                  <c:v>7.5351137499999998</c:v>
                </c:pt>
                <c:pt idx="11598">
                  <c:v>7.5355637499999997</c:v>
                </c:pt>
                <c:pt idx="11599">
                  <c:v>7.5360687500000001</c:v>
                </c:pt>
                <c:pt idx="11600">
                  <c:v>7.5365937499999998</c:v>
                </c:pt>
                <c:pt idx="11601">
                  <c:v>7.5370175000000001</c:v>
                </c:pt>
                <c:pt idx="11602">
                  <c:v>7.5374368750015988</c:v>
                </c:pt>
                <c:pt idx="11603">
                  <c:v>7.5379075000000002</c:v>
                </c:pt>
                <c:pt idx="11604">
                  <c:v>7.53827625</c:v>
                </c:pt>
                <c:pt idx="11605">
                  <c:v>7.5386649999999999</c:v>
                </c:pt>
                <c:pt idx="11606">
                  <c:v>7.5390012500000001</c:v>
                </c:pt>
                <c:pt idx="11607">
                  <c:v>7.5393937500000003</c:v>
                </c:pt>
                <c:pt idx="11608">
                  <c:v>7.5397481250015987</c:v>
                </c:pt>
                <c:pt idx="11609">
                  <c:v>7.5398618750015993</c:v>
                </c:pt>
                <c:pt idx="11610">
                  <c:v>7.5397887499999996</c:v>
                </c:pt>
                <c:pt idx="11611">
                  <c:v>7.5394449999999997</c:v>
                </c:pt>
                <c:pt idx="11612">
                  <c:v>7.5390874999999999</c:v>
                </c:pt>
                <c:pt idx="11613">
                  <c:v>7.5387275000000002</c:v>
                </c:pt>
                <c:pt idx="11614">
                  <c:v>7.5382493750015991</c:v>
                </c:pt>
                <c:pt idx="11615">
                  <c:v>7.5378462500000003</c:v>
                </c:pt>
                <c:pt idx="11616">
                  <c:v>7.5375031250015994</c:v>
                </c:pt>
                <c:pt idx="11617">
                  <c:v>7.5374474999999999</c:v>
                </c:pt>
                <c:pt idx="11618">
                  <c:v>7.5378337499999999</c:v>
                </c:pt>
                <c:pt idx="11619">
                  <c:v>7.5381718750015994</c:v>
                </c:pt>
                <c:pt idx="11620">
                  <c:v>7.5385118750015989</c:v>
                </c:pt>
                <c:pt idx="11621">
                  <c:v>7.5389468750015993</c:v>
                </c:pt>
                <c:pt idx="11622">
                  <c:v>7.539354375001599</c:v>
                </c:pt>
                <c:pt idx="11623">
                  <c:v>7.5398187500000002</c:v>
                </c:pt>
                <c:pt idx="11624">
                  <c:v>7.5401449999999999</c:v>
                </c:pt>
                <c:pt idx="11625">
                  <c:v>7.5406337499999996</c:v>
                </c:pt>
                <c:pt idx="11626">
                  <c:v>7.5410037499999998</c:v>
                </c:pt>
                <c:pt idx="11627">
                  <c:v>7.5413431250015988</c:v>
                </c:pt>
                <c:pt idx="11628">
                  <c:v>7.5417406250015988</c:v>
                </c:pt>
                <c:pt idx="11629">
                  <c:v>7.5420856250015991</c:v>
                </c:pt>
                <c:pt idx="11630">
                  <c:v>7.5424737500000001</c:v>
                </c:pt>
                <c:pt idx="11631">
                  <c:v>7.5428981250015994</c:v>
                </c:pt>
                <c:pt idx="11632">
                  <c:v>7.5433743750015987</c:v>
                </c:pt>
                <c:pt idx="11633">
                  <c:v>7.5437368750015992</c:v>
                </c:pt>
                <c:pt idx="11634">
                  <c:v>7.5440843750015993</c:v>
                </c:pt>
                <c:pt idx="11635">
                  <c:v>7.5444656250015987</c:v>
                </c:pt>
                <c:pt idx="11636">
                  <c:v>7.5448856250015988</c:v>
                </c:pt>
                <c:pt idx="11637">
                  <c:v>7.5453443750015987</c:v>
                </c:pt>
                <c:pt idx="11638">
                  <c:v>7.5457918750015986</c:v>
                </c:pt>
                <c:pt idx="11639">
                  <c:v>7.5461974999999999</c:v>
                </c:pt>
                <c:pt idx="11640">
                  <c:v>7.546568125001599</c:v>
                </c:pt>
                <c:pt idx="11641">
                  <c:v>7.5469499999999998</c:v>
                </c:pt>
                <c:pt idx="11642">
                  <c:v>7.5473093750015989</c:v>
                </c:pt>
                <c:pt idx="11643">
                  <c:v>7.5476493750015994</c:v>
                </c:pt>
                <c:pt idx="11644">
                  <c:v>7.5481487500000002</c:v>
                </c:pt>
                <c:pt idx="11645">
                  <c:v>7.5485006250015987</c:v>
                </c:pt>
                <c:pt idx="11646">
                  <c:v>7.5481131250015991</c:v>
                </c:pt>
                <c:pt idx="11647">
                  <c:v>7.5476606250015994</c:v>
                </c:pt>
                <c:pt idx="11648">
                  <c:v>7.5471156250015987</c:v>
                </c:pt>
                <c:pt idx="11649">
                  <c:v>7.5467781250015991</c:v>
                </c:pt>
                <c:pt idx="11650">
                  <c:v>7.5464537500000004</c:v>
                </c:pt>
                <c:pt idx="11651">
                  <c:v>7.5459493750015989</c:v>
                </c:pt>
                <c:pt idx="11652">
                  <c:v>7.5454206250015989</c:v>
                </c:pt>
                <c:pt idx="11653">
                  <c:v>7.5447812499999998</c:v>
                </c:pt>
                <c:pt idx="11654">
                  <c:v>7.5444481250015993</c:v>
                </c:pt>
                <c:pt idx="11655">
                  <c:v>7.5440406250015988</c:v>
                </c:pt>
                <c:pt idx="11656">
                  <c:v>7.5436887500000003</c:v>
                </c:pt>
                <c:pt idx="11657">
                  <c:v>7.5432418750015993</c:v>
                </c:pt>
                <c:pt idx="11658">
                  <c:v>7.5427518750015992</c:v>
                </c:pt>
                <c:pt idx="11659">
                  <c:v>7.5421412500000002</c:v>
                </c:pt>
                <c:pt idx="11660">
                  <c:v>7.5416012500000003</c:v>
                </c:pt>
                <c:pt idx="11661">
                  <c:v>7.5410068750015986</c:v>
                </c:pt>
                <c:pt idx="11662">
                  <c:v>7.5405218750015992</c:v>
                </c:pt>
                <c:pt idx="11663">
                  <c:v>7.5400349999999996</c:v>
                </c:pt>
                <c:pt idx="11664">
                  <c:v>7.5396081250015987</c:v>
                </c:pt>
                <c:pt idx="11665">
                  <c:v>7.5392450000000002</c:v>
                </c:pt>
                <c:pt idx="11666">
                  <c:v>7.538638125001599</c:v>
                </c:pt>
                <c:pt idx="11667">
                  <c:v>7.53830125</c:v>
                </c:pt>
                <c:pt idx="11668">
                  <c:v>7.5379062499999998</c:v>
                </c:pt>
                <c:pt idx="11669">
                  <c:v>7.5375843750015994</c:v>
                </c:pt>
                <c:pt idx="11670">
                  <c:v>7.5372012499999999</c:v>
                </c:pt>
                <c:pt idx="11671">
                  <c:v>7.5368156250015987</c:v>
                </c:pt>
                <c:pt idx="11672">
                  <c:v>7.5364468750015989</c:v>
                </c:pt>
                <c:pt idx="11673">
                  <c:v>7.5361243750015987</c:v>
                </c:pt>
                <c:pt idx="11674">
                  <c:v>7.5357068750015994</c:v>
                </c:pt>
                <c:pt idx="11675">
                  <c:v>7.5356637500000003</c:v>
                </c:pt>
                <c:pt idx="11676">
                  <c:v>7.5360281250015992</c:v>
                </c:pt>
                <c:pt idx="11677">
                  <c:v>7.5363512500000001</c:v>
                </c:pt>
                <c:pt idx="11678">
                  <c:v>7.5367518750015989</c:v>
                </c:pt>
                <c:pt idx="11679">
                  <c:v>7.5371056250015993</c:v>
                </c:pt>
                <c:pt idx="11680">
                  <c:v>7.53756</c:v>
                </c:pt>
                <c:pt idx="11681">
                  <c:v>7.5379849999999999</c:v>
                </c:pt>
                <c:pt idx="11682">
                  <c:v>7.5383856250015988</c:v>
                </c:pt>
                <c:pt idx="11683">
                  <c:v>7.538814375001599</c:v>
                </c:pt>
                <c:pt idx="11684">
                  <c:v>7.5392218750015987</c:v>
                </c:pt>
                <c:pt idx="11685">
                  <c:v>7.5395424999999996</c:v>
                </c:pt>
                <c:pt idx="11686">
                  <c:v>7.5398837500000004</c:v>
                </c:pt>
                <c:pt idx="11687">
                  <c:v>7.5403362500000002</c:v>
                </c:pt>
                <c:pt idx="11688">
                  <c:v>7.5407574999999998</c:v>
                </c:pt>
                <c:pt idx="11689">
                  <c:v>7.5410831250015988</c:v>
                </c:pt>
                <c:pt idx="11690">
                  <c:v>7.5414325</c:v>
                </c:pt>
                <c:pt idx="11691">
                  <c:v>7.5418156250015986</c:v>
                </c:pt>
                <c:pt idx="11692">
                  <c:v>7.5421793750015986</c:v>
                </c:pt>
                <c:pt idx="11693">
                  <c:v>7.5425050000000002</c:v>
                </c:pt>
                <c:pt idx="11694">
                  <c:v>7.542896875001599</c:v>
                </c:pt>
                <c:pt idx="11695">
                  <c:v>7.5432556250015992</c:v>
                </c:pt>
                <c:pt idx="11696">
                  <c:v>7.5436381250015989</c:v>
                </c:pt>
                <c:pt idx="11697">
                  <c:v>7.5440506250015993</c:v>
                </c:pt>
                <c:pt idx="11698">
                  <c:v>7.5444987499999998</c:v>
                </c:pt>
                <c:pt idx="11699">
                  <c:v>7.5449206250015992</c:v>
                </c:pt>
                <c:pt idx="11700">
                  <c:v>7.5453925000000002</c:v>
                </c:pt>
                <c:pt idx="11701">
                  <c:v>7.5458237500000003</c:v>
                </c:pt>
                <c:pt idx="11702">
                  <c:v>7.5462512500000001</c:v>
                </c:pt>
                <c:pt idx="11703">
                  <c:v>7.5466581250015992</c:v>
                </c:pt>
                <c:pt idx="11704">
                  <c:v>7.5470581250015991</c:v>
                </c:pt>
                <c:pt idx="11705">
                  <c:v>7.5469662499999997</c:v>
                </c:pt>
                <c:pt idx="11706">
                  <c:v>7.5466199999999999</c:v>
                </c:pt>
                <c:pt idx="11707">
                  <c:v>7.5461918750015986</c:v>
                </c:pt>
                <c:pt idx="11708">
                  <c:v>7.5457749999999999</c:v>
                </c:pt>
                <c:pt idx="11709">
                  <c:v>7.5453537500000003</c:v>
                </c:pt>
                <c:pt idx="11710">
                  <c:v>7.5449650000000004</c:v>
                </c:pt>
                <c:pt idx="11711">
                  <c:v>7.5445000000000002</c:v>
                </c:pt>
                <c:pt idx="11712">
                  <c:v>7.5441425000000004</c:v>
                </c:pt>
                <c:pt idx="11713">
                  <c:v>7.5437618750015991</c:v>
                </c:pt>
                <c:pt idx="11714">
                  <c:v>7.5433987499999997</c:v>
                </c:pt>
                <c:pt idx="11715">
                  <c:v>7.5430556250015988</c:v>
                </c:pt>
                <c:pt idx="11716">
                  <c:v>7.5428412500000004</c:v>
                </c:pt>
                <c:pt idx="11717">
                  <c:v>7.5424662500000004</c:v>
                </c:pt>
                <c:pt idx="11718">
                  <c:v>7.5421100000000001</c:v>
                </c:pt>
                <c:pt idx="11719">
                  <c:v>7.5415562500000002</c:v>
                </c:pt>
                <c:pt idx="11720">
                  <c:v>7.5408974999999998</c:v>
                </c:pt>
                <c:pt idx="11721">
                  <c:v>7.540538125001599</c:v>
                </c:pt>
                <c:pt idx="11722">
                  <c:v>7.540140625001599</c:v>
                </c:pt>
                <c:pt idx="11723">
                  <c:v>7.5397675</c:v>
                </c:pt>
                <c:pt idx="11724">
                  <c:v>7.5391406250015987</c:v>
                </c:pt>
                <c:pt idx="11725">
                  <c:v>7.5386956250015986</c:v>
                </c:pt>
                <c:pt idx="11726">
                  <c:v>7.5383300000000002</c:v>
                </c:pt>
                <c:pt idx="11727">
                  <c:v>7.5380649999999996</c:v>
                </c:pt>
                <c:pt idx="11728">
                  <c:v>7.5384243750015987</c:v>
                </c:pt>
                <c:pt idx="11729">
                  <c:v>7.5387468750015989</c:v>
                </c:pt>
                <c:pt idx="11730">
                  <c:v>7.53914375</c:v>
                </c:pt>
                <c:pt idx="11731">
                  <c:v>7.5395143750015992</c:v>
                </c:pt>
                <c:pt idx="11732">
                  <c:v>7.5398849999999999</c:v>
                </c:pt>
                <c:pt idx="11733">
                  <c:v>7.5403118750015992</c:v>
                </c:pt>
                <c:pt idx="11734">
                  <c:v>7.540655625001599</c:v>
                </c:pt>
                <c:pt idx="11735">
                  <c:v>7.5410018750015988</c:v>
                </c:pt>
                <c:pt idx="11736">
                  <c:v>7.54139625</c:v>
                </c:pt>
                <c:pt idx="11737">
                  <c:v>7.5417431250015987</c:v>
                </c:pt>
                <c:pt idx="11738">
                  <c:v>7.5413937500000001</c:v>
                </c:pt>
                <c:pt idx="11739">
                  <c:v>7.5410337500000004</c:v>
                </c:pt>
                <c:pt idx="11740">
                  <c:v>7.540655625001599</c:v>
                </c:pt>
                <c:pt idx="11741">
                  <c:v>7.5402906250015986</c:v>
                </c:pt>
                <c:pt idx="11742">
                  <c:v>7.53996625</c:v>
                </c:pt>
                <c:pt idx="11743">
                  <c:v>7.5395962499999998</c:v>
                </c:pt>
                <c:pt idx="11744">
                  <c:v>7.5391043750015987</c:v>
                </c:pt>
                <c:pt idx="11745">
                  <c:v>7.5387168750015991</c:v>
                </c:pt>
                <c:pt idx="11746">
                  <c:v>7.5387031250015992</c:v>
                </c:pt>
                <c:pt idx="11747">
                  <c:v>7.5390231250015987</c:v>
                </c:pt>
                <c:pt idx="11748">
                  <c:v>7.5393912500000004</c:v>
                </c:pt>
                <c:pt idx="11749">
                  <c:v>7.5398368750015994</c:v>
                </c:pt>
                <c:pt idx="11750">
                  <c:v>7.5402018750015989</c:v>
                </c:pt>
                <c:pt idx="11751">
                  <c:v>7.540585625001599</c:v>
                </c:pt>
                <c:pt idx="11752">
                  <c:v>7.5403906250015993</c:v>
                </c:pt>
                <c:pt idx="11753">
                  <c:v>7.5407187499999999</c:v>
                </c:pt>
                <c:pt idx="11754">
                  <c:v>7.5411268750015994</c:v>
                </c:pt>
                <c:pt idx="11755">
                  <c:v>7.5414637500000001</c:v>
                </c:pt>
                <c:pt idx="11756">
                  <c:v>7.5419324999999997</c:v>
                </c:pt>
                <c:pt idx="11757">
                  <c:v>7.5423387499999999</c:v>
                </c:pt>
                <c:pt idx="11758">
                  <c:v>7.5427256250015988</c:v>
                </c:pt>
                <c:pt idx="11759">
                  <c:v>7.5431187499999997</c:v>
                </c:pt>
                <c:pt idx="11760">
                  <c:v>7.5435825000000003</c:v>
                </c:pt>
                <c:pt idx="11761">
                  <c:v>7.5439224999999999</c:v>
                </c:pt>
                <c:pt idx="11762">
                  <c:v>7.5442612499999999</c:v>
                </c:pt>
                <c:pt idx="11763">
                  <c:v>7.5445925000000003</c:v>
                </c:pt>
                <c:pt idx="11764">
                  <c:v>7.5450687500000004</c:v>
                </c:pt>
                <c:pt idx="11765">
                  <c:v>7.5455550000000002</c:v>
                </c:pt>
                <c:pt idx="11766">
                  <c:v>7.545655</c:v>
                </c:pt>
                <c:pt idx="11767">
                  <c:v>7.5457225000000001</c:v>
                </c:pt>
                <c:pt idx="11768">
                  <c:v>7.5453218750015987</c:v>
                </c:pt>
                <c:pt idx="11769">
                  <c:v>7.5449218750015987</c:v>
                </c:pt>
                <c:pt idx="11770">
                  <c:v>7.5445087500000003</c:v>
                </c:pt>
                <c:pt idx="11771">
                  <c:v>7.5441687499999999</c:v>
                </c:pt>
                <c:pt idx="11772">
                  <c:v>7.543895</c:v>
                </c:pt>
                <c:pt idx="11773">
                  <c:v>7.5435243750015992</c:v>
                </c:pt>
                <c:pt idx="11774">
                  <c:v>7.543075</c:v>
                </c:pt>
                <c:pt idx="11775">
                  <c:v>7.5429268750015988</c:v>
                </c:pt>
                <c:pt idx="11776">
                  <c:v>7.5432781250015992</c:v>
                </c:pt>
                <c:pt idx="11777">
                  <c:v>7.5436174999999999</c:v>
                </c:pt>
                <c:pt idx="11778">
                  <c:v>7.5439456250015988</c:v>
                </c:pt>
                <c:pt idx="11779">
                  <c:v>7.5443150000000001</c:v>
                </c:pt>
                <c:pt idx="11780">
                  <c:v>7.5446650000000002</c:v>
                </c:pt>
                <c:pt idx="11781">
                  <c:v>7.5450456250015989</c:v>
                </c:pt>
                <c:pt idx="11782">
                  <c:v>7.5453931250015991</c:v>
                </c:pt>
                <c:pt idx="11783">
                  <c:v>7.545759375001599</c:v>
                </c:pt>
                <c:pt idx="11784">
                  <c:v>7.5460799999999999</c:v>
                </c:pt>
                <c:pt idx="11785">
                  <c:v>7.5464018750015986</c:v>
                </c:pt>
                <c:pt idx="11786">
                  <c:v>7.5467268750015988</c:v>
                </c:pt>
                <c:pt idx="11787">
                  <c:v>7.5471693750015989</c:v>
                </c:pt>
                <c:pt idx="11788">
                  <c:v>7.5476012499999996</c:v>
                </c:pt>
                <c:pt idx="11789">
                  <c:v>7.5481299999999996</c:v>
                </c:pt>
                <c:pt idx="11790">
                  <c:v>7.5485325000000003</c:v>
                </c:pt>
                <c:pt idx="11791">
                  <c:v>7.5488956250015988</c:v>
                </c:pt>
                <c:pt idx="11792">
                  <c:v>7.549290625001599</c:v>
                </c:pt>
                <c:pt idx="11793">
                  <c:v>7.5496499999999997</c:v>
                </c:pt>
                <c:pt idx="11794">
                  <c:v>7.5500625000000001</c:v>
                </c:pt>
                <c:pt idx="11795">
                  <c:v>7.5504768750015989</c:v>
                </c:pt>
                <c:pt idx="11796">
                  <c:v>7.5508449999999998</c:v>
                </c:pt>
                <c:pt idx="11797">
                  <c:v>7.5512218750015991</c:v>
                </c:pt>
                <c:pt idx="11798">
                  <c:v>7.5516768750015988</c:v>
                </c:pt>
                <c:pt idx="11799">
                  <c:v>7.5520131250015989</c:v>
                </c:pt>
                <c:pt idx="11800">
                  <c:v>7.5516537499999998</c:v>
                </c:pt>
                <c:pt idx="11801">
                  <c:v>7.5513012499999999</c:v>
                </c:pt>
                <c:pt idx="11802">
                  <c:v>7.5509568750015994</c:v>
                </c:pt>
                <c:pt idx="11803">
                  <c:v>7.5505800000000001</c:v>
                </c:pt>
                <c:pt idx="11804">
                  <c:v>7.5501543750015987</c:v>
                </c:pt>
                <c:pt idx="11805">
                  <c:v>7.5498318750015994</c:v>
                </c:pt>
                <c:pt idx="11806">
                  <c:v>7.5494931250015993</c:v>
                </c:pt>
                <c:pt idx="11807">
                  <c:v>7.5490693750015989</c:v>
                </c:pt>
                <c:pt idx="11808">
                  <c:v>7.5486674999999996</c:v>
                </c:pt>
                <c:pt idx="11809">
                  <c:v>7.5481468750015992</c:v>
                </c:pt>
                <c:pt idx="11810">
                  <c:v>7.547589375001599</c:v>
                </c:pt>
                <c:pt idx="11811">
                  <c:v>7.547071875001599</c:v>
                </c:pt>
                <c:pt idx="11812">
                  <c:v>7.5465974999999998</c:v>
                </c:pt>
                <c:pt idx="11813">
                  <c:v>7.5461918750015986</c:v>
                </c:pt>
                <c:pt idx="11814">
                  <c:v>7.54585375</c:v>
                </c:pt>
                <c:pt idx="11815">
                  <c:v>7.5458325000000004</c:v>
                </c:pt>
                <c:pt idx="11816">
                  <c:v>7.5460893750015989</c:v>
                </c:pt>
                <c:pt idx="11817">
                  <c:v>7.5464518750015994</c:v>
                </c:pt>
                <c:pt idx="11818">
                  <c:v>7.5468081250015988</c:v>
                </c:pt>
                <c:pt idx="11819">
                  <c:v>7.5472443750015987</c:v>
                </c:pt>
                <c:pt idx="11820">
                  <c:v>7.5475868750015991</c:v>
                </c:pt>
                <c:pt idx="11821">
                  <c:v>7.5479725000000002</c:v>
                </c:pt>
                <c:pt idx="11822">
                  <c:v>7.5483525</c:v>
                </c:pt>
                <c:pt idx="11823">
                  <c:v>7.5487806250015987</c:v>
                </c:pt>
                <c:pt idx="11824">
                  <c:v>7.5492350000000004</c:v>
                </c:pt>
                <c:pt idx="11825">
                  <c:v>7.5497081250015992</c:v>
                </c:pt>
                <c:pt idx="11826">
                  <c:v>7.5500381250015991</c:v>
                </c:pt>
                <c:pt idx="11827">
                  <c:v>7.5505550000000001</c:v>
                </c:pt>
                <c:pt idx="11828">
                  <c:v>7.55091</c:v>
                </c:pt>
                <c:pt idx="11829">
                  <c:v>7.551271875001599</c:v>
                </c:pt>
                <c:pt idx="11830">
                  <c:v>7.551635625001599</c:v>
                </c:pt>
                <c:pt idx="11831">
                  <c:v>7.5520975000000004</c:v>
                </c:pt>
                <c:pt idx="11832">
                  <c:v>7.552561875001599</c:v>
                </c:pt>
                <c:pt idx="11833">
                  <c:v>7.5529937499999997</c:v>
                </c:pt>
                <c:pt idx="11834">
                  <c:v>7.5534699999999999</c:v>
                </c:pt>
                <c:pt idx="11835">
                  <c:v>7.5538137499999998</c:v>
                </c:pt>
                <c:pt idx="11836">
                  <c:v>7.5534693750015993</c:v>
                </c:pt>
                <c:pt idx="11837">
                  <c:v>7.5531006250015986</c:v>
                </c:pt>
                <c:pt idx="11838">
                  <c:v>7.5527656250015989</c:v>
                </c:pt>
                <c:pt idx="11839">
                  <c:v>7.5524381250015988</c:v>
                </c:pt>
                <c:pt idx="11840">
                  <c:v>7.5518987500000003</c:v>
                </c:pt>
                <c:pt idx="11841">
                  <c:v>7.5512662500000003</c:v>
                </c:pt>
                <c:pt idx="11842">
                  <c:v>7.5509106250015989</c:v>
                </c:pt>
                <c:pt idx="11843">
                  <c:v>7.5505812499999996</c:v>
                </c:pt>
                <c:pt idx="11844">
                  <c:v>7.5502324999999999</c:v>
                </c:pt>
                <c:pt idx="11845">
                  <c:v>7.549713125001599</c:v>
                </c:pt>
                <c:pt idx="11846">
                  <c:v>7.5491537500000003</c:v>
                </c:pt>
                <c:pt idx="11847">
                  <c:v>7.5485656250015989</c:v>
                </c:pt>
                <c:pt idx="11848">
                  <c:v>7.548023125001599</c:v>
                </c:pt>
                <c:pt idx="11849">
                  <c:v>7.5474981250015993</c:v>
                </c:pt>
                <c:pt idx="11850">
                  <c:v>7.546979375001599</c:v>
                </c:pt>
                <c:pt idx="11851">
                  <c:v>7.5465387499999999</c:v>
                </c:pt>
                <c:pt idx="11852">
                  <c:v>7.5460568750015993</c:v>
                </c:pt>
                <c:pt idx="11853">
                  <c:v>7.545711875001599</c:v>
                </c:pt>
                <c:pt idx="11854">
                  <c:v>7.5453268750015994</c:v>
                </c:pt>
                <c:pt idx="11855">
                  <c:v>7.54461125</c:v>
                </c:pt>
                <c:pt idx="11856">
                  <c:v>7.5442793750015991</c:v>
                </c:pt>
                <c:pt idx="11857">
                  <c:v>7.5438793750015991</c:v>
                </c:pt>
                <c:pt idx="11858">
                  <c:v>7.5435049999999997</c:v>
                </c:pt>
                <c:pt idx="11859">
                  <c:v>7.5430981250015989</c:v>
                </c:pt>
                <c:pt idx="11860">
                  <c:v>7.5426993750015994</c:v>
                </c:pt>
                <c:pt idx="11861">
                  <c:v>7.5422268750015986</c:v>
                </c:pt>
                <c:pt idx="11862">
                  <c:v>7.5417043750015988</c:v>
                </c:pt>
                <c:pt idx="11863">
                  <c:v>7.5413350000000001</c:v>
                </c:pt>
                <c:pt idx="11864">
                  <c:v>7.5409699999999997</c:v>
                </c:pt>
                <c:pt idx="11865">
                  <c:v>7.5405912500000003</c:v>
                </c:pt>
                <c:pt idx="11866">
                  <c:v>7.54017625</c:v>
                </c:pt>
                <c:pt idx="11867">
                  <c:v>7.5397437500000004</c:v>
                </c:pt>
                <c:pt idx="11868">
                  <c:v>7.5393499999999998</c:v>
                </c:pt>
                <c:pt idx="11869">
                  <c:v>7.5389437499999996</c:v>
                </c:pt>
                <c:pt idx="11870">
                  <c:v>7.5385362499999999</c:v>
                </c:pt>
                <c:pt idx="11871">
                  <c:v>7.5380037499999997</c:v>
                </c:pt>
                <c:pt idx="11872">
                  <c:v>7.5376237499999998</c:v>
                </c:pt>
                <c:pt idx="11873">
                  <c:v>7.5377450000000001</c:v>
                </c:pt>
                <c:pt idx="11874">
                  <c:v>7.5380793750015993</c:v>
                </c:pt>
                <c:pt idx="11875">
                  <c:v>7.5381768750015992</c:v>
                </c:pt>
                <c:pt idx="11876">
                  <c:v>7.5380518750015986</c:v>
                </c:pt>
                <c:pt idx="11877">
                  <c:v>7.5379399999999999</c:v>
                </c:pt>
                <c:pt idx="11878">
                  <c:v>7.5382781250015993</c:v>
                </c:pt>
                <c:pt idx="11879">
                  <c:v>7.538674375001599</c:v>
                </c:pt>
                <c:pt idx="11880">
                  <c:v>7.5391750000000002</c:v>
                </c:pt>
                <c:pt idx="11881">
                  <c:v>7.5395768750015986</c:v>
                </c:pt>
                <c:pt idx="11882">
                  <c:v>7.5398981250015993</c:v>
                </c:pt>
                <c:pt idx="11883">
                  <c:v>7.5402412500000002</c:v>
                </c:pt>
                <c:pt idx="11884">
                  <c:v>7.5406525000000002</c:v>
                </c:pt>
                <c:pt idx="11885">
                  <c:v>7.5409768750015989</c:v>
                </c:pt>
                <c:pt idx="11886">
                  <c:v>7.5406374999999999</c:v>
                </c:pt>
                <c:pt idx="11887">
                  <c:v>7.540081875001599</c:v>
                </c:pt>
                <c:pt idx="11888">
                  <c:v>7.5396856250015993</c:v>
                </c:pt>
                <c:pt idx="11889">
                  <c:v>7.5392637499999999</c:v>
                </c:pt>
                <c:pt idx="11890">
                  <c:v>7.5388018750015986</c:v>
                </c:pt>
                <c:pt idx="11891">
                  <c:v>7.5383781250015991</c:v>
                </c:pt>
                <c:pt idx="11892">
                  <c:v>7.5380387500000001</c:v>
                </c:pt>
                <c:pt idx="11893">
                  <c:v>7.5377018750015994</c:v>
                </c:pt>
                <c:pt idx="11894">
                  <c:v>7.5373756250015989</c:v>
                </c:pt>
                <c:pt idx="11895">
                  <c:v>7.5375399999999999</c:v>
                </c:pt>
                <c:pt idx="11896">
                  <c:v>7.5374850000000002</c:v>
                </c:pt>
                <c:pt idx="11897">
                  <c:v>7.5376124999999998</c:v>
                </c:pt>
                <c:pt idx="11898">
                  <c:v>7.5372268750015987</c:v>
                </c:pt>
                <c:pt idx="11899">
                  <c:v>7.5368937499999999</c:v>
                </c:pt>
                <c:pt idx="11900">
                  <c:v>7.5364793750015986</c:v>
                </c:pt>
                <c:pt idx="11901">
                  <c:v>7.5361218750015988</c:v>
                </c:pt>
                <c:pt idx="11902">
                  <c:v>7.5356231250015986</c:v>
                </c:pt>
                <c:pt idx="11903">
                  <c:v>7.5351675</c:v>
                </c:pt>
                <c:pt idx="11904">
                  <c:v>7.5346487499999997</c:v>
                </c:pt>
                <c:pt idx="11905">
                  <c:v>7.5342624999999996</c:v>
                </c:pt>
                <c:pt idx="11906">
                  <c:v>7.5338293750015994</c:v>
                </c:pt>
                <c:pt idx="11907">
                  <c:v>7.5334174999999997</c:v>
                </c:pt>
                <c:pt idx="11908">
                  <c:v>7.5337874999999999</c:v>
                </c:pt>
                <c:pt idx="11909">
                  <c:v>7.5341137500000004</c:v>
                </c:pt>
                <c:pt idx="11910">
                  <c:v>7.5344706250015987</c:v>
                </c:pt>
                <c:pt idx="11911">
                  <c:v>7.5348462500000002</c:v>
                </c:pt>
                <c:pt idx="11912">
                  <c:v>7.5351943750015993</c:v>
                </c:pt>
                <c:pt idx="11913">
                  <c:v>7.5355924999999999</c:v>
                </c:pt>
                <c:pt idx="11914">
                  <c:v>7.536046875001599</c:v>
                </c:pt>
                <c:pt idx="11915">
                  <c:v>7.5364775000000002</c:v>
                </c:pt>
                <c:pt idx="11916">
                  <c:v>7.5368162500000002</c:v>
                </c:pt>
                <c:pt idx="11917">
                  <c:v>7.5371956250015986</c:v>
                </c:pt>
                <c:pt idx="11918">
                  <c:v>7.5376162500000001</c:v>
                </c:pt>
                <c:pt idx="11919">
                  <c:v>7.5380500000000001</c:v>
                </c:pt>
                <c:pt idx="11920">
                  <c:v>7.5385556250015986</c:v>
                </c:pt>
                <c:pt idx="11921">
                  <c:v>7.5390462500000002</c:v>
                </c:pt>
                <c:pt idx="11922">
                  <c:v>7.539530625001599</c:v>
                </c:pt>
                <c:pt idx="11923">
                  <c:v>7.5399731250015991</c:v>
                </c:pt>
                <c:pt idx="11924">
                  <c:v>7.5404524999999998</c:v>
                </c:pt>
                <c:pt idx="11925">
                  <c:v>7.5409118750015987</c:v>
                </c:pt>
                <c:pt idx="11926">
                  <c:v>7.5414093750015994</c:v>
                </c:pt>
                <c:pt idx="11927">
                  <c:v>7.5418587500000003</c:v>
                </c:pt>
                <c:pt idx="11928">
                  <c:v>7.5422893750015989</c:v>
                </c:pt>
                <c:pt idx="11929">
                  <c:v>7.5422675000000003</c:v>
                </c:pt>
                <c:pt idx="11930">
                  <c:v>7.5419243750015994</c:v>
                </c:pt>
                <c:pt idx="11931">
                  <c:v>7.5422599999999997</c:v>
                </c:pt>
                <c:pt idx="11932">
                  <c:v>7.5422718750015987</c:v>
                </c:pt>
                <c:pt idx="11933">
                  <c:v>7.5418599999999998</c:v>
                </c:pt>
                <c:pt idx="11934">
                  <c:v>7.5414268750015987</c:v>
                </c:pt>
                <c:pt idx="11935">
                  <c:v>7.5409137499999996</c:v>
                </c:pt>
                <c:pt idx="11936">
                  <c:v>7.5404968750015993</c:v>
                </c:pt>
                <c:pt idx="11937">
                  <c:v>7.5400268750015993</c:v>
                </c:pt>
                <c:pt idx="11938">
                  <c:v>7.5394043750015989</c:v>
                </c:pt>
                <c:pt idx="11939">
                  <c:v>7.5387924999999996</c:v>
                </c:pt>
                <c:pt idx="11940">
                  <c:v>7.5382506250015986</c:v>
                </c:pt>
                <c:pt idx="11941">
                  <c:v>7.5379224999999996</c:v>
                </c:pt>
                <c:pt idx="11942">
                  <c:v>7.5379199999999997</c:v>
                </c:pt>
                <c:pt idx="11943">
                  <c:v>7.5375987499999999</c:v>
                </c:pt>
                <c:pt idx="11944">
                  <c:v>7.5377856250015993</c:v>
                </c:pt>
                <c:pt idx="11945">
                  <c:v>7.5382524999999996</c:v>
                </c:pt>
                <c:pt idx="11946">
                  <c:v>7.5387543750015986</c:v>
                </c:pt>
                <c:pt idx="11947">
                  <c:v>7.5390943750015991</c:v>
                </c:pt>
                <c:pt idx="11948">
                  <c:v>7.53954375</c:v>
                </c:pt>
                <c:pt idx="11949">
                  <c:v>7.5400281250015988</c:v>
                </c:pt>
                <c:pt idx="11950">
                  <c:v>7.5405112499999998</c:v>
                </c:pt>
                <c:pt idx="11951">
                  <c:v>7.5409806250015992</c:v>
                </c:pt>
                <c:pt idx="11952">
                  <c:v>7.541455</c:v>
                </c:pt>
                <c:pt idx="11953">
                  <c:v>7.5418443750015989</c:v>
                </c:pt>
                <c:pt idx="11954">
                  <c:v>7.5423324999999997</c:v>
                </c:pt>
                <c:pt idx="11955">
                  <c:v>7.5427225</c:v>
                </c:pt>
                <c:pt idx="11956">
                  <c:v>7.5431549999999996</c:v>
                </c:pt>
                <c:pt idx="11957">
                  <c:v>7.5435818750015988</c:v>
                </c:pt>
                <c:pt idx="11958">
                  <c:v>7.5439956250015987</c:v>
                </c:pt>
                <c:pt idx="11959">
                  <c:v>7.5443199999999999</c:v>
                </c:pt>
                <c:pt idx="11960">
                  <c:v>7.5447956250015986</c:v>
                </c:pt>
                <c:pt idx="11961">
                  <c:v>7.5452349999999999</c:v>
                </c:pt>
                <c:pt idx="11962">
                  <c:v>7.5456487499999998</c:v>
                </c:pt>
                <c:pt idx="11963">
                  <c:v>7.5460268750015986</c:v>
                </c:pt>
                <c:pt idx="11964">
                  <c:v>7.5463731250015993</c:v>
                </c:pt>
                <c:pt idx="11965">
                  <c:v>7.5468025000000001</c:v>
                </c:pt>
                <c:pt idx="11966">
                  <c:v>7.5471318750015994</c:v>
                </c:pt>
                <c:pt idx="11967">
                  <c:v>7.5472250000000001</c:v>
                </c:pt>
                <c:pt idx="11968">
                  <c:v>7.5468500000000001</c:v>
                </c:pt>
                <c:pt idx="11969">
                  <c:v>7.546310625001599</c:v>
                </c:pt>
                <c:pt idx="11970">
                  <c:v>7.5457299999999998</c:v>
                </c:pt>
                <c:pt idx="11971">
                  <c:v>7.5453937499999997</c:v>
                </c:pt>
                <c:pt idx="11972">
                  <c:v>7.5449574999999998</c:v>
                </c:pt>
                <c:pt idx="11973">
                  <c:v>7.5444031250015993</c:v>
                </c:pt>
                <c:pt idx="11974">
                  <c:v>7.5436981250015993</c:v>
                </c:pt>
                <c:pt idx="11975">
                  <c:v>7.5430762500000004</c:v>
                </c:pt>
                <c:pt idx="11976">
                  <c:v>7.5424699999999998</c:v>
                </c:pt>
                <c:pt idx="11977">
                  <c:v>7.5418362500000002</c:v>
                </c:pt>
                <c:pt idx="11978">
                  <c:v>7.5411631250015994</c:v>
                </c:pt>
                <c:pt idx="11979">
                  <c:v>7.5405906250015988</c:v>
                </c:pt>
                <c:pt idx="11980">
                  <c:v>7.5400524999999998</c:v>
                </c:pt>
                <c:pt idx="11981">
                  <c:v>7.5394862500000004</c:v>
                </c:pt>
                <c:pt idx="11982">
                  <c:v>7.5389806250015994</c:v>
                </c:pt>
                <c:pt idx="11983">
                  <c:v>7.5385987500000002</c:v>
                </c:pt>
                <c:pt idx="11984">
                  <c:v>7.5382775000000004</c:v>
                </c:pt>
                <c:pt idx="11985">
                  <c:v>7.5377000000000001</c:v>
                </c:pt>
                <c:pt idx="11986">
                  <c:v>7.5372631250015987</c:v>
                </c:pt>
                <c:pt idx="11987">
                  <c:v>7.5367437500000003</c:v>
                </c:pt>
                <c:pt idx="11988">
                  <c:v>7.5363474999999998</c:v>
                </c:pt>
                <c:pt idx="11989">
                  <c:v>7.5358781250015987</c:v>
                </c:pt>
                <c:pt idx="11990">
                  <c:v>7.5353493750015987</c:v>
                </c:pt>
                <c:pt idx="11991">
                  <c:v>7.5350006250015991</c:v>
                </c:pt>
                <c:pt idx="11992">
                  <c:v>7.5346806250015987</c:v>
                </c:pt>
                <c:pt idx="11993">
                  <c:v>7.5342250000000002</c:v>
                </c:pt>
                <c:pt idx="11994">
                  <c:v>7.5343762500000002</c:v>
                </c:pt>
                <c:pt idx="11995">
                  <c:v>7.5347518750015992</c:v>
                </c:pt>
                <c:pt idx="11996">
                  <c:v>7.5351731250015987</c:v>
                </c:pt>
                <c:pt idx="11997">
                  <c:v>7.5355081250015994</c:v>
                </c:pt>
                <c:pt idx="11998">
                  <c:v>7.5360337499999996</c:v>
                </c:pt>
                <c:pt idx="11999">
                  <c:v>7.5364356250015989</c:v>
                </c:pt>
                <c:pt idx="12000">
                  <c:v>7.5368393750015992</c:v>
                </c:pt>
                <c:pt idx="12001">
                  <c:v>7.5371625</c:v>
                </c:pt>
                <c:pt idx="12002">
                  <c:v>7.5375825000000001</c:v>
                </c:pt>
                <c:pt idx="12003">
                  <c:v>7.5379618750015993</c:v>
                </c:pt>
                <c:pt idx="12004">
                  <c:v>7.5383018750015989</c:v>
                </c:pt>
                <c:pt idx="12005">
                  <c:v>7.5386662500000003</c:v>
                </c:pt>
                <c:pt idx="12006">
                  <c:v>7.5390712500000001</c:v>
                </c:pt>
                <c:pt idx="12007">
                  <c:v>7.5395081250015989</c:v>
                </c:pt>
                <c:pt idx="12008">
                  <c:v>7.5399043750015986</c:v>
                </c:pt>
                <c:pt idx="12009">
                  <c:v>7.5403737499999997</c:v>
                </c:pt>
                <c:pt idx="12010">
                  <c:v>7.5407812500000002</c:v>
                </c:pt>
                <c:pt idx="12011">
                  <c:v>7.5411725000000001</c:v>
                </c:pt>
                <c:pt idx="12012">
                  <c:v>7.5416593750015988</c:v>
                </c:pt>
                <c:pt idx="12013">
                  <c:v>7.5420224999999999</c:v>
                </c:pt>
                <c:pt idx="12014">
                  <c:v>7.5423687499999996</c:v>
                </c:pt>
                <c:pt idx="12015">
                  <c:v>7.5428175</c:v>
                </c:pt>
                <c:pt idx="12016">
                  <c:v>7.543271875001599</c:v>
                </c:pt>
                <c:pt idx="12017">
                  <c:v>7.5437075</c:v>
                </c:pt>
                <c:pt idx="12018">
                  <c:v>7.5441599999999998</c:v>
                </c:pt>
                <c:pt idx="12019">
                  <c:v>7.5446218750015994</c:v>
                </c:pt>
                <c:pt idx="12020">
                  <c:v>7.5450187499999997</c:v>
                </c:pt>
                <c:pt idx="12021">
                  <c:v>7.5454131250015992</c:v>
                </c:pt>
                <c:pt idx="12022">
                  <c:v>7.5457562500000002</c:v>
                </c:pt>
                <c:pt idx="12023">
                  <c:v>7.5460837500000002</c:v>
                </c:pt>
                <c:pt idx="12024">
                  <c:v>7.5457993750015993</c:v>
                </c:pt>
                <c:pt idx="12025">
                  <c:v>7.5454643750015986</c:v>
                </c:pt>
                <c:pt idx="12026">
                  <c:v>7.5450881250015991</c:v>
                </c:pt>
                <c:pt idx="12027">
                  <c:v>7.5446625000000003</c:v>
                </c:pt>
                <c:pt idx="12028">
                  <c:v>7.5443412500000004</c:v>
                </c:pt>
                <c:pt idx="12029">
                  <c:v>7.5444287499999998</c:v>
                </c:pt>
                <c:pt idx="12030">
                  <c:v>7.5447737500000001</c:v>
                </c:pt>
                <c:pt idx="12031">
                  <c:v>7.5451181250015988</c:v>
                </c:pt>
                <c:pt idx="12032">
                  <c:v>7.5453793750015992</c:v>
                </c:pt>
                <c:pt idx="12033">
                  <c:v>7.5450474999999999</c:v>
                </c:pt>
                <c:pt idx="12034">
                  <c:v>7.5446887499999997</c:v>
                </c:pt>
                <c:pt idx="12035">
                  <c:v>7.5443462500000003</c:v>
                </c:pt>
                <c:pt idx="12036">
                  <c:v>7.5439812499999999</c:v>
                </c:pt>
                <c:pt idx="12037">
                  <c:v>7.5435175000000001</c:v>
                </c:pt>
                <c:pt idx="12038">
                  <c:v>7.5431306250015986</c:v>
                </c:pt>
                <c:pt idx="12039">
                  <c:v>7.5431218750015994</c:v>
                </c:pt>
                <c:pt idx="12040">
                  <c:v>7.5434950000000001</c:v>
                </c:pt>
                <c:pt idx="12041">
                  <c:v>7.5439274999999997</c:v>
                </c:pt>
                <c:pt idx="12042">
                  <c:v>7.544315625001599</c:v>
                </c:pt>
                <c:pt idx="12043">
                  <c:v>7.5446418750015987</c:v>
                </c:pt>
                <c:pt idx="12044">
                  <c:v>7.5450137499999999</c:v>
                </c:pt>
                <c:pt idx="12045">
                  <c:v>7.5453487499999996</c:v>
                </c:pt>
                <c:pt idx="12046">
                  <c:v>7.5457281250015988</c:v>
                </c:pt>
                <c:pt idx="12047">
                  <c:v>7.5460912499999999</c:v>
                </c:pt>
                <c:pt idx="12048">
                  <c:v>7.5464518750015994</c:v>
                </c:pt>
                <c:pt idx="12049">
                  <c:v>7.5468043750015994</c:v>
                </c:pt>
                <c:pt idx="12050">
                  <c:v>7.5471562499999996</c:v>
                </c:pt>
                <c:pt idx="12051">
                  <c:v>7.547530625001599</c:v>
                </c:pt>
                <c:pt idx="12052">
                  <c:v>7.5479831250015987</c:v>
                </c:pt>
                <c:pt idx="12053">
                  <c:v>7.5483456250015992</c:v>
                </c:pt>
                <c:pt idx="12054">
                  <c:v>7.5486775000000002</c:v>
                </c:pt>
                <c:pt idx="12055">
                  <c:v>7.5490868750015991</c:v>
                </c:pt>
                <c:pt idx="12056">
                  <c:v>7.5494837500000003</c:v>
                </c:pt>
                <c:pt idx="12057">
                  <c:v>7.5498487499999998</c:v>
                </c:pt>
                <c:pt idx="12058">
                  <c:v>7.5501775000000002</c:v>
                </c:pt>
                <c:pt idx="12059">
                  <c:v>7.5505399999999998</c:v>
                </c:pt>
                <c:pt idx="12060">
                  <c:v>7.5509487499999999</c:v>
                </c:pt>
                <c:pt idx="12061">
                  <c:v>7.5513843750015992</c:v>
                </c:pt>
                <c:pt idx="12062">
                  <c:v>7.5517237499999998</c:v>
                </c:pt>
                <c:pt idx="12063">
                  <c:v>7.5520462500000001</c:v>
                </c:pt>
                <c:pt idx="12064">
                  <c:v>7.5517206250015994</c:v>
                </c:pt>
                <c:pt idx="12065">
                  <c:v>7.5517162500000001</c:v>
                </c:pt>
                <c:pt idx="12066">
                  <c:v>7.5520606250015989</c:v>
                </c:pt>
                <c:pt idx="12067">
                  <c:v>7.5524656250015987</c:v>
                </c:pt>
                <c:pt idx="12068">
                  <c:v>7.5520331250015991</c:v>
                </c:pt>
                <c:pt idx="12069">
                  <c:v>7.5515618750015987</c:v>
                </c:pt>
                <c:pt idx="12070">
                  <c:v>7.5511606250015992</c:v>
                </c:pt>
                <c:pt idx="12071">
                  <c:v>7.5507499999999999</c:v>
                </c:pt>
                <c:pt idx="12072">
                  <c:v>7.5503493750015993</c:v>
                </c:pt>
                <c:pt idx="12073">
                  <c:v>7.5499712499999996</c:v>
                </c:pt>
                <c:pt idx="12074">
                  <c:v>7.5496187499999996</c:v>
                </c:pt>
                <c:pt idx="12075">
                  <c:v>7.5492037500000002</c:v>
                </c:pt>
                <c:pt idx="12076">
                  <c:v>7.5487743750015994</c:v>
                </c:pt>
                <c:pt idx="12077">
                  <c:v>7.5484487500000004</c:v>
                </c:pt>
                <c:pt idx="12078">
                  <c:v>7.5480981250015988</c:v>
                </c:pt>
                <c:pt idx="12079">
                  <c:v>7.5477706250015988</c:v>
                </c:pt>
                <c:pt idx="12080">
                  <c:v>7.5473518750015991</c:v>
                </c:pt>
                <c:pt idx="12081">
                  <c:v>7.5470800000000002</c:v>
                </c:pt>
                <c:pt idx="12082">
                  <c:v>7.5474431250015988</c:v>
                </c:pt>
                <c:pt idx="12083">
                  <c:v>7.5477743750015991</c:v>
                </c:pt>
                <c:pt idx="12084">
                  <c:v>7.5481237500000002</c:v>
                </c:pt>
                <c:pt idx="12085">
                  <c:v>7.5485193750015993</c:v>
                </c:pt>
                <c:pt idx="12086">
                  <c:v>7.5488943750015993</c:v>
                </c:pt>
                <c:pt idx="12087">
                  <c:v>7.5493162500000004</c:v>
                </c:pt>
                <c:pt idx="12088">
                  <c:v>7.5497224999999997</c:v>
                </c:pt>
                <c:pt idx="12089">
                  <c:v>7.5500743750015991</c:v>
                </c:pt>
                <c:pt idx="12090">
                  <c:v>7.5504793750015988</c:v>
                </c:pt>
                <c:pt idx="12091">
                  <c:v>7.5509287499999997</c:v>
                </c:pt>
                <c:pt idx="12092">
                  <c:v>7.5513937499999999</c:v>
                </c:pt>
                <c:pt idx="12093">
                  <c:v>7.5518856250015993</c:v>
                </c:pt>
                <c:pt idx="12094">
                  <c:v>7.5523206250015988</c:v>
                </c:pt>
                <c:pt idx="12095">
                  <c:v>7.552704375001599</c:v>
                </c:pt>
                <c:pt idx="12096">
                  <c:v>7.5530756250015987</c:v>
                </c:pt>
                <c:pt idx="12097">
                  <c:v>7.5534875000000001</c:v>
                </c:pt>
                <c:pt idx="12098">
                  <c:v>7.5539156250015989</c:v>
                </c:pt>
                <c:pt idx="12099">
                  <c:v>7.5543481250015994</c:v>
                </c:pt>
                <c:pt idx="12100">
                  <c:v>7.5547500000000003</c:v>
                </c:pt>
                <c:pt idx="12101">
                  <c:v>7.5552093750015992</c:v>
                </c:pt>
                <c:pt idx="12102">
                  <c:v>7.5556274999999999</c:v>
                </c:pt>
                <c:pt idx="12103">
                  <c:v>7.5559993750015986</c:v>
                </c:pt>
                <c:pt idx="12104">
                  <c:v>7.5564737500000003</c:v>
                </c:pt>
                <c:pt idx="12105">
                  <c:v>7.556856875001599</c:v>
                </c:pt>
                <c:pt idx="12106">
                  <c:v>7.5572499999999998</c:v>
                </c:pt>
                <c:pt idx="12107">
                  <c:v>7.55688125</c:v>
                </c:pt>
                <c:pt idx="12108">
                  <c:v>7.556294375001599</c:v>
                </c:pt>
                <c:pt idx="12109">
                  <c:v>7.5559031250015991</c:v>
                </c:pt>
                <c:pt idx="12110">
                  <c:v>7.5553731250015987</c:v>
                </c:pt>
                <c:pt idx="12111">
                  <c:v>7.5548218750015987</c:v>
                </c:pt>
                <c:pt idx="12112">
                  <c:v>7.5542256250015987</c:v>
                </c:pt>
                <c:pt idx="12113">
                  <c:v>7.5536399999999997</c:v>
                </c:pt>
                <c:pt idx="12114">
                  <c:v>7.5530593750015989</c:v>
                </c:pt>
                <c:pt idx="12115">
                  <c:v>7.552433125001599</c:v>
                </c:pt>
                <c:pt idx="12116">
                  <c:v>7.5518218750015986</c:v>
                </c:pt>
                <c:pt idx="12117">
                  <c:v>7.5511887499999997</c:v>
                </c:pt>
                <c:pt idx="12118">
                  <c:v>7.5505968750015988</c:v>
                </c:pt>
                <c:pt idx="12119">
                  <c:v>7.5500793750015989</c:v>
                </c:pt>
                <c:pt idx="12120">
                  <c:v>7.5496268750015991</c:v>
                </c:pt>
                <c:pt idx="12121">
                  <c:v>7.5491625000000004</c:v>
                </c:pt>
                <c:pt idx="12122">
                  <c:v>7.5487399999999996</c:v>
                </c:pt>
                <c:pt idx="12123">
                  <c:v>7.5483287499999996</c:v>
                </c:pt>
                <c:pt idx="12124">
                  <c:v>7.547928125001599</c:v>
                </c:pt>
                <c:pt idx="12125">
                  <c:v>7.5475906250015994</c:v>
                </c:pt>
                <c:pt idx="12126">
                  <c:v>7.5470181250015989</c:v>
                </c:pt>
                <c:pt idx="12127">
                  <c:v>7.546358125001599</c:v>
                </c:pt>
                <c:pt idx="12128">
                  <c:v>7.54599625</c:v>
                </c:pt>
                <c:pt idx="12129">
                  <c:v>7.545653125001599</c:v>
                </c:pt>
                <c:pt idx="12130">
                  <c:v>7.5452606250015988</c:v>
                </c:pt>
                <c:pt idx="12131">
                  <c:v>7.5448843750015993</c:v>
                </c:pt>
                <c:pt idx="12132">
                  <c:v>7.5445568750015992</c:v>
                </c:pt>
                <c:pt idx="12133">
                  <c:v>7.5439231250015988</c:v>
                </c:pt>
                <c:pt idx="12134">
                  <c:v>7.5435868750015986</c:v>
                </c:pt>
                <c:pt idx="12135">
                  <c:v>7.5430374999999996</c:v>
                </c:pt>
                <c:pt idx="12136">
                  <c:v>7.5425318750015986</c:v>
                </c:pt>
                <c:pt idx="12137">
                  <c:v>7.5421300000000002</c:v>
                </c:pt>
                <c:pt idx="12138">
                  <c:v>7.5417149999999999</c:v>
                </c:pt>
                <c:pt idx="12139">
                  <c:v>7.5413312499999998</c:v>
                </c:pt>
                <c:pt idx="12140">
                  <c:v>7.5409924999999998</c:v>
                </c:pt>
                <c:pt idx="12141">
                  <c:v>7.5411993750015993</c:v>
                </c:pt>
                <c:pt idx="12142">
                  <c:v>7.5415912499999997</c:v>
                </c:pt>
                <c:pt idx="12143">
                  <c:v>7.5419987500000003</c:v>
                </c:pt>
                <c:pt idx="12144">
                  <c:v>7.5424306250015993</c:v>
                </c:pt>
                <c:pt idx="12145">
                  <c:v>7.5428318750015988</c:v>
                </c:pt>
                <c:pt idx="12146">
                  <c:v>7.5432481250015986</c:v>
                </c:pt>
                <c:pt idx="12147">
                  <c:v>7.5436093750015987</c:v>
                </c:pt>
                <c:pt idx="12148">
                  <c:v>7.5439531250015994</c:v>
                </c:pt>
                <c:pt idx="12149">
                  <c:v>7.5443981250015986</c:v>
                </c:pt>
                <c:pt idx="12150">
                  <c:v>7.5447812499999998</c:v>
                </c:pt>
                <c:pt idx="12151">
                  <c:v>7.5451368750015986</c:v>
                </c:pt>
                <c:pt idx="12152">
                  <c:v>7.5455224999999997</c:v>
                </c:pt>
                <c:pt idx="12153">
                  <c:v>7.5458931250015988</c:v>
                </c:pt>
                <c:pt idx="12154">
                  <c:v>7.5462843750015987</c:v>
                </c:pt>
                <c:pt idx="12155">
                  <c:v>7.5466906250015988</c:v>
                </c:pt>
                <c:pt idx="12156">
                  <c:v>7.5471424999999996</c:v>
                </c:pt>
                <c:pt idx="12157">
                  <c:v>7.5475512499999997</c:v>
                </c:pt>
                <c:pt idx="12158">
                  <c:v>7.5480868750015988</c:v>
                </c:pt>
                <c:pt idx="12159">
                  <c:v>7.5484262500000003</c:v>
                </c:pt>
                <c:pt idx="12160">
                  <c:v>7.54885875</c:v>
                </c:pt>
                <c:pt idx="12161">
                  <c:v>7.5492737500000002</c:v>
                </c:pt>
                <c:pt idx="12162">
                  <c:v>7.5497256250015994</c:v>
                </c:pt>
                <c:pt idx="12163">
                  <c:v>7.5501374999999999</c:v>
                </c:pt>
                <c:pt idx="12164">
                  <c:v>7.5505981250015992</c:v>
                </c:pt>
                <c:pt idx="12165">
                  <c:v>7.551003125001599</c:v>
                </c:pt>
                <c:pt idx="12166">
                  <c:v>7.5515237500000003</c:v>
                </c:pt>
                <c:pt idx="12167">
                  <c:v>7.5519231250015988</c:v>
                </c:pt>
                <c:pt idx="12168">
                  <c:v>7.5522918750015986</c:v>
                </c:pt>
                <c:pt idx="12169">
                  <c:v>7.5526618750015988</c:v>
                </c:pt>
                <c:pt idx="12170">
                  <c:v>7.5529893750015988</c:v>
                </c:pt>
                <c:pt idx="12171">
                  <c:v>7.5533831250015986</c:v>
                </c:pt>
                <c:pt idx="12172">
                  <c:v>7.5537337500000001</c:v>
                </c:pt>
                <c:pt idx="12173">
                  <c:v>7.5538850000000002</c:v>
                </c:pt>
                <c:pt idx="12174">
                  <c:v>7.5537625000000004</c:v>
                </c:pt>
                <c:pt idx="12175">
                  <c:v>7.5533756250015989</c:v>
                </c:pt>
                <c:pt idx="12176">
                  <c:v>7.5530299999999997</c:v>
                </c:pt>
                <c:pt idx="12177">
                  <c:v>7.5526031250015988</c:v>
                </c:pt>
                <c:pt idx="12178">
                  <c:v>7.5520018750015989</c:v>
                </c:pt>
                <c:pt idx="12179">
                  <c:v>7.5516181250015988</c:v>
                </c:pt>
                <c:pt idx="12180">
                  <c:v>7.5512843750015994</c:v>
                </c:pt>
                <c:pt idx="12181">
                  <c:v>7.5516168750015993</c:v>
                </c:pt>
                <c:pt idx="12182">
                  <c:v>7.5516187500000003</c:v>
                </c:pt>
                <c:pt idx="12183">
                  <c:v>7.5512106250015991</c:v>
                </c:pt>
                <c:pt idx="12184">
                  <c:v>7.5507687499999996</c:v>
                </c:pt>
                <c:pt idx="12185">
                  <c:v>7.5504368750015987</c:v>
                </c:pt>
                <c:pt idx="12186">
                  <c:v>7.5500425</c:v>
                </c:pt>
                <c:pt idx="12187">
                  <c:v>7.5496043750015991</c:v>
                </c:pt>
                <c:pt idx="12188">
                  <c:v>7.5492462500000004</c:v>
                </c:pt>
                <c:pt idx="12189">
                  <c:v>7.5495681250015991</c:v>
                </c:pt>
                <c:pt idx="12190">
                  <c:v>7.5499318750015991</c:v>
                </c:pt>
                <c:pt idx="12191">
                  <c:v>7.5503724999999999</c:v>
                </c:pt>
                <c:pt idx="12192">
                  <c:v>7.5508024999999996</c:v>
                </c:pt>
                <c:pt idx="12193">
                  <c:v>7.551143125001599</c:v>
                </c:pt>
                <c:pt idx="12194">
                  <c:v>7.5515268750015991</c:v>
                </c:pt>
                <c:pt idx="12195">
                  <c:v>7.5519175000000001</c:v>
                </c:pt>
                <c:pt idx="12196">
                  <c:v>7.5523312499999999</c:v>
                </c:pt>
                <c:pt idx="12197">
                  <c:v>7.5527068750015989</c:v>
                </c:pt>
                <c:pt idx="12198">
                  <c:v>7.5530631250015992</c:v>
                </c:pt>
                <c:pt idx="12199">
                  <c:v>7.5533831250015986</c:v>
                </c:pt>
                <c:pt idx="12200">
                  <c:v>7.5537099999999997</c:v>
                </c:pt>
                <c:pt idx="12201">
                  <c:v>7.5540781250015989</c:v>
                </c:pt>
                <c:pt idx="12202">
                  <c:v>7.5545675000000001</c:v>
                </c:pt>
                <c:pt idx="12203">
                  <c:v>7.5549106250015994</c:v>
                </c:pt>
                <c:pt idx="12204">
                  <c:v>7.5553462500000004</c:v>
                </c:pt>
                <c:pt idx="12205">
                  <c:v>7.5556756250015988</c:v>
                </c:pt>
                <c:pt idx="12206">
                  <c:v>7.5560562500000001</c:v>
                </c:pt>
                <c:pt idx="12207">
                  <c:v>7.55641125</c:v>
                </c:pt>
                <c:pt idx="12208">
                  <c:v>7.5567693750015987</c:v>
                </c:pt>
                <c:pt idx="12209">
                  <c:v>7.5571299999999999</c:v>
                </c:pt>
                <c:pt idx="12210">
                  <c:v>7.5575281250015989</c:v>
                </c:pt>
                <c:pt idx="12211">
                  <c:v>7.5579049999999999</c:v>
                </c:pt>
                <c:pt idx="12212">
                  <c:v>7.5582349999999998</c:v>
                </c:pt>
                <c:pt idx="12213">
                  <c:v>7.5578181250015986</c:v>
                </c:pt>
                <c:pt idx="12214">
                  <c:v>7.557875625001599</c:v>
                </c:pt>
                <c:pt idx="12215">
                  <c:v>7.5582137500000002</c:v>
                </c:pt>
                <c:pt idx="12216">
                  <c:v>7.5586237499999998</c:v>
                </c:pt>
                <c:pt idx="12217">
                  <c:v>7.5589631250015987</c:v>
                </c:pt>
                <c:pt idx="12218">
                  <c:v>7.5593162500000002</c:v>
                </c:pt>
                <c:pt idx="12219">
                  <c:v>7.5592681250015987</c:v>
                </c:pt>
                <c:pt idx="12220">
                  <c:v>7.5596500000000004</c:v>
                </c:pt>
                <c:pt idx="12221">
                  <c:v>7.5599749999999997</c:v>
                </c:pt>
                <c:pt idx="12222">
                  <c:v>7.5604125</c:v>
                </c:pt>
                <c:pt idx="12223">
                  <c:v>7.5608275000000003</c:v>
                </c:pt>
                <c:pt idx="12224">
                  <c:v>7.5612118750015993</c:v>
                </c:pt>
                <c:pt idx="12225">
                  <c:v>7.5613975</c:v>
                </c:pt>
                <c:pt idx="12226">
                  <c:v>7.5610056250015987</c:v>
                </c:pt>
                <c:pt idx="12227">
                  <c:v>7.5606400000000002</c:v>
                </c:pt>
                <c:pt idx="12228">
                  <c:v>7.5602937499999996</c:v>
                </c:pt>
                <c:pt idx="12229">
                  <c:v>7.5602206250015991</c:v>
                </c:pt>
                <c:pt idx="12230">
                  <c:v>7.5605662499999999</c:v>
                </c:pt>
                <c:pt idx="12231">
                  <c:v>7.560435</c:v>
                </c:pt>
                <c:pt idx="12232">
                  <c:v>7.5601012499999998</c:v>
                </c:pt>
                <c:pt idx="12233">
                  <c:v>7.55969625</c:v>
                </c:pt>
                <c:pt idx="12234">
                  <c:v>7.5593618750015992</c:v>
                </c:pt>
                <c:pt idx="12235">
                  <c:v>7.5590112500000002</c:v>
                </c:pt>
                <c:pt idx="12236">
                  <c:v>7.5586456250015992</c:v>
                </c:pt>
                <c:pt idx="12237">
                  <c:v>7.5582775</c:v>
                </c:pt>
                <c:pt idx="12238">
                  <c:v>7.55783</c:v>
                </c:pt>
                <c:pt idx="12239">
                  <c:v>7.5574656250015986</c:v>
                </c:pt>
                <c:pt idx="12240">
                  <c:v>7.5570868750015991</c:v>
                </c:pt>
                <c:pt idx="12241">
                  <c:v>7.5567425000000004</c:v>
                </c:pt>
                <c:pt idx="12242">
                  <c:v>7.5567537500000004</c:v>
                </c:pt>
                <c:pt idx="12243">
                  <c:v>7.5570849999999998</c:v>
                </c:pt>
                <c:pt idx="12244">
                  <c:v>7.557430625001599</c:v>
                </c:pt>
                <c:pt idx="12245">
                  <c:v>7.5578349999999999</c:v>
                </c:pt>
                <c:pt idx="12246">
                  <c:v>7.5583431250015991</c:v>
                </c:pt>
                <c:pt idx="12247">
                  <c:v>7.5587737500000003</c:v>
                </c:pt>
                <c:pt idx="12248">
                  <c:v>7.5591231250015989</c:v>
                </c:pt>
                <c:pt idx="12249">
                  <c:v>7.5595518750015991</c:v>
                </c:pt>
                <c:pt idx="12250">
                  <c:v>7.559951875001599</c:v>
                </c:pt>
                <c:pt idx="12251">
                  <c:v>7.5602768750015992</c:v>
                </c:pt>
                <c:pt idx="12252">
                  <c:v>7.5606543750015991</c:v>
                </c:pt>
                <c:pt idx="12253">
                  <c:v>7.5610137499999999</c:v>
                </c:pt>
                <c:pt idx="12254">
                  <c:v>7.56143125</c:v>
                </c:pt>
                <c:pt idx="12255">
                  <c:v>7.5618081250015994</c:v>
                </c:pt>
                <c:pt idx="12256">
                  <c:v>7.5622012500000002</c:v>
                </c:pt>
                <c:pt idx="12257">
                  <c:v>7.5625718750015993</c:v>
                </c:pt>
                <c:pt idx="12258">
                  <c:v>7.5629</c:v>
                </c:pt>
                <c:pt idx="12259">
                  <c:v>7.5628500000000001</c:v>
                </c:pt>
                <c:pt idx="12260">
                  <c:v>7.5625125000000004</c:v>
                </c:pt>
                <c:pt idx="12261">
                  <c:v>7.5620574999999999</c:v>
                </c:pt>
                <c:pt idx="12262">
                  <c:v>7.5616493750015987</c:v>
                </c:pt>
                <c:pt idx="12263">
                  <c:v>7.5613787500000003</c:v>
                </c:pt>
                <c:pt idx="12264">
                  <c:v>7.5609612500000001</c:v>
                </c:pt>
                <c:pt idx="12265">
                  <c:v>7.5607787499999999</c:v>
                </c:pt>
                <c:pt idx="12266">
                  <c:v>7.5611818750015987</c:v>
                </c:pt>
                <c:pt idx="12267">
                  <c:v>7.5615656250015988</c:v>
                </c:pt>
                <c:pt idx="12268">
                  <c:v>7.5619318750015987</c:v>
                </c:pt>
                <c:pt idx="12269">
                  <c:v>7.562358125001599</c:v>
                </c:pt>
                <c:pt idx="12270">
                  <c:v>7.5628525</c:v>
                </c:pt>
                <c:pt idx="12271">
                  <c:v>7.5632831250015986</c:v>
                </c:pt>
                <c:pt idx="12272">
                  <c:v>7.5636487499999996</c:v>
                </c:pt>
                <c:pt idx="12273">
                  <c:v>7.5640700000000001</c:v>
                </c:pt>
                <c:pt idx="12274">
                  <c:v>7.56447</c:v>
                </c:pt>
                <c:pt idx="12275">
                  <c:v>7.5648187499999997</c:v>
                </c:pt>
                <c:pt idx="12276">
                  <c:v>7.5651918750015987</c:v>
                </c:pt>
                <c:pt idx="12277">
                  <c:v>7.5655425000000003</c:v>
                </c:pt>
                <c:pt idx="12278">
                  <c:v>7.5659725</c:v>
                </c:pt>
                <c:pt idx="12279">
                  <c:v>7.5663518750015992</c:v>
                </c:pt>
                <c:pt idx="12280">
                  <c:v>7.5667756250015987</c:v>
                </c:pt>
                <c:pt idx="12281">
                  <c:v>7.5672431250015988</c:v>
                </c:pt>
                <c:pt idx="12282">
                  <c:v>7.5676174999999999</c:v>
                </c:pt>
                <c:pt idx="12283">
                  <c:v>7.5680156250015989</c:v>
                </c:pt>
                <c:pt idx="12284">
                  <c:v>7.5683443750015993</c:v>
                </c:pt>
                <c:pt idx="12285">
                  <c:v>7.5687581250015992</c:v>
                </c:pt>
                <c:pt idx="12286">
                  <c:v>7.5692012499999999</c:v>
                </c:pt>
                <c:pt idx="12287">
                  <c:v>7.5695750000000004</c:v>
                </c:pt>
                <c:pt idx="12288">
                  <c:v>7.5699256250015994</c:v>
                </c:pt>
                <c:pt idx="12289">
                  <c:v>7.5702625000000001</c:v>
                </c:pt>
                <c:pt idx="12290">
                  <c:v>7.5697856250015993</c:v>
                </c:pt>
                <c:pt idx="12291">
                  <c:v>7.5691668750015992</c:v>
                </c:pt>
                <c:pt idx="12292">
                  <c:v>7.5688300000000002</c:v>
                </c:pt>
                <c:pt idx="12293">
                  <c:v>7.5684856250015988</c:v>
                </c:pt>
                <c:pt idx="12294">
                  <c:v>7.5681349999999998</c:v>
                </c:pt>
                <c:pt idx="12295">
                  <c:v>7.5677325</c:v>
                </c:pt>
                <c:pt idx="12296">
                  <c:v>7.5673481250015993</c:v>
                </c:pt>
                <c:pt idx="12297">
                  <c:v>7.5669968750015988</c:v>
                </c:pt>
                <c:pt idx="12298">
                  <c:v>7.5666275000000001</c:v>
                </c:pt>
                <c:pt idx="12299">
                  <c:v>7.5662956250015991</c:v>
                </c:pt>
                <c:pt idx="12300">
                  <c:v>7.5656037500000002</c:v>
                </c:pt>
                <c:pt idx="12301">
                  <c:v>7.5652668750015986</c:v>
                </c:pt>
                <c:pt idx="12302">
                  <c:v>7.5648956250015988</c:v>
                </c:pt>
                <c:pt idx="12303">
                  <c:v>7.5645718750015991</c:v>
                </c:pt>
                <c:pt idx="12304">
                  <c:v>7.5639812500000003</c:v>
                </c:pt>
                <c:pt idx="12305">
                  <c:v>7.5634750000000004</c:v>
                </c:pt>
                <c:pt idx="12306">
                  <c:v>7.56307375</c:v>
                </c:pt>
                <c:pt idx="12307">
                  <c:v>7.5626018750015991</c:v>
                </c:pt>
                <c:pt idx="12308">
                  <c:v>7.5622606250015991</c:v>
                </c:pt>
                <c:pt idx="12309">
                  <c:v>7.5617731250015989</c:v>
                </c:pt>
                <c:pt idx="12310">
                  <c:v>7.5613518750015993</c:v>
                </c:pt>
                <c:pt idx="12311">
                  <c:v>7.5610068750015991</c:v>
                </c:pt>
                <c:pt idx="12312">
                  <c:v>7.5609956250015991</c:v>
                </c:pt>
                <c:pt idx="12313">
                  <c:v>7.561348125001599</c:v>
                </c:pt>
                <c:pt idx="12314">
                  <c:v>7.5616737499999997</c:v>
                </c:pt>
                <c:pt idx="12315">
                  <c:v>7.5620581250015988</c:v>
                </c:pt>
                <c:pt idx="12316">
                  <c:v>7.5625481250015989</c:v>
                </c:pt>
                <c:pt idx="12317">
                  <c:v>7.5629024999999999</c:v>
                </c:pt>
                <c:pt idx="12318">
                  <c:v>7.5632299999999999</c:v>
                </c:pt>
                <c:pt idx="12319">
                  <c:v>7.5637443750015994</c:v>
                </c:pt>
                <c:pt idx="12320">
                  <c:v>7.5640893750015987</c:v>
                </c:pt>
                <c:pt idx="12321">
                  <c:v>7.5644337500000001</c:v>
                </c:pt>
                <c:pt idx="12322">
                  <c:v>7.5648037500000003</c:v>
                </c:pt>
                <c:pt idx="12323">
                  <c:v>7.5652181250015991</c:v>
                </c:pt>
                <c:pt idx="12324">
                  <c:v>7.5656850000000002</c:v>
                </c:pt>
                <c:pt idx="12325">
                  <c:v>7.5660493750015991</c:v>
                </c:pt>
                <c:pt idx="12326">
                  <c:v>7.5664887500000004</c:v>
                </c:pt>
                <c:pt idx="12327">
                  <c:v>7.5668393750015994</c:v>
                </c:pt>
                <c:pt idx="12328">
                  <c:v>7.5672787499999998</c:v>
                </c:pt>
                <c:pt idx="12329">
                  <c:v>7.567694375001599</c:v>
                </c:pt>
                <c:pt idx="12330">
                  <c:v>7.5681337500000003</c:v>
                </c:pt>
                <c:pt idx="12331">
                  <c:v>7.5686049999999998</c:v>
                </c:pt>
                <c:pt idx="12332">
                  <c:v>7.56896375</c:v>
                </c:pt>
                <c:pt idx="12333">
                  <c:v>7.5694018750015992</c:v>
                </c:pt>
                <c:pt idx="12334">
                  <c:v>7.569725625001599</c:v>
                </c:pt>
                <c:pt idx="12335">
                  <c:v>7.570064375001599</c:v>
                </c:pt>
                <c:pt idx="12336">
                  <c:v>7.5704275000000001</c:v>
                </c:pt>
                <c:pt idx="12337">
                  <c:v>7.5707487499999999</c:v>
                </c:pt>
                <c:pt idx="12338">
                  <c:v>7.5710887500000004</c:v>
                </c:pt>
                <c:pt idx="12339">
                  <c:v>7.5714668750015992</c:v>
                </c:pt>
                <c:pt idx="12340">
                  <c:v>7.5711437500000001</c:v>
                </c:pt>
                <c:pt idx="12341">
                  <c:v>7.5709837499999999</c:v>
                </c:pt>
                <c:pt idx="12342">
                  <c:v>7.5706312499999999</c:v>
                </c:pt>
                <c:pt idx="12343">
                  <c:v>7.5701493750015993</c:v>
                </c:pt>
                <c:pt idx="12344">
                  <c:v>7.5697056250015988</c:v>
                </c:pt>
                <c:pt idx="12345">
                  <c:v>7.5693362500000001</c:v>
                </c:pt>
                <c:pt idx="12346">
                  <c:v>7.5689068750015993</c:v>
                </c:pt>
                <c:pt idx="12347">
                  <c:v>7.5687837499999997</c:v>
                </c:pt>
                <c:pt idx="12348">
                  <c:v>7.5691781250015993</c:v>
                </c:pt>
                <c:pt idx="12349">
                  <c:v>7.5695531250015993</c:v>
                </c:pt>
                <c:pt idx="12350">
                  <c:v>7.5699137500000004</c:v>
                </c:pt>
                <c:pt idx="12351">
                  <c:v>7.5703068750015987</c:v>
                </c:pt>
                <c:pt idx="12352">
                  <c:v>7.5699318750015987</c:v>
                </c:pt>
                <c:pt idx="12353">
                  <c:v>7.5695287499999999</c:v>
                </c:pt>
                <c:pt idx="12354">
                  <c:v>7.5690806250015994</c:v>
                </c:pt>
                <c:pt idx="12355">
                  <c:v>7.5684787499999997</c:v>
                </c:pt>
                <c:pt idx="12356">
                  <c:v>7.5680300000000003</c:v>
                </c:pt>
                <c:pt idx="12357">
                  <c:v>7.5674774999999999</c:v>
                </c:pt>
                <c:pt idx="12358">
                  <c:v>7.5669737499999998</c:v>
                </c:pt>
                <c:pt idx="12359">
                  <c:v>7.5666431250015993</c:v>
                </c:pt>
                <c:pt idx="12360">
                  <c:v>7.5663037500000003</c:v>
                </c:pt>
                <c:pt idx="12361">
                  <c:v>7.5659487499999996</c:v>
                </c:pt>
                <c:pt idx="12362">
                  <c:v>7.5656150000000002</c:v>
                </c:pt>
                <c:pt idx="12363">
                  <c:v>7.5652274999999998</c:v>
                </c:pt>
                <c:pt idx="12364">
                  <c:v>7.5645906250015988</c:v>
                </c:pt>
                <c:pt idx="12365">
                  <c:v>7.5638893750015992</c:v>
                </c:pt>
                <c:pt idx="12366">
                  <c:v>7.5633299999999997</c:v>
                </c:pt>
                <c:pt idx="12367">
                  <c:v>7.5629043750015992</c:v>
                </c:pt>
                <c:pt idx="12368">
                  <c:v>7.5625612499999999</c:v>
                </c:pt>
                <c:pt idx="12369">
                  <c:v>7.5622368750015987</c:v>
                </c:pt>
                <c:pt idx="12370">
                  <c:v>7.5618299999999996</c:v>
                </c:pt>
                <c:pt idx="12371">
                  <c:v>7.5614268750015992</c:v>
                </c:pt>
                <c:pt idx="12372">
                  <c:v>7.5610981250015987</c:v>
                </c:pt>
                <c:pt idx="12373">
                  <c:v>7.5607662500000004</c:v>
                </c:pt>
                <c:pt idx="12374">
                  <c:v>7.560503125001599</c:v>
                </c:pt>
                <c:pt idx="12375">
                  <c:v>7.5608537499999997</c:v>
                </c:pt>
                <c:pt idx="12376">
                  <c:v>7.5612362500000003</c:v>
                </c:pt>
                <c:pt idx="12377">
                  <c:v>7.5615899999999998</c:v>
                </c:pt>
                <c:pt idx="12378">
                  <c:v>7.5619756250015993</c:v>
                </c:pt>
                <c:pt idx="12379">
                  <c:v>7.5624331250015988</c:v>
                </c:pt>
                <c:pt idx="12380">
                  <c:v>7.5628112500000002</c:v>
                </c:pt>
                <c:pt idx="12381">
                  <c:v>7.5632450000000002</c:v>
                </c:pt>
                <c:pt idx="12382">
                  <c:v>7.5636812500000001</c:v>
                </c:pt>
                <c:pt idx="12383">
                  <c:v>7.5640212499999997</c:v>
                </c:pt>
                <c:pt idx="12384">
                  <c:v>7.5643612500000001</c:v>
                </c:pt>
                <c:pt idx="12385">
                  <c:v>7.5648293750015991</c:v>
                </c:pt>
                <c:pt idx="12386">
                  <c:v>7.5652918750015994</c:v>
                </c:pt>
                <c:pt idx="12387">
                  <c:v>7.5656325000000004</c:v>
                </c:pt>
                <c:pt idx="12388">
                  <c:v>7.5661287499999998</c:v>
                </c:pt>
                <c:pt idx="12389">
                  <c:v>7.5665475000000004</c:v>
                </c:pt>
                <c:pt idx="12390">
                  <c:v>7.5668875</c:v>
                </c:pt>
                <c:pt idx="12391">
                  <c:v>7.5673374999999998</c:v>
                </c:pt>
                <c:pt idx="12392">
                  <c:v>7.5677987499999997</c:v>
                </c:pt>
                <c:pt idx="12393">
                  <c:v>7.5681437499999999</c:v>
                </c:pt>
                <c:pt idx="12394">
                  <c:v>7.5685193750015989</c:v>
                </c:pt>
                <c:pt idx="12395">
                  <c:v>7.5688487499999999</c:v>
                </c:pt>
                <c:pt idx="12396">
                  <c:v>7.5693049999999999</c:v>
                </c:pt>
                <c:pt idx="12397">
                  <c:v>7.5692643750015991</c:v>
                </c:pt>
                <c:pt idx="12398">
                  <c:v>7.5696075</c:v>
                </c:pt>
                <c:pt idx="12399">
                  <c:v>7.5699899999999998</c:v>
                </c:pt>
                <c:pt idx="12400">
                  <c:v>7.5703681250015986</c:v>
                </c:pt>
                <c:pt idx="12401">
                  <c:v>7.570803125001599</c:v>
                </c:pt>
                <c:pt idx="12402">
                  <c:v>7.5711624999999998</c:v>
                </c:pt>
                <c:pt idx="12403">
                  <c:v>7.5715693750015989</c:v>
                </c:pt>
                <c:pt idx="12404">
                  <c:v>7.5719450000000004</c:v>
                </c:pt>
                <c:pt idx="12405">
                  <c:v>7.5717287500000001</c:v>
                </c:pt>
                <c:pt idx="12406">
                  <c:v>7.5713850000000003</c:v>
                </c:pt>
                <c:pt idx="12407">
                  <c:v>7.5713200000000001</c:v>
                </c:pt>
                <c:pt idx="12408">
                  <c:v>7.5715518750015987</c:v>
                </c:pt>
                <c:pt idx="12409">
                  <c:v>7.5718949999999996</c:v>
                </c:pt>
                <c:pt idx="12410">
                  <c:v>7.5722612500000004</c:v>
                </c:pt>
                <c:pt idx="12411">
                  <c:v>7.5726431250015986</c:v>
                </c:pt>
                <c:pt idx="12412">
                  <c:v>7.5730406250015987</c:v>
                </c:pt>
                <c:pt idx="12413">
                  <c:v>7.5728762500000002</c:v>
                </c:pt>
                <c:pt idx="12414">
                  <c:v>7.5723849999999997</c:v>
                </c:pt>
                <c:pt idx="12415">
                  <c:v>7.5719862500000001</c:v>
                </c:pt>
                <c:pt idx="12416">
                  <c:v>7.5716425000000003</c:v>
                </c:pt>
                <c:pt idx="12417">
                  <c:v>7.5712337500000002</c:v>
                </c:pt>
                <c:pt idx="12418">
                  <c:v>7.5712206250015992</c:v>
                </c:pt>
                <c:pt idx="12419">
                  <c:v>7.5710756250015994</c:v>
                </c:pt>
                <c:pt idx="12420">
                  <c:v>7.5706131250015991</c:v>
                </c:pt>
                <c:pt idx="12421">
                  <c:v>7.5701781250015987</c:v>
                </c:pt>
                <c:pt idx="12422">
                  <c:v>7.569770625001599</c:v>
                </c:pt>
                <c:pt idx="12423">
                  <c:v>7.5694293750015991</c:v>
                </c:pt>
                <c:pt idx="12424">
                  <c:v>7.5690912499999996</c:v>
                </c:pt>
                <c:pt idx="12425">
                  <c:v>7.5686450000000001</c:v>
                </c:pt>
                <c:pt idx="12426">
                  <c:v>7.5682162499999999</c:v>
                </c:pt>
                <c:pt idx="12427">
                  <c:v>7.5677512499999997</c:v>
                </c:pt>
                <c:pt idx="12428">
                  <c:v>7.5673118750015993</c:v>
                </c:pt>
                <c:pt idx="12429">
                  <c:v>7.5668325000000003</c:v>
                </c:pt>
                <c:pt idx="12430">
                  <c:v>7.5664268750015991</c:v>
                </c:pt>
                <c:pt idx="12431">
                  <c:v>7.5660968750015991</c:v>
                </c:pt>
                <c:pt idx="12432">
                  <c:v>7.5657618750015994</c:v>
                </c:pt>
                <c:pt idx="12433">
                  <c:v>7.5655487499999996</c:v>
                </c:pt>
                <c:pt idx="12434">
                  <c:v>7.5652293750015991</c:v>
                </c:pt>
                <c:pt idx="12435">
                  <c:v>7.56560875</c:v>
                </c:pt>
                <c:pt idx="12436">
                  <c:v>7.5659537500000003</c:v>
                </c:pt>
                <c:pt idx="12437">
                  <c:v>7.5664474999999998</c:v>
                </c:pt>
                <c:pt idx="12438">
                  <c:v>7.5667693750015994</c:v>
                </c:pt>
                <c:pt idx="12439">
                  <c:v>7.5671056250015987</c:v>
                </c:pt>
                <c:pt idx="12440">
                  <c:v>7.5675956250015988</c:v>
                </c:pt>
                <c:pt idx="12441">
                  <c:v>7.5679400000000001</c:v>
                </c:pt>
                <c:pt idx="12442">
                  <c:v>7.56837625</c:v>
                </c:pt>
                <c:pt idx="12443">
                  <c:v>7.5688887500000002</c:v>
                </c:pt>
                <c:pt idx="12444">
                  <c:v>7.5693331250015987</c:v>
                </c:pt>
                <c:pt idx="12445">
                  <c:v>7.569829375001599</c:v>
                </c:pt>
                <c:pt idx="12446">
                  <c:v>7.5703837500000004</c:v>
                </c:pt>
                <c:pt idx="12447">
                  <c:v>7.5708231250015992</c:v>
                </c:pt>
                <c:pt idx="12448">
                  <c:v>7.5712806250015987</c:v>
                </c:pt>
                <c:pt idx="12449">
                  <c:v>7.5717712500000003</c:v>
                </c:pt>
                <c:pt idx="12450">
                  <c:v>7.5721718750015992</c:v>
                </c:pt>
                <c:pt idx="12451">
                  <c:v>7.5726325000000001</c:v>
                </c:pt>
                <c:pt idx="12452">
                  <c:v>7.573103125001599</c:v>
                </c:pt>
                <c:pt idx="12453">
                  <c:v>7.5736131250015992</c:v>
                </c:pt>
                <c:pt idx="12454">
                  <c:v>7.5740825000000003</c:v>
                </c:pt>
                <c:pt idx="12455">
                  <c:v>7.5746256250015991</c:v>
                </c:pt>
                <c:pt idx="12456">
                  <c:v>7.5750293750015993</c:v>
                </c:pt>
                <c:pt idx="12457">
                  <c:v>7.5754743750015994</c:v>
                </c:pt>
                <c:pt idx="12458">
                  <c:v>7.575823125001599</c:v>
                </c:pt>
                <c:pt idx="12459">
                  <c:v>7.5762868750015988</c:v>
                </c:pt>
                <c:pt idx="12460">
                  <c:v>7.5766212499999996</c:v>
                </c:pt>
                <c:pt idx="12461">
                  <c:v>7.5765893750015989</c:v>
                </c:pt>
                <c:pt idx="12462">
                  <c:v>7.5762225000000001</c:v>
                </c:pt>
                <c:pt idx="12463">
                  <c:v>7.5758937499999996</c:v>
                </c:pt>
                <c:pt idx="12464">
                  <c:v>7.5755706250015988</c:v>
                </c:pt>
                <c:pt idx="12465">
                  <c:v>7.5751625000000002</c:v>
                </c:pt>
                <c:pt idx="12466">
                  <c:v>7.5749693750015989</c:v>
                </c:pt>
                <c:pt idx="12467">
                  <c:v>7.5745993750015987</c:v>
                </c:pt>
                <c:pt idx="12468">
                  <c:v>7.5742675000000004</c:v>
                </c:pt>
                <c:pt idx="12469">
                  <c:v>7.5738849999999998</c:v>
                </c:pt>
                <c:pt idx="12470">
                  <c:v>7.573455</c:v>
                </c:pt>
                <c:pt idx="12471">
                  <c:v>7.5730899999999997</c:v>
                </c:pt>
                <c:pt idx="12472">
                  <c:v>7.5727693750015987</c:v>
                </c:pt>
                <c:pt idx="12473">
                  <c:v>7.5722837500000004</c:v>
                </c:pt>
                <c:pt idx="12474">
                  <c:v>7.5718649999999998</c:v>
                </c:pt>
                <c:pt idx="12475">
                  <c:v>7.5714362499999996</c:v>
                </c:pt>
                <c:pt idx="12476">
                  <c:v>7.5708562500000003</c:v>
                </c:pt>
                <c:pt idx="12477">
                  <c:v>7.5703587499999996</c:v>
                </c:pt>
                <c:pt idx="12478">
                  <c:v>7.5700281250015991</c:v>
                </c:pt>
                <c:pt idx="12479">
                  <c:v>7.5697056250015988</c:v>
                </c:pt>
                <c:pt idx="12480">
                  <c:v>7.5692868750015991</c:v>
                </c:pt>
                <c:pt idx="12481">
                  <c:v>7.5688968750015988</c:v>
                </c:pt>
                <c:pt idx="12482">
                  <c:v>7.5685399999999996</c:v>
                </c:pt>
                <c:pt idx="12483">
                  <c:v>7.5681468750015988</c:v>
                </c:pt>
                <c:pt idx="12484">
                  <c:v>7.567646875001599</c:v>
                </c:pt>
                <c:pt idx="12485">
                  <c:v>7.5671062500000001</c:v>
                </c:pt>
                <c:pt idx="12486">
                  <c:v>7.56668875</c:v>
                </c:pt>
                <c:pt idx="12487">
                  <c:v>7.5662468750015988</c:v>
                </c:pt>
                <c:pt idx="12488">
                  <c:v>7.5660943750015992</c:v>
                </c:pt>
                <c:pt idx="12489">
                  <c:v>7.5661031250015993</c:v>
                </c:pt>
                <c:pt idx="12490">
                  <c:v>7.5665500000000003</c:v>
                </c:pt>
                <c:pt idx="12491">
                  <c:v>7.5668731250015986</c:v>
                </c:pt>
                <c:pt idx="12492">
                  <c:v>7.5672974999999996</c:v>
                </c:pt>
                <c:pt idx="12493">
                  <c:v>7.5676931250015986</c:v>
                </c:pt>
                <c:pt idx="12494">
                  <c:v>7.5680775000000002</c:v>
                </c:pt>
                <c:pt idx="12495">
                  <c:v>7.5684412500000002</c:v>
                </c:pt>
                <c:pt idx="12496">
                  <c:v>7.5687224999999998</c:v>
                </c:pt>
                <c:pt idx="12497">
                  <c:v>7.5690650000000002</c:v>
                </c:pt>
                <c:pt idx="12498">
                  <c:v>7.569431875001599</c:v>
                </c:pt>
                <c:pt idx="12499">
                  <c:v>7.5697650000000003</c:v>
                </c:pt>
                <c:pt idx="12500">
                  <c:v>7.57013625</c:v>
                </c:pt>
                <c:pt idx="12501">
                  <c:v>7.5704743750015986</c:v>
                </c:pt>
                <c:pt idx="12502">
                  <c:v>7.570931875001599</c:v>
                </c:pt>
                <c:pt idx="12503">
                  <c:v>7.5713949999999999</c:v>
                </c:pt>
                <c:pt idx="12504">
                  <c:v>7.5717331250015993</c:v>
                </c:pt>
                <c:pt idx="12505">
                  <c:v>7.5721524999999996</c:v>
                </c:pt>
                <c:pt idx="12506">
                  <c:v>7.5725162499999996</c:v>
                </c:pt>
                <c:pt idx="12507">
                  <c:v>7.5728549999999997</c:v>
                </c:pt>
                <c:pt idx="12508">
                  <c:v>7.5731787500000003</c:v>
                </c:pt>
                <c:pt idx="12509">
                  <c:v>7.573514375001599</c:v>
                </c:pt>
                <c:pt idx="12510">
                  <c:v>7.5739443750015987</c:v>
                </c:pt>
                <c:pt idx="12511">
                  <c:v>7.5743293750015992</c:v>
                </c:pt>
                <c:pt idx="12512">
                  <c:v>7.5747193750015986</c:v>
                </c:pt>
                <c:pt idx="12513">
                  <c:v>7.5751262500000003</c:v>
                </c:pt>
                <c:pt idx="12514">
                  <c:v>7.5756093750015987</c:v>
                </c:pt>
                <c:pt idx="12515">
                  <c:v>7.5760825000000001</c:v>
                </c:pt>
                <c:pt idx="12516">
                  <c:v>7.5765481250015991</c:v>
                </c:pt>
                <c:pt idx="12517">
                  <c:v>7.5769043750015994</c:v>
                </c:pt>
                <c:pt idx="12518">
                  <c:v>7.5772543750015986</c:v>
                </c:pt>
                <c:pt idx="12519">
                  <c:v>7.5775874999999999</c:v>
                </c:pt>
                <c:pt idx="12520">
                  <c:v>7.5780256250015992</c:v>
                </c:pt>
                <c:pt idx="12521">
                  <c:v>7.5785131250015993</c:v>
                </c:pt>
                <c:pt idx="12522">
                  <c:v>7.5788599999999997</c:v>
                </c:pt>
                <c:pt idx="12523">
                  <c:v>7.5792768750015993</c:v>
                </c:pt>
                <c:pt idx="12524">
                  <c:v>7.5796206250015992</c:v>
                </c:pt>
                <c:pt idx="12525">
                  <c:v>7.5799906250015994</c:v>
                </c:pt>
                <c:pt idx="12526">
                  <c:v>7.5803306250015989</c:v>
                </c:pt>
                <c:pt idx="12527">
                  <c:v>7.5800506250015989</c:v>
                </c:pt>
                <c:pt idx="12528">
                  <c:v>7.5796324999999998</c:v>
                </c:pt>
                <c:pt idx="12529">
                  <c:v>7.5792824999999997</c:v>
                </c:pt>
                <c:pt idx="12530">
                  <c:v>7.5788756250015989</c:v>
                </c:pt>
                <c:pt idx="12531">
                  <c:v>7.5784493750015987</c:v>
                </c:pt>
                <c:pt idx="12532">
                  <c:v>7.5780574999999999</c:v>
                </c:pt>
                <c:pt idx="12533">
                  <c:v>7.5775949999999996</c:v>
                </c:pt>
                <c:pt idx="12534">
                  <c:v>7.5769812500000002</c:v>
                </c:pt>
                <c:pt idx="12535">
                  <c:v>7.5766393750015988</c:v>
                </c:pt>
                <c:pt idx="12536">
                  <c:v>7.5762974999999999</c:v>
                </c:pt>
                <c:pt idx="12537">
                  <c:v>7.5758931250015991</c:v>
                </c:pt>
                <c:pt idx="12538">
                  <c:v>7.5754637499999999</c:v>
                </c:pt>
                <c:pt idx="12539">
                  <c:v>7.574955625001599</c:v>
                </c:pt>
                <c:pt idx="12540">
                  <c:v>7.5745156250015988</c:v>
                </c:pt>
                <c:pt idx="12541">
                  <c:v>7.5740699999999999</c:v>
                </c:pt>
                <c:pt idx="12542">
                  <c:v>7.573690625001599</c:v>
                </c:pt>
                <c:pt idx="12543">
                  <c:v>7.5730387500000003</c:v>
                </c:pt>
                <c:pt idx="12544">
                  <c:v>7.572599375001599</c:v>
                </c:pt>
                <c:pt idx="12545">
                  <c:v>7.5721693750015993</c:v>
                </c:pt>
                <c:pt idx="12546">
                  <c:v>7.5717987500000001</c:v>
                </c:pt>
                <c:pt idx="12547">
                  <c:v>7.5714756250015993</c:v>
                </c:pt>
                <c:pt idx="12548">
                  <c:v>7.5710593750015986</c:v>
                </c:pt>
                <c:pt idx="12549">
                  <c:v>7.5710818750015987</c:v>
                </c:pt>
                <c:pt idx="12550">
                  <c:v>7.5714531250015993</c:v>
                </c:pt>
                <c:pt idx="12551">
                  <c:v>7.5718643750015993</c:v>
                </c:pt>
                <c:pt idx="12552">
                  <c:v>7.5722950000000004</c:v>
                </c:pt>
                <c:pt idx="12553">
                  <c:v>7.5726981250015992</c:v>
                </c:pt>
                <c:pt idx="12554">
                  <c:v>7.5731068750015993</c:v>
                </c:pt>
                <c:pt idx="12555">
                  <c:v>7.5734431250015986</c:v>
                </c:pt>
                <c:pt idx="12556">
                  <c:v>7.5739456250015991</c:v>
                </c:pt>
                <c:pt idx="12557">
                  <c:v>7.574404375001599</c:v>
                </c:pt>
                <c:pt idx="12558">
                  <c:v>7.5747537500000002</c:v>
                </c:pt>
                <c:pt idx="12559">
                  <c:v>7.575120625001599</c:v>
                </c:pt>
                <c:pt idx="12560">
                  <c:v>7.5756531250015993</c:v>
                </c:pt>
                <c:pt idx="12561">
                  <c:v>7.5760662500000002</c:v>
                </c:pt>
                <c:pt idx="12562">
                  <c:v>7.5764481250015994</c:v>
                </c:pt>
                <c:pt idx="12563">
                  <c:v>7.5768512499999998</c:v>
                </c:pt>
                <c:pt idx="12564">
                  <c:v>7.5772250000000003</c:v>
                </c:pt>
                <c:pt idx="12565">
                  <c:v>7.5776262499999998</c:v>
                </c:pt>
                <c:pt idx="12566">
                  <c:v>7.5780781250015989</c:v>
                </c:pt>
                <c:pt idx="12567">
                  <c:v>7.5784425000000004</c:v>
                </c:pt>
                <c:pt idx="12568">
                  <c:v>7.5788925000000003</c:v>
                </c:pt>
                <c:pt idx="12569">
                  <c:v>7.5793400000000002</c:v>
                </c:pt>
                <c:pt idx="12570">
                  <c:v>7.5796906250015992</c:v>
                </c:pt>
                <c:pt idx="12571">
                  <c:v>7.5792893750015988</c:v>
                </c:pt>
                <c:pt idx="12572">
                  <c:v>7.578956875001599</c:v>
                </c:pt>
                <c:pt idx="12573">
                  <c:v>7.5792968750015994</c:v>
                </c:pt>
                <c:pt idx="12574">
                  <c:v>7.579648125001599</c:v>
                </c:pt>
                <c:pt idx="12575">
                  <c:v>7.580000625001599</c:v>
                </c:pt>
                <c:pt idx="12576">
                  <c:v>7.5803349999999998</c:v>
                </c:pt>
                <c:pt idx="12577">
                  <c:v>7.5797887499999996</c:v>
                </c:pt>
                <c:pt idx="12578">
                  <c:v>7.5793168750015987</c:v>
                </c:pt>
                <c:pt idx="12579">
                  <c:v>7.578816875001599</c:v>
                </c:pt>
                <c:pt idx="12580">
                  <c:v>7.5784000000000002</c:v>
                </c:pt>
                <c:pt idx="12581">
                  <c:v>7.5778837499999998</c:v>
                </c:pt>
                <c:pt idx="12582">
                  <c:v>7.5775612499999996</c:v>
                </c:pt>
                <c:pt idx="12583">
                  <c:v>7.5770212499999996</c:v>
                </c:pt>
                <c:pt idx="12584">
                  <c:v>7.5765368750015991</c:v>
                </c:pt>
                <c:pt idx="12585">
                  <c:v>7.5759531250015986</c:v>
                </c:pt>
                <c:pt idx="12586">
                  <c:v>7.57545</c:v>
                </c:pt>
                <c:pt idx="12587">
                  <c:v>7.5751125000000004</c:v>
                </c:pt>
                <c:pt idx="12588">
                  <c:v>7.5744706250015987</c:v>
                </c:pt>
                <c:pt idx="12589">
                  <c:v>7.5739237499999996</c:v>
                </c:pt>
                <c:pt idx="12590">
                  <c:v>7.5734450000000004</c:v>
                </c:pt>
                <c:pt idx="12591">
                  <c:v>7.5730187500000001</c:v>
                </c:pt>
                <c:pt idx="12592">
                  <c:v>7.5725462500000003</c:v>
                </c:pt>
                <c:pt idx="12593">
                  <c:v>7.5721143750015987</c:v>
                </c:pt>
                <c:pt idx="12594">
                  <c:v>7.5716906250015992</c:v>
                </c:pt>
                <c:pt idx="12595">
                  <c:v>7.5713406250015991</c:v>
                </c:pt>
                <c:pt idx="12596">
                  <c:v>7.5713724999999998</c:v>
                </c:pt>
                <c:pt idx="12597">
                  <c:v>7.5717218750015993</c:v>
                </c:pt>
                <c:pt idx="12598">
                  <c:v>7.5720618750015989</c:v>
                </c:pt>
                <c:pt idx="12599">
                  <c:v>7.5724006250015989</c:v>
                </c:pt>
                <c:pt idx="12600">
                  <c:v>7.5727568750015992</c:v>
                </c:pt>
                <c:pt idx="12601">
                  <c:v>7.5732081250015986</c:v>
                </c:pt>
                <c:pt idx="12602">
                  <c:v>7.5736568750015989</c:v>
                </c:pt>
                <c:pt idx="12603">
                  <c:v>7.5741068750015987</c:v>
                </c:pt>
                <c:pt idx="12604">
                  <c:v>7.5745781250015991</c:v>
                </c:pt>
                <c:pt idx="12605">
                  <c:v>7.5750781250015988</c:v>
                </c:pt>
                <c:pt idx="12606">
                  <c:v>7.5755387499999998</c:v>
                </c:pt>
                <c:pt idx="12607">
                  <c:v>7.5760437500000002</c:v>
                </c:pt>
                <c:pt idx="12608">
                  <c:v>7.5765324999999999</c:v>
                </c:pt>
                <c:pt idx="12609">
                  <c:v>7.5770287500000002</c:v>
                </c:pt>
                <c:pt idx="12610">
                  <c:v>7.5775031250015994</c:v>
                </c:pt>
                <c:pt idx="12611">
                  <c:v>7.5779618750015993</c:v>
                </c:pt>
                <c:pt idx="12612">
                  <c:v>7.5783531250015992</c:v>
                </c:pt>
                <c:pt idx="12613">
                  <c:v>7.5788187499999999</c:v>
                </c:pt>
                <c:pt idx="12614">
                  <c:v>7.5792712499999997</c:v>
                </c:pt>
                <c:pt idx="12615">
                  <c:v>7.5796743750015994</c:v>
                </c:pt>
                <c:pt idx="12616">
                  <c:v>7.5800574999999997</c:v>
                </c:pt>
                <c:pt idx="12617">
                  <c:v>7.5804549999999997</c:v>
                </c:pt>
                <c:pt idx="12618">
                  <c:v>7.5808024999999999</c:v>
                </c:pt>
                <c:pt idx="12619">
                  <c:v>7.5813625</c:v>
                </c:pt>
                <c:pt idx="12620">
                  <c:v>7.5817143750015994</c:v>
                </c:pt>
                <c:pt idx="12621">
                  <c:v>7.5821281250015993</c:v>
                </c:pt>
                <c:pt idx="12622">
                  <c:v>7.5817625</c:v>
                </c:pt>
                <c:pt idx="12623">
                  <c:v>7.5812524999999997</c:v>
                </c:pt>
                <c:pt idx="12624">
                  <c:v>7.5806831250015989</c:v>
                </c:pt>
                <c:pt idx="12625">
                  <c:v>7.5801918750015993</c:v>
                </c:pt>
                <c:pt idx="12626">
                  <c:v>7.5794887500000003</c:v>
                </c:pt>
                <c:pt idx="12627">
                  <c:v>7.5791187500000001</c:v>
                </c:pt>
                <c:pt idx="12628">
                  <c:v>7.5787543750015987</c:v>
                </c:pt>
                <c:pt idx="12629">
                  <c:v>7.5781656250015992</c:v>
                </c:pt>
                <c:pt idx="12630">
                  <c:v>7.5775781250015992</c:v>
                </c:pt>
                <c:pt idx="12631">
                  <c:v>7.5769912499999998</c:v>
                </c:pt>
                <c:pt idx="12632">
                  <c:v>7.5766412499999998</c:v>
                </c:pt>
                <c:pt idx="12633">
                  <c:v>7.5763168750015986</c:v>
                </c:pt>
                <c:pt idx="12634">
                  <c:v>7.5766981250015988</c:v>
                </c:pt>
                <c:pt idx="12635">
                  <c:v>7.5770306250015986</c:v>
                </c:pt>
                <c:pt idx="12636">
                  <c:v>7.5774768750015991</c:v>
                </c:pt>
                <c:pt idx="12637">
                  <c:v>7.5778318750015989</c:v>
                </c:pt>
                <c:pt idx="12638">
                  <c:v>7.578111875001599</c:v>
                </c:pt>
                <c:pt idx="12639">
                  <c:v>7.5785037500000003</c:v>
                </c:pt>
                <c:pt idx="12640">
                  <c:v>7.5789006250015989</c:v>
                </c:pt>
                <c:pt idx="12641">
                  <c:v>7.5792418750015988</c:v>
                </c:pt>
                <c:pt idx="12642">
                  <c:v>7.5796937499999997</c:v>
                </c:pt>
                <c:pt idx="12643">
                  <c:v>7.5801237500000003</c:v>
                </c:pt>
                <c:pt idx="12644">
                  <c:v>7.5805012500000002</c:v>
                </c:pt>
                <c:pt idx="12645">
                  <c:v>7.5808787500000001</c:v>
                </c:pt>
                <c:pt idx="12646">
                  <c:v>7.5812175000000002</c:v>
                </c:pt>
                <c:pt idx="12647">
                  <c:v>7.5815743750015994</c:v>
                </c:pt>
                <c:pt idx="12648">
                  <c:v>7.581995625001599</c:v>
                </c:pt>
                <c:pt idx="12649">
                  <c:v>7.5824499999999997</c:v>
                </c:pt>
                <c:pt idx="12650">
                  <c:v>7.5828474999999997</c:v>
                </c:pt>
                <c:pt idx="12651">
                  <c:v>7.5823662499999998</c:v>
                </c:pt>
                <c:pt idx="12652">
                  <c:v>7.5818287499999997</c:v>
                </c:pt>
                <c:pt idx="12653">
                  <c:v>7.5812043750015992</c:v>
                </c:pt>
                <c:pt idx="12654">
                  <c:v>7.5805787499999999</c:v>
                </c:pt>
                <c:pt idx="12655">
                  <c:v>7.58017875</c:v>
                </c:pt>
                <c:pt idx="12656">
                  <c:v>7.5797831250015992</c:v>
                </c:pt>
                <c:pt idx="12657">
                  <c:v>7.5793693750015994</c:v>
                </c:pt>
                <c:pt idx="12658">
                  <c:v>7.5792937499999997</c:v>
                </c:pt>
                <c:pt idx="12659">
                  <c:v>7.5789850000000003</c:v>
                </c:pt>
                <c:pt idx="12660">
                  <c:v>7.5786606250015991</c:v>
                </c:pt>
                <c:pt idx="12661">
                  <c:v>7.5789843750015988</c:v>
                </c:pt>
                <c:pt idx="12662">
                  <c:v>7.5793187499999997</c:v>
                </c:pt>
                <c:pt idx="12663">
                  <c:v>7.5796774999999998</c:v>
                </c:pt>
                <c:pt idx="12664">
                  <c:v>7.5801449999999999</c:v>
                </c:pt>
                <c:pt idx="12665">
                  <c:v>7.5805468750015992</c:v>
                </c:pt>
                <c:pt idx="12666">
                  <c:v>7.5810243750015989</c:v>
                </c:pt>
                <c:pt idx="12667">
                  <c:v>7.5814124999999999</c:v>
                </c:pt>
                <c:pt idx="12668">
                  <c:v>7.5818712499999998</c:v>
                </c:pt>
                <c:pt idx="12669">
                  <c:v>7.5823643750015988</c:v>
                </c:pt>
                <c:pt idx="12670">
                  <c:v>7.5827737500000003</c:v>
                </c:pt>
                <c:pt idx="12671">
                  <c:v>7.5831987500000002</c:v>
                </c:pt>
                <c:pt idx="12672">
                  <c:v>7.5836193750015992</c:v>
                </c:pt>
                <c:pt idx="12673">
                  <c:v>7.5839587499999999</c:v>
                </c:pt>
                <c:pt idx="12674">
                  <c:v>7.5843618750015986</c:v>
                </c:pt>
                <c:pt idx="12675">
                  <c:v>7.5847612499999997</c:v>
                </c:pt>
                <c:pt idx="12676">
                  <c:v>7.5851312499999999</c:v>
                </c:pt>
                <c:pt idx="12677">
                  <c:v>7.5855456250015987</c:v>
                </c:pt>
                <c:pt idx="12678">
                  <c:v>7.5859481250015994</c:v>
                </c:pt>
                <c:pt idx="12679">
                  <c:v>7.5863725000000004</c:v>
                </c:pt>
                <c:pt idx="12680">
                  <c:v>7.58674625</c:v>
                </c:pt>
                <c:pt idx="12681">
                  <c:v>7.5871481250015993</c:v>
                </c:pt>
                <c:pt idx="12682">
                  <c:v>7.5874825000000001</c:v>
                </c:pt>
                <c:pt idx="12683">
                  <c:v>7.5879587500000003</c:v>
                </c:pt>
                <c:pt idx="12684">
                  <c:v>7.5883406250015986</c:v>
                </c:pt>
                <c:pt idx="12685">
                  <c:v>7.5887731250015991</c:v>
                </c:pt>
                <c:pt idx="12686">
                  <c:v>7.5891193750015988</c:v>
                </c:pt>
                <c:pt idx="12687">
                  <c:v>7.5895156250015994</c:v>
                </c:pt>
                <c:pt idx="12688">
                  <c:v>7.58998375</c:v>
                </c:pt>
                <c:pt idx="12689">
                  <c:v>7.5903768750015992</c:v>
                </c:pt>
                <c:pt idx="12690">
                  <c:v>7.5907081250015986</c:v>
                </c:pt>
                <c:pt idx="12691">
                  <c:v>7.5902718750015987</c:v>
                </c:pt>
                <c:pt idx="12692">
                  <c:v>7.5897587499999997</c:v>
                </c:pt>
                <c:pt idx="12693">
                  <c:v>7.589290625001599</c:v>
                </c:pt>
                <c:pt idx="12694">
                  <c:v>7.5888150000000003</c:v>
                </c:pt>
                <c:pt idx="12695">
                  <c:v>7.5883481250015992</c:v>
                </c:pt>
                <c:pt idx="12696">
                  <c:v>7.5879181250015986</c:v>
                </c:pt>
                <c:pt idx="12697">
                  <c:v>7.5874600000000001</c:v>
                </c:pt>
                <c:pt idx="12698">
                  <c:v>7.5869012500000004</c:v>
                </c:pt>
                <c:pt idx="12699">
                  <c:v>7.5862812499999999</c:v>
                </c:pt>
                <c:pt idx="12700">
                  <c:v>7.5856312499999996</c:v>
                </c:pt>
                <c:pt idx="12701">
                  <c:v>7.5853106250015987</c:v>
                </c:pt>
                <c:pt idx="12702">
                  <c:v>7.58494125</c:v>
                </c:pt>
                <c:pt idx="12703">
                  <c:v>7.5844199999999997</c:v>
                </c:pt>
                <c:pt idx="12704">
                  <c:v>7.5840699999999996</c:v>
                </c:pt>
                <c:pt idx="12705">
                  <c:v>7.5836993750015989</c:v>
                </c:pt>
                <c:pt idx="12706">
                  <c:v>7.5833706250015993</c:v>
                </c:pt>
                <c:pt idx="12707">
                  <c:v>7.5828899999999999</c:v>
                </c:pt>
                <c:pt idx="12708">
                  <c:v>7.5824400000000001</c:v>
                </c:pt>
                <c:pt idx="12709">
                  <c:v>7.5820368750015987</c:v>
                </c:pt>
                <c:pt idx="12710">
                  <c:v>7.5816600000000003</c:v>
                </c:pt>
                <c:pt idx="12711">
                  <c:v>7.5812887499999997</c:v>
                </c:pt>
                <c:pt idx="12712">
                  <c:v>7.5809637499999996</c:v>
                </c:pt>
                <c:pt idx="12713">
                  <c:v>7.5812856250015992</c:v>
                </c:pt>
                <c:pt idx="12714">
                  <c:v>7.5816274999999997</c:v>
                </c:pt>
                <c:pt idx="12715">
                  <c:v>7.581819375001599</c:v>
                </c:pt>
                <c:pt idx="12716">
                  <c:v>7.5816350000000003</c:v>
                </c:pt>
                <c:pt idx="12717">
                  <c:v>7.5819937499999996</c:v>
                </c:pt>
                <c:pt idx="12718">
                  <c:v>7.5823293750015992</c:v>
                </c:pt>
                <c:pt idx="12719">
                  <c:v>7.5826824999999998</c:v>
                </c:pt>
                <c:pt idx="12720">
                  <c:v>7.5830537500000004</c:v>
                </c:pt>
                <c:pt idx="12721">
                  <c:v>7.5834412499999999</c:v>
                </c:pt>
                <c:pt idx="12722">
                  <c:v>7.5837775000000001</c:v>
                </c:pt>
                <c:pt idx="12723">
                  <c:v>7.5841368750015992</c:v>
                </c:pt>
                <c:pt idx="12724">
                  <c:v>7.5845162500000001</c:v>
                </c:pt>
                <c:pt idx="12725">
                  <c:v>7.584903125001599</c:v>
                </c:pt>
                <c:pt idx="12726">
                  <c:v>7.5852281250015992</c:v>
                </c:pt>
                <c:pt idx="12727">
                  <c:v>7.5856050000000002</c:v>
                </c:pt>
                <c:pt idx="12728">
                  <c:v>7.5860081250015989</c:v>
                </c:pt>
                <c:pt idx="12729">
                  <c:v>7.5863787499999997</c:v>
                </c:pt>
                <c:pt idx="12730">
                  <c:v>7.586803125001599</c:v>
                </c:pt>
                <c:pt idx="12731">
                  <c:v>7.5871712499999999</c:v>
                </c:pt>
                <c:pt idx="12732">
                  <c:v>7.5875681250015994</c:v>
                </c:pt>
                <c:pt idx="12733">
                  <c:v>7.5880200000000002</c:v>
                </c:pt>
                <c:pt idx="12734">
                  <c:v>7.5883737499999997</c:v>
                </c:pt>
                <c:pt idx="12735">
                  <c:v>7.5882793750015987</c:v>
                </c:pt>
                <c:pt idx="12736">
                  <c:v>7.5886168750015992</c:v>
                </c:pt>
                <c:pt idx="12737">
                  <c:v>7.5890000000000004</c:v>
                </c:pt>
                <c:pt idx="12738">
                  <c:v>7.5891349999999997</c:v>
                </c:pt>
                <c:pt idx="12739">
                  <c:v>7.5893468750015991</c:v>
                </c:pt>
                <c:pt idx="12740">
                  <c:v>7.5896868750015987</c:v>
                </c:pt>
                <c:pt idx="12741">
                  <c:v>7.5900793750015989</c:v>
                </c:pt>
                <c:pt idx="12742">
                  <c:v>7.5904156250015991</c:v>
                </c:pt>
                <c:pt idx="12743">
                  <c:v>7.590781875001599</c:v>
                </c:pt>
                <c:pt idx="12744">
                  <c:v>7.5911762500000002</c:v>
                </c:pt>
                <c:pt idx="12745">
                  <c:v>7.5915031250015987</c:v>
                </c:pt>
                <c:pt idx="12746">
                  <c:v>7.591836875001599</c:v>
                </c:pt>
                <c:pt idx="12747">
                  <c:v>7.5921787500000004</c:v>
                </c:pt>
                <c:pt idx="12748">
                  <c:v>7.5925537500000004</c:v>
                </c:pt>
                <c:pt idx="12749">
                  <c:v>7.5929275000000001</c:v>
                </c:pt>
                <c:pt idx="12750">
                  <c:v>7.5933175000000004</c:v>
                </c:pt>
                <c:pt idx="12751">
                  <c:v>7.5936812500000004</c:v>
                </c:pt>
                <c:pt idx="12752">
                  <c:v>7.5941187499999998</c:v>
                </c:pt>
                <c:pt idx="12753">
                  <c:v>7.594525</c:v>
                </c:pt>
                <c:pt idx="12754">
                  <c:v>7.5942512500000001</c:v>
                </c:pt>
                <c:pt idx="12755">
                  <c:v>7.5938156250015991</c:v>
                </c:pt>
                <c:pt idx="12756">
                  <c:v>7.5934462500000004</c:v>
                </c:pt>
                <c:pt idx="12757">
                  <c:v>7.5929668750015988</c:v>
                </c:pt>
                <c:pt idx="12758">
                  <c:v>7.5922731250015989</c:v>
                </c:pt>
                <c:pt idx="12759">
                  <c:v>7.5918637499999999</c:v>
                </c:pt>
                <c:pt idx="12760">
                  <c:v>7.5914275</c:v>
                </c:pt>
                <c:pt idx="12761">
                  <c:v>7.5910562500000003</c:v>
                </c:pt>
                <c:pt idx="12762">
                  <c:v>7.590664375001599</c:v>
                </c:pt>
                <c:pt idx="12763">
                  <c:v>7.590264375001599</c:v>
                </c:pt>
                <c:pt idx="12764">
                  <c:v>7.5897706250015986</c:v>
                </c:pt>
                <c:pt idx="12765">
                  <c:v>7.5893312499999999</c:v>
                </c:pt>
                <c:pt idx="12766">
                  <c:v>7.5888831250015993</c:v>
                </c:pt>
                <c:pt idx="12767">
                  <c:v>7.5885087499999999</c:v>
                </c:pt>
                <c:pt idx="12768">
                  <c:v>7.5881100000000004</c:v>
                </c:pt>
                <c:pt idx="12769">
                  <c:v>7.5875918750015989</c:v>
                </c:pt>
                <c:pt idx="12770">
                  <c:v>7.5872243750015986</c:v>
                </c:pt>
                <c:pt idx="12771">
                  <c:v>7.5868881250015994</c:v>
                </c:pt>
                <c:pt idx="12772">
                  <c:v>7.5872237499999997</c:v>
                </c:pt>
                <c:pt idx="12773">
                  <c:v>7.5872881250015993</c:v>
                </c:pt>
                <c:pt idx="12774">
                  <c:v>7.5875918750015989</c:v>
                </c:pt>
                <c:pt idx="12775">
                  <c:v>7.5879968750015987</c:v>
                </c:pt>
                <c:pt idx="12776">
                  <c:v>7.5884218750015986</c:v>
                </c:pt>
                <c:pt idx="12777">
                  <c:v>7.5889412500000004</c:v>
                </c:pt>
                <c:pt idx="12778">
                  <c:v>7.5893937500000002</c:v>
                </c:pt>
                <c:pt idx="12779">
                  <c:v>7.5898475000000003</c:v>
                </c:pt>
                <c:pt idx="12780">
                  <c:v>7.5902737499999997</c:v>
                </c:pt>
                <c:pt idx="12781">
                  <c:v>7.5907887499999998</c:v>
                </c:pt>
                <c:pt idx="12782">
                  <c:v>7.5911893750015986</c:v>
                </c:pt>
                <c:pt idx="12783">
                  <c:v>7.5916275000000004</c:v>
                </c:pt>
                <c:pt idx="12784">
                  <c:v>7.5920525000000003</c:v>
                </c:pt>
                <c:pt idx="12785">
                  <c:v>7.5924743750015988</c:v>
                </c:pt>
                <c:pt idx="12786">
                  <c:v>7.5929837500000001</c:v>
                </c:pt>
                <c:pt idx="12787">
                  <c:v>7.5933718750015986</c:v>
                </c:pt>
                <c:pt idx="12788">
                  <c:v>7.5937187499999999</c:v>
                </c:pt>
                <c:pt idx="12789">
                  <c:v>7.5941437499999997</c:v>
                </c:pt>
                <c:pt idx="12790">
                  <c:v>7.5945574999999996</c:v>
                </c:pt>
                <c:pt idx="12791">
                  <c:v>7.5949887499999997</c:v>
                </c:pt>
                <c:pt idx="12792">
                  <c:v>7.5953999999999997</c:v>
                </c:pt>
                <c:pt idx="12793">
                  <c:v>7.595849375001599</c:v>
                </c:pt>
                <c:pt idx="12794">
                  <c:v>7.59624875</c:v>
                </c:pt>
                <c:pt idx="12795">
                  <c:v>7.5966793750015986</c:v>
                </c:pt>
                <c:pt idx="12796">
                  <c:v>7.5968393750015988</c:v>
                </c:pt>
                <c:pt idx="12797">
                  <c:v>7.5970825</c:v>
                </c:pt>
                <c:pt idx="12798">
                  <c:v>7.5974250000000003</c:v>
                </c:pt>
                <c:pt idx="12799">
                  <c:v>7.5977881250015988</c:v>
                </c:pt>
                <c:pt idx="12800">
                  <c:v>7.5981837499999996</c:v>
                </c:pt>
                <c:pt idx="12801">
                  <c:v>7.5985481250015994</c:v>
                </c:pt>
                <c:pt idx="12802">
                  <c:v>7.59814875</c:v>
                </c:pt>
                <c:pt idx="12803">
                  <c:v>7.5978000000000003</c:v>
                </c:pt>
                <c:pt idx="12804">
                  <c:v>7.59748</c:v>
                </c:pt>
                <c:pt idx="12805">
                  <c:v>7.5971131250015986</c:v>
                </c:pt>
                <c:pt idx="12806">
                  <c:v>7.5966643750015992</c:v>
                </c:pt>
                <c:pt idx="12807">
                  <c:v>7.5962949999999996</c:v>
                </c:pt>
                <c:pt idx="12808">
                  <c:v>7.5959693750015989</c:v>
                </c:pt>
                <c:pt idx="12809">
                  <c:v>7.5954924999999998</c:v>
                </c:pt>
                <c:pt idx="12810">
                  <c:v>7.5951674999999996</c:v>
                </c:pt>
                <c:pt idx="12811">
                  <c:v>7.5947550000000001</c:v>
                </c:pt>
                <c:pt idx="12812">
                  <c:v>7.5942318750015989</c:v>
                </c:pt>
                <c:pt idx="12813">
                  <c:v>7.5936706250015993</c:v>
                </c:pt>
                <c:pt idx="12814">
                  <c:v>7.5932043750015987</c:v>
                </c:pt>
                <c:pt idx="12815">
                  <c:v>7.5926918750015986</c:v>
                </c:pt>
                <c:pt idx="12816">
                  <c:v>7.5923175000000001</c:v>
                </c:pt>
                <c:pt idx="12817">
                  <c:v>7.5919706250015988</c:v>
                </c:pt>
                <c:pt idx="12818">
                  <c:v>7.5915781250015986</c:v>
                </c:pt>
                <c:pt idx="12819">
                  <c:v>7.5910706250015991</c:v>
                </c:pt>
                <c:pt idx="12820">
                  <c:v>7.5906568750015992</c:v>
                </c:pt>
                <c:pt idx="12821">
                  <c:v>7.5902975000000001</c:v>
                </c:pt>
                <c:pt idx="12822">
                  <c:v>7.5898837500000003</c:v>
                </c:pt>
                <c:pt idx="12823">
                  <c:v>7.5894681250015994</c:v>
                </c:pt>
                <c:pt idx="12824">
                  <c:v>7.5894300000000001</c:v>
                </c:pt>
                <c:pt idx="12825">
                  <c:v>7.5898293750015986</c:v>
                </c:pt>
                <c:pt idx="12826">
                  <c:v>7.5901924999999997</c:v>
                </c:pt>
                <c:pt idx="12827">
                  <c:v>7.5906137500000002</c:v>
                </c:pt>
                <c:pt idx="12828">
                  <c:v>7.5909637500000002</c:v>
                </c:pt>
                <c:pt idx="12829">
                  <c:v>7.5913056250015991</c:v>
                </c:pt>
                <c:pt idx="12830">
                  <c:v>7.5916562499999998</c:v>
                </c:pt>
                <c:pt idx="12831">
                  <c:v>7.5919912500000004</c:v>
                </c:pt>
                <c:pt idx="12832">
                  <c:v>7.592388125001599</c:v>
                </c:pt>
                <c:pt idx="12833">
                  <c:v>7.592799375001599</c:v>
                </c:pt>
                <c:pt idx="12834">
                  <c:v>7.59322125</c:v>
                </c:pt>
                <c:pt idx="12835">
                  <c:v>7.5935699999999997</c:v>
                </c:pt>
                <c:pt idx="12836">
                  <c:v>7.5938906250015989</c:v>
                </c:pt>
                <c:pt idx="12837">
                  <c:v>7.5943393750015993</c:v>
                </c:pt>
                <c:pt idx="12838">
                  <c:v>7.5946931250015988</c:v>
                </c:pt>
                <c:pt idx="12839">
                  <c:v>7.5952037499999996</c:v>
                </c:pt>
                <c:pt idx="12840">
                  <c:v>7.5955762499999997</c:v>
                </c:pt>
                <c:pt idx="12841">
                  <c:v>7.5959018750015987</c:v>
                </c:pt>
                <c:pt idx="12842">
                  <c:v>7.596258125001599</c:v>
                </c:pt>
                <c:pt idx="12843">
                  <c:v>7.5966556250015991</c:v>
                </c:pt>
                <c:pt idx="12844">
                  <c:v>7.5967681250015993</c:v>
                </c:pt>
                <c:pt idx="12845">
                  <c:v>7.5963543750015994</c:v>
                </c:pt>
                <c:pt idx="12846">
                  <c:v>7.5966737499999999</c:v>
                </c:pt>
                <c:pt idx="12847">
                  <c:v>7.5970149999999999</c:v>
                </c:pt>
                <c:pt idx="12848">
                  <c:v>7.5973468750015991</c:v>
                </c:pt>
                <c:pt idx="12849">
                  <c:v>7.5971875000000004</c:v>
                </c:pt>
                <c:pt idx="12850">
                  <c:v>7.5967374999999997</c:v>
                </c:pt>
                <c:pt idx="12851">
                  <c:v>7.5963093750015993</c:v>
                </c:pt>
                <c:pt idx="12852">
                  <c:v>7.59572</c:v>
                </c:pt>
                <c:pt idx="12853">
                  <c:v>7.5951681250015994</c:v>
                </c:pt>
                <c:pt idx="12854">
                  <c:v>7.5948200000000003</c:v>
                </c:pt>
                <c:pt idx="12855">
                  <c:v>7.5942724999999998</c:v>
                </c:pt>
                <c:pt idx="12856">
                  <c:v>7.5937124999999996</c:v>
                </c:pt>
                <c:pt idx="12857">
                  <c:v>7.5932550000000001</c:v>
                </c:pt>
                <c:pt idx="12858">
                  <c:v>7.5928168750015992</c:v>
                </c:pt>
                <c:pt idx="12859">
                  <c:v>7.5924849999999999</c:v>
                </c:pt>
                <c:pt idx="12860">
                  <c:v>7.5920643750015993</c:v>
                </c:pt>
                <c:pt idx="12861">
                  <c:v>7.5916031250015994</c:v>
                </c:pt>
                <c:pt idx="12862">
                  <c:v>7.5911974999999998</c:v>
                </c:pt>
                <c:pt idx="12863">
                  <c:v>7.5907656250015991</c:v>
                </c:pt>
                <c:pt idx="12864">
                  <c:v>7.5904193750015994</c:v>
                </c:pt>
                <c:pt idx="12865">
                  <c:v>7.5900381250015991</c:v>
                </c:pt>
                <c:pt idx="12866">
                  <c:v>7.5902093750015993</c:v>
                </c:pt>
                <c:pt idx="12867">
                  <c:v>7.5905699999999996</c:v>
                </c:pt>
                <c:pt idx="12868">
                  <c:v>7.5908974999999996</c:v>
                </c:pt>
                <c:pt idx="12869">
                  <c:v>7.5913231250015993</c:v>
                </c:pt>
                <c:pt idx="12870">
                  <c:v>7.5916750000000004</c:v>
                </c:pt>
                <c:pt idx="12871">
                  <c:v>7.5921481250015992</c:v>
                </c:pt>
                <c:pt idx="12872">
                  <c:v>7.5925543750015994</c:v>
                </c:pt>
                <c:pt idx="12873">
                  <c:v>7.5928912500000001</c:v>
                </c:pt>
                <c:pt idx="12874">
                  <c:v>7.5932393750015992</c:v>
                </c:pt>
                <c:pt idx="12875">
                  <c:v>7.5936712499999999</c:v>
                </c:pt>
                <c:pt idx="12876">
                  <c:v>7.5940987499999997</c:v>
                </c:pt>
                <c:pt idx="12877">
                  <c:v>7.5944649999999996</c:v>
                </c:pt>
                <c:pt idx="12878">
                  <c:v>7.5949362499999999</c:v>
                </c:pt>
                <c:pt idx="12879">
                  <c:v>7.59537</c:v>
                </c:pt>
                <c:pt idx="12880">
                  <c:v>7.5958781250015992</c:v>
                </c:pt>
                <c:pt idx="12881">
                  <c:v>7.5962912500000002</c:v>
                </c:pt>
                <c:pt idx="12882">
                  <c:v>7.5966899999999997</c:v>
                </c:pt>
                <c:pt idx="12883">
                  <c:v>7.5971512499999996</c:v>
                </c:pt>
                <c:pt idx="12884">
                  <c:v>7.5976531250015986</c:v>
                </c:pt>
                <c:pt idx="12885">
                  <c:v>7.5980687500000004</c:v>
                </c:pt>
                <c:pt idx="12886">
                  <c:v>7.5984818750015988</c:v>
                </c:pt>
                <c:pt idx="12887">
                  <c:v>7.5989725000000004</c:v>
                </c:pt>
                <c:pt idx="12888">
                  <c:v>7.5993812500000004</c:v>
                </c:pt>
                <c:pt idx="12889">
                  <c:v>7.5998031250015989</c:v>
                </c:pt>
                <c:pt idx="12890">
                  <c:v>7.6003175000000001</c:v>
                </c:pt>
                <c:pt idx="12891">
                  <c:v>7.6006999999999998</c:v>
                </c:pt>
                <c:pt idx="12892">
                  <c:v>7.6010749999999998</c:v>
                </c:pt>
                <c:pt idx="12893">
                  <c:v>7.6014237500000004</c:v>
                </c:pt>
                <c:pt idx="12894">
                  <c:v>7.6017506250015989</c:v>
                </c:pt>
                <c:pt idx="12895">
                  <c:v>7.6021393750015989</c:v>
                </c:pt>
                <c:pt idx="12896">
                  <c:v>7.6020975000000002</c:v>
                </c:pt>
                <c:pt idx="12897">
                  <c:v>7.6017031250015989</c:v>
                </c:pt>
                <c:pt idx="12898">
                  <c:v>7.6012812500000004</c:v>
                </c:pt>
                <c:pt idx="12899">
                  <c:v>7.6008306250015991</c:v>
                </c:pt>
                <c:pt idx="12900">
                  <c:v>7.6004993750015988</c:v>
                </c:pt>
                <c:pt idx="12901">
                  <c:v>7.6000987499999999</c:v>
                </c:pt>
                <c:pt idx="12902">
                  <c:v>7.6003268750015991</c:v>
                </c:pt>
                <c:pt idx="12903">
                  <c:v>7.6006499999999999</c:v>
                </c:pt>
                <c:pt idx="12904">
                  <c:v>7.6002999999999998</c:v>
                </c:pt>
                <c:pt idx="12905">
                  <c:v>7.6004750000000003</c:v>
                </c:pt>
                <c:pt idx="12906">
                  <c:v>7.6008343750015994</c:v>
                </c:pt>
                <c:pt idx="12907">
                  <c:v>7.601185625001599</c:v>
                </c:pt>
                <c:pt idx="12908">
                  <c:v>7.6015362499999997</c:v>
                </c:pt>
                <c:pt idx="12909">
                  <c:v>7.601865625001599</c:v>
                </c:pt>
                <c:pt idx="12910">
                  <c:v>7.6022156250015991</c:v>
                </c:pt>
                <c:pt idx="12911">
                  <c:v>7.6026081250015993</c:v>
                </c:pt>
                <c:pt idx="12912">
                  <c:v>7.6029893750015987</c:v>
                </c:pt>
                <c:pt idx="12913">
                  <c:v>7.603345</c:v>
                </c:pt>
                <c:pt idx="12914">
                  <c:v>7.6036893750015988</c:v>
                </c:pt>
                <c:pt idx="12915">
                  <c:v>7.6041393750015986</c:v>
                </c:pt>
                <c:pt idx="12916">
                  <c:v>7.6045487500000002</c:v>
                </c:pt>
                <c:pt idx="12917">
                  <c:v>7.6049325000000003</c:v>
                </c:pt>
                <c:pt idx="12918">
                  <c:v>7.6053750000000004</c:v>
                </c:pt>
                <c:pt idx="12919">
                  <c:v>7.6049831250015991</c:v>
                </c:pt>
                <c:pt idx="12920">
                  <c:v>7.6045812499999998</c:v>
                </c:pt>
                <c:pt idx="12921">
                  <c:v>7.6042543750015987</c:v>
                </c:pt>
                <c:pt idx="12922">
                  <c:v>7.6038843750015994</c:v>
                </c:pt>
                <c:pt idx="12923">
                  <c:v>7.60352125</c:v>
                </c:pt>
                <c:pt idx="12924">
                  <c:v>7.6035637500000002</c:v>
                </c:pt>
                <c:pt idx="12925">
                  <c:v>7.6031700000000004</c:v>
                </c:pt>
                <c:pt idx="12926">
                  <c:v>7.6028343750015992</c:v>
                </c:pt>
                <c:pt idx="12927">
                  <c:v>7.6024181250015994</c:v>
                </c:pt>
                <c:pt idx="12928">
                  <c:v>7.6018493750015992</c:v>
                </c:pt>
                <c:pt idx="12929">
                  <c:v>7.6015100000000002</c:v>
                </c:pt>
                <c:pt idx="12930">
                  <c:v>7.6009118750015991</c:v>
                </c:pt>
                <c:pt idx="12931">
                  <c:v>7.6004100000000001</c:v>
                </c:pt>
                <c:pt idx="12932">
                  <c:v>7.5997906250015994</c:v>
                </c:pt>
                <c:pt idx="12933">
                  <c:v>7.5992537499999999</c:v>
                </c:pt>
                <c:pt idx="12934">
                  <c:v>7.5986700000000003</c:v>
                </c:pt>
                <c:pt idx="12935">
                  <c:v>7.5980937500000003</c:v>
                </c:pt>
                <c:pt idx="12936">
                  <c:v>7.5974962499999998</c:v>
                </c:pt>
                <c:pt idx="12937">
                  <c:v>7.5969387499999996</c:v>
                </c:pt>
                <c:pt idx="12938">
                  <c:v>7.5964612499999999</c:v>
                </c:pt>
                <c:pt idx="12939">
                  <c:v>7.595989375001599</c:v>
                </c:pt>
                <c:pt idx="12940">
                  <c:v>7.5956018750015986</c:v>
                </c:pt>
                <c:pt idx="12941">
                  <c:v>7.5952768750015993</c:v>
                </c:pt>
                <c:pt idx="12942">
                  <c:v>7.5956362500000001</c:v>
                </c:pt>
                <c:pt idx="12943">
                  <c:v>7.5960437499999998</c:v>
                </c:pt>
                <c:pt idx="12944">
                  <c:v>7.5965168750015986</c:v>
                </c:pt>
                <c:pt idx="12945">
                  <c:v>7.5969606250015991</c:v>
                </c:pt>
                <c:pt idx="12946">
                  <c:v>7.5973350000000002</c:v>
                </c:pt>
                <c:pt idx="12947">
                  <c:v>7.5977212500000002</c:v>
                </c:pt>
                <c:pt idx="12948">
                  <c:v>7.5981306250015992</c:v>
                </c:pt>
                <c:pt idx="12949">
                  <c:v>7.5985843750015993</c:v>
                </c:pt>
                <c:pt idx="12950">
                  <c:v>7.5989293750015987</c:v>
                </c:pt>
                <c:pt idx="12951">
                  <c:v>7.5993131250015988</c:v>
                </c:pt>
                <c:pt idx="12952">
                  <c:v>7.5997868750015991</c:v>
                </c:pt>
                <c:pt idx="12953">
                  <c:v>7.6001618750015991</c:v>
                </c:pt>
                <c:pt idx="12954">
                  <c:v>7.6005768750015994</c:v>
                </c:pt>
                <c:pt idx="12955">
                  <c:v>7.600939375001599</c:v>
                </c:pt>
                <c:pt idx="12956">
                  <c:v>7.6014656250015991</c:v>
                </c:pt>
                <c:pt idx="12957">
                  <c:v>7.6019724999999996</c:v>
                </c:pt>
                <c:pt idx="12958">
                  <c:v>7.602453125001599</c:v>
                </c:pt>
                <c:pt idx="12959">
                  <c:v>7.6029393750015988</c:v>
                </c:pt>
                <c:pt idx="12960">
                  <c:v>7.6034331250015992</c:v>
                </c:pt>
                <c:pt idx="12961">
                  <c:v>7.6038500000000004</c:v>
                </c:pt>
                <c:pt idx="12962">
                  <c:v>7.6042506250015993</c:v>
                </c:pt>
                <c:pt idx="12963">
                  <c:v>7.6046243750015989</c:v>
                </c:pt>
                <c:pt idx="12964">
                  <c:v>7.6050943750015989</c:v>
                </c:pt>
                <c:pt idx="12965">
                  <c:v>7.6054250000000003</c:v>
                </c:pt>
                <c:pt idx="12966">
                  <c:v>7.6057775000000003</c:v>
                </c:pt>
                <c:pt idx="12967">
                  <c:v>7.6061750000000004</c:v>
                </c:pt>
                <c:pt idx="12968">
                  <c:v>7.6065506250015993</c:v>
                </c:pt>
                <c:pt idx="12969">
                  <c:v>7.6064143750015987</c:v>
                </c:pt>
                <c:pt idx="12970">
                  <c:v>7.6062481250015992</c:v>
                </c:pt>
                <c:pt idx="12971">
                  <c:v>7.606488125001599</c:v>
                </c:pt>
                <c:pt idx="12972">
                  <c:v>7.60682875</c:v>
                </c:pt>
                <c:pt idx="12973">
                  <c:v>7.6071518750015992</c:v>
                </c:pt>
                <c:pt idx="12974">
                  <c:v>7.6068087499999999</c:v>
                </c:pt>
                <c:pt idx="12975">
                  <c:v>7.6063431250015991</c:v>
                </c:pt>
                <c:pt idx="12976">
                  <c:v>7.6059618750015989</c:v>
                </c:pt>
                <c:pt idx="12977">
                  <c:v>7.6055762500000004</c:v>
                </c:pt>
                <c:pt idx="12978">
                  <c:v>7.6052468750015993</c:v>
                </c:pt>
                <c:pt idx="12979">
                  <c:v>7.6050512499999998</c:v>
                </c:pt>
                <c:pt idx="12980">
                  <c:v>7.6046737499999999</c:v>
                </c:pt>
                <c:pt idx="12981">
                  <c:v>7.6043537499999996</c:v>
                </c:pt>
                <c:pt idx="12982">
                  <c:v>7.6040281250015989</c:v>
                </c:pt>
                <c:pt idx="12983">
                  <c:v>7.6036393750015989</c:v>
                </c:pt>
                <c:pt idx="12984">
                  <c:v>7.6032612500000001</c:v>
                </c:pt>
                <c:pt idx="12985">
                  <c:v>7.6033168750015987</c:v>
                </c:pt>
                <c:pt idx="12986">
                  <c:v>7.6037412499999997</c:v>
                </c:pt>
                <c:pt idx="12987">
                  <c:v>7.6040900000000002</c:v>
                </c:pt>
                <c:pt idx="12988">
                  <c:v>7.6044256250015989</c:v>
                </c:pt>
                <c:pt idx="12989">
                  <c:v>7.6047475000000002</c:v>
                </c:pt>
                <c:pt idx="12990">
                  <c:v>7.6051287500000004</c:v>
                </c:pt>
                <c:pt idx="12991">
                  <c:v>7.6054562499999996</c:v>
                </c:pt>
                <c:pt idx="12992">
                  <c:v>7.6057949999999996</c:v>
                </c:pt>
                <c:pt idx="12993">
                  <c:v>7.6061618750015993</c:v>
                </c:pt>
                <c:pt idx="12994">
                  <c:v>7.6065393750015993</c:v>
                </c:pt>
                <c:pt idx="12995">
                  <c:v>7.6069512499999998</c:v>
                </c:pt>
                <c:pt idx="12996">
                  <c:v>7.6073256250015993</c:v>
                </c:pt>
                <c:pt idx="12997">
                  <c:v>7.6077906250015994</c:v>
                </c:pt>
                <c:pt idx="12998">
                  <c:v>7.60811875</c:v>
                </c:pt>
                <c:pt idx="12999">
                  <c:v>7.6085112500000003</c:v>
                </c:pt>
                <c:pt idx="13000">
                  <c:v>7.6088968750015988</c:v>
                </c:pt>
                <c:pt idx="13001">
                  <c:v>7.6087699999999998</c:v>
                </c:pt>
                <c:pt idx="13002">
                  <c:v>7.6083756250015986</c:v>
                </c:pt>
                <c:pt idx="13003">
                  <c:v>7.60802625</c:v>
                </c:pt>
                <c:pt idx="13004">
                  <c:v>7.607660625001599</c:v>
                </c:pt>
                <c:pt idx="13005">
                  <c:v>7.6073149999999998</c:v>
                </c:pt>
                <c:pt idx="13006">
                  <c:v>7.6076618750015994</c:v>
                </c:pt>
                <c:pt idx="13007">
                  <c:v>7.6080368750015994</c:v>
                </c:pt>
                <c:pt idx="13008">
                  <c:v>7.6080249999999996</c:v>
                </c:pt>
                <c:pt idx="13009">
                  <c:v>7.6083731250015987</c:v>
                </c:pt>
                <c:pt idx="13010">
                  <c:v>7.6087818750015987</c:v>
                </c:pt>
                <c:pt idx="13011">
                  <c:v>7.609314375001599</c:v>
                </c:pt>
                <c:pt idx="13012">
                  <c:v>7.6096518750015987</c:v>
                </c:pt>
                <c:pt idx="13013">
                  <c:v>7.6100475000000003</c:v>
                </c:pt>
                <c:pt idx="13014">
                  <c:v>7.61037125</c:v>
                </c:pt>
                <c:pt idx="13015">
                  <c:v>7.6105324999999997</c:v>
                </c:pt>
                <c:pt idx="13016">
                  <c:v>7.6108306250015989</c:v>
                </c:pt>
                <c:pt idx="13017">
                  <c:v>7.6111518750015987</c:v>
                </c:pt>
                <c:pt idx="13018">
                  <c:v>7.6111637500000002</c:v>
                </c:pt>
                <c:pt idx="13019">
                  <c:v>7.610805625001599</c:v>
                </c:pt>
                <c:pt idx="13020">
                  <c:v>7.6104543750015994</c:v>
                </c:pt>
                <c:pt idx="13021">
                  <c:v>7.61004375</c:v>
                </c:pt>
                <c:pt idx="13022">
                  <c:v>7.6096037499999998</c:v>
                </c:pt>
                <c:pt idx="13023">
                  <c:v>7.6090049999999998</c:v>
                </c:pt>
                <c:pt idx="13024">
                  <c:v>7.6085425000000004</c:v>
                </c:pt>
                <c:pt idx="13025">
                  <c:v>7.6080674999999998</c:v>
                </c:pt>
                <c:pt idx="13026">
                  <c:v>7.6076874999999999</c:v>
                </c:pt>
                <c:pt idx="13027">
                  <c:v>7.6080343750015986</c:v>
                </c:pt>
                <c:pt idx="13028">
                  <c:v>7.608399375001599</c:v>
                </c:pt>
                <c:pt idx="13029">
                  <c:v>7.6088174999999998</c:v>
                </c:pt>
                <c:pt idx="13030">
                  <c:v>7.6091387499999996</c:v>
                </c:pt>
                <c:pt idx="13031">
                  <c:v>7.6093612500000001</c:v>
                </c:pt>
                <c:pt idx="13032">
                  <c:v>7.6090156250015992</c:v>
                </c:pt>
                <c:pt idx="13033">
                  <c:v>7.6086406250015992</c:v>
                </c:pt>
                <c:pt idx="13034">
                  <c:v>7.6082999999999998</c:v>
                </c:pt>
                <c:pt idx="13035">
                  <c:v>7.6079600000000003</c:v>
                </c:pt>
                <c:pt idx="13036">
                  <c:v>7.6078056250015988</c:v>
                </c:pt>
                <c:pt idx="13037">
                  <c:v>7.607414375001599</c:v>
                </c:pt>
                <c:pt idx="13038">
                  <c:v>7.6070006250015991</c:v>
                </c:pt>
                <c:pt idx="13039">
                  <c:v>7.6066637500000001</c:v>
                </c:pt>
                <c:pt idx="13040">
                  <c:v>7.606488125001599</c:v>
                </c:pt>
                <c:pt idx="13041">
                  <c:v>7.6064212500000004</c:v>
                </c:pt>
                <c:pt idx="13042">
                  <c:v>7.6060274999999997</c:v>
                </c:pt>
                <c:pt idx="13043">
                  <c:v>7.6056381250015992</c:v>
                </c:pt>
                <c:pt idx="13044">
                  <c:v>7.6052306250015986</c:v>
                </c:pt>
                <c:pt idx="13045">
                  <c:v>7.6048349999999996</c:v>
                </c:pt>
                <c:pt idx="13046">
                  <c:v>7.6044987500000003</c:v>
                </c:pt>
                <c:pt idx="13047">
                  <c:v>7.6041600000000003</c:v>
                </c:pt>
                <c:pt idx="13048">
                  <c:v>7.6037843750015988</c:v>
                </c:pt>
                <c:pt idx="13049">
                  <c:v>7.6033912499999996</c:v>
                </c:pt>
                <c:pt idx="13050">
                  <c:v>7.60297</c:v>
                </c:pt>
                <c:pt idx="13051">
                  <c:v>7.6026375000000002</c:v>
                </c:pt>
                <c:pt idx="13052">
                  <c:v>7.6030131250015991</c:v>
                </c:pt>
                <c:pt idx="13053">
                  <c:v>7.6033418750015986</c:v>
                </c:pt>
                <c:pt idx="13054">
                  <c:v>7.6037625000000002</c:v>
                </c:pt>
                <c:pt idx="13055">
                  <c:v>7.6042312499999998</c:v>
                </c:pt>
                <c:pt idx="13056">
                  <c:v>7.6045868750015986</c:v>
                </c:pt>
                <c:pt idx="13057">
                  <c:v>7.6049150000000001</c:v>
                </c:pt>
                <c:pt idx="13058">
                  <c:v>7.6052606250015993</c:v>
                </c:pt>
                <c:pt idx="13059">
                  <c:v>7.60570375</c:v>
                </c:pt>
                <c:pt idx="13060">
                  <c:v>7.6060331250015993</c:v>
                </c:pt>
                <c:pt idx="13061">
                  <c:v>7.6063650000000003</c:v>
                </c:pt>
                <c:pt idx="13062">
                  <c:v>7.6067537500000002</c:v>
                </c:pt>
                <c:pt idx="13063">
                  <c:v>7.6072050000000004</c:v>
                </c:pt>
                <c:pt idx="13064">
                  <c:v>7.6076974999999996</c:v>
                </c:pt>
                <c:pt idx="13065">
                  <c:v>7.6081556250015989</c:v>
                </c:pt>
                <c:pt idx="13066">
                  <c:v>7.6086487500000004</c:v>
                </c:pt>
                <c:pt idx="13067">
                  <c:v>7.6091406250015989</c:v>
                </c:pt>
                <c:pt idx="13068">
                  <c:v>7.6096587500000004</c:v>
                </c:pt>
                <c:pt idx="13069">
                  <c:v>7.6101256250015989</c:v>
                </c:pt>
                <c:pt idx="13070">
                  <c:v>7.6106206250015989</c:v>
                </c:pt>
                <c:pt idx="13071">
                  <c:v>7.6111862500000003</c:v>
                </c:pt>
                <c:pt idx="13072">
                  <c:v>7.61168625</c:v>
                </c:pt>
                <c:pt idx="13073">
                  <c:v>7.6121356250015992</c:v>
                </c:pt>
                <c:pt idx="13074">
                  <c:v>7.6126181250015987</c:v>
                </c:pt>
                <c:pt idx="13075">
                  <c:v>7.6130612500000003</c:v>
                </c:pt>
                <c:pt idx="13076">
                  <c:v>7.6135324999999998</c:v>
                </c:pt>
                <c:pt idx="13077">
                  <c:v>7.6139718750015986</c:v>
                </c:pt>
                <c:pt idx="13078">
                  <c:v>7.6144012500000002</c:v>
                </c:pt>
                <c:pt idx="13079">
                  <c:v>7.6148618750015986</c:v>
                </c:pt>
                <c:pt idx="13080">
                  <c:v>7.6152506250015986</c:v>
                </c:pt>
                <c:pt idx="13081">
                  <c:v>7.6149962499999999</c:v>
                </c:pt>
                <c:pt idx="13082">
                  <c:v>7.6146231250015992</c:v>
                </c:pt>
                <c:pt idx="13083">
                  <c:v>7.614255</c:v>
                </c:pt>
                <c:pt idx="13084">
                  <c:v>7.6137674999999998</c:v>
                </c:pt>
                <c:pt idx="13085">
                  <c:v>7.6133362499999997</c:v>
                </c:pt>
                <c:pt idx="13086">
                  <c:v>7.6128862499999999</c:v>
                </c:pt>
                <c:pt idx="13087">
                  <c:v>7.6124049999999999</c:v>
                </c:pt>
                <c:pt idx="13088">
                  <c:v>7.6119362500000003</c:v>
                </c:pt>
                <c:pt idx="13089">
                  <c:v>7.6116012499999997</c:v>
                </c:pt>
                <c:pt idx="13090">
                  <c:v>7.6111775000000002</c:v>
                </c:pt>
                <c:pt idx="13091">
                  <c:v>7.6107318750015986</c:v>
                </c:pt>
                <c:pt idx="13092">
                  <c:v>7.6102587499999998</c:v>
                </c:pt>
                <c:pt idx="13093">
                  <c:v>7.6098156250015991</c:v>
                </c:pt>
                <c:pt idx="13094">
                  <c:v>7.6092893750015991</c:v>
                </c:pt>
                <c:pt idx="13095">
                  <c:v>7.6088818750015994</c:v>
                </c:pt>
                <c:pt idx="13096">
                  <c:v>7.6085200000000004</c:v>
                </c:pt>
                <c:pt idx="13097">
                  <c:v>7.6081950000000003</c:v>
                </c:pt>
                <c:pt idx="13098">
                  <c:v>7.60776875</c:v>
                </c:pt>
                <c:pt idx="13099">
                  <c:v>7.6073568750015994</c:v>
                </c:pt>
                <c:pt idx="13100">
                  <c:v>7.606980625001599</c:v>
                </c:pt>
                <c:pt idx="13101">
                  <c:v>7.6066487499999997</c:v>
                </c:pt>
                <c:pt idx="13102">
                  <c:v>7.6063999999999998</c:v>
                </c:pt>
                <c:pt idx="13103">
                  <c:v>7.6068343750015988</c:v>
                </c:pt>
                <c:pt idx="13104">
                  <c:v>7.6072562499999998</c:v>
                </c:pt>
                <c:pt idx="13105">
                  <c:v>7.6077374999999998</c:v>
                </c:pt>
                <c:pt idx="13106">
                  <c:v>7.6081624999999997</c:v>
                </c:pt>
                <c:pt idx="13107">
                  <c:v>7.6085562500000004</c:v>
                </c:pt>
                <c:pt idx="13108">
                  <c:v>7.6088818750015994</c:v>
                </c:pt>
                <c:pt idx="13109">
                  <c:v>7.6093068750015993</c:v>
                </c:pt>
                <c:pt idx="13110">
                  <c:v>7.6098549999999996</c:v>
                </c:pt>
                <c:pt idx="13111">
                  <c:v>7.6103456250015986</c:v>
                </c:pt>
                <c:pt idx="13112">
                  <c:v>7.6108968750015986</c:v>
                </c:pt>
                <c:pt idx="13113">
                  <c:v>7.6114756250015994</c:v>
                </c:pt>
                <c:pt idx="13114">
                  <c:v>7.6120450000000002</c:v>
                </c:pt>
                <c:pt idx="13115">
                  <c:v>7.6125387499999997</c:v>
                </c:pt>
                <c:pt idx="13116">
                  <c:v>7.6130118750015994</c:v>
                </c:pt>
                <c:pt idx="13117">
                  <c:v>7.6135068750015993</c:v>
                </c:pt>
                <c:pt idx="13118">
                  <c:v>7.6140162499999997</c:v>
                </c:pt>
                <c:pt idx="13119">
                  <c:v>7.6144674999999999</c:v>
                </c:pt>
                <c:pt idx="13120">
                  <c:v>7.6149231250015994</c:v>
                </c:pt>
                <c:pt idx="13121">
                  <c:v>7.6153693750015989</c:v>
                </c:pt>
                <c:pt idx="13122">
                  <c:v>7.6157525000000001</c:v>
                </c:pt>
                <c:pt idx="13123">
                  <c:v>7.6162543750015992</c:v>
                </c:pt>
                <c:pt idx="13124">
                  <c:v>7.6166999999999998</c:v>
                </c:pt>
                <c:pt idx="13125">
                  <c:v>7.6172018750015988</c:v>
                </c:pt>
                <c:pt idx="13126">
                  <c:v>7.6175224999999998</c:v>
                </c:pt>
                <c:pt idx="13127">
                  <c:v>7.617854375001599</c:v>
                </c:pt>
                <c:pt idx="13128">
                  <c:v>7.6182368750015987</c:v>
                </c:pt>
                <c:pt idx="13129">
                  <c:v>7.618570625001599</c:v>
                </c:pt>
                <c:pt idx="13130">
                  <c:v>7.6188950000000002</c:v>
                </c:pt>
                <c:pt idx="13131">
                  <c:v>7.6185643750015988</c:v>
                </c:pt>
                <c:pt idx="13132">
                  <c:v>7.6180962499999998</c:v>
                </c:pt>
                <c:pt idx="13133">
                  <c:v>7.6177581250015987</c:v>
                </c:pt>
                <c:pt idx="13134">
                  <c:v>7.6181281250015989</c:v>
                </c:pt>
                <c:pt idx="13135">
                  <c:v>7.6185274999999999</c:v>
                </c:pt>
                <c:pt idx="13136">
                  <c:v>7.6189318750015991</c:v>
                </c:pt>
                <c:pt idx="13137">
                  <c:v>7.6192549999999999</c:v>
                </c:pt>
                <c:pt idx="13138">
                  <c:v>7.6195925000000004</c:v>
                </c:pt>
                <c:pt idx="13139">
                  <c:v>7.6195700000000004</c:v>
                </c:pt>
                <c:pt idx="13140">
                  <c:v>7.6192268750015986</c:v>
                </c:pt>
                <c:pt idx="13141">
                  <c:v>7.6195718750015988</c:v>
                </c:pt>
                <c:pt idx="13142">
                  <c:v>7.6192037499999996</c:v>
                </c:pt>
                <c:pt idx="13143">
                  <c:v>7.6188574999999998</c:v>
                </c:pt>
                <c:pt idx="13144">
                  <c:v>7.6185293750015992</c:v>
                </c:pt>
                <c:pt idx="13145">
                  <c:v>7.6181999999999999</c:v>
                </c:pt>
                <c:pt idx="13146">
                  <c:v>7.6186556250015993</c:v>
                </c:pt>
                <c:pt idx="13147">
                  <c:v>7.61900625</c:v>
                </c:pt>
                <c:pt idx="13148">
                  <c:v>7.6194231250015987</c:v>
                </c:pt>
                <c:pt idx="13149">
                  <c:v>7.6198300000000003</c:v>
                </c:pt>
                <c:pt idx="13150">
                  <c:v>7.6201568750015989</c:v>
                </c:pt>
                <c:pt idx="13151">
                  <c:v>7.6205400000000001</c:v>
                </c:pt>
                <c:pt idx="13152">
                  <c:v>7.620895</c:v>
                </c:pt>
                <c:pt idx="13153">
                  <c:v>7.6213924999999998</c:v>
                </c:pt>
                <c:pt idx="13154">
                  <c:v>7.6219062500000003</c:v>
                </c:pt>
                <c:pt idx="13155">
                  <c:v>7.6224212500000004</c:v>
                </c:pt>
                <c:pt idx="13156">
                  <c:v>7.6229181250015987</c:v>
                </c:pt>
                <c:pt idx="13157">
                  <c:v>7.6232412500000004</c:v>
                </c:pt>
                <c:pt idx="13158">
                  <c:v>7.6237656250015986</c:v>
                </c:pt>
                <c:pt idx="13159">
                  <c:v>7.624295625001599</c:v>
                </c:pt>
                <c:pt idx="13160">
                  <c:v>7.6248618750015993</c:v>
                </c:pt>
                <c:pt idx="13161">
                  <c:v>7.6252768750015987</c:v>
                </c:pt>
                <c:pt idx="13162">
                  <c:v>7.6257168750015989</c:v>
                </c:pt>
                <c:pt idx="13163">
                  <c:v>7.626159375001599</c:v>
                </c:pt>
                <c:pt idx="13164">
                  <c:v>7.6265256250015989</c:v>
                </c:pt>
                <c:pt idx="13165">
                  <c:v>7.62698125</c:v>
                </c:pt>
                <c:pt idx="13166">
                  <c:v>7.6273118750015989</c:v>
                </c:pt>
                <c:pt idx="13167">
                  <c:v>7.6276537500000003</c:v>
                </c:pt>
                <c:pt idx="13168">
                  <c:v>7.6280406250015993</c:v>
                </c:pt>
                <c:pt idx="13169">
                  <c:v>7.6284762500000003</c:v>
                </c:pt>
                <c:pt idx="13170">
                  <c:v>7.6288381250015993</c:v>
                </c:pt>
                <c:pt idx="13171">
                  <c:v>7.6293249999999997</c:v>
                </c:pt>
                <c:pt idx="13172">
                  <c:v>7.6296850000000003</c:v>
                </c:pt>
                <c:pt idx="13173">
                  <c:v>7.6300074999999996</c:v>
                </c:pt>
                <c:pt idx="13174">
                  <c:v>7.6303793750015991</c:v>
                </c:pt>
                <c:pt idx="13175">
                  <c:v>7.6308718750015991</c:v>
                </c:pt>
                <c:pt idx="13176">
                  <c:v>7.6312368750015986</c:v>
                </c:pt>
                <c:pt idx="13177">
                  <c:v>7.6316431250015988</c:v>
                </c:pt>
                <c:pt idx="13178">
                  <c:v>7.6319856250015992</c:v>
                </c:pt>
                <c:pt idx="13179">
                  <c:v>7.6323175000000001</c:v>
                </c:pt>
                <c:pt idx="13180">
                  <c:v>7.6318343750015991</c:v>
                </c:pt>
                <c:pt idx="13181">
                  <c:v>7.6315031250015988</c:v>
                </c:pt>
                <c:pt idx="13182">
                  <c:v>7.6311774999999997</c:v>
                </c:pt>
                <c:pt idx="13183">
                  <c:v>7.6308343750015988</c:v>
                </c:pt>
                <c:pt idx="13184">
                  <c:v>7.6303912499999997</c:v>
                </c:pt>
                <c:pt idx="13185">
                  <c:v>7.6299275</c:v>
                </c:pt>
                <c:pt idx="13186">
                  <c:v>7.6294756250015991</c:v>
                </c:pt>
                <c:pt idx="13187">
                  <c:v>7.6290018750015989</c:v>
                </c:pt>
                <c:pt idx="13188">
                  <c:v>7.6286662500000002</c:v>
                </c:pt>
                <c:pt idx="13189">
                  <c:v>7.6283318750015994</c:v>
                </c:pt>
                <c:pt idx="13190">
                  <c:v>7.6277693750015994</c:v>
                </c:pt>
                <c:pt idx="13191">
                  <c:v>7.6272356250015987</c:v>
                </c:pt>
                <c:pt idx="13192">
                  <c:v>7.6268693750015988</c:v>
                </c:pt>
                <c:pt idx="13193">
                  <c:v>7.6265200000000002</c:v>
                </c:pt>
                <c:pt idx="13194">
                  <c:v>7.6261900000000002</c:v>
                </c:pt>
                <c:pt idx="13195">
                  <c:v>7.6258512500000002</c:v>
                </c:pt>
                <c:pt idx="13196">
                  <c:v>7.6253962499999997</c:v>
                </c:pt>
                <c:pt idx="13197">
                  <c:v>7.6250512500000003</c:v>
                </c:pt>
                <c:pt idx="13198">
                  <c:v>7.6246774999999998</c:v>
                </c:pt>
                <c:pt idx="13199">
                  <c:v>7.6244631250015988</c:v>
                </c:pt>
                <c:pt idx="13200">
                  <c:v>7.6247868750015986</c:v>
                </c:pt>
                <c:pt idx="13201">
                  <c:v>7.6251881250015989</c:v>
                </c:pt>
                <c:pt idx="13202">
                  <c:v>7.6255174999999999</c:v>
                </c:pt>
                <c:pt idx="13203">
                  <c:v>7.6259449999999998</c:v>
                </c:pt>
                <c:pt idx="13204">
                  <c:v>7.6262962500000002</c:v>
                </c:pt>
                <c:pt idx="13205">
                  <c:v>7.6267399999999999</c:v>
                </c:pt>
                <c:pt idx="13206">
                  <c:v>7.6271837500000004</c:v>
                </c:pt>
                <c:pt idx="13207">
                  <c:v>7.6276124999999997</c:v>
                </c:pt>
                <c:pt idx="13208">
                  <c:v>7.6280037500000004</c:v>
                </c:pt>
                <c:pt idx="13209">
                  <c:v>7.6283818750015993</c:v>
                </c:pt>
                <c:pt idx="13210">
                  <c:v>7.6288243750015994</c:v>
                </c:pt>
                <c:pt idx="13211">
                  <c:v>7.6292262500000003</c:v>
                </c:pt>
                <c:pt idx="13212">
                  <c:v>7.6295581250015987</c:v>
                </c:pt>
                <c:pt idx="13213">
                  <c:v>7.6300262500000002</c:v>
                </c:pt>
                <c:pt idx="13214">
                  <c:v>7.6304650000000001</c:v>
                </c:pt>
                <c:pt idx="13215">
                  <c:v>7.6301350000000001</c:v>
                </c:pt>
                <c:pt idx="13216">
                  <c:v>7.6297893750015993</c:v>
                </c:pt>
                <c:pt idx="13217">
                  <c:v>7.62995</c:v>
                </c:pt>
                <c:pt idx="13218">
                  <c:v>7.6302874999999997</c:v>
                </c:pt>
                <c:pt idx="13219">
                  <c:v>7.6306487499999998</c:v>
                </c:pt>
                <c:pt idx="13220">
                  <c:v>7.6309781250015991</c:v>
                </c:pt>
                <c:pt idx="13221">
                  <c:v>7.6309149999999999</c:v>
                </c:pt>
                <c:pt idx="13222">
                  <c:v>7.6306162500000001</c:v>
                </c:pt>
                <c:pt idx="13223">
                  <c:v>7.6307206250015991</c:v>
                </c:pt>
                <c:pt idx="13224">
                  <c:v>7.6306200000000004</c:v>
                </c:pt>
                <c:pt idx="13225">
                  <c:v>7.6308143750015986</c:v>
                </c:pt>
                <c:pt idx="13226">
                  <c:v>7.6312168750015994</c:v>
                </c:pt>
                <c:pt idx="13227">
                  <c:v>7.6315962500000003</c:v>
                </c:pt>
                <c:pt idx="13228">
                  <c:v>7.6319693750015993</c:v>
                </c:pt>
                <c:pt idx="13229">
                  <c:v>7.6322937499999997</c:v>
                </c:pt>
                <c:pt idx="13230">
                  <c:v>7.6327087499999999</c:v>
                </c:pt>
                <c:pt idx="13231">
                  <c:v>7.6330349999999996</c:v>
                </c:pt>
                <c:pt idx="13232">
                  <c:v>7.63341125</c:v>
                </c:pt>
                <c:pt idx="13233">
                  <c:v>7.6337518750015994</c:v>
                </c:pt>
                <c:pt idx="13234">
                  <c:v>7.6341543750015992</c:v>
                </c:pt>
                <c:pt idx="13235">
                  <c:v>7.6345112500000001</c:v>
                </c:pt>
                <c:pt idx="13236">
                  <c:v>7.634911875001599</c:v>
                </c:pt>
                <c:pt idx="13237">
                  <c:v>7.6353531250015987</c:v>
                </c:pt>
                <c:pt idx="13238">
                  <c:v>7.6354724999999997</c:v>
                </c:pt>
                <c:pt idx="13239">
                  <c:v>7.6357524999999997</c:v>
                </c:pt>
                <c:pt idx="13240">
                  <c:v>7.6353687499999996</c:v>
                </c:pt>
                <c:pt idx="13241">
                  <c:v>7.6348956250015991</c:v>
                </c:pt>
                <c:pt idx="13242">
                  <c:v>7.6343331250015991</c:v>
                </c:pt>
                <c:pt idx="13243">
                  <c:v>7.6336756250015991</c:v>
                </c:pt>
                <c:pt idx="13244">
                  <c:v>7.6331550000000004</c:v>
                </c:pt>
                <c:pt idx="13245">
                  <c:v>7.6327681250015988</c:v>
                </c:pt>
                <c:pt idx="13246">
                  <c:v>7.6323774999999996</c:v>
                </c:pt>
                <c:pt idx="13247">
                  <c:v>7.6319112499999999</c:v>
                </c:pt>
                <c:pt idx="13248">
                  <c:v>7.6315837499999999</c:v>
                </c:pt>
                <c:pt idx="13249">
                  <c:v>7.6311968750015993</c:v>
                </c:pt>
                <c:pt idx="13250">
                  <c:v>7.6308037500000001</c:v>
                </c:pt>
                <c:pt idx="13251">
                  <c:v>7.6304343750015988</c:v>
                </c:pt>
                <c:pt idx="13252">
                  <c:v>7.6301062499999999</c:v>
                </c:pt>
                <c:pt idx="13253">
                  <c:v>7.6297212500000002</c:v>
                </c:pt>
                <c:pt idx="13254">
                  <c:v>7.629385625001599</c:v>
                </c:pt>
                <c:pt idx="13255">
                  <c:v>7.6290050000000003</c:v>
                </c:pt>
                <c:pt idx="13256">
                  <c:v>7.6286737499999999</c:v>
                </c:pt>
                <c:pt idx="13257">
                  <c:v>7.6283512499999997</c:v>
                </c:pt>
                <c:pt idx="13258">
                  <c:v>7.627955</c:v>
                </c:pt>
                <c:pt idx="13259">
                  <c:v>7.6282068750015988</c:v>
                </c:pt>
                <c:pt idx="13260">
                  <c:v>7.6285999999999996</c:v>
                </c:pt>
                <c:pt idx="13261">
                  <c:v>7.6290906250015986</c:v>
                </c:pt>
                <c:pt idx="13262">
                  <c:v>7.6296043750015992</c:v>
                </c:pt>
                <c:pt idx="13263">
                  <c:v>7.6299637499999999</c:v>
                </c:pt>
                <c:pt idx="13264">
                  <c:v>7.6303725</c:v>
                </c:pt>
                <c:pt idx="13265">
                  <c:v>7.6306968750015987</c:v>
                </c:pt>
                <c:pt idx="13266">
                  <c:v>7.6310568750015992</c:v>
                </c:pt>
                <c:pt idx="13267">
                  <c:v>7.6313856250015988</c:v>
                </c:pt>
                <c:pt idx="13268">
                  <c:v>7.6318374999999996</c:v>
                </c:pt>
                <c:pt idx="13269">
                  <c:v>7.6322374999999996</c:v>
                </c:pt>
                <c:pt idx="13270">
                  <c:v>7.6327393750015986</c:v>
                </c:pt>
                <c:pt idx="13271">
                  <c:v>7.6331656250015989</c:v>
                </c:pt>
                <c:pt idx="13272">
                  <c:v>7.6336718750015988</c:v>
                </c:pt>
                <c:pt idx="13273">
                  <c:v>7.6342175000000001</c:v>
                </c:pt>
                <c:pt idx="13274">
                  <c:v>7.6345443750015987</c:v>
                </c:pt>
                <c:pt idx="13275">
                  <c:v>7.6347975000000003</c:v>
                </c:pt>
                <c:pt idx="13276">
                  <c:v>7.6351668750015991</c:v>
                </c:pt>
                <c:pt idx="13277">
                  <c:v>7.6356356250015986</c:v>
                </c:pt>
                <c:pt idx="13278">
                  <c:v>7.6360443750015987</c:v>
                </c:pt>
                <c:pt idx="13279">
                  <c:v>7.6364324999999997</c:v>
                </c:pt>
                <c:pt idx="13280">
                  <c:v>7.636775625001599</c:v>
                </c:pt>
                <c:pt idx="13281">
                  <c:v>7.6371337500000003</c:v>
                </c:pt>
                <c:pt idx="13282">
                  <c:v>7.6373693750015992</c:v>
                </c:pt>
                <c:pt idx="13283">
                  <c:v>7.6375337500000002</c:v>
                </c:pt>
                <c:pt idx="13284">
                  <c:v>7.6370768750015987</c:v>
                </c:pt>
                <c:pt idx="13285">
                  <c:v>7.6366368750015994</c:v>
                </c:pt>
                <c:pt idx="13286">
                  <c:v>7.6360931250015991</c:v>
                </c:pt>
                <c:pt idx="13287">
                  <c:v>7.6357612499999998</c:v>
                </c:pt>
                <c:pt idx="13288">
                  <c:v>7.6354125000000002</c:v>
                </c:pt>
                <c:pt idx="13289">
                  <c:v>7.63469</c:v>
                </c:pt>
                <c:pt idx="13290">
                  <c:v>7.6342831250015992</c:v>
                </c:pt>
                <c:pt idx="13291">
                  <c:v>7.6339168750015993</c:v>
                </c:pt>
                <c:pt idx="13292">
                  <c:v>7.6335575000000002</c:v>
                </c:pt>
                <c:pt idx="13293">
                  <c:v>7.633185625001599</c:v>
                </c:pt>
                <c:pt idx="13294">
                  <c:v>7.6325018750015987</c:v>
                </c:pt>
                <c:pt idx="13295">
                  <c:v>7.6319212500000004</c:v>
                </c:pt>
                <c:pt idx="13296">
                  <c:v>7.631335</c:v>
                </c:pt>
                <c:pt idx="13297">
                  <c:v>7.6308999999999996</c:v>
                </c:pt>
                <c:pt idx="13298">
                  <c:v>7.6304506250015987</c:v>
                </c:pt>
                <c:pt idx="13299">
                  <c:v>7.6298681250015994</c:v>
                </c:pt>
                <c:pt idx="13300">
                  <c:v>7.6295181250015993</c:v>
                </c:pt>
                <c:pt idx="13301">
                  <c:v>7.6290874999999998</c:v>
                </c:pt>
                <c:pt idx="13302">
                  <c:v>7.6287118750015992</c:v>
                </c:pt>
                <c:pt idx="13303">
                  <c:v>7.6282287499999999</c:v>
                </c:pt>
                <c:pt idx="13304">
                  <c:v>7.62778125</c:v>
                </c:pt>
                <c:pt idx="13305">
                  <c:v>7.6273031250015988</c:v>
                </c:pt>
                <c:pt idx="13306">
                  <c:v>7.6268743750015986</c:v>
                </c:pt>
                <c:pt idx="13307">
                  <c:v>7.6264312500000004</c:v>
                </c:pt>
                <c:pt idx="13308">
                  <c:v>7.6260250000000003</c:v>
                </c:pt>
                <c:pt idx="13309">
                  <c:v>7.6254531250015987</c:v>
                </c:pt>
                <c:pt idx="13310">
                  <c:v>7.6251018750015991</c:v>
                </c:pt>
                <c:pt idx="13311">
                  <c:v>7.6246487500000004</c:v>
                </c:pt>
                <c:pt idx="13312">
                  <c:v>7.6243037500000002</c:v>
                </c:pt>
                <c:pt idx="13313">
                  <c:v>7.6246650000000002</c:v>
                </c:pt>
                <c:pt idx="13314">
                  <c:v>7.6250274999999998</c:v>
                </c:pt>
                <c:pt idx="13315">
                  <c:v>7.6255137499999996</c:v>
                </c:pt>
                <c:pt idx="13316">
                  <c:v>7.6258981250015987</c:v>
                </c:pt>
                <c:pt idx="13317">
                  <c:v>7.6262868750015986</c:v>
                </c:pt>
                <c:pt idx="13318">
                  <c:v>7.6266674999999999</c:v>
                </c:pt>
                <c:pt idx="13319">
                  <c:v>7.6269956250015989</c:v>
                </c:pt>
                <c:pt idx="13320">
                  <c:v>7.6273868750015987</c:v>
                </c:pt>
                <c:pt idx="13321">
                  <c:v>7.6277143750015988</c:v>
                </c:pt>
                <c:pt idx="13322">
                  <c:v>7.6280549999999998</c:v>
                </c:pt>
                <c:pt idx="13323">
                  <c:v>7.6285387499999997</c:v>
                </c:pt>
                <c:pt idx="13324">
                  <c:v>7.6289087499999999</c:v>
                </c:pt>
                <c:pt idx="13325">
                  <c:v>7.6293837499999997</c:v>
                </c:pt>
                <c:pt idx="13326">
                  <c:v>7.6297237500000001</c:v>
                </c:pt>
                <c:pt idx="13327">
                  <c:v>7.6300774999999996</c:v>
                </c:pt>
                <c:pt idx="13328">
                  <c:v>7.6304668750015994</c:v>
                </c:pt>
                <c:pt idx="13329">
                  <c:v>7.6307918750015986</c:v>
                </c:pt>
                <c:pt idx="13330">
                  <c:v>7.6311868750015988</c:v>
                </c:pt>
                <c:pt idx="13331">
                  <c:v>7.6315425000000001</c:v>
                </c:pt>
                <c:pt idx="13332">
                  <c:v>7.6316618750015994</c:v>
                </c:pt>
                <c:pt idx="13333">
                  <c:v>7.6312049999999996</c:v>
                </c:pt>
                <c:pt idx="13334">
                  <c:v>7.6308243750015992</c:v>
                </c:pt>
                <c:pt idx="13335">
                  <c:v>7.6304918750015993</c:v>
                </c:pt>
                <c:pt idx="13336">
                  <c:v>7.6300350000000003</c:v>
                </c:pt>
                <c:pt idx="13337">
                  <c:v>7.6296225</c:v>
                </c:pt>
                <c:pt idx="13338">
                  <c:v>7.6292156250015992</c:v>
                </c:pt>
                <c:pt idx="13339">
                  <c:v>7.6293674999999999</c:v>
                </c:pt>
                <c:pt idx="13340">
                  <c:v>7.62974</c:v>
                </c:pt>
                <c:pt idx="13341">
                  <c:v>7.6301681250015987</c:v>
                </c:pt>
                <c:pt idx="13342">
                  <c:v>7.6305887500000003</c:v>
                </c:pt>
                <c:pt idx="13343">
                  <c:v>7.6309968750015988</c:v>
                </c:pt>
                <c:pt idx="13344">
                  <c:v>7.6313187500000002</c:v>
                </c:pt>
                <c:pt idx="13345">
                  <c:v>7.6317518750015987</c:v>
                </c:pt>
                <c:pt idx="13346">
                  <c:v>7.6321599999999998</c:v>
                </c:pt>
                <c:pt idx="13347">
                  <c:v>7.6325787500000004</c:v>
                </c:pt>
                <c:pt idx="13348">
                  <c:v>7.6329137500000002</c:v>
                </c:pt>
                <c:pt idx="13349">
                  <c:v>7.6333018750015986</c:v>
                </c:pt>
                <c:pt idx="13350">
                  <c:v>7.6336381250015988</c:v>
                </c:pt>
                <c:pt idx="13351">
                  <c:v>7.6339775000000003</c:v>
                </c:pt>
                <c:pt idx="13352">
                  <c:v>7.6343056250015993</c:v>
                </c:pt>
                <c:pt idx="13353">
                  <c:v>7.6347250000000004</c:v>
                </c:pt>
                <c:pt idx="13354">
                  <c:v>7.6350481250015987</c:v>
                </c:pt>
                <c:pt idx="13355">
                  <c:v>7.6354093750015988</c:v>
                </c:pt>
                <c:pt idx="13356">
                  <c:v>7.6357324999999996</c:v>
                </c:pt>
                <c:pt idx="13357">
                  <c:v>7.6361343750015989</c:v>
                </c:pt>
                <c:pt idx="13358">
                  <c:v>7.6364993750015993</c:v>
                </c:pt>
                <c:pt idx="13359">
                  <c:v>7.6368675000000001</c:v>
                </c:pt>
                <c:pt idx="13360">
                  <c:v>7.6372168750015987</c:v>
                </c:pt>
                <c:pt idx="13361">
                  <c:v>7.6376099999999996</c:v>
                </c:pt>
                <c:pt idx="13362">
                  <c:v>7.6379662499999998</c:v>
                </c:pt>
                <c:pt idx="13363">
                  <c:v>7.6380218750015993</c:v>
                </c:pt>
                <c:pt idx="13364">
                  <c:v>7.6376949999999999</c:v>
                </c:pt>
                <c:pt idx="13365">
                  <c:v>7.63725875</c:v>
                </c:pt>
                <c:pt idx="13366">
                  <c:v>7.6369262500000001</c:v>
                </c:pt>
                <c:pt idx="13367">
                  <c:v>7.6363200000000004</c:v>
                </c:pt>
                <c:pt idx="13368">
                  <c:v>7.6359506250015992</c:v>
                </c:pt>
                <c:pt idx="13369">
                  <c:v>7.635345</c:v>
                </c:pt>
                <c:pt idx="13370">
                  <c:v>7.63465375</c:v>
                </c:pt>
                <c:pt idx="13371">
                  <c:v>7.6342993750015991</c:v>
                </c:pt>
                <c:pt idx="13372">
                  <c:v>7.6339506250015994</c:v>
                </c:pt>
                <c:pt idx="13373">
                  <c:v>7.6332706250015994</c:v>
                </c:pt>
                <c:pt idx="13374">
                  <c:v>7.6326912499999997</c:v>
                </c:pt>
                <c:pt idx="13375">
                  <c:v>7.6321268750015987</c:v>
                </c:pt>
                <c:pt idx="13376">
                  <c:v>7.6315393750015987</c:v>
                </c:pt>
                <c:pt idx="13377">
                  <c:v>7.6310806250015988</c:v>
                </c:pt>
                <c:pt idx="13378">
                  <c:v>7.6307381250015993</c:v>
                </c:pt>
                <c:pt idx="13379">
                  <c:v>7.6303831250015994</c:v>
                </c:pt>
                <c:pt idx="13380">
                  <c:v>7.6300006250015988</c:v>
                </c:pt>
                <c:pt idx="13381">
                  <c:v>7.6299206250015992</c:v>
                </c:pt>
                <c:pt idx="13382">
                  <c:v>7.6301656250015988</c:v>
                </c:pt>
                <c:pt idx="13383">
                  <c:v>7.6305493750015989</c:v>
                </c:pt>
                <c:pt idx="13384">
                  <c:v>7.6309343750015994</c:v>
                </c:pt>
                <c:pt idx="13385">
                  <c:v>7.631265</c:v>
                </c:pt>
                <c:pt idx="13386">
                  <c:v>7.6316750000000004</c:v>
                </c:pt>
                <c:pt idx="13387">
                  <c:v>7.6320031250015994</c:v>
                </c:pt>
                <c:pt idx="13388">
                  <c:v>7.6322200000000002</c:v>
                </c:pt>
                <c:pt idx="13389">
                  <c:v>7.6325962499999997</c:v>
                </c:pt>
                <c:pt idx="13390">
                  <c:v>7.6329200000000004</c:v>
                </c:pt>
                <c:pt idx="13391">
                  <c:v>7.6332656250015987</c:v>
                </c:pt>
                <c:pt idx="13392">
                  <c:v>7.6336637500000002</c:v>
                </c:pt>
                <c:pt idx="13393">
                  <c:v>7.63399625</c:v>
                </c:pt>
                <c:pt idx="13394">
                  <c:v>7.6343537499999998</c:v>
                </c:pt>
                <c:pt idx="13395">
                  <c:v>7.6348256250015991</c:v>
                </c:pt>
                <c:pt idx="13396">
                  <c:v>7.6352143750015991</c:v>
                </c:pt>
                <c:pt idx="13397">
                  <c:v>7.6355962499999999</c:v>
                </c:pt>
                <c:pt idx="13398">
                  <c:v>7.6359456250015993</c:v>
                </c:pt>
                <c:pt idx="13399">
                  <c:v>7.6363812500000003</c:v>
                </c:pt>
                <c:pt idx="13400">
                  <c:v>7.6368281250015988</c:v>
                </c:pt>
                <c:pt idx="13401">
                  <c:v>7.6372625000000003</c:v>
                </c:pt>
                <c:pt idx="13402">
                  <c:v>7.6370849999999999</c:v>
                </c:pt>
                <c:pt idx="13403">
                  <c:v>7.6366725000000004</c:v>
                </c:pt>
                <c:pt idx="13404">
                  <c:v>7.6363162500000001</c:v>
                </c:pt>
                <c:pt idx="13405">
                  <c:v>7.6359843750015992</c:v>
                </c:pt>
                <c:pt idx="13406">
                  <c:v>7.6355762499999997</c:v>
                </c:pt>
                <c:pt idx="13407">
                  <c:v>7.6352362500000002</c:v>
                </c:pt>
                <c:pt idx="13408">
                  <c:v>7.6349093750015991</c:v>
                </c:pt>
                <c:pt idx="13409">
                  <c:v>7.634243125001599</c:v>
                </c:pt>
                <c:pt idx="13410">
                  <c:v>7.6334774999999997</c:v>
                </c:pt>
                <c:pt idx="13411">
                  <c:v>7.6326225000000001</c:v>
                </c:pt>
                <c:pt idx="13412">
                  <c:v>7.6315037500000003</c:v>
                </c:pt>
                <c:pt idx="13413">
                  <c:v>7.6304243750015992</c:v>
                </c:pt>
                <c:pt idx="13414">
                  <c:v>7.6292606250015993</c:v>
                </c:pt>
                <c:pt idx="13415">
                  <c:v>7.6280175000000003</c:v>
                </c:pt>
                <c:pt idx="13416">
                  <c:v>7.6267725000000004</c:v>
                </c:pt>
                <c:pt idx="13417">
                  <c:v>7.6254468750015993</c:v>
                </c:pt>
                <c:pt idx="13418">
                  <c:v>7.62409625</c:v>
                </c:pt>
                <c:pt idx="13419">
                  <c:v>7.6229449999999996</c:v>
                </c:pt>
                <c:pt idx="13420">
                  <c:v>7.6221199999999998</c:v>
                </c:pt>
                <c:pt idx="13421">
                  <c:v>7.6213562499999998</c:v>
                </c:pt>
                <c:pt idx="13422">
                  <c:v>7.6207262499999997</c:v>
                </c:pt>
                <c:pt idx="13423">
                  <c:v>7.6200718750015994</c:v>
                </c:pt>
                <c:pt idx="13424">
                  <c:v>7.61945125</c:v>
                </c:pt>
                <c:pt idx="13425">
                  <c:v>7.6188750000000001</c:v>
                </c:pt>
                <c:pt idx="13426">
                  <c:v>7.6183275000000004</c:v>
                </c:pt>
                <c:pt idx="13427">
                  <c:v>7.6178456250015989</c:v>
                </c:pt>
                <c:pt idx="13428">
                  <c:v>7.6174381250015992</c:v>
                </c:pt>
                <c:pt idx="13429">
                  <c:v>7.6169950000000002</c:v>
                </c:pt>
                <c:pt idx="13430">
                  <c:v>7.6166312500000002</c:v>
                </c:pt>
                <c:pt idx="13431">
                  <c:v>7.6162312500000002</c:v>
                </c:pt>
                <c:pt idx="13432">
                  <c:v>7.6155887499999997</c:v>
                </c:pt>
                <c:pt idx="13433">
                  <c:v>7.6150243750015987</c:v>
                </c:pt>
                <c:pt idx="13434">
                  <c:v>7.6144081250015994</c:v>
                </c:pt>
                <c:pt idx="13435">
                  <c:v>7.6137981250015994</c:v>
                </c:pt>
                <c:pt idx="13436">
                  <c:v>7.6132406250015991</c:v>
                </c:pt>
                <c:pt idx="13437">
                  <c:v>7.6127799999999999</c:v>
                </c:pt>
                <c:pt idx="13438">
                  <c:v>7.6124093750015991</c:v>
                </c:pt>
                <c:pt idx="13439">
                  <c:v>7.6120456250015991</c:v>
                </c:pt>
                <c:pt idx="13440">
                  <c:v>7.6121831250015992</c:v>
                </c:pt>
                <c:pt idx="13441">
                  <c:v>7.611894375001599</c:v>
                </c:pt>
                <c:pt idx="13442">
                  <c:v>7.6122956250015994</c:v>
                </c:pt>
                <c:pt idx="13443">
                  <c:v>7.6127112500000003</c:v>
                </c:pt>
                <c:pt idx="13444">
                  <c:v>7.6130899999999997</c:v>
                </c:pt>
                <c:pt idx="13445">
                  <c:v>7.6134275000000002</c:v>
                </c:pt>
                <c:pt idx="13446">
                  <c:v>7.6137837499999996</c:v>
                </c:pt>
                <c:pt idx="13447">
                  <c:v>7.6142000000000003</c:v>
                </c:pt>
                <c:pt idx="13448">
                  <c:v>7.6146037499999997</c:v>
                </c:pt>
                <c:pt idx="13449">
                  <c:v>7.6150143750015991</c:v>
                </c:pt>
                <c:pt idx="13450">
                  <c:v>7.6154512499999996</c:v>
                </c:pt>
                <c:pt idx="13451">
                  <c:v>7.61583875</c:v>
                </c:pt>
                <c:pt idx="13452">
                  <c:v>7.6162568750015991</c:v>
                </c:pt>
                <c:pt idx="13453">
                  <c:v>7.6166625000000003</c:v>
                </c:pt>
                <c:pt idx="13454">
                  <c:v>7.6171312499999999</c:v>
                </c:pt>
                <c:pt idx="13455">
                  <c:v>7.6176593750015993</c:v>
                </c:pt>
                <c:pt idx="13456">
                  <c:v>7.618053125001599</c:v>
                </c:pt>
                <c:pt idx="13457">
                  <c:v>7.6184812500000003</c:v>
                </c:pt>
                <c:pt idx="13458">
                  <c:v>7.6188599999999997</c:v>
                </c:pt>
                <c:pt idx="13459">
                  <c:v>7.6192656250015993</c:v>
                </c:pt>
                <c:pt idx="13460">
                  <c:v>7.6196025000000001</c:v>
                </c:pt>
                <c:pt idx="13461">
                  <c:v>7.6200131250015986</c:v>
                </c:pt>
                <c:pt idx="13462">
                  <c:v>7.6195899999999996</c:v>
                </c:pt>
                <c:pt idx="13463">
                  <c:v>7.6192362500000002</c:v>
                </c:pt>
                <c:pt idx="13464">
                  <c:v>7.6188162500000001</c:v>
                </c:pt>
                <c:pt idx="13465">
                  <c:v>7.6183481250015994</c:v>
                </c:pt>
                <c:pt idx="13466">
                  <c:v>7.6182843750015987</c:v>
                </c:pt>
                <c:pt idx="13467">
                  <c:v>7.6182081250015994</c:v>
                </c:pt>
                <c:pt idx="13468">
                  <c:v>7.6179918750015991</c:v>
                </c:pt>
                <c:pt idx="13469">
                  <c:v>7.6179543750015988</c:v>
                </c:pt>
                <c:pt idx="13470">
                  <c:v>7.6176206250015994</c:v>
                </c:pt>
                <c:pt idx="13471">
                  <c:v>7.6172825</c:v>
                </c:pt>
                <c:pt idx="13472">
                  <c:v>7.6169462499999998</c:v>
                </c:pt>
                <c:pt idx="13473">
                  <c:v>7.616998125001599</c:v>
                </c:pt>
                <c:pt idx="13474">
                  <c:v>7.6173999999999999</c:v>
                </c:pt>
                <c:pt idx="13475">
                  <c:v>7.6177637499999999</c:v>
                </c:pt>
                <c:pt idx="13476">
                  <c:v>7.6181074999999998</c:v>
                </c:pt>
                <c:pt idx="13477">
                  <c:v>7.6184968750015987</c:v>
                </c:pt>
                <c:pt idx="13478">
                  <c:v>7.6186800000000003</c:v>
                </c:pt>
                <c:pt idx="13479">
                  <c:v>7.6191275000000003</c:v>
                </c:pt>
                <c:pt idx="13480">
                  <c:v>7.6195550000000001</c:v>
                </c:pt>
                <c:pt idx="13481">
                  <c:v>7.6199124999999999</c:v>
                </c:pt>
                <c:pt idx="13482">
                  <c:v>7.6202687500000001</c:v>
                </c:pt>
                <c:pt idx="13483">
                  <c:v>7.6206025000000004</c:v>
                </c:pt>
                <c:pt idx="13484">
                  <c:v>7.6210006250015994</c:v>
                </c:pt>
                <c:pt idx="13485">
                  <c:v>7.6214743750015987</c:v>
                </c:pt>
                <c:pt idx="13486">
                  <c:v>7.6218618750015992</c:v>
                </c:pt>
                <c:pt idx="13487">
                  <c:v>7.6222481250015992</c:v>
                </c:pt>
                <c:pt idx="13488">
                  <c:v>7.6225781250015991</c:v>
                </c:pt>
                <c:pt idx="13489">
                  <c:v>7.6229518750015988</c:v>
                </c:pt>
                <c:pt idx="13490">
                  <c:v>7.6233281250015992</c:v>
                </c:pt>
                <c:pt idx="13491">
                  <c:v>7.6237725000000003</c:v>
                </c:pt>
                <c:pt idx="13492">
                  <c:v>7.6241018750015987</c:v>
                </c:pt>
                <c:pt idx="13493">
                  <c:v>7.6245374999999997</c:v>
                </c:pt>
                <c:pt idx="13494">
                  <c:v>7.6248649999999998</c:v>
                </c:pt>
                <c:pt idx="13495">
                  <c:v>7.6244750000000003</c:v>
                </c:pt>
                <c:pt idx="13496">
                  <c:v>7.624071875001599</c:v>
                </c:pt>
                <c:pt idx="13497">
                  <c:v>7.6236974999999996</c:v>
                </c:pt>
                <c:pt idx="13498">
                  <c:v>7.6233500000000003</c:v>
                </c:pt>
                <c:pt idx="13499">
                  <c:v>7.6229131250015989</c:v>
                </c:pt>
                <c:pt idx="13500">
                  <c:v>7.622488125001599</c:v>
                </c:pt>
                <c:pt idx="13501">
                  <c:v>7.6218700000000004</c:v>
                </c:pt>
                <c:pt idx="13502">
                  <c:v>7.6215456250015992</c:v>
                </c:pt>
                <c:pt idx="13503">
                  <c:v>7.6211287499999996</c:v>
                </c:pt>
                <c:pt idx="13504">
                  <c:v>7.6207106250015988</c:v>
                </c:pt>
                <c:pt idx="13505">
                  <c:v>7.6202681250015987</c:v>
                </c:pt>
                <c:pt idx="13506">
                  <c:v>7.6198437500000002</c:v>
                </c:pt>
                <c:pt idx="13507">
                  <c:v>7.6193974999999998</c:v>
                </c:pt>
                <c:pt idx="13508">
                  <c:v>7.6190031250015986</c:v>
                </c:pt>
                <c:pt idx="13509">
                  <c:v>7.6186375000000002</c:v>
                </c:pt>
                <c:pt idx="13510">
                  <c:v>7.6180856250015987</c:v>
                </c:pt>
                <c:pt idx="13511">
                  <c:v>7.6175918750015992</c:v>
                </c:pt>
                <c:pt idx="13512">
                  <c:v>7.6171668750015993</c:v>
                </c:pt>
                <c:pt idx="13513">
                  <c:v>7.6167800000000003</c:v>
                </c:pt>
                <c:pt idx="13514">
                  <c:v>7.6163606250015992</c:v>
                </c:pt>
                <c:pt idx="13515">
                  <c:v>7.6166418750015987</c:v>
                </c:pt>
                <c:pt idx="13516">
                  <c:v>7.6169799999999999</c:v>
                </c:pt>
                <c:pt idx="13517">
                  <c:v>7.6174125000000004</c:v>
                </c:pt>
                <c:pt idx="13518">
                  <c:v>7.6178043750015991</c:v>
                </c:pt>
                <c:pt idx="13519">
                  <c:v>7.6181362500000001</c:v>
                </c:pt>
                <c:pt idx="13520">
                  <c:v>7.6185093750015991</c:v>
                </c:pt>
                <c:pt idx="13521">
                  <c:v>7.618934375001599</c:v>
                </c:pt>
                <c:pt idx="13522">
                  <c:v>7.6192543750015993</c:v>
                </c:pt>
                <c:pt idx="13523">
                  <c:v>7.6196012499999997</c:v>
                </c:pt>
                <c:pt idx="13524">
                  <c:v>7.6200631250015993</c:v>
                </c:pt>
                <c:pt idx="13525">
                  <c:v>7.6204893750015987</c:v>
                </c:pt>
                <c:pt idx="13526">
                  <c:v>7.6208856250015993</c:v>
                </c:pt>
                <c:pt idx="13527">
                  <c:v>7.6213125000000002</c:v>
                </c:pt>
                <c:pt idx="13528">
                  <c:v>7.6216881250015991</c:v>
                </c:pt>
                <c:pt idx="13529">
                  <c:v>7.6220418750015986</c:v>
                </c:pt>
                <c:pt idx="13530">
                  <c:v>7.6223912499999997</c:v>
                </c:pt>
                <c:pt idx="13531">
                  <c:v>7.6227281250015988</c:v>
                </c:pt>
                <c:pt idx="13532">
                  <c:v>7.6231518750015992</c:v>
                </c:pt>
                <c:pt idx="13533">
                  <c:v>7.6235049999999998</c:v>
                </c:pt>
                <c:pt idx="13534">
                  <c:v>7.6238324999999998</c:v>
                </c:pt>
                <c:pt idx="13535">
                  <c:v>7.6243393750015986</c:v>
                </c:pt>
                <c:pt idx="13536">
                  <c:v>7.6246868750015988</c:v>
                </c:pt>
                <c:pt idx="13537">
                  <c:v>7.625104375001599</c:v>
                </c:pt>
                <c:pt idx="13538">
                  <c:v>7.6254375000000003</c:v>
                </c:pt>
                <c:pt idx="13539">
                  <c:v>7.6256518750015987</c:v>
                </c:pt>
                <c:pt idx="13540">
                  <c:v>7.6260168750015991</c:v>
                </c:pt>
                <c:pt idx="13541">
                  <c:v>7.6264931250015993</c:v>
                </c:pt>
                <c:pt idx="13542">
                  <c:v>7.6268918750015988</c:v>
                </c:pt>
                <c:pt idx="13543">
                  <c:v>7.6267306250015992</c:v>
                </c:pt>
                <c:pt idx="13544">
                  <c:v>7.6263793750015987</c:v>
                </c:pt>
                <c:pt idx="13545">
                  <c:v>7.6263725000000004</c:v>
                </c:pt>
                <c:pt idx="13546">
                  <c:v>7.6267862500000003</c:v>
                </c:pt>
                <c:pt idx="13547">
                  <c:v>7.6271368750015993</c:v>
                </c:pt>
                <c:pt idx="13548">
                  <c:v>7.6275449999999996</c:v>
                </c:pt>
                <c:pt idx="13549">
                  <c:v>7.6279756250015991</c:v>
                </c:pt>
                <c:pt idx="13550">
                  <c:v>7.6283593750015992</c:v>
                </c:pt>
                <c:pt idx="13551">
                  <c:v>7.6279756250015991</c:v>
                </c:pt>
                <c:pt idx="13552">
                  <c:v>7.6276443750015988</c:v>
                </c:pt>
                <c:pt idx="13553">
                  <c:v>7.6273412499999997</c:v>
                </c:pt>
                <c:pt idx="13554">
                  <c:v>7.6269381250015993</c:v>
                </c:pt>
                <c:pt idx="13555">
                  <c:v>7.6264799999999999</c:v>
                </c:pt>
                <c:pt idx="13556">
                  <c:v>7.6258968750015992</c:v>
                </c:pt>
                <c:pt idx="13557">
                  <c:v>7.6255093750015988</c:v>
                </c:pt>
                <c:pt idx="13558">
                  <c:v>7.6251612499999997</c:v>
                </c:pt>
                <c:pt idx="13559">
                  <c:v>7.6247856250015991</c:v>
                </c:pt>
                <c:pt idx="13560">
                  <c:v>7.6243762500000001</c:v>
                </c:pt>
                <c:pt idx="13561">
                  <c:v>7.6239887499999996</c:v>
                </c:pt>
                <c:pt idx="13562">
                  <c:v>7.62358125</c:v>
                </c:pt>
                <c:pt idx="13563">
                  <c:v>7.6231625000000003</c:v>
                </c:pt>
                <c:pt idx="13564">
                  <c:v>7.6227443750015986</c:v>
                </c:pt>
                <c:pt idx="13565">
                  <c:v>7.6223356250015986</c:v>
                </c:pt>
                <c:pt idx="13566">
                  <c:v>7.6219106250015987</c:v>
                </c:pt>
                <c:pt idx="13567">
                  <c:v>7.62148</c:v>
                </c:pt>
                <c:pt idx="13568">
                  <c:v>7.6210487499999999</c:v>
                </c:pt>
                <c:pt idx="13569">
                  <c:v>7.6206543750015987</c:v>
                </c:pt>
                <c:pt idx="13570">
                  <c:v>7.6202800000000002</c:v>
                </c:pt>
                <c:pt idx="13571">
                  <c:v>7.6198768750015988</c:v>
                </c:pt>
                <c:pt idx="13572">
                  <c:v>7.619508125001599</c:v>
                </c:pt>
                <c:pt idx="13573">
                  <c:v>7.6191725000000003</c:v>
                </c:pt>
                <c:pt idx="13574">
                  <c:v>7.618850625001599</c:v>
                </c:pt>
                <c:pt idx="13575">
                  <c:v>7.618288125001599</c:v>
                </c:pt>
                <c:pt idx="13576">
                  <c:v>7.6178650000000001</c:v>
                </c:pt>
                <c:pt idx="13577">
                  <c:v>7.617398125001599</c:v>
                </c:pt>
                <c:pt idx="13578">
                  <c:v>7.6170118750015989</c:v>
                </c:pt>
                <c:pt idx="13579">
                  <c:v>7.6166499999999999</c:v>
                </c:pt>
                <c:pt idx="13580">
                  <c:v>7.6163074999999996</c:v>
                </c:pt>
                <c:pt idx="13581">
                  <c:v>7.6164193750015992</c:v>
                </c:pt>
                <c:pt idx="13582">
                  <c:v>7.6167906250015989</c:v>
                </c:pt>
                <c:pt idx="13583">
                  <c:v>7.61721</c:v>
                </c:pt>
                <c:pt idx="13584">
                  <c:v>7.6175343750015987</c:v>
                </c:pt>
                <c:pt idx="13585">
                  <c:v>7.6178693750015993</c:v>
                </c:pt>
                <c:pt idx="13586">
                  <c:v>7.6183137500000004</c:v>
                </c:pt>
                <c:pt idx="13587">
                  <c:v>7.6186812499999998</c:v>
                </c:pt>
                <c:pt idx="13588">
                  <c:v>7.6191750000000003</c:v>
                </c:pt>
                <c:pt idx="13589">
                  <c:v>7.6195718750015988</c:v>
                </c:pt>
                <c:pt idx="13590">
                  <c:v>7.6199250000000003</c:v>
                </c:pt>
                <c:pt idx="13591">
                  <c:v>7.6203131250015987</c:v>
                </c:pt>
                <c:pt idx="13592">
                  <c:v>7.6206399999999999</c:v>
                </c:pt>
                <c:pt idx="13593">
                  <c:v>7.6209968750015991</c:v>
                </c:pt>
                <c:pt idx="13594">
                  <c:v>7.6213481250015986</c:v>
                </c:pt>
                <c:pt idx="13595">
                  <c:v>7.6217600000000001</c:v>
                </c:pt>
                <c:pt idx="13596">
                  <c:v>7.6221674999999998</c:v>
                </c:pt>
                <c:pt idx="13597">
                  <c:v>7.6225006250015994</c:v>
                </c:pt>
                <c:pt idx="13598">
                  <c:v>7.6228218750015992</c:v>
                </c:pt>
                <c:pt idx="13599">
                  <c:v>7.6231962500000003</c:v>
                </c:pt>
                <c:pt idx="13600">
                  <c:v>7.6235949999999999</c:v>
                </c:pt>
                <c:pt idx="13601">
                  <c:v>7.6240174999999999</c:v>
                </c:pt>
                <c:pt idx="13602">
                  <c:v>7.6244018750015989</c:v>
                </c:pt>
                <c:pt idx="13603">
                  <c:v>7.6247943750015992</c:v>
                </c:pt>
                <c:pt idx="13604">
                  <c:v>7.6252156250015988</c:v>
                </c:pt>
                <c:pt idx="13605">
                  <c:v>7.6256674999999996</c:v>
                </c:pt>
                <c:pt idx="13606">
                  <c:v>7.6260775000000001</c:v>
                </c:pt>
                <c:pt idx="13607">
                  <c:v>7.6264124999999998</c:v>
                </c:pt>
                <c:pt idx="13608">
                  <c:v>7.6260250000000003</c:v>
                </c:pt>
                <c:pt idx="13609">
                  <c:v>7.6256543750015986</c:v>
                </c:pt>
                <c:pt idx="13610">
                  <c:v>7.6252825</c:v>
                </c:pt>
                <c:pt idx="13611">
                  <c:v>7.6251724999999997</c:v>
                </c:pt>
                <c:pt idx="13612">
                  <c:v>7.6250162499999998</c:v>
                </c:pt>
                <c:pt idx="13613">
                  <c:v>7.6253906250015993</c:v>
                </c:pt>
                <c:pt idx="13614">
                  <c:v>7.6257349999999997</c:v>
                </c:pt>
                <c:pt idx="13615">
                  <c:v>7.6261012499999996</c:v>
                </c:pt>
                <c:pt idx="13616">
                  <c:v>7.6261374999999996</c:v>
                </c:pt>
                <c:pt idx="13617">
                  <c:v>7.6257881250015993</c:v>
                </c:pt>
                <c:pt idx="13618">
                  <c:v>7.6254218750015994</c:v>
                </c:pt>
                <c:pt idx="13619">
                  <c:v>7.6249475000000002</c:v>
                </c:pt>
                <c:pt idx="13620">
                  <c:v>7.6245287499999996</c:v>
                </c:pt>
                <c:pt idx="13621">
                  <c:v>7.6241075</c:v>
                </c:pt>
                <c:pt idx="13622">
                  <c:v>7.6237618750015992</c:v>
                </c:pt>
                <c:pt idx="13623">
                  <c:v>7.6234337500000002</c:v>
                </c:pt>
                <c:pt idx="13624">
                  <c:v>7.6236237500000001</c:v>
                </c:pt>
                <c:pt idx="13625">
                  <c:v>7.6232306250015993</c:v>
                </c:pt>
                <c:pt idx="13626">
                  <c:v>7.6235618750015988</c:v>
                </c:pt>
                <c:pt idx="13627">
                  <c:v>7.6239081250015994</c:v>
                </c:pt>
                <c:pt idx="13628">
                  <c:v>7.6242662499999998</c:v>
                </c:pt>
                <c:pt idx="13629">
                  <c:v>7.6246799999999997</c:v>
                </c:pt>
                <c:pt idx="13630">
                  <c:v>7.6250024999999999</c:v>
                </c:pt>
                <c:pt idx="13631">
                  <c:v>7.6253493750015986</c:v>
                </c:pt>
                <c:pt idx="13632">
                  <c:v>7.6258781250015986</c:v>
                </c:pt>
                <c:pt idx="13633">
                  <c:v>7.6263518750015988</c:v>
                </c:pt>
                <c:pt idx="13634">
                  <c:v>7.6267456250015986</c:v>
                </c:pt>
                <c:pt idx="13635">
                  <c:v>7.6270850000000001</c:v>
                </c:pt>
                <c:pt idx="13636">
                  <c:v>7.6274131250015991</c:v>
                </c:pt>
                <c:pt idx="13637">
                  <c:v>7.6276324999999998</c:v>
                </c:pt>
                <c:pt idx="13638">
                  <c:v>7.6275537499999997</c:v>
                </c:pt>
                <c:pt idx="13639">
                  <c:v>7.6272156250015986</c:v>
                </c:pt>
                <c:pt idx="13640">
                  <c:v>7.6268693750015988</c:v>
                </c:pt>
                <c:pt idx="13641">
                  <c:v>7.6264931250015993</c:v>
                </c:pt>
                <c:pt idx="13642">
                  <c:v>7.6261425000000003</c:v>
                </c:pt>
                <c:pt idx="13643">
                  <c:v>7.6257206250015992</c:v>
                </c:pt>
                <c:pt idx="13644">
                  <c:v>7.6252818750015994</c:v>
                </c:pt>
                <c:pt idx="13645">
                  <c:v>7.6248612500000004</c:v>
                </c:pt>
                <c:pt idx="13646">
                  <c:v>7.6245131250015987</c:v>
                </c:pt>
                <c:pt idx="13647">
                  <c:v>7.6241637500000001</c:v>
                </c:pt>
                <c:pt idx="13648">
                  <c:v>7.6237506250015992</c:v>
                </c:pt>
                <c:pt idx="13649">
                  <c:v>7.6233506250015992</c:v>
                </c:pt>
                <c:pt idx="13650">
                  <c:v>7.6230231250015992</c:v>
                </c:pt>
                <c:pt idx="13651">
                  <c:v>7.62250125</c:v>
                </c:pt>
                <c:pt idx="13652">
                  <c:v>7.6221024999999996</c:v>
                </c:pt>
                <c:pt idx="13653">
                  <c:v>7.6217768750015988</c:v>
                </c:pt>
                <c:pt idx="13654">
                  <c:v>7.6221424999999998</c:v>
                </c:pt>
                <c:pt idx="13655">
                  <c:v>7.6224868750015986</c:v>
                </c:pt>
                <c:pt idx="13656">
                  <c:v>7.6228274999999996</c:v>
                </c:pt>
                <c:pt idx="13657">
                  <c:v>7.6231593750015989</c:v>
                </c:pt>
                <c:pt idx="13658">
                  <c:v>7.6235243750015993</c:v>
                </c:pt>
                <c:pt idx="13659">
                  <c:v>7.6238999999999999</c:v>
                </c:pt>
                <c:pt idx="13660">
                  <c:v>7.6242824999999996</c:v>
                </c:pt>
                <c:pt idx="13661">
                  <c:v>7.624611875001599</c:v>
                </c:pt>
                <c:pt idx="13662">
                  <c:v>7.6250337500000001</c:v>
                </c:pt>
                <c:pt idx="13663">
                  <c:v>7.6254706250015989</c:v>
                </c:pt>
                <c:pt idx="13664">
                  <c:v>7.62580875</c:v>
                </c:pt>
                <c:pt idx="13665">
                  <c:v>7.6261925000000002</c:v>
                </c:pt>
                <c:pt idx="13666">
                  <c:v>7.6265181250015992</c:v>
                </c:pt>
                <c:pt idx="13667">
                  <c:v>7.6269256250015989</c:v>
                </c:pt>
                <c:pt idx="13668">
                  <c:v>7.6273193750015986</c:v>
                </c:pt>
                <c:pt idx="13669">
                  <c:v>7.6277568750015989</c:v>
                </c:pt>
                <c:pt idx="13670">
                  <c:v>7.6281162499999997</c:v>
                </c:pt>
                <c:pt idx="13671">
                  <c:v>7.6285299999999996</c:v>
                </c:pt>
                <c:pt idx="13672">
                  <c:v>7.6289425</c:v>
                </c:pt>
                <c:pt idx="13673">
                  <c:v>7.629385625001599</c:v>
                </c:pt>
                <c:pt idx="13674">
                  <c:v>7.6297143750015994</c:v>
                </c:pt>
                <c:pt idx="13675">
                  <c:v>7.6301787499999998</c:v>
                </c:pt>
                <c:pt idx="13676">
                  <c:v>7.6306062499999996</c:v>
                </c:pt>
                <c:pt idx="13677">
                  <c:v>7.6309500000000003</c:v>
                </c:pt>
                <c:pt idx="13678">
                  <c:v>7.6311818750015989</c:v>
                </c:pt>
                <c:pt idx="13679">
                  <c:v>7.6315262500000003</c:v>
                </c:pt>
                <c:pt idx="13680">
                  <c:v>7.6319637499999997</c:v>
                </c:pt>
                <c:pt idx="13681">
                  <c:v>7.6323425</c:v>
                </c:pt>
                <c:pt idx="13682">
                  <c:v>7.6326656250015992</c:v>
                </c:pt>
                <c:pt idx="13683">
                  <c:v>7.6326599999999996</c:v>
                </c:pt>
                <c:pt idx="13684">
                  <c:v>7.6329225000000003</c:v>
                </c:pt>
                <c:pt idx="13685">
                  <c:v>7.632555</c:v>
                </c:pt>
                <c:pt idx="13686">
                  <c:v>7.6321487499999998</c:v>
                </c:pt>
                <c:pt idx="13687">
                  <c:v>7.6318187499999999</c:v>
                </c:pt>
                <c:pt idx="13688">
                  <c:v>7.6319931250015989</c:v>
                </c:pt>
                <c:pt idx="13689">
                  <c:v>7.6315806250015994</c:v>
                </c:pt>
                <c:pt idx="13690">
                  <c:v>7.6312206250015988</c:v>
                </c:pt>
                <c:pt idx="13691">
                  <c:v>7.6315731250015988</c:v>
                </c:pt>
                <c:pt idx="13692">
                  <c:v>7.6320325000000002</c:v>
                </c:pt>
                <c:pt idx="13693">
                  <c:v>7.6322643750015988</c:v>
                </c:pt>
                <c:pt idx="13694">
                  <c:v>7.6318718750015986</c:v>
                </c:pt>
                <c:pt idx="13695">
                  <c:v>7.631543125001599</c:v>
                </c:pt>
                <c:pt idx="13696">
                  <c:v>7.6318062500000003</c:v>
                </c:pt>
                <c:pt idx="13697">
                  <c:v>7.6321543750015994</c:v>
                </c:pt>
                <c:pt idx="13698">
                  <c:v>7.6326356250015994</c:v>
                </c:pt>
                <c:pt idx="13699">
                  <c:v>7.63301125</c:v>
                </c:pt>
                <c:pt idx="13700">
                  <c:v>7.6334031250015988</c:v>
                </c:pt>
                <c:pt idx="13701">
                  <c:v>7.6338293750015991</c:v>
                </c:pt>
                <c:pt idx="13702">
                  <c:v>7.6343381250015989</c:v>
                </c:pt>
                <c:pt idx="13703">
                  <c:v>7.6347449999999997</c:v>
                </c:pt>
                <c:pt idx="13704">
                  <c:v>7.6351950000000004</c:v>
                </c:pt>
                <c:pt idx="13705">
                  <c:v>7.6356668750015988</c:v>
                </c:pt>
                <c:pt idx="13706">
                  <c:v>7.6360168750015989</c:v>
                </c:pt>
                <c:pt idx="13707">
                  <c:v>7.6364025</c:v>
                </c:pt>
                <c:pt idx="13708">
                  <c:v>7.6367518750015986</c:v>
                </c:pt>
                <c:pt idx="13709">
                  <c:v>7.6372118750015989</c:v>
                </c:pt>
                <c:pt idx="13710">
                  <c:v>7.6375400000000004</c:v>
                </c:pt>
                <c:pt idx="13711">
                  <c:v>7.6378725000000003</c:v>
                </c:pt>
                <c:pt idx="13712">
                  <c:v>7.6376831250015993</c:v>
                </c:pt>
                <c:pt idx="13713">
                  <c:v>7.6380743750015991</c:v>
                </c:pt>
                <c:pt idx="13714">
                  <c:v>7.6383262500000004</c:v>
                </c:pt>
                <c:pt idx="13715">
                  <c:v>7.6384393750015986</c:v>
                </c:pt>
                <c:pt idx="13716">
                  <c:v>7.6388331250015993</c:v>
                </c:pt>
                <c:pt idx="13717">
                  <c:v>7.6393125</c:v>
                </c:pt>
                <c:pt idx="13718">
                  <c:v>7.6398425000000003</c:v>
                </c:pt>
                <c:pt idx="13719">
                  <c:v>7.6401843750015992</c:v>
                </c:pt>
                <c:pt idx="13720">
                  <c:v>7.6405731250015991</c:v>
                </c:pt>
                <c:pt idx="13721">
                  <c:v>7.6409275000000001</c:v>
                </c:pt>
                <c:pt idx="13722">
                  <c:v>7.6412812499999996</c:v>
                </c:pt>
                <c:pt idx="13723">
                  <c:v>7.6411924999999998</c:v>
                </c:pt>
                <c:pt idx="13724">
                  <c:v>7.6407625000000001</c:v>
                </c:pt>
                <c:pt idx="13725">
                  <c:v>7.6404412500000003</c:v>
                </c:pt>
                <c:pt idx="13726">
                  <c:v>7.6400706250015986</c:v>
                </c:pt>
                <c:pt idx="13727">
                  <c:v>7.639626875001599</c:v>
                </c:pt>
                <c:pt idx="13728">
                  <c:v>7.6391281250015988</c:v>
                </c:pt>
                <c:pt idx="13729">
                  <c:v>7.6386975000000001</c:v>
                </c:pt>
                <c:pt idx="13730">
                  <c:v>7.6381087499999998</c:v>
                </c:pt>
                <c:pt idx="13731">
                  <c:v>7.6375599999999997</c:v>
                </c:pt>
                <c:pt idx="13732">
                  <c:v>7.6370287499999998</c:v>
                </c:pt>
                <c:pt idx="13733">
                  <c:v>7.6364862499999999</c:v>
                </c:pt>
                <c:pt idx="13734">
                  <c:v>7.63601375</c:v>
                </c:pt>
                <c:pt idx="13735">
                  <c:v>7.6355718750015988</c:v>
                </c:pt>
                <c:pt idx="13736">
                  <c:v>7.6351312499999997</c:v>
                </c:pt>
                <c:pt idx="13737">
                  <c:v>7.6345656250015992</c:v>
                </c:pt>
                <c:pt idx="13738">
                  <c:v>7.6341012499999996</c:v>
                </c:pt>
                <c:pt idx="13739">
                  <c:v>7.6337106250015987</c:v>
                </c:pt>
                <c:pt idx="13740">
                  <c:v>7.6333787500000003</c:v>
                </c:pt>
                <c:pt idx="13741">
                  <c:v>7.6330143750015989</c:v>
                </c:pt>
                <c:pt idx="13742">
                  <c:v>7.6326274999999999</c:v>
                </c:pt>
                <c:pt idx="13743">
                  <c:v>7.6322799999999997</c:v>
                </c:pt>
                <c:pt idx="13744">
                  <c:v>7.6317968750015988</c:v>
                </c:pt>
                <c:pt idx="13745">
                  <c:v>7.6312137499999997</c:v>
                </c:pt>
                <c:pt idx="13746">
                  <c:v>7.6305449999999997</c:v>
                </c:pt>
                <c:pt idx="13747">
                  <c:v>7.6299581250015986</c:v>
                </c:pt>
                <c:pt idx="13748">
                  <c:v>7.629326875001599</c:v>
                </c:pt>
                <c:pt idx="13749">
                  <c:v>7.6289049999999996</c:v>
                </c:pt>
                <c:pt idx="13750">
                  <c:v>7.6285487500000002</c:v>
                </c:pt>
                <c:pt idx="13751">
                  <c:v>7.6288875000000003</c:v>
                </c:pt>
                <c:pt idx="13752">
                  <c:v>7.6292212499999996</c:v>
                </c:pt>
                <c:pt idx="13753">
                  <c:v>7.6295556250015988</c:v>
                </c:pt>
                <c:pt idx="13754">
                  <c:v>7.6300381250015992</c:v>
                </c:pt>
                <c:pt idx="13755">
                  <c:v>7.6304825000000003</c:v>
                </c:pt>
                <c:pt idx="13756">
                  <c:v>7.6309212500000001</c:v>
                </c:pt>
                <c:pt idx="13757">
                  <c:v>7.6314112500000002</c:v>
                </c:pt>
                <c:pt idx="13758">
                  <c:v>7.6317637500000002</c:v>
                </c:pt>
                <c:pt idx="13759">
                  <c:v>7.6321356250015988</c:v>
                </c:pt>
                <c:pt idx="13760">
                  <c:v>7.6325475000000003</c:v>
                </c:pt>
                <c:pt idx="13761">
                  <c:v>7.6329212499999999</c:v>
                </c:pt>
                <c:pt idx="13762">
                  <c:v>7.6333149999999996</c:v>
                </c:pt>
                <c:pt idx="13763">
                  <c:v>7.6337656250015993</c:v>
                </c:pt>
                <c:pt idx="13764">
                  <c:v>7.6341774999999998</c:v>
                </c:pt>
                <c:pt idx="13765">
                  <c:v>7.6346012500000002</c:v>
                </c:pt>
                <c:pt idx="13766">
                  <c:v>7.6349993750015992</c:v>
                </c:pt>
                <c:pt idx="13767">
                  <c:v>7.6355193750015991</c:v>
                </c:pt>
                <c:pt idx="13768">
                  <c:v>7.6359331250015989</c:v>
                </c:pt>
                <c:pt idx="13769">
                  <c:v>7.6363799999999999</c:v>
                </c:pt>
                <c:pt idx="13770">
                  <c:v>7.6367631250015986</c:v>
                </c:pt>
                <c:pt idx="13771">
                  <c:v>7.6371731250015991</c:v>
                </c:pt>
                <c:pt idx="13772">
                  <c:v>7.6375187499999999</c:v>
                </c:pt>
                <c:pt idx="13773">
                  <c:v>7.6379175000000004</c:v>
                </c:pt>
                <c:pt idx="13774">
                  <c:v>7.6383112500000001</c:v>
                </c:pt>
                <c:pt idx="13775">
                  <c:v>7.6386481250015992</c:v>
                </c:pt>
                <c:pt idx="13776">
                  <c:v>7.6389943750015989</c:v>
                </c:pt>
                <c:pt idx="13777">
                  <c:v>7.6393825</c:v>
                </c:pt>
                <c:pt idx="13778">
                  <c:v>7.6397931250015993</c:v>
                </c:pt>
                <c:pt idx="13779">
                  <c:v>7.6395868750015987</c:v>
                </c:pt>
                <c:pt idx="13780">
                  <c:v>7.6391281250015988</c:v>
                </c:pt>
                <c:pt idx="13781">
                  <c:v>7.638711875001599</c:v>
                </c:pt>
                <c:pt idx="13782">
                  <c:v>7.6386243750015987</c:v>
                </c:pt>
                <c:pt idx="13783">
                  <c:v>7.6389456250015986</c:v>
                </c:pt>
                <c:pt idx="13784">
                  <c:v>7.6392943750015991</c:v>
                </c:pt>
                <c:pt idx="13785">
                  <c:v>7.6396443750015992</c:v>
                </c:pt>
                <c:pt idx="13786">
                  <c:v>7.6397000000000004</c:v>
                </c:pt>
                <c:pt idx="13787">
                  <c:v>7.6400506250015994</c:v>
                </c:pt>
                <c:pt idx="13788">
                  <c:v>7.64047375</c:v>
                </c:pt>
                <c:pt idx="13789">
                  <c:v>7.6404418750015992</c:v>
                </c:pt>
                <c:pt idx="13790">
                  <c:v>7.6404043750015989</c:v>
                </c:pt>
                <c:pt idx="13791">
                  <c:v>7.6400699999999997</c:v>
                </c:pt>
                <c:pt idx="13792">
                  <c:v>7.64039</c:v>
                </c:pt>
                <c:pt idx="13793">
                  <c:v>7.6407749999999997</c:v>
                </c:pt>
                <c:pt idx="13794">
                  <c:v>7.6411193750015993</c:v>
                </c:pt>
                <c:pt idx="13795">
                  <c:v>7.6407825000000003</c:v>
                </c:pt>
                <c:pt idx="13796">
                  <c:v>7.6403224999999999</c:v>
                </c:pt>
                <c:pt idx="13797">
                  <c:v>7.639965625001599</c:v>
                </c:pt>
                <c:pt idx="13798">
                  <c:v>7.6395531250015987</c:v>
                </c:pt>
                <c:pt idx="13799">
                  <c:v>7.6390631250015986</c:v>
                </c:pt>
                <c:pt idx="13800">
                  <c:v>7.6384706250015988</c:v>
                </c:pt>
                <c:pt idx="13801">
                  <c:v>7.6379599999999996</c:v>
                </c:pt>
                <c:pt idx="13802">
                  <c:v>7.6374268750015988</c:v>
                </c:pt>
                <c:pt idx="13803">
                  <c:v>7.6369312499999999</c:v>
                </c:pt>
                <c:pt idx="13804">
                  <c:v>7.6366037499999999</c:v>
                </c:pt>
                <c:pt idx="13805">
                  <c:v>7.6366800000000001</c:v>
                </c:pt>
                <c:pt idx="13806">
                  <c:v>7.6370649999999998</c:v>
                </c:pt>
                <c:pt idx="13807">
                  <c:v>7.6374924999999996</c:v>
                </c:pt>
                <c:pt idx="13808">
                  <c:v>7.6378412500000001</c:v>
                </c:pt>
                <c:pt idx="13809">
                  <c:v>7.6382393750015991</c:v>
                </c:pt>
                <c:pt idx="13810">
                  <c:v>7.6386256250015991</c:v>
                </c:pt>
                <c:pt idx="13811">
                  <c:v>7.6389893750015991</c:v>
                </c:pt>
                <c:pt idx="13812">
                  <c:v>7.6393481250015993</c:v>
                </c:pt>
                <c:pt idx="13813">
                  <c:v>7.6397525000000002</c:v>
                </c:pt>
                <c:pt idx="13814">
                  <c:v>7.6399281250015987</c:v>
                </c:pt>
                <c:pt idx="13815">
                  <c:v>7.6403875000000001</c:v>
                </c:pt>
                <c:pt idx="13816">
                  <c:v>7.6407112499999998</c:v>
                </c:pt>
                <c:pt idx="13817">
                  <c:v>7.6411075000000004</c:v>
                </c:pt>
                <c:pt idx="13818">
                  <c:v>7.6414774999999997</c:v>
                </c:pt>
                <c:pt idx="13819">
                  <c:v>7.6418225</c:v>
                </c:pt>
                <c:pt idx="13820">
                  <c:v>7.6421518750015993</c:v>
                </c:pt>
                <c:pt idx="13821">
                  <c:v>7.6424906250015994</c:v>
                </c:pt>
                <c:pt idx="13822">
                  <c:v>7.6429375000000004</c:v>
                </c:pt>
                <c:pt idx="13823">
                  <c:v>7.6434049999999996</c:v>
                </c:pt>
                <c:pt idx="13824">
                  <c:v>7.643743125001599</c:v>
                </c:pt>
                <c:pt idx="13825">
                  <c:v>7.6441587499999999</c:v>
                </c:pt>
                <c:pt idx="13826">
                  <c:v>7.6445706250015988</c:v>
                </c:pt>
                <c:pt idx="13827">
                  <c:v>7.6448981250015988</c:v>
                </c:pt>
                <c:pt idx="13828">
                  <c:v>7.6452518750015992</c:v>
                </c:pt>
                <c:pt idx="13829">
                  <c:v>7.6449299999999996</c:v>
                </c:pt>
                <c:pt idx="13830">
                  <c:v>7.6445637499999997</c:v>
                </c:pt>
                <c:pt idx="13831">
                  <c:v>7.6439849999999998</c:v>
                </c:pt>
                <c:pt idx="13832">
                  <c:v>7.6436281250015989</c:v>
                </c:pt>
                <c:pt idx="13833">
                  <c:v>7.6432406250015994</c:v>
                </c:pt>
                <c:pt idx="13834">
                  <c:v>7.6428574999999999</c:v>
                </c:pt>
                <c:pt idx="13835">
                  <c:v>7.6424706250015992</c:v>
                </c:pt>
                <c:pt idx="13836">
                  <c:v>7.6421400000000004</c:v>
                </c:pt>
                <c:pt idx="13837">
                  <c:v>7.6416387500000003</c:v>
                </c:pt>
                <c:pt idx="13838">
                  <c:v>7.6412181250015987</c:v>
                </c:pt>
                <c:pt idx="13839">
                  <c:v>7.6409675000000004</c:v>
                </c:pt>
                <c:pt idx="13840">
                  <c:v>7.6413312500000004</c:v>
                </c:pt>
                <c:pt idx="13841">
                  <c:v>7.641750625001599</c:v>
                </c:pt>
                <c:pt idx="13842">
                  <c:v>7.6421293750015993</c:v>
                </c:pt>
                <c:pt idx="13843">
                  <c:v>7.6424874999999997</c:v>
                </c:pt>
                <c:pt idx="13844">
                  <c:v>7.6428718750015987</c:v>
                </c:pt>
                <c:pt idx="13845">
                  <c:v>7.6433175000000002</c:v>
                </c:pt>
                <c:pt idx="13846">
                  <c:v>7.6437256250015988</c:v>
                </c:pt>
                <c:pt idx="13847">
                  <c:v>7.644249375001599</c:v>
                </c:pt>
                <c:pt idx="13848">
                  <c:v>7.6448218750015986</c:v>
                </c:pt>
                <c:pt idx="13849">
                  <c:v>7.6453625000000001</c:v>
                </c:pt>
                <c:pt idx="13850">
                  <c:v>7.6459937499999997</c:v>
                </c:pt>
                <c:pt idx="13851">
                  <c:v>7.6465456250015986</c:v>
                </c:pt>
                <c:pt idx="13852">
                  <c:v>7.6470574999999998</c:v>
                </c:pt>
                <c:pt idx="13853">
                  <c:v>7.6474987499999996</c:v>
                </c:pt>
                <c:pt idx="13854">
                  <c:v>7.6479668750015986</c:v>
                </c:pt>
                <c:pt idx="13855">
                  <c:v>7.6482993750015993</c:v>
                </c:pt>
                <c:pt idx="13856">
                  <c:v>7.6487974999999997</c:v>
                </c:pt>
                <c:pt idx="13857">
                  <c:v>7.649163125001599</c:v>
                </c:pt>
                <c:pt idx="13858">
                  <c:v>7.6494949999999999</c:v>
                </c:pt>
                <c:pt idx="13859">
                  <c:v>7.649129375001599</c:v>
                </c:pt>
                <c:pt idx="13860">
                  <c:v>7.6487474999999998</c:v>
                </c:pt>
                <c:pt idx="13861">
                  <c:v>7.6483575000000004</c:v>
                </c:pt>
                <c:pt idx="13862">
                  <c:v>7.6479749999999997</c:v>
                </c:pt>
                <c:pt idx="13863">
                  <c:v>7.647626875001599</c:v>
                </c:pt>
                <c:pt idx="13864">
                  <c:v>7.6472218750015992</c:v>
                </c:pt>
                <c:pt idx="13865">
                  <c:v>7.6466631250015986</c:v>
                </c:pt>
                <c:pt idx="13866">
                  <c:v>7.6462643750015991</c:v>
                </c:pt>
                <c:pt idx="13867">
                  <c:v>7.6458824999999999</c:v>
                </c:pt>
                <c:pt idx="13868">
                  <c:v>7.6454718750015989</c:v>
                </c:pt>
                <c:pt idx="13869">
                  <c:v>7.6450800000000001</c:v>
                </c:pt>
                <c:pt idx="13870">
                  <c:v>7.6455581250015987</c:v>
                </c:pt>
                <c:pt idx="13871">
                  <c:v>7.6459831250015986</c:v>
                </c:pt>
                <c:pt idx="13872">
                  <c:v>7.6463993750015993</c:v>
                </c:pt>
                <c:pt idx="13873">
                  <c:v>7.6467700000000001</c:v>
                </c:pt>
                <c:pt idx="13874">
                  <c:v>7.6471349999999996</c:v>
                </c:pt>
                <c:pt idx="13875">
                  <c:v>7.64764</c:v>
                </c:pt>
                <c:pt idx="13876">
                  <c:v>7.6480456250015987</c:v>
                </c:pt>
                <c:pt idx="13877">
                  <c:v>7.64842625</c:v>
                </c:pt>
                <c:pt idx="13878">
                  <c:v>7.6488131250015989</c:v>
                </c:pt>
                <c:pt idx="13879">
                  <c:v>7.6492550000000001</c:v>
                </c:pt>
                <c:pt idx="13880">
                  <c:v>7.6496031250015992</c:v>
                </c:pt>
                <c:pt idx="13881">
                  <c:v>7.649985625001599</c:v>
                </c:pt>
                <c:pt idx="13882">
                  <c:v>7.6504975000000002</c:v>
                </c:pt>
                <c:pt idx="13883">
                  <c:v>7.6508768750015994</c:v>
                </c:pt>
                <c:pt idx="13884">
                  <c:v>7.6512843750015991</c:v>
                </c:pt>
                <c:pt idx="13885">
                  <c:v>7.6512106250015988</c:v>
                </c:pt>
                <c:pt idx="13886">
                  <c:v>7.6513068750015991</c:v>
                </c:pt>
                <c:pt idx="13887">
                  <c:v>7.6509643750015988</c:v>
                </c:pt>
                <c:pt idx="13888">
                  <c:v>7.6506343750015988</c:v>
                </c:pt>
                <c:pt idx="13889">
                  <c:v>7.6501606250015994</c:v>
                </c:pt>
                <c:pt idx="13890">
                  <c:v>7.6495850000000001</c:v>
                </c:pt>
                <c:pt idx="13891">
                  <c:v>7.6489831250015987</c:v>
                </c:pt>
                <c:pt idx="13892">
                  <c:v>7.6485112500000003</c:v>
                </c:pt>
                <c:pt idx="13893">
                  <c:v>7.6480481250015986</c:v>
                </c:pt>
                <c:pt idx="13894">
                  <c:v>7.6475837499999999</c:v>
                </c:pt>
                <c:pt idx="13895">
                  <c:v>7.6472256250015986</c:v>
                </c:pt>
                <c:pt idx="13896">
                  <c:v>7.6474700000000002</c:v>
                </c:pt>
                <c:pt idx="13897">
                  <c:v>7.6479381250015992</c:v>
                </c:pt>
                <c:pt idx="13898">
                  <c:v>7.6483168750015986</c:v>
                </c:pt>
                <c:pt idx="13899">
                  <c:v>7.6487449999999999</c:v>
                </c:pt>
                <c:pt idx="13900">
                  <c:v>7.649174375001599</c:v>
                </c:pt>
                <c:pt idx="13901">
                  <c:v>7.6496487499999999</c:v>
                </c:pt>
                <c:pt idx="13902">
                  <c:v>7.6499887500000003</c:v>
                </c:pt>
                <c:pt idx="13903">
                  <c:v>7.6502125000000003</c:v>
                </c:pt>
                <c:pt idx="13904">
                  <c:v>7.6505643750015988</c:v>
                </c:pt>
                <c:pt idx="13905">
                  <c:v>7.650900625001599</c:v>
                </c:pt>
                <c:pt idx="13906">
                  <c:v>7.6504768750015986</c:v>
                </c:pt>
                <c:pt idx="13907">
                  <c:v>7.6500250000000003</c:v>
                </c:pt>
                <c:pt idx="13908">
                  <c:v>7.6496543750015986</c:v>
                </c:pt>
                <c:pt idx="13909">
                  <c:v>7.6493149999999996</c:v>
                </c:pt>
                <c:pt idx="13910">
                  <c:v>7.6489775</c:v>
                </c:pt>
                <c:pt idx="13911">
                  <c:v>7.6485256250015992</c:v>
                </c:pt>
                <c:pt idx="13912">
                  <c:v>7.6481487499999998</c:v>
                </c:pt>
                <c:pt idx="13913">
                  <c:v>7.6477118750015993</c:v>
                </c:pt>
                <c:pt idx="13914">
                  <c:v>7.6472931250015987</c:v>
                </c:pt>
                <c:pt idx="13915">
                  <c:v>7.6476818750015987</c:v>
                </c:pt>
                <c:pt idx="13916">
                  <c:v>7.6480031250015994</c:v>
                </c:pt>
                <c:pt idx="13917">
                  <c:v>7.6483662499999996</c:v>
                </c:pt>
                <c:pt idx="13918">
                  <c:v>7.6486993750015992</c:v>
                </c:pt>
                <c:pt idx="13919">
                  <c:v>7.6490581250015994</c:v>
                </c:pt>
                <c:pt idx="13920">
                  <c:v>7.6495125000000002</c:v>
                </c:pt>
                <c:pt idx="13921">
                  <c:v>7.6498993750015991</c:v>
                </c:pt>
                <c:pt idx="13922">
                  <c:v>7.6502356250015993</c:v>
                </c:pt>
                <c:pt idx="13923">
                  <c:v>7.65056125</c:v>
                </c:pt>
                <c:pt idx="13924">
                  <c:v>7.6509993750015992</c:v>
                </c:pt>
                <c:pt idx="13925">
                  <c:v>7.6514468750015991</c:v>
                </c:pt>
                <c:pt idx="13926">
                  <c:v>7.6518087499999998</c:v>
                </c:pt>
                <c:pt idx="13927">
                  <c:v>7.6521943750015993</c:v>
                </c:pt>
                <c:pt idx="13928">
                  <c:v>7.6525981250015986</c:v>
                </c:pt>
                <c:pt idx="13929">
                  <c:v>7.6529343750015988</c:v>
                </c:pt>
                <c:pt idx="13930">
                  <c:v>7.6531356250015987</c:v>
                </c:pt>
                <c:pt idx="13931">
                  <c:v>7.6527618750015991</c:v>
                </c:pt>
                <c:pt idx="13932">
                  <c:v>7.6523937499999999</c:v>
                </c:pt>
                <c:pt idx="13933">
                  <c:v>7.6518662500000003</c:v>
                </c:pt>
                <c:pt idx="13934">
                  <c:v>7.65147625</c:v>
                </c:pt>
                <c:pt idx="13935">
                  <c:v>7.651029375001599</c:v>
                </c:pt>
                <c:pt idx="13936">
                  <c:v>7.6506718750015992</c:v>
                </c:pt>
                <c:pt idx="13937">
                  <c:v>7.6502299999999996</c:v>
                </c:pt>
                <c:pt idx="13938">
                  <c:v>7.6468449999999999</c:v>
                </c:pt>
                <c:pt idx="13939">
                  <c:v>7.6360837500000001</c:v>
                </c:pt>
                <c:pt idx="13940">
                  <c:v>7.6239049999999997</c:v>
                </c:pt>
                <c:pt idx="13941">
                  <c:v>7.6108962499999997</c:v>
                </c:pt>
                <c:pt idx="13942">
                  <c:v>7.5971599999999997</c:v>
                </c:pt>
                <c:pt idx="13943">
                  <c:v>7.5829056250015991</c:v>
                </c:pt>
                <c:pt idx="13944">
                  <c:v>7.5682693750015986</c:v>
                </c:pt>
                <c:pt idx="13945">
                  <c:v>7.5532256250015992</c:v>
                </c:pt>
                <c:pt idx="13946">
                  <c:v>7.5380425000000004</c:v>
                </c:pt>
                <c:pt idx="13947">
                  <c:v>7.5226875</c:v>
                </c:pt>
                <c:pt idx="13948">
                  <c:v>7.5100437500000004</c:v>
                </c:pt>
                <c:pt idx="13949">
                  <c:v>7.5046512500000002</c:v>
                </c:pt>
                <c:pt idx="13950">
                  <c:v>7.5005943750015991</c:v>
                </c:pt>
                <c:pt idx="13951">
                  <c:v>7.4972487499999998</c:v>
                </c:pt>
                <c:pt idx="13952">
                  <c:v>7.4944837499999997</c:v>
                </c:pt>
                <c:pt idx="13953">
                  <c:v>7.4921418750015993</c:v>
                </c:pt>
                <c:pt idx="13954">
                  <c:v>7.4901974999999998</c:v>
                </c:pt>
                <c:pt idx="13955">
                  <c:v>7.4885443750015988</c:v>
                </c:pt>
                <c:pt idx="13956">
                  <c:v>7.4871350000000003</c:v>
                </c:pt>
                <c:pt idx="13957">
                  <c:v>7.4859200000000001</c:v>
                </c:pt>
                <c:pt idx="13958">
                  <c:v>7.4849024999999996</c:v>
                </c:pt>
                <c:pt idx="13959">
                  <c:v>7.4839824999999998</c:v>
                </c:pt>
                <c:pt idx="13960">
                  <c:v>7.4831956250015992</c:v>
                </c:pt>
                <c:pt idx="13961">
                  <c:v>7.4824999999999999</c:v>
                </c:pt>
                <c:pt idx="13962">
                  <c:v>7.4818949999999997</c:v>
                </c:pt>
                <c:pt idx="13963">
                  <c:v>7.4813637499999999</c:v>
                </c:pt>
                <c:pt idx="13964">
                  <c:v>7.4808362500000003</c:v>
                </c:pt>
                <c:pt idx="13965">
                  <c:v>7.48037375</c:v>
                </c:pt>
                <c:pt idx="13966">
                  <c:v>7.4799550000000004</c:v>
                </c:pt>
                <c:pt idx="13967">
                  <c:v>7.4795449999999999</c:v>
                </c:pt>
                <c:pt idx="13968">
                  <c:v>7.4791593750015988</c:v>
                </c:pt>
                <c:pt idx="13969">
                  <c:v>7.4788050000000004</c:v>
                </c:pt>
                <c:pt idx="13970">
                  <c:v>7.4784212500000002</c:v>
                </c:pt>
                <c:pt idx="13971">
                  <c:v>7.478038125001599</c:v>
                </c:pt>
                <c:pt idx="13972">
                  <c:v>7.4777131250015989</c:v>
                </c:pt>
                <c:pt idx="13973">
                  <c:v>7.4771937499999996</c:v>
                </c:pt>
                <c:pt idx="13974">
                  <c:v>7.4767187499999999</c:v>
                </c:pt>
                <c:pt idx="13975">
                  <c:v>7.4762562499999996</c:v>
                </c:pt>
                <c:pt idx="13976">
                  <c:v>7.475835</c:v>
                </c:pt>
                <c:pt idx="13977">
                  <c:v>7.4754206250015987</c:v>
                </c:pt>
                <c:pt idx="13978">
                  <c:v>7.4748700000000001</c:v>
                </c:pt>
                <c:pt idx="13979">
                  <c:v>7.4743993750015987</c:v>
                </c:pt>
                <c:pt idx="13980">
                  <c:v>7.4739143750015993</c:v>
                </c:pt>
                <c:pt idx="13981">
                  <c:v>7.4733999999999998</c:v>
                </c:pt>
                <c:pt idx="13982">
                  <c:v>7.4730600000000003</c:v>
                </c:pt>
                <c:pt idx="13983">
                  <c:v>7.4726212500000004</c:v>
                </c:pt>
                <c:pt idx="13984">
                  <c:v>7.4722749999999998</c:v>
                </c:pt>
                <c:pt idx="13985">
                  <c:v>7.4718375000000004</c:v>
                </c:pt>
                <c:pt idx="13986">
                  <c:v>7.4714887499999998</c:v>
                </c:pt>
                <c:pt idx="13987">
                  <c:v>7.4710537500000003</c:v>
                </c:pt>
                <c:pt idx="13988">
                  <c:v>7.4706262499999996</c:v>
                </c:pt>
                <c:pt idx="13989">
                  <c:v>7.4701950000000004</c:v>
                </c:pt>
                <c:pt idx="13990">
                  <c:v>7.4696912500000003</c:v>
                </c:pt>
                <c:pt idx="13991">
                  <c:v>7.4693393750015993</c:v>
                </c:pt>
                <c:pt idx="13992">
                  <c:v>7.4689993750015988</c:v>
                </c:pt>
                <c:pt idx="13993">
                  <c:v>7.46862125</c:v>
                </c:pt>
                <c:pt idx="13994">
                  <c:v>7.4681418750015993</c:v>
                </c:pt>
                <c:pt idx="13995">
                  <c:v>7.4677112499999998</c:v>
                </c:pt>
                <c:pt idx="13996">
                  <c:v>7.4673456250015988</c:v>
                </c:pt>
                <c:pt idx="13997">
                  <c:v>7.4669318750015989</c:v>
                </c:pt>
                <c:pt idx="13998">
                  <c:v>7.4665812499999999</c:v>
                </c:pt>
                <c:pt idx="13999">
                  <c:v>7.4661287500000002</c:v>
                </c:pt>
                <c:pt idx="14000">
                  <c:v>7.4656975000000001</c:v>
                </c:pt>
                <c:pt idx="14001">
                  <c:v>7.4653668750015987</c:v>
                </c:pt>
                <c:pt idx="14002">
                  <c:v>7.4649806250015986</c:v>
                </c:pt>
                <c:pt idx="14003">
                  <c:v>7.4645168750015989</c:v>
                </c:pt>
                <c:pt idx="14004">
                  <c:v>7.4641306250015989</c:v>
                </c:pt>
                <c:pt idx="14005">
                  <c:v>7.4637831250015987</c:v>
                </c:pt>
                <c:pt idx="14006">
                  <c:v>7.46338875</c:v>
                </c:pt>
                <c:pt idx="14007">
                  <c:v>7.4630606250015994</c:v>
                </c:pt>
                <c:pt idx="14008">
                  <c:v>7.46270875</c:v>
                </c:pt>
                <c:pt idx="14009">
                  <c:v>7.462379375001599</c:v>
                </c:pt>
                <c:pt idx="14010">
                  <c:v>7.46200625</c:v>
                </c:pt>
                <c:pt idx="14011">
                  <c:v>7.4615718750015994</c:v>
                </c:pt>
                <c:pt idx="14012">
                  <c:v>7.4612081250015994</c:v>
                </c:pt>
                <c:pt idx="14013">
                  <c:v>7.4608506250015987</c:v>
                </c:pt>
                <c:pt idx="14014">
                  <c:v>7.4604531250015986</c:v>
                </c:pt>
                <c:pt idx="14015">
                  <c:v>7.4600168750015987</c:v>
                </c:pt>
                <c:pt idx="14016">
                  <c:v>7.4596662499999997</c:v>
                </c:pt>
                <c:pt idx="14017">
                  <c:v>7.4592812500000001</c:v>
                </c:pt>
                <c:pt idx="14018">
                  <c:v>7.4589568750015989</c:v>
                </c:pt>
                <c:pt idx="14019">
                  <c:v>7.4585743750015991</c:v>
                </c:pt>
                <c:pt idx="14020">
                  <c:v>7.4582174999999999</c:v>
                </c:pt>
                <c:pt idx="14021">
                  <c:v>7.4578850000000001</c:v>
                </c:pt>
                <c:pt idx="14022">
                  <c:v>7.4576174999999996</c:v>
                </c:pt>
                <c:pt idx="14023">
                  <c:v>7.4575337499999996</c:v>
                </c:pt>
                <c:pt idx="14024">
                  <c:v>7.4578793750015988</c:v>
                </c:pt>
                <c:pt idx="14025">
                  <c:v>7.4582506250015994</c:v>
                </c:pt>
                <c:pt idx="14026">
                  <c:v>7.4586318750015987</c:v>
                </c:pt>
                <c:pt idx="14027">
                  <c:v>7.4589699999999999</c:v>
                </c:pt>
                <c:pt idx="14028">
                  <c:v>7.4594050000000003</c:v>
                </c:pt>
                <c:pt idx="14029">
                  <c:v>7.4598374999999999</c:v>
                </c:pt>
                <c:pt idx="14030">
                  <c:v>7.4602406250015987</c:v>
                </c:pt>
                <c:pt idx="14031">
                  <c:v>7.4605793750015987</c:v>
                </c:pt>
                <c:pt idx="14032">
                  <c:v>7.461005625001599</c:v>
                </c:pt>
                <c:pt idx="14033">
                  <c:v>7.4613681250015986</c:v>
                </c:pt>
                <c:pt idx="14034">
                  <c:v>7.4610331250015989</c:v>
                </c:pt>
                <c:pt idx="14035">
                  <c:v>7.4607068750015992</c:v>
                </c:pt>
                <c:pt idx="14036">
                  <c:v>7.4602325</c:v>
                </c:pt>
                <c:pt idx="14037">
                  <c:v>7.4597012500000002</c:v>
                </c:pt>
                <c:pt idx="14038">
                  <c:v>7.4593637499999996</c:v>
                </c:pt>
                <c:pt idx="14039">
                  <c:v>7.458976875001599</c:v>
                </c:pt>
                <c:pt idx="14040">
                  <c:v>7.4583531250015991</c:v>
                </c:pt>
                <c:pt idx="14041">
                  <c:v>7.4579912500000001</c:v>
                </c:pt>
                <c:pt idx="14042">
                  <c:v>7.4576231250015992</c:v>
                </c:pt>
                <c:pt idx="14043">
                  <c:v>7.4572824999999998</c:v>
                </c:pt>
                <c:pt idx="14044">
                  <c:v>7.4566931250015989</c:v>
                </c:pt>
                <c:pt idx="14045">
                  <c:v>7.45618625</c:v>
                </c:pt>
                <c:pt idx="14046">
                  <c:v>7.45585875</c:v>
                </c:pt>
                <c:pt idx="14047">
                  <c:v>7.4562331250015994</c:v>
                </c:pt>
                <c:pt idx="14048">
                  <c:v>7.4566743750015991</c:v>
                </c:pt>
                <c:pt idx="14049">
                  <c:v>7.4570443750015993</c:v>
                </c:pt>
                <c:pt idx="14050">
                  <c:v>7.4574100000000003</c:v>
                </c:pt>
                <c:pt idx="14051">
                  <c:v>7.4577368750015989</c:v>
                </c:pt>
                <c:pt idx="14052">
                  <c:v>7.4581287500000002</c:v>
                </c:pt>
                <c:pt idx="14053">
                  <c:v>7.458565625001599</c:v>
                </c:pt>
                <c:pt idx="14054">
                  <c:v>7.4589449999999999</c:v>
                </c:pt>
                <c:pt idx="14055">
                  <c:v>7.4593893750015994</c:v>
                </c:pt>
                <c:pt idx="14056">
                  <c:v>7.4598406250015987</c:v>
                </c:pt>
                <c:pt idx="14057">
                  <c:v>7.4603612500000001</c:v>
                </c:pt>
                <c:pt idx="14058">
                  <c:v>7.4608531250015986</c:v>
                </c:pt>
                <c:pt idx="14059">
                  <c:v>7.4613924999999997</c:v>
                </c:pt>
                <c:pt idx="14060">
                  <c:v>7.4618706250015991</c:v>
                </c:pt>
                <c:pt idx="14061">
                  <c:v>7.4624762499999999</c:v>
                </c:pt>
                <c:pt idx="14062">
                  <c:v>7.4630700000000001</c:v>
                </c:pt>
                <c:pt idx="14063">
                  <c:v>7.4637237499999998</c:v>
                </c:pt>
                <c:pt idx="14064">
                  <c:v>7.464290625001599</c:v>
                </c:pt>
                <c:pt idx="14065">
                  <c:v>7.4646406250015991</c:v>
                </c:pt>
                <c:pt idx="14066">
                  <c:v>7.4652162500000001</c:v>
                </c:pt>
                <c:pt idx="14067">
                  <c:v>7.4655543750015987</c:v>
                </c:pt>
                <c:pt idx="14068">
                  <c:v>7.4661162499999998</c:v>
                </c:pt>
                <c:pt idx="14069">
                  <c:v>7.4666212500000002</c:v>
                </c:pt>
                <c:pt idx="14070">
                  <c:v>7.4672556250015987</c:v>
                </c:pt>
                <c:pt idx="14071">
                  <c:v>7.4678224999999996</c:v>
                </c:pt>
                <c:pt idx="14072">
                  <c:v>7.4683275</c:v>
                </c:pt>
                <c:pt idx="14073">
                  <c:v>7.468854375001599</c:v>
                </c:pt>
                <c:pt idx="14074">
                  <c:v>7.4694218750015988</c:v>
                </c:pt>
                <c:pt idx="14075">
                  <c:v>7.4689387500000004</c:v>
                </c:pt>
                <c:pt idx="14076">
                  <c:v>7.4683624999999996</c:v>
                </c:pt>
                <c:pt idx="14077">
                  <c:v>7.4679200000000003</c:v>
                </c:pt>
                <c:pt idx="14078">
                  <c:v>7.4675518750015986</c:v>
                </c:pt>
                <c:pt idx="14079">
                  <c:v>7.4671675000000004</c:v>
                </c:pt>
                <c:pt idx="14080">
                  <c:v>7.4668275</c:v>
                </c:pt>
                <c:pt idx="14081">
                  <c:v>7.4671487499999998</c:v>
                </c:pt>
                <c:pt idx="14082">
                  <c:v>7.4675149999999997</c:v>
                </c:pt>
                <c:pt idx="14083">
                  <c:v>7.4678525000000002</c:v>
                </c:pt>
                <c:pt idx="14084">
                  <c:v>7.4682387500000003</c:v>
                </c:pt>
                <c:pt idx="14085">
                  <c:v>7.4685949999999997</c:v>
                </c:pt>
                <c:pt idx="14086">
                  <c:v>7.4689637500000003</c:v>
                </c:pt>
                <c:pt idx="14087">
                  <c:v>7.4693474999999996</c:v>
                </c:pt>
                <c:pt idx="14088">
                  <c:v>7.4696937500000002</c:v>
                </c:pt>
                <c:pt idx="14089">
                  <c:v>7.4700606250015991</c:v>
                </c:pt>
                <c:pt idx="14090">
                  <c:v>7.4704862500000004</c:v>
                </c:pt>
                <c:pt idx="14091">
                  <c:v>7.4708743750015989</c:v>
                </c:pt>
                <c:pt idx="14092">
                  <c:v>7.4713874999999996</c:v>
                </c:pt>
                <c:pt idx="14093">
                  <c:v>7.4718925</c:v>
                </c:pt>
                <c:pt idx="14094">
                  <c:v>7.4724149999999998</c:v>
                </c:pt>
                <c:pt idx="14095">
                  <c:v>7.4729556250015987</c:v>
                </c:pt>
                <c:pt idx="14096">
                  <c:v>7.473465</c:v>
                </c:pt>
                <c:pt idx="14097">
                  <c:v>7.4738262500000001</c:v>
                </c:pt>
                <c:pt idx="14098">
                  <c:v>7.4741943750015993</c:v>
                </c:pt>
                <c:pt idx="14099">
                  <c:v>7.4746312499999998</c:v>
                </c:pt>
                <c:pt idx="14100">
                  <c:v>7.475013125001599</c:v>
                </c:pt>
                <c:pt idx="14101">
                  <c:v>7.4754337499999997</c:v>
                </c:pt>
                <c:pt idx="14102">
                  <c:v>7.4758593750015994</c:v>
                </c:pt>
                <c:pt idx="14103">
                  <c:v>7.4762137500000003</c:v>
                </c:pt>
                <c:pt idx="14104">
                  <c:v>7.4766374999999998</c:v>
                </c:pt>
                <c:pt idx="14105">
                  <c:v>7.47699625</c:v>
                </c:pt>
                <c:pt idx="14106">
                  <c:v>7.477195625001599</c:v>
                </c:pt>
                <c:pt idx="14107">
                  <c:v>7.4775218750015986</c:v>
                </c:pt>
                <c:pt idx="14108">
                  <c:v>7.4778818750015992</c:v>
                </c:pt>
                <c:pt idx="14109">
                  <c:v>7.47828625</c:v>
                </c:pt>
                <c:pt idx="14110">
                  <c:v>7.4786281250015989</c:v>
                </c:pt>
                <c:pt idx="14111">
                  <c:v>7.4790456250015991</c:v>
                </c:pt>
                <c:pt idx="14112">
                  <c:v>7.4793918750015989</c:v>
                </c:pt>
                <c:pt idx="14113">
                  <c:v>7.4797856250015986</c:v>
                </c:pt>
                <c:pt idx="14114">
                  <c:v>7.48025875</c:v>
                </c:pt>
                <c:pt idx="14115">
                  <c:v>7.4806631250015991</c:v>
                </c:pt>
                <c:pt idx="14116">
                  <c:v>7.4810131250015992</c:v>
                </c:pt>
                <c:pt idx="14117">
                  <c:v>7.481429375001599</c:v>
                </c:pt>
                <c:pt idx="14118">
                  <c:v>7.4819081250015991</c:v>
                </c:pt>
                <c:pt idx="14119">
                  <c:v>7.4822843750015986</c:v>
                </c:pt>
                <c:pt idx="14120">
                  <c:v>7.4819668750015991</c:v>
                </c:pt>
                <c:pt idx="14121">
                  <c:v>7.4823131250015988</c:v>
                </c:pt>
                <c:pt idx="14122">
                  <c:v>7.4826887500000003</c:v>
                </c:pt>
                <c:pt idx="14123">
                  <c:v>7.483024375001599</c:v>
                </c:pt>
                <c:pt idx="14124">
                  <c:v>7.4834575000000001</c:v>
                </c:pt>
                <c:pt idx="14125">
                  <c:v>7.4839056250015989</c:v>
                </c:pt>
                <c:pt idx="14126">
                  <c:v>7.4844099999999996</c:v>
                </c:pt>
                <c:pt idx="14127">
                  <c:v>7.4848024999999998</c:v>
                </c:pt>
                <c:pt idx="14128">
                  <c:v>7.4852749999999997</c:v>
                </c:pt>
                <c:pt idx="14129">
                  <c:v>7.4857306250015991</c:v>
                </c:pt>
                <c:pt idx="14130">
                  <c:v>7.4862656250015993</c:v>
                </c:pt>
                <c:pt idx="14131">
                  <c:v>7.4867856250015992</c:v>
                </c:pt>
                <c:pt idx="14132">
                  <c:v>7.4871100000000004</c:v>
                </c:pt>
                <c:pt idx="14133">
                  <c:v>7.4875968750015991</c:v>
                </c:pt>
                <c:pt idx="14134">
                  <c:v>7.4880550000000001</c:v>
                </c:pt>
                <c:pt idx="14135">
                  <c:v>7.48848</c:v>
                </c:pt>
                <c:pt idx="14136">
                  <c:v>7.488936875001599</c:v>
                </c:pt>
                <c:pt idx="14137">
                  <c:v>7.4892862500000001</c:v>
                </c:pt>
                <c:pt idx="14138">
                  <c:v>7.4896675000000004</c:v>
                </c:pt>
                <c:pt idx="14139">
                  <c:v>7.490005</c:v>
                </c:pt>
                <c:pt idx="14140">
                  <c:v>7.4902550000000003</c:v>
                </c:pt>
                <c:pt idx="14141">
                  <c:v>7.490414375001599</c:v>
                </c:pt>
                <c:pt idx="14142">
                  <c:v>7.4908418750015988</c:v>
                </c:pt>
                <c:pt idx="14143">
                  <c:v>7.4912987500000003</c:v>
                </c:pt>
                <c:pt idx="14144">
                  <c:v>7.4917474999999998</c:v>
                </c:pt>
                <c:pt idx="14145">
                  <c:v>7.4921487500000001</c:v>
                </c:pt>
                <c:pt idx="14146">
                  <c:v>7.4925643750015993</c:v>
                </c:pt>
                <c:pt idx="14147">
                  <c:v>7.4930118750015993</c:v>
                </c:pt>
                <c:pt idx="14148">
                  <c:v>7.4935212499999997</c:v>
                </c:pt>
                <c:pt idx="14149">
                  <c:v>7.4940093750015988</c:v>
                </c:pt>
                <c:pt idx="14150">
                  <c:v>7.494519375001599</c:v>
                </c:pt>
                <c:pt idx="14151">
                  <c:v>7.4949118750015993</c:v>
                </c:pt>
                <c:pt idx="14152">
                  <c:v>7.4953287499999997</c:v>
                </c:pt>
                <c:pt idx="14153">
                  <c:v>7.4958099999999996</c:v>
                </c:pt>
                <c:pt idx="14154">
                  <c:v>7.4962099999999996</c:v>
                </c:pt>
                <c:pt idx="14155">
                  <c:v>7.4966212499999996</c:v>
                </c:pt>
                <c:pt idx="14156">
                  <c:v>7.4969374999999996</c:v>
                </c:pt>
                <c:pt idx="14157">
                  <c:v>7.497381875001599</c:v>
                </c:pt>
                <c:pt idx="14158">
                  <c:v>7.4977124999999996</c:v>
                </c:pt>
                <c:pt idx="14159">
                  <c:v>7.4980918750015988</c:v>
                </c:pt>
                <c:pt idx="14160">
                  <c:v>7.4984200000000003</c:v>
                </c:pt>
                <c:pt idx="14161">
                  <c:v>7.4988243750015986</c:v>
                </c:pt>
                <c:pt idx="14162">
                  <c:v>7.4992668750015987</c:v>
                </c:pt>
                <c:pt idx="14163">
                  <c:v>7.4996900000000002</c:v>
                </c:pt>
                <c:pt idx="14164">
                  <c:v>7.4996</c:v>
                </c:pt>
                <c:pt idx="14165">
                  <c:v>7.4992043750015993</c:v>
                </c:pt>
                <c:pt idx="14166">
                  <c:v>7.4988124999999997</c:v>
                </c:pt>
                <c:pt idx="14167">
                  <c:v>7.4984543750015993</c:v>
                </c:pt>
                <c:pt idx="14168">
                  <c:v>7.4981037500000003</c:v>
                </c:pt>
                <c:pt idx="14169">
                  <c:v>7.4977431250015991</c:v>
                </c:pt>
                <c:pt idx="14170">
                  <c:v>7.4973349999999996</c:v>
                </c:pt>
                <c:pt idx="14171">
                  <c:v>7.4969025</c:v>
                </c:pt>
                <c:pt idx="14172">
                  <c:v>7.4965225000000002</c:v>
                </c:pt>
                <c:pt idx="14173">
                  <c:v>7.496161875001599</c:v>
                </c:pt>
                <c:pt idx="14174">
                  <c:v>7.4955693750015993</c:v>
                </c:pt>
                <c:pt idx="14175">
                  <c:v>7.4951331250015993</c:v>
                </c:pt>
                <c:pt idx="14176">
                  <c:v>7.4947943750015993</c:v>
                </c:pt>
                <c:pt idx="14177">
                  <c:v>7.494438125001599</c:v>
                </c:pt>
                <c:pt idx="14178">
                  <c:v>7.4940806250015992</c:v>
                </c:pt>
                <c:pt idx="14179">
                  <c:v>7.4944556250015992</c:v>
                </c:pt>
                <c:pt idx="14180">
                  <c:v>7.4948112499999997</c:v>
                </c:pt>
                <c:pt idx="14181">
                  <c:v>7.4951774999999996</c:v>
                </c:pt>
                <c:pt idx="14182">
                  <c:v>7.4955037500000001</c:v>
                </c:pt>
                <c:pt idx="14183">
                  <c:v>7.4959418750015994</c:v>
                </c:pt>
                <c:pt idx="14184">
                  <c:v>7.4964006250015993</c:v>
                </c:pt>
                <c:pt idx="14185">
                  <c:v>7.4968118750015993</c:v>
                </c:pt>
                <c:pt idx="14186">
                  <c:v>7.4971843750015994</c:v>
                </c:pt>
                <c:pt idx="14187">
                  <c:v>7.4975887500000002</c:v>
                </c:pt>
                <c:pt idx="14188">
                  <c:v>7.4979137500000004</c:v>
                </c:pt>
                <c:pt idx="14189">
                  <c:v>7.4983256250015993</c:v>
                </c:pt>
                <c:pt idx="14190">
                  <c:v>7.4987550000000001</c:v>
                </c:pt>
                <c:pt idx="14191">
                  <c:v>7.4991387500000002</c:v>
                </c:pt>
                <c:pt idx="14192">
                  <c:v>7.4995450000000003</c:v>
                </c:pt>
                <c:pt idx="14193">
                  <c:v>7.5000762500000002</c:v>
                </c:pt>
                <c:pt idx="14194">
                  <c:v>7.5005631250015989</c:v>
                </c:pt>
                <c:pt idx="14195">
                  <c:v>7.5010556250015989</c:v>
                </c:pt>
                <c:pt idx="14196">
                  <c:v>7.5015743750015993</c:v>
                </c:pt>
                <c:pt idx="14197">
                  <c:v>7.5021562499999996</c:v>
                </c:pt>
                <c:pt idx="14198">
                  <c:v>7.5026793750015992</c:v>
                </c:pt>
                <c:pt idx="14199">
                  <c:v>7.5032624999999999</c:v>
                </c:pt>
                <c:pt idx="14200">
                  <c:v>7.5036899999999997</c:v>
                </c:pt>
                <c:pt idx="14201">
                  <c:v>7.5040962499999999</c:v>
                </c:pt>
                <c:pt idx="14202">
                  <c:v>7.5046212499999996</c:v>
                </c:pt>
                <c:pt idx="14203">
                  <c:v>7.5050850000000002</c:v>
                </c:pt>
                <c:pt idx="14204">
                  <c:v>7.5054100000000004</c:v>
                </c:pt>
                <c:pt idx="14205">
                  <c:v>7.5057906250015991</c:v>
                </c:pt>
                <c:pt idx="14206">
                  <c:v>7.5061749999999998</c:v>
                </c:pt>
                <c:pt idx="14207">
                  <c:v>7.5065274999999998</c:v>
                </c:pt>
                <c:pt idx="14208">
                  <c:v>7.5069662499999996</c:v>
                </c:pt>
                <c:pt idx="14209">
                  <c:v>7.5073062500000001</c:v>
                </c:pt>
                <c:pt idx="14210">
                  <c:v>7.5076981250015988</c:v>
                </c:pt>
                <c:pt idx="14211">
                  <c:v>7.5082231250015994</c:v>
                </c:pt>
                <c:pt idx="14212">
                  <c:v>7.5085881250015989</c:v>
                </c:pt>
                <c:pt idx="14213">
                  <c:v>7.5089312499999998</c:v>
                </c:pt>
                <c:pt idx="14214">
                  <c:v>7.5093862500000004</c:v>
                </c:pt>
                <c:pt idx="14215">
                  <c:v>7.5098631250015986</c:v>
                </c:pt>
                <c:pt idx="14216">
                  <c:v>7.5104181250015989</c:v>
                </c:pt>
                <c:pt idx="14217">
                  <c:v>7.5110043750015993</c:v>
                </c:pt>
                <c:pt idx="14218">
                  <c:v>7.511588125001599</c:v>
                </c:pt>
                <c:pt idx="14219">
                  <c:v>7.5121643750015989</c:v>
                </c:pt>
                <c:pt idx="14220">
                  <c:v>7.5125074999999999</c:v>
                </c:pt>
                <c:pt idx="14221">
                  <c:v>7.51309</c:v>
                </c:pt>
                <c:pt idx="14222">
                  <c:v>7.5135668750015991</c:v>
                </c:pt>
                <c:pt idx="14223">
                  <c:v>7.5141287500000002</c:v>
                </c:pt>
                <c:pt idx="14224">
                  <c:v>7.514696875001599</c:v>
                </c:pt>
                <c:pt idx="14225">
                  <c:v>7.5152475000000001</c:v>
                </c:pt>
                <c:pt idx="14226">
                  <c:v>7.5157087499999999</c:v>
                </c:pt>
                <c:pt idx="14227">
                  <c:v>7.5161899999999999</c:v>
                </c:pt>
                <c:pt idx="14228">
                  <c:v>7.5166706250015993</c:v>
                </c:pt>
                <c:pt idx="14229">
                  <c:v>7.5170587500000003</c:v>
                </c:pt>
                <c:pt idx="14230">
                  <c:v>7.5175237499999996</c:v>
                </c:pt>
                <c:pt idx="14231">
                  <c:v>7.51800625</c:v>
                </c:pt>
                <c:pt idx="14232">
                  <c:v>7.5184850000000001</c:v>
                </c:pt>
                <c:pt idx="14233">
                  <c:v>7.5189231250015993</c:v>
                </c:pt>
                <c:pt idx="14234">
                  <c:v>7.5194243750015994</c:v>
                </c:pt>
                <c:pt idx="14235">
                  <c:v>7.5199012500000002</c:v>
                </c:pt>
                <c:pt idx="14236">
                  <c:v>7.5203731250015986</c:v>
                </c:pt>
                <c:pt idx="14237">
                  <c:v>7.5207375000000001</c:v>
                </c:pt>
                <c:pt idx="14238">
                  <c:v>7.5211912500000002</c:v>
                </c:pt>
                <c:pt idx="14239">
                  <c:v>7.5215306250015992</c:v>
                </c:pt>
                <c:pt idx="14240">
                  <c:v>7.5218693750015992</c:v>
                </c:pt>
                <c:pt idx="14241">
                  <c:v>7.5214018750015992</c:v>
                </c:pt>
                <c:pt idx="14242">
                  <c:v>7.5207575000000002</c:v>
                </c:pt>
                <c:pt idx="14243">
                  <c:v>7.5203106250015992</c:v>
                </c:pt>
                <c:pt idx="14244">
                  <c:v>7.5197925000000003</c:v>
                </c:pt>
                <c:pt idx="14245">
                  <c:v>7.5192550000000002</c:v>
                </c:pt>
                <c:pt idx="14246">
                  <c:v>7.5186487499999997</c:v>
                </c:pt>
                <c:pt idx="14247">
                  <c:v>7.5180968750015991</c:v>
                </c:pt>
                <c:pt idx="14248">
                  <c:v>7.5174787500000004</c:v>
                </c:pt>
                <c:pt idx="14249">
                  <c:v>7.5168781250015986</c:v>
                </c:pt>
                <c:pt idx="14250">
                  <c:v>7.5164156250015992</c:v>
                </c:pt>
                <c:pt idx="14251">
                  <c:v>7.5160018750015993</c:v>
                </c:pt>
                <c:pt idx="14252">
                  <c:v>7.5156475</c:v>
                </c:pt>
                <c:pt idx="14253">
                  <c:v>7.5151525000000001</c:v>
                </c:pt>
                <c:pt idx="14254">
                  <c:v>7.51474625</c:v>
                </c:pt>
                <c:pt idx="14255">
                  <c:v>7.5141675000000001</c:v>
                </c:pt>
                <c:pt idx="14256">
                  <c:v>7.5135525000000003</c:v>
                </c:pt>
                <c:pt idx="14257">
                  <c:v>7.5132325</c:v>
                </c:pt>
                <c:pt idx="14258">
                  <c:v>7.5129081250015988</c:v>
                </c:pt>
                <c:pt idx="14259">
                  <c:v>7.5125712499999997</c:v>
                </c:pt>
                <c:pt idx="14260">
                  <c:v>7.5119100000000003</c:v>
                </c:pt>
                <c:pt idx="14261">
                  <c:v>7.511378125001599</c:v>
                </c:pt>
                <c:pt idx="14262">
                  <c:v>7.5109962499999998</c:v>
                </c:pt>
                <c:pt idx="14263">
                  <c:v>7.510625625001599</c:v>
                </c:pt>
                <c:pt idx="14264">
                  <c:v>7.5110287500000004</c:v>
                </c:pt>
                <c:pt idx="14265">
                  <c:v>7.5114668750015987</c:v>
                </c:pt>
                <c:pt idx="14266">
                  <c:v>7.5118024999999999</c:v>
                </c:pt>
                <c:pt idx="14267">
                  <c:v>7.5121781250015989</c:v>
                </c:pt>
                <c:pt idx="14268">
                  <c:v>7.5125493750015986</c:v>
                </c:pt>
                <c:pt idx="14269">
                  <c:v>7.513018125001599</c:v>
                </c:pt>
                <c:pt idx="14270">
                  <c:v>7.5133543750015992</c:v>
                </c:pt>
                <c:pt idx="14271">
                  <c:v>7.5137999999999998</c:v>
                </c:pt>
                <c:pt idx="14272">
                  <c:v>7.51422875</c:v>
                </c:pt>
                <c:pt idx="14273">
                  <c:v>7.5146625</c:v>
                </c:pt>
                <c:pt idx="14274">
                  <c:v>7.5151631250015987</c:v>
                </c:pt>
                <c:pt idx="14275">
                  <c:v>7.5155149999999997</c:v>
                </c:pt>
                <c:pt idx="14276">
                  <c:v>7.5158699999999996</c:v>
                </c:pt>
                <c:pt idx="14277">
                  <c:v>7.5162837500000004</c:v>
                </c:pt>
                <c:pt idx="14278">
                  <c:v>7.5166587500000004</c:v>
                </c:pt>
                <c:pt idx="14279">
                  <c:v>7.5171400000000004</c:v>
                </c:pt>
                <c:pt idx="14280">
                  <c:v>7.5175225000000001</c:v>
                </c:pt>
                <c:pt idx="14281">
                  <c:v>7.5179068750015992</c:v>
                </c:pt>
                <c:pt idx="14282">
                  <c:v>7.5182956250015991</c:v>
                </c:pt>
                <c:pt idx="14283">
                  <c:v>7.5188281250015994</c:v>
                </c:pt>
                <c:pt idx="14284">
                  <c:v>7.5192368750015994</c:v>
                </c:pt>
                <c:pt idx="14285">
                  <c:v>7.5196937500000001</c:v>
                </c:pt>
                <c:pt idx="14286">
                  <c:v>7.5201312500000004</c:v>
                </c:pt>
                <c:pt idx="14287">
                  <c:v>7.5206043750015992</c:v>
                </c:pt>
                <c:pt idx="14288">
                  <c:v>7.5210675</c:v>
                </c:pt>
                <c:pt idx="14289">
                  <c:v>7.5215406250015988</c:v>
                </c:pt>
                <c:pt idx="14290">
                  <c:v>7.5219968750015989</c:v>
                </c:pt>
                <c:pt idx="14291">
                  <c:v>7.5224481250015991</c:v>
                </c:pt>
                <c:pt idx="14292">
                  <c:v>7.5228718750015986</c:v>
                </c:pt>
                <c:pt idx="14293">
                  <c:v>7.523200625001599</c:v>
                </c:pt>
                <c:pt idx="14294">
                  <c:v>7.5235768750015986</c:v>
                </c:pt>
                <c:pt idx="14295">
                  <c:v>7.5239450000000003</c:v>
                </c:pt>
                <c:pt idx="14296">
                  <c:v>7.5243599999999997</c:v>
                </c:pt>
                <c:pt idx="14297">
                  <c:v>7.5248581250015993</c:v>
                </c:pt>
                <c:pt idx="14298">
                  <c:v>7.5252237500000003</c:v>
                </c:pt>
                <c:pt idx="14299">
                  <c:v>7.5256118750015988</c:v>
                </c:pt>
                <c:pt idx="14300">
                  <c:v>7.5260006250015987</c:v>
                </c:pt>
                <c:pt idx="14301">
                  <c:v>7.5255625000000004</c:v>
                </c:pt>
                <c:pt idx="14302">
                  <c:v>7.5249762499999999</c:v>
                </c:pt>
                <c:pt idx="14303">
                  <c:v>7.5246500000000003</c:v>
                </c:pt>
                <c:pt idx="14304">
                  <c:v>7.524221875001599</c:v>
                </c:pt>
                <c:pt idx="14305">
                  <c:v>7.5238137500000004</c:v>
                </c:pt>
                <c:pt idx="14306">
                  <c:v>7.5233831250015992</c:v>
                </c:pt>
                <c:pt idx="14307">
                  <c:v>7.5230424999999999</c:v>
                </c:pt>
                <c:pt idx="14308">
                  <c:v>7.5225175000000002</c:v>
                </c:pt>
                <c:pt idx="14309">
                  <c:v>7.5220462499999998</c:v>
                </c:pt>
                <c:pt idx="14310">
                  <c:v>7.5216443750015989</c:v>
                </c:pt>
                <c:pt idx="14311">
                  <c:v>7.5217287500000003</c:v>
                </c:pt>
                <c:pt idx="14312">
                  <c:v>7.5221150000000003</c:v>
                </c:pt>
                <c:pt idx="14313">
                  <c:v>7.5224725000000001</c:v>
                </c:pt>
                <c:pt idx="14314">
                  <c:v>7.5228006250015991</c:v>
                </c:pt>
                <c:pt idx="14315">
                  <c:v>7.5232574999999997</c:v>
                </c:pt>
                <c:pt idx="14316">
                  <c:v>7.523600625001599</c:v>
                </c:pt>
                <c:pt idx="14317">
                  <c:v>7.5240262500000004</c:v>
                </c:pt>
                <c:pt idx="14318">
                  <c:v>7.5244193750015986</c:v>
                </c:pt>
                <c:pt idx="14319">
                  <c:v>7.5248193750015986</c:v>
                </c:pt>
                <c:pt idx="14320">
                  <c:v>7.5252187499999996</c:v>
                </c:pt>
                <c:pt idx="14321">
                  <c:v>7.5256843750015987</c:v>
                </c:pt>
                <c:pt idx="14322">
                  <c:v>7.5260087499999999</c:v>
                </c:pt>
                <c:pt idx="14323">
                  <c:v>7.526474375001599</c:v>
                </c:pt>
                <c:pt idx="14324">
                  <c:v>7.5268462500000002</c:v>
                </c:pt>
                <c:pt idx="14325">
                  <c:v>7.5267712500000004</c:v>
                </c:pt>
                <c:pt idx="14326">
                  <c:v>7.5271175000000001</c:v>
                </c:pt>
                <c:pt idx="14327">
                  <c:v>7.5274681250015991</c:v>
                </c:pt>
                <c:pt idx="14328">
                  <c:v>7.5279243750015992</c:v>
                </c:pt>
                <c:pt idx="14329">
                  <c:v>7.5283068750015989</c:v>
                </c:pt>
                <c:pt idx="14330">
                  <c:v>7.5286274999999998</c:v>
                </c:pt>
                <c:pt idx="14331">
                  <c:v>7.5290118750015989</c:v>
                </c:pt>
                <c:pt idx="14332">
                  <c:v>7.5294074999999996</c:v>
                </c:pt>
                <c:pt idx="14333">
                  <c:v>7.5297425000000002</c:v>
                </c:pt>
                <c:pt idx="14334">
                  <c:v>7.5301181250015992</c:v>
                </c:pt>
                <c:pt idx="14335">
                  <c:v>7.5301712500000004</c:v>
                </c:pt>
                <c:pt idx="14336">
                  <c:v>7.5306024999999996</c:v>
                </c:pt>
                <c:pt idx="14337">
                  <c:v>7.5310787499999998</c:v>
                </c:pt>
                <c:pt idx="14338">
                  <c:v>7.5315500000000002</c:v>
                </c:pt>
                <c:pt idx="14339">
                  <c:v>7.5318856250015989</c:v>
                </c:pt>
                <c:pt idx="14340">
                  <c:v>7.5323381250015986</c:v>
                </c:pt>
                <c:pt idx="14341">
                  <c:v>7.5326768750015987</c:v>
                </c:pt>
                <c:pt idx="14342">
                  <c:v>7.5330750000000002</c:v>
                </c:pt>
                <c:pt idx="14343">
                  <c:v>7.5334981250015991</c:v>
                </c:pt>
                <c:pt idx="14344">
                  <c:v>7.5339662499999998</c:v>
                </c:pt>
                <c:pt idx="14345">
                  <c:v>7.5344531250015994</c:v>
                </c:pt>
                <c:pt idx="14346">
                  <c:v>7.5347937500000004</c:v>
                </c:pt>
                <c:pt idx="14347">
                  <c:v>7.5351224999999999</c:v>
                </c:pt>
                <c:pt idx="14348">
                  <c:v>7.5355606250015992</c:v>
                </c:pt>
                <c:pt idx="14349">
                  <c:v>7.5359749999999996</c:v>
                </c:pt>
                <c:pt idx="14350">
                  <c:v>7.536315625001599</c:v>
                </c:pt>
                <c:pt idx="14351">
                  <c:v>7.5366799999999996</c:v>
                </c:pt>
                <c:pt idx="14352">
                  <c:v>7.5370962500000003</c:v>
                </c:pt>
                <c:pt idx="14353">
                  <c:v>7.5375481250015994</c:v>
                </c:pt>
                <c:pt idx="14354">
                  <c:v>7.5379868750015993</c:v>
                </c:pt>
                <c:pt idx="14355">
                  <c:v>7.5383568750015986</c:v>
                </c:pt>
                <c:pt idx="14356">
                  <c:v>7.5387131250015988</c:v>
                </c:pt>
                <c:pt idx="14357">
                  <c:v>7.53834625</c:v>
                </c:pt>
                <c:pt idx="14358">
                  <c:v>7.5379343750015986</c:v>
                </c:pt>
                <c:pt idx="14359">
                  <c:v>7.5374468750015993</c:v>
                </c:pt>
                <c:pt idx="14360">
                  <c:v>7.53705625</c:v>
                </c:pt>
                <c:pt idx="14361">
                  <c:v>7.5367362499999997</c:v>
                </c:pt>
                <c:pt idx="14362">
                  <c:v>7.536396875001599</c:v>
                </c:pt>
                <c:pt idx="14363">
                  <c:v>7.5367699999999997</c:v>
                </c:pt>
                <c:pt idx="14364">
                  <c:v>7.5371275000000004</c:v>
                </c:pt>
                <c:pt idx="14365">
                  <c:v>7.5374581250015993</c:v>
                </c:pt>
                <c:pt idx="14366">
                  <c:v>7.53785375</c:v>
                </c:pt>
                <c:pt idx="14367">
                  <c:v>7.5382256250015987</c:v>
                </c:pt>
                <c:pt idx="14368">
                  <c:v>7.5383199999999997</c:v>
                </c:pt>
                <c:pt idx="14369">
                  <c:v>7.5387199999999996</c:v>
                </c:pt>
                <c:pt idx="14370">
                  <c:v>7.5390481250015986</c:v>
                </c:pt>
                <c:pt idx="14371">
                  <c:v>7.53949625</c:v>
                </c:pt>
                <c:pt idx="14372">
                  <c:v>7.5398443750015991</c:v>
                </c:pt>
                <c:pt idx="14373">
                  <c:v>7.54029375</c:v>
                </c:pt>
                <c:pt idx="14374">
                  <c:v>7.5406187500000001</c:v>
                </c:pt>
                <c:pt idx="14375">
                  <c:v>7.5409387499999996</c:v>
                </c:pt>
                <c:pt idx="14376">
                  <c:v>7.5412606250015992</c:v>
                </c:pt>
                <c:pt idx="14377">
                  <c:v>7.541595</c:v>
                </c:pt>
                <c:pt idx="14378">
                  <c:v>7.5420562499999999</c:v>
                </c:pt>
                <c:pt idx="14379">
                  <c:v>7.5423881250015992</c:v>
                </c:pt>
                <c:pt idx="14380">
                  <c:v>7.54284</c:v>
                </c:pt>
                <c:pt idx="14381">
                  <c:v>7.543330625001599</c:v>
                </c:pt>
                <c:pt idx="14382">
                  <c:v>7.5436987499999999</c:v>
                </c:pt>
                <c:pt idx="14383">
                  <c:v>7.5440318750015987</c:v>
                </c:pt>
                <c:pt idx="14384">
                  <c:v>7.5443868750015994</c:v>
                </c:pt>
                <c:pt idx="14385">
                  <c:v>7.5449106250015987</c:v>
                </c:pt>
                <c:pt idx="14386">
                  <c:v>7.5452399999999997</c:v>
                </c:pt>
                <c:pt idx="14387">
                  <c:v>7.5455712500000001</c:v>
                </c:pt>
                <c:pt idx="14388">
                  <c:v>7.5459212500000001</c:v>
                </c:pt>
                <c:pt idx="14389">
                  <c:v>7.5463312499999997</c:v>
                </c:pt>
                <c:pt idx="14390">
                  <c:v>7.5467356250015989</c:v>
                </c:pt>
                <c:pt idx="14391">
                  <c:v>7.5470556250015992</c:v>
                </c:pt>
                <c:pt idx="14392">
                  <c:v>7.5475862500000002</c:v>
                </c:pt>
                <c:pt idx="14393">
                  <c:v>7.5480256250015989</c:v>
                </c:pt>
                <c:pt idx="14394">
                  <c:v>7.5483843750015991</c:v>
                </c:pt>
                <c:pt idx="14395">
                  <c:v>7.5488306250015986</c:v>
                </c:pt>
                <c:pt idx="14396">
                  <c:v>7.5492637499999997</c:v>
                </c:pt>
                <c:pt idx="14397">
                  <c:v>7.5488618750015988</c:v>
                </c:pt>
                <c:pt idx="14398">
                  <c:v>7.5483181250015994</c:v>
                </c:pt>
                <c:pt idx="14399">
                  <c:v>7.5479518750015986</c:v>
                </c:pt>
                <c:pt idx="14400">
                  <c:v>7.5475981250015991</c:v>
                </c:pt>
                <c:pt idx="14401">
                  <c:v>7.5472556250015987</c:v>
                </c:pt>
                <c:pt idx="14402">
                  <c:v>7.5468875000000004</c:v>
                </c:pt>
                <c:pt idx="14403">
                  <c:v>7.5468099999999998</c:v>
                </c:pt>
                <c:pt idx="14404">
                  <c:v>7.5464537500000004</c:v>
                </c:pt>
                <c:pt idx="14405">
                  <c:v>7.5459375</c:v>
                </c:pt>
                <c:pt idx="14406">
                  <c:v>7.5453412499999999</c:v>
                </c:pt>
                <c:pt idx="14407">
                  <c:v>7.5449718750015986</c:v>
                </c:pt>
                <c:pt idx="14408">
                  <c:v>7.5445856250015986</c:v>
                </c:pt>
                <c:pt idx="14409">
                  <c:v>7.5440912500000001</c:v>
                </c:pt>
                <c:pt idx="14410">
                  <c:v>7.5436762499999999</c:v>
                </c:pt>
                <c:pt idx="14411">
                  <c:v>7.5432468750015991</c:v>
                </c:pt>
                <c:pt idx="14412">
                  <c:v>7.5429006250015993</c:v>
                </c:pt>
                <c:pt idx="14413">
                  <c:v>7.5425199999999997</c:v>
                </c:pt>
                <c:pt idx="14414">
                  <c:v>7.5419093750015991</c:v>
                </c:pt>
                <c:pt idx="14415">
                  <c:v>7.5415356250015986</c:v>
                </c:pt>
                <c:pt idx="14416">
                  <c:v>7.5414968750015987</c:v>
                </c:pt>
                <c:pt idx="14417">
                  <c:v>7.5418243750015987</c:v>
                </c:pt>
                <c:pt idx="14418">
                  <c:v>7.5421756250015992</c:v>
                </c:pt>
                <c:pt idx="14419">
                  <c:v>7.5425181250015987</c:v>
                </c:pt>
                <c:pt idx="14420">
                  <c:v>7.542955625001599</c:v>
                </c:pt>
                <c:pt idx="14421">
                  <c:v>7.5432868750015993</c:v>
                </c:pt>
                <c:pt idx="14422">
                  <c:v>7.5437424999999996</c:v>
                </c:pt>
                <c:pt idx="14423">
                  <c:v>7.5442018750015993</c:v>
                </c:pt>
                <c:pt idx="14424">
                  <c:v>7.54454125</c:v>
                </c:pt>
                <c:pt idx="14425">
                  <c:v>7.5449743750015994</c:v>
                </c:pt>
                <c:pt idx="14426">
                  <c:v>7.5453625000000004</c:v>
                </c:pt>
                <c:pt idx="14427">
                  <c:v>7.5457375000000004</c:v>
                </c:pt>
                <c:pt idx="14428">
                  <c:v>7.5462274999999996</c:v>
                </c:pt>
                <c:pt idx="14429">
                  <c:v>7.5466556250015993</c:v>
                </c:pt>
                <c:pt idx="14430">
                  <c:v>7.5470293750015989</c:v>
                </c:pt>
                <c:pt idx="14431">
                  <c:v>7.5474862500000004</c:v>
                </c:pt>
                <c:pt idx="14432">
                  <c:v>7.5479356250015988</c:v>
                </c:pt>
                <c:pt idx="14433">
                  <c:v>7.5483374999999997</c:v>
                </c:pt>
                <c:pt idx="14434">
                  <c:v>7.5488137499999999</c:v>
                </c:pt>
                <c:pt idx="14435">
                  <c:v>7.5492668750015994</c:v>
                </c:pt>
                <c:pt idx="14436">
                  <c:v>7.5496056250015986</c:v>
                </c:pt>
                <c:pt idx="14437">
                  <c:v>7.5499993750015992</c:v>
                </c:pt>
                <c:pt idx="14438">
                  <c:v>7.5503375000000004</c:v>
                </c:pt>
                <c:pt idx="14439">
                  <c:v>7.5507643750015987</c:v>
                </c:pt>
                <c:pt idx="14440">
                  <c:v>7.5511375000000003</c:v>
                </c:pt>
                <c:pt idx="14441">
                  <c:v>7.5515393750015987</c:v>
                </c:pt>
                <c:pt idx="14442">
                  <c:v>7.5519606250015991</c:v>
                </c:pt>
                <c:pt idx="14443">
                  <c:v>7.5523031250015986</c:v>
                </c:pt>
                <c:pt idx="14444">
                  <c:v>7.5526549999999997</c:v>
                </c:pt>
                <c:pt idx="14445">
                  <c:v>7.5530462500000004</c:v>
                </c:pt>
                <c:pt idx="14446">
                  <c:v>7.5534362499999999</c:v>
                </c:pt>
                <c:pt idx="14447">
                  <c:v>7.5538443750015993</c:v>
                </c:pt>
                <c:pt idx="14448">
                  <c:v>7.55420625</c:v>
                </c:pt>
                <c:pt idx="14449">
                  <c:v>7.554710625001599</c:v>
                </c:pt>
                <c:pt idx="14450">
                  <c:v>7.5550424999999999</c:v>
                </c:pt>
                <c:pt idx="14451">
                  <c:v>7.5555487499999998</c:v>
                </c:pt>
                <c:pt idx="14452">
                  <c:v>7.5559250000000002</c:v>
                </c:pt>
                <c:pt idx="14453">
                  <c:v>7.5555068750015986</c:v>
                </c:pt>
                <c:pt idx="14454">
                  <c:v>7.5551768750015986</c:v>
                </c:pt>
                <c:pt idx="14455">
                  <c:v>7.554850625001599</c:v>
                </c:pt>
                <c:pt idx="14456">
                  <c:v>7.5543825</c:v>
                </c:pt>
                <c:pt idx="14457">
                  <c:v>7.5538456250015988</c:v>
                </c:pt>
                <c:pt idx="14458">
                  <c:v>7.5533831250015986</c:v>
                </c:pt>
                <c:pt idx="14459">
                  <c:v>7.5529849999999996</c:v>
                </c:pt>
                <c:pt idx="14460">
                  <c:v>7.5526518750015992</c:v>
                </c:pt>
                <c:pt idx="14461">
                  <c:v>7.5523150000000001</c:v>
                </c:pt>
                <c:pt idx="14462">
                  <c:v>7.551825</c:v>
                </c:pt>
                <c:pt idx="14463">
                  <c:v>7.5513943750015988</c:v>
                </c:pt>
                <c:pt idx="14464">
                  <c:v>7.5508850000000001</c:v>
                </c:pt>
                <c:pt idx="14465">
                  <c:v>7.5503074999999997</c:v>
                </c:pt>
                <c:pt idx="14466">
                  <c:v>7.5499375000000004</c:v>
                </c:pt>
                <c:pt idx="14467">
                  <c:v>7.5495975</c:v>
                </c:pt>
                <c:pt idx="14468">
                  <c:v>7.5492693750015993</c:v>
                </c:pt>
                <c:pt idx="14469">
                  <c:v>7.5488468750015993</c:v>
                </c:pt>
                <c:pt idx="14470">
                  <c:v>7.5485249999999997</c:v>
                </c:pt>
                <c:pt idx="14471">
                  <c:v>7.5481587499999998</c:v>
                </c:pt>
                <c:pt idx="14472">
                  <c:v>7.5485100000000003</c:v>
                </c:pt>
                <c:pt idx="14473">
                  <c:v>7.5484006250015989</c:v>
                </c:pt>
                <c:pt idx="14474">
                  <c:v>7.5487299999999999</c:v>
                </c:pt>
                <c:pt idx="14475">
                  <c:v>7.5492012500000003</c:v>
                </c:pt>
                <c:pt idx="14476">
                  <c:v>7.5495400000000004</c:v>
                </c:pt>
                <c:pt idx="14477">
                  <c:v>7.5499443750015987</c:v>
                </c:pt>
                <c:pt idx="14478">
                  <c:v>7.5504418750015994</c:v>
                </c:pt>
                <c:pt idx="14479">
                  <c:v>7.5509012499999999</c:v>
                </c:pt>
                <c:pt idx="14480">
                  <c:v>7.5513693750015989</c:v>
                </c:pt>
                <c:pt idx="14481">
                  <c:v>7.5519018750015992</c:v>
                </c:pt>
                <c:pt idx="14482">
                  <c:v>7.552458125001599</c:v>
                </c:pt>
                <c:pt idx="14483">
                  <c:v>7.5529437499999998</c:v>
                </c:pt>
                <c:pt idx="14484">
                  <c:v>7.5533762500000003</c:v>
                </c:pt>
                <c:pt idx="14485">
                  <c:v>7.5538618750015987</c:v>
                </c:pt>
                <c:pt idx="14486">
                  <c:v>7.5542724999999997</c:v>
                </c:pt>
                <c:pt idx="14487">
                  <c:v>7.5546125000000002</c:v>
                </c:pt>
                <c:pt idx="14488">
                  <c:v>7.5550556250015992</c:v>
                </c:pt>
                <c:pt idx="14489">
                  <c:v>7.5555768750015986</c:v>
                </c:pt>
                <c:pt idx="14490">
                  <c:v>7.5560875000000003</c:v>
                </c:pt>
                <c:pt idx="14491">
                  <c:v>7.5565887500000004</c:v>
                </c:pt>
                <c:pt idx="14492">
                  <c:v>7.5570131250015988</c:v>
                </c:pt>
                <c:pt idx="14493">
                  <c:v>7.5573543750015988</c:v>
                </c:pt>
                <c:pt idx="14494">
                  <c:v>7.5578006250015992</c:v>
                </c:pt>
                <c:pt idx="14495">
                  <c:v>7.5582725000000002</c:v>
                </c:pt>
                <c:pt idx="14496">
                  <c:v>7.5586556250015988</c:v>
                </c:pt>
                <c:pt idx="14497">
                  <c:v>7.5591406250015991</c:v>
                </c:pt>
                <c:pt idx="14498">
                  <c:v>7.5595168750015986</c:v>
                </c:pt>
                <c:pt idx="14499">
                  <c:v>7.5599150000000002</c:v>
                </c:pt>
                <c:pt idx="14500">
                  <c:v>7.5603300000000004</c:v>
                </c:pt>
                <c:pt idx="14501">
                  <c:v>7.5607487500000001</c:v>
                </c:pt>
                <c:pt idx="14502">
                  <c:v>7.5611387499999996</c:v>
                </c:pt>
                <c:pt idx="14503">
                  <c:v>7.5614856250015992</c:v>
                </c:pt>
                <c:pt idx="14504">
                  <c:v>7.5610843750015988</c:v>
                </c:pt>
                <c:pt idx="14505">
                  <c:v>7.560763125001599</c:v>
                </c:pt>
                <c:pt idx="14506">
                  <c:v>7.5611662500000003</c:v>
                </c:pt>
                <c:pt idx="14507">
                  <c:v>7.5615093750015987</c:v>
                </c:pt>
                <c:pt idx="14508">
                  <c:v>7.5619162500000003</c:v>
                </c:pt>
                <c:pt idx="14509">
                  <c:v>7.5623699999999996</c:v>
                </c:pt>
                <c:pt idx="14510">
                  <c:v>7.56288625</c:v>
                </c:pt>
                <c:pt idx="14511">
                  <c:v>7.5634775000000003</c:v>
                </c:pt>
                <c:pt idx="14512">
                  <c:v>7.5639675000000004</c:v>
                </c:pt>
                <c:pt idx="14513">
                  <c:v>7.5644799999999996</c:v>
                </c:pt>
                <c:pt idx="14514">
                  <c:v>7.5649656250015989</c:v>
                </c:pt>
                <c:pt idx="14515">
                  <c:v>7.5654087499999996</c:v>
                </c:pt>
                <c:pt idx="14516">
                  <c:v>7.5657818750015986</c:v>
                </c:pt>
                <c:pt idx="14517">
                  <c:v>7.5661606250015989</c:v>
                </c:pt>
                <c:pt idx="14518">
                  <c:v>7.5665118750015994</c:v>
                </c:pt>
                <c:pt idx="14519">
                  <c:v>7.5668831250015991</c:v>
                </c:pt>
                <c:pt idx="14520">
                  <c:v>7.5672431250015988</c:v>
                </c:pt>
                <c:pt idx="14521">
                  <c:v>7.5676456250015987</c:v>
                </c:pt>
                <c:pt idx="14522">
                  <c:v>7.5680587499999996</c:v>
                </c:pt>
                <c:pt idx="14523">
                  <c:v>7.5684862500000003</c:v>
                </c:pt>
                <c:pt idx="14524">
                  <c:v>7.5683681250015988</c:v>
                </c:pt>
                <c:pt idx="14525">
                  <c:v>7.567976875001599</c:v>
                </c:pt>
                <c:pt idx="14526">
                  <c:v>7.567624375001599</c:v>
                </c:pt>
                <c:pt idx="14527">
                  <c:v>7.5672437500000003</c:v>
                </c:pt>
                <c:pt idx="14528">
                  <c:v>7.56691</c:v>
                </c:pt>
                <c:pt idx="14529">
                  <c:v>7.5664712500000002</c:v>
                </c:pt>
                <c:pt idx="14530">
                  <c:v>7.5659425000000002</c:v>
                </c:pt>
                <c:pt idx="14531">
                  <c:v>7.5655950000000001</c:v>
                </c:pt>
                <c:pt idx="14532">
                  <c:v>7.5652024999999998</c:v>
                </c:pt>
                <c:pt idx="14533">
                  <c:v>7.5647475000000002</c:v>
                </c:pt>
                <c:pt idx="14534">
                  <c:v>7.5644012500000004</c:v>
                </c:pt>
                <c:pt idx="14535">
                  <c:v>7.5639806250015988</c:v>
                </c:pt>
                <c:pt idx="14536">
                  <c:v>7.5635412500000001</c:v>
                </c:pt>
                <c:pt idx="14537">
                  <c:v>7.5631399999999998</c:v>
                </c:pt>
                <c:pt idx="14538">
                  <c:v>7.5627131250015989</c:v>
                </c:pt>
                <c:pt idx="14539">
                  <c:v>7.5623812499999996</c:v>
                </c:pt>
                <c:pt idx="14540">
                  <c:v>7.5620262499999997</c:v>
                </c:pt>
                <c:pt idx="14541">
                  <c:v>7.5615068750015988</c:v>
                </c:pt>
                <c:pt idx="14542">
                  <c:v>7.5617425000000003</c:v>
                </c:pt>
                <c:pt idx="14543">
                  <c:v>7.5621181250015992</c:v>
                </c:pt>
                <c:pt idx="14544">
                  <c:v>7.5620962499999997</c:v>
                </c:pt>
                <c:pt idx="14545">
                  <c:v>7.5624893750015989</c:v>
                </c:pt>
                <c:pt idx="14546">
                  <c:v>7.5628662499999999</c:v>
                </c:pt>
                <c:pt idx="14547">
                  <c:v>7.5632875000000004</c:v>
                </c:pt>
                <c:pt idx="14548">
                  <c:v>7.5637731250015987</c:v>
                </c:pt>
                <c:pt idx="14549">
                  <c:v>7.5641943750015992</c:v>
                </c:pt>
                <c:pt idx="14550">
                  <c:v>7.5646618750015993</c:v>
                </c:pt>
                <c:pt idx="14551">
                  <c:v>7.5651675000000003</c:v>
                </c:pt>
                <c:pt idx="14552">
                  <c:v>7.565618125001599</c:v>
                </c:pt>
                <c:pt idx="14553">
                  <c:v>7.5660718750015992</c:v>
                </c:pt>
                <c:pt idx="14554">
                  <c:v>7.5664775000000004</c:v>
                </c:pt>
                <c:pt idx="14555">
                  <c:v>7.5669237499999999</c:v>
                </c:pt>
                <c:pt idx="14556">
                  <c:v>7.5673393750015991</c:v>
                </c:pt>
                <c:pt idx="14557">
                  <c:v>7.5677518750015986</c:v>
                </c:pt>
                <c:pt idx="14558">
                  <c:v>7.5681337500000003</c:v>
                </c:pt>
                <c:pt idx="14559">
                  <c:v>7.5686612499999999</c:v>
                </c:pt>
                <c:pt idx="14560">
                  <c:v>7.5690549999999996</c:v>
                </c:pt>
                <c:pt idx="14561">
                  <c:v>7.5693893750015988</c:v>
                </c:pt>
                <c:pt idx="14562">
                  <c:v>7.569770625001599</c:v>
                </c:pt>
                <c:pt idx="14563">
                  <c:v>7.5701712499999996</c:v>
                </c:pt>
                <c:pt idx="14564">
                  <c:v>7.5705850000000003</c:v>
                </c:pt>
                <c:pt idx="14565">
                  <c:v>7.5705193750015987</c:v>
                </c:pt>
                <c:pt idx="14566">
                  <c:v>7.5701375000000004</c:v>
                </c:pt>
                <c:pt idx="14567">
                  <c:v>7.5697999999999999</c:v>
                </c:pt>
                <c:pt idx="14568">
                  <c:v>7.5701306250015987</c:v>
                </c:pt>
                <c:pt idx="14569">
                  <c:v>7.5705024999999999</c:v>
                </c:pt>
                <c:pt idx="14570">
                  <c:v>7.5708725000000001</c:v>
                </c:pt>
                <c:pt idx="14571">
                  <c:v>7.5712631250015994</c:v>
                </c:pt>
                <c:pt idx="14572">
                  <c:v>7.571695625001599</c:v>
                </c:pt>
                <c:pt idx="14573">
                  <c:v>7.5720225000000001</c:v>
                </c:pt>
                <c:pt idx="14574">
                  <c:v>7.5725093750015988</c:v>
                </c:pt>
                <c:pt idx="14575">
                  <c:v>7.5728900000000001</c:v>
                </c:pt>
                <c:pt idx="14576">
                  <c:v>7.5732718750015993</c:v>
                </c:pt>
                <c:pt idx="14577">
                  <c:v>7.5736406250015991</c:v>
                </c:pt>
                <c:pt idx="14578">
                  <c:v>7.5740749999999997</c:v>
                </c:pt>
                <c:pt idx="14579">
                  <c:v>7.5745193750015991</c:v>
                </c:pt>
                <c:pt idx="14580">
                  <c:v>7.5749256250015993</c:v>
                </c:pt>
                <c:pt idx="14581">
                  <c:v>7.5754318750015992</c:v>
                </c:pt>
                <c:pt idx="14582">
                  <c:v>7.5758787500000002</c:v>
                </c:pt>
                <c:pt idx="14583">
                  <c:v>7.5762999999999998</c:v>
                </c:pt>
                <c:pt idx="14584">
                  <c:v>7.5766768750015991</c:v>
                </c:pt>
                <c:pt idx="14585">
                  <c:v>7.5770268750015992</c:v>
                </c:pt>
                <c:pt idx="14586">
                  <c:v>7.5773837500000001</c:v>
                </c:pt>
                <c:pt idx="14587">
                  <c:v>7.5772725000000003</c:v>
                </c:pt>
                <c:pt idx="14588">
                  <c:v>7.5772318750015986</c:v>
                </c:pt>
                <c:pt idx="14589">
                  <c:v>7.5768512499999998</c:v>
                </c:pt>
                <c:pt idx="14590">
                  <c:v>7.5764268750015988</c:v>
                </c:pt>
                <c:pt idx="14591">
                  <c:v>7.5760206250015987</c:v>
                </c:pt>
                <c:pt idx="14592">
                  <c:v>7.5754512500000004</c:v>
                </c:pt>
                <c:pt idx="14593">
                  <c:v>7.57480625</c:v>
                </c:pt>
                <c:pt idx="14594">
                  <c:v>7.5744781250015993</c:v>
                </c:pt>
                <c:pt idx="14595">
                  <c:v>7.5739968750015993</c:v>
                </c:pt>
                <c:pt idx="14596">
                  <c:v>7.5735687499999997</c:v>
                </c:pt>
                <c:pt idx="14597">
                  <c:v>7.5730731250015992</c:v>
                </c:pt>
                <c:pt idx="14598">
                  <c:v>7.5726687500000001</c:v>
                </c:pt>
                <c:pt idx="14599">
                  <c:v>7.5721800000000004</c:v>
                </c:pt>
                <c:pt idx="14600">
                  <c:v>7.5717568750015989</c:v>
                </c:pt>
                <c:pt idx="14601">
                  <c:v>7.5713225</c:v>
                </c:pt>
                <c:pt idx="14602">
                  <c:v>7.5709506250015988</c:v>
                </c:pt>
                <c:pt idx="14603">
                  <c:v>7.5705581250015994</c:v>
                </c:pt>
                <c:pt idx="14604">
                  <c:v>7.5701912499999997</c:v>
                </c:pt>
                <c:pt idx="14605">
                  <c:v>7.5698024999999998</c:v>
                </c:pt>
                <c:pt idx="14606">
                  <c:v>7.5692368750015993</c:v>
                </c:pt>
                <c:pt idx="14607">
                  <c:v>7.5687887500000004</c:v>
                </c:pt>
                <c:pt idx="14608">
                  <c:v>7.5684381250015988</c:v>
                </c:pt>
                <c:pt idx="14609">
                  <c:v>7.5680193750015992</c:v>
                </c:pt>
                <c:pt idx="14610">
                  <c:v>7.5680137500000004</c:v>
                </c:pt>
                <c:pt idx="14611">
                  <c:v>7.5684487499999999</c:v>
                </c:pt>
                <c:pt idx="14612">
                  <c:v>7.5687893750015993</c:v>
                </c:pt>
                <c:pt idx="14613">
                  <c:v>7.5691325000000003</c:v>
                </c:pt>
                <c:pt idx="14614">
                  <c:v>7.5695093750015987</c:v>
                </c:pt>
                <c:pt idx="14615">
                  <c:v>7.5699350000000001</c:v>
                </c:pt>
                <c:pt idx="14616">
                  <c:v>7.5703131250015989</c:v>
                </c:pt>
                <c:pt idx="14617">
                  <c:v>7.5706531250015994</c:v>
                </c:pt>
                <c:pt idx="14618">
                  <c:v>7.5709837499999999</c:v>
                </c:pt>
                <c:pt idx="14619">
                  <c:v>7.5713737500000002</c:v>
                </c:pt>
                <c:pt idx="14620">
                  <c:v>7.5718006250015986</c:v>
                </c:pt>
                <c:pt idx="14621">
                  <c:v>7.5722531250015992</c:v>
                </c:pt>
                <c:pt idx="14622">
                  <c:v>7.5726412500000002</c:v>
                </c:pt>
                <c:pt idx="14623">
                  <c:v>7.5730637500000002</c:v>
                </c:pt>
                <c:pt idx="14624">
                  <c:v>7.5735150000000004</c:v>
                </c:pt>
                <c:pt idx="14625">
                  <c:v>7.5739493750015994</c:v>
                </c:pt>
                <c:pt idx="14626">
                  <c:v>7.5742799999999999</c:v>
                </c:pt>
                <c:pt idx="14627">
                  <c:v>7.5746256250015991</c:v>
                </c:pt>
                <c:pt idx="14628">
                  <c:v>7.5751474999999999</c:v>
                </c:pt>
                <c:pt idx="14629">
                  <c:v>7.5755324999999996</c:v>
                </c:pt>
                <c:pt idx="14630">
                  <c:v>7.5758756250015988</c:v>
                </c:pt>
                <c:pt idx="14631">
                  <c:v>7.5762375000000004</c:v>
                </c:pt>
                <c:pt idx="14632">
                  <c:v>7.5757624999999997</c:v>
                </c:pt>
                <c:pt idx="14633">
                  <c:v>7.5753706250015993</c:v>
                </c:pt>
                <c:pt idx="14634">
                  <c:v>7.5758106250015986</c:v>
                </c:pt>
                <c:pt idx="14635">
                  <c:v>7.5761799999999999</c:v>
                </c:pt>
                <c:pt idx="14636">
                  <c:v>7.5766206250015991</c:v>
                </c:pt>
                <c:pt idx="14637">
                  <c:v>7.5769487499999997</c:v>
                </c:pt>
                <c:pt idx="14638">
                  <c:v>7.57736125</c:v>
                </c:pt>
                <c:pt idx="14639">
                  <c:v>7.5777812500000001</c:v>
                </c:pt>
                <c:pt idx="14640">
                  <c:v>7.578111875001599</c:v>
                </c:pt>
                <c:pt idx="14641">
                  <c:v>7.5784349999999998</c:v>
                </c:pt>
                <c:pt idx="14642">
                  <c:v>7.5787687500000001</c:v>
                </c:pt>
                <c:pt idx="14643">
                  <c:v>7.5792025000000001</c:v>
                </c:pt>
                <c:pt idx="14644">
                  <c:v>7.5795231250015993</c:v>
                </c:pt>
                <c:pt idx="14645">
                  <c:v>7.5798912500000002</c:v>
                </c:pt>
                <c:pt idx="14646">
                  <c:v>7.5802362499999996</c:v>
                </c:pt>
                <c:pt idx="14647">
                  <c:v>7.5803343750015992</c:v>
                </c:pt>
                <c:pt idx="14648">
                  <c:v>7.5799275000000002</c:v>
                </c:pt>
                <c:pt idx="14649">
                  <c:v>7.5795349999999999</c:v>
                </c:pt>
                <c:pt idx="14650">
                  <c:v>7.5796187499999998</c:v>
                </c:pt>
                <c:pt idx="14651">
                  <c:v>7.5793437499999996</c:v>
                </c:pt>
                <c:pt idx="14652">
                  <c:v>7.5790075000000003</c:v>
                </c:pt>
                <c:pt idx="14653">
                  <c:v>7.5784506250015991</c:v>
                </c:pt>
                <c:pt idx="14654">
                  <c:v>7.5779537499999998</c:v>
                </c:pt>
                <c:pt idx="14655">
                  <c:v>7.5775424999999998</c:v>
                </c:pt>
                <c:pt idx="14656">
                  <c:v>7.577219375001599</c:v>
                </c:pt>
                <c:pt idx="14657">
                  <c:v>7.5775024999999996</c:v>
                </c:pt>
                <c:pt idx="14658">
                  <c:v>7.5778868750015986</c:v>
                </c:pt>
                <c:pt idx="14659">
                  <c:v>7.5782956250015987</c:v>
                </c:pt>
                <c:pt idx="14660">
                  <c:v>7.5787975000000003</c:v>
                </c:pt>
                <c:pt idx="14661">
                  <c:v>7.5791500000000003</c:v>
                </c:pt>
                <c:pt idx="14662">
                  <c:v>7.5788181250015993</c:v>
                </c:pt>
                <c:pt idx="14663">
                  <c:v>7.57843</c:v>
                </c:pt>
                <c:pt idx="14664">
                  <c:v>7.5780737499999997</c:v>
                </c:pt>
                <c:pt idx="14665">
                  <c:v>7.5776899999999996</c:v>
                </c:pt>
                <c:pt idx="14666">
                  <c:v>7.5771537499999999</c:v>
                </c:pt>
                <c:pt idx="14667">
                  <c:v>7.5768268750015988</c:v>
                </c:pt>
                <c:pt idx="14668">
                  <c:v>7.5764874999999998</c:v>
                </c:pt>
                <c:pt idx="14669">
                  <c:v>7.5760481250015994</c:v>
                </c:pt>
                <c:pt idx="14670">
                  <c:v>7.5756024999999996</c:v>
                </c:pt>
                <c:pt idx="14671">
                  <c:v>7.5750675000000003</c:v>
                </c:pt>
                <c:pt idx="14672">
                  <c:v>7.5746106250015988</c:v>
                </c:pt>
                <c:pt idx="14673">
                  <c:v>7.5742231250015992</c:v>
                </c:pt>
                <c:pt idx="14674">
                  <c:v>7.5737756250015993</c:v>
                </c:pt>
                <c:pt idx="14675">
                  <c:v>7.5733612499999996</c:v>
                </c:pt>
                <c:pt idx="14676">
                  <c:v>7.5728006250015989</c:v>
                </c:pt>
                <c:pt idx="14677">
                  <c:v>7.5724493750015993</c:v>
                </c:pt>
                <c:pt idx="14678">
                  <c:v>7.5728406250015992</c:v>
                </c:pt>
                <c:pt idx="14679">
                  <c:v>7.5731881250015993</c:v>
                </c:pt>
                <c:pt idx="14680">
                  <c:v>7.573536875001599</c:v>
                </c:pt>
                <c:pt idx="14681">
                  <c:v>7.5739912499999997</c:v>
                </c:pt>
                <c:pt idx="14682">
                  <c:v>7.5743475</c:v>
                </c:pt>
                <c:pt idx="14683">
                  <c:v>7.5747756250015987</c:v>
                </c:pt>
                <c:pt idx="14684">
                  <c:v>7.5751443750015994</c:v>
                </c:pt>
                <c:pt idx="14685">
                  <c:v>7.5755868750015987</c:v>
                </c:pt>
                <c:pt idx="14686">
                  <c:v>7.5759893750015994</c:v>
                </c:pt>
                <c:pt idx="14687">
                  <c:v>7.5764374999999999</c:v>
                </c:pt>
                <c:pt idx="14688">
                  <c:v>7.5768418750015991</c:v>
                </c:pt>
                <c:pt idx="14689">
                  <c:v>7.5772050000000002</c:v>
                </c:pt>
                <c:pt idx="14690">
                  <c:v>7.5775581250015991</c:v>
                </c:pt>
                <c:pt idx="14691">
                  <c:v>7.577913125001599</c:v>
                </c:pt>
                <c:pt idx="14692">
                  <c:v>7.5782531250015994</c:v>
                </c:pt>
                <c:pt idx="14693">
                  <c:v>7.5787125</c:v>
                </c:pt>
                <c:pt idx="14694">
                  <c:v>7.5790868750015994</c:v>
                </c:pt>
                <c:pt idx="14695">
                  <c:v>7.5794312499999998</c:v>
                </c:pt>
                <c:pt idx="14696">
                  <c:v>7.5798187500000003</c:v>
                </c:pt>
                <c:pt idx="14697">
                  <c:v>7.5802231250015986</c:v>
                </c:pt>
                <c:pt idx="14698">
                  <c:v>7.5806062499999998</c:v>
                </c:pt>
                <c:pt idx="14699">
                  <c:v>7.5810518750015987</c:v>
                </c:pt>
                <c:pt idx="14700">
                  <c:v>7.5813831250015991</c:v>
                </c:pt>
                <c:pt idx="14701">
                  <c:v>7.5818475000000003</c:v>
                </c:pt>
                <c:pt idx="14702">
                  <c:v>7.5823693750015986</c:v>
                </c:pt>
                <c:pt idx="14703">
                  <c:v>7.582838125001599</c:v>
                </c:pt>
                <c:pt idx="14704">
                  <c:v>7.5832474999999997</c:v>
                </c:pt>
                <c:pt idx="14705">
                  <c:v>7.5836768750015988</c:v>
                </c:pt>
                <c:pt idx="14706">
                  <c:v>7.5840481250015994</c:v>
                </c:pt>
                <c:pt idx="14707">
                  <c:v>7.5844862500000003</c:v>
                </c:pt>
                <c:pt idx="14708">
                  <c:v>7.5849875000000004</c:v>
                </c:pt>
                <c:pt idx="14709">
                  <c:v>7.5853099999999998</c:v>
                </c:pt>
                <c:pt idx="14710">
                  <c:v>7.5854593750015988</c:v>
                </c:pt>
                <c:pt idx="14711">
                  <c:v>7.5851125000000001</c:v>
                </c:pt>
                <c:pt idx="14712">
                  <c:v>7.5847256250015986</c:v>
                </c:pt>
                <c:pt idx="14713">
                  <c:v>7.5842237499999996</c:v>
                </c:pt>
                <c:pt idx="14714">
                  <c:v>7.5836431250015988</c:v>
                </c:pt>
                <c:pt idx="14715">
                  <c:v>7.5831150000000003</c:v>
                </c:pt>
                <c:pt idx="14716">
                  <c:v>7.5827287500000002</c:v>
                </c:pt>
                <c:pt idx="14717">
                  <c:v>7.5823299999999998</c:v>
                </c:pt>
                <c:pt idx="14718">
                  <c:v>7.5826837500000002</c:v>
                </c:pt>
                <c:pt idx="14719">
                  <c:v>7.5826112500000002</c:v>
                </c:pt>
                <c:pt idx="14720">
                  <c:v>7.5822543750015994</c:v>
                </c:pt>
                <c:pt idx="14721">
                  <c:v>7.5818331250015989</c:v>
                </c:pt>
                <c:pt idx="14722">
                  <c:v>7.5814256250015992</c:v>
                </c:pt>
                <c:pt idx="14723">
                  <c:v>7.5810256250015993</c:v>
                </c:pt>
                <c:pt idx="14724">
                  <c:v>7.5806018750015989</c:v>
                </c:pt>
                <c:pt idx="14725">
                  <c:v>7.580059375001599</c:v>
                </c:pt>
                <c:pt idx="14726">
                  <c:v>7.5796587500000001</c:v>
                </c:pt>
                <c:pt idx="14727">
                  <c:v>7.5793062500000001</c:v>
                </c:pt>
                <c:pt idx="14728">
                  <c:v>7.5789193750015986</c:v>
                </c:pt>
                <c:pt idx="14729">
                  <c:v>7.5785724999999999</c:v>
                </c:pt>
                <c:pt idx="14730">
                  <c:v>7.578990625001599</c:v>
                </c:pt>
                <c:pt idx="14731">
                  <c:v>7.5793256250015988</c:v>
                </c:pt>
                <c:pt idx="14732">
                  <c:v>7.5797412499999997</c:v>
                </c:pt>
                <c:pt idx="14733">
                  <c:v>7.5800643750015988</c:v>
                </c:pt>
                <c:pt idx="14734">
                  <c:v>7.5804625000000003</c:v>
                </c:pt>
                <c:pt idx="14735">
                  <c:v>7.58094</c:v>
                </c:pt>
                <c:pt idx="14736">
                  <c:v>7.5812943750015993</c:v>
                </c:pt>
                <c:pt idx="14737">
                  <c:v>7.5817331250015991</c:v>
                </c:pt>
                <c:pt idx="14738">
                  <c:v>7.5822356250015988</c:v>
                </c:pt>
                <c:pt idx="14739">
                  <c:v>7.5826425000000004</c:v>
                </c:pt>
                <c:pt idx="14740">
                  <c:v>7.5830074999999999</c:v>
                </c:pt>
                <c:pt idx="14741">
                  <c:v>7.5834168750015989</c:v>
                </c:pt>
                <c:pt idx="14742">
                  <c:v>7.5837906250015994</c:v>
                </c:pt>
                <c:pt idx="14743">
                  <c:v>7.5841937499999998</c:v>
                </c:pt>
                <c:pt idx="14744">
                  <c:v>7.5846087500000001</c:v>
                </c:pt>
                <c:pt idx="14745">
                  <c:v>7.5850718750015993</c:v>
                </c:pt>
                <c:pt idx="14746">
                  <c:v>7.585465625001599</c:v>
                </c:pt>
                <c:pt idx="14747">
                  <c:v>7.5858962500000002</c:v>
                </c:pt>
                <c:pt idx="14748">
                  <c:v>7.5862193750015994</c:v>
                </c:pt>
                <c:pt idx="14749">
                  <c:v>7.5865443750015986</c:v>
                </c:pt>
                <c:pt idx="14750">
                  <c:v>7.5869287500000002</c:v>
                </c:pt>
                <c:pt idx="14751">
                  <c:v>7.5865318750015991</c:v>
                </c:pt>
                <c:pt idx="14752">
                  <c:v>7.5859043750015989</c:v>
                </c:pt>
                <c:pt idx="14753">
                  <c:v>7.5852262499999998</c:v>
                </c:pt>
                <c:pt idx="14754">
                  <c:v>7.5847181250015989</c:v>
                </c:pt>
                <c:pt idx="14755">
                  <c:v>7.5843237500000003</c:v>
                </c:pt>
                <c:pt idx="14756">
                  <c:v>7.5839912500000004</c:v>
                </c:pt>
                <c:pt idx="14757">
                  <c:v>7.584318125001599</c:v>
                </c:pt>
                <c:pt idx="14758">
                  <c:v>7.584695</c:v>
                </c:pt>
                <c:pt idx="14759">
                  <c:v>7.5850412499999997</c:v>
                </c:pt>
                <c:pt idx="14760">
                  <c:v>7.5855031250015994</c:v>
                </c:pt>
                <c:pt idx="14761">
                  <c:v>7.5858350000000003</c:v>
                </c:pt>
                <c:pt idx="14762">
                  <c:v>7.5861981250015988</c:v>
                </c:pt>
                <c:pt idx="14763">
                  <c:v>7.58665375</c:v>
                </c:pt>
                <c:pt idx="14764">
                  <c:v>7.5871062499999997</c:v>
                </c:pt>
                <c:pt idx="14765">
                  <c:v>7.5874350000000002</c:v>
                </c:pt>
                <c:pt idx="14766">
                  <c:v>7.5870474999999997</c:v>
                </c:pt>
                <c:pt idx="14767">
                  <c:v>7.58672375</c:v>
                </c:pt>
                <c:pt idx="14768">
                  <c:v>7.5863849999999999</c:v>
                </c:pt>
                <c:pt idx="14769">
                  <c:v>7.5864362500000002</c:v>
                </c:pt>
                <c:pt idx="14770">
                  <c:v>7.5869156250015992</c:v>
                </c:pt>
                <c:pt idx="14771">
                  <c:v>7.58742625</c:v>
                </c:pt>
                <c:pt idx="14772">
                  <c:v>7.5879143750015992</c:v>
                </c:pt>
                <c:pt idx="14773">
                  <c:v>7.5883162500000001</c:v>
                </c:pt>
                <c:pt idx="14774">
                  <c:v>7.5887124999999997</c:v>
                </c:pt>
                <c:pt idx="14775">
                  <c:v>7.5892306250015986</c:v>
                </c:pt>
                <c:pt idx="14776">
                  <c:v>7.58960875</c:v>
                </c:pt>
                <c:pt idx="14777">
                  <c:v>7.5900125000000003</c:v>
                </c:pt>
                <c:pt idx="14778">
                  <c:v>7.5904400000000001</c:v>
                </c:pt>
                <c:pt idx="14779">
                  <c:v>7.5908800000000003</c:v>
                </c:pt>
                <c:pt idx="14780">
                  <c:v>7.5912293750015989</c:v>
                </c:pt>
                <c:pt idx="14781">
                  <c:v>7.5916075000000003</c:v>
                </c:pt>
                <c:pt idx="14782">
                  <c:v>7.5920643750015993</c:v>
                </c:pt>
                <c:pt idx="14783">
                  <c:v>7.592410625001599</c:v>
                </c:pt>
                <c:pt idx="14784">
                  <c:v>7.5925493750015987</c:v>
                </c:pt>
                <c:pt idx="14785">
                  <c:v>7.5922256250015989</c:v>
                </c:pt>
                <c:pt idx="14786">
                  <c:v>7.591836875001599</c:v>
                </c:pt>
                <c:pt idx="14787">
                  <c:v>7.5914468750015986</c:v>
                </c:pt>
                <c:pt idx="14788">
                  <c:v>7.5909906250015986</c:v>
                </c:pt>
                <c:pt idx="14789">
                  <c:v>7.5905193750015991</c:v>
                </c:pt>
                <c:pt idx="14790">
                  <c:v>7.590194375001599</c:v>
                </c:pt>
                <c:pt idx="14791">
                  <c:v>7.5897906250015987</c:v>
                </c:pt>
                <c:pt idx="14792">
                  <c:v>7.5893724999999996</c:v>
                </c:pt>
                <c:pt idx="14793">
                  <c:v>7.5889274999999996</c:v>
                </c:pt>
                <c:pt idx="14794">
                  <c:v>7.5885249999999997</c:v>
                </c:pt>
                <c:pt idx="14795">
                  <c:v>7.5885175</c:v>
                </c:pt>
                <c:pt idx="14796">
                  <c:v>7.5888949999999999</c:v>
                </c:pt>
                <c:pt idx="14797">
                  <c:v>7.5886874999999998</c:v>
                </c:pt>
                <c:pt idx="14798">
                  <c:v>7.5884043750015993</c:v>
                </c:pt>
                <c:pt idx="14799">
                  <c:v>7.5887599999999997</c:v>
                </c:pt>
                <c:pt idx="14800">
                  <c:v>7.5891168750015989</c:v>
                </c:pt>
                <c:pt idx="14801">
                  <c:v>7.5894581250015989</c:v>
                </c:pt>
                <c:pt idx="14802">
                  <c:v>7.5894093750015994</c:v>
                </c:pt>
                <c:pt idx="14803">
                  <c:v>7.5890818750015994</c:v>
                </c:pt>
                <c:pt idx="14804">
                  <c:v>7.5887599999999997</c:v>
                </c:pt>
                <c:pt idx="14805">
                  <c:v>7.5891937499999997</c:v>
                </c:pt>
                <c:pt idx="14806">
                  <c:v>7.5892712500000004</c:v>
                </c:pt>
                <c:pt idx="14807">
                  <c:v>7.5888756250015987</c:v>
                </c:pt>
                <c:pt idx="14808">
                  <c:v>7.5890649999999997</c:v>
                </c:pt>
                <c:pt idx="14809">
                  <c:v>7.5895587500000001</c:v>
                </c:pt>
                <c:pt idx="14810">
                  <c:v>7.5899712499999996</c:v>
                </c:pt>
                <c:pt idx="14811">
                  <c:v>7.5903549999999997</c:v>
                </c:pt>
                <c:pt idx="14812">
                  <c:v>7.590838125001599</c:v>
                </c:pt>
                <c:pt idx="14813">
                  <c:v>7.5912168750015994</c:v>
                </c:pt>
                <c:pt idx="14814">
                  <c:v>7.5915600000000003</c:v>
                </c:pt>
                <c:pt idx="14815">
                  <c:v>7.5919125000000003</c:v>
                </c:pt>
                <c:pt idx="14816">
                  <c:v>7.5922700000000001</c:v>
                </c:pt>
                <c:pt idx="14817">
                  <c:v>7.5926156250015993</c:v>
                </c:pt>
                <c:pt idx="14818">
                  <c:v>7.5929500000000001</c:v>
                </c:pt>
                <c:pt idx="14819">
                  <c:v>7.5932993750015987</c:v>
                </c:pt>
                <c:pt idx="14820">
                  <c:v>7.593420625001599</c:v>
                </c:pt>
                <c:pt idx="14821">
                  <c:v>7.5934687500000004</c:v>
                </c:pt>
                <c:pt idx="14822">
                  <c:v>7.5938581250015993</c:v>
                </c:pt>
                <c:pt idx="14823">
                  <c:v>7.5942612499999997</c:v>
                </c:pt>
                <c:pt idx="14824">
                  <c:v>7.5946193750015993</c:v>
                </c:pt>
                <c:pt idx="14825">
                  <c:v>7.5950106250015992</c:v>
                </c:pt>
                <c:pt idx="14826">
                  <c:v>7.5953749999999998</c:v>
                </c:pt>
                <c:pt idx="14827">
                  <c:v>7.5958050000000004</c:v>
                </c:pt>
                <c:pt idx="14828">
                  <c:v>7.5961418750015994</c:v>
                </c:pt>
                <c:pt idx="14829">
                  <c:v>7.5965237500000002</c:v>
                </c:pt>
                <c:pt idx="14830">
                  <c:v>7.5970275000000003</c:v>
                </c:pt>
                <c:pt idx="14831">
                  <c:v>7.5974325</c:v>
                </c:pt>
                <c:pt idx="14832">
                  <c:v>7.5978162500000002</c:v>
                </c:pt>
                <c:pt idx="14833">
                  <c:v>7.5982012499999998</c:v>
                </c:pt>
                <c:pt idx="14834">
                  <c:v>7.5986556250015989</c:v>
                </c:pt>
                <c:pt idx="14835">
                  <c:v>7.5990406250015994</c:v>
                </c:pt>
                <c:pt idx="14836">
                  <c:v>7.5993787499999996</c:v>
                </c:pt>
                <c:pt idx="14837">
                  <c:v>7.5997143750015992</c:v>
                </c:pt>
                <c:pt idx="14838">
                  <c:v>7.6001856250015987</c:v>
                </c:pt>
                <c:pt idx="14839">
                  <c:v>7.6005718750015987</c:v>
                </c:pt>
                <c:pt idx="14840">
                  <c:v>7.6009362500000002</c:v>
                </c:pt>
                <c:pt idx="14841">
                  <c:v>7.6004987499999999</c:v>
                </c:pt>
                <c:pt idx="14842">
                  <c:v>7.5997674999999996</c:v>
                </c:pt>
                <c:pt idx="14843">
                  <c:v>7.599319375001599</c:v>
                </c:pt>
                <c:pt idx="14844">
                  <c:v>7.5988243750015991</c:v>
                </c:pt>
                <c:pt idx="14845">
                  <c:v>7.5984468750015992</c:v>
                </c:pt>
                <c:pt idx="14846">
                  <c:v>7.5979187499999998</c:v>
                </c:pt>
                <c:pt idx="14847">
                  <c:v>7.5974874999999997</c:v>
                </c:pt>
                <c:pt idx="14848">
                  <c:v>7.5970737499999998</c:v>
                </c:pt>
                <c:pt idx="14849">
                  <c:v>7.596716875001599</c:v>
                </c:pt>
                <c:pt idx="14850">
                  <c:v>7.5961618750015987</c:v>
                </c:pt>
                <c:pt idx="14851">
                  <c:v>7.5956512500000004</c:v>
                </c:pt>
                <c:pt idx="14852">
                  <c:v>7.5952237499999997</c:v>
                </c:pt>
                <c:pt idx="14853">
                  <c:v>7.5948275000000001</c:v>
                </c:pt>
                <c:pt idx="14854">
                  <c:v>7.5949062500000002</c:v>
                </c:pt>
                <c:pt idx="14855">
                  <c:v>7.5946731250015986</c:v>
                </c:pt>
                <c:pt idx="14856">
                  <c:v>7.5950568750015988</c:v>
                </c:pt>
                <c:pt idx="14857">
                  <c:v>7.5953787500000001</c:v>
                </c:pt>
                <c:pt idx="14858">
                  <c:v>7.5957456250015989</c:v>
                </c:pt>
                <c:pt idx="14859">
                  <c:v>7.5960668750015987</c:v>
                </c:pt>
                <c:pt idx="14860">
                  <c:v>7.5965487500000002</c:v>
                </c:pt>
                <c:pt idx="14861">
                  <c:v>7.5969350000000002</c:v>
                </c:pt>
                <c:pt idx="14862">
                  <c:v>7.5973143750015986</c:v>
                </c:pt>
                <c:pt idx="14863">
                  <c:v>7.5976600000000003</c:v>
                </c:pt>
                <c:pt idx="14864">
                  <c:v>7.5981118750015986</c:v>
                </c:pt>
                <c:pt idx="14865">
                  <c:v>7.598521875001599</c:v>
                </c:pt>
                <c:pt idx="14866">
                  <c:v>7.5989062499999998</c:v>
                </c:pt>
                <c:pt idx="14867">
                  <c:v>7.5992893750015993</c:v>
                </c:pt>
                <c:pt idx="14868">
                  <c:v>7.5989662500000001</c:v>
                </c:pt>
                <c:pt idx="14869">
                  <c:v>7.598510625001599</c:v>
                </c:pt>
                <c:pt idx="14870">
                  <c:v>7.5981318750015987</c:v>
                </c:pt>
                <c:pt idx="14871">
                  <c:v>7.5977443750015992</c:v>
                </c:pt>
                <c:pt idx="14872">
                  <c:v>7.5977643750015993</c:v>
                </c:pt>
                <c:pt idx="14873">
                  <c:v>7.5981825000000001</c:v>
                </c:pt>
                <c:pt idx="14874">
                  <c:v>7.5985731250015993</c:v>
                </c:pt>
                <c:pt idx="14875">
                  <c:v>7.5990374999999997</c:v>
                </c:pt>
                <c:pt idx="14876">
                  <c:v>7.5989050000000002</c:v>
                </c:pt>
                <c:pt idx="14877">
                  <c:v>7.5985368750015994</c:v>
                </c:pt>
                <c:pt idx="14878">
                  <c:v>7.5989243750015989</c:v>
                </c:pt>
                <c:pt idx="14879">
                  <c:v>7.5994556250015988</c:v>
                </c:pt>
                <c:pt idx="14880">
                  <c:v>7.59978</c:v>
                </c:pt>
                <c:pt idx="14881">
                  <c:v>7.6002074999999998</c:v>
                </c:pt>
                <c:pt idx="14882">
                  <c:v>7.6005624999999997</c:v>
                </c:pt>
                <c:pt idx="14883">
                  <c:v>7.6008956250015993</c:v>
                </c:pt>
                <c:pt idx="14884">
                  <c:v>7.6013099999999998</c:v>
                </c:pt>
                <c:pt idx="14885">
                  <c:v>7.601655625001599</c:v>
                </c:pt>
                <c:pt idx="14886">
                  <c:v>7.6020068750015986</c:v>
                </c:pt>
                <c:pt idx="14887">
                  <c:v>7.6023699999999996</c:v>
                </c:pt>
                <c:pt idx="14888">
                  <c:v>7.6027449999999996</c:v>
                </c:pt>
                <c:pt idx="14889">
                  <c:v>7.603110625001599</c:v>
                </c:pt>
                <c:pt idx="14890">
                  <c:v>7.6034587499999997</c:v>
                </c:pt>
                <c:pt idx="14891">
                  <c:v>7.6038043750015989</c:v>
                </c:pt>
                <c:pt idx="14892">
                  <c:v>7.6041712500000003</c:v>
                </c:pt>
                <c:pt idx="14893">
                  <c:v>7.6036912499999998</c:v>
                </c:pt>
                <c:pt idx="14894">
                  <c:v>7.6033606250015993</c:v>
                </c:pt>
                <c:pt idx="14895">
                  <c:v>7.6030525000000004</c:v>
                </c:pt>
                <c:pt idx="14896">
                  <c:v>7.6026687500000003</c:v>
                </c:pt>
                <c:pt idx="14897">
                  <c:v>7.6022562499999999</c:v>
                </c:pt>
                <c:pt idx="14898">
                  <c:v>7.6019199999999998</c:v>
                </c:pt>
                <c:pt idx="14899">
                  <c:v>7.6014837499999999</c:v>
                </c:pt>
                <c:pt idx="14900">
                  <c:v>7.6009243750015987</c:v>
                </c:pt>
                <c:pt idx="14901">
                  <c:v>7.6004350000000001</c:v>
                </c:pt>
                <c:pt idx="14902">
                  <c:v>7.5998268750015994</c:v>
                </c:pt>
                <c:pt idx="14903">
                  <c:v>7.5993412500000002</c:v>
                </c:pt>
                <c:pt idx="14904">
                  <c:v>7.5987712500000004</c:v>
                </c:pt>
                <c:pt idx="14905">
                  <c:v>7.5981825000000001</c:v>
                </c:pt>
                <c:pt idx="14906">
                  <c:v>7.5975981250015989</c:v>
                </c:pt>
                <c:pt idx="14907">
                  <c:v>7.5970312499999997</c:v>
                </c:pt>
                <c:pt idx="14908">
                  <c:v>7.5966812499999996</c:v>
                </c:pt>
                <c:pt idx="14909">
                  <c:v>7.5962687500000001</c:v>
                </c:pt>
                <c:pt idx="14910">
                  <c:v>7.5960318750015992</c:v>
                </c:pt>
                <c:pt idx="14911">
                  <c:v>7.5964418750015987</c:v>
                </c:pt>
                <c:pt idx="14912">
                  <c:v>7.5968131250015993</c:v>
                </c:pt>
                <c:pt idx="14913">
                  <c:v>7.5972031250015988</c:v>
                </c:pt>
                <c:pt idx="14914">
                  <c:v>7.5975531250015989</c:v>
                </c:pt>
                <c:pt idx="14915">
                  <c:v>7.5979074999999998</c:v>
                </c:pt>
                <c:pt idx="14916">
                  <c:v>7.5982443750015989</c:v>
                </c:pt>
                <c:pt idx="14917">
                  <c:v>7.5985737499999999</c:v>
                </c:pt>
                <c:pt idx="14918">
                  <c:v>7.5989418750015991</c:v>
                </c:pt>
                <c:pt idx="14919">
                  <c:v>7.5993943750015989</c:v>
                </c:pt>
                <c:pt idx="14920">
                  <c:v>7.5997700000000004</c:v>
                </c:pt>
                <c:pt idx="14921">
                  <c:v>7.6001568750015993</c:v>
                </c:pt>
                <c:pt idx="14922">
                  <c:v>7.6005493750015987</c:v>
                </c:pt>
                <c:pt idx="14923">
                  <c:v>7.6010262500000003</c:v>
                </c:pt>
                <c:pt idx="14924">
                  <c:v>7.6014356250015993</c:v>
                </c:pt>
                <c:pt idx="14925">
                  <c:v>7.6018737500000002</c:v>
                </c:pt>
                <c:pt idx="14926">
                  <c:v>7.6022531250015986</c:v>
                </c:pt>
                <c:pt idx="14927">
                  <c:v>7.6025793750015991</c:v>
                </c:pt>
                <c:pt idx="14928">
                  <c:v>7.6023768750015988</c:v>
                </c:pt>
                <c:pt idx="14929">
                  <c:v>7.6019649999999999</c:v>
                </c:pt>
                <c:pt idx="14930">
                  <c:v>7.6015393750015994</c:v>
                </c:pt>
                <c:pt idx="14931">
                  <c:v>7.6017124999999997</c:v>
                </c:pt>
                <c:pt idx="14932">
                  <c:v>7.6020412500000001</c:v>
                </c:pt>
                <c:pt idx="14933">
                  <c:v>7.6023643750015992</c:v>
                </c:pt>
                <c:pt idx="14934">
                  <c:v>7.6027706250015994</c:v>
                </c:pt>
                <c:pt idx="14935">
                  <c:v>7.6031006250015993</c:v>
                </c:pt>
                <c:pt idx="14936">
                  <c:v>7.6035106250015989</c:v>
                </c:pt>
                <c:pt idx="14937">
                  <c:v>7.6038468750015991</c:v>
                </c:pt>
                <c:pt idx="14938">
                  <c:v>7.6041862499999997</c:v>
                </c:pt>
                <c:pt idx="14939">
                  <c:v>7.6045237500000002</c:v>
                </c:pt>
                <c:pt idx="14940">
                  <c:v>7.6046906250015986</c:v>
                </c:pt>
                <c:pt idx="14941">
                  <c:v>7.6043493750015987</c:v>
                </c:pt>
                <c:pt idx="14942">
                  <c:v>7.6040281250015989</c:v>
                </c:pt>
                <c:pt idx="14943">
                  <c:v>7.6043737499999997</c:v>
                </c:pt>
                <c:pt idx="14944">
                  <c:v>7.604809375001599</c:v>
                </c:pt>
                <c:pt idx="14945">
                  <c:v>7.6051900000000003</c:v>
                </c:pt>
                <c:pt idx="14946">
                  <c:v>7.6056212500000004</c:v>
                </c:pt>
                <c:pt idx="14947">
                  <c:v>7.6059643750015988</c:v>
                </c:pt>
                <c:pt idx="14948">
                  <c:v>7.6064187499999996</c:v>
                </c:pt>
                <c:pt idx="14949">
                  <c:v>7.6068431250015989</c:v>
                </c:pt>
                <c:pt idx="14950">
                  <c:v>7.607179375001599</c:v>
                </c:pt>
                <c:pt idx="14951">
                  <c:v>7.6075306250015986</c:v>
                </c:pt>
                <c:pt idx="14952">
                  <c:v>7.6075768750015991</c:v>
                </c:pt>
                <c:pt idx="14953">
                  <c:v>7.6079625000000002</c:v>
                </c:pt>
                <c:pt idx="14954">
                  <c:v>7.6083074999999996</c:v>
                </c:pt>
                <c:pt idx="14955">
                  <c:v>7.6079137499999998</c:v>
                </c:pt>
                <c:pt idx="14956">
                  <c:v>7.6075506250015987</c:v>
                </c:pt>
                <c:pt idx="14957">
                  <c:v>7.6072612499999996</c:v>
                </c:pt>
                <c:pt idx="14958">
                  <c:v>7.6068731250015986</c:v>
                </c:pt>
                <c:pt idx="14959">
                  <c:v>7.6064931250015988</c:v>
                </c:pt>
                <c:pt idx="14960">
                  <c:v>7.6068906250015988</c:v>
                </c:pt>
                <c:pt idx="14961">
                  <c:v>7.6073187500000001</c:v>
                </c:pt>
                <c:pt idx="14962">
                  <c:v>7.6076618750015994</c:v>
                </c:pt>
                <c:pt idx="14963">
                  <c:v>7.6072831250015991</c:v>
                </c:pt>
                <c:pt idx="14964">
                  <c:v>7.6072518750015989</c:v>
                </c:pt>
                <c:pt idx="14965">
                  <c:v>7.6076481250015986</c:v>
                </c:pt>
                <c:pt idx="14966">
                  <c:v>7.608024375001599</c:v>
                </c:pt>
                <c:pt idx="14967">
                  <c:v>7.6084656250015987</c:v>
                </c:pt>
                <c:pt idx="14968">
                  <c:v>7.6089181250015994</c:v>
                </c:pt>
                <c:pt idx="14969">
                  <c:v>7.6092931250015994</c:v>
                </c:pt>
                <c:pt idx="14970">
                  <c:v>7.6096512499999998</c:v>
                </c:pt>
                <c:pt idx="14971">
                  <c:v>7.61002125</c:v>
                </c:pt>
                <c:pt idx="14972">
                  <c:v>7.6104075</c:v>
                </c:pt>
                <c:pt idx="14973">
                  <c:v>7.61079375</c:v>
                </c:pt>
                <c:pt idx="14974">
                  <c:v>7.6111862500000003</c:v>
                </c:pt>
                <c:pt idx="14975">
                  <c:v>7.611625625001599</c:v>
                </c:pt>
                <c:pt idx="14976">
                  <c:v>7.6120156250015993</c:v>
                </c:pt>
                <c:pt idx="14977">
                  <c:v>7.6124487500000004</c:v>
                </c:pt>
                <c:pt idx="14978">
                  <c:v>7.6128687499999996</c:v>
                </c:pt>
                <c:pt idx="14979">
                  <c:v>7.6132037500000003</c:v>
                </c:pt>
                <c:pt idx="14980">
                  <c:v>7.6136400000000002</c:v>
                </c:pt>
                <c:pt idx="14981">
                  <c:v>7.6139831250015986</c:v>
                </c:pt>
                <c:pt idx="14982">
                  <c:v>7.6143175000000003</c:v>
                </c:pt>
                <c:pt idx="14983">
                  <c:v>7.6148300000000004</c:v>
                </c:pt>
                <c:pt idx="14984">
                  <c:v>7.6152256250015986</c:v>
                </c:pt>
                <c:pt idx="14985">
                  <c:v>7.6157737499999998</c:v>
                </c:pt>
                <c:pt idx="14986">
                  <c:v>7.616223125001599</c:v>
                </c:pt>
                <c:pt idx="14987">
                  <c:v>7.6166812500000001</c:v>
                </c:pt>
                <c:pt idx="14988">
                  <c:v>7.6171249999999997</c:v>
                </c:pt>
                <c:pt idx="14989">
                  <c:v>7.6175550000000003</c:v>
                </c:pt>
                <c:pt idx="14990">
                  <c:v>7.6180856250015987</c:v>
                </c:pt>
                <c:pt idx="14991">
                  <c:v>7.618416875001599</c:v>
                </c:pt>
                <c:pt idx="14992">
                  <c:v>7.6187656250015987</c:v>
                </c:pt>
                <c:pt idx="14993">
                  <c:v>7.6192293750015994</c:v>
                </c:pt>
                <c:pt idx="14994">
                  <c:v>7.6196231250015991</c:v>
                </c:pt>
                <c:pt idx="14995">
                  <c:v>7.6200175000000003</c:v>
                </c:pt>
                <c:pt idx="14996">
                  <c:v>7.6204093750015991</c:v>
                </c:pt>
                <c:pt idx="14997">
                  <c:v>7.6207387500000001</c:v>
                </c:pt>
                <c:pt idx="14998">
                  <c:v>7.6210631250015988</c:v>
                </c:pt>
                <c:pt idx="14999">
                  <c:v>7.6206125</c:v>
                </c:pt>
                <c:pt idx="15000">
                  <c:v>7.6202375</c:v>
                </c:pt>
                <c:pt idx="15001">
                  <c:v>7.6198662500000003</c:v>
                </c:pt>
                <c:pt idx="15002">
                  <c:v>7.6194187500000004</c:v>
                </c:pt>
                <c:pt idx="15003">
                  <c:v>7.619074375001599</c:v>
                </c:pt>
                <c:pt idx="15004">
                  <c:v>7.6186737500000001</c:v>
                </c:pt>
                <c:pt idx="15005">
                  <c:v>7.6183125</c:v>
                </c:pt>
                <c:pt idx="15006">
                  <c:v>7.6178868750015987</c:v>
                </c:pt>
                <c:pt idx="15007">
                  <c:v>7.6175656250015988</c:v>
                </c:pt>
                <c:pt idx="15008">
                  <c:v>7.6172362500000004</c:v>
                </c:pt>
                <c:pt idx="15009">
                  <c:v>7.6167793750015989</c:v>
                </c:pt>
                <c:pt idx="15010">
                  <c:v>7.616376875001599</c:v>
                </c:pt>
                <c:pt idx="15011">
                  <c:v>7.6164218750015991</c:v>
                </c:pt>
                <c:pt idx="15012">
                  <c:v>7.6159943750015993</c:v>
                </c:pt>
                <c:pt idx="15013">
                  <c:v>7.6154093750015992</c:v>
                </c:pt>
                <c:pt idx="15014">
                  <c:v>7.6149868750015992</c:v>
                </c:pt>
                <c:pt idx="15015">
                  <c:v>7.6145262499999999</c:v>
                </c:pt>
                <c:pt idx="15016">
                  <c:v>7.6140362499999998</c:v>
                </c:pt>
                <c:pt idx="15017">
                  <c:v>7.6134531250015991</c:v>
                </c:pt>
                <c:pt idx="15018">
                  <c:v>7.6128324999999997</c:v>
                </c:pt>
                <c:pt idx="15019">
                  <c:v>7.6123006250015992</c:v>
                </c:pt>
                <c:pt idx="15020">
                  <c:v>7.611754375001599</c:v>
                </c:pt>
                <c:pt idx="15021">
                  <c:v>7.6112006250015991</c:v>
                </c:pt>
                <c:pt idx="15022">
                  <c:v>7.6106699999999998</c:v>
                </c:pt>
                <c:pt idx="15023">
                  <c:v>7.6102462500000003</c:v>
                </c:pt>
                <c:pt idx="15024">
                  <c:v>7.6098193750015986</c:v>
                </c:pt>
                <c:pt idx="15025">
                  <c:v>7.60947</c:v>
                </c:pt>
                <c:pt idx="15026">
                  <c:v>7.6090893750015987</c:v>
                </c:pt>
                <c:pt idx="15027">
                  <c:v>7.6086206250015991</c:v>
                </c:pt>
                <c:pt idx="15028">
                  <c:v>7.608259375001599</c:v>
                </c:pt>
                <c:pt idx="15029">
                  <c:v>7.6078475000000001</c:v>
                </c:pt>
                <c:pt idx="15030">
                  <c:v>7.6077837500000003</c:v>
                </c:pt>
                <c:pt idx="15031">
                  <c:v>7.6081700000000003</c:v>
                </c:pt>
                <c:pt idx="15032">
                  <c:v>7.6085487499999997</c:v>
                </c:pt>
                <c:pt idx="15033">
                  <c:v>7.6088975000000003</c:v>
                </c:pt>
                <c:pt idx="15034">
                  <c:v>7.6092931250015994</c:v>
                </c:pt>
                <c:pt idx="15035">
                  <c:v>7.6096468750015989</c:v>
                </c:pt>
                <c:pt idx="15036">
                  <c:v>7.6100687499999999</c:v>
                </c:pt>
                <c:pt idx="15037">
                  <c:v>7.6103893750015992</c:v>
                </c:pt>
                <c:pt idx="15038">
                  <c:v>7.6108124999999998</c:v>
                </c:pt>
                <c:pt idx="15039">
                  <c:v>7.6111700000000004</c:v>
                </c:pt>
                <c:pt idx="15040">
                  <c:v>7.611636875001599</c:v>
                </c:pt>
                <c:pt idx="15041">
                  <c:v>7.6119731250015992</c:v>
                </c:pt>
                <c:pt idx="15042">
                  <c:v>7.6123131250015987</c:v>
                </c:pt>
                <c:pt idx="15043">
                  <c:v>7.612739375001599</c:v>
                </c:pt>
                <c:pt idx="15044">
                  <c:v>7.6132324999999996</c:v>
                </c:pt>
                <c:pt idx="15045">
                  <c:v>7.613645</c:v>
                </c:pt>
                <c:pt idx="15046">
                  <c:v>7.6140331250015993</c:v>
                </c:pt>
                <c:pt idx="15047">
                  <c:v>7.6143937499999996</c:v>
                </c:pt>
                <c:pt idx="15048">
                  <c:v>7.61480625</c:v>
                </c:pt>
                <c:pt idx="15049">
                  <c:v>7.615226875001599</c:v>
                </c:pt>
                <c:pt idx="15050">
                  <c:v>7.615601875001599</c:v>
                </c:pt>
                <c:pt idx="15051">
                  <c:v>7.616085</c:v>
                </c:pt>
                <c:pt idx="15052">
                  <c:v>7.6164062499999998</c:v>
                </c:pt>
                <c:pt idx="15053">
                  <c:v>7.6166687499999997</c:v>
                </c:pt>
                <c:pt idx="15054">
                  <c:v>7.6169937499999998</c:v>
                </c:pt>
                <c:pt idx="15055">
                  <c:v>7.617325625001599</c:v>
                </c:pt>
                <c:pt idx="15056">
                  <c:v>7.6176962499999998</c:v>
                </c:pt>
                <c:pt idx="15057">
                  <c:v>7.6180756250015991</c:v>
                </c:pt>
                <c:pt idx="15058">
                  <c:v>7.6184193750015989</c:v>
                </c:pt>
                <c:pt idx="15059">
                  <c:v>7.6187731250015993</c:v>
                </c:pt>
                <c:pt idx="15060">
                  <c:v>7.6191700000000004</c:v>
                </c:pt>
                <c:pt idx="15061">
                  <c:v>7.6195731250015992</c:v>
                </c:pt>
                <c:pt idx="15062">
                  <c:v>7.6200068750015992</c:v>
                </c:pt>
                <c:pt idx="15063">
                  <c:v>7.6203912499999999</c:v>
                </c:pt>
                <c:pt idx="15064">
                  <c:v>7.6207874999999996</c:v>
                </c:pt>
                <c:pt idx="15065">
                  <c:v>7.6212187499999997</c:v>
                </c:pt>
                <c:pt idx="15066">
                  <c:v>7.6215987500000004</c:v>
                </c:pt>
                <c:pt idx="15067">
                  <c:v>7.6219693750015987</c:v>
                </c:pt>
                <c:pt idx="15068">
                  <c:v>7.6223637499999999</c:v>
                </c:pt>
                <c:pt idx="15069">
                  <c:v>7.6228118750015987</c:v>
                </c:pt>
                <c:pt idx="15070">
                  <c:v>7.623179375001599</c:v>
                </c:pt>
                <c:pt idx="15071">
                  <c:v>7.6235343750015989</c:v>
                </c:pt>
                <c:pt idx="15072">
                  <c:v>7.6230725000000001</c:v>
                </c:pt>
                <c:pt idx="15073">
                  <c:v>7.6225068750015987</c:v>
                </c:pt>
                <c:pt idx="15074">
                  <c:v>7.6221825000000001</c:v>
                </c:pt>
                <c:pt idx="15075">
                  <c:v>7.62172625</c:v>
                </c:pt>
                <c:pt idx="15076">
                  <c:v>7.6210143750015993</c:v>
                </c:pt>
                <c:pt idx="15077">
                  <c:v>7.6206656250015987</c:v>
                </c:pt>
                <c:pt idx="15078">
                  <c:v>7.6202699999999997</c:v>
                </c:pt>
                <c:pt idx="15079">
                  <c:v>7.6196824999999997</c:v>
                </c:pt>
                <c:pt idx="15080">
                  <c:v>7.6192406250015994</c:v>
                </c:pt>
                <c:pt idx="15081">
                  <c:v>7.6187837500000004</c:v>
                </c:pt>
                <c:pt idx="15082">
                  <c:v>7.6183631250015988</c:v>
                </c:pt>
                <c:pt idx="15083">
                  <c:v>7.6182912500000004</c:v>
                </c:pt>
                <c:pt idx="15084">
                  <c:v>7.6178843750015988</c:v>
                </c:pt>
                <c:pt idx="15085">
                  <c:v>7.6174393750015987</c:v>
                </c:pt>
                <c:pt idx="15086">
                  <c:v>7.6170574999999996</c:v>
                </c:pt>
                <c:pt idx="15087">
                  <c:v>7.6166987500000003</c:v>
                </c:pt>
                <c:pt idx="15088">
                  <c:v>7.6169149999999997</c:v>
                </c:pt>
                <c:pt idx="15089">
                  <c:v>7.6172868750015992</c:v>
                </c:pt>
                <c:pt idx="15090">
                  <c:v>7.6176237499999999</c:v>
                </c:pt>
                <c:pt idx="15091">
                  <c:v>7.6180356250015988</c:v>
                </c:pt>
                <c:pt idx="15092">
                  <c:v>7.6183949999999996</c:v>
                </c:pt>
                <c:pt idx="15093">
                  <c:v>7.6187474999999996</c:v>
                </c:pt>
                <c:pt idx="15094">
                  <c:v>7.6191031250015993</c:v>
                </c:pt>
                <c:pt idx="15095">
                  <c:v>7.6194862499999996</c:v>
                </c:pt>
                <c:pt idx="15096">
                  <c:v>7.6199412500000001</c:v>
                </c:pt>
                <c:pt idx="15097">
                  <c:v>7.6203068750015994</c:v>
                </c:pt>
                <c:pt idx="15098">
                  <c:v>7.6207081250015989</c:v>
                </c:pt>
                <c:pt idx="15099">
                  <c:v>7.6210843750015993</c:v>
                </c:pt>
                <c:pt idx="15100">
                  <c:v>7.6215331250015987</c:v>
                </c:pt>
                <c:pt idx="15101">
                  <c:v>7.6219443750015987</c:v>
                </c:pt>
                <c:pt idx="15102">
                  <c:v>7.62240875</c:v>
                </c:pt>
                <c:pt idx="15103">
                  <c:v>7.6227987500000003</c:v>
                </c:pt>
                <c:pt idx="15104">
                  <c:v>7.6231937500000004</c:v>
                </c:pt>
                <c:pt idx="15105">
                  <c:v>7.6236456250015987</c:v>
                </c:pt>
                <c:pt idx="15106">
                  <c:v>7.6240187500000003</c:v>
                </c:pt>
                <c:pt idx="15107">
                  <c:v>7.6243887499999996</c:v>
                </c:pt>
                <c:pt idx="15108">
                  <c:v>7.6243812499999999</c:v>
                </c:pt>
                <c:pt idx="15109">
                  <c:v>7.6244162500000003</c:v>
                </c:pt>
                <c:pt idx="15110">
                  <c:v>7.6242893750015988</c:v>
                </c:pt>
                <c:pt idx="15111">
                  <c:v>7.6239387499999998</c:v>
                </c:pt>
                <c:pt idx="15112">
                  <c:v>7.6235262500000003</c:v>
                </c:pt>
                <c:pt idx="15113">
                  <c:v>7.6237874999999997</c:v>
                </c:pt>
                <c:pt idx="15114">
                  <c:v>7.624225</c:v>
                </c:pt>
                <c:pt idx="15115">
                  <c:v>7.6246412499999998</c:v>
                </c:pt>
                <c:pt idx="15116">
                  <c:v>7.6250787500000001</c:v>
                </c:pt>
                <c:pt idx="15117">
                  <c:v>7.6255075000000003</c:v>
                </c:pt>
                <c:pt idx="15118">
                  <c:v>7.6258412499999997</c:v>
                </c:pt>
                <c:pt idx="15119">
                  <c:v>7.6256950000000003</c:v>
                </c:pt>
                <c:pt idx="15120">
                  <c:v>7.6260256250015992</c:v>
                </c:pt>
                <c:pt idx="15121">
                  <c:v>7.6263731250015994</c:v>
                </c:pt>
                <c:pt idx="15122">
                  <c:v>7.6267968750015989</c:v>
                </c:pt>
                <c:pt idx="15123">
                  <c:v>7.6271475000000004</c:v>
                </c:pt>
                <c:pt idx="15124">
                  <c:v>7.6275693750015989</c:v>
                </c:pt>
                <c:pt idx="15125">
                  <c:v>7.6279281250015991</c:v>
                </c:pt>
                <c:pt idx="15126">
                  <c:v>7.6284268750015993</c:v>
                </c:pt>
                <c:pt idx="15127">
                  <c:v>7.6287506250015991</c:v>
                </c:pt>
                <c:pt idx="15128">
                  <c:v>7.6290943750015989</c:v>
                </c:pt>
                <c:pt idx="15129">
                  <c:v>7.6294568750015994</c:v>
                </c:pt>
                <c:pt idx="15130">
                  <c:v>7.629796875001599</c:v>
                </c:pt>
                <c:pt idx="15131">
                  <c:v>7.6301556250015992</c:v>
                </c:pt>
                <c:pt idx="15132">
                  <c:v>7.6305412500000003</c:v>
                </c:pt>
                <c:pt idx="15133">
                  <c:v>7.6308756250015986</c:v>
                </c:pt>
                <c:pt idx="15134">
                  <c:v>7.6312893750015993</c:v>
                </c:pt>
                <c:pt idx="15135">
                  <c:v>7.6316418750015993</c:v>
                </c:pt>
                <c:pt idx="15136">
                  <c:v>7.6312525000000004</c:v>
                </c:pt>
                <c:pt idx="15137">
                  <c:v>7.6308100000000003</c:v>
                </c:pt>
                <c:pt idx="15138">
                  <c:v>7.6304581250015993</c:v>
                </c:pt>
                <c:pt idx="15139">
                  <c:v>7.6300718750015992</c:v>
                </c:pt>
                <c:pt idx="15140">
                  <c:v>7.6296356250015993</c:v>
                </c:pt>
                <c:pt idx="15141">
                  <c:v>7.6290593750015994</c:v>
                </c:pt>
                <c:pt idx="15142">
                  <c:v>7.6284112500000001</c:v>
                </c:pt>
                <c:pt idx="15143">
                  <c:v>7.6278662500000003</c:v>
                </c:pt>
                <c:pt idx="15144">
                  <c:v>7.6273249999999999</c:v>
                </c:pt>
                <c:pt idx="15145">
                  <c:v>7.6267474999999996</c:v>
                </c:pt>
                <c:pt idx="15146">
                  <c:v>7.6262012500000003</c:v>
                </c:pt>
                <c:pt idx="15147">
                  <c:v>7.6256643750015991</c:v>
                </c:pt>
                <c:pt idx="15148">
                  <c:v>7.6250687499999996</c:v>
                </c:pt>
                <c:pt idx="15149">
                  <c:v>7.6246281250015988</c:v>
                </c:pt>
                <c:pt idx="15150">
                  <c:v>7.6242799999999997</c:v>
                </c:pt>
                <c:pt idx="15151">
                  <c:v>7.6242443750015987</c:v>
                </c:pt>
                <c:pt idx="15152">
                  <c:v>7.6245793750015993</c:v>
                </c:pt>
                <c:pt idx="15153">
                  <c:v>7.624986875001599</c:v>
                </c:pt>
                <c:pt idx="15154">
                  <c:v>7.6253987499999996</c:v>
                </c:pt>
                <c:pt idx="15155">
                  <c:v>7.6258368750015988</c:v>
                </c:pt>
                <c:pt idx="15156">
                  <c:v>7.6262581250015993</c:v>
                </c:pt>
                <c:pt idx="15157">
                  <c:v>7.6267268750015988</c:v>
                </c:pt>
                <c:pt idx="15158">
                  <c:v>7.6271781250015991</c:v>
                </c:pt>
                <c:pt idx="15159">
                  <c:v>7.6276349999999997</c:v>
                </c:pt>
                <c:pt idx="15160">
                  <c:v>7.6280475000000001</c:v>
                </c:pt>
                <c:pt idx="15161">
                  <c:v>7.6284650000000003</c:v>
                </c:pt>
                <c:pt idx="15162">
                  <c:v>7.6289081250015993</c:v>
                </c:pt>
                <c:pt idx="15163">
                  <c:v>7.6293175</c:v>
                </c:pt>
                <c:pt idx="15164">
                  <c:v>7.6297243750015991</c:v>
                </c:pt>
                <c:pt idx="15165">
                  <c:v>7.6300825000000003</c:v>
                </c:pt>
                <c:pt idx="15166">
                  <c:v>7.6304062500000001</c:v>
                </c:pt>
                <c:pt idx="15167">
                  <c:v>7.6307606250015994</c:v>
                </c:pt>
                <c:pt idx="15168">
                  <c:v>7.6311081250015986</c:v>
                </c:pt>
                <c:pt idx="15169">
                  <c:v>7.6313543750015986</c:v>
                </c:pt>
                <c:pt idx="15170">
                  <c:v>7.6316850000000001</c:v>
                </c:pt>
                <c:pt idx="15171">
                  <c:v>7.6312312499999999</c:v>
                </c:pt>
                <c:pt idx="15172">
                  <c:v>7.6306425000000004</c:v>
                </c:pt>
                <c:pt idx="15173">
                  <c:v>7.6300625000000002</c:v>
                </c:pt>
                <c:pt idx="15174">
                  <c:v>7.6295781250015988</c:v>
                </c:pt>
                <c:pt idx="15175">
                  <c:v>7.6291812500000002</c:v>
                </c:pt>
                <c:pt idx="15176">
                  <c:v>7.6288218750015986</c:v>
                </c:pt>
                <c:pt idx="15177">
                  <c:v>7.6291787500000003</c:v>
                </c:pt>
                <c:pt idx="15178">
                  <c:v>7.6296274999999998</c:v>
                </c:pt>
                <c:pt idx="15179">
                  <c:v>7.6300224999999999</c:v>
                </c:pt>
                <c:pt idx="15180">
                  <c:v>7.6304112499999999</c:v>
                </c:pt>
                <c:pt idx="15181">
                  <c:v>7.6308362499999998</c:v>
                </c:pt>
                <c:pt idx="15182">
                  <c:v>7.6312331250015992</c:v>
                </c:pt>
                <c:pt idx="15183">
                  <c:v>7.6316537499999999</c:v>
                </c:pt>
                <c:pt idx="15184">
                  <c:v>7.6320912500000002</c:v>
                </c:pt>
                <c:pt idx="15185">
                  <c:v>7.6324224999999997</c:v>
                </c:pt>
                <c:pt idx="15186">
                  <c:v>7.6327987500000001</c:v>
                </c:pt>
                <c:pt idx="15187">
                  <c:v>7.6332381250015988</c:v>
                </c:pt>
                <c:pt idx="15188">
                  <c:v>7.6335724999999996</c:v>
                </c:pt>
                <c:pt idx="15189">
                  <c:v>7.63404375</c:v>
                </c:pt>
                <c:pt idx="15190">
                  <c:v>7.6341518750015993</c:v>
                </c:pt>
                <c:pt idx="15191">
                  <c:v>7.6337562500000002</c:v>
                </c:pt>
                <c:pt idx="15192">
                  <c:v>7.6334925</c:v>
                </c:pt>
                <c:pt idx="15193">
                  <c:v>7.6338862499999998</c:v>
                </c:pt>
                <c:pt idx="15194">
                  <c:v>7.6343162500000004</c:v>
                </c:pt>
                <c:pt idx="15195">
                  <c:v>7.6347800000000001</c:v>
                </c:pt>
                <c:pt idx="15196">
                  <c:v>7.6352425000000004</c:v>
                </c:pt>
                <c:pt idx="15197">
                  <c:v>7.6356437499999998</c:v>
                </c:pt>
                <c:pt idx="15198">
                  <c:v>7.6361012500000003</c:v>
                </c:pt>
                <c:pt idx="15199">
                  <c:v>7.6365756250015986</c:v>
                </c:pt>
                <c:pt idx="15200">
                  <c:v>7.637116875001599</c:v>
                </c:pt>
                <c:pt idx="15201">
                  <c:v>7.6376393750015987</c:v>
                </c:pt>
                <c:pt idx="15202">
                  <c:v>7.6380693750015993</c:v>
                </c:pt>
                <c:pt idx="15203">
                  <c:v>7.6385162500000003</c:v>
                </c:pt>
                <c:pt idx="15204">
                  <c:v>7.63899375</c:v>
                </c:pt>
                <c:pt idx="15205">
                  <c:v>7.6386025000000002</c:v>
                </c:pt>
                <c:pt idx="15206">
                  <c:v>7.6382124999999998</c:v>
                </c:pt>
                <c:pt idx="15207">
                  <c:v>7.6378287499999997</c:v>
                </c:pt>
                <c:pt idx="15208">
                  <c:v>7.6371606250015986</c:v>
                </c:pt>
                <c:pt idx="15209">
                  <c:v>7.6367606250015987</c:v>
                </c:pt>
                <c:pt idx="15210">
                  <c:v>7.6363787500000004</c:v>
                </c:pt>
                <c:pt idx="15211">
                  <c:v>7.6360049999999999</c:v>
                </c:pt>
                <c:pt idx="15212">
                  <c:v>7.6354262500000001</c:v>
                </c:pt>
                <c:pt idx="15213">
                  <c:v>7.6349131250015994</c:v>
                </c:pt>
                <c:pt idx="15214">
                  <c:v>7.6345025</c:v>
                </c:pt>
                <c:pt idx="15215">
                  <c:v>7.6340881250015986</c:v>
                </c:pt>
                <c:pt idx="15216">
                  <c:v>7.6337456250015991</c:v>
                </c:pt>
                <c:pt idx="15217">
                  <c:v>7.6340181250015986</c:v>
                </c:pt>
                <c:pt idx="15218">
                  <c:v>7.634371875001599</c:v>
                </c:pt>
                <c:pt idx="15219">
                  <c:v>7.634265625001599</c:v>
                </c:pt>
                <c:pt idx="15220">
                  <c:v>7.6339062499999999</c:v>
                </c:pt>
                <c:pt idx="15221">
                  <c:v>7.63357375</c:v>
                </c:pt>
                <c:pt idx="15222">
                  <c:v>7.6335431250015988</c:v>
                </c:pt>
                <c:pt idx="15223">
                  <c:v>7.6339212500000002</c:v>
                </c:pt>
                <c:pt idx="15224">
                  <c:v>7.6342987500000001</c:v>
                </c:pt>
                <c:pt idx="15225">
                  <c:v>7.6348025000000002</c:v>
                </c:pt>
                <c:pt idx="15226">
                  <c:v>7.6351718750015989</c:v>
                </c:pt>
                <c:pt idx="15227">
                  <c:v>7.6355599999999999</c:v>
                </c:pt>
                <c:pt idx="15228">
                  <c:v>7.6359356250015988</c:v>
                </c:pt>
                <c:pt idx="15229">
                  <c:v>7.6364018750015994</c:v>
                </c:pt>
                <c:pt idx="15230">
                  <c:v>7.6367668750015989</c:v>
                </c:pt>
                <c:pt idx="15231">
                  <c:v>7.6371950000000002</c:v>
                </c:pt>
                <c:pt idx="15232">
                  <c:v>7.6375893750015988</c:v>
                </c:pt>
                <c:pt idx="15233">
                  <c:v>7.638031875001599</c:v>
                </c:pt>
                <c:pt idx="15234">
                  <c:v>7.6384600000000002</c:v>
                </c:pt>
                <c:pt idx="15235">
                  <c:v>7.638958125001599</c:v>
                </c:pt>
                <c:pt idx="15236">
                  <c:v>7.6393174999999998</c:v>
                </c:pt>
                <c:pt idx="15237">
                  <c:v>7.639733125001599</c:v>
                </c:pt>
                <c:pt idx="15238">
                  <c:v>7.6401581250015989</c:v>
                </c:pt>
                <c:pt idx="15239">
                  <c:v>7.640505625001599</c:v>
                </c:pt>
                <c:pt idx="15240">
                  <c:v>7.6409787500000004</c:v>
                </c:pt>
                <c:pt idx="15241">
                  <c:v>7.6414825000000004</c:v>
                </c:pt>
                <c:pt idx="15242">
                  <c:v>7.641926875001599</c:v>
                </c:pt>
                <c:pt idx="15243">
                  <c:v>7.6423631250015989</c:v>
                </c:pt>
                <c:pt idx="15244">
                  <c:v>7.6426987500000001</c:v>
                </c:pt>
                <c:pt idx="15245">
                  <c:v>7.6431300000000002</c:v>
                </c:pt>
                <c:pt idx="15246">
                  <c:v>7.6429781250015987</c:v>
                </c:pt>
                <c:pt idx="15247">
                  <c:v>7.6426575000000003</c:v>
                </c:pt>
                <c:pt idx="15248">
                  <c:v>7.6427168750015992</c:v>
                </c:pt>
                <c:pt idx="15249">
                  <c:v>7.6428637500000001</c:v>
                </c:pt>
                <c:pt idx="15250">
                  <c:v>7.6432912499999999</c:v>
                </c:pt>
                <c:pt idx="15251">
                  <c:v>7.6436737499999996</c:v>
                </c:pt>
                <c:pt idx="15252">
                  <c:v>7.6440106250015987</c:v>
                </c:pt>
                <c:pt idx="15253">
                  <c:v>7.6443543750015994</c:v>
                </c:pt>
                <c:pt idx="15254">
                  <c:v>7.6447856250015986</c:v>
                </c:pt>
                <c:pt idx="15255">
                  <c:v>7.6452312500000001</c:v>
                </c:pt>
                <c:pt idx="15256">
                  <c:v>7.645561875001599</c:v>
                </c:pt>
                <c:pt idx="15257">
                  <c:v>7.6459687499999998</c:v>
                </c:pt>
                <c:pt idx="15258">
                  <c:v>7.6463068750015992</c:v>
                </c:pt>
                <c:pt idx="15259">
                  <c:v>7.6467556250015987</c:v>
                </c:pt>
                <c:pt idx="15260">
                  <c:v>7.6465993750015988</c:v>
                </c:pt>
                <c:pt idx="15261">
                  <c:v>7.64614875</c:v>
                </c:pt>
                <c:pt idx="15262">
                  <c:v>7.6456131250015993</c:v>
                </c:pt>
                <c:pt idx="15263">
                  <c:v>7.6452918750015986</c:v>
                </c:pt>
                <c:pt idx="15264">
                  <c:v>7.6449162499999996</c:v>
                </c:pt>
                <c:pt idx="15265">
                  <c:v>7.6444762500000003</c:v>
                </c:pt>
                <c:pt idx="15266">
                  <c:v>7.6389899999999997</c:v>
                </c:pt>
                <c:pt idx="15267">
                  <c:v>7.62982125</c:v>
                </c:pt>
                <c:pt idx="15268">
                  <c:v>7.6195312499999996</c:v>
                </c:pt>
                <c:pt idx="15269">
                  <c:v>7.6087075000000004</c:v>
                </c:pt>
                <c:pt idx="15270">
                  <c:v>7.5972918750015994</c:v>
                </c:pt>
                <c:pt idx="15271">
                  <c:v>7.5855412500000003</c:v>
                </c:pt>
                <c:pt idx="15272">
                  <c:v>7.573455625001599</c:v>
                </c:pt>
                <c:pt idx="15273">
                  <c:v>7.5611231250015987</c:v>
                </c:pt>
                <c:pt idx="15274">
                  <c:v>7.5485306250015993</c:v>
                </c:pt>
                <c:pt idx="15275">
                  <c:v>7.5358693750015986</c:v>
                </c:pt>
                <c:pt idx="15276">
                  <c:v>7.5279924999999999</c:v>
                </c:pt>
                <c:pt idx="15277">
                  <c:v>7.5237193750015994</c:v>
                </c:pt>
                <c:pt idx="15278">
                  <c:v>7.5203881250015989</c:v>
                </c:pt>
                <c:pt idx="15279">
                  <c:v>7.5176318750015989</c:v>
                </c:pt>
                <c:pt idx="15280">
                  <c:v>7.5153362499999998</c:v>
                </c:pt>
                <c:pt idx="15281">
                  <c:v>7.5134356250015992</c:v>
                </c:pt>
                <c:pt idx="15282">
                  <c:v>7.511800625001599</c:v>
                </c:pt>
                <c:pt idx="15283">
                  <c:v>7.5104568750015988</c:v>
                </c:pt>
                <c:pt idx="15284">
                  <c:v>7.509313125001599</c:v>
                </c:pt>
                <c:pt idx="15285">
                  <c:v>7.50829375</c:v>
                </c:pt>
                <c:pt idx="15286">
                  <c:v>7.5073862499999997</c:v>
                </c:pt>
                <c:pt idx="15287">
                  <c:v>7.5066750000000004</c:v>
                </c:pt>
                <c:pt idx="15288">
                  <c:v>7.5060581250015987</c:v>
                </c:pt>
                <c:pt idx="15289">
                  <c:v>7.5054981250015986</c:v>
                </c:pt>
                <c:pt idx="15290">
                  <c:v>7.5050125000000003</c:v>
                </c:pt>
                <c:pt idx="15291">
                  <c:v>7.5045293750015993</c:v>
                </c:pt>
                <c:pt idx="15292">
                  <c:v>7.5040862500000003</c:v>
                </c:pt>
                <c:pt idx="15293">
                  <c:v>7.5036493750015989</c:v>
                </c:pt>
                <c:pt idx="15294">
                  <c:v>7.5032531250015992</c:v>
                </c:pt>
                <c:pt idx="15295">
                  <c:v>7.502885</c:v>
                </c:pt>
                <c:pt idx="15296">
                  <c:v>7.5022200000000003</c:v>
                </c:pt>
                <c:pt idx="15297">
                  <c:v>7.501688125001599</c:v>
                </c:pt>
                <c:pt idx="15298">
                  <c:v>7.5011812500000001</c:v>
                </c:pt>
                <c:pt idx="15299">
                  <c:v>7.5008018750015992</c:v>
                </c:pt>
                <c:pt idx="15300">
                  <c:v>7.5003824999999997</c:v>
                </c:pt>
                <c:pt idx="15301">
                  <c:v>7.4999862500000001</c:v>
                </c:pt>
                <c:pt idx="15302">
                  <c:v>7.4996462499999996</c:v>
                </c:pt>
                <c:pt idx="15303">
                  <c:v>7.4991712499999998</c:v>
                </c:pt>
                <c:pt idx="15304">
                  <c:v>7.4988324999999998</c:v>
                </c:pt>
                <c:pt idx="15305">
                  <c:v>7.4984937499999997</c:v>
                </c:pt>
                <c:pt idx="15306">
                  <c:v>7.4981731250015988</c:v>
                </c:pt>
                <c:pt idx="15307">
                  <c:v>7.4977749999999999</c:v>
                </c:pt>
                <c:pt idx="15308">
                  <c:v>7.497334375001599</c:v>
                </c:pt>
                <c:pt idx="15309">
                  <c:v>7.4969331250015987</c:v>
                </c:pt>
                <c:pt idx="15310">
                  <c:v>7.4965450000000002</c:v>
                </c:pt>
                <c:pt idx="15311">
                  <c:v>7.4962181250015991</c:v>
                </c:pt>
                <c:pt idx="15312">
                  <c:v>7.4958631250015992</c:v>
                </c:pt>
                <c:pt idx="15313">
                  <c:v>7.49573</c:v>
                </c:pt>
                <c:pt idx="15314">
                  <c:v>7.4956512499999999</c:v>
                </c:pt>
                <c:pt idx="15315">
                  <c:v>7.4959868750015994</c:v>
                </c:pt>
                <c:pt idx="15316">
                  <c:v>7.4963850000000001</c:v>
                </c:pt>
                <c:pt idx="15317">
                  <c:v>7.4967212500000002</c:v>
                </c:pt>
                <c:pt idx="15318">
                  <c:v>7.4970518750015991</c:v>
                </c:pt>
                <c:pt idx="15319">
                  <c:v>7.4971424999999998</c:v>
                </c:pt>
                <c:pt idx="15320">
                  <c:v>7.4973868750015988</c:v>
                </c:pt>
                <c:pt idx="15321">
                  <c:v>7.4970350000000003</c:v>
                </c:pt>
                <c:pt idx="15322">
                  <c:v>7.4966556250015994</c:v>
                </c:pt>
                <c:pt idx="15323">
                  <c:v>7.4967449999999998</c:v>
                </c:pt>
                <c:pt idx="15324">
                  <c:v>7.4970999999999997</c:v>
                </c:pt>
                <c:pt idx="15325">
                  <c:v>7.4974943750015992</c:v>
                </c:pt>
                <c:pt idx="15326">
                  <c:v>7.4979393750015992</c:v>
                </c:pt>
                <c:pt idx="15327">
                  <c:v>7.4982687500000003</c:v>
                </c:pt>
                <c:pt idx="15328">
                  <c:v>7.4986699999999997</c:v>
                </c:pt>
                <c:pt idx="15329">
                  <c:v>7.49909625</c:v>
                </c:pt>
                <c:pt idx="15330">
                  <c:v>7.4994793750015987</c:v>
                </c:pt>
                <c:pt idx="15331">
                  <c:v>7.4998287499999998</c:v>
                </c:pt>
                <c:pt idx="15332">
                  <c:v>7.5001499999999997</c:v>
                </c:pt>
                <c:pt idx="15333">
                  <c:v>7.5006431250015986</c:v>
                </c:pt>
                <c:pt idx="15334">
                  <c:v>7.5010174999999997</c:v>
                </c:pt>
                <c:pt idx="15335">
                  <c:v>7.5014368750015992</c:v>
                </c:pt>
                <c:pt idx="15336">
                  <c:v>7.5018843750015991</c:v>
                </c:pt>
                <c:pt idx="15337">
                  <c:v>7.5023781250015986</c:v>
                </c:pt>
                <c:pt idx="15338">
                  <c:v>7.5027043750015991</c:v>
                </c:pt>
                <c:pt idx="15339">
                  <c:v>7.5030774999999998</c:v>
                </c:pt>
                <c:pt idx="15340">
                  <c:v>7.5034981250015989</c:v>
                </c:pt>
                <c:pt idx="15341">
                  <c:v>7.5039106250015992</c:v>
                </c:pt>
                <c:pt idx="15342">
                  <c:v>7.5042843750015988</c:v>
                </c:pt>
                <c:pt idx="15343">
                  <c:v>7.5046606250015993</c:v>
                </c:pt>
                <c:pt idx="15344">
                  <c:v>7.5049925000000002</c:v>
                </c:pt>
                <c:pt idx="15345">
                  <c:v>7.5054187499999996</c:v>
                </c:pt>
                <c:pt idx="15346">
                  <c:v>7.5057518750015992</c:v>
                </c:pt>
                <c:pt idx="15347">
                  <c:v>7.5060824999999998</c:v>
                </c:pt>
                <c:pt idx="15348">
                  <c:v>7.5065281250015987</c:v>
                </c:pt>
                <c:pt idx="15349">
                  <c:v>7.506848125001599</c:v>
                </c:pt>
                <c:pt idx="15350">
                  <c:v>7.5072700000000001</c:v>
                </c:pt>
                <c:pt idx="15351">
                  <c:v>7.5076700000000001</c:v>
                </c:pt>
                <c:pt idx="15352">
                  <c:v>7.5080993750015992</c:v>
                </c:pt>
                <c:pt idx="15353">
                  <c:v>7.5084981250015987</c:v>
                </c:pt>
                <c:pt idx="15354">
                  <c:v>7.5088287500000002</c:v>
                </c:pt>
                <c:pt idx="15355">
                  <c:v>7.5091637499999999</c:v>
                </c:pt>
                <c:pt idx="15356">
                  <c:v>7.5095106250015986</c:v>
                </c:pt>
                <c:pt idx="15357">
                  <c:v>7.5099018750015993</c:v>
                </c:pt>
                <c:pt idx="15358">
                  <c:v>7.5101381250015988</c:v>
                </c:pt>
                <c:pt idx="15359">
                  <c:v>7.5098174999999996</c:v>
                </c:pt>
                <c:pt idx="15360">
                  <c:v>7.5093612500000004</c:v>
                </c:pt>
                <c:pt idx="15361">
                  <c:v>7.5089825000000001</c:v>
                </c:pt>
                <c:pt idx="15362">
                  <c:v>7.5084324999999996</c:v>
                </c:pt>
                <c:pt idx="15363">
                  <c:v>7.5078731250015993</c:v>
                </c:pt>
                <c:pt idx="15364">
                  <c:v>7.5072037500000004</c:v>
                </c:pt>
                <c:pt idx="15365">
                  <c:v>7.5065443750015994</c:v>
                </c:pt>
                <c:pt idx="15366">
                  <c:v>7.5058462500000003</c:v>
                </c:pt>
                <c:pt idx="15367">
                  <c:v>7.5051893750015992</c:v>
                </c:pt>
                <c:pt idx="15368">
                  <c:v>7.5044156250015988</c:v>
                </c:pt>
                <c:pt idx="15369">
                  <c:v>7.50373</c:v>
                </c:pt>
                <c:pt idx="15370">
                  <c:v>7.5030599999999996</c:v>
                </c:pt>
                <c:pt idx="15371">
                  <c:v>7.5025050000000002</c:v>
                </c:pt>
                <c:pt idx="15372">
                  <c:v>7.5020249999999997</c:v>
                </c:pt>
                <c:pt idx="15373">
                  <c:v>7.5015900000000002</c:v>
                </c:pt>
                <c:pt idx="15374">
                  <c:v>7.5012481250015988</c:v>
                </c:pt>
                <c:pt idx="15375">
                  <c:v>7.50092625</c:v>
                </c:pt>
                <c:pt idx="15376">
                  <c:v>7.500431875001599</c:v>
                </c:pt>
                <c:pt idx="15377">
                  <c:v>7.5000400000000003</c:v>
                </c:pt>
                <c:pt idx="15378">
                  <c:v>7.4996712499999996</c:v>
                </c:pt>
                <c:pt idx="15379">
                  <c:v>7.4993287500000001</c:v>
                </c:pt>
                <c:pt idx="15380">
                  <c:v>7.4997375000000002</c:v>
                </c:pt>
                <c:pt idx="15381">
                  <c:v>7.5001187500000004</c:v>
                </c:pt>
                <c:pt idx="15382">
                  <c:v>7.5004456250015989</c:v>
                </c:pt>
                <c:pt idx="15383">
                  <c:v>7.5008512500000002</c:v>
                </c:pt>
                <c:pt idx="15384">
                  <c:v>7.5013668750015992</c:v>
                </c:pt>
                <c:pt idx="15385">
                  <c:v>7.5018343750015992</c:v>
                </c:pt>
                <c:pt idx="15386">
                  <c:v>7.5022275</c:v>
                </c:pt>
                <c:pt idx="15387">
                  <c:v>7.5026774999999999</c:v>
                </c:pt>
                <c:pt idx="15388">
                  <c:v>7.5031831250015992</c:v>
                </c:pt>
                <c:pt idx="15389">
                  <c:v>7.5036287499999998</c:v>
                </c:pt>
                <c:pt idx="15390">
                  <c:v>7.5040674999999997</c:v>
                </c:pt>
                <c:pt idx="15391">
                  <c:v>7.5045856250015994</c:v>
                </c:pt>
                <c:pt idx="15392">
                  <c:v>7.5050043750015991</c:v>
                </c:pt>
                <c:pt idx="15393">
                  <c:v>7.5054449999999999</c:v>
                </c:pt>
                <c:pt idx="15394">
                  <c:v>7.5059443750015991</c:v>
                </c:pt>
                <c:pt idx="15395">
                  <c:v>7.5064531250015989</c:v>
                </c:pt>
                <c:pt idx="15396">
                  <c:v>7.5069618750015987</c:v>
                </c:pt>
                <c:pt idx="15397">
                  <c:v>7.507435625001599</c:v>
                </c:pt>
                <c:pt idx="15398">
                  <c:v>7.5078874999999998</c:v>
                </c:pt>
                <c:pt idx="15399">
                  <c:v>7.5083493750015986</c:v>
                </c:pt>
                <c:pt idx="15400">
                  <c:v>7.5087275</c:v>
                </c:pt>
                <c:pt idx="15401">
                  <c:v>7.5090856250015987</c:v>
                </c:pt>
                <c:pt idx="15402">
                  <c:v>7.5094987499999997</c:v>
                </c:pt>
                <c:pt idx="15403">
                  <c:v>7.5098262499999997</c:v>
                </c:pt>
                <c:pt idx="15404">
                  <c:v>7.5101981250015992</c:v>
                </c:pt>
                <c:pt idx="15405">
                  <c:v>7.5105812500000004</c:v>
                </c:pt>
                <c:pt idx="15406">
                  <c:v>7.5109124999999999</c:v>
                </c:pt>
                <c:pt idx="15407">
                  <c:v>7.5112937500000001</c:v>
                </c:pt>
                <c:pt idx="15408">
                  <c:v>7.5116325000000002</c:v>
                </c:pt>
                <c:pt idx="15409">
                  <c:v>7.5116531250015992</c:v>
                </c:pt>
                <c:pt idx="15410">
                  <c:v>7.5111524999999997</c:v>
                </c:pt>
                <c:pt idx="15411">
                  <c:v>7.5108043750015989</c:v>
                </c:pt>
                <c:pt idx="15412">
                  <c:v>7.5103937500000004</c:v>
                </c:pt>
                <c:pt idx="15413">
                  <c:v>7.5100331250015993</c:v>
                </c:pt>
                <c:pt idx="15414">
                  <c:v>7.5101287499999998</c:v>
                </c:pt>
                <c:pt idx="15415">
                  <c:v>7.5104775000000004</c:v>
                </c:pt>
                <c:pt idx="15416">
                  <c:v>7.510099375001599</c:v>
                </c:pt>
                <c:pt idx="15417">
                  <c:v>7.5096862499999997</c:v>
                </c:pt>
                <c:pt idx="15418">
                  <c:v>7.509455</c:v>
                </c:pt>
                <c:pt idx="15419">
                  <c:v>7.5090700000000004</c:v>
                </c:pt>
                <c:pt idx="15420">
                  <c:v>7.5085643750015993</c:v>
                </c:pt>
                <c:pt idx="15421">
                  <c:v>7.5081781250015993</c:v>
                </c:pt>
                <c:pt idx="15422">
                  <c:v>7.5077949999999998</c:v>
                </c:pt>
                <c:pt idx="15423">
                  <c:v>7.5080593750015989</c:v>
                </c:pt>
                <c:pt idx="15424">
                  <c:v>7.508445625001599</c:v>
                </c:pt>
                <c:pt idx="15425">
                  <c:v>7.5087900000000003</c:v>
                </c:pt>
                <c:pt idx="15426">
                  <c:v>7.5092893750015994</c:v>
                </c:pt>
                <c:pt idx="15427">
                  <c:v>7.509724375001599</c:v>
                </c:pt>
                <c:pt idx="15428">
                  <c:v>7.5102318750015993</c:v>
                </c:pt>
                <c:pt idx="15429">
                  <c:v>7.5107650000000001</c:v>
                </c:pt>
                <c:pt idx="15430">
                  <c:v>7.511224375001599</c:v>
                </c:pt>
                <c:pt idx="15431">
                  <c:v>7.5117250000000002</c:v>
                </c:pt>
                <c:pt idx="15432">
                  <c:v>7.5121512499999996</c:v>
                </c:pt>
                <c:pt idx="15433">
                  <c:v>7.5125668750015988</c:v>
                </c:pt>
                <c:pt idx="15434">
                  <c:v>7.5130162499999997</c:v>
                </c:pt>
                <c:pt idx="15435">
                  <c:v>7.5135399999999999</c:v>
                </c:pt>
                <c:pt idx="15436">
                  <c:v>7.5139831250015989</c:v>
                </c:pt>
                <c:pt idx="15437">
                  <c:v>7.5144250000000001</c:v>
                </c:pt>
                <c:pt idx="15438">
                  <c:v>7.5149093750015989</c:v>
                </c:pt>
                <c:pt idx="15439">
                  <c:v>7.5152675000000002</c:v>
                </c:pt>
                <c:pt idx="15440">
                  <c:v>7.5156225000000001</c:v>
                </c:pt>
                <c:pt idx="15441">
                  <c:v>7.5160143750015989</c:v>
                </c:pt>
                <c:pt idx="15442">
                  <c:v>7.5164293750015991</c:v>
                </c:pt>
                <c:pt idx="15443">
                  <c:v>7.5167612500000001</c:v>
                </c:pt>
                <c:pt idx="15444">
                  <c:v>7.5172006250015988</c:v>
                </c:pt>
                <c:pt idx="15445">
                  <c:v>7.5175693750015986</c:v>
                </c:pt>
                <c:pt idx="15446">
                  <c:v>7.5179618750015988</c:v>
                </c:pt>
                <c:pt idx="15447">
                  <c:v>7.5183162499999998</c:v>
                </c:pt>
                <c:pt idx="15448">
                  <c:v>7.5183925</c:v>
                </c:pt>
                <c:pt idx="15449">
                  <c:v>7.5187499999999998</c:v>
                </c:pt>
                <c:pt idx="15450">
                  <c:v>7.5190762500000003</c:v>
                </c:pt>
                <c:pt idx="15451">
                  <c:v>7.519540625001599</c:v>
                </c:pt>
                <c:pt idx="15452">
                  <c:v>7.5199943750015992</c:v>
                </c:pt>
                <c:pt idx="15453">
                  <c:v>7.5204031250015992</c:v>
                </c:pt>
                <c:pt idx="15454">
                  <c:v>7.5208468750015989</c:v>
                </c:pt>
                <c:pt idx="15455">
                  <c:v>7.5212368750015992</c:v>
                </c:pt>
                <c:pt idx="15456">
                  <c:v>7.5216162500000001</c:v>
                </c:pt>
                <c:pt idx="15457">
                  <c:v>7.5219950000000004</c:v>
                </c:pt>
                <c:pt idx="15458">
                  <c:v>7.5224306250015989</c:v>
                </c:pt>
                <c:pt idx="15459">
                  <c:v>7.5227624999999998</c:v>
                </c:pt>
                <c:pt idx="15460">
                  <c:v>7.5231831250015988</c:v>
                </c:pt>
                <c:pt idx="15461">
                  <c:v>7.5232393750015989</c:v>
                </c:pt>
                <c:pt idx="15462">
                  <c:v>7.5236012499999996</c:v>
                </c:pt>
                <c:pt idx="15463">
                  <c:v>7.523483125001599</c:v>
                </c:pt>
                <c:pt idx="15464">
                  <c:v>7.5234056250015993</c:v>
                </c:pt>
                <c:pt idx="15465">
                  <c:v>7.5238775000000002</c:v>
                </c:pt>
                <c:pt idx="15466">
                  <c:v>7.5242081250015991</c:v>
                </c:pt>
                <c:pt idx="15467">
                  <c:v>7.5246056250015991</c:v>
                </c:pt>
                <c:pt idx="15468">
                  <c:v>7.5249656250015988</c:v>
                </c:pt>
                <c:pt idx="15469">
                  <c:v>7.5253256250015994</c:v>
                </c:pt>
                <c:pt idx="15470">
                  <c:v>7.5258075</c:v>
                </c:pt>
                <c:pt idx="15471">
                  <c:v>7.5261962499999999</c:v>
                </c:pt>
                <c:pt idx="15472">
                  <c:v>7.5265775000000001</c:v>
                </c:pt>
                <c:pt idx="15473">
                  <c:v>7.5270456250015991</c:v>
                </c:pt>
                <c:pt idx="15474">
                  <c:v>7.5273881250015986</c:v>
                </c:pt>
                <c:pt idx="15475">
                  <c:v>7.5277824999999998</c:v>
                </c:pt>
                <c:pt idx="15476">
                  <c:v>7.5281793750015993</c:v>
                </c:pt>
                <c:pt idx="15477">
                  <c:v>7.5285156250015994</c:v>
                </c:pt>
                <c:pt idx="15478">
                  <c:v>7.5281250000000002</c:v>
                </c:pt>
                <c:pt idx="15479">
                  <c:v>7.527646875001599</c:v>
                </c:pt>
                <c:pt idx="15480">
                  <c:v>7.5271968750015992</c:v>
                </c:pt>
                <c:pt idx="15481">
                  <c:v>7.5266337500000002</c:v>
                </c:pt>
                <c:pt idx="15482">
                  <c:v>7.52603125</c:v>
                </c:pt>
                <c:pt idx="15483">
                  <c:v>7.5254218750015989</c:v>
                </c:pt>
                <c:pt idx="15484">
                  <c:v>7.5248200000000001</c:v>
                </c:pt>
                <c:pt idx="15485">
                  <c:v>7.5242793750015986</c:v>
                </c:pt>
                <c:pt idx="15486">
                  <c:v>7.5239006250015992</c:v>
                </c:pt>
                <c:pt idx="15487">
                  <c:v>7.5234981250015993</c:v>
                </c:pt>
                <c:pt idx="15488">
                  <c:v>7.5237856250015991</c:v>
                </c:pt>
                <c:pt idx="15489">
                  <c:v>7.5241937500000002</c:v>
                </c:pt>
                <c:pt idx="15490">
                  <c:v>7.5241112499999998</c:v>
                </c:pt>
                <c:pt idx="15491">
                  <c:v>7.5238350000000001</c:v>
                </c:pt>
                <c:pt idx="15492">
                  <c:v>7.5241806250015992</c:v>
                </c:pt>
                <c:pt idx="15493">
                  <c:v>7.5245737500000001</c:v>
                </c:pt>
                <c:pt idx="15494">
                  <c:v>7.5249118750015986</c:v>
                </c:pt>
                <c:pt idx="15495">
                  <c:v>7.5252499999999998</c:v>
                </c:pt>
                <c:pt idx="15496">
                  <c:v>7.5256231250015988</c:v>
                </c:pt>
                <c:pt idx="15497">
                  <c:v>7.5260362499999998</c:v>
                </c:pt>
                <c:pt idx="15498">
                  <c:v>7.5260199999999999</c:v>
                </c:pt>
                <c:pt idx="15499">
                  <c:v>7.5257825</c:v>
                </c:pt>
                <c:pt idx="15500">
                  <c:v>7.5260737500000001</c:v>
                </c:pt>
                <c:pt idx="15501">
                  <c:v>7.5264274999999996</c:v>
                </c:pt>
                <c:pt idx="15502">
                  <c:v>7.5268406250015989</c:v>
                </c:pt>
                <c:pt idx="15503">
                  <c:v>7.5273443750015989</c:v>
                </c:pt>
                <c:pt idx="15504">
                  <c:v>7.527671875001599</c:v>
                </c:pt>
                <c:pt idx="15505">
                  <c:v>7.5280256250015993</c:v>
                </c:pt>
                <c:pt idx="15506">
                  <c:v>7.5284012499999999</c:v>
                </c:pt>
                <c:pt idx="15507">
                  <c:v>7.5287781250015993</c:v>
                </c:pt>
                <c:pt idx="15508">
                  <c:v>7.52928</c:v>
                </c:pt>
                <c:pt idx="15509">
                  <c:v>7.5296487499999998</c:v>
                </c:pt>
                <c:pt idx="15510">
                  <c:v>7.5300649999999996</c:v>
                </c:pt>
                <c:pt idx="15511">
                  <c:v>7.5305556250015986</c:v>
                </c:pt>
                <c:pt idx="15512">
                  <c:v>7.5309656250015991</c:v>
                </c:pt>
                <c:pt idx="15513">
                  <c:v>7.5313981250015987</c:v>
                </c:pt>
                <c:pt idx="15514">
                  <c:v>7.5319018750015987</c:v>
                </c:pt>
                <c:pt idx="15515">
                  <c:v>7.5323912499999999</c:v>
                </c:pt>
                <c:pt idx="15516">
                  <c:v>7.5327406250015994</c:v>
                </c:pt>
                <c:pt idx="15517">
                  <c:v>7.5331849999999996</c:v>
                </c:pt>
                <c:pt idx="15518">
                  <c:v>7.5336156250015991</c:v>
                </c:pt>
                <c:pt idx="15519">
                  <c:v>7.5340524999999996</c:v>
                </c:pt>
                <c:pt idx="15520">
                  <c:v>7.5344412500000004</c:v>
                </c:pt>
                <c:pt idx="15521">
                  <c:v>7.5349143750015992</c:v>
                </c:pt>
                <c:pt idx="15522">
                  <c:v>7.5352674999999998</c:v>
                </c:pt>
                <c:pt idx="15523">
                  <c:v>7.5357556250015989</c:v>
                </c:pt>
                <c:pt idx="15524">
                  <c:v>7.5361693750015988</c:v>
                </c:pt>
                <c:pt idx="15525">
                  <c:v>7.5365181250015993</c:v>
                </c:pt>
                <c:pt idx="15526">
                  <c:v>7.5369124999999997</c:v>
                </c:pt>
                <c:pt idx="15527">
                  <c:v>7.5373231250015991</c:v>
                </c:pt>
                <c:pt idx="15528">
                  <c:v>7.5368424999999997</c:v>
                </c:pt>
                <c:pt idx="15529">
                  <c:v>7.5363199999999999</c:v>
                </c:pt>
                <c:pt idx="15530">
                  <c:v>7.5359793750015989</c:v>
                </c:pt>
                <c:pt idx="15531">
                  <c:v>7.5353268750015987</c:v>
                </c:pt>
                <c:pt idx="15532">
                  <c:v>7.535005</c:v>
                </c:pt>
                <c:pt idx="15533">
                  <c:v>7.5346293750015993</c:v>
                </c:pt>
                <c:pt idx="15534">
                  <c:v>7.5340100000000003</c:v>
                </c:pt>
                <c:pt idx="15535">
                  <c:v>7.5334599999999998</c:v>
                </c:pt>
                <c:pt idx="15536">
                  <c:v>7.5328487500000003</c:v>
                </c:pt>
                <c:pt idx="15537">
                  <c:v>7.5323493750015986</c:v>
                </c:pt>
                <c:pt idx="15538">
                  <c:v>7.5319106250015988</c:v>
                </c:pt>
                <c:pt idx="15539">
                  <c:v>7.531553125001599</c:v>
                </c:pt>
                <c:pt idx="15540">
                  <c:v>7.5311831250015988</c:v>
                </c:pt>
                <c:pt idx="15541">
                  <c:v>7.5307924999999996</c:v>
                </c:pt>
                <c:pt idx="15542">
                  <c:v>7.5304468750015987</c:v>
                </c:pt>
                <c:pt idx="15543">
                  <c:v>7.5300818750015992</c:v>
                </c:pt>
                <c:pt idx="15544">
                  <c:v>7.5297293750015992</c:v>
                </c:pt>
                <c:pt idx="15545">
                  <c:v>7.5292712499999999</c:v>
                </c:pt>
                <c:pt idx="15546">
                  <c:v>7.5291712500000001</c:v>
                </c:pt>
                <c:pt idx="15547">
                  <c:v>7.5295668750015992</c:v>
                </c:pt>
                <c:pt idx="15548">
                  <c:v>7.5299550000000002</c:v>
                </c:pt>
                <c:pt idx="15549">
                  <c:v>7.5302837499999997</c:v>
                </c:pt>
                <c:pt idx="15550">
                  <c:v>7.5307924999999996</c:v>
                </c:pt>
                <c:pt idx="15551">
                  <c:v>7.5312475000000001</c:v>
                </c:pt>
                <c:pt idx="15552">
                  <c:v>7.5316962500000004</c:v>
                </c:pt>
                <c:pt idx="15553">
                  <c:v>7.5321456250015988</c:v>
                </c:pt>
                <c:pt idx="15554">
                  <c:v>7.5326306250015991</c:v>
                </c:pt>
                <c:pt idx="15555">
                  <c:v>7.533078125001599</c:v>
                </c:pt>
                <c:pt idx="15556">
                  <c:v>7.5334399999999997</c:v>
                </c:pt>
                <c:pt idx="15557">
                  <c:v>7.5337899999999998</c:v>
                </c:pt>
                <c:pt idx="15558">
                  <c:v>7.534133125001599</c:v>
                </c:pt>
                <c:pt idx="15559">
                  <c:v>7.5346681250015992</c:v>
                </c:pt>
                <c:pt idx="15560">
                  <c:v>7.5349881250015986</c:v>
                </c:pt>
                <c:pt idx="15561">
                  <c:v>7.5353331250015989</c:v>
                </c:pt>
                <c:pt idx="15562">
                  <c:v>7.5356725000000004</c:v>
                </c:pt>
                <c:pt idx="15563">
                  <c:v>7.5360325000000001</c:v>
                </c:pt>
                <c:pt idx="15564">
                  <c:v>7.5363831250015991</c:v>
                </c:pt>
                <c:pt idx="15565">
                  <c:v>7.5367206250015988</c:v>
                </c:pt>
                <c:pt idx="15566">
                  <c:v>7.5371287499999999</c:v>
                </c:pt>
                <c:pt idx="15567">
                  <c:v>7.5375643750015993</c:v>
                </c:pt>
                <c:pt idx="15568">
                  <c:v>7.5379568750015986</c:v>
                </c:pt>
                <c:pt idx="15569">
                  <c:v>7.5383537499999997</c:v>
                </c:pt>
                <c:pt idx="15570">
                  <c:v>7.53883875</c:v>
                </c:pt>
                <c:pt idx="15571">
                  <c:v>7.5391674999999996</c:v>
                </c:pt>
                <c:pt idx="15572">
                  <c:v>7.5395725000000002</c:v>
                </c:pt>
                <c:pt idx="15573">
                  <c:v>7.5393818750015988</c:v>
                </c:pt>
                <c:pt idx="15574">
                  <c:v>7.5389925</c:v>
                </c:pt>
                <c:pt idx="15575">
                  <c:v>7.5392218750015987</c:v>
                </c:pt>
                <c:pt idx="15576">
                  <c:v>7.5396318750015991</c:v>
                </c:pt>
                <c:pt idx="15577">
                  <c:v>7.5401075000000004</c:v>
                </c:pt>
                <c:pt idx="15578">
                  <c:v>7.5406525000000002</c:v>
                </c:pt>
                <c:pt idx="15579">
                  <c:v>7.5410943750015988</c:v>
                </c:pt>
                <c:pt idx="15580">
                  <c:v>7.5416006250015988</c:v>
                </c:pt>
                <c:pt idx="15581">
                  <c:v>7.5420912500000004</c:v>
                </c:pt>
                <c:pt idx="15582">
                  <c:v>7.5425725000000003</c:v>
                </c:pt>
                <c:pt idx="15583">
                  <c:v>7.5430087500000003</c:v>
                </c:pt>
                <c:pt idx="15584">
                  <c:v>7.54350875</c:v>
                </c:pt>
                <c:pt idx="15585">
                  <c:v>7.5439531250015994</c:v>
                </c:pt>
                <c:pt idx="15586">
                  <c:v>7.5444243750015989</c:v>
                </c:pt>
                <c:pt idx="15587">
                  <c:v>7.5448862500000002</c:v>
                </c:pt>
                <c:pt idx="15588">
                  <c:v>7.5452937499999999</c:v>
                </c:pt>
                <c:pt idx="15589">
                  <c:v>7.5457281250015988</c:v>
                </c:pt>
                <c:pt idx="15590">
                  <c:v>7.5460687499999999</c:v>
                </c:pt>
                <c:pt idx="15591">
                  <c:v>7.5461562500000001</c:v>
                </c:pt>
                <c:pt idx="15592">
                  <c:v>7.5460743750015986</c:v>
                </c:pt>
                <c:pt idx="15593">
                  <c:v>7.5458487500000002</c:v>
                </c:pt>
                <c:pt idx="15594">
                  <c:v>7.54622875</c:v>
                </c:pt>
                <c:pt idx="15595">
                  <c:v>7.5466668750015993</c:v>
                </c:pt>
                <c:pt idx="15596">
                  <c:v>7.5471093750015994</c:v>
                </c:pt>
                <c:pt idx="15597">
                  <c:v>7.5474912500000002</c:v>
                </c:pt>
                <c:pt idx="15598">
                  <c:v>7.5478156250015989</c:v>
                </c:pt>
                <c:pt idx="15599">
                  <c:v>7.548176875001599</c:v>
                </c:pt>
                <c:pt idx="15600">
                  <c:v>7.5487525</c:v>
                </c:pt>
                <c:pt idx="15601">
                  <c:v>7.5491781250015988</c:v>
                </c:pt>
                <c:pt idx="15602">
                  <c:v>7.5485943750015991</c:v>
                </c:pt>
                <c:pt idx="15603">
                  <c:v>7.5479718750015987</c:v>
                </c:pt>
                <c:pt idx="15604">
                  <c:v>7.5476450000000002</c:v>
                </c:pt>
                <c:pt idx="15605">
                  <c:v>7.5470924999999998</c:v>
                </c:pt>
                <c:pt idx="15606">
                  <c:v>7.5467631250015987</c:v>
                </c:pt>
                <c:pt idx="15607">
                  <c:v>7.5462024999999997</c:v>
                </c:pt>
                <c:pt idx="15608">
                  <c:v>7.5456899999999996</c:v>
                </c:pt>
                <c:pt idx="15609">
                  <c:v>7.5452168750015991</c:v>
                </c:pt>
                <c:pt idx="15610">
                  <c:v>7.5447537499999999</c:v>
                </c:pt>
                <c:pt idx="15611">
                  <c:v>7.5443918750015992</c:v>
                </c:pt>
                <c:pt idx="15612">
                  <c:v>7.5440031250015993</c:v>
                </c:pt>
                <c:pt idx="15613">
                  <c:v>7.54360125</c:v>
                </c:pt>
                <c:pt idx="15614">
                  <c:v>7.5432712500000001</c:v>
                </c:pt>
                <c:pt idx="15615">
                  <c:v>7.5429124999999999</c:v>
                </c:pt>
                <c:pt idx="15616">
                  <c:v>7.5425362500000004</c:v>
                </c:pt>
                <c:pt idx="15617">
                  <c:v>7.5428362499999997</c:v>
                </c:pt>
                <c:pt idx="15618">
                  <c:v>7.5432043750015989</c:v>
                </c:pt>
                <c:pt idx="15619">
                  <c:v>7.5436424999999998</c:v>
                </c:pt>
                <c:pt idx="15620">
                  <c:v>7.5440431250015987</c:v>
                </c:pt>
                <c:pt idx="15621">
                  <c:v>7.5444412500000002</c:v>
                </c:pt>
                <c:pt idx="15622">
                  <c:v>7.544785625001599</c:v>
                </c:pt>
                <c:pt idx="15623">
                  <c:v>7.5451062499999999</c:v>
                </c:pt>
                <c:pt idx="15624">
                  <c:v>7.5455093750015987</c:v>
                </c:pt>
                <c:pt idx="15625">
                  <c:v>7.5459624999999999</c:v>
                </c:pt>
                <c:pt idx="15626">
                  <c:v>7.5463149999999999</c:v>
                </c:pt>
                <c:pt idx="15627">
                  <c:v>7.5466375000000001</c:v>
                </c:pt>
                <c:pt idx="15628">
                  <c:v>7.547026875001599</c:v>
                </c:pt>
                <c:pt idx="15629">
                  <c:v>7.5474893750015992</c:v>
                </c:pt>
                <c:pt idx="15630">
                  <c:v>7.5478899999999998</c:v>
                </c:pt>
                <c:pt idx="15631">
                  <c:v>7.5482881250015987</c:v>
                </c:pt>
                <c:pt idx="15632">
                  <c:v>7.5486456250015994</c:v>
                </c:pt>
                <c:pt idx="15633">
                  <c:v>7.5490487499999999</c:v>
                </c:pt>
                <c:pt idx="15634">
                  <c:v>7.5494293750015986</c:v>
                </c:pt>
                <c:pt idx="15635">
                  <c:v>7.5498256250015991</c:v>
                </c:pt>
                <c:pt idx="15636">
                  <c:v>7.5502112500000003</c:v>
                </c:pt>
                <c:pt idx="15637">
                  <c:v>7.5506112500000002</c:v>
                </c:pt>
                <c:pt idx="15638">
                  <c:v>7.5510968750015994</c:v>
                </c:pt>
                <c:pt idx="15639">
                  <c:v>7.5515112499999999</c:v>
                </c:pt>
                <c:pt idx="15640">
                  <c:v>7.5519474999999998</c:v>
                </c:pt>
                <c:pt idx="15641">
                  <c:v>7.5523381250015991</c:v>
                </c:pt>
                <c:pt idx="15642">
                  <c:v>7.5528362500000004</c:v>
                </c:pt>
                <c:pt idx="15643">
                  <c:v>7.553255625001599</c:v>
                </c:pt>
                <c:pt idx="15644">
                  <c:v>7.5536831250015988</c:v>
                </c:pt>
                <c:pt idx="15645">
                  <c:v>7.554181875001599</c:v>
                </c:pt>
                <c:pt idx="15646">
                  <c:v>7.5546249999999997</c:v>
                </c:pt>
                <c:pt idx="15647">
                  <c:v>7.5550093750015987</c:v>
                </c:pt>
                <c:pt idx="15648">
                  <c:v>7.5554087499999998</c:v>
                </c:pt>
                <c:pt idx="15649">
                  <c:v>7.5559037499999997</c:v>
                </c:pt>
                <c:pt idx="15650">
                  <c:v>7.5563918750015988</c:v>
                </c:pt>
                <c:pt idx="15651">
                  <c:v>7.5568749999999998</c:v>
                </c:pt>
                <c:pt idx="15652">
                  <c:v>7.5573881250015988</c:v>
                </c:pt>
                <c:pt idx="15653">
                  <c:v>7.5578287499999997</c:v>
                </c:pt>
                <c:pt idx="15654">
                  <c:v>7.5582174999999996</c:v>
                </c:pt>
                <c:pt idx="15655">
                  <c:v>7.5577643750015993</c:v>
                </c:pt>
                <c:pt idx="15656">
                  <c:v>7.5574093750015994</c:v>
                </c:pt>
                <c:pt idx="15657">
                  <c:v>7.5569662500000003</c:v>
                </c:pt>
                <c:pt idx="15658">
                  <c:v>7.5564887499999998</c:v>
                </c:pt>
                <c:pt idx="15659">
                  <c:v>7.5559856250015986</c:v>
                </c:pt>
                <c:pt idx="15660">
                  <c:v>7.5554899999999998</c:v>
                </c:pt>
                <c:pt idx="15661">
                  <c:v>7.554839375001599</c:v>
                </c:pt>
                <c:pt idx="15662">
                  <c:v>7.5543006250015994</c:v>
                </c:pt>
                <c:pt idx="15663">
                  <c:v>7.5536887500000001</c:v>
                </c:pt>
                <c:pt idx="15664">
                  <c:v>7.5532149999999998</c:v>
                </c:pt>
                <c:pt idx="15665">
                  <c:v>7.5527706250015987</c:v>
                </c:pt>
                <c:pt idx="15666">
                  <c:v>7.5521487499999997</c:v>
                </c:pt>
                <c:pt idx="15667">
                  <c:v>7.5516937500000001</c:v>
                </c:pt>
                <c:pt idx="15668">
                  <c:v>7.5513468750015988</c:v>
                </c:pt>
                <c:pt idx="15669">
                  <c:v>7.551473125001599</c:v>
                </c:pt>
                <c:pt idx="15670">
                  <c:v>7.5513331250015989</c:v>
                </c:pt>
                <c:pt idx="15671">
                  <c:v>7.5510081250015988</c:v>
                </c:pt>
                <c:pt idx="15672">
                  <c:v>7.5506425000000004</c:v>
                </c:pt>
                <c:pt idx="15673">
                  <c:v>7.5506500000000001</c:v>
                </c:pt>
                <c:pt idx="15674">
                  <c:v>7.5510393750015989</c:v>
                </c:pt>
                <c:pt idx="15675">
                  <c:v>7.5514012499999996</c:v>
                </c:pt>
                <c:pt idx="15676">
                  <c:v>7.5517943750015988</c:v>
                </c:pt>
                <c:pt idx="15677">
                  <c:v>7.5521637500000001</c:v>
                </c:pt>
                <c:pt idx="15678">
                  <c:v>7.5525043750015994</c:v>
                </c:pt>
                <c:pt idx="15679">
                  <c:v>7.552891875001599</c:v>
                </c:pt>
                <c:pt idx="15680">
                  <c:v>7.5533549999999998</c:v>
                </c:pt>
                <c:pt idx="15681">
                  <c:v>7.5538299999999996</c:v>
                </c:pt>
                <c:pt idx="15682">
                  <c:v>7.5542206250015989</c:v>
                </c:pt>
                <c:pt idx="15683">
                  <c:v>7.5547143750015993</c:v>
                </c:pt>
                <c:pt idx="15684">
                  <c:v>7.5551374999999998</c:v>
                </c:pt>
                <c:pt idx="15685">
                  <c:v>7.5555393750015991</c:v>
                </c:pt>
                <c:pt idx="15686">
                  <c:v>7.5558918750015991</c:v>
                </c:pt>
                <c:pt idx="15687">
                  <c:v>7.5562825</c:v>
                </c:pt>
                <c:pt idx="15688">
                  <c:v>7.5567418750015989</c:v>
                </c:pt>
                <c:pt idx="15689">
                  <c:v>7.5571793750015992</c:v>
                </c:pt>
                <c:pt idx="15690">
                  <c:v>7.5569949999999997</c:v>
                </c:pt>
                <c:pt idx="15691">
                  <c:v>7.5565562499999999</c:v>
                </c:pt>
                <c:pt idx="15692">
                  <c:v>7.5560962500000004</c:v>
                </c:pt>
                <c:pt idx="15693">
                  <c:v>7.5557112499999999</c:v>
                </c:pt>
                <c:pt idx="15694">
                  <c:v>7.5552706250015991</c:v>
                </c:pt>
                <c:pt idx="15695">
                  <c:v>7.5549256250015988</c:v>
                </c:pt>
                <c:pt idx="15696">
                  <c:v>7.5544099999999998</c:v>
                </c:pt>
                <c:pt idx="15697">
                  <c:v>7.5540156250015986</c:v>
                </c:pt>
                <c:pt idx="15698">
                  <c:v>7.5536325</c:v>
                </c:pt>
                <c:pt idx="15699">
                  <c:v>7.5538600000000002</c:v>
                </c:pt>
                <c:pt idx="15700">
                  <c:v>7.5542243750015992</c:v>
                </c:pt>
                <c:pt idx="15701">
                  <c:v>7.5545918750015986</c:v>
                </c:pt>
                <c:pt idx="15702">
                  <c:v>7.5549406250015991</c:v>
                </c:pt>
                <c:pt idx="15703">
                  <c:v>7.5552737499999996</c:v>
                </c:pt>
                <c:pt idx="15704">
                  <c:v>7.5556156250015993</c:v>
                </c:pt>
                <c:pt idx="15705">
                  <c:v>7.5559500000000002</c:v>
                </c:pt>
                <c:pt idx="15706">
                  <c:v>7.5561318750015989</c:v>
                </c:pt>
                <c:pt idx="15707">
                  <c:v>7.5564912499999997</c:v>
                </c:pt>
                <c:pt idx="15708">
                  <c:v>7.55685875</c:v>
                </c:pt>
                <c:pt idx="15709">
                  <c:v>7.5571893750015988</c:v>
                </c:pt>
                <c:pt idx="15710">
                  <c:v>7.5575225000000001</c:v>
                </c:pt>
                <c:pt idx="15711">
                  <c:v>7.5580231250015988</c:v>
                </c:pt>
                <c:pt idx="15712">
                  <c:v>7.5583724999999999</c:v>
                </c:pt>
                <c:pt idx="15713">
                  <c:v>7.5588318750015988</c:v>
                </c:pt>
                <c:pt idx="15714">
                  <c:v>7.5593118750015993</c:v>
                </c:pt>
                <c:pt idx="15715">
                  <c:v>7.5598031250015989</c:v>
                </c:pt>
                <c:pt idx="15716">
                  <c:v>7.5602037500000003</c:v>
                </c:pt>
                <c:pt idx="15717">
                  <c:v>7.560645625001599</c:v>
                </c:pt>
                <c:pt idx="15718">
                  <c:v>7.5610156250015992</c:v>
                </c:pt>
                <c:pt idx="15719">
                  <c:v>7.5606631250015992</c:v>
                </c:pt>
                <c:pt idx="15720">
                  <c:v>7.5603037500000001</c:v>
                </c:pt>
                <c:pt idx="15721">
                  <c:v>7.5599481250015987</c:v>
                </c:pt>
                <c:pt idx="15722">
                  <c:v>7.5595818750015988</c:v>
                </c:pt>
                <c:pt idx="15723">
                  <c:v>7.5592181250015988</c:v>
                </c:pt>
                <c:pt idx="15724">
                  <c:v>7.5588606250015991</c:v>
                </c:pt>
                <c:pt idx="15725">
                  <c:v>7.5584237500000002</c:v>
                </c:pt>
                <c:pt idx="15726">
                  <c:v>7.5584449999999999</c:v>
                </c:pt>
                <c:pt idx="15727">
                  <c:v>7.5589243750015989</c:v>
                </c:pt>
                <c:pt idx="15728">
                  <c:v>7.5593406250015986</c:v>
                </c:pt>
                <c:pt idx="15729">
                  <c:v>7.5596993750015988</c:v>
                </c:pt>
                <c:pt idx="15730">
                  <c:v>7.5600381250015989</c:v>
                </c:pt>
                <c:pt idx="15731">
                  <c:v>7.5603968750015991</c:v>
                </c:pt>
                <c:pt idx="15732">
                  <c:v>7.5607693750015992</c:v>
                </c:pt>
                <c:pt idx="15733">
                  <c:v>7.5612056250015991</c:v>
                </c:pt>
                <c:pt idx="15734">
                  <c:v>7.5617018750015994</c:v>
                </c:pt>
                <c:pt idx="15735">
                  <c:v>7.5621349999999996</c:v>
                </c:pt>
                <c:pt idx="15736">
                  <c:v>7.5625181250015991</c:v>
                </c:pt>
                <c:pt idx="15737">
                  <c:v>7.5628518750015994</c:v>
                </c:pt>
                <c:pt idx="15738">
                  <c:v>7.56319125</c:v>
                </c:pt>
                <c:pt idx="15739">
                  <c:v>7.5636599999999996</c:v>
                </c:pt>
                <c:pt idx="15740">
                  <c:v>7.5640774999999998</c:v>
                </c:pt>
                <c:pt idx="15741">
                  <c:v>7.5644387499999999</c:v>
                </c:pt>
                <c:pt idx="15742">
                  <c:v>7.5648362499999999</c:v>
                </c:pt>
                <c:pt idx="15743">
                  <c:v>7.5651725000000001</c:v>
                </c:pt>
                <c:pt idx="15744">
                  <c:v>7.5655243750015986</c:v>
                </c:pt>
                <c:pt idx="15745">
                  <c:v>7.5657037499999999</c:v>
                </c:pt>
                <c:pt idx="15746">
                  <c:v>7.5660362499999998</c:v>
                </c:pt>
                <c:pt idx="15747">
                  <c:v>7.5663850000000004</c:v>
                </c:pt>
                <c:pt idx="15748">
                  <c:v>7.5667518750015992</c:v>
                </c:pt>
                <c:pt idx="15749">
                  <c:v>7.5667687499999996</c:v>
                </c:pt>
                <c:pt idx="15750">
                  <c:v>7.5662731250015991</c:v>
                </c:pt>
                <c:pt idx="15751">
                  <c:v>7.5657818750015986</c:v>
                </c:pt>
                <c:pt idx="15752">
                  <c:v>7.5654349999999999</c:v>
                </c:pt>
                <c:pt idx="15753">
                  <c:v>7.5647756250015989</c:v>
                </c:pt>
                <c:pt idx="15754">
                  <c:v>7.5644256250015989</c:v>
                </c:pt>
                <c:pt idx="15755">
                  <c:v>7.5640850000000004</c:v>
                </c:pt>
                <c:pt idx="15756">
                  <c:v>7.5636806250015987</c:v>
                </c:pt>
                <c:pt idx="15757">
                  <c:v>7.5632581250015987</c:v>
                </c:pt>
                <c:pt idx="15758">
                  <c:v>7.5628950000000001</c:v>
                </c:pt>
                <c:pt idx="15759">
                  <c:v>7.5625249999999999</c:v>
                </c:pt>
                <c:pt idx="15760">
                  <c:v>7.56190125</c:v>
                </c:pt>
                <c:pt idx="15761">
                  <c:v>7.5614962500000003</c:v>
                </c:pt>
                <c:pt idx="15762">
                  <c:v>7.5611325000000003</c:v>
                </c:pt>
                <c:pt idx="15763">
                  <c:v>7.5614631250015991</c:v>
                </c:pt>
                <c:pt idx="15764">
                  <c:v>7.5618931250015988</c:v>
                </c:pt>
                <c:pt idx="15765">
                  <c:v>7.5623456250015986</c:v>
                </c:pt>
                <c:pt idx="15766">
                  <c:v>7.5627031250015992</c:v>
                </c:pt>
                <c:pt idx="15767">
                  <c:v>7.5631518750015987</c:v>
                </c:pt>
                <c:pt idx="15768">
                  <c:v>7.5636068750015992</c:v>
                </c:pt>
                <c:pt idx="15769">
                  <c:v>7.5639393750015991</c:v>
                </c:pt>
                <c:pt idx="15770">
                  <c:v>7.5643124999999998</c:v>
                </c:pt>
                <c:pt idx="15771">
                  <c:v>7.5647099999999998</c:v>
                </c:pt>
                <c:pt idx="15772">
                  <c:v>7.56509375</c:v>
                </c:pt>
                <c:pt idx="15773">
                  <c:v>7.5654431250015994</c:v>
                </c:pt>
                <c:pt idx="15774">
                  <c:v>7.5658181250015986</c:v>
                </c:pt>
                <c:pt idx="15775">
                  <c:v>7.5661593750015994</c:v>
                </c:pt>
                <c:pt idx="15776">
                  <c:v>7.5666124999999997</c:v>
                </c:pt>
                <c:pt idx="15777">
                  <c:v>7.5670456250015992</c:v>
                </c:pt>
                <c:pt idx="15778">
                  <c:v>7.5673837500000003</c:v>
                </c:pt>
                <c:pt idx="15779">
                  <c:v>7.5678274999999999</c:v>
                </c:pt>
                <c:pt idx="15780">
                  <c:v>7.5683262500000001</c:v>
                </c:pt>
                <c:pt idx="15781">
                  <c:v>7.5687106250015992</c:v>
                </c:pt>
                <c:pt idx="15782">
                  <c:v>7.5691362499999997</c:v>
                </c:pt>
                <c:pt idx="15783">
                  <c:v>7.5695206250015987</c:v>
                </c:pt>
                <c:pt idx="15784">
                  <c:v>7.5699668750015991</c:v>
                </c:pt>
                <c:pt idx="15785">
                  <c:v>7.5704181250015994</c:v>
                </c:pt>
                <c:pt idx="15786">
                  <c:v>7.5709081250015986</c:v>
                </c:pt>
                <c:pt idx="15787">
                  <c:v>7.57137875</c:v>
                </c:pt>
                <c:pt idx="15788">
                  <c:v>7.5717699999999999</c:v>
                </c:pt>
                <c:pt idx="15789">
                  <c:v>7.5721806250015993</c:v>
                </c:pt>
                <c:pt idx="15790">
                  <c:v>7.5725656250015989</c:v>
                </c:pt>
                <c:pt idx="15791">
                  <c:v>7.5729637500000004</c:v>
                </c:pt>
                <c:pt idx="15792">
                  <c:v>7.5726131250015989</c:v>
                </c:pt>
                <c:pt idx="15793">
                  <c:v>7.5722031250015993</c:v>
                </c:pt>
                <c:pt idx="15794">
                  <c:v>7.5717350000000003</c:v>
                </c:pt>
                <c:pt idx="15795">
                  <c:v>7.5713493750015992</c:v>
                </c:pt>
                <c:pt idx="15796">
                  <c:v>7.570931875001599</c:v>
                </c:pt>
                <c:pt idx="15797">
                  <c:v>7.5709574999999996</c:v>
                </c:pt>
                <c:pt idx="15798">
                  <c:v>7.5706031250015986</c:v>
                </c:pt>
                <c:pt idx="15799">
                  <c:v>7.5700943750015988</c:v>
                </c:pt>
                <c:pt idx="15800">
                  <c:v>7.5697099999999997</c:v>
                </c:pt>
                <c:pt idx="15801">
                  <c:v>7.5693737499999996</c:v>
                </c:pt>
                <c:pt idx="15802">
                  <c:v>7.5689500000000001</c:v>
                </c:pt>
                <c:pt idx="15803">
                  <c:v>7.5686012500000004</c:v>
                </c:pt>
                <c:pt idx="15804">
                  <c:v>7.5689656250015993</c:v>
                </c:pt>
                <c:pt idx="15805">
                  <c:v>7.5693475000000001</c:v>
                </c:pt>
                <c:pt idx="15806">
                  <c:v>7.5697131250015994</c:v>
                </c:pt>
                <c:pt idx="15807">
                  <c:v>7.5700762499999996</c:v>
                </c:pt>
                <c:pt idx="15808">
                  <c:v>7.5705200000000001</c:v>
                </c:pt>
                <c:pt idx="15809">
                  <c:v>7.5708799999999998</c:v>
                </c:pt>
                <c:pt idx="15810">
                  <c:v>7.5713024999999998</c:v>
                </c:pt>
                <c:pt idx="15811">
                  <c:v>7.5717625000000002</c:v>
                </c:pt>
                <c:pt idx="15812">
                  <c:v>7.5722674999999997</c:v>
                </c:pt>
                <c:pt idx="15813">
                  <c:v>7.5726125</c:v>
                </c:pt>
                <c:pt idx="15814">
                  <c:v>7.5729662500000003</c:v>
                </c:pt>
                <c:pt idx="15815">
                  <c:v>7.5733662500000003</c:v>
                </c:pt>
                <c:pt idx="15816">
                  <c:v>7.57369</c:v>
                </c:pt>
                <c:pt idx="15817">
                  <c:v>7.5741606250015989</c:v>
                </c:pt>
                <c:pt idx="15818">
                  <c:v>7.5745756250015992</c:v>
                </c:pt>
                <c:pt idx="15819">
                  <c:v>7.5749781250015991</c:v>
                </c:pt>
                <c:pt idx="15820">
                  <c:v>7.57534375</c:v>
                </c:pt>
                <c:pt idx="15821">
                  <c:v>7.5757156250015987</c:v>
                </c:pt>
                <c:pt idx="15822">
                  <c:v>7.5760743750015989</c:v>
                </c:pt>
                <c:pt idx="15823">
                  <c:v>7.5765462499999998</c:v>
                </c:pt>
                <c:pt idx="15824">
                  <c:v>7.5768831250015989</c:v>
                </c:pt>
                <c:pt idx="15825">
                  <c:v>7.5773337500000002</c:v>
                </c:pt>
                <c:pt idx="15826">
                  <c:v>7.5771118750015987</c:v>
                </c:pt>
                <c:pt idx="15827">
                  <c:v>7.5767337499999998</c:v>
                </c:pt>
                <c:pt idx="15828">
                  <c:v>7.5763656250015989</c:v>
                </c:pt>
                <c:pt idx="15829">
                  <c:v>7.5760118750015986</c:v>
                </c:pt>
                <c:pt idx="15830">
                  <c:v>7.5756300000000003</c:v>
                </c:pt>
                <c:pt idx="15831">
                  <c:v>7.5751356250015993</c:v>
                </c:pt>
                <c:pt idx="15832">
                  <c:v>7.5746956250015991</c:v>
                </c:pt>
                <c:pt idx="15833">
                  <c:v>7.5743062500000002</c:v>
                </c:pt>
                <c:pt idx="15834">
                  <c:v>7.5738725000000002</c:v>
                </c:pt>
                <c:pt idx="15835">
                  <c:v>7.5735037500000004</c:v>
                </c:pt>
                <c:pt idx="15836">
                  <c:v>7.5731212499999998</c:v>
                </c:pt>
                <c:pt idx="15837">
                  <c:v>7.5725949999999997</c:v>
                </c:pt>
                <c:pt idx="15838">
                  <c:v>7.5719537499999996</c:v>
                </c:pt>
                <c:pt idx="15839">
                  <c:v>7.5716318750015992</c:v>
                </c:pt>
                <c:pt idx="15840">
                  <c:v>7.5712425000000003</c:v>
                </c:pt>
                <c:pt idx="15841">
                  <c:v>7.5709024999999999</c:v>
                </c:pt>
                <c:pt idx="15842">
                  <c:v>7.5705743750015992</c:v>
                </c:pt>
                <c:pt idx="15843">
                  <c:v>7.5699375</c:v>
                </c:pt>
                <c:pt idx="15844">
                  <c:v>7.5694387499999998</c:v>
                </c:pt>
                <c:pt idx="15845">
                  <c:v>7.5690618750015988</c:v>
                </c:pt>
                <c:pt idx="15846">
                  <c:v>7.5694381250015992</c:v>
                </c:pt>
                <c:pt idx="15847">
                  <c:v>7.5698968750015991</c:v>
                </c:pt>
                <c:pt idx="15848">
                  <c:v>7.5703243750015989</c:v>
                </c:pt>
                <c:pt idx="15849">
                  <c:v>7.5706456250015988</c:v>
                </c:pt>
                <c:pt idx="15850">
                  <c:v>7.5710118750015987</c:v>
                </c:pt>
                <c:pt idx="15851">
                  <c:v>7.5713706250015989</c:v>
                </c:pt>
                <c:pt idx="15852">
                  <c:v>7.5717650000000001</c:v>
                </c:pt>
                <c:pt idx="15853">
                  <c:v>7.5721356250015992</c:v>
                </c:pt>
                <c:pt idx="15854">
                  <c:v>7.5725531250015994</c:v>
                </c:pt>
                <c:pt idx="15855">
                  <c:v>7.5729674999999999</c:v>
                </c:pt>
                <c:pt idx="15856">
                  <c:v>7.5733368750015986</c:v>
                </c:pt>
                <c:pt idx="15857">
                  <c:v>7.5736575000000004</c:v>
                </c:pt>
                <c:pt idx="15858">
                  <c:v>7.5739787500000002</c:v>
                </c:pt>
                <c:pt idx="15859">
                  <c:v>7.5744318750015989</c:v>
                </c:pt>
                <c:pt idx="15860">
                  <c:v>7.5748468750015991</c:v>
                </c:pt>
                <c:pt idx="15861">
                  <c:v>7.5752137499999996</c:v>
                </c:pt>
                <c:pt idx="15862">
                  <c:v>7.57555625</c:v>
                </c:pt>
                <c:pt idx="15863">
                  <c:v>7.5753618750015992</c:v>
                </c:pt>
                <c:pt idx="15864">
                  <c:v>7.5756862500000004</c:v>
                </c:pt>
                <c:pt idx="15865">
                  <c:v>7.5760300000000003</c:v>
                </c:pt>
                <c:pt idx="15866">
                  <c:v>7.5763668750015993</c:v>
                </c:pt>
                <c:pt idx="15867">
                  <c:v>7.576738125001599</c:v>
                </c:pt>
                <c:pt idx="15868">
                  <c:v>7.577185625001599</c:v>
                </c:pt>
                <c:pt idx="15869">
                  <c:v>7.5776068750015986</c:v>
                </c:pt>
                <c:pt idx="15870">
                  <c:v>7.5779575000000001</c:v>
                </c:pt>
                <c:pt idx="15871">
                  <c:v>7.5783756250015992</c:v>
                </c:pt>
                <c:pt idx="15872">
                  <c:v>7.5787199999999997</c:v>
                </c:pt>
                <c:pt idx="15873">
                  <c:v>7.5783268750015989</c:v>
                </c:pt>
                <c:pt idx="15874">
                  <c:v>7.5782587499999998</c:v>
                </c:pt>
                <c:pt idx="15875">
                  <c:v>7.5786087499999999</c:v>
                </c:pt>
                <c:pt idx="15876">
                  <c:v>7.5790593750015987</c:v>
                </c:pt>
                <c:pt idx="15877">
                  <c:v>7.5795643750015991</c:v>
                </c:pt>
                <c:pt idx="15878">
                  <c:v>7.5800581250015986</c:v>
                </c:pt>
                <c:pt idx="15879">
                  <c:v>7.580423125001599</c:v>
                </c:pt>
                <c:pt idx="15880">
                  <c:v>7.5807543750015993</c:v>
                </c:pt>
                <c:pt idx="15881">
                  <c:v>7.5810756250015991</c:v>
                </c:pt>
                <c:pt idx="15882">
                  <c:v>7.5814056250015991</c:v>
                </c:pt>
                <c:pt idx="15883">
                  <c:v>7.581735625001599</c:v>
                </c:pt>
                <c:pt idx="15884">
                  <c:v>7.5820875000000001</c:v>
                </c:pt>
                <c:pt idx="15885">
                  <c:v>7.5824556250015993</c:v>
                </c:pt>
                <c:pt idx="15886">
                  <c:v>7.5827843750015989</c:v>
                </c:pt>
                <c:pt idx="15887">
                  <c:v>7.5832712500000001</c:v>
                </c:pt>
                <c:pt idx="15888">
                  <c:v>7.5836100000000002</c:v>
                </c:pt>
                <c:pt idx="15889">
                  <c:v>7.584013125001599</c:v>
                </c:pt>
                <c:pt idx="15890">
                  <c:v>7.5843812499999999</c:v>
                </c:pt>
                <c:pt idx="15891">
                  <c:v>7.5840431250015987</c:v>
                </c:pt>
                <c:pt idx="15892">
                  <c:v>7.5838631250015993</c:v>
                </c:pt>
                <c:pt idx="15893">
                  <c:v>7.5835181250015991</c:v>
                </c:pt>
                <c:pt idx="15894">
                  <c:v>7.5830943750015987</c:v>
                </c:pt>
                <c:pt idx="15895">
                  <c:v>7.5826893750015989</c:v>
                </c:pt>
                <c:pt idx="15896">
                  <c:v>7.5821231250015986</c:v>
                </c:pt>
                <c:pt idx="15897">
                  <c:v>7.5817212500000002</c:v>
                </c:pt>
                <c:pt idx="15898">
                  <c:v>7.5813881250015989</c:v>
                </c:pt>
                <c:pt idx="15899">
                  <c:v>7.5817118750015986</c:v>
                </c:pt>
                <c:pt idx="15900">
                  <c:v>7.58149125</c:v>
                </c:pt>
                <c:pt idx="15901">
                  <c:v>7.5810906250015986</c:v>
                </c:pt>
                <c:pt idx="15902">
                  <c:v>7.5812018750015993</c:v>
                </c:pt>
                <c:pt idx="15903">
                  <c:v>7.5815512500000004</c:v>
                </c:pt>
                <c:pt idx="15904">
                  <c:v>7.5818925000000004</c:v>
                </c:pt>
                <c:pt idx="15905">
                  <c:v>7.5822874999999996</c:v>
                </c:pt>
                <c:pt idx="15906">
                  <c:v>7.5827031250015988</c:v>
                </c:pt>
                <c:pt idx="15907">
                  <c:v>7.5830931250015992</c:v>
                </c:pt>
                <c:pt idx="15908">
                  <c:v>7.5834918750015987</c:v>
                </c:pt>
                <c:pt idx="15909">
                  <c:v>7.5838981250015989</c:v>
                </c:pt>
                <c:pt idx="15910">
                  <c:v>7.5842756250015988</c:v>
                </c:pt>
                <c:pt idx="15911">
                  <c:v>7.5846418750015987</c:v>
                </c:pt>
                <c:pt idx="15912">
                  <c:v>7.5850087500000001</c:v>
                </c:pt>
                <c:pt idx="15913">
                  <c:v>7.5853518750015994</c:v>
                </c:pt>
                <c:pt idx="15914">
                  <c:v>7.5857687499999997</c:v>
                </c:pt>
                <c:pt idx="15915">
                  <c:v>7.586125</c:v>
                </c:pt>
                <c:pt idx="15916">
                  <c:v>7.5865012500000004</c:v>
                </c:pt>
                <c:pt idx="15917">
                  <c:v>7.5868512499999996</c:v>
                </c:pt>
                <c:pt idx="15918">
                  <c:v>7.5872268750015994</c:v>
                </c:pt>
                <c:pt idx="15919">
                  <c:v>7.5876124999999996</c:v>
                </c:pt>
                <c:pt idx="15920">
                  <c:v>7.5879943750015988</c:v>
                </c:pt>
                <c:pt idx="15921">
                  <c:v>7.5877031250015987</c:v>
                </c:pt>
                <c:pt idx="15922">
                  <c:v>7.5880381250015994</c:v>
                </c:pt>
                <c:pt idx="15923">
                  <c:v>7.5884687499999997</c:v>
                </c:pt>
                <c:pt idx="15924">
                  <c:v>7.5888268750015992</c:v>
                </c:pt>
                <c:pt idx="15925">
                  <c:v>7.5884043750015993</c:v>
                </c:pt>
                <c:pt idx="15926">
                  <c:v>7.5880393750015989</c:v>
                </c:pt>
                <c:pt idx="15927">
                  <c:v>7.5876243750015986</c:v>
                </c:pt>
                <c:pt idx="15928">
                  <c:v>7.5872043750015994</c:v>
                </c:pt>
                <c:pt idx="15929">
                  <c:v>7.5868493750015986</c:v>
                </c:pt>
                <c:pt idx="15930">
                  <c:v>7.5871793750015986</c:v>
                </c:pt>
                <c:pt idx="15931">
                  <c:v>7.5875156250015987</c:v>
                </c:pt>
                <c:pt idx="15932">
                  <c:v>7.5877924999999999</c:v>
                </c:pt>
                <c:pt idx="15933">
                  <c:v>7.5874012500000001</c:v>
                </c:pt>
                <c:pt idx="15934">
                  <c:v>7.5869512500000003</c:v>
                </c:pt>
                <c:pt idx="15935">
                  <c:v>7.5866312499999999</c:v>
                </c:pt>
                <c:pt idx="15936">
                  <c:v>7.586055</c:v>
                </c:pt>
                <c:pt idx="15937">
                  <c:v>7.5855856250015989</c:v>
                </c:pt>
                <c:pt idx="15938">
                  <c:v>7.585255625001599</c:v>
                </c:pt>
                <c:pt idx="15939">
                  <c:v>7.5852131250015988</c:v>
                </c:pt>
                <c:pt idx="15940">
                  <c:v>7.5856612500000002</c:v>
                </c:pt>
                <c:pt idx="15941">
                  <c:v>7.5860624999999997</c:v>
                </c:pt>
                <c:pt idx="15942">
                  <c:v>7.5865293750015992</c:v>
                </c:pt>
                <c:pt idx="15943">
                  <c:v>7.5868568750015992</c:v>
                </c:pt>
                <c:pt idx="15944">
                  <c:v>7.5872243750015986</c:v>
                </c:pt>
                <c:pt idx="15945">
                  <c:v>7.5876437499999998</c:v>
                </c:pt>
                <c:pt idx="15946">
                  <c:v>7.5880662499999998</c:v>
                </c:pt>
                <c:pt idx="15947">
                  <c:v>7.5884356250015994</c:v>
                </c:pt>
                <c:pt idx="15948">
                  <c:v>7.5887593750015991</c:v>
                </c:pt>
                <c:pt idx="15949">
                  <c:v>7.5890856250015988</c:v>
                </c:pt>
                <c:pt idx="15950">
                  <c:v>7.5894431250015986</c:v>
                </c:pt>
                <c:pt idx="15951">
                  <c:v>7.5897693750015991</c:v>
                </c:pt>
                <c:pt idx="15952">
                  <c:v>7.5893637500000004</c:v>
                </c:pt>
                <c:pt idx="15953">
                  <c:v>7.5889724999999997</c:v>
                </c:pt>
                <c:pt idx="15954">
                  <c:v>7.5893424999999999</c:v>
                </c:pt>
                <c:pt idx="15955">
                  <c:v>7.5897724999999996</c:v>
                </c:pt>
                <c:pt idx="15956">
                  <c:v>7.5901793750015987</c:v>
                </c:pt>
                <c:pt idx="15957">
                  <c:v>7.590616875001599</c:v>
                </c:pt>
                <c:pt idx="15958">
                  <c:v>7.5910018750015986</c:v>
                </c:pt>
                <c:pt idx="15959">
                  <c:v>7.5913368750015993</c:v>
                </c:pt>
                <c:pt idx="15960">
                  <c:v>7.5916874999999999</c:v>
                </c:pt>
                <c:pt idx="15961">
                  <c:v>7.5915268750015992</c:v>
                </c:pt>
                <c:pt idx="15962">
                  <c:v>7.5914531250015989</c:v>
                </c:pt>
                <c:pt idx="15963">
                  <c:v>7.5910931250015992</c:v>
                </c:pt>
                <c:pt idx="15964">
                  <c:v>7.5906849999999997</c:v>
                </c:pt>
                <c:pt idx="15965">
                  <c:v>7.5901562499999997</c:v>
                </c:pt>
                <c:pt idx="15966">
                  <c:v>7.589536875001599</c:v>
                </c:pt>
                <c:pt idx="15967">
                  <c:v>7.5890187500000001</c:v>
                </c:pt>
                <c:pt idx="15968">
                  <c:v>7.5886843750015993</c:v>
                </c:pt>
                <c:pt idx="15969">
                  <c:v>7.5886849999999999</c:v>
                </c:pt>
                <c:pt idx="15970">
                  <c:v>7.5890649999999997</c:v>
                </c:pt>
                <c:pt idx="15971">
                  <c:v>7.5895237499999997</c:v>
                </c:pt>
                <c:pt idx="15972">
                  <c:v>7.5899393750015989</c:v>
                </c:pt>
                <c:pt idx="15973">
                  <c:v>7.5903193750015987</c:v>
                </c:pt>
                <c:pt idx="15974">
                  <c:v>7.5906824999999998</c:v>
                </c:pt>
                <c:pt idx="15975">
                  <c:v>7.5910237499999997</c:v>
                </c:pt>
                <c:pt idx="15976">
                  <c:v>7.591436875001599</c:v>
                </c:pt>
                <c:pt idx="15977">
                  <c:v>7.5918237499999996</c:v>
                </c:pt>
                <c:pt idx="15978">
                  <c:v>7.592223125001599</c:v>
                </c:pt>
                <c:pt idx="15979">
                  <c:v>7.5925518750015986</c:v>
                </c:pt>
                <c:pt idx="15980">
                  <c:v>7.5930474999999999</c:v>
                </c:pt>
                <c:pt idx="15981">
                  <c:v>7.5935043750015989</c:v>
                </c:pt>
                <c:pt idx="15982">
                  <c:v>7.5938481250015988</c:v>
                </c:pt>
                <c:pt idx="15983">
                  <c:v>7.594218125001599</c:v>
                </c:pt>
                <c:pt idx="15984">
                  <c:v>7.5941862499999999</c:v>
                </c:pt>
                <c:pt idx="15985">
                  <c:v>7.5945443750015986</c:v>
                </c:pt>
                <c:pt idx="15986">
                  <c:v>7.5949406250015992</c:v>
                </c:pt>
                <c:pt idx="15987">
                  <c:v>7.595356875001599</c:v>
                </c:pt>
                <c:pt idx="15988">
                  <c:v>7.5956962499999996</c:v>
                </c:pt>
                <c:pt idx="15989">
                  <c:v>7.5961318750015989</c:v>
                </c:pt>
                <c:pt idx="15990">
                  <c:v>7.5963443750015989</c:v>
                </c:pt>
                <c:pt idx="15991">
                  <c:v>7.5964049999999999</c:v>
                </c:pt>
                <c:pt idx="15992">
                  <c:v>7.5959700000000003</c:v>
                </c:pt>
                <c:pt idx="15993">
                  <c:v>7.5956093750015992</c:v>
                </c:pt>
                <c:pt idx="15994">
                  <c:v>7.5952368750015991</c:v>
                </c:pt>
                <c:pt idx="15995">
                  <c:v>7.5946668750015993</c:v>
                </c:pt>
                <c:pt idx="15996">
                  <c:v>7.5941537500000003</c:v>
                </c:pt>
                <c:pt idx="15997">
                  <c:v>7.5938218750015993</c:v>
                </c:pt>
                <c:pt idx="15998">
                  <c:v>7.5932118750015993</c:v>
                </c:pt>
                <c:pt idx="15999">
                  <c:v>7.5925475000000002</c:v>
                </c:pt>
                <c:pt idx="16000">
                  <c:v>7.5920331250015991</c:v>
                </c:pt>
                <c:pt idx="16001">
                  <c:v>7.5915943750015993</c:v>
                </c:pt>
                <c:pt idx="16002">
                  <c:v>7.5911</c:v>
                </c:pt>
                <c:pt idx="16003">
                  <c:v>7.5907756250015987</c:v>
                </c:pt>
                <c:pt idx="16004">
                  <c:v>7.5911081250015986</c:v>
                </c:pt>
                <c:pt idx="16005">
                  <c:v>7.5914718750015986</c:v>
                </c:pt>
                <c:pt idx="16006">
                  <c:v>7.5919274999999997</c:v>
                </c:pt>
                <c:pt idx="16007">
                  <c:v>7.5923581250015992</c:v>
                </c:pt>
                <c:pt idx="16008">
                  <c:v>7.5928025000000003</c:v>
                </c:pt>
                <c:pt idx="16009">
                  <c:v>7.5932087499999996</c:v>
                </c:pt>
                <c:pt idx="16010">
                  <c:v>7.593700625001599</c:v>
                </c:pt>
                <c:pt idx="16011">
                  <c:v>7.5942012500000002</c:v>
                </c:pt>
                <c:pt idx="16012">
                  <c:v>7.5947406250015987</c:v>
                </c:pt>
                <c:pt idx="16013">
                  <c:v>7.5950825000000002</c:v>
                </c:pt>
                <c:pt idx="16014">
                  <c:v>7.5956549999999998</c:v>
                </c:pt>
                <c:pt idx="16015">
                  <c:v>7.5962525000000003</c:v>
                </c:pt>
                <c:pt idx="16016">
                  <c:v>7.596691875001599</c:v>
                </c:pt>
                <c:pt idx="16017">
                  <c:v>7.5971693750015987</c:v>
                </c:pt>
                <c:pt idx="16018">
                  <c:v>7.5975999999999999</c:v>
                </c:pt>
                <c:pt idx="16019">
                  <c:v>7.5979950000000001</c:v>
                </c:pt>
                <c:pt idx="16020">
                  <c:v>7.5985075000000002</c:v>
                </c:pt>
                <c:pt idx="16021">
                  <c:v>7.5990462499999998</c:v>
                </c:pt>
                <c:pt idx="16022">
                  <c:v>7.599520625001599</c:v>
                </c:pt>
                <c:pt idx="16023">
                  <c:v>7.6000387500000004</c:v>
                </c:pt>
                <c:pt idx="16024">
                  <c:v>7.6006074999999997</c:v>
                </c:pt>
                <c:pt idx="16025">
                  <c:v>7.6010743750015992</c:v>
                </c:pt>
                <c:pt idx="16026">
                  <c:v>7.6015543750015988</c:v>
                </c:pt>
                <c:pt idx="16027">
                  <c:v>7.6020925000000004</c:v>
                </c:pt>
                <c:pt idx="16028">
                  <c:v>7.6024993750015986</c:v>
                </c:pt>
                <c:pt idx="16029">
                  <c:v>7.6029087500000001</c:v>
                </c:pt>
                <c:pt idx="16030">
                  <c:v>7.6032443750015988</c:v>
                </c:pt>
                <c:pt idx="16031">
                  <c:v>7.6033862499999998</c:v>
                </c:pt>
                <c:pt idx="16032">
                  <c:v>7.6037212500000004</c:v>
                </c:pt>
                <c:pt idx="16033">
                  <c:v>7.6041043750015991</c:v>
                </c:pt>
                <c:pt idx="16034">
                  <c:v>7.6044512500000003</c:v>
                </c:pt>
                <c:pt idx="16035">
                  <c:v>7.6042256250015994</c:v>
                </c:pt>
                <c:pt idx="16036">
                  <c:v>7.6037662499999996</c:v>
                </c:pt>
                <c:pt idx="16037">
                  <c:v>7.6031856250015988</c:v>
                </c:pt>
                <c:pt idx="16038">
                  <c:v>7.6026218750015992</c:v>
                </c:pt>
                <c:pt idx="16039">
                  <c:v>7.6021993750015993</c:v>
                </c:pt>
                <c:pt idx="16040">
                  <c:v>7.6025524999999998</c:v>
                </c:pt>
                <c:pt idx="16041">
                  <c:v>7.6021687499999997</c:v>
                </c:pt>
                <c:pt idx="16042">
                  <c:v>7.60161</c:v>
                </c:pt>
                <c:pt idx="16043">
                  <c:v>7.6010600000000004</c:v>
                </c:pt>
                <c:pt idx="16044">
                  <c:v>7.6004887500000002</c:v>
                </c:pt>
                <c:pt idx="16045">
                  <c:v>7.6001106250015988</c:v>
                </c:pt>
                <c:pt idx="16046">
                  <c:v>7.6004737499999999</c:v>
                </c:pt>
                <c:pt idx="16047">
                  <c:v>7.6008025000000004</c:v>
                </c:pt>
                <c:pt idx="16048">
                  <c:v>7.6012874999999998</c:v>
                </c:pt>
                <c:pt idx="16049">
                  <c:v>7.6016943750015988</c:v>
                </c:pt>
                <c:pt idx="16050">
                  <c:v>7.6020768750015986</c:v>
                </c:pt>
                <c:pt idx="16051">
                  <c:v>7.6025243750015994</c:v>
                </c:pt>
                <c:pt idx="16052">
                  <c:v>7.6029524999999998</c:v>
                </c:pt>
                <c:pt idx="16053">
                  <c:v>7.6033687499999996</c:v>
                </c:pt>
                <c:pt idx="16054">
                  <c:v>7.6038187500000003</c:v>
                </c:pt>
                <c:pt idx="16055">
                  <c:v>7.6043118750015992</c:v>
                </c:pt>
                <c:pt idx="16056">
                  <c:v>7.6046837500000004</c:v>
                </c:pt>
                <c:pt idx="16057">
                  <c:v>7.6050300000000002</c:v>
                </c:pt>
                <c:pt idx="16058">
                  <c:v>7.6053712500000001</c:v>
                </c:pt>
                <c:pt idx="16059">
                  <c:v>7.6058337500000004</c:v>
                </c:pt>
                <c:pt idx="16060">
                  <c:v>7.6062768750015994</c:v>
                </c:pt>
                <c:pt idx="16061">
                  <c:v>7.6066124999999998</c:v>
                </c:pt>
                <c:pt idx="16062">
                  <c:v>7.6069699999999996</c:v>
                </c:pt>
                <c:pt idx="16063">
                  <c:v>7.6073731250015992</c:v>
                </c:pt>
                <c:pt idx="16064">
                  <c:v>7.6078518750015993</c:v>
                </c:pt>
                <c:pt idx="16065">
                  <c:v>7.6082725</c:v>
                </c:pt>
                <c:pt idx="16066">
                  <c:v>7.6086131250015994</c:v>
                </c:pt>
                <c:pt idx="16067">
                  <c:v>7.6090493750015993</c:v>
                </c:pt>
                <c:pt idx="16068">
                  <c:v>7.6094487500000003</c:v>
                </c:pt>
                <c:pt idx="16069">
                  <c:v>7.6097981250015989</c:v>
                </c:pt>
                <c:pt idx="16070">
                  <c:v>7.6101862499999999</c:v>
                </c:pt>
                <c:pt idx="16071">
                  <c:v>7.6105368750015989</c:v>
                </c:pt>
                <c:pt idx="16072">
                  <c:v>7.6101843750015989</c:v>
                </c:pt>
                <c:pt idx="16073">
                  <c:v>7.6098262500000002</c:v>
                </c:pt>
                <c:pt idx="16074">
                  <c:v>7.6094868750015987</c:v>
                </c:pt>
                <c:pt idx="16075">
                  <c:v>7.6091437500000003</c:v>
                </c:pt>
                <c:pt idx="16076">
                  <c:v>7.6091581250015992</c:v>
                </c:pt>
                <c:pt idx="16077">
                  <c:v>7.6094956250015988</c:v>
                </c:pt>
                <c:pt idx="16078">
                  <c:v>7.6093681250015992</c:v>
                </c:pt>
                <c:pt idx="16079">
                  <c:v>7.6097837500000001</c:v>
                </c:pt>
                <c:pt idx="16080">
                  <c:v>7.6102018750015992</c:v>
                </c:pt>
                <c:pt idx="16081">
                  <c:v>7.6105381250015993</c:v>
                </c:pt>
                <c:pt idx="16082">
                  <c:v>7.6109331250015986</c:v>
                </c:pt>
                <c:pt idx="16083">
                  <c:v>7.6112587500000002</c:v>
                </c:pt>
                <c:pt idx="16084">
                  <c:v>7.6117368750015988</c:v>
                </c:pt>
                <c:pt idx="16085">
                  <c:v>7.6121350000000003</c:v>
                </c:pt>
                <c:pt idx="16086">
                  <c:v>7.6125331250015993</c:v>
                </c:pt>
                <c:pt idx="16087">
                  <c:v>7.612940625001599</c:v>
                </c:pt>
                <c:pt idx="16088">
                  <c:v>7.6134000000000004</c:v>
                </c:pt>
                <c:pt idx="16089">
                  <c:v>7.6137337499999997</c:v>
                </c:pt>
                <c:pt idx="16090">
                  <c:v>7.6140949999999998</c:v>
                </c:pt>
                <c:pt idx="16091">
                  <c:v>7.6145375</c:v>
                </c:pt>
                <c:pt idx="16092">
                  <c:v>7.6149306250015991</c:v>
                </c:pt>
                <c:pt idx="16093">
                  <c:v>7.6153287499999998</c:v>
                </c:pt>
                <c:pt idx="16094">
                  <c:v>7.6156981250015994</c:v>
                </c:pt>
                <c:pt idx="16095">
                  <c:v>7.6161281250015991</c:v>
                </c:pt>
                <c:pt idx="16096">
                  <c:v>7.6165368750015991</c:v>
                </c:pt>
                <c:pt idx="16097">
                  <c:v>7.6168718750015989</c:v>
                </c:pt>
                <c:pt idx="16098">
                  <c:v>7.617235</c:v>
                </c:pt>
                <c:pt idx="16099">
                  <c:v>7.6167274999999997</c:v>
                </c:pt>
                <c:pt idx="16100">
                  <c:v>7.6162243750015994</c:v>
                </c:pt>
                <c:pt idx="16101">
                  <c:v>7.6155662499999996</c:v>
                </c:pt>
                <c:pt idx="16102">
                  <c:v>7.6151762500000002</c:v>
                </c:pt>
                <c:pt idx="16103">
                  <c:v>7.6147243750015994</c:v>
                </c:pt>
                <c:pt idx="16104">
                  <c:v>7.6143774999999998</c:v>
                </c:pt>
                <c:pt idx="16105">
                  <c:v>7.6139781250015988</c:v>
                </c:pt>
                <c:pt idx="16106">
                  <c:v>7.6136100000000004</c:v>
                </c:pt>
                <c:pt idx="16107">
                  <c:v>7.61323375</c:v>
                </c:pt>
                <c:pt idx="16108">
                  <c:v>7.6125699999999998</c:v>
                </c:pt>
                <c:pt idx="16109">
                  <c:v>7.612199375001599</c:v>
                </c:pt>
                <c:pt idx="16110">
                  <c:v>7.6117800000000004</c:v>
                </c:pt>
                <c:pt idx="16111">
                  <c:v>7.6111437500000001</c:v>
                </c:pt>
                <c:pt idx="16112">
                  <c:v>7.6107424999999997</c:v>
                </c:pt>
                <c:pt idx="16113">
                  <c:v>7.6103606250015989</c:v>
                </c:pt>
                <c:pt idx="16114">
                  <c:v>7.6097506250015989</c:v>
                </c:pt>
                <c:pt idx="16115">
                  <c:v>7.6094012500000003</c:v>
                </c:pt>
                <c:pt idx="16116">
                  <c:v>7.6088050000000003</c:v>
                </c:pt>
                <c:pt idx="16117">
                  <c:v>7.6083618750015987</c:v>
                </c:pt>
                <c:pt idx="16118">
                  <c:v>7.6080406250015988</c:v>
                </c:pt>
                <c:pt idx="16119">
                  <c:v>7.6076125000000001</c:v>
                </c:pt>
                <c:pt idx="16120">
                  <c:v>7.6073762499999997</c:v>
                </c:pt>
                <c:pt idx="16121">
                  <c:v>7.6077162500000002</c:v>
                </c:pt>
                <c:pt idx="16122">
                  <c:v>7.6080581250015991</c:v>
                </c:pt>
                <c:pt idx="16123">
                  <c:v>7.608189375001599</c:v>
                </c:pt>
                <c:pt idx="16124">
                  <c:v>7.6083012500000002</c:v>
                </c:pt>
                <c:pt idx="16125">
                  <c:v>7.6085518750015986</c:v>
                </c:pt>
                <c:pt idx="16126">
                  <c:v>7.6081906250015994</c:v>
                </c:pt>
                <c:pt idx="16127">
                  <c:v>7.6076443750015992</c:v>
                </c:pt>
                <c:pt idx="16128">
                  <c:v>7.6070450000000003</c:v>
                </c:pt>
                <c:pt idx="16129">
                  <c:v>7.6067225000000001</c:v>
                </c:pt>
                <c:pt idx="16130">
                  <c:v>7.6060612499999998</c:v>
                </c:pt>
                <c:pt idx="16131">
                  <c:v>7.6054975000000002</c:v>
                </c:pt>
                <c:pt idx="16132">
                  <c:v>7.6050637500000002</c:v>
                </c:pt>
                <c:pt idx="16133">
                  <c:v>7.6046887500000002</c:v>
                </c:pt>
                <c:pt idx="16134">
                  <c:v>7.6050618750015992</c:v>
                </c:pt>
                <c:pt idx="16135">
                  <c:v>7.6053924999999998</c:v>
                </c:pt>
                <c:pt idx="16136">
                  <c:v>7.6058674999999996</c:v>
                </c:pt>
                <c:pt idx="16137">
                  <c:v>7.6063543750015992</c:v>
                </c:pt>
                <c:pt idx="16138">
                  <c:v>7.6066837500000002</c:v>
                </c:pt>
                <c:pt idx="16139">
                  <c:v>7.6070774999999999</c:v>
                </c:pt>
                <c:pt idx="16140">
                  <c:v>7.6074781250015988</c:v>
                </c:pt>
                <c:pt idx="16141">
                  <c:v>7.6079406250015991</c:v>
                </c:pt>
                <c:pt idx="16142">
                  <c:v>7.608351875001599</c:v>
                </c:pt>
                <c:pt idx="16143">
                  <c:v>7.6088275000000003</c:v>
                </c:pt>
                <c:pt idx="16144">
                  <c:v>7.6092631250015987</c:v>
                </c:pt>
                <c:pt idx="16145">
                  <c:v>7.6097275</c:v>
                </c:pt>
                <c:pt idx="16146">
                  <c:v>7.61018375</c:v>
                </c:pt>
                <c:pt idx="16147">
                  <c:v>7.6106618750015986</c:v>
                </c:pt>
                <c:pt idx="16148">
                  <c:v>7.6110656250015989</c:v>
                </c:pt>
                <c:pt idx="16149">
                  <c:v>7.6115281250015991</c:v>
                </c:pt>
                <c:pt idx="16150">
                  <c:v>7.6119881250015986</c:v>
                </c:pt>
                <c:pt idx="16151">
                  <c:v>7.6124912499999997</c:v>
                </c:pt>
                <c:pt idx="16152">
                  <c:v>7.6128543750015991</c:v>
                </c:pt>
                <c:pt idx="16153">
                  <c:v>7.6132737500000003</c:v>
                </c:pt>
                <c:pt idx="16154">
                  <c:v>7.6137231250015986</c:v>
                </c:pt>
                <c:pt idx="16155">
                  <c:v>7.6140549999999996</c:v>
                </c:pt>
                <c:pt idx="16156">
                  <c:v>7.6145449999999997</c:v>
                </c:pt>
                <c:pt idx="16157">
                  <c:v>7.6148862499999996</c:v>
                </c:pt>
                <c:pt idx="16158">
                  <c:v>7.6152125000000002</c:v>
                </c:pt>
                <c:pt idx="16159">
                  <c:v>7.6155625000000002</c:v>
                </c:pt>
                <c:pt idx="16160">
                  <c:v>7.6159337499999999</c:v>
                </c:pt>
                <c:pt idx="16161">
                  <c:v>7.6163350000000003</c:v>
                </c:pt>
                <c:pt idx="16162">
                  <c:v>7.6166693750015986</c:v>
                </c:pt>
                <c:pt idx="16163">
                  <c:v>7.6170531250015987</c:v>
                </c:pt>
                <c:pt idx="16164">
                  <c:v>7.6173837500000001</c:v>
                </c:pt>
                <c:pt idx="16165">
                  <c:v>7.6178231250015989</c:v>
                </c:pt>
                <c:pt idx="16166">
                  <c:v>7.6182737500000002</c:v>
                </c:pt>
                <c:pt idx="16167">
                  <c:v>7.6186368750015987</c:v>
                </c:pt>
                <c:pt idx="16168">
                  <c:v>7.6189643750015987</c:v>
                </c:pt>
                <c:pt idx="16169">
                  <c:v>7.6186375000000002</c:v>
                </c:pt>
                <c:pt idx="16170">
                  <c:v>7.6183168750015993</c:v>
                </c:pt>
                <c:pt idx="16171">
                  <c:v>7.6186687500000003</c:v>
                </c:pt>
                <c:pt idx="16172">
                  <c:v>7.6190224999999998</c:v>
                </c:pt>
                <c:pt idx="16173">
                  <c:v>7.6193593750015989</c:v>
                </c:pt>
                <c:pt idx="16174">
                  <c:v>7.6198424999999999</c:v>
                </c:pt>
                <c:pt idx="16175">
                  <c:v>7.6194474999999997</c:v>
                </c:pt>
                <c:pt idx="16176">
                  <c:v>7.6191212500000001</c:v>
                </c:pt>
                <c:pt idx="16177">
                  <c:v>7.6187043750015988</c:v>
                </c:pt>
                <c:pt idx="16178">
                  <c:v>7.6182474999999998</c:v>
                </c:pt>
                <c:pt idx="16179">
                  <c:v>7.6179162500000004</c:v>
                </c:pt>
                <c:pt idx="16180">
                  <c:v>7.6174737500000003</c:v>
                </c:pt>
                <c:pt idx="16181">
                  <c:v>7.6169543750015993</c:v>
                </c:pt>
                <c:pt idx="16182">
                  <c:v>7.6163749999999997</c:v>
                </c:pt>
                <c:pt idx="16183">
                  <c:v>7.6160443750015991</c:v>
                </c:pt>
                <c:pt idx="16184">
                  <c:v>7.615436875001599</c:v>
                </c:pt>
                <c:pt idx="16185">
                  <c:v>7.6150818750015992</c:v>
                </c:pt>
                <c:pt idx="16186">
                  <c:v>7.6147543750015991</c:v>
                </c:pt>
                <c:pt idx="16187">
                  <c:v>7.6141662500000002</c:v>
                </c:pt>
                <c:pt idx="16188">
                  <c:v>7.6135999999999999</c:v>
                </c:pt>
                <c:pt idx="16189">
                  <c:v>7.6130550000000001</c:v>
                </c:pt>
                <c:pt idx="16190">
                  <c:v>7.6126231250015994</c:v>
                </c:pt>
                <c:pt idx="16191">
                  <c:v>7.6122631250015989</c:v>
                </c:pt>
                <c:pt idx="16192">
                  <c:v>7.6118287499999999</c:v>
                </c:pt>
                <c:pt idx="16193">
                  <c:v>7.6113400000000002</c:v>
                </c:pt>
                <c:pt idx="16194">
                  <c:v>7.6108668750015989</c:v>
                </c:pt>
                <c:pt idx="16195">
                  <c:v>7.6103512499999999</c:v>
                </c:pt>
                <c:pt idx="16196">
                  <c:v>7.6098749999999997</c:v>
                </c:pt>
                <c:pt idx="16197">
                  <c:v>7.60945625</c:v>
                </c:pt>
                <c:pt idx="16198">
                  <c:v>7.6090600000000004</c:v>
                </c:pt>
                <c:pt idx="16199">
                  <c:v>7.6087224999999998</c:v>
                </c:pt>
                <c:pt idx="16200">
                  <c:v>7.6088956250015993</c:v>
                </c:pt>
                <c:pt idx="16201">
                  <c:v>7.6093631250015994</c:v>
                </c:pt>
                <c:pt idx="16202">
                  <c:v>7.6096906250015994</c:v>
                </c:pt>
                <c:pt idx="16203">
                  <c:v>7.6100806250015989</c:v>
                </c:pt>
                <c:pt idx="16204">
                  <c:v>7.6105218750015986</c:v>
                </c:pt>
                <c:pt idx="16205">
                  <c:v>7.6109737500000003</c:v>
                </c:pt>
                <c:pt idx="16206">
                  <c:v>7.6113231250015989</c:v>
                </c:pt>
                <c:pt idx="16207">
                  <c:v>7.611673125001599</c:v>
                </c:pt>
                <c:pt idx="16208">
                  <c:v>7.612070625001599</c:v>
                </c:pt>
                <c:pt idx="16209">
                  <c:v>7.6125125000000002</c:v>
                </c:pt>
                <c:pt idx="16210">
                  <c:v>7.6128375000000004</c:v>
                </c:pt>
                <c:pt idx="16211">
                  <c:v>7.6132343750015989</c:v>
                </c:pt>
                <c:pt idx="16212">
                  <c:v>7.6136606250015992</c:v>
                </c:pt>
                <c:pt idx="16213">
                  <c:v>7.6140606250015992</c:v>
                </c:pt>
                <c:pt idx="16214">
                  <c:v>7.6144287500000001</c:v>
                </c:pt>
                <c:pt idx="16215">
                  <c:v>7.6148912500000003</c:v>
                </c:pt>
                <c:pt idx="16216">
                  <c:v>7.6152962500000001</c:v>
                </c:pt>
                <c:pt idx="16217">
                  <c:v>7.6157968750015987</c:v>
                </c:pt>
                <c:pt idx="16218">
                  <c:v>7.6161931250015993</c:v>
                </c:pt>
                <c:pt idx="16219">
                  <c:v>7.6165687499999999</c:v>
                </c:pt>
                <c:pt idx="16220">
                  <c:v>7.6170175000000002</c:v>
                </c:pt>
                <c:pt idx="16221">
                  <c:v>7.6174724999999999</c:v>
                </c:pt>
                <c:pt idx="16222">
                  <c:v>7.6178418750015986</c:v>
                </c:pt>
                <c:pt idx="16223">
                  <c:v>7.6182449999999999</c:v>
                </c:pt>
                <c:pt idx="16224">
                  <c:v>7.6178474999999999</c:v>
                </c:pt>
                <c:pt idx="16225">
                  <c:v>7.6174099999999996</c:v>
                </c:pt>
                <c:pt idx="16226">
                  <c:v>7.6170262500000003</c:v>
                </c:pt>
                <c:pt idx="16227">
                  <c:v>7.6173462499999998</c:v>
                </c:pt>
                <c:pt idx="16228">
                  <c:v>7.6176674999999996</c:v>
                </c:pt>
                <c:pt idx="16229">
                  <c:v>7.6181093750015991</c:v>
                </c:pt>
                <c:pt idx="16230">
                  <c:v>7.618489375001599</c:v>
                </c:pt>
                <c:pt idx="16231">
                  <c:v>7.6188312500000004</c:v>
                </c:pt>
                <c:pt idx="16232">
                  <c:v>7.6183906250015987</c:v>
                </c:pt>
                <c:pt idx="16233">
                  <c:v>7.6179331250015991</c:v>
                </c:pt>
                <c:pt idx="16234">
                  <c:v>7.617515</c:v>
                </c:pt>
                <c:pt idx="16235">
                  <c:v>7.6171018750015991</c:v>
                </c:pt>
                <c:pt idx="16236">
                  <c:v>7.6167637499999996</c:v>
                </c:pt>
                <c:pt idx="16237">
                  <c:v>7.6163706250015988</c:v>
                </c:pt>
                <c:pt idx="16238">
                  <c:v>7.6159306250015986</c:v>
                </c:pt>
                <c:pt idx="16239">
                  <c:v>7.6155331250015994</c:v>
                </c:pt>
                <c:pt idx="16240">
                  <c:v>7.615190625001599</c:v>
                </c:pt>
                <c:pt idx="16241">
                  <c:v>7.6147962500000004</c:v>
                </c:pt>
                <c:pt idx="16242">
                  <c:v>7.6148550000000004</c:v>
                </c:pt>
                <c:pt idx="16243">
                  <c:v>7.6152593750015987</c:v>
                </c:pt>
                <c:pt idx="16244">
                  <c:v>7.6156762499999999</c:v>
                </c:pt>
                <c:pt idx="16245">
                  <c:v>7.6161293750015986</c:v>
                </c:pt>
                <c:pt idx="16246">
                  <c:v>7.6164593750015994</c:v>
                </c:pt>
                <c:pt idx="16247">
                  <c:v>7.6161018750015987</c:v>
                </c:pt>
                <c:pt idx="16248">
                  <c:v>7.6163231250015988</c:v>
                </c:pt>
                <c:pt idx="16249">
                  <c:v>7.616656875001599</c:v>
                </c:pt>
                <c:pt idx="16250">
                  <c:v>7.6171312499999999</c:v>
                </c:pt>
                <c:pt idx="16251">
                  <c:v>7.6175062499999999</c:v>
                </c:pt>
                <c:pt idx="16252">
                  <c:v>7.6179231250015986</c:v>
                </c:pt>
                <c:pt idx="16253">
                  <c:v>7.6183975000000004</c:v>
                </c:pt>
                <c:pt idx="16254">
                  <c:v>7.6188593750015992</c:v>
                </c:pt>
                <c:pt idx="16255">
                  <c:v>7.6193412499999997</c:v>
                </c:pt>
                <c:pt idx="16256">
                  <c:v>7.6197643750015986</c:v>
                </c:pt>
                <c:pt idx="16257">
                  <c:v>7.6202093750015987</c:v>
                </c:pt>
                <c:pt idx="16258">
                  <c:v>7.6206556250015991</c:v>
                </c:pt>
                <c:pt idx="16259">
                  <c:v>7.6210431250015986</c:v>
                </c:pt>
                <c:pt idx="16260">
                  <c:v>7.621505</c:v>
                </c:pt>
                <c:pt idx="16261">
                  <c:v>7.6219962499999996</c:v>
                </c:pt>
                <c:pt idx="16262">
                  <c:v>7.6224724999999998</c:v>
                </c:pt>
                <c:pt idx="16263">
                  <c:v>7.6229131250015989</c:v>
                </c:pt>
                <c:pt idx="16264">
                  <c:v>7.6234349999999997</c:v>
                </c:pt>
                <c:pt idx="16265">
                  <c:v>7.623965625001599</c:v>
                </c:pt>
                <c:pt idx="16266">
                  <c:v>7.6243274999999997</c:v>
                </c:pt>
                <c:pt idx="16267">
                  <c:v>7.6246881250015992</c:v>
                </c:pt>
                <c:pt idx="16268">
                  <c:v>7.6250487500000004</c:v>
                </c:pt>
                <c:pt idx="16269">
                  <c:v>7.6253975000000001</c:v>
                </c:pt>
                <c:pt idx="16270">
                  <c:v>7.6258031250015987</c:v>
                </c:pt>
                <c:pt idx="16271">
                  <c:v>7.6261318750015992</c:v>
                </c:pt>
                <c:pt idx="16272">
                  <c:v>7.6258875000000002</c:v>
                </c:pt>
                <c:pt idx="16273">
                  <c:v>7.625443125001599</c:v>
                </c:pt>
                <c:pt idx="16274">
                  <c:v>7.6250431250015991</c:v>
                </c:pt>
                <c:pt idx="16275">
                  <c:v>7.6245431250015994</c:v>
                </c:pt>
                <c:pt idx="16276">
                  <c:v>7.6238831250015986</c:v>
                </c:pt>
                <c:pt idx="16277">
                  <c:v>7.623391875001599</c:v>
                </c:pt>
                <c:pt idx="16278">
                  <c:v>7.6228206250015988</c:v>
                </c:pt>
                <c:pt idx="16279">
                  <c:v>7.6222343750015993</c:v>
                </c:pt>
                <c:pt idx="16280">
                  <c:v>7.6215806250015987</c:v>
                </c:pt>
                <c:pt idx="16281">
                  <c:v>7.62092875</c:v>
                </c:pt>
                <c:pt idx="16282">
                  <c:v>7.6202500000000004</c:v>
                </c:pt>
                <c:pt idx="16283">
                  <c:v>7.619578125001599</c:v>
                </c:pt>
                <c:pt idx="16284">
                  <c:v>7.6188737499999997</c:v>
                </c:pt>
                <c:pt idx="16285">
                  <c:v>7.6182218750015993</c:v>
                </c:pt>
                <c:pt idx="16286">
                  <c:v>7.6175656250015988</c:v>
                </c:pt>
                <c:pt idx="16287">
                  <c:v>7.6170499999999999</c:v>
                </c:pt>
                <c:pt idx="16288">
                  <c:v>7.6165099999999999</c:v>
                </c:pt>
                <c:pt idx="16289">
                  <c:v>7.6160481250015986</c:v>
                </c:pt>
                <c:pt idx="16290">
                  <c:v>7.6155356250015993</c:v>
                </c:pt>
                <c:pt idx="16291">
                  <c:v>7.6151256250015988</c:v>
                </c:pt>
                <c:pt idx="16292">
                  <c:v>7.6146987499999996</c:v>
                </c:pt>
                <c:pt idx="16293">
                  <c:v>7.6140531250015986</c:v>
                </c:pt>
                <c:pt idx="16294">
                  <c:v>7.6135993750015993</c:v>
                </c:pt>
                <c:pt idx="16295">
                  <c:v>7.6132431250015991</c:v>
                </c:pt>
                <c:pt idx="16296">
                  <c:v>7.6128637499999998</c:v>
                </c:pt>
                <c:pt idx="16297">
                  <c:v>7.6125356250015992</c:v>
                </c:pt>
                <c:pt idx="16298">
                  <c:v>7.6125775000000004</c:v>
                </c:pt>
                <c:pt idx="16299">
                  <c:v>7.6129431250015989</c:v>
                </c:pt>
                <c:pt idx="16300">
                  <c:v>7.6132925</c:v>
                </c:pt>
                <c:pt idx="16301">
                  <c:v>7.6137562499999998</c:v>
                </c:pt>
                <c:pt idx="16302">
                  <c:v>7.6140806250015993</c:v>
                </c:pt>
                <c:pt idx="16303">
                  <c:v>7.61452375</c:v>
                </c:pt>
                <c:pt idx="16304">
                  <c:v>7.6149787499999997</c:v>
                </c:pt>
                <c:pt idx="16305">
                  <c:v>7.6153481250015993</c:v>
                </c:pt>
                <c:pt idx="16306">
                  <c:v>7.6157812500000004</c:v>
                </c:pt>
                <c:pt idx="16307">
                  <c:v>7.6162268750015993</c:v>
                </c:pt>
                <c:pt idx="16308">
                  <c:v>7.6166799999999997</c:v>
                </c:pt>
                <c:pt idx="16309">
                  <c:v>7.6171375000000001</c:v>
                </c:pt>
                <c:pt idx="16310">
                  <c:v>7.6176075000000001</c:v>
                </c:pt>
                <c:pt idx="16311">
                  <c:v>7.6181324999999998</c:v>
                </c:pt>
                <c:pt idx="16312">
                  <c:v>7.6186187500000004</c:v>
                </c:pt>
                <c:pt idx="16313">
                  <c:v>7.619205</c:v>
                </c:pt>
                <c:pt idx="16314">
                  <c:v>7.6196425000000003</c:v>
                </c:pt>
                <c:pt idx="16315">
                  <c:v>7.6200993750015993</c:v>
                </c:pt>
                <c:pt idx="16316">
                  <c:v>7.6205712500000002</c:v>
                </c:pt>
                <c:pt idx="16317">
                  <c:v>7.6211406250015994</c:v>
                </c:pt>
                <c:pt idx="16318">
                  <c:v>7.6216150000000003</c:v>
                </c:pt>
                <c:pt idx="16319">
                  <c:v>7.6222512499999997</c:v>
                </c:pt>
                <c:pt idx="16320">
                  <c:v>7.6227731250015989</c:v>
                </c:pt>
                <c:pt idx="16321">
                  <c:v>7.6232937500000002</c:v>
                </c:pt>
                <c:pt idx="16322">
                  <c:v>7.6237818750015993</c:v>
                </c:pt>
                <c:pt idx="16323">
                  <c:v>7.6242312500000002</c:v>
                </c:pt>
                <c:pt idx="16324">
                  <c:v>7.6245637500000001</c:v>
                </c:pt>
                <c:pt idx="16325">
                  <c:v>7.6249581250015988</c:v>
                </c:pt>
                <c:pt idx="16326">
                  <c:v>7.6252831250015989</c:v>
                </c:pt>
                <c:pt idx="16327">
                  <c:v>7.6256262499999998</c:v>
                </c:pt>
                <c:pt idx="16328">
                  <c:v>7.6250743750015992</c:v>
                </c:pt>
                <c:pt idx="16329">
                  <c:v>7.6243762500000001</c:v>
                </c:pt>
                <c:pt idx="16330">
                  <c:v>7.6239606250015992</c:v>
                </c:pt>
                <c:pt idx="16331">
                  <c:v>7.6234675000000003</c:v>
                </c:pt>
                <c:pt idx="16332">
                  <c:v>7.6230737499999996</c:v>
                </c:pt>
                <c:pt idx="16333">
                  <c:v>7.622675625001599</c:v>
                </c:pt>
                <c:pt idx="16334">
                  <c:v>7.6223043750015993</c:v>
                </c:pt>
                <c:pt idx="16335">
                  <c:v>7.6219168750015989</c:v>
                </c:pt>
                <c:pt idx="16336">
                  <c:v>7.6214062499999997</c:v>
                </c:pt>
                <c:pt idx="16337">
                  <c:v>7.6210612500000003</c:v>
                </c:pt>
                <c:pt idx="16338">
                  <c:v>7.62064875</c:v>
                </c:pt>
                <c:pt idx="16339">
                  <c:v>7.6202674999999997</c:v>
                </c:pt>
                <c:pt idx="16340">
                  <c:v>7.6197918750015994</c:v>
                </c:pt>
                <c:pt idx="16341">
                  <c:v>7.6192287500000004</c:v>
                </c:pt>
                <c:pt idx="16342">
                  <c:v>7.6189043750015992</c:v>
                </c:pt>
                <c:pt idx="16343">
                  <c:v>7.6183575000000001</c:v>
                </c:pt>
                <c:pt idx="16344">
                  <c:v>7.617915</c:v>
                </c:pt>
                <c:pt idx="16345">
                  <c:v>7.6175750000000004</c:v>
                </c:pt>
                <c:pt idx="16346">
                  <c:v>7.6176225000000004</c:v>
                </c:pt>
                <c:pt idx="16347">
                  <c:v>7.6176737499999998</c:v>
                </c:pt>
                <c:pt idx="16348">
                  <c:v>7.6172325000000001</c:v>
                </c:pt>
                <c:pt idx="16349">
                  <c:v>7.6170418750015987</c:v>
                </c:pt>
                <c:pt idx="16350">
                  <c:v>7.617456875001599</c:v>
                </c:pt>
                <c:pt idx="16351">
                  <c:v>7.6177774999999999</c:v>
                </c:pt>
                <c:pt idx="16352">
                  <c:v>7.6181637499999999</c:v>
                </c:pt>
                <c:pt idx="16353">
                  <c:v>7.6185731250015989</c:v>
                </c:pt>
                <c:pt idx="16354">
                  <c:v>7.6189531250015987</c:v>
                </c:pt>
                <c:pt idx="16355">
                  <c:v>7.6193856250015992</c:v>
                </c:pt>
                <c:pt idx="16356">
                  <c:v>7.6197843750015988</c:v>
                </c:pt>
                <c:pt idx="16357">
                  <c:v>7.6201524999999997</c:v>
                </c:pt>
                <c:pt idx="16358">
                  <c:v>7.6205131250015992</c:v>
                </c:pt>
                <c:pt idx="16359">
                  <c:v>7.6208600000000004</c:v>
                </c:pt>
                <c:pt idx="16360">
                  <c:v>7.6212618750015988</c:v>
                </c:pt>
                <c:pt idx="16361">
                  <c:v>7.6216193750015986</c:v>
                </c:pt>
                <c:pt idx="16362">
                  <c:v>7.62203125</c:v>
                </c:pt>
                <c:pt idx="16363">
                  <c:v>7.622395625001599</c:v>
                </c:pt>
                <c:pt idx="16364">
                  <c:v>7.6228387499999997</c:v>
                </c:pt>
                <c:pt idx="16365">
                  <c:v>7.6231837499999999</c:v>
                </c:pt>
                <c:pt idx="16366">
                  <c:v>7.6227862499999999</c:v>
                </c:pt>
                <c:pt idx="16367">
                  <c:v>7.6224131250015992</c:v>
                </c:pt>
                <c:pt idx="16368">
                  <c:v>7.6218500000000002</c:v>
                </c:pt>
                <c:pt idx="16369">
                  <c:v>7.6213050000000004</c:v>
                </c:pt>
                <c:pt idx="16370">
                  <c:v>7.6208537500000002</c:v>
                </c:pt>
                <c:pt idx="16371">
                  <c:v>7.6203262499999997</c:v>
                </c:pt>
                <c:pt idx="16372">
                  <c:v>7.6198162500000004</c:v>
                </c:pt>
                <c:pt idx="16373">
                  <c:v>7.619379375001599</c:v>
                </c:pt>
                <c:pt idx="16374">
                  <c:v>7.6189156250015992</c:v>
                </c:pt>
                <c:pt idx="16375">
                  <c:v>7.618394375001599</c:v>
                </c:pt>
                <c:pt idx="16376">
                  <c:v>7.6178756250015986</c:v>
                </c:pt>
                <c:pt idx="16377">
                  <c:v>7.6174375000000003</c:v>
                </c:pt>
                <c:pt idx="16378">
                  <c:v>7.6170606250015993</c:v>
                </c:pt>
                <c:pt idx="16379">
                  <c:v>7.6166574999999996</c:v>
                </c:pt>
                <c:pt idx="16380">
                  <c:v>7.6163118750015988</c:v>
                </c:pt>
                <c:pt idx="16381">
                  <c:v>7.6162762500000003</c:v>
                </c:pt>
                <c:pt idx="16382">
                  <c:v>7.616611875001599</c:v>
                </c:pt>
                <c:pt idx="16383">
                  <c:v>7.6169624999999996</c:v>
                </c:pt>
                <c:pt idx="16384">
                  <c:v>7.6173250000000001</c:v>
                </c:pt>
                <c:pt idx="16385">
                  <c:v>7.6176500000000003</c:v>
                </c:pt>
                <c:pt idx="16386">
                  <c:v>7.6180243750015988</c:v>
                </c:pt>
                <c:pt idx="16387">
                  <c:v>7.6183481250015994</c:v>
                </c:pt>
                <c:pt idx="16388">
                  <c:v>7.6187562499999997</c:v>
                </c:pt>
                <c:pt idx="16389">
                  <c:v>7.6191881250015987</c:v>
                </c:pt>
                <c:pt idx="16390">
                  <c:v>7.6195431250015986</c:v>
                </c:pt>
                <c:pt idx="16391">
                  <c:v>7.6199718750015988</c:v>
                </c:pt>
                <c:pt idx="16392">
                  <c:v>7.6203556250015989</c:v>
                </c:pt>
                <c:pt idx="16393">
                  <c:v>7.6207581250015988</c:v>
                </c:pt>
                <c:pt idx="16394">
                  <c:v>7.6211225000000002</c:v>
                </c:pt>
                <c:pt idx="16395">
                  <c:v>7.6214731250015992</c:v>
                </c:pt>
                <c:pt idx="16396">
                  <c:v>7.6218075000000001</c:v>
                </c:pt>
                <c:pt idx="16397">
                  <c:v>7.6222412500000001</c:v>
                </c:pt>
                <c:pt idx="16398">
                  <c:v>7.6227312500000002</c:v>
                </c:pt>
                <c:pt idx="16399">
                  <c:v>7.6231006250015989</c:v>
                </c:pt>
                <c:pt idx="16400">
                  <c:v>7.6234875000000004</c:v>
                </c:pt>
                <c:pt idx="16401">
                  <c:v>7.6239512500000002</c:v>
                </c:pt>
                <c:pt idx="16402">
                  <c:v>7.624329375001599</c:v>
                </c:pt>
                <c:pt idx="16403">
                  <c:v>7.6248456250015986</c:v>
                </c:pt>
                <c:pt idx="16404">
                  <c:v>7.6252562499999996</c:v>
                </c:pt>
                <c:pt idx="16405">
                  <c:v>7.6257362500000001</c:v>
                </c:pt>
                <c:pt idx="16406">
                  <c:v>7.6261062500000003</c:v>
                </c:pt>
                <c:pt idx="16407">
                  <c:v>7.6264468750015988</c:v>
                </c:pt>
                <c:pt idx="16408">
                  <c:v>7.6265000000000001</c:v>
                </c:pt>
                <c:pt idx="16409">
                  <c:v>7.6260675000000004</c:v>
                </c:pt>
                <c:pt idx="16410">
                  <c:v>7.6256762499999997</c:v>
                </c:pt>
                <c:pt idx="16411">
                  <c:v>7.6251387499999996</c:v>
                </c:pt>
                <c:pt idx="16412">
                  <c:v>7.6246212499999997</c:v>
                </c:pt>
                <c:pt idx="16413">
                  <c:v>7.6240775000000003</c:v>
                </c:pt>
                <c:pt idx="16414">
                  <c:v>7.6236618750015994</c:v>
                </c:pt>
                <c:pt idx="16415">
                  <c:v>7.623310625001599</c:v>
                </c:pt>
                <c:pt idx="16416">
                  <c:v>7.6229793750015986</c:v>
                </c:pt>
                <c:pt idx="16417">
                  <c:v>7.6226143750015991</c:v>
                </c:pt>
                <c:pt idx="16418">
                  <c:v>7.6222362500000003</c:v>
                </c:pt>
                <c:pt idx="16419">
                  <c:v>7.6219124999999996</c:v>
                </c:pt>
                <c:pt idx="16420">
                  <c:v>7.6222381250015987</c:v>
                </c:pt>
                <c:pt idx="16421">
                  <c:v>7.6224081250015994</c:v>
                </c:pt>
                <c:pt idx="16422">
                  <c:v>7.6220168750015986</c:v>
                </c:pt>
                <c:pt idx="16423">
                  <c:v>7.6216656250015991</c:v>
                </c:pt>
                <c:pt idx="16424">
                  <c:v>7.6220024999999998</c:v>
                </c:pt>
                <c:pt idx="16425">
                  <c:v>7.6224531250015986</c:v>
                </c:pt>
                <c:pt idx="16426">
                  <c:v>7.6228224999999998</c:v>
                </c:pt>
                <c:pt idx="16427">
                  <c:v>7.6231862499999998</c:v>
                </c:pt>
                <c:pt idx="16428">
                  <c:v>7.6236156250015989</c:v>
                </c:pt>
                <c:pt idx="16429">
                  <c:v>7.6239875000000001</c:v>
                </c:pt>
                <c:pt idx="16430">
                  <c:v>7.6245193750015989</c:v>
                </c:pt>
                <c:pt idx="16431">
                  <c:v>7.6250237500000004</c:v>
                </c:pt>
                <c:pt idx="16432">
                  <c:v>7.6254706250015989</c:v>
                </c:pt>
                <c:pt idx="16433">
                  <c:v>7.625901875001599</c:v>
                </c:pt>
                <c:pt idx="16434">
                  <c:v>7.6261787500000002</c:v>
                </c:pt>
                <c:pt idx="16435">
                  <c:v>7.626570625001599</c:v>
                </c:pt>
                <c:pt idx="16436">
                  <c:v>7.626956875001599</c:v>
                </c:pt>
                <c:pt idx="16437">
                  <c:v>7.6272793750015992</c:v>
                </c:pt>
                <c:pt idx="16438">
                  <c:v>7.6269737500000003</c:v>
                </c:pt>
                <c:pt idx="16439">
                  <c:v>7.6268475000000002</c:v>
                </c:pt>
                <c:pt idx="16440">
                  <c:v>7.6272549999999999</c:v>
                </c:pt>
                <c:pt idx="16441">
                  <c:v>7.6267962499999999</c:v>
                </c:pt>
                <c:pt idx="16442">
                  <c:v>7.6264362500000002</c:v>
                </c:pt>
                <c:pt idx="16443">
                  <c:v>7.6260456250015993</c:v>
                </c:pt>
                <c:pt idx="16444">
                  <c:v>7.6264200000000004</c:v>
                </c:pt>
                <c:pt idx="16445">
                  <c:v>7.6268324999999999</c:v>
                </c:pt>
                <c:pt idx="16446">
                  <c:v>7.6271687500000001</c:v>
                </c:pt>
                <c:pt idx="16447">
                  <c:v>7.6267743750015988</c:v>
                </c:pt>
                <c:pt idx="16448">
                  <c:v>7.6264231250015992</c:v>
                </c:pt>
                <c:pt idx="16449">
                  <c:v>7.6260700000000003</c:v>
                </c:pt>
                <c:pt idx="16450">
                  <c:v>7.6262018750015992</c:v>
                </c:pt>
                <c:pt idx="16451">
                  <c:v>7.6265443750015987</c:v>
                </c:pt>
                <c:pt idx="16452">
                  <c:v>7.6269549999999997</c:v>
                </c:pt>
                <c:pt idx="16453">
                  <c:v>7.6273393750015988</c:v>
                </c:pt>
                <c:pt idx="16454">
                  <c:v>7.6273106250015994</c:v>
                </c:pt>
                <c:pt idx="16455">
                  <c:v>7.6276999999999999</c:v>
                </c:pt>
                <c:pt idx="16456">
                  <c:v>7.6280287500000004</c:v>
                </c:pt>
                <c:pt idx="16457">
                  <c:v>7.6283799999999999</c:v>
                </c:pt>
                <c:pt idx="16458">
                  <c:v>7.6287287499999996</c:v>
                </c:pt>
                <c:pt idx="16459">
                  <c:v>7.6283668750015989</c:v>
                </c:pt>
                <c:pt idx="16460">
                  <c:v>7.6280675000000002</c:v>
                </c:pt>
                <c:pt idx="16461">
                  <c:v>7.6280031250015989</c:v>
                </c:pt>
                <c:pt idx="16462">
                  <c:v>7.628353125001599</c:v>
                </c:pt>
                <c:pt idx="16463">
                  <c:v>7.6287006250015992</c:v>
                </c:pt>
                <c:pt idx="16464">
                  <c:v>7.6290606250015989</c:v>
                </c:pt>
                <c:pt idx="16465">
                  <c:v>7.6294562499999996</c:v>
                </c:pt>
                <c:pt idx="16466">
                  <c:v>7.6299281250015989</c:v>
                </c:pt>
                <c:pt idx="16467">
                  <c:v>7.6302574999999999</c:v>
                </c:pt>
                <c:pt idx="16468">
                  <c:v>7.63075875</c:v>
                </c:pt>
                <c:pt idx="16469">
                  <c:v>7.6312825000000002</c:v>
                </c:pt>
                <c:pt idx="16470">
                  <c:v>7.6316056250015993</c:v>
                </c:pt>
                <c:pt idx="16471">
                  <c:v>7.6320012500000001</c:v>
                </c:pt>
                <c:pt idx="16472">
                  <c:v>7.6316656250015988</c:v>
                </c:pt>
                <c:pt idx="16473">
                  <c:v>7.6313075000000001</c:v>
                </c:pt>
                <c:pt idx="16474">
                  <c:v>7.6309449999999996</c:v>
                </c:pt>
                <c:pt idx="16475">
                  <c:v>7.630499375001599</c:v>
                </c:pt>
                <c:pt idx="16476">
                  <c:v>7.6299374999999996</c:v>
                </c:pt>
                <c:pt idx="16477">
                  <c:v>7.629268125001599</c:v>
                </c:pt>
                <c:pt idx="16478">
                  <c:v>7.6289006250015987</c:v>
                </c:pt>
                <c:pt idx="16479">
                  <c:v>7.628551875001599</c:v>
                </c:pt>
                <c:pt idx="16480">
                  <c:v>7.62820125</c:v>
                </c:pt>
                <c:pt idx="16481">
                  <c:v>7.6276718750015986</c:v>
                </c:pt>
                <c:pt idx="16482">
                  <c:v>7.6272906250015993</c:v>
                </c:pt>
                <c:pt idx="16483">
                  <c:v>7.6269443750015986</c:v>
                </c:pt>
                <c:pt idx="16484">
                  <c:v>7.6265181250015992</c:v>
                </c:pt>
                <c:pt idx="16485">
                  <c:v>7.6264681250015993</c:v>
                </c:pt>
                <c:pt idx="16486">
                  <c:v>7.6268143750015991</c:v>
                </c:pt>
                <c:pt idx="16487">
                  <c:v>7.6271387500000003</c:v>
                </c:pt>
                <c:pt idx="16488">
                  <c:v>7.6276000000000002</c:v>
                </c:pt>
                <c:pt idx="16489">
                  <c:v>7.6279412500000001</c:v>
                </c:pt>
                <c:pt idx="16490">
                  <c:v>7.6283356250015988</c:v>
                </c:pt>
                <c:pt idx="16491">
                  <c:v>7.6287093750015993</c:v>
                </c:pt>
                <c:pt idx="16492">
                  <c:v>7.6292281250015987</c:v>
                </c:pt>
                <c:pt idx="16493">
                  <c:v>7.6296375000000003</c:v>
                </c:pt>
                <c:pt idx="16494">
                  <c:v>7.62998625</c:v>
                </c:pt>
                <c:pt idx="16495">
                  <c:v>7.6303268750015993</c:v>
                </c:pt>
                <c:pt idx="16496">
                  <c:v>7.6306556250015989</c:v>
                </c:pt>
                <c:pt idx="16497">
                  <c:v>7.6302918750015989</c:v>
                </c:pt>
                <c:pt idx="16498">
                  <c:v>7.6303712499999996</c:v>
                </c:pt>
                <c:pt idx="16499">
                  <c:v>7.630734375001599</c:v>
                </c:pt>
                <c:pt idx="16500">
                  <c:v>7.6311487500000004</c:v>
                </c:pt>
                <c:pt idx="16501">
                  <c:v>7.6314743750015994</c:v>
                </c:pt>
                <c:pt idx="16502">
                  <c:v>7.6320056250015993</c:v>
                </c:pt>
                <c:pt idx="16503">
                  <c:v>7.6325368750015992</c:v>
                </c:pt>
                <c:pt idx="16504">
                  <c:v>7.6330375000000004</c:v>
                </c:pt>
                <c:pt idx="16505">
                  <c:v>7.6334856250015992</c:v>
                </c:pt>
                <c:pt idx="16506">
                  <c:v>7.6339818750015986</c:v>
                </c:pt>
                <c:pt idx="16507">
                  <c:v>7.6343843750015994</c:v>
                </c:pt>
                <c:pt idx="16508">
                  <c:v>7.6347624999999999</c:v>
                </c:pt>
                <c:pt idx="16509">
                  <c:v>7.6351849999999999</c:v>
                </c:pt>
                <c:pt idx="16510">
                  <c:v>7.6356393750015989</c:v>
                </c:pt>
                <c:pt idx="16511">
                  <c:v>7.6360756250015989</c:v>
                </c:pt>
                <c:pt idx="16512">
                  <c:v>7.6365375000000002</c:v>
                </c:pt>
                <c:pt idx="16513">
                  <c:v>7.6369793750015988</c:v>
                </c:pt>
                <c:pt idx="16514">
                  <c:v>7.6373481250015987</c:v>
                </c:pt>
                <c:pt idx="16515">
                  <c:v>7.6376974999999998</c:v>
                </c:pt>
                <c:pt idx="16516">
                  <c:v>7.637186875001599</c:v>
                </c:pt>
                <c:pt idx="16517">
                  <c:v>7.6368393750015988</c:v>
                </c:pt>
                <c:pt idx="16518">
                  <c:v>7.6364031250015989</c:v>
                </c:pt>
                <c:pt idx="16519">
                  <c:v>7.6359681250015994</c:v>
                </c:pt>
                <c:pt idx="16520">
                  <c:v>7.6355493750015988</c:v>
                </c:pt>
                <c:pt idx="16521">
                  <c:v>7.6350756250015994</c:v>
                </c:pt>
                <c:pt idx="16522">
                  <c:v>7.6345956250015989</c:v>
                </c:pt>
                <c:pt idx="16523">
                  <c:v>7.6341450000000002</c:v>
                </c:pt>
                <c:pt idx="16524">
                  <c:v>7.6337106250015987</c:v>
                </c:pt>
                <c:pt idx="16525">
                  <c:v>7.6332493750015988</c:v>
                </c:pt>
                <c:pt idx="16526">
                  <c:v>7.63286</c:v>
                </c:pt>
                <c:pt idx="16527">
                  <c:v>7.6325087500000004</c:v>
                </c:pt>
                <c:pt idx="16528">
                  <c:v>7.631861875001599</c:v>
                </c:pt>
                <c:pt idx="16529">
                  <c:v>7.6315125000000004</c:v>
                </c:pt>
                <c:pt idx="16530">
                  <c:v>7.6311881250015992</c:v>
                </c:pt>
                <c:pt idx="16531">
                  <c:v>7.6306475000000002</c:v>
                </c:pt>
                <c:pt idx="16532">
                  <c:v>7.6301631250015989</c:v>
                </c:pt>
                <c:pt idx="16533">
                  <c:v>7.6297331250015992</c:v>
                </c:pt>
                <c:pt idx="16534">
                  <c:v>7.629139375001599</c:v>
                </c:pt>
                <c:pt idx="16535">
                  <c:v>7.62845</c:v>
                </c:pt>
                <c:pt idx="16536">
                  <c:v>7.6281081250015994</c:v>
                </c:pt>
                <c:pt idx="16537">
                  <c:v>7.6277324999999996</c:v>
                </c:pt>
                <c:pt idx="16538">
                  <c:v>7.6273249999999999</c:v>
                </c:pt>
                <c:pt idx="16539">
                  <c:v>7.6268443750015988</c:v>
                </c:pt>
                <c:pt idx="16540">
                  <c:v>7.6263300000000003</c:v>
                </c:pt>
                <c:pt idx="16541">
                  <c:v>7.6258400000000002</c:v>
                </c:pt>
                <c:pt idx="16542">
                  <c:v>7.6253787500000003</c:v>
                </c:pt>
                <c:pt idx="16543">
                  <c:v>7.6249331250015988</c:v>
                </c:pt>
                <c:pt idx="16544">
                  <c:v>7.6245099999999999</c:v>
                </c:pt>
                <c:pt idx="16545">
                  <c:v>7.6241131250015988</c:v>
                </c:pt>
                <c:pt idx="16546">
                  <c:v>7.6237181250015986</c:v>
                </c:pt>
                <c:pt idx="16547">
                  <c:v>7.6233950000000004</c:v>
                </c:pt>
                <c:pt idx="16548">
                  <c:v>7.6230631250015986</c:v>
                </c:pt>
                <c:pt idx="16549">
                  <c:v>7.6224912500000004</c:v>
                </c:pt>
                <c:pt idx="16550">
                  <c:v>7.6219824999999997</c:v>
                </c:pt>
                <c:pt idx="16551">
                  <c:v>7.621561875001599</c:v>
                </c:pt>
                <c:pt idx="16552">
                  <c:v>7.6212249999999999</c:v>
                </c:pt>
                <c:pt idx="16553">
                  <c:v>7.6208749999999998</c:v>
                </c:pt>
                <c:pt idx="16554">
                  <c:v>7.6207824999999998</c:v>
                </c:pt>
                <c:pt idx="16555">
                  <c:v>7.6211212499999998</c:v>
                </c:pt>
                <c:pt idx="16556">
                  <c:v>7.6215606250015986</c:v>
                </c:pt>
                <c:pt idx="16557">
                  <c:v>7.6219124999999996</c:v>
                </c:pt>
                <c:pt idx="16558">
                  <c:v>7.6223887499999998</c:v>
                </c:pt>
                <c:pt idx="16559">
                  <c:v>7.6227781250015987</c:v>
                </c:pt>
                <c:pt idx="16560">
                  <c:v>7.6232056250015994</c:v>
                </c:pt>
                <c:pt idx="16561">
                  <c:v>7.6235831250015993</c:v>
                </c:pt>
                <c:pt idx="16562">
                  <c:v>7.6239756250015986</c:v>
                </c:pt>
                <c:pt idx="16563">
                  <c:v>7.6243337499999999</c:v>
                </c:pt>
                <c:pt idx="16564">
                  <c:v>7.6247775000000004</c:v>
                </c:pt>
                <c:pt idx="16565">
                  <c:v>7.6252606250015988</c:v>
                </c:pt>
                <c:pt idx="16566">
                  <c:v>7.6258137499999998</c:v>
                </c:pt>
                <c:pt idx="16567">
                  <c:v>7.6263368750015994</c:v>
                </c:pt>
                <c:pt idx="16568">
                  <c:v>7.6268856250015986</c:v>
                </c:pt>
                <c:pt idx="16569">
                  <c:v>7.6273837499999999</c:v>
                </c:pt>
                <c:pt idx="16570">
                  <c:v>7.6279537499999996</c:v>
                </c:pt>
                <c:pt idx="16571">
                  <c:v>7.628495</c:v>
                </c:pt>
                <c:pt idx="16572">
                  <c:v>7.6289981250015986</c:v>
                </c:pt>
                <c:pt idx="16573">
                  <c:v>7.6295093750015992</c:v>
                </c:pt>
                <c:pt idx="16574">
                  <c:v>7.6299618750015989</c:v>
                </c:pt>
                <c:pt idx="16575">
                  <c:v>7.6303143750015989</c:v>
                </c:pt>
                <c:pt idx="16576">
                  <c:v>7.6307175000000003</c:v>
                </c:pt>
                <c:pt idx="16577">
                  <c:v>7.6310612500000001</c:v>
                </c:pt>
                <c:pt idx="16578">
                  <c:v>7.6313968750015988</c:v>
                </c:pt>
                <c:pt idx="16579">
                  <c:v>7.6312537499999999</c:v>
                </c:pt>
                <c:pt idx="16580">
                  <c:v>7.6308018750015991</c:v>
                </c:pt>
                <c:pt idx="16581">
                  <c:v>7.6303856250015993</c:v>
                </c:pt>
                <c:pt idx="16582">
                  <c:v>7.6299675000000002</c:v>
                </c:pt>
                <c:pt idx="16583">
                  <c:v>7.6301949999999996</c:v>
                </c:pt>
                <c:pt idx="16584">
                  <c:v>7.6305656250015987</c:v>
                </c:pt>
                <c:pt idx="16585">
                  <c:v>7.6309950000000004</c:v>
                </c:pt>
                <c:pt idx="16586">
                  <c:v>7.6314662499999999</c:v>
                </c:pt>
                <c:pt idx="16587">
                  <c:v>7.6318037500000004</c:v>
                </c:pt>
                <c:pt idx="16588">
                  <c:v>7.6321506250015991</c:v>
                </c:pt>
                <c:pt idx="16589">
                  <c:v>7.6325456250015993</c:v>
                </c:pt>
                <c:pt idx="16590">
                  <c:v>7.6328662500000002</c:v>
                </c:pt>
                <c:pt idx="16591">
                  <c:v>7.6331199999999999</c:v>
                </c:pt>
                <c:pt idx="16592">
                  <c:v>7.6328168750015992</c:v>
                </c:pt>
                <c:pt idx="16593">
                  <c:v>7.6331862499999996</c:v>
                </c:pt>
                <c:pt idx="16594">
                  <c:v>7.6336343750015994</c:v>
                </c:pt>
                <c:pt idx="16595">
                  <c:v>7.6340543750015986</c:v>
                </c:pt>
                <c:pt idx="16596">
                  <c:v>7.6344349999999999</c:v>
                </c:pt>
                <c:pt idx="16597">
                  <c:v>7.6348162500000001</c:v>
                </c:pt>
                <c:pt idx="16598">
                  <c:v>7.6352243750015987</c:v>
                </c:pt>
                <c:pt idx="16599">
                  <c:v>7.6357643750015987</c:v>
                </c:pt>
                <c:pt idx="16600">
                  <c:v>7.6362168750015993</c:v>
                </c:pt>
                <c:pt idx="16601">
                  <c:v>7.6366518750015988</c:v>
                </c:pt>
                <c:pt idx="16602">
                  <c:v>7.6371037499999996</c:v>
                </c:pt>
                <c:pt idx="16603">
                  <c:v>7.63751625</c:v>
                </c:pt>
                <c:pt idx="16604">
                  <c:v>7.6379587500000001</c:v>
                </c:pt>
                <c:pt idx="16605">
                  <c:v>7.6383425000000003</c:v>
                </c:pt>
                <c:pt idx="16606">
                  <c:v>7.6387962500000004</c:v>
                </c:pt>
                <c:pt idx="16607">
                  <c:v>7.6392012500000002</c:v>
                </c:pt>
                <c:pt idx="16608">
                  <c:v>7.6395512500000002</c:v>
                </c:pt>
                <c:pt idx="16609">
                  <c:v>7.6388912500000004</c:v>
                </c:pt>
                <c:pt idx="16610">
                  <c:v>7.6383737500000004</c:v>
                </c:pt>
                <c:pt idx="16611">
                  <c:v>7.6378025000000003</c:v>
                </c:pt>
                <c:pt idx="16612">
                  <c:v>7.6371006250015991</c:v>
                </c:pt>
                <c:pt idx="16613">
                  <c:v>7.6363593750015992</c:v>
                </c:pt>
                <c:pt idx="16614">
                  <c:v>7.6354775000000004</c:v>
                </c:pt>
                <c:pt idx="16615">
                  <c:v>7.6347281250015993</c:v>
                </c:pt>
                <c:pt idx="16616">
                  <c:v>7.6339281250015993</c:v>
                </c:pt>
                <c:pt idx="16617">
                  <c:v>7.6332131250015989</c:v>
                </c:pt>
                <c:pt idx="16618">
                  <c:v>7.6325237499999998</c:v>
                </c:pt>
                <c:pt idx="16619">
                  <c:v>7.6319981250015987</c:v>
                </c:pt>
                <c:pt idx="16620">
                  <c:v>7.6314675000000003</c:v>
                </c:pt>
                <c:pt idx="16621">
                  <c:v>7.63104125</c:v>
                </c:pt>
                <c:pt idx="16622">
                  <c:v>7.6306925000000003</c:v>
                </c:pt>
                <c:pt idx="16623">
                  <c:v>7.6303487499999996</c:v>
                </c:pt>
                <c:pt idx="16624">
                  <c:v>7.6300037500000002</c:v>
                </c:pt>
                <c:pt idx="16625">
                  <c:v>7.6296718750015993</c:v>
                </c:pt>
                <c:pt idx="16626">
                  <c:v>7.6293100000000003</c:v>
                </c:pt>
                <c:pt idx="16627">
                  <c:v>7.628624375001599</c:v>
                </c:pt>
                <c:pt idx="16628">
                  <c:v>7.6282781250015992</c:v>
                </c:pt>
                <c:pt idx="16629">
                  <c:v>7.6279137500000003</c:v>
                </c:pt>
                <c:pt idx="16630">
                  <c:v>7.6274918750015992</c:v>
                </c:pt>
                <c:pt idx="16631">
                  <c:v>7.6270506250015986</c:v>
                </c:pt>
                <c:pt idx="16632">
                  <c:v>7.6266143750015987</c:v>
                </c:pt>
                <c:pt idx="16633">
                  <c:v>7.6262125000000003</c:v>
                </c:pt>
                <c:pt idx="16634">
                  <c:v>7.6258631250015991</c:v>
                </c:pt>
                <c:pt idx="16635">
                  <c:v>7.6252374999999999</c:v>
                </c:pt>
                <c:pt idx="16636">
                  <c:v>7.6247512500000001</c:v>
                </c:pt>
                <c:pt idx="16637">
                  <c:v>7.6249493750015986</c:v>
                </c:pt>
                <c:pt idx="16638">
                  <c:v>7.625384375001599</c:v>
                </c:pt>
                <c:pt idx="16639">
                  <c:v>7.6256718750015988</c:v>
                </c:pt>
                <c:pt idx="16640">
                  <c:v>7.6259537499999999</c:v>
                </c:pt>
                <c:pt idx="16641">
                  <c:v>7.6263818750015986</c:v>
                </c:pt>
                <c:pt idx="16642">
                  <c:v>7.6267456250015986</c:v>
                </c:pt>
                <c:pt idx="16643">
                  <c:v>7.6266606250015991</c:v>
                </c:pt>
                <c:pt idx="16644">
                  <c:v>7.6262093750015989</c:v>
                </c:pt>
                <c:pt idx="16645">
                  <c:v>7.6258712500000003</c:v>
                </c:pt>
                <c:pt idx="16646">
                  <c:v>7.6255293750015989</c:v>
                </c:pt>
                <c:pt idx="16647">
                  <c:v>7.6258925</c:v>
                </c:pt>
                <c:pt idx="16648">
                  <c:v>7.62634875</c:v>
                </c:pt>
                <c:pt idx="16649">
                  <c:v>7.6268893750015989</c:v>
                </c:pt>
                <c:pt idx="16650">
                  <c:v>7.6272700000000002</c:v>
                </c:pt>
                <c:pt idx="16651">
                  <c:v>7.6276231250015991</c:v>
                </c:pt>
                <c:pt idx="16652">
                  <c:v>7.6279787499999996</c:v>
                </c:pt>
                <c:pt idx="16653">
                  <c:v>7.6283856250015987</c:v>
                </c:pt>
                <c:pt idx="16654">
                  <c:v>7.6287293750015994</c:v>
                </c:pt>
                <c:pt idx="16655">
                  <c:v>7.6291468750015987</c:v>
                </c:pt>
                <c:pt idx="16656">
                  <c:v>7.6294987499999998</c:v>
                </c:pt>
                <c:pt idx="16657">
                  <c:v>7.6300368750015988</c:v>
                </c:pt>
                <c:pt idx="16658">
                  <c:v>7.6303743750015993</c:v>
                </c:pt>
                <c:pt idx="16659">
                  <c:v>7.6307893750015987</c:v>
                </c:pt>
                <c:pt idx="16660">
                  <c:v>7.6312118750015987</c:v>
                </c:pt>
                <c:pt idx="16661">
                  <c:v>7.6316406250015989</c:v>
                </c:pt>
                <c:pt idx="16662">
                  <c:v>7.6320093750015987</c:v>
                </c:pt>
                <c:pt idx="16663">
                  <c:v>7.632424375001599</c:v>
                </c:pt>
                <c:pt idx="16664">
                  <c:v>7.6328449999999997</c:v>
                </c:pt>
                <c:pt idx="16665">
                  <c:v>7.6332118750015994</c:v>
                </c:pt>
                <c:pt idx="16666">
                  <c:v>7.6336037499999998</c:v>
                </c:pt>
                <c:pt idx="16667">
                  <c:v>7.6339556250015992</c:v>
                </c:pt>
                <c:pt idx="16668">
                  <c:v>7.6342825000000003</c:v>
                </c:pt>
                <c:pt idx="16669">
                  <c:v>7.6346100000000003</c:v>
                </c:pt>
                <c:pt idx="16670">
                  <c:v>7.6350674999999999</c:v>
                </c:pt>
                <c:pt idx="16671">
                  <c:v>7.6355131250015988</c:v>
                </c:pt>
                <c:pt idx="16672">
                  <c:v>7.6358743750015989</c:v>
                </c:pt>
                <c:pt idx="16673">
                  <c:v>7.6362743750015989</c:v>
                </c:pt>
                <c:pt idx="16674">
                  <c:v>7.6366087499999997</c:v>
                </c:pt>
                <c:pt idx="16675">
                  <c:v>7.6369843750015987</c:v>
                </c:pt>
                <c:pt idx="16676">
                  <c:v>7.6369625000000001</c:v>
                </c:pt>
                <c:pt idx="16677">
                  <c:v>7.6366025000000004</c:v>
                </c:pt>
                <c:pt idx="16678">
                  <c:v>7.636224375001599</c:v>
                </c:pt>
                <c:pt idx="16679">
                  <c:v>7.6357512500000002</c:v>
                </c:pt>
                <c:pt idx="16680">
                  <c:v>7.6353968750015992</c:v>
                </c:pt>
                <c:pt idx="16681">
                  <c:v>7.634968125001599</c:v>
                </c:pt>
                <c:pt idx="16682">
                  <c:v>7.6346456250015988</c:v>
                </c:pt>
                <c:pt idx="16683">
                  <c:v>7.6343100000000002</c:v>
                </c:pt>
                <c:pt idx="16684">
                  <c:v>7.6341599999999996</c:v>
                </c:pt>
                <c:pt idx="16685">
                  <c:v>7.63448875</c:v>
                </c:pt>
                <c:pt idx="16686">
                  <c:v>7.6340262499999998</c:v>
                </c:pt>
                <c:pt idx="16687">
                  <c:v>7.6334837499999999</c:v>
                </c:pt>
                <c:pt idx="16688">
                  <c:v>7.632869375001599</c:v>
                </c:pt>
                <c:pt idx="16689">
                  <c:v>7.6325475000000003</c:v>
                </c:pt>
                <c:pt idx="16690">
                  <c:v>7.6321631250015987</c:v>
                </c:pt>
                <c:pt idx="16691">
                  <c:v>7.6317931250015993</c:v>
                </c:pt>
                <c:pt idx="16692">
                  <c:v>7.6314681250015992</c:v>
                </c:pt>
                <c:pt idx="16693">
                  <c:v>7.6310431250015993</c:v>
                </c:pt>
                <c:pt idx="16694">
                  <c:v>7.6305612500000004</c:v>
                </c:pt>
                <c:pt idx="16695">
                  <c:v>7.6301162500000004</c:v>
                </c:pt>
                <c:pt idx="16696">
                  <c:v>7.6302218750015989</c:v>
                </c:pt>
                <c:pt idx="16697">
                  <c:v>7.6306318750015993</c:v>
                </c:pt>
                <c:pt idx="16698">
                  <c:v>7.6310074999999999</c:v>
                </c:pt>
                <c:pt idx="16699">
                  <c:v>7.6314706250015991</c:v>
                </c:pt>
                <c:pt idx="16700">
                  <c:v>7.6314781250015988</c:v>
                </c:pt>
                <c:pt idx="16701">
                  <c:v>7.6311531250015987</c:v>
                </c:pt>
                <c:pt idx="16702">
                  <c:v>7.630745625001599</c:v>
                </c:pt>
                <c:pt idx="16703">
                  <c:v>7.6308274999999997</c:v>
                </c:pt>
                <c:pt idx="16704">
                  <c:v>7.6312037500000001</c:v>
                </c:pt>
                <c:pt idx="16705">
                  <c:v>7.6315406250015991</c:v>
                </c:pt>
                <c:pt idx="16706">
                  <c:v>7.6319237500000003</c:v>
                </c:pt>
                <c:pt idx="16707">
                  <c:v>7.63232</c:v>
                </c:pt>
                <c:pt idx="16708">
                  <c:v>7.6326687499999997</c:v>
                </c:pt>
                <c:pt idx="16709">
                  <c:v>7.6330356250015994</c:v>
                </c:pt>
                <c:pt idx="16710">
                  <c:v>7.633398125001599</c:v>
                </c:pt>
                <c:pt idx="16711">
                  <c:v>7.6337568750015992</c:v>
                </c:pt>
                <c:pt idx="16712">
                  <c:v>7.6341456250015991</c:v>
                </c:pt>
                <c:pt idx="16713">
                  <c:v>7.6345243750015994</c:v>
                </c:pt>
                <c:pt idx="16714">
                  <c:v>7.634875625001599</c:v>
                </c:pt>
                <c:pt idx="16715">
                  <c:v>7.6353487500000004</c:v>
                </c:pt>
                <c:pt idx="16716">
                  <c:v>7.63573375</c:v>
                </c:pt>
                <c:pt idx="16717">
                  <c:v>7.6362181250015988</c:v>
                </c:pt>
                <c:pt idx="16718">
                  <c:v>7.6366687500000001</c:v>
                </c:pt>
                <c:pt idx="16719">
                  <c:v>7.6370356250015989</c:v>
                </c:pt>
                <c:pt idx="16720">
                  <c:v>7.6373712500000002</c:v>
                </c:pt>
                <c:pt idx="16721">
                  <c:v>7.6378106250015989</c:v>
                </c:pt>
                <c:pt idx="16722">
                  <c:v>7.6382618750015991</c:v>
                </c:pt>
                <c:pt idx="16723">
                  <c:v>7.638675625001599</c:v>
                </c:pt>
                <c:pt idx="16724">
                  <c:v>7.6390893750015989</c:v>
                </c:pt>
                <c:pt idx="16725">
                  <c:v>7.6395393750015987</c:v>
                </c:pt>
                <c:pt idx="16726">
                  <c:v>7.6400393750015994</c:v>
                </c:pt>
                <c:pt idx="16727">
                  <c:v>7.6403737500000002</c:v>
                </c:pt>
                <c:pt idx="16728">
                  <c:v>7.6407224999999999</c:v>
                </c:pt>
                <c:pt idx="16729">
                  <c:v>7.6411112499999998</c:v>
                </c:pt>
                <c:pt idx="16730">
                  <c:v>7.641456875001599</c:v>
                </c:pt>
                <c:pt idx="16731">
                  <c:v>7.6418281250015987</c:v>
                </c:pt>
                <c:pt idx="16732">
                  <c:v>7.64223125</c:v>
                </c:pt>
                <c:pt idx="16733">
                  <c:v>7.64265375</c:v>
                </c:pt>
                <c:pt idx="16734">
                  <c:v>7.6430718750015991</c:v>
                </c:pt>
                <c:pt idx="16735">
                  <c:v>7.64358</c:v>
                </c:pt>
                <c:pt idx="16736">
                  <c:v>7.6440987500000004</c:v>
                </c:pt>
                <c:pt idx="16737">
                  <c:v>7.6445912500000004</c:v>
                </c:pt>
                <c:pt idx="16738">
                  <c:v>7.6450500000000003</c:v>
                </c:pt>
                <c:pt idx="16739">
                  <c:v>7.6454812499999996</c:v>
                </c:pt>
                <c:pt idx="16740">
                  <c:v>7.6458725000000003</c:v>
                </c:pt>
                <c:pt idx="16741">
                  <c:v>7.6462124999999999</c:v>
                </c:pt>
                <c:pt idx="16742">
                  <c:v>7.6466481250015992</c:v>
                </c:pt>
                <c:pt idx="16743">
                  <c:v>7.6469887500000002</c:v>
                </c:pt>
                <c:pt idx="16744">
                  <c:v>7.6465793750015987</c:v>
                </c:pt>
                <c:pt idx="16745">
                  <c:v>7.6462518750015986</c:v>
                </c:pt>
                <c:pt idx="16746">
                  <c:v>7.6458243750015988</c:v>
                </c:pt>
                <c:pt idx="16747">
                  <c:v>7.6454149999999998</c:v>
                </c:pt>
                <c:pt idx="16748">
                  <c:v>7.6449893750015994</c:v>
                </c:pt>
                <c:pt idx="16749">
                  <c:v>7.644353125001599</c:v>
                </c:pt>
                <c:pt idx="16750">
                  <c:v>7.6439587500000004</c:v>
                </c:pt>
                <c:pt idx="16751">
                  <c:v>7.6435381250015988</c:v>
                </c:pt>
                <c:pt idx="16752">
                  <c:v>7.6431325000000001</c:v>
                </c:pt>
                <c:pt idx="16753">
                  <c:v>7.6425937499999996</c:v>
                </c:pt>
                <c:pt idx="16754">
                  <c:v>7.6420824999999999</c:v>
                </c:pt>
                <c:pt idx="16755">
                  <c:v>7.6415593750015987</c:v>
                </c:pt>
                <c:pt idx="16756">
                  <c:v>7.6410912499999997</c:v>
                </c:pt>
                <c:pt idx="16757">
                  <c:v>7.6405637500000001</c:v>
                </c:pt>
                <c:pt idx="16758">
                  <c:v>7.6400924999999997</c:v>
                </c:pt>
                <c:pt idx="16759">
                  <c:v>7.6396806250015992</c:v>
                </c:pt>
                <c:pt idx="16760">
                  <c:v>7.6393481250015993</c:v>
                </c:pt>
                <c:pt idx="16761">
                  <c:v>7.6389631250015988</c:v>
                </c:pt>
                <c:pt idx="16762">
                  <c:v>7.6384687500000004</c:v>
                </c:pt>
                <c:pt idx="16763">
                  <c:v>7.6380862499999997</c:v>
                </c:pt>
                <c:pt idx="16764">
                  <c:v>7.6377637500000004</c:v>
                </c:pt>
                <c:pt idx="16765">
                  <c:v>7.6372868750015988</c:v>
                </c:pt>
                <c:pt idx="16766">
                  <c:v>7.6367737499999997</c:v>
                </c:pt>
                <c:pt idx="16767">
                  <c:v>7.6361456250015989</c:v>
                </c:pt>
                <c:pt idx="16768">
                  <c:v>7.6357943750015993</c:v>
                </c:pt>
                <c:pt idx="16769">
                  <c:v>7.6354018750015991</c:v>
                </c:pt>
                <c:pt idx="16770">
                  <c:v>7.6350306250015993</c:v>
                </c:pt>
                <c:pt idx="16771">
                  <c:v>7.634606875001599</c:v>
                </c:pt>
                <c:pt idx="16772">
                  <c:v>7.634265625001599</c:v>
                </c:pt>
                <c:pt idx="16773">
                  <c:v>7.6339362499999996</c:v>
                </c:pt>
                <c:pt idx="16774">
                  <c:v>7.6334225</c:v>
                </c:pt>
                <c:pt idx="16775">
                  <c:v>7.6330499999999999</c:v>
                </c:pt>
                <c:pt idx="16776">
                  <c:v>7.6326537500000002</c:v>
                </c:pt>
                <c:pt idx="16777">
                  <c:v>7.6323081250015994</c:v>
                </c:pt>
                <c:pt idx="16778">
                  <c:v>7.6326893750015987</c:v>
                </c:pt>
                <c:pt idx="16779">
                  <c:v>7.6331662500000004</c:v>
                </c:pt>
                <c:pt idx="16780">
                  <c:v>7.6334875000000002</c:v>
                </c:pt>
                <c:pt idx="16781">
                  <c:v>7.6339499999999996</c:v>
                </c:pt>
                <c:pt idx="16782">
                  <c:v>7.6343193750015992</c:v>
                </c:pt>
                <c:pt idx="16783">
                  <c:v>7.6347375</c:v>
                </c:pt>
                <c:pt idx="16784">
                  <c:v>7.6350825000000002</c:v>
                </c:pt>
                <c:pt idx="16785">
                  <c:v>7.6354531250015993</c:v>
                </c:pt>
                <c:pt idx="16786">
                  <c:v>7.6357949999999999</c:v>
                </c:pt>
                <c:pt idx="16787">
                  <c:v>7.6361437499999996</c:v>
                </c:pt>
                <c:pt idx="16788">
                  <c:v>7.6362743750015989</c:v>
                </c:pt>
                <c:pt idx="16789">
                  <c:v>7.6362768750015988</c:v>
                </c:pt>
                <c:pt idx="16790">
                  <c:v>7.6358356250015991</c:v>
                </c:pt>
                <c:pt idx="16791">
                  <c:v>7.6354649999999999</c:v>
                </c:pt>
                <c:pt idx="16792">
                  <c:v>7.635074375001599</c:v>
                </c:pt>
                <c:pt idx="16793">
                  <c:v>7.6349824999999996</c:v>
                </c:pt>
                <c:pt idx="16794">
                  <c:v>7.6353375000000003</c:v>
                </c:pt>
                <c:pt idx="16795">
                  <c:v>7.6356962499999996</c:v>
                </c:pt>
                <c:pt idx="16796">
                  <c:v>7.6361612499999998</c:v>
                </c:pt>
                <c:pt idx="16797">
                  <c:v>7.6358575000000002</c:v>
                </c:pt>
                <c:pt idx="16798">
                  <c:v>7.6354375000000001</c:v>
                </c:pt>
                <c:pt idx="16799">
                  <c:v>7.6349806250015986</c:v>
                </c:pt>
                <c:pt idx="16800">
                  <c:v>7.6353200000000001</c:v>
                </c:pt>
                <c:pt idx="16801">
                  <c:v>7.6357468750015993</c:v>
                </c:pt>
                <c:pt idx="16802">
                  <c:v>7.636190625001599</c:v>
                </c:pt>
                <c:pt idx="16803">
                  <c:v>7.6365350000000003</c:v>
                </c:pt>
                <c:pt idx="16804">
                  <c:v>7.6368887499999998</c:v>
                </c:pt>
                <c:pt idx="16805">
                  <c:v>7.6372631250015992</c:v>
                </c:pt>
                <c:pt idx="16806">
                  <c:v>7.6376393750015987</c:v>
                </c:pt>
                <c:pt idx="16807">
                  <c:v>7.6380106250015993</c:v>
                </c:pt>
                <c:pt idx="16808">
                  <c:v>7.6384306250015994</c:v>
                </c:pt>
                <c:pt idx="16809">
                  <c:v>7.6387799999999997</c:v>
                </c:pt>
                <c:pt idx="16810">
                  <c:v>7.6391087500000001</c:v>
                </c:pt>
                <c:pt idx="16811">
                  <c:v>7.6394437499999999</c:v>
                </c:pt>
                <c:pt idx="16812">
                  <c:v>7.6398025000000001</c:v>
                </c:pt>
                <c:pt idx="16813">
                  <c:v>7.640153125001599</c:v>
                </c:pt>
                <c:pt idx="16814">
                  <c:v>7.6404993750015988</c:v>
                </c:pt>
                <c:pt idx="16815">
                  <c:v>7.6409962499999997</c:v>
                </c:pt>
                <c:pt idx="16816">
                  <c:v>7.6413187499999999</c:v>
                </c:pt>
                <c:pt idx="16817">
                  <c:v>7.6416674999999996</c:v>
                </c:pt>
                <c:pt idx="16818">
                  <c:v>7.6420374999999998</c:v>
                </c:pt>
                <c:pt idx="16819">
                  <c:v>7.6416712499999999</c:v>
                </c:pt>
                <c:pt idx="16820">
                  <c:v>7.6413262499999997</c:v>
                </c:pt>
                <c:pt idx="16821">
                  <c:v>7.6409518750015986</c:v>
                </c:pt>
                <c:pt idx="16822">
                  <c:v>7.6405275000000001</c:v>
                </c:pt>
                <c:pt idx="16823">
                  <c:v>7.6401837500000003</c:v>
                </c:pt>
                <c:pt idx="16824">
                  <c:v>7.6402893750015988</c:v>
                </c:pt>
                <c:pt idx="16825">
                  <c:v>7.6406243750015994</c:v>
                </c:pt>
                <c:pt idx="16826">
                  <c:v>7.6409525</c:v>
                </c:pt>
                <c:pt idx="16827">
                  <c:v>7.6413799999999998</c:v>
                </c:pt>
                <c:pt idx="16828">
                  <c:v>7.6418568750015989</c:v>
                </c:pt>
                <c:pt idx="16829">
                  <c:v>7.6422012500000003</c:v>
                </c:pt>
                <c:pt idx="16830">
                  <c:v>7.6426187499999996</c:v>
                </c:pt>
                <c:pt idx="16831">
                  <c:v>7.6430918750015993</c:v>
                </c:pt>
                <c:pt idx="16832">
                  <c:v>7.6434912500000003</c:v>
                </c:pt>
                <c:pt idx="16833">
                  <c:v>7.6430068750015989</c:v>
                </c:pt>
                <c:pt idx="16834">
                  <c:v>7.6423550000000002</c:v>
                </c:pt>
                <c:pt idx="16835">
                  <c:v>7.6419393750015994</c:v>
                </c:pt>
                <c:pt idx="16836">
                  <c:v>7.6415106250015992</c:v>
                </c:pt>
                <c:pt idx="16837">
                  <c:v>7.641115625001599</c:v>
                </c:pt>
                <c:pt idx="16838">
                  <c:v>7.6407012500000002</c:v>
                </c:pt>
                <c:pt idx="16839">
                  <c:v>7.6403643750015986</c:v>
                </c:pt>
                <c:pt idx="16840">
                  <c:v>7.6400300000000003</c:v>
                </c:pt>
                <c:pt idx="16841">
                  <c:v>7.6396043750015989</c:v>
                </c:pt>
                <c:pt idx="16842">
                  <c:v>7.6392049999999996</c:v>
                </c:pt>
                <c:pt idx="16843">
                  <c:v>7.63887625</c:v>
                </c:pt>
                <c:pt idx="16844">
                  <c:v>7.6384875000000001</c:v>
                </c:pt>
                <c:pt idx="16845">
                  <c:v>7.6381100000000002</c:v>
                </c:pt>
                <c:pt idx="16846">
                  <c:v>7.6377731250015986</c:v>
                </c:pt>
                <c:pt idx="16847">
                  <c:v>7.6375543750015993</c:v>
                </c:pt>
                <c:pt idx="16848">
                  <c:v>7.6371824999999998</c:v>
                </c:pt>
                <c:pt idx="16849">
                  <c:v>7.6368543750015991</c:v>
                </c:pt>
                <c:pt idx="16850">
                  <c:v>7.636495</c:v>
                </c:pt>
                <c:pt idx="16851">
                  <c:v>7.6361575000000004</c:v>
                </c:pt>
                <c:pt idx="16852">
                  <c:v>7.63580375</c:v>
                </c:pt>
                <c:pt idx="16853">
                  <c:v>7.6354481250015986</c:v>
                </c:pt>
                <c:pt idx="16854">
                  <c:v>7.6350249999999997</c:v>
                </c:pt>
                <c:pt idx="16855">
                  <c:v>7.6346962500000002</c:v>
                </c:pt>
                <c:pt idx="16856">
                  <c:v>7.6351762499999998</c:v>
                </c:pt>
                <c:pt idx="16857">
                  <c:v>7.6356037499999996</c:v>
                </c:pt>
                <c:pt idx="16858">
                  <c:v>7.6359899999999996</c:v>
                </c:pt>
                <c:pt idx="16859">
                  <c:v>7.6364256250015989</c:v>
                </c:pt>
                <c:pt idx="16860">
                  <c:v>7.636798125001599</c:v>
                </c:pt>
                <c:pt idx="16861">
                  <c:v>7.6373281250015994</c:v>
                </c:pt>
                <c:pt idx="16862">
                  <c:v>7.6378149999999998</c:v>
                </c:pt>
                <c:pt idx="16863">
                  <c:v>7.6382256250015992</c:v>
                </c:pt>
                <c:pt idx="16864">
                  <c:v>7.6386087500000004</c:v>
                </c:pt>
                <c:pt idx="16865">
                  <c:v>7.6390031250015991</c:v>
                </c:pt>
                <c:pt idx="16866">
                  <c:v>7.6394200000000003</c:v>
                </c:pt>
                <c:pt idx="16867">
                  <c:v>7.639945</c:v>
                </c:pt>
                <c:pt idx="16868">
                  <c:v>7.6403906250015989</c:v>
                </c:pt>
                <c:pt idx="16869">
                  <c:v>7.6409243750015987</c:v>
                </c:pt>
                <c:pt idx="16870">
                  <c:v>7.6413893750015989</c:v>
                </c:pt>
                <c:pt idx="16871">
                  <c:v>7.6417374999999996</c:v>
                </c:pt>
                <c:pt idx="16872">
                  <c:v>7.6421437499999998</c:v>
                </c:pt>
                <c:pt idx="16873">
                  <c:v>7.6424987499999997</c:v>
                </c:pt>
                <c:pt idx="16874">
                  <c:v>7.642956875001599</c:v>
                </c:pt>
                <c:pt idx="16875">
                  <c:v>7.6432906250015993</c:v>
                </c:pt>
                <c:pt idx="16876">
                  <c:v>7.6437193750015986</c:v>
                </c:pt>
                <c:pt idx="16877">
                  <c:v>7.6440662499999998</c:v>
                </c:pt>
                <c:pt idx="16878">
                  <c:v>7.6445375000000002</c:v>
                </c:pt>
                <c:pt idx="16879">
                  <c:v>7.6449318750015989</c:v>
                </c:pt>
                <c:pt idx="16880">
                  <c:v>7.6453437500000003</c:v>
                </c:pt>
                <c:pt idx="16881">
                  <c:v>7.6458250000000003</c:v>
                </c:pt>
                <c:pt idx="16882">
                  <c:v>7.6462743750015987</c:v>
                </c:pt>
                <c:pt idx="16883">
                  <c:v>7.6467043750015993</c:v>
                </c:pt>
                <c:pt idx="16884">
                  <c:v>7.64713625</c:v>
                </c:pt>
                <c:pt idx="16885">
                  <c:v>7.6475774999999997</c:v>
                </c:pt>
                <c:pt idx="16886">
                  <c:v>7.6479368750015988</c:v>
                </c:pt>
                <c:pt idx="16887">
                  <c:v>7.6483662499999996</c:v>
                </c:pt>
                <c:pt idx="16888">
                  <c:v>7.6488268750015989</c:v>
                </c:pt>
                <c:pt idx="16889">
                  <c:v>7.6493025000000001</c:v>
                </c:pt>
                <c:pt idx="16890">
                  <c:v>7.6497700000000002</c:v>
                </c:pt>
                <c:pt idx="16891">
                  <c:v>7.6502650000000001</c:v>
                </c:pt>
                <c:pt idx="16892">
                  <c:v>7.6506949999999998</c:v>
                </c:pt>
                <c:pt idx="16893">
                  <c:v>7.6511212500000001</c:v>
                </c:pt>
                <c:pt idx="16894">
                  <c:v>7.6514493750015991</c:v>
                </c:pt>
                <c:pt idx="16895">
                  <c:v>7.6517693750015994</c:v>
                </c:pt>
                <c:pt idx="16896">
                  <c:v>7.6513949999999999</c:v>
                </c:pt>
                <c:pt idx="16897">
                  <c:v>7.6509212499999997</c:v>
                </c:pt>
                <c:pt idx="16898">
                  <c:v>7.6503924999999997</c:v>
                </c:pt>
                <c:pt idx="16899">
                  <c:v>7.6499499999999996</c:v>
                </c:pt>
                <c:pt idx="16900">
                  <c:v>7.6495231250015987</c:v>
                </c:pt>
                <c:pt idx="16901">
                  <c:v>7.6491462500000003</c:v>
                </c:pt>
                <c:pt idx="16902">
                  <c:v>7.6486925000000001</c:v>
                </c:pt>
                <c:pt idx="16903">
                  <c:v>7.6483699999999999</c:v>
                </c:pt>
                <c:pt idx="16904">
                  <c:v>7.6480437500000003</c:v>
                </c:pt>
                <c:pt idx="16905">
                  <c:v>7.6476656250015989</c:v>
                </c:pt>
                <c:pt idx="16906">
                  <c:v>7.6471306250015987</c:v>
                </c:pt>
                <c:pt idx="16907">
                  <c:v>7.6464687500000004</c:v>
                </c:pt>
                <c:pt idx="16908">
                  <c:v>7.645715</c:v>
                </c:pt>
                <c:pt idx="16909">
                  <c:v>7.6448637499999998</c:v>
                </c:pt>
                <c:pt idx="16910">
                  <c:v>7.6439725000000003</c:v>
                </c:pt>
                <c:pt idx="16911">
                  <c:v>7.643110625001599</c:v>
                </c:pt>
                <c:pt idx="16912">
                  <c:v>7.6422868750015986</c:v>
                </c:pt>
                <c:pt idx="16913">
                  <c:v>7.6415193750015993</c:v>
                </c:pt>
                <c:pt idx="16914">
                  <c:v>7.6407443750015993</c:v>
                </c:pt>
                <c:pt idx="16915">
                  <c:v>7.640049375001599</c:v>
                </c:pt>
                <c:pt idx="16916">
                  <c:v>7.6394606250015986</c:v>
                </c:pt>
                <c:pt idx="16917">
                  <c:v>7.6390968750015986</c:v>
                </c:pt>
                <c:pt idx="16918">
                  <c:v>7.6386849999999997</c:v>
                </c:pt>
                <c:pt idx="16919">
                  <c:v>7.6387868750015988</c:v>
                </c:pt>
                <c:pt idx="16920">
                  <c:v>7.6391143750015988</c:v>
                </c:pt>
                <c:pt idx="16921">
                  <c:v>7.6394543750015993</c:v>
                </c:pt>
                <c:pt idx="16922">
                  <c:v>7.6391906250015991</c:v>
                </c:pt>
                <c:pt idx="16923">
                  <c:v>7.6388137499999997</c:v>
                </c:pt>
                <c:pt idx="16924">
                  <c:v>7.6384081250015994</c:v>
                </c:pt>
                <c:pt idx="16925">
                  <c:v>7.6380387499999998</c:v>
                </c:pt>
                <c:pt idx="16926">
                  <c:v>7.6382356250015988</c:v>
                </c:pt>
                <c:pt idx="16927">
                  <c:v>7.6387512500000003</c:v>
                </c:pt>
                <c:pt idx="16928">
                  <c:v>7.6392262500000001</c:v>
                </c:pt>
                <c:pt idx="16929">
                  <c:v>7.6395831250015993</c:v>
                </c:pt>
                <c:pt idx="16930">
                  <c:v>7.6399681250015989</c:v>
                </c:pt>
                <c:pt idx="16931">
                  <c:v>7.640413125001599</c:v>
                </c:pt>
                <c:pt idx="16932">
                  <c:v>7.6409131250015987</c:v>
                </c:pt>
                <c:pt idx="16933">
                  <c:v>7.6412418750015991</c:v>
                </c:pt>
                <c:pt idx="16934">
                  <c:v>7.6416374999999999</c:v>
                </c:pt>
                <c:pt idx="16935">
                  <c:v>7.6420162500000002</c:v>
                </c:pt>
                <c:pt idx="16936">
                  <c:v>7.6424568750015993</c:v>
                </c:pt>
                <c:pt idx="16937">
                  <c:v>7.6428081250015989</c:v>
                </c:pt>
                <c:pt idx="16938">
                  <c:v>7.6433731250015988</c:v>
                </c:pt>
                <c:pt idx="16939">
                  <c:v>7.6438537499999999</c:v>
                </c:pt>
                <c:pt idx="16940">
                  <c:v>7.6442543750015988</c:v>
                </c:pt>
                <c:pt idx="16941">
                  <c:v>7.6445937500000003</c:v>
                </c:pt>
                <c:pt idx="16942">
                  <c:v>7.6450500000000003</c:v>
                </c:pt>
                <c:pt idx="16943">
                  <c:v>7.6454837500000004</c:v>
                </c:pt>
                <c:pt idx="16944">
                  <c:v>7.6458531250015991</c:v>
                </c:pt>
                <c:pt idx="16945">
                  <c:v>7.6462087500000004</c:v>
                </c:pt>
                <c:pt idx="16946">
                  <c:v>7.6466124999999998</c:v>
                </c:pt>
                <c:pt idx="16947">
                  <c:v>7.6470525</c:v>
                </c:pt>
                <c:pt idx="16948">
                  <c:v>7.6474987499999996</c:v>
                </c:pt>
                <c:pt idx="16949">
                  <c:v>7.6479112499999999</c:v>
                </c:pt>
                <c:pt idx="16950">
                  <c:v>7.6483243750015992</c:v>
                </c:pt>
                <c:pt idx="16951">
                  <c:v>7.64872</c:v>
                </c:pt>
                <c:pt idx="16952">
                  <c:v>7.6491031250015986</c:v>
                </c:pt>
                <c:pt idx="16953">
                  <c:v>7.6494618750015988</c:v>
                </c:pt>
                <c:pt idx="16954">
                  <c:v>7.6497987500000004</c:v>
                </c:pt>
                <c:pt idx="16955">
                  <c:v>7.6501450000000002</c:v>
                </c:pt>
                <c:pt idx="16956">
                  <c:v>7.6505587500000001</c:v>
                </c:pt>
                <c:pt idx="16957">
                  <c:v>7.6508862500000001</c:v>
                </c:pt>
                <c:pt idx="16958">
                  <c:v>7.6513600000000004</c:v>
                </c:pt>
                <c:pt idx="16959">
                  <c:v>7.6517799999999996</c:v>
                </c:pt>
                <c:pt idx="16960">
                  <c:v>7.6522306250015992</c:v>
                </c:pt>
                <c:pt idx="16961">
                  <c:v>7.6526287499999999</c:v>
                </c:pt>
                <c:pt idx="16962">
                  <c:v>7.6521612499999998</c:v>
                </c:pt>
                <c:pt idx="16963">
                  <c:v>7.6518375000000001</c:v>
                </c:pt>
                <c:pt idx="16964">
                  <c:v>7.6514575000000002</c:v>
                </c:pt>
                <c:pt idx="16965">
                  <c:v>7.6511262499999999</c:v>
                </c:pt>
                <c:pt idx="16966">
                  <c:v>7.650618125001599</c:v>
                </c:pt>
                <c:pt idx="16967">
                  <c:v>7.6501200000000003</c:v>
                </c:pt>
                <c:pt idx="16968">
                  <c:v>7.6495737500000001</c:v>
                </c:pt>
                <c:pt idx="16969">
                  <c:v>7.6492468750015989</c:v>
                </c:pt>
                <c:pt idx="16970">
                  <c:v>7.6486437499999997</c:v>
                </c:pt>
                <c:pt idx="16971">
                  <c:v>7.6482943750015986</c:v>
                </c:pt>
                <c:pt idx="16972">
                  <c:v>7.6484168750015993</c:v>
                </c:pt>
                <c:pt idx="16973">
                  <c:v>7.6480568750015987</c:v>
                </c:pt>
                <c:pt idx="16974">
                  <c:v>7.6475743750015992</c:v>
                </c:pt>
                <c:pt idx="16975">
                  <c:v>7.6470693750015988</c:v>
                </c:pt>
                <c:pt idx="16976">
                  <c:v>7.6466750000000001</c:v>
                </c:pt>
                <c:pt idx="16977">
                  <c:v>7.646160625001599</c:v>
                </c:pt>
                <c:pt idx="16978">
                  <c:v>7.6455606250015986</c:v>
                </c:pt>
                <c:pt idx="16979">
                  <c:v>7.6449812499999998</c:v>
                </c:pt>
                <c:pt idx="16980">
                  <c:v>7.644613125001599</c:v>
                </c:pt>
                <c:pt idx="16981">
                  <c:v>7.6442593750015986</c:v>
                </c:pt>
                <c:pt idx="16982">
                  <c:v>7.6439018750015988</c:v>
                </c:pt>
                <c:pt idx="16983">
                  <c:v>7.6433637499999998</c:v>
                </c:pt>
                <c:pt idx="16984">
                  <c:v>7.6428456250015993</c:v>
                </c:pt>
                <c:pt idx="16985">
                  <c:v>7.6423800000000002</c:v>
                </c:pt>
                <c:pt idx="16986">
                  <c:v>7.6419474999999997</c:v>
                </c:pt>
                <c:pt idx="16987">
                  <c:v>7.64162125</c:v>
                </c:pt>
                <c:pt idx="16988">
                  <c:v>7.64199875</c:v>
                </c:pt>
                <c:pt idx="16989">
                  <c:v>7.6424712499999998</c:v>
                </c:pt>
                <c:pt idx="16990">
                  <c:v>7.6428237499999998</c:v>
                </c:pt>
                <c:pt idx="16991">
                  <c:v>7.64321625</c:v>
                </c:pt>
                <c:pt idx="16992">
                  <c:v>7.6435531250015991</c:v>
                </c:pt>
                <c:pt idx="16993">
                  <c:v>7.6439218750015989</c:v>
                </c:pt>
                <c:pt idx="16994">
                  <c:v>7.6442556250015992</c:v>
                </c:pt>
                <c:pt idx="16995">
                  <c:v>7.6446537499999998</c:v>
                </c:pt>
                <c:pt idx="16996">
                  <c:v>7.6450568750015986</c:v>
                </c:pt>
                <c:pt idx="16997">
                  <c:v>7.6455543750015993</c:v>
                </c:pt>
                <c:pt idx="16998">
                  <c:v>7.6459981250015989</c:v>
                </c:pt>
                <c:pt idx="16999">
                  <c:v>7.6465287499999999</c:v>
                </c:pt>
                <c:pt idx="17000">
                  <c:v>7.6469681250015986</c:v>
                </c:pt>
                <c:pt idx="17001">
                  <c:v>7.6474374999999997</c:v>
                </c:pt>
                <c:pt idx="17002">
                  <c:v>7.6479287500000002</c:v>
                </c:pt>
                <c:pt idx="17003">
                  <c:v>7.6484137499999996</c:v>
                </c:pt>
                <c:pt idx="17004">
                  <c:v>7.6489618750015991</c:v>
                </c:pt>
                <c:pt idx="17005">
                  <c:v>7.6494949999999999</c:v>
                </c:pt>
                <c:pt idx="17006">
                  <c:v>7.6500506250015992</c:v>
                </c:pt>
                <c:pt idx="17007">
                  <c:v>7.6504737499999997</c:v>
                </c:pt>
                <c:pt idx="17008">
                  <c:v>7.6508700000000003</c:v>
                </c:pt>
                <c:pt idx="17009">
                  <c:v>7.6512531250015989</c:v>
                </c:pt>
                <c:pt idx="17010">
                  <c:v>7.6512181250015994</c:v>
                </c:pt>
                <c:pt idx="17011">
                  <c:v>7.6511118750015994</c:v>
                </c:pt>
                <c:pt idx="17012">
                  <c:v>7.651261875001599</c:v>
                </c:pt>
                <c:pt idx="17013">
                  <c:v>7.6511787499999997</c:v>
                </c:pt>
                <c:pt idx="17014">
                  <c:v>7.6515981250015992</c:v>
                </c:pt>
                <c:pt idx="17015">
                  <c:v>7.6519543750015986</c:v>
                </c:pt>
                <c:pt idx="17016">
                  <c:v>7.6517362499999999</c:v>
                </c:pt>
                <c:pt idx="17017">
                  <c:v>7.6513143750015988</c:v>
                </c:pt>
                <c:pt idx="17018">
                  <c:v>7.6509212499999997</c:v>
                </c:pt>
                <c:pt idx="17019">
                  <c:v>7.6512425000000004</c:v>
                </c:pt>
                <c:pt idx="17020">
                  <c:v>7.6516343750015992</c:v>
                </c:pt>
                <c:pt idx="17021">
                  <c:v>7.6521443750015994</c:v>
                </c:pt>
                <c:pt idx="17022">
                  <c:v>7.6526856250015989</c:v>
                </c:pt>
                <c:pt idx="17023">
                  <c:v>7.6531718750015987</c:v>
                </c:pt>
                <c:pt idx="17024">
                  <c:v>7.6537224999999998</c:v>
                </c:pt>
                <c:pt idx="17025">
                  <c:v>7.6542293750015986</c:v>
                </c:pt>
                <c:pt idx="17026">
                  <c:v>7.6546987499999997</c:v>
                </c:pt>
                <c:pt idx="17027">
                  <c:v>7.6541762499999999</c:v>
                </c:pt>
                <c:pt idx="17028">
                  <c:v>7.65382125</c:v>
                </c:pt>
                <c:pt idx="17029">
                  <c:v>7.6534575</c:v>
                </c:pt>
                <c:pt idx="17030">
                  <c:v>7.6530800000000001</c:v>
                </c:pt>
                <c:pt idx="17031">
                  <c:v>7.6527406250015986</c:v>
                </c:pt>
                <c:pt idx="17032">
                  <c:v>7.6523275000000002</c:v>
                </c:pt>
                <c:pt idx="17033">
                  <c:v>7.6525443750015993</c:v>
                </c:pt>
                <c:pt idx="17034">
                  <c:v>7.6527112500000003</c:v>
                </c:pt>
                <c:pt idx="17035">
                  <c:v>7.6523762499999997</c:v>
                </c:pt>
                <c:pt idx="17036">
                  <c:v>7.652025625001599</c:v>
                </c:pt>
                <c:pt idx="17037">
                  <c:v>7.6515618750015992</c:v>
                </c:pt>
                <c:pt idx="17038">
                  <c:v>7.6512006250015991</c:v>
                </c:pt>
                <c:pt idx="17039">
                  <c:v>7.6508587500000003</c:v>
                </c:pt>
                <c:pt idx="17040">
                  <c:v>7.6505018750015994</c:v>
                </c:pt>
                <c:pt idx="17041">
                  <c:v>7.6501568750015991</c:v>
                </c:pt>
                <c:pt idx="17042">
                  <c:v>7.650606875001599</c:v>
                </c:pt>
                <c:pt idx="17043">
                  <c:v>7.6510806250015992</c:v>
                </c:pt>
                <c:pt idx="17044">
                  <c:v>7.6516562500000003</c:v>
                </c:pt>
                <c:pt idx="17045">
                  <c:v>7.6523543750015994</c:v>
                </c:pt>
                <c:pt idx="17046">
                  <c:v>7.6530262499999999</c:v>
                </c:pt>
                <c:pt idx="17047">
                  <c:v>7.6533706250015987</c:v>
                </c:pt>
                <c:pt idx="17048">
                  <c:v>7.6537318750015988</c:v>
                </c:pt>
                <c:pt idx="17049">
                  <c:v>7.6540812499999999</c:v>
                </c:pt>
                <c:pt idx="17050">
                  <c:v>7.6546137500000002</c:v>
                </c:pt>
                <c:pt idx="17051">
                  <c:v>7.6550906250015993</c:v>
                </c:pt>
                <c:pt idx="17052">
                  <c:v>7.655545</c:v>
                </c:pt>
                <c:pt idx="17053">
                  <c:v>7.6559887499999997</c:v>
                </c:pt>
                <c:pt idx="17054">
                  <c:v>7.6564031250015994</c:v>
                </c:pt>
                <c:pt idx="17055">
                  <c:v>7.6569306250015989</c:v>
                </c:pt>
                <c:pt idx="17056">
                  <c:v>7.6573643750015989</c:v>
                </c:pt>
                <c:pt idx="17057">
                  <c:v>7.6578618750015988</c:v>
                </c:pt>
                <c:pt idx="17058">
                  <c:v>7.6584818750015993</c:v>
                </c:pt>
                <c:pt idx="17059">
                  <c:v>7.6588087500000004</c:v>
                </c:pt>
                <c:pt idx="17060">
                  <c:v>7.6591868750015992</c:v>
                </c:pt>
                <c:pt idx="17061">
                  <c:v>7.6595143750015993</c:v>
                </c:pt>
                <c:pt idx="17062">
                  <c:v>7.6598499999999996</c:v>
                </c:pt>
                <c:pt idx="17063">
                  <c:v>7.6601999999999997</c:v>
                </c:pt>
                <c:pt idx="17064">
                  <c:v>7.6605837499999998</c:v>
                </c:pt>
                <c:pt idx="17065">
                  <c:v>7.6609274999999997</c:v>
                </c:pt>
                <c:pt idx="17066">
                  <c:v>7.6613118750015987</c:v>
                </c:pt>
                <c:pt idx="17067">
                  <c:v>7.6616343750015989</c:v>
                </c:pt>
                <c:pt idx="17068">
                  <c:v>7.6622025000000002</c:v>
                </c:pt>
                <c:pt idx="17069">
                  <c:v>7.6625975000000004</c:v>
                </c:pt>
                <c:pt idx="17070">
                  <c:v>7.6629562499999997</c:v>
                </c:pt>
                <c:pt idx="17071">
                  <c:v>7.6632837499999997</c:v>
                </c:pt>
                <c:pt idx="17072">
                  <c:v>7.6629462500000001</c:v>
                </c:pt>
                <c:pt idx="17073">
                  <c:v>7.6625368750015994</c:v>
                </c:pt>
                <c:pt idx="17074">
                  <c:v>7.6620587499999999</c:v>
                </c:pt>
                <c:pt idx="17075">
                  <c:v>7.6616393750015988</c:v>
                </c:pt>
                <c:pt idx="17076">
                  <c:v>7.6613193750015993</c:v>
                </c:pt>
                <c:pt idx="17077">
                  <c:v>7.6611637500000001</c:v>
                </c:pt>
                <c:pt idx="17078">
                  <c:v>7.6615475000000002</c:v>
                </c:pt>
                <c:pt idx="17079">
                  <c:v>7.6619331250015987</c:v>
                </c:pt>
                <c:pt idx="17080">
                  <c:v>7.6622587500000003</c:v>
                </c:pt>
                <c:pt idx="17081">
                  <c:v>7.662619375001599</c:v>
                </c:pt>
                <c:pt idx="17082">
                  <c:v>7.6629618750015993</c:v>
                </c:pt>
                <c:pt idx="17083">
                  <c:v>7.6633306250015991</c:v>
                </c:pt>
                <c:pt idx="17084">
                  <c:v>7.6634062500000004</c:v>
                </c:pt>
                <c:pt idx="17085">
                  <c:v>7.6638837500000001</c:v>
                </c:pt>
                <c:pt idx="17086">
                  <c:v>7.6642150000000004</c:v>
                </c:pt>
                <c:pt idx="17087">
                  <c:v>7.6646400000000003</c:v>
                </c:pt>
                <c:pt idx="17088">
                  <c:v>7.6650712499999996</c:v>
                </c:pt>
                <c:pt idx="17089">
                  <c:v>7.6654799999999996</c:v>
                </c:pt>
                <c:pt idx="17090">
                  <c:v>7.6658843750015988</c:v>
                </c:pt>
                <c:pt idx="17091">
                  <c:v>7.6662724999999998</c:v>
                </c:pt>
                <c:pt idx="17092">
                  <c:v>7.6666118750015988</c:v>
                </c:pt>
                <c:pt idx="17093">
                  <c:v>7.6670618750015986</c:v>
                </c:pt>
                <c:pt idx="17094">
                  <c:v>7.6674118750015987</c:v>
                </c:pt>
                <c:pt idx="17095">
                  <c:v>7.6677524999999997</c:v>
                </c:pt>
                <c:pt idx="17096">
                  <c:v>7.6681918750015994</c:v>
                </c:pt>
                <c:pt idx="17097">
                  <c:v>7.6686156250015989</c:v>
                </c:pt>
                <c:pt idx="17098">
                  <c:v>7.66897875</c:v>
                </c:pt>
                <c:pt idx="17099">
                  <c:v>7.6693037500000001</c:v>
                </c:pt>
                <c:pt idx="17100">
                  <c:v>7.6696687499999996</c:v>
                </c:pt>
                <c:pt idx="17101">
                  <c:v>7.67019875</c:v>
                </c:pt>
                <c:pt idx="17102">
                  <c:v>7.6705874999999999</c:v>
                </c:pt>
                <c:pt idx="17103">
                  <c:v>7.6709543750015987</c:v>
                </c:pt>
                <c:pt idx="17104">
                  <c:v>7.6707537500000003</c:v>
                </c:pt>
                <c:pt idx="17105">
                  <c:v>7.6703456250015991</c:v>
                </c:pt>
                <c:pt idx="17106">
                  <c:v>7.6699781250015988</c:v>
                </c:pt>
                <c:pt idx="17107">
                  <c:v>7.6695912499999999</c:v>
                </c:pt>
                <c:pt idx="17108">
                  <c:v>7.6689737500000001</c:v>
                </c:pt>
                <c:pt idx="17109">
                  <c:v>7.668615</c:v>
                </c:pt>
                <c:pt idx="17110">
                  <c:v>7.6679643750015991</c:v>
                </c:pt>
                <c:pt idx="17111">
                  <c:v>7.6676425000000004</c:v>
                </c:pt>
                <c:pt idx="17112">
                  <c:v>7.6673099999999996</c:v>
                </c:pt>
                <c:pt idx="17113">
                  <c:v>7.6669093750015991</c:v>
                </c:pt>
                <c:pt idx="17114">
                  <c:v>7.6665618750015989</c:v>
                </c:pt>
                <c:pt idx="17115">
                  <c:v>7.6661799999999998</c:v>
                </c:pt>
                <c:pt idx="17116">
                  <c:v>7.6656131250015989</c:v>
                </c:pt>
                <c:pt idx="17117">
                  <c:v>7.6650725</c:v>
                </c:pt>
                <c:pt idx="17118">
                  <c:v>7.6643150000000002</c:v>
                </c:pt>
                <c:pt idx="17119">
                  <c:v>7.66398125</c:v>
                </c:pt>
                <c:pt idx="17120">
                  <c:v>7.6635756250015987</c:v>
                </c:pt>
                <c:pt idx="17121">
                  <c:v>7.6632206250015988</c:v>
                </c:pt>
                <c:pt idx="17122">
                  <c:v>7.6628237500000003</c:v>
                </c:pt>
                <c:pt idx="17123">
                  <c:v>7.6621643750015993</c:v>
                </c:pt>
                <c:pt idx="17124">
                  <c:v>7.6617706250015987</c:v>
                </c:pt>
                <c:pt idx="17125">
                  <c:v>7.6612162499999998</c:v>
                </c:pt>
                <c:pt idx="17126">
                  <c:v>7.6608518750015993</c:v>
                </c:pt>
                <c:pt idx="17127">
                  <c:v>7.6604093750015991</c:v>
                </c:pt>
                <c:pt idx="17128">
                  <c:v>7.660014375001599</c:v>
                </c:pt>
                <c:pt idx="17129">
                  <c:v>7.6599925000000004</c:v>
                </c:pt>
                <c:pt idx="17130">
                  <c:v>7.66038</c:v>
                </c:pt>
                <c:pt idx="17131">
                  <c:v>7.6607656250015994</c:v>
                </c:pt>
                <c:pt idx="17132">
                  <c:v>7.6611668750015989</c:v>
                </c:pt>
                <c:pt idx="17133">
                  <c:v>7.6615662499999999</c:v>
                </c:pt>
                <c:pt idx="17134">
                  <c:v>7.6619374999999996</c:v>
                </c:pt>
                <c:pt idx="17135">
                  <c:v>7.6622618750015992</c:v>
                </c:pt>
                <c:pt idx="17136">
                  <c:v>7.6626837500000002</c:v>
                </c:pt>
                <c:pt idx="17137">
                  <c:v>7.6630599999999998</c:v>
                </c:pt>
                <c:pt idx="17138">
                  <c:v>7.6625906250015987</c:v>
                </c:pt>
                <c:pt idx="17139">
                  <c:v>7.6621181250015988</c:v>
                </c:pt>
                <c:pt idx="17140">
                  <c:v>7.6616287500000002</c:v>
                </c:pt>
                <c:pt idx="17141">
                  <c:v>7.6610312499999997</c:v>
                </c:pt>
                <c:pt idx="17142">
                  <c:v>7.6603681250015994</c:v>
                </c:pt>
                <c:pt idx="17143">
                  <c:v>7.6600187499999999</c:v>
                </c:pt>
                <c:pt idx="17144">
                  <c:v>7.6596237499999997</c:v>
                </c:pt>
                <c:pt idx="17145">
                  <c:v>7.6592531250015989</c:v>
                </c:pt>
                <c:pt idx="17146">
                  <c:v>7.6588768750015994</c:v>
                </c:pt>
                <c:pt idx="17147">
                  <c:v>7.6585025</c:v>
                </c:pt>
                <c:pt idx="17148">
                  <c:v>7.6581700000000001</c:v>
                </c:pt>
                <c:pt idx="17149">
                  <c:v>7.6578187499999997</c:v>
                </c:pt>
                <c:pt idx="17150">
                  <c:v>7.6574943750015994</c:v>
                </c:pt>
                <c:pt idx="17151">
                  <c:v>7.6571362499999998</c:v>
                </c:pt>
                <c:pt idx="17152">
                  <c:v>7.6565631250015986</c:v>
                </c:pt>
                <c:pt idx="17153">
                  <c:v>7.6561512499999997</c:v>
                </c:pt>
                <c:pt idx="17154">
                  <c:v>7.6557737499999998</c:v>
                </c:pt>
                <c:pt idx="17155">
                  <c:v>7.6562549999999998</c:v>
                </c:pt>
                <c:pt idx="17156">
                  <c:v>7.656765625001599</c:v>
                </c:pt>
                <c:pt idx="17157">
                  <c:v>7.6571487500000002</c:v>
                </c:pt>
                <c:pt idx="17158">
                  <c:v>7.65747</c:v>
                </c:pt>
                <c:pt idx="17159">
                  <c:v>7.6578912499999996</c:v>
                </c:pt>
                <c:pt idx="17160">
                  <c:v>7.6583768750015988</c:v>
                </c:pt>
                <c:pt idx="17161">
                  <c:v>7.6587518750015988</c:v>
                </c:pt>
                <c:pt idx="17162">
                  <c:v>7.6591268750015988</c:v>
                </c:pt>
                <c:pt idx="17163">
                  <c:v>7.6595512499999998</c:v>
                </c:pt>
                <c:pt idx="17164">
                  <c:v>7.6600349999999997</c:v>
                </c:pt>
                <c:pt idx="17165">
                  <c:v>7.6603706250015993</c:v>
                </c:pt>
                <c:pt idx="17166">
                  <c:v>7.6599000000000004</c:v>
                </c:pt>
                <c:pt idx="17167">
                  <c:v>7.6595399999999998</c:v>
                </c:pt>
                <c:pt idx="17168">
                  <c:v>7.6594781250015993</c:v>
                </c:pt>
                <c:pt idx="17169">
                  <c:v>7.6594356250015991</c:v>
                </c:pt>
                <c:pt idx="17170">
                  <c:v>7.6598087499999998</c:v>
                </c:pt>
                <c:pt idx="17171">
                  <c:v>7.6601481250015988</c:v>
                </c:pt>
                <c:pt idx="17172">
                  <c:v>7.6604824999999996</c:v>
                </c:pt>
                <c:pt idx="17173">
                  <c:v>7.6608312500000002</c:v>
                </c:pt>
                <c:pt idx="17174">
                  <c:v>7.6611681250015993</c:v>
                </c:pt>
                <c:pt idx="17175">
                  <c:v>7.6615200000000003</c:v>
                </c:pt>
                <c:pt idx="17176">
                  <c:v>7.6618531250015991</c:v>
                </c:pt>
                <c:pt idx="17177">
                  <c:v>7.6623756250015989</c:v>
                </c:pt>
                <c:pt idx="17178">
                  <c:v>7.6627212499999997</c:v>
                </c:pt>
                <c:pt idx="17179">
                  <c:v>7.6631237499999996</c:v>
                </c:pt>
                <c:pt idx="17180">
                  <c:v>7.663509375001599</c:v>
                </c:pt>
                <c:pt idx="17181">
                  <c:v>7.6630775</c:v>
                </c:pt>
                <c:pt idx="17182">
                  <c:v>7.6626300000000001</c:v>
                </c:pt>
                <c:pt idx="17183">
                  <c:v>7.662185</c:v>
                </c:pt>
                <c:pt idx="17184">
                  <c:v>7.6618631250015987</c:v>
                </c:pt>
                <c:pt idx="17185">
                  <c:v>7.6614318750015986</c:v>
                </c:pt>
                <c:pt idx="17186">
                  <c:v>7.6610593750015994</c:v>
                </c:pt>
                <c:pt idx="17187">
                  <c:v>7.6606424999999998</c:v>
                </c:pt>
                <c:pt idx="17188">
                  <c:v>7.6602231250015986</c:v>
                </c:pt>
                <c:pt idx="17189">
                  <c:v>7.6597181250015991</c:v>
                </c:pt>
                <c:pt idx="17190">
                  <c:v>7.6591093750015986</c:v>
                </c:pt>
                <c:pt idx="17191">
                  <c:v>7.6587787499999997</c:v>
                </c:pt>
                <c:pt idx="17192">
                  <c:v>7.6583924999999997</c:v>
                </c:pt>
                <c:pt idx="17193">
                  <c:v>7.6580356250015988</c:v>
                </c:pt>
                <c:pt idx="17194">
                  <c:v>7.6576968750015988</c:v>
                </c:pt>
                <c:pt idx="17195">
                  <c:v>7.6573512499999996</c:v>
                </c:pt>
                <c:pt idx="17196">
                  <c:v>7.6568800000000001</c:v>
                </c:pt>
                <c:pt idx="17197">
                  <c:v>7.6565525000000001</c:v>
                </c:pt>
                <c:pt idx="17198">
                  <c:v>7.6561587500000003</c:v>
                </c:pt>
                <c:pt idx="17199">
                  <c:v>7.6557725000000003</c:v>
                </c:pt>
                <c:pt idx="17200">
                  <c:v>7.6554074999999999</c:v>
                </c:pt>
                <c:pt idx="17201">
                  <c:v>7.6550787500000004</c:v>
                </c:pt>
                <c:pt idx="17202">
                  <c:v>7.6547225000000001</c:v>
                </c:pt>
                <c:pt idx="17203">
                  <c:v>7.65438375</c:v>
                </c:pt>
                <c:pt idx="17204">
                  <c:v>7.6547518750015993</c:v>
                </c:pt>
                <c:pt idx="17205">
                  <c:v>7.6551556250015986</c:v>
                </c:pt>
                <c:pt idx="17206">
                  <c:v>7.6555574999999996</c:v>
                </c:pt>
                <c:pt idx="17207">
                  <c:v>7.6559018750015992</c:v>
                </c:pt>
                <c:pt idx="17208">
                  <c:v>7.6563406250015991</c:v>
                </c:pt>
                <c:pt idx="17209">
                  <c:v>7.6567506250015986</c:v>
                </c:pt>
                <c:pt idx="17210">
                  <c:v>7.6571212500000003</c:v>
                </c:pt>
                <c:pt idx="17211">
                  <c:v>7.6576062499999997</c:v>
                </c:pt>
                <c:pt idx="17212">
                  <c:v>7.657926875001599</c:v>
                </c:pt>
                <c:pt idx="17213">
                  <c:v>7.6583143750015994</c:v>
                </c:pt>
                <c:pt idx="17214">
                  <c:v>7.6586837499999998</c:v>
                </c:pt>
                <c:pt idx="17215">
                  <c:v>7.6590793750015989</c:v>
                </c:pt>
                <c:pt idx="17216">
                  <c:v>7.6594699999999998</c:v>
                </c:pt>
                <c:pt idx="17217">
                  <c:v>7.6598912500000003</c:v>
                </c:pt>
                <c:pt idx="17218">
                  <c:v>7.660213125001599</c:v>
                </c:pt>
                <c:pt idx="17219">
                  <c:v>7.6606637500000003</c:v>
                </c:pt>
                <c:pt idx="17220">
                  <c:v>7.6610862500000003</c:v>
                </c:pt>
                <c:pt idx="17221">
                  <c:v>7.6614612500000003</c:v>
                </c:pt>
                <c:pt idx="17222">
                  <c:v>7.6619281250015989</c:v>
                </c:pt>
                <c:pt idx="17223">
                  <c:v>7.662336875001599</c:v>
                </c:pt>
                <c:pt idx="17224">
                  <c:v>7.6626881250015986</c:v>
                </c:pt>
                <c:pt idx="17225">
                  <c:v>7.6630431250015993</c:v>
                </c:pt>
                <c:pt idx="17226">
                  <c:v>7.663545625001599</c:v>
                </c:pt>
                <c:pt idx="17227">
                  <c:v>7.6639381250015992</c:v>
                </c:pt>
                <c:pt idx="17228">
                  <c:v>7.6642774999999999</c:v>
                </c:pt>
                <c:pt idx="17229">
                  <c:v>7.6646412499999999</c:v>
                </c:pt>
                <c:pt idx="17230">
                  <c:v>7.6643024999999998</c:v>
                </c:pt>
                <c:pt idx="17231">
                  <c:v>7.6638518750015994</c:v>
                </c:pt>
                <c:pt idx="17232">
                  <c:v>7.6632431250015989</c:v>
                </c:pt>
                <c:pt idx="17233">
                  <c:v>7.6626612500000002</c:v>
                </c:pt>
                <c:pt idx="17234">
                  <c:v>7.662336875001599</c:v>
                </c:pt>
                <c:pt idx="17235">
                  <c:v>7.662006875001599</c:v>
                </c:pt>
                <c:pt idx="17236">
                  <c:v>7.6613049999999996</c:v>
                </c:pt>
                <c:pt idx="17237">
                  <c:v>7.6609781250015994</c:v>
                </c:pt>
                <c:pt idx="17238">
                  <c:v>7.6606406250015988</c:v>
                </c:pt>
                <c:pt idx="17239">
                  <c:v>7.66013375</c:v>
                </c:pt>
                <c:pt idx="17240">
                  <c:v>7.6597974999999998</c:v>
                </c:pt>
                <c:pt idx="17241">
                  <c:v>7.6601718750015992</c:v>
                </c:pt>
                <c:pt idx="17242">
                  <c:v>7.6606474999999996</c:v>
                </c:pt>
                <c:pt idx="17243">
                  <c:v>7.6610568750015986</c:v>
                </c:pt>
                <c:pt idx="17244">
                  <c:v>7.6614156250015988</c:v>
                </c:pt>
                <c:pt idx="17245">
                  <c:v>7.6617362499999997</c:v>
                </c:pt>
                <c:pt idx="17246">
                  <c:v>7.662160625001599</c:v>
                </c:pt>
                <c:pt idx="17247">
                  <c:v>7.6625218750015991</c:v>
                </c:pt>
                <c:pt idx="17248">
                  <c:v>7.6629968750015989</c:v>
                </c:pt>
                <c:pt idx="17249">
                  <c:v>7.6634525</c:v>
                </c:pt>
                <c:pt idx="17250">
                  <c:v>7.663638125001599</c:v>
                </c:pt>
                <c:pt idx="17251">
                  <c:v>7.6632893750015993</c:v>
                </c:pt>
                <c:pt idx="17252">
                  <c:v>7.6629343750015986</c:v>
                </c:pt>
                <c:pt idx="17253">
                  <c:v>7.6623543750015992</c:v>
                </c:pt>
                <c:pt idx="17254">
                  <c:v>7.6617800000000003</c:v>
                </c:pt>
                <c:pt idx="17255">
                  <c:v>7.6610843750015993</c:v>
                </c:pt>
                <c:pt idx="17256">
                  <c:v>7.6607237499999998</c:v>
                </c:pt>
                <c:pt idx="17257">
                  <c:v>7.6601493750015992</c:v>
                </c:pt>
                <c:pt idx="17258">
                  <c:v>7.6596587500000002</c:v>
                </c:pt>
                <c:pt idx="17259">
                  <c:v>7.6592737499999997</c:v>
                </c:pt>
                <c:pt idx="17260">
                  <c:v>7.6589468750015994</c:v>
                </c:pt>
                <c:pt idx="17261">
                  <c:v>7.6590906250015989</c:v>
                </c:pt>
                <c:pt idx="17262">
                  <c:v>7.6594449999999998</c:v>
                </c:pt>
                <c:pt idx="17263">
                  <c:v>7.6590031250015986</c:v>
                </c:pt>
                <c:pt idx="17264">
                  <c:v>7.6585981250015989</c:v>
                </c:pt>
                <c:pt idx="17265">
                  <c:v>7.6580681250015994</c:v>
                </c:pt>
                <c:pt idx="17266">
                  <c:v>7.6575318750015988</c:v>
                </c:pt>
                <c:pt idx="17267">
                  <c:v>7.657188125001599</c:v>
                </c:pt>
                <c:pt idx="17268">
                  <c:v>7.6567306250015994</c:v>
                </c:pt>
                <c:pt idx="17269">
                  <c:v>7.6562893750015988</c:v>
                </c:pt>
                <c:pt idx="17270">
                  <c:v>7.6558187499999999</c:v>
                </c:pt>
                <c:pt idx="17271">
                  <c:v>7.6553781250015991</c:v>
                </c:pt>
                <c:pt idx="17272">
                  <c:v>7.6548556250015993</c:v>
                </c:pt>
                <c:pt idx="17273">
                  <c:v>7.6543587500000001</c:v>
                </c:pt>
                <c:pt idx="17274">
                  <c:v>7.6539918750015987</c:v>
                </c:pt>
                <c:pt idx="17275">
                  <c:v>7.6535693750015987</c:v>
                </c:pt>
                <c:pt idx="17276">
                  <c:v>7.6530031250015993</c:v>
                </c:pt>
                <c:pt idx="17277">
                  <c:v>7.6526325000000002</c:v>
                </c:pt>
                <c:pt idx="17278">
                  <c:v>7.6522993750015988</c:v>
                </c:pt>
                <c:pt idx="17279">
                  <c:v>7.6521443750015994</c:v>
                </c:pt>
                <c:pt idx="17280">
                  <c:v>7.6519237499999999</c:v>
                </c:pt>
                <c:pt idx="17281">
                  <c:v>7.6522731250015994</c:v>
                </c:pt>
                <c:pt idx="17282">
                  <c:v>7.6526256250015994</c:v>
                </c:pt>
                <c:pt idx="17283">
                  <c:v>7.6529443750015993</c:v>
                </c:pt>
                <c:pt idx="17284">
                  <c:v>7.6533106250015992</c:v>
                </c:pt>
                <c:pt idx="17285">
                  <c:v>7.6536693750015994</c:v>
                </c:pt>
                <c:pt idx="17286">
                  <c:v>7.6535787500000003</c:v>
                </c:pt>
                <c:pt idx="17287">
                  <c:v>7.6540037500000002</c:v>
                </c:pt>
                <c:pt idx="17288">
                  <c:v>7.6543400000000004</c:v>
                </c:pt>
                <c:pt idx="17289">
                  <c:v>7.6547425000000002</c:v>
                </c:pt>
                <c:pt idx="17290">
                  <c:v>7.6551481250015989</c:v>
                </c:pt>
                <c:pt idx="17291">
                  <c:v>7.6548850000000002</c:v>
                </c:pt>
                <c:pt idx="17292">
                  <c:v>7.6545187500000003</c:v>
                </c:pt>
                <c:pt idx="17293">
                  <c:v>7.6548756250015986</c:v>
                </c:pt>
                <c:pt idx="17294">
                  <c:v>7.6552768750015989</c:v>
                </c:pt>
                <c:pt idx="17295">
                  <c:v>7.6556118750015987</c:v>
                </c:pt>
                <c:pt idx="17296">
                  <c:v>7.6559437499999996</c:v>
                </c:pt>
                <c:pt idx="17297">
                  <c:v>7.6563612499999998</c:v>
                </c:pt>
                <c:pt idx="17298">
                  <c:v>7.656776875001599</c:v>
                </c:pt>
                <c:pt idx="17299">
                  <c:v>7.6571150000000001</c:v>
                </c:pt>
                <c:pt idx="17300">
                  <c:v>7.6574612499999999</c:v>
                </c:pt>
                <c:pt idx="17301">
                  <c:v>7.6577893750015988</c:v>
                </c:pt>
                <c:pt idx="17302">
                  <c:v>7.6582325000000004</c:v>
                </c:pt>
                <c:pt idx="17303">
                  <c:v>7.6585850000000004</c:v>
                </c:pt>
                <c:pt idx="17304">
                  <c:v>7.6589612499999999</c:v>
                </c:pt>
                <c:pt idx="17305">
                  <c:v>7.6593400000000003</c:v>
                </c:pt>
                <c:pt idx="17306">
                  <c:v>7.6596937499999997</c:v>
                </c:pt>
                <c:pt idx="17307">
                  <c:v>7.6601131250015992</c:v>
                </c:pt>
                <c:pt idx="17308">
                  <c:v>7.6604418750015988</c:v>
                </c:pt>
                <c:pt idx="17309">
                  <c:v>7.6601631250015991</c:v>
                </c:pt>
                <c:pt idx="17310">
                  <c:v>7.6598106250015991</c:v>
                </c:pt>
                <c:pt idx="17311">
                  <c:v>7.6594674999999999</c:v>
                </c:pt>
                <c:pt idx="17312">
                  <c:v>7.659790625001599</c:v>
                </c:pt>
                <c:pt idx="17313">
                  <c:v>7.6601825000000003</c:v>
                </c:pt>
                <c:pt idx="17314">
                  <c:v>7.6605350000000003</c:v>
                </c:pt>
                <c:pt idx="17315">
                  <c:v>7.6605462500000003</c:v>
                </c:pt>
                <c:pt idx="17316">
                  <c:v>7.6600656250015993</c:v>
                </c:pt>
                <c:pt idx="17317">
                  <c:v>7.6597131250015993</c:v>
                </c:pt>
                <c:pt idx="17318">
                  <c:v>7.6593787500000001</c:v>
                </c:pt>
                <c:pt idx="17319">
                  <c:v>7.659051875001599</c:v>
                </c:pt>
                <c:pt idx="17320">
                  <c:v>7.6586718750015992</c:v>
                </c:pt>
                <c:pt idx="17321">
                  <c:v>7.6583443750015991</c:v>
                </c:pt>
                <c:pt idx="17322">
                  <c:v>7.65799875</c:v>
                </c:pt>
                <c:pt idx="17323">
                  <c:v>7.6575525000000004</c:v>
                </c:pt>
                <c:pt idx="17324">
                  <c:v>7.6570968750015993</c:v>
                </c:pt>
                <c:pt idx="17325">
                  <c:v>7.6566693750015986</c:v>
                </c:pt>
                <c:pt idx="17326">
                  <c:v>7.6563243750015992</c:v>
                </c:pt>
                <c:pt idx="17327">
                  <c:v>7.6558906250015992</c:v>
                </c:pt>
                <c:pt idx="17328">
                  <c:v>7.6554181250015993</c:v>
                </c:pt>
                <c:pt idx="17329">
                  <c:v>7.6549018750015989</c:v>
                </c:pt>
                <c:pt idx="17330">
                  <c:v>7.6544481250015988</c:v>
                </c:pt>
                <c:pt idx="17331">
                  <c:v>7.6539275</c:v>
                </c:pt>
                <c:pt idx="17332">
                  <c:v>7.6534906250015986</c:v>
                </c:pt>
                <c:pt idx="17333">
                  <c:v>7.6529668750015993</c:v>
                </c:pt>
                <c:pt idx="17334">
                  <c:v>7.6525256250015987</c:v>
                </c:pt>
                <c:pt idx="17335">
                  <c:v>7.6520343750015991</c:v>
                </c:pt>
                <c:pt idx="17336">
                  <c:v>7.6514387499999996</c:v>
                </c:pt>
                <c:pt idx="17337">
                  <c:v>7.6510468750015992</c:v>
                </c:pt>
                <c:pt idx="17338">
                  <c:v>7.6506331250015993</c:v>
                </c:pt>
                <c:pt idx="17339">
                  <c:v>7.6502818750015988</c:v>
                </c:pt>
                <c:pt idx="17340">
                  <c:v>7.6498412499999997</c:v>
                </c:pt>
                <c:pt idx="17341">
                  <c:v>7.6494481250015989</c:v>
                </c:pt>
                <c:pt idx="17342">
                  <c:v>7.6490612499999999</c:v>
                </c:pt>
                <c:pt idx="17343">
                  <c:v>7.6486381250015993</c:v>
                </c:pt>
                <c:pt idx="17344">
                  <c:v>7.6482999999999999</c:v>
                </c:pt>
                <c:pt idx="17345">
                  <c:v>7.6478537500000003</c:v>
                </c:pt>
                <c:pt idx="17346">
                  <c:v>7.6481899999999996</c:v>
                </c:pt>
                <c:pt idx="17347">
                  <c:v>7.6485337500000004</c:v>
                </c:pt>
                <c:pt idx="17348">
                  <c:v>7.6489062499999996</c:v>
                </c:pt>
                <c:pt idx="17349">
                  <c:v>7.6492456250015994</c:v>
                </c:pt>
                <c:pt idx="17350">
                  <c:v>7.6496250000000003</c:v>
                </c:pt>
                <c:pt idx="17351">
                  <c:v>7.6500793750015994</c:v>
                </c:pt>
                <c:pt idx="17352">
                  <c:v>7.6504131250015988</c:v>
                </c:pt>
                <c:pt idx="17353">
                  <c:v>7.6507512499999999</c:v>
                </c:pt>
                <c:pt idx="17354">
                  <c:v>7.6511481250015994</c:v>
                </c:pt>
                <c:pt idx="17355">
                  <c:v>7.6515025000000003</c:v>
                </c:pt>
                <c:pt idx="17356">
                  <c:v>7.6518612499999996</c:v>
                </c:pt>
                <c:pt idx="17357">
                  <c:v>7.6522618750015994</c:v>
                </c:pt>
                <c:pt idx="17358">
                  <c:v>7.65259</c:v>
                </c:pt>
                <c:pt idx="17359">
                  <c:v>7.6530100000000001</c:v>
                </c:pt>
                <c:pt idx="17360">
                  <c:v>7.6534406250015987</c:v>
                </c:pt>
                <c:pt idx="17361">
                  <c:v>7.6538943750015989</c:v>
                </c:pt>
                <c:pt idx="17362">
                  <c:v>7.6542881250015986</c:v>
                </c:pt>
                <c:pt idx="17363">
                  <c:v>7.6547299999999998</c:v>
                </c:pt>
                <c:pt idx="17364">
                  <c:v>7.6551125000000004</c:v>
                </c:pt>
                <c:pt idx="17365">
                  <c:v>7.6555299999999997</c:v>
                </c:pt>
                <c:pt idx="17366">
                  <c:v>7.6558806250015987</c:v>
                </c:pt>
                <c:pt idx="17367">
                  <c:v>7.6562643750015988</c:v>
                </c:pt>
                <c:pt idx="17368">
                  <c:v>7.6566524999999999</c:v>
                </c:pt>
                <c:pt idx="17369">
                  <c:v>7.6569806250015988</c:v>
                </c:pt>
                <c:pt idx="17370">
                  <c:v>7.657398125001599</c:v>
                </c:pt>
                <c:pt idx="17371">
                  <c:v>7.6578612499999998</c:v>
                </c:pt>
                <c:pt idx="17372">
                  <c:v>7.6582106250015993</c:v>
                </c:pt>
                <c:pt idx="17373">
                  <c:v>7.6579168750015993</c:v>
                </c:pt>
                <c:pt idx="17374">
                  <c:v>7.6576093750015986</c:v>
                </c:pt>
                <c:pt idx="17375">
                  <c:v>7.6572018750015989</c:v>
                </c:pt>
                <c:pt idx="17376">
                  <c:v>7.6568706250015994</c:v>
                </c:pt>
                <c:pt idx="17377">
                  <c:v>7.6565118750015992</c:v>
                </c:pt>
                <c:pt idx="17378">
                  <c:v>7.6565743750015987</c:v>
                </c:pt>
                <c:pt idx="17379">
                  <c:v>7.6570043750015993</c:v>
                </c:pt>
                <c:pt idx="17380">
                  <c:v>7.6573656250015993</c:v>
                </c:pt>
                <c:pt idx="17381">
                  <c:v>7.6578225</c:v>
                </c:pt>
                <c:pt idx="17382">
                  <c:v>7.6582749999999997</c:v>
                </c:pt>
                <c:pt idx="17383">
                  <c:v>7.6587525000000003</c:v>
                </c:pt>
                <c:pt idx="17384">
                  <c:v>7.6591456250015986</c:v>
                </c:pt>
                <c:pt idx="17385">
                  <c:v>7.6595156250015988</c:v>
                </c:pt>
                <c:pt idx="17386">
                  <c:v>7.6600937499999997</c:v>
                </c:pt>
                <c:pt idx="17387">
                  <c:v>7.6604906250015992</c:v>
                </c:pt>
                <c:pt idx="17388">
                  <c:v>7.6608418750015987</c:v>
                </c:pt>
                <c:pt idx="17389">
                  <c:v>7.6613075000000004</c:v>
                </c:pt>
                <c:pt idx="17390">
                  <c:v>7.6616287500000002</c:v>
                </c:pt>
                <c:pt idx="17391">
                  <c:v>7.6612081250015986</c:v>
                </c:pt>
                <c:pt idx="17392">
                  <c:v>7.6608812500000001</c:v>
                </c:pt>
                <c:pt idx="17393">
                  <c:v>7.6601493750015992</c:v>
                </c:pt>
                <c:pt idx="17394">
                  <c:v>7.659779375001599</c:v>
                </c:pt>
                <c:pt idx="17395">
                  <c:v>7.6593818750015989</c:v>
                </c:pt>
                <c:pt idx="17396">
                  <c:v>7.6590499999999997</c:v>
                </c:pt>
                <c:pt idx="17397">
                  <c:v>7.6585068750015992</c:v>
                </c:pt>
                <c:pt idx="17398">
                  <c:v>7.6579837499999996</c:v>
                </c:pt>
                <c:pt idx="17399">
                  <c:v>7.6575575000000002</c:v>
                </c:pt>
                <c:pt idx="17400">
                  <c:v>7.657129375001599</c:v>
                </c:pt>
                <c:pt idx="17401">
                  <c:v>7.6565143750015991</c:v>
                </c:pt>
                <c:pt idx="17402">
                  <c:v>7.6559293750015991</c:v>
                </c:pt>
                <c:pt idx="17403">
                  <c:v>7.6553287499999998</c:v>
                </c:pt>
                <c:pt idx="17404">
                  <c:v>7.65468875</c:v>
                </c:pt>
                <c:pt idx="17405">
                  <c:v>7.6541668750015992</c:v>
                </c:pt>
                <c:pt idx="17406">
                  <c:v>7.6537424999999999</c:v>
                </c:pt>
                <c:pt idx="17407">
                  <c:v>7.6533868750015994</c:v>
                </c:pt>
                <c:pt idx="17408">
                  <c:v>7.65293125</c:v>
                </c:pt>
                <c:pt idx="17409">
                  <c:v>7.6525600000000003</c:v>
                </c:pt>
                <c:pt idx="17410">
                  <c:v>7.6521737500000002</c:v>
                </c:pt>
                <c:pt idx="17411">
                  <c:v>7.651815</c:v>
                </c:pt>
                <c:pt idx="17412">
                  <c:v>7.6512631250015986</c:v>
                </c:pt>
                <c:pt idx="17413">
                  <c:v>7.6506212500000004</c:v>
                </c:pt>
                <c:pt idx="17414">
                  <c:v>7.6501374999999996</c:v>
                </c:pt>
                <c:pt idx="17415">
                  <c:v>7.6496156250015988</c:v>
                </c:pt>
                <c:pt idx="17416">
                  <c:v>7.6489743750015986</c:v>
                </c:pt>
                <c:pt idx="17417">
                  <c:v>7.6483318750015989</c:v>
                </c:pt>
                <c:pt idx="17418">
                  <c:v>7.6475737500000003</c:v>
                </c:pt>
                <c:pt idx="17419">
                  <c:v>7.6467968750015993</c:v>
                </c:pt>
                <c:pt idx="17420">
                  <c:v>7.6459918750015987</c:v>
                </c:pt>
                <c:pt idx="17421">
                  <c:v>7.6452881250015992</c:v>
                </c:pt>
                <c:pt idx="17422">
                  <c:v>7.6447193750015989</c:v>
                </c:pt>
                <c:pt idx="17423">
                  <c:v>7.6442387500000004</c:v>
                </c:pt>
                <c:pt idx="17424">
                  <c:v>7.6437487500000003</c:v>
                </c:pt>
                <c:pt idx="17425">
                  <c:v>7.6431500000000003</c:v>
                </c:pt>
                <c:pt idx="17426">
                  <c:v>7.6431050000000003</c:v>
                </c:pt>
                <c:pt idx="17427">
                  <c:v>7.643368125001599</c:v>
                </c:pt>
                <c:pt idx="17428">
                  <c:v>7.6437175000000002</c:v>
                </c:pt>
                <c:pt idx="17429">
                  <c:v>7.6440650000000003</c:v>
                </c:pt>
                <c:pt idx="17430">
                  <c:v>7.6444093750015991</c:v>
                </c:pt>
                <c:pt idx="17431">
                  <c:v>7.6448656250015992</c:v>
                </c:pt>
                <c:pt idx="17432">
                  <c:v>7.6452368750015989</c:v>
                </c:pt>
                <c:pt idx="17433">
                  <c:v>7.6456225</c:v>
                </c:pt>
                <c:pt idx="17434">
                  <c:v>7.6459593750015991</c:v>
                </c:pt>
                <c:pt idx="17435">
                  <c:v>7.6463062500000003</c:v>
                </c:pt>
                <c:pt idx="17436">
                  <c:v>7.6466725000000002</c:v>
                </c:pt>
                <c:pt idx="17437">
                  <c:v>7.6470893750015989</c:v>
                </c:pt>
                <c:pt idx="17438">
                  <c:v>7.647615625001599</c:v>
                </c:pt>
                <c:pt idx="17439">
                  <c:v>7.6479981250015987</c:v>
                </c:pt>
                <c:pt idx="17440">
                  <c:v>7.6485012499999998</c:v>
                </c:pt>
                <c:pt idx="17441">
                  <c:v>7.6489425000000004</c:v>
                </c:pt>
                <c:pt idx="17442">
                  <c:v>7.6493431250015993</c:v>
                </c:pt>
                <c:pt idx="17443">
                  <c:v>7.6496637500000002</c:v>
                </c:pt>
                <c:pt idx="17444">
                  <c:v>7.6501087500000002</c:v>
                </c:pt>
                <c:pt idx="17445">
                  <c:v>7.6506362499999998</c:v>
                </c:pt>
                <c:pt idx="17446">
                  <c:v>7.6510906250015989</c:v>
                </c:pt>
                <c:pt idx="17447">
                  <c:v>7.6515312499999997</c:v>
                </c:pt>
                <c:pt idx="17448">
                  <c:v>7.6518924999999998</c:v>
                </c:pt>
                <c:pt idx="17449">
                  <c:v>7.6522881250015988</c:v>
                </c:pt>
                <c:pt idx="17450">
                  <c:v>7.6526512499999999</c:v>
                </c:pt>
                <c:pt idx="17451">
                  <c:v>7.6530556250015991</c:v>
                </c:pt>
                <c:pt idx="17452">
                  <c:v>7.6526387500000004</c:v>
                </c:pt>
                <c:pt idx="17453">
                  <c:v>7.652235625001599</c:v>
                </c:pt>
                <c:pt idx="17454">
                  <c:v>7.6518068750015988</c:v>
                </c:pt>
                <c:pt idx="17455">
                  <c:v>7.6514687500000003</c:v>
                </c:pt>
                <c:pt idx="17456">
                  <c:v>7.6518568750015987</c:v>
                </c:pt>
                <c:pt idx="17457">
                  <c:v>7.65227375</c:v>
                </c:pt>
                <c:pt idx="17458">
                  <c:v>7.6526112499999996</c:v>
                </c:pt>
                <c:pt idx="17459">
                  <c:v>7.6530199999999997</c:v>
                </c:pt>
                <c:pt idx="17460">
                  <c:v>7.6533556250015993</c:v>
                </c:pt>
                <c:pt idx="17461">
                  <c:v>7.6537193750015993</c:v>
                </c:pt>
                <c:pt idx="17462">
                  <c:v>7.65335375</c:v>
                </c:pt>
                <c:pt idx="17463">
                  <c:v>7.6528031250015989</c:v>
                </c:pt>
                <c:pt idx="17464">
                  <c:v>7.6521949999999999</c:v>
                </c:pt>
                <c:pt idx="17465">
                  <c:v>7.6518318750015988</c:v>
                </c:pt>
                <c:pt idx="17466">
                  <c:v>7.6512531250015989</c:v>
                </c:pt>
                <c:pt idx="17467">
                  <c:v>7.650735625001599</c:v>
                </c:pt>
                <c:pt idx="17468">
                  <c:v>7.6502724999999998</c:v>
                </c:pt>
                <c:pt idx="17469">
                  <c:v>7.6498818750015989</c:v>
                </c:pt>
                <c:pt idx="17470">
                  <c:v>7.6494499999999999</c:v>
                </c:pt>
                <c:pt idx="17471">
                  <c:v>7.6492962499999999</c:v>
                </c:pt>
                <c:pt idx="17472">
                  <c:v>7.6496674999999996</c:v>
                </c:pt>
                <c:pt idx="17473">
                  <c:v>7.6500918750015989</c:v>
                </c:pt>
                <c:pt idx="17474">
                  <c:v>7.6505306250015988</c:v>
                </c:pt>
                <c:pt idx="17475">
                  <c:v>7.6508687499999999</c:v>
                </c:pt>
                <c:pt idx="17476">
                  <c:v>7.6512912499999999</c:v>
                </c:pt>
                <c:pt idx="17477">
                  <c:v>7.6517006250015989</c:v>
                </c:pt>
                <c:pt idx="17478">
                  <c:v>7.6520393750015989</c:v>
                </c:pt>
                <c:pt idx="17479">
                  <c:v>7.6523793750015994</c:v>
                </c:pt>
                <c:pt idx="17480">
                  <c:v>7.6527406250015986</c:v>
                </c:pt>
                <c:pt idx="17481">
                  <c:v>7.6530874999999998</c:v>
                </c:pt>
                <c:pt idx="17482">
                  <c:v>7.6534393750015992</c:v>
                </c:pt>
                <c:pt idx="17483">
                  <c:v>7.6537862499999996</c:v>
                </c:pt>
                <c:pt idx="17484">
                  <c:v>7.6541949999999996</c:v>
                </c:pt>
                <c:pt idx="17485">
                  <c:v>7.6545399999999999</c:v>
                </c:pt>
                <c:pt idx="17486">
                  <c:v>7.6549512499999999</c:v>
                </c:pt>
                <c:pt idx="17487">
                  <c:v>7.6552981250015986</c:v>
                </c:pt>
                <c:pt idx="17488">
                  <c:v>7.6556718750015991</c:v>
                </c:pt>
                <c:pt idx="17489">
                  <c:v>7.6559931250015989</c:v>
                </c:pt>
                <c:pt idx="17490">
                  <c:v>7.6564174999999999</c:v>
                </c:pt>
                <c:pt idx="17491">
                  <c:v>7.6568218750015991</c:v>
                </c:pt>
                <c:pt idx="17492">
                  <c:v>7.6572481250015993</c:v>
                </c:pt>
                <c:pt idx="17493">
                  <c:v>7.6576750000000002</c:v>
                </c:pt>
                <c:pt idx="17494">
                  <c:v>7.658044375001599</c:v>
                </c:pt>
                <c:pt idx="17495">
                  <c:v>7.658430625001599</c:v>
                </c:pt>
                <c:pt idx="17496">
                  <c:v>7.6579949999999997</c:v>
                </c:pt>
                <c:pt idx="17497">
                  <c:v>7.6575912500000003</c:v>
                </c:pt>
                <c:pt idx="17498">
                  <c:v>7.6570925000000001</c:v>
                </c:pt>
                <c:pt idx="17499">
                  <c:v>7.6565525000000001</c:v>
                </c:pt>
                <c:pt idx="17500">
                  <c:v>7.6559918750015994</c:v>
                </c:pt>
                <c:pt idx="17501">
                  <c:v>7.6554525</c:v>
                </c:pt>
                <c:pt idx="17502">
                  <c:v>7.6548425</c:v>
                </c:pt>
                <c:pt idx="17503">
                  <c:v>7.6544956250015987</c:v>
                </c:pt>
                <c:pt idx="17504">
                  <c:v>7.6541587499999997</c:v>
                </c:pt>
                <c:pt idx="17505">
                  <c:v>7.6535875000000004</c:v>
                </c:pt>
                <c:pt idx="17506">
                  <c:v>7.6532150000000003</c:v>
                </c:pt>
                <c:pt idx="17507">
                  <c:v>7.6525937500000003</c:v>
                </c:pt>
                <c:pt idx="17508">
                  <c:v>7.6520587500000001</c:v>
                </c:pt>
                <c:pt idx="17509">
                  <c:v>7.6515181250015987</c:v>
                </c:pt>
                <c:pt idx="17510">
                  <c:v>7.651110625001599</c:v>
                </c:pt>
                <c:pt idx="17511">
                  <c:v>7.6507143750015993</c:v>
                </c:pt>
                <c:pt idx="17512">
                  <c:v>7.650394375001599</c:v>
                </c:pt>
                <c:pt idx="17513">
                  <c:v>7.6500399999999997</c:v>
                </c:pt>
                <c:pt idx="17514">
                  <c:v>7.6501324999999998</c:v>
                </c:pt>
                <c:pt idx="17515">
                  <c:v>7.6505443750015987</c:v>
                </c:pt>
                <c:pt idx="17516">
                  <c:v>7.6509237499999996</c:v>
                </c:pt>
                <c:pt idx="17517">
                  <c:v>7.6513312500000001</c:v>
                </c:pt>
                <c:pt idx="17518">
                  <c:v>7.6517375000000003</c:v>
                </c:pt>
                <c:pt idx="17519">
                  <c:v>7.6521137499999998</c:v>
                </c:pt>
                <c:pt idx="17520">
                  <c:v>7.6524475000000001</c:v>
                </c:pt>
                <c:pt idx="17521">
                  <c:v>7.6527993750015986</c:v>
                </c:pt>
                <c:pt idx="17522">
                  <c:v>7.6524343750015991</c:v>
                </c:pt>
                <c:pt idx="17523">
                  <c:v>7.6520518750015993</c:v>
                </c:pt>
                <c:pt idx="17524">
                  <c:v>7.6516212499999998</c:v>
                </c:pt>
                <c:pt idx="17525">
                  <c:v>7.6512512499999996</c:v>
                </c:pt>
                <c:pt idx="17526">
                  <c:v>7.6508425000000004</c:v>
                </c:pt>
                <c:pt idx="17527">
                  <c:v>7.6504337500000004</c:v>
                </c:pt>
                <c:pt idx="17528">
                  <c:v>7.6501093750015992</c:v>
                </c:pt>
                <c:pt idx="17529">
                  <c:v>7.6497349999999997</c:v>
                </c:pt>
                <c:pt idx="17530">
                  <c:v>7.6493968750015986</c:v>
                </c:pt>
                <c:pt idx="17531">
                  <c:v>7.6493912499999999</c:v>
                </c:pt>
                <c:pt idx="17532">
                  <c:v>7.6497349999999997</c:v>
                </c:pt>
                <c:pt idx="17533">
                  <c:v>7.6500750000000002</c:v>
                </c:pt>
                <c:pt idx="17534">
                  <c:v>7.6504012499999998</c:v>
                </c:pt>
                <c:pt idx="17535">
                  <c:v>7.6508193750015989</c:v>
                </c:pt>
                <c:pt idx="17536">
                  <c:v>7.6512231250015992</c:v>
                </c:pt>
                <c:pt idx="17537">
                  <c:v>7.6516337500000002</c:v>
                </c:pt>
                <c:pt idx="17538">
                  <c:v>7.65201625</c:v>
                </c:pt>
                <c:pt idx="17539">
                  <c:v>7.6523631250015987</c:v>
                </c:pt>
                <c:pt idx="17540">
                  <c:v>7.6527968750015987</c:v>
                </c:pt>
                <c:pt idx="17541">
                  <c:v>7.6531181250015994</c:v>
                </c:pt>
                <c:pt idx="17542">
                  <c:v>7.6534943750015989</c:v>
                </c:pt>
                <c:pt idx="17543">
                  <c:v>7.6535525</c:v>
                </c:pt>
                <c:pt idx="17544">
                  <c:v>7.6535481250015991</c:v>
                </c:pt>
                <c:pt idx="17545">
                  <c:v>7.6539431250015992</c:v>
                </c:pt>
                <c:pt idx="17546">
                  <c:v>7.6542768750015986</c:v>
                </c:pt>
                <c:pt idx="17547">
                  <c:v>7.6546099999999999</c:v>
                </c:pt>
                <c:pt idx="17548">
                  <c:v>7.6549906250015987</c:v>
                </c:pt>
                <c:pt idx="17549">
                  <c:v>7.6554675000000003</c:v>
                </c:pt>
                <c:pt idx="17550">
                  <c:v>7.6559024999999998</c:v>
                </c:pt>
                <c:pt idx="17551">
                  <c:v>7.6562437499999998</c:v>
                </c:pt>
                <c:pt idx="17552">
                  <c:v>7.6565787500000004</c:v>
                </c:pt>
                <c:pt idx="17553">
                  <c:v>7.6570462499999996</c:v>
                </c:pt>
                <c:pt idx="17554">
                  <c:v>7.657445625001599</c:v>
                </c:pt>
                <c:pt idx="17555">
                  <c:v>7.6578375000000003</c:v>
                </c:pt>
                <c:pt idx="17556">
                  <c:v>7.6582706250015988</c:v>
                </c:pt>
                <c:pt idx="17557">
                  <c:v>7.6586350000000003</c:v>
                </c:pt>
                <c:pt idx="17558">
                  <c:v>7.6589681250015991</c:v>
                </c:pt>
                <c:pt idx="17559">
                  <c:v>7.6593650000000002</c:v>
                </c:pt>
                <c:pt idx="17560">
                  <c:v>7.6597737500000003</c:v>
                </c:pt>
                <c:pt idx="17561">
                  <c:v>7.6596293750015993</c:v>
                </c:pt>
                <c:pt idx="17562">
                  <c:v>7.6591568750015986</c:v>
                </c:pt>
                <c:pt idx="17563">
                  <c:v>7.6587118750015986</c:v>
                </c:pt>
                <c:pt idx="17564">
                  <c:v>7.6580862500000002</c:v>
                </c:pt>
                <c:pt idx="17565">
                  <c:v>7.6577193750015988</c:v>
                </c:pt>
                <c:pt idx="17566">
                  <c:v>7.6572674999999997</c:v>
                </c:pt>
                <c:pt idx="17567">
                  <c:v>7.6568206250015987</c:v>
                </c:pt>
                <c:pt idx="17568">
                  <c:v>7.6563306250015986</c:v>
                </c:pt>
                <c:pt idx="17569">
                  <c:v>7.6558275</c:v>
                </c:pt>
                <c:pt idx="17570">
                  <c:v>7.6554262499999997</c:v>
                </c:pt>
                <c:pt idx="17571">
                  <c:v>7.6549562499999997</c:v>
                </c:pt>
                <c:pt idx="17572">
                  <c:v>7.6545656250015988</c:v>
                </c:pt>
                <c:pt idx="17573">
                  <c:v>7.6541562499999998</c:v>
                </c:pt>
                <c:pt idx="17574">
                  <c:v>7.6537449999999998</c:v>
                </c:pt>
                <c:pt idx="17575">
                  <c:v>7.65330625</c:v>
                </c:pt>
                <c:pt idx="17576">
                  <c:v>7.6525550000000004</c:v>
                </c:pt>
                <c:pt idx="17577">
                  <c:v>7.6521937500000003</c:v>
                </c:pt>
                <c:pt idx="17578">
                  <c:v>7.6517650000000001</c:v>
                </c:pt>
                <c:pt idx="17579">
                  <c:v>7.6513356250015994</c:v>
                </c:pt>
                <c:pt idx="17580">
                  <c:v>7.6509512500000003</c:v>
                </c:pt>
                <c:pt idx="17581">
                  <c:v>7.6505693750015986</c:v>
                </c:pt>
                <c:pt idx="17582">
                  <c:v>7.6501725</c:v>
                </c:pt>
                <c:pt idx="17583">
                  <c:v>7.6495693750015992</c:v>
                </c:pt>
                <c:pt idx="17584">
                  <c:v>7.6492468750015989</c:v>
                </c:pt>
                <c:pt idx="17585">
                  <c:v>7.6486243750015994</c:v>
                </c:pt>
                <c:pt idx="17586">
                  <c:v>7.6482875000000003</c:v>
                </c:pt>
                <c:pt idx="17587">
                  <c:v>7.6478018750015986</c:v>
                </c:pt>
                <c:pt idx="17588">
                  <c:v>7.64729875</c:v>
                </c:pt>
                <c:pt idx="17589">
                  <c:v>7.6469081250015991</c:v>
                </c:pt>
                <c:pt idx="17590">
                  <c:v>7.64656</c:v>
                </c:pt>
                <c:pt idx="17591">
                  <c:v>7.6468231250015988</c:v>
                </c:pt>
                <c:pt idx="17592">
                  <c:v>7.6472193750015993</c:v>
                </c:pt>
                <c:pt idx="17593">
                  <c:v>7.6476881250015989</c:v>
                </c:pt>
                <c:pt idx="17594">
                  <c:v>7.6480312499999998</c:v>
                </c:pt>
                <c:pt idx="17595">
                  <c:v>7.6484793750015987</c:v>
                </c:pt>
                <c:pt idx="17596">
                  <c:v>7.6488562499999997</c:v>
                </c:pt>
                <c:pt idx="17597">
                  <c:v>7.6491899999999999</c:v>
                </c:pt>
                <c:pt idx="17598">
                  <c:v>7.6495893750015993</c:v>
                </c:pt>
                <c:pt idx="17599">
                  <c:v>7.6499506250015994</c:v>
                </c:pt>
                <c:pt idx="17600">
                  <c:v>7.6503212500000002</c:v>
                </c:pt>
                <c:pt idx="17601">
                  <c:v>7.6507725000000004</c:v>
                </c:pt>
                <c:pt idx="17602">
                  <c:v>7.6512700000000002</c:v>
                </c:pt>
                <c:pt idx="17603">
                  <c:v>7.6516337500000002</c:v>
                </c:pt>
                <c:pt idx="17604">
                  <c:v>7.6519737499999998</c:v>
                </c:pt>
                <c:pt idx="17605">
                  <c:v>7.65239125</c:v>
                </c:pt>
                <c:pt idx="17606">
                  <c:v>7.6527312500000004</c:v>
                </c:pt>
                <c:pt idx="17607">
                  <c:v>7.6530825</c:v>
                </c:pt>
                <c:pt idx="17608">
                  <c:v>7.6535293750015994</c:v>
                </c:pt>
                <c:pt idx="17609">
                  <c:v>7.6539868750015989</c:v>
                </c:pt>
                <c:pt idx="17610">
                  <c:v>7.6544393750015987</c:v>
                </c:pt>
                <c:pt idx="17611">
                  <c:v>7.6548443750015993</c:v>
                </c:pt>
                <c:pt idx="17612">
                  <c:v>7.655240625001599</c:v>
                </c:pt>
                <c:pt idx="17613">
                  <c:v>7.6556350000000002</c:v>
                </c:pt>
                <c:pt idx="17614">
                  <c:v>7.6560637500000004</c:v>
                </c:pt>
                <c:pt idx="17615">
                  <c:v>7.6565200000000004</c:v>
                </c:pt>
                <c:pt idx="17616">
                  <c:v>7.6569506250015991</c:v>
                </c:pt>
                <c:pt idx="17617">
                  <c:v>7.6573556250015988</c:v>
                </c:pt>
                <c:pt idx="17618">
                  <c:v>7.6578056250015987</c:v>
                </c:pt>
                <c:pt idx="17619">
                  <c:v>7.658218125001599</c:v>
                </c:pt>
                <c:pt idx="17620">
                  <c:v>7.6585506250015989</c:v>
                </c:pt>
                <c:pt idx="17621">
                  <c:v>7.6581950000000001</c:v>
                </c:pt>
                <c:pt idx="17622">
                  <c:v>7.6577812500000002</c:v>
                </c:pt>
                <c:pt idx="17623">
                  <c:v>7.6574506250015988</c:v>
                </c:pt>
                <c:pt idx="17624">
                  <c:v>7.6570843750015989</c:v>
                </c:pt>
                <c:pt idx="17625">
                  <c:v>7.6566000000000001</c:v>
                </c:pt>
                <c:pt idx="17626">
                  <c:v>7.6559668750015986</c:v>
                </c:pt>
                <c:pt idx="17627">
                  <c:v>7.6556443750015992</c:v>
                </c:pt>
                <c:pt idx="17628">
                  <c:v>7.6552468750015992</c:v>
                </c:pt>
                <c:pt idx="17629">
                  <c:v>7.65489</c:v>
                </c:pt>
                <c:pt idx="17630">
                  <c:v>7.6543106250015986</c:v>
                </c:pt>
                <c:pt idx="17631">
                  <c:v>7.6539787500000003</c:v>
                </c:pt>
                <c:pt idx="17632">
                  <c:v>7.6538756250015991</c:v>
                </c:pt>
                <c:pt idx="17633">
                  <c:v>7.6539393750015989</c:v>
                </c:pt>
                <c:pt idx="17634">
                  <c:v>7.6538700000000004</c:v>
                </c:pt>
                <c:pt idx="17635">
                  <c:v>7.653281875001599</c:v>
                </c:pt>
                <c:pt idx="17636">
                  <c:v>7.6527331250015989</c:v>
                </c:pt>
                <c:pt idx="17637">
                  <c:v>7.6523256250015992</c:v>
                </c:pt>
                <c:pt idx="17638">
                  <c:v>7.6518487500000001</c:v>
                </c:pt>
                <c:pt idx="17639">
                  <c:v>7.6513512500000003</c:v>
                </c:pt>
                <c:pt idx="17640">
                  <c:v>7.6510249999999997</c:v>
                </c:pt>
                <c:pt idx="17641">
                  <c:v>7.6507043750015988</c:v>
                </c:pt>
                <c:pt idx="17642">
                  <c:v>7.6503437500000002</c:v>
                </c:pt>
                <c:pt idx="17643">
                  <c:v>7.6499712500000001</c:v>
                </c:pt>
                <c:pt idx="17644">
                  <c:v>7.6495456250015987</c:v>
                </c:pt>
                <c:pt idx="17645">
                  <c:v>7.64907</c:v>
                </c:pt>
                <c:pt idx="17646">
                  <c:v>7.6486562500000002</c:v>
                </c:pt>
                <c:pt idx="17647">
                  <c:v>7.6483218750015993</c:v>
                </c:pt>
                <c:pt idx="17648">
                  <c:v>7.6479524999999997</c:v>
                </c:pt>
                <c:pt idx="17649">
                  <c:v>7.6475312500000001</c:v>
                </c:pt>
                <c:pt idx="17650">
                  <c:v>7.6470606250015987</c:v>
                </c:pt>
                <c:pt idx="17651">
                  <c:v>7.6466000000000003</c:v>
                </c:pt>
                <c:pt idx="17652">
                  <c:v>7.6460299999999997</c:v>
                </c:pt>
                <c:pt idx="17653">
                  <c:v>7.6456512500000002</c:v>
                </c:pt>
                <c:pt idx="17654">
                  <c:v>7.6450556250015991</c:v>
                </c:pt>
                <c:pt idx="17655">
                  <c:v>7.6447331250015989</c:v>
                </c:pt>
                <c:pt idx="17656">
                  <c:v>7.6442224999999997</c:v>
                </c:pt>
                <c:pt idx="17657">
                  <c:v>7.6438906250015988</c:v>
                </c:pt>
                <c:pt idx="17658">
                  <c:v>7.6435437500000001</c:v>
                </c:pt>
                <c:pt idx="17659">
                  <c:v>7.6428806250015988</c:v>
                </c:pt>
                <c:pt idx="17660">
                  <c:v>7.6422031250015987</c:v>
                </c:pt>
                <c:pt idx="17661">
                  <c:v>7.6416562499999996</c:v>
                </c:pt>
                <c:pt idx="17662">
                  <c:v>7.6412162500000003</c:v>
                </c:pt>
                <c:pt idx="17663">
                  <c:v>7.6408837500000004</c:v>
                </c:pt>
                <c:pt idx="17664">
                  <c:v>7.640485</c:v>
                </c:pt>
                <c:pt idx="17665">
                  <c:v>7.6405775</c:v>
                </c:pt>
                <c:pt idx="17666">
                  <c:v>7.6409975000000001</c:v>
                </c:pt>
                <c:pt idx="17667">
                  <c:v>7.6413668750015988</c:v>
                </c:pt>
                <c:pt idx="17668">
                  <c:v>7.6417549999999999</c:v>
                </c:pt>
                <c:pt idx="17669">
                  <c:v>7.6421631250015993</c:v>
                </c:pt>
                <c:pt idx="17670">
                  <c:v>7.6425206250015991</c:v>
                </c:pt>
                <c:pt idx="17671">
                  <c:v>7.6429368750015989</c:v>
                </c:pt>
                <c:pt idx="17672">
                  <c:v>7.6433462499999996</c:v>
                </c:pt>
                <c:pt idx="17673">
                  <c:v>7.6437181250015991</c:v>
                </c:pt>
                <c:pt idx="17674">
                  <c:v>7.6441224999999999</c:v>
                </c:pt>
                <c:pt idx="17675">
                  <c:v>7.6445924999999999</c:v>
                </c:pt>
                <c:pt idx="17676">
                  <c:v>7.6449693750015992</c:v>
                </c:pt>
                <c:pt idx="17677">
                  <c:v>7.6452912499999996</c:v>
                </c:pt>
                <c:pt idx="17678">
                  <c:v>7.6457068750015988</c:v>
                </c:pt>
                <c:pt idx="17679">
                  <c:v>7.646219375001599</c:v>
                </c:pt>
                <c:pt idx="17680">
                  <c:v>7.6466206250015993</c:v>
                </c:pt>
                <c:pt idx="17681">
                  <c:v>7.6471349999999996</c:v>
                </c:pt>
                <c:pt idx="17682">
                  <c:v>7.6476643750015993</c:v>
                </c:pt>
                <c:pt idx="17683">
                  <c:v>7.6481787499999996</c:v>
                </c:pt>
                <c:pt idx="17684">
                  <c:v>7.6486418750015988</c:v>
                </c:pt>
                <c:pt idx="17685">
                  <c:v>7.6491974999999996</c:v>
                </c:pt>
                <c:pt idx="17686">
                  <c:v>7.649739375001599</c:v>
                </c:pt>
                <c:pt idx="17687">
                  <c:v>7.6503412500000003</c:v>
                </c:pt>
                <c:pt idx="17688">
                  <c:v>7.6509</c:v>
                </c:pt>
                <c:pt idx="17689">
                  <c:v>7.6514937500000002</c:v>
                </c:pt>
                <c:pt idx="17690">
                  <c:v>7.6520587500000001</c:v>
                </c:pt>
                <c:pt idx="17691">
                  <c:v>7.65267125</c:v>
                </c:pt>
                <c:pt idx="17692">
                  <c:v>7.6530062499999998</c:v>
                </c:pt>
                <c:pt idx="17693">
                  <c:v>7.6536650000000002</c:v>
                </c:pt>
                <c:pt idx="17694">
                  <c:v>7.6542424999999996</c:v>
                </c:pt>
                <c:pt idx="17695">
                  <c:v>7.6548443750015993</c:v>
                </c:pt>
                <c:pt idx="17696">
                  <c:v>7.6553318750015986</c:v>
                </c:pt>
                <c:pt idx="17697">
                  <c:v>7.6557225000000004</c:v>
                </c:pt>
                <c:pt idx="17698">
                  <c:v>7.6552756250015994</c:v>
                </c:pt>
                <c:pt idx="17699">
                  <c:v>7.6547712499999996</c:v>
                </c:pt>
                <c:pt idx="17700">
                  <c:v>7.6542681250015994</c:v>
                </c:pt>
                <c:pt idx="17701">
                  <c:v>7.6539431250015992</c:v>
                </c:pt>
                <c:pt idx="17702">
                  <c:v>7.6535987499999996</c:v>
                </c:pt>
                <c:pt idx="17703">
                  <c:v>7.6530118750015994</c:v>
                </c:pt>
                <c:pt idx="17704">
                  <c:v>7.652613125001599</c:v>
                </c:pt>
                <c:pt idx="17705">
                  <c:v>7.652271875001599</c:v>
                </c:pt>
                <c:pt idx="17706">
                  <c:v>7.6526668750015991</c:v>
                </c:pt>
                <c:pt idx="17707">
                  <c:v>7.6526987499999999</c:v>
                </c:pt>
                <c:pt idx="17708">
                  <c:v>7.6530731250015993</c:v>
                </c:pt>
                <c:pt idx="17709">
                  <c:v>7.652683125001599</c:v>
                </c:pt>
                <c:pt idx="17710">
                  <c:v>7.6522668750015992</c:v>
                </c:pt>
                <c:pt idx="17711">
                  <c:v>7.6519331250015989</c:v>
                </c:pt>
                <c:pt idx="17712">
                  <c:v>7.6515931250015994</c:v>
                </c:pt>
                <c:pt idx="17713">
                  <c:v>7.6511968750015988</c:v>
                </c:pt>
                <c:pt idx="17714">
                  <c:v>7.6507906250015987</c:v>
                </c:pt>
                <c:pt idx="17715">
                  <c:v>7.6504068750015986</c:v>
                </c:pt>
                <c:pt idx="17716">
                  <c:v>7.6499993750015989</c:v>
                </c:pt>
                <c:pt idx="17717">
                  <c:v>7.6495300000000004</c:v>
                </c:pt>
                <c:pt idx="17718">
                  <c:v>7.649093125001599</c:v>
                </c:pt>
                <c:pt idx="17719">
                  <c:v>7.6486675000000002</c:v>
                </c:pt>
                <c:pt idx="17720">
                  <c:v>7.6482337500000002</c:v>
                </c:pt>
                <c:pt idx="17721">
                  <c:v>7.6478793750015992</c:v>
                </c:pt>
                <c:pt idx="17722">
                  <c:v>7.6472881250015989</c:v>
                </c:pt>
                <c:pt idx="17723">
                  <c:v>7.6466918750015989</c:v>
                </c:pt>
                <c:pt idx="17724">
                  <c:v>7.6462412500000001</c:v>
                </c:pt>
                <c:pt idx="17725">
                  <c:v>7.6459025</c:v>
                </c:pt>
                <c:pt idx="17726">
                  <c:v>7.6454775000000001</c:v>
                </c:pt>
                <c:pt idx="17727">
                  <c:v>7.6450849999999999</c:v>
                </c:pt>
                <c:pt idx="17728">
                  <c:v>7.6446781250015992</c:v>
                </c:pt>
                <c:pt idx="17729">
                  <c:v>7.644285</c:v>
                </c:pt>
                <c:pt idx="17730">
                  <c:v>7.6439468750015989</c:v>
                </c:pt>
                <c:pt idx="17731">
                  <c:v>7.6443787499999996</c:v>
                </c:pt>
                <c:pt idx="17732">
                  <c:v>7.6447906250015993</c:v>
                </c:pt>
                <c:pt idx="17733">
                  <c:v>7.6451650000000004</c:v>
                </c:pt>
                <c:pt idx="17734">
                  <c:v>7.6455831250015986</c:v>
                </c:pt>
                <c:pt idx="17735">
                  <c:v>7.6459193750015988</c:v>
                </c:pt>
                <c:pt idx="17736">
                  <c:v>7.6463512500000004</c:v>
                </c:pt>
                <c:pt idx="17737">
                  <c:v>7.6468056250015994</c:v>
                </c:pt>
                <c:pt idx="17738">
                  <c:v>7.6472662500000004</c:v>
                </c:pt>
                <c:pt idx="17739">
                  <c:v>7.6476775000000004</c:v>
                </c:pt>
                <c:pt idx="17740">
                  <c:v>7.6482250000000001</c:v>
                </c:pt>
                <c:pt idx="17741">
                  <c:v>7.6487249999999998</c:v>
                </c:pt>
                <c:pt idx="17742">
                  <c:v>7.649140625001599</c:v>
                </c:pt>
                <c:pt idx="17743">
                  <c:v>7.6496043750015987</c:v>
                </c:pt>
                <c:pt idx="17744">
                  <c:v>7.6501056250015989</c:v>
                </c:pt>
                <c:pt idx="17745">
                  <c:v>7.6504574999999999</c:v>
                </c:pt>
                <c:pt idx="17746">
                  <c:v>7.650816875001599</c:v>
                </c:pt>
                <c:pt idx="17747">
                  <c:v>7.6512537500000004</c:v>
                </c:pt>
                <c:pt idx="17748">
                  <c:v>7.6516106250015987</c:v>
                </c:pt>
                <c:pt idx="17749">
                  <c:v>7.6512712499999997</c:v>
                </c:pt>
                <c:pt idx="17750">
                  <c:v>7.6507506250015993</c:v>
                </c:pt>
                <c:pt idx="17751">
                  <c:v>7.6503268750015989</c:v>
                </c:pt>
                <c:pt idx="17752">
                  <c:v>7.6498362499999999</c:v>
                </c:pt>
                <c:pt idx="17753">
                  <c:v>7.6493156250015986</c:v>
                </c:pt>
                <c:pt idx="17754">
                  <c:v>7.6488093750015986</c:v>
                </c:pt>
                <c:pt idx="17755">
                  <c:v>7.6483918750015993</c:v>
                </c:pt>
                <c:pt idx="17756">
                  <c:v>7.6480174999999999</c:v>
                </c:pt>
                <c:pt idx="17757">
                  <c:v>7.6476575000000002</c:v>
                </c:pt>
                <c:pt idx="17758">
                  <c:v>7.647109375001599</c:v>
                </c:pt>
                <c:pt idx="17759">
                  <c:v>7.6465787499999998</c:v>
                </c:pt>
                <c:pt idx="17760">
                  <c:v>7.6462406250015986</c:v>
                </c:pt>
                <c:pt idx="17761">
                  <c:v>7.6459168750015989</c:v>
                </c:pt>
                <c:pt idx="17762">
                  <c:v>7.6455656250015993</c:v>
                </c:pt>
                <c:pt idx="17763">
                  <c:v>7.6450418750015992</c:v>
                </c:pt>
                <c:pt idx="17764">
                  <c:v>7.6446806250015991</c:v>
                </c:pt>
                <c:pt idx="17765">
                  <c:v>7.6450825</c:v>
                </c:pt>
                <c:pt idx="17766">
                  <c:v>7.6454587500000004</c:v>
                </c:pt>
                <c:pt idx="17767">
                  <c:v>7.6458750000000002</c:v>
                </c:pt>
                <c:pt idx="17768">
                  <c:v>7.6462356250015988</c:v>
                </c:pt>
                <c:pt idx="17769">
                  <c:v>7.646711875001599</c:v>
                </c:pt>
                <c:pt idx="17770">
                  <c:v>7.6470399999999996</c:v>
                </c:pt>
                <c:pt idx="17771">
                  <c:v>7.6474368750015991</c:v>
                </c:pt>
                <c:pt idx="17772">
                  <c:v>7.6478968750015994</c:v>
                </c:pt>
                <c:pt idx="17773">
                  <c:v>7.6483268750015991</c:v>
                </c:pt>
                <c:pt idx="17774">
                  <c:v>7.6486925000000001</c:v>
                </c:pt>
                <c:pt idx="17775">
                  <c:v>7.6492287499999998</c:v>
                </c:pt>
                <c:pt idx="17776">
                  <c:v>7.6497118750015991</c:v>
                </c:pt>
                <c:pt idx="17777">
                  <c:v>7.6501687499999997</c:v>
                </c:pt>
                <c:pt idx="17778">
                  <c:v>7.650676875001599</c:v>
                </c:pt>
                <c:pt idx="17779">
                  <c:v>7.651158125001599</c:v>
                </c:pt>
                <c:pt idx="17780">
                  <c:v>7.6516006250015991</c:v>
                </c:pt>
                <c:pt idx="17781">
                  <c:v>7.6521212500000004</c:v>
                </c:pt>
                <c:pt idx="17782">
                  <c:v>7.6526593750015994</c:v>
                </c:pt>
                <c:pt idx="17783">
                  <c:v>7.65304875</c:v>
                </c:pt>
                <c:pt idx="17784">
                  <c:v>7.6535331250015988</c:v>
                </c:pt>
                <c:pt idx="17785">
                  <c:v>7.6539706250015991</c:v>
                </c:pt>
                <c:pt idx="17786">
                  <c:v>7.6543762500000003</c:v>
                </c:pt>
                <c:pt idx="17787">
                  <c:v>7.6547618750015989</c:v>
                </c:pt>
                <c:pt idx="17788">
                  <c:v>7.6552375000000001</c:v>
                </c:pt>
                <c:pt idx="17789">
                  <c:v>7.655604375001599</c:v>
                </c:pt>
                <c:pt idx="17790">
                  <c:v>7.6559843750015988</c:v>
                </c:pt>
                <c:pt idx="17791">
                  <c:v>7.6563681250015989</c:v>
                </c:pt>
                <c:pt idx="17792">
                  <c:v>7.6566968750015993</c:v>
                </c:pt>
                <c:pt idx="17793">
                  <c:v>7.6570618750015988</c:v>
                </c:pt>
                <c:pt idx="17794">
                  <c:v>7.65738875</c:v>
                </c:pt>
                <c:pt idx="17795">
                  <c:v>7.6569131250015987</c:v>
                </c:pt>
                <c:pt idx="17796">
                  <c:v>7.6563825000000003</c:v>
                </c:pt>
                <c:pt idx="17797">
                  <c:v>7.6558468750015987</c:v>
                </c:pt>
                <c:pt idx="17798">
                  <c:v>7.655358125001599</c:v>
                </c:pt>
                <c:pt idx="17799">
                  <c:v>7.6549856250015988</c:v>
                </c:pt>
                <c:pt idx="17800">
                  <c:v>7.6546243750015988</c:v>
                </c:pt>
                <c:pt idx="17801">
                  <c:v>7.6548243750015992</c:v>
                </c:pt>
                <c:pt idx="17802">
                  <c:v>7.6543768750015992</c:v>
                </c:pt>
                <c:pt idx="17803">
                  <c:v>7.6540312500000001</c:v>
                </c:pt>
                <c:pt idx="17804">
                  <c:v>7.6535693750015987</c:v>
                </c:pt>
                <c:pt idx="17805">
                  <c:v>7.653198125001599</c:v>
                </c:pt>
                <c:pt idx="17806">
                  <c:v>7.6534881250015987</c:v>
                </c:pt>
                <c:pt idx="17807">
                  <c:v>7.6538475000000004</c:v>
                </c:pt>
                <c:pt idx="17808">
                  <c:v>7.6541806250015991</c:v>
                </c:pt>
                <c:pt idx="17809">
                  <c:v>7.6545756250015993</c:v>
                </c:pt>
                <c:pt idx="17810">
                  <c:v>7.6549831250015989</c:v>
                </c:pt>
                <c:pt idx="17811">
                  <c:v>7.65534625</c:v>
                </c:pt>
                <c:pt idx="17812">
                  <c:v>7.6556812499999998</c:v>
                </c:pt>
                <c:pt idx="17813">
                  <c:v>7.6560825000000001</c:v>
                </c:pt>
                <c:pt idx="17814">
                  <c:v>7.6564174999999999</c:v>
                </c:pt>
                <c:pt idx="17815">
                  <c:v>7.6568493750015989</c:v>
                </c:pt>
                <c:pt idx="17816">
                  <c:v>7.6572643750015992</c:v>
                </c:pt>
                <c:pt idx="17817">
                  <c:v>7.6575931250015987</c:v>
                </c:pt>
                <c:pt idx="17818">
                  <c:v>7.6579600000000001</c:v>
                </c:pt>
                <c:pt idx="17819">
                  <c:v>7.6582831250015992</c:v>
                </c:pt>
                <c:pt idx="17820">
                  <c:v>7.6586043750015991</c:v>
                </c:pt>
                <c:pt idx="17821">
                  <c:v>7.6581543750015992</c:v>
                </c:pt>
                <c:pt idx="17822">
                  <c:v>7.6577412499999999</c:v>
                </c:pt>
                <c:pt idx="17823">
                  <c:v>7.6573381250015986</c:v>
                </c:pt>
                <c:pt idx="17824">
                  <c:v>7.6569349999999998</c:v>
                </c:pt>
                <c:pt idx="17825">
                  <c:v>7.6565500000000002</c:v>
                </c:pt>
                <c:pt idx="17826">
                  <c:v>7.6565656250015994</c:v>
                </c:pt>
                <c:pt idx="17827">
                  <c:v>7.6568924999999997</c:v>
                </c:pt>
                <c:pt idx="17828">
                  <c:v>7.6572662500000002</c:v>
                </c:pt>
                <c:pt idx="17829">
                  <c:v>7.6576424999999997</c:v>
                </c:pt>
                <c:pt idx="17830">
                  <c:v>7.6579787499999998</c:v>
                </c:pt>
                <c:pt idx="17831">
                  <c:v>7.6583781250015992</c:v>
                </c:pt>
                <c:pt idx="17832">
                  <c:v>7.6580506250015992</c:v>
                </c:pt>
                <c:pt idx="17833">
                  <c:v>7.6577200000000003</c:v>
                </c:pt>
                <c:pt idx="17834">
                  <c:v>7.6573962499999997</c:v>
                </c:pt>
                <c:pt idx="17835">
                  <c:v>7.6570606250015993</c:v>
                </c:pt>
                <c:pt idx="17836">
                  <c:v>7.6565512499999997</c:v>
                </c:pt>
                <c:pt idx="17837">
                  <c:v>7.6558950000000001</c:v>
                </c:pt>
                <c:pt idx="17838">
                  <c:v>7.655545625001599</c:v>
                </c:pt>
                <c:pt idx="17839">
                  <c:v>7.6551156250015993</c:v>
                </c:pt>
                <c:pt idx="17840">
                  <c:v>7.6547337500000001</c:v>
                </c:pt>
                <c:pt idx="17841">
                  <c:v>7.6542593750015993</c:v>
                </c:pt>
                <c:pt idx="17842">
                  <c:v>7.6537862499999996</c:v>
                </c:pt>
                <c:pt idx="17843">
                  <c:v>7.6533787499999999</c:v>
                </c:pt>
                <c:pt idx="17844">
                  <c:v>7.6530424999999997</c:v>
                </c:pt>
                <c:pt idx="17845">
                  <c:v>7.6526743750015989</c:v>
                </c:pt>
                <c:pt idx="17846">
                  <c:v>7.6520687499999998</c:v>
                </c:pt>
                <c:pt idx="17847">
                  <c:v>7.6516124999999997</c:v>
                </c:pt>
                <c:pt idx="17848">
                  <c:v>7.6512343750015992</c:v>
                </c:pt>
                <c:pt idx="17849">
                  <c:v>7.6509068750015992</c:v>
                </c:pt>
                <c:pt idx="17850">
                  <c:v>7.6505475000000001</c:v>
                </c:pt>
                <c:pt idx="17851">
                  <c:v>7.6501693750015987</c:v>
                </c:pt>
                <c:pt idx="17852">
                  <c:v>7.6497912499999998</c:v>
                </c:pt>
                <c:pt idx="17853">
                  <c:v>7.6494668750015986</c:v>
                </c:pt>
                <c:pt idx="17854">
                  <c:v>7.6490618750015988</c:v>
                </c:pt>
                <c:pt idx="17855">
                  <c:v>7.6487325000000004</c:v>
                </c:pt>
                <c:pt idx="17856">
                  <c:v>7.6484006250015986</c:v>
                </c:pt>
                <c:pt idx="17857">
                  <c:v>7.6480506250015994</c:v>
                </c:pt>
                <c:pt idx="17858">
                  <c:v>7.6475918750015994</c:v>
                </c:pt>
                <c:pt idx="17859">
                  <c:v>7.6472437500000003</c:v>
                </c:pt>
                <c:pt idx="17860">
                  <c:v>7.6468962500000002</c:v>
                </c:pt>
                <c:pt idx="17861">
                  <c:v>7.6464587499999999</c:v>
                </c:pt>
                <c:pt idx="17862">
                  <c:v>7.6460474999999999</c:v>
                </c:pt>
                <c:pt idx="17863">
                  <c:v>7.6456593750015989</c:v>
                </c:pt>
                <c:pt idx="17864">
                  <c:v>7.6451918750015988</c:v>
                </c:pt>
                <c:pt idx="17865">
                  <c:v>7.64476625</c:v>
                </c:pt>
                <c:pt idx="17866">
                  <c:v>7.6444412499999999</c:v>
                </c:pt>
                <c:pt idx="17867">
                  <c:v>7.6441024999999998</c:v>
                </c:pt>
                <c:pt idx="17868">
                  <c:v>7.6445518750015991</c:v>
                </c:pt>
                <c:pt idx="17869">
                  <c:v>7.6449437500000004</c:v>
                </c:pt>
                <c:pt idx="17870">
                  <c:v>7.6453724999999997</c:v>
                </c:pt>
                <c:pt idx="17871">
                  <c:v>7.64574</c:v>
                </c:pt>
                <c:pt idx="17872">
                  <c:v>7.6461081250015992</c:v>
                </c:pt>
                <c:pt idx="17873">
                  <c:v>7.64650125</c:v>
                </c:pt>
                <c:pt idx="17874">
                  <c:v>7.6468862499999997</c:v>
                </c:pt>
                <c:pt idx="17875">
                  <c:v>7.6473787499999997</c:v>
                </c:pt>
                <c:pt idx="17876">
                  <c:v>7.6478293750015993</c:v>
                </c:pt>
                <c:pt idx="17877">
                  <c:v>7.6483162499999997</c:v>
                </c:pt>
                <c:pt idx="17878">
                  <c:v>7.6486875000000003</c:v>
                </c:pt>
                <c:pt idx="17879">
                  <c:v>7.6492056250015992</c:v>
                </c:pt>
                <c:pt idx="17880">
                  <c:v>7.6496318750015986</c:v>
                </c:pt>
                <c:pt idx="17881">
                  <c:v>7.6501374999999996</c:v>
                </c:pt>
                <c:pt idx="17882">
                  <c:v>7.6505831250015994</c:v>
                </c:pt>
                <c:pt idx="17883">
                  <c:v>7.6510693750015992</c:v>
                </c:pt>
                <c:pt idx="17884">
                  <c:v>7.6514581250015992</c:v>
                </c:pt>
                <c:pt idx="17885">
                  <c:v>7.6518781250015993</c:v>
                </c:pt>
                <c:pt idx="17886">
                  <c:v>7.6522268750015989</c:v>
                </c:pt>
                <c:pt idx="17887">
                  <c:v>7.6525906250015989</c:v>
                </c:pt>
                <c:pt idx="17888">
                  <c:v>7.6529212500000003</c:v>
                </c:pt>
                <c:pt idx="17889">
                  <c:v>7.6532493750015993</c:v>
                </c:pt>
                <c:pt idx="17890">
                  <c:v>7.6536625000000003</c:v>
                </c:pt>
                <c:pt idx="17891">
                  <c:v>7.6540343750015989</c:v>
                </c:pt>
                <c:pt idx="17892">
                  <c:v>7.6544481250015988</c:v>
                </c:pt>
                <c:pt idx="17893">
                  <c:v>7.6547718750015994</c:v>
                </c:pt>
                <c:pt idx="17894">
                  <c:v>7.6551768750015992</c:v>
                </c:pt>
                <c:pt idx="17895">
                  <c:v>7.65560375</c:v>
                </c:pt>
                <c:pt idx="17896">
                  <c:v>7.6560068750015988</c:v>
                </c:pt>
                <c:pt idx="17897">
                  <c:v>7.6564387500000004</c:v>
                </c:pt>
                <c:pt idx="17898">
                  <c:v>7.6568606250015989</c:v>
                </c:pt>
                <c:pt idx="17899">
                  <c:v>7.6572287499999998</c:v>
                </c:pt>
                <c:pt idx="17900">
                  <c:v>7.6576075000000001</c:v>
                </c:pt>
                <c:pt idx="17901">
                  <c:v>7.657985</c:v>
                </c:pt>
                <c:pt idx="17902">
                  <c:v>7.6584256250015992</c:v>
                </c:pt>
                <c:pt idx="17903">
                  <c:v>7.6588118750015992</c:v>
                </c:pt>
                <c:pt idx="17904">
                  <c:v>7.6593106250015994</c:v>
                </c:pt>
                <c:pt idx="17905">
                  <c:v>7.6597143750015988</c:v>
                </c:pt>
                <c:pt idx="17906">
                  <c:v>7.6601468750015993</c:v>
                </c:pt>
                <c:pt idx="17907">
                  <c:v>7.6604856250015994</c:v>
                </c:pt>
                <c:pt idx="17908">
                  <c:v>7.6608468750015986</c:v>
                </c:pt>
                <c:pt idx="17909">
                  <c:v>7.661268125001599</c:v>
                </c:pt>
                <c:pt idx="17910">
                  <c:v>7.6608668750015987</c:v>
                </c:pt>
                <c:pt idx="17911">
                  <c:v>7.6603574999999999</c:v>
                </c:pt>
                <c:pt idx="17912">
                  <c:v>7.6596912499999998</c:v>
                </c:pt>
                <c:pt idx="17913">
                  <c:v>7.6593537500000002</c:v>
                </c:pt>
                <c:pt idx="17914">
                  <c:v>7.6590012500000002</c:v>
                </c:pt>
                <c:pt idx="17915">
                  <c:v>7.6584556250015989</c:v>
                </c:pt>
                <c:pt idx="17916">
                  <c:v>7.6580662500000001</c:v>
                </c:pt>
                <c:pt idx="17917">
                  <c:v>7.6576943750015989</c:v>
                </c:pt>
                <c:pt idx="17918">
                  <c:v>7.6572731250015993</c:v>
                </c:pt>
                <c:pt idx="17919">
                  <c:v>7.6569106250015988</c:v>
                </c:pt>
                <c:pt idx="17920">
                  <c:v>7.6565374999999998</c:v>
                </c:pt>
                <c:pt idx="17921">
                  <c:v>7.6560581250015991</c:v>
                </c:pt>
                <c:pt idx="17922">
                  <c:v>7.6555818750015989</c:v>
                </c:pt>
                <c:pt idx="17923">
                  <c:v>7.6550925000000003</c:v>
                </c:pt>
                <c:pt idx="17924">
                  <c:v>7.6546093750015993</c:v>
                </c:pt>
                <c:pt idx="17925">
                  <c:v>7.6541306250015992</c:v>
                </c:pt>
                <c:pt idx="17926">
                  <c:v>7.6537724999999996</c:v>
                </c:pt>
                <c:pt idx="17927">
                  <c:v>7.6533274999999996</c:v>
                </c:pt>
                <c:pt idx="17928">
                  <c:v>7.6530075000000002</c:v>
                </c:pt>
                <c:pt idx="17929">
                  <c:v>7.6524643750015988</c:v>
                </c:pt>
                <c:pt idx="17930">
                  <c:v>7.6520506250015989</c:v>
                </c:pt>
                <c:pt idx="17931">
                  <c:v>7.6516312500000003</c:v>
                </c:pt>
                <c:pt idx="17932">
                  <c:v>7.6511956250015993</c:v>
                </c:pt>
                <c:pt idx="17933">
                  <c:v>7.6506843750015987</c:v>
                </c:pt>
                <c:pt idx="17934">
                  <c:v>7.6503474999999996</c:v>
                </c:pt>
                <c:pt idx="17935">
                  <c:v>7.6500243750015988</c:v>
                </c:pt>
                <c:pt idx="17936">
                  <c:v>7.6496493750015988</c:v>
                </c:pt>
                <c:pt idx="17937">
                  <c:v>7.6492987499999998</c:v>
                </c:pt>
                <c:pt idx="17938">
                  <c:v>7.6496612500000003</c:v>
                </c:pt>
                <c:pt idx="17939">
                  <c:v>7.6500631250015987</c:v>
                </c:pt>
                <c:pt idx="17940">
                  <c:v>7.6505037500000004</c:v>
                </c:pt>
                <c:pt idx="17941">
                  <c:v>7.650911875001599</c:v>
                </c:pt>
                <c:pt idx="17942">
                  <c:v>7.6512362500000002</c:v>
                </c:pt>
                <c:pt idx="17943">
                  <c:v>7.6516131250015986</c:v>
                </c:pt>
                <c:pt idx="17944">
                  <c:v>7.6519731250015992</c:v>
                </c:pt>
                <c:pt idx="17945">
                  <c:v>7.6524693750015986</c:v>
                </c:pt>
                <c:pt idx="17946">
                  <c:v>7.6527912499999999</c:v>
                </c:pt>
                <c:pt idx="17947">
                  <c:v>7.6531287499999996</c:v>
                </c:pt>
                <c:pt idx="17948">
                  <c:v>7.65361125</c:v>
                </c:pt>
                <c:pt idx="17949">
                  <c:v>7.654020625001599</c:v>
                </c:pt>
                <c:pt idx="17950">
                  <c:v>7.6543762500000003</c:v>
                </c:pt>
                <c:pt idx="17951">
                  <c:v>7.6544918750015993</c:v>
                </c:pt>
                <c:pt idx="17952">
                  <c:v>7.6548931250015988</c:v>
                </c:pt>
                <c:pt idx="17953">
                  <c:v>7.6553112499999996</c:v>
                </c:pt>
                <c:pt idx="17954">
                  <c:v>7.6556568750015987</c:v>
                </c:pt>
                <c:pt idx="17955">
                  <c:v>7.6560837499999996</c:v>
                </c:pt>
                <c:pt idx="17956">
                  <c:v>7.6564318750015987</c:v>
                </c:pt>
                <c:pt idx="17957">
                  <c:v>7.6568812499999996</c:v>
                </c:pt>
                <c:pt idx="17958">
                  <c:v>7.6572656250015987</c:v>
                </c:pt>
                <c:pt idx="17959">
                  <c:v>7.6569268750015986</c:v>
                </c:pt>
                <c:pt idx="17960">
                  <c:v>7.6565237499999999</c:v>
                </c:pt>
                <c:pt idx="17961">
                  <c:v>7.6561943750015988</c:v>
                </c:pt>
                <c:pt idx="17962">
                  <c:v>7.6558124999999997</c:v>
                </c:pt>
                <c:pt idx="17963">
                  <c:v>7.6554156250015986</c:v>
                </c:pt>
                <c:pt idx="17964">
                  <c:v>7.6549987499999999</c:v>
                </c:pt>
                <c:pt idx="17965">
                  <c:v>7.6547512500000003</c:v>
                </c:pt>
                <c:pt idx="17966">
                  <c:v>7.654641875001599</c:v>
                </c:pt>
                <c:pt idx="17967">
                  <c:v>7.6550037499999997</c:v>
                </c:pt>
                <c:pt idx="17968">
                  <c:v>7.6553825</c:v>
                </c:pt>
                <c:pt idx="17969">
                  <c:v>7.6550050000000001</c:v>
                </c:pt>
                <c:pt idx="17970">
                  <c:v>7.654429375001599</c:v>
                </c:pt>
                <c:pt idx="17971">
                  <c:v>7.6540681250015989</c:v>
                </c:pt>
                <c:pt idx="17972">
                  <c:v>7.6536368750015988</c:v>
                </c:pt>
                <c:pt idx="17973">
                  <c:v>7.6531212499999999</c:v>
                </c:pt>
                <c:pt idx="17974">
                  <c:v>7.6525774999999996</c:v>
                </c:pt>
                <c:pt idx="17975">
                  <c:v>7.6519643750015991</c:v>
                </c:pt>
                <c:pt idx="17976">
                  <c:v>7.6515368750015993</c:v>
                </c:pt>
                <c:pt idx="17977">
                  <c:v>7.6511268750015988</c:v>
                </c:pt>
                <c:pt idx="17978">
                  <c:v>7.6507793750015987</c:v>
                </c:pt>
                <c:pt idx="17979">
                  <c:v>7.6502262500000002</c:v>
                </c:pt>
                <c:pt idx="17980">
                  <c:v>7.6498474999999999</c:v>
                </c:pt>
                <c:pt idx="17981">
                  <c:v>7.6494893750015986</c:v>
                </c:pt>
                <c:pt idx="17982">
                  <c:v>7.64915375</c:v>
                </c:pt>
                <c:pt idx="17983">
                  <c:v>7.6487937500000003</c:v>
                </c:pt>
                <c:pt idx="17984">
                  <c:v>7.6492075000000002</c:v>
                </c:pt>
                <c:pt idx="17985">
                  <c:v>7.6496743750015987</c:v>
                </c:pt>
                <c:pt idx="17986">
                  <c:v>7.6500037499999998</c:v>
                </c:pt>
                <c:pt idx="17987">
                  <c:v>7.6503593750015986</c:v>
                </c:pt>
                <c:pt idx="17988">
                  <c:v>7.6507300000000003</c:v>
                </c:pt>
                <c:pt idx="17989">
                  <c:v>7.6510662500000004</c:v>
                </c:pt>
                <c:pt idx="17990">
                  <c:v>7.6515268750015988</c:v>
                </c:pt>
                <c:pt idx="17991">
                  <c:v>7.6519981250015991</c:v>
                </c:pt>
                <c:pt idx="17992">
                  <c:v>7.6523199999999996</c:v>
                </c:pt>
                <c:pt idx="17993">
                  <c:v>7.652658125001599</c:v>
                </c:pt>
                <c:pt idx="17994">
                  <c:v>7.6530006250015994</c:v>
                </c:pt>
                <c:pt idx="17995">
                  <c:v>7.6526325000000002</c:v>
                </c:pt>
                <c:pt idx="17996">
                  <c:v>7.6522743750015989</c:v>
                </c:pt>
                <c:pt idx="17997">
                  <c:v>7.6518875</c:v>
                </c:pt>
                <c:pt idx="17998">
                  <c:v>7.6513412499999998</c:v>
                </c:pt>
                <c:pt idx="17999">
                  <c:v>7.6508837500000002</c:v>
                </c:pt>
                <c:pt idx="18000">
                  <c:v>7.6503756250015993</c:v>
                </c:pt>
                <c:pt idx="18001">
                  <c:v>7.6498493750015992</c:v>
                </c:pt>
                <c:pt idx="18002">
                  <c:v>7.6494106250015994</c:v>
                </c:pt>
                <c:pt idx="18003">
                  <c:v>7.6489456250015992</c:v>
                </c:pt>
                <c:pt idx="18004">
                  <c:v>7.6485706250015992</c:v>
                </c:pt>
                <c:pt idx="18005">
                  <c:v>7.6482293750015993</c:v>
                </c:pt>
                <c:pt idx="18006">
                  <c:v>7.6486806250015986</c:v>
                </c:pt>
                <c:pt idx="18007">
                  <c:v>7.649081875001599</c:v>
                </c:pt>
                <c:pt idx="18008">
                  <c:v>7.6494350000000004</c:v>
                </c:pt>
                <c:pt idx="18009">
                  <c:v>7.6497856250015994</c:v>
                </c:pt>
                <c:pt idx="18010">
                  <c:v>7.6501062500000003</c:v>
                </c:pt>
                <c:pt idx="18011">
                  <c:v>7.6504868750015991</c:v>
                </c:pt>
                <c:pt idx="18012">
                  <c:v>7.6509337500000001</c:v>
                </c:pt>
                <c:pt idx="18013">
                  <c:v>7.6513825000000004</c:v>
                </c:pt>
                <c:pt idx="18014">
                  <c:v>7.6519581250015989</c:v>
                </c:pt>
                <c:pt idx="18015">
                  <c:v>7.6524412499999999</c:v>
                </c:pt>
                <c:pt idx="18016">
                  <c:v>7.6529125000000002</c:v>
                </c:pt>
                <c:pt idx="18017">
                  <c:v>7.6533825000000002</c:v>
                </c:pt>
                <c:pt idx="18018">
                  <c:v>7.6538237499999999</c:v>
                </c:pt>
                <c:pt idx="18019">
                  <c:v>7.6543018750015994</c:v>
                </c:pt>
                <c:pt idx="18020">
                  <c:v>7.6547099999999997</c:v>
                </c:pt>
                <c:pt idx="18021">
                  <c:v>7.6551606250015993</c:v>
                </c:pt>
                <c:pt idx="18022">
                  <c:v>7.6555668750015986</c:v>
                </c:pt>
                <c:pt idx="18023">
                  <c:v>7.6559718750015993</c:v>
                </c:pt>
                <c:pt idx="18024">
                  <c:v>7.6563274999999997</c:v>
                </c:pt>
                <c:pt idx="18025">
                  <c:v>7.6567625000000001</c:v>
                </c:pt>
                <c:pt idx="18026">
                  <c:v>7.6571218750015992</c:v>
                </c:pt>
                <c:pt idx="18027">
                  <c:v>7.6575525000000004</c:v>
                </c:pt>
                <c:pt idx="18028">
                  <c:v>7.657129375001599</c:v>
                </c:pt>
                <c:pt idx="18029">
                  <c:v>7.6567699999999999</c:v>
                </c:pt>
                <c:pt idx="18030">
                  <c:v>7.6563412499999997</c:v>
                </c:pt>
                <c:pt idx="18031">
                  <c:v>7.6559274999999998</c:v>
                </c:pt>
                <c:pt idx="18032">
                  <c:v>7.65616875</c:v>
                </c:pt>
                <c:pt idx="18033">
                  <c:v>7.6565700000000003</c:v>
                </c:pt>
                <c:pt idx="18034">
                  <c:v>7.6569337500000003</c:v>
                </c:pt>
                <c:pt idx="18035">
                  <c:v>7.6573437499999999</c:v>
                </c:pt>
                <c:pt idx="18036">
                  <c:v>7.6576756250015992</c:v>
                </c:pt>
                <c:pt idx="18037">
                  <c:v>7.6580106250015989</c:v>
                </c:pt>
                <c:pt idx="18038">
                  <c:v>7.6584750000000001</c:v>
                </c:pt>
                <c:pt idx="18039">
                  <c:v>7.6588581250015988</c:v>
                </c:pt>
                <c:pt idx="18040">
                  <c:v>7.6592156250015986</c:v>
                </c:pt>
                <c:pt idx="18041">
                  <c:v>7.6595793750015986</c:v>
                </c:pt>
                <c:pt idx="18042">
                  <c:v>7.659933125001599</c:v>
                </c:pt>
                <c:pt idx="18043">
                  <c:v>7.6602649999999999</c:v>
                </c:pt>
                <c:pt idx="18044">
                  <c:v>7.6606387500000004</c:v>
                </c:pt>
                <c:pt idx="18045">
                  <c:v>7.6602474999999997</c:v>
                </c:pt>
                <c:pt idx="18046">
                  <c:v>7.6598050000000004</c:v>
                </c:pt>
                <c:pt idx="18047">
                  <c:v>7.6594274999999996</c:v>
                </c:pt>
                <c:pt idx="18048">
                  <c:v>7.6596756250015989</c:v>
                </c:pt>
                <c:pt idx="18049">
                  <c:v>7.6600281250015989</c:v>
                </c:pt>
                <c:pt idx="18050">
                  <c:v>7.6604912499999998</c:v>
                </c:pt>
                <c:pt idx="18051">
                  <c:v>7.6602100000000002</c:v>
                </c:pt>
                <c:pt idx="18052">
                  <c:v>7.6597762500000002</c:v>
                </c:pt>
                <c:pt idx="18053">
                  <c:v>7.6591768750015987</c:v>
                </c:pt>
                <c:pt idx="18054">
                  <c:v>7.6585375000000004</c:v>
                </c:pt>
                <c:pt idx="18055">
                  <c:v>7.6581281250015989</c:v>
                </c:pt>
                <c:pt idx="18056">
                  <c:v>7.6576599999999999</c:v>
                </c:pt>
                <c:pt idx="18057">
                  <c:v>7.6571568750015988</c:v>
                </c:pt>
                <c:pt idx="18058">
                  <c:v>7.6565856250015987</c:v>
                </c:pt>
                <c:pt idx="18059">
                  <c:v>7.6561225000000004</c:v>
                </c:pt>
                <c:pt idx="18060">
                  <c:v>7.6555412499999997</c:v>
                </c:pt>
                <c:pt idx="18061">
                  <c:v>7.6549656250015987</c:v>
                </c:pt>
                <c:pt idx="18062">
                  <c:v>7.6543824999999996</c:v>
                </c:pt>
                <c:pt idx="18063">
                  <c:v>7.6538131250015988</c:v>
                </c:pt>
                <c:pt idx="18064">
                  <c:v>7.6532781250015987</c:v>
                </c:pt>
                <c:pt idx="18065">
                  <c:v>7.6528306250015987</c:v>
                </c:pt>
                <c:pt idx="18066">
                  <c:v>7.6524025</c:v>
                </c:pt>
                <c:pt idx="18067">
                  <c:v>7.6519618750015992</c:v>
                </c:pt>
                <c:pt idx="18068">
                  <c:v>7.6516043750015994</c:v>
                </c:pt>
                <c:pt idx="18069">
                  <c:v>7.6510718750015991</c:v>
                </c:pt>
                <c:pt idx="18070">
                  <c:v>7.6506868750015986</c:v>
                </c:pt>
                <c:pt idx="18071">
                  <c:v>7.6507874999999999</c:v>
                </c:pt>
                <c:pt idx="18072">
                  <c:v>7.6511706250015994</c:v>
                </c:pt>
                <c:pt idx="18073">
                  <c:v>7.6514931250015987</c:v>
                </c:pt>
                <c:pt idx="18074">
                  <c:v>7.6519075000000001</c:v>
                </c:pt>
                <c:pt idx="18075">
                  <c:v>7.6523137500000002</c:v>
                </c:pt>
                <c:pt idx="18076">
                  <c:v>7.6527431250015994</c:v>
                </c:pt>
                <c:pt idx="18077">
                  <c:v>7.6530874999999998</c:v>
                </c:pt>
                <c:pt idx="18078">
                  <c:v>7.6534624999999998</c:v>
                </c:pt>
                <c:pt idx="18079">
                  <c:v>7.653891875001599</c:v>
                </c:pt>
                <c:pt idx="18080">
                  <c:v>7.6542824999999999</c:v>
                </c:pt>
                <c:pt idx="18081">
                  <c:v>7.6546275000000001</c:v>
                </c:pt>
                <c:pt idx="18082">
                  <c:v>7.6545168750015993</c:v>
                </c:pt>
                <c:pt idx="18083">
                  <c:v>7.6541237500000001</c:v>
                </c:pt>
                <c:pt idx="18084">
                  <c:v>7.6538006250015993</c:v>
                </c:pt>
                <c:pt idx="18085">
                  <c:v>7.6542093750015994</c:v>
                </c:pt>
                <c:pt idx="18086">
                  <c:v>7.6546487499999998</c:v>
                </c:pt>
                <c:pt idx="18087">
                  <c:v>7.6550368750015991</c:v>
                </c:pt>
                <c:pt idx="18088">
                  <c:v>7.6554087500000003</c:v>
                </c:pt>
                <c:pt idx="18089">
                  <c:v>7.6550956250015991</c:v>
                </c:pt>
                <c:pt idx="18090">
                  <c:v>7.6552731250015986</c:v>
                </c:pt>
                <c:pt idx="18091">
                  <c:v>7.6556550000000003</c:v>
                </c:pt>
                <c:pt idx="18092">
                  <c:v>7.656096875001599</c:v>
                </c:pt>
                <c:pt idx="18093">
                  <c:v>7.6565075</c:v>
                </c:pt>
                <c:pt idx="18094">
                  <c:v>7.6569518750015986</c:v>
                </c:pt>
                <c:pt idx="18095">
                  <c:v>7.6573568750015992</c:v>
                </c:pt>
                <c:pt idx="18096">
                  <c:v>7.6577831250015986</c:v>
                </c:pt>
                <c:pt idx="18097">
                  <c:v>7.6581931250015991</c:v>
                </c:pt>
                <c:pt idx="18098">
                  <c:v>7.6586781250015994</c:v>
                </c:pt>
                <c:pt idx="18099">
                  <c:v>7.65921875</c:v>
                </c:pt>
                <c:pt idx="18100">
                  <c:v>7.6596956250015991</c:v>
                </c:pt>
                <c:pt idx="18101">
                  <c:v>7.6600781250015988</c:v>
                </c:pt>
                <c:pt idx="18102">
                  <c:v>7.6605318750015989</c:v>
                </c:pt>
                <c:pt idx="18103">
                  <c:v>7.6609462500000003</c:v>
                </c:pt>
                <c:pt idx="18104">
                  <c:v>7.6610737499999999</c:v>
                </c:pt>
                <c:pt idx="18105">
                  <c:v>7.6614250000000004</c:v>
                </c:pt>
                <c:pt idx="18106">
                  <c:v>7.66177375</c:v>
                </c:pt>
                <c:pt idx="18107">
                  <c:v>7.6614975000000003</c:v>
                </c:pt>
                <c:pt idx="18108">
                  <c:v>7.6612606250015993</c:v>
                </c:pt>
                <c:pt idx="18109">
                  <c:v>7.6616162499999998</c:v>
                </c:pt>
                <c:pt idx="18110">
                  <c:v>7.6619462499999997</c:v>
                </c:pt>
                <c:pt idx="18111">
                  <c:v>7.6614593750015993</c:v>
                </c:pt>
                <c:pt idx="18112">
                  <c:v>7.660940625001599</c:v>
                </c:pt>
                <c:pt idx="18113">
                  <c:v>7.6605774999999996</c:v>
                </c:pt>
                <c:pt idx="18114">
                  <c:v>7.660154375001599</c:v>
                </c:pt>
                <c:pt idx="18115">
                  <c:v>7.6596943750015987</c:v>
                </c:pt>
                <c:pt idx="18116">
                  <c:v>7.6592693750015988</c:v>
                </c:pt>
                <c:pt idx="18117">
                  <c:v>7.6588268750015986</c:v>
                </c:pt>
                <c:pt idx="18118">
                  <c:v>7.6583343750015986</c:v>
                </c:pt>
                <c:pt idx="18119">
                  <c:v>7.6577987500000004</c:v>
                </c:pt>
                <c:pt idx="18120">
                  <c:v>7.6573156250015986</c:v>
                </c:pt>
                <c:pt idx="18121">
                  <c:v>7.6569025000000002</c:v>
                </c:pt>
                <c:pt idx="18122">
                  <c:v>7.6565137500000002</c:v>
                </c:pt>
                <c:pt idx="18123">
                  <c:v>7.6561568750015994</c:v>
                </c:pt>
                <c:pt idx="18124">
                  <c:v>7.6556981250015994</c:v>
                </c:pt>
                <c:pt idx="18125">
                  <c:v>7.655299375001599</c:v>
                </c:pt>
                <c:pt idx="18126">
                  <c:v>7.6549537499999998</c:v>
                </c:pt>
                <c:pt idx="18127">
                  <c:v>7.6545781250015992</c:v>
                </c:pt>
                <c:pt idx="18128">
                  <c:v>7.6541681250015987</c:v>
                </c:pt>
                <c:pt idx="18129">
                  <c:v>7.6537237500000002</c:v>
                </c:pt>
                <c:pt idx="18130">
                  <c:v>7.6531481250015991</c:v>
                </c:pt>
                <c:pt idx="18131">
                  <c:v>7.6526206250015987</c:v>
                </c:pt>
                <c:pt idx="18132">
                  <c:v>7.6522437500000002</c:v>
                </c:pt>
                <c:pt idx="18133">
                  <c:v>7.651989375001599</c:v>
                </c:pt>
                <c:pt idx="18134">
                  <c:v>7.6524018750015994</c:v>
                </c:pt>
                <c:pt idx="18135">
                  <c:v>7.6527950000000002</c:v>
                </c:pt>
                <c:pt idx="18136">
                  <c:v>7.6531975000000001</c:v>
                </c:pt>
                <c:pt idx="18137">
                  <c:v>7.6537224999999998</c:v>
                </c:pt>
                <c:pt idx="18138">
                  <c:v>7.6541868750015993</c:v>
                </c:pt>
                <c:pt idx="18139">
                  <c:v>7.6547200000000002</c:v>
                </c:pt>
                <c:pt idx="18140">
                  <c:v>7.655215625001599</c:v>
                </c:pt>
                <c:pt idx="18141">
                  <c:v>7.6556918750015992</c:v>
                </c:pt>
                <c:pt idx="18142">
                  <c:v>7.6561937499999999</c:v>
                </c:pt>
                <c:pt idx="18143">
                  <c:v>7.6566768750015992</c:v>
                </c:pt>
                <c:pt idx="18144">
                  <c:v>7.65708375</c:v>
                </c:pt>
                <c:pt idx="18145">
                  <c:v>7.657551875001599</c:v>
                </c:pt>
                <c:pt idx="18146">
                  <c:v>7.6580493750015988</c:v>
                </c:pt>
                <c:pt idx="18147">
                  <c:v>7.6585999999999999</c:v>
                </c:pt>
                <c:pt idx="18148">
                  <c:v>7.6591718750015989</c:v>
                </c:pt>
                <c:pt idx="18149">
                  <c:v>7.6597656250015991</c:v>
                </c:pt>
                <c:pt idx="18150">
                  <c:v>7.6602956250015986</c:v>
                </c:pt>
                <c:pt idx="18151">
                  <c:v>7.6609100000000003</c:v>
                </c:pt>
                <c:pt idx="18152">
                  <c:v>7.6614468750015989</c:v>
                </c:pt>
                <c:pt idx="18153">
                  <c:v>7.6619037499999996</c:v>
                </c:pt>
                <c:pt idx="18154">
                  <c:v>7.6622831250015988</c:v>
                </c:pt>
                <c:pt idx="18155">
                  <c:v>7.6627799999999997</c:v>
                </c:pt>
                <c:pt idx="18156">
                  <c:v>7.6631331250015986</c:v>
                </c:pt>
                <c:pt idx="18157">
                  <c:v>7.6634568750015992</c:v>
                </c:pt>
                <c:pt idx="18158">
                  <c:v>7.6637962499999999</c:v>
                </c:pt>
                <c:pt idx="18159">
                  <c:v>7.6641987499999997</c:v>
                </c:pt>
                <c:pt idx="18160">
                  <c:v>7.6642106250015987</c:v>
                </c:pt>
                <c:pt idx="18161">
                  <c:v>7.6638006250015991</c:v>
                </c:pt>
                <c:pt idx="18162">
                  <c:v>7.6633168750015992</c:v>
                </c:pt>
                <c:pt idx="18163">
                  <c:v>7.6628231250015988</c:v>
                </c:pt>
                <c:pt idx="18164">
                  <c:v>7.6623637499999999</c:v>
                </c:pt>
                <c:pt idx="18165">
                  <c:v>7.6618306250015991</c:v>
                </c:pt>
                <c:pt idx="18166">
                  <c:v>7.6612462499999996</c:v>
                </c:pt>
                <c:pt idx="18167">
                  <c:v>7.6607487499999998</c:v>
                </c:pt>
                <c:pt idx="18168">
                  <c:v>7.6603018750015988</c:v>
                </c:pt>
                <c:pt idx="18169">
                  <c:v>7.6598862499999996</c:v>
                </c:pt>
                <c:pt idx="18170">
                  <c:v>7.65951</c:v>
                </c:pt>
                <c:pt idx="18171">
                  <c:v>7.6593493750015993</c:v>
                </c:pt>
                <c:pt idx="18172">
                  <c:v>7.6597350000000004</c:v>
                </c:pt>
                <c:pt idx="18173">
                  <c:v>7.66010875</c:v>
                </c:pt>
                <c:pt idx="18174">
                  <c:v>7.6604562500000002</c:v>
                </c:pt>
                <c:pt idx="18175">
                  <c:v>7.6607937499999998</c:v>
                </c:pt>
                <c:pt idx="18176">
                  <c:v>7.6611750000000001</c:v>
                </c:pt>
                <c:pt idx="18177">
                  <c:v>7.6615562500000003</c:v>
                </c:pt>
                <c:pt idx="18178">
                  <c:v>7.6619624999999996</c:v>
                </c:pt>
                <c:pt idx="18179">
                  <c:v>7.6623418750015988</c:v>
                </c:pt>
                <c:pt idx="18180">
                  <c:v>7.6626931250015993</c:v>
                </c:pt>
                <c:pt idx="18181">
                  <c:v>7.66304125</c:v>
                </c:pt>
                <c:pt idx="18182">
                  <c:v>7.6634687499999998</c:v>
                </c:pt>
                <c:pt idx="18183">
                  <c:v>7.6638681250015992</c:v>
                </c:pt>
                <c:pt idx="18184">
                  <c:v>7.6642556250015987</c:v>
                </c:pt>
                <c:pt idx="18185">
                  <c:v>7.6646168750015988</c:v>
                </c:pt>
                <c:pt idx="18186">
                  <c:v>7.6649837500000002</c:v>
                </c:pt>
                <c:pt idx="18187">
                  <c:v>7.6653925000000003</c:v>
                </c:pt>
                <c:pt idx="18188">
                  <c:v>7.6657612500000001</c:v>
                </c:pt>
                <c:pt idx="18189">
                  <c:v>7.6653599999999997</c:v>
                </c:pt>
                <c:pt idx="18190">
                  <c:v>7.66494125</c:v>
                </c:pt>
                <c:pt idx="18191">
                  <c:v>7.6645793750015994</c:v>
                </c:pt>
                <c:pt idx="18192">
                  <c:v>7.6640693750015991</c:v>
                </c:pt>
                <c:pt idx="18193">
                  <c:v>7.6635631250015992</c:v>
                </c:pt>
                <c:pt idx="18194">
                  <c:v>7.6629593750015994</c:v>
                </c:pt>
                <c:pt idx="18195">
                  <c:v>7.6622618750015992</c:v>
                </c:pt>
                <c:pt idx="18196">
                  <c:v>7.6618187500000001</c:v>
                </c:pt>
                <c:pt idx="18197">
                  <c:v>7.6613662500000004</c:v>
                </c:pt>
                <c:pt idx="18198">
                  <c:v>7.6609206250015989</c:v>
                </c:pt>
                <c:pt idx="18199">
                  <c:v>7.6604737500000004</c:v>
                </c:pt>
                <c:pt idx="18200">
                  <c:v>7.6600212499999998</c:v>
                </c:pt>
                <c:pt idx="18201">
                  <c:v>7.6595500000000003</c:v>
                </c:pt>
                <c:pt idx="18202">
                  <c:v>7.6590956250015987</c:v>
                </c:pt>
                <c:pt idx="18203">
                  <c:v>7.6587043750015988</c:v>
                </c:pt>
                <c:pt idx="18204">
                  <c:v>7.6582818750015988</c:v>
                </c:pt>
                <c:pt idx="18205">
                  <c:v>7.6579206250015988</c:v>
                </c:pt>
                <c:pt idx="18206">
                  <c:v>7.6573124999999997</c:v>
                </c:pt>
                <c:pt idx="18207">
                  <c:v>7.6567356250015992</c:v>
                </c:pt>
                <c:pt idx="18208">
                  <c:v>7.6563006250015988</c:v>
                </c:pt>
                <c:pt idx="18209">
                  <c:v>7.655943125001599</c:v>
                </c:pt>
                <c:pt idx="18210">
                  <c:v>7.65551125</c:v>
                </c:pt>
                <c:pt idx="18211">
                  <c:v>7.6552281250015994</c:v>
                </c:pt>
                <c:pt idx="18212">
                  <c:v>7.6549775000000002</c:v>
                </c:pt>
                <c:pt idx="18213">
                  <c:v>7.6548512500000001</c:v>
                </c:pt>
                <c:pt idx="18214">
                  <c:v>7.6552100000000003</c:v>
                </c:pt>
                <c:pt idx="18215">
                  <c:v>7.6552893750015993</c:v>
                </c:pt>
                <c:pt idx="18216">
                  <c:v>7.6549087499999997</c:v>
                </c:pt>
                <c:pt idx="18217">
                  <c:v>7.6545081250015992</c:v>
                </c:pt>
                <c:pt idx="18218">
                  <c:v>7.6548843750015987</c:v>
                </c:pt>
                <c:pt idx="18219">
                  <c:v>7.6552781250015993</c:v>
                </c:pt>
                <c:pt idx="18220">
                  <c:v>7.6556024999999996</c:v>
                </c:pt>
                <c:pt idx="18221">
                  <c:v>7.6560343750015987</c:v>
                </c:pt>
                <c:pt idx="18222">
                  <c:v>7.6563731250015987</c:v>
                </c:pt>
                <c:pt idx="18223">
                  <c:v>7.656776875001599</c:v>
                </c:pt>
                <c:pt idx="18224">
                  <c:v>7.6571168750015994</c:v>
                </c:pt>
                <c:pt idx="18225">
                  <c:v>7.6574531250015987</c:v>
                </c:pt>
                <c:pt idx="18226">
                  <c:v>7.6578262500000003</c:v>
                </c:pt>
                <c:pt idx="18227">
                  <c:v>7.6581531250015988</c:v>
                </c:pt>
                <c:pt idx="18228">
                  <c:v>7.6585931250015991</c:v>
                </c:pt>
                <c:pt idx="18229">
                  <c:v>7.6589168750015988</c:v>
                </c:pt>
                <c:pt idx="18230">
                  <c:v>7.6593056250015987</c:v>
                </c:pt>
                <c:pt idx="18231">
                  <c:v>7.6591825</c:v>
                </c:pt>
                <c:pt idx="18232">
                  <c:v>7.6595399999999998</c:v>
                </c:pt>
                <c:pt idx="18233">
                  <c:v>7.6599056250015991</c:v>
                </c:pt>
                <c:pt idx="18234">
                  <c:v>7.6603500000000002</c:v>
                </c:pt>
                <c:pt idx="18235">
                  <c:v>7.6606837499999996</c:v>
                </c:pt>
                <c:pt idx="18236">
                  <c:v>7.6610368750015994</c:v>
                </c:pt>
                <c:pt idx="18237">
                  <c:v>7.6613981250015986</c:v>
                </c:pt>
                <c:pt idx="18238">
                  <c:v>7.6618312499999996</c:v>
                </c:pt>
                <c:pt idx="18239">
                  <c:v>7.6622756250015991</c:v>
                </c:pt>
                <c:pt idx="18240">
                  <c:v>7.6626356250015988</c:v>
                </c:pt>
                <c:pt idx="18241">
                  <c:v>7.6627337500000001</c:v>
                </c:pt>
                <c:pt idx="18242">
                  <c:v>7.6622618750015992</c:v>
                </c:pt>
                <c:pt idx="18243">
                  <c:v>7.6616362499999999</c:v>
                </c:pt>
                <c:pt idx="18244">
                  <c:v>7.6612574999999996</c:v>
                </c:pt>
                <c:pt idx="18245">
                  <c:v>7.6609049999999996</c:v>
                </c:pt>
                <c:pt idx="18246">
                  <c:v>7.6605081250015994</c:v>
                </c:pt>
                <c:pt idx="18247">
                  <c:v>7.6601350000000004</c:v>
                </c:pt>
                <c:pt idx="18248">
                  <c:v>7.65975625</c:v>
                </c:pt>
                <c:pt idx="18249">
                  <c:v>7.6593774999999997</c:v>
                </c:pt>
                <c:pt idx="18250">
                  <c:v>7.6590524999999996</c:v>
                </c:pt>
                <c:pt idx="18251">
                  <c:v>7.65853625</c:v>
                </c:pt>
                <c:pt idx="18252">
                  <c:v>7.6581687499999997</c:v>
                </c:pt>
                <c:pt idx="18253">
                  <c:v>7.6577918750015987</c:v>
                </c:pt>
                <c:pt idx="18254">
                  <c:v>7.6573987499999996</c:v>
                </c:pt>
                <c:pt idx="18255">
                  <c:v>7.6570262500000004</c:v>
                </c:pt>
                <c:pt idx="18256">
                  <c:v>7.6564968750015989</c:v>
                </c:pt>
                <c:pt idx="18257">
                  <c:v>7.6558831250015986</c:v>
                </c:pt>
                <c:pt idx="18258">
                  <c:v>7.6555487500000003</c:v>
                </c:pt>
                <c:pt idx="18259">
                  <c:v>7.6551493750015993</c:v>
                </c:pt>
                <c:pt idx="18260">
                  <c:v>7.6547681250015991</c:v>
                </c:pt>
                <c:pt idx="18261">
                  <c:v>7.6544468750015993</c:v>
                </c:pt>
                <c:pt idx="18262">
                  <c:v>7.6538575</c:v>
                </c:pt>
                <c:pt idx="18263">
                  <c:v>7.6533781250015993</c:v>
                </c:pt>
                <c:pt idx="18264">
                  <c:v>7.6528018750015994</c:v>
                </c:pt>
                <c:pt idx="18265">
                  <c:v>7.6522050000000004</c:v>
                </c:pt>
                <c:pt idx="18266">
                  <c:v>7.6518843750015986</c:v>
                </c:pt>
                <c:pt idx="18267">
                  <c:v>7.6513012500000004</c:v>
                </c:pt>
                <c:pt idx="18268">
                  <c:v>7.6506425</c:v>
                </c:pt>
                <c:pt idx="18269">
                  <c:v>7.65023125</c:v>
                </c:pt>
                <c:pt idx="18270">
                  <c:v>7.6498306250015986</c:v>
                </c:pt>
                <c:pt idx="18271">
                  <c:v>7.6494499999999999</c:v>
                </c:pt>
                <c:pt idx="18272">
                  <c:v>7.6490349999999996</c:v>
                </c:pt>
                <c:pt idx="18273">
                  <c:v>7.6486237499999996</c:v>
                </c:pt>
                <c:pt idx="18274">
                  <c:v>7.6482912499999998</c:v>
                </c:pt>
                <c:pt idx="18275">
                  <c:v>7.6485956250015992</c:v>
                </c:pt>
                <c:pt idx="18276">
                  <c:v>7.6489943750015987</c:v>
                </c:pt>
                <c:pt idx="18277">
                  <c:v>7.6494006250015989</c:v>
                </c:pt>
                <c:pt idx="18278">
                  <c:v>7.6498856250015992</c:v>
                </c:pt>
                <c:pt idx="18279">
                  <c:v>7.6503193750015992</c:v>
                </c:pt>
                <c:pt idx="18280">
                  <c:v>7.6506762500000001</c:v>
                </c:pt>
                <c:pt idx="18281">
                  <c:v>7.65110125</c:v>
                </c:pt>
                <c:pt idx="18282">
                  <c:v>7.6516443750015988</c:v>
                </c:pt>
                <c:pt idx="18283">
                  <c:v>7.6521281250015987</c:v>
                </c:pt>
                <c:pt idx="18284">
                  <c:v>7.6526231250015986</c:v>
                </c:pt>
                <c:pt idx="18285">
                  <c:v>7.6531799999999999</c:v>
                </c:pt>
                <c:pt idx="18286">
                  <c:v>7.6537137499999996</c:v>
                </c:pt>
                <c:pt idx="18287">
                  <c:v>7.6541649999999999</c:v>
                </c:pt>
                <c:pt idx="18288">
                  <c:v>7.654488125001599</c:v>
                </c:pt>
                <c:pt idx="18289">
                  <c:v>7.6550681250015993</c:v>
                </c:pt>
                <c:pt idx="18290">
                  <c:v>7.6556199999999999</c:v>
                </c:pt>
                <c:pt idx="18291">
                  <c:v>7.6561856250015987</c:v>
                </c:pt>
                <c:pt idx="18292">
                  <c:v>7.6566574999999997</c:v>
                </c:pt>
                <c:pt idx="18293">
                  <c:v>7.6571487500000002</c:v>
                </c:pt>
                <c:pt idx="18294">
                  <c:v>7.6575581250015992</c:v>
                </c:pt>
                <c:pt idx="18295">
                  <c:v>7.6580106250015989</c:v>
                </c:pt>
                <c:pt idx="18296">
                  <c:v>7.6583937500000001</c:v>
                </c:pt>
                <c:pt idx="18297">
                  <c:v>7.6588599999999998</c:v>
                </c:pt>
                <c:pt idx="18298">
                  <c:v>7.6592781250015989</c:v>
                </c:pt>
                <c:pt idx="18299">
                  <c:v>7.6597712500000004</c:v>
                </c:pt>
                <c:pt idx="18300">
                  <c:v>7.6601606250015992</c:v>
                </c:pt>
                <c:pt idx="18301">
                  <c:v>7.6605299999999996</c:v>
                </c:pt>
                <c:pt idx="18302">
                  <c:v>7.6609724999999997</c:v>
                </c:pt>
                <c:pt idx="18303">
                  <c:v>7.6613106250015992</c:v>
                </c:pt>
                <c:pt idx="18304">
                  <c:v>7.6616618750015988</c:v>
                </c:pt>
                <c:pt idx="18305">
                  <c:v>7.6620187499999997</c:v>
                </c:pt>
                <c:pt idx="18306">
                  <c:v>7.6617256250015986</c:v>
                </c:pt>
                <c:pt idx="18307">
                  <c:v>7.6613412500000004</c:v>
                </c:pt>
                <c:pt idx="18308">
                  <c:v>7.6609206250015989</c:v>
                </c:pt>
                <c:pt idx="18309">
                  <c:v>7.660411875001599</c:v>
                </c:pt>
                <c:pt idx="18310">
                  <c:v>7.6599162500000002</c:v>
                </c:pt>
                <c:pt idx="18311">
                  <c:v>7.6594931250015987</c:v>
                </c:pt>
                <c:pt idx="18312">
                  <c:v>7.6590425</c:v>
                </c:pt>
                <c:pt idx="18313">
                  <c:v>7.6587075000000002</c:v>
                </c:pt>
                <c:pt idx="18314">
                  <c:v>7.6581381250015994</c:v>
                </c:pt>
                <c:pt idx="18315">
                  <c:v>7.6575181250015989</c:v>
                </c:pt>
                <c:pt idx="18316">
                  <c:v>7.6569374999999997</c:v>
                </c:pt>
                <c:pt idx="18317">
                  <c:v>7.6565025000000002</c:v>
                </c:pt>
                <c:pt idx="18318">
                  <c:v>7.6561700000000004</c:v>
                </c:pt>
                <c:pt idx="18319">
                  <c:v>7.6565137500000002</c:v>
                </c:pt>
                <c:pt idx="18320">
                  <c:v>7.6569581250015988</c:v>
                </c:pt>
                <c:pt idx="18321">
                  <c:v>7.6573175000000004</c:v>
                </c:pt>
                <c:pt idx="18322">
                  <c:v>7.6577487499999997</c:v>
                </c:pt>
                <c:pt idx="18323">
                  <c:v>7.6580843750015992</c:v>
                </c:pt>
                <c:pt idx="18324">
                  <c:v>7.6578200000000001</c:v>
                </c:pt>
                <c:pt idx="18325">
                  <c:v>7.657680625001599</c:v>
                </c:pt>
                <c:pt idx="18326">
                  <c:v>7.6580012499999999</c:v>
                </c:pt>
                <c:pt idx="18327">
                  <c:v>7.6584243750015988</c:v>
                </c:pt>
                <c:pt idx="18328">
                  <c:v>7.6588275000000001</c:v>
                </c:pt>
                <c:pt idx="18329">
                  <c:v>7.6592162500000001</c:v>
                </c:pt>
                <c:pt idx="18330">
                  <c:v>7.659580625001599</c:v>
                </c:pt>
                <c:pt idx="18331">
                  <c:v>7.6599250000000003</c:v>
                </c:pt>
                <c:pt idx="18332">
                  <c:v>7.6602787499999998</c:v>
                </c:pt>
                <c:pt idx="18333">
                  <c:v>7.6606043750015989</c:v>
                </c:pt>
                <c:pt idx="18334">
                  <c:v>7.6609981250015986</c:v>
                </c:pt>
                <c:pt idx="18335">
                  <c:v>7.6613350000000002</c:v>
                </c:pt>
                <c:pt idx="18336">
                  <c:v>7.6609968750015991</c:v>
                </c:pt>
                <c:pt idx="18337">
                  <c:v>7.6606087499999997</c:v>
                </c:pt>
                <c:pt idx="18338">
                  <c:v>7.6602162500000004</c:v>
                </c:pt>
                <c:pt idx="18339">
                  <c:v>7.6598750000000004</c:v>
                </c:pt>
                <c:pt idx="18340">
                  <c:v>7.6595868750015992</c:v>
                </c:pt>
                <c:pt idx="18341">
                  <c:v>7.6591662500000002</c:v>
                </c:pt>
                <c:pt idx="18342">
                  <c:v>7.6587843750015994</c:v>
                </c:pt>
                <c:pt idx="18343">
                  <c:v>7.6582893750015986</c:v>
                </c:pt>
                <c:pt idx="18344">
                  <c:v>7.6576787499999996</c:v>
                </c:pt>
                <c:pt idx="18345">
                  <c:v>7.6569931250015992</c:v>
                </c:pt>
                <c:pt idx="18346">
                  <c:v>7.6566124999999996</c:v>
                </c:pt>
                <c:pt idx="18347">
                  <c:v>7.6562562500000002</c:v>
                </c:pt>
                <c:pt idx="18348">
                  <c:v>7.6558643750015989</c:v>
                </c:pt>
                <c:pt idx="18349">
                  <c:v>7.65551125</c:v>
                </c:pt>
                <c:pt idx="18350">
                  <c:v>7.6551756250015988</c:v>
                </c:pt>
                <c:pt idx="18351">
                  <c:v>7.6547675000000002</c:v>
                </c:pt>
                <c:pt idx="18352">
                  <c:v>7.654384375001599</c:v>
                </c:pt>
                <c:pt idx="18353">
                  <c:v>7.6543774999999998</c:v>
                </c:pt>
                <c:pt idx="18354">
                  <c:v>7.6547675000000002</c:v>
                </c:pt>
                <c:pt idx="18355">
                  <c:v>7.6551625000000003</c:v>
                </c:pt>
                <c:pt idx="18356">
                  <c:v>7.6554874999999996</c:v>
                </c:pt>
                <c:pt idx="18357">
                  <c:v>7.6558675000000003</c:v>
                </c:pt>
                <c:pt idx="18358">
                  <c:v>7.6563100000000004</c:v>
                </c:pt>
                <c:pt idx="18359">
                  <c:v>7.6567012500000002</c:v>
                </c:pt>
                <c:pt idx="18360">
                  <c:v>7.6571524999999996</c:v>
                </c:pt>
                <c:pt idx="18361">
                  <c:v>7.6575012500000001</c:v>
                </c:pt>
                <c:pt idx="18362">
                  <c:v>7.6572281250015992</c:v>
                </c:pt>
                <c:pt idx="18363">
                  <c:v>7.6574718750015993</c:v>
                </c:pt>
                <c:pt idx="18364">
                  <c:v>7.6579162500000004</c:v>
                </c:pt>
                <c:pt idx="18365">
                  <c:v>7.6583343750015986</c:v>
                </c:pt>
                <c:pt idx="18366">
                  <c:v>7.6587768750015988</c:v>
                </c:pt>
                <c:pt idx="18367">
                  <c:v>7.6592781250015989</c:v>
                </c:pt>
                <c:pt idx="18368">
                  <c:v>7.6596718750015986</c:v>
                </c:pt>
                <c:pt idx="18369">
                  <c:v>7.6600187499999999</c:v>
                </c:pt>
                <c:pt idx="18370">
                  <c:v>7.6604643750015988</c:v>
                </c:pt>
                <c:pt idx="18371">
                  <c:v>7.6610568750015986</c:v>
                </c:pt>
                <c:pt idx="18372">
                  <c:v>7.6615081250015988</c:v>
                </c:pt>
                <c:pt idx="18373">
                  <c:v>7.6619981250015989</c:v>
                </c:pt>
                <c:pt idx="18374">
                  <c:v>7.662515</c:v>
                </c:pt>
                <c:pt idx="18375">
                  <c:v>7.6629149999999999</c:v>
                </c:pt>
                <c:pt idx="18376">
                  <c:v>7.6633437500000001</c:v>
                </c:pt>
                <c:pt idx="18377">
                  <c:v>7.6638624999999996</c:v>
                </c:pt>
                <c:pt idx="18378">
                  <c:v>7.6643356250015993</c:v>
                </c:pt>
                <c:pt idx="18379">
                  <c:v>7.6647812499999999</c:v>
                </c:pt>
                <c:pt idx="18380">
                  <c:v>7.6651987500000001</c:v>
                </c:pt>
                <c:pt idx="18381">
                  <c:v>7.6648656250015987</c:v>
                </c:pt>
                <c:pt idx="18382">
                  <c:v>7.6644906250015987</c:v>
                </c:pt>
                <c:pt idx="18383">
                  <c:v>7.6641612500000003</c:v>
                </c:pt>
                <c:pt idx="18384">
                  <c:v>7.6637456250015994</c:v>
                </c:pt>
                <c:pt idx="18385">
                  <c:v>7.6633174999999998</c:v>
                </c:pt>
                <c:pt idx="18386">
                  <c:v>7.6629312499999997</c:v>
                </c:pt>
                <c:pt idx="18387">
                  <c:v>7.6626025000000002</c:v>
                </c:pt>
                <c:pt idx="18388">
                  <c:v>7.6622712499999999</c:v>
                </c:pt>
                <c:pt idx="18389">
                  <c:v>7.6616200000000001</c:v>
                </c:pt>
                <c:pt idx="18390">
                  <c:v>7.6611406250015994</c:v>
                </c:pt>
                <c:pt idx="18391">
                  <c:v>7.6608150000000004</c:v>
                </c:pt>
                <c:pt idx="18392">
                  <c:v>7.6604681250015991</c:v>
                </c:pt>
                <c:pt idx="18393">
                  <c:v>7.660120625001599</c:v>
                </c:pt>
                <c:pt idx="18394">
                  <c:v>7.6597650000000002</c:v>
                </c:pt>
                <c:pt idx="18395">
                  <c:v>7.6594318750015988</c:v>
                </c:pt>
                <c:pt idx="18396">
                  <c:v>7.6590625000000001</c:v>
                </c:pt>
                <c:pt idx="18397">
                  <c:v>7.6585150000000004</c:v>
                </c:pt>
                <c:pt idx="18398">
                  <c:v>7.657971875001599</c:v>
                </c:pt>
                <c:pt idx="18399">
                  <c:v>7.657633125001599</c:v>
                </c:pt>
                <c:pt idx="18400">
                  <c:v>7.6572143750015993</c:v>
                </c:pt>
                <c:pt idx="18401">
                  <c:v>7.656718125001599</c:v>
                </c:pt>
                <c:pt idx="18402">
                  <c:v>7.6561649999999997</c:v>
                </c:pt>
                <c:pt idx="18403">
                  <c:v>7.6556312499999999</c:v>
                </c:pt>
                <c:pt idx="18404">
                  <c:v>7.6550149999999997</c:v>
                </c:pt>
                <c:pt idx="18405">
                  <c:v>7.6543818750015991</c:v>
                </c:pt>
                <c:pt idx="18406">
                  <c:v>7.6537437500000003</c:v>
                </c:pt>
                <c:pt idx="18407">
                  <c:v>7.6531656250015994</c:v>
                </c:pt>
                <c:pt idx="18408">
                  <c:v>7.6525593750015988</c:v>
                </c:pt>
                <c:pt idx="18409">
                  <c:v>7.6519131250015988</c:v>
                </c:pt>
                <c:pt idx="18410">
                  <c:v>7.6513175000000002</c:v>
                </c:pt>
                <c:pt idx="18411">
                  <c:v>7.6507449999999997</c:v>
                </c:pt>
                <c:pt idx="18412">
                  <c:v>7.6502687500000004</c:v>
                </c:pt>
                <c:pt idx="18413">
                  <c:v>7.6497650000000004</c:v>
                </c:pt>
                <c:pt idx="18414">
                  <c:v>7.6493737499999996</c:v>
                </c:pt>
                <c:pt idx="18415">
                  <c:v>7.6489493750015987</c:v>
                </c:pt>
                <c:pt idx="18416">
                  <c:v>7.6482537500000003</c:v>
                </c:pt>
                <c:pt idx="18417">
                  <c:v>7.6477406250015987</c:v>
                </c:pt>
                <c:pt idx="18418">
                  <c:v>7.6473962499999999</c:v>
                </c:pt>
                <c:pt idx="18419">
                  <c:v>7.6469862500000003</c:v>
                </c:pt>
                <c:pt idx="18420">
                  <c:v>7.6466162500000001</c:v>
                </c:pt>
                <c:pt idx="18421">
                  <c:v>7.6462018750015988</c:v>
                </c:pt>
                <c:pt idx="18422">
                  <c:v>7.6465887500000003</c:v>
                </c:pt>
                <c:pt idx="18423">
                  <c:v>7.6469168750015992</c:v>
                </c:pt>
                <c:pt idx="18424">
                  <c:v>7.647296875001599</c:v>
                </c:pt>
                <c:pt idx="18425">
                  <c:v>7.6476506250015994</c:v>
                </c:pt>
                <c:pt idx="18426">
                  <c:v>7.6479974999999998</c:v>
                </c:pt>
                <c:pt idx="18427">
                  <c:v>7.6483587499999999</c:v>
                </c:pt>
                <c:pt idx="18428">
                  <c:v>7.648765625001599</c:v>
                </c:pt>
                <c:pt idx="18429">
                  <c:v>7.6491487500000002</c:v>
                </c:pt>
                <c:pt idx="18430">
                  <c:v>7.6495481250015986</c:v>
                </c:pt>
                <c:pt idx="18431">
                  <c:v>7.6499075000000003</c:v>
                </c:pt>
                <c:pt idx="18432">
                  <c:v>7.650324375001599</c:v>
                </c:pt>
                <c:pt idx="18433">
                  <c:v>7.6506893750015994</c:v>
                </c:pt>
                <c:pt idx="18434">
                  <c:v>7.6510781250015993</c:v>
                </c:pt>
                <c:pt idx="18435">
                  <c:v>7.6514943750015991</c:v>
                </c:pt>
                <c:pt idx="18436">
                  <c:v>7.6518312499999999</c:v>
                </c:pt>
                <c:pt idx="18437">
                  <c:v>7.6522381250015989</c:v>
                </c:pt>
                <c:pt idx="18438">
                  <c:v>7.6526406250015988</c:v>
                </c:pt>
                <c:pt idx="18439">
                  <c:v>7.6530943750015989</c:v>
                </c:pt>
                <c:pt idx="18440">
                  <c:v>7.6534481250015993</c:v>
                </c:pt>
                <c:pt idx="18441">
                  <c:v>7.6538537499999997</c:v>
                </c:pt>
                <c:pt idx="18442">
                  <c:v>7.6542462499999999</c:v>
                </c:pt>
                <c:pt idx="18443">
                  <c:v>7.6545987499999999</c:v>
                </c:pt>
                <c:pt idx="18444">
                  <c:v>7.6550043750015986</c:v>
                </c:pt>
                <c:pt idx="18445">
                  <c:v>7.6553531250015991</c:v>
                </c:pt>
                <c:pt idx="18446">
                  <c:v>7.6557043750015987</c:v>
                </c:pt>
                <c:pt idx="18447">
                  <c:v>7.6561006250015993</c:v>
                </c:pt>
                <c:pt idx="18448">
                  <c:v>7.6565168750015991</c:v>
                </c:pt>
                <c:pt idx="18449">
                  <c:v>7.6569693750015988</c:v>
                </c:pt>
                <c:pt idx="18450">
                  <c:v>7.6573481250015991</c:v>
                </c:pt>
                <c:pt idx="18451">
                  <c:v>7.6578099999999996</c:v>
                </c:pt>
                <c:pt idx="18452">
                  <c:v>7.6581787500000003</c:v>
                </c:pt>
                <c:pt idx="18453">
                  <c:v>7.6586137499999998</c:v>
                </c:pt>
                <c:pt idx="18454">
                  <c:v>7.6590443750015993</c:v>
                </c:pt>
                <c:pt idx="18455">
                  <c:v>7.6594199999999999</c:v>
                </c:pt>
                <c:pt idx="18456">
                  <c:v>7.6597643750015987</c:v>
                </c:pt>
                <c:pt idx="18457">
                  <c:v>7.6602012500000001</c:v>
                </c:pt>
                <c:pt idx="18458">
                  <c:v>7.6605456250015989</c:v>
                </c:pt>
                <c:pt idx="18459">
                  <c:v>7.6599731250015992</c:v>
                </c:pt>
                <c:pt idx="18460">
                  <c:v>7.6592975000000001</c:v>
                </c:pt>
                <c:pt idx="18461">
                  <c:v>7.6589425000000002</c:v>
                </c:pt>
                <c:pt idx="18462">
                  <c:v>7.6585418750015988</c:v>
                </c:pt>
                <c:pt idx="18463">
                  <c:v>7.6581687499999997</c:v>
                </c:pt>
                <c:pt idx="18464">
                  <c:v>7.6577675000000003</c:v>
                </c:pt>
                <c:pt idx="18465">
                  <c:v>7.6574393750015988</c:v>
                </c:pt>
                <c:pt idx="18466">
                  <c:v>7.6570212499999997</c:v>
                </c:pt>
                <c:pt idx="18467">
                  <c:v>7.6566218750015986</c:v>
                </c:pt>
                <c:pt idx="18468">
                  <c:v>7.6562393750015989</c:v>
                </c:pt>
                <c:pt idx="18469">
                  <c:v>7.6556818750015987</c:v>
                </c:pt>
                <c:pt idx="18470">
                  <c:v>7.65520625</c:v>
                </c:pt>
                <c:pt idx="18471">
                  <c:v>7.6547681250015991</c:v>
                </c:pt>
                <c:pt idx="18472">
                  <c:v>7.6544218750015993</c:v>
                </c:pt>
                <c:pt idx="18473">
                  <c:v>7.6539187499999999</c:v>
                </c:pt>
                <c:pt idx="18474">
                  <c:v>7.6535925000000002</c:v>
                </c:pt>
                <c:pt idx="18475">
                  <c:v>7.6530556250015991</c:v>
                </c:pt>
                <c:pt idx="18476">
                  <c:v>7.6525737500000002</c:v>
                </c:pt>
                <c:pt idx="18477">
                  <c:v>7.6521006250015988</c:v>
                </c:pt>
                <c:pt idx="18478">
                  <c:v>7.6517575000000004</c:v>
                </c:pt>
                <c:pt idx="18479">
                  <c:v>7.6513868750015988</c:v>
                </c:pt>
                <c:pt idx="18480">
                  <c:v>7.6511975000000003</c:v>
                </c:pt>
                <c:pt idx="18481">
                  <c:v>7.6516356250015987</c:v>
                </c:pt>
                <c:pt idx="18482">
                  <c:v>7.6520787500000003</c:v>
                </c:pt>
                <c:pt idx="18483">
                  <c:v>7.6525781250015994</c:v>
                </c:pt>
                <c:pt idx="18484">
                  <c:v>7.6528999999999998</c:v>
                </c:pt>
                <c:pt idx="18485">
                  <c:v>7.6532687499999996</c:v>
                </c:pt>
                <c:pt idx="18486">
                  <c:v>7.6537093750015988</c:v>
                </c:pt>
                <c:pt idx="18487">
                  <c:v>7.6540881250015991</c:v>
                </c:pt>
                <c:pt idx="18488">
                  <c:v>7.6545325000000002</c:v>
                </c:pt>
                <c:pt idx="18489">
                  <c:v>7.6549056250015992</c:v>
                </c:pt>
                <c:pt idx="18490">
                  <c:v>7.6553718750015989</c:v>
                </c:pt>
                <c:pt idx="18491">
                  <c:v>7.6557550000000001</c:v>
                </c:pt>
                <c:pt idx="18492">
                  <c:v>7.6562881250015993</c:v>
                </c:pt>
                <c:pt idx="18493">
                  <c:v>7.6567150000000002</c:v>
                </c:pt>
                <c:pt idx="18494">
                  <c:v>7.6572031250015993</c:v>
                </c:pt>
                <c:pt idx="18495">
                  <c:v>7.6576162500000002</c:v>
                </c:pt>
                <c:pt idx="18496">
                  <c:v>7.6580750000000002</c:v>
                </c:pt>
                <c:pt idx="18497">
                  <c:v>7.6584843750015992</c:v>
                </c:pt>
                <c:pt idx="18498">
                  <c:v>7.658911875001599</c:v>
                </c:pt>
                <c:pt idx="18499">
                  <c:v>7.6593668750015986</c:v>
                </c:pt>
                <c:pt idx="18500">
                  <c:v>7.659826875001599</c:v>
                </c:pt>
                <c:pt idx="18501">
                  <c:v>7.6602668750015992</c:v>
                </c:pt>
                <c:pt idx="18502">
                  <c:v>7.6606874999999999</c:v>
                </c:pt>
                <c:pt idx="18503">
                  <c:v>7.6601831250015993</c:v>
                </c:pt>
                <c:pt idx="18504">
                  <c:v>7.6597543750015991</c:v>
                </c:pt>
                <c:pt idx="18505">
                  <c:v>7.6592324999999999</c:v>
                </c:pt>
                <c:pt idx="18506">
                  <c:v>7.6585675000000002</c:v>
                </c:pt>
                <c:pt idx="18507">
                  <c:v>7.6578862499999998</c:v>
                </c:pt>
                <c:pt idx="18508">
                  <c:v>7.6572206250015986</c:v>
                </c:pt>
                <c:pt idx="18509">
                  <c:v>7.6566000000000001</c:v>
                </c:pt>
                <c:pt idx="18510">
                  <c:v>7.6559524999999997</c:v>
                </c:pt>
                <c:pt idx="18511">
                  <c:v>7.6555231250015989</c:v>
                </c:pt>
                <c:pt idx="18512">
                  <c:v>7.6550743750015986</c:v>
                </c:pt>
                <c:pt idx="18513">
                  <c:v>7.6547012499999996</c:v>
                </c:pt>
                <c:pt idx="18514">
                  <c:v>7.6541787499999998</c:v>
                </c:pt>
                <c:pt idx="18515">
                  <c:v>7.6546225000000003</c:v>
                </c:pt>
                <c:pt idx="18516">
                  <c:v>7.6551412499999998</c:v>
                </c:pt>
                <c:pt idx="18517">
                  <c:v>7.6554987499999996</c:v>
                </c:pt>
                <c:pt idx="18518">
                  <c:v>7.6551499999999999</c:v>
                </c:pt>
                <c:pt idx="18519">
                  <c:v>7.6555343750015989</c:v>
                </c:pt>
                <c:pt idx="18520">
                  <c:v>7.6559024999999998</c:v>
                </c:pt>
                <c:pt idx="18521">
                  <c:v>7.6562812500000001</c:v>
                </c:pt>
                <c:pt idx="18522">
                  <c:v>7.6566587500000001</c:v>
                </c:pt>
                <c:pt idx="18523">
                  <c:v>7.6570450000000001</c:v>
                </c:pt>
                <c:pt idx="18524">
                  <c:v>7.6575618750015986</c:v>
                </c:pt>
                <c:pt idx="18525">
                  <c:v>7.6579550000000003</c:v>
                </c:pt>
                <c:pt idx="18526">
                  <c:v>7.6584031250015991</c:v>
                </c:pt>
                <c:pt idx="18527">
                  <c:v>7.6587906250015987</c:v>
                </c:pt>
                <c:pt idx="18528">
                  <c:v>7.6591812499999996</c:v>
                </c:pt>
                <c:pt idx="18529">
                  <c:v>7.6595706250015994</c:v>
                </c:pt>
                <c:pt idx="18530">
                  <c:v>7.6599593750015993</c:v>
                </c:pt>
                <c:pt idx="18531">
                  <c:v>7.6594850000000001</c:v>
                </c:pt>
                <c:pt idx="18532">
                  <c:v>7.6591306250015991</c:v>
                </c:pt>
                <c:pt idx="18533">
                  <c:v>7.6587206250015987</c:v>
                </c:pt>
                <c:pt idx="18534">
                  <c:v>7.6583793750015987</c:v>
                </c:pt>
                <c:pt idx="18535">
                  <c:v>7.6587706250015986</c:v>
                </c:pt>
                <c:pt idx="18536">
                  <c:v>7.6591606250015989</c:v>
                </c:pt>
                <c:pt idx="18537">
                  <c:v>7.6596612500000001</c:v>
                </c:pt>
                <c:pt idx="18538">
                  <c:v>7.6601993750015991</c:v>
                </c:pt>
                <c:pt idx="18539">
                  <c:v>7.6607381250015987</c:v>
                </c:pt>
                <c:pt idx="18540">
                  <c:v>7.6612593750015989</c:v>
                </c:pt>
                <c:pt idx="18541">
                  <c:v>7.6618856250015988</c:v>
                </c:pt>
                <c:pt idx="18542">
                  <c:v>7.6624974999999997</c:v>
                </c:pt>
                <c:pt idx="18543">
                  <c:v>7.6631206250015991</c:v>
                </c:pt>
                <c:pt idx="18544">
                  <c:v>7.6637768750015987</c:v>
                </c:pt>
                <c:pt idx="18545">
                  <c:v>7.6641124999999999</c:v>
                </c:pt>
                <c:pt idx="18546">
                  <c:v>7.6644462500000001</c:v>
                </c:pt>
                <c:pt idx="18547">
                  <c:v>7.66477875</c:v>
                </c:pt>
                <c:pt idx="18548">
                  <c:v>7.665420625001599</c:v>
                </c:pt>
                <c:pt idx="18549">
                  <c:v>7.6660975000000002</c:v>
                </c:pt>
                <c:pt idx="18550">
                  <c:v>7.6666724999999998</c:v>
                </c:pt>
                <c:pt idx="18551">
                  <c:v>7.6672599999999997</c:v>
                </c:pt>
                <c:pt idx="18552">
                  <c:v>7.6678481250015986</c:v>
                </c:pt>
                <c:pt idx="18553">
                  <c:v>7.6683199999999996</c:v>
                </c:pt>
                <c:pt idx="18554">
                  <c:v>7.6687918750015989</c:v>
                </c:pt>
                <c:pt idx="18555">
                  <c:v>7.6692793750015991</c:v>
                </c:pt>
                <c:pt idx="18556">
                  <c:v>7.6697337499999998</c:v>
                </c:pt>
                <c:pt idx="18557">
                  <c:v>7.6701612499999996</c:v>
                </c:pt>
                <c:pt idx="18558">
                  <c:v>7.6705318750015987</c:v>
                </c:pt>
                <c:pt idx="18559">
                  <c:v>7.6708325000000004</c:v>
                </c:pt>
                <c:pt idx="18560">
                  <c:v>7.6712893750015994</c:v>
                </c:pt>
                <c:pt idx="18561">
                  <c:v>7.6716193750015993</c:v>
                </c:pt>
                <c:pt idx="18562">
                  <c:v>7.6719600000000003</c:v>
                </c:pt>
                <c:pt idx="18563">
                  <c:v>7.6714693750015988</c:v>
                </c:pt>
                <c:pt idx="18564">
                  <c:v>7.6711049999999998</c:v>
                </c:pt>
                <c:pt idx="18565">
                  <c:v>7.6706831250015988</c:v>
                </c:pt>
                <c:pt idx="18566">
                  <c:v>7.6701756250015993</c:v>
                </c:pt>
                <c:pt idx="18567">
                  <c:v>7.6696156250015992</c:v>
                </c:pt>
                <c:pt idx="18568">
                  <c:v>7.6689412499999996</c:v>
                </c:pt>
                <c:pt idx="18569">
                  <c:v>7.668213125001599</c:v>
                </c:pt>
                <c:pt idx="18570">
                  <c:v>7.6675156250015988</c:v>
                </c:pt>
                <c:pt idx="18571">
                  <c:v>7.6667681250015987</c:v>
                </c:pt>
                <c:pt idx="18572">
                  <c:v>7.6661793750015992</c:v>
                </c:pt>
                <c:pt idx="18573">
                  <c:v>7.6655812499999998</c:v>
                </c:pt>
                <c:pt idx="18574">
                  <c:v>7.6650506250015988</c:v>
                </c:pt>
                <c:pt idx="18575">
                  <c:v>7.6645275000000002</c:v>
                </c:pt>
                <c:pt idx="18576">
                  <c:v>7.6640424999999999</c:v>
                </c:pt>
                <c:pt idx="18577">
                  <c:v>7.6635774999999997</c:v>
                </c:pt>
                <c:pt idx="18578">
                  <c:v>7.6628968750015991</c:v>
                </c:pt>
                <c:pt idx="18579">
                  <c:v>7.6625612500000004</c:v>
                </c:pt>
                <c:pt idx="18580">
                  <c:v>7.662185</c:v>
                </c:pt>
                <c:pt idx="18581">
                  <c:v>7.6617443750015992</c:v>
                </c:pt>
                <c:pt idx="18582">
                  <c:v>7.661315625001599</c:v>
                </c:pt>
                <c:pt idx="18583">
                  <c:v>7.6608762500000003</c:v>
                </c:pt>
                <c:pt idx="18584">
                  <c:v>7.6604450000000002</c:v>
                </c:pt>
                <c:pt idx="18585">
                  <c:v>7.6600568750015992</c:v>
                </c:pt>
                <c:pt idx="18586">
                  <c:v>7.6596525</c:v>
                </c:pt>
                <c:pt idx="18587">
                  <c:v>7.6591681250015986</c:v>
                </c:pt>
                <c:pt idx="18588">
                  <c:v>7.6587762499999998</c:v>
                </c:pt>
                <c:pt idx="18589">
                  <c:v>7.6583668750015992</c:v>
                </c:pt>
                <c:pt idx="18590">
                  <c:v>7.6578356250015993</c:v>
                </c:pt>
                <c:pt idx="18591">
                  <c:v>7.6573712499999997</c:v>
                </c:pt>
                <c:pt idx="18592">
                  <c:v>7.6570068750015992</c:v>
                </c:pt>
                <c:pt idx="18593">
                  <c:v>7.6566518750015993</c:v>
                </c:pt>
                <c:pt idx="18594">
                  <c:v>7.6566731250015989</c:v>
                </c:pt>
                <c:pt idx="18595">
                  <c:v>7.6570287500000003</c:v>
                </c:pt>
                <c:pt idx="18596">
                  <c:v>7.657445625001599</c:v>
                </c:pt>
                <c:pt idx="18597">
                  <c:v>7.6578656250015991</c:v>
                </c:pt>
                <c:pt idx="18598">
                  <c:v>7.6582881250015991</c:v>
                </c:pt>
                <c:pt idx="18599">
                  <c:v>7.6587868750015993</c:v>
                </c:pt>
                <c:pt idx="18600">
                  <c:v>7.6591575000000001</c:v>
                </c:pt>
                <c:pt idx="18601">
                  <c:v>7.6594893750015993</c:v>
                </c:pt>
                <c:pt idx="18602">
                  <c:v>7.6598499999999996</c:v>
                </c:pt>
                <c:pt idx="18603">
                  <c:v>7.6602106250015991</c:v>
                </c:pt>
                <c:pt idx="18604">
                  <c:v>7.66062625</c:v>
                </c:pt>
                <c:pt idx="18605">
                  <c:v>7.6609843750015987</c:v>
                </c:pt>
                <c:pt idx="18606">
                  <c:v>7.6613793750015988</c:v>
                </c:pt>
                <c:pt idx="18607">
                  <c:v>7.6617775000000004</c:v>
                </c:pt>
                <c:pt idx="18608">
                  <c:v>7.6622025000000002</c:v>
                </c:pt>
                <c:pt idx="18609">
                  <c:v>7.6626856250015987</c:v>
                </c:pt>
                <c:pt idx="18610">
                  <c:v>7.6631549999999997</c:v>
                </c:pt>
                <c:pt idx="18611">
                  <c:v>7.6636012500000001</c:v>
                </c:pt>
                <c:pt idx="18612">
                  <c:v>7.6640793750015987</c:v>
                </c:pt>
                <c:pt idx="18613">
                  <c:v>7.6645337500000004</c:v>
                </c:pt>
                <c:pt idx="18614">
                  <c:v>7.6648737499999999</c:v>
                </c:pt>
                <c:pt idx="18615">
                  <c:v>7.6652781250015991</c:v>
                </c:pt>
                <c:pt idx="18616">
                  <c:v>7.6656737499999998</c:v>
                </c:pt>
                <c:pt idx="18617">
                  <c:v>7.6660312499999996</c:v>
                </c:pt>
                <c:pt idx="18618">
                  <c:v>7.6663618750015994</c:v>
                </c:pt>
                <c:pt idx="18619">
                  <c:v>7.6667550000000002</c:v>
                </c:pt>
                <c:pt idx="18620">
                  <c:v>7.6671862500000003</c:v>
                </c:pt>
                <c:pt idx="18621">
                  <c:v>7.6672362500000002</c:v>
                </c:pt>
                <c:pt idx="18622">
                  <c:v>7.6676475000000002</c:v>
                </c:pt>
                <c:pt idx="18623">
                  <c:v>7.6681249999999999</c:v>
                </c:pt>
                <c:pt idx="18624">
                  <c:v>7.6686137499999996</c:v>
                </c:pt>
                <c:pt idx="18625">
                  <c:v>7.669058125001599</c:v>
                </c:pt>
                <c:pt idx="18626">
                  <c:v>7.6694018750015989</c:v>
                </c:pt>
                <c:pt idx="18627">
                  <c:v>7.6697956250015986</c:v>
                </c:pt>
                <c:pt idx="18628">
                  <c:v>7.670208125001599</c:v>
                </c:pt>
                <c:pt idx="18629">
                  <c:v>7.6705512499999999</c:v>
                </c:pt>
                <c:pt idx="18630">
                  <c:v>7.6705375</c:v>
                </c:pt>
                <c:pt idx="18631">
                  <c:v>7.6701793750015987</c:v>
                </c:pt>
                <c:pt idx="18632">
                  <c:v>7.6697150000000001</c:v>
                </c:pt>
                <c:pt idx="18633">
                  <c:v>7.6693606250015991</c:v>
                </c:pt>
                <c:pt idx="18634">
                  <c:v>7.6686518750015988</c:v>
                </c:pt>
                <c:pt idx="18635">
                  <c:v>7.6679618750015992</c:v>
                </c:pt>
                <c:pt idx="18636">
                  <c:v>7.6674049999999996</c:v>
                </c:pt>
                <c:pt idx="18637">
                  <c:v>7.6668143750015991</c:v>
                </c:pt>
                <c:pt idx="18638">
                  <c:v>7.6664075</c:v>
                </c:pt>
                <c:pt idx="18639">
                  <c:v>7.6660806250015989</c:v>
                </c:pt>
                <c:pt idx="18640">
                  <c:v>7.6657549999999999</c:v>
                </c:pt>
                <c:pt idx="18641">
                  <c:v>7.6653693750015988</c:v>
                </c:pt>
                <c:pt idx="18642">
                  <c:v>7.664883125001599</c:v>
                </c:pt>
                <c:pt idx="18643">
                  <c:v>7.6643443750015994</c:v>
                </c:pt>
                <c:pt idx="18644">
                  <c:v>7.6637481250015993</c:v>
                </c:pt>
                <c:pt idx="18645">
                  <c:v>7.6631543750015991</c:v>
                </c:pt>
                <c:pt idx="18646">
                  <c:v>7.6625375</c:v>
                </c:pt>
                <c:pt idx="18647">
                  <c:v>7.6620212499999996</c:v>
                </c:pt>
                <c:pt idx="18648">
                  <c:v>7.6616143750015988</c:v>
                </c:pt>
                <c:pt idx="18649">
                  <c:v>7.6612037500000003</c:v>
                </c:pt>
                <c:pt idx="18650">
                  <c:v>7.6607668750015989</c:v>
                </c:pt>
                <c:pt idx="18651">
                  <c:v>7.6603493750015987</c:v>
                </c:pt>
                <c:pt idx="18652">
                  <c:v>7.65985125</c:v>
                </c:pt>
                <c:pt idx="18653">
                  <c:v>7.6592568750015992</c:v>
                </c:pt>
                <c:pt idx="18654">
                  <c:v>7.6587893750015992</c:v>
                </c:pt>
                <c:pt idx="18655">
                  <c:v>7.6584149999999998</c:v>
                </c:pt>
                <c:pt idx="18656">
                  <c:v>7.6580887500000001</c:v>
                </c:pt>
                <c:pt idx="18657">
                  <c:v>7.6580906250015994</c:v>
                </c:pt>
                <c:pt idx="18658">
                  <c:v>7.6584750000000001</c:v>
                </c:pt>
                <c:pt idx="18659">
                  <c:v>7.6588231250015992</c:v>
                </c:pt>
                <c:pt idx="18660">
                  <c:v>7.6591518750015988</c:v>
                </c:pt>
                <c:pt idx="18661">
                  <c:v>7.6596000000000002</c:v>
                </c:pt>
                <c:pt idx="18662">
                  <c:v>7.6599624999999998</c:v>
                </c:pt>
                <c:pt idx="18663">
                  <c:v>7.6603837500000003</c:v>
                </c:pt>
                <c:pt idx="18664">
                  <c:v>7.6607624999999997</c:v>
                </c:pt>
                <c:pt idx="18665">
                  <c:v>7.6611675000000004</c:v>
                </c:pt>
                <c:pt idx="18666">
                  <c:v>7.6615312500000003</c:v>
                </c:pt>
                <c:pt idx="18667">
                  <c:v>7.6619093750015992</c:v>
                </c:pt>
                <c:pt idx="18668">
                  <c:v>7.6623124999999996</c:v>
                </c:pt>
                <c:pt idx="18669">
                  <c:v>7.6626824999999998</c:v>
                </c:pt>
                <c:pt idx="18670">
                  <c:v>7.6631043750015992</c:v>
                </c:pt>
                <c:pt idx="18671">
                  <c:v>7.663498125001599</c:v>
                </c:pt>
                <c:pt idx="18672">
                  <c:v>7.6639312500000001</c:v>
                </c:pt>
                <c:pt idx="18673">
                  <c:v>7.6643493750015992</c:v>
                </c:pt>
                <c:pt idx="18674">
                  <c:v>7.6648181250015988</c:v>
                </c:pt>
                <c:pt idx="18675">
                  <c:v>7.6652281250015992</c:v>
                </c:pt>
                <c:pt idx="18676">
                  <c:v>7.6656012499999999</c:v>
                </c:pt>
                <c:pt idx="18677">
                  <c:v>7.6660043750015987</c:v>
                </c:pt>
                <c:pt idx="18678">
                  <c:v>7.6655568750015988</c:v>
                </c:pt>
                <c:pt idx="18679">
                  <c:v>7.6652118750015994</c:v>
                </c:pt>
                <c:pt idx="18680">
                  <c:v>7.6648725000000004</c:v>
                </c:pt>
                <c:pt idx="18681">
                  <c:v>7.6645037499999997</c:v>
                </c:pt>
                <c:pt idx="18682">
                  <c:v>7.6641531250015991</c:v>
                </c:pt>
                <c:pt idx="18683">
                  <c:v>7.6638262499999996</c:v>
                </c:pt>
                <c:pt idx="18684">
                  <c:v>7.6633818750015994</c:v>
                </c:pt>
                <c:pt idx="18685">
                  <c:v>7.6628943750015992</c:v>
                </c:pt>
                <c:pt idx="18686">
                  <c:v>7.6623243750015986</c:v>
                </c:pt>
                <c:pt idx="18687">
                  <c:v>7.6616768750015991</c:v>
                </c:pt>
                <c:pt idx="18688">
                  <c:v>7.6610293750015988</c:v>
                </c:pt>
                <c:pt idx="18689">
                  <c:v>7.6606956250015994</c:v>
                </c:pt>
                <c:pt idx="18690">
                  <c:v>7.6603275000000002</c:v>
                </c:pt>
                <c:pt idx="18691">
                  <c:v>7.6599356250015989</c:v>
                </c:pt>
                <c:pt idx="18692">
                  <c:v>7.6595412500000002</c:v>
                </c:pt>
                <c:pt idx="18693">
                  <c:v>7.6592181250015994</c:v>
                </c:pt>
                <c:pt idx="18694">
                  <c:v>7.6595562499999996</c:v>
                </c:pt>
                <c:pt idx="18695">
                  <c:v>7.6599468750015989</c:v>
                </c:pt>
                <c:pt idx="18696">
                  <c:v>7.6602743750015989</c:v>
                </c:pt>
                <c:pt idx="18697">
                  <c:v>7.6606481250015994</c:v>
                </c:pt>
                <c:pt idx="18698">
                  <c:v>7.6610243750015989</c:v>
                </c:pt>
                <c:pt idx="18699">
                  <c:v>7.6613562499999999</c:v>
                </c:pt>
                <c:pt idx="18700">
                  <c:v>7.6618612500000003</c:v>
                </c:pt>
                <c:pt idx="18701">
                  <c:v>7.6622587500000003</c:v>
                </c:pt>
                <c:pt idx="18702">
                  <c:v>7.6626218750015989</c:v>
                </c:pt>
                <c:pt idx="18703">
                  <c:v>7.6629706250015994</c:v>
                </c:pt>
                <c:pt idx="18704">
                  <c:v>7.66339375</c:v>
                </c:pt>
                <c:pt idx="18705">
                  <c:v>7.6637712499999999</c:v>
                </c:pt>
                <c:pt idx="18706">
                  <c:v>7.6641693750015989</c:v>
                </c:pt>
                <c:pt idx="18707">
                  <c:v>7.6645225000000003</c:v>
                </c:pt>
                <c:pt idx="18708">
                  <c:v>7.6646406250015993</c:v>
                </c:pt>
                <c:pt idx="18709">
                  <c:v>7.6642656250015992</c:v>
                </c:pt>
                <c:pt idx="18710">
                  <c:v>7.6647156250015991</c:v>
                </c:pt>
                <c:pt idx="18711">
                  <c:v>7.6650662499999997</c:v>
                </c:pt>
                <c:pt idx="18712">
                  <c:v>7.6646025</c:v>
                </c:pt>
                <c:pt idx="18713">
                  <c:v>7.6642324999999998</c:v>
                </c:pt>
                <c:pt idx="18714">
                  <c:v>7.6635543750015991</c:v>
                </c:pt>
                <c:pt idx="18715">
                  <c:v>7.6631356250015994</c:v>
                </c:pt>
                <c:pt idx="18716">
                  <c:v>7.6626012499999998</c:v>
                </c:pt>
                <c:pt idx="18717">
                  <c:v>7.6621193750015992</c:v>
                </c:pt>
                <c:pt idx="18718">
                  <c:v>7.6616150000000003</c:v>
                </c:pt>
                <c:pt idx="18719">
                  <c:v>7.6611593750015992</c:v>
                </c:pt>
                <c:pt idx="18720">
                  <c:v>7.660694375001599</c:v>
                </c:pt>
                <c:pt idx="18721">
                  <c:v>7.6602218750015991</c:v>
                </c:pt>
                <c:pt idx="18722">
                  <c:v>7.6597618750015988</c:v>
                </c:pt>
                <c:pt idx="18723">
                  <c:v>7.6593668750015986</c:v>
                </c:pt>
                <c:pt idx="18724">
                  <c:v>7.6587681250015986</c:v>
                </c:pt>
                <c:pt idx="18725">
                  <c:v>7.6583468750015991</c:v>
                </c:pt>
                <c:pt idx="18726">
                  <c:v>7.6579449999999998</c:v>
                </c:pt>
                <c:pt idx="18727">
                  <c:v>7.6575456250015987</c:v>
                </c:pt>
                <c:pt idx="18728">
                  <c:v>7.6571237500000002</c:v>
                </c:pt>
                <c:pt idx="18729">
                  <c:v>7.6566318750015991</c:v>
                </c:pt>
                <c:pt idx="18730">
                  <c:v>7.656155</c:v>
                </c:pt>
                <c:pt idx="18731">
                  <c:v>7.6557881250015987</c:v>
                </c:pt>
                <c:pt idx="18732">
                  <c:v>7.6554156250015986</c:v>
                </c:pt>
                <c:pt idx="18733">
                  <c:v>7.6557093750015994</c:v>
                </c:pt>
                <c:pt idx="18734">
                  <c:v>7.6560862500000004</c:v>
                </c:pt>
                <c:pt idx="18735">
                  <c:v>7.6564325000000002</c:v>
                </c:pt>
                <c:pt idx="18736">
                  <c:v>7.6560481250015986</c:v>
                </c:pt>
                <c:pt idx="18737">
                  <c:v>7.6556825000000002</c:v>
                </c:pt>
                <c:pt idx="18738">
                  <c:v>7.6557831250015989</c:v>
                </c:pt>
                <c:pt idx="18739">
                  <c:v>7.6561862500000002</c:v>
                </c:pt>
                <c:pt idx="18740">
                  <c:v>7.6566012499999996</c:v>
                </c:pt>
                <c:pt idx="18741">
                  <c:v>7.6569406250015986</c:v>
                </c:pt>
                <c:pt idx="18742">
                  <c:v>7.6565981250015991</c:v>
                </c:pt>
                <c:pt idx="18743">
                  <c:v>7.6563668750015994</c:v>
                </c:pt>
                <c:pt idx="18744">
                  <c:v>7.6559825000000004</c:v>
                </c:pt>
                <c:pt idx="18745">
                  <c:v>7.6555968750015992</c:v>
                </c:pt>
                <c:pt idx="18746">
                  <c:v>7.6559274999999998</c:v>
                </c:pt>
                <c:pt idx="18747">
                  <c:v>7.6563687500000004</c:v>
                </c:pt>
                <c:pt idx="18748">
                  <c:v>7.6566962500000004</c:v>
                </c:pt>
                <c:pt idx="18749">
                  <c:v>7.6570868750015988</c:v>
                </c:pt>
                <c:pt idx="18750">
                  <c:v>7.6575506250015986</c:v>
                </c:pt>
                <c:pt idx="18751">
                  <c:v>7.6580037499999998</c:v>
                </c:pt>
                <c:pt idx="18752">
                  <c:v>7.6584300000000001</c:v>
                </c:pt>
                <c:pt idx="18753">
                  <c:v>7.6588743750015986</c:v>
                </c:pt>
                <c:pt idx="18754">
                  <c:v>7.6593031250015988</c:v>
                </c:pt>
                <c:pt idx="18755">
                  <c:v>7.6598068750015988</c:v>
                </c:pt>
                <c:pt idx="18756">
                  <c:v>7.6602087499999998</c:v>
                </c:pt>
                <c:pt idx="18757">
                  <c:v>7.6606387500000004</c:v>
                </c:pt>
                <c:pt idx="18758">
                  <c:v>7.6610312499999997</c:v>
                </c:pt>
                <c:pt idx="18759">
                  <c:v>7.6613881250015989</c:v>
                </c:pt>
                <c:pt idx="18760">
                  <c:v>7.6619056250015989</c:v>
                </c:pt>
                <c:pt idx="18761">
                  <c:v>7.6623087500000002</c:v>
                </c:pt>
                <c:pt idx="18762">
                  <c:v>7.6626568750015993</c:v>
                </c:pt>
                <c:pt idx="18763">
                  <c:v>7.6630725000000002</c:v>
                </c:pt>
                <c:pt idx="18764">
                  <c:v>7.6634143750015991</c:v>
                </c:pt>
                <c:pt idx="18765">
                  <c:v>7.6630918750015988</c:v>
                </c:pt>
                <c:pt idx="18766">
                  <c:v>7.6627175000000003</c:v>
                </c:pt>
                <c:pt idx="18767">
                  <c:v>7.6623562500000002</c:v>
                </c:pt>
                <c:pt idx="18768">
                  <c:v>7.6619868750015989</c:v>
                </c:pt>
                <c:pt idx="18769">
                  <c:v>7.6615200000000003</c:v>
                </c:pt>
                <c:pt idx="18770">
                  <c:v>7.6608749999999999</c:v>
                </c:pt>
                <c:pt idx="18771">
                  <c:v>7.6605037500000002</c:v>
                </c:pt>
                <c:pt idx="18772">
                  <c:v>7.6598112499999997</c:v>
                </c:pt>
                <c:pt idx="18773">
                  <c:v>7.6592124999999998</c:v>
                </c:pt>
                <c:pt idx="18774">
                  <c:v>7.6588131250015987</c:v>
                </c:pt>
                <c:pt idx="18775">
                  <c:v>7.6591562499999997</c:v>
                </c:pt>
                <c:pt idx="18776">
                  <c:v>7.65952375</c:v>
                </c:pt>
                <c:pt idx="18777">
                  <c:v>7.6591050000000003</c:v>
                </c:pt>
                <c:pt idx="18778">
                  <c:v>7.6586262500000002</c:v>
                </c:pt>
                <c:pt idx="18779">
                  <c:v>7.6581175000000004</c:v>
                </c:pt>
                <c:pt idx="18780">
                  <c:v>7.6575837499999997</c:v>
                </c:pt>
                <c:pt idx="18781">
                  <c:v>7.6569112500000003</c:v>
                </c:pt>
                <c:pt idx="18782">
                  <c:v>7.6562987500000004</c:v>
                </c:pt>
                <c:pt idx="18783">
                  <c:v>7.6556875</c:v>
                </c:pt>
                <c:pt idx="18784">
                  <c:v>7.6553181250015987</c:v>
                </c:pt>
                <c:pt idx="18785">
                  <c:v>7.65499375</c:v>
                </c:pt>
                <c:pt idx="18786">
                  <c:v>7.6546468750015988</c:v>
                </c:pt>
                <c:pt idx="18787">
                  <c:v>7.65428</c:v>
                </c:pt>
                <c:pt idx="18788">
                  <c:v>7.65372875</c:v>
                </c:pt>
                <c:pt idx="18789">
                  <c:v>7.6533087499999999</c:v>
                </c:pt>
                <c:pt idx="18790">
                  <c:v>7.6529512500000001</c:v>
                </c:pt>
                <c:pt idx="18791">
                  <c:v>7.6532768750015991</c:v>
                </c:pt>
                <c:pt idx="18792">
                  <c:v>7.6536512500000002</c:v>
                </c:pt>
                <c:pt idx="18793">
                  <c:v>7.6540968750015992</c:v>
                </c:pt>
                <c:pt idx="18794">
                  <c:v>7.65450125</c:v>
                </c:pt>
                <c:pt idx="18795">
                  <c:v>7.6549081250015991</c:v>
                </c:pt>
                <c:pt idx="18796">
                  <c:v>7.6553043750015988</c:v>
                </c:pt>
                <c:pt idx="18797">
                  <c:v>7.6556943750015991</c:v>
                </c:pt>
                <c:pt idx="18798">
                  <c:v>7.6561043750015987</c:v>
                </c:pt>
                <c:pt idx="18799">
                  <c:v>7.65644875</c:v>
                </c:pt>
                <c:pt idx="18800">
                  <c:v>7.6563575000000004</c:v>
                </c:pt>
                <c:pt idx="18801">
                  <c:v>7.655990625001599</c:v>
                </c:pt>
                <c:pt idx="18802">
                  <c:v>7.655545</c:v>
                </c:pt>
                <c:pt idx="18803">
                  <c:v>7.6551400000000003</c:v>
                </c:pt>
                <c:pt idx="18804">
                  <c:v>7.6548150000000001</c:v>
                </c:pt>
                <c:pt idx="18805">
                  <c:v>7.6551893750015987</c:v>
                </c:pt>
                <c:pt idx="18806">
                  <c:v>7.6556181250015989</c:v>
                </c:pt>
                <c:pt idx="18807">
                  <c:v>7.6560706250015986</c:v>
                </c:pt>
                <c:pt idx="18808">
                  <c:v>7.6565012499999998</c:v>
                </c:pt>
                <c:pt idx="18809">
                  <c:v>7.6568987499999999</c:v>
                </c:pt>
                <c:pt idx="18810">
                  <c:v>7.6573787500000003</c:v>
                </c:pt>
                <c:pt idx="18811">
                  <c:v>7.6578418750015986</c:v>
                </c:pt>
                <c:pt idx="18812">
                  <c:v>7.6583006250015986</c:v>
                </c:pt>
                <c:pt idx="18813">
                  <c:v>7.6586356250015992</c:v>
                </c:pt>
                <c:pt idx="18814">
                  <c:v>7.6590231250015988</c:v>
                </c:pt>
                <c:pt idx="18815">
                  <c:v>7.6594012500000002</c:v>
                </c:pt>
                <c:pt idx="18816">
                  <c:v>7.6597287500000002</c:v>
                </c:pt>
                <c:pt idx="18817">
                  <c:v>7.6593987500000003</c:v>
                </c:pt>
                <c:pt idx="18818">
                  <c:v>7.6589743750015993</c:v>
                </c:pt>
                <c:pt idx="18819">
                  <c:v>7.6584968750015987</c:v>
                </c:pt>
                <c:pt idx="18820">
                  <c:v>7.6579649999999999</c:v>
                </c:pt>
                <c:pt idx="18821">
                  <c:v>7.6576399999999998</c:v>
                </c:pt>
                <c:pt idx="18822">
                  <c:v>7.6573106250015988</c:v>
                </c:pt>
                <c:pt idx="18823">
                  <c:v>7.6567024999999997</c:v>
                </c:pt>
                <c:pt idx="18824">
                  <c:v>7.6562743750015994</c:v>
                </c:pt>
                <c:pt idx="18825">
                  <c:v>7.6558431250015992</c:v>
                </c:pt>
                <c:pt idx="18826">
                  <c:v>7.6560600000000001</c:v>
                </c:pt>
                <c:pt idx="18827">
                  <c:v>7.6562787500000002</c:v>
                </c:pt>
                <c:pt idx="18828">
                  <c:v>7.6558787500000003</c:v>
                </c:pt>
                <c:pt idx="18829">
                  <c:v>7.6555506250015988</c:v>
                </c:pt>
                <c:pt idx="18830">
                  <c:v>7.655168125001599</c:v>
                </c:pt>
                <c:pt idx="18831">
                  <c:v>7.6547718750015994</c:v>
                </c:pt>
                <c:pt idx="18832">
                  <c:v>7.6550925000000003</c:v>
                </c:pt>
                <c:pt idx="18833">
                  <c:v>7.6554662499999999</c:v>
                </c:pt>
                <c:pt idx="18834">
                  <c:v>7.6558181250015993</c:v>
                </c:pt>
                <c:pt idx="18835">
                  <c:v>7.656178125001599</c:v>
                </c:pt>
                <c:pt idx="18836">
                  <c:v>7.6560699999999997</c:v>
                </c:pt>
                <c:pt idx="18837">
                  <c:v>7.6556962500000001</c:v>
                </c:pt>
                <c:pt idx="18838">
                  <c:v>7.6552350000000002</c:v>
                </c:pt>
                <c:pt idx="18839">
                  <c:v>7.6548937500000003</c:v>
                </c:pt>
                <c:pt idx="18840">
                  <c:v>7.6545699999999997</c:v>
                </c:pt>
                <c:pt idx="18841">
                  <c:v>7.6549037499999999</c:v>
                </c:pt>
                <c:pt idx="18842">
                  <c:v>7.6552300000000004</c:v>
                </c:pt>
                <c:pt idx="18843">
                  <c:v>7.6557093750015994</c:v>
                </c:pt>
                <c:pt idx="18844">
                  <c:v>7.6561824999999999</c:v>
                </c:pt>
                <c:pt idx="18845">
                  <c:v>7.6565318750015994</c:v>
                </c:pt>
                <c:pt idx="18846">
                  <c:v>7.6566937499999996</c:v>
                </c:pt>
                <c:pt idx="18847">
                  <c:v>7.6563643750015986</c:v>
                </c:pt>
                <c:pt idx="18848">
                  <c:v>7.6560143750015994</c:v>
                </c:pt>
                <c:pt idx="18849">
                  <c:v>7.6556562499999998</c:v>
                </c:pt>
                <c:pt idx="18850">
                  <c:v>7.6556793750015988</c:v>
                </c:pt>
                <c:pt idx="18851">
                  <c:v>7.6561500000000002</c:v>
                </c:pt>
                <c:pt idx="18852">
                  <c:v>7.6566168750015988</c:v>
                </c:pt>
                <c:pt idx="18853">
                  <c:v>7.6569712499999998</c:v>
                </c:pt>
                <c:pt idx="18854">
                  <c:v>7.6572943750015989</c:v>
                </c:pt>
                <c:pt idx="18855">
                  <c:v>7.6577156250015994</c:v>
                </c:pt>
                <c:pt idx="18856">
                  <c:v>7.6580537499999997</c:v>
                </c:pt>
                <c:pt idx="18857">
                  <c:v>7.6584456250015993</c:v>
                </c:pt>
                <c:pt idx="18858">
                  <c:v>7.6588081250015989</c:v>
                </c:pt>
                <c:pt idx="18859">
                  <c:v>7.6591624999999999</c:v>
                </c:pt>
                <c:pt idx="18860">
                  <c:v>7.6596324999999998</c:v>
                </c:pt>
                <c:pt idx="18861">
                  <c:v>7.6599981250015992</c:v>
                </c:pt>
                <c:pt idx="18862">
                  <c:v>7.6604918750015987</c:v>
                </c:pt>
                <c:pt idx="18863">
                  <c:v>7.6608749999999999</c:v>
                </c:pt>
                <c:pt idx="18864">
                  <c:v>7.66125875</c:v>
                </c:pt>
                <c:pt idx="18865">
                  <c:v>7.6616156250015992</c:v>
                </c:pt>
                <c:pt idx="18866">
                  <c:v>7.6620212499999996</c:v>
                </c:pt>
                <c:pt idx="18867">
                  <c:v>7.6624024999999998</c:v>
                </c:pt>
                <c:pt idx="18868">
                  <c:v>7.6627243750015994</c:v>
                </c:pt>
                <c:pt idx="18869">
                  <c:v>7.6623512500000004</c:v>
                </c:pt>
                <c:pt idx="18870">
                  <c:v>7.6618399999999998</c:v>
                </c:pt>
                <c:pt idx="18871">
                  <c:v>7.6613206250015988</c:v>
                </c:pt>
                <c:pt idx="18872">
                  <c:v>7.6609956250015987</c:v>
                </c:pt>
                <c:pt idx="18873">
                  <c:v>7.6609949999999998</c:v>
                </c:pt>
                <c:pt idx="18874">
                  <c:v>7.6610674999999997</c:v>
                </c:pt>
                <c:pt idx="18875">
                  <c:v>7.6610131250015989</c:v>
                </c:pt>
                <c:pt idx="18876">
                  <c:v>7.6609393750015986</c:v>
                </c:pt>
                <c:pt idx="18877">
                  <c:v>7.6605962500000002</c:v>
                </c:pt>
                <c:pt idx="18878">
                  <c:v>7.6602287499999999</c:v>
                </c:pt>
                <c:pt idx="18879">
                  <c:v>7.6598125000000001</c:v>
                </c:pt>
                <c:pt idx="18880">
                  <c:v>7.6593299999999997</c:v>
                </c:pt>
                <c:pt idx="18881">
                  <c:v>7.6589812500000001</c:v>
                </c:pt>
                <c:pt idx="18882">
                  <c:v>7.6585562500000002</c:v>
                </c:pt>
                <c:pt idx="18883">
                  <c:v>7.6581806250015987</c:v>
                </c:pt>
                <c:pt idx="18884">
                  <c:v>7.6577712499999997</c:v>
                </c:pt>
                <c:pt idx="18885">
                  <c:v>7.6573693750015988</c:v>
                </c:pt>
                <c:pt idx="18886">
                  <c:v>7.6569343750015992</c:v>
                </c:pt>
                <c:pt idx="18887">
                  <c:v>7.6565743750015987</c:v>
                </c:pt>
                <c:pt idx="18888">
                  <c:v>7.6562287500000004</c:v>
                </c:pt>
                <c:pt idx="18889">
                  <c:v>7.6565843750015992</c:v>
                </c:pt>
                <c:pt idx="18890">
                  <c:v>7.6569618750015991</c:v>
                </c:pt>
                <c:pt idx="18891">
                  <c:v>7.6573206250015993</c:v>
                </c:pt>
                <c:pt idx="18892">
                  <c:v>7.6569118750015992</c:v>
                </c:pt>
                <c:pt idx="18893">
                  <c:v>7.6564325000000002</c:v>
                </c:pt>
                <c:pt idx="18894">
                  <c:v>7.6558362500000001</c:v>
                </c:pt>
                <c:pt idx="18895">
                  <c:v>7.6555</c:v>
                </c:pt>
                <c:pt idx="18896">
                  <c:v>7.6551393750015988</c:v>
                </c:pt>
                <c:pt idx="18897">
                  <c:v>7.6546349999999999</c:v>
                </c:pt>
                <c:pt idx="18898">
                  <c:v>7.65419625</c:v>
                </c:pt>
                <c:pt idx="18899">
                  <c:v>7.6537881250015989</c:v>
                </c:pt>
                <c:pt idx="18900">
                  <c:v>7.6533456250015988</c:v>
                </c:pt>
                <c:pt idx="18901">
                  <c:v>7.6529924999999999</c:v>
                </c:pt>
                <c:pt idx="18902">
                  <c:v>7.6528725</c:v>
                </c:pt>
                <c:pt idx="18903">
                  <c:v>7.6532237500000004</c:v>
                </c:pt>
                <c:pt idx="18904">
                  <c:v>7.6535493750015986</c:v>
                </c:pt>
                <c:pt idx="18905">
                  <c:v>7.6538956250015993</c:v>
                </c:pt>
                <c:pt idx="18906">
                  <c:v>7.6543018750015994</c:v>
                </c:pt>
                <c:pt idx="18907">
                  <c:v>7.6546731250015991</c:v>
                </c:pt>
                <c:pt idx="18908">
                  <c:v>7.655016875001599</c:v>
                </c:pt>
                <c:pt idx="18909">
                  <c:v>7.6554212499999998</c:v>
                </c:pt>
                <c:pt idx="18910">
                  <c:v>7.6558281250015989</c:v>
                </c:pt>
                <c:pt idx="18911">
                  <c:v>7.6561793750015994</c:v>
                </c:pt>
                <c:pt idx="18912">
                  <c:v>7.6559699999999999</c:v>
                </c:pt>
                <c:pt idx="18913">
                  <c:v>7.655626875001599</c:v>
                </c:pt>
                <c:pt idx="18914">
                  <c:v>7.6553006250015994</c:v>
                </c:pt>
                <c:pt idx="18915">
                  <c:v>7.6548693750015993</c:v>
                </c:pt>
                <c:pt idx="18916">
                  <c:v>7.6552087499999999</c:v>
                </c:pt>
                <c:pt idx="18917">
                  <c:v>7.6555375000000003</c:v>
                </c:pt>
                <c:pt idx="18918">
                  <c:v>7.65513625</c:v>
                </c:pt>
                <c:pt idx="18919">
                  <c:v>7.6547187499999998</c:v>
                </c:pt>
                <c:pt idx="18920">
                  <c:v>7.6542562500000004</c:v>
                </c:pt>
                <c:pt idx="18921">
                  <c:v>7.653808125001599</c:v>
                </c:pt>
                <c:pt idx="18922">
                  <c:v>7.6534656250015987</c:v>
                </c:pt>
                <c:pt idx="18923">
                  <c:v>7.6531087500000003</c:v>
                </c:pt>
                <c:pt idx="18924">
                  <c:v>7.6527075</c:v>
                </c:pt>
                <c:pt idx="18925">
                  <c:v>7.6523862500000002</c:v>
                </c:pt>
                <c:pt idx="18926">
                  <c:v>7.6527399999999997</c:v>
                </c:pt>
                <c:pt idx="18927">
                  <c:v>7.6532068750015991</c:v>
                </c:pt>
                <c:pt idx="18928">
                  <c:v>7.6536512500000002</c:v>
                </c:pt>
                <c:pt idx="18929">
                  <c:v>7.6540368750015988</c:v>
                </c:pt>
                <c:pt idx="18930">
                  <c:v>7.6544600000000003</c:v>
                </c:pt>
                <c:pt idx="18931">
                  <c:v>7.6548468750015992</c:v>
                </c:pt>
                <c:pt idx="18932">
                  <c:v>7.655333125001599</c:v>
                </c:pt>
                <c:pt idx="18933">
                  <c:v>7.6556843750015986</c:v>
                </c:pt>
                <c:pt idx="18934">
                  <c:v>7.6558799999999998</c:v>
                </c:pt>
                <c:pt idx="18935">
                  <c:v>7.6562518750015993</c:v>
                </c:pt>
                <c:pt idx="18936">
                  <c:v>7.6567437500000004</c:v>
                </c:pt>
                <c:pt idx="18937">
                  <c:v>7.6572093750015986</c:v>
                </c:pt>
                <c:pt idx="18938">
                  <c:v>7.65754</c:v>
                </c:pt>
                <c:pt idx="18939">
                  <c:v>7.6579731250015994</c:v>
                </c:pt>
                <c:pt idx="18940">
                  <c:v>7.6583387500000004</c:v>
                </c:pt>
                <c:pt idx="18941">
                  <c:v>7.6587612500000004</c:v>
                </c:pt>
                <c:pt idx="18942">
                  <c:v>7.6592356250015987</c:v>
                </c:pt>
                <c:pt idx="18943">
                  <c:v>7.6595924999999996</c:v>
                </c:pt>
                <c:pt idx="18944">
                  <c:v>7.6591531250015992</c:v>
                </c:pt>
                <c:pt idx="18945">
                  <c:v>7.6587556250015991</c:v>
                </c:pt>
                <c:pt idx="18946">
                  <c:v>7.6582593750015988</c:v>
                </c:pt>
                <c:pt idx="18947">
                  <c:v>7.6576206250015986</c:v>
                </c:pt>
                <c:pt idx="18948">
                  <c:v>7.6572893750015991</c:v>
                </c:pt>
                <c:pt idx="18949">
                  <c:v>7.6567468750015992</c:v>
                </c:pt>
                <c:pt idx="18950">
                  <c:v>7.6562118750015991</c:v>
                </c:pt>
                <c:pt idx="18951">
                  <c:v>7.6557449999999996</c:v>
                </c:pt>
                <c:pt idx="18952">
                  <c:v>7.6554106250015987</c:v>
                </c:pt>
                <c:pt idx="18953">
                  <c:v>7.6557856250015988</c:v>
                </c:pt>
                <c:pt idx="18954">
                  <c:v>7.656155</c:v>
                </c:pt>
                <c:pt idx="18955">
                  <c:v>7.655604375001599</c:v>
                </c:pt>
                <c:pt idx="18956">
                  <c:v>7.65501875</c:v>
                </c:pt>
                <c:pt idx="18957">
                  <c:v>7.6546956250015992</c:v>
                </c:pt>
                <c:pt idx="18958">
                  <c:v>7.6543087500000002</c:v>
                </c:pt>
                <c:pt idx="18959">
                  <c:v>7.6539293750015993</c:v>
                </c:pt>
                <c:pt idx="18960">
                  <c:v>7.6535068750015993</c:v>
                </c:pt>
                <c:pt idx="18961">
                  <c:v>7.6531374999999997</c:v>
                </c:pt>
                <c:pt idx="18962">
                  <c:v>7.6527181250015994</c:v>
                </c:pt>
                <c:pt idx="18963">
                  <c:v>7.6520818750015991</c:v>
                </c:pt>
                <c:pt idx="18964">
                  <c:v>7.6515693750015989</c:v>
                </c:pt>
                <c:pt idx="18965">
                  <c:v>7.6511956250015993</c:v>
                </c:pt>
                <c:pt idx="18966">
                  <c:v>7.6508324999999999</c:v>
                </c:pt>
                <c:pt idx="18967">
                  <c:v>7.6504262499999998</c:v>
                </c:pt>
                <c:pt idx="18968">
                  <c:v>7.650066875001599</c:v>
                </c:pt>
                <c:pt idx="18969">
                  <c:v>7.6502731250015987</c:v>
                </c:pt>
                <c:pt idx="18970">
                  <c:v>7.650595625001599</c:v>
                </c:pt>
                <c:pt idx="18971">
                  <c:v>7.6507387500000004</c:v>
                </c:pt>
                <c:pt idx="18972">
                  <c:v>7.6503512499999999</c:v>
                </c:pt>
                <c:pt idx="18973">
                  <c:v>7.6499937500000001</c:v>
                </c:pt>
                <c:pt idx="18974">
                  <c:v>7.6498900000000001</c:v>
                </c:pt>
                <c:pt idx="18975">
                  <c:v>7.6503100000000002</c:v>
                </c:pt>
                <c:pt idx="18976">
                  <c:v>7.6507043750015988</c:v>
                </c:pt>
                <c:pt idx="18977">
                  <c:v>7.6510768750015989</c:v>
                </c:pt>
                <c:pt idx="18978">
                  <c:v>7.6515174999999997</c:v>
                </c:pt>
                <c:pt idx="18979">
                  <c:v>7.6519725000000003</c:v>
                </c:pt>
                <c:pt idx="18980">
                  <c:v>7.6523006250015992</c:v>
                </c:pt>
                <c:pt idx="18981">
                  <c:v>7.6527962499999997</c:v>
                </c:pt>
                <c:pt idx="18982">
                  <c:v>7.6531531250015989</c:v>
                </c:pt>
                <c:pt idx="18983">
                  <c:v>7.6535712499999997</c:v>
                </c:pt>
                <c:pt idx="18984">
                  <c:v>7.653936875001599</c:v>
                </c:pt>
                <c:pt idx="18985">
                  <c:v>7.6543793750015992</c:v>
                </c:pt>
                <c:pt idx="18986">
                  <c:v>7.6547743750015993</c:v>
                </c:pt>
                <c:pt idx="18987">
                  <c:v>7.6551581250015994</c:v>
                </c:pt>
                <c:pt idx="18988">
                  <c:v>7.6555774999999997</c:v>
                </c:pt>
                <c:pt idx="18989">
                  <c:v>7.6559887499999997</c:v>
                </c:pt>
                <c:pt idx="18990">
                  <c:v>7.6564281250015993</c:v>
                </c:pt>
                <c:pt idx="18991">
                  <c:v>7.6568606250015989</c:v>
                </c:pt>
                <c:pt idx="18992">
                  <c:v>7.6572293750015987</c:v>
                </c:pt>
                <c:pt idx="18993">
                  <c:v>7.6576374999999999</c:v>
                </c:pt>
                <c:pt idx="18994">
                  <c:v>7.6579756250015993</c:v>
                </c:pt>
                <c:pt idx="18995">
                  <c:v>7.6584031250015991</c:v>
                </c:pt>
                <c:pt idx="18996">
                  <c:v>7.6587543750015987</c:v>
                </c:pt>
                <c:pt idx="18997">
                  <c:v>7.65909</c:v>
                </c:pt>
                <c:pt idx="18998">
                  <c:v>7.6587543750015987</c:v>
                </c:pt>
                <c:pt idx="18999">
                  <c:v>7.6582793750015989</c:v>
                </c:pt>
                <c:pt idx="19000">
                  <c:v>7.6578456250015989</c:v>
                </c:pt>
                <c:pt idx="19001">
                  <c:v>7.6573450000000003</c:v>
                </c:pt>
                <c:pt idx="19002">
                  <c:v>7.6567418750015994</c:v>
                </c:pt>
                <c:pt idx="19003">
                  <c:v>7.65628625</c:v>
                </c:pt>
                <c:pt idx="19004">
                  <c:v>7.6558900000000003</c:v>
                </c:pt>
                <c:pt idx="19005">
                  <c:v>7.6555368750015989</c:v>
                </c:pt>
                <c:pt idx="19006">
                  <c:v>7.6552006250015987</c:v>
                </c:pt>
                <c:pt idx="19007">
                  <c:v>7.6554593750015991</c:v>
                </c:pt>
                <c:pt idx="19008">
                  <c:v>7.655803125001599</c:v>
                </c:pt>
                <c:pt idx="19009">
                  <c:v>7.6562087500000002</c:v>
                </c:pt>
                <c:pt idx="19010">
                  <c:v>7.6565856250015987</c:v>
                </c:pt>
                <c:pt idx="19011">
                  <c:v>7.6569425000000004</c:v>
                </c:pt>
                <c:pt idx="19012">
                  <c:v>7.6569556250015989</c:v>
                </c:pt>
                <c:pt idx="19013">
                  <c:v>7.6566018750015994</c:v>
                </c:pt>
                <c:pt idx="19014">
                  <c:v>7.6562562500000002</c:v>
                </c:pt>
                <c:pt idx="19015">
                  <c:v>7.6558787500000003</c:v>
                </c:pt>
                <c:pt idx="19016">
                  <c:v>7.655391875001599</c:v>
                </c:pt>
                <c:pt idx="19017">
                  <c:v>7.6549462500000001</c:v>
                </c:pt>
                <c:pt idx="19018">
                  <c:v>7.6544143750015987</c:v>
                </c:pt>
                <c:pt idx="19019">
                  <c:v>7.6539900000000003</c:v>
                </c:pt>
                <c:pt idx="19020">
                  <c:v>7.6535956250015991</c:v>
                </c:pt>
                <c:pt idx="19021">
                  <c:v>7.6532306250015987</c:v>
                </c:pt>
                <c:pt idx="19022">
                  <c:v>7.6527975000000001</c:v>
                </c:pt>
                <c:pt idx="19023">
                  <c:v>7.6523475000000003</c:v>
                </c:pt>
                <c:pt idx="19024">
                  <c:v>7.6519025000000003</c:v>
                </c:pt>
                <c:pt idx="19025">
                  <c:v>7.6513925</c:v>
                </c:pt>
                <c:pt idx="19026">
                  <c:v>7.6508112500000003</c:v>
                </c:pt>
                <c:pt idx="19027">
                  <c:v>7.6503300000000003</c:v>
                </c:pt>
                <c:pt idx="19028">
                  <c:v>7.6497356250015986</c:v>
                </c:pt>
                <c:pt idx="19029">
                  <c:v>7.6491600000000002</c:v>
                </c:pt>
                <c:pt idx="19030">
                  <c:v>7.6488162500000003</c:v>
                </c:pt>
                <c:pt idx="19031">
                  <c:v>7.6482568750015991</c:v>
                </c:pt>
                <c:pt idx="19032">
                  <c:v>7.6477356250015989</c:v>
                </c:pt>
                <c:pt idx="19033">
                  <c:v>7.64724</c:v>
                </c:pt>
                <c:pt idx="19034">
                  <c:v>7.6468625000000001</c:v>
                </c:pt>
                <c:pt idx="19035">
                  <c:v>7.6472956250015987</c:v>
                </c:pt>
                <c:pt idx="19036">
                  <c:v>7.6476756250015994</c:v>
                </c:pt>
                <c:pt idx="19037">
                  <c:v>7.6480693750015991</c:v>
                </c:pt>
                <c:pt idx="19038">
                  <c:v>7.6484168750015993</c:v>
                </c:pt>
                <c:pt idx="19039">
                  <c:v>7.6487856250015991</c:v>
                </c:pt>
                <c:pt idx="19040">
                  <c:v>7.6492062499999998</c:v>
                </c:pt>
                <c:pt idx="19041">
                  <c:v>7.6496112500000004</c:v>
                </c:pt>
                <c:pt idx="19042">
                  <c:v>7.6501218750015987</c:v>
                </c:pt>
                <c:pt idx="19043">
                  <c:v>7.6505068750015992</c:v>
                </c:pt>
                <c:pt idx="19044">
                  <c:v>7.6509549999999997</c:v>
                </c:pt>
                <c:pt idx="19045">
                  <c:v>7.6514125000000002</c:v>
                </c:pt>
                <c:pt idx="19046">
                  <c:v>7.6518662500000003</c:v>
                </c:pt>
                <c:pt idx="19047">
                  <c:v>7.6522587499999997</c:v>
                </c:pt>
                <c:pt idx="19048">
                  <c:v>7.6527456250015993</c:v>
                </c:pt>
                <c:pt idx="19049">
                  <c:v>7.65318875</c:v>
                </c:pt>
                <c:pt idx="19050">
                  <c:v>7.6536237500000004</c:v>
                </c:pt>
                <c:pt idx="19051">
                  <c:v>7.653950625001599</c:v>
                </c:pt>
                <c:pt idx="19052">
                  <c:v>7.654278125001599</c:v>
                </c:pt>
                <c:pt idx="19053">
                  <c:v>7.6546162500000001</c:v>
                </c:pt>
                <c:pt idx="19054">
                  <c:v>7.6550200000000004</c:v>
                </c:pt>
                <c:pt idx="19055">
                  <c:v>7.6553512499999998</c:v>
                </c:pt>
                <c:pt idx="19056">
                  <c:v>7.6554356250015987</c:v>
                </c:pt>
                <c:pt idx="19057">
                  <c:v>7.6554549999999999</c:v>
                </c:pt>
                <c:pt idx="19058">
                  <c:v>7.6558243750015986</c:v>
                </c:pt>
                <c:pt idx="19059">
                  <c:v>7.6562493750015994</c:v>
                </c:pt>
                <c:pt idx="19060">
                  <c:v>7.6566156250015993</c:v>
                </c:pt>
                <c:pt idx="19061">
                  <c:v>7.6569906250015993</c:v>
                </c:pt>
                <c:pt idx="19062">
                  <c:v>7.6573212499999999</c:v>
                </c:pt>
                <c:pt idx="19063">
                  <c:v>7.6569512499999997</c:v>
                </c:pt>
                <c:pt idx="19064">
                  <c:v>7.6566056250015988</c:v>
                </c:pt>
                <c:pt idx="19065">
                  <c:v>7.6561674999999996</c:v>
                </c:pt>
                <c:pt idx="19066">
                  <c:v>7.6556487500000001</c:v>
                </c:pt>
                <c:pt idx="19067">
                  <c:v>7.6552293750015989</c:v>
                </c:pt>
                <c:pt idx="19068">
                  <c:v>7.6549006250015994</c:v>
                </c:pt>
                <c:pt idx="19069">
                  <c:v>7.6545181250015988</c:v>
                </c:pt>
                <c:pt idx="19070">
                  <c:v>7.6540575000000004</c:v>
                </c:pt>
                <c:pt idx="19071">
                  <c:v>7.6537249999999997</c:v>
                </c:pt>
                <c:pt idx="19072">
                  <c:v>7.6533249999999997</c:v>
                </c:pt>
                <c:pt idx="19073">
                  <c:v>7.6529468750015992</c:v>
                </c:pt>
                <c:pt idx="19074">
                  <c:v>7.652974375001599</c:v>
                </c:pt>
                <c:pt idx="19075">
                  <c:v>7.6528312500000002</c:v>
                </c:pt>
                <c:pt idx="19076">
                  <c:v>7.6523793750015994</c:v>
                </c:pt>
                <c:pt idx="19077">
                  <c:v>7.6520137500000001</c:v>
                </c:pt>
                <c:pt idx="19078">
                  <c:v>7.651580625001599</c:v>
                </c:pt>
                <c:pt idx="19079">
                  <c:v>7.6512012499999997</c:v>
                </c:pt>
                <c:pt idx="19080">
                  <c:v>7.6471906250015991</c:v>
                </c:pt>
                <c:pt idx="19081">
                  <c:v>7.6369306250015994</c:v>
                </c:pt>
                <c:pt idx="19082">
                  <c:v>7.6253168750015989</c:v>
                </c:pt>
                <c:pt idx="19083">
                  <c:v>7.612750625001599</c:v>
                </c:pt>
                <c:pt idx="19084">
                  <c:v>7.5994343750015991</c:v>
                </c:pt>
                <c:pt idx="19085">
                  <c:v>7.5856062499999997</c:v>
                </c:pt>
                <c:pt idx="19086">
                  <c:v>7.5713043750015991</c:v>
                </c:pt>
                <c:pt idx="19087">
                  <c:v>7.5566018750015989</c:v>
                </c:pt>
                <c:pt idx="19088">
                  <c:v>7.5415962499999996</c:v>
                </c:pt>
                <c:pt idx="19089">
                  <c:v>7.5262406250015994</c:v>
                </c:pt>
                <c:pt idx="19090">
                  <c:v>7.5143481250015993</c:v>
                </c:pt>
                <c:pt idx="19091">
                  <c:v>7.5086468750015989</c:v>
                </c:pt>
                <c:pt idx="19092">
                  <c:v>7.5041668750015988</c:v>
                </c:pt>
                <c:pt idx="19093">
                  <c:v>7.500526875001599</c:v>
                </c:pt>
                <c:pt idx="19094">
                  <c:v>7.4975393750015993</c:v>
                </c:pt>
                <c:pt idx="19095">
                  <c:v>7.4949599999999998</c:v>
                </c:pt>
                <c:pt idx="19096">
                  <c:v>7.4927806250015987</c:v>
                </c:pt>
                <c:pt idx="19097">
                  <c:v>7.490836875001599</c:v>
                </c:pt>
                <c:pt idx="19098">
                  <c:v>7.4892743750015986</c:v>
                </c:pt>
                <c:pt idx="19099">
                  <c:v>7.4879293750015989</c:v>
                </c:pt>
                <c:pt idx="19100">
                  <c:v>7.4868456250015987</c:v>
                </c:pt>
                <c:pt idx="19101">
                  <c:v>7.48586375</c:v>
                </c:pt>
                <c:pt idx="19102">
                  <c:v>7.4850725000000002</c:v>
                </c:pt>
                <c:pt idx="19103">
                  <c:v>7.4842906250015986</c:v>
                </c:pt>
                <c:pt idx="19104">
                  <c:v>7.4836106250015986</c:v>
                </c:pt>
                <c:pt idx="19105">
                  <c:v>7.4829875000000001</c:v>
                </c:pt>
                <c:pt idx="19106">
                  <c:v>7.4823924999999996</c:v>
                </c:pt>
                <c:pt idx="19107">
                  <c:v>7.4819243750015989</c:v>
                </c:pt>
                <c:pt idx="19108">
                  <c:v>7.4814456250015988</c:v>
                </c:pt>
                <c:pt idx="19109">
                  <c:v>7.4809756250015988</c:v>
                </c:pt>
                <c:pt idx="19110">
                  <c:v>7.4805643750015989</c:v>
                </c:pt>
                <c:pt idx="19111">
                  <c:v>7.48018625</c:v>
                </c:pt>
                <c:pt idx="19112">
                  <c:v>7.4797750000000001</c:v>
                </c:pt>
                <c:pt idx="19113">
                  <c:v>7.4791724999999998</c:v>
                </c:pt>
                <c:pt idx="19114">
                  <c:v>7.4788462500000001</c:v>
                </c:pt>
                <c:pt idx="19115">
                  <c:v>7.4782987500000004</c:v>
                </c:pt>
                <c:pt idx="19116">
                  <c:v>7.4778025000000001</c:v>
                </c:pt>
                <c:pt idx="19117">
                  <c:v>7.4772737500000002</c:v>
                </c:pt>
                <c:pt idx="19118">
                  <c:v>7.4768125000000003</c:v>
                </c:pt>
                <c:pt idx="19119">
                  <c:v>7.4763787500000003</c:v>
                </c:pt>
                <c:pt idx="19120">
                  <c:v>7.4760031250015988</c:v>
                </c:pt>
                <c:pt idx="19121">
                  <c:v>7.4756724999999999</c:v>
                </c:pt>
                <c:pt idx="19122">
                  <c:v>7.4752143750015989</c:v>
                </c:pt>
                <c:pt idx="19123">
                  <c:v>7.4748331250015987</c:v>
                </c:pt>
                <c:pt idx="19124">
                  <c:v>7.4745081250015986</c:v>
                </c:pt>
                <c:pt idx="19125">
                  <c:v>7.4741856250015992</c:v>
                </c:pt>
                <c:pt idx="19126">
                  <c:v>7.4737262500000003</c:v>
                </c:pt>
                <c:pt idx="19127">
                  <c:v>7.4734024999999997</c:v>
                </c:pt>
                <c:pt idx="19128">
                  <c:v>7.4730343750015988</c:v>
                </c:pt>
                <c:pt idx="19129">
                  <c:v>7.4727024999999996</c:v>
                </c:pt>
                <c:pt idx="19130">
                  <c:v>7.4723424999999999</c:v>
                </c:pt>
                <c:pt idx="19131">
                  <c:v>7.4719431250015989</c:v>
                </c:pt>
                <c:pt idx="19132">
                  <c:v>7.4716093750015986</c:v>
                </c:pt>
                <c:pt idx="19133">
                  <c:v>7.471258125001599</c:v>
                </c:pt>
                <c:pt idx="19134">
                  <c:v>7.4709012499999998</c:v>
                </c:pt>
                <c:pt idx="19135">
                  <c:v>7.4705618750015992</c:v>
                </c:pt>
                <c:pt idx="19136">
                  <c:v>7.4702312500000003</c:v>
                </c:pt>
                <c:pt idx="19137">
                  <c:v>7.4699074999999997</c:v>
                </c:pt>
                <c:pt idx="19138">
                  <c:v>7.4695099999999996</c:v>
                </c:pt>
                <c:pt idx="19139">
                  <c:v>7.4691468750015986</c:v>
                </c:pt>
                <c:pt idx="19140">
                  <c:v>7.4687700000000001</c:v>
                </c:pt>
                <c:pt idx="19141">
                  <c:v>7.4684437499999996</c:v>
                </c:pt>
                <c:pt idx="19142">
                  <c:v>7.4681106250015992</c:v>
                </c:pt>
                <c:pt idx="19143">
                  <c:v>7.4677468750015992</c:v>
                </c:pt>
                <c:pt idx="19144">
                  <c:v>7.4674006250015994</c:v>
                </c:pt>
                <c:pt idx="19145">
                  <c:v>7.4669906250015989</c:v>
                </c:pt>
                <c:pt idx="19146">
                  <c:v>7.4665875000000002</c:v>
                </c:pt>
                <c:pt idx="19147">
                  <c:v>7.4662787499999999</c:v>
                </c:pt>
                <c:pt idx="19148">
                  <c:v>7.465944375001599</c:v>
                </c:pt>
                <c:pt idx="19149">
                  <c:v>7.4655768750015987</c:v>
                </c:pt>
                <c:pt idx="19150">
                  <c:v>7.4653518750015992</c:v>
                </c:pt>
                <c:pt idx="19151">
                  <c:v>7.4652331250015989</c:v>
                </c:pt>
                <c:pt idx="19152">
                  <c:v>7.4651312499999998</c:v>
                </c:pt>
                <c:pt idx="19153">
                  <c:v>7.4651725000000004</c:v>
                </c:pt>
                <c:pt idx="19154">
                  <c:v>7.4650806250015993</c:v>
                </c:pt>
                <c:pt idx="19155">
                  <c:v>7.464819375001599</c:v>
                </c:pt>
                <c:pt idx="19156">
                  <c:v>7.4651918750015991</c:v>
                </c:pt>
                <c:pt idx="19157">
                  <c:v>7.4652637500000001</c:v>
                </c:pt>
                <c:pt idx="19158">
                  <c:v>7.4653875000000003</c:v>
                </c:pt>
                <c:pt idx="19159">
                  <c:v>7.4651281250015993</c:v>
                </c:pt>
                <c:pt idx="19160">
                  <c:v>7.4654862499999997</c:v>
                </c:pt>
                <c:pt idx="19161">
                  <c:v>7.4658512500000001</c:v>
                </c:pt>
                <c:pt idx="19162">
                  <c:v>7.4652987499999997</c:v>
                </c:pt>
                <c:pt idx="19163">
                  <c:v>7.4647687500000002</c:v>
                </c:pt>
                <c:pt idx="19164">
                  <c:v>7.4642299999999997</c:v>
                </c:pt>
                <c:pt idx="19165">
                  <c:v>7.4638818750015989</c:v>
                </c:pt>
                <c:pt idx="19166">
                  <c:v>7.4634306250015987</c:v>
                </c:pt>
                <c:pt idx="19167">
                  <c:v>7.4638018750015993</c:v>
                </c:pt>
                <c:pt idx="19168">
                  <c:v>7.4641656250015993</c:v>
                </c:pt>
                <c:pt idx="19169">
                  <c:v>7.4646856250015992</c:v>
                </c:pt>
                <c:pt idx="19170">
                  <c:v>7.4652143750015991</c:v>
                </c:pt>
                <c:pt idx="19171">
                  <c:v>7.4657024999999999</c:v>
                </c:pt>
                <c:pt idx="19172">
                  <c:v>7.4661200000000001</c:v>
                </c:pt>
                <c:pt idx="19173">
                  <c:v>7.4666937500000001</c:v>
                </c:pt>
                <c:pt idx="19174">
                  <c:v>7.4670424999999998</c:v>
                </c:pt>
                <c:pt idx="19175">
                  <c:v>7.4676868750015988</c:v>
                </c:pt>
                <c:pt idx="19176">
                  <c:v>7.4680237500000004</c:v>
                </c:pt>
                <c:pt idx="19177">
                  <c:v>7.4684125000000003</c:v>
                </c:pt>
                <c:pt idx="19178">
                  <c:v>7.4688381250015992</c:v>
                </c:pt>
                <c:pt idx="19179">
                  <c:v>7.4691625000000004</c:v>
                </c:pt>
                <c:pt idx="19180">
                  <c:v>7.4695606250015993</c:v>
                </c:pt>
                <c:pt idx="19181">
                  <c:v>7.4702756250015989</c:v>
                </c:pt>
                <c:pt idx="19182">
                  <c:v>7.4709250000000003</c:v>
                </c:pt>
                <c:pt idx="19183">
                  <c:v>7.4712825</c:v>
                </c:pt>
                <c:pt idx="19184">
                  <c:v>7.4716775000000002</c:v>
                </c:pt>
                <c:pt idx="19185">
                  <c:v>7.4722131250015993</c:v>
                </c:pt>
                <c:pt idx="19186">
                  <c:v>7.4728750000000002</c:v>
                </c:pt>
                <c:pt idx="19187">
                  <c:v>7.4734474999999998</c:v>
                </c:pt>
                <c:pt idx="19188">
                  <c:v>7.4739837500000004</c:v>
                </c:pt>
                <c:pt idx="19189">
                  <c:v>7.4744725000000001</c:v>
                </c:pt>
                <c:pt idx="19190">
                  <c:v>7.4749681250015989</c:v>
                </c:pt>
                <c:pt idx="19191">
                  <c:v>7.4754818750015986</c:v>
                </c:pt>
                <c:pt idx="19192">
                  <c:v>7.476045625001599</c:v>
                </c:pt>
                <c:pt idx="19193">
                  <c:v>7.476443125001599</c:v>
                </c:pt>
                <c:pt idx="19194">
                  <c:v>7.4760274999999998</c:v>
                </c:pt>
                <c:pt idx="19195">
                  <c:v>7.4754843750015993</c:v>
                </c:pt>
                <c:pt idx="19196">
                  <c:v>7.4749675</c:v>
                </c:pt>
                <c:pt idx="19197">
                  <c:v>7.4746193750015992</c:v>
                </c:pt>
                <c:pt idx="19198">
                  <c:v>7.4742931250015987</c:v>
                </c:pt>
                <c:pt idx="19199">
                  <c:v>7.4742800000000003</c:v>
                </c:pt>
                <c:pt idx="19200">
                  <c:v>7.4746256250015986</c:v>
                </c:pt>
                <c:pt idx="19201">
                  <c:v>7.4749499999999998</c:v>
                </c:pt>
                <c:pt idx="19202">
                  <c:v>7.4749037500000002</c:v>
                </c:pt>
                <c:pt idx="19203">
                  <c:v>7.4750674999999998</c:v>
                </c:pt>
                <c:pt idx="19204">
                  <c:v>7.4754631250015988</c:v>
                </c:pt>
                <c:pt idx="19205">
                  <c:v>7.4758100000000001</c:v>
                </c:pt>
                <c:pt idx="19206">
                  <c:v>7.4757506250015986</c:v>
                </c:pt>
                <c:pt idx="19207">
                  <c:v>7.4753887499999996</c:v>
                </c:pt>
                <c:pt idx="19208">
                  <c:v>7.4749862499999997</c:v>
                </c:pt>
                <c:pt idx="19209">
                  <c:v>7.4745425000000001</c:v>
                </c:pt>
                <c:pt idx="19210">
                  <c:v>7.4749762500000001</c:v>
                </c:pt>
                <c:pt idx="19211">
                  <c:v>7.4753875000000001</c:v>
                </c:pt>
                <c:pt idx="19212">
                  <c:v>7.4757431250015989</c:v>
                </c:pt>
                <c:pt idx="19213">
                  <c:v>7.4761106250015992</c:v>
                </c:pt>
                <c:pt idx="19214">
                  <c:v>7.4765424999999999</c:v>
                </c:pt>
                <c:pt idx="19215">
                  <c:v>7.4768987500000001</c:v>
                </c:pt>
                <c:pt idx="19216">
                  <c:v>7.4772256250015987</c:v>
                </c:pt>
                <c:pt idx="19217">
                  <c:v>7.4776318750015989</c:v>
                </c:pt>
                <c:pt idx="19218">
                  <c:v>7.4780731250015986</c:v>
                </c:pt>
                <c:pt idx="19219">
                  <c:v>7.478438125001599</c:v>
                </c:pt>
                <c:pt idx="19220">
                  <c:v>7.4789368750015992</c:v>
                </c:pt>
                <c:pt idx="19221">
                  <c:v>7.4794156250015993</c:v>
                </c:pt>
                <c:pt idx="19222">
                  <c:v>7.4798987500000003</c:v>
                </c:pt>
                <c:pt idx="19223">
                  <c:v>7.4802831250015993</c:v>
                </c:pt>
                <c:pt idx="19224">
                  <c:v>7.4807693750015991</c:v>
                </c:pt>
                <c:pt idx="19225">
                  <c:v>7.4811743750015989</c:v>
                </c:pt>
                <c:pt idx="19226">
                  <c:v>7.48168875</c:v>
                </c:pt>
                <c:pt idx="19227">
                  <c:v>7.4821487500000003</c:v>
                </c:pt>
                <c:pt idx="19228">
                  <c:v>7.4826581250015991</c:v>
                </c:pt>
                <c:pt idx="19229">
                  <c:v>7.4831293750015986</c:v>
                </c:pt>
                <c:pt idx="19230">
                  <c:v>7.4837187500000004</c:v>
                </c:pt>
                <c:pt idx="19231">
                  <c:v>7.4841474999999997</c:v>
                </c:pt>
                <c:pt idx="19232">
                  <c:v>7.48455125</c:v>
                </c:pt>
                <c:pt idx="19233">
                  <c:v>7.4849775000000003</c:v>
                </c:pt>
                <c:pt idx="19234">
                  <c:v>7.4853593750015994</c:v>
                </c:pt>
                <c:pt idx="19235">
                  <c:v>7.4857706250015994</c:v>
                </c:pt>
                <c:pt idx="19236">
                  <c:v>7.4861300000000002</c:v>
                </c:pt>
                <c:pt idx="19237">
                  <c:v>7.4864825000000002</c:v>
                </c:pt>
                <c:pt idx="19238">
                  <c:v>7.4868112499999997</c:v>
                </c:pt>
                <c:pt idx="19239">
                  <c:v>7.4863999999999997</c:v>
                </c:pt>
                <c:pt idx="19240">
                  <c:v>7.4860306250015993</c:v>
                </c:pt>
                <c:pt idx="19241">
                  <c:v>7.4864306250015993</c:v>
                </c:pt>
                <c:pt idx="19242">
                  <c:v>7.4867900000000001</c:v>
                </c:pt>
                <c:pt idx="19243">
                  <c:v>7.4871956250015987</c:v>
                </c:pt>
                <c:pt idx="19244">
                  <c:v>7.4876293750015988</c:v>
                </c:pt>
                <c:pt idx="19245">
                  <c:v>7.4880531250015991</c:v>
                </c:pt>
                <c:pt idx="19246">
                  <c:v>7.4883850000000001</c:v>
                </c:pt>
                <c:pt idx="19247">
                  <c:v>7.48823375</c:v>
                </c:pt>
                <c:pt idx="19248">
                  <c:v>7.4885837500000001</c:v>
                </c:pt>
                <c:pt idx="19249">
                  <c:v>7.488936875001599</c:v>
                </c:pt>
                <c:pt idx="19250">
                  <c:v>7.489264375001599</c:v>
                </c:pt>
                <c:pt idx="19251">
                  <c:v>7.4887668750015992</c:v>
                </c:pt>
                <c:pt idx="19252">
                  <c:v>7.4883506250015994</c:v>
                </c:pt>
                <c:pt idx="19253">
                  <c:v>7.4879800000000003</c:v>
                </c:pt>
                <c:pt idx="19254">
                  <c:v>7.4875206250015989</c:v>
                </c:pt>
                <c:pt idx="19255">
                  <c:v>7.4871449999999999</c:v>
                </c:pt>
                <c:pt idx="19256">
                  <c:v>7.4875812499999999</c:v>
                </c:pt>
                <c:pt idx="19257">
                  <c:v>7.4880750000000003</c:v>
                </c:pt>
                <c:pt idx="19258">
                  <c:v>7.4885837500000001</c:v>
                </c:pt>
                <c:pt idx="19259">
                  <c:v>7.4889856250015994</c:v>
                </c:pt>
                <c:pt idx="19260">
                  <c:v>7.4894143750015987</c:v>
                </c:pt>
                <c:pt idx="19261">
                  <c:v>7.4897468750015994</c:v>
                </c:pt>
                <c:pt idx="19262">
                  <c:v>7.4902262500000001</c:v>
                </c:pt>
                <c:pt idx="19263">
                  <c:v>7.4907737499999998</c:v>
                </c:pt>
                <c:pt idx="19264">
                  <c:v>7.4913625000000001</c:v>
                </c:pt>
                <c:pt idx="19265">
                  <c:v>7.4919512499999996</c:v>
                </c:pt>
                <c:pt idx="19266">
                  <c:v>7.4924056250015987</c:v>
                </c:pt>
                <c:pt idx="19267">
                  <c:v>7.4929643750015993</c:v>
                </c:pt>
                <c:pt idx="19268">
                  <c:v>7.4933725000000004</c:v>
                </c:pt>
                <c:pt idx="19269">
                  <c:v>7.4937256250015993</c:v>
                </c:pt>
                <c:pt idx="19270">
                  <c:v>7.4940587499999998</c:v>
                </c:pt>
                <c:pt idx="19271">
                  <c:v>7.4943993750015991</c:v>
                </c:pt>
                <c:pt idx="19272">
                  <c:v>7.4947918750015994</c:v>
                </c:pt>
                <c:pt idx="19273">
                  <c:v>7.4949456250015993</c:v>
                </c:pt>
                <c:pt idx="19274">
                  <c:v>7.4944937500000002</c:v>
                </c:pt>
                <c:pt idx="19275">
                  <c:v>7.4941531250015991</c:v>
                </c:pt>
                <c:pt idx="19276">
                  <c:v>7.4936499999999997</c:v>
                </c:pt>
                <c:pt idx="19277">
                  <c:v>7.4931381250015994</c:v>
                </c:pt>
                <c:pt idx="19278">
                  <c:v>7.4927374999999996</c:v>
                </c:pt>
                <c:pt idx="19279">
                  <c:v>7.493111875001599</c:v>
                </c:pt>
                <c:pt idx="19280">
                  <c:v>7.4936112499999998</c:v>
                </c:pt>
                <c:pt idx="19281">
                  <c:v>7.4939581250015994</c:v>
                </c:pt>
                <c:pt idx="19282">
                  <c:v>7.4943762500000002</c:v>
                </c:pt>
                <c:pt idx="19283">
                  <c:v>7.4947943750015993</c:v>
                </c:pt>
                <c:pt idx="19284">
                  <c:v>7.4951912500000004</c:v>
                </c:pt>
                <c:pt idx="19285">
                  <c:v>7.4955712500000002</c:v>
                </c:pt>
                <c:pt idx="19286">
                  <c:v>7.4959449999999999</c:v>
                </c:pt>
                <c:pt idx="19287">
                  <c:v>7.4963749999999996</c:v>
                </c:pt>
                <c:pt idx="19288">
                  <c:v>7.4967843750015986</c:v>
                </c:pt>
                <c:pt idx="19289">
                  <c:v>7.4971306250015992</c:v>
                </c:pt>
                <c:pt idx="19290">
                  <c:v>7.4975087499999997</c:v>
                </c:pt>
                <c:pt idx="19291">
                  <c:v>7.4978312499999999</c:v>
                </c:pt>
                <c:pt idx="19292">
                  <c:v>7.4982562499999998</c:v>
                </c:pt>
                <c:pt idx="19293">
                  <c:v>7.49867375</c:v>
                </c:pt>
                <c:pt idx="19294">
                  <c:v>7.4990537499999999</c:v>
                </c:pt>
                <c:pt idx="19295">
                  <c:v>7.4994837499999996</c:v>
                </c:pt>
                <c:pt idx="19296">
                  <c:v>7.4998362500000004</c:v>
                </c:pt>
                <c:pt idx="19297">
                  <c:v>7.5002587500000004</c:v>
                </c:pt>
                <c:pt idx="19298">
                  <c:v>7.5006700000000004</c:v>
                </c:pt>
                <c:pt idx="19299">
                  <c:v>7.5010762499999997</c:v>
                </c:pt>
                <c:pt idx="19300">
                  <c:v>7.5014987499999997</c:v>
                </c:pt>
                <c:pt idx="19301">
                  <c:v>7.5019512500000003</c:v>
                </c:pt>
                <c:pt idx="19302">
                  <c:v>7.5023949999999999</c:v>
                </c:pt>
                <c:pt idx="19303">
                  <c:v>7.5028112499999997</c:v>
                </c:pt>
                <c:pt idx="19304">
                  <c:v>7.5032512499999999</c:v>
                </c:pt>
                <c:pt idx="19305">
                  <c:v>7.5035968750015991</c:v>
                </c:pt>
                <c:pt idx="19306">
                  <c:v>7.5039699999999998</c:v>
                </c:pt>
                <c:pt idx="19307">
                  <c:v>7.5037206250015993</c:v>
                </c:pt>
                <c:pt idx="19308">
                  <c:v>7.5033887500000001</c:v>
                </c:pt>
                <c:pt idx="19309">
                  <c:v>7.5029399999999997</c:v>
                </c:pt>
                <c:pt idx="19310">
                  <c:v>7.5023343750015989</c:v>
                </c:pt>
                <c:pt idx="19311">
                  <c:v>7.5016981250015986</c:v>
                </c:pt>
                <c:pt idx="19312">
                  <c:v>7.5010424999999996</c:v>
                </c:pt>
                <c:pt idx="19313">
                  <c:v>7.5004724999999999</c:v>
                </c:pt>
                <c:pt idx="19314">
                  <c:v>7.4999337500000003</c:v>
                </c:pt>
                <c:pt idx="19315">
                  <c:v>7.4995799999999999</c:v>
                </c:pt>
                <c:pt idx="19316">
                  <c:v>7.499155</c:v>
                </c:pt>
                <c:pt idx="19317">
                  <c:v>7.4987612500000003</c:v>
                </c:pt>
                <c:pt idx="19318">
                  <c:v>7.4983624999999998</c:v>
                </c:pt>
                <c:pt idx="19319">
                  <c:v>7.4980287499999996</c:v>
                </c:pt>
                <c:pt idx="19320">
                  <c:v>7.4983493750015988</c:v>
                </c:pt>
                <c:pt idx="19321">
                  <c:v>7.4987118750015993</c:v>
                </c:pt>
                <c:pt idx="19322">
                  <c:v>7.49912125</c:v>
                </c:pt>
                <c:pt idx="19323">
                  <c:v>7.4995200000000004</c:v>
                </c:pt>
                <c:pt idx="19324">
                  <c:v>7.4998993750015988</c:v>
                </c:pt>
                <c:pt idx="19325">
                  <c:v>7.5003275</c:v>
                </c:pt>
                <c:pt idx="19326">
                  <c:v>7.500775</c:v>
                </c:pt>
                <c:pt idx="19327">
                  <c:v>7.5011299999999999</c:v>
                </c:pt>
                <c:pt idx="19328">
                  <c:v>7.501455</c:v>
                </c:pt>
                <c:pt idx="19329">
                  <c:v>7.5017987499999998</c:v>
                </c:pt>
                <c:pt idx="19330">
                  <c:v>7.5021487499999999</c:v>
                </c:pt>
                <c:pt idx="19331">
                  <c:v>7.5024768750015989</c:v>
                </c:pt>
                <c:pt idx="19332">
                  <c:v>7.5029506250015991</c:v>
                </c:pt>
                <c:pt idx="19333">
                  <c:v>7.5033849999999997</c:v>
                </c:pt>
                <c:pt idx="19334">
                  <c:v>7.5038287500000003</c:v>
                </c:pt>
                <c:pt idx="19335">
                  <c:v>7.5042062500000002</c:v>
                </c:pt>
                <c:pt idx="19336">
                  <c:v>7.5037925000000003</c:v>
                </c:pt>
                <c:pt idx="19337">
                  <c:v>7.5034599999999996</c:v>
                </c:pt>
                <c:pt idx="19338">
                  <c:v>7.5039106250015992</c:v>
                </c:pt>
                <c:pt idx="19339">
                  <c:v>7.5042406250015992</c:v>
                </c:pt>
                <c:pt idx="19340">
                  <c:v>7.5045912499999998</c:v>
                </c:pt>
                <c:pt idx="19341">
                  <c:v>7.5050375000000003</c:v>
                </c:pt>
                <c:pt idx="19342">
                  <c:v>7.5054625000000001</c:v>
                </c:pt>
                <c:pt idx="19343">
                  <c:v>7.5058024999999997</c:v>
                </c:pt>
                <c:pt idx="19344">
                  <c:v>7.506134375001599</c:v>
                </c:pt>
                <c:pt idx="19345">
                  <c:v>7.5064793750015992</c:v>
                </c:pt>
                <c:pt idx="19346">
                  <c:v>7.506931875001599</c:v>
                </c:pt>
                <c:pt idx="19347">
                  <c:v>7.5074775000000002</c:v>
                </c:pt>
                <c:pt idx="19348">
                  <c:v>7.507869375001599</c:v>
                </c:pt>
                <c:pt idx="19349">
                  <c:v>7.5082706250015994</c:v>
                </c:pt>
                <c:pt idx="19350">
                  <c:v>7.5086693750015989</c:v>
                </c:pt>
                <c:pt idx="19351">
                  <c:v>7.5091381250015994</c:v>
                </c:pt>
                <c:pt idx="19352">
                  <c:v>7.5095068750015992</c:v>
                </c:pt>
                <c:pt idx="19353">
                  <c:v>7.5098406250015994</c:v>
                </c:pt>
                <c:pt idx="19354">
                  <c:v>7.5102099999999998</c:v>
                </c:pt>
                <c:pt idx="19355">
                  <c:v>7.5105693750015989</c:v>
                </c:pt>
                <c:pt idx="19356">
                  <c:v>7.510356875001599</c:v>
                </c:pt>
                <c:pt idx="19357">
                  <c:v>7.5100306250015993</c:v>
                </c:pt>
                <c:pt idx="19358">
                  <c:v>7.5096249999999998</c:v>
                </c:pt>
                <c:pt idx="19359">
                  <c:v>7.5098849999999997</c:v>
                </c:pt>
                <c:pt idx="19360">
                  <c:v>7.5103431250015991</c:v>
                </c:pt>
                <c:pt idx="19361">
                  <c:v>7.5108187500000003</c:v>
                </c:pt>
                <c:pt idx="19362">
                  <c:v>7.5111531250015986</c:v>
                </c:pt>
                <c:pt idx="19363">
                  <c:v>7.5115299999999996</c:v>
                </c:pt>
                <c:pt idx="19364">
                  <c:v>7.5119187500000004</c:v>
                </c:pt>
                <c:pt idx="19365">
                  <c:v>7.5122981250015988</c:v>
                </c:pt>
                <c:pt idx="19366">
                  <c:v>7.5127306250015993</c:v>
                </c:pt>
                <c:pt idx="19367">
                  <c:v>7.5132043750015987</c:v>
                </c:pt>
                <c:pt idx="19368">
                  <c:v>7.5136925000000003</c:v>
                </c:pt>
                <c:pt idx="19369">
                  <c:v>7.5141031250015988</c:v>
                </c:pt>
                <c:pt idx="19370">
                  <c:v>7.5146050000000004</c:v>
                </c:pt>
                <c:pt idx="19371">
                  <c:v>7.5149762500000001</c:v>
                </c:pt>
                <c:pt idx="19372">
                  <c:v>7.5154281250015993</c:v>
                </c:pt>
                <c:pt idx="19373">
                  <c:v>7.515763125001599</c:v>
                </c:pt>
                <c:pt idx="19374">
                  <c:v>7.5162337499999996</c:v>
                </c:pt>
                <c:pt idx="19375">
                  <c:v>7.5166943750015989</c:v>
                </c:pt>
                <c:pt idx="19376">
                  <c:v>7.5171912499999998</c:v>
                </c:pt>
                <c:pt idx="19377">
                  <c:v>7.517606875001599</c:v>
                </c:pt>
                <c:pt idx="19378">
                  <c:v>7.5181025000000004</c:v>
                </c:pt>
                <c:pt idx="19379">
                  <c:v>7.5186574999999998</c:v>
                </c:pt>
                <c:pt idx="19380">
                  <c:v>7.5192293750015988</c:v>
                </c:pt>
                <c:pt idx="19381">
                  <c:v>7.5199068750015989</c:v>
                </c:pt>
                <c:pt idx="19382">
                  <c:v>7.5204368750015993</c:v>
                </c:pt>
                <c:pt idx="19383">
                  <c:v>7.5209356250015986</c:v>
                </c:pt>
                <c:pt idx="19384">
                  <c:v>7.5213043750015993</c:v>
                </c:pt>
                <c:pt idx="19385">
                  <c:v>7.521664375001599</c:v>
                </c:pt>
                <c:pt idx="19386">
                  <c:v>7.5223181250015987</c:v>
                </c:pt>
                <c:pt idx="19387">
                  <c:v>7.5228806250015987</c:v>
                </c:pt>
                <c:pt idx="19388">
                  <c:v>7.5224462499999998</c:v>
                </c:pt>
                <c:pt idx="19389">
                  <c:v>7.5218712500000002</c:v>
                </c:pt>
                <c:pt idx="19390">
                  <c:v>7.5215125</c:v>
                </c:pt>
                <c:pt idx="19391">
                  <c:v>7.5210925</c:v>
                </c:pt>
                <c:pt idx="19392">
                  <c:v>7.5206243750015993</c:v>
                </c:pt>
                <c:pt idx="19393">
                  <c:v>7.5201112500000002</c:v>
                </c:pt>
                <c:pt idx="19394">
                  <c:v>7.5197081250015989</c:v>
                </c:pt>
                <c:pt idx="19395">
                  <c:v>7.519635625001599</c:v>
                </c:pt>
                <c:pt idx="19396">
                  <c:v>7.5192768750015988</c:v>
                </c:pt>
                <c:pt idx="19397">
                  <c:v>7.5188912500000002</c:v>
                </c:pt>
                <c:pt idx="19398">
                  <c:v>7.5193568750015993</c:v>
                </c:pt>
                <c:pt idx="19399">
                  <c:v>7.5197156250015986</c:v>
                </c:pt>
                <c:pt idx="19400">
                  <c:v>7.5201318750015993</c:v>
                </c:pt>
                <c:pt idx="19401">
                  <c:v>7.5207031250015994</c:v>
                </c:pt>
                <c:pt idx="19402">
                  <c:v>7.5210687500000004</c:v>
                </c:pt>
                <c:pt idx="19403">
                  <c:v>7.5216312500000004</c:v>
                </c:pt>
                <c:pt idx="19404">
                  <c:v>7.5220731250015991</c:v>
                </c:pt>
                <c:pt idx="19405">
                  <c:v>7.522439375001599</c:v>
                </c:pt>
                <c:pt idx="19406">
                  <c:v>7.5225900000000001</c:v>
                </c:pt>
                <c:pt idx="19407">
                  <c:v>7.5225287500000002</c:v>
                </c:pt>
                <c:pt idx="19408">
                  <c:v>7.5230249999999996</c:v>
                </c:pt>
                <c:pt idx="19409">
                  <c:v>7.523530625001599</c:v>
                </c:pt>
                <c:pt idx="19410">
                  <c:v>7.5239468750015988</c:v>
                </c:pt>
                <c:pt idx="19411">
                  <c:v>7.5242699999999996</c:v>
                </c:pt>
                <c:pt idx="19412">
                  <c:v>7.5247337500000002</c:v>
                </c:pt>
                <c:pt idx="19413">
                  <c:v>7.5251506250015989</c:v>
                </c:pt>
                <c:pt idx="19414">
                  <c:v>7.5255681250015991</c:v>
                </c:pt>
                <c:pt idx="19415">
                  <c:v>7.5260724999999997</c:v>
                </c:pt>
                <c:pt idx="19416">
                  <c:v>7.5265787499999997</c:v>
                </c:pt>
                <c:pt idx="19417">
                  <c:v>7.5271831250015993</c:v>
                </c:pt>
                <c:pt idx="19418">
                  <c:v>7.5277874999999996</c:v>
                </c:pt>
                <c:pt idx="19419">
                  <c:v>7.5284362500000004</c:v>
                </c:pt>
                <c:pt idx="19420">
                  <c:v>7.5290637499999997</c:v>
                </c:pt>
                <c:pt idx="19421">
                  <c:v>7.5294093750015989</c:v>
                </c:pt>
                <c:pt idx="19422">
                  <c:v>7.5299462500000001</c:v>
                </c:pt>
                <c:pt idx="19423">
                  <c:v>7.530531875001599</c:v>
                </c:pt>
                <c:pt idx="19424">
                  <c:v>7.5310631250015989</c:v>
                </c:pt>
                <c:pt idx="19425">
                  <c:v>7.5315712499999998</c:v>
                </c:pt>
                <c:pt idx="19426">
                  <c:v>7.5318993750015988</c:v>
                </c:pt>
                <c:pt idx="19427">
                  <c:v>7.53229375</c:v>
                </c:pt>
                <c:pt idx="19428">
                  <c:v>7.5326793750015986</c:v>
                </c:pt>
                <c:pt idx="19429">
                  <c:v>7.5330393750015991</c:v>
                </c:pt>
                <c:pt idx="19430">
                  <c:v>7.5334131250015988</c:v>
                </c:pt>
                <c:pt idx="19431">
                  <c:v>7.5337618750015993</c:v>
                </c:pt>
                <c:pt idx="19432">
                  <c:v>7.5340937500000003</c:v>
                </c:pt>
                <c:pt idx="19433">
                  <c:v>7.5345818750015994</c:v>
                </c:pt>
                <c:pt idx="19434">
                  <c:v>7.53491</c:v>
                </c:pt>
                <c:pt idx="19435">
                  <c:v>7.5353887500000001</c:v>
                </c:pt>
                <c:pt idx="19436">
                  <c:v>7.5357681250015993</c:v>
                </c:pt>
                <c:pt idx="19437">
                  <c:v>7.5361250000000002</c:v>
                </c:pt>
                <c:pt idx="19438">
                  <c:v>7.5364493750015988</c:v>
                </c:pt>
                <c:pt idx="19439">
                  <c:v>7.536796875001599</c:v>
                </c:pt>
                <c:pt idx="19440">
                  <c:v>7.537219375001599</c:v>
                </c:pt>
                <c:pt idx="19441">
                  <c:v>7.5375843750015994</c:v>
                </c:pt>
                <c:pt idx="19442">
                  <c:v>7.5372450000000004</c:v>
                </c:pt>
                <c:pt idx="19443">
                  <c:v>7.5368362500000003</c:v>
                </c:pt>
                <c:pt idx="19444">
                  <c:v>7.5363474999999998</c:v>
                </c:pt>
                <c:pt idx="19445">
                  <c:v>7.535929375001599</c:v>
                </c:pt>
                <c:pt idx="19446">
                  <c:v>7.5355937500000003</c:v>
                </c:pt>
                <c:pt idx="19447">
                  <c:v>7.5359856250015991</c:v>
                </c:pt>
                <c:pt idx="19448">
                  <c:v>7.5364018750015989</c:v>
                </c:pt>
                <c:pt idx="19449">
                  <c:v>7.5367231250015987</c:v>
                </c:pt>
                <c:pt idx="19450">
                  <c:v>7.5371043750015989</c:v>
                </c:pt>
                <c:pt idx="19451">
                  <c:v>7.5374437500000004</c:v>
                </c:pt>
                <c:pt idx="19452">
                  <c:v>7.5377737500000004</c:v>
                </c:pt>
                <c:pt idx="19453">
                  <c:v>7.538229375001599</c:v>
                </c:pt>
                <c:pt idx="19454">
                  <c:v>7.5386924999999998</c:v>
                </c:pt>
                <c:pt idx="19455">
                  <c:v>7.5391649999999997</c:v>
                </c:pt>
                <c:pt idx="19456">
                  <c:v>7.539670625001599</c:v>
                </c:pt>
                <c:pt idx="19457">
                  <c:v>7.5401775000000004</c:v>
                </c:pt>
                <c:pt idx="19458">
                  <c:v>7.5405668750015993</c:v>
                </c:pt>
                <c:pt idx="19459">
                  <c:v>7.5409343750015987</c:v>
                </c:pt>
                <c:pt idx="19460">
                  <c:v>7.5413137499999996</c:v>
                </c:pt>
                <c:pt idx="19461">
                  <c:v>7.5416968750015991</c:v>
                </c:pt>
                <c:pt idx="19462">
                  <c:v>7.5420550000000004</c:v>
                </c:pt>
                <c:pt idx="19463">
                  <c:v>7.5424756250015994</c:v>
                </c:pt>
                <c:pt idx="19464">
                  <c:v>7.5428325000000003</c:v>
                </c:pt>
                <c:pt idx="19465">
                  <c:v>7.5433131250015988</c:v>
                </c:pt>
                <c:pt idx="19466">
                  <c:v>7.5436337499999997</c:v>
                </c:pt>
                <c:pt idx="19467">
                  <c:v>7.5439887499999996</c:v>
                </c:pt>
                <c:pt idx="19468">
                  <c:v>7.5443356250015992</c:v>
                </c:pt>
                <c:pt idx="19469">
                  <c:v>7.5441200000000004</c:v>
                </c:pt>
                <c:pt idx="19470">
                  <c:v>7.5438112500000001</c:v>
                </c:pt>
                <c:pt idx="19471">
                  <c:v>7.5433937499999999</c:v>
                </c:pt>
                <c:pt idx="19472">
                  <c:v>7.5430406250015993</c:v>
                </c:pt>
                <c:pt idx="19473">
                  <c:v>7.5434056250015988</c:v>
                </c:pt>
                <c:pt idx="19474">
                  <c:v>7.5437762499999996</c:v>
                </c:pt>
                <c:pt idx="19475">
                  <c:v>7.5441025000000002</c:v>
                </c:pt>
                <c:pt idx="19476">
                  <c:v>7.5444368750015993</c:v>
                </c:pt>
                <c:pt idx="19477">
                  <c:v>7.5447899999999999</c:v>
                </c:pt>
                <c:pt idx="19478">
                  <c:v>7.5451781250015992</c:v>
                </c:pt>
                <c:pt idx="19479">
                  <c:v>7.5456387500000002</c:v>
                </c:pt>
                <c:pt idx="19480">
                  <c:v>7.5459899999999998</c:v>
                </c:pt>
                <c:pt idx="19481">
                  <c:v>7.5463768750015987</c:v>
                </c:pt>
                <c:pt idx="19482">
                  <c:v>7.546170625001599</c:v>
                </c:pt>
                <c:pt idx="19483">
                  <c:v>7.5458243750015992</c:v>
                </c:pt>
                <c:pt idx="19484">
                  <c:v>7.5454487500000003</c:v>
                </c:pt>
                <c:pt idx="19485">
                  <c:v>7.544880625001599</c:v>
                </c:pt>
                <c:pt idx="19486">
                  <c:v>7.5445543750015993</c:v>
                </c:pt>
                <c:pt idx="19487">
                  <c:v>7.5439550000000004</c:v>
                </c:pt>
                <c:pt idx="19488">
                  <c:v>7.5433674999999996</c:v>
                </c:pt>
                <c:pt idx="19489">
                  <c:v>7.5429337500000004</c:v>
                </c:pt>
                <c:pt idx="19490">
                  <c:v>7.5425562499999996</c:v>
                </c:pt>
                <c:pt idx="19491">
                  <c:v>7.5421500000000004</c:v>
                </c:pt>
                <c:pt idx="19492">
                  <c:v>7.5417281250015993</c:v>
                </c:pt>
                <c:pt idx="19493">
                  <c:v>7.5412643750015986</c:v>
                </c:pt>
                <c:pt idx="19494">
                  <c:v>7.5408749999999998</c:v>
                </c:pt>
                <c:pt idx="19495">
                  <c:v>7.5403743750015986</c:v>
                </c:pt>
                <c:pt idx="19496">
                  <c:v>7.5400112500000001</c:v>
                </c:pt>
                <c:pt idx="19497">
                  <c:v>7.5396824999999996</c:v>
                </c:pt>
                <c:pt idx="19498">
                  <c:v>7.5392318750015992</c:v>
                </c:pt>
                <c:pt idx="19499">
                  <c:v>7.5387706250015993</c:v>
                </c:pt>
                <c:pt idx="19500">
                  <c:v>7.5383493750015989</c:v>
                </c:pt>
                <c:pt idx="19501">
                  <c:v>7.5380275000000001</c:v>
                </c:pt>
                <c:pt idx="19502">
                  <c:v>7.5376031250015991</c:v>
                </c:pt>
                <c:pt idx="19503">
                  <c:v>7.5378512500000001</c:v>
                </c:pt>
                <c:pt idx="19504">
                  <c:v>7.5381875000000003</c:v>
                </c:pt>
                <c:pt idx="19505">
                  <c:v>7.5386443750015992</c:v>
                </c:pt>
                <c:pt idx="19506">
                  <c:v>7.5390674999999998</c:v>
                </c:pt>
                <c:pt idx="19507">
                  <c:v>7.5393962500000002</c:v>
                </c:pt>
                <c:pt idx="19508">
                  <c:v>7.5397625000000001</c:v>
                </c:pt>
                <c:pt idx="19509">
                  <c:v>7.540104375001599</c:v>
                </c:pt>
                <c:pt idx="19510">
                  <c:v>7.5397837499999998</c:v>
                </c:pt>
                <c:pt idx="19511">
                  <c:v>7.5394593750015986</c:v>
                </c:pt>
                <c:pt idx="19512">
                  <c:v>7.5393056250015986</c:v>
                </c:pt>
                <c:pt idx="19513">
                  <c:v>7.5396256250015989</c:v>
                </c:pt>
                <c:pt idx="19514">
                  <c:v>7.5400918750015986</c:v>
                </c:pt>
                <c:pt idx="19515">
                  <c:v>7.5404756250015987</c:v>
                </c:pt>
                <c:pt idx="19516">
                  <c:v>7.5408762500000002</c:v>
                </c:pt>
                <c:pt idx="19517">
                  <c:v>7.5412350000000004</c:v>
                </c:pt>
                <c:pt idx="19518">
                  <c:v>7.5416218750015993</c:v>
                </c:pt>
                <c:pt idx="19519">
                  <c:v>7.5419531250015988</c:v>
                </c:pt>
                <c:pt idx="19520">
                  <c:v>7.5423799999999996</c:v>
                </c:pt>
                <c:pt idx="19521">
                  <c:v>7.542743125001599</c:v>
                </c:pt>
                <c:pt idx="19522">
                  <c:v>7.543120625001599</c:v>
                </c:pt>
                <c:pt idx="19523">
                  <c:v>7.5435612499999998</c:v>
                </c:pt>
                <c:pt idx="19524">
                  <c:v>7.5439156250015991</c:v>
                </c:pt>
                <c:pt idx="19525">
                  <c:v>7.5442724999999999</c:v>
                </c:pt>
                <c:pt idx="19526">
                  <c:v>7.5445956250015991</c:v>
                </c:pt>
                <c:pt idx="19527">
                  <c:v>7.5449450000000002</c:v>
                </c:pt>
                <c:pt idx="19528">
                  <c:v>7.5453093750015992</c:v>
                </c:pt>
                <c:pt idx="19529">
                  <c:v>7.545655</c:v>
                </c:pt>
                <c:pt idx="19530">
                  <c:v>7.5453518750015993</c:v>
                </c:pt>
                <c:pt idx="19531">
                  <c:v>7.5450049999999997</c:v>
                </c:pt>
                <c:pt idx="19532">
                  <c:v>7.5445631250015994</c:v>
                </c:pt>
                <c:pt idx="19533">
                  <c:v>7.54414125</c:v>
                </c:pt>
                <c:pt idx="19534">
                  <c:v>7.5437962499999998</c:v>
                </c:pt>
                <c:pt idx="19535">
                  <c:v>7.5434237499999997</c:v>
                </c:pt>
                <c:pt idx="19536">
                  <c:v>7.5429643750015991</c:v>
                </c:pt>
                <c:pt idx="19537">
                  <c:v>7.5426212499999998</c:v>
                </c:pt>
                <c:pt idx="19538">
                  <c:v>7.5419631250015993</c:v>
                </c:pt>
                <c:pt idx="19539">
                  <c:v>7.5415356250015986</c:v>
                </c:pt>
                <c:pt idx="19540">
                  <c:v>7.5410325</c:v>
                </c:pt>
                <c:pt idx="19541">
                  <c:v>7.54064625</c:v>
                </c:pt>
                <c:pt idx="19542">
                  <c:v>7.5402112499999996</c:v>
                </c:pt>
                <c:pt idx="19543">
                  <c:v>7.53982375</c:v>
                </c:pt>
                <c:pt idx="19544">
                  <c:v>7.53942625</c:v>
                </c:pt>
                <c:pt idx="19545">
                  <c:v>7.5390962500000001</c:v>
                </c:pt>
                <c:pt idx="19546">
                  <c:v>7.5385350000000004</c:v>
                </c:pt>
                <c:pt idx="19547">
                  <c:v>7.5381337500000001</c:v>
                </c:pt>
                <c:pt idx="19548">
                  <c:v>7.5376874999999997</c:v>
                </c:pt>
                <c:pt idx="19549">
                  <c:v>7.5372037499999998</c:v>
                </c:pt>
                <c:pt idx="19550">
                  <c:v>7.5366956250015988</c:v>
                </c:pt>
                <c:pt idx="19551">
                  <c:v>7.5363587499999998</c:v>
                </c:pt>
                <c:pt idx="19552">
                  <c:v>7.5357618750015991</c:v>
                </c:pt>
                <c:pt idx="19553">
                  <c:v>7.535235625001599</c:v>
                </c:pt>
                <c:pt idx="19554">
                  <c:v>7.5348162500000004</c:v>
                </c:pt>
                <c:pt idx="19555">
                  <c:v>7.5343450000000001</c:v>
                </c:pt>
                <c:pt idx="19556">
                  <c:v>7.534169375001599</c:v>
                </c:pt>
                <c:pt idx="19557">
                  <c:v>7.5344993750015989</c:v>
                </c:pt>
                <c:pt idx="19558">
                  <c:v>7.5348531250015993</c:v>
                </c:pt>
                <c:pt idx="19559">
                  <c:v>7.5352781250015992</c:v>
                </c:pt>
                <c:pt idx="19560">
                  <c:v>7.5357349999999999</c:v>
                </c:pt>
                <c:pt idx="19561">
                  <c:v>7.5361331250015988</c:v>
                </c:pt>
                <c:pt idx="19562">
                  <c:v>7.5365399999999996</c:v>
                </c:pt>
                <c:pt idx="19563">
                  <c:v>7.536878125001599</c:v>
                </c:pt>
                <c:pt idx="19564">
                  <c:v>7.5372381250015987</c:v>
                </c:pt>
                <c:pt idx="19565">
                  <c:v>7.5376250000000002</c:v>
                </c:pt>
                <c:pt idx="19566">
                  <c:v>7.5379481250015994</c:v>
                </c:pt>
                <c:pt idx="19567">
                  <c:v>7.5383575</c:v>
                </c:pt>
                <c:pt idx="19568">
                  <c:v>7.538735</c:v>
                </c:pt>
                <c:pt idx="19569">
                  <c:v>7.5391012499999999</c:v>
                </c:pt>
                <c:pt idx="19570">
                  <c:v>7.5394399999999999</c:v>
                </c:pt>
                <c:pt idx="19571">
                  <c:v>7.5396318750015991</c:v>
                </c:pt>
                <c:pt idx="19572">
                  <c:v>7.5391887500000001</c:v>
                </c:pt>
                <c:pt idx="19573">
                  <c:v>7.53871</c:v>
                </c:pt>
                <c:pt idx="19574">
                  <c:v>7.5381543750015991</c:v>
                </c:pt>
                <c:pt idx="19575">
                  <c:v>7.5375956250015994</c:v>
                </c:pt>
                <c:pt idx="19576">
                  <c:v>7.5369975</c:v>
                </c:pt>
                <c:pt idx="19577">
                  <c:v>7.5364068750015987</c:v>
                </c:pt>
                <c:pt idx="19578">
                  <c:v>7.5358531250015988</c:v>
                </c:pt>
                <c:pt idx="19579">
                  <c:v>7.5353587500000003</c:v>
                </c:pt>
                <c:pt idx="19580">
                  <c:v>7.53487375</c:v>
                </c:pt>
                <c:pt idx="19581">
                  <c:v>7.5344350000000002</c:v>
                </c:pt>
                <c:pt idx="19582">
                  <c:v>7.5340924999999999</c:v>
                </c:pt>
                <c:pt idx="19583">
                  <c:v>7.5336175000000001</c:v>
                </c:pt>
                <c:pt idx="19584">
                  <c:v>7.5334906250015994</c:v>
                </c:pt>
                <c:pt idx="19585">
                  <c:v>7.5339</c:v>
                </c:pt>
                <c:pt idx="19586">
                  <c:v>7.5342356250015987</c:v>
                </c:pt>
                <c:pt idx="19587">
                  <c:v>7.5346612500000001</c:v>
                </c:pt>
                <c:pt idx="19588">
                  <c:v>7.5350999999999999</c:v>
                </c:pt>
                <c:pt idx="19589">
                  <c:v>7.5356068750015988</c:v>
                </c:pt>
                <c:pt idx="19590">
                  <c:v>7.5360043750015988</c:v>
                </c:pt>
                <c:pt idx="19591">
                  <c:v>7.5363524999999996</c:v>
                </c:pt>
                <c:pt idx="19592">
                  <c:v>7.5367850000000001</c:v>
                </c:pt>
                <c:pt idx="19593">
                  <c:v>7.5372943750015988</c:v>
                </c:pt>
                <c:pt idx="19594">
                  <c:v>7.53775</c:v>
                </c:pt>
                <c:pt idx="19595">
                  <c:v>7.5382100000000003</c:v>
                </c:pt>
                <c:pt idx="19596">
                  <c:v>7.5387618750015992</c:v>
                </c:pt>
                <c:pt idx="19597">
                  <c:v>7.5392668750015988</c:v>
                </c:pt>
                <c:pt idx="19598">
                  <c:v>7.5397249999999998</c:v>
                </c:pt>
                <c:pt idx="19599">
                  <c:v>7.5402318750015986</c:v>
                </c:pt>
                <c:pt idx="19600">
                  <c:v>7.5407074999999999</c:v>
                </c:pt>
                <c:pt idx="19601">
                  <c:v>7.5411093750015992</c:v>
                </c:pt>
                <c:pt idx="19602">
                  <c:v>7.5414606250015987</c:v>
                </c:pt>
                <c:pt idx="19603">
                  <c:v>7.5418506250015991</c:v>
                </c:pt>
                <c:pt idx="19604">
                  <c:v>7.542180625001599</c:v>
                </c:pt>
                <c:pt idx="19605">
                  <c:v>7.5418031250015991</c:v>
                </c:pt>
                <c:pt idx="19606">
                  <c:v>7.5414168750015991</c:v>
                </c:pt>
                <c:pt idx="19607">
                  <c:v>7.5408918750015994</c:v>
                </c:pt>
                <c:pt idx="19608">
                  <c:v>7.5405356250015991</c:v>
                </c:pt>
                <c:pt idx="19609">
                  <c:v>7.539953125001599</c:v>
                </c:pt>
                <c:pt idx="19610">
                  <c:v>7.5394556250015992</c:v>
                </c:pt>
                <c:pt idx="19611">
                  <c:v>7.53900375</c:v>
                </c:pt>
                <c:pt idx="19612">
                  <c:v>7.5386806250015992</c:v>
                </c:pt>
                <c:pt idx="19613">
                  <c:v>7.5382493750015991</c:v>
                </c:pt>
                <c:pt idx="19614">
                  <c:v>7.5377618750015989</c:v>
                </c:pt>
                <c:pt idx="19615">
                  <c:v>7.5372831250015988</c:v>
                </c:pt>
                <c:pt idx="19616">
                  <c:v>7.536774375001599</c:v>
                </c:pt>
                <c:pt idx="19617">
                  <c:v>7.5364293750015987</c:v>
                </c:pt>
                <c:pt idx="19618">
                  <c:v>7.5358925000000001</c:v>
                </c:pt>
                <c:pt idx="19619">
                  <c:v>7.5355337499999999</c:v>
                </c:pt>
                <c:pt idx="19620">
                  <c:v>7.5351681250015989</c:v>
                </c:pt>
                <c:pt idx="19621">
                  <c:v>7.53484</c:v>
                </c:pt>
                <c:pt idx="19622">
                  <c:v>7.5344662500000004</c:v>
                </c:pt>
                <c:pt idx="19623">
                  <c:v>7.5338456250015993</c:v>
                </c:pt>
                <c:pt idx="19624">
                  <c:v>7.5330956250015992</c:v>
                </c:pt>
                <c:pt idx="19625">
                  <c:v>7.5325781250015993</c:v>
                </c:pt>
                <c:pt idx="19626">
                  <c:v>7.5319556250015989</c:v>
                </c:pt>
                <c:pt idx="19627">
                  <c:v>7.5313400000000001</c:v>
                </c:pt>
                <c:pt idx="19628">
                  <c:v>7.5306818750015987</c:v>
                </c:pt>
                <c:pt idx="19629">
                  <c:v>7.5300087500000004</c:v>
                </c:pt>
                <c:pt idx="19630">
                  <c:v>7.5293731250015989</c:v>
                </c:pt>
                <c:pt idx="19631">
                  <c:v>7.52879875</c:v>
                </c:pt>
                <c:pt idx="19632">
                  <c:v>7.5282749999999998</c:v>
                </c:pt>
                <c:pt idx="19633">
                  <c:v>7.5277093750015993</c:v>
                </c:pt>
                <c:pt idx="19634">
                  <c:v>7.5271468750015993</c:v>
                </c:pt>
                <c:pt idx="19635">
                  <c:v>7.5266062500000004</c:v>
                </c:pt>
                <c:pt idx="19636">
                  <c:v>7.5261800000000001</c:v>
                </c:pt>
                <c:pt idx="19637">
                  <c:v>7.5256937500000003</c:v>
                </c:pt>
                <c:pt idx="19638">
                  <c:v>7.5252568750015989</c:v>
                </c:pt>
                <c:pt idx="19639">
                  <c:v>7.524831875001599</c:v>
                </c:pt>
                <c:pt idx="19640">
                  <c:v>7.5244818750015989</c:v>
                </c:pt>
                <c:pt idx="19641">
                  <c:v>7.524104375001599</c:v>
                </c:pt>
                <c:pt idx="19642">
                  <c:v>7.5235131250015987</c:v>
                </c:pt>
                <c:pt idx="19643">
                  <c:v>7.5231593750015993</c:v>
                </c:pt>
                <c:pt idx="19644">
                  <c:v>7.5232762500000003</c:v>
                </c:pt>
                <c:pt idx="19645">
                  <c:v>7.5229106250015993</c:v>
                </c:pt>
                <c:pt idx="19646">
                  <c:v>7.5225881250015991</c:v>
                </c:pt>
                <c:pt idx="19647">
                  <c:v>7.5222656250015989</c:v>
                </c:pt>
                <c:pt idx="19648">
                  <c:v>7.521935</c:v>
                </c:pt>
                <c:pt idx="19649">
                  <c:v>7.5215806250015991</c:v>
                </c:pt>
                <c:pt idx="19650">
                  <c:v>7.5211843750015994</c:v>
                </c:pt>
                <c:pt idx="19651">
                  <c:v>7.5207787499999998</c:v>
                </c:pt>
                <c:pt idx="19652">
                  <c:v>7.5203218750015992</c:v>
                </c:pt>
                <c:pt idx="19653">
                  <c:v>7.5207137499999996</c:v>
                </c:pt>
                <c:pt idx="19654">
                  <c:v>7.5210981250015987</c:v>
                </c:pt>
                <c:pt idx="19655">
                  <c:v>7.5215168750015993</c:v>
                </c:pt>
                <c:pt idx="19656">
                  <c:v>7.5219525000000003</c:v>
                </c:pt>
                <c:pt idx="19657">
                  <c:v>7.5222768750015989</c:v>
                </c:pt>
                <c:pt idx="19658">
                  <c:v>7.5226418750015993</c:v>
                </c:pt>
                <c:pt idx="19659">
                  <c:v>7.5230181250015988</c:v>
                </c:pt>
                <c:pt idx="19660">
                  <c:v>7.5233837499999998</c:v>
                </c:pt>
                <c:pt idx="19661">
                  <c:v>7.5237331250015993</c:v>
                </c:pt>
                <c:pt idx="19662">
                  <c:v>7.5242031250015993</c:v>
                </c:pt>
                <c:pt idx="19663">
                  <c:v>7.5246306250015991</c:v>
                </c:pt>
                <c:pt idx="19664">
                  <c:v>7.52499875</c:v>
                </c:pt>
                <c:pt idx="19665">
                  <c:v>7.5254937499999999</c:v>
                </c:pt>
                <c:pt idx="19666">
                  <c:v>7.5258537499999996</c:v>
                </c:pt>
                <c:pt idx="19667">
                  <c:v>7.5262812500000003</c:v>
                </c:pt>
                <c:pt idx="19668">
                  <c:v>7.5267531250015987</c:v>
                </c:pt>
                <c:pt idx="19669">
                  <c:v>7.5270824999999997</c:v>
                </c:pt>
                <c:pt idx="19670">
                  <c:v>7.5274625000000004</c:v>
                </c:pt>
                <c:pt idx="19671">
                  <c:v>7.5278287500000003</c:v>
                </c:pt>
                <c:pt idx="19672">
                  <c:v>7.5282531250015987</c:v>
                </c:pt>
                <c:pt idx="19673">
                  <c:v>7.5285906250015993</c:v>
                </c:pt>
                <c:pt idx="19674">
                  <c:v>7.5289831250015986</c:v>
                </c:pt>
                <c:pt idx="19675">
                  <c:v>7.5293231250015991</c:v>
                </c:pt>
                <c:pt idx="19676">
                  <c:v>7.5297562500000002</c:v>
                </c:pt>
                <c:pt idx="19677">
                  <c:v>7.5301049999999998</c:v>
                </c:pt>
                <c:pt idx="19678">
                  <c:v>7.529655</c:v>
                </c:pt>
                <c:pt idx="19679">
                  <c:v>7.5293093750015991</c:v>
                </c:pt>
                <c:pt idx="19680">
                  <c:v>7.528950625001599</c:v>
                </c:pt>
                <c:pt idx="19681">
                  <c:v>7.5286024999999999</c:v>
                </c:pt>
                <c:pt idx="19682">
                  <c:v>7.5283037500000001</c:v>
                </c:pt>
                <c:pt idx="19683">
                  <c:v>7.5279568750015988</c:v>
                </c:pt>
                <c:pt idx="19684">
                  <c:v>7.5275812499999999</c:v>
                </c:pt>
                <c:pt idx="19685">
                  <c:v>7.5270906250015992</c:v>
                </c:pt>
                <c:pt idx="19686">
                  <c:v>7.5267225</c:v>
                </c:pt>
                <c:pt idx="19687">
                  <c:v>7.5263031250015988</c:v>
                </c:pt>
                <c:pt idx="19688">
                  <c:v>7.5257881250015988</c:v>
                </c:pt>
                <c:pt idx="19689">
                  <c:v>7.5253543750015988</c:v>
                </c:pt>
                <c:pt idx="19690">
                  <c:v>7.5249556250015992</c:v>
                </c:pt>
                <c:pt idx="19691">
                  <c:v>7.5245943750015991</c:v>
                </c:pt>
                <c:pt idx="19692">
                  <c:v>7.5242025000000003</c:v>
                </c:pt>
                <c:pt idx="19693">
                  <c:v>7.5238393750015993</c:v>
                </c:pt>
                <c:pt idx="19694">
                  <c:v>7.523846875001599</c:v>
                </c:pt>
                <c:pt idx="19695">
                  <c:v>7.5241668750015993</c:v>
                </c:pt>
                <c:pt idx="19696">
                  <c:v>7.5237681250015989</c:v>
                </c:pt>
                <c:pt idx="19697">
                  <c:v>7.5234043750015989</c:v>
                </c:pt>
                <c:pt idx="19698">
                  <c:v>7.5230662500000003</c:v>
                </c:pt>
                <c:pt idx="19699">
                  <c:v>7.5226668750015993</c:v>
                </c:pt>
                <c:pt idx="19700">
                  <c:v>7.5222350000000002</c:v>
                </c:pt>
                <c:pt idx="19701">
                  <c:v>7.5217637499999999</c:v>
                </c:pt>
                <c:pt idx="19702">
                  <c:v>7.5213018750015994</c:v>
                </c:pt>
                <c:pt idx="19703">
                  <c:v>7.5209324999999998</c:v>
                </c:pt>
                <c:pt idx="19704">
                  <c:v>7.5204056250015991</c:v>
                </c:pt>
                <c:pt idx="19705">
                  <c:v>7.5205243750015986</c:v>
                </c:pt>
                <c:pt idx="19706">
                  <c:v>7.5208325</c:v>
                </c:pt>
                <c:pt idx="19707">
                  <c:v>7.5213068750015992</c:v>
                </c:pt>
                <c:pt idx="19708">
                  <c:v>7.5216706250015992</c:v>
                </c:pt>
                <c:pt idx="19709">
                  <c:v>7.5221375000000004</c:v>
                </c:pt>
                <c:pt idx="19710">
                  <c:v>7.5224668750015988</c:v>
                </c:pt>
                <c:pt idx="19711">
                  <c:v>7.5228437499999998</c:v>
                </c:pt>
                <c:pt idx="19712">
                  <c:v>7.5231806250015989</c:v>
                </c:pt>
                <c:pt idx="19713">
                  <c:v>7.5236618750015989</c:v>
                </c:pt>
                <c:pt idx="19714">
                  <c:v>7.5240749999999998</c:v>
                </c:pt>
                <c:pt idx="19715">
                  <c:v>7.52448125</c:v>
                </c:pt>
                <c:pt idx="19716">
                  <c:v>7.5249343750015987</c:v>
                </c:pt>
                <c:pt idx="19717">
                  <c:v>7.5254218750015989</c:v>
                </c:pt>
                <c:pt idx="19718">
                  <c:v>7.5258143750015991</c:v>
                </c:pt>
                <c:pt idx="19719">
                  <c:v>7.52635875</c:v>
                </c:pt>
                <c:pt idx="19720">
                  <c:v>7.5268550000000003</c:v>
                </c:pt>
                <c:pt idx="19721">
                  <c:v>7.5273093750015994</c:v>
                </c:pt>
                <c:pt idx="19722">
                  <c:v>7.5278106250015986</c:v>
                </c:pt>
                <c:pt idx="19723">
                  <c:v>7.5283024999999997</c:v>
                </c:pt>
                <c:pt idx="19724">
                  <c:v>7.5287043750015989</c:v>
                </c:pt>
                <c:pt idx="19725">
                  <c:v>7.5291412500000003</c:v>
                </c:pt>
                <c:pt idx="19726">
                  <c:v>7.5295181250015988</c:v>
                </c:pt>
                <c:pt idx="19727">
                  <c:v>7.5299525000000003</c:v>
                </c:pt>
                <c:pt idx="19728">
                  <c:v>7.5303618750015993</c:v>
                </c:pt>
                <c:pt idx="19729">
                  <c:v>7.5307343750015994</c:v>
                </c:pt>
                <c:pt idx="19730">
                  <c:v>7.5311906250015994</c:v>
                </c:pt>
                <c:pt idx="19731">
                  <c:v>7.5316112500000001</c:v>
                </c:pt>
                <c:pt idx="19732">
                  <c:v>7.5320099999999996</c:v>
                </c:pt>
                <c:pt idx="19733">
                  <c:v>7.5316031250015989</c:v>
                </c:pt>
                <c:pt idx="19734">
                  <c:v>7.5312631250015993</c:v>
                </c:pt>
                <c:pt idx="19735">
                  <c:v>7.5309200000000001</c:v>
                </c:pt>
                <c:pt idx="19736">
                  <c:v>7.5305493750015993</c:v>
                </c:pt>
                <c:pt idx="19737">
                  <c:v>7.5301481250015989</c:v>
                </c:pt>
                <c:pt idx="19738">
                  <c:v>7.5297799999999997</c:v>
                </c:pt>
                <c:pt idx="19739">
                  <c:v>7.5293425000000003</c:v>
                </c:pt>
                <c:pt idx="19740">
                  <c:v>7.5289193750015988</c:v>
                </c:pt>
                <c:pt idx="19741">
                  <c:v>7.5285175000000004</c:v>
                </c:pt>
                <c:pt idx="19742">
                  <c:v>7.5280293750015987</c:v>
                </c:pt>
                <c:pt idx="19743">
                  <c:v>7.5275956250015987</c:v>
                </c:pt>
                <c:pt idx="19744">
                  <c:v>7.5272337499999997</c:v>
                </c:pt>
                <c:pt idx="19745">
                  <c:v>7.526815</c:v>
                </c:pt>
                <c:pt idx="19746">
                  <c:v>7.5263299999999997</c:v>
                </c:pt>
                <c:pt idx="19747">
                  <c:v>7.5259974999999999</c:v>
                </c:pt>
                <c:pt idx="19748">
                  <c:v>7.5255587500000001</c:v>
                </c:pt>
                <c:pt idx="19749">
                  <c:v>7.5251093750015992</c:v>
                </c:pt>
                <c:pt idx="19750">
                  <c:v>7.5246193750015991</c:v>
                </c:pt>
                <c:pt idx="19751">
                  <c:v>7.524068125001599</c:v>
                </c:pt>
                <c:pt idx="19752">
                  <c:v>7.5234125000000001</c:v>
                </c:pt>
                <c:pt idx="19753">
                  <c:v>7.5230474999999997</c:v>
                </c:pt>
                <c:pt idx="19754">
                  <c:v>7.5226600000000001</c:v>
                </c:pt>
                <c:pt idx="19755">
                  <c:v>7.5222868750015994</c:v>
                </c:pt>
                <c:pt idx="19756">
                  <c:v>7.5219412500000002</c:v>
                </c:pt>
                <c:pt idx="19757">
                  <c:v>7.5214575000000004</c:v>
                </c:pt>
                <c:pt idx="19758">
                  <c:v>7.5210800000000004</c:v>
                </c:pt>
                <c:pt idx="19759">
                  <c:v>7.5206818750015989</c:v>
                </c:pt>
                <c:pt idx="19760">
                  <c:v>7.5208756250015991</c:v>
                </c:pt>
                <c:pt idx="19761">
                  <c:v>7.5212206250015994</c:v>
                </c:pt>
                <c:pt idx="19762">
                  <c:v>7.5215525000000003</c:v>
                </c:pt>
                <c:pt idx="19763">
                  <c:v>7.5218937500000003</c:v>
                </c:pt>
                <c:pt idx="19764">
                  <c:v>7.5223825</c:v>
                </c:pt>
                <c:pt idx="19765">
                  <c:v>7.5229156250015992</c:v>
                </c:pt>
                <c:pt idx="19766">
                  <c:v>7.5234643750015993</c:v>
                </c:pt>
                <c:pt idx="19767">
                  <c:v>7.5239693750015988</c:v>
                </c:pt>
                <c:pt idx="19768">
                  <c:v>7.5243500000000001</c:v>
                </c:pt>
                <c:pt idx="19769">
                  <c:v>7.5247218750015987</c:v>
                </c:pt>
                <c:pt idx="19770">
                  <c:v>7.5242206250015986</c:v>
                </c:pt>
                <c:pt idx="19771">
                  <c:v>7.5238906250015987</c:v>
                </c:pt>
                <c:pt idx="19772">
                  <c:v>7.523446875001599</c:v>
                </c:pt>
                <c:pt idx="19773">
                  <c:v>7.5229900000000001</c:v>
                </c:pt>
                <c:pt idx="19774">
                  <c:v>7.5224993750015994</c:v>
                </c:pt>
                <c:pt idx="19775">
                  <c:v>7.5219956250015994</c:v>
                </c:pt>
                <c:pt idx="19776">
                  <c:v>7.5214118750015988</c:v>
                </c:pt>
                <c:pt idx="19777">
                  <c:v>7.5208225000000004</c:v>
                </c:pt>
                <c:pt idx="19778">
                  <c:v>7.5202806250015986</c:v>
                </c:pt>
                <c:pt idx="19779">
                  <c:v>7.5197543750015994</c:v>
                </c:pt>
                <c:pt idx="19780">
                  <c:v>7.5192993750015988</c:v>
                </c:pt>
                <c:pt idx="19781">
                  <c:v>7.518896875001599</c:v>
                </c:pt>
                <c:pt idx="19782">
                  <c:v>7.5182893750015989</c:v>
                </c:pt>
                <c:pt idx="19783">
                  <c:v>7.5177750000000003</c:v>
                </c:pt>
                <c:pt idx="19784">
                  <c:v>7.517288125001599</c:v>
                </c:pt>
                <c:pt idx="19785">
                  <c:v>7.5168781250015986</c:v>
                </c:pt>
                <c:pt idx="19786">
                  <c:v>7.5165343750015987</c:v>
                </c:pt>
                <c:pt idx="19787">
                  <c:v>7.5168637499999997</c:v>
                </c:pt>
                <c:pt idx="19788">
                  <c:v>7.5173343750015986</c:v>
                </c:pt>
                <c:pt idx="19789">
                  <c:v>7.517758125001599</c:v>
                </c:pt>
                <c:pt idx="19790">
                  <c:v>7.5180831250015991</c:v>
                </c:pt>
                <c:pt idx="19791">
                  <c:v>7.5186137500000001</c:v>
                </c:pt>
                <c:pt idx="19792">
                  <c:v>7.5189374999999998</c:v>
                </c:pt>
                <c:pt idx="19793">
                  <c:v>7.5192924999999997</c:v>
                </c:pt>
                <c:pt idx="19794">
                  <c:v>7.5192968750015989</c:v>
                </c:pt>
                <c:pt idx="19795">
                  <c:v>7.5196449999999997</c:v>
                </c:pt>
                <c:pt idx="19796">
                  <c:v>7.5200506250015993</c:v>
                </c:pt>
                <c:pt idx="19797">
                  <c:v>7.5204374999999999</c:v>
                </c:pt>
                <c:pt idx="19798">
                  <c:v>7.5208824999999999</c:v>
                </c:pt>
                <c:pt idx="19799">
                  <c:v>7.5213931250015991</c:v>
                </c:pt>
                <c:pt idx="19800">
                  <c:v>7.5219575000000001</c:v>
                </c:pt>
                <c:pt idx="19801">
                  <c:v>7.5225031250015988</c:v>
                </c:pt>
                <c:pt idx="19802">
                  <c:v>7.5228243750015986</c:v>
                </c:pt>
                <c:pt idx="19803">
                  <c:v>7.5231743750015987</c:v>
                </c:pt>
                <c:pt idx="19804">
                  <c:v>7.5237412499999996</c:v>
                </c:pt>
                <c:pt idx="19805">
                  <c:v>7.524280625001599</c:v>
                </c:pt>
                <c:pt idx="19806">
                  <c:v>7.5249081250015992</c:v>
                </c:pt>
                <c:pt idx="19807">
                  <c:v>7.5252737500000002</c:v>
                </c:pt>
                <c:pt idx="19808">
                  <c:v>7.5255993750015993</c:v>
                </c:pt>
                <c:pt idx="19809">
                  <c:v>7.5261874999999998</c:v>
                </c:pt>
                <c:pt idx="19810">
                  <c:v>7.5268743750015989</c:v>
                </c:pt>
                <c:pt idx="19811">
                  <c:v>7.5272443750015992</c:v>
                </c:pt>
                <c:pt idx="19812">
                  <c:v>7.5275675</c:v>
                </c:pt>
                <c:pt idx="19813">
                  <c:v>7.5281599999999997</c:v>
                </c:pt>
                <c:pt idx="19814">
                  <c:v>7.5287506250015994</c:v>
                </c:pt>
                <c:pt idx="19815">
                  <c:v>7.5293243750015986</c:v>
                </c:pt>
                <c:pt idx="19816">
                  <c:v>7.5298587499999998</c:v>
                </c:pt>
                <c:pt idx="19817">
                  <c:v>7.5303212500000001</c:v>
                </c:pt>
                <c:pt idx="19818">
                  <c:v>7.5306749999999996</c:v>
                </c:pt>
                <c:pt idx="19819">
                  <c:v>7.5310362499999997</c:v>
                </c:pt>
                <c:pt idx="19820">
                  <c:v>7.5306550000000003</c:v>
                </c:pt>
                <c:pt idx="19821">
                  <c:v>7.5303325000000001</c:v>
                </c:pt>
                <c:pt idx="19822">
                  <c:v>7.5299587499999996</c:v>
                </c:pt>
                <c:pt idx="19823">
                  <c:v>7.5296068750015994</c:v>
                </c:pt>
                <c:pt idx="19824">
                  <c:v>7.529115</c:v>
                </c:pt>
                <c:pt idx="19825">
                  <c:v>7.5286156250015992</c:v>
                </c:pt>
                <c:pt idx="19826">
                  <c:v>7.5280725000000004</c:v>
                </c:pt>
                <c:pt idx="19827">
                  <c:v>7.527330625001599</c:v>
                </c:pt>
                <c:pt idx="19828">
                  <c:v>7.5269181250015986</c:v>
                </c:pt>
                <c:pt idx="19829">
                  <c:v>7.5264756250015994</c:v>
                </c:pt>
                <c:pt idx="19830">
                  <c:v>7.5261056250015992</c:v>
                </c:pt>
                <c:pt idx="19831">
                  <c:v>7.5256593750015988</c:v>
                </c:pt>
                <c:pt idx="19832">
                  <c:v>7.5253100000000002</c:v>
                </c:pt>
                <c:pt idx="19833">
                  <c:v>7.5249231250015987</c:v>
                </c:pt>
                <c:pt idx="19834">
                  <c:v>7.524386875001599</c:v>
                </c:pt>
                <c:pt idx="19835">
                  <c:v>7.5240431250015991</c:v>
                </c:pt>
                <c:pt idx="19836">
                  <c:v>7.5243718750015987</c:v>
                </c:pt>
                <c:pt idx="19837">
                  <c:v>7.5247568750015992</c:v>
                </c:pt>
                <c:pt idx="19838">
                  <c:v>7.5251318750015992</c:v>
                </c:pt>
                <c:pt idx="19839">
                  <c:v>7.5253743750015989</c:v>
                </c:pt>
                <c:pt idx="19840">
                  <c:v>7.5250431250015986</c:v>
                </c:pt>
                <c:pt idx="19841">
                  <c:v>7.5252699999999999</c:v>
                </c:pt>
                <c:pt idx="19842">
                  <c:v>7.5256306250015994</c:v>
                </c:pt>
                <c:pt idx="19843">
                  <c:v>7.5261168750015992</c:v>
                </c:pt>
                <c:pt idx="19844">
                  <c:v>7.5265356250015989</c:v>
                </c:pt>
                <c:pt idx="19845">
                  <c:v>7.5266181250015993</c:v>
                </c:pt>
                <c:pt idx="19846">
                  <c:v>7.52654625</c:v>
                </c:pt>
                <c:pt idx="19847">
                  <c:v>7.5262068750015994</c:v>
                </c:pt>
                <c:pt idx="19848">
                  <c:v>7.5258462499999998</c:v>
                </c:pt>
                <c:pt idx="19849">
                  <c:v>7.5258193750015989</c:v>
                </c:pt>
                <c:pt idx="19850">
                  <c:v>7.5262156250015986</c:v>
                </c:pt>
                <c:pt idx="19851">
                  <c:v>7.5265924999999996</c:v>
                </c:pt>
                <c:pt idx="19852">
                  <c:v>7.526978125001599</c:v>
                </c:pt>
                <c:pt idx="19853">
                  <c:v>7.5268825000000001</c:v>
                </c:pt>
                <c:pt idx="19854">
                  <c:v>7.5270175000000004</c:v>
                </c:pt>
                <c:pt idx="19855">
                  <c:v>7.5273512499999997</c:v>
                </c:pt>
                <c:pt idx="19856">
                  <c:v>7.5277062499999996</c:v>
                </c:pt>
                <c:pt idx="19857">
                  <c:v>7.5281362500000002</c:v>
                </c:pt>
                <c:pt idx="19858">
                  <c:v>7.5285487499999997</c:v>
                </c:pt>
                <c:pt idx="19859">
                  <c:v>7.5289043750015994</c:v>
                </c:pt>
                <c:pt idx="19860">
                  <c:v>7.5285606250015986</c:v>
                </c:pt>
                <c:pt idx="19861">
                  <c:v>7.5282143750015988</c:v>
                </c:pt>
                <c:pt idx="19862">
                  <c:v>7.5277250000000002</c:v>
                </c:pt>
                <c:pt idx="19863">
                  <c:v>7.5272331250015991</c:v>
                </c:pt>
                <c:pt idx="19864">
                  <c:v>7.5266737499999996</c:v>
                </c:pt>
                <c:pt idx="19865">
                  <c:v>7.5260199999999999</c:v>
                </c:pt>
                <c:pt idx="19866">
                  <c:v>7.5256606250015992</c:v>
                </c:pt>
                <c:pt idx="19867">
                  <c:v>7.5250606250015988</c:v>
                </c:pt>
                <c:pt idx="19868">
                  <c:v>7.5245943750015991</c:v>
                </c:pt>
                <c:pt idx="19869">
                  <c:v>7.52424625</c:v>
                </c:pt>
                <c:pt idx="19870">
                  <c:v>7.5241100000000003</c:v>
                </c:pt>
                <c:pt idx="19871">
                  <c:v>7.5237568750015988</c:v>
                </c:pt>
                <c:pt idx="19872">
                  <c:v>7.5242075000000002</c:v>
                </c:pt>
                <c:pt idx="19873">
                  <c:v>7.5246012499999999</c:v>
                </c:pt>
                <c:pt idx="19874">
                  <c:v>7.5242668750015991</c:v>
                </c:pt>
                <c:pt idx="19875">
                  <c:v>7.5245050000000004</c:v>
                </c:pt>
                <c:pt idx="19876">
                  <c:v>7.5248343750015989</c:v>
                </c:pt>
                <c:pt idx="19877">
                  <c:v>7.5244437499999997</c:v>
                </c:pt>
                <c:pt idx="19878">
                  <c:v>7.5240024999999999</c:v>
                </c:pt>
                <c:pt idx="19879">
                  <c:v>7.5236824999999996</c:v>
                </c:pt>
                <c:pt idx="19880">
                  <c:v>7.5232574999999997</c:v>
                </c:pt>
                <c:pt idx="19881">
                  <c:v>7.5226625</c:v>
                </c:pt>
                <c:pt idx="19882">
                  <c:v>7.5223281250015992</c:v>
                </c:pt>
                <c:pt idx="19883">
                  <c:v>7.5218187500000004</c:v>
                </c:pt>
                <c:pt idx="19884">
                  <c:v>7.5211981250015993</c:v>
                </c:pt>
                <c:pt idx="19885">
                  <c:v>7.5206006250015989</c:v>
                </c:pt>
                <c:pt idx="19886">
                  <c:v>7.5201781250015989</c:v>
                </c:pt>
                <c:pt idx="19887">
                  <c:v>7.5197956250015991</c:v>
                </c:pt>
                <c:pt idx="19888">
                  <c:v>7.5193868750015991</c:v>
                </c:pt>
                <c:pt idx="19889">
                  <c:v>7.5197918750015988</c:v>
                </c:pt>
                <c:pt idx="19890">
                  <c:v>7.5202337500000001</c:v>
                </c:pt>
                <c:pt idx="19891">
                  <c:v>7.5206249999999999</c:v>
                </c:pt>
                <c:pt idx="19892">
                  <c:v>7.5210618750015987</c:v>
                </c:pt>
                <c:pt idx="19893">
                  <c:v>7.5215093750015987</c:v>
                </c:pt>
                <c:pt idx="19894">
                  <c:v>7.5219406250015988</c:v>
                </c:pt>
                <c:pt idx="19895">
                  <c:v>7.5223193750015991</c:v>
                </c:pt>
                <c:pt idx="19896">
                  <c:v>7.5227493750015988</c:v>
                </c:pt>
                <c:pt idx="19897">
                  <c:v>7.5231950000000003</c:v>
                </c:pt>
                <c:pt idx="19898">
                  <c:v>7.5235281250015991</c:v>
                </c:pt>
                <c:pt idx="19899">
                  <c:v>7.5238912500000001</c:v>
                </c:pt>
                <c:pt idx="19900">
                  <c:v>7.5240906250015991</c:v>
                </c:pt>
                <c:pt idx="19901">
                  <c:v>7.5244718750015993</c:v>
                </c:pt>
                <c:pt idx="19902">
                  <c:v>7.5249431250015988</c:v>
                </c:pt>
                <c:pt idx="19903">
                  <c:v>7.5252806250015993</c:v>
                </c:pt>
                <c:pt idx="19904">
                  <c:v>7.525606875001599</c:v>
                </c:pt>
                <c:pt idx="19905">
                  <c:v>7.526004375001599</c:v>
                </c:pt>
                <c:pt idx="19906">
                  <c:v>7.5256131250015992</c:v>
                </c:pt>
                <c:pt idx="19907">
                  <c:v>7.5252762500000001</c:v>
                </c:pt>
                <c:pt idx="19908">
                  <c:v>7.5248600000000003</c:v>
                </c:pt>
                <c:pt idx="19909">
                  <c:v>7.5244237500000004</c:v>
                </c:pt>
                <c:pt idx="19910">
                  <c:v>7.5239556250015989</c:v>
                </c:pt>
                <c:pt idx="19911">
                  <c:v>7.5235275000000001</c:v>
                </c:pt>
                <c:pt idx="19912">
                  <c:v>7.5231187500000001</c:v>
                </c:pt>
                <c:pt idx="19913">
                  <c:v>7.5226649999999999</c:v>
                </c:pt>
                <c:pt idx="19914">
                  <c:v>7.5223043750015988</c:v>
                </c:pt>
                <c:pt idx="19915">
                  <c:v>7.5219493750015989</c:v>
                </c:pt>
                <c:pt idx="19916">
                  <c:v>7.5214862499999997</c:v>
                </c:pt>
                <c:pt idx="19917">
                  <c:v>7.520995625001599</c:v>
                </c:pt>
                <c:pt idx="19918">
                  <c:v>7.520631875001599</c:v>
                </c:pt>
                <c:pt idx="19919">
                  <c:v>7.5202987500000003</c:v>
                </c:pt>
                <c:pt idx="19920">
                  <c:v>7.5203012500000002</c:v>
                </c:pt>
                <c:pt idx="19921">
                  <c:v>7.5201399999999996</c:v>
                </c:pt>
                <c:pt idx="19922">
                  <c:v>7.5196306250015992</c:v>
                </c:pt>
                <c:pt idx="19923">
                  <c:v>7.5191387499999998</c:v>
                </c:pt>
                <c:pt idx="19924">
                  <c:v>7.5186012499999997</c:v>
                </c:pt>
                <c:pt idx="19925">
                  <c:v>7.5182799999999999</c:v>
                </c:pt>
                <c:pt idx="19926">
                  <c:v>7.5177906250015987</c:v>
                </c:pt>
                <c:pt idx="19927">
                  <c:v>7.5174468750015988</c:v>
                </c:pt>
                <c:pt idx="19928">
                  <c:v>7.5170143750015992</c:v>
                </c:pt>
                <c:pt idx="19929">
                  <c:v>7.5165806250015992</c:v>
                </c:pt>
                <c:pt idx="19930">
                  <c:v>7.5161724999999997</c:v>
                </c:pt>
                <c:pt idx="19931">
                  <c:v>7.5158275000000003</c:v>
                </c:pt>
                <c:pt idx="19932">
                  <c:v>7.5154699999999997</c:v>
                </c:pt>
                <c:pt idx="19933">
                  <c:v>7.5151500000000002</c:v>
                </c:pt>
                <c:pt idx="19934">
                  <c:v>7.5147506250015992</c:v>
                </c:pt>
                <c:pt idx="19935">
                  <c:v>7.5146575000000002</c:v>
                </c:pt>
                <c:pt idx="19936">
                  <c:v>7.5146006250015986</c:v>
                </c:pt>
                <c:pt idx="19937">
                  <c:v>7.5145231250015989</c:v>
                </c:pt>
                <c:pt idx="19938">
                  <c:v>7.5149512500000002</c:v>
                </c:pt>
                <c:pt idx="19939">
                  <c:v>7.5154518750015988</c:v>
                </c:pt>
                <c:pt idx="19940">
                  <c:v>7.5158456250015986</c:v>
                </c:pt>
                <c:pt idx="19941">
                  <c:v>7.5161756250015994</c:v>
                </c:pt>
                <c:pt idx="19942">
                  <c:v>7.5166543750015986</c:v>
                </c:pt>
                <c:pt idx="19943">
                  <c:v>7.5170218750015989</c:v>
                </c:pt>
                <c:pt idx="19944">
                  <c:v>7.5174143750015991</c:v>
                </c:pt>
                <c:pt idx="19945">
                  <c:v>7.5177993750015988</c:v>
                </c:pt>
                <c:pt idx="19946">
                  <c:v>7.518144375001599</c:v>
                </c:pt>
                <c:pt idx="19947">
                  <c:v>7.5184818750015987</c:v>
                </c:pt>
                <c:pt idx="19948">
                  <c:v>7.5188331250015992</c:v>
                </c:pt>
                <c:pt idx="19949">
                  <c:v>7.5191693750015993</c:v>
                </c:pt>
                <c:pt idx="19950">
                  <c:v>7.5195412499999996</c:v>
                </c:pt>
                <c:pt idx="19951">
                  <c:v>7.5200193750015991</c:v>
                </c:pt>
                <c:pt idx="19952">
                  <c:v>7.5204387500000003</c:v>
                </c:pt>
                <c:pt idx="19953">
                  <c:v>7.52086875</c:v>
                </c:pt>
                <c:pt idx="19954">
                  <c:v>7.5212250000000003</c:v>
                </c:pt>
                <c:pt idx="19955">
                  <c:v>7.5215481250015994</c:v>
                </c:pt>
                <c:pt idx="19956">
                  <c:v>7.5211224999999997</c:v>
                </c:pt>
                <c:pt idx="19957">
                  <c:v>7.520584375001599</c:v>
                </c:pt>
                <c:pt idx="19958">
                  <c:v>7.5199493750015991</c:v>
                </c:pt>
                <c:pt idx="19959">
                  <c:v>7.5196199999999997</c:v>
                </c:pt>
                <c:pt idx="19960">
                  <c:v>7.5190324999999998</c:v>
                </c:pt>
                <c:pt idx="19961">
                  <c:v>7.5186431250015993</c:v>
                </c:pt>
                <c:pt idx="19962">
                  <c:v>7.5182512499999996</c:v>
                </c:pt>
                <c:pt idx="19963">
                  <c:v>7.5179200000000002</c:v>
                </c:pt>
                <c:pt idx="19964">
                  <c:v>7.5175743750015993</c:v>
                </c:pt>
                <c:pt idx="19965">
                  <c:v>7.5173256250015994</c:v>
                </c:pt>
                <c:pt idx="19966">
                  <c:v>7.51699625</c:v>
                </c:pt>
                <c:pt idx="19967">
                  <c:v>7.5165193750015993</c:v>
                </c:pt>
                <c:pt idx="19968">
                  <c:v>7.516185625001599</c:v>
                </c:pt>
                <c:pt idx="19969">
                  <c:v>7.5159312500000004</c:v>
                </c:pt>
                <c:pt idx="19970">
                  <c:v>7.5157681250015989</c:v>
                </c:pt>
                <c:pt idx="19971">
                  <c:v>7.5161037500000001</c:v>
                </c:pt>
                <c:pt idx="19972">
                  <c:v>7.516549375001599</c:v>
                </c:pt>
                <c:pt idx="19973">
                  <c:v>7.5169218750015991</c:v>
                </c:pt>
                <c:pt idx="19974">
                  <c:v>7.517324375001599</c:v>
                </c:pt>
                <c:pt idx="19975">
                  <c:v>7.5176712500000002</c:v>
                </c:pt>
                <c:pt idx="19976">
                  <c:v>7.5179999999999998</c:v>
                </c:pt>
                <c:pt idx="19977">
                  <c:v>7.5184643750015994</c:v>
                </c:pt>
                <c:pt idx="19978">
                  <c:v>7.5188212500000002</c:v>
                </c:pt>
                <c:pt idx="19979">
                  <c:v>7.5191706250015988</c:v>
                </c:pt>
                <c:pt idx="19980">
                  <c:v>7.51875625</c:v>
                </c:pt>
                <c:pt idx="19981">
                  <c:v>7.5182712499999997</c:v>
                </c:pt>
                <c:pt idx="19982">
                  <c:v>7.5177856250015989</c:v>
                </c:pt>
                <c:pt idx="19983">
                  <c:v>7.5173056250015993</c:v>
                </c:pt>
                <c:pt idx="19984">
                  <c:v>7.5168699999999999</c:v>
                </c:pt>
                <c:pt idx="19985">
                  <c:v>7.5164612499999999</c:v>
                </c:pt>
                <c:pt idx="19986">
                  <c:v>7.5161312499999999</c:v>
                </c:pt>
                <c:pt idx="19987">
                  <c:v>7.5157281250015986</c:v>
                </c:pt>
                <c:pt idx="19988">
                  <c:v>7.515295625001599</c:v>
                </c:pt>
                <c:pt idx="19989">
                  <c:v>7.5147656250015986</c:v>
                </c:pt>
                <c:pt idx="19990">
                  <c:v>7.5140975000000001</c:v>
                </c:pt>
                <c:pt idx="19991">
                  <c:v>7.5135293750015988</c:v>
                </c:pt>
                <c:pt idx="19992">
                  <c:v>7.5129818750015991</c:v>
                </c:pt>
                <c:pt idx="19993">
                  <c:v>7.5122643750015987</c:v>
                </c:pt>
                <c:pt idx="19994">
                  <c:v>7.5118906250015991</c:v>
                </c:pt>
                <c:pt idx="19995">
                  <c:v>7.5114918750015987</c:v>
                </c:pt>
                <c:pt idx="19996">
                  <c:v>7.5110700000000001</c:v>
                </c:pt>
                <c:pt idx="19997">
                  <c:v>7.5106212499999998</c:v>
                </c:pt>
                <c:pt idx="19998">
                  <c:v>7.5101674999999997</c:v>
                </c:pt>
                <c:pt idx="19999">
                  <c:v>7.5096568750015988</c:v>
                </c:pt>
                <c:pt idx="20000">
                  <c:v>7.5092456250015989</c:v>
                </c:pt>
                <c:pt idx="20001">
                  <c:v>7.50885625</c:v>
                </c:pt>
                <c:pt idx="20002">
                  <c:v>7.5083025000000001</c:v>
                </c:pt>
                <c:pt idx="20003">
                  <c:v>7.5079062499999996</c:v>
                </c:pt>
                <c:pt idx="20004">
                  <c:v>7.5080475</c:v>
                </c:pt>
                <c:pt idx="20005">
                  <c:v>7.5084131250015993</c:v>
                </c:pt>
                <c:pt idx="20006">
                  <c:v>7.5088218750015994</c:v>
                </c:pt>
                <c:pt idx="20007">
                  <c:v>7.5092468750015993</c:v>
                </c:pt>
                <c:pt idx="20008">
                  <c:v>7.5095968750015993</c:v>
                </c:pt>
                <c:pt idx="20009">
                  <c:v>7.5092937500000003</c:v>
                </c:pt>
                <c:pt idx="20010">
                  <c:v>7.5089618750015994</c:v>
                </c:pt>
                <c:pt idx="20011">
                  <c:v>7.5086312499999996</c:v>
                </c:pt>
                <c:pt idx="20012">
                  <c:v>7.5082406250015987</c:v>
                </c:pt>
                <c:pt idx="20013">
                  <c:v>7.5083068750015993</c:v>
                </c:pt>
                <c:pt idx="20014">
                  <c:v>7.5082987499999998</c:v>
                </c:pt>
                <c:pt idx="20015">
                  <c:v>7.5087218750015987</c:v>
                </c:pt>
                <c:pt idx="20016">
                  <c:v>7.5090431250015994</c:v>
                </c:pt>
                <c:pt idx="20017">
                  <c:v>7.5094256250015992</c:v>
                </c:pt>
                <c:pt idx="20018">
                  <c:v>7.5098006250015992</c:v>
                </c:pt>
                <c:pt idx="20019">
                  <c:v>7.5101543750015987</c:v>
                </c:pt>
                <c:pt idx="20020">
                  <c:v>7.510555625001599</c:v>
                </c:pt>
                <c:pt idx="20021">
                  <c:v>7.5108931250015987</c:v>
                </c:pt>
                <c:pt idx="20022">
                  <c:v>7.5112893750015992</c:v>
                </c:pt>
                <c:pt idx="20023">
                  <c:v>7.5116449999999997</c:v>
                </c:pt>
                <c:pt idx="20024">
                  <c:v>7.5119706250015987</c:v>
                </c:pt>
                <c:pt idx="20025">
                  <c:v>7.5123768750015989</c:v>
                </c:pt>
                <c:pt idx="20026">
                  <c:v>7.5128431250015986</c:v>
                </c:pt>
                <c:pt idx="20027">
                  <c:v>7.5132599999999998</c:v>
                </c:pt>
                <c:pt idx="20028">
                  <c:v>7.5136462499999999</c:v>
                </c:pt>
                <c:pt idx="20029">
                  <c:v>7.5140212499999999</c:v>
                </c:pt>
                <c:pt idx="20030">
                  <c:v>7.5143837500000004</c:v>
                </c:pt>
                <c:pt idx="20031">
                  <c:v>7.5147681250015994</c:v>
                </c:pt>
                <c:pt idx="20032">
                  <c:v>7.5151950000000003</c:v>
                </c:pt>
                <c:pt idx="20033">
                  <c:v>7.5156112500000001</c:v>
                </c:pt>
                <c:pt idx="20034">
                  <c:v>7.5152868750015989</c:v>
                </c:pt>
                <c:pt idx="20035">
                  <c:v>7.5147849999999998</c:v>
                </c:pt>
                <c:pt idx="20036">
                  <c:v>7.5142075000000004</c:v>
                </c:pt>
                <c:pt idx="20037">
                  <c:v>7.5137068750015992</c:v>
                </c:pt>
                <c:pt idx="20038">
                  <c:v>7.5132468750015988</c:v>
                </c:pt>
                <c:pt idx="20039">
                  <c:v>7.5128412500000001</c:v>
                </c:pt>
                <c:pt idx="20040">
                  <c:v>7.5125200000000003</c:v>
                </c:pt>
                <c:pt idx="20041">
                  <c:v>7.5121518750015994</c:v>
                </c:pt>
                <c:pt idx="20042">
                  <c:v>7.5117750000000001</c:v>
                </c:pt>
                <c:pt idx="20043">
                  <c:v>7.5113037499999997</c:v>
                </c:pt>
                <c:pt idx="20044">
                  <c:v>7.5109756250015991</c:v>
                </c:pt>
                <c:pt idx="20045">
                  <c:v>7.5103737500000003</c:v>
                </c:pt>
                <c:pt idx="20046">
                  <c:v>7.5100306250015993</c:v>
                </c:pt>
                <c:pt idx="20047">
                  <c:v>7.5096606250015991</c:v>
                </c:pt>
                <c:pt idx="20048">
                  <c:v>7.5092449999999999</c:v>
                </c:pt>
                <c:pt idx="20049">
                  <c:v>7.5087856250015994</c:v>
                </c:pt>
                <c:pt idx="20050">
                  <c:v>7.5083806250015988</c:v>
                </c:pt>
                <c:pt idx="20051">
                  <c:v>7.5079799999999999</c:v>
                </c:pt>
                <c:pt idx="20052">
                  <c:v>7.5076049999999999</c:v>
                </c:pt>
                <c:pt idx="20053">
                  <c:v>7.5072725</c:v>
                </c:pt>
                <c:pt idx="20054">
                  <c:v>7.5066587499999997</c:v>
                </c:pt>
                <c:pt idx="20055">
                  <c:v>7.5061237500000004</c:v>
                </c:pt>
                <c:pt idx="20056">
                  <c:v>7.5057862499999999</c:v>
                </c:pt>
                <c:pt idx="20057">
                  <c:v>7.505440625001599</c:v>
                </c:pt>
                <c:pt idx="20058">
                  <c:v>7.5054024999999998</c:v>
                </c:pt>
                <c:pt idx="20059">
                  <c:v>7.5058143750015986</c:v>
                </c:pt>
                <c:pt idx="20060">
                  <c:v>7.5062031250015986</c:v>
                </c:pt>
                <c:pt idx="20061">
                  <c:v>7.5059512499999999</c:v>
                </c:pt>
                <c:pt idx="20062">
                  <c:v>7.5055525000000003</c:v>
                </c:pt>
                <c:pt idx="20063">
                  <c:v>7.5052025000000002</c:v>
                </c:pt>
                <c:pt idx="20064">
                  <c:v>7.5055437500000002</c:v>
                </c:pt>
                <c:pt idx="20065">
                  <c:v>7.5059025000000004</c:v>
                </c:pt>
                <c:pt idx="20066">
                  <c:v>7.5063093750015986</c:v>
                </c:pt>
                <c:pt idx="20067">
                  <c:v>7.5067181250015986</c:v>
                </c:pt>
                <c:pt idx="20068">
                  <c:v>7.5070906250015987</c:v>
                </c:pt>
                <c:pt idx="20069">
                  <c:v>7.5075018750015987</c:v>
                </c:pt>
                <c:pt idx="20070">
                  <c:v>7.5078718750015989</c:v>
                </c:pt>
                <c:pt idx="20071">
                  <c:v>7.5082268750015988</c:v>
                </c:pt>
                <c:pt idx="20072">
                  <c:v>7.508619375001599</c:v>
                </c:pt>
                <c:pt idx="20073">
                  <c:v>7.5090293750015986</c:v>
                </c:pt>
                <c:pt idx="20074">
                  <c:v>7.5093612500000004</c:v>
                </c:pt>
                <c:pt idx="20075">
                  <c:v>7.5089743750015989</c:v>
                </c:pt>
                <c:pt idx="20076">
                  <c:v>7.5085100000000002</c:v>
                </c:pt>
                <c:pt idx="20077">
                  <c:v>7.5078968750015989</c:v>
                </c:pt>
                <c:pt idx="20078">
                  <c:v>7.5075606250015987</c:v>
                </c:pt>
                <c:pt idx="20079">
                  <c:v>7.5068450000000002</c:v>
                </c:pt>
                <c:pt idx="20080">
                  <c:v>7.5062024999999997</c:v>
                </c:pt>
                <c:pt idx="20081">
                  <c:v>7.5056931250015992</c:v>
                </c:pt>
                <c:pt idx="20082">
                  <c:v>7.5052525000000001</c:v>
                </c:pt>
                <c:pt idx="20083">
                  <c:v>7.5049131250015986</c:v>
                </c:pt>
                <c:pt idx="20084">
                  <c:v>7.5052649999999996</c:v>
                </c:pt>
                <c:pt idx="20085">
                  <c:v>7.5057112500000001</c:v>
                </c:pt>
                <c:pt idx="20086">
                  <c:v>7.5060556250015988</c:v>
                </c:pt>
                <c:pt idx="20087">
                  <c:v>7.5064025000000001</c:v>
                </c:pt>
                <c:pt idx="20088">
                  <c:v>7.5067768750015986</c:v>
                </c:pt>
                <c:pt idx="20089">
                  <c:v>7.5071374999999998</c:v>
                </c:pt>
                <c:pt idx="20090">
                  <c:v>7.5074937500000001</c:v>
                </c:pt>
                <c:pt idx="20091">
                  <c:v>7.507905625001599</c:v>
                </c:pt>
                <c:pt idx="20092">
                  <c:v>7.5082975000000003</c:v>
                </c:pt>
                <c:pt idx="20093">
                  <c:v>7.5087287500000004</c:v>
                </c:pt>
                <c:pt idx="20094">
                  <c:v>7.5091074999999998</c:v>
                </c:pt>
                <c:pt idx="20095">
                  <c:v>7.5095025</c:v>
                </c:pt>
                <c:pt idx="20096">
                  <c:v>7.5098624999999997</c:v>
                </c:pt>
                <c:pt idx="20097">
                  <c:v>7.5103475</c:v>
                </c:pt>
                <c:pt idx="20098">
                  <c:v>7.5107243750015993</c:v>
                </c:pt>
                <c:pt idx="20099">
                  <c:v>7.5111800000000004</c:v>
                </c:pt>
                <c:pt idx="20100">
                  <c:v>7.5115381250015991</c:v>
                </c:pt>
                <c:pt idx="20101">
                  <c:v>7.5118937499999996</c:v>
                </c:pt>
                <c:pt idx="20102">
                  <c:v>7.5113337500000004</c:v>
                </c:pt>
                <c:pt idx="20103">
                  <c:v>7.5106668750015988</c:v>
                </c:pt>
                <c:pt idx="20104">
                  <c:v>7.5100456250015988</c:v>
                </c:pt>
                <c:pt idx="20105">
                  <c:v>7.5096643750015986</c:v>
                </c:pt>
                <c:pt idx="20106">
                  <c:v>7.5092106250015993</c:v>
                </c:pt>
                <c:pt idx="20107">
                  <c:v>7.5087700000000002</c:v>
                </c:pt>
                <c:pt idx="20108">
                  <c:v>7.5083687499999998</c:v>
                </c:pt>
                <c:pt idx="20109">
                  <c:v>7.5079787500000004</c:v>
                </c:pt>
                <c:pt idx="20110">
                  <c:v>7.5076218750015986</c:v>
                </c:pt>
                <c:pt idx="20111">
                  <c:v>7.5072556250015987</c:v>
                </c:pt>
                <c:pt idx="20112">
                  <c:v>7.50662875</c:v>
                </c:pt>
                <c:pt idx="20113">
                  <c:v>7.5063031250015992</c:v>
                </c:pt>
                <c:pt idx="20114">
                  <c:v>7.5061549999999997</c:v>
                </c:pt>
                <c:pt idx="20115">
                  <c:v>7.5058187500000004</c:v>
                </c:pt>
                <c:pt idx="20116">
                  <c:v>7.5055706250015986</c:v>
                </c:pt>
                <c:pt idx="20117">
                  <c:v>7.5052218750015989</c:v>
                </c:pt>
                <c:pt idx="20118">
                  <c:v>7.5048237499999999</c:v>
                </c:pt>
                <c:pt idx="20119">
                  <c:v>7.5044037499999998</c:v>
                </c:pt>
                <c:pt idx="20120">
                  <c:v>7.503929375001599</c:v>
                </c:pt>
                <c:pt idx="20121">
                  <c:v>7.5035968750015991</c:v>
                </c:pt>
                <c:pt idx="20122">
                  <c:v>7.5031587499999999</c:v>
                </c:pt>
                <c:pt idx="20123">
                  <c:v>7.50278125</c:v>
                </c:pt>
                <c:pt idx="20124">
                  <c:v>7.5024600000000001</c:v>
                </c:pt>
                <c:pt idx="20125">
                  <c:v>7.5019618750015988</c:v>
                </c:pt>
                <c:pt idx="20126">
                  <c:v>7.5016375000000002</c:v>
                </c:pt>
                <c:pt idx="20127">
                  <c:v>7.501313125001599</c:v>
                </c:pt>
                <c:pt idx="20128">
                  <c:v>7.5009712500000001</c:v>
                </c:pt>
                <c:pt idx="20129">
                  <c:v>7.5006393750015992</c:v>
                </c:pt>
                <c:pt idx="20130">
                  <c:v>7.5001843750015986</c:v>
                </c:pt>
                <c:pt idx="20131">
                  <c:v>7.4998125</c:v>
                </c:pt>
                <c:pt idx="20132">
                  <c:v>7.4994068750015987</c:v>
                </c:pt>
                <c:pt idx="20133">
                  <c:v>7.4995349999999998</c:v>
                </c:pt>
                <c:pt idx="20134">
                  <c:v>7.4998975000000003</c:v>
                </c:pt>
                <c:pt idx="20135">
                  <c:v>7.5003012499999997</c:v>
                </c:pt>
                <c:pt idx="20136">
                  <c:v>7.5006806250015989</c:v>
                </c:pt>
                <c:pt idx="20137">
                  <c:v>7.5010343750015993</c:v>
                </c:pt>
                <c:pt idx="20138">
                  <c:v>7.5014006250015992</c:v>
                </c:pt>
                <c:pt idx="20139">
                  <c:v>7.50174875</c:v>
                </c:pt>
                <c:pt idx="20140">
                  <c:v>7.5021187500000002</c:v>
                </c:pt>
                <c:pt idx="20141">
                  <c:v>7.5024837499999997</c:v>
                </c:pt>
                <c:pt idx="20142">
                  <c:v>7.5028106250015991</c:v>
                </c:pt>
                <c:pt idx="20143">
                  <c:v>7.5031606250015992</c:v>
                </c:pt>
                <c:pt idx="20144">
                  <c:v>7.5031274999999997</c:v>
                </c:pt>
                <c:pt idx="20145">
                  <c:v>7.5034574999999997</c:v>
                </c:pt>
                <c:pt idx="20146">
                  <c:v>7.5038524999999998</c:v>
                </c:pt>
                <c:pt idx="20147">
                  <c:v>7.5042562500000001</c:v>
                </c:pt>
                <c:pt idx="20148">
                  <c:v>7.5046506250015987</c:v>
                </c:pt>
                <c:pt idx="20149">
                  <c:v>7.5049968750015994</c:v>
                </c:pt>
                <c:pt idx="20150">
                  <c:v>7.5053693750015986</c:v>
                </c:pt>
                <c:pt idx="20151">
                  <c:v>7.5058387499999997</c:v>
                </c:pt>
                <c:pt idx="20152">
                  <c:v>7.5061731250015988</c:v>
                </c:pt>
                <c:pt idx="20153">
                  <c:v>7.5062643750015994</c:v>
                </c:pt>
                <c:pt idx="20154">
                  <c:v>7.5065175000000002</c:v>
                </c:pt>
                <c:pt idx="20155">
                  <c:v>7.5061825000000004</c:v>
                </c:pt>
                <c:pt idx="20156">
                  <c:v>7.5055868750015993</c:v>
                </c:pt>
                <c:pt idx="20157">
                  <c:v>7.5050281250015987</c:v>
                </c:pt>
                <c:pt idx="20158">
                  <c:v>7.5045175000000004</c:v>
                </c:pt>
                <c:pt idx="20159">
                  <c:v>7.5040281250015992</c:v>
                </c:pt>
                <c:pt idx="20160">
                  <c:v>7.5036081250015991</c:v>
                </c:pt>
                <c:pt idx="20161">
                  <c:v>7.5031531250015986</c:v>
                </c:pt>
                <c:pt idx="20162">
                  <c:v>7.5027256250015988</c:v>
                </c:pt>
                <c:pt idx="20163">
                  <c:v>7.5023193750015986</c:v>
                </c:pt>
                <c:pt idx="20164">
                  <c:v>7.5019293750015992</c:v>
                </c:pt>
                <c:pt idx="20165">
                  <c:v>7.5014206250015993</c:v>
                </c:pt>
                <c:pt idx="20166">
                  <c:v>7.5009643750015993</c:v>
                </c:pt>
                <c:pt idx="20167">
                  <c:v>7.5005174999999999</c:v>
                </c:pt>
                <c:pt idx="20168">
                  <c:v>7.5001262500000001</c:v>
                </c:pt>
                <c:pt idx="20169">
                  <c:v>7.4997837499999997</c:v>
                </c:pt>
                <c:pt idx="20170">
                  <c:v>7.4996718750015994</c:v>
                </c:pt>
                <c:pt idx="20171">
                  <c:v>7.500056875001599</c:v>
                </c:pt>
                <c:pt idx="20172">
                  <c:v>7.5004018750015993</c:v>
                </c:pt>
                <c:pt idx="20173">
                  <c:v>7.5007149999999996</c:v>
                </c:pt>
                <c:pt idx="20174">
                  <c:v>7.5003725000000001</c:v>
                </c:pt>
                <c:pt idx="20175">
                  <c:v>7.4999793750015993</c:v>
                </c:pt>
                <c:pt idx="20176">
                  <c:v>7.49963625</c:v>
                </c:pt>
                <c:pt idx="20177">
                  <c:v>7.4989100000000004</c:v>
                </c:pt>
                <c:pt idx="20178">
                  <c:v>7.4984599999999997</c:v>
                </c:pt>
                <c:pt idx="20179">
                  <c:v>7.4979962499999999</c:v>
                </c:pt>
                <c:pt idx="20180">
                  <c:v>7.4974806250015993</c:v>
                </c:pt>
                <c:pt idx="20181">
                  <c:v>7.4970456250015989</c:v>
                </c:pt>
                <c:pt idx="20182">
                  <c:v>7.4966675</c:v>
                </c:pt>
                <c:pt idx="20183">
                  <c:v>7.4962737500000003</c:v>
                </c:pt>
                <c:pt idx="20184">
                  <c:v>7.4958806250015986</c:v>
                </c:pt>
                <c:pt idx="20185">
                  <c:v>7.4955400000000001</c:v>
                </c:pt>
                <c:pt idx="20186">
                  <c:v>7.4950793750015992</c:v>
                </c:pt>
                <c:pt idx="20187">
                  <c:v>7.4946681250015992</c:v>
                </c:pt>
                <c:pt idx="20188">
                  <c:v>7.4943256250015988</c:v>
                </c:pt>
                <c:pt idx="20189">
                  <c:v>7.4939193750015987</c:v>
                </c:pt>
                <c:pt idx="20190">
                  <c:v>7.4940693750015992</c:v>
                </c:pt>
                <c:pt idx="20191">
                  <c:v>7.4940256250015986</c:v>
                </c:pt>
                <c:pt idx="20192">
                  <c:v>7.4943850000000003</c:v>
                </c:pt>
                <c:pt idx="20193">
                  <c:v>7.4947137499999998</c:v>
                </c:pt>
                <c:pt idx="20194">
                  <c:v>7.4951274999999997</c:v>
                </c:pt>
                <c:pt idx="20195">
                  <c:v>7.49555375</c:v>
                </c:pt>
                <c:pt idx="20196">
                  <c:v>7.4958812500000001</c:v>
                </c:pt>
                <c:pt idx="20197">
                  <c:v>7.4962668750015986</c:v>
                </c:pt>
                <c:pt idx="20198">
                  <c:v>7.4967024999999996</c:v>
                </c:pt>
                <c:pt idx="20199">
                  <c:v>7.4971256250015994</c:v>
                </c:pt>
                <c:pt idx="20200">
                  <c:v>7.4975312499999998</c:v>
                </c:pt>
                <c:pt idx="20201">
                  <c:v>7.4979018750015989</c:v>
                </c:pt>
                <c:pt idx="20202">
                  <c:v>7.4983325000000001</c:v>
                </c:pt>
                <c:pt idx="20203">
                  <c:v>7.4987706250015993</c:v>
                </c:pt>
                <c:pt idx="20204">
                  <c:v>7.4992993750015993</c:v>
                </c:pt>
                <c:pt idx="20205">
                  <c:v>7.4998374999999999</c:v>
                </c:pt>
                <c:pt idx="20206">
                  <c:v>7.5003218750015987</c:v>
                </c:pt>
                <c:pt idx="20207">
                  <c:v>7.50082</c:v>
                </c:pt>
                <c:pt idx="20208">
                  <c:v>7.5013406250015988</c:v>
                </c:pt>
                <c:pt idx="20209">
                  <c:v>7.5017318750015987</c:v>
                </c:pt>
                <c:pt idx="20210">
                  <c:v>7.5021256250015993</c:v>
                </c:pt>
                <c:pt idx="20211">
                  <c:v>7.5026000000000002</c:v>
                </c:pt>
                <c:pt idx="20212">
                  <c:v>7.5030418750015988</c:v>
                </c:pt>
                <c:pt idx="20213">
                  <c:v>7.5034181250015992</c:v>
                </c:pt>
                <c:pt idx="20214">
                  <c:v>7.5039049999999996</c:v>
                </c:pt>
                <c:pt idx="20215">
                  <c:v>7.5043974999999996</c:v>
                </c:pt>
                <c:pt idx="20216">
                  <c:v>7.5048006250015993</c:v>
                </c:pt>
                <c:pt idx="20217">
                  <c:v>7.505255</c:v>
                </c:pt>
                <c:pt idx="20218">
                  <c:v>7.5047487500000001</c:v>
                </c:pt>
                <c:pt idx="20219">
                  <c:v>7.5044118750015993</c:v>
                </c:pt>
                <c:pt idx="20220">
                  <c:v>7.504044375001599</c:v>
                </c:pt>
                <c:pt idx="20221">
                  <c:v>7.503646875001599</c:v>
                </c:pt>
                <c:pt idx="20222">
                  <c:v>7.5032362499999996</c:v>
                </c:pt>
                <c:pt idx="20223">
                  <c:v>7.5028681250015987</c:v>
                </c:pt>
                <c:pt idx="20224">
                  <c:v>7.5025025000000003</c:v>
                </c:pt>
                <c:pt idx="20225">
                  <c:v>7.5021787499999997</c:v>
                </c:pt>
                <c:pt idx="20226">
                  <c:v>7.5018549999999999</c:v>
                </c:pt>
                <c:pt idx="20227">
                  <c:v>7.5014393750015991</c:v>
                </c:pt>
                <c:pt idx="20228">
                  <c:v>7.50092625</c:v>
                </c:pt>
                <c:pt idx="20229">
                  <c:v>7.5004193750015986</c:v>
                </c:pt>
                <c:pt idx="20230">
                  <c:v>7.4998387500000003</c:v>
                </c:pt>
                <c:pt idx="20231">
                  <c:v>7.4994618750015993</c:v>
                </c:pt>
                <c:pt idx="20232">
                  <c:v>7.4990843750015994</c:v>
                </c:pt>
                <c:pt idx="20233">
                  <c:v>7.4986193750015993</c:v>
                </c:pt>
                <c:pt idx="20234">
                  <c:v>7.4982168750015994</c:v>
                </c:pt>
                <c:pt idx="20235">
                  <c:v>7.4976712499999998</c:v>
                </c:pt>
                <c:pt idx="20236">
                  <c:v>7.4972906250015994</c:v>
                </c:pt>
                <c:pt idx="20237">
                  <c:v>7.4968993750015986</c:v>
                </c:pt>
                <c:pt idx="20238">
                  <c:v>7.4965218750015987</c:v>
                </c:pt>
                <c:pt idx="20239">
                  <c:v>7.4961181250015994</c:v>
                </c:pt>
                <c:pt idx="20240">
                  <c:v>7.4957387500000001</c:v>
                </c:pt>
                <c:pt idx="20241">
                  <c:v>7.4953443750015989</c:v>
                </c:pt>
                <c:pt idx="20242">
                  <c:v>7.4948956250015986</c:v>
                </c:pt>
                <c:pt idx="20243">
                  <c:v>7.4944668750015992</c:v>
                </c:pt>
                <c:pt idx="20244">
                  <c:v>7.4941362500000004</c:v>
                </c:pt>
                <c:pt idx="20245">
                  <c:v>7.4937300000000002</c:v>
                </c:pt>
                <c:pt idx="20246">
                  <c:v>7.4933993750015988</c:v>
                </c:pt>
                <c:pt idx="20247">
                  <c:v>7.4929712500000001</c:v>
                </c:pt>
                <c:pt idx="20248">
                  <c:v>7.4926162500000002</c:v>
                </c:pt>
                <c:pt idx="20249">
                  <c:v>7.4922787499999997</c:v>
                </c:pt>
                <c:pt idx="20250">
                  <c:v>7.491905</c:v>
                </c:pt>
                <c:pt idx="20251">
                  <c:v>7.4914812499999996</c:v>
                </c:pt>
                <c:pt idx="20252">
                  <c:v>7.4911275000000002</c:v>
                </c:pt>
                <c:pt idx="20253">
                  <c:v>7.4911231250015993</c:v>
                </c:pt>
                <c:pt idx="20254">
                  <c:v>7.4912599999999996</c:v>
                </c:pt>
                <c:pt idx="20255">
                  <c:v>7.4911387500000002</c:v>
                </c:pt>
                <c:pt idx="20256">
                  <c:v>7.4910537499999998</c:v>
                </c:pt>
                <c:pt idx="20257">
                  <c:v>7.491388125001599</c:v>
                </c:pt>
                <c:pt idx="20258">
                  <c:v>7.4917425</c:v>
                </c:pt>
                <c:pt idx="20259">
                  <c:v>7.4920625000000003</c:v>
                </c:pt>
                <c:pt idx="20260">
                  <c:v>7.4925274999999996</c:v>
                </c:pt>
                <c:pt idx="20261">
                  <c:v>7.4929399999999999</c:v>
                </c:pt>
                <c:pt idx="20262">
                  <c:v>7.4933287499999999</c:v>
                </c:pt>
                <c:pt idx="20263">
                  <c:v>7.4937762499999998</c:v>
                </c:pt>
                <c:pt idx="20264">
                  <c:v>7.4942200000000003</c:v>
                </c:pt>
                <c:pt idx="20265">
                  <c:v>7.4947225</c:v>
                </c:pt>
                <c:pt idx="20266">
                  <c:v>7.4952649999999998</c:v>
                </c:pt>
                <c:pt idx="20267">
                  <c:v>7.4957387500000001</c:v>
                </c:pt>
                <c:pt idx="20268">
                  <c:v>7.4961918750015988</c:v>
                </c:pt>
                <c:pt idx="20269">
                  <c:v>7.4967118750015986</c:v>
                </c:pt>
                <c:pt idx="20270">
                  <c:v>7.4971231250015986</c:v>
                </c:pt>
                <c:pt idx="20271">
                  <c:v>7.4976518750015986</c:v>
                </c:pt>
                <c:pt idx="20272">
                  <c:v>7.4980243750015987</c:v>
                </c:pt>
                <c:pt idx="20273">
                  <c:v>7.4983787499999996</c:v>
                </c:pt>
                <c:pt idx="20274">
                  <c:v>7.4981074999999997</c:v>
                </c:pt>
                <c:pt idx="20275">
                  <c:v>7.497675625001599</c:v>
                </c:pt>
                <c:pt idx="20276">
                  <c:v>7.4973025</c:v>
                </c:pt>
                <c:pt idx="20277">
                  <c:v>7.4969812500000002</c:v>
                </c:pt>
                <c:pt idx="20278">
                  <c:v>7.4973375000000004</c:v>
                </c:pt>
                <c:pt idx="20279">
                  <c:v>7.4973237499999996</c:v>
                </c:pt>
                <c:pt idx="20280">
                  <c:v>7.4969231250015991</c:v>
                </c:pt>
                <c:pt idx="20281">
                  <c:v>7.4965450000000002</c:v>
                </c:pt>
                <c:pt idx="20282">
                  <c:v>7.4961849999999997</c:v>
                </c:pt>
                <c:pt idx="20283">
                  <c:v>7.4958443750015986</c:v>
                </c:pt>
                <c:pt idx="20284">
                  <c:v>7.495739375001599</c:v>
                </c:pt>
                <c:pt idx="20285">
                  <c:v>7.4953618750015991</c:v>
                </c:pt>
                <c:pt idx="20286">
                  <c:v>7.4956843750015993</c:v>
                </c:pt>
                <c:pt idx="20287">
                  <c:v>7.4960599999999999</c:v>
                </c:pt>
                <c:pt idx="20288">
                  <c:v>7.4965606250015986</c:v>
                </c:pt>
                <c:pt idx="20289">
                  <c:v>7.4970506250015987</c:v>
                </c:pt>
                <c:pt idx="20290">
                  <c:v>7.4974081250015994</c:v>
                </c:pt>
                <c:pt idx="20291">
                  <c:v>7.4977743750015993</c:v>
                </c:pt>
                <c:pt idx="20292">
                  <c:v>7.4982875</c:v>
                </c:pt>
                <c:pt idx="20293">
                  <c:v>7.4987381250015988</c:v>
                </c:pt>
                <c:pt idx="20294">
                  <c:v>7.4990899999999998</c:v>
                </c:pt>
                <c:pt idx="20295">
                  <c:v>7.4994512499999999</c:v>
                </c:pt>
                <c:pt idx="20296">
                  <c:v>7.4998431250015987</c:v>
                </c:pt>
                <c:pt idx="20297">
                  <c:v>7.5001825000000002</c:v>
                </c:pt>
                <c:pt idx="20298">
                  <c:v>7.5005131250015991</c:v>
                </c:pt>
                <c:pt idx="20299">
                  <c:v>7.5001443750015993</c:v>
                </c:pt>
                <c:pt idx="20300">
                  <c:v>7.4997462500000003</c:v>
                </c:pt>
                <c:pt idx="20301">
                  <c:v>7.4992468750015986</c:v>
                </c:pt>
                <c:pt idx="20302">
                  <c:v>7.4987500000000002</c:v>
                </c:pt>
                <c:pt idx="20303">
                  <c:v>7.4983287499999998</c:v>
                </c:pt>
                <c:pt idx="20304">
                  <c:v>7.4979849999999999</c:v>
                </c:pt>
                <c:pt idx="20305">
                  <c:v>7.4976512499999997</c:v>
                </c:pt>
                <c:pt idx="20306">
                  <c:v>7.4980356250015987</c:v>
                </c:pt>
                <c:pt idx="20307">
                  <c:v>7.4976075</c:v>
                </c:pt>
                <c:pt idx="20308">
                  <c:v>7.4972168750015991</c:v>
                </c:pt>
                <c:pt idx="20309">
                  <c:v>7.4967087499999998</c:v>
                </c:pt>
                <c:pt idx="20310">
                  <c:v>7.4960718750015989</c:v>
                </c:pt>
                <c:pt idx="20311">
                  <c:v>7.4957275000000001</c:v>
                </c:pt>
                <c:pt idx="20312">
                  <c:v>7.4953525000000001</c:v>
                </c:pt>
                <c:pt idx="20313">
                  <c:v>7.4949931250015993</c:v>
                </c:pt>
                <c:pt idx="20314">
                  <c:v>7.4945950000000003</c:v>
                </c:pt>
                <c:pt idx="20315">
                  <c:v>7.4941025000000003</c:v>
                </c:pt>
                <c:pt idx="20316">
                  <c:v>7.493651875001599</c:v>
                </c:pt>
                <c:pt idx="20317">
                  <c:v>7.4931700000000001</c:v>
                </c:pt>
                <c:pt idx="20318">
                  <c:v>7.4927043750015994</c:v>
                </c:pt>
                <c:pt idx="20319">
                  <c:v>7.49214</c:v>
                </c:pt>
                <c:pt idx="20320">
                  <c:v>7.49168375</c:v>
                </c:pt>
                <c:pt idx="20321">
                  <c:v>7.4911587500000003</c:v>
                </c:pt>
                <c:pt idx="20322">
                  <c:v>7.4906418750015993</c:v>
                </c:pt>
                <c:pt idx="20323">
                  <c:v>7.4900681250015992</c:v>
                </c:pt>
                <c:pt idx="20324">
                  <c:v>7.4895500000000004</c:v>
                </c:pt>
                <c:pt idx="20325">
                  <c:v>7.489076875001599</c:v>
                </c:pt>
                <c:pt idx="20326">
                  <c:v>7.488645</c:v>
                </c:pt>
                <c:pt idx="20327">
                  <c:v>7.4882106250015994</c:v>
                </c:pt>
                <c:pt idx="20328">
                  <c:v>7.4878600000000004</c:v>
                </c:pt>
                <c:pt idx="20329">
                  <c:v>7.4875281250015986</c:v>
                </c:pt>
                <c:pt idx="20330">
                  <c:v>7.4870725</c:v>
                </c:pt>
                <c:pt idx="20331">
                  <c:v>7.4867112499999999</c:v>
                </c:pt>
                <c:pt idx="20332">
                  <c:v>7.4867831250015993</c:v>
                </c:pt>
                <c:pt idx="20333">
                  <c:v>7.4872818750015986</c:v>
                </c:pt>
                <c:pt idx="20334">
                  <c:v>7.4877462499999998</c:v>
                </c:pt>
                <c:pt idx="20335">
                  <c:v>7.4881175000000004</c:v>
                </c:pt>
                <c:pt idx="20336">
                  <c:v>7.4884931250015994</c:v>
                </c:pt>
                <c:pt idx="20337">
                  <c:v>7.4888256250015992</c:v>
                </c:pt>
                <c:pt idx="20338">
                  <c:v>7.4891550000000002</c:v>
                </c:pt>
                <c:pt idx="20339">
                  <c:v>7.4894837499999998</c:v>
                </c:pt>
                <c:pt idx="20340">
                  <c:v>7.4898150000000001</c:v>
                </c:pt>
                <c:pt idx="20341">
                  <c:v>7.4902375000000001</c:v>
                </c:pt>
                <c:pt idx="20342">
                  <c:v>7.4905868750015987</c:v>
                </c:pt>
                <c:pt idx="20343">
                  <c:v>7.4910068750015988</c:v>
                </c:pt>
                <c:pt idx="20344">
                  <c:v>7.4913387499999997</c:v>
                </c:pt>
                <c:pt idx="20345">
                  <c:v>7.4916225000000001</c:v>
                </c:pt>
                <c:pt idx="20346">
                  <c:v>7.4919962499999997</c:v>
                </c:pt>
                <c:pt idx="20347">
                  <c:v>7.4923549999999999</c:v>
                </c:pt>
                <c:pt idx="20348">
                  <c:v>7.4926843750015992</c:v>
                </c:pt>
                <c:pt idx="20349">
                  <c:v>7.4930443750015989</c:v>
                </c:pt>
                <c:pt idx="20350">
                  <c:v>7.4934318750015994</c:v>
                </c:pt>
                <c:pt idx="20351">
                  <c:v>7.4938493750015986</c:v>
                </c:pt>
                <c:pt idx="20352">
                  <c:v>7.4942187499999999</c:v>
                </c:pt>
                <c:pt idx="20353">
                  <c:v>7.4945531250015991</c:v>
                </c:pt>
                <c:pt idx="20354">
                  <c:v>7.4948956250015986</c:v>
                </c:pt>
                <c:pt idx="20355">
                  <c:v>7.4952212500000002</c:v>
                </c:pt>
                <c:pt idx="20356">
                  <c:v>7.4956043750015988</c:v>
                </c:pt>
                <c:pt idx="20357">
                  <c:v>7.495129375001599</c:v>
                </c:pt>
                <c:pt idx="20358">
                  <c:v>7.4947837499999999</c:v>
                </c:pt>
                <c:pt idx="20359">
                  <c:v>7.4943612499999999</c:v>
                </c:pt>
                <c:pt idx="20360">
                  <c:v>7.4940249999999997</c:v>
                </c:pt>
                <c:pt idx="20361">
                  <c:v>7.4942700000000002</c:v>
                </c:pt>
                <c:pt idx="20362">
                  <c:v>7.4945031250015992</c:v>
                </c:pt>
                <c:pt idx="20363">
                  <c:v>7.4942549999999999</c:v>
                </c:pt>
                <c:pt idx="20364">
                  <c:v>7.4938906250015993</c:v>
                </c:pt>
                <c:pt idx="20365">
                  <c:v>7.4935049999999999</c:v>
                </c:pt>
                <c:pt idx="20366">
                  <c:v>7.4931662499999998</c:v>
                </c:pt>
                <c:pt idx="20367">
                  <c:v>7.492736875001599</c:v>
                </c:pt>
                <c:pt idx="20368">
                  <c:v>7.4923437499999999</c:v>
                </c:pt>
                <c:pt idx="20369">
                  <c:v>7.4918718750015989</c:v>
                </c:pt>
                <c:pt idx="20370">
                  <c:v>7.49132</c:v>
                </c:pt>
                <c:pt idx="20371">
                  <c:v>7.490638125001599</c:v>
                </c:pt>
                <c:pt idx="20372">
                  <c:v>7.4903143750015992</c:v>
                </c:pt>
                <c:pt idx="20373">
                  <c:v>7.4899818750015994</c:v>
                </c:pt>
                <c:pt idx="20374">
                  <c:v>7.4895787499999997</c:v>
                </c:pt>
                <c:pt idx="20375">
                  <c:v>7.4892412500000001</c:v>
                </c:pt>
                <c:pt idx="20376">
                  <c:v>7.4890299999999996</c:v>
                </c:pt>
                <c:pt idx="20377">
                  <c:v>7.4890662499999996</c:v>
                </c:pt>
                <c:pt idx="20378">
                  <c:v>7.4887443750015992</c:v>
                </c:pt>
                <c:pt idx="20379">
                  <c:v>7.4891525000000003</c:v>
                </c:pt>
                <c:pt idx="20380">
                  <c:v>7.4896112500000003</c:v>
                </c:pt>
                <c:pt idx="20381">
                  <c:v>7.4899531250015992</c:v>
                </c:pt>
                <c:pt idx="20382">
                  <c:v>7.4904312500000003</c:v>
                </c:pt>
                <c:pt idx="20383">
                  <c:v>7.4907531250015991</c:v>
                </c:pt>
                <c:pt idx="20384">
                  <c:v>7.4904006250015991</c:v>
                </c:pt>
                <c:pt idx="20385">
                  <c:v>7.4900074999999999</c:v>
                </c:pt>
                <c:pt idx="20386">
                  <c:v>7.489944375001599</c:v>
                </c:pt>
                <c:pt idx="20387">
                  <c:v>7.4896137500000002</c:v>
                </c:pt>
                <c:pt idx="20388">
                  <c:v>7.4892149999999997</c:v>
                </c:pt>
                <c:pt idx="20389">
                  <c:v>7.4888643750015991</c:v>
                </c:pt>
                <c:pt idx="20390">
                  <c:v>7.488491875001599</c:v>
                </c:pt>
                <c:pt idx="20391">
                  <c:v>7.4881149999999996</c:v>
                </c:pt>
                <c:pt idx="20392">
                  <c:v>7.4877862500000001</c:v>
                </c:pt>
                <c:pt idx="20393">
                  <c:v>7.4881206250015993</c:v>
                </c:pt>
                <c:pt idx="20394">
                  <c:v>7.4885212499999998</c:v>
                </c:pt>
                <c:pt idx="20395">
                  <c:v>7.4888581250015989</c:v>
                </c:pt>
                <c:pt idx="20396">
                  <c:v>7.4893099999999997</c:v>
                </c:pt>
                <c:pt idx="20397">
                  <c:v>7.4896493750015987</c:v>
                </c:pt>
                <c:pt idx="20398">
                  <c:v>7.4901037500000003</c:v>
                </c:pt>
                <c:pt idx="20399">
                  <c:v>7.4904693750015987</c:v>
                </c:pt>
                <c:pt idx="20400">
                  <c:v>7.490800625001599</c:v>
                </c:pt>
                <c:pt idx="20401">
                  <c:v>7.4911493750015987</c:v>
                </c:pt>
                <c:pt idx="20402">
                  <c:v>7.4915406250015986</c:v>
                </c:pt>
                <c:pt idx="20403">
                  <c:v>7.4916675000000001</c:v>
                </c:pt>
                <c:pt idx="20404">
                  <c:v>7.4913362499999998</c:v>
                </c:pt>
                <c:pt idx="20405">
                  <c:v>7.4913581250015993</c:v>
                </c:pt>
                <c:pt idx="20406">
                  <c:v>7.4917362499999998</c:v>
                </c:pt>
                <c:pt idx="20407">
                  <c:v>7.4921087499999999</c:v>
                </c:pt>
                <c:pt idx="20408">
                  <c:v>7.4921056250015994</c:v>
                </c:pt>
                <c:pt idx="20409">
                  <c:v>7.4915837500000002</c:v>
                </c:pt>
                <c:pt idx="20410">
                  <c:v>7.4910168750015993</c:v>
                </c:pt>
                <c:pt idx="20411">
                  <c:v>7.490344375001599</c:v>
                </c:pt>
                <c:pt idx="20412">
                  <c:v>7.4896831250015987</c:v>
                </c:pt>
                <c:pt idx="20413">
                  <c:v>7.489185</c:v>
                </c:pt>
                <c:pt idx="20414">
                  <c:v>7.4887931250015987</c:v>
                </c:pt>
                <c:pt idx="20415">
                  <c:v>7.4888824999999999</c:v>
                </c:pt>
                <c:pt idx="20416">
                  <c:v>7.4888181250015986</c:v>
                </c:pt>
                <c:pt idx="20417">
                  <c:v>7.4891699999999997</c:v>
                </c:pt>
                <c:pt idx="20418">
                  <c:v>7.4895587499999996</c:v>
                </c:pt>
                <c:pt idx="20419">
                  <c:v>7.4899137500000004</c:v>
                </c:pt>
                <c:pt idx="20420">
                  <c:v>7.4894237500000003</c:v>
                </c:pt>
                <c:pt idx="20421">
                  <c:v>7.4889187499999998</c:v>
                </c:pt>
                <c:pt idx="20422">
                  <c:v>7.4884137500000003</c:v>
                </c:pt>
                <c:pt idx="20423">
                  <c:v>7.4880906250015986</c:v>
                </c:pt>
                <c:pt idx="20424">
                  <c:v>7.4876325000000001</c:v>
                </c:pt>
                <c:pt idx="20425">
                  <c:v>7.4872212500000002</c:v>
                </c:pt>
                <c:pt idx="20426">
                  <c:v>7.4868412500000003</c:v>
                </c:pt>
                <c:pt idx="20427">
                  <c:v>7.4864137499999996</c:v>
                </c:pt>
                <c:pt idx="20428">
                  <c:v>7.4867687500000004</c:v>
                </c:pt>
                <c:pt idx="20429">
                  <c:v>7.4871518750015991</c:v>
                </c:pt>
                <c:pt idx="20430">
                  <c:v>7.48753125</c:v>
                </c:pt>
                <c:pt idx="20431">
                  <c:v>7.4878831250015994</c:v>
                </c:pt>
                <c:pt idx="20432">
                  <c:v>7.4882356250015993</c:v>
                </c:pt>
                <c:pt idx="20433">
                  <c:v>7.4878543750015991</c:v>
                </c:pt>
                <c:pt idx="20434">
                  <c:v>7.4874468750015986</c:v>
                </c:pt>
                <c:pt idx="20435">
                  <c:v>7.4869599999999998</c:v>
                </c:pt>
                <c:pt idx="20436">
                  <c:v>7.4864006250015986</c:v>
                </c:pt>
                <c:pt idx="20437">
                  <c:v>7.4857593750015994</c:v>
                </c:pt>
                <c:pt idx="20438">
                  <c:v>7.4851937499999996</c:v>
                </c:pt>
                <c:pt idx="20439">
                  <c:v>7.4846050000000002</c:v>
                </c:pt>
                <c:pt idx="20440">
                  <c:v>7.4840643750015987</c:v>
                </c:pt>
                <c:pt idx="20441">
                  <c:v>7.483740625001599</c:v>
                </c:pt>
                <c:pt idx="20442">
                  <c:v>7.4838624999999999</c:v>
                </c:pt>
                <c:pt idx="20443">
                  <c:v>7.4841899999999999</c:v>
                </c:pt>
                <c:pt idx="20444">
                  <c:v>7.48452625</c:v>
                </c:pt>
                <c:pt idx="20445">
                  <c:v>7.4849456250015987</c:v>
                </c:pt>
                <c:pt idx="20446">
                  <c:v>7.4850075</c:v>
                </c:pt>
                <c:pt idx="20447">
                  <c:v>7.4848387499999998</c:v>
                </c:pt>
                <c:pt idx="20448">
                  <c:v>7.4844731250015988</c:v>
                </c:pt>
                <c:pt idx="20449">
                  <c:v>7.4840200000000001</c:v>
                </c:pt>
                <c:pt idx="20450">
                  <c:v>7.4836681250015991</c:v>
                </c:pt>
                <c:pt idx="20451">
                  <c:v>7.4836937499999996</c:v>
                </c:pt>
                <c:pt idx="20452">
                  <c:v>7.4840637499999998</c:v>
                </c:pt>
                <c:pt idx="20453">
                  <c:v>7.4844056250015987</c:v>
                </c:pt>
                <c:pt idx="20454">
                  <c:v>7.4847475000000001</c:v>
                </c:pt>
                <c:pt idx="20455">
                  <c:v>7.4851543750015992</c:v>
                </c:pt>
                <c:pt idx="20456">
                  <c:v>7.4855412499999998</c:v>
                </c:pt>
                <c:pt idx="20457">
                  <c:v>7.4860356250015991</c:v>
                </c:pt>
                <c:pt idx="20458">
                  <c:v>7.4864562499999998</c:v>
                </c:pt>
                <c:pt idx="20459">
                  <c:v>7.4868212500000002</c:v>
                </c:pt>
                <c:pt idx="20460">
                  <c:v>7.4872287499999999</c:v>
                </c:pt>
                <c:pt idx="20461">
                  <c:v>7.4875924999999999</c:v>
                </c:pt>
                <c:pt idx="20462">
                  <c:v>7.4879362499999997</c:v>
                </c:pt>
                <c:pt idx="20463">
                  <c:v>7.4884300000000001</c:v>
                </c:pt>
                <c:pt idx="20464">
                  <c:v>7.4888512499999997</c:v>
                </c:pt>
                <c:pt idx="20465">
                  <c:v>7.4893650000000003</c:v>
                </c:pt>
                <c:pt idx="20466">
                  <c:v>7.4897168750015988</c:v>
                </c:pt>
                <c:pt idx="20467">
                  <c:v>7.4900693750015988</c:v>
                </c:pt>
                <c:pt idx="20468">
                  <c:v>7.4904262499999996</c:v>
                </c:pt>
                <c:pt idx="20469">
                  <c:v>7.4907743750015987</c:v>
                </c:pt>
                <c:pt idx="20470">
                  <c:v>7.4912549999999998</c:v>
                </c:pt>
                <c:pt idx="20471">
                  <c:v>7.4917581250015992</c:v>
                </c:pt>
                <c:pt idx="20472">
                  <c:v>7.4921937500000002</c:v>
                </c:pt>
                <c:pt idx="20473">
                  <c:v>7.4927087500000003</c:v>
                </c:pt>
                <c:pt idx="20474">
                  <c:v>7.4931037500000004</c:v>
                </c:pt>
                <c:pt idx="20475">
                  <c:v>7.4934349999999998</c:v>
                </c:pt>
                <c:pt idx="20476">
                  <c:v>7.49376</c:v>
                </c:pt>
                <c:pt idx="20477">
                  <c:v>7.4936550000000004</c:v>
                </c:pt>
                <c:pt idx="20478">
                  <c:v>7.4933287499999999</c:v>
                </c:pt>
                <c:pt idx="20479">
                  <c:v>7.4928962500000003</c:v>
                </c:pt>
                <c:pt idx="20480">
                  <c:v>7.4924231250015989</c:v>
                </c:pt>
                <c:pt idx="20481">
                  <c:v>7.4919112500000002</c:v>
                </c:pt>
                <c:pt idx="20482">
                  <c:v>7.4913931250015988</c:v>
                </c:pt>
                <c:pt idx="20483">
                  <c:v>7.4909112499999999</c:v>
                </c:pt>
                <c:pt idx="20484">
                  <c:v>7.4905518750015991</c:v>
                </c:pt>
                <c:pt idx="20485">
                  <c:v>7.4900799999999998</c:v>
                </c:pt>
                <c:pt idx="20486">
                  <c:v>7.4895143750015993</c:v>
                </c:pt>
                <c:pt idx="20487">
                  <c:v>7.4888812500000004</c:v>
                </c:pt>
                <c:pt idx="20488">
                  <c:v>7.488505</c:v>
                </c:pt>
                <c:pt idx="20489">
                  <c:v>7.4881368750015991</c:v>
                </c:pt>
                <c:pt idx="20490">
                  <c:v>7.4877443750015988</c:v>
                </c:pt>
                <c:pt idx="20491">
                  <c:v>7.4873374999999998</c:v>
                </c:pt>
                <c:pt idx="20492">
                  <c:v>7.4869718750015988</c:v>
                </c:pt>
                <c:pt idx="20493">
                  <c:v>7.4866268750015994</c:v>
                </c:pt>
                <c:pt idx="20494">
                  <c:v>7.4862549999999999</c:v>
                </c:pt>
                <c:pt idx="20495">
                  <c:v>7.4859237500000004</c:v>
                </c:pt>
                <c:pt idx="20496">
                  <c:v>7.4855443750015986</c:v>
                </c:pt>
                <c:pt idx="20497">
                  <c:v>7.4849762499999999</c:v>
                </c:pt>
                <c:pt idx="20498">
                  <c:v>7.4844343750015989</c:v>
                </c:pt>
                <c:pt idx="20499">
                  <c:v>7.483998125001599</c:v>
                </c:pt>
                <c:pt idx="20500">
                  <c:v>7.4835518750015986</c:v>
                </c:pt>
                <c:pt idx="20501">
                  <c:v>7.4831525000000001</c:v>
                </c:pt>
                <c:pt idx="20502">
                  <c:v>7.4826143750015994</c:v>
                </c:pt>
                <c:pt idx="20503">
                  <c:v>7.4821418750015987</c:v>
                </c:pt>
                <c:pt idx="20504">
                  <c:v>7.4817018750015993</c:v>
                </c:pt>
                <c:pt idx="20505">
                  <c:v>7.4813562500000002</c:v>
                </c:pt>
                <c:pt idx="20506">
                  <c:v>7.4814512500000001</c:v>
                </c:pt>
                <c:pt idx="20507">
                  <c:v>7.4811112499999997</c:v>
                </c:pt>
                <c:pt idx="20508">
                  <c:v>7.4807556250015992</c:v>
                </c:pt>
                <c:pt idx="20509">
                  <c:v>7.4804275000000002</c:v>
                </c:pt>
                <c:pt idx="20510">
                  <c:v>7.4805324999999998</c:v>
                </c:pt>
                <c:pt idx="20511">
                  <c:v>7.4808381250015987</c:v>
                </c:pt>
                <c:pt idx="20512">
                  <c:v>7.4804599999999999</c:v>
                </c:pt>
                <c:pt idx="20513">
                  <c:v>7.4804750000000002</c:v>
                </c:pt>
                <c:pt idx="20514">
                  <c:v>7.4808262499999998</c:v>
                </c:pt>
                <c:pt idx="20515">
                  <c:v>7.4808806250015989</c:v>
                </c:pt>
                <c:pt idx="20516">
                  <c:v>7.4812849999999997</c:v>
                </c:pt>
                <c:pt idx="20517">
                  <c:v>7.4816675000000004</c:v>
                </c:pt>
                <c:pt idx="20518">
                  <c:v>7.4820693750015987</c:v>
                </c:pt>
                <c:pt idx="20519">
                  <c:v>7.482531875001599</c:v>
                </c:pt>
                <c:pt idx="20520">
                  <c:v>7.4828531250015988</c:v>
                </c:pt>
                <c:pt idx="20521">
                  <c:v>7.4832562500000002</c:v>
                </c:pt>
                <c:pt idx="20522">
                  <c:v>7.4837049999999996</c:v>
                </c:pt>
                <c:pt idx="20523">
                  <c:v>7.4841481250015987</c:v>
                </c:pt>
                <c:pt idx="20524">
                  <c:v>7.4845100000000002</c:v>
                </c:pt>
                <c:pt idx="20525">
                  <c:v>7.4841812499999998</c:v>
                </c:pt>
                <c:pt idx="20526">
                  <c:v>7.483656875001599</c:v>
                </c:pt>
                <c:pt idx="20527">
                  <c:v>7.4833256250015987</c:v>
                </c:pt>
                <c:pt idx="20528">
                  <c:v>7.4829931250015989</c:v>
                </c:pt>
                <c:pt idx="20529">
                  <c:v>7.4825699999999999</c:v>
                </c:pt>
                <c:pt idx="20530">
                  <c:v>7.4821737500000003</c:v>
                </c:pt>
                <c:pt idx="20531">
                  <c:v>7.4816324999999999</c:v>
                </c:pt>
                <c:pt idx="20532">
                  <c:v>7.4810837499999998</c:v>
                </c:pt>
                <c:pt idx="20533">
                  <c:v>7.4806681250015989</c:v>
                </c:pt>
                <c:pt idx="20534">
                  <c:v>7.4802212499999996</c:v>
                </c:pt>
                <c:pt idx="20535">
                  <c:v>7.4798506250015988</c:v>
                </c:pt>
                <c:pt idx="20536">
                  <c:v>7.4794868750015988</c:v>
                </c:pt>
                <c:pt idx="20537">
                  <c:v>7.47912</c:v>
                </c:pt>
                <c:pt idx="20538">
                  <c:v>7.4787718750015992</c:v>
                </c:pt>
                <c:pt idx="20539">
                  <c:v>7.4783312500000001</c:v>
                </c:pt>
                <c:pt idx="20540">
                  <c:v>7.4786668750015988</c:v>
                </c:pt>
                <c:pt idx="20541">
                  <c:v>7.4789362500000003</c:v>
                </c:pt>
                <c:pt idx="20542">
                  <c:v>7.4787643750015986</c:v>
                </c:pt>
                <c:pt idx="20543">
                  <c:v>7.4791962500000002</c:v>
                </c:pt>
                <c:pt idx="20544">
                  <c:v>7.4795249999999998</c:v>
                </c:pt>
                <c:pt idx="20545">
                  <c:v>7.4800050000000002</c:v>
                </c:pt>
                <c:pt idx="20546">
                  <c:v>7.4803262500000001</c:v>
                </c:pt>
                <c:pt idx="20547">
                  <c:v>7.4806693750015993</c:v>
                </c:pt>
                <c:pt idx="20548">
                  <c:v>7.4803649999999999</c:v>
                </c:pt>
                <c:pt idx="20549">
                  <c:v>7.4804525000000002</c:v>
                </c:pt>
                <c:pt idx="20550">
                  <c:v>7.4808281250015991</c:v>
                </c:pt>
                <c:pt idx="20551">
                  <c:v>7.48121875</c:v>
                </c:pt>
                <c:pt idx="20552">
                  <c:v>7.4809324999999998</c:v>
                </c:pt>
                <c:pt idx="20553">
                  <c:v>7.4806393750015987</c:v>
                </c:pt>
                <c:pt idx="20554">
                  <c:v>7.4810150000000002</c:v>
                </c:pt>
                <c:pt idx="20555">
                  <c:v>7.4813606250015994</c:v>
                </c:pt>
                <c:pt idx="20556">
                  <c:v>7.4817074999999997</c:v>
                </c:pt>
                <c:pt idx="20557">
                  <c:v>7.4821187499999997</c:v>
                </c:pt>
                <c:pt idx="20558">
                  <c:v>7.4824799999999998</c:v>
                </c:pt>
                <c:pt idx="20559">
                  <c:v>7.4828962499999996</c:v>
                </c:pt>
                <c:pt idx="20560">
                  <c:v>7.4833212500000004</c:v>
                </c:pt>
                <c:pt idx="20561">
                  <c:v>7.4834887500000002</c:v>
                </c:pt>
                <c:pt idx="20562">
                  <c:v>7.48375375</c:v>
                </c:pt>
                <c:pt idx="20563">
                  <c:v>7.4841249999999997</c:v>
                </c:pt>
                <c:pt idx="20564">
                  <c:v>7.4837781250015993</c:v>
                </c:pt>
                <c:pt idx="20565">
                  <c:v>7.4833906250015989</c:v>
                </c:pt>
                <c:pt idx="20566">
                  <c:v>7.4828749999999999</c:v>
                </c:pt>
                <c:pt idx="20567">
                  <c:v>7.4823550000000001</c:v>
                </c:pt>
                <c:pt idx="20568">
                  <c:v>7.4818300000000004</c:v>
                </c:pt>
                <c:pt idx="20569">
                  <c:v>7.4812118750015992</c:v>
                </c:pt>
                <c:pt idx="20570">
                  <c:v>7.4805768750015993</c:v>
                </c:pt>
                <c:pt idx="20571">
                  <c:v>7.4800293750015987</c:v>
                </c:pt>
                <c:pt idx="20572">
                  <c:v>7.4794487500000004</c:v>
                </c:pt>
                <c:pt idx="20573">
                  <c:v>7.4790312500000002</c:v>
                </c:pt>
                <c:pt idx="20574">
                  <c:v>7.4786762500000004</c:v>
                </c:pt>
                <c:pt idx="20575">
                  <c:v>7.4781762499999997</c:v>
                </c:pt>
                <c:pt idx="20576">
                  <c:v>7.477816875001599</c:v>
                </c:pt>
                <c:pt idx="20577">
                  <c:v>7.4774087500000004</c:v>
                </c:pt>
                <c:pt idx="20578">
                  <c:v>7.4770574999999999</c:v>
                </c:pt>
                <c:pt idx="20579">
                  <c:v>7.4770443750015989</c:v>
                </c:pt>
                <c:pt idx="20580">
                  <c:v>7.477346875001599</c:v>
                </c:pt>
                <c:pt idx="20581">
                  <c:v>7.4772024999999998</c:v>
                </c:pt>
                <c:pt idx="20582">
                  <c:v>7.4776056250015994</c:v>
                </c:pt>
                <c:pt idx="20583">
                  <c:v>7.4779693750015994</c:v>
                </c:pt>
                <c:pt idx="20584">
                  <c:v>7.47835625</c:v>
                </c:pt>
                <c:pt idx="20585">
                  <c:v>7.4788399999999999</c:v>
                </c:pt>
                <c:pt idx="20586">
                  <c:v>7.4793287499999996</c:v>
                </c:pt>
                <c:pt idx="20587">
                  <c:v>7.4797581250015988</c:v>
                </c:pt>
                <c:pt idx="20588">
                  <c:v>7.4800968750015988</c:v>
                </c:pt>
                <c:pt idx="20589">
                  <c:v>7.4805418750015988</c:v>
                </c:pt>
                <c:pt idx="20590">
                  <c:v>7.4810218750015993</c:v>
                </c:pt>
                <c:pt idx="20591">
                  <c:v>7.4814743750015991</c:v>
                </c:pt>
                <c:pt idx="20592">
                  <c:v>7.4814474999999998</c:v>
                </c:pt>
                <c:pt idx="20593">
                  <c:v>7.4811199999999998</c:v>
                </c:pt>
                <c:pt idx="20594">
                  <c:v>7.480796875001599</c:v>
                </c:pt>
                <c:pt idx="20595">
                  <c:v>7.4804362500000003</c:v>
                </c:pt>
                <c:pt idx="20596">
                  <c:v>7.4800262499999999</c:v>
                </c:pt>
                <c:pt idx="20597">
                  <c:v>7.4796250000000004</c:v>
                </c:pt>
                <c:pt idx="20598">
                  <c:v>7.4791218750015993</c:v>
                </c:pt>
                <c:pt idx="20599">
                  <c:v>7.4783856250015992</c:v>
                </c:pt>
                <c:pt idx="20600">
                  <c:v>7.4779981250015988</c:v>
                </c:pt>
                <c:pt idx="20601">
                  <c:v>7.4774050000000001</c:v>
                </c:pt>
                <c:pt idx="20602">
                  <c:v>7.476831875001599</c:v>
                </c:pt>
                <c:pt idx="20603">
                  <c:v>7.4762031250015992</c:v>
                </c:pt>
                <c:pt idx="20604">
                  <c:v>7.4755956250015991</c:v>
                </c:pt>
                <c:pt idx="20605">
                  <c:v>7.4749143750015987</c:v>
                </c:pt>
                <c:pt idx="20606">
                  <c:v>7.4742887500000004</c:v>
                </c:pt>
                <c:pt idx="20607">
                  <c:v>7.4735818750015994</c:v>
                </c:pt>
                <c:pt idx="20608">
                  <c:v>7.4728468750015988</c:v>
                </c:pt>
                <c:pt idx="20609">
                  <c:v>7.4720718750015989</c:v>
                </c:pt>
                <c:pt idx="20610">
                  <c:v>7.4713043750015986</c:v>
                </c:pt>
                <c:pt idx="20611">
                  <c:v>7.4706087500000002</c:v>
                </c:pt>
                <c:pt idx="20612">
                  <c:v>7.4698931250015992</c:v>
                </c:pt>
                <c:pt idx="20613">
                  <c:v>7.4691768750015992</c:v>
                </c:pt>
                <c:pt idx="20614">
                  <c:v>7.4684425000000001</c:v>
                </c:pt>
                <c:pt idx="20615">
                  <c:v>7.4677637499999996</c:v>
                </c:pt>
                <c:pt idx="20616">
                  <c:v>7.4671256250015992</c:v>
                </c:pt>
                <c:pt idx="20617">
                  <c:v>7.466601875001599</c:v>
                </c:pt>
                <c:pt idx="20618">
                  <c:v>7.4661162499999998</c:v>
                </c:pt>
                <c:pt idx="20619">
                  <c:v>7.4657687499999996</c:v>
                </c:pt>
                <c:pt idx="20620">
                  <c:v>7.4654162499999996</c:v>
                </c:pt>
                <c:pt idx="20621">
                  <c:v>7.4649362500000001</c:v>
                </c:pt>
                <c:pt idx="20622">
                  <c:v>7.4645250000000001</c:v>
                </c:pt>
                <c:pt idx="20623">
                  <c:v>7.4643649999999999</c:v>
                </c:pt>
                <c:pt idx="20624">
                  <c:v>7.4647012500000001</c:v>
                </c:pt>
                <c:pt idx="20625">
                  <c:v>7.4650856250015991</c:v>
                </c:pt>
                <c:pt idx="20626">
                  <c:v>7.4654556250015993</c:v>
                </c:pt>
                <c:pt idx="20627">
                  <c:v>7.4658125000000002</c:v>
                </c:pt>
                <c:pt idx="20628">
                  <c:v>7.4662418750015993</c:v>
                </c:pt>
                <c:pt idx="20629">
                  <c:v>7.4665681250015989</c:v>
                </c:pt>
                <c:pt idx="20630">
                  <c:v>7.4668987500000004</c:v>
                </c:pt>
                <c:pt idx="20631">
                  <c:v>7.4673593750015987</c:v>
                </c:pt>
                <c:pt idx="20632">
                  <c:v>7.467704375001599</c:v>
                </c:pt>
                <c:pt idx="20633">
                  <c:v>7.468174375001599</c:v>
                </c:pt>
                <c:pt idx="20634">
                  <c:v>7.4686381250015987</c:v>
                </c:pt>
                <c:pt idx="20635">
                  <c:v>7.4690656250015994</c:v>
                </c:pt>
                <c:pt idx="20636">
                  <c:v>7.4695143750015989</c:v>
                </c:pt>
                <c:pt idx="20637">
                  <c:v>7.4699556250015986</c:v>
                </c:pt>
                <c:pt idx="20638">
                  <c:v>7.4704162500000004</c:v>
                </c:pt>
                <c:pt idx="20639">
                  <c:v>7.4708125000000001</c:v>
                </c:pt>
                <c:pt idx="20640">
                  <c:v>7.4711712500000003</c:v>
                </c:pt>
                <c:pt idx="20641">
                  <c:v>7.4715100000000003</c:v>
                </c:pt>
                <c:pt idx="20642">
                  <c:v>7.4719106250015992</c:v>
                </c:pt>
                <c:pt idx="20643">
                  <c:v>7.4722393750015987</c:v>
                </c:pt>
                <c:pt idx="20644">
                  <c:v>7.4717656250015994</c:v>
                </c:pt>
                <c:pt idx="20645">
                  <c:v>7.4713324999999999</c:v>
                </c:pt>
                <c:pt idx="20646">
                  <c:v>7.4710081250015987</c:v>
                </c:pt>
                <c:pt idx="20647">
                  <c:v>7.470485</c:v>
                </c:pt>
                <c:pt idx="20648">
                  <c:v>7.4700037500000001</c:v>
                </c:pt>
                <c:pt idx="20649">
                  <c:v>7.4696812499999998</c:v>
                </c:pt>
                <c:pt idx="20650">
                  <c:v>7.4700218750015992</c:v>
                </c:pt>
                <c:pt idx="20651">
                  <c:v>7.4703918750015994</c:v>
                </c:pt>
                <c:pt idx="20652">
                  <c:v>7.470309375001599</c:v>
                </c:pt>
                <c:pt idx="20653">
                  <c:v>7.4706487499999996</c:v>
                </c:pt>
                <c:pt idx="20654">
                  <c:v>7.4710581250015986</c:v>
                </c:pt>
                <c:pt idx="20655">
                  <c:v>7.4715706250015987</c:v>
                </c:pt>
                <c:pt idx="20656">
                  <c:v>7.4719793750015988</c:v>
                </c:pt>
                <c:pt idx="20657">
                  <c:v>7.4723093750015988</c:v>
                </c:pt>
                <c:pt idx="20658">
                  <c:v>7.4725487499999996</c:v>
                </c:pt>
                <c:pt idx="20659">
                  <c:v>7.4725262499999996</c:v>
                </c:pt>
                <c:pt idx="20660">
                  <c:v>7.4723825000000001</c:v>
                </c:pt>
                <c:pt idx="20661">
                  <c:v>7.4719412500000004</c:v>
                </c:pt>
                <c:pt idx="20662">
                  <c:v>7.4714568750015991</c:v>
                </c:pt>
                <c:pt idx="20663">
                  <c:v>7.4711187499999996</c:v>
                </c:pt>
                <c:pt idx="20664">
                  <c:v>7.471095</c:v>
                </c:pt>
                <c:pt idx="20665">
                  <c:v>7.4714181250015992</c:v>
                </c:pt>
                <c:pt idx="20666">
                  <c:v>7.4718593750015989</c:v>
                </c:pt>
                <c:pt idx="20667">
                  <c:v>7.4722718750015993</c:v>
                </c:pt>
                <c:pt idx="20668">
                  <c:v>7.4726537500000001</c:v>
                </c:pt>
                <c:pt idx="20669">
                  <c:v>7.4726981250015987</c:v>
                </c:pt>
                <c:pt idx="20670">
                  <c:v>7.4723237500000002</c:v>
                </c:pt>
                <c:pt idx="20671">
                  <c:v>7.4723575000000002</c:v>
                </c:pt>
                <c:pt idx="20672">
                  <c:v>7.4723649999999999</c:v>
                </c:pt>
                <c:pt idx="20673">
                  <c:v>7.4719974999999996</c:v>
                </c:pt>
                <c:pt idx="20674">
                  <c:v>7.4723712500000001</c:v>
                </c:pt>
                <c:pt idx="20675">
                  <c:v>7.4726368750015988</c:v>
                </c:pt>
                <c:pt idx="20676">
                  <c:v>7.4724606250015988</c:v>
                </c:pt>
                <c:pt idx="20677">
                  <c:v>7.4721231250015991</c:v>
                </c:pt>
                <c:pt idx="20678">
                  <c:v>7.4718381250015993</c:v>
                </c:pt>
                <c:pt idx="20679">
                  <c:v>7.4714675000000002</c:v>
                </c:pt>
                <c:pt idx="20680">
                  <c:v>7.471106875001599</c:v>
                </c:pt>
                <c:pt idx="20681">
                  <c:v>7.470673125001599</c:v>
                </c:pt>
                <c:pt idx="20682">
                  <c:v>7.4703375000000003</c:v>
                </c:pt>
                <c:pt idx="20683">
                  <c:v>7.4699481250015989</c:v>
                </c:pt>
                <c:pt idx="20684">
                  <c:v>7.4696137499999997</c:v>
                </c:pt>
                <c:pt idx="20685">
                  <c:v>7.4691675000000002</c:v>
                </c:pt>
                <c:pt idx="20686">
                  <c:v>7.4688474999999999</c:v>
                </c:pt>
                <c:pt idx="20687">
                  <c:v>7.4685062499999999</c:v>
                </c:pt>
                <c:pt idx="20688">
                  <c:v>7.4682943750015989</c:v>
                </c:pt>
                <c:pt idx="20689">
                  <c:v>7.468725625001599</c:v>
                </c:pt>
                <c:pt idx="20690">
                  <c:v>7.4690750000000001</c:v>
                </c:pt>
                <c:pt idx="20691">
                  <c:v>7.46946625</c:v>
                </c:pt>
                <c:pt idx="20692">
                  <c:v>7.4698243750015987</c:v>
                </c:pt>
                <c:pt idx="20693">
                  <c:v>7.4701487499999999</c:v>
                </c:pt>
                <c:pt idx="20694">
                  <c:v>7.4705856250015987</c:v>
                </c:pt>
                <c:pt idx="20695">
                  <c:v>7.4709443750015989</c:v>
                </c:pt>
                <c:pt idx="20696">
                  <c:v>7.4713581250015988</c:v>
                </c:pt>
                <c:pt idx="20697">
                  <c:v>7.4717331250015988</c:v>
                </c:pt>
                <c:pt idx="20698">
                  <c:v>7.4720581250015989</c:v>
                </c:pt>
                <c:pt idx="20699">
                  <c:v>7.472419375001599</c:v>
                </c:pt>
                <c:pt idx="20700">
                  <c:v>7.4728206250015994</c:v>
                </c:pt>
                <c:pt idx="20701">
                  <c:v>7.4733150000000004</c:v>
                </c:pt>
                <c:pt idx="20702">
                  <c:v>7.4736668750015989</c:v>
                </c:pt>
                <c:pt idx="20703">
                  <c:v>7.4740012499999997</c:v>
                </c:pt>
                <c:pt idx="20704">
                  <c:v>7.4735899999999997</c:v>
                </c:pt>
                <c:pt idx="20705">
                  <c:v>7.47323</c:v>
                </c:pt>
                <c:pt idx="20706">
                  <c:v>7.4734481250015987</c:v>
                </c:pt>
                <c:pt idx="20707">
                  <c:v>7.4731118750015986</c:v>
                </c:pt>
                <c:pt idx="20708">
                  <c:v>7.4727125000000001</c:v>
                </c:pt>
                <c:pt idx="20709">
                  <c:v>7.4727587499999997</c:v>
                </c:pt>
                <c:pt idx="20710">
                  <c:v>7.4731406250015988</c:v>
                </c:pt>
                <c:pt idx="20711">
                  <c:v>7.4734800000000003</c:v>
                </c:pt>
                <c:pt idx="20712">
                  <c:v>7.4738318750015988</c:v>
                </c:pt>
                <c:pt idx="20713">
                  <c:v>7.4742175</c:v>
                </c:pt>
                <c:pt idx="20714">
                  <c:v>7.4743374999999999</c:v>
                </c:pt>
                <c:pt idx="20715">
                  <c:v>7.4746406250015989</c:v>
                </c:pt>
                <c:pt idx="20716">
                  <c:v>7.4742506250015994</c:v>
                </c:pt>
                <c:pt idx="20717">
                  <c:v>7.4739281250015992</c:v>
                </c:pt>
                <c:pt idx="20718">
                  <c:v>7.4735756250015992</c:v>
                </c:pt>
                <c:pt idx="20719">
                  <c:v>7.4729243750015986</c:v>
                </c:pt>
                <c:pt idx="20720">
                  <c:v>7.4725837500000001</c:v>
                </c:pt>
                <c:pt idx="20721">
                  <c:v>7.4718912499999997</c:v>
                </c:pt>
                <c:pt idx="20722">
                  <c:v>7.4715556250015993</c:v>
                </c:pt>
                <c:pt idx="20723">
                  <c:v>7.4709099999999999</c:v>
                </c:pt>
                <c:pt idx="20724">
                  <c:v>7.4704393750015994</c:v>
                </c:pt>
                <c:pt idx="20725">
                  <c:v>7.470015625001599</c:v>
                </c:pt>
                <c:pt idx="20726">
                  <c:v>7.4696793750015988</c:v>
                </c:pt>
                <c:pt idx="20727">
                  <c:v>7.4692531250015994</c:v>
                </c:pt>
                <c:pt idx="20728">
                  <c:v>7.4689249999999996</c:v>
                </c:pt>
                <c:pt idx="20729">
                  <c:v>7.4685125000000001</c:v>
                </c:pt>
                <c:pt idx="20730">
                  <c:v>7.468185625001599</c:v>
                </c:pt>
                <c:pt idx="20731">
                  <c:v>7.4678649999999998</c:v>
                </c:pt>
                <c:pt idx="20732">
                  <c:v>7.4682581250015989</c:v>
                </c:pt>
                <c:pt idx="20733">
                  <c:v>7.4686443750015989</c:v>
                </c:pt>
                <c:pt idx="20734">
                  <c:v>7.469030625001599</c:v>
                </c:pt>
                <c:pt idx="20735">
                  <c:v>7.4693681250015986</c:v>
                </c:pt>
                <c:pt idx="20736">
                  <c:v>7.4697393750015992</c:v>
                </c:pt>
                <c:pt idx="20737">
                  <c:v>7.470205</c:v>
                </c:pt>
                <c:pt idx="20738">
                  <c:v>7.4705849999999998</c:v>
                </c:pt>
                <c:pt idx="20739">
                  <c:v>7.4709106250015989</c:v>
                </c:pt>
                <c:pt idx="20740">
                  <c:v>7.4713000000000003</c:v>
                </c:pt>
                <c:pt idx="20741">
                  <c:v>7.4717612500000001</c:v>
                </c:pt>
                <c:pt idx="20742">
                  <c:v>7.4721118750015991</c:v>
                </c:pt>
                <c:pt idx="20743">
                  <c:v>7.4724956250015993</c:v>
                </c:pt>
                <c:pt idx="20744">
                  <c:v>7.4730474999999998</c:v>
                </c:pt>
                <c:pt idx="20745">
                  <c:v>7.4734731250015987</c:v>
                </c:pt>
                <c:pt idx="20746">
                  <c:v>7.4738274999999996</c:v>
                </c:pt>
                <c:pt idx="20747">
                  <c:v>7.4741893750015986</c:v>
                </c:pt>
                <c:pt idx="20748">
                  <c:v>7.4746618750015994</c:v>
                </c:pt>
                <c:pt idx="20749">
                  <c:v>7.4750300000000003</c:v>
                </c:pt>
                <c:pt idx="20750">
                  <c:v>7.4753637499999996</c:v>
                </c:pt>
                <c:pt idx="20751">
                  <c:v>7.4757256250015987</c:v>
                </c:pt>
                <c:pt idx="20752">
                  <c:v>7.4761056250015994</c:v>
                </c:pt>
                <c:pt idx="20753">
                  <c:v>7.47643375</c:v>
                </c:pt>
                <c:pt idx="20754">
                  <c:v>7.476068125001599</c:v>
                </c:pt>
                <c:pt idx="20755">
                  <c:v>7.4756431250015991</c:v>
                </c:pt>
                <c:pt idx="20756">
                  <c:v>7.4751231250015993</c:v>
                </c:pt>
                <c:pt idx="20757">
                  <c:v>7.4744937499999997</c:v>
                </c:pt>
                <c:pt idx="20758">
                  <c:v>7.4741356250015993</c:v>
                </c:pt>
                <c:pt idx="20759">
                  <c:v>7.4737268750015993</c:v>
                </c:pt>
                <c:pt idx="20760">
                  <c:v>7.4732543750015994</c:v>
                </c:pt>
                <c:pt idx="20761">
                  <c:v>7.4728356250015988</c:v>
                </c:pt>
                <c:pt idx="20762">
                  <c:v>7.4724793750015994</c:v>
                </c:pt>
                <c:pt idx="20763">
                  <c:v>7.4720706250015994</c:v>
                </c:pt>
                <c:pt idx="20764">
                  <c:v>7.4716706250015994</c:v>
                </c:pt>
                <c:pt idx="20765">
                  <c:v>7.471285</c:v>
                </c:pt>
                <c:pt idx="20766">
                  <c:v>7.4706812500000002</c:v>
                </c:pt>
                <c:pt idx="20767">
                  <c:v>7.4702906250015992</c:v>
                </c:pt>
                <c:pt idx="20768">
                  <c:v>7.4699081250015986</c:v>
                </c:pt>
                <c:pt idx="20769">
                  <c:v>7.46946625</c:v>
                </c:pt>
                <c:pt idx="20770">
                  <c:v>7.4690268750015987</c:v>
                </c:pt>
                <c:pt idx="20771">
                  <c:v>7.4687000000000001</c:v>
                </c:pt>
                <c:pt idx="20772">
                  <c:v>7.4685174999999999</c:v>
                </c:pt>
                <c:pt idx="20773">
                  <c:v>7.4688187499999996</c:v>
                </c:pt>
                <c:pt idx="20774">
                  <c:v>7.4691587500000001</c:v>
                </c:pt>
                <c:pt idx="20775">
                  <c:v>7.4686931250015993</c:v>
                </c:pt>
                <c:pt idx="20776">
                  <c:v>7.4682868750015992</c:v>
                </c:pt>
                <c:pt idx="20777">
                  <c:v>7.4677487500000002</c:v>
                </c:pt>
                <c:pt idx="20778">
                  <c:v>7.4673331250015993</c:v>
                </c:pt>
                <c:pt idx="20779">
                  <c:v>7.4673231250015988</c:v>
                </c:pt>
                <c:pt idx="20780">
                  <c:v>7.4672081250015987</c:v>
                </c:pt>
                <c:pt idx="20781">
                  <c:v>7.4668175000000003</c:v>
                </c:pt>
                <c:pt idx="20782">
                  <c:v>7.4663543750015986</c:v>
                </c:pt>
                <c:pt idx="20783">
                  <c:v>7.4657487500000004</c:v>
                </c:pt>
                <c:pt idx="20784">
                  <c:v>7.46519625</c:v>
                </c:pt>
                <c:pt idx="20785">
                  <c:v>7.4648606250015987</c:v>
                </c:pt>
                <c:pt idx="20786">
                  <c:v>7.4644362500000003</c:v>
                </c:pt>
                <c:pt idx="20787">
                  <c:v>7.4640775000000001</c:v>
                </c:pt>
                <c:pt idx="20788">
                  <c:v>7.4637537500000004</c:v>
                </c:pt>
                <c:pt idx="20789">
                  <c:v>7.4640624999999998</c:v>
                </c:pt>
                <c:pt idx="20790">
                  <c:v>7.4643918750015992</c:v>
                </c:pt>
                <c:pt idx="20791">
                  <c:v>7.4647306250015992</c:v>
                </c:pt>
                <c:pt idx="20792">
                  <c:v>7.4651443750015991</c:v>
                </c:pt>
                <c:pt idx="20793">
                  <c:v>7.4654956250015987</c:v>
                </c:pt>
                <c:pt idx="20794">
                  <c:v>7.4659181250015987</c:v>
                </c:pt>
                <c:pt idx="20795">
                  <c:v>7.46634625</c:v>
                </c:pt>
                <c:pt idx="20796">
                  <c:v>7.4666687500000002</c:v>
                </c:pt>
                <c:pt idx="20797">
                  <c:v>7.4670268750015989</c:v>
                </c:pt>
                <c:pt idx="20798">
                  <c:v>7.4673987500000001</c:v>
                </c:pt>
                <c:pt idx="20799">
                  <c:v>7.4677881250015989</c:v>
                </c:pt>
                <c:pt idx="20800">
                  <c:v>7.4674243750015989</c:v>
                </c:pt>
                <c:pt idx="20801">
                  <c:v>7.4667849999999998</c:v>
                </c:pt>
                <c:pt idx="20802">
                  <c:v>7.46625125</c:v>
                </c:pt>
                <c:pt idx="20803">
                  <c:v>7.4657062500000002</c:v>
                </c:pt>
                <c:pt idx="20804">
                  <c:v>7.4651631250015988</c:v>
                </c:pt>
                <c:pt idx="20805">
                  <c:v>7.4648174999999997</c:v>
                </c:pt>
                <c:pt idx="20806">
                  <c:v>7.4646474999999999</c:v>
                </c:pt>
                <c:pt idx="20807">
                  <c:v>7.46467875</c:v>
                </c:pt>
                <c:pt idx="20808">
                  <c:v>7.4650981250015986</c:v>
                </c:pt>
                <c:pt idx="20809">
                  <c:v>7.4655062499999998</c:v>
                </c:pt>
                <c:pt idx="20810">
                  <c:v>7.4659956250015993</c:v>
                </c:pt>
                <c:pt idx="20811">
                  <c:v>7.4664118750015991</c:v>
                </c:pt>
                <c:pt idx="20812">
                  <c:v>7.4668281250015989</c:v>
                </c:pt>
                <c:pt idx="20813">
                  <c:v>7.4672181250015992</c:v>
                </c:pt>
                <c:pt idx="20814">
                  <c:v>7.4677543750015989</c:v>
                </c:pt>
                <c:pt idx="20815">
                  <c:v>7.4681300000000004</c:v>
                </c:pt>
                <c:pt idx="20816">
                  <c:v>7.4685918750015992</c:v>
                </c:pt>
                <c:pt idx="20817">
                  <c:v>7.46892625</c:v>
                </c:pt>
                <c:pt idx="20818">
                  <c:v>7.4693275000000003</c:v>
                </c:pt>
                <c:pt idx="20819">
                  <c:v>7.4697512499999998</c:v>
                </c:pt>
                <c:pt idx="20820">
                  <c:v>7.4701781250015991</c:v>
                </c:pt>
                <c:pt idx="20821">
                  <c:v>7.4705593750015993</c:v>
                </c:pt>
                <c:pt idx="20822">
                  <c:v>7.470894375001599</c:v>
                </c:pt>
                <c:pt idx="20823">
                  <c:v>7.4706406250015993</c:v>
                </c:pt>
                <c:pt idx="20824">
                  <c:v>7.4705775000000001</c:v>
                </c:pt>
                <c:pt idx="20825">
                  <c:v>7.4709381250015987</c:v>
                </c:pt>
                <c:pt idx="20826">
                  <c:v>7.4712612500000004</c:v>
                </c:pt>
                <c:pt idx="20827">
                  <c:v>7.4715850000000001</c:v>
                </c:pt>
                <c:pt idx="20828">
                  <c:v>7.471423125001599</c:v>
                </c:pt>
                <c:pt idx="20829">
                  <c:v>7.471025</c:v>
                </c:pt>
                <c:pt idx="20830">
                  <c:v>7.4704474999999997</c:v>
                </c:pt>
                <c:pt idx="20831">
                  <c:v>7.4700568750015988</c:v>
                </c:pt>
                <c:pt idx="20832">
                  <c:v>7.4697168750015992</c:v>
                </c:pt>
                <c:pt idx="20833">
                  <c:v>7.4692437500000004</c:v>
                </c:pt>
                <c:pt idx="20834">
                  <c:v>7.4688012500000003</c:v>
                </c:pt>
                <c:pt idx="20835">
                  <c:v>7.4683043750015994</c:v>
                </c:pt>
                <c:pt idx="20836">
                  <c:v>7.46789375</c:v>
                </c:pt>
                <c:pt idx="20837">
                  <c:v>7.4674399999999999</c:v>
                </c:pt>
                <c:pt idx="20838">
                  <c:v>7.4670375</c:v>
                </c:pt>
                <c:pt idx="20839">
                  <c:v>7.4666499999999996</c:v>
                </c:pt>
                <c:pt idx="20840">
                  <c:v>7.4660975000000001</c:v>
                </c:pt>
                <c:pt idx="20841">
                  <c:v>7.4657331250015986</c:v>
                </c:pt>
                <c:pt idx="20842">
                  <c:v>7.4652599999999998</c:v>
                </c:pt>
                <c:pt idx="20843">
                  <c:v>7.4649168750015988</c:v>
                </c:pt>
                <c:pt idx="20844">
                  <c:v>7.4644168750015991</c:v>
                </c:pt>
                <c:pt idx="20845">
                  <c:v>7.4638881250015991</c:v>
                </c:pt>
                <c:pt idx="20846">
                  <c:v>7.4633231250015992</c:v>
                </c:pt>
                <c:pt idx="20847">
                  <c:v>7.46286</c:v>
                </c:pt>
                <c:pt idx="20848">
                  <c:v>7.4623162499999998</c:v>
                </c:pt>
                <c:pt idx="20849">
                  <c:v>7.4618512499999996</c:v>
                </c:pt>
                <c:pt idx="20850">
                  <c:v>7.4613462500000001</c:v>
                </c:pt>
                <c:pt idx="20851">
                  <c:v>7.4607787500000002</c:v>
                </c:pt>
                <c:pt idx="20852">
                  <c:v>7.4604493750015992</c:v>
                </c:pt>
                <c:pt idx="20853">
                  <c:v>7.4601262500000001</c:v>
                </c:pt>
                <c:pt idx="20854">
                  <c:v>7.4595599999999997</c:v>
                </c:pt>
                <c:pt idx="20855">
                  <c:v>7.4590212500000002</c:v>
                </c:pt>
                <c:pt idx="20856">
                  <c:v>7.4585425000000001</c:v>
                </c:pt>
                <c:pt idx="20857">
                  <c:v>7.4581818750015989</c:v>
                </c:pt>
                <c:pt idx="20858">
                  <c:v>7.4585637499999997</c:v>
                </c:pt>
                <c:pt idx="20859">
                  <c:v>7.4590168750015993</c:v>
                </c:pt>
                <c:pt idx="20860">
                  <c:v>7.4593749999999996</c:v>
                </c:pt>
                <c:pt idx="20861">
                  <c:v>7.4597193750015993</c:v>
                </c:pt>
                <c:pt idx="20862">
                  <c:v>7.4601718750015991</c:v>
                </c:pt>
                <c:pt idx="20863">
                  <c:v>7.4605412500000003</c:v>
                </c:pt>
                <c:pt idx="20864">
                  <c:v>7.4609949999999996</c:v>
                </c:pt>
                <c:pt idx="20865">
                  <c:v>7.4613525000000003</c:v>
                </c:pt>
                <c:pt idx="20866">
                  <c:v>7.4617437500000001</c:v>
                </c:pt>
                <c:pt idx="20867">
                  <c:v>7.4621037499999998</c:v>
                </c:pt>
                <c:pt idx="20868">
                  <c:v>7.4624712500000001</c:v>
                </c:pt>
                <c:pt idx="20869">
                  <c:v>7.4629081250015989</c:v>
                </c:pt>
                <c:pt idx="20870">
                  <c:v>7.4632924999999997</c:v>
                </c:pt>
                <c:pt idx="20871">
                  <c:v>7.4636649999999998</c:v>
                </c:pt>
                <c:pt idx="20872">
                  <c:v>7.4640256250015993</c:v>
                </c:pt>
                <c:pt idx="20873">
                  <c:v>7.4643581250015991</c:v>
                </c:pt>
                <c:pt idx="20874">
                  <c:v>7.4639300000000004</c:v>
                </c:pt>
                <c:pt idx="20875">
                  <c:v>7.4635162499999996</c:v>
                </c:pt>
                <c:pt idx="20876">
                  <c:v>7.4638331250015986</c:v>
                </c:pt>
                <c:pt idx="20877">
                  <c:v>7.4642081250015986</c:v>
                </c:pt>
                <c:pt idx="20878">
                  <c:v>7.4646668750015994</c:v>
                </c:pt>
                <c:pt idx="20879">
                  <c:v>7.4650706250015988</c:v>
                </c:pt>
                <c:pt idx="20880">
                  <c:v>7.4654199999999999</c:v>
                </c:pt>
                <c:pt idx="20881">
                  <c:v>7.4658731250015986</c:v>
                </c:pt>
                <c:pt idx="20882">
                  <c:v>7.4663256250015992</c:v>
                </c:pt>
                <c:pt idx="20883">
                  <c:v>7.4667062499999997</c:v>
                </c:pt>
                <c:pt idx="20884">
                  <c:v>7.467130625001599</c:v>
                </c:pt>
                <c:pt idx="20885">
                  <c:v>7.4676312500000002</c:v>
                </c:pt>
                <c:pt idx="20886">
                  <c:v>7.4680031250015988</c:v>
                </c:pt>
                <c:pt idx="20887">
                  <c:v>7.4683524999999999</c:v>
                </c:pt>
                <c:pt idx="20888">
                  <c:v>7.4687243750015986</c:v>
                </c:pt>
                <c:pt idx="20889">
                  <c:v>7.4691662499999998</c:v>
                </c:pt>
                <c:pt idx="20890">
                  <c:v>7.4695631250015992</c:v>
                </c:pt>
                <c:pt idx="20891">
                  <c:v>7.4699781250015986</c:v>
                </c:pt>
                <c:pt idx="20892">
                  <c:v>7.4698387500000001</c:v>
                </c:pt>
                <c:pt idx="20893">
                  <c:v>7.4695175000000003</c:v>
                </c:pt>
                <c:pt idx="20894">
                  <c:v>7.4691475000000001</c:v>
                </c:pt>
                <c:pt idx="20895">
                  <c:v>7.4686131250015988</c:v>
                </c:pt>
                <c:pt idx="20896">
                  <c:v>7.4680868750015987</c:v>
                </c:pt>
                <c:pt idx="20897">
                  <c:v>7.4674174999999998</c:v>
                </c:pt>
                <c:pt idx="20898">
                  <c:v>7.467013125001599</c:v>
                </c:pt>
                <c:pt idx="20899">
                  <c:v>7.4666562499999998</c:v>
                </c:pt>
                <c:pt idx="20900">
                  <c:v>7.46622875</c:v>
                </c:pt>
                <c:pt idx="20901">
                  <c:v>7.4655899999999997</c:v>
                </c:pt>
                <c:pt idx="20902">
                  <c:v>7.4649918750015987</c:v>
                </c:pt>
                <c:pt idx="20903">
                  <c:v>7.4646668750015994</c:v>
                </c:pt>
                <c:pt idx="20904">
                  <c:v>7.4643168750015993</c:v>
                </c:pt>
                <c:pt idx="20905">
                  <c:v>7.4639325000000003</c:v>
                </c:pt>
                <c:pt idx="20906">
                  <c:v>7.4635425</c:v>
                </c:pt>
                <c:pt idx="20907">
                  <c:v>7.4631631250015991</c:v>
                </c:pt>
                <c:pt idx="20908">
                  <c:v>7.4627837499999998</c:v>
                </c:pt>
                <c:pt idx="20909">
                  <c:v>7.4624100000000002</c:v>
                </c:pt>
                <c:pt idx="20910">
                  <c:v>7.4619887499999997</c:v>
                </c:pt>
                <c:pt idx="20911">
                  <c:v>7.4615637499999998</c:v>
                </c:pt>
                <c:pt idx="20912">
                  <c:v>7.4611687499999997</c:v>
                </c:pt>
                <c:pt idx="20913">
                  <c:v>7.4607668750015987</c:v>
                </c:pt>
                <c:pt idx="20914">
                  <c:v>7.4603225000000002</c:v>
                </c:pt>
                <c:pt idx="20915">
                  <c:v>7.4599287500000004</c:v>
                </c:pt>
                <c:pt idx="20916">
                  <c:v>7.4603562500000002</c:v>
                </c:pt>
                <c:pt idx="20917">
                  <c:v>7.4607112500000001</c:v>
                </c:pt>
                <c:pt idx="20918">
                  <c:v>7.4607356250015986</c:v>
                </c:pt>
                <c:pt idx="20919">
                  <c:v>7.4603012499999997</c:v>
                </c:pt>
                <c:pt idx="20920">
                  <c:v>7.4598656250015987</c:v>
                </c:pt>
                <c:pt idx="20921">
                  <c:v>7.4597793750015988</c:v>
                </c:pt>
                <c:pt idx="20922">
                  <c:v>7.4593287500000001</c:v>
                </c:pt>
                <c:pt idx="20923">
                  <c:v>7.4589318750015989</c:v>
                </c:pt>
                <c:pt idx="20924">
                  <c:v>7.4585024999999998</c:v>
                </c:pt>
                <c:pt idx="20925">
                  <c:v>7.4579481250015993</c:v>
                </c:pt>
                <c:pt idx="20926">
                  <c:v>7.4574618750015986</c:v>
                </c:pt>
                <c:pt idx="20927">
                  <c:v>7.4569268750015993</c:v>
                </c:pt>
                <c:pt idx="20928">
                  <c:v>7.4565193750015988</c:v>
                </c:pt>
                <c:pt idx="20929">
                  <c:v>7.4561706250015991</c:v>
                </c:pt>
                <c:pt idx="20930">
                  <c:v>7.4558412499999998</c:v>
                </c:pt>
                <c:pt idx="20931">
                  <c:v>7.4554987500000003</c:v>
                </c:pt>
                <c:pt idx="20932">
                  <c:v>7.4551418750015994</c:v>
                </c:pt>
                <c:pt idx="20933">
                  <c:v>7.454718125001599</c:v>
                </c:pt>
                <c:pt idx="20934">
                  <c:v>7.4543175000000002</c:v>
                </c:pt>
                <c:pt idx="20935">
                  <c:v>7.4538568750015992</c:v>
                </c:pt>
                <c:pt idx="20936">
                  <c:v>7.453509375001599</c:v>
                </c:pt>
                <c:pt idx="20937">
                  <c:v>7.453075625001599</c:v>
                </c:pt>
                <c:pt idx="20938">
                  <c:v>7.4527112500000001</c:v>
                </c:pt>
                <c:pt idx="20939">
                  <c:v>7.4523706250015991</c:v>
                </c:pt>
                <c:pt idx="20940">
                  <c:v>7.4527324999999998</c:v>
                </c:pt>
                <c:pt idx="20941">
                  <c:v>7.4530525000000001</c:v>
                </c:pt>
                <c:pt idx="20942">
                  <c:v>7.4534243750015987</c:v>
                </c:pt>
                <c:pt idx="20943">
                  <c:v>7.4538312500000004</c:v>
                </c:pt>
                <c:pt idx="20944">
                  <c:v>7.4542137500000001</c:v>
                </c:pt>
                <c:pt idx="20945">
                  <c:v>7.4545649999999997</c:v>
                </c:pt>
                <c:pt idx="20946">
                  <c:v>7.4550531250015988</c:v>
                </c:pt>
                <c:pt idx="20947">
                  <c:v>7.4554293750015992</c:v>
                </c:pt>
                <c:pt idx="20948">
                  <c:v>7.4558443750015986</c:v>
                </c:pt>
                <c:pt idx="20949">
                  <c:v>7.4562918750015994</c:v>
                </c:pt>
                <c:pt idx="20950">
                  <c:v>7.4566881250015991</c:v>
                </c:pt>
                <c:pt idx="20951">
                  <c:v>7.4570368750015987</c:v>
                </c:pt>
                <c:pt idx="20952">
                  <c:v>7.4573974999999999</c:v>
                </c:pt>
                <c:pt idx="20953">
                  <c:v>7.4578068750015989</c:v>
                </c:pt>
                <c:pt idx="20954">
                  <c:v>7.4582424999999999</c:v>
                </c:pt>
                <c:pt idx="20955">
                  <c:v>7.4587006250015992</c:v>
                </c:pt>
                <c:pt idx="20956">
                  <c:v>7.4592287500000003</c:v>
                </c:pt>
                <c:pt idx="20957">
                  <c:v>7.4597018750015991</c:v>
                </c:pt>
                <c:pt idx="20958">
                  <c:v>7.4601793750015988</c:v>
                </c:pt>
                <c:pt idx="20959">
                  <c:v>7.46062125</c:v>
                </c:pt>
                <c:pt idx="20960">
                  <c:v>7.4609837499999996</c:v>
                </c:pt>
                <c:pt idx="20961">
                  <c:v>7.4608793750015989</c:v>
                </c:pt>
                <c:pt idx="20962">
                  <c:v>7.4612762500000001</c:v>
                </c:pt>
                <c:pt idx="20963">
                  <c:v>7.4616499999999997</c:v>
                </c:pt>
                <c:pt idx="20964">
                  <c:v>7.4619843750015988</c:v>
                </c:pt>
                <c:pt idx="20965">
                  <c:v>7.4623156250015992</c:v>
                </c:pt>
                <c:pt idx="20966">
                  <c:v>7.4626618750015989</c:v>
                </c:pt>
                <c:pt idx="20967">
                  <c:v>7.4629868750015991</c:v>
                </c:pt>
                <c:pt idx="20968">
                  <c:v>7.4625693750015989</c:v>
                </c:pt>
                <c:pt idx="20969">
                  <c:v>7.4622250000000001</c:v>
                </c:pt>
                <c:pt idx="20970">
                  <c:v>7.4625612500000003</c:v>
                </c:pt>
                <c:pt idx="20971">
                  <c:v>7.4624062499999999</c:v>
                </c:pt>
                <c:pt idx="20972">
                  <c:v>7.4620575000000002</c:v>
                </c:pt>
                <c:pt idx="20973">
                  <c:v>7.4624237500000001</c:v>
                </c:pt>
                <c:pt idx="20974">
                  <c:v>7.4628631250015989</c:v>
                </c:pt>
                <c:pt idx="20975">
                  <c:v>7.4631968750015991</c:v>
                </c:pt>
                <c:pt idx="20976">
                  <c:v>7.4627918750015994</c:v>
                </c:pt>
                <c:pt idx="20977">
                  <c:v>7.4623143750015988</c:v>
                </c:pt>
                <c:pt idx="20978">
                  <c:v>7.4619799999999996</c:v>
                </c:pt>
                <c:pt idx="20979">
                  <c:v>7.4615743750015993</c:v>
                </c:pt>
                <c:pt idx="20980">
                  <c:v>7.4609350000000001</c:v>
                </c:pt>
                <c:pt idx="20981">
                  <c:v>7.46061</c:v>
                </c:pt>
                <c:pt idx="20982">
                  <c:v>7.4602025000000003</c:v>
                </c:pt>
                <c:pt idx="20983">
                  <c:v>7.4597606250015991</c:v>
                </c:pt>
                <c:pt idx="20984">
                  <c:v>7.4592512500000003</c:v>
                </c:pt>
                <c:pt idx="20985">
                  <c:v>7.4587256250015992</c:v>
                </c:pt>
                <c:pt idx="20986">
                  <c:v>7.4581993750015991</c:v>
                </c:pt>
                <c:pt idx="20987">
                  <c:v>7.4576518750015994</c:v>
                </c:pt>
                <c:pt idx="20988">
                  <c:v>7.4571143750015993</c:v>
                </c:pt>
                <c:pt idx="20989">
                  <c:v>7.4566168750015986</c:v>
                </c:pt>
                <c:pt idx="20990">
                  <c:v>7.4561437499999998</c:v>
                </c:pt>
                <c:pt idx="20991">
                  <c:v>7.4556606250015989</c:v>
                </c:pt>
                <c:pt idx="20992">
                  <c:v>7.4551793750015989</c:v>
                </c:pt>
                <c:pt idx="20993">
                  <c:v>7.4547356250015993</c:v>
                </c:pt>
                <c:pt idx="20994">
                  <c:v>7.4543243750015993</c:v>
                </c:pt>
                <c:pt idx="20995">
                  <c:v>7.4539125000000004</c:v>
                </c:pt>
                <c:pt idx="20996">
                  <c:v>7.4534968750015986</c:v>
                </c:pt>
                <c:pt idx="20997">
                  <c:v>7.4531387499999999</c:v>
                </c:pt>
                <c:pt idx="20998">
                  <c:v>7.4528093750015989</c:v>
                </c:pt>
                <c:pt idx="20999">
                  <c:v>7.4524724999999998</c:v>
                </c:pt>
                <c:pt idx="21000">
                  <c:v>7.451973125001599</c:v>
                </c:pt>
                <c:pt idx="21001">
                  <c:v>7.4515849999999997</c:v>
                </c:pt>
                <c:pt idx="21002">
                  <c:v>7.4512418750015987</c:v>
                </c:pt>
                <c:pt idx="21003">
                  <c:v>7.4511612500000002</c:v>
                </c:pt>
                <c:pt idx="21004">
                  <c:v>7.4507925000000004</c:v>
                </c:pt>
                <c:pt idx="21005">
                  <c:v>7.4504549999999998</c:v>
                </c:pt>
                <c:pt idx="21006">
                  <c:v>7.4503187500000001</c:v>
                </c:pt>
                <c:pt idx="21007">
                  <c:v>7.4504462499999997</c:v>
                </c:pt>
                <c:pt idx="21008">
                  <c:v>7.4508143750015989</c:v>
                </c:pt>
                <c:pt idx="21009">
                  <c:v>7.4511874999999996</c:v>
                </c:pt>
                <c:pt idx="21010">
                  <c:v>7.4515481250015991</c:v>
                </c:pt>
                <c:pt idx="21011">
                  <c:v>7.4519012499999997</c:v>
                </c:pt>
                <c:pt idx="21012">
                  <c:v>7.4523556250015988</c:v>
                </c:pt>
                <c:pt idx="21013">
                  <c:v>7.4527868750015989</c:v>
                </c:pt>
                <c:pt idx="21014">
                  <c:v>7.4531662499999998</c:v>
                </c:pt>
                <c:pt idx="21015">
                  <c:v>7.4535356250015994</c:v>
                </c:pt>
                <c:pt idx="21016">
                  <c:v>7.4538662499999999</c:v>
                </c:pt>
                <c:pt idx="21017">
                  <c:v>7.4534950000000002</c:v>
                </c:pt>
                <c:pt idx="21018">
                  <c:v>7.4530743750015986</c:v>
                </c:pt>
                <c:pt idx="21019">
                  <c:v>7.4526181250015986</c:v>
                </c:pt>
                <c:pt idx="21020">
                  <c:v>7.4520412499999997</c:v>
                </c:pt>
                <c:pt idx="21021">
                  <c:v>7.4514943750015989</c:v>
                </c:pt>
                <c:pt idx="21022">
                  <c:v>7.4511262499999997</c:v>
                </c:pt>
                <c:pt idx="21023">
                  <c:v>7.4514337499999996</c:v>
                </c:pt>
                <c:pt idx="21024">
                  <c:v>7.4516131250015993</c:v>
                </c:pt>
                <c:pt idx="21025">
                  <c:v>7.4516306250015987</c:v>
                </c:pt>
                <c:pt idx="21026">
                  <c:v>7.4519693750015987</c:v>
                </c:pt>
                <c:pt idx="21027">
                  <c:v>7.4519268750015986</c:v>
                </c:pt>
                <c:pt idx="21028">
                  <c:v>7.4514368750015993</c:v>
                </c:pt>
                <c:pt idx="21029">
                  <c:v>7.4509724999999998</c:v>
                </c:pt>
                <c:pt idx="21030">
                  <c:v>7.4504599999999996</c:v>
                </c:pt>
                <c:pt idx="21031">
                  <c:v>7.4500450000000003</c:v>
                </c:pt>
                <c:pt idx="21032">
                  <c:v>7.4497043750015992</c:v>
                </c:pt>
                <c:pt idx="21033">
                  <c:v>7.4500318750015992</c:v>
                </c:pt>
                <c:pt idx="21034">
                  <c:v>7.4504431250015992</c:v>
                </c:pt>
                <c:pt idx="21035">
                  <c:v>7.4508618750015989</c:v>
                </c:pt>
                <c:pt idx="21036">
                  <c:v>7.4511956250015992</c:v>
                </c:pt>
                <c:pt idx="21037">
                  <c:v>7.4515287499999996</c:v>
                </c:pt>
                <c:pt idx="21038">
                  <c:v>7.4519206250015992</c:v>
                </c:pt>
                <c:pt idx="21039">
                  <c:v>7.4523524999999999</c:v>
                </c:pt>
                <c:pt idx="21040">
                  <c:v>7.4528150000000002</c:v>
                </c:pt>
                <c:pt idx="21041">
                  <c:v>7.4532581250015992</c:v>
                </c:pt>
                <c:pt idx="21042">
                  <c:v>7.453615625001599</c:v>
                </c:pt>
                <c:pt idx="21043">
                  <c:v>7.45411</c:v>
                </c:pt>
                <c:pt idx="21044">
                  <c:v>7.4545287499999997</c:v>
                </c:pt>
                <c:pt idx="21045">
                  <c:v>7.4548862500000004</c:v>
                </c:pt>
                <c:pt idx="21046">
                  <c:v>7.4553506250015991</c:v>
                </c:pt>
                <c:pt idx="21047">
                  <c:v>7.45573</c:v>
                </c:pt>
                <c:pt idx="21048">
                  <c:v>7.456161875001599</c:v>
                </c:pt>
                <c:pt idx="21049">
                  <c:v>7.4562299999999997</c:v>
                </c:pt>
                <c:pt idx="21050">
                  <c:v>7.4558799999999996</c:v>
                </c:pt>
                <c:pt idx="21051">
                  <c:v>7.4558518750015992</c:v>
                </c:pt>
                <c:pt idx="21052">
                  <c:v>7.4555318750015989</c:v>
                </c:pt>
                <c:pt idx="21053">
                  <c:v>7.4551793750015989</c:v>
                </c:pt>
                <c:pt idx="21054">
                  <c:v>7.45510625</c:v>
                </c:pt>
                <c:pt idx="21055">
                  <c:v>7.4547856250015991</c:v>
                </c:pt>
                <c:pt idx="21056">
                  <c:v>7.4543162499999998</c:v>
                </c:pt>
                <c:pt idx="21057">
                  <c:v>7.453956875001599</c:v>
                </c:pt>
                <c:pt idx="21058">
                  <c:v>7.4536049999999996</c:v>
                </c:pt>
                <c:pt idx="21059">
                  <c:v>7.4531918750015986</c:v>
                </c:pt>
                <c:pt idx="21060">
                  <c:v>7.4526968750015987</c:v>
                </c:pt>
                <c:pt idx="21061">
                  <c:v>7.4521949999999997</c:v>
                </c:pt>
                <c:pt idx="21062">
                  <c:v>7.4516143750015988</c:v>
                </c:pt>
                <c:pt idx="21063">
                  <c:v>7.4511062499999996</c:v>
                </c:pt>
                <c:pt idx="21064">
                  <c:v>7.4506012500000001</c:v>
                </c:pt>
                <c:pt idx="21065">
                  <c:v>7.4500975</c:v>
                </c:pt>
                <c:pt idx="21066">
                  <c:v>7.4496193750015989</c:v>
                </c:pt>
                <c:pt idx="21067">
                  <c:v>7.4491862500000003</c:v>
                </c:pt>
                <c:pt idx="21068">
                  <c:v>7.4488456250015993</c:v>
                </c:pt>
                <c:pt idx="21069">
                  <c:v>7.4485237499999997</c:v>
                </c:pt>
                <c:pt idx="21070">
                  <c:v>7.4481568750015992</c:v>
                </c:pt>
                <c:pt idx="21071">
                  <c:v>7.4480525000000002</c:v>
                </c:pt>
                <c:pt idx="21072">
                  <c:v>7.4484525000000001</c:v>
                </c:pt>
                <c:pt idx="21073">
                  <c:v>7.44877375</c:v>
                </c:pt>
                <c:pt idx="21074">
                  <c:v>7.4491862500000003</c:v>
                </c:pt>
                <c:pt idx="21075">
                  <c:v>7.4495250000000004</c:v>
                </c:pt>
                <c:pt idx="21076">
                  <c:v>7.4499612500000003</c:v>
                </c:pt>
                <c:pt idx="21077">
                  <c:v>7.4504206250015992</c:v>
                </c:pt>
                <c:pt idx="21078">
                  <c:v>7.4508156250015993</c:v>
                </c:pt>
                <c:pt idx="21079">
                  <c:v>7.4512531250015988</c:v>
                </c:pt>
                <c:pt idx="21080">
                  <c:v>7.4516031250015988</c:v>
                </c:pt>
                <c:pt idx="21081">
                  <c:v>7.4519306250015989</c:v>
                </c:pt>
                <c:pt idx="21082">
                  <c:v>7.4514368750015993</c:v>
                </c:pt>
                <c:pt idx="21083">
                  <c:v>7.4509499999999997</c:v>
                </c:pt>
                <c:pt idx="21084">
                  <c:v>7.4505006250015988</c:v>
                </c:pt>
                <c:pt idx="21085">
                  <c:v>7.4500218750015987</c:v>
                </c:pt>
                <c:pt idx="21086">
                  <c:v>7.4496787500000003</c:v>
                </c:pt>
                <c:pt idx="21087">
                  <c:v>7.449298125001599</c:v>
                </c:pt>
                <c:pt idx="21088">
                  <c:v>7.4496206250015993</c:v>
                </c:pt>
                <c:pt idx="21089">
                  <c:v>7.4499568750015994</c:v>
                </c:pt>
                <c:pt idx="21090">
                  <c:v>7.4503462499999999</c:v>
                </c:pt>
                <c:pt idx="21091">
                  <c:v>7.4507099999999999</c:v>
                </c:pt>
                <c:pt idx="21092">
                  <c:v>7.4510537499999998</c:v>
                </c:pt>
                <c:pt idx="21093">
                  <c:v>7.4513949999999998</c:v>
                </c:pt>
                <c:pt idx="21094">
                  <c:v>7.4514275000000003</c:v>
                </c:pt>
                <c:pt idx="21095">
                  <c:v>7.4512537500000002</c:v>
                </c:pt>
                <c:pt idx="21096">
                  <c:v>7.4515824999999998</c:v>
                </c:pt>
                <c:pt idx="21097">
                  <c:v>7.4520706250015989</c:v>
                </c:pt>
                <c:pt idx="21098">
                  <c:v>7.4524474999999999</c:v>
                </c:pt>
                <c:pt idx="21099">
                  <c:v>7.4528206250015989</c:v>
                </c:pt>
                <c:pt idx="21100">
                  <c:v>7.4524281250015987</c:v>
                </c:pt>
                <c:pt idx="21101">
                  <c:v>7.4521043750015989</c:v>
                </c:pt>
                <c:pt idx="21102">
                  <c:v>7.4517024999999997</c:v>
                </c:pt>
                <c:pt idx="21103">
                  <c:v>7.4513006250015987</c:v>
                </c:pt>
                <c:pt idx="21104">
                  <c:v>7.4508762500000003</c:v>
                </c:pt>
                <c:pt idx="21105">
                  <c:v>7.450425625001599</c:v>
                </c:pt>
                <c:pt idx="21106">
                  <c:v>7.4500056250015989</c:v>
                </c:pt>
                <c:pt idx="21107">
                  <c:v>7.4494231250015988</c:v>
                </c:pt>
                <c:pt idx="21108">
                  <c:v>7.4490049999999997</c:v>
                </c:pt>
                <c:pt idx="21109">
                  <c:v>7.44860875</c:v>
                </c:pt>
                <c:pt idx="21110">
                  <c:v>7.4482074999999996</c:v>
                </c:pt>
                <c:pt idx="21111">
                  <c:v>7.4477743750015986</c:v>
                </c:pt>
                <c:pt idx="21112">
                  <c:v>7.4472918750015991</c:v>
                </c:pt>
                <c:pt idx="21113">
                  <c:v>7.4468362499999996</c:v>
                </c:pt>
                <c:pt idx="21114">
                  <c:v>7.4463887499999997</c:v>
                </c:pt>
                <c:pt idx="21115">
                  <c:v>7.4459856250015992</c:v>
                </c:pt>
                <c:pt idx="21116">
                  <c:v>7.4456487500000001</c:v>
                </c:pt>
                <c:pt idx="21117">
                  <c:v>7.4451043750015993</c:v>
                </c:pt>
                <c:pt idx="21118">
                  <c:v>7.4446981250015991</c:v>
                </c:pt>
                <c:pt idx="21119">
                  <c:v>7.4443062500000003</c:v>
                </c:pt>
                <c:pt idx="21120">
                  <c:v>7.4439781250015988</c:v>
                </c:pt>
                <c:pt idx="21121">
                  <c:v>7.4444537500000001</c:v>
                </c:pt>
                <c:pt idx="21122">
                  <c:v>7.4449087499999997</c:v>
                </c:pt>
                <c:pt idx="21123">
                  <c:v>7.4454131250015987</c:v>
                </c:pt>
                <c:pt idx="21124">
                  <c:v>7.445735</c:v>
                </c:pt>
                <c:pt idx="21125">
                  <c:v>7.4460687500000002</c:v>
                </c:pt>
                <c:pt idx="21126">
                  <c:v>7.4464593750015986</c:v>
                </c:pt>
                <c:pt idx="21127">
                  <c:v>7.4469562500000004</c:v>
                </c:pt>
                <c:pt idx="21128">
                  <c:v>7.4472912500000001</c:v>
                </c:pt>
                <c:pt idx="21129">
                  <c:v>7.4477268750015986</c:v>
                </c:pt>
                <c:pt idx="21130">
                  <c:v>7.4481824999999997</c:v>
                </c:pt>
                <c:pt idx="21131">
                  <c:v>7.4485250000000001</c:v>
                </c:pt>
                <c:pt idx="21132">
                  <c:v>7.4489112500000001</c:v>
                </c:pt>
                <c:pt idx="21133">
                  <c:v>7.4485849999999996</c:v>
                </c:pt>
                <c:pt idx="21134">
                  <c:v>7.4481237499999997</c:v>
                </c:pt>
                <c:pt idx="21135">
                  <c:v>7.4475918750015992</c:v>
                </c:pt>
                <c:pt idx="21136">
                  <c:v>7.4472593750015994</c:v>
                </c:pt>
                <c:pt idx="21137">
                  <c:v>7.4468668750015992</c:v>
                </c:pt>
                <c:pt idx="21138">
                  <c:v>7.4465318750015994</c:v>
                </c:pt>
                <c:pt idx="21139">
                  <c:v>7.4462112500000002</c:v>
                </c:pt>
                <c:pt idx="21140">
                  <c:v>7.445861875001599</c:v>
                </c:pt>
                <c:pt idx="21141">
                  <c:v>7.4453756250015992</c:v>
                </c:pt>
                <c:pt idx="21142">
                  <c:v>7.4454106250015988</c:v>
                </c:pt>
                <c:pt idx="21143">
                  <c:v>7.4449462500000001</c:v>
                </c:pt>
                <c:pt idx="21144">
                  <c:v>7.4446068750015986</c:v>
                </c:pt>
                <c:pt idx="21145">
                  <c:v>7.4442337500000004</c:v>
                </c:pt>
                <c:pt idx="21146">
                  <c:v>7.4437537499999999</c:v>
                </c:pt>
                <c:pt idx="21147">
                  <c:v>7.4432162499999999</c:v>
                </c:pt>
                <c:pt idx="21148">
                  <c:v>7.4428200000000002</c:v>
                </c:pt>
                <c:pt idx="21149">
                  <c:v>7.4424275</c:v>
                </c:pt>
                <c:pt idx="21150">
                  <c:v>7.4420968750015986</c:v>
                </c:pt>
                <c:pt idx="21151">
                  <c:v>7.4416874999999996</c:v>
                </c:pt>
                <c:pt idx="21152">
                  <c:v>7.4412512499999997</c:v>
                </c:pt>
                <c:pt idx="21153">
                  <c:v>7.4409206250015991</c:v>
                </c:pt>
                <c:pt idx="21154">
                  <c:v>7.4409856250015993</c:v>
                </c:pt>
                <c:pt idx="21155">
                  <c:v>7.441323125001599</c:v>
                </c:pt>
                <c:pt idx="21156">
                  <c:v>7.4417006250015989</c:v>
                </c:pt>
                <c:pt idx="21157">
                  <c:v>7.4421037500000002</c:v>
                </c:pt>
                <c:pt idx="21158">
                  <c:v>7.4424918750015987</c:v>
                </c:pt>
                <c:pt idx="21159">
                  <c:v>7.4428281250015988</c:v>
                </c:pt>
                <c:pt idx="21160">
                  <c:v>7.4432381250015993</c:v>
                </c:pt>
                <c:pt idx="21161">
                  <c:v>7.4435831250015987</c:v>
                </c:pt>
                <c:pt idx="21162">
                  <c:v>7.4440181250015991</c:v>
                </c:pt>
                <c:pt idx="21163">
                  <c:v>7.4444462500000004</c:v>
                </c:pt>
                <c:pt idx="21164">
                  <c:v>7.4448974999999997</c:v>
                </c:pt>
                <c:pt idx="21165">
                  <c:v>7.4453706250015994</c:v>
                </c:pt>
                <c:pt idx="21166">
                  <c:v>7.4458074999999999</c:v>
                </c:pt>
                <c:pt idx="21167">
                  <c:v>7.4462006250015991</c:v>
                </c:pt>
                <c:pt idx="21168">
                  <c:v>7.4465950000000003</c:v>
                </c:pt>
                <c:pt idx="21169">
                  <c:v>7.4470812500000001</c:v>
                </c:pt>
                <c:pt idx="21170">
                  <c:v>7.4475274999999996</c:v>
                </c:pt>
                <c:pt idx="21171">
                  <c:v>7.4470581250015986</c:v>
                </c:pt>
                <c:pt idx="21172">
                  <c:v>7.4464537499999999</c:v>
                </c:pt>
                <c:pt idx="21173">
                  <c:v>7.446119375001599</c:v>
                </c:pt>
                <c:pt idx="21174">
                  <c:v>7.4457243750015989</c:v>
                </c:pt>
                <c:pt idx="21175">
                  <c:v>7.4451725</c:v>
                </c:pt>
                <c:pt idx="21176">
                  <c:v>7.4447049999999999</c:v>
                </c:pt>
                <c:pt idx="21177">
                  <c:v>7.4443668750015988</c:v>
                </c:pt>
                <c:pt idx="21178">
                  <c:v>7.4440043750015992</c:v>
                </c:pt>
                <c:pt idx="21179">
                  <c:v>7.4436806250015994</c:v>
                </c:pt>
                <c:pt idx="21180">
                  <c:v>7.4436024999999999</c:v>
                </c:pt>
                <c:pt idx="21181">
                  <c:v>7.4440637499999998</c:v>
                </c:pt>
                <c:pt idx="21182">
                  <c:v>7.4443887499999999</c:v>
                </c:pt>
                <c:pt idx="21183">
                  <c:v>7.444348125001599</c:v>
                </c:pt>
                <c:pt idx="21184">
                  <c:v>7.4439475000000002</c:v>
                </c:pt>
                <c:pt idx="21185">
                  <c:v>7.4436068750015991</c:v>
                </c:pt>
                <c:pt idx="21186">
                  <c:v>7.4432150000000004</c:v>
                </c:pt>
                <c:pt idx="21187">
                  <c:v>7.4426724999999996</c:v>
                </c:pt>
                <c:pt idx="21188">
                  <c:v>7.4421974999999998</c:v>
                </c:pt>
                <c:pt idx="21189">
                  <c:v>7.4417024999999999</c:v>
                </c:pt>
                <c:pt idx="21190">
                  <c:v>7.4412706250015992</c:v>
                </c:pt>
                <c:pt idx="21191">
                  <c:v>7.4408287499999997</c:v>
                </c:pt>
                <c:pt idx="21192">
                  <c:v>7.4403887500000003</c:v>
                </c:pt>
                <c:pt idx="21193">
                  <c:v>7.4400475000000004</c:v>
                </c:pt>
                <c:pt idx="21194">
                  <c:v>7.4396575</c:v>
                </c:pt>
                <c:pt idx="21195">
                  <c:v>7.4392706250015994</c:v>
                </c:pt>
                <c:pt idx="21196">
                  <c:v>7.4388924999999997</c:v>
                </c:pt>
                <c:pt idx="21197">
                  <c:v>7.4385424999999996</c:v>
                </c:pt>
                <c:pt idx="21198">
                  <c:v>7.4381674999999996</c:v>
                </c:pt>
                <c:pt idx="21199">
                  <c:v>7.4381593750015993</c:v>
                </c:pt>
                <c:pt idx="21200">
                  <c:v>7.4377899999999997</c:v>
                </c:pt>
                <c:pt idx="21201">
                  <c:v>7.4374650000000004</c:v>
                </c:pt>
                <c:pt idx="21202">
                  <c:v>7.4379531250015987</c:v>
                </c:pt>
                <c:pt idx="21203">
                  <c:v>7.4383887499999997</c:v>
                </c:pt>
                <c:pt idx="21204">
                  <c:v>7.4387587499999999</c:v>
                </c:pt>
                <c:pt idx="21205">
                  <c:v>7.4392137500000004</c:v>
                </c:pt>
                <c:pt idx="21206">
                  <c:v>7.4396149999999999</c:v>
                </c:pt>
                <c:pt idx="21207">
                  <c:v>7.44009125</c:v>
                </c:pt>
                <c:pt idx="21208">
                  <c:v>7.4404268750015987</c:v>
                </c:pt>
                <c:pt idx="21209">
                  <c:v>7.4408256250015992</c:v>
                </c:pt>
                <c:pt idx="21210">
                  <c:v>7.4411637500000003</c:v>
                </c:pt>
                <c:pt idx="21211">
                  <c:v>7.4416262499999997</c:v>
                </c:pt>
                <c:pt idx="21212">
                  <c:v>7.442061875001599</c:v>
                </c:pt>
                <c:pt idx="21213">
                  <c:v>7.4425281250015987</c:v>
                </c:pt>
                <c:pt idx="21214">
                  <c:v>7.4429937500000003</c:v>
                </c:pt>
                <c:pt idx="21215">
                  <c:v>7.44337625</c:v>
                </c:pt>
                <c:pt idx="21216">
                  <c:v>7.4437781250015993</c:v>
                </c:pt>
                <c:pt idx="21217">
                  <c:v>7.4441612499999996</c:v>
                </c:pt>
                <c:pt idx="21218">
                  <c:v>7.44462125</c:v>
                </c:pt>
                <c:pt idx="21219">
                  <c:v>7.4449787499999998</c:v>
                </c:pt>
                <c:pt idx="21220">
                  <c:v>7.444630625001599</c:v>
                </c:pt>
                <c:pt idx="21221">
                  <c:v>7.4442374999999998</c:v>
                </c:pt>
                <c:pt idx="21222">
                  <c:v>7.4442006250015993</c:v>
                </c:pt>
                <c:pt idx="21223">
                  <c:v>7.4446424999999996</c:v>
                </c:pt>
                <c:pt idx="21224">
                  <c:v>7.4450062499999996</c:v>
                </c:pt>
                <c:pt idx="21225">
                  <c:v>7.4453762499999998</c:v>
                </c:pt>
                <c:pt idx="21226">
                  <c:v>7.4457300000000002</c:v>
                </c:pt>
                <c:pt idx="21227">
                  <c:v>7.4460800000000003</c:v>
                </c:pt>
                <c:pt idx="21228">
                  <c:v>7.4456231250015987</c:v>
                </c:pt>
                <c:pt idx="21229">
                  <c:v>7.4449874999999999</c:v>
                </c:pt>
                <c:pt idx="21230">
                  <c:v>7.4445137499999996</c:v>
                </c:pt>
                <c:pt idx="21231">
                  <c:v>7.4441118750015987</c:v>
                </c:pt>
                <c:pt idx="21232">
                  <c:v>7.4437112499999998</c:v>
                </c:pt>
                <c:pt idx="21233">
                  <c:v>7.4433150000000001</c:v>
                </c:pt>
                <c:pt idx="21234">
                  <c:v>7.4429049999999997</c:v>
                </c:pt>
                <c:pt idx="21235">
                  <c:v>7.442506875001599</c:v>
                </c:pt>
                <c:pt idx="21236">
                  <c:v>7.4421524999999997</c:v>
                </c:pt>
                <c:pt idx="21237">
                  <c:v>7.4416256250015991</c:v>
                </c:pt>
                <c:pt idx="21238">
                  <c:v>7.4412768750015994</c:v>
                </c:pt>
                <c:pt idx="21239">
                  <c:v>7.4408799999999999</c:v>
                </c:pt>
                <c:pt idx="21240">
                  <c:v>7.4404918750015989</c:v>
                </c:pt>
                <c:pt idx="21241">
                  <c:v>7.4399981250015994</c:v>
                </c:pt>
                <c:pt idx="21242">
                  <c:v>7.4396537499999997</c:v>
                </c:pt>
                <c:pt idx="21243">
                  <c:v>7.4400437500000001</c:v>
                </c:pt>
                <c:pt idx="21244">
                  <c:v>7.4405231250015991</c:v>
                </c:pt>
                <c:pt idx="21245">
                  <c:v>7.4401743750015994</c:v>
                </c:pt>
                <c:pt idx="21246">
                  <c:v>7.4396931250015994</c:v>
                </c:pt>
                <c:pt idx="21247">
                  <c:v>7.4392362500000004</c:v>
                </c:pt>
                <c:pt idx="21248">
                  <c:v>7.4387706250015988</c:v>
                </c:pt>
                <c:pt idx="21249">
                  <c:v>7.4382468750015986</c:v>
                </c:pt>
                <c:pt idx="21250">
                  <c:v>7.4377631250015988</c:v>
                </c:pt>
                <c:pt idx="21251">
                  <c:v>7.4371875000000003</c:v>
                </c:pt>
                <c:pt idx="21252">
                  <c:v>7.4366506250015991</c:v>
                </c:pt>
                <c:pt idx="21253">
                  <c:v>7.4361543750015988</c:v>
                </c:pt>
                <c:pt idx="21254">
                  <c:v>7.4356856250015992</c:v>
                </c:pt>
                <c:pt idx="21255">
                  <c:v>7.4351318750015993</c:v>
                </c:pt>
                <c:pt idx="21256">
                  <c:v>7.434789375001599</c:v>
                </c:pt>
                <c:pt idx="21257">
                  <c:v>7.4343968750015987</c:v>
                </c:pt>
                <c:pt idx="21258">
                  <c:v>7.4340068750015993</c:v>
                </c:pt>
                <c:pt idx="21259">
                  <c:v>7.4336581250015987</c:v>
                </c:pt>
                <c:pt idx="21260">
                  <c:v>7.4332799999999999</c:v>
                </c:pt>
                <c:pt idx="21261">
                  <c:v>7.4329562500000002</c:v>
                </c:pt>
                <c:pt idx="21262">
                  <c:v>7.4331987499999999</c:v>
                </c:pt>
                <c:pt idx="21263">
                  <c:v>7.4336606250015986</c:v>
                </c:pt>
                <c:pt idx="21264">
                  <c:v>7.4340099999999998</c:v>
                </c:pt>
                <c:pt idx="21265">
                  <c:v>7.4344831250015986</c:v>
                </c:pt>
                <c:pt idx="21266">
                  <c:v>7.4348675000000002</c:v>
                </c:pt>
                <c:pt idx="21267">
                  <c:v>7.4352774999999998</c:v>
                </c:pt>
                <c:pt idx="21268">
                  <c:v>7.4357100000000003</c:v>
                </c:pt>
                <c:pt idx="21269">
                  <c:v>7.4361912500000003</c:v>
                </c:pt>
                <c:pt idx="21270">
                  <c:v>7.4365506250015994</c:v>
                </c:pt>
                <c:pt idx="21271">
                  <c:v>7.4369125</c:v>
                </c:pt>
                <c:pt idx="21272">
                  <c:v>7.437310625001599</c:v>
                </c:pt>
                <c:pt idx="21273">
                  <c:v>7.4378018750015986</c:v>
                </c:pt>
                <c:pt idx="21274">
                  <c:v>7.4382012499999997</c:v>
                </c:pt>
                <c:pt idx="21275">
                  <c:v>7.4381862500000002</c:v>
                </c:pt>
                <c:pt idx="21276">
                  <c:v>7.4378187499999999</c:v>
                </c:pt>
                <c:pt idx="21277">
                  <c:v>7.43734625</c:v>
                </c:pt>
                <c:pt idx="21278">
                  <c:v>7.4367812500000001</c:v>
                </c:pt>
                <c:pt idx="21279">
                  <c:v>7.4361881250015989</c:v>
                </c:pt>
                <c:pt idx="21280">
                  <c:v>7.4356425000000002</c:v>
                </c:pt>
                <c:pt idx="21281">
                  <c:v>7.4352862499999999</c:v>
                </c:pt>
                <c:pt idx="21282">
                  <c:v>7.43492</c:v>
                </c:pt>
                <c:pt idx="21283">
                  <c:v>7.4345499999999998</c:v>
                </c:pt>
                <c:pt idx="21284">
                  <c:v>7.4341306250015986</c:v>
                </c:pt>
                <c:pt idx="21285">
                  <c:v>7.433779375001599</c:v>
                </c:pt>
                <c:pt idx="21286">
                  <c:v>7.4334125000000002</c:v>
                </c:pt>
                <c:pt idx="21287">
                  <c:v>7.4329793750015991</c:v>
                </c:pt>
                <c:pt idx="21288">
                  <c:v>7.4324743750015987</c:v>
                </c:pt>
                <c:pt idx="21289">
                  <c:v>7.4319031250015986</c:v>
                </c:pt>
                <c:pt idx="21290">
                  <c:v>7.4314856250015993</c:v>
                </c:pt>
                <c:pt idx="21291">
                  <c:v>7.4310318750015991</c:v>
                </c:pt>
                <c:pt idx="21292">
                  <c:v>7.4306862499999999</c:v>
                </c:pt>
                <c:pt idx="21293">
                  <c:v>7.4310906250015991</c:v>
                </c:pt>
                <c:pt idx="21294">
                  <c:v>7.4314637499999998</c:v>
                </c:pt>
                <c:pt idx="21295">
                  <c:v>7.4318537500000001</c:v>
                </c:pt>
                <c:pt idx="21296">
                  <c:v>7.4322299999999997</c:v>
                </c:pt>
                <c:pt idx="21297">
                  <c:v>7.4326875000000001</c:v>
                </c:pt>
                <c:pt idx="21298">
                  <c:v>7.4330981250015986</c:v>
                </c:pt>
                <c:pt idx="21299">
                  <c:v>7.4334731250015986</c:v>
                </c:pt>
                <c:pt idx="21300">
                  <c:v>7.4338012500000001</c:v>
                </c:pt>
                <c:pt idx="21301">
                  <c:v>7.4341299999999997</c:v>
                </c:pt>
                <c:pt idx="21302">
                  <c:v>7.4344900000000003</c:v>
                </c:pt>
                <c:pt idx="21303">
                  <c:v>7.4348524999999999</c:v>
                </c:pt>
                <c:pt idx="21304">
                  <c:v>7.4352074999999997</c:v>
                </c:pt>
                <c:pt idx="21305">
                  <c:v>7.4355431250015993</c:v>
                </c:pt>
                <c:pt idx="21306">
                  <c:v>7.4358856250015988</c:v>
                </c:pt>
                <c:pt idx="21307">
                  <c:v>7.436219375001599</c:v>
                </c:pt>
                <c:pt idx="21308">
                  <c:v>7.4365724999999996</c:v>
                </c:pt>
                <c:pt idx="21309">
                  <c:v>7.4370275000000001</c:v>
                </c:pt>
                <c:pt idx="21310">
                  <c:v>7.4374306250015989</c:v>
                </c:pt>
                <c:pt idx="21311">
                  <c:v>7.4378212499999998</c:v>
                </c:pt>
                <c:pt idx="21312">
                  <c:v>7.4381612500000003</c:v>
                </c:pt>
                <c:pt idx="21313">
                  <c:v>7.4385062499999997</c:v>
                </c:pt>
                <c:pt idx="21314">
                  <c:v>7.4388462500000001</c:v>
                </c:pt>
                <c:pt idx="21315">
                  <c:v>7.4384525000000004</c:v>
                </c:pt>
                <c:pt idx="21316">
                  <c:v>7.438026875001599</c:v>
                </c:pt>
                <c:pt idx="21317">
                  <c:v>7.4374256250015991</c:v>
                </c:pt>
                <c:pt idx="21318">
                  <c:v>7.4369193750015992</c:v>
                </c:pt>
                <c:pt idx="21319">
                  <c:v>7.4364193750015986</c:v>
                </c:pt>
                <c:pt idx="21320">
                  <c:v>7.4359987500000004</c:v>
                </c:pt>
                <c:pt idx="21321">
                  <c:v>7.4356693750015994</c:v>
                </c:pt>
                <c:pt idx="21322">
                  <c:v>7.4352524999999998</c:v>
                </c:pt>
                <c:pt idx="21323">
                  <c:v>7.4347693750015988</c:v>
                </c:pt>
                <c:pt idx="21324">
                  <c:v>7.4344037500000004</c:v>
                </c:pt>
                <c:pt idx="21325">
                  <c:v>7.43373375</c:v>
                </c:pt>
                <c:pt idx="21326">
                  <c:v>7.4333774999999997</c:v>
                </c:pt>
                <c:pt idx="21327">
                  <c:v>7.4329656250015992</c:v>
                </c:pt>
                <c:pt idx="21328">
                  <c:v>7.4326056250015986</c:v>
                </c:pt>
                <c:pt idx="21329">
                  <c:v>7.4320768750015986</c:v>
                </c:pt>
                <c:pt idx="21330">
                  <c:v>7.4316168750015992</c:v>
                </c:pt>
                <c:pt idx="21331">
                  <c:v>7.4312550000000002</c:v>
                </c:pt>
                <c:pt idx="21332">
                  <c:v>7.4309162500000001</c:v>
                </c:pt>
                <c:pt idx="21333">
                  <c:v>7.4304275000000004</c:v>
                </c:pt>
                <c:pt idx="21334">
                  <c:v>7.4299437499999996</c:v>
                </c:pt>
                <c:pt idx="21335">
                  <c:v>7.4293575000000001</c:v>
                </c:pt>
                <c:pt idx="21336">
                  <c:v>7.4290293750015994</c:v>
                </c:pt>
                <c:pt idx="21337">
                  <c:v>7.4286337500000004</c:v>
                </c:pt>
                <c:pt idx="21338">
                  <c:v>7.4282856250015987</c:v>
                </c:pt>
                <c:pt idx="21339">
                  <c:v>7.4279543750015993</c:v>
                </c:pt>
                <c:pt idx="21340">
                  <c:v>7.4274399999999998</c:v>
                </c:pt>
                <c:pt idx="21341">
                  <c:v>7.4270325000000001</c:v>
                </c:pt>
                <c:pt idx="21342">
                  <c:v>7.4269906250015989</c:v>
                </c:pt>
                <c:pt idx="21343">
                  <c:v>7.4273193750015993</c:v>
                </c:pt>
                <c:pt idx="21344">
                  <c:v>7.4276799999999996</c:v>
                </c:pt>
                <c:pt idx="21345">
                  <c:v>7.4281281250015994</c:v>
                </c:pt>
                <c:pt idx="21346">
                  <c:v>7.4285199999999998</c:v>
                </c:pt>
                <c:pt idx="21347">
                  <c:v>7.4289593750015994</c:v>
                </c:pt>
                <c:pt idx="21348">
                  <c:v>7.4293406250015988</c:v>
                </c:pt>
                <c:pt idx="21349">
                  <c:v>7.4297256250015993</c:v>
                </c:pt>
                <c:pt idx="21350">
                  <c:v>7.4300575000000002</c:v>
                </c:pt>
                <c:pt idx="21351">
                  <c:v>7.4304231250015986</c:v>
                </c:pt>
                <c:pt idx="21352">
                  <c:v>7.4308500000000004</c:v>
                </c:pt>
                <c:pt idx="21353">
                  <c:v>7.4311793750015989</c:v>
                </c:pt>
                <c:pt idx="21354">
                  <c:v>7.4315800000000003</c:v>
                </c:pt>
                <c:pt idx="21355">
                  <c:v>7.4317131250015986</c:v>
                </c:pt>
                <c:pt idx="21356">
                  <c:v>7.4313487499999997</c:v>
                </c:pt>
                <c:pt idx="21357">
                  <c:v>7.43101375</c:v>
                </c:pt>
                <c:pt idx="21358">
                  <c:v>7.4306374999999996</c:v>
                </c:pt>
                <c:pt idx="21359">
                  <c:v>7.4301762499999997</c:v>
                </c:pt>
                <c:pt idx="21360">
                  <c:v>7.4296643750015994</c:v>
                </c:pt>
                <c:pt idx="21361">
                  <c:v>7.4292756250015994</c:v>
                </c:pt>
                <c:pt idx="21362">
                  <c:v>7.4296281250015994</c:v>
                </c:pt>
                <c:pt idx="21363">
                  <c:v>7.4299487500000003</c:v>
                </c:pt>
                <c:pt idx="21364">
                  <c:v>7.4303987500000002</c:v>
                </c:pt>
                <c:pt idx="21365">
                  <c:v>7.4307506250015987</c:v>
                </c:pt>
                <c:pt idx="21366">
                  <c:v>7.4310968750015993</c:v>
                </c:pt>
                <c:pt idx="21367">
                  <c:v>7.43155375</c:v>
                </c:pt>
                <c:pt idx="21368">
                  <c:v>7.4319449999999998</c:v>
                </c:pt>
                <c:pt idx="21369">
                  <c:v>7.4322887499999997</c:v>
                </c:pt>
                <c:pt idx="21370">
                  <c:v>7.4326406250015991</c:v>
                </c:pt>
                <c:pt idx="21371">
                  <c:v>7.4330781250015994</c:v>
                </c:pt>
                <c:pt idx="21372">
                  <c:v>7.4334368750015987</c:v>
                </c:pt>
                <c:pt idx="21373">
                  <c:v>7.433804375001599</c:v>
                </c:pt>
                <c:pt idx="21374">
                  <c:v>7.4340693750015987</c:v>
                </c:pt>
                <c:pt idx="21375">
                  <c:v>7.4336631250015994</c:v>
                </c:pt>
                <c:pt idx="21376">
                  <c:v>7.4332599999999998</c:v>
                </c:pt>
                <c:pt idx="21377">
                  <c:v>7.4335818750015994</c:v>
                </c:pt>
                <c:pt idx="21378">
                  <c:v>7.4336387500000001</c:v>
                </c:pt>
                <c:pt idx="21379">
                  <c:v>7.433286875001599</c:v>
                </c:pt>
                <c:pt idx="21380">
                  <c:v>7.4328631250015986</c:v>
                </c:pt>
                <c:pt idx="21381">
                  <c:v>7.4325049999999999</c:v>
                </c:pt>
                <c:pt idx="21382">
                  <c:v>7.4320312499999996</c:v>
                </c:pt>
                <c:pt idx="21383">
                  <c:v>7.4315918750015992</c:v>
                </c:pt>
                <c:pt idx="21384">
                  <c:v>7.4309843750015991</c:v>
                </c:pt>
                <c:pt idx="21385">
                  <c:v>7.4305581250015988</c:v>
                </c:pt>
                <c:pt idx="21386">
                  <c:v>7.4301418750015991</c:v>
                </c:pt>
                <c:pt idx="21387">
                  <c:v>7.4296462500000002</c:v>
                </c:pt>
                <c:pt idx="21388">
                  <c:v>7.4291187499999998</c:v>
                </c:pt>
                <c:pt idx="21389">
                  <c:v>7.4285775000000003</c:v>
                </c:pt>
                <c:pt idx="21390">
                  <c:v>7.4281243750015991</c:v>
                </c:pt>
                <c:pt idx="21391">
                  <c:v>7.4276593750015989</c:v>
                </c:pt>
                <c:pt idx="21392">
                  <c:v>7.4272600000000004</c:v>
                </c:pt>
                <c:pt idx="21393">
                  <c:v>7.4268787500000002</c:v>
                </c:pt>
                <c:pt idx="21394">
                  <c:v>7.4263406250015986</c:v>
                </c:pt>
                <c:pt idx="21395">
                  <c:v>7.4260093750015992</c:v>
                </c:pt>
                <c:pt idx="21396">
                  <c:v>7.426355625001599</c:v>
                </c:pt>
                <c:pt idx="21397">
                  <c:v>7.4266793750015987</c:v>
                </c:pt>
                <c:pt idx="21398">
                  <c:v>7.4271431250015993</c:v>
                </c:pt>
                <c:pt idx="21399">
                  <c:v>7.4275693750015988</c:v>
                </c:pt>
                <c:pt idx="21400">
                  <c:v>7.4279568750015992</c:v>
                </c:pt>
                <c:pt idx="21401">
                  <c:v>7.4280443750015994</c:v>
                </c:pt>
                <c:pt idx="21402">
                  <c:v>7.427609375001599</c:v>
                </c:pt>
                <c:pt idx="21403">
                  <c:v>7.4272093750015991</c:v>
                </c:pt>
                <c:pt idx="21404">
                  <c:v>7.4267675000000004</c:v>
                </c:pt>
                <c:pt idx="21405">
                  <c:v>7.4263993750015986</c:v>
                </c:pt>
                <c:pt idx="21406">
                  <c:v>7.4260343750015991</c:v>
                </c:pt>
                <c:pt idx="21407">
                  <c:v>7.4256656250015993</c:v>
                </c:pt>
                <c:pt idx="21408">
                  <c:v>7.4260193750015988</c:v>
                </c:pt>
                <c:pt idx="21409">
                  <c:v>7.4263849999999998</c:v>
                </c:pt>
                <c:pt idx="21410">
                  <c:v>7.4267656250015994</c:v>
                </c:pt>
                <c:pt idx="21411">
                  <c:v>7.4272556250015986</c:v>
                </c:pt>
                <c:pt idx="21412">
                  <c:v>7.4276231250015989</c:v>
                </c:pt>
                <c:pt idx="21413">
                  <c:v>7.4280606250015992</c:v>
                </c:pt>
                <c:pt idx="21414">
                  <c:v>7.4284887499999996</c:v>
                </c:pt>
                <c:pt idx="21415">
                  <c:v>7.4288193750015994</c:v>
                </c:pt>
                <c:pt idx="21416">
                  <c:v>7.4291756250015988</c:v>
                </c:pt>
                <c:pt idx="21417">
                  <c:v>7.4287168750015988</c:v>
                </c:pt>
                <c:pt idx="21418">
                  <c:v>7.4283056250015989</c:v>
                </c:pt>
                <c:pt idx="21419">
                  <c:v>7.4279643750015989</c:v>
                </c:pt>
                <c:pt idx="21420">
                  <c:v>7.4276443750015986</c:v>
                </c:pt>
                <c:pt idx="21421">
                  <c:v>7.4274843750015993</c:v>
                </c:pt>
                <c:pt idx="21422">
                  <c:v>7.4278231250015994</c:v>
                </c:pt>
                <c:pt idx="21423">
                  <c:v>7.4282318750015994</c:v>
                </c:pt>
                <c:pt idx="21424">
                  <c:v>7.4286225000000004</c:v>
                </c:pt>
                <c:pt idx="21425">
                  <c:v>7.4290637500000001</c:v>
                </c:pt>
                <c:pt idx="21426">
                  <c:v>7.429475625001599</c:v>
                </c:pt>
                <c:pt idx="21427">
                  <c:v>7.4298262499999996</c:v>
                </c:pt>
                <c:pt idx="21428">
                  <c:v>7.4301849999999998</c:v>
                </c:pt>
                <c:pt idx="21429">
                  <c:v>7.4305543750015994</c:v>
                </c:pt>
                <c:pt idx="21430">
                  <c:v>7.4309556250015989</c:v>
                </c:pt>
                <c:pt idx="21431">
                  <c:v>7.431316875001599</c:v>
                </c:pt>
                <c:pt idx="21432">
                  <c:v>7.4309231250015992</c:v>
                </c:pt>
                <c:pt idx="21433">
                  <c:v>7.4303850000000002</c:v>
                </c:pt>
                <c:pt idx="21434">
                  <c:v>7.4298756250015989</c:v>
                </c:pt>
                <c:pt idx="21435">
                  <c:v>7.4293156250015988</c:v>
                </c:pt>
                <c:pt idx="21436">
                  <c:v>7.4288931250015988</c:v>
                </c:pt>
                <c:pt idx="21437">
                  <c:v>7.4285631250015989</c:v>
                </c:pt>
                <c:pt idx="21438">
                  <c:v>7.4282349999999999</c:v>
                </c:pt>
                <c:pt idx="21439">
                  <c:v>7.4278587500000004</c:v>
                </c:pt>
                <c:pt idx="21440">
                  <c:v>7.4274868750015992</c:v>
                </c:pt>
                <c:pt idx="21441">
                  <c:v>7.4271050000000001</c:v>
                </c:pt>
                <c:pt idx="21442">
                  <c:v>7.426775625001599</c:v>
                </c:pt>
                <c:pt idx="21443">
                  <c:v>7.4266431250015987</c:v>
                </c:pt>
                <c:pt idx="21444">
                  <c:v>7.4262462500000002</c:v>
                </c:pt>
                <c:pt idx="21445">
                  <c:v>7.4258424999999999</c:v>
                </c:pt>
                <c:pt idx="21446">
                  <c:v>7.4255131250015989</c:v>
                </c:pt>
                <c:pt idx="21447">
                  <c:v>7.4248993750015986</c:v>
                </c:pt>
                <c:pt idx="21448">
                  <c:v>7.4243487500000001</c:v>
                </c:pt>
                <c:pt idx="21449">
                  <c:v>7.4238331250015994</c:v>
                </c:pt>
                <c:pt idx="21450">
                  <c:v>7.4234368750015989</c:v>
                </c:pt>
                <c:pt idx="21451">
                  <c:v>7.4230475</c:v>
                </c:pt>
                <c:pt idx="21452">
                  <c:v>7.4227012500000003</c:v>
                </c:pt>
                <c:pt idx="21453">
                  <c:v>7.4222456250015991</c:v>
                </c:pt>
                <c:pt idx="21454">
                  <c:v>7.4218906250015992</c:v>
                </c:pt>
                <c:pt idx="21455">
                  <c:v>7.4214956250015991</c:v>
                </c:pt>
                <c:pt idx="21456">
                  <c:v>7.42101875</c:v>
                </c:pt>
                <c:pt idx="21457">
                  <c:v>7.4206837500000002</c:v>
                </c:pt>
                <c:pt idx="21458">
                  <c:v>7.4203231250015991</c:v>
                </c:pt>
                <c:pt idx="21459">
                  <c:v>7.4199612500000001</c:v>
                </c:pt>
                <c:pt idx="21460">
                  <c:v>7.419505</c:v>
                </c:pt>
                <c:pt idx="21461">
                  <c:v>7.4191343750015992</c:v>
                </c:pt>
                <c:pt idx="21462">
                  <c:v>7.4186893750015992</c:v>
                </c:pt>
                <c:pt idx="21463">
                  <c:v>7.418165625001599</c:v>
                </c:pt>
                <c:pt idx="21464">
                  <c:v>7.4175599999999999</c:v>
                </c:pt>
                <c:pt idx="21465">
                  <c:v>7.4169856250015993</c:v>
                </c:pt>
                <c:pt idx="21466">
                  <c:v>7.4165650000000003</c:v>
                </c:pt>
                <c:pt idx="21467">
                  <c:v>7.4161468750015986</c:v>
                </c:pt>
                <c:pt idx="21468">
                  <c:v>7.4165831250015986</c:v>
                </c:pt>
                <c:pt idx="21469">
                  <c:v>7.4170206250015989</c:v>
                </c:pt>
                <c:pt idx="21470">
                  <c:v>7.4173712500000004</c:v>
                </c:pt>
                <c:pt idx="21471">
                  <c:v>7.4178137499999997</c:v>
                </c:pt>
                <c:pt idx="21472">
                  <c:v>7.4183056250015991</c:v>
                </c:pt>
                <c:pt idx="21473">
                  <c:v>7.4187606250015987</c:v>
                </c:pt>
                <c:pt idx="21474">
                  <c:v>7.4190931250015986</c:v>
                </c:pt>
                <c:pt idx="21475">
                  <c:v>7.419469375001599</c:v>
                </c:pt>
                <c:pt idx="21476">
                  <c:v>7.4198950000000004</c:v>
                </c:pt>
                <c:pt idx="21477">
                  <c:v>7.4203837500000001</c:v>
                </c:pt>
                <c:pt idx="21478">
                  <c:v>7.4207700000000001</c:v>
                </c:pt>
                <c:pt idx="21479">
                  <c:v>7.421156875001599</c:v>
                </c:pt>
                <c:pt idx="21480">
                  <c:v>7.4215193750015986</c:v>
                </c:pt>
                <c:pt idx="21481">
                  <c:v>7.4218675000000003</c:v>
                </c:pt>
                <c:pt idx="21482">
                  <c:v>7.4222999999999999</c:v>
                </c:pt>
                <c:pt idx="21483">
                  <c:v>7.4226218750015986</c:v>
                </c:pt>
                <c:pt idx="21484">
                  <c:v>7.4230662499999998</c:v>
                </c:pt>
                <c:pt idx="21485">
                  <c:v>7.4234218750015986</c:v>
                </c:pt>
                <c:pt idx="21486">
                  <c:v>7.4236143750015993</c:v>
                </c:pt>
                <c:pt idx="21487">
                  <c:v>7.4239368750015986</c:v>
                </c:pt>
                <c:pt idx="21488">
                  <c:v>7.4243331250015991</c:v>
                </c:pt>
                <c:pt idx="21489">
                  <c:v>7.4247624999999999</c:v>
                </c:pt>
                <c:pt idx="21490">
                  <c:v>7.4251899999999997</c:v>
                </c:pt>
                <c:pt idx="21491">
                  <c:v>7.4256218750015988</c:v>
                </c:pt>
                <c:pt idx="21492">
                  <c:v>7.4260237499999997</c:v>
                </c:pt>
                <c:pt idx="21493">
                  <c:v>7.4263918750015989</c:v>
                </c:pt>
                <c:pt idx="21494">
                  <c:v>7.4267181250015986</c:v>
                </c:pt>
                <c:pt idx="21495">
                  <c:v>7.42709625</c:v>
                </c:pt>
                <c:pt idx="21496">
                  <c:v>7.4274187500000002</c:v>
                </c:pt>
                <c:pt idx="21497">
                  <c:v>7.4277718750015991</c:v>
                </c:pt>
                <c:pt idx="21498">
                  <c:v>7.4281931250015987</c:v>
                </c:pt>
                <c:pt idx="21499">
                  <c:v>7.4285481250015986</c:v>
                </c:pt>
                <c:pt idx="21500">
                  <c:v>7.4282531250015991</c:v>
                </c:pt>
                <c:pt idx="21501">
                  <c:v>7.4278381250015988</c:v>
                </c:pt>
                <c:pt idx="21502">
                  <c:v>7.4274893750015991</c:v>
                </c:pt>
                <c:pt idx="21503">
                  <c:v>7.4270800000000001</c:v>
                </c:pt>
                <c:pt idx="21504">
                  <c:v>7.4267206250015994</c:v>
                </c:pt>
                <c:pt idx="21505">
                  <c:v>7.426285</c:v>
                </c:pt>
                <c:pt idx="21506">
                  <c:v>7.4259268750015988</c:v>
                </c:pt>
                <c:pt idx="21507">
                  <c:v>7.42547625</c:v>
                </c:pt>
                <c:pt idx="21508">
                  <c:v>7.4248943750015988</c:v>
                </c:pt>
                <c:pt idx="21509">
                  <c:v>7.4245581250015986</c:v>
                </c:pt>
                <c:pt idx="21510">
                  <c:v>7.4241700000000002</c:v>
                </c:pt>
                <c:pt idx="21511">
                  <c:v>7.4238049999999998</c:v>
                </c:pt>
                <c:pt idx="21512">
                  <c:v>7.4232931250015994</c:v>
                </c:pt>
                <c:pt idx="21513">
                  <c:v>7.4227731250015987</c:v>
                </c:pt>
                <c:pt idx="21514">
                  <c:v>7.4221643750015991</c:v>
                </c:pt>
                <c:pt idx="21515">
                  <c:v>7.4215787500000001</c:v>
                </c:pt>
                <c:pt idx="21516">
                  <c:v>7.4209518750015988</c:v>
                </c:pt>
                <c:pt idx="21517">
                  <c:v>7.4202693750015989</c:v>
                </c:pt>
                <c:pt idx="21518">
                  <c:v>7.4195925000000003</c:v>
                </c:pt>
                <c:pt idx="21519">
                  <c:v>7.4189012500000002</c:v>
                </c:pt>
                <c:pt idx="21520">
                  <c:v>7.4182993750015989</c:v>
                </c:pt>
                <c:pt idx="21521">
                  <c:v>7.4176231250015991</c:v>
                </c:pt>
                <c:pt idx="21522">
                  <c:v>7.4170800000000003</c:v>
                </c:pt>
                <c:pt idx="21523">
                  <c:v>7.416570625001599</c:v>
                </c:pt>
                <c:pt idx="21524">
                  <c:v>7.4161824999999997</c:v>
                </c:pt>
                <c:pt idx="21525">
                  <c:v>7.4157700000000002</c:v>
                </c:pt>
                <c:pt idx="21526">
                  <c:v>7.415165</c:v>
                </c:pt>
                <c:pt idx="21527">
                  <c:v>7.4148087499999997</c:v>
                </c:pt>
                <c:pt idx="21528">
                  <c:v>7.4144750000000004</c:v>
                </c:pt>
                <c:pt idx="21529">
                  <c:v>7.4146281250015988</c:v>
                </c:pt>
                <c:pt idx="21530">
                  <c:v>7.4144637500000004</c:v>
                </c:pt>
                <c:pt idx="21531">
                  <c:v>7.4146737500000004</c:v>
                </c:pt>
                <c:pt idx="21532">
                  <c:v>7.4150018750015994</c:v>
                </c:pt>
                <c:pt idx="21533">
                  <c:v>7.4153487499999997</c:v>
                </c:pt>
                <c:pt idx="21534">
                  <c:v>7.4157812500000002</c:v>
                </c:pt>
                <c:pt idx="21535">
                  <c:v>7.4162056250015986</c:v>
                </c:pt>
                <c:pt idx="21536">
                  <c:v>7.4166331250015993</c:v>
                </c:pt>
                <c:pt idx="21537">
                  <c:v>7.4169543750015992</c:v>
                </c:pt>
                <c:pt idx="21538">
                  <c:v>7.4173206250015991</c:v>
                </c:pt>
                <c:pt idx="21539">
                  <c:v>7.4176900000000003</c:v>
                </c:pt>
                <c:pt idx="21540">
                  <c:v>7.4180806250015987</c:v>
                </c:pt>
                <c:pt idx="21541">
                  <c:v>7.4177012500000004</c:v>
                </c:pt>
                <c:pt idx="21542">
                  <c:v>7.417309375001599</c:v>
                </c:pt>
                <c:pt idx="21543">
                  <c:v>7.4169568750015991</c:v>
                </c:pt>
                <c:pt idx="21544">
                  <c:v>7.4166306250015994</c:v>
                </c:pt>
                <c:pt idx="21545">
                  <c:v>7.4163287499999999</c:v>
                </c:pt>
                <c:pt idx="21546">
                  <c:v>7.4160031250015992</c:v>
                </c:pt>
                <c:pt idx="21547">
                  <c:v>7.4156550000000001</c:v>
                </c:pt>
                <c:pt idx="21548">
                  <c:v>7.415246875001599</c:v>
                </c:pt>
                <c:pt idx="21549">
                  <c:v>7.4148949999999996</c:v>
                </c:pt>
                <c:pt idx="21550">
                  <c:v>7.4149287499999996</c:v>
                </c:pt>
                <c:pt idx="21551">
                  <c:v>7.4153212499999999</c:v>
                </c:pt>
                <c:pt idx="21552">
                  <c:v>7.4156424999999997</c:v>
                </c:pt>
                <c:pt idx="21553">
                  <c:v>7.4159887500000004</c:v>
                </c:pt>
                <c:pt idx="21554">
                  <c:v>7.4163649999999999</c:v>
                </c:pt>
                <c:pt idx="21555">
                  <c:v>7.4167424999999998</c:v>
                </c:pt>
                <c:pt idx="21556">
                  <c:v>7.4171750000000003</c:v>
                </c:pt>
                <c:pt idx="21557">
                  <c:v>7.4176112500000002</c:v>
                </c:pt>
                <c:pt idx="21558">
                  <c:v>7.4180412499999999</c:v>
                </c:pt>
                <c:pt idx="21559">
                  <c:v>7.4184574999999997</c:v>
                </c:pt>
                <c:pt idx="21560">
                  <c:v>7.4189743750015991</c:v>
                </c:pt>
                <c:pt idx="21561">
                  <c:v>7.4193812499999998</c:v>
                </c:pt>
                <c:pt idx="21562">
                  <c:v>7.4197837499999997</c:v>
                </c:pt>
                <c:pt idx="21563">
                  <c:v>7.4202225000000004</c:v>
                </c:pt>
                <c:pt idx="21564">
                  <c:v>7.4207181250015992</c:v>
                </c:pt>
                <c:pt idx="21565">
                  <c:v>7.4211724999999999</c:v>
                </c:pt>
                <c:pt idx="21566">
                  <c:v>7.4215762500000002</c:v>
                </c:pt>
                <c:pt idx="21567">
                  <c:v>7.4220356250015991</c:v>
                </c:pt>
                <c:pt idx="21568">
                  <c:v>7.4223625000000002</c:v>
                </c:pt>
                <c:pt idx="21569">
                  <c:v>7.4218650000000004</c:v>
                </c:pt>
                <c:pt idx="21570">
                  <c:v>7.4215125000000004</c:v>
                </c:pt>
                <c:pt idx="21571">
                  <c:v>7.4209843750015994</c:v>
                </c:pt>
                <c:pt idx="21572">
                  <c:v>7.4205575000000001</c:v>
                </c:pt>
                <c:pt idx="21573">
                  <c:v>7.4200193750015986</c:v>
                </c:pt>
                <c:pt idx="21574">
                  <c:v>7.4194606250015989</c:v>
                </c:pt>
                <c:pt idx="21575">
                  <c:v>7.4188225000000001</c:v>
                </c:pt>
                <c:pt idx="21576">
                  <c:v>7.4182531250015993</c:v>
                </c:pt>
                <c:pt idx="21577">
                  <c:v>7.4176568750015992</c:v>
                </c:pt>
                <c:pt idx="21578">
                  <c:v>7.4171037499999999</c:v>
                </c:pt>
                <c:pt idx="21579">
                  <c:v>7.4166650000000001</c:v>
                </c:pt>
                <c:pt idx="21580">
                  <c:v>7.4162362499999999</c:v>
                </c:pt>
                <c:pt idx="21581">
                  <c:v>7.4155800000000003</c:v>
                </c:pt>
                <c:pt idx="21582">
                  <c:v>7.4150218750015986</c:v>
                </c:pt>
                <c:pt idx="21583">
                  <c:v>7.4146749999999999</c:v>
                </c:pt>
                <c:pt idx="21584">
                  <c:v>7.4143481250015988</c:v>
                </c:pt>
                <c:pt idx="21585">
                  <c:v>7.4140237500000001</c:v>
                </c:pt>
                <c:pt idx="21586">
                  <c:v>7.4135618750015988</c:v>
                </c:pt>
                <c:pt idx="21587">
                  <c:v>7.4131318750015991</c:v>
                </c:pt>
                <c:pt idx="21588">
                  <c:v>7.4127762500000003</c:v>
                </c:pt>
                <c:pt idx="21589">
                  <c:v>7.4123237499999997</c:v>
                </c:pt>
                <c:pt idx="21590">
                  <c:v>7.4117674999999998</c:v>
                </c:pt>
                <c:pt idx="21591">
                  <c:v>7.4114418750015991</c:v>
                </c:pt>
                <c:pt idx="21592">
                  <c:v>7.4108581250015986</c:v>
                </c:pt>
                <c:pt idx="21593">
                  <c:v>7.410484375001599</c:v>
                </c:pt>
                <c:pt idx="21594">
                  <c:v>7.4099643750015991</c:v>
                </c:pt>
                <c:pt idx="21595">
                  <c:v>7.4095750000000002</c:v>
                </c:pt>
                <c:pt idx="21596">
                  <c:v>7.4091881250015987</c:v>
                </c:pt>
                <c:pt idx="21597">
                  <c:v>7.4095456250015994</c:v>
                </c:pt>
                <c:pt idx="21598">
                  <c:v>7.4099187500000001</c:v>
                </c:pt>
                <c:pt idx="21599">
                  <c:v>7.4102706250015986</c:v>
                </c:pt>
                <c:pt idx="21600">
                  <c:v>7.4106725000000004</c:v>
                </c:pt>
                <c:pt idx="21601">
                  <c:v>7.4110568750015986</c:v>
                </c:pt>
                <c:pt idx="21602">
                  <c:v>7.4114256250015993</c:v>
                </c:pt>
                <c:pt idx="21603">
                  <c:v>7.4119118750015991</c:v>
                </c:pt>
                <c:pt idx="21604">
                  <c:v>7.4124043750015991</c:v>
                </c:pt>
                <c:pt idx="21605">
                  <c:v>7.4128131250015992</c:v>
                </c:pt>
                <c:pt idx="21606">
                  <c:v>7.4132443750015993</c:v>
                </c:pt>
                <c:pt idx="21607">
                  <c:v>7.4137318750015986</c:v>
                </c:pt>
                <c:pt idx="21608">
                  <c:v>7.414119375001599</c:v>
                </c:pt>
                <c:pt idx="21609">
                  <c:v>7.4136362499999997</c:v>
                </c:pt>
                <c:pt idx="21610">
                  <c:v>7.4132593750015987</c:v>
                </c:pt>
                <c:pt idx="21611">
                  <c:v>7.4127268750015993</c:v>
                </c:pt>
                <c:pt idx="21612">
                  <c:v>7.41217375</c:v>
                </c:pt>
                <c:pt idx="21613">
                  <c:v>7.4116625000000003</c:v>
                </c:pt>
                <c:pt idx="21614">
                  <c:v>7.4111675000000004</c:v>
                </c:pt>
                <c:pt idx="21615">
                  <c:v>7.4107006250015992</c:v>
                </c:pt>
                <c:pt idx="21616">
                  <c:v>7.4103275000000002</c:v>
                </c:pt>
                <c:pt idx="21617">
                  <c:v>7.4098931250015987</c:v>
                </c:pt>
                <c:pt idx="21618">
                  <c:v>7.4101968750015992</c:v>
                </c:pt>
                <c:pt idx="21619">
                  <c:v>7.4106081250015992</c:v>
                </c:pt>
                <c:pt idx="21620">
                  <c:v>7.411150625001599</c:v>
                </c:pt>
                <c:pt idx="21621">
                  <c:v>7.4115812500000002</c:v>
                </c:pt>
                <c:pt idx="21622">
                  <c:v>7.4119231250015991</c:v>
                </c:pt>
                <c:pt idx="21623">
                  <c:v>7.41229125</c:v>
                </c:pt>
                <c:pt idx="21624">
                  <c:v>7.4126675000000004</c:v>
                </c:pt>
                <c:pt idx="21625">
                  <c:v>7.4129899999999997</c:v>
                </c:pt>
                <c:pt idx="21626">
                  <c:v>7.4135043750015992</c:v>
                </c:pt>
                <c:pt idx="21627">
                  <c:v>7.4139006250015989</c:v>
                </c:pt>
                <c:pt idx="21628">
                  <c:v>7.4142562500000002</c:v>
                </c:pt>
                <c:pt idx="21629">
                  <c:v>7.4146893750015987</c:v>
                </c:pt>
                <c:pt idx="21630">
                  <c:v>7.4150718750015994</c:v>
                </c:pt>
                <c:pt idx="21631">
                  <c:v>7.4155487500000001</c:v>
                </c:pt>
                <c:pt idx="21632">
                  <c:v>7.4160393750015992</c:v>
                </c:pt>
                <c:pt idx="21633">
                  <c:v>7.4165681250015991</c:v>
                </c:pt>
                <c:pt idx="21634">
                  <c:v>7.4168906250015993</c:v>
                </c:pt>
                <c:pt idx="21635">
                  <c:v>7.4172799999999999</c:v>
                </c:pt>
                <c:pt idx="21636">
                  <c:v>7.4177074999999997</c:v>
                </c:pt>
                <c:pt idx="21637">
                  <c:v>7.4181456250015989</c:v>
                </c:pt>
                <c:pt idx="21638">
                  <c:v>7.4185331250015993</c:v>
                </c:pt>
                <c:pt idx="21639">
                  <c:v>7.4181412499999997</c:v>
                </c:pt>
                <c:pt idx="21640">
                  <c:v>7.4177012500000004</c:v>
                </c:pt>
                <c:pt idx="21641">
                  <c:v>7.4179062499999997</c:v>
                </c:pt>
                <c:pt idx="21642">
                  <c:v>7.417535</c:v>
                </c:pt>
                <c:pt idx="21643">
                  <c:v>7.4171593750015994</c:v>
                </c:pt>
                <c:pt idx="21644">
                  <c:v>7.4167593750015994</c:v>
                </c:pt>
                <c:pt idx="21645">
                  <c:v>7.4163031250015994</c:v>
                </c:pt>
                <c:pt idx="21646">
                  <c:v>7.4159625</c:v>
                </c:pt>
                <c:pt idx="21647">
                  <c:v>7.4155825000000002</c:v>
                </c:pt>
                <c:pt idx="21648">
                  <c:v>7.4152006250015994</c:v>
                </c:pt>
                <c:pt idx="21649">
                  <c:v>7.4148025000000004</c:v>
                </c:pt>
                <c:pt idx="21650">
                  <c:v>7.4143093750015989</c:v>
                </c:pt>
                <c:pt idx="21651">
                  <c:v>7.4137500000000003</c:v>
                </c:pt>
                <c:pt idx="21652">
                  <c:v>7.4134099999999998</c:v>
                </c:pt>
                <c:pt idx="21653">
                  <c:v>7.4130275000000001</c:v>
                </c:pt>
                <c:pt idx="21654">
                  <c:v>7.4125612500000004</c:v>
                </c:pt>
                <c:pt idx="21655">
                  <c:v>7.4120456250015989</c:v>
                </c:pt>
                <c:pt idx="21656">
                  <c:v>7.4115243750015987</c:v>
                </c:pt>
                <c:pt idx="21657">
                  <c:v>7.4109587499999998</c:v>
                </c:pt>
                <c:pt idx="21658">
                  <c:v>7.4103599999999998</c:v>
                </c:pt>
                <c:pt idx="21659">
                  <c:v>7.4097774999999997</c:v>
                </c:pt>
                <c:pt idx="21660">
                  <c:v>7.4092700000000002</c:v>
                </c:pt>
                <c:pt idx="21661">
                  <c:v>7.4087100000000001</c:v>
                </c:pt>
                <c:pt idx="21662">
                  <c:v>7.4082137499999998</c:v>
                </c:pt>
                <c:pt idx="21663">
                  <c:v>7.4078143750015988</c:v>
                </c:pt>
                <c:pt idx="21664">
                  <c:v>7.4074212499999996</c:v>
                </c:pt>
                <c:pt idx="21665">
                  <c:v>7.4068087499999997</c:v>
                </c:pt>
                <c:pt idx="21666">
                  <c:v>7.4064643750015993</c:v>
                </c:pt>
                <c:pt idx="21667">
                  <c:v>7.40686</c:v>
                </c:pt>
                <c:pt idx="21668">
                  <c:v>7.4072287499999998</c:v>
                </c:pt>
                <c:pt idx="21669">
                  <c:v>7.4077106250015987</c:v>
                </c:pt>
                <c:pt idx="21670">
                  <c:v>7.4080706250015993</c:v>
                </c:pt>
                <c:pt idx="21671">
                  <c:v>7.4084750000000001</c:v>
                </c:pt>
                <c:pt idx="21672">
                  <c:v>7.4088806250015988</c:v>
                </c:pt>
                <c:pt idx="21673">
                  <c:v>7.4092256250015991</c:v>
                </c:pt>
                <c:pt idx="21674">
                  <c:v>7.4088781250015989</c:v>
                </c:pt>
                <c:pt idx="21675">
                  <c:v>7.4084518750015986</c:v>
                </c:pt>
                <c:pt idx="21676">
                  <c:v>7.4080512499999998</c:v>
                </c:pt>
                <c:pt idx="21677">
                  <c:v>7.4075468750015991</c:v>
                </c:pt>
                <c:pt idx="21678">
                  <c:v>7.4068893750015992</c:v>
                </c:pt>
                <c:pt idx="21679">
                  <c:v>7.4065037499999997</c:v>
                </c:pt>
                <c:pt idx="21680">
                  <c:v>7.40609625</c:v>
                </c:pt>
                <c:pt idx="21681">
                  <c:v>7.4057318750015986</c:v>
                </c:pt>
                <c:pt idx="21682">
                  <c:v>7.4051168750015988</c:v>
                </c:pt>
                <c:pt idx="21683">
                  <c:v>7.4046031250015991</c:v>
                </c:pt>
                <c:pt idx="21684">
                  <c:v>7.4041062499999999</c:v>
                </c:pt>
                <c:pt idx="21685">
                  <c:v>7.4037631250015989</c:v>
                </c:pt>
                <c:pt idx="21686">
                  <c:v>7.4033956250015986</c:v>
                </c:pt>
                <c:pt idx="21687">
                  <c:v>7.4029918750015993</c:v>
                </c:pt>
                <c:pt idx="21688">
                  <c:v>7.40300125</c:v>
                </c:pt>
                <c:pt idx="21689">
                  <c:v>7.4033449999999998</c:v>
                </c:pt>
                <c:pt idx="21690">
                  <c:v>7.4037281250015994</c:v>
                </c:pt>
                <c:pt idx="21691">
                  <c:v>7.404101875001599</c:v>
                </c:pt>
                <c:pt idx="21692">
                  <c:v>7.4044393750015987</c:v>
                </c:pt>
                <c:pt idx="21693">
                  <c:v>7.4048125000000002</c:v>
                </c:pt>
                <c:pt idx="21694">
                  <c:v>7.4052093750015988</c:v>
                </c:pt>
                <c:pt idx="21695">
                  <c:v>7.4056093750015988</c:v>
                </c:pt>
                <c:pt idx="21696">
                  <c:v>7.4059931250015989</c:v>
                </c:pt>
                <c:pt idx="21697">
                  <c:v>7.4063150000000002</c:v>
                </c:pt>
                <c:pt idx="21698">
                  <c:v>7.4067150000000002</c:v>
                </c:pt>
                <c:pt idx="21699">
                  <c:v>7.4071143750015986</c:v>
                </c:pt>
                <c:pt idx="21700">
                  <c:v>7.4074675000000001</c:v>
                </c:pt>
                <c:pt idx="21701">
                  <c:v>7.4078106250015994</c:v>
                </c:pt>
                <c:pt idx="21702">
                  <c:v>7.4081537500000003</c:v>
                </c:pt>
                <c:pt idx="21703">
                  <c:v>7.408478125001599</c:v>
                </c:pt>
                <c:pt idx="21704">
                  <c:v>7.4088475000000003</c:v>
                </c:pt>
                <c:pt idx="21705">
                  <c:v>7.4092893750015989</c:v>
                </c:pt>
                <c:pt idx="21706">
                  <c:v>7.4096349999999997</c:v>
                </c:pt>
                <c:pt idx="21707">
                  <c:v>7.4099975000000002</c:v>
                </c:pt>
                <c:pt idx="21708">
                  <c:v>7.4104537500000003</c:v>
                </c:pt>
                <c:pt idx="21709">
                  <c:v>7.4108293750015992</c:v>
                </c:pt>
                <c:pt idx="21710">
                  <c:v>7.4112125000000004</c:v>
                </c:pt>
                <c:pt idx="21711">
                  <c:v>7.411539375001599</c:v>
                </c:pt>
                <c:pt idx="21712">
                  <c:v>7.4119175000000004</c:v>
                </c:pt>
                <c:pt idx="21713">
                  <c:v>7.4123643750015988</c:v>
                </c:pt>
                <c:pt idx="21714">
                  <c:v>7.4127712499999996</c:v>
                </c:pt>
                <c:pt idx="21715">
                  <c:v>7.4132081250015993</c:v>
                </c:pt>
                <c:pt idx="21716">
                  <c:v>7.4136868750015994</c:v>
                </c:pt>
                <c:pt idx="21717">
                  <c:v>7.4141387500000002</c:v>
                </c:pt>
                <c:pt idx="21718">
                  <c:v>7.4145906250015994</c:v>
                </c:pt>
                <c:pt idx="21719">
                  <c:v>7.4149787500000004</c:v>
                </c:pt>
                <c:pt idx="21720">
                  <c:v>7.415305</c:v>
                </c:pt>
                <c:pt idx="21721">
                  <c:v>7.4148250000000004</c:v>
                </c:pt>
                <c:pt idx="21722">
                  <c:v>7.4144362499999996</c:v>
                </c:pt>
                <c:pt idx="21723">
                  <c:v>7.4139974999999998</c:v>
                </c:pt>
                <c:pt idx="21724">
                  <c:v>7.4136112499999998</c:v>
                </c:pt>
                <c:pt idx="21725">
                  <c:v>7.4132150000000001</c:v>
                </c:pt>
                <c:pt idx="21726">
                  <c:v>7.4128331250015993</c:v>
                </c:pt>
                <c:pt idx="21727">
                  <c:v>7.4124481250015988</c:v>
                </c:pt>
                <c:pt idx="21728">
                  <c:v>7.4121143750015994</c:v>
                </c:pt>
                <c:pt idx="21729">
                  <c:v>7.4117249999999997</c:v>
                </c:pt>
                <c:pt idx="21730">
                  <c:v>7.4116974999999998</c:v>
                </c:pt>
                <c:pt idx="21731">
                  <c:v>7.4112806250015986</c:v>
                </c:pt>
                <c:pt idx="21732">
                  <c:v>7.4108831250015994</c:v>
                </c:pt>
                <c:pt idx="21733">
                  <c:v>7.4103512499999997</c:v>
                </c:pt>
                <c:pt idx="21734">
                  <c:v>7.4099806250015989</c:v>
                </c:pt>
                <c:pt idx="21735">
                  <c:v>7.4095631250015987</c:v>
                </c:pt>
                <c:pt idx="21736">
                  <c:v>7.4090306250015994</c:v>
                </c:pt>
                <c:pt idx="21737">
                  <c:v>7.4085700000000001</c:v>
                </c:pt>
                <c:pt idx="21738">
                  <c:v>7.4080331250015989</c:v>
                </c:pt>
                <c:pt idx="21739">
                  <c:v>7.4075387499999996</c:v>
                </c:pt>
                <c:pt idx="21740">
                  <c:v>7.40701375</c:v>
                </c:pt>
                <c:pt idx="21741">
                  <c:v>7.4064712500000001</c:v>
                </c:pt>
                <c:pt idx="21742">
                  <c:v>7.4059925</c:v>
                </c:pt>
                <c:pt idx="21743">
                  <c:v>7.4054056250015989</c:v>
                </c:pt>
                <c:pt idx="21744">
                  <c:v>7.4049075000000002</c:v>
                </c:pt>
                <c:pt idx="21745">
                  <c:v>7.4044175000000001</c:v>
                </c:pt>
                <c:pt idx="21746">
                  <c:v>7.4040575000000004</c:v>
                </c:pt>
                <c:pt idx="21747">
                  <c:v>7.4036949999999999</c:v>
                </c:pt>
                <c:pt idx="21748">
                  <c:v>7.4030924999999996</c:v>
                </c:pt>
                <c:pt idx="21749">
                  <c:v>7.4025949999999998</c:v>
                </c:pt>
                <c:pt idx="21750">
                  <c:v>7.4022468750015991</c:v>
                </c:pt>
                <c:pt idx="21751">
                  <c:v>7.4018931250015987</c:v>
                </c:pt>
                <c:pt idx="21752">
                  <c:v>7.401535</c:v>
                </c:pt>
                <c:pt idx="21753">
                  <c:v>7.4011187500000002</c:v>
                </c:pt>
                <c:pt idx="21754">
                  <c:v>7.4007381250015989</c:v>
                </c:pt>
                <c:pt idx="21755">
                  <c:v>7.4003312499999998</c:v>
                </c:pt>
                <c:pt idx="21756">
                  <c:v>7.3999843750015986</c:v>
                </c:pt>
                <c:pt idx="21757">
                  <c:v>7.3996231250015994</c:v>
                </c:pt>
                <c:pt idx="21758">
                  <c:v>7.39929375</c:v>
                </c:pt>
                <c:pt idx="21759">
                  <c:v>7.3989481250015992</c:v>
                </c:pt>
                <c:pt idx="21760">
                  <c:v>7.3986037500000004</c:v>
                </c:pt>
                <c:pt idx="21761">
                  <c:v>7.3983175000000001</c:v>
                </c:pt>
                <c:pt idx="21762">
                  <c:v>7.3986456250015991</c:v>
                </c:pt>
                <c:pt idx="21763">
                  <c:v>7.3969825</c:v>
                </c:pt>
                <c:pt idx="21764">
                  <c:v>7.3881674999999998</c:v>
                </c:pt>
                <c:pt idx="21765">
                  <c:v>7.3779318750015994</c:v>
                </c:pt>
                <c:pt idx="21766">
                  <c:v>7.3665443750015989</c:v>
                </c:pt>
                <c:pt idx="21767">
                  <c:v>7.3543393750015991</c:v>
                </c:pt>
                <c:pt idx="21768">
                  <c:v>7.3412993750015989</c:v>
                </c:pt>
                <c:pt idx="21769">
                  <c:v>7.3277400000000004</c:v>
                </c:pt>
                <c:pt idx="21770">
                  <c:v>7.3136475000000001</c:v>
                </c:pt>
                <c:pt idx="21771">
                  <c:v>7.29911625</c:v>
                </c:pt>
                <c:pt idx="21772">
                  <c:v>7.2842662499999999</c:v>
                </c:pt>
                <c:pt idx="21773">
                  <c:v>7.2708368750015993</c:v>
                </c:pt>
                <c:pt idx="21774">
                  <c:v>7.2643162500000003</c:v>
                </c:pt>
                <c:pt idx="21775">
                  <c:v>7.2589668750015992</c:v>
                </c:pt>
                <c:pt idx="21776">
                  <c:v>7.2546268750015992</c:v>
                </c:pt>
                <c:pt idx="21777">
                  <c:v>7.2509350000000001</c:v>
                </c:pt>
                <c:pt idx="21778">
                  <c:v>7.2478474999999998</c:v>
                </c:pt>
                <c:pt idx="21779">
                  <c:v>7.2451481250015988</c:v>
                </c:pt>
                <c:pt idx="21780">
                  <c:v>7.2429431250015988</c:v>
                </c:pt>
                <c:pt idx="21781">
                  <c:v>7.2409699999999999</c:v>
                </c:pt>
                <c:pt idx="21782">
                  <c:v>7.2392599999999998</c:v>
                </c:pt>
                <c:pt idx="21783">
                  <c:v>7.2377318750015993</c:v>
                </c:pt>
                <c:pt idx="21784">
                  <c:v>7.23645125</c:v>
                </c:pt>
                <c:pt idx="21785">
                  <c:v>7.2353118750015986</c:v>
                </c:pt>
                <c:pt idx="21786">
                  <c:v>7.2342893750015991</c:v>
                </c:pt>
                <c:pt idx="21787">
                  <c:v>7.2333893750015994</c:v>
                </c:pt>
                <c:pt idx="21788">
                  <c:v>7.2326087499999998</c:v>
                </c:pt>
                <c:pt idx="21789">
                  <c:v>7.2318981250015986</c:v>
                </c:pt>
                <c:pt idx="21790">
                  <c:v>7.2312268750015987</c:v>
                </c:pt>
                <c:pt idx="21791">
                  <c:v>7.2306949999999999</c:v>
                </c:pt>
                <c:pt idx="21792">
                  <c:v>7.2301906250015993</c:v>
                </c:pt>
                <c:pt idx="21793">
                  <c:v>7.2297956250015991</c:v>
                </c:pt>
                <c:pt idx="21794">
                  <c:v>7.229316875001599</c:v>
                </c:pt>
                <c:pt idx="21795">
                  <c:v>7.2289450000000004</c:v>
                </c:pt>
                <c:pt idx="21796">
                  <c:v>7.2285337500000004</c:v>
                </c:pt>
                <c:pt idx="21797">
                  <c:v>7.2282137500000001</c:v>
                </c:pt>
                <c:pt idx="21798">
                  <c:v>7.2278718750015987</c:v>
                </c:pt>
                <c:pt idx="21799">
                  <c:v>7.2273112499999996</c:v>
                </c:pt>
                <c:pt idx="21800">
                  <c:v>7.2268243750015992</c:v>
                </c:pt>
                <c:pt idx="21801">
                  <c:v>7.2263318750015992</c:v>
                </c:pt>
                <c:pt idx="21802">
                  <c:v>7.2259112500000002</c:v>
                </c:pt>
                <c:pt idx="21803">
                  <c:v>7.2255162500000001</c:v>
                </c:pt>
                <c:pt idx="21804">
                  <c:v>7.2251668750015989</c:v>
                </c:pt>
                <c:pt idx="21805">
                  <c:v>7.2247518750015987</c:v>
                </c:pt>
                <c:pt idx="21806">
                  <c:v>7.2244275</c:v>
                </c:pt>
                <c:pt idx="21807">
                  <c:v>7.2240562500000003</c:v>
                </c:pt>
                <c:pt idx="21808">
                  <c:v>7.2236937499999998</c:v>
                </c:pt>
                <c:pt idx="21809">
                  <c:v>7.2233099999999997</c:v>
                </c:pt>
                <c:pt idx="21810">
                  <c:v>7.2228512499999997</c:v>
                </c:pt>
                <c:pt idx="21811">
                  <c:v>7.2223899999999999</c:v>
                </c:pt>
                <c:pt idx="21812">
                  <c:v>7.2219918750015992</c:v>
                </c:pt>
                <c:pt idx="21813">
                  <c:v>7.2216562499999997</c:v>
                </c:pt>
                <c:pt idx="21814">
                  <c:v>7.2212087499999997</c:v>
                </c:pt>
                <c:pt idx="21815">
                  <c:v>7.2208218750015991</c:v>
                </c:pt>
                <c:pt idx="21816">
                  <c:v>7.2204962500000001</c:v>
                </c:pt>
                <c:pt idx="21817">
                  <c:v>7.2201087499999996</c:v>
                </c:pt>
                <c:pt idx="21818">
                  <c:v>7.2197768750015987</c:v>
                </c:pt>
                <c:pt idx="21819">
                  <c:v>7.2194287499999996</c:v>
                </c:pt>
                <c:pt idx="21820">
                  <c:v>7.2190381250015987</c:v>
                </c:pt>
                <c:pt idx="21821">
                  <c:v>7.2185912500000002</c:v>
                </c:pt>
                <c:pt idx="21822">
                  <c:v>7.2182637500000002</c:v>
                </c:pt>
                <c:pt idx="21823">
                  <c:v>7.217928125001599</c:v>
                </c:pt>
                <c:pt idx="21824">
                  <c:v>7.2175675000000004</c:v>
                </c:pt>
                <c:pt idx="21825">
                  <c:v>7.2172418750015987</c:v>
                </c:pt>
                <c:pt idx="21826">
                  <c:v>7.2168549999999998</c:v>
                </c:pt>
                <c:pt idx="21827">
                  <c:v>7.21653375</c:v>
                </c:pt>
                <c:pt idx="21828">
                  <c:v>7.2161962500000003</c:v>
                </c:pt>
                <c:pt idx="21829">
                  <c:v>7.2158674999999999</c:v>
                </c:pt>
                <c:pt idx="21830">
                  <c:v>7.2155199999999997</c:v>
                </c:pt>
                <c:pt idx="21831">
                  <c:v>7.2151287499999999</c:v>
                </c:pt>
                <c:pt idx="21832">
                  <c:v>7.2148000000000003</c:v>
                </c:pt>
                <c:pt idx="21833">
                  <c:v>7.2148243750015988</c:v>
                </c:pt>
                <c:pt idx="21834">
                  <c:v>7.2144874999999997</c:v>
                </c:pt>
                <c:pt idx="21835">
                  <c:v>7.2143806250015992</c:v>
                </c:pt>
                <c:pt idx="21836">
                  <c:v>7.2141900000000003</c:v>
                </c:pt>
                <c:pt idx="21837">
                  <c:v>7.2141956250015991</c:v>
                </c:pt>
                <c:pt idx="21838">
                  <c:v>7.2139812499999998</c:v>
                </c:pt>
                <c:pt idx="21839">
                  <c:v>7.2137818750015992</c:v>
                </c:pt>
                <c:pt idx="21840">
                  <c:v>7.2138431250015991</c:v>
                </c:pt>
                <c:pt idx="21841">
                  <c:v>7.2142218750015994</c:v>
                </c:pt>
                <c:pt idx="21842">
                  <c:v>7.2146106250015993</c:v>
                </c:pt>
                <c:pt idx="21843">
                  <c:v>7.214948125001599</c:v>
                </c:pt>
                <c:pt idx="21844">
                  <c:v>7.2152475000000003</c:v>
                </c:pt>
                <c:pt idx="21845">
                  <c:v>7.214808125001599</c:v>
                </c:pt>
                <c:pt idx="21846">
                  <c:v>7.2142537500000001</c:v>
                </c:pt>
                <c:pt idx="21847">
                  <c:v>7.2138868750015988</c:v>
                </c:pt>
                <c:pt idx="21848">
                  <c:v>7.2134381250015993</c:v>
                </c:pt>
                <c:pt idx="21849">
                  <c:v>7.2129743750015987</c:v>
                </c:pt>
                <c:pt idx="21850">
                  <c:v>7.2123974999999998</c:v>
                </c:pt>
                <c:pt idx="21851">
                  <c:v>7.2117412500000002</c:v>
                </c:pt>
                <c:pt idx="21852">
                  <c:v>7.2110000000000003</c:v>
                </c:pt>
                <c:pt idx="21853">
                  <c:v>7.2101937500000002</c:v>
                </c:pt>
                <c:pt idx="21854">
                  <c:v>7.2094306250015991</c:v>
                </c:pt>
                <c:pt idx="21855">
                  <c:v>7.2086750000000004</c:v>
                </c:pt>
                <c:pt idx="21856">
                  <c:v>7.2080718750015986</c:v>
                </c:pt>
                <c:pt idx="21857">
                  <c:v>7.2075231250015994</c:v>
                </c:pt>
                <c:pt idx="21858">
                  <c:v>7.207076875001599</c:v>
                </c:pt>
                <c:pt idx="21859">
                  <c:v>7.2066831250015992</c:v>
                </c:pt>
                <c:pt idx="21860">
                  <c:v>7.206161875001599</c:v>
                </c:pt>
                <c:pt idx="21861">
                  <c:v>7.2065487499999996</c:v>
                </c:pt>
                <c:pt idx="21862">
                  <c:v>7.2070943750015992</c:v>
                </c:pt>
                <c:pt idx="21863">
                  <c:v>7.2075381250015988</c:v>
                </c:pt>
                <c:pt idx="21864">
                  <c:v>7.208028125001599</c:v>
                </c:pt>
                <c:pt idx="21865">
                  <c:v>7.2084562500000002</c:v>
                </c:pt>
                <c:pt idx="21866">
                  <c:v>7.2089150000000002</c:v>
                </c:pt>
                <c:pt idx="21867">
                  <c:v>7.2094006250015994</c:v>
                </c:pt>
                <c:pt idx="21868">
                  <c:v>7.2097862499999996</c:v>
                </c:pt>
                <c:pt idx="21869">
                  <c:v>7.2101593750015986</c:v>
                </c:pt>
                <c:pt idx="21870">
                  <c:v>7.2106624999999998</c:v>
                </c:pt>
                <c:pt idx="21871">
                  <c:v>7.2110118750015992</c:v>
                </c:pt>
                <c:pt idx="21872">
                  <c:v>7.2108449999999999</c:v>
                </c:pt>
                <c:pt idx="21873">
                  <c:v>7.2104693750015993</c:v>
                </c:pt>
                <c:pt idx="21874">
                  <c:v>7.2101131250015991</c:v>
                </c:pt>
                <c:pt idx="21875">
                  <c:v>7.2097006250015987</c:v>
                </c:pt>
                <c:pt idx="21876">
                  <c:v>7.2092156250015993</c:v>
                </c:pt>
                <c:pt idx="21877">
                  <c:v>7.2087156250015987</c:v>
                </c:pt>
                <c:pt idx="21878">
                  <c:v>7.2081981250015987</c:v>
                </c:pt>
                <c:pt idx="21879">
                  <c:v>7.20773625</c:v>
                </c:pt>
                <c:pt idx="21880">
                  <c:v>7.2072399999999996</c:v>
                </c:pt>
                <c:pt idx="21881">
                  <c:v>7.2069168750015988</c:v>
                </c:pt>
                <c:pt idx="21882">
                  <c:v>7.2073881250015992</c:v>
                </c:pt>
                <c:pt idx="21883">
                  <c:v>7.2078143750015986</c:v>
                </c:pt>
                <c:pt idx="21884">
                  <c:v>7.2082424999999999</c:v>
                </c:pt>
                <c:pt idx="21885">
                  <c:v>7.2086268750015989</c:v>
                </c:pt>
                <c:pt idx="21886">
                  <c:v>7.2089606250015992</c:v>
                </c:pt>
                <c:pt idx="21887">
                  <c:v>7.2094293750015987</c:v>
                </c:pt>
                <c:pt idx="21888">
                  <c:v>7.2098356250015989</c:v>
                </c:pt>
                <c:pt idx="21889">
                  <c:v>7.2102843750015992</c:v>
                </c:pt>
                <c:pt idx="21890">
                  <c:v>7.2106856250015987</c:v>
                </c:pt>
                <c:pt idx="21891">
                  <c:v>7.2111425000000002</c:v>
                </c:pt>
                <c:pt idx="21892">
                  <c:v>7.2117062499999998</c:v>
                </c:pt>
                <c:pt idx="21893">
                  <c:v>7.2122425000000003</c:v>
                </c:pt>
                <c:pt idx="21894">
                  <c:v>7.2127362499999998</c:v>
                </c:pt>
                <c:pt idx="21895">
                  <c:v>7.2133099999999999</c:v>
                </c:pt>
                <c:pt idx="21896">
                  <c:v>7.2137862500000001</c:v>
                </c:pt>
                <c:pt idx="21897">
                  <c:v>7.2141762500000004</c:v>
                </c:pt>
                <c:pt idx="21898">
                  <c:v>7.2146400000000002</c:v>
                </c:pt>
                <c:pt idx="21899">
                  <c:v>7.2150937500000003</c:v>
                </c:pt>
                <c:pt idx="21900">
                  <c:v>7.2154831250015992</c:v>
                </c:pt>
                <c:pt idx="21901">
                  <c:v>7.2159718750015989</c:v>
                </c:pt>
                <c:pt idx="21902">
                  <c:v>7.2164925000000002</c:v>
                </c:pt>
                <c:pt idx="21903">
                  <c:v>7.2169056250015986</c:v>
                </c:pt>
                <c:pt idx="21904">
                  <c:v>7.2172956250015989</c:v>
                </c:pt>
                <c:pt idx="21905">
                  <c:v>7.2176906250015991</c:v>
                </c:pt>
                <c:pt idx="21906">
                  <c:v>7.218031875001599</c:v>
                </c:pt>
                <c:pt idx="21907">
                  <c:v>7.2175725000000002</c:v>
                </c:pt>
                <c:pt idx="21908">
                  <c:v>7.21683875</c:v>
                </c:pt>
                <c:pt idx="21909">
                  <c:v>7.2164374999999996</c:v>
                </c:pt>
                <c:pt idx="21910">
                  <c:v>7.2160687499999998</c:v>
                </c:pt>
                <c:pt idx="21911">
                  <c:v>7.2156387500000001</c:v>
                </c:pt>
                <c:pt idx="21912">
                  <c:v>7.2152712499999998</c:v>
                </c:pt>
                <c:pt idx="21913">
                  <c:v>7.2149193750015987</c:v>
                </c:pt>
                <c:pt idx="21914">
                  <c:v>7.2143168750015993</c:v>
                </c:pt>
                <c:pt idx="21915">
                  <c:v>7.2139362499999997</c:v>
                </c:pt>
                <c:pt idx="21916">
                  <c:v>7.2136062499999998</c:v>
                </c:pt>
                <c:pt idx="21917">
                  <c:v>7.2137987499999996</c:v>
                </c:pt>
                <c:pt idx="21918">
                  <c:v>7.2141406250015994</c:v>
                </c:pt>
                <c:pt idx="21919">
                  <c:v>7.2145312500000003</c:v>
                </c:pt>
                <c:pt idx="21920">
                  <c:v>7.2149150000000004</c:v>
                </c:pt>
                <c:pt idx="21921">
                  <c:v>7.2152456250015993</c:v>
                </c:pt>
                <c:pt idx="21922">
                  <c:v>7.2155737499999999</c:v>
                </c:pt>
                <c:pt idx="21923">
                  <c:v>7.2159199999999997</c:v>
                </c:pt>
                <c:pt idx="21924">
                  <c:v>7.21582875</c:v>
                </c:pt>
                <c:pt idx="21925">
                  <c:v>7.2154775000000004</c:v>
                </c:pt>
                <c:pt idx="21926">
                  <c:v>7.21498375</c:v>
                </c:pt>
                <c:pt idx="21927">
                  <c:v>7.214548125001599</c:v>
                </c:pt>
                <c:pt idx="21928">
                  <c:v>7.2139737500000001</c:v>
                </c:pt>
                <c:pt idx="21929">
                  <c:v>7.2134675000000001</c:v>
                </c:pt>
                <c:pt idx="21930">
                  <c:v>7.2130974999999999</c:v>
                </c:pt>
                <c:pt idx="21931">
                  <c:v>7.2132918750015991</c:v>
                </c:pt>
                <c:pt idx="21932">
                  <c:v>7.2137700000000002</c:v>
                </c:pt>
                <c:pt idx="21933">
                  <c:v>7.2141193750015988</c:v>
                </c:pt>
                <c:pt idx="21934">
                  <c:v>7.2145925000000002</c:v>
                </c:pt>
                <c:pt idx="21935">
                  <c:v>7.2149487499999996</c:v>
                </c:pt>
                <c:pt idx="21936">
                  <c:v>7.2152781250015989</c:v>
                </c:pt>
                <c:pt idx="21937">
                  <c:v>7.2148993750015986</c:v>
                </c:pt>
                <c:pt idx="21938">
                  <c:v>7.2145374999999996</c:v>
                </c:pt>
                <c:pt idx="21939">
                  <c:v>7.2141700000000002</c:v>
                </c:pt>
                <c:pt idx="21940">
                  <c:v>7.2137856250015986</c:v>
                </c:pt>
                <c:pt idx="21941">
                  <c:v>7.2134549999999997</c:v>
                </c:pt>
                <c:pt idx="21942">
                  <c:v>7.2130375000000004</c:v>
                </c:pt>
                <c:pt idx="21943">
                  <c:v>7.2126381250015994</c:v>
                </c:pt>
                <c:pt idx="21944">
                  <c:v>7.2130556250015987</c:v>
                </c:pt>
                <c:pt idx="21945">
                  <c:v>7.2135193750015993</c:v>
                </c:pt>
                <c:pt idx="21946">
                  <c:v>7.2139506250015986</c:v>
                </c:pt>
                <c:pt idx="21947">
                  <c:v>7.2144950000000003</c:v>
                </c:pt>
                <c:pt idx="21948">
                  <c:v>7.2150425</c:v>
                </c:pt>
                <c:pt idx="21949">
                  <c:v>7.2156599999999997</c:v>
                </c:pt>
                <c:pt idx="21950">
                  <c:v>7.2161893750015986</c:v>
                </c:pt>
                <c:pt idx="21951">
                  <c:v>7.2165568750015989</c:v>
                </c:pt>
                <c:pt idx="21952">
                  <c:v>7.2169081250015994</c:v>
                </c:pt>
                <c:pt idx="21953">
                  <c:v>7.2172375000000004</c:v>
                </c:pt>
                <c:pt idx="21954">
                  <c:v>7.2177981250015986</c:v>
                </c:pt>
                <c:pt idx="21955">
                  <c:v>7.2184018750015992</c:v>
                </c:pt>
                <c:pt idx="21956">
                  <c:v>7.219005625001599</c:v>
                </c:pt>
                <c:pt idx="21957">
                  <c:v>7.2193725000000004</c:v>
                </c:pt>
                <c:pt idx="21958">
                  <c:v>7.2199087500000001</c:v>
                </c:pt>
                <c:pt idx="21959">
                  <c:v>7.2204981250015994</c:v>
                </c:pt>
                <c:pt idx="21960">
                  <c:v>7.2211362499999998</c:v>
                </c:pt>
                <c:pt idx="21961">
                  <c:v>7.2217537500000004</c:v>
                </c:pt>
                <c:pt idx="21962">
                  <c:v>7.2222918750015994</c:v>
                </c:pt>
                <c:pt idx="21963">
                  <c:v>7.2228918750015989</c:v>
                </c:pt>
                <c:pt idx="21964">
                  <c:v>7.2232424999999996</c:v>
                </c:pt>
                <c:pt idx="21965">
                  <c:v>7.2235750000000003</c:v>
                </c:pt>
                <c:pt idx="21966">
                  <c:v>7.2239168750015992</c:v>
                </c:pt>
                <c:pt idx="21967">
                  <c:v>7.2244524999999999</c:v>
                </c:pt>
                <c:pt idx="21968">
                  <c:v>7.2250137499999996</c:v>
                </c:pt>
                <c:pt idx="21969">
                  <c:v>7.2255462499999998</c:v>
                </c:pt>
                <c:pt idx="21970">
                  <c:v>7.2260056250015987</c:v>
                </c:pt>
                <c:pt idx="21971">
                  <c:v>7.226479375001599</c:v>
                </c:pt>
                <c:pt idx="21972">
                  <c:v>7.2268943750015993</c:v>
                </c:pt>
                <c:pt idx="21973">
                  <c:v>7.2272774999999996</c:v>
                </c:pt>
                <c:pt idx="21974">
                  <c:v>7.2277337499999996</c:v>
                </c:pt>
                <c:pt idx="21975">
                  <c:v>7.2272575000000003</c:v>
                </c:pt>
                <c:pt idx="21976">
                  <c:v>7.2268737500000002</c:v>
                </c:pt>
                <c:pt idx="21977">
                  <c:v>7.2264012500000003</c:v>
                </c:pt>
                <c:pt idx="21978">
                  <c:v>7.2258818750015994</c:v>
                </c:pt>
                <c:pt idx="21979">
                  <c:v>7.2254756250015992</c:v>
                </c:pt>
                <c:pt idx="21980">
                  <c:v>7.2255456250015992</c:v>
                </c:pt>
                <c:pt idx="21981">
                  <c:v>7.2251124999999998</c:v>
                </c:pt>
                <c:pt idx="21982">
                  <c:v>7.2246306250015992</c:v>
                </c:pt>
                <c:pt idx="21983">
                  <c:v>7.2241799999999996</c:v>
                </c:pt>
                <c:pt idx="21984">
                  <c:v>7.2237768750015992</c:v>
                </c:pt>
                <c:pt idx="21985">
                  <c:v>7.2233687499999997</c:v>
                </c:pt>
                <c:pt idx="21986">
                  <c:v>7.2229950000000001</c:v>
                </c:pt>
                <c:pt idx="21987">
                  <c:v>7.2226443750015994</c:v>
                </c:pt>
                <c:pt idx="21988">
                  <c:v>7.2222418750015986</c:v>
                </c:pt>
                <c:pt idx="21989">
                  <c:v>7.2219093750015988</c:v>
                </c:pt>
                <c:pt idx="21990">
                  <c:v>7.2219249999999997</c:v>
                </c:pt>
                <c:pt idx="21991">
                  <c:v>7.2215775000000004</c:v>
                </c:pt>
                <c:pt idx="21992">
                  <c:v>7.2210312500000002</c:v>
                </c:pt>
                <c:pt idx="21993">
                  <c:v>7.2204406250015989</c:v>
                </c:pt>
                <c:pt idx="21994">
                  <c:v>7.2198975000000001</c:v>
                </c:pt>
                <c:pt idx="21995">
                  <c:v>7.2195768750015992</c:v>
                </c:pt>
                <c:pt idx="21996">
                  <c:v>7.2191762500000003</c:v>
                </c:pt>
                <c:pt idx="21997">
                  <c:v>7.2187468750015986</c:v>
                </c:pt>
                <c:pt idx="21998">
                  <c:v>7.2183324999999998</c:v>
                </c:pt>
                <c:pt idx="21999">
                  <c:v>7.217869375001599</c:v>
                </c:pt>
                <c:pt idx="22000">
                  <c:v>7.2174199999999997</c:v>
                </c:pt>
                <c:pt idx="22001">
                  <c:v>7.2169443750015994</c:v>
                </c:pt>
                <c:pt idx="22002">
                  <c:v>7.2164374999999996</c:v>
                </c:pt>
                <c:pt idx="22003">
                  <c:v>7.2158093750015988</c:v>
                </c:pt>
                <c:pt idx="22004">
                  <c:v>7.2152356250015988</c:v>
                </c:pt>
                <c:pt idx="22005">
                  <c:v>7.2146774999999996</c:v>
                </c:pt>
                <c:pt idx="22006">
                  <c:v>7.2142225</c:v>
                </c:pt>
                <c:pt idx="22007">
                  <c:v>7.2137137500000001</c:v>
                </c:pt>
                <c:pt idx="22008">
                  <c:v>7.2133025000000002</c:v>
                </c:pt>
                <c:pt idx="22009">
                  <c:v>7.2128656250015988</c:v>
                </c:pt>
                <c:pt idx="22010">
                  <c:v>7.2123281250015987</c:v>
                </c:pt>
                <c:pt idx="22011">
                  <c:v>7.2119881250015991</c:v>
                </c:pt>
                <c:pt idx="22012">
                  <c:v>7.2123274999999998</c:v>
                </c:pt>
                <c:pt idx="22013">
                  <c:v>7.2126900000000003</c:v>
                </c:pt>
                <c:pt idx="22014">
                  <c:v>7.2130700000000001</c:v>
                </c:pt>
                <c:pt idx="22015">
                  <c:v>7.2134081250015987</c:v>
                </c:pt>
                <c:pt idx="22016">
                  <c:v>7.2137956250015991</c:v>
                </c:pt>
                <c:pt idx="22017">
                  <c:v>7.2142168750015987</c:v>
                </c:pt>
                <c:pt idx="22018">
                  <c:v>7.2145999999999999</c:v>
                </c:pt>
                <c:pt idx="22019">
                  <c:v>7.2149962500000004</c:v>
                </c:pt>
                <c:pt idx="22020">
                  <c:v>7.2153556250015987</c:v>
                </c:pt>
                <c:pt idx="22021">
                  <c:v>7.2157981250015988</c:v>
                </c:pt>
                <c:pt idx="22022">
                  <c:v>7.2162043750015989</c:v>
                </c:pt>
                <c:pt idx="22023">
                  <c:v>7.2165962500000003</c:v>
                </c:pt>
                <c:pt idx="22024">
                  <c:v>7.2170912500000002</c:v>
                </c:pt>
                <c:pt idx="22025">
                  <c:v>7.2175225000000003</c:v>
                </c:pt>
                <c:pt idx="22026">
                  <c:v>7.2180225</c:v>
                </c:pt>
                <c:pt idx="22027">
                  <c:v>7.2184643750015987</c:v>
                </c:pt>
                <c:pt idx="22028">
                  <c:v>7.2188856250015991</c:v>
                </c:pt>
                <c:pt idx="22029">
                  <c:v>7.2192868750015986</c:v>
                </c:pt>
                <c:pt idx="22030">
                  <c:v>7.2197537499999997</c:v>
                </c:pt>
                <c:pt idx="22031">
                  <c:v>7.2202356250015987</c:v>
                </c:pt>
                <c:pt idx="22032">
                  <c:v>7.2207012500000003</c:v>
                </c:pt>
                <c:pt idx="22033">
                  <c:v>7.2211331250015993</c:v>
                </c:pt>
                <c:pt idx="22034">
                  <c:v>7.2214743750015993</c:v>
                </c:pt>
                <c:pt idx="22035">
                  <c:v>7.2216637500000003</c:v>
                </c:pt>
                <c:pt idx="22036">
                  <c:v>7.2220174999999998</c:v>
                </c:pt>
                <c:pt idx="22037">
                  <c:v>7.2223449999999998</c:v>
                </c:pt>
                <c:pt idx="22038">
                  <c:v>7.2226962500000003</c:v>
                </c:pt>
                <c:pt idx="22039">
                  <c:v>7.2230800000000004</c:v>
                </c:pt>
                <c:pt idx="22040">
                  <c:v>7.2234274999999997</c:v>
                </c:pt>
                <c:pt idx="22041">
                  <c:v>7.2238075000000004</c:v>
                </c:pt>
                <c:pt idx="22042">
                  <c:v>7.2241468750015994</c:v>
                </c:pt>
                <c:pt idx="22043">
                  <c:v>7.2245043750015991</c:v>
                </c:pt>
                <c:pt idx="22044">
                  <c:v>7.2248881250015993</c:v>
                </c:pt>
                <c:pt idx="22045">
                  <c:v>7.2244212499999998</c:v>
                </c:pt>
                <c:pt idx="22046">
                  <c:v>7.2240349999999998</c:v>
                </c:pt>
                <c:pt idx="22047">
                  <c:v>7.2235606250015989</c:v>
                </c:pt>
                <c:pt idx="22048">
                  <c:v>7.223183125001599</c:v>
                </c:pt>
                <c:pt idx="22049">
                  <c:v>7.2228118750015993</c:v>
                </c:pt>
                <c:pt idx="22050">
                  <c:v>7.2231525000000003</c:v>
                </c:pt>
                <c:pt idx="22051">
                  <c:v>7.2235418750015992</c:v>
                </c:pt>
                <c:pt idx="22052">
                  <c:v>7.2238712500000002</c:v>
                </c:pt>
                <c:pt idx="22053">
                  <c:v>7.2242474999999997</c:v>
                </c:pt>
                <c:pt idx="22054">
                  <c:v>7.2246218750015991</c:v>
                </c:pt>
                <c:pt idx="22055">
                  <c:v>7.2251075</c:v>
                </c:pt>
                <c:pt idx="22056">
                  <c:v>7.2255500000000001</c:v>
                </c:pt>
                <c:pt idx="22057">
                  <c:v>7.2258756250015992</c:v>
                </c:pt>
                <c:pt idx="22058">
                  <c:v>7.2262174999999997</c:v>
                </c:pt>
                <c:pt idx="22059">
                  <c:v>7.2265593750015986</c:v>
                </c:pt>
                <c:pt idx="22060">
                  <c:v>7.2269918750015991</c:v>
                </c:pt>
                <c:pt idx="22061">
                  <c:v>7.2273862500000003</c:v>
                </c:pt>
                <c:pt idx="22062">
                  <c:v>7.2277125</c:v>
                </c:pt>
                <c:pt idx="22063">
                  <c:v>7.2279400000000003</c:v>
                </c:pt>
                <c:pt idx="22064">
                  <c:v>7.2283687499999996</c:v>
                </c:pt>
                <c:pt idx="22065">
                  <c:v>7.22880375</c:v>
                </c:pt>
                <c:pt idx="22066">
                  <c:v>7.2292624999999999</c:v>
                </c:pt>
                <c:pt idx="22067">
                  <c:v>7.2292881250015988</c:v>
                </c:pt>
                <c:pt idx="22068">
                  <c:v>7.2288362499999996</c:v>
                </c:pt>
                <c:pt idx="22069">
                  <c:v>7.2284943750015991</c:v>
                </c:pt>
                <c:pt idx="22070">
                  <c:v>7.2281656250015986</c:v>
                </c:pt>
                <c:pt idx="22071">
                  <c:v>7.2277487499999999</c:v>
                </c:pt>
                <c:pt idx="22072">
                  <c:v>7.2273143750015993</c:v>
                </c:pt>
                <c:pt idx="22073">
                  <c:v>7.2268031250015987</c:v>
                </c:pt>
                <c:pt idx="22074">
                  <c:v>7.2262643750015991</c:v>
                </c:pt>
                <c:pt idx="22075">
                  <c:v>7.2257187500000004</c:v>
                </c:pt>
                <c:pt idx="22076">
                  <c:v>7.2252537500000003</c:v>
                </c:pt>
                <c:pt idx="22077">
                  <c:v>7.224906875001599</c:v>
                </c:pt>
                <c:pt idx="22078">
                  <c:v>7.2245637499999997</c:v>
                </c:pt>
                <c:pt idx="22079">
                  <c:v>7.2241856250015992</c:v>
                </c:pt>
                <c:pt idx="22080">
                  <c:v>7.2237656250015991</c:v>
                </c:pt>
                <c:pt idx="22081">
                  <c:v>7.2232931250015993</c:v>
                </c:pt>
                <c:pt idx="22082">
                  <c:v>7.22289125</c:v>
                </c:pt>
                <c:pt idx="22083">
                  <c:v>7.2224787499999996</c:v>
                </c:pt>
                <c:pt idx="22084">
                  <c:v>7.2220456250015994</c:v>
                </c:pt>
                <c:pt idx="22085">
                  <c:v>7.2216587499999996</c:v>
                </c:pt>
                <c:pt idx="22086">
                  <c:v>7.2213668750015989</c:v>
                </c:pt>
                <c:pt idx="22087">
                  <c:v>7.2209762499999997</c:v>
                </c:pt>
                <c:pt idx="22088">
                  <c:v>7.2205356250015988</c:v>
                </c:pt>
                <c:pt idx="22089">
                  <c:v>7.2200800000000003</c:v>
                </c:pt>
                <c:pt idx="22090">
                  <c:v>7.2195556250015986</c:v>
                </c:pt>
                <c:pt idx="22091">
                  <c:v>7.2191956250015989</c:v>
                </c:pt>
                <c:pt idx="22092">
                  <c:v>7.2188587499999999</c:v>
                </c:pt>
                <c:pt idx="22093">
                  <c:v>7.2189612500000004</c:v>
                </c:pt>
                <c:pt idx="22094">
                  <c:v>7.2193075000000002</c:v>
                </c:pt>
                <c:pt idx="22095">
                  <c:v>7.219710625001599</c:v>
                </c:pt>
                <c:pt idx="22096">
                  <c:v>7.2200681250015988</c:v>
                </c:pt>
                <c:pt idx="22097">
                  <c:v>7.2204331250015992</c:v>
                </c:pt>
                <c:pt idx="22098">
                  <c:v>7.2208043750015989</c:v>
                </c:pt>
                <c:pt idx="22099">
                  <c:v>7.2212162500000003</c:v>
                </c:pt>
                <c:pt idx="22100">
                  <c:v>7.2217174999999996</c:v>
                </c:pt>
                <c:pt idx="22101">
                  <c:v>7.2221181250015993</c:v>
                </c:pt>
                <c:pt idx="22102">
                  <c:v>7.2225356250015986</c:v>
                </c:pt>
                <c:pt idx="22103">
                  <c:v>7.2229562500000002</c:v>
                </c:pt>
                <c:pt idx="22104">
                  <c:v>7.2233799999999997</c:v>
                </c:pt>
                <c:pt idx="22105">
                  <c:v>7.2238325000000003</c:v>
                </c:pt>
                <c:pt idx="22106">
                  <c:v>7.2242593750015986</c:v>
                </c:pt>
                <c:pt idx="22107">
                  <c:v>7.2246181250015988</c:v>
                </c:pt>
                <c:pt idx="22108">
                  <c:v>7.2249949999999998</c:v>
                </c:pt>
                <c:pt idx="22109">
                  <c:v>7.2254062499999998</c:v>
                </c:pt>
                <c:pt idx="22110">
                  <c:v>7.2257875</c:v>
                </c:pt>
                <c:pt idx="22111">
                  <c:v>7.2254300000000002</c:v>
                </c:pt>
                <c:pt idx="22112">
                  <c:v>7.2250331250015991</c:v>
                </c:pt>
                <c:pt idx="22113">
                  <c:v>7.2249600000000003</c:v>
                </c:pt>
                <c:pt idx="22114">
                  <c:v>7.225329375001599</c:v>
                </c:pt>
                <c:pt idx="22115">
                  <c:v>7.2257075000000004</c:v>
                </c:pt>
                <c:pt idx="22116">
                  <c:v>7.2261018750015991</c:v>
                </c:pt>
                <c:pt idx="22117">
                  <c:v>7.2261656250015989</c:v>
                </c:pt>
                <c:pt idx="22118">
                  <c:v>7.2264868750015987</c:v>
                </c:pt>
                <c:pt idx="22119">
                  <c:v>7.2269068750015988</c:v>
                </c:pt>
                <c:pt idx="22120">
                  <c:v>7.2272906250015989</c:v>
                </c:pt>
                <c:pt idx="22121">
                  <c:v>7.22774625</c:v>
                </c:pt>
                <c:pt idx="22122">
                  <c:v>7.2281393750015992</c:v>
                </c:pt>
                <c:pt idx="22123">
                  <c:v>7.2285399999999997</c:v>
                </c:pt>
                <c:pt idx="22124">
                  <c:v>7.2289831250015988</c:v>
                </c:pt>
                <c:pt idx="22125">
                  <c:v>7.2293556250015989</c:v>
                </c:pt>
                <c:pt idx="22126">
                  <c:v>7.22973</c:v>
                </c:pt>
                <c:pt idx="22127">
                  <c:v>7.2301875000000004</c:v>
                </c:pt>
                <c:pt idx="22128">
                  <c:v>7.2305687499999998</c:v>
                </c:pt>
                <c:pt idx="22129">
                  <c:v>7.2310206250015989</c:v>
                </c:pt>
                <c:pt idx="22130">
                  <c:v>7.2313487500000004</c:v>
                </c:pt>
                <c:pt idx="22131">
                  <c:v>7.23175875</c:v>
                </c:pt>
                <c:pt idx="22132">
                  <c:v>7.2318974999999996</c:v>
                </c:pt>
                <c:pt idx="22133">
                  <c:v>7.2315025000000004</c:v>
                </c:pt>
                <c:pt idx="22134">
                  <c:v>7.2309650000000003</c:v>
                </c:pt>
                <c:pt idx="22135">
                  <c:v>7.230631875001599</c:v>
                </c:pt>
                <c:pt idx="22136">
                  <c:v>7.2299131250015991</c:v>
                </c:pt>
                <c:pt idx="22137">
                  <c:v>7.2295812499999998</c:v>
                </c:pt>
                <c:pt idx="22138">
                  <c:v>7.2291156250015991</c:v>
                </c:pt>
                <c:pt idx="22139">
                  <c:v>7.2286793750015992</c:v>
                </c:pt>
                <c:pt idx="22140">
                  <c:v>7.2282450000000003</c:v>
                </c:pt>
                <c:pt idx="22141">
                  <c:v>7.2278493750015986</c:v>
                </c:pt>
                <c:pt idx="22142">
                  <c:v>7.22746625</c:v>
                </c:pt>
                <c:pt idx="22143">
                  <c:v>7.2271093750015991</c:v>
                </c:pt>
                <c:pt idx="22144">
                  <c:v>7.2267799999999998</c:v>
                </c:pt>
                <c:pt idx="22145">
                  <c:v>7.2264137499999999</c:v>
                </c:pt>
                <c:pt idx="22146">
                  <c:v>7.2260774999999997</c:v>
                </c:pt>
                <c:pt idx="22147">
                  <c:v>7.2256981250015988</c:v>
                </c:pt>
                <c:pt idx="22148">
                  <c:v>7.2250081250015992</c:v>
                </c:pt>
                <c:pt idx="22149">
                  <c:v>7.2246506250015994</c:v>
                </c:pt>
                <c:pt idx="22150">
                  <c:v>7.2242224999999998</c:v>
                </c:pt>
                <c:pt idx="22151">
                  <c:v>7.2238449999999998</c:v>
                </c:pt>
                <c:pt idx="22152">
                  <c:v>7.2234625000000001</c:v>
                </c:pt>
                <c:pt idx="22153">
                  <c:v>7.2228831250015988</c:v>
                </c:pt>
                <c:pt idx="22154">
                  <c:v>7.2223050000000004</c:v>
                </c:pt>
                <c:pt idx="22155">
                  <c:v>7.2219800000000003</c:v>
                </c:pt>
                <c:pt idx="22156">
                  <c:v>7.2216643750015992</c:v>
                </c:pt>
                <c:pt idx="22157">
                  <c:v>7.2213018750015987</c:v>
                </c:pt>
                <c:pt idx="22158">
                  <c:v>7.2209225000000004</c:v>
                </c:pt>
                <c:pt idx="22159">
                  <c:v>7.2205968750015987</c:v>
                </c:pt>
                <c:pt idx="22160">
                  <c:v>7.2204806250015992</c:v>
                </c:pt>
                <c:pt idx="22161">
                  <c:v>7.2201256250015993</c:v>
                </c:pt>
                <c:pt idx="22162">
                  <c:v>7.2204793750015988</c:v>
                </c:pt>
                <c:pt idx="22163">
                  <c:v>7.2208056250015993</c:v>
                </c:pt>
                <c:pt idx="22164">
                  <c:v>7.221129375001599</c:v>
                </c:pt>
                <c:pt idx="22165">
                  <c:v>7.2215949999999998</c:v>
                </c:pt>
                <c:pt idx="22166">
                  <c:v>7.2219643750015994</c:v>
                </c:pt>
                <c:pt idx="22167">
                  <c:v>7.2223356250015991</c:v>
                </c:pt>
                <c:pt idx="22168">
                  <c:v>7.2227906250015987</c:v>
                </c:pt>
                <c:pt idx="22169">
                  <c:v>7.2231456250015986</c:v>
                </c:pt>
                <c:pt idx="22170">
                  <c:v>7.2234999999999996</c:v>
                </c:pt>
                <c:pt idx="22171">
                  <c:v>7.2238543750015989</c:v>
                </c:pt>
                <c:pt idx="22172">
                  <c:v>7.2242343750015987</c:v>
                </c:pt>
                <c:pt idx="22173">
                  <c:v>7.2245912499999996</c:v>
                </c:pt>
                <c:pt idx="22174">
                  <c:v>7.2249643750015986</c:v>
                </c:pt>
                <c:pt idx="22175">
                  <c:v>7.2251025000000002</c:v>
                </c:pt>
                <c:pt idx="22176">
                  <c:v>7.2246531250015993</c:v>
                </c:pt>
                <c:pt idx="22177">
                  <c:v>7.224215625001599</c:v>
                </c:pt>
                <c:pt idx="22178">
                  <c:v>7.2242224999999998</c:v>
                </c:pt>
                <c:pt idx="22179">
                  <c:v>7.2246312499999998</c:v>
                </c:pt>
                <c:pt idx="22180">
                  <c:v>7.2250525000000003</c:v>
                </c:pt>
                <c:pt idx="22181">
                  <c:v>7.2253918750015993</c:v>
                </c:pt>
                <c:pt idx="22182">
                  <c:v>7.2257312499999999</c:v>
                </c:pt>
                <c:pt idx="22183">
                  <c:v>7.2260831250015993</c:v>
                </c:pt>
                <c:pt idx="22184">
                  <c:v>7.226608125001599</c:v>
                </c:pt>
                <c:pt idx="22185">
                  <c:v>7.2269474999999996</c:v>
                </c:pt>
                <c:pt idx="22186">
                  <c:v>7.2273331250015991</c:v>
                </c:pt>
                <c:pt idx="22187">
                  <c:v>7.2276612499999997</c:v>
                </c:pt>
                <c:pt idx="22188">
                  <c:v>7.2280112499999998</c:v>
                </c:pt>
                <c:pt idx="22189">
                  <c:v>7.2284062499999999</c:v>
                </c:pt>
                <c:pt idx="22190">
                  <c:v>7.228824375001599</c:v>
                </c:pt>
                <c:pt idx="22191">
                  <c:v>7.2292112499999996</c:v>
                </c:pt>
                <c:pt idx="22192">
                  <c:v>7.2295499999999997</c:v>
                </c:pt>
                <c:pt idx="22193">
                  <c:v>7.2291350000000003</c:v>
                </c:pt>
                <c:pt idx="22194">
                  <c:v>7.2286993750015993</c:v>
                </c:pt>
                <c:pt idx="22195">
                  <c:v>7.2281062499999997</c:v>
                </c:pt>
                <c:pt idx="22196">
                  <c:v>7.2275506250015988</c:v>
                </c:pt>
                <c:pt idx="22197">
                  <c:v>7.2270337500000004</c:v>
                </c:pt>
                <c:pt idx="22198">
                  <c:v>7.2265812499999997</c:v>
                </c:pt>
                <c:pt idx="22199">
                  <c:v>7.2259881250015994</c:v>
                </c:pt>
                <c:pt idx="22200">
                  <c:v>7.2253756250015986</c:v>
                </c:pt>
                <c:pt idx="22201">
                  <c:v>7.2250506250015993</c:v>
                </c:pt>
                <c:pt idx="22202">
                  <c:v>7.2246031250015994</c:v>
                </c:pt>
                <c:pt idx="22203">
                  <c:v>7.2241831250015993</c:v>
                </c:pt>
                <c:pt idx="22204">
                  <c:v>7.2236618750015991</c:v>
                </c:pt>
                <c:pt idx="22205">
                  <c:v>7.2231006250015986</c:v>
                </c:pt>
                <c:pt idx="22206">
                  <c:v>7.222433125001599</c:v>
                </c:pt>
                <c:pt idx="22207">
                  <c:v>7.2217337500000003</c:v>
                </c:pt>
                <c:pt idx="22208">
                  <c:v>7.2210643750015988</c:v>
                </c:pt>
                <c:pt idx="22209">
                  <c:v>7.2203687499999996</c:v>
                </c:pt>
                <c:pt idx="22210">
                  <c:v>7.2197343750015994</c:v>
                </c:pt>
                <c:pt idx="22211">
                  <c:v>7.2190050000000001</c:v>
                </c:pt>
                <c:pt idx="22212">
                  <c:v>7.2183725000000001</c:v>
                </c:pt>
                <c:pt idx="22213">
                  <c:v>7.2176549999999997</c:v>
                </c:pt>
                <c:pt idx="22214">
                  <c:v>7.2170575000000001</c:v>
                </c:pt>
                <c:pt idx="22215">
                  <c:v>7.2164237499999997</c:v>
                </c:pt>
                <c:pt idx="22216">
                  <c:v>7.2159518750015987</c:v>
                </c:pt>
                <c:pt idx="22217">
                  <c:v>7.2155525000000003</c:v>
                </c:pt>
                <c:pt idx="22218">
                  <c:v>7.2152250000000002</c:v>
                </c:pt>
                <c:pt idx="22219">
                  <c:v>7.2148181250015986</c:v>
                </c:pt>
                <c:pt idx="22220">
                  <c:v>7.2142687499999996</c:v>
                </c:pt>
                <c:pt idx="22221">
                  <c:v>7.2139150000000001</c:v>
                </c:pt>
                <c:pt idx="22222">
                  <c:v>7.2135818750015988</c:v>
                </c:pt>
                <c:pt idx="22223">
                  <c:v>7.21395125</c:v>
                </c:pt>
                <c:pt idx="22224">
                  <c:v>7.2144287499999997</c:v>
                </c:pt>
                <c:pt idx="22225">
                  <c:v>7.2148287499999997</c:v>
                </c:pt>
                <c:pt idx="22226">
                  <c:v>7.2151543750015987</c:v>
                </c:pt>
                <c:pt idx="22227">
                  <c:v>7.2155818750015994</c:v>
                </c:pt>
                <c:pt idx="22228">
                  <c:v>7.2160856250015986</c:v>
                </c:pt>
                <c:pt idx="22229">
                  <c:v>7.2164687499999998</c:v>
                </c:pt>
                <c:pt idx="22230">
                  <c:v>7.2168018750015994</c:v>
                </c:pt>
                <c:pt idx="22231">
                  <c:v>7.2172037500000004</c:v>
                </c:pt>
                <c:pt idx="22232">
                  <c:v>7.217656875001599</c:v>
                </c:pt>
                <c:pt idx="22233">
                  <c:v>7.2180937500000004</c:v>
                </c:pt>
                <c:pt idx="22234">
                  <c:v>7.2185843750015986</c:v>
                </c:pt>
                <c:pt idx="22235">
                  <c:v>7.2191150000000004</c:v>
                </c:pt>
                <c:pt idx="22236">
                  <c:v>7.21965375</c:v>
                </c:pt>
                <c:pt idx="22237">
                  <c:v>7.2201449999999996</c:v>
                </c:pt>
                <c:pt idx="22238">
                  <c:v>7.22065</c:v>
                </c:pt>
                <c:pt idx="22239">
                  <c:v>7.2211281250015986</c:v>
                </c:pt>
                <c:pt idx="22240">
                  <c:v>7.2216112499999996</c:v>
                </c:pt>
                <c:pt idx="22241">
                  <c:v>7.2219674999999999</c:v>
                </c:pt>
                <c:pt idx="22242">
                  <c:v>7.2223543750015988</c:v>
                </c:pt>
                <c:pt idx="22243">
                  <c:v>7.2218650000000002</c:v>
                </c:pt>
                <c:pt idx="22244">
                  <c:v>7.2213512499999997</c:v>
                </c:pt>
                <c:pt idx="22245">
                  <c:v>7.2208293750015988</c:v>
                </c:pt>
                <c:pt idx="22246">
                  <c:v>7.2203625000000002</c:v>
                </c:pt>
                <c:pt idx="22247">
                  <c:v>7.2199843750015988</c:v>
                </c:pt>
                <c:pt idx="22248">
                  <c:v>7.2203593750015989</c:v>
                </c:pt>
                <c:pt idx="22249">
                  <c:v>7.220743125001599</c:v>
                </c:pt>
                <c:pt idx="22250">
                  <c:v>7.2211606250015992</c:v>
                </c:pt>
                <c:pt idx="22251">
                  <c:v>7.2215625000000001</c:v>
                </c:pt>
                <c:pt idx="22252">
                  <c:v>7.2218887499999997</c:v>
                </c:pt>
                <c:pt idx="22253">
                  <c:v>7.2215187500000004</c:v>
                </c:pt>
                <c:pt idx="22254">
                  <c:v>7.2211587499999998</c:v>
                </c:pt>
                <c:pt idx="22255">
                  <c:v>7.2207306250015986</c:v>
                </c:pt>
                <c:pt idx="22256">
                  <c:v>7.2203099999999996</c:v>
                </c:pt>
                <c:pt idx="22257">
                  <c:v>7.21998125</c:v>
                </c:pt>
                <c:pt idx="22258">
                  <c:v>7.2201881250015987</c:v>
                </c:pt>
                <c:pt idx="22259">
                  <c:v>7.2205981250015991</c:v>
                </c:pt>
                <c:pt idx="22260">
                  <c:v>7.2209543750015994</c:v>
                </c:pt>
                <c:pt idx="22261">
                  <c:v>7.2214212499999997</c:v>
                </c:pt>
                <c:pt idx="22262">
                  <c:v>7.2217581250015987</c:v>
                </c:pt>
                <c:pt idx="22263">
                  <c:v>7.2222418750015986</c:v>
                </c:pt>
                <c:pt idx="22264">
                  <c:v>7.2226762500000001</c:v>
                </c:pt>
                <c:pt idx="22265">
                  <c:v>7.2230931250015988</c:v>
                </c:pt>
                <c:pt idx="22266">
                  <c:v>7.2234843750015987</c:v>
                </c:pt>
                <c:pt idx="22267">
                  <c:v>7.2239893750015991</c:v>
                </c:pt>
                <c:pt idx="22268">
                  <c:v>7.2243418750015991</c:v>
                </c:pt>
                <c:pt idx="22269">
                  <c:v>7.2246837499999996</c:v>
                </c:pt>
                <c:pt idx="22270">
                  <c:v>7.2250581250015991</c:v>
                </c:pt>
                <c:pt idx="22271">
                  <c:v>7.2254525000000003</c:v>
                </c:pt>
                <c:pt idx="22272">
                  <c:v>7.2258187500000002</c:v>
                </c:pt>
                <c:pt idx="22273">
                  <c:v>7.2259518750015994</c:v>
                </c:pt>
                <c:pt idx="22274">
                  <c:v>7.225575625001599</c:v>
                </c:pt>
                <c:pt idx="22275">
                  <c:v>7.2252324999999997</c:v>
                </c:pt>
                <c:pt idx="22276">
                  <c:v>7.2247043750015987</c:v>
                </c:pt>
                <c:pt idx="22277">
                  <c:v>7.2241762500000002</c:v>
                </c:pt>
                <c:pt idx="22278">
                  <c:v>7.2236843750015991</c:v>
                </c:pt>
                <c:pt idx="22279">
                  <c:v>7.223194375001599</c:v>
                </c:pt>
                <c:pt idx="22280">
                  <c:v>7.2227437500000002</c:v>
                </c:pt>
                <c:pt idx="22281">
                  <c:v>7.2223974999999996</c:v>
                </c:pt>
                <c:pt idx="22282">
                  <c:v>7.221974375001599</c:v>
                </c:pt>
                <c:pt idx="22283">
                  <c:v>7.2216125</c:v>
                </c:pt>
                <c:pt idx="22284">
                  <c:v>7.2211443750015993</c:v>
                </c:pt>
                <c:pt idx="22285">
                  <c:v>7.2205649999999997</c:v>
                </c:pt>
                <c:pt idx="22286">
                  <c:v>7.21981625</c:v>
                </c:pt>
                <c:pt idx="22287">
                  <c:v>7.2193437500000002</c:v>
                </c:pt>
                <c:pt idx="22288">
                  <c:v>7.218888125001599</c:v>
                </c:pt>
                <c:pt idx="22289">
                  <c:v>7.2184262500000003</c:v>
                </c:pt>
                <c:pt idx="22290">
                  <c:v>7.2179874999999996</c:v>
                </c:pt>
                <c:pt idx="22291">
                  <c:v>7.2175950000000002</c:v>
                </c:pt>
                <c:pt idx="22292">
                  <c:v>7.2171831250015988</c:v>
                </c:pt>
                <c:pt idx="22293">
                  <c:v>7.2165356250015993</c:v>
                </c:pt>
                <c:pt idx="22294">
                  <c:v>7.2160756250015989</c:v>
                </c:pt>
                <c:pt idx="22295">
                  <c:v>7.2157293750015992</c:v>
                </c:pt>
                <c:pt idx="22296">
                  <c:v>7.2154024999999997</c:v>
                </c:pt>
                <c:pt idx="22297">
                  <c:v>7.2149912499999997</c:v>
                </c:pt>
                <c:pt idx="22298">
                  <c:v>7.2146600000000003</c:v>
                </c:pt>
                <c:pt idx="22299">
                  <c:v>7.2143100000000002</c:v>
                </c:pt>
                <c:pt idx="22300">
                  <c:v>7.2138506250015988</c:v>
                </c:pt>
                <c:pt idx="22301">
                  <c:v>7.2133843750015991</c:v>
                </c:pt>
                <c:pt idx="22302">
                  <c:v>7.2127962500000002</c:v>
                </c:pt>
                <c:pt idx="22303">
                  <c:v>7.2121487499999999</c:v>
                </c:pt>
                <c:pt idx="22304">
                  <c:v>7.2116012500000002</c:v>
                </c:pt>
                <c:pt idx="22305">
                  <c:v>7.2111737500000004</c:v>
                </c:pt>
                <c:pt idx="22306">
                  <c:v>7.2107025</c:v>
                </c:pt>
                <c:pt idx="22307">
                  <c:v>7.2102275000000002</c:v>
                </c:pt>
                <c:pt idx="22308">
                  <c:v>7.2096712500000004</c:v>
                </c:pt>
                <c:pt idx="22309">
                  <c:v>7.2093412499999996</c:v>
                </c:pt>
                <c:pt idx="22310">
                  <c:v>7.208999375001599</c:v>
                </c:pt>
                <c:pt idx="22311">
                  <c:v>7.2085937500000004</c:v>
                </c:pt>
                <c:pt idx="22312">
                  <c:v>7.2081837499999999</c:v>
                </c:pt>
                <c:pt idx="22313">
                  <c:v>7.2077375000000004</c:v>
                </c:pt>
                <c:pt idx="22314">
                  <c:v>7.2073743750015993</c:v>
                </c:pt>
                <c:pt idx="22315">
                  <c:v>7.2069568750015991</c:v>
                </c:pt>
                <c:pt idx="22316">
                  <c:v>7.2063231250015987</c:v>
                </c:pt>
                <c:pt idx="22317">
                  <c:v>7.2057993750015994</c:v>
                </c:pt>
                <c:pt idx="22318">
                  <c:v>7.2054631250015992</c:v>
                </c:pt>
                <c:pt idx="22319">
                  <c:v>7.2058156250015992</c:v>
                </c:pt>
                <c:pt idx="22320">
                  <c:v>7.2061849999999996</c:v>
                </c:pt>
                <c:pt idx="22321">
                  <c:v>7.2067181250015988</c:v>
                </c:pt>
                <c:pt idx="22322">
                  <c:v>7.2071743750015989</c:v>
                </c:pt>
                <c:pt idx="22323">
                  <c:v>7.2076537500000004</c:v>
                </c:pt>
                <c:pt idx="22324">
                  <c:v>7.2080681250015992</c:v>
                </c:pt>
                <c:pt idx="22325">
                  <c:v>7.2086168750015993</c:v>
                </c:pt>
                <c:pt idx="22326">
                  <c:v>7.2090699999999996</c:v>
                </c:pt>
                <c:pt idx="22327">
                  <c:v>7.2095349999999998</c:v>
                </c:pt>
                <c:pt idx="22328">
                  <c:v>7.2099931250015992</c:v>
                </c:pt>
                <c:pt idx="22329">
                  <c:v>7.2104831250015993</c:v>
                </c:pt>
                <c:pt idx="22330">
                  <c:v>7.21089</c:v>
                </c:pt>
                <c:pt idx="22331">
                  <c:v>7.211310625001599</c:v>
                </c:pt>
                <c:pt idx="22332">
                  <c:v>7.2117250000000004</c:v>
                </c:pt>
                <c:pt idx="22333">
                  <c:v>7.2122268750015994</c:v>
                </c:pt>
                <c:pt idx="22334">
                  <c:v>7.2127043750015991</c:v>
                </c:pt>
                <c:pt idx="22335">
                  <c:v>7.2131943750015992</c:v>
                </c:pt>
                <c:pt idx="22336">
                  <c:v>7.2135187500000004</c:v>
                </c:pt>
                <c:pt idx="22337">
                  <c:v>7.2140300000000002</c:v>
                </c:pt>
                <c:pt idx="22338">
                  <c:v>7.2145200000000003</c:v>
                </c:pt>
                <c:pt idx="22339">
                  <c:v>7.2149437499999998</c:v>
                </c:pt>
                <c:pt idx="22340">
                  <c:v>7.2155131250015989</c:v>
                </c:pt>
                <c:pt idx="22341">
                  <c:v>7.2160374999999997</c:v>
                </c:pt>
                <c:pt idx="22342">
                  <c:v>7.2164287500000004</c:v>
                </c:pt>
                <c:pt idx="22343">
                  <c:v>7.2169143750015987</c:v>
                </c:pt>
                <c:pt idx="22344">
                  <c:v>7.2172774999999998</c:v>
                </c:pt>
                <c:pt idx="22345">
                  <c:v>7.2169387499999997</c:v>
                </c:pt>
                <c:pt idx="22346">
                  <c:v>7.2166125000000001</c:v>
                </c:pt>
                <c:pt idx="22347">
                  <c:v>7.2162318750015988</c:v>
                </c:pt>
                <c:pt idx="22348">
                  <c:v>7.2158112499999998</c:v>
                </c:pt>
                <c:pt idx="22349">
                  <c:v>7.2153568750015991</c:v>
                </c:pt>
                <c:pt idx="22350">
                  <c:v>7.2149262500000004</c:v>
                </c:pt>
                <c:pt idx="22351">
                  <c:v>7.2145243750015986</c:v>
                </c:pt>
                <c:pt idx="22352">
                  <c:v>7.2141000000000002</c:v>
                </c:pt>
                <c:pt idx="22353">
                  <c:v>7.2137656250015993</c:v>
                </c:pt>
                <c:pt idx="22354">
                  <c:v>7.2132575000000001</c:v>
                </c:pt>
                <c:pt idx="22355">
                  <c:v>7.2135800000000003</c:v>
                </c:pt>
                <c:pt idx="22356">
                  <c:v>7.2139818750015987</c:v>
                </c:pt>
                <c:pt idx="22357">
                  <c:v>7.2143787499999998</c:v>
                </c:pt>
                <c:pt idx="22358">
                  <c:v>7.2147012500000001</c:v>
                </c:pt>
                <c:pt idx="22359">
                  <c:v>7.2149912499999997</c:v>
                </c:pt>
                <c:pt idx="22360">
                  <c:v>7.2153850000000004</c:v>
                </c:pt>
                <c:pt idx="22361">
                  <c:v>7.215756875001599</c:v>
                </c:pt>
                <c:pt idx="22362">
                  <c:v>7.2160893750015989</c:v>
                </c:pt>
                <c:pt idx="22363">
                  <c:v>7.2156937499999998</c:v>
                </c:pt>
                <c:pt idx="22364">
                  <c:v>7.215264375001599</c:v>
                </c:pt>
                <c:pt idx="22365">
                  <c:v>7.2149068750015992</c:v>
                </c:pt>
                <c:pt idx="22366">
                  <c:v>7.21456125</c:v>
                </c:pt>
                <c:pt idx="22367">
                  <c:v>7.2142375000000003</c:v>
                </c:pt>
                <c:pt idx="22368">
                  <c:v>7.2139087499999999</c:v>
                </c:pt>
                <c:pt idx="22369">
                  <c:v>7.2134556250015986</c:v>
                </c:pt>
                <c:pt idx="22370">
                  <c:v>7.2130143750015989</c:v>
                </c:pt>
                <c:pt idx="22371">
                  <c:v>7.2124218750015991</c:v>
                </c:pt>
                <c:pt idx="22372">
                  <c:v>7.2118487499999997</c:v>
                </c:pt>
                <c:pt idx="22373">
                  <c:v>7.2112956250015987</c:v>
                </c:pt>
                <c:pt idx="22374">
                  <c:v>7.2109543750015987</c:v>
                </c:pt>
                <c:pt idx="22375">
                  <c:v>7.2104806250015994</c:v>
                </c:pt>
                <c:pt idx="22376">
                  <c:v>7.2099512499999996</c:v>
                </c:pt>
                <c:pt idx="22377">
                  <c:v>7.2096074999999997</c:v>
                </c:pt>
                <c:pt idx="22378">
                  <c:v>7.2090456250015986</c:v>
                </c:pt>
                <c:pt idx="22379">
                  <c:v>7.2083731250015992</c:v>
                </c:pt>
                <c:pt idx="22380">
                  <c:v>7.2079343750015994</c:v>
                </c:pt>
                <c:pt idx="22381">
                  <c:v>7.2074875</c:v>
                </c:pt>
                <c:pt idx="22382">
                  <c:v>7.2070887499999996</c:v>
                </c:pt>
                <c:pt idx="22383">
                  <c:v>7.2066350000000003</c:v>
                </c:pt>
                <c:pt idx="22384">
                  <c:v>7.206268125001599</c:v>
                </c:pt>
                <c:pt idx="22385">
                  <c:v>7.2059375000000001</c:v>
                </c:pt>
                <c:pt idx="22386">
                  <c:v>7.2055268750015991</c:v>
                </c:pt>
                <c:pt idx="22387">
                  <c:v>7.2048637500000003</c:v>
                </c:pt>
                <c:pt idx="22388">
                  <c:v>7.2044899999999998</c:v>
                </c:pt>
                <c:pt idx="22389">
                  <c:v>7.2048743750015989</c:v>
                </c:pt>
                <c:pt idx="22390">
                  <c:v>7.20526</c:v>
                </c:pt>
                <c:pt idx="22391">
                  <c:v>7.2056087499999997</c:v>
                </c:pt>
                <c:pt idx="22392">
                  <c:v>7.2059974999999996</c:v>
                </c:pt>
                <c:pt idx="22393">
                  <c:v>7.2063912500000002</c:v>
                </c:pt>
                <c:pt idx="22394">
                  <c:v>7.2067856250015989</c:v>
                </c:pt>
                <c:pt idx="22395">
                  <c:v>7.2071093750015987</c:v>
                </c:pt>
                <c:pt idx="22396">
                  <c:v>7.2074850000000001</c:v>
                </c:pt>
                <c:pt idx="22397">
                  <c:v>7.2078106250015992</c:v>
                </c:pt>
                <c:pt idx="22398">
                  <c:v>7.2082031250015994</c:v>
                </c:pt>
                <c:pt idx="22399">
                  <c:v>7.2085749999999997</c:v>
                </c:pt>
                <c:pt idx="22400">
                  <c:v>7.208624375001599</c:v>
                </c:pt>
                <c:pt idx="22401">
                  <c:v>7.2089956250015987</c:v>
                </c:pt>
                <c:pt idx="22402">
                  <c:v>7.2093512500000001</c:v>
                </c:pt>
                <c:pt idx="22403">
                  <c:v>7.2097212500000003</c:v>
                </c:pt>
                <c:pt idx="22404">
                  <c:v>7.2100487500000003</c:v>
                </c:pt>
                <c:pt idx="22405">
                  <c:v>7.2103762500000004</c:v>
                </c:pt>
                <c:pt idx="22406">
                  <c:v>7.2108612499999998</c:v>
                </c:pt>
                <c:pt idx="22407">
                  <c:v>7.2112506250015986</c:v>
                </c:pt>
                <c:pt idx="22408">
                  <c:v>7.2111112500000001</c:v>
                </c:pt>
                <c:pt idx="22409">
                  <c:v>7.2107099999999997</c:v>
                </c:pt>
                <c:pt idx="22410">
                  <c:v>7.2103099999999998</c:v>
                </c:pt>
                <c:pt idx="22411">
                  <c:v>7.2099893750015989</c:v>
                </c:pt>
                <c:pt idx="22412">
                  <c:v>7.2101100000000002</c:v>
                </c:pt>
                <c:pt idx="22413">
                  <c:v>7.21045625</c:v>
                </c:pt>
                <c:pt idx="22414">
                  <c:v>7.210854375001599</c:v>
                </c:pt>
                <c:pt idx="22415">
                  <c:v>7.2112956250015987</c:v>
                </c:pt>
                <c:pt idx="22416">
                  <c:v>7.2117193750015991</c:v>
                </c:pt>
                <c:pt idx="22417">
                  <c:v>7.2121312499999997</c:v>
                </c:pt>
                <c:pt idx="22418">
                  <c:v>7.2124918750015992</c:v>
                </c:pt>
                <c:pt idx="22419">
                  <c:v>7.2128518750015989</c:v>
                </c:pt>
                <c:pt idx="22420">
                  <c:v>7.2131762500000001</c:v>
                </c:pt>
                <c:pt idx="22421">
                  <c:v>7.2136243750015989</c:v>
                </c:pt>
                <c:pt idx="22422">
                  <c:v>7.2139906250015988</c:v>
                </c:pt>
                <c:pt idx="22423">
                  <c:v>7.2137025000000001</c:v>
                </c:pt>
                <c:pt idx="22424">
                  <c:v>7.2133293750015994</c:v>
                </c:pt>
                <c:pt idx="22425">
                  <c:v>7.2128912500000002</c:v>
                </c:pt>
                <c:pt idx="22426">
                  <c:v>7.21247375</c:v>
                </c:pt>
                <c:pt idx="22427">
                  <c:v>7.2121374999999999</c:v>
                </c:pt>
                <c:pt idx="22428">
                  <c:v>7.2118137500000001</c:v>
                </c:pt>
                <c:pt idx="22429">
                  <c:v>7.2114762499999996</c:v>
                </c:pt>
                <c:pt idx="22430">
                  <c:v>7.2110325</c:v>
                </c:pt>
                <c:pt idx="22431">
                  <c:v>7.2106931250015993</c:v>
                </c:pt>
                <c:pt idx="22432">
                  <c:v>7.2103187499999999</c:v>
                </c:pt>
                <c:pt idx="22433">
                  <c:v>7.2099556250015988</c:v>
                </c:pt>
                <c:pt idx="22434">
                  <c:v>7.2095456250015992</c:v>
                </c:pt>
                <c:pt idx="22435">
                  <c:v>7.2091275000000001</c:v>
                </c:pt>
                <c:pt idx="22436">
                  <c:v>7.2087837500000003</c:v>
                </c:pt>
                <c:pt idx="22437">
                  <c:v>7.2084149999999996</c:v>
                </c:pt>
                <c:pt idx="22438">
                  <c:v>7.2079137500000003</c:v>
                </c:pt>
                <c:pt idx="22439">
                  <c:v>7.2075318750015986</c:v>
                </c:pt>
                <c:pt idx="22440">
                  <c:v>7.2078937500000002</c:v>
                </c:pt>
                <c:pt idx="22441">
                  <c:v>7.2082543750015988</c:v>
                </c:pt>
                <c:pt idx="22442">
                  <c:v>7.2086518750015989</c:v>
                </c:pt>
                <c:pt idx="22443">
                  <c:v>7.2091043750015986</c:v>
                </c:pt>
                <c:pt idx="22444">
                  <c:v>7.2094412500000002</c:v>
                </c:pt>
                <c:pt idx="22445">
                  <c:v>7.2097937500000002</c:v>
                </c:pt>
                <c:pt idx="22446">
                  <c:v>7.2101325000000003</c:v>
                </c:pt>
                <c:pt idx="22447">
                  <c:v>7.2096856250015993</c:v>
                </c:pt>
                <c:pt idx="22448">
                  <c:v>7.2092318750015991</c:v>
                </c:pt>
                <c:pt idx="22449">
                  <c:v>7.2087031250015992</c:v>
                </c:pt>
                <c:pt idx="22450">
                  <c:v>7.2082168750015994</c:v>
                </c:pt>
                <c:pt idx="22451">
                  <c:v>7.2078643750015994</c:v>
                </c:pt>
                <c:pt idx="22452">
                  <c:v>7.2071874999999999</c:v>
                </c:pt>
                <c:pt idx="22453">
                  <c:v>7.2066343750015989</c:v>
                </c:pt>
                <c:pt idx="22454">
                  <c:v>7.2013550000000004</c:v>
                </c:pt>
                <c:pt idx="22455">
                  <c:v>7.1931656250015994</c:v>
                </c:pt>
                <c:pt idx="22456">
                  <c:v>7.1841100000000004</c:v>
                </c:pt>
                <c:pt idx="22457">
                  <c:v>7.1744262499999998</c:v>
                </c:pt>
                <c:pt idx="22458">
                  <c:v>7.1642281250015989</c:v>
                </c:pt>
                <c:pt idx="22459">
                  <c:v>7.1535525</c:v>
                </c:pt>
                <c:pt idx="22460">
                  <c:v>7.1426081250015994</c:v>
                </c:pt>
                <c:pt idx="22461">
                  <c:v>7.1312162499999996</c:v>
                </c:pt>
                <c:pt idx="22462">
                  <c:v>7.1196000000000002</c:v>
                </c:pt>
                <c:pt idx="22463">
                  <c:v>7.1078243750015986</c:v>
                </c:pt>
                <c:pt idx="22464">
                  <c:v>7.1005468750015988</c:v>
                </c:pt>
                <c:pt idx="22465">
                  <c:v>7.0959112500000003</c:v>
                </c:pt>
                <c:pt idx="22466">
                  <c:v>7.0920387500000004</c:v>
                </c:pt>
                <c:pt idx="22467">
                  <c:v>7.0885918750015993</c:v>
                </c:pt>
                <c:pt idx="22468">
                  <c:v>7.0855300000000003</c:v>
                </c:pt>
                <c:pt idx="22469">
                  <c:v>7.0828587499999998</c:v>
                </c:pt>
                <c:pt idx="22470">
                  <c:v>7.0805356250015992</c:v>
                </c:pt>
                <c:pt idx="22471">
                  <c:v>7.0785425000000002</c:v>
                </c:pt>
                <c:pt idx="22472">
                  <c:v>7.0768281250015992</c:v>
                </c:pt>
                <c:pt idx="22473">
                  <c:v>7.075319375001599</c:v>
                </c:pt>
                <c:pt idx="22474">
                  <c:v>7.0740156250015991</c:v>
                </c:pt>
                <c:pt idx="22475">
                  <c:v>7.0729612499999996</c:v>
                </c:pt>
                <c:pt idx="22476">
                  <c:v>7.0720181250015992</c:v>
                </c:pt>
                <c:pt idx="22477">
                  <c:v>7.0711993750015987</c:v>
                </c:pt>
                <c:pt idx="22478">
                  <c:v>7.0704543750015993</c:v>
                </c:pt>
                <c:pt idx="22479">
                  <c:v>7.06985375</c:v>
                </c:pt>
                <c:pt idx="22480">
                  <c:v>7.0692374999999998</c:v>
                </c:pt>
                <c:pt idx="22481">
                  <c:v>7.0687612499999997</c:v>
                </c:pt>
                <c:pt idx="22482">
                  <c:v>7.0682768750015992</c:v>
                </c:pt>
                <c:pt idx="22483">
                  <c:v>7.0679162499999997</c:v>
                </c:pt>
                <c:pt idx="22484">
                  <c:v>7.067543125001599</c:v>
                </c:pt>
                <c:pt idx="22485">
                  <c:v>7.0669199999999996</c:v>
                </c:pt>
                <c:pt idx="22486">
                  <c:v>7.06642875</c:v>
                </c:pt>
                <c:pt idx="22487">
                  <c:v>7.0659287500000003</c:v>
                </c:pt>
                <c:pt idx="22488">
                  <c:v>7.0655018750015994</c:v>
                </c:pt>
                <c:pt idx="22489">
                  <c:v>7.0651243750015986</c:v>
                </c:pt>
                <c:pt idx="22490">
                  <c:v>7.0647968750015986</c:v>
                </c:pt>
                <c:pt idx="22491">
                  <c:v>7.0644718750015993</c:v>
                </c:pt>
                <c:pt idx="22492">
                  <c:v>7.0640824999999996</c:v>
                </c:pt>
                <c:pt idx="22493">
                  <c:v>7.0636093750015991</c:v>
                </c:pt>
                <c:pt idx="22494">
                  <c:v>7.0632262499999996</c:v>
                </c:pt>
                <c:pt idx="22495">
                  <c:v>7.0629056250015987</c:v>
                </c:pt>
                <c:pt idx="22496">
                  <c:v>7.0625524999999998</c:v>
                </c:pt>
                <c:pt idx="22497">
                  <c:v>7.0621037500000003</c:v>
                </c:pt>
                <c:pt idx="22498">
                  <c:v>7.0617774999999998</c:v>
                </c:pt>
                <c:pt idx="22499">
                  <c:v>7.0613456250015991</c:v>
                </c:pt>
                <c:pt idx="22500">
                  <c:v>7.0609975</c:v>
                </c:pt>
                <c:pt idx="22501">
                  <c:v>7.0605950000000002</c:v>
                </c:pt>
                <c:pt idx="22502">
                  <c:v>7.0602200000000002</c:v>
                </c:pt>
                <c:pt idx="22503">
                  <c:v>7.0598974999999999</c:v>
                </c:pt>
                <c:pt idx="22504">
                  <c:v>7.0596437500000002</c:v>
                </c:pt>
                <c:pt idx="22505">
                  <c:v>7.0592806250015991</c:v>
                </c:pt>
                <c:pt idx="22506">
                  <c:v>7.05901625</c:v>
                </c:pt>
                <c:pt idx="22507">
                  <c:v>7.0586925000000003</c:v>
                </c:pt>
                <c:pt idx="22508">
                  <c:v>7.0585325000000001</c:v>
                </c:pt>
                <c:pt idx="22509">
                  <c:v>7.0586893750015989</c:v>
                </c:pt>
                <c:pt idx="22510">
                  <c:v>7.0585831250015989</c:v>
                </c:pt>
                <c:pt idx="22511">
                  <c:v>7.058849375001599</c:v>
                </c:pt>
                <c:pt idx="22512">
                  <c:v>7.0592087499999998</c:v>
                </c:pt>
                <c:pt idx="22513">
                  <c:v>7.0595943750015993</c:v>
                </c:pt>
                <c:pt idx="22514">
                  <c:v>7.0599231250015988</c:v>
                </c:pt>
                <c:pt idx="22515">
                  <c:v>7.0602681250015991</c:v>
                </c:pt>
                <c:pt idx="22516">
                  <c:v>7.0605906250015993</c:v>
                </c:pt>
                <c:pt idx="22517">
                  <c:v>7.0609299999999999</c:v>
                </c:pt>
                <c:pt idx="22518">
                  <c:v>7.0613687499999997</c:v>
                </c:pt>
                <c:pt idx="22519">
                  <c:v>7.0618175000000001</c:v>
                </c:pt>
                <c:pt idx="22520">
                  <c:v>7.0621487500000004</c:v>
                </c:pt>
                <c:pt idx="22521">
                  <c:v>7.0624962499999997</c:v>
                </c:pt>
                <c:pt idx="22522">
                  <c:v>7.062839375001599</c:v>
                </c:pt>
                <c:pt idx="22523">
                  <c:v>7.0631925000000004</c:v>
                </c:pt>
                <c:pt idx="22524">
                  <c:v>7.0635812500000004</c:v>
                </c:pt>
                <c:pt idx="22525">
                  <c:v>7.0630612499999996</c:v>
                </c:pt>
                <c:pt idx="22526">
                  <c:v>7.0625881250015992</c:v>
                </c:pt>
                <c:pt idx="22527">
                  <c:v>7.0622131250015991</c:v>
                </c:pt>
                <c:pt idx="22528">
                  <c:v>7.0618256250015987</c:v>
                </c:pt>
                <c:pt idx="22529">
                  <c:v>7.0613700000000001</c:v>
                </c:pt>
                <c:pt idx="22530">
                  <c:v>7.0609343750015992</c:v>
                </c:pt>
                <c:pt idx="22531">
                  <c:v>7.0604193750015991</c:v>
                </c:pt>
                <c:pt idx="22532">
                  <c:v>7.0598293750015992</c:v>
                </c:pt>
                <c:pt idx="22533">
                  <c:v>7.0591843750015988</c:v>
                </c:pt>
                <c:pt idx="22534">
                  <c:v>7.0585831250015989</c:v>
                </c:pt>
                <c:pt idx="22535">
                  <c:v>7.0579112500000001</c:v>
                </c:pt>
                <c:pt idx="22536">
                  <c:v>7.0573956250015986</c:v>
                </c:pt>
                <c:pt idx="22537">
                  <c:v>7.0569887500000004</c:v>
                </c:pt>
                <c:pt idx="22538">
                  <c:v>7.0566418750015991</c:v>
                </c:pt>
                <c:pt idx="22539">
                  <c:v>7.0561593750015987</c:v>
                </c:pt>
                <c:pt idx="22540">
                  <c:v>7.0565175</c:v>
                </c:pt>
                <c:pt idx="22541">
                  <c:v>7.0569093750015988</c:v>
                </c:pt>
                <c:pt idx="22542">
                  <c:v>7.0572575000000004</c:v>
                </c:pt>
                <c:pt idx="22543">
                  <c:v>7.0577656250015988</c:v>
                </c:pt>
                <c:pt idx="22544">
                  <c:v>7.0581725000000004</c:v>
                </c:pt>
                <c:pt idx="22545">
                  <c:v>7.0586799999999998</c:v>
                </c:pt>
                <c:pt idx="22546">
                  <c:v>7.0592075000000003</c:v>
                </c:pt>
                <c:pt idx="22547">
                  <c:v>7.0597793750015994</c:v>
                </c:pt>
                <c:pt idx="22548">
                  <c:v>7.0602324999999997</c:v>
                </c:pt>
                <c:pt idx="22549">
                  <c:v>7.0608256250015993</c:v>
                </c:pt>
                <c:pt idx="22550">
                  <c:v>7.0613656250015993</c:v>
                </c:pt>
                <c:pt idx="22551">
                  <c:v>7.0619368750015994</c:v>
                </c:pt>
                <c:pt idx="22552">
                  <c:v>7.0624750000000001</c:v>
                </c:pt>
                <c:pt idx="22553">
                  <c:v>7.0630081250015992</c:v>
                </c:pt>
                <c:pt idx="22554">
                  <c:v>7.0633368750015988</c:v>
                </c:pt>
                <c:pt idx="22555">
                  <c:v>7.063801875001599</c:v>
                </c:pt>
                <c:pt idx="22556">
                  <c:v>7.0641543750015989</c:v>
                </c:pt>
                <c:pt idx="22557">
                  <c:v>7.0635237499999999</c:v>
                </c:pt>
                <c:pt idx="22558">
                  <c:v>7.0629231250015989</c:v>
                </c:pt>
                <c:pt idx="22559">
                  <c:v>7.0623256250015993</c:v>
                </c:pt>
                <c:pt idx="22560">
                  <c:v>7.0617749999999999</c:v>
                </c:pt>
                <c:pt idx="22561">
                  <c:v>7.0612631250015987</c:v>
                </c:pt>
                <c:pt idx="22562">
                  <c:v>7.0606900000000001</c:v>
                </c:pt>
                <c:pt idx="22563">
                  <c:v>7.0603674999999999</c:v>
                </c:pt>
                <c:pt idx="22564">
                  <c:v>7.0597200000000004</c:v>
                </c:pt>
                <c:pt idx="22565">
                  <c:v>7.0591468750015993</c:v>
                </c:pt>
                <c:pt idx="22566">
                  <c:v>7.0585762499999998</c:v>
                </c:pt>
                <c:pt idx="22567">
                  <c:v>7.0581331250015991</c:v>
                </c:pt>
                <c:pt idx="22568">
                  <c:v>7.0585968750015988</c:v>
                </c:pt>
                <c:pt idx="22569">
                  <c:v>7.0590337500000002</c:v>
                </c:pt>
                <c:pt idx="22570">
                  <c:v>7.0594918750015987</c:v>
                </c:pt>
                <c:pt idx="22571">
                  <c:v>7.0599631250015991</c:v>
                </c:pt>
                <c:pt idx="22572">
                  <c:v>7.06037625</c:v>
                </c:pt>
                <c:pt idx="22573">
                  <c:v>7.0608531250015991</c:v>
                </c:pt>
                <c:pt idx="22574">
                  <c:v>7.0613049999999999</c:v>
                </c:pt>
                <c:pt idx="22575">
                  <c:v>7.0618162499999997</c:v>
                </c:pt>
                <c:pt idx="22576">
                  <c:v>7.0622987500000001</c:v>
                </c:pt>
                <c:pt idx="22577">
                  <c:v>7.0626218750015992</c:v>
                </c:pt>
                <c:pt idx="22578">
                  <c:v>7.0630775000000003</c:v>
                </c:pt>
                <c:pt idx="22579">
                  <c:v>7.0635387500000002</c:v>
                </c:pt>
                <c:pt idx="22580">
                  <c:v>7.0639849999999997</c:v>
                </c:pt>
                <c:pt idx="22581">
                  <c:v>7.0644268750015993</c:v>
                </c:pt>
                <c:pt idx="22582">
                  <c:v>7.0647675000000003</c:v>
                </c:pt>
                <c:pt idx="22583">
                  <c:v>7.0651737499999996</c:v>
                </c:pt>
                <c:pt idx="22584">
                  <c:v>7.0656024999999998</c:v>
                </c:pt>
                <c:pt idx="22585">
                  <c:v>7.0660143750015987</c:v>
                </c:pt>
                <c:pt idx="22586">
                  <c:v>7.0663425000000002</c:v>
                </c:pt>
                <c:pt idx="22587">
                  <c:v>7.0667737500000003</c:v>
                </c:pt>
                <c:pt idx="22588">
                  <c:v>7.067215</c:v>
                </c:pt>
                <c:pt idx="22589">
                  <c:v>7.0675537500000001</c:v>
                </c:pt>
                <c:pt idx="22590">
                  <c:v>7.0680756250015992</c:v>
                </c:pt>
                <c:pt idx="22591">
                  <c:v>7.0684406250015988</c:v>
                </c:pt>
                <c:pt idx="22592">
                  <c:v>7.0687724999999997</c:v>
                </c:pt>
                <c:pt idx="22593">
                  <c:v>7.0686081250015986</c:v>
                </c:pt>
                <c:pt idx="22594">
                  <c:v>7.0682437499999997</c:v>
                </c:pt>
                <c:pt idx="22595">
                  <c:v>7.0678293750015992</c:v>
                </c:pt>
                <c:pt idx="22596">
                  <c:v>7.0673656250015986</c:v>
                </c:pt>
                <c:pt idx="22597">
                  <c:v>7.06698</c:v>
                </c:pt>
                <c:pt idx="22598">
                  <c:v>7.0673243750015988</c:v>
                </c:pt>
                <c:pt idx="22599">
                  <c:v>7.0677456250015993</c:v>
                </c:pt>
                <c:pt idx="22600">
                  <c:v>7.0681450000000003</c:v>
                </c:pt>
                <c:pt idx="22601">
                  <c:v>7.06868125</c:v>
                </c:pt>
                <c:pt idx="22602">
                  <c:v>7.0690031250015988</c:v>
                </c:pt>
                <c:pt idx="22603">
                  <c:v>7.0693881250015993</c:v>
                </c:pt>
                <c:pt idx="22604">
                  <c:v>7.0698474999999998</c:v>
                </c:pt>
                <c:pt idx="22605">
                  <c:v>7.07025375</c:v>
                </c:pt>
                <c:pt idx="22606">
                  <c:v>7.070685625001599</c:v>
                </c:pt>
                <c:pt idx="22607">
                  <c:v>7.0711856250015988</c:v>
                </c:pt>
                <c:pt idx="22608">
                  <c:v>7.0716681250015991</c:v>
                </c:pt>
                <c:pt idx="22609">
                  <c:v>7.0721337499999999</c:v>
                </c:pt>
                <c:pt idx="22610">
                  <c:v>7.0726525000000002</c:v>
                </c:pt>
                <c:pt idx="22611">
                  <c:v>7.0731056250015989</c:v>
                </c:pt>
                <c:pt idx="22612">
                  <c:v>7.0734493750015988</c:v>
                </c:pt>
                <c:pt idx="22613">
                  <c:v>7.07304625</c:v>
                </c:pt>
                <c:pt idx="22614">
                  <c:v>7.0726787499999997</c:v>
                </c:pt>
                <c:pt idx="22615">
                  <c:v>7.07226</c:v>
                </c:pt>
                <c:pt idx="22616">
                  <c:v>7.071776875001599</c:v>
                </c:pt>
                <c:pt idx="22617">
                  <c:v>7.0712631250015994</c:v>
                </c:pt>
                <c:pt idx="22618">
                  <c:v>7.0707856250015988</c:v>
                </c:pt>
                <c:pt idx="22619">
                  <c:v>7.0703006250015994</c:v>
                </c:pt>
                <c:pt idx="22620">
                  <c:v>7.0698600000000003</c:v>
                </c:pt>
                <c:pt idx="22621">
                  <c:v>7.0694825000000003</c:v>
                </c:pt>
                <c:pt idx="22622">
                  <c:v>7.0691199999999998</c:v>
                </c:pt>
                <c:pt idx="22623">
                  <c:v>7.0694931250015989</c:v>
                </c:pt>
                <c:pt idx="22624">
                  <c:v>7.0698850000000002</c:v>
                </c:pt>
                <c:pt idx="22625">
                  <c:v>7.0702443750015993</c:v>
                </c:pt>
                <c:pt idx="22626">
                  <c:v>7.0706137499999997</c:v>
                </c:pt>
                <c:pt idx="22627">
                  <c:v>7.0709612499999999</c:v>
                </c:pt>
                <c:pt idx="22628">
                  <c:v>7.0713800000000004</c:v>
                </c:pt>
                <c:pt idx="22629">
                  <c:v>7.070931875001599</c:v>
                </c:pt>
                <c:pt idx="22630">
                  <c:v>7.0704256250015991</c:v>
                </c:pt>
                <c:pt idx="22631">
                  <c:v>7.07004375</c:v>
                </c:pt>
                <c:pt idx="22632">
                  <c:v>7.0696624999999997</c:v>
                </c:pt>
                <c:pt idx="22633">
                  <c:v>7.0691906250015988</c:v>
                </c:pt>
                <c:pt idx="22634">
                  <c:v>7.0687668750015993</c:v>
                </c:pt>
                <c:pt idx="22635">
                  <c:v>7.0683162499999996</c:v>
                </c:pt>
                <c:pt idx="22636">
                  <c:v>7.0679800000000004</c:v>
                </c:pt>
                <c:pt idx="22637">
                  <c:v>7.0675812499999999</c:v>
                </c:pt>
                <c:pt idx="22638">
                  <c:v>7.0670549999999999</c:v>
                </c:pt>
                <c:pt idx="22639">
                  <c:v>7.066709375001599</c:v>
                </c:pt>
                <c:pt idx="22640">
                  <c:v>7.0670512499999996</c:v>
                </c:pt>
                <c:pt idx="22641">
                  <c:v>7.0673906250015994</c:v>
                </c:pt>
                <c:pt idx="22642">
                  <c:v>7.0677206250015994</c:v>
                </c:pt>
                <c:pt idx="22643">
                  <c:v>7.0680993750015988</c:v>
                </c:pt>
                <c:pt idx="22644">
                  <c:v>7.0685356250015987</c:v>
                </c:pt>
                <c:pt idx="22645">
                  <c:v>7.0690375000000003</c:v>
                </c:pt>
                <c:pt idx="22646">
                  <c:v>7.0695325000000002</c:v>
                </c:pt>
                <c:pt idx="22647">
                  <c:v>7.0700031250015991</c:v>
                </c:pt>
                <c:pt idx="22648">
                  <c:v>7.0705724999999999</c:v>
                </c:pt>
                <c:pt idx="22649">
                  <c:v>7.0710831250015991</c:v>
                </c:pt>
                <c:pt idx="22650">
                  <c:v>7.0715318750015994</c:v>
                </c:pt>
                <c:pt idx="22651">
                  <c:v>7.0719824999999998</c:v>
                </c:pt>
                <c:pt idx="22652">
                  <c:v>7.0725087499999999</c:v>
                </c:pt>
                <c:pt idx="22653">
                  <c:v>7.0728987500000002</c:v>
                </c:pt>
                <c:pt idx="22654">
                  <c:v>7.0732968750015992</c:v>
                </c:pt>
                <c:pt idx="22655">
                  <c:v>7.073715</c:v>
                </c:pt>
                <c:pt idx="22656">
                  <c:v>7.0741699999999996</c:v>
                </c:pt>
                <c:pt idx="22657">
                  <c:v>7.074558125001599</c:v>
                </c:pt>
                <c:pt idx="22658">
                  <c:v>7.0749856250015988</c:v>
                </c:pt>
                <c:pt idx="22659">
                  <c:v>7.0753793750015994</c:v>
                </c:pt>
                <c:pt idx="22660">
                  <c:v>7.0758018750015994</c:v>
                </c:pt>
                <c:pt idx="22661">
                  <c:v>7.0761456250015993</c:v>
                </c:pt>
                <c:pt idx="22662">
                  <c:v>7.0765456250015992</c:v>
                </c:pt>
                <c:pt idx="22663">
                  <c:v>7.0764725000000004</c:v>
                </c:pt>
                <c:pt idx="22664">
                  <c:v>7.0768293750015987</c:v>
                </c:pt>
                <c:pt idx="22665">
                  <c:v>7.0771581250015991</c:v>
                </c:pt>
                <c:pt idx="22666">
                  <c:v>7.0776143750015992</c:v>
                </c:pt>
                <c:pt idx="22667">
                  <c:v>7.0779862500000004</c:v>
                </c:pt>
                <c:pt idx="22668">
                  <c:v>7.0783243750015989</c:v>
                </c:pt>
                <c:pt idx="22669">
                  <c:v>7.0786712500000002</c:v>
                </c:pt>
                <c:pt idx="22670">
                  <c:v>7.0788418750015989</c:v>
                </c:pt>
                <c:pt idx="22671">
                  <c:v>7.0792531250015989</c:v>
                </c:pt>
                <c:pt idx="22672">
                  <c:v>7.0796824999999997</c:v>
                </c:pt>
                <c:pt idx="22673">
                  <c:v>7.0801387499999997</c:v>
                </c:pt>
                <c:pt idx="22674">
                  <c:v>7.0805049999999996</c:v>
                </c:pt>
                <c:pt idx="22675">
                  <c:v>7.0809181250015989</c:v>
                </c:pt>
                <c:pt idx="22676">
                  <c:v>7.0813224999999997</c:v>
                </c:pt>
                <c:pt idx="22677">
                  <c:v>7.0817431250015987</c:v>
                </c:pt>
                <c:pt idx="22678">
                  <c:v>7.0822406250015986</c:v>
                </c:pt>
                <c:pt idx="22679">
                  <c:v>7.0827137499999999</c:v>
                </c:pt>
                <c:pt idx="22680">
                  <c:v>7.0831200000000001</c:v>
                </c:pt>
                <c:pt idx="22681">
                  <c:v>7.0835331250015994</c:v>
                </c:pt>
                <c:pt idx="22682">
                  <c:v>7.0838668750015987</c:v>
                </c:pt>
                <c:pt idx="22683">
                  <c:v>7.0841606250015987</c:v>
                </c:pt>
                <c:pt idx="22684">
                  <c:v>7.0842112500000001</c:v>
                </c:pt>
                <c:pt idx="22685">
                  <c:v>7.08385</c:v>
                </c:pt>
                <c:pt idx="22686">
                  <c:v>7.0837956250015992</c:v>
                </c:pt>
                <c:pt idx="22687">
                  <c:v>7.083378125001599</c:v>
                </c:pt>
                <c:pt idx="22688">
                  <c:v>7.0830481250015991</c:v>
                </c:pt>
                <c:pt idx="22689">
                  <c:v>7.0826681250015993</c:v>
                </c:pt>
                <c:pt idx="22690">
                  <c:v>7.0822218750015988</c:v>
                </c:pt>
                <c:pt idx="22691">
                  <c:v>7.0815818750015991</c:v>
                </c:pt>
                <c:pt idx="22692">
                  <c:v>7.0809337499999998</c:v>
                </c:pt>
                <c:pt idx="22693">
                  <c:v>7.0806056250015992</c:v>
                </c:pt>
                <c:pt idx="22694">
                  <c:v>7.0802737499999999</c:v>
                </c:pt>
                <c:pt idx="22695">
                  <c:v>7.0799181250015986</c:v>
                </c:pt>
                <c:pt idx="22696">
                  <c:v>7.0793012500000003</c:v>
                </c:pt>
                <c:pt idx="22697">
                  <c:v>7.0789418750015987</c:v>
                </c:pt>
                <c:pt idx="22698">
                  <c:v>7.0791362500000004</c:v>
                </c:pt>
                <c:pt idx="22699">
                  <c:v>7.079485</c:v>
                </c:pt>
                <c:pt idx="22700">
                  <c:v>7.0798412500000003</c:v>
                </c:pt>
                <c:pt idx="22701">
                  <c:v>7.0802587499999996</c:v>
                </c:pt>
                <c:pt idx="22702">
                  <c:v>7.0806043750015988</c:v>
                </c:pt>
                <c:pt idx="22703">
                  <c:v>7.0809249999999997</c:v>
                </c:pt>
                <c:pt idx="22704">
                  <c:v>7.0813112499999997</c:v>
                </c:pt>
                <c:pt idx="22705">
                  <c:v>7.0816356250015993</c:v>
                </c:pt>
                <c:pt idx="22706">
                  <c:v>7.0819781250015987</c:v>
                </c:pt>
                <c:pt idx="22707">
                  <c:v>7.0823512500000003</c:v>
                </c:pt>
                <c:pt idx="22708">
                  <c:v>7.0828243750015991</c:v>
                </c:pt>
                <c:pt idx="22709">
                  <c:v>7.0832550000000003</c:v>
                </c:pt>
                <c:pt idx="22710">
                  <c:v>7.0836550000000003</c:v>
                </c:pt>
                <c:pt idx="22711">
                  <c:v>7.0840643750015992</c:v>
                </c:pt>
                <c:pt idx="22712">
                  <c:v>7.0845568750015993</c:v>
                </c:pt>
                <c:pt idx="22713">
                  <c:v>7.0849525</c:v>
                </c:pt>
                <c:pt idx="22714">
                  <c:v>7.0853568750015992</c:v>
                </c:pt>
                <c:pt idx="22715">
                  <c:v>7.0857606250015994</c:v>
                </c:pt>
                <c:pt idx="22716">
                  <c:v>7.0861506250015989</c:v>
                </c:pt>
                <c:pt idx="22717">
                  <c:v>7.0866100000000003</c:v>
                </c:pt>
                <c:pt idx="22718">
                  <c:v>7.0869506250015988</c:v>
                </c:pt>
                <c:pt idx="22719">
                  <c:v>7.0872774999999999</c:v>
                </c:pt>
                <c:pt idx="22720">
                  <c:v>7.0876299999999999</c:v>
                </c:pt>
                <c:pt idx="22721">
                  <c:v>7.0872531250015989</c:v>
                </c:pt>
                <c:pt idx="22722">
                  <c:v>7.0866306250015993</c:v>
                </c:pt>
                <c:pt idx="22723">
                  <c:v>7.0861887499999998</c:v>
                </c:pt>
                <c:pt idx="22724">
                  <c:v>7.0857475000000001</c:v>
                </c:pt>
                <c:pt idx="22725">
                  <c:v>7.085160625001599</c:v>
                </c:pt>
                <c:pt idx="22726">
                  <c:v>7.0846743750015992</c:v>
                </c:pt>
                <c:pt idx="22727">
                  <c:v>7.0841124999999998</c:v>
                </c:pt>
                <c:pt idx="22728">
                  <c:v>7.0836106250015991</c:v>
                </c:pt>
                <c:pt idx="22729">
                  <c:v>7.0831099999999996</c:v>
                </c:pt>
                <c:pt idx="22730">
                  <c:v>7.0827175000000002</c:v>
                </c:pt>
                <c:pt idx="22731">
                  <c:v>7.0823531250015987</c:v>
                </c:pt>
                <c:pt idx="22732">
                  <c:v>7.0819875000000003</c:v>
                </c:pt>
                <c:pt idx="22733">
                  <c:v>7.0815506250015989</c:v>
                </c:pt>
                <c:pt idx="22734">
                  <c:v>7.0811937499999997</c:v>
                </c:pt>
                <c:pt idx="22735">
                  <c:v>7.0816100000000004</c:v>
                </c:pt>
                <c:pt idx="22736">
                  <c:v>7.0820924999999999</c:v>
                </c:pt>
                <c:pt idx="22737">
                  <c:v>7.0824337499999999</c:v>
                </c:pt>
                <c:pt idx="22738">
                  <c:v>7.0828462500000002</c:v>
                </c:pt>
                <c:pt idx="22739">
                  <c:v>7.0831831250015993</c:v>
                </c:pt>
                <c:pt idx="22740">
                  <c:v>7.0835581250015993</c:v>
                </c:pt>
                <c:pt idx="22741">
                  <c:v>7.0840362499999996</c:v>
                </c:pt>
                <c:pt idx="22742">
                  <c:v>7.08447125</c:v>
                </c:pt>
                <c:pt idx="22743">
                  <c:v>7.0849549999999999</c:v>
                </c:pt>
                <c:pt idx="22744">
                  <c:v>7.0853362500000001</c:v>
                </c:pt>
                <c:pt idx="22745">
                  <c:v>7.0858318750015989</c:v>
                </c:pt>
                <c:pt idx="22746">
                  <c:v>7.0862137499999998</c:v>
                </c:pt>
                <c:pt idx="22747">
                  <c:v>7.0866749999999996</c:v>
                </c:pt>
                <c:pt idx="22748">
                  <c:v>7.0870431250015988</c:v>
                </c:pt>
                <c:pt idx="22749">
                  <c:v>7.0866118750015987</c:v>
                </c:pt>
                <c:pt idx="22750">
                  <c:v>7.0861475</c:v>
                </c:pt>
                <c:pt idx="22751">
                  <c:v>7.0857318750015992</c:v>
                </c:pt>
                <c:pt idx="22752">
                  <c:v>7.08576125</c:v>
                </c:pt>
                <c:pt idx="22753">
                  <c:v>7.0861518750015993</c:v>
                </c:pt>
                <c:pt idx="22754">
                  <c:v>7.086595</c:v>
                </c:pt>
                <c:pt idx="22755">
                  <c:v>7.0870212500000003</c:v>
                </c:pt>
                <c:pt idx="22756">
                  <c:v>7.0875962499999998</c:v>
                </c:pt>
                <c:pt idx="22757">
                  <c:v>7.0879956250015992</c:v>
                </c:pt>
                <c:pt idx="22758">
                  <c:v>7.0884824999999996</c:v>
                </c:pt>
                <c:pt idx="22759">
                  <c:v>7.0888968750015993</c:v>
                </c:pt>
                <c:pt idx="22760">
                  <c:v>7.0892962500000003</c:v>
                </c:pt>
                <c:pt idx="22761">
                  <c:v>7.0891493750015986</c:v>
                </c:pt>
                <c:pt idx="22762">
                  <c:v>7.0888056250015987</c:v>
                </c:pt>
                <c:pt idx="22763">
                  <c:v>7.0883862500000001</c:v>
                </c:pt>
                <c:pt idx="22764">
                  <c:v>7.0879981250015991</c:v>
                </c:pt>
                <c:pt idx="22765">
                  <c:v>7.0876606250015994</c:v>
                </c:pt>
                <c:pt idx="22766">
                  <c:v>7.087166875001599</c:v>
                </c:pt>
                <c:pt idx="22767">
                  <c:v>7.0868381250015986</c:v>
                </c:pt>
                <c:pt idx="22768">
                  <c:v>7.0864493750015987</c:v>
                </c:pt>
                <c:pt idx="22769">
                  <c:v>7.0860593750015992</c:v>
                </c:pt>
                <c:pt idx="22770">
                  <c:v>7.0856287499999997</c:v>
                </c:pt>
                <c:pt idx="22771">
                  <c:v>7.0852599999999999</c:v>
                </c:pt>
                <c:pt idx="22772">
                  <c:v>7.084668125001599</c:v>
                </c:pt>
                <c:pt idx="22773">
                  <c:v>7.0841318750015994</c:v>
                </c:pt>
                <c:pt idx="22774">
                  <c:v>7.0836325000000002</c:v>
                </c:pt>
                <c:pt idx="22775">
                  <c:v>7.0832449999999998</c:v>
                </c:pt>
                <c:pt idx="22776">
                  <c:v>7.0828693750015992</c:v>
                </c:pt>
                <c:pt idx="22777">
                  <c:v>7.0824999999999996</c:v>
                </c:pt>
                <c:pt idx="22778">
                  <c:v>7.0828462500000002</c:v>
                </c:pt>
                <c:pt idx="22779">
                  <c:v>7.083355625001599</c:v>
                </c:pt>
                <c:pt idx="22780">
                  <c:v>7.0838418750015988</c:v>
                </c:pt>
                <c:pt idx="22781">
                  <c:v>7.0842887499999998</c:v>
                </c:pt>
                <c:pt idx="22782">
                  <c:v>7.0847918750015992</c:v>
                </c:pt>
                <c:pt idx="22783">
                  <c:v>7.0851981250015994</c:v>
                </c:pt>
                <c:pt idx="22784">
                  <c:v>7.0856349999999999</c:v>
                </c:pt>
                <c:pt idx="22785">
                  <c:v>7.0860631250015986</c:v>
                </c:pt>
                <c:pt idx="22786">
                  <c:v>7.0863956250015994</c:v>
                </c:pt>
                <c:pt idx="22787">
                  <c:v>7.08683</c:v>
                </c:pt>
                <c:pt idx="22788">
                  <c:v>7.0871993750015987</c:v>
                </c:pt>
                <c:pt idx="22789">
                  <c:v>7.0876568750015991</c:v>
                </c:pt>
                <c:pt idx="22790">
                  <c:v>7.0880049999999999</c:v>
                </c:pt>
                <c:pt idx="22791">
                  <c:v>7.0876299999999999</c:v>
                </c:pt>
                <c:pt idx="22792">
                  <c:v>7.0872981250015989</c:v>
                </c:pt>
                <c:pt idx="22793">
                  <c:v>7.0873499999999998</c:v>
                </c:pt>
                <c:pt idx="22794">
                  <c:v>7.0877600000000003</c:v>
                </c:pt>
                <c:pt idx="22795">
                  <c:v>7.0881749999999997</c:v>
                </c:pt>
                <c:pt idx="22796">
                  <c:v>7.0886500000000003</c:v>
                </c:pt>
                <c:pt idx="22797">
                  <c:v>7.0890912500000001</c:v>
                </c:pt>
                <c:pt idx="22798">
                  <c:v>7.0895700000000001</c:v>
                </c:pt>
                <c:pt idx="22799">
                  <c:v>7.0900749999999997</c:v>
                </c:pt>
                <c:pt idx="22800">
                  <c:v>7.0905062499999998</c:v>
                </c:pt>
                <c:pt idx="22801">
                  <c:v>7.0908806250015992</c:v>
                </c:pt>
                <c:pt idx="22802">
                  <c:v>7.0913149999999998</c:v>
                </c:pt>
                <c:pt idx="22803">
                  <c:v>7.091694375001599</c:v>
                </c:pt>
                <c:pt idx="22804">
                  <c:v>7.092094375001599</c:v>
                </c:pt>
                <c:pt idx="22805">
                  <c:v>7.0924699999999996</c:v>
                </c:pt>
                <c:pt idx="22806">
                  <c:v>7.0929450000000003</c:v>
                </c:pt>
                <c:pt idx="22807">
                  <c:v>7.0933012499999997</c:v>
                </c:pt>
                <c:pt idx="22808">
                  <c:v>7.0936374999999998</c:v>
                </c:pt>
                <c:pt idx="22809">
                  <c:v>7.094053125001599</c:v>
                </c:pt>
                <c:pt idx="22810">
                  <c:v>7.0944799999999999</c:v>
                </c:pt>
                <c:pt idx="22811">
                  <c:v>7.0948343750015992</c:v>
                </c:pt>
                <c:pt idx="22812">
                  <c:v>7.0951599999999999</c:v>
                </c:pt>
                <c:pt idx="22813">
                  <c:v>7.0955743750015987</c:v>
                </c:pt>
                <c:pt idx="22814">
                  <c:v>7.0951712499999999</c:v>
                </c:pt>
                <c:pt idx="22815">
                  <c:v>7.094744375001599</c:v>
                </c:pt>
                <c:pt idx="22816">
                  <c:v>7.0941381250015993</c:v>
                </c:pt>
                <c:pt idx="22817">
                  <c:v>7.0937856250015994</c:v>
                </c:pt>
                <c:pt idx="22818">
                  <c:v>7.0934156250015992</c:v>
                </c:pt>
                <c:pt idx="22819">
                  <c:v>7.0930600000000004</c:v>
                </c:pt>
                <c:pt idx="22820">
                  <c:v>7.0926774999999997</c:v>
                </c:pt>
                <c:pt idx="22821">
                  <c:v>7.0922206250015991</c:v>
                </c:pt>
                <c:pt idx="22822">
                  <c:v>7.0917399999999997</c:v>
                </c:pt>
                <c:pt idx="22823">
                  <c:v>7.0912474999999997</c:v>
                </c:pt>
                <c:pt idx="22824">
                  <c:v>7.0907693750015994</c:v>
                </c:pt>
                <c:pt idx="22825">
                  <c:v>7.0903</c:v>
                </c:pt>
                <c:pt idx="22826">
                  <c:v>7.0898493750015987</c:v>
                </c:pt>
                <c:pt idx="22827">
                  <c:v>7.0893331250015992</c:v>
                </c:pt>
                <c:pt idx="22828">
                  <c:v>7.0888574999999996</c:v>
                </c:pt>
                <c:pt idx="22829">
                  <c:v>7.0883631250015986</c:v>
                </c:pt>
                <c:pt idx="22830">
                  <c:v>7.0879406250015986</c:v>
                </c:pt>
                <c:pt idx="22831">
                  <c:v>7.0875674999999996</c:v>
                </c:pt>
                <c:pt idx="22832">
                  <c:v>7.0872337500000002</c:v>
                </c:pt>
                <c:pt idx="22833">
                  <c:v>7.0868668750015988</c:v>
                </c:pt>
                <c:pt idx="22834">
                  <c:v>7.0865099999999996</c:v>
                </c:pt>
                <c:pt idx="22835">
                  <c:v>7.0861668750015987</c:v>
                </c:pt>
                <c:pt idx="22836">
                  <c:v>7.0858412499999996</c:v>
                </c:pt>
                <c:pt idx="22837">
                  <c:v>7.0853693750015987</c:v>
                </c:pt>
                <c:pt idx="22838">
                  <c:v>7.0849500000000001</c:v>
                </c:pt>
                <c:pt idx="22839">
                  <c:v>7.0845581250015988</c:v>
                </c:pt>
                <c:pt idx="22840">
                  <c:v>7.0842312500000002</c:v>
                </c:pt>
                <c:pt idx="22841">
                  <c:v>7.0838693750015986</c:v>
                </c:pt>
                <c:pt idx="22842">
                  <c:v>7.0834762500000004</c:v>
                </c:pt>
                <c:pt idx="22843">
                  <c:v>7.0830712499999997</c:v>
                </c:pt>
                <c:pt idx="22844">
                  <c:v>7.0827</c:v>
                </c:pt>
                <c:pt idx="22845">
                  <c:v>7.0822706250015992</c:v>
                </c:pt>
                <c:pt idx="22846">
                  <c:v>7.0824481250015987</c:v>
                </c:pt>
                <c:pt idx="22847">
                  <c:v>7.08282875</c:v>
                </c:pt>
                <c:pt idx="22848">
                  <c:v>7.083190625001599</c:v>
                </c:pt>
                <c:pt idx="22849">
                  <c:v>7.0835324999999996</c:v>
                </c:pt>
                <c:pt idx="22850">
                  <c:v>7.0838799999999997</c:v>
                </c:pt>
                <c:pt idx="22851">
                  <c:v>7.0843868750015986</c:v>
                </c:pt>
                <c:pt idx="22852">
                  <c:v>7.0847262500000001</c:v>
                </c:pt>
                <c:pt idx="22853">
                  <c:v>7.0850468750015994</c:v>
                </c:pt>
                <c:pt idx="22854">
                  <c:v>7.0854125000000003</c:v>
                </c:pt>
                <c:pt idx="22855">
                  <c:v>7.0857806250015987</c:v>
                </c:pt>
                <c:pt idx="22856">
                  <c:v>7.0861056250015988</c:v>
                </c:pt>
                <c:pt idx="22857">
                  <c:v>7.0864381250015986</c:v>
                </c:pt>
                <c:pt idx="22858">
                  <c:v>7.0860293750015986</c:v>
                </c:pt>
                <c:pt idx="22859">
                  <c:v>7.0855362499999996</c:v>
                </c:pt>
                <c:pt idx="22860">
                  <c:v>7.0849987499999996</c:v>
                </c:pt>
                <c:pt idx="22861">
                  <c:v>7.0844912500000001</c:v>
                </c:pt>
                <c:pt idx="22862">
                  <c:v>7.0839931250015988</c:v>
                </c:pt>
                <c:pt idx="22863">
                  <c:v>7.0836056250015993</c:v>
                </c:pt>
                <c:pt idx="22864">
                  <c:v>7.08325125</c:v>
                </c:pt>
                <c:pt idx="22865">
                  <c:v>7.0829268750015988</c:v>
                </c:pt>
                <c:pt idx="22866">
                  <c:v>7.0825849999999999</c:v>
                </c:pt>
                <c:pt idx="22867">
                  <c:v>7.082991875001599</c:v>
                </c:pt>
                <c:pt idx="22868">
                  <c:v>7.0833281250015991</c:v>
                </c:pt>
                <c:pt idx="22869">
                  <c:v>7.0836562499999998</c:v>
                </c:pt>
                <c:pt idx="22870">
                  <c:v>7.0840100000000001</c:v>
                </c:pt>
                <c:pt idx="22871">
                  <c:v>7.0844018750015989</c:v>
                </c:pt>
                <c:pt idx="22872">
                  <c:v>7.0847375000000001</c:v>
                </c:pt>
                <c:pt idx="22873">
                  <c:v>7.0850974999999998</c:v>
                </c:pt>
                <c:pt idx="22874">
                  <c:v>7.0856199999999996</c:v>
                </c:pt>
                <c:pt idx="22875">
                  <c:v>7.0860487499999998</c:v>
                </c:pt>
                <c:pt idx="22876">
                  <c:v>7.0864362500000002</c:v>
                </c:pt>
                <c:pt idx="22877">
                  <c:v>7.0867987499999998</c:v>
                </c:pt>
                <c:pt idx="22878">
                  <c:v>7.0871793750015986</c:v>
                </c:pt>
                <c:pt idx="22879">
                  <c:v>7.0876299999999999</c:v>
                </c:pt>
                <c:pt idx="22880">
                  <c:v>7.0879975000000002</c:v>
                </c:pt>
                <c:pt idx="22881">
                  <c:v>7.088386875001599</c:v>
                </c:pt>
                <c:pt idx="22882">
                  <c:v>7.0887950000000002</c:v>
                </c:pt>
                <c:pt idx="22883">
                  <c:v>7.0892368750015988</c:v>
                </c:pt>
                <c:pt idx="22884">
                  <c:v>7.0896806250015993</c:v>
                </c:pt>
                <c:pt idx="22885">
                  <c:v>7.0900749999999997</c:v>
                </c:pt>
                <c:pt idx="22886">
                  <c:v>7.0904249999999998</c:v>
                </c:pt>
                <c:pt idx="22887">
                  <c:v>7.0901787499999998</c:v>
                </c:pt>
                <c:pt idx="22888">
                  <c:v>7.0897168750015993</c:v>
                </c:pt>
                <c:pt idx="22889">
                  <c:v>7.0892825000000004</c:v>
                </c:pt>
                <c:pt idx="22890">
                  <c:v>7.0889293750015989</c:v>
                </c:pt>
                <c:pt idx="22891">
                  <c:v>7.0883537499999996</c:v>
                </c:pt>
                <c:pt idx="22892">
                  <c:v>7.0876812500000002</c:v>
                </c:pt>
                <c:pt idx="22893">
                  <c:v>7.0872837500000001</c:v>
                </c:pt>
                <c:pt idx="22894">
                  <c:v>7.0868843750015991</c:v>
                </c:pt>
                <c:pt idx="22895">
                  <c:v>7.0865225000000001</c:v>
                </c:pt>
                <c:pt idx="22896">
                  <c:v>7.0859756250015993</c:v>
                </c:pt>
                <c:pt idx="22897">
                  <c:v>7.0855818750015986</c:v>
                </c:pt>
                <c:pt idx="22898">
                  <c:v>7.0852424999999997</c:v>
                </c:pt>
                <c:pt idx="22899">
                  <c:v>7.0849175000000004</c:v>
                </c:pt>
                <c:pt idx="22900">
                  <c:v>7.0845831250015987</c:v>
                </c:pt>
                <c:pt idx="22901">
                  <c:v>7.0842418750015987</c:v>
                </c:pt>
                <c:pt idx="22902">
                  <c:v>7.0838675000000002</c:v>
                </c:pt>
                <c:pt idx="22903">
                  <c:v>7.0835187499999996</c:v>
                </c:pt>
                <c:pt idx="22904">
                  <c:v>7.083084375001599</c:v>
                </c:pt>
                <c:pt idx="22905">
                  <c:v>7.0826149999999997</c:v>
                </c:pt>
                <c:pt idx="22906">
                  <c:v>7.0822462499999999</c:v>
                </c:pt>
                <c:pt idx="22907">
                  <c:v>7.0818443750015989</c:v>
                </c:pt>
                <c:pt idx="22908">
                  <c:v>7.0813456250015987</c:v>
                </c:pt>
                <c:pt idx="22909">
                  <c:v>7.0808037500000003</c:v>
                </c:pt>
                <c:pt idx="22910">
                  <c:v>7.0804687499999996</c:v>
                </c:pt>
                <c:pt idx="22911">
                  <c:v>7.0801043750015991</c:v>
                </c:pt>
                <c:pt idx="22912">
                  <c:v>7.0796968750015994</c:v>
                </c:pt>
                <c:pt idx="22913">
                  <c:v>7.0792968750015994</c:v>
                </c:pt>
                <c:pt idx="22914">
                  <c:v>7.0789131250015993</c:v>
                </c:pt>
                <c:pt idx="22915">
                  <c:v>7.0785262500000004</c:v>
                </c:pt>
                <c:pt idx="22916">
                  <c:v>7.0781062500000003</c:v>
                </c:pt>
                <c:pt idx="22917">
                  <c:v>7.07778375</c:v>
                </c:pt>
                <c:pt idx="22918">
                  <c:v>7.0773568750015992</c:v>
                </c:pt>
                <c:pt idx="22919">
                  <c:v>7.0770043750015992</c:v>
                </c:pt>
                <c:pt idx="22920">
                  <c:v>7.0764399999999998</c:v>
                </c:pt>
                <c:pt idx="22921">
                  <c:v>7.0761075</c:v>
                </c:pt>
                <c:pt idx="22922">
                  <c:v>7.0757843750015992</c:v>
                </c:pt>
                <c:pt idx="22923">
                  <c:v>7.0754324999999998</c:v>
                </c:pt>
                <c:pt idx="22924">
                  <c:v>7.0750356250015987</c:v>
                </c:pt>
                <c:pt idx="22925">
                  <c:v>7.0749387500000003</c:v>
                </c:pt>
                <c:pt idx="22926">
                  <c:v>7.0753293750015986</c:v>
                </c:pt>
                <c:pt idx="22927">
                  <c:v>7.075741875001599</c:v>
                </c:pt>
                <c:pt idx="22928">
                  <c:v>7.0761050000000001</c:v>
                </c:pt>
                <c:pt idx="22929">
                  <c:v>7.0764381250015989</c:v>
                </c:pt>
                <c:pt idx="22930">
                  <c:v>7.0768956250015993</c:v>
                </c:pt>
                <c:pt idx="22931">
                  <c:v>7.0772818750015993</c:v>
                </c:pt>
                <c:pt idx="22932">
                  <c:v>7.0776612500000002</c:v>
                </c:pt>
                <c:pt idx="22933">
                  <c:v>7.0781681250015991</c:v>
                </c:pt>
                <c:pt idx="22934">
                  <c:v>7.07853625</c:v>
                </c:pt>
                <c:pt idx="22935">
                  <c:v>7.0788993750015994</c:v>
                </c:pt>
                <c:pt idx="22936">
                  <c:v>7.0792293750015993</c:v>
                </c:pt>
                <c:pt idx="22937">
                  <c:v>7.0795593750015993</c:v>
                </c:pt>
                <c:pt idx="22938">
                  <c:v>7.0799462499999999</c:v>
                </c:pt>
                <c:pt idx="22939">
                  <c:v>7.0803337500000003</c:v>
                </c:pt>
                <c:pt idx="22940">
                  <c:v>7.0806649999999998</c:v>
                </c:pt>
                <c:pt idx="22941">
                  <c:v>7.0810243750015989</c:v>
                </c:pt>
                <c:pt idx="22942">
                  <c:v>7.0805468750015992</c:v>
                </c:pt>
                <c:pt idx="22943">
                  <c:v>7.0800918750015986</c:v>
                </c:pt>
                <c:pt idx="22944">
                  <c:v>7.0795287499999997</c:v>
                </c:pt>
                <c:pt idx="22945">
                  <c:v>7.07900375</c:v>
                </c:pt>
                <c:pt idx="22946">
                  <c:v>7.0785293750015992</c:v>
                </c:pt>
                <c:pt idx="22947">
                  <c:v>7.0780687499999999</c:v>
                </c:pt>
                <c:pt idx="22948">
                  <c:v>7.077725</c:v>
                </c:pt>
                <c:pt idx="22949">
                  <c:v>7.0774718750015992</c:v>
                </c:pt>
                <c:pt idx="22950">
                  <c:v>7.0771125000000001</c:v>
                </c:pt>
                <c:pt idx="22951">
                  <c:v>7.076751875001599</c:v>
                </c:pt>
                <c:pt idx="22952">
                  <c:v>7.0764156250015988</c:v>
                </c:pt>
                <c:pt idx="22953">
                  <c:v>7.0760325000000002</c:v>
                </c:pt>
                <c:pt idx="22954">
                  <c:v>7.0756331250015991</c:v>
                </c:pt>
                <c:pt idx="22955">
                  <c:v>7.0751556250015986</c:v>
                </c:pt>
                <c:pt idx="22956">
                  <c:v>7.0748231250015987</c:v>
                </c:pt>
                <c:pt idx="22957">
                  <c:v>7.0743556250015986</c:v>
                </c:pt>
                <c:pt idx="22958">
                  <c:v>7.0738618750015991</c:v>
                </c:pt>
                <c:pt idx="22959">
                  <c:v>7.0729593750015987</c:v>
                </c:pt>
                <c:pt idx="22960">
                  <c:v>7.0716081250015987</c:v>
                </c:pt>
                <c:pt idx="22961">
                  <c:v>7.0697850000000004</c:v>
                </c:pt>
                <c:pt idx="22962">
                  <c:v>7.0678493750015994</c:v>
                </c:pt>
                <c:pt idx="22963">
                  <c:v>7.0657162500000004</c:v>
                </c:pt>
                <c:pt idx="22964">
                  <c:v>7.0634793750015987</c:v>
                </c:pt>
                <c:pt idx="22965">
                  <c:v>7.0610668750015986</c:v>
                </c:pt>
                <c:pt idx="22966">
                  <c:v>7.0586531250015989</c:v>
                </c:pt>
                <c:pt idx="22967">
                  <c:v>7.0561318750015989</c:v>
                </c:pt>
                <c:pt idx="22968">
                  <c:v>7.0536574999999999</c:v>
                </c:pt>
                <c:pt idx="22969">
                  <c:v>7.051425625001599</c:v>
                </c:pt>
                <c:pt idx="22970">
                  <c:v>7.0496249999999998</c:v>
                </c:pt>
                <c:pt idx="22971">
                  <c:v>7.0481575000000003</c:v>
                </c:pt>
                <c:pt idx="22972">
                  <c:v>7.0467693750015989</c:v>
                </c:pt>
                <c:pt idx="22973">
                  <c:v>7.0456075</c:v>
                </c:pt>
                <c:pt idx="22974">
                  <c:v>7.0444537499999997</c:v>
                </c:pt>
                <c:pt idx="22975">
                  <c:v>7.0434175000000003</c:v>
                </c:pt>
                <c:pt idx="22976">
                  <c:v>7.0423556250015986</c:v>
                </c:pt>
                <c:pt idx="22977">
                  <c:v>7.0415018750015994</c:v>
                </c:pt>
                <c:pt idx="22978">
                  <c:v>7.0405899999999999</c:v>
                </c:pt>
                <c:pt idx="22979">
                  <c:v>7.0397831250015992</c:v>
                </c:pt>
                <c:pt idx="22980">
                  <c:v>7.0390112499999997</c:v>
                </c:pt>
                <c:pt idx="22981">
                  <c:v>7.0383525000000002</c:v>
                </c:pt>
                <c:pt idx="22982">
                  <c:v>7.0377206250015991</c:v>
                </c:pt>
                <c:pt idx="22983">
                  <c:v>7.0371768750015988</c:v>
                </c:pt>
                <c:pt idx="22984">
                  <c:v>7.0366643750015987</c:v>
                </c:pt>
                <c:pt idx="22985">
                  <c:v>7.0362150000000003</c:v>
                </c:pt>
                <c:pt idx="22986">
                  <c:v>7.0358656250015992</c:v>
                </c:pt>
                <c:pt idx="22987">
                  <c:v>7.0354650000000003</c:v>
                </c:pt>
                <c:pt idx="22988">
                  <c:v>7.0348681250015987</c:v>
                </c:pt>
                <c:pt idx="22989">
                  <c:v>7.0343643750015987</c:v>
                </c:pt>
                <c:pt idx="22990">
                  <c:v>7.0339450000000001</c:v>
                </c:pt>
                <c:pt idx="22991">
                  <c:v>7.0335675000000002</c:v>
                </c:pt>
                <c:pt idx="22992">
                  <c:v>7.0335181250015992</c:v>
                </c:pt>
                <c:pt idx="22993">
                  <c:v>7.033886875001599</c:v>
                </c:pt>
                <c:pt idx="22994">
                  <c:v>7.0309131250015993</c:v>
                </c:pt>
                <c:pt idx="22995">
                  <c:v>7.02652375</c:v>
                </c:pt>
                <c:pt idx="22996">
                  <c:v>7.0216106250015988</c:v>
                </c:pt>
                <c:pt idx="22997">
                  <c:v>7.0163568750015992</c:v>
                </c:pt>
                <c:pt idx="22998">
                  <c:v>7.0107781250015986</c:v>
                </c:pt>
                <c:pt idx="22999">
                  <c:v>7.0049168750015989</c:v>
                </c:pt>
                <c:pt idx="23000">
                  <c:v>6.9988093750015992</c:v>
                </c:pt>
                <c:pt idx="23001">
                  <c:v>6.9925437500000003</c:v>
                </c:pt>
                <c:pt idx="23002">
                  <c:v>6.9860593750015996</c:v>
                </c:pt>
                <c:pt idx="23003">
                  <c:v>6.9796412500000002</c:v>
                </c:pt>
                <c:pt idx="23004">
                  <c:v>6.9760549999999997</c:v>
                </c:pt>
                <c:pt idx="23005">
                  <c:v>6.9737056250015996</c:v>
                </c:pt>
                <c:pt idx="23006">
                  <c:v>6.9717137500000002</c:v>
                </c:pt>
                <c:pt idx="23007">
                  <c:v>6.9700662500000004</c:v>
                </c:pt>
                <c:pt idx="23008">
                  <c:v>6.9684793750015999</c:v>
                </c:pt>
                <c:pt idx="23009">
                  <c:v>6.9671262499999997</c:v>
                </c:pt>
                <c:pt idx="23010">
                  <c:v>6.9659206250015995</c:v>
                </c:pt>
                <c:pt idx="23011">
                  <c:v>6.9648675000000004</c:v>
                </c:pt>
                <c:pt idx="23012">
                  <c:v>6.9639249999999997</c:v>
                </c:pt>
                <c:pt idx="23013">
                  <c:v>6.9630831250015994</c:v>
                </c:pt>
                <c:pt idx="23014">
                  <c:v>6.9622656250016002</c:v>
                </c:pt>
                <c:pt idx="23015">
                  <c:v>6.9615262500000004</c:v>
                </c:pt>
                <c:pt idx="23016">
                  <c:v>6.9608993750015999</c:v>
                </c:pt>
                <c:pt idx="23017">
                  <c:v>6.9602887500000001</c:v>
                </c:pt>
                <c:pt idx="23018">
                  <c:v>6.9598212500000001</c:v>
                </c:pt>
                <c:pt idx="23019">
                  <c:v>6.9593387499999997</c:v>
                </c:pt>
                <c:pt idx="23020">
                  <c:v>6.9588981250015998</c:v>
                </c:pt>
                <c:pt idx="23021">
                  <c:v>6.9584362500000001</c:v>
                </c:pt>
                <c:pt idx="23022">
                  <c:v>6.9580706250016</c:v>
                </c:pt>
                <c:pt idx="23023">
                  <c:v>6.9576281250015999</c:v>
                </c:pt>
                <c:pt idx="23024">
                  <c:v>6.9572950000000002</c:v>
                </c:pt>
                <c:pt idx="23025">
                  <c:v>6.9569656250016001</c:v>
                </c:pt>
                <c:pt idx="23026">
                  <c:v>6.9566362499999999</c:v>
                </c:pt>
                <c:pt idx="23027">
                  <c:v>6.9563006250015995</c:v>
                </c:pt>
                <c:pt idx="23028">
                  <c:v>6.9559581250016</c:v>
                </c:pt>
                <c:pt idx="23029">
                  <c:v>6.9555112499999998</c:v>
                </c:pt>
                <c:pt idx="23030">
                  <c:v>6.9550637499999999</c:v>
                </c:pt>
                <c:pt idx="23031">
                  <c:v>6.9546637499999999</c:v>
                </c:pt>
                <c:pt idx="23032">
                  <c:v>6.9542137500000001</c:v>
                </c:pt>
                <c:pt idx="23033">
                  <c:v>6.9538824999999997</c:v>
                </c:pt>
                <c:pt idx="23034">
                  <c:v>6.9535162499999998</c:v>
                </c:pt>
                <c:pt idx="23035">
                  <c:v>6.9533218750015999</c:v>
                </c:pt>
                <c:pt idx="23036">
                  <c:v>6.95316125</c:v>
                </c:pt>
                <c:pt idx="23037">
                  <c:v>6.9533168750016001</c:v>
                </c:pt>
                <c:pt idx="23038">
                  <c:v>6.9536793750015997</c:v>
                </c:pt>
                <c:pt idx="23039">
                  <c:v>6.9540125000000002</c:v>
                </c:pt>
                <c:pt idx="23040">
                  <c:v>6.9544125000000001</c:v>
                </c:pt>
                <c:pt idx="23041">
                  <c:v>6.9548125000000001</c:v>
                </c:pt>
                <c:pt idx="23042">
                  <c:v>6.9551731250015996</c:v>
                </c:pt>
                <c:pt idx="23043">
                  <c:v>6.9555768750015998</c:v>
                </c:pt>
                <c:pt idx="23044">
                  <c:v>6.9560187500000001</c:v>
                </c:pt>
                <c:pt idx="23045">
                  <c:v>6.95648</c:v>
                </c:pt>
                <c:pt idx="23046">
                  <c:v>6.9569118750015999</c:v>
                </c:pt>
                <c:pt idx="23047">
                  <c:v>6.9573387499999999</c:v>
                </c:pt>
                <c:pt idx="23048">
                  <c:v>6.9577031250015997</c:v>
                </c:pt>
                <c:pt idx="23049">
                  <c:v>6.9581687499999996</c:v>
                </c:pt>
                <c:pt idx="23050">
                  <c:v>6.9585806250015994</c:v>
                </c:pt>
                <c:pt idx="23051">
                  <c:v>6.9590025000000004</c:v>
                </c:pt>
                <c:pt idx="23052">
                  <c:v>6.9593843750015996</c:v>
                </c:pt>
                <c:pt idx="23053">
                  <c:v>6.9597468750016001</c:v>
                </c:pt>
                <c:pt idx="23054">
                  <c:v>6.9600987500000002</c:v>
                </c:pt>
                <c:pt idx="23055">
                  <c:v>6.9604956250015997</c:v>
                </c:pt>
                <c:pt idx="23056">
                  <c:v>6.9608362499999998</c:v>
                </c:pt>
                <c:pt idx="23057">
                  <c:v>6.9604974999999998</c:v>
                </c:pt>
                <c:pt idx="23058">
                  <c:v>6.96012875</c:v>
                </c:pt>
                <c:pt idx="23059">
                  <c:v>6.9595531250015998</c:v>
                </c:pt>
                <c:pt idx="23060">
                  <c:v>6.9588681250016</c:v>
                </c:pt>
                <c:pt idx="23061">
                  <c:v>6.9583243750015997</c:v>
                </c:pt>
                <c:pt idx="23062">
                  <c:v>6.9576200000000004</c:v>
                </c:pt>
                <c:pt idx="23063">
                  <c:v>6.9568381250015996</c:v>
                </c:pt>
                <c:pt idx="23064">
                  <c:v>6.9559837499999997</c:v>
                </c:pt>
                <c:pt idx="23065">
                  <c:v>6.9551568750015997</c:v>
                </c:pt>
                <c:pt idx="23066">
                  <c:v>6.9542950000000001</c:v>
                </c:pt>
                <c:pt idx="23067">
                  <c:v>6.9535056250015996</c:v>
                </c:pt>
                <c:pt idx="23068">
                  <c:v>6.9527393750015998</c:v>
                </c:pt>
                <c:pt idx="23069">
                  <c:v>6.9519443750015997</c:v>
                </c:pt>
                <c:pt idx="23070">
                  <c:v>6.9512656250016001</c:v>
                </c:pt>
                <c:pt idx="23071">
                  <c:v>6.9506981250016002</c:v>
                </c:pt>
                <c:pt idx="23072">
                  <c:v>6.9503162500000002</c:v>
                </c:pt>
                <c:pt idx="23073">
                  <c:v>6.9497762500000002</c:v>
                </c:pt>
                <c:pt idx="23074">
                  <c:v>6.9493956250015998</c:v>
                </c:pt>
                <c:pt idx="23075">
                  <c:v>6.9494699999999998</c:v>
                </c:pt>
                <c:pt idx="23076">
                  <c:v>6.9498137499999997</c:v>
                </c:pt>
                <c:pt idx="23077">
                  <c:v>6.9503306250015999</c:v>
                </c:pt>
                <c:pt idx="23078">
                  <c:v>6.9507918750015998</c:v>
                </c:pt>
                <c:pt idx="23079">
                  <c:v>6.9511912499999999</c:v>
                </c:pt>
                <c:pt idx="23080">
                  <c:v>6.9516287500000002</c:v>
                </c:pt>
                <c:pt idx="23081">
                  <c:v>6.9520943750016002</c:v>
                </c:pt>
                <c:pt idx="23082">
                  <c:v>6.9525137499999996</c:v>
                </c:pt>
                <c:pt idx="23083">
                  <c:v>6.9529493750015998</c:v>
                </c:pt>
                <c:pt idx="23084">
                  <c:v>6.9533406250015997</c:v>
                </c:pt>
                <c:pt idx="23085">
                  <c:v>6.9537612500000003</c:v>
                </c:pt>
                <c:pt idx="23086">
                  <c:v>6.9541575</c:v>
                </c:pt>
                <c:pt idx="23087">
                  <c:v>6.9545750000000002</c:v>
                </c:pt>
                <c:pt idx="23088">
                  <c:v>6.9549768750015994</c:v>
                </c:pt>
                <c:pt idx="23089">
                  <c:v>6.95541125</c:v>
                </c:pt>
                <c:pt idx="23090">
                  <c:v>6.9557700000000002</c:v>
                </c:pt>
                <c:pt idx="23091">
                  <c:v>6.956175</c:v>
                </c:pt>
                <c:pt idx="23092">
                  <c:v>6.9565675000000002</c:v>
                </c:pt>
                <c:pt idx="23093">
                  <c:v>6.9568993750015995</c:v>
                </c:pt>
                <c:pt idx="23094">
                  <c:v>6.9572462499999999</c:v>
                </c:pt>
                <c:pt idx="23095">
                  <c:v>6.9576162500000001</c:v>
                </c:pt>
                <c:pt idx="23096">
                  <c:v>6.9579618750016001</c:v>
                </c:pt>
                <c:pt idx="23097">
                  <c:v>6.9583775000000001</c:v>
                </c:pt>
                <c:pt idx="23098">
                  <c:v>6.9587862500000002</c:v>
                </c:pt>
                <c:pt idx="23099">
                  <c:v>6.9582843750015995</c:v>
                </c:pt>
                <c:pt idx="23100">
                  <c:v>6.9579481250016002</c:v>
                </c:pt>
                <c:pt idx="23101">
                  <c:v>6.9575593750015994</c:v>
                </c:pt>
                <c:pt idx="23102">
                  <c:v>6.9571424999999998</c:v>
                </c:pt>
                <c:pt idx="23103">
                  <c:v>6.9566262500000002</c:v>
                </c:pt>
                <c:pt idx="23104">
                  <c:v>6.9561018750015995</c:v>
                </c:pt>
                <c:pt idx="23105">
                  <c:v>6.9554999999999998</c:v>
                </c:pt>
                <c:pt idx="23106">
                  <c:v>6.9549475000000003</c:v>
                </c:pt>
                <c:pt idx="23107">
                  <c:v>6.9543956250015997</c:v>
                </c:pt>
                <c:pt idx="23108">
                  <c:v>6.9539799999999996</c:v>
                </c:pt>
                <c:pt idx="23109">
                  <c:v>6.9535506250015997</c:v>
                </c:pt>
                <c:pt idx="23110">
                  <c:v>6.9531743750016002</c:v>
                </c:pt>
                <c:pt idx="23111">
                  <c:v>6.9528437500000004</c:v>
                </c:pt>
                <c:pt idx="23112">
                  <c:v>6.9524768750015999</c:v>
                </c:pt>
                <c:pt idx="23113">
                  <c:v>6.9529581250015999</c:v>
                </c:pt>
                <c:pt idx="23114">
                  <c:v>6.9533950000000004</c:v>
                </c:pt>
                <c:pt idx="23115">
                  <c:v>6.9538843750015999</c:v>
                </c:pt>
                <c:pt idx="23116">
                  <c:v>6.9543987500000002</c:v>
                </c:pt>
                <c:pt idx="23117">
                  <c:v>6.9548874999999999</c:v>
                </c:pt>
                <c:pt idx="23118">
                  <c:v>6.9552706250015994</c:v>
                </c:pt>
                <c:pt idx="23119">
                  <c:v>6.9557193750015998</c:v>
                </c:pt>
                <c:pt idx="23120">
                  <c:v>6.95613875</c:v>
                </c:pt>
                <c:pt idx="23121">
                  <c:v>6.9564987499999997</c:v>
                </c:pt>
                <c:pt idx="23122">
                  <c:v>6.9568656250015994</c:v>
                </c:pt>
                <c:pt idx="23123">
                  <c:v>6.9573662499999998</c:v>
                </c:pt>
                <c:pt idx="23124">
                  <c:v>6.9578312499999999</c:v>
                </c:pt>
                <c:pt idx="23125">
                  <c:v>6.9582224999999998</c:v>
                </c:pt>
                <c:pt idx="23126">
                  <c:v>6.9585868750015996</c:v>
                </c:pt>
                <c:pt idx="23127">
                  <c:v>6.9589993750015999</c:v>
                </c:pt>
                <c:pt idx="23128">
                  <c:v>6.9594331250015999</c:v>
                </c:pt>
                <c:pt idx="23129">
                  <c:v>6.9598531250016</c:v>
                </c:pt>
                <c:pt idx="23130">
                  <c:v>6.9602168750016</c:v>
                </c:pt>
                <c:pt idx="23131">
                  <c:v>6.9606475000000003</c:v>
                </c:pt>
                <c:pt idx="23132">
                  <c:v>6.9611312500000002</c:v>
                </c:pt>
                <c:pt idx="23133">
                  <c:v>6.9605587499999997</c:v>
                </c:pt>
                <c:pt idx="23134">
                  <c:v>6.9597206250015997</c:v>
                </c:pt>
                <c:pt idx="23135">
                  <c:v>6.9592312500000002</c:v>
                </c:pt>
                <c:pt idx="23136">
                  <c:v>6.9586718750015999</c:v>
                </c:pt>
                <c:pt idx="23137">
                  <c:v>6.9581662499999997</c:v>
                </c:pt>
                <c:pt idx="23138">
                  <c:v>6.9576556250015997</c:v>
                </c:pt>
                <c:pt idx="23139">
                  <c:v>6.9571949999999996</c:v>
                </c:pt>
                <c:pt idx="23140">
                  <c:v>6.9568050000000001</c:v>
                </c:pt>
                <c:pt idx="23141">
                  <c:v>6.9563093750015996</c:v>
                </c:pt>
                <c:pt idx="23142">
                  <c:v>6.9562324999999996</c:v>
                </c:pt>
                <c:pt idx="23143">
                  <c:v>6.9566456250015998</c:v>
                </c:pt>
                <c:pt idx="23144">
                  <c:v>6.9571224999999997</c:v>
                </c:pt>
                <c:pt idx="23145">
                  <c:v>6.9574862499999997</c:v>
                </c:pt>
                <c:pt idx="23146">
                  <c:v>6.9579006250016002</c:v>
                </c:pt>
                <c:pt idx="23147">
                  <c:v>6.9583349999999999</c:v>
                </c:pt>
                <c:pt idx="23148">
                  <c:v>6.9586837499999996</c:v>
                </c:pt>
                <c:pt idx="23149">
                  <c:v>6.9591443750015998</c:v>
                </c:pt>
                <c:pt idx="23150">
                  <c:v>6.9587431250015994</c:v>
                </c:pt>
                <c:pt idx="23151">
                  <c:v>6.9581512500000002</c:v>
                </c:pt>
                <c:pt idx="23152">
                  <c:v>6.9577868750015996</c:v>
                </c:pt>
                <c:pt idx="23153">
                  <c:v>6.9573368750015998</c:v>
                </c:pt>
                <c:pt idx="23154">
                  <c:v>6.9569425000000003</c:v>
                </c:pt>
                <c:pt idx="23155">
                  <c:v>6.9564668750015999</c:v>
                </c:pt>
                <c:pt idx="23156">
                  <c:v>6.9559543750015997</c:v>
                </c:pt>
                <c:pt idx="23157">
                  <c:v>6.9555181250015998</c:v>
                </c:pt>
                <c:pt idx="23158">
                  <c:v>6.9549925000000004</c:v>
                </c:pt>
                <c:pt idx="23159">
                  <c:v>6.95461375</c:v>
                </c:pt>
                <c:pt idx="23160">
                  <c:v>6.9541518750015996</c:v>
                </c:pt>
                <c:pt idx="23161">
                  <c:v>6.9535218750015995</c:v>
                </c:pt>
                <c:pt idx="23162">
                  <c:v>6.9530306250015999</c:v>
                </c:pt>
                <c:pt idx="23163">
                  <c:v>6.9526206250015994</c:v>
                </c:pt>
                <c:pt idx="23164">
                  <c:v>6.9522481250016002</c:v>
                </c:pt>
                <c:pt idx="23165">
                  <c:v>6.9522887500000001</c:v>
                </c:pt>
                <c:pt idx="23166">
                  <c:v>6.9526087499999996</c:v>
                </c:pt>
                <c:pt idx="23167">
                  <c:v>6.9531693750015995</c:v>
                </c:pt>
                <c:pt idx="23168">
                  <c:v>6.9535650000000002</c:v>
                </c:pt>
                <c:pt idx="23169">
                  <c:v>6.9540112499999998</c:v>
                </c:pt>
                <c:pt idx="23170">
                  <c:v>6.9544968750015999</c:v>
                </c:pt>
                <c:pt idx="23171">
                  <c:v>6.9549706250016001</c:v>
                </c:pt>
                <c:pt idx="23172">
                  <c:v>6.9553050000000001</c:v>
                </c:pt>
                <c:pt idx="23173">
                  <c:v>6.9558287500000002</c:v>
                </c:pt>
                <c:pt idx="23174">
                  <c:v>6.9562131250016002</c:v>
                </c:pt>
                <c:pt idx="23175">
                  <c:v>6.9565374999999996</c:v>
                </c:pt>
                <c:pt idx="23176">
                  <c:v>6.9569187499999998</c:v>
                </c:pt>
                <c:pt idx="23177">
                  <c:v>6.9572737499999997</c:v>
                </c:pt>
                <c:pt idx="23178">
                  <c:v>6.9576131250015996</c:v>
                </c:pt>
                <c:pt idx="23179">
                  <c:v>6.9576862500000001</c:v>
                </c:pt>
                <c:pt idx="23180">
                  <c:v>6.9572956250016</c:v>
                </c:pt>
                <c:pt idx="23181">
                  <c:v>6.9568675000000004</c:v>
                </c:pt>
                <c:pt idx="23182">
                  <c:v>6.9564587500000004</c:v>
                </c:pt>
                <c:pt idx="23183">
                  <c:v>6.9569312500000002</c:v>
                </c:pt>
                <c:pt idx="23184">
                  <c:v>6.9572950000000002</c:v>
                </c:pt>
                <c:pt idx="23185">
                  <c:v>6.9577200000000001</c:v>
                </c:pt>
                <c:pt idx="23186">
                  <c:v>6.9581768750016</c:v>
                </c:pt>
                <c:pt idx="23187">
                  <c:v>6.9585912499999996</c:v>
                </c:pt>
                <c:pt idx="23188">
                  <c:v>6.9590343750015995</c:v>
                </c:pt>
                <c:pt idx="23189">
                  <c:v>6.9594943750015998</c:v>
                </c:pt>
                <c:pt idx="23190">
                  <c:v>6.9599093750016001</c:v>
                </c:pt>
                <c:pt idx="23191">
                  <c:v>6.9603268750015994</c:v>
                </c:pt>
                <c:pt idx="23192">
                  <c:v>6.9606993750015995</c:v>
                </c:pt>
                <c:pt idx="23193">
                  <c:v>6.9610424999999996</c:v>
                </c:pt>
                <c:pt idx="23194">
                  <c:v>6.9613825</c:v>
                </c:pt>
                <c:pt idx="23195">
                  <c:v>6.9617199999999997</c:v>
                </c:pt>
                <c:pt idx="23196">
                  <c:v>6.9613224999999996</c:v>
                </c:pt>
                <c:pt idx="23197">
                  <c:v>6.9609206250015996</c:v>
                </c:pt>
                <c:pt idx="23198">
                  <c:v>6.9604781250015995</c:v>
                </c:pt>
                <c:pt idx="23199">
                  <c:v>6.9600043750016001</c:v>
                </c:pt>
                <c:pt idx="23200">
                  <c:v>6.9596799999999996</c:v>
                </c:pt>
                <c:pt idx="23201">
                  <c:v>6.9600150000000003</c:v>
                </c:pt>
                <c:pt idx="23202">
                  <c:v>6.9603893750015997</c:v>
                </c:pt>
                <c:pt idx="23203">
                  <c:v>6.9607599999999996</c:v>
                </c:pt>
                <c:pt idx="23204">
                  <c:v>6.9612118750015997</c:v>
                </c:pt>
                <c:pt idx="23205">
                  <c:v>6.9617581250015999</c:v>
                </c:pt>
                <c:pt idx="23206">
                  <c:v>6.9623262500000003</c:v>
                </c:pt>
                <c:pt idx="23207">
                  <c:v>6.9628693750016</c:v>
                </c:pt>
                <c:pt idx="23208">
                  <c:v>6.9634856250016002</c:v>
                </c:pt>
                <c:pt idx="23209">
                  <c:v>6.9640231250015994</c:v>
                </c:pt>
                <c:pt idx="23210">
                  <c:v>6.9644206250015994</c:v>
                </c:pt>
                <c:pt idx="23211">
                  <c:v>6.9638643750015996</c:v>
                </c:pt>
                <c:pt idx="23212">
                  <c:v>6.9630650000000003</c:v>
                </c:pt>
                <c:pt idx="23213">
                  <c:v>6.9625431250015994</c:v>
                </c:pt>
                <c:pt idx="23214">
                  <c:v>6.9618500000000001</c:v>
                </c:pt>
                <c:pt idx="23215">
                  <c:v>6.9611506250015998</c:v>
                </c:pt>
                <c:pt idx="23216">
                  <c:v>6.9603818750016</c:v>
                </c:pt>
                <c:pt idx="23217">
                  <c:v>6.9596306250015996</c:v>
                </c:pt>
                <c:pt idx="23218">
                  <c:v>6.9589287500000001</c:v>
                </c:pt>
                <c:pt idx="23219">
                  <c:v>6.9582537499999999</c:v>
                </c:pt>
                <c:pt idx="23220">
                  <c:v>6.9575262499999999</c:v>
                </c:pt>
                <c:pt idx="23221">
                  <c:v>6.9568862500000002</c:v>
                </c:pt>
                <c:pt idx="23222">
                  <c:v>6.9563662500000003</c:v>
                </c:pt>
                <c:pt idx="23223">
                  <c:v>6.9558999999999997</c:v>
                </c:pt>
                <c:pt idx="23224">
                  <c:v>6.9554856250016002</c:v>
                </c:pt>
                <c:pt idx="23225">
                  <c:v>6.9550425000000002</c:v>
                </c:pt>
                <c:pt idx="23226">
                  <c:v>6.9547093750015998</c:v>
                </c:pt>
                <c:pt idx="23227">
                  <c:v>6.9543825000000004</c:v>
                </c:pt>
                <c:pt idx="23228">
                  <c:v>6.9538693750015996</c:v>
                </c:pt>
                <c:pt idx="23229">
                  <c:v>6.9534831250015996</c:v>
                </c:pt>
                <c:pt idx="23230">
                  <c:v>6.9531493750015994</c:v>
                </c:pt>
                <c:pt idx="23231">
                  <c:v>6.9527912499999998</c:v>
                </c:pt>
                <c:pt idx="23232">
                  <c:v>6.9523406250016002</c:v>
                </c:pt>
                <c:pt idx="23233">
                  <c:v>6.9518856250015997</c:v>
                </c:pt>
                <c:pt idx="23234">
                  <c:v>6.9514837500000004</c:v>
                </c:pt>
                <c:pt idx="23235">
                  <c:v>6.9510443750016</c:v>
                </c:pt>
                <c:pt idx="23236">
                  <c:v>6.9506512499999999</c:v>
                </c:pt>
                <c:pt idx="23237">
                  <c:v>6.9503225000000004</c:v>
                </c:pt>
                <c:pt idx="23238">
                  <c:v>6.9499337499999996</c:v>
                </c:pt>
                <c:pt idx="23239">
                  <c:v>6.9503187500000001</c:v>
                </c:pt>
                <c:pt idx="23240">
                  <c:v>6.9508081250015996</c:v>
                </c:pt>
                <c:pt idx="23241">
                  <c:v>6.9511293750015994</c:v>
                </c:pt>
                <c:pt idx="23242">
                  <c:v>6.9516999999999998</c:v>
                </c:pt>
                <c:pt idx="23243">
                  <c:v>6.9520637499999998</c:v>
                </c:pt>
                <c:pt idx="23244">
                  <c:v>6.9523887499999999</c:v>
                </c:pt>
                <c:pt idx="23245">
                  <c:v>6.9527200000000002</c:v>
                </c:pt>
                <c:pt idx="23246">
                  <c:v>6.95320625</c:v>
                </c:pt>
                <c:pt idx="23247">
                  <c:v>6.9535906250016</c:v>
                </c:pt>
                <c:pt idx="23248">
                  <c:v>6.9539956250015997</c:v>
                </c:pt>
                <c:pt idx="23249">
                  <c:v>6.9544674999999998</c:v>
                </c:pt>
                <c:pt idx="23250">
                  <c:v>6.9549574999999999</c:v>
                </c:pt>
                <c:pt idx="23251">
                  <c:v>6.9554712500000004</c:v>
                </c:pt>
                <c:pt idx="23252">
                  <c:v>6.9560112500000004</c:v>
                </c:pt>
                <c:pt idx="23253">
                  <c:v>6.9566350000000003</c:v>
                </c:pt>
                <c:pt idx="23254">
                  <c:v>6.9572456250016002</c:v>
                </c:pt>
                <c:pt idx="23255">
                  <c:v>6.9578537499999999</c:v>
                </c:pt>
                <c:pt idx="23256">
                  <c:v>6.9583162500000002</c:v>
                </c:pt>
                <c:pt idx="23257">
                  <c:v>6.9588106250015995</c:v>
                </c:pt>
                <c:pt idx="23258">
                  <c:v>6.9592749999999999</c:v>
                </c:pt>
                <c:pt idx="23259">
                  <c:v>6.9597350000000002</c:v>
                </c:pt>
                <c:pt idx="23260">
                  <c:v>6.9601274999999996</c:v>
                </c:pt>
                <c:pt idx="23261">
                  <c:v>6.9606656250015995</c:v>
                </c:pt>
                <c:pt idx="23262">
                  <c:v>6.9610943750015997</c:v>
                </c:pt>
                <c:pt idx="23263">
                  <c:v>6.9615762500000002</c:v>
                </c:pt>
                <c:pt idx="23264">
                  <c:v>6.9619781250015995</c:v>
                </c:pt>
                <c:pt idx="23265">
                  <c:v>6.9612993750015999</c:v>
                </c:pt>
                <c:pt idx="23266">
                  <c:v>6.9607968750015994</c:v>
                </c:pt>
                <c:pt idx="23267">
                  <c:v>6.9603181250016002</c:v>
                </c:pt>
                <c:pt idx="23268">
                  <c:v>6.9596387499999999</c:v>
                </c:pt>
                <c:pt idx="23269">
                  <c:v>6.9591018750015996</c:v>
                </c:pt>
                <c:pt idx="23270">
                  <c:v>6.9583537499999997</c:v>
                </c:pt>
                <c:pt idx="23271">
                  <c:v>6.9577343750015999</c:v>
                </c:pt>
                <c:pt idx="23272">
                  <c:v>6.9571431250015996</c:v>
                </c:pt>
                <c:pt idx="23273">
                  <c:v>6.9567018750015999</c:v>
                </c:pt>
                <c:pt idx="23274">
                  <c:v>6.9563012500000001</c:v>
                </c:pt>
                <c:pt idx="23275">
                  <c:v>6.9558362499999999</c:v>
                </c:pt>
                <c:pt idx="23276">
                  <c:v>6.9552543750015996</c:v>
                </c:pt>
                <c:pt idx="23277">
                  <c:v>6.9548618750015994</c:v>
                </c:pt>
                <c:pt idx="23278">
                  <c:v>6.9545118750016002</c:v>
                </c:pt>
                <c:pt idx="23279">
                  <c:v>6.9544131250015999</c:v>
                </c:pt>
                <c:pt idx="23280">
                  <c:v>6.95482625</c:v>
                </c:pt>
                <c:pt idx="23281">
                  <c:v>6.9553218750015997</c:v>
                </c:pt>
                <c:pt idx="23282">
                  <c:v>6.9556818750015994</c:v>
                </c:pt>
                <c:pt idx="23283">
                  <c:v>6.95608</c:v>
                </c:pt>
                <c:pt idx="23284">
                  <c:v>6.9564631250015996</c:v>
                </c:pt>
                <c:pt idx="23285">
                  <c:v>6.9568618750016</c:v>
                </c:pt>
                <c:pt idx="23286">
                  <c:v>6.9573037500000003</c:v>
                </c:pt>
                <c:pt idx="23287">
                  <c:v>6.9577743750016001</c:v>
                </c:pt>
                <c:pt idx="23288">
                  <c:v>6.9581218750015994</c:v>
                </c:pt>
                <c:pt idx="23289">
                  <c:v>6.9584706250016</c:v>
                </c:pt>
                <c:pt idx="23290">
                  <c:v>6.9588931250016</c:v>
                </c:pt>
                <c:pt idx="23291">
                  <c:v>6.9593512500000001</c:v>
                </c:pt>
                <c:pt idx="23292">
                  <c:v>6.9598199999999997</c:v>
                </c:pt>
                <c:pt idx="23293">
                  <c:v>6.9602312499999996</c:v>
                </c:pt>
                <c:pt idx="23294">
                  <c:v>6.9598631250015996</c:v>
                </c:pt>
                <c:pt idx="23295">
                  <c:v>6.9592512500000003</c:v>
                </c:pt>
                <c:pt idx="23296">
                  <c:v>6.9588656250016001</c:v>
                </c:pt>
                <c:pt idx="23297">
                  <c:v>6.95850875</c:v>
                </c:pt>
                <c:pt idx="23298">
                  <c:v>6.9581531250015995</c:v>
                </c:pt>
                <c:pt idx="23299">
                  <c:v>6.9577706250015998</c:v>
                </c:pt>
                <c:pt idx="23300">
                  <c:v>6.9571387500000004</c:v>
                </c:pt>
                <c:pt idx="23301">
                  <c:v>6.9566793750015998</c:v>
                </c:pt>
                <c:pt idx="23302">
                  <c:v>6.9563418750016002</c:v>
                </c:pt>
                <c:pt idx="23303">
                  <c:v>6.9563831250015999</c:v>
                </c:pt>
                <c:pt idx="23304">
                  <c:v>6.9567537499999998</c:v>
                </c:pt>
                <c:pt idx="23305">
                  <c:v>6.9571393750016002</c:v>
                </c:pt>
                <c:pt idx="23306">
                  <c:v>6.9576681250016001</c:v>
                </c:pt>
                <c:pt idx="23307">
                  <c:v>6.95804125</c:v>
                </c:pt>
                <c:pt idx="23308">
                  <c:v>6.9584581250015995</c:v>
                </c:pt>
                <c:pt idx="23309">
                  <c:v>6.9589243750016001</c:v>
                </c:pt>
                <c:pt idx="23310">
                  <c:v>6.9593412499999996</c:v>
                </c:pt>
                <c:pt idx="23311">
                  <c:v>6.9596956250015998</c:v>
                </c:pt>
                <c:pt idx="23312">
                  <c:v>6.9600787500000001</c:v>
                </c:pt>
                <c:pt idx="23313">
                  <c:v>6.9604799999999996</c:v>
                </c:pt>
                <c:pt idx="23314">
                  <c:v>6.9608006250015997</c:v>
                </c:pt>
                <c:pt idx="23315">
                  <c:v>6.9607256250015999</c:v>
                </c:pt>
                <c:pt idx="23316">
                  <c:v>6.9603856250015994</c:v>
                </c:pt>
                <c:pt idx="23317">
                  <c:v>6.9599831250015995</c:v>
                </c:pt>
                <c:pt idx="23318">
                  <c:v>6.9596343750015999</c:v>
                </c:pt>
                <c:pt idx="23319">
                  <c:v>6.9592431250016</c:v>
                </c:pt>
                <c:pt idx="23320">
                  <c:v>6.9588093750016</c:v>
                </c:pt>
                <c:pt idx="23321">
                  <c:v>6.9582712500000001</c:v>
                </c:pt>
                <c:pt idx="23322">
                  <c:v>6.9579374999999999</c:v>
                </c:pt>
                <c:pt idx="23323">
                  <c:v>6.9574850000000001</c:v>
                </c:pt>
                <c:pt idx="23324">
                  <c:v>6.9571293750015997</c:v>
                </c:pt>
                <c:pt idx="23325">
                  <c:v>6.9567856250015998</c:v>
                </c:pt>
                <c:pt idx="23326">
                  <c:v>6.9563893750016002</c:v>
                </c:pt>
                <c:pt idx="23327">
                  <c:v>6.9560306250016</c:v>
                </c:pt>
                <c:pt idx="23328">
                  <c:v>6.9556500000000003</c:v>
                </c:pt>
                <c:pt idx="23329">
                  <c:v>6.9552218750015999</c:v>
                </c:pt>
                <c:pt idx="23330">
                  <c:v>6.9548843750015994</c:v>
                </c:pt>
                <c:pt idx="23331">
                  <c:v>6.9545118750016002</c:v>
                </c:pt>
                <c:pt idx="23332">
                  <c:v>6.9548674999999998</c:v>
                </c:pt>
                <c:pt idx="23333">
                  <c:v>6.9553062499999996</c:v>
                </c:pt>
                <c:pt idx="23334">
                  <c:v>6.9556693750015999</c:v>
                </c:pt>
                <c:pt idx="23335">
                  <c:v>6.95611625</c:v>
                </c:pt>
                <c:pt idx="23336">
                  <c:v>6.9566112499999999</c:v>
                </c:pt>
                <c:pt idx="23337">
                  <c:v>6.9569706250015999</c:v>
                </c:pt>
                <c:pt idx="23338">
                  <c:v>6.9573712499999996</c:v>
                </c:pt>
                <c:pt idx="23339">
                  <c:v>6.9576993750015994</c:v>
                </c:pt>
                <c:pt idx="23340">
                  <c:v>6.9581074999999997</c:v>
                </c:pt>
                <c:pt idx="23341">
                  <c:v>6.9584374999999996</c:v>
                </c:pt>
                <c:pt idx="23342">
                  <c:v>6.9579037499999998</c:v>
                </c:pt>
                <c:pt idx="23343">
                  <c:v>6.9573762500000003</c:v>
                </c:pt>
                <c:pt idx="23344">
                  <c:v>6.9567493750015998</c:v>
                </c:pt>
                <c:pt idx="23345">
                  <c:v>6.9564275000000002</c:v>
                </c:pt>
                <c:pt idx="23346">
                  <c:v>6.9560443750015999</c:v>
                </c:pt>
                <c:pt idx="23347">
                  <c:v>6.9556987499999998</c:v>
                </c:pt>
                <c:pt idx="23348">
                  <c:v>6.9553293750015994</c:v>
                </c:pt>
                <c:pt idx="23349">
                  <c:v>6.9547181250015999</c:v>
                </c:pt>
                <c:pt idx="23350">
                  <c:v>6.9542587500000002</c:v>
                </c:pt>
                <c:pt idx="23351">
                  <c:v>6.9539362499999999</c:v>
                </c:pt>
                <c:pt idx="23352">
                  <c:v>6.9535774999999997</c:v>
                </c:pt>
                <c:pt idx="23353">
                  <c:v>6.9538731250015999</c:v>
                </c:pt>
                <c:pt idx="23354">
                  <c:v>6.9536818750015996</c:v>
                </c:pt>
                <c:pt idx="23355">
                  <c:v>6.9540243750016</c:v>
                </c:pt>
                <c:pt idx="23356">
                  <c:v>6.9545300000000001</c:v>
                </c:pt>
                <c:pt idx="23357">
                  <c:v>6.9548668750016001</c:v>
                </c:pt>
                <c:pt idx="23358">
                  <c:v>6.9553956250016</c:v>
                </c:pt>
                <c:pt idx="23359">
                  <c:v>6.9557343750016001</c:v>
                </c:pt>
                <c:pt idx="23360">
                  <c:v>6.9560793750015995</c:v>
                </c:pt>
                <c:pt idx="23361">
                  <c:v>6.9564618750016001</c:v>
                </c:pt>
                <c:pt idx="23362">
                  <c:v>6.9569049999999999</c:v>
                </c:pt>
                <c:pt idx="23363">
                  <c:v>6.9573656250016001</c:v>
                </c:pt>
                <c:pt idx="23364">
                  <c:v>6.9577850000000003</c:v>
                </c:pt>
                <c:pt idx="23365">
                  <c:v>6.9582831250016</c:v>
                </c:pt>
                <c:pt idx="23366">
                  <c:v>6.9586924999999997</c:v>
                </c:pt>
                <c:pt idx="23367">
                  <c:v>6.9591162500000001</c:v>
                </c:pt>
                <c:pt idx="23368">
                  <c:v>6.9595606250015996</c:v>
                </c:pt>
                <c:pt idx="23369">
                  <c:v>6.9601156250015999</c:v>
                </c:pt>
                <c:pt idx="23370">
                  <c:v>6.9605975000000004</c:v>
                </c:pt>
                <c:pt idx="23371">
                  <c:v>6.9610643750015999</c:v>
                </c:pt>
                <c:pt idx="23372">
                  <c:v>6.9615706250015998</c:v>
                </c:pt>
                <c:pt idx="23373">
                  <c:v>6.9620581250016</c:v>
                </c:pt>
                <c:pt idx="23374">
                  <c:v>6.9624418750016002</c:v>
                </c:pt>
                <c:pt idx="23375">
                  <c:v>6.9621431250015995</c:v>
                </c:pt>
                <c:pt idx="23376">
                  <c:v>6.9617856250015997</c:v>
                </c:pt>
                <c:pt idx="23377">
                  <c:v>6.9614050000000001</c:v>
                </c:pt>
                <c:pt idx="23378">
                  <c:v>6.9610275000000001</c:v>
                </c:pt>
                <c:pt idx="23379">
                  <c:v>6.9605600000000001</c:v>
                </c:pt>
                <c:pt idx="23380">
                  <c:v>6.9602118750016002</c:v>
                </c:pt>
                <c:pt idx="23381">
                  <c:v>6.9598031250016001</c:v>
                </c:pt>
                <c:pt idx="23382">
                  <c:v>6.9593368750015996</c:v>
                </c:pt>
                <c:pt idx="23383">
                  <c:v>6.9589237500000003</c:v>
                </c:pt>
                <c:pt idx="23384">
                  <c:v>6.9585925</c:v>
                </c:pt>
                <c:pt idx="23385">
                  <c:v>6.9582249999999997</c:v>
                </c:pt>
                <c:pt idx="23386">
                  <c:v>6.9578775000000004</c:v>
                </c:pt>
                <c:pt idx="23387">
                  <c:v>6.9575243750015998</c:v>
                </c:pt>
                <c:pt idx="23388">
                  <c:v>6.9570912500000004</c:v>
                </c:pt>
                <c:pt idx="23389">
                  <c:v>6.9567550000000002</c:v>
                </c:pt>
                <c:pt idx="23390">
                  <c:v>6.9564149999999998</c:v>
                </c:pt>
                <c:pt idx="23391">
                  <c:v>6.9560456250015994</c:v>
                </c:pt>
                <c:pt idx="23392">
                  <c:v>6.9556787499999997</c:v>
                </c:pt>
                <c:pt idx="23393">
                  <c:v>6.9550999999999998</c:v>
                </c:pt>
                <c:pt idx="23394">
                  <c:v>6.9544743750015998</c:v>
                </c:pt>
                <c:pt idx="23395">
                  <c:v>6.9541193750015999</c:v>
                </c:pt>
                <c:pt idx="23396">
                  <c:v>6.95377125</c:v>
                </c:pt>
                <c:pt idx="23397">
                  <c:v>6.9533887500000002</c:v>
                </c:pt>
                <c:pt idx="23398">
                  <c:v>6.9530287499999996</c:v>
                </c:pt>
                <c:pt idx="23399">
                  <c:v>6.9526968750015996</c:v>
                </c:pt>
                <c:pt idx="23400">
                  <c:v>6.95233875</c:v>
                </c:pt>
                <c:pt idx="23401">
                  <c:v>6.9518412500000002</c:v>
                </c:pt>
                <c:pt idx="23402">
                  <c:v>6.9513506250015995</c:v>
                </c:pt>
                <c:pt idx="23403">
                  <c:v>6.9508000000000001</c:v>
                </c:pt>
                <c:pt idx="23404">
                  <c:v>6.9503612500000003</c:v>
                </c:pt>
                <c:pt idx="23405">
                  <c:v>6.9500381250015995</c:v>
                </c:pt>
                <c:pt idx="23406">
                  <c:v>6.9496500000000001</c:v>
                </c:pt>
                <c:pt idx="23407">
                  <c:v>6.9493181250016001</c:v>
                </c:pt>
                <c:pt idx="23408">
                  <c:v>6.9488818750016002</c:v>
                </c:pt>
                <c:pt idx="23409">
                  <c:v>6.9492374999999997</c:v>
                </c:pt>
                <c:pt idx="23410">
                  <c:v>6.9496237499999998</c:v>
                </c:pt>
                <c:pt idx="23411">
                  <c:v>6.9500168750015998</c:v>
                </c:pt>
                <c:pt idx="23412">
                  <c:v>6.9504712499999997</c:v>
                </c:pt>
                <c:pt idx="23413">
                  <c:v>6.9508675000000002</c:v>
                </c:pt>
                <c:pt idx="23414">
                  <c:v>6.9512956250015998</c:v>
                </c:pt>
                <c:pt idx="23415">
                  <c:v>6.9516243750015994</c:v>
                </c:pt>
                <c:pt idx="23416">
                  <c:v>6.9520293750016</c:v>
                </c:pt>
                <c:pt idx="23417">
                  <c:v>6.9524575000000004</c:v>
                </c:pt>
                <c:pt idx="23418">
                  <c:v>6.9528618750015996</c:v>
                </c:pt>
                <c:pt idx="23419">
                  <c:v>6.9532306250015994</c:v>
                </c:pt>
                <c:pt idx="23420">
                  <c:v>6.9536300000000004</c:v>
                </c:pt>
                <c:pt idx="23421">
                  <c:v>6.95404</c:v>
                </c:pt>
                <c:pt idx="23422">
                  <c:v>6.9544006250015995</c:v>
                </c:pt>
                <c:pt idx="23423">
                  <c:v>6.9548256250015994</c:v>
                </c:pt>
                <c:pt idx="23424">
                  <c:v>6.9552812499999996</c:v>
                </c:pt>
                <c:pt idx="23425">
                  <c:v>6.95571875</c:v>
                </c:pt>
                <c:pt idx="23426">
                  <c:v>6.9560868750016001</c:v>
                </c:pt>
                <c:pt idx="23427">
                  <c:v>6.9565743750015994</c:v>
                </c:pt>
                <c:pt idx="23428">
                  <c:v>6.9570637499999997</c:v>
                </c:pt>
                <c:pt idx="23429">
                  <c:v>6.9575331250015999</c:v>
                </c:pt>
                <c:pt idx="23430">
                  <c:v>6.9579149999999998</c:v>
                </c:pt>
                <c:pt idx="23431">
                  <c:v>6.9583737499999998</c:v>
                </c:pt>
                <c:pt idx="23432">
                  <c:v>6.9587756250016</c:v>
                </c:pt>
                <c:pt idx="23433">
                  <c:v>6.9591418750015999</c:v>
                </c:pt>
                <c:pt idx="23434">
                  <c:v>6.9586781250016001</c:v>
                </c:pt>
                <c:pt idx="23435">
                  <c:v>6.9582850000000001</c:v>
                </c:pt>
                <c:pt idx="23436">
                  <c:v>6.9579550000000001</c:v>
                </c:pt>
                <c:pt idx="23437">
                  <c:v>6.9576012499999997</c:v>
                </c:pt>
                <c:pt idx="23438">
                  <c:v>6.9576393750015999</c:v>
                </c:pt>
                <c:pt idx="23439">
                  <c:v>6.9579987499999998</c:v>
                </c:pt>
                <c:pt idx="23440">
                  <c:v>6.9579750000000002</c:v>
                </c:pt>
                <c:pt idx="23441">
                  <c:v>6.9576381250015995</c:v>
                </c:pt>
                <c:pt idx="23442">
                  <c:v>6.9573024999999999</c:v>
                </c:pt>
                <c:pt idx="23443">
                  <c:v>6.9568737499999997</c:v>
                </c:pt>
                <c:pt idx="23444">
                  <c:v>6.9565537500000003</c:v>
                </c:pt>
                <c:pt idx="23445">
                  <c:v>6.9560893750016</c:v>
                </c:pt>
                <c:pt idx="23446">
                  <c:v>6.9560918750015999</c:v>
                </c:pt>
                <c:pt idx="23447">
                  <c:v>6.9564925000000004</c:v>
                </c:pt>
                <c:pt idx="23448">
                  <c:v>6.9560531250016</c:v>
                </c:pt>
                <c:pt idx="23449">
                  <c:v>6.9556475000000004</c:v>
                </c:pt>
                <c:pt idx="23450">
                  <c:v>6.9550162499999999</c:v>
                </c:pt>
                <c:pt idx="23451">
                  <c:v>6.9546731250015998</c:v>
                </c:pt>
                <c:pt idx="23452">
                  <c:v>6.9540737500000001</c:v>
                </c:pt>
                <c:pt idx="23453">
                  <c:v>6.9537256250016002</c:v>
                </c:pt>
                <c:pt idx="23454">
                  <c:v>6.9531581250015995</c:v>
                </c:pt>
                <c:pt idx="23455">
                  <c:v>6.9527587500000001</c:v>
                </c:pt>
                <c:pt idx="23456">
                  <c:v>6.9523675000000003</c:v>
                </c:pt>
                <c:pt idx="23457">
                  <c:v>6.9519712499999997</c:v>
                </c:pt>
                <c:pt idx="23458">
                  <c:v>6.9515318750016002</c:v>
                </c:pt>
                <c:pt idx="23459">
                  <c:v>6.9511793750016002</c:v>
                </c:pt>
                <c:pt idx="23460">
                  <c:v>6.9507406250015995</c:v>
                </c:pt>
                <c:pt idx="23461">
                  <c:v>6.9502674999999998</c:v>
                </c:pt>
                <c:pt idx="23462">
                  <c:v>6.9498343750015996</c:v>
                </c:pt>
                <c:pt idx="23463">
                  <c:v>6.9493731250015998</c:v>
                </c:pt>
                <c:pt idx="23464">
                  <c:v>6.9487937500000001</c:v>
                </c:pt>
                <c:pt idx="23465">
                  <c:v>6.9482593750015997</c:v>
                </c:pt>
                <c:pt idx="23466">
                  <c:v>6.9478499999999999</c:v>
                </c:pt>
                <c:pt idx="23467">
                  <c:v>6.9474818750015999</c:v>
                </c:pt>
                <c:pt idx="23468">
                  <c:v>6.9471543750015998</c:v>
                </c:pt>
                <c:pt idx="23469">
                  <c:v>6.9470631250016002</c:v>
                </c:pt>
                <c:pt idx="23470">
                  <c:v>6.9474943750015994</c:v>
                </c:pt>
                <c:pt idx="23471">
                  <c:v>6.94787</c:v>
                </c:pt>
                <c:pt idx="23472">
                  <c:v>6.9482781250015995</c:v>
                </c:pt>
                <c:pt idx="23473">
                  <c:v>6.9486681250015998</c:v>
                </c:pt>
                <c:pt idx="23474">
                  <c:v>6.9490993750015999</c:v>
                </c:pt>
                <c:pt idx="23475">
                  <c:v>6.9495637500000003</c:v>
                </c:pt>
                <c:pt idx="23476">
                  <c:v>6.9500824999999997</c:v>
                </c:pt>
                <c:pt idx="23477">
                  <c:v>6.9505825000000003</c:v>
                </c:pt>
                <c:pt idx="23478">
                  <c:v>6.9510706250015994</c:v>
                </c:pt>
                <c:pt idx="23479">
                  <c:v>6.9514924999999996</c:v>
                </c:pt>
                <c:pt idx="23480">
                  <c:v>6.9519131250015995</c:v>
                </c:pt>
                <c:pt idx="23481">
                  <c:v>6.9523324999999998</c:v>
                </c:pt>
                <c:pt idx="23482">
                  <c:v>6.95275</c:v>
                </c:pt>
                <c:pt idx="23483">
                  <c:v>6.9532193750015994</c:v>
                </c:pt>
                <c:pt idx="23484">
                  <c:v>6.9536387499999996</c:v>
                </c:pt>
                <c:pt idx="23485">
                  <c:v>6.9540024999999996</c:v>
                </c:pt>
                <c:pt idx="23486">
                  <c:v>6.9543481250015997</c:v>
                </c:pt>
                <c:pt idx="23487">
                  <c:v>6.9547468750016002</c:v>
                </c:pt>
                <c:pt idx="23488">
                  <c:v>6.9552143750016002</c:v>
                </c:pt>
                <c:pt idx="23489">
                  <c:v>6.9555406250015999</c:v>
                </c:pt>
                <c:pt idx="23490">
                  <c:v>6.9550725</c:v>
                </c:pt>
                <c:pt idx="23491">
                  <c:v>6.9545174999999997</c:v>
                </c:pt>
                <c:pt idx="23492">
                  <c:v>6.9538987499999996</c:v>
                </c:pt>
                <c:pt idx="23493">
                  <c:v>6.9531931250015999</c:v>
                </c:pt>
                <c:pt idx="23494">
                  <c:v>6.9527906250016001</c:v>
                </c:pt>
                <c:pt idx="23495">
                  <c:v>6.9522881250015995</c:v>
                </c:pt>
                <c:pt idx="23496">
                  <c:v>6.9517912500000003</c:v>
                </c:pt>
                <c:pt idx="23497">
                  <c:v>6.9513137499999997</c:v>
                </c:pt>
                <c:pt idx="23498">
                  <c:v>6.9508856250016002</c:v>
                </c:pt>
                <c:pt idx="23499">
                  <c:v>6.9503712499999999</c:v>
                </c:pt>
                <c:pt idx="23500">
                  <c:v>6.9499300000000002</c:v>
                </c:pt>
                <c:pt idx="23501">
                  <c:v>6.9495125</c:v>
                </c:pt>
                <c:pt idx="23502">
                  <c:v>6.9490818750015997</c:v>
                </c:pt>
                <c:pt idx="23503">
                  <c:v>6.9486818750015997</c:v>
                </c:pt>
                <c:pt idx="23504">
                  <c:v>6.9483168750016002</c:v>
                </c:pt>
                <c:pt idx="23505">
                  <c:v>6.9478150000000003</c:v>
                </c:pt>
                <c:pt idx="23506">
                  <c:v>6.9474749999999998</c:v>
                </c:pt>
                <c:pt idx="23507">
                  <c:v>6.9478375000000003</c:v>
                </c:pt>
                <c:pt idx="23508">
                  <c:v>6.9481893750015997</c:v>
                </c:pt>
                <c:pt idx="23509">
                  <c:v>6.9485718750015995</c:v>
                </c:pt>
                <c:pt idx="23510">
                  <c:v>6.9489193750015996</c:v>
                </c:pt>
                <c:pt idx="23511">
                  <c:v>6.9492675000000004</c:v>
                </c:pt>
                <c:pt idx="23512">
                  <c:v>6.9497749999999998</c:v>
                </c:pt>
                <c:pt idx="23513">
                  <c:v>6.9502181250015997</c:v>
                </c:pt>
                <c:pt idx="23514">
                  <c:v>6.9506750000000004</c:v>
                </c:pt>
                <c:pt idx="23515">
                  <c:v>6.9511349999999998</c:v>
                </c:pt>
                <c:pt idx="23516">
                  <c:v>6.9516862499999998</c:v>
                </c:pt>
                <c:pt idx="23517">
                  <c:v>6.9520900000000001</c:v>
                </c:pt>
                <c:pt idx="23518">
                  <c:v>6.9525600000000001</c:v>
                </c:pt>
                <c:pt idx="23519">
                  <c:v>6.9530818750016001</c:v>
                </c:pt>
                <c:pt idx="23520">
                  <c:v>6.9535925000000001</c:v>
                </c:pt>
                <c:pt idx="23521">
                  <c:v>6.9540068750015998</c:v>
                </c:pt>
                <c:pt idx="23522">
                  <c:v>6.9545668750015999</c:v>
                </c:pt>
                <c:pt idx="23523">
                  <c:v>6.9550043750016002</c:v>
                </c:pt>
                <c:pt idx="23524">
                  <c:v>6.9553518750015995</c:v>
                </c:pt>
                <c:pt idx="23525">
                  <c:v>6.95571625</c:v>
                </c:pt>
                <c:pt idx="23526">
                  <c:v>6.9561456250016001</c:v>
                </c:pt>
                <c:pt idx="23527">
                  <c:v>6.95560125</c:v>
                </c:pt>
                <c:pt idx="23528">
                  <c:v>6.9549093750016002</c:v>
                </c:pt>
                <c:pt idx="23529">
                  <c:v>6.9544912500000002</c:v>
                </c:pt>
                <c:pt idx="23530">
                  <c:v>6.9540024999999996</c:v>
                </c:pt>
                <c:pt idx="23531">
                  <c:v>6.9535506250015997</c:v>
                </c:pt>
                <c:pt idx="23532">
                  <c:v>6.9530268750015995</c:v>
                </c:pt>
                <c:pt idx="23533">
                  <c:v>6.9526537499999996</c:v>
                </c:pt>
                <c:pt idx="23534">
                  <c:v>6.9522518750015996</c:v>
                </c:pt>
                <c:pt idx="23535">
                  <c:v>6.9516787500000001</c:v>
                </c:pt>
                <c:pt idx="23536">
                  <c:v>6.9520074999999997</c:v>
                </c:pt>
                <c:pt idx="23537">
                  <c:v>6.9524587499999999</c:v>
                </c:pt>
                <c:pt idx="23538">
                  <c:v>6.9528737500000002</c:v>
                </c:pt>
                <c:pt idx="23539">
                  <c:v>6.9532224999999999</c:v>
                </c:pt>
                <c:pt idx="23540">
                  <c:v>6.9527762500000003</c:v>
                </c:pt>
                <c:pt idx="23541">
                  <c:v>6.9524281250015996</c:v>
                </c:pt>
                <c:pt idx="23542">
                  <c:v>6.9518750000000002</c:v>
                </c:pt>
                <c:pt idx="23543">
                  <c:v>6.9512806250015995</c:v>
                </c:pt>
                <c:pt idx="23544">
                  <c:v>6.9505543750015999</c:v>
                </c:pt>
                <c:pt idx="23545">
                  <c:v>6.9497743750016001</c:v>
                </c:pt>
                <c:pt idx="23546">
                  <c:v>6.94896125</c:v>
                </c:pt>
                <c:pt idx="23547">
                  <c:v>6.9481137500000001</c:v>
                </c:pt>
                <c:pt idx="23548">
                  <c:v>6.9473362500000002</c:v>
                </c:pt>
                <c:pt idx="23549">
                  <c:v>6.9465406250015995</c:v>
                </c:pt>
                <c:pt idx="23550">
                  <c:v>6.9458374999999997</c:v>
                </c:pt>
                <c:pt idx="23551">
                  <c:v>6.9451281250015997</c:v>
                </c:pt>
                <c:pt idx="23552">
                  <c:v>6.9445600000000001</c:v>
                </c:pt>
                <c:pt idx="23553">
                  <c:v>6.9439843750015999</c:v>
                </c:pt>
                <c:pt idx="23554">
                  <c:v>6.9435793750016002</c:v>
                </c:pt>
                <c:pt idx="23555">
                  <c:v>6.9431431250015994</c:v>
                </c:pt>
                <c:pt idx="23556">
                  <c:v>6.9427706250016001</c:v>
                </c:pt>
                <c:pt idx="23557">
                  <c:v>6.9423874999999997</c:v>
                </c:pt>
                <c:pt idx="23558">
                  <c:v>6.9420643750015998</c:v>
                </c:pt>
                <c:pt idx="23559">
                  <c:v>6.9415062499999998</c:v>
                </c:pt>
                <c:pt idx="23560">
                  <c:v>6.9410887499999996</c:v>
                </c:pt>
                <c:pt idx="23561">
                  <c:v>6.940715</c:v>
                </c:pt>
                <c:pt idx="23562">
                  <c:v>6.9407643750016002</c:v>
                </c:pt>
                <c:pt idx="23563">
                  <c:v>6.9411687500000001</c:v>
                </c:pt>
                <c:pt idx="23564">
                  <c:v>6.9415800000000001</c:v>
                </c:pt>
                <c:pt idx="23565">
                  <c:v>6.9419500000000003</c:v>
                </c:pt>
                <c:pt idx="23566">
                  <c:v>6.9422924999999998</c:v>
                </c:pt>
                <c:pt idx="23567">
                  <c:v>6.9426393750016002</c:v>
                </c:pt>
                <c:pt idx="23568">
                  <c:v>6.9431143750016</c:v>
                </c:pt>
                <c:pt idx="23569">
                  <c:v>6.9435556250015997</c:v>
                </c:pt>
                <c:pt idx="23570">
                  <c:v>6.9440006250015998</c:v>
                </c:pt>
                <c:pt idx="23571">
                  <c:v>6.9444356250016002</c:v>
                </c:pt>
                <c:pt idx="23572">
                  <c:v>6.9448187499999996</c:v>
                </c:pt>
                <c:pt idx="23573">
                  <c:v>6.9452175</c:v>
                </c:pt>
                <c:pt idx="23574">
                  <c:v>6.9456787499999999</c:v>
                </c:pt>
                <c:pt idx="23575">
                  <c:v>6.9461006250016002</c:v>
                </c:pt>
                <c:pt idx="23576">
                  <c:v>6.9464768750015997</c:v>
                </c:pt>
                <c:pt idx="23577">
                  <c:v>6.9468174999999999</c:v>
                </c:pt>
                <c:pt idx="23578">
                  <c:v>6.9471674999999999</c:v>
                </c:pt>
                <c:pt idx="23579">
                  <c:v>6.9474887499999998</c:v>
                </c:pt>
                <c:pt idx="23580">
                  <c:v>6.9479456250015996</c:v>
                </c:pt>
                <c:pt idx="23581">
                  <c:v>6.9475056250015994</c:v>
                </c:pt>
                <c:pt idx="23582">
                  <c:v>6.9469349999999999</c:v>
                </c:pt>
                <c:pt idx="23583">
                  <c:v>6.9462156250015994</c:v>
                </c:pt>
                <c:pt idx="23584">
                  <c:v>6.9458374999999997</c:v>
                </c:pt>
                <c:pt idx="23585">
                  <c:v>6.9454068750015994</c:v>
                </c:pt>
                <c:pt idx="23586">
                  <c:v>6.9446937499999999</c:v>
                </c:pt>
                <c:pt idx="23587">
                  <c:v>6.9442037499999998</c:v>
                </c:pt>
                <c:pt idx="23588">
                  <c:v>6.9438793750015995</c:v>
                </c:pt>
                <c:pt idx="23589">
                  <c:v>6.9440474999999999</c:v>
                </c:pt>
                <c:pt idx="23590">
                  <c:v>6.9443975</c:v>
                </c:pt>
                <c:pt idx="23591">
                  <c:v>6.9447875000000003</c:v>
                </c:pt>
                <c:pt idx="23592">
                  <c:v>6.9451081250015996</c:v>
                </c:pt>
                <c:pt idx="23593">
                  <c:v>6.9454799999999999</c:v>
                </c:pt>
                <c:pt idx="23594">
                  <c:v>6.9459568750015999</c:v>
                </c:pt>
                <c:pt idx="23595">
                  <c:v>6.9464106250016</c:v>
                </c:pt>
                <c:pt idx="23596">
                  <c:v>6.9468793750015996</c:v>
                </c:pt>
                <c:pt idx="23597">
                  <c:v>6.9473637500000001</c:v>
                </c:pt>
                <c:pt idx="23598">
                  <c:v>6.9478356250015993</c:v>
                </c:pt>
                <c:pt idx="23599">
                  <c:v>6.9482468750016002</c:v>
                </c:pt>
                <c:pt idx="23600">
                  <c:v>6.9486018750016001</c:v>
                </c:pt>
                <c:pt idx="23601">
                  <c:v>6.94895</c:v>
                </c:pt>
                <c:pt idx="23602">
                  <c:v>6.9487431250015996</c:v>
                </c:pt>
                <c:pt idx="23603">
                  <c:v>6.9488025000000002</c:v>
                </c:pt>
                <c:pt idx="23604">
                  <c:v>6.9489706250015999</c:v>
                </c:pt>
                <c:pt idx="23605">
                  <c:v>6.9493425000000002</c:v>
                </c:pt>
                <c:pt idx="23606">
                  <c:v>6.9497512500000003</c:v>
                </c:pt>
                <c:pt idx="23607">
                  <c:v>6.9500950000000001</c:v>
                </c:pt>
                <c:pt idx="23608">
                  <c:v>6.9504774999999999</c:v>
                </c:pt>
                <c:pt idx="23609">
                  <c:v>6.9508637499999999</c:v>
                </c:pt>
                <c:pt idx="23610">
                  <c:v>6.9512043750016002</c:v>
                </c:pt>
                <c:pt idx="23611">
                  <c:v>6.95153</c:v>
                </c:pt>
                <c:pt idx="23612">
                  <c:v>6.9519237499999997</c:v>
                </c:pt>
                <c:pt idx="23613">
                  <c:v>6.9522693750015998</c:v>
                </c:pt>
                <c:pt idx="23614">
                  <c:v>6.9520506250015996</c:v>
                </c:pt>
                <c:pt idx="23615">
                  <c:v>6.9515874999999996</c:v>
                </c:pt>
                <c:pt idx="23616">
                  <c:v>6.9512512500000003</c:v>
                </c:pt>
                <c:pt idx="23617">
                  <c:v>6.9508918750015996</c:v>
                </c:pt>
                <c:pt idx="23618">
                  <c:v>6.9505537500000001</c:v>
                </c:pt>
                <c:pt idx="23619">
                  <c:v>6.9501125000000004</c:v>
                </c:pt>
                <c:pt idx="23620">
                  <c:v>6.9497093750015999</c:v>
                </c:pt>
                <c:pt idx="23621">
                  <c:v>6.9493118750015999</c:v>
                </c:pt>
                <c:pt idx="23622">
                  <c:v>6.9489568750016</c:v>
                </c:pt>
                <c:pt idx="23623">
                  <c:v>6.9485068750016001</c:v>
                </c:pt>
                <c:pt idx="23624">
                  <c:v>6.9481243750015995</c:v>
                </c:pt>
                <c:pt idx="23625">
                  <c:v>6.9476837500000004</c:v>
                </c:pt>
                <c:pt idx="23626">
                  <c:v>6.9473306250015998</c:v>
                </c:pt>
                <c:pt idx="23627">
                  <c:v>6.9469768750015994</c:v>
                </c:pt>
                <c:pt idx="23628">
                  <c:v>6.9466212499999997</c:v>
                </c:pt>
                <c:pt idx="23629">
                  <c:v>6.9460143750015995</c:v>
                </c:pt>
                <c:pt idx="23630">
                  <c:v>6.9456875</c:v>
                </c:pt>
                <c:pt idx="23631">
                  <c:v>6.9451499999999999</c:v>
                </c:pt>
                <c:pt idx="23632">
                  <c:v>6.9446668750015998</c:v>
                </c:pt>
                <c:pt idx="23633">
                  <c:v>6.9443293750016002</c:v>
                </c:pt>
                <c:pt idx="23634">
                  <c:v>6.9438731250016001</c:v>
                </c:pt>
                <c:pt idx="23635">
                  <c:v>6.9434556250016</c:v>
                </c:pt>
                <c:pt idx="23636">
                  <c:v>6.9431174999999996</c:v>
                </c:pt>
                <c:pt idx="23637">
                  <c:v>6.9433299999999996</c:v>
                </c:pt>
                <c:pt idx="23638">
                  <c:v>6.9437343750015996</c:v>
                </c:pt>
                <c:pt idx="23639">
                  <c:v>6.9441162500000004</c:v>
                </c:pt>
                <c:pt idx="23640">
                  <c:v>6.9445831250015999</c:v>
                </c:pt>
                <c:pt idx="23641">
                  <c:v>6.9450975000000001</c:v>
                </c:pt>
                <c:pt idx="23642">
                  <c:v>6.9455274999999999</c:v>
                </c:pt>
                <c:pt idx="23643">
                  <c:v>6.9459193750015995</c:v>
                </c:pt>
                <c:pt idx="23644">
                  <c:v>6.9463274999999998</c:v>
                </c:pt>
                <c:pt idx="23645">
                  <c:v>6.9467162499999997</c:v>
                </c:pt>
                <c:pt idx="23646">
                  <c:v>6.9471606250016</c:v>
                </c:pt>
                <c:pt idx="23647">
                  <c:v>6.94759875</c:v>
                </c:pt>
                <c:pt idx="23648">
                  <c:v>6.9479318750015997</c:v>
                </c:pt>
                <c:pt idx="23649">
                  <c:v>6.9482893750015995</c:v>
                </c:pt>
                <c:pt idx="23650">
                  <c:v>6.9486843750015996</c:v>
                </c:pt>
                <c:pt idx="23651">
                  <c:v>6.9491631250015997</c:v>
                </c:pt>
                <c:pt idx="23652">
                  <c:v>6.9495606250015998</c:v>
                </c:pt>
                <c:pt idx="23653">
                  <c:v>6.9498906250015997</c:v>
                </c:pt>
                <c:pt idx="23654">
                  <c:v>6.9493106250015995</c:v>
                </c:pt>
                <c:pt idx="23655">
                  <c:v>6.9489681250016</c:v>
                </c:pt>
                <c:pt idx="23656">
                  <c:v>6.9484874999999997</c:v>
                </c:pt>
                <c:pt idx="23657">
                  <c:v>6.9478425000000001</c:v>
                </c:pt>
                <c:pt idx="23658">
                  <c:v>6.9471993750015999</c:v>
                </c:pt>
                <c:pt idx="23659">
                  <c:v>6.9464499999999996</c:v>
                </c:pt>
                <c:pt idx="23660">
                  <c:v>6.9457993750015996</c:v>
                </c:pt>
                <c:pt idx="23661">
                  <c:v>6.9452043750015999</c:v>
                </c:pt>
                <c:pt idx="23662">
                  <c:v>6.9446250000000003</c:v>
                </c:pt>
                <c:pt idx="23663">
                  <c:v>6.9440468750016002</c:v>
                </c:pt>
                <c:pt idx="23664">
                  <c:v>6.9435968750015995</c:v>
                </c:pt>
                <c:pt idx="23665">
                  <c:v>6.9431574999999999</c:v>
                </c:pt>
                <c:pt idx="23666">
                  <c:v>6.9428018750015994</c:v>
                </c:pt>
                <c:pt idx="23667">
                  <c:v>6.9423293750015995</c:v>
                </c:pt>
                <c:pt idx="23668">
                  <c:v>6.9419493750015997</c:v>
                </c:pt>
                <c:pt idx="23669">
                  <c:v>6.9416131250015995</c:v>
                </c:pt>
                <c:pt idx="23670">
                  <c:v>6.9420931250016</c:v>
                </c:pt>
                <c:pt idx="23671">
                  <c:v>6.9424256250015999</c:v>
                </c:pt>
                <c:pt idx="23672">
                  <c:v>6.9427700000000003</c:v>
                </c:pt>
                <c:pt idx="23673">
                  <c:v>6.9431725000000002</c:v>
                </c:pt>
                <c:pt idx="23674">
                  <c:v>6.9435087500000003</c:v>
                </c:pt>
                <c:pt idx="23675">
                  <c:v>6.9438775000000001</c:v>
                </c:pt>
                <c:pt idx="23676">
                  <c:v>6.9442181250015995</c:v>
                </c:pt>
                <c:pt idx="23677">
                  <c:v>6.9441856250015999</c:v>
                </c:pt>
                <c:pt idx="23678">
                  <c:v>6.9437506250015995</c:v>
                </c:pt>
                <c:pt idx="23679">
                  <c:v>6.9434075000000002</c:v>
                </c:pt>
                <c:pt idx="23680">
                  <c:v>6.9437356250016</c:v>
                </c:pt>
                <c:pt idx="23681">
                  <c:v>6.9441043750015998</c:v>
                </c:pt>
                <c:pt idx="23682">
                  <c:v>6.9446275000000002</c:v>
                </c:pt>
                <c:pt idx="23683">
                  <c:v>6.9452268750016</c:v>
                </c:pt>
                <c:pt idx="23684">
                  <c:v>6.9457643750016</c:v>
                </c:pt>
                <c:pt idx="23685">
                  <c:v>6.9463656250015999</c:v>
                </c:pt>
                <c:pt idx="23686">
                  <c:v>6.9469012499999998</c:v>
                </c:pt>
                <c:pt idx="23687">
                  <c:v>6.9473406250015994</c:v>
                </c:pt>
                <c:pt idx="23688">
                  <c:v>6.9477725000000001</c:v>
                </c:pt>
                <c:pt idx="23689">
                  <c:v>6.9481912499999998</c:v>
                </c:pt>
                <c:pt idx="23690">
                  <c:v>6.9486274999999997</c:v>
                </c:pt>
                <c:pt idx="23691">
                  <c:v>6.9491262499999999</c:v>
                </c:pt>
                <c:pt idx="23692">
                  <c:v>6.9496318750016002</c:v>
                </c:pt>
                <c:pt idx="23693">
                  <c:v>6.9501575000000004</c:v>
                </c:pt>
                <c:pt idx="23694">
                  <c:v>6.9506606250015999</c:v>
                </c:pt>
                <c:pt idx="23695">
                  <c:v>6.9511156250015995</c:v>
                </c:pt>
                <c:pt idx="23696">
                  <c:v>6.9515531250015998</c:v>
                </c:pt>
                <c:pt idx="23697">
                  <c:v>6.9519068750016002</c:v>
                </c:pt>
                <c:pt idx="23698">
                  <c:v>6.9513806250016001</c:v>
                </c:pt>
                <c:pt idx="23699">
                  <c:v>6.9509443750016002</c:v>
                </c:pt>
                <c:pt idx="23700">
                  <c:v>6.9503174999999997</c:v>
                </c:pt>
                <c:pt idx="23701">
                  <c:v>6.9499137500000003</c:v>
                </c:pt>
                <c:pt idx="23702">
                  <c:v>6.9493656250016</c:v>
                </c:pt>
                <c:pt idx="23703">
                  <c:v>6.948925</c:v>
                </c:pt>
                <c:pt idx="23704">
                  <c:v>6.9484087499999996</c:v>
                </c:pt>
                <c:pt idx="23705">
                  <c:v>6.9478712500000004</c:v>
                </c:pt>
                <c:pt idx="23706">
                  <c:v>6.9473731250016</c:v>
                </c:pt>
                <c:pt idx="23707">
                  <c:v>6.9468449999999997</c:v>
                </c:pt>
                <c:pt idx="23708">
                  <c:v>6.9463793750015999</c:v>
                </c:pt>
                <c:pt idx="23709">
                  <c:v>6.9459125000000004</c:v>
                </c:pt>
                <c:pt idx="23710">
                  <c:v>6.9455106250015994</c:v>
                </c:pt>
                <c:pt idx="23711">
                  <c:v>6.9451450000000001</c:v>
                </c:pt>
                <c:pt idx="23712">
                  <c:v>6.9446006250016001</c:v>
                </c:pt>
                <c:pt idx="23713">
                  <c:v>6.9442387500000002</c:v>
                </c:pt>
                <c:pt idx="23714">
                  <c:v>6.9438218750015999</c:v>
                </c:pt>
                <c:pt idx="23715">
                  <c:v>6.9434456250015995</c:v>
                </c:pt>
                <c:pt idx="23716">
                  <c:v>6.9430837500000004</c:v>
                </c:pt>
                <c:pt idx="23717">
                  <c:v>6.9427443750015998</c:v>
                </c:pt>
                <c:pt idx="23718">
                  <c:v>6.9422781250016001</c:v>
                </c:pt>
                <c:pt idx="23719">
                  <c:v>6.94177</c:v>
                </c:pt>
                <c:pt idx="23720">
                  <c:v>6.9414293750015998</c:v>
                </c:pt>
                <c:pt idx="23721">
                  <c:v>6.94103125</c:v>
                </c:pt>
                <c:pt idx="23722">
                  <c:v>6.9405975</c:v>
                </c:pt>
                <c:pt idx="23723">
                  <c:v>6.9400743750015996</c:v>
                </c:pt>
                <c:pt idx="23724">
                  <c:v>6.9396131250015998</c:v>
                </c:pt>
                <c:pt idx="23725">
                  <c:v>6.9391512500000001</c:v>
                </c:pt>
                <c:pt idx="23726">
                  <c:v>6.9388006250015994</c:v>
                </c:pt>
                <c:pt idx="23727">
                  <c:v>6.9383493750016001</c:v>
                </c:pt>
                <c:pt idx="23728">
                  <c:v>6.9379437499999996</c:v>
                </c:pt>
                <c:pt idx="23729">
                  <c:v>6.9375887499999997</c:v>
                </c:pt>
                <c:pt idx="23730">
                  <c:v>6.9372287500000001</c:v>
                </c:pt>
                <c:pt idx="23731">
                  <c:v>6.9368043750016</c:v>
                </c:pt>
                <c:pt idx="23732">
                  <c:v>6.9364268750016</c:v>
                </c:pt>
                <c:pt idx="23733">
                  <c:v>6.93601125</c:v>
                </c:pt>
                <c:pt idx="23734">
                  <c:v>6.9356662499999997</c:v>
                </c:pt>
                <c:pt idx="23735">
                  <c:v>6.9354300000000002</c:v>
                </c:pt>
                <c:pt idx="23736">
                  <c:v>6.9357775000000004</c:v>
                </c:pt>
                <c:pt idx="23737">
                  <c:v>6.9354143750016002</c:v>
                </c:pt>
                <c:pt idx="23738">
                  <c:v>6.93574</c:v>
                </c:pt>
                <c:pt idx="23739">
                  <c:v>6.9361325000000003</c:v>
                </c:pt>
                <c:pt idx="23740">
                  <c:v>6.9365656250015997</c:v>
                </c:pt>
                <c:pt idx="23741">
                  <c:v>6.9370424999999996</c:v>
                </c:pt>
                <c:pt idx="23742">
                  <c:v>6.9373893750016</c:v>
                </c:pt>
                <c:pt idx="23743">
                  <c:v>6.9378981250015999</c:v>
                </c:pt>
                <c:pt idx="23744">
                  <c:v>6.9384368750015994</c:v>
                </c:pt>
                <c:pt idx="23745">
                  <c:v>6.9389556250015998</c:v>
                </c:pt>
                <c:pt idx="23746">
                  <c:v>6.9392812499999996</c:v>
                </c:pt>
                <c:pt idx="23747">
                  <c:v>6.9398574999999996</c:v>
                </c:pt>
                <c:pt idx="23748">
                  <c:v>6.9404356250015997</c:v>
                </c:pt>
                <c:pt idx="23749">
                  <c:v>6.9409943750015994</c:v>
                </c:pt>
                <c:pt idx="23750">
                  <c:v>6.9415399999999998</c:v>
                </c:pt>
                <c:pt idx="23751">
                  <c:v>6.9420799999999998</c:v>
                </c:pt>
                <c:pt idx="23752">
                  <c:v>6.942615</c:v>
                </c:pt>
                <c:pt idx="23753">
                  <c:v>6.9431443750015998</c:v>
                </c:pt>
                <c:pt idx="23754">
                  <c:v>6.9435931250016001</c:v>
                </c:pt>
                <c:pt idx="23755">
                  <c:v>6.9440537500000001</c:v>
                </c:pt>
                <c:pt idx="23756">
                  <c:v>6.9444512500000002</c:v>
                </c:pt>
                <c:pt idx="23757">
                  <c:v>6.9448756250015995</c:v>
                </c:pt>
                <c:pt idx="23758">
                  <c:v>6.9452318750015998</c:v>
                </c:pt>
                <c:pt idx="23759">
                  <c:v>6.9456749999999996</c:v>
                </c:pt>
                <c:pt idx="23760">
                  <c:v>6.94604</c:v>
                </c:pt>
                <c:pt idx="23761">
                  <c:v>6.9455793750015999</c:v>
                </c:pt>
                <c:pt idx="23762">
                  <c:v>6.9452575000000003</c:v>
                </c:pt>
                <c:pt idx="23763">
                  <c:v>6.9449224999999997</c:v>
                </c:pt>
                <c:pt idx="23764">
                  <c:v>6.9444631250016</c:v>
                </c:pt>
                <c:pt idx="23765">
                  <c:v>6.9439381250015995</c:v>
                </c:pt>
                <c:pt idx="23766">
                  <c:v>6.9433137499999997</c:v>
                </c:pt>
                <c:pt idx="23767">
                  <c:v>6.9427131250015996</c:v>
                </c:pt>
                <c:pt idx="23768">
                  <c:v>6.9420374999999996</c:v>
                </c:pt>
                <c:pt idx="23769">
                  <c:v>6.9414193750016002</c:v>
                </c:pt>
                <c:pt idx="23770">
                  <c:v>6.9407350000000001</c:v>
                </c:pt>
                <c:pt idx="23771">
                  <c:v>6.9401956250015999</c:v>
                </c:pt>
                <c:pt idx="23772">
                  <c:v>6.9396593750015994</c:v>
                </c:pt>
                <c:pt idx="23773">
                  <c:v>6.9391393750015995</c:v>
                </c:pt>
                <c:pt idx="23774">
                  <c:v>6.9386443750015996</c:v>
                </c:pt>
                <c:pt idx="23775">
                  <c:v>6.9382293750016002</c:v>
                </c:pt>
                <c:pt idx="23776">
                  <c:v>6.9375581250015994</c:v>
                </c:pt>
                <c:pt idx="23777">
                  <c:v>6.9372237500000002</c:v>
                </c:pt>
                <c:pt idx="23778">
                  <c:v>6.9367037500000004</c:v>
                </c:pt>
                <c:pt idx="23779">
                  <c:v>6.9362093750015994</c:v>
                </c:pt>
                <c:pt idx="23780">
                  <c:v>6.9358250000000004</c:v>
                </c:pt>
                <c:pt idx="23781">
                  <c:v>6.9354887500000002</c:v>
                </c:pt>
                <c:pt idx="23782">
                  <c:v>6.9358174999999997</c:v>
                </c:pt>
                <c:pt idx="23783">
                  <c:v>6.9363006250015999</c:v>
                </c:pt>
                <c:pt idx="23784">
                  <c:v>6.9367481250015999</c:v>
                </c:pt>
                <c:pt idx="23785">
                  <c:v>6.9371875000000003</c:v>
                </c:pt>
                <c:pt idx="23786">
                  <c:v>6.9376575000000003</c:v>
                </c:pt>
                <c:pt idx="23787">
                  <c:v>6.9382068750016002</c:v>
                </c:pt>
                <c:pt idx="23788">
                  <c:v>6.9386506250015998</c:v>
                </c:pt>
                <c:pt idx="23789">
                  <c:v>6.9390856250016002</c:v>
                </c:pt>
                <c:pt idx="23790">
                  <c:v>6.9396081250016</c:v>
                </c:pt>
                <c:pt idx="23791">
                  <c:v>6.9400056250016</c:v>
                </c:pt>
                <c:pt idx="23792">
                  <c:v>6.9403943750015999</c:v>
                </c:pt>
                <c:pt idx="23793">
                  <c:v>6.9407987499999999</c:v>
                </c:pt>
                <c:pt idx="23794">
                  <c:v>6.9412206250016002</c:v>
                </c:pt>
                <c:pt idx="23795">
                  <c:v>6.9417087500000001</c:v>
                </c:pt>
                <c:pt idx="23796">
                  <c:v>6.9420868750015998</c:v>
                </c:pt>
                <c:pt idx="23797">
                  <c:v>6.9424468750015995</c:v>
                </c:pt>
                <c:pt idx="23798">
                  <c:v>6.9428481250015999</c:v>
                </c:pt>
                <c:pt idx="23799">
                  <c:v>6.94229875</c:v>
                </c:pt>
                <c:pt idx="23800">
                  <c:v>6.9419418750016</c:v>
                </c:pt>
                <c:pt idx="23801">
                  <c:v>6.9415399999999998</c:v>
                </c:pt>
                <c:pt idx="23802">
                  <c:v>6.9410518750015999</c:v>
                </c:pt>
                <c:pt idx="23803">
                  <c:v>6.9404056250016</c:v>
                </c:pt>
                <c:pt idx="23804">
                  <c:v>6.9396781250016</c:v>
                </c:pt>
                <c:pt idx="23805">
                  <c:v>6.9389293750015995</c:v>
                </c:pt>
                <c:pt idx="23806">
                  <c:v>6.9381674999999996</c:v>
                </c:pt>
                <c:pt idx="23807">
                  <c:v>6.9374431250016002</c:v>
                </c:pt>
                <c:pt idx="23808">
                  <c:v>6.9367124999999996</c:v>
                </c:pt>
                <c:pt idx="23809">
                  <c:v>6.9360618750015997</c:v>
                </c:pt>
                <c:pt idx="23810">
                  <c:v>6.9354787499999997</c:v>
                </c:pt>
                <c:pt idx="23811">
                  <c:v>6.9348999999999998</c:v>
                </c:pt>
                <c:pt idx="23812">
                  <c:v>6.9343043750015996</c:v>
                </c:pt>
                <c:pt idx="23813">
                  <c:v>6.9338118750015996</c:v>
                </c:pt>
                <c:pt idx="23814">
                  <c:v>6.9333762500000002</c:v>
                </c:pt>
                <c:pt idx="23815">
                  <c:v>6.9330056250015994</c:v>
                </c:pt>
                <c:pt idx="23816">
                  <c:v>6.9326212500000004</c:v>
                </c:pt>
                <c:pt idx="23817">
                  <c:v>6.9322643750015995</c:v>
                </c:pt>
                <c:pt idx="23818">
                  <c:v>6.9319406250015998</c:v>
                </c:pt>
                <c:pt idx="23819">
                  <c:v>6.93159875</c:v>
                </c:pt>
                <c:pt idx="23820">
                  <c:v>6.9309706250016001</c:v>
                </c:pt>
                <c:pt idx="23821">
                  <c:v>6.9305275000000002</c:v>
                </c:pt>
                <c:pt idx="23822">
                  <c:v>6.9301950000000003</c:v>
                </c:pt>
                <c:pt idx="23823">
                  <c:v>6.9305406250015995</c:v>
                </c:pt>
                <c:pt idx="23824">
                  <c:v>6.9308893750016001</c:v>
                </c:pt>
                <c:pt idx="23825">
                  <c:v>6.9313549999999999</c:v>
                </c:pt>
                <c:pt idx="23826">
                  <c:v>6.9316981250016001</c:v>
                </c:pt>
                <c:pt idx="23827">
                  <c:v>6.9320481250016002</c:v>
                </c:pt>
                <c:pt idx="23828">
                  <c:v>6.932385</c:v>
                </c:pt>
                <c:pt idx="23829">
                  <c:v>6.9329200000000002</c:v>
                </c:pt>
                <c:pt idx="23830">
                  <c:v>6.9333218750015995</c:v>
                </c:pt>
                <c:pt idx="23831">
                  <c:v>6.9336987499999996</c:v>
                </c:pt>
                <c:pt idx="23832">
                  <c:v>6.9341274999999998</c:v>
                </c:pt>
                <c:pt idx="23833">
                  <c:v>6.9344987500000004</c:v>
                </c:pt>
                <c:pt idx="23834">
                  <c:v>6.9349643750015995</c:v>
                </c:pt>
                <c:pt idx="23835">
                  <c:v>6.9354181250015996</c:v>
                </c:pt>
                <c:pt idx="23836">
                  <c:v>6.9357706250015996</c:v>
                </c:pt>
                <c:pt idx="23837">
                  <c:v>6.9362281250016</c:v>
                </c:pt>
                <c:pt idx="23838">
                  <c:v>6.9366356250015997</c:v>
                </c:pt>
                <c:pt idx="23839">
                  <c:v>6.9370862500000001</c:v>
                </c:pt>
                <c:pt idx="23840">
                  <c:v>6.9375524999999998</c:v>
                </c:pt>
                <c:pt idx="23841">
                  <c:v>6.9379443750015994</c:v>
                </c:pt>
                <c:pt idx="23842">
                  <c:v>6.9382712499999997</c:v>
                </c:pt>
                <c:pt idx="23843">
                  <c:v>6.9378900000000003</c:v>
                </c:pt>
                <c:pt idx="23844">
                  <c:v>6.9373612500000004</c:v>
                </c:pt>
                <c:pt idx="23845">
                  <c:v>6.9369681250015995</c:v>
                </c:pt>
                <c:pt idx="23846">
                  <c:v>6.9365868750016002</c:v>
                </c:pt>
                <c:pt idx="23847">
                  <c:v>6.9362156250015996</c:v>
                </c:pt>
                <c:pt idx="23848">
                  <c:v>6.9358743750015996</c:v>
                </c:pt>
                <c:pt idx="23849">
                  <c:v>6.9354775000000002</c:v>
                </c:pt>
                <c:pt idx="23850">
                  <c:v>6.9349268750016</c:v>
                </c:pt>
                <c:pt idx="23851">
                  <c:v>6.9345718750016001</c:v>
                </c:pt>
                <c:pt idx="23852">
                  <c:v>6.9349299999999996</c:v>
                </c:pt>
                <c:pt idx="23853">
                  <c:v>6.9352887499999998</c:v>
                </c:pt>
                <c:pt idx="23854">
                  <c:v>6.9357924999999998</c:v>
                </c:pt>
                <c:pt idx="23855">
                  <c:v>6.9361906250015997</c:v>
                </c:pt>
                <c:pt idx="23856">
                  <c:v>6.9365424999999998</c:v>
                </c:pt>
                <c:pt idx="23857">
                  <c:v>6.9368643750015995</c:v>
                </c:pt>
                <c:pt idx="23858">
                  <c:v>6.9371900000000002</c:v>
                </c:pt>
                <c:pt idx="23859">
                  <c:v>6.9375724999999999</c:v>
                </c:pt>
                <c:pt idx="23860">
                  <c:v>6.9372350000000003</c:v>
                </c:pt>
                <c:pt idx="23861">
                  <c:v>6.93685375</c:v>
                </c:pt>
                <c:pt idx="23862">
                  <c:v>6.9364187499999996</c:v>
                </c:pt>
                <c:pt idx="23863">
                  <c:v>6.9360187499999997</c:v>
                </c:pt>
                <c:pt idx="23864">
                  <c:v>6.9356306250015995</c:v>
                </c:pt>
                <c:pt idx="23865">
                  <c:v>6.9352968750016002</c:v>
                </c:pt>
                <c:pt idx="23866">
                  <c:v>6.9356400000000002</c:v>
                </c:pt>
                <c:pt idx="23867">
                  <c:v>6.9360350000000004</c:v>
                </c:pt>
                <c:pt idx="23868">
                  <c:v>6.9364368750015997</c:v>
                </c:pt>
                <c:pt idx="23869">
                  <c:v>6.9367768750016001</c:v>
                </c:pt>
                <c:pt idx="23870">
                  <c:v>6.9372100000000003</c:v>
                </c:pt>
                <c:pt idx="23871">
                  <c:v>6.9375481250015998</c:v>
                </c:pt>
                <c:pt idx="23872">
                  <c:v>6.9378793750016001</c:v>
                </c:pt>
                <c:pt idx="23873">
                  <c:v>6.9383868750015996</c:v>
                </c:pt>
                <c:pt idx="23874">
                  <c:v>6.9387162499999997</c:v>
                </c:pt>
                <c:pt idx="23875">
                  <c:v>6.9392043750015997</c:v>
                </c:pt>
                <c:pt idx="23876">
                  <c:v>6.9396231250015994</c:v>
                </c:pt>
                <c:pt idx="23877">
                  <c:v>6.9400181250015995</c:v>
                </c:pt>
                <c:pt idx="23878">
                  <c:v>6.9404331250015998</c:v>
                </c:pt>
                <c:pt idx="23879">
                  <c:v>6.9409093750016</c:v>
                </c:pt>
                <c:pt idx="23880">
                  <c:v>6.9412700000000003</c:v>
                </c:pt>
                <c:pt idx="23881">
                  <c:v>6.9416624999999996</c:v>
                </c:pt>
                <c:pt idx="23882">
                  <c:v>6.9411987499999999</c:v>
                </c:pt>
                <c:pt idx="23883">
                  <c:v>6.9404943750015997</c:v>
                </c:pt>
                <c:pt idx="23884">
                  <c:v>6.9400493750015997</c:v>
                </c:pt>
                <c:pt idx="23885">
                  <c:v>6.9394318750016</c:v>
                </c:pt>
                <c:pt idx="23886">
                  <c:v>6.9387806250016002</c:v>
                </c:pt>
                <c:pt idx="23887">
                  <c:v>6.9380868750015994</c:v>
                </c:pt>
                <c:pt idx="23888">
                  <c:v>6.9373737499999999</c:v>
                </c:pt>
                <c:pt idx="23889">
                  <c:v>6.9366906250015994</c:v>
                </c:pt>
                <c:pt idx="23890">
                  <c:v>6.9359925000000002</c:v>
                </c:pt>
                <c:pt idx="23891">
                  <c:v>6.9353312499999999</c:v>
                </c:pt>
                <c:pt idx="23892">
                  <c:v>6.9347068750015994</c:v>
                </c:pt>
                <c:pt idx="23893">
                  <c:v>6.9342931250015996</c:v>
                </c:pt>
                <c:pt idx="23894">
                  <c:v>6.9338150000000001</c:v>
                </c:pt>
                <c:pt idx="23895">
                  <c:v>6.9333262500000004</c:v>
                </c:pt>
                <c:pt idx="23896">
                  <c:v>6.9329518750016002</c:v>
                </c:pt>
                <c:pt idx="23897">
                  <c:v>6.9332993750015994</c:v>
                </c:pt>
                <c:pt idx="23898">
                  <c:v>6.9336799999999998</c:v>
                </c:pt>
                <c:pt idx="23899">
                  <c:v>6.93328875</c:v>
                </c:pt>
                <c:pt idx="23900">
                  <c:v>6.9337181250016</c:v>
                </c:pt>
                <c:pt idx="23901">
                  <c:v>6.9341318750015999</c:v>
                </c:pt>
                <c:pt idx="23902">
                  <c:v>6.9344524999999999</c:v>
                </c:pt>
                <c:pt idx="23903">
                  <c:v>6.9348668750015996</c:v>
                </c:pt>
                <c:pt idx="23904">
                  <c:v>6.9353018750016</c:v>
                </c:pt>
                <c:pt idx="23905">
                  <c:v>6.9349449999999999</c:v>
                </c:pt>
                <c:pt idx="23906">
                  <c:v>6.9344756250015998</c:v>
                </c:pt>
                <c:pt idx="23907">
                  <c:v>6.9339306250016</c:v>
                </c:pt>
                <c:pt idx="23908">
                  <c:v>6.9333531250015996</c:v>
                </c:pt>
                <c:pt idx="23909">
                  <c:v>6.9329106250015995</c:v>
                </c:pt>
                <c:pt idx="23910">
                  <c:v>6.9324137500000003</c:v>
                </c:pt>
                <c:pt idx="23911">
                  <c:v>6.9319906250015997</c:v>
                </c:pt>
                <c:pt idx="23912">
                  <c:v>6.9316531250016</c:v>
                </c:pt>
                <c:pt idx="23913">
                  <c:v>6.9312831250015998</c:v>
                </c:pt>
                <c:pt idx="23914">
                  <c:v>6.9309037499999997</c:v>
                </c:pt>
                <c:pt idx="23915">
                  <c:v>6.9304500000000004</c:v>
                </c:pt>
                <c:pt idx="23916">
                  <c:v>6.9300381250015999</c:v>
                </c:pt>
                <c:pt idx="23917">
                  <c:v>6.9296543750015998</c:v>
                </c:pt>
                <c:pt idx="23918">
                  <c:v>6.9293331250015999</c:v>
                </c:pt>
                <c:pt idx="23919">
                  <c:v>6.9289874999999999</c:v>
                </c:pt>
                <c:pt idx="23920">
                  <c:v>6.9286487499999998</c:v>
                </c:pt>
                <c:pt idx="23921">
                  <c:v>6.9287762500000003</c:v>
                </c:pt>
                <c:pt idx="23922">
                  <c:v>6.9291431250016</c:v>
                </c:pt>
                <c:pt idx="23923">
                  <c:v>6.9295043750016001</c:v>
                </c:pt>
                <c:pt idx="23924">
                  <c:v>6.92993375</c:v>
                </c:pt>
                <c:pt idx="23925">
                  <c:v>6.9304106250016</c:v>
                </c:pt>
                <c:pt idx="23926">
                  <c:v>6.9309181250015994</c:v>
                </c:pt>
                <c:pt idx="23927">
                  <c:v>6.9313743750015995</c:v>
                </c:pt>
                <c:pt idx="23928">
                  <c:v>6.9319312499999999</c:v>
                </c:pt>
                <c:pt idx="23929">
                  <c:v>6.9324399999999997</c:v>
                </c:pt>
                <c:pt idx="23930">
                  <c:v>6.9329062500000003</c:v>
                </c:pt>
                <c:pt idx="23931">
                  <c:v>6.9334268750015999</c:v>
                </c:pt>
                <c:pt idx="23932">
                  <c:v>6.9339337499999996</c:v>
                </c:pt>
                <c:pt idx="23933">
                  <c:v>6.9344631250016002</c:v>
                </c:pt>
                <c:pt idx="23934">
                  <c:v>6.9349550000000004</c:v>
                </c:pt>
                <c:pt idx="23935">
                  <c:v>6.9355693750015996</c:v>
                </c:pt>
                <c:pt idx="23936">
                  <c:v>6.9361212500000002</c:v>
                </c:pt>
                <c:pt idx="23937">
                  <c:v>6.9367318750016</c:v>
                </c:pt>
                <c:pt idx="23938">
                  <c:v>6.9372837499999997</c:v>
                </c:pt>
                <c:pt idx="23939">
                  <c:v>6.9379156250016001</c:v>
                </c:pt>
                <c:pt idx="23940">
                  <c:v>6.9384499999999996</c:v>
                </c:pt>
                <c:pt idx="23941">
                  <c:v>6.9390037500000004</c:v>
                </c:pt>
                <c:pt idx="23942">
                  <c:v>6.9394843750015998</c:v>
                </c:pt>
                <c:pt idx="23943">
                  <c:v>6.9400362500000004</c:v>
                </c:pt>
                <c:pt idx="23944">
                  <c:v>6.9405331250015996</c:v>
                </c:pt>
                <c:pt idx="23945">
                  <c:v>6.9410468750016001</c:v>
                </c:pt>
                <c:pt idx="23946">
                  <c:v>6.9415306250016</c:v>
                </c:pt>
                <c:pt idx="23947">
                  <c:v>6.9419393750016001</c:v>
                </c:pt>
                <c:pt idx="23948">
                  <c:v>6.9414181250015998</c:v>
                </c:pt>
                <c:pt idx="23949">
                  <c:v>6.9410331250016002</c:v>
                </c:pt>
                <c:pt idx="23950">
                  <c:v>6.9406037500000002</c:v>
                </c:pt>
                <c:pt idx="23951">
                  <c:v>6.9400500000000003</c:v>
                </c:pt>
                <c:pt idx="23952">
                  <c:v>6.9394306250015996</c:v>
                </c:pt>
                <c:pt idx="23953">
                  <c:v>6.9387768750015999</c:v>
                </c:pt>
                <c:pt idx="23954">
                  <c:v>6.9381268750015996</c:v>
                </c:pt>
                <c:pt idx="23955">
                  <c:v>6.9375168750015996</c:v>
                </c:pt>
                <c:pt idx="23956">
                  <c:v>6.9368400000000001</c:v>
                </c:pt>
                <c:pt idx="23957">
                  <c:v>6.9362368750016001</c:v>
                </c:pt>
                <c:pt idx="23958">
                  <c:v>6.9356318750015999</c:v>
                </c:pt>
                <c:pt idx="23959">
                  <c:v>6.9351693750015997</c:v>
                </c:pt>
                <c:pt idx="23960">
                  <c:v>6.9347725000000002</c:v>
                </c:pt>
                <c:pt idx="23961">
                  <c:v>6.9342218750016</c:v>
                </c:pt>
                <c:pt idx="23962">
                  <c:v>6.9338893750016002</c:v>
                </c:pt>
                <c:pt idx="23963">
                  <c:v>6.93354625</c:v>
                </c:pt>
                <c:pt idx="23964">
                  <c:v>6.9331687500000001</c:v>
                </c:pt>
                <c:pt idx="23965">
                  <c:v>6.9327281250016002</c:v>
                </c:pt>
                <c:pt idx="23966">
                  <c:v>6.9323843750015994</c:v>
                </c:pt>
                <c:pt idx="23967">
                  <c:v>6.9319818750015996</c:v>
                </c:pt>
                <c:pt idx="23968">
                  <c:v>6.9315387499999996</c:v>
                </c:pt>
                <c:pt idx="23969">
                  <c:v>6.93120125</c:v>
                </c:pt>
                <c:pt idx="23970">
                  <c:v>6.9308468750015999</c:v>
                </c:pt>
                <c:pt idx="23971">
                  <c:v>6.9303693750016002</c:v>
                </c:pt>
                <c:pt idx="23972">
                  <c:v>6.9298312500000003</c:v>
                </c:pt>
                <c:pt idx="23973">
                  <c:v>6.9293950000000004</c:v>
                </c:pt>
                <c:pt idx="23974">
                  <c:v>6.9289268750015998</c:v>
                </c:pt>
                <c:pt idx="23975">
                  <c:v>6.9285518750015997</c:v>
                </c:pt>
                <c:pt idx="23976">
                  <c:v>6.9282081250015999</c:v>
                </c:pt>
                <c:pt idx="23977">
                  <c:v>6.92775125</c:v>
                </c:pt>
                <c:pt idx="23978">
                  <c:v>6.9272568750015999</c:v>
                </c:pt>
                <c:pt idx="23979">
                  <c:v>6.9267275000000001</c:v>
                </c:pt>
                <c:pt idx="23980">
                  <c:v>6.9262249999999996</c:v>
                </c:pt>
                <c:pt idx="23981">
                  <c:v>6.9257231250015998</c:v>
                </c:pt>
                <c:pt idx="23982">
                  <c:v>6.9253537500000002</c:v>
                </c:pt>
                <c:pt idx="23983">
                  <c:v>6.9249118750015999</c:v>
                </c:pt>
                <c:pt idx="23984">
                  <c:v>6.9244156250015996</c:v>
                </c:pt>
                <c:pt idx="23985">
                  <c:v>6.9240443750015999</c:v>
                </c:pt>
                <c:pt idx="23986">
                  <c:v>6.9236362500000004</c:v>
                </c:pt>
                <c:pt idx="23987">
                  <c:v>6.9232975000000003</c:v>
                </c:pt>
                <c:pt idx="23988">
                  <c:v>6.9228143750015994</c:v>
                </c:pt>
                <c:pt idx="23989">
                  <c:v>6.9230456250015999</c:v>
                </c:pt>
                <c:pt idx="23990">
                  <c:v>6.9234281250015997</c:v>
                </c:pt>
                <c:pt idx="23991">
                  <c:v>6.9238668750015995</c:v>
                </c:pt>
                <c:pt idx="23992">
                  <c:v>6.9242681250015998</c:v>
                </c:pt>
                <c:pt idx="23993">
                  <c:v>6.9247399999999999</c:v>
                </c:pt>
                <c:pt idx="23994">
                  <c:v>6.9251606250015998</c:v>
                </c:pt>
                <c:pt idx="23995">
                  <c:v>6.9256250000000001</c:v>
                </c:pt>
                <c:pt idx="23996">
                  <c:v>6.9259475000000004</c:v>
                </c:pt>
                <c:pt idx="23997">
                  <c:v>6.9264700000000001</c:v>
                </c:pt>
                <c:pt idx="23998">
                  <c:v>6.9268793750016</c:v>
                </c:pt>
                <c:pt idx="23999">
                  <c:v>6.9273893750015993</c:v>
                </c:pt>
                <c:pt idx="24000">
                  <c:v>6.9279768750016002</c:v>
                </c:pt>
                <c:pt idx="24001">
                  <c:v>6.9283631250016002</c:v>
                </c:pt>
                <c:pt idx="24002">
                  <c:v>6.9289981250016002</c:v>
                </c:pt>
                <c:pt idx="24003">
                  <c:v>6.9296931250015996</c:v>
                </c:pt>
                <c:pt idx="24004">
                  <c:v>6.9303487500000003</c:v>
                </c:pt>
                <c:pt idx="24005">
                  <c:v>6.9309281250015999</c:v>
                </c:pt>
                <c:pt idx="24006">
                  <c:v>6.9313624999999996</c:v>
                </c:pt>
                <c:pt idx="24007">
                  <c:v>6.9317837500000001</c:v>
                </c:pt>
                <c:pt idx="24008">
                  <c:v>6.9322293750016</c:v>
                </c:pt>
                <c:pt idx="24009">
                  <c:v>6.9326125000000003</c:v>
                </c:pt>
                <c:pt idx="24010">
                  <c:v>6.9330306250015994</c:v>
                </c:pt>
                <c:pt idx="24011">
                  <c:v>6.9334974999999996</c:v>
                </c:pt>
                <c:pt idx="24012">
                  <c:v>6.9339225000000004</c:v>
                </c:pt>
                <c:pt idx="24013">
                  <c:v>6.9343118750016002</c:v>
                </c:pt>
                <c:pt idx="24014">
                  <c:v>6.93466</c:v>
                </c:pt>
                <c:pt idx="24015">
                  <c:v>6.9350031250016002</c:v>
                </c:pt>
                <c:pt idx="24016">
                  <c:v>6.9344843750015999</c:v>
                </c:pt>
                <c:pt idx="24017">
                  <c:v>6.9339725000000003</c:v>
                </c:pt>
                <c:pt idx="24018">
                  <c:v>6.9334168750015994</c:v>
                </c:pt>
                <c:pt idx="24019">
                  <c:v>6.93274875</c:v>
                </c:pt>
                <c:pt idx="24020">
                  <c:v>6.9321081250015997</c:v>
                </c:pt>
                <c:pt idx="24021">
                  <c:v>6.9313987499999996</c:v>
                </c:pt>
                <c:pt idx="24022">
                  <c:v>6.9307081250015994</c:v>
                </c:pt>
                <c:pt idx="24023">
                  <c:v>6.9301487499999999</c:v>
                </c:pt>
                <c:pt idx="24024">
                  <c:v>6.9296187500000004</c:v>
                </c:pt>
                <c:pt idx="24025">
                  <c:v>6.9291431250016</c:v>
                </c:pt>
                <c:pt idx="24026">
                  <c:v>6.9286812500000003</c:v>
                </c:pt>
                <c:pt idx="24027">
                  <c:v>6.9279768750016002</c:v>
                </c:pt>
                <c:pt idx="24028">
                  <c:v>6.9275037499999996</c:v>
                </c:pt>
                <c:pt idx="24029">
                  <c:v>6.9271293750015994</c:v>
                </c:pt>
                <c:pt idx="24030">
                  <c:v>6.9266606250015998</c:v>
                </c:pt>
                <c:pt idx="24031">
                  <c:v>6.9262912500000002</c:v>
                </c:pt>
                <c:pt idx="24032">
                  <c:v>6.9258531250016002</c:v>
                </c:pt>
                <c:pt idx="24033">
                  <c:v>6.9255224999999996</c:v>
                </c:pt>
                <c:pt idx="24034">
                  <c:v>6.9251831250015998</c:v>
                </c:pt>
                <c:pt idx="24035">
                  <c:v>6.9256231250016</c:v>
                </c:pt>
                <c:pt idx="24036">
                  <c:v>6.9261268750016001</c:v>
                </c:pt>
                <c:pt idx="24037">
                  <c:v>6.9265974999999997</c:v>
                </c:pt>
                <c:pt idx="24038">
                  <c:v>6.9270849999999999</c:v>
                </c:pt>
                <c:pt idx="24039">
                  <c:v>6.9276012500000004</c:v>
                </c:pt>
                <c:pt idx="24040">
                  <c:v>6.9281368750015995</c:v>
                </c:pt>
                <c:pt idx="24041">
                  <c:v>6.9287306250015996</c:v>
                </c:pt>
                <c:pt idx="24042">
                  <c:v>6.9292206250015997</c:v>
                </c:pt>
                <c:pt idx="24043">
                  <c:v>6.9295450000000001</c:v>
                </c:pt>
                <c:pt idx="24044">
                  <c:v>6.9300543750015997</c:v>
                </c:pt>
                <c:pt idx="24045">
                  <c:v>6.9305824999999999</c:v>
                </c:pt>
                <c:pt idx="24046">
                  <c:v>6.931025</c:v>
                </c:pt>
                <c:pt idx="24047">
                  <c:v>6.9314743750016001</c:v>
                </c:pt>
                <c:pt idx="24048">
                  <c:v>6.9318887499999997</c:v>
                </c:pt>
                <c:pt idx="24049">
                  <c:v>6.9322231250015998</c:v>
                </c:pt>
                <c:pt idx="24050">
                  <c:v>6.9326531250015995</c:v>
                </c:pt>
                <c:pt idx="24051">
                  <c:v>6.9330956250015996</c:v>
                </c:pt>
                <c:pt idx="24052">
                  <c:v>6.9327306250016001</c:v>
                </c:pt>
                <c:pt idx="24053">
                  <c:v>6.9321468750015995</c:v>
                </c:pt>
                <c:pt idx="24054">
                  <c:v>6.9317931250016001</c:v>
                </c:pt>
                <c:pt idx="24055">
                  <c:v>6.9312887500000002</c:v>
                </c:pt>
                <c:pt idx="24056">
                  <c:v>6.9307918750016002</c:v>
                </c:pt>
                <c:pt idx="24057">
                  <c:v>6.9301981250016</c:v>
                </c:pt>
                <c:pt idx="24058">
                  <c:v>6.9296456250015996</c:v>
                </c:pt>
                <c:pt idx="24059">
                  <c:v>6.9291306250015996</c:v>
                </c:pt>
                <c:pt idx="24060">
                  <c:v>6.9287743750016002</c:v>
                </c:pt>
                <c:pt idx="24061">
                  <c:v>6.9284418750015995</c:v>
                </c:pt>
                <c:pt idx="24062">
                  <c:v>6.9280856250016001</c:v>
                </c:pt>
                <c:pt idx="24063">
                  <c:v>6.9277562499999998</c:v>
                </c:pt>
                <c:pt idx="24064">
                  <c:v>6.9279331250015996</c:v>
                </c:pt>
                <c:pt idx="24065">
                  <c:v>6.9282868750016</c:v>
                </c:pt>
                <c:pt idx="24066">
                  <c:v>6.92788</c:v>
                </c:pt>
                <c:pt idx="24067">
                  <c:v>6.92730625</c:v>
                </c:pt>
                <c:pt idx="24068">
                  <c:v>6.9269606250016</c:v>
                </c:pt>
                <c:pt idx="24069">
                  <c:v>6.9266050000000003</c:v>
                </c:pt>
                <c:pt idx="24070">
                  <c:v>6.9261231250015998</c:v>
                </c:pt>
                <c:pt idx="24071">
                  <c:v>6.9257200000000001</c:v>
                </c:pt>
                <c:pt idx="24072">
                  <c:v>6.9251956250015994</c:v>
                </c:pt>
                <c:pt idx="24073">
                  <c:v>6.9247924999999997</c:v>
                </c:pt>
                <c:pt idx="24074">
                  <c:v>6.9243350000000001</c:v>
                </c:pt>
                <c:pt idx="24075">
                  <c:v>6.9239474999999997</c:v>
                </c:pt>
                <c:pt idx="24076">
                  <c:v>6.9235756250015994</c:v>
                </c:pt>
                <c:pt idx="24077">
                  <c:v>6.9232149999999999</c:v>
                </c:pt>
                <c:pt idx="24078">
                  <c:v>6.9228693750015999</c:v>
                </c:pt>
                <c:pt idx="24079">
                  <c:v>6.9223493750016001</c:v>
                </c:pt>
                <c:pt idx="24080">
                  <c:v>6.921875</c:v>
                </c:pt>
                <c:pt idx="24081">
                  <c:v>6.9215350000000004</c:v>
                </c:pt>
                <c:pt idx="24082">
                  <c:v>6.9210900000000004</c:v>
                </c:pt>
                <c:pt idx="24083">
                  <c:v>6.9205631250015998</c:v>
                </c:pt>
                <c:pt idx="24084">
                  <c:v>6.9199412499999999</c:v>
                </c:pt>
                <c:pt idx="24085">
                  <c:v>6.9194737499999999</c:v>
                </c:pt>
                <c:pt idx="24086">
                  <c:v>6.9190168750016001</c:v>
                </c:pt>
                <c:pt idx="24087">
                  <c:v>6.9185468750016001</c:v>
                </c:pt>
                <c:pt idx="24088">
                  <c:v>6.9186843750015994</c:v>
                </c:pt>
                <c:pt idx="24089">
                  <c:v>6.9183937499999999</c:v>
                </c:pt>
                <c:pt idx="24090">
                  <c:v>6.9182837499999996</c:v>
                </c:pt>
                <c:pt idx="24091">
                  <c:v>6.9185299999999996</c:v>
                </c:pt>
                <c:pt idx="24092">
                  <c:v>6.9188943750015994</c:v>
                </c:pt>
                <c:pt idx="24093">
                  <c:v>6.9192431250016</c:v>
                </c:pt>
                <c:pt idx="24094">
                  <c:v>6.9195812500000002</c:v>
                </c:pt>
                <c:pt idx="24095">
                  <c:v>6.9199937499999997</c:v>
                </c:pt>
                <c:pt idx="24096">
                  <c:v>6.9203875000000004</c:v>
                </c:pt>
                <c:pt idx="24097">
                  <c:v>6.9208662500000004</c:v>
                </c:pt>
                <c:pt idx="24098">
                  <c:v>6.92130125</c:v>
                </c:pt>
                <c:pt idx="24099">
                  <c:v>6.9217456250015994</c:v>
                </c:pt>
                <c:pt idx="24100">
                  <c:v>6.9221837500000003</c:v>
                </c:pt>
                <c:pt idx="24101">
                  <c:v>6.9226712499999996</c:v>
                </c:pt>
                <c:pt idx="24102">
                  <c:v>6.9232206250015995</c:v>
                </c:pt>
                <c:pt idx="24103">
                  <c:v>6.9238012500000004</c:v>
                </c:pt>
                <c:pt idx="24104">
                  <c:v>6.9243618750015994</c:v>
                </c:pt>
                <c:pt idx="24105">
                  <c:v>6.9248900000000004</c:v>
                </c:pt>
                <c:pt idx="24106">
                  <c:v>6.925535</c:v>
                </c:pt>
                <c:pt idx="24107">
                  <c:v>6.9261006250015997</c:v>
                </c:pt>
                <c:pt idx="24108">
                  <c:v>6.9264531250015997</c:v>
                </c:pt>
                <c:pt idx="24109">
                  <c:v>6.9270525000000003</c:v>
                </c:pt>
                <c:pt idx="24110">
                  <c:v>6.9276956250015997</c:v>
                </c:pt>
                <c:pt idx="24111">
                  <c:v>6.9281743750015998</c:v>
                </c:pt>
                <c:pt idx="24112">
                  <c:v>6.9285687500000002</c:v>
                </c:pt>
                <c:pt idx="24113">
                  <c:v>6.9289199999999997</c:v>
                </c:pt>
                <c:pt idx="24114">
                  <c:v>6.9292506250015995</c:v>
                </c:pt>
                <c:pt idx="24115">
                  <c:v>6.9288562499999999</c:v>
                </c:pt>
                <c:pt idx="24116">
                  <c:v>6.9284737500000002</c:v>
                </c:pt>
                <c:pt idx="24117">
                  <c:v>6.9278043750015996</c:v>
                </c:pt>
                <c:pt idx="24118">
                  <c:v>6.9270743750015997</c:v>
                </c:pt>
                <c:pt idx="24119">
                  <c:v>6.9266474999999996</c:v>
                </c:pt>
                <c:pt idx="24120">
                  <c:v>6.9261343750015998</c:v>
                </c:pt>
                <c:pt idx="24121">
                  <c:v>6.9257087500000001</c:v>
                </c:pt>
                <c:pt idx="24122">
                  <c:v>6.9253006250015998</c:v>
                </c:pt>
                <c:pt idx="24123">
                  <c:v>6.9249618750015998</c:v>
                </c:pt>
                <c:pt idx="24124">
                  <c:v>6.9243931250015995</c:v>
                </c:pt>
                <c:pt idx="24125">
                  <c:v>6.9239474999999997</c:v>
                </c:pt>
                <c:pt idx="24126">
                  <c:v>6.9236231250015994</c:v>
                </c:pt>
                <c:pt idx="24127">
                  <c:v>6.9240218750015998</c:v>
                </c:pt>
                <c:pt idx="24128">
                  <c:v>6.9243462500000001</c:v>
                </c:pt>
                <c:pt idx="24129">
                  <c:v>6.9246762500000001</c:v>
                </c:pt>
                <c:pt idx="24130">
                  <c:v>6.9250974999999997</c:v>
                </c:pt>
                <c:pt idx="24131">
                  <c:v>6.9249443750015995</c:v>
                </c:pt>
                <c:pt idx="24132">
                  <c:v>6.9245431250016001</c:v>
                </c:pt>
                <c:pt idx="24133">
                  <c:v>6.9241187499999999</c:v>
                </c:pt>
                <c:pt idx="24134">
                  <c:v>6.9235681250015997</c:v>
                </c:pt>
                <c:pt idx="24135">
                  <c:v>6.9231956250015996</c:v>
                </c:pt>
                <c:pt idx="24136">
                  <c:v>6.9226268750015993</c:v>
                </c:pt>
                <c:pt idx="24137">
                  <c:v>6.9222275</c:v>
                </c:pt>
                <c:pt idx="24138">
                  <c:v>6.9218581250015996</c:v>
                </c:pt>
                <c:pt idx="24139">
                  <c:v>6.9214862500000001</c:v>
                </c:pt>
                <c:pt idx="24140">
                  <c:v>6.9208625000000001</c:v>
                </c:pt>
                <c:pt idx="24141">
                  <c:v>6.9204837499999998</c:v>
                </c:pt>
                <c:pt idx="24142">
                  <c:v>6.9201449999999998</c:v>
                </c:pt>
                <c:pt idx="24143">
                  <c:v>6.92052625</c:v>
                </c:pt>
                <c:pt idx="24144">
                  <c:v>6.92090125</c:v>
                </c:pt>
                <c:pt idx="24145">
                  <c:v>6.9213750000000003</c:v>
                </c:pt>
                <c:pt idx="24146">
                  <c:v>6.9217381250015997</c:v>
                </c:pt>
                <c:pt idx="24147">
                  <c:v>6.9220968750015999</c:v>
                </c:pt>
                <c:pt idx="24148">
                  <c:v>6.9224531250016001</c:v>
                </c:pt>
                <c:pt idx="24149">
                  <c:v>6.9228337499999997</c:v>
                </c:pt>
                <c:pt idx="24150">
                  <c:v>6.9223862499999997</c:v>
                </c:pt>
                <c:pt idx="24151">
                  <c:v>6.9219049999999998</c:v>
                </c:pt>
                <c:pt idx="24152">
                  <c:v>6.9213837500000004</c:v>
                </c:pt>
                <c:pt idx="24153">
                  <c:v>6.9207881250016001</c:v>
                </c:pt>
                <c:pt idx="24154">
                  <c:v>6.9204425000000001</c:v>
                </c:pt>
                <c:pt idx="24155">
                  <c:v>6.9201168750016002</c:v>
                </c:pt>
                <c:pt idx="24156">
                  <c:v>6.9197806250016001</c:v>
                </c:pt>
                <c:pt idx="24157">
                  <c:v>6.9192093750015999</c:v>
                </c:pt>
                <c:pt idx="24158">
                  <c:v>6.9186806250016</c:v>
                </c:pt>
                <c:pt idx="24159">
                  <c:v>6.9182156250015998</c:v>
                </c:pt>
                <c:pt idx="24160">
                  <c:v>6.9185931250015997</c:v>
                </c:pt>
                <c:pt idx="24161">
                  <c:v>6.9189562499999999</c:v>
                </c:pt>
                <c:pt idx="24162">
                  <c:v>6.9194056250016001</c:v>
                </c:pt>
                <c:pt idx="24163">
                  <c:v>6.9197606250015999</c:v>
                </c:pt>
                <c:pt idx="24164">
                  <c:v>6.9201093750015996</c:v>
                </c:pt>
                <c:pt idx="24165">
                  <c:v>6.9205537499999998</c:v>
                </c:pt>
                <c:pt idx="24166">
                  <c:v>6.9209837500000004</c:v>
                </c:pt>
                <c:pt idx="24167">
                  <c:v>6.9214425000000004</c:v>
                </c:pt>
                <c:pt idx="24168">
                  <c:v>6.9219981250015996</c:v>
                </c:pt>
                <c:pt idx="24169">
                  <c:v>6.9225518750015995</c:v>
                </c:pt>
                <c:pt idx="24170">
                  <c:v>6.9229131250015996</c:v>
                </c:pt>
                <c:pt idx="24171">
                  <c:v>6.9235312499999999</c:v>
                </c:pt>
                <c:pt idx="24172">
                  <c:v>6.9241718750015995</c:v>
                </c:pt>
                <c:pt idx="24173">
                  <c:v>6.9247375</c:v>
                </c:pt>
                <c:pt idx="24174">
                  <c:v>6.9252324999999999</c:v>
                </c:pt>
                <c:pt idx="24175">
                  <c:v>6.9255643750016</c:v>
                </c:pt>
                <c:pt idx="24176">
                  <c:v>6.9260806250015996</c:v>
                </c:pt>
                <c:pt idx="24177">
                  <c:v>6.9266593750015995</c:v>
                </c:pt>
                <c:pt idx="24178">
                  <c:v>6.9272131250015994</c:v>
                </c:pt>
                <c:pt idx="24179">
                  <c:v>6.9277487500000001</c:v>
                </c:pt>
                <c:pt idx="24180">
                  <c:v>6.9282624999999998</c:v>
                </c:pt>
                <c:pt idx="24181">
                  <c:v>6.9287418750015997</c:v>
                </c:pt>
                <c:pt idx="24182">
                  <c:v>6.9291774999999998</c:v>
                </c:pt>
                <c:pt idx="24183">
                  <c:v>6.9295549999999997</c:v>
                </c:pt>
                <c:pt idx="24184">
                  <c:v>6.9299925</c:v>
                </c:pt>
                <c:pt idx="24185">
                  <c:v>6.9303168750015995</c:v>
                </c:pt>
                <c:pt idx="24186">
                  <c:v>6.9298250000000001</c:v>
                </c:pt>
                <c:pt idx="24187">
                  <c:v>6.9293806250015999</c:v>
                </c:pt>
                <c:pt idx="24188">
                  <c:v>6.9287718750015994</c:v>
                </c:pt>
                <c:pt idx="24189">
                  <c:v>6.9280106250015994</c:v>
                </c:pt>
                <c:pt idx="24190">
                  <c:v>6.9271987499999996</c:v>
                </c:pt>
                <c:pt idx="24191">
                  <c:v>6.9262012500000001</c:v>
                </c:pt>
                <c:pt idx="24192">
                  <c:v>6.9253018750016002</c:v>
                </c:pt>
                <c:pt idx="24193">
                  <c:v>6.9242675</c:v>
                </c:pt>
                <c:pt idx="24194">
                  <c:v>6.9233681250016001</c:v>
                </c:pt>
                <c:pt idx="24195">
                  <c:v>6.9224462500000001</c:v>
                </c:pt>
                <c:pt idx="24196">
                  <c:v>6.9216587499999997</c:v>
                </c:pt>
                <c:pt idx="24197">
                  <c:v>6.9209581250015999</c:v>
                </c:pt>
                <c:pt idx="24198">
                  <c:v>6.9203712499999996</c:v>
                </c:pt>
                <c:pt idx="24199">
                  <c:v>6.9198537499999997</c:v>
                </c:pt>
                <c:pt idx="24200">
                  <c:v>6.9193806250016001</c:v>
                </c:pt>
                <c:pt idx="24201">
                  <c:v>6.9188293750016001</c:v>
                </c:pt>
                <c:pt idx="24202">
                  <c:v>6.9185062500000001</c:v>
                </c:pt>
                <c:pt idx="24203">
                  <c:v>6.9185856250016</c:v>
                </c:pt>
                <c:pt idx="24204">
                  <c:v>6.9182543750015997</c:v>
                </c:pt>
                <c:pt idx="24205">
                  <c:v>6.9184074999999998</c:v>
                </c:pt>
                <c:pt idx="24206">
                  <c:v>6.9187668750015998</c:v>
                </c:pt>
                <c:pt idx="24207">
                  <c:v>6.9192049999999998</c:v>
                </c:pt>
                <c:pt idx="24208">
                  <c:v>6.9195599999999997</c:v>
                </c:pt>
                <c:pt idx="24209">
                  <c:v>6.9199950000000001</c:v>
                </c:pt>
                <c:pt idx="24210">
                  <c:v>6.9204581250016002</c:v>
                </c:pt>
                <c:pt idx="24211">
                  <c:v>6.9209325000000002</c:v>
                </c:pt>
                <c:pt idx="24212">
                  <c:v>6.9215056250015996</c:v>
                </c:pt>
                <c:pt idx="24213">
                  <c:v>6.9219825000000004</c:v>
                </c:pt>
                <c:pt idx="24214">
                  <c:v>6.9225368750016001</c:v>
                </c:pt>
                <c:pt idx="24215">
                  <c:v>6.9230793750016</c:v>
                </c:pt>
                <c:pt idx="24216">
                  <c:v>6.9234062500000002</c:v>
                </c:pt>
                <c:pt idx="24217">
                  <c:v>6.9239224999999998</c:v>
                </c:pt>
                <c:pt idx="24218">
                  <c:v>6.9244637500000001</c:v>
                </c:pt>
                <c:pt idx="24219">
                  <c:v>6.9250193750015994</c:v>
                </c:pt>
                <c:pt idx="24220">
                  <c:v>6.9256356250015996</c:v>
                </c:pt>
                <c:pt idx="24221">
                  <c:v>6.9259599999999999</c:v>
                </c:pt>
                <c:pt idx="24222">
                  <c:v>6.9264831250015995</c:v>
                </c:pt>
                <c:pt idx="24223">
                  <c:v>6.9271443750015997</c:v>
                </c:pt>
                <c:pt idx="24224">
                  <c:v>6.9277781250016002</c:v>
                </c:pt>
                <c:pt idx="24225">
                  <c:v>6.9282818750016002</c:v>
                </c:pt>
                <c:pt idx="24226">
                  <c:v>6.9287262500000004</c:v>
                </c:pt>
                <c:pt idx="24227">
                  <c:v>6.9290599999999998</c:v>
                </c:pt>
                <c:pt idx="24228">
                  <c:v>6.9294950000000002</c:v>
                </c:pt>
                <c:pt idx="24229">
                  <c:v>6.9298956250015999</c:v>
                </c:pt>
                <c:pt idx="24230">
                  <c:v>6.9302793750016001</c:v>
                </c:pt>
                <c:pt idx="24231">
                  <c:v>6.9307325000000004</c:v>
                </c:pt>
                <c:pt idx="24232">
                  <c:v>6.93110625</c:v>
                </c:pt>
                <c:pt idx="24233">
                  <c:v>6.9307650000000001</c:v>
                </c:pt>
                <c:pt idx="24234">
                  <c:v>6.93021625</c:v>
                </c:pt>
                <c:pt idx="24235">
                  <c:v>6.9296424999999999</c:v>
                </c:pt>
                <c:pt idx="24236">
                  <c:v>6.9289424999999998</c:v>
                </c:pt>
                <c:pt idx="24237">
                  <c:v>6.9281437500000003</c:v>
                </c:pt>
                <c:pt idx="24238">
                  <c:v>6.9272650000000002</c:v>
                </c:pt>
                <c:pt idx="24239">
                  <c:v>6.9263500000000002</c:v>
                </c:pt>
                <c:pt idx="24240">
                  <c:v>6.9255056250016001</c:v>
                </c:pt>
                <c:pt idx="24241">
                  <c:v>6.9246218750016002</c:v>
                </c:pt>
                <c:pt idx="24242">
                  <c:v>6.9239075000000003</c:v>
                </c:pt>
                <c:pt idx="24243">
                  <c:v>6.9232050000000003</c:v>
                </c:pt>
                <c:pt idx="24244">
                  <c:v>6.9227306250015994</c:v>
                </c:pt>
                <c:pt idx="24245">
                  <c:v>6.9222774999999999</c:v>
                </c:pt>
                <c:pt idx="24246">
                  <c:v>6.9216962500000001</c:v>
                </c:pt>
                <c:pt idx="24247">
                  <c:v>6.9217362500000004</c:v>
                </c:pt>
                <c:pt idx="24248">
                  <c:v>6.9212300000000004</c:v>
                </c:pt>
                <c:pt idx="24249">
                  <c:v>6.9205937500000001</c:v>
                </c:pt>
                <c:pt idx="24250">
                  <c:v>6.9202275000000002</c:v>
                </c:pt>
                <c:pt idx="24251">
                  <c:v>6.9198649999999997</c:v>
                </c:pt>
                <c:pt idx="24252">
                  <c:v>6.9194281250016001</c:v>
                </c:pt>
                <c:pt idx="24253">
                  <c:v>6.9189818750015997</c:v>
                </c:pt>
                <c:pt idx="24254">
                  <c:v>6.9184743750016002</c:v>
                </c:pt>
                <c:pt idx="24255">
                  <c:v>6.9180518750015993</c:v>
                </c:pt>
                <c:pt idx="24256">
                  <c:v>6.9176256250015999</c:v>
                </c:pt>
                <c:pt idx="24257">
                  <c:v>6.9172281250015999</c:v>
                </c:pt>
                <c:pt idx="24258">
                  <c:v>6.9168793750016002</c:v>
                </c:pt>
                <c:pt idx="24259">
                  <c:v>6.9165256250015998</c:v>
                </c:pt>
                <c:pt idx="24260">
                  <c:v>6.9158918750015994</c:v>
                </c:pt>
                <c:pt idx="24261">
                  <c:v>6.9154012500000004</c:v>
                </c:pt>
                <c:pt idx="24262">
                  <c:v>6.9150206250016</c:v>
                </c:pt>
                <c:pt idx="24263">
                  <c:v>6.9149893750015998</c:v>
                </c:pt>
                <c:pt idx="24264">
                  <c:v>6.9153687499999998</c:v>
                </c:pt>
                <c:pt idx="24265">
                  <c:v>6.9157406250015994</c:v>
                </c:pt>
                <c:pt idx="24266">
                  <c:v>6.9161524999999999</c:v>
                </c:pt>
                <c:pt idx="24267">
                  <c:v>6.9161875000000004</c:v>
                </c:pt>
                <c:pt idx="24268">
                  <c:v>6.9157312500000003</c:v>
                </c:pt>
                <c:pt idx="24269">
                  <c:v>6.9151581250016001</c:v>
                </c:pt>
                <c:pt idx="24270">
                  <c:v>6.9148293750015997</c:v>
                </c:pt>
                <c:pt idx="24271">
                  <c:v>6.9141925000000004</c:v>
                </c:pt>
                <c:pt idx="24272">
                  <c:v>6.9136756250015994</c:v>
                </c:pt>
                <c:pt idx="24273">
                  <c:v>6.9132806250016001</c:v>
                </c:pt>
                <c:pt idx="24274">
                  <c:v>6.9129437500000002</c:v>
                </c:pt>
                <c:pt idx="24275">
                  <c:v>6.9132687500000003</c:v>
                </c:pt>
                <c:pt idx="24276">
                  <c:v>6.9136499999999996</c:v>
                </c:pt>
                <c:pt idx="24277">
                  <c:v>6.9139831250016002</c:v>
                </c:pt>
                <c:pt idx="24278">
                  <c:v>6.9143437499999996</c:v>
                </c:pt>
                <c:pt idx="24279">
                  <c:v>6.9146831250015994</c:v>
                </c:pt>
                <c:pt idx="24280">
                  <c:v>6.9147249999999998</c:v>
                </c:pt>
                <c:pt idx="24281">
                  <c:v>6.9150631250016001</c:v>
                </c:pt>
                <c:pt idx="24282">
                  <c:v>6.9153837500000002</c:v>
                </c:pt>
                <c:pt idx="24283">
                  <c:v>6.9153824999999998</c:v>
                </c:pt>
                <c:pt idx="24284">
                  <c:v>6.9156912500000001</c:v>
                </c:pt>
                <c:pt idx="24285">
                  <c:v>6.9160431250015995</c:v>
                </c:pt>
                <c:pt idx="24286">
                  <c:v>6.9164837500000003</c:v>
                </c:pt>
                <c:pt idx="24287">
                  <c:v>6.9168418750015999</c:v>
                </c:pt>
                <c:pt idx="24288">
                  <c:v>6.9171743750015997</c:v>
                </c:pt>
                <c:pt idx="24289">
                  <c:v>6.91756875</c:v>
                </c:pt>
                <c:pt idx="24290">
                  <c:v>6.9180168750015998</c:v>
                </c:pt>
                <c:pt idx="24291">
                  <c:v>6.9183856250015996</c:v>
                </c:pt>
                <c:pt idx="24292">
                  <c:v>6.9187993750015995</c:v>
                </c:pt>
                <c:pt idx="24293">
                  <c:v>6.9191331250015997</c:v>
                </c:pt>
                <c:pt idx="24294">
                  <c:v>6.9195056250015998</c:v>
                </c:pt>
                <c:pt idx="24295">
                  <c:v>6.9198318750015995</c:v>
                </c:pt>
                <c:pt idx="24296">
                  <c:v>6.9201543750015997</c:v>
                </c:pt>
                <c:pt idx="24297">
                  <c:v>6.9197012500000001</c:v>
                </c:pt>
                <c:pt idx="24298">
                  <c:v>6.9192081250015995</c:v>
                </c:pt>
                <c:pt idx="24299">
                  <c:v>6.9188387499999999</c:v>
                </c:pt>
                <c:pt idx="24300">
                  <c:v>6.918615</c:v>
                </c:pt>
                <c:pt idx="24301">
                  <c:v>6.9189387499999997</c:v>
                </c:pt>
                <c:pt idx="24302">
                  <c:v>6.9187118750016001</c:v>
                </c:pt>
                <c:pt idx="24303">
                  <c:v>6.91836875</c:v>
                </c:pt>
                <c:pt idx="24304">
                  <c:v>6.9180193750015997</c:v>
                </c:pt>
                <c:pt idx="24305">
                  <c:v>6.9175662500000001</c:v>
                </c:pt>
                <c:pt idx="24306">
                  <c:v>6.9170850000000002</c:v>
                </c:pt>
                <c:pt idx="24307">
                  <c:v>6.9166406250015999</c:v>
                </c:pt>
                <c:pt idx="24308">
                  <c:v>6.9161737499999996</c:v>
                </c:pt>
                <c:pt idx="24309">
                  <c:v>6.9157562500000003</c:v>
                </c:pt>
                <c:pt idx="24310">
                  <c:v>6.9153143750016</c:v>
                </c:pt>
                <c:pt idx="24311">
                  <c:v>6.9148743750015997</c:v>
                </c:pt>
                <c:pt idx="24312">
                  <c:v>6.9144137499999996</c:v>
                </c:pt>
                <c:pt idx="24313">
                  <c:v>6.9139850000000003</c:v>
                </c:pt>
                <c:pt idx="24314">
                  <c:v>6.9141656250015995</c:v>
                </c:pt>
                <c:pt idx="24315">
                  <c:v>6.9145037499999997</c:v>
                </c:pt>
                <c:pt idx="24316">
                  <c:v>6.9149056250015999</c:v>
                </c:pt>
                <c:pt idx="24317">
                  <c:v>6.9152381250015997</c:v>
                </c:pt>
                <c:pt idx="24318">
                  <c:v>6.9155943750016</c:v>
                </c:pt>
                <c:pt idx="24319">
                  <c:v>6.9160643750016</c:v>
                </c:pt>
                <c:pt idx="24320">
                  <c:v>6.9164737499999998</c:v>
                </c:pt>
                <c:pt idx="24321">
                  <c:v>6.9169387499999999</c:v>
                </c:pt>
                <c:pt idx="24322">
                  <c:v>6.9174212500000003</c:v>
                </c:pt>
                <c:pt idx="24323">
                  <c:v>6.9179306250015999</c:v>
                </c:pt>
                <c:pt idx="24324">
                  <c:v>6.9183525000000001</c:v>
                </c:pt>
                <c:pt idx="24325">
                  <c:v>6.9187681250016002</c:v>
                </c:pt>
                <c:pt idx="24326">
                  <c:v>6.9192281250015997</c:v>
                </c:pt>
                <c:pt idx="24327">
                  <c:v>6.9195799999999998</c:v>
                </c:pt>
                <c:pt idx="24328">
                  <c:v>6.9201243750015999</c:v>
                </c:pt>
                <c:pt idx="24329">
                  <c:v>6.9204612499999998</c:v>
                </c:pt>
                <c:pt idx="24330">
                  <c:v>6.9208168750015995</c:v>
                </c:pt>
                <c:pt idx="24331">
                  <c:v>6.9212024999999997</c:v>
                </c:pt>
                <c:pt idx="24332">
                  <c:v>6.9208768750015999</c:v>
                </c:pt>
                <c:pt idx="24333">
                  <c:v>6.9205006250015995</c:v>
                </c:pt>
                <c:pt idx="24334">
                  <c:v>6.92</c:v>
                </c:pt>
                <c:pt idx="24335">
                  <c:v>6.9195743750015994</c:v>
                </c:pt>
                <c:pt idx="24336">
                  <c:v>6.9192381250016002</c:v>
                </c:pt>
                <c:pt idx="24337">
                  <c:v>6.9188743750016002</c:v>
                </c:pt>
                <c:pt idx="24338">
                  <c:v>6.9186724999999996</c:v>
                </c:pt>
                <c:pt idx="24339">
                  <c:v>6.9183193750015999</c:v>
                </c:pt>
                <c:pt idx="24340">
                  <c:v>6.9179750000000002</c:v>
                </c:pt>
                <c:pt idx="24341">
                  <c:v>6.9174875</c:v>
                </c:pt>
                <c:pt idx="24342">
                  <c:v>6.9171399999999998</c:v>
                </c:pt>
                <c:pt idx="24343">
                  <c:v>6.9165312500000002</c:v>
                </c:pt>
                <c:pt idx="24344">
                  <c:v>6.9159112499999997</c:v>
                </c:pt>
                <c:pt idx="24345">
                  <c:v>6.9153993750015994</c:v>
                </c:pt>
                <c:pt idx="24346">
                  <c:v>6.9150093750016</c:v>
                </c:pt>
                <c:pt idx="24347">
                  <c:v>6.9146356250015995</c:v>
                </c:pt>
                <c:pt idx="24348">
                  <c:v>6.9149856250015995</c:v>
                </c:pt>
                <c:pt idx="24349">
                  <c:v>6.9154131250016002</c:v>
                </c:pt>
                <c:pt idx="24350">
                  <c:v>6.9157525</c:v>
                </c:pt>
                <c:pt idx="24351">
                  <c:v>6.9161062500000003</c:v>
                </c:pt>
                <c:pt idx="24352">
                  <c:v>6.9165168750015997</c:v>
                </c:pt>
                <c:pt idx="24353">
                  <c:v>6.9169049999999999</c:v>
                </c:pt>
                <c:pt idx="24354">
                  <c:v>6.9172700000000003</c:v>
                </c:pt>
                <c:pt idx="24355">
                  <c:v>6.9177087500000001</c:v>
                </c:pt>
                <c:pt idx="24356">
                  <c:v>6.9180668750015997</c:v>
                </c:pt>
                <c:pt idx="24357">
                  <c:v>6.9184362500000001</c:v>
                </c:pt>
                <c:pt idx="24358">
                  <c:v>6.9188606250015994</c:v>
                </c:pt>
                <c:pt idx="24359">
                  <c:v>6.9192118750015998</c:v>
                </c:pt>
                <c:pt idx="24360">
                  <c:v>6.9195931250016001</c:v>
                </c:pt>
                <c:pt idx="24361">
                  <c:v>6.9200150000000002</c:v>
                </c:pt>
                <c:pt idx="24362">
                  <c:v>6.92033875</c:v>
                </c:pt>
                <c:pt idx="24363">
                  <c:v>6.9206837500000002</c:v>
                </c:pt>
                <c:pt idx="24364">
                  <c:v>6.9210381250015995</c:v>
                </c:pt>
                <c:pt idx="24365">
                  <c:v>6.9205825000000001</c:v>
                </c:pt>
                <c:pt idx="24366">
                  <c:v>6.9200506250015996</c:v>
                </c:pt>
                <c:pt idx="24367">
                  <c:v>6.9196475</c:v>
                </c:pt>
                <c:pt idx="24368">
                  <c:v>6.9190637500000003</c:v>
                </c:pt>
                <c:pt idx="24369">
                  <c:v>6.9184799999999997</c:v>
                </c:pt>
                <c:pt idx="24370">
                  <c:v>6.9178212500000003</c:v>
                </c:pt>
                <c:pt idx="24371">
                  <c:v>6.9171537499999998</c:v>
                </c:pt>
                <c:pt idx="24372">
                  <c:v>6.9165700000000001</c:v>
                </c:pt>
                <c:pt idx="24373">
                  <c:v>6.9159449999999998</c:v>
                </c:pt>
                <c:pt idx="24374">
                  <c:v>6.9153525</c:v>
                </c:pt>
                <c:pt idx="24375">
                  <c:v>6.9146731250015998</c:v>
                </c:pt>
                <c:pt idx="24376">
                  <c:v>6.9141481250016001</c:v>
                </c:pt>
                <c:pt idx="24377">
                  <c:v>6.9136818750015996</c:v>
                </c:pt>
                <c:pt idx="24378">
                  <c:v>6.9130562500000003</c:v>
                </c:pt>
                <c:pt idx="24379">
                  <c:v>6.9126624999999997</c:v>
                </c:pt>
                <c:pt idx="24380">
                  <c:v>6.9126937499999999</c:v>
                </c:pt>
                <c:pt idx="24381">
                  <c:v>6.9123450000000002</c:v>
                </c:pt>
                <c:pt idx="24382">
                  <c:v>6.9119593750016</c:v>
                </c:pt>
                <c:pt idx="24383">
                  <c:v>6.9115356250015996</c:v>
                </c:pt>
                <c:pt idx="24384">
                  <c:v>6.9111031250016</c:v>
                </c:pt>
                <c:pt idx="24385">
                  <c:v>6.9107750000000001</c:v>
                </c:pt>
                <c:pt idx="24386">
                  <c:v>6.9104256250015998</c:v>
                </c:pt>
                <c:pt idx="24387">
                  <c:v>6.9100093750016001</c:v>
                </c:pt>
                <c:pt idx="24388">
                  <c:v>6.9096031250015999</c:v>
                </c:pt>
                <c:pt idx="24389">
                  <c:v>6.9091581250015999</c:v>
                </c:pt>
                <c:pt idx="24390">
                  <c:v>6.9088075</c:v>
                </c:pt>
                <c:pt idx="24391">
                  <c:v>6.9084450000000004</c:v>
                </c:pt>
                <c:pt idx="24392">
                  <c:v>6.9083199999999998</c:v>
                </c:pt>
                <c:pt idx="24393">
                  <c:v>6.9088025000000002</c:v>
                </c:pt>
                <c:pt idx="24394">
                  <c:v>6.9091250000000004</c:v>
                </c:pt>
                <c:pt idx="24395">
                  <c:v>6.9095050000000002</c:v>
                </c:pt>
                <c:pt idx="24396">
                  <c:v>6.9098756250015994</c:v>
                </c:pt>
                <c:pt idx="24397">
                  <c:v>6.9102593750015995</c:v>
                </c:pt>
                <c:pt idx="24398">
                  <c:v>6.9106375</c:v>
                </c:pt>
                <c:pt idx="24399">
                  <c:v>6.9110768750015996</c:v>
                </c:pt>
                <c:pt idx="24400">
                  <c:v>6.9114550000000001</c:v>
                </c:pt>
                <c:pt idx="24401">
                  <c:v>6.9118293750015996</c:v>
                </c:pt>
                <c:pt idx="24402">
                  <c:v>6.9114424999999997</c:v>
                </c:pt>
                <c:pt idx="24403">
                  <c:v>6.9110968750015997</c:v>
                </c:pt>
                <c:pt idx="24404">
                  <c:v>6.9106706250015995</c:v>
                </c:pt>
                <c:pt idx="24405">
                  <c:v>6.9101650000000001</c:v>
                </c:pt>
                <c:pt idx="24406">
                  <c:v>6.9095525000000002</c:v>
                </c:pt>
                <c:pt idx="24407">
                  <c:v>6.908925</c:v>
                </c:pt>
                <c:pt idx="24408">
                  <c:v>6.9085437499999998</c:v>
                </c:pt>
                <c:pt idx="24409">
                  <c:v>6.9089049999999999</c:v>
                </c:pt>
                <c:pt idx="24410">
                  <c:v>6.9092750000000001</c:v>
                </c:pt>
                <c:pt idx="24411">
                  <c:v>6.9097793750015999</c:v>
                </c:pt>
                <c:pt idx="24412">
                  <c:v>6.9103075</c:v>
                </c:pt>
                <c:pt idx="24413">
                  <c:v>6.9107762499999996</c:v>
                </c:pt>
                <c:pt idx="24414">
                  <c:v>6.9113593750015996</c:v>
                </c:pt>
                <c:pt idx="24415">
                  <c:v>6.9117043750015998</c:v>
                </c:pt>
                <c:pt idx="24416">
                  <c:v>6.9122637500000002</c:v>
                </c:pt>
                <c:pt idx="24417">
                  <c:v>6.9127668750015996</c:v>
                </c:pt>
                <c:pt idx="24418">
                  <c:v>6.9134025000000001</c:v>
                </c:pt>
                <c:pt idx="24419">
                  <c:v>6.9139362499999999</c:v>
                </c:pt>
                <c:pt idx="24420">
                  <c:v>6.9143650000000001</c:v>
                </c:pt>
                <c:pt idx="24421">
                  <c:v>6.9148987499999999</c:v>
                </c:pt>
                <c:pt idx="24422">
                  <c:v>6.9154218750015994</c:v>
                </c:pt>
                <c:pt idx="24423">
                  <c:v>6.9159187500000003</c:v>
                </c:pt>
                <c:pt idx="24424">
                  <c:v>6.9164193750015999</c:v>
                </c:pt>
                <c:pt idx="24425">
                  <c:v>6.9168468750015997</c:v>
                </c:pt>
                <c:pt idx="24426">
                  <c:v>6.9172581250015996</c:v>
                </c:pt>
                <c:pt idx="24427">
                  <c:v>6.9176256250015999</c:v>
                </c:pt>
                <c:pt idx="24428">
                  <c:v>6.9175012499999999</c:v>
                </c:pt>
                <c:pt idx="24429">
                  <c:v>6.9170756250015994</c:v>
                </c:pt>
                <c:pt idx="24430">
                  <c:v>6.9165718750015994</c:v>
                </c:pt>
                <c:pt idx="24431">
                  <c:v>6.9158999999999997</c:v>
                </c:pt>
                <c:pt idx="24432">
                  <c:v>6.9155481250015995</c:v>
                </c:pt>
                <c:pt idx="24433">
                  <c:v>6.9151668750016002</c:v>
                </c:pt>
                <c:pt idx="24434">
                  <c:v>6.9147506250015995</c:v>
                </c:pt>
                <c:pt idx="24435">
                  <c:v>6.9143843750015996</c:v>
                </c:pt>
                <c:pt idx="24436">
                  <c:v>6.9139012500000003</c:v>
                </c:pt>
                <c:pt idx="24437">
                  <c:v>6.9135600000000004</c:v>
                </c:pt>
                <c:pt idx="24438">
                  <c:v>6.9131462499999996</c:v>
                </c:pt>
                <c:pt idx="24439">
                  <c:v>6.9127662499999998</c:v>
                </c:pt>
                <c:pt idx="24440">
                  <c:v>6.9123074999999998</c:v>
                </c:pt>
                <c:pt idx="24441">
                  <c:v>6.9119506250015998</c:v>
                </c:pt>
                <c:pt idx="24442">
                  <c:v>6.9115099999999998</c:v>
                </c:pt>
                <c:pt idx="24443">
                  <c:v>6.9110906250015995</c:v>
                </c:pt>
                <c:pt idx="24444">
                  <c:v>6.9107056250015999</c:v>
                </c:pt>
                <c:pt idx="24445">
                  <c:v>6.9102293750015997</c:v>
                </c:pt>
                <c:pt idx="24446">
                  <c:v>6.9098743750015998</c:v>
                </c:pt>
                <c:pt idx="24447">
                  <c:v>6.9095068750015995</c:v>
                </c:pt>
                <c:pt idx="24448">
                  <c:v>6.9091550000000002</c:v>
                </c:pt>
                <c:pt idx="24449">
                  <c:v>6.9087362499999996</c:v>
                </c:pt>
                <c:pt idx="24450">
                  <c:v>6.9083643750016002</c:v>
                </c:pt>
                <c:pt idx="24451">
                  <c:v>6.9079831250015999</c:v>
                </c:pt>
                <c:pt idx="24452">
                  <c:v>6.9075818750015996</c:v>
                </c:pt>
                <c:pt idx="24453">
                  <c:v>6.9071781250016002</c:v>
                </c:pt>
                <c:pt idx="24454">
                  <c:v>6.9067987500000001</c:v>
                </c:pt>
                <c:pt idx="24455">
                  <c:v>6.9061537499999996</c:v>
                </c:pt>
                <c:pt idx="24456">
                  <c:v>6.9055643750015996</c:v>
                </c:pt>
                <c:pt idx="24457">
                  <c:v>6.9052143750015995</c:v>
                </c:pt>
                <c:pt idx="24458">
                  <c:v>6.9053662500000002</c:v>
                </c:pt>
                <c:pt idx="24459">
                  <c:v>6.9056924999999998</c:v>
                </c:pt>
                <c:pt idx="24460">
                  <c:v>6.9062049999999999</c:v>
                </c:pt>
                <c:pt idx="24461">
                  <c:v>6.9065462499999999</c:v>
                </c:pt>
                <c:pt idx="24462">
                  <c:v>6.9069993750015994</c:v>
                </c:pt>
                <c:pt idx="24463">
                  <c:v>6.9074718750016002</c:v>
                </c:pt>
                <c:pt idx="24464">
                  <c:v>6.9078362499999999</c:v>
                </c:pt>
                <c:pt idx="24465">
                  <c:v>6.9082768750015999</c:v>
                </c:pt>
                <c:pt idx="24466">
                  <c:v>6.9087174999999998</c:v>
                </c:pt>
                <c:pt idx="24467">
                  <c:v>6.9090449999999999</c:v>
                </c:pt>
                <c:pt idx="24468">
                  <c:v>6.9086156250016</c:v>
                </c:pt>
                <c:pt idx="24469">
                  <c:v>6.9081193750015997</c:v>
                </c:pt>
                <c:pt idx="24470">
                  <c:v>6.9076481250016002</c:v>
                </c:pt>
                <c:pt idx="24471">
                  <c:v>6.9071949999999998</c:v>
                </c:pt>
                <c:pt idx="24472">
                  <c:v>6.9066443750015996</c:v>
                </c:pt>
                <c:pt idx="24473">
                  <c:v>6.906085</c:v>
                </c:pt>
                <c:pt idx="24474">
                  <c:v>6.9054762500000004</c:v>
                </c:pt>
                <c:pt idx="24475">
                  <c:v>6.9049081250016</c:v>
                </c:pt>
                <c:pt idx="24476">
                  <c:v>6.9042656250015995</c:v>
                </c:pt>
                <c:pt idx="24477">
                  <c:v>6.9037731250015995</c:v>
                </c:pt>
                <c:pt idx="24478">
                  <c:v>6.9032743750016001</c:v>
                </c:pt>
                <c:pt idx="24479">
                  <c:v>6.9027918750015997</c:v>
                </c:pt>
                <c:pt idx="24480">
                  <c:v>6.9023637500000001</c:v>
                </c:pt>
                <c:pt idx="24481">
                  <c:v>6.9027775</c:v>
                </c:pt>
                <c:pt idx="24482">
                  <c:v>6.9032237500000004</c:v>
                </c:pt>
                <c:pt idx="24483">
                  <c:v>6.9035562500000003</c:v>
                </c:pt>
                <c:pt idx="24484">
                  <c:v>6.90396375</c:v>
                </c:pt>
                <c:pt idx="24485">
                  <c:v>6.9042887500000001</c:v>
                </c:pt>
                <c:pt idx="24486">
                  <c:v>6.9047081250015996</c:v>
                </c:pt>
                <c:pt idx="24487">
                  <c:v>6.9051637499999998</c:v>
                </c:pt>
                <c:pt idx="24488">
                  <c:v>6.9055324999999996</c:v>
                </c:pt>
                <c:pt idx="24489">
                  <c:v>6.9059724999999998</c:v>
                </c:pt>
                <c:pt idx="24490">
                  <c:v>6.9064462500000001</c:v>
                </c:pt>
                <c:pt idx="24491">
                  <c:v>6.9068568750015995</c:v>
                </c:pt>
                <c:pt idx="24492">
                  <c:v>6.9072412500000002</c:v>
                </c:pt>
                <c:pt idx="24493">
                  <c:v>6.9077056250015998</c:v>
                </c:pt>
                <c:pt idx="24494">
                  <c:v>6.9081181250016002</c:v>
                </c:pt>
                <c:pt idx="24495">
                  <c:v>6.9084631250015995</c:v>
                </c:pt>
                <c:pt idx="24496">
                  <c:v>6.9088112500000003</c:v>
                </c:pt>
                <c:pt idx="24497">
                  <c:v>6.9092112500000002</c:v>
                </c:pt>
                <c:pt idx="24498">
                  <c:v>6.9096481250016</c:v>
                </c:pt>
                <c:pt idx="24499">
                  <c:v>6.9101412499999997</c:v>
                </c:pt>
                <c:pt idx="24500">
                  <c:v>6.9106931250015995</c:v>
                </c:pt>
                <c:pt idx="24501">
                  <c:v>6.9110306250016</c:v>
                </c:pt>
                <c:pt idx="24502">
                  <c:v>6.9115612500000001</c:v>
                </c:pt>
                <c:pt idx="24503">
                  <c:v>6.9120143750015997</c:v>
                </c:pt>
                <c:pt idx="24504">
                  <c:v>6.9123374999999996</c:v>
                </c:pt>
                <c:pt idx="24505">
                  <c:v>6.9127593750015999</c:v>
                </c:pt>
                <c:pt idx="24506">
                  <c:v>6.9121406250015998</c:v>
                </c:pt>
                <c:pt idx="24507">
                  <c:v>6.9114843750016002</c:v>
                </c:pt>
                <c:pt idx="24508">
                  <c:v>6.9111050000000001</c:v>
                </c:pt>
                <c:pt idx="24509">
                  <c:v>6.91057875</c:v>
                </c:pt>
                <c:pt idx="24510">
                  <c:v>6.9099881250015995</c:v>
                </c:pt>
                <c:pt idx="24511">
                  <c:v>6.9093068750016</c:v>
                </c:pt>
                <c:pt idx="24512">
                  <c:v>6.9086249999999998</c:v>
                </c:pt>
                <c:pt idx="24513">
                  <c:v>6.9079831250015999</c:v>
                </c:pt>
                <c:pt idx="24514">
                  <c:v>6.9073112500000002</c:v>
                </c:pt>
                <c:pt idx="24515">
                  <c:v>6.9067193750015994</c:v>
                </c:pt>
                <c:pt idx="24516">
                  <c:v>6.9061056250016</c:v>
                </c:pt>
                <c:pt idx="24517">
                  <c:v>6.9055481250015998</c:v>
                </c:pt>
                <c:pt idx="24518">
                  <c:v>6.9049781250016</c:v>
                </c:pt>
                <c:pt idx="24519">
                  <c:v>6.9045550000000002</c:v>
                </c:pt>
                <c:pt idx="24520">
                  <c:v>6.9041112499999997</c:v>
                </c:pt>
                <c:pt idx="24521">
                  <c:v>6.9037862499999996</c:v>
                </c:pt>
                <c:pt idx="24522">
                  <c:v>6.9031962499999997</c:v>
                </c:pt>
                <c:pt idx="24523">
                  <c:v>6.90274375</c:v>
                </c:pt>
                <c:pt idx="24524">
                  <c:v>6.9022618750015994</c:v>
                </c:pt>
                <c:pt idx="24525">
                  <c:v>6.9017262500000003</c:v>
                </c:pt>
                <c:pt idx="24526">
                  <c:v>6.901275</c:v>
                </c:pt>
                <c:pt idx="24527">
                  <c:v>6.9007993750015997</c:v>
                </c:pt>
                <c:pt idx="24528">
                  <c:v>6.9004131250015996</c:v>
                </c:pt>
                <c:pt idx="24529">
                  <c:v>6.8999550000000003</c:v>
                </c:pt>
                <c:pt idx="24530">
                  <c:v>6.8995899999999999</c:v>
                </c:pt>
                <c:pt idx="24531">
                  <c:v>6.9000487499999998</c:v>
                </c:pt>
                <c:pt idx="24532">
                  <c:v>6.9003793750015996</c:v>
                </c:pt>
                <c:pt idx="24533">
                  <c:v>6.9007168750016001</c:v>
                </c:pt>
                <c:pt idx="24534">
                  <c:v>6.9012118750016</c:v>
                </c:pt>
                <c:pt idx="24535">
                  <c:v>6.9016081250015997</c:v>
                </c:pt>
                <c:pt idx="24536">
                  <c:v>6.9019725000000003</c:v>
                </c:pt>
                <c:pt idx="24537">
                  <c:v>6.9023362500000003</c:v>
                </c:pt>
                <c:pt idx="24538">
                  <c:v>6.9027212499999999</c:v>
                </c:pt>
                <c:pt idx="24539">
                  <c:v>6.9030474999999996</c:v>
                </c:pt>
                <c:pt idx="24540">
                  <c:v>6.9035612500000001</c:v>
                </c:pt>
                <c:pt idx="24541">
                  <c:v>6.903975</c:v>
                </c:pt>
                <c:pt idx="24542">
                  <c:v>6.9043237499999996</c:v>
                </c:pt>
                <c:pt idx="24543">
                  <c:v>6.9047625000000004</c:v>
                </c:pt>
                <c:pt idx="24544">
                  <c:v>6.9050868750015999</c:v>
                </c:pt>
                <c:pt idx="24545">
                  <c:v>6.9054531250015998</c:v>
                </c:pt>
                <c:pt idx="24546">
                  <c:v>6.9059518750016</c:v>
                </c:pt>
                <c:pt idx="24547">
                  <c:v>6.9063837499999998</c:v>
                </c:pt>
                <c:pt idx="24548">
                  <c:v>6.9067175000000001</c:v>
                </c:pt>
                <c:pt idx="24549">
                  <c:v>6.9063056250015995</c:v>
                </c:pt>
                <c:pt idx="24550">
                  <c:v>6.9056262500000001</c:v>
                </c:pt>
                <c:pt idx="24551">
                  <c:v>6.9051806250015995</c:v>
                </c:pt>
                <c:pt idx="24552">
                  <c:v>6.9046762499999996</c:v>
                </c:pt>
                <c:pt idx="24553">
                  <c:v>6.9041062499999999</c:v>
                </c:pt>
                <c:pt idx="24554">
                  <c:v>6.9034943750015998</c:v>
                </c:pt>
                <c:pt idx="24555">
                  <c:v>6.9029049999999996</c:v>
                </c:pt>
                <c:pt idx="24556">
                  <c:v>6.9023862500000002</c:v>
                </c:pt>
                <c:pt idx="24557">
                  <c:v>6.9019643750016</c:v>
                </c:pt>
                <c:pt idx="24558">
                  <c:v>6.9013574999999996</c:v>
                </c:pt>
                <c:pt idx="24559">
                  <c:v>6.9009831250015994</c:v>
                </c:pt>
                <c:pt idx="24560">
                  <c:v>6.9013375000000003</c:v>
                </c:pt>
                <c:pt idx="24561">
                  <c:v>6.9016650000000004</c:v>
                </c:pt>
                <c:pt idx="24562">
                  <c:v>6.9013193750015995</c:v>
                </c:pt>
                <c:pt idx="24563">
                  <c:v>6.9009737500000004</c:v>
                </c:pt>
                <c:pt idx="24564">
                  <c:v>6.9006074999999996</c:v>
                </c:pt>
                <c:pt idx="24565">
                  <c:v>6.9002825000000003</c:v>
                </c:pt>
                <c:pt idx="24566">
                  <c:v>6.8998818750015998</c:v>
                </c:pt>
                <c:pt idx="24567">
                  <c:v>6.8994881250016</c:v>
                </c:pt>
                <c:pt idx="24568">
                  <c:v>6.8990375000000004</c:v>
                </c:pt>
                <c:pt idx="24569">
                  <c:v>6.8986237499999996</c:v>
                </c:pt>
                <c:pt idx="24570">
                  <c:v>6.8982918750015996</c:v>
                </c:pt>
                <c:pt idx="24571">
                  <c:v>6.8986893750015996</c:v>
                </c:pt>
                <c:pt idx="24572">
                  <c:v>6.8990312500000002</c:v>
                </c:pt>
                <c:pt idx="24573">
                  <c:v>6.8994637499999998</c:v>
                </c:pt>
                <c:pt idx="24574">
                  <c:v>6.8998231250015998</c:v>
                </c:pt>
                <c:pt idx="24575">
                  <c:v>6.9002318750015998</c:v>
                </c:pt>
                <c:pt idx="24576">
                  <c:v>6.9005731250015998</c:v>
                </c:pt>
                <c:pt idx="24577">
                  <c:v>6.9009462499999996</c:v>
                </c:pt>
                <c:pt idx="24578">
                  <c:v>6.9013643750015996</c:v>
                </c:pt>
                <c:pt idx="24579">
                  <c:v>6.9017162499999998</c:v>
                </c:pt>
                <c:pt idx="24580">
                  <c:v>6.9021256250015997</c:v>
                </c:pt>
                <c:pt idx="24581">
                  <c:v>6.9025612499999998</c:v>
                </c:pt>
                <c:pt idx="24582">
                  <c:v>6.9030106250015999</c:v>
                </c:pt>
                <c:pt idx="24583">
                  <c:v>6.9034550000000001</c:v>
                </c:pt>
                <c:pt idx="24584">
                  <c:v>6.9038143750016001</c:v>
                </c:pt>
                <c:pt idx="24585">
                  <c:v>6.9042031250016</c:v>
                </c:pt>
                <c:pt idx="24586">
                  <c:v>6.9045424999999998</c:v>
                </c:pt>
                <c:pt idx="24587">
                  <c:v>6.9050268750015995</c:v>
                </c:pt>
                <c:pt idx="24588">
                  <c:v>6.9054031250015999</c:v>
                </c:pt>
                <c:pt idx="24589">
                  <c:v>6.9058574999999998</c:v>
                </c:pt>
                <c:pt idx="24590">
                  <c:v>6.9062412499999999</c:v>
                </c:pt>
                <c:pt idx="24591">
                  <c:v>6.9065887500000001</c:v>
                </c:pt>
                <c:pt idx="24592">
                  <c:v>6.9061124999999999</c:v>
                </c:pt>
                <c:pt idx="24593">
                  <c:v>6.9056343750015996</c:v>
                </c:pt>
                <c:pt idx="24594">
                  <c:v>6.9052087499999999</c:v>
                </c:pt>
                <c:pt idx="24595">
                  <c:v>6.9048756250015995</c:v>
                </c:pt>
                <c:pt idx="24596">
                  <c:v>6.9045468750015999</c:v>
                </c:pt>
                <c:pt idx="24597">
                  <c:v>6.9041825000000001</c:v>
                </c:pt>
                <c:pt idx="24598">
                  <c:v>6.9035725000000001</c:v>
                </c:pt>
                <c:pt idx="24599">
                  <c:v>6.9032412499999998</c:v>
                </c:pt>
                <c:pt idx="24600">
                  <c:v>6.90273</c:v>
                </c:pt>
                <c:pt idx="24601">
                  <c:v>6.9023612500000002</c:v>
                </c:pt>
                <c:pt idx="24602">
                  <c:v>6.9021968750016001</c:v>
                </c:pt>
                <c:pt idx="24603">
                  <c:v>6.9020018750015995</c:v>
                </c:pt>
                <c:pt idx="24604">
                  <c:v>6.9022937500000001</c:v>
                </c:pt>
                <c:pt idx="24605">
                  <c:v>6.9026681250015995</c:v>
                </c:pt>
                <c:pt idx="24606">
                  <c:v>6.9027068750015994</c:v>
                </c:pt>
                <c:pt idx="24607">
                  <c:v>6.9027312500000004</c:v>
                </c:pt>
                <c:pt idx="24608">
                  <c:v>6.9030743750015997</c:v>
                </c:pt>
                <c:pt idx="24609">
                  <c:v>6.9027950000000002</c:v>
                </c:pt>
                <c:pt idx="24610">
                  <c:v>6.9023493750015996</c:v>
                </c:pt>
                <c:pt idx="24611">
                  <c:v>6.9019262499999998</c:v>
                </c:pt>
                <c:pt idx="24612">
                  <c:v>6.9014899999999999</c:v>
                </c:pt>
                <c:pt idx="24613">
                  <c:v>6.9010712500000002</c:v>
                </c:pt>
                <c:pt idx="24614">
                  <c:v>6.9006756250015995</c:v>
                </c:pt>
                <c:pt idx="24615">
                  <c:v>6.9002106250016002</c:v>
                </c:pt>
                <c:pt idx="24616">
                  <c:v>6.8996106250015998</c:v>
                </c:pt>
                <c:pt idx="24617">
                  <c:v>6.8989718750015996</c:v>
                </c:pt>
                <c:pt idx="24618">
                  <c:v>6.8986299999999998</c:v>
                </c:pt>
                <c:pt idx="24619">
                  <c:v>6.8982931250016</c:v>
                </c:pt>
                <c:pt idx="24620">
                  <c:v>6.8977399999999998</c:v>
                </c:pt>
                <c:pt idx="24621">
                  <c:v>6.897335</c:v>
                </c:pt>
                <c:pt idx="24622">
                  <c:v>6.8974099999999998</c:v>
                </c:pt>
                <c:pt idx="24623">
                  <c:v>6.8971668750015995</c:v>
                </c:pt>
                <c:pt idx="24624">
                  <c:v>6.8967568750016</c:v>
                </c:pt>
                <c:pt idx="24625">
                  <c:v>6.8963562500000002</c:v>
                </c:pt>
                <c:pt idx="24626">
                  <c:v>6.8960162499999997</c:v>
                </c:pt>
                <c:pt idx="24627">
                  <c:v>6.8963543750016001</c:v>
                </c:pt>
                <c:pt idx="24628">
                  <c:v>6.8967262500000004</c:v>
                </c:pt>
                <c:pt idx="24629">
                  <c:v>6.8970900000000004</c:v>
                </c:pt>
                <c:pt idx="24630">
                  <c:v>6.8975187499999997</c:v>
                </c:pt>
                <c:pt idx="24631">
                  <c:v>6.897945</c:v>
                </c:pt>
                <c:pt idx="24632">
                  <c:v>6.8984112499999997</c:v>
                </c:pt>
                <c:pt idx="24633">
                  <c:v>6.8987668750015994</c:v>
                </c:pt>
                <c:pt idx="24634">
                  <c:v>6.8993074999999999</c:v>
                </c:pt>
                <c:pt idx="24635">
                  <c:v>6.8996543750015995</c:v>
                </c:pt>
                <c:pt idx="24636">
                  <c:v>6.9001087500000002</c:v>
                </c:pt>
                <c:pt idx="24637">
                  <c:v>6.9005268750016002</c:v>
                </c:pt>
                <c:pt idx="24638">
                  <c:v>6.9008843750016</c:v>
                </c:pt>
                <c:pt idx="24639">
                  <c:v>6.9012824999999998</c:v>
                </c:pt>
                <c:pt idx="24640">
                  <c:v>6.9009574999999996</c:v>
                </c:pt>
                <c:pt idx="24641">
                  <c:v>6.9001368750015999</c:v>
                </c:pt>
                <c:pt idx="24642">
                  <c:v>6.8994724999999999</c:v>
                </c:pt>
                <c:pt idx="24643">
                  <c:v>6.8986606250015994</c:v>
                </c:pt>
                <c:pt idx="24644">
                  <c:v>6.8979131250016001</c:v>
                </c:pt>
                <c:pt idx="24645">
                  <c:v>6.8970456250016001</c:v>
                </c:pt>
                <c:pt idx="24646">
                  <c:v>6.8961843750015994</c:v>
                </c:pt>
                <c:pt idx="24647">
                  <c:v>6.8952756250015996</c:v>
                </c:pt>
                <c:pt idx="24648">
                  <c:v>6.8944231250015999</c:v>
                </c:pt>
                <c:pt idx="24649">
                  <c:v>6.8935718750015997</c:v>
                </c:pt>
                <c:pt idx="24650">
                  <c:v>6.8928181250015994</c:v>
                </c:pt>
                <c:pt idx="24651">
                  <c:v>6.8921700000000001</c:v>
                </c:pt>
                <c:pt idx="24652">
                  <c:v>6.8916399999999998</c:v>
                </c:pt>
                <c:pt idx="24653">
                  <c:v>6.8912393750016001</c:v>
                </c:pt>
                <c:pt idx="24654">
                  <c:v>6.89087125</c:v>
                </c:pt>
                <c:pt idx="24655">
                  <c:v>6.8903118750015997</c:v>
                </c:pt>
                <c:pt idx="24656">
                  <c:v>6.8899856250016001</c:v>
                </c:pt>
                <c:pt idx="24657">
                  <c:v>6.8896362499999997</c:v>
                </c:pt>
                <c:pt idx="24658">
                  <c:v>6.8892956250015995</c:v>
                </c:pt>
                <c:pt idx="24659">
                  <c:v>6.8896662500000003</c:v>
                </c:pt>
                <c:pt idx="24660">
                  <c:v>6.8900343750015995</c:v>
                </c:pt>
                <c:pt idx="24661">
                  <c:v>6.8903843750015996</c:v>
                </c:pt>
                <c:pt idx="24662">
                  <c:v>6.8908300000000002</c:v>
                </c:pt>
                <c:pt idx="24663">
                  <c:v>6.8912162500000003</c:v>
                </c:pt>
                <c:pt idx="24664">
                  <c:v>6.8916331250015999</c:v>
                </c:pt>
                <c:pt idx="24665">
                  <c:v>6.8920637500000002</c:v>
                </c:pt>
                <c:pt idx="24666">
                  <c:v>6.8925293750016001</c:v>
                </c:pt>
                <c:pt idx="24667">
                  <c:v>6.8928493750015996</c:v>
                </c:pt>
                <c:pt idx="24668">
                  <c:v>6.8933243750016002</c:v>
                </c:pt>
                <c:pt idx="24669">
                  <c:v>6.89378125</c:v>
                </c:pt>
                <c:pt idx="24670">
                  <c:v>6.8942424999999998</c:v>
                </c:pt>
                <c:pt idx="24671">
                  <c:v>6.8947431250015994</c:v>
                </c:pt>
                <c:pt idx="24672">
                  <c:v>6.8951737499999997</c:v>
                </c:pt>
                <c:pt idx="24673">
                  <c:v>6.8956400000000002</c:v>
                </c:pt>
                <c:pt idx="24674">
                  <c:v>6.8961293750015997</c:v>
                </c:pt>
                <c:pt idx="24675">
                  <c:v>6.8966718750015996</c:v>
                </c:pt>
                <c:pt idx="24676">
                  <c:v>6.8970181250015994</c:v>
                </c:pt>
                <c:pt idx="24677">
                  <c:v>6.8974887499999999</c:v>
                </c:pt>
                <c:pt idx="24678">
                  <c:v>6.8980187500000003</c:v>
                </c:pt>
                <c:pt idx="24679">
                  <c:v>6.8984812499999997</c:v>
                </c:pt>
                <c:pt idx="24680">
                  <c:v>6.8988443750016</c:v>
                </c:pt>
                <c:pt idx="24681">
                  <c:v>6.8992731250016002</c:v>
                </c:pt>
                <c:pt idx="24682">
                  <c:v>6.8996981250016001</c:v>
                </c:pt>
                <c:pt idx="24683">
                  <c:v>6.9000306250015999</c:v>
                </c:pt>
                <c:pt idx="24684">
                  <c:v>6.9004431250015994</c:v>
                </c:pt>
                <c:pt idx="24685">
                  <c:v>6.8999212500000002</c:v>
                </c:pt>
                <c:pt idx="24686">
                  <c:v>6.8993043750015994</c:v>
                </c:pt>
                <c:pt idx="24687">
                  <c:v>6.8989181250015994</c:v>
                </c:pt>
                <c:pt idx="24688">
                  <c:v>6.8985118750016001</c:v>
                </c:pt>
                <c:pt idx="24689">
                  <c:v>6.8978574999999998</c:v>
                </c:pt>
                <c:pt idx="24690">
                  <c:v>6.8973081250016</c:v>
                </c:pt>
                <c:pt idx="24691">
                  <c:v>6.8968949999999998</c:v>
                </c:pt>
                <c:pt idx="24692">
                  <c:v>6.8965637500000003</c:v>
                </c:pt>
                <c:pt idx="24693">
                  <c:v>6.8970693750015997</c:v>
                </c:pt>
                <c:pt idx="24694">
                  <c:v>6.8974106250015996</c:v>
                </c:pt>
                <c:pt idx="24695">
                  <c:v>6.8978568750016001</c:v>
                </c:pt>
                <c:pt idx="24696">
                  <c:v>6.8983081250015994</c:v>
                </c:pt>
                <c:pt idx="24697">
                  <c:v>6.8987381250016</c:v>
                </c:pt>
                <c:pt idx="24698">
                  <c:v>6.8991481250015996</c:v>
                </c:pt>
                <c:pt idx="24699">
                  <c:v>6.8995093750015997</c:v>
                </c:pt>
                <c:pt idx="24700">
                  <c:v>6.8998825000000004</c:v>
                </c:pt>
                <c:pt idx="24701">
                  <c:v>6.9003550000000002</c:v>
                </c:pt>
                <c:pt idx="24702">
                  <c:v>6.9007981250016002</c:v>
                </c:pt>
                <c:pt idx="24703">
                  <c:v>6.9012225000000003</c:v>
                </c:pt>
                <c:pt idx="24704">
                  <c:v>6.9006974999999997</c:v>
                </c:pt>
                <c:pt idx="24705">
                  <c:v>6.9003006250015995</c:v>
                </c:pt>
                <c:pt idx="24706">
                  <c:v>6.8998418750015995</c:v>
                </c:pt>
                <c:pt idx="24707">
                  <c:v>6.8993025000000001</c:v>
                </c:pt>
                <c:pt idx="24708">
                  <c:v>6.8987343750015997</c:v>
                </c:pt>
                <c:pt idx="24709">
                  <c:v>6.8980893750016001</c:v>
                </c:pt>
                <c:pt idx="24710">
                  <c:v>6.89741625</c:v>
                </c:pt>
                <c:pt idx="24711">
                  <c:v>6.8967643750015997</c:v>
                </c:pt>
                <c:pt idx="24712">
                  <c:v>6.896115</c:v>
                </c:pt>
                <c:pt idx="24713">
                  <c:v>6.8955975</c:v>
                </c:pt>
                <c:pt idx="24714">
                  <c:v>6.8950818750015994</c:v>
                </c:pt>
                <c:pt idx="24715">
                  <c:v>6.8946593750015994</c:v>
                </c:pt>
                <c:pt idx="24716">
                  <c:v>6.8943000000000003</c:v>
                </c:pt>
                <c:pt idx="24717">
                  <c:v>6.8938287499999999</c:v>
                </c:pt>
                <c:pt idx="24718">
                  <c:v>6.8934681250015997</c:v>
                </c:pt>
                <c:pt idx="24719">
                  <c:v>6.8931424999999997</c:v>
                </c:pt>
                <c:pt idx="24720">
                  <c:v>6.8925981250015997</c:v>
                </c:pt>
                <c:pt idx="24721">
                  <c:v>6.8922112499999999</c:v>
                </c:pt>
                <c:pt idx="24722">
                  <c:v>6.8918575000000004</c:v>
                </c:pt>
                <c:pt idx="24723">
                  <c:v>6.8913731250015999</c:v>
                </c:pt>
                <c:pt idx="24724">
                  <c:v>6.8907818750015997</c:v>
                </c:pt>
                <c:pt idx="24725">
                  <c:v>6.8902400000000004</c:v>
                </c:pt>
                <c:pt idx="24726">
                  <c:v>6.8896556250016001</c:v>
                </c:pt>
                <c:pt idx="24727">
                  <c:v>6.8889800000000001</c:v>
                </c:pt>
                <c:pt idx="24728">
                  <c:v>6.8883043750016002</c:v>
                </c:pt>
                <c:pt idx="24729">
                  <c:v>6.8876793750015999</c:v>
                </c:pt>
                <c:pt idx="24730">
                  <c:v>6.8870631250015997</c:v>
                </c:pt>
                <c:pt idx="24731">
                  <c:v>6.8865656250015999</c:v>
                </c:pt>
                <c:pt idx="24732">
                  <c:v>6.8860368750015999</c:v>
                </c:pt>
                <c:pt idx="24733">
                  <c:v>6.8856374999999996</c:v>
                </c:pt>
                <c:pt idx="24734">
                  <c:v>6.88523</c:v>
                </c:pt>
                <c:pt idx="24735">
                  <c:v>6.8848950000000002</c:v>
                </c:pt>
                <c:pt idx="24736">
                  <c:v>6.8844312499999996</c:v>
                </c:pt>
                <c:pt idx="24737">
                  <c:v>6.8841049999999999</c:v>
                </c:pt>
                <c:pt idx="24738">
                  <c:v>6.8837437499999998</c:v>
                </c:pt>
                <c:pt idx="24739">
                  <c:v>6.8839937500000001</c:v>
                </c:pt>
                <c:pt idx="24740">
                  <c:v>6.8844862500000001</c:v>
                </c:pt>
                <c:pt idx="24741">
                  <c:v>6.8849287500000003</c:v>
                </c:pt>
                <c:pt idx="24742">
                  <c:v>6.8854406250015998</c:v>
                </c:pt>
                <c:pt idx="24743">
                  <c:v>6.8858681250015996</c:v>
                </c:pt>
                <c:pt idx="24744">
                  <c:v>6.8863262499999998</c:v>
                </c:pt>
                <c:pt idx="24745">
                  <c:v>6.8866837500000004</c:v>
                </c:pt>
                <c:pt idx="24746">
                  <c:v>6.88721125</c:v>
                </c:pt>
                <c:pt idx="24747">
                  <c:v>6.8875868750015998</c:v>
                </c:pt>
                <c:pt idx="24748">
                  <c:v>6.8879531250015997</c:v>
                </c:pt>
                <c:pt idx="24749">
                  <c:v>6.8883668750015996</c:v>
                </c:pt>
                <c:pt idx="24750">
                  <c:v>6.8887656250016001</c:v>
                </c:pt>
                <c:pt idx="24751">
                  <c:v>6.8892393750015994</c:v>
                </c:pt>
                <c:pt idx="24752">
                  <c:v>6.8895749999999998</c:v>
                </c:pt>
                <c:pt idx="24753">
                  <c:v>6.8900493750015999</c:v>
                </c:pt>
                <c:pt idx="24754">
                  <c:v>6.8904724999999996</c:v>
                </c:pt>
                <c:pt idx="24755">
                  <c:v>6.8907943750016001</c:v>
                </c:pt>
                <c:pt idx="24756">
                  <c:v>6.8902875000000003</c:v>
                </c:pt>
                <c:pt idx="24757">
                  <c:v>6.8897281250016</c:v>
                </c:pt>
                <c:pt idx="24758">
                  <c:v>6.8894062500000004</c:v>
                </c:pt>
                <c:pt idx="24759">
                  <c:v>6.8888006250015996</c:v>
                </c:pt>
                <c:pt idx="24760">
                  <c:v>6.8881912500000002</c:v>
                </c:pt>
                <c:pt idx="24761">
                  <c:v>6.8876306250015995</c:v>
                </c:pt>
                <c:pt idx="24762">
                  <c:v>6.8872612499999999</c:v>
                </c:pt>
                <c:pt idx="24763">
                  <c:v>6.8869356250016001</c:v>
                </c:pt>
                <c:pt idx="24764">
                  <c:v>6.8870506250016001</c:v>
                </c:pt>
                <c:pt idx="24765">
                  <c:v>6.8874887500000002</c:v>
                </c:pt>
                <c:pt idx="24766">
                  <c:v>6.8879968750015994</c:v>
                </c:pt>
                <c:pt idx="24767">
                  <c:v>6.8883425000000003</c:v>
                </c:pt>
                <c:pt idx="24768">
                  <c:v>6.8887175000000003</c:v>
                </c:pt>
                <c:pt idx="24769">
                  <c:v>6.8892199999999999</c:v>
                </c:pt>
                <c:pt idx="24770">
                  <c:v>6.8895618750015997</c:v>
                </c:pt>
                <c:pt idx="24771">
                  <c:v>6.8899774999999996</c:v>
                </c:pt>
                <c:pt idx="24772">
                  <c:v>6.89037875</c:v>
                </c:pt>
                <c:pt idx="24773">
                  <c:v>6.8907693750016001</c:v>
                </c:pt>
                <c:pt idx="24774">
                  <c:v>6.8912256250016002</c:v>
                </c:pt>
                <c:pt idx="24775">
                  <c:v>6.8917524999999999</c:v>
                </c:pt>
                <c:pt idx="24776">
                  <c:v>6.89223125</c:v>
                </c:pt>
                <c:pt idx="24777">
                  <c:v>6.8927618750016002</c:v>
                </c:pt>
                <c:pt idx="24778">
                  <c:v>6.8933531250015996</c:v>
                </c:pt>
                <c:pt idx="24779">
                  <c:v>6.8936881250016002</c:v>
                </c:pt>
                <c:pt idx="24780">
                  <c:v>6.8943025000000002</c:v>
                </c:pt>
                <c:pt idx="24781">
                  <c:v>6.8949449999999999</c:v>
                </c:pt>
                <c:pt idx="24782">
                  <c:v>6.8956143750015997</c:v>
                </c:pt>
                <c:pt idx="24783">
                  <c:v>6.89629125</c:v>
                </c:pt>
                <c:pt idx="24784">
                  <c:v>6.8966193750015998</c:v>
                </c:pt>
                <c:pt idx="24785">
                  <c:v>6.8972924999999998</c:v>
                </c:pt>
                <c:pt idx="24786">
                  <c:v>6.8979037500000002</c:v>
                </c:pt>
                <c:pt idx="24787">
                  <c:v>6.8984893750016001</c:v>
                </c:pt>
                <c:pt idx="24788">
                  <c:v>6.8990724999999999</c:v>
                </c:pt>
                <c:pt idx="24789">
                  <c:v>6.8996337499999996</c:v>
                </c:pt>
                <c:pt idx="24790">
                  <c:v>6.9002512500000002</c:v>
                </c:pt>
                <c:pt idx="24791">
                  <c:v>6.9005799999999997</c:v>
                </c:pt>
                <c:pt idx="24792">
                  <c:v>6.9011725000000004</c:v>
                </c:pt>
                <c:pt idx="24793">
                  <c:v>6.9015737499999998</c:v>
                </c:pt>
                <c:pt idx="24794">
                  <c:v>6.9011837500000004</c:v>
                </c:pt>
                <c:pt idx="24795">
                  <c:v>6.9007081250016</c:v>
                </c:pt>
                <c:pt idx="24796">
                  <c:v>6.9002337499999999</c:v>
                </c:pt>
                <c:pt idx="24797">
                  <c:v>6.8996750000000002</c:v>
                </c:pt>
                <c:pt idx="24798">
                  <c:v>6.8991306250015993</c:v>
                </c:pt>
                <c:pt idx="24799">
                  <c:v>6.8986043750016002</c:v>
                </c:pt>
                <c:pt idx="24800">
                  <c:v>6.8980337499999997</c:v>
                </c:pt>
                <c:pt idx="24801">
                  <c:v>6.8975137499999999</c:v>
                </c:pt>
                <c:pt idx="24802">
                  <c:v>6.8968743750015999</c:v>
                </c:pt>
                <c:pt idx="24803">
                  <c:v>6.8963362500000001</c:v>
                </c:pt>
                <c:pt idx="24804">
                  <c:v>6.8959099999999998</c:v>
                </c:pt>
                <c:pt idx="24805">
                  <c:v>6.8953949999999997</c:v>
                </c:pt>
                <c:pt idx="24806">
                  <c:v>6.8955143750015999</c:v>
                </c:pt>
                <c:pt idx="24807">
                  <c:v>6.8949781250015993</c:v>
                </c:pt>
                <c:pt idx="24808">
                  <c:v>6.8943887500000001</c:v>
                </c:pt>
                <c:pt idx="24809">
                  <c:v>6.8940562500000002</c:v>
                </c:pt>
                <c:pt idx="24810">
                  <c:v>6.8936543750016002</c:v>
                </c:pt>
                <c:pt idx="24811">
                  <c:v>6.8931593750015994</c:v>
                </c:pt>
                <c:pt idx="24812">
                  <c:v>6.8926868750015995</c:v>
                </c:pt>
                <c:pt idx="24813">
                  <c:v>6.8921243750015995</c:v>
                </c:pt>
                <c:pt idx="24814">
                  <c:v>6.8916250000000003</c:v>
                </c:pt>
                <c:pt idx="24815">
                  <c:v>6.8911262500000001</c:v>
                </c:pt>
                <c:pt idx="24816">
                  <c:v>6.8907043750015999</c:v>
                </c:pt>
                <c:pt idx="24817">
                  <c:v>6.8902568750016</c:v>
                </c:pt>
                <c:pt idx="24818">
                  <c:v>6.8898875000000004</c:v>
                </c:pt>
                <c:pt idx="24819">
                  <c:v>6.8894493750015995</c:v>
                </c:pt>
                <c:pt idx="24820">
                  <c:v>6.8889006250015994</c:v>
                </c:pt>
                <c:pt idx="24821">
                  <c:v>6.8884287500000001</c:v>
                </c:pt>
                <c:pt idx="24822">
                  <c:v>6.8880181250015999</c:v>
                </c:pt>
                <c:pt idx="24823">
                  <c:v>6.8874781250015999</c:v>
                </c:pt>
                <c:pt idx="24824">
                  <c:v>6.8871212499999999</c:v>
                </c:pt>
                <c:pt idx="24825">
                  <c:v>6.8864831250015994</c:v>
                </c:pt>
                <c:pt idx="24826">
                  <c:v>6.8861387499999998</c:v>
                </c:pt>
                <c:pt idx="24827">
                  <c:v>6.8857999999999997</c:v>
                </c:pt>
                <c:pt idx="24828">
                  <c:v>6.8854518750015998</c:v>
                </c:pt>
                <c:pt idx="24829">
                  <c:v>6.8848131250015996</c:v>
                </c:pt>
                <c:pt idx="24830">
                  <c:v>6.8842968750016</c:v>
                </c:pt>
                <c:pt idx="24831">
                  <c:v>6.8839762499999999</c:v>
                </c:pt>
                <c:pt idx="24832">
                  <c:v>6.8838887499999997</c:v>
                </c:pt>
                <c:pt idx="24833">
                  <c:v>6.8842325000000004</c:v>
                </c:pt>
                <c:pt idx="24834">
                  <c:v>6.8841349999999997</c:v>
                </c:pt>
                <c:pt idx="24835">
                  <c:v>6.8840218750015998</c:v>
                </c:pt>
                <c:pt idx="24836">
                  <c:v>6.8843668750016001</c:v>
                </c:pt>
                <c:pt idx="24837">
                  <c:v>6.8847531250016001</c:v>
                </c:pt>
                <c:pt idx="24838">
                  <c:v>6.8851025000000003</c:v>
                </c:pt>
                <c:pt idx="24839">
                  <c:v>6.8854487500000001</c:v>
                </c:pt>
                <c:pt idx="24840">
                  <c:v>6.8858718750015999</c:v>
                </c:pt>
                <c:pt idx="24841">
                  <c:v>6.8863124999999998</c:v>
                </c:pt>
                <c:pt idx="24842">
                  <c:v>6.8867087500000004</c:v>
                </c:pt>
                <c:pt idx="24843">
                  <c:v>6.8872312500000001</c:v>
                </c:pt>
                <c:pt idx="24844">
                  <c:v>6.8875574999999998</c:v>
                </c:pt>
                <c:pt idx="24845">
                  <c:v>6.8880831250016001</c:v>
                </c:pt>
                <c:pt idx="24846">
                  <c:v>6.8886156250015995</c:v>
                </c:pt>
                <c:pt idx="24847">
                  <c:v>6.8891837499999999</c:v>
                </c:pt>
                <c:pt idx="24848">
                  <c:v>6.8897062499999997</c:v>
                </c:pt>
                <c:pt idx="24849">
                  <c:v>6.8901062499999997</c:v>
                </c:pt>
                <c:pt idx="24850">
                  <c:v>6.8904868750016002</c:v>
                </c:pt>
                <c:pt idx="24851">
                  <c:v>6.8908662500000002</c:v>
                </c:pt>
                <c:pt idx="24852">
                  <c:v>6.8913275000000001</c:v>
                </c:pt>
                <c:pt idx="24853">
                  <c:v>6.8917799999999998</c:v>
                </c:pt>
                <c:pt idx="24854">
                  <c:v>6.8921037500000004</c:v>
                </c:pt>
                <c:pt idx="24855">
                  <c:v>6.8925099999999997</c:v>
                </c:pt>
                <c:pt idx="24856">
                  <c:v>6.8928312500000004</c:v>
                </c:pt>
                <c:pt idx="24857">
                  <c:v>6.8924756250015999</c:v>
                </c:pt>
                <c:pt idx="24858">
                  <c:v>6.8921487499999996</c:v>
                </c:pt>
                <c:pt idx="24859">
                  <c:v>6.8917143750015999</c:v>
                </c:pt>
                <c:pt idx="24860">
                  <c:v>6.8913675000000003</c:v>
                </c:pt>
                <c:pt idx="24861">
                  <c:v>6.8909181250015994</c:v>
                </c:pt>
                <c:pt idx="24862">
                  <c:v>6.89058875</c:v>
                </c:pt>
                <c:pt idx="24863">
                  <c:v>6.8900093750015996</c:v>
                </c:pt>
                <c:pt idx="24864">
                  <c:v>6.8894531250015998</c:v>
                </c:pt>
                <c:pt idx="24865">
                  <c:v>6.8889050000000003</c:v>
                </c:pt>
                <c:pt idx="24866">
                  <c:v>6.8884743750016</c:v>
                </c:pt>
                <c:pt idx="24867">
                  <c:v>6.8881193750016001</c:v>
                </c:pt>
                <c:pt idx="24868">
                  <c:v>6.8876781250015995</c:v>
                </c:pt>
                <c:pt idx="24869">
                  <c:v>6.8873312499999999</c:v>
                </c:pt>
                <c:pt idx="24870">
                  <c:v>6.8875562500000003</c:v>
                </c:pt>
                <c:pt idx="24871">
                  <c:v>6.88791625</c:v>
                </c:pt>
                <c:pt idx="24872">
                  <c:v>6.8884012500000003</c:v>
                </c:pt>
                <c:pt idx="24873">
                  <c:v>6.8888512500000001</c:v>
                </c:pt>
                <c:pt idx="24874">
                  <c:v>6.8893256250016002</c:v>
                </c:pt>
                <c:pt idx="24875">
                  <c:v>6.8897218750015998</c:v>
                </c:pt>
                <c:pt idx="24876">
                  <c:v>6.8902475000000001</c:v>
                </c:pt>
                <c:pt idx="24877">
                  <c:v>6.8907168750015995</c:v>
                </c:pt>
                <c:pt idx="24878">
                  <c:v>6.8910981250015997</c:v>
                </c:pt>
                <c:pt idx="24879">
                  <c:v>6.8914856250016001</c:v>
                </c:pt>
                <c:pt idx="24880">
                  <c:v>6.8918781250015995</c:v>
                </c:pt>
                <c:pt idx="24881">
                  <c:v>6.8915831250016</c:v>
                </c:pt>
                <c:pt idx="24882">
                  <c:v>6.8911556250016002</c:v>
                </c:pt>
                <c:pt idx="24883">
                  <c:v>6.8906875000000003</c:v>
                </c:pt>
                <c:pt idx="24884">
                  <c:v>6.8901068750015995</c:v>
                </c:pt>
                <c:pt idx="24885">
                  <c:v>6.8894662499999999</c:v>
                </c:pt>
                <c:pt idx="24886">
                  <c:v>6.8887843750015998</c:v>
                </c:pt>
                <c:pt idx="24887">
                  <c:v>6.8880506250015996</c:v>
                </c:pt>
                <c:pt idx="24888">
                  <c:v>6.8873612499999997</c:v>
                </c:pt>
                <c:pt idx="24889">
                  <c:v>6.8866199999999997</c:v>
                </c:pt>
                <c:pt idx="24890">
                  <c:v>6.88598</c:v>
                </c:pt>
                <c:pt idx="24891">
                  <c:v>6.8853556250015995</c:v>
                </c:pt>
                <c:pt idx="24892">
                  <c:v>6.8849231250015999</c:v>
                </c:pt>
                <c:pt idx="24893">
                  <c:v>6.8844606250015996</c:v>
                </c:pt>
                <c:pt idx="24894">
                  <c:v>6.8847725000000004</c:v>
                </c:pt>
                <c:pt idx="24895">
                  <c:v>6.8851818750015994</c:v>
                </c:pt>
                <c:pt idx="24896">
                  <c:v>6.8855362500000004</c:v>
                </c:pt>
                <c:pt idx="24897">
                  <c:v>6.8858587499999997</c:v>
                </c:pt>
                <c:pt idx="24898">
                  <c:v>6.8862668750016001</c:v>
                </c:pt>
                <c:pt idx="24899">
                  <c:v>6.8865906250015998</c:v>
                </c:pt>
                <c:pt idx="24900">
                  <c:v>6.8862637500000003</c:v>
                </c:pt>
                <c:pt idx="24901">
                  <c:v>6.8858031250015994</c:v>
                </c:pt>
                <c:pt idx="24902">
                  <c:v>6.8854006250015996</c:v>
                </c:pt>
                <c:pt idx="24903">
                  <c:v>6.88488875</c:v>
                </c:pt>
                <c:pt idx="24904">
                  <c:v>6.8844131250015996</c:v>
                </c:pt>
                <c:pt idx="24905">
                  <c:v>6.8840668750015999</c:v>
                </c:pt>
                <c:pt idx="24906">
                  <c:v>6.8836868750016</c:v>
                </c:pt>
                <c:pt idx="24907">
                  <c:v>6.8833437499999999</c:v>
                </c:pt>
                <c:pt idx="24908">
                  <c:v>6.8829912499999999</c:v>
                </c:pt>
                <c:pt idx="24909">
                  <c:v>6.8832793750015995</c:v>
                </c:pt>
                <c:pt idx="24910">
                  <c:v>6.88348125</c:v>
                </c:pt>
                <c:pt idx="24911">
                  <c:v>6.8831437500000003</c:v>
                </c:pt>
                <c:pt idx="24912">
                  <c:v>6.8830006250015998</c:v>
                </c:pt>
                <c:pt idx="24913">
                  <c:v>6.8826731250015998</c:v>
                </c:pt>
                <c:pt idx="24914">
                  <c:v>6.8823237500000003</c:v>
                </c:pt>
                <c:pt idx="24915">
                  <c:v>6.8819837499999998</c:v>
                </c:pt>
                <c:pt idx="24916">
                  <c:v>6.8816499999999996</c:v>
                </c:pt>
                <c:pt idx="24917">
                  <c:v>6.8813137500000003</c:v>
                </c:pt>
                <c:pt idx="24918">
                  <c:v>6.8816431250015997</c:v>
                </c:pt>
                <c:pt idx="24919">
                  <c:v>6.8820456250015996</c:v>
                </c:pt>
                <c:pt idx="24920">
                  <c:v>6.8823724999999998</c:v>
                </c:pt>
                <c:pt idx="24921">
                  <c:v>6.8827581250016001</c:v>
                </c:pt>
                <c:pt idx="24922">
                  <c:v>6.8831049999999996</c:v>
                </c:pt>
                <c:pt idx="24923">
                  <c:v>6.8834949999999999</c:v>
                </c:pt>
                <c:pt idx="24924">
                  <c:v>6.8838474999999999</c:v>
                </c:pt>
                <c:pt idx="24925">
                  <c:v>6.8842568750015998</c:v>
                </c:pt>
                <c:pt idx="24926">
                  <c:v>6.8846131250016001</c:v>
                </c:pt>
                <c:pt idx="24927">
                  <c:v>6.8850306250015993</c:v>
                </c:pt>
                <c:pt idx="24928">
                  <c:v>6.8854618750015995</c:v>
                </c:pt>
                <c:pt idx="24929">
                  <c:v>6.8858974999999996</c:v>
                </c:pt>
                <c:pt idx="24930">
                  <c:v>6.8863374999999998</c:v>
                </c:pt>
                <c:pt idx="24931">
                  <c:v>6.8867149999999997</c:v>
                </c:pt>
                <c:pt idx="24932">
                  <c:v>6.8871549999999999</c:v>
                </c:pt>
                <c:pt idx="24933">
                  <c:v>6.8871206250016002</c:v>
                </c:pt>
                <c:pt idx="24934">
                  <c:v>6.8866981250016002</c:v>
                </c:pt>
                <c:pt idx="24935">
                  <c:v>6.8860574999999997</c:v>
                </c:pt>
                <c:pt idx="24936">
                  <c:v>6.8857237500000004</c:v>
                </c:pt>
                <c:pt idx="24937">
                  <c:v>6.8853168750015996</c:v>
                </c:pt>
                <c:pt idx="24938">
                  <c:v>6.8846175000000001</c:v>
                </c:pt>
                <c:pt idx="24939">
                  <c:v>6.8839143750015994</c:v>
                </c:pt>
                <c:pt idx="24940">
                  <c:v>6.8835137499999997</c:v>
                </c:pt>
                <c:pt idx="24941">
                  <c:v>6.8831931250015996</c:v>
                </c:pt>
                <c:pt idx="24942">
                  <c:v>6.8828531250016001</c:v>
                </c:pt>
                <c:pt idx="24943">
                  <c:v>6.8824924999999997</c:v>
                </c:pt>
                <c:pt idx="24944">
                  <c:v>6.8824443750016</c:v>
                </c:pt>
                <c:pt idx="24945">
                  <c:v>6.8827712500000002</c:v>
                </c:pt>
                <c:pt idx="24946">
                  <c:v>6.88314</c:v>
                </c:pt>
                <c:pt idx="24947">
                  <c:v>6.8835637500000004</c:v>
                </c:pt>
                <c:pt idx="24948">
                  <c:v>6.8838225</c:v>
                </c:pt>
                <c:pt idx="24949">
                  <c:v>6.8833574999999998</c:v>
                </c:pt>
                <c:pt idx="24950">
                  <c:v>6.8827868750015995</c:v>
                </c:pt>
                <c:pt idx="24951">
                  <c:v>6.8824174999999999</c:v>
                </c:pt>
                <c:pt idx="24952">
                  <c:v>6.8820125000000001</c:v>
                </c:pt>
                <c:pt idx="24953">
                  <c:v>6.8815524999999997</c:v>
                </c:pt>
                <c:pt idx="24954">
                  <c:v>6.8811499999999999</c:v>
                </c:pt>
                <c:pt idx="24955">
                  <c:v>6.8806468750015997</c:v>
                </c:pt>
                <c:pt idx="24956">
                  <c:v>6.8801600000000001</c:v>
                </c:pt>
                <c:pt idx="24957">
                  <c:v>6.8796618750015996</c:v>
                </c:pt>
                <c:pt idx="24958">
                  <c:v>6.8792262500000003</c:v>
                </c:pt>
                <c:pt idx="24959">
                  <c:v>6.8787568750016002</c:v>
                </c:pt>
                <c:pt idx="24960">
                  <c:v>6.8782949999999996</c:v>
                </c:pt>
                <c:pt idx="24961">
                  <c:v>6.8779312499999996</c:v>
                </c:pt>
                <c:pt idx="24962">
                  <c:v>6.8775662500000001</c:v>
                </c:pt>
                <c:pt idx="24963">
                  <c:v>6.8769606250016002</c:v>
                </c:pt>
                <c:pt idx="24964">
                  <c:v>6.8766031250015995</c:v>
                </c:pt>
                <c:pt idx="24965">
                  <c:v>6.8765918750015995</c:v>
                </c:pt>
                <c:pt idx="24966">
                  <c:v>6.876925</c:v>
                </c:pt>
                <c:pt idx="24967">
                  <c:v>6.8773324999999996</c:v>
                </c:pt>
                <c:pt idx="24968">
                  <c:v>6.8777175000000002</c:v>
                </c:pt>
                <c:pt idx="24969">
                  <c:v>6.8781318750015998</c:v>
                </c:pt>
                <c:pt idx="24970">
                  <c:v>6.8786262499999999</c:v>
                </c:pt>
                <c:pt idx="24971">
                  <c:v>6.8791862500000001</c:v>
                </c:pt>
                <c:pt idx="24972">
                  <c:v>6.8795175000000004</c:v>
                </c:pt>
                <c:pt idx="24973">
                  <c:v>6.8800587499999999</c:v>
                </c:pt>
                <c:pt idx="24974">
                  <c:v>6.8806006250016001</c:v>
                </c:pt>
                <c:pt idx="24975">
                  <c:v>6.8811099999999996</c:v>
                </c:pt>
                <c:pt idx="24976">
                  <c:v>6.8815643750015996</c:v>
                </c:pt>
                <c:pt idx="24977">
                  <c:v>6.8820874999999999</c:v>
                </c:pt>
                <c:pt idx="24978">
                  <c:v>6.8826012499999996</c:v>
                </c:pt>
                <c:pt idx="24979">
                  <c:v>6.8830125000000004</c:v>
                </c:pt>
                <c:pt idx="24980">
                  <c:v>6.8833406250015994</c:v>
                </c:pt>
                <c:pt idx="24981">
                  <c:v>6.88371625</c:v>
                </c:pt>
                <c:pt idx="24982">
                  <c:v>6.8833568750016001</c:v>
                </c:pt>
                <c:pt idx="24983">
                  <c:v>6.8830318750016</c:v>
                </c:pt>
                <c:pt idx="24984">
                  <c:v>6.8826112500000001</c:v>
                </c:pt>
                <c:pt idx="24985">
                  <c:v>6.8821231250016002</c:v>
                </c:pt>
                <c:pt idx="24986">
                  <c:v>6.8816206250015997</c:v>
                </c:pt>
                <c:pt idx="24987">
                  <c:v>6.8810568750016001</c:v>
                </c:pt>
                <c:pt idx="24988">
                  <c:v>6.8805462500000001</c:v>
                </c:pt>
                <c:pt idx="24989">
                  <c:v>6.8799824999999997</c:v>
                </c:pt>
                <c:pt idx="24990">
                  <c:v>6.8794775000000001</c:v>
                </c:pt>
                <c:pt idx="24991">
                  <c:v>6.87895375</c:v>
                </c:pt>
                <c:pt idx="24992">
                  <c:v>6.87853125</c:v>
                </c:pt>
                <c:pt idx="24993">
                  <c:v>6.8780968750015994</c:v>
                </c:pt>
                <c:pt idx="24994">
                  <c:v>6.8774800000000003</c:v>
                </c:pt>
                <c:pt idx="24995">
                  <c:v>6.8770424999999999</c:v>
                </c:pt>
                <c:pt idx="24996">
                  <c:v>6.8765687499999997</c:v>
                </c:pt>
                <c:pt idx="24997">
                  <c:v>6.8761631250016002</c:v>
                </c:pt>
                <c:pt idx="24998">
                  <c:v>6.8758168750015995</c:v>
                </c:pt>
                <c:pt idx="24999">
                  <c:v>6.8753962499999997</c:v>
                </c:pt>
                <c:pt idx="25000">
                  <c:v>6.8748449999999997</c:v>
                </c:pt>
                <c:pt idx="25001">
                  <c:v>6.8744649999999998</c:v>
                </c:pt>
                <c:pt idx="25002">
                  <c:v>6.8738206250016001</c:v>
                </c:pt>
                <c:pt idx="25003">
                  <c:v>6.8734568750016001</c:v>
                </c:pt>
                <c:pt idx="25004">
                  <c:v>6.8730349999999998</c:v>
                </c:pt>
                <c:pt idx="25005">
                  <c:v>6.8726743750015995</c:v>
                </c:pt>
                <c:pt idx="25006">
                  <c:v>6.8722200000000004</c:v>
                </c:pt>
                <c:pt idx="25007">
                  <c:v>6.8718681250015994</c:v>
                </c:pt>
                <c:pt idx="25008">
                  <c:v>6.8715118750016</c:v>
                </c:pt>
                <c:pt idx="25009">
                  <c:v>6.8709893750016002</c:v>
                </c:pt>
                <c:pt idx="25010">
                  <c:v>6.8705274999999997</c:v>
                </c:pt>
                <c:pt idx="25011">
                  <c:v>6.87060125</c:v>
                </c:pt>
                <c:pt idx="25012">
                  <c:v>6.8709850000000001</c:v>
                </c:pt>
                <c:pt idx="25013">
                  <c:v>6.8713743750015999</c:v>
                </c:pt>
                <c:pt idx="25014">
                  <c:v>6.8717587499999997</c:v>
                </c:pt>
                <c:pt idx="25015">
                  <c:v>6.8721649999999999</c:v>
                </c:pt>
                <c:pt idx="25016">
                  <c:v>6.8725193750016</c:v>
                </c:pt>
                <c:pt idx="25017">
                  <c:v>6.8730093750016001</c:v>
                </c:pt>
                <c:pt idx="25018">
                  <c:v>6.8734200000000003</c:v>
                </c:pt>
                <c:pt idx="25019">
                  <c:v>6.8738806250015996</c:v>
                </c:pt>
                <c:pt idx="25020">
                  <c:v>6.87425</c:v>
                </c:pt>
                <c:pt idx="25021">
                  <c:v>6.8747256250015996</c:v>
                </c:pt>
                <c:pt idx="25022">
                  <c:v>6.8751575000000003</c:v>
                </c:pt>
                <c:pt idx="25023">
                  <c:v>6.8756143750016001</c:v>
                </c:pt>
                <c:pt idx="25024">
                  <c:v>6.8759787499999998</c:v>
                </c:pt>
                <c:pt idx="25025">
                  <c:v>6.8764349999999999</c:v>
                </c:pt>
                <c:pt idx="25026">
                  <c:v>6.8768950000000002</c:v>
                </c:pt>
                <c:pt idx="25027">
                  <c:v>6.8773068750016</c:v>
                </c:pt>
                <c:pt idx="25028">
                  <c:v>6.8776299999999999</c:v>
                </c:pt>
                <c:pt idx="25029">
                  <c:v>6.8780824999999997</c:v>
                </c:pt>
                <c:pt idx="25030">
                  <c:v>6.8784856250016002</c:v>
                </c:pt>
                <c:pt idx="25031">
                  <c:v>6.8788287500000003</c:v>
                </c:pt>
                <c:pt idx="25032">
                  <c:v>6.8792318750015999</c:v>
                </c:pt>
                <c:pt idx="25033">
                  <c:v>6.8795881250016002</c:v>
                </c:pt>
                <c:pt idx="25034">
                  <c:v>6.8799243750015995</c:v>
                </c:pt>
                <c:pt idx="25035">
                  <c:v>6.8803637499999999</c:v>
                </c:pt>
                <c:pt idx="25036">
                  <c:v>6.8807681250016</c:v>
                </c:pt>
                <c:pt idx="25037">
                  <c:v>6.8811206250015999</c:v>
                </c:pt>
                <c:pt idx="25038">
                  <c:v>6.8808393750015995</c:v>
                </c:pt>
                <c:pt idx="25039">
                  <c:v>6.8805087499999997</c:v>
                </c:pt>
                <c:pt idx="25040">
                  <c:v>6.8801531250016001</c:v>
                </c:pt>
                <c:pt idx="25041">
                  <c:v>6.8797143750015994</c:v>
                </c:pt>
                <c:pt idx="25042">
                  <c:v>6.8793406250015998</c:v>
                </c:pt>
                <c:pt idx="25043">
                  <c:v>6.8790100000000001</c:v>
                </c:pt>
                <c:pt idx="25044">
                  <c:v>6.8785699999999999</c:v>
                </c:pt>
                <c:pt idx="25045">
                  <c:v>6.8782075000000003</c:v>
                </c:pt>
                <c:pt idx="25046">
                  <c:v>6.8784012499999996</c:v>
                </c:pt>
                <c:pt idx="25047">
                  <c:v>6.8788406250016001</c:v>
                </c:pt>
                <c:pt idx="25048">
                  <c:v>6.8791693750015996</c:v>
                </c:pt>
                <c:pt idx="25049">
                  <c:v>6.8795187499999999</c:v>
                </c:pt>
                <c:pt idx="25050">
                  <c:v>6.8798756250016</c:v>
                </c:pt>
                <c:pt idx="25051">
                  <c:v>6.8803356250015995</c:v>
                </c:pt>
                <c:pt idx="25052">
                  <c:v>6.8807043750016001</c:v>
                </c:pt>
                <c:pt idx="25053">
                  <c:v>6.8810668750015997</c:v>
                </c:pt>
                <c:pt idx="25054">
                  <c:v>6.8814768750016002</c:v>
                </c:pt>
                <c:pt idx="25055">
                  <c:v>6.8818112500000002</c:v>
                </c:pt>
                <c:pt idx="25056">
                  <c:v>6.8814631250015994</c:v>
                </c:pt>
                <c:pt idx="25057">
                  <c:v>6.8810106250015997</c:v>
                </c:pt>
                <c:pt idx="25058">
                  <c:v>6.8805412500000003</c:v>
                </c:pt>
                <c:pt idx="25059">
                  <c:v>6.8801906250015996</c:v>
                </c:pt>
                <c:pt idx="25060">
                  <c:v>6.8797887500000003</c:v>
                </c:pt>
                <c:pt idx="25061">
                  <c:v>6.8794181250015995</c:v>
                </c:pt>
                <c:pt idx="25062">
                  <c:v>6.8790449999999996</c:v>
                </c:pt>
                <c:pt idx="25063">
                  <c:v>6.8786968750015998</c:v>
                </c:pt>
                <c:pt idx="25064">
                  <c:v>6.8782931250015995</c:v>
                </c:pt>
                <c:pt idx="25065">
                  <c:v>6.8779131250015997</c:v>
                </c:pt>
                <c:pt idx="25066">
                  <c:v>6.8774825000000002</c:v>
                </c:pt>
                <c:pt idx="25067">
                  <c:v>6.8771518750015996</c:v>
                </c:pt>
                <c:pt idx="25068">
                  <c:v>6.8767943750015998</c:v>
                </c:pt>
                <c:pt idx="25069">
                  <c:v>6.8764087500000004</c:v>
                </c:pt>
                <c:pt idx="25070">
                  <c:v>6.8760193750015999</c:v>
                </c:pt>
                <c:pt idx="25071">
                  <c:v>6.8756599999999999</c:v>
                </c:pt>
                <c:pt idx="25072">
                  <c:v>6.8752556250015999</c:v>
                </c:pt>
                <c:pt idx="25073">
                  <c:v>6.8747049999999996</c:v>
                </c:pt>
                <c:pt idx="25074">
                  <c:v>6.8739806250016002</c:v>
                </c:pt>
                <c:pt idx="25075">
                  <c:v>6.8735643750015996</c:v>
                </c:pt>
                <c:pt idx="25076">
                  <c:v>6.8731987500000002</c:v>
                </c:pt>
                <c:pt idx="25077">
                  <c:v>6.8727806250015995</c:v>
                </c:pt>
                <c:pt idx="25078">
                  <c:v>6.8723768750016001</c:v>
                </c:pt>
                <c:pt idx="25079">
                  <c:v>6.8719693750015995</c:v>
                </c:pt>
                <c:pt idx="25080">
                  <c:v>6.8715868750015998</c:v>
                </c:pt>
                <c:pt idx="25081">
                  <c:v>6.8712412499999997</c:v>
                </c:pt>
                <c:pt idx="25082">
                  <c:v>6.8708418750015996</c:v>
                </c:pt>
                <c:pt idx="25083">
                  <c:v>6.8712593750015998</c:v>
                </c:pt>
                <c:pt idx="25084">
                  <c:v>6.8716249999999999</c:v>
                </c:pt>
                <c:pt idx="25085">
                  <c:v>6.87200875</c:v>
                </c:pt>
                <c:pt idx="25086">
                  <c:v>6.8723962500000004</c:v>
                </c:pt>
                <c:pt idx="25087">
                  <c:v>6.8728306250015994</c:v>
                </c:pt>
                <c:pt idx="25088">
                  <c:v>6.8733156250015996</c:v>
                </c:pt>
                <c:pt idx="25089">
                  <c:v>6.8737487499999999</c:v>
                </c:pt>
                <c:pt idx="25090">
                  <c:v>6.8741737499999997</c:v>
                </c:pt>
                <c:pt idx="25091">
                  <c:v>6.8746631250016002</c:v>
                </c:pt>
                <c:pt idx="25092">
                  <c:v>6.8750074999999997</c:v>
                </c:pt>
                <c:pt idx="25093">
                  <c:v>6.8754487500000003</c:v>
                </c:pt>
                <c:pt idx="25094">
                  <c:v>6.8758431250015999</c:v>
                </c:pt>
                <c:pt idx="25095">
                  <c:v>6.8761981250015998</c:v>
                </c:pt>
                <c:pt idx="25096">
                  <c:v>6.8765587500000001</c:v>
                </c:pt>
                <c:pt idx="25097">
                  <c:v>6.8768849999999997</c:v>
                </c:pt>
                <c:pt idx="25098">
                  <c:v>6.8764406250015995</c:v>
                </c:pt>
                <c:pt idx="25099">
                  <c:v>6.8760206250015994</c:v>
                </c:pt>
                <c:pt idx="25100">
                  <c:v>6.8756187500000001</c:v>
                </c:pt>
                <c:pt idx="25101">
                  <c:v>6.8752475000000004</c:v>
                </c:pt>
                <c:pt idx="25102">
                  <c:v>6.8747924999999999</c:v>
                </c:pt>
                <c:pt idx="25103">
                  <c:v>6.8742524999999999</c:v>
                </c:pt>
                <c:pt idx="25104">
                  <c:v>6.8737018750015997</c:v>
                </c:pt>
                <c:pt idx="25105">
                  <c:v>6.8732325000000003</c:v>
                </c:pt>
                <c:pt idx="25106">
                  <c:v>6.8728837499999997</c:v>
                </c:pt>
                <c:pt idx="25107">
                  <c:v>6.8725543750015996</c:v>
                </c:pt>
                <c:pt idx="25108">
                  <c:v>6.8728962500000002</c:v>
                </c:pt>
                <c:pt idx="25109">
                  <c:v>6.8733899999999997</c:v>
                </c:pt>
                <c:pt idx="25110">
                  <c:v>6.8737118750016002</c:v>
                </c:pt>
                <c:pt idx="25111">
                  <c:v>6.8741349999999999</c:v>
                </c:pt>
                <c:pt idx="25112">
                  <c:v>6.8744556250016</c:v>
                </c:pt>
                <c:pt idx="25113">
                  <c:v>6.8748849999999999</c:v>
                </c:pt>
                <c:pt idx="25114">
                  <c:v>6.8752599999999999</c:v>
                </c:pt>
                <c:pt idx="25115">
                  <c:v>6.8756106250015998</c:v>
                </c:pt>
                <c:pt idx="25116">
                  <c:v>6.8760062499999997</c:v>
                </c:pt>
                <c:pt idx="25117">
                  <c:v>6.8763537499999998</c:v>
                </c:pt>
                <c:pt idx="25118">
                  <c:v>6.8768506250015999</c:v>
                </c:pt>
                <c:pt idx="25119">
                  <c:v>6.87728875</c:v>
                </c:pt>
                <c:pt idx="25120">
                  <c:v>6.8777643750015995</c:v>
                </c:pt>
                <c:pt idx="25121">
                  <c:v>6.8782581250015999</c:v>
                </c:pt>
                <c:pt idx="25122">
                  <c:v>6.8787518750015995</c:v>
                </c:pt>
                <c:pt idx="25123">
                  <c:v>6.8791656250016002</c:v>
                </c:pt>
                <c:pt idx="25124">
                  <c:v>6.8796331250015994</c:v>
                </c:pt>
                <c:pt idx="25125">
                  <c:v>6.8799706250015999</c:v>
                </c:pt>
                <c:pt idx="25126">
                  <c:v>6.8803387499999999</c:v>
                </c:pt>
                <c:pt idx="25127">
                  <c:v>6.8806799999999999</c:v>
                </c:pt>
                <c:pt idx="25128">
                  <c:v>6.8800237500000003</c:v>
                </c:pt>
                <c:pt idx="25129">
                  <c:v>6.8796462500000004</c:v>
                </c:pt>
                <c:pt idx="25130">
                  <c:v>6.8791681250016001</c:v>
                </c:pt>
                <c:pt idx="25131">
                  <c:v>6.8786312499999998</c:v>
                </c:pt>
                <c:pt idx="25132">
                  <c:v>6.8780331250015996</c:v>
                </c:pt>
                <c:pt idx="25133">
                  <c:v>6.8773437499999996</c:v>
                </c:pt>
                <c:pt idx="25134">
                  <c:v>6.8768149999999997</c:v>
                </c:pt>
                <c:pt idx="25135">
                  <c:v>6.8762487500000002</c:v>
                </c:pt>
                <c:pt idx="25136">
                  <c:v>6.8757856250015994</c:v>
                </c:pt>
                <c:pt idx="25137">
                  <c:v>6.8753856250015994</c:v>
                </c:pt>
                <c:pt idx="25138">
                  <c:v>6.8749968750015995</c:v>
                </c:pt>
                <c:pt idx="25139">
                  <c:v>6.8746612499999999</c:v>
                </c:pt>
                <c:pt idx="25140">
                  <c:v>6.8739650000000001</c:v>
                </c:pt>
                <c:pt idx="25141">
                  <c:v>6.8734762500000004</c:v>
                </c:pt>
                <c:pt idx="25142">
                  <c:v>6.8728631250015999</c:v>
                </c:pt>
                <c:pt idx="25143">
                  <c:v>6.8722106250015997</c:v>
                </c:pt>
                <c:pt idx="25144">
                  <c:v>6.8713837499999997</c:v>
                </c:pt>
                <c:pt idx="25145">
                  <c:v>6.87059</c:v>
                </c:pt>
                <c:pt idx="25146">
                  <c:v>6.86973375</c:v>
                </c:pt>
                <c:pt idx="25147">
                  <c:v>6.8688268750015995</c:v>
                </c:pt>
                <c:pt idx="25148">
                  <c:v>6.8680043750015995</c:v>
                </c:pt>
                <c:pt idx="25149">
                  <c:v>6.8672199999999997</c:v>
                </c:pt>
                <c:pt idx="25150">
                  <c:v>6.8665975000000001</c:v>
                </c:pt>
                <c:pt idx="25151">
                  <c:v>6.8659868750015995</c:v>
                </c:pt>
                <c:pt idx="25152">
                  <c:v>6.8655074999999997</c:v>
                </c:pt>
                <c:pt idx="25153">
                  <c:v>6.8650425000000004</c:v>
                </c:pt>
                <c:pt idx="25154">
                  <c:v>6.8647043750016001</c:v>
                </c:pt>
                <c:pt idx="25155">
                  <c:v>6.8642200000000004</c:v>
                </c:pt>
                <c:pt idx="25156">
                  <c:v>6.8645606250015998</c:v>
                </c:pt>
                <c:pt idx="25157">
                  <c:v>6.8649037499999999</c:v>
                </c:pt>
                <c:pt idx="25158">
                  <c:v>6.8652868750015994</c:v>
                </c:pt>
                <c:pt idx="25159">
                  <c:v>6.8656693750016</c:v>
                </c:pt>
                <c:pt idx="25160">
                  <c:v>6.8661518750015995</c:v>
                </c:pt>
                <c:pt idx="25161">
                  <c:v>6.8666743750016002</c:v>
                </c:pt>
                <c:pt idx="25162">
                  <c:v>6.8670549999999997</c:v>
                </c:pt>
                <c:pt idx="25163">
                  <c:v>6.8674612499999999</c:v>
                </c:pt>
                <c:pt idx="25164">
                  <c:v>6.8679881250015997</c:v>
                </c:pt>
                <c:pt idx="25165">
                  <c:v>6.8685718750015994</c:v>
                </c:pt>
                <c:pt idx="25166">
                  <c:v>6.8690462500000002</c:v>
                </c:pt>
                <c:pt idx="25167">
                  <c:v>6.8695075000000001</c:v>
                </c:pt>
                <c:pt idx="25168">
                  <c:v>6.8699943750015997</c:v>
                </c:pt>
                <c:pt idx="25169">
                  <c:v>6.8703712499999998</c:v>
                </c:pt>
                <c:pt idx="25170">
                  <c:v>6.8708150000000003</c:v>
                </c:pt>
                <c:pt idx="25171">
                  <c:v>6.8711793750016001</c:v>
                </c:pt>
                <c:pt idx="25172">
                  <c:v>6.8715687499999998</c:v>
                </c:pt>
                <c:pt idx="25173">
                  <c:v>6.8718937499999999</c:v>
                </c:pt>
                <c:pt idx="25174">
                  <c:v>6.8722806250015998</c:v>
                </c:pt>
                <c:pt idx="25175">
                  <c:v>6.8727487500000004</c:v>
                </c:pt>
                <c:pt idx="25176">
                  <c:v>6.8722856250015996</c:v>
                </c:pt>
                <c:pt idx="25177">
                  <c:v>6.8719443750015996</c:v>
                </c:pt>
                <c:pt idx="25178">
                  <c:v>6.8714506250016001</c:v>
                </c:pt>
                <c:pt idx="25179">
                  <c:v>6.8710387500000003</c:v>
                </c:pt>
                <c:pt idx="25180">
                  <c:v>6.8705506250015995</c:v>
                </c:pt>
                <c:pt idx="25181">
                  <c:v>6.8701612499999998</c:v>
                </c:pt>
                <c:pt idx="25182">
                  <c:v>6.86973375</c:v>
                </c:pt>
                <c:pt idx="25183">
                  <c:v>6.8692812500000002</c:v>
                </c:pt>
                <c:pt idx="25184">
                  <c:v>6.8688543750016002</c:v>
                </c:pt>
                <c:pt idx="25185">
                  <c:v>6.8685318750016</c:v>
                </c:pt>
                <c:pt idx="25186">
                  <c:v>6.8681368750015999</c:v>
                </c:pt>
                <c:pt idx="25187">
                  <c:v>6.8682675</c:v>
                </c:pt>
                <c:pt idx="25188">
                  <c:v>6.8686206250015998</c:v>
                </c:pt>
                <c:pt idx="25189">
                  <c:v>6.8689487500000004</c:v>
                </c:pt>
                <c:pt idx="25190">
                  <c:v>6.8693049999999998</c:v>
                </c:pt>
                <c:pt idx="25191">
                  <c:v>6.8696324999999998</c:v>
                </c:pt>
                <c:pt idx="25192">
                  <c:v>6.8700087500000002</c:v>
                </c:pt>
                <c:pt idx="25193">
                  <c:v>6.8703443750015998</c:v>
                </c:pt>
                <c:pt idx="25194">
                  <c:v>6.87071875</c:v>
                </c:pt>
                <c:pt idx="25195">
                  <c:v>6.8711718750015995</c:v>
                </c:pt>
                <c:pt idx="25196">
                  <c:v>6.8716218750015994</c:v>
                </c:pt>
                <c:pt idx="25197">
                  <c:v>6.8720400000000001</c:v>
                </c:pt>
                <c:pt idx="25198">
                  <c:v>6.8724468750016001</c:v>
                </c:pt>
                <c:pt idx="25199">
                  <c:v>6.8727881250016001</c:v>
                </c:pt>
                <c:pt idx="25200">
                  <c:v>6.8732562499999998</c:v>
                </c:pt>
                <c:pt idx="25201">
                  <c:v>6.8737531250016</c:v>
                </c:pt>
                <c:pt idx="25202">
                  <c:v>6.8740793750015996</c:v>
                </c:pt>
                <c:pt idx="25203">
                  <c:v>6.8744943750015999</c:v>
                </c:pt>
                <c:pt idx="25204">
                  <c:v>6.8741093750015994</c:v>
                </c:pt>
                <c:pt idx="25205">
                  <c:v>6.8737550000000001</c:v>
                </c:pt>
                <c:pt idx="25206">
                  <c:v>6.8733012499999999</c:v>
                </c:pt>
                <c:pt idx="25207">
                  <c:v>6.8729618750016002</c:v>
                </c:pt>
                <c:pt idx="25208">
                  <c:v>6.8725587499999996</c:v>
                </c:pt>
                <c:pt idx="25209">
                  <c:v>6.8721224999999997</c:v>
                </c:pt>
                <c:pt idx="25210">
                  <c:v>6.8717193750016001</c:v>
                </c:pt>
                <c:pt idx="25211">
                  <c:v>6.8713831250016</c:v>
                </c:pt>
                <c:pt idx="25212">
                  <c:v>6.8710525000000002</c:v>
                </c:pt>
                <c:pt idx="25213">
                  <c:v>6.8706112499999996</c:v>
                </c:pt>
                <c:pt idx="25214">
                  <c:v>6.8702131250015999</c:v>
                </c:pt>
                <c:pt idx="25215">
                  <c:v>6.8698656250015997</c:v>
                </c:pt>
                <c:pt idx="25216">
                  <c:v>6.8694837499999997</c:v>
                </c:pt>
                <c:pt idx="25217">
                  <c:v>6.8690918750016001</c:v>
                </c:pt>
                <c:pt idx="25218">
                  <c:v>6.8687431250015996</c:v>
                </c:pt>
                <c:pt idx="25219">
                  <c:v>6.8684156250015995</c:v>
                </c:pt>
                <c:pt idx="25220">
                  <c:v>6.8680018750015996</c:v>
                </c:pt>
                <c:pt idx="25221">
                  <c:v>6.8674787500000001</c:v>
                </c:pt>
                <c:pt idx="25222">
                  <c:v>6.8669743750015995</c:v>
                </c:pt>
                <c:pt idx="25223">
                  <c:v>6.8666143750015998</c:v>
                </c:pt>
                <c:pt idx="25224">
                  <c:v>6.8662031250015998</c:v>
                </c:pt>
                <c:pt idx="25225">
                  <c:v>6.8666443750015995</c:v>
                </c:pt>
                <c:pt idx="25226">
                  <c:v>6.8671581250016001</c:v>
                </c:pt>
                <c:pt idx="25227">
                  <c:v>6.8676643750016</c:v>
                </c:pt>
                <c:pt idx="25228">
                  <c:v>6.8680987499999997</c:v>
                </c:pt>
                <c:pt idx="25229">
                  <c:v>6.8685850000000004</c:v>
                </c:pt>
                <c:pt idx="25230">
                  <c:v>6.8690162499999996</c:v>
                </c:pt>
                <c:pt idx="25231">
                  <c:v>6.8694081250016001</c:v>
                </c:pt>
                <c:pt idx="25232">
                  <c:v>6.8697949999999999</c:v>
                </c:pt>
                <c:pt idx="25233">
                  <c:v>6.8701449999999999</c:v>
                </c:pt>
                <c:pt idx="25234">
                  <c:v>6.8705081250015994</c:v>
                </c:pt>
                <c:pt idx="25235">
                  <c:v>6.8708318750016</c:v>
                </c:pt>
                <c:pt idx="25236">
                  <c:v>6.8711543750016002</c:v>
                </c:pt>
                <c:pt idx="25237">
                  <c:v>6.8716037500000002</c:v>
                </c:pt>
                <c:pt idx="25238">
                  <c:v>6.8720162499999997</c:v>
                </c:pt>
                <c:pt idx="25239">
                  <c:v>6.8723824999999996</c:v>
                </c:pt>
                <c:pt idx="25240">
                  <c:v>6.8727537500000002</c:v>
                </c:pt>
                <c:pt idx="25241">
                  <c:v>6.8731749999999998</c:v>
                </c:pt>
                <c:pt idx="25242">
                  <c:v>6.8735506250015996</c:v>
                </c:pt>
                <c:pt idx="25243">
                  <c:v>6.8731343750015998</c:v>
                </c:pt>
                <c:pt idx="25244">
                  <c:v>6.8725306250016001</c:v>
                </c:pt>
                <c:pt idx="25245">
                  <c:v>6.8721768750015997</c:v>
                </c:pt>
                <c:pt idx="25246">
                  <c:v>6.8717362499999997</c:v>
                </c:pt>
                <c:pt idx="25247">
                  <c:v>6.8712293750016</c:v>
                </c:pt>
                <c:pt idx="25248">
                  <c:v>6.8706781250016</c:v>
                </c:pt>
                <c:pt idx="25249">
                  <c:v>6.8700475000000001</c:v>
                </c:pt>
                <c:pt idx="25250">
                  <c:v>6.8695656250015995</c:v>
                </c:pt>
                <c:pt idx="25251">
                  <c:v>6.8690625000000001</c:v>
                </c:pt>
                <c:pt idx="25252">
                  <c:v>6.8686056250015994</c:v>
                </c:pt>
                <c:pt idx="25253">
                  <c:v>6.8681887499999998</c:v>
                </c:pt>
                <c:pt idx="25254">
                  <c:v>6.8678106250016002</c:v>
                </c:pt>
                <c:pt idx="25255">
                  <c:v>6.8672493750015997</c:v>
                </c:pt>
                <c:pt idx="25256">
                  <c:v>6.8669106250015997</c:v>
                </c:pt>
                <c:pt idx="25257">
                  <c:v>6.8672449999999996</c:v>
                </c:pt>
                <c:pt idx="25258">
                  <c:v>6.8676874999999997</c:v>
                </c:pt>
                <c:pt idx="25259">
                  <c:v>6.8672068750015995</c:v>
                </c:pt>
                <c:pt idx="25260">
                  <c:v>6.8667881250015999</c:v>
                </c:pt>
                <c:pt idx="25261">
                  <c:v>6.8663168750015995</c:v>
                </c:pt>
                <c:pt idx="25262">
                  <c:v>6.8659293750015999</c:v>
                </c:pt>
                <c:pt idx="25263">
                  <c:v>6.8659437499999996</c:v>
                </c:pt>
                <c:pt idx="25264">
                  <c:v>6.8661312499999996</c:v>
                </c:pt>
                <c:pt idx="25265">
                  <c:v>6.8664924999999997</c:v>
                </c:pt>
                <c:pt idx="25266">
                  <c:v>6.8669406250015994</c:v>
                </c:pt>
                <c:pt idx="25267">
                  <c:v>6.86729375</c:v>
                </c:pt>
                <c:pt idx="25268">
                  <c:v>6.8677425000000003</c:v>
                </c:pt>
                <c:pt idx="25269">
                  <c:v>6.8681274999999999</c:v>
                </c:pt>
                <c:pt idx="25270">
                  <c:v>6.8685774999999998</c:v>
                </c:pt>
                <c:pt idx="25271">
                  <c:v>6.8689937499999996</c:v>
                </c:pt>
                <c:pt idx="25272">
                  <c:v>6.8693512500000002</c:v>
                </c:pt>
                <c:pt idx="25273">
                  <c:v>6.8697262500000003</c:v>
                </c:pt>
                <c:pt idx="25274">
                  <c:v>6.8701600000000003</c:v>
                </c:pt>
                <c:pt idx="25275">
                  <c:v>6.8705325000000004</c:v>
                </c:pt>
                <c:pt idx="25276">
                  <c:v>6.8709431250015998</c:v>
                </c:pt>
                <c:pt idx="25277">
                  <c:v>6.8713668750016001</c:v>
                </c:pt>
                <c:pt idx="25278">
                  <c:v>6.8717499999999996</c:v>
                </c:pt>
                <c:pt idx="25279">
                  <c:v>6.8721268750015998</c:v>
                </c:pt>
                <c:pt idx="25280">
                  <c:v>6.8724793750015998</c:v>
                </c:pt>
                <c:pt idx="25281">
                  <c:v>6.8721375</c:v>
                </c:pt>
                <c:pt idx="25282">
                  <c:v>6.8718143750016001</c:v>
                </c:pt>
                <c:pt idx="25283">
                  <c:v>6.8714418750016</c:v>
                </c:pt>
                <c:pt idx="25284">
                  <c:v>6.8708850000000004</c:v>
                </c:pt>
                <c:pt idx="25285">
                  <c:v>6.8703000000000003</c:v>
                </c:pt>
                <c:pt idx="25286">
                  <c:v>6.8696718750015995</c:v>
                </c:pt>
                <c:pt idx="25287">
                  <c:v>6.8689418750015996</c:v>
                </c:pt>
                <c:pt idx="25288">
                  <c:v>6.8681868750015997</c:v>
                </c:pt>
                <c:pt idx="25289">
                  <c:v>6.8673662499999999</c:v>
                </c:pt>
                <c:pt idx="25290">
                  <c:v>6.8665812500000003</c:v>
                </c:pt>
                <c:pt idx="25291">
                  <c:v>6.8657225000000004</c:v>
                </c:pt>
                <c:pt idx="25292">
                  <c:v>6.8649987499999998</c:v>
                </c:pt>
                <c:pt idx="25293">
                  <c:v>6.8642812500000003</c:v>
                </c:pt>
                <c:pt idx="25294">
                  <c:v>6.8637743750015998</c:v>
                </c:pt>
                <c:pt idx="25295">
                  <c:v>6.8632931250015998</c:v>
                </c:pt>
                <c:pt idx="25296">
                  <c:v>6.8628843750015998</c:v>
                </c:pt>
                <c:pt idx="25297">
                  <c:v>6.8625512500000001</c:v>
                </c:pt>
                <c:pt idx="25298">
                  <c:v>6.8621356250016001</c:v>
                </c:pt>
                <c:pt idx="25299">
                  <c:v>6.8624637499999999</c:v>
                </c:pt>
                <c:pt idx="25300">
                  <c:v>6.8628749999999998</c:v>
                </c:pt>
                <c:pt idx="25301">
                  <c:v>6.8633100000000002</c:v>
                </c:pt>
                <c:pt idx="25302">
                  <c:v>6.8636900000000001</c:v>
                </c:pt>
                <c:pt idx="25303">
                  <c:v>6.8641543750015996</c:v>
                </c:pt>
                <c:pt idx="25304">
                  <c:v>6.8644912500000004</c:v>
                </c:pt>
                <c:pt idx="25305">
                  <c:v>6.8643562500000002</c:v>
                </c:pt>
                <c:pt idx="25306">
                  <c:v>6.8639031250015998</c:v>
                </c:pt>
                <c:pt idx="25307">
                  <c:v>6.8633331250016001</c:v>
                </c:pt>
                <c:pt idx="25308">
                  <c:v>6.8629937500000002</c:v>
                </c:pt>
                <c:pt idx="25309">
                  <c:v>6.8624074999999998</c:v>
                </c:pt>
                <c:pt idx="25310">
                  <c:v>6.8618306250016001</c:v>
                </c:pt>
                <c:pt idx="25311">
                  <c:v>6.8615081250015999</c:v>
                </c:pt>
                <c:pt idx="25312">
                  <c:v>6.8608706250016001</c:v>
                </c:pt>
                <c:pt idx="25313">
                  <c:v>6.8603437500000002</c:v>
                </c:pt>
                <c:pt idx="25314">
                  <c:v>6.8598212500000004</c:v>
                </c:pt>
                <c:pt idx="25315">
                  <c:v>6.8594287500000002</c:v>
                </c:pt>
                <c:pt idx="25316">
                  <c:v>6.8590637499999998</c:v>
                </c:pt>
                <c:pt idx="25317">
                  <c:v>6.8593875000000004</c:v>
                </c:pt>
                <c:pt idx="25318">
                  <c:v>6.8597637499999999</c:v>
                </c:pt>
                <c:pt idx="25319">
                  <c:v>6.8601262500000004</c:v>
                </c:pt>
                <c:pt idx="25320">
                  <c:v>6.8605693750015995</c:v>
                </c:pt>
                <c:pt idx="25321">
                  <c:v>6.8609231250015998</c:v>
                </c:pt>
                <c:pt idx="25322">
                  <c:v>6.8613125000000004</c:v>
                </c:pt>
                <c:pt idx="25323">
                  <c:v>6.8616606250015995</c:v>
                </c:pt>
                <c:pt idx="25324">
                  <c:v>6.8620274999999999</c:v>
                </c:pt>
                <c:pt idx="25325">
                  <c:v>6.8625381250016</c:v>
                </c:pt>
                <c:pt idx="25326">
                  <c:v>6.8630193750016</c:v>
                </c:pt>
                <c:pt idx="25327">
                  <c:v>6.8634000000000004</c:v>
                </c:pt>
                <c:pt idx="25328">
                  <c:v>6.8637837499999996</c:v>
                </c:pt>
                <c:pt idx="25329">
                  <c:v>6.8641199999999998</c:v>
                </c:pt>
                <c:pt idx="25330">
                  <c:v>6.8645137500000004</c:v>
                </c:pt>
                <c:pt idx="25331">
                  <c:v>6.8648724999999997</c:v>
                </c:pt>
                <c:pt idx="25332">
                  <c:v>6.8652937500000002</c:v>
                </c:pt>
                <c:pt idx="25333">
                  <c:v>6.8657256250016001</c:v>
                </c:pt>
                <c:pt idx="25334">
                  <c:v>6.8660825000000001</c:v>
                </c:pt>
                <c:pt idx="25335">
                  <c:v>6.8657587500000004</c:v>
                </c:pt>
                <c:pt idx="25336">
                  <c:v>6.8652137499999997</c:v>
                </c:pt>
                <c:pt idx="25337">
                  <c:v>6.8648887500000004</c:v>
                </c:pt>
                <c:pt idx="25338">
                  <c:v>6.8641693750016</c:v>
                </c:pt>
                <c:pt idx="25339">
                  <c:v>6.8638481250016001</c:v>
                </c:pt>
                <c:pt idx="25340">
                  <c:v>6.8633899999999999</c:v>
                </c:pt>
                <c:pt idx="25341">
                  <c:v>6.8630443750015999</c:v>
                </c:pt>
                <c:pt idx="25342">
                  <c:v>6.8634062499999997</c:v>
                </c:pt>
                <c:pt idx="25343">
                  <c:v>6.8638512499999997</c:v>
                </c:pt>
                <c:pt idx="25344">
                  <c:v>6.8642431250015994</c:v>
                </c:pt>
                <c:pt idx="25345">
                  <c:v>6.8645849999999999</c:v>
                </c:pt>
                <c:pt idx="25346">
                  <c:v>6.8649181250015996</c:v>
                </c:pt>
                <c:pt idx="25347">
                  <c:v>6.8653031250016001</c:v>
                </c:pt>
                <c:pt idx="25348">
                  <c:v>6.8649243750015998</c:v>
                </c:pt>
                <c:pt idx="25349">
                  <c:v>6.8646018750015996</c:v>
                </c:pt>
                <c:pt idx="25350">
                  <c:v>6.8645125</c:v>
                </c:pt>
                <c:pt idx="25351">
                  <c:v>6.8641050000000003</c:v>
                </c:pt>
                <c:pt idx="25352">
                  <c:v>6.8637306250016001</c:v>
                </c:pt>
                <c:pt idx="25353">
                  <c:v>6.8633024999999996</c:v>
                </c:pt>
                <c:pt idx="25354">
                  <c:v>6.8629262500000001</c:v>
                </c:pt>
                <c:pt idx="25355">
                  <c:v>6.8633937500000002</c:v>
                </c:pt>
                <c:pt idx="25356">
                  <c:v>6.8638293750015995</c:v>
                </c:pt>
                <c:pt idx="25357">
                  <c:v>6.8642156250015995</c:v>
                </c:pt>
                <c:pt idx="25358">
                  <c:v>6.8646574999999999</c:v>
                </c:pt>
                <c:pt idx="25359">
                  <c:v>6.8651162499999998</c:v>
                </c:pt>
                <c:pt idx="25360">
                  <c:v>6.8654918750015996</c:v>
                </c:pt>
                <c:pt idx="25361">
                  <c:v>6.8658650000000003</c:v>
                </c:pt>
                <c:pt idx="25362">
                  <c:v>6.8662725</c:v>
                </c:pt>
                <c:pt idx="25363">
                  <c:v>6.8666337500000001</c:v>
                </c:pt>
                <c:pt idx="25364">
                  <c:v>6.8670393750015997</c:v>
                </c:pt>
                <c:pt idx="25365">
                  <c:v>6.8674324999999996</c:v>
                </c:pt>
                <c:pt idx="25366">
                  <c:v>6.8670287500000002</c:v>
                </c:pt>
                <c:pt idx="25367">
                  <c:v>6.8665937499999998</c:v>
                </c:pt>
                <c:pt idx="25368">
                  <c:v>6.8660724999999996</c:v>
                </c:pt>
                <c:pt idx="25369">
                  <c:v>6.8657468750015997</c:v>
                </c:pt>
                <c:pt idx="25370">
                  <c:v>6.8653118750016002</c:v>
                </c:pt>
                <c:pt idx="25371">
                  <c:v>6.8648125000000002</c:v>
                </c:pt>
                <c:pt idx="25372">
                  <c:v>6.8642387500000002</c:v>
                </c:pt>
                <c:pt idx="25373">
                  <c:v>6.8636862499999998</c:v>
                </c:pt>
                <c:pt idx="25374">
                  <c:v>6.8631193750015997</c:v>
                </c:pt>
                <c:pt idx="25375">
                  <c:v>6.8626143750016002</c:v>
                </c:pt>
                <c:pt idx="25376">
                  <c:v>6.8620700000000001</c:v>
                </c:pt>
                <c:pt idx="25377">
                  <c:v>6.86154625</c:v>
                </c:pt>
                <c:pt idx="25378">
                  <c:v>6.8610924999999998</c:v>
                </c:pt>
                <c:pt idx="25379">
                  <c:v>6.8605818750015999</c:v>
                </c:pt>
                <c:pt idx="25380">
                  <c:v>6.8609425000000002</c:v>
                </c:pt>
                <c:pt idx="25381">
                  <c:v>6.8613168750015996</c:v>
                </c:pt>
                <c:pt idx="25382">
                  <c:v>6.8611662500000001</c:v>
                </c:pt>
                <c:pt idx="25383">
                  <c:v>6.8608037499999996</c:v>
                </c:pt>
                <c:pt idx="25384">
                  <c:v>6.8604693750015997</c:v>
                </c:pt>
                <c:pt idx="25385">
                  <c:v>6.86013625</c:v>
                </c:pt>
                <c:pt idx="25386">
                  <c:v>6.8597756250015998</c:v>
                </c:pt>
                <c:pt idx="25387">
                  <c:v>6.8593737499999996</c:v>
                </c:pt>
                <c:pt idx="25388">
                  <c:v>6.8589900000000004</c:v>
                </c:pt>
                <c:pt idx="25389">
                  <c:v>6.8585031250016</c:v>
                </c:pt>
                <c:pt idx="25390">
                  <c:v>6.8580462500000001</c:v>
                </c:pt>
                <c:pt idx="25391">
                  <c:v>6.8575406250016</c:v>
                </c:pt>
                <c:pt idx="25392">
                  <c:v>6.8570606250015995</c:v>
                </c:pt>
                <c:pt idx="25393">
                  <c:v>6.8567225000000001</c:v>
                </c:pt>
                <c:pt idx="25394">
                  <c:v>6.8564018750016</c:v>
                </c:pt>
                <c:pt idx="25395">
                  <c:v>6.8568274999999996</c:v>
                </c:pt>
                <c:pt idx="25396">
                  <c:v>6.8571837499999999</c:v>
                </c:pt>
                <c:pt idx="25397">
                  <c:v>6.8575093750015998</c:v>
                </c:pt>
                <c:pt idx="25398">
                  <c:v>6.8578956250015999</c:v>
                </c:pt>
                <c:pt idx="25399">
                  <c:v>6.8582793750016</c:v>
                </c:pt>
                <c:pt idx="25400">
                  <c:v>6.8587274999999996</c:v>
                </c:pt>
                <c:pt idx="25401">
                  <c:v>6.8590875000000002</c:v>
                </c:pt>
                <c:pt idx="25402">
                  <c:v>6.8594287500000002</c:v>
                </c:pt>
                <c:pt idx="25403">
                  <c:v>6.8597687499999997</c:v>
                </c:pt>
                <c:pt idx="25404">
                  <c:v>6.8601831250015994</c:v>
                </c:pt>
                <c:pt idx="25405">
                  <c:v>6.8605043750016002</c:v>
                </c:pt>
                <c:pt idx="25406">
                  <c:v>6.8609181250016</c:v>
                </c:pt>
                <c:pt idx="25407">
                  <c:v>6.8610106250016001</c:v>
                </c:pt>
                <c:pt idx="25408">
                  <c:v>6.8613456250015998</c:v>
                </c:pt>
                <c:pt idx="25409">
                  <c:v>6.8617287500000002</c:v>
                </c:pt>
                <c:pt idx="25410">
                  <c:v>6.8612624999999996</c:v>
                </c:pt>
                <c:pt idx="25411">
                  <c:v>6.8608900000000004</c:v>
                </c:pt>
                <c:pt idx="25412">
                  <c:v>6.8604212499999999</c:v>
                </c:pt>
                <c:pt idx="25413">
                  <c:v>6.8600568750016002</c:v>
                </c:pt>
                <c:pt idx="25414">
                  <c:v>6.8594524999999997</c:v>
                </c:pt>
                <c:pt idx="25415">
                  <c:v>6.8587656250015998</c:v>
                </c:pt>
                <c:pt idx="25416">
                  <c:v>6.8581812500000003</c:v>
                </c:pt>
                <c:pt idx="25417">
                  <c:v>6.8577981250016</c:v>
                </c:pt>
                <c:pt idx="25418">
                  <c:v>6.8573131250015997</c:v>
                </c:pt>
                <c:pt idx="25419">
                  <c:v>6.8569418750016</c:v>
                </c:pt>
                <c:pt idx="25420">
                  <c:v>6.8565775000000002</c:v>
                </c:pt>
                <c:pt idx="25421">
                  <c:v>6.8569224999999996</c:v>
                </c:pt>
                <c:pt idx="25422">
                  <c:v>6.8572775000000004</c:v>
                </c:pt>
                <c:pt idx="25423">
                  <c:v>6.8577112500000004</c:v>
                </c:pt>
                <c:pt idx="25424">
                  <c:v>6.85819125</c:v>
                </c:pt>
                <c:pt idx="25425">
                  <c:v>6.8585993750015994</c:v>
                </c:pt>
                <c:pt idx="25426">
                  <c:v>6.8589762500000004</c:v>
                </c:pt>
                <c:pt idx="25427">
                  <c:v>6.8594131250016002</c:v>
                </c:pt>
                <c:pt idx="25428">
                  <c:v>6.8598631250016</c:v>
                </c:pt>
                <c:pt idx="25429">
                  <c:v>6.8602762500000001</c:v>
                </c:pt>
                <c:pt idx="25430">
                  <c:v>6.8607424999999997</c:v>
                </c:pt>
                <c:pt idx="25431">
                  <c:v>6.8611912500000001</c:v>
                </c:pt>
                <c:pt idx="25432">
                  <c:v>6.8616099999999998</c:v>
                </c:pt>
                <c:pt idx="25433">
                  <c:v>6.8619325</c:v>
                </c:pt>
                <c:pt idx="25434">
                  <c:v>6.86231875</c:v>
                </c:pt>
                <c:pt idx="25435">
                  <c:v>6.8626762499999998</c:v>
                </c:pt>
                <c:pt idx="25436">
                  <c:v>6.8630318750015995</c:v>
                </c:pt>
                <c:pt idx="25437">
                  <c:v>6.8634268750015996</c:v>
                </c:pt>
                <c:pt idx="25438">
                  <c:v>6.8628968750016002</c:v>
                </c:pt>
                <c:pt idx="25439">
                  <c:v>6.8624875000000003</c:v>
                </c:pt>
                <c:pt idx="25440">
                  <c:v>6.8620743750016002</c:v>
                </c:pt>
                <c:pt idx="25441">
                  <c:v>6.8615325</c:v>
                </c:pt>
                <c:pt idx="25442">
                  <c:v>6.8610024999999997</c:v>
                </c:pt>
                <c:pt idx="25443">
                  <c:v>6.8604425000000004</c:v>
                </c:pt>
                <c:pt idx="25444">
                  <c:v>6.8598493750016001</c:v>
                </c:pt>
                <c:pt idx="25445">
                  <c:v>6.8593206250016001</c:v>
                </c:pt>
                <c:pt idx="25446">
                  <c:v>6.8588156250015997</c:v>
                </c:pt>
                <c:pt idx="25447">
                  <c:v>6.8584275000000003</c:v>
                </c:pt>
                <c:pt idx="25448">
                  <c:v>6.8579924999999999</c:v>
                </c:pt>
                <c:pt idx="25449">
                  <c:v>6.8573693750015998</c:v>
                </c:pt>
                <c:pt idx="25450">
                  <c:v>6.8569456250015994</c:v>
                </c:pt>
                <c:pt idx="25451">
                  <c:v>6.8565581250015999</c:v>
                </c:pt>
                <c:pt idx="25452">
                  <c:v>6.8560949999999998</c:v>
                </c:pt>
                <c:pt idx="25453">
                  <c:v>6.8556581250016002</c:v>
                </c:pt>
                <c:pt idx="25454">
                  <c:v>6.8552099999999996</c:v>
                </c:pt>
                <c:pt idx="25455">
                  <c:v>6.8548437499999997</c:v>
                </c:pt>
                <c:pt idx="25456">
                  <c:v>6.8542906250015996</c:v>
                </c:pt>
                <c:pt idx="25457">
                  <c:v>6.8537131250016001</c:v>
                </c:pt>
                <c:pt idx="25458">
                  <c:v>6.8530956250015995</c:v>
                </c:pt>
                <c:pt idx="25459">
                  <c:v>6.8526906250015998</c:v>
                </c:pt>
                <c:pt idx="25460">
                  <c:v>6.8520574999999999</c:v>
                </c:pt>
                <c:pt idx="25461">
                  <c:v>6.8515168750016002</c:v>
                </c:pt>
                <c:pt idx="25462">
                  <c:v>6.8510993750016</c:v>
                </c:pt>
                <c:pt idx="25463">
                  <c:v>6.8506937499999996</c:v>
                </c:pt>
                <c:pt idx="25464">
                  <c:v>6.8508374999999999</c:v>
                </c:pt>
                <c:pt idx="25465">
                  <c:v>6.8512362500000004</c:v>
                </c:pt>
                <c:pt idx="25466">
                  <c:v>6.8516331250015998</c:v>
                </c:pt>
                <c:pt idx="25467">
                  <c:v>6.8520300000000001</c:v>
                </c:pt>
                <c:pt idx="25468">
                  <c:v>6.8524775</c:v>
                </c:pt>
                <c:pt idx="25469">
                  <c:v>6.8529212499999996</c:v>
                </c:pt>
                <c:pt idx="25470">
                  <c:v>6.8533418750015995</c:v>
                </c:pt>
                <c:pt idx="25471">
                  <c:v>6.8537150000000002</c:v>
                </c:pt>
                <c:pt idx="25472">
                  <c:v>6.8540862499999999</c:v>
                </c:pt>
                <c:pt idx="25473">
                  <c:v>6.8544349999999996</c:v>
                </c:pt>
                <c:pt idx="25474">
                  <c:v>6.8547768750015994</c:v>
                </c:pt>
                <c:pt idx="25475">
                  <c:v>6.8544543750016</c:v>
                </c:pt>
                <c:pt idx="25476">
                  <c:v>6.8540956250015999</c:v>
                </c:pt>
                <c:pt idx="25477">
                  <c:v>6.8533768750016</c:v>
                </c:pt>
                <c:pt idx="25478">
                  <c:v>6.8529293750016</c:v>
                </c:pt>
                <c:pt idx="25479">
                  <c:v>6.8524200000000004</c:v>
                </c:pt>
                <c:pt idx="25480">
                  <c:v>6.85189</c:v>
                </c:pt>
                <c:pt idx="25481">
                  <c:v>6.8512487499999999</c:v>
                </c:pt>
                <c:pt idx="25482">
                  <c:v>6.8505962499999997</c:v>
                </c:pt>
                <c:pt idx="25483">
                  <c:v>6.8500231250015995</c:v>
                </c:pt>
                <c:pt idx="25484">
                  <c:v>6.8494168750015998</c:v>
                </c:pt>
                <c:pt idx="25485">
                  <c:v>6.8489012499999999</c:v>
                </c:pt>
                <c:pt idx="25486">
                  <c:v>6.8483506250015997</c:v>
                </c:pt>
                <c:pt idx="25487">
                  <c:v>6.8479281250015998</c:v>
                </c:pt>
                <c:pt idx="25488">
                  <c:v>6.8475562500000002</c:v>
                </c:pt>
                <c:pt idx="25489">
                  <c:v>6.8470331250015999</c:v>
                </c:pt>
                <c:pt idx="25490">
                  <c:v>6.8473649999999999</c:v>
                </c:pt>
                <c:pt idx="25491">
                  <c:v>6.8477018750015999</c:v>
                </c:pt>
                <c:pt idx="25492">
                  <c:v>6.8480762500000001</c:v>
                </c:pt>
                <c:pt idx="25493">
                  <c:v>6.8484418750015994</c:v>
                </c:pt>
                <c:pt idx="25494">
                  <c:v>6.8488118750015996</c:v>
                </c:pt>
                <c:pt idx="25495">
                  <c:v>6.8492249999999997</c:v>
                </c:pt>
                <c:pt idx="25496">
                  <c:v>6.8496424999999999</c:v>
                </c:pt>
                <c:pt idx="25497">
                  <c:v>6.8501325</c:v>
                </c:pt>
                <c:pt idx="25498">
                  <c:v>6.8505606250015996</c:v>
                </c:pt>
                <c:pt idx="25499">
                  <c:v>6.85110625</c:v>
                </c:pt>
                <c:pt idx="25500">
                  <c:v>6.8515793750015996</c:v>
                </c:pt>
                <c:pt idx="25501">
                  <c:v>6.8521218750015995</c:v>
                </c:pt>
                <c:pt idx="25502">
                  <c:v>6.8526118750015996</c:v>
                </c:pt>
                <c:pt idx="25503">
                  <c:v>6.8531475000000004</c:v>
                </c:pt>
                <c:pt idx="25504">
                  <c:v>6.8535112500000004</c:v>
                </c:pt>
                <c:pt idx="25505">
                  <c:v>6.8539593750016001</c:v>
                </c:pt>
                <c:pt idx="25506">
                  <c:v>6.8543481250016001</c:v>
                </c:pt>
                <c:pt idx="25507">
                  <c:v>6.8547081250015998</c:v>
                </c:pt>
                <c:pt idx="25508">
                  <c:v>6.8550575</c:v>
                </c:pt>
                <c:pt idx="25509">
                  <c:v>6.8554649999999997</c:v>
                </c:pt>
                <c:pt idx="25510">
                  <c:v>6.8560012500000003</c:v>
                </c:pt>
                <c:pt idx="25511">
                  <c:v>6.8563668750015996</c:v>
                </c:pt>
                <c:pt idx="25512">
                  <c:v>6.8567137499999999</c:v>
                </c:pt>
                <c:pt idx="25513">
                  <c:v>6.8565881250015996</c:v>
                </c:pt>
                <c:pt idx="25514">
                  <c:v>6.8562218750015997</c:v>
                </c:pt>
                <c:pt idx="25515">
                  <c:v>6.8557362499999996</c:v>
                </c:pt>
                <c:pt idx="25516">
                  <c:v>6.8552237500000004</c:v>
                </c:pt>
                <c:pt idx="25517">
                  <c:v>6.8548381250016002</c:v>
                </c:pt>
                <c:pt idx="25518">
                  <c:v>6.8544793750016</c:v>
                </c:pt>
                <c:pt idx="25519">
                  <c:v>6.8546868750016001</c:v>
                </c:pt>
                <c:pt idx="25520">
                  <c:v>6.8543324999999999</c:v>
                </c:pt>
                <c:pt idx="25521">
                  <c:v>6.8539962499999998</c:v>
                </c:pt>
                <c:pt idx="25522">
                  <c:v>6.8536675000000002</c:v>
                </c:pt>
                <c:pt idx="25523">
                  <c:v>6.8532925000000002</c:v>
                </c:pt>
                <c:pt idx="25524">
                  <c:v>6.8529524999999998</c:v>
                </c:pt>
                <c:pt idx="25525">
                  <c:v>6.8526049999999996</c:v>
                </c:pt>
                <c:pt idx="25526">
                  <c:v>6.8522131250016001</c:v>
                </c:pt>
                <c:pt idx="25527">
                  <c:v>6.8518737500000002</c:v>
                </c:pt>
                <c:pt idx="25528">
                  <c:v>6.8515112499999997</c:v>
                </c:pt>
                <c:pt idx="25529">
                  <c:v>6.8514381250016001</c:v>
                </c:pt>
                <c:pt idx="25530">
                  <c:v>6.8518056250015995</c:v>
                </c:pt>
                <c:pt idx="25531">
                  <c:v>6.8522112499999999</c:v>
                </c:pt>
                <c:pt idx="25532">
                  <c:v>6.8525725</c:v>
                </c:pt>
                <c:pt idx="25533">
                  <c:v>6.8529625000000003</c:v>
                </c:pt>
                <c:pt idx="25534">
                  <c:v>6.8534112499999997</c:v>
                </c:pt>
                <c:pt idx="25535">
                  <c:v>6.8537881250016</c:v>
                </c:pt>
                <c:pt idx="25536">
                  <c:v>6.8542224999999997</c:v>
                </c:pt>
                <c:pt idx="25537">
                  <c:v>6.8547231250016001</c:v>
                </c:pt>
                <c:pt idx="25538">
                  <c:v>6.8551006250016</c:v>
                </c:pt>
                <c:pt idx="25539">
                  <c:v>6.8554293750015995</c:v>
                </c:pt>
                <c:pt idx="25540">
                  <c:v>6.8558368750016001</c:v>
                </c:pt>
                <c:pt idx="25541">
                  <c:v>6.8553274999999996</c:v>
                </c:pt>
                <c:pt idx="25542">
                  <c:v>6.8546968750015997</c:v>
                </c:pt>
                <c:pt idx="25543">
                  <c:v>6.85433</c:v>
                </c:pt>
                <c:pt idx="25544">
                  <c:v>6.8537724999999998</c:v>
                </c:pt>
                <c:pt idx="25545">
                  <c:v>6.8532062500000004</c:v>
                </c:pt>
                <c:pt idx="25546">
                  <c:v>6.8526181250015998</c:v>
                </c:pt>
                <c:pt idx="25547">
                  <c:v>6.8519918750016</c:v>
                </c:pt>
                <c:pt idx="25548">
                  <c:v>6.8513956250015999</c:v>
                </c:pt>
                <c:pt idx="25549">
                  <c:v>6.8507400000000001</c:v>
                </c:pt>
                <c:pt idx="25550">
                  <c:v>6.8501281250016</c:v>
                </c:pt>
                <c:pt idx="25551">
                  <c:v>6.8494987500000004</c:v>
                </c:pt>
                <c:pt idx="25552">
                  <c:v>6.84894625</c:v>
                </c:pt>
                <c:pt idx="25553">
                  <c:v>6.8484212500000003</c:v>
                </c:pt>
                <c:pt idx="25554">
                  <c:v>6.8480293750015999</c:v>
                </c:pt>
                <c:pt idx="25555">
                  <c:v>6.8476506250015996</c:v>
                </c:pt>
                <c:pt idx="25556">
                  <c:v>6.84709375</c:v>
                </c:pt>
                <c:pt idx="25557">
                  <c:v>6.8474368750016001</c:v>
                </c:pt>
                <c:pt idx="25558">
                  <c:v>6.8477568750015996</c:v>
                </c:pt>
                <c:pt idx="25559">
                  <c:v>6.8480931250015997</c:v>
                </c:pt>
                <c:pt idx="25560">
                  <c:v>6.8484224999999999</c:v>
                </c:pt>
                <c:pt idx="25561">
                  <c:v>6.8488243750016</c:v>
                </c:pt>
                <c:pt idx="25562">
                  <c:v>6.8492924999999998</c:v>
                </c:pt>
                <c:pt idx="25563">
                  <c:v>6.84964</c:v>
                </c:pt>
                <c:pt idx="25564">
                  <c:v>6.8501174999999996</c:v>
                </c:pt>
                <c:pt idx="25565">
                  <c:v>6.8505481250016</c:v>
                </c:pt>
                <c:pt idx="25566">
                  <c:v>6.8509525</c:v>
                </c:pt>
                <c:pt idx="25567">
                  <c:v>6.8513281250015998</c:v>
                </c:pt>
                <c:pt idx="25568">
                  <c:v>6.8517574999999997</c:v>
                </c:pt>
                <c:pt idx="25569">
                  <c:v>6.8521743750016002</c:v>
                </c:pt>
                <c:pt idx="25570">
                  <c:v>6.8526693750016001</c:v>
                </c:pt>
                <c:pt idx="25571">
                  <c:v>6.8532149999999996</c:v>
                </c:pt>
                <c:pt idx="25572">
                  <c:v>6.8538618750015994</c:v>
                </c:pt>
                <c:pt idx="25573">
                  <c:v>6.8544987500000003</c:v>
                </c:pt>
                <c:pt idx="25574">
                  <c:v>6.8550768750015996</c:v>
                </c:pt>
                <c:pt idx="25575">
                  <c:v>6.8556306250015995</c:v>
                </c:pt>
                <c:pt idx="25576">
                  <c:v>6.8561449999999997</c:v>
                </c:pt>
                <c:pt idx="25577">
                  <c:v>6.85663</c:v>
                </c:pt>
                <c:pt idx="25578">
                  <c:v>6.8571431250015999</c:v>
                </c:pt>
                <c:pt idx="25579">
                  <c:v>6.8575631250016</c:v>
                </c:pt>
                <c:pt idx="25580">
                  <c:v>6.8579875000000001</c:v>
                </c:pt>
                <c:pt idx="25581">
                  <c:v>6.8584174999999998</c:v>
                </c:pt>
                <c:pt idx="25582">
                  <c:v>6.8578443750015996</c:v>
                </c:pt>
                <c:pt idx="25583">
                  <c:v>6.8574493750015995</c:v>
                </c:pt>
                <c:pt idx="25584">
                  <c:v>6.8569199999999997</c:v>
                </c:pt>
                <c:pt idx="25585">
                  <c:v>6.8564506250015995</c:v>
                </c:pt>
                <c:pt idx="25586">
                  <c:v>6.8559225000000001</c:v>
                </c:pt>
                <c:pt idx="25587">
                  <c:v>6.8554243750015997</c:v>
                </c:pt>
                <c:pt idx="25588">
                  <c:v>6.8549718750016</c:v>
                </c:pt>
                <c:pt idx="25589">
                  <c:v>6.8545306250015994</c:v>
                </c:pt>
                <c:pt idx="25590">
                  <c:v>6.8541218750016002</c:v>
                </c:pt>
                <c:pt idx="25591">
                  <c:v>6.8536925000000002</c:v>
                </c:pt>
                <c:pt idx="25592">
                  <c:v>6.8533706250015998</c:v>
                </c:pt>
                <c:pt idx="25593">
                  <c:v>6.8529893750015995</c:v>
                </c:pt>
                <c:pt idx="25594">
                  <c:v>6.8526024999999997</c:v>
                </c:pt>
                <c:pt idx="25595">
                  <c:v>6.8521462499999997</c:v>
                </c:pt>
                <c:pt idx="25596">
                  <c:v>6.8517237499999997</c:v>
                </c:pt>
                <c:pt idx="25597">
                  <c:v>6.8511893750016002</c:v>
                </c:pt>
                <c:pt idx="25598">
                  <c:v>6.8507674999999999</c:v>
                </c:pt>
                <c:pt idx="25599">
                  <c:v>6.8503437500000004</c:v>
                </c:pt>
                <c:pt idx="25600">
                  <c:v>6.8499462500000003</c:v>
                </c:pt>
                <c:pt idx="25601">
                  <c:v>6.8495643750015995</c:v>
                </c:pt>
                <c:pt idx="25602">
                  <c:v>6.8491931250015998</c:v>
                </c:pt>
                <c:pt idx="25603">
                  <c:v>6.8488150000000001</c:v>
                </c:pt>
                <c:pt idx="25604">
                  <c:v>6.8482450000000004</c:v>
                </c:pt>
                <c:pt idx="25605">
                  <c:v>6.8478593750016001</c:v>
                </c:pt>
                <c:pt idx="25606">
                  <c:v>6.8473856250015999</c:v>
                </c:pt>
                <c:pt idx="25607">
                  <c:v>6.8469156250015999</c:v>
                </c:pt>
                <c:pt idx="25608">
                  <c:v>6.8464537500000002</c:v>
                </c:pt>
                <c:pt idx="25609">
                  <c:v>6.8460343750015999</c:v>
                </c:pt>
                <c:pt idx="25610">
                  <c:v>6.8454856250015998</c:v>
                </c:pt>
                <c:pt idx="25611">
                  <c:v>6.8450481250015995</c:v>
                </c:pt>
                <c:pt idx="25612">
                  <c:v>6.8446031250015995</c:v>
                </c:pt>
                <c:pt idx="25613">
                  <c:v>6.8441974999999999</c:v>
                </c:pt>
                <c:pt idx="25614">
                  <c:v>6.8437781250015997</c:v>
                </c:pt>
                <c:pt idx="25615">
                  <c:v>6.8432287499999997</c:v>
                </c:pt>
                <c:pt idx="25616">
                  <c:v>6.8429037499999996</c:v>
                </c:pt>
                <c:pt idx="25617">
                  <c:v>6.8425706250016001</c:v>
                </c:pt>
                <c:pt idx="25618">
                  <c:v>6.8430056250015996</c:v>
                </c:pt>
                <c:pt idx="25619">
                  <c:v>6.8434493750016001</c:v>
                </c:pt>
                <c:pt idx="25620">
                  <c:v>6.8438468750016002</c:v>
                </c:pt>
                <c:pt idx="25621">
                  <c:v>6.8442368750015996</c:v>
                </c:pt>
                <c:pt idx="25622">
                  <c:v>6.8447193750016</c:v>
                </c:pt>
                <c:pt idx="25623">
                  <c:v>6.8452318750016001</c:v>
                </c:pt>
                <c:pt idx="25624">
                  <c:v>6.8457556250015994</c:v>
                </c:pt>
                <c:pt idx="25625">
                  <c:v>6.8463025000000002</c:v>
                </c:pt>
                <c:pt idx="25626">
                  <c:v>6.8468187499999997</c:v>
                </c:pt>
                <c:pt idx="25627">
                  <c:v>6.8472937500000004</c:v>
                </c:pt>
                <c:pt idx="25628">
                  <c:v>6.8477443750016</c:v>
                </c:pt>
                <c:pt idx="25629">
                  <c:v>6.8481825000000001</c:v>
                </c:pt>
                <c:pt idx="25630">
                  <c:v>6.8486018750015996</c:v>
                </c:pt>
                <c:pt idx="25631">
                  <c:v>6.8489456250015994</c:v>
                </c:pt>
                <c:pt idx="25632">
                  <c:v>6.8493093750015994</c:v>
                </c:pt>
                <c:pt idx="25633">
                  <c:v>6.8497500000000002</c:v>
                </c:pt>
                <c:pt idx="25634">
                  <c:v>6.8501843750016</c:v>
                </c:pt>
                <c:pt idx="25635">
                  <c:v>6.8505231250016001</c:v>
                </c:pt>
                <c:pt idx="25636">
                  <c:v>6.8501068750015994</c:v>
                </c:pt>
                <c:pt idx="25637">
                  <c:v>6.8497693750015998</c:v>
                </c:pt>
                <c:pt idx="25638">
                  <c:v>6.8493237499999999</c:v>
                </c:pt>
                <c:pt idx="25639">
                  <c:v>6.8487568750015999</c:v>
                </c:pt>
                <c:pt idx="25640">
                  <c:v>6.8481699999999996</c:v>
                </c:pt>
                <c:pt idx="25641">
                  <c:v>6.8474674999999996</c:v>
                </c:pt>
                <c:pt idx="25642">
                  <c:v>6.8466868750016001</c:v>
                </c:pt>
                <c:pt idx="25643">
                  <c:v>6.8458631250015998</c:v>
                </c:pt>
                <c:pt idx="25644">
                  <c:v>6.8451012499999999</c:v>
                </c:pt>
                <c:pt idx="25645">
                  <c:v>6.8443924999999997</c:v>
                </c:pt>
                <c:pt idx="25646">
                  <c:v>6.8436424999999996</c:v>
                </c:pt>
                <c:pt idx="25647">
                  <c:v>6.8429993750015994</c:v>
                </c:pt>
                <c:pt idx="25648">
                  <c:v>6.8424587499999996</c:v>
                </c:pt>
                <c:pt idx="25649">
                  <c:v>6.8420118750015995</c:v>
                </c:pt>
                <c:pt idx="25650">
                  <c:v>6.8416231250015995</c:v>
                </c:pt>
                <c:pt idx="25651">
                  <c:v>6.8411756250015996</c:v>
                </c:pt>
                <c:pt idx="25652">
                  <c:v>6.8415343750015998</c:v>
                </c:pt>
                <c:pt idx="25653">
                  <c:v>6.8419506250015996</c:v>
                </c:pt>
                <c:pt idx="25654">
                  <c:v>6.8423868750015995</c:v>
                </c:pt>
                <c:pt idx="25655">
                  <c:v>6.8427831250016</c:v>
                </c:pt>
                <c:pt idx="25656">
                  <c:v>6.8431581250016</c:v>
                </c:pt>
                <c:pt idx="25657">
                  <c:v>6.8435693750016</c:v>
                </c:pt>
                <c:pt idx="25658">
                  <c:v>6.8439100000000002</c:v>
                </c:pt>
                <c:pt idx="25659">
                  <c:v>6.8442356250016001</c:v>
                </c:pt>
                <c:pt idx="25660">
                  <c:v>6.8446987500000001</c:v>
                </c:pt>
                <c:pt idx="25661">
                  <c:v>6.8450418750016002</c:v>
                </c:pt>
                <c:pt idx="25662">
                  <c:v>6.8453993750016</c:v>
                </c:pt>
                <c:pt idx="25663">
                  <c:v>6.8459631250015995</c:v>
                </c:pt>
                <c:pt idx="25664">
                  <c:v>6.8464168750015997</c:v>
                </c:pt>
                <c:pt idx="25665">
                  <c:v>6.8468293750016</c:v>
                </c:pt>
                <c:pt idx="25666">
                  <c:v>6.8472968750016001</c:v>
                </c:pt>
                <c:pt idx="25667">
                  <c:v>6.8477625</c:v>
                </c:pt>
                <c:pt idx="25668">
                  <c:v>6.8481768750015997</c:v>
                </c:pt>
                <c:pt idx="25669">
                  <c:v>6.8487131250016002</c:v>
                </c:pt>
                <c:pt idx="25670">
                  <c:v>6.8490700000000002</c:v>
                </c:pt>
                <c:pt idx="25671">
                  <c:v>6.8486993750015994</c:v>
                </c:pt>
                <c:pt idx="25672">
                  <c:v>6.8482031250016</c:v>
                </c:pt>
                <c:pt idx="25673">
                  <c:v>6.8478162500000002</c:v>
                </c:pt>
                <c:pt idx="25674">
                  <c:v>6.8474506250016001</c:v>
                </c:pt>
                <c:pt idx="25675">
                  <c:v>6.8469956250015995</c:v>
                </c:pt>
                <c:pt idx="25676">
                  <c:v>6.8466325000000001</c:v>
                </c:pt>
                <c:pt idx="25677">
                  <c:v>6.8461943750016001</c:v>
                </c:pt>
                <c:pt idx="25678">
                  <c:v>6.8458093750015996</c:v>
                </c:pt>
                <c:pt idx="25679">
                  <c:v>6.8453962500000003</c:v>
                </c:pt>
                <c:pt idx="25680">
                  <c:v>6.8450199999999999</c:v>
                </c:pt>
                <c:pt idx="25681">
                  <c:v>6.8446518750015999</c:v>
                </c:pt>
                <c:pt idx="25682">
                  <c:v>6.8441631250016002</c:v>
                </c:pt>
                <c:pt idx="25683">
                  <c:v>6.8437512500000004</c:v>
                </c:pt>
                <c:pt idx="25684">
                  <c:v>6.8433943750015995</c:v>
                </c:pt>
                <c:pt idx="25685">
                  <c:v>6.8429062500000004</c:v>
                </c:pt>
                <c:pt idx="25686">
                  <c:v>6.8425793750016002</c:v>
                </c:pt>
                <c:pt idx="25687">
                  <c:v>6.8421412500000001</c:v>
                </c:pt>
                <c:pt idx="25688">
                  <c:v>6.8416418750016001</c:v>
                </c:pt>
                <c:pt idx="25689">
                  <c:v>6.8411087500000001</c:v>
                </c:pt>
                <c:pt idx="25690">
                  <c:v>6.8407843750015997</c:v>
                </c:pt>
                <c:pt idx="25691">
                  <c:v>6.8402056250015999</c:v>
                </c:pt>
                <c:pt idx="25692">
                  <c:v>6.8397443750016</c:v>
                </c:pt>
                <c:pt idx="25693">
                  <c:v>6.8393687500000002</c:v>
                </c:pt>
                <c:pt idx="25694">
                  <c:v>6.8394975000000002</c:v>
                </c:pt>
                <c:pt idx="25695">
                  <c:v>6.8398368750016001</c:v>
                </c:pt>
                <c:pt idx="25696">
                  <c:v>6.8402512499999997</c:v>
                </c:pt>
                <c:pt idx="25697">
                  <c:v>6.8405831250015998</c:v>
                </c:pt>
                <c:pt idx="25698">
                  <c:v>6.8409031250016001</c:v>
                </c:pt>
                <c:pt idx="25699">
                  <c:v>6.8412562499999998</c:v>
                </c:pt>
                <c:pt idx="25700">
                  <c:v>6.8416931250015995</c:v>
                </c:pt>
                <c:pt idx="25701">
                  <c:v>6.8421143750016</c:v>
                </c:pt>
                <c:pt idx="25702">
                  <c:v>6.8426218750015995</c:v>
                </c:pt>
                <c:pt idx="25703">
                  <c:v>6.8430731250015997</c:v>
                </c:pt>
                <c:pt idx="25704">
                  <c:v>6.8434393750015996</c:v>
                </c:pt>
                <c:pt idx="25705">
                  <c:v>6.8438443750015994</c:v>
                </c:pt>
                <c:pt idx="25706">
                  <c:v>6.8443756250016001</c:v>
                </c:pt>
                <c:pt idx="25707">
                  <c:v>6.8448868750015999</c:v>
                </c:pt>
                <c:pt idx="25708">
                  <c:v>6.8453906250015999</c:v>
                </c:pt>
                <c:pt idx="25709">
                  <c:v>6.8457331250015994</c:v>
                </c:pt>
                <c:pt idx="25710">
                  <c:v>6.8462456250015995</c:v>
                </c:pt>
                <c:pt idx="25711">
                  <c:v>6.8468237500000004</c:v>
                </c:pt>
                <c:pt idx="25712">
                  <c:v>6.8474012499999999</c:v>
                </c:pt>
                <c:pt idx="25713">
                  <c:v>6.8477399999999999</c:v>
                </c:pt>
                <c:pt idx="25714">
                  <c:v>6.8480749999999997</c:v>
                </c:pt>
                <c:pt idx="25715">
                  <c:v>6.8485856250015997</c:v>
                </c:pt>
                <c:pt idx="25716">
                  <c:v>6.8491650000000002</c:v>
                </c:pt>
                <c:pt idx="25717">
                  <c:v>6.8497025000000002</c:v>
                </c:pt>
                <c:pt idx="25718">
                  <c:v>6.8500325000000002</c:v>
                </c:pt>
                <c:pt idx="25719">
                  <c:v>6.8505050000000001</c:v>
                </c:pt>
                <c:pt idx="25720">
                  <c:v>6.8510037500000003</c:v>
                </c:pt>
                <c:pt idx="25721">
                  <c:v>6.8515412500000004</c:v>
                </c:pt>
                <c:pt idx="25722">
                  <c:v>6.8519887500000003</c:v>
                </c:pt>
                <c:pt idx="25723">
                  <c:v>6.8523968750015998</c:v>
                </c:pt>
                <c:pt idx="25724">
                  <c:v>6.8520643750015999</c:v>
                </c:pt>
                <c:pt idx="25725">
                  <c:v>6.8514249999999999</c:v>
                </c:pt>
                <c:pt idx="25726">
                  <c:v>6.8510731250015997</c:v>
                </c:pt>
                <c:pt idx="25727">
                  <c:v>6.8504899999999997</c:v>
                </c:pt>
                <c:pt idx="25728">
                  <c:v>6.8498043750016002</c:v>
                </c:pt>
                <c:pt idx="25729">
                  <c:v>6.8490693750015996</c:v>
                </c:pt>
                <c:pt idx="25730">
                  <c:v>6.8482324999999999</c:v>
                </c:pt>
                <c:pt idx="25731">
                  <c:v>6.8474206250015994</c:v>
                </c:pt>
                <c:pt idx="25732">
                  <c:v>6.8466481250015994</c:v>
                </c:pt>
                <c:pt idx="25733">
                  <c:v>6.8459399999999997</c:v>
                </c:pt>
                <c:pt idx="25734">
                  <c:v>6.8451968750015997</c:v>
                </c:pt>
                <c:pt idx="25735">
                  <c:v>6.8445774999999998</c:v>
                </c:pt>
                <c:pt idx="25736">
                  <c:v>6.8438406250016</c:v>
                </c:pt>
                <c:pt idx="25737">
                  <c:v>6.8432693750015998</c:v>
                </c:pt>
                <c:pt idx="25738">
                  <c:v>6.8428418750016</c:v>
                </c:pt>
                <c:pt idx="25739">
                  <c:v>6.8424993750015997</c:v>
                </c:pt>
                <c:pt idx="25740">
                  <c:v>6.8421218750015997</c:v>
                </c:pt>
                <c:pt idx="25741">
                  <c:v>6.8416006250015995</c:v>
                </c:pt>
                <c:pt idx="25742">
                  <c:v>6.8410887499999999</c:v>
                </c:pt>
                <c:pt idx="25743">
                  <c:v>6.8406306250015998</c:v>
                </c:pt>
                <c:pt idx="25744">
                  <c:v>6.8402262499999997</c:v>
                </c:pt>
                <c:pt idx="25745">
                  <c:v>6.8397368750015994</c:v>
                </c:pt>
                <c:pt idx="25746">
                  <c:v>6.8394012499999999</c:v>
                </c:pt>
                <c:pt idx="25747">
                  <c:v>6.8390624999999998</c:v>
                </c:pt>
                <c:pt idx="25748">
                  <c:v>6.8387287499999996</c:v>
                </c:pt>
                <c:pt idx="25749">
                  <c:v>6.83822625</c:v>
                </c:pt>
                <c:pt idx="25750">
                  <c:v>6.8378406250015997</c:v>
                </c:pt>
                <c:pt idx="25751">
                  <c:v>6.8374237500000001</c:v>
                </c:pt>
                <c:pt idx="25752">
                  <c:v>6.8371031250016001</c:v>
                </c:pt>
                <c:pt idx="25753">
                  <c:v>6.8367399999999998</c:v>
                </c:pt>
                <c:pt idx="25754">
                  <c:v>6.8371356250015998</c:v>
                </c:pt>
                <c:pt idx="25755">
                  <c:v>6.8375343750016002</c:v>
                </c:pt>
                <c:pt idx="25756">
                  <c:v>6.8378993750015997</c:v>
                </c:pt>
                <c:pt idx="25757">
                  <c:v>6.8383368750016</c:v>
                </c:pt>
                <c:pt idx="25758">
                  <c:v>6.8386812499999996</c:v>
                </c:pt>
                <c:pt idx="25759">
                  <c:v>6.8390325000000001</c:v>
                </c:pt>
                <c:pt idx="25760">
                  <c:v>6.8393887500000003</c:v>
                </c:pt>
                <c:pt idx="25761">
                  <c:v>6.8397237500000001</c:v>
                </c:pt>
                <c:pt idx="25762">
                  <c:v>6.8400781250015994</c:v>
                </c:pt>
                <c:pt idx="25763">
                  <c:v>6.8405081250016</c:v>
                </c:pt>
                <c:pt idx="25764">
                  <c:v>6.8409587500000004</c:v>
                </c:pt>
                <c:pt idx="25765">
                  <c:v>6.8412962500000001</c:v>
                </c:pt>
                <c:pt idx="25766">
                  <c:v>6.8416562499999998</c:v>
                </c:pt>
                <c:pt idx="25767">
                  <c:v>6.8413168750016</c:v>
                </c:pt>
                <c:pt idx="25768">
                  <c:v>6.8407893750015996</c:v>
                </c:pt>
                <c:pt idx="25769">
                  <c:v>6.8402250000000002</c:v>
                </c:pt>
                <c:pt idx="25770">
                  <c:v>6.83963375</c:v>
                </c:pt>
                <c:pt idx="25771">
                  <c:v>6.83897625</c:v>
                </c:pt>
                <c:pt idx="25772">
                  <c:v>6.8383068750015994</c:v>
                </c:pt>
                <c:pt idx="25773">
                  <c:v>6.8375087499999996</c:v>
                </c:pt>
                <c:pt idx="25774">
                  <c:v>6.8367543750015995</c:v>
                </c:pt>
                <c:pt idx="25775">
                  <c:v>6.8359562499999997</c:v>
                </c:pt>
                <c:pt idx="25776">
                  <c:v>6.8353268750015994</c:v>
                </c:pt>
                <c:pt idx="25777">
                  <c:v>6.8346850000000003</c:v>
                </c:pt>
                <c:pt idx="25778">
                  <c:v>6.8342243750015994</c:v>
                </c:pt>
                <c:pt idx="25779">
                  <c:v>6.83378</c:v>
                </c:pt>
                <c:pt idx="25780">
                  <c:v>6.8333856250015996</c:v>
                </c:pt>
                <c:pt idx="25781">
                  <c:v>6.8329768750015996</c:v>
                </c:pt>
                <c:pt idx="25782">
                  <c:v>6.8324999999999996</c:v>
                </c:pt>
                <c:pt idx="25783">
                  <c:v>6.8321575000000001</c:v>
                </c:pt>
                <c:pt idx="25784">
                  <c:v>6.8326068750015994</c:v>
                </c:pt>
                <c:pt idx="25785">
                  <c:v>6.8329437500000001</c:v>
                </c:pt>
                <c:pt idx="25786">
                  <c:v>6.8333956250016001</c:v>
                </c:pt>
                <c:pt idx="25787">
                  <c:v>6.8337356250015997</c:v>
                </c:pt>
                <c:pt idx="25788">
                  <c:v>6.8341475000000003</c:v>
                </c:pt>
                <c:pt idx="25789">
                  <c:v>6.8345593750016</c:v>
                </c:pt>
                <c:pt idx="25790">
                  <c:v>6.8350018750016002</c:v>
                </c:pt>
                <c:pt idx="25791">
                  <c:v>6.8355125000000001</c:v>
                </c:pt>
                <c:pt idx="25792">
                  <c:v>6.8359793750015996</c:v>
                </c:pt>
                <c:pt idx="25793">
                  <c:v>6.8364143750016</c:v>
                </c:pt>
                <c:pt idx="25794">
                  <c:v>6.8369118750015998</c:v>
                </c:pt>
                <c:pt idx="25795">
                  <c:v>6.8374293750015998</c:v>
                </c:pt>
                <c:pt idx="25796">
                  <c:v>6.8379431250015994</c:v>
                </c:pt>
                <c:pt idx="25797">
                  <c:v>6.8384725</c:v>
                </c:pt>
                <c:pt idx="25798">
                  <c:v>6.8389868750015994</c:v>
                </c:pt>
                <c:pt idx="25799">
                  <c:v>6.8395137500000001</c:v>
                </c:pt>
                <c:pt idx="25800">
                  <c:v>6.8400949999999998</c:v>
                </c:pt>
                <c:pt idx="25801">
                  <c:v>6.8404274999999997</c:v>
                </c:pt>
                <c:pt idx="25802">
                  <c:v>6.8410631250015994</c:v>
                </c:pt>
                <c:pt idx="25803">
                  <c:v>6.8417612500000002</c:v>
                </c:pt>
                <c:pt idx="25804">
                  <c:v>6.8421374999999998</c:v>
                </c:pt>
                <c:pt idx="25805">
                  <c:v>6.8426818750015999</c:v>
                </c:pt>
                <c:pt idx="25806">
                  <c:v>6.8431793750015997</c:v>
                </c:pt>
                <c:pt idx="25807">
                  <c:v>6.8435062499999999</c:v>
                </c:pt>
                <c:pt idx="25808">
                  <c:v>6.8430925</c:v>
                </c:pt>
                <c:pt idx="25809">
                  <c:v>6.8423593750015996</c:v>
                </c:pt>
                <c:pt idx="25810">
                  <c:v>6.8419325000000004</c:v>
                </c:pt>
                <c:pt idx="25811">
                  <c:v>6.8414124999999997</c:v>
                </c:pt>
                <c:pt idx="25812">
                  <c:v>6.8409981250016001</c:v>
                </c:pt>
                <c:pt idx="25813">
                  <c:v>6.8405181250015996</c:v>
                </c:pt>
                <c:pt idx="25814">
                  <c:v>6.839995</c:v>
                </c:pt>
                <c:pt idx="25815">
                  <c:v>6.8394537499999997</c:v>
                </c:pt>
                <c:pt idx="25816">
                  <c:v>6.8389831250016</c:v>
                </c:pt>
                <c:pt idx="25817">
                  <c:v>6.8386331250015999</c:v>
                </c:pt>
                <c:pt idx="25818">
                  <c:v>6.8382856250015998</c:v>
                </c:pt>
                <c:pt idx="25819">
                  <c:v>6.8377731250015996</c:v>
                </c:pt>
                <c:pt idx="25820">
                  <c:v>6.8374075000000003</c:v>
                </c:pt>
                <c:pt idx="25821">
                  <c:v>6.83775625</c:v>
                </c:pt>
                <c:pt idx="25822">
                  <c:v>6.8377743750016</c:v>
                </c:pt>
                <c:pt idx="25823">
                  <c:v>6.8377993750016</c:v>
                </c:pt>
                <c:pt idx="25824">
                  <c:v>6.8381293750015999</c:v>
                </c:pt>
                <c:pt idx="25825">
                  <c:v>6.8385318750015998</c:v>
                </c:pt>
                <c:pt idx="25826">
                  <c:v>6.8388762500000002</c:v>
                </c:pt>
                <c:pt idx="25827">
                  <c:v>6.8392406250016</c:v>
                </c:pt>
                <c:pt idx="25828">
                  <c:v>6.8397056250016002</c:v>
                </c:pt>
                <c:pt idx="25829">
                  <c:v>6.8401800000000001</c:v>
                </c:pt>
                <c:pt idx="25830">
                  <c:v>6.8405306250016</c:v>
                </c:pt>
                <c:pt idx="25831">
                  <c:v>6.8408543750015998</c:v>
                </c:pt>
                <c:pt idx="25832">
                  <c:v>6.8411774999999997</c:v>
                </c:pt>
                <c:pt idx="25833">
                  <c:v>6.8416949999999996</c:v>
                </c:pt>
                <c:pt idx="25834">
                  <c:v>6.8420381250015998</c:v>
                </c:pt>
                <c:pt idx="25835">
                  <c:v>6.84242375</c:v>
                </c:pt>
                <c:pt idx="25836">
                  <c:v>6.8427706250015996</c:v>
                </c:pt>
                <c:pt idx="25837">
                  <c:v>6.8431362499999997</c:v>
                </c:pt>
                <c:pt idx="25838">
                  <c:v>6.8434712500000003</c:v>
                </c:pt>
                <c:pt idx="25839">
                  <c:v>6.8438518750016</c:v>
                </c:pt>
                <c:pt idx="25840">
                  <c:v>6.8434787500000001</c:v>
                </c:pt>
                <c:pt idx="25841">
                  <c:v>6.8430675000000001</c:v>
                </c:pt>
                <c:pt idx="25842">
                  <c:v>6.8426774999999997</c:v>
                </c:pt>
                <c:pt idx="25843">
                  <c:v>6.8421106250015997</c:v>
                </c:pt>
                <c:pt idx="25844">
                  <c:v>6.8414718750015995</c:v>
                </c:pt>
                <c:pt idx="25845">
                  <c:v>6.8406906250016002</c:v>
                </c:pt>
                <c:pt idx="25846">
                  <c:v>6.8399299999999998</c:v>
                </c:pt>
                <c:pt idx="25847">
                  <c:v>6.8390531250016</c:v>
                </c:pt>
                <c:pt idx="25848">
                  <c:v>6.8382287499999999</c:v>
                </c:pt>
                <c:pt idx="25849">
                  <c:v>6.8373468750016002</c:v>
                </c:pt>
                <c:pt idx="25850">
                  <c:v>6.8364956250016</c:v>
                </c:pt>
                <c:pt idx="25851">
                  <c:v>6.83566875</c:v>
                </c:pt>
                <c:pt idx="25852">
                  <c:v>6.8350106250015994</c:v>
                </c:pt>
                <c:pt idx="25853">
                  <c:v>6.8344950000000004</c:v>
                </c:pt>
                <c:pt idx="25854">
                  <c:v>6.83409625</c:v>
                </c:pt>
                <c:pt idx="25855">
                  <c:v>6.8337687499999999</c:v>
                </c:pt>
                <c:pt idx="25856">
                  <c:v>6.8332281250015994</c:v>
                </c:pt>
                <c:pt idx="25857">
                  <c:v>6.8328937500000002</c:v>
                </c:pt>
                <c:pt idx="25858">
                  <c:v>6.8325662500000002</c:v>
                </c:pt>
                <c:pt idx="25859">
                  <c:v>6.8321068750015996</c:v>
                </c:pt>
                <c:pt idx="25860">
                  <c:v>6.8324837499999997</c:v>
                </c:pt>
                <c:pt idx="25861">
                  <c:v>6.8329224999999996</c:v>
                </c:pt>
                <c:pt idx="25862">
                  <c:v>6.8333812500000004</c:v>
                </c:pt>
                <c:pt idx="25863">
                  <c:v>6.8338081250015996</c:v>
                </c:pt>
                <c:pt idx="25864">
                  <c:v>6.8342368750015998</c:v>
                </c:pt>
                <c:pt idx="25865">
                  <c:v>6.8347193750016002</c:v>
                </c:pt>
                <c:pt idx="25866">
                  <c:v>6.8352937499999999</c:v>
                </c:pt>
                <c:pt idx="25867">
                  <c:v>6.8356206250015994</c:v>
                </c:pt>
                <c:pt idx="25868">
                  <c:v>6.8359468750015999</c:v>
                </c:pt>
                <c:pt idx="25869">
                  <c:v>6.8364993750015994</c:v>
                </c:pt>
                <c:pt idx="25870">
                  <c:v>6.8368493750015995</c:v>
                </c:pt>
                <c:pt idx="25871">
                  <c:v>6.8374743750015998</c:v>
                </c:pt>
                <c:pt idx="25872">
                  <c:v>6.8380900000000002</c:v>
                </c:pt>
                <c:pt idx="25873">
                  <c:v>6.8386812499999996</c:v>
                </c:pt>
                <c:pt idx="25874">
                  <c:v>6.8392281250015996</c:v>
                </c:pt>
                <c:pt idx="25875">
                  <c:v>6.8397187500000003</c:v>
                </c:pt>
                <c:pt idx="25876">
                  <c:v>6.8401556250016</c:v>
                </c:pt>
                <c:pt idx="25877">
                  <c:v>6.8405256250016002</c:v>
                </c:pt>
                <c:pt idx="25878">
                  <c:v>6.8409000000000004</c:v>
                </c:pt>
                <c:pt idx="25879">
                  <c:v>6.8404081250016002</c:v>
                </c:pt>
                <c:pt idx="25880">
                  <c:v>6.8400281250015995</c:v>
                </c:pt>
                <c:pt idx="25881">
                  <c:v>6.8395712499999997</c:v>
                </c:pt>
                <c:pt idx="25882">
                  <c:v>6.8390124999999999</c:v>
                </c:pt>
                <c:pt idx="25883">
                  <c:v>6.8384493750016002</c:v>
                </c:pt>
                <c:pt idx="25884">
                  <c:v>6.8377962500000002</c:v>
                </c:pt>
                <c:pt idx="25885">
                  <c:v>6.8371231250015994</c:v>
                </c:pt>
                <c:pt idx="25886">
                  <c:v>6.8364124999999998</c:v>
                </c:pt>
                <c:pt idx="25887">
                  <c:v>6.8357625000000004</c:v>
                </c:pt>
                <c:pt idx="25888">
                  <c:v>6.8350887499999997</c:v>
                </c:pt>
                <c:pt idx="25889">
                  <c:v>6.8345750000000001</c:v>
                </c:pt>
                <c:pt idx="25890">
                  <c:v>6.8341131250015996</c:v>
                </c:pt>
                <c:pt idx="25891">
                  <c:v>6.8337256250016001</c:v>
                </c:pt>
                <c:pt idx="25892">
                  <c:v>6.8331556250015995</c:v>
                </c:pt>
                <c:pt idx="25893">
                  <c:v>6.8328343750015996</c:v>
                </c:pt>
                <c:pt idx="25894">
                  <c:v>6.8331549999999996</c:v>
                </c:pt>
                <c:pt idx="25895">
                  <c:v>6.8336206250015996</c:v>
                </c:pt>
                <c:pt idx="25896">
                  <c:v>6.8340043750015997</c:v>
                </c:pt>
                <c:pt idx="25897">
                  <c:v>6.8343481250015996</c:v>
                </c:pt>
                <c:pt idx="25898">
                  <c:v>6.8347843750015995</c:v>
                </c:pt>
                <c:pt idx="25899">
                  <c:v>6.8351368750015995</c:v>
                </c:pt>
                <c:pt idx="25900">
                  <c:v>6.8355668750016001</c:v>
                </c:pt>
                <c:pt idx="25901">
                  <c:v>6.8359618750015994</c:v>
                </c:pt>
                <c:pt idx="25902">
                  <c:v>6.8354056250015995</c:v>
                </c:pt>
                <c:pt idx="25903">
                  <c:v>6.8347981250015994</c:v>
                </c:pt>
                <c:pt idx="25904">
                  <c:v>6.8340899999999998</c:v>
                </c:pt>
                <c:pt idx="25905">
                  <c:v>6.8336887500000003</c:v>
                </c:pt>
                <c:pt idx="25906">
                  <c:v>6.8333062499999997</c:v>
                </c:pt>
                <c:pt idx="25907">
                  <c:v>6.8328606250016</c:v>
                </c:pt>
                <c:pt idx="25908">
                  <c:v>6.8324724999999997</c:v>
                </c:pt>
                <c:pt idx="25909">
                  <c:v>6.8320456250015997</c:v>
                </c:pt>
                <c:pt idx="25910">
                  <c:v>6.8314149999999998</c:v>
                </c:pt>
                <c:pt idx="25911">
                  <c:v>6.8308912499999996</c:v>
                </c:pt>
                <c:pt idx="25912">
                  <c:v>6.8312524999999997</c:v>
                </c:pt>
                <c:pt idx="25913">
                  <c:v>6.8316018750016001</c:v>
                </c:pt>
                <c:pt idx="25914">
                  <c:v>6.8319481250015999</c:v>
                </c:pt>
                <c:pt idx="25915">
                  <c:v>6.8317668750016001</c:v>
                </c:pt>
                <c:pt idx="25916">
                  <c:v>6.8313856250015998</c:v>
                </c:pt>
                <c:pt idx="25917">
                  <c:v>6.8312406250016</c:v>
                </c:pt>
                <c:pt idx="25918">
                  <c:v>6.8308912499999996</c:v>
                </c:pt>
                <c:pt idx="25919">
                  <c:v>6.8304737500000003</c:v>
                </c:pt>
                <c:pt idx="25920">
                  <c:v>6.8299824999999998</c:v>
                </c:pt>
                <c:pt idx="25921">
                  <c:v>6.8296431250016001</c:v>
                </c:pt>
                <c:pt idx="25922">
                  <c:v>6.8292887499999999</c:v>
                </c:pt>
                <c:pt idx="25923">
                  <c:v>6.8286512500000001</c:v>
                </c:pt>
                <c:pt idx="25924">
                  <c:v>6.8283212500000001</c:v>
                </c:pt>
                <c:pt idx="25925">
                  <c:v>6.8278337499999999</c:v>
                </c:pt>
                <c:pt idx="25926">
                  <c:v>6.8274900000000001</c:v>
                </c:pt>
                <c:pt idx="25927">
                  <c:v>6.8278462500000003</c:v>
                </c:pt>
                <c:pt idx="25928">
                  <c:v>6.82827875</c:v>
                </c:pt>
                <c:pt idx="25929">
                  <c:v>6.82874625</c:v>
                </c:pt>
                <c:pt idx="25930">
                  <c:v>6.8292418750015997</c:v>
                </c:pt>
                <c:pt idx="25931">
                  <c:v>6.8297318750015998</c:v>
                </c:pt>
                <c:pt idx="25932">
                  <c:v>6.8301875000000001</c:v>
                </c:pt>
                <c:pt idx="25933">
                  <c:v>6.8305881250015998</c:v>
                </c:pt>
                <c:pt idx="25934">
                  <c:v>6.83102125</c:v>
                </c:pt>
                <c:pt idx="25935">
                  <c:v>6.8314412500000001</c:v>
                </c:pt>
                <c:pt idx="25936">
                  <c:v>6.8318512499999997</c:v>
                </c:pt>
                <c:pt idx="25937">
                  <c:v>6.8323637499999998</c:v>
                </c:pt>
                <c:pt idx="25938">
                  <c:v>6.8328687500000003</c:v>
                </c:pt>
                <c:pt idx="25939">
                  <c:v>6.8333381250015996</c:v>
                </c:pt>
                <c:pt idx="25940">
                  <c:v>6.8338574999999997</c:v>
                </c:pt>
                <c:pt idx="25941">
                  <c:v>6.8343587499999998</c:v>
                </c:pt>
                <c:pt idx="25942">
                  <c:v>6.8347293750015998</c:v>
                </c:pt>
                <c:pt idx="25943">
                  <c:v>6.8350856250016001</c:v>
                </c:pt>
                <c:pt idx="25944">
                  <c:v>6.8353468750015995</c:v>
                </c:pt>
                <c:pt idx="25945">
                  <c:v>6.83494125</c:v>
                </c:pt>
                <c:pt idx="25946">
                  <c:v>6.8346037500000003</c:v>
                </c:pt>
                <c:pt idx="25947">
                  <c:v>6.8342462499999996</c:v>
                </c:pt>
                <c:pt idx="25948">
                  <c:v>6.8338481250015999</c:v>
                </c:pt>
                <c:pt idx="25949">
                  <c:v>6.8334099999999998</c:v>
                </c:pt>
                <c:pt idx="25950">
                  <c:v>6.8327931250015999</c:v>
                </c:pt>
                <c:pt idx="25951">
                  <c:v>6.8324593750015996</c:v>
                </c:pt>
                <c:pt idx="25952">
                  <c:v>6.8318700000000003</c:v>
                </c:pt>
                <c:pt idx="25953">
                  <c:v>6.8314093750015994</c:v>
                </c:pt>
                <c:pt idx="25954">
                  <c:v>6.8309362499999997</c:v>
                </c:pt>
                <c:pt idx="25955">
                  <c:v>6.8305300000000004</c:v>
                </c:pt>
                <c:pt idx="25956">
                  <c:v>6.8301956250015996</c:v>
                </c:pt>
                <c:pt idx="25957">
                  <c:v>6.8297918750016002</c:v>
                </c:pt>
                <c:pt idx="25958">
                  <c:v>6.8294537499999999</c:v>
                </c:pt>
                <c:pt idx="25959">
                  <c:v>6.8295762499999997</c:v>
                </c:pt>
                <c:pt idx="25960">
                  <c:v>6.8300181250016001</c:v>
                </c:pt>
                <c:pt idx="25961">
                  <c:v>6.8303893750015998</c:v>
                </c:pt>
                <c:pt idx="25962">
                  <c:v>6.8308675000000001</c:v>
                </c:pt>
                <c:pt idx="25963">
                  <c:v>6.8313343750015996</c:v>
                </c:pt>
                <c:pt idx="25964">
                  <c:v>6.8318531250015999</c:v>
                </c:pt>
                <c:pt idx="25965">
                  <c:v>6.8322099999999999</c:v>
                </c:pt>
                <c:pt idx="25966">
                  <c:v>6.8327737500000003</c:v>
                </c:pt>
                <c:pt idx="25967">
                  <c:v>6.8332724999999996</c:v>
                </c:pt>
                <c:pt idx="25968">
                  <c:v>6.8338943750015995</c:v>
                </c:pt>
                <c:pt idx="25969">
                  <c:v>6.8343893750015994</c:v>
                </c:pt>
                <c:pt idx="25970">
                  <c:v>6.8348906250015995</c:v>
                </c:pt>
                <c:pt idx="25971">
                  <c:v>6.8354118750015997</c:v>
                </c:pt>
                <c:pt idx="25972">
                  <c:v>6.8357362500000001</c:v>
                </c:pt>
                <c:pt idx="25973">
                  <c:v>6.8363325000000001</c:v>
                </c:pt>
                <c:pt idx="25974">
                  <c:v>6.8369375000000003</c:v>
                </c:pt>
                <c:pt idx="25975">
                  <c:v>6.8375475000000003</c:v>
                </c:pt>
                <c:pt idx="25976">
                  <c:v>6.8381675</c:v>
                </c:pt>
                <c:pt idx="25977">
                  <c:v>6.8387675000000003</c:v>
                </c:pt>
                <c:pt idx="25978">
                  <c:v>6.8392743750016001</c:v>
                </c:pt>
                <c:pt idx="25979">
                  <c:v>6.8398606250015996</c:v>
                </c:pt>
                <c:pt idx="25980">
                  <c:v>6.8403700000000001</c:v>
                </c:pt>
                <c:pt idx="25981">
                  <c:v>6.8407918750015995</c:v>
                </c:pt>
                <c:pt idx="25982">
                  <c:v>6.8403150000000004</c:v>
                </c:pt>
                <c:pt idx="25983">
                  <c:v>6.8398868750016</c:v>
                </c:pt>
                <c:pt idx="25984">
                  <c:v>6.8394124999999999</c:v>
                </c:pt>
                <c:pt idx="25985">
                  <c:v>6.8388806250015994</c:v>
                </c:pt>
                <c:pt idx="25986">
                  <c:v>6.8383631250015995</c:v>
                </c:pt>
                <c:pt idx="25987">
                  <c:v>6.8376925000000002</c:v>
                </c:pt>
                <c:pt idx="25988">
                  <c:v>6.8371587500000004</c:v>
                </c:pt>
                <c:pt idx="25989">
                  <c:v>6.8364568750016002</c:v>
                </c:pt>
                <c:pt idx="25990">
                  <c:v>6.8358499999999998</c:v>
                </c:pt>
                <c:pt idx="25991">
                  <c:v>6.8351974999999996</c:v>
                </c:pt>
                <c:pt idx="25992">
                  <c:v>6.8345950000000002</c:v>
                </c:pt>
                <c:pt idx="25993">
                  <c:v>6.8340306250016001</c:v>
                </c:pt>
                <c:pt idx="25994">
                  <c:v>6.8335156250016</c:v>
                </c:pt>
                <c:pt idx="25995">
                  <c:v>6.8330462499999998</c:v>
                </c:pt>
                <c:pt idx="25996">
                  <c:v>6.8326849999999997</c:v>
                </c:pt>
                <c:pt idx="25997">
                  <c:v>6.8323574999999996</c:v>
                </c:pt>
                <c:pt idx="25998">
                  <c:v>6.8319187499999998</c:v>
                </c:pt>
                <c:pt idx="25999">
                  <c:v>6.8312875000000002</c:v>
                </c:pt>
                <c:pt idx="26000">
                  <c:v>6.8308606250016002</c:v>
                </c:pt>
                <c:pt idx="26001">
                  <c:v>6.8305249999999997</c:v>
                </c:pt>
                <c:pt idx="26002">
                  <c:v>6.8301974999999997</c:v>
                </c:pt>
                <c:pt idx="26003">
                  <c:v>6.8297712500000003</c:v>
                </c:pt>
                <c:pt idx="26004">
                  <c:v>6.8294056250016002</c:v>
                </c:pt>
                <c:pt idx="26005">
                  <c:v>6.8290418750016002</c:v>
                </c:pt>
                <c:pt idx="26006">
                  <c:v>6.8284799999999999</c:v>
                </c:pt>
                <c:pt idx="26007">
                  <c:v>6.8278018750016001</c:v>
                </c:pt>
                <c:pt idx="26008">
                  <c:v>6.8273725000000001</c:v>
                </c:pt>
                <c:pt idx="26009">
                  <c:v>6.8268606250015997</c:v>
                </c:pt>
                <c:pt idx="26010">
                  <c:v>6.8262493750016002</c:v>
                </c:pt>
                <c:pt idx="26011">
                  <c:v>6.8256724999999996</c:v>
                </c:pt>
                <c:pt idx="26012">
                  <c:v>6.8249581250015998</c:v>
                </c:pt>
                <c:pt idx="26013">
                  <c:v>6.8243356250015994</c:v>
                </c:pt>
                <c:pt idx="26014">
                  <c:v>6.8237187500000003</c:v>
                </c:pt>
                <c:pt idx="26015">
                  <c:v>6.8232293750016</c:v>
                </c:pt>
                <c:pt idx="26016">
                  <c:v>6.8226899999999997</c:v>
                </c:pt>
                <c:pt idx="26017">
                  <c:v>6.8223275000000001</c:v>
                </c:pt>
                <c:pt idx="26018">
                  <c:v>6.8219243750015996</c:v>
                </c:pt>
                <c:pt idx="26019">
                  <c:v>6.8214399999999999</c:v>
                </c:pt>
                <c:pt idx="26020">
                  <c:v>6.8217368750015996</c:v>
                </c:pt>
                <c:pt idx="26021">
                  <c:v>6.8221043750015999</c:v>
                </c:pt>
                <c:pt idx="26022">
                  <c:v>6.8225381250016</c:v>
                </c:pt>
                <c:pt idx="26023">
                  <c:v>6.8228756250015996</c:v>
                </c:pt>
                <c:pt idx="26024">
                  <c:v>6.8232724999999999</c:v>
                </c:pt>
                <c:pt idx="26025">
                  <c:v>6.8236268750016</c:v>
                </c:pt>
                <c:pt idx="26026">
                  <c:v>6.8239725</c:v>
                </c:pt>
                <c:pt idx="26027">
                  <c:v>6.8244006250015996</c:v>
                </c:pt>
                <c:pt idx="26028">
                  <c:v>6.8248481250015995</c:v>
                </c:pt>
                <c:pt idx="26029">
                  <c:v>6.8252499999999996</c:v>
                </c:pt>
                <c:pt idx="26030">
                  <c:v>6.8257218750015998</c:v>
                </c:pt>
                <c:pt idx="26031">
                  <c:v>6.8260800000000001</c:v>
                </c:pt>
                <c:pt idx="26032">
                  <c:v>6.8264537499999998</c:v>
                </c:pt>
                <c:pt idx="26033">
                  <c:v>6.8268062499999997</c:v>
                </c:pt>
                <c:pt idx="26034">
                  <c:v>6.8271937500000002</c:v>
                </c:pt>
                <c:pt idx="26035">
                  <c:v>6.8267318750015997</c:v>
                </c:pt>
                <c:pt idx="26036">
                  <c:v>6.8263325000000004</c:v>
                </c:pt>
                <c:pt idx="26037">
                  <c:v>6.8257337500000004</c:v>
                </c:pt>
                <c:pt idx="26038">
                  <c:v>6.8252162500000004</c:v>
                </c:pt>
                <c:pt idx="26039">
                  <c:v>6.8247937500000004</c:v>
                </c:pt>
                <c:pt idx="26040">
                  <c:v>6.8252899999999999</c:v>
                </c:pt>
                <c:pt idx="26041">
                  <c:v>6.8257006250016001</c:v>
                </c:pt>
                <c:pt idx="26042">
                  <c:v>6.8261293750015994</c:v>
                </c:pt>
                <c:pt idx="26043">
                  <c:v>6.8266481250015998</c:v>
                </c:pt>
                <c:pt idx="26044">
                  <c:v>6.8271531250016002</c:v>
                </c:pt>
                <c:pt idx="26045">
                  <c:v>6.8276031250016</c:v>
                </c:pt>
                <c:pt idx="26046">
                  <c:v>6.8279268750015998</c:v>
                </c:pt>
                <c:pt idx="26047">
                  <c:v>6.8284393750015999</c:v>
                </c:pt>
                <c:pt idx="26048">
                  <c:v>6.8289643750015996</c:v>
                </c:pt>
                <c:pt idx="26049">
                  <c:v>6.8295050000000002</c:v>
                </c:pt>
                <c:pt idx="26050">
                  <c:v>6.8300943750015994</c:v>
                </c:pt>
                <c:pt idx="26051">
                  <c:v>6.8306312499999997</c:v>
                </c:pt>
                <c:pt idx="26052">
                  <c:v>6.8311299999999999</c:v>
                </c:pt>
                <c:pt idx="26053">
                  <c:v>6.8317106250016</c:v>
                </c:pt>
                <c:pt idx="26054">
                  <c:v>6.8321737499999999</c:v>
                </c:pt>
                <c:pt idx="26055">
                  <c:v>6.8325343750015994</c:v>
                </c:pt>
                <c:pt idx="26056">
                  <c:v>6.8328800000000003</c:v>
                </c:pt>
                <c:pt idx="26057">
                  <c:v>6.8332850000000001</c:v>
                </c:pt>
                <c:pt idx="26058">
                  <c:v>6.83306375</c:v>
                </c:pt>
                <c:pt idx="26059">
                  <c:v>6.8325906250015995</c:v>
                </c:pt>
                <c:pt idx="26060">
                  <c:v>6.8321737499999999</c:v>
                </c:pt>
                <c:pt idx="26061">
                  <c:v>6.8318381250015996</c:v>
                </c:pt>
                <c:pt idx="26062">
                  <c:v>6.8311849999999996</c:v>
                </c:pt>
                <c:pt idx="26063">
                  <c:v>6.8307975000000001</c:v>
                </c:pt>
                <c:pt idx="26064">
                  <c:v>6.8304062500000002</c:v>
                </c:pt>
                <c:pt idx="26065">
                  <c:v>6.8300606250015994</c:v>
                </c:pt>
                <c:pt idx="26066">
                  <c:v>6.8296700000000001</c:v>
                </c:pt>
                <c:pt idx="26067">
                  <c:v>6.8293437499999996</c:v>
                </c:pt>
                <c:pt idx="26068">
                  <c:v>6.8290125000000002</c:v>
                </c:pt>
                <c:pt idx="26069">
                  <c:v>6.8284212499999999</c:v>
                </c:pt>
                <c:pt idx="26070">
                  <c:v>6.8280781250015998</c:v>
                </c:pt>
                <c:pt idx="26071">
                  <c:v>6.8274187499999996</c:v>
                </c:pt>
                <c:pt idx="26072">
                  <c:v>6.8270537500000001</c:v>
                </c:pt>
                <c:pt idx="26073">
                  <c:v>6.8266843750015997</c:v>
                </c:pt>
                <c:pt idx="26074">
                  <c:v>6.8262749999999999</c:v>
                </c:pt>
                <c:pt idx="26075">
                  <c:v>6.8258512500000004</c:v>
                </c:pt>
                <c:pt idx="26076">
                  <c:v>6.8254818750016</c:v>
                </c:pt>
                <c:pt idx="26077">
                  <c:v>6.8250487499999997</c:v>
                </c:pt>
                <c:pt idx="26078">
                  <c:v>6.8246987499999996</c:v>
                </c:pt>
                <c:pt idx="26079">
                  <c:v>6.8243725</c:v>
                </c:pt>
                <c:pt idx="26080">
                  <c:v>6.8240306250015994</c:v>
                </c:pt>
                <c:pt idx="26081">
                  <c:v>6.8235418750015997</c:v>
                </c:pt>
                <c:pt idx="26082">
                  <c:v>6.8231856250015994</c:v>
                </c:pt>
                <c:pt idx="26083">
                  <c:v>6.8228187499999997</c:v>
                </c:pt>
                <c:pt idx="26084">
                  <c:v>6.8230624999999998</c:v>
                </c:pt>
                <c:pt idx="26085">
                  <c:v>6.8234649999999997</c:v>
                </c:pt>
                <c:pt idx="26086">
                  <c:v>6.8238537499999996</c:v>
                </c:pt>
                <c:pt idx="26087">
                  <c:v>6.8243049999999998</c:v>
                </c:pt>
                <c:pt idx="26088">
                  <c:v>6.8247768750016</c:v>
                </c:pt>
                <c:pt idx="26089">
                  <c:v>6.8251675000000001</c:v>
                </c:pt>
                <c:pt idx="26090">
                  <c:v>6.8255499999999998</c:v>
                </c:pt>
                <c:pt idx="26091">
                  <c:v>6.8259118750015997</c:v>
                </c:pt>
                <c:pt idx="26092">
                  <c:v>6.8262793750016</c:v>
                </c:pt>
                <c:pt idx="26093">
                  <c:v>6.8267575000000003</c:v>
                </c:pt>
                <c:pt idx="26094">
                  <c:v>6.8272031250016001</c:v>
                </c:pt>
                <c:pt idx="26095">
                  <c:v>6.8275518750015998</c:v>
                </c:pt>
                <c:pt idx="26096">
                  <c:v>6.8279187500000003</c:v>
                </c:pt>
                <c:pt idx="26097">
                  <c:v>6.8283562499999997</c:v>
                </c:pt>
                <c:pt idx="26098">
                  <c:v>6.8287656250015996</c:v>
                </c:pt>
                <c:pt idx="26099">
                  <c:v>6.8292537500000003</c:v>
                </c:pt>
                <c:pt idx="26100">
                  <c:v>6.8297243750016001</c:v>
                </c:pt>
                <c:pt idx="26101">
                  <c:v>6.8302193750016</c:v>
                </c:pt>
                <c:pt idx="26102">
                  <c:v>6.8307200000000003</c:v>
                </c:pt>
                <c:pt idx="26103">
                  <c:v>6.8311900000000003</c:v>
                </c:pt>
                <c:pt idx="26104">
                  <c:v>6.8316581250016002</c:v>
                </c:pt>
                <c:pt idx="26105">
                  <c:v>6.8320868750015995</c:v>
                </c:pt>
                <c:pt idx="26106">
                  <c:v>6.8324237500000002</c:v>
                </c:pt>
                <c:pt idx="26107">
                  <c:v>6.8319400000000003</c:v>
                </c:pt>
                <c:pt idx="26108">
                  <c:v>6.8313531250016002</c:v>
                </c:pt>
                <c:pt idx="26109">
                  <c:v>6.8309418750016002</c:v>
                </c:pt>
                <c:pt idx="26110">
                  <c:v>6.8304200000000002</c:v>
                </c:pt>
                <c:pt idx="26111">
                  <c:v>6.8299693750015997</c:v>
                </c:pt>
                <c:pt idx="26112">
                  <c:v>6.8294643750016002</c:v>
                </c:pt>
                <c:pt idx="26113">
                  <c:v>6.82893375</c:v>
                </c:pt>
                <c:pt idx="26114">
                  <c:v>6.8283512499999999</c:v>
                </c:pt>
                <c:pt idx="26115">
                  <c:v>6.8277787500000002</c:v>
                </c:pt>
                <c:pt idx="26116">
                  <c:v>6.8272081250015999</c:v>
                </c:pt>
                <c:pt idx="26117">
                  <c:v>6.8266162499999998</c:v>
                </c:pt>
                <c:pt idx="26118">
                  <c:v>6.8260381250015998</c:v>
                </c:pt>
                <c:pt idx="26119">
                  <c:v>6.8255268750016</c:v>
                </c:pt>
                <c:pt idx="26120">
                  <c:v>6.8251018750016001</c:v>
                </c:pt>
                <c:pt idx="26121">
                  <c:v>6.8246143750016</c:v>
                </c:pt>
                <c:pt idx="26122">
                  <c:v>6.82400875</c:v>
                </c:pt>
                <c:pt idx="26123">
                  <c:v>6.8236287500000001</c:v>
                </c:pt>
                <c:pt idx="26124">
                  <c:v>6.8240074999999996</c:v>
                </c:pt>
                <c:pt idx="26125">
                  <c:v>6.8243524999999998</c:v>
                </c:pt>
                <c:pt idx="26126">
                  <c:v>6.8247881250016</c:v>
                </c:pt>
                <c:pt idx="26127">
                  <c:v>6.8252393750015994</c:v>
                </c:pt>
                <c:pt idx="26128">
                  <c:v>6.8256318750015996</c:v>
                </c:pt>
                <c:pt idx="26129">
                  <c:v>6.8259793750015998</c:v>
                </c:pt>
                <c:pt idx="26130">
                  <c:v>6.8258287500000003</c:v>
                </c:pt>
                <c:pt idx="26131">
                  <c:v>6.8254562500000002</c:v>
                </c:pt>
                <c:pt idx="26132">
                  <c:v>6.8249006250016002</c:v>
                </c:pt>
                <c:pt idx="26133">
                  <c:v>6.8242687499999999</c:v>
                </c:pt>
                <c:pt idx="26134">
                  <c:v>6.8239443750015996</c:v>
                </c:pt>
                <c:pt idx="26135">
                  <c:v>6.8235824999999997</c:v>
                </c:pt>
                <c:pt idx="26136">
                  <c:v>6.8232268750016001</c:v>
                </c:pt>
                <c:pt idx="26137">
                  <c:v>6.8225931250015996</c:v>
                </c:pt>
                <c:pt idx="26138">
                  <c:v>6.82224875</c:v>
                </c:pt>
                <c:pt idx="26139">
                  <c:v>6.8219112500000003</c:v>
                </c:pt>
                <c:pt idx="26140">
                  <c:v>6.8214387500000004</c:v>
                </c:pt>
                <c:pt idx="26141">
                  <c:v>6.8210325000000003</c:v>
                </c:pt>
                <c:pt idx="26142">
                  <c:v>6.82097</c:v>
                </c:pt>
                <c:pt idx="26143">
                  <c:v>6.8213637499999997</c:v>
                </c:pt>
                <c:pt idx="26144">
                  <c:v>6.8217962500000002</c:v>
                </c:pt>
                <c:pt idx="26145">
                  <c:v>6.8222362499999996</c:v>
                </c:pt>
                <c:pt idx="26146">
                  <c:v>6.8225600000000002</c:v>
                </c:pt>
                <c:pt idx="26147">
                  <c:v>6.8229468750016</c:v>
                </c:pt>
                <c:pt idx="26148">
                  <c:v>6.8228887499999997</c:v>
                </c:pt>
                <c:pt idx="26149">
                  <c:v>6.8223574999999999</c:v>
                </c:pt>
                <c:pt idx="26150">
                  <c:v>6.8216956250015999</c:v>
                </c:pt>
                <c:pt idx="26151">
                  <c:v>6.8212950000000001</c:v>
                </c:pt>
                <c:pt idx="26152">
                  <c:v>6.8208681250016001</c:v>
                </c:pt>
                <c:pt idx="26153">
                  <c:v>6.8203918750015999</c:v>
                </c:pt>
                <c:pt idx="26154">
                  <c:v>6.8198993750015999</c:v>
                </c:pt>
                <c:pt idx="26155">
                  <c:v>6.8193481250015999</c:v>
                </c:pt>
                <c:pt idx="26156">
                  <c:v>6.8188212500000001</c:v>
                </c:pt>
                <c:pt idx="26157">
                  <c:v>6.8182443750015995</c:v>
                </c:pt>
                <c:pt idx="26158">
                  <c:v>6.8177968750015996</c:v>
                </c:pt>
                <c:pt idx="26159">
                  <c:v>6.8174025</c:v>
                </c:pt>
                <c:pt idx="26160">
                  <c:v>6.8170718750015995</c:v>
                </c:pt>
                <c:pt idx="26161">
                  <c:v>6.8166987499999996</c:v>
                </c:pt>
                <c:pt idx="26162">
                  <c:v>6.8163200000000002</c:v>
                </c:pt>
                <c:pt idx="26163">
                  <c:v>6.8168231250015996</c:v>
                </c:pt>
                <c:pt idx="26164">
                  <c:v>6.8171487500000003</c:v>
                </c:pt>
                <c:pt idx="26165">
                  <c:v>6.8170212499999998</c:v>
                </c:pt>
                <c:pt idx="26166">
                  <c:v>6.8166849999999997</c:v>
                </c:pt>
                <c:pt idx="26167">
                  <c:v>6.8167625000000003</c:v>
                </c:pt>
                <c:pt idx="26168">
                  <c:v>6.8171125000000004</c:v>
                </c:pt>
                <c:pt idx="26169">
                  <c:v>6.8174393750015998</c:v>
                </c:pt>
                <c:pt idx="26170">
                  <c:v>6.8179756250015995</c:v>
                </c:pt>
                <c:pt idx="26171">
                  <c:v>6.8183518750015999</c:v>
                </c:pt>
                <c:pt idx="26172">
                  <c:v>6.8186906250015999</c:v>
                </c:pt>
                <c:pt idx="26173">
                  <c:v>6.8191337499999998</c:v>
                </c:pt>
                <c:pt idx="26174">
                  <c:v>6.8195125000000001</c:v>
                </c:pt>
                <c:pt idx="26175">
                  <c:v>6.8199862500000004</c:v>
                </c:pt>
                <c:pt idx="26176">
                  <c:v>6.8204343750016001</c:v>
                </c:pt>
                <c:pt idx="26177">
                  <c:v>6.8208374999999997</c:v>
                </c:pt>
                <c:pt idx="26178">
                  <c:v>6.821275</c:v>
                </c:pt>
                <c:pt idx="26179">
                  <c:v>6.8215975000000002</c:v>
                </c:pt>
                <c:pt idx="26180">
                  <c:v>6.8219893750015999</c:v>
                </c:pt>
                <c:pt idx="26181">
                  <c:v>6.8223362500000002</c:v>
                </c:pt>
                <c:pt idx="26182">
                  <c:v>6.8227206250016001</c:v>
                </c:pt>
                <c:pt idx="26183">
                  <c:v>6.8230874999999997</c:v>
                </c:pt>
                <c:pt idx="26184">
                  <c:v>6.8234575</c:v>
                </c:pt>
                <c:pt idx="26185">
                  <c:v>6.8238031250016</c:v>
                </c:pt>
                <c:pt idx="26186">
                  <c:v>6.8241293750015997</c:v>
                </c:pt>
                <c:pt idx="26187">
                  <c:v>6.8245006250015994</c:v>
                </c:pt>
                <c:pt idx="26188">
                  <c:v>6.8248300000000004</c:v>
                </c:pt>
                <c:pt idx="26189">
                  <c:v>6.8252768750015997</c:v>
                </c:pt>
                <c:pt idx="26190">
                  <c:v>6.8256024999999996</c:v>
                </c:pt>
                <c:pt idx="26191">
                  <c:v>6.8250556250015997</c:v>
                </c:pt>
                <c:pt idx="26192">
                  <c:v>6.8246574999999998</c:v>
                </c:pt>
                <c:pt idx="26193">
                  <c:v>6.8241250000000004</c:v>
                </c:pt>
                <c:pt idx="26194">
                  <c:v>6.8235381250015994</c:v>
                </c:pt>
                <c:pt idx="26195">
                  <c:v>6.8228593750015998</c:v>
                </c:pt>
                <c:pt idx="26196">
                  <c:v>6.8222806250015999</c:v>
                </c:pt>
                <c:pt idx="26197">
                  <c:v>6.8215412500000001</c:v>
                </c:pt>
                <c:pt idx="26198">
                  <c:v>6.8207962499999999</c:v>
                </c:pt>
                <c:pt idx="26199">
                  <c:v>6.8200243750015996</c:v>
                </c:pt>
                <c:pt idx="26200">
                  <c:v>6.8192925000000004</c:v>
                </c:pt>
                <c:pt idx="26201">
                  <c:v>6.8187456250015996</c:v>
                </c:pt>
                <c:pt idx="26202">
                  <c:v>6.8182606250015994</c:v>
                </c:pt>
                <c:pt idx="26203">
                  <c:v>6.8178337500000001</c:v>
                </c:pt>
                <c:pt idx="26204">
                  <c:v>6.8173793750015994</c:v>
                </c:pt>
                <c:pt idx="26205">
                  <c:v>6.8170356250015995</c:v>
                </c:pt>
                <c:pt idx="26206">
                  <c:v>6.8165975000000003</c:v>
                </c:pt>
                <c:pt idx="26207">
                  <c:v>6.8159743750016002</c:v>
                </c:pt>
                <c:pt idx="26208">
                  <c:v>6.8153649999999999</c:v>
                </c:pt>
                <c:pt idx="26209">
                  <c:v>6.8147356250015996</c:v>
                </c:pt>
                <c:pt idx="26210">
                  <c:v>6.8143012499999998</c:v>
                </c:pt>
                <c:pt idx="26211">
                  <c:v>6.8138818750015995</c:v>
                </c:pt>
                <c:pt idx="26212">
                  <c:v>6.8134331250016</c:v>
                </c:pt>
                <c:pt idx="26213">
                  <c:v>6.8131681250015994</c:v>
                </c:pt>
                <c:pt idx="26214">
                  <c:v>6.8135050000000001</c:v>
                </c:pt>
                <c:pt idx="26215">
                  <c:v>6.8138356250015999</c:v>
                </c:pt>
                <c:pt idx="26216">
                  <c:v>6.8138118750015995</c:v>
                </c:pt>
                <c:pt idx="26217">
                  <c:v>6.8141368750015996</c:v>
                </c:pt>
                <c:pt idx="26218">
                  <c:v>6.8145693750016001</c:v>
                </c:pt>
                <c:pt idx="26219">
                  <c:v>6.8150112500000004</c:v>
                </c:pt>
                <c:pt idx="26220">
                  <c:v>6.8154581250015998</c:v>
                </c:pt>
                <c:pt idx="26221">
                  <c:v>6.8158218750015998</c:v>
                </c:pt>
                <c:pt idx="26222">
                  <c:v>6.8161643750016001</c:v>
                </c:pt>
                <c:pt idx="26223">
                  <c:v>6.8158193750015998</c:v>
                </c:pt>
                <c:pt idx="26224">
                  <c:v>6.8152356250016002</c:v>
                </c:pt>
                <c:pt idx="26225">
                  <c:v>6.8145800000000003</c:v>
                </c:pt>
                <c:pt idx="26226">
                  <c:v>6.8139493750015996</c:v>
                </c:pt>
                <c:pt idx="26227">
                  <c:v>6.8136106250015995</c:v>
                </c:pt>
                <c:pt idx="26228">
                  <c:v>6.8133568750015998</c:v>
                </c:pt>
                <c:pt idx="26229">
                  <c:v>6.8137143750015996</c:v>
                </c:pt>
                <c:pt idx="26230">
                  <c:v>6.8140743750016002</c:v>
                </c:pt>
                <c:pt idx="26231">
                  <c:v>6.8145550000000004</c:v>
                </c:pt>
                <c:pt idx="26232">
                  <c:v>6.8150775000000001</c:v>
                </c:pt>
                <c:pt idx="26233">
                  <c:v>6.8155762500000003</c:v>
                </c:pt>
                <c:pt idx="26234">
                  <c:v>6.8159368750015998</c:v>
                </c:pt>
                <c:pt idx="26235">
                  <c:v>6.8165449999999996</c:v>
                </c:pt>
                <c:pt idx="26236">
                  <c:v>6.8170593750016</c:v>
                </c:pt>
                <c:pt idx="26237">
                  <c:v>6.8176293750015997</c:v>
                </c:pt>
                <c:pt idx="26238">
                  <c:v>6.8182387499999999</c:v>
                </c:pt>
                <c:pt idx="26239">
                  <c:v>6.8185993750015994</c:v>
                </c:pt>
                <c:pt idx="26240">
                  <c:v>6.8191224999999998</c:v>
                </c:pt>
                <c:pt idx="26241">
                  <c:v>6.8196843750016001</c:v>
                </c:pt>
                <c:pt idx="26242">
                  <c:v>6.8202049999999996</c:v>
                </c:pt>
                <c:pt idx="26243">
                  <c:v>6.8206781250016002</c:v>
                </c:pt>
                <c:pt idx="26244">
                  <c:v>6.8211406250015996</c:v>
                </c:pt>
                <c:pt idx="26245">
                  <c:v>6.8216437499999998</c:v>
                </c:pt>
                <c:pt idx="26246">
                  <c:v>6.8221693750016001</c:v>
                </c:pt>
                <c:pt idx="26247">
                  <c:v>6.8227000000000002</c:v>
                </c:pt>
                <c:pt idx="26248">
                  <c:v>6.8230399999999998</c:v>
                </c:pt>
                <c:pt idx="26249">
                  <c:v>6.8235831250015995</c:v>
                </c:pt>
                <c:pt idx="26250">
                  <c:v>6.8240206250015998</c:v>
                </c:pt>
                <c:pt idx="26251">
                  <c:v>6.8244331250016002</c:v>
                </c:pt>
                <c:pt idx="26252">
                  <c:v>6.8247743750016001</c:v>
                </c:pt>
                <c:pt idx="26253">
                  <c:v>6.8242406250015994</c:v>
                </c:pt>
                <c:pt idx="26254">
                  <c:v>6.82365625</c:v>
                </c:pt>
                <c:pt idx="26255">
                  <c:v>6.8230656250015995</c:v>
                </c:pt>
                <c:pt idx="26256">
                  <c:v>6.8223162500000001</c:v>
                </c:pt>
                <c:pt idx="26257">
                  <c:v>6.8216406250016002</c:v>
                </c:pt>
                <c:pt idx="26258">
                  <c:v>6.8208456250016001</c:v>
                </c:pt>
                <c:pt idx="26259">
                  <c:v>6.8201262500000004</c:v>
                </c:pt>
                <c:pt idx="26260">
                  <c:v>6.8193687499999998</c:v>
                </c:pt>
                <c:pt idx="26261">
                  <c:v>6.8186906250015999</c:v>
                </c:pt>
                <c:pt idx="26262">
                  <c:v>6.8180874999999999</c:v>
                </c:pt>
                <c:pt idx="26263">
                  <c:v>6.8176437500000002</c:v>
                </c:pt>
                <c:pt idx="26264">
                  <c:v>6.8170631250015994</c:v>
                </c:pt>
                <c:pt idx="26265">
                  <c:v>6.8166981250015999</c:v>
                </c:pt>
                <c:pt idx="26266">
                  <c:v>6.8162362500000002</c:v>
                </c:pt>
                <c:pt idx="26267">
                  <c:v>6.8157350000000001</c:v>
                </c:pt>
                <c:pt idx="26268">
                  <c:v>6.8151412499999999</c:v>
                </c:pt>
                <c:pt idx="26269">
                  <c:v>6.8148056250015996</c:v>
                </c:pt>
                <c:pt idx="26270">
                  <c:v>6.8144618750015997</c:v>
                </c:pt>
                <c:pt idx="26271">
                  <c:v>6.8138568750015995</c:v>
                </c:pt>
                <c:pt idx="26272">
                  <c:v>6.8132400000000004</c:v>
                </c:pt>
                <c:pt idx="26273">
                  <c:v>6.8127050000000002</c:v>
                </c:pt>
                <c:pt idx="26274">
                  <c:v>6.8122724999999997</c:v>
                </c:pt>
                <c:pt idx="26275">
                  <c:v>6.8118562499999999</c:v>
                </c:pt>
                <c:pt idx="26276">
                  <c:v>6.8120200000000004</c:v>
                </c:pt>
                <c:pt idx="26277">
                  <c:v>6.8123431250015996</c:v>
                </c:pt>
                <c:pt idx="26278">
                  <c:v>6.8121606250015994</c:v>
                </c:pt>
                <c:pt idx="26279">
                  <c:v>6.8125168750015996</c:v>
                </c:pt>
                <c:pt idx="26280">
                  <c:v>6.8129468750015993</c:v>
                </c:pt>
                <c:pt idx="26281">
                  <c:v>6.8133812499999999</c:v>
                </c:pt>
                <c:pt idx="26282">
                  <c:v>6.8138587499999996</c:v>
                </c:pt>
                <c:pt idx="26283">
                  <c:v>6.8142956250015994</c:v>
                </c:pt>
                <c:pt idx="26284">
                  <c:v>6.8146275000000003</c:v>
                </c:pt>
                <c:pt idx="26285">
                  <c:v>6.8141931250015997</c:v>
                </c:pt>
                <c:pt idx="26286">
                  <c:v>6.8137974999999997</c:v>
                </c:pt>
                <c:pt idx="26287">
                  <c:v>6.8133418750015995</c:v>
                </c:pt>
                <c:pt idx="26288">
                  <c:v>6.8127281250016001</c:v>
                </c:pt>
                <c:pt idx="26289">
                  <c:v>6.81218375</c:v>
                </c:pt>
                <c:pt idx="26290">
                  <c:v>6.8115787499999998</c:v>
                </c:pt>
                <c:pt idx="26291">
                  <c:v>6.8109256250015999</c:v>
                </c:pt>
                <c:pt idx="26292">
                  <c:v>6.8102968750016002</c:v>
                </c:pt>
                <c:pt idx="26293">
                  <c:v>6.8097331250015998</c:v>
                </c:pt>
                <c:pt idx="26294">
                  <c:v>6.8091575000000004</c:v>
                </c:pt>
                <c:pt idx="26295">
                  <c:v>6.8087225</c:v>
                </c:pt>
                <c:pt idx="26296">
                  <c:v>6.8083693750015994</c:v>
                </c:pt>
                <c:pt idx="26297">
                  <c:v>6.8079999999999998</c:v>
                </c:pt>
                <c:pt idx="26298">
                  <c:v>6.8084281250015994</c:v>
                </c:pt>
                <c:pt idx="26299">
                  <c:v>6.8088462500000002</c:v>
                </c:pt>
                <c:pt idx="26300">
                  <c:v>6.8092818750015995</c:v>
                </c:pt>
                <c:pt idx="26301">
                  <c:v>6.8097468750015997</c:v>
                </c:pt>
                <c:pt idx="26302">
                  <c:v>6.8101237499999998</c:v>
                </c:pt>
                <c:pt idx="26303">
                  <c:v>6.8105099999999998</c:v>
                </c:pt>
                <c:pt idx="26304">
                  <c:v>6.8109281250015998</c:v>
                </c:pt>
                <c:pt idx="26305">
                  <c:v>6.8112587500000004</c:v>
                </c:pt>
                <c:pt idx="26306">
                  <c:v>6.8116906250015994</c:v>
                </c:pt>
                <c:pt idx="26307">
                  <c:v>6.8121099999999997</c:v>
                </c:pt>
                <c:pt idx="26308">
                  <c:v>6.8116475000000003</c:v>
                </c:pt>
                <c:pt idx="26309">
                  <c:v>6.8110825000000004</c:v>
                </c:pt>
                <c:pt idx="26310">
                  <c:v>6.8105425000000004</c:v>
                </c:pt>
                <c:pt idx="26311">
                  <c:v>6.8098493750015994</c:v>
                </c:pt>
                <c:pt idx="26312">
                  <c:v>6.8091631250016</c:v>
                </c:pt>
                <c:pt idx="26313">
                  <c:v>6.8088187500000004</c:v>
                </c:pt>
                <c:pt idx="26314">
                  <c:v>6.8083618750015997</c:v>
                </c:pt>
                <c:pt idx="26315">
                  <c:v>6.8079512500000003</c:v>
                </c:pt>
                <c:pt idx="26316">
                  <c:v>6.8075218750015996</c:v>
                </c:pt>
                <c:pt idx="26317">
                  <c:v>6.8070443750015999</c:v>
                </c:pt>
                <c:pt idx="26318">
                  <c:v>6.80645875</c:v>
                </c:pt>
                <c:pt idx="26319">
                  <c:v>6.8060262500000004</c:v>
                </c:pt>
                <c:pt idx="26320">
                  <c:v>6.8055606250015996</c:v>
                </c:pt>
                <c:pt idx="26321">
                  <c:v>6.8010187499999999</c:v>
                </c:pt>
                <c:pt idx="26322">
                  <c:v>6.7902681250015995</c:v>
                </c:pt>
                <c:pt idx="26323">
                  <c:v>6.7780812499999996</c:v>
                </c:pt>
                <c:pt idx="26324">
                  <c:v>6.7649731250015996</c:v>
                </c:pt>
                <c:pt idx="26325">
                  <c:v>6.7510712499999999</c:v>
                </c:pt>
                <c:pt idx="26326">
                  <c:v>6.7367256250015997</c:v>
                </c:pt>
                <c:pt idx="26327">
                  <c:v>6.7218574999999996</c:v>
                </c:pt>
                <c:pt idx="26328">
                  <c:v>6.7067312499999998</c:v>
                </c:pt>
                <c:pt idx="26329">
                  <c:v>6.6913081250015995</c:v>
                </c:pt>
                <c:pt idx="26330">
                  <c:v>6.6756137500000001</c:v>
                </c:pt>
                <c:pt idx="26331">
                  <c:v>6.6636850000000001</c:v>
                </c:pt>
                <c:pt idx="26332">
                  <c:v>6.6577975</c:v>
                </c:pt>
                <c:pt idx="26333">
                  <c:v>6.6530950000000004</c:v>
                </c:pt>
                <c:pt idx="26334">
                  <c:v>6.6491887500000004</c:v>
                </c:pt>
                <c:pt idx="26335">
                  <c:v>6.6459918750015996</c:v>
                </c:pt>
                <c:pt idx="26336">
                  <c:v>6.6432262499999997</c:v>
                </c:pt>
                <c:pt idx="26337">
                  <c:v>6.6409193750015998</c:v>
                </c:pt>
                <c:pt idx="26338">
                  <c:v>6.6388931250015997</c:v>
                </c:pt>
                <c:pt idx="26339">
                  <c:v>6.6372256250015997</c:v>
                </c:pt>
                <c:pt idx="26340">
                  <c:v>6.63578125</c:v>
                </c:pt>
                <c:pt idx="26341">
                  <c:v>6.6345774999999998</c:v>
                </c:pt>
                <c:pt idx="26342">
                  <c:v>6.6334949999999999</c:v>
                </c:pt>
                <c:pt idx="26343">
                  <c:v>6.6326537500000002</c:v>
                </c:pt>
                <c:pt idx="26344">
                  <c:v>6.6318806250015996</c:v>
                </c:pt>
                <c:pt idx="26345">
                  <c:v>6.6311968750016002</c:v>
                </c:pt>
                <c:pt idx="26346">
                  <c:v>6.6305956250015994</c:v>
                </c:pt>
                <c:pt idx="26347">
                  <c:v>6.6300581250016002</c:v>
                </c:pt>
                <c:pt idx="26348">
                  <c:v>6.6295887499999999</c:v>
                </c:pt>
                <c:pt idx="26349">
                  <c:v>6.6290812499999996</c:v>
                </c:pt>
                <c:pt idx="26350">
                  <c:v>6.6287106250015997</c:v>
                </c:pt>
                <c:pt idx="26351">
                  <c:v>6.6283193750015998</c:v>
                </c:pt>
                <c:pt idx="26352">
                  <c:v>6.6277074999999996</c:v>
                </c:pt>
                <c:pt idx="26353">
                  <c:v>6.6272037499999996</c:v>
                </c:pt>
                <c:pt idx="26354">
                  <c:v>6.6267325000000001</c:v>
                </c:pt>
                <c:pt idx="26355">
                  <c:v>6.6263843750015994</c:v>
                </c:pt>
                <c:pt idx="26356">
                  <c:v>6.6259224999999997</c:v>
                </c:pt>
                <c:pt idx="26357">
                  <c:v>6.6255362499999997</c:v>
                </c:pt>
                <c:pt idx="26358">
                  <c:v>6.6250774999999997</c:v>
                </c:pt>
                <c:pt idx="26359">
                  <c:v>6.6246793750016</c:v>
                </c:pt>
                <c:pt idx="26360">
                  <c:v>6.6242812500000001</c:v>
                </c:pt>
                <c:pt idx="26361">
                  <c:v>6.6239343750015998</c:v>
                </c:pt>
                <c:pt idx="26362">
                  <c:v>6.62357</c:v>
                </c:pt>
                <c:pt idx="26363">
                  <c:v>6.6232418750016002</c:v>
                </c:pt>
                <c:pt idx="26364">
                  <c:v>6.6228993750015999</c:v>
                </c:pt>
                <c:pt idx="26365">
                  <c:v>6.6225318750015996</c:v>
                </c:pt>
                <c:pt idx="26366">
                  <c:v>6.6221493750015998</c:v>
                </c:pt>
                <c:pt idx="26367">
                  <c:v>6.6217075000000003</c:v>
                </c:pt>
                <c:pt idx="26368">
                  <c:v>6.6213493750015999</c:v>
                </c:pt>
                <c:pt idx="26369">
                  <c:v>6.6209787499999999</c:v>
                </c:pt>
                <c:pt idx="26370">
                  <c:v>6.6206343750015995</c:v>
                </c:pt>
                <c:pt idx="26371">
                  <c:v>6.6202981250016002</c:v>
                </c:pt>
                <c:pt idx="26372">
                  <c:v>6.6199581250015997</c:v>
                </c:pt>
                <c:pt idx="26373">
                  <c:v>6.6196068750016002</c:v>
                </c:pt>
                <c:pt idx="26374">
                  <c:v>6.6192687499999998</c:v>
                </c:pt>
                <c:pt idx="26375">
                  <c:v>6.6190043750015999</c:v>
                </c:pt>
                <c:pt idx="26376">
                  <c:v>6.6186693750016001</c:v>
                </c:pt>
                <c:pt idx="26377">
                  <c:v>6.6184956250016</c:v>
                </c:pt>
                <c:pt idx="26378">
                  <c:v>6.6183031250016002</c:v>
                </c:pt>
                <c:pt idx="26379">
                  <c:v>6.61808</c:v>
                </c:pt>
                <c:pt idx="26380">
                  <c:v>6.6181318750016001</c:v>
                </c:pt>
                <c:pt idx="26381">
                  <c:v>6.6181293750016001</c:v>
                </c:pt>
                <c:pt idx="26382">
                  <c:v>6.61823125</c:v>
                </c:pt>
                <c:pt idx="26383">
                  <c:v>6.6183037499999999</c:v>
                </c:pt>
                <c:pt idx="26384">
                  <c:v>6.6185118750015999</c:v>
                </c:pt>
                <c:pt idx="26385">
                  <c:v>6.6187968750015997</c:v>
                </c:pt>
                <c:pt idx="26386">
                  <c:v>6.6192237499999997</c:v>
                </c:pt>
                <c:pt idx="26387">
                  <c:v>6.6195643750016</c:v>
                </c:pt>
                <c:pt idx="26388">
                  <c:v>6.6199568750015994</c:v>
                </c:pt>
                <c:pt idx="26389">
                  <c:v>6.6202881250015997</c:v>
                </c:pt>
                <c:pt idx="26390">
                  <c:v>6.6206231250015994</c:v>
                </c:pt>
                <c:pt idx="26391">
                  <c:v>6.6209499999999997</c:v>
                </c:pt>
                <c:pt idx="26392">
                  <c:v>6.6213356250016</c:v>
                </c:pt>
                <c:pt idx="26393">
                  <c:v>6.6217537499999999</c:v>
                </c:pt>
                <c:pt idx="26394">
                  <c:v>6.6221375</c:v>
                </c:pt>
                <c:pt idx="26395">
                  <c:v>6.6225250000000004</c:v>
                </c:pt>
                <c:pt idx="26396">
                  <c:v>6.6229356250015998</c:v>
                </c:pt>
                <c:pt idx="26397">
                  <c:v>6.6233018750015997</c:v>
                </c:pt>
                <c:pt idx="26398">
                  <c:v>6.6237168750016</c:v>
                </c:pt>
                <c:pt idx="26399">
                  <c:v>6.6241343750016002</c:v>
                </c:pt>
                <c:pt idx="26400">
                  <c:v>6.6245968750015995</c:v>
                </c:pt>
                <c:pt idx="26401">
                  <c:v>6.6250368750015998</c:v>
                </c:pt>
                <c:pt idx="26402">
                  <c:v>6.6254956250015997</c:v>
                </c:pt>
                <c:pt idx="26403">
                  <c:v>6.6259499999999996</c:v>
                </c:pt>
                <c:pt idx="26404">
                  <c:v>6.6263637500000003</c:v>
                </c:pt>
                <c:pt idx="26405">
                  <c:v>6.6266924999999999</c:v>
                </c:pt>
                <c:pt idx="26406">
                  <c:v>6.6261856250015994</c:v>
                </c:pt>
                <c:pt idx="26407">
                  <c:v>6.62575</c:v>
                </c:pt>
                <c:pt idx="26408">
                  <c:v>6.6252056250016</c:v>
                </c:pt>
                <c:pt idx="26409">
                  <c:v>6.6245787500000004</c:v>
                </c:pt>
                <c:pt idx="26410">
                  <c:v>6.6238381250015994</c:v>
                </c:pt>
                <c:pt idx="26411">
                  <c:v>6.6229537499999998</c:v>
                </c:pt>
                <c:pt idx="26412">
                  <c:v>6.6219118750015999</c:v>
                </c:pt>
                <c:pt idx="26413">
                  <c:v>6.6206512499999999</c:v>
                </c:pt>
                <c:pt idx="26414">
                  <c:v>6.6194525000000004</c:v>
                </c:pt>
                <c:pt idx="26415">
                  <c:v>6.6182687500000004</c:v>
                </c:pt>
                <c:pt idx="26416">
                  <c:v>6.6172481250016002</c:v>
                </c:pt>
                <c:pt idx="26417">
                  <c:v>6.6163356250016001</c:v>
                </c:pt>
                <c:pt idx="26418">
                  <c:v>6.6155537500000001</c:v>
                </c:pt>
                <c:pt idx="26419">
                  <c:v>6.6148787499999999</c:v>
                </c:pt>
                <c:pt idx="26420">
                  <c:v>6.6142562500000004</c:v>
                </c:pt>
                <c:pt idx="26421">
                  <c:v>6.6138031250016001</c:v>
                </c:pt>
                <c:pt idx="26422">
                  <c:v>6.6134156250015996</c:v>
                </c:pt>
                <c:pt idx="26423">
                  <c:v>6.6130374999999999</c:v>
                </c:pt>
                <c:pt idx="26424">
                  <c:v>6.6134731250016001</c:v>
                </c:pt>
                <c:pt idx="26425">
                  <c:v>6.6138287499999997</c:v>
                </c:pt>
                <c:pt idx="26426">
                  <c:v>6.6142843750016</c:v>
                </c:pt>
                <c:pt idx="26427">
                  <c:v>6.6147331250015995</c:v>
                </c:pt>
                <c:pt idx="26428">
                  <c:v>6.6152031250015995</c:v>
                </c:pt>
                <c:pt idx="26429">
                  <c:v>6.6155781250015995</c:v>
                </c:pt>
                <c:pt idx="26430">
                  <c:v>6.6159293750015999</c:v>
                </c:pt>
                <c:pt idx="26431">
                  <c:v>6.6162999999999998</c:v>
                </c:pt>
                <c:pt idx="26432">
                  <c:v>6.6167456250015997</c:v>
                </c:pt>
                <c:pt idx="26433">
                  <c:v>6.6171443750016001</c:v>
                </c:pt>
                <c:pt idx="26434">
                  <c:v>6.6175593750015995</c:v>
                </c:pt>
                <c:pt idx="26435">
                  <c:v>6.6180700000000003</c:v>
                </c:pt>
                <c:pt idx="26436">
                  <c:v>6.6186318750015998</c:v>
                </c:pt>
                <c:pt idx="26437">
                  <c:v>6.6191275000000003</c:v>
                </c:pt>
                <c:pt idx="26438">
                  <c:v>6.6196687499999998</c:v>
                </c:pt>
                <c:pt idx="26439">
                  <c:v>6.6202631250015997</c:v>
                </c:pt>
                <c:pt idx="26440">
                  <c:v>6.6208049999999998</c:v>
                </c:pt>
                <c:pt idx="26441">
                  <c:v>6.6211662499999999</c:v>
                </c:pt>
                <c:pt idx="26442">
                  <c:v>6.6215287500000004</c:v>
                </c:pt>
                <c:pt idx="26443">
                  <c:v>6.6210750000000003</c:v>
                </c:pt>
                <c:pt idx="26444">
                  <c:v>6.6204006250015999</c:v>
                </c:pt>
                <c:pt idx="26445">
                  <c:v>6.6199643750016</c:v>
                </c:pt>
                <c:pt idx="26446">
                  <c:v>6.6194437500000003</c:v>
                </c:pt>
                <c:pt idx="26447">
                  <c:v>6.6188493750015995</c:v>
                </c:pt>
                <c:pt idx="26448">
                  <c:v>6.6182493750016</c:v>
                </c:pt>
                <c:pt idx="26449">
                  <c:v>6.6176531250016</c:v>
                </c:pt>
                <c:pt idx="26450">
                  <c:v>6.6170987500000003</c:v>
                </c:pt>
                <c:pt idx="26451">
                  <c:v>6.6164806250015999</c:v>
                </c:pt>
                <c:pt idx="26452">
                  <c:v>6.6160300000000003</c:v>
                </c:pt>
                <c:pt idx="26453">
                  <c:v>6.6155925</c:v>
                </c:pt>
                <c:pt idx="26454">
                  <c:v>6.6150456250016001</c:v>
                </c:pt>
                <c:pt idx="26455">
                  <c:v>6.6154331250015996</c:v>
                </c:pt>
                <c:pt idx="26456">
                  <c:v>6.6158324999999998</c:v>
                </c:pt>
                <c:pt idx="26457">
                  <c:v>6.6164018750015998</c:v>
                </c:pt>
                <c:pt idx="26458">
                  <c:v>6.6169281250015999</c:v>
                </c:pt>
                <c:pt idx="26459">
                  <c:v>6.6174718750016002</c:v>
                </c:pt>
                <c:pt idx="26460">
                  <c:v>6.6180387500000002</c:v>
                </c:pt>
                <c:pt idx="26461">
                  <c:v>6.6186843750015996</c:v>
                </c:pt>
                <c:pt idx="26462">
                  <c:v>6.6191987499999998</c:v>
                </c:pt>
                <c:pt idx="26463">
                  <c:v>6.6197568750015998</c:v>
                </c:pt>
                <c:pt idx="26464">
                  <c:v>6.6202956250015994</c:v>
                </c:pt>
                <c:pt idx="26465">
                  <c:v>6.6206681250015995</c:v>
                </c:pt>
                <c:pt idx="26466">
                  <c:v>6.6210381250015997</c:v>
                </c:pt>
                <c:pt idx="26467">
                  <c:v>6.6160712500000001</c:v>
                </c:pt>
                <c:pt idx="26468">
                  <c:v>6.6093774999999999</c:v>
                </c:pt>
                <c:pt idx="26469">
                  <c:v>6.6018175000000001</c:v>
                </c:pt>
                <c:pt idx="26470">
                  <c:v>6.5937406250016002</c:v>
                </c:pt>
                <c:pt idx="26471">
                  <c:v>6.5850606250016002</c:v>
                </c:pt>
                <c:pt idx="26472">
                  <c:v>6.5759181250015999</c:v>
                </c:pt>
                <c:pt idx="26473">
                  <c:v>6.5662874999999996</c:v>
                </c:pt>
                <c:pt idx="26474">
                  <c:v>6.5564537500000002</c:v>
                </c:pt>
                <c:pt idx="26475">
                  <c:v>6.5462681250015997</c:v>
                </c:pt>
                <c:pt idx="26476">
                  <c:v>6.536035</c:v>
                </c:pt>
                <c:pt idx="26477">
                  <c:v>6.5303343750015994</c:v>
                </c:pt>
                <c:pt idx="26478">
                  <c:v>6.5262731250016</c:v>
                </c:pt>
                <c:pt idx="26479">
                  <c:v>6.5228218750015996</c:v>
                </c:pt>
                <c:pt idx="26480">
                  <c:v>6.5197868750015999</c:v>
                </c:pt>
                <c:pt idx="26481">
                  <c:v>6.5172512500000002</c:v>
                </c:pt>
                <c:pt idx="26482">
                  <c:v>6.5150825000000001</c:v>
                </c:pt>
                <c:pt idx="26483">
                  <c:v>6.5132487499999998</c:v>
                </c:pt>
                <c:pt idx="26484">
                  <c:v>6.5116412500000003</c:v>
                </c:pt>
                <c:pt idx="26485">
                  <c:v>6.5103618750015997</c:v>
                </c:pt>
                <c:pt idx="26486">
                  <c:v>6.5092068750015999</c:v>
                </c:pt>
                <c:pt idx="26487">
                  <c:v>6.5083506250015999</c:v>
                </c:pt>
                <c:pt idx="26488">
                  <c:v>6.5075225000000003</c:v>
                </c:pt>
                <c:pt idx="26489">
                  <c:v>6.5069287500000002</c:v>
                </c:pt>
                <c:pt idx="26490">
                  <c:v>6.5064062500000004</c:v>
                </c:pt>
                <c:pt idx="26491">
                  <c:v>6.5059812499999996</c:v>
                </c:pt>
                <c:pt idx="26492">
                  <c:v>6.5055556250016</c:v>
                </c:pt>
                <c:pt idx="26493">
                  <c:v>6.5050412499999997</c:v>
                </c:pt>
                <c:pt idx="26494">
                  <c:v>6.5046774999999997</c:v>
                </c:pt>
                <c:pt idx="26495">
                  <c:v>6.5042524999999998</c:v>
                </c:pt>
                <c:pt idx="26496">
                  <c:v>6.5040300000000002</c:v>
                </c:pt>
                <c:pt idx="26497">
                  <c:v>6.5040656250015996</c:v>
                </c:pt>
                <c:pt idx="26498">
                  <c:v>6.5039162499999996</c:v>
                </c:pt>
                <c:pt idx="26499">
                  <c:v>6.5037750000000001</c:v>
                </c:pt>
                <c:pt idx="26500">
                  <c:v>6.5038900000000002</c:v>
                </c:pt>
                <c:pt idx="26501">
                  <c:v>6.5038381250016002</c:v>
                </c:pt>
                <c:pt idx="26502">
                  <c:v>6.5041643750015998</c:v>
                </c:pt>
                <c:pt idx="26503">
                  <c:v>6.5044856250015997</c:v>
                </c:pt>
                <c:pt idx="26504">
                  <c:v>6.5048287499999997</c:v>
                </c:pt>
                <c:pt idx="26505">
                  <c:v>6.5052406250015995</c:v>
                </c:pt>
                <c:pt idx="26506">
                  <c:v>6.5056818750016001</c:v>
                </c:pt>
                <c:pt idx="26507">
                  <c:v>6.5060037499999996</c:v>
                </c:pt>
                <c:pt idx="26508">
                  <c:v>6.506335</c:v>
                </c:pt>
                <c:pt idx="26509">
                  <c:v>6.5067012499999999</c:v>
                </c:pt>
                <c:pt idx="26510">
                  <c:v>6.5070362499999996</c:v>
                </c:pt>
                <c:pt idx="26511">
                  <c:v>6.5075243750015996</c:v>
                </c:pt>
                <c:pt idx="26512">
                  <c:v>6.5078706250015994</c:v>
                </c:pt>
                <c:pt idx="26513">
                  <c:v>6.5082543750015995</c:v>
                </c:pt>
                <c:pt idx="26514">
                  <c:v>6.5085743750015999</c:v>
                </c:pt>
                <c:pt idx="26515">
                  <c:v>6.5089418750016002</c:v>
                </c:pt>
                <c:pt idx="26516">
                  <c:v>6.5093468750015999</c:v>
                </c:pt>
                <c:pt idx="26517">
                  <c:v>6.5097550000000002</c:v>
                </c:pt>
                <c:pt idx="26518">
                  <c:v>6.5102487499999997</c:v>
                </c:pt>
                <c:pt idx="26519">
                  <c:v>6.5107150000000003</c:v>
                </c:pt>
                <c:pt idx="26520">
                  <c:v>6.51113125</c:v>
                </c:pt>
                <c:pt idx="26521">
                  <c:v>6.5115981250015995</c:v>
                </c:pt>
                <c:pt idx="26522">
                  <c:v>6.5121250000000002</c:v>
                </c:pt>
                <c:pt idx="26523">
                  <c:v>6.5125543750016002</c:v>
                </c:pt>
                <c:pt idx="26524">
                  <c:v>6.5130231250015997</c:v>
                </c:pt>
                <c:pt idx="26525">
                  <c:v>6.5135087499999997</c:v>
                </c:pt>
                <c:pt idx="26526">
                  <c:v>6.5139849999999999</c:v>
                </c:pt>
                <c:pt idx="26527">
                  <c:v>6.5143562499999996</c:v>
                </c:pt>
                <c:pt idx="26528">
                  <c:v>6.5148012499999997</c:v>
                </c:pt>
                <c:pt idx="26529">
                  <c:v>6.5152093750016</c:v>
                </c:pt>
                <c:pt idx="26530">
                  <c:v>6.5156650000000003</c:v>
                </c:pt>
                <c:pt idx="26531">
                  <c:v>6.5159862500000001</c:v>
                </c:pt>
                <c:pt idx="26532">
                  <c:v>6.5163818750016</c:v>
                </c:pt>
                <c:pt idx="26533">
                  <c:v>6.5167212499999998</c:v>
                </c:pt>
                <c:pt idx="26534">
                  <c:v>6.5166062499999997</c:v>
                </c:pt>
                <c:pt idx="26535">
                  <c:v>6.5161568750015997</c:v>
                </c:pt>
                <c:pt idx="26536">
                  <c:v>6.5156349999999996</c:v>
                </c:pt>
                <c:pt idx="26537">
                  <c:v>6.5152475000000001</c:v>
                </c:pt>
                <c:pt idx="26538">
                  <c:v>6.5147993750015996</c:v>
                </c:pt>
                <c:pt idx="26539">
                  <c:v>6.5144062500000004</c:v>
                </c:pt>
                <c:pt idx="26540">
                  <c:v>6.5138718750016</c:v>
                </c:pt>
                <c:pt idx="26541">
                  <c:v>6.5134393750015995</c:v>
                </c:pt>
                <c:pt idx="26542">
                  <c:v>6.5128649999999997</c:v>
                </c:pt>
                <c:pt idx="26543">
                  <c:v>6.5123281250015994</c:v>
                </c:pt>
                <c:pt idx="26544">
                  <c:v>6.5117743750015995</c:v>
                </c:pt>
                <c:pt idx="26545">
                  <c:v>6.5112887500000003</c:v>
                </c:pt>
                <c:pt idx="26546">
                  <c:v>6.5107787500000001</c:v>
                </c:pt>
                <c:pt idx="26547">
                  <c:v>6.5103731250015997</c:v>
                </c:pt>
                <c:pt idx="26548">
                  <c:v>6.5100162499999996</c:v>
                </c:pt>
                <c:pt idx="26549">
                  <c:v>6.5096581250016001</c:v>
                </c:pt>
                <c:pt idx="26550">
                  <c:v>6.5091562500000002</c:v>
                </c:pt>
                <c:pt idx="26551">
                  <c:v>6.5095143750015998</c:v>
                </c:pt>
                <c:pt idx="26552">
                  <c:v>6.5098581250015997</c:v>
                </c:pt>
                <c:pt idx="26553">
                  <c:v>6.5102056250015998</c:v>
                </c:pt>
                <c:pt idx="26554">
                  <c:v>6.5107049999999997</c:v>
                </c:pt>
                <c:pt idx="26555">
                  <c:v>6.5110418750015997</c:v>
                </c:pt>
                <c:pt idx="26556">
                  <c:v>6.5113681250016002</c:v>
                </c:pt>
                <c:pt idx="26557">
                  <c:v>6.5118200000000002</c:v>
                </c:pt>
                <c:pt idx="26558">
                  <c:v>6.5122887499999997</c:v>
                </c:pt>
                <c:pt idx="26559">
                  <c:v>6.5127356250016</c:v>
                </c:pt>
                <c:pt idx="26560">
                  <c:v>6.5131681250015996</c:v>
                </c:pt>
                <c:pt idx="26561">
                  <c:v>6.5135331250016</c:v>
                </c:pt>
                <c:pt idx="26562">
                  <c:v>6.5139931250015994</c:v>
                </c:pt>
                <c:pt idx="26563">
                  <c:v>6.5143468750015998</c:v>
                </c:pt>
                <c:pt idx="26564">
                  <c:v>6.5147518750015996</c:v>
                </c:pt>
                <c:pt idx="26565">
                  <c:v>6.5151793750015994</c:v>
                </c:pt>
                <c:pt idx="26566">
                  <c:v>6.5157506250015995</c:v>
                </c:pt>
                <c:pt idx="26567">
                  <c:v>6.5160731250015997</c:v>
                </c:pt>
                <c:pt idx="26568">
                  <c:v>6.5165356250016</c:v>
                </c:pt>
                <c:pt idx="26569">
                  <c:v>6.5169843750015994</c:v>
                </c:pt>
                <c:pt idx="26570">
                  <c:v>6.5174075</c:v>
                </c:pt>
                <c:pt idx="26571">
                  <c:v>6.5178643750015999</c:v>
                </c:pt>
                <c:pt idx="26572">
                  <c:v>6.5182275000000001</c:v>
                </c:pt>
                <c:pt idx="26573">
                  <c:v>6.5185981250016001</c:v>
                </c:pt>
                <c:pt idx="26574">
                  <c:v>6.5189250000000003</c:v>
                </c:pt>
                <c:pt idx="26575">
                  <c:v>6.5192787499999998</c:v>
                </c:pt>
                <c:pt idx="26576">
                  <c:v>6.5189281250016</c:v>
                </c:pt>
                <c:pt idx="26577">
                  <c:v>6.5185712499999999</c:v>
                </c:pt>
                <c:pt idx="26578">
                  <c:v>6.5179375000000004</c:v>
                </c:pt>
                <c:pt idx="26579">
                  <c:v>6.5175974999999999</c:v>
                </c:pt>
                <c:pt idx="26580">
                  <c:v>6.5172618750015996</c:v>
                </c:pt>
                <c:pt idx="26581">
                  <c:v>6.5169249999999996</c:v>
                </c:pt>
                <c:pt idx="26582">
                  <c:v>6.5165143750015995</c:v>
                </c:pt>
                <c:pt idx="26583">
                  <c:v>6.5160787500000001</c:v>
                </c:pt>
                <c:pt idx="26584">
                  <c:v>6.5156531250015997</c:v>
                </c:pt>
                <c:pt idx="26585">
                  <c:v>6.5152937499999997</c:v>
                </c:pt>
                <c:pt idx="26586">
                  <c:v>6.5147743750015996</c:v>
                </c:pt>
                <c:pt idx="26587">
                  <c:v>6.5152456250016</c:v>
                </c:pt>
                <c:pt idx="26588">
                  <c:v>6.5156499999999999</c:v>
                </c:pt>
                <c:pt idx="26589">
                  <c:v>6.5161937500000002</c:v>
                </c:pt>
                <c:pt idx="26590">
                  <c:v>6.5167200000000003</c:v>
                </c:pt>
                <c:pt idx="26591">
                  <c:v>6.5171856250015994</c:v>
                </c:pt>
                <c:pt idx="26592">
                  <c:v>6.5176218750016002</c:v>
                </c:pt>
                <c:pt idx="26593">
                  <c:v>6.5180987500000001</c:v>
                </c:pt>
                <c:pt idx="26594">
                  <c:v>6.5185768750015995</c:v>
                </c:pt>
                <c:pt idx="26595">
                  <c:v>6.5190793750016001</c:v>
                </c:pt>
                <c:pt idx="26596">
                  <c:v>6.5195837499999998</c:v>
                </c:pt>
                <c:pt idx="26597">
                  <c:v>6.5199106250016001</c:v>
                </c:pt>
                <c:pt idx="26598">
                  <c:v>6.5204562499999996</c:v>
                </c:pt>
                <c:pt idx="26599">
                  <c:v>6.5207881250015998</c:v>
                </c:pt>
                <c:pt idx="26600">
                  <c:v>6.5213274999999999</c:v>
                </c:pt>
                <c:pt idx="26601">
                  <c:v>6.5217337500000001</c:v>
                </c:pt>
                <c:pt idx="26602">
                  <c:v>6.5221356250015994</c:v>
                </c:pt>
                <c:pt idx="26603">
                  <c:v>6.522545</c:v>
                </c:pt>
                <c:pt idx="26604">
                  <c:v>6.5229400000000002</c:v>
                </c:pt>
                <c:pt idx="26605">
                  <c:v>6.5232700000000001</c:v>
                </c:pt>
                <c:pt idx="26606">
                  <c:v>6.5236549999999998</c:v>
                </c:pt>
                <c:pt idx="26607">
                  <c:v>6.5232087500000002</c:v>
                </c:pt>
                <c:pt idx="26608">
                  <c:v>6.5227893750015999</c:v>
                </c:pt>
                <c:pt idx="26609">
                  <c:v>6.5222518750015999</c:v>
                </c:pt>
                <c:pt idx="26610">
                  <c:v>6.5219306250016</c:v>
                </c:pt>
                <c:pt idx="26611">
                  <c:v>6.52133875</c:v>
                </c:pt>
                <c:pt idx="26612">
                  <c:v>6.5209068750016002</c:v>
                </c:pt>
                <c:pt idx="26613">
                  <c:v>6.5205675000000003</c:v>
                </c:pt>
                <c:pt idx="26614">
                  <c:v>6.5207756250015994</c:v>
                </c:pt>
                <c:pt idx="26615">
                  <c:v>6.5211837499999996</c:v>
                </c:pt>
                <c:pt idx="26616">
                  <c:v>6.5215056250016001</c:v>
                </c:pt>
                <c:pt idx="26617">
                  <c:v>6.5218693750016001</c:v>
                </c:pt>
                <c:pt idx="26618">
                  <c:v>6.5223599999999999</c:v>
                </c:pt>
                <c:pt idx="26619">
                  <c:v>6.5227012499999999</c:v>
                </c:pt>
                <c:pt idx="26620">
                  <c:v>6.5231012499999999</c:v>
                </c:pt>
                <c:pt idx="26621">
                  <c:v>6.5234856250015998</c:v>
                </c:pt>
                <c:pt idx="26622">
                  <c:v>6.52389375</c:v>
                </c:pt>
                <c:pt idx="26623">
                  <c:v>6.5244018750016002</c:v>
                </c:pt>
                <c:pt idx="26624">
                  <c:v>6.524775</c:v>
                </c:pt>
                <c:pt idx="26625">
                  <c:v>6.5252350000000003</c:v>
                </c:pt>
                <c:pt idx="26626">
                  <c:v>6.5256656250015999</c:v>
                </c:pt>
                <c:pt idx="26627">
                  <c:v>6.5262443750015997</c:v>
                </c:pt>
                <c:pt idx="26628">
                  <c:v>6.5267093750015999</c:v>
                </c:pt>
                <c:pt idx="26629">
                  <c:v>6.5270631250015994</c:v>
                </c:pt>
                <c:pt idx="26630">
                  <c:v>6.5274731250015998</c:v>
                </c:pt>
                <c:pt idx="26631">
                  <c:v>6.5279387499999997</c:v>
                </c:pt>
                <c:pt idx="26632">
                  <c:v>6.5283556250016002</c:v>
                </c:pt>
                <c:pt idx="26633">
                  <c:v>6.5287662500000003</c:v>
                </c:pt>
                <c:pt idx="26634">
                  <c:v>6.5291224999999997</c:v>
                </c:pt>
                <c:pt idx="26635">
                  <c:v>6.5295168750016002</c:v>
                </c:pt>
                <c:pt idx="26636">
                  <c:v>6.5294793750015998</c:v>
                </c:pt>
                <c:pt idx="26637">
                  <c:v>6.5290699999999999</c:v>
                </c:pt>
                <c:pt idx="26638">
                  <c:v>6.52943125</c:v>
                </c:pt>
                <c:pt idx="26639">
                  <c:v>6.5298443750016002</c:v>
                </c:pt>
                <c:pt idx="26640">
                  <c:v>6.53020625</c:v>
                </c:pt>
                <c:pt idx="26641">
                  <c:v>6.5306181250015998</c:v>
                </c:pt>
                <c:pt idx="26642">
                  <c:v>6.5309543750015999</c:v>
                </c:pt>
                <c:pt idx="26643">
                  <c:v>6.5313168750015995</c:v>
                </c:pt>
                <c:pt idx="26644">
                  <c:v>6.5316450000000001</c:v>
                </c:pt>
                <c:pt idx="26645">
                  <c:v>6.5321262500000001</c:v>
                </c:pt>
                <c:pt idx="26646">
                  <c:v>6.5324787500000001</c:v>
                </c:pt>
                <c:pt idx="26647">
                  <c:v>6.5329050000000004</c:v>
                </c:pt>
                <c:pt idx="26648">
                  <c:v>6.5332512500000002</c:v>
                </c:pt>
                <c:pt idx="26649">
                  <c:v>6.5335937499999996</c:v>
                </c:pt>
                <c:pt idx="26650">
                  <c:v>6.5339737500000004</c:v>
                </c:pt>
                <c:pt idx="26651">
                  <c:v>6.53440625</c:v>
                </c:pt>
                <c:pt idx="26652">
                  <c:v>6.5347918750015994</c:v>
                </c:pt>
                <c:pt idx="26653">
                  <c:v>6.5343681250015999</c:v>
                </c:pt>
                <c:pt idx="26654">
                  <c:v>6.5338118750016001</c:v>
                </c:pt>
                <c:pt idx="26655">
                  <c:v>6.5332431250015999</c:v>
                </c:pt>
                <c:pt idx="26656">
                  <c:v>6.5327212499999998</c:v>
                </c:pt>
                <c:pt idx="26657">
                  <c:v>6.5323993750015994</c:v>
                </c:pt>
                <c:pt idx="26658">
                  <c:v>6.5319500000000001</c:v>
                </c:pt>
                <c:pt idx="26659">
                  <c:v>6.5320456250015999</c:v>
                </c:pt>
                <c:pt idx="26660">
                  <c:v>6.5319481250016</c:v>
                </c:pt>
                <c:pt idx="26661">
                  <c:v>6.5322800000000001</c:v>
                </c:pt>
                <c:pt idx="26662">
                  <c:v>6.5319137500000002</c:v>
                </c:pt>
                <c:pt idx="26663">
                  <c:v>6.5319624999999997</c:v>
                </c:pt>
                <c:pt idx="26664">
                  <c:v>6.5318575000000001</c:v>
                </c:pt>
                <c:pt idx="26665">
                  <c:v>6.5321887500000004</c:v>
                </c:pt>
                <c:pt idx="26666">
                  <c:v>6.53254</c:v>
                </c:pt>
                <c:pt idx="26667">
                  <c:v>6.5329125000000001</c:v>
                </c:pt>
                <c:pt idx="26668">
                  <c:v>6.5332868750015995</c:v>
                </c:pt>
                <c:pt idx="26669">
                  <c:v>6.5337031250016002</c:v>
                </c:pt>
                <c:pt idx="26670">
                  <c:v>6.5342137500000002</c:v>
                </c:pt>
                <c:pt idx="26671">
                  <c:v>6.5345893750016</c:v>
                </c:pt>
                <c:pt idx="26672">
                  <c:v>6.5350818750016</c:v>
                </c:pt>
                <c:pt idx="26673">
                  <c:v>6.5355125000000003</c:v>
                </c:pt>
                <c:pt idx="26674">
                  <c:v>6.5359699999999998</c:v>
                </c:pt>
                <c:pt idx="26675">
                  <c:v>6.5364806250015999</c:v>
                </c:pt>
                <c:pt idx="26676">
                  <c:v>6.5370193750015995</c:v>
                </c:pt>
                <c:pt idx="26677">
                  <c:v>6.5375456250015995</c:v>
                </c:pt>
                <c:pt idx="26678">
                  <c:v>6.5380381250015995</c:v>
                </c:pt>
                <c:pt idx="26679">
                  <c:v>6.538405</c:v>
                </c:pt>
                <c:pt idx="26680">
                  <c:v>6.5387656250015995</c:v>
                </c:pt>
                <c:pt idx="26681">
                  <c:v>6.5382300000000004</c:v>
                </c:pt>
                <c:pt idx="26682">
                  <c:v>6.5375987499999999</c:v>
                </c:pt>
                <c:pt idx="26683">
                  <c:v>6.5372462499999999</c:v>
                </c:pt>
                <c:pt idx="26684">
                  <c:v>6.5366781250015995</c:v>
                </c:pt>
                <c:pt idx="26685">
                  <c:v>6.5363556250016002</c:v>
                </c:pt>
                <c:pt idx="26686">
                  <c:v>6.5357987499999997</c:v>
                </c:pt>
                <c:pt idx="26687">
                  <c:v>6.5353618750016</c:v>
                </c:pt>
                <c:pt idx="26688">
                  <c:v>6.5349768750015995</c:v>
                </c:pt>
                <c:pt idx="26689">
                  <c:v>6.5346175000000004</c:v>
                </c:pt>
                <c:pt idx="26690">
                  <c:v>6.5349031250016001</c:v>
                </c:pt>
                <c:pt idx="26691">
                  <c:v>6.5352393750015993</c:v>
                </c:pt>
                <c:pt idx="26692">
                  <c:v>6.5356287499999999</c:v>
                </c:pt>
                <c:pt idx="26693">
                  <c:v>6.5360224999999996</c:v>
                </c:pt>
                <c:pt idx="26694">
                  <c:v>6.5364493750015997</c:v>
                </c:pt>
                <c:pt idx="26695">
                  <c:v>6.5368075000000001</c:v>
                </c:pt>
                <c:pt idx="26696">
                  <c:v>6.5373281250015998</c:v>
                </c:pt>
                <c:pt idx="26697">
                  <c:v>6.5378168750015995</c:v>
                </c:pt>
                <c:pt idx="26698">
                  <c:v>6.5382724999999997</c:v>
                </c:pt>
                <c:pt idx="26699">
                  <c:v>6.5388418750015997</c:v>
                </c:pt>
                <c:pt idx="26700">
                  <c:v>6.5393400000000002</c:v>
                </c:pt>
                <c:pt idx="26701">
                  <c:v>6.5397618750015996</c:v>
                </c:pt>
                <c:pt idx="26702">
                  <c:v>6.5401575000000003</c:v>
                </c:pt>
                <c:pt idx="26703">
                  <c:v>6.5405356250016</c:v>
                </c:pt>
                <c:pt idx="26704">
                  <c:v>6.5409106250016</c:v>
                </c:pt>
                <c:pt idx="26705">
                  <c:v>6.5412987500000002</c:v>
                </c:pt>
                <c:pt idx="26706">
                  <c:v>6.5417275000000004</c:v>
                </c:pt>
                <c:pt idx="26707">
                  <c:v>6.5422981250015999</c:v>
                </c:pt>
                <c:pt idx="26708">
                  <c:v>6.5428581250016</c:v>
                </c:pt>
                <c:pt idx="26709">
                  <c:v>6.5432125000000001</c:v>
                </c:pt>
                <c:pt idx="26710">
                  <c:v>6.5437475000000003</c:v>
                </c:pt>
                <c:pt idx="26711">
                  <c:v>6.5443343750015996</c:v>
                </c:pt>
                <c:pt idx="26712">
                  <c:v>6.5447662500000003</c:v>
                </c:pt>
                <c:pt idx="26713">
                  <c:v>6.5451506250015994</c:v>
                </c:pt>
                <c:pt idx="26714">
                  <c:v>6.5455643750016002</c:v>
                </c:pt>
                <c:pt idx="26715">
                  <c:v>6.5459187500000002</c:v>
                </c:pt>
                <c:pt idx="26716">
                  <c:v>6.5455100000000002</c:v>
                </c:pt>
                <c:pt idx="26717">
                  <c:v>6.5449156250015994</c:v>
                </c:pt>
                <c:pt idx="26718">
                  <c:v>6.5443468750016001</c:v>
                </c:pt>
                <c:pt idx="26719">
                  <c:v>6.5438774999999998</c:v>
                </c:pt>
                <c:pt idx="26720">
                  <c:v>6.5434456250016</c:v>
                </c:pt>
                <c:pt idx="26721">
                  <c:v>6.5428568750015996</c:v>
                </c:pt>
                <c:pt idx="26722">
                  <c:v>6.5422925000000003</c:v>
                </c:pt>
                <c:pt idx="26723">
                  <c:v>6.5416812499999999</c:v>
                </c:pt>
                <c:pt idx="26724">
                  <c:v>6.5411431250016001</c:v>
                </c:pt>
                <c:pt idx="26725">
                  <c:v>6.5406050000000002</c:v>
                </c:pt>
                <c:pt idx="26726">
                  <c:v>6.5401212500000003</c:v>
                </c:pt>
                <c:pt idx="26727">
                  <c:v>6.5395956250016001</c:v>
                </c:pt>
                <c:pt idx="26728">
                  <c:v>6.5391631250015996</c:v>
                </c:pt>
                <c:pt idx="26729">
                  <c:v>6.5388156250015994</c:v>
                </c:pt>
                <c:pt idx="26730">
                  <c:v>6.5384793750016001</c:v>
                </c:pt>
                <c:pt idx="26731">
                  <c:v>6.5380118750016001</c:v>
                </c:pt>
                <c:pt idx="26732">
                  <c:v>6.5384975000000001</c:v>
                </c:pt>
                <c:pt idx="26733">
                  <c:v>6.5389493750016001</c:v>
                </c:pt>
                <c:pt idx="26734">
                  <c:v>6.5392768750016002</c:v>
                </c:pt>
                <c:pt idx="26735">
                  <c:v>6.5396150000000004</c:v>
                </c:pt>
                <c:pt idx="26736">
                  <c:v>6.5400543750016</c:v>
                </c:pt>
                <c:pt idx="26737">
                  <c:v>6.5404537500000002</c:v>
                </c:pt>
                <c:pt idx="26738">
                  <c:v>6.5409174999999999</c:v>
                </c:pt>
                <c:pt idx="26739">
                  <c:v>6.5413562499999998</c:v>
                </c:pt>
                <c:pt idx="26740">
                  <c:v>6.5417224999999997</c:v>
                </c:pt>
                <c:pt idx="26741">
                  <c:v>6.5421068750015996</c:v>
                </c:pt>
                <c:pt idx="26742">
                  <c:v>6.542535</c:v>
                </c:pt>
                <c:pt idx="26743">
                  <c:v>6.5429618750016001</c:v>
                </c:pt>
                <c:pt idx="26744">
                  <c:v>6.5433018750015997</c:v>
                </c:pt>
                <c:pt idx="26745">
                  <c:v>6.5436912500000002</c:v>
                </c:pt>
                <c:pt idx="26746">
                  <c:v>6.5431206250015999</c:v>
                </c:pt>
                <c:pt idx="26747">
                  <c:v>6.5423712500000004</c:v>
                </c:pt>
                <c:pt idx="26748">
                  <c:v>6.5419175000000003</c:v>
                </c:pt>
                <c:pt idx="26749">
                  <c:v>6.5413856250015998</c:v>
                </c:pt>
                <c:pt idx="26750">
                  <c:v>6.5408200000000001</c:v>
                </c:pt>
                <c:pt idx="26751">
                  <c:v>6.5401843750015995</c:v>
                </c:pt>
                <c:pt idx="26752">
                  <c:v>6.5395493750015996</c:v>
                </c:pt>
                <c:pt idx="26753">
                  <c:v>6.5389212499999996</c:v>
                </c:pt>
                <c:pt idx="26754">
                  <c:v>6.5383556250015999</c:v>
                </c:pt>
                <c:pt idx="26755">
                  <c:v>6.5378368750015996</c:v>
                </c:pt>
                <c:pt idx="26756">
                  <c:v>6.5373181250016001</c:v>
                </c:pt>
                <c:pt idx="26757">
                  <c:v>6.5369381250015994</c:v>
                </c:pt>
                <c:pt idx="26758">
                  <c:v>6.5365831250015995</c:v>
                </c:pt>
                <c:pt idx="26759">
                  <c:v>6.5361081250015998</c:v>
                </c:pt>
                <c:pt idx="26760">
                  <c:v>6.5360656250015996</c:v>
                </c:pt>
                <c:pt idx="26761">
                  <c:v>6.5364518750015996</c:v>
                </c:pt>
                <c:pt idx="26762">
                  <c:v>6.5368181250015995</c:v>
                </c:pt>
                <c:pt idx="26763">
                  <c:v>6.5372668750015999</c:v>
                </c:pt>
                <c:pt idx="26764">
                  <c:v>6.5375881250015997</c:v>
                </c:pt>
                <c:pt idx="26765">
                  <c:v>6.5381131250015994</c:v>
                </c:pt>
                <c:pt idx="26766">
                  <c:v>6.5384343750016001</c:v>
                </c:pt>
                <c:pt idx="26767">
                  <c:v>6.5389037500000002</c:v>
                </c:pt>
                <c:pt idx="26768">
                  <c:v>6.5393850000000002</c:v>
                </c:pt>
                <c:pt idx="26769">
                  <c:v>6.5399037499999997</c:v>
                </c:pt>
                <c:pt idx="26770">
                  <c:v>6.5403756250015999</c:v>
                </c:pt>
                <c:pt idx="26771">
                  <c:v>6.54085625</c:v>
                </c:pt>
                <c:pt idx="26772">
                  <c:v>6.5411831250015995</c:v>
                </c:pt>
                <c:pt idx="26773">
                  <c:v>6.5417093750015995</c:v>
                </c:pt>
                <c:pt idx="26774">
                  <c:v>6.5422737499999997</c:v>
                </c:pt>
                <c:pt idx="26775">
                  <c:v>6.5428556250016001</c:v>
                </c:pt>
                <c:pt idx="26776">
                  <c:v>6.5432593750015995</c:v>
                </c:pt>
                <c:pt idx="26777">
                  <c:v>6.5436568750015995</c:v>
                </c:pt>
                <c:pt idx="26778">
                  <c:v>6.5441918750015997</c:v>
                </c:pt>
                <c:pt idx="26779">
                  <c:v>6.5446906250015999</c:v>
                </c:pt>
                <c:pt idx="26780">
                  <c:v>6.5451912500000002</c:v>
                </c:pt>
                <c:pt idx="26781">
                  <c:v>6.5455387500000004</c:v>
                </c:pt>
                <c:pt idx="26782">
                  <c:v>6.5460581250015997</c:v>
                </c:pt>
                <c:pt idx="26783">
                  <c:v>6.5464381250015995</c:v>
                </c:pt>
                <c:pt idx="26784">
                  <c:v>6.5459081250016</c:v>
                </c:pt>
                <c:pt idx="26785">
                  <c:v>6.5451387499999996</c:v>
                </c:pt>
                <c:pt idx="26786">
                  <c:v>6.5446643750015996</c:v>
                </c:pt>
                <c:pt idx="26787">
                  <c:v>6.5441268750015995</c:v>
                </c:pt>
                <c:pt idx="26788">
                  <c:v>6.5436168750016002</c:v>
                </c:pt>
                <c:pt idx="26789">
                  <c:v>6.5431618750015996</c:v>
                </c:pt>
                <c:pt idx="26790">
                  <c:v>6.5428006250015995</c:v>
                </c:pt>
                <c:pt idx="26791">
                  <c:v>6.5424112499999998</c:v>
                </c:pt>
                <c:pt idx="26792">
                  <c:v>6.5420768750015998</c:v>
                </c:pt>
                <c:pt idx="26793">
                  <c:v>6.5417075000000002</c:v>
                </c:pt>
                <c:pt idx="26794">
                  <c:v>6.5411856250015994</c:v>
                </c:pt>
                <c:pt idx="26795">
                  <c:v>6.5408312500000001</c:v>
                </c:pt>
                <c:pt idx="26796">
                  <c:v>6.5403162500000001</c:v>
                </c:pt>
                <c:pt idx="26797">
                  <c:v>6.5398518750015997</c:v>
                </c:pt>
                <c:pt idx="26798">
                  <c:v>6.5395099999999999</c:v>
                </c:pt>
                <c:pt idx="26799">
                  <c:v>6.5389312500000001</c:v>
                </c:pt>
                <c:pt idx="26800">
                  <c:v>6.5383606250015998</c:v>
                </c:pt>
                <c:pt idx="26801">
                  <c:v>6.5379906250015996</c:v>
                </c:pt>
                <c:pt idx="26802">
                  <c:v>6.5375618750015994</c:v>
                </c:pt>
                <c:pt idx="26803">
                  <c:v>6.5371637500000004</c:v>
                </c:pt>
                <c:pt idx="26804">
                  <c:v>6.5368137500000003</c:v>
                </c:pt>
                <c:pt idx="26805">
                  <c:v>6.5363931250015996</c:v>
                </c:pt>
                <c:pt idx="26806">
                  <c:v>6.5360637500000003</c:v>
                </c:pt>
                <c:pt idx="26807">
                  <c:v>6.5356649999999998</c:v>
                </c:pt>
                <c:pt idx="26808">
                  <c:v>6.5350487499999996</c:v>
                </c:pt>
                <c:pt idx="26809">
                  <c:v>6.5345075000000001</c:v>
                </c:pt>
                <c:pt idx="26810">
                  <c:v>6.5340524999999996</c:v>
                </c:pt>
                <c:pt idx="26811">
                  <c:v>6.5345081250015999</c:v>
                </c:pt>
                <c:pt idx="26812">
                  <c:v>6.5348418750016002</c:v>
                </c:pt>
                <c:pt idx="26813">
                  <c:v>6.5352575000000002</c:v>
                </c:pt>
                <c:pt idx="26814">
                  <c:v>6.5356837499999996</c:v>
                </c:pt>
                <c:pt idx="26815">
                  <c:v>6.5361612500000001</c:v>
                </c:pt>
                <c:pt idx="26816">
                  <c:v>6.5366206250015999</c:v>
                </c:pt>
                <c:pt idx="26817">
                  <c:v>6.5371093750015996</c:v>
                </c:pt>
                <c:pt idx="26818">
                  <c:v>6.5375631250015998</c:v>
                </c:pt>
                <c:pt idx="26819">
                  <c:v>6.5379649999999998</c:v>
                </c:pt>
                <c:pt idx="26820">
                  <c:v>6.5383793750015995</c:v>
                </c:pt>
                <c:pt idx="26821">
                  <c:v>6.53881625</c:v>
                </c:pt>
                <c:pt idx="26822">
                  <c:v>6.5393018750016001</c:v>
                </c:pt>
                <c:pt idx="26823">
                  <c:v>6.5398025000000004</c:v>
                </c:pt>
                <c:pt idx="26824">
                  <c:v>6.54012875</c:v>
                </c:pt>
                <c:pt idx="26825">
                  <c:v>6.5406624999999998</c:v>
                </c:pt>
                <c:pt idx="26826">
                  <c:v>6.5412393750015996</c:v>
                </c:pt>
                <c:pt idx="26827">
                  <c:v>6.5418118750016001</c:v>
                </c:pt>
                <c:pt idx="26828">
                  <c:v>6.5424162499999996</c:v>
                </c:pt>
                <c:pt idx="26829">
                  <c:v>6.5429762499999997</c:v>
                </c:pt>
                <c:pt idx="26830">
                  <c:v>6.5433131250015997</c:v>
                </c:pt>
                <c:pt idx="26831">
                  <c:v>6.5438999999999998</c:v>
                </c:pt>
                <c:pt idx="26832">
                  <c:v>6.5443618750015995</c:v>
                </c:pt>
                <c:pt idx="26833">
                  <c:v>6.5448043750015996</c:v>
                </c:pt>
                <c:pt idx="26834">
                  <c:v>6.5452824999999999</c:v>
                </c:pt>
                <c:pt idx="26835">
                  <c:v>6.5457549999999998</c:v>
                </c:pt>
                <c:pt idx="26836">
                  <c:v>6.5461324999999997</c:v>
                </c:pt>
                <c:pt idx="26837">
                  <c:v>6.5465512500000003</c:v>
                </c:pt>
                <c:pt idx="26838">
                  <c:v>6.5458593750015996</c:v>
                </c:pt>
                <c:pt idx="26839">
                  <c:v>6.5452693750015998</c:v>
                </c:pt>
                <c:pt idx="26840">
                  <c:v>6.5445500000000001</c:v>
                </c:pt>
                <c:pt idx="26841">
                  <c:v>6.5437287499999996</c:v>
                </c:pt>
                <c:pt idx="26842">
                  <c:v>6.5429487499999999</c:v>
                </c:pt>
                <c:pt idx="26843">
                  <c:v>6.5420968750016</c:v>
                </c:pt>
                <c:pt idx="26844">
                  <c:v>6.5413018750015999</c:v>
                </c:pt>
                <c:pt idx="26845">
                  <c:v>6.5404862499999998</c:v>
                </c:pt>
                <c:pt idx="26846">
                  <c:v>6.5397287500000001</c:v>
                </c:pt>
                <c:pt idx="26847">
                  <c:v>6.5389756250015996</c:v>
                </c:pt>
                <c:pt idx="26848">
                  <c:v>6.5384399999999996</c:v>
                </c:pt>
                <c:pt idx="26849">
                  <c:v>6.5379300000000002</c:v>
                </c:pt>
                <c:pt idx="26850">
                  <c:v>6.5375987499999999</c:v>
                </c:pt>
                <c:pt idx="26851">
                  <c:v>6.537255</c:v>
                </c:pt>
                <c:pt idx="26852">
                  <c:v>6.5368025000000003</c:v>
                </c:pt>
                <c:pt idx="26853">
                  <c:v>6.5369456250016</c:v>
                </c:pt>
                <c:pt idx="26854">
                  <c:v>6.5373675000000002</c:v>
                </c:pt>
                <c:pt idx="26855">
                  <c:v>6.5377287500000003</c:v>
                </c:pt>
                <c:pt idx="26856">
                  <c:v>6.5381150000000003</c:v>
                </c:pt>
                <c:pt idx="26857">
                  <c:v>6.5384918750015997</c:v>
                </c:pt>
                <c:pt idx="26858">
                  <c:v>6.5388287500000004</c:v>
                </c:pt>
                <c:pt idx="26859">
                  <c:v>6.5388737499999996</c:v>
                </c:pt>
                <c:pt idx="26860">
                  <c:v>6.5392043750015993</c:v>
                </c:pt>
                <c:pt idx="26861">
                  <c:v>6.5396549999999998</c:v>
                </c:pt>
                <c:pt idx="26862">
                  <c:v>6.5399962499999997</c:v>
                </c:pt>
                <c:pt idx="26863">
                  <c:v>6.5403549999999999</c:v>
                </c:pt>
                <c:pt idx="26864">
                  <c:v>6.5407931250016</c:v>
                </c:pt>
                <c:pt idx="26865">
                  <c:v>6.5411843750015999</c:v>
                </c:pt>
                <c:pt idx="26866">
                  <c:v>6.5416806250016002</c:v>
                </c:pt>
                <c:pt idx="26867">
                  <c:v>6.5421262499999999</c:v>
                </c:pt>
                <c:pt idx="26868">
                  <c:v>6.5425837500000004</c:v>
                </c:pt>
                <c:pt idx="26869">
                  <c:v>6.5431612499999998</c:v>
                </c:pt>
                <c:pt idx="26870">
                  <c:v>6.5436899999999998</c:v>
                </c:pt>
                <c:pt idx="26871">
                  <c:v>6.5442475</c:v>
                </c:pt>
                <c:pt idx="26872">
                  <c:v>6.5447806250016001</c:v>
                </c:pt>
                <c:pt idx="26873">
                  <c:v>6.5451712500000001</c:v>
                </c:pt>
                <c:pt idx="26874">
                  <c:v>6.5455762499999999</c:v>
                </c:pt>
                <c:pt idx="26875">
                  <c:v>6.5459493750015998</c:v>
                </c:pt>
                <c:pt idx="26876">
                  <c:v>6.5462825000000002</c:v>
                </c:pt>
                <c:pt idx="26877">
                  <c:v>6.5466093750015997</c:v>
                </c:pt>
                <c:pt idx="26878">
                  <c:v>6.54608875</c:v>
                </c:pt>
                <c:pt idx="26879">
                  <c:v>6.5453518750016002</c:v>
                </c:pt>
                <c:pt idx="26880">
                  <c:v>6.5449006250016</c:v>
                </c:pt>
                <c:pt idx="26881">
                  <c:v>6.5444181250015996</c:v>
                </c:pt>
                <c:pt idx="26882">
                  <c:v>6.5439137499999998</c:v>
                </c:pt>
                <c:pt idx="26883">
                  <c:v>6.5433981250016</c:v>
                </c:pt>
                <c:pt idx="26884">
                  <c:v>6.5428468750016</c:v>
                </c:pt>
                <c:pt idx="26885">
                  <c:v>6.5423568750015999</c:v>
                </c:pt>
                <c:pt idx="26886">
                  <c:v>6.5419225000000001</c:v>
                </c:pt>
                <c:pt idx="26887">
                  <c:v>6.5413300000000003</c:v>
                </c:pt>
                <c:pt idx="26888">
                  <c:v>6.5409493750015999</c:v>
                </c:pt>
                <c:pt idx="26889">
                  <c:v>6.5405212500000003</c:v>
                </c:pt>
                <c:pt idx="26890">
                  <c:v>6.5401881250015999</c:v>
                </c:pt>
                <c:pt idx="26891">
                  <c:v>6.5398649999999998</c:v>
                </c:pt>
                <c:pt idx="26892">
                  <c:v>6.5397018750016001</c:v>
                </c:pt>
                <c:pt idx="26893">
                  <c:v>6.5399775</c:v>
                </c:pt>
                <c:pt idx="26894">
                  <c:v>6.5394056250016002</c:v>
                </c:pt>
                <c:pt idx="26895">
                  <c:v>6.5389612499999998</c:v>
                </c:pt>
                <c:pt idx="26896">
                  <c:v>6.5385287500000002</c:v>
                </c:pt>
                <c:pt idx="26897">
                  <c:v>6.5380506250015999</c:v>
                </c:pt>
                <c:pt idx="26898">
                  <c:v>6.5376225000000003</c:v>
                </c:pt>
                <c:pt idx="26899">
                  <c:v>6.5371343750015996</c:v>
                </c:pt>
                <c:pt idx="26900">
                  <c:v>6.5367112499999998</c:v>
                </c:pt>
                <c:pt idx="26901">
                  <c:v>6.5362693750015994</c:v>
                </c:pt>
                <c:pt idx="26902">
                  <c:v>6.5357824999999998</c:v>
                </c:pt>
                <c:pt idx="26903">
                  <c:v>6.5354037500000004</c:v>
                </c:pt>
                <c:pt idx="26904">
                  <c:v>6.5350425000000003</c:v>
                </c:pt>
                <c:pt idx="26905">
                  <c:v>6.5345025000000003</c:v>
                </c:pt>
                <c:pt idx="26906">
                  <c:v>6.5341443750015999</c:v>
                </c:pt>
                <c:pt idx="26907">
                  <c:v>6.5343668750015995</c:v>
                </c:pt>
                <c:pt idx="26908">
                  <c:v>6.5348050000000004</c:v>
                </c:pt>
                <c:pt idx="26909">
                  <c:v>6.53513375</c:v>
                </c:pt>
                <c:pt idx="26910">
                  <c:v>6.5355137499999998</c:v>
                </c:pt>
                <c:pt idx="26911">
                  <c:v>6.5358693750015995</c:v>
                </c:pt>
                <c:pt idx="26912">
                  <c:v>6.5362643750015996</c:v>
                </c:pt>
                <c:pt idx="26913">
                  <c:v>6.5366668750015995</c:v>
                </c:pt>
                <c:pt idx="26914">
                  <c:v>6.5370600000000003</c:v>
                </c:pt>
                <c:pt idx="26915">
                  <c:v>6.5374431250015999</c:v>
                </c:pt>
                <c:pt idx="26916">
                  <c:v>6.5379112499999996</c:v>
                </c:pt>
                <c:pt idx="26917">
                  <c:v>6.5383962499999999</c:v>
                </c:pt>
                <c:pt idx="26918">
                  <c:v>6.5389037500000002</c:v>
                </c:pt>
                <c:pt idx="26919">
                  <c:v>6.5394137499999996</c:v>
                </c:pt>
                <c:pt idx="26920">
                  <c:v>6.5399587500000003</c:v>
                </c:pt>
                <c:pt idx="26921">
                  <c:v>6.5404825000000004</c:v>
                </c:pt>
                <c:pt idx="26922">
                  <c:v>6.5410431250015995</c:v>
                </c:pt>
                <c:pt idx="26923">
                  <c:v>6.5415668750015996</c:v>
                </c:pt>
                <c:pt idx="26924">
                  <c:v>6.5419843750015998</c:v>
                </c:pt>
                <c:pt idx="26925">
                  <c:v>6.5423043750016001</c:v>
                </c:pt>
                <c:pt idx="26926">
                  <c:v>6.5427018750016002</c:v>
                </c:pt>
                <c:pt idx="26927">
                  <c:v>6.5430306250015997</c:v>
                </c:pt>
                <c:pt idx="26928">
                  <c:v>6.5425262499999999</c:v>
                </c:pt>
                <c:pt idx="26929">
                  <c:v>6.5418818750016001</c:v>
                </c:pt>
                <c:pt idx="26930">
                  <c:v>6.5415299999999998</c:v>
                </c:pt>
                <c:pt idx="26931">
                  <c:v>6.5411875000000004</c:v>
                </c:pt>
                <c:pt idx="26932">
                  <c:v>6.5405343750015996</c:v>
                </c:pt>
                <c:pt idx="26933">
                  <c:v>6.5400450000000001</c:v>
                </c:pt>
                <c:pt idx="26934">
                  <c:v>6.5396631250016002</c:v>
                </c:pt>
                <c:pt idx="26935">
                  <c:v>6.5394093750015996</c:v>
                </c:pt>
                <c:pt idx="26936">
                  <c:v>6.5391187500000001</c:v>
                </c:pt>
                <c:pt idx="26937">
                  <c:v>6.5385806250015994</c:v>
                </c:pt>
                <c:pt idx="26938">
                  <c:v>6.5380981250015999</c:v>
                </c:pt>
                <c:pt idx="26939">
                  <c:v>6.5376206250015994</c:v>
                </c:pt>
                <c:pt idx="26940">
                  <c:v>6.5371606250015999</c:v>
                </c:pt>
                <c:pt idx="26941">
                  <c:v>6.5368368750016002</c:v>
                </c:pt>
                <c:pt idx="26942">
                  <c:v>6.5373124999999996</c:v>
                </c:pt>
                <c:pt idx="26943">
                  <c:v>6.5377443750015996</c:v>
                </c:pt>
                <c:pt idx="26944">
                  <c:v>6.5382325000000003</c:v>
                </c:pt>
                <c:pt idx="26945">
                  <c:v>6.5389018750016001</c:v>
                </c:pt>
                <c:pt idx="26946">
                  <c:v>6.5393800000000004</c:v>
                </c:pt>
                <c:pt idx="26947">
                  <c:v>6.5398156250015997</c:v>
                </c:pt>
                <c:pt idx="26948">
                  <c:v>6.5402112499999996</c:v>
                </c:pt>
                <c:pt idx="26949">
                  <c:v>6.5406868750016001</c:v>
                </c:pt>
                <c:pt idx="26950">
                  <c:v>6.5410218750015998</c:v>
                </c:pt>
                <c:pt idx="26951">
                  <c:v>6.5414306250015999</c:v>
                </c:pt>
                <c:pt idx="26952">
                  <c:v>6.5418131250015996</c:v>
                </c:pt>
                <c:pt idx="26953">
                  <c:v>6.5417437500000002</c:v>
                </c:pt>
                <c:pt idx="26954">
                  <c:v>6.5413331250016</c:v>
                </c:pt>
                <c:pt idx="26955">
                  <c:v>6.5409193750016001</c:v>
                </c:pt>
                <c:pt idx="26956">
                  <c:v>6.5404249999999999</c:v>
                </c:pt>
                <c:pt idx="26957">
                  <c:v>6.5398787499999997</c:v>
                </c:pt>
                <c:pt idx="26958">
                  <c:v>6.5392218750015996</c:v>
                </c:pt>
                <c:pt idx="26959">
                  <c:v>6.5388306250015997</c:v>
                </c:pt>
                <c:pt idx="26960">
                  <c:v>6.5384762500000004</c:v>
                </c:pt>
                <c:pt idx="26961">
                  <c:v>6.5379924999999997</c:v>
                </c:pt>
                <c:pt idx="26962">
                  <c:v>6.5375781250016001</c:v>
                </c:pt>
                <c:pt idx="26963">
                  <c:v>6.5372087499999996</c:v>
                </c:pt>
                <c:pt idx="26964">
                  <c:v>6.5373225000000001</c:v>
                </c:pt>
                <c:pt idx="26965">
                  <c:v>6.5376174999999996</c:v>
                </c:pt>
                <c:pt idx="26966">
                  <c:v>6.5379800000000001</c:v>
                </c:pt>
                <c:pt idx="26967">
                  <c:v>6.5383362500000004</c:v>
                </c:pt>
                <c:pt idx="26968">
                  <c:v>6.5387218750015998</c:v>
                </c:pt>
                <c:pt idx="26969">
                  <c:v>6.53832375</c:v>
                </c:pt>
                <c:pt idx="26970">
                  <c:v>6.5379118750015994</c:v>
                </c:pt>
                <c:pt idx="26971">
                  <c:v>6.5375712500000001</c:v>
                </c:pt>
                <c:pt idx="26972">
                  <c:v>6.5377462499999996</c:v>
                </c:pt>
                <c:pt idx="26973">
                  <c:v>6.5378887499999996</c:v>
                </c:pt>
                <c:pt idx="26974">
                  <c:v>6.5374162499999997</c:v>
                </c:pt>
                <c:pt idx="26975">
                  <c:v>6.5369725000000001</c:v>
                </c:pt>
                <c:pt idx="26976">
                  <c:v>6.5362881250016001</c:v>
                </c:pt>
                <c:pt idx="26977">
                  <c:v>6.5359106250016001</c:v>
                </c:pt>
                <c:pt idx="26978">
                  <c:v>6.5354843750015998</c:v>
                </c:pt>
                <c:pt idx="26979">
                  <c:v>6.5350887499999999</c:v>
                </c:pt>
                <c:pt idx="26980">
                  <c:v>6.5345212500000001</c:v>
                </c:pt>
                <c:pt idx="26981">
                  <c:v>6.5339862499999999</c:v>
                </c:pt>
                <c:pt idx="26982">
                  <c:v>6.5333949999999996</c:v>
                </c:pt>
                <c:pt idx="26983">
                  <c:v>6.5328918750015994</c:v>
                </c:pt>
                <c:pt idx="26984">
                  <c:v>6.5323856250015995</c:v>
                </c:pt>
                <c:pt idx="26985">
                  <c:v>6.5317018750016</c:v>
                </c:pt>
                <c:pt idx="26986">
                  <c:v>6.5312812500000001</c:v>
                </c:pt>
                <c:pt idx="26987">
                  <c:v>6.5308925000000002</c:v>
                </c:pt>
                <c:pt idx="26988">
                  <c:v>6.5305237500000004</c:v>
                </c:pt>
                <c:pt idx="26989">
                  <c:v>6.5301481250015998</c:v>
                </c:pt>
                <c:pt idx="26990">
                  <c:v>6.5296962499999998</c:v>
                </c:pt>
                <c:pt idx="26991">
                  <c:v>6.5289918750015996</c:v>
                </c:pt>
                <c:pt idx="26992">
                  <c:v>6.52834</c:v>
                </c:pt>
                <c:pt idx="26993">
                  <c:v>6.5280062499999998</c:v>
                </c:pt>
                <c:pt idx="26994">
                  <c:v>6.5284062499999997</c:v>
                </c:pt>
                <c:pt idx="26995">
                  <c:v>6.5288174999999997</c:v>
                </c:pt>
                <c:pt idx="26996">
                  <c:v>6.5291649999999999</c:v>
                </c:pt>
                <c:pt idx="26997">
                  <c:v>6.5296037499999997</c:v>
                </c:pt>
                <c:pt idx="26998">
                  <c:v>6.5300387500000001</c:v>
                </c:pt>
                <c:pt idx="26999">
                  <c:v>6.5305512500000003</c:v>
                </c:pt>
                <c:pt idx="27000">
                  <c:v>6.53090875</c:v>
                </c:pt>
                <c:pt idx="27001">
                  <c:v>6.5312987500000004</c:v>
                </c:pt>
                <c:pt idx="27002">
                  <c:v>6.5316799999999997</c:v>
                </c:pt>
                <c:pt idx="27003">
                  <c:v>6.5320243750015994</c:v>
                </c:pt>
                <c:pt idx="27004">
                  <c:v>6.5323849999999997</c:v>
                </c:pt>
                <c:pt idx="27005">
                  <c:v>6.5328656250016</c:v>
                </c:pt>
                <c:pt idx="27006">
                  <c:v>6.5333762499999999</c:v>
                </c:pt>
                <c:pt idx="27007">
                  <c:v>6.5338637500000001</c:v>
                </c:pt>
                <c:pt idx="27008">
                  <c:v>6.5342418750015998</c:v>
                </c:pt>
                <c:pt idx="27009">
                  <c:v>6.5348075000000003</c:v>
                </c:pt>
                <c:pt idx="27010">
                  <c:v>6.5353381250015996</c:v>
                </c:pt>
                <c:pt idx="27011">
                  <c:v>6.5358175000000003</c:v>
                </c:pt>
                <c:pt idx="27012">
                  <c:v>6.5362318750016</c:v>
                </c:pt>
                <c:pt idx="27013">
                  <c:v>6.5366774999999997</c:v>
                </c:pt>
                <c:pt idx="27014">
                  <c:v>6.5371887500000003</c:v>
                </c:pt>
                <c:pt idx="27015">
                  <c:v>6.5375318750015996</c:v>
                </c:pt>
                <c:pt idx="27016">
                  <c:v>6.5372525000000001</c:v>
                </c:pt>
                <c:pt idx="27017">
                  <c:v>6.5367724999999997</c:v>
                </c:pt>
                <c:pt idx="27018">
                  <c:v>6.5364031250016001</c:v>
                </c:pt>
                <c:pt idx="27019">
                  <c:v>6.5359781250015994</c:v>
                </c:pt>
                <c:pt idx="27020">
                  <c:v>6.5356443750016</c:v>
                </c:pt>
                <c:pt idx="27021">
                  <c:v>6.5353118750016002</c:v>
                </c:pt>
                <c:pt idx="27022">
                  <c:v>6.5357000000000003</c:v>
                </c:pt>
                <c:pt idx="27023">
                  <c:v>6.5360218750015999</c:v>
                </c:pt>
                <c:pt idx="27024">
                  <c:v>6.5364081250016</c:v>
                </c:pt>
                <c:pt idx="27025">
                  <c:v>6.5368000000000004</c:v>
                </c:pt>
                <c:pt idx="27026">
                  <c:v>6.5371300000000003</c:v>
                </c:pt>
                <c:pt idx="27027">
                  <c:v>6.5375931250015995</c:v>
                </c:pt>
                <c:pt idx="27028">
                  <c:v>6.5379550000000002</c:v>
                </c:pt>
                <c:pt idx="27029">
                  <c:v>6.5384399999999996</c:v>
                </c:pt>
                <c:pt idx="27030">
                  <c:v>6.5388349999999997</c:v>
                </c:pt>
                <c:pt idx="27031">
                  <c:v>6.5394018750015999</c:v>
                </c:pt>
                <c:pt idx="27032">
                  <c:v>6.5399562500000004</c:v>
                </c:pt>
                <c:pt idx="27033">
                  <c:v>6.5403243750015996</c:v>
                </c:pt>
                <c:pt idx="27034">
                  <c:v>6.5409418750016002</c:v>
                </c:pt>
                <c:pt idx="27035">
                  <c:v>6.5414881250015995</c:v>
                </c:pt>
                <c:pt idx="27036">
                  <c:v>6.5419481250015998</c:v>
                </c:pt>
                <c:pt idx="27037">
                  <c:v>6.5423875000000002</c:v>
                </c:pt>
                <c:pt idx="27038">
                  <c:v>6.5427212499999996</c:v>
                </c:pt>
                <c:pt idx="27039">
                  <c:v>6.5430987500000004</c:v>
                </c:pt>
                <c:pt idx="27040">
                  <c:v>6.5427074999999997</c:v>
                </c:pt>
                <c:pt idx="27041">
                  <c:v>6.5420956250015996</c:v>
                </c:pt>
                <c:pt idx="27042">
                  <c:v>6.5416181250015999</c:v>
                </c:pt>
                <c:pt idx="27043">
                  <c:v>6.5411337500000002</c:v>
                </c:pt>
                <c:pt idx="27044">
                  <c:v>6.5405424999999999</c:v>
                </c:pt>
                <c:pt idx="27045">
                  <c:v>6.5399574999999999</c:v>
                </c:pt>
                <c:pt idx="27046">
                  <c:v>6.5392068750016001</c:v>
                </c:pt>
                <c:pt idx="27047">
                  <c:v>6.5384193750015998</c:v>
                </c:pt>
                <c:pt idx="27048">
                  <c:v>6.5375468750015999</c:v>
                </c:pt>
                <c:pt idx="27049">
                  <c:v>6.5366318750015999</c:v>
                </c:pt>
                <c:pt idx="27050">
                  <c:v>6.5357200000000004</c:v>
                </c:pt>
                <c:pt idx="27051">
                  <c:v>6.5348125000000001</c:v>
                </c:pt>
                <c:pt idx="27052">
                  <c:v>6.5339156250016002</c:v>
                </c:pt>
                <c:pt idx="27053">
                  <c:v>6.5330431250015994</c:v>
                </c:pt>
                <c:pt idx="27054">
                  <c:v>6.5322637500000003</c:v>
                </c:pt>
                <c:pt idx="27055">
                  <c:v>6.5314724999999996</c:v>
                </c:pt>
                <c:pt idx="27056">
                  <c:v>6.5308275</c:v>
                </c:pt>
                <c:pt idx="27057">
                  <c:v>6.5301143750015997</c:v>
                </c:pt>
                <c:pt idx="27058">
                  <c:v>6.5295512499999999</c:v>
                </c:pt>
                <c:pt idx="27059">
                  <c:v>6.5289475000000001</c:v>
                </c:pt>
                <c:pt idx="27060">
                  <c:v>6.5284306250016</c:v>
                </c:pt>
                <c:pt idx="27061">
                  <c:v>6.5279425</c:v>
                </c:pt>
                <c:pt idx="27062">
                  <c:v>6.5275343750015997</c:v>
                </c:pt>
                <c:pt idx="27063">
                  <c:v>6.5271224999999999</c:v>
                </c:pt>
                <c:pt idx="27064">
                  <c:v>6.5267218750015994</c:v>
                </c:pt>
                <c:pt idx="27065">
                  <c:v>6.5263643750015996</c:v>
                </c:pt>
                <c:pt idx="27066">
                  <c:v>6.5258500000000002</c:v>
                </c:pt>
                <c:pt idx="27067">
                  <c:v>6.5254793750015994</c:v>
                </c:pt>
                <c:pt idx="27068">
                  <c:v>6.5258050000000001</c:v>
                </c:pt>
                <c:pt idx="27069">
                  <c:v>6.5261312499999997</c:v>
                </c:pt>
                <c:pt idx="27070">
                  <c:v>6.5264775000000004</c:v>
                </c:pt>
                <c:pt idx="27071">
                  <c:v>6.5269374999999998</c:v>
                </c:pt>
                <c:pt idx="27072">
                  <c:v>6.5272762499999999</c:v>
                </c:pt>
                <c:pt idx="27073">
                  <c:v>6.5277306250015998</c:v>
                </c:pt>
                <c:pt idx="27074">
                  <c:v>6.5281356250015996</c:v>
                </c:pt>
                <c:pt idx="27075">
                  <c:v>6.5285087500000003</c:v>
                </c:pt>
                <c:pt idx="27076">
                  <c:v>6.5290006250015997</c:v>
                </c:pt>
                <c:pt idx="27077">
                  <c:v>6.5293324999999998</c:v>
                </c:pt>
                <c:pt idx="27078">
                  <c:v>6.5297181250016001</c:v>
                </c:pt>
                <c:pt idx="27079">
                  <c:v>6.5300812500000003</c:v>
                </c:pt>
                <c:pt idx="27080">
                  <c:v>6.53043</c:v>
                </c:pt>
                <c:pt idx="27081">
                  <c:v>6.5307550000000001</c:v>
                </c:pt>
                <c:pt idx="27082">
                  <c:v>6.5308962499999996</c:v>
                </c:pt>
                <c:pt idx="27083">
                  <c:v>6.5304275000000001</c:v>
                </c:pt>
                <c:pt idx="27084">
                  <c:v>6.5307362500000004</c:v>
                </c:pt>
                <c:pt idx="27085">
                  <c:v>6.5308043750015994</c:v>
                </c:pt>
                <c:pt idx="27086">
                  <c:v>6.5311506250016</c:v>
                </c:pt>
                <c:pt idx="27087">
                  <c:v>6.5314937500000001</c:v>
                </c:pt>
                <c:pt idx="27088">
                  <c:v>6.5318250000000004</c:v>
                </c:pt>
                <c:pt idx="27089">
                  <c:v>6.53220125</c:v>
                </c:pt>
                <c:pt idx="27090">
                  <c:v>6.5325656250015998</c:v>
                </c:pt>
                <c:pt idx="27091">
                  <c:v>6.5329024999999996</c:v>
                </c:pt>
                <c:pt idx="27092">
                  <c:v>6.5333456250015995</c:v>
                </c:pt>
                <c:pt idx="27093">
                  <c:v>6.5337806250016</c:v>
                </c:pt>
                <c:pt idx="27094">
                  <c:v>6.5342081250015998</c:v>
                </c:pt>
                <c:pt idx="27095">
                  <c:v>6.5345418750016</c:v>
                </c:pt>
                <c:pt idx="27096">
                  <c:v>6.5348800000000002</c:v>
                </c:pt>
                <c:pt idx="27097">
                  <c:v>6.5345575</c:v>
                </c:pt>
                <c:pt idx="27098">
                  <c:v>6.5349756250016</c:v>
                </c:pt>
                <c:pt idx="27099">
                  <c:v>6.5354056250015997</c:v>
                </c:pt>
                <c:pt idx="27100">
                  <c:v>6.53574375</c:v>
                </c:pt>
                <c:pt idx="27101">
                  <c:v>6.5361256250016</c:v>
                </c:pt>
                <c:pt idx="27102">
                  <c:v>6.5365037499999996</c:v>
                </c:pt>
                <c:pt idx="27103">
                  <c:v>6.5369137500000001</c:v>
                </c:pt>
                <c:pt idx="27104">
                  <c:v>6.53731375</c:v>
                </c:pt>
                <c:pt idx="27105">
                  <c:v>6.5377218750015995</c:v>
                </c:pt>
                <c:pt idx="27106">
                  <c:v>6.5380437499999999</c:v>
                </c:pt>
                <c:pt idx="27107">
                  <c:v>6.5376106250015997</c:v>
                </c:pt>
                <c:pt idx="27108">
                  <c:v>6.5370200000000001</c:v>
                </c:pt>
                <c:pt idx="27109">
                  <c:v>6.5366612499999999</c:v>
                </c:pt>
                <c:pt idx="27110">
                  <c:v>6.5359593750015996</c:v>
                </c:pt>
                <c:pt idx="27111">
                  <c:v>6.5355974999999997</c:v>
                </c:pt>
                <c:pt idx="27112">
                  <c:v>6.5351906250015999</c:v>
                </c:pt>
                <c:pt idx="27113">
                  <c:v>6.5348187500000003</c:v>
                </c:pt>
                <c:pt idx="27114">
                  <c:v>6.53449875</c:v>
                </c:pt>
                <c:pt idx="27115">
                  <c:v>6.5339150000000004</c:v>
                </c:pt>
                <c:pt idx="27116">
                  <c:v>6.5334300000000001</c:v>
                </c:pt>
                <c:pt idx="27117">
                  <c:v>6.5329331250016001</c:v>
                </c:pt>
                <c:pt idx="27118">
                  <c:v>6.5324462499999996</c:v>
                </c:pt>
                <c:pt idx="27119">
                  <c:v>6.5320506250015997</c:v>
                </c:pt>
                <c:pt idx="27120">
                  <c:v>6.5316712499999996</c:v>
                </c:pt>
                <c:pt idx="27121">
                  <c:v>6.5312681250016</c:v>
                </c:pt>
                <c:pt idx="27122">
                  <c:v>6.5308875000000004</c:v>
                </c:pt>
                <c:pt idx="27123">
                  <c:v>6.53041625</c:v>
                </c:pt>
                <c:pt idx="27124">
                  <c:v>6.53004125</c:v>
                </c:pt>
                <c:pt idx="27125">
                  <c:v>6.5296487499999998</c:v>
                </c:pt>
                <c:pt idx="27126">
                  <c:v>6.5292162500000002</c:v>
                </c:pt>
                <c:pt idx="27127">
                  <c:v>6.5287606250015999</c:v>
                </c:pt>
                <c:pt idx="27128">
                  <c:v>6.5282856250016001</c:v>
                </c:pt>
                <c:pt idx="27129">
                  <c:v>6.5279125000000002</c:v>
                </c:pt>
                <c:pt idx="27130">
                  <c:v>6.5275437500000004</c:v>
                </c:pt>
                <c:pt idx="27131">
                  <c:v>6.5269468750015998</c:v>
                </c:pt>
                <c:pt idx="27132">
                  <c:v>6.5264125000000002</c:v>
                </c:pt>
                <c:pt idx="27133">
                  <c:v>6.5259506250015997</c:v>
                </c:pt>
                <c:pt idx="27134">
                  <c:v>6.5256093750015998</c:v>
                </c:pt>
                <c:pt idx="27135">
                  <c:v>6.5255299999999998</c:v>
                </c:pt>
                <c:pt idx="27136">
                  <c:v>6.5259200000000002</c:v>
                </c:pt>
                <c:pt idx="27137">
                  <c:v>6.5263693750015994</c:v>
                </c:pt>
                <c:pt idx="27138">
                  <c:v>6.5267856250016001</c:v>
                </c:pt>
                <c:pt idx="27139">
                  <c:v>6.5271524999999997</c:v>
                </c:pt>
                <c:pt idx="27140">
                  <c:v>6.5276306250016001</c:v>
                </c:pt>
                <c:pt idx="27141">
                  <c:v>6.5282337500000001</c:v>
                </c:pt>
                <c:pt idx="27142">
                  <c:v>6.5287350000000002</c:v>
                </c:pt>
                <c:pt idx="27143">
                  <c:v>6.5291949999999996</c:v>
                </c:pt>
                <c:pt idx="27144">
                  <c:v>6.5297381250016002</c:v>
                </c:pt>
                <c:pt idx="27145">
                  <c:v>6.5301687499999996</c:v>
                </c:pt>
                <c:pt idx="27146">
                  <c:v>6.5305881250016</c:v>
                </c:pt>
                <c:pt idx="27147">
                  <c:v>6.5310537499999999</c:v>
                </c:pt>
                <c:pt idx="27148">
                  <c:v>6.5315681250016002</c:v>
                </c:pt>
                <c:pt idx="27149">
                  <c:v>6.5320643750015996</c:v>
                </c:pt>
                <c:pt idx="27150">
                  <c:v>6.5325481250015995</c:v>
                </c:pt>
                <c:pt idx="27151">
                  <c:v>6.5329993750015998</c:v>
                </c:pt>
                <c:pt idx="27152">
                  <c:v>6.53339625</c:v>
                </c:pt>
                <c:pt idx="27153">
                  <c:v>6.5337256250015994</c:v>
                </c:pt>
                <c:pt idx="27154">
                  <c:v>6.5333625</c:v>
                </c:pt>
                <c:pt idx="27155">
                  <c:v>6.53288125</c:v>
                </c:pt>
                <c:pt idx="27156">
                  <c:v>6.5321462500000003</c:v>
                </c:pt>
                <c:pt idx="27157">
                  <c:v>6.5317531250015994</c:v>
                </c:pt>
                <c:pt idx="27158">
                  <c:v>6.5312706250015999</c:v>
                </c:pt>
                <c:pt idx="27159">
                  <c:v>6.5307531250016</c:v>
                </c:pt>
                <c:pt idx="27160">
                  <c:v>6.5302274999999996</c:v>
                </c:pt>
                <c:pt idx="27161">
                  <c:v>6.5296956250016001</c:v>
                </c:pt>
                <c:pt idx="27162">
                  <c:v>6.5291656250015997</c:v>
                </c:pt>
                <c:pt idx="27163">
                  <c:v>6.5286956250015997</c:v>
                </c:pt>
                <c:pt idx="27164">
                  <c:v>6.5282475</c:v>
                </c:pt>
                <c:pt idx="27165">
                  <c:v>6.5278200000000002</c:v>
                </c:pt>
                <c:pt idx="27166">
                  <c:v>6.52746125</c:v>
                </c:pt>
                <c:pt idx="27167">
                  <c:v>6.5271168750015995</c:v>
                </c:pt>
                <c:pt idx="27168">
                  <c:v>6.5266768750016002</c:v>
                </c:pt>
                <c:pt idx="27169">
                  <c:v>6.5263431250016</c:v>
                </c:pt>
                <c:pt idx="27170">
                  <c:v>6.5260031250015995</c:v>
                </c:pt>
                <c:pt idx="27171">
                  <c:v>6.5263887499999997</c:v>
                </c:pt>
                <c:pt idx="27172">
                  <c:v>6.5269393750016</c:v>
                </c:pt>
                <c:pt idx="27173">
                  <c:v>6.52732125</c:v>
                </c:pt>
                <c:pt idx="27174">
                  <c:v>6.5276637500000003</c:v>
                </c:pt>
                <c:pt idx="27175">
                  <c:v>6.5279862499999997</c:v>
                </c:pt>
                <c:pt idx="27176">
                  <c:v>6.5277462499999999</c:v>
                </c:pt>
                <c:pt idx="27177">
                  <c:v>6.5273318750015994</c:v>
                </c:pt>
                <c:pt idx="27178">
                  <c:v>6.5268931250015996</c:v>
                </c:pt>
                <c:pt idx="27179">
                  <c:v>6.5273087500000004</c:v>
                </c:pt>
                <c:pt idx="27180">
                  <c:v>6.5277293750015994</c:v>
                </c:pt>
                <c:pt idx="27181">
                  <c:v>6.5281618750015999</c:v>
                </c:pt>
                <c:pt idx="27182">
                  <c:v>6.5285956250016</c:v>
                </c:pt>
                <c:pt idx="27183">
                  <c:v>6.5290687500000004</c:v>
                </c:pt>
                <c:pt idx="27184">
                  <c:v>6.5294418750015994</c:v>
                </c:pt>
                <c:pt idx="27185">
                  <c:v>6.52992375</c:v>
                </c:pt>
                <c:pt idx="27186">
                  <c:v>6.5304006250016</c:v>
                </c:pt>
                <c:pt idx="27187">
                  <c:v>6.5310375000000001</c:v>
                </c:pt>
                <c:pt idx="27188">
                  <c:v>6.5315099999999999</c:v>
                </c:pt>
                <c:pt idx="27189">
                  <c:v>6.5320774999999998</c:v>
                </c:pt>
                <c:pt idx="27190">
                  <c:v>6.5326206250015995</c:v>
                </c:pt>
                <c:pt idx="27191">
                  <c:v>6.5331887499999999</c:v>
                </c:pt>
                <c:pt idx="27192">
                  <c:v>6.5335574999999997</c:v>
                </c:pt>
                <c:pt idx="27193">
                  <c:v>6.5339150000000004</c:v>
                </c:pt>
                <c:pt idx="27194">
                  <c:v>6.5342562500000003</c:v>
                </c:pt>
                <c:pt idx="27195">
                  <c:v>6.5346587500000002</c:v>
                </c:pt>
                <c:pt idx="27196">
                  <c:v>6.5350250000000001</c:v>
                </c:pt>
                <c:pt idx="27197">
                  <c:v>6.5353468750015997</c:v>
                </c:pt>
                <c:pt idx="27198">
                  <c:v>6.5350068750016002</c:v>
                </c:pt>
                <c:pt idx="27199">
                  <c:v>6.5343756250015996</c:v>
                </c:pt>
                <c:pt idx="27200">
                  <c:v>6.5340143750015995</c:v>
                </c:pt>
                <c:pt idx="27201">
                  <c:v>6.53353875</c:v>
                </c:pt>
                <c:pt idx="27202">
                  <c:v>6.5330199999999996</c:v>
                </c:pt>
                <c:pt idx="27203">
                  <c:v>6.53236375</c:v>
                </c:pt>
                <c:pt idx="27204">
                  <c:v>6.5316824999999996</c:v>
                </c:pt>
                <c:pt idx="27205">
                  <c:v>6.5310081250016001</c:v>
                </c:pt>
                <c:pt idx="27206">
                  <c:v>6.5303468750015998</c:v>
                </c:pt>
                <c:pt idx="27207">
                  <c:v>6.5297099999999997</c:v>
                </c:pt>
                <c:pt idx="27208">
                  <c:v>6.5291243750015999</c:v>
                </c:pt>
                <c:pt idx="27209">
                  <c:v>6.52868125</c:v>
                </c:pt>
                <c:pt idx="27210">
                  <c:v>6.5282543750016</c:v>
                </c:pt>
                <c:pt idx="27211">
                  <c:v>6.5277262499999997</c:v>
                </c:pt>
                <c:pt idx="27212">
                  <c:v>6.5281262499999997</c:v>
                </c:pt>
                <c:pt idx="27213">
                  <c:v>6.5285368750016</c:v>
                </c:pt>
                <c:pt idx="27214">
                  <c:v>6.5289531250015997</c:v>
                </c:pt>
                <c:pt idx="27215">
                  <c:v>6.52936125</c:v>
                </c:pt>
                <c:pt idx="27216">
                  <c:v>6.5298362499999998</c:v>
                </c:pt>
                <c:pt idx="27217">
                  <c:v>6.5302068750015998</c:v>
                </c:pt>
                <c:pt idx="27218">
                  <c:v>6.5298299999999996</c:v>
                </c:pt>
                <c:pt idx="27219">
                  <c:v>6.5291300000000003</c:v>
                </c:pt>
                <c:pt idx="27220">
                  <c:v>6.5286868750015996</c:v>
                </c:pt>
                <c:pt idx="27221">
                  <c:v>6.5283006250015996</c:v>
                </c:pt>
                <c:pt idx="27222">
                  <c:v>6.5277706250016001</c:v>
                </c:pt>
                <c:pt idx="27223">
                  <c:v>6.5272937500000001</c:v>
                </c:pt>
                <c:pt idx="27224">
                  <c:v>6.5267631250016001</c:v>
                </c:pt>
                <c:pt idx="27225">
                  <c:v>6.5262975000000001</c:v>
                </c:pt>
                <c:pt idx="27226">
                  <c:v>6.5258900000000004</c:v>
                </c:pt>
                <c:pt idx="27227">
                  <c:v>6.5254456250016002</c:v>
                </c:pt>
                <c:pt idx="27228">
                  <c:v>6.5251206250016001</c:v>
                </c:pt>
                <c:pt idx="27229">
                  <c:v>6.5245318750015997</c:v>
                </c:pt>
                <c:pt idx="27230">
                  <c:v>6.5240256250015998</c:v>
                </c:pt>
                <c:pt idx="27231">
                  <c:v>6.5236587500000001</c:v>
                </c:pt>
                <c:pt idx="27232">
                  <c:v>6.5232650000000003</c:v>
                </c:pt>
                <c:pt idx="27233">
                  <c:v>6.5227312499999996</c:v>
                </c:pt>
                <c:pt idx="27234">
                  <c:v>6.5222800000000003</c:v>
                </c:pt>
                <c:pt idx="27235">
                  <c:v>6.5219500000000004</c:v>
                </c:pt>
                <c:pt idx="27236">
                  <c:v>6.5214768750015999</c:v>
                </c:pt>
                <c:pt idx="27237">
                  <c:v>6.5210956250015997</c:v>
                </c:pt>
                <c:pt idx="27238">
                  <c:v>6.5207024999999996</c:v>
                </c:pt>
                <c:pt idx="27239">
                  <c:v>6.5203406250015998</c:v>
                </c:pt>
                <c:pt idx="27240">
                  <c:v>6.5199293750015999</c:v>
                </c:pt>
                <c:pt idx="27241">
                  <c:v>6.5195731250015996</c:v>
                </c:pt>
                <c:pt idx="27242">
                  <c:v>6.5194568750016</c:v>
                </c:pt>
                <c:pt idx="27243">
                  <c:v>6.5198056250015997</c:v>
                </c:pt>
                <c:pt idx="27244">
                  <c:v>6.5201624999999996</c:v>
                </c:pt>
                <c:pt idx="27245">
                  <c:v>6.5206043750016001</c:v>
                </c:pt>
                <c:pt idx="27246">
                  <c:v>6.5209987500000004</c:v>
                </c:pt>
                <c:pt idx="27247">
                  <c:v>6.5213406250016002</c:v>
                </c:pt>
                <c:pt idx="27248">
                  <c:v>6.5217650000000003</c:v>
                </c:pt>
                <c:pt idx="27249">
                  <c:v>6.5221787500000001</c:v>
                </c:pt>
                <c:pt idx="27250">
                  <c:v>6.5226468750016</c:v>
                </c:pt>
                <c:pt idx="27251">
                  <c:v>6.5230906250015996</c:v>
                </c:pt>
                <c:pt idx="27252">
                  <c:v>6.5234443750016</c:v>
                </c:pt>
                <c:pt idx="27253">
                  <c:v>6.5238756250016001</c:v>
                </c:pt>
                <c:pt idx="27254">
                  <c:v>6.5242006250015994</c:v>
                </c:pt>
                <c:pt idx="27255">
                  <c:v>6.5245456250015996</c:v>
                </c:pt>
                <c:pt idx="27256">
                  <c:v>6.5249131250015999</c:v>
                </c:pt>
                <c:pt idx="27257">
                  <c:v>6.5241181250015998</c:v>
                </c:pt>
                <c:pt idx="27258">
                  <c:v>6.5232906250016001</c:v>
                </c:pt>
                <c:pt idx="27259">
                  <c:v>6.5221450000000001</c:v>
                </c:pt>
                <c:pt idx="27260">
                  <c:v>6.5206218750015994</c:v>
                </c:pt>
                <c:pt idx="27261">
                  <c:v>6.5188793750015996</c:v>
                </c:pt>
                <c:pt idx="27262">
                  <c:v>6.5170156250015996</c:v>
                </c:pt>
                <c:pt idx="27263">
                  <c:v>6.5150050000000004</c:v>
                </c:pt>
                <c:pt idx="27264">
                  <c:v>6.5128468750015998</c:v>
                </c:pt>
                <c:pt idx="27265">
                  <c:v>6.5107437499999996</c:v>
                </c:pt>
                <c:pt idx="27266">
                  <c:v>6.5088193750015995</c:v>
                </c:pt>
                <c:pt idx="27267">
                  <c:v>6.5070587499999997</c:v>
                </c:pt>
                <c:pt idx="27268">
                  <c:v>6.5054299999999996</c:v>
                </c:pt>
                <c:pt idx="27269">
                  <c:v>6.5040762499999998</c:v>
                </c:pt>
                <c:pt idx="27270">
                  <c:v>6.5028868750016002</c:v>
                </c:pt>
                <c:pt idx="27271">
                  <c:v>6.5017862500000003</c:v>
                </c:pt>
                <c:pt idx="27272">
                  <c:v>6.4989418750015995</c:v>
                </c:pt>
                <c:pt idx="27273">
                  <c:v>6.4949293750015995</c:v>
                </c:pt>
                <c:pt idx="27274">
                  <c:v>6.4905231250015998</c:v>
                </c:pt>
                <c:pt idx="27275">
                  <c:v>6.4856356250016001</c:v>
                </c:pt>
                <c:pt idx="27276">
                  <c:v>6.4805356250015995</c:v>
                </c:pt>
                <c:pt idx="27277">
                  <c:v>6.4750750000000004</c:v>
                </c:pt>
                <c:pt idx="27278">
                  <c:v>6.4694574999999999</c:v>
                </c:pt>
                <c:pt idx="27279">
                  <c:v>6.46366</c:v>
                </c:pt>
                <c:pt idx="27280">
                  <c:v>6.4578024999999997</c:v>
                </c:pt>
                <c:pt idx="27281">
                  <c:v>6.4518662500000001</c:v>
                </c:pt>
                <c:pt idx="27282">
                  <c:v>6.4476550000000001</c:v>
                </c:pt>
                <c:pt idx="27283">
                  <c:v>6.4445862500000004</c:v>
                </c:pt>
                <c:pt idx="27284">
                  <c:v>6.4419387500000003</c:v>
                </c:pt>
                <c:pt idx="27285">
                  <c:v>6.4396431250015995</c:v>
                </c:pt>
                <c:pt idx="27286">
                  <c:v>6.4376131250016</c:v>
                </c:pt>
                <c:pt idx="27287">
                  <c:v>6.4358943750015998</c:v>
                </c:pt>
                <c:pt idx="27288">
                  <c:v>6.4344068750016001</c:v>
                </c:pt>
                <c:pt idx="27289">
                  <c:v>6.4330856250016</c:v>
                </c:pt>
                <c:pt idx="27290">
                  <c:v>6.4319006250015995</c:v>
                </c:pt>
                <c:pt idx="27291">
                  <c:v>6.4309106250015997</c:v>
                </c:pt>
                <c:pt idx="27292">
                  <c:v>6.43004</c:v>
                </c:pt>
                <c:pt idx="27293">
                  <c:v>6.4292687500000003</c:v>
                </c:pt>
                <c:pt idx="27294">
                  <c:v>6.4285975000000004</c:v>
                </c:pt>
                <c:pt idx="27295">
                  <c:v>6.4280806250015994</c:v>
                </c:pt>
                <c:pt idx="27296">
                  <c:v>6.4275712499999997</c:v>
                </c:pt>
                <c:pt idx="27297">
                  <c:v>6.4271506250015999</c:v>
                </c:pt>
                <c:pt idx="27298">
                  <c:v>6.4267456250016002</c:v>
                </c:pt>
                <c:pt idx="27299">
                  <c:v>6.4264025</c:v>
                </c:pt>
                <c:pt idx="27300">
                  <c:v>6.4259468750015998</c:v>
                </c:pt>
                <c:pt idx="27301">
                  <c:v>6.4255956250016002</c:v>
                </c:pt>
                <c:pt idx="27302">
                  <c:v>6.4252312500000004</c:v>
                </c:pt>
                <c:pt idx="27303">
                  <c:v>6.4249012499999996</c:v>
                </c:pt>
                <c:pt idx="27304">
                  <c:v>6.4245718750015994</c:v>
                </c:pt>
                <c:pt idx="27305">
                  <c:v>6.4247162500000004</c:v>
                </c:pt>
                <c:pt idx="27306">
                  <c:v>6.4249162499999999</c:v>
                </c:pt>
                <c:pt idx="27307">
                  <c:v>6.4252512499999996</c:v>
                </c:pt>
                <c:pt idx="27308">
                  <c:v>6.4256599999999997</c:v>
                </c:pt>
                <c:pt idx="27309">
                  <c:v>6.4260231250016</c:v>
                </c:pt>
                <c:pt idx="27310">
                  <c:v>6.4263943750015997</c:v>
                </c:pt>
                <c:pt idx="27311">
                  <c:v>6.4267268750015996</c:v>
                </c:pt>
                <c:pt idx="27312">
                  <c:v>6.4270762499999998</c:v>
                </c:pt>
                <c:pt idx="27313">
                  <c:v>6.4274087499999997</c:v>
                </c:pt>
                <c:pt idx="27314">
                  <c:v>6.4277556250016001</c:v>
                </c:pt>
                <c:pt idx="27315">
                  <c:v>6.4280862499999998</c:v>
                </c:pt>
                <c:pt idx="27316">
                  <c:v>6.4284831250016001</c:v>
                </c:pt>
                <c:pt idx="27317">
                  <c:v>6.4290337500000003</c:v>
                </c:pt>
                <c:pt idx="27318">
                  <c:v>6.4293612500000004</c:v>
                </c:pt>
                <c:pt idx="27319">
                  <c:v>6.4297287499999998</c:v>
                </c:pt>
                <c:pt idx="27320">
                  <c:v>6.4300937500000002</c:v>
                </c:pt>
                <c:pt idx="27321">
                  <c:v>6.4306431250016001</c:v>
                </c:pt>
                <c:pt idx="27322">
                  <c:v>6.4310999999999998</c:v>
                </c:pt>
                <c:pt idx="27323">
                  <c:v>6.4314518750016001</c:v>
                </c:pt>
                <c:pt idx="27324">
                  <c:v>6.4318581250015994</c:v>
                </c:pt>
                <c:pt idx="27325">
                  <c:v>6.4323837499999996</c:v>
                </c:pt>
                <c:pt idx="27326">
                  <c:v>6.4327637500000003</c:v>
                </c:pt>
                <c:pt idx="27327">
                  <c:v>6.4332681250016002</c:v>
                </c:pt>
                <c:pt idx="27328">
                  <c:v>6.4338331250016001</c:v>
                </c:pt>
                <c:pt idx="27329">
                  <c:v>6.4343681250015994</c:v>
                </c:pt>
                <c:pt idx="27330">
                  <c:v>6.4347756250015999</c:v>
                </c:pt>
                <c:pt idx="27331">
                  <c:v>6.4352299999999998</c:v>
                </c:pt>
                <c:pt idx="27332">
                  <c:v>6.4356343750015998</c:v>
                </c:pt>
                <c:pt idx="27333">
                  <c:v>6.4361131250015999</c:v>
                </c:pt>
                <c:pt idx="27334">
                  <c:v>6.4364987500000002</c:v>
                </c:pt>
                <c:pt idx="27335">
                  <c:v>6.43689</c:v>
                </c:pt>
                <c:pt idx="27336">
                  <c:v>6.4372893750015994</c:v>
                </c:pt>
                <c:pt idx="27337">
                  <c:v>6.4376199999999999</c:v>
                </c:pt>
                <c:pt idx="27338">
                  <c:v>6.4379662499999997</c:v>
                </c:pt>
                <c:pt idx="27339">
                  <c:v>6.4374756250015999</c:v>
                </c:pt>
                <c:pt idx="27340">
                  <c:v>6.4369500000000004</c:v>
                </c:pt>
                <c:pt idx="27341">
                  <c:v>6.4364956250015997</c:v>
                </c:pt>
                <c:pt idx="27342">
                  <c:v>6.4359737499999996</c:v>
                </c:pt>
                <c:pt idx="27343">
                  <c:v>6.43530625</c:v>
                </c:pt>
                <c:pt idx="27344">
                  <c:v>6.4344512500000004</c:v>
                </c:pt>
                <c:pt idx="27345">
                  <c:v>6.4335212500000001</c:v>
                </c:pt>
                <c:pt idx="27346">
                  <c:v>6.4325450000000002</c:v>
                </c:pt>
                <c:pt idx="27347">
                  <c:v>6.4316043750015996</c:v>
                </c:pt>
                <c:pt idx="27348">
                  <c:v>6.4305637500000001</c:v>
                </c:pt>
                <c:pt idx="27349">
                  <c:v>6.42951125</c:v>
                </c:pt>
                <c:pt idx="27350">
                  <c:v>6.4284637499999997</c:v>
                </c:pt>
                <c:pt idx="27351">
                  <c:v>6.4276012500000004</c:v>
                </c:pt>
                <c:pt idx="27352">
                  <c:v>6.42683625</c:v>
                </c:pt>
                <c:pt idx="27353">
                  <c:v>6.4263156250015996</c:v>
                </c:pt>
                <c:pt idx="27354">
                  <c:v>6.4258612499999996</c:v>
                </c:pt>
                <c:pt idx="27355">
                  <c:v>6.4254793750015997</c:v>
                </c:pt>
                <c:pt idx="27356">
                  <c:v>6.4250968750016</c:v>
                </c:pt>
                <c:pt idx="27357">
                  <c:v>6.4245200000000002</c:v>
                </c:pt>
                <c:pt idx="27358">
                  <c:v>6.4241475000000001</c:v>
                </c:pt>
                <c:pt idx="27359">
                  <c:v>6.4237981250015999</c:v>
                </c:pt>
                <c:pt idx="27360">
                  <c:v>6.4241243750015995</c:v>
                </c:pt>
                <c:pt idx="27361">
                  <c:v>6.4245549999999998</c:v>
                </c:pt>
                <c:pt idx="27362">
                  <c:v>6.4249218750015995</c:v>
                </c:pt>
                <c:pt idx="27363">
                  <c:v>6.4253093750015999</c:v>
                </c:pt>
                <c:pt idx="27364">
                  <c:v>6.4256906250016002</c:v>
                </c:pt>
                <c:pt idx="27365">
                  <c:v>6.4261200000000001</c:v>
                </c:pt>
                <c:pt idx="27366">
                  <c:v>6.4265518750016</c:v>
                </c:pt>
                <c:pt idx="27367">
                  <c:v>6.4269731250015996</c:v>
                </c:pt>
                <c:pt idx="27368">
                  <c:v>6.4274199999999997</c:v>
                </c:pt>
                <c:pt idx="27369">
                  <c:v>6.4278718750015997</c:v>
                </c:pt>
                <c:pt idx="27370">
                  <c:v>6.4282387500000002</c:v>
                </c:pt>
                <c:pt idx="27371">
                  <c:v>6.4287487499999996</c:v>
                </c:pt>
                <c:pt idx="27372">
                  <c:v>6.4292637499999996</c:v>
                </c:pt>
                <c:pt idx="27373">
                  <c:v>6.4297906250015995</c:v>
                </c:pt>
                <c:pt idx="27374">
                  <c:v>6.43035625</c:v>
                </c:pt>
                <c:pt idx="27375">
                  <c:v>6.4308618750016002</c:v>
                </c:pt>
                <c:pt idx="27376">
                  <c:v>6.4313975000000001</c:v>
                </c:pt>
                <c:pt idx="27377">
                  <c:v>6.4319843750015995</c:v>
                </c:pt>
                <c:pt idx="27378">
                  <c:v>6.4325737500000004</c:v>
                </c:pt>
                <c:pt idx="27379">
                  <c:v>6.4331562499999997</c:v>
                </c:pt>
                <c:pt idx="27380">
                  <c:v>6.4338256250015995</c:v>
                </c:pt>
                <c:pt idx="27381">
                  <c:v>6.4344918750015996</c:v>
                </c:pt>
                <c:pt idx="27382">
                  <c:v>6.4351212499999999</c:v>
                </c:pt>
                <c:pt idx="27383">
                  <c:v>6.4357325000000003</c:v>
                </c:pt>
                <c:pt idx="27384">
                  <c:v>6.4363793750016001</c:v>
                </c:pt>
                <c:pt idx="27385">
                  <c:v>6.4367143750015998</c:v>
                </c:pt>
                <c:pt idx="27386">
                  <c:v>6.4373518750015997</c:v>
                </c:pt>
                <c:pt idx="27387">
                  <c:v>6.4379375000000003</c:v>
                </c:pt>
                <c:pt idx="27388">
                  <c:v>6.4384100000000002</c:v>
                </c:pt>
                <c:pt idx="27389">
                  <c:v>6.4387924999999999</c:v>
                </c:pt>
                <c:pt idx="27390">
                  <c:v>6.4391343750015997</c:v>
                </c:pt>
                <c:pt idx="27391">
                  <c:v>6.4387924999999999</c:v>
                </c:pt>
                <c:pt idx="27392">
                  <c:v>6.4381181250015995</c:v>
                </c:pt>
                <c:pt idx="27393">
                  <c:v>6.4374112500000003</c:v>
                </c:pt>
                <c:pt idx="27394">
                  <c:v>6.4364875000000001</c:v>
                </c:pt>
                <c:pt idx="27395">
                  <c:v>6.4354624999999999</c:v>
                </c:pt>
                <c:pt idx="27396">
                  <c:v>6.4343674999999996</c:v>
                </c:pt>
                <c:pt idx="27397">
                  <c:v>6.4332562500000003</c:v>
                </c:pt>
                <c:pt idx="27398">
                  <c:v>6.4320881250015995</c:v>
                </c:pt>
                <c:pt idx="27399">
                  <c:v>6.4308737499999999</c:v>
                </c:pt>
                <c:pt idx="27400">
                  <c:v>6.4298193750015997</c:v>
                </c:pt>
                <c:pt idx="27401">
                  <c:v>6.4288524999999996</c:v>
                </c:pt>
                <c:pt idx="27402">
                  <c:v>6.4281893750016001</c:v>
                </c:pt>
                <c:pt idx="27403">
                  <c:v>6.4275806250015997</c:v>
                </c:pt>
                <c:pt idx="27404">
                  <c:v>6.4272312500000002</c:v>
                </c:pt>
                <c:pt idx="27405">
                  <c:v>6.42688375</c:v>
                </c:pt>
                <c:pt idx="27406">
                  <c:v>6.42646125</c:v>
                </c:pt>
                <c:pt idx="27407">
                  <c:v>6.4261106250015994</c:v>
                </c:pt>
                <c:pt idx="27408">
                  <c:v>6.4255593750015993</c:v>
                </c:pt>
                <c:pt idx="27409">
                  <c:v>6.4249081250015996</c:v>
                </c:pt>
                <c:pt idx="27410">
                  <c:v>6.4242168750015995</c:v>
                </c:pt>
                <c:pt idx="27411">
                  <c:v>6.4236512499999998</c:v>
                </c:pt>
                <c:pt idx="27412">
                  <c:v>6.4232149999999999</c:v>
                </c:pt>
                <c:pt idx="27413">
                  <c:v>6.4228831250015999</c:v>
                </c:pt>
                <c:pt idx="27414">
                  <c:v>6.4224837499999996</c:v>
                </c:pt>
                <c:pt idx="27415">
                  <c:v>6.4221624999999998</c:v>
                </c:pt>
                <c:pt idx="27416">
                  <c:v>6.4225468750015997</c:v>
                </c:pt>
                <c:pt idx="27417">
                  <c:v>6.4228750000000003</c:v>
                </c:pt>
                <c:pt idx="27418">
                  <c:v>6.4231993750015999</c:v>
                </c:pt>
                <c:pt idx="27419">
                  <c:v>6.4235556250016002</c:v>
                </c:pt>
                <c:pt idx="27420">
                  <c:v>6.4239375000000001</c:v>
                </c:pt>
                <c:pt idx="27421">
                  <c:v>6.4242937500000004</c:v>
                </c:pt>
                <c:pt idx="27422">
                  <c:v>6.4246581250016002</c:v>
                </c:pt>
                <c:pt idx="27423">
                  <c:v>6.4251343750015995</c:v>
                </c:pt>
                <c:pt idx="27424">
                  <c:v>6.4255143750016002</c:v>
                </c:pt>
                <c:pt idx="27425">
                  <c:v>6.4259456250015994</c:v>
                </c:pt>
                <c:pt idx="27426">
                  <c:v>6.4263893750015999</c:v>
                </c:pt>
                <c:pt idx="27427">
                  <c:v>6.4269131250016001</c:v>
                </c:pt>
                <c:pt idx="27428">
                  <c:v>6.4274106250015999</c:v>
                </c:pt>
                <c:pt idx="27429">
                  <c:v>6.4278618750016001</c:v>
                </c:pt>
                <c:pt idx="27430">
                  <c:v>6.4283406250016002</c:v>
                </c:pt>
                <c:pt idx="27431">
                  <c:v>6.4288543750015998</c:v>
                </c:pt>
                <c:pt idx="27432">
                  <c:v>6.4292756250015994</c:v>
                </c:pt>
                <c:pt idx="27433">
                  <c:v>6.4298068750016002</c:v>
                </c:pt>
                <c:pt idx="27434">
                  <c:v>6.4303712500000003</c:v>
                </c:pt>
                <c:pt idx="27435">
                  <c:v>6.4307187499999996</c:v>
                </c:pt>
                <c:pt idx="27436">
                  <c:v>6.4312662500000002</c:v>
                </c:pt>
                <c:pt idx="27437">
                  <c:v>6.4318437499999996</c:v>
                </c:pt>
                <c:pt idx="27438">
                  <c:v>6.4324737499999998</c:v>
                </c:pt>
                <c:pt idx="27439">
                  <c:v>6.4329156250016002</c:v>
                </c:pt>
                <c:pt idx="27440">
                  <c:v>6.4334037500000001</c:v>
                </c:pt>
                <c:pt idx="27441">
                  <c:v>6.4338525000000004</c:v>
                </c:pt>
                <c:pt idx="27442">
                  <c:v>6.4342550000000003</c:v>
                </c:pt>
                <c:pt idx="27443">
                  <c:v>6.4345893750015994</c:v>
                </c:pt>
                <c:pt idx="27444">
                  <c:v>6.4340243750015995</c:v>
                </c:pt>
                <c:pt idx="27445">
                  <c:v>6.4335218750015999</c:v>
                </c:pt>
                <c:pt idx="27446">
                  <c:v>6.4328756250015999</c:v>
                </c:pt>
                <c:pt idx="27447">
                  <c:v>6.4320631250015996</c:v>
                </c:pt>
                <c:pt idx="27448">
                  <c:v>6.4311068750015998</c:v>
                </c:pt>
                <c:pt idx="27449">
                  <c:v>6.4301624999999998</c:v>
                </c:pt>
                <c:pt idx="27450">
                  <c:v>6.4291262500000004</c:v>
                </c:pt>
                <c:pt idx="27451">
                  <c:v>6.4281087499999998</c:v>
                </c:pt>
                <c:pt idx="27452">
                  <c:v>6.4270281250016001</c:v>
                </c:pt>
                <c:pt idx="27453">
                  <c:v>6.4260374999999996</c:v>
                </c:pt>
                <c:pt idx="27454">
                  <c:v>6.4250806250016002</c:v>
                </c:pt>
                <c:pt idx="27455">
                  <c:v>6.4243525000000004</c:v>
                </c:pt>
                <c:pt idx="27456">
                  <c:v>6.4237875000000004</c:v>
                </c:pt>
                <c:pt idx="27457">
                  <c:v>6.4234093750015999</c:v>
                </c:pt>
                <c:pt idx="27458">
                  <c:v>6.4230156250016002</c:v>
                </c:pt>
                <c:pt idx="27459">
                  <c:v>6.4233975000000001</c:v>
                </c:pt>
                <c:pt idx="27460">
                  <c:v>6.4237937499999997</c:v>
                </c:pt>
                <c:pt idx="27461">
                  <c:v>6.4242518750016</c:v>
                </c:pt>
                <c:pt idx="27462">
                  <c:v>6.4246156250016</c:v>
                </c:pt>
                <c:pt idx="27463">
                  <c:v>6.4249806250015995</c:v>
                </c:pt>
                <c:pt idx="27464">
                  <c:v>6.4253568750015999</c:v>
                </c:pt>
                <c:pt idx="27465">
                  <c:v>6.4257731250015997</c:v>
                </c:pt>
                <c:pt idx="27466">
                  <c:v>6.4261249999999999</c:v>
                </c:pt>
                <c:pt idx="27467">
                  <c:v>6.4265543750015999</c:v>
                </c:pt>
                <c:pt idx="27468">
                  <c:v>6.4270443750016</c:v>
                </c:pt>
                <c:pt idx="27469">
                  <c:v>6.4274800000000001</c:v>
                </c:pt>
                <c:pt idx="27470">
                  <c:v>6.4278268750015997</c:v>
                </c:pt>
                <c:pt idx="27471">
                  <c:v>6.4282156250015996</c:v>
                </c:pt>
                <c:pt idx="27472">
                  <c:v>6.4285731250015994</c:v>
                </c:pt>
                <c:pt idx="27473">
                  <c:v>6.4290556250015998</c:v>
                </c:pt>
                <c:pt idx="27474">
                  <c:v>6.4295274999999998</c:v>
                </c:pt>
                <c:pt idx="27475">
                  <c:v>6.4300031250015994</c:v>
                </c:pt>
                <c:pt idx="27476">
                  <c:v>6.4305031250016</c:v>
                </c:pt>
                <c:pt idx="27477">
                  <c:v>6.4311024999999997</c:v>
                </c:pt>
                <c:pt idx="27478">
                  <c:v>6.4315912500000003</c:v>
                </c:pt>
                <c:pt idx="27479">
                  <c:v>6.4319256250015995</c:v>
                </c:pt>
                <c:pt idx="27480">
                  <c:v>6.4325793750016</c:v>
                </c:pt>
                <c:pt idx="27481">
                  <c:v>6.4331412500000003</c:v>
                </c:pt>
                <c:pt idx="27482">
                  <c:v>6.4335874999999998</c:v>
                </c:pt>
                <c:pt idx="27483">
                  <c:v>6.4339950000000004</c:v>
                </c:pt>
                <c:pt idx="27484">
                  <c:v>6.4336256250016</c:v>
                </c:pt>
                <c:pt idx="27485">
                  <c:v>6.4332525</c:v>
                </c:pt>
                <c:pt idx="27486">
                  <c:v>6.4327787499999998</c:v>
                </c:pt>
                <c:pt idx="27487">
                  <c:v>6.4322625000000002</c:v>
                </c:pt>
                <c:pt idx="27488">
                  <c:v>6.4318256250015997</c:v>
                </c:pt>
                <c:pt idx="27489">
                  <c:v>6.4314049999999998</c:v>
                </c:pt>
                <c:pt idx="27490">
                  <c:v>6.4309706250016001</c:v>
                </c:pt>
                <c:pt idx="27491">
                  <c:v>6.4305174999999997</c:v>
                </c:pt>
                <c:pt idx="27492">
                  <c:v>6.4300437500000003</c:v>
                </c:pt>
                <c:pt idx="27493">
                  <c:v>6.4294975000000001</c:v>
                </c:pt>
                <c:pt idx="27494">
                  <c:v>6.4290018750015996</c:v>
                </c:pt>
                <c:pt idx="27495">
                  <c:v>6.4284862499999997</c:v>
                </c:pt>
                <c:pt idx="27496">
                  <c:v>6.4280131250016002</c:v>
                </c:pt>
                <c:pt idx="27497">
                  <c:v>6.4276243750016002</c:v>
                </c:pt>
                <c:pt idx="27498">
                  <c:v>6.4272931250015999</c:v>
                </c:pt>
                <c:pt idx="27499">
                  <c:v>6.4269518750015999</c:v>
                </c:pt>
                <c:pt idx="27500">
                  <c:v>6.4265631250016</c:v>
                </c:pt>
                <c:pt idx="27501">
                  <c:v>6.4268987500000003</c:v>
                </c:pt>
                <c:pt idx="27502">
                  <c:v>6.4272724999999999</c:v>
                </c:pt>
                <c:pt idx="27503">
                  <c:v>6.4276156250016001</c:v>
                </c:pt>
                <c:pt idx="27504">
                  <c:v>6.42807</c:v>
                </c:pt>
                <c:pt idx="27505">
                  <c:v>6.4284524999999997</c:v>
                </c:pt>
                <c:pt idx="27506">
                  <c:v>6.4289393750016002</c:v>
                </c:pt>
                <c:pt idx="27507">
                  <c:v>6.4292699999999998</c:v>
                </c:pt>
                <c:pt idx="27508">
                  <c:v>6.42967625</c:v>
                </c:pt>
                <c:pt idx="27509">
                  <c:v>6.4300462500000002</c:v>
                </c:pt>
                <c:pt idx="27510">
                  <c:v>6.4303693750016002</c:v>
                </c:pt>
                <c:pt idx="27511">
                  <c:v>6.4307074999999996</c:v>
                </c:pt>
                <c:pt idx="27512">
                  <c:v>6.4310824999999996</c:v>
                </c:pt>
                <c:pt idx="27513">
                  <c:v>6.4314806250015994</c:v>
                </c:pt>
                <c:pt idx="27514">
                  <c:v>6.4318106250015994</c:v>
                </c:pt>
                <c:pt idx="27515">
                  <c:v>6.4321450000000002</c:v>
                </c:pt>
                <c:pt idx="27516">
                  <c:v>6.4319906250015997</c:v>
                </c:pt>
                <c:pt idx="27517">
                  <c:v>6.4316075000000001</c:v>
                </c:pt>
                <c:pt idx="27518">
                  <c:v>6.4312943750015998</c:v>
                </c:pt>
                <c:pt idx="27519">
                  <c:v>6.4308993750015997</c:v>
                </c:pt>
                <c:pt idx="27520">
                  <c:v>6.4304818750015995</c:v>
                </c:pt>
                <c:pt idx="27521">
                  <c:v>6.4300081250016001</c:v>
                </c:pt>
                <c:pt idx="27522">
                  <c:v>6.4295093750015999</c:v>
                </c:pt>
                <c:pt idx="27523">
                  <c:v>6.4291843750015998</c:v>
                </c:pt>
                <c:pt idx="27524">
                  <c:v>6.4295274999999998</c:v>
                </c:pt>
                <c:pt idx="27525">
                  <c:v>6.4298843750015999</c:v>
                </c:pt>
                <c:pt idx="27526">
                  <c:v>6.4302275</c:v>
                </c:pt>
                <c:pt idx="27527">
                  <c:v>6.4306531250015997</c:v>
                </c:pt>
                <c:pt idx="27528">
                  <c:v>6.4310124999999996</c:v>
                </c:pt>
                <c:pt idx="27529">
                  <c:v>6.4313806250015997</c:v>
                </c:pt>
                <c:pt idx="27530">
                  <c:v>6.4317437499999999</c:v>
                </c:pt>
                <c:pt idx="27531">
                  <c:v>6.4321937499999997</c:v>
                </c:pt>
                <c:pt idx="27532">
                  <c:v>6.4325749999999999</c:v>
                </c:pt>
                <c:pt idx="27533">
                  <c:v>6.4330087499999999</c:v>
                </c:pt>
                <c:pt idx="27534">
                  <c:v>6.4334243750016</c:v>
                </c:pt>
                <c:pt idx="27535">
                  <c:v>6.4338875</c:v>
                </c:pt>
                <c:pt idx="27536">
                  <c:v>6.4342118750015995</c:v>
                </c:pt>
                <c:pt idx="27537">
                  <c:v>6.4346162500000004</c:v>
                </c:pt>
                <c:pt idx="27538">
                  <c:v>6.4351787500000004</c:v>
                </c:pt>
                <c:pt idx="27539">
                  <c:v>6.4356481250015998</c:v>
                </c:pt>
                <c:pt idx="27540">
                  <c:v>6.4360749999999998</c:v>
                </c:pt>
                <c:pt idx="27541">
                  <c:v>6.4366099999999999</c:v>
                </c:pt>
                <c:pt idx="27542">
                  <c:v>6.4371725</c:v>
                </c:pt>
                <c:pt idx="27543">
                  <c:v>6.4375418750015996</c:v>
                </c:pt>
                <c:pt idx="27544">
                  <c:v>6.4380581250016</c:v>
                </c:pt>
                <c:pt idx="27545">
                  <c:v>6.4386231250015999</c:v>
                </c:pt>
                <c:pt idx="27546">
                  <c:v>6.4391425</c:v>
                </c:pt>
                <c:pt idx="27547">
                  <c:v>6.4396612500000003</c:v>
                </c:pt>
                <c:pt idx="27548">
                  <c:v>6.4403362499999997</c:v>
                </c:pt>
                <c:pt idx="27549">
                  <c:v>6.4408231250016001</c:v>
                </c:pt>
                <c:pt idx="27550">
                  <c:v>6.4412393750015999</c:v>
                </c:pt>
                <c:pt idx="27551">
                  <c:v>6.4416218750015997</c:v>
                </c:pt>
                <c:pt idx="27552">
                  <c:v>6.4419718750015997</c:v>
                </c:pt>
                <c:pt idx="27553">
                  <c:v>6.4416281250015999</c:v>
                </c:pt>
                <c:pt idx="27554">
                  <c:v>6.4411356250015999</c:v>
                </c:pt>
                <c:pt idx="27555">
                  <c:v>6.4405074999999998</c:v>
                </c:pt>
                <c:pt idx="27556">
                  <c:v>6.4398600000000004</c:v>
                </c:pt>
                <c:pt idx="27557">
                  <c:v>6.4390200000000002</c:v>
                </c:pt>
                <c:pt idx="27558">
                  <c:v>6.4380893750016002</c:v>
                </c:pt>
                <c:pt idx="27559">
                  <c:v>6.4370700000000003</c:v>
                </c:pt>
                <c:pt idx="27560">
                  <c:v>6.4360875000000002</c:v>
                </c:pt>
                <c:pt idx="27561">
                  <c:v>6.4350281250016002</c:v>
                </c:pt>
                <c:pt idx="27562">
                  <c:v>6.4340087500000003</c:v>
                </c:pt>
                <c:pt idx="27563">
                  <c:v>6.4330474999999998</c:v>
                </c:pt>
                <c:pt idx="27564">
                  <c:v>6.4321443750015996</c:v>
                </c:pt>
                <c:pt idx="27565">
                  <c:v>6.4313912499999999</c:v>
                </c:pt>
                <c:pt idx="27566">
                  <c:v>6.43061375</c:v>
                </c:pt>
                <c:pt idx="27567">
                  <c:v>6.4300112499999997</c:v>
                </c:pt>
                <c:pt idx="27568">
                  <c:v>6.4294374999999997</c:v>
                </c:pt>
                <c:pt idx="27569">
                  <c:v>6.4289768750015996</c:v>
                </c:pt>
                <c:pt idx="27570">
                  <c:v>6.4285193750016001</c:v>
                </c:pt>
                <c:pt idx="27571">
                  <c:v>6.42812625</c:v>
                </c:pt>
                <c:pt idx="27572">
                  <c:v>6.4277618750015995</c:v>
                </c:pt>
                <c:pt idx="27573">
                  <c:v>6.4273193750016002</c:v>
                </c:pt>
                <c:pt idx="27574">
                  <c:v>6.4269862499999997</c:v>
                </c:pt>
                <c:pt idx="27575">
                  <c:v>6.4274481250016002</c:v>
                </c:pt>
                <c:pt idx="27576">
                  <c:v>6.4278743750015996</c:v>
                </c:pt>
                <c:pt idx="27577">
                  <c:v>6.4281943750016</c:v>
                </c:pt>
                <c:pt idx="27578">
                  <c:v>6.4285750000000004</c:v>
                </c:pt>
                <c:pt idx="27579">
                  <c:v>6.4290406250015995</c:v>
                </c:pt>
                <c:pt idx="27580">
                  <c:v>6.4294862500000001</c:v>
                </c:pt>
                <c:pt idx="27581">
                  <c:v>6.4298987500000004</c:v>
                </c:pt>
                <c:pt idx="27582">
                  <c:v>6.4303331250015994</c:v>
                </c:pt>
                <c:pt idx="27583">
                  <c:v>6.4307625000000002</c:v>
                </c:pt>
                <c:pt idx="27584">
                  <c:v>6.4312125</c:v>
                </c:pt>
                <c:pt idx="27585">
                  <c:v>6.4315837499999997</c:v>
                </c:pt>
                <c:pt idx="27586">
                  <c:v>6.4319906250015997</c:v>
                </c:pt>
                <c:pt idx="27587">
                  <c:v>6.4324325</c:v>
                </c:pt>
                <c:pt idx="27588">
                  <c:v>6.4328881250015995</c:v>
                </c:pt>
                <c:pt idx="27589">
                  <c:v>6.4332775</c:v>
                </c:pt>
                <c:pt idx="27590">
                  <c:v>6.4328118750016001</c:v>
                </c:pt>
                <c:pt idx="27591">
                  <c:v>6.4323268750015998</c:v>
                </c:pt>
                <c:pt idx="27592">
                  <c:v>6.4319993750015998</c:v>
                </c:pt>
                <c:pt idx="27593">
                  <c:v>6.4316718750015998</c:v>
                </c:pt>
                <c:pt idx="27594">
                  <c:v>6.4311056250015994</c:v>
                </c:pt>
                <c:pt idx="27595">
                  <c:v>6.4305268750015996</c:v>
                </c:pt>
                <c:pt idx="27596">
                  <c:v>6.4298756250015998</c:v>
                </c:pt>
                <c:pt idx="27597">
                  <c:v>6.4292931250015997</c:v>
                </c:pt>
                <c:pt idx="27598">
                  <c:v>6.4289649999999998</c:v>
                </c:pt>
                <c:pt idx="27599">
                  <c:v>6.4285656250015997</c:v>
                </c:pt>
                <c:pt idx="27600">
                  <c:v>6.4282031250016001</c:v>
                </c:pt>
                <c:pt idx="27601">
                  <c:v>6.4286106250015997</c:v>
                </c:pt>
                <c:pt idx="27602">
                  <c:v>6.4290675000000004</c:v>
                </c:pt>
                <c:pt idx="27603">
                  <c:v>6.4296100000000003</c:v>
                </c:pt>
                <c:pt idx="27604">
                  <c:v>6.4301631250015996</c:v>
                </c:pt>
                <c:pt idx="27605">
                  <c:v>6.4307137499999998</c:v>
                </c:pt>
                <c:pt idx="27606">
                  <c:v>6.4312025000000004</c:v>
                </c:pt>
                <c:pt idx="27607">
                  <c:v>6.4316775000000002</c:v>
                </c:pt>
                <c:pt idx="27608">
                  <c:v>6.4321087500000003</c:v>
                </c:pt>
                <c:pt idx="27609">
                  <c:v>6.4326262500000002</c:v>
                </c:pt>
                <c:pt idx="27610">
                  <c:v>6.4331250000000004</c:v>
                </c:pt>
                <c:pt idx="27611">
                  <c:v>6.4337574999999996</c:v>
                </c:pt>
                <c:pt idx="27612">
                  <c:v>6.4340812500000002</c:v>
                </c:pt>
                <c:pt idx="27613">
                  <c:v>6.4346212500000002</c:v>
                </c:pt>
                <c:pt idx="27614">
                  <c:v>6.4349612499999997</c:v>
                </c:pt>
                <c:pt idx="27615">
                  <c:v>6.4355768750015994</c:v>
                </c:pt>
                <c:pt idx="27616">
                  <c:v>6.4359112500000002</c:v>
                </c:pt>
                <c:pt idx="27617">
                  <c:v>6.4363025</c:v>
                </c:pt>
                <c:pt idx="27618">
                  <c:v>6.4369162500000003</c:v>
                </c:pt>
                <c:pt idx="27619">
                  <c:v>6.4375850000000003</c:v>
                </c:pt>
                <c:pt idx="27620">
                  <c:v>6.43816875</c:v>
                </c:pt>
                <c:pt idx="27621">
                  <c:v>6.43872</c:v>
                </c:pt>
                <c:pt idx="27622">
                  <c:v>6.4391850000000002</c:v>
                </c:pt>
                <c:pt idx="27623">
                  <c:v>6.4396512499999998</c:v>
                </c:pt>
                <c:pt idx="27624">
                  <c:v>6.4400568750015994</c:v>
                </c:pt>
                <c:pt idx="27625">
                  <c:v>6.4404287499999997</c:v>
                </c:pt>
                <c:pt idx="27626">
                  <c:v>6.4398668750015995</c:v>
                </c:pt>
                <c:pt idx="27627">
                  <c:v>6.4393006250016001</c:v>
                </c:pt>
                <c:pt idx="27628">
                  <c:v>6.4386087500000002</c:v>
                </c:pt>
                <c:pt idx="27629">
                  <c:v>6.4378443750015997</c:v>
                </c:pt>
                <c:pt idx="27630">
                  <c:v>6.43701875</c:v>
                </c:pt>
                <c:pt idx="27631">
                  <c:v>6.4361168750015993</c:v>
                </c:pt>
                <c:pt idx="27632">
                  <c:v>6.4351931250016001</c:v>
                </c:pt>
                <c:pt idx="27633">
                  <c:v>6.4342087499999998</c:v>
                </c:pt>
                <c:pt idx="27634">
                  <c:v>6.4332549999999999</c:v>
                </c:pt>
                <c:pt idx="27635">
                  <c:v>6.4323550000000003</c:v>
                </c:pt>
                <c:pt idx="27636">
                  <c:v>6.4316281250016001</c:v>
                </c:pt>
                <c:pt idx="27637">
                  <c:v>6.4309731250016</c:v>
                </c:pt>
                <c:pt idx="27638">
                  <c:v>6.4304606250015999</c:v>
                </c:pt>
                <c:pt idx="27639">
                  <c:v>6.4299212499999996</c:v>
                </c:pt>
                <c:pt idx="27640">
                  <c:v>6.4294987499999996</c:v>
                </c:pt>
                <c:pt idx="27641">
                  <c:v>6.4291</c:v>
                </c:pt>
                <c:pt idx="27642">
                  <c:v>6.4287106250015995</c:v>
                </c:pt>
                <c:pt idx="27643">
                  <c:v>6.4281350000000002</c:v>
                </c:pt>
                <c:pt idx="27644">
                  <c:v>6.4275643750015998</c:v>
                </c:pt>
                <c:pt idx="27645">
                  <c:v>6.4269812499999999</c:v>
                </c:pt>
                <c:pt idx="27646">
                  <c:v>6.4264456250016</c:v>
                </c:pt>
                <c:pt idx="27647">
                  <c:v>6.4258981250015994</c:v>
                </c:pt>
                <c:pt idx="27648">
                  <c:v>6.4252743750015995</c:v>
                </c:pt>
                <c:pt idx="27649">
                  <c:v>6.4247249999999996</c:v>
                </c:pt>
                <c:pt idx="27650">
                  <c:v>6.4243043750015998</c:v>
                </c:pt>
                <c:pt idx="27651">
                  <c:v>6.4239787499999998</c:v>
                </c:pt>
                <c:pt idx="27652">
                  <c:v>6.4239193750016002</c:v>
                </c:pt>
                <c:pt idx="27653">
                  <c:v>6.4242818750015998</c:v>
                </c:pt>
                <c:pt idx="27654">
                  <c:v>6.4247174999999999</c:v>
                </c:pt>
                <c:pt idx="27655">
                  <c:v>6.4251293750015996</c:v>
                </c:pt>
                <c:pt idx="27656">
                  <c:v>6.4254831250016</c:v>
                </c:pt>
                <c:pt idx="27657">
                  <c:v>6.4258418750016002</c:v>
                </c:pt>
                <c:pt idx="27658">
                  <c:v>6.4262481250015995</c:v>
                </c:pt>
                <c:pt idx="27659">
                  <c:v>6.4267174999999996</c:v>
                </c:pt>
                <c:pt idx="27660">
                  <c:v>6.4270449999999997</c:v>
                </c:pt>
                <c:pt idx="27661">
                  <c:v>6.4274131250015998</c:v>
                </c:pt>
                <c:pt idx="27662">
                  <c:v>6.4271318750016002</c:v>
                </c:pt>
                <c:pt idx="27663">
                  <c:v>6.4266924999999997</c:v>
                </c:pt>
                <c:pt idx="27664">
                  <c:v>6.4261393750015996</c:v>
                </c:pt>
                <c:pt idx="27665">
                  <c:v>6.4258100000000002</c:v>
                </c:pt>
                <c:pt idx="27666">
                  <c:v>6.4254093750015997</c:v>
                </c:pt>
                <c:pt idx="27667">
                  <c:v>6.4249931250015999</c:v>
                </c:pt>
                <c:pt idx="27668">
                  <c:v>6.4246350000000003</c:v>
                </c:pt>
                <c:pt idx="27669">
                  <c:v>6.4242406250016</c:v>
                </c:pt>
                <c:pt idx="27670">
                  <c:v>6.4236449999999996</c:v>
                </c:pt>
                <c:pt idx="27671">
                  <c:v>6.4231924999999999</c:v>
                </c:pt>
                <c:pt idx="27672">
                  <c:v>6.42355375</c:v>
                </c:pt>
                <c:pt idx="27673">
                  <c:v>6.4239412500000004</c:v>
                </c:pt>
                <c:pt idx="27674">
                  <c:v>6.4242943750016002</c:v>
                </c:pt>
                <c:pt idx="27675">
                  <c:v>6.4247681250015996</c:v>
                </c:pt>
                <c:pt idx="27676">
                  <c:v>6.4253581250015994</c:v>
                </c:pt>
                <c:pt idx="27677">
                  <c:v>6.4259725000000003</c:v>
                </c:pt>
                <c:pt idx="27678">
                  <c:v>6.42652</c:v>
                </c:pt>
                <c:pt idx="27679">
                  <c:v>6.4270825</c:v>
                </c:pt>
                <c:pt idx="27680">
                  <c:v>6.4276643750015996</c:v>
                </c:pt>
                <c:pt idx="27681">
                  <c:v>6.4282012499999999</c:v>
                </c:pt>
                <c:pt idx="27682">
                  <c:v>6.4287862499999999</c:v>
                </c:pt>
                <c:pt idx="27683">
                  <c:v>6.4291212499999997</c:v>
                </c:pt>
                <c:pt idx="27684">
                  <c:v>6.4297818750015994</c:v>
                </c:pt>
                <c:pt idx="27685">
                  <c:v>6.4305006250016001</c:v>
                </c:pt>
                <c:pt idx="27686">
                  <c:v>6.4311024999999997</c:v>
                </c:pt>
                <c:pt idx="27687">
                  <c:v>6.4314475</c:v>
                </c:pt>
                <c:pt idx="27688">
                  <c:v>6.4320818750016002</c:v>
                </c:pt>
                <c:pt idx="27689">
                  <c:v>6.4326606250016001</c:v>
                </c:pt>
                <c:pt idx="27690">
                  <c:v>6.4331518750015997</c:v>
                </c:pt>
                <c:pt idx="27691">
                  <c:v>6.4336881250015994</c:v>
                </c:pt>
                <c:pt idx="27692">
                  <c:v>6.4341225</c:v>
                </c:pt>
                <c:pt idx="27693">
                  <c:v>6.4346537499999998</c:v>
                </c:pt>
                <c:pt idx="27694">
                  <c:v>6.4352712500000004</c:v>
                </c:pt>
                <c:pt idx="27695">
                  <c:v>6.4358874999999998</c:v>
                </c:pt>
                <c:pt idx="27696">
                  <c:v>6.4362075000000001</c:v>
                </c:pt>
                <c:pt idx="27697">
                  <c:v>6.4366706250016001</c:v>
                </c:pt>
                <c:pt idx="27698">
                  <c:v>6.4362262499999998</c:v>
                </c:pt>
                <c:pt idx="27699">
                  <c:v>6.4358674999999996</c:v>
                </c:pt>
                <c:pt idx="27700">
                  <c:v>6.4354456250015994</c:v>
                </c:pt>
                <c:pt idx="27701">
                  <c:v>6.4350300000000002</c:v>
                </c:pt>
                <c:pt idx="27702">
                  <c:v>6.4346143750015994</c:v>
                </c:pt>
                <c:pt idx="27703">
                  <c:v>6.4341400000000002</c:v>
                </c:pt>
                <c:pt idx="27704">
                  <c:v>6.4338043750015999</c:v>
                </c:pt>
                <c:pt idx="27705">
                  <c:v>6.4333724999999999</c:v>
                </c:pt>
                <c:pt idx="27706">
                  <c:v>6.4330431250015998</c:v>
                </c:pt>
                <c:pt idx="27707">
                  <c:v>6.4326968750016</c:v>
                </c:pt>
                <c:pt idx="27708">
                  <c:v>6.4321243750015995</c:v>
                </c:pt>
                <c:pt idx="27709">
                  <c:v>6.4316787499999997</c:v>
                </c:pt>
                <c:pt idx="27710">
                  <c:v>6.4313149999999997</c:v>
                </c:pt>
                <c:pt idx="27711">
                  <c:v>6.4309349999999998</c:v>
                </c:pt>
                <c:pt idx="27712">
                  <c:v>6.4304781250016001</c:v>
                </c:pt>
                <c:pt idx="27713">
                  <c:v>6.4300474999999997</c:v>
                </c:pt>
                <c:pt idx="27714">
                  <c:v>6.4296856250015999</c:v>
                </c:pt>
                <c:pt idx="27715">
                  <c:v>6.4292418750015994</c:v>
                </c:pt>
                <c:pt idx="27716">
                  <c:v>6.4286168750016</c:v>
                </c:pt>
                <c:pt idx="27717">
                  <c:v>6.4279062500000004</c:v>
                </c:pt>
                <c:pt idx="27718">
                  <c:v>6.4274968750015997</c:v>
                </c:pt>
                <c:pt idx="27719">
                  <c:v>6.4270081250016</c:v>
                </c:pt>
                <c:pt idx="27720">
                  <c:v>6.4265612499999998</c:v>
                </c:pt>
                <c:pt idx="27721">
                  <c:v>6.4260281250015998</c:v>
                </c:pt>
                <c:pt idx="27722">
                  <c:v>6.4255743750015997</c:v>
                </c:pt>
                <c:pt idx="27723">
                  <c:v>6.4251043750015997</c:v>
                </c:pt>
                <c:pt idx="27724">
                  <c:v>6.4244887500000001</c:v>
                </c:pt>
                <c:pt idx="27725">
                  <c:v>6.4239837499999997</c:v>
                </c:pt>
                <c:pt idx="27726">
                  <c:v>6.42364625</c:v>
                </c:pt>
                <c:pt idx="27727">
                  <c:v>6.4239137499999996</c:v>
                </c:pt>
                <c:pt idx="27728">
                  <c:v>6.4243168750016002</c:v>
                </c:pt>
                <c:pt idx="27729">
                  <c:v>6.4246924999999999</c:v>
                </c:pt>
                <c:pt idx="27730">
                  <c:v>6.4250787499999999</c:v>
                </c:pt>
                <c:pt idx="27731">
                  <c:v>6.4254449999999999</c:v>
                </c:pt>
                <c:pt idx="27732">
                  <c:v>6.4257868750015996</c:v>
                </c:pt>
                <c:pt idx="27733">
                  <c:v>6.4261600000000003</c:v>
                </c:pt>
                <c:pt idx="27734">
                  <c:v>6.4258812499999998</c:v>
                </c:pt>
                <c:pt idx="27735">
                  <c:v>6.4254387499999996</c:v>
                </c:pt>
                <c:pt idx="27736">
                  <c:v>6.4249162499999999</c:v>
                </c:pt>
                <c:pt idx="27737">
                  <c:v>6.4242999999999997</c:v>
                </c:pt>
                <c:pt idx="27738">
                  <c:v>6.4236950000000004</c:v>
                </c:pt>
                <c:pt idx="27739">
                  <c:v>6.4233643750015998</c:v>
                </c:pt>
                <c:pt idx="27740">
                  <c:v>6.4228143750015994</c:v>
                </c:pt>
                <c:pt idx="27741">
                  <c:v>6.4223962500000003</c:v>
                </c:pt>
                <c:pt idx="27742">
                  <c:v>6.4219943750016002</c:v>
                </c:pt>
                <c:pt idx="27743">
                  <c:v>6.4219012500000003</c:v>
                </c:pt>
                <c:pt idx="27744">
                  <c:v>6.4223825000000003</c:v>
                </c:pt>
                <c:pt idx="27745">
                  <c:v>6.4227631250016</c:v>
                </c:pt>
                <c:pt idx="27746">
                  <c:v>6.42310625</c:v>
                </c:pt>
                <c:pt idx="27747">
                  <c:v>6.4235499999999996</c:v>
                </c:pt>
                <c:pt idx="27748">
                  <c:v>6.4239306250016002</c:v>
                </c:pt>
                <c:pt idx="27749">
                  <c:v>6.4242600000000003</c:v>
                </c:pt>
                <c:pt idx="27750">
                  <c:v>6.4246893750015994</c:v>
                </c:pt>
                <c:pt idx="27751">
                  <c:v>6.4250906250015998</c:v>
                </c:pt>
                <c:pt idx="27752">
                  <c:v>6.4256349999999998</c:v>
                </c:pt>
                <c:pt idx="27753">
                  <c:v>6.4259925000000004</c:v>
                </c:pt>
                <c:pt idx="27754">
                  <c:v>6.4264443750015996</c:v>
                </c:pt>
                <c:pt idx="27755">
                  <c:v>6.4268881250016001</c:v>
                </c:pt>
                <c:pt idx="27756">
                  <c:v>6.4274300000000002</c:v>
                </c:pt>
                <c:pt idx="27757">
                  <c:v>6.4278337499999996</c:v>
                </c:pt>
                <c:pt idx="27758">
                  <c:v>6.4284100000000004</c:v>
                </c:pt>
                <c:pt idx="27759">
                  <c:v>6.42887875</c:v>
                </c:pt>
                <c:pt idx="27760">
                  <c:v>6.4294174999999996</c:v>
                </c:pt>
                <c:pt idx="27761">
                  <c:v>6.42979375</c:v>
                </c:pt>
                <c:pt idx="27762">
                  <c:v>6.4301906250015994</c:v>
                </c:pt>
                <c:pt idx="27763">
                  <c:v>6.4304043750015998</c:v>
                </c:pt>
                <c:pt idx="27764">
                  <c:v>6.4307268750016</c:v>
                </c:pt>
                <c:pt idx="27765">
                  <c:v>6.4310731250015998</c:v>
                </c:pt>
                <c:pt idx="27766">
                  <c:v>6.4310037500000004</c:v>
                </c:pt>
                <c:pt idx="27767">
                  <c:v>6.4306806250015995</c:v>
                </c:pt>
                <c:pt idx="27768">
                  <c:v>6.4302231250016</c:v>
                </c:pt>
                <c:pt idx="27769">
                  <c:v>6.4297250000000004</c:v>
                </c:pt>
                <c:pt idx="27770">
                  <c:v>6.4291918750015995</c:v>
                </c:pt>
                <c:pt idx="27771">
                  <c:v>6.4288593750015997</c:v>
                </c:pt>
                <c:pt idx="27772">
                  <c:v>6.4284162499999997</c:v>
                </c:pt>
                <c:pt idx="27773">
                  <c:v>6.4279849999999996</c:v>
                </c:pt>
                <c:pt idx="27774">
                  <c:v>6.4276131250016002</c:v>
                </c:pt>
                <c:pt idx="27775">
                  <c:v>6.4270862500000003</c:v>
                </c:pt>
                <c:pt idx="27776">
                  <c:v>6.4266718750015999</c:v>
                </c:pt>
                <c:pt idx="27777">
                  <c:v>6.4263331250015998</c:v>
                </c:pt>
                <c:pt idx="27778">
                  <c:v>6.4258637500000004</c:v>
                </c:pt>
                <c:pt idx="27779">
                  <c:v>6.4255406250015996</c:v>
                </c:pt>
                <c:pt idx="27780">
                  <c:v>6.4251899999999997</c:v>
                </c:pt>
                <c:pt idx="27781">
                  <c:v>6.4256606250015995</c:v>
                </c:pt>
                <c:pt idx="27782">
                  <c:v>6.4261400000000002</c:v>
                </c:pt>
                <c:pt idx="27783">
                  <c:v>6.4265281250015995</c:v>
                </c:pt>
                <c:pt idx="27784">
                  <c:v>6.4269918750016002</c:v>
                </c:pt>
                <c:pt idx="27785">
                  <c:v>6.4274618750016002</c:v>
                </c:pt>
                <c:pt idx="27786">
                  <c:v>6.4277899999999999</c:v>
                </c:pt>
                <c:pt idx="27787">
                  <c:v>6.4273249999999997</c:v>
                </c:pt>
                <c:pt idx="27788">
                  <c:v>6.4269862499999997</c:v>
                </c:pt>
                <c:pt idx="27789">
                  <c:v>6.4266224999999997</c:v>
                </c:pt>
                <c:pt idx="27790">
                  <c:v>6.4260712499999997</c:v>
                </c:pt>
                <c:pt idx="27791">
                  <c:v>6.4254181250015998</c:v>
                </c:pt>
                <c:pt idx="27792">
                  <c:v>6.4246074999999996</c:v>
                </c:pt>
                <c:pt idx="27793">
                  <c:v>6.4237624999999996</c:v>
                </c:pt>
                <c:pt idx="27794">
                  <c:v>6.4228149999999999</c:v>
                </c:pt>
                <c:pt idx="27795">
                  <c:v>6.4218306250015997</c:v>
                </c:pt>
                <c:pt idx="27796">
                  <c:v>6.4209743750015997</c:v>
                </c:pt>
                <c:pt idx="27797">
                  <c:v>6.4200806250015994</c:v>
                </c:pt>
                <c:pt idx="27798">
                  <c:v>6.4193131250016</c:v>
                </c:pt>
                <c:pt idx="27799">
                  <c:v>6.4185518750016</c:v>
                </c:pt>
                <c:pt idx="27800">
                  <c:v>6.4179624999999998</c:v>
                </c:pt>
                <c:pt idx="27801">
                  <c:v>6.4174306250016002</c:v>
                </c:pt>
                <c:pt idx="27802">
                  <c:v>6.4168424999999996</c:v>
                </c:pt>
                <c:pt idx="27803">
                  <c:v>6.4165106250015995</c:v>
                </c:pt>
                <c:pt idx="27804">
                  <c:v>6.4169968750016002</c:v>
                </c:pt>
                <c:pt idx="27805">
                  <c:v>6.4173200000000001</c:v>
                </c:pt>
                <c:pt idx="27806">
                  <c:v>6.4177368750015997</c:v>
                </c:pt>
                <c:pt idx="27807">
                  <c:v>6.4181956250015997</c:v>
                </c:pt>
                <c:pt idx="27808">
                  <c:v>6.4186062499999998</c:v>
                </c:pt>
                <c:pt idx="27809">
                  <c:v>6.4190300000000002</c:v>
                </c:pt>
                <c:pt idx="27810">
                  <c:v>6.4194443750015999</c:v>
                </c:pt>
                <c:pt idx="27811">
                  <c:v>6.4199187499999999</c:v>
                </c:pt>
                <c:pt idx="27812">
                  <c:v>6.4203381250015994</c:v>
                </c:pt>
                <c:pt idx="27813">
                  <c:v>6.4208143750015996</c:v>
                </c:pt>
                <c:pt idx="27814">
                  <c:v>6.4213056250016001</c:v>
                </c:pt>
                <c:pt idx="27815">
                  <c:v>6.4218143750015999</c:v>
                </c:pt>
                <c:pt idx="27816">
                  <c:v>6.4222774999999999</c:v>
                </c:pt>
                <c:pt idx="27817">
                  <c:v>6.4227206250015998</c:v>
                </c:pt>
                <c:pt idx="27818">
                  <c:v>6.4232693750015999</c:v>
                </c:pt>
                <c:pt idx="27819">
                  <c:v>6.4238106250015994</c:v>
                </c:pt>
                <c:pt idx="27820">
                  <c:v>6.4244424999999996</c:v>
                </c:pt>
                <c:pt idx="27821">
                  <c:v>6.4250131250016</c:v>
                </c:pt>
                <c:pt idx="27822">
                  <c:v>6.4253668750015995</c:v>
                </c:pt>
                <c:pt idx="27823">
                  <c:v>6.4257274999999998</c:v>
                </c:pt>
                <c:pt idx="27824">
                  <c:v>6.4263031250016001</c:v>
                </c:pt>
                <c:pt idx="27825">
                  <c:v>6.4268999999999998</c:v>
                </c:pt>
                <c:pt idx="27826">
                  <c:v>6.4274087499999997</c:v>
                </c:pt>
                <c:pt idx="27827">
                  <c:v>6.4277343750015996</c:v>
                </c:pt>
                <c:pt idx="27828">
                  <c:v>6.4282287499999997</c:v>
                </c:pt>
                <c:pt idx="27829">
                  <c:v>6.4286793750015994</c:v>
                </c:pt>
                <c:pt idx="27830">
                  <c:v>6.4282718750015997</c:v>
                </c:pt>
                <c:pt idx="27831">
                  <c:v>6.4275374999999997</c:v>
                </c:pt>
                <c:pt idx="27832">
                  <c:v>6.4270206250015995</c:v>
                </c:pt>
                <c:pt idx="27833">
                  <c:v>6.4264475000000001</c:v>
                </c:pt>
                <c:pt idx="27834">
                  <c:v>6.4258125000000001</c:v>
                </c:pt>
                <c:pt idx="27835">
                  <c:v>6.42517125</c:v>
                </c:pt>
                <c:pt idx="27836">
                  <c:v>6.4244568750016002</c:v>
                </c:pt>
                <c:pt idx="27837">
                  <c:v>6.4237712499999997</c:v>
                </c:pt>
                <c:pt idx="27838">
                  <c:v>6.4229612500000002</c:v>
                </c:pt>
                <c:pt idx="27839">
                  <c:v>6.4223093750015998</c:v>
                </c:pt>
                <c:pt idx="27840">
                  <c:v>6.4215787500000001</c:v>
                </c:pt>
                <c:pt idx="27841">
                  <c:v>6.4209743750015997</c:v>
                </c:pt>
                <c:pt idx="27842">
                  <c:v>6.4203506250015998</c:v>
                </c:pt>
                <c:pt idx="27843">
                  <c:v>6.4198575</c:v>
                </c:pt>
                <c:pt idx="27844">
                  <c:v>6.4194343750015994</c:v>
                </c:pt>
                <c:pt idx="27845">
                  <c:v>6.4189999999999996</c:v>
                </c:pt>
                <c:pt idx="27846">
                  <c:v>6.4185881250015999</c:v>
                </c:pt>
                <c:pt idx="27847">
                  <c:v>6.4180287500000004</c:v>
                </c:pt>
                <c:pt idx="27848">
                  <c:v>6.4177062500000002</c:v>
                </c:pt>
                <c:pt idx="27849">
                  <c:v>6.4173143750015997</c:v>
                </c:pt>
                <c:pt idx="27850">
                  <c:v>6.4169543750016</c:v>
                </c:pt>
                <c:pt idx="27851">
                  <c:v>6.4166299999999996</c:v>
                </c:pt>
                <c:pt idx="27852">
                  <c:v>6.4169756250015997</c:v>
                </c:pt>
                <c:pt idx="27853">
                  <c:v>6.4173531250015996</c:v>
                </c:pt>
                <c:pt idx="27854">
                  <c:v>6.4176975000000001</c:v>
                </c:pt>
                <c:pt idx="27855">
                  <c:v>6.4181549999999996</c:v>
                </c:pt>
                <c:pt idx="27856">
                  <c:v>6.4185193750015994</c:v>
                </c:pt>
                <c:pt idx="27857">
                  <c:v>6.4188450000000001</c:v>
                </c:pt>
                <c:pt idx="27858">
                  <c:v>6.4193031250015995</c:v>
                </c:pt>
                <c:pt idx="27859">
                  <c:v>6.4198424999999997</c:v>
                </c:pt>
                <c:pt idx="27860">
                  <c:v>6.4202906250015994</c:v>
                </c:pt>
                <c:pt idx="27861">
                  <c:v>6.4208056250015995</c:v>
                </c:pt>
                <c:pt idx="27862">
                  <c:v>6.4213031250016002</c:v>
                </c:pt>
                <c:pt idx="27863">
                  <c:v>6.4218118750016</c:v>
                </c:pt>
                <c:pt idx="27864">
                  <c:v>6.4223681250015998</c:v>
                </c:pt>
                <c:pt idx="27865">
                  <c:v>6.4229556250015998</c:v>
                </c:pt>
                <c:pt idx="27866">
                  <c:v>6.4235137499999997</c:v>
                </c:pt>
                <c:pt idx="27867">
                  <c:v>6.4240743750015996</c:v>
                </c:pt>
                <c:pt idx="27868">
                  <c:v>6.4246487500000002</c:v>
                </c:pt>
                <c:pt idx="27869">
                  <c:v>6.4251943750015998</c:v>
                </c:pt>
                <c:pt idx="27870">
                  <c:v>6.4257668750015995</c:v>
                </c:pt>
                <c:pt idx="27871">
                  <c:v>6.4262343750015996</c:v>
                </c:pt>
                <c:pt idx="27872">
                  <c:v>6.4266500000000004</c:v>
                </c:pt>
                <c:pt idx="27873">
                  <c:v>6.4270949999999996</c:v>
                </c:pt>
                <c:pt idx="27874">
                  <c:v>6.4267443750015998</c:v>
                </c:pt>
                <c:pt idx="27875">
                  <c:v>6.4260243750015995</c:v>
                </c:pt>
                <c:pt idx="27876">
                  <c:v>6.42547625</c:v>
                </c:pt>
                <c:pt idx="27877">
                  <c:v>6.4247525000000003</c:v>
                </c:pt>
                <c:pt idx="27878">
                  <c:v>6.4240281250016</c:v>
                </c:pt>
                <c:pt idx="27879">
                  <c:v>6.4231968750016</c:v>
                </c:pt>
                <c:pt idx="27880">
                  <c:v>6.4224449999999997</c:v>
                </c:pt>
                <c:pt idx="27881">
                  <c:v>6.4216618750015995</c:v>
                </c:pt>
                <c:pt idx="27882">
                  <c:v>6.4209062499999998</c:v>
                </c:pt>
                <c:pt idx="27883">
                  <c:v>6.4201581250016</c:v>
                </c:pt>
                <c:pt idx="27884">
                  <c:v>6.4195006250016</c:v>
                </c:pt>
                <c:pt idx="27885">
                  <c:v>6.4188481250015998</c:v>
                </c:pt>
                <c:pt idx="27886">
                  <c:v>6.4184524999999999</c:v>
                </c:pt>
                <c:pt idx="27887">
                  <c:v>6.4178587499999997</c:v>
                </c:pt>
                <c:pt idx="27888">
                  <c:v>6.4175062499999997</c:v>
                </c:pt>
                <c:pt idx="27889">
                  <c:v>6.4176231250016</c:v>
                </c:pt>
                <c:pt idx="27890">
                  <c:v>6.4179543750015995</c:v>
                </c:pt>
                <c:pt idx="27891">
                  <c:v>6.4183156250015996</c:v>
                </c:pt>
                <c:pt idx="27892">
                  <c:v>6.4187087500000004</c:v>
                </c:pt>
                <c:pt idx="27893">
                  <c:v>6.4190618750016002</c:v>
                </c:pt>
                <c:pt idx="27894">
                  <c:v>6.4189762500000001</c:v>
                </c:pt>
                <c:pt idx="27895">
                  <c:v>6.4193262500000001</c:v>
                </c:pt>
                <c:pt idx="27896">
                  <c:v>6.4189800000000004</c:v>
                </c:pt>
                <c:pt idx="27897">
                  <c:v>6.4186562499999997</c:v>
                </c:pt>
                <c:pt idx="27898">
                  <c:v>6.4183118750016002</c:v>
                </c:pt>
                <c:pt idx="27899">
                  <c:v>6.4179193750015999</c:v>
                </c:pt>
                <c:pt idx="27900">
                  <c:v>6.4175868750016001</c:v>
                </c:pt>
                <c:pt idx="27901">
                  <c:v>6.4172162500000001</c:v>
                </c:pt>
                <c:pt idx="27902">
                  <c:v>6.4174837499999997</c:v>
                </c:pt>
                <c:pt idx="27903">
                  <c:v>6.4178806250016001</c:v>
                </c:pt>
                <c:pt idx="27904">
                  <c:v>6.4182562499999998</c:v>
                </c:pt>
                <c:pt idx="27905">
                  <c:v>6.4186325000000002</c:v>
                </c:pt>
                <c:pt idx="27906">
                  <c:v>6.4190512499999999</c:v>
                </c:pt>
                <c:pt idx="27907">
                  <c:v>6.4195112500000002</c:v>
                </c:pt>
                <c:pt idx="27908">
                  <c:v>6.41991625</c:v>
                </c:pt>
                <c:pt idx="27909">
                  <c:v>6.4204406250016</c:v>
                </c:pt>
                <c:pt idx="27910">
                  <c:v>6.4208606250016</c:v>
                </c:pt>
                <c:pt idx="27911">
                  <c:v>6.4212724999999997</c:v>
                </c:pt>
                <c:pt idx="27912">
                  <c:v>6.42164</c:v>
                </c:pt>
                <c:pt idx="27913">
                  <c:v>6.4220781250016001</c:v>
                </c:pt>
                <c:pt idx="27914">
                  <c:v>6.4224112499999997</c:v>
                </c:pt>
                <c:pt idx="27915">
                  <c:v>6.4218675000000003</c:v>
                </c:pt>
                <c:pt idx="27916">
                  <c:v>6.4212293750015998</c:v>
                </c:pt>
                <c:pt idx="27917">
                  <c:v>6.4208718750016001</c:v>
                </c:pt>
                <c:pt idx="27918">
                  <c:v>6.4204581250016002</c:v>
                </c:pt>
                <c:pt idx="27919">
                  <c:v>6.4200137499999999</c:v>
                </c:pt>
                <c:pt idx="27920">
                  <c:v>6.4196706250015998</c:v>
                </c:pt>
                <c:pt idx="27921">
                  <c:v>6.4191731250016</c:v>
                </c:pt>
                <c:pt idx="27922">
                  <c:v>6.4187562500000004</c:v>
                </c:pt>
                <c:pt idx="27923">
                  <c:v>6.4182543750015997</c:v>
                </c:pt>
                <c:pt idx="27924">
                  <c:v>6.4178518750015998</c:v>
                </c:pt>
                <c:pt idx="27925">
                  <c:v>6.4173856250016001</c:v>
                </c:pt>
                <c:pt idx="27926">
                  <c:v>6.4168031250016</c:v>
                </c:pt>
                <c:pt idx="27927">
                  <c:v>6.4163050000000004</c:v>
                </c:pt>
                <c:pt idx="27928">
                  <c:v>6.4158925</c:v>
                </c:pt>
                <c:pt idx="27929">
                  <c:v>6.4154712500000004</c:v>
                </c:pt>
                <c:pt idx="27930">
                  <c:v>6.4155974999999996</c:v>
                </c:pt>
                <c:pt idx="27931">
                  <c:v>6.4159187500000003</c:v>
                </c:pt>
                <c:pt idx="27932">
                  <c:v>6.4162556250015994</c:v>
                </c:pt>
                <c:pt idx="27933">
                  <c:v>6.4166193750015994</c:v>
                </c:pt>
                <c:pt idx="27934">
                  <c:v>6.4169650000000003</c:v>
                </c:pt>
                <c:pt idx="27935">
                  <c:v>6.4173450000000001</c:v>
                </c:pt>
                <c:pt idx="27936">
                  <c:v>6.4173900000000001</c:v>
                </c:pt>
                <c:pt idx="27937">
                  <c:v>6.4170581250016001</c:v>
                </c:pt>
                <c:pt idx="27938">
                  <c:v>6.4173968750016002</c:v>
                </c:pt>
                <c:pt idx="27939">
                  <c:v>6.4178300000000004</c:v>
                </c:pt>
                <c:pt idx="27940">
                  <c:v>6.4182224999999997</c:v>
                </c:pt>
                <c:pt idx="27941">
                  <c:v>6.4185493750016001</c:v>
                </c:pt>
                <c:pt idx="27942">
                  <c:v>6.4188818750015999</c:v>
                </c:pt>
                <c:pt idx="27943">
                  <c:v>6.4184487499999996</c:v>
                </c:pt>
                <c:pt idx="27944">
                  <c:v>6.4180987500000004</c:v>
                </c:pt>
                <c:pt idx="27945">
                  <c:v>6.4177574999999996</c:v>
                </c:pt>
                <c:pt idx="27946">
                  <c:v>6.4178768750015998</c:v>
                </c:pt>
                <c:pt idx="27947">
                  <c:v>6.4183537499999996</c:v>
                </c:pt>
                <c:pt idx="27948">
                  <c:v>6.4188187499999998</c:v>
                </c:pt>
                <c:pt idx="27949">
                  <c:v>6.41928375</c:v>
                </c:pt>
                <c:pt idx="27950">
                  <c:v>6.4189631250015999</c:v>
                </c:pt>
                <c:pt idx="27951">
                  <c:v>6.4185037500000002</c:v>
                </c:pt>
                <c:pt idx="27952">
                  <c:v>6.4181625000000002</c:v>
                </c:pt>
                <c:pt idx="27953">
                  <c:v>6.4175481250016002</c:v>
                </c:pt>
                <c:pt idx="27954">
                  <c:v>6.4170506250015995</c:v>
                </c:pt>
                <c:pt idx="27955">
                  <c:v>6.4166181250015999</c:v>
                </c:pt>
                <c:pt idx="27956">
                  <c:v>6.4170781250015994</c:v>
                </c:pt>
                <c:pt idx="27957">
                  <c:v>6.4175556250015999</c:v>
                </c:pt>
                <c:pt idx="27958">
                  <c:v>6.4179487499999999</c:v>
                </c:pt>
                <c:pt idx="27959">
                  <c:v>6.4183374999999998</c:v>
                </c:pt>
                <c:pt idx="27960">
                  <c:v>6.4187193750015998</c:v>
                </c:pt>
                <c:pt idx="27961">
                  <c:v>6.4183343750016002</c:v>
                </c:pt>
                <c:pt idx="27962">
                  <c:v>6.4180012499999997</c:v>
                </c:pt>
                <c:pt idx="27963">
                  <c:v>6.4175843750016002</c:v>
                </c:pt>
                <c:pt idx="27964">
                  <c:v>6.4172062499999996</c:v>
                </c:pt>
                <c:pt idx="27965">
                  <c:v>6.4168075</c:v>
                </c:pt>
                <c:pt idx="27966">
                  <c:v>6.4167231250015995</c:v>
                </c:pt>
                <c:pt idx="27967">
                  <c:v>6.4170531250015994</c:v>
                </c:pt>
                <c:pt idx="27968">
                  <c:v>6.4174412500000004</c:v>
                </c:pt>
                <c:pt idx="27969">
                  <c:v>6.4177718750016002</c:v>
                </c:pt>
                <c:pt idx="27970">
                  <c:v>6.4176768750016002</c:v>
                </c:pt>
                <c:pt idx="27971">
                  <c:v>6.4173543750016</c:v>
                </c:pt>
                <c:pt idx="27972">
                  <c:v>6.4177949999999999</c:v>
                </c:pt>
                <c:pt idx="27973">
                  <c:v>6.41822625</c:v>
                </c:pt>
                <c:pt idx="27974">
                  <c:v>6.4186443750016</c:v>
                </c:pt>
                <c:pt idx="27975">
                  <c:v>6.4191256250016</c:v>
                </c:pt>
                <c:pt idx="27976">
                  <c:v>6.4196581250015994</c:v>
                </c:pt>
                <c:pt idx="27977">
                  <c:v>6.4202137500000003</c:v>
                </c:pt>
                <c:pt idx="27978">
                  <c:v>6.4205568750015996</c:v>
                </c:pt>
                <c:pt idx="27979">
                  <c:v>6.4211943750015994</c:v>
                </c:pt>
                <c:pt idx="27980">
                  <c:v>6.4217381250015997</c:v>
                </c:pt>
                <c:pt idx="27981">
                  <c:v>6.4221062499999997</c:v>
                </c:pt>
                <c:pt idx="27982">
                  <c:v>6.4227868750015995</c:v>
                </c:pt>
                <c:pt idx="27983">
                  <c:v>6.4234043750016001</c:v>
                </c:pt>
                <c:pt idx="27984">
                  <c:v>6.4239875</c:v>
                </c:pt>
                <c:pt idx="27985">
                  <c:v>6.4244937499999999</c:v>
                </c:pt>
                <c:pt idx="27986">
                  <c:v>6.4250600000000002</c:v>
                </c:pt>
                <c:pt idx="27987">
                  <c:v>6.4255331250015999</c:v>
                </c:pt>
                <c:pt idx="27988">
                  <c:v>6.4261175000000001</c:v>
                </c:pt>
                <c:pt idx="27989">
                  <c:v>6.4264481250015999</c:v>
                </c:pt>
                <c:pt idx="27990">
                  <c:v>6.4270612500000004</c:v>
                </c:pt>
                <c:pt idx="27991">
                  <c:v>6.4275799999999998</c:v>
                </c:pt>
                <c:pt idx="27992">
                  <c:v>6.4280200000000001</c:v>
                </c:pt>
                <c:pt idx="27993">
                  <c:v>6.4274693750015999</c:v>
                </c:pt>
                <c:pt idx="27994">
                  <c:v>6.4268643750015997</c:v>
                </c:pt>
                <c:pt idx="27995">
                  <c:v>6.42639125</c:v>
                </c:pt>
                <c:pt idx="27996">
                  <c:v>6.4257718750016002</c:v>
                </c:pt>
                <c:pt idx="27997">
                  <c:v>6.4250875000000001</c:v>
                </c:pt>
                <c:pt idx="27998">
                  <c:v>6.4242706250015997</c:v>
                </c:pt>
                <c:pt idx="27999">
                  <c:v>6.4233737499999997</c:v>
                </c:pt>
                <c:pt idx="28000">
                  <c:v>6.4223400000000002</c:v>
                </c:pt>
                <c:pt idx="28001">
                  <c:v>6.4212037500000001</c:v>
                </c:pt>
                <c:pt idx="28002">
                  <c:v>6.4201312499999998</c:v>
                </c:pt>
                <c:pt idx="28003">
                  <c:v>6.4190325000000001</c:v>
                </c:pt>
                <c:pt idx="28004">
                  <c:v>6.4179537499999997</c:v>
                </c:pt>
                <c:pt idx="28005">
                  <c:v>6.4169200000000002</c:v>
                </c:pt>
                <c:pt idx="28006">
                  <c:v>6.4160012499999999</c:v>
                </c:pt>
                <c:pt idx="28007">
                  <c:v>6.4151100000000003</c:v>
                </c:pt>
                <c:pt idx="28008">
                  <c:v>6.4143968750016001</c:v>
                </c:pt>
                <c:pt idx="28009">
                  <c:v>6.4137056250016</c:v>
                </c:pt>
                <c:pt idx="28010">
                  <c:v>6.4131425000000002</c:v>
                </c:pt>
                <c:pt idx="28011">
                  <c:v>6.4126137500000002</c:v>
                </c:pt>
                <c:pt idx="28012">
                  <c:v>6.4121143750015994</c:v>
                </c:pt>
                <c:pt idx="28013">
                  <c:v>6.4116481250015998</c:v>
                </c:pt>
                <c:pt idx="28014">
                  <c:v>6.4112256250015998</c:v>
                </c:pt>
                <c:pt idx="28015">
                  <c:v>6.4105462500000003</c:v>
                </c:pt>
                <c:pt idx="28016">
                  <c:v>6.4100099999999998</c:v>
                </c:pt>
                <c:pt idx="28017">
                  <c:v>6.4096681250016001</c:v>
                </c:pt>
                <c:pt idx="28018">
                  <c:v>6.4093093750015999</c:v>
                </c:pt>
                <c:pt idx="28019">
                  <c:v>6.4096443750015997</c:v>
                </c:pt>
                <c:pt idx="28020">
                  <c:v>6.4100393750015998</c:v>
                </c:pt>
                <c:pt idx="28021">
                  <c:v>6.4103843750016001</c:v>
                </c:pt>
                <c:pt idx="28022">
                  <c:v>6.4107424999999996</c:v>
                </c:pt>
                <c:pt idx="28023">
                  <c:v>6.4105493750016</c:v>
                </c:pt>
                <c:pt idx="28024">
                  <c:v>6.4108843750015998</c:v>
                </c:pt>
                <c:pt idx="28025">
                  <c:v>6.4112200000000001</c:v>
                </c:pt>
                <c:pt idx="28026">
                  <c:v>6.4107968750015996</c:v>
                </c:pt>
                <c:pt idx="28027">
                  <c:v>6.4103906250015994</c:v>
                </c:pt>
                <c:pt idx="28028">
                  <c:v>6.4100706250016</c:v>
                </c:pt>
                <c:pt idx="28029">
                  <c:v>6.4097400000000002</c:v>
                </c:pt>
                <c:pt idx="28030">
                  <c:v>6.4100662499999999</c:v>
                </c:pt>
                <c:pt idx="28031">
                  <c:v>6.4104293750016001</c:v>
                </c:pt>
                <c:pt idx="28032">
                  <c:v>6.4108393750015997</c:v>
                </c:pt>
                <c:pt idx="28033">
                  <c:v>6.4112337500000001</c:v>
                </c:pt>
                <c:pt idx="28034">
                  <c:v>6.4115818750016</c:v>
                </c:pt>
                <c:pt idx="28035">
                  <c:v>6.4121006250015995</c:v>
                </c:pt>
                <c:pt idx="28036">
                  <c:v>6.4126581250015997</c:v>
                </c:pt>
                <c:pt idx="28037">
                  <c:v>6.4131981250015997</c:v>
                </c:pt>
                <c:pt idx="28038">
                  <c:v>6.4138025000000001</c:v>
                </c:pt>
                <c:pt idx="28039">
                  <c:v>6.4143974999999998</c:v>
                </c:pt>
                <c:pt idx="28040">
                  <c:v>6.4149593750016001</c:v>
                </c:pt>
                <c:pt idx="28041">
                  <c:v>6.4155818750015996</c:v>
                </c:pt>
                <c:pt idx="28042">
                  <c:v>6.41590375</c:v>
                </c:pt>
                <c:pt idx="28043">
                  <c:v>6.4164712499999998</c:v>
                </c:pt>
                <c:pt idx="28044">
                  <c:v>6.4168200000000004</c:v>
                </c:pt>
                <c:pt idx="28045">
                  <c:v>6.4171437500000001</c:v>
                </c:pt>
                <c:pt idx="28046">
                  <c:v>6.41749875</c:v>
                </c:pt>
                <c:pt idx="28047">
                  <c:v>6.4179137500000003</c:v>
                </c:pt>
                <c:pt idx="28048">
                  <c:v>6.4182975000000004</c:v>
                </c:pt>
                <c:pt idx="28049">
                  <c:v>6.4187156250015995</c:v>
                </c:pt>
                <c:pt idx="28050">
                  <c:v>6.4190793750015995</c:v>
                </c:pt>
                <c:pt idx="28051">
                  <c:v>6.4194537499999997</c:v>
                </c:pt>
                <c:pt idx="28052">
                  <c:v>6.4198612500000003</c:v>
                </c:pt>
                <c:pt idx="28053">
                  <c:v>6.4202906250015994</c:v>
                </c:pt>
                <c:pt idx="28054">
                  <c:v>6.4206637500000001</c:v>
                </c:pt>
                <c:pt idx="28055">
                  <c:v>6.4210450000000003</c:v>
                </c:pt>
                <c:pt idx="28056">
                  <c:v>6.4213687500000001</c:v>
                </c:pt>
                <c:pt idx="28057">
                  <c:v>6.4217137500000003</c:v>
                </c:pt>
                <c:pt idx="28058">
                  <c:v>6.4220706250015995</c:v>
                </c:pt>
                <c:pt idx="28059">
                  <c:v>6.4224056250016002</c:v>
                </c:pt>
                <c:pt idx="28060">
                  <c:v>6.4227762500000001</c:v>
                </c:pt>
                <c:pt idx="28061">
                  <c:v>6.4231112499999998</c:v>
                </c:pt>
                <c:pt idx="28062">
                  <c:v>6.4235112499999998</c:v>
                </c:pt>
                <c:pt idx="28063">
                  <c:v>6.4238687499999996</c:v>
                </c:pt>
                <c:pt idx="28064">
                  <c:v>6.4242518750016</c:v>
                </c:pt>
                <c:pt idx="28065">
                  <c:v>6.4246093750015998</c:v>
                </c:pt>
                <c:pt idx="28066">
                  <c:v>6.4250031250015995</c:v>
                </c:pt>
                <c:pt idx="28067">
                  <c:v>6.4256462499999998</c:v>
                </c:pt>
                <c:pt idx="28068">
                  <c:v>6.4261556250015994</c:v>
                </c:pt>
                <c:pt idx="28069">
                  <c:v>6.4265499999999998</c:v>
                </c:pt>
                <c:pt idx="28070">
                  <c:v>6.4259881250015995</c:v>
                </c:pt>
                <c:pt idx="28071">
                  <c:v>6.4254506250015995</c:v>
                </c:pt>
                <c:pt idx="28072">
                  <c:v>6.4249487500000004</c:v>
                </c:pt>
                <c:pt idx="28073">
                  <c:v>6.4243031250015994</c:v>
                </c:pt>
                <c:pt idx="28074">
                  <c:v>6.4234556250015995</c:v>
                </c:pt>
                <c:pt idx="28075">
                  <c:v>6.4224856250015998</c:v>
                </c:pt>
                <c:pt idx="28076">
                  <c:v>6.4214624999999996</c:v>
                </c:pt>
                <c:pt idx="28077">
                  <c:v>6.4205637500000003</c:v>
                </c:pt>
                <c:pt idx="28078">
                  <c:v>6.4195643750015998</c:v>
                </c:pt>
                <c:pt idx="28079">
                  <c:v>6.4186474999999996</c:v>
                </c:pt>
                <c:pt idx="28080">
                  <c:v>6.4177356250016002</c:v>
                </c:pt>
                <c:pt idx="28081">
                  <c:v>6.4169806250015995</c:v>
                </c:pt>
                <c:pt idx="28082">
                  <c:v>6.4161356250015995</c:v>
                </c:pt>
                <c:pt idx="28083">
                  <c:v>6.4153756250015999</c:v>
                </c:pt>
                <c:pt idx="28084">
                  <c:v>6.4147737500000002</c:v>
                </c:pt>
                <c:pt idx="28085">
                  <c:v>6.4142374999999996</c:v>
                </c:pt>
                <c:pt idx="28086">
                  <c:v>6.4136581250016</c:v>
                </c:pt>
                <c:pt idx="28087">
                  <c:v>6.4130481250016</c:v>
                </c:pt>
                <c:pt idx="28088">
                  <c:v>6.412515</c:v>
                </c:pt>
                <c:pt idx="28089">
                  <c:v>6.4119118750016</c:v>
                </c:pt>
                <c:pt idx="28090">
                  <c:v>6.4114731250016002</c:v>
                </c:pt>
                <c:pt idx="28091">
                  <c:v>6.4109287500000001</c:v>
                </c:pt>
                <c:pt idx="28092">
                  <c:v>6.4104762500000003</c:v>
                </c:pt>
                <c:pt idx="28093">
                  <c:v>6.4100225000000002</c:v>
                </c:pt>
                <c:pt idx="28094">
                  <c:v>6.4095681250015994</c:v>
                </c:pt>
                <c:pt idx="28095">
                  <c:v>6.4091731250016002</c:v>
                </c:pt>
                <c:pt idx="28096">
                  <c:v>6.4086906250015998</c:v>
                </c:pt>
                <c:pt idx="28097">
                  <c:v>6.4083331250016</c:v>
                </c:pt>
                <c:pt idx="28098">
                  <c:v>6.4086724999999998</c:v>
                </c:pt>
                <c:pt idx="28099">
                  <c:v>6.4091149999999999</c:v>
                </c:pt>
                <c:pt idx="28100">
                  <c:v>6.4095143750016002</c:v>
                </c:pt>
                <c:pt idx="28101">
                  <c:v>6.4099068750015995</c:v>
                </c:pt>
                <c:pt idx="28102">
                  <c:v>6.4102681250015996</c:v>
                </c:pt>
                <c:pt idx="28103">
                  <c:v>6.4106206250015996</c:v>
                </c:pt>
                <c:pt idx="28104">
                  <c:v>6.4110381250015998</c:v>
                </c:pt>
                <c:pt idx="28105">
                  <c:v>6.4113756250015994</c:v>
                </c:pt>
                <c:pt idx="28106">
                  <c:v>6.4108225000000001</c:v>
                </c:pt>
                <c:pt idx="28107">
                  <c:v>6.4103237499999999</c:v>
                </c:pt>
                <c:pt idx="28108">
                  <c:v>6.4097793750015999</c:v>
                </c:pt>
                <c:pt idx="28109">
                  <c:v>6.4091537499999998</c:v>
                </c:pt>
                <c:pt idx="28110">
                  <c:v>6.4083968750015998</c:v>
                </c:pt>
                <c:pt idx="28111">
                  <c:v>6.4075993750015998</c:v>
                </c:pt>
                <c:pt idx="28112">
                  <c:v>6.4068125</c:v>
                </c:pt>
                <c:pt idx="28113">
                  <c:v>6.4060562499999998</c:v>
                </c:pt>
                <c:pt idx="28114">
                  <c:v>6.4053637500000002</c:v>
                </c:pt>
                <c:pt idx="28115">
                  <c:v>6.4046981250016</c:v>
                </c:pt>
                <c:pt idx="28116">
                  <c:v>6.4040862499999998</c:v>
                </c:pt>
                <c:pt idx="28117">
                  <c:v>6.4036881250016</c:v>
                </c:pt>
                <c:pt idx="28118">
                  <c:v>6.4032312500000002</c:v>
                </c:pt>
                <c:pt idx="28119">
                  <c:v>6.4027481250016001</c:v>
                </c:pt>
                <c:pt idx="28120">
                  <c:v>6.4023762499999997</c:v>
                </c:pt>
                <c:pt idx="28121">
                  <c:v>6.4026975000000004</c:v>
                </c:pt>
                <c:pt idx="28122">
                  <c:v>6.4030674999999997</c:v>
                </c:pt>
                <c:pt idx="28123">
                  <c:v>6.4034012499999999</c:v>
                </c:pt>
                <c:pt idx="28124">
                  <c:v>6.4038137500000003</c:v>
                </c:pt>
                <c:pt idx="28125">
                  <c:v>6.4042062499999997</c:v>
                </c:pt>
                <c:pt idx="28126">
                  <c:v>6.4045818750015995</c:v>
                </c:pt>
                <c:pt idx="28127">
                  <c:v>6.40499375</c:v>
                </c:pt>
                <c:pt idx="28128">
                  <c:v>6.4055</c:v>
                </c:pt>
                <c:pt idx="28129">
                  <c:v>6.40604</c:v>
                </c:pt>
                <c:pt idx="28130">
                  <c:v>6.4066656250016001</c:v>
                </c:pt>
                <c:pt idx="28131">
                  <c:v>6.4072668750016</c:v>
                </c:pt>
                <c:pt idx="28132">
                  <c:v>6.4076012499999999</c:v>
                </c:pt>
                <c:pt idx="28133">
                  <c:v>6.4079393750015994</c:v>
                </c:pt>
                <c:pt idx="28134">
                  <c:v>6.4084849999999998</c:v>
                </c:pt>
                <c:pt idx="28135">
                  <c:v>6.4090375000000002</c:v>
                </c:pt>
                <c:pt idx="28136">
                  <c:v>6.4094781250016002</c:v>
                </c:pt>
                <c:pt idx="28137">
                  <c:v>6.4099156250015996</c:v>
                </c:pt>
                <c:pt idx="28138">
                  <c:v>6.4103318750015994</c:v>
                </c:pt>
                <c:pt idx="28139">
                  <c:v>6.4108225000000001</c:v>
                </c:pt>
                <c:pt idx="28140">
                  <c:v>6.4112843750015998</c:v>
                </c:pt>
                <c:pt idx="28141">
                  <c:v>6.4116968750016001</c:v>
                </c:pt>
                <c:pt idx="28142">
                  <c:v>6.41214</c:v>
                </c:pt>
                <c:pt idx="28143">
                  <c:v>6.4124831250016001</c:v>
                </c:pt>
                <c:pt idx="28144">
                  <c:v>6.4120799999999996</c:v>
                </c:pt>
                <c:pt idx="28145">
                  <c:v>6.4114975000000003</c:v>
                </c:pt>
                <c:pt idx="28146">
                  <c:v>6.4111143750016</c:v>
                </c:pt>
                <c:pt idx="28147">
                  <c:v>6.4106662500000002</c:v>
                </c:pt>
                <c:pt idx="28148">
                  <c:v>6.4102443750016</c:v>
                </c:pt>
                <c:pt idx="28149">
                  <c:v>6.4097843750015997</c:v>
                </c:pt>
                <c:pt idx="28150">
                  <c:v>6.4093431250016</c:v>
                </c:pt>
                <c:pt idx="28151">
                  <c:v>6.4087893750016001</c:v>
                </c:pt>
                <c:pt idx="28152">
                  <c:v>6.4083431250015996</c:v>
                </c:pt>
                <c:pt idx="28153">
                  <c:v>6.4077987500000004</c:v>
                </c:pt>
                <c:pt idx="28154">
                  <c:v>6.4072643750016001</c:v>
                </c:pt>
                <c:pt idx="28155">
                  <c:v>6.4066518750016002</c:v>
                </c:pt>
                <c:pt idx="28156">
                  <c:v>6.4061293750015995</c:v>
                </c:pt>
                <c:pt idx="28157">
                  <c:v>6.4055987500000002</c:v>
                </c:pt>
                <c:pt idx="28158">
                  <c:v>6.4050793750016002</c:v>
                </c:pt>
                <c:pt idx="28159">
                  <c:v>6.40463</c:v>
                </c:pt>
                <c:pt idx="28160">
                  <c:v>6.4041825000000001</c:v>
                </c:pt>
                <c:pt idx="28161">
                  <c:v>6.4035393750015999</c:v>
                </c:pt>
                <c:pt idx="28162">
                  <c:v>6.4030581250015999</c:v>
                </c:pt>
                <c:pt idx="28163">
                  <c:v>6.4026987499999999</c:v>
                </c:pt>
                <c:pt idx="28164">
                  <c:v>6.4022674999999998</c:v>
                </c:pt>
                <c:pt idx="28165">
                  <c:v>6.4019268750015996</c:v>
                </c:pt>
                <c:pt idx="28166">
                  <c:v>6.4022899999999998</c:v>
                </c:pt>
                <c:pt idx="28167">
                  <c:v>6.4027275000000001</c:v>
                </c:pt>
                <c:pt idx="28168">
                  <c:v>6.4031906250016002</c:v>
                </c:pt>
                <c:pt idx="28169">
                  <c:v>6.4035331250015997</c:v>
                </c:pt>
                <c:pt idx="28170">
                  <c:v>6.4040187499999996</c:v>
                </c:pt>
                <c:pt idx="28171">
                  <c:v>6.4043731250015998</c:v>
                </c:pt>
                <c:pt idx="28172">
                  <c:v>6.4048481250015996</c:v>
                </c:pt>
                <c:pt idx="28173">
                  <c:v>6.4052293750015998</c:v>
                </c:pt>
                <c:pt idx="28174">
                  <c:v>6.4056375000000001</c:v>
                </c:pt>
                <c:pt idx="28175">
                  <c:v>6.4059787500000001</c:v>
                </c:pt>
                <c:pt idx="28176">
                  <c:v>6.4063962500000002</c:v>
                </c:pt>
                <c:pt idx="28177">
                  <c:v>6.4067681250015998</c:v>
                </c:pt>
                <c:pt idx="28178">
                  <c:v>6.4072768750015996</c:v>
                </c:pt>
                <c:pt idx="28179">
                  <c:v>6.40769375</c:v>
                </c:pt>
                <c:pt idx="28180">
                  <c:v>6.4081981250015998</c:v>
                </c:pt>
                <c:pt idx="28181">
                  <c:v>6.4087143750015994</c:v>
                </c:pt>
                <c:pt idx="28182">
                  <c:v>6.4091924999999996</c:v>
                </c:pt>
                <c:pt idx="28183">
                  <c:v>6.4096868750015998</c:v>
                </c:pt>
                <c:pt idx="28184">
                  <c:v>6.4102143750015994</c:v>
                </c:pt>
                <c:pt idx="28185">
                  <c:v>6.4106743750015998</c:v>
                </c:pt>
                <c:pt idx="28186">
                  <c:v>6.4111812500000003</c:v>
                </c:pt>
                <c:pt idx="28187">
                  <c:v>6.4116968750016001</c:v>
                </c:pt>
                <c:pt idx="28188">
                  <c:v>6.4120381250016001</c:v>
                </c:pt>
                <c:pt idx="28189">
                  <c:v>6.4123587500000001</c:v>
                </c:pt>
                <c:pt idx="28190">
                  <c:v>6.4127437499999997</c:v>
                </c:pt>
                <c:pt idx="28191">
                  <c:v>6.4122168750016</c:v>
                </c:pt>
                <c:pt idx="28192">
                  <c:v>6.4118550000000001</c:v>
                </c:pt>
                <c:pt idx="28193">
                  <c:v>6.41144625</c:v>
                </c:pt>
                <c:pt idx="28194">
                  <c:v>6.4110318750015995</c:v>
                </c:pt>
                <c:pt idx="28195">
                  <c:v>6.4104793750016</c:v>
                </c:pt>
                <c:pt idx="28196">
                  <c:v>6.4099218750015998</c:v>
                </c:pt>
                <c:pt idx="28197">
                  <c:v>6.4092181250015994</c:v>
                </c:pt>
                <c:pt idx="28198">
                  <c:v>6.4085349999999996</c:v>
                </c:pt>
                <c:pt idx="28199">
                  <c:v>6.4079031250015994</c:v>
                </c:pt>
                <c:pt idx="28200">
                  <c:v>6.4073418750015998</c:v>
                </c:pt>
                <c:pt idx="28201">
                  <c:v>6.4069162500000001</c:v>
                </c:pt>
                <c:pt idx="28202">
                  <c:v>6.4065824999999998</c:v>
                </c:pt>
                <c:pt idx="28203">
                  <c:v>6.4060112499999997</c:v>
                </c:pt>
                <c:pt idx="28204">
                  <c:v>6.4055456250015999</c:v>
                </c:pt>
                <c:pt idx="28205">
                  <c:v>6.4059443750015994</c:v>
                </c:pt>
                <c:pt idx="28206">
                  <c:v>6.4063237500000003</c:v>
                </c:pt>
                <c:pt idx="28207">
                  <c:v>6.4066856250016002</c:v>
                </c:pt>
                <c:pt idx="28208">
                  <c:v>6.4071131250016</c:v>
                </c:pt>
                <c:pt idx="28209">
                  <c:v>6.4075437500000003</c:v>
                </c:pt>
                <c:pt idx="28210">
                  <c:v>6.4080050000000002</c:v>
                </c:pt>
                <c:pt idx="28211">
                  <c:v>6.4083456250015995</c:v>
                </c:pt>
                <c:pt idx="28212">
                  <c:v>6.4087168750016001</c:v>
                </c:pt>
                <c:pt idx="28213">
                  <c:v>6.4091206250015995</c:v>
                </c:pt>
                <c:pt idx="28214">
                  <c:v>6.4094768750015998</c:v>
                </c:pt>
                <c:pt idx="28215">
                  <c:v>6.4098718750015999</c:v>
                </c:pt>
                <c:pt idx="28216">
                  <c:v>6.4102637500000004</c:v>
                </c:pt>
                <c:pt idx="28217">
                  <c:v>6.4106949999999996</c:v>
                </c:pt>
                <c:pt idx="28218">
                  <c:v>6.4111612500000001</c:v>
                </c:pt>
                <c:pt idx="28219">
                  <c:v>6.4116125000000004</c:v>
                </c:pt>
                <c:pt idx="28220">
                  <c:v>6.4120724999999998</c:v>
                </c:pt>
                <c:pt idx="28221">
                  <c:v>6.4126093750016002</c:v>
                </c:pt>
                <c:pt idx="28222">
                  <c:v>6.4130956250016</c:v>
                </c:pt>
                <c:pt idx="28223">
                  <c:v>6.4135712500000004</c:v>
                </c:pt>
                <c:pt idx="28224">
                  <c:v>6.4139887499999997</c:v>
                </c:pt>
                <c:pt idx="28225">
                  <c:v>6.4144243750015999</c:v>
                </c:pt>
                <c:pt idx="28226">
                  <c:v>6.4147887499999996</c:v>
                </c:pt>
                <c:pt idx="28227">
                  <c:v>6.4143693750016002</c:v>
                </c:pt>
                <c:pt idx="28228">
                  <c:v>6.4140424999999999</c:v>
                </c:pt>
                <c:pt idx="28229">
                  <c:v>6.4136562499999998</c:v>
                </c:pt>
                <c:pt idx="28230">
                  <c:v>6.4131743750016001</c:v>
                </c:pt>
                <c:pt idx="28231">
                  <c:v>6.4125699999999997</c:v>
                </c:pt>
                <c:pt idx="28232">
                  <c:v>6.4118506250016001</c:v>
                </c:pt>
                <c:pt idx="28233">
                  <c:v>6.4110987499999998</c:v>
                </c:pt>
                <c:pt idx="28234">
                  <c:v>6.4102237500000001</c:v>
                </c:pt>
                <c:pt idx="28235">
                  <c:v>6.4094150000000001</c:v>
                </c:pt>
                <c:pt idx="28236">
                  <c:v>6.4086193750015994</c:v>
                </c:pt>
                <c:pt idx="28237">
                  <c:v>6.4078506250015996</c:v>
                </c:pt>
                <c:pt idx="28238">
                  <c:v>6.4071168750015994</c:v>
                </c:pt>
                <c:pt idx="28239">
                  <c:v>6.4064306250016001</c:v>
                </c:pt>
                <c:pt idx="28240">
                  <c:v>6.4058631250015994</c:v>
                </c:pt>
                <c:pt idx="28241">
                  <c:v>6.4053412500000002</c:v>
                </c:pt>
                <c:pt idx="28242">
                  <c:v>6.4048875000000001</c:v>
                </c:pt>
                <c:pt idx="28243">
                  <c:v>6.4044287500000001</c:v>
                </c:pt>
                <c:pt idx="28244">
                  <c:v>6.4040875000000002</c:v>
                </c:pt>
                <c:pt idx="28245">
                  <c:v>6.4037006250015995</c:v>
                </c:pt>
                <c:pt idx="28246">
                  <c:v>6.402965</c:v>
                </c:pt>
                <c:pt idx="28247">
                  <c:v>6.4026037499999999</c:v>
                </c:pt>
                <c:pt idx="28248">
                  <c:v>6.4022343750015995</c:v>
                </c:pt>
                <c:pt idx="28249">
                  <c:v>6.4018418750016002</c:v>
                </c:pt>
                <c:pt idx="28250">
                  <c:v>6.4012837500000002</c:v>
                </c:pt>
                <c:pt idx="28251">
                  <c:v>6.4007756250016001</c:v>
                </c:pt>
                <c:pt idx="28252">
                  <c:v>6.4003899999999998</c:v>
                </c:pt>
                <c:pt idx="28253">
                  <c:v>6.4000643750016</c:v>
                </c:pt>
                <c:pt idx="28254">
                  <c:v>6.4001049999999999</c:v>
                </c:pt>
                <c:pt idx="28255">
                  <c:v>6.4004424999999996</c:v>
                </c:pt>
                <c:pt idx="28256">
                  <c:v>6.4007849999999999</c:v>
                </c:pt>
                <c:pt idx="28257">
                  <c:v>6.4011587499999996</c:v>
                </c:pt>
                <c:pt idx="28258">
                  <c:v>6.40152375</c:v>
                </c:pt>
                <c:pt idx="28259">
                  <c:v>6.4019550000000001</c:v>
                </c:pt>
                <c:pt idx="28260">
                  <c:v>6.4022893750016001</c:v>
                </c:pt>
                <c:pt idx="28261">
                  <c:v>6.4027493750015996</c:v>
                </c:pt>
                <c:pt idx="28262">
                  <c:v>6.4031581250015996</c:v>
                </c:pt>
                <c:pt idx="28263">
                  <c:v>6.4036749999999998</c:v>
                </c:pt>
                <c:pt idx="28264">
                  <c:v>6.4041481250015995</c:v>
                </c:pt>
                <c:pt idx="28265">
                  <c:v>6.4044974999999997</c:v>
                </c:pt>
                <c:pt idx="28266">
                  <c:v>6.40506625</c:v>
                </c:pt>
                <c:pt idx="28267">
                  <c:v>6.4057025000000003</c:v>
                </c:pt>
                <c:pt idx="28268">
                  <c:v>6.4062912499999998</c:v>
                </c:pt>
                <c:pt idx="28269">
                  <c:v>6.4066293750016001</c:v>
                </c:pt>
                <c:pt idx="28270">
                  <c:v>6.4069556250015998</c:v>
                </c:pt>
                <c:pt idx="28271">
                  <c:v>6.4075749999999996</c:v>
                </c:pt>
                <c:pt idx="28272">
                  <c:v>6.4081549999999998</c:v>
                </c:pt>
                <c:pt idx="28273">
                  <c:v>6.4085225000000001</c:v>
                </c:pt>
                <c:pt idx="28274">
                  <c:v>6.4091737499999999</c:v>
                </c:pt>
                <c:pt idx="28275">
                  <c:v>6.4097768750016</c:v>
                </c:pt>
                <c:pt idx="28276">
                  <c:v>6.4102100000000002</c:v>
                </c:pt>
                <c:pt idx="28277">
                  <c:v>6.4106268750015998</c:v>
                </c:pt>
                <c:pt idx="28278">
                  <c:v>6.4110068750015996</c:v>
                </c:pt>
                <c:pt idx="28279">
                  <c:v>6.4103581250015997</c:v>
                </c:pt>
                <c:pt idx="28280">
                  <c:v>6.4097462500000004</c:v>
                </c:pt>
                <c:pt idx="28281">
                  <c:v>6.4090968750016</c:v>
                </c:pt>
                <c:pt idx="28282">
                  <c:v>6.4084349999999999</c:v>
                </c:pt>
                <c:pt idx="28283">
                  <c:v>6.4076262499999999</c:v>
                </c:pt>
                <c:pt idx="28284">
                  <c:v>6.4067974999999997</c:v>
                </c:pt>
                <c:pt idx="28285">
                  <c:v>6.4059925</c:v>
                </c:pt>
                <c:pt idx="28286">
                  <c:v>6.4051168750015997</c:v>
                </c:pt>
                <c:pt idx="28287">
                  <c:v>6.4043299999999999</c:v>
                </c:pt>
                <c:pt idx="28288">
                  <c:v>6.4036906250015999</c:v>
                </c:pt>
                <c:pt idx="28289">
                  <c:v>6.4032306250015996</c:v>
                </c:pt>
                <c:pt idx="28290">
                  <c:v>6.4028818750015999</c:v>
                </c:pt>
                <c:pt idx="28291">
                  <c:v>6.4022806250016</c:v>
                </c:pt>
                <c:pt idx="28292">
                  <c:v>6.4026525000000003</c:v>
                </c:pt>
                <c:pt idx="28293">
                  <c:v>6.4030737499999999</c:v>
                </c:pt>
                <c:pt idx="28294">
                  <c:v>6.4034162500000003</c:v>
                </c:pt>
                <c:pt idx="28295">
                  <c:v>6.4038487499999999</c:v>
                </c:pt>
                <c:pt idx="28296">
                  <c:v>6.4041956250015994</c:v>
                </c:pt>
                <c:pt idx="28297">
                  <c:v>6.4038174999999997</c:v>
                </c:pt>
                <c:pt idx="28298">
                  <c:v>6.4034000000000004</c:v>
                </c:pt>
                <c:pt idx="28299">
                  <c:v>6.4029524999999996</c:v>
                </c:pt>
                <c:pt idx="28300">
                  <c:v>6.4024225000000001</c:v>
                </c:pt>
                <c:pt idx="28301">
                  <c:v>6.4018212500000002</c:v>
                </c:pt>
                <c:pt idx="28302">
                  <c:v>6.4012900000000004</c:v>
                </c:pt>
                <c:pt idx="28303">
                  <c:v>6.4008831250015996</c:v>
                </c:pt>
                <c:pt idx="28304">
                  <c:v>6.4004593750016001</c:v>
                </c:pt>
                <c:pt idx="28305">
                  <c:v>6.4008137500000002</c:v>
                </c:pt>
                <c:pt idx="28306">
                  <c:v>6.4011618750016002</c:v>
                </c:pt>
                <c:pt idx="28307">
                  <c:v>6.4016756250015998</c:v>
                </c:pt>
                <c:pt idx="28308">
                  <c:v>6.4020950000000001</c:v>
                </c:pt>
                <c:pt idx="28309">
                  <c:v>6.4025724999999998</c:v>
                </c:pt>
                <c:pt idx="28310">
                  <c:v>6.4030543750015996</c:v>
                </c:pt>
                <c:pt idx="28311">
                  <c:v>6.4034943750015998</c:v>
                </c:pt>
                <c:pt idx="28312">
                  <c:v>6.4039074999999999</c:v>
                </c:pt>
                <c:pt idx="28313">
                  <c:v>6.4042393750016</c:v>
                </c:pt>
                <c:pt idx="28314">
                  <c:v>6.4046318750015994</c:v>
                </c:pt>
                <c:pt idx="28315">
                  <c:v>6.4051574999999996</c:v>
                </c:pt>
                <c:pt idx="28316">
                  <c:v>6.4055718750016002</c:v>
                </c:pt>
                <c:pt idx="28317">
                  <c:v>6.4060456250015996</c:v>
                </c:pt>
                <c:pt idx="28318">
                  <c:v>6.4065387500000002</c:v>
                </c:pt>
                <c:pt idx="28319">
                  <c:v>6.4071043750015999</c:v>
                </c:pt>
                <c:pt idx="28320">
                  <c:v>6.4074406250016001</c:v>
                </c:pt>
                <c:pt idx="28321">
                  <c:v>6.4080500000000002</c:v>
                </c:pt>
                <c:pt idx="28322">
                  <c:v>6.4086368750015996</c:v>
                </c:pt>
                <c:pt idx="28323">
                  <c:v>6.4091218750015999</c:v>
                </c:pt>
                <c:pt idx="28324">
                  <c:v>6.4094931250015996</c:v>
                </c:pt>
                <c:pt idx="28325">
                  <c:v>6.4098218750016001</c:v>
                </c:pt>
                <c:pt idx="28326">
                  <c:v>6.4102162500000004</c:v>
                </c:pt>
                <c:pt idx="28327">
                  <c:v>6.4098318750015997</c:v>
                </c:pt>
                <c:pt idx="28328">
                  <c:v>6.4092324999999999</c:v>
                </c:pt>
                <c:pt idx="28329">
                  <c:v>6.4088456250016002</c:v>
                </c:pt>
                <c:pt idx="28330">
                  <c:v>6.4084525000000001</c:v>
                </c:pt>
                <c:pt idx="28331">
                  <c:v>6.4080325</c:v>
                </c:pt>
                <c:pt idx="28332">
                  <c:v>6.4075662500000004</c:v>
                </c:pt>
                <c:pt idx="28333">
                  <c:v>6.4067512500000001</c:v>
                </c:pt>
                <c:pt idx="28334">
                  <c:v>6.4063006250015997</c:v>
                </c:pt>
                <c:pt idx="28335">
                  <c:v>6.4057950000000003</c:v>
                </c:pt>
                <c:pt idx="28336">
                  <c:v>6.4053424999999997</c:v>
                </c:pt>
                <c:pt idx="28337">
                  <c:v>6.4049125</c:v>
                </c:pt>
                <c:pt idx="28338">
                  <c:v>6.4044699999999999</c:v>
                </c:pt>
                <c:pt idx="28339">
                  <c:v>6.4040156250016</c:v>
                </c:pt>
                <c:pt idx="28340">
                  <c:v>6.4035562500000003</c:v>
                </c:pt>
                <c:pt idx="28341">
                  <c:v>6.4031374999999997</c:v>
                </c:pt>
                <c:pt idx="28342">
                  <c:v>6.4025831250016001</c:v>
                </c:pt>
                <c:pt idx="28343">
                  <c:v>6.4022224999999997</c:v>
                </c:pt>
                <c:pt idx="28344">
                  <c:v>6.4018218750016</c:v>
                </c:pt>
                <c:pt idx="28345">
                  <c:v>6.4014981250015994</c:v>
                </c:pt>
                <c:pt idx="28346">
                  <c:v>6.4010037500000001</c:v>
                </c:pt>
                <c:pt idx="28347">
                  <c:v>6.4011125</c:v>
                </c:pt>
                <c:pt idx="28348">
                  <c:v>6.4015899999999997</c:v>
                </c:pt>
                <c:pt idx="28349">
                  <c:v>6.4019681250015994</c:v>
                </c:pt>
                <c:pt idx="28350">
                  <c:v>6.4023106250015998</c:v>
                </c:pt>
                <c:pt idx="28351">
                  <c:v>6.4026868750016002</c:v>
                </c:pt>
                <c:pt idx="28352">
                  <c:v>6.4031181250015994</c:v>
                </c:pt>
                <c:pt idx="28353">
                  <c:v>6.4036175000000002</c:v>
                </c:pt>
                <c:pt idx="28354">
                  <c:v>6.4040231250015998</c:v>
                </c:pt>
                <c:pt idx="28355">
                  <c:v>6.4044968750016</c:v>
                </c:pt>
                <c:pt idx="28356">
                  <c:v>6.4049912500000001</c:v>
                </c:pt>
                <c:pt idx="28357">
                  <c:v>6.4054893750015998</c:v>
                </c:pt>
                <c:pt idx="28358">
                  <c:v>6.4059531250015995</c:v>
                </c:pt>
                <c:pt idx="28359">
                  <c:v>6.4064300000000003</c:v>
                </c:pt>
                <c:pt idx="28360">
                  <c:v>6.4068018750015998</c:v>
                </c:pt>
                <c:pt idx="28361">
                  <c:v>6.4072737499999999</c:v>
                </c:pt>
                <c:pt idx="28362">
                  <c:v>6.4076068750015995</c:v>
                </c:pt>
                <c:pt idx="28363">
                  <c:v>6.4079993750015998</c:v>
                </c:pt>
                <c:pt idx="28364">
                  <c:v>6.4084987499999997</c:v>
                </c:pt>
                <c:pt idx="28365">
                  <c:v>6.4088493750015996</c:v>
                </c:pt>
                <c:pt idx="28366">
                  <c:v>6.4083399999999999</c:v>
                </c:pt>
                <c:pt idx="28367">
                  <c:v>6.4079881250015998</c:v>
                </c:pt>
                <c:pt idx="28368">
                  <c:v>6.4075756250015994</c:v>
                </c:pt>
                <c:pt idx="28369">
                  <c:v>6.40701125</c:v>
                </c:pt>
                <c:pt idx="28370">
                  <c:v>6.4064275000000004</c:v>
                </c:pt>
                <c:pt idx="28371">
                  <c:v>6.4057768750015995</c:v>
                </c:pt>
                <c:pt idx="28372">
                  <c:v>6.4050462499999998</c:v>
                </c:pt>
                <c:pt idx="28373">
                  <c:v>6.4042643750016</c:v>
                </c:pt>
                <c:pt idx="28374">
                  <c:v>6.4034293750015996</c:v>
                </c:pt>
                <c:pt idx="28375">
                  <c:v>6.4025687500000004</c:v>
                </c:pt>
                <c:pt idx="28376">
                  <c:v>6.4017175000000002</c:v>
                </c:pt>
                <c:pt idx="28377">
                  <c:v>6.4008775</c:v>
                </c:pt>
                <c:pt idx="28378">
                  <c:v>6.4000518750015996</c:v>
                </c:pt>
                <c:pt idx="28379">
                  <c:v>6.3993381250015995</c:v>
                </c:pt>
                <c:pt idx="28380">
                  <c:v>6.3986087500000002</c:v>
                </c:pt>
                <c:pt idx="28381">
                  <c:v>6.3980581250016</c:v>
                </c:pt>
                <c:pt idx="28382">
                  <c:v>6.3974975000000001</c:v>
                </c:pt>
                <c:pt idx="28383">
                  <c:v>6.3970687499999999</c:v>
                </c:pt>
                <c:pt idx="28384">
                  <c:v>6.3966387500000002</c:v>
                </c:pt>
                <c:pt idx="28385">
                  <c:v>6.3961412500000003</c:v>
                </c:pt>
                <c:pt idx="28386">
                  <c:v>6.3956274999999998</c:v>
                </c:pt>
                <c:pt idx="28387">
                  <c:v>6.3951831250015996</c:v>
                </c:pt>
                <c:pt idx="28388">
                  <c:v>6.3950131250015998</c:v>
                </c:pt>
                <c:pt idx="28389">
                  <c:v>6.3953875</c:v>
                </c:pt>
                <c:pt idx="28390">
                  <c:v>6.3958831250015997</c:v>
                </c:pt>
                <c:pt idx="28391">
                  <c:v>6.3962812500000004</c:v>
                </c:pt>
                <c:pt idx="28392">
                  <c:v>6.3967406250016001</c:v>
                </c:pt>
                <c:pt idx="28393">
                  <c:v>6.3972187500000004</c:v>
                </c:pt>
                <c:pt idx="28394">
                  <c:v>6.3976699999999997</c:v>
                </c:pt>
                <c:pt idx="28395">
                  <c:v>6.3980750000000004</c:v>
                </c:pt>
                <c:pt idx="28396">
                  <c:v>6.3984843750015994</c:v>
                </c:pt>
                <c:pt idx="28397">
                  <c:v>6.3988424999999998</c:v>
                </c:pt>
                <c:pt idx="28398">
                  <c:v>6.3993037499999996</c:v>
                </c:pt>
                <c:pt idx="28399">
                  <c:v>6.3996275000000002</c:v>
                </c:pt>
                <c:pt idx="28400">
                  <c:v>6.4000662500000001</c:v>
                </c:pt>
                <c:pt idx="28401">
                  <c:v>6.4004043750015995</c:v>
                </c:pt>
                <c:pt idx="28402">
                  <c:v>6.4008425000000004</c:v>
                </c:pt>
                <c:pt idx="28403">
                  <c:v>6.4013281250015996</c:v>
                </c:pt>
                <c:pt idx="28404">
                  <c:v>6.4018031250015994</c:v>
                </c:pt>
                <c:pt idx="28405">
                  <c:v>6.4022449999999997</c:v>
                </c:pt>
                <c:pt idx="28406">
                  <c:v>6.4026943750015999</c:v>
                </c:pt>
                <c:pt idx="28407">
                  <c:v>6.40306</c:v>
                </c:pt>
                <c:pt idx="28408">
                  <c:v>6.4024074999999998</c:v>
                </c:pt>
                <c:pt idx="28409">
                  <c:v>6.4020700000000001</c:v>
                </c:pt>
                <c:pt idx="28410">
                  <c:v>6.4016543750016002</c:v>
                </c:pt>
                <c:pt idx="28411">
                  <c:v>6.4012518750015994</c:v>
                </c:pt>
                <c:pt idx="28412">
                  <c:v>6.4008568750016002</c:v>
                </c:pt>
                <c:pt idx="28413">
                  <c:v>6.4005225000000001</c:v>
                </c:pt>
                <c:pt idx="28414">
                  <c:v>6.4001700000000001</c:v>
                </c:pt>
                <c:pt idx="28415">
                  <c:v>6.3996012499999999</c:v>
                </c:pt>
                <c:pt idx="28416">
                  <c:v>6.3992599999999999</c:v>
                </c:pt>
                <c:pt idx="28417">
                  <c:v>6.3989349999999998</c:v>
                </c:pt>
                <c:pt idx="28418">
                  <c:v>6.3985712499999998</c:v>
                </c:pt>
                <c:pt idx="28419">
                  <c:v>6.3988931250015995</c:v>
                </c:pt>
                <c:pt idx="28420">
                  <c:v>6.3991518750015999</c:v>
                </c:pt>
                <c:pt idx="28421">
                  <c:v>6.3994893750015995</c:v>
                </c:pt>
                <c:pt idx="28422">
                  <c:v>6.3998268750016001</c:v>
                </c:pt>
                <c:pt idx="28423">
                  <c:v>6.4003056250016002</c:v>
                </c:pt>
                <c:pt idx="28424">
                  <c:v>6.4006606250016</c:v>
                </c:pt>
                <c:pt idx="28425">
                  <c:v>6.4010199999999999</c:v>
                </c:pt>
                <c:pt idx="28426">
                  <c:v>6.4014949999999997</c:v>
                </c:pt>
                <c:pt idx="28427">
                  <c:v>6.4019943750015997</c:v>
                </c:pt>
                <c:pt idx="28428">
                  <c:v>6.4024025</c:v>
                </c:pt>
                <c:pt idx="28429">
                  <c:v>6.40281375</c:v>
                </c:pt>
                <c:pt idx="28430">
                  <c:v>6.4023506250016</c:v>
                </c:pt>
                <c:pt idx="28431">
                  <c:v>6.4017524999999997</c:v>
                </c:pt>
                <c:pt idx="28432">
                  <c:v>6.4013856250016001</c:v>
                </c:pt>
                <c:pt idx="28433">
                  <c:v>6.4009743750016002</c:v>
                </c:pt>
                <c:pt idx="28434">
                  <c:v>6.4005687499999997</c:v>
                </c:pt>
                <c:pt idx="28435">
                  <c:v>6.4001356250015995</c:v>
                </c:pt>
                <c:pt idx="28436">
                  <c:v>6.3996174999999997</c:v>
                </c:pt>
                <c:pt idx="28437">
                  <c:v>6.3990831250015994</c:v>
                </c:pt>
                <c:pt idx="28438">
                  <c:v>6.3985518750015995</c:v>
                </c:pt>
                <c:pt idx="28439">
                  <c:v>6.3979818750015998</c:v>
                </c:pt>
                <c:pt idx="28440">
                  <c:v>6.3973431250015995</c:v>
                </c:pt>
                <c:pt idx="28441">
                  <c:v>6.3968325000000004</c:v>
                </c:pt>
                <c:pt idx="28442">
                  <c:v>6.3963068750016001</c:v>
                </c:pt>
                <c:pt idx="28443">
                  <c:v>6.3958631250015996</c:v>
                </c:pt>
                <c:pt idx="28444">
                  <c:v>6.3953456250015996</c:v>
                </c:pt>
                <c:pt idx="28445">
                  <c:v>6.3948900000000002</c:v>
                </c:pt>
                <c:pt idx="28446">
                  <c:v>6.3944237499999996</c:v>
                </c:pt>
                <c:pt idx="28447">
                  <c:v>6.3939899999999996</c:v>
                </c:pt>
                <c:pt idx="28448">
                  <c:v>6.3936131250015995</c:v>
                </c:pt>
                <c:pt idx="28449">
                  <c:v>6.3932506250015999</c:v>
                </c:pt>
                <c:pt idx="28450">
                  <c:v>6.3928131250015996</c:v>
                </c:pt>
                <c:pt idx="28451">
                  <c:v>6.3924787500000004</c:v>
                </c:pt>
                <c:pt idx="28452">
                  <c:v>6.3927149999999999</c:v>
                </c:pt>
                <c:pt idx="28453">
                  <c:v>6.3930575000000003</c:v>
                </c:pt>
                <c:pt idx="28454">
                  <c:v>6.3934518750015998</c:v>
                </c:pt>
                <c:pt idx="28455">
                  <c:v>6.3937831250016002</c:v>
                </c:pt>
                <c:pt idx="28456">
                  <c:v>6.3942106250016</c:v>
                </c:pt>
                <c:pt idx="28457">
                  <c:v>6.3946525000000003</c:v>
                </c:pt>
                <c:pt idx="28458">
                  <c:v>6.3951156250015995</c:v>
                </c:pt>
                <c:pt idx="28459">
                  <c:v>6.3956437499999996</c:v>
                </c:pt>
                <c:pt idx="28460">
                  <c:v>6.3959675000000002</c:v>
                </c:pt>
                <c:pt idx="28461">
                  <c:v>6.3964974999999997</c:v>
                </c:pt>
                <c:pt idx="28462">
                  <c:v>6.3970037499999997</c:v>
                </c:pt>
                <c:pt idx="28463">
                  <c:v>6.3974000000000002</c:v>
                </c:pt>
                <c:pt idx="28464">
                  <c:v>6.3977456250015994</c:v>
                </c:pt>
                <c:pt idx="28465">
                  <c:v>6.3982725</c:v>
                </c:pt>
                <c:pt idx="28466">
                  <c:v>6.3986225000000001</c:v>
                </c:pt>
                <c:pt idx="28467">
                  <c:v>6.3990087500000001</c:v>
                </c:pt>
                <c:pt idx="28468">
                  <c:v>6.3994499999999999</c:v>
                </c:pt>
                <c:pt idx="28469">
                  <c:v>6.3999087499999998</c:v>
                </c:pt>
                <c:pt idx="28470">
                  <c:v>6.4003399999999999</c:v>
                </c:pt>
                <c:pt idx="28471">
                  <c:v>6.4008337500000003</c:v>
                </c:pt>
                <c:pt idx="28472">
                  <c:v>6.4012762499999996</c:v>
                </c:pt>
                <c:pt idx="28473">
                  <c:v>6.4016706250016</c:v>
                </c:pt>
                <c:pt idx="28474">
                  <c:v>6.4012693750015996</c:v>
                </c:pt>
                <c:pt idx="28475">
                  <c:v>6.4007068750015996</c:v>
                </c:pt>
                <c:pt idx="28476">
                  <c:v>6.4003212500000002</c:v>
                </c:pt>
                <c:pt idx="28477">
                  <c:v>6.3996506250016001</c:v>
                </c:pt>
                <c:pt idx="28478">
                  <c:v>6.3993143750015999</c:v>
                </c:pt>
                <c:pt idx="28479">
                  <c:v>6.3987774999999996</c:v>
                </c:pt>
                <c:pt idx="28480">
                  <c:v>6.3983887499999996</c:v>
                </c:pt>
                <c:pt idx="28481">
                  <c:v>6.3988312499999997</c:v>
                </c:pt>
                <c:pt idx="28482">
                  <c:v>6.39917625</c:v>
                </c:pt>
                <c:pt idx="28483">
                  <c:v>6.3995525000000004</c:v>
                </c:pt>
                <c:pt idx="28484">
                  <c:v>6.3999231250015995</c:v>
                </c:pt>
                <c:pt idx="28485">
                  <c:v>6.4003625</c:v>
                </c:pt>
                <c:pt idx="28486">
                  <c:v>6.4008599999999998</c:v>
                </c:pt>
                <c:pt idx="28487">
                  <c:v>6.4012212499999999</c:v>
                </c:pt>
                <c:pt idx="28488">
                  <c:v>6.4013825000000004</c:v>
                </c:pt>
                <c:pt idx="28489">
                  <c:v>6.4010087499999999</c:v>
                </c:pt>
                <c:pt idx="28490">
                  <c:v>6.4006462500000003</c:v>
                </c:pt>
                <c:pt idx="28491">
                  <c:v>6.40074875</c:v>
                </c:pt>
                <c:pt idx="28492">
                  <c:v>6.4003975000000004</c:v>
                </c:pt>
                <c:pt idx="28493">
                  <c:v>6.4000643750016</c:v>
                </c:pt>
                <c:pt idx="28494">
                  <c:v>6.3996837500000003</c:v>
                </c:pt>
                <c:pt idx="28495">
                  <c:v>6.3993506250015999</c:v>
                </c:pt>
                <c:pt idx="28496">
                  <c:v>6.3989206250016002</c:v>
                </c:pt>
                <c:pt idx="28497">
                  <c:v>6.3985212499999999</c:v>
                </c:pt>
                <c:pt idx="28498">
                  <c:v>6.3981512499999997</c:v>
                </c:pt>
                <c:pt idx="28499">
                  <c:v>6.3977362500000003</c:v>
                </c:pt>
                <c:pt idx="28500">
                  <c:v>6.3972518750015999</c:v>
                </c:pt>
                <c:pt idx="28501">
                  <c:v>6.3968175</c:v>
                </c:pt>
                <c:pt idx="28502">
                  <c:v>6.3964418750015994</c:v>
                </c:pt>
                <c:pt idx="28503">
                  <c:v>6.3959137500000001</c:v>
                </c:pt>
                <c:pt idx="28504">
                  <c:v>6.3954087499999996</c:v>
                </c:pt>
                <c:pt idx="28505">
                  <c:v>6.3948150000000004</c:v>
                </c:pt>
                <c:pt idx="28506">
                  <c:v>6.3942687500000002</c:v>
                </c:pt>
                <c:pt idx="28507">
                  <c:v>6.3936762500000004</c:v>
                </c:pt>
                <c:pt idx="28508">
                  <c:v>6.3930943750016</c:v>
                </c:pt>
                <c:pt idx="28509">
                  <c:v>6.3925431250016</c:v>
                </c:pt>
                <c:pt idx="28510">
                  <c:v>6.3920056250016</c:v>
                </c:pt>
                <c:pt idx="28511">
                  <c:v>6.3916106250015998</c:v>
                </c:pt>
                <c:pt idx="28512">
                  <c:v>6.3911862499999996</c:v>
                </c:pt>
                <c:pt idx="28513">
                  <c:v>6.3906299999999998</c:v>
                </c:pt>
                <c:pt idx="28514">
                  <c:v>6.3901768750015995</c:v>
                </c:pt>
                <c:pt idx="28515">
                  <c:v>6.3903249999999998</c:v>
                </c:pt>
                <c:pt idx="28516">
                  <c:v>6.3901481250016001</c:v>
                </c:pt>
                <c:pt idx="28517">
                  <c:v>6.3898062500000004</c:v>
                </c:pt>
                <c:pt idx="28518">
                  <c:v>6.3894656250016002</c:v>
                </c:pt>
                <c:pt idx="28519">
                  <c:v>6.3899062500000001</c:v>
                </c:pt>
                <c:pt idx="28520">
                  <c:v>6.3902818750015999</c:v>
                </c:pt>
                <c:pt idx="28521">
                  <c:v>6.3907081250015993</c:v>
                </c:pt>
                <c:pt idx="28522">
                  <c:v>6.3911456250015997</c:v>
                </c:pt>
                <c:pt idx="28523">
                  <c:v>6.3915924999999998</c:v>
                </c:pt>
                <c:pt idx="28524">
                  <c:v>6.3921437499999998</c:v>
                </c:pt>
                <c:pt idx="28525">
                  <c:v>6.39265375</c:v>
                </c:pt>
                <c:pt idx="28526">
                  <c:v>6.3932900000000004</c:v>
                </c:pt>
                <c:pt idx="28527">
                  <c:v>6.3938581250016</c:v>
                </c:pt>
                <c:pt idx="28528">
                  <c:v>6.3944656250016001</c:v>
                </c:pt>
                <c:pt idx="28529">
                  <c:v>6.3950668750016</c:v>
                </c:pt>
                <c:pt idx="28530">
                  <c:v>6.3954618750016001</c:v>
                </c:pt>
                <c:pt idx="28531">
                  <c:v>6.3957868750015994</c:v>
                </c:pt>
                <c:pt idx="28532">
                  <c:v>6.3961256250015994</c:v>
                </c:pt>
                <c:pt idx="28533">
                  <c:v>6.3967393750015997</c:v>
                </c:pt>
                <c:pt idx="28534">
                  <c:v>6.3974324999999999</c:v>
                </c:pt>
                <c:pt idx="28535">
                  <c:v>6.3980293750015997</c:v>
                </c:pt>
                <c:pt idx="28536">
                  <c:v>6.3985212499999999</c:v>
                </c:pt>
                <c:pt idx="28537">
                  <c:v>6.3990337500000001</c:v>
                </c:pt>
                <c:pt idx="28538">
                  <c:v>6.3995612499999996</c:v>
                </c:pt>
                <c:pt idx="28539">
                  <c:v>6.3999800000000002</c:v>
                </c:pt>
                <c:pt idx="28540">
                  <c:v>6.4004606250015996</c:v>
                </c:pt>
                <c:pt idx="28541">
                  <c:v>6.4010431250015998</c:v>
                </c:pt>
                <c:pt idx="28542">
                  <c:v>6.4015856250015997</c:v>
                </c:pt>
                <c:pt idx="28543">
                  <c:v>6.4020725000000001</c:v>
                </c:pt>
                <c:pt idx="28544">
                  <c:v>6.4026043750015997</c:v>
                </c:pt>
                <c:pt idx="28545">
                  <c:v>6.4032225</c:v>
                </c:pt>
                <c:pt idx="28546">
                  <c:v>6.4036631250016001</c:v>
                </c:pt>
                <c:pt idx="28547">
                  <c:v>6.4040100000000004</c:v>
                </c:pt>
                <c:pt idx="28548">
                  <c:v>6.40433875</c:v>
                </c:pt>
                <c:pt idx="28549">
                  <c:v>6.4039675000000003</c:v>
                </c:pt>
                <c:pt idx="28550">
                  <c:v>6.4033181250015998</c:v>
                </c:pt>
                <c:pt idx="28551">
                  <c:v>6.4028856250016002</c:v>
                </c:pt>
                <c:pt idx="28552">
                  <c:v>6.4022874999999999</c:v>
                </c:pt>
                <c:pt idx="28553">
                  <c:v>6.4017293750016</c:v>
                </c:pt>
                <c:pt idx="28554">
                  <c:v>6.4010143750015995</c:v>
                </c:pt>
                <c:pt idx="28555">
                  <c:v>6.4002893750015994</c:v>
                </c:pt>
                <c:pt idx="28556">
                  <c:v>6.3993675000000003</c:v>
                </c:pt>
                <c:pt idx="28557">
                  <c:v>6.3985206250015993</c:v>
                </c:pt>
                <c:pt idx="28558">
                  <c:v>6.3976493750015999</c:v>
                </c:pt>
                <c:pt idx="28559">
                  <c:v>6.3968474999999998</c:v>
                </c:pt>
                <c:pt idx="28560">
                  <c:v>6.39595</c:v>
                </c:pt>
                <c:pt idx="28561">
                  <c:v>6.3951468750015996</c:v>
                </c:pt>
                <c:pt idx="28562">
                  <c:v>6.3943593750016001</c:v>
                </c:pt>
                <c:pt idx="28563">
                  <c:v>6.3935906250015995</c:v>
                </c:pt>
                <c:pt idx="28564">
                  <c:v>6.3929237499999996</c:v>
                </c:pt>
                <c:pt idx="28565">
                  <c:v>6.3923087499999998</c:v>
                </c:pt>
                <c:pt idx="28566">
                  <c:v>6.3918175000000002</c:v>
                </c:pt>
                <c:pt idx="28567">
                  <c:v>6.3913468750015996</c:v>
                </c:pt>
                <c:pt idx="28568">
                  <c:v>6.3909812500000003</c:v>
                </c:pt>
                <c:pt idx="28569">
                  <c:v>6.3905775</c:v>
                </c:pt>
                <c:pt idx="28570">
                  <c:v>6.3899912499999996</c:v>
                </c:pt>
                <c:pt idx="28571">
                  <c:v>6.3895799999999996</c:v>
                </c:pt>
                <c:pt idx="28572">
                  <c:v>6.3890768750015994</c:v>
                </c:pt>
                <c:pt idx="28573">
                  <c:v>6.388655</c:v>
                </c:pt>
                <c:pt idx="28574">
                  <c:v>6.3883131250015994</c:v>
                </c:pt>
                <c:pt idx="28575">
                  <c:v>6.3878981250016</c:v>
                </c:pt>
                <c:pt idx="28576">
                  <c:v>6.3882275000000002</c:v>
                </c:pt>
                <c:pt idx="28577">
                  <c:v>6.3886275000000001</c:v>
                </c:pt>
                <c:pt idx="28578">
                  <c:v>6.3890131250015996</c:v>
                </c:pt>
                <c:pt idx="28579">
                  <c:v>6.3893531250016</c:v>
                </c:pt>
                <c:pt idx="28580">
                  <c:v>6.3898175000000004</c:v>
                </c:pt>
                <c:pt idx="28581">
                  <c:v>6.3901987499999997</c:v>
                </c:pt>
                <c:pt idx="28582">
                  <c:v>6.3906287500000003</c:v>
                </c:pt>
                <c:pt idx="28583">
                  <c:v>6.3910906250016</c:v>
                </c:pt>
                <c:pt idx="28584">
                  <c:v>6.3915062499999999</c:v>
                </c:pt>
                <c:pt idx="28585">
                  <c:v>6.3920268750015996</c:v>
                </c:pt>
                <c:pt idx="28586">
                  <c:v>6.3925281250015997</c:v>
                </c:pt>
                <c:pt idx="28587">
                  <c:v>6.3931162500000003</c:v>
                </c:pt>
                <c:pt idx="28588">
                  <c:v>6.3936675000000003</c:v>
                </c:pt>
                <c:pt idx="28589">
                  <c:v>6.3942612499999996</c:v>
                </c:pt>
                <c:pt idx="28590">
                  <c:v>6.3947331250015997</c:v>
                </c:pt>
                <c:pt idx="28591">
                  <c:v>6.3951643750015998</c:v>
                </c:pt>
                <c:pt idx="28592">
                  <c:v>6.3955087500000003</c:v>
                </c:pt>
                <c:pt idx="28593">
                  <c:v>6.3959206250016001</c:v>
                </c:pt>
                <c:pt idx="28594">
                  <c:v>6.3953181250015998</c:v>
                </c:pt>
                <c:pt idx="28595">
                  <c:v>6.3947181250015994</c:v>
                </c:pt>
                <c:pt idx="28596">
                  <c:v>6.3941231250015997</c:v>
                </c:pt>
                <c:pt idx="28597">
                  <c:v>6.3934106250016001</c:v>
                </c:pt>
                <c:pt idx="28598">
                  <c:v>6.3925675000000002</c:v>
                </c:pt>
                <c:pt idx="28599">
                  <c:v>6.3917062500000004</c:v>
                </c:pt>
                <c:pt idx="28600">
                  <c:v>6.3907481250015996</c:v>
                </c:pt>
                <c:pt idx="28601">
                  <c:v>6.3898106250015996</c:v>
                </c:pt>
                <c:pt idx="28602">
                  <c:v>6.3888756250015994</c:v>
                </c:pt>
                <c:pt idx="28603">
                  <c:v>6.3879831250015995</c:v>
                </c:pt>
                <c:pt idx="28604">
                  <c:v>6.3871768750015994</c:v>
                </c:pt>
                <c:pt idx="28605">
                  <c:v>6.3865612499999997</c:v>
                </c:pt>
                <c:pt idx="28606">
                  <c:v>6.3859237499999999</c:v>
                </c:pt>
                <c:pt idx="28607">
                  <c:v>6.3854043750015999</c:v>
                </c:pt>
                <c:pt idx="28608">
                  <c:v>6.38498375</c:v>
                </c:pt>
                <c:pt idx="28609">
                  <c:v>6.3845156250016002</c:v>
                </c:pt>
                <c:pt idx="28610">
                  <c:v>6.3841431250016001</c:v>
                </c:pt>
                <c:pt idx="28611">
                  <c:v>6.3845243750015994</c:v>
                </c:pt>
                <c:pt idx="28612">
                  <c:v>6.3850187500000004</c:v>
                </c:pt>
                <c:pt idx="28613">
                  <c:v>6.3854850000000001</c:v>
                </c:pt>
                <c:pt idx="28614">
                  <c:v>6.3859937499999999</c:v>
                </c:pt>
                <c:pt idx="28615">
                  <c:v>6.3864025</c:v>
                </c:pt>
                <c:pt idx="28616">
                  <c:v>6.3867975000000001</c:v>
                </c:pt>
                <c:pt idx="28617">
                  <c:v>6.3872431250016</c:v>
                </c:pt>
                <c:pt idx="28618">
                  <c:v>6.3875906250016001</c:v>
                </c:pt>
                <c:pt idx="28619">
                  <c:v>6.3879687499999998</c:v>
                </c:pt>
                <c:pt idx="28620">
                  <c:v>6.3883856250016002</c:v>
                </c:pt>
                <c:pt idx="28621">
                  <c:v>6.388865</c:v>
                </c:pt>
                <c:pt idx="28622">
                  <c:v>6.3893012499999999</c:v>
                </c:pt>
                <c:pt idx="28623">
                  <c:v>6.3896274999999996</c:v>
                </c:pt>
                <c:pt idx="28624">
                  <c:v>6.3901606250015996</c:v>
                </c:pt>
                <c:pt idx="28625">
                  <c:v>6.3907125000000002</c:v>
                </c:pt>
                <c:pt idx="28626">
                  <c:v>6.3913206250016001</c:v>
                </c:pt>
                <c:pt idx="28627">
                  <c:v>6.3918512500000002</c:v>
                </c:pt>
                <c:pt idx="28628">
                  <c:v>6.3923562499999997</c:v>
                </c:pt>
                <c:pt idx="28629">
                  <c:v>6.3927050000000003</c:v>
                </c:pt>
                <c:pt idx="28630">
                  <c:v>6.3933293750016</c:v>
                </c:pt>
                <c:pt idx="28631">
                  <c:v>6.3938212500000002</c:v>
                </c:pt>
                <c:pt idx="28632">
                  <c:v>6.3942481250015994</c:v>
                </c:pt>
                <c:pt idx="28633">
                  <c:v>6.3947062499999996</c:v>
                </c:pt>
                <c:pt idx="28634">
                  <c:v>6.3951487499999997</c:v>
                </c:pt>
                <c:pt idx="28635">
                  <c:v>6.3956887499999997</c:v>
                </c:pt>
                <c:pt idx="28636">
                  <c:v>6.3960093750015998</c:v>
                </c:pt>
                <c:pt idx="28637">
                  <c:v>6.3956425000000001</c:v>
                </c:pt>
                <c:pt idx="28638">
                  <c:v>6.3953125000000002</c:v>
                </c:pt>
                <c:pt idx="28639">
                  <c:v>6.3949006250015996</c:v>
                </c:pt>
                <c:pt idx="28640">
                  <c:v>6.3943862500000002</c:v>
                </c:pt>
                <c:pt idx="28641">
                  <c:v>6.3937581250015993</c:v>
                </c:pt>
                <c:pt idx="28642">
                  <c:v>6.3931162500000003</c:v>
                </c:pt>
                <c:pt idx="28643">
                  <c:v>6.3923881250015997</c:v>
                </c:pt>
                <c:pt idx="28644">
                  <c:v>6.3916449999999996</c:v>
                </c:pt>
                <c:pt idx="28645">
                  <c:v>6.39084875</c:v>
                </c:pt>
                <c:pt idx="28646">
                  <c:v>6.3900781250016001</c:v>
                </c:pt>
                <c:pt idx="28647">
                  <c:v>6.3891925000000001</c:v>
                </c:pt>
                <c:pt idx="28648">
                  <c:v>6.3884400000000001</c:v>
                </c:pt>
                <c:pt idx="28649">
                  <c:v>6.3877087499999998</c:v>
                </c:pt>
                <c:pt idx="28650">
                  <c:v>6.38704625</c:v>
                </c:pt>
                <c:pt idx="28651">
                  <c:v>6.3863799999999999</c:v>
                </c:pt>
                <c:pt idx="28652">
                  <c:v>6.3857662499999996</c:v>
                </c:pt>
                <c:pt idx="28653">
                  <c:v>6.3851924999999996</c:v>
                </c:pt>
                <c:pt idx="28654">
                  <c:v>6.3847231250015994</c:v>
                </c:pt>
                <c:pt idx="28655">
                  <c:v>6.3843287499999999</c:v>
                </c:pt>
                <c:pt idx="28656">
                  <c:v>6.383915</c:v>
                </c:pt>
                <c:pt idx="28657">
                  <c:v>6.3833212499999998</c:v>
                </c:pt>
                <c:pt idx="28658">
                  <c:v>6.3828693750015999</c:v>
                </c:pt>
                <c:pt idx="28659">
                  <c:v>6.38253</c:v>
                </c:pt>
                <c:pt idx="28660">
                  <c:v>6.3826962500000004</c:v>
                </c:pt>
                <c:pt idx="28661">
                  <c:v>6.3830887499999998</c:v>
                </c:pt>
                <c:pt idx="28662">
                  <c:v>6.3834362499999999</c:v>
                </c:pt>
                <c:pt idx="28663">
                  <c:v>6.3838299999999997</c:v>
                </c:pt>
                <c:pt idx="28664">
                  <c:v>6.3842406250015999</c:v>
                </c:pt>
                <c:pt idx="28665">
                  <c:v>6.3845906250016</c:v>
                </c:pt>
                <c:pt idx="28666">
                  <c:v>6.38509875</c:v>
                </c:pt>
                <c:pt idx="28667">
                  <c:v>6.3854587499999997</c:v>
                </c:pt>
                <c:pt idx="28668">
                  <c:v>6.3859368750016001</c:v>
                </c:pt>
                <c:pt idx="28669">
                  <c:v>6.3863624999999997</c:v>
                </c:pt>
                <c:pt idx="28670">
                  <c:v>6.3868099999999997</c:v>
                </c:pt>
                <c:pt idx="28671">
                  <c:v>6.3872475</c:v>
                </c:pt>
                <c:pt idx="28672">
                  <c:v>6.3877300000000004</c:v>
                </c:pt>
                <c:pt idx="28673">
                  <c:v>6.3883006250015999</c:v>
                </c:pt>
                <c:pt idx="28674">
                  <c:v>6.3889006250015994</c:v>
                </c:pt>
                <c:pt idx="28675">
                  <c:v>6.3895581250015994</c:v>
                </c:pt>
                <c:pt idx="28676">
                  <c:v>6.3902087500000002</c:v>
                </c:pt>
                <c:pt idx="28677">
                  <c:v>6.3906150000000004</c:v>
                </c:pt>
                <c:pt idx="28678">
                  <c:v>6.3909500000000001</c:v>
                </c:pt>
                <c:pt idx="28679">
                  <c:v>6.3912787499999997</c:v>
                </c:pt>
                <c:pt idx="28680">
                  <c:v>6.3919137499999996</c:v>
                </c:pt>
                <c:pt idx="28681">
                  <c:v>6.3925375000000004</c:v>
                </c:pt>
                <c:pt idx="28682">
                  <c:v>6.3931275000000003</c:v>
                </c:pt>
                <c:pt idx="28683">
                  <c:v>6.3936868750015998</c:v>
                </c:pt>
                <c:pt idx="28684">
                  <c:v>6.3942362499999996</c:v>
                </c:pt>
                <c:pt idx="28685">
                  <c:v>6.3947531250015999</c:v>
                </c:pt>
                <c:pt idx="28686">
                  <c:v>6.3952406250016001</c:v>
                </c:pt>
                <c:pt idx="28687">
                  <c:v>6.3957537499999999</c:v>
                </c:pt>
                <c:pt idx="28688">
                  <c:v>6.396185</c:v>
                </c:pt>
                <c:pt idx="28689">
                  <c:v>6.3956818750015998</c:v>
                </c:pt>
                <c:pt idx="28690">
                  <c:v>6.3953568750015997</c:v>
                </c:pt>
                <c:pt idx="28691">
                  <c:v>6.3948956250015998</c:v>
                </c:pt>
                <c:pt idx="28692">
                  <c:v>6.3944349999999996</c:v>
                </c:pt>
                <c:pt idx="28693">
                  <c:v>6.3939287499999997</c:v>
                </c:pt>
                <c:pt idx="28694">
                  <c:v>6.3935318750015995</c:v>
                </c:pt>
                <c:pt idx="28695">
                  <c:v>6.3930318750015998</c:v>
                </c:pt>
                <c:pt idx="28696">
                  <c:v>6.3925400000000003</c:v>
                </c:pt>
                <c:pt idx="28697">
                  <c:v>6.3921068750016001</c:v>
                </c:pt>
                <c:pt idx="28698">
                  <c:v>6.3917475000000001</c:v>
                </c:pt>
                <c:pt idx="28699">
                  <c:v>6.3911306250016002</c:v>
                </c:pt>
                <c:pt idx="28700">
                  <c:v>6.3907418750015994</c:v>
                </c:pt>
                <c:pt idx="28701">
                  <c:v>6.3903843750015996</c:v>
                </c:pt>
                <c:pt idx="28702">
                  <c:v>6.3907168750015995</c:v>
                </c:pt>
                <c:pt idx="28703">
                  <c:v>6.3911631250015999</c:v>
                </c:pt>
                <c:pt idx="28704">
                  <c:v>6.3916418750016</c:v>
                </c:pt>
                <c:pt idx="28705">
                  <c:v>6.3920343750016002</c:v>
                </c:pt>
                <c:pt idx="28706">
                  <c:v>6.3925212499999997</c:v>
                </c:pt>
                <c:pt idx="28707">
                  <c:v>6.3929981250015997</c:v>
                </c:pt>
                <c:pt idx="28708">
                  <c:v>6.3933237500000004</c:v>
                </c:pt>
                <c:pt idx="28709">
                  <c:v>6.3936987500000004</c:v>
                </c:pt>
                <c:pt idx="28710">
                  <c:v>6.3936875000000004</c:v>
                </c:pt>
                <c:pt idx="28711">
                  <c:v>6.3931862500000003</c:v>
                </c:pt>
                <c:pt idx="28712">
                  <c:v>6.3925956250015998</c:v>
                </c:pt>
                <c:pt idx="28713">
                  <c:v>6.3921650000000003</c:v>
                </c:pt>
                <c:pt idx="28714">
                  <c:v>6.3916300000000001</c:v>
                </c:pt>
                <c:pt idx="28715">
                  <c:v>6.3910974999999999</c:v>
                </c:pt>
                <c:pt idx="28716">
                  <c:v>6.3905543750015994</c:v>
                </c:pt>
                <c:pt idx="28717">
                  <c:v>6.3898962499999996</c:v>
                </c:pt>
                <c:pt idx="28718">
                  <c:v>6.3892449999999998</c:v>
                </c:pt>
                <c:pt idx="28719">
                  <c:v>6.3884612499999998</c:v>
                </c:pt>
                <c:pt idx="28720">
                  <c:v>6.3878287499999997</c:v>
                </c:pt>
                <c:pt idx="28721">
                  <c:v>6.3870649999999998</c:v>
                </c:pt>
                <c:pt idx="28722">
                  <c:v>6.38639125</c:v>
                </c:pt>
                <c:pt idx="28723">
                  <c:v>6.3857974999999998</c:v>
                </c:pt>
                <c:pt idx="28724">
                  <c:v>6.3852275000000001</c:v>
                </c:pt>
                <c:pt idx="28725">
                  <c:v>6.3847081250016</c:v>
                </c:pt>
                <c:pt idx="28726">
                  <c:v>6.3840837500000003</c:v>
                </c:pt>
                <c:pt idx="28727">
                  <c:v>6.3836056250016</c:v>
                </c:pt>
                <c:pt idx="28728">
                  <c:v>6.3831006250015996</c:v>
                </c:pt>
                <c:pt idx="28729">
                  <c:v>6.3827199999999999</c:v>
                </c:pt>
                <c:pt idx="28730">
                  <c:v>6.3822381250015994</c:v>
                </c:pt>
                <c:pt idx="28731">
                  <c:v>6.3818625000000004</c:v>
                </c:pt>
                <c:pt idx="28732">
                  <c:v>6.3814512499999996</c:v>
                </c:pt>
                <c:pt idx="28733">
                  <c:v>6.3810268750015995</c:v>
                </c:pt>
                <c:pt idx="28734">
                  <c:v>6.3806137500000002</c:v>
                </c:pt>
                <c:pt idx="28735">
                  <c:v>6.3801831250015999</c:v>
                </c:pt>
                <c:pt idx="28736">
                  <c:v>6.3798006250016002</c:v>
                </c:pt>
                <c:pt idx="28737">
                  <c:v>6.3793550000000003</c:v>
                </c:pt>
                <c:pt idx="28738">
                  <c:v>6.3789949999999997</c:v>
                </c:pt>
                <c:pt idx="28739">
                  <c:v>6.3786168750016001</c:v>
                </c:pt>
                <c:pt idx="28740">
                  <c:v>6.3782087499999998</c:v>
                </c:pt>
                <c:pt idx="28741">
                  <c:v>6.3778281250015993</c:v>
                </c:pt>
                <c:pt idx="28742">
                  <c:v>6.3773331250015994</c:v>
                </c:pt>
                <c:pt idx="28743">
                  <c:v>6.3768993750015994</c:v>
                </c:pt>
                <c:pt idx="28744">
                  <c:v>6.3773543750016</c:v>
                </c:pt>
                <c:pt idx="28745">
                  <c:v>6.3777225</c:v>
                </c:pt>
                <c:pt idx="28746">
                  <c:v>6.3781906250015998</c:v>
                </c:pt>
                <c:pt idx="28747">
                  <c:v>6.3786924999999997</c:v>
                </c:pt>
                <c:pt idx="28748">
                  <c:v>6.3790218750015999</c:v>
                </c:pt>
                <c:pt idx="28749">
                  <c:v>6.3793575000000002</c:v>
                </c:pt>
                <c:pt idx="28750">
                  <c:v>6.3797662500000003</c:v>
                </c:pt>
                <c:pt idx="28751">
                  <c:v>6.3802731250016</c:v>
                </c:pt>
                <c:pt idx="28752">
                  <c:v>6.3808431250015998</c:v>
                </c:pt>
                <c:pt idx="28753">
                  <c:v>6.3813943750015998</c:v>
                </c:pt>
                <c:pt idx="28754">
                  <c:v>6.3820118750015995</c:v>
                </c:pt>
                <c:pt idx="28755">
                  <c:v>6.3825943750015997</c:v>
                </c:pt>
                <c:pt idx="28756">
                  <c:v>6.3831093750015997</c:v>
                </c:pt>
                <c:pt idx="28757">
                  <c:v>6.3836906250015995</c:v>
                </c:pt>
                <c:pt idx="28758">
                  <c:v>6.3842631250016</c:v>
                </c:pt>
                <c:pt idx="28759">
                  <c:v>6.3847950000000004</c:v>
                </c:pt>
                <c:pt idx="28760">
                  <c:v>6.3852950000000002</c:v>
                </c:pt>
                <c:pt idx="28761">
                  <c:v>6.3856200000000003</c:v>
                </c:pt>
                <c:pt idx="28762">
                  <c:v>6.3861887499999996</c:v>
                </c:pt>
                <c:pt idx="28763">
                  <c:v>6.3866862500000003</c:v>
                </c:pt>
                <c:pt idx="28764">
                  <c:v>6.3871149999999997</c:v>
                </c:pt>
                <c:pt idx="28765">
                  <c:v>6.3875631250015994</c:v>
                </c:pt>
                <c:pt idx="28766">
                  <c:v>6.3880224999999999</c:v>
                </c:pt>
                <c:pt idx="28767">
                  <c:v>6.3884462500000003</c:v>
                </c:pt>
                <c:pt idx="28768">
                  <c:v>6.3888037500000001</c:v>
                </c:pt>
                <c:pt idx="28769">
                  <c:v>6.3892337499999998</c:v>
                </c:pt>
                <c:pt idx="28770">
                  <c:v>6.3896162500000004</c:v>
                </c:pt>
                <c:pt idx="28771">
                  <c:v>6.3890549999999999</c:v>
                </c:pt>
                <c:pt idx="28772">
                  <c:v>6.3886362500000002</c:v>
                </c:pt>
                <c:pt idx="28773">
                  <c:v>6.3881825000000001</c:v>
                </c:pt>
                <c:pt idx="28774">
                  <c:v>6.3875400000000004</c:v>
                </c:pt>
                <c:pt idx="28775">
                  <c:v>6.3868074999999997</c:v>
                </c:pt>
                <c:pt idx="28776">
                  <c:v>6.38599125</c:v>
                </c:pt>
                <c:pt idx="28777">
                  <c:v>6.3850949999999997</c:v>
                </c:pt>
                <c:pt idx="28778">
                  <c:v>6.3842387499999997</c:v>
                </c:pt>
                <c:pt idx="28779">
                  <c:v>6.3834524999999998</c:v>
                </c:pt>
                <c:pt idx="28780">
                  <c:v>6.3826862499999999</c:v>
                </c:pt>
                <c:pt idx="28781">
                  <c:v>6.3819962500000003</c:v>
                </c:pt>
                <c:pt idx="28782">
                  <c:v>6.3815049999999998</c:v>
                </c:pt>
                <c:pt idx="28783">
                  <c:v>6.3809906250015995</c:v>
                </c:pt>
                <c:pt idx="28784">
                  <c:v>6.3806106250015997</c:v>
                </c:pt>
                <c:pt idx="28785">
                  <c:v>6.3802806250015998</c:v>
                </c:pt>
                <c:pt idx="28786">
                  <c:v>6.3798706250016002</c:v>
                </c:pt>
                <c:pt idx="28787">
                  <c:v>6.3794993750015996</c:v>
                </c:pt>
                <c:pt idx="28788">
                  <c:v>6.3798087499999996</c:v>
                </c:pt>
                <c:pt idx="28789">
                  <c:v>6.380185</c:v>
                </c:pt>
                <c:pt idx="28790">
                  <c:v>6.3806093750016002</c:v>
                </c:pt>
                <c:pt idx="28791">
                  <c:v>6.3810618750015999</c:v>
                </c:pt>
                <c:pt idx="28792">
                  <c:v>6.3815106250015994</c:v>
                </c:pt>
                <c:pt idx="28793">
                  <c:v>6.3819456250015998</c:v>
                </c:pt>
                <c:pt idx="28794">
                  <c:v>6.38235625</c:v>
                </c:pt>
                <c:pt idx="28795">
                  <c:v>6.3828093750015995</c:v>
                </c:pt>
                <c:pt idx="28796">
                  <c:v>6.3832093750015995</c:v>
                </c:pt>
                <c:pt idx="28797">
                  <c:v>6.3836000000000004</c:v>
                </c:pt>
                <c:pt idx="28798">
                  <c:v>6.3840225000000004</c:v>
                </c:pt>
                <c:pt idx="28799">
                  <c:v>6.3845156250016002</c:v>
                </c:pt>
                <c:pt idx="28800">
                  <c:v>6.3850068750015998</c:v>
                </c:pt>
                <c:pt idx="28801">
                  <c:v>6.3855181250015995</c:v>
                </c:pt>
                <c:pt idx="28802">
                  <c:v>6.3859649999999997</c:v>
                </c:pt>
                <c:pt idx="28803">
                  <c:v>6.3863937499999999</c:v>
                </c:pt>
                <c:pt idx="28804">
                  <c:v>6.3867487499999998</c:v>
                </c:pt>
                <c:pt idx="28805">
                  <c:v>6.3871650000000004</c:v>
                </c:pt>
                <c:pt idx="28806">
                  <c:v>6.3875993750015994</c:v>
                </c:pt>
                <c:pt idx="28807">
                  <c:v>6.3880512500000002</c:v>
                </c:pt>
                <c:pt idx="28808">
                  <c:v>6.3884956250015996</c:v>
                </c:pt>
                <c:pt idx="28809">
                  <c:v>6.3889300000000002</c:v>
                </c:pt>
                <c:pt idx="28810">
                  <c:v>6.3892756250015994</c:v>
                </c:pt>
                <c:pt idx="28811">
                  <c:v>6.3887524999999998</c:v>
                </c:pt>
                <c:pt idx="28812">
                  <c:v>6.3882368750016001</c:v>
                </c:pt>
                <c:pt idx="28813">
                  <c:v>6.3878487499999999</c:v>
                </c:pt>
                <c:pt idx="28814">
                  <c:v>6.3874575</c:v>
                </c:pt>
                <c:pt idx="28815">
                  <c:v>6.3869687500000003</c:v>
                </c:pt>
                <c:pt idx="28816">
                  <c:v>6.3864456250016</c:v>
                </c:pt>
                <c:pt idx="28817">
                  <c:v>6.3859118750016002</c:v>
                </c:pt>
                <c:pt idx="28818">
                  <c:v>6.3853106250015994</c:v>
                </c:pt>
                <c:pt idx="28819">
                  <c:v>6.3847543750015996</c:v>
                </c:pt>
                <c:pt idx="28820">
                  <c:v>6.3842393750015995</c:v>
                </c:pt>
                <c:pt idx="28821">
                  <c:v>6.3836256250016001</c:v>
                </c:pt>
                <c:pt idx="28822">
                  <c:v>6.3830406250016001</c:v>
                </c:pt>
                <c:pt idx="28823">
                  <c:v>6.3825518750015995</c:v>
                </c:pt>
                <c:pt idx="28824">
                  <c:v>6.3820012500000001</c:v>
                </c:pt>
                <c:pt idx="28825">
                  <c:v>6.3816193750016001</c:v>
                </c:pt>
                <c:pt idx="28826">
                  <c:v>6.3812862499999996</c:v>
                </c:pt>
                <c:pt idx="28827">
                  <c:v>6.3808749999999996</c:v>
                </c:pt>
                <c:pt idx="28828">
                  <c:v>6.3804850000000002</c:v>
                </c:pt>
                <c:pt idx="28829">
                  <c:v>6.3805606250015998</c:v>
                </c:pt>
                <c:pt idx="28830">
                  <c:v>6.3805087499999997</c:v>
                </c:pt>
                <c:pt idx="28831">
                  <c:v>6.3800962500000002</c:v>
                </c:pt>
                <c:pt idx="28832">
                  <c:v>6.3799468750015995</c:v>
                </c:pt>
                <c:pt idx="28833">
                  <c:v>6.3803518750016002</c:v>
                </c:pt>
                <c:pt idx="28834">
                  <c:v>6.3807400000000003</c:v>
                </c:pt>
                <c:pt idx="28835">
                  <c:v>6.3811893750015996</c:v>
                </c:pt>
                <c:pt idx="28836">
                  <c:v>6.3813593750016002</c:v>
                </c:pt>
                <c:pt idx="28837">
                  <c:v>6.3808775000000004</c:v>
                </c:pt>
                <c:pt idx="28838">
                  <c:v>6.3804375000000002</c:v>
                </c:pt>
                <c:pt idx="28839">
                  <c:v>6.3799712499999996</c:v>
                </c:pt>
                <c:pt idx="28840">
                  <c:v>6.3795987500000004</c:v>
                </c:pt>
                <c:pt idx="28841">
                  <c:v>6.3796656250015999</c:v>
                </c:pt>
                <c:pt idx="28842">
                  <c:v>6.3799881250016002</c:v>
                </c:pt>
                <c:pt idx="28843">
                  <c:v>6.3803581250015995</c:v>
                </c:pt>
                <c:pt idx="28844">
                  <c:v>6.3807175000000003</c:v>
                </c:pt>
                <c:pt idx="28845">
                  <c:v>6.38118125</c:v>
                </c:pt>
                <c:pt idx="28846">
                  <c:v>6.3816831250016</c:v>
                </c:pt>
                <c:pt idx="28847">
                  <c:v>6.3820981250016002</c:v>
                </c:pt>
                <c:pt idx="28848">
                  <c:v>6.3826493750015993</c:v>
                </c:pt>
                <c:pt idx="28849">
                  <c:v>6.3830137499999999</c:v>
                </c:pt>
                <c:pt idx="28850">
                  <c:v>6.3835056250015993</c:v>
                </c:pt>
                <c:pt idx="28851">
                  <c:v>6.3840068750015995</c:v>
                </c:pt>
                <c:pt idx="28852">
                  <c:v>6.3845099999999997</c:v>
                </c:pt>
                <c:pt idx="28853">
                  <c:v>6.3850343750015996</c:v>
                </c:pt>
                <c:pt idx="28854">
                  <c:v>6.3856781250015997</c:v>
                </c:pt>
                <c:pt idx="28855">
                  <c:v>6.3860468750015995</c:v>
                </c:pt>
                <c:pt idx="28856">
                  <c:v>6.3867137500000002</c:v>
                </c:pt>
                <c:pt idx="28857">
                  <c:v>6.3873293750015998</c:v>
                </c:pt>
                <c:pt idx="28858">
                  <c:v>6.3876581250015994</c:v>
                </c:pt>
                <c:pt idx="28859">
                  <c:v>6.3880331250015994</c:v>
                </c:pt>
                <c:pt idx="28860">
                  <c:v>6.3884231250015997</c:v>
                </c:pt>
                <c:pt idx="28861">
                  <c:v>6.3887737500000004</c:v>
                </c:pt>
                <c:pt idx="28862">
                  <c:v>6.3890937499999998</c:v>
                </c:pt>
                <c:pt idx="28863">
                  <c:v>6.3896081250016001</c:v>
                </c:pt>
                <c:pt idx="28864">
                  <c:v>6.39019125</c:v>
                </c:pt>
                <c:pt idx="28865">
                  <c:v>6.3906931250015999</c:v>
                </c:pt>
                <c:pt idx="28866">
                  <c:v>6.3910900000000002</c:v>
                </c:pt>
                <c:pt idx="28867">
                  <c:v>6.390765</c:v>
                </c:pt>
                <c:pt idx="28868">
                  <c:v>6.3901087499999996</c:v>
                </c:pt>
                <c:pt idx="28869">
                  <c:v>6.3893112500000004</c:v>
                </c:pt>
                <c:pt idx="28870">
                  <c:v>6.3888343750015997</c:v>
                </c:pt>
                <c:pt idx="28871">
                  <c:v>6.3882956250016001</c:v>
                </c:pt>
                <c:pt idx="28872">
                  <c:v>6.38781</c:v>
                </c:pt>
                <c:pt idx="28873">
                  <c:v>6.3872937500000004</c:v>
                </c:pt>
                <c:pt idx="28874">
                  <c:v>6.3868606250015993</c:v>
                </c:pt>
                <c:pt idx="28875">
                  <c:v>6.3863993750015995</c:v>
                </c:pt>
                <c:pt idx="28876">
                  <c:v>6.3860124999999996</c:v>
                </c:pt>
                <c:pt idx="28877">
                  <c:v>6.3856912499999998</c:v>
                </c:pt>
                <c:pt idx="28878">
                  <c:v>6.3853506250015997</c:v>
                </c:pt>
                <c:pt idx="28879">
                  <c:v>6.3850125000000002</c:v>
                </c:pt>
                <c:pt idx="28880">
                  <c:v>6.3845056250015997</c:v>
                </c:pt>
                <c:pt idx="28881">
                  <c:v>6.3841774999999998</c:v>
                </c:pt>
                <c:pt idx="28882">
                  <c:v>6.3837281250015998</c:v>
                </c:pt>
                <c:pt idx="28883">
                  <c:v>6.3832137500000004</c:v>
                </c:pt>
                <c:pt idx="28884">
                  <c:v>6.3828199999999997</c:v>
                </c:pt>
                <c:pt idx="28885">
                  <c:v>6.3824856250015998</c:v>
                </c:pt>
                <c:pt idx="28886">
                  <c:v>6.38207375</c:v>
                </c:pt>
                <c:pt idx="28887">
                  <c:v>6.3816924999999998</c:v>
                </c:pt>
                <c:pt idx="28888">
                  <c:v>6.3811925</c:v>
                </c:pt>
                <c:pt idx="28889">
                  <c:v>6.3807124999999996</c:v>
                </c:pt>
                <c:pt idx="28890">
                  <c:v>6.3801699999999997</c:v>
                </c:pt>
                <c:pt idx="28891">
                  <c:v>6.3795706250016</c:v>
                </c:pt>
                <c:pt idx="28892">
                  <c:v>6.37897625</c:v>
                </c:pt>
                <c:pt idx="28893">
                  <c:v>6.3783968750015996</c:v>
                </c:pt>
                <c:pt idx="28894">
                  <c:v>6.3778462500000002</c:v>
                </c:pt>
                <c:pt idx="28895">
                  <c:v>6.3773093750015999</c:v>
                </c:pt>
                <c:pt idx="28896">
                  <c:v>6.3768087500000004</c:v>
                </c:pt>
                <c:pt idx="28897">
                  <c:v>6.3762781250015994</c:v>
                </c:pt>
                <c:pt idx="28898">
                  <c:v>6.3758112499999999</c:v>
                </c:pt>
                <c:pt idx="28899">
                  <c:v>6.3752124999999999</c:v>
                </c:pt>
                <c:pt idx="28900">
                  <c:v>6.3747081250016002</c:v>
                </c:pt>
                <c:pt idx="28901">
                  <c:v>6.3741824999999999</c:v>
                </c:pt>
                <c:pt idx="28902">
                  <c:v>6.3736656250015997</c:v>
                </c:pt>
                <c:pt idx="28903">
                  <c:v>6.3731531250015996</c:v>
                </c:pt>
                <c:pt idx="28904">
                  <c:v>6.3727106250015995</c:v>
                </c:pt>
                <c:pt idx="28905">
                  <c:v>6.3722443750015998</c:v>
                </c:pt>
                <c:pt idx="28906">
                  <c:v>6.3718181250015995</c:v>
                </c:pt>
                <c:pt idx="28907">
                  <c:v>6.37144625</c:v>
                </c:pt>
                <c:pt idx="28908">
                  <c:v>6.3710681250015995</c:v>
                </c:pt>
                <c:pt idx="28909">
                  <c:v>6.3705012500000002</c:v>
                </c:pt>
                <c:pt idx="28910">
                  <c:v>6.3701418750015995</c:v>
                </c:pt>
                <c:pt idx="28911">
                  <c:v>6.3697974999999998</c:v>
                </c:pt>
                <c:pt idx="28912">
                  <c:v>6.3694662500000003</c:v>
                </c:pt>
                <c:pt idx="28913">
                  <c:v>6.3698300000000003</c:v>
                </c:pt>
                <c:pt idx="28914">
                  <c:v>6.3701743750016</c:v>
                </c:pt>
                <c:pt idx="28915">
                  <c:v>6.3705906250015998</c:v>
                </c:pt>
                <c:pt idx="28916">
                  <c:v>6.3710231250015994</c:v>
                </c:pt>
                <c:pt idx="28917">
                  <c:v>6.3714174999999997</c:v>
                </c:pt>
                <c:pt idx="28918">
                  <c:v>6.3717562499999998</c:v>
                </c:pt>
                <c:pt idx="28919">
                  <c:v>6.3721606250015999</c:v>
                </c:pt>
                <c:pt idx="28920">
                  <c:v>6.3724875000000001</c:v>
                </c:pt>
                <c:pt idx="28921">
                  <c:v>6.3729281250016001</c:v>
                </c:pt>
                <c:pt idx="28922">
                  <c:v>6.3733718750015997</c:v>
                </c:pt>
                <c:pt idx="28923">
                  <c:v>6.3739206250015998</c:v>
                </c:pt>
                <c:pt idx="28924">
                  <c:v>6.3744725000000004</c:v>
                </c:pt>
                <c:pt idx="28925">
                  <c:v>6.3748912500000001</c:v>
                </c:pt>
                <c:pt idx="28926">
                  <c:v>6.3752293750015996</c:v>
                </c:pt>
                <c:pt idx="28927">
                  <c:v>6.3757937499999997</c:v>
                </c:pt>
                <c:pt idx="28928">
                  <c:v>6.376385</c:v>
                </c:pt>
                <c:pt idx="28929">
                  <c:v>6.3769206250016</c:v>
                </c:pt>
                <c:pt idx="28930">
                  <c:v>6.3773662499999997</c:v>
                </c:pt>
                <c:pt idx="28931">
                  <c:v>6.3778056250016002</c:v>
                </c:pt>
                <c:pt idx="28932">
                  <c:v>6.3782712500000001</c:v>
                </c:pt>
                <c:pt idx="28933">
                  <c:v>6.3786506250016002</c:v>
                </c:pt>
                <c:pt idx="28934">
                  <c:v>6.3790487499999999</c:v>
                </c:pt>
                <c:pt idx="28935">
                  <c:v>6.3795181250016002</c:v>
                </c:pt>
                <c:pt idx="28936">
                  <c:v>6.3800056250015995</c:v>
                </c:pt>
                <c:pt idx="28937">
                  <c:v>6.3804449999999999</c:v>
                </c:pt>
                <c:pt idx="28938">
                  <c:v>6.3808299999999996</c:v>
                </c:pt>
                <c:pt idx="28939">
                  <c:v>6.3803462499999997</c:v>
                </c:pt>
                <c:pt idx="28940">
                  <c:v>6.3799931250016</c:v>
                </c:pt>
                <c:pt idx="28941">
                  <c:v>6.3794924999999996</c:v>
                </c:pt>
                <c:pt idx="28942">
                  <c:v>6.3789156250015999</c:v>
                </c:pt>
                <c:pt idx="28943">
                  <c:v>6.3782456250015995</c:v>
                </c:pt>
                <c:pt idx="28944">
                  <c:v>6.3775618750016001</c:v>
                </c:pt>
                <c:pt idx="28945">
                  <c:v>6.3767856250015997</c:v>
                </c:pt>
                <c:pt idx="28946">
                  <c:v>6.3760856250015996</c:v>
                </c:pt>
                <c:pt idx="28947">
                  <c:v>6.3753712499999997</c:v>
                </c:pt>
                <c:pt idx="28948">
                  <c:v>6.3747231250015997</c:v>
                </c:pt>
                <c:pt idx="28949">
                  <c:v>6.3741162500000002</c:v>
                </c:pt>
                <c:pt idx="28950">
                  <c:v>6.3735274999999998</c:v>
                </c:pt>
                <c:pt idx="28951">
                  <c:v>6.37296</c:v>
                </c:pt>
                <c:pt idx="28952">
                  <c:v>6.3724387499999997</c:v>
                </c:pt>
                <c:pt idx="28953">
                  <c:v>6.3719593750015999</c:v>
                </c:pt>
                <c:pt idx="28954">
                  <c:v>6.3715287500000004</c:v>
                </c:pt>
                <c:pt idx="28955">
                  <c:v>6.3711668750015997</c:v>
                </c:pt>
                <c:pt idx="28956">
                  <c:v>6.3706968750015998</c:v>
                </c:pt>
                <c:pt idx="28957">
                  <c:v>6.3703493750015996</c:v>
                </c:pt>
                <c:pt idx="28958">
                  <c:v>6.3706893750016</c:v>
                </c:pt>
                <c:pt idx="28959">
                  <c:v>6.3710243750015998</c:v>
                </c:pt>
                <c:pt idx="28960">
                  <c:v>6.3714500000000003</c:v>
                </c:pt>
                <c:pt idx="28961">
                  <c:v>6.3718356250015997</c:v>
                </c:pt>
                <c:pt idx="28962">
                  <c:v>6.3724462500000003</c:v>
                </c:pt>
                <c:pt idx="28963">
                  <c:v>6.3728918750016001</c:v>
                </c:pt>
                <c:pt idx="28964">
                  <c:v>6.3733568750015994</c:v>
                </c:pt>
                <c:pt idx="28965">
                  <c:v>6.3738475000000001</c:v>
                </c:pt>
                <c:pt idx="28966">
                  <c:v>6.3743443750016002</c:v>
                </c:pt>
                <c:pt idx="28967">
                  <c:v>6.3748399999999998</c:v>
                </c:pt>
                <c:pt idx="28968">
                  <c:v>6.3754074999999997</c:v>
                </c:pt>
                <c:pt idx="28969">
                  <c:v>6.3757343750016</c:v>
                </c:pt>
                <c:pt idx="28970">
                  <c:v>6.3763893750016001</c:v>
                </c:pt>
                <c:pt idx="28971">
                  <c:v>6.3770049999999996</c:v>
                </c:pt>
                <c:pt idx="28972">
                  <c:v>6.3776268750015994</c:v>
                </c:pt>
                <c:pt idx="28973">
                  <c:v>6.3782118750015995</c:v>
                </c:pt>
                <c:pt idx="28974">
                  <c:v>6.3785593750015996</c:v>
                </c:pt>
                <c:pt idx="28975">
                  <c:v>6.3792362499999999</c:v>
                </c:pt>
                <c:pt idx="28976">
                  <c:v>6.3798768750015995</c:v>
                </c:pt>
                <c:pt idx="28977">
                  <c:v>6.3805106250015999</c:v>
                </c:pt>
                <c:pt idx="28978">
                  <c:v>6.3811524999999998</c:v>
                </c:pt>
                <c:pt idx="28979">
                  <c:v>6.3816393750015994</c:v>
                </c:pt>
                <c:pt idx="28980">
                  <c:v>6.3821068750015995</c:v>
                </c:pt>
                <c:pt idx="28981">
                  <c:v>6.3825443750015998</c:v>
                </c:pt>
                <c:pt idx="28982">
                  <c:v>6.3828812499999996</c:v>
                </c:pt>
                <c:pt idx="28983">
                  <c:v>6.3822875000000003</c:v>
                </c:pt>
                <c:pt idx="28984">
                  <c:v>6.3817031250016001</c:v>
                </c:pt>
                <c:pt idx="28985">
                  <c:v>6.3811106250015994</c:v>
                </c:pt>
                <c:pt idx="28986">
                  <c:v>6.3804668750015994</c:v>
                </c:pt>
                <c:pt idx="28987">
                  <c:v>6.3797468750016</c:v>
                </c:pt>
                <c:pt idx="28988">
                  <c:v>6.3789724999999997</c:v>
                </c:pt>
                <c:pt idx="28989">
                  <c:v>6.3781481250015997</c:v>
                </c:pt>
                <c:pt idx="28990">
                  <c:v>6.3772425000000004</c:v>
                </c:pt>
                <c:pt idx="28991">
                  <c:v>6.3764124999999998</c:v>
                </c:pt>
                <c:pt idx="28992">
                  <c:v>6.3755418750016002</c:v>
                </c:pt>
                <c:pt idx="28993">
                  <c:v>6.3747912500000004</c:v>
                </c:pt>
                <c:pt idx="28994">
                  <c:v>6.3741718750015997</c:v>
                </c:pt>
                <c:pt idx="28995">
                  <c:v>6.3735756250015996</c:v>
                </c:pt>
                <c:pt idx="28996">
                  <c:v>6.3729781250016</c:v>
                </c:pt>
                <c:pt idx="28997">
                  <c:v>6.3724749999999997</c:v>
                </c:pt>
                <c:pt idx="28998">
                  <c:v>6.3719787500000002</c:v>
                </c:pt>
                <c:pt idx="28999">
                  <c:v>6.3715312500000003</c:v>
                </c:pt>
                <c:pt idx="29000">
                  <c:v>6.3711618750015999</c:v>
                </c:pt>
                <c:pt idx="29001">
                  <c:v>6.3708331250015995</c:v>
                </c:pt>
                <c:pt idx="29002">
                  <c:v>6.3704637499999999</c:v>
                </c:pt>
                <c:pt idx="29003">
                  <c:v>6.3701350000000003</c:v>
                </c:pt>
                <c:pt idx="29004">
                  <c:v>6.3703512499999997</c:v>
                </c:pt>
                <c:pt idx="29005">
                  <c:v>6.37076625</c:v>
                </c:pt>
                <c:pt idx="29006">
                  <c:v>6.3711168750015998</c:v>
                </c:pt>
                <c:pt idx="29007">
                  <c:v>6.3710525000000002</c:v>
                </c:pt>
                <c:pt idx="29008">
                  <c:v>6.3707050000000001</c:v>
                </c:pt>
                <c:pt idx="29009">
                  <c:v>6.37027375</c:v>
                </c:pt>
                <c:pt idx="29010">
                  <c:v>6.3698325000000002</c:v>
                </c:pt>
                <c:pt idx="29011">
                  <c:v>6.3693825000000004</c:v>
                </c:pt>
                <c:pt idx="29012">
                  <c:v>6.3688337500000003</c:v>
                </c:pt>
                <c:pt idx="29013">
                  <c:v>6.3682668750015994</c:v>
                </c:pt>
                <c:pt idx="29014">
                  <c:v>6.3678368750015997</c:v>
                </c:pt>
                <c:pt idx="29015">
                  <c:v>6.3681606250015994</c:v>
                </c:pt>
                <c:pt idx="29016">
                  <c:v>6.3685124999999996</c:v>
                </c:pt>
                <c:pt idx="29017">
                  <c:v>6.3688512499999996</c:v>
                </c:pt>
                <c:pt idx="29018">
                  <c:v>6.3691956250016002</c:v>
                </c:pt>
                <c:pt idx="29019">
                  <c:v>6.3695368750016002</c:v>
                </c:pt>
                <c:pt idx="29020">
                  <c:v>6.3699856250015996</c:v>
                </c:pt>
                <c:pt idx="29021">
                  <c:v>6.3703406250015995</c:v>
                </c:pt>
                <c:pt idx="29022">
                  <c:v>6.3707500000000001</c:v>
                </c:pt>
                <c:pt idx="29023">
                  <c:v>6.3712668750015995</c:v>
                </c:pt>
                <c:pt idx="29024">
                  <c:v>6.3717837499999996</c:v>
                </c:pt>
                <c:pt idx="29025">
                  <c:v>6.3723025</c:v>
                </c:pt>
                <c:pt idx="29026">
                  <c:v>6.3728712500000002</c:v>
                </c:pt>
                <c:pt idx="29027">
                  <c:v>6.3734074999999999</c:v>
                </c:pt>
                <c:pt idx="29028">
                  <c:v>6.3739100000000004</c:v>
                </c:pt>
                <c:pt idx="29029">
                  <c:v>6.3742531250015997</c:v>
                </c:pt>
                <c:pt idx="29030">
                  <c:v>6.3748581250015999</c:v>
                </c:pt>
                <c:pt idx="29031">
                  <c:v>6.3754568750015999</c:v>
                </c:pt>
                <c:pt idx="29032">
                  <c:v>6.3761012499999996</c:v>
                </c:pt>
                <c:pt idx="29033">
                  <c:v>6.3764725000000002</c:v>
                </c:pt>
                <c:pt idx="29034">
                  <c:v>6.3768306250015998</c:v>
                </c:pt>
                <c:pt idx="29035">
                  <c:v>6.3772000000000002</c:v>
                </c:pt>
                <c:pt idx="29036">
                  <c:v>6.3777993750016</c:v>
                </c:pt>
                <c:pt idx="29037">
                  <c:v>6.3783218750015998</c:v>
                </c:pt>
                <c:pt idx="29038">
                  <c:v>6.3787799999999999</c:v>
                </c:pt>
                <c:pt idx="29039">
                  <c:v>6.3792450000000001</c:v>
                </c:pt>
                <c:pt idx="29040">
                  <c:v>6.3795975</c:v>
                </c:pt>
                <c:pt idx="29041">
                  <c:v>6.3800162499999997</c:v>
                </c:pt>
                <c:pt idx="29042">
                  <c:v>6.3803506250015998</c:v>
                </c:pt>
                <c:pt idx="29043">
                  <c:v>6.3807706250015999</c:v>
                </c:pt>
                <c:pt idx="29044">
                  <c:v>6.3802250000000003</c:v>
                </c:pt>
                <c:pt idx="29045">
                  <c:v>6.3797768750015997</c:v>
                </c:pt>
                <c:pt idx="29046">
                  <c:v>6.3793606250015999</c:v>
                </c:pt>
                <c:pt idx="29047">
                  <c:v>6.3788893750015996</c:v>
                </c:pt>
                <c:pt idx="29048">
                  <c:v>6.3783762499999996</c:v>
                </c:pt>
                <c:pt idx="29049">
                  <c:v>6.3778443750016001</c:v>
                </c:pt>
                <c:pt idx="29050">
                  <c:v>6.3772975000000001</c:v>
                </c:pt>
                <c:pt idx="29051">
                  <c:v>6.3768237499999998</c:v>
                </c:pt>
                <c:pt idx="29052">
                  <c:v>6.3763068750015996</c:v>
                </c:pt>
                <c:pt idx="29053">
                  <c:v>6.3758587499999999</c:v>
                </c:pt>
                <c:pt idx="29054">
                  <c:v>6.3754524999999997</c:v>
                </c:pt>
                <c:pt idx="29055">
                  <c:v>6.3748637500000003</c:v>
                </c:pt>
                <c:pt idx="29056">
                  <c:v>6.3743212500000004</c:v>
                </c:pt>
                <c:pt idx="29057">
                  <c:v>6.3739881250015999</c:v>
                </c:pt>
                <c:pt idx="29058">
                  <c:v>6.3732724999999997</c:v>
                </c:pt>
                <c:pt idx="29059">
                  <c:v>6.3728993750015999</c:v>
                </c:pt>
                <c:pt idx="29060">
                  <c:v>6.37250125</c:v>
                </c:pt>
                <c:pt idx="29061">
                  <c:v>6.3721174999999999</c:v>
                </c:pt>
                <c:pt idx="29062">
                  <c:v>6.3716756250015996</c:v>
                </c:pt>
                <c:pt idx="29063">
                  <c:v>6.3713112499999998</c:v>
                </c:pt>
                <c:pt idx="29064">
                  <c:v>6.3709468750016001</c:v>
                </c:pt>
                <c:pt idx="29065">
                  <c:v>6.3704974999999999</c:v>
                </c:pt>
                <c:pt idx="29066">
                  <c:v>6.3709281250015994</c:v>
                </c:pt>
                <c:pt idx="29067">
                  <c:v>6.3712875000000002</c:v>
                </c:pt>
                <c:pt idx="29068">
                  <c:v>6.3716437499999996</c:v>
                </c:pt>
                <c:pt idx="29069">
                  <c:v>6.3720581250016002</c:v>
                </c:pt>
                <c:pt idx="29070">
                  <c:v>6.3724112499999999</c:v>
                </c:pt>
                <c:pt idx="29071">
                  <c:v>6.3727356250015994</c:v>
                </c:pt>
                <c:pt idx="29072">
                  <c:v>6.3730993750015994</c:v>
                </c:pt>
                <c:pt idx="29073">
                  <c:v>6.3735350000000004</c:v>
                </c:pt>
                <c:pt idx="29074">
                  <c:v>6.37386125</c:v>
                </c:pt>
                <c:pt idx="29075">
                  <c:v>6.3742518750016002</c:v>
                </c:pt>
                <c:pt idx="29076">
                  <c:v>6.3742150000000004</c:v>
                </c:pt>
                <c:pt idx="29077">
                  <c:v>6.3737631250015996</c:v>
                </c:pt>
                <c:pt idx="29078">
                  <c:v>6.3733575</c:v>
                </c:pt>
                <c:pt idx="29079">
                  <c:v>6.3728024999999997</c:v>
                </c:pt>
                <c:pt idx="29080">
                  <c:v>6.3724350000000003</c:v>
                </c:pt>
                <c:pt idx="29081">
                  <c:v>6.3720981250015996</c:v>
                </c:pt>
                <c:pt idx="29082">
                  <c:v>6.3716587499999999</c:v>
                </c:pt>
                <c:pt idx="29083">
                  <c:v>6.3710699999999996</c:v>
                </c:pt>
                <c:pt idx="29084">
                  <c:v>6.3706443750016</c:v>
                </c:pt>
                <c:pt idx="29085">
                  <c:v>6.3702106250016</c:v>
                </c:pt>
                <c:pt idx="29086">
                  <c:v>6.3697862499999998</c:v>
                </c:pt>
                <c:pt idx="29087">
                  <c:v>6.3693787500000001</c:v>
                </c:pt>
                <c:pt idx="29088">
                  <c:v>6.3689256250015998</c:v>
                </c:pt>
                <c:pt idx="29089">
                  <c:v>6.3683649999999998</c:v>
                </c:pt>
                <c:pt idx="29090">
                  <c:v>6.3679712500000001</c:v>
                </c:pt>
                <c:pt idx="29091">
                  <c:v>6.3675712500000001</c:v>
                </c:pt>
                <c:pt idx="29092">
                  <c:v>6.3679768750015997</c:v>
                </c:pt>
                <c:pt idx="29093">
                  <c:v>6.3684806250015997</c:v>
                </c:pt>
                <c:pt idx="29094">
                  <c:v>6.3689687499999996</c:v>
                </c:pt>
                <c:pt idx="29095">
                  <c:v>6.3694268750015999</c:v>
                </c:pt>
                <c:pt idx="29096">
                  <c:v>6.36982625</c:v>
                </c:pt>
                <c:pt idx="29097">
                  <c:v>6.3702525000000003</c:v>
                </c:pt>
                <c:pt idx="29098">
                  <c:v>6.3707287499999996</c:v>
                </c:pt>
                <c:pt idx="29099">
                  <c:v>6.3710806250015999</c:v>
                </c:pt>
                <c:pt idx="29100">
                  <c:v>6.3714500000000003</c:v>
                </c:pt>
                <c:pt idx="29101">
                  <c:v>6.3718668750015999</c:v>
                </c:pt>
                <c:pt idx="29102">
                  <c:v>6.3723337500000001</c:v>
                </c:pt>
                <c:pt idx="29103">
                  <c:v>6.3728325000000003</c:v>
                </c:pt>
                <c:pt idx="29104">
                  <c:v>6.3732943750016</c:v>
                </c:pt>
                <c:pt idx="29105">
                  <c:v>6.3736981250015994</c:v>
                </c:pt>
                <c:pt idx="29106">
                  <c:v>6.3740556250016001</c:v>
                </c:pt>
                <c:pt idx="29107">
                  <c:v>6.3744143750015994</c:v>
                </c:pt>
                <c:pt idx="29108">
                  <c:v>6.3748687500000001</c:v>
                </c:pt>
                <c:pt idx="29109">
                  <c:v>6.3752406250015996</c:v>
                </c:pt>
                <c:pt idx="29110">
                  <c:v>6.3756118750016002</c:v>
                </c:pt>
                <c:pt idx="29111">
                  <c:v>6.3751137499999997</c:v>
                </c:pt>
                <c:pt idx="29112">
                  <c:v>6.3744018750015998</c:v>
                </c:pt>
                <c:pt idx="29113">
                  <c:v>6.3739400000000002</c:v>
                </c:pt>
                <c:pt idx="29114">
                  <c:v>6.3734662499999999</c:v>
                </c:pt>
                <c:pt idx="29115">
                  <c:v>6.3729837500000004</c:v>
                </c:pt>
                <c:pt idx="29116">
                  <c:v>6.37238375</c:v>
                </c:pt>
                <c:pt idx="29117">
                  <c:v>6.3717606250015999</c:v>
                </c:pt>
                <c:pt idx="29118">
                  <c:v>6.3710300000000002</c:v>
                </c:pt>
                <c:pt idx="29119">
                  <c:v>6.3703837500000002</c:v>
                </c:pt>
                <c:pt idx="29120">
                  <c:v>6.3696900000000003</c:v>
                </c:pt>
                <c:pt idx="29121">
                  <c:v>6.3690899999999999</c:v>
                </c:pt>
                <c:pt idx="29122">
                  <c:v>6.3685237499999996</c:v>
                </c:pt>
                <c:pt idx="29123">
                  <c:v>6.3679968750015998</c:v>
                </c:pt>
                <c:pt idx="29124">
                  <c:v>6.3674912499999996</c:v>
                </c:pt>
                <c:pt idx="29125">
                  <c:v>6.36693</c:v>
                </c:pt>
                <c:pt idx="29126">
                  <c:v>6.3664699999999996</c:v>
                </c:pt>
                <c:pt idx="29127">
                  <c:v>6.3660256250015994</c:v>
                </c:pt>
                <c:pt idx="29128">
                  <c:v>6.3654756250015998</c:v>
                </c:pt>
                <c:pt idx="29129">
                  <c:v>6.3651</c:v>
                </c:pt>
                <c:pt idx="29130">
                  <c:v>6.3647556250015995</c:v>
                </c:pt>
                <c:pt idx="29131">
                  <c:v>6.3651018750016002</c:v>
                </c:pt>
                <c:pt idx="29132">
                  <c:v>6.3654881250016002</c:v>
                </c:pt>
                <c:pt idx="29133">
                  <c:v>6.3658181250016002</c:v>
                </c:pt>
                <c:pt idx="29134">
                  <c:v>6.3662893750015996</c:v>
                </c:pt>
                <c:pt idx="29135">
                  <c:v>6.3667393750015995</c:v>
                </c:pt>
                <c:pt idx="29136">
                  <c:v>6.3672006250016002</c:v>
                </c:pt>
                <c:pt idx="29137">
                  <c:v>6.3676781250015999</c:v>
                </c:pt>
                <c:pt idx="29138">
                  <c:v>6.3681743750016002</c:v>
                </c:pt>
                <c:pt idx="29139">
                  <c:v>6.3686125000000002</c:v>
                </c:pt>
                <c:pt idx="29140">
                  <c:v>6.3690712500000002</c:v>
                </c:pt>
                <c:pt idx="29141">
                  <c:v>6.3695418750016</c:v>
                </c:pt>
                <c:pt idx="29142">
                  <c:v>6.3699081250015999</c:v>
                </c:pt>
                <c:pt idx="29143">
                  <c:v>6.3702481250015994</c:v>
                </c:pt>
                <c:pt idx="29144">
                  <c:v>6.3707681250016002</c:v>
                </c:pt>
                <c:pt idx="29145">
                  <c:v>6.3712118750015998</c:v>
                </c:pt>
                <c:pt idx="29146">
                  <c:v>6.3716887499999997</c:v>
                </c:pt>
                <c:pt idx="29147">
                  <c:v>6.3721656250015997</c:v>
                </c:pt>
                <c:pt idx="29148">
                  <c:v>6.3727612499999999</c:v>
                </c:pt>
                <c:pt idx="29149">
                  <c:v>6.3732856250015999</c:v>
                </c:pt>
                <c:pt idx="29150">
                  <c:v>6.3738299999999999</c:v>
                </c:pt>
                <c:pt idx="29151">
                  <c:v>6.3742656250016001</c:v>
                </c:pt>
                <c:pt idx="29152">
                  <c:v>6.3747562499999999</c:v>
                </c:pt>
                <c:pt idx="29153">
                  <c:v>6.3753056250015998</c:v>
                </c:pt>
                <c:pt idx="29154">
                  <c:v>6.3757656250016002</c:v>
                </c:pt>
                <c:pt idx="29155">
                  <c:v>6.3762381250016</c:v>
                </c:pt>
                <c:pt idx="29156">
                  <c:v>6.3767025000000004</c:v>
                </c:pt>
                <c:pt idx="29157">
                  <c:v>6.3763206250015996</c:v>
                </c:pt>
                <c:pt idx="29158">
                  <c:v>6.3758524999999997</c:v>
                </c:pt>
                <c:pt idx="29159">
                  <c:v>6.3752856250015997</c:v>
                </c:pt>
                <c:pt idx="29160">
                  <c:v>6.3747806250016001</c:v>
                </c:pt>
                <c:pt idx="29161">
                  <c:v>6.37419125</c:v>
                </c:pt>
                <c:pt idx="29162">
                  <c:v>6.3735474999999999</c:v>
                </c:pt>
                <c:pt idx="29163">
                  <c:v>6.3731974999999998</c:v>
                </c:pt>
                <c:pt idx="29164">
                  <c:v>6.3727356250015994</c:v>
                </c:pt>
                <c:pt idx="29165">
                  <c:v>6.3723506250015998</c:v>
                </c:pt>
                <c:pt idx="29166">
                  <c:v>6.3718981250016</c:v>
                </c:pt>
                <c:pt idx="29167">
                  <c:v>6.3715000000000002</c:v>
                </c:pt>
                <c:pt idx="29168">
                  <c:v>6.3710543750015995</c:v>
                </c:pt>
                <c:pt idx="29169">
                  <c:v>6.3707068750015994</c:v>
                </c:pt>
                <c:pt idx="29170">
                  <c:v>6.3703831250015996</c:v>
                </c:pt>
                <c:pt idx="29171">
                  <c:v>6.3698587499999997</c:v>
                </c:pt>
                <c:pt idx="29172">
                  <c:v>6.3694356250016</c:v>
                </c:pt>
                <c:pt idx="29173">
                  <c:v>6.3693837499999999</c:v>
                </c:pt>
                <c:pt idx="29174">
                  <c:v>6.369745</c:v>
                </c:pt>
                <c:pt idx="29175">
                  <c:v>6.3695768750015995</c:v>
                </c:pt>
                <c:pt idx="29176">
                  <c:v>6.3691924999999996</c:v>
                </c:pt>
                <c:pt idx="29177">
                  <c:v>6.3687693750015999</c:v>
                </c:pt>
                <c:pt idx="29178">
                  <c:v>6.3683949999999996</c:v>
                </c:pt>
                <c:pt idx="29179">
                  <c:v>6.36799625</c:v>
                </c:pt>
                <c:pt idx="29180">
                  <c:v>6.3676737499999998</c:v>
                </c:pt>
                <c:pt idx="29181">
                  <c:v>6.3671274999999996</c:v>
                </c:pt>
                <c:pt idx="29182">
                  <c:v>6.3666237499999996</c:v>
                </c:pt>
                <c:pt idx="29183">
                  <c:v>6.3660881250015997</c:v>
                </c:pt>
                <c:pt idx="29184">
                  <c:v>6.3655681250015999</c:v>
                </c:pt>
                <c:pt idx="29185">
                  <c:v>6.3651981250015996</c:v>
                </c:pt>
                <c:pt idx="29186">
                  <c:v>6.3651387499999998</c:v>
                </c:pt>
                <c:pt idx="29187">
                  <c:v>6.3654675000000003</c:v>
                </c:pt>
                <c:pt idx="29188">
                  <c:v>6.3649568750015995</c:v>
                </c:pt>
                <c:pt idx="29189">
                  <c:v>6.3644868750015995</c:v>
                </c:pt>
                <c:pt idx="29190">
                  <c:v>6.3641456250015995</c:v>
                </c:pt>
                <c:pt idx="29191">
                  <c:v>6.3635787500000003</c:v>
                </c:pt>
                <c:pt idx="29192">
                  <c:v>6.3630987499999998</c:v>
                </c:pt>
                <c:pt idx="29193">
                  <c:v>6.3627275000000001</c:v>
                </c:pt>
                <c:pt idx="29194">
                  <c:v>6.3623218750015997</c:v>
                </c:pt>
                <c:pt idx="29195">
                  <c:v>6.3626956250015994</c:v>
                </c:pt>
                <c:pt idx="29196">
                  <c:v>6.3631106250015996</c:v>
                </c:pt>
                <c:pt idx="29197">
                  <c:v>6.3635287500000004</c:v>
                </c:pt>
                <c:pt idx="29198">
                  <c:v>6.3640318750015998</c:v>
                </c:pt>
                <c:pt idx="29199">
                  <c:v>6.3645637500000003</c:v>
                </c:pt>
                <c:pt idx="29200">
                  <c:v>6.3650074999999999</c:v>
                </c:pt>
                <c:pt idx="29201">
                  <c:v>6.3654706250016</c:v>
                </c:pt>
                <c:pt idx="29202">
                  <c:v>6.3659425000000001</c:v>
                </c:pt>
                <c:pt idx="29203">
                  <c:v>6.3663718750016001</c:v>
                </c:pt>
                <c:pt idx="29204">
                  <c:v>6.3668587499999996</c:v>
                </c:pt>
                <c:pt idx="29205">
                  <c:v>6.3673568750016001</c:v>
                </c:pt>
                <c:pt idx="29206">
                  <c:v>6.3678224999999999</c:v>
                </c:pt>
                <c:pt idx="29207">
                  <c:v>6.36825625</c:v>
                </c:pt>
                <c:pt idx="29208">
                  <c:v>6.3687575000000001</c:v>
                </c:pt>
                <c:pt idx="29209">
                  <c:v>6.3691406250015996</c:v>
                </c:pt>
                <c:pt idx="29210">
                  <c:v>6.3695599999999999</c:v>
                </c:pt>
                <c:pt idx="29211">
                  <c:v>6.3699043750015996</c:v>
                </c:pt>
                <c:pt idx="29212">
                  <c:v>6.3703256250016</c:v>
                </c:pt>
                <c:pt idx="29213">
                  <c:v>6.3707056250015999</c:v>
                </c:pt>
                <c:pt idx="29214">
                  <c:v>6.3710343750015994</c:v>
                </c:pt>
                <c:pt idx="29215">
                  <c:v>6.371435</c:v>
                </c:pt>
                <c:pt idx="29216">
                  <c:v>6.3717724999999996</c:v>
                </c:pt>
                <c:pt idx="29217">
                  <c:v>6.3712574999999996</c:v>
                </c:pt>
                <c:pt idx="29218">
                  <c:v>6.3708999999999998</c:v>
                </c:pt>
                <c:pt idx="29219">
                  <c:v>6.3705112499999998</c:v>
                </c:pt>
                <c:pt idx="29220">
                  <c:v>6.3701431250015998</c:v>
                </c:pt>
                <c:pt idx="29221">
                  <c:v>6.3695975000000002</c:v>
                </c:pt>
                <c:pt idx="29222">
                  <c:v>6.3690687500000003</c:v>
                </c:pt>
                <c:pt idx="29223">
                  <c:v>6.3684481250016001</c:v>
                </c:pt>
                <c:pt idx="29224">
                  <c:v>6.3679350000000001</c:v>
                </c:pt>
                <c:pt idx="29225">
                  <c:v>6.3674175000000002</c:v>
                </c:pt>
                <c:pt idx="29226">
                  <c:v>6.3669231250016001</c:v>
                </c:pt>
                <c:pt idx="29227">
                  <c:v>6.3664424999999998</c:v>
                </c:pt>
                <c:pt idx="29228">
                  <c:v>6.3660387500000004</c:v>
                </c:pt>
                <c:pt idx="29229">
                  <c:v>6.3656825000000001</c:v>
                </c:pt>
                <c:pt idx="29230">
                  <c:v>6.3653399999999998</c:v>
                </c:pt>
                <c:pt idx="29231">
                  <c:v>6.3647543750016</c:v>
                </c:pt>
                <c:pt idx="29232">
                  <c:v>6.3642768750015994</c:v>
                </c:pt>
                <c:pt idx="29233">
                  <c:v>6.3639256250015999</c:v>
                </c:pt>
                <c:pt idx="29234">
                  <c:v>6.3634868750016</c:v>
                </c:pt>
                <c:pt idx="29235">
                  <c:v>6.3631324999999999</c:v>
                </c:pt>
                <c:pt idx="29236">
                  <c:v>6.3634356250015998</c:v>
                </c:pt>
                <c:pt idx="29237">
                  <c:v>6.3630431250015995</c:v>
                </c:pt>
                <c:pt idx="29238">
                  <c:v>6.3626199999999997</c:v>
                </c:pt>
                <c:pt idx="29239">
                  <c:v>6.3621212500000004</c:v>
                </c:pt>
                <c:pt idx="29240">
                  <c:v>6.3617900000000001</c:v>
                </c:pt>
                <c:pt idx="29241">
                  <c:v>6.3614224999999998</c:v>
                </c:pt>
                <c:pt idx="29242">
                  <c:v>6.3610893750016002</c:v>
                </c:pt>
                <c:pt idx="29243">
                  <c:v>6.3614106250016</c:v>
                </c:pt>
                <c:pt idx="29244">
                  <c:v>6.3612868750015998</c:v>
                </c:pt>
                <c:pt idx="29245">
                  <c:v>6.3616731250015999</c:v>
                </c:pt>
                <c:pt idx="29246">
                  <c:v>6.3621224999999999</c:v>
                </c:pt>
                <c:pt idx="29247">
                  <c:v>6.3624537500000002</c:v>
                </c:pt>
                <c:pt idx="29248">
                  <c:v>6.3628668750015995</c:v>
                </c:pt>
                <c:pt idx="29249">
                  <c:v>6.3632018750016002</c:v>
                </c:pt>
                <c:pt idx="29250">
                  <c:v>6.3636537500000001</c:v>
                </c:pt>
                <c:pt idx="29251">
                  <c:v>6.3639749999999999</c:v>
                </c:pt>
                <c:pt idx="29252">
                  <c:v>6.3645068750015996</c:v>
                </c:pt>
                <c:pt idx="29253">
                  <c:v>6.3649556250015999</c:v>
                </c:pt>
                <c:pt idx="29254">
                  <c:v>6.3653237499999999</c:v>
                </c:pt>
                <c:pt idx="29255">
                  <c:v>6.3657812500000004</c:v>
                </c:pt>
                <c:pt idx="29256">
                  <c:v>6.3662637499999999</c:v>
                </c:pt>
                <c:pt idx="29257">
                  <c:v>6.3666143750015998</c:v>
                </c:pt>
                <c:pt idx="29258">
                  <c:v>6.3670412499999998</c:v>
                </c:pt>
                <c:pt idx="29259">
                  <c:v>6.3674549999999996</c:v>
                </c:pt>
                <c:pt idx="29260">
                  <c:v>6.3679281250016002</c:v>
                </c:pt>
                <c:pt idx="29261">
                  <c:v>6.3684018750015996</c:v>
                </c:pt>
                <c:pt idx="29262">
                  <c:v>6.3688618750015999</c:v>
                </c:pt>
                <c:pt idx="29263">
                  <c:v>6.3693462500000004</c:v>
                </c:pt>
                <c:pt idx="29264">
                  <c:v>6.3697906250015999</c:v>
                </c:pt>
                <c:pt idx="29265">
                  <c:v>6.37015625</c:v>
                </c:pt>
                <c:pt idx="29266">
                  <c:v>6.3695993750015996</c:v>
                </c:pt>
                <c:pt idx="29267">
                  <c:v>6.3690081250016002</c:v>
                </c:pt>
                <c:pt idx="29268">
                  <c:v>6.3685974999999999</c:v>
                </c:pt>
                <c:pt idx="29269">
                  <c:v>6.3681662499999998</c:v>
                </c:pt>
                <c:pt idx="29270">
                  <c:v>6.3677218750015996</c:v>
                </c:pt>
                <c:pt idx="29271">
                  <c:v>6.3673137500000001</c:v>
                </c:pt>
                <c:pt idx="29272">
                  <c:v>6.3668006250015994</c:v>
                </c:pt>
                <c:pt idx="29273">
                  <c:v>6.3662824999999996</c:v>
                </c:pt>
                <c:pt idx="29274">
                  <c:v>6.3657593750016002</c:v>
                </c:pt>
                <c:pt idx="29275">
                  <c:v>6.3652662500000003</c:v>
                </c:pt>
                <c:pt idx="29276">
                  <c:v>6.3646537500000004</c:v>
                </c:pt>
                <c:pt idx="29277">
                  <c:v>6.3640887499999996</c:v>
                </c:pt>
                <c:pt idx="29278">
                  <c:v>6.36349125</c:v>
                </c:pt>
                <c:pt idx="29279">
                  <c:v>6.3628956250015998</c:v>
                </c:pt>
                <c:pt idx="29280">
                  <c:v>6.3623106250015997</c:v>
                </c:pt>
                <c:pt idx="29281">
                  <c:v>6.3617425000000001</c:v>
                </c:pt>
                <c:pt idx="29282">
                  <c:v>6.3611837500000004</c:v>
                </c:pt>
                <c:pt idx="29283">
                  <c:v>6.3606287500000001</c:v>
                </c:pt>
                <c:pt idx="29284">
                  <c:v>6.3600637500000001</c:v>
                </c:pt>
                <c:pt idx="29285">
                  <c:v>6.3595493750015999</c:v>
                </c:pt>
                <c:pt idx="29286">
                  <c:v>6.3590943750015994</c:v>
                </c:pt>
                <c:pt idx="29287">
                  <c:v>6.3586262500000004</c:v>
                </c:pt>
                <c:pt idx="29288">
                  <c:v>6.3582543750016001</c:v>
                </c:pt>
                <c:pt idx="29289">
                  <c:v>6.3578618750015998</c:v>
                </c:pt>
                <c:pt idx="29290">
                  <c:v>6.3571962500000003</c:v>
                </c:pt>
                <c:pt idx="29291">
                  <c:v>6.3568524999999996</c:v>
                </c:pt>
                <c:pt idx="29292">
                  <c:v>6.3564943750016001</c:v>
                </c:pt>
                <c:pt idx="29293">
                  <c:v>6.3561243750015999</c:v>
                </c:pt>
                <c:pt idx="29294">
                  <c:v>6.3557612499999996</c:v>
                </c:pt>
                <c:pt idx="29295">
                  <c:v>6.3551831250015995</c:v>
                </c:pt>
                <c:pt idx="29296">
                  <c:v>6.3548418750015996</c:v>
                </c:pt>
                <c:pt idx="29297">
                  <c:v>6.3542881250015997</c:v>
                </c:pt>
                <c:pt idx="29298">
                  <c:v>6.3539368750016001</c:v>
                </c:pt>
                <c:pt idx="29299">
                  <c:v>6.3542018750015998</c:v>
                </c:pt>
                <c:pt idx="29300">
                  <c:v>6.3545749999999996</c:v>
                </c:pt>
                <c:pt idx="29301">
                  <c:v>6.3548987500000003</c:v>
                </c:pt>
                <c:pt idx="29302">
                  <c:v>6.3552474999999999</c:v>
                </c:pt>
                <c:pt idx="29303">
                  <c:v>6.3556256250015997</c:v>
                </c:pt>
                <c:pt idx="29304">
                  <c:v>6.3561174999999999</c:v>
                </c:pt>
                <c:pt idx="29305">
                  <c:v>6.3565224999999996</c:v>
                </c:pt>
                <c:pt idx="29306">
                  <c:v>6.3568462500000003</c:v>
                </c:pt>
                <c:pt idx="29307">
                  <c:v>6.3573081250015999</c:v>
                </c:pt>
                <c:pt idx="29308">
                  <c:v>6.3577768750015995</c:v>
                </c:pt>
                <c:pt idx="29309">
                  <c:v>6.3583268750016</c:v>
                </c:pt>
                <c:pt idx="29310">
                  <c:v>6.3589549999999999</c:v>
                </c:pt>
                <c:pt idx="29311">
                  <c:v>6.3592956250016002</c:v>
                </c:pt>
                <c:pt idx="29312">
                  <c:v>6.3598062500000001</c:v>
                </c:pt>
                <c:pt idx="29313">
                  <c:v>6.3604387500000001</c:v>
                </c:pt>
                <c:pt idx="29314">
                  <c:v>6.3609868750015996</c:v>
                </c:pt>
                <c:pt idx="29315">
                  <c:v>6.36151</c:v>
                </c:pt>
                <c:pt idx="29316">
                  <c:v>6.3620262500000004</c:v>
                </c:pt>
                <c:pt idx="29317">
                  <c:v>6.3624774999999998</c:v>
                </c:pt>
                <c:pt idx="29318">
                  <c:v>6.3629412500000004</c:v>
                </c:pt>
                <c:pt idx="29319">
                  <c:v>6.3633787499999999</c:v>
                </c:pt>
                <c:pt idx="29320">
                  <c:v>6.3638649999999997</c:v>
                </c:pt>
                <c:pt idx="29321">
                  <c:v>6.3642381250015996</c:v>
                </c:pt>
                <c:pt idx="29322">
                  <c:v>6.3645856250015997</c:v>
                </c:pt>
                <c:pt idx="29323">
                  <c:v>6.3639562500000002</c:v>
                </c:pt>
                <c:pt idx="29324">
                  <c:v>6.3633168750015994</c:v>
                </c:pt>
                <c:pt idx="29325">
                  <c:v>6.3625381250016</c:v>
                </c:pt>
                <c:pt idx="29326">
                  <c:v>6.3616068750016002</c:v>
                </c:pt>
                <c:pt idx="29327">
                  <c:v>6.3605831250015994</c:v>
                </c:pt>
                <c:pt idx="29328">
                  <c:v>6.3594712500000004</c:v>
                </c:pt>
                <c:pt idx="29329">
                  <c:v>6.3583193750015994</c:v>
                </c:pt>
                <c:pt idx="29330">
                  <c:v>6.3571593750015998</c:v>
                </c:pt>
                <c:pt idx="29331">
                  <c:v>6.3559549999999998</c:v>
                </c:pt>
                <c:pt idx="29332">
                  <c:v>6.3549137499999997</c:v>
                </c:pt>
                <c:pt idx="29333">
                  <c:v>6.3539268750015996</c:v>
                </c:pt>
                <c:pt idx="29334">
                  <c:v>6.3532806250015996</c:v>
                </c:pt>
                <c:pt idx="29335">
                  <c:v>6.3527199999999997</c:v>
                </c:pt>
                <c:pt idx="29336">
                  <c:v>6.3523575000000001</c:v>
                </c:pt>
                <c:pt idx="29337">
                  <c:v>6.3519831250015999</c:v>
                </c:pt>
                <c:pt idx="29338">
                  <c:v>6.3520068750015994</c:v>
                </c:pt>
                <c:pt idx="29339">
                  <c:v>6.3524256250016</c:v>
                </c:pt>
                <c:pt idx="29340">
                  <c:v>6.3528437499999999</c:v>
                </c:pt>
                <c:pt idx="29341">
                  <c:v>6.3531737499999998</c:v>
                </c:pt>
                <c:pt idx="29342">
                  <c:v>6.3535812500000004</c:v>
                </c:pt>
                <c:pt idx="29343">
                  <c:v>6.3540368750015999</c:v>
                </c:pt>
                <c:pt idx="29344">
                  <c:v>6.3545193750015994</c:v>
                </c:pt>
                <c:pt idx="29345">
                  <c:v>6.3550256250016002</c:v>
                </c:pt>
                <c:pt idx="29346">
                  <c:v>6.3554943750015997</c:v>
                </c:pt>
                <c:pt idx="29347">
                  <c:v>6.3559631250016002</c:v>
                </c:pt>
                <c:pt idx="29348">
                  <c:v>6.3564724999999997</c:v>
                </c:pt>
                <c:pt idx="29349">
                  <c:v>6.35699375</c:v>
                </c:pt>
                <c:pt idx="29350">
                  <c:v>6.3575125000000003</c:v>
                </c:pt>
                <c:pt idx="29351">
                  <c:v>6.3580062499999999</c:v>
                </c:pt>
                <c:pt idx="29352">
                  <c:v>6.3583499999999997</c:v>
                </c:pt>
                <c:pt idx="29353">
                  <c:v>6.3589318750016002</c:v>
                </c:pt>
                <c:pt idx="29354">
                  <c:v>6.35941125</c:v>
                </c:pt>
                <c:pt idx="29355">
                  <c:v>6.3598156250016</c:v>
                </c:pt>
                <c:pt idx="29356">
                  <c:v>6.3602687500000004</c:v>
                </c:pt>
                <c:pt idx="29357">
                  <c:v>6.3607043750015997</c:v>
                </c:pt>
                <c:pt idx="29358">
                  <c:v>6.3610625000000001</c:v>
                </c:pt>
                <c:pt idx="29359">
                  <c:v>6.3614174999999999</c:v>
                </c:pt>
                <c:pt idx="29360">
                  <c:v>6.3617937500000004</c:v>
                </c:pt>
                <c:pt idx="29361">
                  <c:v>6.3612231250016</c:v>
                </c:pt>
                <c:pt idx="29362">
                  <c:v>6.3607818750015994</c:v>
                </c:pt>
                <c:pt idx="29363">
                  <c:v>6.3602556250015994</c:v>
                </c:pt>
                <c:pt idx="29364">
                  <c:v>6.3597631250015993</c:v>
                </c:pt>
                <c:pt idx="29365">
                  <c:v>6.3592725000000003</c:v>
                </c:pt>
                <c:pt idx="29366">
                  <c:v>6.3586549999999997</c:v>
                </c:pt>
                <c:pt idx="29367">
                  <c:v>6.3579693750016002</c:v>
                </c:pt>
                <c:pt idx="29368">
                  <c:v>6.3572550000000003</c:v>
                </c:pt>
                <c:pt idx="29369">
                  <c:v>6.3566268750015995</c:v>
                </c:pt>
                <c:pt idx="29370">
                  <c:v>6.35591375</c:v>
                </c:pt>
                <c:pt idx="29371">
                  <c:v>6.35534</c:v>
                </c:pt>
                <c:pt idx="29372">
                  <c:v>6.3547756250015999</c:v>
                </c:pt>
                <c:pt idx="29373">
                  <c:v>6.3543087500000004</c:v>
                </c:pt>
                <c:pt idx="29374">
                  <c:v>6.3536993750016002</c:v>
                </c:pt>
                <c:pt idx="29375">
                  <c:v>6.3531562499999996</c:v>
                </c:pt>
                <c:pt idx="29376">
                  <c:v>6.3526768750015998</c:v>
                </c:pt>
                <c:pt idx="29377">
                  <c:v>6.3522243750016001</c:v>
                </c:pt>
                <c:pt idx="29378">
                  <c:v>6.3518749999999997</c:v>
                </c:pt>
                <c:pt idx="29379">
                  <c:v>6.3514412499999997</c:v>
                </c:pt>
                <c:pt idx="29380">
                  <c:v>6.3507993750015999</c:v>
                </c:pt>
                <c:pt idx="29381">
                  <c:v>6.3502106250015995</c:v>
                </c:pt>
                <c:pt idx="29382">
                  <c:v>6.3498049999999999</c:v>
                </c:pt>
                <c:pt idx="29383">
                  <c:v>6.3493750000000002</c:v>
                </c:pt>
                <c:pt idx="29384">
                  <c:v>6.3496162500000004</c:v>
                </c:pt>
                <c:pt idx="29385">
                  <c:v>6.3500750000000004</c:v>
                </c:pt>
                <c:pt idx="29386">
                  <c:v>6.3504874999999998</c:v>
                </c:pt>
                <c:pt idx="29387">
                  <c:v>6.3509275000000001</c:v>
                </c:pt>
                <c:pt idx="29388">
                  <c:v>6.3514093750015999</c:v>
                </c:pt>
                <c:pt idx="29389">
                  <c:v>6.3519612499999996</c:v>
                </c:pt>
                <c:pt idx="29390">
                  <c:v>6.3525193750015996</c:v>
                </c:pt>
                <c:pt idx="29391">
                  <c:v>6.3530674999999999</c:v>
                </c:pt>
                <c:pt idx="29392">
                  <c:v>6.3536831250015995</c:v>
                </c:pt>
                <c:pt idx="29393">
                  <c:v>6.3542168750016002</c:v>
                </c:pt>
                <c:pt idx="29394">
                  <c:v>6.35471875</c:v>
                </c:pt>
                <c:pt idx="29395">
                  <c:v>6.35525875</c:v>
                </c:pt>
                <c:pt idx="29396">
                  <c:v>6.3557868750016002</c:v>
                </c:pt>
                <c:pt idx="29397">
                  <c:v>6.3561249999999996</c:v>
                </c:pt>
                <c:pt idx="29398">
                  <c:v>6.3566756250015999</c:v>
                </c:pt>
                <c:pt idx="29399">
                  <c:v>6.3573062499999997</c:v>
                </c:pt>
                <c:pt idx="29400">
                  <c:v>6.3579031250015996</c:v>
                </c:pt>
                <c:pt idx="29401">
                  <c:v>6.3584575000000001</c:v>
                </c:pt>
                <c:pt idx="29402">
                  <c:v>6.3588056250016001</c:v>
                </c:pt>
                <c:pt idx="29403">
                  <c:v>6.3593518750015994</c:v>
                </c:pt>
                <c:pt idx="29404">
                  <c:v>6.3599218750016</c:v>
                </c:pt>
                <c:pt idx="29405">
                  <c:v>6.3604837500000002</c:v>
                </c:pt>
                <c:pt idx="29406">
                  <c:v>6.3610737500000001</c:v>
                </c:pt>
                <c:pt idx="29407">
                  <c:v>6.3613956250015997</c:v>
                </c:pt>
                <c:pt idx="29408">
                  <c:v>6.36192125</c:v>
                </c:pt>
                <c:pt idx="29409">
                  <c:v>6.3623668750015998</c:v>
                </c:pt>
                <c:pt idx="29410">
                  <c:v>6.3617118750015997</c:v>
                </c:pt>
                <c:pt idx="29411">
                  <c:v>6.3611556250015999</c:v>
                </c:pt>
                <c:pt idx="29412">
                  <c:v>6.3604500000000002</c:v>
                </c:pt>
                <c:pt idx="29413">
                  <c:v>6.3596731250016001</c:v>
                </c:pt>
                <c:pt idx="29414">
                  <c:v>6.3587474999999998</c:v>
                </c:pt>
                <c:pt idx="29415">
                  <c:v>6.3579037500000002</c:v>
                </c:pt>
                <c:pt idx="29416">
                  <c:v>6.3569943750015998</c:v>
                </c:pt>
                <c:pt idx="29417">
                  <c:v>6.3561581250015999</c:v>
                </c:pt>
                <c:pt idx="29418">
                  <c:v>6.3553962500000001</c:v>
                </c:pt>
                <c:pt idx="29419">
                  <c:v>6.3546950000000004</c:v>
                </c:pt>
                <c:pt idx="29420">
                  <c:v>6.3542337499999997</c:v>
                </c:pt>
                <c:pt idx="29421">
                  <c:v>6.3538531250016002</c:v>
                </c:pt>
                <c:pt idx="29422">
                  <c:v>6.35338125</c:v>
                </c:pt>
                <c:pt idx="29423">
                  <c:v>6.3538249999999996</c:v>
                </c:pt>
                <c:pt idx="29424">
                  <c:v>6.3541468750016001</c:v>
                </c:pt>
                <c:pt idx="29425">
                  <c:v>6.3543081250015998</c:v>
                </c:pt>
                <c:pt idx="29426">
                  <c:v>6.3540274999999999</c:v>
                </c:pt>
                <c:pt idx="29427">
                  <c:v>6.3536900000000003</c:v>
                </c:pt>
                <c:pt idx="29428">
                  <c:v>6.3533506250015996</c:v>
                </c:pt>
                <c:pt idx="29429">
                  <c:v>6.3529118750015998</c:v>
                </c:pt>
                <c:pt idx="29430">
                  <c:v>6.3524387500000001</c:v>
                </c:pt>
                <c:pt idx="29431">
                  <c:v>6.3519224999999997</c:v>
                </c:pt>
                <c:pt idx="29432">
                  <c:v>6.3515812499999997</c:v>
                </c:pt>
                <c:pt idx="29433">
                  <c:v>6.3510993750016</c:v>
                </c:pt>
                <c:pt idx="29434">
                  <c:v>6.3507081250016002</c:v>
                </c:pt>
                <c:pt idx="29435">
                  <c:v>6.3503249999999998</c:v>
                </c:pt>
                <c:pt idx="29436">
                  <c:v>6.3499375000000002</c:v>
                </c:pt>
                <c:pt idx="29437">
                  <c:v>6.3502256250015998</c:v>
                </c:pt>
                <c:pt idx="29438">
                  <c:v>6.3505543750015994</c:v>
                </c:pt>
                <c:pt idx="29439">
                  <c:v>6.3509374999999997</c:v>
                </c:pt>
                <c:pt idx="29440">
                  <c:v>6.3513287500000004</c:v>
                </c:pt>
                <c:pt idx="29441">
                  <c:v>6.3517493750015994</c:v>
                </c:pt>
                <c:pt idx="29442">
                  <c:v>6.3522125000000003</c:v>
                </c:pt>
                <c:pt idx="29443">
                  <c:v>6.3526131250016</c:v>
                </c:pt>
                <c:pt idx="29444">
                  <c:v>6.3530100000000003</c:v>
                </c:pt>
                <c:pt idx="29445">
                  <c:v>6.3534631250015998</c:v>
                </c:pt>
                <c:pt idx="29446">
                  <c:v>6.3537875000000001</c:v>
                </c:pt>
                <c:pt idx="29447">
                  <c:v>6.3542818750015995</c:v>
                </c:pt>
                <c:pt idx="29448">
                  <c:v>6.3547324999999999</c:v>
                </c:pt>
                <c:pt idx="29449">
                  <c:v>6.3551099999999998</c:v>
                </c:pt>
                <c:pt idx="29450">
                  <c:v>6.3555443750015996</c:v>
                </c:pt>
                <c:pt idx="29451">
                  <c:v>6.3550837500000004</c:v>
                </c:pt>
                <c:pt idx="29452">
                  <c:v>6.3546449999999997</c:v>
                </c:pt>
                <c:pt idx="29453">
                  <c:v>6.3539450000000004</c:v>
                </c:pt>
                <c:pt idx="29454">
                  <c:v>6.3534199999999998</c:v>
                </c:pt>
                <c:pt idx="29455">
                  <c:v>6.3530631250015999</c:v>
                </c:pt>
                <c:pt idx="29456">
                  <c:v>6.3526381250016</c:v>
                </c:pt>
                <c:pt idx="29457">
                  <c:v>6.3530368750015995</c:v>
                </c:pt>
                <c:pt idx="29458">
                  <c:v>6.3533693750015994</c:v>
                </c:pt>
                <c:pt idx="29459">
                  <c:v>6.3537049999999997</c:v>
                </c:pt>
                <c:pt idx="29460">
                  <c:v>6.3541543750015999</c:v>
                </c:pt>
                <c:pt idx="29461">
                  <c:v>6.35459</c:v>
                </c:pt>
                <c:pt idx="29462">
                  <c:v>6.3551143750015999</c:v>
                </c:pt>
                <c:pt idx="29463">
                  <c:v>6.3554956250016001</c:v>
                </c:pt>
                <c:pt idx="29464">
                  <c:v>6.3558818750016002</c:v>
                </c:pt>
                <c:pt idx="29465">
                  <c:v>6.3563106250015995</c:v>
                </c:pt>
                <c:pt idx="29466">
                  <c:v>6.3567175000000002</c:v>
                </c:pt>
                <c:pt idx="29467">
                  <c:v>6.3572581250016</c:v>
                </c:pt>
                <c:pt idx="29468">
                  <c:v>6.3577649999999997</c:v>
                </c:pt>
                <c:pt idx="29469">
                  <c:v>6.3580931250015995</c:v>
                </c:pt>
                <c:pt idx="29470">
                  <c:v>6.3586293750016001</c:v>
                </c:pt>
                <c:pt idx="29471">
                  <c:v>6.3591106250016001</c:v>
                </c:pt>
                <c:pt idx="29472">
                  <c:v>6.3595600000000001</c:v>
                </c:pt>
                <c:pt idx="29473">
                  <c:v>6.3600962499999998</c:v>
                </c:pt>
                <c:pt idx="29474">
                  <c:v>6.3595800000000002</c:v>
                </c:pt>
                <c:pt idx="29475">
                  <c:v>6.3588243750015998</c:v>
                </c:pt>
                <c:pt idx="29476">
                  <c:v>6.3583550000000004</c:v>
                </c:pt>
                <c:pt idx="29477">
                  <c:v>6.3578774999999998</c:v>
                </c:pt>
                <c:pt idx="29478">
                  <c:v>6.3573037499999998</c:v>
                </c:pt>
                <c:pt idx="29479">
                  <c:v>6.3567962500000004</c:v>
                </c:pt>
                <c:pt idx="29480">
                  <c:v>6.3562568750016002</c:v>
                </c:pt>
                <c:pt idx="29481">
                  <c:v>6.3557287499999999</c:v>
                </c:pt>
                <c:pt idx="29482">
                  <c:v>6.3551681250016001</c:v>
                </c:pt>
                <c:pt idx="29483">
                  <c:v>6.3546706250015994</c:v>
                </c:pt>
                <c:pt idx="29484">
                  <c:v>6.3542281250016002</c:v>
                </c:pt>
                <c:pt idx="29485">
                  <c:v>6.3539012499999998</c:v>
                </c:pt>
                <c:pt idx="29486">
                  <c:v>6.3535700000000004</c:v>
                </c:pt>
                <c:pt idx="29487">
                  <c:v>6.3530518750015998</c:v>
                </c:pt>
                <c:pt idx="29488">
                  <c:v>6.3526968750016</c:v>
                </c:pt>
                <c:pt idx="29489">
                  <c:v>6.3523481250015994</c:v>
                </c:pt>
                <c:pt idx="29490">
                  <c:v>6.3519674999999998</c:v>
                </c:pt>
                <c:pt idx="29491">
                  <c:v>6.3515224999999997</c:v>
                </c:pt>
                <c:pt idx="29492">
                  <c:v>6.3509893750015998</c:v>
                </c:pt>
                <c:pt idx="29493">
                  <c:v>6.3503837499999998</c:v>
                </c:pt>
                <c:pt idx="29494">
                  <c:v>6.3499831250016001</c:v>
                </c:pt>
                <c:pt idx="29495">
                  <c:v>6.3492418750016002</c:v>
                </c:pt>
                <c:pt idx="29496">
                  <c:v>6.3489181250015996</c:v>
                </c:pt>
                <c:pt idx="29497">
                  <c:v>6.3485800000000001</c:v>
                </c:pt>
                <c:pt idx="29498">
                  <c:v>6.3479975</c:v>
                </c:pt>
                <c:pt idx="29499">
                  <c:v>6.3475849999999996</c:v>
                </c:pt>
                <c:pt idx="29500">
                  <c:v>6.3471887499999999</c:v>
                </c:pt>
                <c:pt idx="29501">
                  <c:v>6.3473406250015998</c:v>
                </c:pt>
                <c:pt idx="29502">
                  <c:v>6.3477118750015995</c:v>
                </c:pt>
                <c:pt idx="29503">
                  <c:v>6.3480812499999999</c:v>
                </c:pt>
                <c:pt idx="29504">
                  <c:v>6.3484237500000003</c:v>
                </c:pt>
                <c:pt idx="29505">
                  <c:v>6.3487706250015998</c:v>
                </c:pt>
                <c:pt idx="29506">
                  <c:v>6.3492468750016</c:v>
                </c:pt>
                <c:pt idx="29507">
                  <c:v>6.3496424999999999</c:v>
                </c:pt>
                <c:pt idx="29508">
                  <c:v>6.3499681250015998</c:v>
                </c:pt>
                <c:pt idx="29509">
                  <c:v>6.35033125</c:v>
                </c:pt>
                <c:pt idx="29510">
                  <c:v>6.3507899999999999</c:v>
                </c:pt>
                <c:pt idx="29511">
                  <c:v>6.3511881250015998</c:v>
                </c:pt>
                <c:pt idx="29512">
                  <c:v>6.3515562499999998</c:v>
                </c:pt>
                <c:pt idx="29513">
                  <c:v>6.3520343750016002</c:v>
                </c:pt>
                <c:pt idx="29514">
                  <c:v>6.3525143750015998</c:v>
                </c:pt>
                <c:pt idx="29515">
                  <c:v>6.35297</c:v>
                </c:pt>
                <c:pt idx="29516">
                  <c:v>6.3534968750015999</c:v>
                </c:pt>
                <c:pt idx="29517">
                  <c:v>6.3540831250015994</c:v>
                </c:pt>
                <c:pt idx="29518">
                  <c:v>6.3547062499999996</c:v>
                </c:pt>
                <c:pt idx="29519">
                  <c:v>6.35504625</c:v>
                </c:pt>
                <c:pt idx="29520">
                  <c:v>6.3557168750016002</c:v>
                </c:pt>
                <c:pt idx="29521">
                  <c:v>6.3563793750016</c:v>
                </c:pt>
                <c:pt idx="29522">
                  <c:v>6.3567081250015995</c:v>
                </c:pt>
                <c:pt idx="29523">
                  <c:v>6.3571006250015998</c:v>
                </c:pt>
                <c:pt idx="29524">
                  <c:v>6.3574262499999996</c:v>
                </c:pt>
                <c:pt idx="29525">
                  <c:v>6.3577487499999998</c:v>
                </c:pt>
                <c:pt idx="29526">
                  <c:v>6.3583243750016001</c:v>
                </c:pt>
                <c:pt idx="29527">
                  <c:v>6.3588906250015995</c:v>
                </c:pt>
                <c:pt idx="29528">
                  <c:v>6.35941125</c:v>
                </c:pt>
                <c:pt idx="29529">
                  <c:v>6.3597431250016001</c:v>
                </c:pt>
                <c:pt idx="29530">
                  <c:v>6.3591318750015997</c:v>
                </c:pt>
                <c:pt idx="29531">
                  <c:v>6.3585306250015998</c:v>
                </c:pt>
                <c:pt idx="29532">
                  <c:v>6.3578581250015995</c:v>
                </c:pt>
                <c:pt idx="29533">
                  <c:v>6.3570331250015997</c:v>
                </c:pt>
                <c:pt idx="29534">
                  <c:v>6.3561362499999996</c:v>
                </c:pt>
                <c:pt idx="29535">
                  <c:v>6.3550856250015997</c:v>
                </c:pt>
                <c:pt idx="29536">
                  <c:v>6.3541006250015997</c:v>
                </c:pt>
                <c:pt idx="29537">
                  <c:v>6.3530081250016002</c:v>
                </c:pt>
                <c:pt idx="29538">
                  <c:v>6.3519075000000003</c:v>
                </c:pt>
                <c:pt idx="29539">
                  <c:v>6.3508931250015994</c:v>
                </c:pt>
                <c:pt idx="29540">
                  <c:v>6.3501218750015997</c:v>
                </c:pt>
                <c:pt idx="29541">
                  <c:v>6.3493518750015996</c:v>
                </c:pt>
                <c:pt idx="29542">
                  <c:v>6.3486618750016</c:v>
                </c:pt>
                <c:pt idx="29543">
                  <c:v>6.3480718750016001</c:v>
                </c:pt>
                <c:pt idx="29544">
                  <c:v>6.3475462499999997</c:v>
                </c:pt>
                <c:pt idx="29545">
                  <c:v>6.3471512499999996</c:v>
                </c:pt>
                <c:pt idx="29546">
                  <c:v>6.3467431250016002</c:v>
                </c:pt>
                <c:pt idx="29547">
                  <c:v>6.3461568750015998</c:v>
                </c:pt>
                <c:pt idx="29548">
                  <c:v>6.3456718750015995</c:v>
                </c:pt>
                <c:pt idx="29549">
                  <c:v>6.3453087500000001</c:v>
                </c:pt>
                <c:pt idx="29550">
                  <c:v>6.3449225</c:v>
                </c:pt>
                <c:pt idx="29551">
                  <c:v>6.3453049999999998</c:v>
                </c:pt>
                <c:pt idx="29552">
                  <c:v>6.3456906250016001</c:v>
                </c:pt>
                <c:pt idx="29553">
                  <c:v>6.3460318750016</c:v>
                </c:pt>
                <c:pt idx="29554">
                  <c:v>6.3464181250016001</c:v>
                </c:pt>
                <c:pt idx="29555">
                  <c:v>6.3467993750015994</c:v>
                </c:pt>
                <c:pt idx="29556">
                  <c:v>6.3471362500000001</c:v>
                </c:pt>
                <c:pt idx="29557">
                  <c:v>6.3473437500000003</c:v>
                </c:pt>
                <c:pt idx="29558">
                  <c:v>6.3468850000000003</c:v>
                </c:pt>
                <c:pt idx="29559">
                  <c:v>6.3462537499999998</c:v>
                </c:pt>
                <c:pt idx="29560">
                  <c:v>6.3455775000000001</c:v>
                </c:pt>
                <c:pt idx="29561">
                  <c:v>6.3452000000000002</c:v>
                </c:pt>
                <c:pt idx="29562">
                  <c:v>6.3447868750016001</c:v>
                </c:pt>
                <c:pt idx="29563">
                  <c:v>6.34443</c:v>
                </c:pt>
                <c:pt idx="29564">
                  <c:v>6.3440043750015995</c:v>
                </c:pt>
                <c:pt idx="29565">
                  <c:v>6.3435899999999998</c:v>
                </c:pt>
                <c:pt idx="29566">
                  <c:v>6.3433581250015996</c:v>
                </c:pt>
                <c:pt idx="29567">
                  <c:v>6.3435581250016</c:v>
                </c:pt>
                <c:pt idx="29568">
                  <c:v>6.3438806250016002</c:v>
                </c:pt>
                <c:pt idx="29569">
                  <c:v>6.3443687500000001</c:v>
                </c:pt>
                <c:pt idx="29570">
                  <c:v>6.344875</c:v>
                </c:pt>
                <c:pt idx="29571">
                  <c:v>6.3453249999999999</c:v>
                </c:pt>
                <c:pt idx="29572">
                  <c:v>6.3458312499999998</c:v>
                </c:pt>
                <c:pt idx="29573">
                  <c:v>6.3462199999999998</c:v>
                </c:pt>
                <c:pt idx="29574">
                  <c:v>6.3466437500000001</c:v>
                </c:pt>
                <c:pt idx="29575">
                  <c:v>6.3470449999999996</c:v>
                </c:pt>
                <c:pt idx="29576">
                  <c:v>6.3475806250015996</c:v>
                </c:pt>
                <c:pt idx="29577">
                  <c:v>6.3480912500000004</c:v>
                </c:pt>
                <c:pt idx="29578">
                  <c:v>6.3486031250016</c:v>
                </c:pt>
                <c:pt idx="29579">
                  <c:v>6.3489899999999997</c:v>
                </c:pt>
                <c:pt idx="29580">
                  <c:v>6.3494368750015999</c:v>
                </c:pt>
                <c:pt idx="29581">
                  <c:v>6.3497693750015998</c:v>
                </c:pt>
                <c:pt idx="29582">
                  <c:v>6.3501381250015996</c:v>
                </c:pt>
                <c:pt idx="29583">
                  <c:v>6.3504693750015999</c:v>
                </c:pt>
                <c:pt idx="29584">
                  <c:v>6.3508906250015995</c:v>
                </c:pt>
                <c:pt idx="29585">
                  <c:v>6.3514125000000003</c:v>
                </c:pt>
                <c:pt idx="29586">
                  <c:v>6.3518193750015994</c:v>
                </c:pt>
                <c:pt idx="29587">
                  <c:v>6.3521481250015999</c:v>
                </c:pt>
                <c:pt idx="29588">
                  <c:v>6.3525262500000004</c:v>
                </c:pt>
                <c:pt idx="29589">
                  <c:v>6.3529106250015994</c:v>
                </c:pt>
                <c:pt idx="29590">
                  <c:v>6.35244125</c:v>
                </c:pt>
                <c:pt idx="29591">
                  <c:v>6.3517818750016</c:v>
                </c:pt>
                <c:pt idx="29592">
                  <c:v>6.3514418750015995</c:v>
                </c:pt>
                <c:pt idx="29593">
                  <c:v>6.3511081250016002</c:v>
                </c:pt>
                <c:pt idx="29594">
                  <c:v>6.3507218750016001</c:v>
                </c:pt>
                <c:pt idx="29595">
                  <c:v>6.3500818750015995</c:v>
                </c:pt>
                <c:pt idx="29596">
                  <c:v>6.3497531250015999</c:v>
                </c:pt>
                <c:pt idx="29597">
                  <c:v>6.3493781250015999</c:v>
                </c:pt>
                <c:pt idx="29598">
                  <c:v>6.3490087500000003</c:v>
                </c:pt>
                <c:pt idx="29599">
                  <c:v>6.3486743750015995</c:v>
                </c:pt>
                <c:pt idx="29600">
                  <c:v>6.3480731250015996</c:v>
                </c:pt>
                <c:pt idx="29601">
                  <c:v>6.3475824999999997</c:v>
                </c:pt>
                <c:pt idx="29602">
                  <c:v>6.3471693750015996</c:v>
                </c:pt>
                <c:pt idx="29603">
                  <c:v>6.3476512500000002</c:v>
                </c:pt>
                <c:pt idx="29604">
                  <c:v>6.34800875</c:v>
                </c:pt>
                <c:pt idx="29605">
                  <c:v>6.3483875000000003</c:v>
                </c:pt>
                <c:pt idx="29606">
                  <c:v>6.3487087500000001</c:v>
                </c:pt>
                <c:pt idx="29607">
                  <c:v>6.3490381250015995</c:v>
                </c:pt>
                <c:pt idx="29608">
                  <c:v>6.3494412499999999</c:v>
                </c:pt>
                <c:pt idx="29609">
                  <c:v>6.3497731250016001</c:v>
                </c:pt>
                <c:pt idx="29610">
                  <c:v>6.3502143750015998</c:v>
                </c:pt>
                <c:pt idx="29611">
                  <c:v>6.3505374999999997</c:v>
                </c:pt>
                <c:pt idx="29612">
                  <c:v>6.3501262499999998</c:v>
                </c:pt>
                <c:pt idx="29613">
                  <c:v>6.3496162500000004</c:v>
                </c:pt>
                <c:pt idx="29614">
                  <c:v>6.3489793750015995</c:v>
                </c:pt>
                <c:pt idx="29615">
                  <c:v>6.3485750000000003</c:v>
                </c:pt>
                <c:pt idx="29616">
                  <c:v>6.3480962500000002</c:v>
                </c:pt>
                <c:pt idx="29617">
                  <c:v>6.3476043750016</c:v>
                </c:pt>
                <c:pt idx="29618">
                  <c:v>6.3471425000000004</c:v>
                </c:pt>
                <c:pt idx="29619">
                  <c:v>6.3467781250015998</c:v>
                </c:pt>
                <c:pt idx="29620">
                  <c:v>6.3463306250015998</c:v>
                </c:pt>
                <c:pt idx="29621">
                  <c:v>6.3459812500000004</c:v>
                </c:pt>
                <c:pt idx="29622">
                  <c:v>6.3455649999999997</c:v>
                </c:pt>
                <c:pt idx="29623">
                  <c:v>6.3451368750016002</c:v>
                </c:pt>
                <c:pt idx="29624">
                  <c:v>6.3447437500000001</c:v>
                </c:pt>
                <c:pt idx="29625">
                  <c:v>6.3449981250015997</c:v>
                </c:pt>
                <c:pt idx="29626">
                  <c:v>6.3453193750015995</c:v>
                </c:pt>
                <c:pt idx="29627">
                  <c:v>6.345675</c:v>
                </c:pt>
                <c:pt idx="29628">
                  <c:v>6.3460793750016</c:v>
                </c:pt>
                <c:pt idx="29629">
                  <c:v>6.3464806250015995</c:v>
                </c:pt>
                <c:pt idx="29630">
                  <c:v>6.3469012500000002</c:v>
                </c:pt>
                <c:pt idx="29631">
                  <c:v>6.34734</c:v>
                </c:pt>
                <c:pt idx="29632">
                  <c:v>6.3476918750015994</c:v>
                </c:pt>
                <c:pt idx="29633">
                  <c:v>6.3481118750015995</c:v>
                </c:pt>
                <c:pt idx="29634">
                  <c:v>6.3480949999999998</c:v>
                </c:pt>
                <c:pt idx="29635">
                  <c:v>6.3476706250015997</c:v>
                </c:pt>
                <c:pt idx="29636">
                  <c:v>6.3471450000000003</c:v>
                </c:pt>
                <c:pt idx="29637">
                  <c:v>6.3467606250015995</c:v>
                </c:pt>
                <c:pt idx="29638">
                  <c:v>6.3463993750015995</c:v>
                </c:pt>
                <c:pt idx="29639">
                  <c:v>6.3459950000000003</c:v>
                </c:pt>
                <c:pt idx="29640">
                  <c:v>6.3454943750016</c:v>
                </c:pt>
                <c:pt idx="29641">
                  <c:v>6.3449606250016002</c:v>
                </c:pt>
                <c:pt idx="29642">
                  <c:v>6.3444906250016002</c:v>
                </c:pt>
                <c:pt idx="29643">
                  <c:v>6.3439587499999996</c:v>
                </c:pt>
                <c:pt idx="29644">
                  <c:v>6.3434918750015994</c:v>
                </c:pt>
                <c:pt idx="29645">
                  <c:v>6.3429025000000001</c:v>
                </c:pt>
                <c:pt idx="29646">
                  <c:v>6.3423674999999999</c:v>
                </c:pt>
                <c:pt idx="29647">
                  <c:v>6.3418599999999996</c:v>
                </c:pt>
                <c:pt idx="29648">
                  <c:v>6.3413268750015996</c:v>
                </c:pt>
                <c:pt idx="29649">
                  <c:v>6.3408262500000001</c:v>
                </c:pt>
                <c:pt idx="29650">
                  <c:v>6.3403306250015996</c:v>
                </c:pt>
                <c:pt idx="29651">
                  <c:v>6.3398968750015996</c:v>
                </c:pt>
                <c:pt idx="29652">
                  <c:v>6.3394281250016</c:v>
                </c:pt>
                <c:pt idx="29653">
                  <c:v>6.3390768750015996</c:v>
                </c:pt>
                <c:pt idx="29654">
                  <c:v>6.3387093750016001</c:v>
                </c:pt>
                <c:pt idx="29655">
                  <c:v>6.3380831250015994</c:v>
                </c:pt>
                <c:pt idx="29656">
                  <c:v>6.3377287500000001</c:v>
                </c:pt>
                <c:pt idx="29657">
                  <c:v>6.3373762500000002</c:v>
                </c:pt>
                <c:pt idx="29658">
                  <c:v>6.33679375</c:v>
                </c:pt>
                <c:pt idx="29659">
                  <c:v>6.3364493750015995</c:v>
                </c:pt>
                <c:pt idx="29660">
                  <c:v>6.3360362500000003</c:v>
                </c:pt>
                <c:pt idx="29661">
                  <c:v>6.3357049999999999</c:v>
                </c:pt>
                <c:pt idx="29662">
                  <c:v>6.3360593750016001</c:v>
                </c:pt>
                <c:pt idx="29663">
                  <c:v>6.3364581250015997</c:v>
                </c:pt>
                <c:pt idx="29664">
                  <c:v>6.3368650000000004</c:v>
                </c:pt>
                <c:pt idx="29665">
                  <c:v>6.3372124999999997</c:v>
                </c:pt>
                <c:pt idx="29666">
                  <c:v>6.3375575</c:v>
                </c:pt>
                <c:pt idx="29667">
                  <c:v>6.3379493750015996</c:v>
                </c:pt>
                <c:pt idx="29668">
                  <c:v>6.3383725000000002</c:v>
                </c:pt>
                <c:pt idx="29669">
                  <c:v>6.3388118750015998</c:v>
                </c:pt>
                <c:pt idx="29670">
                  <c:v>6.3393368750015995</c:v>
                </c:pt>
                <c:pt idx="29671">
                  <c:v>6.3399262500000004</c:v>
                </c:pt>
                <c:pt idx="29672">
                  <c:v>6.3402493750015996</c:v>
                </c:pt>
                <c:pt idx="29673">
                  <c:v>6.3409156250015997</c:v>
                </c:pt>
                <c:pt idx="29674">
                  <c:v>6.3412474999999997</c:v>
                </c:pt>
                <c:pt idx="29675">
                  <c:v>6.3415743750016</c:v>
                </c:pt>
                <c:pt idx="29676">
                  <c:v>6.3419699999999999</c:v>
                </c:pt>
                <c:pt idx="29677">
                  <c:v>6.3426487500000004</c:v>
                </c:pt>
                <c:pt idx="29678">
                  <c:v>6.3433099999999998</c:v>
                </c:pt>
                <c:pt idx="29679">
                  <c:v>6.3436500000000002</c:v>
                </c:pt>
                <c:pt idx="29680">
                  <c:v>6.3440118750016001</c:v>
                </c:pt>
                <c:pt idx="29681">
                  <c:v>6.3443456250015995</c:v>
                </c:pt>
                <c:pt idx="29682">
                  <c:v>6.3446825000000002</c:v>
                </c:pt>
                <c:pt idx="29683">
                  <c:v>6.3450331250016001</c:v>
                </c:pt>
                <c:pt idx="29684">
                  <c:v>6.3453868750015996</c:v>
                </c:pt>
                <c:pt idx="29685">
                  <c:v>6.3457249999999998</c:v>
                </c:pt>
                <c:pt idx="29686">
                  <c:v>6.3464331250015995</c:v>
                </c:pt>
                <c:pt idx="29687">
                  <c:v>6.3467718750015996</c:v>
                </c:pt>
                <c:pt idx="29688">
                  <c:v>6.3471074999999999</c:v>
                </c:pt>
                <c:pt idx="29689">
                  <c:v>6.3474443750015999</c:v>
                </c:pt>
                <c:pt idx="29690">
                  <c:v>6.3480893750015994</c:v>
                </c:pt>
                <c:pt idx="29691">
                  <c:v>6.3487443750015995</c:v>
                </c:pt>
                <c:pt idx="29692">
                  <c:v>6.3491012500000004</c:v>
                </c:pt>
                <c:pt idx="29693">
                  <c:v>6.3494549999999998</c:v>
                </c:pt>
                <c:pt idx="29694">
                  <c:v>6.34988625</c:v>
                </c:pt>
                <c:pt idx="29695">
                  <c:v>6.3503287500000001</c:v>
                </c:pt>
                <c:pt idx="29696">
                  <c:v>6.3507893750015993</c:v>
                </c:pt>
                <c:pt idx="29697">
                  <c:v>6.3511825000000002</c:v>
                </c:pt>
                <c:pt idx="29698">
                  <c:v>6.3504725000000004</c:v>
                </c:pt>
                <c:pt idx="29699">
                  <c:v>6.3499724999999998</c:v>
                </c:pt>
                <c:pt idx="29700">
                  <c:v>6.3492625</c:v>
                </c:pt>
                <c:pt idx="29701">
                  <c:v>6.3485531250016001</c:v>
                </c:pt>
                <c:pt idx="29702">
                  <c:v>6.3477293750015997</c:v>
                </c:pt>
                <c:pt idx="29703">
                  <c:v>6.3468299999999997</c:v>
                </c:pt>
                <c:pt idx="29704">
                  <c:v>6.3459106250015997</c:v>
                </c:pt>
                <c:pt idx="29705">
                  <c:v>6.3448874999999996</c:v>
                </c:pt>
                <c:pt idx="29706">
                  <c:v>6.3439712500000001</c:v>
                </c:pt>
                <c:pt idx="29707">
                  <c:v>6.34319875</c:v>
                </c:pt>
                <c:pt idx="29708">
                  <c:v>6.3425750000000001</c:v>
                </c:pt>
                <c:pt idx="29709">
                  <c:v>6.3419981250015995</c:v>
                </c:pt>
                <c:pt idx="29710">
                  <c:v>6.3415406250016</c:v>
                </c:pt>
                <c:pt idx="29711">
                  <c:v>6.3411243750016002</c:v>
                </c:pt>
                <c:pt idx="29712">
                  <c:v>6.3407974999999999</c:v>
                </c:pt>
                <c:pt idx="29713">
                  <c:v>6.340325</c:v>
                </c:pt>
                <c:pt idx="29714">
                  <c:v>6.3402424999999996</c:v>
                </c:pt>
                <c:pt idx="29715">
                  <c:v>6.3407512500000003</c:v>
                </c:pt>
                <c:pt idx="29716">
                  <c:v>6.3411249999999999</c:v>
                </c:pt>
                <c:pt idx="29717">
                  <c:v>6.3414712499999997</c:v>
                </c:pt>
                <c:pt idx="29718">
                  <c:v>6.34181375</c:v>
                </c:pt>
                <c:pt idx="29719">
                  <c:v>6.3421799999999999</c:v>
                </c:pt>
                <c:pt idx="29720">
                  <c:v>6.3425456250016001</c:v>
                </c:pt>
                <c:pt idx="29721">
                  <c:v>6.3430168750015996</c:v>
                </c:pt>
                <c:pt idx="29722">
                  <c:v>6.3434312500000001</c:v>
                </c:pt>
                <c:pt idx="29723">
                  <c:v>6.3429425000000004</c:v>
                </c:pt>
                <c:pt idx="29724">
                  <c:v>6.3423318750015998</c:v>
                </c:pt>
                <c:pt idx="29725">
                  <c:v>6.3418925000000002</c:v>
                </c:pt>
                <c:pt idx="29726">
                  <c:v>6.3414562500000002</c:v>
                </c:pt>
                <c:pt idx="29727">
                  <c:v>6.3410175000000004</c:v>
                </c:pt>
                <c:pt idx="29728">
                  <c:v>6.3406543750016002</c:v>
                </c:pt>
                <c:pt idx="29729">
                  <c:v>6.3401906250015996</c:v>
                </c:pt>
                <c:pt idx="29730">
                  <c:v>6.3398112500000003</c:v>
                </c:pt>
                <c:pt idx="29731">
                  <c:v>6.3394193750015999</c:v>
                </c:pt>
                <c:pt idx="29732">
                  <c:v>6.3390362500000004</c:v>
                </c:pt>
                <c:pt idx="29733">
                  <c:v>6.3386899999999997</c:v>
                </c:pt>
                <c:pt idx="29734">
                  <c:v>6.3383156250015995</c:v>
                </c:pt>
                <c:pt idx="29735">
                  <c:v>6.3379956250016001</c:v>
                </c:pt>
                <c:pt idx="29736">
                  <c:v>6.338355</c:v>
                </c:pt>
                <c:pt idx="29737">
                  <c:v>6.3387443750015997</c:v>
                </c:pt>
                <c:pt idx="29738">
                  <c:v>6.3391406250015994</c:v>
                </c:pt>
                <c:pt idx="29739">
                  <c:v>6.3393943750016</c:v>
                </c:pt>
                <c:pt idx="29740">
                  <c:v>6.3392650000000001</c:v>
                </c:pt>
                <c:pt idx="29741">
                  <c:v>6.3396156250016</c:v>
                </c:pt>
                <c:pt idx="29742">
                  <c:v>6.3399393750015998</c:v>
                </c:pt>
                <c:pt idx="29743">
                  <c:v>6.3404049999999996</c:v>
                </c:pt>
                <c:pt idx="29744">
                  <c:v>6.3408424999999999</c:v>
                </c:pt>
                <c:pt idx="29745">
                  <c:v>6.3412387499999996</c:v>
                </c:pt>
                <c:pt idx="29746">
                  <c:v>6.3416793750015996</c:v>
                </c:pt>
                <c:pt idx="29747">
                  <c:v>6.3420762499999999</c:v>
                </c:pt>
                <c:pt idx="29748">
                  <c:v>6.3424950000000004</c:v>
                </c:pt>
                <c:pt idx="29749">
                  <c:v>6.3428187500000002</c:v>
                </c:pt>
                <c:pt idx="29750">
                  <c:v>6.3433824999999997</c:v>
                </c:pt>
                <c:pt idx="29751">
                  <c:v>6.34383125</c:v>
                </c:pt>
                <c:pt idx="29752">
                  <c:v>6.3443118750015994</c:v>
                </c:pt>
                <c:pt idx="29753">
                  <c:v>6.34472375</c:v>
                </c:pt>
                <c:pt idx="29754">
                  <c:v>6.3451500000000003</c:v>
                </c:pt>
                <c:pt idx="29755">
                  <c:v>6.3454831250015999</c:v>
                </c:pt>
                <c:pt idx="29756">
                  <c:v>6.3459181250015995</c:v>
                </c:pt>
                <c:pt idx="29757">
                  <c:v>6.3461612499999998</c:v>
                </c:pt>
                <c:pt idx="29758">
                  <c:v>6.3455931250016002</c:v>
                </c:pt>
                <c:pt idx="29759">
                  <c:v>6.3451268750015997</c:v>
                </c:pt>
                <c:pt idx="29760">
                  <c:v>6.3445574999999996</c:v>
                </c:pt>
                <c:pt idx="29761">
                  <c:v>6.3439856250015998</c:v>
                </c:pt>
                <c:pt idx="29762">
                  <c:v>6.3435918750016</c:v>
                </c:pt>
                <c:pt idx="29763">
                  <c:v>6.3431699999999998</c:v>
                </c:pt>
                <c:pt idx="29764">
                  <c:v>6.3428187500000002</c:v>
                </c:pt>
                <c:pt idx="29765">
                  <c:v>6.3424643750016001</c:v>
                </c:pt>
                <c:pt idx="29766">
                  <c:v>6.3420399999999999</c:v>
                </c:pt>
                <c:pt idx="29767">
                  <c:v>6.3414881250016002</c:v>
                </c:pt>
                <c:pt idx="29768">
                  <c:v>6.3408224999999998</c:v>
                </c:pt>
                <c:pt idx="29769">
                  <c:v>6.3404187500000004</c:v>
                </c:pt>
                <c:pt idx="29770">
                  <c:v>6.3399993750016002</c:v>
                </c:pt>
                <c:pt idx="29771">
                  <c:v>6.3392643750015996</c:v>
                </c:pt>
                <c:pt idx="29772">
                  <c:v>6.3389206250015997</c:v>
                </c:pt>
                <c:pt idx="29773">
                  <c:v>6.3385931250015997</c:v>
                </c:pt>
                <c:pt idx="29774">
                  <c:v>6.33806125</c:v>
                </c:pt>
                <c:pt idx="29775">
                  <c:v>6.3380987500000003</c:v>
                </c:pt>
                <c:pt idx="29776">
                  <c:v>6.3384606250015993</c:v>
                </c:pt>
                <c:pt idx="29777">
                  <c:v>6.3388600000000004</c:v>
                </c:pt>
                <c:pt idx="29778">
                  <c:v>6.3392381250016001</c:v>
                </c:pt>
                <c:pt idx="29779">
                  <c:v>6.3397356250015999</c:v>
                </c:pt>
                <c:pt idx="29780">
                  <c:v>6.3402012499999998</c:v>
                </c:pt>
                <c:pt idx="29781">
                  <c:v>6.3407306250015996</c:v>
                </c:pt>
                <c:pt idx="29782">
                  <c:v>6.3412212500000003</c:v>
                </c:pt>
                <c:pt idx="29783">
                  <c:v>6.3418412499999999</c:v>
                </c:pt>
                <c:pt idx="29784">
                  <c:v>6.3424100000000001</c:v>
                </c:pt>
                <c:pt idx="29785">
                  <c:v>6.3430362499999999</c:v>
                </c:pt>
                <c:pt idx="29786">
                  <c:v>6.3436243750015997</c:v>
                </c:pt>
                <c:pt idx="29787">
                  <c:v>6.34399625</c:v>
                </c:pt>
                <c:pt idx="29788">
                  <c:v>6.3445675000000001</c:v>
                </c:pt>
                <c:pt idx="29789">
                  <c:v>6.3450593750015996</c:v>
                </c:pt>
                <c:pt idx="29790">
                  <c:v>6.3455893750015999</c:v>
                </c:pt>
                <c:pt idx="29791">
                  <c:v>6.3460793750016</c:v>
                </c:pt>
                <c:pt idx="29792">
                  <c:v>6.3464506250015997</c:v>
                </c:pt>
                <c:pt idx="29793">
                  <c:v>6.3468206250015999</c:v>
                </c:pt>
                <c:pt idx="29794">
                  <c:v>6.3472218750015994</c:v>
                </c:pt>
                <c:pt idx="29795">
                  <c:v>6.3468187499999997</c:v>
                </c:pt>
                <c:pt idx="29796">
                  <c:v>6.3463881250015994</c:v>
                </c:pt>
                <c:pt idx="29797">
                  <c:v>6.3457768750015999</c:v>
                </c:pt>
                <c:pt idx="29798">
                  <c:v>6.3454237500000001</c:v>
                </c:pt>
                <c:pt idx="29799">
                  <c:v>6.3449475</c:v>
                </c:pt>
                <c:pt idx="29800">
                  <c:v>6.3445074999999997</c:v>
                </c:pt>
                <c:pt idx="29801">
                  <c:v>6.3440212499999999</c:v>
                </c:pt>
                <c:pt idx="29802">
                  <c:v>6.3435806250016</c:v>
                </c:pt>
                <c:pt idx="29803">
                  <c:v>6.3431018750015999</c:v>
                </c:pt>
                <c:pt idx="29804">
                  <c:v>6.3425568750016001</c:v>
                </c:pt>
                <c:pt idx="29805">
                  <c:v>6.3420468750015999</c:v>
                </c:pt>
                <c:pt idx="29806">
                  <c:v>6.3415162499999997</c:v>
                </c:pt>
                <c:pt idx="29807">
                  <c:v>6.3410824999999997</c:v>
                </c:pt>
                <c:pt idx="29808">
                  <c:v>6.3405881250015996</c:v>
                </c:pt>
                <c:pt idx="29809">
                  <c:v>6.3399443750015996</c:v>
                </c:pt>
                <c:pt idx="29810">
                  <c:v>6.3393199999999998</c:v>
                </c:pt>
                <c:pt idx="29811">
                  <c:v>6.3388231250015998</c:v>
                </c:pt>
                <c:pt idx="29812">
                  <c:v>6.3382918750016</c:v>
                </c:pt>
                <c:pt idx="29813">
                  <c:v>6.3379393750016</c:v>
                </c:pt>
                <c:pt idx="29814">
                  <c:v>6.3376831250015995</c:v>
                </c:pt>
                <c:pt idx="29815">
                  <c:v>6.3376881250016002</c:v>
                </c:pt>
                <c:pt idx="29816">
                  <c:v>6.3372812500000002</c:v>
                </c:pt>
                <c:pt idx="29817">
                  <c:v>6.3369362499999999</c:v>
                </c:pt>
                <c:pt idx="29818">
                  <c:v>6.3366081250016002</c:v>
                </c:pt>
                <c:pt idx="29819">
                  <c:v>6.3361568750016</c:v>
                </c:pt>
                <c:pt idx="29820">
                  <c:v>6.3357518750016002</c:v>
                </c:pt>
                <c:pt idx="29821">
                  <c:v>6.3353074999999999</c:v>
                </c:pt>
                <c:pt idx="29822">
                  <c:v>6.3348437500000001</c:v>
                </c:pt>
                <c:pt idx="29823">
                  <c:v>6.3344699999999996</c:v>
                </c:pt>
                <c:pt idx="29824">
                  <c:v>6.3341431250015994</c:v>
                </c:pt>
                <c:pt idx="29825">
                  <c:v>6.3337937499999999</c:v>
                </c:pt>
                <c:pt idx="29826">
                  <c:v>6.3332687500000002</c:v>
                </c:pt>
                <c:pt idx="29827">
                  <c:v>6.3328437500000003</c:v>
                </c:pt>
                <c:pt idx="29828">
                  <c:v>6.332465</c:v>
                </c:pt>
                <c:pt idx="29829">
                  <c:v>6.3320699999999999</c:v>
                </c:pt>
                <c:pt idx="29830">
                  <c:v>6.3317087499999998</c:v>
                </c:pt>
                <c:pt idx="29831">
                  <c:v>6.3312006250015997</c:v>
                </c:pt>
                <c:pt idx="29832">
                  <c:v>6.3308137499999999</c:v>
                </c:pt>
                <c:pt idx="29833">
                  <c:v>6.3304812500000001</c:v>
                </c:pt>
                <c:pt idx="29834">
                  <c:v>6.3308099999999996</c:v>
                </c:pt>
                <c:pt idx="29835">
                  <c:v>6.3312887499999997</c:v>
                </c:pt>
                <c:pt idx="29836">
                  <c:v>6.3316837499999998</c:v>
                </c:pt>
                <c:pt idx="29837">
                  <c:v>6.3320956250015996</c:v>
                </c:pt>
                <c:pt idx="29838">
                  <c:v>6.3325187500000002</c:v>
                </c:pt>
                <c:pt idx="29839">
                  <c:v>6.3330599999999997</c:v>
                </c:pt>
                <c:pt idx="29840">
                  <c:v>6.3336712500000001</c:v>
                </c:pt>
                <c:pt idx="29841">
                  <c:v>6.3342150000000004</c:v>
                </c:pt>
                <c:pt idx="29842">
                  <c:v>6.3348000000000004</c:v>
                </c:pt>
                <c:pt idx="29843">
                  <c:v>6.3351499999999996</c:v>
                </c:pt>
                <c:pt idx="29844">
                  <c:v>6.3357237499999997</c:v>
                </c:pt>
                <c:pt idx="29845">
                  <c:v>6.3362956250015996</c:v>
                </c:pt>
                <c:pt idx="29846">
                  <c:v>6.3368687499999998</c:v>
                </c:pt>
                <c:pt idx="29847">
                  <c:v>6.3374681250015996</c:v>
                </c:pt>
                <c:pt idx="29848">
                  <c:v>6.3380574999999997</c:v>
                </c:pt>
                <c:pt idx="29849">
                  <c:v>6.3386543750015996</c:v>
                </c:pt>
                <c:pt idx="29850">
                  <c:v>6.3393062499999999</c:v>
                </c:pt>
                <c:pt idx="29851">
                  <c:v>6.3396474999999999</c:v>
                </c:pt>
                <c:pt idx="29852">
                  <c:v>6.3400356250016001</c:v>
                </c:pt>
                <c:pt idx="29853">
                  <c:v>6.3406712499999998</c:v>
                </c:pt>
                <c:pt idx="29854">
                  <c:v>6.3410062500000004</c:v>
                </c:pt>
                <c:pt idx="29855">
                  <c:v>6.3413725000000003</c:v>
                </c:pt>
                <c:pt idx="29856">
                  <c:v>6.3417618750016</c:v>
                </c:pt>
                <c:pt idx="29857">
                  <c:v>6.3421700000000003</c:v>
                </c:pt>
                <c:pt idx="29858">
                  <c:v>6.3425925000000003</c:v>
                </c:pt>
                <c:pt idx="29859">
                  <c:v>6.3429662499999999</c:v>
                </c:pt>
                <c:pt idx="29860">
                  <c:v>6.3433118750016</c:v>
                </c:pt>
                <c:pt idx="29861">
                  <c:v>6.3439693750016</c:v>
                </c:pt>
                <c:pt idx="29862">
                  <c:v>6.3445850000000004</c:v>
                </c:pt>
                <c:pt idx="29863">
                  <c:v>6.3451456250015994</c:v>
                </c:pt>
                <c:pt idx="29864">
                  <c:v>6.3455231250016002</c:v>
                </c:pt>
                <c:pt idx="29865">
                  <c:v>6.3451056250016</c:v>
                </c:pt>
                <c:pt idx="29866">
                  <c:v>6.3446625000000001</c:v>
                </c:pt>
                <c:pt idx="29867">
                  <c:v>6.3441456250016</c:v>
                </c:pt>
                <c:pt idx="29868">
                  <c:v>6.3435643750016002</c:v>
                </c:pt>
                <c:pt idx="29869">
                  <c:v>6.3428800000000001</c:v>
                </c:pt>
                <c:pt idx="29870">
                  <c:v>6.3421874999999996</c:v>
                </c:pt>
                <c:pt idx="29871">
                  <c:v>6.3414262499999996</c:v>
                </c:pt>
                <c:pt idx="29872">
                  <c:v>6.3406812500000003</c:v>
                </c:pt>
                <c:pt idx="29873">
                  <c:v>6.3399418750015997</c:v>
                </c:pt>
                <c:pt idx="29874">
                  <c:v>6.3392150000000003</c:v>
                </c:pt>
                <c:pt idx="29875">
                  <c:v>6.3385775000000004</c:v>
                </c:pt>
                <c:pt idx="29876">
                  <c:v>6.3379975000000002</c:v>
                </c:pt>
                <c:pt idx="29877">
                  <c:v>6.3375181250015995</c:v>
                </c:pt>
                <c:pt idx="29878">
                  <c:v>6.3370468750016</c:v>
                </c:pt>
                <c:pt idx="29879">
                  <c:v>6.3367149999999999</c:v>
                </c:pt>
                <c:pt idx="29880">
                  <c:v>6.3363856250015997</c:v>
                </c:pt>
                <c:pt idx="29881">
                  <c:v>6.3358187499999996</c:v>
                </c:pt>
                <c:pt idx="29882">
                  <c:v>6.3354231250015998</c:v>
                </c:pt>
                <c:pt idx="29883">
                  <c:v>6.3350774999999997</c:v>
                </c:pt>
                <c:pt idx="29884">
                  <c:v>6.3347156250015999</c:v>
                </c:pt>
                <c:pt idx="29885">
                  <c:v>6.3343893750015994</c:v>
                </c:pt>
                <c:pt idx="29886">
                  <c:v>6.3347318750015997</c:v>
                </c:pt>
                <c:pt idx="29887">
                  <c:v>6.3345950000000002</c:v>
                </c:pt>
                <c:pt idx="29888">
                  <c:v>6.3342375000000004</c:v>
                </c:pt>
                <c:pt idx="29889">
                  <c:v>6.3337387500000002</c:v>
                </c:pt>
                <c:pt idx="29890">
                  <c:v>6.3331793750015999</c:v>
                </c:pt>
                <c:pt idx="29891">
                  <c:v>6.3324087499999999</c:v>
                </c:pt>
                <c:pt idx="29892">
                  <c:v>6.3319481250015999</c:v>
                </c:pt>
                <c:pt idx="29893">
                  <c:v>6.3314506250016001</c:v>
                </c:pt>
                <c:pt idx="29894">
                  <c:v>6.3309906250015997</c:v>
                </c:pt>
                <c:pt idx="29895">
                  <c:v>6.3304643750015996</c:v>
                </c:pt>
                <c:pt idx="29896">
                  <c:v>6.3299362500000003</c:v>
                </c:pt>
                <c:pt idx="29897">
                  <c:v>6.3294931250015996</c:v>
                </c:pt>
                <c:pt idx="29898">
                  <c:v>6.3290412500000004</c:v>
                </c:pt>
                <c:pt idx="29899">
                  <c:v>6.3286906250015997</c:v>
                </c:pt>
                <c:pt idx="29900">
                  <c:v>6.32823125</c:v>
                </c:pt>
                <c:pt idx="29901">
                  <c:v>6.3286775000000004</c:v>
                </c:pt>
                <c:pt idx="29902">
                  <c:v>6.3290531250016002</c:v>
                </c:pt>
                <c:pt idx="29903">
                  <c:v>6.3294325000000002</c:v>
                </c:pt>
                <c:pt idx="29904">
                  <c:v>6.3299093750016002</c:v>
                </c:pt>
                <c:pt idx="29905">
                  <c:v>6.3303593750016001</c:v>
                </c:pt>
                <c:pt idx="29906">
                  <c:v>6.3308375000000003</c:v>
                </c:pt>
                <c:pt idx="29907">
                  <c:v>6.33127</c:v>
                </c:pt>
                <c:pt idx="29908">
                  <c:v>6.3316549999999996</c:v>
                </c:pt>
                <c:pt idx="29909">
                  <c:v>6.3320806250016002</c:v>
                </c:pt>
                <c:pt idx="29910">
                  <c:v>6.3324512500000001</c:v>
                </c:pt>
                <c:pt idx="29911">
                  <c:v>6.3327881250016</c:v>
                </c:pt>
                <c:pt idx="29912">
                  <c:v>6.3331981250015996</c:v>
                </c:pt>
                <c:pt idx="29913">
                  <c:v>6.3337293750015995</c:v>
                </c:pt>
                <c:pt idx="29914">
                  <c:v>6.33423625</c:v>
                </c:pt>
                <c:pt idx="29915">
                  <c:v>6.3348331250015999</c:v>
                </c:pt>
                <c:pt idx="29916">
                  <c:v>6.3354743750016</c:v>
                </c:pt>
                <c:pt idx="29917">
                  <c:v>6.3360618750016</c:v>
                </c:pt>
                <c:pt idx="29918">
                  <c:v>6.3365831250015994</c:v>
                </c:pt>
                <c:pt idx="29919">
                  <c:v>6.3371287499999998</c:v>
                </c:pt>
                <c:pt idx="29920">
                  <c:v>6.3375612500000003</c:v>
                </c:pt>
                <c:pt idx="29921">
                  <c:v>6.3380487499999996</c:v>
                </c:pt>
                <c:pt idx="29922">
                  <c:v>6.3383943750015996</c:v>
                </c:pt>
                <c:pt idx="29923">
                  <c:v>6.3379700000000003</c:v>
                </c:pt>
                <c:pt idx="29924">
                  <c:v>6.3375237499999999</c:v>
                </c:pt>
                <c:pt idx="29925">
                  <c:v>6.33709875</c:v>
                </c:pt>
                <c:pt idx="29926">
                  <c:v>6.3365900000000002</c:v>
                </c:pt>
                <c:pt idx="29927">
                  <c:v>6.3360093750016002</c:v>
                </c:pt>
                <c:pt idx="29928">
                  <c:v>6.3353156250015994</c:v>
                </c:pt>
                <c:pt idx="29929">
                  <c:v>6.3348843750016002</c:v>
                </c:pt>
                <c:pt idx="29930">
                  <c:v>6.3344312499999997</c:v>
                </c:pt>
                <c:pt idx="29931">
                  <c:v>6.3340281250016002</c:v>
                </c:pt>
                <c:pt idx="29932">
                  <c:v>6.3336362499999996</c:v>
                </c:pt>
                <c:pt idx="29933">
                  <c:v>6.3333106250015998</c:v>
                </c:pt>
                <c:pt idx="29934">
                  <c:v>6.3328981250015994</c:v>
                </c:pt>
                <c:pt idx="29935">
                  <c:v>6.3325543750015996</c:v>
                </c:pt>
                <c:pt idx="29936">
                  <c:v>6.3319443750015996</c:v>
                </c:pt>
                <c:pt idx="29937">
                  <c:v>6.3314237499999999</c:v>
                </c:pt>
                <c:pt idx="29938">
                  <c:v>6.3310199999999996</c:v>
                </c:pt>
                <c:pt idx="29939">
                  <c:v>6.3306725000000004</c:v>
                </c:pt>
                <c:pt idx="29940">
                  <c:v>6.3303206250016002</c:v>
                </c:pt>
                <c:pt idx="29941">
                  <c:v>6.3305550000000004</c:v>
                </c:pt>
                <c:pt idx="29942">
                  <c:v>6.3308787500000001</c:v>
                </c:pt>
                <c:pt idx="29943">
                  <c:v>6.3306862500000003</c:v>
                </c:pt>
                <c:pt idx="29944">
                  <c:v>6.3310818750015994</c:v>
                </c:pt>
                <c:pt idx="29945">
                  <c:v>6.3314025000000003</c:v>
                </c:pt>
                <c:pt idx="29946">
                  <c:v>6.3317575000000001</c:v>
                </c:pt>
                <c:pt idx="29947">
                  <c:v>6.332185</c:v>
                </c:pt>
                <c:pt idx="29948">
                  <c:v>6.3325856250015997</c:v>
                </c:pt>
                <c:pt idx="29949">
                  <c:v>6.3329381250015997</c:v>
                </c:pt>
                <c:pt idx="29950">
                  <c:v>6.3333812500000004</c:v>
                </c:pt>
                <c:pt idx="29951">
                  <c:v>6.3337199999999996</c:v>
                </c:pt>
                <c:pt idx="29952">
                  <c:v>6.3340431250015996</c:v>
                </c:pt>
                <c:pt idx="29953">
                  <c:v>6.3345099999999999</c:v>
                </c:pt>
                <c:pt idx="29954">
                  <c:v>6.3349981250015999</c:v>
                </c:pt>
                <c:pt idx="29955">
                  <c:v>6.3353993750016002</c:v>
                </c:pt>
                <c:pt idx="29956">
                  <c:v>6.3357831250015995</c:v>
                </c:pt>
                <c:pt idx="29957">
                  <c:v>6.3361331250015995</c:v>
                </c:pt>
                <c:pt idx="29958">
                  <c:v>6.33568</c:v>
                </c:pt>
                <c:pt idx="29959">
                  <c:v>6.3350287500000002</c:v>
                </c:pt>
                <c:pt idx="29960">
                  <c:v>6.3346049999999998</c:v>
                </c:pt>
                <c:pt idx="29961">
                  <c:v>6.3341681250016002</c:v>
                </c:pt>
                <c:pt idx="29962">
                  <c:v>6.3336687500000002</c:v>
                </c:pt>
                <c:pt idx="29963">
                  <c:v>6.3330568750016001</c:v>
                </c:pt>
                <c:pt idx="29964">
                  <c:v>6.3324868750015995</c:v>
                </c:pt>
                <c:pt idx="29965">
                  <c:v>6.3318637500000001</c:v>
                </c:pt>
                <c:pt idx="29966">
                  <c:v>6.3313168750016002</c:v>
                </c:pt>
                <c:pt idx="29967">
                  <c:v>6.3307837500000002</c:v>
                </c:pt>
                <c:pt idx="29968">
                  <c:v>6.3302931250015995</c:v>
                </c:pt>
                <c:pt idx="29969">
                  <c:v>6.3298050000000003</c:v>
                </c:pt>
                <c:pt idx="29970">
                  <c:v>6.3293474999999999</c:v>
                </c:pt>
                <c:pt idx="29971">
                  <c:v>6.3289049999999998</c:v>
                </c:pt>
                <c:pt idx="29972">
                  <c:v>6.3284362500000002</c:v>
                </c:pt>
                <c:pt idx="29973">
                  <c:v>6.3277912499999998</c:v>
                </c:pt>
                <c:pt idx="29974">
                  <c:v>6.3272443750015999</c:v>
                </c:pt>
                <c:pt idx="29975">
                  <c:v>6.3267831250016</c:v>
                </c:pt>
                <c:pt idx="29976">
                  <c:v>6.3271800000000002</c:v>
                </c:pt>
                <c:pt idx="29977">
                  <c:v>6.3277231250015999</c:v>
                </c:pt>
                <c:pt idx="29978">
                  <c:v>6.3281881250016001</c:v>
                </c:pt>
                <c:pt idx="29979">
                  <c:v>6.3285618750015997</c:v>
                </c:pt>
                <c:pt idx="29980">
                  <c:v>6.3289656250016</c:v>
                </c:pt>
                <c:pt idx="29981">
                  <c:v>6.3293868750015996</c:v>
                </c:pt>
                <c:pt idx="29982">
                  <c:v>6.3298156250015998</c:v>
                </c:pt>
                <c:pt idx="29983">
                  <c:v>6.33031875</c:v>
                </c:pt>
                <c:pt idx="29984">
                  <c:v>6.3307743750015995</c:v>
                </c:pt>
                <c:pt idx="29985">
                  <c:v>6.3311756250015998</c:v>
                </c:pt>
                <c:pt idx="29986">
                  <c:v>6.3316100000000004</c:v>
                </c:pt>
                <c:pt idx="29987">
                  <c:v>6.3320524999999996</c:v>
                </c:pt>
                <c:pt idx="29988">
                  <c:v>6.3324781250015993</c:v>
                </c:pt>
                <c:pt idx="29989">
                  <c:v>6.3328181250015998</c:v>
                </c:pt>
                <c:pt idx="29990">
                  <c:v>6.3332575000000002</c:v>
                </c:pt>
                <c:pt idx="29991">
                  <c:v>6.3336018750015999</c:v>
                </c:pt>
                <c:pt idx="29992">
                  <c:v>6.33393125</c:v>
                </c:pt>
                <c:pt idx="29993">
                  <c:v>6.3342568750016</c:v>
                </c:pt>
                <c:pt idx="29994">
                  <c:v>6.3336731250015994</c:v>
                </c:pt>
                <c:pt idx="29995">
                  <c:v>6.3330149999999996</c:v>
                </c:pt>
                <c:pt idx="29996">
                  <c:v>6.3326193750015998</c:v>
                </c:pt>
                <c:pt idx="29997">
                  <c:v>6.3322618750016</c:v>
                </c:pt>
                <c:pt idx="29998">
                  <c:v>6.33182125</c:v>
                </c:pt>
                <c:pt idx="29999">
                  <c:v>6.3313649999999999</c:v>
                </c:pt>
                <c:pt idx="30000">
                  <c:v>6.3308549999999997</c:v>
                </c:pt>
                <c:pt idx="30001">
                  <c:v>6.3303574999999999</c:v>
                </c:pt>
                <c:pt idx="30002">
                  <c:v>6.3297287500000001</c:v>
                </c:pt>
                <c:pt idx="30003">
                  <c:v>6.3292031250015999</c:v>
                </c:pt>
                <c:pt idx="30004">
                  <c:v>6.3285387499999999</c:v>
                </c:pt>
                <c:pt idx="30005">
                  <c:v>6.3279256250015994</c:v>
                </c:pt>
                <c:pt idx="30006">
                  <c:v>6.3273074999999999</c:v>
                </c:pt>
                <c:pt idx="30007">
                  <c:v>6.3266156250016001</c:v>
                </c:pt>
                <c:pt idx="30008">
                  <c:v>6.3259781250015994</c:v>
                </c:pt>
                <c:pt idx="30009">
                  <c:v>6.3254556250015996</c:v>
                </c:pt>
                <c:pt idx="30010">
                  <c:v>6.3250481250016</c:v>
                </c:pt>
                <c:pt idx="30011">
                  <c:v>6.3246525</c:v>
                </c:pt>
                <c:pt idx="30012">
                  <c:v>6.3243150000000004</c:v>
                </c:pt>
                <c:pt idx="30013">
                  <c:v>6.3246574999999998</c:v>
                </c:pt>
                <c:pt idx="30014">
                  <c:v>6.3250299999999999</c:v>
                </c:pt>
                <c:pt idx="30015">
                  <c:v>6.3253874999999997</c:v>
                </c:pt>
                <c:pt idx="30016">
                  <c:v>6.3257243750015997</c:v>
                </c:pt>
                <c:pt idx="30017">
                  <c:v>6.3260606250015998</c:v>
                </c:pt>
                <c:pt idx="30018">
                  <c:v>6.3264706250015994</c:v>
                </c:pt>
                <c:pt idx="30019">
                  <c:v>6.3268649999999997</c:v>
                </c:pt>
                <c:pt idx="30020">
                  <c:v>6.3272918750015998</c:v>
                </c:pt>
                <c:pt idx="30021">
                  <c:v>6.3276781250015999</c:v>
                </c:pt>
                <c:pt idx="30022">
                  <c:v>6.3281806250015995</c:v>
                </c:pt>
                <c:pt idx="30023">
                  <c:v>6.3286437500000003</c:v>
                </c:pt>
                <c:pt idx="30024">
                  <c:v>6.3292206250016001</c:v>
                </c:pt>
                <c:pt idx="30025">
                  <c:v>6.3296849999999996</c:v>
                </c:pt>
                <c:pt idx="30026">
                  <c:v>6.3301875000000001</c:v>
                </c:pt>
                <c:pt idx="30027">
                  <c:v>6.3306556250016</c:v>
                </c:pt>
                <c:pt idx="30028">
                  <c:v>6.3310787499999996</c:v>
                </c:pt>
                <c:pt idx="30029">
                  <c:v>6.3314649999999997</c:v>
                </c:pt>
                <c:pt idx="30030">
                  <c:v>6.3319881250016001</c:v>
                </c:pt>
                <c:pt idx="30031">
                  <c:v>6.3324499999999997</c:v>
                </c:pt>
                <c:pt idx="30032">
                  <c:v>6.3328493750015999</c:v>
                </c:pt>
                <c:pt idx="30033">
                  <c:v>6.3332550000000003</c:v>
                </c:pt>
                <c:pt idx="30034">
                  <c:v>6.3336131250015999</c:v>
                </c:pt>
                <c:pt idx="30035">
                  <c:v>6.3340199999999998</c:v>
                </c:pt>
                <c:pt idx="30036">
                  <c:v>6.3336106250016</c:v>
                </c:pt>
                <c:pt idx="30037">
                  <c:v>6.3332075000000003</c:v>
                </c:pt>
                <c:pt idx="30038">
                  <c:v>6.3327706250015998</c:v>
                </c:pt>
                <c:pt idx="30039">
                  <c:v>6.3323856250016002</c:v>
                </c:pt>
                <c:pt idx="30040">
                  <c:v>6.3318099999999999</c:v>
                </c:pt>
                <c:pt idx="30041">
                  <c:v>6.3312949999999999</c:v>
                </c:pt>
                <c:pt idx="30042">
                  <c:v>6.3306568750015995</c:v>
                </c:pt>
                <c:pt idx="30043">
                  <c:v>6.3302793750015995</c:v>
                </c:pt>
                <c:pt idx="30044">
                  <c:v>6.3298918750016</c:v>
                </c:pt>
                <c:pt idx="30045">
                  <c:v>6.3292849999999996</c:v>
                </c:pt>
                <c:pt idx="30046">
                  <c:v>6.3289481250015998</c:v>
                </c:pt>
                <c:pt idx="30047">
                  <c:v>6.3285049999999998</c:v>
                </c:pt>
                <c:pt idx="30048">
                  <c:v>6.3280668750015998</c:v>
                </c:pt>
                <c:pt idx="30049">
                  <c:v>6.3276481250016001</c:v>
                </c:pt>
                <c:pt idx="30050">
                  <c:v>6.3276668750015999</c:v>
                </c:pt>
                <c:pt idx="30051">
                  <c:v>6.3278606250016001</c:v>
                </c:pt>
                <c:pt idx="30052">
                  <c:v>6.3282556250016002</c:v>
                </c:pt>
                <c:pt idx="30053">
                  <c:v>6.3287118750015994</c:v>
                </c:pt>
                <c:pt idx="30054">
                  <c:v>6.3290437500000003</c:v>
                </c:pt>
                <c:pt idx="30055">
                  <c:v>6.3294556250016001</c:v>
                </c:pt>
                <c:pt idx="30056">
                  <c:v>6.3298874999999999</c:v>
                </c:pt>
                <c:pt idx="30057">
                  <c:v>6.3303687499999999</c:v>
                </c:pt>
                <c:pt idx="30058">
                  <c:v>6.3308618750015997</c:v>
                </c:pt>
                <c:pt idx="30059">
                  <c:v>6.3314087499999996</c:v>
                </c:pt>
                <c:pt idx="30060">
                  <c:v>6.3318868750016</c:v>
                </c:pt>
                <c:pt idx="30061">
                  <c:v>6.3324268750016</c:v>
                </c:pt>
                <c:pt idx="30062">
                  <c:v>6.3328581250016001</c:v>
                </c:pt>
                <c:pt idx="30063">
                  <c:v>6.3334099999999998</c:v>
                </c:pt>
                <c:pt idx="30064">
                  <c:v>6.3339224999999999</c:v>
                </c:pt>
                <c:pt idx="30065">
                  <c:v>6.3342524999999998</c:v>
                </c:pt>
                <c:pt idx="30066">
                  <c:v>6.3347868750015994</c:v>
                </c:pt>
                <c:pt idx="30067">
                  <c:v>6.3353368750015999</c:v>
                </c:pt>
                <c:pt idx="30068">
                  <c:v>6.3358912500000004</c:v>
                </c:pt>
                <c:pt idx="30069">
                  <c:v>6.3363693750015999</c:v>
                </c:pt>
                <c:pt idx="30070">
                  <c:v>6.3368568750016001</c:v>
                </c:pt>
                <c:pt idx="30071">
                  <c:v>6.3365118750015998</c:v>
                </c:pt>
                <c:pt idx="30072">
                  <c:v>6.3360849999999997</c:v>
                </c:pt>
                <c:pt idx="30073">
                  <c:v>6.3354925</c:v>
                </c:pt>
                <c:pt idx="30074">
                  <c:v>6.3348831250015998</c:v>
                </c:pt>
                <c:pt idx="30075">
                  <c:v>6.3341287499999996</c:v>
                </c:pt>
                <c:pt idx="30076">
                  <c:v>6.3333456250015994</c:v>
                </c:pt>
                <c:pt idx="30077">
                  <c:v>6.3324568750015997</c:v>
                </c:pt>
                <c:pt idx="30078">
                  <c:v>6.3314868750016</c:v>
                </c:pt>
                <c:pt idx="30079">
                  <c:v>6.3304231250015999</c:v>
                </c:pt>
                <c:pt idx="30080">
                  <c:v>6.3293818750015998</c:v>
                </c:pt>
                <c:pt idx="30081">
                  <c:v>6.3282993750015999</c:v>
                </c:pt>
                <c:pt idx="30082">
                  <c:v>6.3272693750015998</c:v>
                </c:pt>
                <c:pt idx="30083">
                  <c:v>6.3263043750015999</c:v>
                </c:pt>
                <c:pt idx="30084">
                  <c:v>6.3253756250016</c:v>
                </c:pt>
                <c:pt idx="30085">
                  <c:v>6.3245443750015999</c:v>
                </c:pt>
                <c:pt idx="30086">
                  <c:v>6.3238124999999998</c:v>
                </c:pt>
                <c:pt idx="30087">
                  <c:v>6.3232106250015994</c:v>
                </c:pt>
                <c:pt idx="30088">
                  <c:v>6.3226893750016</c:v>
                </c:pt>
                <c:pt idx="30089">
                  <c:v>6.3223387500000001</c:v>
                </c:pt>
                <c:pt idx="30090">
                  <c:v>6.3218674999999998</c:v>
                </c:pt>
                <c:pt idx="30091">
                  <c:v>6.3216881250016002</c:v>
                </c:pt>
                <c:pt idx="30092">
                  <c:v>6.3221368750015996</c:v>
                </c:pt>
                <c:pt idx="30093">
                  <c:v>6.3224650000000002</c:v>
                </c:pt>
                <c:pt idx="30094">
                  <c:v>6.3227912499999999</c:v>
                </c:pt>
                <c:pt idx="30095">
                  <c:v>6.3231868750015998</c:v>
                </c:pt>
                <c:pt idx="30096">
                  <c:v>6.3235925000000002</c:v>
                </c:pt>
                <c:pt idx="30097">
                  <c:v>6.3239906250016</c:v>
                </c:pt>
                <c:pt idx="30098">
                  <c:v>6.3243337500000001</c:v>
                </c:pt>
                <c:pt idx="30099">
                  <c:v>6.3246937499999998</c:v>
                </c:pt>
                <c:pt idx="30100">
                  <c:v>6.3251137499999999</c:v>
                </c:pt>
                <c:pt idx="30101">
                  <c:v>6.3255118750015997</c:v>
                </c:pt>
                <c:pt idx="30102">
                  <c:v>6.3259637499999997</c:v>
                </c:pt>
                <c:pt idx="30103">
                  <c:v>6.3264250000000004</c:v>
                </c:pt>
                <c:pt idx="30104">
                  <c:v>6.3268681250015995</c:v>
                </c:pt>
                <c:pt idx="30105">
                  <c:v>6.3272987499999997</c:v>
                </c:pt>
                <c:pt idx="30106">
                  <c:v>6.3276993750015995</c:v>
                </c:pt>
                <c:pt idx="30107">
                  <c:v>6.3281537500000002</c:v>
                </c:pt>
                <c:pt idx="30108">
                  <c:v>6.3285912499999997</c:v>
                </c:pt>
                <c:pt idx="30109">
                  <c:v>6.3290193750016002</c:v>
                </c:pt>
                <c:pt idx="30110">
                  <c:v>6.3294443750016001</c:v>
                </c:pt>
                <c:pt idx="30111">
                  <c:v>6.3290981250015994</c:v>
                </c:pt>
                <c:pt idx="30112">
                  <c:v>6.3283743750015997</c:v>
                </c:pt>
                <c:pt idx="30113">
                  <c:v>6.3280018750015996</c:v>
                </c:pt>
                <c:pt idx="30114">
                  <c:v>6.3275325000000002</c:v>
                </c:pt>
                <c:pt idx="30115">
                  <c:v>6.3270400000000002</c:v>
                </c:pt>
                <c:pt idx="30116">
                  <c:v>6.3266175000000002</c:v>
                </c:pt>
                <c:pt idx="30117">
                  <c:v>6.3261556250015998</c:v>
                </c:pt>
                <c:pt idx="30118">
                  <c:v>6.3257906250015994</c:v>
                </c:pt>
                <c:pt idx="30119">
                  <c:v>6.3253381250015996</c:v>
                </c:pt>
                <c:pt idx="30120">
                  <c:v>6.3250006250016</c:v>
                </c:pt>
                <c:pt idx="30121">
                  <c:v>6.3245275000000003</c:v>
                </c:pt>
                <c:pt idx="30122">
                  <c:v>6.3247187499999997</c:v>
                </c:pt>
                <c:pt idx="30123">
                  <c:v>6.3250868750015998</c:v>
                </c:pt>
                <c:pt idx="30124">
                  <c:v>6.3255493750016001</c:v>
                </c:pt>
                <c:pt idx="30125">
                  <c:v>6.3259318750015998</c:v>
                </c:pt>
                <c:pt idx="30126">
                  <c:v>6.3263075000000004</c:v>
                </c:pt>
                <c:pt idx="30127">
                  <c:v>6.3266850000000003</c:v>
                </c:pt>
                <c:pt idx="30128">
                  <c:v>6.3270843750015997</c:v>
                </c:pt>
                <c:pt idx="30129">
                  <c:v>6.3275975000000004</c:v>
                </c:pt>
                <c:pt idx="30130">
                  <c:v>6.3280775</c:v>
                </c:pt>
                <c:pt idx="30131">
                  <c:v>6.3286112499999998</c:v>
                </c:pt>
                <c:pt idx="30132">
                  <c:v>6.3291456250015994</c:v>
                </c:pt>
                <c:pt idx="30133">
                  <c:v>6.3296887499999999</c:v>
                </c:pt>
                <c:pt idx="30134">
                  <c:v>6.3300843750015998</c:v>
                </c:pt>
                <c:pt idx="30135">
                  <c:v>6.3304524999999998</c:v>
                </c:pt>
                <c:pt idx="30136">
                  <c:v>6.3308837499999999</c:v>
                </c:pt>
                <c:pt idx="30137">
                  <c:v>6.3302643750016001</c:v>
                </c:pt>
                <c:pt idx="30138">
                  <c:v>6.3298525000000003</c:v>
                </c:pt>
                <c:pt idx="30139">
                  <c:v>6.3293724999999998</c:v>
                </c:pt>
                <c:pt idx="30140">
                  <c:v>6.3287699999999996</c:v>
                </c:pt>
                <c:pt idx="30141">
                  <c:v>6.3281956250015998</c:v>
                </c:pt>
                <c:pt idx="30142">
                  <c:v>6.3275743750015998</c:v>
                </c:pt>
                <c:pt idx="30143">
                  <c:v>6.3269431250016002</c:v>
                </c:pt>
                <c:pt idx="30144">
                  <c:v>6.3264168750016001</c:v>
                </c:pt>
                <c:pt idx="30145">
                  <c:v>6.3258581250015995</c:v>
                </c:pt>
                <c:pt idx="30146">
                  <c:v>6.3253981250016</c:v>
                </c:pt>
                <c:pt idx="30147">
                  <c:v>6.3249174999999997</c:v>
                </c:pt>
                <c:pt idx="30148">
                  <c:v>6.3244924999999999</c:v>
                </c:pt>
                <c:pt idx="30149">
                  <c:v>6.3240812499999999</c:v>
                </c:pt>
                <c:pt idx="30150">
                  <c:v>6.3236650000000001</c:v>
                </c:pt>
                <c:pt idx="30151">
                  <c:v>6.3232581250016002</c:v>
                </c:pt>
                <c:pt idx="30152">
                  <c:v>6.3228206250015999</c:v>
                </c:pt>
                <c:pt idx="30153">
                  <c:v>6.3223349999999998</c:v>
                </c:pt>
                <c:pt idx="30154">
                  <c:v>6.3218662500000002</c:v>
                </c:pt>
                <c:pt idx="30155">
                  <c:v>6.3214449999999998</c:v>
                </c:pt>
                <c:pt idx="30156">
                  <c:v>6.3209987500000002</c:v>
                </c:pt>
                <c:pt idx="30157">
                  <c:v>6.3206274999999996</c:v>
                </c:pt>
                <c:pt idx="30158">
                  <c:v>6.3202012500000002</c:v>
                </c:pt>
                <c:pt idx="30159">
                  <c:v>6.3198068750015999</c:v>
                </c:pt>
                <c:pt idx="30160">
                  <c:v>6.3194281250015996</c:v>
                </c:pt>
                <c:pt idx="30161">
                  <c:v>6.3190831250016002</c:v>
                </c:pt>
                <c:pt idx="30162">
                  <c:v>6.3185693750015997</c:v>
                </c:pt>
                <c:pt idx="30163">
                  <c:v>6.3181099999999999</c:v>
                </c:pt>
                <c:pt idx="30164">
                  <c:v>6.3177256250016001</c:v>
                </c:pt>
                <c:pt idx="30165">
                  <c:v>6.3181137500000002</c:v>
                </c:pt>
                <c:pt idx="30166">
                  <c:v>6.3184656250015996</c:v>
                </c:pt>
                <c:pt idx="30167">
                  <c:v>6.3188137500000003</c:v>
                </c:pt>
                <c:pt idx="30168">
                  <c:v>6.3191350000000002</c:v>
                </c:pt>
                <c:pt idx="30169">
                  <c:v>6.31955125</c:v>
                </c:pt>
                <c:pt idx="30170">
                  <c:v>6.3200562500000004</c:v>
                </c:pt>
                <c:pt idx="30171">
                  <c:v>6.3204849999999997</c:v>
                </c:pt>
                <c:pt idx="30172">
                  <c:v>6.3210012500000001</c:v>
                </c:pt>
                <c:pt idx="30173">
                  <c:v>6.3215031250016001</c:v>
                </c:pt>
                <c:pt idx="30174">
                  <c:v>6.3219818750016001</c:v>
                </c:pt>
                <c:pt idx="30175">
                  <c:v>6.3225425</c:v>
                </c:pt>
                <c:pt idx="30176">
                  <c:v>6.3230918750015999</c:v>
                </c:pt>
                <c:pt idx="30177">
                  <c:v>6.3236812499999999</c:v>
                </c:pt>
                <c:pt idx="30178">
                  <c:v>6.3240299999999996</c:v>
                </c:pt>
                <c:pt idx="30179">
                  <c:v>6.3243662499999997</c:v>
                </c:pt>
                <c:pt idx="30180">
                  <c:v>6.3247287500000002</c:v>
                </c:pt>
                <c:pt idx="30181">
                  <c:v>6.3252812499999997</c:v>
                </c:pt>
                <c:pt idx="30182">
                  <c:v>6.3259481250015996</c:v>
                </c:pt>
                <c:pt idx="30183">
                  <c:v>6.3265293750015994</c:v>
                </c:pt>
                <c:pt idx="30184">
                  <c:v>6.3268725000000003</c:v>
                </c:pt>
                <c:pt idx="30185">
                  <c:v>6.3273706250016</c:v>
                </c:pt>
                <c:pt idx="30186">
                  <c:v>6.3278887499999996</c:v>
                </c:pt>
                <c:pt idx="30187">
                  <c:v>6.3283775000000002</c:v>
                </c:pt>
                <c:pt idx="30188">
                  <c:v>6.3288137500000001</c:v>
                </c:pt>
                <c:pt idx="30189">
                  <c:v>6.3291962499999999</c:v>
                </c:pt>
                <c:pt idx="30190">
                  <c:v>6.3286662500000004</c:v>
                </c:pt>
                <c:pt idx="30191">
                  <c:v>6.3281650000000003</c:v>
                </c:pt>
                <c:pt idx="30192">
                  <c:v>6.32759625</c:v>
                </c:pt>
                <c:pt idx="30193">
                  <c:v>6.3269324999999998</c:v>
                </c:pt>
                <c:pt idx="30194">
                  <c:v>6.3262518750016001</c:v>
                </c:pt>
                <c:pt idx="30195">
                  <c:v>6.3253756250016</c:v>
                </c:pt>
                <c:pt idx="30196">
                  <c:v>6.3245543750015996</c:v>
                </c:pt>
                <c:pt idx="30197">
                  <c:v>6.3236937500000003</c:v>
                </c:pt>
                <c:pt idx="30198">
                  <c:v>6.3229031250015995</c:v>
                </c:pt>
                <c:pt idx="30199">
                  <c:v>6.3222806250015999</c:v>
                </c:pt>
                <c:pt idx="30200">
                  <c:v>6.3216918750015996</c:v>
                </c:pt>
                <c:pt idx="30201">
                  <c:v>6.3212293750016002</c:v>
                </c:pt>
                <c:pt idx="30202">
                  <c:v>6.3208118750016</c:v>
                </c:pt>
                <c:pt idx="30203">
                  <c:v>6.3203500000000004</c:v>
                </c:pt>
                <c:pt idx="30204">
                  <c:v>6.3207362500000004</c:v>
                </c:pt>
                <c:pt idx="30205">
                  <c:v>6.3211162500000002</c:v>
                </c:pt>
                <c:pt idx="30206">
                  <c:v>6.3207837500000004</c:v>
                </c:pt>
                <c:pt idx="30207">
                  <c:v>6.3203562499999997</c:v>
                </c:pt>
                <c:pt idx="30208">
                  <c:v>6.3199037499999999</c:v>
                </c:pt>
                <c:pt idx="30209">
                  <c:v>6.3194274999999998</c:v>
                </c:pt>
                <c:pt idx="30210">
                  <c:v>6.318905</c:v>
                </c:pt>
                <c:pt idx="30211">
                  <c:v>6.3184493750015998</c:v>
                </c:pt>
                <c:pt idx="30212">
                  <c:v>6.3180387500000004</c:v>
                </c:pt>
                <c:pt idx="30213">
                  <c:v>6.3183637499999996</c:v>
                </c:pt>
                <c:pt idx="30214">
                  <c:v>6.3188750000000002</c:v>
                </c:pt>
                <c:pt idx="30215">
                  <c:v>6.3192250000000003</c:v>
                </c:pt>
                <c:pt idx="30216">
                  <c:v>6.3196675000000004</c:v>
                </c:pt>
                <c:pt idx="30217">
                  <c:v>6.3200931250016001</c:v>
                </c:pt>
                <c:pt idx="30218">
                  <c:v>6.3205431250016</c:v>
                </c:pt>
                <c:pt idx="30219">
                  <c:v>6.3209506250015997</c:v>
                </c:pt>
                <c:pt idx="30220">
                  <c:v>6.3213650000000001</c:v>
                </c:pt>
                <c:pt idx="30221">
                  <c:v>6.3217793750015998</c:v>
                </c:pt>
                <c:pt idx="30222">
                  <c:v>6.3221075000000004</c:v>
                </c:pt>
                <c:pt idx="30223">
                  <c:v>6.3219812500000003</c:v>
                </c:pt>
                <c:pt idx="30224">
                  <c:v>6.3216231250016</c:v>
                </c:pt>
                <c:pt idx="30225">
                  <c:v>6.3211993750015996</c:v>
                </c:pt>
                <c:pt idx="30226">
                  <c:v>6.3208362500000002</c:v>
                </c:pt>
                <c:pt idx="30227">
                  <c:v>6.3204587500000002</c:v>
                </c:pt>
                <c:pt idx="30228">
                  <c:v>6.3199656250015996</c:v>
                </c:pt>
                <c:pt idx="30229">
                  <c:v>6.319375</c:v>
                </c:pt>
                <c:pt idx="30230">
                  <c:v>6.3188968750015997</c:v>
                </c:pt>
                <c:pt idx="30231">
                  <c:v>6.3185037499999996</c:v>
                </c:pt>
                <c:pt idx="30232">
                  <c:v>6.3181143750016</c:v>
                </c:pt>
                <c:pt idx="30233">
                  <c:v>6.3184431250015995</c:v>
                </c:pt>
                <c:pt idx="30234">
                  <c:v>6.3188000000000004</c:v>
                </c:pt>
                <c:pt idx="30235">
                  <c:v>6.3191718750015999</c:v>
                </c:pt>
                <c:pt idx="30236">
                  <c:v>6.3195350000000001</c:v>
                </c:pt>
                <c:pt idx="30237">
                  <c:v>6.3199968750015998</c:v>
                </c:pt>
                <c:pt idx="30238">
                  <c:v>6.3204418750015998</c:v>
                </c:pt>
                <c:pt idx="30239">
                  <c:v>6.3208287500000004</c:v>
                </c:pt>
                <c:pt idx="30240">
                  <c:v>6.3212356250015995</c:v>
                </c:pt>
                <c:pt idx="30241">
                  <c:v>6.3216193750015996</c:v>
                </c:pt>
                <c:pt idx="30242">
                  <c:v>6.3213818750015998</c:v>
                </c:pt>
                <c:pt idx="30243">
                  <c:v>6.3210300000000004</c:v>
                </c:pt>
                <c:pt idx="30244">
                  <c:v>6.3205768750016</c:v>
                </c:pt>
                <c:pt idx="30245">
                  <c:v>6.3201400000000003</c:v>
                </c:pt>
                <c:pt idx="30246">
                  <c:v>6.3201212499999997</c:v>
                </c:pt>
                <c:pt idx="30247">
                  <c:v>6.3206518750015999</c:v>
                </c:pt>
                <c:pt idx="30248">
                  <c:v>6.3209749999999998</c:v>
                </c:pt>
                <c:pt idx="30249">
                  <c:v>6.3214756250016002</c:v>
                </c:pt>
                <c:pt idx="30250">
                  <c:v>6.3219143750016</c:v>
                </c:pt>
                <c:pt idx="30251">
                  <c:v>6.3223868750015999</c:v>
                </c:pt>
                <c:pt idx="30252">
                  <c:v>6.3228181250016</c:v>
                </c:pt>
                <c:pt idx="30253">
                  <c:v>6.3224162499999998</c:v>
                </c:pt>
                <c:pt idx="30254">
                  <c:v>6.3218368750015994</c:v>
                </c:pt>
                <c:pt idx="30255">
                  <c:v>6.3214731250015994</c:v>
                </c:pt>
                <c:pt idx="30256">
                  <c:v>6.3210831250016</c:v>
                </c:pt>
                <c:pt idx="30257">
                  <c:v>6.3206481250015996</c:v>
                </c:pt>
                <c:pt idx="30258">
                  <c:v>6.3200531250015999</c:v>
                </c:pt>
                <c:pt idx="30259">
                  <c:v>6.3195375</c:v>
                </c:pt>
                <c:pt idx="30260">
                  <c:v>6.3188968750015997</c:v>
                </c:pt>
                <c:pt idx="30261">
                  <c:v>6.3183343750015997</c:v>
                </c:pt>
                <c:pt idx="30262">
                  <c:v>6.3177300000000001</c:v>
                </c:pt>
                <c:pt idx="30263">
                  <c:v>6.3171587499999999</c:v>
                </c:pt>
                <c:pt idx="30264">
                  <c:v>6.31661625</c:v>
                </c:pt>
                <c:pt idx="30265">
                  <c:v>6.3160918750016002</c:v>
                </c:pt>
                <c:pt idx="30266">
                  <c:v>6.3156431250015999</c:v>
                </c:pt>
                <c:pt idx="30267">
                  <c:v>6.3152406250016</c:v>
                </c:pt>
                <c:pt idx="30268">
                  <c:v>6.3146881250015996</c:v>
                </c:pt>
                <c:pt idx="30269">
                  <c:v>6.3143531250015998</c:v>
                </c:pt>
                <c:pt idx="30270">
                  <c:v>6.3139675000000004</c:v>
                </c:pt>
                <c:pt idx="30271">
                  <c:v>6.3135956250016001</c:v>
                </c:pt>
                <c:pt idx="30272">
                  <c:v>6.3132706250016</c:v>
                </c:pt>
                <c:pt idx="30273">
                  <c:v>6.3128681250016001</c:v>
                </c:pt>
                <c:pt idx="30274">
                  <c:v>6.3124443750015997</c:v>
                </c:pt>
                <c:pt idx="30275">
                  <c:v>6.31199625</c:v>
                </c:pt>
                <c:pt idx="30276">
                  <c:v>6.3124356250015996</c:v>
                </c:pt>
                <c:pt idx="30277">
                  <c:v>6.3127575</c:v>
                </c:pt>
                <c:pt idx="30278">
                  <c:v>6.3132218750015996</c:v>
                </c:pt>
                <c:pt idx="30279">
                  <c:v>6.3135906250015994</c:v>
                </c:pt>
                <c:pt idx="30280">
                  <c:v>6.3139193750015998</c:v>
                </c:pt>
                <c:pt idx="30281">
                  <c:v>6.3144037500000003</c:v>
                </c:pt>
                <c:pt idx="30282">
                  <c:v>6.3149631250015998</c:v>
                </c:pt>
                <c:pt idx="30283">
                  <c:v>6.3155518750016002</c:v>
                </c:pt>
                <c:pt idx="30284">
                  <c:v>6.3161312499999998</c:v>
                </c:pt>
                <c:pt idx="30285">
                  <c:v>6.3164781250016002</c:v>
                </c:pt>
                <c:pt idx="30286">
                  <c:v>6.31680625</c:v>
                </c:pt>
                <c:pt idx="30287">
                  <c:v>6.3173862500000002</c:v>
                </c:pt>
                <c:pt idx="30288">
                  <c:v>6.3179893750015994</c:v>
                </c:pt>
                <c:pt idx="30289">
                  <c:v>6.3185118750016001</c:v>
                </c:pt>
                <c:pt idx="30290">
                  <c:v>6.3191618750015994</c:v>
                </c:pt>
                <c:pt idx="30291">
                  <c:v>6.3197356250015995</c:v>
                </c:pt>
                <c:pt idx="30292">
                  <c:v>6.3203268750015997</c:v>
                </c:pt>
                <c:pt idx="30293">
                  <c:v>6.3209012500000004</c:v>
                </c:pt>
                <c:pt idx="30294">
                  <c:v>6.3212787500000003</c:v>
                </c:pt>
                <c:pt idx="30295">
                  <c:v>6.3219075</c:v>
                </c:pt>
                <c:pt idx="30296">
                  <c:v>6.3224693750015994</c:v>
                </c:pt>
                <c:pt idx="30297">
                  <c:v>6.3228093750015999</c:v>
                </c:pt>
                <c:pt idx="30298">
                  <c:v>6.3231812500000002</c:v>
                </c:pt>
                <c:pt idx="30299">
                  <c:v>6.3235231250016</c:v>
                </c:pt>
                <c:pt idx="30300">
                  <c:v>6.3238656250015994</c:v>
                </c:pt>
                <c:pt idx="30301">
                  <c:v>6.3242475000000002</c:v>
                </c:pt>
                <c:pt idx="30302">
                  <c:v>6.3245843750016002</c:v>
                </c:pt>
                <c:pt idx="30303">
                  <c:v>6.3249437500000001</c:v>
                </c:pt>
                <c:pt idx="30304">
                  <c:v>6.3256118750015995</c:v>
                </c:pt>
                <c:pt idx="30305">
                  <c:v>6.3259712500000003</c:v>
                </c:pt>
                <c:pt idx="30306">
                  <c:v>6.3265612500000001</c:v>
                </c:pt>
                <c:pt idx="30307">
                  <c:v>6.3271393750015994</c:v>
                </c:pt>
                <c:pt idx="30308">
                  <c:v>6.3276106250015998</c:v>
                </c:pt>
                <c:pt idx="30309">
                  <c:v>6.3279481250015994</c:v>
                </c:pt>
                <c:pt idx="30310">
                  <c:v>6.3275018750015999</c:v>
                </c:pt>
                <c:pt idx="30311">
                  <c:v>6.3270724999999999</c:v>
                </c:pt>
                <c:pt idx="30312">
                  <c:v>6.3265756250015999</c:v>
                </c:pt>
                <c:pt idx="30313">
                  <c:v>6.3260081250016</c:v>
                </c:pt>
                <c:pt idx="30314">
                  <c:v>6.3253700000000004</c:v>
                </c:pt>
                <c:pt idx="30315">
                  <c:v>6.3246931250016001</c:v>
                </c:pt>
                <c:pt idx="30316">
                  <c:v>6.3238562500000004</c:v>
                </c:pt>
                <c:pt idx="30317">
                  <c:v>6.32302125</c:v>
                </c:pt>
                <c:pt idx="30318">
                  <c:v>6.3219862500000001</c:v>
                </c:pt>
                <c:pt idx="30319">
                  <c:v>6.32098125</c:v>
                </c:pt>
                <c:pt idx="30320">
                  <c:v>6.3198793750015998</c:v>
                </c:pt>
                <c:pt idx="30321">
                  <c:v>6.3189275</c:v>
                </c:pt>
                <c:pt idx="30322">
                  <c:v>6.3180462500000001</c:v>
                </c:pt>
                <c:pt idx="30323">
                  <c:v>6.3171549999999996</c:v>
                </c:pt>
                <c:pt idx="30324">
                  <c:v>6.3163349999999996</c:v>
                </c:pt>
                <c:pt idx="30325">
                  <c:v>6.3155968750015994</c:v>
                </c:pt>
                <c:pt idx="30326">
                  <c:v>6.3150168750016</c:v>
                </c:pt>
                <c:pt idx="30327">
                  <c:v>6.3144393750015997</c:v>
                </c:pt>
                <c:pt idx="30328">
                  <c:v>6.3140487500000004</c:v>
                </c:pt>
                <c:pt idx="30329">
                  <c:v>6.3136324999999998</c:v>
                </c:pt>
                <c:pt idx="30330">
                  <c:v>6.3132349999999997</c:v>
                </c:pt>
                <c:pt idx="30331">
                  <c:v>6.3128818750016</c:v>
                </c:pt>
                <c:pt idx="30332">
                  <c:v>6.3128937499999997</c:v>
                </c:pt>
                <c:pt idx="30333">
                  <c:v>6.3133100000000004</c:v>
                </c:pt>
                <c:pt idx="30334">
                  <c:v>6.3136587500000001</c:v>
                </c:pt>
                <c:pt idx="30335">
                  <c:v>6.3141018750016</c:v>
                </c:pt>
                <c:pt idx="30336">
                  <c:v>6.3144787500000001</c:v>
                </c:pt>
                <c:pt idx="30337">
                  <c:v>6.3140606250015994</c:v>
                </c:pt>
                <c:pt idx="30338">
                  <c:v>6.3135525000000001</c:v>
                </c:pt>
                <c:pt idx="30339">
                  <c:v>6.3131043750015996</c:v>
                </c:pt>
                <c:pt idx="30340">
                  <c:v>6.3125893750015996</c:v>
                </c:pt>
                <c:pt idx="30341">
                  <c:v>6.3120925000000003</c:v>
                </c:pt>
                <c:pt idx="30342">
                  <c:v>6.3115293750015997</c:v>
                </c:pt>
                <c:pt idx="30343">
                  <c:v>6.3109668750015997</c:v>
                </c:pt>
                <c:pt idx="30344">
                  <c:v>6.3103974999999997</c:v>
                </c:pt>
                <c:pt idx="30345">
                  <c:v>6.30986125</c:v>
                </c:pt>
                <c:pt idx="30346">
                  <c:v>6.3093206250015994</c:v>
                </c:pt>
                <c:pt idx="30347">
                  <c:v>6.3088456250015996</c:v>
                </c:pt>
                <c:pt idx="30348">
                  <c:v>6.3083862499999999</c:v>
                </c:pt>
                <c:pt idx="30349">
                  <c:v>6.3077968750015998</c:v>
                </c:pt>
                <c:pt idx="30350">
                  <c:v>6.3073456250015996</c:v>
                </c:pt>
                <c:pt idx="30351">
                  <c:v>6.3069506250015994</c:v>
                </c:pt>
                <c:pt idx="30352">
                  <c:v>6.3065775000000004</c:v>
                </c:pt>
                <c:pt idx="30353">
                  <c:v>6.3062474999999996</c:v>
                </c:pt>
                <c:pt idx="30354">
                  <c:v>6.3058931250015995</c:v>
                </c:pt>
                <c:pt idx="30355">
                  <c:v>6.3060718750015994</c:v>
                </c:pt>
                <c:pt idx="30356">
                  <c:v>6.3064231250015998</c:v>
                </c:pt>
                <c:pt idx="30357">
                  <c:v>6.3068856250016001</c:v>
                </c:pt>
                <c:pt idx="30358">
                  <c:v>6.3073056250016002</c:v>
                </c:pt>
                <c:pt idx="30359">
                  <c:v>6.3078068750015994</c:v>
                </c:pt>
                <c:pt idx="30360">
                  <c:v>6.3083662499999997</c:v>
                </c:pt>
                <c:pt idx="30361">
                  <c:v>6.3087249999999999</c:v>
                </c:pt>
                <c:pt idx="30362">
                  <c:v>6.3091881250016</c:v>
                </c:pt>
                <c:pt idx="30363">
                  <c:v>6.3097543750015994</c:v>
                </c:pt>
                <c:pt idx="30364">
                  <c:v>6.3100818750015994</c:v>
                </c:pt>
                <c:pt idx="30365">
                  <c:v>6.3107199999999999</c:v>
                </c:pt>
                <c:pt idx="30366">
                  <c:v>6.3113106250015996</c:v>
                </c:pt>
                <c:pt idx="30367">
                  <c:v>6.3118918750016002</c:v>
                </c:pt>
                <c:pt idx="30368">
                  <c:v>6.3122187500000004</c:v>
                </c:pt>
                <c:pt idx="30369">
                  <c:v>6.31257</c:v>
                </c:pt>
                <c:pt idx="30370">
                  <c:v>6.3129212499999996</c:v>
                </c:pt>
                <c:pt idx="30371">
                  <c:v>6.3132574999999997</c:v>
                </c:pt>
                <c:pt idx="30372">
                  <c:v>6.3135787499999996</c:v>
                </c:pt>
                <c:pt idx="30373">
                  <c:v>6.3142125</c:v>
                </c:pt>
                <c:pt idx="30374">
                  <c:v>6.3145381250015999</c:v>
                </c:pt>
                <c:pt idx="30375">
                  <c:v>6.3148956250015997</c:v>
                </c:pt>
                <c:pt idx="30376">
                  <c:v>6.3155281250015998</c:v>
                </c:pt>
                <c:pt idx="30377">
                  <c:v>6.3161156250015997</c:v>
                </c:pt>
                <c:pt idx="30378">
                  <c:v>6.3166862500000001</c:v>
                </c:pt>
                <c:pt idx="30379">
                  <c:v>6.3172174999999999</c:v>
                </c:pt>
                <c:pt idx="30380">
                  <c:v>6.3177506250016</c:v>
                </c:pt>
                <c:pt idx="30381">
                  <c:v>6.3182862499999999</c:v>
                </c:pt>
                <c:pt idx="30382">
                  <c:v>6.3188368750016002</c:v>
                </c:pt>
                <c:pt idx="30383">
                  <c:v>6.3191581250016</c:v>
                </c:pt>
                <c:pt idx="30384">
                  <c:v>6.3197374999999996</c:v>
                </c:pt>
                <c:pt idx="30385">
                  <c:v>6.3202449999999999</c:v>
                </c:pt>
                <c:pt idx="30386">
                  <c:v>6.3206506250015995</c:v>
                </c:pt>
                <c:pt idx="30387">
                  <c:v>6.3210006250015995</c:v>
                </c:pt>
                <c:pt idx="30388">
                  <c:v>6.3206199999999999</c:v>
                </c:pt>
                <c:pt idx="30389">
                  <c:v>6.3200693750015997</c:v>
                </c:pt>
                <c:pt idx="30390">
                  <c:v>6.3197212499999997</c:v>
                </c:pt>
                <c:pt idx="30391">
                  <c:v>6.3192962499999998</c:v>
                </c:pt>
                <c:pt idx="30392">
                  <c:v>6.3187724999999997</c:v>
                </c:pt>
                <c:pt idx="30393">
                  <c:v>6.3182506250015997</c:v>
                </c:pt>
                <c:pt idx="30394">
                  <c:v>6.3175218750016002</c:v>
                </c:pt>
                <c:pt idx="30395">
                  <c:v>6.3169412500000002</c:v>
                </c:pt>
                <c:pt idx="30396">
                  <c:v>6.3163262500000004</c:v>
                </c:pt>
                <c:pt idx="30397">
                  <c:v>6.3158268750015996</c:v>
                </c:pt>
                <c:pt idx="30398">
                  <c:v>6.3152474999999999</c:v>
                </c:pt>
                <c:pt idx="30399">
                  <c:v>6.3146668750016</c:v>
                </c:pt>
                <c:pt idx="30400">
                  <c:v>6.3139956250016001</c:v>
                </c:pt>
                <c:pt idx="30401">
                  <c:v>6.3133631250016</c:v>
                </c:pt>
                <c:pt idx="30402">
                  <c:v>6.3127268750015997</c:v>
                </c:pt>
                <c:pt idx="30403">
                  <c:v>6.3121824999999996</c:v>
                </c:pt>
                <c:pt idx="30404">
                  <c:v>6.3117443750015996</c:v>
                </c:pt>
                <c:pt idx="30405">
                  <c:v>6.3112725000000003</c:v>
                </c:pt>
                <c:pt idx="30406">
                  <c:v>6.3108624999999998</c:v>
                </c:pt>
                <c:pt idx="30407">
                  <c:v>6.3103974999999997</c:v>
                </c:pt>
                <c:pt idx="30408">
                  <c:v>6.3099924999999999</c:v>
                </c:pt>
                <c:pt idx="30409">
                  <c:v>6.3096024999999996</c:v>
                </c:pt>
                <c:pt idx="30410">
                  <c:v>6.3091299999999997</c:v>
                </c:pt>
                <c:pt idx="30411">
                  <c:v>6.3089831250015997</c:v>
                </c:pt>
                <c:pt idx="30412">
                  <c:v>6.3093981250016</c:v>
                </c:pt>
                <c:pt idx="30413">
                  <c:v>6.3097468750015997</c:v>
                </c:pt>
                <c:pt idx="30414">
                  <c:v>6.3101337500000003</c:v>
                </c:pt>
                <c:pt idx="30415">
                  <c:v>6.3105356250015996</c:v>
                </c:pt>
                <c:pt idx="30416">
                  <c:v>6.3109287500000004</c:v>
                </c:pt>
                <c:pt idx="30417">
                  <c:v>6.3112637500000002</c:v>
                </c:pt>
                <c:pt idx="30418">
                  <c:v>6.3108337499999996</c:v>
                </c:pt>
                <c:pt idx="30419">
                  <c:v>6.3102318750016</c:v>
                </c:pt>
                <c:pt idx="30420">
                  <c:v>6.3098443750015996</c:v>
                </c:pt>
                <c:pt idx="30421">
                  <c:v>6.3091762500000002</c:v>
                </c:pt>
                <c:pt idx="30422">
                  <c:v>6.3087062500000002</c:v>
                </c:pt>
                <c:pt idx="30423">
                  <c:v>6.3082706250016001</c:v>
                </c:pt>
                <c:pt idx="30424">
                  <c:v>6.3077556250016</c:v>
                </c:pt>
                <c:pt idx="30425">
                  <c:v>6.3073256250015994</c:v>
                </c:pt>
                <c:pt idx="30426">
                  <c:v>6.3068218750015994</c:v>
                </c:pt>
                <c:pt idx="30427">
                  <c:v>6.3064031250015997</c:v>
                </c:pt>
                <c:pt idx="30428">
                  <c:v>6.3060162499999999</c:v>
                </c:pt>
                <c:pt idx="30429">
                  <c:v>6.3054431250015996</c:v>
                </c:pt>
                <c:pt idx="30430">
                  <c:v>6.3050412500000004</c:v>
                </c:pt>
                <c:pt idx="30431">
                  <c:v>6.3051537499999997</c:v>
                </c:pt>
                <c:pt idx="30432">
                  <c:v>6.3055349999999999</c:v>
                </c:pt>
                <c:pt idx="30433">
                  <c:v>6.3059599999999998</c:v>
                </c:pt>
                <c:pt idx="30434">
                  <c:v>6.3064793750015999</c:v>
                </c:pt>
                <c:pt idx="30435">
                  <c:v>6.3068193750015995</c:v>
                </c:pt>
                <c:pt idx="30436">
                  <c:v>6.3072462500000004</c:v>
                </c:pt>
                <c:pt idx="30437">
                  <c:v>6.3076518750016</c:v>
                </c:pt>
                <c:pt idx="30438">
                  <c:v>6.3080749999999997</c:v>
                </c:pt>
                <c:pt idx="30439">
                  <c:v>6.3085381250015997</c:v>
                </c:pt>
                <c:pt idx="30440">
                  <c:v>6.3090156250015994</c:v>
                </c:pt>
                <c:pt idx="30441">
                  <c:v>6.3094299999999999</c:v>
                </c:pt>
                <c:pt idx="30442">
                  <c:v>6.3098274999999999</c:v>
                </c:pt>
                <c:pt idx="30443">
                  <c:v>6.3101643750015999</c:v>
                </c:pt>
                <c:pt idx="30444">
                  <c:v>6.3105087500000003</c:v>
                </c:pt>
                <c:pt idx="30445">
                  <c:v>6.3108787499999996</c:v>
                </c:pt>
                <c:pt idx="30446">
                  <c:v>6.31081</c:v>
                </c:pt>
                <c:pt idx="30447">
                  <c:v>6.3104606250015998</c:v>
                </c:pt>
                <c:pt idx="30448">
                  <c:v>6.3104231250015994</c:v>
                </c:pt>
                <c:pt idx="30449">
                  <c:v>6.3100399999999999</c:v>
                </c:pt>
                <c:pt idx="30450">
                  <c:v>6.3096724999999996</c:v>
                </c:pt>
                <c:pt idx="30451">
                  <c:v>6.3093668750015999</c:v>
                </c:pt>
                <c:pt idx="30452">
                  <c:v>6.3089893750016</c:v>
                </c:pt>
                <c:pt idx="30453">
                  <c:v>6.30854625</c:v>
                </c:pt>
                <c:pt idx="30454">
                  <c:v>6.3081756250016001</c:v>
                </c:pt>
                <c:pt idx="30455">
                  <c:v>6.3078006250016001</c:v>
                </c:pt>
                <c:pt idx="30456">
                  <c:v>6.3079662499999998</c:v>
                </c:pt>
                <c:pt idx="30457">
                  <c:v>6.3083387499999999</c:v>
                </c:pt>
                <c:pt idx="30458">
                  <c:v>6.3087293750016</c:v>
                </c:pt>
                <c:pt idx="30459">
                  <c:v>6.3093062499999997</c:v>
                </c:pt>
                <c:pt idx="30460">
                  <c:v>6.3096887500000003</c:v>
                </c:pt>
                <c:pt idx="30461">
                  <c:v>6.3101556250015998</c:v>
                </c:pt>
                <c:pt idx="30462">
                  <c:v>6.3105574999999998</c:v>
                </c:pt>
                <c:pt idx="30463">
                  <c:v>6.3102037500000003</c:v>
                </c:pt>
                <c:pt idx="30464">
                  <c:v>6.3098168750015997</c:v>
                </c:pt>
                <c:pt idx="30465">
                  <c:v>6.3101437499999999</c:v>
                </c:pt>
                <c:pt idx="30466">
                  <c:v>6.3105587500000002</c:v>
                </c:pt>
                <c:pt idx="30467">
                  <c:v>6.3109393750015998</c:v>
                </c:pt>
                <c:pt idx="30468">
                  <c:v>6.3113143750015999</c:v>
                </c:pt>
                <c:pt idx="30469">
                  <c:v>6.3117162499999999</c:v>
                </c:pt>
                <c:pt idx="30470">
                  <c:v>6.3120693750015997</c:v>
                </c:pt>
                <c:pt idx="30471">
                  <c:v>6.3125081250015995</c:v>
                </c:pt>
                <c:pt idx="30472">
                  <c:v>6.3129799999999996</c:v>
                </c:pt>
                <c:pt idx="30473">
                  <c:v>6.3134418750016001</c:v>
                </c:pt>
                <c:pt idx="30474">
                  <c:v>6.31387125</c:v>
                </c:pt>
                <c:pt idx="30475">
                  <c:v>6.3142468750015999</c:v>
                </c:pt>
                <c:pt idx="30476">
                  <c:v>6.3147531250015998</c:v>
                </c:pt>
                <c:pt idx="30477">
                  <c:v>6.3152350000000004</c:v>
                </c:pt>
                <c:pt idx="30478">
                  <c:v>6.3148031250015997</c:v>
                </c:pt>
                <c:pt idx="30479">
                  <c:v>6.3144806250015995</c:v>
                </c:pt>
                <c:pt idx="30480">
                  <c:v>6.3140312500000002</c:v>
                </c:pt>
                <c:pt idx="30481">
                  <c:v>6.3136431250016001</c:v>
                </c:pt>
                <c:pt idx="30482">
                  <c:v>6.3132993750016002</c:v>
                </c:pt>
                <c:pt idx="30483">
                  <c:v>6.3128225000000002</c:v>
                </c:pt>
                <c:pt idx="30484">
                  <c:v>6.31243</c:v>
                </c:pt>
                <c:pt idx="30485">
                  <c:v>6.31183125</c:v>
                </c:pt>
                <c:pt idx="30486">
                  <c:v>6.3114425000000001</c:v>
                </c:pt>
                <c:pt idx="30487">
                  <c:v>6.3110506250015996</c:v>
                </c:pt>
                <c:pt idx="30488">
                  <c:v>6.3105987499999996</c:v>
                </c:pt>
                <c:pt idx="30489">
                  <c:v>6.3101237499999998</c:v>
                </c:pt>
                <c:pt idx="30490">
                  <c:v>6.3095718750016001</c:v>
                </c:pt>
                <c:pt idx="30491">
                  <c:v>6.3091168750015996</c:v>
                </c:pt>
                <c:pt idx="30492">
                  <c:v>6.3086087500000003</c:v>
                </c:pt>
                <c:pt idx="30493">
                  <c:v>6.3081550000000002</c:v>
                </c:pt>
                <c:pt idx="30494">
                  <c:v>6.3077325000000002</c:v>
                </c:pt>
                <c:pt idx="30495">
                  <c:v>6.3073593750015995</c:v>
                </c:pt>
                <c:pt idx="30496">
                  <c:v>6.3070156250015996</c:v>
                </c:pt>
                <c:pt idx="30497">
                  <c:v>6.3066837500000004</c:v>
                </c:pt>
                <c:pt idx="30498">
                  <c:v>6.3063087500000004</c:v>
                </c:pt>
                <c:pt idx="30499">
                  <c:v>6.3056906250016</c:v>
                </c:pt>
                <c:pt idx="30500">
                  <c:v>6.3053206250015998</c:v>
                </c:pt>
                <c:pt idx="30501">
                  <c:v>6.3049856250016001</c:v>
                </c:pt>
                <c:pt idx="30502">
                  <c:v>6.3045799999999996</c:v>
                </c:pt>
                <c:pt idx="30503">
                  <c:v>6.3042481250015996</c:v>
                </c:pt>
                <c:pt idx="30504">
                  <c:v>6.3038931250015997</c:v>
                </c:pt>
                <c:pt idx="30505">
                  <c:v>6.3033487499999996</c:v>
                </c:pt>
                <c:pt idx="30506">
                  <c:v>6.3028906250015995</c:v>
                </c:pt>
                <c:pt idx="30507">
                  <c:v>6.30242375</c:v>
                </c:pt>
                <c:pt idx="30508">
                  <c:v>6.3020762499999998</c:v>
                </c:pt>
                <c:pt idx="30509">
                  <c:v>6.3024531250016</c:v>
                </c:pt>
                <c:pt idx="30510">
                  <c:v>6.3028318750015995</c:v>
                </c:pt>
                <c:pt idx="30511">
                  <c:v>6.3033262499999996</c:v>
                </c:pt>
                <c:pt idx="30512">
                  <c:v>6.3037593750015999</c:v>
                </c:pt>
                <c:pt idx="30513">
                  <c:v>6.3041831250015994</c:v>
                </c:pt>
                <c:pt idx="30514">
                  <c:v>6.30457</c:v>
                </c:pt>
                <c:pt idx="30515">
                  <c:v>6.3048937499999997</c:v>
                </c:pt>
                <c:pt idx="30516">
                  <c:v>6.3053037500000002</c:v>
                </c:pt>
                <c:pt idx="30517">
                  <c:v>6.3056362500000001</c:v>
                </c:pt>
                <c:pt idx="30518">
                  <c:v>6.3052993750016002</c:v>
                </c:pt>
                <c:pt idx="30519">
                  <c:v>6.30481625</c:v>
                </c:pt>
                <c:pt idx="30520">
                  <c:v>6.3044168750015999</c:v>
                </c:pt>
                <c:pt idx="30521">
                  <c:v>6.3040481250016001</c:v>
                </c:pt>
                <c:pt idx="30522">
                  <c:v>6.3036450000000004</c:v>
                </c:pt>
                <c:pt idx="30523">
                  <c:v>6.3033012499999996</c:v>
                </c:pt>
                <c:pt idx="30524">
                  <c:v>6.3036262499999998</c:v>
                </c:pt>
                <c:pt idx="30525">
                  <c:v>6.3040168750015999</c:v>
                </c:pt>
                <c:pt idx="30526">
                  <c:v>6.3045993750016001</c:v>
                </c:pt>
                <c:pt idx="30527">
                  <c:v>6.3050775000000003</c:v>
                </c:pt>
                <c:pt idx="30528">
                  <c:v>6.3055818750016002</c:v>
                </c:pt>
                <c:pt idx="30529">
                  <c:v>6.3061793750015998</c:v>
                </c:pt>
                <c:pt idx="30530">
                  <c:v>6.3066906250015995</c:v>
                </c:pt>
                <c:pt idx="30531">
                  <c:v>6.3072462500000004</c:v>
                </c:pt>
                <c:pt idx="30532">
                  <c:v>6.3075781250015996</c:v>
                </c:pt>
                <c:pt idx="30533">
                  <c:v>6.3082099999999999</c:v>
                </c:pt>
                <c:pt idx="30534">
                  <c:v>6.3088375000000001</c:v>
                </c:pt>
                <c:pt idx="30535">
                  <c:v>6.3094256250015999</c:v>
                </c:pt>
                <c:pt idx="30536">
                  <c:v>6.3098231250015999</c:v>
                </c:pt>
                <c:pt idx="30537">
                  <c:v>6.31018875</c:v>
                </c:pt>
                <c:pt idx="30538">
                  <c:v>6.3105843750016</c:v>
                </c:pt>
                <c:pt idx="30539">
                  <c:v>6.3112462499999999</c:v>
                </c:pt>
                <c:pt idx="30540">
                  <c:v>6.3115787499999998</c:v>
                </c:pt>
                <c:pt idx="30541">
                  <c:v>6.3119674999999997</c:v>
                </c:pt>
                <c:pt idx="30542">
                  <c:v>6.3126150000000001</c:v>
                </c:pt>
                <c:pt idx="30543">
                  <c:v>6.3131868750016</c:v>
                </c:pt>
                <c:pt idx="30544">
                  <c:v>6.3136931250016</c:v>
                </c:pt>
                <c:pt idx="30545">
                  <c:v>6.3141468750016001</c:v>
                </c:pt>
                <c:pt idx="30546">
                  <c:v>6.3145843750015995</c:v>
                </c:pt>
                <c:pt idx="30547">
                  <c:v>6.31504625</c:v>
                </c:pt>
                <c:pt idx="30548">
                  <c:v>6.3154887500000001</c:v>
                </c:pt>
                <c:pt idx="30549">
                  <c:v>6.31508</c:v>
                </c:pt>
                <c:pt idx="30550">
                  <c:v>6.3147543750016002</c:v>
                </c:pt>
                <c:pt idx="30551">
                  <c:v>6.3143293750015994</c:v>
                </c:pt>
                <c:pt idx="30552">
                  <c:v>6.3139706250016001</c:v>
                </c:pt>
                <c:pt idx="30553">
                  <c:v>6.3133956250015997</c:v>
                </c:pt>
                <c:pt idx="30554">
                  <c:v>6.3128918750015997</c:v>
                </c:pt>
                <c:pt idx="30555">
                  <c:v>6.3122449999999999</c:v>
                </c:pt>
                <c:pt idx="30556">
                  <c:v>6.3116062499999996</c:v>
                </c:pt>
                <c:pt idx="30557">
                  <c:v>6.3110375000000003</c:v>
                </c:pt>
                <c:pt idx="30558">
                  <c:v>6.3105168750015999</c:v>
                </c:pt>
                <c:pt idx="30559">
                  <c:v>6.3100362499999996</c:v>
                </c:pt>
                <c:pt idx="30560">
                  <c:v>6.3095375000000002</c:v>
                </c:pt>
                <c:pt idx="30561">
                  <c:v>6.3090700000000002</c:v>
                </c:pt>
                <c:pt idx="30562">
                  <c:v>6.3085624999999999</c:v>
                </c:pt>
                <c:pt idx="30563">
                  <c:v>6.3079062500000003</c:v>
                </c:pt>
                <c:pt idx="30564">
                  <c:v>6.3073075000000003</c:v>
                </c:pt>
                <c:pt idx="30565">
                  <c:v>6.3065787499999999</c:v>
                </c:pt>
                <c:pt idx="30566">
                  <c:v>6.30617625</c:v>
                </c:pt>
                <c:pt idx="30567">
                  <c:v>6.3058100000000001</c:v>
                </c:pt>
                <c:pt idx="30568">
                  <c:v>6.3051993750015995</c:v>
                </c:pt>
                <c:pt idx="30569">
                  <c:v>6.3047562499999996</c:v>
                </c:pt>
                <c:pt idx="30570">
                  <c:v>6.3040962499999997</c:v>
                </c:pt>
                <c:pt idx="30571">
                  <c:v>6.3034843750015996</c:v>
                </c:pt>
                <c:pt idx="30572">
                  <c:v>6.3030931250015998</c:v>
                </c:pt>
                <c:pt idx="30573">
                  <c:v>6.3026687499999996</c:v>
                </c:pt>
                <c:pt idx="30574">
                  <c:v>6.3021237499999998</c:v>
                </c:pt>
                <c:pt idx="30575">
                  <c:v>6.3017568750016002</c:v>
                </c:pt>
                <c:pt idx="30576">
                  <c:v>6.3014000000000001</c:v>
                </c:pt>
                <c:pt idx="30577">
                  <c:v>6.3009856250015996</c:v>
                </c:pt>
                <c:pt idx="30578">
                  <c:v>6.3006206250016001</c:v>
                </c:pt>
                <c:pt idx="30579">
                  <c:v>6.3002868750015999</c:v>
                </c:pt>
                <c:pt idx="30580">
                  <c:v>6.3006812500000002</c:v>
                </c:pt>
                <c:pt idx="30581">
                  <c:v>6.3011656250015999</c:v>
                </c:pt>
                <c:pt idx="30582">
                  <c:v>6.3016462500000001</c:v>
                </c:pt>
                <c:pt idx="30583">
                  <c:v>6.3021037499999997</c:v>
                </c:pt>
                <c:pt idx="30584">
                  <c:v>6.3025718750015995</c:v>
                </c:pt>
                <c:pt idx="30585">
                  <c:v>6.3031031250015994</c:v>
                </c:pt>
                <c:pt idx="30586">
                  <c:v>6.3035237500000001</c:v>
                </c:pt>
                <c:pt idx="30587">
                  <c:v>6.3040368750016</c:v>
                </c:pt>
                <c:pt idx="30588">
                  <c:v>6.3044874999999996</c:v>
                </c:pt>
                <c:pt idx="30589">
                  <c:v>6.3048912499999998</c:v>
                </c:pt>
                <c:pt idx="30590">
                  <c:v>6.3052906250016001</c:v>
                </c:pt>
                <c:pt idx="30591">
                  <c:v>6.3057568750015998</c:v>
                </c:pt>
                <c:pt idx="30592">
                  <c:v>6.3061462500000003</c:v>
                </c:pt>
                <c:pt idx="30593">
                  <c:v>6.3065012500000002</c:v>
                </c:pt>
                <c:pt idx="30594">
                  <c:v>6.3070418750016</c:v>
                </c:pt>
                <c:pt idx="30595">
                  <c:v>6.3075543750016001</c:v>
                </c:pt>
                <c:pt idx="30596">
                  <c:v>6.3080131250016001</c:v>
                </c:pt>
                <c:pt idx="30597">
                  <c:v>6.3084193750016002</c:v>
                </c:pt>
                <c:pt idx="30598">
                  <c:v>6.3089525000000002</c:v>
                </c:pt>
                <c:pt idx="30599">
                  <c:v>6.3094106250015995</c:v>
                </c:pt>
                <c:pt idx="30600">
                  <c:v>6.3090256250015999</c:v>
                </c:pt>
                <c:pt idx="30601">
                  <c:v>6.3084175</c:v>
                </c:pt>
                <c:pt idx="30602">
                  <c:v>6.3079900000000002</c:v>
                </c:pt>
                <c:pt idx="30603">
                  <c:v>6.3076024999999998</c:v>
                </c:pt>
                <c:pt idx="30604">
                  <c:v>6.3072156250016</c:v>
                </c:pt>
                <c:pt idx="30605">
                  <c:v>6.3067393750015999</c:v>
                </c:pt>
                <c:pt idx="30606">
                  <c:v>6.306305</c:v>
                </c:pt>
                <c:pt idx="30607">
                  <c:v>6.3057368750015996</c:v>
                </c:pt>
                <c:pt idx="30608">
                  <c:v>6.3052768750016002</c:v>
                </c:pt>
                <c:pt idx="30609">
                  <c:v>6.3047918750015999</c:v>
                </c:pt>
                <c:pt idx="30610">
                  <c:v>6.3043506250016002</c:v>
                </c:pt>
                <c:pt idx="30611">
                  <c:v>6.3039862500000003</c:v>
                </c:pt>
                <c:pt idx="30612">
                  <c:v>6.3036393750016</c:v>
                </c:pt>
                <c:pt idx="30613">
                  <c:v>6.3032662500000001</c:v>
                </c:pt>
                <c:pt idx="30614">
                  <c:v>6.3029137500000001</c:v>
                </c:pt>
                <c:pt idx="30615">
                  <c:v>6.3023281250015994</c:v>
                </c:pt>
                <c:pt idx="30616">
                  <c:v>6.3017612500000002</c:v>
                </c:pt>
                <c:pt idx="30617">
                  <c:v>6.3014374999999996</c:v>
                </c:pt>
                <c:pt idx="30618">
                  <c:v>6.3008568750015996</c:v>
                </c:pt>
                <c:pt idx="30619">
                  <c:v>6.3004506250015995</c:v>
                </c:pt>
                <c:pt idx="30620">
                  <c:v>6.30009</c:v>
                </c:pt>
                <c:pt idx="30621">
                  <c:v>6.3000887499999996</c:v>
                </c:pt>
                <c:pt idx="30622">
                  <c:v>6.2997612500000004</c:v>
                </c:pt>
                <c:pt idx="30623">
                  <c:v>6.2994349999999999</c:v>
                </c:pt>
                <c:pt idx="30624">
                  <c:v>6.2997912500000002</c:v>
                </c:pt>
                <c:pt idx="30625">
                  <c:v>6.3001624999999999</c:v>
                </c:pt>
                <c:pt idx="30626">
                  <c:v>6.3006287499999996</c:v>
                </c:pt>
                <c:pt idx="30627">
                  <c:v>6.3011856250016001</c:v>
                </c:pt>
                <c:pt idx="30628">
                  <c:v>6.3015637499999997</c:v>
                </c:pt>
                <c:pt idx="30629">
                  <c:v>6.3019731250015996</c:v>
                </c:pt>
                <c:pt idx="30630">
                  <c:v>6.3023931250015996</c:v>
                </c:pt>
                <c:pt idx="30631">
                  <c:v>6.3027974999999996</c:v>
                </c:pt>
                <c:pt idx="30632">
                  <c:v>6.3031181250015997</c:v>
                </c:pt>
                <c:pt idx="30633">
                  <c:v>6.3034581250016002</c:v>
                </c:pt>
                <c:pt idx="30634">
                  <c:v>6.3038093750015998</c:v>
                </c:pt>
                <c:pt idx="30635">
                  <c:v>6.3034581250016002</c:v>
                </c:pt>
                <c:pt idx="30636">
                  <c:v>6.303115</c:v>
                </c:pt>
                <c:pt idx="30637">
                  <c:v>6.3026256250015997</c:v>
                </c:pt>
                <c:pt idx="30638">
                  <c:v>6.3020087499999997</c:v>
                </c:pt>
                <c:pt idx="30639">
                  <c:v>6.3013268750015996</c:v>
                </c:pt>
                <c:pt idx="30640">
                  <c:v>6.3006543750016002</c:v>
                </c:pt>
                <c:pt idx="30641">
                  <c:v>6.2999324999999997</c:v>
                </c:pt>
                <c:pt idx="30642">
                  <c:v>6.2991781250015997</c:v>
                </c:pt>
                <c:pt idx="30643">
                  <c:v>6.2984287500000002</c:v>
                </c:pt>
                <c:pt idx="30644">
                  <c:v>6.2975818750016002</c:v>
                </c:pt>
                <c:pt idx="30645">
                  <c:v>6.2969612499999998</c:v>
                </c:pt>
                <c:pt idx="30646">
                  <c:v>6.2963800000000001</c:v>
                </c:pt>
                <c:pt idx="30647">
                  <c:v>6.2958968750016</c:v>
                </c:pt>
                <c:pt idx="30648">
                  <c:v>6.2954774999999996</c:v>
                </c:pt>
                <c:pt idx="30649">
                  <c:v>6.2948262499999998</c:v>
                </c:pt>
                <c:pt idx="30650">
                  <c:v>6.2943137499999997</c:v>
                </c:pt>
                <c:pt idx="30651">
                  <c:v>6.2939731250015996</c:v>
                </c:pt>
                <c:pt idx="30652">
                  <c:v>6.2943674999999999</c:v>
                </c:pt>
                <c:pt idx="30653">
                  <c:v>6.2947743750015999</c:v>
                </c:pt>
                <c:pt idx="30654">
                  <c:v>6.2951631250015998</c:v>
                </c:pt>
                <c:pt idx="30655">
                  <c:v>6.2956849999999998</c:v>
                </c:pt>
                <c:pt idx="30656">
                  <c:v>6.2960706250016001</c:v>
                </c:pt>
                <c:pt idx="30657">
                  <c:v>6.2964874999999996</c:v>
                </c:pt>
                <c:pt idx="30658">
                  <c:v>6.2969249999999999</c:v>
                </c:pt>
                <c:pt idx="30659">
                  <c:v>6.2973875000000001</c:v>
                </c:pt>
                <c:pt idx="30660">
                  <c:v>6.2979149999999997</c:v>
                </c:pt>
                <c:pt idx="30661">
                  <c:v>6.2984393750015997</c:v>
                </c:pt>
                <c:pt idx="30662">
                  <c:v>6.2989237500000002</c:v>
                </c:pt>
                <c:pt idx="30663">
                  <c:v>6.2995068750016001</c:v>
                </c:pt>
                <c:pt idx="30664">
                  <c:v>6.30012375</c:v>
                </c:pt>
                <c:pt idx="30665">
                  <c:v>6.3006731250015999</c:v>
                </c:pt>
                <c:pt idx="30666">
                  <c:v>6.3012437500000003</c:v>
                </c:pt>
                <c:pt idx="30667">
                  <c:v>6.3017250000000002</c:v>
                </c:pt>
                <c:pt idx="30668">
                  <c:v>6.3021525</c:v>
                </c:pt>
                <c:pt idx="30669">
                  <c:v>6.3027243750016</c:v>
                </c:pt>
                <c:pt idx="30670">
                  <c:v>6.3031062499999999</c:v>
                </c:pt>
                <c:pt idx="30671">
                  <c:v>6.3037168750015997</c:v>
                </c:pt>
                <c:pt idx="30672">
                  <c:v>6.3044425000000004</c:v>
                </c:pt>
                <c:pt idx="30673">
                  <c:v>6.3051287499999997</c:v>
                </c:pt>
                <c:pt idx="30674">
                  <c:v>6.3054606250015999</c:v>
                </c:pt>
                <c:pt idx="30675">
                  <c:v>6.3057949999999998</c:v>
                </c:pt>
                <c:pt idx="30676">
                  <c:v>6.3063275000000001</c:v>
                </c:pt>
                <c:pt idx="30677">
                  <c:v>6.3069050000000004</c:v>
                </c:pt>
                <c:pt idx="30678">
                  <c:v>6.30735125</c:v>
                </c:pt>
                <c:pt idx="30679">
                  <c:v>6.3069525000000004</c:v>
                </c:pt>
                <c:pt idx="30680">
                  <c:v>6.3064693750015994</c:v>
                </c:pt>
                <c:pt idx="30681">
                  <c:v>6.3059218750015997</c:v>
                </c:pt>
                <c:pt idx="30682">
                  <c:v>6.3052700000000002</c:v>
                </c:pt>
                <c:pt idx="30683">
                  <c:v>6.3045675000000001</c:v>
                </c:pt>
                <c:pt idx="30684">
                  <c:v>6.3038856250016</c:v>
                </c:pt>
                <c:pt idx="30685">
                  <c:v>6.30300875</c:v>
                </c:pt>
                <c:pt idx="30686">
                  <c:v>6.3021943750015996</c:v>
                </c:pt>
                <c:pt idx="30687">
                  <c:v>6.3013206250015994</c:v>
                </c:pt>
                <c:pt idx="30688">
                  <c:v>6.3006018750015995</c:v>
                </c:pt>
                <c:pt idx="30689">
                  <c:v>6.2999543750016</c:v>
                </c:pt>
                <c:pt idx="30690">
                  <c:v>6.2993556250016001</c:v>
                </c:pt>
                <c:pt idx="30691">
                  <c:v>6.2986981250016001</c:v>
                </c:pt>
                <c:pt idx="30692">
                  <c:v>6.29803625</c:v>
                </c:pt>
                <c:pt idx="30693">
                  <c:v>6.2973537500000001</c:v>
                </c:pt>
                <c:pt idx="30694">
                  <c:v>6.2966912500000003</c:v>
                </c:pt>
                <c:pt idx="30695">
                  <c:v>6.2962118750015996</c:v>
                </c:pt>
                <c:pt idx="30696">
                  <c:v>6.2956506250016</c:v>
                </c:pt>
                <c:pt idx="30697">
                  <c:v>6.2951775000000003</c:v>
                </c:pt>
                <c:pt idx="30698">
                  <c:v>6.2946343750015998</c:v>
                </c:pt>
                <c:pt idx="30699">
                  <c:v>6.2941893750015998</c:v>
                </c:pt>
                <c:pt idx="30700">
                  <c:v>6.2937281250015999</c:v>
                </c:pt>
                <c:pt idx="30701">
                  <c:v>6.2933806250015998</c:v>
                </c:pt>
                <c:pt idx="30702">
                  <c:v>6.2930599999999997</c:v>
                </c:pt>
                <c:pt idx="30703">
                  <c:v>6.2925693750015999</c:v>
                </c:pt>
                <c:pt idx="30704">
                  <c:v>6.2921862500000003</c:v>
                </c:pt>
                <c:pt idx="30705">
                  <c:v>6.2925081250016</c:v>
                </c:pt>
                <c:pt idx="30706">
                  <c:v>6.2928393750015994</c:v>
                </c:pt>
                <c:pt idx="30707">
                  <c:v>6.2932031250015994</c:v>
                </c:pt>
                <c:pt idx="30708">
                  <c:v>6.2936731250015994</c:v>
                </c:pt>
                <c:pt idx="30709">
                  <c:v>6.2941018750015996</c:v>
                </c:pt>
                <c:pt idx="30710">
                  <c:v>6.2945768750015993</c:v>
                </c:pt>
                <c:pt idx="30711">
                  <c:v>6.29505625</c:v>
                </c:pt>
                <c:pt idx="30712">
                  <c:v>6.2955325000000002</c:v>
                </c:pt>
                <c:pt idx="30713">
                  <c:v>6.2960118750016001</c:v>
                </c:pt>
                <c:pt idx="30714">
                  <c:v>6.2964612500000001</c:v>
                </c:pt>
                <c:pt idx="30715">
                  <c:v>6.2969868750015996</c:v>
                </c:pt>
                <c:pt idx="30716">
                  <c:v>6.2975725000000002</c:v>
                </c:pt>
                <c:pt idx="30717">
                  <c:v>6.2982193750016</c:v>
                </c:pt>
                <c:pt idx="30718">
                  <c:v>6.2987487499999997</c:v>
                </c:pt>
                <c:pt idx="30719">
                  <c:v>6.2990931250015993</c:v>
                </c:pt>
                <c:pt idx="30720">
                  <c:v>6.2997106250016</c:v>
                </c:pt>
                <c:pt idx="30721">
                  <c:v>6.3000974999999997</c:v>
                </c:pt>
                <c:pt idx="30722">
                  <c:v>6.3005556250015999</c:v>
                </c:pt>
                <c:pt idx="30723">
                  <c:v>6.3009700000000004</c:v>
                </c:pt>
                <c:pt idx="30724">
                  <c:v>6.3013806250015998</c:v>
                </c:pt>
                <c:pt idx="30725">
                  <c:v>6.3008199999999999</c:v>
                </c:pt>
                <c:pt idx="30726">
                  <c:v>6.3003175000000002</c:v>
                </c:pt>
                <c:pt idx="30727">
                  <c:v>6.2999062500000003</c:v>
                </c:pt>
                <c:pt idx="30728">
                  <c:v>6.2994149999999998</c:v>
                </c:pt>
                <c:pt idx="30729">
                  <c:v>6.2988906250015999</c:v>
                </c:pt>
                <c:pt idx="30730">
                  <c:v>6.2983381250015995</c:v>
                </c:pt>
                <c:pt idx="30731">
                  <c:v>6.2978300000000003</c:v>
                </c:pt>
                <c:pt idx="30732">
                  <c:v>6.29728625</c:v>
                </c:pt>
                <c:pt idx="30733">
                  <c:v>6.2966800000000003</c:v>
                </c:pt>
                <c:pt idx="30734">
                  <c:v>6.2962381250016</c:v>
                </c:pt>
                <c:pt idx="30735">
                  <c:v>6.2958356250016001</c:v>
                </c:pt>
                <c:pt idx="30736">
                  <c:v>6.2951662500000003</c:v>
                </c:pt>
                <c:pt idx="30737">
                  <c:v>6.2946018750016002</c:v>
                </c:pt>
                <c:pt idx="30738">
                  <c:v>6.2941624999999997</c:v>
                </c:pt>
                <c:pt idx="30739">
                  <c:v>6.2942749999999998</c:v>
                </c:pt>
                <c:pt idx="30740">
                  <c:v>6.2946393750015996</c:v>
                </c:pt>
                <c:pt idx="30741">
                  <c:v>6.2949931250016</c:v>
                </c:pt>
                <c:pt idx="30742">
                  <c:v>6.2953656250016001</c:v>
                </c:pt>
                <c:pt idx="30743">
                  <c:v>6.2957768750016001</c:v>
                </c:pt>
                <c:pt idx="30744">
                  <c:v>6.2962274999999996</c:v>
                </c:pt>
                <c:pt idx="30745">
                  <c:v>6.2967181250015996</c:v>
                </c:pt>
                <c:pt idx="30746">
                  <c:v>6.2971262499999998</c:v>
                </c:pt>
                <c:pt idx="30747">
                  <c:v>6.2975481250016001</c:v>
                </c:pt>
                <c:pt idx="30748">
                  <c:v>6.2979531250015999</c:v>
                </c:pt>
                <c:pt idx="30749">
                  <c:v>6.2983737499999997</c:v>
                </c:pt>
                <c:pt idx="30750">
                  <c:v>6.2988143750015997</c:v>
                </c:pt>
                <c:pt idx="30751">
                  <c:v>6.2992918750015994</c:v>
                </c:pt>
                <c:pt idx="30752">
                  <c:v>6.29967875</c:v>
                </c:pt>
                <c:pt idx="30753">
                  <c:v>6.3000018750016</c:v>
                </c:pt>
                <c:pt idx="30754">
                  <c:v>6.2994506250016</c:v>
                </c:pt>
                <c:pt idx="30755">
                  <c:v>6.2990193750015999</c:v>
                </c:pt>
                <c:pt idx="30756">
                  <c:v>6.2985812499999998</c:v>
                </c:pt>
                <c:pt idx="30757">
                  <c:v>6.2979912499999999</c:v>
                </c:pt>
                <c:pt idx="30758">
                  <c:v>6.2973581250016002</c:v>
                </c:pt>
                <c:pt idx="30759">
                  <c:v>6.2964799999999999</c:v>
                </c:pt>
                <c:pt idx="30760">
                  <c:v>6.2956481250016001</c:v>
                </c:pt>
                <c:pt idx="30761">
                  <c:v>6.2947618750015994</c:v>
                </c:pt>
                <c:pt idx="30762">
                  <c:v>6.2939718750016</c:v>
                </c:pt>
                <c:pt idx="30763">
                  <c:v>6.2931881250016</c:v>
                </c:pt>
                <c:pt idx="30764">
                  <c:v>6.2924737500000001</c:v>
                </c:pt>
                <c:pt idx="30765">
                  <c:v>6.2918181250015994</c:v>
                </c:pt>
                <c:pt idx="30766">
                  <c:v>6.2911625000000004</c:v>
                </c:pt>
                <c:pt idx="30767">
                  <c:v>6.2905931250015996</c:v>
                </c:pt>
                <c:pt idx="30768">
                  <c:v>6.2901293750015999</c:v>
                </c:pt>
                <c:pt idx="30769">
                  <c:v>6.2895568750016002</c:v>
                </c:pt>
                <c:pt idx="30770">
                  <c:v>6.2889856250016001</c:v>
                </c:pt>
                <c:pt idx="30771">
                  <c:v>6.2884543750016002</c:v>
                </c:pt>
                <c:pt idx="30772">
                  <c:v>6.2880225000000003</c:v>
                </c:pt>
                <c:pt idx="30773">
                  <c:v>6.2875062499999999</c:v>
                </c:pt>
                <c:pt idx="30774">
                  <c:v>6.2870537500000001</c:v>
                </c:pt>
                <c:pt idx="30775">
                  <c:v>6.2866618750015997</c:v>
                </c:pt>
                <c:pt idx="30776">
                  <c:v>6.2862900000000002</c:v>
                </c:pt>
                <c:pt idx="30777">
                  <c:v>6.2858956250015998</c:v>
                </c:pt>
                <c:pt idx="30778">
                  <c:v>6.2862268750016002</c:v>
                </c:pt>
                <c:pt idx="30779">
                  <c:v>6.2865868750015999</c:v>
                </c:pt>
                <c:pt idx="30780">
                  <c:v>6.2869837500000001</c:v>
                </c:pt>
                <c:pt idx="30781">
                  <c:v>6.2873975</c:v>
                </c:pt>
                <c:pt idx="30782">
                  <c:v>6.2878106250016002</c:v>
                </c:pt>
                <c:pt idx="30783">
                  <c:v>6.2883374999999999</c:v>
                </c:pt>
                <c:pt idx="30784">
                  <c:v>6.2887793750015994</c:v>
                </c:pt>
                <c:pt idx="30785">
                  <c:v>6.289345</c:v>
                </c:pt>
                <c:pt idx="30786">
                  <c:v>6.2899043750015995</c:v>
                </c:pt>
                <c:pt idx="30787">
                  <c:v>6.29047</c:v>
                </c:pt>
                <c:pt idx="30788">
                  <c:v>6.2910225000000004</c:v>
                </c:pt>
                <c:pt idx="30789">
                  <c:v>6.2916249999999998</c:v>
                </c:pt>
                <c:pt idx="30790">
                  <c:v>6.2921962499999999</c:v>
                </c:pt>
                <c:pt idx="30791">
                  <c:v>6.29273375</c:v>
                </c:pt>
                <c:pt idx="30792">
                  <c:v>6.2931850000000003</c:v>
                </c:pt>
                <c:pt idx="30793">
                  <c:v>6.2936562499999997</c:v>
                </c:pt>
                <c:pt idx="30794">
                  <c:v>6.2941649999999996</c:v>
                </c:pt>
                <c:pt idx="30795">
                  <c:v>6.2945918750015997</c:v>
                </c:pt>
                <c:pt idx="30796">
                  <c:v>6.29510375</c:v>
                </c:pt>
                <c:pt idx="30797">
                  <c:v>6.2956531250015999</c:v>
                </c:pt>
                <c:pt idx="30798">
                  <c:v>6.2961625000000003</c:v>
                </c:pt>
                <c:pt idx="30799">
                  <c:v>6.2965774999999997</c:v>
                </c:pt>
                <c:pt idx="30800">
                  <c:v>6.2969556250015994</c:v>
                </c:pt>
                <c:pt idx="30801">
                  <c:v>6.2972900000000003</c:v>
                </c:pt>
                <c:pt idx="30802">
                  <c:v>6.2969381250016001</c:v>
                </c:pt>
                <c:pt idx="30803">
                  <c:v>6.2962825000000002</c:v>
                </c:pt>
                <c:pt idx="30804">
                  <c:v>6.2958637499999996</c:v>
                </c:pt>
                <c:pt idx="30805">
                  <c:v>6.2953275</c:v>
                </c:pt>
                <c:pt idx="30806">
                  <c:v>6.2948012499999999</c:v>
                </c:pt>
                <c:pt idx="30807">
                  <c:v>6.2942693750015994</c:v>
                </c:pt>
                <c:pt idx="30808">
                  <c:v>6.2936775000000003</c:v>
                </c:pt>
                <c:pt idx="30809">
                  <c:v>6.2930593750016</c:v>
                </c:pt>
                <c:pt idx="30810">
                  <c:v>6.2924381250015999</c:v>
                </c:pt>
                <c:pt idx="30811">
                  <c:v>6.2919043750016002</c:v>
                </c:pt>
                <c:pt idx="30812">
                  <c:v>6.2913424999999998</c:v>
                </c:pt>
                <c:pt idx="30813">
                  <c:v>6.2909462500000002</c:v>
                </c:pt>
                <c:pt idx="30814">
                  <c:v>6.2905237500000002</c:v>
                </c:pt>
                <c:pt idx="30815">
                  <c:v>6.2899656250015994</c:v>
                </c:pt>
                <c:pt idx="30816">
                  <c:v>6.2896293750016001</c:v>
                </c:pt>
                <c:pt idx="30817">
                  <c:v>6.2901262500000001</c:v>
                </c:pt>
                <c:pt idx="30818">
                  <c:v>6.2905924999999998</c:v>
                </c:pt>
                <c:pt idx="30819">
                  <c:v>6.2910656250015995</c:v>
                </c:pt>
                <c:pt idx="30820">
                  <c:v>6.29144375</c:v>
                </c:pt>
                <c:pt idx="30821">
                  <c:v>6.2918112500000003</c:v>
                </c:pt>
                <c:pt idx="30822">
                  <c:v>6.2921699999999996</c:v>
                </c:pt>
                <c:pt idx="30823">
                  <c:v>6.29254625</c:v>
                </c:pt>
                <c:pt idx="30824">
                  <c:v>6.2928674999999998</c:v>
                </c:pt>
                <c:pt idx="30825">
                  <c:v>6.2932750000000004</c:v>
                </c:pt>
                <c:pt idx="30826">
                  <c:v>6.2937093750016002</c:v>
                </c:pt>
                <c:pt idx="30827">
                  <c:v>6.2941006250016001</c:v>
                </c:pt>
                <c:pt idx="30828">
                  <c:v>6.2945156250015994</c:v>
                </c:pt>
                <c:pt idx="30829">
                  <c:v>6.2949037499999996</c:v>
                </c:pt>
                <c:pt idx="30830">
                  <c:v>6.2952537499999996</c:v>
                </c:pt>
                <c:pt idx="30831">
                  <c:v>6.2947643750015994</c:v>
                </c:pt>
                <c:pt idx="30832">
                  <c:v>6.2941137500000002</c:v>
                </c:pt>
                <c:pt idx="30833">
                  <c:v>6.2937081250015998</c:v>
                </c:pt>
                <c:pt idx="30834">
                  <c:v>6.2931756250015995</c:v>
                </c:pt>
                <c:pt idx="30835">
                  <c:v>6.2926537500000004</c:v>
                </c:pt>
                <c:pt idx="30836">
                  <c:v>6.2920512500000001</c:v>
                </c:pt>
                <c:pt idx="30837">
                  <c:v>6.2915512500000004</c:v>
                </c:pt>
                <c:pt idx="30838">
                  <c:v>6.2909962500000001</c:v>
                </c:pt>
                <c:pt idx="30839">
                  <c:v>6.2904881250016</c:v>
                </c:pt>
                <c:pt idx="30840">
                  <c:v>6.2899737499999997</c:v>
                </c:pt>
                <c:pt idx="30841">
                  <c:v>6.2894956250015994</c:v>
                </c:pt>
                <c:pt idx="30842">
                  <c:v>6.2890600000000001</c:v>
                </c:pt>
                <c:pt idx="30843">
                  <c:v>6.2885556250015995</c:v>
                </c:pt>
                <c:pt idx="30844">
                  <c:v>6.2882137499999997</c:v>
                </c:pt>
                <c:pt idx="30845">
                  <c:v>6.2877212499999997</c:v>
                </c:pt>
                <c:pt idx="30846">
                  <c:v>6.2873625000000004</c:v>
                </c:pt>
                <c:pt idx="30847">
                  <c:v>6.2868975000000002</c:v>
                </c:pt>
                <c:pt idx="30848">
                  <c:v>6.2865681250016001</c:v>
                </c:pt>
                <c:pt idx="30849">
                  <c:v>6.2867293750015998</c:v>
                </c:pt>
                <c:pt idx="30850">
                  <c:v>6.2870949999999999</c:v>
                </c:pt>
                <c:pt idx="30851">
                  <c:v>6.2874331250016002</c:v>
                </c:pt>
                <c:pt idx="30852">
                  <c:v>6.2877749999999999</c:v>
                </c:pt>
                <c:pt idx="30853">
                  <c:v>6.2881549999999997</c:v>
                </c:pt>
                <c:pt idx="30854">
                  <c:v>6.28853375</c:v>
                </c:pt>
                <c:pt idx="30855">
                  <c:v>6.2889431250015999</c:v>
                </c:pt>
                <c:pt idx="30856">
                  <c:v>6.2892631250016002</c:v>
                </c:pt>
                <c:pt idx="30857">
                  <c:v>6.2897468750016001</c:v>
                </c:pt>
                <c:pt idx="30858">
                  <c:v>6.2902862500000003</c:v>
                </c:pt>
                <c:pt idx="30859">
                  <c:v>6.2906475000000004</c:v>
                </c:pt>
                <c:pt idx="30860">
                  <c:v>6.2912612499999998</c:v>
                </c:pt>
                <c:pt idx="30861">
                  <c:v>6.2919262500000004</c:v>
                </c:pt>
                <c:pt idx="30862">
                  <c:v>6.2925143750016002</c:v>
                </c:pt>
                <c:pt idx="30863">
                  <c:v>6.2928606250015999</c:v>
                </c:pt>
                <c:pt idx="30864">
                  <c:v>6.2932224999999997</c:v>
                </c:pt>
                <c:pt idx="30865">
                  <c:v>6.2935606250016001</c:v>
                </c:pt>
                <c:pt idx="30866">
                  <c:v>6.2941162500000001</c:v>
                </c:pt>
                <c:pt idx="30867">
                  <c:v>6.2947862499999996</c:v>
                </c:pt>
                <c:pt idx="30868">
                  <c:v>6.2952856250015996</c:v>
                </c:pt>
                <c:pt idx="30869">
                  <c:v>6.2957637499999999</c:v>
                </c:pt>
                <c:pt idx="30870">
                  <c:v>6.2961762500000003</c:v>
                </c:pt>
                <c:pt idx="30871">
                  <c:v>6.2967006250016002</c:v>
                </c:pt>
                <c:pt idx="30872">
                  <c:v>6.2971062499999997</c:v>
                </c:pt>
                <c:pt idx="30873">
                  <c:v>6.2976287500000003</c:v>
                </c:pt>
                <c:pt idx="30874">
                  <c:v>6.2981600000000002</c:v>
                </c:pt>
                <c:pt idx="30875">
                  <c:v>6.2985143750015995</c:v>
                </c:pt>
                <c:pt idx="30876">
                  <c:v>6.2990374999999998</c:v>
                </c:pt>
                <c:pt idx="30877">
                  <c:v>6.2995587500000001</c:v>
                </c:pt>
                <c:pt idx="30878">
                  <c:v>6.3000843750015996</c:v>
                </c:pt>
                <c:pt idx="30879">
                  <c:v>6.3006287499999996</c:v>
                </c:pt>
                <c:pt idx="30880">
                  <c:v>6.3011162499999998</c:v>
                </c:pt>
                <c:pt idx="30881">
                  <c:v>6.3016093750015996</c:v>
                </c:pt>
                <c:pt idx="30882">
                  <c:v>6.3012649999999999</c:v>
                </c:pt>
                <c:pt idx="30883">
                  <c:v>6.3008706250015996</c:v>
                </c:pt>
                <c:pt idx="30884">
                  <c:v>6.3005093750015995</c:v>
                </c:pt>
                <c:pt idx="30885">
                  <c:v>6.2999818750015999</c:v>
                </c:pt>
                <c:pt idx="30886">
                  <c:v>6.2994081250015999</c:v>
                </c:pt>
                <c:pt idx="30887">
                  <c:v>6.29878625</c:v>
                </c:pt>
                <c:pt idx="30888">
                  <c:v>6.2981712500000002</c:v>
                </c:pt>
                <c:pt idx="30889">
                  <c:v>6.2975075</c:v>
                </c:pt>
                <c:pt idx="30890">
                  <c:v>6.2969099999999996</c:v>
                </c:pt>
                <c:pt idx="30891">
                  <c:v>6.2963981250016001</c:v>
                </c:pt>
                <c:pt idx="30892">
                  <c:v>6.2959624999999999</c:v>
                </c:pt>
                <c:pt idx="30893">
                  <c:v>6.2955550000000002</c:v>
                </c:pt>
                <c:pt idx="30894">
                  <c:v>6.2950768750016</c:v>
                </c:pt>
                <c:pt idx="30895">
                  <c:v>6.2947143750015995</c:v>
                </c:pt>
                <c:pt idx="30896">
                  <c:v>6.2942612499999999</c:v>
                </c:pt>
                <c:pt idx="30897">
                  <c:v>6.2944118750015994</c:v>
                </c:pt>
                <c:pt idx="30898">
                  <c:v>6.2947562499999998</c:v>
                </c:pt>
                <c:pt idx="30899">
                  <c:v>6.2942724999999999</c:v>
                </c:pt>
                <c:pt idx="30900">
                  <c:v>6.2938956250015998</c:v>
                </c:pt>
                <c:pt idx="30901">
                  <c:v>6.2935518750016</c:v>
                </c:pt>
                <c:pt idx="30902">
                  <c:v>6.2931162499999997</c:v>
                </c:pt>
                <c:pt idx="30903">
                  <c:v>6.2926925000000002</c:v>
                </c:pt>
                <c:pt idx="30904">
                  <c:v>6.2921256250016002</c:v>
                </c:pt>
                <c:pt idx="30905">
                  <c:v>6.2915324999999998</c:v>
                </c:pt>
                <c:pt idx="30906">
                  <c:v>6.2908543750015999</c:v>
                </c:pt>
                <c:pt idx="30907">
                  <c:v>6.2902881250015996</c:v>
                </c:pt>
                <c:pt idx="30908">
                  <c:v>6.2896537500000003</c:v>
                </c:pt>
                <c:pt idx="30909">
                  <c:v>6.2891250000000003</c:v>
                </c:pt>
                <c:pt idx="30910">
                  <c:v>6.2886100000000003</c:v>
                </c:pt>
                <c:pt idx="30911">
                  <c:v>6.2880456250016001</c:v>
                </c:pt>
                <c:pt idx="30912">
                  <c:v>6.287515</c:v>
                </c:pt>
                <c:pt idx="30913">
                  <c:v>6.2869906250016001</c:v>
                </c:pt>
                <c:pt idx="30914">
                  <c:v>6.2865512499999996</c:v>
                </c:pt>
                <c:pt idx="30915">
                  <c:v>6.2861124999999998</c:v>
                </c:pt>
                <c:pt idx="30916">
                  <c:v>6.2854950000000001</c:v>
                </c:pt>
                <c:pt idx="30917">
                  <c:v>6.2848631250015998</c:v>
                </c:pt>
                <c:pt idx="30918">
                  <c:v>6.2842456250016001</c:v>
                </c:pt>
                <c:pt idx="30919">
                  <c:v>6.2837793750015996</c:v>
                </c:pt>
                <c:pt idx="30920">
                  <c:v>6.2833375</c:v>
                </c:pt>
                <c:pt idx="30921">
                  <c:v>6.2835337500000001</c:v>
                </c:pt>
                <c:pt idx="30922">
                  <c:v>6.2836474999999998</c:v>
                </c:pt>
                <c:pt idx="30923">
                  <c:v>6.2839031250015998</c:v>
                </c:pt>
                <c:pt idx="30924">
                  <c:v>6.2842693750015997</c:v>
                </c:pt>
                <c:pt idx="30925">
                  <c:v>6.2847537500000001</c:v>
                </c:pt>
                <c:pt idx="30926">
                  <c:v>6.2851543750015999</c:v>
                </c:pt>
                <c:pt idx="30927">
                  <c:v>6.2856181250015997</c:v>
                </c:pt>
                <c:pt idx="30928">
                  <c:v>6.2860793750015995</c:v>
                </c:pt>
                <c:pt idx="30929">
                  <c:v>6.2865281250015999</c:v>
                </c:pt>
                <c:pt idx="30930">
                  <c:v>6.2869687499999998</c:v>
                </c:pt>
                <c:pt idx="30931">
                  <c:v>6.2874681250015998</c:v>
                </c:pt>
                <c:pt idx="30932">
                  <c:v>6.2877925000000001</c:v>
                </c:pt>
                <c:pt idx="30933">
                  <c:v>6.2881237499999996</c:v>
                </c:pt>
                <c:pt idx="30934">
                  <c:v>6.2884562500000003</c:v>
                </c:pt>
                <c:pt idx="30935">
                  <c:v>6.2888324999999998</c:v>
                </c:pt>
                <c:pt idx="30936">
                  <c:v>6.2892150000000004</c:v>
                </c:pt>
                <c:pt idx="30937">
                  <c:v>6.2896543750016001</c:v>
                </c:pt>
                <c:pt idx="30938">
                  <c:v>6.2900337500000001</c:v>
                </c:pt>
                <c:pt idx="30939">
                  <c:v>6.2905156250015999</c:v>
                </c:pt>
                <c:pt idx="30940">
                  <c:v>6.2909318750015997</c:v>
                </c:pt>
                <c:pt idx="30941">
                  <c:v>6.2912962500000003</c:v>
                </c:pt>
                <c:pt idx="30942">
                  <c:v>6.2909668750016001</c:v>
                </c:pt>
                <c:pt idx="30943">
                  <c:v>6.2906393750016001</c:v>
                </c:pt>
                <c:pt idx="30944">
                  <c:v>6.2901006250015996</c:v>
                </c:pt>
                <c:pt idx="30945">
                  <c:v>6.2897437500000004</c:v>
                </c:pt>
                <c:pt idx="30946">
                  <c:v>6.2893781250015994</c:v>
                </c:pt>
                <c:pt idx="30947">
                  <c:v>6.2887531250016</c:v>
                </c:pt>
                <c:pt idx="30948">
                  <c:v>6.2881431250016</c:v>
                </c:pt>
                <c:pt idx="30949">
                  <c:v>6.2876849999999997</c:v>
                </c:pt>
                <c:pt idx="30950">
                  <c:v>6.2875531250016001</c:v>
                </c:pt>
                <c:pt idx="30951">
                  <c:v>6.2878831250016001</c:v>
                </c:pt>
                <c:pt idx="30952">
                  <c:v>6.2875537499999998</c:v>
                </c:pt>
                <c:pt idx="30953">
                  <c:v>6.2871887500000003</c:v>
                </c:pt>
                <c:pt idx="30954">
                  <c:v>6.2866299999999997</c:v>
                </c:pt>
                <c:pt idx="30955">
                  <c:v>6.2861781250015998</c:v>
                </c:pt>
                <c:pt idx="30956">
                  <c:v>6.2858393750015997</c:v>
                </c:pt>
                <c:pt idx="30957">
                  <c:v>6.2862274999999999</c:v>
                </c:pt>
                <c:pt idx="30958">
                  <c:v>6.2858406250016001</c:v>
                </c:pt>
                <c:pt idx="30959">
                  <c:v>6.2854712499999996</c:v>
                </c:pt>
                <c:pt idx="30960">
                  <c:v>6.2853287499999997</c:v>
                </c:pt>
                <c:pt idx="30961">
                  <c:v>6.2858068750016001</c:v>
                </c:pt>
                <c:pt idx="30962">
                  <c:v>6.2861793750016002</c:v>
                </c:pt>
                <c:pt idx="30963">
                  <c:v>6.2865900000000003</c:v>
                </c:pt>
                <c:pt idx="30964">
                  <c:v>6.2870312500000001</c:v>
                </c:pt>
                <c:pt idx="30965">
                  <c:v>6.2874737500000002</c:v>
                </c:pt>
                <c:pt idx="30966">
                  <c:v>6.2878550000000004</c:v>
                </c:pt>
                <c:pt idx="30967">
                  <c:v>6.2882243750016</c:v>
                </c:pt>
                <c:pt idx="30968">
                  <c:v>6.2887449999999996</c:v>
                </c:pt>
                <c:pt idx="30969">
                  <c:v>6.2892718750015995</c:v>
                </c:pt>
                <c:pt idx="30970">
                  <c:v>6.2897956250015996</c:v>
                </c:pt>
                <c:pt idx="30971">
                  <c:v>6.2904393750015997</c:v>
                </c:pt>
                <c:pt idx="30972">
                  <c:v>6.2908350000000004</c:v>
                </c:pt>
                <c:pt idx="30973">
                  <c:v>6.29116125</c:v>
                </c:pt>
                <c:pt idx="30974">
                  <c:v>6.2915043750016002</c:v>
                </c:pt>
                <c:pt idx="30975">
                  <c:v>6.2920562499999999</c:v>
                </c:pt>
                <c:pt idx="30976">
                  <c:v>6.2923768750016</c:v>
                </c:pt>
                <c:pt idx="30977">
                  <c:v>6.2929887500000001</c:v>
                </c:pt>
                <c:pt idx="30978">
                  <c:v>6.2935812499999999</c:v>
                </c:pt>
                <c:pt idx="30979">
                  <c:v>6.2942256250015998</c:v>
                </c:pt>
                <c:pt idx="30980">
                  <c:v>6.2949031250015999</c:v>
                </c:pt>
                <c:pt idx="30981">
                  <c:v>6.2952537499999996</c:v>
                </c:pt>
                <c:pt idx="30982">
                  <c:v>6.2955825000000001</c:v>
                </c:pt>
                <c:pt idx="30983">
                  <c:v>6.2961168750015997</c:v>
                </c:pt>
                <c:pt idx="30984">
                  <c:v>6.2965862499999998</c:v>
                </c:pt>
                <c:pt idx="30985">
                  <c:v>6.2969631250016</c:v>
                </c:pt>
                <c:pt idx="30986">
                  <c:v>6.2965574999999996</c:v>
                </c:pt>
                <c:pt idx="30987">
                  <c:v>6.2959793750015995</c:v>
                </c:pt>
                <c:pt idx="30988">
                  <c:v>6.2953725</c:v>
                </c:pt>
                <c:pt idx="30989">
                  <c:v>6.2946662499999997</c:v>
                </c:pt>
                <c:pt idx="30990">
                  <c:v>6.2939612499999997</c:v>
                </c:pt>
                <c:pt idx="30991">
                  <c:v>6.29312</c:v>
                </c:pt>
                <c:pt idx="30992">
                  <c:v>6.2922574999999998</c:v>
                </c:pt>
                <c:pt idx="30993">
                  <c:v>6.2913375</c:v>
                </c:pt>
                <c:pt idx="30994">
                  <c:v>6.2905049999999996</c:v>
                </c:pt>
                <c:pt idx="30995">
                  <c:v>6.2896412499999999</c:v>
                </c:pt>
                <c:pt idx="30996">
                  <c:v>6.2889318750015999</c:v>
                </c:pt>
                <c:pt idx="30997">
                  <c:v>6.2883606250015998</c:v>
                </c:pt>
                <c:pt idx="30998">
                  <c:v>6.2878237500000003</c:v>
                </c:pt>
                <c:pt idx="30999">
                  <c:v>6.2873981250015998</c:v>
                </c:pt>
                <c:pt idx="31000">
                  <c:v>6.2869324999999998</c:v>
                </c:pt>
                <c:pt idx="31001">
                  <c:v>6.2862962500000004</c:v>
                </c:pt>
                <c:pt idx="31002">
                  <c:v>6.2857000000000003</c:v>
                </c:pt>
                <c:pt idx="31003">
                  <c:v>6.2851831250016001</c:v>
                </c:pt>
                <c:pt idx="31004">
                  <c:v>6.2845756250016001</c:v>
                </c:pt>
                <c:pt idx="31005">
                  <c:v>6.2842406250015994</c:v>
                </c:pt>
                <c:pt idx="31006">
                  <c:v>6.2835299999999998</c:v>
                </c:pt>
                <c:pt idx="31007">
                  <c:v>6.28287</c:v>
                </c:pt>
                <c:pt idx="31008">
                  <c:v>6.2822750000000003</c:v>
                </c:pt>
                <c:pt idx="31009">
                  <c:v>6.2817331250016002</c:v>
                </c:pt>
                <c:pt idx="31010">
                  <c:v>6.2813668750015994</c:v>
                </c:pt>
                <c:pt idx="31011">
                  <c:v>6.2809400000000002</c:v>
                </c:pt>
                <c:pt idx="31012">
                  <c:v>6.2806137499999997</c:v>
                </c:pt>
                <c:pt idx="31013">
                  <c:v>6.2805818750015998</c:v>
                </c:pt>
                <c:pt idx="31014">
                  <c:v>6.2811056250016</c:v>
                </c:pt>
                <c:pt idx="31015">
                  <c:v>6.2814656250015997</c:v>
                </c:pt>
                <c:pt idx="31016">
                  <c:v>6.2819475000000002</c:v>
                </c:pt>
                <c:pt idx="31017">
                  <c:v>6.2824512500000003</c:v>
                </c:pt>
                <c:pt idx="31018">
                  <c:v>6.2828943750016002</c:v>
                </c:pt>
                <c:pt idx="31019">
                  <c:v>6.2833831250015999</c:v>
                </c:pt>
                <c:pt idx="31020">
                  <c:v>6.2838124999999998</c:v>
                </c:pt>
                <c:pt idx="31021">
                  <c:v>6.2841362500000004</c:v>
                </c:pt>
                <c:pt idx="31022">
                  <c:v>6.2844981250015994</c:v>
                </c:pt>
                <c:pt idx="31023">
                  <c:v>6.2848981250015994</c:v>
                </c:pt>
                <c:pt idx="31024">
                  <c:v>6.2852862500000004</c:v>
                </c:pt>
                <c:pt idx="31025">
                  <c:v>6.2856881250015997</c:v>
                </c:pt>
                <c:pt idx="31026">
                  <c:v>6.2861831250015996</c:v>
                </c:pt>
                <c:pt idx="31027">
                  <c:v>6.2865762500000004</c:v>
                </c:pt>
                <c:pt idx="31028">
                  <c:v>6.2869193750015997</c:v>
                </c:pt>
                <c:pt idx="31029">
                  <c:v>6.2872512499999997</c:v>
                </c:pt>
                <c:pt idx="31030">
                  <c:v>6.28769125</c:v>
                </c:pt>
                <c:pt idx="31031">
                  <c:v>6.2873225000000001</c:v>
                </c:pt>
                <c:pt idx="31032">
                  <c:v>6.28686875</c:v>
                </c:pt>
                <c:pt idx="31033">
                  <c:v>6.2862475</c:v>
                </c:pt>
                <c:pt idx="31034">
                  <c:v>6.2855043750016</c:v>
                </c:pt>
                <c:pt idx="31035">
                  <c:v>6.2846549999999999</c:v>
                </c:pt>
                <c:pt idx="31036">
                  <c:v>6.2837256250015994</c:v>
                </c:pt>
                <c:pt idx="31037">
                  <c:v>6.2827937499999997</c:v>
                </c:pt>
                <c:pt idx="31038">
                  <c:v>6.2817756250015995</c:v>
                </c:pt>
                <c:pt idx="31039">
                  <c:v>6.2808706250016</c:v>
                </c:pt>
                <c:pt idx="31040">
                  <c:v>6.28003</c:v>
                </c:pt>
                <c:pt idx="31041">
                  <c:v>6.2793356250015995</c:v>
                </c:pt>
                <c:pt idx="31042">
                  <c:v>6.2787787499999999</c:v>
                </c:pt>
                <c:pt idx="31043">
                  <c:v>6.2783962500000001</c:v>
                </c:pt>
                <c:pt idx="31044">
                  <c:v>6.2779943750016001</c:v>
                </c:pt>
                <c:pt idx="31045">
                  <c:v>6.2784843750016002</c:v>
                </c:pt>
                <c:pt idx="31046">
                  <c:v>6.2788437500000001</c:v>
                </c:pt>
                <c:pt idx="31047">
                  <c:v>6.2792362500000003</c:v>
                </c:pt>
                <c:pt idx="31048">
                  <c:v>6.2796237499999998</c:v>
                </c:pt>
                <c:pt idx="31049">
                  <c:v>6.2800306250015998</c:v>
                </c:pt>
                <c:pt idx="31050">
                  <c:v>6.2803699999999996</c:v>
                </c:pt>
                <c:pt idx="31051">
                  <c:v>6.2807899999999997</c:v>
                </c:pt>
                <c:pt idx="31052">
                  <c:v>6.2812925000000002</c:v>
                </c:pt>
                <c:pt idx="31053">
                  <c:v>6.2818218750015999</c:v>
                </c:pt>
                <c:pt idx="31054">
                  <c:v>6.2823112500000002</c:v>
                </c:pt>
                <c:pt idx="31055">
                  <c:v>6.2829112499999997</c:v>
                </c:pt>
                <c:pt idx="31056">
                  <c:v>6.2835068750016001</c:v>
                </c:pt>
                <c:pt idx="31057">
                  <c:v>6.2840243750016</c:v>
                </c:pt>
                <c:pt idx="31058">
                  <c:v>6.2843543750016</c:v>
                </c:pt>
                <c:pt idx="31059">
                  <c:v>6.2848912500000003</c:v>
                </c:pt>
                <c:pt idx="31060">
                  <c:v>6.2855175000000001</c:v>
                </c:pt>
                <c:pt idx="31061">
                  <c:v>6.2859931250015997</c:v>
                </c:pt>
                <c:pt idx="31062">
                  <c:v>6.2863974999999996</c:v>
                </c:pt>
                <c:pt idx="31063">
                  <c:v>6.2868268750015996</c:v>
                </c:pt>
                <c:pt idx="31064">
                  <c:v>6.2871537499999999</c:v>
                </c:pt>
                <c:pt idx="31065">
                  <c:v>6.2866974999999998</c:v>
                </c:pt>
                <c:pt idx="31066">
                  <c:v>6.2862881250016001</c:v>
                </c:pt>
                <c:pt idx="31067">
                  <c:v>6.2857006250016001</c:v>
                </c:pt>
                <c:pt idx="31068">
                  <c:v>6.2853050000000001</c:v>
                </c:pt>
                <c:pt idx="31069">
                  <c:v>6.2848618750015994</c:v>
                </c:pt>
                <c:pt idx="31070">
                  <c:v>6.28444</c:v>
                </c:pt>
                <c:pt idx="31071">
                  <c:v>6.2839812500000001</c:v>
                </c:pt>
                <c:pt idx="31072">
                  <c:v>6.2835549999999998</c:v>
                </c:pt>
                <c:pt idx="31073">
                  <c:v>6.2830731250016001</c:v>
                </c:pt>
                <c:pt idx="31074">
                  <c:v>6.2826899999999997</c:v>
                </c:pt>
                <c:pt idx="31075">
                  <c:v>6.2822174999999998</c:v>
                </c:pt>
                <c:pt idx="31076">
                  <c:v>6.2818187500000002</c:v>
                </c:pt>
                <c:pt idx="31077">
                  <c:v>6.2813218750016002</c:v>
                </c:pt>
                <c:pt idx="31078">
                  <c:v>6.2809931250015998</c:v>
                </c:pt>
                <c:pt idx="31079">
                  <c:v>6.2806024999999996</c:v>
                </c:pt>
                <c:pt idx="31080">
                  <c:v>6.2802718750016</c:v>
                </c:pt>
                <c:pt idx="31081">
                  <c:v>6.2802562499999999</c:v>
                </c:pt>
                <c:pt idx="31082">
                  <c:v>6.2805875000000002</c:v>
                </c:pt>
                <c:pt idx="31083">
                  <c:v>6.2809868750015996</c:v>
                </c:pt>
                <c:pt idx="31084">
                  <c:v>6.2813418750015995</c:v>
                </c:pt>
                <c:pt idx="31085">
                  <c:v>6.28180125</c:v>
                </c:pt>
                <c:pt idx="31086">
                  <c:v>6.2822456250015994</c:v>
                </c:pt>
                <c:pt idx="31087">
                  <c:v>6.28262375</c:v>
                </c:pt>
                <c:pt idx="31088">
                  <c:v>6.2830612500000003</c:v>
                </c:pt>
                <c:pt idx="31089">
                  <c:v>6.2834143750016</c:v>
                </c:pt>
                <c:pt idx="31090">
                  <c:v>6.2837674999999997</c:v>
                </c:pt>
                <c:pt idx="31091">
                  <c:v>6.2832612499999998</c:v>
                </c:pt>
                <c:pt idx="31092">
                  <c:v>6.2826831250015998</c:v>
                </c:pt>
                <c:pt idx="31093">
                  <c:v>6.2820581250015994</c:v>
                </c:pt>
                <c:pt idx="31094">
                  <c:v>6.2816324999999997</c:v>
                </c:pt>
                <c:pt idx="31095">
                  <c:v>6.2809675</c:v>
                </c:pt>
                <c:pt idx="31096">
                  <c:v>6.2804081250015997</c:v>
                </c:pt>
                <c:pt idx="31097">
                  <c:v>6.28004125</c:v>
                </c:pt>
                <c:pt idx="31098">
                  <c:v>6.2798856250016</c:v>
                </c:pt>
                <c:pt idx="31099">
                  <c:v>6.2803337499999996</c:v>
                </c:pt>
                <c:pt idx="31100">
                  <c:v>6.2807824999999999</c:v>
                </c:pt>
                <c:pt idx="31101">
                  <c:v>6.2811356250015997</c:v>
                </c:pt>
                <c:pt idx="31102">
                  <c:v>6.2814812499999997</c:v>
                </c:pt>
                <c:pt idx="31103">
                  <c:v>6.2819849999999997</c:v>
                </c:pt>
                <c:pt idx="31104">
                  <c:v>6.2824024999999999</c:v>
                </c:pt>
                <c:pt idx="31105">
                  <c:v>6.2827987500000004</c:v>
                </c:pt>
                <c:pt idx="31106">
                  <c:v>6.2832024999999998</c:v>
                </c:pt>
                <c:pt idx="31107">
                  <c:v>6.2837187500000002</c:v>
                </c:pt>
                <c:pt idx="31108">
                  <c:v>6.2842381250015995</c:v>
                </c:pt>
                <c:pt idx="31109">
                  <c:v>6.2847324999999996</c:v>
                </c:pt>
                <c:pt idx="31110">
                  <c:v>6.2850925000000002</c:v>
                </c:pt>
                <c:pt idx="31111">
                  <c:v>6.2857412500000001</c:v>
                </c:pt>
                <c:pt idx="31112">
                  <c:v>6.2863499999999997</c:v>
                </c:pt>
                <c:pt idx="31113">
                  <c:v>6.2869418750015997</c:v>
                </c:pt>
                <c:pt idx="31114">
                  <c:v>6.2875881250015997</c:v>
                </c:pt>
                <c:pt idx="31115">
                  <c:v>6.2881168750015997</c:v>
                </c:pt>
                <c:pt idx="31116">
                  <c:v>6.2885293750016</c:v>
                </c:pt>
                <c:pt idx="31117">
                  <c:v>6.2889443750015994</c:v>
                </c:pt>
                <c:pt idx="31118">
                  <c:v>6.2892768750016002</c:v>
                </c:pt>
                <c:pt idx="31119">
                  <c:v>6.2897137499999998</c:v>
                </c:pt>
                <c:pt idx="31120">
                  <c:v>6.2900637499999998</c:v>
                </c:pt>
                <c:pt idx="31121">
                  <c:v>6.2896906250016</c:v>
                </c:pt>
                <c:pt idx="31122">
                  <c:v>6.2889699999999999</c:v>
                </c:pt>
                <c:pt idx="31123">
                  <c:v>6.28858125</c:v>
                </c:pt>
                <c:pt idx="31124">
                  <c:v>6.2880512499999996</c:v>
                </c:pt>
                <c:pt idx="31125">
                  <c:v>6.28752625</c:v>
                </c:pt>
                <c:pt idx="31126">
                  <c:v>6.2870274999999998</c:v>
                </c:pt>
                <c:pt idx="31127">
                  <c:v>6.2864693750015999</c:v>
                </c:pt>
                <c:pt idx="31128">
                  <c:v>6.2859568750015997</c:v>
                </c:pt>
                <c:pt idx="31129">
                  <c:v>6.28552</c:v>
                </c:pt>
                <c:pt idx="31130">
                  <c:v>6.2849343750015993</c:v>
                </c:pt>
                <c:pt idx="31131">
                  <c:v>6.2843956250015998</c:v>
                </c:pt>
                <c:pt idx="31132">
                  <c:v>6.2839237499999996</c:v>
                </c:pt>
                <c:pt idx="31133">
                  <c:v>6.2834243750015997</c:v>
                </c:pt>
                <c:pt idx="31134">
                  <c:v>6.2828968750016001</c:v>
                </c:pt>
                <c:pt idx="31135">
                  <c:v>6.2823725000000001</c:v>
                </c:pt>
                <c:pt idx="31136">
                  <c:v>6.2818449999999997</c:v>
                </c:pt>
                <c:pt idx="31137">
                  <c:v>6.2813031250015996</c:v>
                </c:pt>
                <c:pt idx="31138">
                  <c:v>6.2809618750015996</c:v>
                </c:pt>
                <c:pt idx="31139">
                  <c:v>6.2803062499999998</c:v>
                </c:pt>
                <c:pt idx="31140">
                  <c:v>6.2798337499999999</c:v>
                </c:pt>
                <c:pt idx="31141">
                  <c:v>6.2794906250015998</c:v>
                </c:pt>
                <c:pt idx="31142">
                  <c:v>6.2798256250015996</c:v>
                </c:pt>
                <c:pt idx="31143">
                  <c:v>6.2803300000000002</c:v>
                </c:pt>
                <c:pt idx="31144">
                  <c:v>6.2808475000000001</c:v>
                </c:pt>
                <c:pt idx="31145">
                  <c:v>6.2812668750015996</c:v>
                </c:pt>
                <c:pt idx="31146">
                  <c:v>6.2816918750015995</c:v>
                </c:pt>
                <c:pt idx="31147">
                  <c:v>6.2820168750015997</c:v>
                </c:pt>
                <c:pt idx="31148">
                  <c:v>6.2823962499999997</c:v>
                </c:pt>
                <c:pt idx="31149">
                  <c:v>6.2828968750016001</c:v>
                </c:pt>
                <c:pt idx="31150">
                  <c:v>6.2832356250016002</c:v>
                </c:pt>
                <c:pt idx="31151">
                  <c:v>6.2836662499999996</c:v>
                </c:pt>
                <c:pt idx="31152">
                  <c:v>6.2840012500000002</c:v>
                </c:pt>
                <c:pt idx="31153">
                  <c:v>6.2835093750016</c:v>
                </c:pt>
                <c:pt idx="31154">
                  <c:v>6.2829562499999998</c:v>
                </c:pt>
                <c:pt idx="31155">
                  <c:v>6.2822250000000004</c:v>
                </c:pt>
                <c:pt idx="31156">
                  <c:v>6.2817437500000004</c:v>
                </c:pt>
                <c:pt idx="31157">
                  <c:v>6.2811993750015995</c:v>
                </c:pt>
                <c:pt idx="31158">
                  <c:v>6.2807812500000004</c:v>
                </c:pt>
                <c:pt idx="31159">
                  <c:v>6.2804068750016002</c:v>
                </c:pt>
                <c:pt idx="31160">
                  <c:v>6.2799843750016002</c:v>
                </c:pt>
                <c:pt idx="31161">
                  <c:v>6.2796075</c:v>
                </c:pt>
                <c:pt idx="31162">
                  <c:v>6.2791137499999996</c:v>
                </c:pt>
                <c:pt idx="31163">
                  <c:v>6.2787499999999996</c:v>
                </c:pt>
                <c:pt idx="31164">
                  <c:v>6.27842375</c:v>
                </c:pt>
                <c:pt idx="31165">
                  <c:v>6.2782018750016002</c:v>
                </c:pt>
                <c:pt idx="31166">
                  <c:v>6.2786006250015998</c:v>
                </c:pt>
                <c:pt idx="31167">
                  <c:v>6.2789881250016002</c:v>
                </c:pt>
                <c:pt idx="31168">
                  <c:v>6.2793306250015997</c:v>
                </c:pt>
                <c:pt idx="31169">
                  <c:v>6.2797312500000002</c:v>
                </c:pt>
                <c:pt idx="31170">
                  <c:v>6.2801631250016001</c:v>
                </c:pt>
                <c:pt idx="31171">
                  <c:v>6.2805131250016002</c:v>
                </c:pt>
                <c:pt idx="31172">
                  <c:v>6.2808662499999999</c:v>
                </c:pt>
                <c:pt idx="31173">
                  <c:v>6.2812631250016002</c:v>
                </c:pt>
                <c:pt idx="31174">
                  <c:v>6.2816931250015999</c:v>
                </c:pt>
                <c:pt idx="31175">
                  <c:v>6.2820343750015999</c:v>
                </c:pt>
                <c:pt idx="31176">
                  <c:v>6.2825143750015995</c:v>
                </c:pt>
                <c:pt idx="31177">
                  <c:v>6.2828712500000004</c:v>
                </c:pt>
                <c:pt idx="31178">
                  <c:v>6.2832812499999999</c:v>
                </c:pt>
                <c:pt idx="31179">
                  <c:v>6.2837212500000001</c:v>
                </c:pt>
                <c:pt idx="31180">
                  <c:v>6.2841493750015998</c:v>
                </c:pt>
                <c:pt idx="31181">
                  <c:v>6.2846299999999999</c:v>
                </c:pt>
                <c:pt idx="31182">
                  <c:v>6.2841812499999996</c:v>
                </c:pt>
                <c:pt idx="31183">
                  <c:v>6.2835549999999998</c:v>
                </c:pt>
                <c:pt idx="31184">
                  <c:v>6.28313875</c:v>
                </c:pt>
                <c:pt idx="31185">
                  <c:v>6.2827412499999999</c:v>
                </c:pt>
                <c:pt idx="31186">
                  <c:v>6.2821662500000004</c:v>
                </c:pt>
                <c:pt idx="31187">
                  <c:v>6.2816987500000003</c:v>
                </c:pt>
                <c:pt idx="31188">
                  <c:v>6.2811537499999996</c:v>
                </c:pt>
                <c:pt idx="31189">
                  <c:v>6.2807081250015999</c:v>
                </c:pt>
                <c:pt idx="31190">
                  <c:v>6.2801818750015999</c:v>
                </c:pt>
                <c:pt idx="31191">
                  <c:v>6.2795949999999996</c:v>
                </c:pt>
                <c:pt idx="31192">
                  <c:v>6.2790400000000002</c:v>
                </c:pt>
                <c:pt idx="31193">
                  <c:v>6.2784768750015996</c:v>
                </c:pt>
                <c:pt idx="31194">
                  <c:v>6.2780062499999998</c:v>
                </c:pt>
                <c:pt idx="31195">
                  <c:v>6.2774425000000003</c:v>
                </c:pt>
                <c:pt idx="31196">
                  <c:v>6.2769337500000004</c:v>
                </c:pt>
                <c:pt idx="31197">
                  <c:v>6.2763650000000002</c:v>
                </c:pt>
                <c:pt idx="31198">
                  <c:v>6.2758981250015999</c:v>
                </c:pt>
                <c:pt idx="31199">
                  <c:v>6.2753756250016002</c:v>
                </c:pt>
                <c:pt idx="31200">
                  <c:v>6.2750399999999997</c:v>
                </c:pt>
                <c:pt idx="31201">
                  <c:v>6.2746831250015997</c:v>
                </c:pt>
                <c:pt idx="31202">
                  <c:v>6.2743531250015998</c:v>
                </c:pt>
                <c:pt idx="31203">
                  <c:v>6.2737400000000001</c:v>
                </c:pt>
                <c:pt idx="31204">
                  <c:v>6.2733018750016001</c:v>
                </c:pt>
                <c:pt idx="31205">
                  <c:v>6.2733993750015999</c:v>
                </c:pt>
                <c:pt idx="31206">
                  <c:v>6.2737456250015997</c:v>
                </c:pt>
                <c:pt idx="31207">
                  <c:v>6.2741568750015997</c:v>
                </c:pt>
                <c:pt idx="31208">
                  <c:v>6.2746118750016002</c:v>
                </c:pt>
                <c:pt idx="31209">
                  <c:v>6.2751049999999999</c:v>
                </c:pt>
                <c:pt idx="31210">
                  <c:v>6.2755843750015998</c:v>
                </c:pt>
                <c:pt idx="31211">
                  <c:v>6.2761068750015996</c:v>
                </c:pt>
                <c:pt idx="31212">
                  <c:v>6.2766756250015998</c:v>
                </c:pt>
                <c:pt idx="31213">
                  <c:v>6.2771825000000003</c:v>
                </c:pt>
                <c:pt idx="31214">
                  <c:v>6.27752</c:v>
                </c:pt>
                <c:pt idx="31215">
                  <c:v>6.27809375</c:v>
                </c:pt>
                <c:pt idx="31216">
                  <c:v>6.2786962500000003</c:v>
                </c:pt>
                <c:pt idx="31217">
                  <c:v>6.2792537499999996</c:v>
                </c:pt>
                <c:pt idx="31218">
                  <c:v>6.2798818750015997</c:v>
                </c:pt>
                <c:pt idx="31219">
                  <c:v>6.2804668750015997</c:v>
                </c:pt>
                <c:pt idx="31220">
                  <c:v>6.2810881250015997</c:v>
                </c:pt>
                <c:pt idx="31221">
                  <c:v>6.2816706250015999</c:v>
                </c:pt>
                <c:pt idx="31222">
                  <c:v>6.2820268750016002</c:v>
                </c:pt>
                <c:pt idx="31223">
                  <c:v>6.2825724999999997</c:v>
                </c:pt>
                <c:pt idx="31224">
                  <c:v>6.2832462500000004</c:v>
                </c:pt>
                <c:pt idx="31225">
                  <c:v>6.2838700000000003</c:v>
                </c:pt>
                <c:pt idx="31226">
                  <c:v>6.2844093750015997</c:v>
                </c:pt>
                <c:pt idx="31227">
                  <c:v>6.2849862500000002</c:v>
                </c:pt>
                <c:pt idx="31228">
                  <c:v>6.2853287499999997</c:v>
                </c:pt>
                <c:pt idx="31229">
                  <c:v>6.2858193750015996</c:v>
                </c:pt>
                <c:pt idx="31230">
                  <c:v>6.28623625</c:v>
                </c:pt>
                <c:pt idx="31231">
                  <c:v>6.2857743750015995</c:v>
                </c:pt>
                <c:pt idx="31232">
                  <c:v>6.2851881250016</c:v>
                </c:pt>
                <c:pt idx="31233">
                  <c:v>6.2845287499999998</c:v>
                </c:pt>
                <c:pt idx="31234">
                  <c:v>6.283785</c:v>
                </c:pt>
                <c:pt idx="31235">
                  <c:v>6.2828531250015995</c:v>
                </c:pt>
                <c:pt idx="31236">
                  <c:v>6.2818849999999999</c:v>
                </c:pt>
                <c:pt idx="31237">
                  <c:v>6.2809693750015994</c:v>
                </c:pt>
                <c:pt idx="31238">
                  <c:v>6.2800562500000003</c:v>
                </c:pt>
                <c:pt idx="31239">
                  <c:v>6.2791781250016001</c:v>
                </c:pt>
                <c:pt idx="31240">
                  <c:v>6.2783756250015994</c:v>
                </c:pt>
                <c:pt idx="31241">
                  <c:v>6.2776887500000003</c:v>
                </c:pt>
                <c:pt idx="31242">
                  <c:v>6.2770818750016</c:v>
                </c:pt>
                <c:pt idx="31243">
                  <c:v>6.276535</c:v>
                </c:pt>
                <c:pt idx="31244">
                  <c:v>6.2760231250015996</c:v>
                </c:pt>
                <c:pt idx="31245">
                  <c:v>6.2756112499999999</c:v>
                </c:pt>
                <c:pt idx="31246">
                  <c:v>6.2751893750015997</c:v>
                </c:pt>
                <c:pt idx="31247">
                  <c:v>6.2748081250015995</c:v>
                </c:pt>
                <c:pt idx="31248">
                  <c:v>6.2743981250015999</c:v>
                </c:pt>
                <c:pt idx="31249">
                  <c:v>6.2740762500000002</c:v>
                </c:pt>
                <c:pt idx="31250">
                  <c:v>6.2737474999999998</c:v>
                </c:pt>
                <c:pt idx="31251">
                  <c:v>6.2732393750015998</c:v>
                </c:pt>
                <c:pt idx="31252">
                  <c:v>6.2728437499999998</c:v>
                </c:pt>
                <c:pt idx="31253">
                  <c:v>6.2726331250016001</c:v>
                </c:pt>
                <c:pt idx="31254">
                  <c:v>6.2727512499999998</c:v>
                </c:pt>
                <c:pt idx="31255">
                  <c:v>6.2731006250016002</c:v>
                </c:pt>
                <c:pt idx="31256">
                  <c:v>6.2734325000000002</c:v>
                </c:pt>
                <c:pt idx="31257">
                  <c:v>6.2731450000000004</c:v>
                </c:pt>
                <c:pt idx="31258">
                  <c:v>6.2730631250015998</c:v>
                </c:pt>
                <c:pt idx="31259">
                  <c:v>6.2733943750016001</c:v>
                </c:pt>
                <c:pt idx="31260">
                  <c:v>6.2738087499999997</c:v>
                </c:pt>
                <c:pt idx="31261">
                  <c:v>6.2742112499999996</c:v>
                </c:pt>
                <c:pt idx="31262">
                  <c:v>6.2745893750016002</c:v>
                </c:pt>
                <c:pt idx="31263">
                  <c:v>6.2749956250015995</c:v>
                </c:pt>
                <c:pt idx="31264">
                  <c:v>6.2755031250015998</c:v>
                </c:pt>
                <c:pt idx="31265">
                  <c:v>6.2758631250015995</c:v>
                </c:pt>
                <c:pt idx="31266">
                  <c:v>6.2762349999999998</c:v>
                </c:pt>
                <c:pt idx="31267">
                  <c:v>6.2766081250015997</c:v>
                </c:pt>
                <c:pt idx="31268">
                  <c:v>6.2769674999999996</c:v>
                </c:pt>
                <c:pt idx="31269">
                  <c:v>6.2766074999999999</c:v>
                </c:pt>
                <c:pt idx="31270">
                  <c:v>6.2762068750015994</c:v>
                </c:pt>
                <c:pt idx="31271">
                  <c:v>6.2765943750015998</c:v>
                </c:pt>
                <c:pt idx="31272">
                  <c:v>6.2770925000000002</c:v>
                </c:pt>
                <c:pt idx="31273">
                  <c:v>6.277495</c:v>
                </c:pt>
                <c:pt idx="31274">
                  <c:v>6.2779568750015997</c:v>
                </c:pt>
                <c:pt idx="31275">
                  <c:v>6.2784556250015999</c:v>
                </c:pt>
                <c:pt idx="31276">
                  <c:v>6.2789812500000002</c:v>
                </c:pt>
                <c:pt idx="31277">
                  <c:v>6.2794400000000001</c:v>
                </c:pt>
                <c:pt idx="31278">
                  <c:v>6.2799068750015996</c:v>
                </c:pt>
                <c:pt idx="31279">
                  <c:v>6.2803137500000004</c:v>
                </c:pt>
                <c:pt idx="31280">
                  <c:v>6.2808275</c:v>
                </c:pt>
                <c:pt idx="31281">
                  <c:v>6.2812756250015997</c:v>
                </c:pt>
                <c:pt idx="31282">
                  <c:v>6.2818062499999998</c:v>
                </c:pt>
                <c:pt idx="31283">
                  <c:v>6.2823587500000002</c:v>
                </c:pt>
                <c:pt idx="31284">
                  <c:v>6.2826906250015995</c:v>
                </c:pt>
                <c:pt idx="31285">
                  <c:v>6.2832106250016002</c:v>
                </c:pt>
                <c:pt idx="31286">
                  <c:v>6.2837912500000002</c:v>
                </c:pt>
                <c:pt idx="31287">
                  <c:v>6.2843499999999999</c:v>
                </c:pt>
                <c:pt idx="31288">
                  <c:v>6.2846793750016001</c:v>
                </c:pt>
                <c:pt idx="31289">
                  <c:v>6.2851956250015997</c:v>
                </c:pt>
                <c:pt idx="31290">
                  <c:v>6.2855931250015997</c:v>
                </c:pt>
                <c:pt idx="31291">
                  <c:v>6.2852443750016</c:v>
                </c:pt>
                <c:pt idx="31292">
                  <c:v>6.2849106250015998</c:v>
                </c:pt>
                <c:pt idx="31293">
                  <c:v>6.2844768750015998</c:v>
                </c:pt>
                <c:pt idx="31294">
                  <c:v>6.2840981250015995</c:v>
                </c:pt>
                <c:pt idx="31295">
                  <c:v>6.2836024999999998</c:v>
                </c:pt>
                <c:pt idx="31296">
                  <c:v>6.2831431250016001</c:v>
                </c:pt>
                <c:pt idx="31297">
                  <c:v>6.2825775000000004</c:v>
                </c:pt>
                <c:pt idx="31298">
                  <c:v>6.2821143750015995</c:v>
                </c:pt>
                <c:pt idx="31299">
                  <c:v>6.2816106250015995</c:v>
                </c:pt>
                <c:pt idx="31300">
                  <c:v>6.2811581250015998</c:v>
                </c:pt>
                <c:pt idx="31301">
                  <c:v>6.2807587500000004</c:v>
                </c:pt>
                <c:pt idx="31302">
                  <c:v>6.2804225000000002</c:v>
                </c:pt>
                <c:pt idx="31303">
                  <c:v>6.2798306250015994</c:v>
                </c:pt>
                <c:pt idx="31304">
                  <c:v>6.2793025</c:v>
                </c:pt>
                <c:pt idx="31305">
                  <c:v>6.2787224999999998</c:v>
                </c:pt>
                <c:pt idx="31306">
                  <c:v>6.2781087500000003</c:v>
                </c:pt>
                <c:pt idx="31307">
                  <c:v>6.2777743750015995</c:v>
                </c:pt>
                <c:pt idx="31308">
                  <c:v>6.2771581250016002</c:v>
                </c:pt>
                <c:pt idx="31309">
                  <c:v>6.2766475000000002</c:v>
                </c:pt>
                <c:pt idx="31310">
                  <c:v>6.2762581250015996</c:v>
                </c:pt>
                <c:pt idx="31311">
                  <c:v>6.2758500000000002</c:v>
                </c:pt>
                <c:pt idx="31312">
                  <c:v>6.2754743750015995</c:v>
                </c:pt>
                <c:pt idx="31313">
                  <c:v>6.2749593750015995</c:v>
                </c:pt>
                <c:pt idx="31314">
                  <c:v>6.2744206250015999</c:v>
                </c:pt>
                <c:pt idx="31315">
                  <c:v>6.2737837499999998</c:v>
                </c:pt>
                <c:pt idx="31316">
                  <c:v>6.2731624999999998</c:v>
                </c:pt>
                <c:pt idx="31317">
                  <c:v>6.2725681250015999</c:v>
                </c:pt>
                <c:pt idx="31318">
                  <c:v>6.2722006250015996</c:v>
                </c:pt>
                <c:pt idx="31319">
                  <c:v>6.2718668750016002</c:v>
                </c:pt>
                <c:pt idx="31320">
                  <c:v>6.2714625000000002</c:v>
                </c:pt>
                <c:pt idx="31321">
                  <c:v>6.2711168750016002</c:v>
                </c:pt>
                <c:pt idx="31322">
                  <c:v>6.2707550000000003</c:v>
                </c:pt>
                <c:pt idx="31323">
                  <c:v>6.2704262499999999</c:v>
                </c:pt>
                <c:pt idx="31324">
                  <c:v>6.2700112499999996</c:v>
                </c:pt>
                <c:pt idx="31325">
                  <c:v>6.2693831250015997</c:v>
                </c:pt>
                <c:pt idx="31326">
                  <c:v>6.2690475000000001</c:v>
                </c:pt>
                <c:pt idx="31327">
                  <c:v>6.2684881250015998</c:v>
                </c:pt>
                <c:pt idx="31328">
                  <c:v>6.2679443750015995</c:v>
                </c:pt>
                <c:pt idx="31329">
                  <c:v>6.2674506250016</c:v>
                </c:pt>
                <c:pt idx="31330">
                  <c:v>6.2670075000000001</c:v>
                </c:pt>
                <c:pt idx="31331">
                  <c:v>6.2666431250015995</c:v>
                </c:pt>
                <c:pt idx="31332">
                  <c:v>6.2669793750015996</c:v>
                </c:pt>
                <c:pt idx="31333">
                  <c:v>6.2673724999999996</c:v>
                </c:pt>
                <c:pt idx="31334">
                  <c:v>6.2678037499999997</c:v>
                </c:pt>
                <c:pt idx="31335">
                  <c:v>6.2681443750015999</c:v>
                </c:pt>
                <c:pt idx="31336">
                  <c:v>6.2685787499999996</c:v>
                </c:pt>
                <c:pt idx="31337">
                  <c:v>6.2689118750016002</c:v>
                </c:pt>
                <c:pt idx="31338">
                  <c:v>6.2693518750015995</c:v>
                </c:pt>
                <c:pt idx="31339">
                  <c:v>6.2697950000000002</c:v>
                </c:pt>
                <c:pt idx="31340">
                  <c:v>6.2701706250016001</c:v>
                </c:pt>
                <c:pt idx="31341">
                  <c:v>6.2704924999999996</c:v>
                </c:pt>
                <c:pt idx="31342">
                  <c:v>6.2709581250015995</c:v>
                </c:pt>
                <c:pt idx="31343">
                  <c:v>6.2714037500000002</c:v>
                </c:pt>
                <c:pt idx="31344">
                  <c:v>6.2718550000000004</c:v>
                </c:pt>
                <c:pt idx="31345">
                  <c:v>6.2724062500000004</c:v>
                </c:pt>
                <c:pt idx="31346">
                  <c:v>6.2729887499999997</c:v>
                </c:pt>
                <c:pt idx="31347">
                  <c:v>6.2735412500000001</c:v>
                </c:pt>
                <c:pt idx="31348">
                  <c:v>6.2741818750015996</c:v>
                </c:pt>
                <c:pt idx="31349">
                  <c:v>6.2747731250015999</c:v>
                </c:pt>
                <c:pt idx="31350">
                  <c:v>6.2753381250015998</c:v>
                </c:pt>
                <c:pt idx="31351">
                  <c:v>6.2756600000000002</c:v>
                </c:pt>
                <c:pt idx="31352">
                  <c:v>6.2762437499999999</c:v>
                </c:pt>
                <c:pt idx="31353">
                  <c:v>6.2768787499999998</c:v>
                </c:pt>
                <c:pt idx="31354">
                  <c:v>6.2774368750015999</c:v>
                </c:pt>
                <c:pt idx="31355">
                  <c:v>6.2780275000000003</c:v>
                </c:pt>
                <c:pt idx="31356">
                  <c:v>6.2785324999999998</c:v>
                </c:pt>
                <c:pt idx="31357">
                  <c:v>6.2789849999999996</c:v>
                </c:pt>
                <c:pt idx="31358">
                  <c:v>6.2794625000000002</c:v>
                </c:pt>
                <c:pt idx="31359">
                  <c:v>6.2797868750015997</c:v>
                </c:pt>
                <c:pt idx="31360">
                  <c:v>6.2792262499999998</c:v>
                </c:pt>
                <c:pt idx="31361">
                  <c:v>6.2785837500000001</c:v>
                </c:pt>
                <c:pt idx="31362">
                  <c:v>6.2781181250015994</c:v>
                </c:pt>
                <c:pt idx="31363">
                  <c:v>6.2774625000000004</c:v>
                </c:pt>
                <c:pt idx="31364">
                  <c:v>6.2768131250015999</c:v>
                </c:pt>
                <c:pt idx="31365">
                  <c:v>6.2760162499999996</c:v>
                </c:pt>
                <c:pt idx="31366">
                  <c:v>6.2752699999999999</c:v>
                </c:pt>
                <c:pt idx="31367">
                  <c:v>6.2745493750015999</c:v>
                </c:pt>
                <c:pt idx="31368">
                  <c:v>6.2738106250015999</c:v>
                </c:pt>
                <c:pt idx="31369">
                  <c:v>6.2731199999999996</c:v>
                </c:pt>
                <c:pt idx="31370">
                  <c:v>6.2723800000000001</c:v>
                </c:pt>
                <c:pt idx="31371">
                  <c:v>6.2716574999999999</c:v>
                </c:pt>
                <c:pt idx="31372">
                  <c:v>6.2709668750015997</c:v>
                </c:pt>
                <c:pt idx="31373">
                  <c:v>6.2704218750015999</c:v>
                </c:pt>
                <c:pt idx="31374">
                  <c:v>6.2698524999999998</c:v>
                </c:pt>
                <c:pt idx="31375">
                  <c:v>6.2694587500000001</c:v>
                </c:pt>
                <c:pt idx="31376">
                  <c:v>6.2689587500000004</c:v>
                </c:pt>
                <c:pt idx="31377">
                  <c:v>6.2685424999999997</c:v>
                </c:pt>
                <c:pt idx="31378">
                  <c:v>6.2681093750015995</c:v>
                </c:pt>
                <c:pt idx="31379">
                  <c:v>6.2677018750015998</c:v>
                </c:pt>
                <c:pt idx="31380">
                  <c:v>6.2671799999999998</c:v>
                </c:pt>
                <c:pt idx="31381">
                  <c:v>6.2668368750015997</c:v>
                </c:pt>
                <c:pt idx="31382">
                  <c:v>6.2667737499999996</c:v>
                </c:pt>
                <c:pt idx="31383">
                  <c:v>6.2671487499999996</c:v>
                </c:pt>
                <c:pt idx="31384">
                  <c:v>6.2675881250016001</c:v>
                </c:pt>
                <c:pt idx="31385">
                  <c:v>6.2680168750015994</c:v>
                </c:pt>
                <c:pt idx="31386">
                  <c:v>6.2684499999999996</c:v>
                </c:pt>
                <c:pt idx="31387">
                  <c:v>6.2688887500000003</c:v>
                </c:pt>
                <c:pt idx="31388">
                  <c:v>6.2693062499999996</c:v>
                </c:pt>
                <c:pt idx="31389">
                  <c:v>6.2697743750015995</c:v>
                </c:pt>
                <c:pt idx="31390">
                  <c:v>6.2702187499999997</c:v>
                </c:pt>
                <c:pt idx="31391">
                  <c:v>6.2707237500000002</c:v>
                </c:pt>
                <c:pt idx="31392">
                  <c:v>6.2712743750015996</c:v>
                </c:pt>
                <c:pt idx="31393">
                  <c:v>6.2717062500000003</c:v>
                </c:pt>
                <c:pt idx="31394">
                  <c:v>6.2720331250015997</c:v>
                </c:pt>
                <c:pt idx="31395">
                  <c:v>6.2725893750015995</c:v>
                </c:pt>
                <c:pt idx="31396">
                  <c:v>6.2731006250016002</c:v>
                </c:pt>
                <c:pt idx="31397">
                  <c:v>6.2735824999999998</c:v>
                </c:pt>
                <c:pt idx="31398">
                  <c:v>6.2741656250015998</c:v>
                </c:pt>
                <c:pt idx="31399">
                  <c:v>6.2746956250016002</c:v>
                </c:pt>
                <c:pt idx="31400">
                  <c:v>6.2752456250015998</c:v>
                </c:pt>
                <c:pt idx="31401">
                  <c:v>6.2755700000000001</c:v>
                </c:pt>
                <c:pt idx="31402">
                  <c:v>6.2760862499999996</c:v>
                </c:pt>
                <c:pt idx="31403">
                  <c:v>6.2765856250015997</c:v>
                </c:pt>
                <c:pt idx="31404">
                  <c:v>6.2769581250015998</c:v>
                </c:pt>
                <c:pt idx="31405">
                  <c:v>6.2765287499999998</c:v>
                </c:pt>
                <c:pt idx="31406">
                  <c:v>6.2759893750015996</c:v>
                </c:pt>
                <c:pt idx="31407">
                  <c:v>6.2753575000000001</c:v>
                </c:pt>
                <c:pt idx="31408">
                  <c:v>6.2746031250016001</c:v>
                </c:pt>
                <c:pt idx="31409">
                  <c:v>6.2737412499999996</c:v>
                </c:pt>
                <c:pt idx="31410">
                  <c:v>6.2728225000000002</c:v>
                </c:pt>
                <c:pt idx="31411">
                  <c:v>6.2718674999999999</c:v>
                </c:pt>
                <c:pt idx="31412">
                  <c:v>6.2709956250015999</c:v>
                </c:pt>
                <c:pt idx="31413">
                  <c:v>6.2700512499999999</c:v>
                </c:pt>
                <c:pt idx="31414">
                  <c:v>6.26920375</c:v>
                </c:pt>
                <c:pt idx="31415">
                  <c:v>6.2683850000000003</c:v>
                </c:pt>
                <c:pt idx="31416">
                  <c:v>6.2676724999999998</c:v>
                </c:pt>
                <c:pt idx="31417">
                  <c:v>6.2669643750016002</c:v>
                </c:pt>
                <c:pt idx="31418">
                  <c:v>6.2663275000000001</c:v>
                </c:pt>
                <c:pt idx="31419">
                  <c:v>6.2657406250015999</c:v>
                </c:pt>
                <c:pt idx="31420">
                  <c:v>6.2651849999999998</c:v>
                </c:pt>
                <c:pt idx="31421">
                  <c:v>6.2647006250016002</c:v>
                </c:pt>
                <c:pt idx="31422">
                  <c:v>6.2642224999999998</c:v>
                </c:pt>
                <c:pt idx="31423">
                  <c:v>6.2639006250015994</c:v>
                </c:pt>
                <c:pt idx="31424">
                  <c:v>6.2634518750015999</c:v>
                </c:pt>
                <c:pt idx="31425">
                  <c:v>6.2638087499999999</c:v>
                </c:pt>
                <c:pt idx="31426">
                  <c:v>6.2642912500000003</c:v>
                </c:pt>
                <c:pt idx="31427">
                  <c:v>6.2646193750016002</c:v>
                </c:pt>
                <c:pt idx="31428">
                  <c:v>6.2650750000000004</c:v>
                </c:pt>
                <c:pt idx="31429">
                  <c:v>6.2655818750016001</c:v>
                </c:pt>
                <c:pt idx="31430">
                  <c:v>6.2659062499999996</c:v>
                </c:pt>
                <c:pt idx="31431">
                  <c:v>6.26631625</c:v>
                </c:pt>
                <c:pt idx="31432">
                  <c:v>6.2667631250015994</c:v>
                </c:pt>
                <c:pt idx="31433">
                  <c:v>6.2672331250015993</c:v>
                </c:pt>
                <c:pt idx="31434">
                  <c:v>6.2675568750016</c:v>
                </c:pt>
                <c:pt idx="31435">
                  <c:v>6.2679349999999996</c:v>
                </c:pt>
                <c:pt idx="31436">
                  <c:v>6.26833375</c:v>
                </c:pt>
                <c:pt idx="31437">
                  <c:v>6.2687537500000001</c:v>
                </c:pt>
                <c:pt idx="31438">
                  <c:v>6.269215</c:v>
                </c:pt>
                <c:pt idx="31439">
                  <c:v>6.2697193750015998</c:v>
                </c:pt>
                <c:pt idx="31440">
                  <c:v>6.2703031250015995</c:v>
                </c:pt>
                <c:pt idx="31441">
                  <c:v>6.2708393750016</c:v>
                </c:pt>
                <c:pt idx="31442">
                  <c:v>6.2714043750016</c:v>
                </c:pt>
                <c:pt idx="31443">
                  <c:v>6.2718474999999998</c:v>
                </c:pt>
                <c:pt idx="31444">
                  <c:v>6.2722075000000004</c:v>
                </c:pt>
                <c:pt idx="31445">
                  <c:v>6.2715631250015997</c:v>
                </c:pt>
                <c:pt idx="31446">
                  <c:v>6.2711768750015997</c:v>
                </c:pt>
                <c:pt idx="31447">
                  <c:v>6.2705425000000004</c:v>
                </c:pt>
                <c:pt idx="31448">
                  <c:v>6.2699068750015998</c:v>
                </c:pt>
                <c:pt idx="31449">
                  <c:v>6.2691018750016001</c:v>
                </c:pt>
                <c:pt idx="31450">
                  <c:v>6.2683006250015998</c:v>
                </c:pt>
                <c:pt idx="31451">
                  <c:v>6.2674431250015994</c:v>
                </c:pt>
                <c:pt idx="31452">
                  <c:v>6.2666300000000001</c:v>
                </c:pt>
                <c:pt idx="31453">
                  <c:v>6.2658100000000001</c:v>
                </c:pt>
                <c:pt idx="31454">
                  <c:v>6.2650443750016001</c:v>
                </c:pt>
                <c:pt idx="31455">
                  <c:v>6.2644131250015995</c:v>
                </c:pt>
                <c:pt idx="31456">
                  <c:v>6.2637343750015999</c:v>
                </c:pt>
                <c:pt idx="31457">
                  <c:v>6.2631899999999998</c:v>
                </c:pt>
                <c:pt idx="31458">
                  <c:v>6.2626418750015995</c:v>
                </c:pt>
                <c:pt idx="31459">
                  <c:v>6.2622643750015996</c:v>
                </c:pt>
                <c:pt idx="31460">
                  <c:v>6.2618968750016002</c:v>
                </c:pt>
                <c:pt idx="31461">
                  <c:v>6.2615331250016002</c:v>
                </c:pt>
                <c:pt idx="31462">
                  <c:v>6.2611924999999999</c:v>
                </c:pt>
                <c:pt idx="31463">
                  <c:v>6.2608724999999996</c:v>
                </c:pt>
                <c:pt idx="31464">
                  <c:v>6.2604193750016002</c:v>
                </c:pt>
                <c:pt idx="31465">
                  <c:v>6.2600056250015994</c:v>
                </c:pt>
                <c:pt idx="31466">
                  <c:v>6.2604981250015994</c:v>
                </c:pt>
                <c:pt idx="31467">
                  <c:v>6.26082625</c:v>
                </c:pt>
                <c:pt idx="31468">
                  <c:v>6.26115625</c:v>
                </c:pt>
                <c:pt idx="31469">
                  <c:v>6.2616168750016001</c:v>
                </c:pt>
                <c:pt idx="31470">
                  <c:v>6.2620206250015995</c:v>
                </c:pt>
                <c:pt idx="31471">
                  <c:v>6.2624206250015995</c:v>
                </c:pt>
                <c:pt idx="31472">
                  <c:v>6.2628856250015996</c:v>
                </c:pt>
                <c:pt idx="31473">
                  <c:v>6.2633031250015998</c:v>
                </c:pt>
                <c:pt idx="31474">
                  <c:v>6.2637900000000002</c:v>
                </c:pt>
                <c:pt idx="31475">
                  <c:v>6.2642693750016001</c:v>
                </c:pt>
                <c:pt idx="31476">
                  <c:v>6.2647756250016</c:v>
                </c:pt>
                <c:pt idx="31477">
                  <c:v>6.2652818750015999</c:v>
                </c:pt>
                <c:pt idx="31478">
                  <c:v>6.2658312499999997</c:v>
                </c:pt>
                <c:pt idx="31479">
                  <c:v>6.2662806250015999</c:v>
                </c:pt>
                <c:pt idx="31480">
                  <c:v>6.26668</c:v>
                </c:pt>
                <c:pt idx="31481">
                  <c:v>6.2670543750015995</c:v>
                </c:pt>
                <c:pt idx="31482">
                  <c:v>6.2674212499999999</c:v>
                </c:pt>
                <c:pt idx="31483">
                  <c:v>6.2677725000000004</c:v>
                </c:pt>
                <c:pt idx="31484">
                  <c:v>6.2681718750015998</c:v>
                </c:pt>
                <c:pt idx="31485">
                  <c:v>6.2685918750015999</c:v>
                </c:pt>
                <c:pt idx="31486">
                  <c:v>6.26826375</c:v>
                </c:pt>
                <c:pt idx="31487">
                  <c:v>6.2678437499999999</c:v>
                </c:pt>
                <c:pt idx="31488">
                  <c:v>6.2675049999999999</c:v>
                </c:pt>
                <c:pt idx="31489">
                  <c:v>6.2670281250016</c:v>
                </c:pt>
                <c:pt idx="31490">
                  <c:v>6.2665862499999996</c:v>
                </c:pt>
                <c:pt idx="31491">
                  <c:v>6.2660387499999999</c:v>
                </c:pt>
                <c:pt idx="31492">
                  <c:v>6.2655450000000004</c:v>
                </c:pt>
                <c:pt idx="31493">
                  <c:v>6.2650662500000003</c:v>
                </c:pt>
                <c:pt idx="31494">
                  <c:v>6.2646712500000001</c:v>
                </c:pt>
                <c:pt idx="31495">
                  <c:v>6.2640681250016002</c:v>
                </c:pt>
                <c:pt idx="31496">
                  <c:v>6.2636681250016002</c:v>
                </c:pt>
                <c:pt idx="31497">
                  <c:v>6.2632287499999997</c:v>
                </c:pt>
                <c:pt idx="31498">
                  <c:v>6.2628081250015999</c:v>
                </c:pt>
                <c:pt idx="31499">
                  <c:v>6.2624449999999996</c:v>
                </c:pt>
                <c:pt idx="31500">
                  <c:v>6.2628618750016001</c:v>
                </c:pt>
                <c:pt idx="31501">
                  <c:v>6.2632668750015998</c:v>
                </c:pt>
                <c:pt idx="31502">
                  <c:v>6.2637843750015998</c:v>
                </c:pt>
                <c:pt idx="31503">
                  <c:v>6.2641381250016002</c:v>
                </c:pt>
                <c:pt idx="31504">
                  <c:v>6.2645125000000004</c:v>
                </c:pt>
                <c:pt idx="31505">
                  <c:v>6.2648956250015999</c:v>
                </c:pt>
                <c:pt idx="31506">
                  <c:v>6.2653006250015997</c:v>
                </c:pt>
                <c:pt idx="31507">
                  <c:v>6.2657437500000004</c:v>
                </c:pt>
                <c:pt idx="31508">
                  <c:v>6.26624625</c:v>
                </c:pt>
                <c:pt idx="31509">
                  <c:v>6.2667468750015995</c:v>
                </c:pt>
                <c:pt idx="31510">
                  <c:v>6.2671950000000001</c:v>
                </c:pt>
                <c:pt idx="31511">
                  <c:v>6.2677275000000003</c:v>
                </c:pt>
                <c:pt idx="31512">
                  <c:v>6.2682368750016</c:v>
                </c:pt>
                <c:pt idx="31513">
                  <c:v>6.2686675000000003</c:v>
                </c:pt>
                <c:pt idx="31514">
                  <c:v>6.2691456250015998</c:v>
                </c:pt>
                <c:pt idx="31515">
                  <c:v>6.2696593750015994</c:v>
                </c:pt>
                <c:pt idx="31516">
                  <c:v>6.2700950000000004</c:v>
                </c:pt>
                <c:pt idx="31517">
                  <c:v>6.2704868750016001</c:v>
                </c:pt>
                <c:pt idx="31518">
                  <c:v>6.2709481250015999</c:v>
                </c:pt>
                <c:pt idx="31519">
                  <c:v>6.2712743750015996</c:v>
                </c:pt>
                <c:pt idx="31520">
                  <c:v>6.2709337500000002</c:v>
                </c:pt>
                <c:pt idx="31521">
                  <c:v>6.2705362500000001</c:v>
                </c:pt>
                <c:pt idx="31522">
                  <c:v>6.2700056250016001</c:v>
                </c:pt>
                <c:pt idx="31523">
                  <c:v>6.2696656250015996</c:v>
                </c:pt>
                <c:pt idx="31524">
                  <c:v>6.2691812499999999</c:v>
                </c:pt>
                <c:pt idx="31525">
                  <c:v>6.2687406250016</c:v>
                </c:pt>
                <c:pt idx="31526">
                  <c:v>6.2682156250015995</c:v>
                </c:pt>
                <c:pt idx="31527">
                  <c:v>6.26760875</c:v>
                </c:pt>
                <c:pt idx="31528">
                  <c:v>6.2669443750016001</c:v>
                </c:pt>
                <c:pt idx="31529">
                  <c:v>6.2663006250016</c:v>
                </c:pt>
                <c:pt idx="31530">
                  <c:v>6.2656124999999996</c:v>
                </c:pt>
                <c:pt idx="31531">
                  <c:v>6.2649081250015994</c:v>
                </c:pt>
                <c:pt idx="31532">
                  <c:v>6.2643025000000003</c:v>
                </c:pt>
                <c:pt idx="31533">
                  <c:v>6.2637281250015997</c:v>
                </c:pt>
                <c:pt idx="31534">
                  <c:v>6.2632831250015997</c:v>
                </c:pt>
                <c:pt idx="31535">
                  <c:v>6.2627775000000003</c:v>
                </c:pt>
                <c:pt idx="31536">
                  <c:v>6.2623937500000002</c:v>
                </c:pt>
                <c:pt idx="31537">
                  <c:v>6.2618637499999998</c:v>
                </c:pt>
                <c:pt idx="31538">
                  <c:v>6.2613793750015994</c:v>
                </c:pt>
                <c:pt idx="31539">
                  <c:v>6.2610362500000001</c:v>
                </c:pt>
                <c:pt idx="31540">
                  <c:v>6.2606025000000001</c:v>
                </c:pt>
                <c:pt idx="31541">
                  <c:v>6.2602206250016001</c:v>
                </c:pt>
                <c:pt idx="31542">
                  <c:v>6.2597056250016001</c:v>
                </c:pt>
                <c:pt idx="31543">
                  <c:v>6.25932625</c:v>
                </c:pt>
                <c:pt idx="31544">
                  <c:v>6.2589781250016001</c:v>
                </c:pt>
                <c:pt idx="31545">
                  <c:v>6.2585906250015997</c:v>
                </c:pt>
                <c:pt idx="31546">
                  <c:v>6.2585731250015995</c:v>
                </c:pt>
                <c:pt idx="31547">
                  <c:v>6.2588956250015997</c:v>
                </c:pt>
                <c:pt idx="31548">
                  <c:v>6.2592499999999998</c:v>
                </c:pt>
                <c:pt idx="31549">
                  <c:v>6.2595937499999996</c:v>
                </c:pt>
                <c:pt idx="31550">
                  <c:v>6.2600506250015995</c:v>
                </c:pt>
                <c:pt idx="31551">
                  <c:v>6.2605287499999998</c:v>
                </c:pt>
                <c:pt idx="31552">
                  <c:v>6.2610406250016002</c:v>
                </c:pt>
                <c:pt idx="31553">
                  <c:v>6.2614087500000002</c:v>
                </c:pt>
                <c:pt idx="31554">
                  <c:v>6.2617918750015997</c:v>
                </c:pt>
                <c:pt idx="31555">
                  <c:v>6.2622</c:v>
                </c:pt>
                <c:pt idx="31556">
                  <c:v>6.2626343750015998</c:v>
                </c:pt>
                <c:pt idx="31557">
                  <c:v>6.2629706250016</c:v>
                </c:pt>
                <c:pt idx="31558">
                  <c:v>6.2635862500000004</c:v>
                </c:pt>
                <c:pt idx="31559">
                  <c:v>6.2641643750015996</c:v>
                </c:pt>
                <c:pt idx="31560">
                  <c:v>6.2648012499999997</c:v>
                </c:pt>
                <c:pt idx="31561">
                  <c:v>6.2651418750015999</c:v>
                </c:pt>
                <c:pt idx="31562">
                  <c:v>6.2655193750015998</c:v>
                </c:pt>
                <c:pt idx="31563">
                  <c:v>6.2658456250015995</c:v>
                </c:pt>
                <c:pt idx="31564">
                  <c:v>6.2665024999999996</c:v>
                </c:pt>
                <c:pt idx="31565">
                  <c:v>6.2671250000000001</c:v>
                </c:pt>
                <c:pt idx="31566">
                  <c:v>6.2674743750015995</c:v>
                </c:pt>
                <c:pt idx="31567">
                  <c:v>6.2678087500000004</c:v>
                </c:pt>
                <c:pt idx="31568">
                  <c:v>6.2684056250015994</c:v>
                </c:pt>
                <c:pt idx="31569">
                  <c:v>6.2687287500000002</c:v>
                </c:pt>
                <c:pt idx="31570">
                  <c:v>6.2690900000000003</c:v>
                </c:pt>
                <c:pt idx="31571">
                  <c:v>6.2694306250015996</c:v>
                </c:pt>
                <c:pt idx="31572">
                  <c:v>6.2700831250015998</c:v>
                </c:pt>
                <c:pt idx="31573">
                  <c:v>6.2704293750015996</c:v>
                </c:pt>
                <c:pt idx="31574">
                  <c:v>6.2707600000000001</c:v>
                </c:pt>
                <c:pt idx="31575">
                  <c:v>6.2714431250015998</c:v>
                </c:pt>
                <c:pt idx="31576">
                  <c:v>6.2718318750015998</c:v>
                </c:pt>
                <c:pt idx="31577">
                  <c:v>6.2721918750015995</c:v>
                </c:pt>
                <c:pt idx="31578">
                  <c:v>6.2725656250016</c:v>
                </c:pt>
                <c:pt idx="31579">
                  <c:v>6.2729843750015997</c:v>
                </c:pt>
                <c:pt idx="31580">
                  <c:v>6.2733524999999997</c:v>
                </c:pt>
                <c:pt idx="31581">
                  <c:v>6.2736774999999998</c:v>
                </c:pt>
                <c:pt idx="31582">
                  <c:v>6.27422375</c:v>
                </c:pt>
                <c:pt idx="31583">
                  <c:v>6.2746756250016</c:v>
                </c:pt>
                <c:pt idx="31584">
                  <c:v>6.2743112500000002</c:v>
                </c:pt>
                <c:pt idx="31585">
                  <c:v>6.2738750000000003</c:v>
                </c:pt>
                <c:pt idx="31586">
                  <c:v>6.2732956250015999</c:v>
                </c:pt>
                <c:pt idx="31587">
                  <c:v>6.2725731250015997</c:v>
                </c:pt>
                <c:pt idx="31588">
                  <c:v>6.2716606250015996</c:v>
                </c:pt>
                <c:pt idx="31589">
                  <c:v>6.2706237500000004</c:v>
                </c:pt>
                <c:pt idx="31590">
                  <c:v>6.2694893750015996</c:v>
                </c:pt>
                <c:pt idx="31591">
                  <c:v>6.26837</c:v>
                </c:pt>
                <c:pt idx="31592">
                  <c:v>6.2671981250015998</c:v>
                </c:pt>
                <c:pt idx="31593">
                  <c:v>6.2660862499999999</c:v>
                </c:pt>
                <c:pt idx="31594">
                  <c:v>6.26502625</c:v>
                </c:pt>
                <c:pt idx="31595">
                  <c:v>6.2640506250015999</c:v>
                </c:pt>
                <c:pt idx="31596">
                  <c:v>6.2631674999999998</c:v>
                </c:pt>
                <c:pt idx="31597">
                  <c:v>6.2623531250015994</c:v>
                </c:pt>
                <c:pt idx="31598">
                  <c:v>6.26167125</c:v>
                </c:pt>
                <c:pt idx="31599">
                  <c:v>6.2610343750016</c:v>
                </c:pt>
                <c:pt idx="31600">
                  <c:v>6.2605075000000001</c:v>
                </c:pt>
                <c:pt idx="31601">
                  <c:v>6.2599793750016</c:v>
                </c:pt>
                <c:pt idx="31602">
                  <c:v>6.2595743750016002</c:v>
                </c:pt>
                <c:pt idx="31603">
                  <c:v>6.2591437499999998</c:v>
                </c:pt>
                <c:pt idx="31604">
                  <c:v>6.2585031250015994</c:v>
                </c:pt>
                <c:pt idx="31605">
                  <c:v>6.2581831250016</c:v>
                </c:pt>
                <c:pt idx="31606">
                  <c:v>6.2577131250016</c:v>
                </c:pt>
                <c:pt idx="31607">
                  <c:v>6.2572725</c:v>
                </c:pt>
                <c:pt idx="31608">
                  <c:v>6.2568599999999996</c:v>
                </c:pt>
                <c:pt idx="31609">
                  <c:v>6.2572637499999999</c:v>
                </c:pt>
                <c:pt idx="31610">
                  <c:v>6.2576556250015996</c:v>
                </c:pt>
                <c:pt idx="31611">
                  <c:v>6.258</c:v>
                </c:pt>
                <c:pt idx="31612">
                  <c:v>6.2583893750015998</c:v>
                </c:pt>
                <c:pt idx="31613">
                  <c:v>6.2587175000000004</c:v>
                </c:pt>
                <c:pt idx="31614">
                  <c:v>6.2592337499999999</c:v>
                </c:pt>
                <c:pt idx="31615">
                  <c:v>6.2596562499999999</c:v>
                </c:pt>
                <c:pt idx="31616">
                  <c:v>6.2600862499999996</c:v>
                </c:pt>
                <c:pt idx="31617">
                  <c:v>6.2595968750016002</c:v>
                </c:pt>
                <c:pt idx="31618">
                  <c:v>6.2592512500000002</c:v>
                </c:pt>
                <c:pt idx="31619">
                  <c:v>6.2585787499999999</c:v>
                </c:pt>
                <c:pt idx="31620">
                  <c:v>6.2582068750015996</c:v>
                </c:pt>
                <c:pt idx="31621">
                  <c:v>6.2577412499999996</c:v>
                </c:pt>
                <c:pt idx="31622">
                  <c:v>6.2572712499999996</c:v>
                </c:pt>
                <c:pt idx="31623">
                  <c:v>6.2567256250016001</c:v>
                </c:pt>
                <c:pt idx="31624">
                  <c:v>6.2562568750015997</c:v>
                </c:pt>
                <c:pt idx="31625">
                  <c:v>6.2556556250015998</c:v>
                </c:pt>
                <c:pt idx="31626">
                  <c:v>6.25514875</c:v>
                </c:pt>
                <c:pt idx="31627">
                  <c:v>6.2547843750015995</c:v>
                </c:pt>
                <c:pt idx="31628">
                  <c:v>6.2543806250016001</c:v>
                </c:pt>
                <c:pt idx="31629">
                  <c:v>6.2539181250015998</c:v>
                </c:pt>
                <c:pt idx="31630">
                  <c:v>6.2543306250016002</c:v>
                </c:pt>
                <c:pt idx="31631">
                  <c:v>6.2546956250015997</c:v>
                </c:pt>
                <c:pt idx="31632">
                  <c:v>6.2550187499999996</c:v>
                </c:pt>
                <c:pt idx="31633">
                  <c:v>6.2554274999999997</c:v>
                </c:pt>
                <c:pt idx="31634">
                  <c:v>6.2559556250016</c:v>
                </c:pt>
                <c:pt idx="31635">
                  <c:v>6.2565150000000003</c:v>
                </c:pt>
                <c:pt idx="31636">
                  <c:v>6.2569906250015999</c:v>
                </c:pt>
                <c:pt idx="31637">
                  <c:v>6.2575912499999999</c:v>
                </c:pt>
                <c:pt idx="31638">
                  <c:v>6.2579668750015998</c:v>
                </c:pt>
                <c:pt idx="31639">
                  <c:v>6.2584856250016001</c:v>
                </c:pt>
                <c:pt idx="31640">
                  <c:v>6.2589987499999999</c:v>
                </c:pt>
                <c:pt idx="31641">
                  <c:v>6.2595781250015996</c:v>
                </c:pt>
                <c:pt idx="31642">
                  <c:v>6.2599056250015996</c:v>
                </c:pt>
                <c:pt idx="31643">
                  <c:v>6.2604050000000004</c:v>
                </c:pt>
                <c:pt idx="31644">
                  <c:v>6.2609325</c:v>
                </c:pt>
                <c:pt idx="31645">
                  <c:v>6.2614812500000001</c:v>
                </c:pt>
                <c:pt idx="31646">
                  <c:v>6.2619837499999997</c:v>
                </c:pt>
                <c:pt idx="31647">
                  <c:v>6.2625525</c:v>
                </c:pt>
                <c:pt idx="31648">
                  <c:v>6.2631287499999999</c:v>
                </c:pt>
                <c:pt idx="31649">
                  <c:v>6.2636818750016001</c:v>
                </c:pt>
                <c:pt idx="31650">
                  <c:v>6.26404125</c:v>
                </c:pt>
                <c:pt idx="31651">
                  <c:v>6.2647412500000002</c:v>
                </c:pt>
                <c:pt idx="31652">
                  <c:v>6.2653306250015994</c:v>
                </c:pt>
                <c:pt idx="31653">
                  <c:v>6.2658687500000001</c:v>
                </c:pt>
                <c:pt idx="31654">
                  <c:v>6.2663731250015999</c:v>
                </c:pt>
                <c:pt idx="31655">
                  <c:v>6.2668324999999996</c:v>
                </c:pt>
                <c:pt idx="31656">
                  <c:v>6.2672406250016</c:v>
                </c:pt>
                <c:pt idx="31657">
                  <c:v>6.2668887499999997</c:v>
                </c:pt>
                <c:pt idx="31658">
                  <c:v>6.2665681250015997</c:v>
                </c:pt>
                <c:pt idx="31659">
                  <c:v>6.2661093750015997</c:v>
                </c:pt>
                <c:pt idx="31660">
                  <c:v>6.2655556250015998</c:v>
                </c:pt>
                <c:pt idx="31661">
                  <c:v>6.2649768750015999</c:v>
                </c:pt>
                <c:pt idx="31662">
                  <c:v>6.2642668750016002</c:v>
                </c:pt>
                <c:pt idx="31663">
                  <c:v>6.2636168750015999</c:v>
                </c:pt>
                <c:pt idx="31664">
                  <c:v>6.2628899999999996</c:v>
                </c:pt>
                <c:pt idx="31665">
                  <c:v>6.2622293750016</c:v>
                </c:pt>
                <c:pt idx="31666">
                  <c:v>6.2615281250015995</c:v>
                </c:pt>
                <c:pt idx="31667">
                  <c:v>6.2608974999999996</c:v>
                </c:pt>
                <c:pt idx="31668">
                  <c:v>6.2602906250016002</c:v>
                </c:pt>
                <c:pt idx="31669">
                  <c:v>6.2597843750016002</c:v>
                </c:pt>
                <c:pt idx="31670">
                  <c:v>6.2593249999999996</c:v>
                </c:pt>
                <c:pt idx="31671">
                  <c:v>6.2589125000000001</c:v>
                </c:pt>
                <c:pt idx="31672">
                  <c:v>6.2585431250015997</c:v>
                </c:pt>
                <c:pt idx="31673">
                  <c:v>6.2581187500000004</c:v>
                </c:pt>
                <c:pt idx="31674">
                  <c:v>6.2577662500000004</c:v>
                </c:pt>
                <c:pt idx="31675">
                  <c:v>6.2573381250016</c:v>
                </c:pt>
                <c:pt idx="31676">
                  <c:v>6.2569249999999998</c:v>
                </c:pt>
                <c:pt idx="31677">
                  <c:v>6.2565031250015997</c:v>
                </c:pt>
                <c:pt idx="31678">
                  <c:v>6.2561531250015996</c:v>
                </c:pt>
                <c:pt idx="31679">
                  <c:v>6.2558106250016001</c:v>
                </c:pt>
                <c:pt idx="31680">
                  <c:v>6.2552593750016001</c:v>
                </c:pt>
                <c:pt idx="31681">
                  <c:v>6.2548462499999999</c:v>
                </c:pt>
                <c:pt idx="31682">
                  <c:v>6.2545068750016002</c:v>
                </c:pt>
                <c:pt idx="31683">
                  <c:v>6.2541787500000003</c:v>
                </c:pt>
                <c:pt idx="31684">
                  <c:v>6.2546425000000001</c:v>
                </c:pt>
                <c:pt idx="31685">
                  <c:v>6.2549656250016001</c:v>
                </c:pt>
                <c:pt idx="31686">
                  <c:v>6.2553268750016002</c:v>
                </c:pt>
                <c:pt idx="31687">
                  <c:v>6.2557343750015999</c:v>
                </c:pt>
                <c:pt idx="31688">
                  <c:v>6.2561756250015996</c:v>
                </c:pt>
                <c:pt idx="31689">
                  <c:v>6.2565200000000001</c:v>
                </c:pt>
                <c:pt idx="31690">
                  <c:v>6.2568999999999999</c:v>
                </c:pt>
                <c:pt idx="31691">
                  <c:v>6.2573162499999997</c:v>
                </c:pt>
                <c:pt idx="31692">
                  <c:v>6.2576693750015995</c:v>
                </c:pt>
                <c:pt idx="31693">
                  <c:v>6.2580306250015996</c:v>
                </c:pt>
                <c:pt idx="31694">
                  <c:v>6.2583518750015994</c:v>
                </c:pt>
                <c:pt idx="31695">
                  <c:v>6.2588274999999998</c:v>
                </c:pt>
                <c:pt idx="31696">
                  <c:v>6.25915</c:v>
                </c:pt>
                <c:pt idx="31697">
                  <c:v>6.2586399999999998</c:v>
                </c:pt>
                <c:pt idx="31698">
                  <c:v>6.2581018750016</c:v>
                </c:pt>
                <c:pt idx="31699">
                  <c:v>6.2577787499999999</c:v>
                </c:pt>
                <c:pt idx="31700">
                  <c:v>6.2574212500000002</c:v>
                </c:pt>
                <c:pt idx="31701">
                  <c:v>6.2570643750016002</c:v>
                </c:pt>
                <c:pt idx="31702">
                  <c:v>6.2566293750015998</c:v>
                </c:pt>
                <c:pt idx="31703">
                  <c:v>6.2562381250015999</c:v>
                </c:pt>
                <c:pt idx="31704">
                  <c:v>6.2559006250015994</c:v>
                </c:pt>
                <c:pt idx="31705">
                  <c:v>6.2554906250015998</c:v>
                </c:pt>
                <c:pt idx="31706">
                  <c:v>6.2551393750016002</c:v>
                </c:pt>
                <c:pt idx="31707">
                  <c:v>6.2548087499999996</c:v>
                </c:pt>
                <c:pt idx="31708">
                  <c:v>6.2543837499999997</c:v>
                </c:pt>
                <c:pt idx="31709">
                  <c:v>6.2540293750015996</c:v>
                </c:pt>
                <c:pt idx="31710">
                  <c:v>6.2541562500000003</c:v>
                </c:pt>
                <c:pt idx="31711">
                  <c:v>6.2544893750016</c:v>
                </c:pt>
                <c:pt idx="31712">
                  <c:v>6.2548837500000003</c:v>
                </c:pt>
                <c:pt idx="31713">
                  <c:v>6.2552812500000003</c:v>
                </c:pt>
                <c:pt idx="31714">
                  <c:v>6.2557781250015996</c:v>
                </c:pt>
                <c:pt idx="31715">
                  <c:v>6.2563362500000004</c:v>
                </c:pt>
                <c:pt idx="31716">
                  <c:v>6.2569206250015998</c:v>
                </c:pt>
                <c:pt idx="31717">
                  <c:v>6.2574550000000002</c:v>
                </c:pt>
                <c:pt idx="31718">
                  <c:v>6.2578874999999998</c:v>
                </c:pt>
                <c:pt idx="31719">
                  <c:v>6.2583200000000003</c:v>
                </c:pt>
                <c:pt idx="31720">
                  <c:v>6.2587675000000003</c:v>
                </c:pt>
                <c:pt idx="31721">
                  <c:v>6.2591543750016001</c:v>
                </c:pt>
                <c:pt idx="31722">
                  <c:v>6.2595543750016001</c:v>
                </c:pt>
                <c:pt idx="31723">
                  <c:v>6.2600249999999997</c:v>
                </c:pt>
                <c:pt idx="31724">
                  <c:v>6.2605575</c:v>
                </c:pt>
                <c:pt idx="31725">
                  <c:v>6.2609368750016001</c:v>
                </c:pt>
                <c:pt idx="31726">
                  <c:v>6.2613756250015999</c:v>
                </c:pt>
                <c:pt idx="31727">
                  <c:v>6.2617500000000001</c:v>
                </c:pt>
                <c:pt idx="31728">
                  <c:v>6.2621437499999999</c:v>
                </c:pt>
                <c:pt idx="31729">
                  <c:v>6.2625774999999999</c:v>
                </c:pt>
                <c:pt idx="31730">
                  <c:v>6.2629299999999999</c:v>
                </c:pt>
                <c:pt idx="31731">
                  <c:v>6.2625237499999997</c:v>
                </c:pt>
                <c:pt idx="31732">
                  <c:v>6.2621881250015994</c:v>
                </c:pt>
                <c:pt idx="31733">
                  <c:v>6.2616956250015994</c:v>
                </c:pt>
                <c:pt idx="31734">
                  <c:v>6.2613012499999998</c:v>
                </c:pt>
                <c:pt idx="31735">
                  <c:v>6.2609668750015999</c:v>
                </c:pt>
                <c:pt idx="31736">
                  <c:v>6.2605731250016001</c:v>
                </c:pt>
                <c:pt idx="31737">
                  <c:v>6.2601737499999999</c:v>
                </c:pt>
                <c:pt idx="31738">
                  <c:v>6.25972375</c:v>
                </c:pt>
                <c:pt idx="31739">
                  <c:v>6.2593112499999997</c:v>
                </c:pt>
                <c:pt idx="31740">
                  <c:v>6.2589056250016002</c:v>
                </c:pt>
                <c:pt idx="31741">
                  <c:v>6.2584781250015995</c:v>
                </c:pt>
                <c:pt idx="31742">
                  <c:v>6.2580712500000004</c:v>
                </c:pt>
                <c:pt idx="31743">
                  <c:v>6.2576356250015994</c:v>
                </c:pt>
                <c:pt idx="31744">
                  <c:v>6.2572712499999996</c:v>
                </c:pt>
                <c:pt idx="31745">
                  <c:v>6.2568993750016002</c:v>
                </c:pt>
                <c:pt idx="31746">
                  <c:v>6.2563018750015997</c:v>
                </c:pt>
                <c:pt idx="31747">
                  <c:v>6.2557656250016</c:v>
                </c:pt>
                <c:pt idx="31748">
                  <c:v>6.2552237499999999</c:v>
                </c:pt>
                <c:pt idx="31749">
                  <c:v>6.2548018750015997</c:v>
                </c:pt>
                <c:pt idx="31750">
                  <c:v>6.2544281250016001</c:v>
                </c:pt>
                <c:pt idx="31751">
                  <c:v>6.2539781250016002</c:v>
                </c:pt>
                <c:pt idx="31752">
                  <c:v>6.2543093750015997</c:v>
                </c:pt>
                <c:pt idx="31753">
                  <c:v>6.2546499999999998</c:v>
                </c:pt>
                <c:pt idx="31754">
                  <c:v>6.2550131250016001</c:v>
                </c:pt>
                <c:pt idx="31755">
                  <c:v>6.2554024999999998</c:v>
                </c:pt>
                <c:pt idx="31756">
                  <c:v>6.2557512500000003</c:v>
                </c:pt>
                <c:pt idx="31757">
                  <c:v>6.2561043750016001</c:v>
                </c:pt>
                <c:pt idx="31758">
                  <c:v>6.2564956250015999</c:v>
                </c:pt>
                <c:pt idx="31759">
                  <c:v>6.2568531250015997</c:v>
                </c:pt>
                <c:pt idx="31760">
                  <c:v>6.2565262500000003</c:v>
                </c:pt>
                <c:pt idx="31761">
                  <c:v>6.2560018750015995</c:v>
                </c:pt>
                <c:pt idx="31762">
                  <c:v>6.2556506250016</c:v>
                </c:pt>
                <c:pt idx="31763">
                  <c:v>6.2552512499999997</c:v>
                </c:pt>
                <c:pt idx="31764">
                  <c:v>6.25479875</c:v>
                </c:pt>
                <c:pt idx="31765">
                  <c:v>6.2543006250015996</c:v>
                </c:pt>
                <c:pt idx="31766">
                  <c:v>6.2537200000000004</c:v>
                </c:pt>
                <c:pt idx="31767">
                  <c:v>6.2532987499999999</c:v>
                </c:pt>
                <c:pt idx="31768">
                  <c:v>6.2528406250015998</c:v>
                </c:pt>
                <c:pt idx="31769">
                  <c:v>6.2523974999999998</c:v>
                </c:pt>
                <c:pt idx="31770">
                  <c:v>6.2516881250015999</c:v>
                </c:pt>
                <c:pt idx="31771">
                  <c:v>6.25115</c:v>
                </c:pt>
                <c:pt idx="31772">
                  <c:v>6.2507337500000002</c:v>
                </c:pt>
                <c:pt idx="31773">
                  <c:v>6.2511225000000001</c:v>
                </c:pt>
                <c:pt idx="31774">
                  <c:v>6.2515099999999997</c:v>
                </c:pt>
                <c:pt idx="31775">
                  <c:v>6.2520031250015995</c:v>
                </c:pt>
                <c:pt idx="31776">
                  <c:v>6.2524162499999996</c:v>
                </c:pt>
                <c:pt idx="31777">
                  <c:v>6.2528168750016002</c:v>
                </c:pt>
                <c:pt idx="31778">
                  <c:v>6.2532881250015997</c:v>
                </c:pt>
                <c:pt idx="31779">
                  <c:v>6.2537500000000001</c:v>
                </c:pt>
                <c:pt idx="31780">
                  <c:v>6.2541081250015997</c:v>
                </c:pt>
                <c:pt idx="31781">
                  <c:v>6.2546099999999996</c:v>
                </c:pt>
                <c:pt idx="31782">
                  <c:v>6.2551050000000004</c:v>
                </c:pt>
                <c:pt idx="31783">
                  <c:v>6.2554506250015995</c:v>
                </c:pt>
                <c:pt idx="31784">
                  <c:v>6.2559137500000004</c:v>
                </c:pt>
                <c:pt idx="31785">
                  <c:v>6.2564818750016</c:v>
                </c:pt>
                <c:pt idx="31786">
                  <c:v>6.2570656250015997</c:v>
                </c:pt>
                <c:pt idx="31787">
                  <c:v>6.2577024999999997</c:v>
                </c:pt>
                <c:pt idx="31788">
                  <c:v>6.2581968750015999</c:v>
                </c:pt>
                <c:pt idx="31789">
                  <c:v>6.2585256250015995</c:v>
                </c:pt>
                <c:pt idx="31790">
                  <c:v>6.2591850000000004</c:v>
                </c:pt>
                <c:pt idx="31791">
                  <c:v>6.2597831250015998</c:v>
                </c:pt>
                <c:pt idx="31792">
                  <c:v>6.2604181250015998</c:v>
                </c:pt>
                <c:pt idx="31793">
                  <c:v>6.2610568750016</c:v>
                </c:pt>
                <c:pt idx="31794">
                  <c:v>6.2613781250015998</c:v>
                </c:pt>
                <c:pt idx="31795">
                  <c:v>6.2619724999999997</c:v>
                </c:pt>
                <c:pt idx="31796">
                  <c:v>6.2626656250016</c:v>
                </c:pt>
                <c:pt idx="31797">
                  <c:v>6.2632537499999996</c:v>
                </c:pt>
                <c:pt idx="31798">
                  <c:v>6.2637131250015994</c:v>
                </c:pt>
                <c:pt idx="31799">
                  <c:v>6.2641743750016001</c:v>
                </c:pt>
                <c:pt idx="31800">
                  <c:v>6.2645006250015998</c:v>
                </c:pt>
                <c:pt idx="31801">
                  <c:v>6.2639899999999997</c:v>
                </c:pt>
                <c:pt idx="31802">
                  <c:v>6.2635881250015997</c:v>
                </c:pt>
                <c:pt idx="31803">
                  <c:v>6.2630656250015999</c:v>
                </c:pt>
                <c:pt idx="31804">
                  <c:v>6.2625481250016</c:v>
                </c:pt>
                <c:pt idx="31805">
                  <c:v>6.2619362499999998</c:v>
                </c:pt>
                <c:pt idx="31806">
                  <c:v>6.2613799999999999</c:v>
                </c:pt>
                <c:pt idx="31807">
                  <c:v>6.2606362500000001</c:v>
                </c:pt>
                <c:pt idx="31808">
                  <c:v>6.2598587500000002</c:v>
                </c:pt>
                <c:pt idx="31809">
                  <c:v>6.2590568750015994</c:v>
                </c:pt>
                <c:pt idx="31810">
                  <c:v>6.2582693750015999</c:v>
                </c:pt>
                <c:pt idx="31811">
                  <c:v>6.2573906250015998</c:v>
                </c:pt>
                <c:pt idx="31812">
                  <c:v>6.25657</c:v>
                </c:pt>
                <c:pt idx="31813">
                  <c:v>6.2557087500000002</c:v>
                </c:pt>
                <c:pt idx="31814">
                  <c:v>6.2548174999999997</c:v>
                </c:pt>
                <c:pt idx="31815">
                  <c:v>6.2539756250015994</c:v>
                </c:pt>
                <c:pt idx="31816">
                  <c:v>6.2530856250015994</c:v>
                </c:pt>
                <c:pt idx="31817">
                  <c:v>6.2523318750015999</c:v>
                </c:pt>
                <c:pt idx="31818">
                  <c:v>6.2516468750016001</c:v>
                </c:pt>
                <c:pt idx="31819">
                  <c:v>6.2509787499999998</c:v>
                </c:pt>
                <c:pt idx="31820">
                  <c:v>6.2502868750016001</c:v>
                </c:pt>
                <c:pt idx="31821">
                  <c:v>6.2497393750015995</c:v>
                </c:pt>
                <c:pt idx="31822">
                  <c:v>6.249155</c:v>
                </c:pt>
                <c:pt idx="31823">
                  <c:v>6.2487887500000001</c:v>
                </c:pt>
                <c:pt idx="31824">
                  <c:v>6.2482906250015997</c:v>
                </c:pt>
                <c:pt idx="31825">
                  <c:v>6.2478837499999997</c:v>
                </c:pt>
                <c:pt idx="31826">
                  <c:v>6.2482150000000001</c:v>
                </c:pt>
                <c:pt idx="31827">
                  <c:v>6.24855625</c:v>
                </c:pt>
                <c:pt idx="31828">
                  <c:v>6.2489568750015998</c:v>
                </c:pt>
                <c:pt idx="31829">
                  <c:v>6.2494212500000001</c:v>
                </c:pt>
                <c:pt idx="31830">
                  <c:v>6.2498112499999996</c:v>
                </c:pt>
                <c:pt idx="31831">
                  <c:v>6.2501856250015999</c:v>
                </c:pt>
                <c:pt idx="31832">
                  <c:v>6.2498412500000002</c:v>
                </c:pt>
                <c:pt idx="31833">
                  <c:v>6.2494887500000003</c:v>
                </c:pt>
                <c:pt idx="31834">
                  <c:v>6.2488574999999997</c:v>
                </c:pt>
                <c:pt idx="31835">
                  <c:v>6.2482206250015997</c:v>
                </c:pt>
                <c:pt idx="31836">
                  <c:v>6.2478587499999998</c:v>
                </c:pt>
                <c:pt idx="31837">
                  <c:v>6.2474562499999999</c:v>
                </c:pt>
                <c:pt idx="31838">
                  <c:v>6.2470393750015996</c:v>
                </c:pt>
                <c:pt idx="31839">
                  <c:v>6.2466718750016001</c:v>
                </c:pt>
                <c:pt idx="31840">
                  <c:v>6.2463156250015999</c:v>
                </c:pt>
                <c:pt idx="31841">
                  <c:v>6.2459487500000002</c:v>
                </c:pt>
                <c:pt idx="31842">
                  <c:v>6.2456256250015993</c:v>
                </c:pt>
                <c:pt idx="31843">
                  <c:v>6.2456268750015997</c:v>
                </c:pt>
                <c:pt idx="31844">
                  <c:v>6.2453718750015996</c:v>
                </c:pt>
                <c:pt idx="31845">
                  <c:v>6.2457624999999997</c:v>
                </c:pt>
                <c:pt idx="31846">
                  <c:v>6.2461631250015994</c:v>
                </c:pt>
                <c:pt idx="31847">
                  <c:v>6.2466343750015998</c:v>
                </c:pt>
                <c:pt idx="31848">
                  <c:v>6.2470506250015996</c:v>
                </c:pt>
                <c:pt idx="31849">
                  <c:v>6.2475493750015998</c:v>
                </c:pt>
                <c:pt idx="31850">
                  <c:v>6.2480381250015995</c:v>
                </c:pt>
                <c:pt idx="31851">
                  <c:v>6.2485693750015994</c:v>
                </c:pt>
                <c:pt idx="31852">
                  <c:v>6.2492406250016002</c:v>
                </c:pt>
                <c:pt idx="31853">
                  <c:v>6.24984625</c:v>
                </c:pt>
                <c:pt idx="31854">
                  <c:v>6.2504593750015998</c:v>
                </c:pt>
                <c:pt idx="31855">
                  <c:v>6.2510599999999998</c:v>
                </c:pt>
                <c:pt idx="31856">
                  <c:v>6.2514243750015996</c:v>
                </c:pt>
                <c:pt idx="31857">
                  <c:v>6.2517500000000004</c:v>
                </c:pt>
                <c:pt idx="31858">
                  <c:v>6.2520768750015998</c:v>
                </c:pt>
                <c:pt idx="31859">
                  <c:v>6.2526687499999998</c:v>
                </c:pt>
                <c:pt idx="31860">
                  <c:v>6.2533118750016001</c:v>
                </c:pt>
                <c:pt idx="31861">
                  <c:v>6.2539343750015997</c:v>
                </c:pt>
                <c:pt idx="31862">
                  <c:v>6.2544912500000001</c:v>
                </c:pt>
                <c:pt idx="31863">
                  <c:v>6.2550331250015994</c:v>
                </c:pt>
                <c:pt idx="31864">
                  <c:v>6.2553650000000003</c:v>
                </c:pt>
                <c:pt idx="31865">
                  <c:v>6.2558999999999996</c:v>
                </c:pt>
                <c:pt idx="31866">
                  <c:v>6.2564281250015998</c:v>
                </c:pt>
                <c:pt idx="31867">
                  <c:v>6.2568306250015997</c:v>
                </c:pt>
                <c:pt idx="31868">
                  <c:v>6.2572281250015998</c:v>
                </c:pt>
                <c:pt idx="31869">
                  <c:v>6.2567318750015994</c:v>
                </c:pt>
                <c:pt idx="31870">
                  <c:v>6.2561749999999998</c:v>
                </c:pt>
                <c:pt idx="31871">
                  <c:v>6.2557549999999997</c:v>
                </c:pt>
                <c:pt idx="31872">
                  <c:v>6.2552837500000003</c:v>
                </c:pt>
                <c:pt idx="31873">
                  <c:v>6.25475125</c:v>
                </c:pt>
                <c:pt idx="31874">
                  <c:v>6.2542181250016</c:v>
                </c:pt>
                <c:pt idx="31875">
                  <c:v>6.2536931250015995</c:v>
                </c:pt>
                <c:pt idx="31876">
                  <c:v>6.2531793750015998</c:v>
                </c:pt>
                <c:pt idx="31877">
                  <c:v>6.2527331250015994</c:v>
                </c:pt>
                <c:pt idx="31878">
                  <c:v>6.2522281250015999</c:v>
                </c:pt>
                <c:pt idx="31879">
                  <c:v>6.2518081250015998</c:v>
                </c:pt>
                <c:pt idx="31880">
                  <c:v>6.2513443750016</c:v>
                </c:pt>
                <c:pt idx="31881">
                  <c:v>6.2509756250016002</c:v>
                </c:pt>
                <c:pt idx="31882">
                  <c:v>6.2505637500000004</c:v>
                </c:pt>
                <c:pt idx="31883">
                  <c:v>6.2501437500000003</c:v>
                </c:pt>
                <c:pt idx="31884">
                  <c:v>6.2497418750015994</c:v>
                </c:pt>
                <c:pt idx="31885">
                  <c:v>6.2493256250015996</c:v>
                </c:pt>
                <c:pt idx="31886">
                  <c:v>6.2489274999999997</c:v>
                </c:pt>
                <c:pt idx="31887">
                  <c:v>6.2484787500000003</c:v>
                </c:pt>
                <c:pt idx="31888">
                  <c:v>6.24780625</c:v>
                </c:pt>
                <c:pt idx="31889">
                  <c:v>6.2472081250015998</c:v>
                </c:pt>
                <c:pt idx="31890">
                  <c:v>6.2468331250015998</c:v>
                </c:pt>
                <c:pt idx="31891">
                  <c:v>6.2464856250015997</c:v>
                </c:pt>
                <c:pt idx="31892">
                  <c:v>6.2460106250015999</c:v>
                </c:pt>
                <c:pt idx="31893">
                  <c:v>6.2455606250016</c:v>
                </c:pt>
                <c:pt idx="31894">
                  <c:v>6.2457181250015994</c:v>
                </c:pt>
                <c:pt idx="31895">
                  <c:v>6.2461262499999997</c:v>
                </c:pt>
                <c:pt idx="31896">
                  <c:v>6.2464681250015994</c:v>
                </c:pt>
                <c:pt idx="31897">
                  <c:v>6.2468112500000004</c:v>
                </c:pt>
                <c:pt idx="31898">
                  <c:v>6.2472325</c:v>
                </c:pt>
                <c:pt idx="31899">
                  <c:v>6.2476568750016002</c:v>
                </c:pt>
                <c:pt idx="31900">
                  <c:v>6.2479768750015996</c:v>
                </c:pt>
                <c:pt idx="31901">
                  <c:v>6.2484006250016</c:v>
                </c:pt>
                <c:pt idx="31902">
                  <c:v>6.2487987499999997</c:v>
                </c:pt>
                <c:pt idx="31903">
                  <c:v>6.2491750000000001</c:v>
                </c:pt>
                <c:pt idx="31904">
                  <c:v>6.2496656250016001</c:v>
                </c:pt>
                <c:pt idx="31905">
                  <c:v>6.2501693750016001</c:v>
                </c:pt>
                <c:pt idx="31906">
                  <c:v>6.2506881250015995</c:v>
                </c:pt>
                <c:pt idx="31907">
                  <c:v>6.2511349999999997</c:v>
                </c:pt>
                <c:pt idx="31908">
                  <c:v>6.2515925000000001</c:v>
                </c:pt>
                <c:pt idx="31909">
                  <c:v>6.2519568750015999</c:v>
                </c:pt>
                <c:pt idx="31910">
                  <c:v>6.2515875000000003</c:v>
                </c:pt>
                <c:pt idx="31911">
                  <c:v>6.2511650000000003</c:v>
                </c:pt>
                <c:pt idx="31912">
                  <c:v>6.2507112500000002</c:v>
                </c:pt>
                <c:pt idx="31913">
                  <c:v>6.2501043750015999</c:v>
                </c:pt>
                <c:pt idx="31914">
                  <c:v>6.2497412499999996</c:v>
                </c:pt>
                <c:pt idx="31915">
                  <c:v>6.2493593750015997</c:v>
                </c:pt>
                <c:pt idx="31916">
                  <c:v>6.2490300000000003</c:v>
                </c:pt>
                <c:pt idx="31917">
                  <c:v>6.2486431250015997</c:v>
                </c:pt>
                <c:pt idx="31918">
                  <c:v>6.2483124999999999</c:v>
                </c:pt>
                <c:pt idx="31919">
                  <c:v>6.2477437499999997</c:v>
                </c:pt>
                <c:pt idx="31920">
                  <c:v>6.2473368750015998</c:v>
                </c:pt>
                <c:pt idx="31921">
                  <c:v>6.2476862500000001</c:v>
                </c:pt>
                <c:pt idx="31922">
                  <c:v>6.2481437499999997</c:v>
                </c:pt>
                <c:pt idx="31923">
                  <c:v>6.2484681250016001</c:v>
                </c:pt>
                <c:pt idx="31924">
                  <c:v>6.2488031250015998</c:v>
                </c:pt>
                <c:pt idx="31925">
                  <c:v>6.2492143750015998</c:v>
                </c:pt>
                <c:pt idx="31926">
                  <c:v>6.2497237500000002</c:v>
                </c:pt>
                <c:pt idx="31927">
                  <c:v>6.2501456250015996</c:v>
                </c:pt>
                <c:pt idx="31928">
                  <c:v>6.2505768750015998</c:v>
                </c:pt>
                <c:pt idx="31929">
                  <c:v>6.2510468750015997</c:v>
                </c:pt>
                <c:pt idx="31930">
                  <c:v>6.2514075</c:v>
                </c:pt>
                <c:pt idx="31931">
                  <c:v>6.2517325000000001</c:v>
                </c:pt>
                <c:pt idx="31932">
                  <c:v>6.2521693750015999</c:v>
                </c:pt>
                <c:pt idx="31933">
                  <c:v>6.2526349999999997</c:v>
                </c:pt>
                <c:pt idx="31934">
                  <c:v>6.2530475000000001</c:v>
                </c:pt>
                <c:pt idx="31935">
                  <c:v>6.2534312500000002</c:v>
                </c:pt>
                <c:pt idx="31936">
                  <c:v>6.2538006250015998</c:v>
                </c:pt>
                <c:pt idx="31937">
                  <c:v>6.2542225</c:v>
                </c:pt>
                <c:pt idx="31938">
                  <c:v>6.2537250000000002</c:v>
                </c:pt>
                <c:pt idx="31939">
                  <c:v>6.2534049999999999</c:v>
                </c:pt>
                <c:pt idx="31940">
                  <c:v>6.2530781250015997</c:v>
                </c:pt>
                <c:pt idx="31941">
                  <c:v>6.2523912499999996</c:v>
                </c:pt>
                <c:pt idx="31942">
                  <c:v>6.2520681250015997</c:v>
                </c:pt>
                <c:pt idx="31943">
                  <c:v>6.2516806250016002</c:v>
                </c:pt>
                <c:pt idx="31944">
                  <c:v>6.2512662499999996</c:v>
                </c:pt>
                <c:pt idx="31945">
                  <c:v>6.2508650000000001</c:v>
                </c:pt>
                <c:pt idx="31946">
                  <c:v>6.2505187500000003</c:v>
                </c:pt>
                <c:pt idx="31947">
                  <c:v>6.2501875</c:v>
                </c:pt>
                <c:pt idx="31948">
                  <c:v>6.2496637499999999</c:v>
                </c:pt>
                <c:pt idx="31949">
                  <c:v>6.2492512500000004</c:v>
                </c:pt>
                <c:pt idx="31950">
                  <c:v>6.2488900000000003</c:v>
                </c:pt>
                <c:pt idx="31951">
                  <c:v>6.248545</c:v>
                </c:pt>
                <c:pt idx="31952">
                  <c:v>6.2482024999999997</c:v>
                </c:pt>
                <c:pt idx="31953">
                  <c:v>6.2478343750015997</c:v>
                </c:pt>
                <c:pt idx="31954">
                  <c:v>6.2479206250015995</c:v>
                </c:pt>
                <c:pt idx="31955">
                  <c:v>6.2482706250015996</c:v>
                </c:pt>
                <c:pt idx="31956">
                  <c:v>6.2486050000000004</c:v>
                </c:pt>
                <c:pt idx="31957">
                  <c:v>6.2490218750016</c:v>
                </c:pt>
                <c:pt idx="31958">
                  <c:v>6.2493437500000004</c:v>
                </c:pt>
                <c:pt idx="31959">
                  <c:v>6.2496706250015999</c:v>
                </c:pt>
                <c:pt idx="31960">
                  <c:v>6.2499925000000003</c:v>
                </c:pt>
                <c:pt idx="31961">
                  <c:v>6.2496106250015995</c:v>
                </c:pt>
                <c:pt idx="31962">
                  <c:v>6.2490318750015996</c:v>
                </c:pt>
                <c:pt idx="31963">
                  <c:v>6.2486718750015999</c:v>
                </c:pt>
                <c:pt idx="31964">
                  <c:v>6.2479887500000002</c:v>
                </c:pt>
                <c:pt idx="31965">
                  <c:v>6.2476200000000004</c:v>
                </c:pt>
                <c:pt idx="31966">
                  <c:v>6.2472700000000003</c:v>
                </c:pt>
                <c:pt idx="31967">
                  <c:v>6.2465937499999997</c:v>
                </c:pt>
                <c:pt idx="31968">
                  <c:v>6.2462687499999996</c:v>
                </c:pt>
                <c:pt idx="31969">
                  <c:v>6.2467112499999997</c:v>
                </c:pt>
                <c:pt idx="31970">
                  <c:v>6.2470487500000003</c:v>
                </c:pt>
                <c:pt idx="31971">
                  <c:v>6.2473743750016002</c:v>
                </c:pt>
                <c:pt idx="31972">
                  <c:v>6.2478037500000001</c:v>
                </c:pt>
                <c:pt idx="31973">
                  <c:v>6.2482006250015996</c:v>
                </c:pt>
                <c:pt idx="31974">
                  <c:v>6.2485381250016001</c:v>
                </c:pt>
                <c:pt idx="31975">
                  <c:v>6.2489549999999996</c:v>
                </c:pt>
                <c:pt idx="31976">
                  <c:v>6.2493856250016</c:v>
                </c:pt>
                <c:pt idx="31977">
                  <c:v>6.2497693750016001</c:v>
                </c:pt>
                <c:pt idx="31978">
                  <c:v>6.2501237500000002</c:v>
                </c:pt>
                <c:pt idx="31979">
                  <c:v>6.2505087499999998</c:v>
                </c:pt>
                <c:pt idx="31980">
                  <c:v>6.2509224999999997</c:v>
                </c:pt>
                <c:pt idx="31981">
                  <c:v>6.2513731250015994</c:v>
                </c:pt>
                <c:pt idx="31982">
                  <c:v>6.2518356250015996</c:v>
                </c:pt>
                <c:pt idx="31983">
                  <c:v>6.2522043750015994</c:v>
                </c:pt>
                <c:pt idx="31984">
                  <c:v>6.2526318750016001</c:v>
                </c:pt>
                <c:pt idx="31985">
                  <c:v>6.2530937499999997</c:v>
                </c:pt>
                <c:pt idx="31986">
                  <c:v>6.2536118750015994</c:v>
                </c:pt>
                <c:pt idx="31987">
                  <c:v>6.2540250000000004</c:v>
                </c:pt>
                <c:pt idx="31988">
                  <c:v>6.2544862500000002</c:v>
                </c:pt>
                <c:pt idx="31989">
                  <c:v>6.2549837500000001</c:v>
                </c:pt>
                <c:pt idx="31990">
                  <c:v>6.2553731250015998</c:v>
                </c:pt>
                <c:pt idx="31991">
                  <c:v>6.2557218750015995</c:v>
                </c:pt>
                <c:pt idx="31992">
                  <c:v>6.2552300000000001</c:v>
                </c:pt>
                <c:pt idx="31993">
                  <c:v>6.2546712500000003</c:v>
                </c:pt>
                <c:pt idx="31994">
                  <c:v>6.2540256250016002</c:v>
                </c:pt>
                <c:pt idx="31995">
                  <c:v>6.2532906250015996</c:v>
                </c:pt>
                <c:pt idx="31996">
                  <c:v>6.2525162500000002</c:v>
                </c:pt>
                <c:pt idx="31997">
                  <c:v>6.2515256250015998</c:v>
                </c:pt>
                <c:pt idx="31998">
                  <c:v>6.2506031250016001</c:v>
                </c:pt>
                <c:pt idx="31999">
                  <c:v>6.2496175000000003</c:v>
                </c:pt>
                <c:pt idx="32000">
                  <c:v>6.2486243750016</c:v>
                </c:pt>
                <c:pt idx="32001">
                  <c:v>6.2476193750015998</c:v>
                </c:pt>
                <c:pt idx="32002">
                  <c:v>6.2468356250015997</c:v>
                </c:pt>
                <c:pt idx="32003">
                  <c:v>6.2461906250016002</c:v>
                </c:pt>
                <c:pt idx="32004">
                  <c:v>6.2455806250016002</c:v>
                </c:pt>
                <c:pt idx="32005">
                  <c:v>6.2450537500000003</c:v>
                </c:pt>
                <c:pt idx="32006">
                  <c:v>6.2446074999999999</c:v>
                </c:pt>
                <c:pt idx="32007">
                  <c:v>6.2440550000000004</c:v>
                </c:pt>
                <c:pt idx="32008">
                  <c:v>6.2436368750015996</c:v>
                </c:pt>
                <c:pt idx="32009">
                  <c:v>6.2432656250015999</c:v>
                </c:pt>
                <c:pt idx="32010">
                  <c:v>6.2428943750016002</c:v>
                </c:pt>
                <c:pt idx="32011">
                  <c:v>6.2432412499999996</c:v>
                </c:pt>
                <c:pt idx="32012">
                  <c:v>6.24369</c:v>
                </c:pt>
                <c:pt idx="32013">
                  <c:v>6.2441962499999999</c:v>
                </c:pt>
                <c:pt idx="32014">
                  <c:v>6.2446318750016001</c:v>
                </c:pt>
                <c:pt idx="32015">
                  <c:v>6.2451262500000002</c:v>
                </c:pt>
                <c:pt idx="32016">
                  <c:v>6.2456462500000001</c:v>
                </c:pt>
                <c:pt idx="32017">
                  <c:v>6.2461137500000001</c:v>
                </c:pt>
                <c:pt idx="32018">
                  <c:v>6.2466443750015994</c:v>
                </c:pt>
                <c:pt idx="32019">
                  <c:v>6.2471606250015999</c:v>
                </c:pt>
                <c:pt idx="32020">
                  <c:v>6.24764125</c:v>
                </c:pt>
                <c:pt idx="32021">
                  <c:v>6.2481387499999999</c:v>
                </c:pt>
                <c:pt idx="32022">
                  <c:v>6.2486962500000001</c:v>
                </c:pt>
                <c:pt idx="32023">
                  <c:v>6.2492574999999997</c:v>
                </c:pt>
                <c:pt idx="32024">
                  <c:v>6.2497175</c:v>
                </c:pt>
                <c:pt idx="32025">
                  <c:v>6.2502918750015999</c:v>
                </c:pt>
                <c:pt idx="32026">
                  <c:v>6.2508793750015998</c:v>
                </c:pt>
                <c:pt idx="32027">
                  <c:v>6.2514687499999999</c:v>
                </c:pt>
                <c:pt idx="32028">
                  <c:v>6.2519868750015997</c:v>
                </c:pt>
                <c:pt idx="32029">
                  <c:v>6.25249875</c:v>
                </c:pt>
                <c:pt idx="32030">
                  <c:v>6.2529106250015998</c:v>
                </c:pt>
                <c:pt idx="32031">
                  <c:v>6.2533462499999999</c:v>
                </c:pt>
                <c:pt idx="32032">
                  <c:v>6.2526774999999999</c:v>
                </c:pt>
                <c:pt idx="32033">
                  <c:v>6.2520768750015998</c:v>
                </c:pt>
                <c:pt idx="32034">
                  <c:v>6.2513481250015994</c:v>
                </c:pt>
                <c:pt idx="32035">
                  <c:v>6.2505562499999998</c:v>
                </c:pt>
                <c:pt idx="32036">
                  <c:v>6.2496006250015999</c:v>
                </c:pt>
                <c:pt idx="32037">
                  <c:v>6.2486362499999997</c:v>
                </c:pt>
                <c:pt idx="32038">
                  <c:v>6.2476343750016001</c:v>
                </c:pt>
                <c:pt idx="32039">
                  <c:v>6.2466518750016</c:v>
                </c:pt>
                <c:pt idx="32040">
                  <c:v>6.2456275000000003</c:v>
                </c:pt>
                <c:pt idx="32041">
                  <c:v>6.24475625</c:v>
                </c:pt>
                <c:pt idx="32042">
                  <c:v>6.2438874999999996</c:v>
                </c:pt>
                <c:pt idx="32043">
                  <c:v>6.2431943750015995</c:v>
                </c:pt>
                <c:pt idx="32044">
                  <c:v>6.2425375000000001</c:v>
                </c:pt>
                <c:pt idx="32045">
                  <c:v>6.2420531250015996</c:v>
                </c:pt>
                <c:pt idx="32046">
                  <c:v>6.2417175</c:v>
                </c:pt>
                <c:pt idx="32047">
                  <c:v>6.2413568750015997</c:v>
                </c:pt>
                <c:pt idx="32048">
                  <c:v>6.2407662500000001</c:v>
                </c:pt>
                <c:pt idx="32049">
                  <c:v>6.2404068750016002</c:v>
                </c:pt>
                <c:pt idx="32050">
                  <c:v>6.2407943750015997</c:v>
                </c:pt>
                <c:pt idx="32051">
                  <c:v>6.2413449999999999</c:v>
                </c:pt>
                <c:pt idx="32052">
                  <c:v>6.2417181250015998</c:v>
                </c:pt>
                <c:pt idx="32053">
                  <c:v>6.2420675000000001</c:v>
                </c:pt>
                <c:pt idx="32054">
                  <c:v>6.2425193750016001</c:v>
                </c:pt>
                <c:pt idx="32055">
                  <c:v>6.2428575000000004</c:v>
                </c:pt>
                <c:pt idx="32056">
                  <c:v>6.2432156250016</c:v>
                </c:pt>
                <c:pt idx="32057">
                  <c:v>6.2436368750015996</c:v>
                </c:pt>
                <c:pt idx="32058">
                  <c:v>6.2441374999999999</c:v>
                </c:pt>
                <c:pt idx="32059">
                  <c:v>6.2446487499999996</c:v>
                </c:pt>
                <c:pt idx="32060">
                  <c:v>6.2452831250015999</c:v>
                </c:pt>
                <c:pt idx="32061">
                  <c:v>6.2458556250015995</c:v>
                </c:pt>
                <c:pt idx="32062">
                  <c:v>6.2465118750016</c:v>
                </c:pt>
                <c:pt idx="32063">
                  <c:v>6.2471293750015997</c:v>
                </c:pt>
                <c:pt idx="32064">
                  <c:v>6.24771375</c:v>
                </c:pt>
                <c:pt idx="32065">
                  <c:v>6.2482175</c:v>
                </c:pt>
                <c:pt idx="32066">
                  <c:v>6.2487824999999999</c:v>
                </c:pt>
                <c:pt idx="32067">
                  <c:v>6.2492549999999998</c:v>
                </c:pt>
                <c:pt idx="32068">
                  <c:v>6.2497687500000003</c:v>
                </c:pt>
                <c:pt idx="32069">
                  <c:v>6.2502631250015996</c:v>
                </c:pt>
                <c:pt idx="32070">
                  <c:v>6.2506599999999999</c:v>
                </c:pt>
                <c:pt idx="32071">
                  <c:v>6.2510787499999996</c:v>
                </c:pt>
                <c:pt idx="32072">
                  <c:v>6.2506962499999998</c:v>
                </c:pt>
                <c:pt idx="32073">
                  <c:v>6.2503131250015995</c:v>
                </c:pt>
                <c:pt idx="32074">
                  <c:v>6.2498050000000003</c:v>
                </c:pt>
                <c:pt idx="32075">
                  <c:v>6.2491343750016002</c:v>
                </c:pt>
                <c:pt idx="32076">
                  <c:v>6.2483712499999999</c:v>
                </c:pt>
                <c:pt idx="32077">
                  <c:v>6.2475525000000003</c:v>
                </c:pt>
                <c:pt idx="32078">
                  <c:v>6.2467325000000002</c:v>
                </c:pt>
                <c:pt idx="32079">
                  <c:v>6.2458006250015998</c:v>
                </c:pt>
                <c:pt idx="32080">
                  <c:v>6.2449768750015995</c:v>
                </c:pt>
                <c:pt idx="32081">
                  <c:v>6.2442074999999999</c:v>
                </c:pt>
                <c:pt idx="32082">
                  <c:v>6.2436299999999996</c:v>
                </c:pt>
                <c:pt idx="32083">
                  <c:v>6.2430643750015999</c:v>
                </c:pt>
                <c:pt idx="32084">
                  <c:v>6.24257375</c:v>
                </c:pt>
                <c:pt idx="32085">
                  <c:v>6.2421674999999999</c:v>
                </c:pt>
                <c:pt idx="32086">
                  <c:v>6.2418193750016</c:v>
                </c:pt>
                <c:pt idx="32087">
                  <c:v>6.2414812499999996</c:v>
                </c:pt>
                <c:pt idx="32088">
                  <c:v>6.2409043750016</c:v>
                </c:pt>
                <c:pt idx="32089">
                  <c:v>6.2402775000000004</c:v>
                </c:pt>
                <c:pt idx="32090">
                  <c:v>6.2399093750015995</c:v>
                </c:pt>
                <c:pt idx="32091">
                  <c:v>6.2394499999999997</c:v>
                </c:pt>
                <c:pt idx="32092">
                  <c:v>6.2391275000000004</c:v>
                </c:pt>
                <c:pt idx="32093">
                  <c:v>6.2391206250015996</c:v>
                </c:pt>
                <c:pt idx="32094">
                  <c:v>6.2395500000000004</c:v>
                </c:pt>
                <c:pt idx="32095">
                  <c:v>6.2399768750015996</c:v>
                </c:pt>
                <c:pt idx="32096">
                  <c:v>6.2403381250015997</c:v>
                </c:pt>
                <c:pt idx="32097">
                  <c:v>6.2407793750015994</c:v>
                </c:pt>
                <c:pt idx="32098">
                  <c:v>6.2411718750015996</c:v>
                </c:pt>
                <c:pt idx="32099">
                  <c:v>6.2414943750015999</c:v>
                </c:pt>
                <c:pt idx="32100">
                  <c:v>6.2418306250016</c:v>
                </c:pt>
                <c:pt idx="32101">
                  <c:v>6.2421875</c:v>
                </c:pt>
                <c:pt idx="32102">
                  <c:v>6.2418424999999997</c:v>
                </c:pt>
                <c:pt idx="32103">
                  <c:v>6.24140125</c:v>
                </c:pt>
                <c:pt idx="32104">
                  <c:v>6.2410481250015994</c:v>
                </c:pt>
                <c:pt idx="32105">
                  <c:v>6.2405068750016</c:v>
                </c:pt>
                <c:pt idx="32106">
                  <c:v>6.2401643750015996</c:v>
                </c:pt>
                <c:pt idx="32107">
                  <c:v>6.2402506250015994</c:v>
                </c:pt>
                <c:pt idx="32108">
                  <c:v>6.2406100000000002</c:v>
                </c:pt>
                <c:pt idx="32109">
                  <c:v>6.2409749999999997</c:v>
                </c:pt>
                <c:pt idx="32110">
                  <c:v>6.2413231250015997</c:v>
                </c:pt>
                <c:pt idx="32111">
                  <c:v>6.2418206250015995</c:v>
                </c:pt>
                <c:pt idx="32112">
                  <c:v>6.2421881250015998</c:v>
                </c:pt>
                <c:pt idx="32113">
                  <c:v>6.24255125</c:v>
                </c:pt>
                <c:pt idx="32114">
                  <c:v>6.2428912499999996</c:v>
                </c:pt>
                <c:pt idx="32115">
                  <c:v>6.2432406250015999</c:v>
                </c:pt>
                <c:pt idx="32116">
                  <c:v>6.24360625</c:v>
                </c:pt>
                <c:pt idx="32117">
                  <c:v>6.2440693750016001</c:v>
                </c:pt>
                <c:pt idx="32118">
                  <c:v>6.2444637500000004</c:v>
                </c:pt>
                <c:pt idx="32119">
                  <c:v>6.2448756250016002</c:v>
                </c:pt>
                <c:pt idx="32120">
                  <c:v>6.2453056250015999</c:v>
                </c:pt>
                <c:pt idx="32121">
                  <c:v>6.2456337499999997</c:v>
                </c:pt>
                <c:pt idx="32122">
                  <c:v>6.2461006250016</c:v>
                </c:pt>
                <c:pt idx="32123">
                  <c:v>6.2464449999999996</c:v>
                </c:pt>
                <c:pt idx="32124">
                  <c:v>6.2468412500000001</c:v>
                </c:pt>
                <c:pt idx="32125">
                  <c:v>6.2472893750015999</c:v>
                </c:pt>
                <c:pt idx="32126">
                  <c:v>6.2477331250015995</c:v>
                </c:pt>
                <c:pt idx="32127">
                  <c:v>6.2480612500000001</c:v>
                </c:pt>
                <c:pt idx="32128">
                  <c:v>6.2484000000000002</c:v>
                </c:pt>
                <c:pt idx="32129">
                  <c:v>6.2480581250015996</c:v>
                </c:pt>
                <c:pt idx="32130">
                  <c:v>6.2474531250015994</c:v>
                </c:pt>
                <c:pt idx="32131">
                  <c:v>6.2470931250015997</c:v>
                </c:pt>
                <c:pt idx="32132">
                  <c:v>6.2466756250015996</c:v>
                </c:pt>
                <c:pt idx="32133">
                  <c:v>6.2462643750015996</c:v>
                </c:pt>
                <c:pt idx="32134">
                  <c:v>6.2458131250015994</c:v>
                </c:pt>
                <c:pt idx="32135">
                  <c:v>6.2453937499999999</c:v>
                </c:pt>
                <c:pt idx="32136">
                  <c:v>6.24491</c:v>
                </c:pt>
                <c:pt idx="32137">
                  <c:v>6.2444887500000004</c:v>
                </c:pt>
                <c:pt idx="32138">
                  <c:v>6.2440199999999999</c:v>
                </c:pt>
                <c:pt idx="32139">
                  <c:v>6.2434712499999998</c:v>
                </c:pt>
                <c:pt idx="32140">
                  <c:v>6.2431393750015998</c:v>
                </c:pt>
                <c:pt idx="32141">
                  <c:v>6.2435631250016002</c:v>
                </c:pt>
                <c:pt idx="32142">
                  <c:v>6.2438874999999996</c:v>
                </c:pt>
                <c:pt idx="32143">
                  <c:v>6.2434975000000001</c:v>
                </c:pt>
                <c:pt idx="32144">
                  <c:v>6.2431056250015997</c:v>
                </c:pt>
                <c:pt idx="32145">
                  <c:v>6.2426812500000004</c:v>
                </c:pt>
                <c:pt idx="32146">
                  <c:v>6.2422993750015996</c:v>
                </c:pt>
                <c:pt idx="32147">
                  <c:v>6.2418337499999996</c:v>
                </c:pt>
                <c:pt idx="32148">
                  <c:v>6.2414318750015996</c:v>
                </c:pt>
                <c:pt idx="32149">
                  <c:v>6.2413850000000002</c:v>
                </c:pt>
                <c:pt idx="32150">
                  <c:v>6.2411793750015994</c:v>
                </c:pt>
                <c:pt idx="32151">
                  <c:v>6.2415581250015997</c:v>
                </c:pt>
                <c:pt idx="32152">
                  <c:v>6.2419681250016001</c:v>
                </c:pt>
                <c:pt idx="32153">
                  <c:v>6.2423493750015995</c:v>
                </c:pt>
                <c:pt idx="32154">
                  <c:v>6.2427068750016002</c:v>
                </c:pt>
                <c:pt idx="32155">
                  <c:v>6.2423099999999998</c:v>
                </c:pt>
                <c:pt idx="32156">
                  <c:v>6.24194125</c:v>
                </c:pt>
                <c:pt idx="32157">
                  <c:v>6.2414681250015995</c:v>
                </c:pt>
                <c:pt idx="32158">
                  <c:v>6.2416537500000002</c:v>
                </c:pt>
                <c:pt idx="32159">
                  <c:v>6.2421381250015999</c:v>
                </c:pt>
                <c:pt idx="32160">
                  <c:v>6.2425256250015995</c:v>
                </c:pt>
                <c:pt idx="32161">
                  <c:v>6.2428993750016</c:v>
                </c:pt>
                <c:pt idx="32162">
                  <c:v>6.2432912500000004</c:v>
                </c:pt>
                <c:pt idx="32163">
                  <c:v>6.2436993750015999</c:v>
                </c:pt>
                <c:pt idx="32164">
                  <c:v>6.2441412500000002</c:v>
                </c:pt>
                <c:pt idx="32165">
                  <c:v>6.24454625</c:v>
                </c:pt>
                <c:pt idx="32166">
                  <c:v>6.2449187500000001</c:v>
                </c:pt>
                <c:pt idx="32167">
                  <c:v>6.2447675</c:v>
                </c:pt>
                <c:pt idx="32168">
                  <c:v>6.2443918750015994</c:v>
                </c:pt>
                <c:pt idx="32169">
                  <c:v>6.2439931250015999</c:v>
                </c:pt>
                <c:pt idx="32170">
                  <c:v>6.2436631250015999</c:v>
                </c:pt>
                <c:pt idx="32171">
                  <c:v>6.2433031250016002</c:v>
                </c:pt>
                <c:pt idx="32172">
                  <c:v>6.2435356250015994</c:v>
                </c:pt>
                <c:pt idx="32173">
                  <c:v>6.2439043750016001</c:v>
                </c:pt>
                <c:pt idx="32174">
                  <c:v>6.2434843750016</c:v>
                </c:pt>
                <c:pt idx="32175">
                  <c:v>6.2431337500000001</c:v>
                </c:pt>
                <c:pt idx="32176">
                  <c:v>6.2425837499999997</c:v>
                </c:pt>
                <c:pt idx="32177">
                  <c:v>6.2421175</c:v>
                </c:pt>
                <c:pt idx="32178">
                  <c:v>6.2415425000000004</c:v>
                </c:pt>
                <c:pt idx="32179">
                  <c:v>6.2409506250015996</c:v>
                </c:pt>
                <c:pt idx="32180">
                  <c:v>6.2405293750016</c:v>
                </c:pt>
                <c:pt idx="32181">
                  <c:v>6.2407737499999998</c:v>
                </c:pt>
                <c:pt idx="32182">
                  <c:v>6.2412681250016</c:v>
                </c:pt>
                <c:pt idx="32183">
                  <c:v>6.2416600000000004</c:v>
                </c:pt>
                <c:pt idx="32184">
                  <c:v>6.2421006250015996</c:v>
                </c:pt>
                <c:pt idx="32185">
                  <c:v>6.2424956250015997</c:v>
                </c:pt>
                <c:pt idx="32186">
                  <c:v>6.2421424999999999</c:v>
                </c:pt>
                <c:pt idx="32187">
                  <c:v>6.2418106250015999</c:v>
                </c:pt>
                <c:pt idx="32188">
                  <c:v>6.2413193750015994</c:v>
                </c:pt>
                <c:pt idx="32189">
                  <c:v>6.2408812500000002</c:v>
                </c:pt>
                <c:pt idx="32190">
                  <c:v>6.2405068750016</c:v>
                </c:pt>
                <c:pt idx="32191">
                  <c:v>6.2401</c:v>
                </c:pt>
                <c:pt idx="32192">
                  <c:v>6.2396006250016001</c:v>
                </c:pt>
                <c:pt idx="32193">
                  <c:v>6.2391187500000003</c:v>
                </c:pt>
                <c:pt idx="32194">
                  <c:v>6.2386225</c:v>
                </c:pt>
                <c:pt idx="32195">
                  <c:v>6.2382756250015996</c:v>
                </c:pt>
                <c:pt idx="32196">
                  <c:v>6.2385574999999998</c:v>
                </c:pt>
                <c:pt idx="32197">
                  <c:v>6.2388843750016001</c:v>
                </c:pt>
                <c:pt idx="32198">
                  <c:v>6.23931375</c:v>
                </c:pt>
                <c:pt idx="32199">
                  <c:v>6.2397131250015994</c:v>
                </c:pt>
                <c:pt idx="32200">
                  <c:v>6.2401475</c:v>
                </c:pt>
                <c:pt idx="32201">
                  <c:v>6.2404987500000004</c:v>
                </c:pt>
                <c:pt idx="32202">
                  <c:v>6.2408768750016002</c:v>
                </c:pt>
                <c:pt idx="32203">
                  <c:v>6.2412512500000004</c:v>
                </c:pt>
                <c:pt idx="32204">
                  <c:v>6.2416749999999999</c:v>
                </c:pt>
                <c:pt idx="32205">
                  <c:v>6.2419956250016</c:v>
                </c:pt>
                <c:pt idx="32206">
                  <c:v>6.2424650000000002</c:v>
                </c:pt>
                <c:pt idx="32207">
                  <c:v>6.2428806250015993</c:v>
                </c:pt>
                <c:pt idx="32208">
                  <c:v>6.24330125</c:v>
                </c:pt>
                <c:pt idx="32209">
                  <c:v>6.2436568750015997</c:v>
                </c:pt>
                <c:pt idx="32210">
                  <c:v>6.2441293750015996</c:v>
                </c:pt>
                <c:pt idx="32211">
                  <c:v>6.2445793750015994</c:v>
                </c:pt>
                <c:pt idx="32212">
                  <c:v>6.2450231250016</c:v>
                </c:pt>
                <c:pt idx="32213">
                  <c:v>6.2453643750015999</c:v>
                </c:pt>
                <c:pt idx="32214">
                  <c:v>6.2458274999999999</c:v>
                </c:pt>
                <c:pt idx="32215">
                  <c:v>6.2463043750015999</c:v>
                </c:pt>
                <c:pt idx="32216">
                  <c:v>6.2468624999999998</c:v>
                </c:pt>
                <c:pt idx="32217">
                  <c:v>6.2472275000000002</c:v>
                </c:pt>
                <c:pt idx="32218">
                  <c:v>6.2477943750015994</c:v>
                </c:pt>
                <c:pt idx="32219">
                  <c:v>6.2482737500000001</c:v>
                </c:pt>
                <c:pt idx="32220">
                  <c:v>6.2488275</c:v>
                </c:pt>
                <c:pt idx="32221">
                  <c:v>6.2492556250015996</c:v>
                </c:pt>
                <c:pt idx="32222">
                  <c:v>6.2496293750016001</c:v>
                </c:pt>
                <c:pt idx="32223">
                  <c:v>6.2501199999999999</c:v>
                </c:pt>
                <c:pt idx="32224">
                  <c:v>6.2506856250015996</c:v>
                </c:pt>
                <c:pt idx="32225">
                  <c:v>6.2511668750015996</c:v>
                </c:pt>
                <c:pt idx="32226">
                  <c:v>6.2516831250016001</c:v>
                </c:pt>
                <c:pt idx="32227">
                  <c:v>6.2521775000000002</c:v>
                </c:pt>
                <c:pt idx="32228">
                  <c:v>6.2525593750016002</c:v>
                </c:pt>
                <c:pt idx="32229">
                  <c:v>6.2520162499999996</c:v>
                </c:pt>
                <c:pt idx="32230">
                  <c:v>6.2515900000000002</c:v>
                </c:pt>
                <c:pt idx="32231">
                  <c:v>6.2509399999999999</c:v>
                </c:pt>
                <c:pt idx="32232">
                  <c:v>6.2502025000000003</c:v>
                </c:pt>
                <c:pt idx="32233">
                  <c:v>6.2494056250016001</c:v>
                </c:pt>
                <c:pt idx="32234">
                  <c:v>6.2485274999999998</c:v>
                </c:pt>
                <c:pt idx="32235">
                  <c:v>6.2476537499999996</c:v>
                </c:pt>
                <c:pt idx="32236">
                  <c:v>6.2466387499999998</c:v>
                </c:pt>
                <c:pt idx="32237">
                  <c:v>6.2457056250015999</c:v>
                </c:pt>
                <c:pt idx="32238">
                  <c:v>6.2446568750016</c:v>
                </c:pt>
                <c:pt idx="32239">
                  <c:v>6.2437862500000003</c:v>
                </c:pt>
                <c:pt idx="32240">
                  <c:v>6.2428937500000004</c:v>
                </c:pt>
                <c:pt idx="32241">
                  <c:v>6.2421093750015997</c:v>
                </c:pt>
                <c:pt idx="32242">
                  <c:v>6.2413987500000001</c:v>
                </c:pt>
                <c:pt idx="32243">
                  <c:v>6.2407037499999998</c:v>
                </c:pt>
                <c:pt idx="32244">
                  <c:v>6.2401125000000004</c:v>
                </c:pt>
                <c:pt idx="32245">
                  <c:v>6.2395050000000003</c:v>
                </c:pt>
                <c:pt idx="32246">
                  <c:v>6.2390062500000001</c:v>
                </c:pt>
                <c:pt idx="32247">
                  <c:v>6.2384837500000003</c:v>
                </c:pt>
                <c:pt idx="32248">
                  <c:v>6.2380843750016002</c:v>
                </c:pt>
                <c:pt idx="32249">
                  <c:v>6.2375618750015995</c:v>
                </c:pt>
                <c:pt idx="32250">
                  <c:v>6.2371924999999999</c:v>
                </c:pt>
                <c:pt idx="32251">
                  <c:v>6.2368237500000001</c:v>
                </c:pt>
                <c:pt idx="32252">
                  <c:v>6.2362687499999998</c:v>
                </c:pt>
                <c:pt idx="32253">
                  <c:v>6.2359206250015999</c:v>
                </c:pt>
                <c:pt idx="32254">
                  <c:v>6.2362431250016002</c:v>
                </c:pt>
                <c:pt idx="32255">
                  <c:v>6.2366431250016001</c:v>
                </c:pt>
                <c:pt idx="32256">
                  <c:v>6.2369881250015995</c:v>
                </c:pt>
                <c:pt idx="32257">
                  <c:v>6.2373318750015994</c:v>
                </c:pt>
                <c:pt idx="32258">
                  <c:v>6.2377093750016002</c:v>
                </c:pt>
                <c:pt idx="32259">
                  <c:v>6.2380893750016</c:v>
                </c:pt>
                <c:pt idx="32260">
                  <c:v>6.2384250000000003</c:v>
                </c:pt>
                <c:pt idx="32261">
                  <c:v>6.2387862500000004</c:v>
                </c:pt>
                <c:pt idx="32262">
                  <c:v>6.2392712499999998</c:v>
                </c:pt>
                <c:pt idx="32263">
                  <c:v>6.2396968750015995</c:v>
                </c:pt>
                <c:pt idx="32264">
                  <c:v>6.2400849999999997</c:v>
                </c:pt>
                <c:pt idx="32265">
                  <c:v>6.2405106250015994</c:v>
                </c:pt>
                <c:pt idx="32266">
                  <c:v>6.2408831250015995</c:v>
                </c:pt>
                <c:pt idx="32267">
                  <c:v>6.2414543750015996</c:v>
                </c:pt>
                <c:pt idx="32268">
                  <c:v>6.2418449999999996</c:v>
                </c:pt>
                <c:pt idx="32269">
                  <c:v>6.2423431250016002</c:v>
                </c:pt>
                <c:pt idx="32270">
                  <c:v>6.242845</c:v>
                </c:pt>
                <c:pt idx="32271">
                  <c:v>6.2432737500000002</c:v>
                </c:pt>
                <c:pt idx="32272">
                  <c:v>6.2436875000000001</c:v>
                </c:pt>
                <c:pt idx="32273">
                  <c:v>6.2440550000000004</c:v>
                </c:pt>
                <c:pt idx="32274">
                  <c:v>6.2437318750015995</c:v>
                </c:pt>
                <c:pt idx="32275">
                  <c:v>6.2433381250015998</c:v>
                </c:pt>
                <c:pt idx="32276">
                  <c:v>6.2427218750015996</c:v>
                </c:pt>
                <c:pt idx="32277">
                  <c:v>6.2421231250015996</c:v>
                </c:pt>
                <c:pt idx="32278">
                  <c:v>6.2413499999999997</c:v>
                </c:pt>
                <c:pt idx="32279">
                  <c:v>6.2406137499999996</c:v>
                </c:pt>
                <c:pt idx="32280">
                  <c:v>6.2397612499999999</c:v>
                </c:pt>
                <c:pt idx="32281">
                  <c:v>6.2389112500000001</c:v>
                </c:pt>
                <c:pt idx="32282">
                  <c:v>6.2380618750016001</c:v>
                </c:pt>
                <c:pt idx="32283">
                  <c:v>6.2372612500000004</c:v>
                </c:pt>
                <c:pt idx="32284">
                  <c:v>6.2364818750015996</c:v>
                </c:pt>
                <c:pt idx="32285">
                  <c:v>6.2357500000000003</c:v>
                </c:pt>
                <c:pt idx="32286">
                  <c:v>6.2351337500000001</c:v>
                </c:pt>
                <c:pt idx="32287">
                  <c:v>6.2344387499999998</c:v>
                </c:pt>
                <c:pt idx="32288">
                  <c:v>6.2338443750015999</c:v>
                </c:pt>
                <c:pt idx="32289">
                  <c:v>6.2332268750016002</c:v>
                </c:pt>
                <c:pt idx="32290">
                  <c:v>6.2327018750015997</c:v>
                </c:pt>
                <c:pt idx="32291">
                  <c:v>6.2321912499999996</c:v>
                </c:pt>
                <c:pt idx="32292">
                  <c:v>6.2318049999999996</c:v>
                </c:pt>
                <c:pt idx="32293">
                  <c:v>6.2313462499999996</c:v>
                </c:pt>
                <c:pt idx="32294">
                  <c:v>6.2310175000000001</c:v>
                </c:pt>
                <c:pt idx="32295">
                  <c:v>6.2314387499999997</c:v>
                </c:pt>
                <c:pt idx="32296">
                  <c:v>6.2319187500000002</c:v>
                </c:pt>
                <c:pt idx="32297">
                  <c:v>6.2322643750015994</c:v>
                </c:pt>
                <c:pt idx="32298">
                  <c:v>6.2326218750016</c:v>
                </c:pt>
                <c:pt idx="32299">
                  <c:v>6.2331062499999996</c:v>
                </c:pt>
                <c:pt idx="32300">
                  <c:v>6.2335743750015995</c:v>
                </c:pt>
                <c:pt idx="32301">
                  <c:v>6.2340074999999997</c:v>
                </c:pt>
                <c:pt idx="32302">
                  <c:v>6.2343950000000001</c:v>
                </c:pt>
                <c:pt idx="32303">
                  <c:v>6.2348193750015994</c:v>
                </c:pt>
                <c:pt idx="32304">
                  <c:v>6.2354093750016002</c:v>
                </c:pt>
                <c:pt idx="32305">
                  <c:v>6.2358775</c:v>
                </c:pt>
                <c:pt idx="32306">
                  <c:v>6.2364899999999999</c:v>
                </c:pt>
                <c:pt idx="32307">
                  <c:v>6.2371043750016</c:v>
                </c:pt>
                <c:pt idx="32308">
                  <c:v>6.2374437499999997</c:v>
                </c:pt>
                <c:pt idx="32309">
                  <c:v>6.2377868750015999</c:v>
                </c:pt>
                <c:pt idx="32310">
                  <c:v>6.2383474999999997</c:v>
                </c:pt>
                <c:pt idx="32311">
                  <c:v>6.2387018750015999</c:v>
                </c:pt>
                <c:pt idx="32312">
                  <c:v>6.2390387499999997</c:v>
                </c:pt>
                <c:pt idx="32313">
                  <c:v>6.2395800000000001</c:v>
                </c:pt>
                <c:pt idx="32314">
                  <c:v>6.2401900000000001</c:v>
                </c:pt>
                <c:pt idx="32315">
                  <c:v>6.2407649999999997</c:v>
                </c:pt>
                <c:pt idx="32316">
                  <c:v>6.2410906250015996</c:v>
                </c:pt>
                <c:pt idx="32317">
                  <c:v>6.2415124999999998</c:v>
                </c:pt>
                <c:pt idx="32318">
                  <c:v>6.2421493750015999</c:v>
                </c:pt>
                <c:pt idx="32319">
                  <c:v>6.2428918750015994</c:v>
                </c:pt>
                <c:pt idx="32320">
                  <c:v>6.2432418750015994</c:v>
                </c:pt>
                <c:pt idx="32321">
                  <c:v>6.2435893750015996</c:v>
                </c:pt>
                <c:pt idx="32322">
                  <c:v>6.2439543750016</c:v>
                </c:pt>
                <c:pt idx="32323">
                  <c:v>6.2443018750016002</c:v>
                </c:pt>
                <c:pt idx="32324">
                  <c:v>6.2447256250015997</c:v>
                </c:pt>
                <c:pt idx="32325">
                  <c:v>6.24505</c:v>
                </c:pt>
                <c:pt idx="32326">
                  <c:v>6.2445743750015996</c:v>
                </c:pt>
                <c:pt idx="32327">
                  <c:v>6.2441212500000001</c:v>
                </c:pt>
                <c:pt idx="32328">
                  <c:v>6.2435737500000004</c:v>
                </c:pt>
                <c:pt idx="32329">
                  <c:v>6.2429912500000002</c:v>
                </c:pt>
                <c:pt idx="32330">
                  <c:v>6.2422843750016002</c:v>
                </c:pt>
                <c:pt idx="32331">
                  <c:v>6.2415718750015996</c:v>
                </c:pt>
                <c:pt idx="32332">
                  <c:v>6.2407268750015996</c:v>
                </c:pt>
                <c:pt idx="32333">
                  <c:v>6.2399393750016001</c:v>
                </c:pt>
                <c:pt idx="32334">
                  <c:v>6.2389725</c:v>
                </c:pt>
                <c:pt idx="32335">
                  <c:v>6.2382137499999999</c:v>
                </c:pt>
                <c:pt idx="32336">
                  <c:v>6.2374124999999996</c:v>
                </c:pt>
                <c:pt idx="32337">
                  <c:v>6.2367537500000001</c:v>
                </c:pt>
                <c:pt idx="32338">
                  <c:v>6.2361318750015995</c:v>
                </c:pt>
                <c:pt idx="32339">
                  <c:v>6.2355812500000001</c:v>
                </c:pt>
                <c:pt idx="32340">
                  <c:v>6.2350975000000002</c:v>
                </c:pt>
                <c:pt idx="32341">
                  <c:v>6.2346181250015995</c:v>
                </c:pt>
                <c:pt idx="32342">
                  <c:v>6.2342481250016002</c:v>
                </c:pt>
                <c:pt idx="32343">
                  <c:v>6.2338131250015998</c:v>
                </c:pt>
                <c:pt idx="32344">
                  <c:v>6.2334656250015996</c:v>
                </c:pt>
                <c:pt idx="32345">
                  <c:v>6.2330449999999997</c:v>
                </c:pt>
                <c:pt idx="32346">
                  <c:v>6.2326406250015998</c:v>
                </c:pt>
                <c:pt idx="32347">
                  <c:v>6.2322087499999999</c:v>
                </c:pt>
                <c:pt idx="32348">
                  <c:v>6.2318756250015994</c:v>
                </c:pt>
                <c:pt idx="32349">
                  <c:v>6.2313193750015996</c:v>
                </c:pt>
                <c:pt idx="32350">
                  <c:v>6.2308574999999999</c:v>
                </c:pt>
                <c:pt idx="32351">
                  <c:v>6.2305293750016002</c:v>
                </c:pt>
                <c:pt idx="32352">
                  <c:v>6.2305624999999996</c:v>
                </c:pt>
                <c:pt idx="32353">
                  <c:v>6.2310762500000001</c:v>
                </c:pt>
                <c:pt idx="32354">
                  <c:v>6.2314037500000001</c:v>
                </c:pt>
                <c:pt idx="32355">
                  <c:v>6.2318718750016</c:v>
                </c:pt>
                <c:pt idx="32356">
                  <c:v>6.2322031250015995</c:v>
                </c:pt>
                <c:pt idx="32357">
                  <c:v>6.2326106250016</c:v>
                </c:pt>
                <c:pt idx="32358">
                  <c:v>6.2329875000000001</c:v>
                </c:pt>
                <c:pt idx="32359">
                  <c:v>6.2334212500000001</c:v>
                </c:pt>
                <c:pt idx="32360">
                  <c:v>6.2337612499999997</c:v>
                </c:pt>
                <c:pt idx="32361">
                  <c:v>6.2341006250015996</c:v>
                </c:pt>
                <c:pt idx="32362">
                  <c:v>6.2344681250015999</c:v>
                </c:pt>
                <c:pt idx="32363">
                  <c:v>6.2348131250016001</c:v>
                </c:pt>
                <c:pt idx="32364">
                  <c:v>6.2351687499999997</c:v>
                </c:pt>
                <c:pt idx="32365">
                  <c:v>6.2355406250016001</c:v>
                </c:pt>
                <c:pt idx="32366">
                  <c:v>6.235055</c:v>
                </c:pt>
                <c:pt idx="32367">
                  <c:v>6.2346381250015996</c:v>
                </c:pt>
                <c:pt idx="32368">
                  <c:v>6.2340462499999996</c:v>
                </c:pt>
                <c:pt idx="32369">
                  <c:v>6.2336312500000002</c:v>
                </c:pt>
                <c:pt idx="32370">
                  <c:v>6.2331174999999996</c:v>
                </c:pt>
                <c:pt idx="32371">
                  <c:v>6.2326174999999999</c:v>
                </c:pt>
                <c:pt idx="32372">
                  <c:v>6.2320149999999996</c:v>
                </c:pt>
                <c:pt idx="32373">
                  <c:v>6.2316018750015996</c:v>
                </c:pt>
                <c:pt idx="32374">
                  <c:v>6.2310712500000003</c:v>
                </c:pt>
                <c:pt idx="32375">
                  <c:v>6.2307068750015997</c:v>
                </c:pt>
                <c:pt idx="32376">
                  <c:v>6.2306993750016</c:v>
                </c:pt>
                <c:pt idx="32377">
                  <c:v>6.2310893750015994</c:v>
                </c:pt>
                <c:pt idx="32378">
                  <c:v>6.2314181250015999</c:v>
                </c:pt>
                <c:pt idx="32379">
                  <c:v>6.2318106250016001</c:v>
                </c:pt>
                <c:pt idx="32380">
                  <c:v>6.2321787500000001</c:v>
                </c:pt>
                <c:pt idx="32381">
                  <c:v>6.2326075000000003</c:v>
                </c:pt>
                <c:pt idx="32382">
                  <c:v>6.23302625</c:v>
                </c:pt>
                <c:pt idx="32383">
                  <c:v>6.2335725000000002</c:v>
                </c:pt>
                <c:pt idx="32384">
                  <c:v>6.2341156250015999</c:v>
                </c:pt>
                <c:pt idx="32385">
                  <c:v>6.2347450000000002</c:v>
                </c:pt>
                <c:pt idx="32386">
                  <c:v>6.2354031250016</c:v>
                </c:pt>
                <c:pt idx="32387">
                  <c:v>6.2359931250015999</c:v>
                </c:pt>
                <c:pt idx="32388">
                  <c:v>6.2365899999999996</c:v>
                </c:pt>
                <c:pt idx="32389">
                  <c:v>6.2372118750015995</c:v>
                </c:pt>
                <c:pt idx="32390">
                  <c:v>6.2378481250015998</c:v>
                </c:pt>
                <c:pt idx="32391">
                  <c:v>6.2384637500000002</c:v>
                </c:pt>
                <c:pt idx="32392">
                  <c:v>6.23884375</c:v>
                </c:pt>
                <c:pt idx="32393">
                  <c:v>6.23949</c:v>
                </c:pt>
                <c:pt idx="32394">
                  <c:v>6.2401581250015994</c:v>
                </c:pt>
                <c:pt idx="32395">
                  <c:v>6.2405031250015996</c:v>
                </c:pt>
                <c:pt idx="32396">
                  <c:v>6.2409524999999997</c:v>
                </c:pt>
                <c:pt idx="32397">
                  <c:v>6.2415756250015999</c:v>
                </c:pt>
                <c:pt idx="32398">
                  <c:v>6.2421662500000004</c:v>
                </c:pt>
                <c:pt idx="32399">
                  <c:v>6.2426681250015994</c:v>
                </c:pt>
                <c:pt idx="32400">
                  <c:v>6.2431025</c:v>
                </c:pt>
                <c:pt idx="32401">
                  <c:v>6.2434737499999997</c:v>
                </c:pt>
                <c:pt idx="32402">
                  <c:v>6.2429199999999998</c:v>
                </c:pt>
                <c:pt idx="32403">
                  <c:v>6.2423581250015996</c:v>
                </c:pt>
                <c:pt idx="32404">
                  <c:v>6.2416356250015994</c:v>
                </c:pt>
                <c:pt idx="32405">
                  <c:v>6.2408275</c:v>
                </c:pt>
                <c:pt idx="32406">
                  <c:v>6.2399487499999999</c:v>
                </c:pt>
                <c:pt idx="32407">
                  <c:v>6.2389737500000004</c:v>
                </c:pt>
                <c:pt idx="32408">
                  <c:v>6.2378431250016</c:v>
                </c:pt>
                <c:pt idx="32409">
                  <c:v>6.2367274999999998</c:v>
                </c:pt>
                <c:pt idx="32410">
                  <c:v>6.2355987500000003</c:v>
                </c:pt>
                <c:pt idx="32411">
                  <c:v>6.2346206250015994</c:v>
                </c:pt>
                <c:pt idx="32412">
                  <c:v>6.2338775000000002</c:v>
                </c:pt>
                <c:pt idx="32413">
                  <c:v>6.2332381250015994</c:v>
                </c:pt>
                <c:pt idx="32414">
                  <c:v>6.2326506250015994</c:v>
                </c:pt>
                <c:pt idx="32415">
                  <c:v>6.2321574999999996</c:v>
                </c:pt>
                <c:pt idx="32416">
                  <c:v>6.2317318750016</c:v>
                </c:pt>
                <c:pt idx="32417">
                  <c:v>6.2312824999999998</c:v>
                </c:pt>
                <c:pt idx="32418">
                  <c:v>6.2306931250015998</c:v>
                </c:pt>
                <c:pt idx="32419">
                  <c:v>6.2301824999999997</c:v>
                </c:pt>
                <c:pt idx="32420">
                  <c:v>6.2295749999999996</c:v>
                </c:pt>
                <c:pt idx="32421">
                  <c:v>6.2290743750016002</c:v>
                </c:pt>
                <c:pt idx="32422">
                  <c:v>6.2287218750015994</c:v>
                </c:pt>
                <c:pt idx="32423">
                  <c:v>6.2282812500000002</c:v>
                </c:pt>
                <c:pt idx="32424">
                  <c:v>6.2277287499999998</c:v>
                </c:pt>
                <c:pt idx="32425">
                  <c:v>6.2273931250015995</c:v>
                </c:pt>
                <c:pt idx="32426">
                  <c:v>6.2269587499999997</c:v>
                </c:pt>
                <c:pt idx="32427">
                  <c:v>6.2263531250015998</c:v>
                </c:pt>
                <c:pt idx="32428">
                  <c:v>6.2258412500000002</c:v>
                </c:pt>
                <c:pt idx="32429">
                  <c:v>6.2255162500000001</c:v>
                </c:pt>
                <c:pt idx="32430">
                  <c:v>6.2251731250016</c:v>
                </c:pt>
                <c:pt idx="32431">
                  <c:v>6.2251368750016001</c:v>
                </c:pt>
                <c:pt idx="32432">
                  <c:v>6.2248099999999997</c:v>
                </c:pt>
                <c:pt idx="32433">
                  <c:v>6.2244643750015998</c:v>
                </c:pt>
                <c:pt idx="32434">
                  <c:v>6.2240881250015994</c:v>
                </c:pt>
                <c:pt idx="32435">
                  <c:v>6.2237268750016002</c:v>
                </c:pt>
                <c:pt idx="32436">
                  <c:v>6.2233737500000004</c:v>
                </c:pt>
                <c:pt idx="32437">
                  <c:v>6.2234318750015998</c:v>
                </c:pt>
                <c:pt idx="32438">
                  <c:v>6.2238443750016001</c:v>
                </c:pt>
                <c:pt idx="32439">
                  <c:v>6.2243343750015994</c:v>
                </c:pt>
                <c:pt idx="32440">
                  <c:v>6.2246575000000002</c:v>
                </c:pt>
                <c:pt idx="32441">
                  <c:v>6.2251068750015994</c:v>
                </c:pt>
                <c:pt idx="32442">
                  <c:v>6.22549625</c:v>
                </c:pt>
                <c:pt idx="32443">
                  <c:v>6.2258718750015998</c:v>
                </c:pt>
                <c:pt idx="32444">
                  <c:v>6.2262143750016001</c:v>
                </c:pt>
                <c:pt idx="32445">
                  <c:v>6.2267312500000003</c:v>
                </c:pt>
                <c:pt idx="32446">
                  <c:v>6.2270649999999996</c:v>
                </c:pt>
                <c:pt idx="32447">
                  <c:v>6.2274781250015998</c:v>
                </c:pt>
                <c:pt idx="32448">
                  <c:v>6.2278343750016001</c:v>
                </c:pt>
                <c:pt idx="32449">
                  <c:v>6.2282225000000002</c:v>
                </c:pt>
                <c:pt idx="32450">
                  <c:v>6.2287068750015999</c:v>
                </c:pt>
                <c:pt idx="32451">
                  <c:v>6.2291318750015998</c:v>
                </c:pt>
                <c:pt idx="32452">
                  <c:v>6.2295618750015995</c:v>
                </c:pt>
                <c:pt idx="32453">
                  <c:v>6.2299356250016</c:v>
                </c:pt>
                <c:pt idx="32454">
                  <c:v>6.2303424999999999</c:v>
                </c:pt>
                <c:pt idx="32455">
                  <c:v>6.2307825000000001</c:v>
                </c:pt>
                <c:pt idx="32456">
                  <c:v>6.2311787499999998</c:v>
                </c:pt>
                <c:pt idx="32457">
                  <c:v>6.2315762499999998</c:v>
                </c:pt>
                <c:pt idx="32458">
                  <c:v>6.2319637500000002</c:v>
                </c:pt>
                <c:pt idx="32459">
                  <c:v>6.2323331250015999</c:v>
                </c:pt>
                <c:pt idx="32460">
                  <c:v>6.2326837499999996</c:v>
                </c:pt>
                <c:pt idx="32461">
                  <c:v>6.2331450000000004</c:v>
                </c:pt>
                <c:pt idx="32462">
                  <c:v>6.2335943750015996</c:v>
                </c:pt>
                <c:pt idx="32463">
                  <c:v>6.2339293750015994</c:v>
                </c:pt>
                <c:pt idx="32464">
                  <c:v>6.2343318750016001</c:v>
                </c:pt>
                <c:pt idx="32465">
                  <c:v>6.2347306250015997</c:v>
                </c:pt>
                <c:pt idx="32466">
                  <c:v>6.2351549999999998</c:v>
                </c:pt>
                <c:pt idx="32467">
                  <c:v>6.2355925000000001</c:v>
                </c:pt>
                <c:pt idx="32468">
                  <c:v>6.2359431250016</c:v>
                </c:pt>
                <c:pt idx="32469">
                  <c:v>6.2363887499999997</c:v>
                </c:pt>
                <c:pt idx="32470">
                  <c:v>6.2360481250015996</c:v>
                </c:pt>
                <c:pt idx="32471">
                  <c:v>6.2355831250015994</c:v>
                </c:pt>
                <c:pt idx="32472">
                  <c:v>6.2351025</c:v>
                </c:pt>
                <c:pt idx="32473">
                  <c:v>6.2343799999999998</c:v>
                </c:pt>
                <c:pt idx="32474">
                  <c:v>6.2339231250016001</c:v>
                </c:pt>
                <c:pt idx="32475">
                  <c:v>6.2334456250015995</c:v>
                </c:pt>
                <c:pt idx="32476">
                  <c:v>6.2329612499999998</c:v>
                </c:pt>
                <c:pt idx="32477">
                  <c:v>6.2324193750015997</c:v>
                </c:pt>
                <c:pt idx="32478">
                  <c:v>6.23194625</c:v>
                </c:pt>
                <c:pt idx="32479">
                  <c:v>6.2314343750015997</c:v>
                </c:pt>
                <c:pt idx="32480">
                  <c:v>6.2310156250016</c:v>
                </c:pt>
                <c:pt idx="32481">
                  <c:v>6.2306456250015998</c:v>
                </c:pt>
                <c:pt idx="32482">
                  <c:v>6.2302656250016</c:v>
                </c:pt>
                <c:pt idx="32483">
                  <c:v>6.2298418750015996</c:v>
                </c:pt>
                <c:pt idx="32484">
                  <c:v>6.2299506250015995</c:v>
                </c:pt>
                <c:pt idx="32485">
                  <c:v>6.2302974999999998</c:v>
                </c:pt>
                <c:pt idx="32486">
                  <c:v>6.2306306250015995</c:v>
                </c:pt>
                <c:pt idx="32487">
                  <c:v>6.2309887499999999</c:v>
                </c:pt>
                <c:pt idx="32488">
                  <c:v>6.231395</c:v>
                </c:pt>
                <c:pt idx="32489">
                  <c:v>6.2317418750015996</c:v>
                </c:pt>
                <c:pt idx="32490">
                  <c:v>6.2321431250015999</c:v>
                </c:pt>
                <c:pt idx="32491">
                  <c:v>6.2317418750015996</c:v>
                </c:pt>
                <c:pt idx="32492">
                  <c:v>6.2312025000000002</c:v>
                </c:pt>
                <c:pt idx="32493">
                  <c:v>6.2304987499999998</c:v>
                </c:pt>
                <c:pt idx="32494">
                  <c:v>6.2301562500000003</c:v>
                </c:pt>
                <c:pt idx="32495">
                  <c:v>6.2297318750016002</c:v>
                </c:pt>
                <c:pt idx="32496">
                  <c:v>6.2293331250015997</c:v>
                </c:pt>
                <c:pt idx="32497">
                  <c:v>6.2288581250016</c:v>
                </c:pt>
                <c:pt idx="32498">
                  <c:v>6.2284462500000002</c:v>
                </c:pt>
                <c:pt idx="32499">
                  <c:v>6.2280231250015996</c:v>
                </c:pt>
                <c:pt idx="32500">
                  <c:v>6.2275718750015994</c:v>
                </c:pt>
                <c:pt idx="32501">
                  <c:v>6.2272299999999996</c:v>
                </c:pt>
                <c:pt idx="32502">
                  <c:v>6.2268418750015995</c:v>
                </c:pt>
                <c:pt idx="32503">
                  <c:v>6.2265193750016001</c:v>
                </c:pt>
                <c:pt idx="32504">
                  <c:v>6.2261049999999996</c:v>
                </c:pt>
                <c:pt idx="32505">
                  <c:v>6.2255743750015995</c:v>
                </c:pt>
                <c:pt idx="32506">
                  <c:v>6.2251062499999996</c:v>
                </c:pt>
                <c:pt idx="32507">
                  <c:v>6.2245843750015997</c:v>
                </c:pt>
                <c:pt idx="32508">
                  <c:v>6.2241756250015996</c:v>
                </c:pt>
                <c:pt idx="32509">
                  <c:v>6.2243931250015994</c:v>
                </c:pt>
                <c:pt idx="32510">
                  <c:v>6.2247568750015994</c:v>
                </c:pt>
                <c:pt idx="32511">
                  <c:v>6.2251131250015996</c:v>
                </c:pt>
                <c:pt idx="32512">
                  <c:v>6.2254924999999997</c:v>
                </c:pt>
                <c:pt idx="32513">
                  <c:v>6.2258193750016</c:v>
                </c:pt>
                <c:pt idx="32514">
                  <c:v>6.2263943750015995</c:v>
                </c:pt>
                <c:pt idx="32515">
                  <c:v>6.2268118750015997</c:v>
                </c:pt>
                <c:pt idx="32516">
                  <c:v>6.2272668750015994</c:v>
                </c:pt>
                <c:pt idx="32517">
                  <c:v>6.2277887500000002</c:v>
                </c:pt>
                <c:pt idx="32518">
                  <c:v>6.2282999999999999</c:v>
                </c:pt>
                <c:pt idx="32519">
                  <c:v>6.2288424999999998</c:v>
                </c:pt>
                <c:pt idx="32520">
                  <c:v>6.2293518750015995</c:v>
                </c:pt>
                <c:pt idx="32521">
                  <c:v>6.2298968750016002</c:v>
                </c:pt>
                <c:pt idx="32522">
                  <c:v>6.2303312499999999</c:v>
                </c:pt>
                <c:pt idx="32523">
                  <c:v>6.2308174999999997</c:v>
                </c:pt>
                <c:pt idx="32524">
                  <c:v>6.2312525000000001</c:v>
                </c:pt>
                <c:pt idx="32525">
                  <c:v>6.2317349999999996</c:v>
                </c:pt>
                <c:pt idx="32526">
                  <c:v>6.2321512500000003</c:v>
                </c:pt>
                <c:pt idx="32527">
                  <c:v>6.2325187499999997</c:v>
                </c:pt>
                <c:pt idx="32528">
                  <c:v>6.2328637499999999</c:v>
                </c:pt>
                <c:pt idx="32529">
                  <c:v>6.2332650000000003</c:v>
                </c:pt>
                <c:pt idx="32530">
                  <c:v>6.2336281250015997</c:v>
                </c:pt>
                <c:pt idx="32531">
                  <c:v>6.2340606250016002</c:v>
                </c:pt>
                <c:pt idx="32532">
                  <c:v>6.2343962499999996</c:v>
                </c:pt>
                <c:pt idx="32533">
                  <c:v>6.2340356250015994</c:v>
                </c:pt>
                <c:pt idx="32534">
                  <c:v>6.2337150000000001</c:v>
                </c:pt>
                <c:pt idx="32535">
                  <c:v>6.2331931250016002</c:v>
                </c:pt>
                <c:pt idx="32536">
                  <c:v>6.2326587499999997</c:v>
                </c:pt>
                <c:pt idx="32537">
                  <c:v>6.2319618750016001</c:v>
                </c:pt>
                <c:pt idx="32538">
                  <c:v>6.2312849999999997</c:v>
                </c:pt>
                <c:pt idx="32539">
                  <c:v>6.2305606250015995</c:v>
                </c:pt>
                <c:pt idx="32540">
                  <c:v>6.2299037500000001</c:v>
                </c:pt>
                <c:pt idx="32541">
                  <c:v>6.2291743750016</c:v>
                </c:pt>
                <c:pt idx="32542">
                  <c:v>6.2285268750015996</c:v>
                </c:pt>
                <c:pt idx="32543">
                  <c:v>6.2279168750015996</c:v>
                </c:pt>
                <c:pt idx="32544">
                  <c:v>6.2273674999999997</c:v>
                </c:pt>
                <c:pt idx="32545">
                  <c:v>6.22687875</c:v>
                </c:pt>
                <c:pt idx="32546">
                  <c:v>6.2264068750015999</c:v>
                </c:pt>
                <c:pt idx="32547">
                  <c:v>6.2260675000000001</c:v>
                </c:pt>
                <c:pt idx="32548">
                  <c:v>6.2257024999999997</c:v>
                </c:pt>
                <c:pt idx="32549">
                  <c:v>6.2251706250016001</c:v>
                </c:pt>
                <c:pt idx="32550">
                  <c:v>6.2246681250015996</c:v>
                </c:pt>
                <c:pt idx="32551">
                  <c:v>6.2241675000000001</c:v>
                </c:pt>
                <c:pt idx="32552">
                  <c:v>6.2238206250015997</c:v>
                </c:pt>
                <c:pt idx="32553">
                  <c:v>6.2232818750016001</c:v>
                </c:pt>
                <c:pt idx="32554">
                  <c:v>6.2228781250015999</c:v>
                </c:pt>
                <c:pt idx="32555">
                  <c:v>6.2228399999999997</c:v>
                </c:pt>
                <c:pt idx="32556">
                  <c:v>6.2231649999999998</c:v>
                </c:pt>
                <c:pt idx="32557">
                  <c:v>6.2227768750015997</c:v>
                </c:pt>
                <c:pt idx="32558">
                  <c:v>6.2224268750015996</c:v>
                </c:pt>
                <c:pt idx="32559">
                  <c:v>6.2224250000000003</c:v>
                </c:pt>
                <c:pt idx="32560">
                  <c:v>6.2229193750015996</c:v>
                </c:pt>
                <c:pt idx="32561">
                  <c:v>6.2232462499999999</c:v>
                </c:pt>
                <c:pt idx="32562">
                  <c:v>6.2236068750015994</c:v>
                </c:pt>
                <c:pt idx="32563">
                  <c:v>6.2240450000000003</c:v>
                </c:pt>
                <c:pt idx="32564">
                  <c:v>6.2244149999999996</c:v>
                </c:pt>
                <c:pt idx="32565">
                  <c:v>6.2248893750015997</c:v>
                </c:pt>
                <c:pt idx="32566">
                  <c:v>6.2252468750015995</c:v>
                </c:pt>
                <c:pt idx="32567">
                  <c:v>6.2256118750015998</c:v>
                </c:pt>
                <c:pt idx="32568">
                  <c:v>6.2252774999999998</c:v>
                </c:pt>
                <c:pt idx="32569">
                  <c:v>6.2248568750016</c:v>
                </c:pt>
                <c:pt idx="32570">
                  <c:v>6.2243962499999999</c:v>
                </c:pt>
                <c:pt idx="32571">
                  <c:v>6.2248374999999996</c:v>
                </c:pt>
                <c:pt idx="32572">
                  <c:v>6.22528375</c:v>
                </c:pt>
                <c:pt idx="32573">
                  <c:v>6.2257368750015996</c:v>
                </c:pt>
                <c:pt idx="32574">
                  <c:v>6.2262318750015995</c:v>
                </c:pt>
                <c:pt idx="32575">
                  <c:v>6.2266937499999999</c:v>
                </c:pt>
                <c:pt idx="32576">
                  <c:v>6.2272281250015995</c:v>
                </c:pt>
                <c:pt idx="32577">
                  <c:v>6.2277056250016001</c:v>
                </c:pt>
                <c:pt idx="32578">
                  <c:v>6.2282381250015995</c:v>
                </c:pt>
                <c:pt idx="32579">
                  <c:v>6.2287968750016001</c:v>
                </c:pt>
                <c:pt idx="32580">
                  <c:v>6.2293987499999997</c:v>
                </c:pt>
                <c:pt idx="32581">
                  <c:v>6.2299699999999998</c:v>
                </c:pt>
                <c:pt idx="32582">
                  <c:v>6.2305137500000001</c:v>
                </c:pt>
                <c:pt idx="32583">
                  <c:v>6.2310443750015994</c:v>
                </c:pt>
                <c:pt idx="32584">
                  <c:v>6.2315474999999996</c:v>
                </c:pt>
                <c:pt idx="32585">
                  <c:v>6.2319968750015997</c:v>
                </c:pt>
                <c:pt idx="32586">
                  <c:v>6.2323487499999999</c:v>
                </c:pt>
                <c:pt idx="32587">
                  <c:v>6.2327718750015997</c:v>
                </c:pt>
                <c:pt idx="32588">
                  <c:v>6.2331156250015995</c:v>
                </c:pt>
                <c:pt idx="32589">
                  <c:v>6.2334631250015997</c:v>
                </c:pt>
                <c:pt idx="32590">
                  <c:v>6.2331293750015995</c:v>
                </c:pt>
                <c:pt idx="32591">
                  <c:v>6.2324337500000002</c:v>
                </c:pt>
                <c:pt idx="32592">
                  <c:v>6.2320356250015996</c:v>
                </c:pt>
                <c:pt idx="32593">
                  <c:v>6.2315637500000003</c:v>
                </c:pt>
                <c:pt idx="32594">
                  <c:v>6.2311056250016001</c:v>
                </c:pt>
                <c:pt idx="32595">
                  <c:v>6.2305187499999999</c:v>
                </c:pt>
                <c:pt idx="32596">
                  <c:v>6.2299449999999998</c:v>
                </c:pt>
                <c:pt idx="32597">
                  <c:v>6.2293931250016001</c:v>
                </c:pt>
                <c:pt idx="32598">
                  <c:v>6.2289250000000003</c:v>
                </c:pt>
                <c:pt idx="32599">
                  <c:v>6.22838125</c:v>
                </c:pt>
                <c:pt idx="32600">
                  <c:v>6.2279237500000004</c:v>
                </c:pt>
                <c:pt idx="32601">
                  <c:v>6.2274868750015999</c:v>
                </c:pt>
                <c:pt idx="32602">
                  <c:v>6.2269937500000001</c:v>
                </c:pt>
                <c:pt idx="32603">
                  <c:v>6.2264268750016001</c:v>
                </c:pt>
                <c:pt idx="32604">
                  <c:v>6.2258475000000004</c:v>
                </c:pt>
                <c:pt idx="32605">
                  <c:v>6.2253724999999998</c:v>
                </c:pt>
                <c:pt idx="32606">
                  <c:v>6.2248418750015997</c:v>
                </c:pt>
                <c:pt idx="32607">
                  <c:v>6.2242768750015998</c:v>
                </c:pt>
                <c:pt idx="32608">
                  <c:v>6.2236775</c:v>
                </c:pt>
                <c:pt idx="32609">
                  <c:v>6.2230656250015999</c:v>
                </c:pt>
                <c:pt idx="32610">
                  <c:v>6.2223618750015994</c:v>
                </c:pt>
                <c:pt idx="32611">
                  <c:v>6.2216512499999999</c:v>
                </c:pt>
                <c:pt idx="32612">
                  <c:v>6.2209487499999998</c:v>
                </c:pt>
                <c:pt idx="32613">
                  <c:v>6.2203193750015995</c:v>
                </c:pt>
                <c:pt idx="32614">
                  <c:v>6.2197100000000001</c:v>
                </c:pt>
                <c:pt idx="32615">
                  <c:v>6.2190712499999998</c:v>
                </c:pt>
                <c:pt idx="32616">
                  <c:v>6.2184962500000003</c:v>
                </c:pt>
                <c:pt idx="32617">
                  <c:v>6.2179099999999998</c:v>
                </c:pt>
                <c:pt idx="32618">
                  <c:v>6.2174206250015995</c:v>
                </c:pt>
                <c:pt idx="32619">
                  <c:v>6.2169462500000003</c:v>
                </c:pt>
                <c:pt idx="32620">
                  <c:v>6.21655625</c:v>
                </c:pt>
                <c:pt idx="32621">
                  <c:v>6.2161693750015994</c:v>
                </c:pt>
                <c:pt idx="32622">
                  <c:v>6.2156287499999996</c:v>
                </c:pt>
                <c:pt idx="32623">
                  <c:v>6.2151224999999997</c:v>
                </c:pt>
                <c:pt idx="32624">
                  <c:v>6.2147543750015997</c:v>
                </c:pt>
                <c:pt idx="32625">
                  <c:v>6.2144331250015998</c:v>
                </c:pt>
                <c:pt idx="32626">
                  <c:v>6.2147731250015994</c:v>
                </c:pt>
                <c:pt idx="32627">
                  <c:v>6.2151500000000004</c:v>
                </c:pt>
                <c:pt idx="32628">
                  <c:v>6.2155668750016</c:v>
                </c:pt>
                <c:pt idx="32629">
                  <c:v>6.2159512499999998</c:v>
                </c:pt>
                <c:pt idx="32630">
                  <c:v>6.2162931250015996</c:v>
                </c:pt>
                <c:pt idx="32631">
                  <c:v>6.2167574999999999</c:v>
                </c:pt>
                <c:pt idx="32632">
                  <c:v>6.2172868750015997</c:v>
                </c:pt>
                <c:pt idx="32633">
                  <c:v>6.2177606250016</c:v>
                </c:pt>
                <c:pt idx="32634">
                  <c:v>6.2182093750015994</c:v>
                </c:pt>
                <c:pt idx="32635">
                  <c:v>6.2187237499999997</c:v>
                </c:pt>
                <c:pt idx="32636">
                  <c:v>6.2192350000000003</c:v>
                </c:pt>
                <c:pt idx="32637">
                  <c:v>6.2197337499999996</c:v>
                </c:pt>
                <c:pt idx="32638">
                  <c:v>6.2202824999999997</c:v>
                </c:pt>
                <c:pt idx="32639">
                  <c:v>6.2209062499999996</c:v>
                </c:pt>
                <c:pt idx="32640">
                  <c:v>6.2215043750015999</c:v>
                </c:pt>
                <c:pt idx="32641">
                  <c:v>6.22214125</c:v>
                </c:pt>
                <c:pt idx="32642">
                  <c:v>6.2224862500000002</c:v>
                </c:pt>
                <c:pt idx="32643">
                  <c:v>6.2230800000000004</c:v>
                </c:pt>
                <c:pt idx="32644">
                  <c:v>6.2237650000000002</c:v>
                </c:pt>
                <c:pt idx="32645">
                  <c:v>6.2244400000000004</c:v>
                </c:pt>
                <c:pt idx="32646">
                  <c:v>6.2250006250015995</c:v>
                </c:pt>
                <c:pt idx="32647">
                  <c:v>6.22561125</c:v>
                </c:pt>
                <c:pt idx="32648">
                  <c:v>6.2262193750015999</c:v>
                </c:pt>
                <c:pt idx="32649">
                  <c:v>6.2268043750016</c:v>
                </c:pt>
                <c:pt idx="32650">
                  <c:v>6.2271806250015995</c:v>
                </c:pt>
                <c:pt idx="32651">
                  <c:v>6.2278425000000004</c:v>
                </c:pt>
                <c:pt idx="32652">
                  <c:v>6.2285156250015996</c:v>
                </c:pt>
                <c:pt idx="32653">
                  <c:v>6.2290912499999997</c:v>
                </c:pt>
                <c:pt idx="32654">
                  <c:v>6.2295600000000002</c:v>
                </c:pt>
                <c:pt idx="32655">
                  <c:v>6.2299249999999997</c:v>
                </c:pt>
                <c:pt idx="32656">
                  <c:v>6.2303318750015997</c:v>
                </c:pt>
                <c:pt idx="32657">
                  <c:v>6.2297737499999997</c:v>
                </c:pt>
                <c:pt idx="32658">
                  <c:v>6.2293574999999999</c:v>
                </c:pt>
                <c:pt idx="32659">
                  <c:v>6.2288781250016001</c:v>
                </c:pt>
                <c:pt idx="32660">
                  <c:v>6.2282837500000001</c:v>
                </c:pt>
                <c:pt idx="32661">
                  <c:v>6.2277037499999999</c:v>
                </c:pt>
                <c:pt idx="32662">
                  <c:v>6.2270456250016002</c:v>
                </c:pt>
                <c:pt idx="32663">
                  <c:v>6.2263206250016001</c:v>
                </c:pt>
                <c:pt idx="32664">
                  <c:v>6.2253943750016001</c:v>
                </c:pt>
                <c:pt idx="32665">
                  <c:v>6.2245168750015996</c:v>
                </c:pt>
                <c:pt idx="32666">
                  <c:v>6.2236587500000002</c:v>
                </c:pt>
                <c:pt idx="32667">
                  <c:v>6.2228399999999997</c:v>
                </c:pt>
                <c:pt idx="32668">
                  <c:v>6.2221175000000004</c:v>
                </c:pt>
                <c:pt idx="32669">
                  <c:v>6.2214400000000003</c:v>
                </c:pt>
                <c:pt idx="32670">
                  <c:v>6.2207818750015997</c:v>
                </c:pt>
                <c:pt idx="32671">
                  <c:v>6.2201481250016002</c:v>
                </c:pt>
                <c:pt idx="32672">
                  <c:v>6.2195493750016002</c:v>
                </c:pt>
                <c:pt idx="32673">
                  <c:v>6.2190462499999999</c:v>
                </c:pt>
                <c:pt idx="32674">
                  <c:v>6.2186112500000004</c:v>
                </c:pt>
                <c:pt idx="32675">
                  <c:v>6.2187681250016</c:v>
                </c:pt>
                <c:pt idx="32676">
                  <c:v>6.2191306250015996</c:v>
                </c:pt>
                <c:pt idx="32677">
                  <c:v>6.2195418750015996</c:v>
                </c:pt>
                <c:pt idx="32678">
                  <c:v>6.2198968750015995</c:v>
                </c:pt>
                <c:pt idx="32679">
                  <c:v>6.2202881250016002</c:v>
                </c:pt>
                <c:pt idx="32680">
                  <c:v>6.2208087499999998</c:v>
                </c:pt>
                <c:pt idx="32681">
                  <c:v>6.221355</c:v>
                </c:pt>
                <c:pt idx="32682">
                  <c:v>6.2218881250016</c:v>
                </c:pt>
                <c:pt idx="32683">
                  <c:v>6.2224737499999998</c:v>
                </c:pt>
                <c:pt idx="32684">
                  <c:v>6.2228012499999998</c:v>
                </c:pt>
                <c:pt idx="32685">
                  <c:v>6.2231681250015995</c:v>
                </c:pt>
                <c:pt idx="32686">
                  <c:v>6.2234924999999999</c:v>
                </c:pt>
                <c:pt idx="32687">
                  <c:v>6.2241231250015998</c:v>
                </c:pt>
                <c:pt idx="32688">
                  <c:v>6.2248000000000001</c:v>
                </c:pt>
                <c:pt idx="32689">
                  <c:v>6.2254100000000001</c:v>
                </c:pt>
                <c:pt idx="32690">
                  <c:v>6.2259681250016001</c:v>
                </c:pt>
                <c:pt idx="32691">
                  <c:v>6.2264981250015996</c:v>
                </c:pt>
                <c:pt idx="32692">
                  <c:v>6.2269787499999998</c:v>
                </c:pt>
                <c:pt idx="32693">
                  <c:v>6.2273612500000004</c:v>
                </c:pt>
                <c:pt idx="32694">
                  <c:v>6.2277531250016001</c:v>
                </c:pt>
                <c:pt idx="32695">
                  <c:v>6.2273500000000004</c:v>
                </c:pt>
                <c:pt idx="32696">
                  <c:v>6.2267393750015998</c:v>
                </c:pt>
                <c:pt idx="32697">
                  <c:v>6.2263525</c:v>
                </c:pt>
                <c:pt idx="32698">
                  <c:v>6.2257918750016001</c:v>
                </c:pt>
                <c:pt idx="32699">
                  <c:v>6.2252237499999996</c:v>
                </c:pt>
                <c:pt idx="32700">
                  <c:v>6.2246268750015998</c:v>
                </c:pt>
                <c:pt idx="32701">
                  <c:v>6.2240618750015999</c:v>
                </c:pt>
                <c:pt idx="32702">
                  <c:v>6.2233875000000003</c:v>
                </c:pt>
                <c:pt idx="32703">
                  <c:v>6.2227062499999999</c:v>
                </c:pt>
                <c:pt idx="32704">
                  <c:v>6.2218768750016</c:v>
                </c:pt>
                <c:pt idx="32705">
                  <c:v>6.2211668750015994</c:v>
                </c:pt>
                <c:pt idx="32706">
                  <c:v>6.2204356250016</c:v>
                </c:pt>
                <c:pt idx="32707">
                  <c:v>6.2197475000000004</c:v>
                </c:pt>
                <c:pt idx="32708">
                  <c:v>6.2191393750015997</c:v>
                </c:pt>
                <c:pt idx="32709">
                  <c:v>6.2185256250015994</c:v>
                </c:pt>
                <c:pt idx="32710">
                  <c:v>6.2179562500000003</c:v>
                </c:pt>
                <c:pt idx="32711">
                  <c:v>6.2173143750015996</c:v>
                </c:pt>
                <c:pt idx="32712">
                  <c:v>6.2168262500000004</c:v>
                </c:pt>
                <c:pt idx="32713">
                  <c:v>6.2163500000000003</c:v>
                </c:pt>
                <c:pt idx="32714">
                  <c:v>6.2156087500000003</c:v>
                </c:pt>
                <c:pt idx="32715">
                  <c:v>6.2150181250015999</c:v>
                </c:pt>
                <c:pt idx="32716">
                  <c:v>6.2145718750015995</c:v>
                </c:pt>
                <c:pt idx="32717">
                  <c:v>6.2149231250015999</c:v>
                </c:pt>
                <c:pt idx="32718">
                  <c:v>6.2151943750015999</c:v>
                </c:pt>
                <c:pt idx="32719">
                  <c:v>6.2155262499999999</c:v>
                </c:pt>
                <c:pt idx="32720">
                  <c:v>6.2159043750015996</c:v>
                </c:pt>
                <c:pt idx="32721">
                  <c:v>6.2163300000000001</c:v>
                </c:pt>
                <c:pt idx="32722">
                  <c:v>6.2166918750016</c:v>
                </c:pt>
                <c:pt idx="32723">
                  <c:v>6.2165381250016001</c:v>
                </c:pt>
                <c:pt idx="32724">
                  <c:v>6.2161425000000001</c:v>
                </c:pt>
                <c:pt idx="32725">
                  <c:v>6.2157543750016</c:v>
                </c:pt>
                <c:pt idx="32726">
                  <c:v>6.2153962500000004</c:v>
                </c:pt>
                <c:pt idx="32727">
                  <c:v>6.2149981250015998</c:v>
                </c:pt>
                <c:pt idx="32728">
                  <c:v>6.2146106250016002</c:v>
                </c:pt>
                <c:pt idx="32729">
                  <c:v>6.2142662499999997</c:v>
                </c:pt>
                <c:pt idx="32730">
                  <c:v>6.2139231250015996</c:v>
                </c:pt>
                <c:pt idx="32731">
                  <c:v>6.2136018750015998</c:v>
                </c:pt>
                <c:pt idx="32732">
                  <c:v>6.2139412500000004</c:v>
                </c:pt>
                <c:pt idx="32733">
                  <c:v>6.2142925</c:v>
                </c:pt>
                <c:pt idx="32734">
                  <c:v>6.2147406250015997</c:v>
                </c:pt>
                <c:pt idx="32735">
                  <c:v>6.2152349999999998</c:v>
                </c:pt>
                <c:pt idx="32736">
                  <c:v>6.2157087500000001</c:v>
                </c:pt>
                <c:pt idx="32737">
                  <c:v>6.2161731250015997</c:v>
                </c:pt>
                <c:pt idx="32738">
                  <c:v>6.2165800000000004</c:v>
                </c:pt>
                <c:pt idx="32739">
                  <c:v>6.2170631250015997</c:v>
                </c:pt>
                <c:pt idx="32740">
                  <c:v>6.2174281250016001</c:v>
                </c:pt>
                <c:pt idx="32741">
                  <c:v>6.2178806250015999</c:v>
                </c:pt>
                <c:pt idx="32742">
                  <c:v>6.2183999999999999</c:v>
                </c:pt>
                <c:pt idx="32743">
                  <c:v>6.2189862500000004</c:v>
                </c:pt>
                <c:pt idx="32744">
                  <c:v>6.2195143750015998</c:v>
                </c:pt>
                <c:pt idx="32745">
                  <c:v>6.2198500000000001</c:v>
                </c:pt>
                <c:pt idx="32746">
                  <c:v>6.2204581250016</c:v>
                </c:pt>
                <c:pt idx="32747">
                  <c:v>6.2210406250016002</c:v>
                </c:pt>
                <c:pt idx="32748">
                  <c:v>6.2215850000000001</c:v>
                </c:pt>
                <c:pt idx="32749">
                  <c:v>6.2219081250016002</c:v>
                </c:pt>
                <c:pt idx="32750">
                  <c:v>6.2225493750015994</c:v>
                </c:pt>
                <c:pt idx="32751">
                  <c:v>6.22323</c:v>
                </c:pt>
                <c:pt idx="32752">
                  <c:v>6.2238731250015995</c:v>
                </c:pt>
                <c:pt idx="32753">
                  <c:v>6.2245262500000003</c:v>
                </c:pt>
                <c:pt idx="32754">
                  <c:v>6.2248718750015994</c:v>
                </c:pt>
                <c:pt idx="32755">
                  <c:v>6.2252268750016002</c:v>
                </c:pt>
                <c:pt idx="32756">
                  <c:v>6.2255968750015995</c:v>
                </c:pt>
                <c:pt idx="32757">
                  <c:v>6.2259318750016002</c:v>
                </c:pt>
                <c:pt idx="32758">
                  <c:v>6.2262956250016002</c:v>
                </c:pt>
                <c:pt idx="32759">
                  <c:v>6.2269912500000002</c:v>
                </c:pt>
                <c:pt idx="32760">
                  <c:v>6.2276625000000001</c:v>
                </c:pt>
                <c:pt idx="32761">
                  <c:v>6.2282181250016002</c:v>
                </c:pt>
                <c:pt idx="32762">
                  <c:v>6.2287712500000003</c:v>
                </c:pt>
                <c:pt idx="32763">
                  <c:v>6.2291800000000004</c:v>
                </c:pt>
                <c:pt idx="32764">
                  <c:v>6.2296118750015994</c:v>
                </c:pt>
                <c:pt idx="32765">
                  <c:v>6.2292656250015996</c:v>
                </c:pt>
                <c:pt idx="32766">
                  <c:v>6.2288674999999998</c:v>
                </c:pt>
                <c:pt idx="32767">
                  <c:v>6.2284643750016002</c:v>
                </c:pt>
                <c:pt idx="32768">
                  <c:v>6.2279187499999997</c:v>
                </c:pt>
                <c:pt idx="32769">
                  <c:v>6.2273649999999998</c:v>
                </c:pt>
                <c:pt idx="32770">
                  <c:v>6.2266275000000002</c:v>
                </c:pt>
                <c:pt idx="32771">
                  <c:v>6.2259212499999999</c:v>
                </c:pt>
                <c:pt idx="32772">
                  <c:v>6.2251450000000004</c:v>
                </c:pt>
                <c:pt idx="32773">
                  <c:v>6.2243931250015994</c:v>
                </c:pt>
                <c:pt idx="32774">
                  <c:v>6.2235874999999998</c:v>
                </c:pt>
                <c:pt idx="32775">
                  <c:v>6.2228824999999999</c:v>
                </c:pt>
                <c:pt idx="32776">
                  <c:v>6.2222493750016001</c:v>
                </c:pt>
                <c:pt idx="32777">
                  <c:v>6.2216831250015998</c:v>
                </c:pt>
                <c:pt idx="32778">
                  <c:v>6.2211325000000004</c:v>
                </c:pt>
                <c:pt idx="32779">
                  <c:v>6.2206287500000004</c:v>
                </c:pt>
                <c:pt idx="32780">
                  <c:v>6.2202756250015998</c:v>
                </c:pt>
                <c:pt idx="32781">
                  <c:v>6.2198968750015995</c:v>
                </c:pt>
                <c:pt idx="32782">
                  <c:v>6.2193125</c:v>
                </c:pt>
                <c:pt idx="32783">
                  <c:v>6.2188237500000003</c:v>
                </c:pt>
                <c:pt idx="32784">
                  <c:v>6.2182368750016002</c:v>
                </c:pt>
                <c:pt idx="32785">
                  <c:v>6.2178843750016002</c:v>
                </c:pt>
                <c:pt idx="32786">
                  <c:v>6.217435</c:v>
                </c:pt>
                <c:pt idx="32787">
                  <c:v>6.2168968750015994</c:v>
                </c:pt>
                <c:pt idx="32788">
                  <c:v>6.2163700000000004</c:v>
                </c:pt>
                <c:pt idx="32789">
                  <c:v>6.2157037500000003</c:v>
                </c:pt>
                <c:pt idx="32790">
                  <c:v>6.2151206250015996</c:v>
                </c:pt>
                <c:pt idx="32791">
                  <c:v>6.2144443750015999</c:v>
                </c:pt>
                <c:pt idx="32792">
                  <c:v>6.2138099999999996</c:v>
                </c:pt>
                <c:pt idx="32793">
                  <c:v>6.2132331250016</c:v>
                </c:pt>
                <c:pt idx="32794">
                  <c:v>6.21268625</c:v>
                </c:pt>
                <c:pt idx="32795">
                  <c:v>6.2121793750015994</c:v>
                </c:pt>
                <c:pt idx="32796">
                  <c:v>6.2118006250016</c:v>
                </c:pt>
                <c:pt idx="32797">
                  <c:v>6.2112387499999997</c:v>
                </c:pt>
                <c:pt idx="32798">
                  <c:v>6.2108231250015997</c:v>
                </c:pt>
                <c:pt idx="32799">
                  <c:v>6.2107781250015996</c:v>
                </c:pt>
                <c:pt idx="32800">
                  <c:v>6.2111781250015996</c:v>
                </c:pt>
                <c:pt idx="32801">
                  <c:v>6.2115187499999998</c:v>
                </c:pt>
                <c:pt idx="32802">
                  <c:v>6.21191125</c:v>
                </c:pt>
                <c:pt idx="32803">
                  <c:v>6.2122593750016</c:v>
                </c:pt>
                <c:pt idx="32804">
                  <c:v>6.2127412499999997</c:v>
                </c:pt>
                <c:pt idx="32805">
                  <c:v>6.2132250000000004</c:v>
                </c:pt>
                <c:pt idx="32806">
                  <c:v>6.2136981250016001</c:v>
                </c:pt>
                <c:pt idx="32807">
                  <c:v>6.2142006250015998</c:v>
                </c:pt>
                <c:pt idx="32808">
                  <c:v>6.21465625</c:v>
                </c:pt>
                <c:pt idx="32809">
                  <c:v>6.2150449999999999</c:v>
                </c:pt>
                <c:pt idx="32810">
                  <c:v>6.2155162500000003</c:v>
                </c:pt>
                <c:pt idx="32811">
                  <c:v>6.2158406250015998</c:v>
                </c:pt>
                <c:pt idx="32812">
                  <c:v>6.2163412500000002</c:v>
                </c:pt>
                <c:pt idx="32813">
                  <c:v>6.2168443750015996</c:v>
                </c:pt>
                <c:pt idx="32814">
                  <c:v>6.2171906250015994</c:v>
                </c:pt>
                <c:pt idx="32815">
                  <c:v>6.2177793750015997</c:v>
                </c:pt>
                <c:pt idx="32816">
                  <c:v>6.2182837500000003</c:v>
                </c:pt>
                <c:pt idx="32817">
                  <c:v>6.2188387499999997</c:v>
                </c:pt>
                <c:pt idx="32818">
                  <c:v>6.2192524999999996</c:v>
                </c:pt>
                <c:pt idx="32819">
                  <c:v>6.2197556250016</c:v>
                </c:pt>
                <c:pt idx="32820">
                  <c:v>6.2201674999999996</c:v>
                </c:pt>
                <c:pt idx="32821">
                  <c:v>6.2205631250015996</c:v>
                </c:pt>
                <c:pt idx="32822">
                  <c:v>6.2209693750015997</c:v>
                </c:pt>
                <c:pt idx="32823">
                  <c:v>6.2206306250015997</c:v>
                </c:pt>
                <c:pt idx="32824">
                  <c:v>6.2202074999999999</c:v>
                </c:pt>
                <c:pt idx="32825">
                  <c:v>6.2197231250015994</c:v>
                </c:pt>
                <c:pt idx="32826">
                  <c:v>6.2190518750015995</c:v>
                </c:pt>
                <c:pt idx="32827">
                  <c:v>6.2183362500000001</c:v>
                </c:pt>
                <c:pt idx="32828">
                  <c:v>6.2175481250016</c:v>
                </c:pt>
                <c:pt idx="32829">
                  <c:v>6.21671</c:v>
                </c:pt>
                <c:pt idx="32830">
                  <c:v>6.2158100000000003</c:v>
                </c:pt>
                <c:pt idx="32831">
                  <c:v>6.2149268750015993</c:v>
                </c:pt>
                <c:pt idx="32832">
                  <c:v>6.2141543750016002</c:v>
                </c:pt>
                <c:pt idx="32833">
                  <c:v>6.2134099999999997</c:v>
                </c:pt>
                <c:pt idx="32834">
                  <c:v>6.2128424999999998</c:v>
                </c:pt>
                <c:pt idx="32835">
                  <c:v>6.2123100000000004</c:v>
                </c:pt>
                <c:pt idx="32836">
                  <c:v>6.2119387499999998</c:v>
                </c:pt>
                <c:pt idx="32837">
                  <c:v>6.2115850000000004</c:v>
                </c:pt>
                <c:pt idx="32838">
                  <c:v>6.2110793750015993</c:v>
                </c:pt>
                <c:pt idx="32839">
                  <c:v>6.2106218750015998</c:v>
                </c:pt>
                <c:pt idx="32840">
                  <c:v>6.2108524999999997</c:v>
                </c:pt>
                <c:pt idx="32841">
                  <c:v>6.2112081250015994</c:v>
                </c:pt>
                <c:pt idx="32842">
                  <c:v>6.2116418750015994</c:v>
                </c:pt>
                <c:pt idx="32843">
                  <c:v>6.2120456250015996</c:v>
                </c:pt>
                <c:pt idx="32844">
                  <c:v>6.2124393750015994</c:v>
                </c:pt>
                <c:pt idx="32845">
                  <c:v>6.21284875</c:v>
                </c:pt>
                <c:pt idx="32846">
                  <c:v>6.2133006250016001</c:v>
                </c:pt>
                <c:pt idx="32847">
                  <c:v>6.2137937499999998</c:v>
                </c:pt>
                <c:pt idx="32848">
                  <c:v>6.2143668750016001</c:v>
                </c:pt>
                <c:pt idx="32849">
                  <c:v>6.2148856250015996</c:v>
                </c:pt>
                <c:pt idx="32850">
                  <c:v>6.2154568750015997</c:v>
                </c:pt>
                <c:pt idx="32851">
                  <c:v>6.2159631250015996</c:v>
                </c:pt>
                <c:pt idx="32852">
                  <c:v>6.2164574999999997</c:v>
                </c:pt>
                <c:pt idx="32853">
                  <c:v>6.2168925000000002</c:v>
                </c:pt>
                <c:pt idx="32854">
                  <c:v>6.2173143750015996</c:v>
                </c:pt>
                <c:pt idx="32855">
                  <c:v>6.2176462499999996</c:v>
                </c:pt>
                <c:pt idx="32856">
                  <c:v>6.2180912499999996</c:v>
                </c:pt>
                <c:pt idx="32857">
                  <c:v>6.2184575000000004</c:v>
                </c:pt>
                <c:pt idx="32858">
                  <c:v>6.2188481250015997</c:v>
                </c:pt>
                <c:pt idx="32859">
                  <c:v>6.2188706250015997</c:v>
                </c:pt>
                <c:pt idx="32860">
                  <c:v>6.2185493750015999</c:v>
                </c:pt>
                <c:pt idx="32861">
                  <c:v>6.2180862499999998</c:v>
                </c:pt>
                <c:pt idx="32862">
                  <c:v>6.2176806250015995</c:v>
                </c:pt>
                <c:pt idx="32863">
                  <c:v>6.2172356250015994</c:v>
                </c:pt>
                <c:pt idx="32864">
                  <c:v>6.2166874999999999</c:v>
                </c:pt>
                <c:pt idx="32865">
                  <c:v>6.2163268750015996</c:v>
                </c:pt>
                <c:pt idx="32866">
                  <c:v>6.2158918750016001</c:v>
                </c:pt>
                <c:pt idx="32867">
                  <c:v>6.2155143750016002</c:v>
                </c:pt>
                <c:pt idx="32868">
                  <c:v>6.2150518750015999</c:v>
                </c:pt>
                <c:pt idx="32869">
                  <c:v>6.2145006250015999</c:v>
                </c:pt>
                <c:pt idx="32870">
                  <c:v>6.2140956250016002</c:v>
                </c:pt>
                <c:pt idx="32871">
                  <c:v>6.2137331250015997</c:v>
                </c:pt>
                <c:pt idx="32872">
                  <c:v>6.2138825000000004</c:v>
                </c:pt>
                <c:pt idx="32873">
                  <c:v>6.2142506250015996</c:v>
                </c:pt>
                <c:pt idx="32874">
                  <c:v>6.2147068750015997</c:v>
                </c:pt>
                <c:pt idx="32875">
                  <c:v>6.2150474999999998</c:v>
                </c:pt>
                <c:pt idx="32876">
                  <c:v>6.21479625</c:v>
                </c:pt>
                <c:pt idx="32877">
                  <c:v>6.2143762499999999</c:v>
                </c:pt>
                <c:pt idx="32878">
                  <c:v>6.2139362499999997</c:v>
                </c:pt>
                <c:pt idx="32879">
                  <c:v>6.2135674999999999</c:v>
                </c:pt>
                <c:pt idx="32880">
                  <c:v>6.2130256250015998</c:v>
                </c:pt>
                <c:pt idx="32881">
                  <c:v>6.2123925</c:v>
                </c:pt>
                <c:pt idx="32882">
                  <c:v>6.2120456250015996</c:v>
                </c:pt>
                <c:pt idx="32883">
                  <c:v>6.2116618750015995</c:v>
                </c:pt>
                <c:pt idx="32884">
                  <c:v>6.2112637499999996</c:v>
                </c:pt>
                <c:pt idx="32885">
                  <c:v>6.2108731250015996</c:v>
                </c:pt>
                <c:pt idx="32886">
                  <c:v>6.2104499999999998</c:v>
                </c:pt>
                <c:pt idx="32887">
                  <c:v>6.2100474999999999</c:v>
                </c:pt>
                <c:pt idx="32888">
                  <c:v>6.2096625000000003</c:v>
                </c:pt>
                <c:pt idx="32889">
                  <c:v>6.2090874999999999</c:v>
                </c:pt>
                <c:pt idx="32890">
                  <c:v>6.2085987500000002</c:v>
                </c:pt>
                <c:pt idx="32891">
                  <c:v>6.2081925</c:v>
                </c:pt>
                <c:pt idx="32892">
                  <c:v>6.2078075000000004</c:v>
                </c:pt>
                <c:pt idx="32893">
                  <c:v>6.2080731250015999</c:v>
                </c:pt>
                <c:pt idx="32894">
                  <c:v>6.2084662499999999</c:v>
                </c:pt>
                <c:pt idx="32895">
                  <c:v>6.20879125</c:v>
                </c:pt>
                <c:pt idx="32896">
                  <c:v>6.2092475</c:v>
                </c:pt>
                <c:pt idx="32897">
                  <c:v>6.2096537500000002</c:v>
                </c:pt>
                <c:pt idx="32898">
                  <c:v>6.2099799999999998</c:v>
                </c:pt>
                <c:pt idx="32899">
                  <c:v>6.2105162500000004</c:v>
                </c:pt>
                <c:pt idx="32900">
                  <c:v>6.2111049999999999</c:v>
                </c:pt>
                <c:pt idx="32901">
                  <c:v>6.211665</c:v>
                </c:pt>
                <c:pt idx="32902">
                  <c:v>6.2120068750015998</c:v>
                </c:pt>
                <c:pt idx="32903">
                  <c:v>6.2126018750015994</c:v>
                </c:pt>
                <c:pt idx="32904">
                  <c:v>6.2129587500000003</c:v>
                </c:pt>
                <c:pt idx="32905">
                  <c:v>6.2135812499999998</c:v>
                </c:pt>
                <c:pt idx="32906">
                  <c:v>6.2141481250016</c:v>
                </c:pt>
                <c:pt idx="32907">
                  <c:v>6.2144812500000004</c:v>
                </c:pt>
                <c:pt idx="32908">
                  <c:v>6.2148312499999996</c:v>
                </c:pt>
                <c:pt idx="32909">
                  <c:v>6.2154081250016002</c:v>
                </c:pt>
                <c:pt idx="32910">
                  <c:v>6.2160118750016</c:v>
                </c:pt>
                <c:pt idx="32911">
                  <c:v>6.2165687500000004</c:v>
                </c:pt>
                <c:pt idx="32912">
                  <c:v>6.2169274999999997</c:v>
                </c:pt>
                <c:pt idx="32913">
                  <c:v>6.2174631250015997</c:v>
                </c:pt>
                <c:pt idx="32914">
                  <c:v>6.2181237500000002</c:v>
                </c:pt>
                <c:pt idx="32915">
                  <c:v>6.2184606250016001</c:v>
                </c:pt>
                <c:pt idx="32916">
                  <c:v>6.2188581250016002</c:v>
                </c:pt>
                <c:pt idx="32917">
                  <c:v>6.2195256250015998</c:v>
                </c:pt>
                <c:pt idx="32918">
                  <c:v>6.2199018750016002</c:v>
                </c:pt>
                <c:pt idx="32919">
                  <c:v>6.2203256250015997</c:v>
                </c:pt>
                <c:pt idx="32920">
                  <c:v>6.2207943750016002</c:v>
                </c:pt>
                <c:pt idx="32921">
                  <c:v>6.2211918750016002</c:v>
                </c:pt>
                <c:pt idx="32922">
                  <c:v>6.2216550000000002</c:v>
                </c:pt>
                <c:pt idx="32923">
                  <c:v>6.2220325000000001</c:v>
                </c:pt>
                <c:pt idx="32924">
                  <c:v>6.2224843750016001</c:v>
                </c:pt>
                <c:pt idx="32925">
                  <c:v>6.2228312499999996</c:v>
                </c:pt>
                <c:pt idx="32926">
                  <c:v>6.2233281250015997</c:v>
                </c:pt>
                <c:pt idx="32927">
                  <c:v>6.2236649999999996</c:v>
                </c:pt>
                <c:pt idx="32928">
                  <c:v>6.2240756250015998</c:v>
                </c:pt>
                <c:pt idx="32929">
                  <c:v>6.2246662500000003</c:v>
                </c:pt>
                <c:pt idx="32930">
                  <c:v>6.2252131250015994</c:v>
                </c:pt>
                <c:pt idx="32931">
                  <c:v>6.2257656250015998</c:v>
                </c:pt>
                <c:pt idx="32932">
                  <c:v>6.2261812499999998</c:v>
                </c:pt>
                <c:pt idx="32933">
                  <c:v>6.2265462500000002</c:v>
                </c:pt>
                <c:pt idx="32934">
                  <c:v>6.2260912499999996</c:v>
                </c:pt>
                <c:pt idx="32935">
                  <c:v>6.2254593750015994</c:v>
                </c:pt>
                <c:pt idx="32936">
                  <c:v>6.2247068750015995</c:v>
                </c:pt>
                <c:pt idx="32937">
                  <c:v>6.2237981250015997</c:v>
                </c:pt>
                <c:pt idx="32938">
                  <c:v>6.2228787499999996</c:v>
                </c:pt>
                <c:pt idx="32939">
                  <c:v>6.2218018750016002</c:v>
                </c:pt>
                <c:pt idx="32940">
                  <c:v>6.2207375000000003</c:v>
                </c:pt>
                <c:pt idx="32941">
                  <c:v>6.2195200000000002</c:v>
                </c:pt>
                <c:pt idx="32942">
                  <c:v>6.2184287500000002</c:v>
                </c:pt>
                <c:pt idx="32943">
                  <c:v>6.2174843750016002</c:v>
                </c:pt>
                <c:pt idx="32944">
                  <c:v>6.2166968750015998</c:v>
                </c:pt>
                <c:pt idx="32945">
                  <c:v>6.2160700000000002</c:v>
                </c:pt>
                <c:pt idx="32946">
                  <c:v>6.2155800000000001</c:v>
                </c:pt>
                <c:pt idx="32947">
                  <c:v>6.2151581250015999</c:v>
                </c:pt>
                <c:pt idx="32948">
                  <c:v>6.2147949999999996</c:v>
                </c:pt>
                <c:pt idx="32949">
                  <c:v>6.2141737499999996</c:v>
                </c:pt>
                <c:pt idx="32950">
                  <c:v>6.2135631250015999</c:v>
                </c:pt>
                <c:pt idx="32951">
                  <c:v>6.2132275000000003</c:v>
                </c:pt>
                <c:pt idx="32952">
                  <c:v>6.2128731250015994</c:v>
                </c:pt>
                <c:pt idx="32953">
                  <c:v>6.2122112500000002</c:v>
                </c:pt>
                <c:pt idx="32954">
                  <c:v>6.2118624999999996</c:v>
                </c:pt>
                <c:pt idx="32955">
                  <c:v>6.2115256250015998</c:v>
                </c:pt>
                <c:pt idx="32956">
                  <c:v>6.2111968750016002</c:v>
                </c:pt>
                <c:pt idx="32957">
                  <c:v>6.2107887499999999</c:v>
                </c:pt>
                <c:pt idx="32958">
                  <c:v>6.2103993750016002</c:v>
                </c:pt>
                <c:pt idx="32959">
                  <c:v>6.2100024999999999</c:v>
                </c:pt>
                <c:pt idx="32960">
                  <c:v>6.2095174999999996</c:v>
                </c:pt>
                <c:pt idx="32961">
                  <c:v>6.2090393750016002</c:v>
                </c:pt>
                <c:pt idx="32962">
                  <c:v>6.2085831250016001</c:v>
                </c:pt>
                <c:pt idx="32963">
                  <c:v>6.20808625</c:v>
                </c:pt>
                <c:pt idx="32964">
                  <c:v>6.2074581250016001</c:v>
                </c:pt>
                <c:pt idx="32965">
                  <c:v>6.2071018750015998</c:v>
                </c:pt>
                <c:pt idx="32966">
                  <c:v>6.2067287499999999</c:v>
                </c:pt>
                <c:pt idx="32967">
                  <c:v>6.2063756250016002</c:v>
                </c:pt>
                <c:pt idx="32968">
                  <c:v>6.2059087499999999</c:v>
                </c:pt>
                <c:pt idx="32969">
                  <c:v>6.2054987500000003</c:v>
                </c:pt>
                <c:pt idx="32970">
                  <c:v>6.2050862499999999</c:v>
                </c:pt>
                <c:pt idx="32971">
                  <c:v>6.2044325000000002</c:v>
                </c:pt>
                <c:pt idx="32972">
                  <c:v>6.2041081250015999</c:v>
                </c:pt>
                <c:pt idx="32973">
                  <c:v>6.2037725000000004</c:v>
                </c:pt>
                <c:pt idx="32974">
                  <c:v>6.2037893750016</c:v>
                </c:pt>
                <c:pt idx="32975">
                  <c:v>6.2041581250015998</c:v>
                </c:pt>
                <c:pt idx="32976">
                  <c:v>6.2041387500000003</c:v>
                </c:pt>
                <c:pt idx="32977">
                  <c:v>6.2038112500000002</c:v>
                </c:pt>
                <c:pt idx="32978">
                  <c:v>6.2042599999999997</c:v>
                </c:pt>
                <c:pt idx="32979">
                  <c:v>6.2045956250016001</c:v>
                </c:pt>
                <c:pt idx="32980">
                  <c:v>6.2050375000000004</c:v>
                </c:pt>
                <c:pt idx="32981">
                  <c:v>6.2054662499999997</c:v>
                </c:pt>
                <c:pt idx="32982">
                  <c:v>6.2058343750015998</c:v>
                </c:pt>
                <c:pt idx="32983">
                  <c:v>6.2063199999999998</c:v>
                </c:pt>
                <c:pt idx="32984">
                  <c:v>6.2067187500000003</c:v>
                </c:pt>
                <c:pt idx="32985">
                  <c:v>6.2070518750015999</c:v>
                </c:pt>
                <c:pt idx="32986">
                  <c:v>6.2074712500000002</c:v>
                </c:pt>
                <c:pt idx="32987">
                  <c:v>6.2080568750016001</c:v>
                </c:pt>
                <c:pt idx="32988">
                  <c:v>6.2085843750015997</c:v>
                </c:pt>
                <c:pt idx="32989">
                  <c:v>6.2090856250015998</c:v>
                </c:pt>
                <c:pt idx="32990">
                  <c:v>6.2095906250016002</c:v>
                </c:pt>
                <c:pt idx="32991">
                  <c:v>6.21015125</c:v>
                </c:pt>
                <c:pt idx="32992">
                  <c:v>6.2107706250015999</c:v>
                </c:pt>
                <c:pt idx="32993">
                  <c:v>6.2111556250015996</c:v>
                </c:pt>
                <c:pt idx="32994">
                  <c:v>6.2118256250016</c:v>
                </c:pt>
                <c:pt idx="32995">
                  <c:v>6.2121612500000003</c:v>
                </c:pt>
                <c:pt idx="32996">
                  <c:v>6.2125256250016001</c:v>
                </c:pt>
                <c:pt idx="32997">
                  <c:v>6.2128956250015994</c:v>
                </c:pt>
                <c:pt idx="32998">
                  <c:v>6.2132737499999999</c:v>
                </c:pt>
                <c:pt idx="32999">
                  <c:v>6.2135949999999998</c:v>
                </c:pt>
                <c:pt idx="33000">
                  <c:v>6.2139249999999997</c:v>
                </c:pt>
                <c:pt idx="33001">
                  <c:v>6.2142781250015995</c:v>
                </c:pt>
                <c:pt idx="33002">
                  <c:v>6.21462</c:v>
                </c:pt>
                <c:pt idx="33003">
                  <c:v>6.214995</c:v>
                </c:pt>
                <c:pt idx="33004">
                  <c:v>6.2153231250015999</c:v>
                </c:pt>
                <c:pt idx="33005">
                  <c:v>6.2156843750016</c:v>
                </c:pt>
                <c:pt idx="33006">
                  <c:v>6.2163131250015997</c:v>
                </c:pt>
                <c:pt idx="33007">
                  <c:v>6.2166637500000004</c:v>
                </c:pt>
                <c:pt idx="33008">
                  <c:v>6.2170687500000001</c:v>
                </c:pt>
                <c:pt idx="33009">
                  <c:v>6.2176799999999997</c:v>
                </c:pt>
                <c:pt idx="33010">
                  <c:v>6.21821</c:v>
                </c:pt>
                <c:pt idx="33011">
                  <c:v>6.2187712499999996</c:v>
                </c:pt>
                <c:pt idx="33012">
                  <c:v>6.2192956250015996</c:v>
                </c:pt>
                <c:pt idx="33013">
                  <c:v>6.218845</c:v>
                </c:pt>
                <c:pt idx="33014">
                  <c:v>6.21829125</c:v>
                </c:pt>
                <c:pt idx="33015">
                  <c:v>6.2175843750016</c:v>
                </c:pt>
                <c:pt idx="33016">
                  <c:v>6.2168943750015995</c:v>
                </c:pt>
                <c:pt idx="33017">
                  <c:v>6.2161</c:v>
                </c:pt>
                <c:pt idx="33018">
                  <c:v>6.2153387499999999</c:v>
                </c:pt>
                <c:pt idx="33019">
                  <c:v>6.2144531250016</c:v>
                </c:pt>
                <c:pt idx="33020">
                  <c:v>6.2135343750015997</c:v>
                </c:pt>
                <c:pt idx="33021">
                  <c:v>6.2126093750016</c:v>
                </c:pt>
                <c:pt idx="33022">
                  <c:v>6.2117443750015999</c:v>
                </c:pt>
                <c:pt idx="33023">
                  <c:v>6.2110037499999997</c:v>
                </c:pt>
                <c:pt idx="33024">
                  <c:v>6.2103299999999999</c:v>
                </c:pt>
                <c:pt idx="33025">
                  <c:v>6.2097706250015996</c:v>
                </c:pt>
                <c:pt idx="33026">
                  <c:v>6.2091793750016002</c:v>
                </c:pt>
                <c:pt idx="33027">
                  <c:v>6.2086687500000002</c:v>
                </c:pt>
                <c:pt idx="33028">
                  <c:v>6.2081099999999996</c:v>
                </c:pt>
                <c:pt idx="33029">
                  <c:v>6.2076074999999999</c:v>
                </c:pt>
                <c:pt idx="33030">
                  <c:v>6.2069962500000004</c:v>
                </c:pt>
                <c:pt idx="33031">
                  <c:v>6.2064206250015994</c:v>
                </c:pt>
                <c:pt idx="33032">
                  <c:v>6.2057912499999999</c:v>
                </c:pt>
                <c:pt idx="33033">
                  <c:v>6.20515375</c:v>
                </c:pt>
                <c:pt idx="33034">
                  <c:v>6.2044893750016001</c:v>
                </c:pt>
                <c:pt idx="33035">
                  <c:v>6.2037831250015998</c:v>
                </c:pt>
                <c:pt idx="33036">
                  <c:v>6.2031431250016</c:v>
                </c:pt>
                <c:pt idx="33037">
                  <c:v>6.2024499999999998</c:v>
                </c:pt>
                <c:pt idx="33038">
                  <c:v>6.20182375</c:v>
                </c:pt>
                <c:pt idx="33039">
                  <c:v>6.2012274999999999</c:v>
                </c:pt>
                <c:pt idx="33040">
                  <c:v>6.2008143750015998</c:v>
                </c:pt>
                <c:pt idx="33041">
                  <c:v>6.2004031250015998</c:v>
                </c:pt>
                <c:pt idx="33042">
                  <c:v>6.1998743750015999</c:v>
                </c:pt>
                <c:pt idx="33043">
                  <c:v>6.1995043750015997</c:v>
                </c:pt>
                <c:pt idx="33044">
                  <c:v>6.1998456250015996</c:v>
                </c:pt>
                <c:pt idx="33045">
                  <c:v>6.2002443750016001</c:v>
                </c:pt>
                <c:pt idx="33046">
                  <c:v>6.2006424999999998</c:v>
                </c:pt>
                <c:pt idx="33047">
                  <c:v>6.2009868750015995</c:v>
                </c:pt>
                <c:pt idx="33048">
                  <c:v>6.2014281250016001</c:v>
                </c:pt>
                <c:pt idx="33049">
                  <c:v>6.2017493750016</c:v>
                </c:pt>
                <c:pt idx="33050">
                  <c:v>6.2021056250016002</c:v>
                </c:pt>
                <c:pt idx="33051">
                  <c:v>6.2024625000000002</c:v>
                </c:pt>
                <c:pt idx="33052">
                  <c:v>6.2028537500000001</c:v>
                </c:pt>
                <c:pt idx="33053">
                  <c:v>6.2033518750015997</c:v>
                </c:pt>
                <c:pt idx="33054">
                  <c:v>6.2038712499999997</c:v>
                </c:pt>
                <c:pt idx="33055">
                  <c:v>6.2043118750015998</c:v>
                </c:pt>
                <c:pt idx="33056">
                  <c:v>6.2047968750016</c:v>
                </c:pt>
                <c:pt idx="33057">
                  <c:v>6.2052881250015997</c:v>
                </c:pt>
                <c:pt idx="33058">
                  <c:v>6.2057324999999999</c:v>
                </c:pt>
                <c:pt idx="33059">
                  <c:v>6.2062375000000003</c:v>
                </c:pt>
                <c:pt idx="33060">
                  <c:v>6.2067343750015995</c:v>
                </c:pt>
                <c:pt idx="33061">
                  <c:v>6.2071449999999997</c:v>
                </c:pt>
                <c:pt idx="33062">
                  <c:v>6.2076149999999997</c:v>
                </c:pt>
                <c:pt idx="33063">
                  <c:v>6.2080187499999999</c:v>
                </c:pt>
                <c:pt idx="33064">
                  <c:v>6.2074524999999996</c:v>
                </c:pt>
                <c:pt idx="33065">
                  <c:v>6.2070675</c:v>
                </c:pt>
                <c:pt idx="33066">
                  <c:v>6.2065149999999996</c:v>
                </c:pt>
                <c:pt idx="33067">
                  <c:v>6.2058543750016</c:v>
                </c:pt>
                <c:pt idx="33068">
                  <c:v>6.2051781250015994</c:v>
                </c:pt>
                <c:pt idx="33069">
                  <c:v>6.2043225</c:v>
                </c:pt>
                <c:pt idx="33070">
                  <c:v>6.2034599999999998</c:v>
                </c:pt>
                <c:pt idx="33071">
                  <c:v>6.2025393750015994</c:v>
                </c:pt>
                <c:pt idx="33072">
                  <c:v>6.2017093750015997</c:v>
                </c:pt>
                <c:pt idx="33073">
                  <c:v>6.2009512500000001</c:v>
                </c:pt>
                <c:pt idx="33074">
                  <c:v>6.2003199999999996</c:v>
                </c:pt>
                <c:pt idx="33075">
                  <c:v>6.1997462499999996</c:v>
                </c:pt>
                <c:pt idx="33076">
                  <c:v>6.1993018750015993</c:v>
                </c:pt>
                <c:pt idx="33077">
                  <c:v>6.1989237499999996</c:v>
                </c:pt>
                <c:pt idx="33078">
                  <c:v>6.1984612500000003</c:v>
                </c:pt>
                <c:pt idx="33079">
                  <c:v>6.1988843750016001</c:v>
                </c:pt>
                <c:pt idx="33080">
                  <c:v>6.1992268750015995</c:v>
                </c:pt>
                <c:pt idx="33081">
                  <c:v>6.1997274999999998</c:v>
                </c:pt>
                <c:pt idx="33082">
                  <c:v>6.20008625</c:v>
                </c:pt>
                <c:pt idx="33083">
                  <c:v>6.20053125</c:v>
                </c:pt>
                <c:pt idx="33084">
                  <c:v>6.2011137500000002</c:v>
                </c:pt>
                <c:pt idx="33085">
                  <c:v>6.2016137499999999</c:v>
                </c:pt>
                <c:pt idx="33086">
                  <c:v>6.2019693750015996</c:v>
                </c:pt>
                <c:pt idx="33087">
                  <c:v>6.2025912500000002</c:v>
                </c:pt>
                <c:pt idx="33088">
                  <c:v>6.2031762500000003</c:v>
                </c:pt>
                <c:pt idx="33089">
                  <c:v>6.2037818750015994</c:v>
                </c:pt>
                <c:pt idx="33090">
                  <c:v>6.2043518750016</c:v>
                </c:pt>
                <c:pt idx="33091">
                  <c:v>6.2049043750015995</c:v>
                </c:pt>
                <c:pt idx="33092">
                  <c:v>6.2054600000000004</c:v>
                </c:pt>
                <c:pt idx="33093">
                  <c:v>6.2059518750015998</c:v>
                </c:pt>
                <c:pt idx="33094">
                  <c:v>6.2064018750015997</c:v>
                </c:pt>
                <c:pt idx="33095">
                  <c:v>6.2068812500000003</c:v>
                </c:pt>
                <c:pt idx="33096">
                  <c:v>6.2073324999999997</c:v>
                </c:pt>
                <c:pt idx="33097">
                  <c:v>6.207865</c:v>
                </c:pt>
                <c:pt idx="33098">
                  <c:v>6.2083706250016002</c:v>
                </c:pt>
                <c:pt idx="33099">
                  <c:v>6.2088587500000001</c:v>
                </c:pt>
                <c:pt idx="33100">
                  <c:v>6.2093049999999996</c:v>
                </c:pt>
                <c:pt idx="33101">
                  <c:v>6.2087349999999999</c:v>
                </c:pt>
                <c:pt idx="33102">
                  <c:v>6.2081631250016001</c:v>
                </c:pt>
                <c:pt idx="33103">
                  <c:v>6.2077574999999996</c:v>
                </c:pt>
                <c:pt idx="33104">
                  <c:v>6.2073431250016</c:v>
                </c:pt>
                <c:pt idx="33105">
                  <c:v>6.2067387500000004</c:v>
                </c:pt>
                <c:pt idx="33106">
                  <c:v>6.2061343750016</c:v>
                </c:pt>
                <c:pt idx="33107">
                  <c:v>6.20545875</c:v>
                </c:pt>
                <c:pt idx="33108">
                  <c:v>6.2048325000000002</c:v>
                </c:pt>
                <c:pt idx="33109">
                  <c:v>6.2041674999999996</c:v>
                </c:pt>
                <c:pt idx="33110">
                  <c:v>6.2034775</c:v>
                </c:pt>
                <c:pt idx="33111">
                  <c:v>6.2027887499999999</c:v>
                </c:pt>
                <c:pt idx="33112">
                  <c:v>6.2020468750015993</c:v>
                </c:pt>
                <c:pt idx="33113">
                  <c:v>6.2014331250015999</c:v>
                </c:pt>
                <c:pt idx="33114">
                  <c:v>6.2007718750015997</c:v>
                </c:pt>
                <c:pt idx="33115">
                  <c:v>6.2003174999999997</c:v>
                </c:pt>
                <c:pt idx="33116">
                  <c:v>6.1998462500000002</c:v>
                </c:pt>
                <c:pt idx="33117">
                  <c:v>6.1994712500000002</c:v>
                </c:pt>
                <c:pt idx="33118">
                  <c:v>6.1990193750015994</c:v>
                </c:pt>
                <c:pt idx="33119">
                  <c:v>6.1986074999999996</c:v>
                </c:pt>
                <c:pt idx="33120">
                  <c:v>6.1981806250015996</c:v>
                </c:pt>
                <c:pt idx="33121">
                  <c:v>6.1977799999999998</c:v>
                </c:pt>
                <c:pt idx="33122">
                  <c:v>6.1974168750015997</c:v>
                </c:pt>
                <c:pt idx="33123">
                  <c:v>6.1969925000000003</c:v>
                </c:pt>
                <c:pt idx="33124">
                  <c:v>6.1966681250016</c:v>
                </c:pt>
                <c:pt idx="33125">
                  <c:v>6.1962681250016001</c:v>
                </c:pt>
                <c:pt idx="33126">
                  <c:v>6.1957224999999996</c:v>
                </c:pt>
                <c:pt idx="33127">
                  <c:v>6.1952637499999996</c:v>
                </c:pt>
                <c:pt idx="33128">
                  <c:v>6.1948868750015995</c:v>
                </c:pt>
                <c:pt idx="33129">
                  <c:v>6.1951049999999999</c:v>
                </c:pt>
                <c:pt idx="33130">
                  <c:v>6.1955131250016002</c:v>
                </c:pt>
                <c:pt idx="33131">
                  <c:v>6.195945</c:v>
                </c:pt>
                <c:pt idx="33132">
                  <c:v>6.1962693750015996</c:v>
                </c:pt>
                <c:pt idx="33133">
                  <c:v>6.1966293750016002</c:v>
                </c:pt>
                <c:pt idx="33134">
                  <c:v>6.1969675000000004</c:v>
                </c:pt>
                <c:pt idx="33135">
                  <c:v>6.1973712499999998</c:v>
                </c:pt>
                <c:pt idx="33136">
                  <c:v>6.1977193750015998</c:v>
                </c:pt>
                <c:pt idx="33137">
                  <c:v>6.1980643750016</c:v>
                </c:pt>
                <c:pt idx="33138">
                  <c:v>6.1983931250015996</c:v>
                </c:pt>
                <c:pt idx="33139">
                  <c:v>6.1985549999999998</c:v>
                </c:pt>
                <c:pt idx="33140">
                  <c:v>6.19820875</c:v>
                </c:pt>
                <c:pt idx="33141">
                  <c:v>6.1978462499999996</c:v>
                </c:pt>
                <c:pt idx="33142">
                  <c:v>6.1974662499999997</c:v>
                </c:pt>
                <c:pt idx="33143">
                  <c:v>6.1970731250015998</c:v>
                </c:pt>
                <c:pt idx="33144">
                  <c:v>6.1967156250016</c:v>
                </c:pt>
                <c:pt idx="33145">
                  <c:v>6.1970499999999999</c:v>
                </c:pt>
                <c:pt idx="33146">
                  <c:v>6.1974881250016001</c:v>
                </c:pt>
                <c:pt idx="33147">
                  <c:v>6.1978187499999997</c:v>
                </c:pt>
                <c:pt idx="33148">
                  <c:v>6.1981450000000002</c:v>
                </c:pt>
                <c:pt idx="33149">
                  <c:v>6.1985306250015997</c:v>
                </c:pt>
                <c:pt idx="33150">
                  <c:v>6.1990631250015999</c:v>
                </c:pt>
                <c:pt idx="33151">
                  <c:v>6.1995924999999996</c:v>
                </c:pt>
                <c:pt idx="33152">
                  <c:v>6.2000518750015994</c:v>
                </c:pt>
                <c:pt idx="33153">
                  <c:v>6.2005506250015996</c:v>
                </c:pt>
                <c:pt idx="33154">
                  <c:v>6.2010387500000004</c:v>
                </c:pt>
                <c:pt idx="33155">
                  <c:v>6.2015206250016002</c:v>
                </c:pt>
                <c:pt idx="33156">
                  <c:v>6.2019581250015996</c:v>
                </c:pt>
                <c:pt idx="33157">
                  <c:v>6.2024656250015999</c:v>
                </c:pt>
                <c:pt idx="33158">
                  <c:v>6.2029018750015998</c:v>
                </c:pt>
                <c:pt idx="33159">
                  <c:v>6.2034293750015994</c:v>
                </c:pt>
                <c:pt idx="33160">
                  <c:v>6.2038762500000004</c:v>
                </c:pt>
                <c:pt idx="33161">
                  <c:v>6.2043724999999998</c:v>
                </c:pt>
                <c:pt idx="33162">
                  <c:v>6.2047325000000004</c:v>
                </c:pt>
                <c:pt idx="33163">
                  <c:v>6.2051762500000001</c:v>
                </c:pt>
                <c:pt idx="33164">
                  <c:v>6.2055868750015994</c:v>
                </c:pt>
                <c:pt idx="33165">
                  <c:v>6.2059981250015994</c:v>
                </c:pt>
                <c:pt idx="33166">
                  <c:v>6.2063343750015996</c:v>
                </c:pt>
                <c:pt idx="33167">
                  <c:v>6.2067874999999999</c:v>
                </c:pt>
                <c:pt idx="33168">
                  <c:v>6.2071387500000004</c:v>
                </c:pt>
                <c:pt idx="33169">
                  <c:v>6.2067593750015995</c:v>
                </c:pt>
                <c:pt idx="33170">
                  <c:v>6.2064018750015997</c:v>
                </c:pt>
                <c:pt idx="33171">
                  <c:v>6.2058831250016002</c:v>
                </c:pt>
                <c:pt idx="33172">
                  <c:v>6.2052750000000003</c:v>
                </c:pt>
                <c:pt idx="33173">
                  <c:v>6.2043931250015998</c:v>
                </c:pt>
                <c:pt idx="33174">
                  <c:v>6.2034525</c:v>
                </c:pt>
                <c:pt idx="33175">
                  <c:v>6.2022962499999998</c:v>
                </c:pt>
                <c:pt idx="33176">
                  <c:v>6.2011975000000001</c:v>
                </c:pt>
                <c:pt idx="33177">
                  <c:v>6.2000500000000001</c:v>
                </c:pt>
                <c:pt idx="33178">
                  <c:v>6.1988818750016002</c:v>
                </c:pt>
                <c:pt idx="33179">
                  <c:v>6.1977631250015994</c:v>
                </c:pt>
                <c:pt idx="33180">
                  <c:v>6.1967137499999998</c:v>
                </c:pt>
                <c:pt idx="33181">
                  <c:v>6.1957812499999996</c:v>
                </c:pt>
                <c:pt idx="33182">
                  <c:v>6.1949968750015998</c:v>
                </c:pt>
                <c:pt idx="33183">
                  <c:v>6.1943656250016002</c:v>
                </c:pt>
                <c:pt idx="33184">
                  <c:v>6.1938025000000003</c:v>
                </c:pt>
                <c:pt idx="33185">
                  <c:v>6.1934131250015998</c:v>
                </c:pt>
                <c:pt idx="33186">
                  <c:v>6.1929668750015994</c:v>
                </c:pt>
                <c:pt idx="33187">
                  <c:v>6.1923893750015999</c:v>
                </c:pt>
                <c:pt idx="33188">
                  <c:v>6.1919593750016002</c:v>
                </c:pt>
                <c:pt idx="33189">
                  <c:v>6.1915468750015998</c:v>
                </c:pt>
                <c:pt idx="33190">
                  <c:v>6.1918506250015994</c:v>
                </c:pt>
                <c:pt idx="33191">
                  <c:v>6.1914543750015998</c:v>
                </c:pt>
                <c:pt idx="33192">
                  <c:v>6.1910699999999999</c:v>
                </c:pt>
                <c:pt idx="33193">
                  <c:v>6.1911443750016</c:v>
                </c:pt>
                <c:pt idx="33194">
                  <c:v>6.1914943750016</c:v>
                </c:pt>
                <c:pt idx="33195">
                  <c:v>6.1919424999999997</c:v>
                </c:pt>
                <c:pt idx="33196">
                  <c:v>6.1924568750016</c:v>
                </c:pt>
                <c:pt idx="33197">
                  <c:v>6.1927987499999997</c:v>
                </c:pt>
                <c:pt idx="33198">
                  <c:v>6.1931425000000004</c:v>
                </c:pt>
                <c:pt idx="33199">
                  <c:v>6.1935450000000003</c:v>
                </c:pt>
                <c:pt idx="33200">
                  <c:v>6.19389375</c:v>
                </c:pt>
                <c:pt idx="33201">
                  <c:v>6.1942443750015999</c:v>
                </c:pt>
                <c:pt idx="33202">
                  <c:v>6.1946793750015994</c:v>
                </c:pt>
                <c:pt idx="33203">
                  <c:v>6.1950543750015994</c:v>
                </c:pt>
                <c:pt idx="33204">
                  <c:v>6.1954681250016002</c:v>
                </c:pt>
                <c:pt idx="33205">
                  <c:v>6.1958031250015999</c:v>
                </c:pt>
                <c:pt idx="33206">
                  <c:v>6.1956143750015995</c:v>
                </c:pt>
                <c:pt idx="33207">
                  <c:v>6.1961637500000002</c:v>
                </c:pt>
                <c:pt idx="33208">
                  <c:v>6.1966393750015998</c:v>
                </c:pt>
                <c:pt idx="33209">
                  <c:v>6.1971868750015995</c:v>
                </c:pt>
                <c:pt idx="33210">
                  <c:v>6.1976243750015998</c:v>
                </c:pt>
                <c:pt idx="33211">
                  <c:v>6.1980649999999997</c:v>
                </c:pt>
                <c:pt idx="33212">
                  <c:v>6.1985868750015998</c:v>
                </c:pt>
                <c:pt idx="33213">
                  <c:v>6.1990781250015994</c:v>
                </c:pt>
                <c:pt idx="33214">
                  <c:v>6.1994800000000003</c:v>
                </c:pt>
                <c:pt idx="33215">
                  <c:v>6.1998887500000004</c:v>
                </c:pt>
                <c:pt idx="33216">
                  <c:v>6.2003706250016002</c:v>
                </c:pt>
                <c:pt idx="33217">
                  <c:v>6.20076625</c:v>
                </c:pt>
                <c:pt idx="33218">
                  <c:v>6.2010862500000004</c:v>
                </c:pt>
                <c:pt idx="33219">
                  <c:v>6.2014606250015998</c:v>
                </c:pt>
                <c:pt idx="33220">
                  <c:v>6.2018456250015994</c:v>
                </c:pt>
                <c:pt idx="33221">
                  <c:v>6.2022250000000003</c:v>
                </c:pt>
                <c:pt idx="33222">
                  <c:v>6.2027606250015994</c:v>
                </c:pt>
                <c:pt idx="33223">
                  <c:v>6.2033462500000001</c:v>
                </c:pt>
                <c:pt idx="33224">
                  <c:v>6.2036856250015999</c:v>
                </c:pt>
                <c:pt idx="33225">
                  <c:v>6.2041262499999998</c:v>
                </c:pt>
                <c:pt idx="33226">
                  <c:v>6.2045568750015994</c:v>
                </c:pt>
                <c:pt idx="33227">
                  <c:v>6.2049856250015996</c:v>
                </c:pt>
                <c:pt idx="33228">
                  <c:v>6.2044762499999999</c:v>
                </c:pt>
                <c:pt idx="33229">
                  <c:v>6.2039012500000004</c:v>
                </c:pt>
                <c:pt idx="33230">
                  <c:v>6.2034962499999997</c:v>
                </c:pt>
                <c:pt idx="33231">
                  <c:v>6.2031262500000004</c:v>
                </c:pt>
                <c:pt idx="33232">
                  <c:v>6.2027168750015997</c:v>
                </c:pt>
                <c:pt idx="33233">
                  <c:v>6.2023837500000001</c:v>
                </c:pt>
                <c:pt idx="33234">
                  <c:v>6.2019450000000003</c:v>
                </c:pt>
                <c:pt idx="33235">
                  <c:v>6.2015787500000004</c:v>
                </c:pt>
                <c:pt idx="33236">
                  <c:v>6.2011874999999996</c:v>
                </c:pt>
                <c:pt idx="33237">
                  <c:v>6.20079125</c:v>
                </c:pt>
                <c:pt idx="33238">
                  <c:v>6.2003587500000004</c:v>
                </c:pt>
                <c:pt idx="33239">
                  <c:v>6.1999825</c:v>
                </c:pt>
                <c:pt idx="33240">
                  <c:v>6.1996456250016001</c:v>
                </c:pt>
                <c:pt idx="33241">
                  <c:v>6.1992337500000003</c:v>
                </c:pt>
                <c:pt idx="33242">
                  <c:v>6.1988593750016001</c:v>
                </c:pt>
                <c:pt idx="33243">
                  <c:v>6.1984262499999998</c:v>
                </c:pt>
                <c:pt idx="33244">
                  <c:v>6.1980874999999997</c:v>
                </c:pt>
                <c:pt idx="33245">
                  <c:v>6.1976725000000004</c:v>
                </c:pt>
                <c:pt idx="33246">
                  <c:v>6.1970718750015994</c:v>
                </c:pt>
                <c:pt idx="33247">
                  <c:v>6.1965143750016001</c:v>
                </c:pt>
                <c:pt idx="33248">
                  <c:v>6.1960318750015997</c:v>
                </c:pt>
                <c:pt idx="33249">
                  <c:v>6.19567625</c:v>
                </c:pt>
                <c:pt idx="33250">
                  <c:v>6.1951637499999999</c:v>
                </c:pt>
                <c:pt idx="33251">
                  <c:v>6.1948256250015996</c:v>
                </c:pt>
                <c:pt idx="33252">
                  <c:v>6.1944731250015996</c:v>
                </c:pt>
                <c:pt idx="33253">
                  <c:v>6.1940474999999999</c:v>
                </c:pt>
                <c:pt idx="33254">
                  <c:v>6.1939293750015993</c:v>
                </c:pt>
                <c:pt idx="33255">
                  <c:v>6.1942868750016</c:v>
                </c:pt>
                <c:pt idx="33256">
                  <c:v>6.1946637500000001</c:v>
                </c:pt>
                <c:pt idx="33257">
                  <c:v>6.1949874999999999</c:v>
                </c:pt>
                <c:pt idx="33258">
                  <c:v>6.1946331250015998</c:v>
                </c:pt>
                <c:pt idx="33259">
                  <c:v>6.1940662499999997</c:v>
                </c:pt>
                <c:pt idx="33260">
                  <c:v>6.1936962500000003</c:v>
                </c:pt>
                <c:pt idx="33261">
                  <c:v>6.1933274999999997</c:v>
                </c:pt>
                <c:pt idx="33262">
                  <c:v>6.1928475000000001</c:v>
                </c:pt>
                <c:pt idx="33263">
                  <c:v>6.19234375</c:v>
                </c:pt>
                <c:pt idx="33264">
                  <c:v>6.1917825000000004</c:v>
                </c:pt>
                <c:pt idx="33265">
                  <c:v>6.1912268750015995</c:v>
                </c:pt>
                <c:pt idx="33266">
                  <c:v>6.1906318750015998</c:v>
                </c:pt>
                <c:pt idx="33267">
                  <c:v>6.1900700000000004</c:v>
                </c:pt>
                <c:pt idx="33268">
                  <c:v>6.1896087499999997</c:v>
                </c:pt>
                <c:pt idx="33269">
                  <c:v>6.1891631250015999</c:v>
                </c:pt>
                <c:pt idx="33270">
                  <c:v>6.1885950000000003</c:v>
                </c:pt>
                <c:pt idx="33271">
                  <c:v>6.1890006250015999</c:v>
                </c:pt>
                <c:pt idx="33272">
                  <c:v>6.1893837500000002</c:v>
                </c:pt>
                <c:pt idx="33273">
                  <c:v>6.1897418750015998</c:v>
                </c:pt>
                <c:pt idx="33274">
                  <c:v>6.1901225000000002</c:v>
                </c:pt>
                <c:pt idx="33275">
                  <c:v>6.1905818750016</c:v>
                </c:pt>
                <c:pt idx="33276">
                  <c:v>6.1909974999999999</c:v>
                </c:pt>
                <c:pt idx="33277">
                  <c:v>6.1914125000000002</c:v>
                </c:pt>
                <c:pt idx="33278">
                  <c:v>6.1917912499999996</c:v>
                </c:pt>
                <c:pt idx="33279">
                  <c:v>6.1921512500000002</c:v>
                </c:pt>
                <c:pt idx="33280">
                  <c:v>6.1924893750015997</c:v>
                </c:pt>
                <c:pt idx="33281">
                  <c:v>6.1929656250015999</c:v>
                </c:pt>
                <c:pt idx="33282">
                  <c:v>6.1934343750015994</c:v>
                </c:pt>
                <c:pt idx="33283">
                  <c:v>6.1939356250015996</c:v>
                </c:pt>
                <c:pt idx="33284">
                  <c:v>6.1944606250016001</c:v>
                </c:pt>
                <c:pt idx="33285">
                  <c:v>6.1949668750016</c:v>
                </c:pt>
                <c:pt idx="33286">
                  <c:v>6.1955593750015998</c:v>
                </c:pt>
                <c:pt idx="33287">
                  <c:v>6.1961206250015994</c:v>
                </c:pt>
                <c:pt idx="33288">
                  <c:v>6.1966487499999996</c:v>
                </c:pt>
                <c:pt idx="33289">
                  <c:v>6.1969862500000001</c:v>
                </c:pt>
                <c:pt idx="33290">
                  <c:v>6.1976612500000003</c:v>
                </c:pt>
                <c:pt idx="33291">
                  <c:v>6.1983156250015998</c:v>
                </c:pt>
                <c:pt idx="33292">
                  <c:v>6.1986781250015994</c:v>
                </c:pt>
                <c:pt idx="33293">
                  <c:v>6.1990218750016002</c:v>
                </c:pt>
                <c:pt idx="33294">
                  <c:v>6.1997024999999999</c:v>
                </c:pt>
                <c:pt idx="33295">
                  <c:v>6.2000768750016002</c:v>
                </c:pt>
                <c:pt idx="33296">
                  <c:v>6.2006775000000003</c:v>
                </c:pt>
                <c:pt idx="33297">
                  <c:v>6.2013231250015997</c:v>
                </c:pt>
                <c:pt idx="33298">
                  <c:v>6.2019250000000001</c:v>
                </c:pt>
                <c:pt idx="33299">
                  <c:v>6.2024781250015995</c:v>
                </c:pt>
                <c:pt idx="33300">
                  <c:v>6.2028718750016001</c:v>
                </c:pt>
                <c:pt idx="33301">
                  <c:v>6.2032724999999997</c:v>
                </c:pt>
                <c:pt idx="33302">
                  <c:v>6.2028031250015996</c:v>
                </c:pt>
                <c:pt idx="33303">
                  <c:v>6.2024443750015994</c:v>
                </c:pt>
                <c:pt idx="33304">
                  <c:v>6.2020237500000004</c:v>
                </c:pt>
                <c:pt idx="33305">
                  <c:v>6.2015512499999996</c:v>
                </c:pt>
                <c:pt idx="33306">
                  <c:v>6.2010512499999999</c:v>
                </c:pt>
                <c:pt idx="33307">
                  <c:v>6.2004512500000004</c:v>
                </c:pt>
                <c:pt idx="33308">
                  <c:v>6.1998631250015999</c:v>
                </c:pt>
                <c:pt idx="33309">
                  <c:v>6.1990768750015999</c:v>
                </c:pt>
                <c:pt idx="33310">
                  <c:v>6.1982706250015998</c:v>
                </c:pt>
                <c:pt idx="33311">
                  <c:v>6.1974206250016</c:v>
                </c:pt>
                <c:pt idx="33312">
                  <c:v>6.1967012500000003</c:v>
                </c:pt>
                <c:pt idx="33313">
                  <c:v>6.1959862499999998</c:v>
                </c:pt>
                <c:pt idx="33314">
                  <c:v>6.1953250000000004</c:v>
                </c:pt>
                <c:pt idx="33315">
                  <c:v>6.1946418750015999</c:v>
                </c:pt>
                <c:pt idx="33316">
                  <c:v>6.1940412499999997</c:v>
                </c:pt>
                <c:pt idx="33317">
                  <c:v>6.1935149999999997</c:v>
                </c:pt>
                <c:pt idx="33318">
                  <c:v>6.1929618750015996</c:v>
                </c:pt>
                <c:pt idx="33319">
                  <c:v>6.1925862499999997</c:v>
                </c:pt>
                <c:pt idx="33320">
                  <c:v>6.1921343750015998</c:v>
                </c:pt>
                <c:pt idx="33321">
                  <c:v>6.1917368750015997</c:v>
                </c:pt>
                <c:pt idx="33322">
                  <c:v>6.1912618750016</c:v>
                </c:pt>
                <c:pt idx="33323">
                  <c:v>6.1908574999999999</c:v>
                </c:pt>
                <c:pt idx="33324">
                  <c:v>6.1904881250015995</c:v>
                </c:pt>
                <c:pt idx="33325">
                  <c:v>6.1903543750015997</c:v>
                </c:pt>
                <c:pt idx="33326">
                  <c:v>6.1900599999999999</c:v>
                </c:pt>
                <c:pt idx="33327">
                  <c:v>6.1901706250016</c:v>
                </c:pt>
                <c:pt idx="33328">
                  <c:v>6.1898356250016002</c:v>
                </c:pt>
                <c:pt idx="33329">
                  <c:v>6.1894</c:v>
                </c:pt>
                <c:pt idx="33330">
                  <c:v>6.1888750000000003</c:v>
                </c:pt>
                <c:pt idx="33331">
                  <c:v>6.1884856250015998</c:v>
                </c:pt>
                <c:pt idx="33332">
                  <c:v>6.1879031250015997</c:v>
                </c:pt>
                <c:pt idx="33333">
                  <c:v>6.1873868750016001</c:v>
                </c:pt>
                <c:pt idx="33334">
                  <c:v>6.1870599999999998</c:v>
                </c:pt>
                <c:pt idx="33335">
                  <c:v>6.1867231250015999</c:v>
                </c:pt>
                <c:pt idx="33336">
                  <c:v>6.1863256250015999</c:v>
                </c:pt>
                <c:pt idx="33337">
                  <c:v>6.1866612500000002</c:v>
                </c:pt>
                <c:pt idx="33338">
                  <c:v>6.1870293750015994</c:v>
                </c:pt>
                <c:pt idx="33339">
                  <c:v>6.1874256250016</c:v>
                </c:pt>
                <c:pt idx="33340">
                  <c:v>6.1878074999999999</c:v>
                </c:pt>
                <c:pt idx="33341">
                  <c:v>6.1881993750015996</c:v>
                </c:pt>
                <c:pt idx="33342">
                  <c:v>6.1885424999999996</c:v>
                </c:pt>
                <c:pt idx="33343">
                  <c:v>6.1890006250015999</c:v>
                </c:pt>
                <c:pt idx="33344">
                  <c:v>6.1894062500000002</c:v>
                </c:pt>
                <c:pt idx="33345">
                  <c:v>6.1897987499999996</c:v>
                </c:pt>
                <c:pt idx="33346">
                  <c:v>6.1901231250016</c:v>
                </c:pt>
                <c:pt idx="33347">
                  <c:v>6.1905124999999996</c:v>
                </c:pt>
                <c:pt idx="33348">
                  <c:v>6.1908506250016</c:v>
                </c:pt>
                <c:pt idx="33349">
                  <c:v>6.1913343750015999</c:v>
                </c:pt>
                <c:pt idx="33350">
                  <c:v>6.1916574999999998</c:v>
                </c:pt>
                <c:pt idx="33351">
                  <c:v>6.1920687499999998</c:v>
                </c:pt>
                <c:pt idx="33352">
                  <c:v>6.1924049999999999</c:v>
                </c:pt>
                <c:pt idx="33353">
                  <c:v>6.1928856250016002</c:v>
                </c:pt>
                <c:pt idx="33354">
                  <c:v>6.1932718750015994</c:v>
                </c:pt>
                <c:pt idx="33355">
                  <c:v>6.1936012500000004</c:v>
                </c:pt>
                <c:pt idx="33356">
                  <c:v>6.1940656250016</c:v>
                </c:pt>
                <c:pt idx="33357">
                  <c:v>6.1944237500000003</c:v>
                </c:pt>
                <c:pt idx="33358">
                  <c:v>6.1947443750015996</c:v>
                </c:pt>
                <c:pt idx="33359">
                  <c:v>6.1948993750015999</c:v>
                </c:pt>
                <c:pt idx="33360">
                  <c:v>6.1944393750015996</c:v>
                </c:pt>
                <c:pt idx="33361">
                  <c:v>6.1939106250015996</c:v>
                </c:pt>
                <c:pt idx="33362">
                  <c:v>6.1933618750015995</c:v>
                </c:pt>
                <c:pt idx="33363">
                  <c:v>6.1929587499999998</c:v>
                </c:pt>
                <c:pt idx="33364">
                  <c:v>6.1924537500000003</c:v>
                </c:pt>
                <c:pt idx="33365">
                  <c:v>6.1920268750015994</c:v>
                </c:pt>
                <c:pt idx="33366">
                  <c:v>6.1915075000000002</c:v>
                </c:pt>
                <c:pt idx="33367">
                  <c:v>6.1911050000000003</c:v>
                </c:pt>
                <c:pt idx="33368">
                  <c:v>6.1906831250016001</c:v>
                </c:pt>
                <c:pt idx="33369">
                  <c:v>6.1903106250016</c:v>
                </c:pt>
                <c:pt idx="33370">
                  <c:v>6.1899331250016001</c:v>
                </c:pt>
                <c:pt idx="33371">
                  <c:v>6.1894662499999997</c:v>
                </c:pt>
                <c:pt idx="33372">
                  <c:v>6.1888831250015999</c:v>
                </c:pt>
                <c:pt idx="33373">
                  <c:v>6.1883756250015995</c:v>
                </c:pt>
                <c:pt idx="33374">
                  <c:v>6.1879606250016002</c:v>
                </c:pt>
                <c:pt idx="33375">
                  <c:v>6.1874856250015995</c:v>
                </c:pt>
                <c:pt idx="33376">
                  <c:v>6.1871187499999998</c:v>
                </c:pt>
                <c:pt idx="33377">
                  <c:v>6.1867450000000002</c:v>
                </c:pt>
                <c:pt idx="33378">
                  <c:v>6.1864093750015998</c:v>
                </c:pt>
                <c:pt idx="33379">
                  <c:v>6.1860375000000003</c:v>
                </c:pt>
                <c:pt idx="33380">
                  <c:v>6.1864612499999998</c:v>
                </c:pt>
                <c:pt idx="33381">
                  <c:v>6.1867868750015997</c:v>
                </c:pt>
                <c:pt idx="33382">
                  <c:v>6.1872768750015998</c:v>
                </c:pt>
                <c:pt idx="33383">
                  <c:v>6.1876224999999998</c:v>
                </c:pt>
                <c:pt idx="33384">
                  <c:v>6.1880625</c:v>
                </c:pt>
                <c:pt idx="33385">
                  <c:v>6.1885087499999996</c:v>
                </c:pt>
                <c:pt idx="33386">
                  <c:v>6.1890262500000004</c:v>
                </c:pt>
                <c:pt idx="33387">
                  <c:v>6.1895556250016002</c:v>
                </c:pt>
                <c:pt idx="33388">
                  <c:v>6.1900824999999999</c:v>
                </c:pt>
                <c:pt idx="33389">
                  <c:v>6.1906262500000002</c:v>
                </c:pt>
                <c:pt idx="33390">
                  <c:v>6.1911468750015999</c:v>
                </c:pt>
                <c:pt idx="33391">
                  <c:v>6.1916450000000003</c:v>
                </c:pt>
                <c:pt idx="33392">
                  <c:v>6.1919725000000003</c:v>
                </c:pt>
                <c:pt idx="33393">
                  <c:v>6.1923225000000004</c:v>
                </c:pt>
                <c:pt idx="33394">
                  <c:v>6.1926656250015997</c:v>
                </c:pt>
                <c:pt idx="33395">
                  <c:v>6.1931200000000004</c:v>
                </c:pt>
                <c:pt idx="33396">
                  <c:v>6.1935256250016</c:v>
                </c:pt>
                <c:pt idx="33397">
                  <c:v>6.1940425000000001</c:v>
                </c:pt>
                <c:pt idx="33398">
                  <c:v>6.1945256250015994</c:v>
                </c:pt>
                <c:pt idx="33399">
                  <c:v>6.1949075000000002</c:v>
                </c:pt>
                <c:pt idx="33400">
                  <c:v>6.1952325000000004</c:v>
                </c:pt>
                <c:pt idx="33401">
                  <c:v>6.1947650000000003</c:v>
                </c:pt>
                <c:pt idx="33402">
                  <c:v>6.1943099999999998</c:v>
                </c:pt>
                <c:pt idx="33403">
                  <c:v>6.1937793750015997</c:v>
                </c:pt>
                <c:pt idx="33404">
                  <c:v>6.1931062499999996</c:v>
                </c:pt>
                <c:pt idx="33405">
                  <c:v>6.1924962499999996</c:v>
                </c:pt>
                <c:pt idx="33406">
                  <c:v>6.1918356250016</c:v>
                </c:pt>
                <c:pt idx="33407">
                  <c:v>6.1912087500000004</c:v>
                </c:pt>
                <c:pt idx="33408">
                  <c:v>6.1904506250016</c:v>
                </c:pt>
                <c:pt idx="33409">
                  <c:v>6.1897975000000001</c:v>
                </c:pt>
                <c:pt idx="33410">
                  <c:v>6.1891581250016001</c:v>
                </c:pt>
                <c:pt idx="33411">
                  <c:v>6.1886937499999997</c:v>
                </c:pt>
                <c:pt idx="33412">
                  <c:v>6.1883106250016002</c:v>
                </c:pt>
                <c:pt idx="33413">
                  <c:v>6.1878500000000001</c:v>
                </c:pt>
                <c:pt idx="33414">
                  <c:v>6.1874725000000002</c:v>
                </c:pt>
                <c:pt idx="33415">
                  <c:v>6.1876825000000002</c:v>
                </c:pt>
                <c:pt idx="33416">
                  <c:v>6.1880356250016</c:v>
                </c:pt>
                <c:pt idx="33417">
                  <c:v>6.1875306250015996</c:v>
                </c:pt>
                <c:pt idx="33418">
                  <c:v>6.1870775</c:v>
                </c:pt>
                <c:pt idx="33419">
                  <c:v>6.1867049999999999</c:v>
                </c:pt>
                <c:pt idx="33420">
                  <c:v>6.1871037500000003</c:v>
                </c:pt>
                <c:pt idx="33421">
                  <c:v>6.1869725000000004</c:v>
                </c:pt>
                <c:pt idx="33422">
                  <c:v>6.1865793750015996</c:v>
                </c:pt>
                <c:pt idx="33423">
                  <c:v>6.1861662500000003</c:v>
                </c:pt>
                <c:pt idx="33424">
                  <c:v>6.1857850000000001</c:v>
                </c:pt>
                <c:pt idx="33425">
                  <c:v>6.1853881250015998</c:v>
                </c:pt>
                <c:pt idx="33426">
                  <c:v>6.1854006250015994</c:v>
                </c:pt>
                <c:pt idx="33427">
                  <c:v>6.1857362499999997</c:v>
                </c:pt>
                <c:pt idx="33428">
                  <c:v>6.1860587499999999</c:v>
                </c:pt>
                <c:pt idx="33429">
                  <c:v>6.1863956250015999</c:v>
                </c:pt>
                <c:pt idx="33430">
                  <c:v>6.1867556250015996</c:v>
                </c:pt>
                <c:pt idx="33431">
                  <c:v>6.1871024999999999</c:v>
                </c:pt>
                <c:pt idx="33432">
                  <c:v>6.1869412500000003</c:v>
                </c:pt>
                <c:pt idx="33433">
                  <c:v>6.1865856250015998</c:v>
                </c:pt>
                <c:pt idx="33434">
                  <c:v>6.18624375</c:v>
                </c:pt>
                <c:pt idx="33435">
                  <c:v>6.1867131250015994</c:v>
                </c:pt>
                <c:pt idx="33436">
                  <c:v>6.1870937499999998</c:v>
                </c:pt>
                <c:pt idx="33437">
                  <c:v>6.1874156250015995</c:v>
                </c:pt>
                <c:pt idx="33438">
                  <c:v>6.1877418750016</c:v>
                </c:pt>
                <c:pt idx="33439">
                  <c:v>6.1881725000000003</c:v>
                </c:pt>
                <c:pt idx="33440">
                  <c:v>6.1886112500000001</c:v>
                </c:pt>
                <c:pt idx="33441">
                  <c:v>6.1891637499999996</c:v>
                </c:pt>
                <c:pt idx="33442">
                  <c:v>6.1897343750016001</c:v>
                </c:pt>
                <c:pt idx="33443">
                  <c:v>6.1900643750016</c:v>
                </c:pt>
                <c:pt idx="33444">
                  <c:v>6.1905887499999999</c:v>
                </c:pt>
                <c:pt idx="33445">
                  <c:v>6.1912606250015996</c:v>
                </c:pt>
                <c:pt idx="33446">
                  <c:v>6.1919300000000002</c:v>
                </c:pt>
                <c:pt idx="33447">
                  <c:v>6.1926218750016</c:v>
                </c:pt>
                <c:pt idx="33448">
                  <c:v>6.1929693750016002</c:v>
                </c:pt>
                <c:pt idx="33449">
                  <c:v>6.1933112499999998</c:v>
                </c:pt>
                <c:pt idx="33450">
                  <c:v>6.1937593750015996</c:v>
                </c:pt>
                <c:pt idx="33451">
                  <c:v>6.194115</c:v>
                </c:pt>
                <c:pt idx="33452">
                  <c:v>6.1947193750015996</c:v>
                </c:pt>
                <c:pt idx="33453">
                  <c:v>6.1950824999999998</c:v>
                </c:pt>
                <c:pt idx="33454">
                  <c:v>6.1954050000000001</c:v>
                </c:pt>
                <c:pt idx="33455">
                  <c:v>6.1957906250015995</c:v>
                </c:pt>
                <c:pt idx="33456">
                  <c:v>6.1964081250016001</c:v>
                </c:pt>
                <c:pt idx="33457">
                  <c:v>6.1967431250015999</c:v>
                </c:pt>
                <c:pt idx="33458">
                  <c:v>6.1973031250016</c:v>
                </c:pt>
                <c:pt idx="33459">
                  <c:v>6.1978237500000004</c:v>
                </c:pt>
                <c:pt idx="33460">
                  <c:v>6.1983068750015997</c:v>
                </c:pt>
                <c:pt idx="33461">
                  <c:v>6.1986887499999996</c:v>
                </c:pt>
                <c:pt idx="33462">
                  <c:v>6.1990868750015995</c:v>
                </c:pt>
                <c:pt idx="33463">
                  <c:v>6.1983362499999997</c:v>
                </c:pt>
                <c:pt idx="33464">
                  <c:v>6.1978881250016</c:v>
                </c:pt>
                <c:pt idx="33465">
                  <c:v>6.1972449999999997</c:v>
                </c:pt>
                <c:pt idx="33466">
                  <c:v>6.1965868750016</c:v>
                </c:pt>
                <c:pt idx="33467">
                  <c:v>6.1957781250016</c:v>
                </c:pt>
                <c:pt idx="33468">
                  <c:v>6.1948675</c:v>
                </c:pt>
                <c:pt idx="33469">
                  <c:v>6.1940081250015995</c:v>
                </c:pt>
                <c:pt idx="33470">
                  <c:v>6.1931900000000004</c:v>
                </c:pt>
                <c:pt idx="33471">
                  <c:v>6.1923962499999998</c:v>
                </c:pt>
                <c:pt idx="33472">
                  <c:v>6.1915975000000003</c:v>
                </c:pt>
                <c:pt idx="33473">
                  <c:v>6.1908987499999997</c:v>
                </c:pt>
                <c:pt idx="33474">
                  <c:v>6.1902231250015998</c:v>
                </c:pt>
                <c:pt idx="33475">
                  <c:v>6.18962375</c:v>
                </c:pt>
                <c:pt idx="33476">
                  <c:v>6.1890006250015999</c:v>
                </c:pt>
                <c:pt idx="33477">
                  <c:v>6.1885537499999996</c:v>
                </c:pt>
                <c:pt idx="33478">
                  <c:v>6.1881075000000001</c:v>
                </c:pt>
                <c:pt idx="33479">
                  <c:v>6.1876737500000001</c:v>
                </c:pt>
                <c:pt idx="33480">
                  <c:v>6.1872043750015999</c:v>
                </c:pt>
                <c:pt idx="33481">
                  <c:v>6.1867706250015999</c:v>
                </c:pt>
                <c:pt idx="33482">
                  <c:v>6.1863393750015998</c:v>
                </c:pt>
                <c:pt idx="33483">
                  <c:v>6.1859262499999996</c:v>
                </c:pt>
                <c:pt idx="33484">
                  <c:v>6.1854618750016002</c:v>
                </c:pt>
                <c:pt idx="33485">
                  <c:v>6.1849462500000003</c:v>
                </c:pt>
                <c:pt idx="33486">
                  <c:v>6.1845249999999998</c:v>
                </c:pt>
                <c:pt idx="33487">
                  <c:v>6.1840237499999997</c:v>
                </c:pt>
                <c:pt idx="33488">
                  <c:v>6.1835718750015998</c:v>
                </c:pt>
                <c:pt idx="33489">
                  <c:v>6.1830875000000001</c:v>
                </c:pt>
                <c:pt idx="33490">
                  <c:v>6.1826937500000003</c:v>
                </c:pt>
                <c:pt idx="33491">
                  <c:v>6.1822968750016001</c:v>
                </c:pt>
                <c:pt idx="33492">
                  <c:v>6.1819100000000002</c:v>
                </c:pt>
                <c:pt idx="33493">
                  <c:v>6.1815393750015994</c:v>
                </c:pt>
                <c:pt idx="33494">
                  <c:v>6.1811375000000002</c:v>
                </c:pt>
                <c:pt idx="33495">
                  <c:v>6.1812843750016002</c:v>
                </c:pt>
                <c:pt idx="33496">
                  <c:v>6.1817331250015997</c:v>
                </c:pt>
                <c:pt idx="33497">
                  <c:v>6.1822225</c:v>
                </c:pt>
                <c:pt idx="33498">
                  <c:v>6.1826274999999997</c:v>
                </c:pt>
                <c:pt idx="33499">
                  <c:v>6.1830031250015995</c:v>
                </c:pt>
                <c:pt idx="33500">
                  <c:v>6.1834193750016002</c:v>
                </c:pt>
                <c:pt idx="33501">
                  <c:v>6.1838906250015997</c:v>
                </c:pt>
                <c:pt idx="33502">
                  <c:v>6.1842449999999998</c:v>
                </c:pt>
                <c:pt idx="33503">
                  <c:v>6.1847262499999998</c:v>
                </c:pt>
                <c:pt idx="33504">
                  <c:v>6.1850862500000003</c:v>
                </c:pt>
                <c:pt idx="33505">
                  <c:v>6.1855156250015995</c:v>
                </c:pt>
                <c:pt idx="33506">
                  <c:v>6.1859737499999996</c:v>
                </c:pt>
                <c:pt idx="33507">
                  <c:v>6.1864012500000003</c:v>
                </c:pt>
                <c:pt idx="33508">
                  <c:v>6.1868175000000001</c:v>
                </c:pt>
                <c:pt idx="33509">
                  <c:v>6.1872887499999996</c:v>
                </c:pt>
                <c:pt idx="33510">
                  <c:v>6.1878124999999997</c:v>
                </c:pt>
                <c:pt idx="33511">
                  <c:v>6.1882000000000001</c:v>
                </c:pt>
                <c:pt idx="33512">
                  <c:v>6.1886268750015994</c:v>
                </c:pt>
                <c:pt idx="33513">
                  <c:v>6.1880368750015995</c:v>
                </c:pt>
                <c:pt idx="33514">
                  <c:v>6.1873431250015996</c:v>
                </c:pt>
                <c:pt idx="33515">
                  <c:v>6.1868949999999998</c:v>
                </c:pt>
                <c:pt idx="33516">
                  <c:v>6.1862768750015995</c:v>
                </c:pt>
                <c:pt idx="33517">
                  <c:v>6.1855312500000004</c:v>
                </c:pt>
                <c:pt idx="33518">
                  <c:v>6.1847700000000003</c:v>
                </c:pt>
                <c:pt idx="33519">
                  <c:v>6.1839681250015994</c:v>
                </c:pt>
                <c:pt idx="33520">
                  <c:v>6.1832349999999998</c:v>
                </c:pt>
                <c:pt idx="33521">
                  <c:v>6.1824456250016002</c:v>
                </c:pt>
                <c:pt idx="33522">
                  <c:v>6.1817287500000004</c:v>
                </c:pt>
                <c:pt idx="33523">
                  <c:v>6.1809500000000002</c:v>
                </c:pt>
                <c:pt idx="33524">
                  <c:v>6.1802843750015999</c:v>
                </c:pt>
                <c:pt idx="33525">
                  <c:v>6.1795637499999998</c:v>
                </c:pt>
                <c:pt idx="33526">
                  <c:v>6.1790712499999998</c:v>
                </c:pt>
                <c:pt idx="33527">
                  <c:v>6.1786531250015999</c:v>
                </c:pt>
                <c:pt idx="33528">
                  <c:v>6.1783200000000003</c:v>
                </c:pt>
                <c:pt idx="33529">
                  <c:v>6.1778787499999996</c:v>
                </c:pt>
                <c:pt idx="33530">
                  <c:v>6.1783675000000002</c:v>
                </c:pt>
                <c:pt idx="33531">
                  <c:v>6.1787087500000002</c:v>
                </c:pt>
                <c:pt idx="33532">
                  <c:v>6.1791475</c:v>
                </c:pt>
                <c:pt idx="33533">
                  <c:v>6.1795681250015999</c:v>
                </c:pt>
                <c:pt idx="33534">
                  <c:v>6.1800325000000003</c:v>
                </c:pt>
                <c:pt idx="33535">
                  <c:v>6.1804312499999998</c:v>
                </c:pt>
                <c:pt idx="33536">
                  <c:v>6.1808449999999997</c:v>
                </c:pt>
                <c:pt idx="33537">
                  <c:v>6.1812725000000004</c:v>
                </c:pt>
                <c:pt idx="33538">
                  <c:v>6.1817337500000002</c:v>
                </c:pt>
                <c:pt idx="33539">
                  <c:v>6.1820543750015995</c:v>
                </c:pt>
                <c:pt idx="33540">
                  <c:v>6.1824424999999996</c:v>
                </c:pt>
                <c:pt idx="33541">
                  <c:v>6.1827656250015997</c:v>
                </c:pt>
                <c:pt idx="33542">
                  <c:v>6.1830931250015997</c:v>
                </c:pt>
                <c:pt idx="33543">
                  <c:v>6.1834518750015999</c:v>
                </c:pt>
                <c:pt idx="33544">
                  <c:v>6.1837762500000002</c:v>
                </c:pt>
                <c:pt idx="33545">
                  <c:v>6.1841993750016</c:v>
                </c:pt>
                <c:pt idx="33546">
                  <c:v>6.1846231250015995</c:v>
                </c:pt>
                <c:pt idx="33547">
                  <c:v>6.1842637500000004</c:v>
                </c:pt>
                <c:pt idx="33548">
                  <c:v>6.1838618750015995</c:v>
                </c:pt>
                <c:pt idx="33549">
                  <c:v>6.1834243750016</c:v>
                </c:pt>
                <c:pt idx="33550">
                  <c:v>6.1830337499999999</c:v>
                </c:pt>
                <c:pt idx="33551">
                  <c:v>6.18270125</c:v>
                </c:pt>
                <c:pt idx="33552">
                  <c:v>6.1824843750016001</c:v>
                </c:pt>
                <c:pt idx="33553">
                  <c:v>6.1821218750015996</c:v>
                </c:pt>
                <c:pt idx="33554">
                  <c:v>6.1817643750015998</c:v>
                </c:pt>
                <c:pt idx="33555">
                  <c:v>6.1821406250016002</c:v>
                </c:pt>
                <c:pt idx="33556">
                  <c:v>6.1824700000000004</c:v>
                </c:pt>
                <c:pt idx="33557">
                  <c:v>6.1829393750015997</c:v>
                </c:pt>
                <c:pt idx="33558">
                  <c:v>6.1833093750015999</c:v>
                </c:pt>
                <c:pt idx="33559">
                  <c:v>6.18378125</c:v>
                </c:pt>
                <c:pt idx="33560">
                  <c:v>6.1841037500000002</c:v>
                </c:pt>
                <c:pt idx="33561">
                  <c:v>6.1844943750015995</c:v>
                </c:pt>
                <c:pt idx="33562">
                  <c:v>6.1848418750015997</c:v>
                </c:pt>
                <c:pt idx="33563">
                  <c:v>6.1851925000000003</c:v>
                </c:pt>
                <c:pt idx="33564">
                  <c:v>6.1856356250015994</c:v>
                </c:pt>
                <c:pt idx="33565">
                  <c:v>6.1860131250016002</c:v>
                </c:pt>
                <c:pt idx="33566">
                  <c:v>6.1863337500000002</c:v>
                </c:pt>
                <c:pt idx="33567">
                  <c:v>6.1866987499999997</c:v>
                </c:pt>
                <c:pt idx="33568">
                  <c:v>6.1870743750015995</c:v>
                </c:pt>
                <c:pt idx="33569">
                  <c:v>6.1874387500000001</c:v>
                </c:pt>
                <c:pt idx="33570">
                  <c:v>6.1869981250016002</c:v>
                </c:pt>
                <c:pt idx="33571">
                  <c:v>6.1865518750015998</c:v>
                </c:pt>
                <c:pt idx="33572">
                  <c:v>6.1861462500000002</c:v>
                </c:pt>
                <c:pt idx="33573">
                  <c:v>6.1857618750015995</c:v>
                </c:pt>
                <c:pt idx="33574">
                  <c:v>6.1853281250015995</c:v>
                </c:pt>
                <c:pt idx="33575">
                  <c:v>6.1849600000000002</c:v>
                </c:pt>
                <c:pt idx="33576">
                  <c:v>6.1845593750015997</c:v>
                </c:pt>
                <c:pt idx="33577">
                  <c:v>6.1841350000000004</c:v>
                </c:pt>
                <c:pt idx="33578">
                  <c:v>6.1837206250015999</c:v>
                </c:pt>
                <c:pt idx="33579">
                  <c:v>6.1832700000000003</c:v>
                </c:pt>
                <c:pt idx="33580">
                  <c:v>6.1827662500000002</c:v>
                </c:pt>
                <c:pt idx="33581">
                  <c:v>6.18235125</c:v>
                </c:pt>
                <c:pt idx="33582">
                  <c:v>6.1818324999999996</c:v>
                </c:pt>
                <c:pt idx="33583">
                  <c:v>6.1814231250015998</c:v>
                </c:pt>
                <c:pt idx="33584">
                  <c:v>6.1809649999999996</c:v>
                </c:pt>
                <c:pt idx="33585">
                  <c:v>6.1806200000000002</c:v>
                </c:pt>
                <c:pt idx="33586">
                  <c:v>6.1802481250015999</c:v>
                </c:pt>
                <c:pt idx="33587">
                  <c:v>6.1799187499999997</c:v>
                </c:pt>
                <c:pt idx="33588">
                  <c:v>6.1795643750015996</c:v>
                </c:pt>
                <c:pt idx="33589">
                  <c:v>6.17922875</c:v>
                </c:pt>
                <c:pt idx="33590">
                  <c:v>6.1786262499999998</c:v>
                </c:pt>
                <c:pt idx="33591">
                  <c:v>6.1779581250015996</c:v>
                </c:pt>
                <c:pt idx="33592">
                  <c:v>6.1776187499999997</c:v>
                </c:pt>
                <c:pt idx="33593">
                  <c:v>6.1772824999999996</c:v>
                </c:pt>
                <c:pt idx="33594">
                  <c:v>6.1766724999999996</c:v>
                </c:pt>
                <c:pt idx="33595">
                  <c:v>6.1762300000000003</c:v>
                </c:pt>
                <c:pt idx="33596">
                  <c:v>6.1758531250016002</c:v>
                </c:pt>
                <c:pt idx="33597">
                  <c:v>6.1756718750015995</c:v>
                </c:pt>
                <c:pt idx="33598">
                  <c:v>6.1760237499999997</c:v>
                </c:pt>
                <c:pt idx="33599">
                  <c:v>6.1763881250015995</c:v>
                </c:pt>
                <c:pt idx="33600">
                  <c:v>6.1768175000000003</c:v>
                </c:pt>
                <c:pt idx="33601">
                  <c:v>6.1773487500000002</c:v>
                </c:pt>
                <c:pt idx="33602">
                  <c:v>6.1777481250015995</c:v>
                </c:pt>
                <c:pt idx="33603">
                  <c:v>6.1780887499999997</c:v>
                </c:pt>
                <c:pt idx="33604">
                  <c:v>6.1784737500000002</c:v>
                </c:pt>
                <c:pt idx="33605">
                  <c:v>6.1789025000000004</c:v>
                </c:pt>
                <c:pt idx="33606">
                  <c:v>6.1792625000000001</c:v>
                </c:pt>
                <c:pt idx="33607">
                  <c:v>6.1796075000000004</c:v>
                </c:pt>
                <c:pt idx="33608">
                  <c:v>6.1800631250015998</c:v>
                </c:pt>
                <c:pt idx="33609">
                  <c:v>6.1805481250016001</c:v>
                </c:pt>
                <c:pt idx="33610">
                  <c:v>6.18106125</c:v>
                </c:pt>
                <c:pt idx="33611">
                  <c:v>6.1816149999999999</c:v>
                </c:pt>
                <c:pt idx="33612">
                  <c:v>6.1819393750015994</c:v>
                </c:pt>
                <c:pt idx="33613">
                  <c:v>6.1825681250016</c:v>
                </c:pt>
                <c:pt idx="33614">
                  <c:v>6.1831037499999999</c:v>
                </c:pt>
                <c:pt idx="33615">
                  <c:v>6.1836512499999996</c:v>
                </c:pt>
                <c:pt idx="33616">
                  <c:v>6.1843124999999999</c:v>
                </c:pt>
                <c:pt idx="33617">
                  <c:v>6.1846375</c:v>
                </c:pt>
                <c:pt idx="33618">
                  <c:v>6.1849918750016002</c:v>
                </c:pt>
                <c:pt idx="33619">
                  <c:v>6.1853156250015999</c:v>
                </c:pt>
                <c:pt idx="33620">
                  <c:v>6.1856549999999997</c:v>
                </c:pt>
                <c:pt idx="33621">
                  <c:v>6.1860193750015995</c:v>
                </c:pt>
                <c:pt idx="33622">
                  <c:v>6.1864112499999999</c:v>
                </c:pt>
                <c:pt idx="33623">
                  <c:v>6.1868049999999997</c:v>
                </c:pt>
                <c:pt idx="33624">
                  <c:v>6.1871574999999996</c:v>
                </c:pt>
                <c:pt idx="33625">
                  <c:v>6.1875618750015997</c:v>
                </c:pt>
                <c:pt idx="33626">
                  <c:v>6.1879412499999997</c:v>
                </c:pt>
                <c:pt idx="33627">
                  <c:v>6.1883125000000003</c:v>
                </c:pt>
                <c:pt idx="33628">
                  <c:v>6.1886468750015995</c:v>
                </c:pt>
                <c:pt idx="33629">
                  <c:v>6.1890124999999996</c:v>
                </c:pt>
                <c:pt idx="33630">
                  <c:v>6.1893781250015998</c:v>
                </c:pt>
                <c:pt idx="33631">
                  <c:v>6.189775</c:v>
                </c:pt>
                <c:pt idx="33632">
                  <c:v>6.1901681250016001</c:v>
                </c:pt>
                <c:pt idx="33633">
                  <c:v>6.1905562500000002</c:v>
                </c:pt>
                <c:pt idx="33634">
                  <c:v>6.1909493750015994</c:v>
                </c:pt>
                <c:pt idx="33635">
                  <c:v>6.1913231250015999</c:v>
                </c:pt>
                <c:pt idx="33636">
                  <c:v>6.1917056250015996</c:v>
                </c:pt>
                <c:pt idx="33637">
                  <c:v>6.1920712499999997</c:v>
                </c:pt>
                <c:pt idx="33638">
                  <c:v>6.1924906250016001</c:v>
                </c:pt>
                <c:pt idx="33639">
                  <c:v>6.19288375</c:v>
                </c:pt>
                <c:pt idx="33640">
                  <c:v>6.1932237499999996</c:v>
                </c:pt>
                <c:pt idx="33641">
                  <c:v>6.1938162500000002</c:v>
                </c:pt>
                <c:pt idx="33642">
                  <c:v>6.1943606250015995</c:v>
                </c:pt>
                <c:pt idx="33643">
                  <c:v>6.1948531250015995</c:v>
                </c:pt>
                <c:pt idx="33644">
                  <c:v>6.1953231250015994</c:v>
                </c:pt>
                <c:pt idx="33645">
                  <c:v>6.1956587499999998</c:v>
                </c:pt>
                <c:pt idx="33646">
                  <c:v>6.1949100000000001</c:v>
                </c:pt>
                <c:pt idx="33647">
                  <c:v>6.1941256250015995</c:v>
                </c:pt>
                <c:pt idx="33648">
                  <c:v>6.1931450000000003</c:v>
                </c:pt>
                <c:pt idx="33649">
                  <c:v>6.1919831250015998</c:v>
                </c:pt>
                <c:pt idx="33650">
                  <c:v>6.1906587499999999</c:v>
                </c:pt>
                <c:pt idx="33651">
                  <c:v>6.1892975000000003</c:v>
                </c:pt>
                <c:pt idx="33652">
                  <c:v>6.1878556250015997</c:v>
                </c:pt>
                <c:pt idx="33653">
                  <c:v>6.1864825000000003</c:v>
                </c:pt>
                <c:pt idx="33654">
                  <c:v>6.1850106250015999</c:v>
                </c:pt>
                <c:pt idx="33655">
                  <c:v>6.1836343750016001</c:v>
                </c:pt>
                <c:pt idx="33656">
                  <c:v>6.1824981250016</c:v>
                </c:pt>
                <c:pt idx="33657">
                  <c:v>6.1816012499999999</c:v>
                </c:pt>
                <c:pt idx="33658">
                  <c:v>6.1807756250015995</c:v>
                </c:pt>
                <c:pt idx="33659">
                  <c:v>6.1800100000000002</c:v>
                </c:pt>
                <c:pt idx="33660">
                  <c:v>6.1793656250015996</c:v>
                </c:pt>
                <c:pt idx="33661">
                  <c:v>6.1787831250015994</c:v>
                </c:pt>
                <c:pt idx="33662">
                  <c:v>6.1782399999999997</c:v>
                </c:pt>
                <c:pt idx="33663">
                  <c:v>6.1777162499999996</c:v>
                </c:pt>
                <c:pt idx="33664">
                  <c:v>6.1773143750015995</c:v>
                </c:pt>
                <c:pt idx="33665">
                  <c:v>6.1768056250015997</c:v>
                </c:pt>
                <c:pt idx="33666">
                  <c:v>6.1763337500000004</c:v>
                </c:pt>
                <c:pt idx="33667">
                  <c:v>6.1758687500000002</c:v>
                </c:pt>
                <c:pt idx="33668">
                  <c:v>6.1754831250016</c:v>
                </c:pt>
                <c:pt idx="33669">
                  <c:v>6.1751581250015999</c:v>
                </c:pt>
                <c:pt idx="33670">
                  <c:v>6.1746249999999998</c:v>
                </c:pt>
                <c:pt idx="33671">
                  <c:v>6.1742093750015998</c:v>
                </c:pt>
                <c:pt idx="33672">
                  <c:v>6.1738718750016002</c:v>
                </c:pt>
                <c:pt idx="33673">
                  <c:v>6.1743224999999997</c:v>
                </c:pt>
                <c:pt idx="33674">
                  <c:v>6.1743856250015998</c:v>
                </c:pt>
                <c:pt idx="33675">
                  <c:v>6.1739406250015998</c:v>
                </c:pt>
                <c:pt idx="33676">
                  <c:v>6.1735993750015998</c:v>
                </c:pt>
                <c:pt idx="33677">
                  <c:v>6.1729818750016001</c:v>
                </c:pt>
                <c:pt idx="33678">
                  <c:v>6.17263875</c:v>
                </c:pt>
                <c:pt idx="33679">
                  <c:v>6.1721818750016002</c:v>
                </c:pt>
                <c:pt idx="33680">
                  <c:v>6.1717199999999997</c:v>
                </c:pt>
                <c:pt idx="33681">
                  <c:v>6.1712049999999996</c:v>
                </c:pt>
                <c:pt idx="33682">
                  <c:v>6.1707268750016002</c:v>
                </c:pt>
                <c:pt idx="33683">
                  <c:v>6.1702225000000004</c:v>
                </c:pt>
                <c:pt idx="33684">
                  <c:v>6.1698006250016002</c:v>
                </c:pt>
                <c:pt idx="33685">
                  <c:v>6.1692918750015995</c:v>
                </c:pt>
                <c:pt idx="33686">
                  <c:v>6.1688074999999998</c:v>
                </c:pt>
                <c:pt idx="33687">
                  <c:v>6.16843875</c:v>
                </c:pt>
                <c:pt idx="33688">
                  <c:v>6.1679250000000003</c:v>
                </c:pt>
                <c:pt idx="33689">
                  <c:v>6.1675993750015996</c:v>
                </c:pt>
                <c:pt idx="33690">
                  <c:v>6.1671975000000003</c:v>
                </c:pt>
                <c:pt idx="33691">
                  <c:v>6.1675631250015996</c:v>
                </c:pt>
                <c:pt idx="33692">
                  <c:v>6.1679368750016001</c:v>
                </c:pt>
                <c:pt idx="33693">
                  <c:v>6.1683187500000001</c:v>
                </c:pt>
                <c:pt idx="33694">
                  <c:v>6.1687356250015997</c:v>
                </c:pt>
                <c:pt idx="33695">
                  <c:v>6.1692231250015999</c:v>
                </c:pt>
                <c:pt idx="33696">
                  <c:v>6.1696650000000002</c:v>
                </c:pt>
                <c:pt idx="33697">
                  <c:v>6.1702393750016</c:v>
                </c:pt>
                <c:pt idx="33698">
                  <c:v>6.1708431250015998</c:v>
                </c:pt>
                <c:pt idx="33699">
                  <c:v>6.1714012499999997</c:v>
                </c:pt>
                <c:pt idx="33700">
                  <c:v>6.1719287500000002</c:v>
                </c:pt>
                <c:pt idx="33701">
                  <c:v>6.1724949999999996</c:v>
                </c:pt>
                <c:pt idx="33702">
                  <c:v>6.1728156250015997</c:v>
                </c:pt>
                <c:pt idx="33703">
                  <c:v>6.1733574999999998</c:v>
                </c:pt>
                <c:pt idx="33704">
                  <c:v>6.1739087499999998</c:v>
                </c:pt>
                <c:pt idx="33705">
                  <c:v>6.1744787499999996</c:v>
                </c:pt>
                <c:pt idx="33706">
                  <c:v>6.1750325000000004</c:v>
                </c:pt>
                <c:pt idx="33707">
                  <c:v>6.1756193750015997</c:v>
                </c:pt>
                <c:pt idx="33708">
                  <c:v>6.1761568750015998</c:v>
                </c:pt>
                <c:pt idx="33709">
                  <c:v>6.1764831250015995</c:v>
                </c:pt>
                <c:pt idx="33710">
                  <c:v>6.1770543750015996</c:v>
                </c:pt>
                <c:pt idx="33711">
                  <c:v>6.1776799999999996</c:v>
                </c:pt>
                <c:pt idx="33712">
                  <c:v>6.1783356250015995</c:v>
                </c:pt>
                <c:pt idx="33713">
                  <c:v>6.1788556250015993</c:v>
                </c:pt>
                <c:pt idx="33714">
                  <c:v>6.1794318750016002</c:v>
                </c:pt>
                <c:pt idx="33715">
                  <c:v>6.1797612500000003</c:v>
                </c:pt>
                <c:pt idx="33716">
                  <c:v>6.1801250000000003</c:v>
                </c:pt>
                <c:pt idx="33717">
                  <c:v>6.1805199999999996</c:v>
                </c:pt>
                <c:pt idx="33718">
                  <c:v>6.1809518750015995</c:v>
                </c:pt>
                <c:pt idx="33719">
                  <c:v>6.1813324999999999</c:v>
                </c:pt>
                <c:pt idx="33720">
                  <c:v>6.180955</c:v>
                </c:pt>
                <c:pt idx="33721">
                  <c:v>6.1805349999999999</c:v>
                </c:pt>
                <c:pt idx="33722">
                  <c:v>6.1801693750015998</c:v>
                </c:pt>
                <c:pt idx="33723">
                  <c:v>6.1797218750015999</c:v>
                </c:pt>
                <c:pt idx="33724">
                  <c:v>6.1791187499999998</c:v>
                </c:pt>
                <c:pt idx="33725">
                  <c:v>6.1783868750015998</c:v>
                </c:pt>
                <c:pt idx="33726">
                  <c:v>6.1780137499999999</c:v>
                </c:pt>
                <c:pt idx="33727">
                  <c:v>6.17749375</c:v>
                </c:pt>
                <c:pt idx="33728">
                  <c:v>6.1770350000000001</c:v>
                </c:pt>
                <c:pt idx="33729">
                  <c:v>6.1766131250015999</c:v>
                </c:pt>
                <c:pt idx="33730">
                  <c:v>6.1762081250016001</c:v>
                </c:pt>
                <c:pt idx="33731">
                  <c:v>6.1758325000000003</c:v>
                </c:pt>
                <c:pt idx="33732">
                  <c:v>6.1754831250016</c:v>
                </c:pt>
                <c:pt idx="33733">
                  <c:v>6.1751525000000003</c:v>
                </c:pt>
                <c:pt idx="33734">
                  <c:v>6.1746937500000003</c:v>
                </c:pt>
                <c:pt idx="33735">
                  <c:v>6.1742537500000001</c:v>
                </c:pt>
                <c:pt idx="33736">
                  <c:v>6.1738418750015995</c:v>
                </c:pt>
                <c:pt idx="33737">
                  <c:v>6.1734024999999999</c:v>
                </c:pt>
                <c:pt idx="33738">
                  <c:v>6.1729506250016</c:v>
                </c:pt>
                <c:pt idx="33739">
                  <c:v>6.1723612499999998</c:v>
                </c:pt>
                <c:pt idx="33740">
                  <c:v>6.1717756250016</c:v>
                </c:pt>
                <c:pt idx="33741">
                  <c:v>6.1713624999999999</c:v>
                </c:pt>
                <c:pt idx="33742">
                  <c:v>6.17092375</c:v>
                </c:pt>
                <c:pt idx="33743">
                  <c:v>6.1712706250015996</c:v>
                </c:pt>
                <c:pt idx="33744">
                  <c:v>6.1717075000000001</c:v>
                </c:pt>
                <c:pt idx="33745">
                  <c:v>6.1722406250016002</c:v>
                </c:pt>
                <c:pt idx="33746">
                  <c:v>6.1726518750016002</c:v>
                </c:pt>
                <c:pt idx="33747">
                  <c:v>6.1730537500000002</c:v>
                </c:pt>
                <c:pt idx="33748">
                  <c:v>6.1734687499999996</c:v>
                </c:pt>
                <c:pt idx="33749">
                  <c:v>6.1739487500000001</c:v>
                </c:pt>
                <c:pt idx="33750">
                  <c:v>6.1744256250016001</c:v>
                </c:pt>
                <c:pt idx="33751">
                  <c:v>6.1747493750015998</c:v>
                </c:pt>
                <c:pt idx="33752">
                  <c:v>6.1752425000000004</c:v>
                </c:pt>
                <c:pt idx="33753">
                  <c:v>6.1757056250015996</c:v>
                </c:pt>
                <c:pt idx="33754">
                  <c:v>6.1762068750015997</c:v>
                </c:pt>
                <c:pt idx="33755">
                  <c:v>6.1766556250016</c:v>
                </c:pt>
                <c:pt idx="33756">
                  <c:v>6.1771987499999996</c:v>
                </c:pt>
                <c:pt idx="33757">
                  <c:v>6.1775250000000002</c:v>
                </c:pt>
                <c:pt idx="33758">
                  <c:v>6.1780299999999997</c:v>
                </c:pt>
                <c:pt idx="33759">
                  <c:v>6.1783568750016</c:v>
                </c:pt>
                <c:pt idx="33760">
                  <c:v>6.1786837500000003</c:v>
                </c:pt>
                <c:pt idx="33761">
                  <c:v>6.1792724999999997</c:v>
                </c:pt>
                <c:pt idx="33762">
                  <c:v>6.1798031250015999</c:v>
                </c:pt>
                <c:pt idx="33763">
                  <c:v>6.1803393750015996</c:v>
                </c:pt>
                <c:pt idx="33764">
                  <c:v>6.1806606250015994</c:v>
                </c:pt>
                <c:pt idx="33765">
                  <c:v>6.1810193750015996</c:v>
                </c:pt>
                <c:pt idx="33766">
                  <c:v>6.1804843750015994</c:v>
                </c:pt>
                <c:pt idx="33767">
                  <c:v>6.1801550000000001</c:v>
                </c:pt>
                <c:pt idx="33768">
                  <c:v>6.1796393750015994</c:v>
                </c:pt>
                <c:pt idx="33769">
                  <c:v>6.1790893750015998</c:v>
                </c:pt>
                <c:pt idx="33770">
                  <c:v>6.1783262499999996</c:v>
                </c:pt>
                <c:pt idx="33771">
                  <c:v>6.1775687499999998</c:v>
                </c:pt>
                <c:pt idx="33772">
                  <c:v>6.1767618750016</c:v>
                </c:pt>
                <c:pt idx="33773">
                  <c:v>6.1760306250015997</c:v>
                </c:pt>
                <c:pt idx="33774">
                  <c:v>6.1751418750016001</c:v>
                </c:pt>
                <c:pt idx="33775">
                  <c:v>6.1742081250015994</c:v>
                </c:pt>
                <c:pt idx="33776">
                  <c:v>6.1733556250015997</c:v>
                </c:pt>
                <c:pt idx="33777">
                  <c:v>6.1725700000000003</c:v>
                </c:pt>
                <c:pt idx="33778">
                  <c:v>6.1718931250016</c:v>
                </c:pt>
                <c:pt idx="33779">
                  <c:v>6.1712818750015996</c:v>
                </c:pt>
                <c:pt idx="33780">
                  <c:v>6.1706212499999999</c:v>
                </c:pt>
                <c:pt idx="33781">
                  <c:v>6.1701718750015999</c:v>
                </c:pt>
                <c:pt idx="33782">
                  <c:v>6.1704299999999996</c:v>
                </c:pt>
                <c:pt idx="33783">
                  <c:v>6.1707762500000003</c:v>
                </c:pt>
                <c:pt idx="33784">
                  <c:v>6.1712387499999997</c:v>
                </c:pt>
                <c:pt idx="33785">
                  <c:v>6.1716243750016</c:v>
                </c:pt>
                <c:pt idx="33786">
                  <c:v>6.1720231250015996</c:v>
                </c:pt>
                <c:pt idx="33787">
                  <c:v>6.1724525000000003</c:v>
                </c:pt>
                <c:pt idx="33788">
                  <c:v>6.1728899999999998</c:v>
                </c:pt>
                <c:pt idx="33789">
                  <c:v>6.1734243750015994</c:v>
                </c:pt>
                <c:pt idx="33790">
                  <c:v>6.1738512500000002</c:v>
                </c:pt>
                <c:pt idx="33791">
                  <c:v>6.1742949999999999</c:v>
                </c:pt>
                <c:pt idx="33792">
                  <c:v>6.1747862500000004</c:v>
                </c:pt>
                <c:pt idx="33793">
                  <c:v>6.1752718750015996</c:v>
                </c:pt>
                <c:pt idx="33794">
                  <c:v>6.1758143750015995</c:v>
                </c:pt>
                <c:pt idx="33795">
                  <c:v>6.1764056250015997</c:v>
                </c:pt>
                <c:pt idx="33796">
                  <c:v>6.1769412499999996</c:v>
                </c:pt>
                <c:pt idx="33797">
                  <c:v>6.1775374999999997</c:v>
                </c:pt>
                <c:pt idx="33798">
                  <c:v>6.1778599999999999</c:v>
                </c:pt>
                <c:pt idx="33799">
                  <c:v>6.1784318750015998</c:v>
                </c:pt>
                <c:pt idx="33800">
                  <c:v>6.1789793750015995</c:v>
                </c:pt>
                <c:pt idx="33801">
                  <c:v>6.1795443750015995</c:v>
                </c:pt>
                <c:pt idx="33802">
                  <c:v>6.1800212500000002</c:v>
                </c:pt>
                <c:pt idx="33803">
                  <c:v>6.18042625</c:v>
                </c:pt>
                <c:pt idx="33804">
                  <c:v>6.1798662499999999</c:v>
                </c:pt>
                <c:pt idx="33805">
                  <c:v>6.1795268750016001</c:v>
                </c:pt>
                <c:pt idx="33806">
                  <c:v>6.1791962500000004</c:v>
                </c:pt>
                <c:pt idx="33807">
                  <c:v>6.1787875000000003</c:v>
                </c:pt>
                <c:pt idx="33808">
                  <c:v>6.1783931250016</c:v>
                </c:pt>
                <c:pt idx="33809">
                  <c:v>6.1778187500000001</c:v>
                </c:pt>
                <c:pt idx="33810">
                  <c:v>6.17725875</c:v>
                </c:pt>
                <c:pt idx="33811">
                  <c:v>6.1765875000000001</c:v>
                </c:pt>
                <c:pt idx="33812">
                  <c:v>6.1759087499999996</c:v>
                </c:pt>
                <c:pt idx="33813">
                  <c:v>6.1752162500000001</c:v>
                </c:pt>
                <c:pt idx="33814">
                  <c:v>6.1745406250016002</c:v>
                </c:pt>
                <c:pt idx="33815">
                  <c:v>6.1739356250016</c:v>
                </c:pt>
                <c:pt idx="33816">
                  <c:v>6.1732993750015996</c:v>
                </c:pt>
                <c:pt idx="33817">
                  <c:v>6.1726881250016001</c:v>
                </c:pt>
                <c:pt idx="33818">
                  <c:v>6.1721056250016</c:v>
                </c:pt>
                <c:pt idx="33819">
                  <c:v>6.1716337499999998</c:v>
                </c:pt>
                <c:pt idx="33820">
                  <c:v>6.1712075000000004</c:v>
                </c:pt>
                <c:pt idx="33821">
                  <c:v>6.1708462500000003</c:v>
                </c:pt>
                <c:pt idx="33822">
                  <c:v>6.1704987500000001</c:v>
                </c:pt>
                <c:pt idx="33823">
                  <c:v>6.1699931250016</c:v>
                </c:pt>
                <c:pt idx="33824">
                  <c:v>6.1694806250015999</c:v>
                </c:pt>
                <c:pt idx="33825">
                  <c:v>6.1691556250015998</c:v>
                </c:pt>
                <c:pt idx="33826">
                  <c:v>6.1688237499999996</c:v>
                </c:pt>
                <c:pt idx="33827">
                  <c:v>6.1691599999999998</c:v>
                </c:pt>
                <c:pt idx="33828">
                  <c:v>6.1696318750015999</c:v>
                </c:pt>
                <c:pt idx="33829">
                  <c:v>6.1700181250016</c:v>
                </c:pt>
                <c:pt idx="33830">
                  <c:v>6.1703962499999996</c:v>
                </c:pt>
                <c:pt idx="33831">
                  <c:v>6.1707743750016002</c:v>
                </c:pt>
                <c:pt idx="33832">
                  <c:v>6.1711743750016002</c:v>
                </c:pt>
                <c:pt idx="33833">
                  <c:v>6.1716699999999998</c:v>
                </c:pt>
                <c:pt idx="33834">
                  <c:v>6.1720812499999997</c:v>
                </c:pt>
                <c:pt idx="33835">
                  <c:v>6.1725068750015994</c:v>
                </c:pt>
                <c:pt idx="33836">
                  <c:v>6.1728568750015995</c:v>
                </c:pt>
                <c:pt idx="33837">
                  <c:v>6.17322375</c:v>
                </c:pt>
                <c:pt idx="33838">
                  <c:v>6.1727618750015996</c:v>
                </c:pt>
                <c:pt idx="33839">
                  <c:v>6.1721387500000002</c:v>
                </c:pt>
                <c:pt idx="33840">
                  <c:v>6.1716856250015999</c:v>
                </c:pt>
                <c:pt idx="33841">
                  <c:v>6.1711274999999999</c:v>
                </c:pt>
                <c:pt idx="33842">
                  <c:v>6.1705018750015999</c:v>
                </c:pt>
                <c:pt idx="33843">
                  <c:v>6.1698481250016002</c:v>
                </c:pt>
                <c:pt idx="33844">
                  <c:v>6.1690481250015994</c:v>
                </c:pt>
                <c:pt idx="33845">
                  <c:v>6.1683512499999997</c:v>
                </c:pt>
                <c:pt idx="33846">
                  <c:v>6.1676099999999998</c:v>
                </c:pt>
                <c:pt idx="33847">
                  <c:v>6.1669712499999996</c:v>
                </c:pt>
                <c:pt idx="33848">
                  <c:v>6.1663975000000004</c:v>
                </c:pt>
                <c:pt idx="33849">
                  <c:v>6.1659506250015994</c:v>
                </c:pt>
                <c:pt idx="33850">
                  <c:v>6.1655749999999996</c:v>
                </c:pt>
                <c:pt idx="33851">
                  <c:v>6.1651512500000001</c:v>
                </c:pt>
                <c:pt idx="33852">
                  <c:v>6.1653981250015999</c:v>
                </c:pt>
                <c:pt idx="33853">
                  <c:v>6.1658724999999999</c:v>
                </c:pt>
                <c:pt idx="33854">
                  <c:v>6.1662568750015998</c:v>
                </c:pt>
                <c:pt idx="33855">
                  <c:v>6.1666474999999998</c:v>
                </c:pt>
                <c:pt idx="33856">
                  <c:v>6.1669850000000004</c:v>
                </c:pt>
                <c:pt idx="33857">
                  <c:v>6.1673925000000001</c:v>
                </c:pt>
                <c:pt idx="33858">
                  <c:v>6.1677206250015999</c:v>
                </c:pt>
                <c:pt idx="33859">
                  <c:v>6.1681731250015996</c:v>
                </c:pt>
                <c:pt idx="33860">
                  <c:v>6.1685793750015998</c:v>
                </c:pt>
                <c:pt idx="33861">
                  <c:v>6.1690787499999997</c:v>
                </c:pt>
                <c:pt idx="33862">
                  <c:v>6.1696074999999997</c:v>
                </c:pt>
                <c:pt idx="33863">
                  <c:v>6.1702075000000001</c:v>
                </c:pt>
                <c:pt idx="33864">
                  <c:v>6.1707387499999999</c:v>
                </c:pt>
                <c:pt idx="33865">
                  <c:v>6.1712681250015997</c:v>
                </c:pt>
                <c:pt idx="33866">
                  <c:v>6.1718624999999996</c:v>
                </c:pt>
                <c:pt idx="33867">
                  <c:v>6.1724512499999999</c:v>
                </c:pt>
                <c:pt idx="33868">
                  <c:v>6.1727875000000001</c:v>
                </c:pt>
                <c:pt idx="33869">
                  <c:v>6.1734612499999999</c:v>
                </c:pt>
                <c:pt idx="33870">
                  <c:v>6.1738006250015998</c:v>
                </c:pt>
                <c:pt idx="33871">
                  <c:v>6.1741906250016001</c:v>
                </c:pt>
                <c:pt idx="33872">
                  <c:v>6.1745287500000003</c:v>
                </c:pt>
                <c:pt idx="33873">
                  <c:v>6.1748868750015999</c:v>
                </c:pt>
                <c:pt idx="33874">
                  <c:v>6.1755399999999998</c:v>
                </c:pt>
                <c:pt idx="33875">
                  <c:v>6.1758875</c:v>
                </c:pt>
                <c:pt idx="33876">
                  <c:v>6.1762193750016001</c:v>
                </c:pt>
                <c:pt idx="33877">
                  <c:v>6.1765774999999996</c:v>
                </c:pt>
                <c:pt idx="33878">
                  <c:v>6.17690625</c:v>
                </c:pt>
                <c:pt idx="33879">
                  <c:v>6.1772475</c:v>
                </c:pt>
                <c:pt idx="33880">
                  <c:v>6.1775700000000002</c:v>
                </c:pt>
                <c:pt idx="33881">
                  <c:v>6.17793875</c:v>
                </c:pt>
                <c:pt idx="33882">
                  <c:v>6.1785637500000004</c:v>
                </c:pt>
                <c:pt idx="33883">
                  <c:v>6.1790118750016001</c:v>
                </c:pt>
                <c:pt idx="33884">
                  <c:v>6.1793575000000001</c:v>
                </c:pt>
                <c:pt idx="33885">
                  <c:v>6.1797343750015994</c:v>
                </c:pt>
                <c:pt idx="33886">
                  <c:v>6.1790512499999997</c:v>
                </c:pt>
                <c:pt idx="33887">
                  <c:v>6.1786231250016002</c:v>
                </c:pt>
                <c:pt idx="33888">
                  <c:v>6.1781662500000003</c:v>
                </c:pt>
                <c:pt idx="33889">
                  <c:v>6.1776475</c:v>
                </c:pt>
                <c:pt idx="33890">
                  <c:v>6.1770437500000002</c:v>
                </c:pt>
                <c:pt idx="33891">
                  <c:v>6.1763681250015994</c:v>
                </c:pt>
                <c:pt idx="33892">
                  <c:v>6.1756806250015996</c:v>
                </c:pt>
                <c:pt idx="33893">
                  <c:v>6.1749524999999998</c:v>
                </c:pt>
                <c:pt idx="33894">
                  <c:v>6.1743449999999998</c:v>
                </c:pt>
                <c:pt idx="33895">
                  <c:v>6.1737606250015995</c:v>
                </c:pt>
                <c:pt idx="33896">
                  <c:v>6.1733762499999996</c:v>
                </c:pt>
                <c:pt idx="33897">
                  <c:v>6.1729731250016</c:v>
                </c:pt>
                <c:pt idx="33898">
                  <c:v>6.1725743750015996</c:v>
                </c:pt>
                <c:pt idx="33899">
                  <c:v>6.1722368750015999</c:v>
                </c:pt>
                <c:pt idx="33900">
                  <c:v>6.1718062500000004</c:v>
                </c:pt>
                <c:pt idx="33901">
                  <c:v>6.1714806250015997</c:v>
                </c:pt>
                <c:pt idx="33902">
                  <c:v>6.1718118750016</c:v>
                </c:pt>
                <c:pt idx="33903">
                  <c:v>6.1714712499999997</c:v>
                </c:pt>
                <c:pt idx="33904">
                  <c:v>6.1711481250015998</c:v>
                </c:pt>
                <c:pt idx="33905">
                  <c:v>6.1707162499999999</c:v>
                </c:pt>
                <c:pt idx="33906">
                  <c:v>6.1703443750015996</c:v>
                </c:pt>
                <c:pt idx="33907">
                  <c:v>6.1699362500000001</c:v>
                </c:pt>
                <c:pt idx="33908">
                  <c:v>6.1695793750016001</c:v>
                </c:pt>
                <c:pt idx="33909">
                  <c:v>6.1699581250015996</c:v>
                </c:pt>
                <c:pt idx="33910">
                  <c:v>6.1703731250015998</c:v>
                </c:pt>
                <c:pt idx="33911">
                  <c:v>6.1707943750015994</c:v>
                </c:pt>
                <c:pt idx="33912">
                  <c:v>6.1711643750015996</c:v>
                </c:pt>
                <c:pt idx="33913">
                  <c:v>6.1715281250015996</c:v>
                </c:pt>
                <c:pt idx="33914">
                  <c:v>6.1718956250015999</c:v>
                </c:pt>
                <c:pt idx="33915">
                  <c:v>6.1722818750016</c:v>
                </c:pt>
                <c:pt idx="33916">
                  <c:v>6.1727462500000003</c:v>
                </c:pt>
                <c:pt idx="33917">
                  <c:v>6.1731668750016002</c:v>
                </c:pt>
                <c:pt idx="33918">
                  <c:v>6.1737256250015999</c:v>
                </c:pt>
                <c:pt idx="33919">
                  <c:v>6.174245</c:v>
                </c:pt>
                <c:pt idx="33920">
                  <c:v>6.1747256250015994</c:v>
                </c:pt>
                <c:pt idx="33921">
                  <c:v>6.1751293750015996</c:v>
                </c:pt>
                <c:pt idx="33922">
                  <c:v>6.1756000000000002</c:v>
                </c:pt>
                <c:pt idx="33923">
                  <c:v>6.1761418750015995</c:v>
                </c:pt>
                <c:pt idx="33924">
                  <c:v>6.1764700000000001</c:v>
                </c:pt>
                <c:pt idx="33925">
                  <c:v>6.1768237499999996</c:v>
                </c:pt>
                <c:pt idx="33926">
                  <c:v>6.1771775</c:v>
                </c:pt>
                <c:pt idx="33927">
                  <c:v>6.1776568750015999</c:v>
                </c:pt>
                <c:pt idx="33928">
                  <c:v>6.1770868750016001</c:v>
                </c:pt>
                <c:pt idx="33929">
                  <c:v>6.17657875</c:v>
                </c:pt>
                <c:pt idx="33930">
                  <c:v>6.1760312500000003</c:v>
                </c:pt>
                <c:pt idx="33931">
                  <c:v>6.1754093750015997</c:v>
                </c:pt>
                <c:pt idx="33932">
                  <c:v>6.1746156250016</c:v>
                </c:pt>
                <c:pt idx="33933">
                  <c:v>6.1739550000000003</c:v>
                </c:pt>
                <c:pt idx="33934">
                  <c:v>6.1731831250016</c:v>
                </c:pt>
                <c:pt idx="33935">
                  <c:v>6.1725574999999999</c:v>
                </c:pt>
                <c:pt idx="33936">
                  <c:v>6.1720112499999997</c:v>
                </c:pt>
                <c:pt idx="33937">
                  <c:v>6.1716625000000001</c:v>
                </c:pt>
                <c:pt idx="33938">
                  <c:v>6.1713125</c:v>
                </c:pt>
                <c:pt idx="33939">
                  <c:v>6.1709087499999997</c:v>
                </c:pt>
                <c:pt idx="33940">
                  <c:v>6.1704774999999996</c:v>
                </c:pt>
                <c:pt idx="33941">
                  <c:v>6.1701350000000001</c:v>
                </c:pt>
                <c:pt idx="33942">
                  <c:v>6.1699137500000001</c:v>
                </c:pt>
                <c:pt idx="33943">
                  <c:v>6.1700187499999997</c:v>
                </c:pt>
                <c:pt idx="33944">
                  <c:v>6.1704474999999999</c:v>
                </c:pt>
                <c:pt idx="33945">
                  <c:v>6.1708781250015994</c:v>
                </c:pt>
                <c:pt idx="33946">
                  <c:v>6.1713893750016</c:v>
                </c:pt>
                <c:pt idx="33947">
                  <c:v>6.1719387499999998</c:v>
                </c:pt>
                <c:pt idx="33948">
                  <c:v>6.1724281250016002</c:v>
                </c:pt>
                <c:pt idx="33949">
                  <c:v>6.1729649999999996</c:v>
                </c:pt>
                <c:pt idx="33950">
                  <c:v>6.1734781250015995</c:v>
                </c:pt>
                <c:pt idx="33951">
                  <c:v>6.1739856250015999</c:v>
                </c:pt>
                <c:pt idx="33952">
                  <c:v>6.1744443750015998</c:v>
                </c:pt>
                <c:pt idx="33953">
                  <c:v>6.1749675000000002</c:v>
                </c:pt>
                <c:pt idx="33954">
                  <c:v>6.1754706250015996</c:v>
                </c:pt>
                <c:pt idx="33955">
                  <c:v>6.1759931250015994</c:v>
                </c:pt>
                <c:pt idx="33956">
                  <c:v>6.1765112499999999</c:v>
                </c:pt>
                <c:pt idx="33957">
                  <c:v>6.1770362499999996</c:v>
                </c:pt>
                <c:pt idx="33958">
                  <c:v>6.1775393750015999</c:v>
                </c:pt>
                <c:pt idx="33959">
                  <c:v>6.17800875</c:v>
                </c:pt>
                <c:pt idx="33960">
                  <c:v>6.1785806250016</c:v>
                </c:pt>
                <c:pt idx="33961">
                  <c:v>6.1790874999999996</c:v>
                </c:pt>
                <c:pt idx="33962">
                  <c:v>6.1796325000000003</c:v>
                </c:pt>
                <c:pt idx="33963">
                  <c:v>6.1799543750015999</c:v>
                </c:pt>
                <c:pt idx="33964">
                  <c:v>6.1804906250015996</c:v>
                </c:pt>
                <c:pt idx="33965">
                  <c:v>6.1808743750015998</c:v>
                </c:pt>
                <c:pt idx="33966">
                  <c:v>6.1812493750015998</c:v>
                </c:pt>
                <c:pt idx="33967">
                  <c:v>6.1808306250016001</c:v>
                </c:pt>
                <c:pt idx="33968">
                  <c:v>6.1802650000000003</c:v>
                </c:pt>
                <c:pt idx="33969">
                  <c:v>6.1799362499999999</c:v>
                </c:pt>
                <c:pt idx="33970">
                  <c:v>6.1795774999999997</c:v>
                </c:pt>
                <c:pt idx="33971">
                  <c:v>6.1790981250015999</c:v>
                </c:pt>
                <c:pt idx="33972">
                  <c:v>6.1784937500000003</c:v>
                </c:pt>
                <c:pt idx="33973">
                  <c:v>6.1778424999999997</c:v>
                </c:pt>
                <c:pt idx="33974">
                  <c:v>6.17709375</c:v>
                </c:pt>
                <c:pt idx="33975">
                  <c:v>6.1763568750015994</c:v>
                </c:pt>
                <c:pt idx="33976">
                  <c:v>6.1755162500000003</c:v>
                </c:pt>
                <c:pt idx="33977">
                  <c:v>6.17465625</c:v>
                </c:pt>
                <c:pt idx="33978">
                  <c:v>6.1737418750015998</c:v>
                </c:pt>
                <c:pt idx="33979">
                  <c:v>6.1728812499999997</c:v>
                </c:pt>
                <c:pt idx="33980">
                  <c:v>6.1720012500000001</c:v>
                </c:pt>
                <c:pt idx="33981">
                  <c:v>6.1712612499999997</c:v>
                </c:pt>
                <c:pt idx="33982">
                  <c:v>6.1706050000000001</c:v>
                </c:pt>
                <c:pt idx="33983">
                  <c:v>6.1700993750016</c:v>
                </c:pt>
                <c:pt idx="33984">
                  <c:v>6.1696375000000003</c:v>
                </c:pt>
                <c:pt idx="33985">
                  <c:v>6.1692793750016</c:v>
                </c:pt>
                <c:pt idx="33986">
                  <c:v>6.1689193750015994</c:v>
                </c:pt>
                <c:pt idx="33987">
                  <c:v>6.1689499999999997</c:v>
                </c:pt>
                <c:pt idx="33988">
                  <c:v>6.1690468750015999</c:v>
                </c:pt>
                <c:pt idx="33989">
                  <c:v>6.1687137500000002</c:v>
                </c:pt>
                <c:pt idx="33990">
                  <c:v>6.1682024999999996</c:v>
                </c:pt>
                <c:pt idx="33991">
                  <c:v>6.1676087500000003</c:v>
                </c:pt>
                <c:pt idx="33992">
                  <c:v>6.1672181250015994</c:v>
                </c:pt>
                <c:pt idx="33993">
                  <c:v>6.1667493750015998</c:v>
                </c:pt>
                <c:pt idx="33994">
                  <c:v>6.1663331250016</c:v>
                </c:pt>
                <c:pt idx="33995">
                  <c:v>6.1658575000000004</c:v>
                </c:pt>
                <c:pt idx="33996">
                  <c:v>6.1654368750015998</c:v>
                </c:pt>
                <c:pt idx="33997">
                  <c:v>6.1650243750015994</c:v>
                </c:pt>
                <c:pt idx="33998">
                  <c:v>6.1645993750015995</c:v>
                </c:pt>
                <c:pt idx="33999">
                  <c:v>6.1641312499999996</c:v>
                </c:pt>
                <c:pt idx="34000">
                  <c:v>6.1636868750015994</c:v>
                </c:pt>
                <c:pt idx="34001">
                  <c:v>6.1631900000000002</c:v>
                </c:pt>
                <c:pt idx="34002">
                  <c:v>6.1626587500000003</c:v>
                </c:pt>
                <c:pt idx="34003">
                  <c:v>6.1621006250015995</c:v>
                </c:pt>
                <c:pt idx="34004">
                  <c:v>6.1614374999999999</c:v>
                </c:pt>
                <c:pt idx="34005">
                  <c:v>6.1608106250015995</c:v>
                </c:pt>
                <c:pt idx="34006">
                  <c:v>6.1601818750015997</c:v>
                </c:pt>
                <c:pt idx="34007">
                  <c:v>6.1596374999999997</c:v>
                </c:pt>
                <c:pt idx="34008">
                  <c:v>6.1590506250015995</c:v>
                </c:pt>
                <c:pt idx="34009">
                  <c:v>6.1585331250015996</c:v>
                </c:pt>
                <c:pt idx="34010">
                  <c:v>6.1579537499999999</c:v>
                </c:pt>
                <c:pt idx="34011">
                  <c:v>6.1574837499999999</c:v>
                </c:pt>
                <c:pt idx="34012">
                  <c:v>6.1571262500000001</c:v>
                </c:pt>
                <c:pt idx="34013">
                  <c:v>6.15663625</c:v>
                </c:pt>
                <c:pt idx="34014">
                  <c:v>6.1562937499999997</c:v>
                </c:pt>
                <c:pt idx="34015">
                  <c:v>6.1559412499999997</c:v>
                </c:pt>
                <c:pt idx="34016">
                  <c:v>6.1563262500000002</c:v>
                </c:pt>
                <c:pt idx="34017">
                  <c:v>6.1566687499999997</c:v>
                </c:pt>
                <c:pt idx="34018">
                  <c:v>6.1569943750015996</c:v>
                </c:pt>
                <c:pt idx="34019">
                  <c:v>6.1574274999999998</c:v>
                </c:pt>
                <c:pt idx="34020">
                  <c:v>6.1577906250016001</c:v>
                </c:pt>
                <c:pt idx="34021">
                  <c:v>6.1581900000000003</c:v>
                </c:pt>
                <c:pt idx="34022">
                  <c:v>6.1587287499999999</c:v>
                </c:pt>
                <c:pt idx="34023">
                  <c:v>6.1592731250016</c:v>
                </c:pt>
                <c:pt idx="34024">
                  <c:v>6.1597968750016001</c:v>
                </c:pt>
                <c:pt idx="34025">
                  <c:v>6.1604262500000004</c:v>
                </c:pt>
                <c:pt idx="34026">
                  <c:v>6.1607737499999997</c:v>
                </c:pt>
                <c:pt idx="34027">
                  <c:v>6.1611025000000001</c:v>
                </c:pt>
                <c:pt idx="34028">
                  <c:v>6.1616600000000004</c:v>
                </c:pt>
                <c:pt idx="34029">
                  <c:v>6.1623112500000001</c:v>
                </c:pt>
                <c:pt idx="34030">
                  <c:v>6.1629106250015999</c:v>
                </c:pt>
                <c:pt idx="34031">
                  <c:v>6.1635456250015999</c:v>
                </c:pt>
                <c:pt idx="34032">
                  <c:v>6.1641743750015996</c:v>
                </c:pt>
                <c:pt idx="34033">
                  <c:v>6.1645275000000002</c:v>
                </c:pt>
                <c:pt idx="34034">
                  <c:v>6.1648912500000002</c:v>
                </c:pt>
                <c:pt idx="34035">
                  <c:v>6.1654943750015994</c:v>
                </c:pt>
                <c:pt idx="34036">
                  <c:v>6.1660775000000001</c:v>
                </c:pt>
                <c:pt idx="34037">
                  <c:v>6.1665049999999999</c:v>
                </c:pt>
                <c:pt idx="34038">
                  <c:v>6.1670081250016002</c:v>
                </c:pt>
                <c:pt idx="34039">
                  <c:v>6.1673906250016</c:v>
                </c:pt>
                <c:pt idx="34040">
                  <c:v>6.1678493750015999</c:v>
                </c:pt>
                <c:pt idx="34041">
                  <c:v>6.1683993750015995</c:v>
                </c:pt>
                <c:pt idx="34042">
                  <c:v>6.1687325</c:v>
                </c:pt>
                <c:pt idx="34043">
                  <c:v>6.1690687500000001</c:v>
                </c:pt>
                <c:pt idx="34044">
                  <c:v>6.1696024999999999</c:v>
                </c:pt>
                <c:pt idx="34045">
                  <c:v>6.1700881250016</c:v>
                </c:pt>
                <c:pt idx="34046">
                  <c:v>6.1704743750016</c:v>
                </c:pt>
                <c:pt idx="34047">
                  <c:v>6.1708706250015997</c:v>
                </c:pt>
                <c:pt idx="34048">
                  <c:v>6.1703443750015996</c:v>
                </c:pt>
                <c:pt idx="34049">
                  <c:v>6.1700175000000002</c:v>
                </c:pt>
                <c:pt idx="34050">
                  <c:v>6.1696524999999998</c:v>
                </c:pt>
                <c:pt idx="34051">
                  <c:v>6.1690050000000003</c:v>
                </c:pt>
                <c:pt idx="34052">
                  <c:v>6.1686456250015995</c:v>
                </c:pt>
                <c:pt idx="34053">
                  <c:v>6.1682137499999996</c:v>
                </c:pt>
                <c:pt idx="34054">
                  <c:v>6.1677962500000003</c:v>
                </c:pt>
                <c:pt idx="34055">
                  <c:v>6.1672987499999996</c:v>
                </c:pt>
                <c:pt idx="34056">
                  <c:v>6.1667918750016</c:v>
                </c:pt>
                <c:pt idx="34057">
                  <c:v>6.1663718750015999</c:v>
                </c:pt>
                <c:pt idx="34058">
                  <c:v>6.16599875</c:v>
                </c:pt>
                <c:pt idx="34059">
                  <c:v>6.1656362500000004</c:v>
                </c:pt>
                <c:pt idx="34060">
                  <c:v>6.1651362499999998</c:v>
                </c:pt>
                <c:pt idx="34061">
                  <c:v>6.1647562499999999</c:v>
                </c:pt>
                <c:pt idx="34062">
                  <c:v>6.1642081250015996</c:v>
                </c:pt>
                <c:pt idx="34063">
                  <c:v>6.1638493750015995</c:v>
                </c:pt>
                <c:pt idx="34064">
                  <c:v>6.1636181250015998</c:v>
                </c:pt>
                <c:pt idx="34065">
                  <c:v>6.1640068750015997</c:v>
                </c:pt>
                <c:pt idx="34066">
                  <c:v>6.1643524999999997</c:v>
                </c:pt>
                <c:pt idx="34067">
                  <c:v>6.1646893750015996</c:v>
                </c:pt>
                <c:pt idx="34068">
                  <c:v>6.1650262500000004</c:v>
                </c:pt>
                <c:pt idx="34069">
                  <c:v>6.1646868750015997</c:v>
                </c:pt>
                <c:pt idx="34070">
                  <c:v>6.1650262500000004</c:v>
                </c:pt>
                <c:pt idx="34071">
                  <c:v>6.1646106250015995</c:v>
                </c:pt>
                <c:pt idx="34072">
                  <c:v>6.1640231250015995</c:v>
                </c:pt>
                <c:pt idx="34073">
                  <c:v>6.1635718750016002</c:v>
                </c:pt>
                <c:pt idx="34074">
                  <c:v>6.1632043750015999</c:v>
                </c:pt>
                <c:pt idx="34075">
                  <c:v>6.1628212500000004</c:v>
                </c:pt>
                <c:pt idx="34076">
                  <c:v>6.1627368750015998</c:v>
                </c:pt>
                <c:pt idx="34077">
                  <c:v>6.1631343750015999</c:v>
                </c:pt>
                <c:pt idx="34078">
                  <c:v>6.1635099999999996</c:v>
                </c:pt>
                <c:pt idx="34079">
                  <c:v>6.1639881250016</c:v>
                </c:pt>
                <c:pt idx="34080">
                  <c:v>6.1645887500000001</c:v>
                </c:pt>
                <c:pt idx="34081">
                  <c:v>6.1651856250015999</c:v>
                </c:pt>
                <c:pt idx="34082">
                  <c:v>6.1657631250015994</c:v>
                </c:pt>
                <c:pt idx="34083">
                  <c:v>6.1661524999999999</c:v>
                </c:pt>
                <c:pt idx="34084">
                  <c:v>6.1666487500000002</c:v>
                </c:pt>
                <c:pt idx="34085">
                  <c:v>6.1672431250016002</c:v>
                </c:pt>
                <c:pt idx="34086">
                  <c:v>6.1678068750015997</c:v>
                </c:pt>
                <c:pt idx="34087">
                  <c:v>6.1683293750015995</c:v>
                </c:pt>
                <c:pt idx="34088">
                  <c:v>6.1688431250016</c:v>
                </c:pt>
                <c:pt idx="34089">
                  <c:v>6.1691649999999996</c:v>
                </c:pt>
                <c:pt idx="34090">
                  <c:v>6.1697137499999997</c:v>
                </c:pt>
                <c:pt idx="34091">
                  <c:v>6.1702656250015995</c:v>
                </c:pt>
                <c:pt idx="34092">
                  <c:v>6.1709250000000004</c:v>
                </c:pt>
                <c:pt idx="34093">
                  <c:v>6.1712706250015996</c:v>
                </c:pt>
                <c:pt idx="34094">
                  <c:v>6.1716031250015995</c:v>
                </c:pt>
                <c:pt idx="34095">
                  <c:v>6.1719637499999997</c:v>
                </c:pt>
                <c:pt idx="34096">
                  <c:v>6.1723262500000002</c:v>
                </c:pt>
                <c:pt idx="34097">
                  <c:v>6.1727125000000003</c:v>
                </c:pt>
                <c:pt idx="34098">
                  <c:v>6.1733912499999999</c:v>
                </c:pt>
                <c:pt idx="34099">
                  <c:v>6.1740256250016001</c:v>
                </c:pt>
                <c:pt idx="34100">
                  <c:v>6.1746924999999999</c:v>
                </c:pt>
                <c:pt idx="34101">
                  <c:v>6.1750350000000003</c:v>
                </c:pt>
                <c:pt idx="34102">
                  <c:v>6.1754093750015997</c:v>
                </c:pt>
                <c:pt idx="34103">
                  <c:v>6.1757562500000001</c:v>
                </c:pt>
                <c:pt idx="34104">
                  <c:v>6.1761162499999998</c:v>
                </c:pt>
                <c:pt idx="34105">
                  <c:v>6.1764893750015997</c:v>
                </c:pt>
                <c:pt idx="34106">
                  <c:v>6.17685</c:v>
                </c:pt>
                <c:pt idx="34107">
                  <c:v>6.1772581250015994</c:v>
                </c:pt>
                <c:pt idx="34108">
                  <c:v>6.17784625</c:v>
                </c:pt>
                <c:pt idx="34109">
                  <c:v>6.1774643750016001</c:v>
                </c:pt>
                <c:pt idx="34110">
                  <c:v>6.1769831250016001</c:v>
                </c:pt>
                <c:pt idx="34111">
                  <c:v>6.1764106250015995</c:v>
                </c:pt>
                <c:pt idx="34112">
                  <c:v>6.1757625000000003</c:v>
                </c:pt>
                <c:pt idx="34113">
                  <c:v>6.1752431250016002</c:v>
                </c:pt>
                <c:pt idx="34114">
                  <c:v>6.1746243750016001</c:v>
                </c:pt>
                <c:pt idx="34115">
                  <c:v>6.1739568750015996</c:v>
                </c:pt>
                <c:pt idx="34116">
                  <c:v>6.1732950000000004</c:v>
                </c:pt>
                <c:pt idx="34117">
                  <c:v>6.1727518750015999</c:v>
                </c:pt>
                <c:pt idx="34118">
                  <c:v>6.1722450000000002</c:v>
                </c:pt>
                <c:pt idx="34119">
                  <c:v>6.1717924999999996</c:v>
                </c:pt>
                <c:pt idx="34120">
                  <c:v>6.1714662499999999</c:v>
                </c:pt>
                <c:pt idx="34121">
                  <c:v>6.1709575000000001</c:v>
                </c:pt>
                <c:pt idx="34122">
                  <c:v>6.1704181250015999</c:v>
                </c:pt>
                <c:pt idx="34123">
                  <c:v>6.1700831250016002</c:v>
                </c:pt>
                <c:pt idx="34124">
                  <c:v>6.1696993750016</c:v>
                </c:pt>
                <c:pt idx="34125">
                  <c:v>6.1693456250015997</c:v>
                </c:pt>
                <c:pt idx="34126">
                  <c:v>6.1689193750015994</c:v>
                </c:pt>
                <c:pt idx="34127">
                  <c:v>6.1684381250015994</c:v>
                </c:pt>
                <c:pt idx="34128">
                  <c:v>6.1677562500000001</c:v>
                </c:pt>
                <c:pt idx="34129">
                  <c:v>6.1669956250015998</c:v>
                </c:pt>
                <c:pt idx="34130">
                  <c:v>6.16651375</c:v>
                </c:pt>
                <c:pt idx="34131">
                  <c:v>6.1660056250016</c:v>
                </c:pt>
                <c:pt idx="34132">
                  <c:v>6.1654031250015997</c:v>
                </c:pt>
                <c:pt idx="34133">
                  <c:v>6.1648093750015995</c:v>
                </c:pt>
                <c:pt idx="34134">
                  <c:v>6.1641568750015994</c:v>
                </c:pt>
                <c:pt idx="34135">
                  <c:v>6.16365125</c:v>
                </c:pt>
                <c:pt idx="34136">
                  <c:v>6.1631106250015995</c:v>
                </c:pt>
                <c:pt idx="34137">
                  <c:v>6.1625718750015999</c:v>
                </c:pt>
                <c:pt idx="34138">
                  <c:v>6.1620200000000001</c:v>
                </c:pt>
                <c:pt idx="34139">
                  <c:v>6.1615512499999996</c:v>
                </c:pt>
                <c:pt idx="34140">
                  <c:v>6.1610643750016001</c:v>
                </c:pt>
                <c:pt idx="34141">
                  <c:v>6.1606931250015995</c:v>
                </c:pt>
                <c:pt idx="34142">
                  <c:v>6.1602718750015999</c:v>
                </c:pt>
                <c:pt idx="34143">
                  <c:v>6.1599112500000004</c:v>
                </c:pt>
                <c:pt idx="34144">
                  <c:v>6.1595006250016002</c:v>
                </c:pt>
                <c:pt idx="34145">
                  <c:v>6.1591550000000002</c:v>
                </c:pt>
                <c:pt idx="34146">
                  <c:v>6.1593462499999996</c:v>
                </c:pt>
                <c:pt idx="34147">
                  <c:v>6.1596812500000002</c:v>
                </c:pt>
                <c:pt idx="34148">
                  <c:v>6.1600681250016001</c:v>
                </c:pt>
                <c:pt idx="34149">
                  <c:v>6.1604506250015998</c:v>
                </c:pt>
                <c:pt idx="34150">
                  <c:v>6.1608324999999997</c:v>
                </c:pt>
                <c:pt idx="34151">
                  <c:v>6.1611525</c:v>
                </c:pt>
                <c:pt idx="34152">
                  <c:v>6.16163375</c:v>
                </c:pt>
                <c:pt idx="34153">
                  <c:v>6.1620324999999996</c:v>
                </c:pt>
                <c:pt idx="34154">
                  <c:v>6.1624718750016001</c:v>
                </c:pt>
                <c:pt idx="34155">
                  <c:v>6.1629143750016002</c:v>
                </c:pt>
                <c:pt idx="34156">
                  <c:v>6.1632931250015996</c:v>
                </c:pt>
                <c:pt idx="34157">
                  <c:v>6.1636800000000003</c:v>
                </c:pt>
                <c:pt idx="34158">
                  <c:v>6.164085</c:v>
                </c:pt>
                <c:pt idx="34159">
                  <c:v>6.1644300000000003</c:v>
                </c:pt>
                <c:pt idx="34160">
                  <c:v>6.1648993750015997</c:v>
                </c:pt>
                <c:pt idx="34161">
                  <c:v>6.1642837500000001</c:v>
                </c:pt>
                <c:pt idx="34162">
                  <c:v>6.1639443750015994</c:v>
                </c:pt>
                <c:pt idx="34163">
                  <c:v>6.1635662499999997</c:v>
                </c:pt>
                <c:pt idx="34164">
                  <c:v>6.1631468750015994</c:v>
                </c:pt>
                <c:pt idx="34165">
                  <c:v>6.1627274999999999</c:v>
                </c:pt>
                <c:pt idx="34166">
                  <c:v>6.1623043750016002</c:v>
                </c:pt>
                <c:pt idx="34167">
                  <c:v>6.1619131250015995</c:v>
                </c:pt>
                <c:pt idx="34168">
                  <c:v>6.1615193750015997</c:v>
                </c:pt>
                <c:pt idx="34169">
                  <c:v>6.1611925000000003</c:v>
                </c:pt>
                <c:pt idx="34170">
                  <c:v>6.1606381250015998</c:v>
                </c:pt>
                <c:pt idx="34171">
                  <c:v>6.1602024999999996</c:v>
                </c:pt>
                <c:pt idx="34172">
                  <c:v>6.1598325000000003</c:v>
                </c:pt>
                <c:pt idx="34173">
                  <c:v>6.1594193750016002</c:v>
                </c:pt>
                <c:pt idx="34174">
                  <c:v>6.1590093750015997</c:v>
                </c:pt>
                <c:pt idx="34175">
                  <c:v>6.1585562500000002</c:v>
                </c:pt>
                <c:pt idx="34176">
                  <c:v>6.1579387499999996</c:v>
                </c:pt>
                <c:pt idx="34177">
                  <c:v>6.1573287499999996</c:v>
                </c:pt>
                <c:pt idx="34178">
                  <c:v>6.1570081250015996</c:v>
                </c:pt>
                <c:pt idx="34179">
                  <c:v>6.1564525000000003</c:v>
                </c:pt>
                <c:pt idx="34180">
                  <c:v>6.1560543750015997</c:v>
                </c:pt>
                <c:pt idx="34181">
                  <c:v>6.1556600000000001</c:v>
                </c:pt>
                <c:pt idx="34182">
                  <c:v>6.1561281250016</c:v>
                </c:pt>
                <c:pt idx="34183">
                  <c:v>6.1565231250016001</c:v>
                </c:pt>
                <c:pt idx="34184">
                  <c:v>6.1569568750016002</c:v>
                </c:pt>
                <c:pt idx="34185">
                  <c:v>6.1573693750015996</c:v>
                </c:pt>
                <c:pt idx="34186">
                  <c:v>6.1578456250015998</c:v>
                </c:pt>
                <c:pt idx="34187">
                  <c:v>6.1583506250015994</c:v>
                </c:pt>
                <c:pt idx="34188">
                  <c:v>6.15893625</c:v>
                </c:pt>
                <c:pt idx="34189">
                  <c:v>6.1595193750016</c:v>
                </c:pt>
                <c:pt idx="34190">
                  <c:v>6.1601456250015998</c:v>
                </c:pt>
                <c:pt idx="34191">
                  <c:v>6.1607862500000001</c:v>
                </c:pt>
                <c:pt idx="34192">
                  <c:v>6.1614806250015999</c:v>
                </c:pt>
                <c:pt idx="34193">
                  <c:v>6.1618343750015994</c:v>
                </c:pt>
                <c:pt idx="34194">
                  <c:v>6.1624043750016</c:v>
                </c:pt>
                <c:pt idx="34195">
                  <c:v>6.1627456250015999</c:v>
                </c:pt>
                <c:pt idx="34196">
                  <c:v>6.1630700000000003</c:v>
                </c:pt>
                <c:pt idx="34197">
                  <c:v>6.1637387500000003</c:v>
                </c:pt>
                <c:pt idx="34198">
                  <c:v>6.1643368750015997</c:v>
                </c:pt>
                <c:pt idx="34199">
                  <c:v>6.1648243750015999</c:v>
                </c:pt>
                <c:pt idx="34200">
                  <c:v>6.1653837500000002</c:v>
                </c:pt>
                <c:pt idx="34201">
                  <c:v>6.1658881250016</c:v>
                </c:pt>
                <c:pt idx="34202">
                  <c:v>6.1662643750015995</c:v>
                </c:pt>
                <c:pt idx="34203">
                  <c:v>6.1666987500000001</c:v>
                </c:pt>
                <c:pt idx="34204">
                  <c:v>6.1671525000000003</c:v>
                </c:pt>
                <c:pt idx="34205">
                  <c:v>6.16683</c:v>
                </c:pt>
                <c:pt idx="34206">
                  <c:v>6.1665774999999998</c:v>
                </c:pt>
                <c:pt idx="34207">
                  <c:v>6.1661281250015998</c:v>
                </c:pt>
                <c:pt idx="34208">
                  <c:v>6.1657700000000002</c:v>
                </c:pt>
                <c:pt idx="34209">
                  <c:v>6.1652956250016002</c:v>
                </c:pt>
                <c:pt idx="34210">
                  <c:v>6.1647912500000004</c:v>
                </c:pt>
                <c:pt idx="34211">
                  <c:v>6.1641937499999999</c:v>
                </c:pt>
                <c:pt idx="34212">
                  <c:v>6.1636600000000001</c:v>
                </c:pt>
                <c:pt idx="34213">
                  <c:v>6.1630287499999996</c:v>
                </c:pt>
                <c:pt idx="34214">
                  <c:v>6.1623925000000002</c:v>
                </c:pt>
                <c:pt idx="34215">
                  <c:v>6.1617256250015995</c:v>
                </c:pt>
                <c:pt idx="34216">
                  <c:v>6.1610893750016</c:v>
                </c:pt>
                <c:pt idx="34217">
                  <c:v>6.1605106250016002</c:v>
                </c:pt>
                <c:pt idx="34218">
                  <c:v>6.1598556250016001</c:v>
                </c:pt>
                <c:pt idx="34219">
                  <c:v>6.1593118750015998</c:v>
                </c:pt>
                <c:pt idx="34220">
                  <c:v>6.1587312499999998</c:v>
                </c:pt>
                <c:pt idx="34221">
                  <c:v>6.1583275000000004</c:v>
                </c:pt>
                <c:pt idx="34222">
                  <c:v>6.1578962500000003</c:v>
                </c:pt>
                <c:pt idx="34223">
                  <c:v>6.1572649999999998</c:v>
                </c:pt>
                <c:pt idx="34224">
                  <c:v>6.1569450000000003</c:v>
                </c:pt>
                <c:pt idx="34225">
                  <c:v>6.15729375</c:v>
                </c:pt>
                <c:pt idx="34226">
                  <c:v>6.1576656250015995</c:v>
                </c:pt>
                <c:pt idx="34227">
                  <c:v>6.1581012499999996</c:v>
                </c:pt>
                <c:pt idx="34228">
                  <c:v>6.1585400000000003</c:v>
                </c:pt>
                <c:pt idx="34229">
                  <c:v>6.1589462499999996</c:v>
                </c:pt>
                <c:pt idx="34230">
                  <c:v>6.1594843750015995</c:v>
                </c:pt>
                <c:pt idx="34231">
                  <c:v>6.1599256250016001</c:v>
                </c:pt>
                <c:pt idx="34232">
                  <c:v>6.1603043750015996</c:v>
                </c:pt>
                <c:pt idx="34233">
                  <c:v>6.1608656250016001</c:v>
                </c:pt>
                <c:pt idx="34234">
                  <c:v>6.1611881250015994</c:v>
                </c:pt>
                <c:pt idx="34235">
                  <c:v>6.1615231250016</c:v>
                </c:pt>
                <c:pt idx="34236">
                  <c:v>6.1619487499999996</c:v>
                </c:pt>
                <c:pt idx="34237">
                  <c:v>6.1622693750015998</c:v>
                </c:pt>
                <c:pt idx="34238">
                  <c:v>6.1626318750015994</c:v>
                </c:pt>
                <c:pt idx="34239">
                  <c:v>6.1622693750015998</c:v>
                </c:pt>
                <c:pt idx="34240">
                  <c:v>6.1617543750015997</c:v>
                </c:pt>
                <c:pt idx="34241">
                  <c:v>6.1613850000000001</c:v>
                </c:pt>
                <c:pt idx="34242">
                  <c:v>6.1607312500000004</c:v>
                </c:pt>
                <c:pt idx="34243">
                  <c:v>6.1603868750016</c:v>
                </c:pt>
                <c:pt idx="34244">
                  <c:v>6.1597662499999997</c:v>
                </c:pt>
                <c:pt idx="34245">
                  <c:v>6.1593200000000001</c:v>
                </c:pt>
                <c:pt idx="34246">
                  <c:v>6.1587706250015994</c:v>
                </c:pt>
                <c:pt idx="34247">
                  <c:v>6.1583637500000004</c:v>
                </c:pt>
                <c:pt idx="34248">
                  <c:v>6.1580300000000001</c:v>
                </c:pt>
                <c:pt idx="34249">
                  <c:v>6.1575881250015998</c:v>
                </c:pt>
                <c:pt idx="34250">
                  <c:v>6.1571618750015995</c:v>
                </c:pt>
                <c:pt idx="34251">
                  <c:v>6.1567131250016001</c:v>
                </c:pt>
                <c:pt idx="34252">
                  <c:v>6.1572243750015998</c:v>
                </c:pt>
                <c:pt idx="34253">
                  <c:v>6.1575899999999999</c:v>
                </c:pt>
                <c:pt idx="34254">
                  <c:v>6.1579600000000001</c:v>
                </c:pt>
                <c:pt idx="34255">
                  <c:v>6.1584450000000004</c:v>
                </c:pt>
                <c:pt idx="34256">
                  <c:v>6.1589062500000002</c:v>
                </c:pt>
                <c:pt idx="34257">
                  <c:v>6.1593556250015995</c:v>
                </c:pt>
                <c:pt idx="34258">
                  <c:v>6.1597862499999998</c:v>
                </c:pt>
                <c:pt idx="34259">
                  <c:v>6.1602593750015995</c:v>
                </c:pt>
                <c:pt idx="34260">
                  <c:v>6.1606975000000004</c:v>
                </c:pt>
                <c:pt idx="34261">
                  <c:v>6.1611225000000003</c:v>
                </c:pt>
                <c:pt idx="34262">
                  <c:v>6.1615343750016001</c:v>
                </c:pt>
                <c:pt idx="34263">
                  <c:v>6.1619762500000004</c:v>
                </c:pt>
                <c:pt idx="34264">
                  <c:v>6.1623681250016</c:v>
                </c:pt>
                <c:pt idx="34265">
                  <c:v>6.1627356250015994</c:v>
                </c:pt>
                <c:pt idx="34266">
                  <c:v>6.1630581250015997</c:v>
                </c:pt>
                <c:pt idx="34267">
                  <c:v>6.1636125000000002</c:v>
                </c:pt>
                <c:pt idx="34268">
                  <c:v>6.1639981250015996</c:v>
                </c:pt>
                <c:pt idx="34269">
                  <c:v>6.1643593750015997</c:v>
                </c:pt>
                <c:pt idx="34270">
                  <c:v>6.1638712499999997</c:v>
                </c:pt>
                <c:pt idx="34271">
                  <c:v>6.1633618750016002</c:v>
                </c:pt>
                <c:pt idx="34272">
                  <c:v>6.1629062499999998</c:v>
                </c:pt>
                <c:pt idx="34273">
                  <c:v>6.1625812499999997</c:v>
                </c:pt>
                <c:pt idx="34274">
                  <c:v>6.1626406250015995</c:v>
                </c:pt>
                <c:pt idx="34275">
                  <c:v>6.1625674999999998</c:v>
                </c:pt>
                <c:pt idx="34276">
                  <c:v>6.1627118750015999</c:v>
                </c:pt>
                <c:pt idx="34277">
                  <c:v>6.1625431250015996</c:v>
                </c:pt>
                <c:pt idx="34278">
                  <c:v>6.1620881250016</c:v>
                </c:pt>
                <c:pt idx="34279">
                  <c:v>6.1617368750015995</c:v>
                </c:pt>
                <c:pt idx="34280">
                  <c:v>6.1613962500000001</c:v>
                </c:pt>
                <c:pt idx="34281">
                  <c:v>6.1609881250015999</c:v>
                </c:pt>
                <c:pt idx="34282">
                  <c:v>6.1605581250016002</c:v>
                </c:pt>
                <c:pt idx="34283">
                  <c:v>6.1601974999999998</c:v>
                </c:pt>
                <c:pt idx="34284">
                  <c:v>6.1597993750016</c:v>
                </c:pt>
                <c:pt idx="34285">
                  <c:v>6.1592631250015994</c:v>
                </c:pt>
                <c:pt idx="34286">
                  <c:v>6.1586175000000001</c:v>
                </c:pt>
                <c:pt idx="34287">
                  <c:v>6.1581243750015995</c:v>
                </c:pt>
                <c:pt idx="34288">
                  <c:v>6.1576768750015995</c:v>
                </c:pt>
                <c:pt idx="34289">
                  <c:v>6.1572262499999999</c:v>
                </c:pt>
                <c:pt idx="34290">
                  <c:v>6.1568343750015995</c:v>
                </c:pt>
                <c:pt idx="34291">
                  <c:v>6.1564143750015994</c:v>
                </c:pt>
                <c:pt idx="34292">
                  <c:v>6.1560750000000004</c:v>
                </c:pt>
                <c:pt idx="34293">
                  <c:v>6.15569875</c:v>
                </c:pt>
                <c:pt idx="34294">
                  <c:v>6.1551712500000004</c:v>
                </c:pt>
                <c:pt idx="34295">
                  <c:v>6.1547387499999999</c:v>
                </c:pt>
                <c:pt idx="34296">
                  <c:v>6.1543950000000001</c:v>
                </c:pt>
                <c:pt idx="34297">
                  <c:v>6.1540343750015998</c:v>
                </c:pt>
                <c:pt idx="34298">
                  <c:v>6.1543893750015997</c:v>
                </c:pt>
                <c:pt idx="34299">
                  <c:v>6.1548843750015996</c:v>
                </c:pt>
                <c:pt idx="34300">
                  <c:v>6.1552318750015997</c:v>
                </c:pt>
                <c:pt idx="34301">
                  <c:v>6.1556637500000004</c:v>
                </c:pt>
                <c:pt idx="34302">
                  <c:v>6.1560375000000001</c:v>
                </c:pt>
                <c:pt idx="34303">
                  <c:v>6.1564193750016001</c:v>
                </c:pt>
                <c:pt idx="34304">
                  <c:v>6.1567718750016001</c:v>
                </c:pt>
                <c:pt idx="34305">
                  <c:v>6.1572624999999999</c:v>
                </c:pt>
                <c:pt idx="34306">
                  <c:v>6.1577168750015998</c:v>
                </c:pt>
                <c:pt idx="34307">
                  <c:v>6.1581168750015998</c:v>
                </c:pt>
                <c:pt idx="34308">
                  <c:v>6.15856125</c:v>
                </c:pt>
                <c:pt idx="34309">
                  <c:v>6.1590556250016002</c:v>
                </c:pt>
                <c:pt idx="34310">
                  <c:v>6.1594175</c:v>
                </c:pt>
                <c:pt idx="34311">
                  <c:v>6.1597900000000001</c:v>
                </c:pt>
                <c:pt idx="34312">
                  <c:v>6.1602931250015995</c:v>
                </c:pt>
                <c:pt idx="34313">
                  <c:v>6.1601481250015997</c:v>
                </c:pt>
                <c:pt idx="34314">
                  <c:v>6.1596487499999997</c:v>
                </c:pt>
                <c:pt idx="34315">
                  <c:v>6.1590981250015995</c:v>
                </c:pt>
                <c:pt idx="34316">
                  <c:v>6.1586600000000002</c:v>
                </c:pt>
                <c:pt idx="34317">
                  <c:v>6.1581599999999996</c:v>
                </c:pt>
                <c:pt idx="34318">
                  <c:v>6.1576356250015998</c:v>
                </c:pt>
                <c:pt idx="34319">
                  <c:v>6.1571449999999999</c:v>
                </c:pt>
                <c:pt idx="34320">
                  <c:v>6.1566718750015994</c:v>
                </c:pt>
                <c:pt idx="34321">
                  <c:v>6.1562524999999999</c:v>
                </c:pt>
                <c:pt idx="34322">
                  <c:v>6.1558718750015995</c:v>
                </c:pt>
                <c:pt idx="34323">
                  <c:v>6.1555393750015996</c:v>
                </c:pt>
                <c:pt idx="34324">
                  <c:v>6.1551925000000001</c:v>
                </c:pt>
                <c:pt idx="34325">
                  <c:v>6.1546931250016002</c:v>
                </c:pt>
                <c:pt idx="34326">
                  <c:v>6.1543025</c:v>
                </c:pt>
                <c:pt idx="34327">
                  <c:v>6.1543887499999999</c:v>
                </c:pt>
                <c:pt idx="34328">
                  <c:v>6.1548318750015998</c:v>
                </c:pt>
                <c:pt idx="34329">
                  <c:v>6.1553131250015998</c:v>
                </c:pt>
                <c:pt idx="34330">
                  <c:v>6.15564</c:v>
                </c:pt>
                <c:pt idx="34331">
                  <c:v>6.1559612499999998</c:v>
                </c:pt>
                <c:pt idx="34332">
                  <c:v>6.1555368750015997</c:v>
                </c:pt>
                <c:pt idx="34333">
                  <c:v>6.1551918750015995</c:v>
                </c:pt>
                <c:pt idx="34334">
                  <c:v>6.1556456250015996</c:v>
                </c:pt>
                <c:pt idx="34335">
                  <c:v>6.1560612499999996</c:v>
                </c:pt>
                <c:pt idx="34336">
                  <c:v>6.1566000000000001</c:v>
                </c:pt>
                <c:pt idx="34337">
                  <c:v>6.1569750000000001</c:v>
                </c:pt>
                <c:pt idx="34338">
                  <c:v>6.1572981250016001</c:v>
                </c:pt>
                <c:pt idx="34339">
                  <c:v>6.1577293750016002</c:v>
                </c:pt>
                <c:pt idx="34340">
                  <c:v>6.15811625</c:v>
                </c:pt>
                <c:pt idx="34341">
                  <c:v>6.1577737499999996</c:v>
                </c:pt>
                <c:pt idx="34342">
                  <c:v>6.1570581250015994</c:v>
                </c:pt>
                <c:pt idx="34343">
                  <c:v>6.1566299999999998</c:v>
                </c:pt>
                <c:pt idx="34344">
                  <c:v>6.1562306250015997</c:v>
                </c:pt>
                <c:pt idx="34345">
                  <c:v>6.1557824999999999</c:v>
                </c:pt>
                <c:pt idx="34346">
                  <c:v>6.155405</c:v>
                </c:pt>
                <c:pt idx="34347">
                  <c:v>6.1550106250015997</c:v>
                </c:pt>
                <c:pt idx="34348">
                  <c:v>6.1544493750016001</c:v>
                </c:pt>
                <c:pt idx="34349">
                  <c:v>6.1549568750015995</c:v>
                </c:pt>
                <c:pt idx="34350">
                  <c:v>6.1553881250015996</c:v>
                </c:pt>
                <c:pt idx="34351">
                  <c:v>6.1558743750015994</c:v>
                </c:pt>
                <c:pt idx="34352">
                  <c:v>6.1563431250015999</c:v>
                </c:pt>
                <c:pt idx="34353">
                  <c:v>6.1569637500000001</c:v>
                </c:pt>
                <c:pt idx="34354">
                  <c:v>6.1572881250015996</c:v>
                </c:pt>
                <c:pt idx="34355">
                  <c:v>6.1578537500000001</c:v>
                </c:pt>
                <c:pt idx="34356">
                  <c:v>6.1582037500000002</c:v>
                </c:pt>
                <c:pt idx="34357">
                  <c:v>6.1588893750015998</c:v>
                </c:pt>
                <c:pt idx="34358">
                  <c:v>6.1592200000000004</c:v>
                </c:pt>
                <c:pt idx="34359">
                  <c:v>6.1596081250015997</c:v>
                </c:pt>
                <c:pt idx="34360">
                  <c:v>6.1602306250016001</c:v>
                </c:pt>
                <c:pt idx="34361">
                  <c:v>6.1608124999999996</c:v>
                </c:pt>
                <c:pt idx="34362">
                  <c:v>6.1614043750015997</c:v>
                </c:pt>
                <c:pt idx="34363">
                  <c:v>6.1619200000000003</c:v>
                </c:pt>
                <c:pt idx="34364">
                  <c:v>6.1623737500000004</c:v>
                </c:pt>
                <c:pt idx="34365">
                  <c:v>6.1628024999999997</c:v>
                </c:pt>
                <c:pt idx="34366">
                  <c:v>6.1632687500000003</c:v>
                </c:pt>
                <c:pt idx="34367">
                  <c:v>6.1636274999999996</c:v>
                </c:pt>
                <c:pt idx="34368">
                  <c:v>6.1640075000000003</c:v>
                </c:pt>
                <c:pt idx="34369">
                  <c:v>6.1644406250015997</c:v>
                </c:pt>
                <c:pt idx="34370">
                  <c:v>6.1648506250016002</c:v>
                </c:pt>
                <c:pt idx="34371">
                  <c:v>6.1652149999999999</c:v>
                </c:pt>
                <c:pt idx="34372">
                  <c:v>6.1656012499999999</c:v>
                </c:pt>
                <c:pt idx="34373">
                  <c:v>6.1651818750015996</c:v>
                </c:pt>
                <c:pt idx="34374">
                  <c:v>6.164625</c:v>
                </c:pt>
                <c:pt idx="34375">
                  <c:v>6.1642956250015999</c:v>
                </c:pt>
                <c:pt idx="34376">
                  <c:v>6.1638137500000001</c:v>
                </c:pt>
                <c:pt idx="34377">
                  <c:v>6.1633812499999996</c:v>
                </c:pt>
                <c:pt idx="34378">
                  <c:v>6.1628068750015998</c:v>
                </c:pt>
                <c:pt idx="34379">
                  <c:v>6.1622012499999999</c:v>
                </c:pt>
                <c:pt idx="34380">
                  <c:v>6.1614525000000002</c:v>
                </c:pt>
                <c:pt idx="34381">
                  <c:v>6.1605987500000001</c:v>
                </c:pt>
                <c:pt idx="34382">
                  <c:v>6.1597706250015998</c:v>
                </c:pt>
                <c:pt idx="34383">
                  <c:v>6.1588556250015998</c:v>
                </c:pt>
                <c:pt idx="34384">
                  <c:v>6.1579956250015995</c:v>
                </c:pt>
                <c:pt idx="34385">
                  <c:v>6.1570212499999997</c:v>
                </c:pt>
                <c:pt idx="34386">
                  <c:v>6.1561787499999996</c:v>
                </c:pt>
                <c:pt idx="34387">
                  <c:v>6.1552562499999999</c:v>
                </c:pt>
                <c:pt idx="34388">
                  <c:v>6.1544212500000004</c:v>
                </c:pt>
                <c:pt idx="34389">
                  <c:v>6.1536887499999997</c:v>
                </c:pt>
                <c:pt idx="34390">
                  <c:v>6.1530624999999999</c:v>
                </c:pt>
                <c:pt idx="34391">
                  <c:v>6.1525212500000004</c:v>
                </c:pt>
                <c:pt idx="34392">
                  <c:v>6.1520793750016001</c:v>
                </c:pt>
                <c:pt idx="34393">
                  <c:v>6.1516487499999997</c:v>
                </c:pt>
                <c:pt idx="34394">
                  <c:v>6.1511843750016002</c:v>
                </c:pt>
                <c:pt idx="34395">
                  <c:v>6.1504931250016002</c:v>
                </c:pt>
                <c:pt idx="34396">
                  <c:v>6.1498768750016</c:v>
                </c:pt>
                <c:pt idx="34397">
                  <c:v>6.1493381250015995</c:v>
                </c:pt>
                <c:pt idx="34398">
                  <c:v>6.1489124999999998</c:v>
                </c:pt>
                <c:pt idx="34399">
                  <c:v>6.1485006250016001</c:v>
                </c:pt>
                <c:pt idx="34400">
                  <c:v>6.1481093750015994</c:v>
                </c:pt>
                <c:pt idx="34401">
                  <c:v>6.1477537499999997</c:v>
                </c:pt>
                <c:pt idx="34402">
                  <c:v>6.1473399999999998</c:v>
                </c:pt>
                <c:pt idx="34403">
                  <c:v>6.1471887499999998</c:v>
                </c:pt>
                <c:pt idx="34404">
                  <c:v>6.1475825000000004</c:v>
                </c:pt>
                <c:pt idx="34405">
                  <c:v>6.1479662499999996</c:v>
                </c:pt>
                <c:pt idx="34406">
                  <c:v>6.1484893750016001</c:v>
                </c:pt>
                <c:pt idx="34407">
                  <c:v>6.1489525</c:v>
                </c:pt>
                <c:pt idx="34408">
                  <c:v>6.1493668750015997</c:v>
                </c:pt>
                <c:pt idx="34409">
                  <c:v>6.1498368750015997</c:v>
                </c:pt>
                <c:pt idx="34410">
                  <c:v>6.1503768750015997</c:v>
                </c:pt>
                <c:pt idx="34411">
                  <c:v>6.1507987499999999</c:v>
                </c:pt>
                <c:pt idx="34412">
                  <c:v>6.1512881250015994</c:v>
                </c:pt>
                <c:pt idx="34413">
                  <c:v>6.1517793750015999</c:v>
                </c:pt>
                <c:pt idx="34414">
                  <c:v>6.1521531250015995</c:v>
                </c:pt>
                <c:pt idx="34415">
                  <c:v>6.1524743750016002</c:v>
                </c:pt>
                <c:pt idx="34416">
                  <c:v>6.1528531250015996</c:v>
                </c:pt>
                <c:pt idx="34417">
                  <c:v>6.1531950000000002</c:v>
                </c:pt>
                <c:pt idx="34418">
                  <c:v>6.1526825000000001</c:v>
                </c:pt>
                <c:pt idx="34419">
                  <c:v>6.1523237499999999</c:v>
                </c:pt>
                <c:pt idx="34420">
                  <c:v>6.1517343750015998</c:v>
                </c:pt>
                <c:pt idx="34421">
                  <c:v>6.1510800000000003</c:v>
                </c:pt>
                <c:pt idx="34422">
                  <c:v>6.1507018750015998</c:v>
                </c:pt>
                <c:pt idx="34423">
                  <c:v>6.1503806250016</c:v>
                </c:pt>
                <c:pt idx="34424">
                  <c:v>6.1498818750015998</c:v>
                </c:pt>
                <c:pt idx="34425">
                  <c:v>6.1494618750015997</c:v>
                </c:pt>
                <c:pt idx="34426">
                  <c:v>6.1489818750016001</c:v>
                </c:pt>
                <c:pt idx="34427">
                  <c:v>6.1493531250015998</c:v>
                </c:pt>
                <c:pt idx="34428">
                  <c:v>6.1497187499999999</c:v>
                </c:pt>
                <c:pt idx="34429">
                  <c:v>6.1500487499999998</c:v>
                </c:pt>
                <c:pt idx="34430">
                  <c:v>6.1504831250015997</c:v>
                </c:pt>
                <c:pt idx="34431">
                  <c:v>6.1509506250015997</c:v>
                </c:pt>
                <c:pt idx="34432">
                  <c:v>6.1513731250015997</c:v>
                </c:pt>
                <c:pt idx="34433">
                  <c:v>6.1517768750016</c:v>
                </c:pt>
                <c:pt idx="34434">
                  <c:v>6.1522368750015994</c:v>
                </c:pt>
                <c:pt idx="34435">
                  <c:v>6.1526043750015997</c:v>
                </c:pt>
                <c:pt idx="34436">
                  <c:v>6.1520725000000001</c:v>
                </c:pt>
                <c:pt idx="34437">
                  <c:v>6.1516481250016</c:v>
                </c:pt>
                <c:pt idx="34438">
                  <c:v>6.1510893750015994</c:v>
                </c:pt>
                <c:pt idx="34439">
                  <c:v>6.1507412500000003</c:v>
                </c:pt>
                <c:pt idx="34440">
                  <c:v>6.1500618750016001</c:v>
                </c:pt>
                <c:pt idx="34441">
                  <c:v>6.1494968750016001</c:v>
                </c:pt>
                <c:pt idx="34442">
                  <c:v>6.1490818750015999</c:v>
                </c:pt>
                <c:pt idx="34443">
                  <c:v>6.14873125</c:v>
                </c:pt>
                <c:pt idx="34444">
                  <c:v>6.1491556250016002</c:v>
                </c:pt>
                <c:pt idx="34445">
                  <c:v>6.1495106250016001</c:v>
                </c:pt>
                <c:pt idx="34446">
                  <c:v>6.1498343750015998</c:v>
                </c:pt>
                <c:pt idx="34447">
                  <c:v>6.1502618750015996</c:v>
                </c:pt>
                <c:pt idx="34448">
                  <c:v>6.1506287500000001</c:v>
                </c:pt>
                <c:pt idx="34449">
                  <c:v>6.1509762500000003</c:v>
                </c:pt>
                <c:pt idx="34450">
                  <c:v>6.1513274999999998</c:v>
                </c:pt>
                <c:pt idx="34451">
                  <c:v>6.1516950000000001</c:v>
                </c:pt>
                <c:pt idx="34452">
                  <c:v>6.1520787500000003</c:v>
                </c:pt>
                <c:pt idx="34453">
                  <c:v>6.1524518750016002</c:v>
                </c:pt>
                <c:pt idx="34454">
                  <c:v>6.1529243750016001</c:v>
                </c:pt>
                <c:pt idx="34455">
                  <c:v>6.1532918750015995</c:v>
                </c:pt>
                <c:pt idx="34456">
                  <c:v>6.1529231250015997</c:v>
                </c:pt>
                <c:pt idx="34457">
                  <c:v>6.1523181250015995</c:v>
                </c:pt>
                <c:pt idx="34458">
                  <c:v>6.1516956250015999</c:v>
                </c:pt>
                <c:pt idx="34459">
                  <c:v>6.1513612499999999</c:v>
                </c:pt>
                <c:pt idx="34460">
                  <c:v>6.1510350000000003</c:v>
                </c:pt>
                <c:pt idx="34461">
                  <c:v>6.1504193750015999</c:v>
                </c:pt>
                <c:pt idx="34462">
                  <c:v>6.1499106250016</c:v>
                </c:pt>
                <c:pt idx="34463">
                  <c:v>6.1494093750015999</c:v>
                </c:pt>
                <c:pt idx="34464">
                  <c:v>6.1488849999999999</c:v>
                </c:pt>
                <c:pt idx="34465">
                  <c:v>6.1485431250015994</c:v>
                </c:pt>
                <c:pt idx="34466">
                  <c:v>6.1480581250016</c:v>
                </c:pt>
                <c:pt idx="34467">
                  <c:v>6.1477093750015994</c:v>
                </c:pt>
                <c:pt idx="34468">
                  <c:v>6.1478618750015999</c:v>
                </c:pt>
                <c:pt idx="34469">
                  <c:v>6.1482381250015994</c:v>
                </c:pt>
                <c:pt idx="34470">
                  <c:v>6.1485731250016</c:v>
                </c:pt>
                <c:pt idx="34471">
                  <c:v>6.1489225000000003</c:v>
                </c:pt>
                <c:pt idx="34472">
                  <c:v>6.1493562500000003</c:v>
                </c:pt>
                <c:pt idx="34473">
                  <c:v>6.1498418750015995</c:v>
                </c:pt>
                <c:pt idx="34474">
                  <c:v>6.1497725000000001</c:v>
                </c:pt>
                <c:pt idx="34475">
                  <c:v>6.1494006250015998</c:v>
                </c:pt>
                <c:pt idx="34476">
                  <c:v>6.1489387500000001</c:v>
                </c:pt>
                <c:pt idx="34477">
                  <c:v>6.1490681250015999</c:v>
                </c:pt>
                <c:pt idx="34478">
                  <c:v>6.1494406250016</c:v>
                </c:pt>
                <c:pt idx="34479">
                  <c:v>6.1498549999999996</c:v>
                </c:pt>
                <c:pt idx="34480">
                  <c:v>6.1502100000000004</c:v>
                </c:pt>
                <c:pt idx="34481">
                  <c:v>6.1506325000000004</c:v>
                </c:pt>
                <c:pt idx="34482">
                  <c:v>6.1511793750015995</c:v>
                </c:pt>
                <c:pt idx="34483">
                  <c:v>6.1516624999999996</c:v>
                </c:pt>
                <c:pt idx="34484">
                  <c:v>6.1521462500000004</c:v>
                </c:pt>
                <c:pt idx="34485">
                  <c:v>6.1526306250016001</c:v>
                </c:pt>
                <c:pt idx="34486">
                  <c:v>6.1529862499999997</c:v>
                </c:pt>
                <c:pt idx="34487">
                  <c:v>6.1533462500000002</c:v>
                </c:pt>
                <c:pt idx="34488">
                  <c:v>6.1529262500000002</c:v>
                </c:pt>
                <c:pt idx="34489">
                  <c:v>6.1526593750015994</c:v>
                </c:pt>
                <c:pt idx="34490">
                  <c:v>6.1531324999999999</c:v>
                </c:pt>
                <c:pt idx="34491">
                  <c:v>6.1535006250016</c:v>
                </c:pt>
                <c:pt idx="34492">
                  <c:v>6.1538518750015996</c:v>
                </c:pt>
                <c:pt idx="34493">
                  <c:v>6.1542674999999996</c:v>
                </c:pt>
                <c:pt idx="34494">
                  <c:v>6.1546918750015998</c:v>
                </c:pt>
                <c:pt idx="34495">
                  <c:v>6.1550718750015996</c:v>
                </c:pt>
                <c:pt idx="34496">
                  <c:v>6.1554918750015997</c:v>
                </c:pt>
                <c:pt idx="34497">
                  <c:v>6.1558262499999996</c:v>
                </c:pt>
                <c:pt idx="34498">
                  <c:v>6.1562156250015994</c:v>
                </c:pt>
                <c:pt idx="34499">
                  <c:v>6.1565599999999998</c:v>
                </c:pt>
                <c:pt idx="34500">
                  <c:v>6.1569268750015995</c:v>
                </c:pt>
                <c:pt idx="34501">
                  <c:v>6.1563343750015997</c:v>
                </c:pt>
                <c:pt idx="34502">
                  <c:v>6.1559743750016001</c:v>
                </c:pt>
                <c:pt idx="34503">
                  <c:v>6.1554818750016</c:v>
                </c:pt>
                <c:pt idx="34504">
                  <c:v>6.1550737499999997</c:v>
                </c:pt>
                <c:pt idx="34505">
                  <c:v>6.1545968750015998</c:v>
                </c:pt>
                <c:pt idx="34506">
                  <c:v>6.1541193750016001</c:v>
                </c:pt>
                <c:pt idx="34507">
                  <c:v>6.1536318750015999</c:v>
                </c:pt>
                <c:pt idx="34508">
                  <c:v>6.1531743750015995</c:v>
                </c:pt>
                <c:pt idx="34509">
                  <c:v>6.15269625</c:v>
                </c:pt>
                <c:pt idx="34510">
                  <c:v>6.1522431250015996</c:v>
                </c:pt>
                <c:pt idx="34511">
                  <c:v>6.15178125</c:v>
                </c:pt>
                <c:pt idx="34512">
                  <c:v>6.1512743750015995</c:v>
                </c:pt>
                <c:pt idx="34513">
                  <c:v>6.1508006250016001</c:v>
                </c:pt>
                <c:pt idx="34514">
                  <c:v>6.1501912499999998</c:v>
                </c:pt>
                <c:pt idx="34515">
                  <c:v>6.1495668750016002</c:v>
                </c:pt>
                <c:pt idx="34516">
                  <c:v>6.1489218750015997</c:v>
                </c:pt>
                <c:pt idx="34517">
                  <c:v>6.1482625000000004</c:v>
                </c:pt>
                <c:pt idx="34518">
                  <c:v>6.1475087500000001</c:v>
                </c:pt>
                <c:pt idx="34519">
                  <c:v>6.1468168750015995</c:v>
                </c:pt>
                <c:pt idx="34520">
                  <c:v>6.1461331250016</c:v>
                </c:pt>
                <c:pt idx="34521">
                  <c:v>6.1454887500000002</c:v>
                </c:pt>
                <c:pt idx="34522">
                  <c:v>6.1448537500000002</c:v>
                </c:pt>
                <c:pt idx="34523">
                  <c:v>6.1442268750015998</c:v>
                </c:pt>
                <c:pt idx="34524">
                  <c:v>6.1437512500000002</c:v>
                </c:pt>
                <c:pt idx="34525">
                  <c:v>6.1433024999999999</c:v>
                </c:pt>
                <c:pt idx="34526">
                  <c:v>6.1429400000000003</c:v>
                </c:pt>
                <c:pt idx="34527">
                  <c:v>6.1424325</c:v>
                </c:pt>
                <c:pt idx="34528">
                  <c:v>6.1420618750016001</c:v>
                </c:pt>
                <c:pt idx="34529">
                  <c:v>6.1419531250016002</c:v>
                </c:pt>
                <c:pt idx="34530">
                  <c:v>6.1422387499999997</c:v>
                </c:pt>
                <c:pt idx="34531">
                  <c:v>6.1426187499999996</c:v>
                </c:pt>
                <c:pt idx="34532">
                  <c:v>6.1429668750015995</c:v>
                </c:pt>
                <c:pt idx="34533">
                  <c:v>6.1433131250016002</c:v>
                </c:pt>
                <c:pt idx="34534">
                  <c:v>6.1436731250015999</c:v>
                </c:pt>
                <c:pt idx="34535">
                  <c:v>6.1440393750015998</c:v>
                </c:pt>
                <c:pt idx="34536">
                  <c:v>6.1443925000000004</c:v>
                </c:pt>
                <c:pt idx="34537">
                  <c:v>6.1449168750015994</c:v>
                </c:pt>
                <c:pt idx="34538">
                  <c:v>6.1453668750016002</c:v>
                </c:pt>
                <c:pt idx="34539">
                  <c:v>6.1459087500000003</c:v>
                </c:pt>
                <c:pt idx="34540">
                  <c:v>6.1465168750016002</c:v>
                </c:pt>
                <c:pt idx="34541">
                  <c:v>6.1470918750015997</c:v>
                </c:pt>
                <c:pt idx="34542">
                  <c:v>6.1476556250016001</c:v>
                </c:pt>
                <c:pt idx="34543">
                  <c:v>6.1479906250015999</c:v>
                </c:pt>
                <c:pt idx="34544">
                  <c:v>6.1483518750016</c:v>
                </c:pt>
                <c:pt idx="34545">
                  <c:v>6.1489587500000003</c:v>
                </c:pt>
                <c:pt idx="34546">
                  <c:v>6.1495187500000004</c:v>
                </c:pt>
                <c:pt idx="34547">
                  <c:v>6.1498456250015998</c:v>
                </c:pt>
                <c:pt idx="34548">
                  <c:v>6.1504725000000002</c:v>
                </c:pt>
                <c:pt idx="34549">
                  <c:v>6.1510112499999998</c:v>
                </c:pt>
                <c:pt idx="34550">
                  <c:v>6.1516262499999996</c:v>
                </c:pt>
                <c:pt idx="34551">
                  <c:v>6.1522125000000001</c:v>
                </c:pt>
                <c:pt idx="34552">
                  <c:v>6.1525487500000002</c:v>
                </c:pt>
                <c:pt idx="34553">
                  <c:v>6.1530950000000004</c:v>
                </c:pt>
                <c:pt idx="34554">
                  <c:v>6.1536056250015996</c:v>
                </c:pt>
                <c:pt idx="34555">
                  <c:v>6.1539425000000003</c:v>
                </c:pt>
                <c:pt idx="34556">
                  <c:v>6.1533637499999996</c:v>
                </c:pt>
                <c:pt idx="34557">
                  <c:v>6.1529806250016001</c:v>
                </c:pt>
                <c:pt idx="34558">
                  <c:v>6.1525150000000002</c:v>
                </c:pt>
                <c:pt idx="34559">
                  <c:v>6.1518575000000002</c:v>
                </c:pt>
                <c:pt idx="34560">
                  <c:v>6.1511431250015995</c:v>
                </c:pt>
                <c:pt idx="34561">
                  <c:v>6.1502318750015998</c:v>
                </c:pt>
                <c:pt idx="34562">
                  <c:v>6.1492843750016002</c:v>
                </c:pt>
                <c:pt idx="34563">
                  <c:v>6.1481975000000002</c:v>
                </c:pt>
                <c:pt idx="34564">
                  <c:v>6.1470287499999996</c:v>
                </c:pt>
                <c:pt idx="34565">
                  <c:v>6.1458487499999999</c:v>
                </c:pt>
                <c:pt idx="34566">
                  <c:v>6.1447675000000004</c:v>
                </c:pt>
                <c:pt idx="34567">
                  <c:v>6.1436568750016001</c:v>
                </c:pt>
                <c:pt idx="34568">
                  <c:v>6.1425675000000002</c:v>
                </c:pt>
                <c:pt idx="34569">
                  <c:v>6.1415968750015999</c:v>
                </c:pt>
                <c:pt idx="34570">
                  <c:v>6.1406000000000001</c:v>
                </c:pt>
                <c:pt idx="34571">
                  <c:v>6.1397418750016</c:v>
                </c:pt>
                <c:pt idx="34572">
                  <c:v>6.13890125</c:v>
                </c:pt>
                <c:pt idx="34573">
                  <c:v>6.1382381250015996</c:v>
                </c:pt>
                <c:pt idx="34574">
                  <c:v>6.1376168750015996</c:v>
                </c:pt>
                <c:pt idx="34575">
                  <c:v>6.1370737499999999</c:v>
                </c:pt>
                <c:pt idx="34576">
                  <c:v>6.1365262500000002</c:v>
                </c:pt>
                <c:pt idx="34577">
                  <c:v>6.1360400000000004</c:v>
                </c:pt>
                <c:pt idx="34578">
                  <c:v>6.1356412499999999</c:v>
                </c:pt>
                <c:pt idx="34579">
                  <c:v>6.1352431250016002</c:v>
                </c:pt>
                <c:pt idx="34580">
                  <c:v>6.1347587499999996</c:v>
                </c:pt>
                <c:pt idx="34581">
                  <c:v>6.1343943750015999</c:v>
                </c:pt>
                <c:pt idx="34582">
                  <c:v>6.1347887500000002</c:v>
                </c:pt>
                <c:pt idx="34583">
                  <c:v>6.1351500000000003</c:v>
                </c:pt>
                <c:pt idx="34584">
                  <c:v>6.1355225000000004</c:v>
                </c:pt>
                <c:pt idx="34585">
                  <c:v>6.1358518750015998</c:v>
                </c:pt>
                <c:pt idx="34586">
                  <c:v>6.1361831250016001</c:v>
                </c:pt>
                <c:pt idx="34587">
                  <c:v>6.1365662499999996</c:v>
                </c:pt>
                <c:pt idx="34588">
                  <c:v>6.1369518750015999</c:v>
                </c:pt>
                <c:pt idx="34589">
                  <c:v>6.1374162500000002</c:v>
                </c:pt>
                <c:pt idx="34590">
                  <c:v>6.1379906250016001</c:v>
                </c:pt>
                <c:pt idx="34591">
                  <c:v>6.1384912500000004</c:v>
                </c:pt>
                <c:pt idx="34592">
                  <c:v>6.1388281250015995</c:v>
                </c:pt>
                <c:pt idx="34593">
                  <c:v>6.1393562499999996</c:v>
                </c:pt>
                <c:pt idx="34594">
                  <c:v>6.1399162499999997</c:v>
                </c:pt>
                <c:pt idx="34595">
                  <c:v>6.1404343750015995</c:v>
                </c:pt>
                <c:pt idx="34596">
                  <c:v>6.1409243750015996</c:v>
                </c:pt>
                <c:pt idx="34597">
                  <c:v>6.1414443750015995</c:v>
                </c:pt>
                <c:pt idx="34598">
                  <c:v>6.1420168750016</c:v>
                </c:pt>
                <c:pt idx="34599">
                  <c:v>6.1425668750015996</c:v>
                </c:pt>
                <c:pt idx="34600">
                  <c:v>6.1430793750015997</c:v>
                </c:pt>
                <c:pt idx="34601">
                  <c:v>6.1436818750016</c:v>
                </c:pt>
                <c:pt idx="34602">
                  <c:v>6.1442331250016</c:v>
                </c:pt>
                <c:pt idx="34603">
                  <c:v>6.1446462500000001</c:v>
                </c:pt>
                <c:pt idx="34604">
                  <c:v>6.1451237499999998</c:v>
                </c:pt>
                <c:pt idx="34605">
                  <c:v>6.1455650000000004</c:v>
                </c:pt>
                <c:pt idx="34606">
                  <c:v>6.14591625</c:v>
                </c:pt>
                <c:pt idx="34607">
                  <c:v>6.1464568750015998</c:v>
                </c:pt>
                <c:pt idx="34608">
                  <c:v>6.1468406250015999</c:v>
                </c:pt>
                <c:pt idx="34609">
                  <c:v>6.1464837499999998</c:v>
                </c:pt>
                <c:pt idx="34610">
                  <c:v>6.14588</c:v>
                </c:pt>
                <c:pt idx="34611">
                  <c:v>6.1453224999999998</c:v>
                </c:pt>
                <c:pt idx="34612">
                  <c:v>6.1447518750015995</c:v>
                </c:pt>
                <c:pt idx="34613">
                  <c:v>6.1441112499999999</c:v>
                </c:pt>
                <c:pt idx="34614">
                  <c:v>6.1434731250015995</c:v>
                </c:pt>
                <c:pt idx="34615">
                  <c:v>6.1428099999999999</c:v>
                </c:pt>
                <c:pt idx="34616">
                  <c:v>6.14216125</c:v>
                </c:pt>
                <c:pt idx="34617">
                  <c:v>6.1415974999999996</c:v>
                </c:pt>
                <c:pt idx="34618">
                  <c:v>6.14091875</c:v>
                </c:pt>
                <c:pt idx="34619">
                  <c:v>6.1403206250015998</c:v>
                </c:pt>
                <c:pt idx="34620">
                  <c:v>6.1398031250015999</c:v>
                </c:pt>
                <c:pt idx="34621">
                  <c:v>6.1393624999999998</c:v>
                </c:pt>
                <c:pt idx="34622">
                  <c:v>6.1389631250015997</c:v>
                </c:pt>
                <c:pt idx="34623">
                  <c:v>6.1386225000000003</c:v>
                </c:pt>
                <c:pt idx="34624">
                  <c:v>6.1382787499999996</c:v>
                </c:pt>
                <c:pt idx="34625">
                  <c:v>6.1379200000000003</c:v>
                </c:pt>
                <c:pt idx="34626">
                  <c:v>6.1383025</c:v>
                </c:pt>
                <c:pt idx="34627">
                  <c:v>6.1386356250015996</c:v>
                </c:pt>
                <c:pt idx="34628">
                  <c:v>6.1391225</c:v>
                </c:pt>
                <c:pt idx="34629">
                  <c:v>6.1396018750015999</c:v>
                </c:pt>
                <c:pt idx="34630">
                  <c:v>6.1401112500000004</c:v>
                </c:pt>
                <c:pt idx="34631">
                  <c:v>6.1405987499999997</c:v>
                </c:pt>
                <c:pt idx="34632">
                  <c:v>6.1411118750015996</c:v>
                </c:pt>
                <c:pt idx="34633">
                  <c:v>6.1415674999999998</c:v>
                </c:pt>
                <c:pt idx="34634">
                  <c:v>6.1421200000000002</c:v>
                </c:pt>
                <c:pt idx="34635">
                  <c:v>6.1425331250015995</c:v>
                </c:pt>
                <c:pt idx="34636">
                  <c:v>6.1429299999999998</c:v>
                </c:pt>
                <c:pt idx="34637">
                  <c:v>6.1433506250015997</c:v>
                </c:pt>
                <c:pt idx="34638">
                  <c:v>6.1437462500000004</c:v>
                </c:pt>
                <c:pt idx="34639">
                  <c:v>6.1442537499999998</c:v>
                </c:pt>
                <c:pt idx="34640">
                  <c:v>6.1446550000000002</c:v>
                </c:pt>
                <c:pt idx="34641">
                  <c:v>6.1451206250016002</c:v>
                </c:pt>
                <c:pt idx="34642">
                  <c:v>6.1455187499999999</c:v>
                </c:pt>
                <c:pt idx="34643">
                  <c:v>6.1459156250015994</c:v>
                </c:pt>
                <c:pt idx="34644">
                  <c:v>6.1462937499999999</c:v>
                </c:pt>
                <c:pt idx="34645">
                  <c:v>6.1459187499999999</c:v>
                </c:pt>
                <c:pt idx="34646">
                  <c:v>6.1454649999999997</c:v>
                </c:pt>
                <c:pt idx="34647">
                  <c:v>6.1450487499999999</c:v>
                </c:pt>
                <c:pt idx="34648">
                  <c:v>6.1446568750015995</c:v>
                </c:pt>
                <c:pt idx="34649">
                  <c:v>6.1441237500000003</c:v>
                </c:pt>
                <c:pt idx="34650">
                  <c:v>6.1436168750015998</c:v>
                </c:pt>
                <c:pt idx="34651">
                  <c:v>6.1429393750015997</c:v>
                </c:pt>
                <c:pt idx="34652">
                  <c:v>6.1423199999999998</c:v>
                </c:pt>
                <c:pt idx="34653">
                  <c:v>6.1417574999999998</c:v>
                </c:pt>
                <c:pt idx="34654">
                  <c:v>6.1412156250015997</c:v>
                </c:pt>
                <c:pt idx="34655">
                  <c:v>6.1406506250015997</c:v>
                </c:pt>
                <c:pt idx="34656">
                  <c:v>6.1400943750015999</c:v>
                </c:pt>
                <c:pt idx="34657">
                  <c:v>6.13964</c:v>
                </c:pt>
                <c:pt idx="34658">
                  <c:v>6.1391687499999996</c:v>
                </c:pt>
                <c:pt idx="34659">
                  <c:v>6.1387731250015998</c:v>
                </c:pt>
                <c:pt idx="34660">
                  <c:v>6.1383850000000004</c:v>
                </c:pt>
                <c:pt idx="34661">
                  <c:v>6.1376850000000003</c:v>
                </c:pt>
                <c:pt idx="34662">
                  <c:v>6.1373018750016</c:v>
                </c:pt>
                <c:pt idx="34663">
                  <c:v>6.1368868750015997</c:v>
                </c:pt>
                <c:pt idx="34664">
                  <c:v>6.1365393750015995</c:v>
                </c:pt>
                <c:pt idx="34665">
                  <c:v>6.1359306250015999</c:v>
                </c:pt>
                <c:pt idx="34666">
                  <c:v>6.1355081250015999</c:v>
                </c:pt>
                <c:pt idx="34667">
                  <c:v>6.1351687500000001</c:v>
                </c:pt>
                <c:pt idx="34668">
                  <c:v>6.1355231250015994</c:v>
                </c:pt>
                <c:pt idx="34669">
                  <c:v>6.1358606250015999</c:v>
                </c:pt>
                <c:pt idx="34670">
                  <c:v>6.1362331250016</c:v>
                </c:pt>
                <c:pt idx="34671">
                  <c:v>6.1366731250016002</c:v>
                </c:pt>
                <c:pt idx="34672">
                  <c:v>6.1371731250015999</c:v>
                </c:pt>
                <c:pt idx="34673">
                  <c:v>6.1376456250015998</c:v>
                </c:pt>
                <c:pt idx="34674">
                  <c:v>6.1380850000000002</c:v>
                </c:pt>
                <c:pt idx="34675">
                  <c:v>6.1384949999999998</c:v>
                </c:pt>
                <c:pt idx="34676">
                  <c:v>6.13896</c:v>
                </c:pt>
                <c:pt idx="34677">
                  <c:v>6.1392831250016</c:v>
                </c:pt>
                <c:pt idx="34678">
                  <c:v>6.1398999999999999</c:v>
                </c:pt>
                <c:pt idx="34679">
                  <c:v>6.1404906250015996</c:v>
                </c:pt>
                <c:pt idx="34680">
                  <c:v>6.1411587499999998</c:v>
                </c:pt>
                <c:pt idx="34681">
                  <c:v>6.1417506250015999</c:v>
                </c:pt>
                <c:pt idx="34682">
                  <c:v>6.1422887499999996</c:v>
                </c:pt>
                <c:pt idx="34683">
                  <c:v>6.14260875</c:v>
                </c:pt>
                <c:pt idx="34684">
                  <c:v>6.1431431250015995</c:v>
                </c:pt>
                <c:pt idx="34685">
                  <c:v>6.1436887499999999</c:v>
                </c:pt>
                <c:pt idx="34686">
                  <c:v>6.1441412499999997</c:v>
                </c:pt>
                <c:pt idx="34687">
                  <c:v>6.1445875000000001</c:v>
                </c:pt>
                <c:pt idx="34688">
                  <c:v>6.1449287500000001</c:v>
                </c:pt>
                <c:pt idx="34689">
                  <c:v>6.1441368750015997</c:v>
                </c:pt>
                <c:pt idx="34690">
                  <c:v>6.1434949999999997</c:v>
                </c:pt>
                <c:pt idx="34691">
                  <c:v>6.1429200000000002</c:v>
                </c:pt>
                <c:pt idx="34692">
                  <c:v>6.14220875</c:v>
                </c:pt>
                <c:pt idx="34693">
                  <c:v>6.1414981250015996</c:v>
                </c:pt>
                <c:pt idx="34694">
                  <c:v>6.1406681250016</c:v>
                </c:pt>
                <c:pt idx="34695">
                  <c:v>6.1399793750015998</c:v>
                </c:pt>
                <c:pt idx="34696">
                  <c:v>6.1391974999999999</c:v>
                </c:pt>
                <c:pt idx="34697">
                  <c:v>6.1384699999999999</c:v>
                </c:pt>
                <c:pt idx="34698">
                  <c:v>6.1378787499999996</c:v>
                </c:pt>
                <c:pt idx="34699">
                  <c:v>6.1374156250015997</c:v>
                </c:pt>
                <c:pt idx="34700">
                  <c:v>6.1370843750016002</c:v>
                </c:pt>
                <c:pt idx="34701">
                  <c:v>6.1365862499999997</c:v>
                </c:pt>
                <c:pt idx="34702">
                  <c:v>6.1361168750015995</c:v>
                </c:pt>
                <c:pt idx="34703">
                  <c:v>6.1357456250015998</c:v>
                </c:pt>
                <c:pt idx="34704">
                  <c:v>6.1360799999999998</c:v>
                </c:pt>
                <c:pt idx="34705">
                  <c:v>6.1364074999999998</c:v>
                </c:pt>
                <c:pt idx="34706">
                  <c:v>6.1367912499999999</c:v>
                </c:pt>
                <c:pt idx="34707">
                  <c:v>6.1371931250016001</c:v>
                </c:pt>
                <c:pt idx="34708">
                  <c:v>6.1375531250015998</c:v>
                </c:pt>
                <c:pt idx="34709">
                  <c:v>6.1377300000000004</c:v>
                </c:pt>
                <c:pt idx="34710">
                  <c:v>6.1374062499999997</c:v>
                </c:pt>
                <c:pt idx="34711">
                  <c:v>6.1368900000000002</c:v>
                </c:pt>
                <c:pt idx="34712">
                  <c:v>6.1363981250016</c:v>
                </c:pt>
                <c:pt idx="34713">
                  <c:v>6.1359475000000003</c:v>
                </c:pt>
                <c:pt idx="34714">
                  <c:v>6.1356006250016</c:v>
                </c:pt>
                <c:pt idx="34715">
                  <c:v>6.1349906250016</c:v>
                </c:pt>
                <c:pt idx="34716">
                  <c:v>6.1345662499999998</c:v>
                </c:pt>
                <c:pt idx="34717">
                  <c:v>6.1341506250015998</c:v>
                </c:pt>
                <c:pt idx="34718">
                  <c:v>6.1338187499999997</c:v>
                </c:pt>
                <c:pt idx="34719">
                  <c:v>6.1334293750016</c:v>
                </c:pt>
                <c:pt idx="34720">
                  <c:v>6.1330656250016</c:v>
                </c:pt>
                <c:pt idx="34721">
                  <c:v>6.1333399999999996</c:v>
                </c:pt>
                <c:pt idx="34722">
                  <c:v>6.1337318750016001</c:v>
                </c:pt>
                <c:pt idx="34723">
                  <c:v>6.1341925000000002</c:v>
                </c:pt>
                <c:pt idx="34724">
                  <c:v>6.1345574999999997</c:v>
                </c:pt>
                <c:pt idx="34725">
                  <c:v>6.1349974999999999</c:v>
                </c:pt>
                <c:pt idx="34726">
                  <c:v>6.1354212500000003</c:v>
                </c:pt>
                <c:pt idx="34727">
                  <c:v>6.1357756250015996</c:v>
                </c:pt>
                <c:pt idx="34728">
                  <c:v>6.1361031250015996</c:v>
                </c:pt>
                <c:pt idx="34729">
                  <c:v>6.1364412499999998</c:v>
                </c:pt>
                <c:pt idx="34730">
                  <c:v>6.1368293750016001</c:v>
                </c:pt>
                <c:pt idx="34731">
                  <c:v>6.1373012500000002</c:v>
                </c:pt>
                <c:pt idx="34732">
                  <c:v>6.1378237499999999</c:v>
                </c:pt>
                <c:pt idx="34733">
                  <c:v>6.1383431250016001</c:v>
                </c:pt>
                <c:pt idx="34734">
                  <c:v>6.1386975000000001</c:v>
                </c:pt>
                <c:pt idx="34735">
                  <c:v>6.1392318750015997</c:v>
                </c:pt>
                <c:pt idx="34736">
                  <c:v>6.1396537499999999</c:v>
                </c:pt>
                <c:pt idx="34737">
                  <c:v>6.1400693750016</c:v>
                </c:pt>
                <c:pt idx="34738">
                  <c:v>6.1404531250016001</c:v>
                </c:pt>
                <c:pt idx="34739">
                  <c:v>6.1408037499999999</c:v>
                </c:pt>
                <c:pt idx="34740">
                  <c:v>6.14133</c:v>
                </c:pt>
                <c:pt idx="34741">
                  <c:v>6.1417662499999999</c:v>
                </c:pt>
                <c:pt idx="34742">
                  <c:v>6.1421718750015994</c:v>
                </c:pt>
                <c:pt idx="34743">
                  <c:v>6.1426325000000004</c:v>
                </c:pt>
                <c:pt idx="34744">
                  <c:v>6.1429762500000002</c:v>
                </c:pt>
                <c:pt idx="34745">
                  <c:v>6.1425468750015995</c:v>
                </c:pt>
                <c:pt idx="34746">
                  <c:v>6.1420525000000001</c:v>
                </c:pt>
                <c:pt idx="34747">
                  <c:v>6.1415724999999997</c:v>
                </c:pt>
                <c:pt idx="34748">
                  <c:v>6.1412156250015997</c:v>
                </c:pt>
                <c:pt idx="34749">
                  <c:v>6.1408306250016</c:v>
                </c:pt>
                <c:pt idx="34750">
                  <c:v>6.1404125000000001</c:v>
                </c:pt>
                <c:pt idx="34751">
                  <c:v>6.1400568750015996</c:v>
                </c:pt>
                <c:pt idx="34752">
                  <c:v>6.1395875000000002</c:v>
                </c:pt>
                <c:pt idx="34753">
                  <c:v>6.1391993750016001</c:v>
                </c:pt>
                <c:pt idx="34754">
                  <c:v>6.1387656250016001</c:v>
                </c:pt>
                <c:pt idx="34755">
                  <c:v>6.1383593750015999</c:v>
                </c:pt>
                <c:pt idx="34756">
                  <c:v>6.1379787500000003</c:v>
                </c:pt>
                <c:pt idx="34757">
                  <c:v>6.1376156250016001</c:v>
                </c:pt>
                <c:pt idx="34758">
                  <c:v>6.13728125</c:v>
                </c:pt>
                <c:pt idx="34759">
                  <c:v>6.1368337500000001</c:v>
                </c:pt>
                <c:pt idx="34760">
                  <c:v>6.1364368750015998</c:v>
                </c:pt>
                <c:pt idx="34761">
                  <c:v>6.1365781250015994</c:v>
                </c:pt>
                <c:pt idx="34762">
                  <c:v>6.1361693750016002</c:v>
                </c:pt>
                <c:pt idx="34763">
                  <c:v>6.1358418750016002</c:v>
                </c:pt>
                <c:pt idx="34764">
                  <c:v>6.13542875</c:v>
                </c:pt>
                <c:pt idx="34765">
                  <c:v>6.1350712500000002</c:v>
                </c:pt>
                <c:pt idx="34766">
                  <c:v>6.1350031250015995</c:v>
                </c:pt>
                <c:pt idx="34767">
                  <c:v>6.1353868750015996</c:v>
                </c:pt>
                <c:pt idx="34768">
                  <c:v>6.1357799999999996</c:v>
                </c:pt>
                <c:pt idx="34769">
                  <c:v>6.1361468750016002</c:v>
                </c:pt>
                <c:pt idx="34770">
                  <c:v>6.1361425000000001</c:v>
                </c:pt>
                <c:pt idx="34771">
                  <c:v>6.1365906250015998</c:v>
                </c:pt>
                <c:pt idx="34772">
                  <c:v>6.1362437500000002</c:v>
                </c:pt>
                <c:pt idx="34773">
                  <c:v>6.1358062499999999</c:v>
                </c:pt>
                <c:pt idx="34774">
                  <c:v>6.1353756250015996</c:v>
                </c:pt>
                <c:pt idx="34775">
                  <c:v>6.1350043750015999</c:v>
                </c:pt>
                <c:pt idx="34776">
                  <c:v>6.1348718750015996</c:v>
                </c:pt>
                <c:pt idx="34777">
                  <c:v>6.1352137500000001</c:v>
                </c:pt>
                <c:pt idx="34778">
                  <c:v>6.1356262499999996</c:v>
                </c:pt>
                <c:pt idx="34779">
                  <c:v>6.1359674999999996</c:v>
                </c:pt>
                <c:pt idx="34780">
                  <c:v>6.1364456250016</c:v>
                </c:pt>
                <c:pt idx="34781">
                  <c:v>6.1368737500000003</c:v>
                </c:pt>
                <c:pt idx="34782">
                  <c:v>6.1372193750015995</c:v>
                </c:pt>
                <c:pt idx="34783">
                  <c:v>6.1376543750015999</c:v>
                </c:pt>
                <c:pt idx="34784">
                  <c:v>6.1380912500000004</c:v>
                </c:pt>
                <c:pt idx="34785">
                  <c:v>6.1384218750016002</c:v>
                </c:pt>
                <c:pt idx="34786">
                  <c:v>6.1388812499999998</c:v>
                </c:pt>
                <c:pt idx="34787">
                  <c:v>6.1393012499999999</c:v>
                </c:pt>
                <c:pt idx="34788">
                  <c:v>6.1397143750016001</c:v>
                </c:pt>
                <c:pt idx="34789">
                  <c:v>6.1400518750015998</c:v>
                </c:pt>
                <c:pt idx="34790">
                  <c:v>6.1404206250015996</c:v>
                </c:pt>
                <c:pt idx="34791">
                  <c:v>6.1407812499999999</c:v>
                </c:pt>
                <c:pt idx="34792">
                  <c:v>6.1411237500000002</c:v>
                </c:pt>
                <c:pt idx="34793">
                  <c:v>6.1415499999999996</c:v>
                </c:pt>
                <c:pt idx="34794">
                  <c:v>6.1419100000000002</c:v>
                </c:pt>
                <c:pt idx="34795">
                  <c:v>6.1420237499999999</c:v>
                </c:pt>
                <c:pt idx="34796">
                  <c:v>6.1416887500000001</c:v>
                </c:pt>
                <c:pt idx="34797">
                  <c:v>6.1412743750015997</c:v>
                </c:pt>
                <c:pt idx="34798">
                  <c:v>6.1409418750015998</c:v>
                </c:pt>
                <c:pt idx="34799">
                  <c:v>6.1404981250016002</c:v>
                </c:pt>
                <c:pt idx="34800">
                  <c:v>6.1400300000000003</c:v>
                </c:pt>
                <c:pt idx="34801">
                  <c:v>6.1395537500000001</c:v>
                </c:pt>
                <c:pt idx="34802">
                  <c:v>6.1389987499999998</c:v>
                </c:pt>
                <c:pt idx="34803">
                  <c:v>6.1384981250015995</c:v>
                </c:pt>
                <c:pt idx="34804">
                  <c:v>6.1379175000000004</c:v>
                </c:pt>
                <c:pt idx="34805">
                  <c:v>6.1374318750015995</c:v>
                </c:pt>
                <c:pt idx="34806">
                  <c:v>6.1369524999999996</c:v>
                </c:pt>
                <c:pt idx="34807">
                  <c:v>6.1366037499999999</c:v>
                </c:pt>
                <c:pt idx="34808">
                  <c:v>6.1362362499999996</c:v>
                </c:pt>
                <c:pt idx="34809">
                  <c:v>6.1357887499999997</c:v>
                </c:pt>
                <c:pt idx="34810">
                  <c:v>6.1353656250016</c:v>
                </c:pt>
                <c:pt idx="34811">
                  <c:v>6.1357568750015998</c:v>
                </c:pt>
                <c:pt idx="34812">
                  <c:v>6.1362525000000003</c:v>
                </c:pt>
                <c:pt idx="34813">
                  <c:v>6.136755</c:v>
                </c:pt>
                <c:pt idx="34814">
                  <c:v>6.1372125000000004</c:v>
                </c:pt>
                <c:pt idx="34815">
                  <c:v>6.1376774999999997</c:v>
                </c:pt>
                <c:pt idx="34816">
                  <c:v>6.1381500000000004</c:v>
                </c:pt>
                <c:pt idx="34817">
                  <c:v>6.13866625</c:v>
                </c:pt>
                <c:pt idx="34818">
                  <c:v>6.1390900000000004</c:v>
                </c:pt>
                <c:pt idx="34819">
                  <c:v>6.1395825000000004</c:v>
                </c:pt>
                <c:pt idx="34820">
                  <c:v>6.1400993750015997</c:v>
                </c:pt>
                <c:pt idx="34821">
                  <c:v>6.1406106250015995</c:v>
                </c:pt>
                <c:pt idx="34822">
                  <c:v>6.1410031250015997</c:v>
                </c:pt>
                <c:pt idx="34823">
                  <c:v>6.1414031250015997</c:v>
                </c:pt>
                <c:pt idx="34824">
                  <c:v>6.1409874999999996</c:v>
                </c:pt>
                <c:pt idx="34825">
                  <c:v>6.1405312500000004</c:v>
                </c:pt>
                <c:pt idx="34826">
                  <c:v>6.1399106250016002</c:v>
                </c:pt>
                <c:pt idx="34827">
                  <c:v>6.1395125000000004</c:v>
                </c:pt>
                <c:pt idx="34828">
                  <c:v>6.1391006250015998</c:v>
                </c:pt>
                <c:pt idx="34829">
                  <c:v>6.1387018750015994</c:v>
                </c:pt>
                <c:pt idx="34830">
                  <c:v>6.1383274999999999</c:v>
                </c:pt>
                <c:pt idx="34831">
                  <c:v>6.1377949999999997</c:v>
                </c:pt>
                <c:pt idx="34832">
                  <c:v>6.1372537500000002</c:v>
                </c:pt>
                <c:pt idx="34833">
                  <c:v>6.1366687500000001</c:v>
                </c:pt>
                <c:pt idx="34834">
                  <c:v>6.1361218750016002</c:v>
                </c:pt>
                <c:pt idx="34835">
                  <c:v>6.1355262499999998</c:v>
                </c:pt>
                <c:pt idx="34836">
                  <c:v>6.1350243750016</c:v>
                </c:pt>
                <c:pt idx="34837">
                  <c:v>6.13444375</c:v>
                </c:pt>
                <c:pt idx="34838">
                  <c:v>6.1339075000000003</c:v>
                </c:pt>
                <c:pt idx="34839">
                  <c:v>6.1333212499999998</c:v>
                </c:pt>
                <c:pt idx="34840">
                  <c:v>6.1326012499999996</c:v>
                </c:pt>
                <c:pt idx="34841">
                  <c:v>6.1319900000000001</c:v>
                </c:pt>
                <c:pt idx="34842">
                  <c:v>6.1313531250016</c:v>
                </c:pt>
                <c:pt idx="34843">
                  <c:v>6.1307881250016001</c:v>
                </c:pt>
                <c:pt idx="34844">
                  <c:v>6.1301424999999998</c:v>
                </c:pt>
                <c:pt idx="34845">
                  <c:v>6.1296018750016001</c:v>
                </c:pt>
                <c:pt idx="34846">
                  <c:v>6.1290800000000001</c:v>
                </c:pt>
                <c:pt idx="34847">
                  <c:v>6.1287050000000001</c:v>
                </c:pt>
                <c:pt idx="34848">
                  <c:v>6.1283418750015999</c:v>
                </c:pt>
                <c:pt idx="34849">
                  <c:v>6.1279349999999999</c:v>
                </c:pt>
                <c:pt idx="34850">
                  <c:v>6.1283256250016001</c:v>
                </c:pt>
                <c:pt idx="34851">
                  <c:v>6.1288018750016002</c:v>
                </c:pt>
                <c:pt idx="34852">
                  <c:v>6.1291812500000002</c:v>
                </c:pt>
                <c:pt idx="34853">
                  <c:v>6.1296906250015999</c:v>
                </c:pt>
                <c:pt idx="34854">
                  <c:v>6.1300493750016001</c:v>
                </c:pt>
                <c:pt idx="34855">
                  <c:v>6.1305693750015999</c:v>
                </c:pt>
                <c:pt idx="34856">
                  <c:v>6.1311368750015998</c:v>
                </c:pt>
                <c:pt idx="34857">
                  <c:v>6.1317093750015994</c:v>
                </c:pt>
                <c:pt idx="34858">
                  <c:v>6.1320643750016002</c:v>
                </c:pt>
                <c:pt idx="34859">
                  <c:v>6.1326318750016</c:v>
                </c:pt>
                <c:pt idx="34860">
                  <c:v>6.1331937500000002</c:v>
                </c:pt>
                <c:pt idx="34861">
                  <c:v>6.1336556250015999</c:v>
                </c:pt>
                <c:pt idx="34862">
                  <c:v>6.1342612499999998</c:v>
                </c:pt>
                <c:pt idx="34863">
                  <c:v>6.1346087499999999</c:v>
                </c:pt>
                <c:pt idx="34864">
                  <c:v>6.1353074999999997</c:v>
                </c:pt>
                <c:pt idx="34865">
                  <c:v>6.1359812500000004</c:v>
                </c:pt>
                <c:pt idx="34866">
                  <c:v>6.1363243750015997</c:v>
                </c:pt>
                <c:pt idx="34867">
                  <c:v>6.1367193750015998</c:v>
                </c:pt>
                <c:pt idx="34868">
                  <c:v>6.1370762499999998</c:v>
                </c:pt>
                <c:pt idx="34869">
                  <c:v>6.1374331250015999</c:v>
                </c:pt>
                <c:pt idx="34870">
                  <c:v>6.1379518750016002</c:v>
                </c:pt>
                <c:pt idx="34871">
                  <c:v>6.1384618750015996</c:v>
                </c:pt>
                <c:pt idx="34872">
                  <c:v>6.1389631250015997</c:v>
                </c:pt>
                <c:pt idx="34873">
                  <c:v>6.1394381250015995</c:v>
                </c:pt>
                <c:pt idx="34874">
                  <c:v>6.1398081250015997</c:v>
                </c:pt>
                <c:pt idx="34875">
                  <c:v>6.14016625</c:v>
                </c:pt>
                <c:pt idx="34876">
                  <c:v>6.1405968750015996</c:v>
                </c:pt>
                <c:pt idx="34877">
                  <c:v>6.1409387500000001</c:v>
                </c:pt>
                <c:pt idx="34878">
                  <c:v>6.14129375</c:v>
                </c:pt>
                <c:pt idx="34879">
                  <c:v>6.1409537500000004</c:v>
                </c:pt>
                <c:pt idx="34880">
                  <c:v>6.1403293750015999</c:v>
                </c:pt>
                <c:pt idx="34881">
                  <c:v>6.1398737499999996</c:v>
                </c:pt>
                <c:pt idx="34882">
                  <c:v>6.1394450000000003</c:v>
                </c:pt>
                <c:pt idx="34883">
                  <c:v>6.138865</c:v>
                </c:pt>
                <c:pt idx="34884">
                  <c:v>6.1382281250016</c:v>
                </c:pt>
                <c:pt idx="34885">
                  <c:v>6.1376318750015999</c:v>
                </c:pt>
                <c:pt idx="34886">
                  <c:v>6.1369243750016</c:v>
                </c:pt>
                <c:pt idx="34887">
                  <c:v>6.1363206250015994</c:v>
                </c:pt>
                <c:pt idx="34888">
                  <c:v>6.1356606250015995</c:v>
                </c:pt>
                <c:pt idx="34889">
                  <c:v>6.1351387500000003</c:v>
                </c:pt>
                <c:pt idx="34890">
                  <c:v>6.1346012500000002</c:v>
                </c:pt>
                <c:pt idx="34891">
                  <c:v>6.1341831250015995</c:v>
                </c:pt>
                <c:pt idx="34892">
                  <c:v>6.1337412499999999</c:v>
                </c:pt>
                <c:pt idx="34893">
                  <c:v>6.1334099999999996</c:v>
                </c:pt>
                <c:pt idx="34894">
                  <c:v>6.1329237499999998</c:v>
                </c:pt>
                <c:pt idx="34895">
                  <c:v>6.1325881250015994</c:v>
                </c:pt>
                <c:pt idx="34896">
                  <c:v>6.1329225000000003</c:v>
                </c:pt>
                <c:pt idx="34897">
                  <c:v>6.1333168750015998</c:v>
                </c:pt>
                <c:pt idx="34898">
                  <c:v>6.1336381250015997</c:v>
                </c:pt>
                <c:pt idx="34899">
                  <c:v>6.1341543750016001</c:v>
                </c:pt>
                <c:pt idx="34900">
                  <c:v>6.1346031250015995</c:v>
                </c:pt>
                <c:pt idx="34901">
                  <c:v>6.1350699999999998</c:v>
                </c:pt>
                <c:pt idx="34902">
                  <c:v>6.1354337499999998</c:v>
                </c:pt>
                <c:pt idx="34903">
                  <c:v>6.1358431250015997</c:v>
                </c:pt>
                <c:pt idx="34904">
                  <c:v>6.1362393750016002</c:v>
                </c:pt>
                <c:pt idx="34905">
                  <c:v>6.1365712500000003</c:v>
                </c:pt>
                <c:pt idx="34906">
                  <c:v>6.1361806250016002</c:v>
                </c:pt>
                <c:pt idx="34907">
                  <c:v>6.1358362499999997</c:v>
                </c:pt>
                <c:pt idx="34908">
                  <c:v>6.1354350000000002</c:v>
                </c:pt>
                <c:pt idx="34909">
                  <c:v>6.1349806250015995</c:v>
                </c:pt>
                <c:pt idx="34910">
                  <c:v>6.1343975000000004</c:v>
                </c:pt>
                <c:pt idx="34911">
                  <c:v>6.1337731250015999</c:v>
                </c:pt>
                <c:pt idx="34912">
                  <c:v>6.1333975000000001</c:v>
                </c:pt>
                <c:pt idx="34913">
                  <c:v>6.1330499999999999</c:v>
                </c:pt>
                <c:pt idx="34914">
                  <c:v>6.1325512499999997</c:v>
                </c:pt>
                <c:pt idx="34915">
                  <c:v>6.1320937500000001</c:v>
                </c:pt>
                <c:pt idx="34916">
                  <c:v>6.1316768750015997</c:v>
                </c:pt>
                <c:pt idx="34917">
                  <c:v>6.1312543750015998</c:v>
                </c:pt>
                <c:pt idx="34918">
                  <c:v>6.1308268750016</c:v>
                </c:pt>
                <c:pt idx="34919">
                  <c:v>6.1305031250016002</c:v>
                </c:pt>
                <c:pt idx="34920">
                  <c:v>6.1301174999999999</c:v>
                </c:pt>
                <c:pt idx="34921">
                  <c:v>6.1295456250016001</c:v>
                </c:pt>
                <c:pt idx="34922">
                  <c:v>6.1291737499999996</c:v>
                </c:pt>
                <c:pt idx="34923">
                  <c:v>6.1287212499999999</c:v>
                </c:pt>
                <c:pt idx="34924">
                  <c:v>6.1286199999999997</c:v>
                </c:pt>
                <c:pt idx="34925">
                  <c:v>6.1289743750015999</c:v>
                </c:pt>
                <c:pt idx="34926">
                  <c:v>6.1293118750015996</c:v>
                </c:pt>
                <c:pt idx="34927">
                  <c:v>6.1297062499999999</c:v>
                </c:pt>
                <c:pt idx="34928">
                  <c:v>6.1301493750015998</c:v>
                </c:pt>
                <c:pt idx="34929">
                  <c:v>6.1306456250016002</c:v>
                </c:pt>
                <c:pt idx="34930">
                  <c:v>6.1309825</c:v>
                </c:pt>
                <c:pt idx="34931">
                  <c:v>6.1315831250016002</c:v>
                </c:pt>
                <c:pt idx="34932">
                  <c:v>6.1321781250015999</c:v>
                </c:pt>
                <c:pt idx="34933">
                  <c:v>6.1327581250016001</c:v>
                </c:pt>
                <c:pt idx="34934">
                  <c:v>6.1333593750016</c:v>
                </c:pt>
                <c:pt idx="34935">
                  <c:v>6.1339343750015995</c:v>
                </c:pt>
                <c:pt idx="34936">
                  <c:v>6.1345462499999996</c:v>
                </c:pt>
                <c:pt idx="34937">
                  <c:v>6.1349074999999997</c:v>
                </c:pt>
                <c:pt idx="34938">
                  <c:v>6.1355399999999998</c:v>
                </c:pt>
                <c:pt idx="34939">
                  <c:v>6.1362012500000001</c:v>
                </c:pt>
                <c:pt idx="34940">
                  <c:v>6.1368131250015994</c:v>
                </c:pt>
                <c:pt idx="34941">
                  <c:v>6.1371399999999996</c:v>
                </c:pt>
                <c:pt idx="34942">
                  <c:v>6.1377918750016001</c:v>
                </c:pt>
                <c:pt idx="34943">
                  <c:v>6.1383400000000004</c:v>
                </c:pt>
                <c:pt idx="34944">
                  <c:v>6.1387981250015997</c:v>
                </c:pt>
                <c:pt idx="34945">
                  <c:v>6.1392456250015996</c:v>
                </c:pt>
                <c:pt idx="34946">
                  <c:v>6.1386243750015996</c:v>
                </c:pt>
                <c:pt idx="34947">
                  <c:v>6.1381968750015998</c:v>
                </c:pt>
                <c:pt idx="34948">
                  <c:v>6.1376974999999998</c:v>
                </c:pt>
                <c:pt idx="34949">
                  <c:v>6.1371037499999996</c:v>
                </c:pt>
                <c:pt idx="34950">
                  <c:v>6.1364031250015998</c:v>
                </c:pt>
                <c:pt idx="34951">
                  <c:v>6.1356043750015994</c:v>
                </c:pt>
                <c:pt idx="34952">
                  <c:v>6.1347250000000004</c:v>
                </c:pt>
                <c:pt idx="34953">
                  <c:v>6.1339218750016</c:v>
                </c:pt>
                <c:pt idx="34954">
                  <c:v>6.1331443750016001</c:v>
                </c:pt>
                <c:pt idx="34955">
                  <c:v>6.1324474999999996</c:v>
                </c:pt>
                <c:pt idx="34956">
                  <c:v>6.13174625</c:v>
                </c:pt>
                <c:pt idx="34957">
                  <c:v>6.1311262500000003</c:v>
                </c:pt>
                <c:pt idx="34958">
                  <c:v>6.1305362499999996</c:v>
                </c:pt>
                <c:pt idx="34959">
                  <c:v>6.1299937499999997</c:v>
                </c:pt>
                <c:pt idx="34960">
                  <c:v>6.1295137500000001</c:v>
                </c:pt>
                <c:pt idx="34961">
                  <c:v>6.1290674999999997</c:v>
                </c:pt>
                <c:pt idx="34962">
                  <c:v>6.12869625</c:v>
                </c:pt>
                <c:pt idx="34963">
                  <c:v>6.1283312499999996</c:v>
                </c:pt>
                <c:pt idx="34964">
                  <c:v>6.1279025000000003</c:v>
                </c:pt>
                <c:pt idx="34965">
                  <c:v>6.1274068750015998</c:v>
                </c:pt>
                <c:pt idx="34966">
                  <c:v>6.1269893750015996</c:v>
                </c:pt>
                <c:pt idx="34967">
                  <c:v>6.1265068750016001</c:v>
                </c:pt>
                <c:pt idx="34968">
                  <c:v>6.1260424999999996</c:v>
                </c:pt>
                <c:pt idx="34969">
                  <c:v>6.1255531250016002</c:v>
                </c:pt>
                <c:pt idx="34970">
                  <c:v>6.1251325000000003</c:v>
                </c:pt>
                <c:pt idx="34971">
                  <c:v>6.1247231250015997</c:v>
                </c:pt>
                <c:pt idx="34972">
                  <c:v>6.1242993750016002</c:v>
                </c:pt>
                <c:pt idx="34973">
                  <c:v>6.1239262500000002</c:v>
                </c:pt>
                <c:pt idx="34974">
                  <c:v>6.1234368750015999</c:v>
                </c:pt>
                <c:pt idx="34975">
                  <c:v>6.1232118750015996</c:v>
                </c:pt>
                <c:pt idx="34976">
                  <c:v>6.1236343750015996</c:v>
                </c:pt>
                <c:pt idx="34977">
                  <c:v>6.1240618750015994</c:v>
                </c:pt>
                <c:pt idx="34978">
                  <c:v>6.1244137500000004</c:v>
                </c:pt>
                <c:pt idx="34979">
                  <c:v>6.1247937500000003</c:v>
                </c:pt>
                <c:pt idx="34980">
                  <c:v>6.1252000000000004</c:v>
                </c:pt>
                <c:pt idx="34981">
                  <c:v>6.1256899999999996</c:v>
                </c:pt>
                <c:pt idx="34982">
                  <c:v>6.1261881250016001</c:v>
                </c:pt>
                <c:pt idx="34983">
                  <c:v>6.1266306250015994</c:v>
                </c:pt>
                <c:pt idx="34984">
                  <c:v>6.1271731250016002</c:v>
                </c:pt>
                <c:pt idx="34985">
                  <c:v>6.1276806250015996</c:v>
                </c:pt>
                <c:pt idx="34986">
                  <c:v>6.1281018750016001</c:v>
                </c:pt>
                <c:pt idx="34987">
                  <c:v>6.1285956250015996</c:v>
                </c:pt>
                <c:pt idx="34988">
                  <c:v>6.1289412499999996</c:v>
                </c:pt>
                <c:pt idx="34989">
                  <c:v>6.1294968750015997</c:v>
                </c:pt>
                <c:pt idx="34990">
                  <c:v>6.1299718750015995</c:v>
                </c:pt>
                <c:pt idx="34991">
                  <c:v>6.1305506250016002</c:v>
                </c:pt>
                <c:pt idx="34992">
                  <c:v>6.1308756250015994</c:v>
                </c:pt>
                <c:pt idx="34993">
                  <c:v>6.1314456250016001</c:v>
                </c:pt>
                <c:pt idx="34994">
                  <c:v>6.1319699999999999</c:v>
                </c:pt>
                <c:pt idx="34995">
                  <c:v>6.1324318750015996</c:v>
                </c:pt>
                <c:pt idx="34996">
                  <c:v>6.1328287499999998</c:v>
                </c:pt>
                <c:pt idx="34997">
                  <c:v>6.1322975</c:v>
                </c:pt>
                <c:pt idx="34998">
                  <c:v>6.1318343750016</c:v>
                </c:pt>
                <c:pt idx="34999">
                  <c:v>6.1313456250015994</c:v>
                </c:pt>
                <c:pt idx="35000">
                  <c:v>6.1307656250016</c:v>
                </c:pt>
                <c:pt idx="35001">
                  <c:v>6.1300837499999998</c:v>
                </c:pt>
                <c:pt idx="35002">
                  <c:v>6.1294168750016</c:v>
                </c:pt>
                <c:pt idx="35003">
                  <c:v>6.1287137500000002</c:v>
                </c:pt>
                <c:pt idx="35004">
                  <c:v>6.1280781250015997</c:v>
                </c:pt>
                <c:pt idx="35005">
                  <c:v>6.1273143750015997</c:v>
                </c:pt>
                <c:pt idx="35006">
                  <c:v>6.1267287499999998</c:v>
                </c:pt>
                <c:pt idx="35007">
                  <c:v>6.1262150000000002</c:v>
                </c:pt>
                <c:pt idx="35008">
                  <c:v>6.1258518750016</c:v>
                </c:pt>
                <c:pt idx="35009">
                  <c:v>6.1255043750015998</c:v>
                </c:pt>
                <c:pt idx="35010">
                  <c:v>6.1250037500000003</c:v>
                </c:pt>
                <c:pt idx="35011">
                  <c:v>6.1246475</c:v>
                </c:pt>
                <c:pt idx="35012">
                  <c:v>6.1250731250015997</c:v>
                </c:pt>
                <c:pt idx="35013">
                  <c:v>6.1254712500000004</c:v>
                </c:pt>
                <c:pt idx="35014">
                  <c:v>6.1257943750015995</c:v>
                </c:pt>
                <c:pt idx="35015">
                  <c:v>6.1260087499999996</c:v>
                </c:pt>
                <c:pt idx="35016">
                  <c:v>6.1256043750015996</c:v>
                </c:pt>
                <c:pt idx="35017">
                  <c:v>6.12524625</c:v>
                </c:pt>
                <c:pt idx="35018">
                  <c:v>6.1248587499999996</c:v>
                </c:pt>
                <c:pt idx="35019">
                  <c:v>6.1243906250015998</c:v>
                </c:pt>
                <c:pt idx="35020">
                  <c:v>6.1239093750015998</c:v>
                </c:pt>
                <c:pt idx="35021">
                  <c:v>6.1235787500000001</c:v>
                </c:pt>
                <c:pt idx="35022">
                  <c:v>6.1232449999999998</c:v>
                </c:pt>
                <c:pt idx="35023">
                  <c:v>6.1228412499999996</c:v>
                </c:pt>
                <c:pt idx="35024">
                  <c:v>6.1224818750015997</c:v>
                </c:pt>
                <c:pt idx="35025">
                  <c:v>6.12203125</c:v>
                </c:pt>
                <c:pt idx="35026">
                  <c:v>6.1215806250015996</c:v>
                </c:pt>
                <c:pt idx="35027">
                  <c:v>6.1211012499999997</c:v>
                </c:pt>
                <c:pt idx="35028">
                  <c:v>6.1206681250015995</c:v>
                </c:pt>
                <c:pt idx="35029">
                  <c:v>6.1203243750015996</c:v>
                </c:pt>
                <c:pt idx="35030">
                  <c:v>6.1199881250015995</c:v>
                </c:pt>
                <c:pt idx="35031">
                  <c:v>6.1196618750015999</c:v>
                </c:pt>
                <c:pt idx="35032">
                  <c:v>6.1200768750016001</c:v>
                </c:pt>
                <c:pt idx="35033">
                  <c:v>6.1203981250016</c:v>
                </c:pt>
                <c:pt idx="35034">
                  <c:v>6.1207624999999997</c:v>
                </c:pt>
                <c:pt idx="35035">
                  <c:v>6.1212212499999996</c:v>
                </c:pt>
                <c:pt idx="35036">
                  <c:v>6.1216412499999997</c:v>
                </c:pt>
                <c:pt idx="35037">
                  <c:v>6.1221943750015999</c:v>
                </c:pt>
                <c:pt idx="35038">
                  <c:v>6.1227006250015998</c:v>
                </c:pt>
                <c:pt idx="35039">
                  <c:v>6.1231256250015997</c:v>
                </c:pt>
                <c:pt idx="35040">
                  <c:v>6.1235474999999999</c:v>
                </c:pt>
                <c:pt idx="35041">
                  <c:v>6.1240406250015997</c:v>
                </c:pt>
                <c:pt idx="35042">
                  <c:v>6.1245737499999997</c:v>
                </c:pt>
                <c:pt idx="35043">
                  <c:v>6.1251199999999999</c:v>
                </c:pt>
                <c:pt idx="35044">
                  <c:v>6.12576125</c:v>
                </c:pt>
                <c:pt idx="35045">
                  <c:v>6.1263618750016002</c:v>
                </c:pt>
                <c:pt idx="35046">
                  <c:v>6.1266962500000002</c:v>
                </c:pt>
                <c:pt idx="35047">
                  <c:v>6.1270787499999999</c:v>
                </c:pt>
                <c:pt idx="35048">
                  <c:v>6.1277056250015995</c:v>
                </c:pt>
                <c:pt idx="35049">
                  <c:v>6.1280656250016001</c:v>
                </c:pt>
                <c:pt idx="35050">
                  <c:v>6.1283918750015998</c:v>
                </c:pt>
                <c:pt idx="35051">
                  <c:v>6.1288143750015998</c:v>
                </c:pt>
                <c:pt idx="35052">
                  <c:v>6.1291956250016</c:v>
                </c:pt>
                <c:pt idx="35053">
                  <c:v>6.1296143750015997</c:v>
                </c:pt>
                <c:pt idx="35054">
                  <c:v>6.1299743750015994</c:v>
                </c:pt>
                <c:pt idx="35055">
                  <c:v>6.1303631250016002</c:v>
                </c:pt>
                <c:pt idx="35056">
                  <c:v>6.1306968750015995</c:v>
                </c:pt>
                <c:pt idx="35057">
                  <c:v>6.1311024999999999</c:v>
                </c:pt>
                <c:pt idx="35058">
                  <c:v>6.1314631250015994</c:v>
                </c:pt>
                <c:pt idx="35059">
                  <c:v>6.1318337500000002</c:v>
                </c:pt>
                <c:pt idx="35060">
                  <c:v>6.13221375</c:v>
                </c:pt>
                <c:pt idx="35061">
                  <c:v>6.1328993750015997</c:v>
                </c:pt>
                <c:pt idx="35062">
                  <c:v>6.1336562499999996</c:v>
                </c:pt>
                <c:pt idx="35063">
                  <c:v>6.1339937500000001</c:v>
                </c:pt>
                <c:pt idx="35064">
                  <c:v>6.1344031250016</c:v>
                </c:pt>
                <c:pt idx="35065">
                  <c:v>6.1347443750016</c:v>
                </c:pt>
                <c:pt idx="35066">
                  <c:v>6.1350787499999999</c:v>
                </c:pt>
                <c:pt idx="35067">
                  <c:v>6.1354150000000001</c:v>
                </c:pt>
                <c:pt idx="35068">
                  <c:v>6.1359918750015998</c:v>
                </c:pt>
                <c:pt idx="35069">
                  <c:v>6.1365012500000002</c:v>
                </c:pt>
                <c:pt idx="35070">
                  <c:v>6.1368737500000003</c:v>
                </c:pt>
                <c:pt idx="35071">
                  <c:v>6.1361537500000001</c:v>
                </c:pt>
                <c:pt idx="35072">
                  <c:v>6.1355243750015998</c:v>
                </c:pt>
                <c:pt idx="35073">
                  <c:v>6.1347331250016</c:v>
                </c:pt>
                <c:pt idx="35074">
                  <c:v>6.1337843750015999</c:v>
                </c:pt>
                <c:pt idx="35075">
                  <c:v>6.1327193750015994</c:v>
                </c:pt>
                <c:pt idx="35076">
                  <c:v>6.1315062500000002</c:v>
                </c:pt>
                <c:pt idx="35077">
                  <c:v>6.13028</c:v>
                </c:pt>
                <c:pt idx="35078">
                  <c:v>6.1290468750015998</c:v>
                </c:pt>
                <c:pt idx="35079">
                  <c:v>6.1278474999999997</c:v>
                </c:pt>
                <c:pt idx="35080">
                  <c:v>6.1267781250016</c:v>
                </c:pt>
                <c:pt idx="35081">
                  <c:v>6.1258875000000002</c:v>
                </c:pt>
                <c:pt idx="35082">
                  <c:v>6.1250918750015995</c:v>
                </c:pt>
                <c:pt idx="35083">
                  <c:v>6.1243931250015997</c:v>
                </c:pt>
                <c:pt idx="35084">
                  <c:v>6.1238049999999999</c:v>
                </c:pt>
                <c:pt idx="35085">
                  <c:v>6.1232418750016002</c:v>
                </c:pt>
                <c:pt idx="35086">
                  <c:v>6.1227999999999998</c:v>
                </c:pt>
                <c:pt idx="35087">
                  <c:v>6.1223518750016002</c:v>
                </c:pt>
                <c:pt idx="35088">
                  <c:v>6.1219450000000002</c:v>
                </c:pt>
                <c:pt idx="35089">
                  <c:v>6.1215256250015999</c:v>
                </c:pt>
                <c:pt idx="35090">
                  <c:v>6.1211743750015994</c:v>
                </c:pt>
                <c:pt idx="35091">
                  <c:v>6.1208218750015995</c:v>
                </c:pt>
                <c:pt idx="35092">
                  <c:v>6.12036625</c:v>
                </c:pt>
                <c:pt idx="35093">
                  <c:v>6.1199649999999997</c:v>
                </c:pt>
                <c:pt idx="35094">
                  <c:v>6.1195412500000002</c:v>
                </c:pt>
                <c:pt idx="35095">
                  <c:v>6.1192181250016002</c:v>
                </c:pt>
                <c:pt idx="35096">
                  <c:v>6.1194637500000004</c:v>
                </c:pt>
                <c:pt idx="35097">
                  <c:v>6.1197843750015997</c:v>
                </c:pt>
                <c:pt idx="35098">
                  <c:v>6.1201362499999998</c:v>
                </c:pt>
                <c:pt idx="35099">
                  <c:v>6.1204768750016001</c:v>
                </c:pt>
                <c:pt idx="35100">
                  <c:v>6.1208256250015998</c:v>
                </c:pt>
                <c:pt idx="35101">
                  <c:v>6.12116375</c:v>
                </c:pt>
                <c:pt idx="35102">
                  <c:v>6.1215368750015999</c:v>
                </c:pt>
                <c:pt idx="35103">
                  <c:v>6.1219074999999998</c:v>
                </c:pt>
                <c:pt idx="35104">
                  <c:v>6.1222956250016001</c:v>
                </c:pt>
                <c:pt idx="35105">
                  <c:v>6.1226493750015996</c:v>
                </c:pt>
                <c:pt idx="35106">
                  <c:v>6.1230568750016001</c:v>
                </c:pt>
                <c:pt idx="35107">
                  <c:v>6.1226743750015995</c:v>
                </c:pt>
                <c:pt idx="35108">
                  <c:v>6.122255</c:v>
                </c:pt>
                <c:pt idx="35109">
                  <c:v>6.1216831250016002</c:v>
                </c:pt>
                <c:pt idx="35110">
                  <c:v>6.1213406250015998</c:v>
                </c:pt>
                <c:pt idx="35111">
                  <c:v>6.1209156250015999</c:v>
                </c:pt>
                <c:pt idx="35112">
                  <c:v>6.1205068750015998</c:v>
                </c:pt>
                <c:pt idx="35113">
                  <c:v>6.1200374999999996</c:v>
                </c:pt>
                <c:pt idx="35114">
                  <c:v>6.1195475000000004</c:v>
                </c:pt>
                <c:pt idx="35115">
                  <c:v>6.1190543750015998</c:v>
                </c:pt>
                <c:pt idx="35116">
                  <c:v>6.1184731250016</c:v>
                </c:pt>
                <c:pt idx="35117">
                  <c:v>6.1180331250015998</c:v>
                </c:pt>
                <c:pt idx="35118">
                  <c:v>6.1175325000000003</c:v>
                </c:pt>
                <c:pt idx="35119">
                  <c:v>6.1171631250015999</c:v>
                </c:pt>
                <c:pt idx="35120">
                  <c:v>6.1167962500000002</c:v>
                </c:pt>
                <c:pt idx="35121">
                  <c:v>6.1162618750015998</c:v>
                </c:pt>
                <c:pt idx="35122">
                  <c:v>6.1158312500000003</c:v>
                </c:pt>
                <c:pt idx="35123">
                  <c:v>6.1155099999999996</c:v>
                </c:pt>
                <c:pt idx="35124">
                  <c:v>6.1158562500000002</c:v>
                </c:pt>
                <c:pt idx="35125">
                  <c:v>6.1162431250016001</c:v>
                </c:pt>
                <c:pt idx="35126">
                  <c:v>6.1166706250015999</c:v>
                </c:pt>
                <c:pt idx="35127">
                  <c:v>6.1171812499999998</c:v>
                </c:pt>
                <c:pt idx="35128">
                  <c:v>6.1177343750016</c:v>
                </c:pt>
                <c:pt idx="35129">
                  <c:v>6.1182325000000004</c:v>
                </c:pt>
                <c:pt idx="35130">
                  <c:v>6.1187575000000001</c:v>
                </c:pt>
                <c:pt idx="35131">
                  <c:v>6.1192362500000002</c:v>
                </c:pt>
                <c:pt idx="35132">
                  <c:v>6.1197912499999996</c:v>
                </c:pt>
                <c:pt idx="35133">
                  <c:v>6.1203750000000001</c:v>
                </c:pt>
                <c:pt idx="35134">
                  <c:v>6.1207256250016</c:v>
                </c:pt>
                <c:pt idx="35135">
                  <c:v>6.1213300000000004</c:v>
                </c:pt>
                <c:pt idx="35136">
                  <c:v>6.1220093750015998</c:v>
                </c:pt>
                <c:pt idx="35137">
                  <c:v>6.1226762499999996</c:v>
                </c:pt>
                <c:pt idx="35138">
                  <c:v>6.1232956250015995</c:v>
                </c:pt>
                <c:pt idx="35139">
                  <c:v>6.1239237500000003</c:v>
                </c:pt>
                <c:pt idx="35140">
                  <c:v>6.1243068750015999</c:v>
                </c:pt>
                <c:pt idx="35141">
                  <c:v>6.12493</c:v>
                </c:pt>
                <c:pt idx="35142">
                  <c:v>6.1255118750015995</c:v>
                </c:pt>
                <c:pt idx="35143">
                  <c:v>6.1261493750015994</c:v>
                </c:pt>
                <c:pt idx="35144">
                  <c:v>6.1265943750015994</c:v>
                </c:pt>
                <c:pt idx="35145">
                  <c:v>6.1269368750015998</c:v>
                </c:pt>
                <c:pt idx="35146">
                  <c:v>6.1273681250015999</c:v>
                </c:pt>
                <c:pt idx="35147">
                  <c:v>6.1267550000000002</c:v>
                </c:pt>
                <c:pt idx="35148">
                  <c:v>6.1263431250015996</c:v>
                </c:pt>
                <c:pt idx="35149">
                  <c:v>6.1258237500000003</c:v>
                </c:pt>
                <c:pt idx="35150">
                  <c:v>6.1252343750015994</c:v>
                </c:pt>
                <c:pt idx="35151">
                  <c:v>6.12458875</c:v>
                </c:pt>
                <c:pt idx="35152">
                  <c:v>6.1238818750016</c:v>
                </c:pt>
                <c:pt idx="35153">
                  <c:v>6.1231462499999996</c:v>
                </c:pt>
                <c:pt idx="35154">
                  <c:v>6.1222849999999998</c:v>
                </c:pt>
                <c:pt idx="35155">
                  <c:v>6.1216343750015998</c:v>
                </c:pt>
                <c:pt idx="35156">
                  <c:v>6.1209681250015997</c:v>
                </c:pt>
                <c:pt idx="35157">
                  <c:v>6.1204768750016001</c:v>
                </c:pt>
                <c:pt idx="35158">
                  <c:v>6.1200574999999997</c:v>
                </c:pt>
                <c:pt idx="35159">
                  <c:v>6.1195143750016001</c:v>
                </c:pt>
                <c:pt idx="35160">
                  <c:v>6.1191362500000004</c:v>
                </c:pt>
                <c:pt idx="35161">
                  <c:v>6.1189318750016</c:v>
                </c:pt>
                <c:pt idx="35162">
                  <c:v>6.1184306250015998</c:v>
                </c:pt>
                <c:pt idx="35163">
                  <c:v>6.1180349999999999</c:v>
                </c:pt>
                <c:pt idx="35164">
                  <c:v>6.1184012499999998</c:v>
                </c:pt>
                <c:pt idx="35165">
                  <c:v>6.1187699999999996</c:v>
                </c:pt>
                <c:pt idx="35166">
                  <c:v>6.1191250000000004</c:v>
                </c:pt>
                <c:pt idx="35167">
                  <c:v>6.1194531250016002</c:v>
                </c:pt>
                <c:pt idx="35168">
                  <c:v>6.1198331250016</c:v>
                </c:pt>
                <c:pt idx="35169">
                  <c:v>6.1201781250015994</c:v>
                </c:pt>
                <c:pt idx="35170">
                  <c:v>6.1206174999999998</c:v>
                </c:pt>
                <c:pt idx="35171">
                  <c:v>6.1210899999999997</c:v>
                </c:pt>
                <c:pt idx="35172">
                  <c:v>6.12160875</c:v>
                </c:pt>
                <c:pt idx="35173">
                  <c:v>6.1221343750015995</c:v>
                </c:pt>
                <c:pt idx="35174">
                  <c:v>6.1226475000000002</c:v>
                </c:pt>
                <c:pt idx="35175">
                  <c:v>6.1231431250016</c:v>
                </c:pt>
                <c:pt idx="35176">
                  <c:v>6.1235981250015996</c:v>
                </c:pt>
                <c:pt idx="35177">
                  <c:v>6.1240137499999996</c:v>
                </c:pt>
                <c:pt idx="35178">
                  <c:v>6.1243656250015999</c:v>
                </c:pt>
                <c:pt idx="35179">
                  <c:v>6.1246875000000003</c:v>
                </c:pt>
                <c:pt idx="35180">
                  <c:v>6.1250443750015995</c:v>
                </c:pt>
                <c:pt idx="35181">
                  <c:v>6.1254474999999999</c:v>
                </c:pt>
                <c:pt idx="35182">
                  <c:v>6.1249881250015994</c:v>
                </c:pt>
                <c:pt idx="35183">
                  <c:v>6.1245018750015996</c:v>
                </c:pt>
                <c:pt idx="35184">
                  <c:v>6.1239612499999998</c:v>
                </c:pt>
                <c:pt idx="35185">
                  <c:v>6.1234918750015996</c:v>
                </c:pt>
                <c:pt idx="35186">
                  <c:v>6.1228306250015994</c:v>
                </c:pt>
                <c:pt idx="35187">
                  <c:v>6.1221893750016001</c:v>
                </c:pt>
                <c:pt idx="35188">
                  <c:v>6.1213856250015999</c:v>
                </c:pt>
                <c:pt idx="35189">
                  <c:v>6.1206781250016</c:v>
                </c:pt>
                <c:pt idx="35190">
                  <c:v>6.1199381250015996</c:v>
                </c:pt>
                <c:pt idx="35191">
                  <c:v>6.1193462500000004</c:v>
                </c:pt>
                <c:pt idx="35192">
                  <c:v>6.1188418750015998</c:v>
                </c:pt>
                <c:pt idx="35193">
                  <c:v>6.1183737499999999</c:v>
                </c:pt>
                <c:pt idx="35194">
                  <c:v>6.1179231250015995</c:v>
                </c:pt>
                <c:pt idx="35195">
                  <c:v>6.11741125</c:v>
                </c:pt>
                <c:pt idx="35196">
                  <c:v>6.1170168750015996</c:v>
                </c:pt>
                <c:pt idx="35197">
                  <c:v>6.1166581250015994</c:v>
                </c:pt>
                <c:pt idx="35198">
                  <c:v>6.1160793750015996</c:v>
                </c:pt>
                <c:pt idx="35199">
                  <c:v>6.1155381250016001</c:v>
                </c:pt>
                <c:pt idx="35200">
                  <c:v>6.1150862500000001</c:v>
                </c:pt>
                <c:pt idx="35201">
                  <c:v>6.1146243750015996</c:v>
                </c:pt>
                <c:pt idx="35202">
                  <c:v>6.1142831250015997</c:v>
                </c:pt>
                <c:pt idx="35203">
                  <c:v>6.1139362500000001</c:v>
                </c:pt>
                <c:pt idx="35204">
                  <c:v>6.1135981250015998</c:v>
                </c:pt>
                <c:pt idx="35205">
                  <c:v>6.1138243750015997</c:v>
                </c:pt>
                <c:pt idx="35206">
                  <c:v>6.1143093750016</c:v>
                </c:pt>
                <c:pt idx="35207">
                  <c:v>6.1147925000000001</c:v>
                </c:pt>
                <c:pt idx="35208">
                  <c:v>6.1151931250015998</c:v>
                </c:pt>
                <c:pt idx="35209">
                  <c:v>6.1156893750016001</c:v>
                </c:pt>
                <c:pt idx="35210">
                  <c:v>6.1161718750015996</c:v>
                </c:pt>
                <c:pt idx="35211">
                  <c:v>6.1167487500000002</c:v>
                </c:pt>
                <c:pt idx="35212">
                  <c:v>6.1172456250015994</c:v>
                </c:pt>
                <c:pt idx="35213">
                  <c:v>6.1177981250015998</c:v>
                </c:pt>
                <c:pt idx="35214">
                  <c:v>6.1183318750015996</c:v>
                </c:pt>
                <c:pt idx="35215">
                  <c:v>6.1188762499999996</c:v>
                </c:pt>
                <c:pt idx="35216">
                  <c:v>6.1193906250015999</c:v>
                </c:pt>
                <c:pt idx="35217">
                  <c:v>6.1199275000000002</c:v>
                </c:pt>
                <c:pt idx="35218">
                  <c:v>6.1204456250015999</c:v>
                </c:pt>
                <c:pt idx="35219">
                  <c:v>6.1208593750015998</c:v>
                </c:pt>
                <c:pt idx="35220">
                  <c:v>6.1212225</c:v>
                </c:pt>
                <c:pt idx="35221">
                  <c:v>6.1215718750015995</c:v>
                </c:pt>
                <c:pt idx="35222">
                  <c:v>6.1209749999999996</c:v>
                </c:pt>
                <c:pt idx="35223">
                  <c:v>6.1206037499999999</c:v>
                </c:pt>
                <c:pt idx="35224">
                  <c:v>6.1200256250015999</c:v>
                </c:pt>
                <c:pt idx="35225">
                  <c:v>6.1194481250015995</c:v>
                </c:pt>
                <c:pt idx="35226">
                  <c:v>6.1187643750016001</c:v>
                </c:pt>
                <c:pt idx="35227">
                  <c:v>6.1181068750016001</c:v>
                </c:pt>
                <c:pt idx="35228">
                  <c:v>6.1174506250015996</c:v>
                </c:pt>
                <c:pt idx="35229">
                  <c:v>6.1168250000000004</c:v>
                </c:pt>
                <c:pt idx="35230">
                  <c:v>6.1161968750015996</c:v>
                </c:pt>
                <c:pt idx="35231">
                  <c:v>6.1155368750015997</c:v>
                </c:pt>
                <c:pt idx="35232">
                  <c:v>6.1150031250015999</c:v>
                </c:pt>
                <c:pt idx="35233">
                  <c:v>6.1144743750016</c:v>
                </c:pt>
                <c:pt idx="35234">
                  <c:v>6.1141337499999997</c:v>
                </c:pt>
                <c:pt idx="35235">
                  <c:v>6.1137537499999999</c:v>
                </c:pt>
                <c:pt idx="35236">
                  <c:v>6.1132156250016001</c:v>
                </c:pt>
                <c:pt idx="35237">
                  <c:v>6.1127725000000002</c:v>
                </c:pt>
                <c:pt idx="35238">
                  <c:v>6.1132406250016</c:v>
                </c:pt>
                <c:pt idx="35239">
                  <c:v>6.1137156250015998</c:v>
                </c:pt>
                <c:pt idx="35240">
                  <c:v>6.114185</c:v>
                </c:pt>
                <c:pt idx="35241">
                  <c:v>6.1146718750015996</c:v>
                </c:pt>
                <c:pt idx="35242">
                  <c:v>6.1151531250015996</c:v>
                </c:pt>
                <c:pt idx="35243">
                  <c:v>6.1156518750015998</c:v>
                </c:pt>
                <c:pt idx="35244">
                  <c:v>6.1161793750015994</c:v>
                </c:pt>
                <c:pt idx="35245">
                  <c:v>6.1167437500000004</c:v>
                </c:pt>
                <c:pt idx="35246">
                  <c:v>6.1172250000000004</c:v>
                </c:pt>
                <c:pt idx="35247">
                  <c:v>6.1177681250016001</c:v>
                </c:pt>
                <c:pt idx="35248">
                  <c:v>6.1182512500000001</c:v>
                </c:pt>
                <c:pt idx="35249">
                  <c:v>6.1186887499999996</c:v>
                </c:pt>
                <c:pt idx="35250">
                  <c:v>6.1191756250016001</c:v>
                </c:pt>
                <c:pt idx="35251">
                  <c:v>6.1198418750016002</c:v>
                </c:pt>
                <c:pt idx="35252">
                  <c:v>6.1204681250016</c:v>
                </c:pt>
                <c:pt idx="35253">
                  <c:v>6.1211118750016</c:v>
                </c:pt>
                <c:pt idx="35254">
                  <c:v>6.1214343750015994</c:v>
                </c:pt>
                <c:pt idx="35255">
                  <c:v>6.1220387499999998</c:v>
                </c:pt>
                <c:pt idx="35256">
                  <c:v>6.1223862499999999</c:v>
                </c:pt>
                <c:pt idx="35257">
                  <c:v>6.1228943750016001</c:v>
                </c:pt>
                <c:pt idx="35258">
                  <c:v>6.1232962500000001</c:v>
                </c:pt>
                <c:pt idx="35259">
                  <c:v>6.1226762499999996</c:v>
                </c:pt>
                <c:pt idx="35260">
                  <c:v>6.1222806250015998</c:v>
                </c:pt>
                <c:pt idx="35261">
                  <c:v>6.1217706250015995</c:v>
                </c:pt>
                <c:pt idx="35262">
                  <c:v>6.1211737499999996</c:v>
                </c:pt>
                <c:pt idx="35263">
                  <c:v>6.1205812499999999</c:v>
                </c:pt>
                <c:pt idx="35264">
                  <c:v>6.1198831250015999</c:v>
                </c:pt>
                <c:pt idx="35265">
                  <c:v>6.1191368750016002</c:v>
                </c:pt>
                <c:pt idx="35266">
                  <c:v>6.1182768750015999</c:v>
                </c:pt>
                <c:pt idx="35267">
                  <c:v>6.1174212499999996</c:v>
                </c:pt>
                <c:pt idx="35268">
                  <c:v>6.1165568750016002</c:v>
                </c:pt>
                <c:pt idx="35269">
                  <c:v>6.1158368750015999</c:v>
                </c:pt>
                <c:pt idx="35270">
                  <c:v>6.1151012500000004</c:v>
                </c:pt>
                <c:pt idx="35271">
                  <c:v>6.1145137500000004</c:v>
                </c:pt>
                <c:pt idx="35272">
                  <c:v>6.1140337499999999</c:v>
                </c:pt>
                <c:pt idx="35273">
                  <c:v>6.1135256250015999</c:v>
                </c:pt>
                <c:pt idx="35274">
                  <c:v>6.1130943750015998</c:v>
                </c:pt>
                <c:pt idx="35275">
                  <c:v>6.1127399999999996</c:v>
                </c:pt>
                <c:pt idx="35276">
                  <c:v>6.1121643750015995</c:v>
                </c:pt>
                <c:pt idx="35277">
                  <c:v>6.1114881250015998</c:v>
                </c:pt>
                <c:pt idx="35278">
                  <c:v>6.1111300000000002</c:v>
                </c:pt>
                <c:pt idx="35279">
                  <c:v>6.1107687500000001</c:v>
                </c:pt>
                <c:pt idx="35280">
                  <c:v>6.1104112500000003</c:v>
                </c:pt>
                <c:pt idx="35281">
                  <c:v>6.1098756250015995</c:v>
                </c:pt>
                <c:pt idx="35282">
                  <c:v>6.1093818750016</c:v>
                </c:pt>
                <c:pt idx="35283">
                  <c:v>6.10898875</c:v>
                </c:pt>
                <c:pt idx="35284">
                  <c:v>6.1094324999999996</c:v>
                </c:pt>
                <c:pt idx="35285">
                  <c:v>6.10992625</c:v>
                </c:pt>
                <c:pt idx="35286">
                  <c:v>6.1103581250015999</c:v>
                </c:pt>
                <c:pt idx="35287">
                  <c:v>6.1108231250016001</c:v>
                </c:pt>
                <c:pt idx="35288">
                  <c:v>6.1112781250015997</c:v>
                </c:pt>
                <c:pt idx="35289">
                  <c:v>6.1116443750015996</c:v>
                </c:pt>
                <c:pt idx="35290">
                  <c:v>6.1120031250015998</c:v>
                </c:pt>
                <c:pt idx="35291">
                  <c:v>6.1124562500000001</c:v>
                </c:pt>
                <c:pt idx="35292">
                  <c:v>6.1129156250015999</c:v>
                </c:pt>
                <c:pt idx="35293">
                  <c:v>6.1133337499999998</c:v>
                </c:pt>
                <c:pt idx="35294">
                  <c:v>6.1138243750015997</c:v>
                </c:pt>
                <c:pt idx="35295">
                  <c:v>6.1143418750015996</c:v>
                </c:pt>
                <c:pt idx="35296">
                  <c:v>6.1146624999999997</c:v>
                </c:pt>
                <c:pt idx="35297">
                  <c:v>6.1151799999999996</c:v>
                </c:pt>
                <c:pt idx="35298">
                  <c:v>6.1155818750015998</c:v>
                </c:pt>
                <c:pt idx="35299">
                  <c:v>6.1159325000000004</c:v>
                </c:pt>
                <c:pt idx="35300">
                  <c:v>6.1162912499999997</c:v>
                </c:pt>
                <c:pt idx="35301">
                  <c:v>6.1167425</c:v>
                </c:pt>
                <c:pt idx="35302">
                  <c:v>6.11726875</c:v>
                </c:pt>
                <c:pt idx="35303">
                  <c:v>6.1176250000000003</c:v>
                </c:pt>
                <c:pt idx="35304">
                  <c:v>6.1171431250015997</c:v>
                </c:pt>
                <c:pt idx="35305">
                  <c:v>6.1166349999999996</c:v>
                </c:pt>
                <c:pt idx="35306">
                  <c:v>6.1160818750015995</c:v>
                </c:pt>
                <c:pt idx="35307">
                  <c:v>6.1157331250015998</c:v>
                </c:pt>
                <c:pt idx="35308">
                  <c:v>6.1154093750016001</c:v>
                </c:pt>
                <c:pt idx="35309">
                  <c:v>6.1148431250015998</c:v>
                </c:pt>
                <c:pt idx="35310">
                  <c:v>6.1144524999999996</c:v>
                </c:pt>
                <c:pt idx="35311">
                  <c:v>6.1139662499999998</c:v>
                </c:pt>
                <c:pt idx="35312">
                  <c:v>6.1135843750015999</c:v>
                </c:pt>
                <c:pt idx="35313">
                  <c:v>6.1132156250016001</c:v>
                </c:pt>
                <c:pt idx="35314">
                  <c:v>6.1131056250015998</c:v>
                </c:pt>
                <c:pt idx="35315">
                  <c:v>6.1134831250015997</c:v>
                </c:pt>
                <c:pt idx="35316">
                  <c:v>6.1138987499999997</c:v>
                </c:pt>
                <c:pt idx="35317">
                  <c:v>6.1143425000000002</c:v>
                </c:pt>
                <c:pt idx="35318">
                  <c:v>6.1148318750015997</c:v>
                </c:pt>
                <c:pt idx="35319">
                  <c:v>6.1153762499999997</c:v>
                </c:pt>
                <c:pt idx="35320">
                  <c:v>6.1158593750015999</c:v>
                </c:pt>
                <c:pt idx="35321">
                  <c:v>6.1164043750015997</c:v>
                </c:pt>
                <c:pt idx="35322">
                  <c:v>6.1168374999999999</c:v>
                </c:pt>
                <c:pt idx="35323">
                  <c:v>6.1172000000000004</c:v>
                </c:pt>
                <c:pt idx="35324">
                  <c:v>6.1175224999999998</c:v>
                </c:pt>
                <c:pt idx="35325">
                  <c:v>6.1178600000000003</c:v>
                </c:pt>
                <c:pt idx="35326">
                  <c:v>6.1181962499999996</c:v>
                </c:pt>
                <c:pt idx="35327">
                  <c:v>6.1175918750016001</c:v>
                </c:pt>
                <c:pt idx="35328">
                  <c:v>6.1169612500000001</c:v>
                </c:pt>
                <c:pt idx="35329">
                  <c:v>6.1165349999999998</c:v>
                </c:pt>
                <c:pt idx="35330">
                  <c:v>6.1160168750016002</c:v>
                </c:pt>
                <c:pt idx="35331">
                  <c:v>6.1153881250015996</c:v>
                </c:pt>
                <c:pt idx="35332">
                  <c:v>6.1147887499999998</c:v>
                </c:pt>
                <c:pt idx="35333">
                  <c:v>6.1142212499999999</c:v>
                </c:pt>
                <c:pt idx="35334">
                  <c:v>6.1137437500000003</c:v>
                </c:pt>
                <c:pt idx="35335">
                  <c:v>6.1132268750016001</c:v>
                </c:pt>
                <c:pt idx="35336">
                  <c:v>6.1127587500000002</c:v>
                </c:pt>
                <c:pt idx="35337">
                  <c:v>6.1122193750016001</c:v>
                </c:pt>
                <c:pt idx="35338">
                  <c:v>6.1117868750015996</c:v>
                </c:pt>
                <c:pt idx="35339">
                  <c:v>6.1113575000000004</c:v>
                </c:pt>
                <c:pt idx="35340">
                  <c:v>6.1109675000000001</c:v>
                </c:pt>
                <c:pt idx="35341">
                  <c:v>6.1103550000000002</c:v>
                </c:pt>
                <c:pt idx="35342">
                  <c:v>6.1096843750016001</c:v>
                </c:pt>
                <c:pt idx="35343">
                  <c:v>6.1090150000000003</c:v>
                </c:pt>
                <c:pt idx="35344">
                  <c:v>6.1086706250015999</c:v>
                </c:pt>
                <c:pt idx="35345">
                  <c:v>6.1082850000000004</c:v>
                </c:pt>
                <c:pt idx="35346">
                  <c:v>6.1079456250015998</c:v>
                </c:pt>
                <c:pt idx="35347">
                  <c:v>6.1075631250016</c:v>
                </c:pt>
                <c:pt idx="35348">
                  <c:v>6.10717</c:v>
                </c:pt>
                <c:pt idx="35349">
                  <c:v>6.1067749999999998</c:v>
                </c:pt>
                <c:pt idx="35350">
                  <c:v>6.1063524999999998</c:v>
                </c:pt>
                <c:pt idx="35351">
                  <c:v>6.1060118750015997</c:v>
                </c:pt>
                <c:pt idx="35352">
                  <c:v>6.1056299999999997</c:v>
                </c:pt>
                <c:pt idx="35353">
                  <c:v>6.1050787499999997</c:v>
                </c:pt>
                <c:pt idx="35354">
                  <c:v>6.1045543750015998</c:v>
                </c:pt>
                <c:pt idx="35355">
                  <c:v>6.1041875000000001</c:v>
                </c:pt>
                <c:pt idx="35356">
                  <c:v>6.1038493750015999</c:v>
                </c:pt>
                <c:pt idx="35357">
                  <c:v>6.1037943750016002</c:v>
                </c:pt>
                <c:pt idx="35358">
                  <c:v>6.1042037499999999</c:v>
                </c:pt>
                <c:pt idx="35359">
                  <c:v>6.0997312499999996</c:v>
                </c:pt>
                <c:pt idx="35360">
                  <c:v>6.0937549999999998</c:v>
                </c:pt>
                <c:pt idx="35361">
                  <c:v>6.0870493750015999</c:v>
                </c:pt>
                <c:pt idx="35362">
                  <c:v>6.0797093750015998</c:v>
                </c:pt>
                <c:pt idx="35363">
                  <c:v>6.0717875000000001</c:v>
                </c:pt>
                <c:pt idx="35364">
                  <c:v>6.0634162500000004</c:v>
                </c:pt>
                <c:pt idx="35365">
                  <c:v>6.0547287499999998</c:v>
                </c:pt>
                <c:pt idx="35366">
                  <c:v>6.0456612500000002</c:v>
                </c:pt>
                <c:pt idx="35367">
                  <c:v>6.0362925000000001</c:v>
                </c:pt>
                <c:pt idx="35368">
                  <c:v>6.0269893750015999</c:v>
                </c:pt>
                <c:pt idx="35369">
                  <c:v>6.0215087499999997</c:v>
                </c:pt>
                <c:pt idx="35370">
                  <c:v>6.0175400000000003</c:v>
                </c:pt>
                <c:pt idx="35371">
                  <c:v>6.0141543750016</c:v>
                </c:pt>
                <c:pt idx="35372">
                  <c:v>6.0112537499999998</c:v>
                </c:pt>
                <c:pt idx="35373">
                  <c:v>6.0087956250015999</c:v>
                </c:pt>
                <c:pt idx="35374">
                  <c:v>6.0067293750015995</c:v>
                </c:pt>
                <c:pt idx="35375">
                  <c:v>6.00491625</c:v>
                </c:pt>
                <c:pt idx="35376">
                  <c:v>6.0034187499999998</c:v>
                </c:pt>
                <c:pt idx="35377">
                  <c:v>6.0021968750015997</c:v>
                </c:pt>
                <c:pt idx="35378">
                  <c:v>6.0011650000000003</c:v>
                </c:pt>
                <c:pt idx="35379">
                  <c:v>6.0003131250015995</c:v>
                </c:pt>
                <c:pt idx="35380">
                  <c:v>5.9995012499999998</c:v>
                </c:pt>
                <c:pt idx="35381">
                  <c:v>5.9989193750015994</c:v>
                </c:pt>
                <c:pt idx="35382">
                  <c:v>5.9984143750015999</c:v>
                </c:pt>
                <c:pt idx="35383">
                  <c:v>5.9979674999999997</c:v>
                </c:pt>
                <c:pt idx="35384">
                  <c:v>5.9975731250016002</c:v>
                </c:pt>
                <c:pt idx="35385">
                  <c:v>5.9970193750015994</c:v>
                </c:pt>
                <c:pt idx="35386">
                  <c:v>5.9966418750015995</c:v>
                </c:pt>
                <c:pt idx="35387">
                  <c:v>5.9963050000000004</c:v>
                </c:pt>
                <c:pt idx="35388">
                  <c:v>5.9959293750015998</c:v>
                </c:pt>
                <c:pt idx="35389">
                  <c:v>5.9957106250015997</c:v>
                </c:pt>
                <c:pt idx="35390">
                  <c:v>5.9954906250016</c:v>
                </c:pt>
                <c:pt idx="35391">
                  <c:v>5.9956137500000004</c:v>
                </c:pt>
                <c:pt idx="35392">
                  <c:v>5.9956862500000003</c:v>
                </c:pt>
                <c:pt idx="35393">
                  <c:v>5.9958218750015995</c:v>
                </c:pt>
                <c:pt idx="35394">
                  <c:v>5.9962037500000003</c:v>
                </c:pt>
                <c:pt idx="35395">
                  <c:v>5.9965531250015998</c:v>
                </c:pt>
                <c:pt idx="35396">
                  <c:v>5.9968874999999997</c:v>
                </c:pt>
                <c:pt idx="35397">
                  <c:v>5.9972212499999999</c:v>
                </c:pt>
                <c:pt idx="35398">
                  <c:v>5.9976606250015996</c:v>
                </c:pt>
                <c:pt idx="35399">
                  <c:v>5.9979993750015996</c:v>
                </c:pt>
                <c:pt idx="35400">
                  <c:v>5.9984993750015994</c:v>
                </c:pt>
                <c:pt idx="35401">
                  <c:v>5.9988618750015998</c:v>
                </c:pt>
                <c:pt idx="35402">
                  <c:v>5.9993156250016</c:v>
                </c:pt>
                <c:pt idx="35403">
                  <c:v>5.9996943750015994</c:v>
                </c:pt>
                <c:pt idx="35404">
                  <c:v>6.00015375</c:v>
                </c:pt>
                <c:pt idx="35405">
                  <c:v>6.0005350000000002</c:v>
                </c:pt>
                <c:pt idx="35406">
                  <c:v>6.0010031250016</c:v>
                </c:pt>
                <c:pt idx="35407">
                  <c:v>6.0013537499999998</c:v>
                </c:pt>
                <c:pt idx="35408">
                  <c:v>6.0017206250015995</c:v>
                </c:pt>
                <c:pt idx="35409">
                  <c:v>6.0021368750016002</c:v>
                </c:pt>
                <c:pt idx="35410">
                  <c:v>6.0025237499999999</c:v>
                </c:pt>
                <c:pt idx="35411">
                  <c:v>6.0029649999999997</c:v>
                </c:pt>
                <c:pt idx="35412">
                  <c:v>6.0034737500000004</c:v>
                </c:pt>
                <c:pt idx="35413">
                  <c:v>6.0039587499999998</c:v>
                </c:pt>
                <c:pt idx="35414">
                  <c:v>6.0044637500000002</c:v>
                </c:pt>
                <c:pt idx="35415">
                  <c:v>6.0050231250015997</c:v>
                </c:pt>
                <c:pt idx="35416">
                  <c:v>6.0053662499999998</c:v>
                </c:pt>
                <c:pt idx="35417">
                  <c:v>6.0058306250015994</c:v>
                </c:pt>
                <c:pt idx="35418">
                  <c:v>6.0063950000000004</c:v>
                </c:pt>
                <c:pt idx="35419">
                  <c:v>6.0069387499999998</c:v>
                </c:pt>
                <c:pt idx="35420">
                  <c:v>6.0075349999999998</c:v>
                </c:pt>
                <c:pt idx="35421">
                  <c:v>6.0078606250015998</c:v>
                </c:pt>
                <c:pt idx="35422">
                  <c:v>6.0084943750016002</c:v>
                </c:pt>
                <c:pt idx="35423">
                  <c:v>6.0090262499999998</c:v>
                </c:pt>
                <c:pt idx="35424">
                  <c:v>6.0095974999999999</c:v>
                </c:pt>
                <c:pt idx="35425">
                  <c:v>6.0101668750016</c:v>
                </c:pt>
                <c:pt idx="35426">
                  <c:v>6.0106887499999999</c:v>
                </c:pt>
                <c:pt idx="35427">
                  <c:v>6.0112068750015997</c:v>
                </c:pt>
                <c:pt idx="35428">
                  <c:v>6.0115724999999998</c:v>
                </c:pt>
                <c:pt idx="35429">
                  <c:v>6.0120924999999996</c:v>
                </c:pt>
                <c:pt idx="35430">
                  <c:v>6.0125912499999998</c:v>
                </c:pt>
                <c:pt idx="35431">
                  <c:v>6.0129243750015995</c:v>
                </c:pt>
                <c:pt idx="35432">
                  <c:v>6.0125675000000003</c:v>
                </c:pt>
                <c:pt idx="35433">
                  <c:v>6.0121562500000003</c:v>
                </c:pt>
                <c:pt idx="35434">
                  <c:v>6.0116987499999999</c:v>
                </c:pt>
                <c:pt idx="35435">
                  <c:v>6.0111656250015999</c:v>
                </c:pt>
                <c:pt idx="35436">
                  <c:v>6.0104456250015996</c:v>
                </c:pt>
                <c:pt idx="35437">
                  <c:v>6.0096087499999999</c:v>
                </c:pt>
                <c:pt idx="35438">
                  <c:v>6.0085487500000001</c:v>
                </c:pt>
                <c:pt idx="35439">
                  <c:v>6.0074474999999996</c:v>
                </c:pt>
                <c:pt idx="35440">
                  <c:v>6.0062868750015994</c:v>
                </c:pt>
                <c:pt idx="35441">
                  <c:v>6.0051587499999997</c:v>
                </c:pt>
                <c:pt idx="35442">
                  <c:v>6.0038406250016001</c:v>
                </c:pt>
                <c:pt idx="35443">
                  <c:v>6.0026187499999999</c:v>
                </c:pt>
                <c:pt idx="35444">
                  <c:v>6.0013381250015998</c:v>
                </c:pt>
                <c:pt idx="35445">
                  <c:v>6.0001525000000004</c:v>
                </c:pt>
                <c:pt idx="35446">
                  <c:v>5.9990525000000003</c:v>
                </c:pt>
                <c:pt idx="35447">
                  <c:v>5.9980931250016001</c:v>
                </c:pt>
                <c:pt idx="35448">
                  <c:v>5.9973118750015999</c:v>
                </c:pt>
                <c:pt idx="35449">
                  <c:v>5.9966200000000001</c:v>
                </c:pt>
                <c:pt idx="35450">
                  <c:v>5.9960562499999996</c:v>
                </c:pt>
                <c:pt idx="35451">
                  <c:v>5.9955037500000001</c:v>
                </c:pt>
                <c:pt idx="35452">
                  <c:v>5.9951493750016001</c:v>
                </c:pt>
                <c:pt idx="35453">
                  <c:v>5.9947968750016001</c:v>
                </c:pt>
                <c:pt idx="35454">
                  <c:v>5.9950875000000003</c:v>
                </c:pt>
                <c:pt idx="35455">
                  <c:v>5.9955043750015999</c:v>
                </c:pt>
                <c:pt idx="35456">
                  <c:v>5.9958437499999997</c:v>
                </c:pt>
                <c:pt idx="35457">
                  <c:v>5.9962806250015994</c:v>
                </c:pt>
                <c:pt idx="35458">
                  <c:v>5.9967681250015996</c:v>
                </c:pt>
                <c:pt idx="35459">
                  <c:v>5.9973343750015999</c:v>
                </c:pt>
                <c:pt idx="35460">
                  <c:v>5.9978193750016002</c:v>
                </c:pt>
                <c:pt idx="35461">
                  <c:v>5.9982756250015994</c:v>
                </c:pt>
                <c:pt idx="35462">
                  <c:v>5.9987168750016</c:v>
                </c:pt>
                <c:pt idx="35463">
                  <c:v>5.9991762499999997</c:v>
                </c:pt>
                <c:pt idx="35464">
                  <c:v>5.9995675000000004</c:v>
                </c:pt>
                <c:pt idx="35465">
                  <c:v>6.0000774999999997</c:v>
                </c:pt>
                <c:pt idx="35466">
                  <c:v>6.0006631250015996</c:v>
                </c:pt>
                <c:pt idx="35467">
                  <c:v>6.0010487499999998</c:v>
                </c:pt>
                <c:pt idx="35468">
                  <c:v>6.0017118750015994</c:v>
                </c:pt>
                <c:pt idx="35469">
                  <c:v>6.0022812500000002</c:v>
                </c:pt>
                <c:pt idx="35470">
                  <c:v>6.0026037499999996</c:v>
                </c:pt>
                <c:pt idx="35471">
                  <c:v>6.0032293750015997</c:v>
                </c:pt>
                <c:pt idx="35472">
                  <c:v>6.0037218750015997</c:v>
                </c:pt>
                <c:pt idx="35473">
                  <c:v>6.0041549999999999</c:v>
                </c:pt>
                <c:pt idx="35474">
                  <c:v>6.0046093750015999</c:v>
                </c:pt>
                <c:pt idx="35475">
                  <c:v>6.0049562500000002</c:v>
                </c:pt>
                <c:pt idx="35476">
                  <c:v>6.0044612500000003</c:v>
                </c:pt>
                <c:pt idx="35477">
                  <c:v>6.0041149999999996</c:v>
                </c:pt>
                <c:pt idx="35478">
                  <c:v>6.0037368750016</c:v>
                </c:pt>
                <c:pt idx="35479">
                  <c:v>6.0033675000000004</c:v>
                </c:pt>
                <c:pt idx="35480">
                  <c:v>6.0027137499999998</c:v>
                </c:pt>
                <c:pt idx="35481">
                  <c:v>6.0020612499999997</c:v>
                </c:pt>
                <c:pt idx="35482">
                  <c:v>6.0016687500000003</c:v>
                </c:pt>
                <c:pt idx="35483">
                  <c:v>6.0011781250015996</c:v>
                </c:pt>
                <c:pt idx="35484">
                  <c:v>6.0005681250015996</c:v>
                </c:pt>
                <c:pt idx="35485">
                  <c:v>5.9998975000000003</c:v>
                </c:pt>
                <c:pt idx="35486">
                  <c:v>5.9995312500000004</c:v>
                </c:pt>
                <c:pt idx="35487">
                  <c:v>5.9988712499999997</c:v>
                </c:pt>
                <c:pt idx="35488">
                  <c:v>5.9983118750015993</c:v>
                </c:pt>
                <c:pt idx="35489">
                  <c:v>5.9978812499999998</c:v>
                </c:pt>
                <c:pt idx="35490">
                  <c:v>5.9974231250015997</c:v>
                </c:pt>
                <c:pt idx="35491">
                  <c:v>5.9970837499999998</c:v>
                </c:pt>
                <c:pt idx="35492">
                  <c:v>5.9967268750015998</c:v>
                </c:pt>
                <c:pt idx="35493">
                  <c:v>5.9963424999999999</c:v>
                </c:pt>
                <c:pt idx="35494">
                  <c:v>5.9959262500000001</c:v>
                </c:pt>
                <c:pt idx="35495">
                  <c:v>5.9953762499999996</c:v>
                </c:pt>
                <c:pt idx="35496">
                  <c:v>5.9950287500000004</c:v>
                </c:pt>
                <c:pt idx="35497">
                  <c:v>5.9946606250015995</c:v>
                </c:pt>
                <c:pt idx="35498">
                  <c:v>5.9942675000000003</c:v>
                </c:pt>
                <c:pt idx="35499">
                  <c:v>5.9939368750015998</c:v>
                </c:pt>
                <c:pt idx="35500">
                  <c:v>5.9935937499999996</c:v>
                </c:pt>
                <c:pt idx="35501">
                  <c:v>5.9930075</c:v>
                </c:pt>
                <c:pt idx="35502">
                  <c:v>5.9925656250015997</c:v>
                </c:pt>
                <c:pt idx="35503">
                  <c:v>5.9924962500000003</c:v>
                </c:pt>
                <c:pt idx="35504">
                  <c:v>5.9928825000000003</c:v>
                </c:pt>
                <c:pt idx="35505">
                  <c:v>5.9933168750016002</c:v>
                </c:pt>
                <c:pt idx="35506">
                  <c:v>5.9938487499999997</c:v>
                </c:pt>
                <c:pt idx="35507">
                  <c:v>5.9941775000000002</c:v>
                </c:pt>
                <c:pt idx="35508">
                  <c:v>5.9946443750015996</c:v>
                </c:pt>
                <c:pt idx="35509">
                  <c:v>5.9949787499999996</c:v>
                </c:pt>
                <c:pt idx="35510">
                  <c:v>5.9953037499999997</c:v>
                </c:pt>
                <c:pt idx="35511">
                  <c:v>5.9957649999999996</c:v>
                </c:pt>
                <c:pt idx="35512">
                  <c:v>5.9961893750015998</c:v>
                </c:pt>
                <c:pt idx="35513">
                  <c:v>5.9965425000000003</c:v>
                </c:pt>
                <c:pt idx="35514">
                  <c:v>5.99709</c:v>
                </c:pt>
                <c:pt idx="35515">
                  <c:v>5.9976368750016</c:v>
                </c:pt>
                <c:pt idx="35516">
                  <c:v>5.9981131250016002</c:v>
                </c:pt>
                <c:pt idx="35517">
                  <c:v>5.9986418750016002</c:v>
                </c:pt>
                <c:pt idx="35518">
                  <c:v>5.9991562500000004</c:v>
                </c:pt>
                <c:pt idx="35519">
                  <c:v>5.9997718750016</c:v>
                </c:pt>
                <c:pt idx="35520">
                  <c:v>6.0001143750015995</c:v>
                </c:pt>
                <c:pt idx="35521">
                  <c:v>6.0004431250015999</c:v>
                </c:pt>
                <c:pt idx="35522">
                  <c:v>6.0008724999999998</c:v>
                </c:pt>
                <c:pt idx="35523">
                  <c:v>6.0012150000000002</c:v>
                </c:pt>
                <c:pt idx="35524">
                  <c:v>6.0015725</c:v>
                </c:pt>
                <c:pt idx="35525">
                  <c:v>6.0019531250015996</c:v>
                </c:pt>
                <c:pt idx="35526">
                  <c:v>6.0023256250015997</c:v>
                </c:pt>
                <c:pt idx="35527">
                  <c:v>6.0026837500000001</c:v>
                </c:pt>
                <c:pt idx="35528">
                  <c:v>6.0030306250015997</c:v>
                </c:pt>
                <c:pt idx="35529">
                  <c:v>6.0033731250016</c:v>
                </c:pt>
                <c:pt idx="35530">
                  <c:v>6.0037306250015998</c:v>
                </c:pt>
                <c:pt idx="35531">
                  <c:v>6.0041518750015994</c:v>
                </c:pt>
                <c:pt idx="35532">
                  <c:v>6.0048700000000004</c:v>
                </c:pt>
                <c:pt idx="35533">
                  <c:v>6.0052218750015998</c:v>
                </c:pt>
                <c:pt idx="35534">
                  <c:v>6.0056356250015996</c:v>
                </c:pt>
                <c:pt idx="35535">
                  <c:v>6.0060181250015994</c:v>
                </c:pt>
                <c:pt idx="35536">
                  <c:v>6.0064349999999997</c:v>
                </c:pt>
                <c:pt idx="35537">
                  <c:v>6.0068368750015999</c:v>
                </c:pt>
                <c:pt idx="35538">
                  <c:v>6.0072374999999996</c:v>
                </c:pt>
                <c:pt idx="35539">
                  <c:v>6.0076193750015996</c:v>
                </c:pt>
                <c:pt idx="35540">
                  <c:v>6.0079737499999997</c:v>
                </c:pt>
                <c:pt idx="35541">
                  <c:v>6.0083662499999999</c:v>
                </c:pt>
                <c:pt idx="35542">
                  <c:v>6.0087293750016002</c:v>
                </c:pt>
                <c:pt idx="35543">
                  <c:v>6.0091281250015998</c:v>
                </c:pt>
                <c:pt idx="35544">
                  <c:v>6.0094712499999998</c:v>
                </c:pt>
                <c:pt idx="35545">
                  <c:v>6.0098387500000001</c:v>
                </c:pt>
                <c:pt idx="35546">
                  <c:v>6.0104581250016</c:v>
                </c:pt>
                <c:pt idx="35547">
                  <c:v>6.0110006250015999</c:v>
                </c:pt>
                <c:pt idx="35548">
                  <c:v>6.0113681250016002</c:v>
                </c:pt>
                <c:pt idx="35549">
                  <c:v>6.0107862499999998</c:v>
                </c:pt>
                <c:pt idx="35550">
                  <c:v>6.0100812499999998</c:v>
                </c:pt>
                <c:pt idx="35551">
                  <c:v>6.0092331250016002</c:v>
                </c:pt>
                <c:pt idx="35552">
                  <c:v>6.0082156250015997</c:v>
                </c:pt>
                <c:pt idx="35553">
                  <c:v>6.0070637500000004</c:v>
                </c:pt>
                <c:pt idx="35554">
                  <c:v>6.0058818750015996</c:v>
                </c:pt>
                <c:pt idx="35555">
                  <c:v>6.0044743750015996</c:v>
                </c:pt>
                <c:pt idx="35556">
                  <c:v>6.0031018750016001</c:v>
                </c:pt>
                <c:pt idx="35557">
                  <c:v>6.0016156250016</c:v>
                </c:pt>
                <c:pt idx="35558">
                  <c:v>6.0003081250015997</c:v>
                </c:pt>
                <c:pt idx="35559">
                  <c:v>5.9990112499999997</c:v>
                </c:pt>
                <c:pt idx="35560">
                  <c:v>5.9979806250015999</c:v>
                </c:pt>
                <c:pt idx="35561">
                  <c:v>5.9970575000000004</c:v>
                </c:pt>
                <c:pt idx="35562">
                  <c:v>5.99628125</c:v>
                </c:pt>
                <c:pt idx="35563">
                  <c:v>5.9956506250016002</c:v>
                </c:pt>
                <c:pt idx="35564">
                  <c:v>5.9951074999999996</c:v>
                </c:pt>
                <c:pt idx="35565">
                  <c:v>5.9947681250015998</c:v>
                </c:pt>
                <c:pt idx="35566">
                  <c:v>5.9943175000000002</c:v>
                </c:pt>
                <c:pt idx="35567">
                  <c:v>5.9947499999999998</c:v>
                </c:pt>
                <c:pt idx="35568">
                  <c:v>5.9952587499999996</c:v>
                </c:pt>
                <c:pt idx="35569">
                  <c:v>5.9956068750015996</c:v>
                </c:pt>
                <c:pt idx="35570">
                  <c:v>5.9960125</c:v>
                </c:pt>
                <c:pt idx="35571">
                  <c:v>5.9963325000000003</c:v>
                </c:pt>
                <c:pt idx="35572">
                  <c:v>5.9966774999999997</c:v>
                </c:pt>
                <c:pt idx="35573">
                  <c:v>5.997045</c:v>
                </c:pt>
                <c:pt idx="35574">
                  <c:v>5.9974481250015996</c:v>
                </c:pt>
                <c:pt idx="35575">
                  <c:v>5.9978968750016</c:v>
                </c:pt>
                <c:pt idx="35576">
                  <c:v>5.9983643750016</c:v>
                </c:pt>
                <c:pt idx="35577">
                  <c:v>5.9987637500000002</c:v>
                </c:pt>
                <c:pt idx="35578">
                  <c:v>5.9991300000000001</c:v>
                </c:pt>
                <c:pt idx="35579">
                  <c:v>5.9995462499999999</c:v>
                </c:pt>
                <c:pt idx="35580">
                  <c:v>5.9989506250015996</c:v>
                </c:pt>
                <c:pt idx="35581">
                  <c:v>5.9984937499999997</c:v>
                </c:pt>
                <c:pt idx="35582">
                  <c:v>5.9979562499999997</c:v>
                </c:pt>
                <c:pt idx="35583">
                  <c:v>5.9973718750015994</c:v>
                </c:pt>
                <c:pt idx="35584">
                  <c:v>5.9966768750016</c:v>
                </c:pt>
                <c:pt idx="35585">
                  <c:v>5.9959893750016002</c:v>
                </c:pt>
                <c:pt idx="35586">
                  <c:v>5.99536625</c:v>
                </c:pt>
                <c:pt idx="35587">
                  <c:v>5.9947937500000004</c:v>
                </c:pt>
                <c:pt idx="35588">
                  <c:v>5.9942706250016</c:v>
                </c:pt>
                <c:pt idx="35589">
                  <c:v>5.9938849999999997</c:v>
                </c:pt>
                <c:pt idx="35590">
                  <c:v>5.9935237499999996</c:v>
                </c:pt>
                <c:pt idx="35591">
                  <c:v>5.9939549999999997</c:v>
                </c:pt>
                <c:pt idx="35592">
                  <c:v>5.9944062499999999</c:v>
                </c:pt>
                <c:pt idx="35593">
                  <c:v>5.9947631250016</c:v>
                </c:pt>
                <c:pt idx="35594">
                  <c:v>5.9952756250016002</c:v>
                </c:pt>
                <c:pt idx="35595">
                  <c:v>5.9957443750015997</c:v>
                </c:pt>
                <c:pt idx="35596">
                  <c:v>5.9960687500000001</c:v>
                </c:pt>
                <c:pt idx="35597">
                  <c:v>5.9966175000000002</c:v>
                </c:pt>
                <c:pt idx="35598">
                  <c:v>5.9972256250016001</c:v>
                </c:pt>
                <c:pt idx="35599">
                  <c:v>5.9975587499999996</c:v>
                </c:pt>
                <c:pt idx="35600">
                  <c:v>5.9982212500000003</c:v>
                </c:pt>
                <c:pt idx="35601">
                  <c:v>5.9988824999999997</c:v>
                </c:pt>
                <c:pt idx="35602">
                  <c:v>5.9995512499999997</c:v>
                </c:pt>
                <c:pt idx="35603">
                  <c:v>5.9999537500000004</c:v>
                </c:pt>
                <c:pt idx="35604">
                  <c:v>6.0003074999999999</c:v>
                </c:pt>
                <c:pt idx="35605">
                  <c:v>6.0006674999999996</c:v>
                </c:pt>
                <c:pt idx="35606">
                  <c:v>6.0010231250016002</c:v>
                </c:pt>
                <c:pt idx="35607">
                  <c:v>6.0014162500000001</c:v>
                </c:pt>
                <c:pt idx="35608">
                  <c:v>6.0020568750015997</c:v>
                </c:pt>
                <c:pt idx="35609">
                  <c:v>6.0024043750015998</c:v>
                </c:pt>
                <c:pt idx="35610">
                  <c:v>6.0028168750016002</c:v>
                </c:pt>
                <c:pt idx="35611">
                  <c:v>6.00341375</c:v>
                </c:pt>
                <c:pt idx="35612">
                  <c:v>6.0039681250015997</c:v>
                </c:pt>
                <c:pt idx="35613">
                  <c:v>6.0043618750015995</c:v>
                </c:pt>
                <c:pt idx="35614">
                  <c:v>6.0039818750015996</c:v>
                </c:pt>
                <c:pt idx="35615">
                  <c:v>6.0035318750015998</c:v>
                </c:pt>
                <c:pt idx="35616">
                  <c:v>6.0030762500000003</c:v>
                </c:pt>
                <c:pt idx="35617">
                  <c:v>6.0027437499999996</c:v>
                </c:pt>
                <c:pt idx="35618">
                  <c:v>6.0021106250015999</c:v>
                </c:pt>
                <c:pt idx="35619">
                  <c:v>6.0015456250015999</c:v>
                </c:pt>
                <c:pt idx="35620">
                  <c:v>6.000985</c:v>
                </c:pt>
                <c:pt idx="35621">
                  <c:v>6.0004231250015998</c:v>
                </c:pt>
                <c:pt idx="35622">
                  <c:v>5.9999131250015996</c:v>
                </c:pt>
                <c:pt idx="35623">
                  <c:v>5.9995925000000003</c:v>
                </c:pt>
                <c:pt idx="35624">
                  <c:v>5.9992025</c:v>
                </c:pt>
                <c:pt idx="35625">
                  <c:v>5.9988574999999997</c:v>
                </c:pt>
                <c:pt idx="35626">
                  <c:v>5.9983775000000001</c:v>
                </c:pt>
                <c:pt idx="35627">
                  <c:v>5.9980525</c:v>
                </c:pt>
                <c:pt idx="35628">
                  <c:v>5.9983987499999998</c:v>
                </c:pt>
                <c:pt idx="35629">
                  <c:v>5.9987624999999998</c:v>
                </c:pt>
                <c:pt idx="35630">
                  <c:v>5.9991387500000002</c:v>
                </c:pt>
                <c:pt idx="35631">
                  <c:v>5.9995768750015994</c:v>
                </c:pt>
                <c:pt idx="35632">
                  <c:v>5.9999725000000002</c:v>
                </c:pt>
                <c:pt idx="35633">
                  <c:v>6.0004375000000003</c:v>
                </c:pt>
                <c:pt idx="35634">
                  <c:v>6.0007700000000002</c:v>
                </c:pt>
                <c:pt idx="35635">
                  <c:v>6.0011643750015997</c:v>
                </c:pt>
                <c:pt idx="35636">
                  <c:v>6.0015143750015998</c:v>
                </c:pt>
                <c:pt idx="35637">
                  <c:v>6.0018831250015996</c:v>
                </c:pt>
                <c:pt idx="35638">
                  <c:v>6.0022256250016</c:v>
                </c:pt>
                <c:pt idx="35639">
                  <c:v>6.0027012500000003</c:v>
                </c:pt>
                <c:pt idx="35640">
                  <c:v>6.0032637500000003</c:v>
                </c:pt>
                <c:pt idx="35641">
                  <c:v>6.0039068750015998</c:v>
                </c:pt>
                <c:pt idx="35642">
                  <c:v>6.0045087500000003</c:v>
                </c:pt>
                <c:pt idx="35643">
                  <c:v>6.0048518750015996</c:v>
                </c:pt>
                <c:pt idx="35644">
                  <c:v>6.0051731250015994</c:v>
                </c:pt>
                <c:pt idx="35645">
                  <c:v>6.0055125</c:v>
                </c:pt>
                <c:pt idx="35646">
                  <c:v>6.0060968750015995</c:v>
                </c:pt>
                <c:pt idx="35647">
                  <c:v>6.0066937500000002</c:v>
                </c:pt>
                <c:pt idx="35648">
                  <c:v>6.0072299999999998</c:v>
                </c:pt>
                <c:pt idx="35649">
                  <c:v>6.0076725</c:v>
                </c:pt>
                <c:pt idx="35650">
                  <c:v>6.0080243750015994</c:v>
                </c:pt>
                <c:pt idx="35651">
                  <c:v>6.0075637500000001</c:v>
                </c:pt>
                <c:pt idx="35652">
                  <c:v>6.0071487499999998</c:v>
                </c:pt>
                <c:pt idx="35653">
                  <c:v>6.0068243750015995</c:v>
                </c:pt>
                <c:pt idx="35654">
                  <c:v>6.0064781250015997</c:v>
                </c:pt>
                <c:pt idx="35655">
                  <c:v>6.0060981250015999</c:v>
                </c:pt>
                <c:pt idx="35656">
                  <c:v>6.0056900000000004</c:v>
                </c:pt>
                <c:pt idx="35657">
                  <c:v>6.0053124999999996</c:v>
                </c:pt>
                <c:pt idx="35658">
                  <c:v>6.0045849999999996</c:v>
                </c:pt>
                <c:pt idx="35659">
                  <c:v>6.0039375000000001</c:v>
                </c:pt>
                <c:pt idx="35660">
                  <c:v>6.0034087500000002</c:v>
                </c:pt>
                <c:pt idx="35661">
                  <c:v>6.0030287500000004</c:v>
                </c:pt>
                <c:pt idx="35662">
                  <c:v>6.0029462499999999</c:v>
                </c:pt>
                <c:pt idx="35663">
                  <c:v>6.0031431250015999</c:v>
                </c:pt>
                <c:pt idx="35664">
                  <c:v>6.0035274999999997</c:v>
                </c:pt>
                <c:pt idx="35665">
                  <c:v>6.0040368750016002</c:v>
                </c:pt>
                <c:pt idx="35666">
                  <c:v>6.0044568750015994</c:v>
                </c:pt>
                <c:pt idx="35667">
                  <c:v>6.0048156250015996</c:v>
                </c:pt>
                <c:pt idx="35668">
                  <c:v>6.0051393750016002</c:v>
                </c:pt>
                <c:pt idx="35669">
                  <c:v>6.0054862499999997</c:v>
                </c:pt>
                <c:pt idx="35670">
                  <c:v>6.0058381250016</c:v>
                </c:pt>
                <c:pt idx="35671">
                  <c:v>6.0061968750016002</c:v>
                </c:pt>
                <c:pt idx="35672">
                  <c:v>6.0065937500000004</c:v>
                </c:pt>
                <c:pt idx="35673">
                  <c:v>6.0069418750015995</c:v>
                </c:pt>
                <c:pt idx="35674">
                  <c:v>6.0065831250016002</c:v>
                </c:pt>
                <c:pt idx="35675">
                  <c:v>6.0061125000000004</c:v>
                </c:pt>
                <c:pt idx="35676">
                  <c:v>6.0056618750016</c:v>
                </c:pt>
                <c:pt idx="35677">
                  <c:v>6.0052206250015994</c:v>
                </c:pt>
                <c:pt idx="35678">
                  <c:v>6.00474</c:v>
                </c:pt>
                <c:pt idx="35679">
                  <c:v>6.0043274999999996</c:v>
                </c:pt>
                <c:pt idx="35680">
                  <c:v>6.0039937500000002</c:v>
                </c:pt>
                <c:pt idx="35681">
                  <c:v>6.004365</c:v>
                </c:pt>
                <c:pt idx="35682">
                  <c:v>6.0047043750015998</c:v>
                </c:pt>
                <c:pt idx="35683">
                  <c:v>6.0051112499999997</c:v>
                </c:pt>
                <c:pt idx="35684">
                  <c:v>6.0054956250015996</c:v>
                </c:pt>
                <c:pt idx="35685">
                  <c:v>6.0059562499999997</c:v>
                </c:pt>
                <c:pt idx="35686">
                  <c:v>6.0064737499999996</c:v>
                </c:pt>
                <c:pt idx="35687">
                  <c:v>6.0068693750015996</c:v>
                </c:pt>
                <c:pt idx="35688">
                  <c:v>6.0074268750015998</c:v>
                </c:pt>
                <c:pt idx="35689">
                  <c:v>6.0077981250015995</c:v>
                </c:pt>
                <c:pt idx="35690">
                  <c:v>6.0081199999999999</c:v>
                </c:pt>
                <c:pt idx="35691">
                  <c:v>6.0084425000000001</c:v>
                </c:pt>
                <c:pt idx="35692">
                  <c:v>6.0087993750016002</c:v>
                </c:pt>
                <c:pt idx="35693">
                  <c:v>6.0091443750015996</c:v>
                </c:pt>
                <c:pt idx="35694">
                  <c:v>6.0094937499999999</c:v>
                </c:pt>
                <c:pt idx="35695">
                  <c:v>6.0098956250016</c:v>
                </c:pt>
                <c:pt idx="35696">
                  <c:v>6.0106037499999996</c:v>
                </c:pt>
                <c:pt idx="35697">
                  <c:v>6.0109318750015994</c:v>
                </c:pt>
                <c:pt idx="35698">
                  <c:v>6.0112906250015996</c:v>
                </c:pt>
                <c:pt idx="35699">
                  <c:v>6.0120037499999999</c:v>
                </c:pt>
                <c:pt idx="35700">
                  <c:v>6.0123243750016</c:v>
                </c:pt>
                <c:pt idx="35701">
                  <c:v>6.0126687499999996</c:v>
                </c:pt>
                <c:pt idx="35702">
                  <c:v>6.0130112499999999</c:v>
                </c:pt>
                <c:pt idx="35703">
                  <c:v>6.0135668750016</c:v>
                </c:pt>
                <c:pt idx="35704">
                  <c:v>6.0140793750016002</c:v>
                </c:pt>
                <c:pt idx="35705">
                  <c:v>6.0144793750016001</c:v>
                </c:pt>
                <c:pt idx="35706">
                  <c:v>6.01485</c:v>
                </c:pt>
                <c:pt idx="35707">
                  <c:v>6.0143493750015997</c:v>
                </c:pt>
                <c:pt idx="35708">
                  <c:v>6.0137774999999998</c:v>
                </c:pt>
                <c:pt idx="35709">
                  <c:v>6.0130637499999997</c:v>
                </c:pt>
                <c:pt idx="35710">
                  <c:v>6.0125687499999998</c:v>
                </c:pt>
                <c:pt idx="35711">
                  <c:v>6.0120081250016</c:v>
                </c:pt>
                <c:pt idx="35712">
                  <c:v>6.0115512500000001</c:v>
                </c:pt>
                <c:pt idx="35713">
                  <c:v>6.0110412499999999</c:v>
                </c:pt>
                <c:pt idx="35714">
                  <c:v>6.0106093750016001</c:v>
                </c:pt>
                <c:pt idx="35715">
                  <c:v>6.0100393750015995</c:v>
                </c:pt>
                <c:pt idx="35716">
                  <c:v>6.0095481250015998</c:v>
                </c:pt>
                <c:pt idx="35717">
                  <c:v>6.0089350000000001</c:v>
                </c:pt>
                <c:pt idx="35718">
                  <c:v>6.0084143750015997</c:v>
                </c:pt>
                <c:pt idx="35719">
                  <c:v>6.0079225000000003</c:v>
                </c:pt>
                <c:pt idx="35720">
                  <c:v>6.0075525000000001</c:v>
                </c:pt>
                <c:pt idx="35721">
                  <c:v>6.0069156250016</c:v>
                </c:pt>
                <c:pt idx="35722">
                  <c:v>6.0063906250015995</c:v>
                </c:pt>
                <c:pt idx="35723">
                  <c:v>6.0059343750015994</c:v>
                </c:pt>
                <c:pt idx="35724">
                  <c:v>6.00549</c:v>
                </c:pt>
                <c:pt idx="35725">
                  <c:v>6.0051256250015994</c:v>
                </c:pt>
                <c:pt idx="35726">
                  <c:v>6.0054556250015994</c:v>
                </c:pt>
                <c:pt idx="35727">
                  <c:v>6.0058462500000003</c:v>
                </c:pt>
                <c:pt idx="35728">
                  <c:v>6.00632375</c:v>
                </c:pt>
                <c:pt idx="35729">
                  <c:v>6.0067399999999997</c:v>
                </c:pt>
                <c:pt idx="35730">
                  <c:v>6.0071275000000002</c:v>
                </c:pt>
                <c:pt idx="35731">
                  <c:v>6.0074618750016002</c:v>
                </c:pt>
                <c:pt idx="35732">
                  <c:v>6.0079250000000002</c:v>
                </c:pt>
                <c:pt idx="35733">
                  <c:v>6.0084093750015999</c:v>
                </c:pt>
                <c:pt idx="35734">
                  <c:v>6.0089162500000004</c:v>
                </c:pt>
                <c:pt idx="35735">
                  <c:v>6.0092425</c:v>
                </c:pt>
                <c:pt idx="35736">
                  <c:v>6.00976</c:v>
                </c:pt>
                <c:pt idx="35737">
                  <c:v>6.0101037499999999</c:v>
                </c:pt>
                <c:pt idx="35738">
                  <c:v>6.0106937499999997</c:v>
                </c:pt>
                <c:pt idx="35739">
                  <c:v>6.0113093750016002</c:v>
                </c:pt>
                <c:pt idx="35740">
                  <c:v>6.0118893750015996</c:v>
                </c:pt>
                <c:pt idx="35741">
                  <c:v>6.0124812500000004</c:v>
                </c:pt>
                <c:pt idx="35742">
                  <c:v>6.0128218750015998</c:v>
                </c:pt>
                <c:pt idx="35743">
                  <c:v>6.0134868750015995</c:v>
                </c:pt>
                <c:pt idx="35744">
                  <c:v>6.0141024999999999</c:v>
                </c:pt>
                <c:pt idx="35745">
                  <c:v>6.0147537499999997</c:v>
                </c:pt>
                <c:pt idx="35746">
                  <c:v>6.0153443750015994</c:v>
                </c:pt>
                <c:pt idx="35747">
                  <c:v>6.0159568750016001</c:v>
                </c:pt>
                <c:pt idx="35748">
                  <c:v>6.0163062500000004</c:v>
                </c:pt>
                <c:pt idx="35749">
                  <c:v>6.0169731250015994</c:v>
                </c:pt>
                <c:pt idx="35750">
                  <c:v>6.0176643750015995</c:v>
                </c:pt>
                <c:pt idx="35751">
                  <c:v>6.0181756250016001</c:v>
                </c:pt>
                <c:pt idx="35752">
                  <c:v>6.0186318750016001</c:v>
                </c:pt>
                <c:pt idx="35753">
                  <c:v>6.0182062500000004</c:v>
                </c:pt>
                <c:pt idx="35754">
                  <c:v>6.0177674999999997</c:v>
                </c:pt>
                <c:pt idx="35755">
                  <c:v>6.0170856250015996</c:v>
                </c:pt>
                <c:pt idx="35756">
                  <c:v>6.0164512500000003</c:v>
                </c:pt>
                <c:pt idx="35757">
                  <c:v>6.015765</c:v>
                </c:pt>
                <c:pt idx="35758">
                  <c:v>6.0150306250016001</c:v>
                </c:pt>
                <c:pt idx="35759">
                  <c:v>6.0141974999999999</c:v>
                </c:pt>
                <c:pt idx="35760">
                  <c:v>6.0134137499999998</c:v>
                </c:pt>
                <c:pt idx="35761">
                  <c:v>6.0127237500000001</c:v>
                </c:pt>
                <c:pt idx="35762">
                  <c:v>6.0120037499999999</c:v>
                </c:pt>
                <c:pt idx="35763">
                  <c:v>6.0114237499999996</c:v>
                </c:pt>
                <c:pt idx="35764">
                  <c:v>6.0109706250016002</c:v>
                </c:pt>
                <c:pt idx="35765">
                  <c:v>6.0104893750016002</c:v>
                </c:pt>
                <c:pt idx="35766">
                  <c:v>6.0101181250015996</c:v>
                </c:pt>
                <c:pt idx="35767">
                  <c:v>6.0101512499999998</c:v>
                </c:pt>
                <c:pt idx="35768">
                  <c:v>6.0098275000000001</c:v>
                </c:pt>
                <c:pt idx="35769">
                  <c:v>6.0092293750015999</c:v>
                </c:pt>
                <c:pt idx="35770">
                  <c:v>6.0087756250015998</c:v>
                </c:pt>
                <c:pt idx="35771">
                  <c:v>6.0083450000000003</c:v>
                </c:pt>
                <c:pt idx="35772">
                  <c:v>6.0077743750015999</c:v>
                </c:pt>
                <c:pt idx="35773">
                  <c:v>6.0072456250016</c:v>
                </c:pt>
                <c:pt idx="35774">
                  <c:v>6.0066143750015994</c:v>
                </c:pt>
                <c:pt idx="35775">
                  <c:v>6.0060475000000002</c:v>
                </c:pt>
                <c:pt idx="35776">
                  <c:v>6.0054662499999996</c:v>
                </c:pt>
                <c:pt idx="35777">
                  <c:v>6.0048843750016001</c:v>
                </c:pt>
                <c:pt idx="35778">
                  <c:v>6.0043681250015997</c:v>
                </c:pt>
                <c:pt idx="35779">
                  <c:v>6.0037781250015998</c:v>
                </c:pt>
                <c:pt idx="35780">
                  <c:v>6.0033262499999998</c:v>
                </c:pt>
                <c:pt idx="35781">
                  <c:v>6.0028312499999998</c:v>
                </c:pt>
                <c:pt idx="35782">
                  <c:v>6.0024112499999998</c:v>
                </c:pt>
                <c:pt idx="35783">
                  <c:v>6.0019612499999999</c:v>
                </c:pt>
                <c:pt idx="35784">
                  <c:v>6.0016406250015999</c:v>
                </c:pt>
                <c:pt idx="35785">
                  <c:v>6.0012781250015994</c:v>
                </c:pt>
                <c:pt idx="35786">
                  <c:v>6.0008131250016001</c:v>
                </c:pt>
                <c:pt idx="35787">
                  <c:v>6.0004681250015999</c:v>
                </c:pt>
                <c:pt idx="35788">
                  <c:v>6.0001262500000001</c:v>
                </c:pt>
                <c:pt idx="35789">
                  <c:v>5.9997474999999998</c:v>
                </c:pt>
                <c:pt idx="35790">
                  <c:v>5.9993499999999997</c:v>
                </c:pt>
                <c:pt idx="35791">
                  <c:v>5.9989512500000002</c:v>
                </c:pt>
                <c:pt idx="35792">
                  <c:v>5.9993056250015995</c:v>
                </c:pt>
                <c:pt idx="35793">
                  <c:v>5.9996862499999999</c:v>
                </c:pt>
                <c:pt idx="35794">
                  <c:v>6.0000600000000004</c:v>
                </c:pt>
                <c:pt idx="35795">
                  <c:v>6.0004268750016001</c:v>
                </c:pt>
                <c:pt idx="35796">
                  <c:v>6.0009062499999999</c:v>
                </c:pt>
                <c:pt idx="35797">
                  <c:v>6.0013412500000003</c:v>
                </c:pt>
                <c:pt idx="35798">
                  <c:v>6.0018025000000002</c:v>
                </c:pt>
                <c:pt idx="35799">
                  <c:v>6.0023650000000002</c:v>
                </c:pt>
                <c:pt idx="35800">
                  <c:v>6.0029775000000001</c:v>
                </c:pt>
                <c:pt idx="35801">
                  <c:v>6.0035662500000004</c:v>
                </c:pt>
                <c:pt idx="35802">
                  <c:v>6.0038906250016</c:v>
                </c:pt>
                <c:pt idx="35803">
                  <c:v>6.0045031250015999</c:v>
                </c:pt>
                <c:pt idx="35804">
                  <c:v>6.0051662500000003</c:v>
                </c:pt>
                <c:pt idx="35805">
                  <c:v>6.0057475</c:v>
                </c:pt>
                <c:pt idx="35806">
                  <c:v>6.0060725000000001</c:v>
                </c:pt>
                <c:pt idx="35807">
                  <c:v>6.0064450000000003</c:v>
                </c:pt>
                <c:pt idx="35808">
                  <c:v>6.0068087500000003</c:v>
                </c:pt>
                <c:pt idx="35809">
                  <c:v>6.0072068750016001</c:v>
                </c:pt>
                <c:pt idx="35810">
                  <c:v>6.0076162499999999</c:v>
                </c:pt>
                <c:pt idx="35811">
                  <c:v>6.0079868750015999</c:v>
                </c:pt>
                <c:pt idx="35812">
                  <c:v>6.0083981250015999</c:v>
                </c:pt>
                <c:pt idx="35813">
                  <c:v>6.0091206250016</c:v>
                </c:pt>
                <c:pt idx="35814">
                  <c:v>6.0094937499999999</c:v>
                </c:pt>
                <c:pt idx="35815">
                  <c:v>6.0099175000000002</c:v>
                </c:pt>
                <c:pt idx="35816">
                  <c:v>6.0102656250016002</c:v>
                </c:pt>
                <c:pt idx="35817">
                  <c:v>6.0106381250015994</c:v>
                </c:pt>
                <c:pt idx="35818">
                  <c:v>6.0109756250016</c:v>
                </c:pt>
                <c:pt idx="35819">
                  <c:v>6.0113250000000003</c:v>
                </c:pt>
                <c:pt idx="35820">
                  <c:v>6.0117099999999999</c:v>
                </c:pt>
                <c:pt idx="35821">
                  <c:v>6.0120381250015997</c:v>
                </c:pt>
                <c:pt idx="35822">
                  <c:v>6.0124487499999999</c:v>
                </c:pt>
                <c:pt idx="35823">
                  <c:v>6.0128368750016001</c:v>
                </c:pt>
                <c:pt idx="35824">
                  <c:v>6.0132325</c:v>
                </c:pt>
                <c:pt idx="35825">
                  <c:v>6.0135975000000004</c:v>
                </c:pt>
                <c:pt idx="35826">
                  <c:v>6.0139981250016001</c:v>
                </c:pt>
                <c:pt idx="35827">
                  <c:v>6.0143725000000003</c:v>
                </c:pt>
                <c:pt idx="35828">
                  <c:v>6.0147537499999997</c:v>
                </c:pt>
                <c:pt idx="35829">
                  <c:v>6.0151112500000004</c:v>
                </c:pt>
                <c:pt idx="35830">
                  <c:v>6.0156875000000003</c:v>
                </c:pt>
                <c:pt idx="35831">
                  <c:v>6.01614</c:v>
                </c:pt>
                <c:pt idx="35832">
                  <c:v>6.0164643750015996</c:v>
                </c:pt>
                <c:pt idx="35833">
                  <c:v>6.0157012500000002</c:v>
                </c:pt>
                <c:pt idx="35834">
                  <c:v>6.0152487499999996</c:v>
                </c:pt>
                <c:pt idx="35835">
                  <c:v>6.0146643750016002</c:v>
                </c:pt>
                <c:pt idx="35836">
                  <c:v>6.0139424999999997</c:v>
                </c:pt>
                <c:pt idx="35837">
                  <c:v>6.0130925</c:v>
                </c:pt>
                <c:pt idx="35838">
                  <c:v>6.0122718750016002</c:v>
                </c:pt>
                <c:pt idx="35839">
                  <c:v>6.0113950000000003</c:v>
                </c:pt>
                <c:pt idx="35840">
                  <c:v>6.0105199999999996</c:v>
                </c:pt>
                <c:pt idx="35841">
                  <c:v>6.0096181250015999</c:v>
                </c:pt>
                <c:pt idx="35842">
                  <c:v>6.0087175000000004</c:v>
                </c:pt>
                <c:pt idx="35843">
                  <c:v>6.0080037500000003</c:v>
                </c:pt>
                <c:pt idx="35844">
                  <c:v>6.0072787500000002</c:v>
                </c:pt>
                <c:pt idx="35845">
                  <c:v>6.0066899999999999</c:v>
                </c:pt>
                <c:pt idx="35846">
                  <c:v>6.0061756250015996</c:v>
                </c:pt>
                <c:pt idx="35847">
                  <c:v>6.0057381250016002</c:v>
                </c:pt>
                <c:pt idx="35848">
                  <c:v>6.0052181250015995</c:v>
                </c:pt>
                <c:pt idx="35849">
                  <c:v>6.00477375</c:v>
                </c:pt>
                <c:pt idx="35850">
                  <c:v>6.0043643750015994</c:v>
                </c:pt>
                <c:pt idx="35851">
                  <c:v>6.0040368750016002</c:v>
                </c:pt>
                <c:pt idx="35852">
                  <c:v>6.0036775000000002</c:v>
                </c:pt>
                <c:pt idx="35853">
                  <c:v>6.0040768750015996</c:v>
                </c:pt>
                <c:pt idx="35854">
                  <c:v>6.0045000000000002</c:v>
                </c:pt>
                <c:pt idx="35855">
                  <c:v>6.0048343750016002</c:v>
                </c:pt>
                <c:pt idx="35856">
                  <c:v>6.0052406250015995</c:v>
                </c:pt>
                <c:pt idx="35857">
                  <c:v>6.0057925000000001</c:v>
                </c:pt>
                <c:pt idx="35858">
                  <c:v>6.00618125</c:v>
                </c:pt>
                <c:pt idx="35859">
                  <c:v>6.0066518750015998</c:v>
                </c:pt>
                <c:pt idx="35860">
                  <c:v>6.0071624999999997</c:v>
                </c:pt>
                <c:pt idx="35861">
                  <c:v>6.0076812500000001</c:v>
                </c:pt>
                <c:pt idx="35862">
                  <c:v>6.0081387499999996</c:v>
                </c:pt>
                <c:pt idx="35863">
                  <c:v>6.0086681250015994</c:v>
                </c:pt>
                <c:pt idx="35864">
                  <c:v>6.0091599999999996</c:v>
                </c:pt>
                <c:pt idx="35865">
                  <c:v>6.00960625</c:v>
                </c:pt>
                <c:pt idx="35866">
                  <c:v>6.0100843750015995</c:v>
                </c:pt>
                <c:pt idx="35867">
                  <c:v>6.0106706250016</c:v>
                </c:pt>
                <c:pt idx="35868">
                  <c:v>6.0112931250015995</c:v>
                </c:pt>
                <c:pt idx="35869">
                  <c:v>6.0119131250016</c:v>
                </c:pt>
                <c:pt idx="35870">
                  <c:v>6.0125056250015998</c:v>
                </c:pt>
                <c:pt idx="35871">
                  <c:v>6.0131043750015998</c:v>
                </c:pt>
                <c:pt idx="35872">
                  <c:v>6.0136381250015996</c:v>
                </c:pt>
                <c:pt idx="35873">
                  <c:v>6.0141562500000001</c:v>
                </c:pt>
                <c:pt idx="35874">
                  <c:v>6.0145981250015996</c:v>
                </c:pt>
                <c:pt idx="35875">
                  <c:v>6.0151168750016</c:v>
                </c:pt>
                <c:pt idx="35876">
                  <c:v>6.0155362500000003</c:v>
                </c:pt>
                <c:pt idx="35877">
                  <c:v>6.0147781250015999</c:v>
                </c:pt>
                <c:pt idx="35878">
                  <c:v>6.0141993750016001</c:v>
                </c:pt>
                <c:pt idx="35879">
                  <c:v>6.0134943750016001</c:v>
                </c:pt>
                <c:pt idx="35880">
                  <c:v>6.0127856250015999</c:v>
                </c:pt>
                <c:pt idx="35881">
                  <c:v>6.0119431250015998</c:v>
                </c:pt>
                <c:pt idx="35882">
                  <c:v>6.0110606250015994</c:v>
                </c:pt>
                <c:pt idx="35883">
                  <c:v>6.0102206250016001</c:v>
                </c:pt>
                <c:pt idx="35884">
                  <c:v>6.0093743750015998</c:v>
                </c:pt>
                <c:pt idx="35885">
                  <c:v>6.0085899999999999</c:v>
                </c:pt>
                <c:pt idx="35886">
                  <c:v>6.0077837499999998</c:v>
                </c:pt>
                <c:pt idx="35887">
                  <c:v>6.0070981250016002</c:v>
                </c:pt>
                <c:pt idx="35888">
                  <c:v>6.0064562500000003</c:v>
                </c:pt>
                <c:pt idx="35889">
                  <c:v>6.0059737499999999</c:v>
                </c:pt>
                <c:pt idx="35890">
                  <c:v>6.0054074999999996</c:v>
                </c:pt>
                <c:pt idx="35891">
                  <c:v>6.0050162499999997</c:v>
                </c:pt>
                <c:pt idx="35892">
                  <c:v>6.0046400000000002</c:v>
                </c:pt>
                <c:pt idx="35893">
                  <c:v>6.0041018750015995</c:v>
                </c:pt>
                <c:pt idx="35894">
                  <c:v>6.0037799999999999</c:v>
                </c:pt>
                <c:pt idx="35895">
                  <c:v>6.0037512499999997</c:v>
                </c:pt>
                <c:pt idx="35896">
                  <c:v>6.0037968750015995</c:v>
                </c:pt>
                <c:pt idx="35897">
                  <c:v>6.0032537499999998</c:v>
                </c:pt>
                <c:pt idx="35898">
                  <c:v>6.0025781250015999</c:v>
                </c:pt>
                <c:pt idx="35899">
                  <c:v>6.0022268750015995</c:v>
                </c:pt>
                <c:pt idx="35900">
                  <c:v>6.0018106250015997</c:v>
                </c:pt>
                <c:pt idx="35901">
                  <c:v>6.0014531250015999</c:v>
                </c:pt>
                <c:pt idx="35902">
                  <c:v>6.0010281250016</c:v>
                </c:pt>
                <c:pt idx="35903">
                  <c:v>6.0005981250015994</c:v>
                </c:pt>
                <c:pt idx="35904">
                  <c:v>6.0001918750016001</c:v>
                </c:pt>
                <c:pt idx="35905">
                  <c:v>5.9998512499999999</c:v>
                </c:pt>
                <c:pt idx="35906">
                  <c:v>5.9992887499999998</c:v>
                </c:pt>
                <c:pt idx="35907">
                  <c:v>5.9989481250015997</c:v>
                </c:pt>
                <c:pt idx="35908">
                  <c:v>5.9993924999999999</c:v>
                </c:pt>
                <c:pt idx="35909">
                  <c:v>5.9997637499999996</c:v>
                </c:pt>
                <c:pt idx="35910">
                  <c:v>6.0002399999999998</c:v>
                </c:pt>
                <c:pt idx="35911">
                  <c:v>6.0007706250016</c:v>
                </c:pt>
                <c:pt idx="35912">
                  <c:v>6.0013649999999998</c:v>
                </c:pt>
                <c:pt idx="35913">
                  <c:v>6.0019681250015999</c:v>
                </c:pt>
                <c:pt idx="35914">
                  <c:v>6.0025581250015998</c:v>
                </c:pt>
                <c:pt idx="35915">
                  <c:v>6.0031893750015994</c:v>
                </c:pt>
                <c:pt idx="35916">
                  <c:v>6.0037856250015995</c:v>
                </c:pt>
                <c:pt idx="35917">
                  <c:v>6.0043625</c:v>
                </c:pt>
                <c:pt idx="35918">
                  <c:v>6.0049625000000004</c:v>
                </c:pt>
                <c:pt idx="35919">
                  <c:v>6.0053262500000004</c:v>
                </c:pt>
                <c:pt idx="35920">
                  <c:v>6.0059918750015999</c:v>
                </c:pt>
                <c:pt idx="35921">
                  <c:v>6.0066718750015999</c:v>
                </c:pt>
                <c:pt idx="35922">
                  <c:v>6.00733125</c:v>
                </c:pt>
                <c:pt idx="35923">
                  <c:v>6.0077006250015996</c:v>
                </c:pt>
                <c:pt idx="35924">
                  <c:v>6.0083793750016001</c:v>
                </c:pt>
                <c:pt idx="35925">
                  <c:v>6.0091243750015995</c:v>
                </c:pt>
                <c:pt idx="35926">
                  <c:v>6.0097587499999996</c:v>
                </c:pt>
                <c:pt idx="35927">
                  <c:v>6.0104118750015996</c:v>
                </c:pt>
                <c:pt idx="35928">
                  <c:v>6.01092125</c:v>
                </c:pt>
                <c:pt idx="35929">
                  <c:v>6.0114331250015995</c:v>
                </c:pt>
                <c:pt idx="35930">
                  <c:v>6.0118793750016</c:v>
                </c:pt>
                <c:pt idx="35931">
                  <c:v>6.0122412499999998</c:v>
                </c:pt>
                <c:pt idx="35932">
                  <c:v>6.0120100000000001</c:v>
                </c:pt>
                <c:pt idx="35933">
                  <c:v>6.0115337499999999</c:v>
                </c:pt>
                <c:pt idx="35934">
                  <c:v>6.0111843750015996</c:v>
                </c:pt>
                <c:pt idx="35935">
                  <c:v>6.010815</c:v>
                </c:pt>
                <c:pt idx="35936">
                  <c:v>6.0103793750015999</c:v>
                </c:pt>
                <c:pt idx="35937">
                  <c:v>6.0098481250016</c:v>
                </c:pt>
                <c:pt idx="35938">
                  <c:v>6.0092268750016</c:v>
                </c:pt>
                <c:pt idx="35939">
                  <c:v>6.0086281250016</c:v>
                </c:pt>
                <c:pt idx="35940">
                  <c:v>6.0079331250015997</c:v>
                </c:pt>
                <c:pt idx="35941">
                  <c:v>6.0073062500000001</c:v>
                </c:pt>
                <c:pt idx="35942">
                  <c:v>6.0066193750016001</c:v>
                </c:pt>
                <c:pt idx="35943">
                  <c:v>6.0059343750015994</c:v>
                </c:pt>
                <c:pt idx="35944">
                  <c:v>6.0052874999999997</c:v>
                </c:pt>
                <c:pt idx="35945">
                  <c:v>6.0046774999999997</c:v>
                </c:pt>
                <c:pt idx="35946">
                  <c:v>6.0040643750016001</c:v>
                </c:pt>
                <c:pt idx="35947">
                  <c:v>6.0035543750015998</c:v>
                </c:pt>
                <c:pt idx="35948">
                  <c:v>6.0031568750015998</c:v>
                </c:pt>
                <c:pt idx="35949">
                  <c:v>6.0027343750015998</c:v>
                </c:pt>
                <c:pt idx="35950">
                  <c:v>6.0023831250016002</c:v>
                </c:pt>
                <c:pt idx="35951">
                  <c:v>6.0019524999999998</c:v>
                </c:pt>
                <c:pt idx="35952">
                  <c:v>6.0019487500000004</c:v>
                </c:pt>
                <c:pt idx="35953">
                  <c:v>6.0022906250016002</c:v>
                </c:pt>
                <c:pt idx="35954">
                  <c:v>6.0026281250015998</c:v>
                </c:pt>
                <c:pt idx="35955">
                  <c:v>6.0030281250015998</c:v>
                </c:pt>
                <c:pt idx="35956">
                  <c:v>6.0033849999999997</c:v>
                </c:pt>
                <c:pt idx="35957">
                  <c:v>6.0035831250016001</c:v>
                </c:pt>
                <c:pt idx="35958">
                  <c:v>6.0040593750015994</c:v>
                </c:pt>
                <c:pt idx="35959">
                  <c:v>6.0044681250015994</c:v>
                </c:pt>
                <c:pt idx="35960">
                  <c:v>6.0048725000000003</c:v>
                </c:pt>
                <c:pt idx="35961">
                  <c:v>6.0053506250015998</c:v>
                </c:pt>
                <c:pt idx="35962">
                  <c:v>6.0058881250015999</c:v>
                </c:pt>
                <c:pt idx="35963">
                  <c:v>6.00641625</c:v>
                </c:pt>
                <c:pt idx="35964">
                  <c:v>6.0069456250015998</c:v>
                </c:pt>
                <c:pt idx="35965">
                  <c:v>6.0072675000000002</c:v>
                </c:pt>
                <c:pt idx="35966">
                  <c:v>6.0076124999999996</c:v>
                </c:pt>
                <c:pt idx="35967">
                  <c:v>6.0079587500000002</c:v>
                </c:pt>
                <c:pt idx="35968">
                  <c:v>6.0083093750016001</c:v>
                </c:pt>
                <c:pt idx="35969">
                  <c:v>6.0089356250015999</c:v>
                </c:pt>
                <c:pt idx="35970">
                  <c:v>6.0095593750015999</c:v>
                </c:pt>
                <c:pt idx="35971">
                  <c:v>6.0102399999999996</c:v>
                </c:pt>
                <c:pt idx="35972">
                  <c:v>6.0108212500000002</c:v>
                </c:pt>
                <c:pt idx="35973">
                  <c:v>6.011425</c:v>
                </c:pt>
                <c:pt idx="35974">
                  <c:v>6.0118012500000004</c:v>
                </c:pt>
                <c:pt idx="35975">
                  <c:v>6.0121318750016002</c:v>
                </c:pt>
                <c:pt idx="35976">
                  <c:v>6.0125093750016001</c:v>
                </c:pt>
                <c:pt idx="35977">
                  <c:v>6.0128756250016</c:v>
                </c:pt>
                <c:pt idx="35978">
                  <c:v>6.0132493750015996</c:v>
                </c:pt>
                <c:pt idx="35979">
                  <c:v>6.0139325000000001</c:v>
                </c:pt>
                <c:pt idx="35980">
                  <c:v>6.0145537500000001</c:v>
                </c:pt>
                <c:pt idx="35981">
                  <c:v>6.0151237499999999</c:v>
                </c:pt>
                <c:pt idx="35982">
                  <c:v>6.0156175000000003</c:v>
                </c:pt>
                <c:pt idx="35983">
                  <c:v>6.0161012500000002</c:v>
                </c:pt>
                <c:pt idx="35984">
                  <c:v>6.0164962500000003</c:v>
                </c:pt>
                <c:pt idx="35985">
                  <c:v>6.0157775000000004</c:v>
                </c:pt>
                <c:pt idx="35986">
                  <c:v>6.0151762499999997</c:v>
                </c:pt>
                <c:pt idx="35987">
                  <c:v>6.0143868750016001</c:v>
                </c:pt>
                <c:pt idx="35988">
                  <c:v>6.0134681250015998</c:v>
                </c:pt>
                <c:pt idx="35989">
                  <c:v>6.0123712500000002</c:v>
                </c:pt>
                <c:pt idx="35990">
                  <c:v>6.0111774999999996</c:v>
                </c:pt>
                <c:pt idx="35991">
                  <c:v>6.0098456250016001</c:v>
                </c:pt>
                <c:pt idx="35992">
                  <c:v>6.00859875</c:v>
                </c:pt>
                <c:pt idx="35993">
                  <c:v>6.0073800000000004</c:v>
                </c:pt>
                <c:pt idx="35994">
                  <c:v>6.0063300000000002</c:v>
                </c:pt>
                <c:pt idx="35995">
                  <c:v>6.0054162499999997</c:v>
                </c:pt>
                <c:pt idx="35996">
                  <c:v>6.0046200000000001</c:v>
                </c:pt>
                <c:pt idx="35997">
                  <c:v>6.0039699999999998</c:v>
                </c:pt>
                <c:pt idx="35998">
                  <c:v>6.0034456250016</c:v>
                </c:pt>
                <c:pt idx="35999">
                  <c:v>6.0029168750016</c:v>
                </c:pt>
                <c:pt idx="36000">
                  <c:v>6.0030824999999997</c:v>
                </c:pt>
                <c:pt idx="36001">
                  <c:v>6.0025599999999999</c:v>
                </c:pt>
                <c:pt idx="36002">
                  <c:v>6.0021562499999996</c:v>
                </c:pt>
                <c:pt idx="36003">
                  <c:v>6.0017356250015998</c:v>
                </c:pt>
                <c:pt idx="36004">
                  <c:v>6.0012887499999996</c:v>
                </c:pt>
                <c:pt idx="36005">
                  <c:v>6.0007774999999999</c:v>
                </c:pt>
                <c:pt idx="36006">
                  <c:v>6.0003900000000003</c:v>
                </c:pt>
                <c:pt idx="36007">
                  <c:v>5.9997018750016</c:v>
                </c:pt>
                <c:pt idx="36008">
                  <c:v>5.9990362499999996</c:v>
                </c:pt>
                <c:pt idx="36009">
                  <c:v>5.9984574999999998</c:v>
                </c:pt>
                <c:pt idx="36010">
                  <c:v>5.9981324999999996</c:v>
                </c:pt>
                <c:pt idx="36011">
                  <c:v>5.9984631250015994</c:v>
                </c:pt>
                <c:pt idx="36012">
                  <c:v>5.9988712499999997</c:v>
                </c:pt>
                <c:pt idx="36013">
                  <c:v>5.999225</c:v>
                </c:pt>
                <c:pt idx="36014">
                  <c:v>5.9995931250016001</c:v>
                </c:pt>
                <c:pt idx="36015">
                  <c:v>5.9999993750015994</c:v>
                </c:pt>
                <c:pt idx="36016">
                  <c:v>6.0003893750015997</c:v>
                </c:pt>
                <c:pt idx="36017">
                  <c:v>6.0007956250015999</c:v>
                </c:pt>
                <c:pt idx="36018">
                  <c:v>6.0011343750016</c:v>
                </c:pt>
                <c:pt idx="36019">
                  <c:v>6.0015193750015996</c:v>
                </c:pt>
                <c:pt idx="36020">
                  <c:v>6.0019925000000001</c:v>
                </c:pt>
                <c:pt idx="36021">
                  <c:v>6.0023737500000003</c:v>
                </c:pt>
                <c:pt idx="36022">
                  <c:v>6.0028249999999996</c:v>
                </c:pt>
                <c:pt idx="36023">
                  <c:v>6.0032431250015996</c:v>
                </c:pt>
                <c:pt idx="36024">
                  <c:v>6.0036112499999996</c:v>
                </c:pt>
                <c:pt idx="36025">
                  <c:v>6.0030993750016002</c:v>
                </c:pt>
                <c:pt idx="36026">
                  <c:v>6.0027106250015994</c:v>
                </c:pt>
                <c:pt idx="36027">
                  <c:v>6.0022981250015999</c:v>
                </c:pt>
                <c:pt idx="36028">
                  <c:v>6.0018000000000002</c:v>
                </c:pt>
                <c:pt idx="36029">
                  <c:v>6.0020181250015998</c:v>
                </c:pt>
                <c:pt idx="36030">
                  <c:v>6.0024487500000001</c:v>
                </c:pt>
                <c:pt idx="36031">
                  <c:v>6.0028762499999999</c:v>
                </c:pt>
                <c:pt idx="36032">
                  <c:v>6.0034056250015997</c:v>
                </c:pt>
                <c:pt idx="36033">
                  <c:v>6.0038137499999999</c:v>
                </c:pt>
                <c:pt idx="36034">
                  <c:v>6.0041968750015995</c:v>
                </c:pt>
                <c:pt idx="36035">
                  <c:v>6.0045956250015999</c:v>
                </c:pt>
                <c:pt idx="36036">
                  <c:v>6.0049918750015996</c:v>
                </c:pt>
                <c:pt idx="36037">
                  <c:v>6.0054499999999997</c:v>
                </c:pt>
                <c:pt idx="36038">
                  <c:v>6.0059287499999998</c:v>
                </c:pt>
                <c:pt idx="36039">
                  <c:v>6.0064806250015996</c:v>
                </c:pt>
                <c:pt idx="36040">
                  <c:v>6.0070618750015994</c:v>
                </c:pt>
                <c:pt idx="36041">
                  <c:v>6.0073825000000003</c:v>
                </c:pt>
                <c:pt idx="36042">
                  <c:v>6.0079962499999997</c:v>
                </c:pt>
                <c:pt idx="36043">
                  <c:v>6.0086349999999999</c:v>
                </c:pt>
                <c:pt idx="36044">
                  <c:v>6.0091675000000002</c:v>
                </c:pt>
                <c:pt idx="36045">
                  <c:v>6.0097656250015996</c:v>
                </c:pt>
                <c:pt idx="36046">
                  <c:v>6.0102950000000002</c:v>
                </c:pt>
                <c:pt idx="36047">
                  <c:v>6.0108637500000004</c:v>
                </c:pt>
                <c:pt idx="36048">
                  <c:v>6.0114031250015998</c:v>
                </c:pt>
                <c:pt idx="36049">
                  <c:v>6.0119956250015996</c:v>
                </c:pt>
                <c:pt idx="36050">
                  <c:v>6.0125331250015996</c:v>
                </c:pt>
                <c:pt idx="36051">
                  <c:v>6.0130249999999998</c:v>
                </c:pt>
                <c:pt idx="36052">
                  <c:v>6.0133549999999998</c:v>
                </c:pt>
                <c:pt idx="36053">
                  <c:v>6.0128993750015995</c:v>
                </c:pt>
                <c:pt idx="36054">
                  <c:v>6.0123387499999996</c:v>
                </c:pt>
                <c:pt idx="36055">
                  <c:v>6.0120118750015994</c:v>
                </c:pt>
                <c:pt idx="36056">
                  <c:v>6.0113349999999999</c:v>
                </c:pt>
                <c:pt idx="36057">
                  <c:v>6.0109756250016</c:v>
                </c:pt>
                <c:pt idx="36058">
                  <c:v>6.0105612500000003</c:v>
                </c:pt>
                <c:pt idx="36059">
                  <c:v>6.0101706250015994</c:v>
                </c:pt>
                <c:pt idx="36060">
                  <c:v>6.0098031250016</c:v>
                </c:pt>
                <c:pt idx="36061">
                  <c:v>6.0093856250015998</c:v>
                </c:pt>
                <c:pt idx="36062">
                  <c:v>6.0089643750016002</c:v>
                </c:pt>
                <c:pt idx="36063">
                  <c:v>6.0083981250015999</c:v>
                </c:pt>
                <c:pt idx="36064">
                  <c:v>6.0078893750016</c:v>
                </c:pt>
                <c:pt idx="36065">
                  <c:v>6.007225</c:v>
                </c:pt>
                <c:pt idx="36066">
                  <c:v>6.0065850000000003</c:v>
                </c:pt>
                <c:pt idx="36067">
                  <c:v>6.0058512500000001</c:v>
                </c:pt>
                <c:pt idx="36068">
                  <c:v>6.0052068750015994</c:v>
                </c:pt>
                <c:pt idx="36069">
                  <c:v>6.0045662499999999</c:v>
                </c:pt>
                <c:pt idx="36070">
                  <c:v>6.0039387499999997</c:v>
                </c:pt>
                <c:pt idx="36071">
                  <c:v>6.0034287500000003</c:v>
                </c:pt>
                <c:pt idx="36072">
                  <c:v>6.0029606250015997</c:v>
                </c:pt>
                <c:pt idx="36073">
                  <c:v>6.0023512500000002</c:v>
                </c:pt>
                <c:pt idx="36074">
                  <c:v>6.0027412499999997</c:v>
                </c:pt>
                <c:pt idx="36075">
                  <c:v>6.0030650000000003</c:v>
                </c:pt>
                <c:pt idx="36076">
                  <c:v>6.0034375000000004</c:v>
                </c:pt>
                <c:pt idx="36077">
                  <c:v>6.0037925000000003</c:v>
                </c:pt>
                <c:pt idx="36078">
                  <c:v>6.0041406250015994</c:v>
                </c:pt>
                <c:pt idx="36079">
                  <c:v>6.0046693750015994</c:v>
                </c:pt>
                <c:pt idx="36080">
                  <c:v>6.0051300000000003</c:v>
                </c:pt>
                <c:pt idx="36081">
                  <c:v>6.0054850000000002</c:v>
                </c:pt>
                <c:pt idx="36082">
                  <c:v>6.0058912500000003</c:v>
                </c:pt>
                <c:pt idx="36083">
                  <c:v>6.0062231250015996</c:v>
                </c:pt>
                <c:pt idx="36084">
                  <c:v>6.0058431250015998</c:v>
                </c:pt>
                <c:pt idx="36085">
                  <c:v>6.0054006250015997</c:v>
                </c:pt>
                <c:pt idx="36086">
                  <c:v>6.0050406250016</c:v>
                </c:pt>
                <c:pt idx="36087">
                  <c:v>6.0046556250015994</c:v>
                </c:pt>
                <c:pt idx="36088">
                  <c:v>6.0042843750015997</c:v>
                </c:pt>
                <c:pt idx="36089">
                  <c:v>6.0039143750015995</c:v>
                </c:pt>
                <c:pt idx="36090">
                  <c:v>6.0035175000000001</c:v>
                </c:pt>
                <c:pt idx="36091">
                  <c:v>6.0031006250015997</c:v>
                </c:pt>
                <c:pt idx="36092">
                  <c:v>6.0027487500000003</c:v>
                </c:pt>
                <c:pt idx="36093">
                  <c:v>6.0024243750016</c:v>
                </c:pt>
                <c:pt idx="36094">
                  <c:v>6.0019068750016</c:v>
                </c:pt>
                <c:pt idx="36095">
                  <c:v>6.0015593750015999</c:v>
                </c:pt>
                <c:pt idx="36096">
                  <c:v>6.0012018750016001</c:v>
                </c:pt>
                <c:pt idx="36097">
                  <c:v>6.0007556250015996</c:v>
                </c:pt>
                <c:pt idx="36098">
                  <c:v>6.0003937499999997</c:v>
                </c:pt>
                <c:pt idx="36099">
                  <c:v>5.9999237499999998</c:v>
                </c:pt>
                <c:pt idx="36100">
                  <c:v>5.9995431250015994</c:v>
                </c:pt>
                <c:pt idx="36101">
                  <c:v>5.9991531250015999</c:v>
                </c:pt>
                <c:pt idx="36102">
                  <c:v>5.9987962499999998</c:v>
                </c:pt>
                <c:pt idx="36103">
                  <c:v>5.9992731250015998</c:v>
                </c:pt>
                <c:pt idx="36104">
                  <c:v>5.9996375000000004</c:v>
                </c:pt>
                <c:pt idx="36105">
                  <c:v>6.0000825000000004</c:v>
                </c:pt>
                <c:pt idx="36106">
                  <c:v>6.0006700000000004</c:v>
                </c:pt>
                <c:pt idx="36107">
                  <c:v>6.0011343750016</c:v>
                </c:pt>
                <c:pt idx="36108">
                  <c:v>6.0017250000000004</c:v>
                </c:pt>
                <c:pt idx="36109">
                  <c:v>6.0023462500000004</c:v>
                </c:pt>
                <c:pt idx="36110">
                  <c:v>6.0027212499999996</c:v>
                </c:pt>
                <c:pt idx="36111">
                  <c:v>6.0033318750015994</c:v>
                </c:pt>
                <c:pt idx="36112">
                  <c:v>6.0039393750015995</c:v>
                </c:pt>
                <c:pt idx="36113">
                  <c:v>6.0042887499999997</c:v>
                </c:pt>
                <c:pt idx="36114">
                  <c:v>6.0049318750016001</c:v>
                </c:pt>
                <c:pt idx="36115">
                  <c:v>6.0052537499999996</c:v>
                </c:pt>
                <c:pt idx="36116">
                  <c:v>6.0056331250015997</c:v>
                </c:pt>
                <c:pt idx="36117">
                  <c:v>6.0059543750015996</c:v>
                </c:pt>
                <c:pt idx="36118">
                  <c:v>6.0063449999999996</c:v>
                </c:pt>
                <c:pt idx="36119">
                  <c:v>6.0066687500000002</c:v>
                </c:pt>
                <c:pt idx="36120">
                  <c:v>6.0070912500000002</c:v>
                </c:pt>
                <c:pt idx="36121">
                  <c:v>6.0074624999999999</c:v>
                </c:pt>
                <c:pt idx="36122">
                  <c:v>6.0078649999999998</c:v>
                </c:pt>
                <c:pt idx="36123">
                  <c:v>6.0082337499999996</c:v>
                </c:pt>
                <c:pt idx="36124">
                  <c:v>6.0086318750015995</c:v>
                </c:pt>
                <c:pt idx="36125">
                  <c:v>6.0090543750015994</c:v>
                </c:pt>
                <c:pt idx="36126">
                  <c:v>6.0094062499999996</c:v>
                </c:pt>
                <c:pt idx="36127">
                  <c:v>6.0098512499999996</c:v>
                </c:pt>
                <c:pt idx="36128">
                  <c:v>6.0102512499999996</c:v>
                </c:pt>
                <c:pt idx="36129">
                  <c:v>6.0106743750015994</c:v>
                </c:pt>
                <c:pt idx="36130">
                  <c:v>6.0110506250015998</c:v>
                </c:pt>
                <c:pt idx="36131">
                  <c:v>6.0114743750016002</c:v>
                </c:pt>
                <c:pt idx="36132">
                  <c:v>6.0118481250015998</c:v>
                </c:pt>
                <c:pt idx="36133">
                  <c:v>6.0122693750015994</c:v>
                </c:pt>
                <c:pt idx="36134">
                  <c:v>6.0129231250016</c:v>
                </c:pt>
                <c:pt idx="36135">
                  <c:v>6.0132531250015999</c:v>
                </c:pt>
                <c:pt idx="36136">
                  <c:v>6.0137175000000003</c:v>
                </c:pt>
                <c:pt idx="36137">
                  <c:v>6.0142031250015995</c:v>
                </c:pt>
                <c:pt idx="36138">
                  <c:v>6.0145749999999998</c:v>
                </c:pt>
                <c:pt idx="36139">
                  <c:v>6.0142150000000001</c:v>
                </c:pt>
                <c:pt idx="36140">
                  <c:v>6.0137487500000004</c:v>
                </c:pt>
                <c:pt idx="36141">
                  <c:v>6.0133212499999997</c:v>
                </c:pt>
                <c:pt idx="36142">
                  <c:v>6.0126687499999996</c:v>
                </c:pt>
                <c:pt idx="36143">
                  <c:v>6.0122481250015998</c:v>
                </c:pt>
                <c:pt idx="36144">
                  <c:v>6.0118200000000002</c:v>
                </c:pt>
                <c:pt idx="36145">
                  <c:v>6.0112612499999996</c:v>
                </c:pt>
                <c:pt idx="36146">
                  <c:v>6.0105912500000001</c:v>
                </c:pt>
                <c:pt idx="36147">
                  <c:v>6.0099368750015998</c:v>
                </c:pt>
                <c:pt idx="36148">
                  <c:v>6.0091856250015994</c:v>
                </c:pt>
                <c:pt idx="36149">
                  <c:v>6.0084431250015999</c:v>
                </c:pt>
                <c:pt idx="36150">
                  <c:v>6.0076068750016001</c:v>
                </c:pt>
                <c:pt idx="36151">
                  <c:v>6.0068837500000001</c:v>
                </c:pt>
                <c:pt idx="36152">
                  <c:v>6.0061631250016001</c:v>
                </c:pt>
                <c:pt idx="36153">
                  <c:v>6.0055674999999997</c:v>
                </c:pt>
                <c:pt idx="36154">
                  <c:v>6.0049168750015998</c:v>
                </c:pt>
                <c:pt idx="36155">
                  <c:v>6.0044312499999997</c:v>
                </c:pt>
                <c:pt idx="36156">
                  <c:v>6.0040943750015998</c:v>
                </c:pt>
                <c:pt idx="36157">
                  <c:v>6.0037081250015998</c:v>
                </c:pt>
                <c:pt idx="36158">
                  <c:v>6.0031631250016</c:v>
                </c:pt>
                <c:pt idx="36159">
                  <c:v>6.0026143750015999</c:v>
                </c:pt>
                <c:pt idx="36160">
                  <c:v>6.0020481250015996</c:v>
                </c:pt>
                <c:pt idx="36161">
                  <c:v>6.0015718750015994</c:v>
                </c:pt>
                <c:pt idx="36162">
                  <c:v>6.0012306250015994</c:v>
                </c:pt>
                <c:pt idx="36163">
                  <c:v>6.0008387499999998</c:v>
                </c:pt>
                <c:pt idx="36164">
                  <c:v>6.0011625000000004</c:v>
                </c:pt>
                <c:pt idx="36165">
                  <c:v>6.0015006250015999</c:v>
                </c:pt>
                <c:pt idx="36166">
                  <c:v>6.0016168750015995</c:v>
                </c:pt>
                <c:pt idx="36167">
                  <c:v>6.0020343750015996</c:v>
                </c:pt>
                <c:pt idx="36168">
                  <c:v>6.0024281250015994</c:v>
                </c:pt>
                <c:pt idx="36169">
                  <c:v>6.0028493750015999</c:v>
                </c:pt>
                <c:pt idx="36170">
                  <c:v>6.0032424999999998</c:v>
                </c:pt>
                <c:pt idx="36171">
                  <c:v>6.0035643750015995</c:v>
                </c:pt>
                <c:pt idx="36172">
                  <c:v>6.0030868750015998</c:v>
                </c:pt>
                <c:pt idx="36173">
                  <c:v>6.0025118750016002</c:v>
                </c:pt>
                <c:pt idx="36174">
                  <c:v>6.0019793750015999</c:v>
                </c:pt>
                <c:pt idx="36175">
                  <c:v>6.0014006250016001</c:v>
                </c:pt>
                <c:pt idx="36176">
                  <c:v>6.0008956250015997</c:v>
                </c:pt>
                <c:pt idx="36177">
                  <c:v>6.0011675000000002</c:v>
                </c:pt>
                <c:pt idx="36178">
                  <c:v>6.0015081250015996</c:v>
                </c:pt>
                <c:pt idx="36179">
                  <c:v>6.0019237499999996</c:v>
                </c:pt>
                <c:pt idx="36180">
                  <c:v>6.0022806250015996</c:v>
                </c:pt>
                <c:pt idx="36181">
                  <c:v>6.0026156250015994</c:v>
                </c:pt>
                <c:pt idx="36182">
                  <c:v>6.0029950000000003</c:v>
                </c:pt>
                <c:pt idx="36183">
                  <c:v>6.00341375</c:v>
                </c:pt>
                <c:pt idx="36184">
                  <c:v>6.0038931250015999</c:v>
                </c:pt>
                <c:pt idx="36185">
                  <c:v>6.0044975000000003</c:v>
                </c:pt>
                <c:pt idx="36186">
                  <c:v>6.0050812499999999</c:v>
                </c:pt>
                <c:pt idx="36187">
                  <c:v>6.0056162500000001</c:v>
                </c:pt>
                <c:pt idx="36188">
                  <c:v>6.0061281250015996</c:v>
                </c:pt>
                <c:pt idx="36189">
                  <c:v>6.0067056250016</c:v>
                </c:pt>
                <c:pt idx="36190">
                  <c:v>6.0072168750015997</c:v>
                </c:pt>
                <c:pt idx="36191">
                  <c:v>6.0077793750015998</c:v>
                </c:pt>
                <c:pt idx="36192">
                  <c:v>6.0083762500000004</c:v>
                </c:pt>
                <c:pt idx="36193">
                  <c:v>6.0090250000000003</c:v>
                </c:pt>
                <c:pt idx="36194">
                  <c:v>6.0095643750015997</c:v>
                </c:pt>
                <c:pt idx="36195">
                  <c:v>6.0101725000000004</c:v>
                </c:pt>
                <c:pt idx="36196">
                  <c:v>6.0107131250016002</c:v>
                </c:pt>
                <c:pt idx="36197">
                  <c:v>6.0112362499999996</c:v>
                </c:pt>
                <c:pt idx="36198">
                  <c:v>6.0117787500000004</c:v>
                </c:pt>
                <c:pt idx="36199">
                  <c:v>6.0123449999999998</c:v>
                </c:pt>
                <c:pt idx="36200">
                  <c:v>6.0127112499999997</c:v>
                </c:pt>
                <c:pt idx="36201">
                  <c:v>6.0131481250015995</c:v>
                </c:pt>
                <c:pt idx="36202">
                  <c:v>6.0134981250015995</c:v>
                </c:pt>
                <c:pt idx="36203">
                  <c:v>6.0138612499999997</c:v>
                </c:pt>
                <c:pt idx="36204">
                  <c:v>6.0133912499999997</c:v>
                </c:pt>
                <c:pt idx="36205">
                  <c:v>6.0130650000000001</c:v>
                </c:pt>
                <c:pt idx="36206">
                  <c:v>6.0126737500000003</c:v>
                </c:pt>
                <c:pt idx="36207">
                  <c:v>6.0121718750015996</c:v>
                </c:pt>
                <c:pt idx="36208">
                  <c:v>6.0116924999999997</c:v>
                </c:pt>
                <c:pt idx="36209">
                  <c:v>6.0111625000000002</c:v>
                </c:pt>
                <c:pt idx="36210">
                  <c:v>6.0105950000000004</c:v>
                </c:pt>
                <c:pt idx="36211">
                  <c:v>6.0100306250015993</c:v>
                </c:pt>
                <c:pt idx="36212">
                  <c:v>6.0094206250015993</c:v>
                </c:pt>
                <c:pt idx="36213">
                  <c:v>6.00871625</c:v>
                </c:pt>
                <c:pt idx="36214">
                  <c:v>6.0080524999999998</c:v>
                </c:pt>
                <c:pt idx="36215">
                  <c:v>6.0073962500000002</c:v>
                </c:pt>
                <c:pt idx="36216">
                  <c:v>6.0068006250015999</c:v>
                </c:pt>
                <c:pt idx="36217">
                  <c:v>6.0061868750015996</c:v>
                </c:pt>
                <c:pt idx="36218">
                  <c:v>6.0055224999999997</c:v>
                </c:pt>
                <c:pt idx="36219">
                  <c:v>6.0049549999999998</c:v>
                </c:pt>
                <c:pt idx="36220">
                  <c:v>6.0044006250016002</c:v>
                </c:pt>
                <c:pt idx="36221">
                  <c:v>6.0038887499999998</c:v>
                </c:pt>
                <c:pt idx="36222">
                  <c:v>6.0034062500000003</c:v>
                </c:pt>
                <c:pt idx="36223">
                  <c:v>6.0030281250015998</c:v>
                </c:pt>
                <c:pt idx="36224">
                  <c:v>6.0026000000000002</c:v>
                </c:pt>
                <c:pt idx="36225">
                  <c:v>6.0022537500000004</c:v>
                </c:pt>
                <c:pt idx="36226">
                  <c:v>6.0018618750016</c:v>
                </c:pt>
                <c:pt idx="36227">
                  <c:v>6.0015181250016001</c:v>
                </c:pt>
                <c:pt idx="36228">
                  <c:v>6.0008868750015996</c:v>
                </c:pt>
                <c:pt idx="36229">
                  <c:v>6.0003406250015994</c:v>
                </c:pt>
                <c:pt idx="36230">
                  <c:v>5.99989375</c:v>
                </c:pt>
                <c:pt idx="36231">
                  <c:v>5.99947125</c:v>
                </c:pt>
                <c:pt idx="36232">
                  <c:v>5.9999043750015995</c:v>
                </c:pt>
                <c:pt idx="36233">
                  <c:v>6.0003312500000003</c:v>
                </c:pt>
                <c:pt idx="36234">
                  <c:v>6.0007181250016002</c:v>
                </c:pt>
                <c:pt idx="36235">
                  <c:v>6.0011824999999996</c:v>
                </c:pt>
                <c:pt idx="36236">
                  <c:v>6.0015556250015996</c:v>
                </c:pt>
                <c:pt idx="36237">
                  <c:v>6.0019318750016</c:v>
                </c:pt>
                <c:pt idx="36238">
                  <c:v>6.0023256250015997</c:v>
                </c:pt>
                <c:pt idx="36239">
                  <c:v>6.0026681250016001</c:v>
                </c:pt>
                <c:pt idx="36240">
                  <c:v>6.0029987499999997</c:v>
                </c:pt>
                <c:pt idx="36241">
                  <c:v>6.0033318750015994</c:v>
                </c:pt>
                <c:pt idx="36242">
                  <c:v>6.0029262499999998</c:v>
                </c:pt>
                <c:pt idx="36243">
                  <c:v>6.0020337499999998</c:v>
                </c:pt>
                <c:pt idx="36244">
                  <c:v>6.0014525000000001</c:v>
                </c:pt>
                <c:pt idx="36245">
                  <c:v>6.0007187499999999</c:v>
                </c:pt>
                <c:pt idx="36246">
                  <c:v>5.9999862500000001</c:v>
                </c:pt>
                <c:pt idx="36247">
                  <c:v>5.9991899999999996</c:v>
                </c:pt>
                <c:pt idx="36248">
                  <c:v>5.9984218750015996</c:v>
                </c:pt>
                <c:pt idx="36249">
                  <c:v>5.9976843750016</c:v>
                </c:pt>
                <c:pt idx="36250">
                  <c:v>5.9969093750016</c:v>
                </c:pt>
                <c:pt idx="36251">
                  <c:v>5.9962400000000002</c:v>
                </c:pt>
                <c:pt idx="36252">
                  <c:v>5.9956293750015996</c:v>
                </c:pt>
                <c:pt idx="36253">
                  <c:v>5.9952031250015994</c:v>
                </c:pt>
                <c:pt idx="36254">
                  <c:v>5.9947800000000004</c:v>
                </c:pt>
                <c:pt idx="36255">
                  <c:v>5.9942181250016002</c:v>
                </c:pt>
                <c:pt idx="36256">
                  <c:v>5.9938174999999996</c:v>
                </c:pt>
                <c:pt idx="36257">
                  <c:v>5.99339625</c:v>
                </c:pt>
                <c:pt idx="36258">
                  <c:v>5.9929550000000003</c:v>
                </c:pt>
                <c:pt idx="36259">
                  <c:v>5.9933531250016001</c:v>
                </c:pt>
                <c:pt idx="36260">
                  <c:v>5.9937393750016001</c:v>
                </c:pt>
                <c:pt idx="36261">
                  <c:v>5.9941431250015995</c:v>
                </c:pt>
                <c:pt idx="36262">
                  <c:v>5.99452125</c:v>
                </c:pt>
                <c:pt idx="36263">
                  <c:v>5.9950562500000002</c:v>
                </c:pt>
                <c:pt idx="36264">
                  <c:v>5.9956087499999997</c:v>
                </c:pt>
                <c:pt idx="36265">
                  <c:v>5.9961793750016001</c:v>
                </c:pt>
                <c:pt idx="36266">
                  <c:v>5.9966793750015999</c:v>
                </c:pt>
                <c:pt idx="36267">
                  <c:v>5.9972206250015994</c:v>
                </c:pt>
                <c:pt idx="36268">
                  <c:v>5.9978024999999997</c:v>
                </c:pt>
                <c:pt idx="36269">
                  <c:v>5.9983831250015998</c:v>
                </c:pt>
                <c:pt idx="36270">
                  <c:v>5.9987137500000003</c:v>
                </c:pt>
                <c:pt idx="36271">
                  <c:v>5.9992524999999999</c:v>
                </c:pt>
                <c:pt idx="36272">
                  <c:v>5.9999525</c:v>
                </c:pt>
                <c:pt idx="36273">
                  <c:v>6.0005212500000003</c:v>
                </c:pt>
                <c:pt idx="36274">
                  <c:v>6.0011068750016001</c:v>
                </c:pt>
                <c:pt idx="36275">
                  <c:v>6.0016806250016002</c:v>
                </c:pt>
                <c:pt idx="36276">
                  <c:v>6.0020550000000004</c:v>
                </c:pt>
                <c:pt idx="36277">
                  <c:v>6.0026981250015998</c:v>
                </c:pt>
                <c:pt idx="36278">
                  <c:v>6.0033131250015996</c:v>
                </c:pt>
                <c:pt idx="36279">
                  <c:v>6.0039256250015995</c:v>
                </c:pt>
                <c:pt idx="36280">
                  <c:v>6.0042718750016002</c:v>
                </c:pt>
                <c:pt idx="36281">
                  <c:v>6.0049400000000004</c:v>
                </c:pt>
                <c:pt idx="36282">
                  <c:v>6.0055156250015997</c:v>
                </c:pt>
                <c:pt idx="36283">
                  <c:v>6.0060074999999999</c:v>
                </c:pt>
                <c:pt idx="36284">
                  <c:v>6.0064200000000003</c:v>
                </c:pt>
                <c:pt idx="36285">
                  <c:v>6.0062637499999996</c:v>
                </c:pt>
                <c:pt idx="36286">
                  <c:v>6.0059031250016002</c:v>
                </c:pt>
                <c:pt idx="36287">
                  <c:v>6.0054637499999997</c:v>
                </c:pt>
                <c:pt idx="36288">
                  <c:v>6.0048874999999997</c:v>
                </c:pt>
                <c:pt idx="36289">
                  <c:v>6.0045518750015994</c:v>
                </c:pt>
                <c:pt idx="36290">
                  <c:v>6.0041987499999996</c:v>
                </c:pt>
                <c:pt idx="36291">
                  <c:v>6.0035631250015999</c:v>
                </c:pt>
                <c:pt idx="36292">
                  <c:v>6.0030081250015996</c:v>
                </c:pt>
                <c:pt idx="36293">
                  <c:v>6.0026356250015995</c:v>
                </c:pt>
                <c:pt idx="36294">
                  <c:v>6.0022868750015999</c:v>
                </c:pt>
                <c:pt idx="36295">
                  <c:v>6.0018937499999998</c:v>
                </c:pt>
                <c:pt idx="36296">
                  <c:v>6.0015618750015998</c:v>
                </c:pt>
                <c:pt idx="36297">
                  <c:v>6.0011537500000003</c:v>
                </c:pt>
                <c:pt idx="36298">
                  <c:v>6.0004962500000003</c:v>
                </c:pt>
                <c:pt idx="36299">
                  <c:v>5.9998474999999996</c:v>
                </c:pt>
                <c:pt idx="36300">
                  <c:v>5.9995081250015998</c:v>
                </c:pt>
                <c:pt idx="36301">
                  <c:v>5.9989949999999999</c:v>
                </c:pt>
                <c:pt idx="36302">
                  <c:v>5.9986637500000004</c:v>
                </c:pt>
                <c:pt idx="36303">
                  <c:v>5.9987931250016002</c:v>
                </c:pt>
                <c:pt idx="36304">
                  <c:v>5.9991681250015993</c:v>
                </c:pt>
                <c:pt idx="36305">
                  <c:v>5.9996999999999998</c:v>
                </c:pt>
                <c:pt idx="36306">
                  <c:v>6.0000787500000001</c:v>
                </c:pt>
                <c:pt idx="36307">
                  <c:v>6.00050375</c:v>
                </c:pt>
                <c:pt idx="36308">
                  <c:v>6.0009393750015994</c:v>
                </c:pt>
                <c:pt idx="36309">
                  <c:v>6.0013287499999999</c:v>
                </c:pt>
                <c:pt idx="36310">
                  <c:v>6.0018012499999998</c:v>
                </c:pt>
                <c:pt idx="36311">
                  <c:v>6.0023131250016002</c:v>
                </c:pt>
                <c:pt idx="36312">
                  <c:v>6.0029162500000002</c:v>
                </c:pt>
                <c:pt idx="36313">
                  <c:v>6.0034556250015996</c:v>
                </c:pt>
                <c:pt idx="36314">
                  <c:v>6.0040512499999998</c:v>
                </c:pt>
                <c:pt idx="36315">
                  <c:v>6.0044693750015998</c:v>
                </c:pt>
                <c:pt idx="36316">
                  <c:v>6.0048537499999997</c:v>
                </c:pt>
                <c:pt idx="36317">
                  <c:v>6.0044831250015998</c:v>
                </c:pt>
                <c:pt idx="36318">
                  <c:v>6.0037656250015994</c:v>
                </c:pt>
                <c:pt idx="36319">
                  <c:v>6.0033212499999999</c:v>
                </c:pt>
                <c:pt idx="36320">
                  <c:v>6.0026643750015998</c:v>
                </c:pt>
                <c:pt idx="36321">
                  <c:v>6.0019925000000001</c:v>
                </c:pt>
                <c:pt idx="36322">
                  <c:v>6.0012012500000003</c:v>
                </c:pt>
                <c:pt idx="36323">
                  <c:v>6.0004137499999999</c:v>
                </c:pt>
                <c:pt idx="36324">
                  <c:v>5.9996200000000002</c:v>
                </c:pt>
                <c:pt idx="36325">
                  <c:v>5.9988406250016002</c:v>
                </c:pt>
                <c:pt idx="36326">
                  <c:v>5.9980718750015996</c:v>
                </c:pt>
                <c:pt idx="36327">
                  <c:v>5.9974243750016001</c:v>
                </c:pt>
                <c:pt idx="36328">
                  <c:v>5.9968599999999999</c:v>
                </c:pt>
                <c:pt idx="36329">
                  <c:v>5.9962031250015997</c:v>
                </c:pt>
                <c:pt idx="36330">
                  <c:v>5.9957431250016002</c:v>
                </c:pt>
                <c:pt idx="36331">
                  <c:v>5.9952649999999998</c:v>
                </c:pt>
                <c:pt idx="36332">
                  <c:v>5.9949031250016001</c:v>
                </c:pt>
                <c:pt idx="36333">
                  <c:v>5.9943768750016</c:v>
                </c:pt>
                <c:pt idx="36334">
                  <c:v>5.9940175</c:v>
                </c:pt>
                <c:pt idx="36335">
                  <c:v>5.9936906250015998</c:v>
                </c:pt>
                <c:pt idx="36336">
                  <c:v>5.9940106250016001</c:v>
                </c:pt>
                <c:pt idx="36337">
                  <c:v>5.9944993750015998</c:v>
                </c:pt>
                <c:pt idx="36338">
                  <c:v>5.99492125</c:v>
                </c:pt>
                <c:pt idx="36339">
                  <c:v>5.9954324999999997</c:v>
                </c:pt>
                <c:pt idx="36340">
                  <c:v>5.9957768750015994</c:v>
                </c:pt>
                <c:pt idx="36341">
                  <c:v>5.9961543750016002</c:v>
                </c:pt>
                <c:pt idx="36342">
                  <c:v>5.9965706250016</c:v>
                </c:pt>
                <c:pt idx="36343">
                  <c:v>5.9970024999999998</c:v>
                </c:pt>
                <c:pt idx="36344">
                  <c:v>5.9973850000000004</c:v>
                </c:pt>
                <c:pt idx="36345">
                  <c:v>5.9977387499999999</c:v>
                </c:pt>
                <c:pt idx="36346">
                  <c:v>5.9981418750015996</c:v>
                </c:pt>
                <c:pt idx="36347">
                  <c:v>5.9985012500000003</c:v>
                </c:pt>
                <c:pt idx="36348">
                  <c:v>5.9989024999999998</c:v>
                </c:pt>
                <c:pt idx="36349">
                  <c:v>5.9993681250015998</c:v>
                </c:pt>
                <c:pt idx="36350">
                  <c:v>5.9997781250015993</c:v>
                </c:pt>
                <c:pt idx="36351">
                  <c:v>6.0002374999999999</c:v>
                </c:pt>
                <c:pt idx="36352">
                  <c:v>6.0006087499999996</c:v>
                </c:pt>
                <c:pt idx="36353">
                  <c:v>6.00097375</c:v>
                </c:pt>
                <c:pt idx="36354">
                  <c:v>6.0006412500000001</c:v>
                </c:pt>
                <c:pt idx="36355">
                  <c:v>6.0002918750015999</c:v>
                </c:pt>
                <c:pt idx="36356">
                  <c:v>6.00041125</c:v>
                </c:pt>
                <c:pt idx="36357">
                  <c:v>6.0008093750015998</c:v>
                </c:pt>
                <c:pt idx="36358">
                  <c:v>6.0011668750015996</c:v>
                </c:pt>
                <c:pt idx="36359">
                  <c:v>6.0009168750016002</c:v>
                </c:pt>
                <c:pt idx="36360">
                  <c:v>6.0005656250015997</c:v>
                </c:pt>
                <c:pt idx="36361">
                  <c:v>6.0009406250015997</c:v>
                </c:pt>
                <c:pt idx="36362">
                  <c:v>6.0012924999999999</c:v>
                </c:pt>
                <c:pt idx="36363">
                  <c:v>6.0016249999999998</c:v>
                </c:pt>
                <c:pt idx="36364">
                  <c:v>6.0019693750015994</c:v>
                </c:pt>
                <c:pt idx="36365">
                  <c:v>6.0023474999999999</c:v>
                </c:pt>
                <c:pt idx="36366">
                  <c:v>6.0026718750015995</c:v>
                </c:pt>
                <c:pt idx="36367">
                  <c:v>6.0030318750016001</c:v>
                </c:pt>
                <c:pt idx="36368">
                  <c:v>6.0034062500000003</c:v>
                </c:pt>
                <c:pt idx="36369">
                  <c:v>6.0037893750015998</c:v>
                </c:pt>
                <c:pt idx="36370">
                  <c:v>6.0042568750015999</c:v>
                </c:pt>
                <c:pt idx="36371">
                  <c:v>6.00463375</c:v>
                </c:pt>
                <c:pt idx="36372">
                  <c:v>6.0051750000000004</c:v>
                </c:pt>
                <c:pt idx="36373">
                  <c:v>6.0055525000000003</c:v>
                </c:pt>
                <c:pt idx="36374">
                  <c:v>6.0060025000000001</c:v>
                </c:pt>
                <c:pt idx="36375">
                  <c:v>6.0065206250015999</c:v>
                </c:pt>
                <c:pt idx="36376">
                  <c:v>6.0070125000000001</c:v>
                </c:pt>
                <c:pt idx="36377">
                  <c:v>6.0073556250015994</c:v>
                </c:pt>
                <c:pt idx="36378">
                  <c:v>6.0077024999999997</c:v>
                </c:pt>
                <c:pt idx="36379">
                  <c:v>6.0073018750016001</c:v>
                </c:pt>
                <c:pt idx="36380">
                  <c:v>6.0068281250015998</c:v>
                </c:pt>
                <c:pt idx="36381">
                  <c:v>6.0064374999999997</c:v>
                </c:pt>
                <c:pt idx="36382">
                  <c:v>6.0058693750016001</c:v>
                </c:pt>
                <c:pt idx="36383">
                  <c:v>6.0052874999999997</c:v>
                </c:pt>
                <c:pt idx="36384">
                  <c:v>6.0049081250015997</c:v>
                </c:pt>
                <c:pt idx="36385">
                  <c:v>6.0042175000000002</c:v>
                </c:pt>
                <c:pt idx="36386">
                  <c:v>6.0037756250015999</c:v>
                </c:pt>
                <c:pt idx="36387">
                  <c:v>6.0033206250015994</c:v>
                </c:pt>
                <c:pt idx="36388">
                  <c:v>6.0028843750015994</c:v>
                </c:pt>
                <c:pt idx="36389">
                  <c:v>6.0024506250015994</c:v>
                </c:pt>
                <c:pt idx="36390">
                  <c:v>6.0020512500000001</c:v>
                </c:pt>
                <c:pt idx="36391">
                  <c:v>6.0017162500000003</c:v>
                </c:pt>
                <c:pt idx="36392">
                  <c:v>6.0011631250016002</c:v>
                </c:pt>
                <c:pt idx="36393">
                  <c:v>6.0007556250015996</c:v>
                </c:pt>
                <c:pt idx="36394">
                  <c:v>6.0003462499999998</c:v>
                </c:pt>
                <c:pt idx="36395">
                  <c:v>5.9998187500000002</c:v>
                </c:pt>
                <c:pt idx="36396">
                  <c:v>5.9993562499999999</c:v>
                </c:pt>
                <c:pt idx="36397">
                  <c:v>5.99874375</c:v>
                </c:pt>
                <c:pt idx="36398">
                  <c:v>5.9984000000000002</c:v>
                </c:pt>
                <c:pt idx="36399">
                  <c:v>5.9979874999999998</c:v>
                </c:pt>
                <c:pt idx="36400">
                  <c:v>5.9976525000000001</c:v>
                </c:pt>
                <c:pt idx="36401">
                  <c:v>5.9973037500000004</c:v>
                </c:pt>
                <c:pt idx="36402">
                  <c:v>5.9969824999999997</c:v>
                </c:pt>
                <c:pt idx="36403">
                  <c:v>5.9963743750015999</c:v>
                </c:pt>
                <c:pt idx="36404">
                  <c:v>5.9958468750015994</c:v>
                </c:pt>
                <c:pt idx="36405">
                  <c:v>5.9955056250015994</c:v>
                </c:pt>
                <c:pt idx="36406">
                  <c:v>5.9951381250016</c:v>
                </c:pt>
                <c:pt idx="36407">
                  <c:v>5.9952731250015994</c:v>
                </c:pt>
                <c:pt idx="36408">
                  <c:v>5.9956562499999997</c:v>
                </c:pt>
                <c:pt idx="36409">
                  <c:v>5.9960612500000003</c:v>
                </c:pt>
                <c:pt idx="36410">
                  <c:v>5.9964962499999999</c:v>
                </c:pt>
                <c:pt idx="36411">
                  <c:v>5.9968456250015993</c:v>
                </c:pt>
                <c:pt idx="36412">
                  <c:v>5.9971975000000004</c:v>
                </c:pt>
                <c:pt idx="36413">
                  <c:v>5.9975343750015995</c:v>
                </c:pt>
                <c:pt idx="36414">
                  <c:v>5.9979062499999998</c:v>
                </c:pt>
                <c:pt idx="36415">
                  <c:v>5.9982775000000004</c:v>
                </c:pt>
                <c:pt idx="36416">
                  <c:v>5.9986493750015999</c:v>
                </c:pt>
                <c:pt idx="36417">
                  <c:v>5.9989693750016002</c:v>
                </c:pt>
                <c:pt idx="36418">
                  <c:v>5.9991206250015994</c:v>
                </c:pt>
                <c:pt idx="36419">
                  <c:v>5.99876875</c:v>
                </c:pt>
                <c:pt idx="36420">
                  <c:v>5.9983624999999998</c:v>
                </c:pt>
                <c:pt idx="36421">
                  <c:v>5.9979300000000002</c:v>
                </c:pt>
                <c:pt idx="36422">
                  <c:v>5.9974274999999997</c:v>
                </c:pt>
                <c:pt idx="36423">
                  <c:v>5.9969400000000004</c:v>
                </c:pt>
                <c:pt idx="36424">
                  <c:v>5.9964437500000001</c:v>
                </c:pt>
                <c:pt idx="36425">
                  <c:v>5.9965262499999996</c:v>
                </c:pt>
                <c:pt idx="36426">
                  <c:v>5.9968518750015996</c:v>
                </c:pt>
                <c:pt idx="36427">
                  <c:v>5.9963199999999999</c:v>
                </c:pt>
                <c:pt idx="36428">
                  <c:v>5.9959768750015998</c:v>
                </c:pt>
                <c:pt idx="36429">
                  <c:v>5.9955800000000004</c:v>
                </c:pt>
                <c:pt idx="36430">
                  <c:v>5.9958549999999997</c:v>
                </c:pt>
                <c:pt idx="36431">
                  <c:v>5.9962987500000002</c:v>
                </c:pt>
                <c:pt idx="36432">
                  <c:v>5.9967350000000001</c:v>
                </c:pt>
                <c:pt idx="36433">
                  <c:v>5.9970593750015997</c:v>
                </c:pt>
                <c:pt idx="36434">
                  <c:v>5.9975550000000002</c:v>
                </c:pt>
                <c:pt idx="36435">
                  <c:v>5.9981549999999997</c:v>
                </c:pt>
                <c:pt idx="36436">
                  <c:v>5.9987506250016001</c:v>
                </c:pt>
                <c:pt idx="36437">
                  <c:v>5.9993131250016001</c:v>
                </c:pt>
                <c:pt idx="36438">
                  <c:v>5.9998687500000001</c:v>
                </c:pt>
                <c:pt idx="36439">
                  <c:v>6.0002006250016002</c:v>
                </c:pt>
                <c:pt idx="36440">
                  <c:v>6.0005418750016002</c:v>
                </c:pt>
                <c:pt idx="36441">
                  <c:v>6.0011437499999998</c:v>
                </c:pt>
                <c:pt idx="36442">
                  <c:v>6.0015012499999996</c:v>
                </c:pt>
                <c:pt idx="36443">
                  <c:v>6.0020043750015999</c:v>
                </c:pt>
                <c:pt idx="36444">
                  <c:v>6.0026481250015999</c:v>
                </c:pt>
                <c:pt idx="36445">
                  <c:v>6.0032756250016002</c:v>
                </c:pt>
                <c:pt idx="36446">
                  <c:v>6.0038600000000004</c:v>
                </c:pt>
                <c:pt idx="36447">
                  <c:v>6.0044149999999998</c:v>
                </c:pt>
                <c:pt idx="36448">
                  <c:v>6.0047550000000003</c:v>
                </c:pt>
                <c:pt idx="36449">
                  <c:v>6.0051218750016</c:v>
                </c:pt>
                <c:pt idx="36450">
                  <c:v>6.0055050000000003</c:v>
                </c:pt>
                <c:pt idx="36451">
                  <c:v>6.0061562500000001</c:v>
                </c:pt>
                <c:pt idx="36452">
                  <c:v>6.0068512500000004</c:v>
                </c:pt>
                <c:pt idx="36453">
                  <c:v>6.0071918750015998</c:v>
                </c:pt>
                <c:pt idx="36454">
                  <c:v>6.0075225000000003</c:v>
                </c:pt>
                <c:pt idx="36455">
                  <c:v>6.00784875</c:v>
                </c:pt>
                <c:pt idx="36456">
                  <c:v>6.0084324999999996</c:v>
                </c:pt>
                <c:pt idx="36457">
                  <c:v>6.0089656250015997</c:v>
                </c:pt>
                <c:pt idx="36458">
                  <c:v>6.0093306250016001</c:v>
                </c:pt>
                <c:pt idx="36459">
                  <c:v>6.0089618750015994</c:v>
                </c:pt>
                <c:pt idx="36460">
                  <c:v>6.0086168750016</c:v>
                </c:pt>
                <c:pt idx="36461">
                  <c:v>6.0081837499999997</c:v>
                </c:pt>
                <c:pt idx="36462">
                  <c:v>6.0075556250015998</c:v>
                </c:pt>
                <c:pt idx="36463">
                  <c:v>6.0068531250015997</c:v>
                </c:pt>
                <c:pt idx="36464">
                  <c:v>6.0060437499999999</c:v>
                </c:pt>
                <c:pt idx="36465">
                  <c:v>6.0050999999999997</c:v>
                </c:pt>
                <c:pt idx="36466">
                  <c:v>6.0040143750016002</c:v>
                </c:pt>
                <c:pt idx="36467">
                  <c:v>6.0029899999999996</c:v>
                </c:pt>
                <c:pt idx="36468">
                  <c:v>6.0019268750016002</c:v>
                </c:pt>
                <c:pt idx="36469">
                  <c:v>6.0008249999999999</c:v>
                </c:pt>
                <c:pt idx="36470">
                  <c:v>5.9997825000000002</c:v>
                </c:pt>
                <c:pt idx="36471">
                  <c:v>5.9987531250016</c:v>
                </c:pt>
                <c:pt idx="36472">
                  <c:v>5.9978237500000002</c:v>
                </c:pt>
                <c:pt idx="36473">
                  <c:v>5.9970100000000004</c:v>
                </c:pt>
                <c:pt idx="36474">
                  <c:v>5.9963331250016001</c:v>
                </c:pt>
                <c:pt idx="36475">
                  <c:v>5.9957225000000003</c:v>
                </c:pt>
                <c:pt idx="36476">
                  <c:v>5.995285</c:v>
                </c:pt>
                <c:pt idx="36477">
                  <c:v>5.9948912500000002</c:v>
                </c:pt>
                <c:pt idx="36478">
                  <c:v>5.9945399999999998</c:v>
                </c:pt>
                <c:pt idx="36479">
                  <c:v>5.9940524999999996</c:v>
                </c:pt>
                <c:pt idx="36480">
                  <c:v>5.9936524999999996</c:v>
                </c:pt>
                <c:pt idx="36481">
                  <c:v>5.9932431250015998</c:v>
                </c:pt>
                <c:pt idx="36482">
                  <c:v>5.9928581250016002</c:v>
                </c:pt>
                <c:pt idx="36483">
                  <c:v>5.99243375</c:v>
                </c:pt>
                <c:pt idx="36484">
                  <c:v>5.9920375000000003</c:v>
                </c:pt>
                <c:pt idx="36485">
                  <c:v>5.9915093750016002</c:v>
                </c:pt>
                <c:pt idx="36486">
                  <c:v>5.9908943750015995</c:v>
                </c:pt>
                <c:pt idx="36487">
                  <c:v>5.9905524999999997</c:v>
                </c:pt>
                <c:pt idx="36488">
                  <c:v>5.9901487500000004</c:v>
                </c:pt>
                <c:pt idx="36489">
                  <c:v>5.9897831250015994</c:v>
                </c:pt>
                <c:pt idx="36490">
                  <c:v>5.9894206250015998</c:v>
                </c:pt>
                <c:pt idx="36491">
                  <c:v>5.9888468750015997</c:v>
                </c:pt>
                <c:pt idx="36492">
                  <c:v>5.9884093750015994</c:v>
                </c:pt>
                <c:pt idx="36493">
                  <c:v>5.9880487499999999</c:v>
                </c:pt>
                <c:pt idx="36494">
                  <c:v>5.9879681250015997</c:v>
                </c:pt>
                <c:pt idx="36495">
                  <c:v>5.9883474999999997</c:v>
                </c:pt>
                <c:pt idx="36496">
                  <c:v>5.9888181250015995</c:v>
                </c:pt>
                <c:pt idx="36497">
                  <c:v>5.9893081250015996</c:v>
                </c:pt>
                <c:pt idx="36498">
                  <c:v>5.9898800000000003</c:v>
                </c:pt>
                <c:pt idx="36499">
                  <c:v>5.9903406250015996</c:v>
                </c:pt>
                <c:pt idx="36500">
                  <c:v>5.9909125000000003</c:v>
                </c:pt>
                <c:pt idx="36501">
                  <c:v>5.9915293750015994</c:v>
                </c:pt>
                <c:pt idx="36502">
                  <c:v>5.9920862499999998</c:v>
                </c:pt>
                <c:pt idx="36503">
                  <c:v>5.9926112500000004</c:v>
                </c:pt>
                <c:pt idx="36504">
                  <c:v>5.9931162499999999</c:v>
                </c:pt>
                <c:pt idx="36505">
                  <c:v>5.9936606250016</c:v>
                </c:pt>
                <c:pt idx="36506">
                  <c:v>5.9941624999999998</c:v>
                </c:pt>
                <c:pt idx="36507">
                  <c:v>5.9944918750016001</c:v>
                </c:pt>
                <c:pt idx="36508">
                  <c:v>5.9950118750015999</c:v>
                </c:pt>
                <c:pt idx="36509">
                  <c:v>5.9956050000000003</c:v>
                </c:pt>
                <c:pt idx="36510">
                  <c:v>5.99621125</c:v>
                </c:pt>
                <c:pt idx="36511">
                  <c:v>5.9967593750015995</c:v>
                </c:pt>
                <c:pt idx="36512">
                  <c:v>5.9971168750016002</c:v>
                </c:pt>
                <c:pt idx="36513">
                  <c:v>5.9977562500000001</c:v>
                </c:pt>
                <c:pt idx="36514">
                  <c:v>5.9983831250015998</c:v>
                </c:pt>
                <c:pt idx="36515">
                  <c:v>5.9989118750015997</c:v>
                </c:pt>
                <c:pt idx="36516">
                  <c:v>5.9993662499999996</c:v>
                </c:pt>
                <c:pt idx="36517">
                  <c:v>5.9998081250016</c:v>
                </c:pt>
                <c:pt idx="36518">
                  <c:v>6.0002899999999997</c:v>
                </c:pt>
                <c:pt idx="36519">
                  <c:v>6.0006225000000004</c:v>
                </c:pt>
                <c:pt idx="36520">
                  <c:v>6.0010606250015996</c:v>
                </c:pt>
                <c:pt idx="36521">
                  <c:v>6.0007181250016002</c:v>
                </c:pt>
                <c:pt idx="36522">
                  <c:v>6.0002956250016002</c:v>
                </c:pt>
                <c:pt idx="36523">
                  <c:v>5.9997181250015998</c:v>
                </c:pt>
                <c:pt idx="36524">
                  <c:v>5.9991562500000004</c:v>
                </c:pt>
                <c:pt idx="36525">
                  <c:v>5.9984837500000001</c:v>
                </c:pt>
                <c:pt idx="36526">
                  <c:v>5.9980518750015994</c:v>
                </c:pt>
                <c:pt idx="36527">
                  <c:v>5.9975412500000003</c:v>
                </c:pt>
                <c:pt idx="36528">
                  <c:v>5.9971231250015995</c:v>
                </c:pt>
                <c:pt idx="36529">
                  <c:v>5.9966962500000003</c:v>
                </c:pt>
                <c:pt idx="36530">
                  <c:v>5.9963306250016002</c:v>
                </c:pt>
                <c:pt idx="36531">
                  <c:v>5.9958912499999997</c:v>
                </c:pt>
                <c:pt idx="36532">
                  <c:v>5.9954237499999996</c:v>
                </c:pt>
                <c:pt idx="36533">
                  <c:v>5.9949543750015994</c:v>
                </c:pt>
                <c:pt idx="36534">
                  <c:v>5.9943618750015997</c:v>
                </c:pt>
                <c:pt idx="36535">
                  <c:v>5.9938981250015999</c:v>
                </c:pt>
                <c:pt idx="36536">
                  <c:v>5.9934062499999996</c:v>
                </c:pt>
                <c:pt idx="36537">
                  <c:v>5.9930593750016001</c:v>
                </c:pt>
                <c:pt idx="36538">
                  <c:v>5.9926275000000002</c:v>
                </c:pt>
                <c:pt idx="36539">
                  <c:v>5.99229375</c:v>
                </c:pt>
                <c:pt idx="36540">
                  <c:v>5.9919031250015999</c:v>
                </c:pt>
                <c:pt idx="36541">
                  <c:v>5.9913518750015999</c:v>
                </c:pt>
                <c:pt idx="36542">
                  <c:v>5.9909187499999996</c:v>
                </c:pt>
                <c:pt idx="36543">
                  <c:v>5.99048625</c:v>
                </c:pt>
                <c:pt idx="36544">
                  <c:v>5.9901068750016</c:v>
                </c:pt>
                <c:pt idx="36545">
                  <c:v>5.9902506250015994</c:v>
                </c:pt>
                <c:pt idx="36546">
                  <c:v>5.9905749999999998</c:v>
                </c:pt>
                <c:pt idx="36547">
                  <c:v>5.9909474999999999</c:v>
                </c:pt>
                <c:pt idx="36548">
                  <c:v>5.9913112499999999</c:v>
                </c:pt>
                <c:pt idx="36549">
                  <c:v>5.9916375000000004</c:v>
                </c:pt>
                <c:pt idx="36550">
                  <c:v>5.99201125</c:v>
                </c:pt>
                <c:pt idx="36551">
                  <c:v>5.99241125</c:v>
                </c:pt>
                <c:pt idx="36552">
                  <c:v>5.9929100000000002</c:v>
                </c:pt>
                <c:pt idx="36553">
                  <c:v>5.9935049999999999</c:v>
                </c:pt>
                <c:pt idx="36554">
                  <c:v>5.9940831250016</c:v>
                </c:pt>
                <c:pt idx="36555">
                  <c:v>5.99440375</c:v>
                </c:pt>
                <c:pt idx="36556">
                  <c:v>5.9949775000000001</c:v>
                </c:pt>
                <c:pt idx="36557">
                  <c:v>5.9955437500000004</c:v>
                </c:pt>
                <c:pt idx="36558">
                  <c:v>5.9961456250016001</c:v>
                </c:pt>
                <c:pt idx="36559">
                  <c:v>5.9966868750015996</c:v>
                </c:pt>
                <c:pt idx="36560">
                  <c:v>5.9970231250015997</c:v>
                </c:pt>
                <c:pt idx="36561">
                  <c:v>5.9977181250016001</c:v>
                </c:pt>
                <c:pt idx="36562">
                  <c:v>5.9983081250015999</c:v>
                </c:pt>
                <c:pt idx="36563">
                  <c:v>5.9987624999999998</c:v>
                </c:pt>
                <c:pt idx="36564">
                  <c:v>5.9992556250015996</c:v>
                </c:pt>
                <c:pt idx="36565">
                  <c:v>5.9996387499999999</c:v>
                </c:pt>
                <c:pt idx="36566">
                  <c:v>6.0000274999999998</c:v>
                </c:pt>
                <c:pt idx="36567">
                  <c:v>6.0005031250015994</c:v>
                </c:pt>
                <c:pt idx="36568">
                  <c:v>6.0008287500000002</c:v>
                </c:pt>
                <c:pt idx="36569">
                  <c:v>6.0002550000000001</c:v>
                </c:pt>
                <c:pt idx="36570">
                  <c:v>5.9997524999999996</c:v>
                </c:pt>
                <c:pt idx="36571">
                  <c:v>5.9991075</c:v>
                </c:pt>
                <c:pt idx="36572">
                  <c:v>5.9984918750015996</c:v>
                </c:pt>
                <c:pt idx="36573">
                  <c:v>5.9977850000000004</c:v>
                </c:pt>
                <c:pt idx="36574">
                  <c:v>5.9970743750016</c:v>
                </c:pt>
                <c:pt idx="36575">
                  <c:v>5.9963150000000001</c:v>
                </c:pt>
                <c:pt idx="36576">
                  <c:v>5.9955631250015999</c:v>
                </c:pt>
                <c:pt idx="36577">
                  <c:v>5.9947956250015997</c:v>
                </c:pt>
                <c:pt idx="36578">
                  <c:v>5.9939743750016001</c:v>
                </c:pt>
                <c:pt idx="36579">
                  <c:v>5.9932825000000003</c:v>
                </c:pt>
                <c:pt idx="36580">
                  <c:v>5.9927175000000004</c:v>
                </c:pt>
                <c:pt idx="36581">
                  <c:v>5.9922956250016002</c:v>
                </c:pt>
                <c:pt idx="36582">
                  <c:v>5.9919343750016001</c:v>
                </c:pt>
                <c:pt idx="36583">
                  <c:v>5.9913600000000002</c:v>
                </c:pt>
                <c:pt idx="36584">
                  <c:v>5.9909625000000002</c:v>
                </c:pt>
                <c:pt idx="36585">
                  <c:v>5.9910350000000001</c:v>
                </c:pt>
                <c:pt idx="36586">
                  <c:v>5.99071</c:v>
                </c:pt>
                <c:pt idx="36587">
                  <c:v>5.9903518750015996</c:v>
                </c:pt>
                <c:pt idx="36588">
                  <c:v>5.9899881250015996</c:v>
                </c:pt>
                <c:pt idx="36589">
                  <c:v>5.9894168750015995</c:v>
                </c:pt>
                <c:pt idx="36590">
                  <c:v>5.9890687500000004</c:v>
                </c:pt>
                <c:pt idx="36591">
                  <c:v>5.9884381250015997</c:v>
                </c:pt>
                <c:pt idx="36592">
                  <c:v>5.9880981250016001</c:v>
                </c:pt>
                <c:pt idx="36593">
                  <c:v>5.9874606250015994</c:v>
                </c:pt>
                <c:pt idx="36594">
                  <c:v>5.9869174999999997</c:v>
                </c:pt>
                <c:pt idx="36595">
                  <c:v>5.9865437500000001</c:v>
                </c:pt>
                <c:pt idx="36596">
                  <c:v>5.9868775000000003</c:v>
                </c:pt>
                <c:pt idx="36597">
                  <c:v>5.9872693750015999</c:v>
                </c:pt>
                <c:pt idx="36598">
                  <c:v>5.9876206250015995</c:v>
                </c:pt>
                <c:pt idx="36599">
                  <c:v>5.9880250000000004</c:v>
                </c:pt>
                <c:pt idx="36600">
                  <c:v>5.9884381250015997</c:v>
                </c:pt>
                <c:pt idx="36601">
                  <c:v>5.9888968750015996</c:v>
                </c:pt>
                <c:pt idx="36602">
                  <c:v>5.9894056250015995</c:v>
                </c:pt>
                <c:pt idx="36603">
                  <c:v>5.9899562499999996</c:v>
                </c:pt>
                <c:pt idx="36604">
                  <c:v>5.9905137499999999</c:v>
                </c:pt>
                <c:pt idx="36605">
                  <c:v>5.9909368750015997</c:v>
                </c:pt>
                <c:pt idx="36606">
                  <c:v>5.9914606250015998</c:v>
                </c:pt>
                <c:pt idx="36607">
                  <c:v>5.9919874999999996</c:v>
                </c:pt>
                <c:pt idx="36608">
                  <c:v>5.9925531250016002</c:v>
                </c:pt>
                <c:pt idx="36609">
                  <c:v>5.9931206250016</c:v>
                </c:pt>
                <c:pt idx="36610">
                  <c:v>5.9934537499999996</c:v>
                </c:pt>
                <c:pt idx="36611">
                  <c:v>5.9939756250015996</c:v>
                </c:pt>
                <c:pt idx="36612">
                  <c:v>5.9944518750015998</c:v>
                </c:pt>
                <c:pt idx="36613">
                  <c:v>5.9949537499999996</c:v>
                </c:pt>
                <c:pt idx="36614">
                  <c:v>5.9954150000000004</c:v>
                </c:pt>
                <c:pt idx="36615">
                  <c:v>5.9957856250015995</c:v>
                </c:pt>
                <c:pt idx="36616">
                  <c:v>5.9961406250015994</c:v>
                </c:pt>
                <c:pt idx="36617">
                  <c:v>5.9965275</c:v>
                </c:pt>
                <c:pt idx="36618">
                  <c:v>5.9969062500000003</c:v>
                </c:pt>
                <c:pt idx="36619">
                  <c:v>5.9963274999999996</c:v>
                </c:pt>
                <c:pt idx="36620">
                  <c:v>5.9959443750016002</c:v>
                </c:pt>
                <c:pt idx="36621">
                  <c:v>5.9955118750015997</c:v>
                </c:pt>
                <c:pt idx="36622">
                  <c:v>5.9948956250015994</c:v>
                </c:pt>
                <c:pt idx="36623">
                  <c:v>5.9942500000000001</c:v>
                </c:pt>
                <c:pt idx="36624">
                  <c:v>5.9935937499999996</c:v>
                </c:pt>
                <c:pt idx="36625">
                  <c:v>5.9928650000000001</c:v>
                </c:pt>
                <c:pt idx="36626">
                  <c:v>5.9922018750015997</c:v>
                </c:pt>
                <c:pt idx="36627">
                  <c:v>5.9915787500000004</c:v>
                </c:pt>
                <c:pt idx="36628">
                  <c:v>5.9909800000000004</c:v>
                </c:pt>
                <c:pt idx="36629">
                  <c:v>5.9902843750015995</c:v>
                </c:pt>
                <c:pt idx="36630">
                  <c:v>5.9896374999999997</c:v>
                </c:pt>
                <c:pt idx="36631">
                  <c:v>5.9890337499999999</c:v>
                </c:pt>
                <c:pt idx="36632">
                  <c:v>5.9885543750016001</c:v>
                </c:pt>
                <c:pt idx="36633">
                  <c:v>5.9881137500000001</c:v>
                </c:pt>
                <c:pt idx="36634">
                  <c:v>5.9877306250015998</c:v>
                </c:pt>
                <c:pt idx="36635">
                  <c:v>5.9872018750015998</c:v>
                </c:pt>
                <c:pt idx="36636">
                  <c:v>5.9868362499999996</c:v>
                </c:pt>
                <c:pt idx="36637">
                  <c:v>5.9871643750015995</c:v>
                </c:pt>
                <c:pt idx="36638">
                  <c:v>5.9875637499999996</c:v>
                </c:pt>
                <c:pt idx="36639">
                  <c:v>5.9879075000000004</c:v>
                </c:pt>
                <c:pt idx="36640">
                  <c:v>5.9882681250015999</c:v>
                </c:pt>
                <c:pt idx="36641">
                  <c:v>5.9887031250015994</c:v>
                </c:pt>
                <c:pt idx="36642">
                  <c:v>5.98905625</c:v>
                </c:pt>
                <c:pt idx="36643">
                  <c:v>5.9893912499999997</c:v>
                </c:pt>
                <c:pt idx="36644">
                  <c:v>5.9895550000000002</c:v>
                </c:pt>
                <c:pt idx="36645">
                  <c:v>5.9892118750016001</c:v>
                </c:pt>
                <c:pt idx="36646">
                  <c:v>5.9896624999999997</c:v>
                </c:pt>
                <c:pt idx="36647">
                  <c:v>5.9900912499999999</c:v>
                </c:pt>
                <c:pt idx="36648">
                  <c:v>5.9905081250015995</c:v>
                </c:pt>
                <c:pt idx="36649">
                  <c:v>5.9908412499999999</c:v>
                </c:pt>
                <c:pt idx="36650">
                  <c:v>5.9913143750015996</c:v>
                </c:pt>
                <c:pt idx="36651">
                  <c:v>5.9918093750015995</c:v>
                </c:pt>
                <c:pt idx="36652">
                  <c:v>5.9923668750015997</c:v>
                </c:pt>
                <c:pt idx="36653">
                  <c:v>5.9929362499999996</c:v>
                </c:pt>
                <c:pt idx="36654">
                  <c:v>5.9932987500000001</c:v>
                </c:pt>
                <c:pt idx="36655">
                  <c:v>5.9938943750015996</c:v>
                </c:pt>
                <c:pt idx="36656">
                  <c:v>5.9944781250016002</c:v>
                </c:pt>
                <c:pt idx="36657">
                  <c:v>5.9948256250015994</c:v>
                </c:pt>
                <c:pt idx="36658">
                  <c:v>5.9954393750015997</c:v>
                </c:pt>
                <c:pt idx="36659">
                  <c:v>5.9957950000000002</c:v>
                </c:pt>
                <c:pt idx="36660">
                  <c:v>5.9961450000000003</c:v>
                </c:pt>
                <c:pt idx="36661">
                  <c:v>5.9966418750015995</c:v>
                </c:pt>
                <c:pt idx="36662">
                  <c:v>5.9970656250015999</c:v>
                </c:pt>
                <c:pt idx="36663">
                  <c:v>5.9974074999999996</c:v>
                </c:pt>
                <c:pt idx="36664">
                  <c:v>5.9968718750015997</c:v>
                </c:pt>
                <c:pt idx="36665">
                  <c:v>5.9963325000000003</c:v>
                </c:pt>
                <c:pt idx="36666">
                  <c:v>5.9959806250016001</c:v>
                </c:pt>
                <c:pt idx="36667">
                  <c:v>5.9955506250015995</c:v>
                </c:pt>
                <c:pt idx="36668">
                  <c:v>5.9951106250016002</c:v>
                </c:pt>
                <c:pt idx="36669">
                  <c:v>5.9945293750015995</c:v>
                </c:pt>
                <c:pt idx="36670">
                  <c:v>5.9939281250015997</c:v>
                </c:pt>
                <c:pt idx="36671">
                  <c:v>5.9933943750015999</c:v>
                </c:pt>
                <c:pt idx="36672">
                  <c:v>5.9929206250015996</c:v>
                </c:pt>
                <c:pt idx="36673">
                  <c:v>5.9924206250015999</c:v>
                </c:pt>
                <c:pt idx="36674">
                  <c:v>5.9919056250015998</c:v>
                </c:pt>
                <c:pt idx="36675">
                  <c:v>5.9913762500000001</c:v>
                </c:pt>
                <c:pt idx="36676">
                  <c:v>5.9908856250015994</c:v>
                </c:pt>
                <c:pt idx="36677">
                  <c:v>5.9905074999999997</c:v>
                </c:pt>
                <c:pt idx="36678">
                  <c:v>5.9901137499999999</c:v>
                </c:pt>
                <c:pt idx="36679">
                  <c:v>5.98952375</c:v>
                </c:pt>
                <c:pt idx="36680">
                  <c:v>5.9889581250015995</c:v>
                </c:pt>
                <c:pt idx="36681">
                  <c:v>5.9885712499999997</c:v>
                </c:pt>
                <c:pt idx="36682">
                  <c:v>5.9880562499999996</c:v>
                </c:pt>
                <c:pt idx="36683">
                  <c:v>5.9877181250015994</c:v>
                </c:pt>
                <c:pt idx="36684">
                  <c:v>5.9873806250015997</c:v>
                </c:pt>
                <c:pt idx="36685">
                  <c:v>5.9869343750016002</c:v>
                </c:pt>
                <c:pt idx="36686">
                  <c:v>5.9865674999999996</c:v>
                </c:pt>
                <c:pt idx="36687">
                  <c:v>5.9861662500000001</c:v>
                </c:pt>
                <c:pt idx="36688">
                  <c:v>5.9856949999999998</c:v>
                </c:pt>
                <c:pt idx="36689">
                  <c:v>5.9852906250015998</c:v>
                </c:pt>
                <c:pt idx="36690">
                  <c:v>5.9849168750016002</c:v>
                </c:pt>
                <c:pt idx="36691">
                  <c:v>5.9844887499999997</c:v>
                </c:pt>
                <c:pt idx="36692">
                  <c:v>5.9841550000000003</c:v>
                </c:pt>
                <c:pt idx="36693">
                  <c:v>5.9844487500000003</c:v>
                </c:pt>
                <c:pt idx="36694">
                  <c:v>5.9848731250015996</c:v>
                </c:pt>
                <c:pt idx="36695">
                  <c:v>5.9852850000000002</c:v>
                </c:pt>
                <c:pt idx="36696">
                  <c:v>5.9856625000000001</c:v>
                </c:pt>
                <c:pt idx="36697">
                  <c:v>5.9861156250015997</c:v>
                </c:pt>
                <c:pt idx="36698">
                  <c:v>5.9864906250015997</c:v>
                </c:pt>
                <c:pt idx="36699">
                  <c:v>5.9868987499999999</c:v>
                </c:pt>
                <c:pt idx="36700">
                  <c:v>5.9873893750015998</c:v>
                </c:pt>
                <c:pt idx="36701">
                  <c:v>5.9879468750016001</c:v>
                </c:pt>
                <c:pt idx="36702">
                  <c:v>5.9885243750015995</c:v>
                </c:pt>
                <c:pt idx="36703">
                  <c:v>5.9891800000000002</c:v>
                </c:pt>
                <c:pt idx="36704">
                  <c:v>5.9897549999999997</c:v>
                </c:pt>
                <c:pt idx="36705">
                  <c:v>5.9902862499999996</c:v>
                </c:pt>
                <c:pt idx="36706">
                  <c:v>5.9908193750015997</c:v>
                </c:pt>
                <c:pt idx="36707">
                  <c:v>5.9913243750016001</c:v>
                </c:pt>
                <c:pt idx="36708">
                  <c:v>5.9918800000000001</c:v>
                </c:pt>
                <c:pt idx="36709">
                  <c:v>5.9924862499999998</c:v>
                </c:pt>
                <c:pt idx="36710">
                  <c:v>5.9928299999999997</c:v>
                </c:pt>
                <c:pt idx="36711">
                  <c:v>5.9931599999999996</c:v>
                </c:pt>
                <c:pt idx="36712">
                  <c:v>5.9935375000000004</c:v>
                </c:pt>
                <c:pt idx="36713">
                  <c:v>5.99421625</c:v>
                </c:pt>
                <c:pt idx="36714">
                  <c:v>5.9945456250015994</c:v>
                </c:pt>
                <c:pt idx="36715">
                  <c:v>5.9950749999999999</c:v>
                </c:pt>
                <c:pt idx="36716">
                  <c:v>5.9956756250016001</c:v>
                </c:pt>
                <c:pt idx="36717">
                  <c:v>5.9961237499999998</c:v>
                </c:pt>
                <c:pt idx="36718">
                  <c:v>5.9965106250015996</c:v>
                </c:pt>
                <c:pt idx="36719">
                  <c:v>5.9968556250015999</c:v>
                </c:pt>
                <c:pt idx="36720">
                  <c:v>5.9964643750016</c:v>
                </c:pt>
                <c:pt idx="36721">
                  <c:v>5.9959612499999997</c:v>
                </c:pt>
                <c:pt idx="36722">
                  <c:v>5.9953356250015997</c:v>
                </c:pt>
                <c:pt idx="36723">
                  <c:v>5.9946149999999996</c:v>
                </c:pt>
                <c:pt idx="36724">
                  <c:v>5.9942656250016002</c:v>
                </c:pt>
                <c:pt idx="36725">
                  <c:v>5.9938706250016001</c:v>
                </c:pt>
                <c:pt idx="36726">
                  <c:v>5.9932237500000003</c:v>
                </c:pt>
                <c:pt idx="36727">
                  <c:v>5.9928981250015996</c:v>
                </c:pt>
                <c:pt idx="36728">
                  <c:v>5.9925724999999996</c:v>
                </c:pt>
                <c:pt idx="36729">
                  <c:v>5.9919031250015999</c:v>
                </c:pt>
                <c:pt idx="36730">
                  <c:v>5.9914825</c:v>
                </c:pt>
                <c:pt idx="36731">
                  <c:v>5.9910924999999997</c:v>
                </c:pt>
                <c:pt idx="36732">
                  <c:v>5.9906018750015999</c:v>
                </c:pt>
                <c:pt idx="36733">
                  <c:v>5.9901774999999997</c:v>
                </c:pt>
                <c:pt idx="36734">
                  <c:v>5.9896856250015995</c:v>
                </c:pt>
                <c:pt idx="36735">
                  <c:v>5.9892312499999996</c:v>
                </c:pt>
                <c:pt idx="36736">
                  <c:v>5.9887468750016</c:v>
                </c:pt>
                <c:pt idx="36737">
                  <c:v>5.9883581250016</c:v>
                </c:pt>
                <c:pt idx="36738">
                  <c:v>5.9879443750016002</c:v>
                </c:pt>
                <c:pt idx="36739">
                  <c:v>5.9874700000000001</c:v>
                </c:pt>
                <c:pt idx="36740">
                  <c:v>5.9871043750016</c:v>
                </c:pt>
                <c:pt idx="36741">
                  <c:v>5.9867625000000002</c:v>
                </c:pt>
                <c:pt idx="36742">
                  <c:v>5.9866962499999996</c:v>
                </c:pt>
                <c:pt idx="36743">
                  <c:v>5.9871131250016001</c:v>
                </c:pt>
                <c:pt idx="36744">
                  <c:v>5.9874999999999998</c:v>
                </c:pt>
                <c:pt idx="36745">
                  <c:v>5.98795375</c:v>
                </c:pt>
                <c:pt idx="36746">
                  <c:v>5.9883850000000001</c:v>
                </c:pt>
                <c:pt idx="36747">
                  <c:v>5.9888006250016002</c:v>
                </c:pt>
                <c:pt idx="36748">
                  <c:v>5.9893437499999997</c:v>
                </c:pt>
                <c:pt idx="36749">
                  <c:v>5.9899475000000004</c:v>
                </c:pt>
                <c:pt idx="36750">
                  <c:v>5.9905724999999999</c:v>
                </c:pt>
                <c:pt idx="36751">
                  <c:v>5.9911812500000003</c:v>
                </c:pt>
                <c:pt idx="36752">
                  <c:v>5.9918387500000003</c:v>
                </c:pt>
                <c:pt idx="36753">
                  <c:v>5.9924918750015994</c:v>
                </c:pt>
                <c:pt idx="36754">
                  <c:v>5.9930812500000004</c:v>
                </c:pt>
                <c:pt idx="36755">
                  <c:v>5.99363125</c:v>
                </c:pt>
                <c:pt idx="36756">
                  <c:v>5.9939881250016001</c:v>
                </c:pt>
                <c:pt idx="36757">
                  <c:v>5.9945993750015996</c:v>
                </c:pt>
                <c:pt idx="36758">
                  <c:v>5.9951587499999999</c:v>
                </c:pt>
                <c:pt idx="36759">
                  <c:v>5.9956387500000003</c:v>
                </c:pt>
                <c:pt idx="36760">
                  <c:v>5.9961475000000002</c:v>
                </c:pt>
                <c:pt idx="36761">
                  <c:v>5.9965312500000003</c:v>
                </c:pt>
                <c:pt idx="36762">
                  <c:v>5.9968925000000004</c:v>
                </c:pt>
                <c:pt idx="36763">
                  <c:v>5.9973225000000001</c:v>
                </c:pt>
                <c:pt idx="36764">
                  <c:v>5.9977487500000004</c:v>
                </c:pt>
                <c:pt idx="36765">
                  <c:v>5.9981643750015996</c:v>
                </c:pt>
                <c:pt idx="36766">
                  <c:v>5.9985962500000003</c:v>
                </c:pt>
                <c:pt idx="36767">
                  <c:v>5.9989774999999996</c:v>
                </c:pt>
                <c:pt idx="36768">
                  <c:v>5.9993081250015994</c:v>
                </c:pt>
                <c:pt idx="36769">
                  <c:v>5.9988618750015998</c:v>
                </c:pt>
                <c:pt idx="36770">
                  <c:v>5.9984793750016001</c:v>
                </c:pt>
                <c:pt idx="36771">
                  <c:v>5.9980149999999997</c:v>
                </c:pt>
                <c:pt idx="36772">
                  <c:v>5.9973956250015998</c:v>
                </c:pt>
                <c:pt idx="36773">
                  <c:v>5.9967243750015999</c:v>
                </c:pt>
                <c:pt idx="36774">
                  <c:v>5.9959712500000002</c:v>
                </c:pt>
                <c:pt idx="36775">
                  <c:v>5.9951881250015999</c:v>
                </c:pt>
                <c:pt idx="36776">
                  <c:v>5.9944918750016001</c:v>
                </c:pt>
                <c:pt idx="36777">
                  <c:v>5.9937106250015999</c:v>
                </c:pt>
                <c:pt idx="36778">
                  <c:v>5.9929968750015998</c:v>
                </c:pt>
                <c:pt idx="36779">
                  <c:v>5.9922412500000002</c:v>
                </c:pt>
                <c:pt idx="36780">
                  <c:v>5.9915656250015994</c:v>
                </c:pt>
                <c:pt idx="36781">
                  <c:v>5.9909031250015996</c:v>
                </c:pt>
                <c:pt idx="36782">
                  <c:v>5.9903037499999998</c:v>
                </c:pt>
                <c:pt idx="36783">
                  <c:v>5.9897756250015997</c:v>
                </c:pt>
                <c:pt idx="36784">
                  <c:v>5.98936125</c:v>
                </c:pt>
                <c:pt idx="36785">
                  <c:v>5.98903125</c:v>
                </c:pt>
                <c:pt idx="36786">
                  <c:v>5.98848</c:v>
                </c:pt>
                <c:pt idx="36787">
                  <c:v>5.9880456250015994</c:v>
                </c:pt>
                <c:pt idx="36788">
                  <c:v>5.9878618750015997</c:v>
                </c:pt>
                <c:pt idx="36789">
                  <c:v>5.9873968750015996</c:v>
                </c:pt>
                <c:pt idx="36790">
                  <c:v>5.9869349999999999</c:v>
                </c:pt>
                <c:pt idx="36791">
                  <c:v>5.9864924999999998</c:v>
                </c:pt>
                <c:pt idx="36792">
                  <c:v>5.9860981250015994</c:v>
                </c:pt>
                <c:pt idx="36793">
                  <c:v>5.9855337500000001</c:v>
                </c:pt>
                <c:pt idx="36794">
                  <c:v>5.9850750000000001</c:v>
                </c:pt>
                <c:pt idx="36795">
                  <c:v>5.9844718750016002</c:v>
                </c:pt>
                <c:pt idx="36796">
                  <c:v>5.9840906250015999</c:v>
                </c:pt>
                <c:pt idx="36797">
                  <c:v>5.98340125</c:v>
                </c:pt>
                <c:pt idx="36798">
                  <c:v>5.9829606250016001</c:v>
                </c:pt>
                <c:pt idx="36799">
                  <c:v>5.9824243750015995</c:v>
                </c:pt>
                <c:pt idx="36800">
                  <c:v>5.9818806250016001</c:v>
                </c:pt>
                <c:pt idx="36801">
                  <c:v>5.9811362499999996</c:v>
                </c:pt>
                <c:pt idx="36802">
                  <c:v>5.9804674999999996</c:v>
                </c:pt>
                <c:pt idx="36803">
                  <c:v>5.9797106250015997</c:v>
                </c:pt>
                <c:pt idx="36804">
                  <c:v>5.9791024999999998</c:v>
                </c:pt>
                <c:pt idx="36805">
                  <c:v>5.9784525000000004</c:v>
                </c:pt>
                <c:pt idx="36806">
                  <c:v>5.9777449999999996</c:v>
                </c:pt>
                <c:pt idx="36807">
                  <c:v>5.9770468750015997</c:v>
                </c:pt>
                <c:pt idx="36808">
                  <c:v>5.9764999999999997</c:v>
                </c:pt>
                <c:pt idx="36809">
                  <c:v>5.9760625000000003</c:v>
                </c:pt>
                <c:pt idx="36810">
                  <c:v>5.9755993750015994</c:v>
                </c:pt>
                <c:pt idx="36811">
                  <c:v>5.9751025000000002</c:v>
                </c:pt>
                <c:pt idx="36812">
                  <c:v>5.9747674999999996</c:v>
                </c:pt>
                <c:pt idx="36813">
                  <c:v>5.9751493750015996</c:v>
                </c:pt>
                <c:pt idx="36814">
                  <c:v>5.9755437499999999</c:v>
                </c:pt>
                <c:pt idx="36815">
                  <c:v>5.9758856250015997</c:v>
                </c:pt>
                <c:pt idx="36816">
                  <c:v>5.9762268750015997</c:v>
                </c:pt>
                <c:pt idx="36817">
                  <c:v>5.9766206250015994</c:v>
                </c:pt>
                <c:pt idx="36818">
                  <c:v>5.9770506250016</c:v>
                </c:pt>
                <c:pt idx="36819">
                  <c:v>5.9775206250016</c:v>
                </c:pt>
                <c:pt idx="36820">
                  <c:v>5.9780612499999997</c:v>
                </c:pt>
                <c:pt idx="36821">
                  <c:v>5.9785968750015996</c:v>
                </c:pt>
                <c:pt idx="36822">
                  <c:v>5.9789518750015995</c:v>
                </c:pt>
                <c:pt idx="36823">
                  <c:v>5.9795731250015995</c:v>
                </c:pt>
                <c:pt idx="36824">
                  <c:v>5.9801849999999996</c:v>
                </c:pt>
                <c:pt idx="36825">
                  <c:v>5.9808762499999997</c:v>
                </c:pt>
                <c:pt idx="36826">
                  <c:v>5.9814981250015995</c:v>
                </c:pt>
                <c:pt idx="36827">
                  <c:v>5.9818224999999998</c:v>
                </c:pt>
                <c:pt idx="36828">
                  <c:v>5.9824131250015995</c:v>
                </c:pt>
                <c:pt idx="36829">
                  <c:v>5.9830375</c:v>
                </c:pt>
                <c:pt idx="36830">
                  <c:v>5.9836793750016</c:v>
                </c:pt>
                <c:pt idx="36831">
                  <c:v>5.9843212499999998</c:v>
                </c:pt>
                <c:pt idx="36832">
                  <c:v>5.9849437500000002</c:v>
                </c:pt>
                <c:pt idx="36833">
                  <c:v>5.9855574999999996</c:v>
                </c:pt>
                <c:pt idx="36834">
                  <c:v>5.9861537499999997</c:v>
                </c:pt>
                <c:pt idx="36835">
                  <c:v>5.9866262499999996</c:v>
                </c:pt>
                <c:pt idx="36836">
                  <c:v>5.9870787500000002</c:v>
                </c:pt>
                <c:pt idx="36837">
                  <c:v>5.9875481250015996</c:v>
                </c:pt>
                <c:pt idx="36838">
                  <c:v>5.9879593750015996</c:v>
                </c:pt>
                <c:pt idx="36839">
                  <c:v>5.9883412500000004</c:v>
                </c:pt>
                <c:pt idx="36840">
                  <c:v>5.9887268750015998</c:v>
                </c:pt>
                <c:pt idx="36841">
                  <c:v>5.9883793750015997</c:v>
                </c:pt>
                <c:pt idx="36842">
                  <c:v>5.9878331250015995</c:v>
                </c:pt>
                <c:pt idx="36843">
                  <c:v>5.9873956250016001</c:v>
                </c:pt>
                <c:pt idx="36844">
                  <c:v>5.9870393750015998</c:v>
                </c:pt>
                <c:pt idx="36845">
                  <c:v>5.9863918750015994</c:v>
                </c:pt>
                <c:pt idx="36846">
                  <c:v>5.9859806250015994</c:v>
                </c:pt>
                <c:pt idx="36847">
                  <c:v>5.9855506250015997</c:v>
                </c:pt>
                <c:pt idx="36848">
                  <c:v>5.9852237500000003</c:v>
                </c:pt>
                <c:pt idx="36849">
                  <c:v>5.9848868750015995</c:v>
                </c:pt>
                <c:pt idx="36850">
                  <c:v>5.9842831250015998</c:v>
                </c:pt>
                <c:pt idx="36851">
                  <c:v>5.9837337499999999</c:v>
                </c:pt>
                <c:pt idx="36852">
                  <c:v>5.9832018750015994</c:v>
                </c:pt>
                <c:pt idx="36853">
                  <c:v>5.9827243750015997</c:v>
                </c:pt>
                <c:pt idx="36854">
                  <c:v>5.9821512500000003</c:v>
                </c:pt>
                <c:pt idx="36855">
                  <c:v>5.9817749999999998</c:v>
                </c:pt>
                <c:pt idx="36856">
                  <c:v>5.9813718750015994</c:v>
                </c:pt>
                <c:pt idx="36857">
                  <c:v>5.9810318750015998</c:v>
                </c:pt>
                <c:pt idx="36858">
                  <c:v>5.9806949999999999</c:v>
                </c:pt>
                <c:pt idx="36859">
                  <c:v>5.9803499999999996</c:v>
                </c:pt>
                <c:pt idx="36860">
                  <c:v>5.9799212500000003</c:v>
                </c:pt>
                <c:pt idx="36861">
                  <c:v>5.9792931250015995</c:v>
                </c:pt>
                <c:pt idx="36862">
                  <c:v>5.9786237499999997</c:v>
                </c:pt>
                <c:pt idx="36863">
                  <c:v>5.9781731250016001</c:v>
                </c:pt>
                <c:pt idx="36864">
                  <c:v>5.97774625</c:v>
                </c:pt>
                <c:pt idx="36865">
                  <c:v>5.9772812499999999</c:v>
                </c:pt>
                <c:pt idx="36866">
                  <c:v>5.9772337499999999</c:v>
                </c:pt>
                <c:pt idx="36867">
                  <c:v>5.9775656250016</c:v>
                </c:pt>
                <c:pt idx="36868">
                  <c:v>5.9779756250015996</c:v>
                </c:pt>
                <c:pt idx="36869">
                  <c:v>5.9783437499999996</c:v>
                </c:pt>
                <c:pt idx="36870">
                  <c:v>5.9787699999999999</c:v>
                </c:pt>
                <c:pt idx="36871">
                  <c:v>5.9791131250016001</c:v>
                </c:pt>
                <c:pt idx="36872">
                  <c:v>5.9795856250016</c:v>
                </c:pt>
                <c:pt idx="36873">
                  <c:v>5.979965</c:v>
                </c:pt>
                <c:pt idx="36874">
                  <c:v>5.9803375000000001</c:v>
                </c:pt>
                <c:pt idx="36875">
                  <c:v>5.9807087499999998</c:v>
                </c:pt>
                <c:pt idx="36876">
                  <c:v>5.98109</c:v>
                </c:pt>
                <c:pt idx="36877">
                  <c:v>5.9807693750016</c:v>
                </c:pt>
                <c:pt idx="36878">
                  <c:v>5.9804424999999997</c:v>
                </c:pt>
                <c:pt idx="36879">
                  <c:v>5.9801156250015994</c:v>
                </c:pt>
                <c:pt idx="36880">
                  <c:v>5.9795131250016</c:v>
                </c:pt>
                <c:pt idx="36881">
                  <c:v>5.978955</c:v>
                </c:pt>
                <c:pt idx="36882">
                  <c:v>5.9785349999999999</c:v>
                </c:pt>
                <c:pt idx="36883">
                  <c:v>5.9788625</c:v>
                </c:pt>
                <c:pt idx="36884">
                  <c:v>5.9791962500000002</c:v>
                </c:pt>
                <c:pt idx="36885">
                  <c:v>5.9795812499999998</c:v>
                </c:pt>
                <c:pt idx="36886">
                  <c:v>5.9795812499999998</c:v>
                </c:pt>
                <c:pt idx="36887">
                  <c:v>5.9799481250015996</c:v>
                </c:pt>
                <c:pt idx="36888">
                  <c:v>5.9803350000000002</c:v>
                </c:pt>
                <c:pt idx="36889">
                  <c:v>5.9807224999999997</c:v>
                </c:pt>
                <c:pt idx="36890">
                  <c:v>5.9811218750016</c:v>
                </c:pt>
                <c:pt idx="36891">
                  <c:v>5.9815649999999998</c:v>
                </c:pt>
                <c:pt idx="36892">
                  <c:v>5.9820318750016002</c:v>
                </c:pt>
                <c:pt idx="36893">
                  <c:v>5.9824993750016002</c:v>
                </c:pt>
                <c:pt idx="36894">
                  <c:v>5.9830106250016</c:v>
                </c:pt>
                <c:pt idx="36895">
                  <c:v>5.9836349999999996</c:v>
                </c:pt>
                <c:pt idx="36896">
                  <c:v>5.9839662499999999</c:v>
                </c:pt>
                <c:pt idx="36897">
                  <c:v>5.9846037499999998</c:v>
                </c:pt>
                <c:pt idx="36898">
                  <c:v>5.9853037499999999</c:v>
                </c:pt>
                <c:pt idx="36899">
                  <c:v>5.9859312500000001</c:v>
                </c:pt>
                <c:pt idx="36900">
                  <c:v>5.9863212499999996</c:v>
                </c:pt>
                <c:pt idx="36901">
                  <c:v>5.9866843750015999</c:v>
                </c:pt>
                <c:pt idx="36902">
                  <c:v>5.9870893750015997</c:v>
                </c:pt>
                <c:pt idx="36903">
                  <c:v>5.9877437499999999</c:v>
                </c:pt>
                <c:pt idx="36904">
                  <c:v>5.9880674999999997</c:v>
                </c:pt>
                <c:pt idx="36905">
                  <c:v>5.9884481250016002</c:v>
                </c:pt>
                <c:pt idx="36906">
                  <c:v>5.9888149999999998</c:v>
                </c:pt>
                <c:pt idx="36907">
                  <c:v>5.9892500000000002</c:v>
                </c:pt>
                <c:pt idx="36908">
                  <c:v>5.9896031250016</c:v>
                </c:pt>
                <c:pt idx="36909">
                  <c:v>5.9899575</c:v>
                </c:pt>
                <c:pt idx="36910">
                  <c:v>5.9903250000000003</c:v>
                </c:pt>
                <c:pt idx="36911">
                  <c:v>5.9906587499999997</c:v>
                </c:pt>
                <c:pt idx="36912">
                  <c:v>5.9910681250015996</c:v>
                </c:pt>
                <c:pt idx="36913">
                  <c:v>5.9914543750015996</c:v>
                </c:pt>
                <c:pt idx="36914">
                  <c:v>5.9918487499999999</c:v>
                </c:pt>
                <c:pt idx="36915">
                  <c:v>5.9922193750016</c:v>
                </c:pt>
                <c:pt idx="36916">
                  <c:v>5.9925812499999997</c:v>
                </c:pt>
                <c:pt idx="36917">
                  <c:v>5.9931962499999996</c:v>
                </c:pt>
                <c:pt idx="36918">
                  <c:v>5.9937118750015994</c:v>
                </c:pt>
                <c:pt idx="36919">
                  <c:v>5.9932981250015995</c:v>
                </c:pt>
                <c:pt idx="36920">
                  <c:v>5.9929743750015998</c:v>
                </c:pt>
                <c:pt idx="36921">
                  <c:v>5.9925087499999998</c:v>
                </c:pt>
                <c:pt idx="36922">
                  <c:v>5.9918612500000004</c:v>
                </c:pt>
                <c:pt idx="36923">
                  <c:v>5.9910800000000002</c:v>
                </c:pt>
                <c:pt idx="36924">
                  <c:v>5.9901425000000001</c:v>
                </c:pt>
                <c:pt idx="36925">
                  <c:v>5.9891131250015999</c:v>
                </c:pt>
                <c:pt idx="36926">
                  <c:v>5.9878799999999996</c:v>
                </c:pt>
                <c:pt idx="36927">
                  <c:v>5.9866287500000004</c:v>
                </c:pt>
                <c:pt idx="36928">
                  <c:v>5.9852556250015994</c:v>
                </c:pt>
                <c:pt idx="36929">
                  <c:v>5.9838931250015994</c:v>
                </c:pt>
                <c:pt idx="36930">
                  <c:v>5.9826293750015997</c:v>
                </c:pt>
                <c:pt idx="36931">
                  <c:v>5.9814800000000004</c:v>
                </c:pt>
                <c:pt idx="36932">
                  <c:v>5.9805343750016</c:v>
                </c:pt>
                <c:pt idx="36933">
                  <c:v>5.9797068750015994</c:v>
                </c:pt>
                <c:pt idx="36934">
                  <c:v>5.9790425000000003</c:v>
                </c:pt>
                <c:pt idx="36935">
                  <c:v>5.9785237499999999</c:v>
                </c:pt>
                <c:pt idx="36936">
                  <c:v>5.9781325000000001</c:v>
                </c:pt>
                <c:pt idx="36937">
                  <c:v>5.9777968750015997</c:v>
                </c:pt>
                <c:pt idx="36938">
                  <c:v>5.9774599999999998</c:v>
                </c:pt>
                <c:pt idx="36939">
                  <c:v>5.9771375000000004</c:v>
                </c:pt>
                <c:pt idx="36940">
                  <c:v>5.9767950000000001</c:v>
                </c:pt>
                <c:pt idx="36941">
                  <c:v>5.9764612499999998</c:v>
                </c:pt>
                <c:pt idx="36942">
                  <c:v>5.9760206250015999</c:v>
                </c:pt>
                <c:pt idx="36943">
                  <c:v>5.9756581250015994</c:v>
                </c:pt>
                <c:pt idx="36944">
                  <c:v>5.9752306250015996</c:v>
                </c:pt>
                <c:pt idx="36945">
                  <c:v>5.9747950000000003</c:v>
                </c:pt>
                <c:pt idx="36946">
                  <c:v>5.9743925000000004</c:v>
                </c:pt>
                <c:pt idx="36947">
                  <c:v>5.9739693750015999</c:v>
                </c:pt>
                <c:pt idx="36948">
                  <c:v>5.9735331250015999</c:v>
                </c:pt>
                <c:pt idx="36949">
                  <c:v>5.9730537500000001</c:v>
                </c:pt>
                <c:pt idx="36950">
                  <c:v>5.9726106250016002</c:v>
                </c:pt>
                <c:pt idx="36951">
                  <c:v>5.97227</c:v>
                </c:pt>
                <c:pt idx="36952">
                  <c:v>5.9718631250016001</c:v>
                </c:pt>
                <c:pt idx="36953">
                  <c:v>5.9720781250016</c:v>
                </c:pt>
                <c:pt idx="36954">
                  <c:v>5.9725456250016</c:v>
                </c:pt>
                <c:pt idx="36955">
                  <c:v>5.97293875</c:v>
                </c:pt>
                <c:pt idx="36956">
                  <c:v>5.9732656250015994</c:v>
                </c:pt>
                <c:pt idx="36957">
                  <c:v>5.9737106250015994</c:v>
                </c:pt>
                <c:pt idx="36958">
                  <c:v>5.9740406250015994</c:v>
                </c:pt>
                <c:pt idx="36959">
                  <c:v>5.9744068750016002</c:v>
                </c:pt>
                <c:pt idx="36960">
                  <c:v>5.9747356250015997</c:v>
                </c:pt>
                <c:pt idx="36961">
                  <c:v>5.9751574999999999</c:v>
                </c:pt>
                <c:pt idx="36962">
                  <c:v>5.9755856250015995</c:v>
                </c:pt>
                <c:pt idx="36963">
                  <c:v>5.9759975000000001</c:v>
                </c:pt>
                <c:pt idx="36964">
                  <c:v>5.9764037500000002</c:v>
                </c:pt>
                <c:pt idx="36965">
                  <c:v>5.9767543750016001</c:v>
                </c:pt>
                <c:pt idx="36966">
                  <c:v>5.9772256250015996</c:v>
                </c:pt>
                <c:pt idx="36967">
                  <c:v>5.9776737500000001</c:v>
                </c:pt>
                <c:pt idx="36968">
                  <c:v>5.9782349999999997</c:v>
                </c:pt>
                <c:pt idx="36969">
                  <c:v>5.9787637499999997</c:v>
                </c:pt>
                <c:pt idx="36970">
                  <c:v>5.9793562500000004</c:v>
                </c:pt>
                <c:pt idx="36971">
                  <c:v>5.9799087499999999</c:v>
                </c:pt>
                <c:pt idx="36972">
                  <c:v>5.9805124999999997</c:v>
                </c:pt>
                <c:pt idx="36973">
                  <c:v>5.9810449999999999</c:v>
                </c:pt>
                <c:pt idx="36974">
                  <c:v>5.9815787499999997</c:v>
                </c:pt>
                <c:pt idx="36975">
                  <c:v>5.9820643750015998</c:v>
                </c:pt>
                <c:pt idx="36976">
                  <c:v>5.9826606250015999</c:v>
                </c:pt>
                <c:pt idx="36977">
                  <c:v>5.9831381250015996</c:v>
                </c:pt>
                <c:pt idx="36978">
                  <c:v>5.9836862499999999</c:v>
                </c:pt>
                <c:pt idx="36979">
                  <c:v>5.9842750000000002</c:v>
                </c:pt>
                <c:pt idx="36980">
                  <c:v>5.98464375</c:v>
                </c:pt>
                <c:pt idx="36981">
                  <c:v>5.9851418750015997</c:v>
                </c:pt>
                <c:pt idx="36982">
                  <c:v>5.9856806250016001</c:v>
                </c:pt>
                <c:pt idx="36983">
                  <c:v>5.9862481250016</c:v>
                </c:pt>
                <c:pt idx="36984">
                  <c:v>5.9867256250015997</c:v>
                </c:pt>
                <c:pt idx="36985">
                  <c:v>5.9872268750015998</c:v>
                </c:pt>
                <c:pt idx="36986">
                  <c:v>5.9876100000000001</c:v>
                </c:pt>
                <c:pt idx="36987">
                  <c:v>5.9879956250015995</c:v>
                </c:pt>
                <c:pt idx="36988">
                  <c:v>5.9880849999999999</c:v>
                </c:pt>
                <c:pt idx="36989">
                  <c:v>5.9876050000000003</c:v>
                </c:pt>
                <c:pt idx="36990">
                  <c:v>5.9872212500000002</c:v>
                </c:pt>
                <c:pt idx="36991">
                  <c:v>5.9867737500000002</c:v>
                </c:pt>
                <c:pt idx="36992">
                  <c:v>5.9861224999999996</c:v>
                </c:pt>
                <c:pt idx="36993">
                  <c:v>5.9853500000000004</c:v>
                </c:pt>
                <c:pt idx="36994">
                  <c:v>5.9843768750016002</c:v>
                </c:pt>
                <c:pt idx="36995">
                  <c:v>5.9833906250015998</c:v>
                </c:pt>
                <c:pt idx="36996">
                  <c:v>5.9821556250015995</c:v>
                </c:pt>
                <c:pt idx="36997">
                  <c:v>5.9809749999999999</c:v>
                </c:pt>
                <c:pt idx="36998">
                  <c:v>5.9797762499999996</c:v>
                </c:pt>
                <c:pt idx="36999">
                  <c:v>5.9785612500000003</c:v>
                </c:pt>
                <c:pt idx="37000">
                  <c:v>5.9773756250016001</c:v>
                </c:pt>
                <c:pt idx="37001">
                  <c:v>5.9761643750015994</c:v>
                </c:pt>
                <c:pt idx="37002">
                  <c:v>5.9750431250015996</c:v>
                </c:pt>
                <c:pt idx="37003">
                  <c:v>5.97396875</c:v>
                </c:pt>
                <c:pt idx="37004">
                  <c:v>5.9730343750015997</c:v>
                </c:pt>
                <c:pt idx="37005">
                  <c:v>5.9720956250016002</c:v>
                </c:pt>
                <c:pt idx="37006">
                  <c:v>5.97136625</c:v>
                </c:pt>
                <c:pt idx="37007">
                  <c:v>5.9706187499999999</c:v>
                </c:pt>
                <c:pt idx="37008">
                  <c:v>5.9700443750016001</c:v>
                </c:pt>
                <c:pt idx="37009">
                  <c:v>5.9694756250015999</c:v>
                </c:pt>
                <c:pt idx="37010">
                  <c:v>5.9690112500000003</c:v>
                </c:pt>
                <c:pt idx="37011">
                  <c:v>5.9686737499999998</c:v>
                </c:pt>
                <c:pt idx="37012">
                  <c:v>5.96819875</c:v>
                </c:pt>
                <c:pt idx="37013">
                  <c:v>5.9678512499999998</c:v>
                </c:pt>
                <c:pt idx="37014">
                  <c:v>5.9674262499999999</c:v>
                </c:pt>
                <c:pt idx="37015">
                  <c:v>5.9678056250016001</c:v>
                </c:pt>
                <c:pt idx="37016">
                  <c:v>5.9681468750016</c:v>
                </c:pt>
                <c:pt idx="37017">
                  <c:v>5.9686006250016002</c:v>
                </c:pt>
                <c:pt idx="37018">
                  <c:v>5.9689587499999996</c:v>
                </c:pt>
                <c:pt idx="37019">
                  <c:v>5.9694512499999997</c:v>
                </c:pt>
                <c:pt idx="37020">
                  <c:v>5.9698374999999997</c:v>
                </c:pt>
                <c:pt idx="37021">
                  <c:v>5.9703587499999999</c:v>
                </c:pt>
                <c:pt idx="37022">
                  <c:v>5.9708350000000001</c:v>
                </c:pt>
                <c:pt idx="37023">
                  <c:v>5.9713687499999999</c:v>
                </c:pt>
                <c:pt idx="37024">
                  <c:v>5.9717331250015997</c:v>
                </c:pt>
                <c:pt idx="37025">
                  <c:v>5.9723300000000004</c:v>
                </c:pt>
                <c:pt idx="37026">
                  <c:v>5.9729156250016002</c:v>
                </c:pt>
                <c:pt idx="37027">
                  <c:v>5.9734643750015994</c:v>
                </c:pt>
                <c:pt idx="37028">
                  <c:v>5.9740993750015994</c:v>
                </c:pt>
                <c:pt idx="37029">
                  <c:v>5.9746531250016002</c:v>
                </c:pt>
                <c:pt idx="37030">
                  <c:v>5.9751975000000002</c:v>
                </c:pt>
                <c:pt idx="37031">
                  <c:v>5.9756999999999998</c:v>
                </c:pt>
                <c:pt idx="37032">
                  <c:v>5.9761956250015995</c:v>
                </c:pt>
                <c:pt idx="37033">
                  <c:v>5.9766518750015996</c:v>
                </c:pt>
                <c:pt idx="37034">
                  <c:v>5.9771768750016001</c:v>
                </c:pt>
                <c:pt idx="37035">
                  <c:v>5.9776106250016001</c:v>
                </c:pt>
                <c:pt idx="37036">
                  <c:v>5.9781149999999998</c:v>
                </c:pt>
                <c:pt idx="37037">
                  <c:v>5.9784968750015999</c:v>
                </c:pt>
                <c:pt idx="37038">
                  <c:v>5.9779731250015997</c:v>
                </c:pt>
                <c:pt idx="37039">
                  <c:v>5.9774843750016</c:v>
                </c:pt>
                <c:pt idx="37040">
                  <c:v>5.9769662500000003</c:v>
                </c:pt>
                <c:pt idx="37041">
                  <c:v>5.9763225000000002</c:v>
                </c:pt>
                <c:pt idx="37042">
                  <c:v>5.9755993750015994</c:v>
                </c:pt>
                <c:pt idx="37043">
                  <c:v>5.9748543750016001</c:v>
                </c:pt>
                <c:pt idx="37044">
                  <c:v>5.9739568750015994</c:v>
                </c:pt>
                <c:pt idx="37045">
                  <c:v>5.9731043750015997</c:v>
                </c:pt>
                <c:pt idx="37046">
                  <c:v>5.9721543750016002</c:v>
                </c:pt>
                <c:pt idx="37047">
                  <c:v>5.9712812499999997</c:v>
                </c:pt>
                <c:pt idx="37048">
                  <c:v>5.9703518750016</c:v>
                </c:pt>
                <c:pt idx="37049">
                  <c:v>5.9695593750015998</c:v>
                </c:pt>
                <c:pt idx="37050">
                  <c:v>5.9686981250016</c:v>
                </c:pt>
                <c:pt idx="37051">
                  <c:v>5.9679287499999996</c:v>
                </c:pt>
                <c:pt idx="37052">
                  <c:v>5.9672756250015997</c:v>
                </c:pt>
                <c:pt idx="37053">
                  <c:v>5.9665881250016</c:v>
                </c:pt>
                <c:pt idx="37054">
                  <c:v>5.9661024999999999</c:v>
                </c:pt>
                <c:pt idx="37055">
                  <c:v>5.9656987499999996</c:v>
                </c:pt>
                <c:pt idx="37056">
                  <c:v>5.9651318750015996</c:v>
                </c:pt>
                <c:pt idx="37057">
                  <c:v>5.96547625</c:v>
                </c:pt>
                <c:pt idx="37058">
                  <c:v>5.9659768750015996</c:v>
                </c:pt>
                <c:pt idx="37059">
                  <c:v>5.9663449999999996</c:v>
                </c:pt>
                <c:pt idx="37060">
                  <c:v>5.96676625</c:v>
                </c:pt>
                <c:pt idx="37061">
                  <c:v>5.9671931250016002</c:v>
                </c:pt>
                <c:pt idx="37062">
                  <c:v>5.9676625000000003</c:v>
                </c:pt>
                <c:pt idx="37063">
                  <c:v>5.9681793750015997</c:v>
                </c:pt>
                <c:pt idx="37064">
                  <c:v>5.9686893750015999</c:v>
                </c:pt>
                <c:pt idx="37065">
                  <c:v>5.9692206250015998</c:v>
                </c:pt>
                <c:pt idx="37066">
                  <c:v>5.9697500000000003</c:v>
                </c:pt>
                <c:pt idx="37067">
                  <c:v>5.9701793750015995</c:v>
                </c:pt>
                <c:pt idx="37068">
                  <c:v>5.9706056250015997</c:v>
                </c:pt>
                <c:pt idx="37069">
                  <c:v>5.9709637500000001</c:v>
                </c:pt>
                <c:pt idx="37070">
                  <c:v>5.9712993750015997</c:v>
                </c:pt>
                <c:pt idx="37071">
                  <c:v>5.9716537499999998</c:v>
                </c:pt>
                <c:pt idx="37072">
                  <c:v>5.9719800000000003</c:v>
                </c:pt>
                <c:pt idx="37073">
                  <c:v>5.9725287500000004</c:v>
                </c:pt>
                <c:pt idx="37074">
                  <c:v>5.9729812500000001</c:v>
                </c:pt>
                <c:pt idx="37075">
                  <c:v>5.9733843750015998</c:v>
                </c:pt>
                <c:pt idx="37076">
                  <c:v>5.9737762500000002</c:v>
                </c:pt>
                <c:pt idx="37077">
                  <c:v>5.9742406250015998</c:v>
                </c:pt>
                <c:pt idx="37078">
                  <c:v>5.9746131250015999</c:v>
                </c:pt>
                <c:pt idx="37079">
                  <c:v>5.9749837499999998</c:v>
                </c:pt>
                <c:pt idx="37080">
                  <c:v>5.9754174999999998</c:v>
                </c:pt>
                <c:pt idx="37081">
                  <c:v>5.9757681250015997</c:v>
                </c:pt>
                <c:pt idx="37082">
                  <c:v>5.9754231250015994</c:v>
                </c:pt>
                <c:pt idx="37083">
                  <c:v>5.9750887500000003</c:v>
                </c:pt>
                <c:pt idx="37084">
                  <c:v>5.9745837499999999</c:v>
                </c:pt>
                <c:pt idx="37085">
                  <c:v>5.9740318750016002</c:v>
                </c:pt>
                <c:pt idx="37086">
                  <c:v>5.9733324999999997</c:v>
                </c:pt>
                <c:pt idx="37087">
                  <c:v>5.9729450000000002</c:v>
                </c:pt>
                <c:pt idx="37088">
                  <c:v>5.9724931250015993</c:v>
                </c:pt>
                <c:pt idx="37089">
                  <c:v>5.9721137500000001</c:v>
                </c:pt>
                <c:pt idx="37090">
                  <c:v>5.9717056250015998</c:v>
                </c:pt>
                <c:pt idx="37091">
                  <c:v>5.9713093750016002</c:v>
                </c:pt>
                <c:pt idx="37092">
                  <c:v>5.9708068750015997</c:v>
                </c:pt>
                <c:pt idx="37093">
                  <c:v>5.9710056250015997</c:v>
                </c:pt>
                <c:pt idx="37094">
                  <c:v>5.9713950000000002</c:v>
                </c:pt>
                <c:pt idx="37095">
                  <c:v>5.9717156250015995</c:v>
                </c:pt>
                <c:pt idx="37096">
                  <c:v>5.9720487499999999</c:v>
                </c:pt>
                <c:pt idx="37097">
                  <c:v>5.9724931250015993</c:v>
                </c:pt>
                <c:pt idx="37098">
                  <c:v>5.9728168750016</c:v>
                </c:pt>
                <c:pt idx="37099">
                  <c:v>5.9731443750016</c:v>
                </c:pt>
                <c:pt idx="37100">
                  <c:v>5.9734818750015997</c:v>
                </c:pt>
                <c:pt idx="37101">
                  <c:v>5.9738468750016001</c:v>
                </c:pt>
                <c:pt idx="37102">
                  <c:v>5.9742212500000003</c:v>
                </c:pt>
                <c:pt idx="37103">
                  <c:v>5.9739624999999998</c:v>
                </c:pt>
                <c:pt idx="37104">
                  <c:v>5.9734100000000003</c:v>
                </c:pt>
                <c:pt idx="37105">
                  <c:v>5.9728706250016002</c:v>
                </c:pt>
                <c:pt idx="37106">
                  <c:v>5.9724468750015998</c:v>
                </c:pt>
                <c:pt idx="37107">
                  <c:v>5.9720362500000004</c:v>
                </c:pt>
                <c:pt idx="37108">
                  <c:v>5.9715262500000001</c:v>
                </c:pt>
                <c:pt idx="37109">
                  <c:v>5.9709925000000004</c:v>
                </c:pt>
                <c:pt idx="37110">
                  <c:v>5.9704031250015994</c:v>
                </c:pt>
                <c:pt idx="37111">
                  <c:v>5.9698906250016002</c:v>
                </c:pt>
                <c:pt idx="37112">
                  <c:v>5.96943</c:v>
                </c:pt>
                <c:pt idx="37113">
                  <c:v>5.9689493750015998</c:v>
                </c:pt>
                <c:pt idx="37114">
                  <c:v>5.9684531250015995</c:v>
                </c:pt>
                <c:pt idx="37115">
                  <c:v>5.9679487499999997</c:v>
                </c:pt>
                <c:pt idx="37116">
                  <c:v>5.9675612500000002</c:v>
                </c:pt>
                <c:pt idx="37117">
                  <c:v>5.9671862500000001</c:v>
                </c:pt>
                <c:pt idx="37118">
                  <c:v>5.9666224999999997</c:v>
                </c:pt>
                <c:pt idx="37119">
                  <c:v>5.9661999999999997</c:v>
                </c:pt>
                <c:pt idx="37120">
                  <c:v>5.9658518750015999</c:v>
                </c:pt>
                <c:pt idx="37121">
                  <c:v>5.9654531250015994</c:v>
                </c:pt>
                <c:pt idx="37122">
                  <c:v>5.9654562499999999</c:v>
                </c:pt>
                <c:pt idx="37123">
                  <c:v>5.9658556250016002</c:v>
                </c:pt>
                <c:pt idx="37124">
                  <c:v>5.9662550000000003</c:v>
                </c:pt>
                <c:pt idx="37125">
                  <c:v>5.9666837499999996</c:v>
                </c:pt>
                <c:pt idx="37126">
                  <c:v>5.9671900000000004</c:v>
                </c:pt>
                <c:pt idx="37127">
                  <c:v>5.9676200000000001</c:v>
                </c:pt>
                <c:pt idx="37128">
                  <c:v>5.9680737500000003</c:v>
                </c:pt>
                <c:pt idx="37129">
                  <c:v>5.9684231250015998</c:v>
                </c:pt>
                <c:pt idx="37130">
                  <c:v>5.9687749999999999</c:v>
                </c:pt>
                <c:pt idx="37131">
                  <c:v>5.9691431250016</c:v>
                </c:pt>
                <c:pt idx="37132">
                  <c:v>5.9694962499999997</c:v>
                </c:pt>
                <c:pt idx="37133">
                  <c:v>5.9699418750015996</c:v>
                </c:pt>
                <c:pt idx="37134">
                  <c:v>5.9702812500000002</c:v>
                </c:pt>
                <c:pt idx="37135">
                  <c:v>5.9707662499999996</c:v>
                </c:pt>
                <c:pt idx="37136">
                  <c:v>5.9711706250015997</c:v>
                </c:pt>
                <c:pt idx="37137">
                  <c:v>5.9715049999999996</c:v>
                </c:pt>
                <c:pt idx="37138">
                  <c:v>5.9719300000000004</c:v>
                </c:pt>
                <c:pt idx="37139">
                  <c:v>5.9722906250015999</c:v>
                </c:pt>
                <c:pt idx="37140">
                  <c:v>5.9726299999999997</c:v>
                </c:pt>
                <c:pt idx="37141">
                  <c:v>5.9730243750016001</c:v>
                </c:pt>
                <c:pt idx="37142">
                  <c:v>5.9734249999999998</c:v>
                </c:pt>
                <c:pt idx="37143">
                  <c:v>5.9739287499999998</c:v>
                </c:pt>
                <c:pt idx="37144">
                  <c:v>5.9745287500000002</c:v>
                </c:pt>
                <c:pt idx="37145">
                  <c:v>5.9751531250015999</c:v>
                </c:pt>
                <c:pt idx="37146">
                  <c:v>5.9756475</c:v>
                </c:pt>
                <c:pt idx="37147">
                  <c:v>5.97617625</c:v>
                </c:pt>
                <c:pt idx="37148">
                  <c:v>5.9767418750015997</c:v>
                </c:pt>
                <c:pt idx="37149">
                  <c:v>5.9771968750015994</c:v>
                </c:pt>
                <c:pt idx="37150">
                  <c:v>5.9775956250015998</c:v>
                </c:pt>
                <c:pt idx="37151">
                  <c:v>5.9779243750016002</c:v>
                </c:pt>
                <c:pt idx="37152">
                  <c:v>5.9782656250016002</c:v>
                </c:pt>
                <c:pt idx="37153">
                  <c:v>5.9779781250015995</c:v>
                </c:pt>
                <c:pt idx="37154">
                  <c:v>5.9774337500000003</c:v>
                </c:pt>
                <c:pt idx="37155">
                  <c:v>5.9770931250016002</c:v>
                </c:pt>
                <c:pt idx="37156">
                  <c:v>5.9767131250015995</c:v>
                </c:pt>
                <c:pt idx="37157">
                  <c:v>5.9762112500000004</c:v>
                </c:pt>
                <c:pt idx="37158">
                  <c:v>5.9756312500000002</c:v>
                </c:pt>
                <c:pt idx="37159">
                  <c:v>5.9750750000000004</c:v>
                </c:pt>
                <c:pt idx="37160">
                  <c:v>5.9744175000000004</c:v>
                </c:pt>
                <c:pt idx="37161">
                  <c:v>5.9737262500000003</c:v>
                </c:pt>
                <c:pt idx="37162">
                  <c:v>5.9729418750015997</c:v>
                </c:pt>
                <c:pt idx="37163">
                  <c:v>5.9722081250015995</c:v>
                </c:pt>
                <c:pt idx="37164">
                  <c:v>5.9713900000000004</c:v>
                </c:pt>
                <c:pt idx="37165">
                  <c:v>5.9707056250015995</c:v>
                </c:pt>
                <c:pt idx="37166">
                  <c:v>5.9699362499999999</c:v>
                </c:pt>
                <c:pt idx="37167">
                  <c:v>5.9693843750015994</c:v>
                </c:pt>
                <c:pt idx="37168">
                  <c:v>5.9688956250015996</c:v>
                </c:pt>
                <c:pt idx="37169">
                  <c:v>5.9683675000000003</c:v>
                </c:pt>
                <c:pt idx="37170">
                  <c:v>5.9678737499999999</c:v>
                </c:pt>
                <c:pt idx="37171">
                  <c:v>5.9673918750016002</c:v>
                </c:pt>
                <c:pt idx="37172">
                  <c:v>5.9669862499999997</c:v>
                </c:pt>
                <c:pt idx="37173">
                  <c:v>5.9665762500000001</c:v>
                </c:pt>
                <c:pt idx="37174">
                  <c:v>5.9658974999999996</c:v>
                </c:pt>
                <c:pt idx="37175">
                  <c:v>5.9652562500000004</c:v>
                </c:pt>
                <c:pt idx="37176">
                  <c:v>5.9646906250015999</c:v>
                </c:pt>
                <c:pt idx="37177">
                  <c:v>5.9643637500000004</c:v>
                </c:pt>
                <c:pt idx="37178">
                  <c:v>5.9640056250016</c:v>
                </c:pt>
                <c:pt idx="37179">
                  <c:v>5.9644418750015999</c:v>
                </c:pt>
                <c:pt idx="37180">
                  <c:v>5.9649181250016001</c:v>
                </c:pt>
                <c:pt idx="37181">
                  <c:v>5.9654362499999998</c:v>
                </c:pt>
                <c:pt idx="37182">
                  <c:v>5.9658093750015997</c:v>
                </c:pt>
                <c:pt idx="37183">
                  <c:v>5.9661524999999997</c:v>
                </c:pt>
                <c:pt idx="37184">
                  <c:v>5.9665600000000003</c:v>
                </c:pt>
                <c:pt idx="37185">
                  <c:v>5.9669587499999999</c:v>
                </c:pt>
                <c:pt idx="37186">
                  <c:v>5.96746</c:v>
                </c:pt>
                <c:pt idx="37187">
                  <c:v>5.9680162499999998</c:v>
                </c:pt>
                <c:pt idx="37188">
                  <c:v>5.9686143750016001</c:v>
                </c:pt>
                <c:pt idx="37189">
                  <c:v>5.9691731250015998</c:v>
                </c:pt>
                <c:pt idx="37190">
                  <c:v>5.96983</c:v>
                </c:pt>
                <c:pt idx="37191">
                  <c:v>5.9703756250015996</c:v>
                </c:pt>
                <c:pt idx="37192">
                  <c:v>5.9709325</c:v>
                </c:pt>
                <c:pt idx="37193">
                  <c:v>5.9714824999999996</c:v>
                </c:pt>
                <c:pt idx="37194">
                  <c:v>5.9720750000000002</c:v>
                </c:pt>
                <c:pt idx="37195">
                  <c:v>5.9724124999999999</c:v>
                </c:pt>
                <c:pt idx="37196">
                  <c:v>5.9730631250016</c:v>
                </c:pt>
                <c:pt idx="37197">
                  <c:v>5.9736368750016</c:v>
                </c:pt>
                <c:pt idx="37198">
                  <c:v>5.97429875</c:v>
                </c:pt>
                <c:pt idx="37199">
                  <c:v>5.9749618750015996</c:v>
                </c:pt>
                <c:pt idx="37200">
                  <c:v>5.9755518750015995</c:v>
                </c:pt>
                <c:pt idx="37201">
                  <c:v>5.9761825000000002</c:v>
                </c:pt>
                <c:pt idx="37202">
                  <c:v>5.9765656250015997</c:v>
                </c:pt>
                <c:pt idx="37203">
                  <c:v>5.9769062499999999</c:v>
                </c:pt>
                <c:pt idx="37204">
                  <c:v>5.9772643750015995</c:v>
                </c:pt>
                <c:pt idx="37205">
                  <c:v>5.9779756250015996</c:v>
                </c:pt>
                <c:pt idx="37206">
                  <c:v>5.9786018750015995</c:v>
                </c:pt>
                <c:pt idx="37207">
                  <c:v>5.9792631250015997</c:v>
                </c:pt>
                <c:pt idx="37208">
                  <c:v>5.9795981250015995</c:v>
                </c:pt>
                <c:pt idx="37209">
                  <c:v>5.9790718750015994</c:v>
                </c:pt>
                <c:pt idx="37210">
                  <c:v>5.9784912500000003</c:v>
                </c:pt>
                <c:pt idx="37211">
                  <c:v>5.9777318750015995</c:v>
                </c:pt>
                <c:pt idx="37212">
                  <c:v>5.9769712500000001</c:v>
                </c:pt>
                <c:pt idx="37213">
                  <c:v>5.9760681250015999</c:v>
                </c:pt>
                <c:pt idx="37214">
                  <c:v>5.9750887500000003</c:v>
                </c:pt>
                <c:pt idx="37215">
                  <c:v>5.97404125</c:v>
                </c:pt>
                <c:pt idx="37216">
                  <c:v>5.9729049999999999</c:v>
                </c:pt>
                <c:pt idx="37217">
                  <c:v>5.9717968750015995</c:v>
                </c:pt>
                <c:pt idx="37218">
                  <c:v>5.9706437499999998</c:v>
                </c:pt>
                <c:pt idx="37219">
                  <c:v>5.9695793750016</c:v>
                </c:pt>
                <c:pt idx="37220">
                  <c:v>5.9685649999999999</c:v>
                </c:pt>
                <c:pt idx="37221">
                  <c:v>5.9677131250016</c:v>
                </c:pt>
                <c:pt idx="37222">
                  <c:v>5.9668893750015997</c:v>
                </c:pt>
                <c:pt idx="37223">
                  <c:v>5.9661818750015998</c:v>
                </c:pt>
                <c:pt idx="37224">
                  <c:v>5.9655399999999998</c:v>
                </c:pt>
                <c:pt idx="37225">
                  <c:v>5.9649599999999996</c:v>
                </c:pt>
                <c:pt idx="37226">
                  <c:v>5.9645318750016001</c:v>
                </c:pt>
                <c:pt idx="37227">
                  <c:v>5.9640918750015999</c:v>
                </c:pt>
                <c:pt idx="37228">
                  <c:v>5.9635224999999998</c:v>
                </c:pt>
                <c:pt idx="37229">
                  <c:v>5.9631731250015996</c:v>
                </c:pt>
                <c:pt idx="37230">
                  <c:v>5.9632243750015999</c:v>
                </c:pt>
                <c:pt idx="37231">
                  <c:v>5.9632893750016001</c:v>
                </c:pt>
                <c:pt idx="37232">
                  <c:v>5.9634581250015994</c:v>
                </c:pt>
                <c:pt idx="37233">
                  <c:v>5.9634124999999996</c:v>
                </c:pt>
                <c:pt idx="37234">
                  <c:v>5.9633168750015999</c:v>
                </c:pt>
                <c:pt idx="37235">
                  <c:v>5.9629743750015995</c:v>
                </c:pt>
                <c:pt idx="37236">
                  <c:v>5.9626293750016002</c:v>
                </c:pt>
                <c:pt idx="37237">
                  <c:v>5.9623068750015999</c:v>
                </c:pt>
                <c:pt idx="37238">
                  <c:v>5.9618624999999996</c:v>
                </c:pt>
                <c:pt idx="37239">
                  <c:v>5.9613874999999998</c:v>
                </c:pt>
                <c:pt idx="37240">
                  <c:v>5.9610124999999998</c:v>
                </c:pt>
                <c:pt idx="37241">
                  <c:v>5.9606300000000001</c:v>
                </c:pt>
                <c:pt idx="37242">
                  <c:v>5.9610556250015998</c:v>
                </c:pt>
                <c:pt idx="37243">
                  <c:v>5.9614043750015995</c:v>
                </c:pt>
                <c:pt idx="37244">
                  <c:v>5.9619400000000002</c:v>
                </c:pt>
                <c:pt idx="37245">
                  <c:v>5.9623162499999998</c:v>
                </c:pt>
                <c:pt idx="37246">
                  <c:v>5.9627625000000002</c:v>
                </c:pt>
                <c:pt idx="37247">
                  <c:v>5.9633056250015999</c:v>
                </c:pt>
                <c:pt idx="37248">
                  <c:v>5.9636424999999997</c:v>
                </c:pt>
                <c:pt idx="37249">
                  <c:v>5.9642650000000001</c:v>
                </c:pt>
                <c:pt idx="37250">
                  <c:v>5.9648887500000001</c:v>
                </c:pt>
                <c:pt idx="37251">
                  <c:v>5.9654943750016001</c:v>
                </c:pt>
                <c:pt idx="37252">
                  <c:v>5.9658493750016</c:v>
                </c:pt>
                <c:pt idx="37253">
                  <c:v>5.9664962499999996</c:v>
                </c:pt>
                <c:pt idx="37254">
                  <c:v>5.9671281250015999</c:v>
                </c:pt>
                <c:pt idx="37255">
                  <c:v>5.9676574999999996</c:v>
                </c:pt>
                <c:pt idx="37256">
                  <c:v>5.9683156250015994</c:v>
                </c:pt>
                <c:pt idx="37257">
                  <c:v>5.9686543750015995</c:v>
                </c:pt>
                <c:pt idx="37258">
                  <c:v>5.9693018750015998</c:v>
                </c:pt>
                <c:pt idx="37259">
                  <c:v>5.9699393750015997</c:v>
                </c:pt>
                <c:pt idx="37260">
                  <c:v>5.9705456250015994</c:v>
                </c:pt>
                <c:pt idx="37261">
                  <c:v>5.9711143750015996</c:v>
                </c:pt>
                <c:pt idx="37262">
                  <c:v>5.9715362499999998</c:v>
                </c:pt>
                <c:pt idx="37263">
                  <c:v>5.9719593750015996</c:v>
                </c:pt>
                <c:pt idx="37264">
                  <c:v>5.9723768750015997</c:v>
                </c:pt>
                <c:pt idx="37265">
                  <c:v>5.9728306250015999</c:v>
                </c:pt>
                <c:pt idx="37266">
                  <c:v>5.97316</c:v>
                </c:pt>
                <c:pt idx="37267">
                  <c:v>5.9729162499999999</c:v>
                </c:pt>
                <c:pt idx="37268">
                  <c:v>5.9725031250015999</c:v>
                </c:pt>
                <c:pt idx="37269">
                  <c:v>5.9721149999999996</c:v>
                </c:pt>
                <c:pt idx="37270">
                  <c:v>5.9714675000000002</c:v>
                </c:pt>
                <c:pt idx="37271">
                  <c:v>5.9710706250015999</c:v>
                </c:pt>
                <c:pt idx="37272">
                  <c:v>5.9706606250015994</c:v>
                </c:pt>
                <c:pt idx="37273">
                  <c:v>5.9701412500000002</c:v>
                </c:pt>
                <c:pt idx="37274">
                  <c:v>5.9696387499999997</c:v>
                </c:pt>
                <c:pt idx="37275">
                  <c:v>5.9691175000000003</c:v>
                </c:pt>
                <c:pt idx="37276">
                  <c:v>5.9685418750016002</c:v>
                </c:pt>
                <c:pt idx="37277">
                  <c:v>5.9680462500000004</c:v>
                </c:pt>
                <c:pt idx="37278">
                  <c:v>5.9675568750016001</c:v>
                </c:pt>
                <c:pt idx="37279">
                  <c:v>5.9671675000000004</c:v>
                </c:pt>
                <c:pt idx="37280">
                  <c:v>5.96678</c:v>
                </c:pt>
                <c:pt idx="37281">
                  <c:v>5.9661931250015998</c:v>
                </c:pt>
                <c:pt idx="37282">
                  <c:v>5.9657825000000004</c:v>
                </c:pt>
                <c:pt idx="37283">
                  <c:v>5.9654575000000003</c:v>
                </c:pt>
                <c:pt idx="37284">
                  <c:v>5.9651193750016001</c:v>
                </c:pt>
                <c:pt idx="37285">
                  <c:v>5.9647743750015998</c:v>
                </c:pt>
                <c:pt idx="37286">
                  <c:v>5.9644331250015998</c:v>
                </c:pt>
                <c:pt idx="37287">
                  <c:v>5.9639937500000002</c:v>
                </c:pt>
                <c:pt idx="37288">
                  <c:v>5.9635937500000002</c:v>
                </c:pt>
                <c:pt idx="37289">
                  <c:v>5.9631781250015994</c:v>
                </c:pt>
                <c:pt idx="37290">
                  <c:v>5.9626006250015999</c:v>
                </c:pt>
                <c:pt idx="37291">
                  <c:v>5.9622756250015998</c:v>
                </c:pt>
                <c:pt idx="37292">
                  <c:v>5.9619</c:v>
                </c:pt>
                <c:pt idx="37293">
                  <c:v>5.9615337500000001</c:v>
                </c:pt>
                <c:pt idx="37294">
                  <c:v>5.9611181250016001</c:v>
                </c:pt>
                <c:pt idx="37295">
                  <c:v>5.9607312500000003</c:v>
                </c:pt>
                <c:pt idx="37296">
                  <c:v>5.9603212499999998</c:v>
                </c:pt>
                <c:pt idx="37297">
                  <c:v>5.9599456250016001</c:v>
                </c:pt>
                <c:pt idx="37298">
                  <c:v>5.9592662499999998</c:v>
                </c:pt>
                <c:pt idx="37299">
                  <c:v>5.9589231250015997</c:v>
                </c:pt>
                <c:pt idx="37300">
                  <c:v>5.9584000000000001</c:v>
                </c:pt>
                <c:pt idx="37301">
                  <c:v>5.9580787500000003</c:v>
                </c:pt>
                <c:pt idx="37302">
                  <c:v>5.9584643750015998</c:v>
                </c:pt>
                <c:pt idx="37303">
                  <c:v>5.9589081250015994</c:v>
                </c:pt>
                <c:pt idx="37304">
                  <c:v>5.9593037500000001</c:v>
                </c:pt>
                <c:pt idx="37305">
                  <c:v>5.9597568750015997</c:v>
                </c:pt>
                <c:pt idx="37306">
                  <c:v>5.9601718750016</c:v>
                </c:pt>
                <c:pt idx="37307">
                  <c:v>5.96068</c:v>
                </c:pt>
                <c:pt idx="37308">
                  <c:v>5.9610656250015994</c:v>
                </c:pt>
                <c:pt idx="37309">
                  <c:v>5.9614975000000001</c:v>
                </c:pt>
                <c:pt idx="37310">
                  <c:v>5.9618831250015996</c:v>
                </c:pt>
                <c:pt idx="37311">
                  <c:v>5.96230875</c:v>
                </c:pt>
                <c:pt idx="37312">
                  <c:v>5.9626693750015995</c:v>
                </c:pt>
                <c:pt idx="37313">
                  <c:v>5.9631612499999997</c:v>
                </c:pt>
                <c:pt idx="37314">
                  <c:v>5.9636056250016001</c:v>
                </c:pt>
                <c:pt idx="37315">
                  <c:v>5.9640849999999999</c:v>
                </c:pt>
                <c:pt idx="37316">
                  <c:v>5.9645043750015994</c:v>
                </c:pt>
                <c:pt idx="37317">
                  <c:v>5.9649687499999997</c:v>
                </c:pt>
                <c:pt idx="37318">
                  <c:v>5.9654368750015996</c:v>
                </c:pt>
                <c:pt idx="37319">
                  <c:v>5.9657668750015995</c:v>
                </c:pt>
                <c:pt idx="37320">
                  <c:v>5.9653799999999997</c:v>
                </c:pt>
                <c:pt idx="37321">
                  <c:v>5.9650037500000002</c:v>
                </c:pt>
                <c:pt idx="37322">
                  <c:v>5.9646575000000004</c:v>
                </c:pt>
                <c:pt idx="37323">
                  <c:v>5.9643256250015995</c:v>
                </c:pt>
                <c:pt idx="37324">
                  <c:v>5.9639575000000002</c:v>
                </c:pt>
                <c:pt idx="37325">
                  <c:v>5.9643087499999998</c:v>
                </c:pt>
                <c:pt idx="37326">
                  <c:v>5.9638668750015995</c:v>
                </c:pt>
                <c:pt idx="37327">
                  <c:v>5.9634631250016001</c:v>
                </c:pt>
                <c:pt idx="37328">
                  <c:v>5.9631274999999997</c:v>
                </c:pt>
                <c:pt idx="37329">
                  <c:v>5.9627299999999996</c:v>
                </c:pt>
                <c:pt idx="37330">
                  <c:v>5.9630068750016001</c:v>
                </c:pt>
                <c:pt idx="37331">
                  <c:v>5.9633831250015996</c:v>
                </c:pt>
                <c:pt idx="37332">
                  <c:v>5.9638943750015994</c:v>
                </c:pt>
                <c:pt idx="37333">
                  <c:v>5.9643031250015994</c:v>
                </c:pt>
                <c:pt idx="37334">
                  <c:v>5.9647893750016001</c:v>
                </c:pt>
                <c:pt idx="37335">
                  <c:v>5.9652462499999999</c:v>
                </c:pt>
                <c:pt idx="37336">
                  <c:v>5.96571125</c:v>
                </c:pt>
                <c:pt idx="37337">
                  <c:v>5.9660943750015996</c:v>
                </c:pt>
                <c:pt idx="37338">
                  <c:v>5.9656650000000004</c:v>
                </c:pt>
                <c:pt idx="37339">
                  <c:v>5.9649850000000004</c:v>
                </c:pt>
                <c:pt idx="37340">
                  <c:v>5.9645524999999999</c:v>
                </c:pt>
                <c:pt idx="37341">
                  <c:v>5.9640768750015996</c:v>
                </c:pt>
                <c:pt idx="37342">
                  <c:v>5.9634662499999997</c:v>
                </c:pt>
                <c:pt idx="37343">
                  <c:v>5.9627924999999999</c:v>
                </c:pt>
                <c:pt idx="37344">
                  <c:v>5.9621693750015998</c:v>
                </c:pt>
                <c:pt idx="37345">
                  <c:v>5.9615193750015996</c:v>
                </c:pt>
                <c:pt idx="37346">
                  <c:v>5.9607706250015999</c:v>
                </c:pt>
                <c:pt idx="37347">
                  <c:v>5.9600981250015996</c:v>
                </c:pt>
                <c:pt idx="37348">
                  <c:v>5.9593706250015996</c:v>
                </c:pt>
                <c:pt idx="37349">
                  <c:v>5.9587687499999999</c:v>
                </c:pt>
                <c:pt idx="37350">
                  <c:v>5.9581418750015995</c:v>
                </c:pt>
                <c:pt idx="37351">
                  <c:v>5.9576306250015998</c:v>
                </c:pt>
                <c:pt idx="37352">
                  <c:v>5.9571631250015997</c:v>
                </c:pt>
                <c:pt idx="37353">
                  <c:v>5.9567762499999999</c:v>
                </c:pt>
                <c:pt idx="37354">
                  <c:v>5.9564531250016</c:v>
                </c:pt>
                <c:pt idx="37355">
                  <c:v>5.9560106250015998</c:v>
                </c:pt>
                <c:pt idx="37356">
                  <c:v>5.9564124999999999</c:v>
                </c:pt>
                <c:pt idx="37357">
                  <c:v>5.9568193750015999</c:v>
                </c:pt>
                <c:pt idx="37358">
                  <c:v>5.9571687500000001</c:v>
                </c:pt>
                <c:pt idx="37359">
                  <c:v>5.9575037499999999</c:v>
                </c:pt>
                <c:pt idx="37360">
                  <c:v>5.9578487500000001</c:v>
                </c:pt>
                <c:pt idx="37361">
                  <c:v>5.9582881250015998</c:v>
                </c:pt>
                <c:pt idx="37362">
                  <c:v>5.9587043750015996</c:v>
                </c:pt>
                <c:pt idx="37363">
                  <c:v>5.9591512499999997</c:v>
                </c:pt>
                <c:pt idx="37364">
                  <c:v>5.9596237500000004</c:v>
                </c:pt>
                <c:pt idx="37365">
                  <c:v>5.9600687499999996</c:v>
                </c:pt>
                <c:pt idx="37366">
                  <c:v>5.9606237499999999</c:v>
                </c:pt>
                <c:pt idx="37367">
                  <c:v>5.9611925000000001</c:v>
                </c:pt>
                <c:pt idx="37368">
                  <c:v>5.961525</c:v>
                </c:pt>
                <c:pt idx="37369">
                  <c:v>5.9619625000000003</c:v>
                </c:pt>
                <c:pt idx="37370">
                  <c:v>5.9625931250016002</c:v>
                </c:pt>
                <c:pt idx="37371">
                  <c:v>5.9631518750015999</c:v>
                </c:pt>
                <c:pt idx="37372">
                  <c:v>5.96369375</c:v>
                </c:pt>
                <c:pt idx="37373">
                  <c:v>5.9642650000000001</c:v>
                </c:pt>
                <c:pt idx="37374">
                  <c:v>5.9646224999999999</c:v>
                </c:pt>
                <c:pt idx="37375">
                  <c:v>5.9652243750015996</c:v>
                </c:pt>
                <c:pt idx="37376">
                  <c:v>5.9656906250016002</c:v>
                </c:pt>
                <c:pt idx="37377">
                  <c:v>5.9660574999999998</c:v>
                </c:pt>
                <c:pt idx="37378">
                  <c:v>5.9664599999999997</c:v>
                </c:pt>
                <c:pt idx="37379">
                  <c:v>5.9661318750015999</c:v>
                </c:pt>
                <c:pt idx="37380">
                  <c:v>5.9656418750015998</c:v>
                </c:pt>
                <c:pt idx="37381">
                  <c:v>5.9650049999999997</c:v>
                </c:pt>
                <c:pt idx="37382">
                  <c:v>5.9643699999999997</c:v>
                </c:pt>
                <c:pt idx="37383">
                  <c:v>5.9640056250016</c:v>
                </c:pt>
                <c:pt idx="37384">
                  <c:v>5.9635118750015996</c:v>
                </c:pt>
                <c:pt idx="37385">
                  <c:v>5.963025</c:v>
                </c:pt>
                <c:pt idx="37386">
                  <c:v>5.9625018750015997</c:v>
                </c:pt>
                <c:pt idx="37387">
                  <c:v>5.9619156250016001</c:v>
                </c:pt>
                <c:pt idx="37388">
                  <c:v>5.9613862500000003</c:v>
                </c:pt>
                <c:pt idx="37389">
                  <c:v>5.9607918750015996</c:v>
                </c:pt>
                <c:pt idx="37390">
                  <c:v>5.96029125</c:v>
                </c:pt>
                <c:pt idx="37391">
                  <c:v>5.959695</c:v>
                </c:pt>
                <c:pt idx="37392">
                  <c:v>5.9592074999999998</c:v>
                </c:pt>
                <c:pt idx="37393">
                  <c:v>5.9586981250016002</c:v>
                </c:pt>
                <c:pt idx="37394">
                  <c:v>5.9583143750016001</c:v>
                </c:pt>
                <c:pt idx="37395">
                  <c:v>5.9579568750015994</c:v>
                </c:pt>
                <c:pt idx="37396">
                  <c:v>5.9575443750015999</c:v>
                </c:pt>
                <c:pt idx="37397">
                  <c:v>5.9571674999999997</c:v>
                </c:pt>
                <c:pt idx="37398">
                  <c:v>5.9568268750015996</c:v>
                </c:pt>
                <c:pt idx="37399">
                  <c:v>5.9562425000000001</c:v>
                </c:pt>
                <c:pt idx="37400">
                  <c:v>5.9558106250015994</c:v>
                </c:pt>
                <c:pt idx="37401">
                  <c:v>5.9554625000000003</c:v>
                </c:pt>
                <c:pt idx="37402">
                  <c:v>5.9559868750015994</c:v>
                </c:pt>
                <c:pt idx="37403">
                  <c:v>5.9564262499999998</c:v>
                </c:pt>
                <c:pt idx="37404">
                  <c:v>5.9569425000000003</c:v>
                </c:pt>
                <c:pt idx="37405">
                  <c:v>5.9574375000000002</c:v>
                </c:pt>
                <c:pt idx="37406">
                  <c:v>5.9577600000000004</c:v>
                </c:pt>
                <c:pt idx="37407">
                  <c:v>5.9583537499999997</c:v>
                </c:pt>
                <c:pt idx="37408">
                  <c:v>5.9588856250015994</c:v>
                </c:pt>
                <c:pt idx="37409">
                  <c:v>5.9593425</c:v>
                </c:pt>
                <c:pt idx="37410">
                  <c:v>5.9599037499999996</c:v>
                </c:pt>
                <c:pt idx="37411">
                  <c:v>5.9603700000000002</c:v>
                </c:pt>
                <c:pt idx="37412">
                  <c:v>5.9607818750015999</c:v>
                </c:pt>
                <c:pt idx="37413">
                  <c:v>5.96137125</c:v>
                </c:pt>
                <c:pt idx="37414">
                  <c:v>5.9617275000000003</c:v>
                </c:pt>
                <c:pt idx="37415">
                  <c:v>5.9622418750015997</c:v>
                </c:pt>
                <c:pt idx="37416">
                  <c:v>5.9628062499999999</c:v>
                </c:pt>
                <c:pt idx="37417">
                  <c:v>5.9634112500000001</c:v>
                </c:pt>
                <c:pt idx="37418">
                  <c:v>5.9638306250015996</c:v>
                </c:pt>
                <c:pt idx="37419">
                  <c:v>5.9641656250016002</c:v>
                </c:pt>
                <c:pt idx="37420">
                  <c:v>5.9645118750016</c:v>
                </c:pt>
                <c:pt idx="37421">
                  <c:v>5.9652556250015998</c:v>
                </c:pt>
                <c:pt idx="37422">
                  <c:v>5.9659537499999997</c:v>
                </c:pt>
                <c:pt idx="37423">
                  <c:v>5.9665656250015999</c:v>
                </c:pt>
                <c:pt idx="37424">
                  <c:v>5.9668856250015994</c:v>
                </c:pt>
                <c:pt idx="37425">
                  <c:v>5.9674056250016001</c:v>
                </c:pt>
                <c:pt idx="37426">
                  <c:v>5.9679631250015994</c:v>
                </c:pt>
                <c:pt idx="37427">
                  <c:v>5.9684618750015996</c:v>
                </c:pt>
                <c:pt idx="37428">
                  <c:v>5.969055</c:v>
                </c:pt>
                <c:pt idx="37429">
                  <c:v>5.9694856250015995</c:v>
                </c:pt>
                <c:pt idx="37430">
                  <c:v>5.9698725000000001</c:v>
                </c:pt>
                <c:pt idx="37431">
                  <c:v>5.9702112500000002</c:v>
                </c:pt>
                <c:pt idx="37432">
                  <c:v>5.9706343750016</c:v>
                </c:pt>
                <c:pt idx="37433">
                  <c:v>5.9702512499999996</c:v>
                </c:pt>
                <c:pt idx="37434">
                  <c:v>5.9697056250016001</c:v>
                </c:pt>
                <c:pt idx="37435">
                  <c:v>5.9690775</c:v>
                </c:pt>
                <c:pt idx="37436">
                  <c:v>5.9682550000000001</c:v>
                </c:pt>
                <c:pt idx="37437">
                  <c:v>5.9673406250015999</c:v>
                </c:pt>
                <c:pt idx="37438">
                  <c:v>5.9662068750015997</c:v>
                </c:pt>
                <c:pt idx="37439">
                  <c:v>5.964995</c:v>
                </c:pt>
                <c:pt idx="37440">
                  <c:v>5.9637318750016002</c:v>
                </c:pt>
                <c:pt idx="37441">
                  <c:v>5.9625018750015997</c:v>
                </c:pt>
                <c:pt idx="37442">
                  <c:v>5.9613456250015995</c:v>
                </c:pt>
                <c:pt idx="37443">
                  <c:v>5.9601743750015999</c:v>
                </c:pt>
                <c:pt idx="37444">
                  <c:v>5.9592112500000001</c:v>
                </c:pt>
                <c:pt idx="37445">
                  <c:v>5.9582537499999999</c:v>
                </c:pt>
                <c:pt idx="37446">
                  <c:v>5.9574343750015997</c:v>
                </c:pt>
                <c:pt idx="37447">
                  <c:v>5.9566937500000003</c:v>
                </c:pt>
                <c:pt idx="37448">
                  <c:v>5.9561200000000003</c:v>
                </c:pt>
                <c:pt idx="37449">
                  <c:v>5.9556381250015997</c:v>
                </c:pt>
                <c:pt idx="37450">
                  <c:v>5.9552231250015994</c:v>
                </c:pt>
                <c:pt idx="37451">
                  <c:v>5.9548656250015997</c:v>
                </c:pt>
                <c:pt idx="37452">
                  <c:v>5.9543456250015998</c:v>
                </c:pt>
                <c:pt idx="37453">
                  <c:v>5.9539037500000003</c:v>
                </c:pt>
                <c:pt idx="37454">
                  <c:v>5.9538943750015996</c:v>
                </c:pt>
                <c:pt idx="37455">
                  <c:v>5.9542418750015997</c:v>
                </c:pt>
                <c:pt idx="37456">
                  <c:v>5.9538587500000002</c:v>
                </c:pt>
                <c:pt idx="37457">
                  <c:v>5.9535331250015995</c:v>
                </c:pt>
                <c:pt idx="37458">
                  <c:v>5.9531200000000002</c:v>
                </c:pt>
                <c:pt idx="37459">
                  <c:v>5.9527256250015999</c:v>
                </c:pt>
                <c:pt idx="37460">
                  <c:v>5.9523512500000004</c:v>
                </c:pt>
                <c:pt idx="37461">
                  <c:v>5.9520087500000001</c:v>
                </c:pt>
                <c:pt idx="37462">
                  <c:v>5.9515643750015998</c:v>
                </c:pt>
                <c:pt idx="37463">
                  <c:v>5.9510762499999998</c:v>
                </c:pt>
                <c:pt idx="37464">
                  <c:v>5.9507562500000004</c:v>
                </c:pt>
                <c:pt idx="37465">
                  <c:v>5.9507806250015998</c:v>
                </c:pt>
                <c:pt idx="37466">
                  <c:v>5.9504168750015998</c:v>
                </c:pt>
                <c:pt idx="37467">
                  <c:v>5.9508962500000004</c:v>
                </c:pt>
                <c:pt idx="37468">
                  <c:v>5.9513256250015996</c:v>
                </c:pt>
                <c:pt idx="37469">
                  <c:v>5.9517781250016002</c:v>
                </c:pt>
                <c:pt idx="37470">
                  <c:v>5.9522631250015996</c:v>
                </c:pt>
                <c:pt idx="37471">
                  <c:v>5.9528381250016</c:v>
                </c:pt>
                <c:pt idx="37472">
                  <c:v>5.9534756250015999</c:v>
                </c:pt>
                <c:pt idx="37473">
                  <c:v>5.9538243750015996</c:v>
                </c:pt>
                <c:pt idx="37474">
                  <c:v>5.9544050000000004</c:v>
                </c:pt>
                <c:pt idx="37475">
                  <c:v>5.95475625</c:v>
                </c:pt>
                <c:pt idx="37476">
                  <c:v>5.9551437500000004</c:v>
                </c:pt>
                <c:pt idx="37477">
                  <c:v>5.9557950000000002</c:v>
                </c:pt>
                <c:pt idx="37478">
                  <c:v>5.9561537500000004</c:v>
                </c:pt>
                <c:pt idx="37479">
                  <c:v>5.9564962499999998</c:v>
                </c:pt>
                <c:pt idx="37480">
                  <c:v>5.9568812500000003</c:v>
                </c:pt>
                <c:pt idx="37481">
                  <c:v>5.9572812500000003</c:v>
                </c:pt>
                <c:pt idx="37482">
                  <c:v>5.9576762499999996</c:v>
                </c:pt>
                <c:pt idx="37483">
                  <c:v>5.9580506250015999</c:v>
                </c:pt>
                <c:pt idx="37484">
                  <c:v>5.9584212499999998</c:v>
                </c:pt>
                <c:pt idx="37485">
                  <c:v>5.9591050000000001</c:v>
                </c:pt>
                <c:pt idx="37486">
                  <c:v>5.9598062499999997</c:v>
                </c:pt>
                <c:pt idx="37487">
                  <c:v>5.9601456250015996</c:v>
                </c:pt>
                <c:pt idx="37488">
                  <c:v>5.9608006250015997</c:v>
                </c:pt>
                <c:pt idx="37489">
                  <c:v>5.9611850000000004</c:v>
                </c:pt>
                <c:pt idx="37490">
                  <c:v>5.9616218750016001</c:v>
                </c:pt>
                <c:pt idx="37491">
                  <c:v>5.9619993750016</c:v>
                </c:pt>
                <c:pt idx="37492">
                  <c:v>5.9624006250015995</c:v>
                </c:pt>
                <c:pt idx="37493">
                  <c:v>5.9627268750016</c:v>
                </c:pt>
                <c:pt idx="37494">
                  <c:v>5.9631081250015994</c:v>
                </c:pt>
                <c:pt idx="37495">
                  <c:v>5.9634812500000001</c:v>
                </c:pt>
                <c:pt idx="37496">
                  <c:v>5.9638368750015998</c:v>
                </c:pt>
                <c:pt idx="37497">
                  <c:v>5.9642362499999999</c:v>
                </c:pt>
                <c:pt idx="37498">
                  <c:v>5.9645568750016</c:v>
                </c:pt>
                <c:pt idx="37499">
                  <c:v>5.9649299999999998</c:v>
                </c:pt>
                <c:pt idx="37500">
                  <c:v>5.9655681250015995</c:v>
                </c:pt>
                <c:pt idx="37501">
                  <c:v>5.9659025000000003</c:v>
                </c:pt>
                <c:pt idx="37502">
                  <c:v>5.9663181250015995</c:v>
                </c:pt>
                <c:pt idx="37503">
                  <c:v>5.9666518750015998</c:v>
                </c:pt>
                <c:pt idx="37504">
                  <c:v>5.9669768750015999</c:v>
                </c:pt>
                <c:pt idx="37505">
                  <c:v>5.9673193750015994</c:v>
                </c:pt>
                <c:pt idx="37506">
                  <c:v>5.9679018750015995</c:v>
                </c:pt>
                <c:pt idx="37507">
                  <c:v>5.9684318750015999</c:v>
                </c:pt>
                <c:pt idx="37508">
                  <c:v>5.9688668750015994</c:v>
                </c:pt>
                <c:pt idx="37509">
                  <c:v>5.9692387499999997</c:v>
                </c:pt>
                <c:pt idx="37510">
                  <c:v>5.9687749999999999</c:v>
                </c:pt>
                <c:pt idx="37511">
                  <c:v>5.968375</c:v>
                </c:pt>
                <c:pt idx="37512">
                  <c:v>5.9677262500000001</c:v>
                </c:pt>
                <c:pt idx="37513">
                  <c:v>5.9669531250015995</c:v>
                </c:pt>
                <c:pt idx="37514">
                  <c:v>5.9660493750015995</c:v>
                </c:pt>
                <c:pt idx="37515">
                  <c:v>5.9650974999999997</c:v>
                </c:pt>
                <c:pt idx="37516">
                  <c:v>5.9639231250015996</c:v>
                </c:pt>
                <c:pt idx="37517">
                  <c:v>5.9626518750016002</c:v>
                </c:pt>
                <c:pt idx="37518">
                  <c:v>5.9614343750016001</c:v>
                </c:pt>
                <c:pt idx="37519">
                  <c:v>5.9600231250015998</c:v>
                </c:pt>
                <c:pt idx="37520">
                  <c:v>5.9587618750016</c:v>
                </c:pt>
                <c:pt idx="37521">
                  <c:v>5.9574431250015998</c:v>
                </c:pt>
                <c:pt idx="37522">
                  <c:v>5.9562981250015996</c:v>
                </c:pt>
                <c:pt idx="37523">
                  <c:v>5.9551943750016001</c:v>
                </c:pt>
                <c:pt idx="37524">
                  <c:v>5.9542200000000003</c:v>
                </c:pt>
                <c:pt idx="37525">
                  <c:v>5.9532143750015996</c:v>
                </c:pt>
                <c:pt idx="37526">
                  <c:v>5.9523906250016001</c:v>
                </c:pt>
                <c:pt idx="37527">
                  <c:v>5.9516418750015996</c:v>
                </c:pt>
                <c:pt idx="37528">
                  <c:v>5.9508381250015994</c:v>
                </c:pt>
                <c:pt idx="37529">
                  <c:v>5.9502456250015996</c:v>
                </c:pt>
                <c:pt idx="37530">
                  <c:v>5.9496168750015999</c:v>
                </c:pt>
                <c:pt idx="37531">
                  <c:v>5.9491849999999999</c:v>
                </c:pt>
                <c:pt idx="37532">
                  <c:v>5.9487237500000001</c:v>
                </c:pt>
                <c:pt idx="37533">
                  <c:v>5.9483499999999996</c:v>
                </c:pt>
                <c:pt idx="37534">
                  <c:v>5.9479706250015996</c:v>
                </c:pt>
                <c:pt idx="37535">
                  <c:v>5.9475787499999999</c:v>
                </c:pt>
                <c:pt idx="37536">
                  <c:v>5.9472275000000003</c:v>
                </c:pt>
                <c:pt idx="37537">
                  <c:v>5.9476624999999999</c:v>
                </c:pt>
                <c:pt idx="37538">
                  <c:v>5.9479906250015997</c:v>
                </c:pt>
                <c:pt idx="37539">
                  <c:v>5.9483600000000001</c:v>
                </c:pt>
                <c:pt idx="37540">
                  <c:v>5.9487368750015994</c:v>
                </c:pt>
                <c:pt idx="37541">
                  <c:v>5.9491081250016</c:v>
                </c:pt>
                <c:pt idx="37542">
                  <c:v>5.9495093750015995</c:v>
                </c:pt>
                <c:pt idx="37543">
                  <c:v>5.9500456250016001</c:v>
                </c:pt>
                <c:pt idx="37544">
                  <c:v>5.9505575000000004</c:v>
                </c:pt>
                <c:pt idx="37545">
                  <c:v>5.9511712499999998</c:v>
                </c:pt>
                <c:pt idx="37546">
                  <c:v>5.9517293750015998</c:v>
                </c:pt>
                <c:pt idx="37547">
                  <c:v>5.9520556250015995</c:v>
                </c:pt>
                <c:pt idx="37548">
                  <c:v>5.9526312499999996</c:v>
                </c:pt>
                <c:pt idx="37549">
                  <c:v>5.9532662500000004</c:v>
                </c:pt>
                <c:pt idx="37550">
                  <c:v>5.9536118750015996</c:v>
                </c:pt>
                <c:pt idx="37551">
                  <c:v>5.9541956250016002</c:v>
                </c:pt>
                <c:pt idx="37552">
                  <c:v>5.9547912500000004</c:v>
                </c:pt>
                <c:pt idx="37553">
                  <c:v>5.9553712499999998</c:v>
                </c:pt>
                <c:pt idx="37554">
                  <c:v>5.9559437500000003</c:v>
                </c:pt>
                <c:pt idx="37555">
                  <c:v>5.9565043750015993</c:v>
                </c:pt>
                <c:pt idx="37556">
                  <c:v>5.9568281250016</c:v>
                </c:pt>
                <c:pt idx="37557">
                  <c:v>5.9575493750015998</c:v>
                </c:pt>
                <c:pt idx="37558">
                  <c:v>5.9582131250015999</c:v>
                </c:pt>
                <c:pt idx="37559">
                  <c:v>5.9587787499999996</c:v>
                </c:pt>
                <c:pt idx="37560">
                  <c:v>5.9592237499999996</c:v>
                </c:pt>
                <c:pt idx="37561">
                  <c:v>5.9595543750015993</c:v>
                </c:pt>
                <c:pt idx="37562">
                  <c:v>5.9591881250015994</c:v>
                </c:pt>
                <c:pt idx="37563">
                  <c:v>5.9587124999999999</c:v>
                </c:pt>
                <c:pt idx="37564">
                  <c:v>5.9579874999999998</c:v>
                </c:pt>
                <c:pt idx="37565">
                  <c:v>5.9572124999999998</c:v>
                </c:pt>
                <c:pt idx="37566">
                  <c:v>5.9562481250015997</c:v>
                </c:pt>
                <c:pt idx="37567">
                  <c:v>5.9551843750015996</c:v>
                </c:pt>
                <c:pt idx="37568">
                  <c:v>5.9541174999999997</c:v>
                </c:pt>
                <c:pt idx="37569">
                  <c:v>5.9530193750015998</c:v>
                </c:pt>
                <c:pt idx="37570">
                  <c:v>5.9519062500000004</c:v>
                </c:pt>
                <c:pt idx="37571">
                  <c:v>5.9506350000000001</c:v>
                </c:pt>
                <c:pt idx="37572">
                  <c:v>5.9494775000000004</c:v>
                </c:pt>
                <c:pt idx="37573">
                  <c:v>5.9485056250015997</c:v>
                </c:pt>
                <c:pt idx="37574">
                  <c:v>5.9476674999999997</c:v>
                </c:pt>
                <c:pt idx="37575">
                  <c:v>5.9468562499999997</c:v>
                </c:pt>
                <c:pt idx="37576">
                  <c:v>5.9461662500000001</c:v>
                </c:pt>
                <c:pt idx="37577">
                  <c:v>5.9455931250015999</c:v>
                </c:pt>
                <c:pt idx="37578">
                  <c:v>5.9450943750015997</c:v>
                </c:pt>
                <c:pt idx="37579">
                  <c:v>5.9446412500000001</c:v>
                </c:pt>
                <c:pt idx="37580">
                  <c:v>5.9442874999999997</c:v>
                </c:pt>
                <c:pt idx="37581">
                  <c:v>5.9438206250015995</c:v>
                </c:pt>
                <c:pt idx="37582">
                  <c:v>5.9437993750015998</c:v>
                </c:pt>
                <c:pt idx="37583">
                  <c:v>5.9442525000000002</c:v>
                </c:pt>
                <c:pt idx="37584">
                  <c:v>5.9445781250016001</c:v>
                </c:pt>
                <c:pt idx="37585">
                  <c:v>5.9450162500000001</c:v>
                </c:pt>
                <c:pt idx="37586">
                  <c:v>5.9455012500000004</c:v>
                </c:pt>
                <c:pt idx="37587">
                  <c:v>5.9460381250015999</c:v>
                </c:pt>
                <c:pt idx="37588">
                  <c:v>5.9465750000000002</c:v>
                </c:pt>
                <c:pt idx="37589">
                  <c:v>5.94713125</c:v>
                </c:pt>
                <c:pt idx="37590">
                  <c:v>5.9476856250015997</c:v>
                </c:pt>
                <c:pt idx="37591">
                  <c:v>5.9481562500000003</c:v>
                </c:pt>
                <c:pt idx="37592">
                  <c:v>5.9486643750015995</c:v>
                </c:pt>
                <c:pt idx="37593">
                  <c:v>5.9492306250015998</c:v>
                </c:pt>
                <c:pt idx="37594">
                  <c:v>5.9497974999999999</c:v>
                </c:pt>
                <c:pt idx="37595">
                  <c:v>5.9504131250015995</c:v>
                </c:pt>
                <c:pt idx="37596">
                  <c:v>5.9507824999999999</c:v>
                </c:pt>
                <c:pt idx="37597">
                  <c:v>5.9511337500000003</c:v>
                </c:pt>
                <c:pt idx="37598">
                  <c:v>5.9514874999999998</c:v>
                </c:pt>
                <c:pt idx="37599">
                  <c:v>5.9520912499999996</c:v>
                </c:pt>
                <c:pt idx="37600">
                  <c:v>5.9526068750015995</c:v>
                </c:pt>
                <c:pt idx="37601">
                  <c:v>5.9531912499999997</c:v>
                </c:pt>
                <c:pt idx="37602">
                  <c:v>5.9537174999999998</c:v>
                </c:pt>
                <c:pt idx="37603">
                  <c:v>5.9542837500000001</c:v>
                </c:pt>
                <c:pt idx="37604">
                  <c:v>5.9546675000000002</c:v>
                </c:pt>
                <c:pt idx="37605">
                  <c:v>5.9552031250016002</c:v>
                </c:pt>
                <c:pt idx="37606">
                  <c:v>5.9555825000000002</c:v>
                </c:pt>
                <c:pt idx="37607">
                  <c:v>5.9551631250015999</c:v>
                </c:pt>
                <c:pt idx="37608">
                  <c:v>5.9544937500000001</c:v>
                </c:pt>
                <c:pt idx="37609">
                  <c:v>5.9541087499999996</c:v>
                </c:pt>
                <c:pt idx="37610">
                  <c:v>5.9536306250016002</c:v>
                </c:pt>
                <c:pt idx="37611">
                  <c:v>5.9530862500000001</c:v>
                </c:pt>
                <c:pt idx="37612">
                  <c:v>5.9525062499999999</c:v>
                </c:pt>
                <c:pt idx="37613">
                  <c:v>5.95194125</c:v>
                </c:pt>
                <c:pt idx="37614">
                  <c:v>5.9514737499999999</c:v>
                </c:pt>
                <c:pt idx="37615">
                  <c:v>5.9509375000000002</c:v>
                </c:pt>
                <c:pt idx="37616">
                  <c:v>5.9504587500000001</c:v>
                </c:pt>
                <c:pt idx="37617">
                  <c:v>5.9499918750015999</c:v>
                </c:pt>
                <c:pt idx="37618">
                  <c:v>5.9496362500000002</c:v>
                </c:pt>
                <c:pt idx="37619">
                  <c:v>5.9491037499999999</c:v>
                </c:pt>
                <c:pt idx="37620">
                  <c:v>5.9487699999999997</c:v>
                </c:pt>
                <c:pt idx="37621">
                  <c:v>5.9484043750015996</c:v>
                </c:pt>
                <c:pt idx="37622">
                  <c:v>5.9482043750016</c:v>
                </c:pt>
                <c:pt idx="37623">
                  <c:v>5.94865625</c:v>
                </c:pt>
                <c:pt idx="37624">
                  <c:v>5.9490706250015997</c:v>
                </c:pt>
                <c:pt idx="37625">
                  <c:v>5.9495125</c:v>
                </c:pt>
                <c:pt idx="37626">
                  <c:v>5.9499087499999996</c:v>
                </c:pt>
                <c:pt idx="37627">
                  <c:v>5.9504568750016</c:v>
                </c:pt>
                <c:pt idx="37628">
                  <c:v>5.9508543750016001</c:v>
                </c:pt>
                <c:pt idx="37629">
                  <c:v>5.9511750000000001</c:v>
                </c:pt>
                <c:pt idx="37630">
                  <c:v>5.9508243750015994</c:v>
                </c:pt>
                <c:pt idx="37631">
                  <c:v>5.9503624999999998</c:v>
                </c:pt>
                <c:pt idx="37632">
                  <c:v>5.9498068750015998</c:v>
                </c:pt>
                <c:pt idx="37633">
                  <c:v>5.9493925000000001</c:v>
                </c:pt>
                <c:pt idx="37634">
                  <c:v>5.9490568750015997</c:v>
                </c:pt>
                <c:pt idx="37635">
                  <c:v>5.9486387499999998</c:v>
                </c:pt>
                <c:pt idx="37636">
                  <c:v>5.9482324999999996</c:v>
                </c:pt>
                <c:pt idx="37637">
                  <c:v>5.9477200000000003</c:v>
                </c:pt>
                <c:pt idx="37638">
                  <c:v>5.9471968750016</c:v>
                </c:pt>
                <c:pt idx="37639">
                  <c:v>5.9466756250015997</c:v>
                </c:pt>
                <c:pt idx="37640">
                  <c:v>5.9461193750015999</c:v>
                </c:pt>
                <c:pt idx="37641">
                  <c:v>5.9456756250015994</c:v>
                </c:pt>
                <c:pt idx="37642">
                  <c:v>5.9451681250016</c:v>
                </c:pt>
                <c:pt idx="37643">
                  <c:v>5.9447987500000004</c:v>
                </c:pt>
                <c:pt idx="37644">
                  <c:v>5.9443787500000003</c:v>
                </c:pt>
                <c:pt idx="37645">
                  <c:v>5.9437668750016002</c:v>
                </c:pt>
                <c:pt idx="37646">
                  <c:v>5.9433612499999997</c:v>
                </c:pt>
                <c:pt idx="37647">
                  <c:v>5.9429987500000001</c:v>
                </c:pt>
                <c:pt idx="37648">
                  <c:v>5.9426643750016002</c:v>
                </c:pt>
                <c:pt idx="37649">
                  <c:v>5.9425668750015994</c:v>
                </c:pt>
                <c:pt idx="37650">
                  <c:v>5.9427106250015997</c:v>
                </c:pt>
                <c:pt idx="37651">
                  <c:v>5.9431787500000004</c:v>
                </c:pt>
                <c:pt idx="37652">
                  <c:v>5.9435650000000004</c:v>
                </c:pt>
                <c:pt idx="37653">
                  <c:v>5.9439675000000003</c:v>
                </c:pt>
                <c:pt idx="37654">
                  <c:v>5.9443143750015999</c:v>
                </c:pt>
                <c:pt idx="37655">
                  <c:v>5.9446887500000001</c:v>
                </c:pt>
                <c:pt idx="37656">
                  <c:v>5.9451231250015999</c:v>
                </c:pt>
                <c:pt idx="37657">
                  <c:v>5.9455724999999999</c:v>
                </c:pt>
                <c:pt idx="37658">
                  <c:v>5.9460662500000003</c:v>
                </c:pt>
                <c:pt idx="37659">
                  <c:v>5.9466268750015994</c:v>
                </c:pt>
                <c:pt idx="37660">
                  <c:v>5.9472556250016</c:v>
                </c:pt>
                <c:pt idx="37661">
                  <c:v>5.9479068750015998</c:v>
                </c:pt>
                <c:pt idx="37662">
                  <c:v>5.9485768750016002</c:v>
                </c:pt>
                <c:pt idx="37663">
                  <c:v>5.9489306250015996</c:v>
                </c:pt>
                <c:pt idx="37664">
                  <c:v>5.9492624999999997</c:v>
                </c:pt>
                <c:pt idx="37665">
                  <c:v>5.9496193750015998</c:v>
                </c:pt>
                <c:pt idx="37666">
                  <c:v>5.9501937500000004</c:v>
                </c:pt>
                <c:pt idx="37667">
                  <c:v>5.9507087500000004</c:v>
                </c:pt>
                <c:pt idx="37668">
                  <c:v>5.9511706250016001</c:v>
                </c:pt>
                <c:pt idx="37669">
                  <c:v>5.9516468750015994</c:v>
                </c:pt>
                <c:pt idx="37670">
                  <c:v>5.9521474999999997</c:v>
                </c:pt>
                <c:pt idx="37671">
                  <c:v>5.9524968750016001</c:v>
                </c:pt>
                <c:pt idx="37672">
                  <c:v>5.9530681250016002</c:v>
                </c:pt>
                <c:pt idx="37673">
                  <c:v>5.9537131250015998</c:v>
                </c:pt>
                <c:pt idx="37674">
                  <c:v>5.9543887499999997</c:v>
                </c:pt>
                <c:pt idx="37675">
                  <c:v>5.95499125</c:v>
                </c:pt>
                <c:pt idx="37676">
                  <c:v>5.9554993750016001</c:v>
                </c:pt>
                <c:pt idx="37677">
                  <c:v>5.9558900000000001</c:v>
                </c:pt>
                <c:pt idx="37678">
                  <c:v>5.9563931250015996</c:v>
                </c:pt>
                <c:pt idx="37679">
                  <c:v>5.9567481250015994</c:v>
                </c:pt>
                <c:pt idx="37680">
                  <c:v>5.9563087499999998</c:v>
                </c:pt>
                <c:pt idx="37681">
                  <c:v>5.9557993750015994</c:v>
                </c:pt>
                <c:pt idx="37682">
                  <c:v>5.9554331250015995</c:v>
                </c:pt>
                <c:pt idx="37683">
                  <c:v>5.9550881250016001</c:v>
                </c:pt>
                <c:pt idx="37684">
                  <c:v>5.9546975</c:v>
                </c:pt>
                <c:pt idx="37685">
                  <c:v>5.9542487499999996</c:v>
                </c:pt>
                <c:pt idx="37686">
                  <c:v>5.9537706250015994</c:v>
                </c:pt>
                <c:pt idx="37687">
                  <c:v>5.9533212500000001</c:v>
                </c:pt>
                <c:pt idx="37688">
                  <c:v>5.9528825000000003</c:v>
                </c:pt>
                <c:pt idx="37689">
                  <c:v>5.9524125000000003</c:v>
                </c:pt>
                <c:pt idx="37690">
                  <c:v>5.9519312500000003</c:v>
                </c:pt>
                <c:pt idx="37691">
                  <c:v>5.9513881250015999</c:v>
                </c:pt>
                <c:pt idx="37692">
                  <c:v>5.9509343750015997</c:v>
                </c:pt>
                <c:pt idx="37693">
                  <c:v>5.9504293750016002</c:v>
                </c:pt>
                <c:pt idx="37694">
                  <c:v>5.9498443750016001</c:v>
                </c:pt>
                <c:pt idx="37695">
                  <c:v>5.9492849999999997</c:v>
                </c:pt>
                <c:pt idx="37696">
                  <c:v>5.9487637500000003</c:v>
                </c:pt>
                <c:pt idx="37697">
                  <c:v>5.9482456250015998</c:v>
                </c:pt>
                <c:pt idx="37698">
                  <c:v>5.9477043750015994</c:v>
                </c:pt>
                <c:pt idx="37699">
                  <c:v>5.9472162500000003</c:v>
                </c:pt>
                <c:pt idx="37700">
                  <c:v>5.9466906250016001</c:v>
                </c:pt>
                <c:pt idx="37701">
                  <c:v>5.9462425000000003</c:v>
                </c:pt>
                <c:pt idx="37702">
                  <c:v>5.9457131250015998</c:v>
                </c:pt>
                <c:pt idx="37703">
                  <c:v>5.9453418750016001</c:v>
                </c:pt>
                <c:pt idx="37704">
                  <c:v>5.9449793750015996</c:v>
                </c:pt>
                <c:pt idx="37705">
                  <c:v>5.9444168750015995</c:v>
                </c:pt>
                <c:pt idx="37706">
                  <c:v>5.9439925000000002</c:v>
                </c:pt>
                <c:pt idx="37707">
                  <c:v>5.9443887499999999</c:v>
                </c:pt>
                <c:pt idx="37708">
                  <c:v>5.9447987500000004</c:v>
                </c:pt>
                <c:pt idx="37709">
                  <c:v>5.9453193750016</c:v>
                </c:pt>
                <c:pt idx="37710">
                  <c:v>5.9460150000000001</c:v>
                </c:pt>
                <c:pt idx="37711">
                  <c:v>5.9466900000000003</c:v>
                </c:pt>
                <c:pt idx="37712">
                  <c:v>5.9470256250015998</c:v>
                </c:pt>
                <c:pt idx="37713">
                  <c:v>5.9474031250015997</c:v>
                </c:pt>
                <c:pt idx="37714">
                  <c:v>5.9477500000000001</c:v>
                </c:pt>
                <c:pt idx="37715">
                  <c:v>5.9484124999999999</c:v>
                </c:pt>
                <c:pt idx="37716">
                  <c:v>5.9489531250015997</c:v>
                </c:pt>
                <c:pt idx="37717">
                  <c:v>5.9494593750015996</c:v>
                </c:pt>
                <c:pt idx="37718">
                  <c:v>5.9490368750015996</c:v>
                </c:pt>
                <c:pt idx="37719">
                  <c:v>5.9484012499999999</c:v>
                </c:pt>
                <c:pt idx="37720">
                  <c:v>5.9480112500000004</c:v>
                </c:pt>
                <c:pt idx="37721">
                  <c:v>5.9474349999999996</c:v>
                </c:pt>
                <c:pt idx="37722">
                  <c:v>5.9469087500000004</c:v>
                </c:pt>
                <c:pt idx="37723">
                  <c:v>5.9464906250015996</c:v>
                </c:pt>
                <c:pt idx="37724">
                  <c:v>5.9462887499999999</c:v>
                </c:pt>
                <c:pt idx="37725">
                  <c:v>5.9459893750015995</c:v>
                </c:pt>
                <c:pt idx="37726">
                  <c:v>5.9463712500000003</c:v>
                </c:pt>
                <c:pt idx="37727">
                  <c:v>5.9467412499999996</c:v>
                </c:pt>
                <c:pt idx="37728">
                  <c:v>5.9472250000000004</c:v>
                </c:pt>
                <c:pt idx="37729">
                  <c:v>5.9476787499999997</c:v>
                </c:pt>
                <c:pt idx="37730">
                  <c:v>5.9480075000000001</c:v>
                </c:pt>
                <c:pt idx="37731">
                  <c:v>5.9485656250016001</c:v>
                </c:pt>
                <c:pt idx="37732">
                  <c:v>5.9490206250015998</c:v>
                </c:pt>
                <c:pt idx="37733">
                  <c:v>5.9493662499999997</c:v>
                </c:pt>
                <c:pt idx="37734">
                  <c:v>5.9497331250015995</c:v>
                </c:pt>
                <c:pt idx="37735">
                  <c:v>5.9501175000000002</c:v>
                </c:pt>
                <c:pt idx="37736">
                  <c:v>5.9504493750015994</c:v>
                </c:pt>
                <c:pt idx="37737">
                  <c:v>5.9502768750015997</c:v>
                </c:pt>
                <c:pt idx="37738">
                  <c:v>5.94994625</c:v>
                </c:pt>
                <c:pt idx="37739">
                  <c:v>5.9495862500000003</c:v>
                </c:pt>
                <c:pt idx="37740">
                  <c:v>5.9492237499999998</c:v>
                </c:pt>
                <c:pt idx="37741">
                  <c:v>5.9487687500000002</c:v>
                </c:pt>
                <c:pt idx="37742">
                  <c:v>5.9484156250015996</c:v>
                </c:pt>
                <c:pt idx="37743">
                  <c:v>5.9480775000000001</c:v>
                </c:pt>
                <c:pt idx="37744">
                  <c:v>5.9485737500000004</c:v>
                </c:pt>
                <c:pt idx="37745">
                  <c:v>5.9492599999999998</c:v>
                </c:pt>
                <c:pt idx="37746">
                  <c:v>5.9498562499999998</c:v>
                </c:pt>
                <c:pt idx="37747">
                  <c:v>5.9502081250016001</c:v>
                </c:pt>
                <c:pt idx="37748">
                  <c:v>5.9506418750016001</c:v>
                </c:pt>
                <c:pt idx="37749">
                  <c:v>5.9510056250016001</c:v>
                </c:pt>
                <c:pt idx="37750">
                  <c:v>5.9513581250016001</c:v>
                </c:pt>
                <c:pt idx="37751">
                  <c:v>5.9517237500000002</c:v>
                </c:pt>
                <c:pt idx="37752">
                  <c:v>5.9520524999999997</c:v>
                </c:pt>
                <c:pt idx="37753">
                  <c:v>5.9523906250016001</c:v>
                </c:pt>
                <c:pt idx="37754">
                  <c:v>5.9530631250015995</c:v>
                </c:pt>
                <c:pt idx="37755">
                  <c:v>5.9534281250015999</c:v>
                </c:pt>
                <c:pt idx="37756">
                  <c:v>5.9537775000000002</c:v>
                </c:pt>
                <c:pt idx="37757">
                  <c:v>5.9541581250015998</c:v>
                </c:pt>
                <c:pt idx="37758">
                  <c:v>5.9548512499999999</c:v>
                </c:pt>
                <c:pt idx="37759">
                  <c:v>5.9552100000000001</c:v>
                </c:pt>
                <c:pt idx="37760">
                  <c:v>5.9556318750015995</c:v>
                </c:pt>
                <c:pt idx="37761">
                  <c:v>5.9560362500000004</c:v>
                </c:pt>
                <c:pt idx="37762">
                  <c:v>5.9564562499999996</c:v>
                </c:pt>
                <c:pt idx="37763">
                  <c:v>5.9568512499999997</c:v>
                </c:pt>
                <c:pt idx="37764">
                  <c:v>5.9572768750015994</c:v>
                </c:pt>
                <c:pt idx="37765">
                  <c:v>5.9576743750015995</c:v>
                </c:pt>
                <c:pt idx="37766">
                  <c:v>5.9583656250015995</c:v>
                </c:pt>
                <c:pt idx="37767">
                  <c:v>5.9590112499999996</c:v>
                </c:pt>
                <c:pt idx="37768">
                  <c:v>5.9595487499999997</c:v>
                </c:pt>
                <c:pt idx="37769">
                  <c:v>5.9598725000000004</c:v>
                </c:pt>
                <c:pt idx="37770">
                  <c:v>5.9602149999999998</c:v>
                </c:pt>
                <c:pt idx="37771">
                  <c:v>5.9605556250016001</c:v>
                </c:pt>
                <c:pt idx="37772">
                  <c:v>5.9600956250015997</c:v>
                </c:pt>
                <c:pt idx="37773">
                  <c:v>5.9596343750015999</c:v>
                </c:pt>
                <c:pt idx="37774">
                  <c:v>5.9591275000000001</c:v>
                </c:pt>
                <c:pt idx="37775">
                  <c:v>5.9584999999999999</c:v>
                </c:pt>
                <c:pt idx="37776">
                  <c:v>5.9578081250016002</c:v>
                </c:pt>
                <c:pt idx="37777">
                  <c:v>5.9570418750015994</c:v>
                </c:pt>
                <c:pt idx="37778">
                  <c:v>5.9562793750015999</c:v>
                </c:pt>
                <c:pt idx="37779">
                  <c:v>5.9554412499999998</c:v>
                </c:pt>
                <c:pt idx="37780">
                  <c:v>5.9547406250016</c:v>
                </c:pt>
                <c:pt idx="37781">
                  <c:v>5.9541062499999997</c:v>
                </c:pt>
                <c:pt idx="37782">
                  <c:v>5.9534037499999997</c:v>
                </c:pt>
                <c:pt idx="37783">
                  <c:v>5.9528906250015998</c:v>
                </c:pt>
                <c:pt idx="37784">
                  <c:v>5.9524387499999998</c:v>
                </c:pt>
                <c:pt idx="37785">
                  <c:v>5.9521162500000004</c:v>
                </c:pt>
                <c:pt idx="37786">
                  <c:v>5.9516268750016001</c:v>
                </c:pt>
                <c:pt idx="37787">
                  <c:v>5.9512675000000002</c:v>
                </c:pt>
                <c:pt idx="37788">
                  <c:v>5.9516031250015997</c:v>
                </c:pt>
                <c:pt idx="37789">
                  <c:v>5.9519812500000002</c:v>
                </c:pt>
                <c:pt idx="37790">
                  <c:v>5.9515206250016002</c:v>
                </c:pt>
                <c:pt idx="37791">
                  <c:v>5.9511162500000001</c:v>
                </c:pt>
                <c:pt idx="37792">
                  <c:v>5.9507506250016</c:v>
                </c:pt>
                <c:pt idx="37793">
                  <c:v>5.95027375</c:v>
                </c:pt>
                <c:pt idx="37794">
                  <c:v>5.9497956250015998</c:v>
                </c:pt>
                <c:pt idx="37795">
                  <c:v>5.9492106250015997</c:v>
                </c:pt>
                <c:pt idx="37796">
                  <c:v>5.9486762500000001</c:v>
                </c:pt>
                <c:pt idx="37797">
                  <c:v>5.9480174999999997</c:v>
                </c:pt>
                <c:pt idx="37798">
                  <c:v>5.9474137499999999</c:v>
                </c:pt>
                <c:pt idx="37799">
                  <c:v>5.9468506250016002</c:v>
                </c:pt>
                <c:pt idx="37800">
                  <c:v>5.9462312500000003</c:v>
                </c:pt>
                <c:pt idx="37801">
                  <c:v>5.9457825</c:v>
                </c:pt>
                <c:pt idx="37802">
                  <c:v>5.9453300000000002</c:v>
                </c:pt>
                <c:pt idx="37803">
                  <c:v>5.9446174999999997</c:v>
                </c:pt>
                <c:pt idx="37804">
                  <c:v>5.9441525000000004</c:v>
                </c:pt>
                <c:pt idx="37805">
                  <c:v>5.9437412500000004</c:v>
                </c:pt>
                <c:pt idx="37806">
                  <c:v>5.9437812499999998</c:v>
                </c:pt>
                <c:pt idx="37807">
                  <c:v>5.9442199999999996</c:v>
                </c:pt>
                <c:pt idx="37808">
                  <c:v>5.9447150000000004</c:v>
                </c:pt>
                <c:pt idx="37809">
                  <c:v>5.9452443750016002</c:v>
                </c:pt>
                <c:pt idx="37810">
                  <c:v>5.9457525000000002</c:v>
                </c:pt>
                <c:pt idx="37811">
                  <c:v>5.9462349999999997</c:v>
                </c:pt>
                <c:pt idx="37812">
                  <c:v>5.9468206250015996</c:v>
                </c:pt>
                <c:pt idx="37813">
                  <c:v>5.9473025000000002</c:v>
                </c:pt>
                <c:pt idx="37814">
                  <c:v>5.9478193750015995</c:v>
                </c:pt>
                <c:pt idx="37815">
                  <c:v>5.9484700000000004</c:v>
                </c:pt>
                <c:pt idx="37816">
                  <c:v>5.9488587500000003</c:v>
                </c:pt>
                <c:pt idx="37817">
                  <c:v>5.9491906250015996</c:v>
                </c:pt>
                <c:pt idx="37818">
                  <c:v>5.9495174999999998</c:v>
                </c:pt>
                <c:pt idx="37819">
                  <c:v>5.9501056250015996</c:v>
                </c:pt>
                <c:pt idx="37820">
                  <c:v>5.9505918750015994</c:v>
                </c:pt>
                <c:pt idx="37821">
                  <c:v>5.9509800000000004</c:v>
                </c:pt>
                <c:pt idx="37822">
                  <c:v>5.9513068750015998</c:v>
                </c:pt>
                <c:pt idx="37823">
                  <c:v>5.9516906250016</c:v>
                </c:pt>
                <c:pt idx="37824">
                  <c:v>5.9521899999999999</c:v>
                </c:pt>
                <c:pt idx="37825">
                  <c:v>5.9527756250015997</c:v>
                </c:pt>
                <c:pt idx="37826">
                  <c:v>5.9531156250016002</c:v>
                </c:pt>
                <c:pt idx="37827">
                  <c:v>5.9536681250015997</c:v>
                </c:pt>
                <c:pt idx="37828">
                  <c:v>5.9540106250016001</c:v>
                </c:pt>
                <c:pt idx="37829">
                  <c:v>5.9545093750015994</c:v>
                </c:pt>
                <c:pt idx="37830">
                  <c:v>5.9549500000000002</c:v>
                </c:pt>
                <c:pt idx="37831">
                  <c:v>5.9553624999999997</c:v>
                </c:pt>
                <c:pt idx="37832">
                  <c:v>5.9558787500000001</c:v>
                </c:pt>
                <c:pt idx="37833">
                  <c:v>5.9563525000000004</c:v>
                </c:pt>
                <c:pt idx="37834">
                  <c:v>5.95667875</c:v>
                </c:pt>
                <c:pt idx="37835">
                  <c:v>5.9571737499999999</c:v>
                </c:pt>
                <c:pt idx="37836">
                  <c:v>5.9576056250015998</c:v>
                </c:pt>
                <c:pt idx="37837">
                  <c:v>5.9580525</c:v>
                </c:pt>
                <c:pt idx="37838">
                  <c:v>5.9584118750016</c:v>
                </c:pt>
                <c:pt idx="37839">
                  <c:v>5.9579693750015998</c:v>
                </c:pt>
                <c:pt idx="37840">
                  <c:v>5.9572443750015998</c:v>
                </c:pt>
                <c:pt idx="37841">
                  <c:v>5.9568025000000002</c:v>
                </c:pt>
                <c:pt idx="37842">
                  <c:v>5.9562825000000004</c:v>
                </c:pt>
                <c:pt idx="37843">
                  <c:v>5.9557456250016001</c:v>
                </c:pt>
                <c:pt idx="37844">
                  <c:v>5.9551106250016002</c:v>
                </c:pt>
                <c:pt idx="37845">
                  <c:v>5.9543743750016001</c:v>
                </c:pt>
                <c:pt idx="37846">
                  <c:v>5.9536550000000004</c:v>
                </c:pt>
                <c:pt idx="37847">
                  <c:v>5.9528306250015994</c:v>
                </c:pt>
                <c:pt idx="37848">
                  <c:v>5.9520343750015998</c:v>
                </c:pt>
                <c:pt idx="37849">
                  <c:v>5.9512006250015999</c:v>
                </c:pt>
                <c:pt idx="37850">
                  <c:v>5.9504599999999996</c:v>
                </c:pt>
                <c:pt idx="37851">
                  <c:v>5.9496893750015998</c:v>
                </c:pt>
                <c:pt idx="37852">
                  <c:v>5.9489281250015997</c:v>
                </c:pt>
                <c:pt idx="37853">
                  <c:v>5.9481293750016002</c:v>
                </c:pt>
                <c:pt idx="37854">
                  <c:v>5.9473781250015998</c:v>
                </c:pt>
                <c:pt idx="37855">
                  <c:v>5.9467287500000001</c:v>
                </c:pt>
                <c:pt idx="37856">
                  <c:v>5.9460931250015996</c:v>
                </c:pt>
                <c:pt idx="37857">
                  <c:v>5.9456543750015998</c:v>
                </c:pt>
                <c:pt idx="37858">
                  <c:v>5.9451712499999996</c:v>
                </c:pt>
                <c:pt idx="37859">
                  <c:v>5.9448262500000002</c:v>
                </c:pt>
                <c:pt idx="37860">
                  <c:v>5.9444074999999996</c:v>
                </c:pt>
                <c:pt idx="37861">
                  <c:v>5.9444293750016</c:v>
                </c:pt>
                <c:pt idx="37862">
                  <c:v>5.9447631250016002</c:v>
                </c:pt>
                <c:pt idx="37863">
                  <c:v>5.9451062500000003</c:v>
                </c:pt>
                <c:pt idx="37864">
                  <c:v>5.9455331250015995</c:v>
                </c:pt>
                <c:pt idx="37865">
                  <c:v>5.9459056250015996</c:v>
                </c:pt>
                <c:pt idx="37866">
                  <c:v>5.9463118750015997</c:v>
                </c:pt>
                <c:pt idx="37867">
                  <c:v>5.9467481250015997</c:v>
                </c:pt>
                <c:pt idx="37868">
                  <c:v>5.9471468750016001</c:v>
                </c:pt>
                <c:pt idx="37869">
                  <c:v>5.9475150000000001</c:v>
                </c:pt>
                <c:pt idx="37870">
                  <c:v>5.9479593750015995</c:v>
                </c:pt>
                <c:pt idx="37871">
                  <c:v>5.9484174999999997</c:v>
                </c:pt>
                <c:pt idx="37872">
                  <c:v>5.9488512499999997</c:v>
                </c:pt>
                <c:pt idx="37873">
                  <c:v>5.9491781250016</c:v>
                </c:pt>
                <c:pt idx="37874">
                  <c:v>5.9497843750015997</c:v>
                </c:pt>
                <c:pt idx="37875">
                  <c:v>5.9503349999999999</c:v>
                </c:pt>
                <c:pt idx="37876">
                  <c:v>5.9507968750015996</c:v>
                </c:pt>
                <c:pt idx="37877">
                  <c:v>5.9511787500000004</c:v>
                </c:pt>
                <c:pt idx="37878">
                  <c:v>5.9514993750015996</c:v>
                </c:pt>
                <c:pt idx="37879">
                  <c:v>5.9511450000000004</c:v>
                </c:pt>
                <c:pt idx="37880">
                  <c:v>5.9507418750015999</c:v>
                </c:pt>
                <c:pt idx="37881">
                  <c:v>5.9501818750015998</c:v>
                </c:pt>
                <c:pt idx="37882">
                  <c:v>5.9498600000000001</c:v>
                </c:pt>
                <c:pt idx="37883">
                  <c:v>5.9494406250015999</c:v>
                </c:pt>
                <c:pt idx="37884">
                  <c:v>5.9490193750015994</c:v>
                </c:pt>
                <c:pt idx="37885">
                  <c:v>5.9486224999999999</c:v>
                </c:pt>
                <c:pt idx="37886">
                  <c:v>5.9482293750016</c:v>
                </c:pt>
                <c:pt idx="37887">
                  <c:v>5.9477981250015999</c:v>
                </c:pt>
                <c:pt idx="37888">
                  <c:v>5.9473462499999998</c:v>
                </c:pt>
                <c:pt idx="37889">
                  <c:v>5.9469568750016002</c:v>
                </c:pt>
                <c:pt idx="37890">
                  <c:v>5.9465087499999996</c:v>
                </c:pt>
                <c:pt idx="37891">
                  <c:v>5.9461062499999997</c:v>
                </c:pt>
                <c:pt idx="37892">
                  <c:v>5.9456600000000002</c:v>
                </c:pt>
                <c:pt idx="37893">
                  <c:v>5.9452587499999998</c:v>
                </c:pt>
                <c:pt idx="37894">
                  <c:v>5.9448287500000001</c:v>
                </c:pt>
                <c:pt idx="37895">
                  <c:v>5.9444774999999996</c:v>
                </c:pt>
                <c:pt idx="37896">
                  <c:v>5.9441493750015999</c:v>
                </c:pt>
                <c:pt idx="37897">
                  <c:v>5.9437875</c:v>
                </c:pt>
                <c:pt idx="37898">
                  <c:v>5.9434493750015998</c:v>
                </c:pt>
                <c:pt idx="37899">
                  <c:v>5.9430793750015996</c:v>
                </c:pt>
                <c:pt idx="37900">
                  <c:v>5.9424524999999999</c:v>
                </c:pt>
                <c:pt idx="37901">
                  <c:v>5.9420518750015994</c:v>
                </c:pt>
                <c:pt idx="37902">
                  <c:v>5.9417150000000003</c:v>
                </c:pt>
                <c:pt idx="37903">
                  <c:v>5.9420518750015994</c:v>
                </c:pt>
                <c:pt idx="37904">
                  <c:v>5.9425143750015996</c:v>
                </c:pt>
                <c:pt idx="37905">
                  <c:v>5.9429693750016002</c:v>
                </c:pt>
                <c:pt idx="37906">
                  <c:v>5.9433593750015996</c:v>
                </c:pt>
                <c:pt idx="37907">
                  <c:v>5.9437818750015996</c:v>
                </c:pt>
                <c:pt idx="37908">
                  <c:v>5.9441906250015997</c:v>
                </c:pt>
                <c:pt idx="37909">
                  <c:v>5.9446981250016</c:v>
                </c:pt>
                <c:pt idx="37910">
                  <c:v>5.945125</c:v>
                </c:pt>
                <c:pt idx="37911">
                  <c:v>5.9454918750015997</c:v>
                </c:pt>
                <c:pt idx="37912">
                  <c:v>5.9459806250015994</c:v>
                </c:pt>
                <c:pt idx="37913">
                  <c:v>5.94656875</c:v>
                </c:pt>
                <c:pt idx="37914">
                  <c:v>5.9471550000000004</c:v>
                </c:pt>
                <c:pt idx="37915">
                  <c:v>5.9474762500000002</c:v>
                </c:pt>
                <c:pt idx="37916">
                  <c:v>5.9480662500000001</c:v>
                </c:pt>
                <c:pt idx="37917">
                  <c:v>5.9487168750016002</c:v>
                </c:pt>
                <c:pt idx="37918">
                  <c:v>5.9492993750015994</c:v>
                </c:pt>
                <c:pt idx="37919">
                  <c:v>5.9496418750015998</c:v>
                </c:pt>
                <c:pt idx="37920">
                  <c:v>5.9503081250015999</c:v>
                </c:pt>
                <c:pt idx="37921">
                  <c:v>5.9509606250016001</c:v>
                </c:pt>
                <c:pt idx="37922">
                  <c:v>5.9516074999999997</c:v>
                </c:pt>
                <c:pt idx="37923">
                  <c:v>5.9519475000000002</c:v>
                </c:pt>
                <c:pt idx="37924">
                  <c:v>5.9525393750015994</c:v>
                </c:pt>
                <c:pt idx="37925">
                  <c:v>5.9531712499999996</c:v>
                </c:pt>
                <c:pt idx="37926">
                  <c:v>5.9537056250016001</c:v>
                </c:pt>
                <c:pt idx="37927">
                  <c:v>5.9542068750016002</c:v>
                </c:pt>
                <c:pt idx="37928">
                  <c:v>5.9546293750016002</c:v>
                </c:pt>
                <c:pt idx="37929">
                  <c:v>5.9550743750016002</c:v>
                </c:pt>
                <c:pt idx="37930">
                  <c:v>5.9555449999999999</c:v>
                </c:pt>
                <c:pt idx="37931">
                  <c:v>5.9551612499999997</c:v>
                </c:pt>
                <c:pt idx="37932">
                  <c:v>5.9547018750016001</c:v>
                </c:pt>
                <c:pt idx="37933">
                  <c:v>5.9542112500000002</c:v>
                </c:pt>
                <c:pt idx="37934">
                  <c:v>5.9535262500000004</c:v>
                </c:pt>
                <c:pt idx="37935">
                  <c:v>5.9528243750016001</c:v>
                </c:pt>
                <c:pt idx="37936">
                  <c:v>5.9520806250015994</c:v>
                </c:pt>
                <c:pt idx="37937">
                  <c:v>5.9512900000000002</c:v>
                </c:pt>
                <c:pt idx="37938">
                  <c:v>5.95038</c:v>
                </c:pt>
                <c:pt idx="37939">
                  <c:v>5.9495006250015994</c:v>
                </c:pt>
                <c:pt idx="37940">
                  <c:v>5.9486281250015995</c:v>
                </c:pt>
                <c:pt idx="37941">
                  <c:v>5.9477593750016</c:v>
                </c:pt>
                <c:pt idx="37942">
                  <c:v>5.9470143750015998</c:v>
                </c:pt>
                <c:pt idx="37943">
                  <c:v>5.9462368750015999</c:v>
                </c:pt>
                <c:pt idx="37944">
                  <c:v>5.9456268750015999</c:v>
                </c:pt>
                <c:pt idx="37945">
                  <c:v>5.9449868750016002</c:v>
                </c:pt>
                <c:pt idx="37946">
                  <c:v>5.9444362499999999</c:v>
                </c:pt>
                <c:pt idx="37947">
                  <c:v>5.9438212500000001</c:v>
                </c:pt>
                <c:pt idx="37948">
                  <c:v>5.9434518750015997</c:v>
                </c:pt>
                <c:pt idx="37949">
                  <c:v>5.9431293750015994</c:v>
                </c:pt>
                <c:pt idx="37950">
                  <c:v>5.9425531250015995</c:v>
                </c:pt>
                <c:pt idx="37951">
                  <c:v>5.9422106250016</c:v>
                </c:pt>
                <c:pt idx="37952">
                  <c:v>5.9418462500000002</c:v>
                </c:pt>
                <c:pt idx="37953">
                  <c:v>5.9414206250015997</c:v>
                </c:pt>
                <c:pt idx="37954">
                  <c:v>5.9410081250015994</c:v>
                </c:pt>
                <c:pt idx="37955">
                  <c:v>5.9406243750016001</c:v>
                </c:pt>
                <c:pt idx="37956">
                  <c:v>5.9402549999999996</c:v>
                </c:pt>
                <c:pt idx="37957">
                  <c:v>5.9398493750016002</c:v>
                </c:pt>
                <c:pt idx="37958">
                  <c:v>5.9394593750015998</c:v>
                </c:pt>
                <c:pt idx="37959">
                  <c:v>5.9391075000000004</c:v>
                </c:pt>
                <c:pt idx="37960">
                  <c:v>5.9386618750015998</c:v>
                </c:pt>
                <c:pt idx="37961">
                  <c:v>5.9383043750016</c:v>
                </c:pt>
                <c:pt idx="37962">
                  <c:v>5.9386625000000004</c:v>
                </c:pt>
                <c:pt idx="37963">
                  <c:v>5.9389937499999998</c:v>
                </c:pt>
                <c:pt idx="37964">
                  <c:v>5.93931875</c:v>
                </c:pt>
                <c:pt idx="37965">
                  <c:v>5.9396781250016</c:v>
                </c:pt>
                <c:pt idx="37966">
                  <c:v>5.9400068750015995</c:v>
                </c:pt>
                <c:pt idx="37967">
                  <c:v>5.9403412500000004</c:v>
                </c:pt>
                <c:pt idx="37968">
                  <c:v>5.9407281250016002</c:v>
                </c:pt>
                <c:pt idx="37969">
                  <c:v>5.9411356250015999</c:v>
                </c:pt>
                <c:pt idx="37970">
                  <c:v>5.9415525000000002</c:v>
                </c:pt>
                <c:pt idx="37971">
                  <c:v>5.9419343750015994</c:v>
                </c:pt>
                <c:pt idx="37972">
                  <c:v>5.9422706250015995</c:v>
                </c:pt>
                <c:pt idx="37973">
                  <c:v>5.9426593750015995</c:v>
                </c:pt>
                <c:pt idx="37974">
                  <c:v>5.9429800000000004</c:v>
                </c:pt>
                <c:pt idx="37975">
                  <c:v>5.9434168750016001</c:v>
                </c:pt>
                <c:pt idx="37976">
                  <c:v>5.9430756250016001</c:v>
                </c:pt>
                <c:pt idx="37977">
                  <c:v>5.9426612499999996</c:v>
                </c:pt>
                <c:pt idx="37978">
                  <c:v>5.9422012500000001</c:v>
                </c:pt>
                <c:pt idx="37979">
                  <c:v>5.9417543750016</c:v>
                </c:pt>
                <c:pt idx="37980">
                  <c:v>5.9413875000000003</c:v>
                </c:pt>
                <c:pt idx="37981">
                  <c:v>5.94105375</c:v>
                </c:pt>
                <c:pt idx="37982">
                  <c:v>5.9415275000000003</c:v>
                </c:pt>
                <c:pt idx="37983">
                  <c:v>5.9418856250015999</c:v>
                </c:pt>
                <c:pt idx="37984">
                  <c:v>5.9422756250016002</c:v>
                </c:pt>
                <c:pt idx="37985">
                  <c:v>5.9426393750016002</c:v>
                </c:pt>
                <c:pt idx="37986">
                  <c:v>5.9431000000000003</c:v>
                </c:pt>
                <c:pt idx="37987">
                  <c:v>5.9434487499999999</c:v>
                </c:pt>
                <c:pt idx="37988">
                  <c:v>5.9438031250016001</c:v>
                </c:pt>
                <c:pt idx="37989">
                  <c:v>5.9437768750015998</c:v>
                </c:pt>
                <c:pt idx="37990">
                  <c:v>5.9433674999999999</c:v>
                </c:pt>
                <c:pt idx="37991">
                  <c:v>5.9428875000000003</c:v>
                </c:pt>
                <c:pt idx="37992">
                  <c:v>5.9423681250015994</c:v>
                </c:pt>
                <c:pt idx="37993">
                  <c:v>5.9417637499999998</c:v>
                </c:pt>
                <c:pt idx="37994">
                  <c:v>5.9410949999999998</c:v>
                </c:pt>
                <c:pt idx="37995">
                  <c:v>5.9404574999999999</c:v>
                </c:pt>
                <c:pt idx="37996">
                  <c:v>5.9401324999999998</c:v>
                </c:pt>
                <c:pt idx="37997">
                  <c:v>5.9395956250015995</c:v>
                </c:pt>
                <c:pt idx="37998">
                  <c:v>5.9391087499999999</c:v>
                </c:pt>
                <c:pt idx="37999">
                  <c:v>5.9387493750016001</c:v>
                </c:pt>
                <c:pt idx="38000">
                  <c:v>5.9383499999999998</c:v>
                </c:pt>
                <c:pt idx="38001">
                  <c:v>5.9377399999999998</c:v>
                </c:pt>
                <c:pt idx="38002">
                  <c:v>5.9371824999999996</c:v>
                </c:pt>
                <c:pt idx="38003">
                  <c:v>5.9365699999999997</c:v>
                </c:pt>
                <c:pt idx="38004">
                  <c:v>5.9362087499999996</c:v>
                </c:pt>
                <c:pt idx="38005">
                  <c:v>5.9358818750015994</c:v>
                </c:pt>
                <c:pt idx="38006">
                  <c:v>5.9355374999999997</c:v>
                </c:pt>
                <c:pt idx="38007">
                  <c:v>5.9350300000000002</c:v>
                </c:pt>
                <c:pt idx="38008">
                  <c:v>5.9345549999999996</c:v>
                </c:pt>
                <c:pt idx="38009">
                  <c:v>5.9341181250016</c:v>
                </c:pt>
                <c:pt idx="38010">
                  <c:v>5.9336849999999997</c:v>
                </c:pt>
                <c:pt idx="38011">
                  <c:v>5.9333006250015998</c:v>
                </c:pt>
                <c:pt idx="38012">
                  <c:v>5.9330724999999997</c:v>
                </c:pt>
                <c:pt idx="38013">
                  <c:v>5.9334875</c:v>
                </c:pt>
                <c:pt idx="38014">
                  <c:v>5.9338293750015998</c:v>
                </c:pt>
                <c:pt idx="38015">
                  <c:v>5.9342275000000004</c:v>
                </c:pt>
                <c:pt idx="38016">
                  <c:v>5.9346237500000001</c:v>
                </c:pt>
                <c:pt idx="38017">
                  <c:v>5.93507125</c:v>
                </c:pt>
                <c:pt idx="38018">
                  <c:v>5.9356024999999999</c:v>
                </c:pt>
                <c:pt idx="38019">
                  <c:v>5.9361456250015996</c:v>
                </c:pt>
                <c:pt idx="38020">
                  <c:v>5.9367087500000002</c:v>
                </c:pt>
                <c:pt idx="38021">
                  <c:v>5.9370362500000002</c:v>
                </c:pt>
                <c:pt idx="38022">
                  <c:v>5.9376506250015995</c:v>
                </c:pt>
                <c:pt idx="38023">
                  <c:v>5.9380112499999997</c:v>
                </c:pt>
                <c:pt idx="38024">
                  <c:v>5.9386518750016002</c:v>
                </c:pt>
                <c:pt idx="38025">
                  <c:v>5.9392931250015994</c:v>
                </c:pt>
                <c:pt idx="38026">
                  <c:v>5.9396762499999998</c:v>
                </c:pt>
                <c:pt idx="38027">
                  <c:v>5.9400237499999999</c:v>
                </c:pt>
                <c:pt idx="38028">
                  <c:v>5.9403674999999998</c:v>
                </c:pt>
                <c:pt idx="38029">
                  <c:v>5.9407293750015997</c:v>
                </c:pt>
                <c:pt idx="38030">
                  <c:v>5.9412975000000001</c:v>
                </c:pt>
                <c:pt idx="38031">
                  <c:v>5.9416581250015996</c:v>
                </c:pt>
                <c:pt idx="38032">
                  <c:v>5.9423556250015999</c:v>
                </c:pt>
                <c:pt idx="38033">
                  <c:v>5.9430356250015999</c:v>
                </c:pt>
                <c:pt idx="38034">
                  <c:v>5.9436956250015998</c:v>
                </c:pt>
                <c:pt idx="38035">
                  <c:v>5.9440206250015999</c:v>
                </c:pt>
                <c:pt idx="38036">
                  <c:v>5.9443781250015997</c:v>
                </c:pt>
                <c:pt idx="38037">
                  <c:v>5.9447475000000001</c:v>
                </c:pt>
                <c:pt idx="38038">
                  <c:v>5.9450799999999999</c:v>
                </c:pt>
                <c:pt idx="38039">
                  <c:v>5.9454650000000004</c:v>
                </c:pt>
                <c:pt idx="38040">
                  <c:v>5.9460499999999996</c:v>
                </c:pt>
                <c:pt idx="38041">
                  <c:v>5.9466362500000001</c:v>
                </c:pt>
                <c:pt idx="38042">
                  <c:v>5.9470875000000003</c:v>
                </c:pt>
                <c:pt idx="38043">
                  <c:v>5.9474125000000004</c:v>
                </c:pt>
                <c:pt idx="38044">
                  <c:v>5.9470893750015996</c:v>
                </c:pt>
                <c:pt idx="38045">
                  <c:v>5.9464318750015996</c:v>
                </c:pt>
                <c:pt idx="38046">
                  <c:v>5.9460825000000002</c:v>
                </c:pt>
                <c:pt idx="38047">
                  <c:v>5.9456237500000002</c:v>
                </c:pt>
                <c:pt idx="38048">
                  <c:v>5.9451481250015998</c:v>
                </c:pt>
                <c:pt idx="38049">
                  <c:v>5.94462125</c:v>
                </c:pt>
                <c:pt idx="38050">
                  <c:v>5.9440437499999996</c:v>
                </c:pt>
                <c:pt idx="38051">
                  <c:v>5.9434075000000002</c:v>
                </c:pt>
                <c:pt idx="38052">
                  <c:v>5.9427899999999996</c:v>
                </c:pt>
                <c:pt idx="38053">
                  <c:v>5.9421106250015994</c:v>
                </c:pt>
                <c:pt idx="38054">
                  <c:v>5.9413875000000003</c:v>
                </c:pt>
                <c:pt idx="38055">
                  <c:v>5.9407050000000003</c:v>
                </c:pt>
                <c:pt idx="38056">
                  <c:v>5.9399306250016002</c:v>
                </c:pt>
                <c:pt idx="38057">
                  <c:v>5.9391999999999996</c:v>
                </c:pt>
                <c:pt idx="38058">
                  <c:v>5.938415</c:v>
                </c:pt>
                <c:pt idx="38059">
                  <c:v>5.93764</c:v>
                </c:pt>
                <c:pt idx="38060">
                  <c:v>5.9368281250015995</c:v>
                </c:pt>
                <c:pt idx="38061">
                  <c:v>5.9360675000000001</c:v>
                </c:pt>
                <c:pt idx="38062">
                  <c:v>5.9353331250016002</c:v>
                </c:pt>
                <c:pt idx="38063">
                  <c:v>5.9346637500000003</c:v>
                </c:pt>
                <c:pt idx="38064">
                  <c:v>5.9340656250016002</c:v>
                </c:pt>
                <c:pt idx="38065">
                  <c:v>5.9335181250015996</c:v>
                </c:pt>
                <c:pt idx="38066">
                  <c:v>5.933065</c:v>
                </c:pt>
                <c:pt idx="38067">
                  <c:v>5.9326268750016</c:v>
                </c:pt>
                <c:pt idx="38068">
                  <c:v>5.9322912499999996</c:v>
                </c:pt>
                <c:pt idx="38069">
                  <c:v>5.9318743750016001</c:v>
                </c:pt>
                <c:pt idx="38070">
                  <c:v>5.9319956250015995</c:v>
                </c:pt>
                <c:pt idx="38071">
                  <c:v>5.9324637500000001</c:v>
                </c:pt>
                <c:pt idx="38072">
                  <c:v>5.9328593750016001</c:v>
                </c:pt>
                <c:pt idx="38073">
                  <c:v>5.9332193750015998</c:v>
                </c:pt>
                <c:pt idx="38074">
                  <c:v>5.9336787500000003</c:v>
                </c:pt>
                <c:pt idx="38075">
                  <c:v>5.9341287500000002</c:v>
                </c:pt>
                <c:pt idx="38076">
                  <c:v>5.9346856250015998</c:v>
                </c:pt>
                <c:pt idx="38077">
                  <c:v>5.9352618750015997</c:v>
                </c:pt>
                <c:pt idx="38078">
                  <c:v>5.9358268750015997</c:v>
                </c:pt>
                <c:pt idx="38079">
                  <c:v>5.9363443750015996</c:v>
                </c:pt>
                <c:pt idx="38080">
                  <c:v>5.9368356250016001</c:v>
                </c:pt>
                <c:pt idx="38081">
                  <c:v>5.9372593750015996</c:v>
                </c:pt>
                <c:pt idx="38082">
                  <c:v>5.9377031250016001</c:v>
                </c:pt>
                <c:pt idx="38083">
                  <c:v>5.9381743750015996</c:v>
                </c:pt>
                <c:pt idx="38084">
                  <c:v>5.9386887499999998</c:v>
                </c:pt>
                <c:pt idx="38085">
                  <c:v>5.939235</c:v>
                </c:pt>
                <c:pt idx="38086">
                  <c:v>5.9397868750015999</c:v>
                </c:pt>
                <c:pt idx="38087">
                  <c:v>5.9403906250015996</c:v>
                </c:pt>
                <c:pt idx="38088">
                  <c:v>5.9409518750016002</c:v>
                </c:pt>
                <c:pt idx="38089">
                  <c:v>5.9413618750015997</c:v>
                </c:pt>
                <c:pt idx="38090">
                  <c:v>5.9418193750016002</c:v>
                </c:pt>
                <c:pt idx="38091">
                  <c:v>5.9421843750015997</c:v>
                </c:pt>
                <c:pt idx="38092">
                  <c:v>5.9426525000000003</c:v>
                </c:pt>
                <c:pt idx="38093">
                  <c:v>5.9420606250015995</c:v>
                </c:pt>
                <c:pt idx="38094">
                  <c:v>5.9416531250015998</c:v>
                </c:pt>
                <c:pt idx="38095">
                  <c:v>5.9411868750016001</c:v>
                </c:pt>
                <c:pt idx="38096">
                  <c:v>5.9407168750016002</c:v>
                </c:pt>
                <c:pt idx="38097">
                  <c:v>5.94009125</c:v>
                </c:pt>
                <c:pt idx="38098">
                  <c:v>5.9394381250016002</c:v>
                </c:pt>
                <c:pt idx="38099">
                  <c:v>5.9387443750015994</c:v>
                </c:pt>
                <c:pt idx="38100">
                  <c:v>5.9380381250015999</c:v>
                </c:pt>
                <c:pt idx="38101">
                  <c:v>5.9373256250016002</c:v>
                </c:pt>
                <c:pt idx="38102">
                  <c:v>5.9367893750015996</c:v>
                </c:pt>
                <c:pt idx="38103">
                  <c:v>5.9362925000000004</c:v>
                </c:pt>
                <c:pt idx="38104">
                  <c:v>5.9358000000000004</c:v>
                </c:pt>
                <c:pt idx="38105">
                  <c:v>5.9353818750015996</c:v>
                </c:pt>
                <c:pt idx="38106">
                  <c:v>5.9349212500000004</c:v>
                </c:pt>
                <c:pt idx="38107">
                  <c:v>5.9345662499999996</c:v>
                </c:pt>
                <c:pt idx="38108">
                  <c:v>5.93424</c:v>
                </c:pt>
                <c:pt idx="38109">
                  <c:v>5.9338593750015995</c:v>
                </c:pt>
                <c:pt idx="38110">
                  <c:v>5.9343174999999997</c:v>
                </c:pt>
                <c:pt idx="38111">
                  <c:v>5.9346731250015994</c:v>
                </c:pt>
                <c:pt idx="38112">
                  <c:v>5.9350862500000003</c:v>
                </c:pt>
                <c:pt idx="38113">
                  <c:v>5.9355156250015995</c:v>
                </c:pt>
                <c:pt idx="38114">
                  <c:v>5.9358449999999996</c:v>
                </c:pt>
                <c:pt idx="38115">
                  <c:v>5.9362593750016002</c:v>
                </c:pt>
                <c:pt idx="38116">
                  <c:v>5.9366731250016</c:v>
                </c:pt>
                <c:pt idx="38117">
                  <c:v>5.9371031250015998</c:v>
                </c:pt>
                <c:pt idx="38118">
                  <c:v>5.9374356250015996</c:v>
                </c:pt>
                <c:pt idx="38119">
                  <c:v>5.9379049999999998</c:v>
                </c:pt>
                <c:pt idx="38120">
                  <c:v>5.9383006250015997</c:v>
                </c:pt>
                <c:pt idx="38121">
                  <c:v>5.9377718750015998</c:v>
                </c:pt>
                <c:pt idx="38122">
                  <c:v>5.9374368750016</c:v>
                </c:pt>
                <c:pt idx="38123">
                  <c:v>5.93703</c:v>
                </c:pt>
                <c:pt idx="38124">
                  <c:v>5.9365793750015996</c:v>
                </c:pt>
                <c:pt idx="38125">
                  <c:v>5.9361412500000004</c:v>
                </c:pt>
                <c:pt idx="38126">
                  <c:v>5.9355943750015996</c:v>
                </c:pt>
                <c:pt idx="38127">
                  <c:v>5.9351518750015995</c:v>
                </c:pt>
                <c:pt idx="38128">
                  <c:v>5.9346224999999997</c:v>
                </c:pt>
                <c:pt idx="38129">
                  <c:v>5.9341499999999998</c:v>
                </c:pt>
                <c:pt idx="38130">
                  <c:v>5.9337262500000003</c:v>
                </c:pt>
                <c:pt idx="38131">
                  <c:v>5.9333581250015994</c:v>
                </c:pt>
                <c:pt idx="38132">
                  <c:v>5.9328124999999998</c:v>
                </c:pt>
                <c:pt idx="38133">
                  <c:v>5.9323699999999997</c:v>
                </c:pt>
                <c:pt idx="38134">
                  <c:v>5.9321506250015998</c:v>
                </c:pt>
                <c:pt idx="38135">
                  <c:v>5.9319674999999998</c:v>
                </c:pt>
                <c:pt idx="38136">
                  <c:v>5.9321950000000001</c:v>
                </c:pt>
                <c:pt idx="38137">
                  <c:v>5.9326449999999999</c:v>
                </c:pt>
                <c:pt idx="38138">
                  <c:v>5.9329925000000001</c:v>
                </c:pt>
                <c:pt idx="38139">
                  <c:v>5.9333606250016002</c:v>
                </c:pt>
                <c:pt idx="38140">
                  <c:v>5.9337856250016001</c:v>
                </c:pt>
                <c:pt idx="38141">
                  <c:v>5.9342556250016001</c:v>
                </c:pt>
                <c:pt idx="38142">
                  <c:v>5.9346075000000003</c:v>
                </c:pt>
                <c:pt idx="38143">
                  <c:v>5.9349618750015996</c:v>
                </c:pt>
                <c:pt idx="38144">
                  <c:v>5.9353993750015999</c:v>
                </c:pt>
                <c:pt idx="38145">
                  <c:v>5.9357474999999997</c:v>
                </c:pt>
                <c:pt idx="38146">
                  <c:v>5.9361762499999999</c:v>
                </c:pt>
                <c:pt idx="38147">
                  <c:v>5.9366118750016001</c:v>
                </c:pt>
                <c:pt idx="38148">
                  <c:v>5.9370031250016</c:v>
                </c:pt>
                <c:pt idx="38149">
                  <c:v>5.9374500000000001</c:v>
                </c:pt>
                <c:pt idx="38150">
                  <c:v>5.9377906250015995</c:v>
                </c:pt>
                <c:pt idx="38151">
                  <c:v>5.9381881250015995</c:v>
                </c:pt>
                <c:pt idx="38152">
                  <c:v>5.9386943750015995</c:v>
                </c:pt>
                <c:pt idx="38153">
                  <c:v>5.9391706250015996</c:v>
                </c:pt>
                <c:pt idx="38154">
                  <c:v>5.9396531250016</c:v>
                </c:pt>
                <c:pt idx="38155">
                  <c:v>5.94009375</c:v>
                </c:pt>
                <c:pt idx="38156">
                  <c:v>5.9405099999999997</c:v>
                </c:pt>
                <c:pt idx="38157">
                  <c:v>5.9409868750015997</c:v>
                </c:pt>
                <c:pt idx="38158">
                  <c:v>5.9414093750015997</c:v>
                </c:pt>
                <c:pt idx="38159">
                  <c:v>5.9417381250016001</c:v>
                </c:pt>
                <c:pt idx="38160">
                  <c:v>5.9421506250015996</c:v>
                </c:pt>
                <c:pt idx="38161">
                  <c:v>5.9417825000000004</c:v>
                </c:pt>
                <c:pt idx="38162">
                  <c:v>5.9413431250016</c:v>
                </c:pt>
                <c:pt idx="38163">
                  <c:v>5.9408099999999999</c:v>
                </c:pt>
                <c:pt idx="38164">
                  <c:v>5.9400781250015999</c:v>
                </c:pt>
                <c:pt idx="38165">
                  <c:v>5.9395562499999999</c:v>
                </c:pt>
                <c:pt idx="38166">
                  <c:v>5.9389981250016</c:v>
                </c:pt>
                <c:pt idx="38167">
                  <c:v>5.9384618750015994</c:v>
                </c:pt>
                <c:pt idx="38168">
                  <c:v>5.93784125</c:v>
                </c:pt>
                <c:pt idx="38169">
                  <c:v>5.9372468750016001</c:v>
                </c:pt>
                <c:pt idx="38170">
                  <c:v>5.9365343750015995</c:v>
                </c:pt>
                <c:pt idx="38171">
                  <c:v>5.9358831250015998</c:v>
                </c:pt>
                <c:pt idx="38172">
                  <c:v>5.9352006250015998</c:v>
                </c:pt>
                <c:pt idx="38173">
                  <c:v>5.9345243750016001</c:v>
                </c:pt>
                <c:pt idx="38174">
                  <c:v>5.9340074999999999</c:v>
                </c:pt>
                <c:pt idx="38175">
                  <c:v>5.9334687500000003</c:v>
                </c:pt>
                <c:pt idx="38176">
                  <c:v>5.9330724999999997</c:v>
                </c:pt>
                <c:pt idx="38177">
                  <c:v>5.9327199999999998</c:v>
                </c:pt>
                <c:pt idx="38178">
                  <c:v>5.9321956250015999</c:v>
                </c:pt>
                <c:pt idx="38179">
                  <c:v>5.9318081250015995</c:v>
                </c:pt>
                <c:pt idx="38180">
                  <c:v>5.9313787500000004</c:v>
                </c:pt>
                <c:pt idx="38181">
                  <c:v>5.9309275000000001</c:v>
                </c:pt>
                <c:pt idx="38182">
                  <c:v>5.9305849999999998</c:v>
                </c:pt>
                <c:pt idx="38183">
                  <c:v>5.9308318750015996</c:v>
                </c:pt>
                <c:pt idx="38184">
                  <c:v>5.9305543750015994</c:v>
                </c:pt>
                <c:pt idx="38185">
                  <c:v>5.9302206250016001</c:v>
                </c:pt>
                <c:pt idx="38186">
                  <c:v>5.9298906250016001</c:v>
                </c:pt>
                <c:pt idx="38187">
                  <c:v>5.9293475000000004</c:v>
                </c:pt>
                <c:pt idx="38188">
                  <c:v>5.9289474999999996</c:v>
                </c:pt>
                <c:pt idx="38189">
                  <c:v>5.9289831250015999</c:v>
                </c:pt>
                <c:pt idx="38190">
                  <c:v>5.92936</c:v>
                </c:pt>
                <c:pt idx="38191">
                  <c:v>5.9297362500000004</c:v>
                </c:pt>
                <c:pt idx="38192">
                  <c:v>5.9298343750016</c:v>
                </c:pt>
                <c:pt idx="38193">
                  <c:v>5.9300312499999999</c:v>
                </c:pt>
                <c:pt idx="38194">
                  <c:v>5.9304118750015995</c:v>
                </c:pt>
                <c:pt idx="38195">
                  <c:v>5.9307681250015998</c:v>
                </c:pt>
                <c:pt idx="38196">
                  <c:v>5.9311524999999996</c:v>
                </c:pt>
                <c:pt idx="38197">
                  <c:v>5.9315906250015997</c:v>
                </c:pt>
                <c:pt idx="38198">
                  <c:v>5.9319949999999997</c:v>
                </c:pt>
                <c:pt idx="38199">
                  <c:v>5.9323618750015994</c:v>
                </c:pt>
                <c:pt idx="38200">
                  <c:v>5.9327593750015994</c:v>
                </c:pt>
                <c:pt idx="38201">
                  <c:v>5.9331887500000002</c:v>
                </c:pt>
                <c:pt idx="38202">
                  <c:v>5.9336124999999997</c:v>
                </c:pt>
                <c:pt idx="38203">
                  <c:v>5.9340774999999999</c:v>
                </c:pt>
                <c:pt idx="38204">
                  <c:v>5.9344393750015998</c:v>
                </c:pt>
                <c:pt idx="38205">
                  <c:v>5.9341843750015997</c:v>
                </c:pt>
                <c:pt idx="38206">
                  <c:v>5.9337518750016001</c:v>
                </c:pt>
                <c:pt idx="38207">
                  <c:v>5.93328875</c:v>
                </c:pt>
                <c:pt idx="38208">
                  <c:v>5.9326949999999998</c:v>
                </c:pt>
                <c:pt idx="38209">
                  <c:v>5.9320506250016001</c:v>
                </c:pt>
                <c:pt idx="38210">
                  <c:v>5.9314393750015997</c:v>
                </c:pt>
                <c:pt idx="38211">
                  <c:v>5.9309656250015994</c:v>
                </c:pt>
                <c:pt idx="38212">
                  <c:v>5.9306243750015994</c:v>
                </c:pt>
                <c:pt idx="38213">
                  <c:v>5.9302462499999997</c:v>
                </c:pt>
                <c:pt idx="38214">
                  <c:v>5.9302656250016001</c:v>
                </c:pt>
                <c:pt idx="38215">
                  <c:v>5.9305950000000003</c:v>
                </c:pt>
                <c:pt idx="38216">
                  <c:v>5.9309268750015995</c:v>
                </c:pt>
                <c:pt idx="38217">
                  <c:v>5.9312837500000004</c:v>
                </c:pt>
                <c:pt idx="38218">
                  <c:v>5.9316050000000002</c:v>
                </c:pt>
                <c:pt idx="38219">
                  <c:v>5.9319268750015999</c:v>
                </c:pt>
                <c:pt idx="38220">
                  <c:v>5.9321543750016001</c:v>
                </c:pt>
                <c:pt idx="38221">
                  <c:v>5.9325824999999996</c:v>
                </c:pt>
                <c:pt idx="38222">
                  <c:v>5.9329650000000003</c:v>
                </c:pt>
                <c:pt idx="38223">
                  <c:v>5.9334168750015994</c:v>
                </c:pt>
                <c:pt idx="38224">
                  <c:v>5.9338562499999998</c:v>
                </c:pt>
                <c:pt idx="38225">
                  <c:v>5.9342968750015999</c:v>
                </c:pt>
                <c:pt idx="38226">
                  <c:v>5.9348687499999997</c:v>
                </c:pt>
                <c:pt idx="38227">
                  <c:v>5.9353006250015996</c:v>
                </c:pt>
                <c:pt idx="38228">
                  <c:v>5.9357662500000004</c:v>
                </c:pt>
                <c:pt idx="38229">
                  <c:v>5.9362187500000001</c:v>
                </c:pt>
                <c:pt idx="38230">
                  <c:v>5.9367968750015994</c:v>
                </c:pt>
                <c:pt idx="38231">
                  <c:v>5.9372487500000002</c:v>
                </c:pt>
                <c:pt idx="38232">
                  <c:v>5.9377906250015995</c:v>
                </c:pt>
                <c:pt idx="38233">
                  <c:v>5.9383206250015999</c:v>
                </c:pt>
                <c:pt idx="38234">
                  <c:v>5.9387556250015994</c:v>
                </c:pt>
                <c:pt idx="38235">
                  <c:v>5.9390850000000004</c:v>
                </c:pt>
                <c:pt idx="38236">
                  <c:v>5.9383606250016001</c:v>
                </c:pt>
                <c:pt idx="38237">
                  <c:v>5.9379524999999997</c:v>
                </c:pt>
                <c:pt idx="38238">
                  <c:v>5.9374849999999997</c:v>
                </c:pt>
                <c:pt idx="38239">
                  <c:v>5.9369356250015999</c:v>
                </c:pt>
                <c:pt idx="38240">
                  <c:v>5.9363518750016002</c:v>
                </c:pt>
                <c:pt idx="38241">
                  <c:v>5.9357712500000002</c:v>
                </c:pt>
                <c:pt idx="38242">
                  <c:v>5.9351956250016</c:v>
                </c:pt>
                <c:pt idx="38243">
                  <c:v>5.9346631250015998</c:v>
                </c:pt>
                <c:pt idx="38244">
                  <c:v>5.9341549999999996</c:v>
                </c:pt>
                <c:pt idx="38245">
                  <c:v>5.9336793750016001</c:v>
                </c:pt>
                <c:pt idx="38246">
                  <c:v>5.9330006250015996</c:v>
                </c:pt>
                <c:pt idx="38247">
                  <c:v>5.9324525000000001</c:v>
                </c:pt>
                <c:pt idx="38248">
                  <c:v>5.9319768750015998</c:v>
                </c:pt>
                <c:pt idx="38249">
                  <c:v>5.9315893750016002</c:v>
                </c:pt>
                <c:pt idx="38250">
                  <c:v>5.9310475</c:v>
                </c:pt>
                <c:pt idx="38251">
                  <c:v>5.9305500000000002</c:v>
                </c:pt>
                <c:pt idx="38252">
                  <c:v>5.9298693750015996</c:v>
                </c:pt>
                <c:pt idx="38253">
                  <c:v>5.9294306250015998</c:v>
                </c:pt>
                <c:pt idx="38254">
                  <c:v>5.9289206250015996</c:v>
                </c:pt>
                <c:pt idx="38255">
                  <c:v>5.9284037500000002</c:v>
                </c:pt>
                <c:pt idx="38256">
                  <c:v>5.9278962499999999</c:v>
                </c:pt>
                <c:pt idx="38257">
                  <c:v>5.9273187500000004</c:v>
                </c:pt>
                <c:pt idx="38258">
                  <c:v>5.9268668750015996</c:v>
                </c:pt>
                <c:pt idx="38259">
                  <c:v>5.9263649999999997</c:v>
                </c:pt>
                <c:pt idx="38260">
                  <c:v>5.9259368750016002</c:v>
                </c:pt>
                <c:pt idx="38261">
                  <c:v>5.9254812499999998</c:v>
                </c:pt>
                <c:pt idx="38262">
                  <c:v>5.9250875000000001</c:v>
                </c:pt>
                <c:pt idx="38263">
                  <c:v>5.9246162499999997</c:v>
                </c:pt>
                <c:pt idx="38264">
                  <c:v>5.9242037500000002</c:v>
                </c:pt>
                <c:pt idx="38265">
                  <c:v>5.9246631250016</c:v>
                </c:pt>
                <c:pt idx="38266">
                  <c:v>5.9250912500000004</c:v>
                </c:pt>
                <c:pt idx="38267">
                  <c:v>5.9254687500000003</c:v>
                </c:pt>
                <c:pt idx="38268">
                  <c:v>5.9259487499999999</c:v>
                </c:pt>
                <c:pt idx="38269">
                  <c:v>5.9264631250016002</c:v>
                </c:pt>
                <c:pt idx="38270">
                  <c:v>5.9269006250015996</c:v>
                </c:pt>
                <c:pt idx="38271">
                  <c:v>5.9274312499999997</c:v>
                </c:pt>
                <c:pt idx="38272">
                  <c:v>5.9279337500000002</c:v>
                </c:pt>
                <c:pt idx="38273">
                  <c:v>5.9284125000000003</c:v>
                </c:pt>
                <c:pt idx="38274">
                  <c:v>5.9288468750016001</c:v>
                </c:pt>
                <c:pt idx="38275">
                  <c:v>5.9293262499999999</c:v>
                </c:pt>
                <c:pt idx="38276">
                  <c:v>5.9296706250015996</c:v>
                </c:pt>
                <c:pt idx="38277">
                  <c:v>5.9300256250015995</c:v>
                </c:pt>
                <c:pt idx="38278">
                  <c:v>5.9305262499999998</c:v>
                </c:pt>
                <c:pt idx="38279">
                  <c:v>5.93089625</c:v>
                </c:pt>
                <c:pt idx="38280">
                  <c:v>5.9313306250015998</c:v>
                </c:pt>
                <c:pt idx="38281">
                  <c:v>5.9317250000000001</c:v>
                </c:pt>
                <c:pt idx="38282">
                  <c:v>5.9321943750015995</c:v>
                </c:pt>
                <c:pt idx="38283">
                  <c:v>5.9316806250015999</c:v>
                </c:pt>
                <c:pt idx="38284">
                  <c:v>5.9309824999999998</c:v>
                </c:pt>
                <c:pt idx="38285">
                  <c:v>5.930555</c:v>
                </c:pt>
                <c:pt idx="38286">
                  <c:v>5.9300768750015997</c:v>
                </c:pt>
                <c:pt idx="38287">
                  <c:v>5.9295537500000002</c:v>
                </c:pt>
                <c:pt idx="38288">
                  <c:v>5.9290031250016</c:v>
                </c:pt>
                <c:pt idx="38289">
                  <c:v>5.9283906250016001</c:v>
                </c:pt>
                <c:pt idx="38290">
                  <c:v>5.9277474999999997</c:v>
                </c:pt>
                <c:pt idx="38291">
                  <c:v>5.9270631250015997</c:v>
                </c:pt>
                <c:pt idx="38292">
                  <c:v>5.9264393750015998</c:v>
                </c:pt>
                <c:pt idx="38293">
                  <c:v>5.9257243750016002</c:v>
                </c:pt>
                <c:pt idx="38294">
                  <c:v>5.9250306250015994</c:v>
                </c:pt>
                <c:pt idx="38295">
                  <c:v>5.9242943750016002</c:v>
                </c:pt>
                <c:pt idx="38296">
                  <c:v>5.9235587499999998</c:v>
                </c:pt>
                <c:pt idx="38297">
                  <c:v>5.9228649999999998</c:v>
                </c:pt>
                <c:pt idx="38298">
                  <c:v>5.9222262499999996</c:v>
                </c:pt>
                <c:pt idx="38299">
                  <c:v>5.9216331250016001</c:v>
                </c:pt>
                <c:pt idx="38300">
                  <c:v>5.9210456250016001</c:v>
                </c:pt>
                <c:pt idx="38301">
                  <c:v>5.9205768750015997</c:v>
                </c:pt>
                <c:pt idx="38302">
                  <c:v>5.9200937500000004</c:v>
                </c:pt>
                <c:pt idx="38303">
                  <c:v>5.9197656250015998</c:v>
                </c:pt>
                <c:pt idx="38304">
                  <c:v>5.9193550000000004</c:v>
                </c:pt>
                <c:pt idx="38305">
                  <c:v>5.9197100000000002</c:v>
                </c:pt>
                <c:pt idx="38306">
                  <c:v>5.9200431250015999</c:v>
                </c:pt>
                <c:pt idx="38307">
                  <c:v>5.9204612499999998</c:v>
                </c:pt>
                <c:pt idx="38308">
                  <c:v>5.92078375</c:v>
                </c:pt>
                <c:pt idx="38309">
                  <c:v>5.9212168750015994</c:v>
                </c:pt>
                <c:pt idx="38310">
                  <c:v>5.9216543750015997</c:v>
                </c:pt>
                <c:pt idx="38311">
                  <c:v>5.9221006250016002</c:v>
                </c:pt>
                <c:pt idx="38312">
                  <c:v>5.9224924999999997</c:v>
                </c:pt>
                <c:pt idx="38313">
                  <c:v>5.9229587500000003</c:v>
                </c:pt>
                <c:pt idx="38314">
                  <c:v>5.9233487499999997</c:v>
                </c:pt>
                <c:pt idx="38315">
                  <c:v>5.9237906250016001</c:v>
                </c:pt>
                <c:pt idx="38316">
                  <c:v>5.9242931250015998</c:v>
                </c:pt>
                <c:pt idx="38317">
                  <c:v>5.9246818750015997</c:v>
                </c:pt>
                <c:pt idx="38318">
                  <c:v>5.9250543750015998</c:v>
                </c:pt>
                <c:pt idx="38319">
                  <c:v>5.9255312499999997</c:v>
                </c:pt>
                <c:pt idx="38320">
                  <c:v>5.9260668750015997</c:v>
                </c:pt>
                <c:pt idx="38321">
                  <c:v>5.9264268750015994</c:v>
                </c:pt>
                <c:pt idx="38322">
                  <c:v>5.9270125</c:v>
                </c:pt>
                <c:pt idx="38323">
                  <c:v>5.9275962499999997</c:v>
                </c:pt>
                <c:pt idx="38324">
                  <c:v>5.9279168750015998</c:v>
                </c:pt>
                <c:pt idx="38325">
                  <c:v>5.9284537500000001</c:v>
                </c:pt>
                <c:pt idx="38326">
                  <c:v>5.9290700000000003</c:v>
                </c:pt>
                <c:pt idx="38327">
                  <c:v>5.9296206250015997</c:v>
                </c:pt>
                <c:pt idx="38328">
                  <c:v>5.9301568750015994</c:v>
                </c:pt>
                <c:pt idx="38329">
                  <c:v>5.9307350000000003</c:v>
                </c:pt>
                <c:pt idx="38330">
                  <c:v>5.9312862500000003</c:v>
                </c:pt>
                <c:pt idx="38331">
                  <c:v>5.9316537499999997</c:v>
                </c:pt>
                <c:pt idx="38332">
                  <c:v>5.9321668750015997</c:v>
                </c:pt>
                <c:pt idx="38333">
                  <c:v>5.9328581250015997</c:v>
                </c:pt>
                <c:pt idx="38334">
                  <c:v>5.9333762500000002</c:v>
                </c:pt>
                <c:pt idx="38335">
                  <c:v>5.9339231250015994</c:v>
                </c:pt>
                <c:pt idx="38336">
                  <c:v>5.9343287499999997</c:v>
                </c:pt>
                <c:pt idx="38337">
                  <c:v>5.9346674999999998</c:v>
                </c:pt>
                <c:pt idx="38338">
                  <c:v>5.93514125</c:v>
                </c:pt>
                <c:pt idx="38339">
                  <c:v>5.9354862500000003</c:v>
                </c:pt>
                <c:pt idx="38340">
                  <c:v>5.9351006250016001</c:v>
                </c:pt>
                <c:pt idx="38341">
                  <c:v>5.9344331250015996</c:v>
                </c:pt>
                <c:pt idx="38342">
                  <c:v>5.9336393750015999</c:v>
                </c:pt>
                <c:pt idx="38343">
                  <c:v>5.9326793750015998</c:v>
                </c:pt>
                <c:pt idx="38344">
                  <c:v>5.9316568750015994</c:v>
                </c:pt>
                <c:pt idx="38345">
                  <c:v>5.9305631250015995</c:v>
                </c:pt>
                <c:pt idx="38346">
                  <c:v>5.9294118750016001</c:v>
                </c:pt>
                <c:pt idx="38347">
                  <c:v>5.9282493750015997</c:v>
                </c:pt>
                <c:pt idx="38348">
                  <c:v>5.9270068750015996</c:v>
                </c:pt>
                <c:pt idx="38349">
                  <c:v>5.9259475000000004</c:v>
                </c:pt>
                <c:pt idx="38350">
                  <c:v>5.9249862499999999</c:v>
                </c:pt>
                <c:pt idx="38351">
                  <c:v>5.9242637499999997</c:v>
                </c:pt>
                <c:pt idx="38352">
                  <c:v>5.9236050000000002</c:v>
                </c:pt>
                <c:pt idx="38353">
                  <c:v>5.9231237500000002</c:v>
                </c:pt>
                <c:pt idx="38354">
                  <c:v>5.9227125000000003</c:v>
                </c:pt>
                <c:pt idx="38355">
                  <c:v>5.9222837500000001</c:v>
                </c:pt>
                <c:pt idx="38356">
                  <c:v>5.9219231250015998</c:v>
                </c:pt>
                <c:pt idx="38357">
                  <c:v>5.9215662499999997</c:v>
                </c:pt>
                <c:pt idx="38358">
                  <c:v>5.9212312499999999</c:v>
                </c:pt>
                <c:pt idx="38359">
                  <c:v>5.9208068750015999</c:v>
                </c:pt>
                <c:pt idx="38360">
                  <c:v>5.9204287500000001</c:v>
                </c:pt>
                <c:pt idx="38361">
                  <c:v>5.9200262500000003</c:v>
                </c:pt>
                <c:pt idx="38362">
                  <c:v>5.9196506250015997</c:v>
                </c:pt>
                <c:pt idx="38363">
                  <c:v>5.9192981250015997</c:v>
                </c:pt>
                <c:pt idx="38364">
                  <c:v>5.9189499999999997</c:v>
                </c:pt>
                <c:pt idx="38365">
                  <c:v>5.9185774999999996</c:v>
                </c:pt>
                <c:pt idx="38366">
                  <c:v>5.9182300000000003</c:v>
                </c:pt>
                <c:pt idx="38367">
                  <c:v>5.9178043750015998</c:v>
                </c:pt>
                <c:pt idx="38368">
                  <c:v>5.9174487500000001</c:v>
                </c:pt>
                <c:pt idx="38369">
                  <c:v>5.9178143750015995</c:v>
                </c:pt>
                <c:pt idx="38370">
                  <c:v>5.9181743750016</c:v>
                </c:pt>
                <c:pt idx="38371">
                  <c:v>5.9186218750016</c:v>
                </c:pt>
                <c:pt idx="38372">
                  <c:v>5.9190568750015995</c:v>
                </c:pt>
                <c:pt idx="38373">
                  <c:v>5.9195262499999997</c:v>
                </c:pt>
                <c:pt idx="38374">
                  <c:v>5.9199843750015999</c:v>
                </c:pt>
                <c:pt idx="38375">
                  <c:v>5.9205162500000004</c:v>
                </c:pt>
                <c:pt idx="38376">
                  <c:v>5.9209975000000004</c:v>
                </c:pt>
                <c:pt idx="38377">
                  <c:v>5.9216306250016002</c:v>
                </c:pt>
                <c:pt idx="38378">
                  <c:v>5.9222362500000001</c:v>
                </c:pt>
                <c:pt idx="38379">
                  <c:v>5.9225818750016002</c:v>
                </c:pt>
                <c:pt idx="38380">
                  <c:v>5.9232106250015999</c:v>
                </c:pt>
                <c:pt idx="38381">
                  <c:v>5.9238981250015996</c:v>
                </c:pt>
                <c:pt idx="38382">
                  <c:v>5.9245381250015994</c:v>
                </c:pt>
                <c:pt idx="38383">
                  <c:v>5.9251862500000003</c:v>
                </c:pt>
                <c:pt idx="38384">
                  <c:v>5.9255525000000002</c:v>
                </c:pt>
                <c:pt idx="38385">
                  <c:v>5.9258899999999999</c:v>
                </c:pt>
                <c:pt idx="38386">
                  <c:v>5.9262606250015999</c:v>
                </c:pt>
                <c:pt idx="38387">
                  <c:v>5.9269612499999997</c:v>
                </c:pt>
                <c:pt idx="38388">
                  <c:v>5.9276524999999998</c:v>
                </c:pt>
                <c:pt idx="38389">
                  <c:v>5.9283106250015996</c:v>
                </c:pt>
                <c:pt idx="38390">
                  <c:v>5.9289912500000002</c:v>
                </c:pt>
                <c:pt idx="38391">
                  <c:v>5.9293899999999997</c:v>
                </c:pt>
                <c:pt idx="38392">
                  <c:v>5.9298062500000004</c:v>
                </c:pt>
                <c:pt idx="38393">
                  <c:v>5.9302625000000004</c:v>
                </c:pt>
                <c:pt idx="38394">
                  <c:v>5.9306437499999998</c:v>
                </c:pt>
                <c:pt idx="38395">
                  <c:v>5.9310856250016002</c:v>
                </c:pt>
                <c:pt idx="38396">
                  <c:v>5.9314331250015995</c:v>
                </c:pt>
                <c:pt idx="38397">
                  <c:v>5.9318425000000001</c:v>
                </c:pt>
                <c:pt idx="38398">
                  <c:v>5.9322150000000002</c:v>
                </c:pt>
                <c:pt idx="38399">
                  <c:v>5.9326343750015997</c:v>
                </c:pt>
                <c:pt idx="38400">
                  <c:v>5.93298375</c:v>
                </c:pt>
                <c:pt idx="38401">
                  <c:v>5.9333337500000001</c:v>
                </c:pt>
                <c:pt idx="38402">
                  <c:v>5.9337299999999997</c:v>
                </c:pt>
                <c:pt idx="38403">
                  <c:v>5.9340706250016</c:v>
                </c:pt>
                <c:pt idx="38404">
                  <c:v>5.9344418750015997</c:v>
                </c:pt>
                <c:pt idx="38405">
                  <c:v>5.9351500000000001</c:v>
                </c:pt>
                <c:pt idx="38406">
                  <c:v>5.9355118750016</c:v>
                </c:pt>
                <c:pt idx="38407">
                  <c:v>5.9359175000000004</c:v>
                </c:pt>
                <c:pt idx="38408">
                  <c:v>5.9362624999999998</c:v>
                </c:pt>
                <c:pt idx="38409">
                  <c:v>5.9365874999999999</c:v>
                </c:pt>
                <c:pt idx="38410">
                  <c:v>5.9370599999999998</c:v>
                </c:pt>
                <c:pt idx="38411">
                  <c:v>5.9374981250015999</c:v>
                </c:pt>
                <c:pt idx="38412">
                  <c:v>5.9368362499999998</c:v>
                </c:pt>
                <c:pt idx="38413">
                  <c:v>5.9363437499999998</c:v>
                </c:pt>
                <c:pt idx="38414">
                  <c:v>5.9356799999999996</c:v>
                </c:pt>
                <c:pt idx="38415">
                  <c:v>5.9347950000000003</c:v>
                </c:pt>
                <c:pt idx="38416">
                  <c:v>5.9335537499999997</c:v>
                </c:pt>
                <c:pt idx="38417">
                  <c:v>5.9321712499999997</c:v>
                </c:pt>
                <c:pt idx="38418">
                  <c:v>5.9305806250015998</c:v>
                </c:pt>
                <c:pt idx="38419">
                  <c:v>5.9290143750016</c:v>
                </c:pt>
                <c:pt idx="38420">
                  <c:v>5.9273581250016001</c:v>
                </c:pt>
                <c:pt idx="38421">
                  <c:v>5.9256843750015999</c:v>
                </c:pt>
                <c:pt idx="38422">
                  <c:v>5.9240306250015999</c:v>
                </c:pt>
                <c:pt idx="38423">
                  <c:v>5.9224187500000003</c:v>
                </c:pt>
                <c:pt idx="38424">
                  <c:v>5.9209506250016002</c:v>
                </c:pt>
                <c:pt idx="38425">
                  <c:v>5.9195587500000002</c:v>
                </c:pt>
                <c:pt idx="38426">
                  <c:v>5.9185543750015999</c:v>
                </c:pt>
                <c:pt idx="38427">
                  <c:v>5.9176493750015995</c:v>
                </c:pt>
                <c:pt idx="38428">
                  <c:v>5.9169631250016002</c:v>
                </c:pt>
                <c:pt idx="38429">
                  <c:v>5.9163412500000003</c:v>
                </c:pt>
                <c:pt idx="38430">
                  <c:v>5.9158387499999998</c:v>
                </c:pt>
                <c:pt idx="38431">
                  <c:v>5.9154937500000004</c:v>
                </c:pt>
                <c:pt idx="38432">
                  <c:v>5.9149381250015995</c:v>
                </c:pt>
                <c:pt idx="38433">
                  <c:v>5.9146037500000004</c:v>
                </c:pt>
                <c:pt idx="38434">
                  <c:v>5.9142556250015996</c:v>
                </c:pt>
                <c:pt idx="38435">
                  <c:v>5.9139906250015999</c:v>
                </c:pt>
                <c:pt idx="38436">
                  <c:v>5.9143274999999997</c:v>
                </c:pt>
                <c:pt idx="38437">
                  <c:v>5.9146906250016</c:v>
                </c:pt>
                <c:pt idx="38438">
                  <c:v>5.9151893750015994</c:v>
                </c:pt>
                <c:pt idx="38439">
                  <c:v>5.9155906250015997</c:v>
                </c:pt>
                <c:pt idx="38440">
                  <c:v>5.9160081250015999</c:v>
                </c:pt>
                <c:pt idx="38441">
                  <c:v>5.9164637500000001</c:v>
                </c:pt>
                <c:pt idx="38442">
                  <c:v>5.9169293750016001</c:v>
                </c:pt>
                <c:pt idx="38443">
                  <c:v>5.9174606250016</c:v>
                </c:pt>
                <c:pt idx="38444">
                  <c:v>5.9180181250016002</c:v>
                </c:pt>
                <c:pt idx="38445">
                  <c:v>5.9185625000000002</c:v>
                </c:pt>
                <c:pt idx="38446">
                  <c:v>5.9191212499999999</c:v>
                </c:pt>
                <c:pt idx="38447">
                  <c:v>5.9196381250016001</c:v>
                </c:pt>
                <c:pt idx="38448">
                  <c:v>5.9199843750015999</c:v>
                </c:pt>
                <c:pt idx="38449">
                  <c:v>5.9204793750015998</c:v>
                </c:pt>
                <c:pt idx="38450">
                  <c:v>5.92106625</c:v>
                </c:pt>
                <c:pt idx="38451">
                  <c:v>5.9217331250015999</c:v>
                </c:pt>
                <c:pt idx="38452">
                  <c:v>5.9220718750015999</c:v>
                </c:pt>
                <c:pt idx="38453">
                  <c:v>5.9224106250016</c:v>
                </c:pt>
                <c:pt idx="38454">
                  <c:v>5.9227350000000003</c:v>
                </c:pt>
                <c:pt idx="38455">
                  <c:v>5.9232306250016</c:v>
                </c:pt>
                <c:pt idx="38456">
                  <c:v>5.9237762500000004</c:v>
                </c:pt>
                <c:pt idx="38457">
                  <c:v>5.9242381250016001</c:v>
                </c:pt>
                <c:pt idx="38458">
                  <c:v>5.9246037500000002</c:v>
                </c:pt>
                <c:pt idx="38459">
                  <c:v>5.9250337499999999</c:v>
                </c:pt>
                <c:pt idx="38460">
                  <c:v>5.9245437499999998</c:v>
                </c:pt>
                <c:pt idx="38461">
                  <c:v>5.9239525000000004</c:v>
                </c:pt>
                <c:pt idx="38462">
                  <c:v>5.9231581250016001</c:v>
                </c:pt>
                <c:pt idx="38463">
                  <c:v>5.9222756250015998</c:v>
                </c:pt>
                <c:pt idx="38464">
                  <c:v>5.9212368750015996</c:v>
                </c:pt>
                <c:pt idx="38465">
                  <c:v>5.9200106250015994</c:v>
                </c:pt>
                <c:pt idx="38466">
                  <c:v>5.9187068750015994</c:v>
                </c:pt>
                <c:pt idx="38467">
                  <c:v>5.9173875000000002</c:v>
                </c:pt>
                <c:pt idx="38468">
                  <c:v>5.9159543750015997</c:v>
                </c:pt>
                <c:pt idx="38469">
                  <c:v>5.9146974999999999</c:v>
                </c:pt>
                <c:pt idx="38470">
                  <c:v>5.9135706250015998</c:v>
                </c:pt>
                <c:pt idx="38471">
                  <c:v>5.9125924999999997</c:v>
                </c:pt>
                <c:pt idx="38472">
                  <c:v>5.9117943750016</c:v>
                </c:pt>
                <c:pt idx="38473">
                  <c:v>5.9110856250015997</c:v>
                </c:pt>
                <c:pt idx="38474">
                  <c:v>5.9106231250015995</c:v>
                </c:pt>
                <c:pt idx="38475">
                  <c:v>5.9101968750016001</c:v>
                </c:pt>
                <c:pt idx="38476">
                  <c:v>5.9096149999999996</c:v>
                </c:pt>
                <c:pt idx="38477">
                  <c:v>5.9092518750015994</c:v>
                </c:pt>
                <c:pt idx="38478">
                  <c:v>5.9089312500000002</c:v>
                </c:pt>
                <c:pt idx="38479">
                  <c:v>5.9086012500000002</c:v>
                </c:pt>
                <c:pt idx="38480">
                  <c:v>5.9082049999999997</c:v>
                </c:pt>
                <c:pt idx="38481">
                  <c:v>5.9077875000000004</c:v>
                </c:pt>
                <c:pt idx="38482">
                  <c:v>5.9081299999999999</c:v>
                </c:pt>
                <c:pt idx="38483">
                  <c:v>5.9085893750015996</c:v>
                </c:pt>
                <c:pt idx="38484">
                  <c:v>5.9089356250015994</c:v>
                </c:pt>
                <c:pt idx="38485">
                  <c:v>5.9093087500000001</c:v>
                </c:pt>
                <c:pt idx="38486">
                  <c:v>5.9097856250016001</c:v>
                </c:pt>
                <c:pt idx="38487">
                  <c:v>5.9102775000000003</c:v>
                </c:pt>
                <c:pt idx="38488">
                  <c:v>5.9106818750015995</c:v>
                </c:pt>
                <c:pt idx="38489">
                  <c:v>5.9110568750015995</c:v>
                </c:pt>
                <c:pt idx="38490">
                  <c:v>5.9114512499999998</c:v>
                </c:pt>
                <c:pt idx="38491">
                  <c:v>5.9119287500000004</c:v>
                </c:pt>
                <c:pt idx="38492">
                  <c:v>5.9123443750015996</c:v>
                </c:pt>
                <c:pt idx="38493">
                  <c:v>5.9127668750015996</c:v>
                </c:pt>
                <c:pt idx="38494">
                  <c:v>5.9131543750016</c:v>
                </c:pt>
                <c:pt idx="38495">
                  <c:v>5.9136112499999998</c:v>
                </c:pt>
                <c:pt idx="38496">
                  <c:v>5.9140206250015996</c:v>
                </c:pt>
                <c:pt idx="38497">
                  <c:v>5.9144568750015996</c:v>
                </c:pt>
                <c:pt idx="38498">
                  <c:v>5.9149725000000002</c:v>
                </c:pt>
                <c:pt idx="38499">
                  <c:v>5.9155406250015998</c:v>
                </c:pt>
                <c:pt idx="38500">
                  <c:v>5.9161000000000001</c:v>
                </c:pt>
                <c:pt idx="38501">
                  <c:v>5.9166056250015995</c:v>
                </c:pt>
                <c:pt idx="38502">
                  <c:v>5.9169293750016001</c:v>
                </c:pt>
                <c:pt idx="38503">
                  <c:v>5.9174568750015997</c:v>
                </c:pt>
                <c:pt idx="38504">
                  <c:v>5.91794625</c:v>
                </c:pt>
                <c:pt idx="38505">
                  <c:v>5.9183481250016001</c:v>
                </c:pt>
                <c:pt idx="38506">
                  <c:v>5.9187725000000002</c:v>
                </c:pt>
                <c:pt idx="38507">
                  <c:v>5.9191587500000002</c:v>
                </c:pt>
                <c:pt idx="38508">
                  <c:v>5.9195731250015999</c:v>
                </c:pt>
                <c:pt idx="38509">
                  <c:v>5.9199331250015996</c:v>
                </c:pt>
                <c:pt idx="38510">
                  <c:v>5.9202781250015999</c:v>
                </c:pt>
                <c:pt idx="38511">
                  <c:v>5.9199043750015994</c:v>
                </c:pt>
                <c:pt idx="38512">
                  <c:v>5.9195737499999996</c:v>
                </c:pt>
                <c:pt idx="38513">
                  <c:v>5.9189043750015999</c:v>
                </c:pt>
                <c:pt idx="38514">
                  <c:v>5.9184625000000004</c:v>
                </c:pt>
                <c:pt idx="38515">
                  <c:v>5.9178543750015997</c:v>
                </c:pt>
                <c:pt idx="38516">
                  <c:v>5.9173425000000002</c:v>
                </c:pt>
                <c:pt idx="38517">
                  <c:v>5.9167399999999999</c:v>
                </c:pt>
                <c:pt idx="38518">
                  <c:v>5.9161843750015999</c:v>
                </c:pt>
                <c:pt idx="38519">
                  <c:v>5.9155906250015997</c:v>
                </c:pt>
                <c:pt idx="38520">
                  <c:v>5.9150493750016002</c:v>
                </c:pt>
                <c:pt idx="38521">
                  <c:v>5.9145612500000002</c:v>
                </c:pt>
                <c:pt idx="38522">
                  <c:v>5.9138981250015998</c:v>
                </c:pt>
                <c:pt idx="38523">
                  <c:v>5.9133112499999996</c:v>
                </c:pt>
                <c:pt idx="38524">
                  <c:v>5.9126856250015996</c:v>
                </c:pt>
                <c:pt idx="38525">
                  <c:v>5.9122356250015997</c:v>
                </c:pt>
                <c:pt idx="38526">
                  <c:v>5.9117881250015998</c:v>
                </c:pt>
                <c:pt idx="38527">
                  <c:v>5.9114306250016</c:v>
                </c:pt>
                <c:pt idx="38528">
                  <c:v>5.9110950000000004</c:v>
                </c:pt>
                <c:pt idx="38529">
                  <c:v>5.9106156250015998</c:v>
                </c:pt>
                <c:pt idx="38530">
                  <c:v>5.9110068750015996</c:v>
                </c:pt>
                <c:pt idx="38531">
                  <c:v>5.9114362500000004</c:v>
                </c:pt>
                <c:pt idx="38532">
                  <c:v>5.9118512499999998</c:v>
                </c:pt>
                <c:pt idx="38533">
                  <c:v>5.9121937500000001</c:v>
                </c:pt>
                <c:pt idx="38534">
                  <c:v>5.9126043750015995</c:v>
                </c:pt>
                <c:pt idx="38535">
                  <c:v>5.9131381250016002</c:v>
                </c:pt>
                <c:pt idx="38536">
                  <c:v>5.9135187499999997</c:v>
                </c:pt>
                <c:pt idx="38537">
                  <c:v>5.9138506250015999</c:v>
                </c:pt>
                <c:pt idx="38538">
                  <c:v>5.9141893750015999</c:v>
                </c:pt>
                <c:pt idx="38539">
                  <c:v>5.9146437499999998</c:v>
                </c:pt>
                <c:pt idx="38540">
                  <c:v>5.9149675000000004</c:v>
                </c:pt>
                <c:pt idx="38541">
                  <c:v>5.9153000000000002</c:v>
                </c:pt>
                <c:pt idx="38542">
                  <c:v>5.9157250000000001</c:v>
                </c:pt>
                <c:pt idx="38543">
                  <c:v>5.9162006250015997</c:v>
                </c:pt>
                <c:pt idx="38544">
                  <c:v>5.9166862499999997</c:v>
                </c:pt>
                <c:pt idx="38545">
                  <c:v>5.9172962499999997</c:v>
                </c:pt>
                <c:pt idx="38546">
                  <c:v>5.9178118750015996</c:v>
                </c:pt>
                <c:pt idx="38547">
                  <c:v>5.9183168750016</c:v>
                </c:pt>
                <c:pt idx="38548">
                  <c:v>5.9187362500000003</c:v>
                </c:pt>
                <c:pt idx="38549">
                  <c:v>5.9190981250016002</c:v>
                </c:pt>
                <c:pt idx="38550">
                  <c:v>5.9196249999999999</c:v>
                </c:pt>
                <c:pt idx="38551">
                  <c:v>5.9200031250015996</c:v>
                </c:pt>
                <c:pt idx="38552">
                  <c:v>5.9204187499999996</c:v>
                </c:pt>
                <c:pt idx="38553">
                  <c:v>5.9200837499999999</c:v>
                </c:pt>
                <c:pt idx="38554">
                  <c:v>5.9197143750015995</c:v>
                </c:pt>
                <c:pt idx="38555">
                  <c:v>5.919295</c:v>
                </c:pt>
                <c:pt idx="38556">
                  <c:v>5.9188900000000002</c:v>
                </c:pt>
                <c:pt idx="38557">
                  <c:v>5.9183568750015993</c:v>
                </c:pt>
                <c:pt idx="38558">
                  <c:v>5.9179443750015999</c:v>
                </c:pt>
                <c:pt idx="38559">
                  <c:v>5.9175250000000004</c:v>
                </c:pt>
                <c:pt idx="38560">
                  <c:v>5.9171462500000001</c:v>
                </c:pt>
                <c:pt idx="38561">
                  <c:v>5.9166668750015994</c:v>
                </c:pt>
                <c:pt idx="38562">
                  <c:v>5.9162587499999999</c:v>
                </c:pt>
                <c:pt idx="38563">
                  <c:v>5.9164168750016</c:v>
                </c:pt>
                <c:pt idx="38564">
                  <c:v>5.9168331250015997</c:v>
                </c:pt>
                <c:pt idx="38565">
                  <c:v>5.9171968750015997</c:v>
                </c:pt>
                <c:pt idx="38566">
                  <c:v>5.9175187500000002</c:v>
                </c:pt>
                <c:pt idx="38567">
                  <c:v>5.9178656250015997</c:v>
                </c:pt>
                <c:pt idx="38568">
                  <c:v>5.9182018750015999</c:v>
                </c:pt>
                <c:pt idx="38569">
                  <c:v>5.9186531250016001</c:v>
                </c:pt>
                <c:pt idx="38570">
                  <c:v>5.9190337499999996</c:v>
                </c:pt>
                <c:pt idx="38571">
                  <c:v>5.9194562499999996</c:v>
                </c:pt>
                <c:pt idx="38572">
                  <c:v>5.9198887500000001</c:v>
                </c:pt>
                <c:pt idx="38573">
                  <c:v>5.9202174999999997</c:v>
                </c:pt>
                <c:pt idx="38574">
                  <c:v>5.9207549999999998</c:v>
                </c:pt>
                <c:pt idx="38575">
                  <c:v>5.9212681250015997</c:v>
                </c:pt>
                <c:pt idx="38576">
                  <c:v>5.9217243750015998</c:v>
                </c:pt>
                <c:pt idx="38577">
                  <c:v>5.9220831250015999</c:v>
                </c:pt>
                <c:pt idx="38578">
                  <c:v>5.9224256250015994</c:v>
                </c:pt>
                <c:pt idx="38579">
                  <c:v>5.9227774999999996</c:v>
                </c:pt>
                <c:pt idx="38580">
                  <c:v>5.9223281250015996</c:v>
                </c:pt>
                <c:pt idx="38581">
                  <c:v>5.9219912499999996</c:v>
                </c:pt>
                <c:pt idx="38582">
                  <c:v>5.9214206250016002</c:v>
                </c:pt>
                <c:pt idx="38583">
                  <c:v>5.9208037500000001</c:v>
                </c:pt>
                <c:pt idx="38584">
                  <c:v>5.9200406250016</c:v>
                </c:pt>
                <c:pt idx="38585">
                  <c:v>5.9191056250015999</c:v>
                </c:pt>
                <c:pt idx="38586">
                  <c:v>5.9181375000000003</c:v>
                </c:pt>
                <c:pt idx="38587">
                  <c:v>5.9171306250016</c:v>
                </c:pt>
                <c:pt idx="38588">
                  <c:v>5.9162037500000002</c:v>
                </c:pt>
                <c:pt idx="38589">
                  <c:v>5.9153475000000002</c:v>
                </c:pt>
                <c:pt idx="38590">
                  <c:v>5.9145093750015993</c:v>
                </c:pt>
                <c:pt idx="38591">
                  <c:v>5.9137174999999997</c:v>
                </c:pt>
                <c:pt idx="38592">
                  <c:v>5.9130649999999996</c:v>
                </c:pt>
                <c:pt idx="38593">
                  <c:v>5.9124593750015997</c:v>
                </c:pt>
                <c:pt idx="38594">
                  <c:v>5.9119112500000002</c:v>
                </c:pt>
                <c:pt idx="38595">
                  <c:v>5.9115112500000002</c:v>
                </c:pt>
                <c:pt idx="38596">
                  <c:v>5.9110837500000004</c:v>
                </c:pt>
                <c:pt idx="38597">
                  <c:v>5.9107568750016002</c:v>
                </c:pt>
                <c:pt idx="38598">
                  <c:v>5.9104043750016002</c:v>
                </c:pt>
                <c:pt idx="38599">
                  <c:v>5.9100531250015997</c:v>
                </c:pt>
                <c:pt idx="38600">
                  <c:v>5.9097074999999997</c:v>
                </c:pt>
                <c:pt idx="38601">
                  <c:v>5.9091031250016002</c:v>
                </c:pt>
                <c:pt idx="38602">
                  <c:v>5.9086293750015999</c:v>
                </c:pt>
                <c:pt idx="38603">
                  <c:v>5.9081156250015994</c:v>
                </c:pt>
                <c:pt idx="38604">
                  <c:v>5.9076706250016002</c:v>
                </c:pt>
                <c:pt idx="38605">
                  <c:v>5.9072343750015994</c:v>
                </c:pt>
                <c:pt idx="38606">
                  <c:v>5.9068456250015995</c:v>
                </c:pt>
                <c:pt idx="38607">
                  <c:v>5.9065124999999998</c:v>
                </c:pt>
                <c:pt idx="38608">
                  <c:v>5.9068443750016</c:v>
                </c:pt>
                <c:pt idx="38609">
                  <c:v>5.9072950000000004</c:v>
                </c:pt>
                <c:pt idx="38610">
                  <c:v>5.9076587500000004</c:v>
                </c:pt>
                <c:pt idx="38611">
                  <c:v>5.9080406250015995</c:v>
                </c:pt>
                <c:pt idx="38612">
                  <c:v>5.9085175000000003</c:v>
                </c:pt>
                <c:pt idx="38613">
                  <c:v>5.9090425</c:v>
                </c:pt>
                <c:pt idx="38614">
                  <c:v>5.9095912500000001</c:v>
                </c:pt>
                <c:pt idx="38615">
                  <c:v>5.9101793750015998</c:v>
                </c:pt>
                <c:pt idx="38616">
                  <c:v>5.9107531250015999</c:v>
                </c:pt>
                <c:pt idx="38617">
                  <c:v>5.9113437500000003</c:v>
                </c:pt>
                <c:pt idx="38618">
                  <c:v>5.9119318750016001</c:v>
                </c:pt>
                <c:pt idx="38619">
                  <c:v>5.9124962500000002</c:v>
                </c:pt>
                <c:pt idx="38620">
                  <c:v>5.9130256250016</c:v>
                </c:pt>
                <c:pt idx="38621">
                  <c:v>5.9135443750015995</c:v>
                </c:pt>
                <c:pt idx="38622">
                  <c:v>5.9138693750015996</c:v>
                </c:pt>
                <c:pt idx="38623">
                  <c:v>5.9143793750015998</c:v>
                </c:pt>
                <c:pt idx="38624">
                  <c:v>5.91473125</c:v>
                </c:pt>
                <c:pt idx="38625">
                  <c:v>5.9153362500000002</c:v>
                </c:pt>
                <c:pt idx="38626">
                  <c:v>5.9159218750016</c:v>
                </c:pt>
                <c:pt idx="38627">
                  <c:v>5.9165237499999996</c:v>
                </c:pt>
                <c:pt idx="38628">
                  <c:v>5.9171143750016002</c:v>
                </c:pt>
                <c:pt idx="38629">
                  <c:v>5.9175943750015998</c:v>
                </c:pt>
                <c:pt idx="38630">
                  <c:v>5.9180587500000001</c:v>
                </c:pt>
                <c:pt idx="38631">
                  <c:v>5.9183818750016002</c:v>
                </c:pt>
                <c:pt idx="38632">
                  <c:v>5.9179537499999997</c:v>
                </c:pt>
                <c:pt idx="38633">
                  <c:v>5.9176156250015994</c:v>
                </c:pt>
                <c:pt idx="38634">
                  <c:v>5.9171750000000003</c:v>
                </c:pt>
                <c:pt idx="38635">
                  <c:v>5.9166593750015997</c:v>
                </c:pt>
                <c:pt idx="38636">
                  <c:v>5.9159456250015996</c:v>
                </c:pt>
                <c:pt idx="38637">
                  <c:v>5.9152187500000002</c:v>
                </c:pt>
                <c:pt idx="38638">
                  <c:v>5.9144212500000002</c:v>
                </c:pt>
                <c:pt idx="38639">
                  <c:v>5.9135318750015999</c:v>
                </c:pt>
                <c:pt idx="38640">
                  <c:v>5.9126081250015998</c:v>
                </c:pt>
                <c:pt idx="38641">
                  <c:v>5.9115799999999998</c:v>
                </c:pt>
                <c:pt idx="38642">
                  <c:v>5.9106424999999998</c:v>
                </c:pt>
                <c:pt idx="38643">
                  <c:v>5.9096950000000001</c:v>
                </c:pt>
                <c:pt idx="38644">
                  <c:v>5.9087231250015995</c:v>
                </c:pt>
                <c:pt idx="38645">
                  <c:v>5.9079031250015994</c:v>
                </c:pt>
                <c:pt idx="38646">
                  <c:v>5.9072312499999997</c:v>
                </c:pt>
                <c:pt idx="38647">
                  <c:v>5.9066556250015996</c:v>
                </c:pt>
                <c:pt idx="38648">
                  <c:v>5.9061475000000003</c:v>
                </c:pt>
                <c:pt idx="38649">
                  <c:v>5.9057343750015994</c:v>
                </c:pt>
                <c:pt idx="38650">
                  <c:v>5.9053487499999999</c:v>
                </c:pt>
                <c:pt idx="38651">
                  <c:v>5.9050037499999997</c:v>
                </c:pt>
                <c:pt idx="38652">
                  <c:v>5.9054256250016</c:v>
                </c:pt>
                <c:pt idx="38653">
                  <c:v>5.9058018750015995</c:v>
                </c:pt>
                <c:pt idx="38654">
                  <c:v>5.9061281250016</c:v>
                </c:pt>
                <c:pt idx="38655">
                  <c:v>5.9065493750015996</c:v>
                </c:pt>
                <c:pt idx="38656">
                  <c:v>5.9070237499999996</c:v>
                </c:pt>
                <c:pt idx="38657">
                  <c:v>5.9076006250016002</c:v>
                </c:pt>
                <c:pt idx="38658">
                  <c:v>5.9080556250015999</c:v>
                </c:pt>
                <c:pt idx="38659">
                  <c:v>5.9086643750015995</c:v>
                </c:pt>
                <c:pt idx="38660">
                  <c:v>5.9089993750016001</c:v>
                </c:pt>
                <c:pt idx="38661">
                  <c:v>5.9094581250016001</c:v>
                </c:pt>
                <c:pt idx="38662">
                  <c:v>5.9099093750015994</c:v>
                </c:pt>
                <c:pt idx="38663">
                  <c:v>5.9104175000000003</c:v>
                </c:pt>
                <c:pt idx="38664">
                  <c:v>5.9108912499999997</c:v>
                </c:pt>
                <c:pt idx="38665">
                  <c:v>5.91132875</c:v>
                </c:pt>
                <c:pt idx="38666">
                  <c:v>5.9118106250015998</c:v>
                </c:pt>
                <c:pt idx="38667">
                  <c:v>5.912255</c:v>
                </c:pt>
                <c:pt idx="38668">
                  <c:v>5.9127387499999999</c:v>
                </c:pt>
                <c:pt idx="38669">
                  <c:v>5.9131731250015998</c:v>
                </c:pt>
                <c:pt idx="38670">
                  <c:v>5.9135974999999998</c:v>
                </c:pt>
                <c:pt idx="38671">
                  <c:v>5.9140793750015996</c:v>
                </c:pt>
                <c:pt idx="38672">
                  <c:v>5.9143999999999997</c:v>
                </c:pt>
                <c:pt idx="38673">
                  <c:v>5.9149906250016002</c:v>
                </c:pt>
                <c:pt idx="38674">
                  <c:v>5.9155181250015998</c:v>
                </c:pt>
                <c:pt idx="38675">
                  <c:v>5.9159837499999997</c:v>
                </c:pt>
                <c:pt idx="38676">
                  <c:v>5.9164431250015994</c:v>
                </c:pt>
                <c:pt idx="38677">
                  <c:v>5.9169181250016001</c:v>
                </c:pt>
                <c:pt idx="38678">
                  <c:v>5.9173043750016001</c:v>
                </c:pt>
                <c:pt idx="38679">
                  <c:v>5.9177962500000003</c:v>
                </c:pt>
                <c:pt idx="38680">
                  <c:v>5.9182587499999997</c:v>
                </c:pt>
                <c:pt idx="38681">
                  <c:v>5.9186293750015997</c:v>
                </c:pt>
                <c:pt idx="38682">
                  <c:v>5.9182899999999998</c:v>
                </c:pt>
                <c:pt idx="38683">
                  <c:v>5.9179693750015998</c:v>
                </c:pt>
                <c:pt idx="38684">
                  <c:v>5.9170787499999999</c:v>
                </c:pt>
                <c:pt idx="38685">
                  <c:v>5.9164987499999997</c:v>
                </c:pt>
                <c:pt idx="38686">
                  <c:v>5.91574125</c:v>
                </c:pt>
                <c:pt idx="38687">
                  <c:v>5.9149987499999996</c:v>
                </c:pt>
                <c:pt idx="38688">
                  <c:v>5.9140968750015999</c:v>
                </c:pt>
                <c:pt idx="38689">
                  <c:v>5.9131793750016</c:v>
                </c:pt>
                <c:pt idx="38690">
                  <c:v>5.9122881250015995</c:v>
                </c:pt>
                <c:pt idx="38691">
                  <c:v>5.9113387499999996</c:v>
                </c:pt>
                <c:pt idx="38692">
                  <c:v>5.9104824999999996</c:v>
                </c:pt>
                <c:pt idx="38693">
                  <c:v>5.9095856250015997</c:v>
                </c:pt>
                <c:pt idx="38694">
                  <c:v>5.9088849999999997</c:v>
                </c:pt>
                <c:pt idx="38695">
                  <c:v>5.9081543750016001</c:v>
                </c:pt>
                <c:pt idx="38696">
                  <c:v>5.9076031250016001</c:v>
                </c:pt>
                <c:pt idx="38697">
                  <c:v>5.9070968750016002</c:v>
                </c:pt>
                <c:pt idx="38698">
                  <c:v>5.9066850000000004</c:v>
                </c:pt>
                <c:pt idx="38699">
                  <c:v>5.9063350000000003</c:v>
                </c:pt>
                <c:pt idx="38700">
                  <c:v>5.9059837499999999</c:v>
                </c:pt>
                <c:pt idx="38701">
                  <c:v>5.9054324999999999</c:v>
                </c:pt>
                <c:pt idx="38702">
                  <c:v>5.9049125</c:v>
                </c:pt>
                <c:pt idx="38703">
                  <c:v>5.9045112499999997</c:v>
                </c:pt>
                <c:pt idx="38704">
                  <c:v>5.9040949999999999</c:v>
                </c:pt>
                <c:pt idx="38705">
                  <c:v>5.9035656250016002</c:v>
                </c:pt>
                <c:pt idx="38706">
                  <c:v>5.90311875</c:v>
                </c:pt>
                <c:pt idx="38707">
                  <c:v>5.9026162500000003</c:v>
                </c:pt>
                <c:pt idx="38708">
                  <c:v>5.9020725000000001</c:v>
                </c:pt>
                <c:pt idx="38709">
                  <c:v>5.9015337499999996</c:v>
                </c:pt>
                <c:pt idx="38710">
                  <c:v>5.9010868750015995</c:v>
                </c:pt>
                <c:pt idx="38711">
                  <c:v>5.9006143750015996</c:v>
                </c:pt>
                <c:pt idx="38712">
                  <c:v>5.9002893750015994</c:v>
                </c:pt>
                <c:pt idx="38713">
                  <c:v>5.9007006250015994</c:v>
                </c:pt>
                <c:pt idx="38714">
                  <c:v>5.9011706250015994</c:v>
                </c:pt>
                <c:pt idx="38715">
                  <c:v>5.9016762500000004</c:v>
                </c:pt>
                <c:pt idx="38716">
                  <c:v>5.9021193750015994</c:v>
                </c:pt>
                <c:pt idx="38717">
                  <c:v>5.9026843750015994</c:v>
                </c:pt>
                <c:pt idx="38718">
                  <c:v>5.9033243750016</c:v>
                </c:pt>
                <c:pt idx="38719">
                  <c:v>5.9039237499999997</c:v>
                </c:pt>
                <c:pt idx="38720">
                  <c:v>5.9044743750016</c:v>
                </c:pt>
                <c:pt idx="38721">
                  <c:v>5.9050443750015997</c:v>
                </c:pt>
                <c:pt idx="38722">
                  <c:v>5.9056381250015999</c:v>
                </c:pt>
                <c:pt idx="38723">
                  <c:v>5.9061287499999997</c:v>
                </c:pt>
                <c:pt idx="38724">
                  <c:v>5.9066900000000002</c:v>
                </c:pt>
                <c:pt idx="38725">
                  <c:v>5.9070306250015996</c:v>
                </c:pt>
                <c:pt idx="38726">
                  <c:v>5.9073687499999998</c:v>
                </c:pt>
                <c:pt idx="38727">
                  <c:v>5.9077193750015997</c:v>
                </c:pt>
                <c:pt idx="38728">
                  <c:v>5.9080968750015996</c:v>
                </c:pt>
                <c:pt idx="38729">
                  <c:v>5.9087375</c:v>
                </c:pt>
                <c:pt idx="38730">
                  <c:v>5.9094906250015997</c:v>
                </c:pt>
                <c:pt idx="38731">
                  <c:v>5.9098224999999998</c:v>
                </c:pt>
                <c:pt idx="38732">
                  <c:v>5.9101499999999998</c:v>
                </c:pt>
                <c:pt idx="38733">
                  <c:v>5.9107137500000002</c:v>
                </c:pt>
                <c:pt idx="38734">
                  <c:v>5.9112718750016002</c:v>
                </c:pt>
                <c:pt idx="38735">
                  <c:v>5.9116043750016001</c:v>
                </c:pt>
                <c:pt idx="38736">
                  <c:v>5.9122056250016</c:v>
                </c:pt>
                <c:pt idx="38737">
                  <c:v>5.9128212500000004</c:v>
                </c:pt>
                <c:pt idx="38738">
                  <c:v>5.9131718750015994</c:v>
                </c:pt>
                <c:pt idx="38739">
                  <c:v>5.9135262500000003</c:v>
                </c:pt>
                <c:pt idx="38740">
                  <c:v>5.9138743750015994</c:v>
                </c:pt>
                <c:pt idx="38741">
                  <c:v>5.9145787500000004</c:v>
                </c:pt>
                <c:pt idx="38742">
                  <c:v>5.9152181250015996</c:v>
                </c:pt>
                <c:pt idx="38743">
                  <c:v>5.9158743750016001</c:v>
                </c:pt>
                <c:pt idx="38744">
                  <c:v>5.9162274999999998</c:v>
                </c:pt>
                <c:pt idx="38745">
                  <c:v>5.9168656250015994</c:v>
                </c:pt>
                <c:pt idx="38746">
                  <c:v>5.9173318750016</c:v>
                </c:pt>
                <c:pt idx="38747">
                  <c:v>5.9176681250016001</c:v>
                </c:pt>
                <c:pt idx="38748">
                  <c:v>5.9173168750015996</c:v>
                </c:pt>
                <c:pt idx="38749">
                  <c:v>5.9169049999999999</c:v>
                </c:pt>
                <c:pt idx="38750">
                  <c:v>5.9164312499999996</c:v>
                </c:pt>
                <c:pt idx="38751">
                  <c:v>5.9157581250015996</c:v>
                </c:pt>
                <c:pt idx="38752">
                  <c:v>5.9150574999999996</c:v>
                </c:pt>
                <c:pt idx="38753">
                  <c:v>5.9141424999999996</c:v>
                </c:pt>
                <c:pt idx="38754">
                  <c:v>5.9131293750016001</c:v>
                </c:pt>
                <c:pt idx="38755">
                  <c:v>5.9120825000000004</c:v>
                </c:pt>
                <c:pt idx="38756">
                  <c:v>5.9109931250015997</c:v>
                </c:pt>
                <c:pt idx="38757">
                  <c:v>5.9098887500000004</c:v>
                </c:pt>
                <c:pt idx="38758">
                  <c:v>5.9086850000000002</c:v>
                </c:pt>
                <c:pt idx="38759">
                  <c:v>5.9075012500000001</c:v>
                </c:pt>
                <c:pt idx="38760">
                  <c:v>5.9063106250016002</c:v>
                </c:pt>
                <c:pt idx="38761">
                  <c:v>5.9052856250015999</c:v>
                </c:pt>
                <c:pt idx="38762">
                  <c:v>5.9042481250016001</c:v>
                </c:pt>
                <c:pt idx="38763">
                  <c:v>5.9033893750016002</c:v>
                </c:pt>
                <c:pt idx="38764">
                  <c:v>5.9025362499999998</c:v>
                </c:pt>
                <c:pt idx="38765">
                  <c:v>5.9017956250015997</c:v>
                </c:pt>
                <c:pt idx="38766">
                  <c:v>5.9011374999999999</c:v>
                </c:pt>
                <c:pt idx="38767">
                  <c:v>5.9005468750015995</c:v>
                </c:pt>
                <c:pt idx="38768">
                  <c:v>5.9001037500000004</c:v>
                </c:pt>
                <c:pt idx="38769">
                  <c:v>5.8997493750015995</c:v>
                </c:pt>
                <c:pt idx="38770">
                  <c:v>5.8991893750015993</c:v>
                </c:pt>
                <c:pt idx="38771">
                  <c:v>5.8987875000000001</c:v>
                </c:pt>
                <c:pt idx="38772">
                  <c:v>5.8984581250015999</c:v>
                </c:pt>
                <c:pt idx="38773">
                  <c:v>5.8987793750015998</c:v>
                </c:pt>
                <c:pt idx="38774">
                  <c:v>5.8991581250016001</c:v>
                </c:pt>
                <c:pt idx="38775">
                  <c:v>5.8996424999999997</c:v>
                </c:pt>
                <c:pt idx="38776">
                  <c:v>5.9000149999999998</c:v>
                </c:pt>
                <c:pt idx="38777">
                  <c:v>5.9003462500000001</c:v>
                </c:pt>
                <c:pt idx="38778">
                  <c:v>5.9008162500000001</c:v>
                </c:pt>
                <c:pt idx="38779">
                  <c:v>5.9012425000000004</c:v>
                </c:pt>
                <c:pt idx="38780">
                  <c:v>5.9017118750015998</c:v>
                </c:pt>
                <c:pt idx="38781">
                  <c:v>5.9021987500000002</c:v>
                </c:pt>
                <c:pt idx="38782">
                  <c:v>5.9025556250015994</c:v>
                </c:pt>
                <c:pt idx="38783">
                  <c:v>5.9029825000000002</c:v>
                </c:pt>
                <c:pt idx="38784">
                  <c:v>5.9034731250016002</c:v>
                </c:pt>
                <c:pt idx="38785">
                  <c:v>5.9040143750015996</c:v>
                </c:pt>
                <c:pt idx="38786">
                  <c:v>5.9045681250015996</c:v>
                </c:pt>
                <c:pt idx="38787">
                  <c:v>5.9049068750015996</c:v>
                </c:pt>
                <c:pt idx="38788">
                  <c:v>5.9055262500000003</c:v>
                </c:pt>
                <c:pt idx="38789">
                  <c:v>5.9058693750015996</c:v>
                </c:pt>
                <c:pt idx="38790">
                  <c:v>5.9062574999999997</c:v>
                </c:pt>
                <c:pt idx="38791">
                  <c:v>5.9065906250015994</c:v>
                </c:pt>
                <c:pt idx="38792">
                  <c:v>5.9069406250015994</c:v>
                </c:pt>
                <c:pt idx="38793">
                  <c:v>5.9072924999999996</c:v>
                </c:pt>
                <c:pt idx="38794">
                  <c:v>5.9076381250015997</c:v>
                </c:pt>
                <c:pt idx="38795">
                  <c:v>5.90801</c:v>
                </c:pt>
                <c:pt idx="38796">
                  <c:v>5.90863125</c:v>
                </c:pt>
                <c:pt idx="38797">
                  <c:v>5.9091731250016002</c:v>
                </c:pt>
                <c:pt idx="38798">
                  <c:v>5.9096262499999996</c:v>
                </c:pt>
                <c:pt idx="38799">
                  <c:v>5.9099881250015995</c:v>
                </c:pt>
                <c:pt idx="38800">
                  <c:v>5.9103649999999996</c:v>
                </c:pt>
                <c:pt idx="38801">
                  <c:v>5.9106912500000002</c:v>
                </c:pt>
                <c:pt idx="38802">
                  <c:v>5.9103262499999998</c:v>
                </c:pt>
                <c:pt idx="38803">
                  <c:v>5.9099781250015999</c:v>
                </c:pt>
                <c:pt idx="38804">
                  <c:v>5.9095599999999999</c:v>
                </c:pt>
                <c:pt idx="38805">
                  <c:v>5.9090306250015994</c:v>
                </c:pt>
                <c:pt idx="38806">
                  <c:v>5.9084325</c:v>
                </c:pt>
                <c:pt idx="38807">
                  <c:v>5.9076649999999997</c:v>
                </c:pt>
                <c:pt idx="38808">
                  <c:v>5.9068093750015995</c:v>
                </c:pt>
                <c:pt idx="38809">
                  <c:v>5.9059524999999997</c:v>
                </c:pt>
                <c:pt idx="38810">
                  <c:v>5.9050075</c:v>
                </c:pt>
                <c:pt idx="38811">
                  <c:v>5.9041812499999997</c:v>
                </c:pt>
                <c:pt idx="38812">
                  <c:v>5.9033281250015994</c:v>
                </c:pt>
                <c:pt idx="38813">
                  <c:v>5.9025893750015994</c:v>
                </c:pt>
                <c:pt idx="38814">
                  <c:v>5.9018568750015996</c:v>
                </c:pt>
                <c:pt idx="38815">
                  <c:v>5.9011475000000004</c:v>
                </c:pt>
                <c:pt idx="38816">
                  <c:v>5.9005706250015999</c:v>
                </c:pt>
                <c:pt idx="38817">
                  <c:v>5.9000874999999997</c:v>
                </c:pt>
                <c:pt idx="38818">
                  <c:v>5.8997281250015998</c:v>
                </c:pt>
                <c:pt idx="38819">
                  <c:v>5.8992006250015994</c:v>
                </c:pt>
                <c:pt idx="38820">
                  <c:v>5.8987762500000001</c:v>
                </c:pt>
                <c:pt idx="38821">
                  <c:v>5.8988556250016</c:v>
                </c:pt>
                <c:pt idx="38822">
                  <c:v>5.8993181250015994</c:v>
                </c:pt>
                <c:pt idx="38823">
                  <c:v>5.8996812500000004</c:v>
                </c:pt>
                <c:pt idx="38824">
                  <c:v>5.9000106250015998</c:v>
                </c:pt>
                <c:pt idx="38825">
                  <c:v>5.9003800000000002</c:v>
                </c:pt>
                <c:pt idx="38826">
                  <c:v>5.9007275000000003</c:v>
                </c:pt>
                <c:pt idx="38827">
                  <c:v>5.9011018750015998</c:v>
                </c:pt>
                <c:pt idx="38828">
                  <c:v>5.9014587499999998</c:v>
                </c:pt>
                <c:pt idx="38829">
                  <c:v>5.9018806250016</c:v>
                </c:pt>
                <c:pt idx="38830">
                  <c:v>5.9022825000000001</c:v>
                </c:pt>
                <c:pt idx="38831">
                  <c:v>5.9027037499999997</c:v>
                </c:pt>
                <c:pt idx="38832">
                  <c:v>5.9031437499999999</c:v>
                </c:pt>
                <c:pt idx="38833">
                  <c:v>5.9035743750015994</c:v>
                </c:pt>
                <c:pt idx="38834">
                  <c:v>5.9039987500000004</c:v>
                </c:pt>
                <c:pt idx="38835">
                  <c:v>5.9044281250015995</c:v>
                </c:pt>
                <c:pt idx="38836">
                  <c:v>5.9047625000000004</c:v>
                </c:pt>
                <c:pt idx="38837">
                  <c:v>5.9051549999999997</c:v>
                </c:pt>
                <c:pt idx="38838">
                  <c:v>5.9055981250015996</c:v>
                </c:pt>
                <c:pt idx="38839">
                  <c:v>5.9059568750015998</c:v>
                </c:pt>
                <c:pt idx="38840">
                  <c:v>5.9063812499999999</c:v>
                </c:pt>
                <c:pt idx="38841">
                  <c:v>5.9059687500000004</c:v>
                </c:pt>
                <c:pt idx="38842">
                  <c:v>5.9056231250015996</c:v>
                </c:pt>
                <c:pt idx="38843">
                  <c:v>5.9052850000000001</c:v>
                </c:pt>
                <c:pt idx="38844">
                  <c:v>5.9048412499999996</c:v>
                </c:pt>
                <c:pt idx="38845">
                  <c:v>5.9044825000000003</c:v>
                </c:pt>
                <c:pt idx="38846">
                  <c:v>5.9039537500000003</c:v>
                </c:pt>
                <c:pt idx="38847">
                  <c:v>5.9034512499999998</c:v>
                </c:pt>
                <c:pt idx="38848">
                  <c:v>5.9028118750015999</c:v>
                </c:pt>
                <c:pt idx="38849">
                  <c:v>5.9021343750015998</c:v>
                </c:pt>
                <c:pt idx="38850">
                  <c:v>5.9015768750015996</c:v>
                </c:pt>
                <c:pt idx="38851">
                  <c:v>5.9010300000000004</c:v>
                </c:pt>
                <c:pt idx="38852">
                  <c:v>5.9005281250015997</c:v>
                </c:pt>
                <c:pt idx="38853">
                  <c:v>5.8999943750016</c:v>
                </c:pt>
                <c:pt idx="38854">
                  <c:v>5.8995749999999996</c:v>
                </c:pt>
                <c:pt idx="38855">
                  <c:v>5.8990856250016002</c:v>
                </c:pt>
                <c:pt idx="38856">
                  <c:v>5.8985743750015995</c:v>
                </c:pt>
                <c:pt idx="38857">
                  <c:v>5.8981643750016</c:v>
                </c:pt>
                <c:pt idx="38858">
                  <c:v>5.8986731250015998</c:v>
                </c:pt>
                <c:pt idx="38859">
                  <c:v>5.8990125000000004</c:v>
                </c:pt>
                <c:pt idx="38860">
                  <c:v>5.8994187499999997</c:v>
                </c:pt>
                <c:pt idx="38861">
                  <c:v>5.89983375</c:v>
                </c:pt>
                <c:pt idx="38862">
                  <c:v>5.9002543750015999</c:v>
                </c:pt>
                <c:pt idx="38863">
                  <c:v>5.9007100000000001</c:v>
                </c:pt>
                <c:pt idx="38864">
                  <c:v>5.9013175000000002</c:v>
                </c:pt>
                <c:pt idx="38865">
                  <c:v>5.9016475000000002</c:v>
                </c:pt>
                <c:pt idx="38866">
                  <c:v>5.9022162500000004</c:v>
                </c:pt>
                <c:pt idx="38867">
                  <c:v>5.9027918750015997</c:v>
                </c:pt>
                <c:pt idx="38868">
                  <c:v>5.9033331250016001</c:v>
                </c:pt>
                <c:pt idx="38869">
                  <c:v>5.9038106250015998</c:v>
                </c:pt>
                <c:pt idx="38870">
                  <c:v>5.9043281250015998</c:v>
                </c:pt>
                <c:pt idx="38871">
                  <c:v>5.9048156250016</c:v>
                </c:pt>
                <c:pt idx="38872">
                  <c:v>5.9051549999999997</c:v>
                </c:pt>
                <c:pt idx="38873">
                  <c:v>5.9057918750015999</c:v>
                </c:pt>
                <c:pt idx="38874">
                  <c:v>5.9064806250016</c:v>
                </c:pt>
                <c:pt idx="38875">
                  <c:v>5.9068112499999996</c:v>
                </c:pt>
                <c:pt idx="38876">
                  <c:v>5.9071662500000004</c:v>
                </c:pt>
                <c:pt idx="38877">
                  <c:v>5.9075093750015997</c:v>
                </c:pt>
                <c:pt idx="38878">
                  <c:v>5.9078818750015998</c:v>
                </c:pt>
                <c:pt idx="38879">
                  <c:v>5.9082931250015998</c:v>
                </c:pt>
                <c:pt idx="38880">
                  <c:v>5.9089706250015999</c:v>
                </c:pt>
                <c:pt idx="38881">
                  <c:v>5.9096599999999997</c:v>
                </c:pt>
                <c:pt idx="38882">
                  <c:v>5.9103693750015998</c:v>
                </c:pt>
                <c:pt idx="38883">
                  <c:v>5.9106937500000001</c:v>
                </c:pt>
                <c:pt idx="38884">
                  <c:v>5.9110849999999999</c:v>
                </c:pt>
                <c:pt idx="38885">
                  <c:v>5.9114206250015995</c:v>
                </c:pt>
                <c:pt idx="38886">
                  <c:v>5.9117668750016001</c:v>
                </c:pt>
                <c:pt idx="38887">
                  <c:v>5.9121350000000001</c:v>
                </c:pt>
                <c:pt idx="38888">
                  <c:v>5.91245625</c:v>
                </c:pt>
                <c:pt idx="38889">
                  <c:v>5.9128087499999999</c:v>
                </c:pt>
                <c:pt idx="38890">
                  <c:v>5.9134399999999996</c:v>
                </c:pt>
                <c:pt idx="38891">
                  <c:v>5.9138693750015996</c:v>
                </c:pt>
                <c:pt idx="38892">
                  <c:v>5.9142268750015994</c:v>
                </c:pt>
                <c:pt idx="38893">
                  <c:v>5.9137843750016001</c:v>
                </c:pt>
                <c:pt idx="38894">
                  <c:v>5.9131256250015998</c:v>
                </c:pt>
                <c:pt idx="38895">
                  <c:v>5.9125874999999999</c:v>
                </c:pt>
                <c:pt idx="38896">
                  <c:v>5.9120043750016</c:v>
                </c:pt>
                <c:pt idx="38897">
                  <c:v>5.9113449999999998</c:v>
                </c:pt>
                <c:pt idx="38898">
                  <c:v>5.9107668750015998</c:v>
                </c:pt>
                <c:pt idx="38899">
                  <c:v>5.9100824999999997</c:v>
                </c:pt>
                <c:pt idx="38900">
                  <c:v>5.9094281250015994</c:v>
                </c:pt>
                <c:pt idx="38901">
                  <c:v>5.9087837499999996</c:v>
                </c:pt>
                <c:pt idx="38902">
                  <c:v>5.9081962499999996</c:v>
                </c:pt>
                <c:pt idx="38903">
                  <c:v>5.9076543750015995</c:v>
                </c:pt>
                <c:pt idx="38904">
                  <c:v>5.9070612499999999</c:v>
                </c:pt>
                <c:pt idx="38905">
                  <c:v>5.9066787500000002</c:v>
                </c:pt>
                <c:pt idx="38906">
                  <c:v>5.9062049999999999</c:v>
                </c:pt>
                <c:pt idx="38907">
                  <c:v>5.9057750000000002</c:v>
                </c:pt>
                <c:pt idx="38908">
                  <c:v>5.9052775000000004</c:v>
                </c:pt>
                <c:pt idx="38909">
                  <c:v>5.9047762500000003</c:v>
                </c:pt>
                <c:pt idx="38910">
                  <c:v>5.9042899999999996</c:v>
                </c:pt>
                <c:pt idx="38911">
                  <c:v>5.9038118750016002</c:v>
                </c:pt>
                <c:pt idx="38912">
                  <c:v>5.9032974999999999</c:v>
                </c:pt>
                <c:pt idx="38913">
                  <c:v>5.9028725</c:v>
                </c:pt>
                <c:pt idx="38914">
                  <c:v>5.9025499999999997</c:v>
                </c:pt>
                <c:pt idx="38915">
                  <c:v>5.9021274999999997</c:v>
                </c:pt>
                <c:pt idx="38916">
                  <c:v>5.9015668750015999</c:v>
                </c:pt>
                <c:pt idx="38917">
                  <c:v>5.9011793750015995</c:v>
                </c:pt>
                <c:pt idx="38918">
                  <c:v>5.9015300000000002</c:v>
                </c:pt>
                <c:pt idx="38919">
                  <c:v>5.9019137500000003</c:v>
                </c:pt>
                <c:pt idx="38920">
                  <c:v>5.9023056250015999</c:v>
                </c:pt>
                <c:pt idx="38921">
                  <c:v>5.9026500000000004</c:v>
                </c:pt>
                <c:pt idx="38922">
                  <c:v>5.9030512499999999</c:v>
                </c:pt>
                <c:pt idx="38923">
                  <c:v>5.9034468750015998</c:v>
                </c:pt>
                <c:pt idx="38924">
                  <c:v>5.9029412499999996</c:v>
                </c:pt>
                <c:pt idx="38925">
                  <c:v>5.9024687499999997</c:v>
                </c:pt>
                <c:pt idx="38926">
                  <c:v>5.9020950000000001</c:v>
                </c:pt>
                <c:pt idx="38927">
                  <c:v>5.9017168750015996</c:v>
                </c:pt>
                <c:pt idx="38928">
                  <c:v>5.9012824999999998</c:v>
                </c:pt>
                <c:pt idx="38929">
                  <c:v>5.9007656250015996</c:v>
                </c:pt>
                <c:pt idx="38930">
                  <c:v>5.9002518750016</c:v>
                </c:pt>
                <c:pt idx="38931">
                  <c:v>5.8996000000000004</c:v>
                </c:pt>
                <c:pt idx="38932">
                  <c:v>5.8989837500000002</c:v>
                </c:pt>
                <c:pt idx="38933">
                  <c:v>5.8982150000000004</c:v>
                </c:pt>
                <c:pt idx="38934">
                  <c:v>5.8974799999999998</c:v>
                </c:pt>
                <c:pt idx="38935">
                  <c:v>5.8967256250015998</c:v>
                </c:pt>
                <c:pt idx="38936">
                  <c:v>5.8960774999999996</c:v>
                </c:pt>
                <c:pt idx="38937">
                  <c:v>5.8954343750015994</c:v>
                </c:pt>
                <c:pt idx="38938">
                  <c:v>5.8948212499999997</c:v>
                </c:pt>
                <c:pt idx="38939">
                  <c:v>5.8943199999999996</c:v>
                </c:pt>
                <c:pt idx="38940">
                  <c:v>5.8937875000000002</c:v>
                </c:pt>
                <c:pt idx="38941">
                  <c:v>5.8934506250015994</c:v>
                </c:pt>
                <c:pt idx="38942">
                  <c:v>5.8929431250016</c:v>
                </c:pt>
                <c:pt idx="38943">
                  <c:v>5.8925256250015998</c:v>
                </c:pt>
                <c:pt idx="38944">
                  <c:v>5.8921781250015997</c:v>
                </c:pt>
                <c:pt idx="38945">
                  <c:v>5.8918006250015997</c:v>
                </c:pt>
                <c:pt idx="38946">
                  <c:v>5.8914431250015999</c:v>
                </c:pt>
                <c:pt idx="38947">
                  <c:v>5.8912006250015994</c:v>
                </c:pt>
                <c:pt idx="38948">
                  <c:v>5.8915381250015999</c:v>
                </c:pt>
                <c:pt idx="38949">
                  <c:v>5.8919018750015999</c:v>
                </c:pt>
                <c:pt idx="38950">
                  <c:v>5.8922887499999996</c:v>
                </c:pt>
                <c:pt idx="38951">
                  <c:v>5.8927350000000001</c:v>
                </c:pt>
                <c:pt idx="38952">
                  <c:v>5.8931706250015994</c:v>
                </c:pt>
                <c:pt idx="38953">
                  <c:v>5.8937131250016002</c:v>
                </c:pt>
                <c:pt idx="38954">
                  <c:v>5.8943018750015996</c:v>
                </c:pt>
                <c:pt idx="38955">
                  <c:v>5.8947931250016001</c:v>
                </c:pt>
                <c:pt idx="38956">
                  <c:v>5.8951574999999998</c:v>
                </c:pt>
                <c:pt idx="38957">
                  <c:v>5.8956106250015994</c:v>
                </c:pt>
                <c:pt idx="38958">
                  <c:v>5.8961112499999997</c:v>
                </c:pt>
                <c:pt idx="38959">
                  <c:v>5.8965668750016</c:v>
                </c:pt>
                <c:pt idx="38960">
                  <c:v>5.8970731250016</c:v>
                </c:pt>
                <c:pt idx="38961">
                  <c:v>5.8974256250015999</c:v>
                </c:pt>
                <c:pt idx="38962">
                  <c:v>5.8977506250016001</c:v>
                </c:pt>
                <c:pt idx="38963">
                  <c:v>5.8980949999999996</c:v>
                </c:pt>
                <c:pt idx="38964">
                  <c:v>5.8987131250016001</c:v>
                </c:pt>
                <c:pt idx="38965">
                  <c:v>5.8992837500000004</c:v>
                </c:pt>
                <c:pt idx="38966">
                  <c:v>5.8999518750015998</c:v>
                </c:pt>
                <c:pt idx="38967">
                  <c:v>5.9003087499999998</c:v>
                </c:pt>
                <c:pt idx="38968">
                  <c:v>5.9009712499999996</c:v>
                </c:pt>
                <c:pt idx="38969">
                  <c:v>5.9016043750015994</c:v>
                </c:pt>
                <c:pt idx="38970">
                  <c:v>5.9022831250015999</c:v>
                </c:pt>
                <c:pt idx="38971">
                  <c:v>5.9026556250016</c:v>
                </c:pt>
                <c:pt idx="38972">
                  <c:v>5.9033368750015995</c:v>
                </c:pt>
                <c:pt idx="38973">
                  <c:v>5.9040100000000004</c:v>
                </c:pt>
                <c:pt idx="38974">
                  <c:v>5.9046356250015997</c:v>
                </c:pt>
                <c:pt idx="38975">
                  <c:v>5.9051274999999999</c:v>
                </c:pt>
                <c:pt idx="38976">
                  <c:v>5.9054931250016001</c:v>
                </c:pt>
                <c:pt idx="38977">
                  <c:v>5.9058462499999997</c:v>
                </c:pt>
                <c:pt idx="38978">
                  <c:v>5.9062787500000002</c:v>
                </c:pt>
                <c:pt idx="38979">
                  <c:v>5.9066918750015995</c:v>
                </c:pt>
                <c:pt idx="38980">
                  <c:v>5.9061275000000002</c:v>
                </c:pt>
                <c:pt idx="38981">
                  <c:v>5.9057587500000004</c:v>
                </c:pt>
                <c:pt idx="38982">
                  <c:v>5.9052606250016</c:v>
                </c:pt>
                <c:pt idx="38983">
                  <c:v>5.9046406250015995</c:v>
                </c:pt>
                <c:pt idx="38984">
                  <c:v>5.9039418750015997</c:v>
                </c:pt>
                <c:pt idx="38985">
                  <c:v>5.9031256250016</c:v>
                </c:pt>
                <c:pt idx="38986">
                  <c:v>5.9022500000000004</c:v>
                </c:pt>
                <c:pt idx="38987">
                  <c:v>5.9011918750015999</c:v>
                </c:pt>
                <c:pt idx="38988">
                  <c:v>5.9001468750015995</c:v>
                </c:pt>
                <c:pt idx="38989">
                  <c:v>5.89903625</c:v>
                </c:pt>
                <c:pt idx="38990">
                  <c:v>5.8980112499999997</c:v>
                </c:pt>
                <c:pt idx="38991">
                  <c:v>5.8969975000000003</c:v>
                </c:pt>
                <c:pt idx="38992">
                  <c:v>5.8960306250015995</c:v>
                </c:pt>
                <c:pt idx="38993">
                  <c:v>5.8951156250015995</c:v>
                </c:pt>
                <c:pt idx="38994">
                  <c:v>5.8942687500000002</c:v>
                </c:pt>
                <c:pt idx="38995">
                  <c:v>5.8936062500000004</c:v>
                </c:pt>
                <c:pt idx="38996">
                  <c:v>5.8930312499999999</c:v>
                </c:pt>
                <c:pt idx="38997">
                  <c:v>5.8926999999999996</c:v>
                </c:pt>
                <c:pt idx="38998">
                  <c:v>5.8922893750015994</c:v>
                </c:pt>
                <c:pt idx="38999">
                  <c:v>5.8926224999999999</c:v>
                </c:pt>
                <c:pt idx="39000">
                  <c:v>5.8928262499999997</c:v>
                </c:pt>
                <c:pt idx="39001">
                  <c:v>5.8932399999999996</c:v>
                </c:pt>
                <c:pt idx="39002">
                  <c:v>5.8928649999999996</c:v>
                </c:pt>
                <c:pt idx="39003">
                  <c:v>5.8924756250015999</c:v>
                </c:pt>
                <c:pt idx="39004">
                  <c:v>5.8923550000000002</c:v>
                </c:pt>
                <c:pt idx="39005">
                  <c:v>5.8924737499999997</c:v>
                </c:pt>
                <c:pt idx="39006">
                  <c:v>5.8928799999999999</c:v>
                </c:pt>
                <c:pt idx="39007">
                  <c:v>5.8932374999999997</c:v>
                </c:pt>
                <c:pt idx="39008">
                  <c:v>5.8936056250015998</c:v>
                </c:pt>
                <c:pt idx="39009">
                  <c:v>5.8939706250016002</c:v>
                </c:pt>
                <c:pt idx="39010">
                  <c:v>5.8943331250015998</c:v>
                </c:pt>
                <c:pt idx="39011">
                  <c:v>5.8946987499999999</c:v>
                </c:pt>
                <c:pt idx="39012">
                  <c:v>5.8951112500000002</c:v>
                </c:pt>
                <c:pt idx="39013">
                  <c:v>5.8954731250016001</c:v>
                </c:pt>
                <c:pt idx="39014">
                  <c:v>5.8959468750015995</c:v>
                </c:pt>
                <c:pt idx="39015">
                  <c:v>5.8964375000000002</c:v>
                </c:pt>
                <c:pt idx="39016">
                  <c:v>5.8969481250015994</c:v>
                </c:pt>
                <c:pt idx="39017">
                  <c:v>5.8974012499999997</c:v>
                </c:pt>
                <c:pt idx="39018">
                  <c:v>5.8978193750015997</c:v>
                </c:pt>
                <c:pt idx="39019">
                  <c:v>5.8982824999999997</c:v>
                </c:pt>
                <c:pt idx="39020">
                  <c:v>5.8987143750015996</c:v>
                </c:pt>
                <c:pt idx="39021">
                  <c:v>5.89903625</c:v>
                </c:pt>
                <c:pt idx="39022">
                  <c:v>5.8993931250016001</c:v>
                </c:pt>
                <c:pt idx="39023">
                  <c:v>5.8997762500000004</c:v>
                </c:pt>
                <c:pt idx="39024">
                  <c:v>5.9002712500000003</c:v>
                </c:pt>
                <c:pt idx="39025">
                  <c:v>5.9006531250015994</c:v>
                </c:pt>
                <c:pt idx="39026">
                  <c:v>5.9010612499999997</c:v>
                </c:pt>
                <c:pt idx="39027">
                  <c:v>5.9014668750016002</c:v>
                </c:pt>
                <c:pt idx="39028">
                  <c:v>5.9018087499999998</c:v>
                </c:pt>
                <c:pt idx="39029">
                  <c:v>5.9021606250016001</c:v>
                </c:pt>
                <c:pt idx="39030">
                  <c:v>5.9025143750015996</c:v>
                </c:pt>
                <c:pt idx="39031">
                  <c:v>5.9021331250015994</c:v>
                </c:pt>
                <c:pt idx="39032">
                  <c:v>5.9014724999999997</c:v>
                </c:pt>
                <c:pt idx="39033">
                  <c:v>5.90114625</c:v>
                </c:pt>
                <c:pt idx="39034">
                  <c:v>5.9007037499999999</c:v>
                </c:pt>
                <c:pt idx="39035">
                  <c:v>5.9003137499999996</c:v>
                </c:pt>
                <c:pt idx="39036">
                  <c:v>5.8998662499999996</c:v>
                </c:pt>
                <c:pt idx="39037">
                  <c:v>5.8994031250015997</c:v>
                </c:pt>
                <c:pt idx="39038">
                  <c:v>5.89889625</c:v>
                </c:pt>
                <c:pt idx="39039">
                  <c:v>5.8984093750015996</c:v>
                </c:pt>
                <c:pt idx="39040">
                  <c:v>5.8977506250016001</c:v>
                </c:pt>
                <c:pt idx="39041">
                  <c:v>5.8971487500000004</c:v>
                </c:pt>
                <c:pt idx="39042">
                  <c:v>5.8967556250015996</c:v>
                </c:pt>
                <c:pt idx="39043">
                  <c:v>5.8963956250015999</c:v>
                </c:pt>
                <c:pt idx="39044">
                  <c:v>5.8959481250015999</c:v>
                </c:pt>
                <c:pt idx="39045">
                  <c:v>5.8956237500000004</c:v>
                </c:pt>
                <c:pt idx="39046">
                  <c:v>5.8951581250015996</c:v>
                </c:pt>
                <c:pt idx="39047">
                  <c:v>5.8948231250015999</c:v>
                </c:pt>
                <c:pt idx="39048">
                  <c:v>5.8944543750016001</c:v>
                </c:pt>
                <c:pt idx="39049">
                  <c:v>5.8948456250015999</c:v>
                </c:pt>
                <c:pt idx="39050">
                  <c:v>5.8952087500000001</c:v>
                </c:pt>
                <c:pt idx="39051">
                  <c:v>5.8955675000000003</c:v>
                </c:pt>
                <c:pt idx="39052">
                  <c:v>5.8959718750015995</c:v>
                </c:pt>
                <c:pt idx="39053">
                  <c:v>5.8963406250016002</c:v>
                </c:pt>
                <c:pt idx="39054">
                  <c:v>5.8967181250016001</c:v>
                </c:pt>
                <c:pt idx="39055">
                  <c:v>5.8971606250016002</c:v>
                </c:pt>
                <c:pt idx="39056">
                  <c:v>5.8974987499999996</c:v>
                </c:pt>
                <c:pt idx="39057">
                  <c:v>5.89793375</c:v>
                </c:pt>
                <c:pt idx="39058">
                  <c:v>5.8982831250015995</c:v>
                </c:pt>
                <c:pt idx="39059">
                  <c:v>5.8987431250015998</c:v>
                </c:pt>
                <c:pt idx="39060">
                  <c:v>5.8992275000000003</c:v>
                </c:pt>
                <c:pt idx="39061">
                  <c:v>5.8997293750016002</c:v>
                </c:pt>
                <c:pt idx="39062">
                  <c:v>5.9002693750016002</c:v>
                </c:pt>
                <c:pt idx="39063">
                  <c:v>5.9007275000000003</c:v>
                </c:pt>
                <c:pt idx="39064">
                  <c:v>5.9010912500000003</c:v>
                </c:pt>
                <c:pt idx="39065">
                  <c:v>5.9014474999999997</c:v>
                </c:pt>
                <c:pt idx="39066">
                  <c:v>5.9018325000000003</c:v>
                </c:pt>
                <c:pt idx="39067">
                  <c:v>5.9012531250015998</c:v>
                </c:pt>
                <c:pt idx="39068">
                  <c:v>5.9006443750016002</c:v>
                </c:pt>
                <c:pt idx="39069">
                  <c:v>5.8999449999999998</c:v>
                </c:pt>
                <c:pt idx="39070">
                  <c:v>5.8994631250016001</c:v>
                </c:pt>
                <c:pt idx="39071">
                  <c:v>5.8990306250015996</c:v>
                </c:pt>
                <c:pt idx="39072">
                  <c:v>5.8985787500000004</c:v>
                </c:pt>
                <c:pt idx="39073">
                  <c:v>5.8981362500000003</c:v>
                </c:pt>
                <c:pt idx="39074">
                  <c:v>5.8976362499999997</c:v>
                </c:pt>
                <c:pt idx="39075">
                  <c:v>5.8970750000000001</c:v>
                </c:pt>
                <c:pt idx="39076">
                  <c:v>5.8963937499999997</c:v>
                </c:pt>
                <c:pt idx="39077">
                  <c:v>5.8957043750015998</c:v>
                </c:pt>
                <c:pt idx="39078">
                  <c:v>5.8949425</c:v>
                </c:pt>
                <c:pt idx="39079">
                  <c:v>5.8941425000000001</c:v>
                </c:pt>
                <c:pt idx="39080">
                  <c:v>5.8934049999999996</c:v>
                </c:pt>
                <c:pt idx="39081">
                  <c:v>5.8926006250015996</c:v>
                </c:pt>
                <c:pt idx="39082">
                  <c:v>5.8918293750016</c:v>
                </c:pt>
                <c:pt idx="39083">
                  <c:v>5.8910850000000003</c:v>
                </c:pt>
                <c:pt idx="39084">
                  <c:v>5.8904837499999996</c:v>
                </c:pt>
                <c:pt idx="39085">
                  <c:v>5.8899768750015999</c:v>
                </c:pt>
                <c:pt idx="39086">
                  <c:v>5.8895418750015995</c:v>
                </c:pt>
                <c:pt idx="39087">
                  <c:v>5.8891724999999999</c:v>
                </c:pt>
                <c:pt idx="39088">
                  <c:v>5.8888081250016002</c:v>
                </c:pt>
                <c:pt idx="39089">
                  <c:v>5.8883062500000003</c:v>
                </c:pt>
                <c:pt idx="39090">
                  <c:v>5.8879256250015999</c:v>
                </c:pt>
                <c:pt idx="39091">
                  <c:v>5.8880843750015996</c:v>
                </c:pt>
                <c:pt idx="39092">
                  <c:v>5.8885075000000002</c:v>
                </c:pt>
                <c:pt idx="39093">
                  <c:v>5.8888387499999997</c:v>
                </c:pt>
                <c:pt idx="39094">
                  <c:v>5.8892100000000003</c:v>
                </c:pt>
                <c:pt idx="39095">
                  <c:v>5.8896018750015999</c:v>
                </c:pt>
                <c:pt idx="39096">
                  <c:v>5.8901087499999996</c:v>
                </c:pt>
                <c:pt idx="39097">
                  <c:v>5.8905275000000001</c:v>
                </c:pt>
                <c:pt idx="39098">
                  <c:v>5.8908656250015996</c:v>
                </c:pt>
                <c:pt idx="39099">
                  <c:v>5.8913950000000002</c:v>
                </c:pt>
                <c:pt idx="39100">
                  <c:v>5.8918237500000004</c:v>
                </c:pt>
                <c:pt idx="39101">
                  <c:v>5.8923043750015998</c:v>
                </c:pt>
                <c:pt idx="39102">
                  <c:v>5.8927781250016</c:v>
                </c:pt>
                <c:pt idx="39103">
                  <c:v>5.8932781250015998</c:v>
                </c:pt>
                <c:pt idx="39104">
                  <c:v>5.8937912499999996</c:v>
                </c:pt>
                <c:pt idx="39105">
                  <c:v>5.8941981250015996</c:v>
                </c:pt>
                <c:pt idx="39106">
                  <c:v>5.8947231250016001</c:v>
                </c:pt>
                <c:pt idx="39107">
                  <c:v>5.8952637499999998</c:v>
                </c:pt>
                <c:pt idx="39108">
                  <c:v>5.8956375000000003</c:v>
                </c:pt>
                <c:pt idx="39109">
                  <c:v>5.8962581250015997</c:v>
                </c:pt>
                <c:pt idx="39110">
                  <c:v>5.8968543750015998</c:v>
                </c:pt>
                <c:pt idx="39111">
                  <c:v>5.8974950000000002</c:v>
                </c:pt>
                <c:pt idx="39112">
                  <c:v>5.8980600000000001</c:v>
                </c:pt>
                <c:pt idx="39113">
                  <c:v>5.8983999999999996</c:v>
                </c:pt>
                <c:pt idx="39114">
                  <c:v>5.8989262499999997</c:v>
                </c:pt>
                <c:pt idx="39115">
                  <c:v>5.8992931250015994</c:v>
                </c:pt>
                <c:pt idx="39116">
                  <c:v>5.8996268750015997</c:v>
                </c:pt>
                <c:pt idx="39117">
                  <c:v>5.8992743750015997</c:v>
                </c:pt>
                <c:pt idx="39118">
                  <c:v>5.8989006250016001</c:v>
                </c:pt>
                <c:pt idx="39119">
                  <c:v>5.8983893750015994</c:v>
                </c:pt>
                <c:pt idx="39120">
                  <c:v>5.8978149999999996</c:v>
                </c:pt>
                <c:pt idx="39121">
                  <c:v>5.8971406250016001</c:v>
                </c:pt>
                <c:pt idx="39122">
                  <c:v>5.8963700000000001</c:v>
                </c:pt>
                <c:pt idx="39123">
                  <c:v>5.8956118750015998</c:v>
                </c:pt>
                <c:pt idx="39124">
                  <c:v>5.8947574999999999</c:v>
                </c:pt>
                <c:pt idx="39125">
                  <c:v>5.8938881250015998</c:v>
                </c:pt>
                <c:pt idx="39126">
                  <c:v>5.8930368750015996</c:v>
                </c:pt>
                <c:pt idx="39127">
                  <c:v>5.892315</c:v>
                </c:pt>
                <c:pt idx="39128">
                  <c:v>5.8916543750015995</c:v>
                </c:pt>
                <c:pt idx="39129">
                  <c:v>5.8910900000000002</c:v>
                </c:pt>
                <c:pt idx="39130">
                  <c:v>5.8905649999999996</c:v>
                </c:pt>
                <c:pt idx="39131">
                  <c:v>5.8900956250015994</c:v>
                </c:pt>
                <c:pt idx="39132">
                  <c:v>5.8896793750015997</c:v>
                </c:pt>
                <c:pt idx="39133">
                  <c:v>5.8892781250016002</c:v>
                </c:pt>
                <c:pt idx="39134">
                  <c:v>5.8888924999999999</c:v>
                </c:pt>
                <c:pt idx="39135">
                  <c:v>5.8885018750015998</c:v>
                </c:pt>
                <c:pt idx="39136">
                  <c:v>5.8881412500000003</c:v>
                </c:pt>
                <c:pt idx="39137">
                  <c:v>5.8877743750015998</c:v>
                </c:pt>
                <c:pt idx="39138">
                  <c:v>5.8874387500000003</c:v>
                </c:pt>
                <c:pt idx="39139">
                  <c:v>5.8868081250015996</c:v>
                </c:pt>
                <c:pt idx="39140">
                  <c:v>5.8863206250015994</c:v>
                </c:pt>
                <c:pt idx="39141">
                  <c:v>5.8859575</c:v>
                </c:pt>
                <c:pt idx="39142">
                  <c:v>5.8863637500000001</c:v>
                </c:pt>
                <c:pt idx="39143">
                  <c:v>5.8867518750015995</c:v>
                </c:pt>
                <c:pt idx="39144">
                  <c:v>5.8871437499999999</c:v>
                </c:pt>
                <c:pt idx="39145">
                  <c:v>5.8875593750016</c:v>
                </c:pt>
                <c:pt idx="39146">
                  <c:v>5.8879306250015997</c:v>
                </c:pt>
                <c:pt idx="39147">
                  <c:v>5.8883400000000004</c:v>
                </c:pt>
                <c:pt idx="39148">
                  <c:v>5.8888543750015998</c:v>
                </c:pt>
                <c:pt idx="39149">
                  <c:v>5.8893125</c:v>
                </c:pt>
                <c:pt idx="39150">
                  <c:v>5.8898312500000003</c:v>
                </c:pt>
                <c:pt idx="39151">
                  <c:v>5.8903518750016</c:v>
                </c:pt>
                <c:pt idx="39152">
                  <c:v>5.8909318750016002</c:v>
                </c:pt>
                <c:pt idx="39153">
                  <c:v>5.8914362499999999</c:v>
                </c:pt>
                <c:pt idx="39154">
                  <c:v>5.8919375</c:v>
                </c:pt>
                <c:pt idx="39155">
                  <c:v>5.8924424999999996</c:v>
                </c:pt>
                <c:pt idx="39156">
                  <c:v>5.8930125000000002</c:v>
                </c:pt>
                <c:pt idx="39157">
                  <c:v>5.8933406250016001</c:v>
                </c:pt>
                <c:pt idx="39158">
                  <c:v>5.8939668750015999</c:v>
                </c:pt>
                <c:pt idx="39159">
                  <c:v>5.8942893750016001</c:v>
                </c:pt>
                <c:pt idx="39160">
                  <c:v>5.8946943750015999</c:v>
                </c:pt>
                <c:pt idx="39161">
                  <c:v>5.8950649999999998</c:v>
                </c:pt>
                <c:pt idx="39162">
                  <c:v>5.8954493750015997</c:v>
                </c:pt>
                <c:pt idx="39163">
                  <c:v>5.8957712500000001</c:v>
                </c:pt>
                <c:pt idx="39164">
                  <c:v>5.8961106250016</c:v>
                </c:pt>
                <c:pt idx="39165">
                  <c:v>5.8964637499999997</c:v>
                </c:pt>
                <c:pt idx="39166">
                  <c:v>5.8971606250016002</c:v>
                </c:pt>
                <c:pt idx="39167">
                  <c:v>5.8977950000000003</c:v>
                </c:pt>
                <c:pt idx="39168">
                  <c:v>5.8984312499999998</c:v>
                </c:pt>
                <c:pt idx="39169">
                  <c:v>5.8987687500000003</c:v>
                </c:pt>
                <c:pt idx="39170">
                  <c:v>5.8991087499999999</c:v>
                </c:pt>
                <c:pt idx="39171">
                  <c:v>5.8994662499999997</c:v>
                </c:pt>
                <c:pt idx="39172">
                  <c:v>5.9001718750015995</c:v>
                </c:pt>
                <c:pt idx="39173">
                  <c:v>5.9007943750015999</c:v>
                </c:pt>
                <c:pt idx="39174">
                  <c:v>5.9013918750015995</c:v>
                </c:pt>
                <c:pt idx="39175">
                  <c:v>5.9018881250015998</c:v>
                </c:pt>
                <c:pt idx="39176">
                  <c:v>5.9024362500000001</c:v>
                </c:pt>
                <c:pt idx="39177">
                  <c:v>5.9029031250015995</c:v>
                </c:pt>
                <c:pt idx="39178">
                  <c:v>5.90328125</c:v>
                </c:pt>
                <c:pt idx="39179">
                  <c:v>5.9026325000000002</c:v>
                </c:pt>
                <c:pt idx="39180">
                  <c:v>5.9020062500000003</c:v>
                </c:pt>
                <c:pt idx="39181">
                  <c:v>5.9011537499999998</c:v>
                </c:pt>
                <c:pt idx="39182">
                  <c:v>5.9001868750015998</c:v>
                </c:pt>
                <c:pt idx="39183">
                  <c:v>5.8990531250015996</c:v>
                </c:pt>
                <c:pt idx="39184">
                  <c:v>5.8978406250016002</c:v>
                </c:pt>
                <c:pt idx="39185">
                  <c:v>5.8965268750015998</c:v>
                </c:pt>
                <c:pt idx="39186">
                  <c:v>5.8951599999999997</c:v>
                </c:pt>
                <c:pt idx="39187">
                  <c:v>5.8938125000000001</c:v>
                </c:pt>
                <c:pt idx="39188">
                  <c:v>5.8924906250015994</c:v>
                </c:pt>
                <c:pt idx="39189">
                  <c:v>5.8912718750015998</c:v>
                </c:pt>
                <c:pt idx="39190">
                  <c:v>5.8901424999999996</c:v>
                </c:pt>
                <c:pt idx="39191">
                  <c:v>5.8891462499999996</c:v>
                </c:pt>
                <c:pt idx="39192">
                  <c:v>5.8882349999999999</c:v>
                </c:pt>
                <c:pt idx="39193">
                  <c:v>5.8874775000000001</c:v>
                </c:pt>
                <c:pt idx="39194">
                  <c:v>5.8868381250016002</c:v>
                </c:pt>
                <c:pt idx="39195">
                  <c:v>5.88627375</c:v>
                </c:pt>
                <c:pt idx="39196">
                  <c:v>5.8857731250015997</c:v>
                </c:pt>
                <c:pt idx="39197">
                  <c:v>5.8853881250016</c:v>
                </c:pt>
                <c:pt idx="39198">
                  <c:v>5.8850218750016001</c:v>
                </c:pt>
                <c:pt idx="39199">
                  <c:v>5.8846706250015997</c:v>
                </c:pt>
                <c:pt idx="39200">
                  <c:v>5.8842593750015997</c:v>
                </c:pt>
                <c:pt idx="39201">
                  <c:v>5.8839393750015994</c:v>
                </c:pt>
                <c:pt idx="39202">
                  <c:v>5.8837068750016002</c:v>
                </c:pt>
                <c:pt idx="39203">
                  <c:v>5.8837518750015994</c:v>
                </c:pt>
                <c:pt idx="39204">
                  <c:v>5.8837681250016001</c:v>
                </c:pt>
                <c:pt idx="39205">
                  <c:v>5.8833843750015999</c:v>
                </c:pt>
                <c:pt idx="39206">
                  <c:v>5.8829581250015996</c:v>
                </c:pt>
                <c:pt idx="39207">
                  <c:v>5.8825250000000002</c:v>
                </c:pt>
                <c:pt idx="39208">
                  <c:v>5.8819825000000003</c:v>
                </c:pt>
                <c:pt idx="39209">
                  <c:v>5.8814225000000002</c:v>
                </c:pt>
                <c:pt idx="39210">
                  <c:v>5.8809912500000001</c:v>
                </c:pt>
                <c:pt idx="39211">
                  <c:v>5.8806168750015999</c:v>
                </c:pt>
                <c:pt idx="39212">
                  <c:v>5.8806618750016</c:v>
                </c:pt>
                <c:pt idx="39213">
                  <c:v>5.8810131250015996</c:v>
                </c:pt>
                <c:pt idx="39214">
                  <c:v>5.8814731250015999</c:v>
                </c:pt>
                <c:pt idx="39215">
                  <c:v>5.8818756250015998</c:v>
                </c:pt>
                <c:pt idx="39216">
                  <c:v>5.8823493750016</c:v>
                </c:pt>
                <c:pt idx="39217">
                  <c:v>5.8829149999999997</c:v>
                </c:pt>
                <c:pt idx="39218">
                  <c:v>5.8834549999999997</c:v>
                </c:pt>
                <c:pt idx="39219">
                  <c:v>5.88409125</c:v>
                </c:pt>
                <c:pt idx="39220">
                  <c:v>5.8844637500000001</c:v>
                </c:pt>
                <c:pt idx="39221">
                  <c:v>5.8851112499999996</c:v>
                </c:pt>
                <c:pt idx="39222">
                  <c:v>5.8856893750015997</c:v>
                </c:pt>
                <c:pt idx="39223">
                  <c:v>5.8860143750015999</c:v>
                </c:pt>
                <c:pt idx="39224">
                  <c:v>5.8863637500000001</c:v>
                </c:pt>
                <c:pt idx="39225">
                  <c:v>5.8867287499999996</c:v>
                </c:pt>
                <c:pt idx="39226">
                  <c:v>5.8873718750016</c:v>
                </c:pt>
                <c:pt idx="39227">
                  <c:v>5.8877006250015995</c:v>
                </c:pt>
                <c:pt idx="39228">
                  <c:v>5.8882981250016</c:v>
                </c:pt>
                <c:pt idx="39229">
                  <c:v>5.8886637500000001</c:v>
                </c:pt>
                <c:pt idx="39230">
                  <c:v>5.8892181250015998</c:v>
                </c:pt>
                <c:pt idx="39231">
                  <c:v>5.8897218750015998</c:v>
                </c:pt>
                <c:pt idx="39232">
                  <c:v>5.8902537500000003</c:v>
                </c:pt>
                <c:pt idx="39233">
                  <c:v>5.8907943750016001</c:v>
                </c:pt>
                <c:pt idx="39234">
                  <c:v>5.8913356250015996</c:v>
                </c:pt>
                <c:pt idx="39235">
                  <c:v>5.8919537499999999</c:v>
                </c:pt>
                <c:pt idx="39236">
                  <c:v>5.8925287500000003</c:v>
                </c:pt>
                <c:pt idx="39237">
                  <c:v>5.8930999999999996</c:v>
                </c:pt>
                <c:pt idx="39238">
                  <c:v>5.8935062499999997</c:v>
                </c:pt>
                <c:pt idx="39239">
                  <c:v>5.8940062500000003</c:v>
                </c:pt>
                <c:pt idx="39240">
                  <c:v>5.8944556250015996</c:v>
                </c:pt>
                <c:pt idx="39241">
                  <c:v>5.8948631250016001</c:v>
                </c:pt>
                <c:pt idx="39242">
                  <c:v>5.8944824999999996</c:v>
                </c:pt>
                <c:pt idx="39243">
                  <c:v>5.8939824999999999</c:v>
                </c:pt>
                <c:pt idx="39244">
                  <c:v>5.8936418750015998</c:v>
                </c:pt>
                <c:pt idx="39245">
                  <c:v>5.8932631250015994</c:v>
                </c:pt>
                <c:pt idx="39246">
                  <c:v>5.8926837499999998</c:v>
                </c:pt>
                <c:pt idx="39247">
                  <c:v>5.8921349999999997</c:v>
                </c:pt>
                <c:pt idx="39248">
                  <c:v>5.8913925000000003</c:v>
                </c:pt>
                <c:pt idx="39249">
                  <c:v>5.8906531250015997</c:v>
                </c:pt>
                <c:pt idx="39250">
                  <c:v>5.8898887499999999</c:v>
                </c:pt>
                <c:pt idx="39251">
                  <c:v>5.8890099999999999</c:v>
                </c:pt>
                <c:pt idx="39252">
                  <c:v>5.8882025000000002</c:v>
                </c:pt>
                <c:pt idx="39253">
                  <c:v>5.8872643750015996</c:v>
                </c:pt>
                <c:pt idx="39254">
                  <c:v>5.8863493750015996</c:v>
                </c:pt>
                <c:pt idx="39255">
                  <c:v>5.8854868750015994</c:v>
                </c:pt>
                <c:pt idx="39256">
                  <c:v>5.8848068750015994</c:v>
                </c:pt>
                <c:pt idx="39257">
                  <c:v>5.8841475000000001</c:v>
                </c:pt>
                <c:pt idx="39258">
                  <c:v>5.8835887500000004</c:v>
                </c:pt>
                <c:pt idx="39259">
                  <c:v>5.88305875</c:v>
                </c:pt>
                <c:pt idx="39260">
                  <c:v>5.8825806250015997</c:v>
                </c:pt>
                <c:pt idx="39261">
                  <c:v>5.8819831250016001</c:v>
                </c:pt>
                <c:pt idx="39262">
                  <c:v>5.8815162499999998</c:v>
                </c:pt>
                <c:pt idx="39263">
                  <c:v>5.88111125</c:v>
                </c:pt>
                <c:pt idx="39264">
                  <c:v>5.8807793750016</c:v>
                </c:pt>
                <c:pt idx="39265">
                  <c:v>5.8811499999999999</c:v>
                </c:pt>
                <c:pt idx="39266">
                  <c:v>5.8815031250015997</c:v>
                </c:pt>
                <c:pt idx="39267">
                  <c:v>5.8819893750015995</c:v>
                </c:pt>
                <c:pt idx="39268">
                  <c:v>5.8824775000000002</c:v>
                </c:pt>
                <c:pt idx="39269">
                  <c:v>5.8830268750016002</c:v>
                </c:pt>
                <c:pt idx="39270">
                  <c:v>5.8834462500000004</c:v>
                </c:pt>
                <c:pt idx="39271">
                  <c:v>5.8839893750016001</c:v>
                </c:pt>
                <c:pt idx="39272">
                  <c:v>5.8845237499999996</c:v>
                </c:pt>
                <c:pt idx="39273">
                  <c:v>5.8850249999999997</c:v>
                </c:pt>
                <c:pt idx="39274">
                  <c:v>5.8855768750015995</c:v>
                </c:pt>
                <c:pt idx="39275">
                  <c:v>5.8862287499999999</c:v>
                </c:pt>
                <c:pt idx="39276">
                  <c:v>5.886565</c:v>
                </c:pt>
                <c:pt idx="39277">
                  <c:v>5.8868937499999996</c:v>
                </c:pt>
                <c:pt idx="39278">
                  <c:v>5.8872574999999996</c:v>
                </c:pt>
                <c:pt idx="39279">
                  <c:v>5.8875912499999998</c:v>
                </c:pt>
                <c:pt idx="39280">
                  <c:v>5.8880243750016001</c:v>
                </c:pt>
                <c:pt idx="39281">
                  <c:v>5.8885993750015997</c:v>
                </c:pt>
                <c:pt idx="39282">
                  <c:v>5.8892249999999997</c:v>
                </c:pt>
                <c:pt idx="39283">
                  <c:v>5.8896162500000004</c:v>
                </c:pt>
                <c:pt idx="39284">
                  <c:v>5.8899381250016001</c:v>
                </c:pt>
                <c:pt idx="39285">
                  <c:v>5.8902881250016002</c:v>
                </c:pt>
                <c:pt idx="39286">
                  <c:v>5.8909293750015994</c:v>
                </c:pt>
                <c:pt idx="39287">
                  <c:v>5.8912500000000003</c:v>
                </c:pt>
                <c:pt idx="39288">
                  <c:v>5.8916443750015999</c:v>
                </c:pt>
                <c:pt idx="39289">
                  <c:v>5.8919793750015996</c:v>
                </c:pt>
                <c:pt idx="39290">
                  <c:v>5.8923368750015994</c:v>
                </c:pt>
                <c:pt idx="39291">
                  <c:v>5.8926806250016002</c:v>
                </c:pt>
                <c:pt idx="39292">
                  <c:v>5.8932081250015997</c:v>
                </c:pt>
                <c:pt idx="39293">
                  <c:v>5.8936187499999999</c:v>
                </c:pt>
                <c:pt idx="39294">
                  <c:v>5.8928931250016001</c:v>
                </c:pt>
                <c:pt idx="39295">
                  <c:v>5.8922531250015995</c:v>
                </c:pt>
                <c:pt idx="39296">
                  <c:v>5.8915031250015995</c:v>
                </c:pt>
                <c:pt idx="39297">
                  <c:v>5.8905468750015997</c:v>
                </c:pt>
                <c:pt idx="39298">
                  <c:v>5.8896112499999997</c:v>
                </c:pt>
                <c:pt idx="39299">
                  <c:v>5.8886056250015999</c:v>
                </c:pt>
                <c:pt idx="39300">
                  <c:v>5.8875624999999996</c:v>
                </c:pt>
                <c:pt idx="39301">
                  <c:v>5.8865937500000003</c:v>
                </c:pt>
                <c:pt idx="39302">
                  <c:v>5.8855837500000003</c:v>
                </c:pt>
                <c:pt idx="39303">
                  <c:v>5.8847018750015998</c:v>
                </c:pt>
                <c:pt idx="39304">
                  <c:v>5.8838381250016001</c:v>
                </c:pt>
                <c:pt idx="39305">
                  <c:v>5.8831206250015997</c:v>
                </c:pt>
                <c:pt idx="39306">
                  <c:v>5.8824737499999999</c:v>
                </c:pt>
                <c:pt idx="39307">
                  <c:v>5.8819881250016</c:v>
                </c:pt>
                <c:pt idx="39308">
                  <c:v>5.8815381250016001</c:v>
                </c:pt>
                <c:pt idx="39309">
                  <c:v>5.8810337500000003</c:v>
                </c:pt>
                <c:pt idx="39310">
                  <c:v>5.88057125</c:v>
                </c:pt>
                <c:pt idx="39311">
                  <c:v>5.8800537500000001</c:v>
                </c:pt>
                <c:pt idx="39312">
                  <c:v>5.8796175000000002</c:v>
                </c:pt>
                <c:pt idx="39313">
                  <c:v>5.8791587500000002</c:v>
                </c:pt>
                <c:pt idx="39314">
                  <c:v>5.8787693750015997</c:v>
                </c:pt>
                <c:pt idx="39315">
                  <c:v>5.8783931250016002</c:v>
                </c:pt>
                <c:pt idx="39316">
                  <c:v>5.8779393750016</c:v>
                </c:pt>
                <c:pt idx="39317">
                  <c:v>5.8775156250015996</c:v>
                </c:pt>
                <c:pt idx="39318">
                  <c:v>5.8778762499999999</c:v>
                </c:pt>
                <c:pt idx="39319">
                  <c:v>5.8782568750015995</c:v>
                </c:pt>
                <c:pt idx="39320">
                  <c:v>5.8785781250015994</c:v>
                </c:pt>
                <c:pt idx="39321">
                  <c:v>5.8789412499999996</c:v>
                </c:pt>
                <c:pt idx="39322">
                  <c:v>5.8793068750015998</c:v>
                </c:pt>
                <c:pt idx="39323">
                  <c:v>5.8797806250016</c:v>
                </c:pt>
                <c:pt idx="39324">
                  <c:v>5.8801743750015998</c:v>
                </c:pt>
                <c:pt idx="39325">
                  <c:v>5.8806000000000003</c:v>
                </c:pt>
                <c:pt idx="39326">
                  <c:v>5.8810268750015995</c:v>
                </c:pt>
                <c:pt idx="39327">
                  <c:v>5.8813975000000003</c:v>
                </c:pt>
                <c:pt idx="39328">
                  <c:v>5.8819006250015997</c:v>
                </c:pt>
                <c:pt idx="39329">
                  <c:v>5.8824456250015995</c:v>
                </c:pt>
                <c:pt idx="39330">
                  <c:v>5.8828693750015999</c:v>
                </c:pt>
                <c:pt idx="39331">
                  <c:v>5.8832768750015996</c:v>
                </c:pt>
                <c:pt idx="39332">
                  <c:v>5.8837018750015995</c:v>
                </c:pt>
                <c:pt idx="39333">
                  <c:v>5.8841762500000003</c:v>
                </c:pt>
                <c:pt idx="39334">
                  <c:v>5.8845175000000003</c:v>
                </c:pt>
                <c:pt idx="39335">
                  <c:v>5.8849143750015998</c:v>
                </c:pt>
                <c:pt idx="39336">
                  <c:v>5.8847375</c:v>
                </c:pt>
                <c:pt idx="39337">
                  <c:v>5.8843649999999998</c:v>
                </c:pt>
                <c:pt idx="39338">
                  <c:v>5.8839006250015995</c:v>
                </c:pt>
                <c:pt idx="39339">
                  <c:v>5.8835612499999996</c:v>
                </c:pt>
                <c:pt idx="39340">
                  <c:v>5.8831949999999997</c:v>
                </c:pt>
                <c:pt idx="39341">
                  <c:v>5.8827637499999996</c:v>
                </c:pt>
                <c:pt idx="39342">
                  <c:v>5.8823718750016001</c:v>
                </c:pt>
                <c:pt idx="39343">
                  <c:v>5.8819818750015997</c:v>
                </c:pt>
                <c:pt idx="39344">
                  <c:v>5.8815837499999999</c:v>
                </c:pt>
                <c:pt idx="39345">
                  <c:v>5.8812168750015994</c:v>
                </c:pt>
                <c:pt idx="39346">
                  <c:v>5.8805199999999997</c:v>
                </c:pt>
                <c:pt idx="39347">
                  <c:v>5.8799887499999999</c:v>
                </c:pt>
                <c:pt idx="39348">
                  <c:v>5.87958625</c:v>
                </c:pt>
                <c:pt idx="39349">
                  <c:v>5.8790818750015994</c:v>
                </c:pt>
                <c:pt idx="39350">
                  <c:v>5.8795200000000003</c:v>
                </c:pt>
                <c:pt idx="39351">
                  <c:v>5.8799124999999997</c:v>
                </c:pt>
                <c:pt idx="39352">
                  <c:v>5.8802406250015995</c:v>
                </c:pt>
                <c:pt idx="39353">
                  <c:v>5.8806281250015999</c:v>
                </c:pt>
                <c:pt idx="39354">
                  <c:v>5.8810037499999996</c:v>
                </c:pt>
                <c:pt idx="39355">
                  <c:v>5.8813381250015997</c:v>
                </c:pt>
                <c:pt idx="39356">
                  <c:v>5.8816856250015999</c:v>
                </c:pt>
                <c:pt idx="39357">
                  <c:v>5.8820300000000003</c:v>
                </c:pt>
                <c:pt idx="39358">
                  <c:v>5.8823806250016002</c:v>
                </c:pt>
                <c:pt idx="39359">
                  <c:v>5.8827368750015996</c:v>
                </c:pt>
                <c:pt idx="39360">
                  <c:v>5.8831206250015997</c:v>
                </c:pt>
                <c:pt idx="39361">
                  <c:v>5.8834962500000003</c:v>
                </c:pt>
                <c:pt idx="39362">
                  <c:v>5.8838762500000001</c:v>
                </c:pt>
                <c:pt idx="39363">
                  <c:v>5.8842168750015995</c:v>
                </c:pt>
                <c:pt idx="39364">
                  <c:v>5.8846518750015999</c:v>
                </c:pt>
                <c:pt idx="39365">
                  <c:v>5.8850875</c:v>
                </c:pt>
                <c:pt idx="39366">
                  <c:v>5.8854093750015997</c:v>
                </c:pt>
                <c:pt idx="39367">
                  <c:v>5.8850631250015999</c:v>
                </c:pt>
                <c:pt idx="39368">
                  <c:v>5.8846112499999998</c:v>
                </c:pt>
                <c:pt idx="39369">
                  <c:v>5.8842656250015999</c:v>
                </c:pt>
                <c:pt idx="39370">
                  <c:v>5.8839449999999998</c:v>
                </c:pt>
                <c:pt idx="39371">
                  <c:v>5.8836181250015995</c:v>
                </c:pt>
                <c:pt idx="39372">
                  <c:v>5.8832962499999999</c:v>
                </c:pt>
                <c:pt idx="39373">
                  <c:v>5.8829062499999996</c:v>
                </c:pt>
                <c:pt idx="39374">
                  <c:v>5.8825174999999996</c:v>
                </c:pt>
                <c:pt idx="39375">
                  <c:v>5.8827556250016002</c:v>
                </c:pt>
                <c:pt idx="39376">
                  <c:v>5.88314</c:v>
                </c:pt>
                <c:pt idx="39377">
                  <c:v>5.8836087499999996</c:v>
                </c:pt>
                <c:pt idx="39378">
                  <c:v>5.8840331250015998</c:v>
                </c:pt>
                <c:pt idx="39379">
                  <c:v>5.8844281250016</c:v>
                </c:pt>
                <c:pt idx="39380">
                  <c:v>5.8848124999999998</c:v>
                </c:pt>
                <c:pt idx="39381">
                  <c:v>5.8852306250015998</c:v>
                </c:pt>
                <c:pt idx="39382">
                  <c:v>5.8856718750015995</c:v>
                </c:pt>
                <c:pt idx="39383">
                  <c:v>5.8861175000000001</c:v>
                </c:pt>
                <c:pt idx="39384">
                  <c:v>5.8864650000000003</c:v>
                </c:pt>
                <c:pt idx="39385">
                  <c:v>5.8867981250015999</c:v>
                </c:pt>
                <c:pt idx="39386">
                  <c:v>5.8871293750015994</c:v>
                </c:pt>
                <c:pt idx="39387">
                  <c:v>5.8874924999999996</c:v>
                </c:pt>
                <c:pt idx="39388">
                  <c:v>5.8878743750015996</c:v>
                </c:pt>
                <c:pt idx="39389">
                  <c:v>5.8873206250015997</c:v>
                </c:pt>
                <c:pt idx="39390">
                  <c:v>5.8866812499999996</c:v>
                </c:pt>
                <c:pt idx="39391">
                  <c:v>5.8860737500000004</c:v>
                </c:pt>
                <c:pt idx="39392">
                  <c:v>5.8854768750015998</c:v>
                </c:pt>
                <c:pt idx="39393">
                  <c:v>5.8851418750016</c:v>
                </c:pt>
                <c:pt idx="39394">
                  <c:v>5.88469</c:v>
                </c:pt>
                <c:pt idx="39395">
                  <c:v>5.8843293750015997</c:v>
                </c:pt>
                <c:pt idx="39396">
                  <c:v>5.8839437500000003</c:v>
                </c:pt>
                <c:pt idx="39397">
                  <c:v>5.8835718750015999</c:v>
                </c:pt>
                <c:pt idx="39398">
                  <c:v>5.8832387500000003</c:v>
                </c:pt>
                <c:pt idx="39399">
                  <c:v>5.8828725000000004</c:v>
                </c:pt>
                <c:pt idx="39400">
                  <c:v>5.8821599999999998</c:v>
                </c:pt>
                <c:pt idx="39401">
                  <c:v>5.8814475000000002</c:v>
                </c:pt>
                <c:pt idx="39402">
                  <c:v>5.8807737500000004</c:v>
                </c:pt>
                <c:pt idx="39403">
                  <c:v>5.8804274999999997</c:v>
                </c:pt>
                <c:pt idx="39404">
                  <c:v>5.8797793750015996</c:v>
                </c:pt>
                <c:pt idx="39405">
                  <c:v>5.87928125</c:v>
                </c:pt>
                <c:pt idx="39406">
                  <c:v>5.8788200000000002</c:v>
                </c:pt>
                <c:pt idx="39407">
                  <c:v>5.8783743750015995</c:v>
                </c:pt>
                <c:pt idx="39408">
                  <c:v>5.8780212499999998</c:v>
                </c:pt>
                <c:pt idx="39409">
                  <c:v>5.8775131250015997</c:v>
                </c:pt>
                <c:pt idx="39410">
                  <c:v>5.877135</c:v>
                </c:pt>
                <c:pt idx="39411">
                  <c:v>5.8776068750016002</c:v>
                </c:pt>
                <c:pt idx="39412">
                  <c:v>5.8779281250016</c:v>
                </c:pt>
                <c:pt idx="39413">
                  <c:v>5.8783043750015995</c:v>
                </c:pt>
                <c:pt idx="39414">
                  <c:v>5.8787731250016</c:v>
                </c:pt>
                <c:pt idx="39415">
                  <c:v>5.8792343750015998</c:v>
                </c:pt>
                <c:pt idx="39416">
                  <c:v>5.8795787500000003</c:v>
                </c:pt>
                <c:pt idx="39417">
                  <c:v>5.8799787500000003</c:v>
                </c:pt>
                <c:pt idx="39418">
                  <c:v>5.8803756250015997</c:v>
                </c:pt>
                <c:pt idx="39419">
                  <c:v>5.8807418750015996</c:v>
                </c:pt>
                <c:pt idx="39420">
                  <c:v>5.8811187499999997</c:v>
                </c:pt>
                <c:pt idx="39421">
                  <c:v>5.8815468750016002</c:v>
                </c:pt>
                <c:pt idx="39422">
                  <c:v>5.88205125</c:v>
                </c:pt>
                <c:pt idx="39423">
                  <c:v>5.8825093750016002</c:v>
                </c:pt>
                <c:pt idx="39424">
                  <c:v>5.8830806250015995</c:v>
                </c:pt>
                <c:pt idx="39425">
                  <c:v>5.8835875</c:v>
                </c:pt>
                <c:pt idx="39426">
                  <c:v>5.8842381250016</c:v>
                </c:pt>
                <c:pt idx="39427">
                  <c:v>5.8848668750015998</c:v>
                </c:pt>
                <c:pt idx="39428">
                  <c:v>5.8852124999999997</c:v>
                </c:pt>
                <c:pt idx="39429">
                  <c:v>5.8855374999999999</c:v>
                </c:pt>
                <c:pt idx="39430">
                  <c:v>5.8861412499999997</c:v>
                </c:pt>
                <c:pt idx="39431">
                  <c:v>5.8865062500000001</c:v>
                </c:pt>
                <c:pt idx="39432">
                  <c:v>5.8868406250016001</c:v>
                </c:pt>
                <c:pt idx="39433">
                  <c:v>5.8874481250016002</c:v>
                </c:pt>
                <c:pt idx="39434">
                  <c:v>5.8878025000000003</c:v>
                </c:pt>
                <c:pt idx="39435">
                  <c:v>5.8881662500000003</c:v>
                </c:pt>
                <c:pt idx="39436">
                  <c:v>5.8884962500000002</c:v>
                </c:pt>
                <c:pt idx="39437">
                  <c:v>5.8888843750015996</c:v>
                </c:pt>
                <c:pt idx="39438">
                  <c:v>5.8892393750015994</c:v>
                </c:pt>
                <c:pt idx="39439">
                  <c:v>5.8898906250016001</c:v>
                </c:pt>
                <c:pt idx="39440">
                  <c:v>5.8904218750016</c:v>
                </c:pt>
                <c:pt idx="39441">
                  <c:v>5.8909000000000002</c:v>
                </c:pt>
                <c:pt idx="39442">
                  <c:v>5.8913675000000003</c:v>
                </c:pt>
                <c:pt idx="39443">
                  <c:v>5.8917643750015998</c:v>
                </c:pt>
                <c:pt idx="39444">
                  <c:v>5.89136375</c:v>
                </c:pt>
                <c:pt idx="39445">
                  <c:v>5.8909106250015997</c:v>
                </c:pt>
                <c:pt idx="39446">
                  <c:v>5.8903356250016001</c:v>
                </c:pt>
                <c:pt idx="39447">
                  <c:v>5.8895281250015996</c:v>
                </c:pt>
                <c:pt idx="39448">
                  <c:v>5.88863</c:v>
                </c:pt>
                <c:pt idx="39449">
                  <c:v>5.8876218750015994</c:v>
                </c:pt>
                <c:pt idx="39450">
                  <c:v>5.8864274999999999</c:v>
                </c:pt>
                <c:pt idx="39451">
                  <c:v>5.8852018750015995</c:v>
                </c:pt>
                <c:pt idx="39452">
                  <c:v>5.8838800000000004</c:v>
                </c:pt>
                <c:pt idx="39453">
                  <c:v>5.8826937499999996</c:v>
                </c:pt>
                <c:pt idx="39454">
                  <c:v>5.8814893750015997</c:v>
                </c:pt>
                <c:pt idx="39455">
                  <c:v>5.8804287500000001</c:v>
                </c:pt>
                <c:pt idx="39456">
                  <c:v>5.8794381250015997</c:v>
                </c:pt>
                <c:pt idx="39457">
                  <c:v>5.8785912500000004</c:v>
                </c:pt>
                <c:pt idx="39458">
                  <c:v>5.8778762499999999</c:v>
                </c:pt>
                <c:pt idx="39459">
                  <c:v>5.8772556250015997</c:v>
                </c:pt>
                <c:pt idx="39460">
                  <c:v>5.8768612500000001</c:v>
                </c:pt>
                <c:pt idx="39461">
                  <c:v>5.8765156250016002</c:v>
                </c:pt>
                <c:pt idx="39462">
                  <c:v>5.8761718750015994</c:v>
                </c:pt>
                <c:pt idx="39463">
                  <c:v>5.8762431250015998</c:v>
                </c:pt>
                <c:pt idx="39464">
                  <c:v>5.8765656250016001</c:v>
                </c:pt>
                <c:pt idx="39465">
                  <c:v>5.8769256250015998</c:v>
                </c:pt>
                <c:pt idx="39466">
                  <c:v>5.8773106250015994</c:v>
                </c:pt>
                <c:pt idx="39467">
                  <c:v>5.8776531250015998</c:v>
                </c:pt>
                <c:pt idx="39468">
                  <c:v>5.87803875</c:v>
                </c:pt>
                <c:pt idx="39469">
                  <c:v>5.8784518750016002</c:v>
                </c:pt>
                <c:pt idx="39470">
                  <c:v>5.8786087499999997</c:v>
                </c:pt>
                <c:pt idx="39471">
                  <c:v>5.8782031250015994</c:v>
                </c:pt>
                <c:pt idx="39472">
                  <c:v>5.8777318750015999</c:v>
                </c:pt>
                <c:pt idx="39473">
                  <c:v>5.8773806250015994</c:v>
                </c:pt>
                <c:pt idx="39474">
                  <c:v>5.8769268750016002</c:v>
                </c:pt>
                <c:pt idx="39475">
                  <c:v>5.8764243750015996</c:v>
                </c:pt>
                <c:pt idx="39476">
                  <c:v>5.8759062499999999</c:v>
                </c:pt>
                <c:pt idx="39477">
                  <c:v>5.8754324999999996</c:v>
                </c:pt>
                <c:pt idx="39478">
                  <c:v>5.8749456250016001</c:v>
                </c:pt>
                <c:pt idx="39479">
                  <c:v>5.8744787499999997</c:v>
                </c:pt>
                <c:pt idx="39480">
                  <c:v>5.8739231250015997</c:v>
                </c:pt>
                <c:pt idx="39481">
                  <c:v>5.8734450000000002</c:v>
                </c:pt>
                <c:pt idx="39482">
                  <c:v>5.8729456250015994</c:v>
                </c:pt>
                <c:pt idx="39483">
                  <c:v>5.8725656250015996</c:v>
                </c:pt>
                <c:pt idx="39484">
                  <c:v>5.8722075</c:v>
                </c:pt>
                <c:pt idx="39485">
                  <c:v>5.8717937500000001</c:v>
                </c:pt>
                <c:pt idx="39486">
                  <c:v>5.8714393750016001</c:v>
                </c:pt>
                <c:pt idx="39487">
                  <c:v>5.8710250000000004</c:v>
                </c:pt>
                <c:pt idx="39488">
                  <c:v>5.8706437500000002</c:v>
                </c:pt>
                <c:pt idx="39489">
                  <c:v>5.8702712500000001</c:v>
                </c:pt>
                <c:pt idx="39490">
                  <c:v>5.8698125000000001</c:v>
                </c:pt>
                <c:pt idx="39491">
                  <c:v>5.8693799999999996</c:v>
                </c:pt>
                <c:pt idx="39492">
                  <c:v>5.8698193750016001</c:v>
                </c:pt>
                <c:pt idx="39493">
                  <c:v>5.8702137499999996</c:v>
                </c:pt>
                <c:pt idx="39494">
                  <c:v>5.8706312499999997</c:v>
                </c:pt>
                <c:pt idx="39495">
                  <c:v>5.8710812499999996</c:v>
                </c:pt>
                <c:pt idx="39496">
                  <c:v>5.8716137499999999</c:v>
                </c:pt>
                <c:pt idx="39497">
                  <c:v>5.8721056250016002</c:v>
                </c:pt>
                <c:pt idx="39498">
                  <c:v>5.8724931250015997</c:v>
                </c:pt>
                <c:pt idx="39499">
                  <c:v>5.8728137499999997</c:v>
                </c:pt>
                <c:pt idx="39500">
                  <c:v>5.8731956250015998</c:v>
                </c:pt>
                <c:pt idx="39501">
                  <c:v>5.8736137499999996</c:v>
                </c:pt>
                <c:pt idx="39502">
                  <c:v>5.8739406250016</c:v>
                </c:pt>
                <c:pt idx="39503">
                  <c:v>5.8743400000000001</c:v>
                </c:pt>
                <c:pt idx="39504">
                  <c:v>5.8748362500000004</c:v>
                </c:pt>
                <c:pt idx="39505">
                  <c:v>5.8753543750016002</c:v>
                </c:pt>
                <c:pt idx="39506">
                  <c:v>5.8757962499999996</c:v>
                </c:pt>
                <c:pt idx="39507">
                  <c:v>5.8762074999999996</c:v>
                </c:pt>
                <c:pt idx="39508">
                  <c:v>5.8766568750015997</c:v>
                </c:pt>
                <c:pt idx="39509">
                  <c:v>5.8771275000000003</c:v>
                </c:pt>
                <c:pt idx="39510">
                  <c:v>5.8775181250015995</c:v>
                </c:pt>
                <c:pt idx="39511">
                  <c:v>5.8780481250015999</c:v>
                </c:pt>
                <c:pt idx="39512">
                  <c:v>5.8783899999999996</c:v>
                </c:pt>
                <c:pt idx="39513">
                  <c:v>5.8790443750015999</c:v>
                </c:pt>
                <c:pt idx="39514">
                  <c:v>5.8795881250016002</c:v>
                </c:pt>
                <c:pt idx="39515">
                  <c:v>5.8802237499999999</c:v>
                </c:pt>
                <c:pt idx="39516">
                  <c:v>5.8807293750016001</c:v>
                </c:pt>
                <c:pt idx="39517">
                  <c:v>5.8810593750016</c:v>
                </c:pt>
                <c:pt idx="39518">
                  <c:v>5.8815600000000003</c:v>
                </c:pt>
                <c:pt idx="39519">
                  <c:v>5.8820649999999999</c:v>
                </c:pt>
                <c:pt idx="39520">
                  <c:v>5.8825475000000003</c:v>
                </c:pt>
                <c:pt idx="39521">
                  <c:v>5.8830268750016002</c:v>
                </c:pt>
                <c:pt idx="39522">
                  <c:v>5.8834093750015999</c:v>
                </c:pt>
                <c:pt idx="39523">
                  <c:v>5.8837837500000001</c:v>
                </c:pt>
                <c:pt idx="39524">
                  <c:v>5.8841081250015996</c:v>
                </c:pt>
                <c:pt idx="39525">
                  <c:v>5.8844587500000003</c:v>
                </c:pt>
                <c:pt idx="39526">
                  <c:v>5.8839724999999996</c:v>
                </c:pt>
                <c:pt idx="39527">
                  <c:v>5.8833918750015997</c:v>
                </c:pt>
                <c:pt idx="39528">
                  <c:v>5.8827524999999996</c:v>
                </c:pt>
                <c:pt idx="39529">
                  <c:v>5.8820618750015994</c:v>
                </c:pt>
                <c:pt idx="39530">
                  <c:v>5.8817331250015998</c:v>
                </c:pt>
                <c:pt idx="39531">
                  <c:v>5.8813575</c:v>
                </c:pt>
                <c:pt idx="39532">
                  <c:v>5.8810231250016001</c:v>
                </c:pt>
                <c:pt idx="39533">
                  <c:v>5.8803993750016001</c:v>
                </c:pt>
                <c:pt idx="39534">
                  <c:v>5.8798918750015998</c:v>
                </c:pt>
                <c:pt idx="39535">
                  <c:v>5.8792887499999997</c:v>
                </c:pt>
                <c:pt idx="39536">
                  <c:v>5.8787037499999997</c:v>
                </c:pt>
                <c:pt idx="39537">
                  <c:v>5.8780687499999997</c:v>
                </c:pt>
                <c:pt idx="39538">
                  <c:v>5.8775149999999998</c:v>
                </c:pt>
                <c:pt idx="39539">
                  <c:v>5.8771674999999997</c:v>
                </c:pt>
                <c:pt idx="39540">
                  <c:v>5.8766175</c:v>
                </c:pt>
                <c:pt idx="39541">
                  <c:v>5.8761299999999999</c:v>
                </c:pt>
                <c:pt idx="39542">
                  <c:v>5.8757987500000004</c:v>
                </c:pt>
                <c:pt idx="39543">
                  <c:v>5.8755050000000004</c:v>
                </c:pt>
                <c:pt idx="39544">
                  <c:v>5.8758662499999996</c:v>
                </c:pt>
                <c:pt idx="39545">
                  <c:v>5.8762074999999996</c:v>
                </c:pt>
                <c:pt idx="39546">
                  <c:v>5.8760387500000002</c:v>
                </c:pt>
                <c:pt idx="39547">
                  <c:v>5.8764387500000002</c:v>
                </c:pt>
                <c:pt idx="39548">
                  <c:v>5.8767793750015995</c:v>
                </c:pt>
                <c:pt idx="39549">
                  <c:v>5.8771837500000004</c:v>
                </c:pt>
                <c:pt idx="39550">
                  <c:v>5.8775693750015998</c:v>
                </c:pt>
                <c:pt idx="39551">
                  <c:v>5.8779781250015999</c:v>
                </c:pt>
                <c:pt idx="39552">
                  <c:v>5.8784349999999996</c:v>
                </c:pt>
                <c:pt idx="39553">
                  <c:v>5.8788099999999996</c:v>
                </c:pt>
                <c:pt idx="39554">
                  <c:v>5.8792012500000004</c:v>
                </c:pt>
                <c:pt idx="39555">
                  <c:v>5.8795581250015996</c:v>
                </c:pt>
                <c:pt idx="39556">
                  <c:v>5.8799143750015999</c:v>
                </c:pt>
                <c:pt idx="39557">
                  <c:v>5.8802874999999997</c:v>
                </c:pt>
                <c:pt idx="39558">
                  <c:v>5.88063</c:v>
                </c:pt>
                <c:pt idx="39559">
                  <c:v>5.8809593750015994</c:v>
                </c:pt>
                <c:pt idx="39560">
                  <c:v>5.8812862499999996</c:v>
                </c:pt>
                <c:pt idx="39561">
                  <c:v>5.8808937500000003</c:v>
                </c:pt>
                <c:pt idx="39562">
                  <c:v>5.8805531250016001</c:v>
                </c:pt>
                <c:pt idx="39563">
                  <c:v>5.8797937500000002</c:v>
                </c:pt>
                <c:pt idx="39564">
                  <c:v>5.8794387500000003</c:v>
                </c:pt>
                <c:pt idx="39565">
                  <c:v>5.8790437500000001</c:v>
                </c:pt>
                <c:pt idx="39566">
                  <c:v>5.8786143750016002</c:v>
                </c:pt>
                <c:pt idx="39567">
                  <c:v>5.8782462500000001</c:v>
                </c:pt>
                <c:pt idx="39568">
                  <c:v>5.8778856250015998</c:v>
                </c:pt>
                <c:pt idx="39569">
                  <c:v>5.8773749999999998</c:v>
                </c:pt>
                <c:pt idx="39570">
                  <c:v>5.8770524999999996</c:v>
                </c:pt>
                <c:pt idx="39571">
                  <c:v>5.8775368750016002</c:v>
                </c:pt>
                <c:pt idx="39572">
                  <c:v>5.8779293750015995</c:v>
                </c:pt>
                <c:pt idx="39573">
                  <c:v>5.8784206250016</c:v>
                </c:pt>
                <c:pt idx="39574">
                  <c:v>5.8788693750015995</c:v>
                </c:pt>
                <c:pt idx="39575">
                  <c:v>5.8792437499999997</c:v>
                </c:pt>
                <c:pt idx="39576">
                  <c:v>5.8796962500000003</c:v>
                </c:pt>
                <c:pt idx="39577">
                  <c:v>5.8801662500000003</c:v>
                </c:pt>
                <c:pt idx="39578">
                  <c:v>5.8805174999999998</c:v>
                </c:pt>
                <c:pt idx="39579">
                  <c:v>5.8809181250015996</c:v>
                </c:pt>
                <c:pt idx="39580">
                  <c:v>5.8813050000000002</c:v>
                </c:pt>
                <c:pt idx="39581">
                  <c:v>5.8817424999999997</c:v>
                </c:pt>
                <c:pt idx="39582">
                  <c:v>5.8821331250015998</c:v>
                </c:pt>
                <c:pt idx="39583">
                  <c:v>5.8824981250016002</c:v>
                </c:pt>
                <c:pt idx="39584">
                  <c:v>5.8829162500000001</c:v>
                </c:pt>
                <c:pt idx="39585">
                  <c:v>5.8825874999999996</c:v>
                </c:pt>
                <c:pt idx="39586">
                  <c:v>5.8818768750016002</c:v>
                </c:pt>
                <c:pt idx="39587">
                  <c:v>5.8814456250016001</c:v>
                </c:pt>
                <c:pt idx="39588">
                  <c:v>5.8809162500000003</c:v>
                </c:pt>
                <c:pt idx="39589">
                  <c:v>5.8803518750016002</c:v>
                </c:pt>
                <c:pt idx="39590">
                  <c:v>5.8797156250015998</c:v>
                </c:pt>
                <c:pt idx="39591">
                  <c:v>5.8790787499999997</c:v>
                </c:pt>
                <c:pt idx="39592">
                  <c:v>5.8782768750015997</c:v>
                </c:pt>
                <c:pt idx="39593">
                  <c:v>5.8775818750016002</c:v>
                </c:pt>
                <c:pt idx="39594">
                  <c:v>5.8767612500000004</c:v>
                </c:pt>
                <c:pt idx="39595">
                  <c:v>5.8759843750015994</c:v>
                </c:pt>
                <c:pt idx="39596">
                  <c:v>5.8751474999999997</c:v>
                </c:pt>
                <c:pt idx="39597">
                  <c:v>5.8743018750016001</c:v>
                </c:pt>
                <c:pt idx="39598">
                  <c:v>5.8735481250015997</c:v>
                </c:pt>
                <c:pt idx="39599">
                  <c:v>5.8727481250015998</c:v>
                </c:pt>
                <c:pt idx="39600">
                  <c:v>5.8719806250015996</c:v>
                </c:pt>
                <c:pt idx="39601">
                  <c:v>5.8712049999999998</c:v>
                </c:pt>
                <c:pt idx="39602">
                  <c:v>5.8705512500000001</c:v>
                </c:pt>
                <c:pt idx="39603">
                  <c:v>5.8698906250015996</c:v>
                </c:pt>
                <c:pt idx="39604">
                  <c:v>5.8693693750015994</c:v>
                </c:pt>
                <c:pt idx="39605">
                  <c:v>5.8688431250016002</c:v>
                </c:pt>
                <c:pt idx="39606">
                  <c:v>5.8685068750016001</c:v>
                </c:pt>
                <c:pt idx="39607">
                  <c:v>5.8681862499999999</c:v>
                </c:pt>
                <c:pt idx="39608">
                  <c:v>5.8676575</c:v>
                </c:pt>
                <c:pt idx="39609">
                  <c:v>5.8679887500000003</c:v>
                </c:pt>
                <c:pt idx="39610">
                  <c:v>5.8684087500000004</c:v>
                </c:pt>
                <c:pt idx="39611">
                  <c:v>5.8687318750015995</c:v>
                </c:pt>
                <c:pt idx="39612">
                  <c:v>5.8691275000000003</c:v>
                </c:pt>
                <c:pt idx="39613">
                  <c:v>5.8694931250015996</c:v>
                </c:pt>
                <c:pt idx="39614">
                  <c:v>5.87001375</c:v>
                </c:pt>
                <c:pt idx="39615">
                  <c:v>5.8704974999999999</c:v>
                </c:pt>
                <c:pt idx="39616">
                  <c:v>5.8710662500000002</c:v>
                </c:pt>
                <c:pt idx="39617">
                  <c:v>5.87153875</c:v>
                </c:pt>
                <c:pt idx="39618">
                  <c:v>5.8719543750016001</c:v>
                </c:pt>
                <c:pt idx="39619">
                  <c:v>5.8724487500000002</c:v>
                </c:pt>
                <c:pt idx="39620">
                  <c:v>5.8728093750015997</c:v>
                </c:pt>
                <c:pt idx="39621">
                  <c:v>5.87320625</c:v>
                </c:pt>
                <c:pt idx="39622">
                  <c:v>5.8736256250015995</c:v>
                </c:pt>
                <c:pt idx="39623">
                  <c:v>5.8741131250015997</c:v>
                </c:pt>
                <c:pt idx="39624">
                  <c:v>5.8745462499999999</c:v>
                </c:pt>
                <c:pt idx="39625">
                  <c:v>5.8750368750015998</c:v>
                </c:pt>
                <c:pt idx="39626">
                  <c:v>5.8753968750015995</c:v>
                </c:pt>
                <c:pt idx="39627">
                  <c:v>5.8757875000000004</c:v>
                </c:pt>
                <c:pt idx="39628">
                  <c:v>5.8761599999999996</c:v>
                </c:pt>
                <c:pt idx="39629">
                  <c:v>5.8765749999999999</c:v>
                </c:pt>
                <c:pt idx="39630">
                  <c:v>5.8769831250015994</c:v>
                </c:pt>
                <c:pt idx="39631">
                  <c:v>5.8773262500000003</c:v>
                </c:pt>
                <c:pt idx="39632">
                  <c:v>5.8768750000000001</c:v>
                </c:pt>
                <c:pt idx="39633">
                  <c:v>5.8762862499999997</c:v>
                </c:pt>
                <c:pt idx="39634">
                  <c:v>5.8757943750015995</c:v>
                </c:pt>
                <c:pt idx="39635">
                  <c:v>5.8753687499999998</c:v>
                </c:pt>
                <c:pt idx="39636">
                  <c:v>5.8748931250015994</c:v>
                </c:pt>
                <c:pt idx="39637">
                  <c:v>5.8744293750015997</c:v>
                </c:pt>
                <c:pt idx="39638">
                  <c:v>5.8740093750015996</c:v>
                </c:pt>
                <c:pt idx="39639">
                  <c:v>5.8736387499999996</c:v>
                </c:pt>
                <c:pt idx="39640">
                  <c:v>5.8732662500000004</c:v>
                </c:pt>
                <c:pt idx="39641">
                  <c:v>5.8728937500000002</c:v>
                </c:pt>
                <c:pt idx="39642">
                  <c:v>5.8725337499999997</c:v>
                </c:pt>
                <c:pt idx="39643">
                  <c:v>5.8720712500000003</c:v>
                </c:pt>
                <c:pt idx="39644">
                  <c:v>5.8716749999999998</c:v>
                </c:pt>
                <c:pt idx="39645">
                  <c:v>5.8710687500000001</c:v>
                </c:pt>
                <c:pt idx="39646">
                  <c:v>5.8707093750016002</c:v>
                </c:pt>
                <c:pt idx="39647">
                  <c:v>5.8703168750015999</c:v>
                </c:pt>
                <c:pt idx="39648">
                  <c:v>5.8699831250015997</c:v>
                </c:pt>
                <c:pt idx="39649">
                  <c:v>5.869415</c:v>
                </c:pt>
                <c:pt idx="39650">
                  <c:v>5.8688862500000001</c:v>
                </c:pt>
                <c:pt idx="39651">
                  <c:v>5.8684525000000001</c:v>
                </c:pt>
                <c:pt idx="39652">
                  <c:v>5.8684412500000001</c:v>
                </c:pt>
                <c:pt idx="39653">
                  <c:v>5.8687893750016</c:v>
                </c:pt>
                <c:pt idx="39654">
                  <c:v>5.8692087500000003</c:v>
                </c:pt>
                <c:pt idx="39655">
                  <c:v>5.8696087500000003</c:v>
                </c:pt>
                <c:pt idx="39656">
                  <c:v>5.8700431250016001</c:v>
                </c:pt>
                <c:pt idx="39657">
                  <c:v>5.8704450000000001</c:v>
                </c:pt>
                <c:pt idx="39658">
                  <c:v>5.8708574999999996</c:v>
                </c:pt>
                <c:pt idx="39659">
                  <c:v>5.8712787500000001</c:v>
                </c:pt>
                <c:pt idx="39660">
                  <c:v>5.8717050000000004</c:v>
                </c:pt>
                <c:pt idx="39661">
                  <c:v>5.8722056250015999</c:v>
                </c:pt>
                <c:pt idx="39662">
                  <c:v>5.8726531250015999</c:v>
                </c:pt>
                <c:pt idx="39663">
                  <c:v>5.8730468750015996</c:v>
                </c:pt>
                <c:pt idx="39664">
                  <c:v>5.8734993750015994</c:v>
                </c:pt>
                <c:pt idx="39665">
                  <c:v>5.8739856250016</c:v>
                </c:pt>
                <c:pt idx="39666">
                  <c:v>5.8744112499999996</c:v>
                </c:pt>
                <c:pt idx="39667">
                  <c:v>5.8749675000000003</c:v>
                </c:pt>
                <c:pt idx="39668">
                  <c:v>5.8755493750015999</c:v>
                </c:pt>
                <c:pt idx="39669">
                  <c:v>5.8761268750015994</c:v>
                </c:pt>
                <c:pt idx="39670">
                  <c:v>5.8766731250015996</c:v>
                </c:pt>
                <c:pt idx="39671">
                  <c:v>5.8772562500000003</c:v>
                </c:pt>
                <c:pt idx="39672">
                  <c:v>5.8775775000000001</c:v>
                </c:pt>
                <c:pt idx="39673">
                  <c:v>5.8781718750016001</c:v>
                </c:pt>
                <c:pt idx="39674">
                  <c:v>5.8787562500000003</c:v>
                </c:pt>
                <c:pt idx="39675">
                  <c:v>5.8793143750015995</c:v>
                </c:pt>
                <c:pt idx="39676">
                  <c:v>5.8796512500000002</c:v>
                </c:pt>
                <c:pt idx="39677">
                  <c:v>5.8799806250015996</c:v>
                </c:pt>
                <c:pt idx="39678">
                  <c:v>5.8803056250015997</c:v>
                </c:pt>
                <c:pt idx="39679">
                  <c:v>5.8808637499999996</c:v>
                </c:pt>
                <c:pt idx="39680">
                  <c:v>5.8814868750015998</c:v>
                </c:pt>
                <c:pt idx="39681">
                  <c:v>5.8820393750015993</c:v>
                </c:pt>
                <c:pt idx="39682">
                  <c:v>5.8825293750015994</c:v>
                </c:pt>
                <c:pt idx="39683">
                  <c:v>5.8829112500000003</c:v>
                </c:pt>
                <c:pt idx="39684">
                  <c:v>5.8825493750015996</c:v>
                </c:pt>
                <c:pt idx="39685">
                  <c:v>5.88204875</c:v>
                </c:pt>
                <c:pt idx="39686">
                  <c:v>5.8812937500000002</c:v>
                </c:pt>
                <c:pt idx="39687">
                  <c:v>5.8803356250015995</c:v>
                </c:pt>
                <c:pt idx="39688">
                  <c:v>5.8792306250015995</c:v>
                </c:pt>
                <c:pt idx="39689">
                  <c:v>5.8779574999999999</c:v>
                </c:pt>
                <c:pt idx="39690">
                  <c:v>5.8765168750015997</c:v>
                </c:pt>
                <c:pt idx="39691">
                  <c:v>5.8750956250015998</c:v>
                </c:pt>
                <c:pt idx="39692">
                  <c:v>5.8735881250016</c:v>
                </c:pt>
                <c:pt idx="39693">
                  <c:v>5.8721531250016001</c:v>
                </c:pt>
                <c:pt idx="39694">
                  <c:v>5.8707906250016002</c:v>
                </c:pt>
                <c:pt idx="39695">
                  <c:v>5.8694887500000004</c:v>
                </c:pt>
                <c:pt idx="39696">
                  <c:v>5.8683668750016</c:v>
                </c:pt>
                <c:pt idx="39697">
                  <c:v>5.8673087500000003</c:v>
                </c:pt>
                <c:pt idx="39698">
                  <c:v>5.8663193750015994</c:v>
                </c:pt>
                <c:pt idx="39699">
                  <c:v>5.8654543750016002</c:v>
                </c:pt>
                <c:pt idx="39700">
                  <c:v>5.8646750000000001</c:v>
                </c:pt>
                <c:pt idx="39701">
                  <c:v>5.8639443750015996</c:v>
                </c:pt>
                <c:pt idx="39702">
                  <c:v>5.8633431250015997</c:v>
                </c:pt>
                <c:pt idx="39703">
                  <c:v>5.8627793750016002</c:v>
                </c:pt>
                <c:pt idx="39704">
                  <c:v>5.8622643750016001</c:v>
                </c:pt>
                <c:pt idx="39705">
                  <c:v>5.8618750000000004</c:v>
                </c:pt>
                <c:pt idx="39706">
                  <c:v>5.8615287499999997</c:v>
                </c:pt>
                <c:pt idx="39707">
                  <c:v>5.8611599999999999</c:v>
                </c:pt>
                <c:pt idx="39708">
                  <c:v>5.8614937500000002</c:v>
                </c:pt>
                <c:pt idx="39709">
                  <c:v>5.8618187500000003</c:v>
                </c:pt>
                <c:pt idx="39710">
                  <c:v>5.8621974999999997</c:v>
                </c:pt>
                <c:pt idx="39711">
                  <c:v>5.8625724999999997</c:v>
                </c:pt>
                <c:pt idx="39712">
                  <c:v>5.8629949999999997</c:v>
                </c:pt>
                <c:pt idx="39713">
                  <c:v>5.8633499999999996</c:v>
                </c:pt>
                <c:pt idx="39714">
                  <c:v>5.8637581250016</c:v>
                </c:pt>
                <c:pt idx="39715">
                  <c:v>5.8642968750015996</c:v>
                </c:pt>
                <c:pt idx="39716">
                  <c:v>5.8648224999999998</c:v>
                </c:pt>
                <c:pt idx="39717">
                  <c:v>5.8653256250016002</c:v>
                </c:pt>
                <c:pt idx="39718">
                  <c:v>5.8659156250016</c:v>
                </c:pt>
                <c:pt idx="39719">
                  <c:v>5.8665168750015999</c:v>
                </c:pt>
                <c:pt idx="39720">
                  <c:v>5.86703625</c:v>
                </c:pt>
                <c:pt idx="39721">
                  <c:v>5.86738625</c:v>
                </c:pt>
                <c:pt idx="39722">
                  <c:v>5.8680050000000001</c:v>
                </c:pt>
                <c:pt idx="39723">
                  <c:v>5.8685537500000002</c:v>
                </c:pt>
                <c:pt idx="39724">
                  <c:v>5.8691006250015993</c:v>
                </c:pt>
                <c:pt idx="39725">
                  <c:v>5.8696431250016001</c:v>
                </c:pt>
                <c:pt idx="39726">
                  <c:v>5.8700549999999998</c:v>
                </c:pt>
                <c:pt idx="39727">
                  <c:v>5.8704543750016001</c:v>
                </c:pt>
                <c:pt idx="39728">
                  <c:v>5.8709268750015999</c:v>
                </c:pt>
                <c:pt idx="39729">
                  <c:v>5.8712912499999996</c:v>
                </c:pt>
                <c:pt idx="39730">
                  <c:v>5.8716968750016001</c:v>
                </c:pt>
                <c:pt idx="39731">
                  <c:v>5.8722131250015996</c:v>
                </c:pt>
                <c:pt idx="39732">
                  <c:v>5.8725681250015995</c:v>
                </c:pt>
                <c:pt idx="39733">
                  <c:v>5.8729143750016002</c:v>
                </c:pt>
                <c:pt idx="39734">
                  <c:v>5.8732662500000004</c:v>
                </c:pt>
                <c:pt idx="39735">
                  <c:v>5.8725912500000002</c:v>
                </c:pt>
                <c:pt idx="39736">
                  <c:v>5.8720706250015997</c:v>
                </c:pt>
                <c:pt idx="39737">
                  <c:v>5.8714318750015995</c:v>
                </c:pt>
                <c:pt idx="39738">
                  <c:v>5.8708549999999997</c:v>
                </c:pt>
                <c:pt idx="39739">
                  <c:v>5.8701587499999999</c:v>
                </c:pt>
                <c:pt idx="39740">
                  <c:v>5.8694487500000001</c:v>
                </c:pt>
                <c:pt idx="39741">
                  <c:v>5.8686681250015997</c:v>
                </c:pt>
                <c:pt idx="39742">
                  <c:v>5.8678293750016</c:v>
                </c:pt>
                <c:pt idx="39743">
                  <c:v>5.8670825000000004</c:v>
                </c:pt>
                <c:pt idx="39744">
                  <c:v>5.8663299999999996</c:v>
                </c:pt>
                <c:pt idx="39745">
                  <c:v>5.8657137500000003</c:v>
                </c:pt>
                <c:pt idx="39746">
                  <c:v>5.8651412499999998</c:v>
                </c:pt>
                <c:pt idx="39747">
                  <c:v>5.8646431250016002</c:v>
                </c:pt>
                <c:pt idx="39748">
                  <c:v>5.8640693750016002</c:v>
                </c:pt>
                <c:pt idx="39749">
                  <c:v>5.8636024999999998</c:v>
                </c:pt>
                <c:pt idx="39750">
                  <c:v>5.8631806250015996</c:v>
                </c:pt>
                <c:pt idx="39751">
                  <c:v>5.86278875</c:v>
                </c:pt>
                <c:pt idx="39752">
                  <c:v>5.8631331250015997</c:v>
                </c:pt>
                <c:pt idx="39753">
                  <c:v>5.8635037499999996</c:v>
                </c:pt>
                <c:pt idx="39754">
                  <c:v>5.8639275</c:v>
                </c:pt>
                <c:pt idx="39755">
                  <c:v>5.8643974999999999</c:v>
                </c:pt>
                <c:pt idx="39756">
                  <c:v>5.8648712500000002</c:v>
                </c:pt>
                <c:pt idx="39757">
                  <c:v>5.8653731250016001</c:v>
                </c:pt>
                <c:pt idx="39758">
                  <c:v>5.8658531250015997</c:v>
                </c:pt>
                <c:pt idx="39759">
                  <c:v>5.8664512499999999</c:v>
                </c:pt>
                <c:pt idx="39760">
                  <c:v>5.8669525</c:v>
                </c:pt>
                <c:pt idx="39761">
                  <c:v>5.8674974999999998</c:v>
                </c:pt>
                <c:pt idx="39762">
                  <c:v>5.8678331250015994</c:v>
                </c:pt>
                <c:pt idx="39763">
                  <c:v>5.8684356250015997</c:v>
                </c:pt>
                <c:pt idx="39764">
                  <c:v>5.8689937499999996</c:v>
                </c:pt>
                <c:pt idx="39765">
                  <c:v>5.8696031250015999</c:v>
                </c:pt>
                <c:pt idx="39766">
                  <c:v>5.8701093750015998</c:v>
                </c:pt>
                <c:pt idx="39767">
                  <c:v>5.8704693750015995</c:v>
                </c:pt>
                <c:pt idx="39768">
                  <c:v>5.8707943750015996</c:v>
                </c:pt>
                <c:pt idx="39769">
                  <c:v>5.8708287500000003</c:v>
                </c:pt>
                <c:pt idx="39770">
                  <c:v>5.8704231250015999</c:v>
                </c:pt>
                <c:pt idx="39771">
                  <c:v>5.8700887499999999</c:v>
                </c:pt>
                <c:pt idx="39772">
                  <c:v>5.8695856250015996</c:v>
                </c:pt>
                <c:pt idx="39773">
                  <c:v>5.8690512500000001</c:v>
                </c:pt>
                <c:pt idx="39774">
                  <c:v>5.8687081250016</c:v>
                </c:pt>
                <c:pt idx="39775">
                  <c:v>5.8680712499999998</c:v>
                </c:pt>
                <c:pt idx="39776">
                  <c:v>5.8676775000000001</c:v>
                </c:pt>
                <c:pt idx="39777">
                  <c:v>5.8672418750016</c:v>
                </c:pt>
                <c:pt idx="39778">
                  <c:v>5.86680125</c:v>
                </c:pt>
                <c:pt idx="39779">
                  <c:v>5.8664343750015995</c:v>
                </c:pt>
                <c:pt idx="39780">
                  <c:v>5.8660724999999996</c:v>
                </c:pt>
                <c:pt idx="39781">
                  <c:v>5.8654131250015995</c:v>
                </c:pt>
                <c:pt idx="39782">
                  <c:v>5.8647925000000001</c:v>
                </c:pt>
                <c:pt idx="39783">
                  <c:v>5.8642512499999997</c:v>
                </c:pt>
                <c:pt idx="39784">
                  <c:v>5.8637256250015994</c:v>
                </c:pt>
                <c:pt idx="39785">
                  <c:v>5.8633893750016002</c:v>
                </c:pt>
                <c:pt idx="39786">
                  <c:v>5.8630081250016</c:v>
                </c:pt>
                <c:pt idx="39787">
                  <c:v>5.8626243750015998</c:v>
                </c:pt>
                <c:pt idx="39788">
                  <c:v>5.8622525000000003</c:v>
                </c:pt>
                <c:pt idx="39789">
                  <c:v>5.8619056250016</c:v>
                </c:pt>
                <c:pt idx="39790">
                  <c:v>5.8615025000000003</c:v>
                </c:pt>
                <c:pt idx="39791">
                  <c:v>5.8611262499999999</c:v>
                </c:pt>
                <c:pt idx="39792">
                  <c:v>5.8607156250015997</c:v>
                </c:pt>
                <c:pt idx="39793">
                  <c:v>5.8603368750015994</c:v>
                </c:pt>
                <c:pt idx="39794">
                  <c:v>5.8599931250015995</c:v>
                </c:pt>
                <c:pt idx="39795">
                  <c:v>5.8596706250016002</c:v>
                </c:pt>
                <c:pt idx="39796">
                  <c:v>5.8593243750015995</c:v>
                </c:pt>
                <c:pt idx="39797">
                  <c:v>5.8587306250015994</c:v>
                </c:pt>
                <c:pt idx="39798">
                  <c:v>5.8583912500000004</c:v>
                </c:pt>
                <c:pt idx="39799">
                  <c:v>5.8578043750016002</c:v>
                </c:pt>
                <c:pt idx="39800">
                  <c:v>5.8573225000000004</c:v>
                </c:pt>
                <c:pt idx="39801">
                  <c:v>5.8569643750016001</c:v>
                </c:pt>
                <c:pt idx="39802">
                  <c:v>5.8571962500000003</c:v>
                </c:pt>
                <c:pt idx="39803">
                  <c:v>5.8575499999999998</c:v>
                </c:pt>
                <c:pt idx="39804">
                  <c:v>5.8578893750015997</c:v>
                </c:pt>
                <c:pt idx="39805">
                  <c:v>5.8582850000000004</c:v>
                </c:pt>
                <c:pt idx="39806">
                  <c:v>5.8587831250016</c:v>
                </c:pt>
                <c:pt idx="39807">
                  <c:v>5.8592550000000001</c:v>
                </c:pt>
                <c:pt idx="39808">
                  <c:v>5.85980875</c:v>
                </c:pt>
                <c:pt idx="39809">
                  <c:v>5.8602587499999998</c:v>
                </c:pt>
                <c:pt idx="39810">
                  <c:v>5.8607874999999998</c:v>
                </c:pt>
                <c:pt idx="39811">
                  <c:v>5.8613274999999998</c:v>
                </c:pt>
                <c:pt idx="39812">
                  <c:v>5.8618843750015994</c:v>
                </c:pt>
                <c:pt idx="39813">
                  <c:v>5.8623393750016</c:v>
                </c:pt>
                <c:pt idx="39814">
                  <c:v>5.8629112499999998</c:v>
                </c:pt>
                <c:pt idx="39815">
                  <c:v>5.8633993750015998</c:v>
                </c:pt>
                <c:pt idx="39816">
                  <c:v>5.8639187499999998</c:v>
                </c:pt>
                <c:pt idx="39817">
                  <c:v>5.8644562499999999</c:v>
                </c:pt>
                <c:pt idx="39818">
                  <c:v>5.8650381250015995</c:v>
                </c:pt>
                <c:pt idx="39819">
                  <c:v>5.8654450000000002</c:v>
                </c:pt>
                <c:pt idx="39820">
                  <c:v>5.8659618750015996</c:v>
                </c:pt>
                <c:pt idx="39821">
                  <c:v>5.8665075</c:v>
                </c:pt>
                <c:pt idx="39822">
                  <c:v>5.8669324999999999</c:v>
                </c:pt>
                <c:pt idx="39823">
                  <c:v>5.8673981250015999</c:v>
                </c:pt>
                <c:pt idx="39824">
                  <c:v>5.8670443750015995</c:v>
                </c:pt>
                <c:pt idx="39825">
                  <c:v>5.8666462499999996</c:v>
                </c:pt>
                <c:pt idx="39826">
                  <c:v>5.8661681250016002</c:v>
                </c:pt>
                <c:pt idx="39827">
                  <c:v>5.8654812500000002</c:v>
                </c:pt>
                <c:pt idx="39828">
                  <c:v>5.8650293750015994</c:v>
                </c:pt>
                <c:pt idx="39829">
                  <c:v>5.8645506250016002</c:v>
                </c:pt>
                <c:pt idx="39830">
                  <c:v>5.8639943750015995</c:v>
                </c:pt>
                <c:pt idx="39831">
                  <c:v>5.8634856250015996</c:v>
                </c:pt>
                <c:pt idx="39832">
                  <c:v>5.8629375000000001</c:v>
                </c:pt>
                <c:pt idx="39833">
                  <c:v>5.8624512500000003</c:v>
                </c:pt>
                <c:pt idx="39834">
                  <c:v>5.8619075</c:v>
                </c:pt>
                <c:pt idx="39835">
                  <c:v>5.8614100000000002</c:v>
                </c:pt>
                <c:pt idx="39836">
                  <c:v>5.8608975000000001</c:v>
                </c:pt>
                <c:pt idx="39837">
                  <c:v>5.8604231250016001</c:v>
                </c:pt>
                <c:pt idx="39838">
                  <c:v>5.8600062499999996</c:v>
                </c:pt>
                <c:pt idx="39839">
                  <c:v>5.8596081250015999</c:v>
                </c:pt>
                <c:pt idx="39840">
                  <c:v>5.8590012500000004</c:v>
                </c:pt>
                <c:pt idx="39841">
                  <c:v>5.8584706250015994</c:v>
                </c:pt>
                <c:pt idx="39842">
                  <c:v>5.8580924999999997</c:v>
                </c:pt>
                <c:pt idx="39843">
                  <c:v>5.8581462499999999</c:v>
                </c:pt>
                <c:pt idx="39844">
                  <c:v>5.8585743750015995</c:v>
                </c:pt>
                <c:pt idx="39845">
                  <c:v>5.8590093750015999</c:v>
                </c:pt>
                <c:pt idx="39846">
                  <c:v>5.8594156250016001</c:v>
                </c:pt>
                <c:pt idx="39847">
                  <c:v>5.8599075000000003</c:v>
                </c:pt>
                <c:pt idx="39848">
                  <c:v>5.8604374999999997</c:v>
                </c:pt>
                <c:pt idx="39849">
                  <c:v>5.8608149999999997</c:v>
                </c:pt>
                <c:pt idx="39850">
                  <c:v>5.86138125</c:v>
                </c:pt>
                <c:pt idx="39851">
                  <c:v>5.8618975000000004</c:v>
                </c:pt>
                <c:pt idx="39852">
                  <c:v>5.8623906250015994</c:v>
                </c:pt>
                <c:pt idx="39853">
                  <c:v>5.8628799999999996</c:v>
                </c:pt>
                <c:pt idx="39854">
                  <c:v>5.8632031250015997</c:v>
                </c:pt>
                <c:pt idx="39855">
                  <c:v>5.8637131250015999</c:v>
                </c:pt>
                <c:pt idx="39856">
                  <c:v>5.8642612500000002</c:v>
                </c:pt>
                <c:pt idx="39857">
                  <c:v>5.8647781250015996</c:v>
                </c:pt>
                <c:pt idx="39858">
                  <c:v>5.8653025000000003</c:v>
                </c:pt>
                <c:pt idx="39859">
                  <c:v>5.8658806250015996</c:v>
                </c:pt>
                <c:pt idx="39860">
                  <c:v>5.8664300000000003</c:v>
                </c:pt>
                <c:pt idx="39861">
                  <c:v>5.8670543750016</c:v>
                </c:pt>
                <c:pt idx="39862">
                  <c:v>5.8676718750015997</c:v>
                </c:pt>
                <c:pt idx="39863">
                  <c:v>5.8682206250015998</c:v>
                </c:pt>
                <c:pt idx="39864">
                  <c:v>5.8685662499999998</c:v>
                </c:pt>
                <c:pt idx="39865">
                  <c:v>5.86891125</c:v>
                </c:pt>
                <c:pt idx="39866">
                  <c:v>5.8680656250015995</c:v>
                </c:pt>
                <c:pt idx="39867">
                  <c:v>5.8673243750015995</c:v>
                </c:pt>
                <c:pt idx="39868">
                  <c:v>5.8663406250015999</c:v>
                </c:pt>
                <c:pt idx="39869">
                  <c:v>5.8651868750015996</c:v>
                </c:pt>
                <c:pt idx="39870">
                  <c:v>5.8638706250016002</c:v>
                </c:pt>
                <c:pt idx="39871">
                  <c:v>5.8624000000000001</c:v>
                </c:pt>
                <c:pt idx="39872">
                  <c:v>5.8609293750016001</c:v>
                </c:pt>
                <c:pt idx="39873">
                  <c:v>5.8593168750015998</c:v>
                </c:pt>
                <c:pt idx="39874">
                  <c:v>5.8578262499999996</c:v>
                </c:pt>
                <c:pt idx="39875">
                  <c:v>5.8563375000000004</c:v>
                </c:pt>
                <c:pt idx="39876">
                  <c:v>5.8550250000000004</c:v>
                </c:pt>
                <c:pt idx="39877">
                  <c:v>5.8539618750016</c:v>
                </c:pt>
                <c:pt idx="39878">
                  <c:v>5.8530775000000004</c:v>
                </c:pt>
                <c:pt idx="39879">
                  <c:v>5.8523006250015994</c:v>
                </c:pt>
                <c:pt idx="39880">
                  <c:v>5.8516093750015994</c:v>
                </c:pt>
                <c:pt idx="39881">
                  <c:v>5.8510937500000004</c:v>
                </c:pt>
                <c:pt idx="39882">
                  <c:v>5.8506393750015997</c:v>
                </c:pt>
                <c:pt idx="39883">
                  <c:v>5.8500393750016002</c:v>
                </c:pt>
                <c:pt idx="39884">
                  <c:v>5.8495381250016001</c:v>
                </c:pt>
                <c:pt idx="39885">
                  <c:v>5.8489968750015997</c:v>
                </c:pt>
                <c:pt idx="39886">
                  <c:v>5.8486306250015998</c:v>
                </c:pt>
                <c:pt idx="39887">
                  <c:v>5.8446193750016002</c:v>
                </c:pt>
                <c:pt idx="39888">
                  <c:v>5.8331318750015999</c:v>
                </c:pt>
                <c:pt idx="39889">
                  <c:v>5.8200062499999996</c:v>
                </c:pt>
                <c:pt idx="39890">
                  <c:v>5.8058668750016</c:v>
                </c:pt>
                <c:pt idx="39891">
                  <c:v>5.7909781250016001</c:v>
                </c:pt>
                <c:pt idx="39892">
                  <c:v>5.7754737499999997</c:v>
                </c:pt>
                <c:pt idx="39893">
                  <c:v>5.7595212499999997</c:v>
                </c:pt>
                <c:pt idx="39894">
                  <c:v>5.7431793750016</c:v>
                </c:pt>
                <c:pt idx="39895">
                  <c:v>5.7264737500000003</c:v>
                </c:pt>
                <c:pt idx="39896">
                  <c:v>5.7096931250015999</c:v>
                </c:pt>
                <c:pt idx="39897">
                  <c:v>5.6963037500000002</c:v>
                </c:pt>
                <c:pt idx="39898">
                  <c:v>5.6902425000000001</c:v>
                </c:pt>
                <c:pt idx="39899">
                  <c:v>5.6856524999999998</c:v>
                </c:pt>
                <c:pt idx="39900">
                  <c:v>5.6820300000000001</c:v>
                </c:pt>
                <c:pt idx="39901">
                  <c:v>5.6790356250015996</c:v>
                </c:pt>
                <c:pt idx="39902">
                  <c:v>5.6766481250015994</c:v>
                </c:pt>
                <c:pt idx="39903">
                  <c:v>5.6746731250015996</c:v>
                </c:pt>
                <c:pt idx="39904">
                  <c:v>5.6730206250016</c:v>
                </c:pt>
                <c:pt idx="39905">
                  <c:v>5.6717443750015999</c:v>
                </c:pt>
                <c:pt idx="39906">
                  <c:v>5.6706624999999997</c:v>
                </c:pt>
                <c:pt idx="39907">
                  <c:v>5.6698575</c:v>
                </c:pt>
                <c:pt idx="39908">
                  <c:v>5.6691043750015995</c:v>
                </c:pt>
                <c:pt idx="39909">
                  <c:v>5.6685668750015994</c:v>
                </c:pt>
                <c:pt idx="39910">
                  <c:v>5.6680175000000004</c:v>
                </c:pt>
                <c:pt idx="39911">
                  <c:v>5.6675868750016001</c:v>
                </c:pt>
                <c:pt idx="39912">
                  <c:v>5.6672237499999998</c:v>
                </c:pt>
                <c:pt idx="39913">
                  <c:v>5.6668668750015998</c:v>
                </c:pt>
                <c:pt idx="39914">
                  <c:v>5.6663643750016002</c:v>
                </c:pt>
                <c:pt idx="39915">
                  <c:v>5.6659550000000003</c:v>
                </c:pt>
                <c:pt idx="39916">
                  <c:v>5.6656325000000001</c:v>
                </c:pt>
                <c:pt idx="39917">
                  <c:v>5.66524625</c:v>
                </c:pt>
                <c:pt idx="39918">
                  <c:v>5.6648668750016</c:v>
                </c:pt>
                <c:pt idx="39919">
                  <c:v>5.6645193750015999</c:v>
                </c:pt>
                <c:pt idx="39920">
                  <c:v>5.6641206250015994</c:v>
                </c:pt>
                <c:pt idx="39921">
                  <c:v>5.6637518750015996</c:v>
                </c:pt>
                <c:pt idx="39922">
                  <c:v>5.6633843750016002</c:v>
                </c:pt>
                <c:pt idx="39923">
                  <c:v>5.6630368750016</c:v>
                </c:pt>
                <c:pt idx="39924">
                  <c:v>5.6626693750015997</c:v>
                </c:pt>
                <c:pt idx="39925">
                  <c:v>5.6623131250015994</c:v>
                </c:pt>
                <c:pt idx="39926">
                  <c:v>5.6619481250015999</c:v>
                </c:pt>
                <c:pt idx="39927">
                  <c:v>5.6615893750015998</c:v>
                </c:pt>
                <c:pt idx="39928">
                  <c:v>5.6612506250015997</c:v>
                </c:pt>
                <c:pt idx="39929">
                  <c:v>5.6608962500000004</c:v>
                </c:pt>
                <c:pt idx="39930">
                  <c:v>5.6604862499999999</c:v>
                </c:pt>
                <c:pt idx="39931">
                  <c:v>5.6602906250015996</c:v>
                </c:pt>
                <c:pt idx="39932">
                  <c:v>5.6599256250016001</c:v>
                </c:pt>
                <c:pt idx="39933">
                  <c:v>5.6596824999999997</c:v>
                </c:pt>
                <c:pt idx="39934">
                  <c:v>5.6594325000000003</c:v>
                </c:pt>
                <c:pt idx="39935">
                  <c:v>5.6591931250015994</c:v>
                </c:pt>
                <c:pt idx="39936">
                  <c:v>5.6593268750016001</c:v>
                </c:pt>
                <c:pt idx="39937">
                  <c:v>5.6591643750016001</c:v>
                </c:pt>
                <c:pt idx="39938">
                  <c:v>5.6592118750016001</c:v>
                </c:pt>
                <c:pt idx="39939">
                  <c:v>5.6590881250015999</c:v>
                </c:pt>
                <c:pt idx="39940">
                  <c:v>5.6593068750016</c:v>
                </c:pt>
                <c:pt idx="39941">
                  <c:v>5.6593087500000001</c:v>
                </c:pt>
                <c:pt idx="39942">
                  <c:v>5.6595449999999996</c:v>
                </c:pt>
                <c:pt idx="39943">
                  <c:v>5.6596681250016001</c:v>
                </c:pt>
                <c:pt idx="39944">
                  <c:v>5.6600368750015999</c:v>
                </c:pt>
                <c:pt idx="39945">
                  <c:v>5.6603637500000001</c:v>
                </c:pt>
                <c:pt idx="39946">
                  <c:v>5.6607031250016</c:v>
                </c:pt>
                <c:pt idx="39947">
                  <c:v>5.6610325000000001</c:v>
                </c:pt>
                <c:pt idx="39948">
                  <c:v>5.6614468750015998</c:v>
                </c:pt>
                <c:pt idx="39949">
                  <c:v>5.6617731250015995</c:v>
                </c:pt>
                <c:pt idx="39950">
                  <c:v>5.6621931250015995</c:v>
                </c:pt>
                <c:pt idx="39951">
                  <c:v>5.66261875</c:v>
                </c:pt>
                <c:pt idx="39952">
                  <c:v>5.6629462500000001</c:v>
                </c:pt>
                <c:pt idx="39953">
                  <c:v>5.6632937500000002</c:v>
                </c:pt>
                <c:pt idx="39954">
                  <c:v>5.6636912500000003</c:v>
                </c:pt>
                <c:pt idx="39955">
                  <c:v>5.6641481250016001</c:v>
                </c:pt>
                <c:pt idx="39956">
                  <c:v>5.6646668750015996</c:v>
                </c:pt>
                <c:pt idx="39957">
                  <c:v>5.6651162499999996</c:v>
                </c:pt>
                <c:pt idx="39958">
                  <c:v>5.6655468750016</c:v>
                </c:pt>
                <c:pt idx="39959">
                  <c:v>5.6660824999999999</c:v>
                </c:pt>
                <c:pt idx="39960">
                  <c:v>5.6666768750015999</c:v>
                </c:pt>
                <c:pt idx="39961">
                  <c:v>5.6672162500000001</c:v>
                </c:pt>
                <c:pt idx="39962">
                  <c:v>5.6677774999999997</c:v>
                </c:pt>
                <c:pt idx="39963">
                  <c:v>5.6681018750016001</c:v>
                </c:pt>
                <c:pt idx="39964">
                  <c:v>5.6687581250015997</c:v>
                </c:pt>
                <c:pt idx="39965">
                  <c:v>5.6694562499999996</c:v>
                </c:pt>
                <c:pt idx="39966">
                  <c:v>5.6698174999999997</c:v>
                </c:pt>
                <c:pt idx="39967">
                  <c:v>5.6702525000000001</c:v>
                </c:pt>
                <c:pt idx="39968">
                  <c:v>5.6706112500000003</c:v>
                </c:pt>
                <c:pt idx="39969">
                  <c:v>5.6710206250016002</c:v>
                </c:pt>
                <c:pt idx="39970">
                  <c:v>5.6714668750015997</c:v>
                </c:pt>
                <c:pt idx="39971">
                  <c:v>5.6718956250015999</c:v>
                </c:pt>
                <c:pt idx="39972">
                  <c:v>5.6724206250015996</c:v>
                </c:pt>
                <c:pt idx="39973">
                  <c:v>5.6728268750015998</c:v>
                </c:pt>
                <c:pt idx="39974">
                  <c:v>5.6733506250015999</c:v>
                </c:pt>
                <c:pt idx="39975">
                  <c:v>5.6738225</c:v>
                </c:pt>
                <c:pt idx="39976">
                  <c:v>5.6743256250015994</c:v>
                </c:pt>
                <c:pt idx="39977">
                  <c:v>5.6747793750015996</c:v>
                </c:pt>
                <c:pt idx="39978">
                  <c:v>5.6752381250015995</c:v>
                </c:pt>
                <c:pt idx="39979">
                  <c:v>5.6757312500000001</c:v>
                </c:pt>
                <c:pt idx="39980">
                  <c:v>5.6762087499999998</c:v>
                </c:pt>
                <c:pt idx="39981">
                  <c:v>5.6767456250016002</c:v>
                </c:pt>
                <c:pt idx="39982">
                  <c:v>5.6772049999999998</c:v>
                </c:pt>
                <c:pt idx="39983">
                  <c:v>5.6777343750015996</c:v>
                </c:pt>
                <c:pt idx="39984">
                  <c:v>5.6781075000000003</c:v>
                </c:pt>
                <c:pt idx="39985">
                  <c:v>5.6785812499999997</c:v>
                </c:pt>
                <c:pt idx="39986">
                  <c:v>5.6789981250016002</c:v>
                </c:pt>
                <c:pt idx="39987">
                  <c:v>5.6794062500000004</c:v>
                </c:pt>
                <c:pt idx="39988">
                  <c:v>5.6798624999999996</c:v>
                </c:pt>
                <c:pt idx="39989">
                  <c:v>5.6802081250015997</c:v>
                </c:pt>
                <c:pt idx="39990">
                  <c:v>5.6805581250015997</c:v>
                </c:pt>
                <c:pt idx="39991">
                  <c:v>5.6810512500000003</c:v>
                </c:pt>
                <c:pt idx="39992">
                  <c:v>5.6805656250015995</c:v>
                </c:pt>
                <c:pt idx="39993">
                  <c:v>5.6801381250015996</c:v>
                </c:pt>
                <c:pt idx="39994">
                  <c:v>5.6794468750015996</c:v>
                </c:pt>
                <c:pt idx="39995">
                  <c:v>5.6784912500000004</c:v>
                </c:pt>
                <c:pt idx="39996">
                  <c:v>5.6771787500000004</c:v>
                </c:pt>
                <c:pt idx="39997">
                  <c:v>5.6758337499999998</c:v>
                </c:pt>
                <c:pt idx="39998">
                  <c:v>5.6741756250015998</c:v>
                </c:pt>
                <c:pt idx="39999">
                  <c:v>5.6725981250016</c:v>
                </c:pt>
                <c:pt idx="40000">
                  <c:v>5.6709137500000004</c:v>
                </c:pt>
                <c:pt idx="40001">
                  <c:v>5.6691681250016002</c:v>
                </c:pt>
                <c:pt idx="40002">
                  <c:v>5.6673968750016002</c:v>
                </c:pt>
                <c:pt idx="40003">
                  <c:v>5.6655737500000001</c:v>
                </c:pt>
                <c:pt idx="40004">
                  <c:v>5.6637868750016001</c:v>
                </c:pt>
                <c:pt idx="40005">
                  <c:v>5.6621043750015998</c:v>
                </c:pt>
                <c:pt idx="40006">
                  <c:v>5.6606424999999998</c:v>
                </c:pt>
                <c:pt idx="40007">
                  <c:v>5.6591768750015996</c:v>
                </c:pt>
                <c:pt idx="40008">
                  <c:v>5.6579218750016</c:v>
                </c:pt>
                <c:pt idx="40009">
                  <c:v>5.6567006250015996</c:v>
                </c:pt>
                <c:pt idx="40010">
                  <c:v>5.6557312499999997</c:v>
                </c:pt>
                <c:pt idx="40011">
                  <c:v>5.6548524999999996</c:v>
                </c:pt>
                <c:pt idx="40012">
                  <c:v>5.6541156250015998</c:v>
                </c:pt>
                <c:pt idx="40013">
                  <c:v>5.6535175000000004</c:v>
                </c:pt>
                <c:pt idx="40014">
                  <c:v>5.6530756250016001</c:v>
                </c:pt>
                <c:pt idx="40015">
                  <c:v>5.6526750000000003</c:v>
                </c:pt>
                <c:pt idx="40016">
                  <c:v>5.6530962499999999</c:v>
                </c:pt>
                <c:pt idx="40017">
                  <c:v>5.65349375</c:v>
                </c:pt>
                <c:pt idx="40018">
                  <c:v>5.6540074999999996</c:v>
                </c:pt>
                <c:pt idx="40019">
                  <c:v>5.6545087499999998</c:v>
                </c:pt>
                <c:pt idx="40020">
                  <c:v>5.6548381250016</c:v>
                </c:pt>
                <c:pt idx="40021">
                  <c:v>5.6554318750016002</c:v>
                </c:pt>
                <c:pt idx="40022">
                  <c:v>5.6560487500000001</c:v>
                </c:pt>
                <c:pt idx="40023">
                  <c:v>5.6567587499999998</c:v>
                </c:pt>
                <c:pt idx="40024">
                  <c:v>5.6573381250015995</c:v>
                </c:pt>
                <c:pt idx="40025">
                  <c:v>5.6576950000000004</c:v>
                </c:pt>
                <c:pt idx="40026">
                  <c:v>5.6583500000000004</c:v>
                </c:pt>
                <c:pt idx="40027">
                  <c:v>5.6589456250015999</c:v>
                </c:pt>
                <c:pt idx="40028">
                  <c:v>5.6594906250015997</c:v>
                </c:pt>
                <c:pt idx="40029">
                  <c:v>5.6600675000000003</c:v>
                </c:pt>
                <c:pt idx="40030">
                  <c:v>5.6606512499999999</c:v>
                </c:pt>
                <c:pt idx="40031">
                  <c:v>5.6611431250016002</c:v>
                </c:pt>
                <c:pt idx="40032">
                  <c:v>5.6616562500000001</c:v>
                </c:pt>
                <c:pt idx="40033">
                  <c:v>5.6621381250015999</c:v>
                </c:pt>
                <c:pt idx="40034">
                  <c:v>5.6625293750015997</c:v>
                </c:pt>
                <c:pt idx="40035">
                  <c:v>5.6628581250016001</c:v>
                </c:pt>
                <c:pt idx="40036">
                  <c:v>5.6631999999999998</c:v>
                </c:pt>
                <c:pt idx="40037">
                  <c:v>5.6636018750016</c:v>
                </c:pt>
                <c:pt idx="40038">
                  <c:v>5.6639581250016002</c:v>
                </c:pt>
                <c:pt idx="40039">
                  <c:v>5.6640375000000001</c:v>
                </c:pt>
                <c:pt idx="40040">
                  <c:v>5.6636856250015999</c:v>
                </c:pt>
                <c:pt idx="40041">
                  <c:v>5.6632412499999996</c:v>
                </c:pt>
                <c:pt idx="40042">
                  <c:v>5.6628131250016001</c:v>
                </c:pt>
                <c:pt idx="40043">
                  <c:v>5.6621562499999998</c:v>
                </c:pt>
                <c:pt idx="40044">
                  <c:v>5.66177625</c:v>
                </c:pt>
                <c:pt idx="40045">
                  <c:v>5.6613918750016001</c:v>
                </c:pt>
                <c:pt idx="40046">
                  <c:v>5.6609687500000003</c:v>
                </c:pt>
                <c:pt idx="40047">
                  <c:v>5.6605737500000002</c:v>
                </c:pt>
                <c:pt idx="40048">
                  <c:v>5.6601368750015997</c:v>
                </c:pt>
                <c:pt idx="40049">
                  <c:v>5.6597556250015995</c:v>
                </c:pt>
                <c:pt idx="40050">
                  <c:v>5.6592693750015997</c:v>
                </c:pt>
                <c:pt idx="40051">
                  <c:v>5.6588731250016</c:v>
                </c:pt>
                <c:pt idx="40052">
                  <c:v>5.6584624999999997</c:v>
                </c:pt>
                <c:pt idx="40053">
                  <c:v>5.6578187499999997</c:v>
                </c:pt>
                <c:pt idx="40054">
                  <c:v>5.6571962500000001</c:v>
                </c:pt>
                <c:pt idx="40055">
                  <c:v>5.6568725000000004</c:v>
                </c:pt>
                <c:pt idx="40056">
                  <c:v>5.6564387500000004</c:v>
                </c:pt>
                <c:pt idx="40057">
                  <c:v>5.6570643750015996</c:v>
                </c:pt>
                <c:pt idx="40058">
                  <c:v>5.6575968750015999</c:v>
                </c:pt>
                <c:pt idx="40059">
                  <c:v>5.6581731250015999</c:v>
                </c:pt>
                <c:pt idx="40060">
                  <c:v>5.6588075</c:v>
                </c:pt>
                <c:pt idx="40061">
                  <c:v>5.6594362499999997</c:v>
                </c:pt>
                <c:pt idx="40062">
                  <c:v>5.6598024999999996</c:v>
                </c:pt>
                <c:pt idx="40063">
                  <c:v>5.6604187499999998</c:v>
                </c:pt>
                <c:pt idx="40064">
                  <c:v>5.6610643750016001</c:v>
                </c:pt>
                <c:pt idx="40065">
                  <c:v>5.6616787500000001</c:v>
                </c:pt>
                <c:pt idx="40066">
                  <c:v>5.6622362500000003</c:v>
                </c:pt>
                <c:pt idx="40067">
                  <c:v>5.6626081250015998</c:v>
                </c:pt>
                <c:pt idx="40068">
                  <c:v>5.6629343750015995</c:v>
                </c:pt>
                <c:pt idx="40069">
                  <c:v>5.6633106250015999</c:v>
                </c:pt>
                <c:pt idx="40070">
                  <c:v>5.6639400000000002</c:v>
                </c:pt>
                <c:pt idx="40071">
                  <c:v>5.6642831250015995</c:v>
                </c:pt>
                <c:pt idx="40072">
                  <c:v>5.6646793750016</c:v>
                </c:pt>
                <c:pt idx="40073">
                  <c:v>5.6650343750015999</c:v>
                </c:pt>
                <c:pt idx="40074">
                  <c:v>5.6654093750015999</c:v>
                </c:pt>
                <c:pt idx="40075">
                  <c:v>5.6658631250016001</c:v>
                </c:pt>
                <c:pt idx="40076">
                  <c:v>5.6662125000000003</c:v>
                </c:pt>
                <c:pt idx="40077">
                  <c:v>5.6666187499999996</c:v>
                </c:pt>
                <c:pt idx="40078">
                  <c:v>5.6673643750015996</c:v>
                </c:pt>
                <c:pt idx="40079">
                  <c:v>5.6677181250016</c:v>
                </c:pt>
                <c:pt idx="40080">
                  <c:v>5.66812</c:v>
                </c:pt>
                <c:pt idx="40081">
                  <c:v>5.6684662499999998</c:v>
                </c:pt>
                <c:pt idx="40082">
                  <c:v>5.6688968750016002</c:v>
                </c:pt>
                <c:pt idx="40083">
                  <c:v>5.6692937499999996</c:v>
                </c:pt>
                <c:pt idx="40084">
                  <c:v>5.6696493750016002</c:v>
                </c:pt>
                <c:pt idx="40085">
                  <c:v>5.6700106250015994</c:v>
                </c:pt>
                <c:pt idx="40086">
                  <c:v>5.6703400000000004</c:v>
                </c:pt>
                <c:pt idx="40087">
                  <c:v>5.6707918750015995</c:v>
                </c:pt>
                <c:pt idx="40088">
                  <c:v>5.67111375</c:v>
                </c:pt>
                <c:pt idx="40089">
                  <c:v>5.6714381250015995</c:v>
                </c:pt>
                <c:pt idx="40090">
                  <c:v>5.6719506250015996</c:v>
                </c:pt>
                <c:pt idx="40091">
                  <c:v>5.6724006250015995</c:v>
                </c:pt>
                <c:pt idx="40092">
                  <c:v>5.6728162500000003</c:v>
                </c:pt>
                <c:pt idx="40093">
                  <c:v>5.6732331250015999</c:v>
                </c:pt>
                <c:pt idx="40094">
                  <c:v>5.6737337500000002</c:v>
                </c:pt>
                <c:pt idx="40095">
                  <c:v>5.6742568750015998</c:v>
                </c:pt>
                <c:pt idx="40096">
                  <c:v>5.6748668750015998</c:v>
                </c:pt>
                <c:pt idx="40097">
                  <c:v>5.6754206250015997</c:v>
                </c:pt>
                <c:pt idx="40098">
                  <c:v>5.6757881250016</c:v>
                </c:pt>
                <c:pt idx="40099">
                  <c:v>5.6761524999999997</c:v>
                </c:pt>
                <c:pt idx="40100">
                  <c:v>5.6756212499999998</c:v>
                </c:pt>
                <c:pt idx="40101">
                  <c:v>5.6751849999999999</c:v>
                </c:pt>
                <c:pt idx="40102">
                  <c:v>5.674785</c:v>
                </c:pt>
                <c:pt idx="40103">
                  <c:v>5.6741587500000001</c:v>
                </c:pt>
                <c:pt idx="40104">
                  <c:v>5.6734425000000002</c:v>
                </c:pt>
                <c:pt idx="40105">
                  <c:v>5.6725268750015996</c:v>
                </c:pt>
                <c:pt idx="40106">
                  <c:v>5.6715062500000002</c:v>
                </c:pt>
                <c:pt idx="40107">
                  <c:v>5.6704093750015998</c:v>
                </c:pt>
                <c:pt idx="40108">
                  <c:v>5.6693587499999998</c:v>
                </c:pt>
                <c:pt idx="40109">
                  <c:v>5.6684012499999996</c:v>
                </c:pt>
                <c:pt idx="40110">
                  <c:v>5.6673968750016002</c:v>
                </c:pt>
                <c:pt idx="40111">
                  <c:v>5.6665437499999998</c:v>
                </c:pt>
                <c:pt idx="40112">
                  <c:v>5.6656406250015996</c:v>
                </c:pt>
                <c:pt idx="40113">
                  <c:v>5.6649031250016</c:v>
                </c:pt>
                <c:pt idx="40114">
                  <c:v>5.6642975</c:v>
                </c:pt>
                <c:pt idx="40115">
                  <c:v>5.6638675000000003</c:v>
                </c:pt>
                <c:pt idx="40116">
                  <c:v>5.6635368750015997</c:v>
                </c:pt>
                <c:pt idx="40117">
                  <c:v>5.6631262500000004</c:v>
                </c:pt>
                <c:pt idx="40118">
                  <c:v>5.6634531250015998</c:v>
                </c:pt>
                <c:pt idx="40119">
                  <c:v>5.6638525</c:v>
                </c:pt>
                <c:pt idx="40120">
                  <c:v>5.6643299999999996</c:v>
                </c:pt>
                <c:pt idx="40121">
                  <c:v>5.6648518750015997</c:v>
                </c:pt>
                <c:pt idx="40122">
                  <c:v>5.6654406250016001</c:v>
                </c:pt>
                <c:pt idx="40123">
                  <c:v>5.6659937500000002</c:v>
                </c:pt>
                <c:pt idx="40124">
                  <c:v>5.6665518750016002</c:v>
                </c:pt>
                <c:pt idx="40125">
                  <c:v>5.6671618750016002</c:v>
                </c:pt>
                <c:pt idx="40126">
                  <c:v>5.6676774999999999</c:v>
                </c:pt>
                <c:pt idx="40127">
                  <c:v>5.6680831250015995</c:v>
                </c:pt>
                <c:pt idx="40128">
                  <c:v>5.6685187499999996</c:v>
                </c:pt>
                <c:pt idx="40129">
                  <c:v>5.6689912500000004</c:v>
                </c:pt>
                <c:pt idx="40130">
                  <c:v>5.6694012499999999</c:v>
                </c:pt>
                <c:pt idx="40131">
                  <c:v>5.6698899999999997</c:v>
                </c:pt>
                <c:pt idx="40132">
                  <c:v>5.6704418750015995</c:v>
                </c:pt>
                <c:pt idx="40133">
                  <c:v>5.6709762499999998</c:v>
                </c:pt>
                <c:pt idx="40134">
                  <c:v>5.67143</c:v>
                </c:pt>
                <c:pt idx="40135">
                  <c:v>5.6718124999999997</c:v>
                </c:pt>
                <c:pt idx="40136">
                  <c:v>5.6716881250015998</c:v>
                </c:pt>
                <c:pt idx="40137">
                  <c:v>5.6713268750015997</c:v>
                </c:pt>
                <c:pt idx="40138">
                  <c:v>5.6709893750016001</c:v>
                </c:pt>
                <c:pt idx="40139">
                  <c:v>5.6707431250016</c:v>
                </c:pt>
                <c:pt idx="40140">
                  <c:v>5.6703993750016002</c:v>
                </c:pt>
                <c:pt idx="40141">
                  <c:v>5.6700037500000002</c:v>
                </c:pt>
                <c:pt idx="40142">
                  <c:v>5.6698056250016</c:v>
                </c:pt>
                <c:pt idx="40143">
                  <c:v>5.6702050000000002</c:v>
                </c:pt>
                <c:pt idx="40144">
                  <c:v>5.6705637500000003</c:v>
                </c:pt>
                <c:pt idx="40145">
                  <c:v>5.6709387500000004</c:v>
                </c:pt>
                <c:pt idx="40146">
                  <c:v>5.6712993750015999</c:v>
                </c:pt>
                <c:pt idx="40147">
                  <c:v>5.6716862499999996</c:v>
                </c:pt>
                <c:pt idx="40148">
                  <c:v>5.6720668750016001</c:v>
                </c:pt>
                <c:pt idx="40149">
                  <c:v>5.6723962500000003</c:v>
                </c:pt>
                <c:pt idx="40150">
                  <c:v>5.6727581250016001</c:v>
                </c:pt>
                <c:pt idx="40151">
                  <c:v>5.6731974999999997</c:v>
                </c:pt>
                <c:pt idx="40152">
                  <c:v>5.6736174999999998</c:v>
                </c:pt>
                <c:pt idx="40153">
                  <c:v>5.6740643750016</c:v>
                </c:pt>
                <c:pt idx="40154">
                  <c:v>5.6745124999999996</c:v>
                </c:pt>
                <c:pt idx="40155">
                  <c:v>5.6749856250016002</c:v>
                </c:pt>
                <c:pt idx="40156">
                  <c:v>5.6754274999999996</c:v>
                </c:pt>
                <c:pt idx="40157">
                  <c:v>5.6759075000000001</c:v>
                </c:pt>
                <c:pt idx="40158">
                  <c:v>5.6763562500000004</c:v>
                </c:pt>
                <c:pt idx="40159">
                  <c:v>5.6768643750015997</c:v>
                </c:pt>
                <c:pt idx="40160">
                  <c:v>5.6773218750016001</c:v>
                </c:pt>
                <c:pt idx="40161">
                  <c:v>5.6778399999999998</c:v>
                </c:pt>
                <c:pt idx="40162">
                  <c:v>5.6783993750016002</c:v>
                </c:pt>
                <c:pt idx="40163">
                  <c:v>5.6789531250016001</c:v>
                </c:pt>
                <c:pt idx="40164">
                  <c:v>5.6794062500000004</c:v>
                </c:pt>
                <c:pt idx="40165">
                  <c:v>5.67993375</c:v>
                </c:pt>
                <c:pt idx="40166">
                  <c:v>5.68037875</c:v>
                </c:pt>
                <c:pt idx="40167">
                  <c:v>5.6807350000000003</c:v>
                </c:pt>
                <c:pt idx="40168">
                  <c:v>5.6811800000000003</c:v>
                </c:pt>
                <c:pt idx="40169">
                  <c:v>5.6815162499999996</c:v>
                </c:pt>
                <c:pt idx="40170">
                  <c:v>5.6819437500000003</c:v>
                </c:pt>
                <c:pt idx="40171">
                  <c:v>5.6823343750015995</c:v>
                </c:pt>
                <c:pt idx="40172">
                  <c:v>5.6826693750016002</c:v>
                </c:pt>
                <c:pt idx="40173">
                  <c:v>5.6830918750016002</c:v>
                </c:pt>
                <c:pt idx="40174">
                  <c:v>5.6834699999999998</c:v>
                </c:pt>
                <c:pt idx="40175">
                  <c:v>5.6838112499999998</c:v>
                </c:pt>
                <c:pt idx="40176">
                  <c:v>5.6832443750015997</c:v>
                </c:pt>
                <c:pt idx="40177">
                  <c:v>5.6828775</c:v>
                </c:pt>
                <c:pt idx="40178">
                  <c:v>5.6823681250015996</c:v>
                </c:pt>
                <c:pt idx="40179">
                  <c:v>5.6817837500000001</c:v>
                </c:pt>
                <c:pt idx="40180">
                  <c:v>5.6810431250016</c:v>
                </c:pt>
                <c:pt idx="40181">
                  <c:v>5.6802425000000003</c:v>
                </c:pt>
                <c:pt idx="40182">
                  <c:v>5.67951125</c:v>
                </c:pt>
                <c:pt idx="40183">
                  <c:v>5.67869125</c:v>
                </c:pt>
                <c:pt idx="40184">
                  <c:v>5.6779156250015994</c:v>
                </c:pt>
                <c:pt idx="40185">
                  <c:v>5.6771743750015995</c:v>
                </c:pt>
                <c:pt idx="40186">
                  <c:v>5.67650875</c:v>
                </c:pt>
                <c:pt idx="40187">
                  <c:v>5.6758449999999998</c:v>
                </c:pt>
                <c:pt idx="40188">
                  <c:v>5.6754043750015999</c:v>
                </c:pt>
                <c:pt idx="40189">
                  <c:v>5.6750293750015999</c:v>
                </c:pt>
                <c:pt idx="40190">
                  <c:v>5.6745193750015996</c:v>
                </c:pt>
                <c:pt idx="40191">
                  <c:v>5.6741549999999998</c:v>
                </c:pt>
                <c:pt idx="40192">
                  <c:v>5.6745299999999999</c:v>
                </c:pt>
                <c:pt idx="40193">
                  <c:v>5.6749993750016001</c:v>
                </c:pt>
                <c:pt idx="40194">
                  <c:v>5.6753537500000002</c:v>
                </c:pt>
                <c:pt idx="40195">
                  <c:v>5.6758637500000004</c:v>
                </c:pt>
                <c:pt idx="40196">
                  <c:v>5.67639125</c:v>
                </c:pt>
                <c:pt idx="40197">
                  <c:v>5.6769906250015998</c:v>
                </c:pt>
                <c:pt idx="40198">
                  <c:v>5.6775818750016001</c:v>
                </c:pt>
                <c:pt idx="40199">
                  <c:v>5.6782262499999998</c:v>
                </c:pt>
                <c:pt idx="40200">
                  <c:v>5.6785500000000004</c:v>
                </c:pt>
                <c:pt idx="40201">
                  <c:v>5.6792075000000004</c:v>
                </c:pt>
                <c:pt idx="40202">
                  <c:v>5.6797512499999998</c:v>
                </c:pt>
                <c:pt idx="40203">
                  <c:v>5.6802475000000001</c:v>
                </c:pt>
                <c:pt idx="40204">
                  <c:v>5.6807593750015997</c:v>
                </c:pt>
                <c:pt idx="40205">
                  <c:v>5.6813075</c:v>
                </c:pt>
                <c:pt idx="40206">
                  <c:v>5.6817799999999998</c:v>
                </c:pt>
                <c:pt idx="40207">
                  <c:v>5.68230375</c:v>
                </c:pt>
                <c:pt idx="40208">
                  <c:v>5.6828700000000003</c:v>
                </c:pt>
                <c:pt idx="40209">
                  <c:v>5.6833812500000001</c:v>
                </c:pt>
                <c:pt idx="40210">
                  <c:v>5.6838406250015998</c:v>
                </c:pt>
                <c:pt idx="40211">
                  <c:v>5.6842962500000001</c:v>
                </c:pt>
                <c:pt idx="40212">
                  <c:v>5.6847174999999996</c:v>
                </c:pt>
                <c:pt idx="40213">
                  <c:v>5.6851062499999996</c:v>
                </c:pt>
                <c:pt idx="40214">
                  <c:v>5.6854337499999996</c:v>
                </c:pt>
                <c:pt idx="40215">
                  <c:v>5.6850187500000002</c:v>
                </c:pt>
                <c:pt idx="40216">
                  <c:v>5.6844806250015996</c:v>
                </c:pt>
                <c:pt idx="40217">
                  <c:v>5.6839250000000003</c:v>
                </c:pt>
                <c:pt idx="40218">
                  <c:v>5.6832399999999996</c:v>
                </c:pt>
                <c:pt idx="40219">
                  <c:v>5.6828824999999998</c:v>
                </c:pt>
                <c:pt idx="40220">
                  <c:v>5.6824693750015998</c:v>
                </c:pt>
                <c:pt idx="40221">
                  <c:v>5.68209125</c:v>
                </c:pt>
                <c:pt idx="40222">
                  <c:v>5.6816775000000002</c:v>
                </c:pt>
                <c:pt idx="40223">
                  <c:v>5.6812993750015996</c:v>
                </c:pt>
                <c:pt idx="40224">
                  <c:v>5.6809068750015994</c:v>
                </c:pt>
                <c:pt idx="40225">
                  <c:v>5.6805237499999999</c:v>
                </c:pt>
                <c:pt idx="40226">
                  <c:v>5.6798956250015999</c:v>
                </c:pt>
                <c:pt idx="40227">
                  <c:v>5.6793331250015999</c:v>
                </c:pt>
                <c:pt idx="40228">
                  <c:v>5.6787031250015998</c:v>
                </c:pt>
                <c:pt idx="40229">
                  <c:v>5.67805625</c:v>
                </c:pt>
                <c:pt idx="40230">
                  <c:v>5.6775668750015997</c:v>
                </c:pt>
                <c:pt idx="40231">
                  <c:v>5.6772212499999997</c:v>
                </c:pt>
                <c:pt idx="40232">
                  <c:v>5.6775668750015997</c:v>
                </c:pt>
                <c:pt idx="40233">
                  <c:v>5.6779762500000004</c:v>
                </c:pt>
                <c:pt idx="40234">
                  <c:v>5.6783793750016001</c:v>
                </c:pt>
                <c:pt idx="40235">
                  <c:v>5.6789718750015998</c:v>
                </c:pt>
                <c:pt idx="40236">
                  <c:v>5.6795793750015999</c:v>
                </c:pt>
                <c:pt idx="40237">
                  <c:v>5.6802012499999996</c:v>
                </c:pt>
                <c:pt idx="40238">
                  <c:v>5.6807512500000001</c:v>
                </c:pt>
                <c:pt idx="40239">
                  <c:v>5.6813537500000004</c:v>
                </c:pt>
                <c:pt idx="40240">
                  <c:v>5.6816825</c:v>
                </c:pt>
                <c:pt idx="40241">
                  <c:v>5.6823668750016001</c:v>
                </c:pt>
                <c:pt idx="40242">
                  <c:v>5.6830306250015994</c:v>
                </c:pt>
                <c:pt idx="40243">
                  <c:v>5.6834393750015995</c:v>
                </c:pt>
                <c:pt idx="40244">
                  <c:v>5.6838350000000002</c:v>
                </c:pt>
                <c:pt idx="40245">
                  <c:v>5.6843443750015998</c:v>
                </c:pt>
                <c:pt idx="40246">
                  <c:v>5.6847506250016</c:v>
                </c:pt>
                <c:pt idx="40247">
                  <c:v>5.6851918750015997</c:v>
                </c:pt>
                <c:pt idx="40248">
                  <c:v>5.6855581250015996</c:v>
                </c:pt>
                <c:pt idx="40249">
                  <c:v>5.6859706250016</c:v>
                </c:pt>
                <c:pt idx="40250">
                  <c:v>5.6863293750016002</c:v>
                </c:pt>
                <c:pt idx="40251">
                  <c:v>5.6866675000000004</c:v>
                </c:pt>
                <c:pt idx="40252">
                  <c:v>5.6870537499999996</c:v>
                </c:pt>
                <c:pt idx="40253">
                  <c:v>5.6876949999999997</c:v>
                </c:pt>
                <c:pt idx="40254">
                  <c:v>5.6883524999999997</c:v>
                </c:pt>
                <c:pt idx="40255">
                  <c:v>5.6886850000000004</c:v>
                </c:pt>
                <c:pt idx="40256">
                  <c:v>5.6890581250015995</c:v>
                </c:pt>
                <c:pt idx="40257">
                  <c:v>5.6894093750015999</c:v>
                </c:pt>
                <c:pt idx="40258">
                  <c:v>5.6898137499999999</c:v>
                </c:pt>
                <c:pt idx="40259">
                  <c:v>5.6902699999999999</c:v>
                </c:pt>
                <c:pt idx="40260">
                  <c:v>5.6906281250015995</c:v>
                </c:pt>
                <c:pt idx="40261">
                  <c:v>5.6910743750016</c:v>
                </c:pt>
                <c:pt idx="40262">
                  <c:v>5.6917656250016</c:v>
                </c:pt>
                <c:pt idx="40263">
                  <c:v>5.6920918750015996</c:v>
                </c:pt>
                <c:pt idx="40264">
                  <c:v>5.6924625000000004</c:v>
                </c:pt>
                <c:pt idx="40265">
                  <c:v>5.6930587499999996</c:v>
                </c:pt>
                <c:pt idx="40266">
                  <c:v>5.6934543750015996</c:v>
                </c:pt>
                <c:pt idx="40267">
                  <c:v>5.69382375</c:v>
                </c:pt>
                <c:pt idx="40268">
                  <c:v>5.6942275000000002</c:v>
                </c:pt>
                <c:pt idx="40269">
                  <c:v>5.6946343750016002</c:v>
                </c:pt>
                <c:pt idx="40270">
                  <c:v>5.6943037500000004</c:v>
                </c:pt>
                <c:pt idx="40271">
                  <c:v>5.6939175000000004</c:v>
                </c:pt>
                <c:pt idx="40272">
                  <c:v>5.6935118750016001</c:v>
                </c:pt>
                <c:pt idx="40273">
                  <c:v>5.6931162500000001</c:v>
                </c:pt>
                <c:pt idx="40274">
                  <c:v>5.6926437500000002</c:v>
                </c:pt>
                <c:pt idx="40275">
                  <c:v>5.6922974999999996</c:v>
                </c:pt>
                <c:pt idx="40276">
                  <c:v>5.6916931250016001</c:v>
                </c:pt>
                <c:pt idx="40277">
                  <c:v>5.69105375</c:v>
                </c:pt>
                <c:pt idx="40278">
                  <c:v>5.69065625</c:v>
                </c:pt>
                <c:pt idx="40279">
                  <c:v>5.6903112499999997</c:v>
                </c:pt>
                <c:pt idx="40280">
                  <c:v>5.6899875</c:v>
                </c:pt>
                <c:pt idx="40281">
                  <c:v>5.6893206250016002</c:v>
                </c:pt>
                <c:pt idx="40282">
                  <c:v>5.6888093750015996</c:v>
                </c:pt>
                <c:pt idx="40283">
                  <c:v>5.6884724999999996</c:v>
                </c:pt>
                <c:pt idx="40284">
                  <c:v>5.6888606250015998</c:v>
                </c:pt>
                <c:pt idx="40285">
                  <c:v>5.6893399999999996</c:v>
                </c:pt>
                <c:pt idx="40286">
                  <c:v>5.68978625</c:v>
                </c:pt>
                <c:pt idx="40287">
                  <c:v>5.6902943750016002</c:v>
                </c:pt>
                <c:pt idx="40288">
                  <c:v>5.6907462500000001</c:v>
                </c:pt>
                <c:pt idx="40289">
                  <c:v>5.6911893750016</c:v>
                </c:pt>
                <c:pt idx="40290">
                  <c:v>5.6917256250015997</c:v>
                </c:pt>
                <c:pt idx="40291">
                  <c:v>5.6922381250015999</c:v>
                </c:pt>
                <c:pt idx="40292">
                  <c:v>5.6928299999999998</c:v>
                </c:pt>
                <c:pt idx="40293">
                  <c:v>5.6931737499999997</c:v>
                </c:pt>
                <c:pt idx="40294">
                  <c:v>5.693835</c:v>
                </c:pt>
                <c:pt idx="40295">
                  <c:v>5.6944487500000003</c:v>
                </c:pt>
                <c:pt idx="40296">
                  <c:v>5.6950456250016002</c:v>
                </c:pt>
                <c:pt idx="40297">
                  <c:v>5.6953906250015995</c:v>
                </c:pt>
                <c:pt idx="40298">
                  <c:v>5.6960012500000001</c:v>
                </c:pt>
                <c:pt idx="40299">
                  <c:v>5.6966425000000003</c:v>
                </c:pt>
                <c:pt idx="40300">
                  <c:v>5.6972506250016002</c:v>
                </c:pt>
                <c:pt idx="40301">
                  <c:v>5.6976337499999996</c:v>
                </c:pt>
                <c:pt idx="40302">
                  <c:v>5.6979993750015998</c:v>
                </c:pt>
                <c:pt idx="40303">
                  <c:v>5.6973643750015999</c:v>
                </c:pt>
                <c:pt idx="40304">
                  <c:v>5.6967499999999998</c:v>
                </c:pt>
                <c:pt idx="40305">
                  <c:v>5.6959356250016002</c:v>
                </c:pt>
                <c:pt idx="40306">
                  <c:v>5.6949800000000002</c:v>
                </c:pt>
                <c:pt idx="40307">
                  <c:v>5.6939543750016002</c:v>
                </c:pt>
                <c:pt idx="40308">
                  <c:v>5.6928181250016001</c:v>
                </c:pt>
                <c:pt idx="40309">
                  <c:v>5.6917175000000002</c:v>
                </c:pt>
                <c:pt idx="40310">
                  <c:v>5.6904856250015996</c:v>
                </c:pt>
                <c:pt idx="40311">
                  <c:v>5.6892943750015998</c:v>
                </c:pt>
                <c:pt idx="40312">
                  <c:v>5.6881137500000003</c:v>
                </c:pt>
                <c:pt idx="40313">
                  <c:v>5.6870306250015998</c:v>
                </c:pt>
                <c:pt idx="40314">
                  <c:v>5.6861575000000002</c:v>
                </c:pt>
                <c:pt idx="40315">
                  <c:v>5.6854262499999999</c:v>
                </c:pt>
                <c:pt idx="40316">
                  <c:v>5.6848843750015998</c:v>
                </c:pt>
                <c:pt idx="40317">
                  <c:v>5.6843674999999996</c:v>
                </c:pt>
                <c:pt idx="40318">
                  <c:v>5.6840043750015994</c:v>
                </c:pt>
                <c:pt idx="40319">
                  <c:v>5.6836399999999996</c:v>
                </c:pt>
                <c:pt idx="40320">
                  <c:v>5.6833006250015998</c:v>
                </c:pt>
                <c:pt idx="40321">
                  <c:v>5.6837368750015997</c:v>
                </c:pt>
                <c:pt idx="40322">
                  <c:v>5.6842381250015999</c:v>
                </c:pt>
                <c:pt idx="40323">
                  <c:v>5.6846343750015995</c:v>
                </c:pt>
                <c:pt idx="40324">
                  <c:v>5.6851468750015997</c:v>
                </c:pt>
                <c:pt idx="40325">
                  <c:v>5.6854725000000004</c:v>
                </c:pt>
                <c:pt idx="40326">
                  <c:v>5.6859450000000002</c:v>
                </c:pt>
                <c:pt idx="40327">
                  <c:v>5.6864718750016001</c:v>
                </c:pt>
                <c:pt idx="40328">
                  <c:v>5.6870106250015997</c:v>
                </c:pt>
                <c:pt idx="40329">
                  <c:v>5.6873649999999998</c:v>
                </c:pt>
                <c:pt idx="40330">
                  <c:v>5.6879906250015999</c:v>
                </c:pt>
                <c:pt idx="40331">
                  <c:v>5.68858</c:v>
                </c:pt>
                <c:pt idx="40332">
                  <c:v>5.6891718750016</c:v>
                </c:pt>
                <c:pt idx="40333">
                  <c:v>5.6895049999999996</c:v>
                </c:pt>
                <c:pt idx="40334">
                  <c:v>5.6898425000000001</c:v>
                </c:pt>
                <c:pt idx="40335">
                  <c:v>5.6901675000000003</c:v>
                </c:pt>
                <c:pt idx="40336">
                  <c:v>5.6908262499999998</c:v>
                </c:pt>
                <c:pt idx="40337">
                  <c:v>5.6914506250015995</c:v>
                </c:pt>
                <c:pt idx="40338">
                  <c:v>5.6920743750015994</c:v>
                </c:pt>
                <c:pt idx="40339">
                  <c:v>5.6926068750015997</c:v>
                </c:pt>
                <c:pt idx="40340">
                  <c:v>5.6932074999999998</c:v>
                </c:pt>
                <c:pt idx="40341">
                  <c:v>5.6937181250015998</c:v>
                </c:pt>
                <c:pt idx="40342">
                  <c:v>5.69421</c:v>
                </c:pt>
                <c:pt idx="40343">
                  <c:v>5.6945499999999996</c:v>
                </c:pt>
                <c:pt idx="40344">
                  <c:v>5.6949624999999999</c:v>
                </c:pt>
                <c:pt idx="40345">
                  <c:v>5.6953787499999997</c:v>
                </c:pt>
                <c:pt idx="40346">
                  <c:v>5.6957418750016</c:v>
                </c:pt>
                <c:pt idx="40347">
                  <c:v>5.6954312500000004</c:v>
                </c:pt>
                <c:pt idx="40348">
                  <c:v>5.6950987499999997</c:v>
                </c:pt>
                <c:pt idx="40349">
                  <c:v>5.6945762499999999</c:v>
                </c:pt>
                <c:pt idx="40350">
                  <c:v>5.6938374999999999</c:v>
                </c:pt>
                <c:pt idx="40351">
                  <c:v>5.6934281250016001</c:v>
                </c:pt>
                <c:pt idx="40352">
                  <c:v>5.6930081250016</c:v>
                </c:pt>
                <c:pt idx="40353">
                  <c:v>5.6926293750015997</c:v>
                </c:pt>
                <c:pt idx="40354">
                  <c:v>5.6921581250015993</c:v>
                </c:pt>
                <c:pt idx="40355">
                  <c:v>5.6917099999999996</c:v>
                </c:pt>
                <c:pt idx="40356">
                  <c:v>5.6912631250015995</c:v>
                </c:pt>
                <c:pt idx="40357">
                  <c:v>5.6908250000000002</c:v>
                </c:pt>
                <c:pt idx="40358">
                  <c:v>5.6904081250015999</c:v>
                </c:pt>
                <c:pt idx="40359">
                  <c:v>5.6908899999999996</c:v>
                </c:pt>
                <c:pt idx="40360">
                  <c:v>5.6913181250016001</c:v>
                </c:pt>
                <c:pt idx="40361">
                  <c:v>5.6918462500000002</c:v>
                </c:pt>
                <c:pt idx="40362">
                  <c:v>5.6923743750015996</c:v>
                </c:pt>
                <c:pt idx="40363">
                  <c:v>5.6929862499999997</c:v>
                </c:pt>
                <c:pt idx="40364">
                  <c:v>5.6935525</c:v>
                </c:pt>
                <c:pt idx="40365">
                  <c:v>5.6941456250015996</c:v>
                </c:pt>
                <c:pt idx="40366">
                  <c:v>5.6946406250015995</c:v>
                </c:pt>
                <c:pt idx="40367">
                  <c:v>5.6950556250015998</c:v>
                </c:pt>
                <c:pt idx="40368">
                  <c:v>5.6954343750016001</c:v>
                </c:pt>
                <c:pt idx="40369">
                  <c:v>5.6958900000000003</c:v>
                </c:pt>
                <c:pt idx="40370">
                  <c:v>5.6963393750015996</c:v>
                </c:pt>
                <c:pt idx="40371">
                  <c:v>5.6966943750015995</c:v>
                </c:pt>
                <c:pt idx="40372">
                  <c:v>5.6970318750016</c:v>
                </c:pt>
                <c:pt idx="40373">
                  <c:v>5.6973718750015996</c:v>
                </c:pt>
                <c:pt idx="40374">
                  <c:v>5.6977650000000004</c:v>
                </c:pt>
                <c:pt idx="40375">
                  <c:v>5.6982406250016</c:v>
                </c:pt>
                <c:pt idx="40376">
                  <c:v>5.6986043750016</c:v>
                </c:pt>
                <c:pt idx="40377">
                  <c:v>5.6989981250015997</c:v>
                </c:pt>
                <c:pt idx="40378">
                  <c:v>5.6986749999999997</c:v>
                </c:pt>
                <c:pt idx="40379">
                  <c:v>5.6982656250015999</c:v>
                </c:pt>
                <c:pt idx="40380">
                  <c:v>5.6979224999999998</c:v>
                </c:pt>
                <c:pt idx="40381">
                  <c:v>5.69757625</c:v>
                </c:pt>
                <c:pt idx="40382">
                  <c:v>5.6971337499999999</c:v>
                </c:pt>
                <c:pt idx="40383">
                  <c:v>5.6966393750015998</c:v>
                </c:pt>
                <c:pt idx="40384">
                  <c:v>5.6963143750015997</c:v>
                </c:pt>
                <c:pt idx="40385">
                  <c:v>5.6958987499999996</c:v>
                </c:pt>
                <c:pt idx="40386">
                  <c:v>5.6953668750016</c:v>
                </c:pt>
                <c:pt idx="40387">
                  <c:v>5.6948081250015994</c:v>
                </c:pt>
                <c:pt idx="40388">
                  <c:v>5.6941912500000003</c:v>
                </c:pt>
                <c:pt idx="40389">
                  <c:v>5.6936543750016</c:v>
                </c:pt>
                <c:pt idx="40390">
                  <c:v>5.6930212500000001</c:v>
                </c:pt>
                <c:pt idx="40391">
                  <c:v>5.6925156250016</c:v>
                </c:pt>
                <c:pt idx="40392">
                  <c:v>5.6919912500000001</c:v>
                </c:pt>
                <c:pt idx="40393">
                  <c:v>5.6915356250015998</c:v>
                </c:pt>
                <c:pt idx="40394">
                  <c:v>5.6910087499999999</c:v>
                </c:pt>
                <c:pt idx="40395">
                  <c:v>5.6905531250015997</c:v>
                </c:pt>
                <c:pt idx="40396">
                  <c:v>5.6901624999999996</c:v>
                </c:pt>
                <c:pt idx="40397">
                  <c:v>5.6896275000000003</c:v>
                </c:pt>
                <c:pt idx="40398">
                  <c:v>5.6892512499999999</c:v>
                </c:pt>
                <c:pt idx="40399">
                  <c:v>5.68891875</c:v>
                </c:pt>
                <c:pt idx="40400">
                  <c:v>5.6894012500000004</c:v>
                </c:pt>
                <c:pt idx="40401">
                  <c:v>5.6897237499999997</c:v>
                </c:pt>
                <c:pt idx="40402">
                  <c:v>5.6900943750015998</c:v>
                </c:pt>
                <c:pt idx="40403">
                  <c:v>5.6905599999999996</c:v>
                </c:pt>
                <c:pt idx="40404">
                  <c:v>5.6911093750015995</c:v>
                </c:pt>
                <c:pt idx="40405">
                  <c:v>5.6915268750015997</c:v>
                </c:pt>
                <c:pt idx="40406">
                  <c:v>5.69201625</c:v>
                </c:pt>
                <c:pt idx="40407">
                  <c:v>5.6925249999999998</c:v>
                </c:pt>
                <c:pt idx="40408">
                  <c:v>5.6930381250015998</c:v>
                </c:pt>
                <c:pt idx="40409">
                  <c:v>5.6934481250015994</c:v>
                </c:pt>
                <c:pt idx="40410">
                  <c:v>5.6939962499999996</c:v>
                </c:pt>
                <c:pt idx="40411">
                  <c:v>5.69436125</c:v>
                </c:pt>
                <c:pt idx="40412">
                  <c:v>5.6948906250015998</c:v>
                </c:pt>
                <c:pt idx="40413">
                  <c:v>5.6954581250015996</c:v>
                </c:pt>
                <c:pt idx="40414">
                  <c:v>5.6961118750016002</c:v>
                </c:pt>
                <c:pt idx="40415">
                  <c:v>5.6964662500000003</c:v>
                </c:pt>
                <c:pt idx="40416">
                  <c:v>5.6971018750016</c:v>
                </c:pt>
                <c:pt idx="40417">
                  <c:v>5.6977399999999996</c:v>
                </c:pt>
                <c:pt idx="40418">
                  <c:v>5.6983449999999998</c:v>
                </c:pt>
                <c:pt idx="40419">
                  <c:v>5.6986687500000004</c:v>
                </c:pt>
                <c:pt idx="40420">
                  <c:v>5.6993506250015997</c:v>
                </c:pt>
                <c:pt idx="40421">
                  <c:v>5.6996824999999998</c:v>
                </c:pt>
                <c:pt idx="40422">
                  <c:v>5.7001462500000004</c:v>
                </c:pt>
                <c:pt idx="40423">
                  <c:v>5.7004762500000004</c:v>
                </c:pt>
                <c:pt idx="40424">
                  <c:v>5.7008631250016002</c:v>
                </c:pt>
                <c:pt idx="40425">
                  <c:v>5.7012162499999999</c:v>
                </c:pt>
                <c:pt idx="40426">
                  <c:v>5.7015981250015999</c:v>
                </c:pt>
                <c:pt idx="40427">
                  <c:v>5.7021818750015996</c:v>
                </c:pt>
                <c:pt idx="40428">
                  <c:v>5.7026468750015997</c:v>
                </c:pt>
                <c:pt idx="40429">
                  <c:v>5.7029975000000004</c:v>
                </c:pt>
                <c:pt idx="40430">
                  <c:v>5.7033474999999996</c:v>
                </c:pt>
                <c:pt idx="40431">
                  <c:v>5.7036687500000003</c:v>
                </c:pt>
                <c:pt idx="40432">
                  <c:v>5.7039999999999997</c:v>
                </c:pt>
                <c:pt idx="40433">
                  <c:v>5.7035125000000004</c:v>
                </c:pt>
                <c:pt idx="40434">
                  <c:v>5.7030262499999997</c:v>
                </c:pt>
                <c:pt idx="40435">
                  <c:v>5.7023706250016</c:v>
                </c:pt>
                <c:pt idx="40436">
                  <c:v>5.7020350000000004</c:v>
                </c:pt>
                <c:pt idx="40437">
                  <c:v>5.7015849999999997</c:v>
                </c:pt>
                <c:pt idx="40438">
                  <c:v>5.7011006250016001</c:v>
                </c:pt>
                <c:pt idx="40439">
                  <c:v>5.7003424999999996</c:v>
                </c:pt>
                <c:pt idx="40440">
                  <c:v>5.6994987500000001</c:v>
                </c:pt>
                <c:pt idx="40441">
                  <c:v>5.6986656250015999</c:v>
                </c:pt>
                <c:pt idx="40442">
                  <c:v>5.6976956250016002</c:v>
                </c:pt>
                <c:pt idx="40443">
                  <c:v>5.6967800000000004</c:v>
                </c:pt>
                <c:pt idx="40444">
                  <c:v>5.6957862500000003</c:v>
                </c:pt>
                <c:pt idx="40445">
                  <c:v>5.6948631250016</c:v>
                </c:pt>
                <c:pt idx="40446">
                  <c:v>5.69394125</c:v>
                </c:pt>
                <c:pt idx="40447">
                  <c:v>5.6931374999999997</c:v>
                </c:pt>
                <c:pt idx="40448">
                  <c:v>5.6924168750015998</c:v>
                </c:pt>
                <c:pt idx="40449">
                  <c:v>5.6919537499999997</c:v>
                </c:pt>
                <c:pt idx="40450">
                  <c:v>5.6913943750015994</c:v>
                </c:pt>
                <c:pt idx="40451">
                  <c:v>5.6917243750016002</c:v>
                </c:pt>
                <c:pt idx="40452">
                  <c:v>5.6920837500000001</c:v>
                </c:pt>
                <c:pt idx="40453">
                  <c:v>5.6924981250015998</c:v>
                </c:pt>
                <c:pt idx="40454">
                  <c:v>5.6929575000000003</c:v>
                </c:pt>
                <c:pt idx="40455">
                  <c:v>5.6934306250016</c:v>
                </c:pt>
                <c:pt idx="40456">
                  <c:v>5.6939143750015999</c:v>
                </c:pt>
                <c:pt idx="40457">
                  <c:v>5.6942349999999999</c:v>
                </c:pt>
                <c:pt idx="40458">
                  <c:v>5.6947625000000004</c:v>
                </c:pt>
                <c:pt idx="40459">
                  <c:v>5.6953018750015998</c:v>
                </c:pt>
                <c:pt idx="40460">
                  <c:v>5.6957981250016001</c:v>
                </c:pt>
                <c:pt idx="40461">
                  <c:v>5.6963906250015999</c:v>
                </c:pt>
                <c:pt idx="40462">
                  <c:v>5.6967449999999999</c:v>
                </c:pt>
                <c:pt idx="40463">
                  <c:v>5.6972887500000002</c:v>
                </c:pt>
                <c:pt idx="40464">
                  <c:v>5.6979325000000003</c:v>
                </c:pt>
                <c:pt idx="40465">
                  <c:v>5.6985524999999999</c:v>
                </c:pt>
                <c:pt idx="40466">
                  <c:v>5.6991043750015997</c:v>
                </c:pt>
                <c:pt idx="40467">
                  <c:v>5.6995637500000003</c:v>
                </c:pt>
                <c:pt idx="40468">
                  <c:v>5.6999506250016001</c:v>
                </c:pt>
                <c:pt idx="40469">
                  <c:v>5.7001056250015996</c:v>
                </c:pt>
                <c:pt idx="40470">
                  <c:v>5.6997781250015995</c:v>
                </c:pt>
                <c:pt idx="40471">
                  <c:v>5.69942875</c:v>
                </c:pt>
                <c:pt idx="40472">
                  <c:v>5.6990956250015996</c:v>
                </c:pt>
                <c:pt idx="40473">
                  <c:v>5.6986499999999998</c:v>
                </c:pt>
                <c:pt idx="40474">
                  <c:v>5.6982524999999997</c:v>
                </c:pt>
                <c:pt idx="40475">
                  <c:v>5.6978743750016001</c:v>
                </c:pt>
                <c:pt idx="40476">
                  <c:v>5.6974125000000004</c:v>
                </c:pt>
                <c:pt idx="40477">
                  <c:v>5.6970543750016001</c:v>
                </c:pt>
                <c:pt idx="40478">
                  <c:v>5.6965331250015998</c:v>
                </c:pt>
                <c:pt idx="40479">
                  <c:v>5.6961731250016001</c:v>
                </c:pt>
                <c:pt idx="40480">
                  <c:v>5.6958418750015998</c:v>
                </c:pt>
                <c:pt idx="40481">
                  <c:v>5.6956862499999996</c:v>
                </c:pt>
                <c:pt idx="40482">
                  <c:v>5.6960437500000003</c:v>
                </c:pt>
                <c:pt idx="40483">
                  <c:v>5.6964693750016</c:v>
                </c:pt>
                <c:pt idx="40484">
                  <c:v>5.6968087499999998</c:v>
                </c:pt>
                <c:pt idx="40485">
                  <c:v>5.6971293750015999</c:v>
                </c:pt>
                <c:pt idx="40486">
                  <c:v>5.6974675000000001</c:v>
                </c:pt>
                <c:pt idx="40487">
                  <c:v>5.6978518750016001</c:v>
                </c:pt>
                <c:pt idx="40488">
                  <c:v>5.6982974999999998</c:v>
                </c:pt>
                <c:pt idx="40489">
                  <c:v>5.6988149999999997</c:v>
                </c:pt>
                <c:pt idx="40490">
                  <c:v>5.6992143750016</c:v>
                </c:pt>
                <c:pt idx="40491">
                  <c:v>5.6996268750015995</c:v>
                </c:pt>
                <c:pt idx="40492">
                  <c:v>5.7001268750016001</c:v>
                </c:pt>
                <c:pt idx="40493">
                  <c:v>5.7005875000000001</c:v>
                </c:pt>
                <c:pt idx="40494">
                  <c:v>5.7010668750016</c:v>
                </c:pt>
                <c:pt idx="40495">
                  <c:v>5.7015618750015999</c:v>
                </c:pt>
                <c:pt idx="40496">
                  <c:v>5.7019193750015997</c:v>
                </c:pt>
                <c:pt idx="40497">
                  <c:v>5.7023950000000001</c:v>
                </c:pt>
                <c:pt idx="40498">
                  <c:v>5.7029474999999996</c:v>
                </c:pt>
                <c:pt idx="40499">
                  <c:v>5.7034868750015999</c:v>
                </c:pt>
                <c:pt idx="40500">
                  <c:v>5.7038124999999997</c:v>
                </c:pt>
                <c:pt idx="40501">
                  <c:v>5.7044750000000004</c:v>
                </c:pt>
                <c:pt idx="40502">
                  <c:v>5.7051643750015995</c:v>
                </c:pt>
                <c:pt idx="40503">
                  <c:v>5.7057799999999999</c:v>
                </c:pt>
                <c:pt idx="40504">
                  <c:v>5.7062968750016001</c:v>
                </c:pt>
                <c:pt idx="40505">
                  <c:v>5.7068481250016001</c:v>
                </c:pt>
                <c:pt idx="40506">
                  <c:v>5.7072500000000002</c:v>
                </c:pt>
                <c:pt idx="40507">
                  <c:v>5.7077987500000003</c:v>
                </c:pt>
                <c:pt idx="40508">
                  <c:v>5.7083043750015996</c:v>
                </c:pt>
                <c:pt idx="40509">
                  <c:v>5.7087587500000003</c:v>
                </c:pt>
                <c:pt idx="40510">
                  <c:v>5.7091156250015995</c:v>
                </c:pt>
                <c:pt idx="40511">
                  <c:v>5.7095525</c:v>
                </c:pt>
                <c:pt idx="40512">
                  <c:v>5.709225</c:v>
                </c:pt>
                <c:pt idx="40513">
                  <c:v>5.7088962499999996</c:v>
                </c:pt>
                <c:pt idx="40514">
                  <c:v>5.7084693750015996</c:v>
                </c:pt>
                <c:pt idx="40515">
                  <c:v>5.7080987500000004</c:v>
                </c:pt>
                <c:pt idx="40516">
                  <c:v>5.7076731250016</c:v>
                </c:pt>
                <c:pt idx="40517">
                  <c:v>5.7072356250015996</c:v>
                </c:pt>
                <c:pt idx="40518">
                  <c:v>5.7068318750015994</c:v>
                </c:pt>
                <c:pt idx="40519">
                  <c:v>5.7063325000000003</c:v>
                </c:pt>
                <c:pt idx="40520">
                  <c:v>5.7057937499999998</c:v>
                </c:pt>
                <c:pt idx="40521">
                  <c:v>5.70524875</c:v>
                </c:pt>
                <c:pt idx="40522">
                  <c:v>5.7046512500000004</c:v>
                </c:pt>
                <c:pt idx="40523">
                  <c:v>5.7041043750015996</c:v>
                </c:pt>
                <c:pt idx="40524">
                  <c:v>5.70355875</c:v>
                </c:pt>
                <c:pt idx="40525">
                  <c:v>5.7030668750015998</c:v>
                </c:pt>
                <c:pt idx="40526">
                  <c:v>5.7025437500000002</c:v>
                </c:pt>
                <c:pt idx="40527">
                  <c:v>5.7020312500000001</c:v>
                </c:pt>
                <c:pt idx="40528">
                  <c:v>5.7014924999999996</c:v>
                </c:pt>
                <c:pt idx="40529">
                  <c:v>5.7010474999999996</c:v>
                </c:pt>
                <c:pt idx="40530">
                  <c:v>5.7005962500000003</c:v>
                </c:pt>
                <c:pt idx="40531">
                  <c:v>5.7001487500000003</c:v>
                </c:pt>
                <c:pt idx="40532">
                  <c:v>5.6997693750015994</c:v>
                </c:pt>
                <c:pt idx="40533">
                  <c:v>5.6993831250015994</c:v>
                </c:pt>
                <c:pt idx="40534">
                  <c:v>5.6989031250015998</c:v>
                </c:pt>
                <c:pt idx="40535">
                  <c:v>5.6985824999999997</c:v>
                </c:pt>
                <c:pt idx="40536">
                  <c:v>5.6989850000000004</c:v>
                </c:pt>
                <c:pt idx="40537">
                  <c:v>5.6993368750015998</c:v>
                </c:pt>
                <c:pt idx="40538">
                  <c:v>5.6997456250015999</c:v>
                </c:pt>
                <c:pt idx="40539">
                  <c:v>5.7001681250015999</c:v>
                </c:pt>
                <c:pt idx="40540">
                  <c:v>5.7005331250015994</c:v>
                </c:pt>
                <c:pt idx="40541">
                  <c:v>5.7008843750015998</c:v>
                </c:pt>
                <c:pt idx="40542">
                  <c:v>5.7012831250015994</c:v>
                </c:pt>
                <c:pt idx="40543">
                  <c:v>5.7017806250016001</c:v>
                </c:pt>
                <c:pt idx="40544">
                  <c:v>5.7023124999999997</c:v>
                </c:pt>
                <c:pt idx="40545">
                  <c:v>5.7028412499999996</c:v>
                </c:pt>
                <c:pt idx="40546">
                  <c:v>5.7033668750016</c:v>
                </c:pt>
                <c:pt idx="40547">
                  <c:v>5.7038731250015999</c:v>
                </c:pt>
                <c:pt idx="40548">
                  <c:v>5.7041962499999999</c:v>
                </c:pt>
                <c:pt idx="40549">
                  <c:v>5.7047625000000002</c:v>
                </c:pt>
                <c:pt idx="40550">
                  <c:v>5.7053562500000004</c:v>
                </c:pt>
                <c:pt idx="40551">
                  <c:v>5.7056768750015996</c:v>
                </c:pt>
                <c:pt idx="40552">
                  <c:v>5.7063043750015998</c:v>
                </c:pt>
                <c:pt idx="40553">
                  <c:v>5.7067949999999996</c:v>
                </c:pt>
                <c:pt idx="40554">
                  <c:v>5.7072099999999999</c:v>
                </c:pt>
                <c:pt idx="40555">
                  <c:v>5.7075743750015997</c:v>
                </c:pt>
                <c:pt idx="40556">
                  <c:v>5.7079643750016</c:v>
                </c:pt>
                <c:pt idx="40557">
                  <c:v>5.7083500000000003</c:v>
                </c:pt>
                <c:pt idx="40558">
                  <c:v>5.7086856250015998</c:v>
                </c:pt>
                <c:pt idx="40559">
                  <c:v>5.7091956250016</c:v>
                </c:pt>
                <c:pt idx="40560">
                  <c:v>5.7097362499999997</c:v>
                </c:pt>
                <c:pt idx="40561">
                  <c:v>5.7101018750015999</c:v>
                </c:pt>
                <c:pt idx="40562">
                  <c:v>5.7097781250016002</c:v>
                </c:pt>
                <c:pt idx="40563">
                  <c:v>5.7093775000000004</c:v>
                </c:pt>
                <c:pt idx="40564">
                  <c:v>5.7089368750015996</c:v>
                </c:pt>
                <c:pt idx="40565">
                  <c:v>5.7083356250015997</c:v>
                </c:pt>
                <c:pt idx="40566">
                  <c:v>5.7076768750015994</c:v>
                </c:pt>
                <c:pt idx="40567">
                  <c:v>5.70688</c:v>
                </c:pt>
                <c:pt idx="40568">
                  <c:v>5.7059350000000002</c:v>
                </c:pt>
                <c:pt idx="40569">
                  <c:v>5.7048468750015999</c:v>
                </c:pt>
                <c:pt idx="40570">
                  <c:v>5.7036575000000003</c:v>
                </c:pt>
                <c:pt idx="40571">
                  <c:v>5.7025268750015998</c:v>
                </c:pt>
                <c:pt idx="40572">
                  <c:v>5.7013850000000001</c:v>
                </c:pt>
                <c:pt idx="40573">
                  <c:v>5.7004043750015994</c:v>
                </c:pt>
                <c:pt idx="40574">
                  <c:v>5.6993831250015994</c:v>
                </c:pt>
                <c:pt idx="40575">
                  <c:v>5.6985018750015994</c:v>
                </c:pt>
                <c:pt idx="40576">
                  <c:v>5.6976968750015997</c:v>
                </c:pt>
                <c:pt idx="40577">
                  <c:v>5.6970074999999998</c:v>
                </c:pt>
                <c:pt idx="40578">
                  <c:v>5.6964724999999996</c:v>
                </c:pt>
                <c:pt idx="40579">
                  <c:v>5.6960474999999997</c:v>
                </c:pt>
                <c:pt idx="40580">
                  <c:v>5.6956718750016</c:v>
                </c:pt>
                <c:pt idx="40581">
                  <c:v>5.6953356250015998</c:v>
                </c:pt>
                <c:pt idx="40582">
                  <c:v>5.6947481250015999</c:v>
                </c:pt>
                <c:pt idx="40583">
                  <c:v>5.6942293750015995</c:v>
                </c:pt>
                <c:pt idx="40584">
                  <c:v>5.69381</c:v>
                </c:pt>
                <c:pt idx="40585">
                  <c:v>5.6934168750016001</c:v>
                </c:pt>
                <c:pt idx="40586">
                  <c:v>5.6933168750015994</c:v>
                </c:pt>
                <c:pt idx="40587">
                  <c:v>5.69365875</c:v>
                </c:pt>
                <c:pt idx="40588">
                  <c:v>5.6940412499999997</c:v>
                </c:pt>
                <c:pt idx="40589">
                  <c:v>5.6945062499999999</c:v>
                </c:pt>
                <c:pt idx="40590">
                  <c:v>5.6949906250015996</c:v>
                </c:pt>
                <c:pt idx="40591">
                  <c:v>5.6954712499999998</c:v>
                </c:pt>
                <c:pt idx="40592">
                  <c:v>5.6959987500000002</c:v>
                </c:pt>
                <c:pt idx="40593">
                  <c:v>5.6965337500000004</c:v>
                </c:pt>
                <c:pt idx="40594">
                  <c:v>5.6970881250016001</c:v>
                </c:pt>
                <c:pt idx="40595">
                  <c:v>5.6977056250015998</c:v>
                </c:pt>
                <c:pt idx="40596">
                  <c:v>5.6983431250015997</c:v>
                </c:pt>
                <c:pt idx="40597">
                  <c:v>5.6987056250016002</c:v>
                </c:pt>
                <c:pt idx="40598">
                  <c:v>5.6990425</c:v>
                </c:pt>
                <c:pt idx="40599">
                  <c:v>5.6994731250015995</c:v>
                </c:pt>
                <c:pt idx="40600">
                  <c:v>5.7001668750015995</c:v>
                </c:pt>
                <c:pt idx="40601">
                  <c:v>5.7005062500000001</c:v>
                </c:pt>
                <c:pt idx="40602">
                  <c:v>5.7008537500000003</c:v>
                </c:pt>
                <c:pt idx="40603">
                  <c:v>5.7012268750016002</c:v>
                </c:pt>
                <c:pt idx="40604">
                  <c:v>5.7015956250016</c:v>
                </c:pt>
                <c:pt idx="40605">
                  <c:v>5.7019650000000004</c:v>
                </c:pt>
                <c:pt idx="40606">
                  <c:v>5.7022874999999997</c:v>
                </c:pt>
                <c:pt idx="40607">
                  <c:v>5.7027237499999996</c:v>
                </c:pt>
                <c:pt idx="40608">
                  <c:v>5.7030637500000001</c:v>
                </c:pt>
                <c:pt idx="40609">
                  <c:v>5.7034912499999999</c:v>
                </c:pt>
                <c:pt idx="40610">
                  <c:v>5.7042149999999996</c:v>
                </c:pt>
                <c:pt idx="40611">
                  <c:v>5.7045775000000001</c:v>
                </c:pt>
                <c:pt idx="40612">
                  <c:v>5.704955</c:v>
                </c:pt>
                <c:pt idx="40613">
                  <c:v>5.7053787500000004</c:v>
                </c:pt>
                <c:pt idx="40614">
                  <c:v>5.7057675000000003</c:v>
                </c:pt>
                <c:pt idx="40615">
                  <c:v>5.7062318750015999</c:v>
                </c:pt>
                <c:pt idx="40616">
                  <c:v>5.7065556250015996</c:v>
                </c:pt>
                <c:pt idx="40617">
                  <c:v>5.7069437499999998</c:v>
                </c:pt>
                <c:pt idx="40618">
                  <c:v>5.7073200000000002</c:v>
                </c:pt>
                <c:pt idx="40619">
                  <c:v>5.7077868750015996</c:v>
                </c:pt>
                <c:pt idx="40620">
                  <c:v>5.7081493750016001</c:v>
                </c:pt>
                <c:pt idx="40621">
                  <c:v>5.7085468750016002</c:v>
                </c:pt>
                <c:pt idx="40622">
                  <c:v>5.7089100000000004</c:v>
                </c:pt>
                <c:pt idx="40623">
                  <c:v>5.7092675000000002</c:v>
                </c:pt>
                <c:pt idx="40624">
                  <c:v>5.7096443750015995</c:v>
                </c:pt>
                <c:pt idx="40625">
                  <c:v>5.71</c:v>
                </c:pt>
                <c:pt idx="40626">
                  <c:v>5.7104131250016001</c:v>
                </c:pt>
                <c:pt idx="40627">
                  <c:v>5.7108237500000003</c:v>
                </c:pt>
                <c:pt idx="40628">
                  <c:v>5.7112068750015998</c:v>
                </c:pt>
                <c:pt idx="40629">
                  <c:v>5.7116193750016002</c:v>
                </c:pt>
                <c:pt idx="40630">
                  <c:v>5.7120481250015995</c:v>
                </c:pt>
                <c:pt idx="40631">
                  <c:v>5.7124162500000004</c:v>
                </c:pt>
                <c:pt idx="40632">
                  <c:v>5.7128043750015998</c:v>
                </c:pt>
                <c:pt idx="40633">
                  <c:v>5.7132443750016</c:v>
                </c:pt>
                <c:pt idx="40634">
                  <c:v>5.7126937499999997</c:v>
                </c:pt>
                <c:pt idx="40635">
                  <c:v>5.7119706250015998</c:v>
                </c:pt>
                <c:pt idx="40636">
                  <c:v>5.7109724999999996</c:v>
                </c:pt>
                <c:pt idx="40637">
                  <c:v>5.7097899999999999</c:v>
                </c:pt>
                <c:pt idx="40638">
                  <c:v>5.7083612500000003</c:v>
                </c:pt>
                <c:pt idx="40639">
                  <c:v>5.7067937500000001</c:v>
                </c:pt>
                <c:pt idx="40640">
                  <c:v>5.7050768750016001</c:v>
                </c:pt>
                <c:pt idx="40641">
                  <c:v>5.7032368750015996</c:v>
                </c:pt>
                <c:pt idx="40642">
                  <c:v>5.7013237500000002</c:v>
                </c:pt>
                <c:pt idx="40643">
                  <c:v>5.6993437499999997</c:v>
                </c:pt>
                <c:pt idx="40644">
                  <c:v>5.6974231250015999</c:v>
                </c:pt>
                <c:pt idx="40645">
                  <c:v>5.6956681250015997</c:v>
                </c:pt>
                <c:pt idx="40646">
                  <c:v>5.6941406250015998</c:v>
                </c:pt>
                <c:pt idx="40647">
                  <c:v>5.6927456250016002</c:v>
                </c:pt>
                <c:pt idx="40648">
                  <c:v>5.6914581250016001</c:v>
                </c:pt>
                <c:pt idx="40649">
                  <c:v>5.6903893750016001</c:v>
                </c:pt>
                <c:pt idx="40650">
                  <c:v>5.6894087500000001</c:v>
                </c:pt>
                <c:pt idx="40651">
                  <c:v>5.6887393750015995</c:v>
                </c:pt>
                <c:pt idx="40652">
                  <c:v>5.6881112500000004</c:v>
                </c:pt>
                <c:pt idx="40653">
                  <c:v>5.68767625</c:v>
                </c:pt>
                <c:pt idx="40654">
                  <c:v>5.6873449999999997</c:v>
                </c:pt>
                <c:pt idx="40655">
                  <c:v>5.6869500000000004</c:v>
                </c:pt>
                <c:pt idx="40656">
                  <c:v>5.6873337499999996</c:v>
                </c:pt>
                <c:pt idx="40657">
                  <c:v>5.6876625000000001</c:v>
                </c:pt>
                <c:pt idx="40658">
                  <c:v>5.6880681250015996</c:v>
                </c:pt>
                <c:pt idx="40659">
                  <c:v>5.6884924999999997</c:v>
                </c:pt>
                <c:pt idx="40660">
                  <c:v>5.6888493750015998</c:v>
                </c:pt>
                <c:pt idx="40661">
                  <c:v>5.6892568750015995</c:v>
                </c:pt>
                <c:pt idx="40662">
                  <c:v>5.6896750000000003</c:v>
                </c:pt>
                <c:pt idx="40663">
                  <c:v>5.6901193750015997</c:v>
                </c:pt>
                <c:pt idx="40664">
                  <c:v>5.6905774999999998</c:v>
                </c:pt>
                <c:pt idx="40665">
                  <c:v>5.6909143750015998</c:v>
                </c:pt>
                <c:pt idx="40666">
                  <c:v>5.6913574999999996</c:v>
                </c:pt>
                <c:pt idx="40667">
                  <c:v>5.6917881250016</c:v>
                </c:pt>
                <c:pt idx="40668">
                  <c:v>5.6921856250016001</c:v>
                </c:pt>
                <c:pt idx="40669">
                  <c:v>5.6926612499999996</c:v>
                </c:pt>
                <c:pt idx="40670">
                  <c:v>5.6932687499999997</c:v>
                </c:pt>
                <c:pt idx="40671">
                  <c:v>5.6938500000000003</c:v>
                </c:pt>
                <c:pt idx="40672">
                  <c:v>5.6944612499999998</c:v>
                </c:pt>
                <c:pt idx="40673">
                  <c:v>5.6951343750015999</c:v>
                </c:pt>
                <c:pt idx="40674">
                  <c:v>5.6957168750016001</c:v>
                </c:pt>
                <c:pt idx="40675">
                  <c:v>5.6963387499999998</c:v>
                </c:pt>
                <c:pt idx="40676">
                  <c:v>5.6969099999999999</c:v>
                </c:pt>
                <c:pt idx="40677">
                  <c:v>5.6972793750015995</c:v>
                </c:pt>
                <c:pt idx="40678">
                  <c:v>5.6979006250015996</c:v>
                </c:pt>
                <c:pt idx="40679">
                  <c:v>5.6985000000000001</c:v>
                </c:pt>
                <c:pt idx="40680">
                  <c:v>5.6991137500000004</c:v>
                </c:pt>
                <c:pt idx="40681">
                  <c:v>5.6996262499999997</c:v>
                </c:pt>
                <c:pt idx="40682">
                  <c:v>5.7000087500000003</c:v>
                </c:pt>
                <c:pt idx="40683">
                  <c:v>5.7003387500000002</c:v>
                </c:pt>
                <c:pt idx="40684">
                  <c:v>5.7007056250015999</c:v>
                </c:pt>
                <c:pt idx="40685">
                  <c:v>5.7002625</c:v>
                </c:pt>
                <c:pt idx="40686">
                  <c:v>5.6997443750015995</c:v>
                </c:pt>
                <c:pt idx="40687">
                  <c:v>5.6991256250015994</c:v>
                </c:pt>
                <c:pt idx="40688">
                  <c:v>5.6986593750015997</c:v>
                </c:pt>
                <c:pt idx="40689">
                  <c:v>5.6981287500000004</c:v>
                </c:pt>
                <c:pt idx="40690">
                  <c:v>5.6976775000000002</c:v>
                </c:pt>
                <c:pt idx="40691">
                  <c:v>5.6971681250015997</c:v>
                </c:pt>
                <c:pt idx="40692">
                  <c:v>5.6967362499999998</c:v>
                </c:pt>
                <c:pt idx="40693">
                  <c:v>5.6962831250015995</c:v>
                </c:pt>
                <c:pt idx="40694">
                  <c:v>5.6958250000000001</c:v>
                </c:pt>
                <c:pt idx="40695">
                  <c:v>5.6953481250015994</c:v>
                </c:pt>
                <c:pt idx="40696">
                  <c:v>5.6947906250016</c:v>
                </c:pt>
                <c:pt idx="40697">
                  <c:v>5.6942356250015997</c:v>
                </c:pt>
                <c:pt idx="40698">
                  <c:v>5.6936831250016002</c:v>
                </c:pt>
                <c:pt idx="40699">
                  <c:v>5.6932518750016001</c:v>
                </c:pt>
                <c:pt idx="40700">
                  <c:v>5.6928099999999997</c:v>
                </c:pt>
                <c:pt idx="40701">
                  <c:v>5.6924206250016001</c:v>
                </c:pt>
                <c:pt idx="40702">
                  <c:v>5.6920287500000004</c:v>
                </c:pt>
                <c:pt idx="40703">
                  <c:v>5.6917006250015998</c:v>
                </c:pt>
                <c:pt idx="40704">
                  <c:v>5.6911868750016001</c:v>
                </c:pt>
                <c:pt idx="40705">
                  <c:v>5.6916687499999998</c:v>
                </c:pt>
                <c:pt idx="40706">
                  <c:v>5.6920631250015994</c:v>
                </c:pt>
                <c:pt idx="40707">
                  <c:v>5.6925418750015995</c:v>
                </c:pt>
                <c:pt idx="40708">
                  <c:v>5.6929074999999996</c:v>
                </c:pt>
                <c:pt idx="40709">
                  <c:v>5.6932643750015997</c:v>
                </c:pt>
                <c:pt idx="40710">
                  <c:v>5.6937668750016002</c:v>
                </c:pt>
                <c:pt idx="40711">
                  <c:v>5.6942374999999998</c:v>
                </c:pt>
                <c:pt idx="40712">
                  <c:v>5.6946806250015998</c:v>
                </c:pt>
                <c:pt idx="40713">
                  <c:v>5.6952087499999999</c:v>
                </c:pt>
                <c:pt idx="40714">
                  <c:v>5.6957174999999998</c:v>
                </c:pt>
                <c:pt idx="40715">
                  <c:v>5.6962356250015995</c:v>
                </c:pt>
                <c:pt idx="40716">
                  <c:v>5.6967756250015995</c:v>
                </c:pt>
                <c:pt idx="40717">
                  <c:v>5.6974393750015997</c:v>
                </c:pt>
                <c:pt idx="40718">
                  <c:v>5.6980649999999997</c:v>
                </c:pt>
                <c:pt idx="40719">
                  <c:v>5.6987556250016</c:v>
                </c:pt>
                <c:pt idx="40720">
                  <c:v>5.6991250000000004</c:v>
                </c:pt>
                <c:pt idx="40721">
                  <c:v>5.6994512500000001</c:v>
                </c:pt>
                <c:pt idx="40722">
                  <c:v>5.6998037500000001</c:v>
                </c:pt>
                <c:pt idx="40723">
                  <c:v>5.7004793750016001</c:v>
                </c:pt>
                <c:pt idx="40724">
                  <c:v>5.7011381250015996</c:v>
                </c:pt>
                <c:pt idx="40725">
                  <c:v>5.7017912500000003</c:v>
                </c:pt>
                <c:pt idx="40726">
                  <c:v>5.7021687500000002</c:v>
                </c:pt>
                <c:pt idx="40727">
                  <c:v>5.7028331250016002</c:v>
                </c:pt>
                <c:pt idx="40728">
                  <c:v>5.7031906250016</c:v>
                </c:pt>
                <c:pt idx="40729">
                  <c:v>5.7035937499999996</c:v>
                </c:pt>
                <c:pt idx="40730">
                  <c:v>5.7039462500000004</c:v>
                </c:pt>
                <c:pt idx="40731">
                  <c:v>5.7043731250015997</c:v>
                </c:pt>
                <c:pt idx="40732">
                  <c:v>5.7050774999999998</c:v>
                </c:pt>
                <c:pt idx="40733">
                  <c:v>5.7054524999999998</c:v>
                </c:pt>
                <c:pt idx="40734">
                  <c:v>5.7060537499999997</c:v>
                </c:pt>
                <c:pt idx="40735">
                  <c:v>5.7066893750015995</c:v>
                </c:pt>
                <c:pt idx="40736">
                  <c:v>5.7071050000000003</c:v>
                </c:pt>
                <c:pt idx="40737">
                  <c:v>5.7076200000000004</c:v>
                </c:pt>
                <c:pt idx="40738">
                  <c:v>5.7080525</c:v>
                </c:pt>
                <c:pt idx="40739">
                  <c:v>5.7075800000000001</c:v>
                </c:pt>
                <c:pt idx="40740">
                  <c:v>5.7072343750016001</c:v>
                </c:pt>
                <c:pt idx="40741">
                  <c:v>5.7067825000000001</c:v>
                </c:pt>
                <c:pt idx="40742">
                  <c:v>5.7063518750015998</c:v>
                </c:pt>
                <c:pt idx="40743">
                  <c:v>5.7059437500000003</c:v>
                </c:pt>
                <c:pt idx="40744">
                  <c:v>5.7054462499999996</c:v>
                </c:pt>
                <c:pt idx="40745">
                  <c:v>5.7049756250015999</c:v>
                </c:pt>
                <c:pt idx="40746">
                  <c:v>5.7043312500000001</c:v>
                </c:pt>
                <c:pt idx="40747">
                  <c:v>5.7036268750015999</c:v>
                </c:pt>
                <c:pt idx="40748">
                  <c:v>5.7027737500000004</c:v>
                </c:pt>
                <c:pt idx="40749">
                  <c:v>5.7018756250016001</c:v>
                </c:pt>
                <c:pt idx="40750">
                  <c:v>5.7007718750015997</c:v>
                </c:pt>
                <c:pt idx="40751">
                  <c:v>5.6996362500000002</c:v>
                </c:pt>
                <c:pt idx="40752">
                  <c:v>5.6983887500000003</c:v>
                </c:pt>
                <c:pt idx="40753">
                  <c:v>5.6970656250016001</c:v>
                </c:pt>
                <c:pt idx="40754">
                  <c:v>5.6957881250015996</c:v>
                </c:pt>
                <c:pt idx="40755">
                  <c:v>5.6945118750015995</c:v>
                </c:pt>
                <c:pt idx="40756">
                  <c:v>5.6934037499999999</c:v>
                </c:pt>
                <c:pt idx="40757">
                  <c:v>5.6923874999999997</c:v>
                </c:pt>
                <c:pt idx="40758">
                  <c:v>5.6915081250016</c:v>
                </c:pt>
                <c:pt idx="40759">
                  <c:v>5.6907100000000002</c:v>
                </c:pt>
                <c:pt idx="40760">
                  <c:v>5.6901581250015996</c:v>
                </c:pt>
                <c:pt idx="40761">
                  <c:v>5.6896831250015998</c:v>
                </c:pt>
                <c:pt idx="40762">
                  <c:v>5.6893281250015999</c:v>
                </c:pt>
                <c:pt idx="40763">
                  <c:v>5.6889431250015994</c:v>
                </c:pt>
                <c:pt idx="40764">
                  <c:v>5.6891243750016001</c:v>
                </c:pt>
                <c:pt idx="40765">
                  <c:v>5.6893243750015996</c:v>
                </c:pt>
                <c:pt idx="40766">
                  <c:v>5.6890006250015999</c:v>
                </c:pt>
                <c:pt idx="40767">
                  <c:v>5.6886650000000003</c:v>
                </c:pt>
                <c:pt idx="40768">
                  <c:v>5.6882006250016</c:v>
                </c:pt>
                <c:pt idx="40769">
                  <c:v>5.68771</c:v>
                </c:pt>
                <c:pt idx="40770">
                  <c:v>5.6872924999999999</c:v>
                </c:pt>
                <c:pt idx="40771">
                  <c:v>5.6868687500000004</c:v>
                </c:pt>
                <c:pt idx="40772">
                  <c:v>5.6865449999999997</c:v>
                </c:pt>
                <c:pt idx="40773">
                  <c:v>5.6861875</c:v>
                </c:pt>
                <c:pt idx="40774">
                  <c:v>5.6858124999999999</c:v>
                </c:pt>
                <c:pt idx="40775">
                  <c:v>5.6854649999999998</c:v>
                </c:pt>
                <c:pt idx="40776">
                  <c:v>5.6857912500000003</c:v>
                </c:pt>
                <c:pt idx="40777">
                  <c:v>5.6861656250015997</c:v>
                </c:pt>
                <c:pt idx="40778">
                  <c:v>5.6865243750015999</c:v>
                </c:pt>
                <c:pt idx="40779">
                  <c:v>5.6869268750015998</c:v>
                </c:pt>
                <c:pt idx="40780">
                  <c:v>5.68739375</c:v>
                </c:pt>
                <c:pt idx="40781">
                  <c:v>5.6879087500000001</c:v>
                </c:pt>
                <c:pt idx="40782">
                  <c:v>5.6883925</c:v>
                </c:pt>
                <c:pt idx="40783">
                  <c:v>5.6887731250015996</c:v>
                </c:pt>
                <c:pt idx="40784">
                  <c:v>5.6891056250015994</c:v>
                </c:pt>
                <c:pt idx="40785">
                  <c:v>5.6894749999999998</c:v>
                </c:pt>
                <c:pt idx="40786">
                  <c:v>5.6898631250016001</c:v>
                </c:pt>
                <c:pt idx="40787">
                  <c:v>5.6904018750015997</c:v>
                </c:pt>
                <c:pt idx="40788">
                  <c:v>5.6908387500000002</c:v>
                </c:pt>
                <c:pt idx="40789">
                  <c:v>5.6913343750015999</c:v>
                </c:pt>
                <c:pt idx="40790">
                  <c:v>5.6916756250015998</c:v>
                </c:pt>
                <c:pt idx="40791">
                  <c:v>5.6920900000000003</c:v>
                </c:pt>
                <c:pt idx="40792">
                  <c:v>5.6924968750015994</c:v>
                </c:pt>
                <c:pt idx="40793">
                  <c:v>5.69300125</c:v>
                </c:pt>
                <c:pt idx="40794">
                  <c:v>5.6933981250015995</c:v>
                </c:pt>
                <c:pt idx="40795">
                  <c:v>5.6937568750015997</c:v>
                </c:pt>
                <c:pt idx="40796">
                  <c:v>5.6941112499999997</c:v>
                </c:pt>
                <c:pt idx="40797">
                  <c:v>5.694655</c:v>
                </c:pt>
                <c:pt idx="40798">
                  <c:v>5.6950956250016</c:v>
                </c:pt>
                <c:pt idx="40799">
                  <c:v>5.69551125</c:v>
                </c:pt>
                <c:pt idx="40800">
                  <c:v>5.6959106250015994</c:v>
                </c:pt>
                <c:pt idx="40801">
                  <c:v>5.69633375</c:v>
                </c:pt>
                <c:pt idx="40802">
                  <c:v>5.6958656250016002</c:v>
                </c:pt>
                <c:pt idx="40803">
                  <c:v>5.6953168750016001</c:v>
                </c:pt>
                <c:pt idx="40804">
                  <c:v>5.6946750000000002</c:v>
                </c:pt>
                <c:pt idx="40805">
                  <c:v>5.6940150000000003</c:v>
                </c:pt>
                <c:pt idx="40806">
                  <c:v>5.69356375</c:v>
                </c:pt>
                <c:pt idx="40807">
                  <c:v>5.6931468750015997</c:v>
                </c:pt>
                <c:pt idx="40808">
                  <c:v>5.6927424999999996</c:v>
                </c:pt>
                <c:pt idx="40809">
                  <c:v>5.6926562499999998</c:v>
                </c:pt>
                <c:pt idx="40810">
                  <c:v>5.6930368750015994</c:v>
                </c:pt>
                <c:pt idx="40811">
                  <c:v>5.6932293750016001</c:v>
                </c:pt>
                <c:pt idx="40812">
                  <c:v>5.6936162499999998</c:v>
                </c:pt>
                <c:pt idx="40813">
                  <c:v>5.6940024999999999</c:v>
                </c:pt>
                <c:pt idx="40814">
                  <c:v>5.6944049999999997</c:v>
                </c:pt>
                <c:pt idx="40815">
                  <c:v>5.6949393750016002</c:v>
                </c:pt>
                <c:pt idx="40816">
                  <c:v>5.6954512499999996</c:v>
                </c:pt>
                <c:pt idx="40817">
                  <c:v>5.6958887499999999</c:v>
                </c:pt>
                <c:pt idx="40818">
                  <c:v>5.6963756250015996</c:v>
                </c:pt>
                <c:pt idx="40819">
                  <c:v>5.6967406250015999</c:v>
                </c:pt>
                <c:pt idx="40820">
                  <c:v>5.6971131250016001</c:v>
                </c:pt>
                <c:pt idx="40821">
                  <c:v>5.6975562499999999</c:v>
                </c:pt>
                <c:pt idx="40822">
                  <c:v>5.6980512499999998</c:v>
                </c:pt>
                <c:pt idx="40823">
                  <c:v>5.6985206250016001</c:v>
                </c:pt>
                <c:pt idx="40824">
                  <c:v>5.6991031250016002</c:v>
                </c:pt>
                <c:pt idx="40825">
                  <c:v>5.6997524999999998</c:v>
                </c:pt>
                <c:pt idx="40826">
                  <c:v>5.7003818750016002</c:v>
                </c:pt>
                <c:pt idx="40827">
                  <c:v>5.7007275000000002</c:v>
                </c:pt>
                <c:pt idx="40828">
                  <c:v>5.7013199999999999</c:v>
                </c:pt>
                <c:pt idx="40829">
                  <c:v>5.7019074999999999</c:v>
                </c:pt>
                <c:pt idx="40830">
                  <c:v>5.7025481250015995</c:v>
                </c:pt>
                <c:pt idx="40831">
                  <c:v>5.7031168750015997</c:v>
                </c:pt>
                <c:pt idx="40832">
                  <c:v>5.7037181250015996</c:v>
                </c:pt>
                <c:pt idx="40833">
                  <c:v>5.7040949999999997</c:v>
                </c:pt>
                <c:pt idx="40834">
                  <c:v>5.7046625000000004</c:v>
                </c:pt>
                <c:pt idx="40835">
                  <c:v>5.7052262499999999</c:v>
                </c:pt>
                <c:pt idx="40836">
                  <c:v>5.7057587500000002</c:v>
                </c:pt>
                <c:pt idx="40837">
                  <c:v>5.7061374999999996</c:v>
                </c:pt>
                <c:pt idx="40838">
                  <c:v>5.7067231250015995</c:v>
                </c:pt>
                <c:pt idx="40839">
                  <c:v>5.7072368750016</c:v>
                </c:pt>
                <c:pt idx="40840">
                  <c:v>5.7077637499999998</c:v>
                </c:pt>
                <c:pt idx="40841">
                  <c:v>5.7080900000000003</c:v>
                </c:pt>
                <c:pt idx="40842">
                  <c:v>5.7075993750015996</c:v>
                </c:pt>
                <c:pt idx="40843">
                  <c:v>5.7071149999999999</c:v>
                </c:pt>
                <c:pt idx="40844">
                  <c:v>5.7064918750015998</c:v>
                </c:pt>
                <c:pt idx="40845">
                  <c:v>5.7056337499999996</c:v>
                </c:pt>
                <c:pt idx="40846">
                  <c:v>5.7045237499999999</c:v>
                </c:pt>
                <c:pt idx="40847">
                  <c:v>5.7032343750015997</c:v>
                </c:pt>
                <c:pt idx="40848">
                  <c:v>5.7017281250015994</c:v>
                </c:pt>
                <c:pt idx="40849">
                  <c:v>5.7001643750015996</c:v>
                </c:pt>
                <c:pt idx="40850">
                  <c:v>5.6985712499999996</c:v>
                </c:pt>
                <c:pt idx="40851">
                  <c:v>5.6971143750015996</c:v>
                </c:pt>
                <c:pt idx="40852">
                  <c:v>5.6955850000000003</c:v>
                </c:pt>
                <c:pt idx="40853">
                  <c:v>5.6941856250015999</c:v>
                </c:pt>
                <c:pt idx="40854">
                  <c:v>5.6929687500000004</c:v>
                </c:pt>
                <c:pt idx="40855">
                  <c:v>5.6918668750016002</c:v>
                </c:pt>
                <c:pt idx="40856">
                  <c:v>5.6910049999999996</c:v>
                </c:pt>
                <c:pt idx="40857">
                  <c:v>5.6903018750015999</c:v>
                </c:pt>
                <c:pt idx="40858">
                  <c:v>5.6898206250015999</c:v>
                </c:pt>
                <c:pt idx="40859">
                  <c:v>5.6894074999999997</c:v>
                </c:pt>
                <c:pt idx="40860">
                  <c:v>5.6887987500000001</c:v>
                </c:pt>
                <c:pt idx="40861">
                  <c:v>5.6883793750015998</c:v>
                </c:pt>
                <c:pt idx="40862">
                  <c:v>5.6879843750015997</c:v>
                </c:pt>
                <c:pt idx="40863">
                  <c:v>5.68762875</c:v>
                </c:pt>
                <c:pt idx="40864">
                  <c:v>5.6872637499999996</c:v>
                </c:pt>
                <c:pt idx="40865">
                  <c:v>5.6868743750016</c:v>
                </c:pt>
                <c:pt idx="40866">
                  <c:v>5.6865537499999999</c:v>
                </c:pt>
                <c:pt idx="40867">
                  <c:v>5.6861018750015999</c:v>
                </c:pt>
                <c:pt idx="40868">
                  <c:v>5.6857337499999998</c:v>
                </c:pt>
                <c:pt idx="40869">
                  <c:v>5.6853699999999998</c:v>
                </c:pt>
                <c:pt idx="40870">
                  <c:v>5.6854256250016002</c:v>
                </c:pt>
                <c:pt idx="40871">
                  <c:v>5.6859262499999996</c:v>
                </c:pt>
                <c:pt idx="40872">
                  <c:v>5.6863131250015995</c:v>
                </c:pt>
                <c:pt idx="40873">
                  <c:v>5.6867675000000002</c:v>
                </c:pt>
                <c:pt idx="40874">
                  <c:v>5.6872800000000003</c:v>
                </c:pt>
                <c:pt idx="40875">
                  <c:v>5.6876143750015995</c:v>
                </c:pt>
                <c:pt idx="40876">
                  <c:v>5.6880406250015998</c:v>
                </c:pt>
                <c:pt idx="40877">
                  <c:v>5.6885837500000003</c:v>
                </c:pt>
                <c:pt idx="40878">
                  <c:v>5.6889112500000003</c:v>
                </c:pt>
                <c:pt idx="40879">
                  <c:v>5.6894625000000003</c:v>
                </c:pt>
                <c:pt idx="40880">
                  <c:v>5.6900818750016002</c:v>
                </c:pt>
                <c:pt idx="40881">
                  <c:v>5.6904118750016002</c:v>
                </c:pt>
                <c:pt idx="40882">
                  <c:v>5.6910712500000002</c:v>
                </c:pt>
                <c:pt idx="40883">
                  <c:v>5.6916843750016</c:v>
                </c:pt>
                <c:pt idx="40884">
                  <c:v>5.6921206250015999</c:v>
                </c:pt>
                <c:pt idx="40885">
                  <c:v>5.6924450000000002</c:v>
                </c:pt>
                <c:pt idx="40886">
                  <c:v>5.6928743750016002</c:v>
                </c:pt>
                <c:pt idx="40887">
                  <c:v>5.6933718750016</c:v>
                </c:pt>
                <c:pt idx="40888">
                  <c:v>5.6938693750015998</c:v>
                </c:pt>
                <c:pt idx="40889">
                  <c:v>5.6944650000000001</c:v>
                </c:pt>
                <c:pt idx="40890">
                  <c:v>5.6948693750016002</c:v>
                </c:pt>
                <c:pt idx="40891">
                  <c:v>5.6954849999999997</c:v>
                </c:pt>
                <c:pt idx="40892">
                  <c:v>5.6960981250015994</c:v>
                </c:pt>
                <c:pt idx="40893">
                  <c:v>5.6967031250015996</c:v>
                </c:pt>
                <c:pt idx="40894">
                  <c:v>5.6970256250015998</c:v>
                </c:pt>
                <c:pt idx="40895">
                  <c:v>5.6973506250015999</c:v>
                </c:pt>
                <c:pt idx="40896">
                  <c:v>5.6978850000000003</c:v>
                </c:pt>
                <c:pt idx="40897">
                  <c:v>5.6984981250016</c:v>
                </c:pt>
                <c:pt idx="40898">
                  <c:v>5.6989006250015999</c:v>
                </c:pt>
                <c:pt idx="40899">
                  <c:v>5.6994731250015995</c:v>
                </c:pt>
                <c:pt idx="40900">
                  <c:v>5.7000268750015994</c:v>
                </c:pt>
                <c:pt idx="40901">
                  <c:v>5.7006506250015994</c:v>
                </c:pt>
                <c:pt idx="40902">
                  <c:v>5.7010968750015998</c:v>
                </c:pt>
                <c:pt idx="40903">
                  <c:v>5.7006568750015996</c:v>
                </c:pt>
                <c:pt idx="40904">
                  <c:v>5.7001137499999999</c:v>
                </c:pt>
                <c:pt idx="40905">
                  <c:v>5.6994418750015994</c:v>
                </c:pt>
                <c:pt idx="40906">
                  <c:v>5.6984612500000003</c:v>
                </c:pt>
                <c:pt idx="40907">
                  <c:v>5.6972849999999999</c:v>
                </c:pt>
                <c:pt idx="40908">
                  <c:v>5.6959612499999999</c:v>
                </c:pt>
                <c:pt idx="40909">
                  <c:v>5.6945075000000003</c:v>
                </c:pt>
                <c:pt idx="40910">
                  <c:v>5.6928993750016001</c:v>
                </c:pt>
                <c:pt idx="40911">
                  <c:v>5.6911975000000004</c:v>
                </c:pt>
                <c:pt idx="40912">
                  <c:v>5.6895224999999998</c:v>
                </c:pt>
                <c:pt idx="40913">
                  <c:v>5.6878768750016002</c:v>
                </c:pt>
                <c:pt idx="40914">
                  <c:v>5.6864162499999997</c:v>
                </c:pt>
                <c:pt idx="40915">
                  <c:v>5.6851037499999997</c:v>
                </c:pt>
                <c:pt idx="40916">
                  <c:v>5.6841118750015998</c:v>
                </c:pt>
                <c:pt idx="40917">
                  <c:v>5.6832612500000002</c:v>
                </c:pt>
                <c:pt idx="40918">
                  <c:v>5.6825787500000002</c:v>
                </c:pt>
                <c:pt idx="40919">
                  <c:v>5.6821112500000002</c:v>
                </c:pt>
                <c:pt idx="40920">
                  <c:v>5.6816624999999998</c:v>
                </c:pt>
                <c:pt idx="40921">
                  <c:v>5.6822031250015996</c:v>
                </c:pt>
                <c:pt idx="40922">
                  <c:v>5.6826137499999998</c:v>
                </c:pt>
                <c:pt idx="40923">
                  <c:v>5.6830350000000003</c:v>
                </c:pt>
                <c:pt idx="40924">
                  <c:v>5.6835243750015998</c:v>
                </c:pt>
                <c:pt idx="40925">
                  <c:v>5.6839899999999997</c:v>
                </c:pt>
                <c:pt idx="40926">
                  <c:v>5.6844943750015995</c:v>
                </c:pt>
                <c:pt idx="40927">
                  <c:v>5.6849918750016002</c:v>
                </c:pt>
                <c:pt idx="40928">
                  <c:v>5.6855081250015997</c:v>
                </c:pt>
                <c:pt idx="40929">
                  <c:v>5.6860493750016001</c:v>
                </c:pt>
                <c:pt idx="40930">
                  <c:v>5.6865381250015998</c:v>
                </c:pt>
                <c:pt idx="40931">
                  <c:v>5.6870643750015999</c:v>
                </c:pt>
                <c:pt idx="40932">
                  <c:v>5.6876056250015994</c:v>
                </c:pt>
                <c:pt idx="40933">
                  <c:v>5.6881762499999997</c:v>
                </c:pt>
                <c:pt idx="40934">
                  <c:v>5.6886168750015997</c:v>
                </c:pt>
                <c:pt idx="40935">
                  <c:v>5.6891612499999997</c:v>
                </c:pt>
                <c:pt idx="40936">
                  <c:v>5.6895300000000004</c:v>
                </c:pt>
                <c:pt idx="40937">
                  <c:v>5.6898568750015999</c:v>
                </c:pt>
                <c:pt idx="40938">
                  <c:v>5.6902718750016001</c:v>
                </c:pt>
                <c:pt idx="40939">
                  <c:v>5.6906037500000002</c:v>
                </c:pt>
                <c:pt idx="40940">
                  <c:v>5.6910318750015998</c:v>
                </c:pt>
                <c:pt idx="40941">
                  <c:v>5.6914274999999996</c:v>
                </c:pt>
                <c:pt idx="40942">
                  <c:v>5.6910737500000002</c:v>
                </c:pt>
                <c:pt idx="40943">
                  <c:v>5.6907500000000004</c:v>
                </c:pt>
                <c:pt idx="40944">
                  <c:v>5.6904243750015997</c:v>
                </c:pt>
                <c:pt idx="40945">
                  <c:v>5.6899312499999999</c:v>
                </c:pt>
                <c:pt idx="40946">
                  <c:v>5.6894349999999996</c:v>
                </c:pt>
                <c:pt idx="40947">
                  <c:v>5.6887249999999998</c:v>
                </c:pt>
                <c:pt idx="40948">
                  <c:v>5.6883168750015995</c:v>
                </c:pt>
                <c:pt idx="40949">
                  <c:v>5.6878787500000003</c:v>
                </c:pt>
                <c:pt idx="40950">
                  <c:v>5.6873924999999996</c:v>
                </c:pt>
                <c:pt idx="40951">
                  <c:v>5.6868406250015999</c:v>
                </c:pt>
                <c:pt idx="40952">
                  <c:v>5.6863349999999997</c:v>
                </c:pt>
                <c:pt idx="40953">
                  <c:v>5.6858500000000003</c:v>
                </c:pt>
                <c:pt idx="40954">
                  <c:v>5.6853175</c:v>
                </c:pt>
                <c:pt idx="40955">
                  <c:v>5.6848574999999997</c:v>
                </c:pt>
                <c:pt idx="40956">
                  <c:v>5.6844156250015994</c:v>
                </c:pt>
                <c:pt idx="40957">
                  <c:v>5.6840512500000004</c:v>
                </c:pt>
                <c:pt idx="40958">
                  <c:v>5.6836531250015998</c:v>
                </c:pt>
                <c:pt idx="40959">
                  <c:v>5.6830968750016</c:v>
                </c:pt>
                <c:pt idx="40960">
                  <c:v>5.6827512499999999</c:v>
                </c:pt>
                <c:pt idx="40961">
                  <c:v>5.6830756250015995</c:v>
                </c:pt>
                <c:pt idx="40962">
                  <c:v>5.6834968750015999</c:v>
                </c:pt>
                <c:pt idx="40963">
                  <c:v>5.6838718750016</c:v>
                </c:pt>
                <c:pt idx="40964">
                  <c:v>5.6843043750015996</c:v>
                </c:pt>
                <c:pt idx="40965">
                  <c:v>5.6847287499999997</c:v>
                </c:pt>
                <c:pt idx="40966">
                  <c:v>5.6851631250015995</c:v>
                </c:pt>
                <c:pt idx="40967">
                  <c:v>5.6856418750015996</c:v>
                </c:pt>
                <c:pt idx="40968">
                  <c:v>5.6859781250015997</c:v>
                </c:pt>
                <c:pt idx="40969">
                  <c:v>5.6864443750015994</c:v>
                </c:pt>
                <c:pt idx="40970">
                  <c:v>5.6869699999999996</c:v>
                </c:pt>
                <c:pt idx="40971">
                  <c:v>5.6874643750015998</c:v>
                </c:pt>
                <c:pt idx="40972">
                  <c:v>5.6879368750015997</c:v>
                </c:pt>
                <c:pt idx="40973">
                  <c:v>5.6883875000000002</c:v>
                </c:pt>
                <c:pt idx="40974">
                  <c:v>5.6887593750015997</c:v>
                </c:pt>
                <c:pt idx="40975">
                  <c:v>5.6891875000000001</c:v>
                </c:pt>
                <c:pt idx="40976">
                  <c:v>5.6895806250016001</c:v>
                </c:pt>
                <c:pt idx="40977">
                  <c:v>5.6900018750015997</c:v>
                </c:pt>
                <c:pt idx="40978">
                  <c:v>5.6903993750015998</c:v>
                </c:pt>
                <c:pt idx="40979">
                  <c:v>5.6907531250016001</c:v>
                </c:pt>
                <c:pt idx="40980">
                  <c:v>5.6902168750015996</c:v>
                </c:pt>
                <c:pt idx="40981">
                  <c:v>5.6897093750016001</c:v>
                </c:pt>
                <c:pt idx="40982">
                  <c:v>5.6893275000000001</c:v>
                </c:pt>
                <c:pt idx="40983">
                  <c:v>5.6888343750015995</c:v>
                </c:pt>
                <c:pt idx="40984">
                  <c:v>5.6882437499999998</c:v>
                </c:pt>
                <c:pt idx="40985">
                  <c:v>5.6878962499999997</c:v>
                </c:pt>
                <c:pt idx="40986">
                  <c:v>5.6875256250015997</c:v>
                </c:pt>
                <c:pt idx="40987">
                  <c:v>5.6871400000000003</c:v>
                </c:pt>
                <c:pt idx="40988">
                  <c:v>5.6864825000000003</c:v>
                </c:pt>
                <c:pt idx="40989">
                  <c:v>5.6858387500000003</c:v>
                </c:pt>
                <c:pt idx="40990">
                  <c:v>5.6852381250016002</c:v>
                </c:pt>
                <c:pt idx="40991">
                  <c:v>5.6848124999999996</c:v>
                </c:pt>
                <c:pt idx="40992">
                  <c:v>5.6843718750015997</c:v>
                </c:pt>
                <c:pt idx="40993">
                  <c:v>5.6839793750015994</c:v>
                </c:pt>
                <c:pt idx="40994">
                  <c:v>5.6835199999999997</c:v>
                </c:pt>
                <c:pt idx="40995">
                  <c:v>5.6831100000000001</c:v>
                </c:pt>
                <c:pt idx="40996">
                  <c:v>5.6827887500000003</c:v>
                </c:pt>
                <c:pt idx="40997">
                  <c:v>5.6829637499999999</c:v>
                </c:pt>
                <c:pt idx="40998">
                  <c:v>5.6832256250016</c:v>
                </c:pt>
                <c:pt idx="40999">
                  <c:v>5.6836225000000002</c:v>
                </c:pt>
                <c:pt idx="41000">
                  <c:v>5.6841943750016002</c:v>
                </c:pt>
                <c:pt idx="41001">
                  <c:v>5.6846550000000002</c:v>
                </c:pt>
                <c:pt idx="41002">
                  <c:v>5.6851656250015994</c:v>
                </c:pt>
                <c:pt idx="41003">
                  <c:v>5.6856393750015997</c:v>
                </c:pt>
                <c:pt idx="41004">
                  <c:v>5.6862275000000002</c:v>
                </c:pt>
                <c:pt idx="41005">
                  <c:v>5.6865768750015997</c:v>
                </c:pt>
                <c:pt idx="41006">
                  <c:v>5.6871681250016</c:v>
                </c:pt>
                <c:pt idx="41007">
                  <c:v>5.6877537499999997</c:v>
                </c:pt>
                <c:pt idx="41008">
                  <c:v>5.68809875</c:v>
                </c:pt>
                <c:pt idx="41009">
                  <c:v>5.68879</c:v>
                </c:pt>
                <c:pt idx="41010">
                  <c:v>5.6891524999999996</c:v>
                </c:pt>
                <c:pt idx="41011">
                  <c:v>5.6895212500000003</c:v>
                </c:pt>
                <c:pt idx="41012">
                  <c:v>5.6898968750016001</c:v>
                </c:pt>
                <c:pt idx="41013">
                  <c:v>5.6902618750015996</c:v>
                </c:pt>
                <c:pt idx="41014">
                  <c:v>5.6906350000000003</c:v>
                </c:pt>
                <c:pt idx="41015">
                  <c:v>5.6913512500000003</c:v>
                </c:pt>
                <c:pt idx="41016">
                  <c:v>5.6917093750015999</c:v>
                </c:pt>
                <c:pt idx="41017">
                  <c:v>5.6921043750016</c:v>
                </c:pt>
                <c:pt idx="41018">
                  <c:v>5.6927081250015998</c:v>
                </c:pt>
                <c:pt idx="41019">
                  <c:v>5.6930637500000003</c:v>
                </c:pt>
                <c:pt idx="41020">
                  <c:v>5.69339</c:v>
                </c:pt>
                <c:pt idx="41021">
                  <c:v>5.6937868750015994</c:v>
                </c:pt>
                <c:pt idx="41022">
                  <c:v>5.6941531250016002</c:v>
                </c:pt>
                <c:pt idx="41023">
                  <c:v>5.6945949999999996</c:v>
                </c:pt>
                <c:pt idx="41024">
                  <c:v>5.6949212500000002</c:v>
                </c:pt>
                <c:pt idx="41025">
                  <c:v>5.6952825000000002</c:v>
                </c:pt>
                <c:pt idx="41026">
                  <c:v>5.6956781250016002</c:v>
                </c:pt>
                <c:pt idx="41027">
                  <c:v>5.6960906250015997</c:v>
                </c:pt>
                <c:pt idx="41028">
                  <c:v>5.6965450000000004</c:v>
                </c:pt>
                <c:pt idx="41029">
                  <c:v>5.6969631250015995</c:v>
                </c:pt>
                <c:pt idx="41030">
                  <c:v>5.6974018750016002</c:v>
                </c:pt>
                <c:pt idx="41031">
                  <c:v>5.6977812500000002</c:v>
                </c:pt>
                <c:pt idx="41032">
                  <c:v>5.6982287500000002</c:v>
                </c:pt>
                <c:pt idx="41033">
                  <c:v>5.6985987500000004</c:v>
                </c:pt>
                <c:pt idx="41034">
                  <c:v>5.6990575000000003</c:v>
                </c:pt>
                <c:pt idx="41035">
                  <c:v>5.6994687500000003</c:v>
                </c:pt>
                <c:pt idx="41036">
                  <c:v>5.6999018750015997</c:v>
                </c:pt>
                <c:pt idx="41037">
                  <c:v>5.7003493750015997</c:v>
                </c:pt>
                <c:pt idx="41038">
                  <c:v>5.7007587500000003</c:v>
                </c:pt>
                <c:pt idx="41039">
                  <c:v>5.7011824999999998</c:v>
                </c:pt>
                <c:pt idx="41040">
                  <c:v>5.7015593750016</c:v>
                </c:pt>
                <c:pt idx="41041">
                  <c:v>5.7019587500000002</c:v>
                </c:pt>
                <c:pt idx="41042">
                  <c:v>5.7025031250015994</c:v>
                </c:pt>
                <c:pt idx="41043">
                  <c:v>5.7029068750015997</c:v>
                </c:pt>
                <c:pt idx="41044">
                  <c:v>5.7025812499999997</c:v>
                </c:pt>
                <c:pt idx="41045">
                  <c:v>5.7022506250016001</c:v>
                </c:pt>
                <c:pt idx="41046">
                  <c:v>5.7016749999999998</c:v>
                </c:pt>
                <c:pt idx="41047">
                  <c:v>5.7008593750015999</c:v>
                </c:pt>
                <c:pt idx="41048">
                  <c:v>5.6997187499999997</c:v>
                </c:pt>
                <c:pt idx="41049">
                  <c:v>5.6983775000000003</c:v>
                </c:pt>
                <c:pt idx="41050">
                  <c:v>5.6967287500000001</c:v>
                </c:pt>
                <c:pt idx="41051">
                  <c:v>5.6949393750016002</c:v>
                </c:pt>
                <c:pt idx="41052">
                  <c:v>5.6929249999999998</c:v>
                </c:pt>
                <c:pt idx="41053">
                  <c:v>5.6908193750015998</c:v>
                </c:pt>
                <c:pt idx="41054">
                  <c:v>5.6888224999999997</c:v>
                </c:pt>
                <c:pt idx="41055">
                  <c:v>5.6868062500000001</c:v>
                </c:pt>
                <c:pt idx="41056">
                  <c:v>5.6849837499999998</c:v>
                </c:pt>
                <c:pt idx="41057">
                  <c:v>5.6833906250016</c:v>
                </c:pt>
                <c:pt idx="41058">
                  <c:v>5.6821437499999998</c:v>
                </c:pt>
                <c:pt idx="41059">
                  <c:v>5.6810631250016002</c:v>
                </c:pt>
                <c:pt idx="41060">
                  <c:v>5.6802756250015998</c:v>
                </c:pt>
                <c:pt idx="41061">
                  <c:v>5.6796218750016001</c:v>
                </c:pt>
                <c:pt idx="41062">
                  <c:v>5.6792199999999999</c:v>
                </c:pt>
                <c:pt idx="41063">
                  <c:v>5.6786956250016001</c:v>
                </c:pt>
                <c:pt idx="41064">
                  <c:v>5.6784518750016</c:v>
                </c:pt>
                <c:pt idx="41065">
                  <c:v>5.6789562499999997</c:v>
                </c:pt>
                <c:pt idx="41066">
                  <c:v>5.6793943750015998</c:v>
                </c:pt>
                <c:pt idx="41067">
                  <c:v>5.6797393750016001</c:v>
                </c:pt>
                <c:pt idx="41068">
                  <c:v>5.68016875</c:v>
                </c:pt>
                <c:pt idx="41069">
                  <c:v>5.6805681250015994</c:v>
                </c:pt>
                <c:pt idx="41070">
                  <c:v>5.6811231250015997</c:v>
                </c:pt>
                <c:pt idx="41071">
                  <c:v>5.6815274999999996</c:v>
                </c:pt>
                <c:pt idx="41072">
                  <c:v>5.6818831250016002</c:v>
                </c:pt>
                <c:pt idx="41073">
                  <c:v>5.6823075000000003</c:v>
                </c:pt>
                <c:pt idx="41074">
                  <c:v>5.6826587499999999</c:v>
                </c:pt>
                <c:pt idx="41075">
                  <c:v>5.6830068750015998</c:v>
                </c:pt>
                <c:pt idx="41076">
                  <c:v>5.6826187499999996</c:v>
                </c:pt>
                <c:pt idx="41077">
                  <c:v>5.6822112499999999</c:v>
                </c:pt>
                <c:pt idx="41078">
                  <c:v>5.6818643750015996</c:v>
                </c:pt>
                <c:pt idx="41079">
                  <c:v>5.6813068750015994</c:v>
                </c:pt>
                <c:pt idx="41080">
                  <c:v>5.6807162499999997</c:v>
                </c:pt>
                <c:pt idx="41081">
                  <c:v>5.6801693750015998</c:v>
                </c:pt>
                <c:pt idx="41082">
                  <c:v>5.6795581250015994</c:v>
                </c:pt>
                <c:pt idx="41083">
                  <c:v>5.6789793750015995</c:v>
                </c:pt>
                <c:pt idx="41084">
                  <c:v>5.67854875</c:v>
                </c:pt>
                <c:pt idx="41085">
                  <c:v>5.6782193750015999</c:v>
                </c:pt>
                <c:pt idx="41086">
                  <c:v>5.6785606250015999</c:v>
                </c:pt>
                <c:pt idx="41087">
                  <c:v>5.6789537499999998</c:v>
                </c:pt>
                <c:pt idx="41088">
                  <c:v>5.6793874999999998</c:v>
                </c:pt>
                <c:pt idx="41089">
                  <c:v>5.6798381250015995</c:v>
                </c:pt>
                <c:pt idx="41090">
                  <c:v>5.6803743750016</c:v>
                </c:pt>
                <c:pt idx="41091">
                  <c:v>5.6808550000000002</c:v>
                </c:pt>
                <c:pt idx="41092">
                  <c:v>5.6813056250015999</c:v>
                </c:pt>
                <c:pt idx="41093">
                  <c:v>5.6818768750016</c:v>
                </c:pt>
                <c:pt idx="41094">
                  <c:v>5.6823843750015994</c:v>
                </c:pt>
                <c:pt idx="41095">
                  <c:v>5.6827975000000004</c:v>
                </c:pt>
                <c:pt idx="41096">
                  <c:v>5.6833106250015994</c:v>
                </c:pt>
                <c:pt idx="41097">
                  <c:v>5.6836581250015996</c:v>
                </c:pt>
                <c:pt idx="41098">
                  <c:v>5.6842643750016002</c:v>
                </c:pt>
                <c:pt idx="41099">
                  <c:v>5.6848650000000003</c:v>
                </c:pt>
                <c:pt idx="41100">
                  <c:v>5.6852318750016</c:v>
                </c:pt>
                <c:pt idx="41101">
                  <c:v>5.6856406250016001</c:v>
                </c:pt>
                <c:pt idx="41102">
                  <c:v>5.6859950000000001</c:v>
                </c:pt>
                <c:pt idx="41103">
                  <c:v>5.6863881250016002</c:v>
                </c:pt>
                <c:pt idx="41104">
                  <c:v>5.6867762500000003</c:v>
                </c:pt>
                <c:pt idx="41105">
                  <c:v>5.6874812500000003</c:v>
                </c:pt>
                <c:pt idx="41106">
                  <c:v>5.6878181250016002</c:v>
                </c:pt>
                <c:pt idx="41107">
                  <c:v>5.6881731250016001</c:v>
                </c:pt>
                <c:pt idx="41108">
                  <c:v>5.6885081250015999</c:v>
                </c:pt>
                <c:pt idx="41109">
                  <c:v>5.6888437500000002</c:v>
                </c:pt>
                <c:pt idx="41110">
                  <c:v>5.6891812499999999</c:v>
                </c:pt>
                <c:pt idx="41111">
                  <c:v>5.6895156250015999</c:v>
                </c:pt>
                <c:pt idx="41112">
                  <c:v>5.6898487500000003</c:v>
                </c:pt>
                <c:pt idx="41113">
                  <c:v>5.6905231250016</c:v>
                </c:pt>
                <c:pt idx="41114">
                  <c:v>5.6911156250015997</c:v>
                </c:pt>
                <c:pt idx="41115">
                  <c:v>5.6914656250015998</c:v>
                </c:pt>
                <c:pt idx="41116">
                  <c:v>5.6918068750015998</c:v>
                </c:pt>
                <c:pt idx="41117">
                  <c:v>5.6924406250016002</c:v>
                </c:pt>
                <c:pt idx="41118">
                  <c:v>5.6927831250015997</c:v>
                </c:pt>
                <c:pt idx="41119">
                  <c:v>5.6931168750015999</c:v>
                </c:pt>
                <c:pt idx="41120">
                  <c:v>5.6935149999999997</c:v>
                </c:pt>
                <c:pt idx="41121">
                  <c:v>5.6942668750015999</c:v>
                </c:pt>
                <c:pt idx="41122">
                  <c:v>5.6946018750015996</c:v>
                </c:pt>
                <c:pt idx="41123">
                  <c:v>5.6952243750016001</c:v>
                </c:pt>
                <c:pt idx="41124">
                  <c:v>5.6958393750015999</c:v>
                </c:pt>
                <c:pt idx="41125">
                  <c:v>5.6963912499999996</c:v>
                </c:pt>
                <c:pt idx="41126">
                  <c:v>5.6967962500000002</c:v>
                </c:pt>
                <c:pt idx="41127">
                  <c:v>5.6964612499999996</c:v>
                </c:pt>
                <c:pt idx="41128">
                  <c:v>5.6957981250016001</c:v>
                </c:pt>
                <c:pt idx="41129">
                  <c:v>5.6953737499999999</c:v>
                </c:pt>
                <c:pt idx="41130">
                  <c:v>5.6947943750015995</c:v>
                </c:pt>
                <c:pt idx="41131">
                  <c:v>5.6942356250015997</c:v>
                </c:pt>
                <c:pt idx="41132">
                  <c:v>5.6936668750015995</c:v>
                </c:pt>
                <c:pt idx="41133">
                  <c:v>5.6931075</c:v>
                </c:pt>
                <c:pt idx="41134">
                  <c:v>5.6924675000000002</c:v>
                </c:pt>
                <c:pt idx="41135">
                  <c:v>5.6917481250015998</c:v>
                </c:pt>
                <c:pt idx="41136">
                  <c:v>5.6910949999999998</c:v>
                </c:pt>
                <c:pt idx="41137">
                  <c:v>5.6902681250015998</c:v>
                </c:pt>
                <c:pt idx="41138">
                  <c:v>5.6895462500000002</c:v>
                </c:pt>
                <c:pt idx="41139">
                  <c:v>5.6887524999999997</c:v>
                </c:pt>
                <c:pt idx="41140">
                  <c:v>5.68791125</c:v>
                </c:pt>
                <c:pt idx="41141">
                  <c:v>5.6870056250015999</c:v>
                </c:pt>
                <c:pt idx="41142">
                  <c:v>5.6861112499999997</c:v>
                </c:pt>
                <c:pt idx="41143">
                  <c:v>5.6852818750015999</c:v>
                </c:pt>
                <c:pt idx="41144">
                  <c:v>5.6845118750015997</c:v>
                </c:pt>
                <c:pt idx="41145">
                  <c:v>5.6837987500000002</c:v>
                </c:pt>
                <c:pt idx="41146">
                  <c:v>5.6830918750016002</c:v>
                </c:pt>
                <c:pt idx="41147">
                  <c:v>5.6825806250015996</c:v>
                </c:pt>
                <c:pt idx="41148">
                  <c:v>5.6820437500000001</c:v>
                </c:pt>
                <c:pt idx="41149">
                  <c:v>5.6816449999999996</c:v>
                </c:pt>
                <c:pt idx="41150">
                  <c:v>5.6810450000000001</c:v>
                </c:pt>
                <c:pt idx="41151">
                  <c:v>5.6804793750015996</c:v>
                </c:pt>
                <c:pt idx="41152">
                  <c:v>5.6800724999999996</c:v>
                </c:pt>
                <c:pt idx="41153">
                  <c:v>5.6797050000000002</c:v>
                </c:pt>
                <c:pt idx="41154">
                  <c:v>5.6793062499999998</c:v>
                </c:pt>
                <c:pt idx="41155">
                  <c:v>5.6788974999999997</c:v>
                </c:pt>
                <c:pt idx="41156">
                  <c:v>5.6785462500000001</c:v>
                </c:pt>
                <c:pt idx="41157">
                  <c:v>5.6782981250016</c:v>
                </c:pt>
                <c:pt idx="41158">
                  <c:v>5.6779762500000004</c:v>
                </c:pt>
                <c:pt idx="41159">
                  <c:v>5.6780706250015998</c:v>
                </c:pt>
                <c:pt idx="41160">
                  <c:v>5.6781718750015999</c:v>
                </c:pt>
                <c:pt idx="41161">
                  <c:v>5.6778275000000002</c:v>
                </c:pt>
                <c:pt idx="41162">
                  <c:v>5.6774250000000004</c:v>
                </c:pt>
                <c:pt idx="41163">
                  <c:v>5.6770493750015998</c:v>
                </c:pt>
                <c:pt idx="41164">
                  <c:v>5.6766887500000003</c:v>
                </c:pt>
                <c:pt idx="41165">
                  <c:v>5.6763500000000002</c:v>
                </c:pt>
                <c:pt idx="41166">
                  <c:v>5.6760093750016001</c:v>
                </c:pt>
                <c:pt idx="41167">
                  <c:v>5.67634375</c:v>
                </c:pt>
                <c:pt idx="41168">
                  <c:v>5.6767587500000003</c:v>
                </c:pt>
                <c:pt idx="41169">
                  <c:v>5.6771874999999996</c:v>
                </c:pt>
                <c:pt idx="41170">
                  <c:v>5.6776056250015996</c:v>
                </c:pt>
                <c:pt idx="41171">
                  <c:v>5.6781281250015994</c:v>
                </c:pt>
                <c:pt idx="41172">
                  <c:v>5.6785812499999997</c:v>
                </c:pt>
                <c:pt idx="41173">
                  <c:v>5.6791656250016</c:v>
                </c:pt>
                <c:pt idx="41174">
                  <c:v>5.6796637499999996</c:v>
                </c:pt>
                <c:pt idx="41175">
                  <c:v>5.6802443750015996</c:v>
                </c:pt>
                <c:pt idx="41176">
                  <c:v>5.6807175000000001</c:v>
                </c:pt>
                <c:pt idx="41177">
                  <c:v>5.6810743750016002</c:v>
                </c:pt>
                <c:pt idx="41178">
                  <c:v>5.6814243750015994</c:v>
                </c:pt>
                <c:pt idx="41179">
                  <c:v>5.6818018750016002</c:v>
                </c:pt>
                <c:pt idx="41180">
                  <c:v>5.6822606250016001</c:v>
                </c:pt>
                <c:pt idx="41181">
                  <c:v>5.6827393750016002</c:v>
                </c:pt>
                <c:pt idx="41182">
                  <c:v>5.6832587500000002</c:v>
                </c:pt>
                <c:pt idx="41183">
                  <c:v>5.6836393750015999</c:v>
                </c:pt>
                <c:pt idx="41184">
                  <c:v>5.6839868750016</c:v>
                </c:pt>
                <c:pt idx="41185">
                  <c:v>5.6843787499999996</c:v>
                </c:pt>
                <c:pt idx="41186">
                  <c:v>5.6847737499999997</c:v>
                </c:pt>
                <c:pt idx="41187">
                  <c:v>5.68514125</c:v>
                </c:pt>
                <c:pt idx="41188">
                  <c:v>5.68553</c:v>
                </c:pt>
                <c:pt idx="41189">
                  <c:v>5.6858881250015996</c:v>
                </c:pt>
                <c:pt idx="41190">
                  <c:v>5.6862649999999997</c:v>
                </c:pt>
                <c:pt idx="41191">
                  <c:v>5.6866606250015996</c:v>
                </c:pt>
                <c:pt idx="41192">
                  <c:v>5.6870849999999997</c:v>
                </c:pt>
                <c:pt idx="41193">
                  <c:v>5.6874475000000002</c:v>
                </c:pt>
                <c:pt idx="41194">
                  <c:v>5.6878343750016001</c:v>
                </c:pt>
                <c:pt idx="41195">
                  <c:v>5.6882287500000004</c:v>
                </c:pt>
                <c:pt idx="41196">
                  <c:v>5.6885712499999999</c:v>
                </c:pt>
                <c:pt idx="41197">
                  <c:v>5.6889281250015999</c:v>
                </c:pt>
                <c:pt idx="41198">
                  <c:v>5.6895768750015998</c:v>
                </c:pt>
                <c:pt idx="41199">
                  <c:v>5.6900475000000004</c:v>
                </c:pt>
                <c:pt idx="41200">
                  <c:v>5.6903800000000002</c:v>
                </c:pt>
                <c:pt idx="41201">
                  <c:v>5.6908143750016</c:v>
                </c:pt>
                <c:pt idx="41202">
                  <c:v>5.6904606250015997</c:v>
                </c:pt>
                <c:pt idx="41203">
                  <c:v>5.6897849999999996</c:v>
                </c:pt>
                <c:pt idx="41204">
                  <c:v>5.6894193750015996</c:v>
                </c:pt>
                <c:pt idx="41205">
                  <c:v>5.6889918750015998</c:v>
                </c:pt>
                <c:pt idx="41206">
                  <c:v>5.6885468750015997</c:v>
                </c:pt>
                <c:pt idx="41207">
                  <c:v>5.6881550000000001</c:v>
                </c:pt>
                <c:pt idx="41208">
                  <c:v>5.6876406250015998</c:v>
                </c:pt>
                <c:pt idx="41209">
                  <c:v>5.6872075000000004</c:v>
                </c:pt>
                <c:pt idx="41210">
                  <c:v>5.6867156250016002</c:v>
                </c:pt>
                <c:pt idx="41211">
                  <c:v>5.6861575000000002</c:v>
                </c:pt>
                <c:pt idx="41212">
                  <c:v>5.6855599999999997</c:v>
                </c:pt>
                <c:pt idx="41213">
                  <c:v>5.6848987500000003</c:v>
                </c:pt>
                <c:pt idx="41214">
                  <c:v>5.6840781250015997</c:v>
                </c:pt>
                <c:pt idx="41215">
                  <c:v>5.6831550000000002</c:v>
                </c:pt>
                <c:pt idx="41216">
                  <c:v>5.6821743750015994</c:v>
                </c:pt>
                <c:pt idx="41217">
                  <c:v>5.6810324999999997</c:v>
                </c:pt>
                <c:pt idx="41218">
                  <c:v>5.6799631250016001</c:v>
                </c:pt>
                <c:pt idx="41219">
                  <c:v>5.6787918750015995</c:v>
                </c:pt>
                <c:pt idx="41220">
                  <c:v>5.6776925</c:v>
                </c:pt>
                <c:pt idx="41221">
                  <c:v>5.67667375</c:v>
                </c:pt>
                <c:pt idx="41222">
                  <c:v>5.6756687499999998</c:v>
                </c:pt>
                <c:pt idx="41223">
                  <c:v>5.6748250000000002</c:v>
                </c:pt>
                <c:pt idx="41224">
                  <c:v>5.67416375</c:v>
                </c:pt>
                <c:pt idx="41225">
                  <c:v>5.6736912500000001</c:v>
                </c:pt>
                <c:pt idx="41226">
                  <c:v>5.673305</c:v>
                </c:pt>
                <c:pt idx="41227">
                  <c:v>5.6728975000000004</c:v>
                </c:pt>
                <c:pt idx="41228">
                  <c:v>5.6732512499999999</c:v>
                </c:pt>
                <c:pt idx="41229">
                  <c:v>5.6736018750015997</c:v>
                </c:pt>
                <c:pt idx="41230">
                  <c:v>5.6739962500000001</c:v>
                </c:pt>
                <c:pt idx="41231">
                  <c:v>5.6744293750015995</c:v>
                </c:pt>
                <c:pt idx="41232">
                  <c:v>5.6749168750015997</c:v>
                </c:pt>
                <c:pt idx="41233">
                  <c:v>5.6753825000000004</c:v>
                </c:pt>
                <c:pt idx="41234">
                  <c:v>5.6758781250016002</c:v>
                </c:pt>
                <c:pt idx="41235">
                  <c:v>5.6763206250015994</c:v>
                </c:pt>
                <c:pt idx="41236">
                  <c:v>5.6769206250015998</c:v>
                </c:pt>
                <c:pt idx="41237">
                  <c:v>5.6774312499999997</c:v>
                </c:pt>
                <c:pt idx="41238">
                  <c:v>5.6777825000000002</c:v>
                </c:pt>
                <c:pt idx="41239">
                  <c:v>5.6783406250016002</c:v>
                </c:pt>
                <c:pt idx="41240">
                  <c:v>5.6788343750015997</c:v>
                </c:pt>
                <c:pt idx="41241">
                  <c:v>5.67936</c:v>
                </c:pt>
                <c:pt idx="41242">
                  <c:v>5.6797518750015996</c:v>
                </c:pt>
                <c:pt idx="41243">
                  <c:v>5.6801006250016002</c:v>
                </c:pt>
                <c:pt idx="41244">
                  <c:v>5.6804306250016001</c:v>
                </c:pt>
                <c:pt idx="41245">
                  <c:v>5.6807981250015995</c:v>
                </c:pt>
                <c:pt idx="41246">
                  <c:v>5.6812462500000001</c:v>
                </c:pt>
                <c:pt idx="41247">
                  <c:v>5.6816706250015994</c:v>
                </c:pt>
                <c:pt idx="41248">
                  <c:v>5.6821512500000004</c:v>
                </c:pt>
                <c:pt idx="41249">
                  <c:v>5.6825731250015998</c:v>
                </c:pt>
                <c:pt idx="41250">
                  <c:v>5.6821374999999996</c:v>
                </c:pt>
                <c:pt idx="41251">
                  <c:v>5.6815668750016002</c:v>
                </c:pt>
                <c:pt idx="41252">
                  <c:v>5.6809362500000002</c:v>
                </c:pt>
                <c:pt idx="41253">
                  <c:v>5.6806118750015999</c:v>
                </c:pt>
                <c:pt idx="41254">
                  <c:v>5.6802418750015997</c:v>
                </c:pt>
                <c:pt idx="41255">
                  <c:v>5.6798087500000003</c:v>
                </c:pt>
                <c:pt idx="41256">
                  <c:v>5.6793418750016</c:v>
                </c:pt>
                <c:pt idx="41257">
                  <c:v>5.6787925000000001</c:v>
                </c:pt>
                <c:pt idx="41258">
                  <c:v>5.6782937499999999</c:v>
                </c:pt>
                <c:pt idx="41259">
                  <c:v>5.6777812499999998</c:v>
                </c:pt>
                <c:pt idx="41260">
                  <c:v>5.6772581250015994</c:v>
                </c:pt>
                <c:pt idx="41261">
                  <c:v>5.6767018750015996</c:v>
                </c:pt>
                <c:pt idx="41262">
                  <c:v>5.6761906250015999</c:v>
                </c:pt>
                <c:pt idx="41263">
                  <c:v>5.6756381250015995</c:v>
                </c:pt>
                <c:pt idx="41264">
                  <c:v>5.6750287500000001</c:v>
                </c:pt>
                <c:pt idx="41265">
                  <c:v>5.6744487499999998</c:v>
                </c:pt>
                <c:pt idx="41266">
                  <c:v>5.6738825000000004</c:v>
                </c:pt>
                <c:pt idx="41267">
                  <c:v>5.6733537500000004</c:v>
                </c:pt>
                <c:pt idx="41268">
                  <c:v>5.6728018750015998</c:v>
                </c:pt>
                <c:pt idx="41269">
                  <c:v>5.6722549999999998</c:v>
                </c:pt>
                <c:pt idx="41270">
                  <c:v>5.6717468750015998</c:v>
                </c:pt>
                <c:pt idx="41271">
                  <c:v>5.6713762499999998</c:v>
                </c:pt>
                <c:pt idx="41272">
                  <c:v>5.6708781250015994</c:v>
                </c:pt>
                <c:pt idx="41273">
                  <c:v>5.6713050000000003</c:v>
                </c:pt>
                <c:pt idx="41274">
                  <c:v>5.6717493750015997</c:v>
                </c:pt>
                <c:pt idx="41275">
                  <c:v>5.6720756250016002</c:v>
                </c:pt>
                <c:pt idx="41276">
                  <c:v>5.6726025</c:v>
                </c:pt>
                <c:pt idx="41277">
                  <c:v>5.6730637499999998</c:v>
                </c:pt>
                <c:pt idx="41278">
                  <c:v>5.6736475000000004</c:v>
                </c:pt>
                <c:pt idx="41279">
                  <c:v>5.6740118750016002</c:v>
                </c:pt>
                <c:pt idx="41280">
                  <c:v>5.6746693750016002</c:v>
                </c:pt>
                <c:pt idx="41281">
                  <c:v>5.6750031250015995</c:v>
                </c:pt>
                <c:pt idx="41282">
                  <c:v>5.6756356250015996</c:v>
                </c:pt>
                <c:pt idx="41283">
                  <c:v>5.6759862500000002</c:v>
                </c:pt>
                <c:pt idx="41284">
                  <c:v>5.6763506250016</c:v>
                </c:pt>
                <c:pt idx="41285">
                  <c:v>5.6766712500000001</c:v>
                </c:pt>
                <c:pt idx="41286">
                  <c:v>5.6770775000000002</c:v>
                </c:pt>
                <c:pt idx="41287">
                  <c:v>5.67740125</c:v>
                </c:pt>
                <c:pt idx="41288">
                  <c:v>5.6777937500000002</c:v>
                </c:pt>
                <c:pt idx="41289">
                  <c:v>5.6781312499999999</c:v>
                </c:pt>
                <c:pt idx="41290">
                  <c:v>5.6788193750015994</c:v>
                </c:pt>
                <c:pt idx="41291">
                  <c:v>5.6791518750016001</c:v>
                </c:pt>
                <c:pt idx="41292">
                  <c:v>5.6795193750015995</c:v>
                </c:pt>
                <c:pt idx="41293">
                  <c:v>5.6798806250015996</c:v>
                </c:pt>
                <c:pt idx="41294">
                  <c:v>5.6802175000000004</c:v>
                </c:pt>
                <c:pt idx="41295">
                  <c:v>5.6809037499999997</c:v>
                </c:pt>
                <c:pt idx="41296">
                  <c:v>5.6812512499999999</c:v>
                </c:pt>
                <c:pt idx="41297">
                  <c:v>5.6816000000000004</c:v>
                </c:pt>
                <c:pt idx="41298">
                  <c:v>5.6820181250015995</c:v>
                </c:pt>
                <c:pt idx="41299">
                  <c:v>5.6827156250015998</c:v>
                </c:pt>
                <c:pt idx="41300">
                  <c:v>5.6830368750015996</c:v>
                </c:pt>
                <c:pt idx="41301">
                  <c:v>5.6833581250015994</c:v>
                </c:pt>
                <c:pt idx="41302">
                  <c:v>5.6837606250016002</c:v>
                </c:pt>
                <c:pt idx="41303">
                  <c:v>5.6840925000000002</c:v>
                </c:pt>
                <c:pt idx="41304">
                  <c:v>5.6844887499999999</c:v>
                </c:pt>
                <c:pt idx="41305">
                  <c:v>5.6848818750015999</c:v>
                </c:pt>
                <c:pt idx="41306">
                  <c:v>5.6853493750016</c:v>
                </c:pt>
                <c:pt idx="41307">
                  <c:v>5.6856756250015996</c:v>
                </c:pt>
                <c:pt idx="41308">
                  <c:v>5.6861031250015994</c:v>
                </c:pt>
                <c:pt idx="41309">
                  <c:v>5.6864956250015997</c:v>
                </c:pt>
                <c:pt idx="41310">
                  <c:v>5.6868981250015995</c:v>
                </c:pt>
                <c:pt idx="41311">
                  <c:v>5.6873031250016002</c:v>
                </c:pt>
                <c:pt idx="41312">
                  <c:v>5.6879512500000002</c:v>
                </c:pt>
                <c:pt idx="41313">
                  <c:v>5.68845125</c:v>
                </c:pt>
                <c:pt idx="41314">
                  <c:v>5.6890106250015995</c:v>
                </c:pt>
                <c:pt idx="41315">
                  <c:v>5.6893568750016001</c:v>
                </c:pt>
                <c:pt idx="41316">
                  <c:v>5.6896800000000001</c:v>
                </c:pt>
                <c:pt idx="41317">
                  <c:v>5.6900643750016</c:v>
                </c:pt>
                <c:pt idx="41318">
                  <c:v>5.6896468750015998</c:v>
                </c:pt>
                <c:pt idx="41319">
                  <c:v>5.6892500000000004</c:v>
                </c:pt>
                <c:pt idx="41320">
                  <c:v>5.6888399999999999</c:v>
                </c:pt>
                <c:pt idx="41321">
                  <c:v>5.6882993750016002</c:v>
                </c:pt>
                <c:pt idx="41322">
                  <c:v>5.6877256250016002</c:v>
                </c:pt>
                <c:pt idx="41323">
                  <c:v>5.6870050000000001</c:v>
                </c:pt>
                <c:pt idx="41324">
                  <c:v>5.6862737499999998</c:v>
                </c:pt>
                <c:pt idx="41325">
                  <c:v>5.6853993750015999</c:v>
                </c:pt>
                <c:pt idx="41326">
                  <c:v>5.6845106250016002</c:v>
                </c:pt>
                <c:pt idx="41327">
                  <c:v>5.6835443750015999</c:v>
                </c:pt>
                <c:pt idx="41328">
                  <c:v>5.6825668750015996</c:v>
                </c:pt>
                <c:pt idx="41329">
                  <c:v>5.6816643750016</c:v>
                </c:pt>
                <c:pt idx="41330">
                  <c:v>5.6806150000000004</c:v>
                </c:pt>
                <c:pt idx="41331">
                  <c:v>5.67971</c:v>
                </c:pt>
                <c:pt idx="41332">
                  <c:v>5.6787343750015999</c:v>
                </c:pt>
                <c:pt idx="41333">
                  <c:v>5.6778918750015999</c:v>
                </c:pt>
                <c:pt idx="41334">
                  <c:v>5.6770399999999999</c:v>
                </c:pt>
                <c:pt idx="41335">
                  <c:v>5.6763199999999996</c:v>
                </c:pt>
                <c:pt idx="41336">
                  <c:v>5.6756824999999997</c:v>
                </c:pt>
                <c:pt idx="41337">
                  <c:v>5.6750812499999999</c:v>
                </c:pt>
                <c:pt idx="41338">
                  <c:v>5.6745262500000004</c:v>
                </c:pt>
                <c:pt idx="41339">
                  <c:v>5.6739918750016001</c:v>
                </c:pt>
                <c:pt idx="41340">
                  <c:v>5.6736199999999997</c:v>
                </c:pt>
                <c:pt idx="41341">
                  <c:v>5.6732018750015998</c:v>
                </c:pt>
                <c:pt idx="41342">
                  <c:v>5.6726306250015996</c:v>
                </c:pt>
                <c:pt idx="41343">
                  <c:v>5.6720381250015999</c:v>
                </c:pt>
                <c:pt idx="41344">
                  <c:v>5.6715156250016001</c:v>
                </c:pt>
                <c:pt idx="41345">
                  <c:v>5.6711862499999999</c:v>
                </c:pt>
                <c:pt idx="41346">
                  <c:v>5.6715193750015995</c:v>
                </c:pt>
                <c:pt idx="41347">
                  <c:v>5.6718681250016001</c:v>
                </c:pt>
                <c:pt idx="41348">
                  <c:v>5.6722381250015994</c:v>
                </c:pt>
                <c:pt idx="41349">
                  <c:v>5.6727581250016001</c:v>
                </c:pt>
                <c:pt idx="41350">
                  <c:v>5.6731887499999996</c:v>
                </c:pt>
                <c:pt idx="41351">
                  <c:v>5.6736224999999996</c:v>
                </c:pt>
                <c:pt idx="41352">
                  <c:v>5.674105</c:v>
                </c:pt>
                <c:pt idx="41353">
                  <c:v>5.6745112500000001</c:v>
                </c:pt>
                <c:pt idx="41354">
                  <c:v>5.6749187499999998</c:v>
                </c:pt>
                <c:pt idx="41355">
                  <c:v>5.6753481250015998</c:v>
                </c:pt>
                <c:pt idx="41356">
                  <c:v>5.6757474999999999</c:v>
                </c:pt>
                <c:pt idx="41357">
                  <c:v>5.6761606250016001</c:v>
                </c:pt>
                <c:pt idx="41358">
                  <c:v>5.6767212499999999</c:v>
                </c:pt>
                <c:pt idx="41359">
                  <c:v>5.6773006250015996</c:v>
                </c:pt>
                <c:pt idx="41360">
                  <c:v>5.6778531250016</c:v>
                </c:pt>
                <c:pt idx="41361">
                  <c:v>5.6782149999999998</c:v>
                </c:pt>
                <c:pt idx="41362">
                  <c:v>5.6788406250015999</c:v>
                </c:pt>
                <c:pt idx="41363">
                  <c:v>5.6794143750016</c:v>
                </c:pt>
                <c:pt idx="41364">
                  <c:v>5.6799587499999999</c:v>
                </c:pt>
                <c:pt idx="41365">
                  <c:v>5.6802968750015994</c:v>
                </c:pt>
                <c:pt idx="41366">
                  <c:v>5.6806425000000003</c:v>
                </c:pt>
                <c:pt idx="41367">
                  <c:v>5.6800743750015998</c:v>
                </c:pt>
                <c:pt idx="41368">
                  <c:v>5.6797468750015998</c:v>
                </c:pt>
                <c:pt idx="41369">
                  <c:v>5.6791900000000002</c:v>
                </c:pt>
                <c:pt idx="41370">
                  <c:v>5.6785312499999998</c:v>
                </c:pt>
                <c:pt idx="41371">
                  <c:v>5.67772875</c:v>
                </c:pt>
                <c:pt idx="41372">
                  <c:v>5.6767931250016002</c:v>
                </c:pt>
                <c:pt idx="41373">
                  <c:v>5.6757487500000003</c:v>
                </c:pt>
                <c:pt idx="41374">
                  <c:v>5.6746293750015999</c:v>
                </c:pt>
                <c:pt idx="41375">
                  <c:v>5.6735481250015996</c:v>
                </c:pt>
                <c:pt idx="41376">
                  <c:v>5.6724231250015995</c:v>
                </c:pt>
                <c:pt idx="41377">
                  <c:v>5.6712912500000003</c:v>
                </c:pt>
                <c:pt idx="41378">
                  <c:v>5.6702793750015994</c:v>
                </c:pt>
                <c:pt idx="41379">
                  <c:v>5.6694087499999997</c:v>
                </c:pt>
                <c:pt idx="41380">
                  <c:v>5.6686837499999996</c:v>
                </c:pt>
                <c:pt idx="41381">
                  <c:v>5.6680406250016002</c:v>
                </c:pt>
                <c:pt idx="41382">
                  <c:v>5.6675562499999996</c:v>
                </c:pt>
                <c:pt idx="41383">
                  <c:v>5.6671387500000003</c:v>
                </c:pt>
                <c:pt idx="41384">
                  <c:v>5.6665937499999997</c:v>
                </c:pt>
                <c:pt idx="41385">
                  <c:v>5.6662543750015999</c:v>
                </c:pt>
                <c:pt idx="41386">
                  <c:v>5.66620875</c:v>
                </c:pt>
                <c:pt idx="41387">
                  <c:v>5.6666412499999996</c:v>
                </c:pt>
                <c:pt idx="41388">
                  <c:v>5.6670274999999997</c:v>
                </c:pt>
                <c:pt idx="41389">
                  <c:v>5.6675768750015996</c:v>
                </c:pt>
                <c:pt idx="41390">
                  <c:v>5.6680999999999999</c:v>
                </c:pt>
                <c:pt idx="41391">
                  <c:v>5.6686668750016</c:v>
                </c:pt>
                <c:pt idx="41392">
                  <c:v>5.6692400000000003</c:v>
                </c:pt>
                <c:pt idx="41393">
                  <c:v>5.6697562499999998</c:v>
                </c:pt>
                <c:pt idx="41394">
                  <c:v>5.6702668750015999</c:v>
                </c:pt>
                <c:pt idx="41395">
                  <c:v>5.6706225000000003</c:v>
                </c:pt>
                <c:pt idx="41396">
                  <c:v>5.6712093750015997</c:v>
                </c:pt>
                <c:pt idx="41397">
                  <c:v>5.6717843750016002</c:v>
                </c:pt>
                <c:pt idx="41398">
                  <c:v>5.6723106250016002</c:v>
                </c:pt>
                <c:pt idx="41399">
                  <c:v>5.6726431250016001</c:v>
                </c:pt>
                <c:pt idx="41400">
                  <c:v>5.6732706250015994</c:v>
                </c:pt>
                <c:pt idx="41401">
                  <c:v>5.6737193750015997</c:v>
                </c:pt>
                <c:pt idx="41402">
                  <c:v>5.6741187499999999</c:v>
                </c:pt>
                <c:pt idx="41403">
                  <c:v>5.6745950000000001</c:v>
                </c:pt>
                <c:pt idx="41404">
                  <c:v>5.6749706250015999</c:v>
                </c:pt>
                <c:pt idx="41405">
                  <c:v>5.6755218750015999</c:v>
                </c:pt>
                <c:pt idx="41406">
                  <c:v>5.6759593750016002</c:v>
                </c:pt>
                <c:pt idx="41407">
                  <c:v>5.6762987499999999</c:v>
                </c:pt>
                <c:pt idx="41408">
                  <c:v>5.6767106250015997</c:v>
                </c:pt>
                <c:pt idx="41409">
                  <c:v>5.67716625</c:v>
                </c:pt>
                <c:pt idx="41410">
                  <c:v>5.6775043750015994</c:v>
                </c:pt>
                <c:pt idx="41411">
                  <c:v>5.6779181250016002</c:v>
                </c:pt>
                <c:pt idx="41412">
                  <c:v>5.6782768750015995</c:v>
                </c:pt>
                <c:pt idx="41413">
                  <c:v>5.6786487499999998</c:v>
                </c:pt>
                <c:pt idx="41414">
                  <c:v>5.6790168750015999</c:v>
                </c:pt>
                <c:pt idx="41415">
                  <c:v>5.6793981250016001</c:v>
                </c:pt>
                <c:pt idx="41416">
                  <c:v>5.6789975000000004</c:v>
                </c:pt>
                <c:pt idx="41417">
                  <c:v>5.6786287499999997</c:v>
                </c:pt>
                <c:pt idx="41418">
                  <c:v>5.6782056250016</c:v>
                </c:pt>
                <c:pt idx="41419">
                  <c:v>5.6776581250015994</c:v>
                </c:pt>
                <c:pt idx="41420">
                  <c:v>5.6770793750015995</c:v>
                </c:pt>
                <c:pt idx="41421">
                  <c:v>5.6765181250015999</c:v>
                </c:pt>
                <c:pt idx="41422">
                  <c:v>5.6759075000000001</c:v>
                </c:pt>
                <c:pt idx="41423">
                  <c:v>5.6753093750015999</c:v>
                </c:pt>
                <c:pt idx="41424">
                  <c:v>5.6747037499999999</c:v>
                </c:pt>
                <c:pt idx="41425">
                  <c:v>5.6741318750016001</c:v>
                </c:pt>
                <c:pt idx="41426">
                  <c:v>5.6734787500000001</c:v>
                </c:pt>
                <c:pt idx="41427">
                  <c:v>5.6730012500000004</c:v>
                </c:pt>
                <c:pt idx="41428">
                  <c:v>5.6726237499999996</c:v>
                </c:pt>
                <c:pt idx="41429">
                  <c:v>5.6721418750015999</c:v>
                </c:pt>
                <c:pt idx="41430">
                  <c:v>5.6717406250015996</c:v>
                </c:pt>
                <c:pt idx="41431">
                  <c:v>5.6721525000000002</c:v>
                </c:pt>
                <c:pt idx="41432">
                  <c:v>5.6724456250015995</c:v>
                </c:pt>
                <c:pt idx="41433">
                  <c:v>5.6727737500000002</c:v>
                </c:pt>
                <c:pt idx="41434">
                  <c:v>5.6732362500000004</c:v>
                </c:pt>
                <c:pt idx="41435">
                  <c:v>5.673635</c:v>
                </c:pt>
                <c:pt idx="41436">
                  <c:v>5.6739618750015994</c:v>
                </c:pt>
                <c:pt idx="41437">
                  <c:v>5.6743062499999999</c:v>
                </c:pt>
                <c:pt idx="41438">
                  <c:v>5.6746481250015997</c:v>
                </c:pt>
                <c:pt idx="41439">
                  <c:v>5.6750618750015995</c:v>
                </c:pt>
                <c:pt idx="41440">
                  <c:v>5.6755493750015997</c:v>
                </c:pt>
                <c:pt idx="41441">
                  <c:v>5.6759925000000004</c:v>
                </c:pt>
                <c:pt idx="41442">
                  <c:v>5.6765474999999999</c:v>
                </c:pt>
                <c:pt idx="41443">
                  <c:v>5.6770874999999998</c:v>
                </c:pt>
                <c:pt idx="41444">
                  <c:v>5.6776350000000004</c:v>
                </c:pt>
                <c:pt idx="41445">
                  <c:v>5.6779568750016001</c:v>
                </c:pt>
                <c:pt idx="41446">
                  <c:v>5.6784493750016001</c:v>
                </c:pt>
                <c:pt idx="41447">
                  <c:v>5.6788568750015997</c:v>
                </c:pt>
                <c:pt idx="41448">
                  <c:v>5.6792118750015996</c:v>
                </c:pt>
                <c:pt idx="41449">
                  <c:v>5.6796387499999996</c:v>
                </c:pt>
                <c:pt idx="41450">
                  <c:v>5.6800643750016002</c:v>
                </c:pt>
                <c:pt idx="41451">
                  <c:v>5.6804156250015998</c:v>
                </c:pt>
                <c:pt idx="41452">
                  <c:v>5.6807425</c:v>
                </c:pt>
                <c:pt idx="41453">
                  <c:v>5.6811718750016</c:v>
                </c:pt>
                <c:pt idx="41454">
                  <c:v>5.6807100000000004</c:v>
                </c:pt>
                <c:pt idx="41455">
                  <c:v>5.6800181250015997</c:v>
                </c:pt>
                <c:pt idx="41456">
                  <c:v>5.6796306250016002</c:v>
                </c:pt>
                <c:pt idx="41457">
                  <c:v>5.6790950000000002</c:v>
                </c:pt>
                <c:pt idx="41458">
                  <c:v>5.6783793750016001</c:v>
                </c:pt>
                <c:pt idx="41459">
                  <c:v>5.6775950000000002</c:v>
                </c:pt>
                <c:pt idx="41460">
                  <c:v>5.6766575000000001</c:v>
                </c:pt>
                <c:pt idx="41461">
                  <c:v>5.6757637499999998</c:v>
                </c:pt>
                <c:pt idx="41462">
                  <c:v>5.67476</c:v>
                </c:pt>
                <c:pt idx="41463">
                  <c:v>5.6737368750016</c:v>
                </c:pt>
                <c:pt idx="41464">
                  <c:v>5.6727181250015999</c:v>
                </c:pt>
                <c:pt idx="41465">
                  <c:v>5.6717668750015999</c:v>
                </c:pt>
                <c:pt idx="41466">
                  <c:v>5.6709068750015996</c:v>
                </c:pt>
                <c:pt idx="41467">
                  <c:v>5.6700962500000003</c:v>
                </c:pt>
                <c:pt idx="41468">
                  <c:v>5.6694981250016001</c:v>
                </c:pt>
                <c:pt idx="41469">
                  <c:v>5.6689387499999997</c:v>
                </c:pt>
                <c:pt idx="41470">
                  <c:v>5.6685287500000001</c:v>
                </c:pt>
                <c:pt idx="41471">
                  <c:v>5.6681018750016001</c:v>
                </c:pt>
                <c:pt idx="41472">
                  <c:v>5.6677456250015998</c:v>
                </c:pt>
                <c:pt idx="41473">
                  <c:v>5.6673756250015996</c:v>
                </c:pt>
                <c:pt idx="41474">
                  <c:v>5.6678912500000003</c:v>
                </c:pt>
                <c:pt idx="41475">
                  <c:v>5.6682768750015997</c:v>
                </c:pt>
                <c:pt idx="41476">
                  <c:v>5.6686624999999999</c:v>
                </c:pt>
                <c:pt idx="41477">
                  <c:v>5.6690931250015995</c:v>
                </c:pt>
                <c:pt idx="41478">
                  <c:v>5.6695137500000001</c:v>
                </c:pt>
                <c:pt idx="41479">
                  <c:v>5.6699293750016002</c:v>
                </c:pt>
                <c:pt idx="41480">
                  <c:v>5.6703018750015994</c:v>
                </c:pt>
                <c:pt idx="41481">
                  <c:v>5.6706793750015994</c:v>
                </c:pt>
                <c:pt idx="41482">
                  <c:v>5.6710081250015998</c:v>
                </c:pt>
                <c:pt idx="41483">
                  <c:v>5.6714856250015995</c:v>
                </c:pt>
                <c:pt idx="41484">
                  <c:v>5.6719825000000004</c:v>
                </c:pt>
                <c:pt idx="41485">
                  <c:v>5.6724731250015994</c:v>
                </c:pt>
                <c:pt idx="41486">
                  <c:v>5.6729918750015997</c:v>
                </c:pt>
                <c:pt idx="41487">
                  <c:v>5.67355375</c:v>
                </c:pt>
                <c:pt idx="41488">
                  <c:v>5.6739387499999996</c:v>
                </c:pt>
                <c:pt idx="41489">
                  <c:v>5.6743956250015994</c:v>
                </c:pt>
                <c:pt idx="41490">
                  <c:v>5.6748262499999997</c:v>
                </c:pt>
                <c:pt idx="41491">
                  <c:v>5.6753175000000002</c:v>
                </c:pt>
                <c:pt idx="41492">
                  <c:v>5.6757993750016</c:v>
                </c:pt>
                <c:pt idx="41493">
                  <c:v>5.6761568750015998</c:v>
                </c:pt>
                <c:pt idx="41494">
                  <c:v>5.6766874999999999</c:v>
                </c:pt>
                <c:pt idx="41495">
                  <c:v>5.6771050000000001</c:v>
                </c:pt>
                <c:pt idx="41496">
                  <c:v>5.67751625</c:v>
                </c:pt>
                <c:pt idx="41497">
                  <c:v>5.6779287500000004</c:v>
                </c:pt>
                <c:pt idx="41498">
                  <c:v>5.6783337500000002</c:v>
                </c:pt>
                <c:pt idx="41499">
                  <c:v>5.6788143750015996</c:v>
                </c:pt>
                <c:pt idx="41500">
                  <c:v>5.6793787499999997</c:v>
                </c:pt>
                <c:pt idx="41501">
                  <c:v>5.6799868750015996</c:v>
                </c:pt>
                <c:pt idx="41502">
                  <c:v>5.6805475000000003</c:v>
                </c:pt>
                <c:pt idx="41503">
                  <c:v>5.6810256250015998</c:v>
                </c:pt>
                <c:pt idx="41504">
                  <c:v>5.6815406250015998</c:v>
                </c:pt>
                <c:pt idx="41505">
                  <c:v>5.6820349999999999</c:v>
                </c:pt>
                <c:pt idx="41506">
                  <c:v>5.6824174999999997</c:v>
                </c:pt>
                <c:pt idx="41507">
                  <c:v>5.68202125</c:v>
                </c:pt>
                <c:pt idx="41508">
                  <c:v>5.6815912500000003</c:v>
                </c:pt>
                <c:pt idx="41509">
                  <c:v>5.6810631250016002</c:v>
                </c:pt>
                <c:pt idx="41510">
                  <c:v>5.68045125</c:v>
                </c:pt>
                <c:pt idx="41511">
                  <c:v>5.6796812499999998</c:v>
                </c:pt>
                <c:pt idx="41512">
                  <c:v>5.6787006250015999</c:v>
                </c:pt>
                <c:pt idx="41513">
                  <c:v>5.6776974999999998</c:v>
                </c:pt>
                <c:pt idx="41514">
                  <c:v>5.6766006250015995</c:v>
                </c:pt>
                <c:pt idx="41515">
                  <c:v>5.6755599999999999</c:v>
                </c:pt>
                <c:pt idx="41516">
                  <c:v>5.6745162499999999</c:v>
                </c:pt>
                <c:pt idx="41517">
                  <c:v>5.6735106250016001</c:v>
                </c:pt>
                <c:pt idx="41518">
                  <c:v>5.6726537500000003</c:v>
                </c:pt>
                <c:pt idx="41519">
                  <c:v>5.6719125000000004</c:v>
                </c:pt>
                <c:pt idx="41520">
                  <c:v>5.6713656250015996</c:v>
                </c:pt>
                <c:pt idx="41521">
                  <c:v>5.6709437500000002</c:v>
                </c:pt>
                <c:pt idx="41522">
                  <c:v>5.6705775000000003</c:v>
                </c:pt>
                <c:pt idx="41523">
                  <c:v>5.6708999999999996</c:v>
                </c:pt>
                <c:pt idx="41524">
                  <c:v>5.6712462500000003</c:v>
                </c:pt>
                <c:pt idx="41525">
                  <c:v>5.6716387499999996</c:v>
                </c:pt>
                <c:pt idx="41526">
                  <c:v>5.6720618750015994</c:v>
                </c:pt>
                <c:pt idx="41527">
                  <c:v>5.6724174999999999</c:v>
                </c:pt>
                <c:pt idx="41528">
                  <c:v>5.6728449999999997</c:v>
                </c:pt>
                <c:pt idx="41529">
                  <c:v>5.6732306250016</c:v>
                </c:pt>
                <c:pt idx="41530">
                  <c:v>5.6736131250015998</c:v>
                </c:pt>
                <c:pt idx="41531">
                  <c:v>5.6739968750015999</c:v>
                </c:pt>
                <c:pt idx="41532">
                  <c:v>5.6743281250016002</c:v>
                </c:pt>
                <c:pt idx="41533">
                  <c:v>5.6739931250015996</c:v>
                </c:pt>
                <c:pt idx="41534">
                  <c:v>5.6736293750015996</c:v>
                </c:pt>
                <c:pt idx="41535">
                  <c:v>5.6732800000000001</c:v>
                </c:pt>
                <c:pt idx="41536">
                  <c:v>5.6729324999999999</c:v>
                </c:pt>
                <c:pt idx="41537">
                  <c:v>5.6723418750015995</c:v>
                </c:pt>
                <c:pt idx="41538">
                  <c:v>5.6720131250015999</c:v>
                </c:pt>
                <c:pt idx="41539">
                  <c:v>5.6715843750015997</c:v>
                </c:pt>
                <c:pt idx="41540">
                  <c:v>5.6711531250015996</c:v>
                </c:pt>
                <c:pt idx="41541">
                  <c:v>5.6706743750015995</c:v>
                </c:pt>
                <c:pt idx="41542">
                  <c:v>5.6701412500000004</c:v>
                </c:pt>
                <c:pt idx="41543">
                  <c:v>5.6695175000000004</c:v>
                </c:pt>
                <c:pt idx="41544">
                  <c:v>5.6687706250016001</c:v>
                </c:pt>
                <c:pt idx="41545">
                  <c:v>5.6681012500000003</c:v>
                </c:pt>
                <c:pt idx="41546">
                  <c:v>5.6673768750016</c:v>
                </c:pt>
                <c:pt idx="41547">
                  <c:v>5.6666762500000001</c:v>
                </c:pt>
                <c:pt idx="41548">
                  <c:v>5.6659368750015995</c:v>
                </c:pt>
                <c:pt idx="41549">
                  <c:v>5.6652918750015999</c:v>
                </c:pt>
                <c:pt idx="41550">
                  <c:v>5.6646156250016002</c:v>
                </c:pt>
                <c:pt idx="41551">
                  <c:v>5.6639056250015996</c:v>
                </c:pt>
                <c:pt idx="41552">
                  <c:v>5.6633149999999999</c:v>
                </c:pt>
                <c:pt idx="41553">
                  <c:v>5.6627687499999997</c:v>
                </c:pt>
                <c:pt idx="41554">
                  <c:v>5.6623368750015999</c:v>
                </c:pt>
                <c:pt idx="41555">
                  <c:v>5.6618824999999999</c:v>
                </c:pt>
                <c:pt idx="41556">
                  <c:v>5.6615268750015995</c:v>
                </c:pt>
                <c:pt idx="41557">
                  <c:v>5.6611793750016002</c:v>
                </c:pt>
                <c:pt idx="41558">
                  <c:v>5.6610887500000002</c:v>
                </c:pt>
                <c:pt idx="41559">
                  <c:v>5.6615574999999998</c:v>
                </c:pt>
                <c:pt idx="41560">
                  <c:v>5.6619581250015996</c:v>
                </c:pt>
                <c:pt idx="41561">
                  <c:v>5.6624637499999997</c:v>
                </c:pt>
                <c:pt idx="41562">
                  <c:v>5.6629793750015995</c:v>
                </c:pt>
                <c:pt idx="41563">
                  <c:v>5.6633075000000002</c:v>
                </c:pt>
                <c:pt idx="41564">
                  <c:v>5.6638606250015995</c:v>
                </c:pt>
                <c:pt idx="41565">
                  <c:v>5.6644375</c:v>
                </c:pt>
                <c:pt idx="41566">
                  <c:v>5.6647862499999997</c:v>
                </c:pt>
                <c:pt idx="41567">
                  <c:v>5.6653937499999998</c:v>
                </c:pt>
                <c:pt idx="41568">
                  <c:v>5.6660868750016</c:v>
                </c:pt>
                <c:pt idx="41569">
                  <c:v>5.6664225000000004</c:v>
                </c:pt>
                <c:pt idx="41570">
                  <c:v>5.6667649999999998</c:v>
                </c:pt>
                <c:pt idx="41571">
                  <c:v>5.6671643750016001</c:v>
                </c:pt>
                <c:pt idx="41572">
                  <c:v>5.6675137500000003</c:v>
                </c:pt>
                <c:pt idx="41573">
                  <c:v>5.6679056250016</c:v>
                </c:pt>
                <c:pt idx="41574">
                  <c:v>5.6685806250016002</c:v>
                </c:pt>
                <c:pt idx="41575">
                  <c:v>5.6689018750016</c:v>
                </c:pt>
                <c:pt idx="41576">
                  <c:v>5.6692537500000002</c:v>
                </c:pt>
                <c:pt idx="41577">
                  <c:v>5.6698750000000002</c:v>
                </c:pt>
                <c:pt idx="41578">
                  <c:v>5.6702656250015995</c:v>
                </c:pt>
                <c:pt idx="41579">
                  <c:v>5.6709224999999996</c:v>
                </c:pt>
                <c:pt idx="41580">
                  <c:v>5.6716462500000002</c:v>
                </c:pt>
                <c:pt idx="41581">
                  <c:v>5.6719968750016001</c:v>
                </c:pt>
                <c:pt idx="41582">
                  <c:v>5.6723687500000004</c:v>
                </c:pt>
                <c:pt idx="41583">
                  <c:v>5.6727856250016</c:v>
                </c:pt>
                <c:pt idx="41584">
                  <c:v>5.6731575000000003</c:v>
                </c:pt>
                <c:pt idx="41585">
                  <c:v>5.6735881250015998</c:v>
                </c:pt>
                <c:pt idx="41586">
                  <c:v>5.6739337499999998</c:v>
                </c:pt>
                <c:pt idx="41587">
                  <c:v>5.6743612499999996</c:v>
                </c:pt>
                <c:pt idx="41588">
                  <c:v>5.6747612500000004</c:v>
                </c:pt>
                <c:pt idx="41589">
                  <c:v>5.6751806250015999</c:v>
                </c:pt>
                <c:pt idx="41590">
                  <c:v>5.6755287499999998</c:v>
                </c:pt>
                <c:pt idx="41591">
                  <c:v>5.6759112500000004</c:v>
                </c:pt>
                <c:pt idx="41592">
                  <c:v>5.6763337500000004</c:v>
                </c:pt>
                <c:pt idx="41593">
                  <c:v>5.6767106250015997</c:v>
                </c:pt>
                <c:pt idx="41594">
                  <c:v>5.6771312500000004</c:v>
                </c:pt>
                <c:pt idx="41595">
                  <c:v>5.6774856250015997</c:v>
                </c:pt>
                <c:pt idx="41596">
                  <c:v>5.6778681250015994</c:v>
                </c:pt>
                <c:pt idx="41597">
                  <c:v>5.6782399999999997</c:v>
                </c:pt>
                <c:pt idx="41598">
                  <c:v>5.6785750000000004</c:v>
                </c:pt>
                <c:pt idx="41599">
                  <c:v>5.6789862500000003</c:v>
                </c:pt>
                <c:pt idx="41600">
                  <c:v>5.6793800000000001</c:v>
                </c:pt>
                <c:pt idx="41601">
                  <c:v>5.6797712499999999</c:v>
                </c:pt>
                <c:pt idx="41602">
                  <c:v>5.6801075000000001</c:v>
                </c:pt>
                <c:pt idx="41603">
                  <c:v>5.6804662500000003</c:v>
                </c:pt>
                <c:pt idx="41604">
                  <c:v>5.6809556250015998</c:v>
                </c:pt>
                <c:pt idx="41605">
                  <c:v>5.6813587500000002</c:v>
                </c:pt>
                <c:pt idx="41606">
                  <c:v>5.6809668750015998</c:v>
                </c:pt>
                <c:pt idx="41607">
                  <c:v>5.6801456250015994</c:v>
                </c:pt>
                <c:pt idx="41608">
                  <c:v>5.6795012500000004</c:v>
                </c:pt>
                <c:pt idx="41609">
                  <c:v>5.6787706250015999</c:v>
                </c:pt>
                <c:pt idx="41610">
                  <c:v>5.6778281250016001</c:v>
                </c:pt>
                <c:pt idx="41611">
                  <c:v>5.6767124999999998</c:v>
                </c:pt>
                <c:pt idx="41612">
                  <c:v>5.6755606250015997</c:v>
                </c:pt>
                <c:pt idx="41613">
                  <c:v>5.6743912500000002</c:v>
                </c:pt>
                <c:pt idx="41614">
                  <c:v>5.6731068750015998</c:v>
                </c:pt>
                <c:pt idx="41615">
                  <c:v>5.6718531250015998</c:v>
                </c:pt>
                <c:pt idx="41616">
                  <c:v>5.6706206250015994</c:v>
                </c:pt>
                <c:pt idx="41617">
                  <c:v>5.6694962499999999</c:v>
                </c:pt>
                <c:pt idx="41618">
                  <c:v>5.6684918750015996</c:v>
                </c:pt>
                <c:pt idx="41619">
                  <c:v>5.6676106250015996</c:v>
                </c:pt>
                <c:pt idx="41620">
                  <c:v>5.6669112500000001</c:v>
                </c:pt>
                <c:pt idx="41621">
                  <c:v>5.6663237500000001</c:v>
                </c:pt>
                <c:pt idx="41622">
                  <c:v>5.6657918750015996</c:v>
                </c:pt>
                <c:pt idx="41623">
                  <c:v>5.6653287499999996</c:v>
                </c:pt>
                <c:pt idx="41624">
                  <c:v>5.6649612500000002</c:v>
                </c:pt>
                <c:pt idx="41625">
                  <c:v>5.6646287500000003</c:v>
                </c:pt>
                <c:pt idx="41626">
                  <c:v>5.6641662500000001</c:v>
                </c:pt>
                <c:pt idx="41627">
                  <c:v>5.66383875</c:v>
                </c:pt>
                <c:pt idx="41628">
                  <c:v>5.66414375</c:v>
                </c:pt>
                <c:pt idx="41629">
                  <c:v>5.6646031250015998</c:v>
                </c:pt>
                <c:pt idx="41630">
                  <c:v>5.6649250000000002</c:v>
                </c:pt>
                <c:pt idx="41631">
                  <c:v>5.6653262499999997</c:v>
                </c:pt>
                <c:pt idx="41632">
                  <c:v>5.6656781250016</c:v>
                </c:pt>
                <c:pt idx="41633">
                  <c:v>5.6662706250015997</c:v>
                </c:pt>
                <c:pt idx="41634">
                  <c:v>5.66676</c:v>
                </c:pt>
                <c:pt idx="41635">
                  <c:v>5.6672568750016001</c:v>
                </c:pt>
                <c:pt idx="41636">
                  <c:v>5.6676774999999999</c:v>
                </c:pt>
                <c:pt idx="41637">
                  <c:v>5.6681343750015998</c:v>
                </c:pt>
                <c:pt idx="41638">
                  <c:v>5.6685018750016001</c:v>
                </c:pt>
                <c:pt idx="41639">
                  <c:v>5.6688956250015998</c:v>
                </c:pt>
                <c:pt idx="41640">
                  <c:v>5.6693106250016001</c:v>
                </c:pt>
                <c:pt idx="41641">
                  <c:v>5.6696774999999997</c:v>
                </c:pt>
                <c:pt idx="41642">
                  <c:v>5.6701331250016</c:v>
                </c:pt>
                <c:pt idx="41643">
                  <c:v>5.6705674999999998</c:v>
                </c:pt>
                <c:pt idx="41644">
                  <c:v>5.6709637500000003</c:v>
                </c:pt>
                <c:pt idx="41645">
                  <c:v>5.6713337499999996</c:v>
                </c:pt>
                <c:pt idx="41646">
                  <c:v>5.6718025000000001</c:v>
                </c:pt>
                <c:pt idx="41647">
                  <c:v>5.6713543750015996</c:v>
                </c:pt>
                <c:pt idx="41648">
                  <c:v>5.6710025000000002</c:v>
                </c:pt>
                <c:pt idx="41649">
                  <c:v>5.6706743750015995</c:v>
                </c:pt>
                <c:pt idx="41650">
                  <c:v>5.6702656250015995</c:v>
                </c:pt>
                <c:pt idx="41651">
                  <c:v>5.6699056250015998</c:v>
                </c:pt>
                <c:pt idx="41652">
                  <c:v>5.6694525000000002</c:v>
                </c:pt>
                <c:pt idx="41653">
                  <c:v>5.6690375</c:v>
                </c:pt>
                <c:pt idx="41654">
                  <c:v>5.6685737500000002</c:v>
                </c:pt>
                <c:pt idx="41655">
                  <c:v>5.6681100000000004</c:v>
                </c:pt>
                <c:pt idx="41656">
                  <c:v>5.6676118750016</c:v>
                </c:pt>
                <c:pt idx="41657">
                  <c:v>5.6670518750015999</c:v>
                </c:pt>
                <c:pt idx="41658">
                  <c:v>5.6665962499999996</c:v>
                </c:pt>
                <c:pt idx="41659">
                  <c:v>5.6661318750016001</c:v>
                </c:pt>
                <c:pt idx="41660">
                  <c:v>5.6657618750015999</c:v>
                </c:pt>
                <c:pt idx="41661">
                  <c:v>5.6653043750015994</c:v>
                </c:pt>
                <c:pt idx="41662">
                  <c:v>5.6649331250015997</c:v>
                </c:pt>
                <c:pt idx="41663">
                  <c:v>5.6645518750015995</c:v>
                </c:pt>
                <c:pt idx="41664">
                  <c:v>5.6641768750015995</c:v>
                </c:pt>
                <c:pt idx="41665">
                  <c:v>5.6635968750016001</c:v>
                </c:pt>
                <c:pt idx="41666">
                  <c:v>5.6632143750015995</c:v>
                </c:pt>
                <c:pt idx="41667">
                  <c:v>5.6633706250015994</c:v>
                </c:pt>
                <c:pt idx="41668">
                  <c:v>5.6637418750016</c:v>
                </c:pt>
                <c:pt idx="41669">
                  <c:v>5.6640762499999999</c:v>
                </c:pt>
                <c:pt idx="41670">
                  <c:v>5.6644249999999996</c:v>
                </c:pt>
                <c:pt idx="41671">
                  <c:v>5.66486</c:v>
                </c:pt>
                <c:pt idx="41672">
                  <c:v>5.6653262499999997</c:v>
                </c:pt>
                <c:pt idx="41673">
                  <c:v>5.66571625</c:v>
                </c:pt>
                <c:pt idx="41674">
                  <c:v>5.6662262500000002</c:v>
                </c:pt>
                <c:pt idx="41675">
                  <c:v>5.6667618750016002</c:v>
                </c:pt>
                <c:pt idx="41676">
                  <c:v>5.6672574999999998</c:v>
                </c:pt>
                <c:pt idx="41677">
                  <c:v>5.6677506250015997</c:v>
                </c:pt>
                <c:pt idx="41678">
                  <c:v>5.6680893750015997</c:v>
                </c:pt>
                <c:pt idx="41679">
                  <c:v>5.66853125</c:v>
                </c:pt>
                <c:pt idx="41680">
                  <c:v>5.6690781250016</c:v>
                </c:pt>
                <c:pt idx="41681">
                  <c:v>5.6696087500000001</c:v>
                </c:pt>
                <c:pt idx="41682">
                  <c:v>5.6701218750016</c:v>
                </c:pt>
                <c:pt idx="41683">
                  <c:v>5.6706481250016001</c:v>
                </c:pt>
                <c:pt idx="41684">
                  <c:v>5.6711675000000001</c:v>
                </c:pt>
                <c:pt idx="41685">
                  <c:v>5.6715912499999996</c:v>
                </c:pt>
                <c:pt idx="41686">
                  <c:v>5.6720693750016</c:v>
                </c:pt>
                <c:pt idx="41687">
                  <c:v>5.6725925000000004</c:v>
                </c:pt>
                <c:pt idx="41688">
                  <c:v>5.6731068750015998</c:v>
                </c:pt>
                <c:pt idx="41689">
                  <c:v>5.6736849999999999</c:v>
                </c:pt>
                <c:pt idx="41690">
                  <c:v>5.6740262499999998</c:v>
                </c:pt>
                <c:pt idx="41691">
                  <c:v>5.6746806250016002</c:v>
                </c:pt>
                <c:pt idx="41692">
                  <c:v>5.6752250000000002</c:v>
                </c:pt>
                <c:pt idx="41693">
                  <c:v>5.6755593750015993</c:v>
                </c:pt>
                <c:pt idx="41694">
                  <c:v>5.6761481250015997</c:v>
                </c:pt>
                <c:pt idx="41695">
                  <c:v>5.6766525000000003</c:v>
                </c:pt>
                <c:pt idx="41696">
                  <c:v>5.6770224999999996</c:v>
                </c:pt>
                <c:pt idx="41697">
                  <c:v>5.6773606250016</c:v>
                </c:pt>
                <c:pt idx="41698">
                  <c:v>5.6769912500000004</c:v>
                </c:pt>
                <c:pt idx="41699">
                  <c:v>5.67639125</c:v>
                </c:pt>
                <c:pt idx="41700">
                  <c:v>5.6758649999999999</c:v>
                </c:pt>
                <c:pt idx="41701">
                  <c:v>5.67533625</c:v>
                </c:pt>
                <c:pt idx="41702">
                  <c:v>5.6746800000000004</c:v>
                </c:pt>
                <c:pt idx="41703">
                  <c:v>5.6740362500000003</c:v>
                </c:pt>
                <c:pt idx="41704">
                  <c:v>5.6732537499999998</c:v>
                </c:pt>
                <c:pt idx="41705">
                  <c:v>5.6724674999999998</c:v>
                </c:pt>
                <c:pt idx="41706">
                  <c:v>5.6716112499999998</c:v>
                </c:pt>
                <c:pt idx="41707">
                  <c:v>5.6707731250015998</c:v>
                </c:pt>
                <c:pt idx="41708">
                  <c:v>5.6698662500000001</c:v>
                </c:pt>
                <c:pt idx="41709">
                  <c:v>5.6689143750015996</c:v>
                </c:pt>
                <c:pt idx="41710">
                  <c:v>5.6681431250015999</c:v>
                </c:pt>
                <c:pt idx="41711">
                  <c:v>5.6672893750015998</c:v>
                </c:pt>
                <c:pt idx="41712">
                  <c:v>5.6665599999999996</c:v>
                </c:pt>
                <c:pt idx="41713">
                  <c:v>5.6657937499999997</c:v>
                </c:pt>
                <c:pt idx="41714">
                  <c:v>5.66512875</c:v>
                </c:pt>
                <c:pt idx="41715">
                  <c:v>5.6645118750016001</c:v>
                </c:pt>
                <c:pt idx="41716">
                  <c:v>5.6640174999999999</c:v>
                </c:pt>
                <c:pt idx="41717">
                  <c:v>5.6636443750016001</c:v>
                </c:pt>
                <c:pt idx="41718">
                  <c:v>5.6631618750015997</c:v>
                </c:pt>
                <c:pt idx="41719">
                  <c:v>5.6628293750015999</c:v>
                </c:pt>
                <c:pt idx="41720">
                  <c:v>5.6632012500000002</c:v>
                </c:pt>
                <c:pt idx="41721">
                  <c:v>5.6635524999999998</c:v>
                </c:pt>
                <c:pt idx="41722">
                  <c:v>5.6639125000000003</c:v>
                </c:pt>
                <c:pt idx="41723">
                  <c:v>5.6643693750016002</c:v>
                </c:pt>
                <c:pt idx="41724">
                  <c:v>5.6647656250015999</c:v>
                </c:pt>
                <c:pt idx="41725">
                  <c:v>5.6652437500000001</c:v>
                </c:pt>
                <c:pt idx="41726">
                  <c:v>5.6656168750016001</c:v>
                </c:pt>
                <c:pt idx="41727">
                  <c:v>5.6661543750016001</c:v>
                </c:pt>
                <c:pt idx="41728">
                  <c:v>5.6667187500000002</c:v>
                </c:pt>
                <c:pt idx="41729">
                  <c:v>5.66724125</c:v>
                </c:pt>
                <c:pt idx="41730">
                  <c:v>5.6677287500000002</c:v>
                </c:pt>
                <c:pt idx="41731">
                  <c:v>5.6680981250015998</c:v>
                </c:pt>
                <c:pt idx="41732">
                  <c:v>5.6686681250015996</c:v>
                </c:pt>
                <c:pt idx="41733">
                  <c:v>5.6692037500000003</c:v>
                </c:pt>
                <c:pt idx="41734">
                  <c:v>5.6697350000000002</c:v>
                </c:pt>
                <c:pt idx="41735">
                  <c:v>5.6700606250016001</c:v>
                </c:pt>
                <c:pt idx="41736">
                  <c:v>5.6704800000000004</c:v>
                </c:pt>
                <c:pt idx="41737">
                  <c:v>5.6708868750015995</c:v>
                </c:pt>
                <c:pt idx="41738">
                  <c:v>5.6713662500000002</c:v>
                </c:pt>
                <c:pt idx="41739">
                  <c:v>5.6718281250015998</c:v>
                </c:pt>
                <c:pt idx="41740">
                  <c:v>5.6722662499999998</c:v>
                </c:pt>
                <c:pt idx="41741">
                  <c:v>5.6728318750015996</c:v>
                </c:pt>
                <c:pt idx="41742">
                  <c:v>5.6734143750015997</c:v>
                </c:pt>
                <c:pt idx="41743">
                  <c:v>5.6738281250015996</c:v>
                </c:pt>
                <c:pt idx="41744">
                  <c:v>5.6741931250016</c:v>
                </c:pt>
                <c:pt idx="41745">
                  <c:v>5.6735881250015998</c:v>
                </c:pt>
                <c:pt idx="41746">
                  <c:v>5.6731768750015998</c:v>
                </c:pt>
                <c:pt idx="41747">
                  <c:v>5.6726156250016002</c:v>
                </c:pt>
                <c:pt idx="41748">
                  <c:v>5.6720775000000003</c:v>
                </c:pt>
                <c:pt idx="41749">
                  <c:v>5.6713468750015998</c:v>
                </c:pt>
                <c:pt idx="41750">
                  <c:v>5.6705212500000002</c:v>
                </c:pt>
                <c:pt idx="41751">
                  <c:v>5.6695849999999997</c:v>
                </c:pt>
                <c:pt idx="41752">
                  <c:v>5.6686275000000004</c:v>
                </c:pt>
                <c:pt idx="41753">
                  <c:v>5.6676331250015997</c:v>
                </c:pt>
                <c:pt idx="41754">
                  <c:v>5.6666093750015998</c:v>
                </c:pt>
                <c:pt idx="41755">
                  <c:v>5.6655537499999999</c:v>
                </c:pt>
                <c:pt idx="41756">
                  <c:v>5.6644668750016001</c:v>
                </c:pt>
                <c:pt idx="41757">
                  <c:v>5.6635093750015999</c:v>
                </c:pt>
                <c:pt idx="41758">
                  <c:v>5.6625025000000004</c:v>
                </c:pt>
                <c:pt idx="41759">
                  <c:v>5.6616081250015995</c:v>
                </c:pt>
                <c:pt idx="41760">
                  <c:v>5.6607837500000002</c:v>
                </c:pt>
                <c:pt idx="41761">
                  <c:v>5.6599718750015997</c:v>
                </c:pt>
                <c:pt idx="41762">
                  <c:v>5.6592856250015995</c:v>
                </c:pt>
                <c:pt idx="41763">
                  <c:v>5.6586968750016</c:v>
                </c:pt>
                <c:pt idx="41764">
                  <c:v>5.6583187500000003</c:v>
                </c:pt>
                <c:pt idx="41765">
                  <c:v>5.6577668750015997</c:v>
                </c:pt>
                <c:pt idx="41766">
                  <c:v>5.6573268750015995</c:v>
                </c:pt>
                <c:pt idx="41767">
                  <c:v>5.6569562500000004</c:v>
                </c:pt>
                <c:pt idx="41768">
                  <c:v>5.6573818750016001</c:v>
                </c:pt>
                <c:pt idx="41769">
                  <c:v>5.65776375</c:v>
                </c:pt>
                <c:pt idx="41770">
                  <c:v>5.6581650000000003</c:v>
                </c:pt>
                <c:pt idx="41771">
                  <c:v>5.6584956250016001</c:v>
                </c:pt>
                <c:pt idx="41772">
                  <c:v>5.6590087499999999</c:v>
                </c:pt>
                <c:pt idx="41773">
                  <c:v>5.6594199999999999</c:v>
                </c:pt>
                <c:pt idx="41774">
                  <c:v>5.6598068750015997</c:v>
                </c:pt>
                <c:pt idx="41775">
                  <c:v>5.6602243750015999</c:v>
                </c:pt>
                <c:pt idx="41776">
                  <c:v>5.6606912500000002</c:v>
                </c:pt>
                <c:pt idx="41777">
                  <c:v>5.6610593750015994</c:v>
                </c:pt>
                <c:pt idx="41778">
                  <c:v>5.6614956250016002</c:v>
                </c:pt>
                <c:pt idx="41779">
                  <c:v>5.6620062500000001</c:v>
                </c:pt>
                <c:pt idx="41780">
                  <c:v>5.6624487500000003</c:v>
                </c:pt>
                <c:pt idx="41781">
                  <c:v>5.6629762499999998</c:v>
                </c:pt>
                <c:pt idx="41782">
                  <c:v>5.6634374999999997</c:v>
                </c:pt>
                <c:pt idx="41783">
                  <c:v>5.6638406250015993</c:v>
                </c:pt>
                <c:pt idx="41784">
                  <c:v>5.6633693750015999</c:v>
                </c:pt>
                <c:pt idx="41785">
                  <c:v>5.6628618750015995</c:v>
                </c:pt>
                <c:pt idx="41786">
                  <c:v>5.6622056250016</c:v>
                </c:pt>
                <c:pt idx="41787">
                  <c:v>5.6616987500000002</c:v>
                </c:pt>
                <c:pt idx="41788">
                  <c:v>5.6613724999999997</c:v>
                </c:pt>
                <c:pt idx="41789">
                  <c:v>5.6606462500000001</c:v>
                </c:pt>
                <c:pt idx="41790">
                  <c:v>5.6602449999999997</c:v>
                </c:pt>
                <c:pt idx="41791">
                  <c:v>5.6598318750015997</c:v>
                </c:pt>
                <c:pt idx="41792">
                  <c:v>5.6594087499999999</c:v>
                </c:pt>
                <c:pt idx="41793">
                  <c:v>5.6588581250015997</c:v>
                </c:pt>
                <c:pt idx="41794">
                  <c:v>5.6583156250015998</c:v>
                </c:pt>
                <c:pt idx="41795">
                  <c:v>5.6579275000000004</c:v>
                </c:pt>
                <c:pt idx="41796">
                  <c:v>5.6582518750016</c:v>
                </c:pt>
                <c:pt idx="41797">
                  <c:v>5.6586212500000004</c:v>
                </c:pt>
                <c:pt idx="41798">
                  <c:v>5.6591131250015998</c:v>
                </c:pt>
                <c:pt idx="41799">
                  <c:v>5.6596337500000002</c:v>
                </c:pt>
                <c:pt idx="41800">
                  <c:v>5.6601543750015999</c:v>
                </c:pt>
                <c:pt idx="41801">
                  <c:v>5.6606093750015996</c:v>
                </c:pt>
                <c:pt idx="41802">
                  <c:v>5.6610800000000001</c:v>
                </c:pt>
                <c:pt idx="41803">
                  <c:v>5.6615406250015994</c:v>
                </c:pt>
                <c:pt idx="41804">
                  <c:v>5.6620212499999996</c:v>
                </c:pt>
                <c:pt idx="41805">
                  <c:v>5.6624493750016001</c:v>
                </c:pt>
                <c:pt idx="41806">
                  <c:v>5.6627918750015995</c:v>
                </c:pt>
                <c:pt idx="41807">
                  <c:v>5.6633431250015995</c:v>
                </c:pt>
                <c:pt idx="41808">
                  <c:v>5.6639168750015996</c:v>
                </c:pt>
                <c:pt idx="41809">
                  <c:v>5.6645106250015997</c:v>
                </c:pt>
                <c:pt idx="41810">
                  <c:v>5.6648325000000002</c:v>
                </c:pt>
                <c:pt idx="41811">
                  <c:v>5.6654743750016001</c:v>
                </c:pt>
                <c:pt idx="41812">
                  <c:v>5.6660818750016002</c:v>
                </c:pt>
                <c:pt idx="41813">
                  <c:v>5.6664262499999998</c:v>
                </c:pt>
                <c:pt idx="41814">
                  <c:v>5.6670662500000004</c:v>
                </c:pt>
                <c:pt idx="41815">
                  <c:v>5.6673981250015997</c:v>
                </c:pt>
                <c:pt idx="41816">
                  <c:v>5.6677487500000003</c:v>
                </c:pt>
                <c:pt idx="41817">
                  <c:v>5.6680875000000004</c:v>
                </c:pt>
                <c:pt idx="41818">
                  <c:v>5.6684512500000004</c:v>
                </c:pt>
                <c:pt idx="41819">
                  <c:v>5.6690337499999996</c:v>
                </c:pt>
                <c:pt idx="41820">
                  <c:v>5.6694312499999997</c:v>
                </c:pt>
                <c:pt idx="41821">
                  <c:v>5.6700637499999997</c:v>
                </c:pt>
                <c:pt idx="41822">
                  <c:v>5.6705943750015999</c:v>
                </c:pt>
                <c:pt idx="41823">
                  <c:v>5.6710718750015996</c:v>
                </c:pt>
                <c:pt idx="41824">
                  <c:v>5.6715081250015995</c:v>
                </c:pt>
                <c:pt idx="41825">
                  <c:v>5.6719287500000002</c:v>
                </c:pt>
                <c:pt idx="41826">
                  <c:v>5.6723049999999997</c:v>
                </c:pt>
                <c:pt idx="41827">
                  <c:v>5.67268375</c:v>
                </c:pt>
                <c:pt idx="41828">
                  <c:v>5.6722900000000003</c:v>
                </c:pt>
                <c:pt idx="41829">
                  <c:v>5.6719200000000001</c:v>
                </c:pt>
                <c:pt idx="41830">
                  <c:v>5.6714700000000002</c:v>
                </c:pt>
                <c:pt idx="41831">
                  <c:v>5.67080625</c:v>
                </c:pt>
                <c:pt idx="41832">
                  <c:v>5.6700618750015996</c:v>
                </c:pt>
                <c:pt idx="41833">
                  <c:v>5.6692781250015996</c:v>
                </c:pt>
                <c:pt idx="41834">
                  <c:v>5.6684281250015998</c:v>
                </c:pt>
                <c:pt idx="41835">
                  <c:v>5.6675831250015998</c:v>
                </c:pt>
                <c:pt idx="41836">
                  <c:v>5.6666449999999999</c:v>
                </c:pt>
                <c:pt idx="41837">
                  <c:v>5.6657618750015999</c:v>
                </c:pt>
                <c:pt idx="41838">
                  <c:v>5.66475375</c:v>
                </c:pt>
                <c:pt idx="41839">
                  <c:v>5.6637950000000004</c:v>
                </c:pt>
                <c:pt idx="41840">
                  <c:v>5.6628100000000003</c:v>
                </c:pt>
                <c:pt idx="41841">
                  <c:v>5.6619493750015994</c:v>
                </c:pt>
                <c:pt idx="41842">
                  <c:v>5.6611531250015998</c:v>
                </c:pt>
                <c:pt idx="41843">
                  <c:v>5.6603581250015997</c:v>
                </c:pt>
                <c:pt idx="41844">
                  <c:v>5.659675</c:v>
                </c:pt>
                <c:pt idx="41845">
                  <c:v>5.6589662499999998</c:v>
                </c:pt>
                <c:pt idx="41846">
                  <c:v>5.6584318750015994</c:v>
                </c:pt>
                <c:pt idx="41847">
                  <c:v>5.65787</c:v>
                </c:pt>
                <c:pt idx="41848">
                  <c:v>5.6574387499999998</c:v>
                </c:pt>
                <c:pt idx="41849">
                  <c:v>5.6570668750015995</c:v>
                </c:pt>
                <c:pt idx="41850">
                  <c:v>5.6565925000000004</c:v>
                </c:pt>
                <c:pt idx="41851">
                  <c:v>5.6561187500000001</c:v>
                </c:pt>
                <c:pt idx="41852">
                  <c:v>5.6557593750016002</c:v>
                </c:pt>
                <c:pt idx="41853">
                  <c:v>5.6560968750015999</c:v>
                </c:pt>
                <c:pt idx="41854">
                  <c:v>5.6564637500000003</c:v>
                </c:pt>
                <c:pt idx="41855">
                  <c:v>5.6568781250016</c:v>
                </c:pt>
                <c:pt idx="41856">
                  <c:v>5.6572500000000003</c:v>
                </c:pt>
                <c:pt idx="41857">
                  <c:v>5.6577531250015998</c:v>
                </c:pt>
                <c:pt idx="41858">
                  <c:v>5.6582918750015994</c:v>
                </c:pt>
                <c:pt idx="41859">
                  <c:v>5.6588250000000002</c:v>
                </c:pt>
                <c:pt idx="41860">
                  <c:v>5.6592837500000002</c:v>
                </c:pt>
                <c:pt idx="41861">
                  <c:v>5.6597987500000002</c:v>
                </c:pt>
                <c:pt idx="41862">
                  <c:v>5.6601512500000002</c:v>
                </c:pt>
                <c:pt idx="41863">
                  <c:v>5.6606587499999996</c:v>
                </c:pt>
                <c:pt idx="41864">
                  <c:v>5.6612318750016</c:v>
                </c:pt>
                <c:pt idx="41865">
                  <c:v>5.6617681250015996</c:v>
                </c:pt>
                <c:pt idx="41866">
                  <c:v>5.6623681250016</c:v>
                </c:pt>
                <c:pt idx="41867">
                  <c:v>5.6629593750015994</c:v>
                </c:pt>
                <c:pt idx="41868">
                  <c:v>5.6635887499999997</c:v>
                </c:pt>
                <c:pt idx="41869">
                  <c:v>5.6639231250015998</c:v>
                </c:pt>
                <c:pt idx="41870">
                  <c:v>5.6643037500000002</c:v>
                </c:pt>
                <c:pt idx="41871">
                  <c:v>5.6649818750016001</c:v>
                </c:pt>
                <c:pt idx="41872">
                  <c:v>5.6654037500000003</c:v>
                </c:pt>
                <c:pt idx="41873">
                  <c:v>5.6660843750016001</c:v>
                </c:pt>
                <c:pt idx="41874">
                  <c:v>5.6664349999999999</c:v>
                </c:pt>
                <c:pt idx="41875">
                  <c:v>5.6668200000000004</c:v>
                </c:pt>
                <c:pt idx="41876">
                  <c:v>5.6671968750015997</c:v>
                </c:pt>
                <c:pt idx="41877">
                  <c:v>5.6675737499999999</c:v>
                </c:pt>
                <c:pt idx="41878">
                  <c:v>5.6679331250015998</c:v>
                </c:pt>
                <c:pt idx="41879">
                  <c:v>5.6682562499999998</c:v>
                </c:pt>
                <c:pt idx="41880">
                  <c:v>5.6686050000000003</c:v>
                </c:pt>
                <c:pt idx="41881">
                  <c:v>5.6693743750015999</c:v>
                </c:pt>
                <c:pt idx="41882">
                  <c:v>5.6697812499999998</c:v>
                </c:pt>
                <c:pt idx="41883">
                  <c:v>5.6701868750015993</c:v>
                </c:pt>
                <c:pt idx="41884">
                  <c:v>5.67083125</c:v>
                </c:pt>
                <c:pt idx="41885">
                  <c:v>5.6712068750015998</c:v>
                </c:pt>
                <c:pt idx="41886">
                  <c:v>5.6718762500000004</c:v>
                </c:pt>
                <c:pt idx="41887">
                  <c:v>5.6722231250016</c:v>
                </c:pt>
                <c:pt idx="41888">
                  <c:v>5.6725531250015999</c:v>
                </c:pt>
                <c:pt idx="41889">
                  <c:v>5.6729193750015998</c:v>
                </c:pt>
                <c:pt idx="41890">
                  <c:v>5.6733262499999997</c:v>
                </c:pt>
                <c:pt idx="41891">
                  <c:v>5.6724600000000001</c:v>
                </c:pt>
                <c:pt idx="41892">
                  <c:v>5.6716106250016001</c:v>
                </c:pt>
                <c:pt idx="41893">
                  <c:v>5.6705724999999996</c:v>
                </c:pt>
                <c:pt idx="41894">
                  <c:v>5.6693300000000004</c:v>
                </c:pt>
                <c:pt idx="41895">
                  <c:v>5.6680137500000001</c:v>
                </c:pt>
                <c:pt idx="41896">
                  <c:v>5.6664475000000003</c:v>
                </c:pt>
                <c:pt idx="41897">
                  <c:v>5.6646712499999996</c:v>
                </c:pt>
                <c:pt idx="41898">
                  <c:v>5.6628018750016</c:v>
                </c:pt>
                <c:pt idx="41899">
                  <c:v>5.6609499999999997</c:v>
                </c:pt>
                <c:pt idx="41900">
                  <c:v>5.6591468750015999</c:v>
                </c:pt>
                <c:pt idx="41901">
                  <c:v>5.6575525000000004</c:v>
                </c:pt>
                <c:pt idx="41902">
                  <c:v>5.6562162499999999</c:v>
                </c:pt>
                <c:pt idx="41903">
                  <c:v>5.6550137500000002</c:v>
                </c:pt>
                <c:pt idx="41904">
                  <c:v>5.6540462500000004</c:v>
                </c:pt>
                <c:pt idx="41905">
                  <c:v>5.6531418750015998</c:v>
                </c:pt>
                <c:pt idx="41906">
                  <c:v>5.6524206250016</c:v>
                </c:pt>
                <c:pt idx="41907">
                  <c:v>5.6519656250015995</c:v>
                </c:pt>
                <c:pt idx="41908">
                  <c:v>5.6516062500000004</c:v>
                </c:pt>
                <c:pt idx="41909">
                  <c:v>5.6519862500000002</c:v>
                </c:pt>
                <c:pt idx="41910">
                  <c:v>5.6523568750016002</c:v>
                </c:pt>
                <c:pt idx="41911">
                  <c:v>5.6527781250015998</c:v>
                </c:pt>
                <c:pt idx="41912">
                  <c:v>5.6531743750015995</c:v>
                </c:pt>
                <c:pt idx="41913">
                  <c:v>5.6536274999999998</c:v>
                </c:pt>
                <c:pt idx="41914">
                  <c:v>5.6541424999999998</c:v>
                </c:pt>
                <c:pt idx="41915">
                  <c:v>5.6546787500000004</c:v>
                </c:pt>
                <c:pt idx="41916">
                  <c:v>5.6551793750016</c:v>
                </c:pt>
                <c:pt idx="41917">
                  <c:v>5.6557231250015993</c:v>
                </c:pt>
                <c:pt idx="41918">
                  <c:v>5.6561731250016001</c:v>
                </c:pt>
                <c:pt idx="41919">
                  <c:v>5.6565806250015997</c:v>
                </c:pt>
                <c:pt idx="41920">
                  <c:v>5.6570168750015997</c:v>
                </c:pt>
                <c:pt idx="41921">
                  <c:v>5.6575075000000004</c:v>
                </c:pt>
                <c:pt idx="41922">
                  <c:v>5.6578968750016001</c:v>
                </c:pt>
                <c:pt idx="41923">
                  <c:v>5.6582881250015999</c:v>
                </c:pt>
                <c:pt idx="41924">
                  <c:v>5.6586881250015999</c:v>
                </c:pt>
                <c:pt idx="41925">
                  <c:v>5.6591374999999999</c:v>
                </c:pt>
                <c:pt idx="41926">
                  <c:v>5.6594637499999996</c:v>
                </c:pt>
                <c:pt idx="41927">
                  <c:v>5.6600043750015994</c:v>
                </c:pt>
                <c:pt idx="41928">
                  <c:v>5.6604631250016002</c:v>
                </c:pt>
                <c:pt idx="41929">
                  <c:v>5.6608562500000001</c:v>
                </c:pt>
                <c:pt idx="41930">
                  <c:v>5.6613656250015998</c:v>
                </c:pt>
                <c:pt idx="41931">
                  <c:v>5.6617312499999999</c:v>
                </c:pt>
                <c:pt idx="41932">
                  <c:v>5.6622187500000001</c:v>
                </c:pt>
                <c:pt idx="41933">
                  <c:v>5.6626012499999998</c:v>
                </c:pt>
                <c:pt idx="41934">
                  <c:v>5.6629256250015994</c:v>
                </c:pt>
                <c:pt idx="41935">
                  <c:v>5.6632931250015996</c:v>
                </c:pt>
                <c:pt idx="41936">
                  <c:v>5.6636537499999999</c:v>
                </c:pt>
                <c:pt idx="41937">
                  <c:v>5.6639806250015994</c:v>
                </c:pt>
                <c:pt idx="41938">
                  <c:v>5.6634868750015999</c:v>
                </c:pt>
                <c:pt idx="41939">
                  <c:v>5.6629243750015998</c:v>
                </c:pt>
                <c:pt idx="41940">
                  <c:v>5.6625674999999998</c:v>
                </c:pt>
                <c:pt idx="41941">
                  <c:v>5.6621474999999997</c:v>
                </c:pt>
                <c:pt idx="41942">
                  <c:v>5.6617625</c:v>
                </c:pt>
                <c:pt idx="41943">
                  <c:v>5.6613406250015998</c:v>
                </c:pt>
                <c:pt idx="41944">
                  <c:v>5.6609812499999999</c:v>
                </c:pt>
                <c:pt idx="41945">
                  <c:v>5.6605231250015997</c:v>
                </c:pt>
                <c:pt idx="41946">
                  <c:v>5.6600681250016001</c:v>
                </c:pt>
                <c:pt idx="41947">
                  <c:v>5.6596462499999998</c:v>
                </c:pt>
                <c:pt idx="41948">
                  <c:v>5.6591993750015996</c:v>
                </c:pt>
                <c:pt idx="41949">
                  <c:v>5.6587199999999998</c:v>
                </c:pt>
                <c:pt idx="41950">
                  <c:v>5.6582231250015997</c:v>
                </c:pt>
                <c:pt idx="41951">
                  <c:v>5.6578218750015994</c:v>
                </c:pt>
                <c:pt idx="41952">
                  <c:v>5.6573681250016001</c:v>
                </c:pt>
                <c:pt idx="41953">
                  <c:v>5.6569900000000004</c:v>
                </c:pt>
                <c:pt idx="41954">
                  <c:v>5.6565993750015995</c:v>
                </c:pt>
                <c:pt idx="41955">
                  <c:v>5.6560781250016001</c:v>
                </c:pt>
                <c:pt idx="41956">
                  <c:v>5.6563518750016</c:v>
                </c:pt>
                <c:pt idx="41957">
                  <c:v>5.6567762500000001</c:v>
                </c:pt>
                <c:pt idx="41958">
                  <c:v>5.6571962500000001</c:v>
                </c:pt>
                <c:pt idx="41959">
                  <c:v>5.6575256250015995</c:v>
                </c:pt>
                <c:pt idx="41960">
                  <c:v>5.6573731250015999</c:v>
                </c:pt>
                <c:pt idx="41961">
                  <c:v>5.6577812500000002</c:v>
                </c:pt>
                <c:pt idx="41962">
                  <c:v>5.6582643750015995</c:v>
                </c:pt>
                <c:pt idx="41963">
                  <c:v>5.6586268750016</c:v>
                </c:pt>
                <c:pt idx="41964">
                  <c:v>5.6591149999999999</c:v>
                </c:pt>
                <c:pt idx="41965">
                  <c:v>5.6594662500000004</c:v>
                </c:pt>
                <c:pt idx="41966">
                  <c:v>5.6598943750016</c:v>
                </c:pt>
                <c:pt idx="41967">
                  <c:v>5.6602837499999996</c:v>
                </c:pt>
                <c:pt idx="41968">
                  <c:v>5.6606212500000002</c:v>
                </c:pt>
                <c:pt idx="41969">
                  <c:v>5.6610943750015998</c:v>
                </c:pt>
                <c:pt idx="41970">
                  <c:v>5.6616518750016001</c:v>
                </c:pt>
                <c:pt idx="41971">
                  <c:v>5.6622287499999997</c:v>
                </c:pt>
                <c:pt idx="41972">
                  <c:v>5.6628381250016</c:v>
                </c:pt>
                <c:pt idx="41973">
                  <c:v>5.6631799999999997</c:v>
                </c:pt>
                <c:pt idx="41974">
                  <c:v>5.6638137500000001</c:v>
                </c:pt>
                <c:pt idx="41975">
                  <c:v>5.6641712499999999</c:v>
                </c:pt>
                <c:pt idx="41976">
                  <c:v>5.66463625</c:v>
                </c:pt>
                <c:pt idx="41977">
                  <c:v>5.6650706250015999</c:v>
                </c:pt>
                <c:pt idx="41978">
                  <c:v>5.6654406250016001</c:v>
                </c:pt>
                <c:pt idx="41979">
                  <c:v>5.6658324999999996</c:v>
                </c:pt>
                <c:pt idx="41980">
                  <c:v>5.6651749999999996</c:v>
                </c:pt>
                <c:pt idx="41981">
                  <c:v>5.6648387500000004</c:v>
                </c:pt>
                <c:pt idx="41982">
                  <c:v>5.6644062499999999</c:v>
                </c:pt>
                <c:pt idx="41983">
                  <c:v>5.6639006250015997</c:v>
                </c:pt>
                <c:pt idx="41984">
                  <c:v>5.6632168750015994</c:v>
                </c:pt>
                <c:pt idx="41985">
                  <c:v>5.6624956250015996</c:v>
                </c:pt>
                <c:pt idx="41986">
                  <c:v>5.6617006250015995</c:v>
                </c:pt>
                <c:pt idx="41987">
                  <c:v>5.6607531250015999</c:v>
                </c:pt>
                <c:pt idx="41988">
                  <c:v>5.6599006250016002</c:v>
                </c:pt>
                <c:pt idx="41989">
                  <c:v>5.6591256250016002</c:v>
                </c:pt>
                <c:pt idx="41990">
                  <c:v>5.6583768750015997</c:v>
                </c:pt>
                <c:pt idx="41991">
                  <c:v>5.65761</c:v>
                </c:pt>
                <c:pt idx="41992">
                  <c:v>5.6567793750015998</c:v>
                </c:pt>
                <c:pt idx="41993">
                  <c:v>5.6560487500000001</c:v>
                </c:pt>
                <c:pt idx="41994">
                  <c:v>5.6553881250015996</c:v>
                </c:pt>
                <c:pt idx="41995">
                  <c:v>5.6548187499999996</c:v>
                </c:pt>
                <c:pt idx="41996">
                  <c:v>5.6542531250015999</c:v>
                </c:pt>
                <c:pt idx="41997">
                  <c:v>5.65386875</c:v>
                </c:pt>
                <c:pt idx="41998">
                  <c:v>5.6534674999999996</c:v>
                </c:pt>
                <c:pt idx="41999">
                  <c:v>5.6530762499999998</c:v>
                </c:pt>
                <c:pt idx="42000">
                  <c:v>5.6525687500000004</c:v>
                </c:pt>
                <c:pt idx="42001">
                  <c:v>5.6527050000000001</c:v>
                </c:pt>
                <c:pt idx="42002">
                  <c:v>5.6530287499999998</c:v>
                </c:pt>
                <c:pt idx="42003">
                  <c:v>5.6535025000000001</c:v>
                </c:pt>
                <c:pt idx="42004">
                  <c:v>5.6538968750015997</c:v>
                </c:pt>
                <c:pt idx="42005">
                  <c:v>5.6543456250016</c:v>
                </c:pt>
                <c:pt idx="42006">
                  <c:v>5.6548118750015997</c:v>
                </c:pt>
                <c:pt idx="42007">
                  <c:v>5.6552175</c:v>
                </c:pt>
                <c:pt idx="42008">
                  <c:v>5.6556862499999996</c:v>
                </c:pt>
                <c:pt idx="42009">
                  <c:v>5.6561750000000002</c:v>
                </c:pt>
                <c:pt idx="42010">
                  <c:v>5.6567643750015995</c:v>
                </c:pt>
                <c:pt idx="42011">
                  <c:v>5.6573275000000001</c:v>
                </c:pt>
                <c:pt idx="42012">
                  <c:v>5.6579812499999997</c:v>
                </c:pt>
                <c:pt idx="42013">
                  <c:v>5.6585375000000004</c:v>
                </c:pt>
                <c:pt idx="42014">
                  <c:v>5.65886625</c:v>
                </c:pt>
                <c:pt idx="42015">
                  <c:v>5.6594368750015995</c:v>
                </c:pt>
                <c:pt idx="42016">
                  <c:v>5.6599424999999997</c:v>
                </c:pt>
                <c:pt idx="42017">
                  <c:v>5.6604362500000001</c:v>
                </c:pt>
                <c:pt idx="42018">
                  <c:v>5.66102375</c:v>
                </c:pt>
                <c:pt idx="42019">
                  <c:v>5.6615525</c:v>
                </c:pt>
                <c:pt idx="42020">
                  <c:v>5.6618893750015999</c:v>
                </c:pt>
                <c:pt idx="42021">
                  <c:v>5.6625618750015994</c:v>
                </c:pt>
                <c:pt idx="42022">
                  <c:v>5.6629187500000002</c:v>
                </c:pt>
                <c:pt idx="42023">
                  <c:v>5.6633649999999998</c:v>
                </c:pt>
                <c:pt idx="42024">
                  <c:v>5.6636862499999996</c:v>
                </c:pt>
                <c:pt idx="42025">
                  <c:v>5.6640256250015995</c:v>
                </c:pt>
                <c:pt idx="42026">
                  <c:v>5.6646456250016</c:v>
                </c:pt>
                <c:pt idx="42027">
                  <c:v>5.6650237499999996</c:v>
                </c:pt>
                <c:pt idx="42028">
                  <c:v>5.6656537499999997</c:v>
                </c:pt>
                <c:pt idx="42029">
                  <c:v>5.6662443750015994</c:v>
                </c:pt>
                <c:pt idx="42030">
                  <c:v>5.6665643750015997</c:v>
                </c:pt>
                <c:pt idx="42031">
                  <c:v>5.6668975000000001</c:v>
                </c:pt>
                <c:pt idx="42032">
                  <c:v>5.6675212500000001</c:v>
                </c:pt>
                <c:pt idx="42033">
                  <c:v>5.6678768750015998</c:v>
                </c:pt>
                <c:pt idx="42034">
                  <c:v>5.6682537499999999</c:v>
                </c:pt>
                <c:pt idx="42035">
                  <c:v>5.6685768750015999</c:v>
                </c:pt>
                <c:pt idx="42036">
                  <c:v>5.6680906250016001</c:v>
                </c:pt>
                <c:pt idx="42037">
                  <c:v>5.6676337500000002</c:v>
                </c:pt>
                <c:pt idx="42038">
                  <c:v>5.6672356250015996</c:v>
                </c:pt>
                <c:pt idx="42039">
                  <c:v>5.6667449999999997</c:v>
                </c:pt>
                <c:pt idx="42040">
                  <c:v>5.6660349999999999</c:v>
                </c:pt>
                <c:pt idx="42041">
                  <c:v>5.6651256250015996</c:v>
                </c:pt>
                <c:pt idx="42042">
                  <c:v>5.6639243750016002</c:v>
                </c:pt>
                <c:pt idx="42043">
                  <c:v>5.6628150000000002</c:v>
                </c:pt>
                <c:pt idx="42044">
                  <c:v>5.6614243750015998</c:v>
                </c:pt>
                <c:pt idx="42045">
                  <c:v>5.6600618750015999</c:v>
                </c:pt>
                <c:pt idx="42046">
                  <c:v>5.6586568750015998</c:v>
                </c:pt>
                <c:pt idx="42047">
                  <c:v>5.6573531250015998</c:v>
                </c:pt>
                <c:pt idx="42048">
                  <c:v>5.6560974999999996</c:v>
                </c:pt>
                <c:pt idx="42049">
                  <c:v>5.6548949999999998</c:v>
                </c:pt>
                <c:pt idx="42050">
                  <c:v>5.6539556250015996</c:v>
                </c:pt>
                <c:pt idx="42051">
                  <c:v>5.6531831250015996</c:v>
                </c:pt>
                <c:pt idx="42052">
                  <c:v>5.6526781250016001</c:v>
                </c:pt>
                <c:pt idx="42053">
                  <c:v>5.6522112499999997</c:v>
                </c:pt>
                <c:pt idx="42054">
                  <c:v>5.6518843750015995</c:v>
                </c:pt>
                <c:pt idx="42055">
                  <c:v>5.6516631250015994</c:v>
                </c:pt>
                <c:pt idx="42056">
                  <c:v>5.65201625</c:v>
                </c:pt>
                <c:pt idx="42057">
                  <c:v>5.6523943750015997</c:v>
                </c:pt>
                <c:pt idx="42058">
                  <c:v>5.6528574999999996</c:v>
                </c:pt>
                <c:pt idx="42059">
                  <c:v>5.6533143750015995</c:v>
                </c:pt>
                <c:pt idx="42060">
                  <c:v>5.6536531250015996</c:v>
                </c:pt>
                <c:pt idx="42061">
                  <c:v>5.6540512500000002</c:v>
                </c:pt>
                <c:pt idx="42062">
                  <c:v>5.654255</c:v>
                </c:pt>
                <c:pt idx="42063">
                  <c:v>5.6540618750015996</c:v>
                </c:pt>
                <c:pt idx="42064">
                  <c:v>5.6536400000000002</c:v>
                </c:pt>
                <c:pt idx="42065">
                  <c:v>5.6531268750015995</c:v>
                </c:pt>
                <c:pt idx="42066">
                  <c:v>5.6526493750015998</c:v>
                </c:pt>
                <c:pt idx="42067">
                  <c:v>5.6522949999999996</c:v>
                </c:pt>
                <c:pt idx="42068">
                  <c:v>5.65185125</c:v>
                </c:pt>
                <c:pt idx="42069">
                  <c:v>5.65140625</c:v>
                </c:pt>
                <c:pt idx="42070">
                  <c:v>5.6510274999999996</c:v>
                </c:pt>
                <c:pt idx="42071">
                  <c:v>5.6506949999999998</c:v>
                </c:pt>
                <c:pt idx="42072">
                  <c:v>5.6511481250015994</c:v>
                </c:pt>
                <c:pt idx="42073">
                  <c:v>5.6514937500000002</c:v>
                </c:pt>
                <c:pt idx="42074">
                  <c:v>5.6518787499999998</c:v>
                </c:pt>
                <c:pt idx="42075">
                  <c:v>5.6522768750015997</c:v>
                </c:pt>
                <c:pt idx="42076">
                  <c:v>5.6526362499999996</c:v>
                </c:pt>
                <c:pt idx="42077">
                  <c:v>5.6530031250016002</c:v>
                </c:pt>
                <c:pt idx="42078">
                  <c:v>5.6534512499999998</c:v>
                </c:pt>
                <c:pt idx="42079">
                  <c:v>5.6538256250016001</c:v>
                </c:pt>
                <c:pt idx="42080">
                  <c:v>5.6542456250016002</c:v>
                </c:pt>
                <c:pt idx="42081">
                  <c:v>5.6547962500000004</c:v>
                </c:pt>
                <c:pt idx="42082">
                  <c:v>5.6551612499999999</c:v>
                </c:pt>
                <c:pt idx="42083">
                  <c:v>5.6554993750015994</c:v>
                </c:pt>
                <c:pt idx="42084">
                  <c:v>5.6558349999999997</c:v>
                </c:pt>
                <c:pt idx="42085">
                  <c:v>5.6561693750015998</c:v>
                </c:pt>
                <c:pt idx="42086">
                  <c:v>5.6568424999999998</c:v>
                </c:pt>
                <c:pt idx="42087">
                  <c:v>5.6575499999999996</c:v>
                </c:pt>
                <c:pt idx="42088">
                  <c:v>5.6578912499999996</c:v>
                </c:pt>
                <c:pt idx="42089">
                  <c:v>5.6582999999999997</c:v>
                </c:pt>
                <c:pt idx="42090">
                  <c:v>5.6586737500000002</c:v>
                </c:pt>
                <c:pt idx="42091">
                  <c:v>5.6590693750016001</c:v>
                </c:pt>
                <c:pt idx="42092">
                  <c:v>5.6594550000000003</c:v>
                </c:pt>
                <c:pt idx="42093">
                  <c:v>5.6598212500000002</c:v>
                </c:pt>
                <c:pt idx="42094">
                  <c:v>5.6602612499999996</c:v>
                </c:pt>
                <c:pt idx="42095">
                  <c:v>5.6606037499999999</c:v>
                </c:pt>
                <c:pt idx="42096">
                  <c:v>5.6610437500000002</c:v>
                </c:pt>
                <c:pt idx="42097">
                  <c:v>5.6613949999999997</c:v>
                </c:pt>
                <c:pt idx="42098">
                  <c:v>5.6617481250015995</c:v>
                </c:pt>
                <c:pt idx="42099">
                  <c:v>5.6620881250016</c:v>
                </c:pt>
                <c:pt idx="42100">
                  <c:v>5.6627893750015996</c:v>
                </c:pt>
                <c:pt idx="42101">
                  <c:v>5.6634568750016001</c:v>
                </c:pt>
                <c:pt idx="42102">
                  <c:v>5.6640862500000004</c:v>
                </c:pt>
                <c:pt idx="42103">
                  <c:v>5.6644350000000001</c:v>
                </c:pt>
                <c:pt idx="42104">
                  <c:v>5.6647987500000001</c:v>
                </c:pt>
                <c:pt idx="42105">
                  <c:v>5.6652250000000004</c:v>
                </c:pt>
                <c:pt idx="42106">
                  <c:v>5.6656062499999997</c:v>
                </c:pt>
                <c:pt idx="42107">
                  <c:v>5.6660187500000001</c:v>
                </c:pt>
                <c:pt idx="42108">
                  <c:v>5.6663693750016</c:v>
                </c:pt>
                <c:pt idx="42109">
                  <c:v>5.6668037499999997</c:v>
                </c:pt>
                <c:pt idx="42110">
                  <c:v>5.6671731250016002</c:v>
                </c:pt>
                <c:pt idx="42111">
                  <c:v>5.6676175000000004</c:v>
                </c:pt>
                <c:pt idx="42112">
                  <c:v>5.6680556250015997</c:v>
                </c:pt>
                <c:pt idx="42113">
                  <c:v>5.6683831250015997</c:v>
                </c:pt>
                <c:pt idx="42114">
                  <c:v>5.6687718750015996</c:v>
                </c:pt>
                <c:pt idx="42115">
                  <c:v>5.6694506250016001</c:v>
                </c:pt>
                <c:pt idx="42116">
                  <c:v>5.6701143750015994</c:v>
                </c:pt>
                <c:pt idx="42117">
                  <c:v>5.6704537500000001</c:v>
                </c:pt>
                <c:pt idx="42118">
                  <c:v>5.6710712499999998</c:v>
                </c:pt>
                <c:pt idx="42119">
                  <c:v>5.6716868750015994</c:v>
                </c:pt>
                <c:pt idx="42120">
                  <c:v>5.6721525000000002</c:v>
                </c:pt>
                <c:pt idx="42121">
                  <c:v>5.6724800000000002</c:v>
                </c:pt>
                <c:pt idx="42122">
                  <c:v>5.6719074999999997</c:v>
                </c:pt>
                <c:pt idx="42123">
                  <c:v>5.6712087499999999</c:v>
                </c:pt>
                <c:pt idx="42124">
                  <c:v>5.6702362500000003</c:v>
                </c:pt>
                <c:pt idx="42125">
                  <c:v>5.6691387500000001</c:v>
                </c:pt>
                <c:pt idx="42126">
                  <c:v>5.6677600000000004</c:v>
                </c:pt>
                <c:pt idx="42127">
                  <c:v>5.6662675</c:v>
                </c:pt>
                <c:pt idx="42128">
                  <c:v>5.6646543750016001</c:v>
                </c:pt>
                <c:pt idx="42129">
                  <c:v>5.6629387500000004</c:v>
                </c:pt>
                <c:pt idx="42130">
                  <c:v>5.66127</c:v>
                </c:pt>
                <c:pt idx="42131">
                  <c:v>5.6595793750015995</c:v>
                </c:pt>
                <c:pt idx="42132">
                  <c:v>5.6579956250015995</c:v>
                </c:pt>
                <c:pt idx="42133">
                  <c:v>5.6567006250015996</c:v>
                </c:pt>
                <c:pt idx="42134">
                  <c:v>5.6556193750016002</c:v>
                </c:pt>
                <c:pt idx="42135">
                  <c:v>5.6547193750015996</c:v>
                </c:pt>
                <c:pt idx="42136">
                  <c:v>5.6539893750015997</c:v>
                </c:pt>
                <c:pt idx="42137">
                  <c:v>5.6533406250015998</c:v>
                </c:pt>
                <c:pt idx="42138">
                  <c:v>5.6527556250015998</c:v>
                </c:pt>
                <c:pt idx="42139">
                  <c:v>5.6523431250015994</c:v>
                </c:pt>
                <c:pt idx="42140">
                  <c:v>5.6519656250015995</c:v>
                </c:pt>
                <c:pt idx="42141">
                  <c:v>5.6516006250016</c:v>
                </c:pt>
                <c:pt idx="42142">
                  <c:v>5.6511193750016</c:v>
                </c:pt>
                <c:pt idx="42143">
                  <c:v>5.6505162499999999</c:v>
                </c:pt>
                <c:pt idx="42144">
                  <c:v>5.6500837500000003</c:v>
                </c:pt>
                <c:pt idx="42145">
                  <c:v>5.6497606250015995</c:v>
                </c:pt>
                <c:pt idx="42146">
                  <c:v>5.6492550000000001</c:v>
                </c:pt>
                <c:pt idx="42147">
                  <c:v>5.6487962500000002</c:v>
                </c:pt>
                <c:pt idx="42148">
                  <c:v>5.6482725</c:v>
                </c:pt>
                <c:pt idx="42149">
                  <c:v>5.6479443750015994</c:v>
                </c:pt>
                <c:pt idx="42150">
                  <c:v>5.6474312500000003</c:v>
                </c:pt>
                <c:pt idx="42151">
                  <c:v>5.6470543750015993</c:v>
                </c:pt>
                <c:pt idx="42152">
                  <c:v>5.6467243750015994</c:v>
                </c:pt>
                <c:pt idx="42153">
                  <c:v>5.6463950000000001</c:v>
                </c:pt>
                <c:pt idx="42154">
                  <c:v>5.6460274999999998</c:v>
                </c:pt>
                <c:pt idx="42155">
                  <c:v>5.6456581250015994</c:v>
                </c:pt>
                <c:pt idx="42156">
                  <c:v>5.6451312500000004</c:v>
                </c:pt>
                <c:pt idx="42157">
                  <c:v>5.6446899999999998</c:v>
                </c:pt>
                <c:pt idx="42158">
                  <c:v>5.6442587499999997</c:v>
                </c:pt>
                <c:pt idx="42159">
                  <c:v>5.6438793750015996</c:v>
                </c:pt>
                <c:pt idx="42160">
                  <c:v>5.6442056250016002</c:v>
                </c:pt>
                <c:pt idx="42161">
                  <c:v>5.6446362499999996</c:v>
                </c:pt>
                <c:pt idx="42162">
                  <c:v>5.6450506250016002</c:v>
                </c:pt>
                <c:pt idx="42163">
                  <c:v>5.6455281250015998</c:v>
                </c:pt>
                <c:pt idx="42164">
                  <c:v>5.6460868750015996</c:v>
                </c:pt>
                <c:pt idx="42165">
                  <c:v>5.6466537499999996</c:v>
                </c:pt>
                <c:pt idx="42166">
                  <c:v>5.6472375000000001</c:v>
                </c:pt>
                <c:pt idx="42167">
                  <c:v>5.6478675000000003</c:v>
                </c:pt>
                <c:pt idx="42168">
                  <c:v>5.6484631250015997</c:v>
                </c:pt>
                <c:pt idx="42169">
                  <c:v>5.6491068750015998</c:v>
                </c:pt>
                <c:pt idx="42170">
                  <c:v>5.6494506250015997</c:v>
                </c:pt>
                <c:pt idx="42171">
                  <c:v>5.6500693750015998</c:v>
                </c:pt>
                <c:pt idx="42172">
                  <c:v>5.6507556250016</c:v>
                </c:pt>
                <c:pt idx="42173">
                  <c:v>5.6511087499999997</c:v>
                </c:pt>
                <c:pt idx="42174">
                  <c:v>5.6514887500000004</c:v>
                </c:pt>
                <c:pt idx="42175">
                  <c:v>5.6518699999999997</c:v>
                </c:pt>
                <c:pt idx="42176">
                  <c:v>5.6522249999999996</c:v>
                </c:pt>
                <c:pt idx="42177">
                  <c:v>5.6526387500000004</c:v>
                </c:pt>
                <c:pt idx="42178">
                  <c:v>5.6533331250016001</c:v>
                </c:pt>
                <c:pt idx="42179">
                  <c:v>5.6537643750016002</c:v>
                </c:pt>
                <c:pt idx="42180">
                  <c:v>5.6541224999999997</c:v>
                </c:pt>
                <c:pt idx="42181">
                  <c:v>5.6544456250015998</c:v>
                </c:pt>
                <c:pt idx="42182">
                  <c:v>5.6547856250016002</c:v>
                </c:pt>
                <c:pt idx="42183">
                  <c:v>5.6551431250016</c:v>
                </c:pt>
                <c:pt idx="42184">
                  <c:v>5.6554993750015994</c:v>
                </c:pt>
                <c:pt idx="42185">
                  <c:v>5.6558950000000001</c:v>
                </c:pt>
                <c:pt idx="42186">
                  <c:v>5.6566518750016002</c:v>
                </c:pt>
                <c:pt idx="42187">
                  <c:v>5.6570049999999998</c:v>
                </c:pt>
                <c:pt idx="42188">
                  <c:v>5.6573574999999998</c:v>
                </c:pt>
                <c:pt idx="42189">
                  <c:v>5.6577668750015997</c:v>
                </c:pt>
                <c:pt idx="42190">
                  <c:v>5.6581556250015996</c:v>
                </c:pt>
                <c:pt idx="42191">
                  <c:v>5.6585487499999996</c:v>
                </c:pt>
                <c:pt idx="42192">
                  <c:v>5.6589499999999999</c:v>
                </c:pt>
                <c:pt idx="42193">
                  <c:v>5.6593562500000001</c:v>
                </c:pt>
                <c:pt idx="42194">
                  <c:v>5.6597181250016</c:v>
                </c:pt>
                <c:pt idx="42195">
                  <c:v>5.6601024999999998</c:v>
                </c:pt>
                <c:pt idx="42196">
                  <c:v>5.6604799999999997</c:v>
                </c:pt>
                <c:pt idx="42197">
                  <c:v>5.6608937499999996</c:v>
                </c:pt>
                <c:pt idx="42198">
                  <c:v>5.6612806250015995</c:v>
                </c:pt>
                <c:pt idx="42199">
                  <c:v>5.6617062499999999</c:v>
                </c:pt>
                <c:pt idx="42200">
                  <c:v>5.6621550000000003</c:v>
                </c:pt>
                <c:pt idx="42201">
                  <c:v>5.6625506250016002</c:v>
                </c:pt>
                <c:pt idx="42202">
                  <c:v>5.6629899999999997</c:v>
                </c:pt>
                <c:pt idx="42203">
                  <c:v>5.6634006250016</c:v>
                </c:pt>
                <c:pt idx="42204">
                  <c:v>5.6638437499999998</c:v>
                </c:pt>
                <c:pt idx="42205">
                  <c:v>5.6642731250015999</c:v>
                </c:pt>
                <c:pt idx="42206">
                  <c:v>5.6646287500000003</c:v>
                </c:pt>
                <c:pt idx="42207">
                  <c:v>5.6649812500000003</c:v>
                </c:pt>
                <c:pt idx="42208">
                  <c:v>5.6655212500000003</c:v>
                </c:pt>
                <c:pt idx="42209">
                  <c:v>5.6650156250016002</c:v>
                </c:pt>
                <c:pt idx="42210">
                  <c:v>5.6644100000000002</c:v>
                </c:pt>
                <c:pt idx="42211">
                  <c:v>5.6640887500000003</c:v>
                </c:pt>
                <c:pt idx="42212">
                  <c:v>5.6636993750015998</c:v>
                </c:pt>
                <c:pt idx="42213">
                  <c:v>5.6631387499999999</c:v>
                </c:pt>
                <c:pt idx="42214">
                  <c:v>5.6624543750015999</c:v>
                </c:pt>
                <c:pt idx="42215">
                  <c:v>5.6615712499999997</c:v>
                </c:pt>
                <c:pt idx="42216">
                  <c:v>5.6605412499999996</c:v>
                </c:pt>
                <c:pt idx="42217">
                  <c:v>5.6593818750015998</c:v>
                </c:pt>
                <c:pt idx="42218">
                  <c:v>5.6579424999999999</c:v>
                </c:pt>
                <c:pt idx="42219">
                  <c:v>5.6564399999999999</c:v>
                </c:pt>
                <c:pt idx="42220">
                  <c:v>5.6548287500000001</c:v>
                </c:pt>
                <c:pt idx="42221">
                  <c:v>5.6531356250015996</c:v>
                </c:pt>
                <c:pt idx="42222">
                  <c:v>5.6514643750015994</c:v>
                </c:pt>
                <c:pt idx="42223">
                  <c:v>5.6497456250016</c:v>
                </c:pt>
                <c:pt idx="42224">
                  <c:v>5.6481768750015995</c:v>
                </c:pt>
                <c:pt idx="42225">
                  <c:v>5.6466931250016001</c:v>
                </c:pt>
                <c:pt idx="42226">
                  <c:v>5.6453218750016001</c:v>
                </c:pt>
                <c:pt idx="42227">
                  <c:v>5.6440743750015994</c:v>
                </c:pt>
                <c:pt idx="42228">
                  <c:v>5.64316</c:v>
                </c:pt>
                <c:pt idx="42229">
                  <c:v>5.6424137500000002</c:v>
                </c:pt>
                <c:pt idx="42230">
                  <c:v>5.6418493750016001</c:v>
                </c:pt>
                <c:pt idx="42231">
                  <c:v>5.6414375000000003</c:v>
                </c:pt>
                <c:pt idx="42232">
                  <c:v>5.6410887499999998</c:v>
                </c:pt>
                <c:pt idx="42233">
                  <c:v>5.6407625000000001</c:v>
                </c:pt>
                <c:pt idx="42234">
                  <c:v>5.6411118750015996</c:v>
                </c:pt>
                <c:pt idx="42235">
                  <c:v>5.6415043750015998</c:v>
                </c:pt>
                <c:pt idx="42236">
                  <c:v>5.6420012499999999</c:v>
                </c:pt>
                <c:pt idx="42237">
                  <c:v>5.6424568750016002</c:v>
                </c:pt>
                <c:pt idx="42238">
                  <c:v>5.6428068750015994</c:v>
                </c:pt>
                <c:pt idx="42239">
                  <c:v>5.64314625</c:v>
                </c:pt>
                <c:pt idx="42240">
                  <c:v>5.6435293750015996</c:v>
                </c:pt>
                <c:pt idx="42241">
                  <c:v>5.6439956250016001</c:v>
                </c:pt>
                <c:pt idx="42242">
                  <c:v>5.6444131250015994</c:v>
                </c:pt>
                <c:pt idx="42243">
                  <c:v>5.6448450000000001</c:v>
                </c:pt>
                <c:pt idx="42244">
                  <c:v>5.6454012499999999</c:v>
                </c:pt>
                <c:pt idx="42245">
                  <c:v>5.6458956250016001</c:v>
                </c:pt>
                <c:pt idx="42246">
                  <c:v>5.6464581250016002</c:v>
                </c:pt>
                <c:pt idx="42247">
                  <c:v>5.6470062499999996</c:v>
                </c:pt>
                <c:pt idx="42248">
                  <c:v>5.64734625</c:v>
                </c:pt>
                <c:pt idx="42249">
                  <c:v>5.6477968750015997</c:v>
                </c:pt>
                <c:pt idx="42250">
                  <c:v>5.6483618750015996</c:v>
                </c:pt>
                <c:pt idx="42251">
                  <c:v>5.6489606250015996</c:v>
                </c:pt>
                <c:pt idx="42252">
                  <c:v>5.6495024999999996</c:v>
                </c:pt>
                <c:pt idx="42253">
                  <c:v>5.6498868750015996</c:v>
                </c:pt>
                <c:pt idx="42254">
                  <c:v>5.6505150000000004</c:v>
                </c:pt>
                <c:pt idx="42255">
                  <c:v>5.6508831250015996</c:v>
                </c:pt>
                <c:pt idx="42256">
                  <c:v>5.6514268750015999</c:v>
                </c:pt>
                <c:pt idx="42257">
                  <c:v>5.6519787499999996</c:v>
                </c:pt>
                <c:pt idx="42258">
                  <c:v>5.6525675</c:v>
                </c:pt>
                <c:pt idx="42259">
                  <c:v>5.6529337499999999</c:v>
                </c:pt>
                <c:pt idx="42260">
                  <c:v>5.6532799999999996</c:v>
                </c:pt>
                <c:pt idx="42261">
                  <c:v>5.6526956250015994</c:v>
                </c:pt>
                <c:pt idx="42262">
                  <c:v>5.6522656250015997</c:v>
                </c:pt>
                <c:pt idx="42263">
                  <c:v>5.6517987500000002</c:v>
                </c:pt>
                <c:pt idx="42264">
                  <c:v>5.6511781250016</c:v>
                </c:pt>
                <c:pt idx="42265">
                  <c:v>5.6504968750015996</c:v>
                </c:pt>
                <c:pt idx="42266">
                  <c:v>5.6496225000000004</c:v>
                </c:pt>
                <c:pt idx="42267">
                  <c:v>5.6486093750016</c:v>
                </c:pt>
                <c:pt idx="42268">
                  <c:v>5.6474725000000001</c:v>
                </c:pt>
                <c:pt idx="42269">
                  <c:v>5.6462806250015998</c:v>
                </c:pt>
                <c:pt idx="42270">
                  <c:v>5.6450924999999996</c:v>
                </c:pt>
                <c:pt idx="42271">
                  <c:v>5.6438156250015998</c:v>
                </c:pt>
                <c:pt idx="42272">
                  <c:v>5.6425756250015997</c:v>
                </c:pt>
                <c:pt idx="42273">
                  <c:v>5.64136375</c:v>
                </c:pt>
                <c:pt idx="42274">
                  <c:v>5.6402312500000003</c:v>
                </c:pt>
                <c:pt idx="42275">
                  <c:v>5.6391762500000002</c:v>
                </c:pt>
                <c:pt idx="42276">
                  <c:v>5.6382124999999998</c:v>
                </c:pt>
                <c:pt idx="42277">
                  <c:v>5.6374387500000003</c:v>
                </c:pt>
                <c:pt idx="42278">
                  <c:v>5.6367775</c:v>
                </c:pt>
                <c:pt idx="42279">
                  <c:v>5.6362456250015995</c:v>
                </c:pt>
                <c:pt idx="42280">
                  <c:v>5.6357837499999999</c:v>
                </c:pt>
                <c:pt idx="42281">
                  <c:v>5.6352843750016</c:v>
                </c:pt>
                <c:pt idx="42282">
                  <c:v>5.6357249999999999</c:v>
                </c:pt>
                <c:pt idx="42283">
                  <c:v>5.6361956250015997</c:v>
                </c:pt>
                <c:pt idx="42284">
                  <c:v>5.6365662499999996</c:v>
                </c:pt>
                <c:pt idx="42285">
                  <c:v>5.63697625</c:v>
                </c:pt>
                <c:pt idx="42286">
                  <c:v>5.6374775000000001</c:v>
                </c:pt>
                <c:pt idx="42287">
                  <c:v>5.6379099999999998</c:v>
                </c:pt>
                <c:pt idx="42288">
                  <c:v>5.6382318750015994</c:v>
                </c:pt>
                <c:pt idx="42289">
                  <c:v>5.6387200000000002</c:v>
                </c:pt>
                <c:pt idx="42290">
                  <c:v>5.6392612499999997</c:v>
                </c:pt>
                <c:pt idx="42291">
                  <c:v>5.6397899999999996</c:v>
                </c:pt>
                <c:pt idx="42292">
                  <c:v>5.6403262500000002</c:v>
                </c:pt>
                <c:pt idx="42293">
                  <c:v>5.6408768750015996</c:v>
                </c:pt>
                <c:pt idx="42294">
                  <c:v>5.6412606250015997</c:v>
                </c:pt>
                <c:pt idx="42295">
                  <c:v>5.6418543750015999</c:v>
                </c:pt>
                <c:pt idx="42296">
                  <c:v>5.6421943750015995</c:v>
                </c:pt>
                <c:pt idx="42297">
                  <c:v>5.64253625</c:v>
                </c:pt>
                <c:pt idx="42298">
                  <c:v>5.6429131250015994</c:v>
                </c:pt>
                <c:pt idx="42299">
                  <c:v>5.6432543750016002</c:v>
                </c:pt>
                <c:pt idx="42300">
                  <c:v>5.6436606250015995</c:v>
                </c:pt>
                <c:pt idx="42301">
                  <c:v>5.6440018750015994</c:v>
                </c:pt>
                <c:pt idx="42302">
                  <c:v>5.6443956250016001</c:v>
                </c:pt>
                <c:pt idx="42303">
                  <c:v>5.6450800000000001</c:v>
                </c:pt>
                <c:pt idx="42304">
                  <c:v>5.6454806250015999</c:v>
                </c:pt>
                <c:pt idx="42305">
                  <c:v>5.6458406250015996</c:v>
                </c:pt>
                <c:pt idx="42306">
                  <c:v>5.6462618750016</c:v>
                </c:pt>
                <c:pt idx="42307">
                  <c:v>5.6469206250015995</c:v>
                </c:pt>
                <c:pt idx="42308">
                  <c:v>5.6475537500000002</c:v>
                </c:pt>
                <c:pt idx="42309">
                  <c:v>5.6481893750015999</c:v>
                </c:pt>
                <c:pt idx="42310">
                  <c:v>5.6485693750015997</c:v>
                </c:pt>
                <c:pt idx="42311">
                  <c:v>5.6491875</c:v>
                </c:pt>
                <c:pt idx="42312">
                  <c:v>5.6498212499999996</c:v>
                </c:pt>
                <c:pt idx="42313">
                  <c:v>5.6501437499999998</c:v>
                </c:pt>
                <c:pt idx="42314">
                  <c:v>5.6504824999999999</c:v>
                </c:pt>
                <c:pt idx="42315">
                  <c:v>5.6508768750015994</c:v>
                </c:pt>
                <c:pt idx="42316">
                  <c:v>5.6512256250016</c:v>
                </c:pt>
                <c:pt idx="42317">
                  <c:v>5.6515825</c:v>
                </c:pt>
                <c:pt idx="42318">
                  <c:v>5.6519987499999997</c:v>
                </c:pt>
                <c:pt idx="42319">
                  <c:v>5.6523387500000002</c:v>
                </c:pt>
                <c:pt idx="42320">
                  <c:v>5.6519131250015997</c:v>
                </c:pt>
                <c:pt idx="42321">
                  <c:v>5.6515006250016002</c:v>
                </c:pt>
                <c:pt idx="42322">
                  <c:v>5.6509781250015996</c:v>
                </c:pt>
                <c:pt idx="42323">
                  <c:v>5.6506093750015998</c:v>
                </c:pt>
                <c:pt idx="42324">
                  <c:v>5.6500256250016001</c:v>
                </c:pt>
                <c:pt idx="42325">
                  <c:v>5.6494981250015996</c:v>
                </c:pt>
                <c:pt idx="42326">
                  <c:v>5.6489287499999996</c:v>
                </c:pt>
                <c:pt idx="42327">
                  <c:v>5.6483331250016002</c:v>
                </c:pt>
                <c:pt idx="42328">
                  <c:v>5.6477787499999996</c:v>
                </c:pt>
                <c:pt idx="42329">
                  <c:v>5.6471999999999998</c:v>
                </c:pt>
                <c:pt idx="42330">
                  <c:v>5.6467056250015997</c:v>
                </c:pt>
                <c:pt idx="42331">
                  <c:v>5.6461174999999999</c:v>
                </c:pt>
                <c:pt idx="42332">
                  <c:v>5.6455787500000003</c:v>
                </c:pt>
                <c:pt idx="42333">
                  <c:v>5.6450737499999999</c:v>
                </c:pt>
                <c:pt idx="42334">
                  <c:v>5.6445806250016002</c:v>
                </c:pt>
                <c:pt idx="42335">
                  <c:v>5.6440893750015997</c:v>
                </c:pt>
                <c:pt idx="42336">
                  <c:v>5.6435881250015996</c:v>
                </c:pt>
                <c:pt idx="42337">
                  <c:v>5.6432000000000002</c:v>
                </c:pt>
                <c:pt idx="42338">
                  <c:v>5.6428043750015995</c:v>
                </c:pt>
                <c:pt idx="42339">
                  <c:v>5.6424149999999997</c:v>
                </c:pt>
                <c:pt idx="42340">
                  <c:v>5.6420168750016</c:v>
                </c:pt>
                <c:pt idx="42341">
                  <c:v>5.6414593750015998</c:v>
                </c:pt>
                <c:pt idx="42342">
                  <c:v>5.6418999999999997</c:v>
                </c:pt>
                <c:pt idx="42343">
                  <c:v>5.6422687500000004</c:v>
                </c:pt>
                <c:pt idx="42344">
                  <c:v>5.6427281250016001</c:v>
                </c:pt>
                <c:pt idx="42345">
                  <c:v>5.64307625</c:v>
                </c:pt>
                <c:pt idx="42346">
                  <c:v>5.6435306250016</c:v>
                </c:pt>
                <c:pt idx="42347">
                  <c:v>5.6439925000000004</c:v>
                </c:pt>
                <c:pt idx="42348">
                  <c:v>5.6443450000000004</c:v>
                </c:pt>
                <c:pt idx="42349">
                  <c:v>5.6447993750015995</c:v>
                </c:pt>
                <c:pt idx="42350">
                  <c:v>5.6452787500000001</c:v>
                </c:pt>
                <c:pt idx="42351">
                  <c:v>5.6456993750016</c:v>
                </c:pt>
                <c:pt idx="42352">
                  <c:v>5.6460350000000004</c:v>
                </c:pt>
                <c:pt idx="42353">
                  <c:v>5.6464587499999999</c:v>
                </c:pt>
                <c:pt idx="42354">
                  <c:v>5.6465043750015997</c:v>
                </c:pt>
                <c:pt idx="42355">
                  <c:v>5.6460324999999996</c:v>
                </c:pt>
                <c:pt idx="42356">
                  <c:v>5.6456687499999996</c:v>
                </c:pt>
                <c:pt idx="42357">
                  <c:v>5.64532875</c:v>
                </c:pt>
                <c:pt idx="42358">
                  <c:v>5.6449812499999998</c:v>
                </c:pt>
                <c:pt idx="42359">
                  <c:v>5.6445781250015994</c:v>
                </c:pt>
                <c:pt idx="42360">
                  <c:v>5.6441956250015997</c:v>
                </c:pt>
                <c:pt idx="42361">
                  <c:v>5.6437087500000001</c:v>
                </c:pt>
                <c:pt idx="42362">
                  <c:v>5.6432068750016002</c:v>
                </c:pt>
                <c:pt idx="42363">
                  <c:v>5.6426512500000001</c:v>
                </c:pt>
                <c:pt idx="42364">
                  <c:v>5.6421412499999999</c:v>
                </c:pt>
                <c:pt idx="42365">
                  <c:v>5.6415818750015996</c:v>
                </c:pt>
                <c:pt idx="42366">
                  <c:v>5.6410118750015998</c:v>
                </c:pt>
                <c:pt idx="42367">
                  <c:v>5.6404387500000004</c:v>
                </c:pt>
                <c:pt idx="42368">
                  <c:v>5.6398287500000004</c:v>
                </c:pt>
                <c:pt idx="42369">
                  <c:v>5.6393468750015998</c:v>
                </c:pt>
                <c:pt idx="42370">
                  <c:v>5.6388837499999998</c:v>
                </c:pt>
                <c:pt idx="42371">
                  <c:v>5.6385149999999999</c:v>
                </c:pt>
                <c:pt idx="42372">
                  <c:v>5.6381637500000004</c:v>
                </c:pt>
                <c:pt idx="42373">
                  <c:v>5.6377474999999997</c:v>
                </c:pt>
                <c:pt idx="42374">
                  <c:v>5.6381787499999998</c:v>
                </c:pt>
                <c:pt idx="42375">
                  <c:v>5.6386918750015997</c:v>
                </c:pt>
                <c:pt idx="42376">
                  <c:v>5.6390612500000001</c:v>
                </c:pt>
                <c:pt idx="42377">
                  <c:v>5.6396006250015995</c:v>
                </c:pt>
                <c:pt idx="42378">
                  <c:v>5.6402043750016002</c:v>
                </c:pt>
                <c:pt idx="42379">
                  <c:v>5.6408212500000001</c:v>
                </c:pt>
                <c:pt idx="42380">
                  <c:v>5.6414437499999996</c:v>
                </c:pt>
                <c:pt idx="42381">
                  <c:v>5.6417693750015996</c:v>
                </c:pt>
                <c:pt idx="42382">
                  <c:v>5.64213875</c:v>
                </c:pt>
                <c:pt idx="42383">
                  <c:v>5.6427325000000002</c:v>
                </c:pt>
                <c:pt idx="42384">
                  <c:v>5.6430593750015996</c:v>
                </c:pt>
                <c:pt idx="42385">
                  <c:v>5.6436456250016001</c:v>
                </c:pt>
                <c:pt idx="42386">
                  <c:v>5.6441756250015995</c:v>
                </c:pt>
                <c:pt idx="42387">
                  <c:v>5.6446631250015997</c:v>
                </c:pt>
                <c:pt idx="42388">
                  <c:v>5.6452318750016</c:v>
                </c:pt>
                <c:pt idx="42389">
                  <c:v>5.6455531250015998</c:v>
                </c:pt>
                <c:pt idx="42390">
                  <c:v>5.6461199999999998</c:v>
                </c:pt>
                <c:pt idx="42391">
                  <c:v>5.6467487500000004</c:v>
                </c:pt>
                <c:pt idx="42392">
                  <c:v>5.6471193750015996</c:v>
                </c:pt>
                <c:pt idx="42393">
                  <c:v>5.6478368750015999</c:v>
                </c:pt>
                <c:pt idx="42394">
                  <c:v>5.6481587500000003</c:v>
                </c:pt>
                <c:pt idx="42395">
                  <c:v>5.6485537499999996</c:v>
                </c:pt>
                <c:pt idx="42396">
                  <c:v>5.6488918750015999</c:v>
                </c:pt>
                <c:pt idx="42397">
                  <c:v>5.6492368750016002</c:v>
                </c:pt>
                <c:pt idx="42398">
                  <c:v>5.6495956250015995</c:v>
                </c:pt>
                <c:pt idx="42399">
                  <c:v>5.6499618750015994</c:v>
                </c:pt>
                <c:pt idx="42400">
                  <c:v>5.6503756250016002</c:v>
                </c:pt>
                <c:pt idx="42401">
                  <c:v>5.6507174999999998</c:v>
                </c:pt>
                <c:pt idx="42402">
                  <c:v>5.6511387500000003</c:v>
                </c:pt>
                <c:pt idx="42403">
                  <c:v>5.6514906250015997</c:v>
                </c:pt>
                <c:pt idx="42404">
                  <c:v>5.6519137500000003</c:v>
                </c:pt>
                <c:pt idx="42405">
                  <c:v>5.6522781250016001</c:v>
                </c:pt>
                <c:pt idx="42406">
                  <c:v>5.6526781250016001</c:v>
                </c:pt>
                <c:pt idx="42407">
                  <c:v>5.6530912500000001</c:v>
                </c:pt>
                <c:pt idx="42408">
                  <c:v>5.6534493750015997</c:v>
                </c:pt>
                <c:pt idx="42409">
                  <c:v>5.6538681250015994</c:v>
                </c:pt>
                <c:pt idx="42410">
                  <c:v>5.6542181250015995</c:v>
                </c:pt>
                <c:pt idx="42411">
                  <c:v>5.65459625</c:v>
                </c:pt>
                <c:pt idx="42412">
                  <c:v>5.6551774999999997</c:v>
                </c:pt>
                <c:pt idx="42413">
                  <c:v>5.6556931250015996</c:v>
                </c:pt>
                <c:pt idx="42414">
                  <c:v>5.6560893750016001</c:v>
                </c:pt>
                <c:pt idx="42415">
                  <c:v>5.6564975000000004</c:v>
                </c:pt>
                <c:pt idx="42416">
                  <c:v>5.6568368750015994</c:v>
                </c:pt>
                <c:pt idx="42417">
                  <c:v>5.6561418750015999</c:v>
                </c:pt>
                <c:pt idx="42418">
                  <c:v>5.6554206250016001</c:v>
                </c:pt>
                <c:pt idx="42419">
                  <c:v>5.6546093750016002</c:v>
                </c:pt>
                <c:pt idx="42420">
                  <c:v>5.6536637499999998</c:v>
                </c:pt>
                <c:pt idx="42421">
                  <c:v>5.6527056250015999</c:v>
                </c:pt>
                <c:pt idx="42422">
                  <c:v>5.6516875000000004</c:v>
                </c:pt>
                <c:pt idx="42423">
                  <c:v>5.6505556250015996</c:v>
                </c:pt>
                <c:pt idx="42424">
                  <c:v>5.6494281250015996</c:v>
                </c:pt>
                <c:pt idx="42425">
                  <c:v>5.6482743750015993</c:v>
                </c:pt>
                <c:pt idx="42426">
                  <c:v>5.6471400000000003</c:v>
                </c:pt>
                <c:pt idx="42427">
                  <c:v>5.6461387500000004</c:v>
                </c:pt>
                <c:pt idx="42428">
                  <c:v>5.6452312500000001</c:v>
                </c:pt>
                <c:pt idx="42429">
                  <c:v>5.6444237499999996</c:v>
                </c:pt>
                <c:pt idx="42430">
                  <c:v>5.6436106250015996</c:v>
                </c:pt>
                <c:pt idx="42431">
                  <c:v>5.6428456250016001</c:v>
                </c:pt>
                <c:pt idx="42432">
                  <c:v>5.6421731250015998</c:v>
                </c:pt>
                <c:pt idx="42433">
                  <c:v>5.6416225000000004</c:v>
                </c:pt>
                <c:pt idx="42434">
                  <c:v>5.6410912499999997</c:v>
                </c:pt>
                <c:pt idx="42435">
                  <c:v>5.6406162499999999</c:v>
                </c:pt>
                <c:pt idx="42436">
                  <c:v>5.6399887499999997</c:v>
                </c:pt>
                <c:pt idx="42437">
                  <c:v>5.6395868750015996</c:v>
                </c:pt>
                <c:pt idx="42438">
                  <c:v>5.6392449999999998</c:v>
                </c:pt>
                <c:pt idx="42439">
                  <c:v>5.6389212500000001</c:v>
                </c:pt>
                <c:pt idx="42440">
                  <c:v>5.6393025000000003</c:v>
                </c:pt>
                <c:pt idx="42441">
                  <c:v>5.6398893750015997</c:v>
                </c:pt>
                <c:pt idx="42442">
                  <c:v>5.64028375</c:v>
                </c:pt>
                <c:pt idx="42443">
                  <c:v>5.6407968750016</c:v>
                </c:pt>
                <c:pt idx="42444">
                  <c:v>5.6412493750015997</c:v>
                </c:pt>
                <c:pt idx="42445">
                  <c:v>5.6416943750015998</c:v>
                </c:pt>
                <c:pt idx="42446">
                  <c:v>5.6420493750015996</c:v>
                </c:pt>
                <c:pt idx="42447">
                  <c:v>5.6424068750015994</c:v>
                </c:pt>
                <c:pt idx="42448">
                  <c:v>5.6428637500000001</c:v>
                </c:pt>
                <c:pt idx="42449">
                  <c:v>5.6432862500000001</c:v>
                </c:pt>
                <c:pt idx="42450">
                  <c:v>5.6437412499999997</c:v>
                </c:pt>
                <c:pt idx="42451">
                  <c:v>5.6441887499999996</c:v>
                </c:pt>
                <c:pt idx="42452">
                  <c:v>5.6446018750015998</c:v>
                </c:pt>
                <c:pt idx="42453">
                  <c:v>5.6450262499999999</c:v>
                </c:pt>
                <c:pt idx="42454">
                  <c:v>5.6454712499999999</c:v>
                </c:pt>
                <c:pt idx="42455">
                  <c:v>5.6458662500000001</c:v>
                </c:pt>
                <c:pt idx="42456">
                  <c:v>5.6462781250015999</c:v>
                </c:pt>
                <c:pt idx="42457">
                  <c:v>5.6466031250016</c:v>
                </c:pt>
                <c:pt idx="42458">
                  <c:v>5.6470050000000001</c:v>
                </c:pt>
                <c:pt idx="42459">
                  <c:v>5.6464837499999998</c:v>
                </c:pt>
                <c:pt idx="42460">
                  <c:v>5.6461281250016002</c:v>
                </c:pt>
                <c:pt idx="42461">
                  <c:v>5.6457818750015996</c:v>
                </c:pt>
                <c:pt idx="42462">
                  <c:v>5.6452818750015998</c:v>
                </c:pt>
                <c:pt idx="42463">
                  <c:v>5.6447425000000004</c:v>
                </c:pt>
                <c:pt idx="42464">
                  <c:v>5.6440431250016001</c:v>
                </c:pt>
                <c:pt idx="42465">
                  <c:v>5.6433049999999998</c:v>
                </c:pt>
                <c:pt idx="42466">
                  <c:v>5.6425006250015999</c:v>
                </c:pt>
                <c:pt idx="42467">
                  <c:v>5.6417225000000002</c:v>
                </c:pt>
                <c:pt idx="42468">
                  <c:v>5.6409912499999999</c:v>
                </c:pt>
                <c:pt idx="42469">
                  <c:v>5.6403024999999998</c:v>
                </c:pt>
                <c:pt idx="42470">
                  <c:v>5.6396706250015995</c:v>
                </c:pt>
                <c:pt idx="42471">
                  <c:v>5.63901875</c:v>
                </c:pt>
                <c:pt idx="42472">
                  <c:v>5.6384931250015997</c:v>
                </c:pt>
                <c:pt idx="42473">
                  <c:v>5.6379787500000003</c:v>
                </c:pt>
                <c:pt idx="42474">
                  <c:v>5.6376368750015997</c:v>
                </c:pt>
                <c:pt idx="42475">
                  <c:v>5.6371543750016002</c:v>
                </c:pt>
                <c:pt idx="42476">
                  <c:v>5.6367700000000003</c:v>
                </c:pt>
                <c:pt idx="42477">
                  <c:v>5.6371275000000001</c:v>
                </c:pt>
                <c:pt idx="42478">
                  <c:v>5.6375500000000001</c:v>
                </c:pt>
                <c:pt idx="42479">
                  <c:v>5.6380256250015996</c:v>
                </c:pt>
                <c:pt idx="42480">
                  <c:v>5.6384581250016002</c:v>
                </c:pt>
                <c:pt idx="42481">
                  <c:v>5.63894875</c:v>
                </c:pt>
                <c:pt idx="42482">
                  <c:v>5.6395262500000003</c:v>
                </c:pt>
                <c:pt idx="42483">
                  <c:v>5.6398475000000001</c:v>
                </c:pt>
                <c:pt idx="42484">
                  <c:v>5.6404100000000001</c:v>
                </c:pt>
                <c:pt idx="42485">
                  <c:v>5.6409918750015997</c:v>
                </c:pt>
                <c:pt idx="42486">
                  <c:v>5.6416468750015998</c:v>
                </c:pt>
                <c:pt idx="42487">
                  <c:v>5.6419868750016002</c:v>
                </c:pt>
                <c:pt idx="42488">
                  <c:v>5.6423193750016001</c:v>
                </c:pt>
                <c:pt idx="42489">
                  <c:v>5.642665</c:v>
                </c:pt>
                <c:pt idx="42490">
                  <c:v>5.6433793750015999</c:v>
                </c:pt>
                <c:pt idx="42491">
                  <c:v>5.6437318750015999</c:v>
                </c:pt>
                <c:pt idx="42492">
                  <c:v>5.6441556250015994</c:v>
                </c:pt>
                <c:pt idx="42493">
                  <c:v>5.6444912499999997</c:v>
                </c:pt>
                <c:pt idx="42494">
                  <c:v>5.6448768750016001</c:v>
                </c:pt>
                <c:pt idx="42495">
                  <c:v>5.6452537500000002</c:v>
                </c:pt>
                <c:pt idx="42496">
                  <c:v>5.6455799999999998</c:v>
                </c:pt>
                <c:pt idx="42497">
                  <c:v>5.6459756250015998</c:v>
                </c:pt>
                <c:pt idx="42498">
                  <c:v>5.6463262500000004</c:v>
                </c:pt>
                <c:pt idx="42499">
                  <c:v>5.6467156250016002</c:v>
                </c:pt>
                <c:pt idx="42500">
                  <c:v>5.64706625</c:v>
                </c:pt>
                <c:pt idx="42501">
                  <c:v>5.6474099999999998</c:v>
                </c:pt>
                <c:pt idx="42502">
                  <c:v>5.6477518750015996</c:v>
                </c:pt>
                <c:pt idx="42503">
                  <c:v>5.6484593750015994</c:v>
                </c:pt>
                <c:pt idx="42504">
                  <c:v>5.6491818750015996</c:v>
                </c:pt>
                <c:pt idx="42505">
                  <c:v>5.6495193750016002</c:v>
                </c:pt>
                <c:pt idx="42506">
                  <c:v>5.6498612499999998</c:v>
                </c:pt>
                <c:pt idx="42507">
                  <c:v>5.6502499999999998</c:v>
                </c:pt>
                <c:pt idx="42508">
                  <c:v>5.6505887499999998</c:v>
                </c:pt>
                <c:pt idx="42509">
                  <c:v>5.6509593750015998</c:v>
                </c:pt>
                <c:pt idx="42510">
                  <c:v>5.6516381250015995</c:v>
                </c:pt>
                <c:pt idx="42511">
                  <c:v>5.6523318750015994</c:v>
                </c:pt>
                <c:pt idx="42512">
                  <c:v>5.6526781250016001</c:v>
                </c:pt>
                <c:pt idx="42513">
                  <c:v>5.6530168750016001</c:v>
                </c:pt>
                <c:pt idx="42514">
                  <c:v>5.6534512499999998</c:v>
                </c:pt>
                <c:pt idx="42515">
                  <c:v>5.6537762499999999</c:v>
                </c:pt>
                <c:pt idx="42516">
                  <c:v>5.6541587499999997</c:v>
                </c:pt>
                <c:pt idx="42517">
                  <c:v>5.6544962500000002</c:v>
                </c:pt>
                <c:pt idx="42518">
                  <c:v>5.6548518750015999</c:v>
                </c:pt>
                <c:pt idx="42519">
                  <c:v>5.6552262500000001</c:v>
                </c:pt>
                <c:pt idx="42520">
                  <c:v>5.6555918750015994</c:v>
                </c:pt>
                <c:pt idx="42521">
                  <c:v>5.6561718750015997</c:v>
                </c:pt>
                <c:pt idx="42522">
                  <c:v>5.6565568750016002</c:v>
                </c:pt>
                <c:pt idx="42523">
                  <c:v>5.6570481250015998</c:v>
                </c:pt>
                <c:pt idx="42524">
                  <c:v>5.6574268750016001</c:v>
                </c:pt>
                <c:pt idx="42525">
                  <c:v>5.6570631250016001</c:v>
                </c:pt>
                <c:pt idx="42526">
                  <c:v>5.6564862500000004</c:v>
                </c:pt>
                <c:pt idx="42527">
                  <c:v>5.6560937500000001</c:v>
                </c:pt>
                <c:pt idx="42528">
                  <c:v>5.6555787500000001</c:v>
                </c:pt>
                <c:pt idx="42529">
                  <c:v>5.6550081250015998</c:v>
                </c:pt>
                <c:pt idx="42530">
                  <c:v>5.6544862499999997</c:v>
                </c:pt>
                <c:pt idx="42531">
                  <c:v>5.6539712499999997</c:v>
                </c:pt>
                <c:pt idx="42532">
                  <c:v>5.6534206250015995</c:v>
                </c:pt>
                <c:pt idx="42533">
                  <c:v>5.6527275000000001</c:v>
                </c:pt>
                <c:pt idx="42534">
                  <c:v>5.6520481250015999</c:v>
                </c:pt>
                <c:pt idx="42535">
                  <c:v>5.6511843750016002</c:v>
                </c:pt>
                <c:pt idx="42536">
                  <c:v>5.6502993750016</c:v>
                </c:pt>
                <c:pt idx="42537">
                  <c:v>5.6493912499999999</c:v>
                </c:pt>
                <c:pt idx="42538">
                  <c:v>5.6484550000000002</c:v>
                </c:pt>
                <c:pt idx="42539">
                  <c:v>5.6475012500000004</c:v>
                </c:pt>
                <c:pt idx="42540">
                  <c:v>5.6464056250015995</c:v>
                </c:pt>
                <c:pt idx="42541">
                  <c:v>5.6453156250015999</c:v>
                </c:pt>
                <c:pt idx="42542">
                  <c:v>5.6441993750016</c:v>
                </c:pt>
                <c:pt idx="42543">
                  <c:v>5.6432475000000002</c:v>
                </c:pt>
                <c:pt idx="42544">
                  <c:v>5.6423437500000002</c:v>
                </c:pt>
                <c:pt idx="42545">
                  <c:v>5.64157625</c:v>
                </c:pt>
                <c:pt idx="42546">
                  <c:v>5.6409181250015994</c:v>
                </c:pt>
                <c:pt idx="42547">
                  <c:v>5.6402756250015997</c:v>
                </c:pt>
                <c:pt idx="42548">
                  <c:v>5.6397300000000001</c:v>
                </c:pt>
                <c:pt idx="42549">
                  <c:v>5.6392556250016002</c:v>
                </c:pt>
                <c:pt idx="42550">
                  <c:v>5.6389006250015994</c:v>
                </c:pt>
                <c:pt idx="42551">
                  <c:v>5.6385350000000001</c:v>
                </c:pt>
                <c:pt idx="42552">
                  <c:v>5.6379218750015996</c:v>
                </c:pt>
                <c:pt idx="42553">
                  <c:v>5.6374012499999999</c:v>
                </c:pt>
                <c:pt idx="42554">
                  <c:v>5.6369600000000002</c:v>
                </c:pt>
                <c:pt idx="42555">
                  <c:v>5.6366206250015995</c:v>
                </c:pt>
                <c:pt idx="42556">
                  <c:v>5.6367937499999998</c:v>
                </c:pt>
                <c:pt idx="42557">
                  <c:v>5.6372324999999996</c:v>
                </c:pt>
                <c:pt idx="42558">
                  <c:v>5.6375581250015996</c:v>
                </c:pt>
                <c:pt idx="42559">
                  <c:v>5.6379556250015996</c:v>
                </c:pt>
                <c:pt idx="42560">
                  <c:v>5.6383081250015996</c:v>
                </c:pt>
                <c:pt idx="42561">
                  <c:v>5.6387168750015997</c:v>
                </c:pt>
                <c:pt idx="42562">
                  <c:v>5.6391237500000004</c:v>
                </c:pt>
                <c:pt idx="42563">
                  <c:v>5.6395524999999997</c:v>
                </c:pt>
                <c:pt idx="42564">
                  <c:v>5.6400024999999996</c:v>
                </c:pt>
                <c:pt idx="42565">
                  <c:v>5.6405031250016</c:v>
                </c:pt>
                <c:pt idx="42566">
                  <c:v>5.6411562499999999</c:v>
                </c:pt>
                <c:pt idx="42567">
                  <c:v>5.6418343750015998</c:v>
                </c:pt>
                <c:pt idx="42568">
                  <c:v>5.6425118750015999</c:v>
                </c:pt>
                <c:pt idx="42569">
                  <c:v>5.6431393750016001</c:v>
                </c:pt>
                <c:pt idx="42570">
                  <c:v>5.6434981250015994</c:v>
                </c:pt>
                <c:pt idx="42571">
                  <c:v>5.6438912500000002</c:v>
                </c:pt>
                <c:pt idx="42572">
                  <c:v>5.6442975000000004</c:v>
                </c:pt>
                <c:pt idx="42573">
                  <c:v>5.6450537499999998</c:v>
                </c:pt>
                <c:pt idx="42574">
                  <c:v>5.6458068750015995</c:v>
                </c:pt>
                <c:pt idx="42575">
                  <c:v>5.6461712500000001</c:v>
                </c:pt>
                <c:pt idx="42576">
                  <c:v>5.6465856250015998</c:v>
                </c:pt>
                <c:pt idx="42577">
                  <c:v>5.6469668750016</c:v>
                </c:pt>
                <c:pt idx="42578">
                  <c:v>5.6472875</c:v>
                </c:pt>
                <c:pt idx="42579">
                  <c:v>5.6477087499999996</c:v>
                </c:pt>
                <c:pt idx="42580">
                  <c:v>5.6480393750015994</c:v>
                </c:pt>
                <c:pt idx="42581">
                  <c:v>5.64849625</c:v>
                </c:pt>
                <c:pt idx="42582">
                  <c:v>5.6488218750015999</c:v>
                </c:pt>
                <c:pt idx="42583">
                  <c:v>5.6492231250015994</c:v>
                </c:pt>
                <c:pt idx="42584">
                  <c:v>5.6496199999999996</c:v>
                </c:pt>
                <c:pt idx="42585">
                  <c:v>5.6500256250016001</c:v>
                </c:pt>
                <c:pt idx="42586">
                  <c:v>5.6504143750016</c:v>
                </c:pt>
                <c:pt idx="42587">
                  <c:v>5.6508106250015997</c:v>
                </c:pt>
                <c:pt idx="42588">
                  <c:v>5.6513262500000003</c:v>
                </c:pt>
                <c:pt idx="42589">
                  <c:v>5.6516700000000002</c:v>
                </c:pt>
                <c:pt idx="42590">
                  <c:v>5.6521018750016001</c:v>
                </c:pt>
                <c:pt idx="42591">
                  <c:v>5.6524400000000004</c:v>
                </c:pt>
                <c:pt idx="42592">
                  <c:v>5.6528337500000001</c:v>
                </c:pt>
                <c:pt idx="42593">
                  <c:v>5.6532299999999998</c:v>
                </c:pt>
                <c:pt idx="42594">
                  <c:v>5.6535743750015994</c:v>
                </c:pt>
                <c:pt idx="42595">
                  <c:v>5.6539418750015997</c:v>
                </c:pt>
                <c:pt idx="42596">
                  <c:v>5.6543031250015998</c:v>
                </c:pt>
                <c:pt idx="42597">
                  <c:v>5.6547112500000001</c:v>
                </c:pt>
                <c:pt idx="42598">
                  <c:v>5.6554168750015998</c:v>
                </c:pt>
                <c:pt idx="42599">
                  <c:v>5.6557693750015998</c:v>
                </c:pt>
                <c:pt idx="42600">
                  <c:v>5.6561868750016</c:v>
                </c:pt>
                <c:pt idx="42601">
                  <c:v>5.6566218750015995</c:v>
                </c:pt>
                <c:pt idx="42602">
                  <c:v>5.6569987499999996</c:v>
                </c:pt>
                <c:pt idx="42603">
                  <c:v>5.6573206250016002</c:v>
                </c:pt>
                <c:pt idx="42604">
                  <c:v>5.6579256250015995</c:v>
                </c:pt>
                <c:pt idx="42605">
                  <c:v>5.6572118750015994</c:v>
                </c:pt>
                <c:pt idx="42606">
                  <c:v>5.6559743750016001</c:v>
                </c:pt>
                <c:pt idx="42607">
                  <c:v>5.6542387500000002</c:v>
                </c:pt>
                <c:pt idx="42608">
                  <c:v>5.6522424999999998</c:v>
                </c:pt>
                <c:pt idx="42609">
                  <c:v>5.6500012499999999</c:v>
                </c:pt>
                <c:pt idx="42610">
                  <c:v>5.6474918750015997</c:v>
                </c:pt>
                <c:pt idx="42611">
                  <c:v>5.6448762500000003</c:v>
                </c:pt>
                <c:pt idx="42612">
                  <c:v>5.6421925000000002</c:v>
                </c:pt>
                <c:pt idx="42613">
                  <c:v>5.6395274999999998</c:v>
                </c:pt>
                <c:pt idx="42614">
                  <c:v>5.6370212500000001</c:v>
                </c:pt>
                <c:pt idx="42615">
                  <c:v>5.6349412499999998</c:v>
                </c:pt>
                <c:pt idx="42616">
                  <c:v>5.6333149999999996</c:v>
                </c:pt>
                <c:pt idx="42617">
                  <c:v>5.6321268750015996</c:v>
                </c:pt>
                <c:pt idx="42618">
                  <c:v>5.6311906250015999</c:v>
                </c:pt>
                <c:pt idx="42619">
                  <c:v>5.6304937500000003</c:v>
                </c:pt>
                <c:pt idx="42620">
                  <c:v>5.6300218750016002</c:v>
                </c:pt>
                <c:pt idx="42621">
                  <c:v>5.6295831250015995</c:v>
                </c:pt>
                <c:pt idx="42622">
                  <c:v>5.6291937499999998</c:v>
                </c:pt>
                <c:pt idx="42623">
                  <c:v>5.6294262499999999</c:v>
                </c:pt>
                <c:pt idx="42624">
                  <c:v>5.6298393750016</c:v>
                </c:pt>
                <c:pt idx="42625">
                  <c:v>5.6303049999999999</c:v>
                </c:pt>
                <c:pt idx="42626">
                  <c:v>5.6307143750015998</c:v>
                </c:pt>
                <c:pt idx="42627">
                  <c:v>5.6311493750016002</c:v>
                </c:pt>
                <c:pt idx="42628">
                  <c:v>5.6314975</c:v>
                </c:pt>
                <c:pt idx="42629">
                  <c:v>5.6319412499999997</c:v>
                </c:pt>
                <c:pt idx="42630">
                  <c:v>5.6323106250016002</c:v>
                </c:pt>
                <c:pt idx="42631">
                  <c:v>5.6327512500000001</c:v>
                </c:pt>
                <c:pt idx="42632">
                  <c:v>5.6332468750015998</c:v>
                </c:pt>
                <c:pt idx="42633">
                  <c:v>5.6338243750016002</c:v>
                </c:pt>
                <c:pt idx="42634">
                  <c:v>5.6343649999999998</c:v>
                </c:pt>
                <c:pt idx="42635">
                  <c:v>5.6347656250015996</c:v>
                </c:pt>
                <c:pt idx="42636">
                  <c:v>5.6353656250016</c:v>
                </c:pt>
                <c:pt idx="42637">
                  <c:v>5.6360131250015995</c:v>
                </c:pt>
                <c:pt idx="42638">
                  <c:v>5.6364562500000002</c:v>
                </c:pt>
                <c:pt idx="42639">
                  <c:v>5.6368393750015997</c:v>
                </c:pt>
                <c:pt idx="42640">
                  <c:v>5.6373162499999996</c:v>
                </c:pt>
                <c:pt idx="42641">
                  <c:v>5.6376618750015997</c:v>
                </c:pt>
                <c:pt idx="42642">
                  <c:v>5.6381050000000004</c:v>
                </c:pt>
                <c:pt idx="42643">
                  <c:v>5.6384656250015999</c:v>
                </c:pt>
                <c:pt idx="42644">
                  <c:v>5.6388187500000004</c:v>
                </c:pt>
                <c:pt idx="42645">
                  <c:v>5.6384193750015994</c:v>
                </c:pt>
                <c:pt idx="42646">
                  <c:v>5.6379774999999999</c:v>
                </c:pt>
                <c:pt idx="42647">
                  <c:v>5.6372262500000003</c:v>
                </c:pt>
                <c:pt idx="42648">
                  <c:v>5.6367743750015995</c:v>
                </c:pt>
                <c:pt idx="42649">
                  <c:v>5.6362756250016002</c:v>
                </c:pt>
                <c:pt idx="42650">
                  <c:v>5.6357687500000004</c:v>
                </c:pt>
                <c:pt idx="42651">
                  <c:v>5.6352856250015995</c:v>
                </c:pt>
                <c:pt idx="42652">
                  <c:v>5.6347825</c:v>
                </c:pt>
                <c:pt idx="42653">
                  <c:v>5.6343037499999999</c:v>
                </c:pt>
                <c:pt idx="42654">
                  <c:v>5.6337562500000002</c:v>
                </c:pt>
                <c:pt idx="42655">
                  <c:v>5.6332556250015999</c:v>
                </c:pt>
                <c:pt idx="42656">
                  <c:v>5.6327199999999999</c:v>
                </c:pt>
                <c:pt idx="42657">
                  <c:v>5.6323456250015997</c:v>
                </c:pt>
                <c:pt idx="42658">
                  <c:v>5.63197875</c:v>
                </c:pt>
                <c:pt idx="42659">
                  <c:v>5.6315737500000003</c:v>
                </c:pt>
                <c:pt idx="42660">
                  <c:v>5.63096</c:v>
                </c:pt>
                <c:pt idx="42661">
                  <c:v>5.6304768750015999</c:v>
                </c:pt>
                <c:pt idx="42662">
                  <c:v>5.6309518750015997</c:v>
                </c:pt>
                <c:pt idx="42663">
                  <c:v>5.6313674999999996</c:v>
                </c:pt>
                <c:pt idx="42664">
                  <c:v>5.6318743750015994</c:v>
                </c:pt>
                <c:pt idx="42665">
                  <c:v>5.6322318750016001</c:v>
                </c:pt>
                <c:pt idx="42666">
                  <c:v>5.6327524999999996</c:v>
                </c:pt>
                <c:pt idx="42667">
                  <c:v>5.6333875000000004</c:v>
                </c:pt>
                <c:pt idx="42668">
                  <c:v>5.6337275</c:v>
                </c:pt>
                <c:pt idx="42669">
                  <c:v>5.6342781250015994</c:v>
                </c:pt>
                <c:pt idx="42670">
                  <c:v>5.6348931250016001</c:v>
                </c:pt>
                <c:pt idx="42671">
                  <c:v>5.6353918750015994</c:v>
                </c:pt>
                <c:pt idx="42672">
                  <c:v>5.6359818750016002</c:v>
                </c:pt>
                <c:pt idx="42673">
                  <c:v>5.6365743750016</c:v>
                </c:pt>
                <c:pt idx="42674">
                  <c:v>5.6369449999999999</c:v>
                </c:pt>
                <c:pt idx="42675">
                  <c:v>5.6375675000000003</c:v>
                </c:pt>
                <c:pt idx="42676">
                  <c:v>5.6381949999999996</c:v>
                </c:pt>
                <c:pt idx="42677">
                  <c:v>5.6385512499999999</c:v>
                </c:pt>
                <c:pt idx="42678">
                  <c:v>5.6392224999999998</c:v>
                </c:pt>
                <c:pt idx="42679">
                  <c:v>5.6395581250015994</c:v>
                </c:pt>
                <c:pt idx="42680">
                  <c:v>5.6399212500000004</c:v>
                </c:pt>
                <c:pt idx="42681">
                  <c:v>5.6402556250015996</c:v>
                </c:pt>
                <c:pt idx="42682">
                  <c:v>5.6405906250015994</c:v>
                </c:pt>
                <c:pt idx="42683">
                  <c:v>5.6409737499999997</c:v>
                </c:pt>
                <c:pt idx="42684">
                  <c:v>5.6416031250016001</c:v>
                </c:pt>
                <c:pt idx="42685">
                  <c:v>5.6423199999999998</c:v>
                </c:pt>
                <c:pt idx="42686">
                  <c:v>5.6426425</c:v>
                </c:pt>
                <c:pt idx="42687">
                  <c:v>5.6430012500000002</c:v>
                </c:pt>
                <c:pt idx="42688">
                  <c:v>5.6433481250015998</c:v>
                </c:pt>
                <c:pt idx="42689">
                  <c:v>5.6440462499999997</c:v>
                </c:pt>
                <c:pt idx="42690">
                  <c:v>5.64471875</c:v>
                </c:pt>
                <c:pt idx="42691">
                  <c:v>5.6450962499999999</c:v>
                </c:pt>
                <c:pt idx="42692">
                  <c:v>5.6454362500000004</c:v>
                </c:pt>
                <c:pt idx="42693">
                  <c:v>5.6460212500000004</c:v>
                </c:pt>
                <c:pt idx="42694">
                  <c:v>5.6464418750015994</c:v>
                </c:pt>
                <c:pt idx="42695">
                  <c:v>5.6467681250016</c:v>
                </c:pt>
                <c:pt idx="42696">
                  <c:v>5.64631375</c:v>
                </c:pt>
                <c:pt idx="42697">
                  <c:v>5.6459031250015999</c:v>
                </c:pt>
                <c:pt idx="42698">
                  <c:v>5.6452625000000003</c:v>
                </c:pt>
                <c:pt idx="42699">
                  <c:v>5.6445425</c:v>
                </c:pt>
                <c:pt idx="42700">
                  <c:v>5.6436037499999996</c:v>
                </c:pt>
                <c:pt idx="42701">
                  <c:v>5.6425087500000002</c:v>
                </c:pt>
                <c:pt idx="42702">
                  <c:v>5.6412525000000002</c:v>
                </c:pt>
                <c:pt idx="42703">
                  <c:v>5.6398418750015997</c:v>
                </c:pt>
                <c:pt idx="42704">
                  <c:v>5.6383843750015998</c:v>
                </c:pt>
                <c:pt idx="42705">
                  <c:v>5.6368824999999996</c:v>
                </c:pt>
                <c:pt idx="42706">
                  <c:v>5.6354518750015998</c:v>
                </c:pt>
                <c:pt idx="42707">
                  <c:v>5.6340268750015996</c:v>
                </c:pt>
                <c:pt idx="42708">
                  <c:v>5.6327524999999996</c:v>
                </c:pt>
                <c:pt idx="42709">
                  <c:v>5.6315412499999997</c:v>
                </c:pt>
                <c:pt idx="42710">
                  <c:v>5.6304524999999996</c:v>
                </c:pt>
                <c:pt idx="42711">
                  <c:v>5.6295143750015999</c:v>
                </c:pt>
                <c:pt idx="42712">
                  <c:v>5.6286206250015995</c:v>
                </c:pt>
                <c:pt idx="42713">
                  <c:v>5.62792125</c:v>
                </c:pt>
                <c:pt idx="42714">
                  <c:v>5.6272543750016002</c:v>
                </c:pt>
                <c:pt idx="42715">
                  <c:v>5.6266781250015994</c:v>
                </c:pt>
                <c:pt idx="42716">
                  <c:v>5.6261749999999999</c:v>
                </c:pt>
                <c:pt idx="42717">
                  <c:v>5.6257962499999996</c:v>
                </c:pt>
                <c:pt idx="42718">
                  <c:v>5.6253025000000001</c:v>
                </c:pt>
                <c:pt idx="42719">
                  <c:v>5.6249425000000004</c:v>
                </c:pt>
                <c:pt idx="42720">
                  <c:v>5.6253187499999999</c:v>
                </c:pt>
                <c:pt idx="42721">
                  <c:v>5.6257687499999998</c:v>
                </c:pt>
                <c:pt idx="42722">
                  <c:v>5.6261124999999996</c:v>
                </c:pt>
                <c:pt idx="42723">
                  <c:v>5.6265031250015998</c:v>
                </c:pt>
                <c:pt idx="42724">
                  <c:v>5.6270337499999998</c:v>
                </c:pt>
                <c:pt idx="42725">
                  <c:v>5.6274518750015998</c:v>
                </c:pt>
                <c:pt idx="42726">
                  <c:v>5.6278581250016</c:v>
                </c:pt>
                <c:pt idx="42727">
                  <c:v>5.6282325000000002</c:v>
                </c:pt>
                <c:pt idx="42728">
                  <c:v>5.6286681250015995</c:v>
                </c:pt>
                <c:pt idx="42729">
                  <c:v>5.6290481250015993</c:v>
                </c:pt>
                <c:pt idx="42730">
                  <c:v>5.6295231250016</c:v>
                </c:pt>
                <c:pt idx="42731">
                  <c:v>5.63003125</c:v>
                </c:pt>
                <c:pt idx="42732">
                  <c:v>5.6305856250015998</c:v>
                </c:pt>
                <c:pt idx="42733">
                  <c:v>5.6312075000000004</c:v>
                </c:pt>
                <c:pt idx="42734">
                  <c:v>5.6317987499999997</c:v>
                </c:pt>
                <c:pt idx="42735">
                  <c:v>5.63247125</c:v>
                </c:pt>
                <c:pt idx="42736">
                  <c:v>5.6331181250015998</c:v>
                </c:pt>
                <c:pt idx="42737">
                  <c:v>5.6334875000000002</c:v>
                </c:pt>
                <c:pt idx="42738">
                  <c:v>5.6340456250016002</c:v>
                </c:pt>
                <c:pt idx="42739">
                  <c:v>5.6346350000000003</c:v>
                </c:pt>
                <c:pt idx="42740">
                  <c:v>5.6349600000000004</c:v>
                </c:pt>
                <c:pt idx="42741">
                  <c:v>5.6354868750015994</c:v>
                </c:pt>
                <c:pt idx="42742">
                  <c:v>5.6360368750015999</c:v>
                </c:pt>
                <c:pt idx="42743">
                  <c:v>5.6364875000000003</c:v>
                </c:pt>
                <c:pt idx="42744">
                  <c:v>5.6370368750016002</c:v>
                </c:pt>
                <c:pt idx="42745">
                  <c:v>5.6375456250016001</c:v>
                </c:pt>
                <c:pt idx="42746">
                  <c:v>5.6381224999999997</c:v>
                </c:pt>
                <c:pt idx="42747">
                  <c:v>5.63864125</c:v>
                </c:pt>
                <c:pt idx="42748">
                  <c:v>5.6389893750016</c:v>
                </c:pt>
                <c:pt idx="42749">
                  <c:v>5.6394843750015999</c:v>
                </c:pt>
                <c:pt idx="42750">
                  <c:v>5.6400268750015998</c:v>
                </c:pt>
                <c:pt idx="42751">
                  <c:v>5.6395362499999999</c:v>
                </c:pt>
                <c:pt idx="42752">
                  <c:v>5.6389575000000001</c:v>
                </c:pt>
                <c:pt idx="42753">
                  <c:v>5.6382975000000002</c:v>
                </c:pt>
                <c:pt idx="42754">
                  <c:v>5.6375175000000004</c:v>
                </c:pt>
                <c:pt idx="42755">
                  <c:v>5.6365118750015997</c:v>
                </c:pt>
                <c:pt idx="42756">
                  <c:v>5.6354150000000001</c:v>
                </c:pt>
                <c:pt idx="42757">
                  <c:v>5.6342749999999997</c:v>
                </c:pt>
                <c:pt idx="42758">
                  <c:v>5.6331568750015997</c:v>
                </c:pt>
                <c:pt idx="42759">
                  <c:v>5.6319712500000003</c:v>
                </c:pt>
                <c:pt idx="42760">
                  <c:v>5.6308274999999997</c:v>
                </c:pt>
                <c:pt idx="42761">
                  <c:v>5.6297643750016002</c:v>
                </c:pt>
                <c:pt idx="42762">
                  <c:v>5.6287643750015999</c:v>
                </c:pt>
                <c:pt idx="42763">
                  <c:v>5.6279068750015995</c:v>
                </c:pt>
                <c:pt idx="42764">
                  <c:v>5.6271187500000002</c:v>
                </c:pt>
                <c:pt idx="42765">
                  <c:v>5.6264537499999996</c:v>
                </c:pt>
                <c:pt idx="42766">
                  <c:v>5.6258606250016001</c:v>
                </c:pt>
                <c:pt idx="42767">
                  <c:v>5.6253431250016002</c:v>
                </c:pt>
                <c:pt idx="42768">
                  <c:v>5.6249237499999998</c:v>
                </c:pt>
                <c:pt idx="42769">
                  <c:v>5.6245843750016</c:v>
                </c:pt>
                <c:pt idx="42770">
                  <c:v>5.6242287500000003</c:v>
                </c:pt>
                <c:pt idx="42771">
                  <c:v>5.6245874999999996</c:v>
                </c:pt>
                <c:pt idx="42772">
                  <c:v>5.6250668750015995</c:v>
                </c:pt>
                <c:pt idx="42773">
                  <c:v>5.6254825000000004</c:v>
                </c:pt>
                <c:pt idx="42774">
                  <c:v>5.6258856250016001</c:v>
                </c:pt>
                <c:pt idx="42775">
                  <c:v>5.6262456250015997</c:v>
                </c:pt>
                <c:pt idx="42776">
                  <c:v>5.6266768750015999</c:v>
                </c:pt>
                <c:pt idx="42777">
                  <c:v>5.6270743750015999</c:v>
                </c:pt>
                <c:pt idx="42778">
                  <c:v>5.6276087500000003</c:v>
                </c:pt>
                <c:pt idx="42779">
                  <c:v>5.6281181250015999</c:v>
                </c:pt>
                <c:pt idx="42780">
                  <c:v>5.6287031250016</c:v>
                </c:pt>
                <c:pt idx="42781">
                  <c:v>5.6292662499999997</c:v>
                </c:pt>
                <c:pt idx="42782">
                  <c:v>5.6297768750015997</c:v>
                </c:pt>
                <c:pt idx="42783">
                  <c:v>5.6302731250016</c:v>
                </c:pt>
                <c:pt idx="42784">
                  <c:v>5.6307543750016</c:v>
                </c:pt>
                <c:pt idx="42785">
                  <c:v>5.6311931250015999</c:v>
                </c:pt>
                <c:pt idx="42786">
                  <c:v>5.6315162499999998</c:v>
                </c:pt>
                <c:pt idx="42787">
                  <c:v>5.6320187500000003</c:v>
                </c:pt>
                <c:pt idx="42788">
                  <c:v>5.6325212499999999</c:v>
                </c:pt>
                <c:pt idx="42789">
                  <c:v>5.6329868750015999</c:v>
                </c:pt>
                <c:pt idx="42790">
                  <c:v>5.6335162499999996</c:v>
                </c:pt>
                <c:pt idx="42791">
                  <c:v>5.6339843750015994</c:v>
                </c:pt>
                <c:pt idx="42792">
                  <c:v>5.6344487499999998</c:v>
                </c:pt>
                <c:pt idx="42793">
                  <c:v>5.6349668750015995</c:v>
                </c:pt>
                <c:pt idx="42794">
                  <c:v>5.6354674999999999</c:v>
                </c:pt>
                <c:pt idx="42795">
                  <c:v>5.6357925</c:v>
                </c:pt>
                <c:pt idx="42796">
                  <c:v>5.63624875</c:v>
                </c:pt>
                <c:pt idx="42797">
                  <c:v>5.6366443750016</c:v>
                </c:pt>
                <c:pt idx="42798">
                  <c:v>5.6370081250016</c:v>
                </c:pt>
                <c:pt idx="42799">
                  <c:v>5.6366825</c:v>
                </c:pt>
                <c:pt idx="42800">
                  <c:v>5.6363000000000003</c:v>
                </c:pt>
                <c:pt idx="42801">
                  <c:v>5.6355750000000002</c:v>
                </c:pt>
                <c:pt idx="42802">
                  <c:v>5.6350893750016002</c:v>
                </c:pt>
                <c:pt idx="42803">
                  <c:v>5.63453625</c:v>
                </c:pt>
                <c:pt idx="42804">
                  <c:v>5.6340018750015997</c:v>
                </c:pt>
                <c:pt idx="42805">
                  <c:v>5.6333056250015998</c:v>
                </c:pt>
                <c:pt idx="42806">
                  <c:v>5.6325693750015997</c:v>
                </c:pt>
                <c:pt idx="42807">
                  <c:v>5.6316643750016002</c:v>
                </c:pt>
                <c:pt idx="42808">
                  <c:v>5.6307299999999998</c:v>
                </c:pt>
                <c:pt idx="42809">
                  <c:v>5.6297812499999997</c:v>
                </c:pt>
                <c:pt idx="42810">
                  <c:v>5.6287675000000004</c:v>
                </c:pt>
                <c:pt idx="42811">
                  <c:v>5.6279268750015996</c:v>
                </c:pt>
                <c:pt idx="42812">
                  <c:v>5.6270550000000004</c:v>
                </c:pt>
                <c:pt idx="42813">
                  <c:v>5.6263825000000001</c:v>
                </c:pt>
                <c:pt idx="42814">
                  <c:v>5.6256899999999996</c:v>
                </c:pt>
                <c:pt idx="42815">
                  <c:v>5.6251481250015996</c:v>
                </c:pt>
                <c:pt idx="42816">
                  <c:v>5.6247306250015994</c:v>
                </c:pt>
                <c:pt idx="42817">
                  <c:v>5.6243749999999997</c:v>
                </c:pt>
                <c:pt idx="42818">
                  <c:v>5.6248043750015997</c:v>
                </c:pt>
                <c:pt idx="42819">
                  <c:v>5.6251562499999999</c:v>
                </c:pt>
                <c:pt idx="42820">
                  <c:v>5.6256181250015995</c:v>
                </c:pt>
                <c:pt idx="42821">
                  <c:v>5.6259693750016</c:v>
                </c:pt>
                <c:pt idx="42822">
                  <c:v>5.6263043750015997</c:v>
                </c:pt>
                <c:pt idx="42823">
                  <c:v>5.6267112499999996</c:v>
                </c:pt>
                <c:pt idx="42824">
                  <c:v>5.6270943750016</c:v>
                </c:pt>
                <c:pt idx="42825">
                  <c:v>5.6274431250015997</c:v>
                </c:pt>
                <c:pt idx="42826">
                  <c:v>5.6278131250015999</c:v>
                </c:pt>
                <c:pt idx="42827">
                  <c:v>5.6282449999999997</c:v>
                </c:pt>
                <c:pt idx="42828">
                  <c:v>5.6286831250015998</c:v>
                </c:pt>
                <c:pt idx="42829">
                  <c:v>5.6290556250015999</c:v>
                </c:pt>
                <c:pt idx="42830">
                  <c:v>5.6295812500000002</c:v>
                </c:pt>
                <c:pt idx="42831">
                  <c:v>5.6299512500000004</c:v>
                </c:pt>
                <c:pt idx="42832">
                  <c:v>5.6303725</c:v>
                </c:pt>
                <c:pt idx="42833">
                  <c:v>5.6308237500000002</c:v>
                </c:pt>
                <c:pt idx="42834">
                  <c:v>5.6314168750015998</c:v>
                </c:pt>
                <c:pt idx="42835">
                  <c:v>5.6318806250015996</c:v>
                </c:pt>
                <c:pt idx="42836">
                  <c:v>5.6324056250016001</c:v>
                </c:pt>
                <c:pt idx="42837">
                  <c:v>5.6328075000000002</c:v>
                </c:pt>
                <c:pt idx="42838">
                  <c:v>5.6331412500000004</c:v>
                </c:pt>
                <c:pt idx="42839">
                  <c:v>5.6335818750015996</c:v>
                </c:pt>
                <c:pt idx="42840">
                  <c:v>5.6339237500000001</c:v>
                </c:pt>
                <c:pt idx="42841">
                  <c:v>5.6344725000000002</c:v>
                </c:pt>
                <c:pt idx="42842">
                  <c:v>5.6349943750015994</c:v>
                </c:pt>
                <c:pt idx="42843">
                  <c:v>5.6354562499999998</c:v>
                </c:pt>
                <c:pt idx="42844">
                  <c:v>5.6358575000000002</c:v>
                </c:pt>
                <c:pt idx="42845">
                  <c:v>5.6353962500000003</c:v>
                </c:pt>
                <c:pt idx="42846">
                  <c:v>5.6346768750015999</c:v>
                </c:pt>
                <c:pt idx="42847">
                  <c:v>5.6341781250015996</c:v>
                </c:pt>
                <c:pt idx="42848">
                  <c:v>5.6336256250016001</c:v>
                </c:pt>
                <c:pt idx="42849">
                  <c:v>5.6329200000000004</c:v>
                </c:pt>
                <c:pt idx="42850">
                  <c:v>5.6322037500000004</c:v>
                </c:pt>
                <c:pt idx="42851">
                  <c:v>5.6314231250016</c:v>
                </c:pt>
                <c:pt idx="42852">
                  <c:v>5.6306587500000003</c:v>
                </c:pt>
                <c:pt idx="42853">
                  <c:v>5.6298462499999999</c:v>
                </c:pt>
                <c:pt idx="42854">
                  <c:v>5.6290806250015999</c:v>
                </c:pt>
                <c:pt idx="42855">
                  <c:v>5.6283387500000002</c:v>
                </c:pt>
                <c:pt idx="42856">
                  <c:v>5.6277068750015999</c:v>
                </c:pt>
                <c:pt idx="42857">
                  <c:v>5.6272062500000004</c:v>
                </c:pt>
                <c:pt idx="42858">
                  <c:v>5.6267149999999999</c:v>
                </c:pt>
                <c:pt idx="42859">
                  <c:v>5.6261443750015996</c:v>
                </c:pt>
                <c:pt idx="42860">
                  <c:v>5.6266156250016</c:v>
                </c:pt>
                <c:pt idx="42861">
                  <c:v>5.6270462500000002</c:v>
                </c:pt>
                <c:pt idx="42862">
                  <c:v>5.6275281250016</c:v>
                </c:pt>
                <c:pt idx="42863">
                  <c:v>5.6279937499999999</c:v>
                </c:pt>
                <c:pt idx="42864">
                  <c:v>5.6284524999999999</c:v>
                </c:pt>
                <c:pt idx="42865">
                  <c:v>5.6288187499999998</c:v>
                </c:pt>
                <c:pt idx="42866">
                  <c:v>5.6292900000000001</c:v>
                </c:pt>
                <c:pt idx="42867">
                  <c:v>5.6296887499999997</c:v>
                </c:pt>
                <c:pt idx="42868">
                  <c:v>5.6300206250015998</c:v>
                </c:pt>
                <c:pt idx="42869">
                  <c:v>5.6304406250015999</c:v>
                </c:pt>
                <c:pt idx="42870">
                  <c:v>5.6307718750015994</c:v>
                </c:pt>
                <c:pt idx="42871">
                  <c:v>5.6312449999999998</c:v>
                </c:pt>
                <c:pt idx="42872">
                  <c:v>5.6317250000000003</c:v>
                </c:pt>
                <c:pt idx="42873">
                  <c:v>5.6321543750015994</c:v>
                </c:pt>
                <c:pt idx="42874">
                  <c:v>5.6324993750015997</c:v>
                </c:pt>
                <c:pt idx="42875">
                  <c:v>5.6329162500000001</c:v>
                </c:pt>
                <c:pt idx="42876">
                  <c:v>5.6333118750016</c:v>
                </c:pt>
                <c:pt idx="42877">
                  <c:v>5.6337362500000001</c:v>
                </c:pt>
                <c:pt idx="42878">
                  <c:v>5.6340581250015997</c:v>
                </c:pt>
                <c:pt idx="42879">
                  <c:v>5.6343874999999999</c:v>
                </c:pt>
                <c:pt idx="42880">
                  <c:v>5.6347775000000002</c:v>
                </c:pt>
                <c:pt idx="42881">
                  <c:v>5.6343818750015995</c:v>
                </c:pt>
                <c:pt idx="42882">
                  <c:v>5.6340606250015997</c:v>
                </c:pt>
                <c:pt idx="42883">
                  <c:v>5.6336112500000004</c:v>
                </c:pt>
                <c:pt idx="42884">
                  <c:v>5.6332381250015997</c:v>
                </c:pt>
                <c:pt idx="42885">
                  <c:v>5.6327800000000003</c:v>
                </c:pt>
                <c:pt idx="42886">
                  <c:v>5.6323212500000004</c:v>
                </c:pt>
                <c:pt idx="42887">
                  <c:v>5.6318099999999998</c:v>
                </c:pt>
                <c:pt idx="42888">
                  <c:v>5.6313775000000001</c:v>
                </c:pt>
                <c:pt idx="42889">
                  <c:v>5.63096</c:v>
                </c:pt>
                <c:pt idx="42890">
                  <c:v>5.6305181250015996</c:v>
                </c:pt>
                <c:pt idx="42891">
                  <c:v>5.6301456250015995</c:v>
                </c:pt>
                <c:pt idx="42892">
                  <c:v>5.6298199999999996</c:v>
                </c:pt>
                <c:pt idx="42893">
                  <c:v>5.6293943750016</c:v>
                </c:pt>
                <c:pt idx="42894">
                  <c:v>5.6290624999999999</c:v>
                </c:pt>
                <c:pt idx="42895">
                  <c:v>5.6293237500000002</c:v>
                </c:pt>
                <c:pt idx="42896">
                  <c:v>5.6297112499999997</c:v>
                </c:pt>
                <c:pt idx="42897">
                  <c:v>5.6300443750015994</c:v>
                </c:pt>
                <c:pt idx="42898">
                  <c:v>5.6305300000000003</c:v>
                </c:pt>
                <c:pt idx="42899">
                  <c:v>5.6309543750015996</c:v>
                </c:pt>
                <c:pt idx="42900">
                  <c:v>5.6314431250016002</c:v>
                </c:pt>
                <c:pt idx="42901">
                  <c:v>5.6318725000000001</c:v>
                </c:pt>
                <c:pt idx="42902">
                  <c:v>5.6322412499999999</c:v>
                </c:pt>
                <c:pt idx="42903">
                  <c:v>5.6326512500000003</c:v>
                </c:pt>
                <c:pt idx="42904">
                  <c:v>5.6331024999999997</c:v>
                </c:pt>
                <c:pt idx="42905">
                  <c:v>5.6334756250015996</c:v>
                </c:pt>
                <c:pt idx="42906">
                  <c:v>5.6338637499999997</c:v>
                </c:pt>
                <c:pt idx="42907">
                  <c:v>5.6334512500000002</c:v>
                </c:pt>
                <c:pt idx="42908">
                  <c:v>5.6329593750016</c:v>
                </c:pt>
                <c:pt idx="42909">
                  <c:v>5.6332518750015996</c:v>
                </c:pt>
                <c:pt idx="42910">
                  <c:v>5.6328343750015994</c:v>
                </c:pt>
                <c:pt idx="42911">
                  <c:v>5.6324050000000003</c:v>
                </c:pt>
                <c:pt idx="42912">
                  <c:v>5.6320268750015998</c:v>
                </c:pt>
                <c:pt idx="42913">
                  <c:v>5.6315575000000004</c:v>
                </c:pt>
                <c:pt idx="42914">
                  <c:v>5.6312218750016001</c:v>
                </c:pt>
                <c:pt idx="42915">
                  <c:v>5.6308487500000002</c:v>
                </c:pt>
                <c:pt idx="42916">
                  <c:v>5.6312831250016</c:v>
                </c:pt>
                <c:pt idx="42917">
                  <c:v>5.6317287499999997</c:v>
                </c:pt>
                <c:pt idx="42918">
                  <c:v>5.6321700000000003</c:v>
                </c:pt>
                <c:pt idx="42919">
                  <c:v>5.6326506250015997</c:v>
                </c:pt>
                <c:pt idx="42920">
                  <c:v>5.6331024999999997</c:v>
                </c:pt>
                <c:pt idx="42921">
                  <c:v>5.6334993750016</c:v>
                </c:pt>
                <c:pt idx="42922">
                  <c:v>5.6339456250015996</c:v>
                </c:pt>
                <c:pt idx="42923">
                  <c:v>5.6344831250015996</c:v>
                </c:pt>
                <c:pt idx="42924">
                  <c:v>5.6350850000000001</c:v>
                </c:pt>
                <c:pt idx="42925">
                  <c:v>5.6357375000000003</c:v>
                </c:pt>
                <c:pt idx="42926">
                  <c:v>5.6364025</c:v>
                </c:pt>
                <c:pt idx="42927">
                  <c:v>5.6367675000000004</c:v>
                </c:pt>
                <c:pt idx="42928">
                  <c:v>5.6371031250015999</c:v>
                </c:pt>
                <c:pt idx="42929">
                  <c:v>5.6374587500000004</c:v>
                </c:pt>
                <c:pt idx="42930">
                  <c:v>5.6378068750015995</c:v>
                </c:pt>
                <c:pt idx="42931">
                  <c:v>5.6381493750015999</c:v>
                </c:pt>
                <c:pt idx="42932">
                  <c:v>5.6388056250015994</c:v>
                </c:pt>
                <c:pt idx="42933">
                  <c:v>5.6393725000000003</c:v>
                </c:pt>
                <c:pt idx="42934">
                  <c:v>5.6398599999999997</c:v>
                </c:pt>
                <c:pt idx="42935">
                  <c:v>5.6401975000000002</c:v>
                </c:pt>
                <c:pt idx="42936">
                  <c:v>5.6406693750015995</c:v>
                </c:pt>
                <c:pt idx="42937">
                  <c:v>5.6412906250015995</c:v>
                </c:pt>
                <c:pt idx="42938">
                  <c:v>5.6418875000000002</c:v>
                </c:pt>
                <c:pt idx="42939">
                  <c:v>5.6424812500000003</c:v>
                </c:pt>
                <c:pt idx="42940">
                  <c:v>5.6429856250016002</c:v>
                </c:pt>
                <c:pt idx="42941">
                  <c:v>5.6433212499999996</c:v>
                </c:pt>
                <c:pt idx="42942">
                  <c:v>5.6436700000000002</c:v>
                </c:pt>
                <c:pt idx="42943">
                  <c:v>5.6440987500000004</c:v>
                </c:pt>
                <c:pt idx="42944">
                  <c:v>5.6436656250016002</c:v>
                </c:pt>
                <c:pt idx="42945">
                  <c:v>5.6431768750015996</c:v>
                </c:pt>
                <c:pt idx="42946">
                  <c:v>5.6425606250015994</c:v>
                </c:pt>
                <c:pt idx="42947">
                  <c:v>5.6418668750015994</c:v>
                </c:pt>
                <c:pt idx="42948">
                  <c:v>5.6410056250015996</c:v>
                </c:pt>
                <c:pt idx="42949">
                  <c:v>5.6400793750015996</c:v>
                </c:pt>
                <c:pt idx="42950">
                  <c:v>5.6389393750016001</c:v>
                </c:pt>
                <c:pt idx="42951">
                  <c:v>5.6377556250016001</c:v>
                </c:pt>
                <c:pt idx="42952">
                  <c:v>5.6364368750015998</c:v>
                </c:pt>
                <c:pt idx="42953">
                  <c:v>5.6349843750015998</c:v>
                </c:pt>
                <c:pt idx="42954">
                  <c:v>5.6335256250015995</c:v>
                </c:pt>
                <c:pt idx="42955">
                  <c:v>5.6321368750016001</c:v>
                </c:pt>
                <c:pt idx="42956">
                  <c:v>5.6308168750015994</c:v>
                </c:pt>
                <c:pt idx="42957">
                  <c:v>5.6294731250016001</c:v>
                </c:pt>
                <c:pt idx="42958">
                  <c:v>5.6282043750015998</c:v>
                </c:pt>
                <c:pt idx="42959">
                  <c:v>5.6269274999999999</c:v>
                </c:pt>
                <c:pt idx="42960">
                  <c:v>5.6258537500000001</c:v>
                </c:pt>
                <c:pt idx="42961">
                  <c:v>5.6249799999999999</c:v>
                </c:pt>
                <c:pt idx="42962">
                  <c:v>5.6242150000000004</c:v>
                </c:pt>
                <c:pt idx="42963">
                  <c:v>5.6237112500000004</c:v>
                </c:pt>
                <c:pt idx="42964">
                  <c:v>5.6232093750015997</c:v>
                </c:pt>
                <c:pt idx="42965">
                  <c:v>5.6228843750015995</c:v>
                </c:pt>
                <c:pt idx="42966">
                  <c:v>5.6224606250016</c:v>
                </c:pt>
                <c:pt idx="42967">
                  <c:v>5.6220331250015994</c:v>
                </c:pt>
                <c:pt idx="42968">
                  <c:v>5.6216762500000002</c:v>
                </c:pt>
                <c:pt idx="42969">
                  <c:v>5.6221100000000002</c:v>
                </c:pt>
                <c:pt idx="42970">
                  <c:v>5.6224712500000003</c:v>
                </c:pt>
                <c:pt idx="42971">
                  <c:v>5.6228731250015995</c:v>
                </c:pt>
                <c:pt idx="42972">
                  <c:v>5.62331</c:v>
                </c:pt>
                <c:pt idx="42973">
                  <c:v>5.6237218750015998</c:v>
                </c:pt>
                <c:pt idx="42974">
                  <c:v>5.6241156250015996</c:v>
                </c:pt>
                <c:pt idx="42975">
                  <c:v>5.62444875</c:v>
                </c:pt>
                <c:pt idx="42976">
                  <c:v>5.6248399999999998</c:v>
                </c:pt>
                <c:pt idx="42977">
                  <c:v>5.6252531250016</c:v>
                </c:pt>
                <c:pt idx="42978">
                  <c:v>5.6256856250015996</c:v>
                </c:pt>
                <c:pt idx="42979">
                  <c:v>5.6261687499999997</c:v>
                </c:pt>
                <c:pt idx="42980">
                  <c:v>5.6266956250015996</c:v>
                </c:pt>
                <c:pt idx="42981">
                  <c:v>5.6271262499999999</c:v>
                </c:pt>
                <c:pt idx="42982">
                  <c:v>5.6275225000000004</c:v>
                </c:pt>
                <c:pt idx="42983">
                  <c:v>5.6270087499999999</c:v>
                </c:pt>
                <c:pt idx="42984">
                  <c:v>5.6266137499999997</c:v>
                </c:pt>
                <c:pt idx="42985">
                  <c:v>5.6260818750016002</c:v>
                </c:pt>
                <c:pt idx="42986">
                  <c:v>5.6254737500000003</c:v>
                </c:pt>
                <c:pt idx="42987">
                  <c:v>5.6248368750015993</c:v>
                </c:pt>
                <c:pt idx="42988">
                  <c:v>5.6241068750015994</c:v>
                </c:pt>
                <c:pt idx="42989">
                  <c:v>5.6232175</c:v>
                </c:pt>
                <c:pt idx="42990">
                  <c:v>5.6222312499999996</c:v>
                </c:pt>
                <c:pt idx="42991">
                  <c:v>5.6212556250015995</c:v>
                </c:pt>
                <c:pt idx="42992">
                  <c:v>5.6202337499999997</c:v>
                </c:pt>
                <c:pt idx="42993">
                  <c:v>5.6193049999999998</c:v>
                </c:pt>
                <c:pt idx="42994">
                  <c:v>5.6183756250016001</c:v>
                </c:pt>
                <c:pt idx="42995">
                  <c:v>5.6175449999999998</c:v>
                </c:pt>
                <c:pt idx="42996">
                  <c:v>5.6168281250016001</c:v>
                </c:pt>
                <c:pt idx="42997">
                  <c:v>5.6160968750015998</c:v>
                </c:pt>
                <c:pt idx="42998">
                  <c:v>5.61553375</c:v>
                </c:pt>
                <c:pt idx="42999">
                  <c:v>5.6150399999999996</c:v>
                </c:pt>
                <c:pt idx="43000">
                  <c:v>5.6146824999999998</c:v>
                </c:pt>
                <c:pt idx="43001">
                  <c:v>5.6143356250015994</c:v>
                </c:pt>
                <c:pt idx="43002">
                  <c:v>5.6139999999999999</c:v>
                </c:pt>
                <c:pt idx="43003">
                  <c:v>5.6145087499999997</c:v>
                </c:pt>
                <c:pt idx="43004">
                  <c:v>5.6149300000000002</c:v>
                </c:pt>
                <c:pt idx="43005">
                  <c:v>5.6153068750015995</c:v>
                </c:pt>
                <c:pt idx="43006">
                  <c:v>5.6157550000000001</c:v>
                </c:pt>
                <c:pt idx="43007">
                  <c:v>5.6162406250016002</c:v>
                </c:pt>
                <c:pt idx="43008">
                  <c:v>5.6165943750015996</c:v>
                </c:pt>
                <c:pt idx="43009">
                  <c:v>5.6170749999999998</c:v>
                </c:pt>
                <c:pt idx="43010">
                  <c:v>5.6175350000000002</c:v>
                </c:pt>
                <c:pt idx="43011">
                  <c:v>5.6180768750015995</c:v>
                </c:pt>
                <c:pt idx="43012">
                  <c:v>5.6186168750015995</c:v>
                </c:pt>
                <c:pt idx="43013">
                  <c:v>5.6189868750015997</c:v>
                </c:pt>
                <c:pt idx="43014">
                  <c:v>5.6195737499999998</c:v>
                </c:pt>
                <c:pt idx="43015">
                  <c:v>5.6201306250015994</c:v>
                </c:pt>
                <c:pt idx="43016">
                  <c:v>5.6207512499999996</c:v>
                </c:pt>
                <c:pt idx="43017">
                  <c:v>5.6211281250015999</c:v>
                </c:pt>
                <c:pt idx="43018">
                  <c:v>5.6214624999999998</c:v>
                </c:pt>
                <c:pt idx="43019">
                  <c:v>5.6218343750016002</c:v>
                </c:pt>
                <c:pt idx="43020">
                  <c:v>5.6221649999999999</c:v>
                </c:pt>
                <c:pt idx="43021">
                  <c:v>5.6228131250016</c:v>
                </c:pt>
                <c:pt idx="43022">
                  <c:v>5.6231693750015994</c:v>
                </c:pt>
                <c:pt idx="43023">
                  <c:v>5.6235956250015997</c:v>
                </c:pt>
                <c:pt idx="43024">
                  <c:v>5.6239656250015999</c:v>
                </c:pt>
                <c:pt idx="43025">
                  <c:v>5.6243962500000002</c:v>
                </c:pt>
                <c:pt idx="43026">
                  <c:v>5.6247193750015994</c:v>
                </c:pt>
                <c:pt idx="43027">
                  <c:v>5.6250893750015996</c:v>
                </c:pt>
                <c:pt idx="43028">
                  <c:v>5.6254324999999996</c:v>
                </c:pt>
                <c:pt idx="43029">
                  <c:v>5.6261162499999999</c:v>
                </c:pt>
                <c:pt idx="43030">
                  <c:v>5.6264681250016002</c:v>
                </c:pt>
                <c:pt idx="43031">
                  <c:v>5.6268675000000004</c:v>
                </c:pt>
                <c:pt idx="43032">
                  <c:v>5.6275512499999998</c:v>
                </c:pt>
                <c:pt idx="43033">
                  <c:v>5.6278806250016</c:v>
                </c:pt>
                <c:pt idx="43034">
                  <c:v>5.6282318750015996</c:v>
                </c:pt>
                <c:pt idx="43035">
                  <c:v>5.6286199999999997</c:v>
                </c:pt>
                <c:pt idx="43036">
                  <c:v>5.6289625000000001</c:v>
                </c:pt>
                <c:pt idx="43037">
                  <c:v>5.6294106250015998</c:v>
                </c:pt>
                <c:pt idx="43038">
                  <c:v>5.6297606250015999</c:v>
                </c:pt>
                <c:pt idx="43039">
                  <c:v>5.6301437500000002</c:v>
                </c:pt>
                <c:pt idx="43040">
                  <c:v>5.6305125</c:v>
                </c:pt>
                <c:pt idx="43041">
                  <c:v>5.6309825</c:v>
                </c:pt>
                <c:pt idx="43042">
                  <c:v>5.6314399999999996</c:v>
                </c:pt>
                <c:pt idx="43043">
                  <c:v>5.6317962499999998</c:v>
                </c:pt>
                <c:pt idx="43044">
                  <c:v>5.6321925000000004</c:v>
                </c:pt>
                <c:pt idx="43045">
                  <c:v>5.6325393750016</c:v>
                </c:pt>
                <c:pt idx="43046">
                  <c:v>5.6329693750015997</c:v>
                </c:pt>
                <c:pt idx="43047">
                  <c:v>5.6333656250016002</c:v>
                </c:pt>
                <c:pt idx="43048">
                  <c:v>5.6337425000000003</c:v>
                </c:pt>
                <c:pt idx="43049">
                  <c:v>5.6341193750015996</c:v>
                </c:pt>
                <c:pt idx="43050">
                  <c:v>5.6344424999999996</c:v>
                </c:pt>
                <c:pt idx="43051">
                  <c:v>5.634925</c:v>
                </c:pt>
                <c:pt idx="43052">
                  <c:v>5.6344018750015996</c:v>
                </c:pt>
                <c:pt idx="43053">
                  <c:v>5.6340162500000002</c:v>
                </c:pt>
                <c:pt idx="43054">
                  <c:v>5.6335850000000001</c:v>
                </c:pt>
                <c:pt idx="43055">
                  <c:v>5.6331393750015994</c:v>
                </c:pt>
                <c:pt idx="43056">
                  <c:v>5.63273125</c:v>
                </c:pt>
                <c:pt idx="43057">
                  <c:v>5.6321781250015999</c:v>
                </c:pt>
                <c:pt idx="43058">
                  <c:v>5.6314824999999997</c:v>
                </c:pt>
                <c:pt idx="43059">
                  <c:v>5.6308212500000003</c:v>
                </c:pt>
                <c:pt idx="43060">
                  <c:v>5.6298881250015995</c:v>
                </c:pt>
                <c:pt idx="43061">
                  <c:v>5.6289037500000001</c:v>
                </c:pt>
                <c:pt idx="43062">
                  <c:v>5.6278600000000001</c:v>
                </c:pt>
                <c:pt idx="43063">
                  <c:v>5.6267837500000004</c:v>
                </c:pt>
                <c:pt idx="43064">
                  <c:v>5.6256812500000004</c:v>
                </c:pt>
                <c:pt idx="43065">
                  <c:v>5.6245475000000003</c:v>
                </c:pt>
                <c:pt idx="43066">
                  <c:v>5.6234400000000004</c:v>
                </c:pt>
                <c:pt idx="43067">
                  <c:v>5.6224162499999997</c:v>
                </c:pt>
                <c:pt idx="43068">
                  <c:v>5.6214743750015996</c:v>
                </c:pt>
                <c:pt idx="43069">
                  <c:v>5.6205037500000001</c:v>
                </c:pt>
                <c:pt idx="43070">
                  <c:v>5.6197999999999997</c:v>
                </c:pt>
                <c:pt idx="43071">
                  <c:v>5.6192043750015994</c:v>
                </c:pt>
                <c:pt idx="43072">
                  <c:v>5.6186381250016</c:v>
                </c:pt>
                <c:pt idx="43073">
                  <c:v>5.6181887499999998</c:v>
                </c:pt>
                <c:pt idx="43074">
                  <c:v>5.6178006250015997</c:v>
                </c:pt>
                <c:pt idx="43075">
                  <c:v>5.6172325000000001</c:v>
                </c:pt>
                <c:pt idx="43076">
                  <c:v>5.6167087499999999</c:v>
                </c:pt>
                <c:pt idx="43077">
                  <c:v>5.6162531250015997</c:v>
                </c:pt>
                <c:pt idx="43078">
                  <c:v>5.6158856250015994</c:v>
                </c:pt>
                <c:pt idx="43079">
                  <c:v>5.6154012499999997</c:v>
                </c:pt>
                <c:pt idx="43080">
                  <c:v>5.6150756250015998</c:v>
                </c:pt>
                <c:pt idx="43081">
                  <c:v>5.6147331250015995</c:v>
                </c:pt>
                <c:pt idx="43082">
                  <c:v>5.6142700000000003</c:v>
                </c:pt>
                <c:pt idx="43083">
                  <c:v>5.6138187500000001</c:v>
                </c:pt>
                <c:pt idx="43084">
                  <c:v>5.6134925000000004</c:v>
                </c:pt>
                <c:pt idx="43085">
                  <c:v>5.6138162500000002</c:v>
                </c:pt>
                <c:pt idx="43086">
                  <c:v>5.6142174999999996</c:v>
                </c:pt>
                <c:pt idx="43087">
                  <c:v>5.6145474999999996</c:v>
                </c:pt>
                <c:pt idx="43088">
                  <c:v>5.6149143750016002</c:v>
                </c:pt>
                <c:pt idx="43089">
                  <c:v>5.6152775000000004</c:v>
                </c:pt>
                <c:pt idx="43090">
                  <c:v>5.6156056250016002</c:v>
                </c:pt>
                <c:pt idx="43091">
                  <c:v>5.6161418750015999</c:v>
                </c:pt>
                <c:pt idx="43092">
                  <c:v>5.6166</c:v>
                </c:pt>
                <c:pt idx="43093">
                  <c:v>5.6171806250016001</c:v>
                </c:pt>
                <c:pt idx="43094">
                  <c:v>5.6175006250015995</c:v>
                </c:pt>
                <c:pt idx="43095">
                  <c:v>5.6181543750016001</c:v>
                </c:pt>
                <c:pt idx="43096">
                  <c:v>5.6186831250016001</c:v>
                </c:pt>
                <c:pt idx="43097">
                  <c:v>5.6190543750015998</c:v>
                </c:pt>
                <c:pt idx="43098">
                  <c:v>5.6197074999999996</c:v>
                </c:pt>
                <c:pt idx="43099">
                  <c:v>5.6202906250015996</c:v>
                </c:pt>
                <c:pt idx="43100">
                  <c:v>5.6208656250016</c:v>
                </c:pt>
                <c:pt idx="43101">
                  <c:v>5.6211868750015999</c:v>
                </c:pt>
                <c:pt idx="43102">
                  <c:v>5.6215574999999998</c:v>
                </c:pt>
                <c:pt idx="43103">
                  <c:v>5.6219106250015995</c:v>
                </c:pt>
                <c:pt idx="43104">
                  <c:v>5.6226174999999996</c:v>
                </c:pt>
                <c:pt idx="43105">
                  <c:v>5.62296</c:v>
                </c:pt>
                <c:pt idx="43106">
                  <c:v>5.6233343750015994</c:v>
                </c:pt>
                <c:pt idx="43107">
                  <c:v>5.6236706250015995</c:v>
                </c:pt>
                <c:pt idx="43108">
                  <c:v>5.6240800000000002</c:v>
                </c:pt>
                <c:pt idx="43109">
                  <c:v>5.6244681250015995</c:v>
                </c:pt>
                <c:pt idx="43110">
                  <c:v>5.6247981250015995</c:v>
                </c:pt>
                <c:pt idx="43111">
                  <c:v>5.6251862499999996</c:v>
                </c:pt>
                <c:pt idx="43112">
                  <c:v>5.6255087499999998</c:v>
                </c:pt>
                <c:pt idx="43113">
                  <c:v>5.6259187500000003</c:v>
                </c:pt>
                <c:pt idx="43114">
                  <c:v>5.6262706250015997</c:v>
                </c:pt>
                <c:pt idx="43115">
                  <c:v>5.6266581250016001</c:v>
                </c:pt>
                <c:pt idx="43116">
                  <c:v>5.6270350000000002</c:v>
                </c:pt>
                <c:pt idx="43117">
                  <c:v>5.62735875</c:v>
                </c:pt>
                <c:pt idx="43118">
                  <c:v>5.6276843750015999</c:v>
                </c:pt>
                <c:pt idx="43119">
                  <c:v>5.6283068750015994</c:v>
                </c:pt>
                <c:pt idx="43120">
                  <c:v>5.62890625</c:v>
                </c:pt>
                <c:pt idx="43121">
                  <c:v>5.6294449999999996</c:v>
                </c:pt>
                <c:pt idx="43122">
                  <c:v>5.6299443750015996</c:v>
                </c:pt>
                <c:pt idx="43123">
                  <c:v>5.6304843750015996</c:v>
                </c:pt>
                <c:pt idx="43124">
                  <c:v>5.6310593750016</c:v>
                </c:pt>
                <c:pt idx="43125">
                  <c:v>5.6315768750016</c:v>
                </c:pt>
                <c:pt idx="43126">
                  <c:v>5.6319875000000001</c:v>
                </c:pt>
                <c:pt idx="43127">
                  <c:v>5.6316318750015997</c:v>
                </c:pt>
                <c:pt idx="43128">
                  <c:v>5.6309674999999997</c:v>
                </c:pt>
                <c:pt idx="43129">
                  <c:v>5.6300187499999996</c:v>
                </c:pt>
                <c:pt idx="43130">
                  <c:v>5.6287874999999996</c:v>
                </c:pt>
                <c:pt idx="43131">
                  <c:v>5.6273412499999997</c:v>
                </c:pt>
                <c:pt idx="43132">
                  <c:v>5.6256868750016</c:v>
                </c:pt>
                <c:pt idx="43133">
                  <c:v>5.6239831250016001</c:v>
                </c:pt>
                <c:pt idx="43134">
                  <c:v>5.6221393750016002</c:v>
                </c:pt>
                <c:pt idx="43135">
                  <c:v>5.6202481250015994</c:v>
                </c:pt>
                <c:pt idx="43136">
                  <c:v>5.6183731250015994</c:v>
                </c:pt>
                <c:pt idx="43137">
                  <c:v>5.6165931250016001</c:v>
                </c:pt>
                <c:pt idx="43138">
                  <c:v>5.6151656250016</c:v>
                </c:pt>
                <c:pt idx="43139">
                  <c:v>5.6139074999999998</c:v>
                </c:pt>
                <c:pt idx="43140">
                  <c:v>5.6129656250015998</c:v>
                </c:pt>
                <c:pt idx="43141">
                  <c:v>5.6121249999999998</c:v>
                </c:pt>
                <c:pt idx="43142">
                  <c:v>5.6115637500000002</c:v>
                </c:pt>
                <c:pt idx="43143">
                  <c:v>5.6110787499999999</c:v>
                </c:pt>
                <c:pt idx="43144">
                  <c:v>5.6105581250015994</c:v>
                </c:pt>
                <c:pt idx="43145">
                  <c:v>5.6102031250015996</c:v>
                </c:pt>
                <c:pt idx="43146">
                  <c:v>5.6105918750015995</c:v>
                </c:pt>
                <c:pt idx="43147">
                  <c:v>5.6111512499999998</c:v>
                </c:pt>
                <c:pt idx="43148">
                  <c:v>5.6115412500000001</c:v>
                </c:pt>
                <c:pt idx="43149">
                  <c:v>5.6118918750016</c:v>
                </c:pt>
                <c:pt idx="43150">
                  <c:v>5.6122918750016</c:v>
                </c:pt>
                <c:pt idx="43151">
                  <c:v>5.6127237499999998</c:v>
                </c:pt>
                <c:pt idx="43152">
                  <c:v>5.6132187499999997</c:v>
                </c:pt>
                <c:pt idx="43153">
                  <c:v>5.6137537499999999</c:v>
                </c:pt>
                <c:pt idx="43154">
                  <c:v>5.6143331250015995</c:v>
                </c:pt>
                <c:pt idx="43155">
                  <c:v>5.6147943750015994</c:v>
                </c:pt>
                <c:pt idx="43156">
                  <c:v>5.6152962500000001</c:v>
                </c:pt>
                <c:pt idx="43157">
                  <c:v>5.6156350000000002</c:v>
                </c:pt>
                <c:pt idx="43158">
                  <c:v>5.6160606250015999</c:v>
                </c:pt>
                <c:pt idx="43159">
                  <c:v>5.6164993750015997</c:v>
                </c:pt>
                <c:pt idx="43160">
                  <c:v>5.6169725000000001</c:v>
                </c:pt>
                <c:pt idx="43161">
                  <c:v>5.6175075000000003</c:v>
                </c:pt>
                <c:pt idx="43162">
                  <c:v>5.6179862500000004</c:v>
                </c:pt>
                <c:pt idx="43163">
                  <c:v>5.6183949999999996</c:v>
                </c:pt>
                <c:pt idx="43164">
                  <c:v>5.6188231250016001</c:v>
                </c:pt>
                <c:pt idx="43165">
                  <c:v>5.61917125</c:v>
                </c:pt>
                <c:pt idx="43166">
                  <c:v>5.6189987500000003</c:v>
                </c:pt>
                <c:pt idx="43167">
                  <c:v>5.6184593750016001</c:v>
                </c:pt>
                <c:pt idx="43168">
                  <c:v>5.6178581250016002</c:v>
                </c:pt>
                <c:pt idx="43169">
                  <c:v>5.6173918750015996</c:v>
                </c:pt>
                <c:pt idx="43170">
                  <c:v>5.6169306250015998</c:v>
                </c:pt>
                <c:pt idx="43171">
                  <c:v>5.6165062499999996</c:v>
                </c:pt>
                <c:pt idx="43172">
                  <c:v>5.6160787499999998</c:v>
                </c:pt>
                <c:pt idx="43173">
                  <c:v>5.6156350000000002</c:v>
                </c:pt>
                <c:pt idx="43174">
                  <c:v>5.6151737500000003</c:v>
                </c:pt>
                <c:pt idx="43175">
                  <c:v>5.6146593750016001</c:v>
                </c:pt>
                <c:pt idx="43176">
                  <c:v>5.6142568750016002</c:v>
                </c:pt>
                <c:pt idx="43177">
                  <c:v>5.6138250000000003</c:v>
                </c:pt>
                <c:pt idx="43178">
                  <c:v>5.6134812500000004</c:v>
                </c:pt>
                <c:pt idx="43179">
                  <c:v>5.6130143750016002</c:v>
                </c:pt>
                <c:pt idx="43180">
                  <c:v>5.6126525000000003</c:v>
                </c:pt>
                <c:pt idx="43181">
                  <c:v>5.6129893750016002</c:v>
                </c:pt>
                <c:pt idx="43182">
                  <c:v>5.6133631250015998</c:v>
                </c:pt>
                <c:pt idx="43183">
                  <c:v>5.6137968750015999</c:v>
                </c:pt>
                <c:pt idx="43184">
                  <c:v>5.6142218750015997</c:v>
                </c:pt>
                <c:pt idx="43185">
                  <c:v>5.6145806250015999</c:v>
                </c:pt>
                <c:pt idx="43186">
                  <c:v>5.6149468750015998</c:v>
                </c:pt>
                <c:pt idx="43187">
                  <c:v>5.6153418750016</c:v>
                </c:pt>
                <c:pt idx="43188">
                  <c:v>5.6157381250015996</c:v>
                </c:pt>
                <c:pt idx="43189">
                  <c:v>5.6161325</c:v>
                </c:pt>
                <c:pt idx="43190">
                  <c:v>5.6165275000000001</c:v>
                </c:pt>
                <c:pt idx="43191">
                  <c:v>5.6169131250015996</c:v>
                </c:pt>
                <c:pt idx="43192">
                  <c:v>5.6173668750015997</c:v>
                </c:pt>
                <c:pt idx="43193">
                  <c:v>5.6178968750016001</c:v>
                </c:pt>
                <c:pt idx="43194">
                  <c:v>5.6184362500000002</c:v>
                </c:pt>
                <c:pt idx="43195">
                  <c:v>5.6188993750015994</c:v>
                </c:pt>
                <c:pt idx="43196">
                  <c:v>5.6194556250016001</c:v>
                </c:pt>
                <c:pt idx="43197">
                  <c:v>5.6199624999999997</c:v>
                </c:pt>
                <c:pt idx="43198">
                  <c:v>5.6203950000000003</c:v>
                </c:pt>
                <c:pt idx="43199">
                  <c:v>5.6207268750015995</c:v>
                </c:pt>
                <c:pt idx="43200">
                  <c:v>5.6210674999999997</c:v>
                </c:pt>
                <c:pt idx="43201">
                  <c:v>5.6205875000000001</c:v>
                </c:pt>
                <c:pt idx="43202">
                  <c:v>5.6199581250015997</c:v>
                </c:pt>
                <c:pt idx="43203">
                  <c:v>5.6195618750016001</c:v>
                </c:pt>
                <c:pt idx="43204">
                  <c:v>5.6191106250015999</c:v>
                </c:pt>
                <c:pt idx="43205">
                  <c:v>5.6187025000000004</c:v>
                </c:pt>
                <c:pt idx="43206">
                  <c:v>5.6181456250016</c:v>
                </c:pt>
                <c:pt idx="43207">
                  <c:v>5.61766875</c:v>
                </c:pt>
                <c:pt idx="43208">
                  <c:v>5.6171606250016</c:v>
                </c:pt>
                <c:pt idx="43209">
                  <c:v>5.6166462499999996</c:v>
                </c:pt>
                <c:pt idx="43210">
                  <c:v>5.6160212500000002</c:v>
                </c:pt>
                <c:pt idx="43211">
                  <c:v>5.6153568750015994</c:v>
                </c:pt>
                <c:pt idx="43212">
                  <c:v>5.6147274999999999</c:v>
                </c:pt>
                <c:pt idx="43213">
                  <c:v>5.6139656250016001</c:v>
                </c:pt>
                <c:pt idx="43214">
                  <c:v>5.6131256250015999</c:v>
                </c:pt>
                <c:pt idx="43215">
                  <c:v>5.6122199999999998</c:v>
                </c:pt>
                <c:pt idx="43216">
                  <c:v>5.6113318750015999</c:v>
                </c:pt>
                <c:pt idx="43217">
                  <c:v>5.6104168750015999</c:v>
                </c:pt>
                <c:pt idx="43218">
                  <c:v>5.6094843750015997</c:v>
                </c:pt>
                <c:pt idx="43219">
                  <c:v>5.6086668750015995</c:v>
                </c:pt>
                <c:pt idx="43220">
                  <c:v>5.6079856250016</c:v>
                </c:pt>
                <c:pt idx="43221">
                  <c:v>5.6073537499999997</c:v>
                </c:pt>
                <c:pt idx="43222">
                  <c:v>5.6067606250016002</c:v>
                </c:pt>
                <c:pt idx="43223">
                  <c:v>5.6064087499999999</c:v>
                </c:pt>
                <c:pt idx="43224">
                  <c:v>5.6060375000000002</c:v>
                </c:pt>
                <c:pt idx="43225">
                  <c:v>5.6065593750015994</c:v>
                </c:pt>
                <c:pt idx="43226">
                  <c:v>5.6069331250015999</c:v>
                </c:pt>
                <c:pt idx="43227">
                  <c:v>5.6073137500000003</c:v>
                </c:pt>
                <c:pt idx="43228">
                  <c:v>5.6077693750015998</c:v>
                </c:pt>
                <c:pt idx="43229">
                  <c:v>5.6081206250015994</c:v>
                </c:pt>
                <c:pt idx="43230">
                  <c:v>5.6085612500000002</c:v>
                </c:pt>
                <c:pt idx="43231">
                  <c:v>5.6089581250015996</c:v>
                </c:pt>
                <c:pt idx="43232">
                  <c:v>5.6094262500000003</c:v>
                </c:pt>
                <c:pt idx="43233">
                  <c:v>5.6099462500000001</c:v>
                </c:pt>
                <c:pt idx="43234">
                  <c:v>5.6104937499999998</c:v>
                </c:pt>
                <c:pt idx="43235">
                  <c:v>5.6110300000000004</c:v>
                </c:pt>
                <c:pt idx="43236">
                  <c:v>5.6113537500000001</c:v>
                </c:pt>
                <c:pt idx="43237">
                  <c:v>5.6116912499999998</c:v>
                </c:pt>
                <c:pt idx="43238">
                  <c:v>5.6123656250015994</c:v>
                </c:pt>
                <c:pt idx="43239">
                  <c:v>5.6129743750015999</c:v>
                </c:pt>
                <c:pt idx="43240">
                  <c:v>5.6134706250016002</c:v>
                </c:pt>
                <c:pt idx="43241">
                  <c:v>5.6138368750016001</c:v>
                </c:pt>
                <c:pt idx="43242">
                  <c:v>5.6142037499999997</c:v>
                </c:pt>
                <c:pt idx="43243">
                  <c:v>5.6145375</c:v>
                </c:pt>
                <c:pt idx="43244">
                  <c:v>5.6148724999999997</c:v>
                </c:pt>
                <c:pt idx="43245">
                  <c:v>5.6155162499999998</c:v>
                </c:pt>
                <c:pt idx="43246">
                  <c:v>5.6159293750015999</c:v>
                </c:pt>
                <c:pt idx="43247">
                  <c:v>5.6162887499999998</c:v>
                </c:pt>
                <c:pt idx="43248">
                  <c:v>5.6166799999999997</c:v>
                </c:pt>
                <c:pt idx="43249">
                  <c:v>5.6171031250015995</c:v>
                </c:pt>
                <c:pt idx="43250">
                  <c:v>5.6177793750016001</c:v>
                </c:pt>
                <c:pt idx="43251">
                  <c:v>5.6184281250015999</c:v>
                </c:pt>
                <c:pt idx="43252">
                  <c:v>5.6187656250015996</c:v>
                </c:pt>
                <c:pt idx="43253">
                  <c:v>5.6191899999999997</c:v>
                </c:pt>
                <c:pt idx="43254">
                  <c:v>5.6195225000000004</c:v>
                </c:pt>
                <c:pt idx="43255">
                  <c:v>5.6202031250015994</c:v>
                </c:pt>
                <c:pt idx="43256">
                  <c:v>5.6205425</c:v>
                </c:pt>
                <c:pt idx="43257">
                  <c:v>5.6209418750015994</c:v>
                </c:pt>
                <c:pt idx="43258">
                  <c:v>5.6217050000000004</c:v>
                </c:pt>
                <c:pt idx="43259">
                  <c:v>5.6220868750015995</c:v>
                </c:pt>
                <c:pt idx="43260">
                  <c:v>5.6225056250016001</c:v>
                </c:pt>
                <c:pt idx="43261">
                  <c:v>5.6228543750015998</c:v>
                </c:pt>
                <c:pt idx="43262">
                  <c:v>5.6232543750015997</c:v>
                </c:pt>
                <c:pt idx="43263">
                  <c:v>5.6236943750016</c:v>
                </c:pt>
                <c:pt idx="43264">
                  <c:v>5.6240843750015994</c:v>
                </c:pt>
                <c:pt idx="43265">
                  <c:v>5.6245381250015996</c:v>
                </c:pt>
                <c:pt idx="43266">
                  <c:v>5.6249131250015996</c:v>
                </c:pt>
                <c:pt idx="43267">
                  <c:v>5.6253662499999999</c:v>
                </c:pt>
                <c:pt idx="43268">
                  <c:v>5.6257450000000002</c:v>
                </c:pt>
                <c:pt idx="43269">
                  <c:v>5.6261118750015999</c:v>
                </c:pt>
                <c:pt idx="43270">
                  <c:v>5.6265000000000001</c:v>
                </c:pt>
                <c:pt idx="43271">
                  <c:v>5.6268306250015998</c:v>
                </c:pt>
                <c:pt idx="43272">
                  <c:v>5.6271737499999999</c:v>
                </c:pt>
                <c:pt idx="43273">
                  <c:v>5.6276993750016002</c:v>
                </c:pt>
                <c:pt idx="43274">
                  <c:v>5.6270981250015994</c:v>
                </c:pt>
                <c:pt idx="43275">
                  <c:v>5.6264574999999999</c:v>
                </c:pt>
                <c:pt idx="43276">
                  <c:v>5.6255456250015996</c:v>
                </c:pt>
                <c:pt idx="43277">
                  <c:v>5.6242893750015996</c:v>
                </c:pt>
                <c:pt idx="43278">
                  <c:v>5.6229362500000004</c:v>
                </c:pt>
                <c:pt idx="43279">
                  <c:v>5.6213381250015999</c:v>
                </c:pt>
                <c:pt idx="43280">
                  <c:v>5.6196406250016002</c:v>
                </c:pt>
                <c:pt idx="43281">
                  <c:v>5.6178462500000004</c:v>
                </c:pt>
                <c:pt idx="43282">
                  <c:v>5.6159549999999996</c:v>
                </c:pt>
                <c:pt idx="43283">
                  <c:v>5.6142118750016001</c:v>
                </c:pt>
                <c:pt idx="43284">
                  <c:v>5.6124200000000002</c:v>
                </c:pt>
                <c:pt idx="43285">
                  <c:v>5.6109262500000003</c:v>
                </c:pt>
                <c:pt idx="43286">
                  <c:v>5.6096231250016002</c:v>
                </c:pt>
                <c:pt idx="43287">
                  <c:v>5.6086543750016</c:v>
                </c:pt>
                <c:pt idx="43288">
                  <c:v>5.60785</c:v>
                </c:pt>
                <c:pt idx="43289">
                  <c:v>5.6073181250015995</c:v>
                </c:pt>
                <c:pt idx="43290">
                  <c:v>5.6069699999999996</c:v>
                </c:pt>
                <c:pt idx="43291">
                  <c:v>5.6065806250015999</c:v>
                </c:pt>
                <c:pt idx="43292">
                  <c:v>5.6067293750016001</c:v>
                </c:pt>
                <c:pt idx="43293">
                  <c:v>5.6068637499999996</c:v>
                </c:pt>
                <c:pt idx="43294">
                  <c:v>5.6072643750015994</c:v>
                </c:pt>
                <c:pt idx="43295">
                  <c:v>5.6076593750015995</c:v>
                </c:pt>
                <c:pt idx="43296">
                  <c:v>5.6080443750016</c:v>
                </c:pt>
                <c:pt idx="43297">
                  <c:v>5.6084262499999999</c:v>
                </c:pt>
                <c:pt idx="43298">
                  <c:v>5.6087581250016001</c:v>
                </c:pt>
                <c:pt idx="43299">
                  <c:v>5.6091043750015999</c:v>
                </c:pt>
                <c:pt idx="43300">
                  <c:v>5.6094818750015998</c:v>
                </c:pt>
                <c:pt idx="43301">
                  <c:v>5.6098218750015993</c:v>
                </c:pt>
                <c:pt idx="43302">
                  <c:v>5.6101431250016001</c:v>
                </c:pt>
                <c:pt idx="43303">
                  <c:v>5.6105706250015999</c:v>
                </c:pt>
                <c:pt idx="43304">
                  <c:v>5.6109193750015995</c:v>
                </c:pt>
                <c:pt idx="43305">
                  <c:v>5.6113387499999998</c:v>
                </c:pt>
                <c:pt idx="43306">
                  <c:v>5.6116587500000001</c:v>
                </c:pt>
                <c:pt idx="43307">
                  <c:v>5.6121587499999999</c:v>
                </c:pt>
                <c:pt idx="43308">
                  <c:v>5.6127587500000002</c:v>
                </c:pt>
                <c:pt idx="43309">
                  <c:v>5.6131468750015996</c:v>
                </c:pt>
                <c:pt idx="43310">
                  <c:v>5.6135781250015997</c:v>
                </c:pt>
                <c:pt idx="43311">
                  <c:v>5.6140593750015997</c:v>
                </c:pt>
                <c:pt idx="43312">
                  <c:v>5.6145393750016002</c:v>
                </c:pt>
                <c:pt idx="43313">
                  <c:v>5.6149806250015999</c:v>
                </c:pt>
                <c:pt idx="43314">
                  <c:v>5.6155131250016002</c:v>
                </c:pt>
                <c:pt idx="43315">
                  <c:v>5.6158925000000002</c:v>
                </c:pt>
                <c:pt idx="43316">
                  <c:v>5.6154937499999997</c:v>
                </c:pt>
                <c:pt idx="43317">
                  <c:v>5.6148556250016002</c:v>
                </c:pt>
                <c:pt idx="43318">
                  <c:v>5.6144568750015997</c:v>
                </c:pt>
                <c:pt idx="43319">
                  <c:v>5.6139774999999998</c:v>
                </c:pt>
                <c:pt idx="43320">
                  <c:v>5.6134618750016001</c:v>
                </c:pt>
                <c:pt idx="43321">
                  <c:v>5.6128743750016001</c:v>
                </c:pt>
                <c:pt idx="43322">
                  <c:v>5.6121862499999997</c:v>
                </c:pt>
                <c:pt idx="43323">
                  <c:v>5.6114943750016</c:v>
                </c:pt>
                <c:pt idx="43324">
                  <c:v>5.6108074999999999</c:v>
                </c:pt>
                <c:pt idx="43325">
                  <c:v>5.6102081250015994</c:v>
                </c:pt>
                <c:pt idx="43326">
                  <c:v>5.6095168750015993</c:v>
                </c:pt>
                <c:pt idx="43327">
                  <c:v>5.6088687500000001</c:v>
                </c:pt>
                <c:pt idx="43328">
                  <c:v>5.6081675000000004</c:v>
                </c:pt>
                <c:pt idx="43329">
                  <c:v>5.6075287500000002</c:v>
                </c:pt>
                <c:pt idx="43330">
                  <c:v>5.6070143750015999</c:v>
                </c:pt>
                <c:pt idx="43331">
                  <c:v>5.6066018750015996</c:v>
                </c:pt>
                <c:pt idx="43332">
                  <c:v>5.6061243750015999</c:v>
                </c:pt>
                <c:pt idx="43333">
                  <c:v>5.6064999999999996</c:v>
                </c:pt>
                <c:pt idx="43334">
                  <c:v>5.6069006250015994</c:v>
                </c:pt>
                <c:pt idx="43335">
                  <c:v>5.6072631250015998</c:v>
                </c:pt>
                <c:pt idx="43336">
                  <c:v>5.6076356250016</c:v>
                </c:pt>
                <c:pt idx="43337">
                  <c:v>5.6080362499999996</c:v>
                </c:pt>
                <c:pt idx="43338">
                  <c:v>5.6083612499999997</c:v>
                </c:pt>
                <c:pt idx="43339">
                  <c:v>5.6087550000000004</c:v>
                </c:pt>
                <c:pt idx="43340">
                  <c:v>5.60928</c:v>
                </c:pt>
                <c:pt idx="43341">
                  <c:v>5.6099012500000001</c:v>
                </c:pt>
                <c:pt idx="43342">
                  <c:v>5.6103125</c:v>
                </c:pt>
                <c:pt idx="43343">
                  <c:v>5.6107118750015994</c:v>
                </c:pt>
                <c:pt idx="43344">
                  <c:v>5.6110600000000002</c:v>
                </c:pt>
                <c:pt idx="43345">
                  <c:v>5.6115406250015996</c:v>
                </c:pt>
                <c:pt idx="43346">
                  <c:v>5.6120956250015999</c:v>
                </c:pt>
                <c:pt idx="43347">
                  <c:v>5.6125850000000002</c:v>
                </c:pt>
                <c:pt idx="43348">
                  <c:v>5.6131218750015996</c:v>
                </c:pt>
                <c:pt idx="43349">
                  <c:v>5.6136825000000004</c:v>
                </c:pt>
                <c:pt idx="43350">
                  <c:v>5.6140625000000002</c:v>
                </c:pt>
                <c:pt idx="43351">
                  <c:v>5.6144506250015995</c:v>
                </c:pt>
                <c:pt idx="43352">
                  <c:v>5.6148699999999998</c:v>
                </c:pt>
                <c:pt idx="43353">
                  <c:v>5.6152843750015995</c:v>
                </c:pt>
                <c:pt idx="43354">
                  <c:v>5.6156050000000004</c:v>
                </c:pt>
                <c:pt idx="43355">
                  <c:v>5.6159637499999997</c:v>
                </c:pt>
                <c:pt idx="43356">
                  <c:v>5.6154787500000003</c:v>
                </c:pt>
                <c:pt idx="43357">
                  <c:v>5.6150031250015999</c:v>
                </c:pt>
                <c:pt idx="43358">
                  <c:v>5.6146324999999999</c:v>
                </c:pt>
                <c:pt idx="43359">
                  <c:v>5.6141899999999998</c:v>
                </c:pt>
                <c:pt idx="43360">
                  <c:v>5.6136506250015996</c:v>
                </c:pt>
                <c:pt idx="43361">
                  <c:v>5.6131175000000004</c:v>
                </c:pt>
                <c:pt idx="43362">
                  <c:v>5.6124687499999997</c:v>
                </c:pt>
                <c:pt idx="43363">
                  <c:v>5.6119287499999997</c:v>
                </c:pt>
                <c:pt idx="43364">
                  <c:v>5.6112806250015996</c:v>
                </c:pt>
                <c:pt idx="43365">
                  <c:v>5.6106237500000002</c:v>
                </c:pt>
                <c:pt idx="43366">
                  <c:v>5.6098318750015999</c:v>
                </c:pt>
                <c:pt idx="43367">
                  <c:v>5.6090606250016002</c:v>
                </c:pt>
                <c:pt idx="43368">
                  <c:v>5.6083587499999998</c:v>
                </c:pt>
                <c:pt idx="43369">
                  <c:v>5.6077174999999997</c:v>
                </c:pt>
                <c:pt idx="43370">
                  <c:v>5.6072168750015994</c:v>
                </c:pt>
                <c:pt idx="43371">
                  <c:v>5.6066962499999997</c:v>
                </c:pt>
                <c:pt idx="43372">
                  <c:v>5.6063481250015998</c:v>
                </c:pt>
                <c:pt idx="43373">
                  <c:v>5.6059831250015995</c:v>
                </c:pt>
                <c:pt idx="43374">
                  <c:v>5.6056237500000003</c:v>
                </c:pt>
                <c:pt idx="43375">
                  <c:v>5.6059625000000004</c:v>
                </c:pt>
                <c:pt idx="43376">
                  <c:v>5.6062843750016</c:v>
                </c:pt>
                <c:pt idx="43377">
                  <c:v>5.6066624999999997</c:v>
                </c:pt>
                <c:pt idx="43378">
                  <c:v>5.6070706250016</c:v>
                </c:pt>
                <c:pt idx="43379">
                  <c:v>5.6071749999999998</c:v>
                </c:pt>
                <c:pt idx="43380">
                  <c:v>5.6068550000000004</c:v>
                </c:pt>
                <c:pt idx="43381">
                  <c:v>5.6067225000000001</c:v>
                </c:pt>
                <c:pt idx="43382">
                  <c:v>5.6070981250015999</c:v>
                </c:pt>
                <c:pt idx="43383">
                  <c:v>5.606725</c:v>
                </c:pt>
                <c:pt idx="43384">
                  <c:v>5.6063268750016002</c:v>
                </c:pt>
                <c:pt idx="43385">
                  <c:v>5.6060062500000001</c:v>
                </c:pt>
                <c:pt idx="43386">
                  <c:v>5.6056843750015997</c:v>
                </c:pt>
                <c:pt idx="43387">
                  <c:v>5.6052774999999997</c:v>
                </c:pt>
                <c:pt idx="43388">
                  <c:v>5.6048887499999998</c:v>
                </c:pt>
                <c:pt idx="43389">
                  <c:v>5.6045249999999998</c:v>
                </c:pt>
                <c:pt idx="43390">
                  <c:v>5.6042043750015997</c:v>
                </c:pt>
                <c:pt idx="43391">
                  <c:v>5.6045318750015998</c:v>
                </c:pt>
                <c:pt idx="43392">
                  <c:v>5.6049049999999996</c:v>
                </c:pt>
                <c:pt idx="43393">
                  <c:v>5.6053487500000001</c:v>
                </c:pt>
                <c:pt idx="43394">
                  <c:v>5.6058387500000002</c:v>
                </c:pt>
                <c:pt idx="43395">
                  <c:v>5.6062762499999996</c:v>
                </c:pt>
                <c:pt idx="43396">
                  <c:v>5.6067212499999997</c:v>
                </c:pt>
                <c:pt idx="43397">
                  <c:v>5.6071943750016002</c:v>
                </c:pt>
                <c:pt idx="43398">
                  <c:v>5.6076762499999999</c:v>
                </c:pt>
                <c:pt idx="43399">
                  <c:v>5.6081243750015997</c:v>
                </c:pt>
                <c:pt idx="43400">
                  <c:v>5.6086162499999999</c:v>
                </c:pt>
                <c:pt idx="43401">
                  <c:v>5.6091043750015999</c:v>
                </c:pt>
                <c:pt idx="43402">
                  <c:v>5.6096456250015994</c:v>
                </c:pt>
                <c:pt idx="43403">
                  <c:v>5.61011375</c:v>
                </c:pt>
                <c:pt idx="43404">
                  <c:v>5.6105443750015995</c:v>
                </c:pt>
                <c:pt idx="43405">
                  <c:v>5.6109175000000002</c:v>
                </c:pt>
                <c:pt idx="43406">
                  <c:v>5.6113481250015997</c:v>
                </c:pt>
                <c:pt idx="43407">
                  <c:v>5.6116756250015998</c:v>
                </c:pt>
                <c:pt idx="43408">
                  <c:v>5.6120806250015995</c:v>
                </c:pt>
                <c:pt idx="43409">
                  <c:v>5.6125493750016</c:v>
                </c:pt>
                <c:pt idx="43410">
                  <c:v>5.6129956250015995</c:v>
                </c:pt>
                <c:pt idx="43411">
                  <c:v>5.6134725000000003</c:v>
                </c:pt>
                <c:pt idx="43412">
                  <c:v>5.6140062500000001</c:v>
                </c:pt>
                <c:pt idx="43413">
                  <c:v>5.6145756250016001</c:v>
                </c:pt>
                <c:pt idx="43414">
                  <c:v>5.6151043750016001</c:v>
                </c:pt>
                <c:pt idx="43415">
                  <c:v>5.6157275000000002</c:v>
                </c:pt>
                <c:pt idx="43416">
                  <c:v>5.6162731250015998</c:v>
                </c:pt>
                <c:pt idx="43417">
                  <c:v>5.6167837499999997</c:v>
                </c:pt>
                <c:pt idx="43418">
                  <c:v>5.6172856250015997</c:v>
                </c:pt>
                <c:pt idx="43419">
                  <c:v>5.6177918750015996</c:v>
                </c:pt>
                <c:pt idx="43420">
                  <c:v>5.6183162500000003</c:v>
                </c:pt>
                <c:pt idx="43421">
                  <c:v>5.6188025000000001</c:v>
                </c:pt>
                <c:pt idx="43422">
                  <c:v>5.6193425000000001</c:v>
                </c:pt>
                <c:pt idx="43423">
                  <c:v>5.6199631250015996</c:v>
                </c:pt>
                <c:pt idx="43424">
                  <c:v>5.6204175000000003</c:v>
                </c:pt>
                <c:pt idx="43425">
                  <c:v>5.6208981250015997</c:v>
                </c:pt>
                <c:pt idx="43426">
                  <c:v>5.6213643750015994</c:v>
                </c:pt>
                <c:pt idx="43427">
                  <c:v>5.6217206250015996</c:v>
                </c:pt>
                <c:pt idx="43428">
                  <c:v>5.6212531250015996</c:v>
                </c:pt>
                <c:pt idx="43429">
                  <c:v>5.6208668750015995</c:v>
                </c:pt>
                <c:pt idx="43430">
                  <c:v>5.6204274999999999</c:v>
                </c:pt>
                <c:pt idx="43431">
                  <c:v>5.6198531250016002</c:v>
                </c:pt>
                <c:pt idx="43432">
                  <c:v>5.6191018750015997</c:v>
                </c:pt>
                <c:pt idx="43433">
                  <c:v>5.6181231250015999</c:v>
                </c:pt>
                <c:pt idx="43434">
                  <c:v>5.6171168750015994</c:v>
                </c:pt>
                <c:pt idx="43435">
                  <c:v>5.6159437499999996</c:v>
                </c:pt>
                <c:pt idx="43436">
                  <c:v>5.6147799999999997</c:v>
                </c:pt>
                <c:pt idx="43437">
                  <c:v>5.6134750000000002</c:v>
                </c:pt>
                <c:pt idx="43438">
                  <c:v>5.6121949999999998</c:v>
                </c:pt>
                <c:pt idx="43439">
                  <c:v>5.6109512500000003</c:v>
                </c:pt>
                <c:pt idx="43440">
                  <c:v>5.6097118750016</c:v>
                </c:pt>
                <c:pt idx="43441">
                  <c:v>5.6086181250016001</c:v>
                </c:pt>
                <c:pt idx="43442">
                  <c:v>5.6075681250015998</c:v>
                </c:pt>
                <c:pt idx="43443">
                  <c:v>5.6067099999999996</c:v>
                </c:pt>
                <c:pt idx="43444">
                  <c:v>5.6059212499999997</c:v>
                </c:pt>
                <c:pt idx="43445">
                  <c:v>5.6052556250015995</c:v>
                </c:pt>
                <c:pt idx="43446">
                  <c:v>5.6046493750015998</c:v>
                </c:pt>
                <c:pt idx="43447">
                  <c:v>5.6041262500000002</c:v>
                </c:pt>
                <c:pt idx="43448">
                  <c:v>5.6036856250015994</c:v>
                </c:pt>
                <c:pt idx="43449">
                  <c:v>5.6033031250015997</c:v>
                </c:pt>
                <c:pt idx="43450">
                  <c:v>5.6028000000000002</c:v>
                </c:pt>
                <c:pt idx="43451">
                  <c:v>5.6024556250015998</c:v>
                </c:pt>
                <c:pt idx="43452">
                  <c:v>5.6026943750016001</c:v>
                </c:pt>
                <c:pt idx="43453">
                  <c:v>5.6024081250015998</c:v>
                </c:pt>
                <c:pt idx="43454">
                  <c:v>5.6027800000000001</c:v>
                </c:pt>
                <c:pt idx="43455">
                  <c:v>5.6031318750015995</c:v>
                </c:pt>
                <c:pt idx="43456">
                  <c:v>5.6035750000000002</c:v>
                </c:pt>
                <c:pt idx="43457">
                  <c:v>5.6034168750015994</c:v>
                </c:pt>
                <c:pt idx="43458">
                  <c:v>5.6029956250015998</c:v>
                </c:pt>
                <c:pt idx="43459">
                  <c:v>5.6024956250016</c:v>
                </c:pt>
                <c:pt idx="43460">
                  <c:v>5.6018331250015994</c:v>
                </c:pt>
                <c:pt idx="43461">
                  <c:v>5.6013781250015997</c:v>
                </c:pt>
                <c:pt idx="43462">
                  <c:v>5.6009462499999998</c:v>
                </c:pt>
                <c:pt idx="43463">
                  <c:v>5.6003906250015998</c:v>
                </c:pt>
                <c:pt idx="43464">
                  <c:v>5.5999081250015994</c:v>
                </c:pt>
                <c:pt idx="43465">
                  <c:v>5.5993437500000001</c:v>
                </c:pt>
                <c:pt idx="43466">
                  <c:v>5.5987806250015995</c:v>
                </c:pt>
                <c:pt idx="43467">
                  <c:v>5.5982624999999997</c:v>
                </c:pt>
                <c:pt idx="43468">
                  <c:v>5.5976681250015998</c:v>
                </c:pt>
                <c:pt idx="43469">
                  <c:v>5.5972625000000003</c:v>
                </c:pt>
                <c:pt idx="43470">
                  <c:v>5.5968356250015994</c:v>
                </c:pt>
                <c:pt idx="43471">
                  <c:v>5.596495</c:v>
                </c:pt>
                <c:pt idx="43472">
                  <c:v>5.5961362499999998</c:v>
                </c:pt>
                <c:pt idx="43473">
                  <c:v>5.5965487500000002</c:v>
                </c:pt>
                <c:pt idx="43474">
                  <c:v>5.5969981250015994</c:v>
                </c:pt>
                <c:pt idx="43475">
                  <c:v>5.5974106250015998</c:v>
                </c:pt>
                <c:pt idx="43476">
                  <c:v>5.5977968750015998</c:v>
                </c:pt>
                <c:pt idx="43477">
                  <c:v>5.5981643750016001</c:v>
                </c:pt>
                <c:pt idx="43478">
                  <c:v>5.5986093750016002</c:v>
                </c:pt>
                <c:pt idx="43479">
                  <c:v>5.5991612499999999</c:v>
                </c:pt>
                <c:pt idx="43480">
                  <c:v>5.5997443750015998</c:v>
                </c:pt>
                <c:pt idx="43481">
                  <c:v>5.6003512500000001</c:v>
                </c:pt>
                <c:pt idx="43482">
                  <c:v>5.6010225</c:v>
                </c:pt>
                <c:pt idx="43483">
                  <c:v>5.6016743750015996</c:v>
                </c:pt>
                <c:pt idx="43484">
                  <c:v>5.60232375</c:v>
                </c:pt>
                <c:pt idx="43485">
                  <c:v>5.6027112499999996</c:v>
                </c:pt>
                <c:pt idx="43486">
                  <c:v>5.6030687500000003</c:v>
                </c:pt>
                <c:pt idx="43487">
                  <c:v>5.6034649999999999</c:v>
                </c:pt>
                <c:pt idx="43488">
                  <c:v>5.6040725</c:v>
                </c:pt>
                <c:pt idx="43489">
                  <c:v>5.6044143750015998</c:v>
                </c:pt>
                <c:pt idx="43490">
                  <c:v>5.6050068750015996</c:v>
                </c:pt>
                <c:pt idx="43491">
                  <c:v>5.6055443750015996</c:v>
                </c:pt>
                <c:pt idx="43492">
                  <c:v>5.6060037500000002</c:v>
                </c:pt>
                <c:pt idx="43493">
                  <c:v>5.6064981250015995</c:v>
                </c:pt>
                <c:pt idx="43494">
                  <c:v>5.6070549999999999</c:v>
                </c:pt>
                <c:pt idx="43495">
                  <c:v>5.6073918750015999</c:v>
                </c:pt>
                <c:pt idx="43496">
                  <c:v>5.6080431250015996</c:v>
                </c:pt>
                <c:pt idx="43497">
                  <c:v>5.6086824999999996</c:v>
                </c:pt>
                <c:pt idx="43498">
                  <c:v>5.6090181250016</c:v>
                </c:pt>
                <c:pt idx="43499">
                  <c:v>5.6094043750016001</c:v>
                </c:pt>
                <c:pt idx="43500">
                  <c:v>5.6097299999999999</c:v>
                </c:pt>
                <c:pt idx="43501">
                  <c:v>5.6100568750016002</c:v>
                </c:pt>
                <c:pt idx="43502">
                  <c:v>5.6104050000000001</c:v>
                </c:pt>
                <c:pt idx="43503">
                  <c:v>5.6110224999999998</c:v>
                </c:pt>
                <c:pt idx="43504">
                  <c:v>5.6114949999999997</c:v>
                </c:pt>
                <c:pt idx="43505">
                  <c:v>5.6119075</c:v>
                </c:pt>
                <c:pt idx="43506">
                  <c:v>5.6123481250016001</c:v>
                </c:pt>
                <c:pt idx="43507">
                  <c:v>5.6124774999999998</c:v>
                </c:pt>
                <c:pt idx="43508">
                  <c:v>5.6120781250015996</c:v>
                </c:pt>
                <c:pt idx="43509">
                  <c:v>5.6116099999999998</c:v>
                </c:pt>
                <c:pt idx="43510">
                  <c:v>5.6112081250015997</c:v>
                </c:pt>
                <c:pt idx="43511">
                  <c:v>5.6107331250015999</c:v>
                </c:pt>
                <c:pt idx="43512">
                  <c:v>5.6099724999999996</c:v>
                </c:pt>
                <c:pt idx="43513">
                  <c:v>5.6091949999999997</c:v>
                </c:pt>
                <c:pt idx="43514">
                  <c:v>5.6082687499999997</c:v>
                </c:pt>
                <c:pt idx="43515">
                  <c:v>5.6073512499999998</c:v>
                </c:pt>
                <c:pt idx="43516">
                  <c:v>5.6064418750015994</c:v>
                </c:pt>
                <c:pt idx="43517">
                  <c:v>5.6054787499999996</c:v>
                </c:pt>
                <c:pt idx="43518">
                  <c:v>5.6045087499999999</c:v>
                </c:pt>
                <c:pt idx="43519">
                  <c:v>5.6035518750015996</c:v>
                </c:pt>
                <c:pt idx="43520">
                  <c:v>5.6028137500000001</c:v>
                </c:pt>
                <c:pt idx="43521">
                  <c:v>5.60209125</c:v>
                </c:pt>
                <c:pt idx="43522">
                  <c:v>5.6016737499999998</c:v>
                </c:pt>
                <c:pt idx="43523">
                  <c:v>5.60131625</c:v>
                </c:pt>
                <c:pt idx="43524">
                  <c:v>5.6008968750015997</c:v>
                </c:pt>
                <c:pt idx="43525">
                  <c:v>5.6004656250015996</c:v>
                </c:pt>
                <c:pt idx="43526">
                  <c:v>5.6008493750015997</c:v>
                </c:pt>
                <c:pt idx="43527">
                  <c:v>5.6009950000000002</c:v>
                </c:pt>
                <c:pt idx="43528">
                  <c:v>5.6006375000000004</c:v>
                </c:pt>
                <c:pt idx="43529">
                  <c:v>5.6001943750015997</c:v>
                </c:pt>
                <c:pt idx="43530">
                  <c:v>5.5996937500000001</c:v>
                </c:pt>
                <c:pt idx="43531">
                  <c:v>5.5993537499999997</c:v>
                </c:pt>
                <c:pt idx="43532">
                  <c:v>5.5989893750016</c:v>
                </c:pt>
                <c:pt idx="43533">
                  <c:v>5.5993143750016001</c:v>
                </c:pt>
                <c:pt idx="43534">
                  <c:v>5.5996681250015996</c:v>
                </c:pt>
                <c:pt idx="43535">
                  <c:v>5.6000275000000004</c:v>
                </c:pt>
                <c:pt idx="43536">
                  <c:v>5.6004775000000002</c:v>
                </c:pt>
                <c:pt idx="43537">
                  <c:v>5.6008543750015995</c:v>
                </c:pt>
                <c:pt idx="43538">
                  <c:v>5.6013606250015995</c:v>
                </c:pt>
                <c:pt idx="43539">
                  <c:v>5.6018968750016001</c:v>
                </c:pt>
                <c:pt idx="43540">
                  <c:v>5.6024268750015995</c:v>
                </c:pt>
                <c:pt idx="43541">
                  <c:v>5.60297</c:v>
                </c:pt>
                <c:pt idx="43542">
                  <c:v>5.6034206250015997</c:v>
                </c:pt>
                <c:pt idx="43543">
                  <c:v>5.6039218750015998</c:v>
                </c:pt>
                <c:pt idx="43544">
                  <c:v>5.6042956250015994</c:v>
                </c:pt>
                <c:pt idx="43545">
                  <c:v>5.6046337499999996</c:v>
                </c:pt>
                <c:pt idx="43546">
                  <c:v>5.6051418750015998</c:v>
                </c:pt>
                <c:pt idx="43547">
                  <c:v>5.6057093750015996</c:v>
                </c:pt>
                <c:pt idx="43548">
                  <c:v>5.6063662499999998</c:v>
                </c:pt>
                <c:pt idx="43549">
                  <c:v>5.6069837500000004</c:v>
                </c:pt>
                <c:pt idx="43550">
                  <c:v>5.6075249999999999</c:v>
                </c:pt>
                <c:pt idx="43551">
                  <c:v>5.6080337499999997</c:v>
                </c:pt>
                <c:pt idx="43552">
                  <c:v>5.6085743750015995</c:v>
                </c:pt>
                <c:pt idx="43553">
                  <c:v>5.6089237499999998</c:v>
                </c:pt>
                <c:pt idx="43554">
                  <c:v>5.6095325000000003</c:v>
                </c:pt>
                <c:pt idx="43555">
                  <c:v>5.6101918750015995</c:v>
                </c:pt>
                <c:pt idx="43556">
                  <c:v>5.6105937499999996</c:v>
                </c:pt>
                <c:pt idx="43557">
                  <c:v>5.6109456250015999</c:v>
                </c:pt>
                <c:pt idx="43558">
                  <c:v>5.6113162499999998</c:v>
                </c:pt>
                <c:pt idx="43559">
                  <c:v>5.6119081250015999</c:v>
                </c:pt>
                <c:pt idx="43560">
                  <c:v>5.6123237499999998</c:v>
                </c:pt>
                <c:pt idx="43561">
                  <c:v>5.6128175000000002</c:v>
                </c:pt>
                <c:pt idx="43562">
                  <c:v>5.6132031250015997</c:v>
                </c:pt>
                <c:pt idx="43563">
                  <c:v>5.6135643750015998</c:v>
                </c:pt>
                <c:pt idx="43564">
                  <c:v>5.6140299999999996</c:v>
                </c:pt>
                <c:pt idx="43565">
                  <c:v>5.6144112499999999</c:v>
                </c:pt>
                <c:pt idx="43566">
                  <c:v>5.6138356250015997</c:v>
                </c:pt>
                <c:pt idx="43567">
                  <c:v>5.61346875</c:v>
                </c:pt>
                <c:pt idx="43568">
                  <c:v>5.6130300000000002</c:v>
                </c:pt>
                <c:pt idx="43569">
                  <c:v>5.6124481250015998</c:v>
                </c:pt>
                <c:pt idx="43570">
                  <c:v>5.6118237500000001</c:v>
                </c:pt>
                <c:pt idx="43571">
                  <c:v>5.6111018750015997</c:v>
                </c:pt>
                <c:pt idx="43572">
                  <c:v>5.6103674999999997</c:v>
                </c:pt>
                <c:pt idx="43573">
                  <c:v>5.6094462500000004</c:v>
                </c:pt>
                <c:pt idx="43574">
                  <c:v>5.6085781250015998</c:v>
                </c:pt>
                <c:pt idx="43575">
                  <c:v>5.6076224999999997</c:v>
                </c:pt>
                <c:pt idx="43576">
                  <c:v>5.6067606250016002</c:v>
                </c:pt>
                <c:pt idx="43577">
                  <c:v>5.6058818750016002</c:v>
                </c:pt>
                <c:pt idx="43578">
                  <c:v>5.6050056250016</c:v>
                </c:pt>
                <c:pt idx="43579">
                  <c:v>5.6042118750015995</c:v>
                </c:pt>
                <c:pt idx="43580">
                  <c:v>5.60335625</c:v>
                </c:pt>
                <c:pt idx="43581">
                  <c:v>5.6025650000000002</c:v>
                </c:pt>
                <c:pt idx="43582">
                  <c:v>5.6018018750016001</c:v>
                </c:pt>
                <c:pt idx="43583">
                  <c:v>5.6010056250015996</c:v>
                </c:pt>
                <c:pt idx="43584">
                  <c:v>5.6001856250015996</c:v>
                </c:pt>
                <c:pt idx="43585">
                  <c:v>5.5993837500000003</c:v>
                </c:pt>
                <c:pt idx="43586">
                  <c:v>5.5985449999999997</c:v>
                </c:pt>
                <c:pt idx="43587">
                  <c:v>5.5977100000000002</c:v>
                </c:pt>
                <c:pt idx="43588">
                  <c:v>5.5969150000000001</c:v>
                </c:pt>
                <c:pt idx="43589">
                  <c:v>5.5961568750015998</c:v>
                </c:pt>
                <c:pt idx="43590">
                  <c:v>5.5954506250015994</c:v>
                </c:pt>
                <c:pt idx="43591">
                  <c:v>5.5947468750015998</c:v>
                </c:pt>
                <c:pt idx="43592">
                  <c:v>5.5940518750015995</c:v>
                </c:pt>
                <c:pt idx="43593">
                  <c:v>5.5935724999999996</c:v>
                </c:pt>
                <c:pt idx="43594">
                  <c:v>5.5931312499999999</c:v>
                </c:pt>
                <c:pt idx="43595">
                  <c:v>5.59256625</c:v>
                </c:pt>
                <c:pt idx="43596">
                  <c:v>5.5921725000000002</c:v>
                </c:pt>
                <c:pt idx="43597">
                  <c:v>5.5923224999999999</c:v>
                </c:pt>
                <c:pt idx="43598">
                  <c:v>5.5926862499999999</c:v>
                </c:pt>
                <c:pt idx="43599">
                  <c:v>5.5931575000000002</c:v>
                </c:pt>
                <c:pt idx="43600">
                  <c:v>5.5936431250015994</c:v>
                </c:pt>
                <c:pt idx="43601">
                  <c:v>5.5940481250016001</c:v>
                </c:pt>
                <c:pt idx="43602">
                  <c:v>5.5943937500000001</c:v>
                </c:pt>
                <c:pt idx="43603">
                  <c:v>5.5947681250015995</c:v>
                </c:pt>
                <c:pt idx="43604">
                  <c:v>5.5952831250015995</c:v>
                </c:pt>
                <c:pt idx="43605">
                  <c:v>5.5957575000000004</c:v>
                </c:pt>
                <c:pt idx="43606">
                  <c:v>5.5961881250015999</c:v>
                </c:pt>
                <c:pt idx="43607">
                  <c:v>5.5966950000000004</c:v>
                </c:pt>
                <c:pt idx="43608">
                  <c:v>5.5971849999999996</c:v>
                </c:pt>
                <c:pt idx="43609">
                  <c:v>5.5977312499999998</c:v>
                </c:pt>
                <c:pt idx="43610">
                  <c:v>5.5981868750016002</c:v>
                </c:pt>
                <c:pt idx="43611">
                  <c:v>5.5986687499999999</c:v>
                </c:pt>
                <c:pt idx="43612">
                  <c:v>5.5991693750015994</c:v>
                </c:pt>
                <c:pt idx="43613">
                  <c:v>5.5997656250015995</c:v>
                </c:pt>
                <c:pt idx="43614">
                  <c:v>5.6002062500000003</c:v>
                </c:pt>
                <c:pt idx="43615">
                  <c:v>5.6006712500000004</c:v>
                </c:pt>
                <c:pt idx="43616">
                  <c:v>5.6010831250016002</c:v>
                </c:pt>
                <c:pt idx="43617">
                  <c:v>5.6014837499999999</c:v>
                </c:pt>
                <c:pt idx="43618">
                  <c:v>5.6010024999999999</c:v>
                </c:pt>
                <c:pt idx="43619">
                  <c:v>5.6002731250015998</c:v>
                </c:pt>
                <c:pt idx="43620">
                  <c:v>5.5997349999999999</c:v>
                </c:pt>
                <c:pt idx="43621">
                  <c:v>5.5991156250016001</c:v>
                </c:pt>
                <c:pt idx="43622">
                  <c:v>5.5984056250015994</c:v>
                </c:pt>
                <c:pt idx="43623">
                  <c:v>5.5975762500000004</c:v>
                </c:pt>
                <c:pt idx="43624">
                  <c:v>5.5967131250015996</c:v>
                </c:pt>
                <c:pt idx="43625">
                  <c:v>5.5958468750015999</c:v>
                </c:pt>
                <c:pt idx="43626">
                  <c:v>5.5948743750015995</c:v>
                </c:pt>
                <c:pt idx="43627">
                  <c:v>5.5939656250015997</c:v>
                </c:pt>
                <c:pt idx="43628">
                  <c:v>5.5930549999999997</c:v>
                </c:pt>
                <c:pt idx="43629">
                  <c:v>5.5921900000000004</c:v>
                </c:pt>
                <c:pt idx="43630">
                  <c:v>5.5914099999999998</c:v>
                </c:pt>
                <c:pt idx="43631">
                  <c:v>5.5907549999999997</c:v>
                </c:pt>
                <c:pt idx="43632">
                  <c:v>5.5901756250016001</c:v>
                </c:pt>
                <c:pt idx="43633">
                  <c:v>5.5897287499999999</c:v>
                </c:pt>
                <c:pt idx="43634">
                  <c:v>5.5893631250015998</c:v>
                </c:pt>
                <c:pt idx="43635">
                  <c:v>5.5890137500000003</c:v>
                </c:pt>
                <c:pt idx="43636">
                  <c:v>5.5885431250015998</c:v>
                </c:pt>
                <c:pt idx="43637">
                  <c:v>5.5881693750016002</c:v>
                </c:pt>
                <c:pt idx="43638">
                  <c:v>5.5885893750015994</c:v>
                </c:pt>
                <c:pt idx="43639">
                  <c:v>5.5890199999999997</c:v>
                </c:pt>
                <c:pt idx="43640">
                  <c:v>5.5893712500000001</c:v>
                </c:pt>
                <c:pt idx="43641">
                  <c:v>5.5898025000000002</c:v>
                </c:pt>
                <c:pt idx="43642">
                  <c:v>5.5902762499999996</c:v>
                </c:pt>
                <c:pt idx="43643">
                  <c:v>5.5908606250016</c:v>
                </c:pt>
                <c:pt idx="43644">
                  <c:v>5.5914937499999997</c:v>
                </c:pt>
                <c:pt idx="43645">
                  <c:v>5.5920756250016002</c:v>
                </c:pt>
                <c:pt idx="43646">
                  <c:v>5.5923968750016</c:v>
                </c:pt>
                <c:pt idx="43647">
                  <c:v>5.5927337499999998</c:v>
                </c:pt>
                <c:pt idx="43648">
                  <c:v>5.5933731250015999</c:v>
                </c:pt>
                <c:pt idx="43649">
                  <c:v>5.5940174999999996</c:v>
                </c:pt>
                <c:pt idx="43650">
                  <c:v>5.5946393750015995</c:v>
                </c:pt>
                <c:pt idx="43651">
                  <c:v>5.5950418750016002</c:v>
                </c:pt>
                <c:pt idx="43652">
                  <c:v>5.5956562500000002</c:v>
                </c:pt>
                <c:pt idx="43653">
                  <c:v>5.5959812500000004</c:v>
                </c:pt>
                <c:pt idx="43654">
                  <c:v>5.5963275000000001</c:v>
                </c:pt>
                <c:pt idx="43655">
                  <c:v>5.5966737499999999</c:v>
                </c:pt>
                <c:pt idx="43656">
                  <c:v>5.5970374999999999</c:v>
                </c:pt>
                <c:pt idx="43657">
                  <c:v>5.5974181250015995</c:v>
                </c:pt>
                <c:pt idx="43658">
                  <c:v>5.5980774999999996</c:v>
                </c:pt>
                <c:pt idx="43659">
                  <c:v>5.5984056250015994</c:v>
                </c:pt>
                <c:pt idx="43660">
                  <c:v>5.5987937499999996</c:v>
                </c:pt>
                <c:pt idx="43661">
                  <c:v>5.5991368750015997</c:v>
                </c:pt>
                <c:pt idx="43662">
                  <c:v>5.5995225</c:v>
                </c:pt>
                <c:pt idx="43663">
                  <c:v>5.5999018750016001</c:v>
                </c:pt>
                <c:pt idx="43664">
                  <c:v>5.6002687499999997</c:v>
                </c:pt>
                <c:pt idx="43665">
                  <c:v>5.6006343750015999</c:v>
                </c:pt>
                <c:pt idx="43666">
                  <c:v>5.6012831250015997</c:v>
                </c:pt>
                <c:pt idx="43667">
                  <c:v>5.6016093750015994</c:v>
                </c:pt>
                <c:pt idx="43668">
                  <c:v>5.6019793750015996</c:v>
                </c:pt>
                <c:pt idx="43669">
                  <c:v>5.6026081250016002</c:v>
                </c:pt>
                <c:pt idx="43670">
                  <c:v>5.6032262499999996</c:v>
                </c:pt>
                <c:pt idx="43671">
                  <c:v>5.6037699999999999</c:v>
                </c:pt>
                <c:pt idx="43672">
                  <c:v>5.6043874999999996</c:v>
                </c:pt>
                <c:pt idx="43673">
                  <c:v>5.6048156250016001</c:v>
                </c:pt>
                <c:pt idx="43674">
                  <c:v>5.6051500000000001</c:v>
                </c:pt>
                <c:pt idx="43675">
                  <c:v>5.6048150000000003</c:v>
                </c:pt>
                <c:pt idx="43676">
                  <c:v>5.6042331250016</c:v>
                </c:pt>
                <c:pt idx="43677">
                  <c:v>5.6035493750015997</c:v>
                </c:pt>
                <c:pt idx="43678">
                  <c:v>5.6031149999999998</c:v>
                </c:pt>
                <c:pt idx="43679">
                  <c:v>5.6025518750016001</c:v>
                </c:pt>
                <c:pt idx="43680">
                  <c:v>5.6019956250015994</c:v>
                </c:pt>
                <c:pt idx="43681">
                  <c:v>5.6012950000000004</c:v>
                </c:pt>
                <c:pt idx="43682">
                  <c:v>5.6004318750015996</c:v>
                </c:pt>
                <c:pt idx="43683">
                  <c:v>5.5994468750015995</c:v>
                </c:pt>
                <c:pt idx="43684">
                  <c:v>5.5984631250015999</c:v>
                </c:pt>
                <c:pt idx="43685">
                  <c:v>5.5975056250015998</c:v>
                </c:pt>
                <c:pt idx="43686">
                  <c:v>5.5965006250015996</c:v>
                </c:pt>
                <c:pt idx="43687">
                  <c:v>5.5955931250016002</c:v>
                </c:pt>
                <c:pt idx="43688">
                  <c:v>5.5946268750015999</c:v>
                </c:pt>
                <c:pt idx="43689">
                  <c:v>5.5937593750015999</c:v>
                </c:pt>
                <c:pt idx="43690">
                  <c:v>5.5928687500000001</c:v>
                </c:pt>
                <c:pt idx="43691">
                  <c:v>5.5920537499999998</c:v>
                </c:pt>
                <c:pt idx="43692">
                  <c:v>5.5914368750015999</c:v>
                </c:pt>
                <c:pt idx="43693">
                  <c:v>5.5909212500000001</c:v>
                </c:pt>
                <c:pt idx="43694">
                  <c:v>5.590465</c:v>
                </c:pt>
                <c:pt idx="43695">
                  <c:v>5.5900643750015995</c:v>
                </c:pt>
                <c:pt idx="43696">
                  <c:v>5.58946875</c:v>
                </c:pt>
                <c:pt idx="43697">
                  <c:v>5.5890250000000004</c:v>
                </c:pt>
                <c:pt idx="43698">
                  <c:v>5.5886981250016001</c:v>
                </c:pt>
                <c:pt idx="43699">
                  <c:v>5.5889993750015998</c:v>
                </c:pt>
                <c:pt idx="43700">
                  <c:v>5.5892131250016002</c:v>
                </c:pt>
                <c:pt idx="43701">
                  <c:v>5.5896856250016</c:v>
                </c:pt>
                <c:pt idx="43702">
                  <c:v>5.5901806250016</c:v>
                </c:pt>
                <c:pt idx="43703">
                  <c:v>5.5906750000000001</c:v>
                </c:pt>
                <c:pt idx="43704">
                  <c:v>5.5911437499999996</c:v>
                </c:pt>
                <c:pt idx="43705">
                  <c:v>5.5914774999999999</c:v>
                </c:pt>
                <c:pt idx="43706">
                  <c:v>5.5918487499999996</c:v>
                </c:pt>
                <c:pt idx="43707">
                  <c:v>5.5923037500000001</c:v>
                </c:pt>
                <c:pt idx="43708">
                  <c:v>5.5927968750015999</c:v>
                </c:pt>
                <c:pt idx="43709">
                  <c:v>5.5933762500000004</c:v>
                </c:pt>
                <c:pt idx="43710">
                  <c:v>5.5940099999999999</c:v>
                </c:pt>
                <c:pt idx="43711">
                  <c:v>5.5946312499999999</c:v>
                </c:pt>
                <c:pt idx="43712">
                  <c:v>5.5952256250015999</c:v>
                </c:pt>
                <c:pt idx="43713">
                  <c:v>5.5958862500000004</c:v>
                </c:pt>
                <c:pt idx="43714">
                  <c:v>5.5964956250015998</c:v>
                </c:pt>
                <c:pt idx="43715">
                  <c:v>5.5968993750016001</c:v>
                </c:pt>
                <c:pt idx="43716">
                  <c:v>5.5972512500000002</c:v>
                </c:pt>
                <c:pt idx="43717">
                  <c:v>5.5976125000000003</c:v>
                </c:pt>
                <c:pt idx="43718">
                  <c:v>5.5979643750015997</c:v>
                </c:pt>
                <c:pt idx="43719">
                  <c:v>5.5983493750015993</c:v>
                </c:pt>
                <c:pt idx="43720">
                  <c:v>5.5990168750015998</c:v>
                </c:pt>
                <c:pt idx="43721">
                  <c:v>5.5994112500000002</c:v>
                </c:pt>
                <c:pt idx="43722">
                  <c:v>5.5998725</c:v>
                </c:pt>
                <c:pt idx="43723">
                  <c:v>5.6002862499999999</c:v>
                </c:pt>
                <c:pt idx="43724">
                  <c:v>5.6006343750015999</c:v>
                </c:pt>
                <c:pt idx="43725">
                  <c:v>5.60105875</c:v>
                </c:pt>
                <c:pt idx="43726">
                  <c:v>5.6014687500000004</c:v>
                </c:pt>
                <c:pt idx="43727">
                  <c:v>5.6018749999999997</c:v>
                </c:pt>
                <c:pt idx="43728">
                  <c:v>5.6022912500000004</c:v>
                </c:pt>
                <c:pt idx="43729">
                  <c:v>5.6027662500000002</c:v>
                </c:pt>
                <c:pt idx="43730">
                  <c:v>5.6031781250016</c:v>
                </c:pt>
                <c:pt idx="43731">
                  <c:v>5.6038381250015998</c:v>
                </c:pt>
                <c:pt idx="43732">
                  <c:v>5.6041837499999998</c:v>
                </c:pt>
                <c:pt idx="43733">
                  <c:v>5.6045687500000003</c:v>
                </c:pt>
                <c:pt idx="43734">
                  <c:v>5.6051737499999996</c:v>
                </c:pt>
                <c:pt idx="43735">
                  <c:v>5.6057268750015998</c:v>
                </c:pt>
                <c:pt idx="43736">
                  <c:v>5.6061493750015998</c:v>
                </c:pt>
                <c:pt idx="43737">
                  <c:v>5.6065956250015994</c:v>
                </c:pt>
                <c:pt idx="43738">
                  <c:v>5.6069287499999998</c:v>
                </c:pt>
                <c:pt idx="43739">
                  <c:v>5.6061243750015999</c:v>
                </c:pt>
                <c:pt idx="43740">
                  <c:v>5.6053306250016002</c:v>
                </c:pt>
                <c:pt idx="43741">
                  <c:v>5.6042581250015999</c:v>
                </c:pt>
                <c:pt idx="43742">
                  <c:v>5.6030506250015994</c:v>
                </c:pt>
                <c:pt idx="43743">
                  <c:v>5.6015687500000002</c:v>
                </c:pt>
                <c:pt idx="43744">
                  <c:v>5.6000187500000003</c:v>
                </c:pt>
                <c:pt idx="43745">
                  <c:v>5.59821875</c:v>
                </c:pt>
                <c:pt idx="43746">
                  <c:v>5.5963368750016</c:v>
                </c:pt>
                <c:pt idx="43747">
                  <c:v>5.5944481250016</c:v>
                </c:pt>
                <c:pt idx="43748">
                  <c:v>5.5927593750015996</c:v>
                </c:pt>
                <c:pt idx="43749">
                  <c:v>5.59125125</c:v>
                </c:pt>
                <c:pt idx="43750">
                  <c:v>5.5899018750015994</c:v>
                </c:pt>
                <c:pt idx="43751">
                  <c:v>5.5888143750015997</c:v>
                </c:pt>
                <c:pt idx="43752">
                  <c:v>5.5877712500000003</c:v>
                </c:pt>
                <c:pt idx="43753">
                  <c:v>5.5869512500000003</c:v>
                </c:pt>
                <c:pt idx="43754">
                  <c:v>5.586195</c:v>
                </c:pt>
                <c:pt idx="43755">
                  <c:v>5.5856143750016001</c:v>
                </c:pt>
                <c:pt idx="43756">
                  <c:v>5.5851924999999998</c:v>
                </c:pt>
                <c:pt idx="43757">
                  <c:v>5.58482375</c:v>
                </c:pt>
                <c:pt idx="43758">
                  <c:v>5.5842681250016</c:v>
                </c:pt>
                <c:pt idx="43759">
                  <c:v>5.5839481250015996</c:v>
                </c:pt>
                <c:pt idx="43760">
                  <c:v>5.5840218750016</c:v>
                </c:pt>
                <c:pt idx="43761">
                  <c:v>5.5843431250015998</c:v>
                </c:pt>
                <c:pt idx="43762">
                  <c:v>5.5846656250016</c:v>
                </c:pt>
                <c:pt idx="43763">
                  <c:v>5.5850387499999998</c:v>
                </c:pt>
                <c:pt idx="43764">
                  <c:v>5.5855318750015996</c:v>
                </c:pt>
                <c:pt idx="43765">
                  <c:v>5.5858912500000004</c:v>
                </c:pt>
                <c:pt idx="43766">
                  <c:v>5.5862781250015994</c:v>
                </c:pt>
                <c:pt idx="43767">
                  <c:v>5.5866768750015998</c:v>
                </c:pt>
                <c:pt idx="43768">
                  <c:v>5.5871624999999998</c:v>
                </c:pt>
                <c:pt idx="43769">
                  <c:v>5.5876506250015998</c:v>
                </c:pt>
                <c:pt idx="43770">
                  <c:v>5.5881006250015997</c:v>
                </c:pt>
                <c:pt idx="43771">
                  <c:v>5.5884406250016001</c:v>
                </c:pt>
                <c:pt idx="43772">
                  <c:v>5.5888306250015996</c:v>
                </c:pt>
                <c:pt idx="43773">
                  <c:v>5.5893268750015999</c:v>
                </c:pt>
                <c:pt idx="43774">
                  <c:v>5.5898531250015999</c:v>
                </c:pt>
                <c:pt idx="43775">
                  <c:v>5.5902118750016001</c:v>
                </c:pt>
                <c:pt idx="43776">
                  <c:v>5.5906818750016001</c:v>
                </c:pt>
                <c:pt idx="43777">
                  <c:v>5.5910849999999996</c:v>
                </c:pt>
                <c:pt idx="43778">
                  <c:v>5.5914774999999999</c:v>
                </c:pt>
                <c:pt idx="43779">
                  <c:v>5.5910675000000003</c:v>
                </c:pt>
                <c:pt idx="43780">
                  <c:v>5.5906781250015998</c:v>
                </c:pt>
                <c:pt idx="43781">
                  <c:v>5.59021875</c:v>
                </c:pt>
                <c:pt idx="43782">
                  <c:v>5.5898000000000003</c:v>
                </c:pt>
                <c:pt idx="43783">
                  <c:v>5.5891956250015999</c:v>
                </c:pt>
                <c:pt idx="43784">
                  <c:v>5.5885756250015994</c:v>
                </c:pt>
                <c:pt idx="43785">
                  <c:v>5.5878375</c:v>
                </c:pt>
                <c:pt idx="43786">
                  <c:v>5.5870743750015999</c:v>
                </c:pt>
                <c:pt idx="43787">
                  <c:v>5.5863762499999998</c:v>
                </c:pt>
                <c:pt idx="43788">
                  <c:v>5.5855587499999997</c:v>
                </c:pt>
                <c:pt idx="43789">
                  <c:v>5.5848056250016</c:v>
                </c:pt>
                <c:pt idx="43790">
                  <c:v>5.5840243750015999</c:v>
                </c:pt>
                <c:pt idx="43791">
                  <c:v>5.5832974999999996</c:v>
                </c:pt>
                <c:pt idx="43792">
                  <c:v>5.5825500000000003</c:v>
                </c:pt>
                <c:pt idx="43793">
                  <c:v>5.5819018750015994</c:v>
                </c:pt>
                <c:pt idx="43794">
                  <c:v>5.5813406250015998</c:v>
                </c:pt>
                <c:pt idx="43795">
                  <c:v>5.5808218750015994</c:v>
                </c:pt>
                <c:pt idx="43796">
                  <c:v>5.5804475</c:v>
                </c:pt>
                <c:pt idx="43797">
                  <c:v>5.5800506250015998</c:v>
                </c:pt>
                <c:pt idx="43798">
                  <c:v>5.5796831250015995</c:v>
                </c:pt>
                <c:pt idx="43799">
                  <c:v>5.5801837499999998</c:v>
                </c:pt>
                <c:pt idx="43800">
                  <c:v>5.58060125</c:v>
                </c:pt>
                <c:pt idx="43801">
                  <c:v>5.5811462499999998</c:v>
                </c:pt>
                <c:pt idx="43802">
                  <c:v>5.5815062500000003</c:v>
                </c:pt>
                <c:pt idx="43803">
                  <c:v>5.5818956250016001</c:v>
                </c:pt>
                <c:pt idx="43804">
                  <c:v>5.5822512499999997</c:v>
                </c:pt>
                <c:pt idx="43805">
                  <c:v>5.5826425000000004</c:v>
                </c:pt>
                <c:pt idx="43806">
                  <c:v>5.5830799999999998</c:v>
                </c:pt>
                <c:pt idx="43807">
                  <c:v>5.5836212500000002</c:v>
                </c:pt>
                <c:pt idx="43808">
                  <c:v>5.5840931250015995</c:v>
                </c:pt>
                <c:pt idx="43809">
                  <c:v>5.5845756250015999</c:v>
                </c:pt>
                <c:pt idx="43810">
                  <c:v>5.5850943750016002</c:v>
                </c:pt>
                <c:pt idx="43811">
                  <c:v>5.5856293750015995</c:v>
                </c:pt>
                <c:pt idx="43812">
                  <c:v>5.58620625</c:v>
                </c:pt>
                <c:pt idx="43813">
                  <c:v>5.5865806250015995</c:v>
                </c:pt>
                <c:pt idx="43814">
                  <c:v>5.5872012499999997</c:v>
                </c:pt>
                <c:pt idx="43815">
                  <c:v>5.5875718750015997</c:v>
                </c:pt>
                <c:pt idx="43816">
                  <c:v>5.5879581250015997</c:v>
                </c:pt>
                <c:pt idx="43817">
                  <c:v>5.5883068750015994</c:v>
                </c:pt>
                <c:pt idx="43818">
                  <c:v>5.5887200000000004</c:v>
                </c:pt>
                <c:pt idx="43819">
                  <c:v>5.5890637500000002</c:v>
                </c:pt>
                <c:pt idx="43820">
                  <c:v>5.5894031250016001</c:v>
                </c:pt>
                <c:pt idx="43821">
                  <c:v>5.5897724999999996</c:v>
                </c:pt>
                <c:pt idx="43822">
                  <c:v>5.5901331250016</c:v>
                </c:pt>
                <c:pt idx="43823">
                  <c:v>5.5905512499999999</c:v>
                </c:pt>
                <c:pt idx="43824">
                  <c:v>5.5909156250015997</c:v>
                </c:pt>
                <c:pt idx="43825">
                  <c:v>5.5912875</c:v>
                </c:pt>
                <c:pt idx="43826">
                  <c:v>5.5916600000000001</c:v>
                </c:pt>
                <c:pt idx="43827">
                  <c:v>5.5920100000000001</c:v>
                </c:pt>
                <c:pt idx="43828">
                  <c:v>5.5923368750015996</c:v>
                </c:pt>
                <c:pt idx="43829">
                  <c:v>5.5927156250015999</c:v>
                </c:pt>
                <c:pt idx="43830">
                  <c:v>5.5931131250016</c:v>
                </c:pt>
                <c:pt idx="43831">
                  <c:v>5.5934474999999999</c:v>
                </c:pt>
                <c:pt idx="43832">
                  <c:v>5.5938531250015995</c:v>
                </c:pt>
                <c:pt idx="43833">
                  <c:v>5.5942031250015996</c:v>
                </c:pt>
                <c:pt idx="43834">
                  <c:v>5.5946018750016</c:v>
                </c:pt>
                <c:pt idx="43835">
                  <c:v>5.5950237500000002</c:v>
                </c:pt>
                <c:pt idx="43836">
                  <c:v>5.5954424999999999</c:v>
                </c:pt>
                <c:pt idx="43837">
                  <c:v>5.5959075</c:v>
                </c:pt>
                <c:pt idx="43838">
                  <c:v>5.5963206250016002</c:v>
                </c:pt>
                <c:pt idx="43839">
                  <c:v>5.5967743750015995</c:v>
                </c:pt>
                <c:pt idx="43840">
                  <c:v>5.5971900000000003</c:v>
                </c:pt>
                <c:pt idx="43841">
                  <c:v>5.5976412499999997</c:v>
                </c:pt>
                <c:pt idx="43842">
                  <c:v>5.5980543750015999</c:v>
                </c:pt>
                <c:pt idx="43843">
                  <c:v>5.5984793750015998</c:v>
                </c:pt>
                <c:pt idx="43844">
                  <c:v>5.5988625000000001</c:v>
                </c:pt>
                <c:pt idx="43845">
                  <c:v>5.5992449999999998</c:v>
                </c:pt>
                <c:pt idx="43846">
                  <c:v>5.5996018750015999</c:v>
                </c:pt>
                <c:pt idx="43847">
                  <c:v>5.6001243750015997</c:v>
                </c:pt>
                <c:pt idx="43848">
                  <c:v>5.6004699999999996</c:v>
                </c:pt>
                <c:pt idx="43849">
                  <c:v>5.5997674999999996</c:v>
                </c:pt>
                <c:pt idx="43850">
                  <c:v>5.5991312500000001</c:v>
                </c:pt>
                <c:pt idx="43851">
                  <c:v>5.5984187500000004</c:v>
                </c:pt>
                <c:pt idx="43852">
                  <c:v>5.5975074999999999</c:v>
                </c:pt>
                <c:pt idx="43853">
                  <c:v>5.5966262499999999</c:v>
                </c:pt>
                <c:pt idx="43854">
                  <c:v>5.5955525000000002</c:v>
                </c:pt>
                <c:pt idx="43855">
                  <c:v>5.5942974999999997</c:v>
                </c:pt>
                <c:pt idx="43856">
                  <c:v>5.5928487499999999</c:v>
                </c:pt>
                <c:pt idx="43857">
                  <c:v>5.59138</c:v>
                </c:pt>
                <c:pt idx="43858">
                  <c:v>5.5899331250015996</c:v>
                </c:pt>
                <c:pt idx="43859">
                  <c:v>5.5884356250015994</c:v>
                </c:pt>
                <c:pt idx="43860">
                  <c:v>5.5870649999999999</c:v>
                </c:pt>
                <c:pt idx="43861">
                  <c:v>5.5856450000000004</c:v>
                </c:pt>
                <c:pt idx="43862">
                  <c:v>5.5844212500000001</c:v>
                </c:pt>
                <c:pt idx="43863">
                  <c:v>5.5831724999999999</c:v>
                </c:pt>
                <c:pt idx="43864">
                  <c:v>5.5820800000000004</c:v>
                </c:pt>
                <c:pt idx="43865">
                  <c:v>5.5811118750016</c:v>
                </c:pt>
                <c:pt idx="43866">
                  <c:v>5.5802956250015994</c:v>
                </c:pt>
                <c:pt idx="43867">
                  <c:v>5.5796400000000004</c:v>
                </c:pt>
                <c:pt idx="43868">
                  <c:v>5.5790318750015997</c:v>
                </c:pt>
                <c:pt idx="43869">
                  <c:v>5.5786424999999999</c:v>
                </c:pt>
                <c:pt idx="43870">
                  <c:v>5.5782581250016001</c:v>
                </c:pt>
                <c:pt idx="43871">
                  <c:v>5.5778118750015997</c:v>
                </c:pt>
                <c:pt idx="43872">
                  <c:v>5.5774612499999998</c:v>
                </c:pt>
                <c:pt idx="43873">
                  <c:v>5.5779318750015996</c:v>
                </c:pt>
                <c:pt idx="43874">
                  <c:v>5.5783756250016001</c:v>
                </c:pt>
                <c:pt idx="43875">
                  <c:v>5.5788043750015994</c:v>
                </c:pt>
                <c:pt idx="43876">
                  <c:v>5.5792218750015996</c:v>
                </c:pt>
                <c:pt idx="43877">
                  <c:v>5.5797062500000001</c:v>
                </c:pt>
                <c:pt idx="43878">
                  <c:v>5.5802100000000001</c:v>
                </c:pt>
                <c:pt idx="43879">
                  <c:v>5.5807987499999996</c:v>
                </c:pt>
                <c:pt idx="43880">
                  <c:v>5.5813075000000003</c:v>
                </c:pt>
                <c:pt idx="43881">
                  <c:v>5.5817500000000004</c:v>
                </c:pt>
                <c:pt idx="43882">
                  <c:v>5.5823737500000004</c:v>
                </c:pt>
                <c:pt idx="43883">
                  <c:v>5.5829199999999997</c:v>
                </c:pt>
                <c:pt idx="43884">
                  <c:v>5.5834906250016001</c:v>
                </c:pt>
                <c:pt idx="43885">
                  <c:v>5.5841225000000003</c:v>
                </c:pt>
                <c:pt idx="43886">
                  <c:v>5.5844531250016001</c:v>
                </c:pt>
                <c:pt idx="43887">
                  <c:v>5.5847837499999997</c:v>
                </c:pt>
                <c:pt idx="43888">
                  <c:v>5.5851343750015996</c:v>
                </c:pt>
                <c:pt idx="43889">
                  <c:v>5.5857749999999999</c:v>
                </c:pt>
                <c:pt idx="43890">
                  <c:v>5.5861000000000001</c:v>
                </c:pt>
                <c:pt idx="43891">
                  <c:v>5.5864587500000003</c:v>
                </c:pt>
                <c:pt idx="43892">
                  <c:v>5.58681625</c:v>
                </c:pt>
                <c:pt idx="43893">
                  <c:v>5.5872356250015995</c:v>
                </c:pt>
                <c:pt idx="43894">
                  <c:v>5.5879381250015996</c:v>
                </c:pt>
                <c:pt idx="43895">
                  <c:v>5.5883643750015999</c:v>
                </c:pt>
                <c:pt idx="43896">
                  <c:v>5.5886849999999999</c:v>
                </c:pt>
                <c:pt idx="43897">
                  <c:v>5.5890662500000001</c:v>
                </c:pt>
                <c:pt idx="43898">
                  <c:v>5.5894406250015995</c:v>
                </c:pt>
                <c:pt idx="43899">
                  <c:v>5.5898706250016001</c:v>
                </c:pt>
                <c:pt idx="43900">
                  <c:v>5.5902156250015995</c:v>
                </c:pt>
                <c:pt idx="43901">
                  <c:v>5.5906268750015995</c:v>
                </c:pt>
                <c:pt idx="43902">
                  <c:v>5.5909950000000004</c:v>
                </c:pt>
                <c:pt idx="43903">
                  <c:v>5.5914012499999997</c:v>
                </c:pt>
                <c:pt idx="43904">
                  <c:v>5.5918343750016</c:v>
                </c:pt>
                <c:pt idx="43905">
                  <c:v>5.5921806250015997</c:v>
                </c:pt>
                <c:pt idx="43906">
                  <c:v>5.5926125000000004</c:v>
                </c:pt>
                <c:pt idx="43907">
                  <c:v>5.5930125000000004</c:v>
                </c:pt>
                <c:pt idx="43908">
                  <c:v>5.5934068750015999</c:v>
                </c:pt>
                <c:pt idx="43909">
                  <c:v>5.5937893750015997</c:v>
                </c:pt>
                <c:pt idx="43910">
                  <c:v>5.59420625</c:v>
                </c:pt>
                <c:pt idx="43911">
                  <c:v>5.5945868750015997</c:v>
                </c:pt>
                <c:pt idx="43912">
                  <c:v>5.5949343750015998</c:v>
                </c:pt>
                <c:pt idx="43913">
                  <c:v>5.5953356250016002</c:v>
                </c:pt>
                <c:pt idx="43914">
                  <c:v>5.5959075</c:v>
                </c:pt>
                <c:pt idx="43915">
                  <c:v>5.5962843750015994</c:v>
                </c:pt>
                <c:pt idx="43916">
                  <c:v>5.5958699999999997</c:v>
                </c:pt>
                <c:pt idx="43917">
                  <c:v>5.5953043750016001</c:v>
                </c:pt>
                <c:pt idx="43918">
                  <c:v>5.5942681250015998</c:v>
                </c:pt>
                <c:pt idx="43919">
                  <c:v>5.5930218750015994</c:v>
                </c:pt>
                <c:pt idx="43920">
                  <c:v>5.5915343750015998</c:v>
                </c:pt>
                <c:pt idx="43921">
                  <c:v>5.5898018750015996</c:v>
                </c:pt>
                <c:pt idx="43922">
                  <c:v>5.5880381250015994</c:v>
                </c:pt>
                <c:pt idx="43923">
                  <c:v>5.5860931250016002</c:v>
                </c:pt>
                <c:pt idx="43924">
                  <c:v>5.5841599999999998</c:v>
                </c:pt>
                <c:pt idx="43925">
                  <c:v>5.5821399999999999</c:v>
                </c:pt>
                <c:pt idx="43926">
                  <c:v>5.5803649999999996</c:v>
                </c:pt>
                <c:pt idx="43927">
                  <c:v>5.5786837499999997</c:v>
                </c:pt>
                <c:pt idx="43928">
                  <c:v>5.5774412499999997</c:v>
                </c:pt>
                <c:pt idx="43929">
                  <c:v>5.5764525000000003</c:v>
                </c:pt>
                <c:pt idx="43930">
                  <c:v>5.5756812499999997</c:v>
                </c:pt>
                <c:pt idx="43931">
                  <c:v>5.5751437499999996</c:v>
                </c:pt>
                <c:pt idx="43932">
                  <c:v>5.5746931250016001</c:v>
                </c:pt>
                <c:pt idx="43933">
                  <c:v>5.5742925000000003</c:v>
                </c:pt>
                <c:pt idx="43934">
                  <c:v>5.5746493750015995</c:v>
                </c:pt>
                <c:pt idx="43935">
                  <c:v>5.5750337500000002</c:v>
                </c:pt>
                <c:pt idx="43936">
                  <c:v>5.5754512500000004</c:v>
                </c:pt>
                <c:pt idx="43937">
                  <c:v>5.5757918750015998</c:v>
                </c:pt>
                <c:pt idx="43938">
                  <c:v>5.5761700000000003</c:v>
                </c:pt>
                <c:pt idx="43939">
                  <c:v>5.5765656250015994</c:v>
                </c:pt>
                <c:pt idx="43940">
                  <c:v>5.5769968750015995</c:v>
                </c:pt>
                <c:pt idx="43941">
                  <c:v>5.5774831250016002</c:v>
                </c:pt>
                <c:pt idx="43942">
                  <c:v>5.5778387499999997</c:v>
                </c:pt>
                <c:pt idx="43943">
                  <c:v>5.5782693750016001</c:v>
                </c:pt>
                <c:pt idx="43944">
                  <c:v>5.5786912500000003</c:v>
                </c:pt>
                <c:pt idx="43945">
                  <c:v>5.5791143750016001</c:v>
                </c:pt>
                <c:pt idx="43946">
                  <c:v>5.5796250000000001</c:v>
                </c:pt>
                <c:pt idx="43947">
                  <c:v>5.5801962500000002</c:v>
                </c:pt>
                <c:pt idx="43948">
                  <c:v>5.5807231250016001</c:v>
                </c:pt>
                <c:pt idx="43949">
                  <c:v>5.5813162500000004</c:v>
                </c:pt>
                <c:pt idx="43950">
                  <c:v>5.5819450000000002</c:v>
                </c:pt>
                <c:pt idx="43951">
                  <c:v>5.5825437500000001</c:v>
                </c:pt>
                <c:pt idx="43952">
                  <c:v>5.5830418750015998</c:v>
                </c:pt>
                <c:pt idx="43953">
                  <c:v>5.5834506250015998</c:v>
                </c:pt>
                <c:pt idx="43954">
                  <c:v>5.5838306250015997</c:v>
                </c:pt>
                <c:pt idx="43955">
                  <c:v>5.584155</c:v>
                </c:pt>
                <c:pt idx="43956">
                  <c:v>5.5836662500000003</c:v>
                </c:pt>
                <c:pt idx="43957">
                  <c:v>5.5830099999999998</c:v>
                </c:pt>
                <c:pt idx="43958">
                  <c:v>5.5826093750016001</c:v>
                </c:pt>
                <c:pt idx="43959">
                  <c:v>5.5821256250015994</c:v>
                </c:pt>
                <c:pt idx="43960">
                  <c:v>5.5815275</c:v>
                </c:pt>
                <c:pt idx="43961">
                  <c:v>5.5808781250015995</c:v>
                </c:pt>
                <c:pt idx="43962">
                  <c:v>5.5801412499999996</c:v>
                </c:pt>
                <c:pt idx="43963">
                  <c:v>5.5794899999999998</c:v>
                </c:pt>
                <c:pt idx="43964">
                  <c:v>5.5788918750015997</c:v>
                </c:pt>
                <c:pt idx="43965">
                  <c:v>5.5782981250015995</c:v>
                </c:pt>
                <c:pt idx="43966">
                  <c:v>5.57766625</c:v>
                </c:pt>
                <c:pt idx="43967">
                  <c:v>5.5770906250015999</c:v>
                </c:pt>
                <c:pt idx="43968">
                  <c:v>5.5765943750015996</c:v>
                </c:pt>
                <c:pt idx="43969">
                  <c:v>5.5761243750015996</c:v>
                </c:pt>
                <c:pt idx="43970">
                  <c:v>5.5757975000000002</c:v>
                </c:pt>
                <c:pt idx="43971">
                  <c:v>5.5753487499999999</c:v>
                </c:pt>
                <c:pt idx="43972">
                  <c:v>5.5757243750015997</c:v>
                </c:pt>
                <c:pt idx="43973">
                  <c:v>5.5761093750016002</c:v>
                </c:pt>
                <c:pt idx="43974">
                  <c:v>5.5766062500000002</c:v>
                </c:pt>
                <c:pt idx="43975">
                  <c:v>5.5771331250016001</c:v>
                </c:pt>
                <c:pt idx="43976">
                  <c:v>5.5777362500000001</c:v>
                </c:pt>
                <c:pt idx="43977">
                  <c:v>5.5780568750016002</c:v>
                </c:pt>
                <c:pt idx="43978">
                  <c:v>5.5787393750016001</c:v>
                </c:pt>
                <c:pt idx="43979">
                  <c:v>5.5793681250015998</c:v>
                </c:pt>
                <c:pt idx="43980">
                  <c:v>5.5799837500000002</c:v>
                </c:pt>
                <c:pt idx="43981">
                  <c:v>5.5806256250016002</c:v>
                </c:pt>
                <c:pt idx="43982">
                  <c:v>5.5812299999999997</c:v>
                </c:pt>
                <c:pt idx="43983">
                  <c:v>5.5818243750015997</c:v>
                </c:pt>
                <c:pt idx="43984">
                  <c:v>5.5821518750015997</c:v>
                </c:pt>
                <c:pt idx="43985">
                  <c:v>5.5824787499999999</c:v>
                </c:pt>
                <c:pt idx="43986">
                  <c:v>5.5828031250015995</c:v>
                </c:pt>
                <c:pt idx="43987">
                  <c:v>5.5831850000000003</c:v>
                </c:pt>
                <c:pt idx="43988">
                  <c:v>5.5838218750015995</c:v>
                </c:pt>
                <c:pt idx="43989">
                  <c:v>5.5841775</c:v>
                </c:pt>
                <c:pt idx="43990">
                  <c:v>5.5848424999999997</c:v>
                </c:pt>
                <c:pt idx="43991">
                  <c:v>5.5855287499999999</c:v>
                </c:pt>
                <c:pt idx="43992">
                  <c:v>5.5861556250015996</c:v>
                </c:pt>
                <c:pt idx="43993">
                  <c:v>5.5864987499999996</c:v>
                </c:pt>
                <c:pt idx="43994">
                  <c:v>5.5868512499999996</c:v>
                </c:pt>
                <c:pt idx="43995">
                  <c:v>5.5872093750016001</c:v>
                </c:pt>
                <c:pt idx="43996">
                  <c:v>5.5879493750015996</c:v>
                </c:pt>
                <c:pt idx="43997">
                  <c:v>5.5886506250016001</c:v>
                </c:pt>
                <c:pt idx="43998">
                  <c:v>5.5890087499999996</c:v>
                </c:pt>
                <c:pt idx="43999">
                  <c:v>5.5894250000000003</c:v>
                </c:pt>
                <c:pt idx="44000">
                  <c:v>5.5898537499999996</c:v>
                </c:pt>
                <c:pt idx="44001">
                  <c:v>5.5902168750015999</c:v>
                </c:pt>
                <c:pt idx="44002">
                  <c:v>5.5906168750015999</c:v>
                </c:pt>
                <c:pt idx="44003">
                  <c:v>5.5909750000000003</c:v>
                </c:pt>
                <c:pt idx="44004">
                  <c:v>5.59136875</c:v>
                </c:pt>
                <c:pt idx="44005">
                  <c:v>5.5917050000000001</c:v>
                </c:pt>
                <c:pt idx="44006">
                  <c:v>5.5921362500000003</c:v>
                </c:pt>
                <c:pt idx="44007">
                  <c:v>5.5925075</c:v>
                </c:pt>
                <c:pt idx="44008">
                  <c:v>5.5928849999999999</c:v>
                </c:pt>
                <c:pt idx="44009">
                  <c:v>5.5932843750016001</c:v>
                </c:pt>
                <c:pt idx="44010">
                  <c:v>5.5936225000000004</c:v>
                </c:pt>
                <c:pt idx="44011">
                  <c:v>5.5940043750015995</c:v>
                </c:pt>
                <c:pt idx="44012">
                  <c:v>5.5943306250016001</c:v>
                </c:pt>
                <c:pt idx="44013">
                  <c:v>5.5947212500000001</c:v>
                </c:pt>
                <c:pt idx="44014">
                  <c:v>5.5950668750016002</c:v>
                </c:pt>
                <c:pt idx="44015">
                  <c:v>5.5954350000000002</c:v>
                </c:pt>
                <c:pt idx="44016">
                  <c:v>5.5959756250016</c:v>
                </c:pt>
                <c:pt idx="44017">
                  <c:v>5.5964150000000004</c:v>
                </c:pt>
                <c:pt idx="44018">
                  <c:v>5.5967768750015994</c:v>
                </c:pt>
                <c:pt idx="44019">
                  <c:v>5.5961974999999997</c:v>
                </c:pt>
                <c:pt idx="44020">
                  <c:v>5.5955518750015996</c:v>
                </c:pt>
                <c:pt idx="44021">
                  <c:v>5.5945831250015994</c:v>
                </c:pt>
                <c:pt idx="44022">
                  <c:v>5.5934143750015997</c:v>
                </c:pt>
                <c:pt idx="44023">
                  <c:v>5.5920068750015997</c:v>
                </c:pt>
                <c:pt idx="44024">
                  <c:v>5.5904350000000003</c:v>
                </c:pt>
                <c:pt idx="44025">
                  <c:v>5.5888518750016001</c:v>
                </c:pt>
                <c:pt idx="44026">
                  <c:v>5.5870462500000002</c:v>
                </c:pt>
                <c:pt idx="44027">
                  <c:v>5.58529125</c:v>
                </c:pt>
                <c:pt idx="44028">
                  <c:v>5.5835237500000003</c:v>
                </c:pt>
                <c:pt idx="44029">
                  <c:v>5.5819312500000002</c:v>
                </c:pt>
                <c:pt idx="44030">
                  <c:v>5.5804900000000002</c:v>
                </c:pt>
                <c:pt idx="44031">
                  <c:v>5.5792175000000004</c:v>
                </c:pt>
                <c:pt idx="44032">
                  <c:v>5.5781599999999996</c:v>
                </c:pt>
                <c:pt idx="44033">
                  <c:v>5.5772456250015994</c:v>
                </c:pt>
                <c:pt idx="44034">
                  <c:v>5.5765443750015997</c:v>
                </c:pt>
                <c:pt idx="44035">
                  <c:v>5.5758074999999998</c:v>
                </c:pt>
                <c:pt idx="44036">
                  <c:v>5.5753374999999998</c:v>
                </c:pt>
                <c:pt idx="44037">
                  <c:v>5.5748724999999997</c:v>
                </c:pt>
                <c:pt idx="44038">
                  <c:v>5.5743406250016001</c:v>
                </c:pt>
                <c:pt idx="44039">
                  <c:v>5.5743068750016</c:v>
                </c:pt>
                <c:pt idx="44040">
                  <c:v>5.5746650000000004</c:v>
                </c:pt>
                <c:pt idx="44041">
                  <c:v>5.5750506250015999</c:v>
                </c:pt>
                <c:pt idx="44042">
                  <c:v>5.5754156250015994</c:v>
                </c:pt>
                <c:pt idx="44043">
                  <c:v>5.5758749999999999</c:v>
                </c:pt>
                <c:pt idx="44044">
                  <c:v>5.5762806250015995</c:v>
                </c:pt>
                <c:pt idx="44045">
                  <c:v>5.5766850000000003</c:v>
                </c:pt>
                <c:pt idx="44046">
                  <c:v>5.5771412500000004</c:v>
                </c:pt>
                <c:pt idx="44047">
                  <c:v>5.5776356250015997</c:v>
                </c:pt>
                <c:pt idx="44048">
                  <c:v>5.5781900000000002</c:v>
                </c:pt>
                <c:pt idx="44049">
                  <c:v>5.5787293750015996</c:v>
                </c:pt>
                <c:pt idx="44050">
                  <c:v>5.5793225</c:v>
                </c:pt>
                <c:pt idx="44051">
                  <c:v>5.5799143750016</c:v>
                </c:pt>
                <c:pt idx="44052">
                  <c:v>5.5802581250015999</c:v>
                </c:pt>
                <c:pt idx="44053">
                  <c:v>5.5808231250015998</c:v>
                </c:pt>
                <c:pt idx="44054">
                  <c:v>5.5811762500000004</c:v>
                </c:pt>
                <c:pt idx="44055">
                  <c:v>5.5815218750015996</c:v>
                </c:pt>
                <c:pt idx="44056">
                  <c:v>5.5818987499999997</c:v>
                </c:pt>
                <c:pt idx="44057">
                  <c:v>5.5825399999999998</c:v>
                </c:pt>
                <c:pt idx="44058">
                  <c:v>5.5829075000000001</c:v>
                </c:pt>
                <c:pt idx="44059">
                  <c:v>5.5833031250016001</c:v>
                </c:pt>
                <c:pt idx="44060">
                  <c:v>5.5838950000000001</c:v>
                </c:pt>
                <c:pt idx="44061">
                  <c:v>5.5843712500000002</c:v>
                </c:pt>
                <c:pt idx="44062">
                  <c:v>5.5847168750015994</c:v>
                </c:pt>
                <c:pt idx="44063">
                  <c:v>5.5853000000000002</c:v>
                </c:pt>
                <c:pt idx="44064">
                  <c:v>5.5858493750016001</c:v>
                </c:pt>
                <c:pt idx="44065">
                  <c:v>5.5864456250016001</c:v>
                </c:pt>
                <c:pt idx="44066">
                  <c:v>5.5867662500000002</c:v>
                </c:pt>
                <c:pt idx="44067">
                  <c:v>5.5870962500000001</c:v>
                </c:pt>
                <c:pt idx="44068">
                  <c:v>5.5874781250016001</c:v>
                </c:pt>
                <c:pt idx="44069">
                  <c:v>5.58799125</c:v>
                </c:pt>
                <c:pt idx="44070">
                  <c:v>5.5872868750015998</c:v>
                </c:pt>
                <c:pt idx="44071">
                  <c:v>5.5867268750015997</c:v>
                </c:pt>
                <c:pt idx="44072">
                  <c:v>5.5859581250015999</c:v>
                </c:pt>
                <c:pt idx="44073">
                  <c:v>5.5849912499999999</c:v>
                </c:pt>
                <c:pt idx="44074">
                  <c:v>5.5839681250015998</c:v>
                </c:pt>
                <c:pt idx="44075">
                  <c:v>5.5827837499999999</c:v>
                </c:pt>
                <c:pt idx="44076">
                  <c:v>5.5816062500000001</c:v>
                </c:pt>
                <c:pt idx="44077">
                  <c:v>5.5803218750015997</c:v>
                </c:pt>
                <c:pt idx="44078">
                  <c:v>5.5791374999999999</c:v>
                </c:pt>
                <c:pt idx="44079">
                  <c:v>5.5779156250015998</c:v>
                </c:pt>
                <c:pt idx="44080">
                  <c:v>5.5767837499999997</c:v>
                </c:pt>
                <c:pt idx="44081">
                  <c:v>5.5757849999999998</c:v>
                </c:pt>
                <c:pt idx="44082">
                  <c:v>5.5748431250015997</c:v>
                </c:pt>
                <c:pt idx="44083">
                  <c:v>5.5741481250015994</c:v>
                </c:pt>
                <c:pt idx="44084">
                  <c:v>5.5734950000000003</c:v>
                </c:pt>
                <c:pt idx="44085">
                  <c:v>5.5729993750015998</c:v>
                </c:pt>
                <c:pt idx="44086">
                  <c:v>5.5726649999999998</c:v>
                </c:pt>
                <c:pt idx="44087">
                  <c:v>5.57308</c:v>
                </c:pt>
                <c:pt idx="44088">
                  <c:v>5.5734325</c:v>
                </c:pt>
                <c:pt idx="44089">
                  <c:v>5.5738237499999999</c:v>
                </c:pt>
                <c:pt idx="44090">
                  <c:v>5.5742312500000004</c:v>
                </c:pt>
                <c:pt idx="44091">
                  <c:v>5.5746693750015996</c:v>
                </c:pt>
                <c:pt idx="44092">
                  <c:v>5.5751381250016001</c:v>
                </c:pt>
                <c:pt idx="44093">
                  <c:v>5.5756924999999997</c:v>
                </c:pt>
                <c:pt idx="44094">
                  <c:v>5.5762093750016</c:v>
                </c:pt>
                <c:pt idx="44095">
                  <c:v>5.5767581250016001</c:v>
                </c:pt>
                <c:pt idx="44096">
                  <c:v>5.5773431250016001</c:v>
                </c:pt>
                <c:pt idx="44097">
                  <c:v>5.5778768750015999</c:v>
                </c:pt>
                <c:pt idx="44098">
                  <c:v>5.5782087499999999</c:v>
                </c:pt>
                <c:pt idx="44099">
                  <c:v>5.5787812499999996</c:v>
                </c:pt>
                <c:pt idx="44100">
                  <c:v>5.5793125000000003</c:v>
                </c:pt>
                <c:pt idx="44101">
                  <c:v>5.5797712500000003</c:v>
                </c:pt>
                <c:pt idx="44102">
                  <c:v>5.5802693750015999</c:v>
                </c:pt>
                <c:pt idx="44103">
                  <c:v>5.5806899999999997</c:v>
                </c:pt>
                <c:pt idx="44104">
                  <c:v>5.5811881250016002</c:v>
                </c:pt>
                <c:pt idx="44105">
                  <c:v>5.5816556250015994</c:v>
                </c:pt>
                <c:pt idx="44106">
                  <c:v>5.5822156250015995</c:v>
                </c:pt>
                <c:pt idx="44107">
                  <c:v>5.5827274999999998</c:v>
                </c:pt>
                <c:pt idx="44108">
                  <c:v>5.5832499999999996</c:v>
                </c:pt>
                <c:pt idx="44109">
                  <c:v>5.5837162500000002</c:v>
                </c:pt>
                <c:pt idx="44110">
                  <c:v>5.5840656250015996</c:v>
                </c:pt>
                <c:pt idx="44111">
                  <c:v>5.5836968750015998</c:v>
                </c:pt>
                <c:pt idx="44112">
                  <c:v>5.5833762499999997</c:v>
                </c:pt>
                <c:pt idx="44113">
                  <c:v>5.5828593750015996</c:v>
                </c:pt>
                <c:pt idx="44114">
                  <c:v>5.5824381250016</c:v>
                </c:pt>
                <c:pt idx="44115">
                  <c:v>5.5820375000000002</c:v>
                </c:pt>
                <c:pt idx="44116">
                  <c:v>5.5815456250016</c:v>
                </c:pt>
                <c:pt idx="44117">
                  <c:v>5.5810300000000002</c:v>
                </c:pt>
                <c:pt idx="44118">
                  <c:v>5.5805837499999997</c:v>
                </c:pt>
                <c:pt idx="44119">
                  <c:v>5.58005</c:v>
                </c:pt>
                <c:pt idx="44120">
                  <c:v>5.5795218750015998</c:v>
                </c:pt>
                <c:pt idx="44121">
                  <c:v>5.5789687499999996</c:v>
                </c:pt>
                <c:pt idx="44122">
                  <c:v>5.5784037499999997</c:v>
                </c:pt>
                <c:pt idx="44123">
                  <c:v>5.5778712500000003</c:v>
                </c:pt>
                <c:pt idx="44124">
                  <c:v>5.5773868750015998</c:v>
                </c:pt>
                <c:pt idx="44125">
                  <c:v>5.57686875</c:v>
                </c:pt>
                <c:pt idx="44126">
                  <c:v>5.5764449999999997</c:v>
                </c:pt>
                <c:pt idx="44127">
                  <c:v>5.5760843750015994</c:v>
                </c:pt>
                <c:pt idx="44128">
                  <c:v>5.5757306250015999</c:v>
                </c:pt>
                <c:pt idx="44129">
                  <c:v>5.5752612499999996</c:v>
                </c:pt>
                <c:pt idx="44130">
                  <c:v>5.57562625</c:v>
                </c:pt>
                <c:pt idx="44131">
                  <c:v>5.57607125</c:v>
                </c:pt>
                <c:pt idx="44132">
                  <c:v>5.5764281250016001</c:v>
                </c:pt>
                <c:pt idx="44133">
                  <c:v>5.5768325000000001</c:v>
                </c:pt>
                <c:pt idx="44134">
                  <c:v>5.5772843750016001</c:v>
                </c:pt>
                <c:pt idx="44135">
                  <c:v>5.5777906250016001</c:v>
                </c:pt>
                <c:pt idx="44136">
                  <c:v>5.5782637499999996</c:v>
                </c:pt>
                <c:pt idx="44137">
                  <c:v>5.5786706250015996</c:v>
                </c:pt>
                <c:pt idx="44138">
                  <c:v>5.5790906250015997</c:v>
                </c:pt>
                <c:pt idx="44139">
                  <c:v>5.5794874999999999</c:v>
                </c:pt>
                <c:pt idx="44140">
                  <c:v>5.5798699999999997</c:v>
                </c:pt>
                <c:pt idx="44141">
                  <c:v>5.5801943750016001</c:v>
                </c:pt>
                <c:pt idx="44142">
                  <c:v>5.5805481250015996</c:v>
                </c:pt>
                <c:pt idx="44143">
                  <c:v>5.5809956250015995</c:v>
                </c:pt>
                <c:pt idx="44144">
                  <c:v>5.5814950000000003</c:v>
                </c:pt>
                <c:pt idx="44145">
                  <c:v>5.5818700000000003</c:v>
                </c:pt>
                <c:pt idx="44146">
                  <c:v>5.5822168750015999</c:v>
                </c:pt>
                <c:pt idx="44147">
                  <c:v>5.5818262499999998</c:v>
                </c:pt>
                <c:pt idx="44148">
                  <c:v>5.5813993750015998</c:v>
                </c:pt>
                <c:pt idx="44149">
                  <c:v>5.5809887500000004</c:v>
                </c:pt>
                <c:pt idx="44150">
                  <c:v>5.5804981250015997</c:v>
                </c:pt>
                <c:pt idx="44151">
                  <c:v>5.580095</c:v>
                </c:pt>
                <c:pt idx="44152">
                  <c:v>5.5796824999999997</c:v>
                </c:pt>
                <c:pt idx="44153">
                  <c:v>5.5792062500000004</c:v>
                </c:pt>
                <c:pt idx="44154">
                  <c:v>5.5787424999999997</c:v>
                </c:pt>
                <c:pt idx="44155">
                  <c:v>5.5784775</c:v>
                </c:pt>
                <c:pt idx="44156">
                  <c:v>5.5781018750015994</c:v>
                </c:pt>
                <c:pt idx="44157">
                  <c:v>5.57857</c:v>
                </c:pt>
                <c:pt idx="44158">
                  <c:v>5.5790600000000001</c:v>
                </c:pt>
                <c:pt idx="44159">
                  <c:v>5.57966125</c:v>
                </c:pt>
                <c:pt idx="44160">
                  <c:v>5.5799824999999998</c:v>
                </c:pt>
                <c:pt idx="44161">
                  <c:v>5.5804637499999998</c:v>
                </c:pt>
                <c:pt idx="44162">
                  <c:v>5.5810156250015996</c:v>
                </c:pt>
                <c:pt idx="44163">
                  <c:v>5.5814581250015998</c:v>
                </c:pt>
                <c:pt idx="44164">
                  <c:v>5.5818618750016</c:v>
                </c:pt>
                <c:pt idx="44165">
                  <c:v>5.5823687499999997</c:v>
                </c:pt>
                <c:pt idx="44166">
                  <c:v>5.5828031250015995</c:v>
                </c:pt>
                <c:pt idx="44167">
                  <c:v>5.5831706250015998</c:v>
                </c:pt>
                <c:pt idx="44168">
                  <c:v>5.5836212500000002</c:v>
                </c:pt>
                <c:pt idx="44169">
                  <c:v>5.5841118750016001</c:v>
                </c:pt>
                <c:pt idx="44170">
                  <c:v>5.5845543750015993</c:v>
                </c:pt>
                <c:pt idx="44171">
                  <c:v>5.5851256250015995</c:v>
                </c:pt>
                <c:pt idx="44172">
                  <c:v>5.5854850000000003</c:v>
                </c:pt>
                <c:pt idx="44173">
                  <c:v>5.5861450000000001</c:v>
                </c:pt>
                <c:pt idx="44174">
                  <c:v>5.5867868750016001</c:v>
                </c:pt>
                <c:pt idx="44175">
                  <c:v>5.5874943750016</c:v>
                </c:pt>
                <c:pt idx="44176">
                  <c:v>5.5878975000000004</c:v>
                </c:pt>
                <c:pt idx="44177">
                  <c:v>5.5885681250015997</c:v>
                </c:pt>
                <c:pt idx="44178">
                  <c:v>5.5892006250015998</c:v>
                </c:pt>
                <c:pt idx="44179">
                  <c:v>5.5896806250015993</c:v>
                </c:pt>
                <c:pt idx="44180">
                  <c:v>5.5900243750016001</c:v>
                </c:pt>
                <c:pt idx="44181">
                  <c:v>5.5900325000000004</c:v>
                </c:pt>
                <c:pt idx="44182">
                  <c:v>5.5895943750015995</c:v>
                </c:pt>
                <c:pt idx="44183">
                  <c:v>5.58904625</c:v>
                </c:pt>
                <c:pt idx="44184">
                  <c:v>5.5883431250015994</c:v>
                </c:pt>
                <c:pt idx="44185">
                  <c:v>5.5879775</c:v>
                </c:pt>
                <c:pt idx="44186">
                  <c:v>5.5875118750016002</c:v>
                </c:pt>
                <c:pt idx="44187">
                  <c:v>5.5870249999999997</c:v>
                </c:pt>
                <c:pt idx="44188">
                  <c:v>5.5864756250015999</c:v>
                </c:pt>
                <c:pt idx="44189">
                  <c:v>5.5859687500000001</c:v>
                </c:pt>
                <c:pt idx="44190">
                  <c:v>5.5853912499999998</c:v>
                </c:pt>
                <c:pt idx="44191">
                  <c:v>5.5847918750016001</c:v>
                </c:pt>
                <c:pt idx="44192">
                  <c:v>5.5842606250015994</c:v>
                </c:pt>
                <c:pt idx="44193">
                  <c:v>5.5836593750015995</c:v>
                </c:pt>
                <c:pt idx="44194">
                  <c:v>5.5831456250015998</c:v>
                </c:pt>
                <c:pt idx="44195">
                  <c:v>5.5826262499999997</c:v>
                </c:pt>
                <c:pt idx="44196">
                  <c:v>5.5821456250015995</c:v>
                </c:pt>
                <c:pt idx="44197">
                  <c:v>5.5816981250015996</c:v>
                </c:pt>
                <c:pt idx="44198">
                  <c:v>5.5812193750015995</c:v>
                </c:pt>
                <c:pt idx="44199">
                  <c:v>5.5807543750016002</c:v>
                </c:pt>
                <c:pt idx="44200">
                  <c:v>5.5803931250016001</c:v>
                </c:pt>
                <c:pt idx="44201">
                  <c:v>5.5799000000000003</c:v>
                </c:pt>
                <c:pt idx="44202">
                  <c:v>5.5795243750015997</c:v>
                </c:pt>
                <c:pt idx="44203">
                  <c:v>5.5800012499999996</c:v>
                </c:pt>
                <c:pt idx="44204">
                  <c:v>5.5803700000000003</c:v>
                </c:pt>
                <c:pt idx="44205">
                  <c:v>5.5807368750016</c:v>
                </c:pt>
                <c:pt idx="44206">
                  <c:v>5.5811787500000003</c:v>
                </c:pt>
                <c:pt idx="44207">
                  <c:v>5.5815837500000001</c:v>
                </c:pt>
                <c:pt idx="44208">
                  <c:v>5.5819512500000004</c:v>
                </c:pt>
                <c:pt idx="44209">
                  <c:v>5.5822843750016</c:v>
                </c:pt>
                <c:pt idx="44210">
                  <c:v>5.5816100000000004</c:v>
                </c:pt>
                <c:pt idx="44211">
                  <c:v>5.5811681250016001</c:v>
                </c:pt>
                <c:pt idx="44212">
                  <c:v>5.5805825000000002</c:v>
                </c:pt>
                <c:pt idx="44213">
                  <c:v>5.5799481250016001</c:v>
                </c:pt>
                <c:pt idx="44214">
                  <c:v>5.5791812500000004</c:v>
                </c:pt>
                <c:pt idx="44215">
                  <c:v>5.5784099999999999</c:v>
                </c:pt>
                <c:pt idx="44216">
                  <c:v>5.5775625</c:v>
                </c:pt>
                <c:pt idx="44217">
                  <c:v>5.5766675000000001</c:v>
                </c:pt>
                <c:pt idx="44218">
                  <c:v>5.5757731250016001</c:v>
                </c:pt>
                <c:pt idx="44219">
                  <c:v>5.5748449999999998</c:v>
                </c:pt>
                <c:pt idx="44220">
                  <c:v>5.57407875</c:v>
                </c:pt>
                <c:pt idx="44221">
                  <c:v>5.5733531250016002</c:v>
                </c:pt>
                <c:pt idx="44222">
                  <c:v>5.5727612500000001</c:v>
                </c:pt>
                <c:pt idx="44223">
                  <c:v>5.5722725000000004</c:v>
                </c:pt>
                <c:pt idx="44224">
                  <c:v>5.5719287499999997</c:v>
                </c:pt>
                <c:pt idx="44225">
                  <c:v>5.5714787499999998</c:v>
                </c:pt>
                <c:pt idx="44226">
                  <c:v>5.57180125</c:v>
                </c:pt>
                <c:pt idx="44227">
                  <c:v>5.5721643750015994</c:v>
                </c:pt>
                <c:pt idx="44228">
                  <c:v>5.5725931250015996</c:v>
                </c:pt>
                <c:pt idx="44229">
                  <c:v>5.5731606250015995</c:v>
                </c:pt>
                <c:pt idx="44230">
                  <c:v>5.5737368750015994</c:v>
                </c:pt>
                <c:pt idx="44231">
                  <c:v>5.5742475000000002</c:v>
                </c:pt>
                <c:pt idx="44232">
                  <c:v>5.5745806250015999</c:v>
                </c:pt>
                <c:pt idx="44233">
                  <c:v>5.5751981250015996</c:v>
                </c:pt>
                <c:pt idx="44234">
                  <c:v>5.5757556250015998</c:v>
                </c:pt>
                <c:pt idx="44235">
                  <c:v>5.5762981250015997</c:v>
                </c:pt>
                <c:pt idx="44236">
                  <c:v>5.5766475</c:v>
                </c:pt>
                <c:pt idx="44237">
                  <c:v>5.5772575</c:v>
                </c:pt>
                <c:pt idx="44238">
                  <c:v>5.5779006250015994</c:v>
                </c:pt>
                <c:pt idx="44239">
                  <c:v>5.5785262500000004</c:v>
                </c:pt>
                <c:pt idx="44240">
                  <c:v>5.5790325000000003</c:v>
                </c:pt>
                <c:pt idx="44241">
                  <c:v>5.5794706250015995</c:v>
                </c:pt>
                <c:pt idx="44242">
                  <c:v>5.5799612500000002</c:v>
                </c:pt>
                <c:pt idx="44243">
                  <c:v>5.5805093750015997</c:v>
                </c:pt>
                <c:pt idx="44244">
                  <c:v>5.5809974999999996</c:v>
                </c:pt>
                <c:pt idx="44245">
                  <c:v>5.5816287500000001</c:v>
                </c:pt>
                <c:pt idx="44246">
                  <c:v>5.5819687499999997</c:v>
                </c:pt>
                <c:pt idx="44247">
                  <c:v>5.58235875</c:v>
                </c:pt>
                <c:pt idx="44248">
                  <c:v>5.5827856250016001</c:v>
                </c:pt>
                <c:pt idx="44249">
                  <c:v>5.5831081250015995</c:v>
                </c:pt>
                <c:pt idx="44250">
                  <c:v>5.5834818750016</c:v>
                </c:pt>
                <c:pt idx="44251">
                  <c:v>5.5841406250015995</c:v>
                </c:pt>
                <c:pt idx="44252">
                  <c:v>5.5845149999999997</c:v>
                </c:pt>
                <c:pt idx="44253">
                  <c:v>5.5849225000000002</c:v>
                </c:pt>
                <c:pt idx="44254">
                  <c:v>5.5852631250015996</c:v>
                </c:pt>
                <c:pt idx="44255">
                  <c:v>5.5856068750015995</c:v>
                </c:pt>
                <c:pt idx="44256">
                  <c:v>5.5859581250015999</c:v>
                </c:pt>
                <c:pt idx="44257">
                  <c:v>5.5864231250016001</c:v>
                </c:pt>
                <c:pt idx="44258">
                  <c:v>5.58691125</c:v>
                </c:pt>
                <c:pt idx="44259">
                  <c:v>5.5872368750015999</c:v>
                </c:pt>
                <c:pt idx="44260">
                  <c:v>5.5876543750016001</c:v>
                </c:pt>
                <c:pt idx="44261">
                  <c:v>5.5880999999999998</c:v>
                </c:pt>
                <c:pt idx="44262">
                  <c:v>5.5885493750016</c:v>
                </c:pt>
                <c:pt idx="44263">
                  <c:v>5.5880662499999998</c:v>
                </c:pt>
                <c:pt idx="44264">
                  <c:v>5.5874431250015997</c:v>
                </c:pt>
                <c:pt idx="44265">
                  <c:v>5.5870906250015997</c:v>
                </c:pt>
                <c:pt idx="44266">
                  <c:v>5.5866893750015993</c:v>
                </c:pt>
                <c:pt idx="44267">
                  <c:v>5.5862418750015994</c:v>
                </c:pt>
                <c:pt idx="44268">
                  <c:v>5.5857200000000002</c:v>
                </c:pt>
                <c:pt idx="44269">
                  <c:v>5.5851168750015994</c:v>
                </c:pt>
                <c:pt idx="44270">
                  <c:v>5.5842562500000001</c:v>
                </c:pt>
                <c:pt idx="44271">
                  <c:v>5.5833500000000003</c:v>
                </c:pt>
                <c:pt idx="44272">
                  <c:v>5.5824318750015998</c:v>
                </c:pt>
                <c:pt idx="44273">
                  <c:v>5.5814906250015994</c:v>
                </c:pt>
                <c:pt idx="44274">
                  <c:v>5.5805875</c:v>
                </c:pt>
                <c:pt idx="44275">
                  <c:v>5.5795843750016001</c:v>
                </c:pt>
                <c:pt idx="44276">
                  <c:v>5.5786631250015999</c:v>
                </c:pt>
                <c:pt idx="44277">
                  <c:v>5.5777124999999996</c:v>
                </c:pt>
                <c:pt idx="44278">
                  <c:v>5.5768831250015998</c:v>
                </c:pt>
                <c:pt idx="44279">
                  <c:v>5.5761356250015996</c:v>
                </c:pt>
                <c:pt idx="44280">
                  <c:v>5.5755549999999996</c:v>
                </c:pt>
                <c:pt idx="44281">
                  <c:v>5.5751625000000002</c:v>
                </c:pt>
                <c:pt idx="44282">
                  <c:v>5.5747818750015998</c:v>
                </c:pt>
                <c:pt idx="44283">
                  <c:v>5.5742925000000003</c:v>
                </c:pt>
                <c:pt idx="44284">
                  <c:v>5.5741587499999996</c:v>
                </c:pt>
                <c:pt idx="44285">
                  <c:v>5.5745206250015995</c:v>
                </c:pt>
                <c:pt idx="44286">
                  <c:v>5.5748793750015997</c:v>
                </c:pt>
                <c:pt idx="44287">
                  <c:v>5.5753399999999997</c:v>
                </c:pt>
                <c:pt idx="44288">
                  <c:v>5.5757043750015995</c:v>
                </c:pt>
                <c:pt idx="44289">
                  <c:v>5.5761687499999999</c:v>
                </c:pt>
                <c:pt idx="44290">
                  <c:v>5.5766875000000002</c:v>
                </c:pt>
                <c:pt idx="44291">
                  <c:v>5.5771787499999999</c:v>
                </c:pt>
                <c:pt idx="44292">
                  <c:v>5.5776725000000003</c:v>
                </c:pt>
                <c:pt idx="44293">
                  <c:v>5.57829</c:v>
                </c:pt>
                <c:pt idx="44294">
                  <c:v>5.5789687499999996</c:v>
                </c:pt>
                <c:pt idx="44295">
                  <c:v>5.5796362500000001</c:v>
                </c:pt>
                <c:pt idx="44296">
                  <c:v>5.5799624999999997</c:v>
                </c:pt>
                <c:pt idx="44297">
                  <c:v>5.5803118750016001</c:v>
                </c:pt>
                <c:pt idx="44298">
                  <c:v>5.5806662500000002</c:v>
                </c:pt>
                <c:pt idx="44299">
                  <c:v>5.5809875</c:v>
                </c:pt>
                <c:pt idx="44300">
                  <c:v>5.5813293750015998</c:v>
                </c:pt>
                <c:pt idx="44301">
                  <c:v>5.5818968750015996</c:v>
                </c:pt>
                <c:pt idx="44302">
                  <c:v>5.5824512500000001</c:v>
                </c:pt>
                <c:pt idx="44303">
                  <c:v>5.5827918750015995</c:v>
                </c:pt>
                <c:pt idx="44304">
                  <c:v>5.5834581250015995</c:v>
                </c:pt>
                <c:pt idx="44305">
                  <c:v>5.5841424999999996</c:v>
                </c:pt>
                <c:pt idx="44306">
                  <c:v>5.5845356250015996</c:v>
                </c:pt>
                <c:pt idx="44307">
                  <c:v>5.5849099999999998</c:v>
                </c:pt>
                <c:pt idx="44308">
                  <c:v>5.5852806250015998</c:v>
                </c:pt>
                <c:pt idx="44309">
                  <c:v>5.585655</c:v>
                </c:pt>
                <c:pt idx="44310">
                  <c:v>5.5860925000000003</c:v>
                </c:pt>
                <c:pt idx="44311">
                  <c:v>5.5864156250015995</c:v>
                </c:pt>
                <c:pt idx="44312">
                  <c:v>5.5868225000000002</c:v>
                </c:pt>
                <c:pt idx="44313">
                  <c:v>5.5872099999999998</c:v>
                </c:pt>
                <c:pt idx="44314">
                  <c:v>5.5876256250015999</c:v>
                </c:pt>
                <c:pt idx="44315">
                  <c:v>5.5879718750015996</c:v>
                </c:pt>
                <c:pt idx="44316">
                  <c:v>5.5883587500000003</c:v>
                </c:pt>
                <c:pt idx="44317">
                  <c:v>5.5887000000000002</c:v>
                </c:pt>
                <c:pt idx="44318">
                  <c:v>5.5890381250015997</c:v>
                </c:pt>
                <c:pt idx="44319">
                  <c:v>5.5894062499999997</c:v>
                </c:pt>
                <c:pt idx="44320">
                  <c:v>5.5886037499999999</c:v>
                </c:pt>
                <c:pt idx="44321">
                  <c:v>5.5877474999999999</c:v>
                </c:pt>
                <c:pt idx="44322">
                  <c:v>5.5865574999999996</c:v>
                </c:pt>
                <c:pt idx="44323">
                  <c:v>5.5850306250015995</c:v>
                </c:pt>
                <c:pt idx="44324">
                  <c:v>5.5832506250015994</c:v>
                </c:pt>
                <c:pt idx="44325">
                  <c:v>5.5813162500000004</c:v>
                </c:pt>
                <c:pt idx="44326">
                  <c:v>5.5791649999999997</c:v>
                </c:pt>
                <c:pt idx="44327">
                  <c:v>5.5769337500000002</c:v>
                </c:pt>
                <c:pt idx="44328">
                  <c:v>5.5747974999999999</c:v>
                </c:pt>
                <c:pt idx="44329">
                  <c:v>5.5726056250016001</c:v>
                </c:pt>
                <c:pt idx="44330">
                  <c:v>5.5707581250015998</c:v>
                </c:pt>
                <c:pt idx="44331">
                  <c:v>5.5690731250015997</c:v>
                </c:pt>
                <c:pt idx="44332">
                  <c:v>5.5676906250015996</c:v>
                </c:pt>
                <c:pt idx="44333">
                  <c:v>5.5666693750015996</c:v>
                </c:pt>
                <c:pt idx="44334">
                  <c:v>5.5658862500000001</c:v>
                </c:pt>
                <c:pt idx="44335">
                  <c:v>5.5652962500000003</c:v>
                </c:pt>
                <c:pt idx="44336">
                  <c:v>5.5647687499999998</c:v>
                </c:pt>
                <c:pt idx="44337">
                  <c:v>5.5644431250016</c:v>
                </c:pt>
                <c:pt idx="44338">
                  <c:v>5.5648506250015997</c:v>
                </c:pt>
                <c:pt idx="44339">
                  <c:v>5.5653050000000004</c:v>
                </c:pt>
                <c:pt idx="44340">
                  <c:v>5.5657506250016002</c:v>
                </c:pt>
                <c:pt idx="44341">
                  <c:v>5.5662099999999999</c:v>
                </c:pt>
                <c:pt idx="44342">
                  <c:v>5.5665506250016001</c:v>
                </c:pt>
                <c:pt idx="44343">
                  <c:v>5.5669787499999996</c:v>
                </c:pt>
                <c:pt idx="44344">
                  <c:v>5.5674068750016001</c:v>
                </c:pt>
                <c:pt idx="44345">
                  <c:v>5.5679287500000001</c:v>
                </c:pt>
                <c:pt idx="44346">
                  <c:v>5.5685156250015995</c:v>
                </c:pt>
                <c:pt idx="44347">
                  <c:v>5.5690675000000001</c:v>
                </c:pt>
                <c:pt idx="44348">
                  <c:v>5.5696431250015994</c:v>
                </c:pt>
                <c:pt idx="44349">
                  <c:v>5.5702550000000004</c:v>
                </c:pt>
                <c:pt idx="44350">
                  <c:v>5.5708568750016001</c:v>
                </c:pt>
                <c:pt idx="44351">
                  <c:v>5.5715068750015995</c:v>
                </c:pt>
                <c:pt idx="44352">
                  <c:v>5.5719018750015996</c:v>
                </c:pt>
                <c:pt idx="44353">
                  <c:v>5.5722674999999997</c:v>
                </c:pt>
                <c:pt idx="44354">
                  <c:v>5.5729131250016</c:v>
                </c:pt>
                <c:pt idx="44355">
                  <c:v>5.5732575000000004</c:v>
                </c:pt>
                <c:pt idx="44356">
                  <c:v>5.5736393750015996</c:v>
                </c:pt>
                <c:pt idx="44357">
                  <c:v>5.5740100000000004</c:v>
                </c:pt>
                <c:pt idx="44358">
                  <c:v>5.5743593750015998</c:v>
                </c:pt>
                <c:pt idx="44359">
                  <c:v>5.5746856250015995</c:v>
                </c:pt>
                <c:pt idx="44360">
                  <c:v>5.5750187499999999</c:v>
                </c:pt>
                <c:pt idx="44361">
                  <c:v>5.5753862500000002</c:v>
                </c:pt>
                <c:pt idx="44362">
                  <c:v>5.5760856250015998</c:v>
                </c:pt>
                <c:pt idx="44363">
                  <c:v>5.5767881250015998</c:v>
                </c:pt>
                <c:pt idx="44364">
                  <c:v>5.5771531250016002</c:v>
                </c:pt>
                <c:pt idx="44365">
                  <c:v>5.5775381250015998</c:v>
                </c:pt>
                <c:pt idx="44366">
                  <c:v>5.5779018750015998</c:v>
                </c:pt>
                <c:pt idx="44367">
                  <c:v>5.5783231250015994</c:v>
                </c:pt>
                <c:pt idx="44368">
                  <c:v>5.5787043750015997</c:v>
                </c:pt>
                <c:pt idx="44369">
                  <c:v>5.5790406250015998</c:v>
                </c:pt>
                <c:pt idx="44370">
                  <c:v>5.5794862500000004</c:v>
                </c:pt>
                <c:pt idx="44371">
                  <c:v>5.5799068750015994</c:v>
                </c:pt>
                <c:pt idx="44372">
                  <c:v>5.5803118750016001</c:v>
                </c:pt>
                <c:pt idx="44373">
                  <c:v>5.5806943750015998</c:v>
                </c:pt>
                <c:pt idx="44374">
                  <c:v>5.58106875</c:v>
                </c:pt>
                <c:pt idx="44375">
                  <c:v>5.5814506250016001</c:v>
                </c:pt>
                <c:pt idx="44376">
                  <c:v>5.5818462499999999</c:v>
                </c:pt>
                <c:pt idx="44377">
                  <c:v>5.5822475000000003</c:v>
                </c:pt>
                <c:pt idx="44378">
                  <c:v>5.5826331250015997</c:v>
                </c:pt>
                <c:pt idx="44379">
                  <c:v>5.5830081250015997</c:v>
                </c:pt>
                <c:pt idx="44380">
                  <c:v>5.5835593750015997</c:v>
                </c:pt>
                <c:pt idx="44381">
                  <c:v>5.5840512499999999</c:v>
                </c:pt>
                <c:pt idx="44382">
                  <c:v>5.5843825000000002</c:v>
                </c:pt>
                <c:pt idx="44383">
                  <c:v>5.5839350000000003</c:v>
                </c:pt>
                <c:pt idx="44384">
                  <c:v>5.5834912499999998</c:v>
                </c:pt>
                <c:pt idx="44385">
                  <c:v>5.5828343750015996</c:v>
                </c:pt>
                <c:pt idx="44386">
                  <c:v>5.5820156250016</c:v>
                </c:pt>
                <c:pt idx="44387">
                  <c:v>5.5808893750015995</c:v>
                </c:pt>
                <c:pt idx="44388">
                  <c:v>5.5796518750016002</c:v>
                </c:pt>
                <c:pt idx="44389">
                  <c:v>5.5782081250015993</c:v>
                </c:pt>
                <c:pt idx="44390">
                  <c:v>5.5766481250015998</c:v>
                </c:pt>
                <c:pt idx="44391">
                  <c:v>5.5750368750015999</c:v>
                </c:pt>
                <c:pt idx="44392">
                  <c:v>5.5734468750015997</c:v>
                </c:pt>
                <c:pt idx="44393">
                  <c:v>5.5719162500000001</c:v>
                </c:pt>
                <c:pt idx="44394">
                  <c:v>5.5703893750016</c:v>
                </c:pt>
                <c:pt idx="44395">
                  <c:v>5.56903375</c:v>
                </c:pt>
                <c:pt idx="44396">
                  <c:v>5.5677718750015996</c:v>
                </c:pt>
                <c:pt idx="44397">
                  <c:v>5.5667656250016</c:v>
                </c:pt>
                <c:pt idx="44398">
                  <c:v>5.5660325000000004</c:v>
                </c:pt>
                <c:pt idx="44399">
                  <c:v>5.5654275000000002</c:v>
                </c:pt>
                <c:pt idx="44400">
                  <c:v>5.5649924999999998</c:v>
                </c:pt>
                <c:pt idx="44401">
                  <c:v>5.5646575</c:v>
                </c:pt>
                <c:pt idx="44402">
                  <c:v>5.56515</c:v>
                </c:pt>
                <c:pt idx="44403">
                  <c:v>5.5655587500000001</c:v>
                </c:pt>
                <c:pt idx="44404">
                  <c:v>5.565925</c:v>
                </c:pt>
                <c:pt idx="44405">
                  <c:v>5.5663749999999999</c:v>
                </c:pt>
                <c:pt idx="44406">
                  <c:v>5.5668899999999999</c:v>
                </c:pt>
                <c:pt idx="44407">
                  <c:v>5.5673443750015998</c:v>
                </c:pt>
                <c:pt idx="44408">
                  <c:v>5.5678931250015999</c:v>
                </c:pt>
                <c:pt idx="44409">
                  <c:v>5.5684862500000003</c:v>
                </c:pt>
                <c:pt idx="44410">
                  <c:v>5.5691043750015998</c:v>
                </c:pt>
                <c:pt idx="44411">
                  <c:v>5.5696874999999997</c:v>
                </c:pt>
                <c:pt idx="44412">
                  <c:v>5.5703062499999998</c:v>
                </c:pt>
                <c:pt idx="44413">
                  <c:v>5.5706312499999999</c:v>
                </c:pt>
                <c:pt idx="44414">
                  <c:v>5.5712275</c:v>
                </c:pt>
                <c:pt idx="44415">
                  <c:v>5.5718468750015999</c:v>
                </c:pt>
                <c:pt idx="44416">
                  <c:v>5.5724850000000004</c:v>
                </c:pt>
                <c:pt idx="44417">
                  <c:v>5.57309375</c:v>
                </c:pt>
                <c:pt idx="44418">
                  <c:v>5.5734593750016002</c:v>
                </c:pt>
                <c:pt idx="44419">
                  <c:v>5.5741193750016</c:v>
                </c:pt>
                <c:pt idx="44420">
                  <c:v>5.5748312499999999</c:v>
                </c:pt>
                <c:pt idx="44421">
                  <c:v>5.5751937500000004</c:v>
                </c:pt>
                <c:pt idx="44422">
                  <c:v>5.5755143750015996</c:v>
                </c:pt>
                <c:pt idx="44423">
                  <c:v>5.5758718750015994</c:v>
                </c:pt>
                <c:pt idx="44424">
                  <c:v>5.5762181250016001</c:v>
                </c:pt>
                <c:pt idx="44425">
                  <c:v>5.5766175000000002</c:v>
                </c:pt>
                <c:pt idx="44426">
                  <c:v>5.5769693750015996</c:v>
                </c:pt>
                <c:pt idx="44427">
                  <c:v>5.5773693750015996</c:v>
                </c:pt>
                <c:pt idx="44428">
                  <c:v>5.5777099999999997</c:v>
                </c:pt>
                <c:pt idx="44429">
                  <c:v>5.5782993750015999</c:v>
                </c:pt>
                <c:pt idx="44430">
                  <c:v>5.5788306250015998</c:v>
                </c:pt>
                <c:pt idx="44431">
                  <c:v>5.5792031250015999</c:v>
                </c:pt>
                <c:pt idx="44432">
                  <c:v>5.5788287499999996</c:v>
                </c:pt>
                <c:pt idx="44433">
                  <c:v>5.5782943750016001</c:v>
                </c:pt>
                <c:pt idx="44434">
                  <c:v>5.5779199999999998</c:v>
                </c:pt>
                <c:pt idx="44435">
                  <c:v>5.5775350000000001</c:v>
                </c:pt>
                <c:pt idx="44436">
                  <c:v>5.5771706250015995</c:v>
                </c:pt>
                <c:pt idx="44437">
                  <c:v>5.57675125</c:v>
                </c:pt>
                <c:pt idx="44438">
                  <c:v>5.5763075000000004</c:v>
                </c:pt>
                <c:pt idx="44439">
                  <c:v>5.5757318750015994</c:v>
                </c:pt>
                <c:pt idx="44440">
                  <c:v>5.5752093750015996</c:v>
                </c:pt>
                <c:pt idx="44441">
                  <c:v>5.5745637500000003</c:v>
                </c:pt>
                <c:pt idx="44442">
                  <c:v>5.5738843750016001</c:v>
                </c:pt>
                <c:pt idx="44443">
                  <c:v>5.5733593750015995</c:v>
                </c:pt>
                <c:pt idx="44444">
                  <c:v>5.5728187499999997</c:v>
                </c:pt>
                <c:pt idx="44445">
                  <c:v>5.5722531250016001</c:v>
                </c:pt>
                <c:pt idx="44446">
                  <c:v>5.5717418750015995</c:v>
                </c:pt>
                <c:pt idx="44447">
                  <c:v>5.5712799999999998</c:v>
                </c:pt>
                <c:pt idx="44448">
                  <c:v>5.5707993750015996</c:v>
                </c:pt>
                <c:pt idx="44449">
                  <c:v>5.5704256250016</c:v>
                </c:pt>
                <c:pt idx="44450">
                  <c:v>5.5700331250015997</c:v>
                </c:pt>
                <c:pt idx="44451">
                  <c:v>5.5696556250015998</c:v>
                </c:pt>
                <c:pt idx="44452">
                  <c:v>5.5693281250015998</c:v>
                </c:pt>
                <c:pt idx="44453">
                  <c:v>5.5689456250016001</c:v>
                </c:pt>
                <c:pt idx="44454">
                  <c:v>5.5685812500000003</c:v>
                </c:pt>
                <c:pt idx="44455">
                  <c:v>5.5689781250015997</c:v>
                </c:pt>
                <c:pt idx="44456">
                  <c:v>5.5694031250015996</c:v>
                </c:pt>
                <c:pt idx="44457">
                  <c:v>5.5698218750016002</c:v>
                </c:pt>
                <c:pt idx="44458">
                  <c:v>5.57016125</c:v>
                </c:pt>
                <c:pt idx="44459">
                  <c:v>5.5705631250016001</c:v>
                </c:pt>
                <c:pt idx="44460">
                  <c:v>5.5709993750016</c:v>
                </c:pt>
                <c:pt idx="44461">
                  <c:v>5.5715781250015999</c:v>
                </c:pt>
                <c:pt idx="44462">
                  <c:v>5.5721006250015996</c:v>
                </c:pt>
                <c:pt idx="44463">
                  <c:v>5.5726693750015999</c:v>
                </c:pt>
                <c:pt idx="44464">
                  <c:v>5.5733093750015996</c:v>
                </c:pt>
                <c:pt idx="44465">
                  <c:v>5.5737031250015994</c:v>
                </c:pt>
                <c:pt idx="44466">
                  <c:v>5.5743074999999997</c:v>
                </c:pt>
                <c:pt idx="44467">
                  <c:v>5.5748906250015997</c:v>
                </c:pt>
                <c:pt idx="44468">
                  <c:v>5.5755156250016</c:v>
                </c:pt>
                <c:pt idx="44469">
                  <c:v>5.5759150000000002</c:v>
                </c:pt>
                <c:pt idx="44470">
                  <c:v>5.5762562500000001</c:v>
                </c:pt>
                <c:pt idx="44471">
                  <c:v>5.5765862500000001</c:v>
                </c:pt>
                <c:pt idx="44472">
                  <c:v>5.5772656250015995</c:v>
                </c:pt>
                <c:pt idx="44473">
                  <c:v>5.5779325000000002</c:v>
                </c:pt>
                <c:pt idx="44474">
                  <c:v>5.5783218750015999</c:v>
                </c:pt>
                <c:pt idx="44475">
                  <c:v>5.5787393750016001</c:v>
                </c:pt>
                <c:pt idx="44476">
                  <c:v>5.5790843750015995</c:v>
                </c:pt>
                <c:pt idx="44477">
                  <c:v>5.5796693750015995</c:v>
                </c:pt>
                <c:pt idx="44478">
                  <c:v>5.5802649999999998</c:v>
                </c:pt>
                <c:pt idx="44479">
                  <c:v>5.5808774999999997</c:v>
                </c:pt>
                <c:pt idx="44480">
                  <c:v>5.58139875</c:v>
                </c:pt>
                <c:pt idx="44481">
                  <c:v>5.5819518750016002</c:v>
                </c:pt>
                <c:pt idx="44482">
                  <c:v>5.5825293750015996</c:v>
                </c:pt>
                <c:pt idx="44483">
                  <c:v>5.5830762500000004</c:v>
                </c:pt>
                <c:pt idx="44484">
                  <c:v>5.5834431250016001</c:v>
                </c:pt>
                <c:pt idx="44485">
                  <c:v>5.5827662499999997</c:v>
                </c:pt>
                <c:pt idx="44486">
                  <c:v>5.5820081250015994</c:v>
                </c:pt>
                <c:pt idx="44487">
                  <c:v>5.5810406250015996</c:v>
                </c:pt>
                <c:pt idx="44488">
                  <c:v>5.5797856250016</c:v>
                </c:pt>
                <c:pt idx="44489">
                  <c:v>5.5784362500000002</c:v>
                </c:pt>
                <c:pt idx="44490">
                  <c:v>5.5769437499999999</c:v>
                </c:pt>
                <c:pt idx="44491">
                  <c:v>5.5753312499999996</c:v>
                </c:pt>
                <c:pt idx="44492">
                  <c:v>5.5736474999999999</c:v>
                </c:pt>
                <c:pt idx="44493">
                  <c:v>5.5718687500000001</c:v>
                </c:pt>
                <c:pt idx="44494">
                  <c:v>5.5701518750016001</c:v>
                </c:pt>
                <c:pt idx="44495">
                  <c:v>5.5686262500000003</c:v>
                </c:pt>
                <c:pt idx="44496">
                  <c:v>5.5673831250015997</c:v>
                </c:pt>
                <c:pt idx="44497">
                  <c:v>5.5663743750016001</c:v>
                </c:pt>
                <c:pt idx="44498">
                  <c:v>5.5655849999999996</c:v>
                </c:pt>
                <c:pt idx="44499">
                  <c:v>5.5649006250015995</c:v>
                </c:pt>
                <c:pt idx="44500">
                  <c:v>5.5644181250016</c:v>
                </c:pt>
                <c:pt idx="44501">
                  <c:v>5.5639331250015998</c:v>
                </c:pt>
                <c:pt idx="44502">
                  <c:v>5.5644218750015995</c:v>
                </c:pt>
                <c:pt idx="44503">
                  <c:v>5.5648281250015996</c:v>
                </c:pt>
                <c:pt idx="44504">
                  <c:v>5.5651624999999996</c:v>
                </c:pt>
                <c:pt idx="44505">
                  <c:v>5.5656143750015996</c:v>
                </c:pt>
                <c:pt idx="44506">
                  <c:v>5.5659681250016</c:v>
                </c:pt>
                <c:pt idx="44507">
                  <c:v>5.5664693750016001</c:v>
                </c:pt>
                <c:pt idx="44508">
                  <c:v>5.5668106250016001</c:v>
                </c:pt>
                <c:pt idx="44509">
                  <c:v>5.5671343750015998</c:v>
                </c:pt>
                <c:pt idx="44510">
                  <c:v>5.5674681250016</c:v>
                </c:pt>
                <c:pt idx="44511">
                  <c:v>5.5679237500000003</c:v>
                </c:pt>
                <c:pt idx="44512">
                  <c:v>5.5684912500000001</c:v>
                </c:pt>
                <c:pt idx="44513">
                  <c:v>5.5689068750016002</c:v>
                </c:pt>
                <c:pt idx="44514">
                  <c:v>5.5692312499999996</c:v>
                </c:pt>
                <c:pt idx="44515">
                  <c:v>5.5695831250015999</c:v>
                </c:pt>
                <c:pt idx="44516">
                  <c:v>5.5699431250015996</c:v>
                </c:pt>
                <c:pt idx="44517">
                  <c:v>5.5702706250015996</c:v>
                </c:pt>
                <c:pt idx="44518">
                  <c:v>5.5707343750015994</c:v>
                </c:pt>
                <c:pt idx="44519">
                  <c:v>5.5713468750016002</c:v>
                </c:pt>
                <c:pt idx="44520">
                  <c:v>5.5719649999999996</c:v>
                </c:pt>
                <c:pt idx="44521">
                  <c:v>5.5726112499999996</c:v>
                </c:pt>
                <c:pt idx="44522">
                  <c:v>5.5732699999999999</c:v>
                </c:pt>
                <c:pt idx="44523">
                  <c:v>5.5735912499999998</c:v>
                </c:pt>
                <c:pt idx="44524">
                  <c:v>5.5739268750016002</c:v>
                </c:pt>
                <c:pt idx="44525">
                  <c:v>5.5743093750016</c:v>
                </c:pt>
                <c:pt idx="44526">
                  <c:v>5.5746343750016001</c:v>
                </c:pt>
                <c:pt idx="44527">
                  <c:v>5.5750256250015999</c:v>
                </c:pt>
                <c:pt idx="44528">
                  <c:v>5.5753943750015997</c:v>
                </c:pt>
                <c:pt idx="44529">
                  <c:v>5.5758268750015993</c:v>
                </c:pt>
                <c:pt idx="44530">
                  <c:v>5.5764531250016001</c:v>
                </c:pt>
                <c:pt idx="44531">
                  <c:v>5.5768243750015998</c:v>
                </c:pt>
                <c:pt idx="44532">
                  <c:v>5.57715125</c:v>
                </c:pt>
                <c:pt idx="44533">
                  <c:v>5.5775431250015997</c:v>
                </c:pt>
                <c:pt idx="44534">
                  <c:v>5.5781787500000002</c:v>
                </c:pt>
                <c:pt idx="44535">
                  <c:v>5.5787693750015999</c:v>
                </c:pt>
                <c:pt idx="44536">
                  <c:v>5.5792668750015997</c:v>
                </c:pt>
                <c:pt idx="44537">
                  <c:v>5.5795968750015996</c:v>
                </c:pt>
                <c:pt idx="44538">
                  <c:v>5.5790706250015996</c:v>
                </c:pt>
                <c:pt idx="44539">
                  <c:v>5.5784475000000002</c:v>
                </c:pt>
                <c:pt idx="44540">
                  <c:v>5.5780687499999999</c:v>
                </c:pt>
                <c:pt idx="44541">
                  <c:v>5.5774524999999997</c:v>
                </c:pt>
                <c:pt idx="44542">
                  <c:v>5.5767699999999998</c:v>
                </c:pt>
                <c:pt idx="44543">
                  <c:v>5.5759637499999997</c:v>
                </c:pt>
                <c:pt idx="44544">
                  <c:v>5.5751074999999997</c:v>
                </c:pt>
                <c:pt idx="44545">
                  <c:v>5.5742456250016001</c:v>
                </c:pt>
                <c:pt idx="44546">
                  <c:v>5.5732731250015997</c:v>
                </c:pt>
                <c:pt idx="44547">
                  <c:v>5.5722981250016002</c:v>
                </c:pt>
                <c:pt idx="44548">
                  <c:v>5.5711543750015995</c:v>
                </c:pt>
                <c:pt idx="44549">
                  <c:v>5.5699725000000004</c:v>
                </c:pt>
                <c:pt idx="44550">
                  <c:v>5.5687850000000001</c:v>
                </c:pt>
                <c:pt idx="44551">
                  <c:v>5.5677812500000003</c:v>
                </c:pt>
                <c:pt idx="44552">
                  <c:v>5.5668325000000003</c:v>
                </c:pt>
                <c:pt idx="44553">
                  <c:v>5.56598375</c:v>
                </c:pt>
                <c:pt idx="44554">
                  <c:v>5.5651887499999999</c:v>
                </c:pt>
                <c:pt idx="44555">
                  <c:v>5.5644356250015994</c:v>
                </c:pt>
                <c:pt idx="44556">
                  <c:v>5.5638268750015998</c:v>
                </c:pt>
                <c:pt idx="44557">
                  <c:v>5.5632574999999997</c:v>
                </c:pt>
                <c:pt idx="44558">
                  <c:v>5.5628462499999998</c:v>
                </c:pt>
                <c:pt idx="44559">
                  <c:v>5.5624656250015994</c:v>
                </c:pt>
                <c:pt idx="44560">
                  <c:v>5.5619543750015996</c:v>
                </c:pt>
                <c:pt idx="44561">
                  <c:v>5.5615575000000002</c:v>
                </c:pt>
                <c:pt idx="44562">
                  <c:v>5.5619081250016</c:v>
                </c:pt>
                <c:pt idx="44563">
                  <c:v>5.5622481250015996</c:v>
                </c:pt>
                <c:pt idx="44564">
                  <c:v>5.5626968750015999</c:v>
                </c:pt>
                <c:pt idx="44565">
                  <c:v>5.5631518750015996</c:v>
                </c:pt>
                <c:pt idx="44566">
                  <c:v>5.5635137500000003</c:v>
                </c:pt>
                <c:pt idx="44567">
                  <c:v>5.5638800000000002</c:v>
                </c:pt>
                <c:pt idx="44568">
                  <c:v>5.5643531250015998</c:v>
                </c:pt>
                <c:pt idx="44569">
                  <c:v>5.5647950000000002</c:v>
                </c:pt>
                <c:pt idx="44570">
                  <c:v>5.5651337500000002</c:v>
                </c:pt>
                <c:pt idx="44571">
                  <c:v>5.5656949999999998</c:v>
                </c:pt>
                <c:pt idx="44572">
                  <c:v>5.5662493750015996</c:v>
                </c:pt>
                <c:pt idx="44573">
                  <c:v>5.5667918750015994</c:v>
                </c:pt>
                <c:pt idx="44574">
                  <c:v>5.5673556250015999</c:v>
                </c:pt>
                <c:pt idx="44575">
                  <c:v>5.5677206250015994</c:v>
                </c:pt>
                <c:pt idx="44576">
                  <c:v>5.5682475</c:v>
                </c:pt>
                <c:pt idx="44577">
                  <c:v>5.5688287499999998</c:v>
                </c:pt>
                <c:pt idx="44578">
                  <c:v>5.56935</c:v>
                </c:pt>
                <c:pt idx="44579">
                  <c:v>5.5696837500000003</c:v>
                </c:pt>
                <c:pt idx="44580">
                  <c:v>5.570335</c:v>
                </c:pt>
                <c:pt idx="44581">
                  <c:v>5.5709712500000004</c:v>
                </c:pt>
                <c:pt idx="44582">
                  <c:v>5.5713200000000001</c:v>
                </c:pt>
                <c:pt idx="44583">
                  <c:v>5.5716806250015996</c:v>
                </c:pt>
                <c:pt idx="44584">
                  <c:v>5.5720318750016</c:v>
                </c:pt>
                <c:pt idx="44585">
                  <c:v>5.5723831250015996</c:v>
                </c:pt>
                <c:pt idx="44586">
                  <c:v>5.5727718750015995</c:v>
                </c:pt>
                <c:pt idx="44587">
                  <c:v>5.5734187500000001</c:v>
                </c:pt>
                <c:pt idx="44588">
                  <c:v>5.5739918750015995</c:v>
                </c:pt>
                <c:pt idx="44589">
                  <c:v>5.5743418750015996</c:v>
                </c:pt>
                <c:pt idx="44590">
                  <c:v>5.5746975000000001</c:v>
                </c:pt>
                <c:pt idx="44591">
                  <c:v>5.57503875</c:v>
                </c:pt>
                <c:pt idx="44592">
                  <c:v>5.5744787499999999</c:v>
                </c:pt>
                <c:pt idx="44593">
                  <c:v>5.5741393750016002</c:v>
                </c:pt>
                <c:pt idx="44594">
                  <c:v>5.5736706250015997</c:v>
                </c:pt>
                <c:pt idx="44595">
                  <c:v>5.5731193750015997</c:v>
                </c:pt>
                <c:pt idx="44596">
                  <c:v>5.5724612499999999</c:v>
                </c:pt>
                <c:pt idx="44597">
                  <c:v>5.5717274999999997</c:v>
                </c:pt>
                <c:pt idx="44598">
                  <c:v>5.5708787500000003</c:v>
                </c:pt>
                <c:pt idx="44599">
                  <c:v>5.5699431250015996</c:v>
                </c:pt>
                <c:pt idx="44600">
                  <c:v>5.5689037499999996</c:v>
                </c:pt>
                <c:pt idx="44601">
                  <c:v>5.5677506250016</c:v>
                </c:pt>
                <c:pt idx="44602">
                  <c:v>5.5667281250015996</c:v>
                </c:pt>
                <c:pt idx="44603">
                  <c:v>5.5656637499999997</c:v>
                </c:pt>
                <c:pt idx="44604">
                  <c:v>5.5647487499999997</c:v>
                </c:pt>
                <c:pt idx="44605">
                  <c:v>5.5639012499999998</c:v>
                </c:pt>
                <c:pt idx="44606">
                  <c:v>5.5631506250016001</c:v>
                </c:pt>
                <c:pt idx="44607">
                  <c:v>5.5625868750015997</c:v>
                </c:pt>
                <c:pt idx="44608">
                  <c:v>5.5620775</c:v>
                </c:pt>
                <c:pt idx="44609">
                  <c:v>5.5617025</c:v>
                </c:pt>
                <c:pt idx="44610">
                  <c:v>5.5613568750016</c:v>
                </c:pt>
                <c:pt idx="44611">
                  <c:v>5.5616206250015994</c:v>
                </c:pt>
                <c:pt idx="44612">
                  <c:v>5.5620631250015995</c:v>
                </c:pt>
                <c:pt idx="44613">
                  <c:v>5.5625462499999996</c:v>
                </c:pt>
                <c:pt idx="44614">
                  <c:v>5.5630956250015995</c:v>
                </c:pt>
                <c:pt idx="44615">
                  <c:v>5.5636006250015999</c:v>
                </c:pt>
                <c:pt idx="44616">
                  <c:v>5.5641918750016002</c:v>
                </c:pt>
                <c:pt idx="44617">
                  <c:v>5.5647918750015997</c:v>
                </c:pt>
                <c:pt idx="44618">
                  <c:v>5.5654406250015995</c:v>
                </c:pt>
                <c:pt idx="44619">
                  <c:v>5.5660881250015999</c:v>
                </c:pt>
                <c:pt idx="44620">
                  <c:v>5.5664175</c:v>
                </c:pt>
                <c:pt idx="44621">
                  <c:v>5.5667887499999997</c:v>
                </c:pt>
                <c:pt idx="44622">
                  <c:v>5.5674524999999999</c:v>
                </c:pt>
                <c:pt idx="44623">
                  <c:v>5.5678168750015997</c:v>
                </c:pt>
                <c:pt idx="44624">
                  <c:v>5.5684768750015996</c:v>
                </c:pt>
                <c:pt idx="44625">
                  <c:v>5.5691449999999998</c:v>
                </c:pt>
                <c:pt idx="44626">
                  <c:v>5.5694987500000002</c:v>
                </c:pt>
                <c:pt idx="44627">
                  <c:v>5.5698506250015996</c:v>
                </c:pt>
                <c:pt idx="44628">
                  <c:v>5.5701912499999997</c:v>
                </c:pt>
                <c:pt idx="44629">
                  <c:v>5.5705487500000004</c:v>
                </c:pt>
                <c:pt idx="44630">
                  <c:v>5.5708906250016001</c:v>
                </c:pt>
                <c:pt idx="44631">
                  <c:v>5.5714756250016002</c:v>
                </c:pt>
                <c:pt idx="44632">
                  <c:v>5.5719718750015996</c:v>
                </c:pt>
                <c:pt idx="44633">
                  <c:v>5.5724312500000002</c:v>
                </c:pt>
                <c:pt idx="44634">
                  <c:v>5.5728837499999999</c:v>
                </c:pt>
                <c:pt idx="44635">
                  <c:v>5.5733468750016</c:v>
                </c:pt>
                <c:pt idx="44636">
                  <c:v>5.5738587500000003</c:v>
                </c:pt>
                <c:pt idx="44637">
                  <c:v>5.5743968750016002</c:v>
                </c:pt>
                <c:pt idx="44638">
                  <c:v>5.574935</c:v>
                </c:pt>
                <c:pt idx="44639">
                  <c:v>5.5753893750015999</c:v>
                </c:pt>
                <c:pt idx="44640">
                  <c:v>5.5758037500000004</c:v>
                </c:pt>
                <c:pt idx="44641">
                  <c:v>5.5761356250015996</c:v>
                </c:pt>
                <c:pt idx="44642">
                  <c:v>5.5764643750016001</c:v>
                </c:pt>
                <c:pt idx="44643">
                  <c:v>5.5768924999999996</c:v>
                </c:pt>
                <c:pt idx="44644">
                  <c:v>5.5764268750015997</c:v>
                </c:pt>
                <c:pt idx="44645">
                  <c:v>5.5759181250015999</c:v>
                </c:pt>
                <c:pt idx="44646">
                  <c:v>5.5752993750015998</c:v>
                </c:pt>
                <c:pt idx="44647">
                  <c:v>5.5745250000000004</c:v>
                </c:pt>
                <c:pt idx="44648">
                  <c:v>5.5736974999999997</c:v>
                </c:pt>
                <c:pt idx="44649">
                  <c:v>5.5728099999999996</c:v>
                </c:pt>
                <c:pt idx="44650">
                  <c:v>5.5718112499999997</c:v>
                </c:pt>
                <c:pt idx="44651">
                  <c:v>5.5708068750016002</c:v>
                </c:pt>
                <c:pt idx="44652">
                  <c:v>5.5697962499999996</c:v>
                </c:pt>
                <c:pt idx="44653">
                  <c:v>5.5688500000000003</c:v>
                </c:pt>
                <c:pt idx="44654">
                  <c:v>5.5679575000000003</c:v>
                </c:pt>
                <c:pt idx="44655">
                  <c:v>5.5672268750015999</c:v>
                </c:pt>
                <c:pt idx="44656">
                  <c:v>5.5666506250015999</c:v>
                </c:pt>
                <c:pt idx="44657">
                  <c:v>5.5660887499999996</c:v>
                </c:pt>
                <c:pt idx="44658">
                  <c:v>5.5656737500000002</c:v>
                </c:pt>
                <c:pt idx="44659">
                  <c:v>5.56520875</c:v>
                </c:pt>
                <c:pt idx="44660">
                  <c:v>5.5648768750016</c:v>
                </c:pt>
                <c:pt idx="44661">
                  <c:v>5.5645506250015995</c:v>
                </c:pt>
                <c:pt idx="44662">
                  <c:v>5.5643624999999997</c:v>
                </c:pt>
                <c:pt idx="44663">
                  <c:v>5.5647093750016001</c:v>
                </c:pt>
                <c:pt idx="44664">
                  <c:v>5.5650981250016001</c:v>
                </c:pt>
                <c:pt idx="44665">
                  <c:v>5.5654718750015997</c:v>
                </c:pt>
                <c:pt idx="44666">
                  <c:v>5.5658837500000002</c:v>
                </c:pt>
                <c:pt idx="44667">
                  <c:v>5.5662862500000001</c:v>
                </c:pt>
                <c:pt idx="44668">
                  <c:v>5.5666200000000003</c:v>
                </c:pt>
                <c:pt idx="44669">
                  <c:v>5.5670112500000002</c:v>
                </c:pt>
                <c:pt idx="44670">
                  <c:v>5.5674206250016001</c:v>
                </c:pt>
                <c:pt idx="44671">
                  <c:v>5.5680149999999999</c:v>
                </c:pt>
                <c:pt idx="44672">
                  <c:v>5.5685368750016</c:v>
                </c:pt>
                <c:pt idx="44673">
                  <c:v>5.5690737500000003</c:v>
                </c:pt>
                <c:pt idx="44674">
                  <c:v>5.5695750000000004</c:v>
                </c:pt>
                <c:pt idx="44675">
                  <c:v>5.5699306250016001</c:v>
                </c:pt>
                <c:pt idx="44676">
                  <c:v>5.570265</c:v>
                </c:pt>
                <c:pt idx="44677">
                  <c:v>5.5708925000000002</c:v>
                </c:pt>
                <c:pt idx="44678">
                  <c:v>5.5714543750015997</c:v>
                </c:pt>
                <c:pt idx="44679">
                  <c:v>5.5717837499999998</c:v>
                </c:pt>
                <c:pt idx="44680">
                  <c:v>5.5721887499999996</c:v>
                </c:pt>
                <c:pt idx="44681">
                  <c:v>5.5728324999999996</c:v>
                </c:pt>
                <c:pt idx="44682">
                  <c:v>5.5734424999999996</c:v>
                </c:pt>
                <c:pt idx="44683">
                  <c:v>5.5738624999999997</c:v>
                </c:pt>
                <c:pt idx="44684">
                  <c:v>5.5745862500000003</c:v>
                </c:pt>
                <c:pt idx="44685">
                  <c:v>5.5749250000000004</c:v>
                </c:pt>
                <c:pt idx="44686">
                  <c:v>5.5753325</c:v>
                </c:pt>
                <c:pt idx="44687">
                  <c:v>5.5760256250015994</c:v>
                </c:pt>
                <c:pt idx="44688">
                  <c:v>5.5763706250015996</c:v>
                </c:pt>
                <c:pt idx="44689">
                  <c:v>5.5767350000000002</c:v>
                </c:pt>
                <c:pt idx="44690">
                  <c:v>5.5771556250016001</c:v>
                </c:pt>
                <c:pt idx="44691">
                  <c:v>5.5778325000000004</c:v>
                </c:pt>
                <c:pt idx="44692">
                  <c:v>5.5784818750016001</c:v>
                </c:pt>
                <c:pt idx="44693">
                  <c:v>5.5789912499999996</c:v>
                </c:pt>
                <c:pt idx="44694">
                  <c:v>5.5795649999999997</c:v>
                </c:pt>
                <c:pt idx="44695">
                  <c:v>5.5800668750015996</c:v>
                </c:pt>
                <c:pt idx="44696">
                  <c:v>5.5804774999999998</c:v>
                </c:pt>
                <c:pt idx="44697">
                  <c:v>5.5809981250015994</c:v>
                </c:pt>
                <c:pt idx="44698">
                  <c:v>5.5814725000000003</c:v>
                </c:pt>
                <c:pt idx="44699">
                  <c:v>5.5810968750015997</c:v>
                </c:pt>
                <c:pt idx="44700">
                  <c:v>5.5805974999999997</c:v>
                </c:pt>
                <c:pt idx="44701">
                  <c:v>5.5798493750015998</c:v>
                </c:pt>
                <c:pt idx="44702">
                  <c:v>5.5788149999999996</c:v>
                </c:pt>
                <c:pt idx="44703">
                  <c:v>5.5777337500000002</c:v>
                </c:pt>
                <c:pt idx="44704">
                  <c:v>5.57642375</c:v>
                </c:pt>
                <c:pt idx="44705">
                  <c:v>5.5750149999999996</c:v>
                </c:pt>
                <c:pt idx="44706">
                  <c:v>5.5734874999999997</c:v>
                </c:pt>
                <c:pt idx="44707">
                  <c:v>5.5719468750015997</c:v>
                </c:pt>
                <c:pt idx="44708">
                  <c:v>5.57044125</c:v>
                </c:pt>
                <c:pt idx="44709">
                  <c:v>5.5688849999999999</c:v>
                </c:pt>
                <c:pt idx="44710">
                  <c:v>5.5674437499999998</c:v>
                </c:pt>
                <c:pt idx="44711">
                  <c:v>5.5662193750015998</c:v>
                </c:pt>
                <c:pt idx="44712">
                  <c:v>5.5652100000000004</c:v>
                </c:pt>
                <c:pt idx="44713">
                  <c:v>5.5643256250016</c:v>
                </c:pt>
                <c:pt idx="44714">
                  <c:v>5.5635937499999999</c:v>
                </c:pt>
                <c:pt idx="44715">
                  <c:v>5.5630600000000001</c:v>
                </c:pt>
                <c:pt idx="44716">
                  <c:v>5.5626493750015999</c:v>
                </c:pt>
                <c:pt idx="44717">
                  <c:v>5.5621068750016001</c:v>
                </c:pt>
                <c:pt idx="44718">
                  <c:v>5.5617693750015995</c:v>
                </c:pt>
                <c:pt idx="44719">
                  <c:v>5.5619056250016001</c:v>
                </c:pt>
                <c:pt idx="44720">
                  <c:v>5.5622406250015999</c:v>
                </c:pt>
                <c:pt idx="44721">
                  <c:v>5.5626550000000003</c:v>
                </c:pt>
                <c:pt idx="44722">
                  <c:v>5.5629781250015995</c:v>
                </c:pt>
                <c:pt idx="44723">
                  <c:v>5.5633537500000001</c:v>
                </c:pt>
                <c:pt idx="44724">
                  <c:v>5.5637831250016001</c:v>
                </c:pt>
                <c:pt idx="44725">
                  <c:v>5.5641043750015999</c:v>
                </c:pt>
                <c:pt idx="44726">
                  <c:v>5.5644262500000004</c:v>
                </c:pt>
                <c:pt idx="44727">
                  <c:v>5.5648087500000001</c:v>
                </c:pt>
                <c:pt idx="44728">
                  <c:v>5.5644012500000004</c:v>
                </c:pt>
                <c:pt idx="44729">
                  <c:v>5.5640762500000003</c:v>
                </c:pt>
                <c:pt idx="44730">
                  <c:v>5.5633049999999997</c:v>
                </c:pt>
                <c:pt idx="44731">
                  <c:v>5.5628943750015996</c:v>
                </c:pt>
                <c:pt idx="44732">
                  <c:v>5.5624362500000002</c:v>
                </c:pt>
                <c:pt idx="44733">
                  <c:v>5.5619118750015994</c:v>
                </c:pt>
                <c:pt idx="44734">
                  <c:v>5.5614068750015999</c:v>
                </c:pt>
                <c:pt idx="44735">
                  <c:v>5.5609031250015999</c:v>
                </c:pt>
                <c:pt idx="44736">
                  <c:v>5.5604606250015998</c:v>
                </c:pt>
                <c:pt idx="44737">
                  <c:v>5.5600250000000004</c:v>
                </c:pt>
                <c:pt idx="44738">
                  <c:v>5.55966</c:v>
                </c:pt>
                <c:pt idx="44739">
                  <c:v>5.5593037499999998</c:v>
                </c:pt>
                <c:pt idx="44740">
                  <c:v>5.5589649999999997</c:v>
                </c:pt>
                <c:pt idx="44741">
                  <c:v>5.5593531250015999</c:v>
                </c:pt>
                <c:pt idx="44742">
                  <c:v>5.5596787499999998</c:v>
                </c:pt>
                <c:pt idx="44743">
                  <c:v>5.5601243750015996</c:v>
                </c:pt>
                <c:pt idx="44744">
                  <c:v>5.5606168750015996</c:v>
                </c:pt>
                <c:pt idx="44745">
                  <c:v>5.5611206250015996</c:v>
                </c:pt>
                <c:pt idx="44746">
                  <c:v>5.5617668750015996</c:v>
                </c:pt>
                <c:pt idx="44747">
                  <c:v>5.5623731250016002</c:v>
                </c:pt>
                <c:pt idx="44748">
                  <c:v>5.5629237500000004</c:v>
                </c:pt>
                <c:pt idx="44749">
                  <c:v>5.56326125</c:v>
                </c:pt>
                <c:pt idx="44750">
                  <c:v>5.5635818750016002</c:v>
                </c:pt>
                <c:pt idx="44751">
                  <c:v>5.5639162500000001</c:v>
                </c:pt>
                <c:pt idx="44752">
                  <c:v>5.5644749999999998</c:v>
                </c:pt>
                <c:pt idx="44753">
                  <c:v>5.5651006250016</c:v>
                </c:pt>
                <c:pt idx="44754">
                  <c:v>5.5654518750015995</c:v>
                </c:pt>
                <c:pt idx="44755">
                  <c:v>5.5658075</c:v>
                </c:pt>
                <c:pt idx="44756">
                  <c:v>5.5661568750015995</c:v>
                </c:pt>
                <c:pt idx="44757">
                  <c:v>5.5664850000000001</c:v>
                </c:pt>
                <c:pt idx="44758">
                  <c:v>5.5668131250016</c:v>
                </c:pt>
                <c:pt idx="44759">
                  <c:v>5.5671487500000003</c:v>
                </c:pt>
                <c:pt idx="44760">
                  <c:v>5.5675356250016002</c:v>
                </c:pt>
                <c:pt idx="44761">
                  <c:v>5.5679156250016</c:v>
                </c:pt>
                <c:pt idx="44762">
                  <c:v>5.5682549999999997</c:v>
                </c:pt>
                <c:pt idx="44763">
                  <c:v>5.5685993750015994</c:v>
                </c:pt>
                <c:pt idx="44764">
                  <c:v>5.5689687499999998</c:v>
                </c:pt>
                <c:pt idx="44765">
                  <c:v>5.5693918750015996</c:v>
                </c:pt>
                <c:pt idx="44766">
                  <c:v>5.569725</c:v>
                </c:pt>
                <c:pt idx="44767">
                  <c:v>5.5701025</c:v>
                </c:pt>
                <c:pt idx="44768">
                  <c:v>5.5704443750015997</c:v>
                </c:pt>
                <c:pt idx="44769">
                  <c:v>5.5708293750015994</c:v>
                </c:pt>
                <c:pt idx="44770">
                  <c:v>5.5711768750015995</c:v>
                </c:pt>
                <c:pt idx="44771">
                  <c:v>5.5715843750016001</c:v>
                </c:pt>
                <c:pt idx="44772">
                  <c:v>5.5720031250015998</c:v>
                </c:pt>
                <c:pt idx="44773">
                  <c:v>5.5723737499999997</c:v>
                </c:pt>
                <c:pt idx="44774">
                  <c:v>5.5727399999999996</c:v>
                </c:pt>
                <c:pt idx="44775">
                  <c:v>5.5730668750015999</c:v>
                </c:pt>
                <c:pt idx="44776">
                  <c:v>5.5734768750015995</c:v>
                </c:pt>
                <c:pt idx="44777">
                  <c:v>5.5738574999999999</c:v>
                </c:pt>
                <c:pt idx="44778">
                  <c:v>5.5742768750015994</c:v>
                </c:pt>
                <c:pt idx="44779">
                  <c:v>5.5746650000000004</c:v>
                </c:pt>
                <c:pt idx="44780">
                  <c:v>5.5750831250015995</c:v>
                </c:pt>
                <c:pt idx="44781">
                  <c:v>5.5754275</c:v>
                </c:pt>
                <c:pt idx="44782">
                  <c:v>5.5757725000000002</c:v>
                </c:pt>
                <c:pt idx="44783">
                  <c:v>5.5762018750015994</c:v>
                </c:pt>
                <c:pt idx="44784">
                  <c:v>5.5765562500000003</c:v>
                </c:pt>
                <c:pt idx="44785">
                  <c:v>5.576975</c:v>
                </c:pt>
                <c:pt idx="44786">
                  <c:v>5.5774600000000003</c:v>
                </c:pt>
                <c:pt idx="44787">
                  <c:v>5.5779393750016002</c:v>
                </c:pt>
                <c:pt idx="44788">
                  <c:v>5.5783575000000001</c:v>
                </c:pt>
                <c:pt idx="44789">
                  <c:v>5.5787475000000004</c:v>
                </c:pt>
                <c:pt idx="44790">
                  <c:v>5.5784124999999998</c:v>
                </c:pt>
                <c:pt idx="44791">
                  <c:v>5.5777693750015995</c:v>
                </c:pt>
                <c:pt idx="44792">
                  <c:v>5.57726875</c:v>
                </c:pt>
                <c:pt idx="44793">
                  <c:v>5.57651875</c:v>
                </c:pt>
                <c:pt idx="44794">
                  <c:v>5.5757681250015994</c:v>
                </c:pt>
                <c:pt idx="44795">
                  <c:v>5.5747056250015996</c:v>
                </c:pt>
                <c:pt idx="44796">
                  <c:v>5.5735781250015997</c:v>
                </c:pt>
                <c:pt idx="44797">
                  <c:v>5.5723837500000002</c:v>
                </c:pt>
                <c:pt idx="44798">
                  <c:v>5.5710456250015996</c:v>
                </c:pt>
                <c:pt idx="44799">
                  <c:v>5.5696881250015995</c:v>
                </c:pt>
                <c:pt idx="44800">
                  <c:v>5.5682618750015997</c:v>
                </c:pt>
                <c:pt idx="44801">
                  <c:v>5.5670006250016</c:v>
                </c:pt>
                <c:pt idx="44802">
                  <c:v>5.565715</c:v>
                </c:pt>
                <c:pt idx="44803">
                  <c:v>5.5645068750015998</c:v>
                </c:pt>
                <c:pt idx="44804">
                  <c:v>5.5633756250015995</c:v>
                </c:pt>
                <c:pt idx="44805">
                  <c:v>5.5624425000000004</c:v>
                </c:pt>
                <c:pt idx="44806">
                  <c:v>5.5616868750016</c:v>
                </c:pt>
                <c:pt idx="44807">
                  <c:v>5.5609925000000002</c:v>
                </c:pt>
                <c:pt idx="44808">
                  <c:v>5.5604018750015998</c:v>
                </c:pt>
                <c:pt idx="44809">
                  <c:v>5.5598937499999996</c:v>
                </c:pt>
                <c:pt idx="44810">
                  <c:v>5.5594943750015995</c:v>
                </c:pt>
                <c:pt idx="44811">
                  <c:v>5.5591156250016001</c:v>
                </c:pt>
                <c:pt idx="44812">
                  <c:v>5.5586956250016</c:v>
                </c:pt>
                <c:pt idx="44813">
                  <c:v>5.5591312500000001</c:v>
                </c:pt>
                <c:pt idx="44814">
                  <c:v>5.5594749999999999</c:v>
                </c:pt>
                <c:pt idx="44815">
                  <c:v>5.5599068750015999</c:v>
                </c:pt>
                <c:pt idx="44816">
                  <c:v>5.5602768750016001</c:v>
                </c:pt>
                <c:pt idx="44817">
                  <c:v>5.5607193750016002</c:v>
                </c:pt>
                <c:pt idx="44818">
                  <c:v>5.5611212500000002</c:v>
                </c:pt>
                <c:pt idx="44819">
                  <c:v>5.5615206250015996</c:v>
                </c:pt>
                <c:pt idx="44820">
                  <c:v>5.5618662499999996</c:v>
                </c:pt>
                <c:pt idx="44821">
                  <c:v>5.5621893750015996</c:v>
                </c:pt>
                <c:pt idx="44822">
                  <c:v>5.5627168750016001</c:v>
                </c:pt>
                <c:pt idx="44823">
                  <c:v>5.5633243750016002</c:v>
                </c:pt>
                <c:pt idx="44824">
                  <c:v>5.5639237499999998</c:v>
                </c:pt>
                <c:pt idx="44825">
                  <c:v>5.5645131250016</c:v>
                </c:pt>
                <c:pt idx="44826">
                  <c:v>5.5648643750015996</c:v>
                </c:pt>
                <c:pt idx="44827">
                  <c:v>5.5654637500000002</c:v>
                </c:pt>
                <c:pt idx="44828">
                  <c:v>5.5660299999999996</c:v>
                </c:pt>
                <c:pt idx="44829">
                  <c:v>5.5667256250015997</c:v>
                </c:pt>
                <c:pt idx="44830">
                  <c:v>5.5670537500000004</c:v>
                </c:pt>
                <c:pt idx="44831">
                  <c:v>5.5673824999999999</c:v>
                </c:pt>
                <c:pt idx="44832">
                  <c:v>5.5677581250015997</c:v>
                </c:pt>
                <c:pt idx="44833">
                  <c:v>5.5683093750015997</c:v>
                </c:pt>
                <c:pt idx="44834">
                  <c:v>5.5688124999999999</c:v>
                </c:pt>
                <c:pt idx="44835">
                  <c:v>5.5692899999999996</c:v>
                </c:pt>
                <c:pt idx="44836">
                  <c:v>5.5696562500000004</c:v>
                </c:pt>
                <c:pt idx="44837">
                  <c:v>5.5699781250016001</c:v>
                </c:pt>
                <c:pt idx="44838">
                  <c:v>5.5704168750015999</c:v>
                </c:pt>
                <c:pt idx="44839">
                  <c:v>5.5699393750016002</c:v>
                </c:pt>
                <c:pt idx="44840">
                  <c:v>5.5695118750015995</c:v>
                </c:pt>
                <c:pt idx="44841">
                  <c:v>5.5689299999999999</c:v>
                </c:pt>
                <c:pt idx="44842">
                  <c:v>5.5682281250015997</c:v>
                </c:pt>
                <c:pt idx="44843">
                  <c:v>5.5674943750015995</c:v>
                </c:pt>
                <c:pt idx="44844">
                  <c:v>5.56659375</c:v>
                </c:pt>
                <c:pt idx="44845">
                  <c:v>5.5656512500000002</c:v>
                </c:pt>
                <c:pt idx="44846">
                  <c:v>5.5645974999999996</c:v>
                </c:pt>
                <c:pt idx="44847">
                  <c:v>5.5635887500000001</c:v>
                </c:pt>
                <c:pt idx="44848">
                  <c:v>5.5624975000000001</c:v>
                </c:pt>
                <c:pt idx="44849">
                  <c:v>5.5614756250015995</c:v>
                </c:pt>
                <c:pt idx="44850">
                  <c:v>5.5605568750016001</c:v>
                </c:pt>
                <c:pt idx="44851">
                  <c:v>5.5597093750016002</c:v>
                </c:pt>
                <c:pt idx="44852">
                  <c:v>5.5590193750015997</c:v>
                </c:pt>
                <c:pt idx="44853">
                  <c:v>5.5583787500000001</c:v>
                </c:pt>
                <c:pt idx="44854">
                  <c:v>5.5578762499999996</c:v>
                </c:pt>
                <c:pt idx="44855">
                  <c:v>5.5574512499999997</c:v>
                </c:pt>
                <c:pt idx="44856">
                  <c:v>5.5571143750015999</c:v>
                </c:pt>
                <c:pt idx="44857">
                  <c:v>5.5567618750015999</c:v>
                </c:pt>
                <c:pt idx="44858">
                  <c:v>5.5571087500000003</c:v>
                </c:pt>
                <c:pt idx="44859">
                  <c:v>5.5575962499999996</c:v>
                </c:pt>
                <c:pt idx="44860">
                  <c:v>5.5579306250015996</c:v>
                </c:pt>
                <c:pt idx="44861">
                  <c:v>5.5582562500000003</c:v>
                </c:pt>
                <c:pt idx="44862">
                  <c:v>5.5587193750015995</c:v>
                </c:pt>
                <c:pt idx="44863">
                  <c:v>5.5590512500000004</c:v>
                </c:pt>
                <c:pt idx="44864">
                  <c:v>5.5595800000000004</c:v>
                </c:pt>
                <c:pt idx="44865">
                  <c:v>5.5601775</c:v>
                </c:pt>
                <c:pt idx="44866">
                  <c:v>5.5607312499999999</c:v>
                </c:pt>
                <c:pt idx="44867">
                  <c:v>5.5610631250016</c:v>
                </c:pt>
                <c:pt idx="44868">
                  <c:v>5.5615912500000002</c:v>
                </c:pt>
                <c:pt idx="44869">
                  <c:v>5.5620368750016</c:v>
                </c:pt>
                <c:pt idx="44870">
                  <c:v>5.5625593750015998</c:v>
                </c:pt>
                <c:pt idx="44871">
                  <c:v>5.5630656250015997</c:v>
                </c:pt>
                <c:pt idx="44872">
                  <c:v>5.5634681250015996</c:v>
                </c:pt>
                <c:pt idx="44873">
                  <c:v>5.5639206250016002</c:v>
                </c:pt>
                <c:pt idx="44874">
                  <c:v>5.5644681250015999</c:v>
                </c:pt>
                <c:pt idx="44875">
                  <c:v>5.5649462500000002</c:v>
                </c:pt>
                <c:pt idx="44876">
                  <c:v>5.5654331250015998</c:v>
                </c:pt>
                <c:pt idx="44877">
                  <c:v>5.5660606250016</c:v>
                </c:pt>
                <c:pt idx="44878">
                  <c:v>5.5666237499999998</c:v>
                </c:pt>
                <c:pt idx="44879">
                  <c:v>5.5670512499999996</c:v>
                </c:pt>
                <c:pt idx="44880">
                  <c:v>5.5675181250015999</c:v>
                </c:pt>
                <c:pt idx="44881">
                  <c:v>5.5679524999999996</c:v>
                </c:pt>
                <c:pt idx="44882">
                  <c:v>5.5683793750015997</c:v>
                </c:pt>
                <c:pt idx="44883">
                  <c:v>5.5688506250016001</c:v>
                </c:pt>
                <c:pt idx="44884">
                  <c:v>5.5694443750015994</c:v>
                </c:pt>
                <c:pt idx="44885">
                  <c:v>5.5699331250016</c:v>
                </c:pt>
                <c:pt idx="44886">
                  <c:v>5.5705106250015994</c:v>
                </c:pt>
                <c:pt idx="44887">
                  <c:v>5.5710981250015994</c:v>
                </c:pt>
                <c:pt idx="44888">
                  <c:v>5.5714781250016001</c:v>
                </c:pt>
                <c:pt idx="44889">
                  <c:v>5.5711525000000002</c:v>
                </c:pt>
                <c:pt idx="44890">
                  <c:v>5.5705537500000002</c:v>
                </c:pt>
                <c:pt idx="44891">
                  <c:v>5.5701781250015996</c:v>
                </c:pt>
                <c:pt idx="44892">
                  <c:v>5.5697337500000001</c:v>
                </c:pt>
                <c:pt idx="44893">
                  <c:v>5.5691893750016002</c:v>
                </c:pt>
                <c:pt idx="44894">
                  <c:v>5.5684975000000003</c:v>
                </c:pt>
                <c:pt idx="44895">
                  <c:v>5.5676575000000001</c:v>
                </c:pt>
                <c:pt idx="44896">
                  <c:v>5.5667099999999996</c:v>
                </c:pt>
                <c:pt idx="44897">
                  <c:v>5.5657806250016</c:v>
                </c:pt>
                <c:pt idx="44898">
                  <c:v>5.5648274999999998</c:v>
                </c:pt>
                <c:pt idx="44899">
                  <c:v>5.56391875</c:v>
                </c:pt>
                <c:pt idx="44900">
                  <c:v>5.5629856250016001</c:v>
                </c:pt>
                <c:pt idx="44901">
                  <c:v>5.5620943750015996</c:v>
                </c:pt>
                <c:pt idx="44902">
                  <c:v>5.5613487499999996</c:v>
                </c:pt>
                <c:pt idx="44903">
                  <c:v>5.5605824999999998</c:v>
                </c:pt>
                <c:pt idx="44904">
                  <c:v>5.5600356250015999</c:v>
                </c:pt>
                <c:pt idx="44905">
                  <c:v>5.5595893750015994</c:v>
                </c:pt>
                <c:pt idx="44906">
                  <c:v>5.5590768750016002</c:v>
                </c:pt>
                <c:pt idx="44907">
                  <c:v>5.5586662499999999</c:v>
                </c:pt>
                <c:pt idx="44908">
                  <c:v>5.5583281250015997</c:v>
                </c:pt>
                <c:pt idx="44909">
                  <c:v>5.5587125000000004</c:v>
                </c:pt>
                <c:pt idx="44910">
                  <c:v>5.5590525</c:v>
                </c:pt>
                <c:pt idx="44911">
                  <c:v>5.5594543750016001</c:v>
                </c:pt>
                <c:pt idx="44912">
                  <c:v>5.5597968750015996</c:v>
                </c:pt>
                <c:pt idx="44913">
                  <c:v>5.56018875</c:v>
                </c:pt>
                <c:pt idx="44914">
                  <c:v>5.5605906250016002</c:v>
                </c:pt>
                <c:pt idx="44915">
                  <c:v>5.5610931250015998</c:v>
                </c:pt>
                <c:pt idx="44916">
                  <c:v>5.5616631250015995</c:v>
                </c:pt>
                <c:pt idx="44917">
                  <c:v>5.5621731250015998</c:v>
                </c:pt>
                <c:pt idx="44918">
                  <c:v>5.5626687500000003</c:v>
                </c:pt>
                <c:pt idx="44919">
                  <c:v>5.5632349999999997</c:v>
                </c:pt>
                <c:pt idx="44920">
                  <c:v>5.5635568750016002</c:v>
                </c:pt>
                <c:pt idx="44921">
                  <c:v>5.5639599999999998</c:v>
                </c:pt>
                <c:pt idx="44922">
                  <c:v>5.5643000000000002</c:v>
                </c:pt>
                <c:pt idx="44923">
                  <c:v>5.5646868750016001</c:v>
                </c:pt>
                <c:pt idx="44924">
                  <c:v>5.5650681250015994</c:v>
                </c:pt>
                <c:pt idx="44925">
                  <c:v>5.5654537499999996</c:v>
                </c:pt>
                <c:pt idx="44926">
                  <c:v>5.5658206250015994</c:v>
                </c:pt>
                <c:pt idx="44927">
                  <c:v>5.5661750000000003</c:v>
                </c:pt>
                <c:pt idx="44928">
                  <c:v>5.5657606250015998</c:v>
                </c:pt>
                <c:pt idx="44929">
                  <c:v>5.5650512499999998</c:v>
                </c:pt>
                <c:pt idx="44930">
                  <c:v>5.5645924999999998</c:v>
                </c:pt>
                <c:pt idx="44931">
                  <c:v>5.5640187499999998</c:v>
                </c:pt>
                <c:pt idx="44932">
                  <c:v>5.5634325000000002</c:v>
                </c:pt>
                <c:pt idx="44933">
                  <c:v>5.5627924999999996</c:v>
                </c:pt>
                <c:pt idx="44934">
                  <c:v>5.5622137499999997</c:v>
                </c:pt>
                <c:pt idx="44935">
                  <c:v>5.5616581250015997</c:v>
                </c:pt>
                <c:pt idx="44936">
                  <c:v>5.5611218750016</c:v>
                </c:pt>
                <c:pt idx="44937">
                  <c:v>5.5606687499999996</c:v>
                </c:pt>
                <c:pt idx="44938">
                  <c:v>5.5601668750015998</c:v>
                </c:pt>
                <c:pt idx="44939">
                  <c:v>5.5597956250016001</c:v>
                </c:pt>
                <c:pt idx="44940">
                  <c:v>5.5594662499999998</c:v>
                </c:pt>
                <c:pt idx="44941">
                  <c:v>5.5590993750016002</c:v>
                </c:pt>
                <c:pt idx="44942">
                  <c:v>5.5595724999999998</c:v>
                </c:pt>
                <c:pt idx="44943">
                  <c:v>5.5600893750016001</c:v>
                </c:pt>
                <c:pt idx="44944">
                  <c:v>5.5604981250016001</c:v>
                </c:pt>
                <c:pt idx="44945">
                  <c:v>5.5608487499999999</c:v>
                </c:pt>
                <c:pt idx="44946">
                  <c:v>5.5612756250016</c:v>
                </c:pt>
                <c:pt idx="44947">
                  <c:v>5.5616700000000003</c:v>
                </c:pt>
                <c:pt idx="44948">
                  <c:v>5.5620349999999998</c:v>
                </c:pt>
                <c:pt idx="44949">
                  <c:v>5.5624624999999996</c:v>
                </c:pt>
                <c:pt idx="44950">
                  <c:v>5.5629875000000002</c:v>
                </c:pt>
                <c:pt idx="44951">
                  <c:v>5.5636162499999999</c:v>
                </c:pt>
                <c:pt idx="44952">
                  <c:v>5.56415375</c:v>
                </c:pt>
                <c:pt idx="44953">
                  <c:v>5.5647256250016</c:v>
                </c:pt>
                <c:pt idx="44954">
                  <c:v>5.5653418750016002</c:v>
                </c:pt>
                <c:pt idx="44955">
                  <c:v>5.5656656250015999</c:v>
                </c:pt>
                <c:pt idx="44956">
                  <c:v>5.5663412499999998</c:v>
                </c:pt>
                <c:pt idx="44957">
                  <c:v>5.5669456250015994</c:v>
                </c:pt>
                <c:pt idx="44958">
                  <c:v>5.5675325000000004</c:v>
                </c:pt>
                <c:pt idx="44959">
                  <c:v>5.5681281250015999</c:v>
                </c:pt>
                <c:pt idx="44960">
                  <c:v>5.5686549999999997</c:v>
                </c:pt>
                <c:pt idx="44961">
                  <c:v>5.5689912499999998</c:v>
                </c:pt>
                <c:pt idx="44962">
                  <c:v>5.5695268750015998</c:v>
                </c:pt>
                <c:pt idx="44963">
                  <c:v>5.5700962499999997</c:v>
                </c:pt>
                <c:pt idx="44964">
                  <c:v>5.5706437500000003</c:v>
                </c:pt>
                <c:pt idx="44965">
                  <c:v>5.57116875</c:v>
                </c:pt>
                <c:pt idx="44966">
                  <c:v>5.5715268750015996</c:v>
                </c:pt>
                <c:pt idx="44967">
                  <c:v>5.5718718750015999</c:v>
                </c:pt>
                <c:pt idx="44968">
                  <c:v>5.5714381250015999</c:v>
                </c:pt>
                <c:pt idx="44969">
                  <c:v>5.5709862499999998</c:v>
                </c:pt>
                <c:pt idx="44970">
                  <c:v>5.57034875</c:v>
                </c:pt>
                <c:pt idx="44971">
                  <c:v>5.5695556250016001</c:v>
                </c:pt>
                <c:pt idx="44972">
                  <c:v>5.5686999999999998</c:v>
                </c:pt>
                <c:pt idx="44973">
                  <c:v>5.5675662499999996</c:v>
                </c:pt>
                <c:pt idx="44974">
                  <c:v>5.5661793750015995</c:v>
                </c:pt>
                <c:pt idx="44975">
                  <c:v>5.5647906250016002</c:v>
                </c:pt>
                <c:pt idx="44976">
                  <c:v>5.5633131250016001</c:v>
                </c:pt>
                <c:pt idx="44977">
                  <c:v>5.5619631250015997</c:v>
                </c:pt>
                <c:pt idx="44978">
                  <c:v>5.5606156250016001</c:v>
                </c:pt>
                <c:pt idx="44979">
                  <c:v>5.5593662500000001</c:v>
                </c:pt>
                <c:pt idx="44980">
                  <c:v>5.5582731250016</c:v>
                </c:pt>
                <c:pt idx="44981">
                  <c:v>5.5573137499999996</c:v>
                </c:pt>
                <c:pt idx="44982">
                  <c:v>5.5564862499999998</c:v>
                </c:pt>
                <c:pt idx="44983">
                  <c:v>5.5558512499999999</c:v>
                </c:pt>
                <c:pt idx="44984">
                  <c:v>5.5554724999999996</c:v>
                </c:pt>
                <c:pt idx="44985">
                  <c:v>5.5549718750016002</c:v>
                </c:pt>
                <c:pt idx="44986">
                  <c:v>5.5546306250016002</c:v>
                </c:pt>
                <c:pt idx="44987">
                  <c:v>5.5550412500000004</c:v>
                </c:pt>
                <c:pt idx="44988">
                  <c:v>5.5553762500000001</c:v>
                </c:pt>
                <c:pt idx="44989">
                  <c:v>5.5557150000000002</c:v>
                </c:pt>
                <c:pt idx="44990">
                  <c:v>5.5561131250016</c:v>
                </c:pt>
                <c:pt idx="44991">
                  <c:v>5.5564343750015999</c:v>
                </c:pt>
                <c:pt idx="44992">
                  <c:v>5.5568681250015999</c:v>
                </c:pt>
                <c:pt idx="44993">
                  <c:v>5.5573075000000003</c:v>
                </c:pt>
                <c:pt idx="44994">
                  <c:v>5.5578181250015994</c:v>
                </c:pt>
                <c:pt idx="44995">
                  <c:v>5.5583481250015998</c:v>
                </c:pt>
                <c:pt idx="44996">
                  <c:v>5.5589475000000004</c:v>
                </c:pt>
                <c:pt idx="44997">
                  <c:v>5.5595306250015994</c:v>
                </c:pt>
                <c:pt idx="44998">
                  <c:v>5.55986125</c:v>
                </c:pt>
                <c:pt idx="44999">
                  <c:v>5.5601981250015999</c:v>
                </c:pt>
                <c:pt idx="45000">
                  <c:v>5.5607893750016002</c:v>
                </c:pt>
                <c:pt idx="45001">
                  <c:v>5.5611381250015999</c:v>
                </c:pt>
                <c:pt idx="45002">
                  <c:v>5.5617824999999996</c:v>
                </c:pt>
                <c:pt idx="45003">
                  <c:v>5.5622962500000002</c:v>
                </c:pt>
                <c:pt idx="45004">
                  <c:v>5.5628124999999997</c:v>
                </c:pt>
                <c:pt idx="45005">
                  <c:v>5.5632843750015999</c:v>
                </c:pt>
                <c:pt idx="45006">
                  <c:v>5.5637774999999996</c:v>
                </c:pt>
                <c:pt idx="45007">
                  <c:v>5.5642943750015998</c:v>
                </c:pt>
                <c:pt idx="45008">
                  <c:v>5.5646537499999997</c:v>
                </c:pt>
                <c:pt idx="45009">
                  <c:v>5.5642918750015999</c:v>
                </c:pt>
                <c:pt idx="45010">
                  <c:v>5.5639193750015998</c:v>
                </c:pt>
                <c:pt idx="45011">
                  <c:v>5.56309875</c:v>
                </c:pt>
                <c:pt idx="45012">
                  <c:v>5.5624775</c:v>
                </c:pt>
                <c:pt idx="45013">
                  <c:v>5.5618187499999996</c:v>
                </c:pt>
                <c:pt idx="45014">
                  <c:v>5.5612025000000003</c:v>
                </c:pt>
                <c:pt idx="45015">
                  <c:v>5.5605599999999997</c:v>
                </c:pt>
                <c:pt idx="45016">
                  <c:v>5.55988375</c:v>
                </c:pt>
                <c:pt idx="45017">
                  <c:v>5.5592468750016</c:v>
                </c:pt>
                <c:pt idx="45018">
                  <c:v>5.5585881250015996</c:v>
                </c:pt>
                <c:pt idx="45019">
                  <c:v>5.5580368750015996</c:v>
                </c:pt>
                <c:pt idx="45020">
                  <c:v>5.5574287499999997</c:v>
                </c:pt>
                <c:pt idx="45021">
                  <c:v>5.5570368750016002</c:v>
                </c:pt>
                <c:pt idx="45022">
                  <c:v>5.5564993750016001</c:v>
                </c:pt>
                <c:pt idx="45023">
                  <c:v>5.5560124999999996</c:v>
                </c:pt>
                <c:pt idx="45024">
                  <c:v>5.5555881250015995</c:v>
                </c:pt>
                <c:pt idx="45025">
                  <c:v>5.5552331250015996</c:v>
                </c:pt>
                <c:pt idx="45026">
                  <c:v>5.5556156250016002</c:v>
                </c:pt>
                <c:pt idx="45027">
                  <c:v>5.5560218750015995</c:v>
                </c:pt>
                <c:pt idx="45028">
                  <c:v>5.5564606250016002</c:v>
                </c:pt>
                <c:pt idx="45029">
                  <c:v>5.5569674999999998</c:v>
                </c:pt>
                <c:pt idx="45030">
                  <c:v>5.557385</c:v>
                </c:pt>
                <c:pt idx="45031">
                  <c:v>5.5578612500000002</c:v>
                </c:pt>
                <c:pt idx="45032">
                  <c:v>5.5584143750015995</c:v>
                </c:pt>
                <c:pt idx="45033">
                  <c:v>5.5589575</c:v>
                </c:pt>
                <c:pt idx="45034">
                  <c:v>5.5594937499999997</c:v>
                </c:pt>
                <c:pt idx="45035">
                  <c:v>5.5600525000000003</c:v>
                </c:pt>
                <c:pt idx="45036">
                  <c:v>5.5605387500000001</c:v>
                </c:pt>
                <c:pt idx="45037">
                  <c:v>5.5610850000000003</c:v>
                </c:pt>
                <c:pt idx="45038">
                  <c:v>5.5614175000000001</c:v>
                </c:pt>
                <c:pt idx="45039">
                  <c:v>5.5619800000000001</c:v>
                </c:pt>
                <c:pt idx="45040">
                  <c:v>5.5626306250016002</c:v>
                </c:pt>
                <c:pt idx="45041">
                  <c:v>5.5629631250016001</c:v>
                </c:pt>
                <c:pt idx="45042">
                  <c:v>5.5633049999999997</c:v>
                </c:pt>
                <c:pt idx="45043">
                  <c:v>5.56366125</c:v>
                </c:pt>
                <c:pt idx="45044">
                  <c:v>5.5642731250016002</c:v>
                </c:pt>
                <c:pt idx="45045">
                  <c:v>5.5648331250015994</c:v>
                </c:pt>
                <c:pt idx="45046">
                  <c:v>5.5652131250016001</c:v>
                </c:pt>
                <c:pt idx="45047">
                  <c:v>5.5658250000000002</c:v>
                </c:pt>
                <c:pt idx="45048">
                  <c:v>5.5664843750015995</c:v>
                </c:pt>
                <c:pt idx="45049">
                  <c:v>5.5668393750015994</c:v>
                </c:pt>
                <c:pt idx="45050">
                  <c:v>5.5672525000000004</c:v>
                </c:pt>
                <c:pt idx="45051">
                  <c:v>5.5676218750016</c:v>
                </c:pt>
                <c:pt idx="45052">
                  <c:v>5.5680281250016002</c:v>
                </c:pt>
                <c:pt idx="45053">
                  <c:v>5.5683993750015999</c:v>
                </c:pt>
                <c:pt idx="45054">
                  <c:v>5.5687306250016002</c:v>
                </c:pt>
                <c:pt idx="45055">
                  <c:v>5.5691600000000001</c:v>
                </c:pt>
                <c:pt idx="45056">
                  <c:v>5.5694831250016001</c:v>
                </c:pt>
                <c:pt idx="45057">
                  <c:v>5.5698518750016</c:v>
                </c:pt>
                <c:pt idx="45058">
                  <c:v>5.5704050000000001</c:v>
                </c:pt>
                <c:pt idx="45059">
                  <c:v>5.5709818750015998</c:v>
                </c:pt>
                <c:pt idx="45060">
                  <c:v>5.5714899999999998</c:v>
                </c:pt>
                <c:pt idx="45061">
                  <c:v>5.5719481250016001</c:v>
                </c:pt>
                <c:pt idx="45062">
                  <c:v>5.5724099999999996</c:v>
                </c:pt>
                <c:pt idx="45063">
                  <c:v>5.5728056250015996</c:v>
                </c:pt>
                <c:pt idx="45064">
                  <c:v>5.5723081250015998</c:v>
                </c:pt>
                <c:pt idx="45065">
                  <c:v>5.57194375</c:v>
                </c:pt>
                <c:pt idx="45066">
                  <c:v>5.5715156250015996</c:v>
                </c:pt>
                <c:pt idx="45067">
                  <c:v>5.5710406250015998</c:v>
                </c:pt>
                <c:pt idx="45068">
                  <c:v>5.5704218750015997</c:v>
                </c:pt>
                <c:pt idx="45069">
                  <c:v>5.5696443750015998</c:v>
                </c:pt>
                <c:pt idx="45070">
                  <c:v>5.5688012499999999</c:v>
                </c:pt>
                <c:pt idx="45071">
                  <c:v>5.5678962500000004</c:v>
                </c:pt>
                <c:pt idx="45072">
                  <c:v>5.5668506250015994</c:v>
                </c:pt>
                <c:pt idx="45073">
                  <c:v>5.5657781250016001</c:v>
                </c:pt>
                <c:pt idx="45074">
                  <c:v>5.5647118750016</c:v>
                </c:pt>
                <c:pt idx="45075">
                  <c:v>5.5637768750015999</c:v>
                </c:pt>
                <c:pt idx="45076">
                  <c:v>5.5627987499999998</c:v>
                </c:pt>
                <c:pt idx="45077">
                  <c:v>5.5618418750015994</c:v>
                </c:pt>
                <c:pt idx="45078">
                  <c:v>5.5610462500000004</c:v>
                </c:pt>
                <c:pt idx="45079">
                  <c:v>5.5603756250015994</c:v>
                </c:pt>
                <c:pt idx="45080">
                  <c:v>5.5598162499999999</c:v>
                </c:pt>
                <c:pt idx="45081">
                  <c:v>5.5592287499999999</c:v>
                </c:pt>
                <c:pt idx="45082">
                  <c:v>5.5588106250016001</c:v>
                </c:pt>
                <c:pt idx="45083">
                  <c:v>5.5583787500000001</c:v>
                </c:pt>
                <c:pt idx="45084">
                  <c:v>5.5579768750016001</c:v>
                </c:pt>
                <c:pt idx="45085">
                  <c:v>5.5575031250015998</c:v>
                </c:pt>
                <c:pt idx="45086">
                  <c:v>5.5571112500000002</c:v>
                </c:pt>
                <c:pt idx="45087">
                  <c:v>5.5567612500000001</c:v>
                </c:pt>
                <c:pt idx="45088">
                  <c:v>5.5563775</c:v>
                </c:pt>
                <c:pt idx="45089">
                  <c:v>5.5557881250015999</c:v>
                </c:pt>
                <c:pt idx="45090">
                  <c:v>5.5553768750015999</c:v>
                </c:pt>
                <c:pt idx="45091">
                  <c:v>5.5550550000000003</c:v>
                </c:pt>
                <c:pt idx="45092">
                  <c:v>5.5551081250015999</c:v>
                </c:pt>
                <c:pt idx="45093">
                  <c:v>5.5551237499999999</c:v>
                </c:pt>
                <c:pt idx="45094">
                  <c:v>5.5554462500000001</c:v>
                </c:pt>
                <c:pt idx="45095">
                  <c:v>5.5557724999999998</c:v>
                </c:pt>
                <c:pt idx="45096">
                  <c:v>5.5560956250015998</c:v>
                </c:pt>
                <c:pt idx="45097">
                  <c:v>5.5564312500000002</c:v>
                </c:pt>
                <c:pt idx="45098">
                  <c:v>5.5568756250015996</c:v>
                </c:pt>
                <c:pt idx="45099">
                  <c:v>5.5572962500000003</c:v>
                </c:pt>
                <c:pt idx="45100">
                  <c:v>5.5576474999999999</c:v>
                </c:pt>
                <c:pt idx="45101">
                  <c:v>5.5581250000000004</c:v>
                </c:pt>
                <c:pt idx="45102">
                  <c:v>5.5584718750016</c:v>
                </c:pt>
                <c:pt idx="45103">
                  <c:v>5.5588718750016</c:v>
                </c:pt>
                <c:pt idx="45104">
                  <c:v>5.5592674999999998</c:v>
                </c:pt>
                <c:pt idx="45105">
                  <c:v>5.5597087500000004</c:v>
                </c:pt>
                <c:pt idx="45106">
                  <c:v>5.56011875</c:v>
                </c:pt>
                <c:pt idx="45107">
                  <c:v>5.56047125</c:v>
                </c:pt>
                <c:pt idx="45108">
                  <c:v>5.5608262499999999</c:v>
                </c:pt>
                <c:pt idx="45109">
                  <c:v>5.56122125</c:v>
                </c:pt>
                <c:pt idx="45110">
                  <c:v>5.5616050000000001</c:v>
                </c:pt>
                <c:pt idx="45111">
                  <c:v>5.56204125</c:v>
                </c:pt>
                <c:pt idx="45112">
                  <c:v>5.5625024999999999</c:v>
                </c:pt>
                <c:pt idx="45113">
                  <c:v>5.5628843750015999</c:v>
                </c:pt>
                <c:pt idx="45114">
                  <c:v>5.56328625</c:v>
                </c:pt>
                <c:pt idx="45115">
                  <c:v>5.5627700000000004</c:v>
                </c:pt>
                <c:pt idx="45116">
                  <c:v>5.5620762499999996</c:v>
                </c:pt>
                <c:pt idx="45117">
                  <c:v>5.5614868750015996</c:v>
                </c:pt>
                <c:pt idx="45118">
                  <c:v>5.5608512499999998</c:v>
                </c:pt>
                <c:pt idx="45119">
                  <c:v>5.5600775000000002</c:v>
                </c:pt>
                <c:pt idx="45120">
                  <c:v>5.5592706250015995</c:v>
                </c:pt>
                <c:pt idx="45121">
                  <c:v>5.5583012500000004</c:v>
                </c:pt>
                <c:pt idx="45122">
                  <c:v>5.5574068750015995</c:v>
                </c:pt>
                <c:pt idx="45123">
                  <c:v>5.5564462499999996</c:v>
                </c:pt>
                <c:pt idx="45124">
                  <c:v>5.5555012499999998</c:v>
                </c:pt>
                <c:pt idx="45125">
                  <c:v>5.5545437499999997</c:v>
                </c:pt>
                <c:pt idx="45126">
                  <c:v>5.5535643750016002</c:v>
                </c:pt>
                <c:pt idx="45127">
                  <c:v>5.5527850000000001</c:v>
                </c:pt>
                <c:pt idx="45128">
                  <c:v>5.5520500000000004</c:v>
                </c:pt>
                <c:pt idx="45129">
                  <c:v>5.5514087500000002</c:v>
                </c:pt>
                <c:pt idx="45130">
                  <c:v>5.5508237500000002</c:v>
                </c:pt>
                <c:pt idx="45131">
                  <c:v>5.5503606250016002</c:v>
                </c:pt>
                <c:pt idx="45132">
                  <c:v>5.5499481250015998</c:v>
                </c:pt>
                <c:pt idx="45133">
                  <c:v>5.5496187499999996</c:v>
                </c:pt>
                <c:pt idx="45134">
                  <c:v>5.5492387499999998</c:v>
                </c:pt>
                <c:pt idx="45135">
                  <c:v>5.5497375</c:v>
                </c:pt>
                <c:pt idx="45136">
                  <c:v>5.5501468750015999</c:v>
                </c:pt>
                <c:pt idx="45137">
                  <c:v>5.5505718750015998</c:v>
                </c:pt>
                <c:pt idx="45138">
                  <c:v>5.55106375</c:v>
                </c:pt>
                <c:pt idx="45139">
                  <c:v>5.5515037500000002</c:v>
                </c:pt>
                <c:pt idx="45140">
                  <c:v>5.5520162500000003</c:v>
                </c:pt>
                <c:pt idx="45141">
                  <c:v>5.5525337500000003</c:v>
                </c:pt>
                <c:pt idx="45142">
                  <c:v>5.5531631250015998</c:v>
                </c:pt>
                <c:pt idx="45143">
                  <c:v>5.5537400000000003</c:v>
                </c:pt>
                <c:pt idx="45144">
                  <c:v>5.5543550000000002</c:v>
                </c:pt>
                <c:pt idx="45145">
                  <c:v>5.5549012500000003</c:v>
                </c:pt>
                <c:pt idx="45146">
                  <c:v>5.5554481250015995</c:v>
                </c:pt>
                <c:pt idx="45147">
                  <c:v>5.5559656250015994</c:v>
                </c:pt>
                <c:pt idx="45148">
                  <c:v>5.5565362499999997</c:v>
                </c:pt>
                <c:pt idx="45149">
                  <c:v>5.5568768750016</c:v>
                </c:pt>
                <c:pt idx="45150">
                  <c:v>5.5574156250015996</c:v>
                </c:pt>
                <c:pt idx="45151">
                  <c:v>5.5579443750015995</c:v>
                </c:pt>
                <c:pt idx="45152">
                  <c:v>5.5584443750016002</c:v>
                </c:pt>
                <c:pt idx="45153">
                  <c:v>5.5589762499999997</c:v>
                </c:pt>
                <c:pt idx="45154">
                  <c:v>5.5595118750015997</c:v>
                </c:pt>
                <c:pt idx="45155">
                  <c:v>5.5598437499999998</c:v>
                </c:pt>
                <c:pt idx="45156">
                  <c:v>5.5604699999999996</c:v>
                </c:pt>
                <c:pt idx="45157">
                  <c:v>5.5609787500000003</c:v>
                </c:pt>
                <c:pt idx="45158">
                  <c:v>5.5615068750015997</c:v>
                </c:pt>
                <c:pt idx="45159">
                  <c:v>5.5619093750015995</c:v>
                </c:pt>
                <c:pt idx="45160">
                  <c:v>5.5615474999999996</c:v>
                </c:pt>
                <c:pt idx="45161">
                  <c:v>5.5611618750015994</c:v>
                </c:pt>
                <c:pt idx="45162">
                  <c:v>5.5606799999999996</c:v>
                </c:pt>
                <c:pt idx="45163">
                  <c:v>5.5602725</c:v>
                </c:pt>
                <c:pt idx="45164">
                  <c:v>5.5597618750016</c:v>
                </c:pt>
                <c:pt idx="45165">
                  <c:v>5.5590256250015999</c:v>
                </c:pt>
                <c:pt idx="45166">
                  <c:v>5.5586693750015996</c:v>
                </c:pt>
                <c:pt idx="45167">
                  <c:v>5.5582718750015996</c:v>
                </c:pt>
                <c:pt idx="45168">
                  <c:v>5.5578487499999998</c:v>
                </c:pt>
                <c:pt idx="45169">
                  <c:v>5.5574356250015997</c:v>
                </c:pt>
                <c:pt idx="45170">
                  <c:v>5.5568618750015997</c:v>
                </c:pt>
                <c:pt idx="45171">
                  <c:v>5.5563237499999998</c:v>
                </c:pt>
                <c:pt idx="45172">
                  <c:v>5.5557125000000003</c:v>
                </c:pt>
                <c:pt idx="45173">
                  <c:v>5.5551762499999997</c:v>
                </c:pt>
                <c:pt idx="45174">
                  <c:v>5.55471</c:v>
                </c:pt>
                <c:pt idx="45175">
                  <c:v>5.55436</c:v>
                </c:pt>
                <c:pt idx="45176">
                  <c:v>5.5540162500000001</c:v>
                </c:pt>
                <c:pt idx="45177">
                  <c:v>5.55347875</c:v>
                </c:pt>
                <c:pt idx="45178">
                  <c:v>5.5530831250016002</c:v>
                </c:pt>
                <c:pt idx="45179">
                  <c:v>5.5534231250015997</c:v>
                </c:pt>
                <c:pt idx="45180">
                  <c:v>5.5537637499999999</c:v>
                </c:pt>
                <c:pt idx="45181">
                  <c:v>5.5540956250016</c:v>
                </c:pt>
                <c:pt idx="45182">
                  <c:v>5.5544906250016002</c:v>
                </c:pt>
                <c:pt idx="45183">
                  <c:v>5.5548743750015994</c:v>
                </c:pt>
                <c:pt idx="45184">
                  <c:v>5.5552625000000004</c:v>
                </c:pt>
                <c:pt idx="45185">
                  <c:v>5.5556681250016</c:v>
                </c:pt>
                <c:pt idx="45186">
                  <c:v>5.5562231250015994</c:v>
                </c:pt>
                <c:pt idx="45187">
                  <c:v>5.55671625</c:v>
                </c:pt>
                <c:pt idx="45188">
                  <c:v>5.5572906250015999</c:v>
                </c:pt>
                <c:pt idx="45189">
                  <c:v>5.5576137499999998</c:v>
                </c:pt>
                <c:pt idx="45190">
                  <c:v>5.5581962499999999</c:v>
                </c:pt>
                <c:pt idx="45191">
                  <c:v>5.5587925</c:v>
                </c:pt>
                <c:pt idx="45192">
                  <c:v>5.55939125</c:v>
                </c:pt>
                <c:pt idx="45193">
                  <c:v>5.5597725000000002</c:v>
                </c:pt>
                <c:pt idx="45194">
                  <c:v>5.5601062499999996</c:v>
                </c:pt>
                <c:pt idx="45195">
                  <c:v>5.5604424999999997</c:v>
                </c:pt>
                <c:pt idx="45196">
                  <c:v>5.5610256250015997</c:v>
                </c:pt>
                <c:pt idx="45197">
                  <c:v>5.56135</c:v>
                </c:pt>
                <c:pt idx="45198">
                  <c:v>5.5617081250015996</c:v>
                </c:pt>
                <c:pt idx="45199">
                  <c:v>5.5620318750015993</c:v>
                </c:pt>
                <c:pt idx="45200">
                  <c:v>5.5626731250015995</c:v>
                </c:pt>
                <c:pt idx="45201">
                  <c:v>5.5631906250015994</c:v>
                </c:pt>
                <c:pt idx="45202">
                  <c:v>5.5635106250015998</c:v>
                </c:pt>
                <c:pt idx="45203">
                  <c:v>5.56386</c:v>
                </c:pt>
                <c:pt idx="45204">
                  <c:v>5.5642093750015995</c:v>
                </c:pt>
                <c:pt idx="45205">
                  <c:v>5.5646000000000004</c:v>
                </c:pt>
                <c:pt idx="45206">
                  <c:v>5.5649256250015995</c:v>
                </c:pt>
                <c:pt idx="45207">
                  <c:v>5.5656106250016002</c:v>
                </c:pt>
                <c:pt idx="45208">
                  <c:v>5.5663556250015995</c:v>
                </c:pt>
                <c:pt idx="45209">
                  <c:v>5.5667425000000001</c:v>
                </c:pt>
                <c:pt idx="45210">
                  <c:v>5.5671212499999996</c:v>
                </c:pt>
                <c:pt idx="45211">
                  <c:v>5.5674643750015997</c:v>
                </c:pt>
                <c:pt idx="45212">
                  <c:v>5.5679987500000001</c:v>
                </c:pt>
                <c:pt idx="45213">
                  <c:v>5.5684674999999997</c:v>
                </c:pt>
                <c:pt idx="45214">
                  <c:v>5.5687881250015998</c:v>
                </c:pt>
                <c:pt idx="45215">
                  <c:v>5.5683325000000004</c:v>
                </c:pt>
                <c:pt idx="45216">
                  <c:v>5.5678668750015996</c:v>
                </c:pt>
                <c:pt idx="45217">
                  <c:v>5.5672887500000003</c:v>
                </c:pt>
                <c:pt idx="45218">
                  <c:v>5.5664674999999999</c:v>
                </c:pt>
                <c:pt idx="45219">
                  <c:v>5.5654731250016001</c:v>
                </c:pt>
                <c:pt idx="45220">
                  <c:v>5.5641943750016001</c:v>
                </c:pt>
                <c:pt idx="45221">
                  <c:v>5.5626968750015999</c:v>
                </c:pt>
                <c:pt idx="45222">
                  <c:v>5.5610887499999997</c:v>
                </c:pt>
                <c:pt idx="45223">
                  <c:v>5.5593506250016</c:v>
                </c:pt>
                <c:pt idx="45224">
                  <c:v>5.55767875</c:v>
                </c:pt>
                <c:pt idx="45225">
                  <c:v>5.5560124999999996</c:v>
                </c:pt>
                <c:pt idx="45226">
                  <c:v>5.5545106250015994</c:v>
                </c:pt>
                <c:pt idx="45227">
                  <c:v>5.5530881250016</c:v>
                </c:pt>
                <c:pt idx="45228">
                  <c:v>5.5518537500000003</c:v>
                </c:pt>
                <c:pt idx="45229">
                  <c:v>5.5508449999999998</c:v>
                </c:pt>
                <c:pt idx="45230">
                  <c:v>5.5501262499999999</c:v>
                </c:pt>
                <c:pt idx="45231">
                  <c:v>5.5496031250015996</c:v>
                </c:pt>
                <c:pt idx="45232">
                  <c:v>5.5491999999999999</c:v>
                </c:pt>
                <c:pt idx="45233">
                  <c:v>5.5487450000000003</c:v>
                </c:pt>
                <c:pt idx="45234">
                  <c:v>5.5484131250016002</c:v>
                </c:pt>
                <c:pt idx="45235">
                  <c:v>5.5481206250015997</c:v>
                </c:pt>
                <c:pt idx="45236">
                  <c:v>5.5480918750015995</c:v>
                </c:pt>
                <c:pt idx="45237">
                  <c:v>5.5486037499999998</c:v>
                </c:pt>
                <c:pt idx="45238">
                  <c:v>5.5490193750015999</c:v>
                </c:pt>
                <c:pt idx="45239">
                  <c:v>5.5494124999999999</c:v>
                </c:pt>
                <c:pt idx="45240">
                  <c:v>5.5497800000000002</c:v>
                </c:pt>
                <c:pt idx="45241">
                  <c:v>5.5501250000000004</c:v>
                </c:pt>
                <c:pt idx="45242">
                  <c:v>5.5504981250015994</c:v>
                </c:pt>
                <c:pt idx="45243">
                  <c:v>5.5508681250015997</c:v>
                </c:pt>
                <c:pt idx="45244">
                  <c:v>5.5512793750015996</c:v>
                </c:pt>
                <c:pt idx="45245">
                  <c:v>5.5516387500000004</c:v>
                </c:pt>
                <c:pt idx="45246">
                  <c:v>5.5519706250015997</c:v>
                </c:pt>
                <c:pt idx="45247">
                  <c:v>5.5458106250016002</c:v>
                </c:pt>
                <c:pt idx="45248">
                  <c:v>5.5347274999999998</c:v>
                </c:pt>
                <c:pt idx="45249">
                  <c:v>5.5222887500000004</c:v>
                </c:pt>
                <c:pt idx="45250">
                  <c:v>5.5088600000000003</c:v>
                </c:pt>
                <c:pt idx="45251">
                  <c:v>5.4946037499999996</c:v>
                </c:pt>
                <c:pt idx="45252">
                  <c:v>5.4797918750015997</c:v>
                </c:pt>
                <c:pt idx="45253">
                  <c:v>5.4643899999999999</c:v>
                </c:pt>
                <c:pt idx="45254">
                  <c:v>5.4486793750015998</c:v>
                </c:pt>
                <c:pt idx="45255">
                  <c:v>5.4325331250015996</c:v>
                </c:pt>
                <c:pt idx="45256">
                  <c:v>5.4162468750016002</c:v>
                </c:pt>
                <c:pt idx="45257">
                  <c:v>5.4058806250015996</c:v>
                </c:pt>
                <c:pt idx="45258">
                  <c:v>5.4001925000000002</c:v>
                </c:pt>
                <c:pt idx="45259">
                  <c:v>5.3957362499999997</c:v>
                </c:pt>
                <c:pt idx="45260">
                  <c:v>5.3921506250015998</c:v>
                </c:pt>
                <c:pt idx="45261">
                  <c:v>5.3893062499999997</c:v>
                </c:pt>
                <c:pt idx="45262">
                  <c:v>5.3869693750016001</c:v>
                </c:pt>
                <c:pt idx="45263">
                  <c:v>5.3851737499999999</c:v>
                </c:pt>
                <c:pt idx="45264">
                  <c:v>5.3837237499999997</c:v>
                </c:pt>
                <c:pt idx="45265">
                  <c:v>5.3826237499999996</c:v>
                </c:pt>
                <c:pt idx="45266">
                  <c:v>5.3817493750015997</c:v>
                </c:pt>
                <c:pt idx="45267">
                  <c:v>5.3810156250015995</c:v>
                </c:pt>
                <c:pt idx="45268">
                  <c:v>5.3804268750016</c:v>
                </c:pt>
                <c:pt idx="45269">
                  <c:v>5.37996125</c:v>
                </c:pt>
                <c:pt idx="45270">
                  <c:v>5.3796181250016</c:v>
                </c:pt>
                <c:pt idx="45271">
                  <c:v>5.3791074999999999</c:v>
                </c:pt>
                <c:pt idx="45272">
                  <c:v>5.3787756250015999</c:v>
                </c:pt>
                <c:pt idx="45273">
                  <c:v>5.3784418750015996</c:v>
                </c:pt>
                <c:pt idx="45274">
                  <c:v>5.3780637499999999</c:v>
                </c:pt>
                <c:pt idx="45275">
                  <c:v>5.3777006250015997</c:v>
                </c:pt>
                <c:pt idx="45276">
                  <c:v>5.3772937499999998</c:v>
                </c:pt>
                <c:pt idx="45277">
                  <c:v>5.3769693750015994</c:v>
                </c:pt>
                <c:pt idx="45278">
                  <c:v>5.3767231250015994</c:v>
                </c:pt>
                <c:pt idx="45279">
                  <c:v>5.3763725000000004</c:v>
                </c:pt>
                <c:pt idx="45280">
                  <c:v>5.3760462499999999</c:v>
                </c:pt>
                <c:pt idx="45281">
                  <c:v>5.37568</c:v>
                </c:pt>
                <c:pt idx="45282">
                  <c:v>5.3754175000000002</c:v>
                </c:pt>
                <c:pt idx="45283">
                  <c:v>5.3750681250015999</c:v>
                </c:pt>
                <c:pt idx="45284">
                  <c:v>5.3748312499999997</c:v>
                </c:pt>
                <c:pt idx="45285">
                  <c:v>5.3744968750015998</c:v>
                </c:pt>
                <c:pt idx="45286">
                  <c:v>5.3742606250015994</c:v>
                </c:pt>
                <c:pt idx="45287">
                  <c:v>5.3739887499999996</c:v>
                </c:pt>
                <c:pt idx="45288">
                  <c:v>5.3737575</c:v>
                </c:pt>
                <c:pt idx="45289">
                  <c:v>5.3736768750015997</c:v>
                </c:pt>
                <c:pt idx="45290">
                  <c:v>5.3738537500000003</c:v>
                </c:pt>
                <c:pt idx="45291">
                  <c:v>5.3737112500000004</c:v>
                </c:pt>
                <c:pt idx="45292">
                  <c:v>5.3736762499999999</c:v>
                </c:pt>
                <c:pt idx="45293">
                  <c:v>5.3737575</c:v>
                </c:pt>
                <c:pt idx="45294">
                  <c:v>5.3736449999999998</c:v>
                </c:pt>
                <c:pt idx="45295">
                  <c:v>5.3738999999999999</c:v>
                </c:pt>
                <c:pt idx="45296">
                  <c:v>5.3742025</c:v>
                </c:pt>
                <c:pt idx="45297">
                  <c:v>5.3742656250016001</c:v>
                </c:pt>
                <c:pt idx="45298">
                  <c:v>5.3746537500000002</c:v>
                </c:pt>
                <c:pt idx="45299">
                  <c:v>5.3750043750016001</c:v>
                </c:pt>
                <c:pt idx="45300">
                  <c:v>5.3753399999999996</c:v>
                </c:pt>
                <c:pt idx="45301">
                  <c:v>5.3757168750015998</c:v>
                </c:pt>
                <c:pt idx="45302">
                  <c:v>5.3761856250015994</c:v>
                </c:pt>
                <c:pt idx="45303">
                  <c:v>5.3765406250016001</c:v>
                </c:pt>
                <c:pt idx="45304">
                  <c:v>5.37697</c:v>
                </c:pt>
                <c:pt idx="45305">
                  <c:v>5.3774331250016001</c:v>
                </c:pt>
                <c:pt idx="45306">
                  <c:v>5.3779618750016001</c:v>
                </c:pt>
                <c:pt idx="45307">
                  <c:v>5.3784131250015994</c:v>
                </c:pt>
                <c:pt idx="45308">
                  <c:v>5.378895</c:v>
                </c:pt>
                <c:pt idx="45309">
                  <c:v>5.3794050000000002</c:v>
                </c:pt>
                <c:pt idx="45310">
                  <c:v>5.3798787499999996</c:v>
                </c:pt>
                <c:pt idx="45311">
                  <c:v>5.3803706250015999</c:v>
                </c:pt>
                <c:pt idx="45312">
                  <c:v>5.3808968750016</c:v>
                </c:pt>
                <c:pt idx="45313">
                  <c:v>5.3814562500000003</c:v>
                </c:pt>
                <c:pt idx="45314">
                  <c:v>5.3818537500000003</c:v>
                </c:pt>
                <c:pt idx="45315">
                  <c:v>5.3823956250015996</c:v>
                </c:pt>
                <c:pt idx="45316">
                  <c:v>5.3827656250015998</c:v>
                </c:pt>
                <c:pt idx="45317">
                  <c:v>5.3831118750015996</c:v>
                </c:pt>
                <c:pt idx="45318">
                  <c:v>5.3834356250016002</c:v>
                </c:pt>
                <c:pt idx="45319">
                  <c:v>5.3840768750015995</c:v>
                </c:pt>
                <c:pt idx="45320">
                  <c:v>5.3847106250015999</c:v>
                </c:pt>
                <c:pt idx="45321">
                  <c:v>5.3854437500000003</c:v>
                </c:pt>
                <c:pt idx="45322">
                  <c:v>5.3858162500000004</c:v>
                </c:pt>
                <c:pt idx="45323">
                  <c:v>5.386145</c:v>
                </c:pt>
                <c:pt idx="45324">
                  <c:v>5.3865112499999999</c:v>
                </c:pt>
                <c:pt idx="45325">
                  <c:v>5.3868900000000002</c:v>
                </c:pt>
                <c:pt idx="45326">
                  <c:v>5.3873606250016</c:v>
                </c:pt>
                <c:pt idx="45327">
                  <c:v>5.3877800000000002</c:v>
                </c:pt>
                <c:pt idx="45328">
                  <c:v>5.3882231250016002</c:v>
                </c:pt>
                <c:pt idx="45329">
                  <c:v>5.3886393750016</c:v>
                </c:pt>
                <c:pt idx="45330">
                  <c:v>5.3890768750015994</c:v>
                </c:pt>
                <c:pt idx="45331">
                  <c:v>5.3894950000000001</c:v>
                </c:pt>
                <c:pt idx="45332">
                  <c:v>5.3899612499999998</c:v>
                </c:pt>
                <c:pt idx="45333">
                  <c:v>5.3904543750015996</c:v>
                </c:pt>
                <c:pt idx="45334">
                  <c:v>5.3909093750016002</c:v>
                </c:pt>
                <c:pt idx="45335">
                  <c:v>5.3914693750015994</c:v>
                </c:pt>
                <c:pt idx="45336">
                  <c:v>5.3918981250015996</c:v>
                </c:pt>
                <c:pt idx="45337">
                  <c:v>5.3923550000000002</c:v>
                </c:pt>
                <c:pt idx="45338">
                  <c:v>5.3927562499999997</c:v>
                </c:pt>
                <c:pt idx="45339">
                  <c:v>5.39319375</c:v>
                </c:pt>
                <c:pt idx="45340">
                  <c:v>5.3935899999999997</c:v>
                </c:pt>
                <c:pt idx="45341">
                  <c:v>5.3939343750016002</c:v>
                </c:pt>
                <c:pt idx="45342">
                  <c:v>5.3942550000000002</c:v>
                </c:pt>
                <c:pt idx="45343">
                  <c:v>5.3947718750015996</c:v>
                </c:pt>
                <c:pt idx="45344">
                  <c:v>5.3952037500000003</c:v>
                </c:pt>
                <c:pt idx="45345">
                  <c:v>5.3955900000000003</c:v>
                </c:pt>
                <c:pt idx="45346">
                  <c:v>5.3959456250016</c:v>
                </c:pt>
                <c:pt idx="45347">
                  <c:v>5.3962962499999998</c:v>
                </c:pt>
                <c:pt idx="45348">
                  <c:v>5.3967431250016</c:v>
                </c:pt>
                <c:pt idx="45349">
                  <c:v>5.3973093750015995</c:v>
                </c:pt>
                <c:pt idx="45350">
                  <c:v>5.3976300000000004</c:v>
                </c:pt>
                <c:pt idx="45351">
                  <c:v>5.3970149999999997</c:v>
                </c:pt>
                <c:pt idx="45352">
                  <c:v>5.3964918750016002</c:v>
                </c:pt>
                <c:pt idx="45353">
                  <c:v>5.3956462500000004</c:v>
                </c:pt>
                <c:pt idx="45354">
                  <c:v>5.3944875000000003</c:v>
                </c:pt>
                <c:pt idx="45355">
                  <c:v>5.3930331250016001</c:v>
                </c:pt>
                <c:pt idx="45356">
                  <c:v>5.3913118750016</c:v>
                </c:pt>
                <c:pt idx="45357">
                  <c:v>5.3892943750016</c:v>
                </c:pt>
                <c:pt idx="45358">
                  <c:v>5.3868781250015996</c:v>
                </c:pt>
                <c:pt idx="45359">
                  <c:v>5.3844000000000003</c:v>
                </c:pt>
                <c:pt idx="45360">
                  <c:v>5.3818049999999999</c:v>
                </c:pt>
                <c:pt idx="45361">
                  <c:v>5.3793449999999998</c:v>
                </c:pt>
                <c:pt idx="45362">
                  <c:v>5.3768681250016002</c:v>
                </c:pt>
                <c:pt idx="45363">
                  <c:v>5.3747212500000003</c:v>
                </c:pt>
                <c:pt idx="45364">
                  <c:v>5.3727731250015998</c:v>
                </c:pt>
                <c:pt idx="45365">
                  <c:v>5.3711187499999999</c:v>
                </c:pt>
                <c:pt idx="45366">
                  <c:v>5.3697531250015995</c:v>
                </c:pt>
                <c:pt idx="45367">
                  <c:v>5.3687268750015997</c:v>
                </c:pt>
                <c:pt idx="45368">
                  <c:v>5.3681781250015996</c:v>
                </c:pt>
                <c:pt idx="45369">
                  <c:v>5.3677962499999996</c:v>
                </c:pt>
                <c:pt idx="45370">
                  <c:v>5.3682974999999997</c:v>
                </c:pt>
                <c:pt idx="45371">
                  <c:v>5.3687212500000001</c:v>
                </c:pt>
                <c:pt idx="45372">
                  <c:v>5.3691874999999998</c:v>
                </c:pt>
                <c:pt idx="45373">
                  <c:v>5.3696881250016002</c:v>
                </c:pt>
                <c:pt idx="45374">
                  <c:v>5.3702575000000001</c:v>
                </c:pt>
                <c:pt idx="45375">
                  <c:v>5.3706556250016</c:v>
                </c:pt>
                <c:pt idx="45376">
                  <c:v>5.3710506250016001</c:v>
                </c:pt>
                <c:pt idx="45377">
                  <c:v>5.3714312499999997</c:v>
                </c:pt>
                <c:pt idx="45378">
                  <c:v>5.3717687500000002</c:v>
                </c:pt>
                <c:pt idx="45379">
                  <c:v>5.3721931250015995</c:v>
                </c:pt>
                <c:pt idx="45380">
                  <c:v>5.3727143750015998</c:v>
                </c:pt>
                <c:pt idx="45381">
                  <c:v>5.3730937499999998</c:v>
                </c:pt>
                <c:pt idx="45382">
                  <c:v>5.3735656250016</c:v>
                </c:pt>
                <c:pt idx="45383">
                  <c:v>5.3740300000000003</c:v>
                </c:pt>
                <c:pt idx="45384">
                  <c:v>5.37449625</c:v>
                </c:pt>
                <c:pt idx="45385">
                  <c:v>5.37496375</c:v>
                </c:pt>
                <c:pt idx="45386">
                  <c:v>5.3754931250015998</c:v>
                </c:pt>
                <c:pt idx="45387">
                  <c:v>5.3759506250015994</c:v>
                </c:pt>
                <c:pt idx="45388">
                  <c:v>5.3763318750015996</c:v>
                </c:pt>
                <c:pt idx="45389">
                  <c:v>5.3766893750015994</c:v>
                </c:pt>
                <c:pt idx="45390">
                  <c:v>5.3771037499999998</c:v>
                </c:pt>
                <c:pt idx="45391">
                  <c:v>5.3774924999999998</c:v>
                </c:pt>
                <c:pt idx="45392">
                  <c:v>5.3779568750015994</c:v>
                </c:pt>
                <c:pt idx="45393">
                  <c:v>5.3784368750015998</c:v>
                </c:pt>
                <c:pt idx="45394">
                  <c:v>5.3789800000000003</c:v>
                </c:pt>
                <c:pt idx="45395">
                  <c:v>5.3794706250016002</c:v>
                </c:pt>
                <c:pt idx="45396">
                  <c:v>5.3799093750016</c:v>
                </c:pt>
                <c:pt idx="45397">
                  <c:v>5.3802925000000004</c:v>
                </c:pt>
                <c:pt idx="45398">
                  <c:v>5.3807150000000004</c:v>
                </c:pt>
                <c:pt idx="45399">
                  <c:v>5.3810912499999999</c:v>
                </c:pt>
                <c:pt idx="45400">
                  <c:v>5.3807</c:v>
                </c:pt>
                <c:pt idx="45401">
                  <c:v>5.3803124999999996</c:v>
                </c:pt>
                <c:pt idx="45402">
                  <c:v>5.3798831250015997</c:v>
                </c:pt>
                <c:pt idx="45403">
                  <c:v>5.3792450000000001</c:v>
                </c:pt>
                <c:pt idx="45404">
                  <c:v>5.3786699999999996</c:v>
                </c:pt>
                <c:pt idx="45405">
                  <c:v>5.3779881250015995</c:v>
                </c:pt>
                <c:pt idx="45406">
                  <c:v>5.3772837500000001</c:v>
                </c:pt>
                <c:pt idx="45407">
                  <c:v>5.3765781250015996</c:v>
                </c:pt>
                <c:pt idx="45408">
                  <c:v>5.3759012500000001</c:v>
                </c:pt>
                <c:pt idx="45409">
                  <c:v>5.3752700000000004</c:v>
                </c:pt>
                <c:pt idx="45410">
                  <c:v>5.3745356250015996</c:v>
                </c:pt>
                <c:pt idx="45411">
                  <c:v>5.3738706250016</c:v>
                </c:pt>
                <c:pt idx="45412">
                  <c:v>5.3732175</c:v>
                </c:pt>
                <c:pt idx="45413">
                  <c:v>5.3726950000000002</c:v>
                </c:pt>
                <c:pt idx="45414">
                  <c:v>5.3721281250016002</c:v>
                </c:pt>
                <c:pt idx="45415">
                  <c:v>5.3716549999999996</c:v>
                </c:pt>
                <c:pt idx="45416">
                  <c:v>5.3712831250016002</c:v>
                </c:pt>
                <c:pt idx="45417">
                  <c:v>5.3709368750015996</c:v>
                </c:pt>
                <c:pt idx="45418">
                  <c:v>5.3704512500000003</c:v>
                </c:pt>
                <c:pt idx="45419">
                  <c:v>5.3708137499999999</c:v>
                </c:pt>
                <c:pt idx="45420">
                  <c:v>5.3711981250015999</c:v>
                </c:pt>
                <c:pt idx="45421">
                  <c:v>5.3716799999999996</c:v>
                </c:pt>
                <c:pt idx="45422">
                  <c:v>5.3721531250016001</c:v>
                </c:pt>
                <c:pt idx="45423">
                  <c:v>5.3726837500000002</c:v>
                </c:pt>
                <c:pt idx="45424">
                  <c:v>5.3732156250015999</c:v>
                </c:pt>
                <c:pt idx="45425">
                  <c:v>5.3738181250016002</c:v>
                </c:pt>
                <c:pt idx="45426">
                  <c:v>5.3741399999999997</c:v>
                </c:pt>
                <c:pt idx="45427">
                  <c:v>5.3747106250016001</c:v>
                </c:pt>
                <c:pt idx="45428">
                  <c:v>5.3752868750016001</c:v>
                </c:pt>
                <c:pt idx="45429">
                  <c:v>5.3756681250015994</c:v>
                </c:pt>
                <c:pt idx="45430">
                  <c:v>5.3763237500000001</c:v>
                </c:pt>
                <c:pt idx="45431">
                  <c:v>5.3769506250015997</c:v>
                </c:pt>
                <c:pt idx="45432">
                  <c:v>5.3776706250016</c:v>
                </c:pt>
                <c:pt idx="45433">
                  <c:v>5.3780025</c:v>
                </c:pt>
                <c:pt idx="45434">
                  <c:v>5.3783937499999999</c:v>
                </c:pt>
                <c:pt idx="45435">
                  <c:v>5.3787981250015999</c:v>
                </c:pt>
                <c:pt idx="45436">
                  <c:v>5.37914125</c:v>
                </c:pt>
                <c:pt idx="45437">
                  <c:v>5.3795950000000001</c:v>
                </c:pt>
                <c:pt idx="45438">
                  <c:v>5.3799537500000003</c:v>
                </c:pt>
                <c:pt idx="45439">
                  <c:v>5.3803756250015997</c:v>
                </c:pt>
                <c:pt idx="45440">
                  <c:v>5.3807668750015996</c:v>
                </c:pt>
                <c:pt idx="45441">
                  <c:v>5.3811887499999997</c:v>
                </c:pt>
                <c:pt idx="45442">
                  <c:v>5.3815862499999998</c:v>
                </c:pt>
                <c:pt idx="45443">
                  <c:v>5.3819756250015995</c:v>
                </c:pt>
                <c:pt idx="45444">
                  <c:v>5.3823243750016001</c:v>
                </c:pt>
                <c:pt idx="45445">
                  <c:v>5.3828962499999999</c:v>
                </c:pt>
                <c:pt idx="45446">
                  <c:v>5.3834718750016002</c:v>
                </c:pt>
                <c:pt idx="45447">
                  <c:v>5.3840868750016</c:v>
                </c:pt>
                <c:pt idx="45448">
                  <c:v>5.3846774999999996</c:v>
                </c:pt>
                <c:pt idx="45449">
                  <c:v>5.3853431250016</c:v>
                </c:pt>
                <c:pt idx="45450">
                  <c:v>5.3857231250015998</c:v>
                </c:pt>
                <c:pt idx="45451">
                  <c:v>5.3861168750015995</c:v>
                </c:pt>
                <c:pt idx="45452">
                  <c:v>5.3865468750016001</c:v>
                </c:pt>
                <c:pt idx="45453">
                  <c:v>5.3869274999999996</c:v>
                </c:pt>
                <c:pt idx="45454">
                  <c:v>5.3872987500000002</c:v>
                </c:pt>
                <c:pt idx="45455">
                  <c:v>5.3876668750015995</c:v>
                </c:pt>
                <c:pt idx="45456">
                  <c:v>5.388045</c:v>
                </c:pt>
                <c:pt idx="45457">
                  <c:v>5.3884287500000001</c:v>
                </c:pt>
                <c:pt idx="45458">
                  <c:v>5.3888156250015999</c:v>
                </c:pt>
                <c:pt idx="45459">
                  <c:v>5.3891974999999999</c:v>
                </c:pt>
                <c:pt idx="45460">
                  <c:v>5.3895481250015997</c:v>
                </c:pt>
                <c:pt idx="45461">
                  <c:v>5.3899699999999999</c:v>
                </c:pt>
                <c:pt idx="45462">
                  <c:v>5.3903325000000004</c:v>
                </c:pt>
                <c:pt idx="45463">
                  <c:v>5.3906681250016</c:v>
                </c:pt>
                <c:pt idx="45464">
                  <c:v>5.3910549999999997</c:v>
                </c:pt>
                <c:pt idx="45465">
                  <c:v>5.3914350000000004</c:v>
                </c:pt>
                <c:pt idx="45466">
                  <c:v>5.3917981250015998</c:v>
                </c:pt>
                <c:pt idx="45467">
                  <c:v>5.3924799999999999</c:v>
                </c:pt>
                <c:pt idx="45468">
                  <c:v>5.3928231250016001</c:v>
                </c:pt>
                <c:pt idx="45469">
                  <c:v>5.3931793750015995</c:v>
                </c:pt>
                <c:pt idx="45470">
                  <c:v>5.3937231250015998</c:v>
                </c:pt>
                <c:pt idx="45471">
                  <c:v>5.3942531250016001</c:v>
                </c:pt>
                <c:pt idx="45472">
                  <c:v>5.3947443750015998</c:v>
                </c:pt>
                <c:pt idx="45473">
                  <c:v>5.3952012500000004</c:v>
                </c:pt>
                <c:pt idx="45474">
                  <c:v>5.3956618750015997</c:v>
                </c:pt>
                <c:pt idx="45475">
                  <c:v>5.39615125</c:v>
                </c:pt>
                <c:pt idx="45476">
                  <c:v>5.3965312499999998</c:v>
                </c:pt>
                <c:pt idx="45477">
                  <c:v>5.3961331250016</c:v>
                </c:pt>
                <c:pt idx="45478">
                  <c:v>5.3955143750015999</c:v>
                </c:pt>
                <c:pt idx="45479">
                  <c:v>5.3951043750015995</c:v>
                </c:pt>
                <c:pt idx="45480">
                  <c:v>5.3946300000000003</c:v>
                </c:pt>
                <c:pt idx="45481">
                  <c:v>5.3939243750015997</c:v>
                </c:pt>
                <c:pt idx="45482">
                  <c:v>5.3931343750015994</c:v>
                </c:pt>
                <c:pt idx="45483">
                  <c:v>5.39218625</c:v>
                </c:pt>
                <c:pt idx="45484">
                  <c:v>5.3912912500000001</c:v>
                </c:pt>
                <c:pt idx="45485">
                  <c:v>5.3903606250016001</c:v>
                </c:pt>
                <c:pt idx="45486">
                  <c:v>5.3892749999999996</c:v>
                </c:pt>
                <c:pt idx="45487">
                  <c:v>5.3882050000000001</c:v>
                </c:pt>
                <c:pt idx="45488">
                  <c:v>5.3871000000000002</c:v>
                </c:pt>
                <c:pt idx="45489">
                  <c:v>5.3859606250015997</c:v>
                </c:pt>
                <c:pt idx="45490">
                  <c:v>5.3849193750015996</c:v>
                </c:pt>
                <c:pt idx="45491">
                  <c:v>5.3840943750015997</c:v>
                </c:pt>
                <c:pt idx="45492">
                  <c:v>5.3833506250015999</c:v>
                </c:pt>
                <c:pt idx="45493">
                  <c:v>5.3826906250016</c:v>
                </c:pt>
                <c:pt idx="45494">
                  <c:v>5.38202625</c:v>
                </c:pt>
                <c:pt idx="45495">
                  <c:v>5.3814812500000002</c:v>
                </c:pt>
                <c:pt idx="45496">
                  <c:v>5.3810399999999996</c:v>
                </c:pt>
                <c:pt idx="45497">
                  <c:v>5.3806831250015996</c:v>
                </c:pt>
                <c:pt idx="45498">
                  <c:v>5.3802500000000002</c:v>
                </c:pt>
                <c:pt idx="45499">
                  <c:v>5.3798881250015995</c:v>
                </c:pt>
                <c:pt idx="45500">
                  <c:v>5.3803225000000001</c:v>
                </c:pt>
                <c:pt idx="45501">
                  <c:v>5.3806900000000004</c:v>
                </c:pt>
                <c:pt idx="45502">
                  <c:v>5.3811162499999998</c:v>
                </c:pt>
                <c:pt idx="45503">
                  <c:v>5.3814425000000004</c:v>
                </c:pt>
                <c:pt idx="45504">
                  <c:v>5.3818000000000001</c:v>
                </c:pt>
                <c:pt idx="45505">
                  <c:v>5.3821975000000002</c:v>
                </c:pt>
                <c:pt idx="45506">
                  <c:v>5.3825287499999996</c:v>
                </c:pt>
                <c:pt idx="45507">
                  <c:v>5.3829731250016</c:v>
                </c:pt>
                <c:pt idx="45508">
                  <c:v>5.3832975000000003</c:v>
                </c:pt>
                <c:pt idx="45509">
                  <c:v>5.3837268750015994</c:v>
                </c:pt>
                <c:pt idx="45510">
                  <c:v>5.3841762500000003</c:v>
                </c:pt>
                <c:pt idx="45511">
                  <c:v>5.38460625</c:v>
                </c:pt>
                <c:pt idx="45512">
                  <c:v>5.3850618750015995</c:v>
                </c:pt>
                <c:pt idx="45513">
                  <c:v>5.3854031250015995</c:v>
                </c:pt>
                <c:pt idx="45514">
                  <c:v>5.3858287499999999</c:v>
                </c:pt>
                <c:pt idx="45515">
                  <c:v>5.3862012500000001</c:v>
                </c:pt>
                <c:pt idx="45516">
                  <c:v>5.3857512500000002</c:v>
                </c:pt>
                <c:pt idx="45517">
                  <c:v>5.3854206250015997</c:v>
                </c:pt>
                <c:pt idx="45518">
                  <c:v>5.3846568750015997</c:v>
                </c:pt>
                <c:pt idx="45519">
                  <c:v>5.3841418750015997</c:v>
                </c:pt>
                <c:pt idx="45520">
                  <c:v>5.3835218750016001</c:v>
                </c:pt>
                <c:pt idx="45521">
                  <c:v>5.3829856250015995</c:v>
                </c:pt>
                <c:pt idx="45522">
                  <c:v>5.3824674999999997</c:v>
                </c:pt>
                <c:pt idx="45523">
                  <c:v>5.3819418750015995</c:v>
                </c:pt>
                <c:pt idx="45524">
                  <c:v>5.3814818750016</c:v>
                </c:pt>
                <c:pt idx="45525">
                  <c:v>5.3810162500000001</c:v>
                </c:pt>
                <c:pt idx="45526">
                  <c:v>5.3806143750016</c:v>
                </c:pt>
                <c:pt idx="45527">
                  <c:v>5.3801981250016002</c:v>
                </c:pt>
                <c:pt idx="45528">
                  <c:v>5.3798393750016</c:v>
                </c:pt>
                <c:pt idx="45529">
                  <c:v>5.3801831250015999</c:v>
                </c:pt>
                <c:pt idx="45530">
                  <c:v>5.3806525000000001</c:v>
                </c:pt>
                <c:pt idx="45531">
                  <c:v>5.3811343750015999</c:v>
                </c:pt>
                <c:pt idx="45532">
                  <c:v>5.3816918750016001</c:v>
                </c:pt>
                <c:pt idx="45533">
                  <c:v>5.3822625000000004</c:v>
                </c:pt>
                <c:pt idx="45534">
                  <c:v>5.3828731250016002</c:v>
                </c:pt>
                <c:pt idx="45535">
                  <c:v>5.38326875</c:v>
                </c:pt>
                <c:pt idx="45536">
                  <c:v>5.3839075000000003</c:v>
                </c:pt>
                <c:pt idx="45537">
                  <c:v>5.3842274999999997</c:v>
                </c:pt>
                <c:pt idx="45538">
                  <c:v>5.3845768750016001</c:v>
                </c:pt>
                <c:pt idx="45539">
                  <c:v>5.3852349999999998</c:v>
                </c:pt>
                <c:pt idx="45540">
                  <c:v>5.3856143750015999</c:v>
                </c:pt>
                <c:pt idx="45541">
                  <c:v>5.3859512499999997</c:v>
                </c:pt>
                <c:pt idx="45542">
                  <c:v>5.3862756250016002</c:v>
                </c:pt>
                <c:pt idx="45543">
                  <c:v>5.3869362499999998</c:v>
                </c:pt>
                <c:pt idx="45544">
                  <c:v>5.3872568750015999</c:v>
                </c:pt>
                <c:pt idx="45545">
                  <c:v>5.3876249999999999</c:v>
                </c:pt>
                <c:pt idx="45546">
                  <c:v>5.3879768750016002</c:v>
                </c:pt>
                <c:pt idx="45547">
                  <c:v>5.3883625000000004</c:v>
                </c:pt>
                <c:pt idx="45548">
                  <c:v>5.3887493750016002</c:v>
                </c:pt>
                <c:pt idx="45549">
                  <c:v>5.3890881250015994</c:v>
                </c:pt>
                <c:pt idx="45550">
                  <c:v>5.3895306250015995</c:v>
                </c:pt>
                <c:pt idx="45551">
                  <c:v>5.3899093750015998</c:v>
                </c:pt>
                <c:pt idx="45552">
                  <c:v>5.3903381250016</c:v>
                </c:pt>
                <c:pt idx="45553">
                  <c:v>5.3907193750015994</c:v>
                </c:pt>
                <c:pt idx="45554">
                  <c:v>5.3912174999999998</c:v>
                </c:pt>
                <c:pt idx="45555">
                  <c:v>5.3916362500000004</c:v>
                </c:pt>
                <c:pt idx="45556">
                  <c:v>5.39201</c:v>
                </c:pt>
                <c:pt idx="45557">
                  <c:v>5.3924412500000001</c:v>
                </c:pt>
                <c:pt idx="45558">
                  <c:v>5.39281875</c:v>
                </c:pt>
                <c:pt idx="45559">
                  <c:v>5.3932418750015998</c:v>
                </c:pt>
                <c:pt idx="45560">
                  <c:v>5.3936043750015994</c:v>
                </c:pt>
                <c:pt idx="45561">
                  <c:v>5.3940412499999999</c:v>
                </c:pt>
                <c:pt idx="45562">
                  <c:v>5.3944200000000002</c:v>
                </c:pt>
                <c:pt idx="45563">
                  <c:v>5.3948562500000001</c:v>
                </c:pt>
                <c:pt idx="45564">
                  <c:v>5.3952074999999997</c:v>
                </c:pt>
                <c:pt idx="45565">
                  <c:v>5.3956200000000001</c:v>
                </c:pt>
                <c:pt idx="45566">
                  <c:v>5.3960831250016001</c:v>
                </c:pt>
                <c:pt idx="45567">
                  <c:v>5.3964818750015997</c:v>
                </c:pt>
                <c:pt idx="45568">
                  <c:v>5.3969143750016002</c:v>
                </c:pt>
                <c:pt idx="45569">
                  <c:v>5.3973243750015998</c:v>
                </c:pt>
                <c:pt idx="45570">
                  <c:v>5.3977762499999997</c:v>
                </c:pt>
                <c:pt idx="45571">
                  <c:v>5.3981918750015998</c:v>
                </c:pt>
                <c:pt idx="45572">
                  <c:v>5.3986368750015998</c:v>
                </c:pt>
                <c:pt idx="45573">
                  <c:v>5.3990049999999998</c:v>
                </c:pt>
                <c:pt idx="45574">
                  <c:v>5.3994549999999997</c:v>
                </c:pt>
                <c:pt idx="45575">
                  <c:v>5.3998768750016</c:v>
                </c:pt>
                <c:pt idx="45576">
                  <c:v>5.4002812499999999</c:v>
                </c:pt>
                <c:pt idx="45577">
                  <c:v>5.4007481250015994</c:v>
                </c:pt>
                <c:pt idx="45578">
                  <c:v>5.4011756250016001</c:v>
                </c:pt>
                <c:pt idx="45579">
                  <c:v>5.4016031250015999</c:v>
                </c:pt>
                <c:pt idx="45580">
                  <c:v>5.4022837499999996</c:v>
                </c:pt>
                <c:pt idx="45581">
                  <c:v>5.4026137500000004</c:v>
                </c:pt>
                <c:pt idx="45582">
                  <c:v>5.4030106250015999</c:v>
                </c:pt>
                <c:pt idx="45583">
                  <c:v>5.4036400000000002</c:v>
                </c:pt>
                <c:pt idx="45584">
                  <c:v>5.4039931250016</c:v>
                </c:pt>
                <c:pt idx="45585">
                  <c:v>5.4045656250015996</c:v>
                </c:pt>
                <c:pt idx="45586">
                  <c:v>5.4050981250015999</c:v>
                </c:pt>
                <c:pt idx="45587">
                  <c:v>5.4056181250015998</c:v>
                </c:pt>
                <c:pt idx="45588">
                  <c:v>5.4059875000000002</c:v>
                </c:pt>
                <c:pt idx="45589">
                  <c:v>5.4056112499999998</c:v>
                </c:pt>
                <c:pt idx="45590">
                  <c:v>5.4052156250015999</c:v>
                </c:pt>
                <c:pt idx="45591">
                  <c:v>5.4046056250015999</c:v>
                </c:pt>
                <c:pt idx="45592">
                  <c:v>5.4038331250015998</c:v>
                </c:pt>
                <c:pt idx="45593">
                  <c:v>5.4027512499999997</c:v>
                </c:pt>
                <c:pt idx="45594">
                  <c:v>5.4016149999999996</c:v>
                </c:pt>
                <c:pt idx="45595">
                  <c:v>5.4003787499999998</c:v>
                </c:pt>
                <c:pt idx="45596">
                  <c:v>5.3990781250015996</c:v>
                </c:pt>
                <c:pt idx="45597">
                  <c:v>5.3976937500000002</c:v>
                </c:pt>
                <c:pt idx="45598">
                  <c:v>5.3962062499999996</c:v>
                </c:pt>
                <c:pt idx="45599">
                  <c:v>5.3946856250015998</c:v>
                </c:pt>
                <c:pt idx="45600">
                  <c:v>5.3930993750015999</c:v>
                </c:pt>
                <c:pt idx="45601">
                  <c:v>5.3916862500000002</c:v>
                </c:pt>
                <c:pt idx="45602">
                  <c:v>5.3903518750016</c:v>
                </c:pt>
                <c:pt idx="45603">
                  <c:v>5.3892368750015995</c:v>
                </c:pt>
                <c:pt idx="45604">
                  <c:v>5.3882468750015997</c:v>
                </c:pt>
                <c:pt idx="45605">
                  <c:v>5.3873481250015995</c:v>
                </c:pt>
                <c:pt idx="45606">
                  <c:v>5.3865968750016</c:v>
                </c:pt>
                <c:pt idx="45607">
                  <c:v>5.3859450000000004</c:v>
                </c:pt>
                <c:pt idx="45608">
                  <c:v>5.3855281250016001</c:v>
                </c:pt>
                <c:pt idx="45609">
                  <c:v>5.3851293750015996</c:v>
                </c:pt>
                <c:pt idx="45610">
                  <c:v>5.3847843750016002</c:v>
                </c:pt>
                <c:pt idx="45611">
                  <c:v>5.3848849999999997</c:v>
                </c:pt>
                <c:pt idx="45612">
                  <c:v>5.3852362500000002</c:v>
                </c:pt>
                <c:pt idx="45613">
                  <c:v>5.3857324999999996</c:v>
                </c:pt>
                <c:pt idx="45614">
                  <c:v>5.3861362499999998</c:v>
                </c:pt>
                <c:pt idx="45615">
                  <c:v>5.3864887499999998</c:v>
                </c:pt>
                <c:pt idx="45616">
                  <c:v>5.3868768750016001</c:v>
                </c:pt>
                <c:pt idx="45617">
                  <c:v>5.3872843750015997</c:v>
                </c:pt>
                <c:pt idx="45618">
                  <c:v>5.3877906250015997</c:v>
                </c:pt>
                <c:pt idx="45619">
                  <c:v>5.3881187500000003</c:v>
                </c:pt>
                <c:pt idx="45620">
                  <c:v>5.3886725000000002</c:v>
                </c:pt>
                <c:pt idx="45621">
                  <c:v>5.3891574999999996</c:v>
                </c:pt>
                <c:pt idx="45622">
                  <c:v>5.3897031250016001</c:v>
                </c:pt>
                <c:pt idx="45623">
                  <c:v>5.39019125</c:v>
                </c:pt>
                <c:pt idx="45624">
                  <c:v>5.3906393750015997</c:v>
                </c:pt>
                <c:pt idx="45625">
                  <c:v>5.3911912500000003</c:v>
                </c:pt>
                <c:pt idx="45626">
                  <c:v>5.3915724999999997</c:v>
                </c:pt>
                <c:pt idx="45627">
                  <c:v>5.39218625</c:v>
                </c:pt>
                <c:pt idx="45628">
                  <c:v>5.3925156250016002</c:v>
                </c:pt>
                <c:pt idx="45629">
                  <c:v>5.3928687499999999</c:v>
                </c:pt>
                <c:pt idx="45630">
                  <c:v>5.3933074999999997</c:v>
                </c:pt>
                <c:pt idx="45631">
                  <c:v>5.3937237500000004</c:v>
                </c:pt>
                <c:pt idx="45632">
                  <c:v>5.3941443750015994</c:v>
                </c:pt>
                <c:pt idx="45633">
                  <c:v>5.3944993750016001</c:v>
                </c:pt>
                <c:pt idx="45634">
                  <c:v>5.3949550000000004</c:v>
                </c:pt>
                <c:pt idx="45635">
                  <c:v>5.3956937500000004</c:v>
                </c:pt>
                <c:pt idx="45636">
                  <c:v>5.3960724999999998</c:v>
                </c:pt>
                <c:pt idx="45637">
                  <c:v>5.3964937500000003</c:v>
                </c:pt>
                <c:pt idx="45638">
                  <c:v>5.3969281250016001</c:v>
                </c:pt>
                <c:pt idx="45639">
                  <c:v>5.3972787499999999</c:v>
                </c:pt>
                <c:pt idx="45640">
                  <c:v>5.3976643750015993</c:v>
                </c:pt>
                <c:pt idx="45641">
                  <c:v>5.3983412499999996</c:v>
                </c:pt>
                <c:pt idx="45642">
                  <c:v>5.3990712500000004</c:v>
                </c:pt>
                <c:pt idx="45643">
                  <c:v>5.3994512500000003</c:v>
                </c:pt>
                <c:pt idx="45644">
                  <c:v>5.3997943750015995</c:v>
                </c:pt>
                <c:pt idx="45645">
                  <c:v>5.4004356250015997</c:v>
                </c:pt>
                <c:pt idx="45646">
                  <c:v>5.4010181250015998</c:v>
                </c:pt>
                <c:pt idx="45647">
                  <c:v>5.4013387499999999</c:v>
                </c:pt>
                <c:pt idx="45648">
                  <c:v>5.4019075000000001</c:v>
                </c:pt>
                <c:pt idx="45649">
                  <c:v>5.4022449999999997</c:v>
                </c:pt>
                <c:pt idx="45650">
                  <c:v>5.4026443750016</c:v>
                </c:pt>
                <c:pt idx="45651">
                  <c:v>5.4030406250015997</c:v>
                </c:pt>
                <c:pt idx="45652">
                  <c:v>5.4027162500000001</c:v>
                </c:pt>
                <c:pt idx="45653">
                  <c:v>5.4021968750016001</c:v>
                </c:pt>
                <c:pt idx="45654">
                  <c:v>5.4016787500000003</c:v>
                </c:pt>
                <c:pt idx="45655">
                  <c:v>5.4010231250015996</c:v>
                </c:pt>
                <c:pt idx="45656">
                  <c:v>5.4001049999999999</c:v>
                </c:pt>
                <c:pt idx="45657">
                  <c:v>5.3989931250016001</c:v>
                </c:pt>
                <c:pt idx="45658">
                  <c:v>5.3976356250016</c:v>
                </c:pt>
                <c:pt idx="45659">
                  <c:v>5.3961637500000004</c:v>
                </c:pt>
                <c:pt idx="45660">
                  <c:v>5.3946237500000001</c:v>
                </c:pt>
                <c:pt idx="45661">
                  <c:v>5.3931593750015994</c:v>
                </c:pt>
                <c:pt idx="45662">
                  <c:v>5.3916862500000002</c:v>
                </c:pt>
                <c:pt idx="45663">
                  <c:v>5.3904724999999996</c:v>
                </c:pt>
                <c:pt idx="45664">
                  <c:v>5.3891999999999998</c:v>
                </c:pt>
                <c:pt idx="45665">
                  <c:v>5.3880968750016001</c:v>
                </c:pt>
                <c:pt idx="45666">
                  <c:v>5.3872181250016</c:v>
                </c:pt>
                <c:pt idx="45667">
                  <c:v>5.3865437500000004</c:v>
                </c:pt>
                <c:pt idx="45668">
                  <c:v>5.3860662499999998</c:v>
                </c:pt>
                <c:pt idx="45669">
                  <c:v>5.3856081250015997</c:v>
                </c:pt>
                <c:pt idx="45670">
                  <c:v>5.3860462499999997</c:v>
                </c:pt>
                <c:pt idx="45671">
                  <c:v>5.3865387499999997</c:v>
                </c:pt>
                <c:pt idx="45672">
                  <c:v>5.3869243750016</c:v>
                </c:pt>
                <c:pt idx="45673">
                  <c:v>5.3873293750015998</c:v>
                </c:pt>
                <c:pt idx="45674">
                  <c:v>5.3878143750016001</c:v>
                </c:pt>
                <c:pt idx="45675">
                  <c:v>5.3882950000000003</c:v>
                </c:pt>
                <c:pt idx="45676">
                  <c:v>5.3888131250016</c:v>
                </c:pt>
                <c:pt idx="45677">
                  <c:v>5.3892800000000003</c:v>
                </c:pt>
                <c:pt idx="45678">
                  <c:v>5.3897137500000003</c:v>
                </c:pt>
                <c:pt idx="45679">
                  <c:v>5.3900668750016001</c:v>
                </c:pt>
                <c:pt idx="45680">
                  <c:v>5.3905218750015997</c:v>
                </c:pt>
                <c:pt idx="45681">
                  <c:v>5.3909356250015996</c:v>
                </c:pt>
                <c:pt idx="45682">
                  <c:v>5.3914137499999999</c:v>
                </c:pt>
                <c:pt idx="45683">
                  <c:v>5.3917443750015996</c:v>
                </c:pt>
                <c:pt idx="45684">
                  <c:v>5.3923775000000003</c:v>
                </c:pt>
                <c:pt idx="45685">
                  <c:v>5.3927174999999998</c:v>
                </c:pt>
                <c:pt idx="45686">
                  <c:v>5.3930518750015999</c:v>
                </c:pt>
                <c:pt idx="45687">
                  <c:v>5.3934131250016</c:v>
                </c:pt>
                <c:pt idx="45688">
                  <c:v>5.3937587499999999</c:v>
                </c:pt>
                <c:pt idx="45689">
                  <c:v>5.3941518750016</c:v>
                </c:pt>
                <c:pt idx="45690">
                  <c:v>5.3945106250016002</c:v>
                </c:pt>
                <c:pt idx="45691">
                  <c:v>5.3949012500000002</c:v>
                </c:pt>
                <c:pt idx="45692">
                  <c:v>5.3952799999999996</c:v>
                </c:pt>
                <c:pt idx="45693">
                  <c:v>5.3957293750015998</c:v>
                </c:pt>
                <c:pt idx="45694">
                  <c:v>5.3963881250016001</c:v>
                </c:pt>
                <c:pt idx="45695">
                  <c:v>5.3967093750016</c:v>
                </c:pt>
                <c:pt idx="45696">
                  <c:v>5.3970799999999999</c:v>
                </c:pt>
                <c:pt idx="45697">
                  <c:v>5.3975087500000001</c:v>
                </c:pt>
                <c:pt idx="45698">
                  <c:v>5.3978631250015994</c:v>
                </c:pt>
                <c:pt idx="45699">
                  <c:v>5.3982824999999997</c:v>
                </c:pt>
                <c:pt idx="45700">
                  <c:v>5.3986856250016002</c:v>
                </c:pt>
                <c:pt idx="45701">
                  <c:v>5.3990099999999996</c:v>
                </c:pt>
                <c:pt idx="45702">
                  <c:v>5.3995525000000004</c:v>
                </c:pt>
                <c:pt idx="45703">
                  <c:v>5.4001837500000001</c:v>
                </c:pt>
                <c:pt idx="45704">
                  <c:v>5.4007368750015994</c:v>
                </c:pt>
                <c:pt idx="45705">
                  <c:v>5.4010625000000001</c:v>
                </c:pt>
                <c:pt idx="45706">
                  <c:v>5.4016118750016</c:v>
                </c:pt>
                <c:pt idx="45707">
                  <c:v>5.4022481250015995</c:v>
                </c:pt>
                <c:pt idx="45708">
                  <c:v>5.4028074999999998</c:v>
                </c:pt>
                <c:pt idx="45709">
                  <c:v>5.4031799999999999</c:v>
                </c:pt>
                <c:pt idx="45710">
                  <c:v>5.4035624999999996</c:v>
                </c:pt>
                <c:pt idx="45711">
                  <c:v>5.4031212499999999</c:v>
                </c:pt>
                <c:pt idx="45712">
                  <c:v>5.40253125</c:v>
                </c:pt>
                <c:pt idx="45713">
                  <c:v>5.4020281250015998</c:v>
                </c:pt>
                <c:pt idx="45714">
                  <c:v>5.4014718750016</c:v>
                </c:pt>
                <c:pt idx="45715">
                  <c:v>5.4009081250015996</c:v>
                </c:pt>
                <c:pt idx="45716">
                  <c:v>5.4003575000000001</c:v>
                </c:pt>
                <c:pt idx="45717">
                  <c:v>5.3998218750015994</c:v>
                </c:pt>
                <c:pt idx="45718">
                  <c:v>5.3991543750015998</c:v>
                </c:pt>
                <c:pt idx="45719">
                  <c:v>5.3985743750015995</c:v>
                </c:pt>
                <c:pt idx="45720">
                  <c:v>5.3978618750015999</c:v>
                </c:pt>
                <c:pt idx="45721">
                  <c:v>5.3972524999999996</c:v>
                </c:pt>
                <c:pt idx="45722">
                  <c:v>5.3965956250015994</c:v>
                </c:pt>
                <c:pt idx="45723">
                  <c:v>5.3960024999999998</c:v>
                </c:pt>
                <c:pt idx="45724">
                  <c:v>5.3954262499999999</c:v>
                </c:pt>
                <c:pt idx="45725">
                  <c:v>5.3948037500000003</c:v>
                </c:pt>
                <c:pt idx="45726">
                  <c:v>5.3942050000000004</c:v>
                </c:pt>
                <c:pt idx="45727">
                  <c:v>5.3936687499999998</c:v>
                </c:pt>
                <c:pt idx="45728">
                  <c:v>5.3932387500000001</c:v>
                </c:pt>
                <c:pt idx="45729">
                  <c:v>5.3927593750015994</c:v>
                </c:pt>
                <c:pt idx="45730">
                  <c:v>5.3921999999999999</c:v>
                </c:pt>
                <c:pt idx="45731">
                  <c:v>5.3925993750016001</c:v>
                </c:pt>
                <c:pt idx="45732">
                  <c:v>5.3930587499999998</c:v>
                </c:pt>
                <c:pt idx="45733">
                  <c:v>5.3934837499999997</c:v>
                </c:pt>
                <c:pt idx="45734">
                  <c:v>5.39392125</c:v>
                </c:pt>
                <c:pt idx="45735">
                  <c:v>5.3943787499999996</c:v>
                </c:pt>
                <c:pt idx="45736">
                  <c:v>5.3949681250015997</c:v>
                </c:pt>
                <c:pt idx="45737">
                  <c:v>5.3954706250015994</c:v>
                </c:pt>
                <c:pt idx="45738">
                  <c:v>5.3959068750016002</c:v>
                </c:pt>
                <c:pt idx="45739">
                  <c:v>5.3964056250015995</c:v>
                </c:pt>
                <c:pt idx="45740">
                  <c:v>5.3968468750016001</c:v>
                </c:pt>
                <c:pt idx="45741">
                  <c:v>5.3973149999999999</c:v>
                </c:pt>
                <c:pt idx="45742">
                  <c:v>5.3977075000000001</c:v>
                </c:pt>
                <c:pt idx="45743">
                  <c:v>5.3981525000000001</c:v>
                </c:pt>
                <c:pt idx="45744">
                  <c:v>5.3985937499999999</c:v>
                </c:pt>
                <c:pt idx="45745">
                  <c:v>5.3991556250016002</c:v>
                </c:pt>
                <c:pt idx="45746">
                  <c:v>5.3995837499999997</c:v>
                </c:pt>
                <c:pt idx="45747">
                  <c:v>5.4000793750015994</c:v>
                </c:pt>
                <c:pt idx="45748">
                  <c:v>5.4004537499999996</c:v>
                </c:pt>
                <c:pt idx="45749">
                  <c:v>5.40084125</c:v>
                </c:pt>
                <c:pt idx="45750">
                  <c:v>5.4003500000000004</c:v>
                </c:pt>
                <c:pt idx="45751">
                  <c:v>5.3997293750016002</c:v>
                </c:pt>
                <c:pt idx="45752">
                  <c:v>5.3992868750016001</c:v>
                </c:pt>
                <c:pt idx="45753">
                  <c:v>5.3986756250015997</c:v>
                </c:pt>
                <c:pt idx="45754">
                  <c:v>5.3979793750015999</c:v>
                </c:pt>
                <c:pt idx="45755">
                  <c:v>5.3972543750015998</c:v>
                </c:pt>
                <c:pt idx="45756">
                  <c:v>5.3965162500000003</c:v>
                </c:pt>
                <c:pt idx="45757">
                  <c:v>5.3957631250015998</c:v>
                </c:pt>
                <c:pt idx="45758">
                  <c:v>5.3948431250016</c:v>
                </c:pt>
                <c:pt idx="45759">
                  <c:v>5.3940618750015998</c:v>
                </c:pt>
                <c:pt idx="45760">
                  <c:v>5.3931743750015997</c:v>
                </c:pt>
                <c:pt idx="45761">
                  <c:v>5.3923968750015998</c:v>
                </c:pt>
                <c:pt idx="45762">
                  <c:v>5.3916612500000003</c:v>
                </c:pt>
                <c:pt idx="45763">
                  <c:v>5.3910718750015993</c:v>
                </c:pt>
                <c:pt idx="45764">
                  <c:v>5.3906093750016</c:v>
                </c:pt>
                <c:pt idx="45765">
                  <c:v>5.39021375</c:v>
                </c:pt>
                <c:pt idx="45766">
                  <c:v>5.3898681250016001</c:v>
                </c:pt>
                <c:pt idx="45767">
                  <c:v>5.3894537500000004</c:v>
                </c:pt>
                <c:pt idx="45768">
                  <c:v>5.3899318750015999</c:v>
                </c:pt>
                <c:pt idx="45769">
                  <c:v>5.39039</c:v>
                </c:pt>
                <c:pt idx="45770">
                  <c:v>5.3909537500000004</c:v>
                </c:pt>
                <c:pt idx="45771">
                  <c:v>5.3914974999999998</c:v>
                </c:pt>
                <c:pt idx="45772">
                  <c:v>5.3920300000000001</c:v>
                </c:pt>
                <c:pt idx="45773">
                  <c:v>5.3926224999999999</c:v>
                </c:pt>
                <c:pt idx="45774">
                  <c:v>5.3932362500000002</c:v>
                </c:pt>
                <c:pt idx="45775">
                  <c:v>5.3938543750015997</c:v>
                </c:pt>
                <c:pt idx="45776">
                  <c:v>5.3945293750015999</c:v>
                </c:pt>
                <c:pt idx="45777">
                  <c:v>5.3948762500000003</c:v>
                </c:pt>
                <c:pt idx="45778">
                  <c:v>5.3954887500000002</c:v>
                </c:pt>
                <c:pt idx="45779">
                  <c:v>5.3960618750015996</c:v>
                </c:pt>
                <c:pt idx="45780">
                  <c:v>5.3966637500000001</c:v>
                </c:pt>
                <c:pt idx="45781">
                  <c:v>5.3969868750016001</c:v>
                </c:pt>
                <c:pt idx="45782">
                  <c:v>5.3973325000000001</c:v>
                </c:pt>
                <c:pt idx="45783">
                  <c:v>5.39793375</c:v>
                </c:pt>
                <c:pt idx="45784">
                  <c:v>5.3982587500000001</c:v>
                </c:pt>
                <c:pt idx="45785">
                  <c:v>5.39859125</c:v>
                </c:pt>
                <c:pt idx="45786">
                  <c:v>5.3990662499999997</c:v>
                </c:pt>
                <c:pt idx="45787">
                  <c:v>5.3994012500000004</c:v>
                </c:pt>
                <c:pt idx="45788">
                  <c:v>5.3997999999999999</c:v>
                </c:pt>
                <c:pt idx="45789">
                  <c:v>5.40015</c:v>
                </c:pt>
                <c:pt idx="45790">
                  <c:v>5.4005375000000004</c:v>
                </c:pt>
                <c:pt idx="45791">
                  <c:v>5.4008831250015996</c:v>
                </c:pt>
                <c:pt idx="45792">
                  <c:v>5.4013150000000003</c:v>
                </c:pt>
                <c:pt idx="45793">
                  <c:v>5.4016856250015994</c:v>
                </c:pt>
                <c:pt idx="45794">
                  <c:v>5.4021043750016</c:v>
                </c:pt>
                <c:pt idx="45795">
                  <c:v>5.4025068750015999</c:v>
                </c:pt>
                <c:pt idx="45796">
                  <c:v>5.4028537500000002</c:v>
                </c:pt>
                <c:pt idx="45797">
                  <c:v>5.4032931250015999</c:v>
                </c:pt>
                <c:pt idx="45798">
                  <c:v>5.4036549999999997</c:v>
                </c:pt>
                <c:pt idx="45799">
                  <c:v>5.4041143750015994</c:v>
                </c:pt>
                <c:pt idx="45800">
                  <c:v>5.4044956250015996</c:v>
                </c:pt>
                <c:pt idx="45801">
                  <c:v>5.4049737499999999</c:v>
                </c:pt>
                <c:pt idx="45802">
                  <c:v>5.4053674999999997</c:v>
                </c:pt>
                <c:pt idx="45803">
                  <c:v>5.4057668750015999</c:v>
                </c:pt>
                <c:pt idx="45804">
                  <c:v>5.4061218750015998</c:v>
                </c:pt>
                <c:pt idx="45805">
                  <c:v>5.4065356250015997</c:v>
                </c:pt>
                <c:pt idx="45806">
                  <c:v>5.4069543750015994</c:v>
                </c:pt>
                <c:pt idx="45807">
                  <c:v>5.4072825</c:v>
                </c:pt>
                <c:pt idx="45808">
                  <c:v>5.4077037499999996</c:v>
                </c:pt>
                <c:pt idx="45809">
                  <c:v>5.4080381250015996</c:v>
                </c:pt>
                <c:pt idx="45810">
                  <c:v>5.4083643750016002</c:v>
                </c:pt>
                <c:pt idx="45811">
                  <c:v>5.4089293750016001</c:v>
                </c:pt>
                <c:pt idx="45812">
                  <c:v>5.4094693750016001</c:v>
                </c:pt>
                <c:pt idx="45813">
                  <c:v>5.4098093750015996</c:v>
                </c:pt>
                <c:pt idx="45814">
                  <c:v>5.4101474999999999</c:v>
                </c:pt>
                <c:pt idx="45815">
                  <c:v>5.4096443750015997</c:v>
                </c:pt>
                <c:pt idx="45816">
                  <c:v>5.4092387500000001</c:v>
                </c:pt>
                <c:pt idx="45817">
                  <c:v>5.4087112499999996</c:v>
                </c:pt>
                <c:pt idx="45818">
                  <c:v>5.4081681250016</c:v>
                </c:pt>
                <c:pt idx="45819">
                  <c:v>5.4074625000000003</c:v>
                </c:pt>
                <c:pt idx="45820">
                  <c:v>5.4065718750015996</c:v>
                </c:pt>
                <c:pt idx="45821">
                  <c:v>5.4056437500000003</c:v>
                </c:pt>
                <c:pt idx="45822">
                  <c:v>5.4046343750016002</c:v>
                </c:pt>
                <c:pt idx="45823">
                  <c:v>5.4036731250015997</c:v>
                </c:pt>
                <c:pt idx="45824">
                  <c:v>5.4027131250015996</c:v>
                </c:pt>
                <c:pt idx="45825">
                  <c:v>5.4017749999999998</c:v>
                </c:pt>
                <c:pt idx="45826">
                  <c:v>5.4009206250016</c:v>
                </c:pt>
                <c:pt idx="45827">
                  <c:v>5.4001193750015997</c:v>
                </c:pt>
                <c:pt idx="45828">
                  <c:v>5.3993574999999998</c:v>
                </c:pt>
                <c:pt idx="45829">
                  <c:v>5.3987112499999999</c:v>
                </c:pt>
                <c:pt idx="45830">
                  <c:v>5.3981556250015998</c:v>
                </c:pt>
                <c:pt idx="45831">
                  <c:v>5.3975893750015995</c:v>
                </c:pt>
                <c:pt idx="45832">
                  <c:v>5.3972118750015996</c:v>
                </c:pt>
                <c:pt idx="45833">
                  <c:v>5.3968068750015998</c:v>
                </c:pt>
                <c:pt idx="45834">
                  <c:v>5.3962631250015995</c:v>
                </c:pt>
                <c:pt idx="45835">
                  <c:v>5.3959124999999997</c:v>
                </c:pt>
                <c:pt idx="45836">
                  <c:v>5.3959781250015997</c:v>
                </c:pt>
                <c:pt idx="45837">
                  <c:v>5.3963637499999999</c:v>
                </c:pt>
                <c:pt idx="45838">
                  <c:v>5.3968493750016</c:v>
                </c:pt>
                <c:pt idx="45839">
                  <c:v>5.3972575000000003</c:v>
                </c:pt>
                <c:pt idx="45840">
                  <c:v>5.3976368750015995</c:v>
                </c:pt>
                <c:pt idx="45841">
                  <c:v>5.3979768750016</c:v>
                </c:pt>
                <c:pt idx="45842">
                  <c:v>5.3983437500000004</c:v>
                </c:pt>
                <c:pt idx="45843">
                  <c:v>5.3987443750016002</c:v>
                </c:pt>
                <c:pt idx="45844">
                  <c:v>5.3991831250016</c:v>
                </c:pt>
                <c:pt idx="45845">
                  <c:v>5.3995862499999996</c:v>
                </c:pt>
                <c:pt idx="45846">
                  <c:v>5.3999918750016001</c:v>
                </c:pt>
                <c:pt idx="45847">
                  <c:v>5.4004174999999996</c:v>
                </c:pt>
                <c:pt idx="45848">
                  <c:v>5.40083</c:v>
                </c:pt>
                <c:pt idx="45849">
                  <c:v>5.4012318750016002</c:v>
                </c:pt>
                <c:pt idx="45850">
                  <c:v>5.40074875</c:v>
                </c:pt>
                <c:pt idx="45851">
                  <c:v>5.4002687500000004</c:v>
                </c:pt>
                <c:pt idx="45852">
                  <c:v>5.3997981250015998</c:v>
                </c:pt>
                <c:pt idx="45853">
                  <c:v>5.3994043750016001</c:v>
                </c:pt>
                <c:pt idx="45854">
                  <c:v>5.3996931250015994</c:v>
                </c:pt>
                <c:pt idx="45855">
                  <c:v>5.4000399999999997</c:v>
                </c:pt>
                <c:pt idx="45856">
                  <c:v>5.4004381250015996</c:v>
                </c:pt>
                <c:pt idx="45857">
                  <c:v>5.4009312500000002</c:v>
                </c:pt>
                <c:pt idx="45858">
                  <c:v>5.4014306250016002</c:v>
                </c:pt>
                <c:pt idx="45859">
                  <c:v>5.4020206250016001</c:v>
                </c:pt>
                <c:pt idx="45860">
                  <c:v>5.4026631250015997</c:v>
                </c:pt>
                <c:pt idx="45861">
                  <c:v>5.4030075000000002</c:v>
                </c:pt>
                <c:pt idx="45862">
                  <c:v>5.4033831250016</c:v>
                </c:pt>
                <c:pt idx="45863">
                  <c:v>5.4040949999999999</c:v>
                </c:pt>
                <c:pt idx="45864">
                  <c:v>5.4044643750015995</c:v>
                </c:pt>
                <c:pt idx="45865">
                  <c:v>5.4048806250016002</c:v>
                </c:pt>
                <c:pt idx="45866">
                  <c:v>5.4052137499999997</c:v>
                </c:pt>
                <c:pt idx="45867">
                  <c:v>5.4056093750015997</c:v>
                </c:pt>
                <c:pt idx="45868">
                  <c:v>5.4060393750015994</c:v>
                </c:pt>
                <c:pt idx="45869">
                  <c:v>5.4064125000000001</c:v>
                </c:pt>
                <c:pt idx="45870">
                  <c:v>5.4068668750016</c:v>
                </c:pt>
                <c:pt idx="45871">
                  <c:v>5.4072656250015996</c:v>
                </c:pt>
                <c:pt idx="45872">
                  <c:v>5.4077256250015999</c:v>
                </c:pt>
                <c:pt idx="45873">
                  <c:v>5.4080943750015997</c:v>
                </c:pt>
                <c:pt idx="45874">
                  <c:v>5.4084700000000003</c:v>
                </c:pt>
                <c:pt idx="45875">
                  <c:v>5.4088262499999997</c:v>
                </c:pt>
                <c:pt idx="45876">
                  <c:v>5.4092387500000001</c:v>
                </c:pt>
                <c:pt idx="45877">
                  <c:v>5.4096787500000003</c:v>
                </c:pt>
                <c:pt idx="45878">
                  <c:v>5.4100725000000001</c:v>
                </c:pt>
                <c:pt idx="45879">
                  <c:v>5.4105568750015998</c:v>
                </c:pt>
                <c:pt idx="45880">
                  <c:v>5.4109212500000003</c:v>
                </c:pt>
                <c:pt idx="45881">
                  <c:v>5.4113543750015998</c:v>
                </c:pt>
                <c:pt idx="45882">
                  <c:v>5.4117337499999998</c:v>
                </c:pt>
                <c:pt idx="45883">
                  <c:v>5.4122287499999997</c:v>
                </c:pt>
                <c:pt idx="45884">
                  <c:v>5.4126793750015993</c:v>
                </c:pt>
                <c:pt idx="45885">
                  <c:v>5.4131881250016001</c:v>
                </c:pt>
                <c:pt idx="45886">
                  <c:v>5.41365125</c:v>
                </c:pt>
                <c:pt idx="45887">
                  <c:v>5.4141131250015997</c:v>
                </c:pt>
                <c:pt idx="45888">
                  <c:v>5.4145812500000003</c:v>
                </c:pt>
                <c:pt idx="45889">
                  <c:v>5.4149581250015997</c:v>
                </c:pt>
                <c:pt idx="45890">
                  <c:v>5.4153993750015994</c:v>
                </c:pt>
                <c:pt idx="45891">
                  <c:v>5.4157437499999999</c:v>
                </c:pt>
                <c:pt idx="45892">
                  <c:v>5.4161462499999997</c:v>
                </c:pt>
                <c:pt idx="45893">
                  <c:v>5.416525</c:v>
                </c:pt>
                <c:pt idx="45894">
                  <c:v>5.4169281250015997</c:v>
                </c:pt>
                <c:pt idx="45895">
                  <c:v>5.4172706250016001</c:v>
                </c:pt>
                <c:pt idx="45896">
                  <c:v>5.4176950000000001</c:v>
                </c:pt>
                <c:pt idx="45897">
                  <c:v>5.4180756250015998</c:v>
                </c:pt>
                <c:pt idx="45898">
                  <c:v>5.4183981250016</c:v>
                </c:pt>
                <c:pt idx="45899">
                  <c:v>5.4187837500000002</c:v>
                </c:pt>
                <c:pt idx="45900">
                  <c:v>5.4191137500000002</c:v>
                </c:pt>
                <c:pt idx="45901">
                  <c:v>5.4195312500000004</c:v>
                </c:pt>
                <c:pt idx="45902">
                  <c:v>5.4201243750015999</c:v>
                </c:pt>
                <c:pt idx="45903">
                  <c:v>5.4206581250015997</c:v>
                </c:pt>
                <c:pt idx="45904">
                  <c:v>5.4199149999999996</c:v>
                </c:pt>
                <c:pt idx="45905">
                  <c:v>5.4191468750015996</c:v>
                </c:pt>
                <c:pt idx="45906">
                  <c:v>5.4182493750015999</c:v>
                </c:pt>
                <c:pt idx="45907">
                  <c:v>5.4170731250015995</c:v>
                </c:pt>
                <c:pt idx="45908">
                  <c:v>5.4157349999999997</c:v>
                </c:pt>
                <c:pt idx="45909">
                  <c:v>5.4141856250015996</c:v>
                </c:pt>
                <c:pt idx="45910">
                  <c:v>5.41266625</c:v>
                </c:pt>
                <c:pt idx="45911">
                  <c:v>5.4110300000000002</c:v>
                </c:pt>
                <c:pt idx="45912">
                  <c:v>5.4095156250015997</c:v>
                </c:pt>
                <c:pt idx="45913">
                  <c:v>5.4080662500000001</c:v>
                </c:pt>
                <c:pt idx="45914">
                  <c:v>5.4066450000000001</c:v>
                </c:pt>
                <c:pt idx="45915">
                  <c:v>5.4054456250016001</c:v>
                </c:pt>
                <c:pt idx="45916">
                  <c:v>5.4043324999999998</c:v>
                </c:pt>
                <c:pt idx="45917">
                  <c:v>5.4034756250016001</c:v>
                </c:pt>
                <c:pt idx="45918">
                  <c:v>5.4027543750015994</c:v>
                </c:pt>
                <c:pt idx="45919">
                  <c:v>5.4021093750015998</c:v>
                </c:pt>
                <c:pt idx="45920">
                  <c:v>5.4014962500000001</c:v>
                </c:pt>
                <c:pt idx="45921">
                  <c:v>5.4009662499999997</c:v>
                </c:pt>
                <c:pt idx="45922">
                  <c:v>5.4004943750015997</c:v>
                </c:pt>
                <c:pt idx="45923">
                  <c:v>5.4000962499999998</c:v>
                </c:pt>
                <c:pt idx="45924">
                  <c:v>5.3995300000000004</c:v>
                </c:pt>
                <c:pt idx="45925">
                  <c:v>5.3991312499999999</c:v>
                </c:pt>
                <c:pt idx="45926">
                  <c:v>5.3987356250016001</c:v>
                </c:pt>
                <c:pt idx="45927">
                  <c:v>5.3983656250015999</c:v>
                </c:pt>
                <c:pt idx="45928">
                  <c:v>5.3978956250015999</c:v>
                </c:pt>
                <c:pt idx="45929">
                  <c:v>5.3975218750015994</c:v>
                </c:pt>
                <c:pt idx="45930">
                  <c:v>5.3971306250015996</c:v>
                </c:pt>
                <c:pt idx="45931">
                  <c:v>5.3972724999999997</c:v>
                </c:pt>
                <c:pt idx="45932">
                  <c:v>5.3976356250016</c:v>
                </c:pt>
                <c:pt idx="45933">
                  <c:v>5.3979749999999997</c:v>
                </c:pt>
                <c:pt idx="45934">
                  <c:v>5.3983362499999998</c:v>
                </c:pt>
                <c:pt idx="45935">
                  <c:v>5.3988137500000004</c:v>
                </c:pt>
                <c:pt idx="45936">
                  <c:v>5.3994087500000001</c:v>
                </c:pt>
                <c:pt idx="45937">
                  <c:v>5.4000943750015997</c:v>
                </c:pt>
                <c:pt idx="45938">
                  <c:v>5.4006343750015997</c:v>
                </c:pt>
                <c:pt idx="45939">
                  <c:v>5.4009668750015996</c:v>
                </c:pt>
                <c:pt idx="45940">
                  <c:v>5.4016243750015995</c:v>
                </c:pt>
                <c:pt idx="45941">
                  <c:v>5.4022243750015999</c:v>
                </c:pt>
                <c:pt idx="45942">
                  <c:v>5.4027406250015995</c:v>
                </c:pt>
                <c:pt idx="45943">
                  <c:v>5.4032537500000002</c:v>
                </c:pt>
                <c:pt idx="45944">
                  <c:v>5.4036006250015998</c:v>
                </c:pt>
                <c:pt idx="45945">
                  <c:v>5.4039437499999998</c:v>
                </c:pt>
                <c:pt idx="45946">
                  <c:v>5.4042806250015998</c:v>
                </c:pt>
                <c:pt idx="45947">
                  <c:v>5.4050087500000004</c:v>
                </c:pt>
                <c:pt idx="45948">
                  <c:v>5.4056981250015994</c:v>
                </c:pt>
                <c:pt idx="45949">
                  <c:v>5.4060581250016</c:v>
                </c:pt>
                <c:pt idx="45950">
                  <c:v>5.4064687500000002</c:v>
                </c:pt>
                <c:pt idx="45951">
                  <c:v>5.4068587499999996</c:v>
                </c:pt>
                <c:pt idx="45952">
                  <c:v>5.4072318750015995</c:v>
                </c:pt>
                <c:pt idx="45953">
                  <c:v>5.4076262499999999</c:v>
                </c:pt>
                <c:pt idx="45954">
                  <c:v>5.4080143750016001</c:v>
                </c:pt>
                <c:pt idx="45955">
                  <c:v>5.4084331250015998</c:v>
                </c:pt>
                <c:pt idx="45956">
                  <c:v>5.4087531250016001</c:v>
                </c:pt>
                <c:pt idx="45957">
                  <c:v>5.4092256250016</c:v>
                </c:pt>
                <c:pt idx="45958">
                  <c:v>5.4095681250015994</c:v>
                </c:pt>
                <c:pt idx="45959">
                  <c:v>5.4099493750015997</c:v>
                </c:pt>
                <c:pt idx="45960">
                  <c:v>5.4102768750015997</c:v>
                </c:pt>
                <c:pt idx="45961">
                  <c:v>5.4106593750015994</c:v>
                </c:pt>
                <c:pt idx="45962">
                  <c:v>5.4109999999999996</c:v>
                </c:pt>
                <c:pt idx="45963">
                  <c:v>5.4113712500000002</c:v>
                </c:pt>
                <c:pt idx="45964">
                  <c:v>5.4117175</c:v>
                </c:pt>
                <c:pt idx="45965">
                  <c:v>5.4120850000000003</c:v>
                </c:pt>
                <c:pt idx="45966">
                  <c:v>5.4125093750015996</c:v>
                </c:pt>
                <c:pt idx="45967">
                  <c:v>5.4132362499999997</c:v>
                </c:pt>
                <c:pt idx="45968">
                  <c:v>5.4136187500000004</c:v>
                </c:pt>
                <c:pt idx="45969">
                  <c:v>5.4140181250015997</c:v>
                </c:pt>
                <c:pt idx="45970">
                  <c:v>5.4143793750015998</c:v>
                </c:pt>
                <c:pt idx="45971">
                  <c:v>5.4147256250015996</c:v>
                </c:pt>
                <c:pt idx="45972">
                  <c:v>5.4152537499999998</c:v>
                </c:pt>
                <c:pt idx="45973">
                  <c:v>5.4155787499999999</c:v>
                </c:pt>
                <c:pt idx="45974">
                  <c:v>5.4152043750015997</c:v>
                </c:pt>
                <c:pt idx="45975">
                  <c:v>5.4147962500000002</c:v>
                </c:pt>
                <c:pt idx="45976">
                  <c:v>5.4141868750016</c:v>
                </c:pt>
                <c:pt idx="45977">
                  <c:v>5.4133481250016002</c:v>
                </c:pt>
                <c:pt idx="45978">
                  <c:v>5.4123481250015999</c:v>
                </c:pt>
                <c:pt idx="45979">
                  <c:v>5.4112031250015997</c:v>
                </c:pt>
                <c:pt idx="45980">
                  <c:v>5.4099543750015995</c:v>
                </c:pt>
                <c:pt idx="45981">
                  <c:v>5.4084525000000001</c:v>
                </c:pt>
                <c:pt idx="45982">
                  <c:v>5.4069231250016001</c:v>
                </c:pt>
                <c:pt idx="45983">
                  <c:v>5.4052481250015996</c:v>
                </c:pt>
                <c:pt idx="45984">
                  <c:v>5.4035406250015994</c:v>
                </c:pt>
                <c:pt idx="45985">
                  <c:v>5.4017318750015999</c:v>
                </c:pt>
                <c:pt idx="45986">
                  <c:v>5.4001131250015995</c:v>
                </c:pt>
                <c:pt idx="45987">
                  <c:v>5.3986812500000001</c:v>
                </c:pt>
                <c:pt idx="45988">
                  <c:v>5.3972968750015999</c:v>
                </c:pt>
                <c:pt idx="45989">
                  <c:v>5.3960837499999998</c:v>
                </c:pt>
                <c:pt idx="45990">
                  <c:v>5.3950137500000004</c:v>
                </c:pt>
                <c:pt idx="45991">
                  <c:v>5.3942137499999996</c:v>
                </c:pt>
                <c:pt idx="45992">
                  <c:v>5.3934600000000001</c:v>
                </c:pt>
                <c:pt idx="45993">
                  <c:v>5.3930087499999999</c:v>
                </c:pt>
                <c:pt idx="45994">
                  <c:v>5.3926306250015994</c:v>
                </c:pt>
                <c:pt idx="45995">
                  <c:v>5.3931393750016001</c:v>
                </c:pt>
                <c:pt idx="45996">
                  <c:v>5.3935262499999999</c:v>
                </c:pt>
                <c:pt idx="45997">
                  <c:v>5.3940400000000004</c:v>
                </c:pt>
                <c:pt idx="45998">
                  <c:v>5.3944475000000001</c:v>
                </c:pt>
                <c:pt idx="45999">
                  <c:v>5.3948231250015999</c:v>
                </c:pt>
                <c:pt idx="46000">
                  <c:v>5.3951624999999996</c:v>
                </c:pt>
                <c:pt idx="46001">
                  <c:v>5.3955837500000001</c:v>
                </c:pt>
                <c:pt idx="46002">
                  <c:v>5.3960825000000003</c:v>
                </c:pt>
                <c:pt idx="46003">
                  <c:v>5.3965975000000004</c:v>
                </c:pt>
                <c:pt idx="46004">
                  <c:v>5.3971356250015994</c:v>
                </c:pt>
                <c:pt idx="46005">
                  <c:v>5.3975062500000002</c:v>
                </c:pt>
                <c:pt idx="46006">
                  <c:v>5.3980800000000002</c:v>
                </c:pt>
                <c:pt idx="46007">
                  <c:v>5.3986481250015999</c:v>
                </c:pt>
                <c:pt idx="46008">
                  <c:v>5.3991443750016002</c:v>
                </c:pt>
                <c:pt idx="46009">
                  <c:v>5.3996868750016001</c:v>
                </c:pt>
                <c:pt idx="46010">
                  <c:v>5.4002699999999999</c:v>
                </c:pt>
                <c:pt idx="46011">
                  <c:v>5.4006362499999998</c:v>
                </c:pt>
                <c:pt idx="46012">
                  <c:v>5.4009687499999997</c:v>
                </c:pt>
                <c:pt idx="46013">
                  <c:v>5.4013274999999998</c:v>
                </c:pt>
                <c:pt idx="46014">
                  <c:v>5.4016624999999996</c:v>
                </c:pt>
                <c:pt idx="46015">
                  <c:v>5.4019987499999997</c:v>
                </c:pt>
                <c:pt idx="46016">
                  <c:v>5.4026224999999997</c:v>
                </c:pt>
                <c:pt idx="46017">
                  <c:v>5.4032012500000004</c:v>
                </c:pt>
                <c:pt idx="46018">
                  <c:v>5.4037249999999997</c:v>
                </c:pt>
                <c:pt idx="46019">
                  <c:v>5.4042537499999996</c:v>
                </c:pt>
                <c:pt idx="46020">
                  <c:v>5.4047843750015998</c:v>
                </c:pt>
                <c:pt idx="46021">
                  <c:v>5.4051337500000001</c:v>
                </c:pt>
                <c:pt idx="46022">
                  <c:v>5.4057075000000001</c:v>
                </c:pt>
                <c:pt idx="46023">
                  <c:v>5.4060499999999996</c:v>
                </c:pt>
                <c:pt idx="46024">
                  <c:v>5.4065937499999999</c:v>
                </c:pt>
                <c:pt idx="46025">
                  <c:v>5.40708375</c:v>
                </c:pt>
                <c:pt idx="46026">
                  <c:v>5.4074693750015994</c:v>
                </c:pt>
                <c:pt idx="46027">
                  <c:v>5.4078168750015996</c:v>
                </c:pt>
                <c:pt idx="46028">
                  <c:v>5.4081406250016002</c:v>
                </c:pt>
                <c:pt idx="46029">
                  <c:v>5.4085025</c:v>
                </c:pt>
                <c:pt idx="46030">
                  <c:v>5.4079662500000003</c:v>
                </c:pt>
                <c:pt idx="46031">
                  <c:v>5.4075993750015998</c:v>
                </c:pt>
                <c:pt idx="46032">
                  <c:v>5.4072493750015997</c:v>
                </c:pt>
                <c:pt idx="46033">
                  <c:v>5.4067631250015999</c:v>
                </c:pt>
                <c:pt idx="46034">
                  <c:v>5.4061906250015994</c:v>
                </c:pt>
                <c:pt idx="46035">
                  <c:v>5.4055024999999999</c:v>
                </c:pt>
                <c:pt idx="46036">
                  <c:v>5.4047468750015994</c:v>
                </c:pt>
                <c:pt idx="46037">
                  <c:v>5.4039268750015994</c:v>
                </c:pt>
                <c:pt idx="46038">
                  <c:v>5.4030531250016001</c:v>
                </c:pt>
                <c:pt idx="46039">
                  <c:v>5.4021493750016001</c:v>
                </c:pt>
                <c:pt idx="46040">
                  <c:v>5.4012462499999998</c:v>
                </c:pt>
                <c:pt idx="46041">
                  <c:v>5.4004656250015994</c:v>
                </c:pt>
                <c:pt idx="46042">
                  <c:v>5.3996906250015995</c:v>
                </c:pt>
                <c:pt idx="46043">
                  <c:v>5.3990018750016002</c:v>
                </c:pt>
                <c:pt idx="46044">
                  <c:v>5.398415</c:v>
                </c:pt>
                <c:pt idx="46045">
                  <c:v>5.3980468750016</c:v>
                </c:pt>
                <c:pt idx="46046">
                  <c:v>5.3976237500000002</c:v>
                </c:pt>
                <c:pt idx="46047">
                  <c:v>5.3979868750015996</c:v>
                </c:pt>
                <c:pt idx="46048">
                  <c:v>5.3983549999999996</c:v>
                </c:pt>
                <c:pt idx="46049">
                  <c:v>5.3986981250015997</c:v>
                </c:pt>
                <c:pt idx="46050">
                  <c:v>5.3992281250016001</c:v>
                </c:pt>
                <c:pt idx="46051">
                  <c:v>5.3997525</c:v>
                </c:pt>
                <c:pt idx="46052">
                  <c:v>5.4002800000000004</c:v>
                </c:pt>
                <c:pt idx="46053">
                  <c:v>5.4007637500000003</c:v>
                </c:pt>
                <c:pt idx="46054">
                  <c:v>5.4012268750015995</c:v>
                </c:pt>
                <c:pt idx="46055">
                  <c:v>5.4016581250015996</c:v>
                </c:pt>
                <c:pt idx="46056">
                  <c:v>5.4020143750015999</c:v>
                </c:pt>
                <c:pt idx="46057">
                  <c:v>5.4024593750015999</c:v>
                </c:pt>
                <c:pt idx="46058">
                  <c:v>5.4029518750015999</c:v>
                </c:pt>
                <c:pt idx="46059">
                  <c:v>5.4035706250016</c:v>
                </c:pt>
                <c:pt idx="46060">
                  <c:v>5.4039043750015994</c:v>
                </c:pt>
                <c:pt idx="46061">
                  <c:v>5.4044668750015994</c:v>
                </c:pt>
                <c:pt idx="46062">
                  <c:v>5.4048493750016</c:v>
                </c:pt>
                <c:pt idx="46063">
                  <c:v>5.4055543750016</c:v>
                </c:pt>
                <c:pt idx="46064">
                  <c:v>5.4062481250015999</c:v>
                </c:pt>
                <c:pt idx="46065">
                  <c:v>5.4065737499999997</c:v>
                </c:pt>
                <c:pt idx="46066">
                  <c:v>5.4069343750016001</c:v>
                </c:pt>
                <c:pt idx="46067">
                  <c:v>5.4072862500000003</c:v>
                </c:pt>
                <c:pt idx="46068">
                  <c:v>5.4076406250015996</c:v>
                </c:pt>
                <c:pt idx="46069">
                  <c:v>5.4080568750015994</c:v>
                </c:pt>
                <c:pt idx="46070">
                  <c:v>5.4083781250016001</c:v>
                </c:pt>
                <c:pt idx="46071">
                  <c:v>5.4087325000000002</c:v>
                </c:pt>
                <c:pt idx="46072">
                  <c:v>5.4090543750015998</c:v>
                </c:pt>
                <c:pt idx="46073">
                  <c:v>5.4094125000000002</c:v>
                </c:pt>
                <c:pt idx="46074">
                  <c:v>5.4100306250015997</c:v>
                </c:pt>
                <c:pt idx="46075">
                  <c:v>5.4106649999999998</c:v>
                </c:pt>
                <c:pt idx="46076">
                  <c:v>5.4109906250015998</c:v>
                </c:pt>
                <c:pt idx="46077">
                  <c:v>5.4116262500000003</c:v>
                </c:pt>
                <c:pt idx="46078">
                  <c:v>5.4122281250016</c:v>
                </c:pt>
                <c:pt idx="46079">
                  <c:v>5.4126506250016</c:v>
                </c:pt>
                <c:pt idx="46080">
                  <c:v>5.4130700000000003</c:v>
                </c:pt>
                <c:pt idx="46081">
                  <c:v>5.4124681250015998</c:v>
                </c:pt>
                <c:pt idx="46082">
                  <c:v>5.4121418750016002</c:v>
                </c:pt>
                <c:pt idx="46083">
                  <c:v>5.4116687499999996</c:v>
                </c:pt>
                <c:pt idx="46084">
                  <c:v>5.4112387499999999</c:v>
                </c:pt>
                <c:pt idx="46085">
                  <c:v>5.4106462500000001</c:v>
                </c:pt>
                <c:pt idx="46086">
                  <c:v>5.4099643750016</c:v>
                </c:pt>
                <c:pt idx="46087">
                  <c:v>5.4092156250015995</c:v>
                </c:pt>
                <c:pt idx="46088">
                  <c:v>5.4084487499999998</c:v>
                </c:pt>
                <c:pt idx="46089">
                  <c:v>5.4076081250015999</c:v>
                </c:pt>
                <c:pt idx="46090">
                  <c:v>5.4067937500000003</c:v>
                </c:pt>
                <c:pt idx="46091">
                  <c:v>5.4060362499999997</c:v>
                </c:pt>
                <c:pt idx="46092">
                  <c:v>5.4052543750015998</c:v>
                </c:pt>
                <c:pt idx="46093">
                  <c:v>5.4044906250015998</c:v>
                </c:pt>
                <c:pt idx="46094">
                  <c:v>5.4036324999999996</c:v>
                </c:pt>
                <c:pt idx="46095">
                  <c:v>5.4028456250015999</c:v>
                </c:pt>
                <c:pt idx="46096">
                  <c:v>5.4020549999999998</c:v>
                </c:pt>
                <c:pt idx="46097">
                  <c:v>5.4012900000000004</c:v>
                </c:pt>
                <c:pt idx="46098">
                  <c:v>5.4006287500000001</c:v>
                </c:pt>
                <c:pt idx="46099">
                  <c:v>5.4000712499999999</c:v>
                </c:pt>
                <c:pt idx="46100">
                  <c:v>5.39950375</c:v>
                </c:pt>
                <c:pt idx="46101">
                  <c:v>5.3989743750015995</c:v>
                </c:pt>
                <c:pt idx="46102">
                  <c:v>5.3985581250015997</c:v>
                </c:pt>
                <c:pt idx="46103">
                  <c:v>5.3982068750016001</c:v>
                </c:pt>
                <c:pt idx="46104">
                  <c:v>5.3977837500000003</c:v>
                </c:pt>
                <c:pt idx="46105">
                  <c:v>5.3981462499999999</c:v>
                </c:pt>
                <c:pt idx="46106">
                  <c:v>5.3985012499999998</c:v>
                </c:pt>
                <c:pt idx="46107">
                  <c:v>5.3989824999999998</c:v>
                </c:pt>
                <c:pt idx="46108">
                  <c:v>5.3994356250015993</c:v>
                </c:pt>
                <c:pt idx="46109">
                  <c:v>5.3998756250015996</c:v>
                </c:pt>
                <c:pt idx="46110">
                  <c:v>5.4003756250016002</c:v>
                </c:pt>
                <c:pt idx="46111">
                  <c:v>5.4008868750015999</c:v>
                </c:pt>
                <c:pt idx="46112">
                  <c:v>5.4013662499999997</c:v>
                </c:pt>
                <c:pt idx="46113">
                  <c:v>5.4020356250015995</c:v>
                </c:pt>
                <c:pt idx="46114">
                  <c:v>5.4023731250016001</c:v>
                </c:pt>
                <c:pt idx="46115">
                  <c:v>5.4030081250016</c:v>
                </c:pt>
                <c:pt idx="46116">
                  <c:v>5.40334</c:v>
                </c:pt>
                <c:pt idx="46117">
                  <c:v>5.4036931250015998</c:v>
                </c:pt>
                <c:pt idx="46118">
                  <c:v>5.4040318750015999</c:v>
                </c:pt>
                <c:pt idx="46119">
                  <c:v>5.4044212500000004</c:v>
                </c:pt>
                <c:pt idx="46120">
                  <c:v>5.4047625000000004</c:v>
                </c:pt>
                <c:pt idx="46121">
                  <c:v>5.4050937499999998</c:v>
                </c:pt>
                <c:pt idx="46122">
                  <c:v>5.4054181250015993</c:v>
                </c:pt>
                <c:pt idx="46123">
                  <c:v>5.4057893750016</c:v>
                </c:pt>
                <c:pt idx="46124">
                  <c:v>5.40614375</c:v>
                </c:pt>
                <c:pt idx="46125">
                  <c:v>5.4068449999999997</c:v>
                </c:pt>
                <c:pt idx="46126">
                  <c:v>5.4071768750015998</c:v>
                </c:pt>
                <c:pt idx="46127">
                  <c:v>5.4075112499999998</c:v>
                </c:pt>
                <c:pt idx="46128">
                  <c:v>5.4081468750015995</c:v>
                </c:pt>
                <c:pt idx="46129">
                  <c:v>5.4084881250015995</c:v>
                </c:pt>
                <c:pt idx="46130">
                  <c:v>5.4088456250016002</c:v>
                </c:pt>
                <c:pt idx="46131">
                  <c:v>5.4091775000000002</c:v>
                </c:pt>
                <c:pt idx="46132">
                  <c:v>5.4095281250016001</c:v>
                </c:pt>
                <c:pt idx="46133">
                  <c:v>5.4099300000000001</c:v>
                </c:pt>
                <c:pt idx="46134">
                  <c:v>5.4105643750015995</c:v>
                </c:pt>
                <c:pt idx="46135">
                  <c:v>5.4109100000000003</c:v>
                </c:pt>
                <c:pt idx="46136">
                  <c:v>5.411295</c:v>
                </c:pt>
                <c:pt idx="46137">
                  <c:v>5.4116806250015994</c:v>
                </c:pt>
                <c:pt idx="46138">
                  <c:v>5.4120393750015996</c:v>
                </c:pt>
                <c:pt idx="46139">
                  <c:v>5.4123650000000003</c:v>
                </c:pt>
                <c:pt idx="46140">
                  <c:v>5.4129300000000002</c:v>
                </c:pt>
                <c:pt idx="46141">
                  <c:v>5.4134193750015998</c:v>
                </c:pt>
                <c:pt idx="46142">
                  <c:v>5.4138306250015997</c:v>
                </c:pt>
                <c:pt idx="46143">
                  <c:v>5.4141793750015994</c:v>
                </c:pt>
                <c:pt idx="46144">
                  <c:v>5.4145362500000003</c:v>
                </c:pt>
                <c:pt idx="46145">
                  <c:v>5.4149700000000003</c:v>
                </c:pt>
                <c:pt idx="46146">
                  <c:v>5.4153556250015997</c:v>
                </c:pt>
                <c:pt idx="46147">
                  <c:v>5.4150074999999998</c:v>
                </c:pt>
                <c:pt idx="46148">
                  <c:v>5.4146049999999999</c:v>
                </c:pt>
                <c:pt idx="46149">
                  <c:v>5.4140024999999996</c:v>
                </c:pt>
                <c:pt idx="46150">
                  <c:v>5.4133987499999998</c:v>
                </c:pt>
                <c:pt idx="46151">
                  <c:v>5.4125568750015995</c:v>
                </c:pt>
                <c:pt idx="46152">
                  <c:v>5.41165875</c:v>
                </c:pt>
                <c:pt idx="46153">
                  <c:v>5.4105112499999999</c:v>
                </c:pt>
                <c:pt idx="46154">
                  <c:v>5.4093537500000002</c:v>
                </c:pt>
                <c:pt idx="46155">
                  <c:v>5.4081106250015996</c:v>
                </c:pt>
                <c:pt idx="46156">
                  <c:v>5.4069868750015999</c:v>
                </c:pt>
                <c:pt idx="46157">
                  <c:v>5.4059175000000002</c:v>
                </c:pt>
                <c:pt idx="46158">
                  <c:v>5.4049537499999998</c:v>
                </c:pt>
                <c:pt idx="46159">
                  <c:v>5.4041362499999996</c:v>
                </c:pt>
                <c:pt idx="46160">
                  <c:v>5.4033449999999998</c:v>
                </c:pt>
                <c:pt idx="46161">
                  <c:v>5.4027731250016</c:v>
                </c:pt>
                <c:pt idx="46162">
                  <c:v>5.4022474999999996</c:v>
                </c:pt>
                <c:pt idx="46163">
                  <c:v>5.4017193750015995</c:v>
                </c:pt>
                <c:pt idx="46164">
                  <c:v>5.4020887499999999</c:v>
                </c:pt>
                <c:pt idx="46165">
                  <c:v>5.40241375</c:v>
                </c:pt>
                <c:pt idx="46166">
                  <c:v>5.4028237499999996</c:v>
                </c:pt>
                <c:pt idx="46167">
                  <c:v>5.4031700000000003</c:v>
                </c:pt>
                <c:pt idx="46168">
                  <c:v>5.4036981250015996</c:v>
                </c:pt>
                <c:pt idx="46169">
                  <c:v>5.4042287499999997</c:v>
                </c:pt>
                <c:pt idx="46170">
                  <c:v>5.4047437499999997</c:v>
                </c:pt>
                <c:pt idx="46171">
                  <c:v>5.4053131250015998</c:v>
                </c:pt>
                <c:pt idx="46172">
                  <c:v>5.40586375</c:v>
                </c:pt>
                <c:pt idx="46173">
                  <c:v>5.4063718750016001</c:v>
                </c:pt>
                <c:pt idx="46174">
                  <c:v>5.4068525000000003</c:v>
                </c:pt>
                <c:pt idx="46175">
                  <c:v>5.4073599999999997</c:v>
                </c:pt>
                <c:pt idx="46176">
                  <c:v>5.40785625</c:v>
                </c:pt>
                <c:pt idx="46177">
                  <c:v>5.4084481250016001</c:v>
                </c:pt>
                <c:pt idx="46178">
                  <c:v>5.4089600000000004</c:v>
                </c:pt>
                <c:pt idx="46179">
                  <c:v>5.4094587499999998</c:v>
                </c:pt>
                <c:pt idx="46180">
                  <c:v>5.4099387500000002</c:v>
                </c:pt>
                <c:pt idx="46181">
                  <c:v>5.4103668750015999</c:v>
                </c:pt>
                <c:pt idx="46182">
                  <c:v>5.4108131250015994</c:v>
                </c:pt>
                <c:pt idx="46183">
                  <c:v>5.4111806250015997</c:v>
                </c:pt>
                <c:pt idx="46184">
                  <c:v>5.4105781250015994</c:v>
                </c:pt>
                <c:pt idx="46185">
                  <c:v>5.4101850000000002</c:v>
                </c:pt>
                <c:pt idx="46186">
                  <c:v>5.4096968750015995</c:v>
                </c:pt>
                <c:pt idx="46187">
                  <c:v>5.4091756250016001</c:v>
                </c:pt>
                <c:pt idx="46188">
                  <c:v>5.4085462499999997</c:v>
                </c:pt>
                <c:pt idx="46189">
                  <c:v>5.4078537500000001</c:v>
                </c:pt>
                <c:pt idx="46190">
                  <c:v>5.4070650000000002</c:v>
                </c:pt>
                <c:pt idx="46191">
                  <c:v>5.4063650000000001</c:v>
                </c:pt>
                <c:pt idx="46192">
                  <c:v>5.4054943750015996</c:v>
                </c:pt>
                <c:pt idx="46193">
                  <c:v>5.4045462500000001</c:v>
                </c:pt>
                <c:pt idx="46194">
                  <c:v>5.40361125</c:v>
                </c:pt>
                <c:pt idx="46195">
                  <c:v>5.4026093750015995</c:v>
                </c:pt>
                <c:pt idx="46196">
                  <c:v>5.4016881250016002</c:v>
                </c:pt>
                <c:pt idx="46197">
                  <c:v>5.4008162500000001</c:v>
                </c:pt>
                <c:pt idx="46198">
                  <c:v>5.4000487499999998</c:v>
                </c:pt>
                <c:pt idx="46199">
                  <c:v>5.3993218750015997</c:v>
                </c:pt>
                <c:pt idx="46200">
                  <c:v>5.3987012500000002</c:v>
                </c:pt>
                <c:pt idx="46201">
                  <c:v>5.3979887499999997</c:v>
                </c:pt>
                <c:pt idx="46202">
                  <c:v>5.3974562500000003</c:v>
                </c:pt>
                <c:pt idx="46203">
                  <c:v>5.3970531250015998</c:v>
                </c:pt>
                <c:pt idx="46204">
                  <c:v>5.3966843750016</c:v>
                </c:pt>
                <c:pt idx="46205">
                  <c:v>5.3961218750016</c:v>
                </c:pt>
                <c:pt idx="46206">
                  <c:v>5.3957350000000002</c:v>
                </c:pt>
                <c:pt idx="46207">
                  <c:v>5.3961393750015993</c:v>
                </c:pt>
                <c:pt idx="46208">
                  <c:v>5.3965768750015997</c:v>
                </c:pt>
                <c:pt idx="46209">
                  <c:v>5.3970856250015995</c:v>
                </c:pt>
                <c:pt idx="46210">
                  <c:v>5.3975956250015997</c:v>
                </c:pt>
                <c:pt idx="46211">
                  <c:v>5.3979249999999999</c:v>
                </c:pt>
                <c:pt idx="46212">
                  <c:v>5.3984624999999999</c:v>
                </c:pt>
                <c:pt idx="46213">
                  <c:v>5.3990475</c:v>
                </c:pt>
                <c:pt idx="46214">
                  <c:v>5.3996762499999997</c:v>
                </c:pt>
                <c:pt idx="46215">
                  <c:v>5.4002631250016</c:v>
                </c:pt>
                <c:pt idx="46216">
                  <c:v>5.4008931250016001</c:v>
                </c:pt>
                <c:pt idx="46217">
                  <c:v>5.4012712499999997</c:v>
                </c:pt>
                <c:pt idx="46218">
                  <c:v>5.4015975000000003</c:v>
                </c:pt>
                <c:pt idx="46219">
                  <c:v>5.4020106250015996</c:v>
                </c:pt>
                <c:pt idx="46220">
                  <c:v>5.4023693750015997</c:v>
                </c:pt>
                <c:pt idx="46221">
                  <c:v>5.4027756250015999</c:v>
                </c:pt>
                <c:pt idx="46222">
                  <c:v>5.4034787499999997</c:v>
                </c:pt>
                <c:pt idx="46223">
                  <c:v>5.40382125</c:v>
                </c:pt>
                <c:pt idx="46224">
                  <c:v>5.4041518750015998</c:v>
                </c:pt>
                <c:pt idx="46225">
                  <c:v>5.4045025000000004</c:v>
                </c:pt>
                <c:pt idx="46226">
                  <c:v>5.4051456250015999</c:v>
                </c:pt>
                <c:pt idx="46227">
                  <c:v>5.4056949999999997</c:v>
                </c:pt>
                <c:pt idx="46228">
                  <c:v>5.4063331250015993</c:v>
                </c:pt>
                <c:pt idx="46229">
                  <c:v>5.4068874999999998</c:v>
                </c:pt>
                <c:pt idx="46230">
                  <c:v>5.4072318750015995</c:v>
                </c:pt>
                <c:pt idx="46231">
                  <c:v>5.4079331250016001</c:v>
                </c:pt>
                <c:pt idx="46232">
                  <c:v>5.4082675</c:v>
                </c:pt>
                <c:pt idx="46233">
                  <c:v>5.4086018750016001</c:v>
                </c:pt>
                <c:pt idx="46234">
                  <c:v>5.4093006250015998</c:v>
                </c:pt>
                <c:pt idx="46235">
                  <c:v>5.4099874999999997</c:v>
                </c:pt>
                <c:pt idx="46236">
                  <c:v>5.4105037500000002</c:v>
                </c:pt>
                <c:pt idx="46237">
                  <c:v>5.4108799999999997</c:v>
                </c:pt>
                <c:pt idx="46238">
                  <c:v>5.4114193750016</c:v>
                </c:pt>
                <c:pt idx="46239">
                  <c:v>5.4108393750015997</c:v>
                </c:pt>
                <c:pt idx="46240">
                  <c:v>5.4103806250015998</c:v>
                </c:pt>
                <c:pt idx="46241">
                  <c:v>5.4098537499999999</c:v>
                </c:pt>
                <c:pt idx="46242">
                  <c:v>5.4092643750015998</c:v>
                </c:pt>
                <c:pt idx="46243">
                  <c:v>5.4086431250015998</c:v>
                </c:pt>
                <c:pt idx="46244">
                  <c:v>5.4078681250015999</c:v>
                </c:pt>
                <c:pt idx="46245">
                  <c:v>5.4069881250015994</c:v>
                </c:pt>
                <c:pt idx="46246">
                  <c:v>5.4060212500000002</c:v>
                </c:pt>
                <c:pt idx="46247">
                  <c:v>5.4051631250016001</c:v>
                </c:pt>
                <c:pt idx="46248">
                  <c:v>5.4043293750016002</c:v>
                </c:pt>
                <c:pt idx="46249">
                  <c:v>5.4036443750015994</c:v>
                </c:pt>
                <c:pt idx="46250">
                  <c:v>5.4029056250015994</c:v>
                </c:pt>
                <c:pt idx="46251">
                  <c:v>5.4022206250015996</c:v>
                </c:pt>
                <c:pt idx="46252">
                  <c:v>5.4016368750015999</c:v>
                </c:pt>
                <c:pt idx="46253">
                  <c:v>5.4010656250015998</c:v>
                </c:pt>
                <c:pt idx="46254">
                  <c:v>5.4006487500000002</c:v>
                </c:pt>
                <c:pt idx="46255">
                  <c:v>5.4001893750015997</c:v>
                </c:pt>
                <c:pt idx="46256">
                  <c:v>5.4005925000000001</c:v>
                </c:pt>
                <c:pt idx="46257">
                  <c:v>5.4009574999999996</c:v>
                </c:pt>
                <c:pt idx="46258">
                  <c:v>5.4014575000000002</c:v>
                </c:pt>
                <c:pt idx="46259">
                  <c:v>5.4019643750016</c:v>
                </c:pt>
                <c:pt idx="46260">
                  <c:v>5.4024443750015996</c:v>
                </c:pt>
                <c:pt idx="46261">
                  <c:v>5.4029543750015998</c:v>
                </c:pt>
                <c:pt idx="46262">
                  <c:v>5.4033937500000002</c:v>
                </c:pt>
                <c:pt idx="46263">
                  <c:v>5.4038693750015998</c:v>
                </c:pt>
                <c:pt idx="46264">
                  <c:v>5.4042599999999998</c:v>
                </c:pt>
                <c:pt idx="46265">
                  <c:v>5.4045800000000002</c:v>
                </c:pt>
                <c:pt idx="46266">
                  <c:v>5.4049393750016002</c:v>
                </c:pt>
                <c:pt idx="46267">
                  <c:v>5.4054487499999997</c:v>
                </c:pt>
                <c:pt idx="46268">
                  <c:v>5.4059375000000003</c:v>
                </c:pt>
                <c:pt idx="46269">
                  <c:v>5.4065393750016</c:v>
                </c:pt>
                <c:pt idx="46270">
                  <c:v>5.4068868750016001</c:v>
                </c:pt>
                <c:pt idx="46271">
                  <c:v>5.4075293750015998</c:v>
                </c:pt>
                <c:pt idx="46272">
                  <c:v>5.4081093750016</c:v>
                </c:pt>
                <c:pt idx="46273">
                  <c:v>5.4087662500000002</c:v>
                </c:pt>
                <c:pt idx="46274">
                  <c:v>5.4090993750015999</c:v>
                </c:pt>
                <c:pt idx="46275">
                  <c:v>5.4097462500000004</c:v>
                </c:pt>
                <c:pt idx="46276">
                  <c:v>5.4103906250015994</c:v>
                </c:pt>
                <c:pt idx="46277">
                  <c:v>5.4110550000000002</c:v>
                </c:pt>
                <c:pt idx="46278">
                  <c:v>5.4117531250016002</c:v>
                </c:pt>
                <c:pt idx="46279">
                  <c:v>5.4124237500000003</c:v>
                </c:pt>
                <c:pt idx="46280">
                  <c:v>5.4130612500000002</c:v>
                </c:pt>
                <c:pt idx="46281">
                  <c:v>5.4136737500000001</c:v>
                </c:pt>
                <c:pt idx="46282">
                  <c:v>5.4140068750015997</c:v>
                </c:pt>
                <c:pt idx="46283">
                  <c:v>5.4146381250015994</c:v>
                </c:pt>
                <c:pt idx="46284">
                  <c:v>5.4151699999999998</c:v>
                </c:pt>
                <c:pt idx="46285">
                  <c:v>5.4156381250015997</c:v>
                </c:pt>
                <c:pt idx="46286">
                  <c:v>5.4160356250015997</c:v>
                </c:pt>
                <c:pt idx="46287">
                  <c:v>5.4155093750015997</c:v>
                </c:pt>
                <c:pt idx="46288">
                  <c:v>5.4150400000000003</c:v>
                </c:pt>
                <c:pt idx="46289">
                  <c:v>5.4144237500000001</c:v>
                </c:pt>
                <c:pt idx="46290">
                  <c:v>5.4137149999999998</c:v>
                </c:pt>
                <c:pt idx="46291">
                  <c:v>5.4129025000000004</c:v>
                </c:pt>
                <c:pt idx="46292">
                  <c:v>5.4118743750015996</c:v>
                </c:pt>
                <c:pt idx="46293">
                  <c:v>5.4108162499999999</c:v>
                </c:pt>
                <c:pt idx="46294">
                  <c:v>5.4097331250015994</c:v>
                </c:pt>
                <c:pt idx="46295">
                  <c:v>5.4087556250016</c:v>
                </c:pt>
                <c:pt idx="46296">
                  <c:v>5.4077831250015995</c:v>
                </c:pt>
                <c:pt idx="46297">
                  <c:v>5.4068793750015995</c:v>
                </c:pt>
                <c:pt idx="46298">
                  <c:v>5.405945</c:v>
                </c:pt>
                <c:pt idx="46299">
                  <c:v>5.4050799999999999</c:v>
                </c:pt>
                <c:pt idx="46300">
                  <c:v>5.4042174999999997</c:v>
                </c:pt>
                <c:pt idx="46301">
                  <c:v>5.40342375</c:v>
                </c:pt>
                <c:pt idx="46302">
                  <c:v>5.4027912499999999</c:v>
                </c:pt>
                <c:pt idx="46303">
                  <c:v>5.4021331250015994</c:v>
                </c:pt>
                <c:pt idx="46304">
                  <c:v>5.4016149999999996</c:v>
                </c:pt>
                <c:pt idx="46305">
                  <c:v>5.4010825000000002</c:v>
                </c:pt>
                <c:pt idx="46306">
                  <c:v>5.4006468750016001</c:v>
                </c:pt>
                <c:pt idx="46307">
                  <c:v>5.4001962499999996</c:v>
                </c:pt>
                <c:pt idx="46308">
                  <c:v>5.3998706250015998</c:v>
                </c:pt>
                <c:pt idx="46309">
                  <c:v>5.3994150000000003</c:v>
                </c:pt>
                <c:pt idx="46310">
                  <c:v>5.3990900000000002</c:v>
                </c:pt>
                <c:pt idx="46311">
                  <c:v>5.3995581250016</c:v>
                </c:pt>
                <c:pt idx="46312">
                  <c:v>5.3998987500000002</c:v>
                </c:pt>
                <c:pt idx="46313">
                  <c:v>5.4003181250015997</c:v>
                </c:pt>
                <c:pt idx="46314">
                  <c:v>5.4006418750015994</c:v>
                </c:pt>
                <c:pt idx="46315">
                  <c:v>5.4011762499999998</c:v>
                </c:pt>
                <c:pt idx="46316">
                  <c:v>5.4016962499999996</c:v>
                </c:pt>
                <c:pt idx="46317">
                  <c:v>5.4020231250016</c:v>
                </c:pt>
                <c:pt idx="46318">
                  <c:v>5.4025768750015999</c:v>
                </c:pt>
                <c:pt idx="46319">
                  <c:v>5.4032231250015998</c:v>
                </c:pt>
                <c:pt idx="46320">
                  <c:v>5.40388</c:v>
                </c:pt>
                <c:pt idx="46321">
                  <c:v>5.4045468750015999</c:v>
                </c:pt>
                <c:pt idx="46322">
                  <c:v>5.4048918750016002</c:v>
                </c:pt>
                <c:pt idx="46323">
                  <c:v>5.4054737499999996</c:v>
                </c:pt>
                <c:pt idx="46324">
                  <c:v>5.4058362500000001</c:v>
                </c:pt>
                <c:pt idx="46325">
                  <c:v>5.4062056250015997</c:v>
                </c:pt>
                <c:pt idx="46326">
                  <c:v>5.4068631250015997</c:v>
                </c:pt>
                <c:pt idx="46327">
                  <c:v>5.4074987500000002</c:v>
                </c:pt>
                <c:pt idx="46328">
                  <c:v>5.4081275</c:v>
                </c:pt>
                <c:pt idx="46329">
                  <c:v>5.4084993750015995</c:v>
                </c:pt>
                <c:pt idx="46330">
                  <c:v>5.4088543750015994</c:v>
                </c:pt>
                <c:pt idx="46331">
                  <c:v>5.4091975000000003</c:v>
                </c:pt>
                <c:pt idx="46332">
                  <c:v>5.4097568750015999</c:v>
                </c:pt>
                <c:pt idx="46333">
                  <c:v>5.4102393750015993</c:v>
                </c:pt>
                <c:pt idx="46334">
                  <c:v>5.410825</c:v>
                </c:pt>
                <c:pt idx="46335">
                  <c:v>5.4113625000000001</c:v>
                </c:pt>
                <c:pt idx="46336">
                  <c:v>5.4118962499999999</c:v>
                </c:pt>
                <c:pt idx="46337">
                  <c:v>5.4122768750015995</c:v>
                </c:pt>
                <c:pt idx="46338">
                  <c:v>5.4129131250015998</c:v>
                </c:pt>
                <c:pt idx="46339">
                  <c:v>5.4135212499999996</c:v>
                </c:pt>
                <c:pt idx="46340">
                  <c:v>5.4140412500000004</c:v>
                </c:pt>
                <c:pt idx="46341">
                  <c:v>5.4144956250015994</c:v>
                </c:pt>
                <c:pt idx="46342">
                  <c:v>5.4148493750015998</c:v>
                </c:pt>
                <c:pt idx="46343">
                  <c:v>5.4152243750015998</c:v>
                </c:pt>
                <c:pt idx="46344">
                  <c:v>5.4147499999999997</c:v>
                </c:pt>
                <c:pt idx="46345">
                  <c:v>5.4143043750016</c:v>
                </c:pt>
                <c:pt idx="46346">
                  <c:v>5.4136674999999999</c:v>
                </c:pt>
                <c:pt idx="46347">
                  <c:v>5.4128774999999996</c:v>
                </c:pt>
                <c:pt idx="46348">
                  <c:v>5.4119187499999999</c:v>
                </c:pt>
                <c:pt idx="46349">
                  <c:v>5.4108450000000001</c:v>
                </c:pt>
                <c:pt idx="46350">
                  <c:v>5.4096725000000001</c:v>
                </c:pt>
                <c:pt idx="46351">
                  <c:v>5.4084149999999998</c:v>
                </c:pt>
                <c:pt idx="46352">
                  <c:v>5.4071575000000003</c:v>
                </c:pt>
                <c:pt idx="46353">
                  <c:v>5.4058875000000004</c:v>
                </c:pt>
                <c:pt idx="46354">
                  <c:v>5.4047793750016</c:v>
                </c:pt>
                <c:pt idx="46355">
                  <c:v>5.4037212500000003</c:v>
                </c:pt>
                <c:pt idx="46356">
                  <c:v>5.4027737499999997</c:v>
                </c:pt>
                <c:pt idx="46357">
                  <c:v>5.4019843750016001</c:v>
                </c:pt>
                <c:pt idx="46358">
                  <c:v>5.4013218750015994</c:v>
                </c:pt>
                <c:pt idx="46359">
                  <c:v>5.4007718750015998</c:v>
                </c:pt>
                <c:pt idx="46360">
                  <c:v>5.4003168750016002</c:v>
                </c:pt>
                <c:pt idx="46361">
                  <c:v>5.3999768750015997</c:v>
                </c:pt>
                <c:pt idx="46362">
                  <c:v>5.3995318750015997</c:v>
                </c:pt>
                <c:pt idx="46363">
                  <c:v>5.3999443750016001</c:v>
                </c:pt>
                <c:pt idx="46364">
                  <c:v>5.4003806250016</c:v>
                </c:pt>
                <c:pt idx="46365">
                  <c:v>5.4007187500000002</c:v>
                </c:pt>
                <c:pt idx="46366">
                  <c:v>5.4010993750015999</c:v>
                </c:pt>
                <c:pt idx="46367">
                  <c:v>5.4015181250015996</c:v>
                </c:pt>
                <c:pt idx="46368">
                  <c:v>5.4020781250015997</c:v>
                </c:pt>
                <c:pt idx="46369">
                  <c:v>5.4026868750016002</c:v>
                </c:pt>
                <c:pt idx="46370">
                  <c:v>5.4032237500000004</c:v>
                </c:pt>
                <c:pt idx="46371">
                  <c:v>5.4037856250015999</c:v>
                </c:pt>
                <c:pt idx="46372">
                  <c:v>5.4043756250015997</c:v>
                </c:pt>
                <c:pt idx="46373">
                  <c:v>5.4049250000000004</c:v>
                </c:pt>
                <c:pt idx="46374">
                  <c:v>5.4054925000000003</c:v>
                </c:pt>
                <c:pt idx="46375">
                  <c:v>5.4058962499999996</c:v>
                </c:pt>
                <c:pt idx="46376">
                  <c:v>5.4062537500000003</c:v>
                </c:pt>
                <c:pt idx="46377">
                  <c:v>5.4066324999999997</c:v>
                </c:pt>
                <c:pt idx="46378">
                  <c:v>5.4072387500000003</c:v>
                </c:pt>
                <c:pt idx="46379">
                  <c:v>5.4078162499999998</c:v>
                </c:pt>
                <c:pt idx="46380">
                  <c:v>5.4081456250016</c:v>
                </c:pt>
                <c:pt idx="46381">
                  <c:v>5.4085381250015994</c:v>
                </c:pt>
                <c:pt idx="46382">
                  <c:v>5.40888875</c:v>
                </c:pt>
                <c:pt idx="46383">
                  <c:v>5.4092581250015996</c:v>
                </c:pt>
                <c:pt idx="46384">
                  <c:v>5.4096487499999997</c:v>
                </c:pt>
                <c:pt idx="46385">
                  <c:v>5.4090906250015998</c:v>
                </c:pt>
                <c:pt idx="46386">
                  <c:v>5.4085200000000002</c:v>
                </c:pt>
                <c:pt idx="46387">
                  <c:v>5.4076062499999997</c:v>
                </c:pt>
                <c:pt idx="46388">
                  <c:v>5.4066999999999998</c:v>
                </c:pt>
                <c:pt idx="46389">
                  <c:v>5.4056006250015995</c:v>
                </c:pt>
                <c:pt idx="46390">
                  <c:v>5.4044818750015997</c:v>
                </c:pt>
                <c:pt idx="46391">
                  <c:v>5.4031987499999996</c:v>
                </c:pt>
                <c:pt idx="46392">
                  <c:v>5.4018937500000002</c:v>
                </c:pt>
                <c:pt idx="46393">
                  <c:v>5.400665</c:v>
                </c:pt>
                <c:pt idx="46394">
                  <c:v>5.3995612499999996</c:v>
                </c:pt>
                <c:pt idx="46395">
                  <c:v>5.3985725000000002</c:v>
                </c:pt>
                <c:pt idx="46396">
                  <c:v>5.3976668750016001</c:v>
                </c:pt>
                <c:pt idx="46397">
                  <c:v>5.3970675000000004</c:v>
                </c:pt>
                <c:pt idx="46398">
                  <c:v>5.3965193750016001</c:v>
                </c:pt>
                <c:pt idx="46399">
                  <c:v>5.3960825000000003</c:v>
                </c:pt>
                <c:pt idx="46400">
                  <c:v>5.3956768750016</c:v>
                </c:pt>
                <c:pt idx="46401">
                  <c:v>5.3951599999999997</c:v>
                </c:pt>
                <c:pt idx="46402">
                  <c:v>5.3948256250015998</c:v>
                </c:pt>
                <c:pt idx="46403">
                  <c:v>5.3944375000000004</c:v>
                </c:pt>
                <c:pt idx="46404">
                  <c:v>5.394825</c:v>
                </c:pt>
                <c:pt idx="46405">
                  <c:v>5.3952581250015994</c:v>
                </c:pt>
                <c:pt idx="46406">
                  <c:v>5.3956237500000004</c:v>
                </c:pt>
                <c:pt idx="46407">
                  <c:v>5.3961156250015998</c:v>
                </c:pt>
                <c:pt idx="46408">
                  <c:v>5.3965106250015999</c:v>
                </c:pt>
                <c:pt idx="46409">
                  <c:v>5.3969418750016001</c:v>
                </c:pt>
                <c:pt idx="46410">
                  <c:v>5.3974018750015995</c:v>
                </c:pt>
                <c:pt idx="46411">
                  <c:v>5.39795625</c:v>
                </c:pt>
                <c:pt idx="46412">
                  <c:v>5.3984118750015995</c:v>
                </c:pt>
                <c:pt idx="46413">
                  <c:v>5.3989456250016001</c:v>
                </c:pt>
                <c:pt idx="46414">
                  <c:v>5.3993737499999996</c:v>
                </c:pt>
                <c:pt idx="46415">
                  <c:v>5.3997918750015996</c:v>
                </c:pt>
                <c:pt idx="46416">
                  <c:v>5.4002937500000003</c:v>
                </c:pt>
                <c:pt idx="46417">
                  <c:v>5.4007874999999999</c:v>
                </c:pt>
                <c:pt idx="46418">
                  <c:v>5.4012062500000004</c:v>
                </c:pt>
                <c:pt idx="46419">
                  <c:v>5.4016743750015994</c:v>
                </c:pt>
                <c:pt idx="46420">
                  <c:v>5.4022500000000004</c:v>
                </c:pt>
                <c:pt idx="46421">
                  <c:v>5.4027374999999997</c:v>
                </c:pt>
                <c:pt idx="46422">
                  <c:v>5.4031675000000003</c:v>
                </c:pt>
                <c:pt idx="46423">
                  <c:v>5.4035068750016002</c:v>
                </c:pt>
                <c:pt idx="46424">
                  <c:v>5.4040024999999998</c:v>
                </c:pt>
                <c:pt idx="46425">
                  <c:v>5.4045750000000004</c:v>
                </c:pt>
                <c:pt idx="46426">
                  <c:v>5.4051468750015994</c:v>
                </c:pt>
                <c:pt idx="46427">
                  <c:v>5.4054700000000002</c:v>
                </c:pt>
                <c:pt idx="46428">
                  <c:v>5.4060924999999997</c:v>
                </c:pt>
                <c:pt idx="46429">
                  <c:v>5.4066756250015997</c:v>
                </c:pt>
                <c:pt idx="46430">
                  <c:v>5.4070831250015994</c:v>
                </c:pt>
                <c:pt idx="46431">
                  <c:v>5.4074625000000003</c:v>
                </c:pt>
                <c:pt idx="46432">
                  <c:v>5.4078893750015995</c:v>
                </c:pt>
                <c:pt idx="46433">
                  <c:v>5.4083306250016001</c:v>
                </c:pt>
                <c:pt idx="46434">
                  <c:v>5.4087862500000004</c:v>
                </c:pt>
                <c:pt idx="46435">
                  <c:v>5.4082931250015998</c:v>
                </c:pt>
                <c:pt idx="46436">
                  <c:v>5.4078937500000004</c:v>
                </c:pt>
                <c:pt idx="46437">
                  <c:v>5.4074781250015995</c:v>
                </c:pt>
                <c:pt idx="46438">
                  <c:v>5.4069225000000003</c:v>
                </c:pt>
                <c:pt idx="46439">
                  <c:v>5.4063418750015995</c:v>
                </c:pt>
                <c:pt idx="46440">
                  <c:v>5.4055568750015999</c:v>
                </c:pt>
                <c:pt idx="46441">
                  <c:v>5.4047068750016001</c:v>
                </c:pt>
                <c:pt idx="46442">
                  <c:v>5.40381</c:v>
                </c:pt>
                <c:pt idx="46443">
                  <c:v>5.4029400000000001</c:v>
                </c:pt>
                <c:pt idx="46444">
                  <c:v>5.4021100000000004</c:v>
                </c:pt>
                <c:pt idx="46445">
                  <c:v>5.4012368750016</c:v>
                </c:pt>
                <c:pt idx="46446">
                  <c:v>5.4004106250015997</c:v>
                </c:pt>
                <c:pt idx="46447">
                  <c:v>5.3996143750016001</c:v>
                </c:pt>
                <c:pt idx="46448">
                  <c:v>5.3988687500000001</c:v>
                </c:pt>
                <c:pt idx="46449">
                  <c:v>5.3981918750015998</c:v>
                </c:pt>
                <c:pt idx="46450">
                  <c:v>5.3976793750015997</c:v>
                </c:pt>
                <c:pt idx="46451">
                  <c:v>5.3973575</c:v>
                </c:pt>
                <c:pt idx="46452">
                  <c:v>5.3970156250015995</c:v>
                </c:pt>
                <c:pt idx="46453">
                  <c:v>5.3973987499999998</c:v>
                </c:pt>
                <c:pt idx="46454">
                  <c:v>5.3977481250016002</c:v>
                </c:pt>
                <c:pt idx="46455">
                  <c:v>5.3981624999999998</c:v>
                </c:pt>
                <c:pt idx="46456">
                  <c:v>5.3985525000000001</c:v>
                </c:pt>
                <c:pt idx="46457">
                  <c:v>5.3988918750015999</c:v>
                </c:pt>
                <c:pt idx="46458">
                  <c:v>5.3992743750015997</c:v>
                </c:pt>
                <c:pt idx="46459">
                  <c:v>5.3996862500000002</c:v>
                </c:pt>
                <c:pt idx="46460">
                  <c:v>5.4001843750015999</c:v>
                </c:pt>
                <c:pt idx="46461">
                  <c:v>5.4006543750015998</c:v>
                </c:pt>
                <c:pt idx="46462">
                  <c:v>5.40117125</c:v>
                </c:pt>
                <c:pt idx="46463">
                  <c:v>5.4015006250016002</c:v>
                </c:pt>
                <c:pt idx="46464">
                  <c:v>5.4020999999999999</c:v>
                </c:pt>
                <c:pt idx="46465">
                  <c:v>5.4026593750015994</c:v>
                </c:pt>
                <c:pt idx="46466">
                  <c:v>5.4032825000000004</c:v>
                </c:pt>
                <c:pt idx="46467">
                  <c:v>5.4039156250015994</c:v>
                </c:pt>
                <c:pt idx="46468">
                  <c:v>5.4044793750015998</c:v>
                </c:pt>
                <c:pt idx="46469">
                  <c:v>5.4048550000000004</c:v>
                </c:pt>
                <c:pt idx="46470">
                  <c:v>5.4055556250015995</c:v>
                </c:pt>
                <c:pt idx="46471">
                  <c:v>5.4062518750016002</c:v>
                </c:pt>
                <c:pt idx="46472">
                  <c:v>5.4066281250015997</c:v>
                </c:pt>
                <c:pt idx="46473">
                  <c:v>5.4070118750015999</c:v>
                </c:pt>
                <c:pt idx="46474">
                  <c:v>5.4073506250015999</c:v>
                </c:pt>
                <c:pt idx="46475">
                  <c:v>5.4077343750016</c:v>
                </c:pt>
                <c:pt idx="46476">
                  <c:v>5.4081806250015996</c:v>
                </c:pt>
                <c:pt idx="46477">
                  <c:v>5.4088393750015999</c:v>
                </c:pt>
                <c:pt idx="46478">
                  <c:v>5.4095043750015996</c:v>
                </c:pt>
                <c:pt idx="46479">
                  <c:v>5.4099956250016001</c:v>
                </c:pt>
                <c:pt idx="46480">
                  <c:v>5.4105843750015996</c:v>
                </c:pt>
                <c:pt idx="46481">
                  <c:v>5.4110250000000004</c:v>
                </c:pt>
                <c:pt idx="46482">
                  <c:v>5.4114268750015997</c:v>
                </c:pt>
                <c:pt idx="46483">
                  <c:v>5.41109375</c:v>
                </c:pt>
                <c:pt idx="46484">
                  <c:v>5.4104687499999997</c:v>
                </c:pt>
                <c:pt idx="46485">
                  <c:v>5.4100656250016002</c:v>
                </c:pt>
                <c:pt idx="46486">
                  <c:v>5.4095337499999996</c:v>
                </c:pt>
                <c:pt idx="46487">
                  <c:v>5.4090093750015997</c:v>
                </c:pt>
                <c:pt idx="46488">
                  <c:v>5.4084037499999997</c:v>
                </c:pt>
                <c:pt idx="46489">
                  <c:v>5.4077856250015994</c:v>
                </c:pt>
                <c:pt idx="46490">
                  <c:v>5.4072162500000003</c:v>
                </c:pt>
                <c:pt idx="46491">
                  <c:v>5.4067093750015998</c:v>
                </c:pt>
                <c:pt idx="46492">
                  <c:v>5.4060724999999996</c:v>
                </c:pt>
                <c:pt idx="46493">
                  <c:v>5.4054812500000002</c:v>
                </c:pt>
                <c:pt idx="46494">
                  <c:v>5.4049800000000001</c:v>
                </c:pt>
                <c:pt idx="46495">
                  <c:v>5.4044412499999996</c:v>
                </c:pt>
                <c:pt idx="46496">
                  <c:v>5.4040125000000003</c:v>
                </c:pt>
                <c:pt idx="46497">
                  <c:v>5.4034649999999997</c:v>
                </c:pt>
                <c:pt idx="46498">
                  <c:v>5.4030193750016</c:v>
                </c:pt>
                <c:pt idx="46499">
                  <c:v>5.4025387499999997</c:v>
                </c:pt>
                <c:pt idx="46500">
                  <c:v>5.4021312500000001</c:v>
                </c:pt>
                <c:pt idx="46501">
                  <c:v>5.4016381250015995</c:v>
                </c:pt>
                <c:pt idx="46502">
                  <c:v>5.4012549999999999</c:v>
                </c:pt>
                <c:pt idx="46503">
                  <c:v>5.4007649999999998</c:v>
                </c:pt>
                <c:pt idx="46504">
                  <c:v>5.4002481250015997</c:v>
                </c:pt>
                <c:pt idx="46505">
                  <c:v>5.3997843750015999</c:v>
                </c:pt>
                <c:pt idx="46506">
                  <c:v>5.3992199999999997</c:v>
                </c:pt>
                <c:pt idx="46507">
                  <c:v>5.3988418750016001</c:v>
                </c:pt>
                <c:pt idx="46508">
                  <c:v>5.3984168750016002</c:v>
                </c:pt>
                <c:pt idx="46509">
                  <c:v>5.3980343750015995</c:v>
                </c:pt>
                <c:pt idx="46510">
                  <c:v>5.3976406250015998</c:v>
                </c:pt>
                <c:pt idx="46511">
                  <c:v>5.3971287500000003</c:v>
                </c:pt>
                <c:pt idx="46512">
                  <c:v>5.3967212499999997</c:v>
                </c:pt>
                <c:pt idx="46513">
                  <c:v>5.3972362499999997</c:v>
                </c:pt>
                <c:pt idx="46514">
                  <c:v>5.3977174999999997</c:v>
                </c:pt>
                <c:pt idx="46515">
                  <c:v>5.3981087499999996</c:v>
                </c:pt>
                <c:pt idx="46516">
                  <c:v>5.3984981250016002</c:v>
                </c:pt>
                <c:pt idx="46517">
                  <c:v>5.3989806250015997</c:v>
                </c:pt>
                <c:pt idx="46518">
                  <c:v>5.3995143750015995</c:v>
                </c:pt>
                <c:pt idx="46519">
                  <c:v>5.4000174999999997</c:v>
                </c:pt>
                <c:pt idx="46520">
                  <c:v>5.4005625000000004</c:v>
                </c:pt>
                <c:pt idx="46521">
                  <c:v>5.4011125</c:v>
                </c:pt>
                <c:pt idx="46522">
                  <c:v>5.4015168750016</c:v>
                </c:pt>
                <c:pt idx="46523">
                  <c:v>5.4018862499999996</c:v>
                </c:pt>
                <c:pt idx="46524">
                  <c:v>5.4023056250015999</c:v>
                </c:pt>
                <c:pt idx="46525">
                  <c:v>5.4026887500000003</c:v>
                </c:pt>
                <c:pt idx="46526">
                  <c:v>5.4031006250016</c:v>
                </c:pt>
                <c:pt idx="46527">
                  <c:v>5.4036137499999999</c:v>
                </c:pt>
                <c:pt idx="46528">
                  <c:v>5.4041024999999996</c:v>
                </c:pt>
                <c:pt idx="46529">
                  <c:v>5.4044243750016001</c:v>
                </c:pt>
                <c:pt idx="46530">
                  <c:v>5.4048681250015997</c:v>
                </c:pt>
                <c:pt idx="46531">
                  <c:v>5.4053737499999999</c:v>
                </c:pt>
                <c:pt idx="46532">
                  <c:v>5.4057256250016001</c:v>
                </c:pt>
                <c:pt idx="46533">
                  <c:v>5.4063049999999997</c:v>
                </c:pt>
                <c:pt idx="46534">
                  <c:v>5.4069250000000002</c:v>
                </c:pt>
                <c:pt idx="46535">
                  <c:v>5.4074793750015999</c:v>
                </c:pt>
                <c:pt idx="46536">
                  <c:v>5.4078137499999999</c:v>
                </c:pt>
                <c:pt idx="46537">
                  <c:v>5.4083606250015999</c:v>
                </c:pt>
                <c:pt idx="46538">
                  <c:v>5.4087525000000003</c:v>
                </c:pt>
                <c:pt idx="46539">
                  <c:v>5.4090768750015998</c:v>
                </c:pt>
                <c:pt idx="46540">
                  <c:v>5.4094525000000004</c:v>
                </c:pt>
                <c:pt idx="46541">
                  <c:v>5.4098806250016001</c:v>
                </c:pt>
                <c:pt idx="46542">
                  <c:v>5.4104043750016002</c:v>
                </c:pt>
                <c:pt idx="46543">
                  <c:v>5.4107312500000004</c:v>
                </c:pt>
                <c:pt idx="46544">
                  <c:v>5.4113249999999997</c:v>
                </c:pt>
                <c:pt idx="46545">
                  <c:v>5.4118612500000003</c:v>
                </c:pt>
                <c:pt idx="46546">
                  <c:v>5.4122700000000004</c:v>
                </c:pt>
                <c:pt idx="46547">
                  <c:v>5.4126587500000003</c:v>
                </c:pt>
                <c:pt idx="46548">
                  <c:v>5.4122962499999998</c:v>
                </c:pt>
                <c:pt idx="46549">
                  <c:v>5.4118737499999998</c:v>
                </c:pt>
                <c:pt idx="46550">
                  <c:v>5.4111587500000002</c:v>
                </c:pt>
                <c:pt idx="46551">
                  <c:v>5.4104400000000004</c:v>
                </c:pt>
                <c:pt idx="46552">
                  <c:v>5.4095487499999999</c:v>
                </c:pt>
                <c:pt idx="46553">
                  <c:v>5.4086362499999998</c:v>
                </c:pt>
                <c:pt idx="46554">
                  <c:v>5.40764625</c:v>
                </c:pt>
                <c:pt idx="46555">
                  <c:v>5.4066806250015995</c:v>
                </c:pt>
                <c:pt idx="46556">
                  <c:v>5.4057156250015996</c:v>
                </c:pt>
                <c:pt idx="46557">
                  <c:v>5.4047943750015994</c:v>
                </c:pt>
                <c:pt idx="46558">
                  <c:v>5.4039987500000004</c:v>
                </c:pt>
                <c:pt idx="46559">
                  <c:v>5.4033300000000004</c:v>
                </c:pt>
                <c:pt idx="46560">
                  <c:v>5.4028887499999998</c:v>
                </c:pt>
                <c:pt idx="46561">
                  <c:v>5.4024562500000002</c:v>
                </c:pt>
                <c:pt idx="46562">
                  <c:v>5.4019868750016</c:v>
                </c:pt>
                <c:pt idx="46563">
                  <c:v>5.4022537499999999</c:v>
                </c:pt>
                <c:pt idx="46564">
                  <c:v>5.4025875000000001</c:v>
                </c:pt>
                <c:pt idx="46565">
                  <c:v>5.4029287500000001</c:v>
                </c:pt>
                <c:pt idx="46566">
                  <c:v>5.4033568750015997</c:v>
                </c:pt>
                <c:pt idx="46567">
                  <c:v>5.4037106250016</c:v>
                </c:pt>
                <c:pt idx="46568">
                  <c:v>5.4040768750015999</c:v>
                </c:pt>
                <c:pt idx="46569">
                  <c:v>5.4044937500000003</c:v>
                </c:pt>
                <c:pt idx="46570">
                  <c:v>5.4048856250016</c:v>
                </c:pt>
                <c:pt idx="46571">
                  <c:v>5.4052993750015998</c:v>
                </c:pt>
                <c:pt idx="46572">
                  <c:v>5.4056737500000001</c:v>
                </c:pt>
                <c:pt idx="46573">
                  <c:v>5.4060775000000003</c:v>
                </c:pt>
                <c:pt idx="46574">
                  <c:v>5.4054793750016001</c:v>
                </c:pt>
                <c:pt idx="46575">
                  <c:v>5.4050975000000001</c:v>
                </c:pt>
                <c:pt idx="46576">
                  <c:v>5.4046056250015999</c:v>
                </c:pt>
                <c:pt idx="46577">
                  <c:v>5.4041081250016001</c:v>
                </c:pt>
                <c:pt idx="46578">
                  <c:v>5.4035468750015996</c:v>
                </c:pt>
                <c:pt idx="46579">
                  <c:v>5.4030087499999997</c:v>
                </c:pt>
                <c:pt idx="46580">
                  <c:v>5.4024262500000004</c:v>
                </c:pt>
                <c:pt idx="46581">
                  <c:v>5.4019662500000001</c:v>
                </c:pt>
                <c:pt idx="46582">
                  <c:v>5.4014443750016001</c:v>
                </c:pt>
                <c:pt idx="46583">
                  <c:v>5.4010262500000001</c:v>
                </c:pt>
                <c:pt idx="46584">
                  <c:v>5.4006375000000002</c:v>
                </c:pt>
                <c:pt idx="46585">
                  <c:v>5.4002924999999999</c:v>
                </c:pt>
                <c:pt idx="46586">
                  <c:v>5.3998400000000002</c:v>
                </c:pt>
                <c:pt idx="46587">
                  <c:v>5.3994687499999996</c:v>
                </c:pt>
                <c:pt idx="46588">
                  <c:v>5.3997943750015995</c:v>
                </c:pt>
                <c:pt idx="46589">
                  <c:v>5.4001374999999996</c:v>
                </c:pt>
                <c:pt idx="46590">
                  <c:v>5.4005700000000001</c:v>
                </c:pt>
                <c:pt idx="46591">
                  <c:v>5.4009737500000004</c:v>
                </c:pt>
                <c:pt idx="46592">
                  <c:v>5.4014137499999997</c:v>
                </c:pt>
                <c:pt idx="46593">
                  <c:v>5.4018056250016002</c:v>
                </c:pt>
                <c:pt idx="46594">
                  <c:v>5.4023124999999999</c:v>
                </c:pt>
                <c:pt idx="46595">
                  <c:v>5.4029049999999996</c:v>
                </c:pt>
                <c:pt idx="46596">
                  <c:v>5.4035962499999997</c:v>
                </c:pt>
                <c:pt idx="46597">
                  <c:v>5.4041493750015999</c:v>
                </c:pt>
                <c:pt idx="46598">
                  <c:v>5.4046731250016</c:v>
                </c:pt>
                <c:pt idx="46599">
                  <c:v>5.4052218750016001</c:v>
                </c:pt>
                <c:pt idx="46600">
                  <c:v>5.4055606250016002</c:v>
                </c:pt>
                <c:pt idx="46601">
                  <c:v>5.4060718750015999</c:v>
                </c:pt>
                <c:pt idx="46602">
                  <c:v>5.4065718750015996</c:v>
                </c:pt>
                <c:pt idx="46603">
                  <c:v>5.4071524999999996</c:v>
                </c:pt>
                <c:pt idx="46604">
                  <c:v>5.4075718750016</c:v>
                </c:pt>
                <c:pt idx="46605">
                  <c:v>5.4079312499999999</c:v>
                </c:pt>
                <c:pt idx="46606">
                  <c:v>5.4084762499999997</c:v>
                </c:pt>
                <c:pt idx="46607">
                  <c:v>5.4088056250015999</c:v>
                </c:pt>
                <c:pt idx="46608">
                  <c:v>5.4091343750015994</c:v>
                </c:pt>
                <c:pt idx="46609">
                  <c:v>5.4097400000000002</c:v>
                </c:pt>
                <c:pt idx="46610">
                  <c:v>5.4102981250015993</c:v>
                </c:pt>
                <c:pt idx="46611">
                  <c:v>5.4107424999999996</c:v>
                </c:pt>
                <c:pt idx="46612">
                  <c:v>5.4113375000000001</c:v>
                </c:pt>
                <c:pt idx="46613">
                  <c:v>5.4118662500000001</c:v>
                </c:pt>
                <c:pt idx="46614">
                  <c:v>5.4122506250016</c:v>
                </c:pt>
                <c:pt idx="46615">
                  <c:v>5.4128512500000001</c:v>
                </c:pt>
                <c:pt idx="46616">
                  <c:v>5.4134937499999998</c:v>
                </c:pt>
                <c:pt idx="46617">
                  <c:v>5.4141575</c:v>
                </c:pt>
                <c:pt idx="46618">
                  <c:v>5.4147056250015995</c:v>
                </c:pt>
                <c:pt idx="46619">
                  <c:v>5.4151481250015996</c:v>
                </c:pt>
                <c:pt idx="46620">
                  <c:v>5.4156787499999997</c:v>
                </c:pt>
                <c:pt idx="46621">
                  <c:v>5.4162806250015993</c:v>
                </c:pt>
                <c:pt idx="46622">
                  <c:v>5.41683</c:v>
                </c:pt>
                <c:pt idx="46623">
                  <c:v>5.4171581250015999</c:v>
                </c:pt>
                <c:pt idx="46624">
                  <c:v>5.4175025000000003</c:v>
                </c:pt>
                <c:pt idx="46625">
                  <c:v>5.4181456250015998</c:v>
                </c:pt>
                <c:pt idx="46626">
                  <c:v>5.4187262499999997</c:v>
                </c:pt>
                <c:pt idx="46627">
                  <c:v>5.4190518750015997</c:v>
                </c:pt>
                <c:pt idx="46628">
                  <c:v>5.4185556250015994</c:v>
                </c:pt>
                <c:pt idx="46629">
                  <c:v>5.4179193750015999</c:v>
                </c:pt>
                <c:pt idx="46630">
                  <c:v>5.4171825</c:v>
                </c:pt>
                <c:pt idx="46631">
                  <c:v>5.4162268750016</c:v>
                </c:pt>
                <c:pt idx="46632">
                  <c:v>5.4151137499999997</c:v>
                </c:pt>
                <c:pt idx="46633">
                  <c:v>5.4138025000000001</c:v>
                </c:pt>
                <c:pt idx="46634">
                  <c:v>5.4122362500000003</c:v>
                </c:pt>
                <c:pt idx="46635">
                  <c:v>5.4105850000000002</c:v>
                </c:pt>
                <c:pt idx="46636">
                  <c:v>5.4088075</c:v>
                </c:pt>
                <c:pt idx="46637">
                  <c:v>5.40708375</c:v>
                </c:pt>
                <c:pt idx="46638">
                  <c:v>5.4054549999999999</c:v>
                </c:pt>
                <c:pt idx="46639">
                  <c:v>5.4040093750015998</c:v>
                </c:pt>
                <c:pt idx="46640">
                  <c:v>5.4027606250015996</c:v>
                </c:pt>
                <c:pt idx="46641">
                  <c:v>5.4016693750015996</c:v>
                </c:pt>
                <c:pt idx="46642">
                  <c:v>5.4007750000000003</c:v>
                </c:pt>
                <c:pt idx="46643">
                  <c:v>5.4000731250016001</c:v>
                </c:pt>
                <c:pt idx="46644">
                  <c:v>5.3996168750016</c:v>
                </c:pt>
                <c:pt idx="46645">
                  <c:v>5.3992325000000001</c:v>
                </c:pt>
                <c:pt idx="46646">
                  <c:v>5.3995949999999997</c:v>
                </c:pt>
                <c:pt idx="46647">
                  <c:v>5.3999474999999997</c:v>
                </c:pt>
                <c:pt idx="46648">
                  <c:v>5.4004343750016002</c:v>
                </c:pt>
                <c:pt idx="46649">
                  <c:v>5.4007968750015998</c:v>
                </c:pt>
                <c:pt idx="46650">
                  <c:v>5.4004637500000001</c:v>
                </c:pt>
                <c:pt idx="46651">
                  <c:v>5.4001431250016001</c:v>
                </c:pt>
                <c:pt idx="46652">
                  <c:v>5.3997400000000004</c:v>
                </c:pt>
                <c:pt idx="46653">
                  <c:v>5.3992662500000002</c:v>
                </c:pt>
                <c:pt idx="46654">
                  <c:v>5.3988699999999996</c:v>
                </c:pt>
                <c:pt idx="46655">
                  <c:v>5.39849625</c:v>
                </c:pt>
                <c:pt idx="46656">
                  <c:v>5.3981712499999999</c:v>
                </c:pt>
                <c:pt idx="46657">
                  <c:v>5.3976668750016001</c:v>
                </c:pt>
                <c:pt idx="46658">
                  <c:v>5.3971937499999996</c:v>
                </c:pt>
                <c:pt idx="46659">
                  <c:v>5.3967499999999999</c:v>
                </c:pt>
                <c:pt idx="46660">
                  <c:v>5.3963987500000004</c:v>
                </c:pt>
                <c:pt idx="46661">
                  <c:v>5.3968562499999999</c:v>
                </c:pt>
                <c:pt idx="46662">
                  <c:v>5.3972449999999998</c:v>
                </c:pt>
                <c:pt idx="46663">
                  <c:v>5.3977206250015994</c:v>
                </c:pt>
                <c:pt idx="46664">
                  <c:v>5.3982237499999997</c:v>
                </c:pt>
                <c:pt idx="46665">
                  <c:v>5.3987881250015999</c:v>
                </c:pt>
                <c:pt idx="46666">
                  <c:v>5.3993318750016002</c:v>
                </c:pt>
                <c:pt idx="46667">
                  <c:v>5.4000156250015996</c:v>
                </c:pt>
                <c:pt idx="46668">
                  <c:v>5.4003674999999998</c:v>
                </c:pt>
                <c:pt idx="46669">
                  <c:v>5.4006981250015995</c:v>
                </c:pt>
                <c:pt idx="46670">
                  <c:v>5.4010606250016</c:v>
                </c:pt>
                <c:pt idx="46671">
                  <c:v>5.4017225</c:v>
                </c:pt>
                <c:pt idx="46672">
                  <c:v>5.4020512500000004</c:v>
                </c:pt>
                <c:pt idx="46673">
                  <c:v>5.4024456250016</c:v>
                </c:pt>
                <c:pt idx="46674">
                  <c:v>5.4028012500000004</c:v>
                </c:pt>
                <c:pt idx="46675">
                  <c:v>5.4034443750015999</c:v>
                </c:pt>
                <c:pt idx="46676">
                  <c:v>5.4037800000000002</c:v>
                </c:pt>
                <c:pt idx="46677">
                  <c:v>5.4041943750015999</c:v>
                </c:pt>
                <c:pt idx="46678">
                  <c:v>5.4045256250015994</c:v>
                </c:pt>
                <c:pt idx="46679">
                  <c:v>5.4049931250015995</c:v>
                </c:pt>
                <c:pt idx="46680">
                  <c:v>5.4053424999999997</c:v>
                </c:pt>
                <c:pt idx="46681">
                  <c:v>5.4057468750015998</c:v>
                </c:pt>
                <c:pt idx="46682">
                  <c:v>5.4060793750015996</c:v>
                </c:pt>
                <c:pt idx="46683">
                  <c:v>5.4064793750015996</c:v>
                </c:pt>
                <c:pt idx="46684">
                  <c:v>5.4069268750015995</c:v>
                </c:pt>
                <c:pt idx="46685">
                  <c:v>5.4073331250015997</c:v>
                </c:pt>
                <c:pt idx="46686">
                  <c:v>5.4077824999999997</c:v>
                </c:pt>
                <c:pt idx="46687">
                  <c:v>5.4084675000000004</c:v>
                </c:pt>
                <c:pt idx="46688">
                  <c:v>5.4091849999999999</c:v>
                </c:pt>
                <c:pt idx="46689">
                  <c:v>5.4095624999999998</c:v>
                </c:pt>
                <c:pt idx="46690">
                  <c:v>5.4099624999999998</c:v>
                </c:pt>
                <c:pt idx="46691">
                  <c:v>5.4102931250015995</c:v>
                </c:pt>
                <c:pt idx="46692">
                  <c:v>5.4106418750016001</c:v>
                </c:pt>
                <c:pt idx="46693">
                  <c:v>5.4110212500000001</c:v>
                </c:pt>
                <c:pt idx="46694">
                  <c:v>5.41179875</c:v>
                </c:pt>
                <c:pt idx="46695">
                  <c:v>5.4121368750015995</c:v>
                </c:pt>
                <c:pt idx="46696">
                  <c:v>5.412585</c:v>
                </c:pt>
                <c:pt idx="46697">
                  <c:v>5.4129343750015995</c:v>
                </c:pt>
                <c:pt idx="46698">
                  <c:v>5.4133443750015999</c:v>
                </c:pt>
                <c:pt idx="46699">
                  <c:v>5.4137124999999999</c:v>
                </c:pt>
                <c:pt idx="46700">
                  <c:v>5.4141343750016002</c:v>
                </c:pt>
                <c:pt idx="46701">
                  <c:v>5.41451875</c:v>
                </c:pt>
                <c:pt idx="46702">
                  <c:v>5.4148593750015994</c:v>
                </c:pt>
                <c:pt idx="46703">
                  <c:v>5.4153206250016002</c:v>
                </c:pt>
                <c:pt idx="46704">
                  <c:v>5.4156537499999997</c:v>
                </c:pt>
                <c:pt idx="46705">
                  <c:v>5.4161087500000002</c:v>
                </c:pt>
                <c:pt idx="46706">
                  <c:v>5.4164856250015996</c:v>
                </c:pt>
                <c:pt idx="46707">
                  <c:v>5.4169181250016001</c:v>
                </c:pt>
                <c:pt idx="46708">
                  <c:v>5.4172731250016</c:v>
                </c:pt>
                <c:pt idx="46709">
                  <c:v>5.4177168750015996</c:v>
                </c:pt>
                <c:pt idx="46710">
                  <c:v>5.4181237500000003</c:v>
                </c:pt>
                <c:pt idx="46711">
                  <c:v>5.4184556250015996</c:v>
                </c:pt>
                <c:pt idx="46712">
                  <c:v>5.4188875000000003</c:v>
                </c:pt>
                <c:pt idx="46713">
                  <c:v>5.4195743750015994</c:v>
                </c:pt>
                <c:pt idx="46714">
                  <c:v>5.4201024999999996</c:v>
                </c:pt>
                <c:pt idx="46715">
                  <c:v>5.4206099999999999</c:v>
                </c:pt>
                <c:pt idx="46716">
                  <c:v>5.4210200000000004</c:v>
                </c:pt>
                <c:pt idx="46717">
                  <c:v>5.4206225000000003</c:v>
                </c:pt>
                <c:pt idx="46718">
                  <c:v>5.4199725000000001</c:v>
                </c:pt>
                <c:pt idx="46719">
                  <c:v>5.4194162500000003</c:v>
                </c:pt>
                <c:pt idx="46720">
                  <c:v>5.4185812499999999</c:v>
                </c:pt>
                <c:pt idx="46721">
                  <c:v>5.4175218750015999</c:v>
                </c:pt>
                <c:pt idx="46722">
                  <c:v>5.4161250000000001</c:v>
                </c:pt>
                <c:pt idx="46723">
                  <c:v>5.4145062499999996</c:v>
                </c:pt>
                <c:pt idx="46724">
                  <c:v>5.4127625000000004</c:v>
                </c:pt>
                <c:pt idx="46725">
                  <c:v>5.4107975000000001</c:v>
                </c:pt>
                <c:pt idx="46726">
                  <c:v>5.4087431250015996</c:v>
                </c:pt>
                <c:pt idx="46727">
                  <c:v>5.4067281250015995</c:v>
                </c:pt>
                <c:pt idx="46728">
                  <c:v>5.4047643750015997</c:v>
                </c:pt>
                <c:pt idx="46729">
                  <c:v>5.4028718750015994</c:v>
                </c:pt>
                <c:pt idx="46730">
                  <c:v>5.4011800000000001</c:v>
                </c:pt>
                <c:pt idx="46731">
                  <c:v>5.3997218750015996</c:v>
                </c:pt>
                <c:pt idx="46732">
                  <c:v>5.3985456250016002</c:v>
                </c:pt>
                <c:pt idx="46733">
                  <c:v>5.3976274999999996</c:v>
                </c:pt>
                <c:pt idx="46734">
                  <c:v>5.3968618750015995</c:v>
                </c:pt>
                <c:pt idx="46735">
                  <c:v>5.3963824999999996</c:v>
                </c:pt>
                <c:pt idx="46736">
                  <c:v>5.3959518750016002</c:v>
                </c:pt>
                <c:pt idx="46737">
                  <c:v>5.3955112500000002</c:v>
                </c:pt>
                <c:pt idx="46738">
                  <c:v>5.3956825000000004</c:v>
                </c:pt>
                <c:pt idx="46739">
                  <c:v>5.3960131250016001</c:v>
                </c:pt>
                <c:pt idx="46740">
                  <c:v>5.3964625000000002</c:v>
                </c:pt>
                <c:pt idx="46741">
                  <c:v>5.3969393750016001</c:v>
                </c:pt>
                <c:pt idx="46742">
                  <c:v>5.3973250000000004</c:v>
                </c:pt>
                <c:pt idx="46743">
                  <c:v>5.3978231250016</c:v>
                </c:pt>
                <c:pt idx="46744">
                  <c:v>5.3981731250016001</c:v>
                </c:pt>
                <c:pt idx="46745">
                  <c:v>5.3985793750015993</c:v>
                </c:pt>
                <c:pt idx="46746">
                  <c:v>5.3991443750016002</c:v>
                </c:pt>
                <c:pt idx="46747">
                  <c:v>5.3994875000000002</c:v>
                </c:pt>
                <c:pt idx="46748">
                  <c:v>5.4000368750016001</c:v>
                </c:pt>
                <c:pt idx="46749">
                  <c:v>5.4006556250015993</c:v>
                </c:pt>
                <c:pt idx="46750">
                  <c:v>5.4011956250016002</c:v>
                </c:pt>
                <c:pt idx="46751">
                  <c:v>5.4017074999999997</c:v>
                </c:pt>
                <c:pt idx="46752">
                  <c:v>5.4020406250016002</c:v>
                </c:pt>
                <c:pt idx="46753">
                  <c:v>5.4024900000000002</c:v>
                </c:pt>
                <c:pt idx="46754">
                  <c:v>5.4028406250016001</c:v>
                </c:pt>
                <c:pt idx="46755">
                  <c:v>5.4032593750015998</c:v>
                </c:pt>
                <c:pt idx="46756">
                  <c:v>5.4036368750015997</c:v>
                </c:pt>
                <c:pt idx="46757">
                  <c:v>5.4041806250016</c:v>
                </c:pt>
                <c:pt idx="46758">
                  <c:v>5.4046062499999996</c:v>
                </c:pt>
                <c:pt idx="46759">
                  <c:v>5.4041856250015998</c:v>
                </c:pt>
                <c:pt idx="46760">
                  <c:v>5.4033893750016002</c:v>
                </c:pt>
                <c:pt idx="46761">
                  <c:v>5.4028181250016001</c:v>
                </c:pt>
                <c:pt idx="46762">
                  <c:v>5.4020987500000004</c:v>
                </c:pt>
                <c:pt idx="46763">
                  <c:v>5.4013687499999996</c:v>
                </c:pt>
                <c:pt idx="46764">
                  <c:v>5.40056125</c:v>
                </c:pt>
                <c:pt idx="46765">
                  <c:v>5.3996118750016002</c:v>
                </c:pt>
                <c:pt idx="46766">
                  <c:v>5.3987637499999996</c:v>
                </c:pt>
                <c:pt idx="46767">
                  <c:v>5.3978425000000003</c:v>
                </c:pt>
                <c:pt idx="46768">
                  <c:v>5.3970281250015999</c:v>
                </c:pt>
                <c:pt idx="46769">
                  <c:v>5.3961143750015994</c:v>
                </c:pt>
                <c:pt idx="46770">
                  <c:v>5.3952749999999998</c:v>
                </c:pt>
                <c:pt idx="46771">
                  <c:v>5.3944631250016002</c:v>
                </c:pt>
                <c:pt idx="46772">
                  <c:v>5.3937718750016002</c:v>
                </c:pt>
                <c:pt idx="46773">
                  <c:v>5.3930850000000001</c:v>
                </c:pt>
                <c:pt idx="46774">
                  <c:v>5.3925375000000004</c:v>
                </c:pt>
                <c:pt idx="46775">
                  <c:v>5.3920618750016001</c:v>
                </c:pt>
                <c:pt idx="46776">
                  <c:v>5.3916012499999999</c:v>
                </c:pt>
                <c:pt idx="46777">
                  <c:v>5.3910693750015994</c:v>
                </c:pt>
                <c:pt idx="46778">
                  <c:v>5.3913968750015995</c:v>
                </c:pt>
                <c:pt idx="46779">
                  <c:v>5.3918187499999997</c:v>
                </c:pt>
                <c:pt idx="46780">
                  <c:v>5.3922793750015998</c:v>
                </c:pt>
                <c:pt idx="46781">
                  <c:v>5.3927256250015994</c:v>
                </c:pt>
                <c:pt idx="46782">
                  <c:v>5.3933018750016002</c:v>
                </c:pt>
                <c:pt idx="46783">
                  <c:v>5.3938806250016</c:v>
                </c:pt>
                <c:pt idx="46784">
                  <c:v>5.3944787500000002</c:v>
                </c:pt>
                <c:pt idx="46785">
                  <c:v>5.3948625000000003</c:v>
                </c:pt>
                <c:pt idx="46786">
                  <c:v>5.3954731250016001</c:v>
                </c:pt>
                <c:pt idx="46787">
                  <c:v>5.3958131250015997</c:v>
                </c:pt>
                <c:pt idx="46788">
                  <c:v>5.39619625</c:v>
                </c:pt>
                <c:pt idx="46789">
                  <c:v>5.3965581250015999</c:v>
                </c:pt>
                <c:pt idx="46790">
                  <c:v>5.3969468750015999</c:v>
                </c:pt>
                <c:pt idx="46791">
                  <c:v>5.3973293750015996</c:v>
                </c:pt>
                <c:pt idx="46792">
                  <c:v>5.3977062499999997</c:v>
                </c:pt>
                <c:pt idx="46793">
                  <c:v>5.3981062499999997</c:v>
                </c:pt>
                <c:pt idx="46794">
                  <c:v>5.3988068750015996</c:v>
                </c:pt>
                <c:pt idx="46795">
                  <c:v>5.3991331250016001</c:v>
                </c:pt>
                <c:pt idx="46796">
                  <c:v>5.3995468750016</c:v>
                </c:pt>
                <c:pt idx="46797">
                  <c:v>5.3999106250016</c:v>
                </c:pt>
                <c:pt idx="46798">
                  <c:v>5.4002593750015997</c:v>
                </c:pt>
                <c:pt idx="46799">
                  <c:v>5.4006262500000002</c:v>
                </c:pt>
                <c:pt idx="46800">
                  <c:v>5.4013443750015995</c:v>
                </c:pt>
                <c:pt idx="46801">
                  <c:v>5.4020875000000004</c:v>
                </c:pt>
                <c:pt idx="46802">
                  <c:v>5.402825</c:v>
                </c:pt>
                <c:pt idx="46803">
                  <c:v>5.4031756250015999</c:v>
                </c:pt>
                <c:pt idx="46804">
                  <c:v>5.4035762500000004</c:v>
                </c:pt>
                <c:pt idx="46805">
                  <c:v>5.4040175000000001</c:v>
                </c:pt>
                <c:pt idx="46806">
                  <c:v>5.4043987500000004</c:v>
                </c:pt>
                <c:pt idx="46807">
                  <c:v>5.4048431250015998</c:v>
                </c:pt>
                <c:pt idx="46808">
                  <c:v>5.4055443750015995</c:v>
                </c:pt>
                <c:pt idx="46809">
                  <c:v>5.4058706250016</c:v>
                </c:pt>
                <c:pt idx="46810">
                  <c:v>5.4063168750015995</c:v>
                </c:pt>
                <c:pt idx="46811">
                  <c:v>5.4066974999999999</c:v>
                </c:pt>
                <c:pt idx="46812">
                  <c:v>5.4070724999999999</c:v>
                </c:pt>
                <c:pt idx="46813">
                  <c:v>5.4074918750015994</c:v>
                </c:pt>
                <c:pt idx="46814">
                  <c:v>5.4078862499999998</c:v>
                </c:pt>
                <c:pt idx="46815">
                  <c:v>5.4082762500000001</c:v>
                </c:pt>
                <c:pt idx="46816">
                  <c:v>5.4086231250015997</c:v>
                </c:pt>
                <c:pt idx="46817">
                  <c:v>5.4091062499999998</c:v>
                </c:pt>
                <c:pt idx="46818">
                  <c:v>5.4094868750015994</c:v>
                </c:pt>
                <c:pt idx="46819">
                  <c:v>5.4099374999999998</c:v>
                </c:pt>
                <c:pt idx="46820">
                  <c:v>5.4103487499999998</c:v>
                </c:pt>
                <c:pt idx="46821">
                  <c:v>5.4107624999999997</c:v>
                </c:pt>
                <c:pt idx="46822">
                  <c:v>5.4112681250015999</c:v>
                </c:pt>
                <c:pt idx="46823">
                  <c:v>5.4116175000000002</c:v>
                </c:pt>
                <c:pt idx="46824">
                  <c:v>5.4120262500000003</c:v>
                </c:pt>
                <c:pt idx="46825">
                  <c:v>5.4123475000000001</c:v>
                </c:pt>
                <c:pt idx="46826">
                  <c:v>5.4127893750015996</c:v>
                </c:pt>
                <c:pt idx="46827">
                  <c:v>5.4134868750015999</c:v>
                </c:pt>
                <c:pt idx="46828">
                  <c:v>5.4138112500000002</c:v>
                </c:pt>
                <c:pt idx="46829">
                  <c:v>5.4143431250015999</c:v>
                </c:pt>
                <c:pt idx="46830">
                  <c:v>5.4138556250015997</c:v>
                </c:pt>
                <c:pt idx="46831">
                  <c:v>5.4135106250015994</c:v>
                </c:pt>
                <c:pt idx="46832">
                  <c:v>5.4130943750015996</c:v>
                </c:pt>
                <c:pt idx="46833">
                  <c:v>5.4126631250015995</c:v>
                </c:pt>
                <c:pt idx="46834">
                  <c:v>5.4121912500000002</c:v>
                </c:pt>
                <c:pt idx="46835">
                  <c:v>5.4116499999999998</c:v>
                </c:pt>
                <c:pt idx="46836">
                  <c:v>5.41100125</c:v>
                </c:pt>
                <c:pt idx="46837">
                  <c:v>5.4104475000000001</c:v>
                </c:pt>
                <c:pt idx="46838">
                  <c:v>5.4097887499999997</c:v>
                </c:pt>
                <c:pt idx="46839">
                  <c:v>5.4091437500000001</c:v>
                </c:pt>
                <c:pt idx="46840">
                  <c:v>5.4084481250016001</c:v>
                </c:pt>
                <c:pt idx="46841">
                  <c:v>5.4077218750015996</c:v>
                </c:pt>
                <c:pt idx="46842">
                  <c:v>5.4070200000000002</c:v>
                </c:pt>
                <c:pt idx="46843">
                  <c:v>5.4062331250015996</c:v>
                </c:pt>
                <c:pt idx="46844">
                  <c:v>5.4055249999999999</c:v>
                </c:pt>
                <c:pt idx="46845">
                  <c:v>5.4047306250015996</c:v>
                </c:pt>
                <c:pt idx="46846">
                  <c:v>5.4039906250016001</c:v>
                </c:pt>
                <c:pt idx="46847">
                  <c:v>5.4031525</c:v>
                </c:pt>
                <c:pt idx="46848">
                  <c:v>5.4024206250016</c:v>
                </c:pt>
                <c:pt idx="46849">
                  <c:v>5.4016887499999999</c:v>
                </c:pt>
                <c:pt idx="46850">
                  <c:v>5.4010868750015995</c:v>
                </c:pt>
                <c:pt idx="46851">
                  <c:v>5.4005487499999996</c:v>
                </c:pt>
                <c:pt idx="46852">
                  <c:v>5.4000393750016</c:v>
                </c:pt>
                <c:pt idx="46853">
                  <c:v>5.3996599999999999</c:v>
                </c:pt>
                <c:pt idx="46854">
                  <c:v>5.3992718750015998</c:v>
                </c:pt>
                <c:pt idx="46855">
                  <c:v>5.3988762499999998</c:v>
                </c:pt>
                <c:pt idx="46856">
                  <c:v>5.3984449999999997</c:v>
                </c:pt>
                <c:pt idx="46857">
                  <c:v>5.3980012500000001</c:v>
                </c:pt>
                <c:pt idx="46858">
                  <c:v>5.3976375000000001</c:v>
                </c:pt>
                <c:pt idx="46859">
                  <c:v>5.3972031250015995</c:v>
                </c:pt>
                <c:pt idx="46860">
                  <c:v>5.3967331250015995</c:v>
                </c:pt>
                <c:pt idx="46861">
                  <c:v>5.3963456250016</c:v>
                </c:pt>
                <c:pt idx="46862">
                  <c:v>5.3958956250016001</c:v>
                </c:pt>
                <c:pt idx="46863">
                  <c:v>5.3954612500000003</c:v>
                </c:pt>
                <c:pt idx="46864">
                  <c:v>5.3951012499999997</c:v>
                </c:pt>
                <c:pt idx="46865">
                  <c:v>5.3946899999999998</c:v>
                </c:pt>
                <c:pt idx="46866">
                  <c:v>5.3951312500000004</c:v>
                </c:pt>
                <c:pt idx="46867">
                  <c:v>5.3954562499999996</c:v>
                </c:pt>
                <c:pt idx="46868">
                  <c:v>5.3958849999999998</c:v>
                </c:pt>
                <c:pt idx="46869">
                  <c:v>5.3964693750016002</c:v>
                </c:pt>
                <c:pt idx="46870">
                  <c:v>5.3969112499999996</c:v>
                </c:pt>
                <c:pt idx="46871">
                  <c:v>5.3972668750016002</c:v>
                </c:pt>
                <c:pt idx="46872">
                  <c:v>5.3978531250015998</c:v>
                </c:pt>
                <c:pt idx="46873">
                  <c:v>5.3984768750015997</c:v>
                </c:pt>
                <c:pt idx="46874">
                  <c:v>5.3990931250015999</c:v>
                </c:pt>
                <c:pt idx="46875">
                  <c:v>5.3994237500000004</c:v>
                </c:pt>
                <c:pt idx="46876">
                  <c:v>5.3997799999999998</c:v>
                </c:pt>
                <c:pt idx="46877">
                  <c:v>5.4001262499999996</c:v>
                </c:pt>
                <c:pt idx="46878">
                  <c:v>5.4007206250015996</c:v>
                </c:pt>
                <c:pt idx="46879">
                  <c:v>5.4013362499999999</c:v>
                </c:pt>
                <c:pt idx="46880">
                  <c:v>5.4019462499999999</c:v>
                </c:pt>
                <c:pt idx="46881">
                  <c:v>5.4025231250015997</c:v>
                </c:pt>
                <c:pt idx="46882">
                  <c:v>5.4031025000000001</c:v>
                </c:pt>
                <c:pt idx="46883">
                  <c:v>5.4034800000000001</c:v>
                </c:pt>
                <c:pt idx="46884">
                  <c:v>5.4038456250015994</c:v>
                </c:pt>
                <c:pt idx="46885">
                  <c:v>5.4042118750016002</c:v>
                </c:pt>
                <c:pt idx="46886">
                  <c:v>5.4045618750015993</c:v>
                </c:pt>
                <c:pt idx="46887">
                  <c:v>5.40501875</c:v>
                </c:pt>
                <c:pt idx="46888">
                  <c:v>5.4053643750016001</c:v>
                </c:pt>
                <c:pt idx="46889">
                  <c:v>5.4057156250015996</c:v>
                </c:pt>
                <c:pt idx="46890">
                  <c:v>5.4060974999999996</c:v>
                </c:pt>
                <c:pt idx="46891">
                  <c:v>5.4065337500000004</c:v>
                </c:pt>
                <c:pt idx="46892">
                  <c:v>5.4068693750015999</c:v>
                </c:pt>
                <c:pt idx="46893">
                  <c:v>5.4074875000000002</c:v>
                </c:pt>
                <c:pt idx="46894">
                  <c:v>5.4080293750015995</c:v>
                </c:pt>
                <c:pt idx="46895">
                  <c:v>5.4085274999999999</c:v>
                </c:pt>
                <c:pt idx="46896">
                  <c:v>5.40905375</c:v>
                </c:pt>
                <c:pt idx="46897">
                  <c:v>5.4095674999999996</c:v>
                </c:pt>
                <c:pt idx="46898">
                  <c:v>5.4098937500000002</c:v>
                </c:pt>
                <c:pt idx="46899">
                  <c:v>5.4104981250015998</c:v>
                </c:pt>
                <c:pt idx="46900">
                  <c:v>5.4108675000000002</c:v>
                </c:pt>
                <c:pt idx="46901">
                  <c:v>5.4112343750015999</c:v>
                </c:pt>
                <c:pt idx="46902">
                  <c:v>5.4118837500000003</c:v>
                </c:pt>
                <c:pt idx="46903">
                  <c:v>5.4123737500000004</c:v>
                </c:pt>
                <c:pt idx="46904">
                  <c:v>5.4128418750015994</c:v>
                </c:pt>
                <c:pt idx="46905">
                  <c:v>5.4132699999999998</c:v>
                </c:pt>
                <c:pt idx="46906">
                  <c:v>5.4136674999999999</c:v>
                </c:pt>
                <c:pt idx="46907">
                  <c:v>5.4131462499999996</c:v>
                </c:pt>
                <c:pt idx="46908">
                  <c:v>5.4128150000000002</c:v>
                </c:pt>
                <c:pt idx="46909">
                  <c:v>5.4123381250015994</c:v>
                </c:pt>
                <c:pt idx="46910">
                  <c:v>5.4118056250016</c:v>
                </c:pt>
                <c:pt idx="46911">
                  <c:v>5.4111056250015999</c:v>
                </c:pt>
                <c:pt idx="46912">
                  <c:v>5.4102399999999999</c:v>
                </c:pt>
                <c:pt idx="46913">
                  <c:v>5.4091725000000004</c:v>
                </c:pt>
                <c:pt idx="46914">
                  <c:v>5.4080824999999999</c:v>
                </c:pt>
                <c:pt idx="46915">
                  <c:v>5.4069068750015994</c:v>
                </c:pt>
                <c:pt idx="46916">
                  <c:v>5.4056937500000002</c:v>
                </c:pt>
                <c:pt idx="46917">
                  <c:v>5.4044806250016002</c:v>
                </c:pt>
                <c:pt idx="46918">
                  <c:v>5.4031631250015995</c:v>
                </c:pt>
                <c:pt idx="46919">
                  <c:v>5.4019643750016</c:v>
                </c:pt>
                <c:pt idx="46920">
                  <c:v>5.4007325000000002</c:v>
                </c:pt>
                <c:pt idx="46921">
                  <c:v>5.3996149999999998</c:v>
                </c:pt>
                <c:pt idx="46922">
                  <c:v>5.3986193750015996</c:v>
                </c:pt>
                <c:pt idx="46923">
                  <c:v>5.3978656250016002</c:v>
                </c:pt>
                <c:pt idx="46924">
                  <c:v>5.3971962500000004</c:v>
                </c:pt>
                <c:pt idx="46925">
                  <c:v>5.3966450000000004</c:v>
                </c:pt>
                <c:pt idx="46926">
                  <c:v>5.3962143750016001</c:v>
                </c:pt>
                <c:pt idx="46927">
                  <c:v>5.3958050000000002</c:v>
                </c:pt>
                <c:pt idx="46928">
                  <c:v>5.3952893750015996</c:v>
                </c:pt>
                <c:pt idx="46929">
                  <c:v>5.3949162499999996</c:v>
                </c:pt>
                <c:pt idx="46930">
                  <c:v>5.3953150000000001</c:v>
                </c:pt>
                <c:pt idx="46931">
                  <c:v>5.3955837500000001</c:v>
                </c:pt>
                <c:pt idx="46932">
                  <c:v>5.3959950000000001</c:v>
                </c:pt>
                <c:pt idx="46933">
                  <c:v>5.3963274999999999</c:v>
                </c:pt>
                <c:pt idx="46934">
                  <c:v>5.3967193750015996</c:v>
                </c:pt>
                <c:pt idx="46935">
                  <c:v>5.3972206250015997</c:v>
                </c:pt>
                <c:pt idx="46936">
                  <c:v>5.3977599999999999</c:v>
                </c:pt>
                <c:pt idx="46937">
                  <c:v>5.3983068750015999</c:v>
                </c:pt>
                <c:pt idx="46938">
                  <c:v>5.3988250000000004</c:v>
                </c:pt>
                <c:pt idx="46939">
                  <c:v>5.3993968750015995</c:v>
                </c:pt>
                <c:pt idx="46940">
                  <c:v>5.3999231250015995</c:v>
                </c:pt>
                <c:pt idx="46941">
                  <c:v>5.4003912500000002</c:v>
                </c:pt>
                <c:pt idx="46942">
                  <c:v>5.4008712499999998</c:v>
                </c:pt>
                <c:pt idx="46943">
                  <c:v>5.4014181250015998</c:v>
                </c:pt>
                <c:pt idx="46944">
                  <c:v>5.4019562499999996</c:v>
                </c:pt>
                <c:pt idx="46945">
                  <c:v>5.4025512500000001</c:v>
                </c:pt>
                <c:pt idx="46946">
                  <c:v>5.4032137499999999</c:v>
                </c:pt>
                <c:pt idx="46947">
                  <c:v>5.4035381250015995</c:v>
                </c:pt>
                <c:pt idx="46948">
                  <c:v>5.40389125</c:v>
                </c:pt>
                <c:pt idx="46949">
                  <c:v>5.4042462499999999</c:v>
                </c:pt>
                <c:pt idx="46950">
                  <c:v>5.4045843750015994</c:v>
                </c:pt>
                <c:pt idx="46951">
                  <c:v>5.4052187500000004</c:v>
                </c:pt>
                <c:pt idx="46952">
                  <c:v>5.4057781250015999</c:v>
                </c:pt>
                <c:pt idx="46953">
                  <c:v>5.4063131250016001</c:v>
                </c:pt>
                <c:pt idx="46954">
                  <c:v>5.4067956250015996</c:v>
                </c:pt>
                <c:pt idx="46955">
                  <c:v>5.4071593750015996</c:v>
                </c:pt>
                <c:pt idx="46956">
                  <c:v>5.4074818750015998</c:v>
                </c:pt>
                <c:pt idx="46957">
                  <c:v>5.4070081250015996</c:v>
                </c:pt>
                <c:pt idx="46958">
                  <c:v>5.4064050000000003</c:v>
                </c:pt>
                <c:pt idx="46959">
                  <c:v>5.4056981250015994</c:v>
                </c:pt>
                <c:pt idx="46960">
                  <c:v>5.4048193750015994</c:v>
                </c:pt>
                <c:pt idx="46961">
                  <c:v>5.4037468750016</c:v>
                </c:pt>
                <c:pt idx="46962">
                  <c:v>5.4025831250016001</c:v>
                </c:pt>
                <c:pt idx="46963">
                  <c:v>5.4013799999999996</c:v>
                </c:pt>
                <c:pt idx="46964">
                  <c:v>5.4001293750016002</c:v>
                </c:pt>
                <c:pt idx="46965">
                  <c:v>5.3987481250015996</c:v>
                </c:pt>
                <c:pt idx="46966">
                  <c:v>5.3974568750016001</c:v>
                </c:pt>
                <c:pt idx="46967">
                  <c:v>5.39622125</c:v>
                </c:pt>
                <c:pt idx="46968">
                  <c:v>5.3952125000000004</c:v>
                </c:pt>
                <c:pt idx="46969">
                  <c:v>5.3942618750015994</c:v>
                </c:pt>
                <c:pt idx="46970">
                  <c:v>5.3934531250015993</c:v>
                </c:pt>
                <c:pt idx="46971">
                  <c:v>5.3927618750016002</c:v>
                </c:pt>
                <c:pt idx="46972">
                  <c:v>5.3921749999999999</c:v>
                </c:pt>
                <c:pt idx="46973">
                  <c:v>5.3916756250016</c:v>
                </c:pt>
                <c:pt idx="46974">
                  <c:v>5.3913425000000004</c:v>
                </c:pt>
                <c:pt idx="46975">
                  <c:v>5.3909306250015998</c:v>
                </c:pt>
                <c:pt idx="46976">
                  <c:v>5.3912743750015997</c:v>
                </c:pt>
                <c:pt idx="46977">
                  <c:v>5.3916793750015994</c:v>
                </c:pt>
                <c:pt idx="46978">
                  <c:v>5.3920899999999996</c:v>
                </c:pt>
                <c:pt idx="46979">
                  <c:v>5.3926081250015994</c:v>
                </c:pt>
                <c:pt idx="46980">
                  <c:v>5.3932343750016001</c:v>
                </c:pt>
                <c:pt idx="46981">
                  <c:v>5.3937656250016</c:v>
                </c:pt>
                <c:pt idx="46982">
                  <c:v>5.3943300000000001</c:v>
                </c:pt>
                <c:pt idx="46983">
                  <c:v>5.3949556250016002</c:v>
                </c:pt>
                <c:pt idx="46984">
                  <c:v>5.3955487499999997</c:v>
                </c:pt>
                <c:pt idx="46985">
                  <c:v>5.3958731250016001</c:v>
                </c:pt>
                <c:pt idx="46986">
                  <c:v>5.3964318750015998</c:v>
                </c:pt>
                <c:pt idx="46987">
                  <c:v>5.3969562499999997</c:v>
                </c:pt>
                <c:pt idx="46988">
                  <c:v>5.3974018750015995</c:v>
                </c:pt>
                <c:pt idx="46989">
                  <c:v>5.3980212500000002</c:v>
                </c:pt>
                <c:pt idx="46990">
                  <c:v>5.3985450000000004</c:v>
                </c:pt>
                <c:pt idx="46991">
                  <c:v>5.3991343750015997</c:v>
                </c:pt>
                <c:pt idx="46992">
                  <c:v>5.3994718750016002</c:v>
                </c:pt>
                <c:pt idx="46993">
                  <c:v>5.3998268750016001</c:v>
                </c:pt>
                <c:pt idx="46994">
                  <c:v>5.4002949999999998</c:v>
                </c:pt>
                <c:pt idx="46995">
                  <c:v>5.4006168750015995</c:v>
                </c:pt>
                <c:pt idx="46996">
                  <c:v>5.4012356250015996</c:v>
                </c:pt>
                <c:pt idx="46997">
                  <c:v>5.4016299999999999</c:v>
                </c:pt>
                <c:pt idx="46998">
                  <c:v>5.4019750000000002</c:v>
                </c:pt>
                <c:pt idx="46999">
                  <c:v>5.4026668750016</c:v>
                </c:pt>
                <c:pt idx="47000">
                  <c:v>5.4029981250015995</c:v>
                </c:pt>
                <c:pt idx="47001">
                  <c:v>5.4033568750015997</c:v>
                </c:pt>
                <c:pt idx="47002">
                  <c:v>5.4040381250016001</c:v>
                </c:pt>
                <c:pt idx="47003">
                  <c:v>5.4043812500000001</c:v>
                </c:pt>
                <c:pt idx="47004">
                  <c:v>5.4047150000000004</c:v>
                </c:pt>
                <c:pt idx="47005">
                  <c:v>5.4052350000000002</c:v>
                </c:pt>
                <c:pt idx="47006">
                  <c:v>5.4055718750016002</c:v>
                </c:pt>
                <c:pt idx="47007">
                  <c:v>5.4060800000000002</c:v>
                </c:pt>
                <c:pt idx="47008">
                  <c:v>5.4065493750015996</c:v>
                </c:pt>
                <c:pt idx="47009">
                  <c:v>5.4069456250016001</c:v>
                </c:pt>
                <c:pt idx="47010">
                  <c:v>5.4063937500000003</c:v>
                </c:pt>
                <c:pt idx="47011">
                  <c:v>5.4060362499999997</c:v>
                </c:pt>
                <c:pt idx="47012">
                  <c:v>5.4056318750015997</c:v>
                </c:pt>
                <c:pt idx="47013">
                  <c:v>5.4052387499999996</c:v>
                </c:pt>
                <c:pt idx="47014">
                  <c:v>5.4047287500000003</c:v>
                </c:pt>
                <c:pt idx="47015">
                  <c:v>5.4042031250016</c:v>
                </c:pt>
                <c:pt idx="47016">
                  <c:v>5.4034881250015996</c:v>
                </c:pt>
                <c:pt idx="47017">
                  <c:v>5.4027768750015994</c:v>
                </c:pt>
                <c:pt idx="47018">
                  <c:v>5.4020099999999998</c:v>
                </c:pt>
                <c:pt idx="47019">
                  <c:v>5.4012756250015999</c:v>
                </c:pt>
                <c:pt idx="47020">
                  <c:v>5.4004481250016001</c:v>
                </c:pt>
                <c:pt idx="47021">
                  <c:v>5.3997593750016</c:v>
                </c:pt>
                <c:pt idx="47022">
                  <c:v>5.3990824999999996</c:v>
                </c:pt>
                <c:pt idx="47023">
                  <c:v>5.3983350000000003</c:v>
                </c:pt>
                <c:pt idx="47024">
                  <c:v>5.3977018750015997</c:v>
                </c:pt>
                <c:pt idx="47025">
                  <c:v>5.3970931250016001</c:v>
                </c:pt>
                <c:pt idx="47026">
                  <c:v>5.3966900000000004</c:v>
                </c:pt>
                <c:pt idx="47027">
                  <c:v>5.3963456250016</c:v>
                </c:pt>
                <c:pt idx="47028">
                  <c:v>5.3960056250015995</c:v>
                </c:pt>
                <c:pt idx="47029">
                  <c:v>5.3964231250015997</c:v>
                </c:pt>
                <c:pt idx="47030">
                  <c:v>5.3967643750015997</c:v>
                </c:pt>
                <c:pt idx="47031">
                  <c:v>5.3971918750015995</c:v>
                </c:pt>
                <c:pt idx="47032">
                  <c:v>5.3974662499999999</c:v>
                </c:pt>
                <c:pt idx="47033">
                  <c:v>5.3974306250015998</c:v>
                </c:pt>
              </c:numCache>
            </c:numRef>
          </c:yVal>
          <c:smooth val="0"/>
          <c:extLst>
            <c:ext xmlns:c16="http://schemas.microsoft.com/office/drawing/2014/chart" uri="{C3380CC4-5D6E-409C-BE32-E72D297353CC}">
              <c16:uniqueId val="{00000003-B54E-4B67-85C8-126683F13BE1}"/>
            </c:ext>
          </c:extLst>
        </c:ser>
        <c:ser>
          <c:idx val="4"/>
          <c:order val="4"/>
          <c:tx>
            <c:v>60kg/m^3 SF</c:v>
          </c:tx>
          <c:marker>
            <c:symbol val="none"/>
          </c:marker>
          <c:xVal>
            <c:numRef>
              <c:f>'General Summary'!$I:$I</c:f>
              <c:numCache>
                <c:formatCode>General</c:formatCode>
                <c:ptCount val="1048576"/>
                <c:pt idx="0">
                  <c:v>0</c:v>
                </c:pt>
                <c:pt idx="1">
                  <c:v>-8.8552151282780006E-5</c:v>
                </c:pt>
                <c:pt idx="2">
                  <c:v>-7.0952308306E-5</c:v>
                </c:pt>
                <c:pt idx="3">
                  <c:v>6.3477218645860002E-6</c:v>
                </c:pt>
                <c:pt idx="4">
                  <c:v>-5.3488889534489999E-5</c:v>
                </c:pt>
                <c:pt idx="5">
                  <c:v>-1.0794716945380001E-4</c:v>
                </c:pt>
                <c:pt idx="6">
                  <c:v>-1.073511793948E-5</c:v>
                </c:pt>
                <c:pt idx="7">
                  <c:v>-2.0608554223140001E-6</c:v>
                </c:pt>
                <c:pt idx="8">
                  <c:v>-7.409744284814E-5</c:v>
                </c:pt>
                <c:pt idx="9">
                  <c:v>-6.8281093263070002E-5</c:v>
                </c:pt>
                <c:pt idx="10">
                  <c:v>2.58217278315E-5</c:v>
                </c:pt>
                <c:pt idx="11">
                  <c:v>-2.9412067306110001E-5</c:v>
                </c:pt>
                <c:pt idx="12">
                  <c:v>-9.9021584901489993E-5</c:v>
                </c:pt>
                <c:pt idx="13">
                  <c:v>2.2532976799990001E-5</c:v>
                </c:pt>
                <c:pt idx="14">
                  <c:v>-1.029709619615E-5</c:v>
                </c:pt>
                <c:pt idx="15">
                  <c:v>-9.404537559021E-5</c:v>
                </c:pt>
                <c:pt idx="16">
                  <c:v>1.687459985078E-6</c:v>
                </c:pt>
                <c:pt idx="17">
                  <c:v>-6.6277684709350004E-6</c:v>
                </c:pt>
                <c:pt idx="18">
                  <c:v>-7.4233874329370005E-5</c:v>
                </c:pt>
                <c:pt idx="19">
                  <c:v>-3.5056084016109998E-5</c:v>
                </c:pt>
                <c:pt idx="20">
                  <c:v>6.7857431531590002E-6</c:v>
                </c:pt>
                <c:pt idx="21">
                  <c:v>-1.039403505274E-4</c:v>
                </c:pt>
                <c:pt idx="22">
                  <c:v>9.2846203187950008E-6</c:v>
                </c:pt>
                <c:pt idx="23">
                  <c:v>-8.5162873801889998E-6</c:v>
                </c:pt>
                <c:pt idx="24">
                  <c:v>-1.147400980699E-4</c:v>
                </c:pt>
                <c:pt idx="25">
                  <c:v>3.3612766856089998E-5</c:v>
                </c:pt>
                <c:pt idx="26">
                  <c:v>-4.1001687350219997E-5</c:v>
                </c:pt>
                <c:pt idx="27">
                  <c:v>-1.002207573038E-4</c:v>
                </c:pt>
                <c:pt idx="28">
                  <c:v>3.0754854378759998E-5</c:v>
                </c:pt>
                <c:pt idx="29">
                  <c:v>-3.98384181608E-5</c:v>
                </c:pt>
                <c:pt idx="30">
                  <c:v>-9.1223366325720006E-5</c:v>
                </c:pt>
                <c:pt idx="31">
                  <c:v>3.005832877534E-5</c:v>
                </c:pt>
                <c:pt idx="32">
                  <c:v>-3.5451019357420001E-5</c:v>
                </c:pt>
                <c:pt idx="33">
                  <c:v>-1.16104427434E-4</c:v>
                </c:pt>
                <c:pt idx="34">
                  <c:v>-1.9366296328370002E-5</c:v>
                </c:pt>
                <c:pt idx="35">
                  <c:v>-2.9153563900760001E-6</c:v>
                </c:pt>
                <c:pt idx="36">
                  <c:v>-8.7101652752609992E-6</c:v>
                </c:pt>
                <c:pt idx="37">
                  <c:v>-1.126433344325E-4</c:v>
                </c:pt>
                <c:pt idx="38">
                  <c:v>3.6693277252200001E-6</c:v>
                </c:pt>
                <c:pt idx="39">
                  <c:v>-9.2458445578810002E-5</c:v>
                </c:pt>
                <c:pt idx="40">
                  <c:v>4.5245469664220002E-5</c:v>
                </c:pt>
                <c:pt idx="41">
                  <c:v>-6.0813184973090002E-5</c:v>
                </c:pt>
                <c:pt idx="42">
                  <c:v>2.3014081307340001E-5</c:v>
                </c:pt>
                <c:pt idx="43">
                  <c:v>-1.031720166793E-4</c:v>
                </c:pt>
                <c:pt idx="44">
                  <c:v>3.1594996130480003E-7</c:v>
                </c:pt>
                <c:pt idx="45">
                  <c:v>2.6374640583529999E-5</c:v>
                </c:pt>
                <c:pt idx="46">
                  <c:v>-7.5748997915070003E-5</c:v>
                </c:pt>
                <c:pt idx="47">
                  <c:v>-5.338117989595E-5</c:v>
                </c:pt>
                <c:pt idx="48">
                  <c:v>-5.2699015213879999E-5</c:v>
                </c:pt>
                <c:pt idx="49">
                  <c:v>2.8306243621049999E-5</c:v>
                </c:pt>
                <c:pt idx="50">
                  <c:v>-7.0212692662610006E-5</c:v>
                </c:pt>
                <c:pt idx="51">
                  <c:v>-1.8396904124529999E-5</c:v>
                </c:pt>
                <c:pt idx="52">
                  <c:v>-5.7251567341150003E-5</c:v>
                </c:pt>
                <c:pt idx="53">
                  <c:v>-1.0584323717920001E-5</c:v>
                </c:pt>
                <c:pt idx="54">
                  <c:v>-3.4862205211540001E-5</c:v>
                </c:pt>
                <c:pt idx="55">
                  <c:v>3.5350491089049999E-5</c:v>
                </c:pt>
                <c:pt idx="56">
                  <c:v>-9.801629494177E-5</c:v>
                </c:pt>
                <c:pt idx="57">
                  <c:v>-3.0704592063559999E-5</c:v>
                </c:pt>
                <c:pt idx="58">
                  <c:v>4.1260191210309997E-5</c:v>
                </c:pt>
                <c:pt idx="59">
                  <c:v>-4.344311673776E-5</c:v>
                </c:pt>
                <c:pt idx="60">
                  <c:v>3.3842548873510002E-5</c:v>
                </c:pt>
                <c:pt idx="61">
                  <c:v>-1.6371952369810001E-5</c:v>
                </c:pt>
                <c:pt idx="62">
                  <c:v>-2.7423018764240001E-5</c:v>
                </c:pt>
                <c:pt idx="63">
                  <c:v>-1.3312982446219999E-5</c:v>
                </c:pt>
                <c:pt idx="64">
                  <c:v>5.6914075685200001E-5</c:v>
                </c:pt>
                <c:pt idx="65">
                  <c:v>-5.5678996432109998E-5</c:v>
                </c:pt>
                <c:pt idx="66">
                  <c:v>-1.752086063789E-6</c:v>
                </c:pt>
                <c:pt idx="67">
                  <c:v>-3.524278145051E-5</c:v>
                </c:pt>
                <c:pt idx="68">
                  <c:v>5.3158579248699999E-5</c:v>
                </c:pt>
                <c:pt idx="69">
                  <c:v>-3.2621832360749998E-5</c:v>
                </c:pt>
                <c:pt idx="70">
                  <c:v>5.740954293287E-5</c:v>
                </c:pt>
                <c:pt idx="71">
                  <c:v>-5.6246270105479998E-5</c:v>
                </c:pt>
                <c:pt idx="72">
                  <c:v>6.8611407186840002E-5</c:v>
                </c:pt>
                <c:pt idx="73">
                  <c:v>-6.4647669205439997E-5</c:v>
                </c:pt>
                <c:pt idx="74">
                  <c:v>4.4821808842240001E-5</c:v>
                </c:pt>
                <c:pt idx="75">
                  <c:v>-4.3680080125339999E-5</c:v>
                </c:pt>
                <c:pt idx="76">
                  <c:v>-2.1111200112499999E-6</c:v>
                </c:pt>
                <c:pt idx="77">
                  <c:v>7.2402806836179996E-5</c:v>
                </c:pt>
                <c:pt idx="78">
                  <c:v>-4.1985440475400002E-5</c:v>
                </c:pt>
                <c:pt idx="79">
                  <c:v>7.8477656643369996E-5</c:v>
                </c:pt>
                <c:pt idx="80">
                  <c:v>-3.8825939554949997E-5</c:v>
                </c:pt>
                <c:pt idx="81">
                  <c:v>4.3522104533620002E-5</c:v>
                </c:pt>
                <c:pt idx="82">
                  <c:v>6.4820007537489993E-5</c:v>
                </c:pt>
                <c:pt idx="83">
                  <c:v>5.8055804402100003E-5</c:v>
                </c:pt>
                <c:pt idx="84">
                  <c:v>2.9584405183409999E-6</c:v>
                </c:pt>
                <c:pt idx="85">
                  <c:v>6.8029767135159997E-5</c:v>
                </c:pt>
                <c:pt idx="86">
                  <c:v>-2.3258224246089999E-5</c:v>
                </c:pt>
                <c:pt idx="87">
                  <c:v>6.4066036429720005E-5</c:v>
                </c:pt>
                <c:pt idx="88">
                  <c:v>-2.3014081307340001E-5</c:v>
                </c:pt>
                <c:pt idx="89">
                  <c:v>9.3743787147099997E-5</c:v>
                </c:pt>
                <c:pt idx="90">
                  <c:v>-4.4656651880360002E-5</c:v>
                </c:pt>
                <c:pt idx="91">
                  <c:v>4.4757183786709998E-5</c:v>
                </c:pt>
                <c:pt idx="92">
                  <c:v>-4.0822171285979998E-5</c:v>
                </c:pt>
                <c:pt idx="93">
                  <c:v>6.4417887188029994E-5</c:v>
                </c:pt>
                <c:pt idx="94">
                  <c:v>6.1631784774360005E-5</c:v>
                </c:pt>
                <c:pt idx="95">
                  <c:v>-3.9795333577789998E-5</c:v>
                </c:pt>
                <c:pt idx="96">
                  <c:v>9.9438067991289999E-5</c:v>
                </c:pt>
                <c:pt idx="97">
                  <c:v>6.4324536651839994E-5</c:v>
                </c:pt>
                <c:pt idx="98">
                  <c:v>2.3839859295550002E-6</c:v>
                </c:pt>
                <c:pt idx="99">
                  <c:v>1.8159940736949999E-5</c:v>
                </c:pt>
                <c:pt idx="100">
                  <c:v>8.3037390140819998E-5</c:v>
                </c:pt>
                <c:pt idx="101">
                  <c:v>2.3186417820400001E-5</c:v>
                </c:pt>
                <c:pt idx="102">
                  <c:v>-2.0141809727650001E-5</c:v>
                </c:pt>
                <c:pt idx="103">
                  <c:v>7.4391849921079994E-5</c:v>
                </c:pt>
                <c:pt idx="104">
                  <c:v>7.6431162597150005E-5</c:v>
                </c:pt>
                <c:pt idx="105">
                  <c:v>-3.2011474104370003E-5</c:v>
                </c:pt>
                <c:pt idx="106">
                  <c:v>1.0586477583270001E-4</c:v>
                </c:pt>
                <c:pt idx="107">
                  <c:v>4.062829248141E-5</c:v>
                </c:pt>
                <c:pt idx="108">
                  <c:v>-4.3988849938609998E-5</c:v>
                </c:pt>
                <c:pt idx="109">
                  <c:v>4.662415813073E-5</c:v>
                </c:pt>
                <c:pt idx="110">
                  <c:v>1.190485054394E-4</c:v>
                </c:pt>
                <c:pt idx="111">
                  <c:v>1.7858352293839999E-5</c:v>
                </c:pt>
                <c:pt idx="112">
                  <c:v>8.3640567027030004E-5</c:v>
                </c:pt>
                <c:pt idx="113">
                  <c:v>1.104029652197E-4</c:v>
                </c:pt>
                <c:pt idx="114">
                  <c:v>-1.237949345523E-5</c:v>
                </c:pt>
                <c:pt idx="115">
                  <c:v>6.0396705521270003E-5</c:v>
                </c:pt>
                <c:pt idx="116">
                  <c:v>1.3526965631170001E-4</c:v>
                </c:pt>
                <c:pt idx="117">
                  <c:v>3.3684573281789998E-5</c:v>
                </c:pt>
                <c:pt idx="118">
                  <c:v>3.726055365405E-5</c:v>
                </c:pt>
                <c:pt idx="119">
                  <c:v>1.3060940545979999E-4</c:v>
                </c:pt>
                <c:pt idx="120">
                  <c:v>4.7938225179679998E-5</c:v>
                </c:pt>
                <c:pt idx="121">
                  <c:v>-4.3514924072950002E-6</c:v>
                </c:pt>
                <c:pt idx="122">
                  <c:v>8.438017539447E-5</c:v>
                </c:pt>
                <c:pt idx="123">
                  <c:v>9.4160262960940003E-5</c:v>
                </c:pt>
                <c:pt idx="124">
                  <c:v>-1.0498155461389999E-5</c:v>
                </c:pt>
                <c:pt idx="125">
                  <c:v>3.5695164115169997E-5</c:v>
                </c:pt>
                <c:pt idx="126">
                  <c:v>1.1524274304969999E-4</c:v>
                </c:pt>
                <c:pt idx="127">
                  <c:v>6.4848725742190004E-5</c:v>
                </c:pt>
                <c:pt idx="128">
                  <c:v>1.462704676669E-5</c:v>
                </c:pt>
                <c:pt idx="129">
                  <c:v>8.5529085481540006E-5</c:v>
                </c:pt>
                <c:pt idx="130">
                  <c:v>1.3915440649729999E-4</c:v>
                </c:pt>
                <c:pt idx="131">
                  <c:v>7.4535464591459996E-6</c:v>
                </c:pt>
                <c:pt idx="132">
                  <c:v>7.4169249273840001E-5</c:v>
                </c:pt>
                <c:pt idx="133">
                  <c:v>1.4013098552820001E-4</c:v>
                </c:pt>
                <c:pt idx="134">
                  <c:v>7.3070608777929994E-5</c:v>
                </c:pt>
                <c:pt idx="135">
                  <c:v>4.5690670958719999E-5</c:v>
                </c:pt>
                <c:pt idx="136">
                  <c:v>9.6752490208019994E-5</c:v>
                </c:pt>
                <c:pt idx="137">
                  <c:v>1.4846057456450001E-4</c:v>
                </c:pt>
                <c:pt idx="138">
                  <c:v>2.65685184786E-6</c:v>
                </c:pt>
                <c:pt idx="139">
                  <c:v>6.5200583776460006E-5</c:v>
                </c:pt>
                <c:pt idx="140">
                  <c:v>1.2016150867569999E-4</c:v>
                </c:pt>
                <c:pt idx="141">
                  <c:v>1.16441915452E-4</c:v>
                </c:pt>
                <c:pt idx="142">
                  <c:v>2.415581002424E-5</c:v>
                </c:pt>
                <c:pt idx="143">
                  <c:v>1.194003561977E-4</c:v>
                </c:pt>
                <c:pt idx="144">
                  <c:v>1.4971001655789999E-4</c:v>
                </c:pt>
                <c:pt idx="145">
                  <c:v>2.1240453861539998E-5</c:v>
                </c:pt>
                <c:pt idx="146">
                  <c:v>4.333540709922E-5</c:v>
                </c:pt>
                <c:pt idx="147">
                  <c:v>1.166357978946E-4</c:v>
                </c:pt>
                <c:pt idx="148">
                  <c:v>8.0682126281319993E-5</c:v>
                </c:pt>
                <c:pt idx="149">
                  <c:v>4.1683852032289998E-5</c:v>
                </c:pt>
                <c:pt idx="150">
                  <c:v>1.072434679372E-4</c:v>
                </c:pt>
                <c:pt idx="151">
                  <c:v>1.5985631034710001E-4</c:v>
                </c:pt>
                <c:pt idx="152">
                  <c:v>6.0210008086870001E-5</c:v>
                </c:pt>
                <c:pt idx="153">
                  <c:v>5.228253576206E-5</c:v>
                </c:pt>
                <c:pt idx="154">
                  <c:v>1.4926481526349999E-4</c:v>
                </c:pt>
                <c:pt idx="155">
                  <c:v>7.6538875873669997E-5</c:v>
                </c:pt>
                <c:pt idx="156">
                  <c:v>1.667784963502E-4</c:v>
                </c:pt>
                <c:pt idx="157">
                  <c:v>7.2129936597780005E-5</c:v>
                </c:pt>
                <c:pt idx="158">
                  <c:v>7.1139002102430004E-5</c:v>
                </c:pt>
                <c:pt idx="159">
                  <c:v>1.5898027049839999E-4</c:v>
                </c:pt>
                <c:pt idx="160">
                  <c:v>5.224663254921E-5</c:v>
                </c:pt>
                <c:pt idx="161">
                  <c:v>1.0243958968200001E-4</c:v>
                </c:pt>
                <c:pt idx="162">
                  <c:v>1.3046579260839999E-4</c:v>
                </c:pt>
                <c:pt idx="163">
                  <c:v>2.1628209651679999E-5</c:v>
                </c:pt>
                <c:pt idx="164">
                  <c:v>8.4401719504970002E-5</c:v>
                </c:pt>
                <c:pt idx="165">
                  <c:v>1.5432000509460001E-4</c:v>
                </c:pt>
                <c:pt idx="166">
                  <c:v>4.0384147723669999E-5</c:v>
                </c:pt>
                <c:pt idx="167">
                  <c:v>1.5322136459869999E-4</c:v>
                </c:pt>
                <c:pt idx="168">
                  <c:v>1.194793439936E-4</c:v>
                </c:pt>
                <c:pt idx="169">
                  <c:v>1.710222713882E-4</c:v>
                </c:pt>
                <c:pt idx="170">
                  <c:v>4.5374719775280003E-5</c:v>
                </c:pt>
                <c:pt idx="171">
                  <c:v>7.3939467256419996E-5</c:v>
                </c:pt>
                <c:pt idx="172">
                  <c:v>1.484893000452E-4</c:v>
                </c:pt>
                <c:pt idx="173">
                  <c:v>7.3989736847579994E-5</c:v>
                </c:pt>
                <c:pt idx="174">
                  <c:v>1.5803960559420001E-4</c:v>
                </c:pt>
                <c:pt idx="175">
                  <c:v>4.3033818656109997E-5</c:v>
                </c:pt>
                <c:pt idx="176">
                  <c:v>1.206641609315E-4</c:v>
                </c:pt>
                <c:pt idx="177">
                  <c:v>1.5758004155940001E-4</c:v>
                </c:pt>
                <c:pt idx="178">
                  <c:v>2.279148066009E-5</c:v>
                </c:pt>
                <c:pt idx="179">
                  <c:v>1.4400137297339999E-4</c:v>
                </c:pt>
                <c:pt idx="180">
                  <c:v>1.2487922504080001E-4</c:v>
                </c:pt>
                <c:pt idx="181">
                  <c:v>1.1109949264209999E-4</c:v>
                </c:pt>
                <c:pt idx="182">
                  <c:v>1.740166189848E-4</c:v>
                </c:pt>
                <c:pt idx="183">
                  <c:v>9.4031012849879995E-5</c:v>
                </c:pt>
                <c:pt idx="184">
                  <c:v>1.8037870177070001E-4</c:v>
                </c:pt>
                <c:pt idx="185">
                  <c:v>3.0108594728519999E-5</c:v>
                </c:pt>
                <c:pt idx="186">
                  <c:v>8.260655158665E-5</c:v>
                </c:pt>
                <c:pt idx="187">
                  <c:v>1.785476197256E-4</c:v>
                </c:pt>
                <c:pt idx="188">
                  <c:v>5.9700178098860002E-5</c:v>
                </c:pt>
                <c:pt idx="189">
                  <c:v>3.316038419143E-5</c:v>
                </c:pt>
                <c:pt idx="190">
                  <c:v>1.1471855395939999E-4</c:v>
                </c:pt>
                <c:pt idx="191">
                  <c:v>1.981077948585E-4</c:v>
                </c:pt>
                <c:pt idx="192">
                  <c:v>5.1126447942809999E-5</c:v>
                </c:pt>
                <c:pt idx="193">
                  <c:v>7.6402444392440006E-5</c:v>
                </c:pt>
                <c:pt idx="194">
                  <c:v>1.43089418998E-4</c:v>
                </c:pt>
                <c:pt idx="195">
                  <c:v>1.9242787675469999E-4</c:v>
                </c:pt>
                <c:pt idx="196">
                  <c:v>6.3032013713380003E-5</c:v>
                </c:pt>
                <c:pt idx="197">
                  <c:v>1.385655923514E-4</c:v>
                </c:pt>
                <c:pt idx="198">
                  <c:v>1.8786096188710001E-4</c:v>
                </c:pt>
                <c:pt idx="199">
                  <c:v>4.5941993448649997E-5</c:v>
                </c:pt>
                <c:pt idx="200">
                  <c:v>1.4173227828E-4</c:v>
                </c:pt>
                <c:pt idx="201">
                  <c:v>1.9436667207630001E-4</c:v>
                </c:pt>
                <c:pt idx="202">
                  <c:v>1.002997450996E-4</c:v>
                </c:pt>
                <c:pt idx="203">
                  <c:v>5.3093954193170002E-5</c:v>
                </c:pt>
                <c:pt idx="204">
                  <c:v>1.402171474183E-4</c:v>
                </c:pt>
                <c:pt idx="205">
                  <c:v>1.9328237976880001E-4</c:v>
                </c:pt>
                <c:pt idx="206">
                  <c:v>1.066331096808E-4</c:v>
                </c:pt>
                <c:pt idx="207">
                  <c:v>5.2131741540509999E-5</c:v>
                </c:pt>
                <c:pt idx="208">
                  <c:v>1.223947037943E-4</c:v>
                </c:pt>
                <c:pt idx="209">
                  <c:v>1.920042268466E-4</c:v>
                </c:pt>
                <c:pt idx="210">
                  <c:v>4.6789315092609999E-5</c:v>
                </c:pt>
                <c:pt idx="211">
                  <c:v>8.3942155470139994E-5</c:v>
                </c:pt>
                <c:pt idx="212">
                  <c:v>2.012744807871E-4</c:v>
                </c:pt>
                <c:pt idx="213">
                  <c:v>1.4787176041859999E-4</c:v>
                </c:pt>
                <c:pt idx="214">
                  <c:v>4.8527039325559998E-5</c:v>
                </c:pt>
                <c:pt idx="215">
                  <c:v>1.19199299661E-4</c:v>
                </c:pt>
                <c:pt idx="216">
                  <c:v>1.6901886556299999E-4</c:v>
                </c:pt>
                <c:pt idx="217">
                  <c:v>5.5118904128899999E-5</c:v>
                </c:pt>
                <c:pt idx="218">
                  <c:v>2.0045587734780001E-4</c:v>
                </c:pt>
                <c:pt idx="219">
                  <c:v>2.253153943457E-4</c:v>
                </c:pt>
                <c:pt idx="220">
                  <c:v>5.498965401785E-5</c:v>
                </c:pt>
                <c:pt idx="221">
                  <c:v>1.411578268744E-4</c:v>
                </c:pt>
                <c:pt idx="222">
                  <c:v>6.5832478867379997E-5</c:v>
                </c:pt>
                <c:pt idx="223">
                  <c:v>2.2166760754769999E-4</c:v>
                </c:pt>
                <c:pt idx="224">
                  <c:v>8.2814789493570003E-5</c:v>
                </c:pt>
                <c:pt idx="225">
                  <c:v>2.078160759993E-4</c:v>
                </c:pt>
                <c:pt idx="226">
                  <c:v>6.9824942329429996E-5</c:v>
                </c:pt>
                <c:pt idx="227">
                  <c:v>2.2824511688669999E-4</c:v>
                </c:pt>
                <c:pt idx="228">
                  <c:v>8.5766048869120005E-5</c:v>
                </c:pt>
                <c:pt idx="229">
                  <c:v>1.5866431931499999E-4</c:v>
                </c:pt>
                <c:pt idx="230">
                  <c:v>5.740954293287E-5</c:v>
                </c:pt>
                <c:pt idx="231">
                  <c:v>1.4014534826859999E-4</c:v>
                </c:pt>
                <c:pt idx="232">
                  <c:v>1.3485318049790001E-4</c:v>
                </c:pt>
                <c:pt idx="233">
                  <c:v>8.4049868746659999E-5</c:v>
                </c:pt>
                <c:pt idx="234">
                  <c:v>2.002835390158E-4</c:v>
                </c:pt>
                <c:pt idx="235">
                  <c:v>8.9859036961570003E-5</c:v>
                </c:pt>
                <c:pt idx="236">
                  <c:v>1.5745079144839999E-4</c:v>
                </c:pt>
                <c:pt idx="237">
                  <c:v>2.132877561962E-4</c:v>
                </c:pt>
                <c:pt idx="238">
                  <c:v>8.2850696344389995E-5</c:v>
                </c:pt>
                <c:pt idx="239">
                  <c:v>1.3857278099749999E-4</c:v>
                </c:pt>
                <c:pt idx="240">
                  <c:v>2.0656664855780001E-4</c:v>
                </c:pt>
                <c:pt idx="241">
                  <c:v>9.0239613200540002E-5</c:v>
                </c:pt>
                <c:pt idx="242">
                  <c:v>1.567183498992E-4</c:v>
                </c:pt>
                <c:pt idx="243">
                  <c:v>1.6723087173889999E-4</c:v>
                </c:pt>
                <c:pt idx="244">
                  <c:v>1.2104473717050001E-4</c:v>
                </c:pt>
                <c:pt idx="245">
                  <c:v>2.1284255490170001E-4</c:v>
                </c:pt>
                <c:pt idx="246">
                  <c:v>9.8202988738190002E-5</c:v>
                </c:pt>
                <c:pt idx="247">
                  <c:v>1.5547609655190001E-4</c:v>
                </c:pt>
                <c:pt idx="248">
                  <c:v>2.402942918707E-4</c:v>
                </c:pt>
                <c:pt idx="249">
                  <c:v>9.719051013235E-5</c:v>
                </c:pt>
                <c:pt idx="250">
                  <c:v>1.3936983305029999E-4</c:v>
                </c:pt>
                <c:pt idx="251">
                  <c:v>1.9355524273120001E-4</c:v>
                </c:pt>
                <c:pt idx="252">
                  <c:v>2.4038046831270001E-4</c:v>
                </c:pt>
                <c:pt idx="253">
                  <c:v>1.718911371427E-4</c:v>
                </c:pt>
                <c:pt idx="254">
                  <c:v>9.3119066150390003E-5</c:v>
                </c:pt>
                <c:pt idx="255">
                  <c:v>1.602512493264E-4</c:v>
                </c:pt>
                <c:pt idx="256">
                  <c:v>2.5242965784860001E-4</c:v>
                </c:pt>
                <c:pt idx="257">
                  <c:v>1.2993441487199999E-4</c:v>
                </c:pt>
                <c:pt idx="258">
                  <c:v>1.2834031076640001E-4</c:v>
                </c:pt>
                <c:pt idx="259">
                  <c:v>1.9874688587149999E-4</c:v>
                </c:pt>
                <c:pt idx="260">
                  <c:v>1.7667346401139999E-4</c:v>
                </c:pt>
                <c:pt idx="261">
                  <c:v>1.122627654695E-4</c:v>
                </c:pt>
                <c:pt idx="262">
                  <c:v>1.71438747202E-4</c:v>
                </c:pt>
                <c:pt idx="263">
                  <c:v>2.293078578077E-4</c:v>
                </c:pt>
                <c:pt idx="264">
                  <c:v>2.3756563314239999E-4</c:v>
                </c:pt>
                <c:pt idx="265">
                  <c:v>1.4076288789510001E-4</c:v>
                </c:pt>
                <c:pt idx="266">
                  <c:v>1.2762223195750001E-4</c:v>
                </c:pt>
                <c:pt idx="267">
                  <c:v>1.8655408348420001E-4</c:v>
                </c:pt>
                <c:pt idx="268">
                  <c:v>2.8000347083430001E-4</c:v>
                </c:pt>
                <c:pt idx="269">
                  <c:v>1.7442592070440001E-4</c:v>
                </c:pt>
                <c:pt idx="270">
                  <c:v>1.142877154052E-4</c:v>
                </c:pt>
                <c:pt idx="271">
                  <c:v>1.4303915668280001E-4</c:v>
                </c:pt>
                <c:pt idx="272">
                  <c:v>1.9628390145949999E-4</c:v>
                </c:pt>
                <c:pt idx="273">
                  <c:v>2.6401208015159998E-4</c:v>
                </c:pt>
                <c:pt idx="274">
                  <c:v>2.4084003234750001E-4</c:v>
                </c:pt>
                <c:pt idx="275">
                  <c:v>1.5120359603319999E-4</c:v>
                </c:pt>
                <c:pt idx="276">
                  <c:v>1.3413511624090001E-4</c:v>
                </c:pt>
                <c:pt idx="277">
                  <c:v>1.7169007333000001E-4</c:v>
                </c:pt>
                <c:pt idx="278">
                  <c:v>2.368332061451E-4</c:v>
                </c:pt>
                <c:pt idx="279">
                  <c:v>2.7550116647029999E-4</c:v>
                </c:pt>
                <c:pt idx="280">
                  <c:v>2.8001781902280002E-4</c:v>
                </c:pt>
                <c:pt idx="281">
                  <c:v>2.2520050697489999E-4</c:v>
                </c:pt>
                <c:pt idx="282">
                  <c:v>1.34307454573E-4</c:v>
                </c:pt>
                <c:pt idx="283">
                  <c:v>1.6514128947160001E-4</c:v>
                </c:pt>
                <c:pt idx="284">
                  <c:v>2.281661290908E-4</c:v>
                </c:pt>
                <c:pt idx="285">
                  <c:v>2.6595804956739999E-4</c:v>
                </c:pt>
                <c:pt idx="286">
                  <c:v>2.8120982460679998E-4</c:v>
                </c:pt>
                <c:pt idx="287">
                  <c:v>1.8235338211529999E-4</c:v>
                </c:pt>
                <c:pt idx="288">
                  <c:v>1.6142887761820001E-4</c:v>
                </c:pt>
                <c:pt idx="289">
                  <c:v>1.9688707834580001E-4</c:v>
                </c:pt>
                <c:pt idx="290">
                  <c:v>2.310527634108E-4</c:v>
                </c:pt>
                <c:pt idx="291">
                  <c:v>2.848504227586E-4</c:v>
                </c:pt>
                <c:pt idx="292">
                  <c:v>2.4965073680509997E-4</c:v>
                </c:pt>
                <c:pt idx="293">
                  <c:v>1.546144194435E-4</c:v>
                </c:pt>
                <c:pt idx="294">
                  <c:v>1.7173316155089999E-4</c:v>
                </c:pt>
                <c:pt idx="295">
                  <c:v>2.135247195838E-4</c:v>
                </c:pt>
                <c:pt idx="296">
                  <c:v>2.732320863288E-4</c:v>
                </c:pt>
                <c:pt idx="297">
                  <c:v>2.9427866684270001E-4</c:v>
                </c:pt>
                <c:pt idx="298">
                  <c:v>2.377307973802E-4</c:v>
                </c:pt>
                <c:pt idx="299">
                  <c:v>1.7110843327829999E-4</c:v>
                </c:pt>
                <c:pt idx="300">
                  <c:v>1.5151954721659999E-4</c:v>
                </c:pt>
                <c:pt idx="301">
                  <c:v>2.078591642203E-4</c:v>
                </c:pt>
                <c:pt idx="302">
                  <c:v>2.6900265947919999E-4</c:v>
                </c:pt>
                <c:pt idx="303">
                  <c:v>3.1808979110790002E-4</c:v>
                </c:pt>
                <c:pt idx="304">
                  <c:v>2.7695886092259997E-4</c:v>
                </c:pt>
                <c:pt idx="305">
                  <c:v>1.8560622993389999E-4</c:v>
                </c:pt>
                <c:pt idx="306">
                  <c:v>1.6518437769260001E-4</c:v>
                </c:pt>
                <c:pt idx="307">
                  <c:v>2.31016863836E-4</c:v>
                </c:pt>
                <c:pt idx="308">
                  <c:v>2.9459461802620001E-4</c:v>
                </c:pt>
                <c:pt idx="309">
                  <c:v>3.2470320002179998E-4</c:v>
                </c:pt>
                <c:pt idx="310">
                  <c:v>2.7770563610829998E-4</c:v>
                </c:pt>
                <c:pt idx="311">
                  <c:v>1.8628839461600001E-4</c:v>
                </c:pt>
                <c:pt idx="312">
                  <c:v>1.4325458323580001E-4</c:v>
                </c:pt>
                <c:pt idx="313">
                  <c:v>1.5814731887079999E-4</c:v>
                </c:pt>
                <c:pt idx="314">
                  <c:v>2.3325723304879999E-4</c:v>
                </c:pt>
                <c:pt idx="315">
                  <c:v>3.3400219399480001E-4</c:v>
                </c:pt>
                <c:pt idx="316">
                  <c:v>3.328029997647E-4</c:v>
                </c:pt>
                <c:pt idx="317">
                  <c:v>2.252938575111E-4</c:v>
                </c:pt>
                <c:pt idx="318">
                  <c:v>1.4816616021559999E-4</c:v>
                </c:pt>
                <c:pt idx="319">
                  <c:v>2.331854193471E-4</c:v>
                </c:pt>
                <c:pt idx="320">
                  <c:v>3.0817327206020002E-4</c:v>
                </c:pt>
                <c:pt idx="321">
                  <c:v>3.4977812902070002E-4</c:v>
                </c:pt>
                <c:pt idx="322">
                  <c:v>3.0594726558769999E-4</c:v>
                </c:pt>
                <c:pt idx="323">
                  <c:v>2.4718773784119998E-4</c:v>
                </c:pt>
                <c:pt idx="324">
                  <c:v>1.700026186882E-4</c:v>
                </c:pt>
                <c:pt idx="325">
                  <c:v>1.8541954341340001E-4</c:v>
                </c:pt>
                <c:pt idx="326">
                  <c:v>2.3746510851199999E-4</c:v>
                </c:pt>
                <c:pt idx="327">
                  <c:v>3.0267288093459998E-4</c:v>
                </c:pt>
                <c:pt idx="328">
                  <c:v>3.4396178671159999E-4</c:v>
                </c:pt>
                <c:pt idx="329">
                  <c:v>3.5034542088400002E-4</c:v>
                </c:pt>
                <c:pt idx="330">
                  <c:v>2.9695706325579999E-4</c:v>
                </c:pt>
                <c:pt idx="331">
                  <c:v>2.3241709277500001E-4</c:v>
                </c:pt>
                <c:pt idx="332">
                  <c:v>1.8427781469650001E-4</c:v>
                </c:pt>
                <c:pt idx="333">
                  <c:v>1.9463234639259999E-4</c:v>
                </c:pt>
                <c:pt idx="334">
                  <c:v>2.3541144037149999E-4</c:v>
                </c:pt>
                <c:pt idx="335">
                  <c:v>2.7647055685519999E-4</c:v>
                </c:pt>
                <c:pt idx="336">
                  <c:v>3.1807544291949998E-4</c:v>
                </c:pt>
                <c:pt idx="337">
                  <c:v>3.4908880479630003E-4</c:v>
                </c:pt>
                <c:pt idx="338">
                  <c:v>3.1736455275680001E-4</c:v>
                </c:pt>
                <c:pt idx="339">
                  <c:v>2.242167538498E-4</c:v>
                </c:pt>
                <c:pt idx="340">
                  <c:v>1.8297092174180001E-4</c:v>
                </c:pt>
                <c:pt idx="341">
                  <c:v>2.171509695472E-4</c:v>
                </c:pt>
                <c:pt idx="342">
                  <c:v>2.396408526693E-4</c:v>
                </c:pt>
                <c:pt idx="343">
                  <c:v>2.6149165933020001E-4</c:v>
                </c:pt>
                <c:pt idx="344">
                  <c:v>2.798526547849E-4</c:v>
                </c:pt>
                <c:pt idx="345">
                  <c:v>2.9901790549050002E-4</c:v>
                </c:pt>
                <c:pt idx="346">
                  <c:v>3.1788874184709997E-4</c:v>
                </c:pt>
                <c:pt idx="347">
                  <c:v>3.3474178053440002E-4</c:v>
                </c:pt>
                <c:pt idx="348">
                  <c:v>3.4241075627510002E-4</c:v>
                </c:pt>
                <c:pt idx="349">
                  <c:v>3.2741032191549999E-4</c:v>
                </c:pt>
                <c:pt idx="350">
                  <c:v>3.0019553378219998E-4</c:v>
                </c:pt>
                <c:pt idx="351">
                  <c:v>2.6840667123910001E-4</c:v>
                </c:pt>
                <c:pt idx="352">
                  <c:v>2.3578482796440001E-4</c:v>
                </c:pt>
                <c:pt idx="353">
                  <c:v>2.0050615421499999E-4</c:v>
                </c:pt>
                <c:pt idx="354">
                  <c:v>1.715536491247E-4</c:v>
                </c:pt>
                <c:pt idx="355">
                  <c:v>1.6040205082389999E-4</c:v>
                </c:pt>
                <c:pt idx="356">
                  <c:v>3.1736455275680001E-4</c:v>
                </c:pt>
                <c:pt idx="357">
                  <c:v>2.2523640654980001E-4</c:v>
                </c:pt>
                <c:pt idx="358">
                  <c:v>1.725517504383E-4</c:v>
                </c:pt>
                <c:pt idx="359">
                  <c:v>1.5885102038739999E-4</c:v>
                </c:pt>
                <c:pt idx="360">
                  <c:v>2.038738894043E-4</c:v>
                </c:pt>
                <c:pt idx="361">
                  <c:v>2.7180311735720001E-4</c:v>
                </c:pt>
                <c:pt idx="362">
                  <c:v>3.1668954761700002E-4</c:v>
                </c:pt>
                <c:pt idx="363">
                  <c:v>3.3546704798939999E-4</c:v>
                </c:pt>
                <c:pt idx="364">
                  <c:v>2.5040470063689998E-4</c:v>
                </c:pt>
                <c:pt idx="365">
                  <c:v>1.8967768119180001E-4</c:v>
                </c:pt>
                <c:pt idx="366">
                  <c:v>1.7237942665819999E-4</c:v>
                </c:pt>
                <c:pt idx="367">
                  <c:v>2.2214872296899999E-4</c:v>
                </c:pt>
                <c:pt idx="368">
                  <c:v>2.675665309653E-4</c:v>
                </c:pt>
                <c:pt idx="369">
                  <c:v>3.3444020664319998E-4</c:v>
                </c:pt>
                <c:pt idx="370">
                  <c:v>3.2988048042169999E-4</c:v>
                </c:pt>
                <c:pt idx="371">
                  <c:v>2.6530461036599999E-4</c:v>
                </c:pt>
                <c:pt idx="372">
                  <c:v>2.0068566664120001E-4</c:v>
                </c:pt>
                <c:pt idx="373">
                  <c:v>1.702252193354E-4</c:v>
                </c:pt>
                <c:pt idx="374">
                  <c:v>2.0271779794709999E-4</c:v>
                </c:pt>
                <c:pt idx="375">
                  <c:v>2.4661328643559998E-4</c:v>
                </c:pt>
                <c:pt idx="376">
                  <c:v>3.1961209606380002E-4</c:v>
                </c:pt>
                <c:pt idx="377">
                  <c:v>3.569875261746E-4</c:v>
                </c:pt>
                <c:pt idx="378">
                  <c:v>3.3006718149409999E-4</c:v>
                </c:pt>
                <c:pt idx="379">
                  <c:v>2.334726450499E-4</c:v>
                </c:pt>
                <c:pt idx="380">
                  <c:v>1.8769581220110001E-4</c:v>
                </c:pt>
                <c:pt idx="381">
                  <c:v>2.6752342819239997E-4</c:v>
                </c:pt>
                <c:pt idx="382">
                  <c:v>3.3794436603780002E-4</c:v>
                </c:pt>
                <c:pt idx="383">
                  <c:v>3.8503526593559997E-4</c:v>
                </c:pt>
                <c:pt idx="384">
                  <c:v>2.9886711854489999E-4</c:v>
                </c:pt>
                <c:pt idx="385">
                  <c:v>2.0709801174229999E-4</c:v>
                </c:pt>
                <c:pt idx="386">
                  <c:v>1.9232735212429999E-4</c:v>
                </c:pt>
                <c:pt idx="387">
                  <c:v>2.6210202486249998E-4</c:v>
                </c:pt>
                <c:pt idx="388">
                  <c:v>3.352372732479E-4</c:v>
                </c:pt>
                <c:pt idx="389">
                  <c:v>3.7441504537129999E-4</c:v>
                </c:pt>
                <c:pt idx="390">
                  <c:v>2.4669227423149999E-4</c:v>
                </c:pt>
                <c:pt idx="391">
                  <c:v>2.1040831052229999E-4</c:v>
                </c:pt>
                <c:pt idx="392">
                  <c:v>3.4209480509159998E-4</c:v>
                </c:pt>
                <c:pt idx="393">
                  <c:v>3.7198080099189998E-4</c:v>
                </c:pt>
                <c:pt idx="394">
                  <c:v>3.7498949677679998E-4</c:v>
                </c:pt>
                <c:pt idx="395">
                  <c:v>3.5401474451649998E-4</c:v>
                </c:pt>
                <c:pt idx="396">
                  <c:v>3.2373380963689999E-4</c:v>
                </c:pt>
                <c:pt idx="397">
                  <c:v>2.9284969787110002E-4</c:v>
                </c:pt>
                <c:pt idx="398">
                  <c:v>2.2469068062489999E-4</c:v>
                </c:pt>
                <c:pt idx="399">
                  <c:v>1.9245660223529999E-4</c:v>
                </c:pt>
                <c:pt idx="400">
                  <c:v>3.7095395964570002E-4</c:v>
                </c:pt>
                <c:pt idx="401">
                  <c:v>2.2380745213010001E-4</c:v>
                </c:pt>
                <c:pt idx="402">
                  <c:v>2.2971715952739999E-4</c:v>
                </c:pt>
                <c:pt idx="403">
                  <c:v>3.450748044997E-4</c:v>
                </c:pt>
                <c:pt idx="404">
                  <c:v>3.090564860031E-4</c:v>
                </c:pt>
                <c:pt idx="405">
                  <c:v>2.0135346858299999E-4</c:v>
                </c:pt>
                <c:pt idx="406">
                  <c:v>2.5220704264940002E-4</c:v>
                </c:pt>
                <c:pt idx="407">
                  <c:v>3.2639782875779999E-4</c:v>
                </c:pt>
                <c:pt idx="408">
                  <c:v>3.8756287540309999E-4</c:v>
                </c:pt>
                <c:pt idx="409">
                  <c:v>2.9832855216229998E-4</c:v>
                </c:pt>
                <c:pt idx="410">
                  <c:v>3.4608007990759998E-4</c:v>
                </c:pt>
                <c:pt idx="411">
                  <c:v>3.255146148149E-4</c:v>
                </c:pt>
                <c:pt idx="412">
                  <c:v>2.1885996102360001E-4</c:v>
                </c:pt>
                <c:pt idx="413">
                  <c:v>3.4817683626900002E-4</c:v>
                </c:pt>
                <c:pt idx="414">
                  <c:v>2.4268546258100001E-4</c:v>
                </c:pt>
                <c:pt idx="415">
                  <c:v>3.1518880859950001E-4</c:v>
                </c:pt>
                <c:pt idx="416">
                  <c:v>3.6273209843780001E-4</c:v>
                </c:pt>
                <c:pt idx="417">
                  <c:v>2.302987850271E-4</c:v>
                </c:pt>
                <c:pt idx="418">
                  <c:v>3.1354441307489999E-4</c:v>
                </c:pt>
                <c:pt idx="419">
                  <c:v>3.7957078893670001E-4</c:v>
                </c:pt>
                <c:pt idx="420">
                  <c:v>2.5859786546789999E-4</c:v>
                </c:pt>
                <c:pt idx="421">
                  <c:v>2.9791207634839999E-4</c:v>
                </c:pt>
                <c:pt idx="422">
                  <c:v>2.5163977989000003E-4</c:v>
                </c:pt>
                <c:pt idx="423">
                  <c:v>3.47250548657E-4</c:v>
                </c:pt>
                <c:pt idx="424">
                  <c:v>3.953754494432E-4</c:v>
                </c:pt>
                <c:pt idx="425">
                  <c:v>2.954275696538E-4</c:v>
                </c:pt>
                <c:pt idx="426">
                  <c:v>2.440928801661E-4</c:v>
                </c:pt>
                <c:pt idx="427">
                  <c:v>2.9918306972830002E-4</c:v>
                </c:pt>
                <c:pt idx="428">
                  <c:v>3.5639153793450001E-4</c:v>
                </c:pt>
                <c:pt idx="429">
                  <c:v>4.0283618727700001E-4</c:v>
                </c:pt>
                <c:pt idx="430">
                  <c:v>3.5157331149090001E-4</c:v>
                </c:pt>
                <c:pt idx="431">
                  <c:v>2.8525255038399998E-4</c:v>
                </c:pt>
                <c:pt idx="432">
                  <c:v>2.5465566432100002E-4</c:v>
                </c:pt>
                <c:pt idx="433">
                  <c:v>2.9985804576430002E-4</c:v>
                </c:pt>
                <c:pt idx="434">
                  <c:v>3.5420860513110002E-4</c:v>
                </c:pt>
                <c:pt idx="435">
                  <c:v>3.9791024755690002E-4</c:v>
                </c:pt>
                <c:pt idx="436">
                  <c:v>3.3120889565909999E-4</c:v>
                </c:pt>
                <c:pt idx="437">
                  <c:v>2.6335145230409998E-4</c:v>
                </c:pt>
                <c:pt idx="438">
                  <c:v>2.7868940378540001E-4</c:v>
                </c:pt>
                <c:pt idx="439">
                  <c:v>3.550200199243E-4</c:v>
                </c:pt>
                <c:pt idx="440">
                  <c:v>4.0086868102659999E-4</c:v>
                </c:pt>
                <c:pt idx="441">
                  <c:v>3.0965966288929998E-4</c:v>
                </c:pt>
                <c:pt idx="442">
                  <c:v>2.734259469435E-4</c:v>
                </c:pt>
                <c:pt idx="443">
                  <c:v>4.0389175410379999E-4</c:v>
                </c:pt>
                <c:pt idx="444">
                  <c:v>2.7790671447290002E-4</c:v>
                </c:pt>
                <c:pt idx="445">
                  <c:v>3.0182555201460002E-4</c:v>
                </c:pt>
                <c:pt idx="446">
                  <c:v>3.621791838668E-4</c:v>
                </c:pt>
                <c:pt idx="447">
                  <c:v>3.7129144766369999E-4</c:v>
                </c:pt>
                <c:pt idx="448">
                  <c:v>2.7158769080419998E-4</c:v>
                </c:pt>
                <c:pt idx="449">
                  <c:v>3.9965513860809999E-4</c:v>
                </c:pt>
                <c:pt idx="450">
                  <c:v>3.1324283918369999E-4</c:v>
                </c:pt>
                <c:pt idx="451">
                  <c:v>3.9334333268929998E-4</c:v>
                </c:pt>
                <c:pt idx="452">
                  <c:v>2.7224831865170002E-4</c:v>
                </c:pt>
                <c:pt idx="453">
                  <c:v>2.7288740966469998E-4</c:v>
                </c:pt>
                <c:pt idx="454">
                  <c:v>2.8108057449569999E-4</c:v>
                </c:pt>
                <c:pt idx="455">
                  <c:v>2.9304358758960002E-4</c:v>
                </c:pt>
                <c:pt idx="456">
                  <c:v>3.014808753505E-4</c:v>
                </c:pt>
                <c:pt idx="457">
                  <c:v>3.0606216751039999E-4</c:v>
                </c:pt>
                <c:pt idx="458">
                  <c:v>3.1988497357819998E-4</c:v>
                </c:pt>
                <c:pt idx="459">
                  <c:v>3.319485113025E-4</c:v>
                </c:pt>
                <c:pt idx="460">
                  <c:v>3.3218547469000001E-4</c:v>
                </c:pt>
                <c:pt idx="461">
                  <c:v>3.3444020664319998E-4</c:v>
                </c:pt>
                <c:pt idx="462">
                  <c:v>3.2404976082030002E-4</c:v>
                </c:pt>
                <c:pt idx="463">
                  <c:v>2.9405605164359999E-4</c:v>
                </c:pt>
                <c:pt idx="464">
                  <c:v>2.5492135318929998E-4</c:v>
                </c:pt>
                <c:pt idx="465">
                  <c:v>1.949411234818E-4</c:v>
                </c:pt>
                <c:pt idx="466">
                  <c:v>1.6304453311019999E-4</c:v>
                </c:pt>
                <c:pt idx="467">
                  <c:v>2.1845784795000001E-4</c:v>
                </c:pt>
                <c:pt idx="468">
                  <c:v>2.8322040452620002E-4</c:v>
                </c:pt>
                <c:pt idx="469">
                  <c:v>3.0492761288769999E-4</c:v>
                </c:pt>
                <c:pt idx="470">
                  <c:v>3.1946849776429999E-4</c:v>
                </c:pt>
                <c:pt idx="471">
                  <c:v>3.325804136693E-4</c:v>
                </c:pt>
                <c:pt idx="472">
                  <c:v>3.1999268685470002E-4</c:v>
                </c:pt>
                <c:pt idx="473">
                  <c:v>2.9013541643510001E-4</c:v>
                </c:pt>
                <c:pt idx="474">
                  <c:v>2.556465915404E-4</c:v>
                </c:pt>
                <c:pt idx="475">
                  <c:v>2.2145936964080001E-4</c:v>
                </c:pt>
                <c:pt idx="476">
                  <c:v>1.846512022894E-4</c:v>
                </c:pt>
                <c:pt idx="477">
                  <c:v>1.603517739568E-4</c:v>
                </c:pt>
                <c:pt idx="478">
                  <c:v>1.5427693142559999E-4</c:v>
                </c:pt>
                <c:pt idx="479">
                  <c:v>1.6462428902740001E-4</c:v>
                </c:pt>
                <c:pt idx="480">
                  <c:v>1.835884613683E-4</c:v>
                </c:pt>
                <c:pt idx="481">
                  <c:v>2.0530284382399999E-4</c:v>
                </c:pt>
                <c:pt idx="482">
                  <c:v>2.2493481810669999E-4</c:v>
                </c:pt>
                <c:pt idx="483">
                  <c:v>2.4078977003230001E-4</c:v>
                </c:pt>
                <c:pt idx="484">
                  <c:v>2.6229591458100003E-4</c:v>
                </c:pt>
                <c:pt idx="485">
                  <c:v>2.8462064801719998E-4</c:v>
                </c:pt>
                <c:pt idx="486">
                  <c:v>3.0402283300650003E-4</c:v>
                </c:pt>
                <c:pt idx="487">
                  <c:v>3.1135432072919999E-4</c:v>
                </c:pt>
                <c:pt idx="488">
                  <c:v>3.0552360112780003E-4</c:v>
                </c:pt>
                <c:pt idx="489">
                  <c:v>2.7767691062759999E-4</c:v>
                </c:pt>
                <c:pt idx="490">
                  <c:v>2.422546240268E-4</c:v>
                </c:pt>
                <c:pt idx="491">
                  <c:v>2.0764373766720001E-4</c:v>
                </c:pt>
                <c:pt idx="492">
                  <c:v>1.454590528738E-4</c:v>
                </c:pt>
                <c:pt idx="493">
                  <c:v>1.468736445531E-4</c:v>
                </c:pt>
                <c:pt idx="494">
                  <c:v>2.6984998839909999E-4</c:v>
                </c:pt>
                <c:pt idx="495">
                  <c:v>1.7134539666589999E-4</c:v>
                </c:pt>
                <c:pt idx="496">
                  <c:v>1.5016958059280001E-4</c:v>
                </c:pt>
                <c:pt idx="497">
                  <c:v>2.124835154973E-4</c:v>
                </c:pt>
                <c:pt idx="498">
                  <c:v>2.9268453363330002E-4</c:v>
                </c:pt>
                <c:pt idx="499">
                  <c:v>1.6009327373469999E-4</c:v>
                </c:pt>
                <c:pt idx="500">
                  <c:v>2.6310732937420001E-4</c:v>
                </c:pt>
                <c:pt idx="501">
                  <c:v>1.4423833636099999E-4</c:v>
                </c:pt>
                <c:pt idx="502">
                  <c:v>2.0347176177889999E-4</c:v>
                </c:pt>
                <c:pt idx="503">
                  <c:v>2.9214599635449999E-4</c:v>
                </c:pt>
                <c:pt idx="504">
                  <c:v>1.5781700494699999E-4</c:v>
                </c:pt>
                <c:pt idx="505">
                  <c:v>3.0245745438149999E-4</c:v>
                </c:pt>
                <c:pt idx="506">
                  <c:v>1.1826580885100001E-4</c:v>
                </c:pt>
                <c:pt idx="507">
                  <c:v>3.045254852623E-4</c:v>
                </c:pt>
                <c:pt idx="508">
                  <c:v>1.5960498421919999E-4</c:v>
                </c:pt>
                <c:pt idx="509">
                  <c:v>2.7660699561240002E-4</c:v>
                </c:pt>
                <c:pt idx="510">
                  <c:v>2.7957980637439999E-4</c:v>
                </c:pt>
                <c:pt idx="511">
                  <c:v>1.8991464457940001E-4</c:v>
                </c:pt>
                <c:pt idx="512">
                  <c:v>1.385871437378E-4</c:v>
                </c:pt>
                <c:pt idx="513">
                  <c:v>1.972820173251E-4</c:v>
                </c:pt>
                <c:pt idx="514">
                  <c:v>2.676526783034E-4</c:v>
                </c:pt>
                <c:pt idx="515">
                  <c:v>3.1704141292719998E-4</c:v>
                </c:pt>
                <c:pt idx="516">
                  <c:v>1.7526606097819999E-4</c:v>
                </c:pt>
                <c:pt idx="517">
                  <c:v>1.8269805877940001E-4</c:v>
                </c:pt>
                <c:pt idx="518">
                  <c:v>2.4624707293699998E-4</c:v>
                </c:pt>
                <c:pt idx="519">
                  <c:v>3.058395523112E-4</c:v>
                </c:pt>
                <c:pt idx="520">
                  <c:v>2.8347890474829997E-4</c:v>
                </c:pt>
                <c:pt idx="521">
                  <c:v>1.8385415023659999E-4</c:v>
                </c:pt>
                <c:pt idx="522">
                  <c:v>1.553396723466E-4</c:v>
                </c:pt>
                <c:pt idx="523">
                  <c:v>2.1493931126320001E-4</c:v>
                </c:pt>
                <c:pt idx="524">
                  <c:v>2.9884558171029999E-4</c:v>
                </c:pt>
                <c:pt idx="525">
                  <c:v>2.5438997545280002E-4</c:v>
                </c:pt>
                <c:pt idx="526">
                  <c:v>1.6040205082389999E-4</c:v>
                </c:pt>
                <c:pt idx="527">
                  <c:v>1.4818771160210001E-4</c:v>
                </c:pt>
                <c:pt idx="528">
                  <c:v>1.8766708672050001E-4</c:v>
                </c:pt>
                <c:pt idx="529">
                  <c:v>2.3331468401010001E-4</c:v>
                </c:pt>
                <c:pt idx="530">
                  <c:v>3.0129417427820002E-4</c:v>
                </c:pt>
                <c:pt idx="531">
                  <c:v>3.0712489387950002E-4</c:v>
                </c:pt>
                <c:pt idx="532">
                  <c:v>2.4664201191630002E-4</c:v>
                </c:pt>
                <c:pt idx="533">
                  <c:v>1.825688086683E-4</c:v>
                </c:pt>
                <c:pt idx="534">
                  <c:v>1.5515297127419999E-4</c:v>
                </c:pt>
                <c:pt idx="535">
                  <c:v>2.1030777134E-4</c:v>
                </c:pt>
                <c:pt idx="536">
                  <c:v>3.0201944173310002E-4</c:v>
                </c:pt>
                <c:pt idx="537">
                  <c:v>3.257156640757E-4</c:v>
                </c:pt>
                <c:pt idx="538">
                  <c:v>2.0542491984090001E-4</c:v>
                </c:pt>
                <c:pt idx="539">
                  <c:v>1.7927287262860001E-4</c:v>
                </c:pt>
                <c:pt idx="540">
                  <c:v>2.6221692678519997E-4</c:v>
                </c:pt>
                <c:pt idx="541">
                  <c:v>3.2875311444509998E-4</c:v>
                </c:pt>
                <c:pt idx="542">
                  <c:v>3.170198760927E-4</c:v>
                </c:pt>
                <c:pt idx="543">
                  <c:v>2.270962140756E-4</c:v>
                </c:pt>
                <c:pt idx="544">
                  <c:v>1.7706840299070001E-4</c:v>
                </c:pt>
                <c:pt idx="545">
                  <c:v>2.3234527907329999E-4</c:v>
                </c:pt>
                <c:pt idx="546">
                  <c:v>2.9871630249540002E-4</c:v>
                </c:pt>
                <c:pt idx="547">
                  <c:v>3.4605854307299998E-4</c:v>
                </c:pt>
                <c:pt idx="548">
                  <c:v>2.8813918470410002E-4</c:v>
                </c:pt>
                <c:pt idx="549">
                  <c:v>1.780234306352E-4</c:v>
                </c:pt>
                <c:pt idx="550">
                  <c:v>3.3691752469170003E-4</c:v>
                </c:pt>
                <c:pt idx="551">
                  <c:v>1.7876304627860001E-4</c:v>
                </c:pt>
                <c:pt idx="552">
                  <c:v>2.513812796678E-4</c:v>
                </c:pt>
                <c:pt idx="553">
                  <c:v>3.3047646866180003E-4</c:v>
                </c:pt>
                <c:pt idx="554">
                  <c:v>3.0031759524719998E-4</c:v>
                </c:pt>
                <c:pt idx="555">
                  <c:v>2.077658136841E-4</c:v>
                </c:pt>
                <c:pt idx="556">
                  <c:v>1.830786350183E-4</c:v>
                </c:pt>
                <c:pt idx="557">
                  <c:v>2.27325988817E-4</c:v>
                </c:pt>
                <c:pt idx="558">
                  <c:v>2.6457218336870003E-4</c:v>
                </c:pt>
                <c:pt idx="559">
                  <c:v>3.0778552172709998E-4</c:v>
                </c:pt>
                <c:pt idx="560">
                  <c:v>3.5092703183180001E-4</c:v>
                </c:pt>
                <c:pt idx="561">
                  <c:v>3.5504874540489997E-4</c:v>
                </c:pt>
                <c:pt idx="562">
                  <c:v>2.9698575963269999E-4</c:v>
                </c:pt>
                <c:pt idx="563">
                  <c:v>2.3704144405199999E-4</c:v>
                </c:pt>
                <c:pt idx="564">
                  <c:v>1.8694184836930001E-4</c:v>
                </c:pt>
                <c:pt idx="565">
                  <c:v>1.898069313029E-4</c:v>
                </c:pt>
                <c:pt idx="566">
                  <c:v>2.3014799808150001E-4</c:v>
                </c:pt>
                <c:pt idx="567">
                  <c:v>2.802332455758E-4</c:v>
                </c:pt>
                <c:pt idx="568">
                  <c:v>3.3325538970530001E-4</c:v>
                </c:pt>
                <c:pt idx="569">
                  <c:v>3.741996188182E-4</c:v>
                </c:pt>
                <c:pt idx="570">
                  <c:v>3.6776575143450001E-4</c:v>
                </c:pt>
                <c:pt idx="571">
                  <c:v>3.1958337058309998E-4</c:v>
                </c:pt>
                <c:pt idx="572">
                  <c:v>2.6447165873829997E-4</c:v>
                </c:pt>
                <c:pt idx="573">
                  <c:v>2.115931129083E-4</c:v>
                </c:pt>
                <c:pt idx="574">
                  <c:v>1.7975397349800001E-4</c:v>
                </c:pt>
                <c:pt idx="575">
                  <c:v>2.118588017765E-4</c:v>
                </c:pt>
                <c:pt idx="576">
                  <c:v>2.6590059860609998E-4</c:v>
                </c:pt>
                <c:pt idx="577">
                  <c:v>3.1724246218800003E-4</c:v>
                </c:pt>
                <c:pt idx="578">
                  <c:v>3.7057339795869997E-4</c:v>
                </c:pt>
                <c:pt idx="579">
                  <c:v>3.9070085040290002E-4</c:v>
                </c:pt>
                <c:pt idx="580">
                  <c:v>3.145497175865E-4</c:v>
                </c:pt>
                <c:pt idx="581">
                  <c:v>1.8444296438250001E-4</c:v>
                </c:pt>
                <c:pt idx="582">
                  <c:v>2.6884468388740001E-4</c:v>
                </c:pt>
                <c:pt idx="583">
                  <c:v>3.2292239484380003E-4</c:v>
                </c:pt>
                <c:pt idx="584">
                  <c:v>3.6979070864619998E-4</c:v>
                </c:pt>
                <c:pt idx="585">
                  <c:v>3.9200772880579999E-4</c:v>
                </c:pt>
                <c:pt idx="586">
                  <c:v>3.3382984111090001E-4</c:v>
                </c:pt>
                <c:pt idx="587">
                  <c:v>2.4688616394999999E-4</c:v>
                </c:pt>
                <c:pt idx="588">
                  <c:v>1.9088403496430001E-4</c:v>
                </c:pt>
                <c:pt idx="589">
                  <c:v>2.384775871178E-4</c:v>
                </c:pt>
                <c:pt idx="590">
                  <c:v>3.3067035838030002E-4</c:v>
                </c:pt>
                <c:pt idx="591">
                  <c:v>3.746017464437E-4</c:v>
                </c:pt>
                <c:pt idx="592">
                  <c:v>1.9950084970329999E-4</c:v>
                </c:pt>
                <c:pt idx="593">
                  <c:v>2.2471940610560001E-4</c:v>
                </c:pt>
                <c:pt idx="594">
                  <c:v>2.4364767887159999E-4</c:v>
                </c:pt>
                <c:pt idx="595">
                  <c:v>2.6523997075859998E-4</c:v>
                </c:pt>
                <c:pt idx="596">
                  <c:v>2.8704770375039999E-4</c:v>
                </c:pt>
                <c:pt idx="597">
                  <c:v>3.0637093004770002E-4</c:v>
                </c:pt>
                <c:pt idx="598">
                  <c:v>3.27216432197E-4</c:v>
                </c:pt>
                <c:pt idx="599">
                  <c:v>3.4852151293309999E-4</c:v>
                </c:pt>
                <c:pt idx="600">
                  <c:v>3.623012453318E-4</c:v>
                </c:pt>
                <c:pt idx="601">
                  <c:v>3.6599210579879999E-4</c:v>
                </c:pt>
                <c:pt idx="602">
                  <c:v>3.5430915886539997E-4</c:v>
                </c:pt>
                <c:pt idx="603">
                  <c:v>3.2176630338650003E-4</c:v>
                </c:pt>
                <c:pt idx="604">
                  <c:v>2.8895059949719999E-4</c:v>
                </c:pt>
                <c:pt idx="605">
                  <c:v>2.259113971377E-4</c:v>
                </c:pt>
                <c:pt idx="606">
                  <c:v>1.8349511083219999E-4</c:v>
                </c:pt>
                <c:pt idx="607">
                  <c:v>2.5288201868530001E-4</c:v>
                </c:pt>
                <c:pt idx="608">
                  <c:v>3.4939756733369997E-4</c:v>
                </c:pt>
                <c:pt idx="609">
                  <c:v>3.6176267894919999E-4</c:v>
                </c:pt>
                <c:pt idx="610">
                  <c:v>2.7321054949430002E-4</c:v>
                </c:pt>
                <c:pt idx="611">
                  <c:v>1.870423729997E-4</c:v>
                </c:pt>
                <c:pt idx="612">
                  <c:v>2.3416917247230001E-4</c:v>
                </c:pt>
                <c:pt idx="613">
                  <c:v>2.7932130615229998E-4</c:v>
                </c:pt>
                <c:pt idx="614">
                  <c:v>3.24667285895E-4</c:v>
                </c:pt>
                <c:pt idx="615">
                  <c:v>3.6767238634640001E-4</c:v>
                </c:pt>
                <c:pt idx="616">
                  <c:v>3.5290172672830002E-4</c:v>
                </c:pt>
                <c:pt idx="617">
                  <c:v>2.1903229935559999E-4</c:v>
                </c:pt>
                <c:pt idx="618">
                  <c:v>2.7104196487930002E-4</c:v>
                </c:pt>
                <c:pt idx="619">
                  <c:v>1.793446863303E-4</c:v>
                </c:pt>
                <c:pt idx="620">
                  <c:v>2.3312079429160001E-4</c:v>
                </c:pt>
                <c:pt idx="621">
                  <c:v>2.9539165552709999E-4</c:v>
                </c:pt>
                <c:pt idx="622">
                  <c:v>3.4645348205230003E-4</c:v>
                </c:pt>
                <c:pt idx="623">
                  <c:v>2.8103747172280002E-4</c:v>
                </c:pt>
                <c:pt idx="624">
                  <c:v>1.881051139208E-4</c:v>
                </c:pt>
                <c:pt idx="625">
                  <c:v>2.123614540324E-4</c:v>
                </c:pt>
                <c:pt idx="626">
                  <c:v>2.7586737996900001E-4</c:v>
                </c:pt>
                <c:pt idx="627">
                  <c:v>3.1505236984229998E-4</c:v>
                </c:pt>
                <c:pt idx="628">
                  <c:v>3.477244754322E-4</c:v>
                </c:pt>
                <c:pt idx="629">
                  <c:v>2.61017732555E-4</c:v>
                </c:pt>
                <c:pt idx="630">
                  <c:v>2.0202127052470001E-4</c:v>
                </c:pt>
                <c:pt idx="631">
                  <c:v>2.6071615866389997E-4</c:v>
                </c:pt>
                <c:pt idx="632">
                  <c:v>3.2501915120520001E-4</c:v>
                </c:pt>
                <c:pt idx="633">
                  <c:v>3.6753594758919997E-4</c:v>
                </c:pt>
                <c:pt idx="634">
                  <c:v>3.6946038017050001E-4</c:v>
                </c:pt>
                <c:pt idx="635">
                  <c:v>3.0579647864219998E-4</c:v>
                </c:pt>
                <c:pt idx="636">
                  <c:v>2.13237493881E-4</c:v>
                </c:pt>
                <c:pt idx="637">
                  <c:v>2.1339546947270001E-4</c:v>
                </c:pt>
                <c:pt idx="638">
                  <c:v>2.5283175637009998E-4</c:v>
                </c:pt>
                <c:pt idx="639">
                  <c:v>3.1630179728380002E-4</c:v>
                </c:pt>
                <c:pt idx="640">
                  <c:v>3.6604236811400002E-4</c:v>
                </c:pt>
                <c:pt idx="641">
                  <c:v>3.0245745438149999E-4</c:v>
                </c:pt>
                <c:pt idx="642">
                  <c:v>2.160666772397E-4</c:v>
                </c:pt>
                <c:pt idx="643">
                  <c:v>2.3647418129259999E-4</c:v>
                </c:pt>
                <c:pt idx="644">
                  <c:v>2.7280123322269997E-4</c:v>
                </c:pt>
                <c:pt idx="645">
                  <c:v>3.095376014244E-4</c:v>
                </c:pt>
                <c:pt idx="646">
                  <c:v>3.5420144558880002E-4</c:v>
                </c:pt>
                <c:pt idx="647">
                  <c:v>2.7380653773429999E-4</c:v>
                </c:pt>
                <c:pt idx="648">
                  <c:v>2.7745432453230002E-4</c:v>
                </c:pt>
                <c:pt idx="649">
                  <c:v>2.51302291872E-4</c:v>
                </c:pt>
                <c:pt idx="650">
                  <c:v>3.1704141292719998E-4</c:v>
                </c:pt>
                <c:pt idx="651">
                  <c:v>3.4571386640890002E-4</c:v>
                </c:pt>
                <c:pt idx="652">
                  <c:v>3.5545806167650002E-4</c:v>
                </c:pt>
                <c:pt idx="653">
                  <c:v>2.949967165478E-4</c:v>
                </c:pt>
                <c:pt idx="654">
                  <c:v>2.2232106130099999E-4</c:v>
                </c:pt>
                <c:pt idx="655">
                  <c:v>2.069902984658E-4</c:v>
                </c:pt>
                <c:pt idx="656">
                  <c:v>2.5917231687339997E-4</c:v>
                </c:pt>
                <c:pt idx="657">
                  <c:v>3.189083945472E-4</c:v>
                </c:pt>
                <c:pt idx="658">
                  <c:v>3.522770130076E-4</c:v>
                </c:pt>
                <c:pt idx="659">
                  <c:v>2.6325811631979998E-4</c:v>
                </c:pt>
                <c:pt idx="660">
                  <c:v>2.344635868212E-4</c:v>
                </c:pt>
                <c:pt idx="661">
                  <c:v>2.8728466713800002E-4</c:v>
                </c:pt>
                <c:pt idx="662">
                  <c:v>3.545389336068E-4</c:v>
                </c:pt>
                <c:pt idx="663">
                  <c:v>3.2463140087200001E-4</c:v>
                </c:pt>
                <c:pt idx="664">
                  <c:v>2.2946583339939999E-4</c:v>
                </c:pt>
                <c:pt idx="665">
                  <c:v>2.2764194000049999E-4</c:v>
                </c:pt>
                <c:pt idx="666">
                  <c:v>2.6140551199210001E-4</c:v>
                </c:pt>
                <c:pt idx="667">
                  <c:v>2.9647594783460002E-4</c:v>
                </c:pt>
                <c:pt idx="668">
                  <c:v>3.4599393256940002E-4</c:v>
                </c:pt>
                <c:pt idx="669">
                  <c:v>2.5340620777569999E-4</c:v>
                </c:pt>
                <c:pt idx="670">
                  <c:v>2.5705399457370002E-4</c:v>
                </c:pt>
                <c:pt idx="671">
                  <c:v>2.9409196577030001E-4</c:v>
                </c:pt>
                <c:pt idx="672">
                  <c:v>3.3331284066660002E-4</c:v>
                </c:pt>
                <c:pt idx="673">
                  <c:v>3.6713384906759998E-4</c:v>
                </c:pt>
                <c:pt idx="674">
                  <c:v>2.8283265419300002E-4</c:v>
                </c:pt>
                <c:pt idx="675">
                  <c:v>3.0772088211960001E-4</c:v>
                </c:pt>
                <c:pt idx="676">
                  <c:v>1.9155902555209999E-4</c:v>
                </c:pt>
                <c:pt idx="677">
                  <c:v>2.4260647478509999E-4</c:v>
                </c:pt>
                <c:pt idx="678">
                  <c:v>3.0871899798509998E-4</c:v>
                </c:pt>
                <c:pt idx="679">
                  <c:v>3.492467803881E-4</c:v>
                </c:pt>
                <c:pt idx="680">
                  <c:v>3.6105181789030001E-4</c:v>
                </c:pt>
                <c:pt idx="681">
                  <c:v>3.2707999343980002E-4</c:v>
                </c:pt>
                <c:pt idx="682">
                  <c:v>2.9048006399530002E-4</c:v>
                </c:pt>
                <c:pt idx="683">
                  <c:v>2.5641493266449999E-4</c:v>
                </c:pt>
                <c:pt idx="684">
                  <c:v>2.2167479619380001E-4</c:v>
                </c:pt>
                <c:pt idx="685">
                  <c:v>1.8990745593329999E-4</c:v>
                </c:pt>
                <c:pt idx="686">
                  <c:v>1.7749924154490001E-4</c:v>
                </c:pt>
                <c:pt idx="687">
                  <c:v>1.912287116284E-4</c:v>
                </c:pt>
                <c:pt idx="688">
                  <c:v>2.1193778957239999E-4</c:v>
                </c:pt>
                <c:pt idx="689">
                  <c:v>2.3297718144020001E-4</c:v>
                </c:pt>
                <c:pt idx="690">
                  <c:v>2.552660298534E-4</c:v>
                </c:pt>
                <c:pt idx="691">
                  <c:v>2.774973982014E-4</c:v>
                </c:pt>
                <c:pt idx="692">
                  <c:v>3.176517784595E-4</c:v>
                </c:pt>
                <c:pt idx="693">
                  <c:v>3.4861487802119998E-4</c:v>
                </c:pt>
                <c:pt idx="694">
                  <c:v>2.4674253654670002E-4</c:v>
                </c:pt>
                <c:pt idx="695">
                  <c:v>2.325966052013E-4</c:v>
                </c:pt>
                <c:pt idx="696">
                  <c:v>2.476257795934E-4</c:v>
                </c:pt>
                <c:pt idx="697">
                  <c:v>1.804648636607E-4</c:v>
                </c:pt>
                <c:pt idx="698">
                  <c:v>2.6637452538129998E-4</c:v>
                </c:pt>
                <c:pt idx="699">
                  <c:v>3.3397346851419998E-4</c:v>
                </c:pt>
                <c:pt idx="700">
                  <c:v>2.777774643619E-4</c:v>
                </c:pt>
                <c:pt idx="701">
                  <c:v>1.8659717170519999E-4</c:v>
                </c:pt>
                <c:pt idx="702">
                  <c:v>2.137616829714E-4</c:v>
                </c:pt>
                <c:pt idx="703">
                  <c:v>2.5963905500249999E-4</c:v>
                </c:pt>
                <c:pt idx="704">
                  <c:v>3.2472473685630002E-4</c:v>
                </c:pt>
                <c:pt idx="705">
                  <c:v>3.6035527591590002E-4</c:v>
                </c:pt>
                <c:pt idx="706">
                  <c:v>3.3067035838030002E-4</c:v>
                </c:pt>
                <c:pt idx="707">
                  <c:v>2.6954838540410001E-4</c:v>
                </c:pt>
                <c:pt idx="708">
                  <c:v>2.072847128147E-4</c:v>
                </c:pt>
                <c:pt idx="709">
                  <c:v>1.6136425256260001E-4</c:v>
                </c:pt>
                <c:pt idx="710">
                  <c:v>1.7917234799820001E-4</c:v>
                </c:pt>
                <c:pt idx="711">
                  <c:v>2.5339904823339999E-4</c:v>
                </c:pt>
                <c:pt idx="712">
                  <c:v>3.0582520412280001E-4</c:v>
                </c:pt>
                <c:pt idx="713">
                  <c:v>3.5237034899179999E-4</c:v>
                </c:pt>
                <c:pt idx="714">
                  <c:v>3.5910584847439998E-4</c:v>
                </c:pt>
                <c:pt idx="715">
                  <c:v>3.0978175345810002E-4</c:v>
                </c:pt>
                <c:pt idx="716">
                  <c:v>2.4608193780300001E-4</c:v>
                </c:pt>
                <c:pt idx="717">
                  <c:v>1.91932413145E-4</c:v>
                </c:pt>
                <c:pt idx="718">
                  <c:v>2.009441668633E-4</c:v>
                </c:pt>
                <c:pt idx="719">
                  <c:v>2.4407851742579999E-4</c:v>
                </c:pt>
                <c:pt idx="720">
                  <c:v>2.8324913000690001E-4</c:v>
                </c:pt>
                <c:pt idx="721">
                  <c:v>3.2639066921549999E-4</c:v>
                </c:pt>
                <c:pt idx="722">
                  <c:v>3.5558731178749999E-4</c:v>
                </c:pt>
                <c:pt idx="723">
                  <c:v>3.2175192609429999E-4</c:v>
                </c:pt>
                <c:pt idx="724">
                  <c:v>2.5754948728719999E-4</c:v>
                </c:pt>
                <c:pt idx="725">
                  <c:v>2.0041997777300001E-4</c:v>
                </c:pt>
                <c:pt idx="726">
                  <c:v>2.0187048357910001E-4</c:v>
                </c:pt>
                <c:pt idx="727">
                  <c:v>2.4594549904579998E-4</c:v>
                </c:pt>
                <c:pt idx="728">
                  <c:v>2.9322310001589998E-4</c:v>
                </c:pt>
                <c:pt idx="729">
                  <c:v>3.1271146144720003E-4</c:v>
                </c:pt>
                <c:pt idx="730">
                  <c:v>3.3232907298949999E-4</c:v>
                </c:pt>
                <c:pt idx="731">
                  <c:v>3.5267914063299999E-4</c:v>
                </c:pt>
                <c:pt idx="732">
                  <c:v>3.6506581818680002E-4</c:v>
                </c:pt>
                <c:pt idx="733">
                  <c:v>3.068735823035E-4</c:v>
                </c:pt>
                <c:pt idx="734">
                  <c:v>2.3868582502469999E-4</c:v>
                </c:pt>
                <c:pt idx="735">
                  <c:v>2.148100611521E-4</c:v>
                </c:pt>
                <c:pt idx="736">
                  <c:v>2.4993796250780001E-4</c:v>
                </c:pt>
                <c:pt idx="737">
                  <c:v>2.7329669683240002E-4</c:v>
                </c:pt>
                <c:pt idx="738">
                  <c:v>2.9588711913679998E-4</c:v>
                </c:pt>
                <c:pt idx="739">
                  <c:v>3.1528933322990001E-4</c:v>
                </c:pt>
                <c:pt idx="740">
                  <c:v>3.586893726606E-4</c:v>
                </c:pt>
                <c:pt idx="741">
                  <c:v>3.9354438195009998E-4</c:v>
                </c:pt>
                <c:pt idx="742">
                  <c:v>3.5176001256330002E-4</c:v>
                </c:pt>
                <c:pt idx="743">
                  <c:v>2.8120982460679998E-4</c:v>
                </c:pt>
                <c:pt idx="744">
                  <c:v>2.3065782443150001E-4</c:v>
                </c:pt>
                <c:pt idx="745">
                  <c:v>2.5251580518670001E-4</c:v>
                </c:pt>
                <c:pt idx="746">
                  <c:v>2.9152844217609998E-4</c:v>
                </c:pt>
                <c:pt idx="747">
                  <c:v>3.3239371259700002E-4</c:v>
                </c:pt>
                <c:pt idx="748">
                  <c:v>3.7919019814580001E-4</c:v>
                </c:pt>
                <c:pt idx="749">
                  <c:v>4.049257549923E-4</c:v>
                </c:pt>
                <c:pt idx="750">
                  <c:v>3.5579554969439997E-4</c:v>
                </c:pt>
                <c:pt idx="751">
                  <c:v>2.9068830190230003E-4</c:v>
                </c:pt>
                <c:pt idx="752">
                  <c:v>2.4111289530990001E-4</c:v>
                </c:pt>
                <c:pt idx="753">
                  <c:v>2.5435406132599998E-4</c:v>
                </c:pt>
                <c:pt idx="754">
                  <c:v>2.98450642731E-4</c:v>
                </c:pt>
                <c:pt idx="755">
                  <c:v>3.4446443896739997E-4</c:v>
                </c:pt>
                <c:pt idx="756">
                  <c:v>3.8512863102370002E-4</c:v>
                </c:pt>
                <c:pt idx="757">
                  <c:v>4.11366840126E-4</c:v>
                </c:pt>
                <c:pt idx="758">
                  <c:v>3.727778675966E-4</c:v>
                </c:pt>
                <c:pt idx="759">
                  <c:v>3.0466911266559997E-4</c:v>
                </c:pt>
                <c:pt idx="760">
                  <c:v>2.5430379901080001E-4</c:v>
                </c:pt>
                <c:pt idx="761">
                  <c:v>2.7499851421450001E-4</c:v>
                </c:pt>
                <c:pt idx="762">
                  <c:v>3.155909071211E-4</c:v>
                </c:pt>
                <c:pt idx="763">
                  <c:v>3.5647771437650002E-4</c:v>
                </c:pt>
                <c:pt idx="764">
                  <c:v>3.9954026578930001E-4</c:v>
                </c:pt>
                <c:pt idx="765">
                  <c:v>4.217500973027E-4</c:v>
                </c:pt>
                <c:pt idx="766">
                  <c:v>3.7725141737609999E-4</c:v>
                </c:pt>
                <c:pt idx="767">
                  <c:v>3.1039927853269999E-4</c:v>
                </c:pt>
                <c:pt idx="768">
                  <c:v>2.535570238251E-4</c:v>
                </c:pt>
                <c:pt idx="769">
                  <c:v>2.6721466565500003E-4</c:v>
                </c:pt>
                <c:pt idx="770">
                  <c:v>3.1201494857669999E-4</c:v>
                </c:pt>
                <c:pt idx="771">
                  <c:v>3.57562006684E-4</c:v>
                </c:pt>
                <c:pt idx="772">
                  <c:v>4.0543559589419997E-4</c:v>
                </c:pt>
                <c:pt idx="773">
                  <c:v>4.2712842696350002E-4</c:v>
                </c:pt>
                <c:pt idx="774">
                  <c:v>4.3492665281519999E-4</c:v>
                </c:pt>
                <c:pt idx="775">
                  <c:v>3.7962105125189998E-4</c:v>
                </c:pt>
                <c:pt idx="776">
                  <c:v>3.1616535852659999E-4</c:v>
                </c:pt>
                <c:pt idx="777">
                  <c:v>2.6939040981229997E-4</c:v>
                </c:pt>
                <c:pt idx="778">
                  <c:v>2.8549667331390002E-4</c:v>
                </c:pt>
                <c:pt idx="779">
                  <c:v>3.0922883888710002E-4</c:v>
                </c:pt>
                <c:pt idx="780">
                  <c:v>3.331692132633E-4</c:v>
                </c:pt>
                <c:pt idx="781">
                  <c:v>3.5777740413319998E-4</c:v>
                </c:pt>
                <c:pt idx="782">
                  <c:v>3.7822080776099998E-4</c:v>
                </c:pt>
                <c:pt idx="783">
                  <c:v>4.034968151245E-4</c:v>
                </c:pt>
                <c:pt idx="784">
                  <c:v>4.5025022700429998E-4</c:v>
                </c:pt>
                <c:pt idx="785">
                  <c:v>4.6143055078570001E-4</c:v>
                </c:pt>
                <c:pt idx="786">
                  <c:v>4.530506848823E-4</c:v>
                </c:pt>
                <c:pt idx="787">
                  <c:v>4.2701352504080002E-4</c:v>
                </c:pt>
                <c:pt idx="788">
                  <c:v>3.9562679012309997E-4</c:v>
                </c:pt>
                <c:pt idx="789">
                  <c:v>3.6463496508080002E-4</c:v>
                </c:pt>
                <c:pt idx="790">
                  <c:v>3.302610421088E-4</c:v>
                </c:pt>
                <c:pt idx="791">
                  <c:v>3.0334785697050002E-4</c:v>
                </c:pt>
                <c:pt idx="792">
                  <c:v>2.846780989785E-4</c:v>
                </c:pt>
                <c:pt idx="793">
                  <c:v>2.8956812457180001E-4</c:v>
                </c:pt>
                <c:pt idx="794">
                  <c:v>3.0725414399060001E-4</c:v>
                </c:pt>
                <c:pt idx="795">
                  <c:v>3.2955015194600001E-4</c:v>
                </c:pt>
                <c:pt idx="796">
                  <c:v>3.515158605296E-4</c:v>
                </c:pt>
                <c:pt idx="797">
                  <c:v>3.7388369673860001E-4</c:v>
                </c:pt>
                <c:pt idx="798">
                  <c:v>3.9924585144040001E-4</c:v>
                </c:pt>
                <c:pt idx="799">
                  <c:v>4.2313596350140002E-4</c:v>
                </c:pt>
                <c:pt idx="800">
                  <c:v>4.4726306805390002E-4</c:v>
                </c:pt>
                <c:pt idx="801">
                  <c:v>4.6905642375349998E-4</c:v>
                </c:pt>
                <c:pt idx="802">
                  <c:v>4.796191933565E-4</c:v>
                </c:pt>
                <c:pt idx="803">
                  <c:v>4.6958061284390002E-4</c:v>
                </c:pt>
                <c:pt idx="804">
                  <c:v>4.4088662252759998E-4</c:v>
                </c:pt>
                <c:pt idx="805">
                  <c:v>4.1270244400949999E-4</c:v>
                </c:pt>
                <c:pt idx="806">
                  <c:v>3.835560637526E-4</c:v>
                </c:pt>
                <c:pt idx="807">
                  <c:v>3.2627576729279999E-4</c:v>
                </c:pt>
                <c:pt idx="808">
                  <c:v>2.9936258215459998E-4</c:v>
                </c:pt>
                <c:pt idx="809">
                  <c:v>2.787324774545E-4</c:v>
                </c:pt>
                <c:pt idx="810">
                  <c:v>2.7451023925099998E-4</c:v>
                </c:pt>
                <c:pt idx="811">
                  <c:v>2.889218740165E-4</c:v>
                </c:pt>
                <c:pt idx="812">
                  <c:v>3.1006897916090003E-4</c:v>
                </c:pt>
                <c:pt idx="813">
                  <c:v>3.406442992855E-4</c:v>
                </c:pt>
                <c:pt idx="814">
                  <c:v>3.6933831870559998E-4</c:v>
                </c:pt>
                <c:pt idx="815">
                  <c:v>3.966105286963E-4</c:v>
                </c:pt>
                <c:pt idx="816">
                  <c:v>4.2684838990680001E-4</c:v>
                </c:pt>
                <c:pt idx="817">
                  <c:v>4.5364667312239998E-4</c:v>
                </c:pt>
                <c:pt idx="818">
                  <c:v>4.7628019819970002E-4</c:v>
                </c:pt>
                <c:pt idx="819">
                  <c:v>4.9680977826939996E-4</c:v>
                </c:pt>
                <c:pt idx="820">
                  <c:v>5.0284154713150001E-4</c:v>
                </c:pt>
                <c:pt idx="821">
                  <c:v>4.8366191913370001E-4</c:v>
                </c:pt>
                <c:pt idx="822">
                  <c:v>4.5666974619959998E-4</c:v>
                </c:pt>
                <c:pt idx="823">
                  <c:v>4.2758800555020002E-4</c:v>
                </c:pt>
                <c:pt idx="824">
                  <c:v>3.9551907684650002E-4</c:v>
                </c:pt>
                <c:pt idx="825">
                  <c:v>3.6624344647860001E-4</c:v>
                </c:pt>
                <c:pt idx="826">
                  <c:v>3.3719040220600002E-4</c:v>
                </c:pt>
                <c:pt idx="827">
                  <c:v>3.0933655216360001E-4</c:v>
                </c:pt>
                <c:pt idx="828">
                  <c:v>2.8887877124360003E-4</c:v>
                </c:pt>
                <c:pt idx="829">
                  <c:v>2.8828278300349998E-4</c:v>
                </c:pt>
                <c:pt idx="830">
                  <c:v>2.9848652775399999E-4</c:v>
                </c:pt>
                <c:pt idx="831">
                  <c:v>3.2574438955630002E-4</c:v>
                </c:pt>
                <c:pt idx="832">
                  <c:v>3.5617611138149998E-4</c:v>
                </c:pt>
                <c:pt idx="833">
                  <c:v>3.8693816168230001E-4</c:v>
                </c:pt>
                <c:pt idx="834">
                  <c:v>4.15696791606E-4</c:v>
                </c:pt>
                <c:pt idx="835">
                  <c:v>4.4480725773610001E-4</c:v>
                </c:pt>
                <c:pt idx="836">
                  <c:v>4.7372386325150002E-4</c:v>
                </c:pt>
                <c:pt idx="837">
                  <c:v>4.9793714424599996E-4</c:v>
                </c:pt>
                <c:pt idx="838">
                  <c:v>5.1954376976940005E-4</c:v>
                </c:pt>
                <c:pt idx="839">
                  <c:v>5.0613027997309997E-4</c:v>
                </c:pt>
                <c:pt idx="840">
                  <c:v>4.5521924039350001E-4</c:v>
                </c:pt>
                <c:pt idx="841">
                  <c:v>3.9971258956940001E-4</c:v>
                </c:pt>
                <c:pt idx="842">
                  <c:v>3.4824866452250002E-4</c:v>
                </c:pt>
                <c:pt idx="843">
                  <c:v>3.1754406518300001E-4</c:v>
                </c:pt>
                <c:pt idx="844">
                  <c:v>3.4219532972199997E-4</c:v>
                </c:pt>
                <c:pt idx="845">
                  <c:v>3.9686902891840001E-4</c:v>
                </c:pt>
                <c:pt idx="846">
                  <c:v>4.2503167060200001E-4</c:v>
                </c:pt>
                <c:pt idx="847">
                  <c:v>4.5166481868359997E-4</c:v>
                </c:pt>
                <c:pt idx="848">
                  <c:v>4.757344431709E-4</c:v>
                </c:pt>
                <c:pt idx="849">
                  <c:v>5.0467980327079998E-4</c:v>
                </c:pt>
                <c:pt idx="850">
                  <c:v>5.3703592857350004E-4</c:v>
                </c:pt>
                <c:pt idx="851">
                  <c:v>5.3234695224090001E-4</c:v>
                </c:pt>
                <c:pt idx="852">
                  <c:v>5.1125726895409997E-4</c:v>
                </c:pt>
                <c:pt idx="853">
                  <c:v>4.8343933303839998E-4</c:v>
                </c:pt>
                <c:pt idx="854">
                  <c:v>4.5169354416430002E-4</c:v>
                </c:pt>
                <c:pt idx="855">
                  <c:v>4.224969015922E-4</c:v>
                </c:pt>
                <c:pt idx="856">
                  <c:v>3.9378134533759999E-4</c:v>
                </c:pt>
                <c:pt idx="857">
                  <c:v>3.6213608109389998E-4</c:v>
                </c:pt>
                <c:pt idx="858">
                  <c:v>3.3489259658379998E-4</c:v>
                </c:pt>
                <c:pt idx="859">
                  <c:v>3.1409016810359999E-4</c:v>
                </c:pt>
                <c:pt idx="860">
                  <c:v>3.1552629661749999E-4</c:v>
                </c:pt>
                <c:pt idx="861">
                  <c:v>3.380951820873E-4</c:v>
                </c:pt>
                <c:pt idx="862">
                  <c:v>3.6535304388960003E-4</c:v>
                </c:pt>
                <c:pt idx="863">
                  <c:v>4.2001955443990002E-4</c:v>
                </c:pt>
                <c:pt idx="864">
                  <c:v>4.453027213458E-4</c:v>
                </c:pt>
                <c:pt idx="865">
                  <c:v>4.6942263725209999E-4</c:v>
                </c:pt>
                <c:pt idx="866">
                  <c:v>4.9714726628739998E-4</c:v>
                </c:pt>
                <c:pt idx="867">
                  <c:v>5.2019720897079999E-4</c:v>
                </c:pt>
                <c:pt idx="868">
                  <c:v>5.3837872110310003E-4</c:v>
                </c:pt>
                <c:pt idx="869">
                  <c:v>5.3284957539289995E-4</c:v>
                </c:pt>
                <c:pt idx="870">
                  <c:v>5.0720019498839996E-4</c:v>
                </c:pt>
                <c:pt idx="871">
                  <c:v>4.753682296723E-4</c:v>
                </c:pt>
                <c:pt idx="872">
                  <c:v>4.45015495643E-4</c:v>
                </c:pt>
                <c:pt idx="873">
                  <c:v>4.1343487100680001E-4</c:v>
                </c:pt>
                <c:pt idx="874">
                  <c:v>3.8569589378310002E-4</c:v>
                </c:pt>
                <c:pt idx="875">
                  <c:v>3.6735643516290002E-4</c:v>
                </c:pt>
                <c:pt idx="876">
                  <c:v>3.6420411197469999E-4</c:v>
                </c:pt>
                <c:pt idx="877">
                  <c:v>3.793912765104E-4</c:v>
                </c:pt>
                <c:pt idx="878">
                  <c:v>3.9864267455410002E-4</c:v>
                </c:pt>
                <c:pt idx="879">
                  <c:v>4.2149878572669998E-4</c:v>
                </c:pt>
                <c:pt idx="880">
                  <c:v>4.412528360263E-4</c:v>
                </c:pt>
                <c:pt idx="881">
                  <c:v>4.6347704483199999E-4</c:v>
                </c:pt>
                <c:pt idx="882">
                  <c:v>4.8229043022729999E-4</c:v>
                </c:pt>
                <c:pt idx="883">
                  <c:v>5.0228863256050001E-4</c:v>
                </c:pt>
                <c:pt idx="884">
                  <c:v>5.1983818411830004E-4</c:v>
                </c:pt>
                <c:pt idx="885">
                  <c:v>5.291587440297E-4</c:v>
                </c:pt>
                <c:pt idx="886">
                  <c:v>4.9548130482439997E-4</c:v>
                </c:pt>
                <c:pt idx="887">
                  <c:v>4.645684966817E-4</c:v>
                </c:pt>
                <c:pt idx="888">
                  <c:v>4.2819118243639999E-4</c:v>
                </c:pt>
                <c:pt idx="889">
                  <c:v>3.7715808139179998E-4</c:v>
                </c:pt>
                <c:pt idx="890">
                  <c:v>3.7304355646480001E-4</c:v>
                </c:pt>
                <c:pt idx="891">
                  <c:v>3.889559302479E-4</c:v>
                </c:pt>
                <c:pt idx="892">
                  <c:v>4.2906720773319999E-4</c:v>
                </c:pt>
                <c:pt idx="893">
                  <c:v>4.513488675002E-4</c:v>
                </c:pt>
                <c:pt idx="894">
                  <c:v>4.7068644198590003E-4</c:v>
                </c:pt>
                <c:pt idx="895">
                  <c:v>5.1650637760760005E-4</c:v>
                </c:pt>
                <c:pt idx="896">
                  <c:v>5.3751701489089998E-4</c:v>
                </c:pt>
                <c:pt idx="897">
                  <c:v>5.3901062346989998E-4</c:v>
                </c:pt>
                <c:pt idx="898">
                  <c:v>5.1104184240100003E-4</c:v>
                </c:pt>
                <c:pt idx="899">
                  <c:v>4.7710596118119997E-4</c:v>
                </c:pt>
                <c:pt idx="900">
                  <c:v>4.4620031258090002E-4</c:v>
                </c:pt>
                <c:pt idx="901">
                  <c:v>3.8927188143130003E-4</c:v>
                </c:pt>
                <c:pt idx="902">
                  <c:v>4.0148620610129998E-4</c:v>
                </c:pt>
                <c:pt idx="903">
                  <c:v>4.3787789763880002E-4</c:v>
                </c:pt>
                <c:pt idx="904">
                  <c:v>4.776373389177E-4</c:v>
                </c:pt>
                <c:pt idx="905">
                  <c:v>5.1919912220909996E-4</c:v>
                </c:pt>
                <c:pt idx="906">
                  <c:v>5.4960214765740003E-4</c:v>
                </c:pt>
                <c:pt idx="907">
                  <c:v>5.0888047553599997E-4</c:v>
                </c:pt>
                <c:pt idx="908">
                  <c:v>4.458484763745E-4</c:v>
                </c:pt>
                <c:pt idx="909">
                  <c:v>4.0556484600530002E-4</c:v>
                </c:pt>
                <c:pt idx="910">
                  <c:v>4.3492665281519999E-4</c:v>
                </c:pt>
                <c:pt idx="911">
                  <c:v>4.7447066754100002E-4</c:v>
                </c:pt>
                <c:pt idx="912">
                  <c:v>5.1749008707700002E-4</c:v>
                </c:pt>
                <c:pt idx="913">
                  <c:v>5.7963171275330001E-4</c:v>
                </c:pt>
                <c:pt idx="914">
                  <c:v>5.5189273552969998E-4</c:v>
                </c:pt>
                <c:pt idx="915">
                  <c:v>4.8970087664200002E-4</c:v>
                </c:pt>
                <c:pt idx="916">
                  <c:v>4.2679812759159998E-4</c:v>
                </c:pt>
                <c:pt idx="917">
                  <c:v>4.0545713272879997E-4</c:v>
                </c:pt>
                <c:pt idx="918">
                  <c:v>4.0406407788400002E-4</c:v>
                </c:pt>
                <c:pt idx="919">
                  <c:v>4.196964146104E-4</c:v>
                </c:pt>
                <c:pt idx="920">
                  <c:v>4.394504649099E-4</c:v>
                </c:pt>
                <c:pt idx="921">
                  <c:v>4.6185421524569999E-4</c:v>
                </c:pt>
                <c:pt idx="922">
                  <c:v>4.8706558300180001E-4</c:v>
                </c:pt>
                <c:pt idx="923">
                  <c:v>5.0782493781300004E-4</c:v>
                </c:pt>
                <c:pt idx="924">
                  <c:v>5.297331954353E-4</c:v>
                </c:pt>
                <c:pt idx="925">
                  <c:v>5.5427674669770001E-4</c:v>
                </c:pt>
                <c:pt idx="926">
                  <c:v>5.7300395565110002E-4</c:v>
                </c:pt>
                <c:pt idx="927">
                  <c:v>5.8266916312279995E-4</c:v>
                </c:pt>
                <c:pt idx="928">
                  <c:v>5.713236751035E-4</c:v>
                </c:pt>
                <c:pt idx="929">
                  <c:v>5.4481258848679997E-4</c:v>
                </c:pt>
                <c:pt idx="930">
                  <c:v>5.1458913367239995E-4</c:v>
                </c:pt>
                <c:pt idx="931">
                  <c:v>4.856796876993E-4</c:v>
                </c:pt>
                <c:pt idx="932">
                  <c:v>4.5180125744080001E-4</c:v>
                </c:pt>
                <c:pt idx="933">
                  <c:v>4.231575003359E-4</c:v>
                </c:pt>
                <c:pt idx="934">
                  <c:v>4.1390160913580001E-4</c:v>
                </c:pt>
                <c:pt idx="935">
                  <c:v>4.2646779911590001E-4</c:v>
                </c:pt>
                <c:pt idx="936">
                  <c:v>4.4465647079049999E-4</c:v>
                </c:pt>
                <c:pt idx="937">
                  <c:v>4.6744794235559998E-4</c:v>
                </c:pt>
                <c:pt idx="938">
                  <c:v>4.8974395031110005E-4</c:v>
                </c:pt>
                <c:pt idx="939">
                  <c:v>5.1105621969329998E-4</c:v>
                </c:pt>
                <c:pt idx="940">
                  <c:v>5.3277780534700004E-4</c:v>
                </c:pt>
                <c:pt idx="941">
                  <c:v>5.5302731925620002E-4</c:v>
                </c:pt>
                <c:pt idx="942">
                  <c:v>5.755028105341E-4</c:v>
                </c:pt>
                <c:pt idx="943">
                  <c:v>5.9678638353939998E-4</c:v>
                </c:pt>
                <c:pt idx="944">
                  <c:v>5.950773484074E-4</c:v>
                </c:pt>
                <c:pt idx="945">
                  <c:v>5.6968646822500003E-4</c:v>
                </c:pt>
                <c:pt idx="946">
                  <c:v>5.410786252469E-4</c:v>
                </c:pt>
                <c:pt idx="947">
                  <c:v>5.1164504839109996E-4</c:v>
                </c:pt>
                <c:pt idx="948">
                  <c:v>4.8344652168450002E-4</c:v>
                </c:pt>
                <c:pt idx="949">
                  <c:v>4.5387647696770001E-4</c:v>
                </c:pt>
                <c:pt idx="950">
                  <c:v>4.3548675603229998E-4</c:v>
                </c:pt>
                <c:pt idx="951">
                  <c:v>4.3432347592900001E-4</c:v>
                </c:pt>
                <c:pt idx="952">
                  <c:v>4.525839467533E-4</c:v>
                </c:pt>
                <c:pt idx="953">
                  <c:v>4.7407572856169997E-4</c:v>
                </c:pt>
                <c:pt idx="954">
                  <c:v>4.9994769506160001E-4</c:v>
                </c:pt>
                <c:pt idx="955">
                  <c:v>5.2424712339419995E-4</c:v>
                </c:pt>
                <c:pt idx="956">
                  <c:v>5.4800801444799998E-4</c:v>
                </c:pt>
                <c:pt idx="957">
                  <c:v>5.6818570010360001E-4</c:v>
                </c:pt>
                <c:pt idx="958">
                  <c:v>5.8794696815310001E-4</c:v>
                </c:pt>
                <c:pt idx="959">
                  <c:v>6.1032915255049996E-4</c:v>
                </c:pt>
                <c:pt idx="960">
                  <c:v>6.201235810295E-4</c:v>
                </c:pt>
                <c:pt idx="961">
                  <c:v>6.146160303615E-4</c:v>
                </c:pt>
                <c:pt idx="962">
                  <c:v>5.8561324840410004E-4</c:v>
                </c:pt>
                <c:pt idx="963">
                  <c:v>5.5008323397490004E-4</c:v>
                </c:pt>
                <c:pt idx="964">
                  <c:v>5.1898369565609999E-4</c:v>
                </c:pt>
                <c:pt idx="965">
                  <c:v>4.8685734509490002E-4</c:v>
                </c:pt>
                <c:pt idx="966">
                  <c:v>4.5739498455080001E-4</c:v>
                </c:pt>
                <c:pt idx="967">
                  <c:v>4.5982206938790002E-4</c:v>
                </c:pt>
                <c:pt idx="968">
                  <c:v>4.7027712571429998E-4</c:v>
                </c:pt>
                <c:pt idx="969">
                  <c:v>4.8675679136069998E-4</c:v>
                </c:pt>
                <c:pt idx="970">
                  <c:v>5.1210459787399997E-4</c:v>
                </c:pt>
                <c:pt idx="971">
                  <c:v>5.3139193914830002E-4</c:v>
                </c:pt>
                <c:pt idx="972">
                  <c:v>5.4984627058729996E-4</c:v>
                </c:pt>
                <c:pt idx="973">
                  <c:v>5.7734106667339997E-4</c:v>
                </c:pt>
                <c:pt idx="974">
                  <c:v>5.9868925018239998E-4</c:v>
                </c:pt>
                <c:pt idx="975">
                  <c:v>6.1702873790639998E-4</c:v>
                </c:pt>
                <c:pt idx="976">
                  <c:v>6.3678278820589998E-4</c:v>
                </c:pt>
                <c:pt idx="977">
                  <c:v>6.2708166660739996E-4</c:v>
                </c:pt>
                <c:pt idx="978">
                  <c:v>6.0558988479900004E-4</c:v>
                </c:pt>
                <c:pt idx="979">
                  <c:v>5.7710410328579999E-4</c:v>
                </c:pt>
                <c:pt idx="980">
                  <c:v>5.4690934484819995E-4</c:v>
                </c:pt>
                <c:pt idx="981">
                  <c:v>5.1243492634970005E-4</c:v>
                </c:pt>
                <c:pt idx="982">
                  <c:v>4.8758258344609999E-4</c:v>
                </c:pt>
                <c:pt idx="983">
                  <c:v>4.7103111864999999E-4</c:v>
                </c:pt>
                <c:pt idx="984">
                  <c:v>4.7388183884319998E-4</c:v>
                </c:pt>
                <c:pt idx="985">
                  <c:v>4.9588346155360005E-4</c:v>
                </c:pt>
                <c:pt idx="986">
                  <c:v>5.2044139010830001E-4</c:v>
                </c:pt>
                <c:pt idx="987">
                  <c:v>5.4649286903439998E-4</c:v>
                </c:pt>
                <c:pt idx="988">
                  <c:v>5.722786881961E-4</c:v>
                </c:pt>
                <c:pt idx="989">
                  <c:v>5.9698743280019997E-4</c:v>
                </c:pt>
                <c:pt idx="990">
                  <c:v>6.1673432355749999E-4</c:v>
                </c:pt>
                <c:pt idx="991">
                  <c:v>6.4301560632880003E-4</c:v>
                </c:pt>
                <c:pt idx="992">
                  <c:v>6.6763814538720002E-4</c:v>
                </c:pt>
                <c:pt idx="993">
                  <c:v>6.7534303525460004E-4</c:v>
                </c:pt>
                <c:pt idx="994">
                  <c:v>6.6262605832890001E-4</c:v>
                </c:pt>
                <c:pt idx="995">
                  <c:v>6.376157398336E-4</c:v>
                </c:pt>
                <c:pt idx="996">
                  <c:v>6.0531700728459997E-4</c:v>
                </c:pt>
                <c:pt idx="997">
                  <c:v>5.7047634618360001E-4</c:v>
                </c:pt>
                <c:pt idx="998">
                  <c:v>5.3882389329369998E-4</c:v>
                </c:pt>
                <c:pt idx="999">
                  <c:v>5.1215488929300004E-4</c:v>
                </c:pt>
                <c:pt idx="1000">
                  <c:v>4.9557466991249997E-4</c:v>
                </c:pt>
                <c:pt idx="1001">
                  <c:v>4.9727648729460002E-4</c:v>
                </c:pt>
                <c:pt idx="1002">
                  <c:v>5.1118549890819996E-4</c:v>
                </c:pt>
                <c:pt idx="1003">
                  <c:v>5.3450115956369998E-4</c:v>
                </c:pt>
                <c:pt idx="1004">
                  <c:v>5.6075368775049999E-4</c:v>
                </c:pt>
                <c:pt idx="1005">
                  <c:v>5.8373907813799998E-4</c:v>
                </c:pt>
                <c:pt idx="1006">
                  <c:v>6.0814619064330003E-4</c:v>
                </c:pt>
                <c:pt idx="1007">
                  <c:v>6.3272565603259999E-4</c:v>
                </c:pt>
                <c:pt idx="1008">
                  <c:v>6.6061544930560003E-4</c:v>
                </c:pt>
                <c:pt idx="1009">
                  <c:v>6.8151840241630003E-4</c:v>
                </c:pt>
                <c:pt idx="1010">
                  <c:v>6.9238274591040003E-4</c:v>
                </c:pt>
                <c:pt idx="1011">
                  <c:v>6.8747834302480002E-4</c:v>
                </c:pt>
                <c:pt idx="1012">
                  <c:v>6.6694879205899998E-4</c:v>
                </c:pt>
                <c:pt idx="1013">
                  <c:v>6.4029410714279997E-4</c:v>
                </c:pt>
                <c:pt idx="1014">
                  <c:v>6.1213149456310002E-4</c:v>
                </c:pt>
                <c:pt idx="1015">
                  <c:v>5.8651081053540002E-4</c:v>
                </c:pt>
                <c:pt idx="1016">
                  <c:v>5.585492472164E-4</c:v>
                </c:pt>
                <c:pt idx="1017">
                  <c:v>5.3394102724269997E-4</c:v>
                </c:pt>
                <c:pt idx="1018">
                  <c:v>5.1230564713479997E-4</c:v>
                </c:pt>
                <c:pt idx="1019">
                  <c:v>5.1037408411499998E-4</c:v>
                </c:pt>
                <c:pt idx="1020">
                  <c:v>5.2429019706320002E-4</c:v>
                </c:pt>
                <c:pt idx="1021">
                  <c:v>5.5051408708099996E-4</c:v>
                </c:pt>
                <c:pt idx="1022">
                  <c:v>5.7955994270739999E-4</c:v>
                </c:pt>
                <c:pt idx="1023">
                  <c:v>6.0459179803730001E-4</c:v>
                </c:pt>
                <c:pt idx="1024">
                  <c:v>6.3243845943360003E-4</c:v>
                </c:pt>
                <c:pt idx="1025">
                  <c:v>6.5853307023640002E-4</c:v>
                </c:pt>
                <c:pt idx="1026">
                  <c:v>6.8874936550859995E-4</c:v>
                </c:pt>
                <c:pt idx="1027">
                  <c:v>7.1561947697769998E-4</c:v>
                </c:pt>
                <c:pt idx="1028">
                  <c:v>7.3179032187910005E-4</c:v>
                </c:pt>
                <c:pt idx="1029">
                  <c:v>7.3640036862340004E-4</c:v>
                </c:pt>
                <c:pt idx="1030">
                  <c:v>7.2237645508719996E-4</c:v>
                </c:pt>
                <c:pt idx="1031">
                  <c:v>6.9359631743279998E-4</c:v>
                </c:pt>
                <c:pt idx="1032">
                  <c:v>6.6413398599250001E-4</c:v>
                </c:pt>
                <c:pt idx="1033">
                  <c:v>6.342048873194E-4</c:v>
                </c:pt>
                <c:pt idx="1034">
                  <c:v>6.0502259293569998E-4</c:v>
                </c:pt>
                <c:pt idx="1035">
                  <c:v>5.7888490846379995E-4</c:v>
                </c:pt>
                <c:pt idx="1036">
                  <c:v>5.5189273552969998E-4</c:v>
                </c:pt>
                <c:pt idx="1037">
                  <c:v>5.3406314691530001E-4</c:v>
                </c:pt>
                <c:pt idx="1038">
                  <c:v>5.3768220823260005E-4</c:v>
                </c:pt>
                <c:pt idx="1039">
                  <c:v>5.5724952835590005E-4</c:v>
                </c:pt>
                <c:pt idx="1040">
                  <c:v>5.8378931134939996E-4</c:v>
                </c:pt>
                <c:pt idx="1041">
                  <c:v>6.1379739781839999E-4</c:v>
                </c:pt>
                <c:pt idx="1042">
                  <c:v>6.3969811890270004E-4</c:v>
                </c:pt>
                <c:pt idx="1043">
                  <c:v>6.6867936402559996E-4</c:v>
                </c:pt>
                <c:pt idx="1044">
                  <c:v>6.9603056181219999E-4</c:v>
                </c:pt>
                <c:pt idx="1045">
                  <c:v>7.2073930641640004E-4</c:v>
                </c:pt>
                <c:pt idx="1046">
                  <c:v>7.4310711352150005E-4</c:v>
                </c:pt>
                <c:pt idx="1047">
                  <c:v>7.5489777373150002E-4</c:v>
                </c:pt>
                <c:pt idx="1048">
                  <c:v>7.5337546877559996E-4</c:v>
                </c:pt>
                <c:pt idx="1049">
                  <c:v>7.3029677150770003E-4</c:v>
                </c:pt>
                <c:pt idx="1050">
                  <c:v>7.0106424391269998E-4</c:v>
                </c:pt>
                <c:pt idx="1051">
                  <c:v>6.7055353429170002E-4</c:v>
                </c:pt>
                <c:pt idx="1052">
                  <c:v>6.4100499730560001E-4</c:v>
                </c:pt>
                <c:pt idx="1053">
                  <c:v>6.1157142044979997E-4</c:v>
                </c:pt>
                <c:pt idx="1054">
                  <c:v>5.9377768775450003E-4</c:v>
                </c:pt>
                <c:pt idx="1055">
                  <c:v>5.9225538279859997E-4</c:v>
                </c:pt>
                <c:pt idx="1056">
                  <c:v>6.1177962925290002E-4</c:v>
                </c:pt>
                <c:pt idx="1057">
                  <c:v>6.3540408154950001E-4</c:v>
                </c:pt>
                <c:pt idx="1058">
                  <c:v>6.5706099849189995E-4</c:v>
                </c:pt>
                <c:pt idx="1059">
                  <c:v>6.8096548784519996E-4</c:v>
                </c:pt>
                <c:pt idx="1060">
                  <c:v>7.0726114790890002E-4</c:v>
                </c:pt>
                <c:pt idx="1061">
                  <c:v>7.3142413748430004E-4</c:v>
                </c:pt>
                <c:pt idx="1062">
                  <c:v>7.5622618896890002E-4</c:v>
                </c:pt>
                <c:pt idx="1063">
                  <c:v>7.7939109178260001E-4</c:v>
                </c:pt>
                <c:pt idx="1064">
                  <c:v>7.919716299511E-4</c:v>
                </c:pt>
                <c:pt idx="1065">
                  <c:v>7.9001131234690005E-4</c:v>
                </c:pt>
                <c:pt idx="1066">
                  <c:v>7.6179124880580002E-4</c:v>
                </c:pt>
                <c:pt idx="1067">
                  <c:v>7.3468417394910001E-4</c:v>
                </c:pt>
                <c:pt idx="1068">
                  <c:v>7.054659654386E-4</c:v>
                </c:pt>
                <c:pt idx="1069">
                  <c:v>6.7466084146870005E-4</c:v>
                </c:pt>
                <c:pt idx="1070">
                  <c:v>6.5080664353449997E-4</c:v>
                </c:pt>
                <c:pt idx="1071">
                  <c:v>6.4318074146290001E-4</c:v>
                </c:pt>
                <c:pt idx="1072">
                  <c:v>6.5518682822589996E-4</c:v>
                </c:pt>
                <c:pt idx="1073">
                  <c:v>6.7814346402879995E-4</c:v>
                </c:pt>
                <c:pt idx="1074">
                  <c:v>7.0063339080659996E-4</c:v>
                </c:pt>
                <c:pt idx="1075">
                  <c:v>7.1715610101820003E-4</c:v>
                </c:pt>
                <c:pt idx="1076">
                  <c:v>7.4172124732289999E-4</c:v>
                </c:pt>
                <c:pt idx="1077">
                  <c:v>7.6273188460620003E-4</c:v>
                </c:pt>
                <c:pt idx="1078">
                  <c:v>7.8316091094169998E-4</c:v>
                </c:pt>
                <c:pt idx="1079">
                  <c:v>8.0679974053060003E-4</c:v>
                </c:pt>
                <c:pt idx="1080">
                  <c:v>8.2190072862429998E-4</c:v>
                </c:pt>
                <c:pt idx="1081">
                  <c:v>8.1885611871260005E-4</c:v>
                </c:pt>
                <c:pt idx="1082">
                  <c:v>7.9736433690409995E-4</c:v>
                </c:pt>
                <c:pt idx="1083">
                  <c:v>7.6603499473999997E-4</c:v>
                </c:pt>
                <c:pt idx="1084">
                  <c:v>7.322283927351E-4</c:v>
                </c:pt>
                <c:pt idx="1085">
                  <c:v>7.0632767165079995E-4</c:v>
                </c:pt>
                <c:pt idx="1086">
                  <c:v>6.8197795189920004E-4</c:v>
                </c:pt>
                <c:pt idx="1087">
                  <c:v>6.7716691410170003E-4</c:v>
                </c:pt>
                <c:pt idx="1088">
                  <c:v>6.9605209864679999E-4</c:v>
                </c:pt>
                <c:pt idx="1089">
                  <c:v>7.1509525878349996E-4</c:v>
                </c:pt>
                <c:pt idx="1090">
                  <c:v>7.3615618748590003E-4</c:v>
                </c:pt>
                <c:pt idx="1091">
                  <c:v>7.5764080975200001E-4</c:v>
                </c:pt>
                <c:pt idx="1092">
                  <c:v>7.7829242218289995E-4</c:v>
                </c:pt>
                <c:pt idx="1093">
                  <c:v>8.0012890975920004E-4</c:v>
                </c:pt>
                <c:pt idx="1094">
                  <c:v>8.2102464511990005E-4</c:v>
                </c:pt>
                <c:pt idx="1095">
                  <c:v>8.3567324327300004E-4</c:v>
                </c:pt>
                <c:pt idx="1096">
                  <c:v>8.4892881568520004E-4</c:v>
                </c:pt>
                <c:pt idx="1097">
                  <c:v>8.4344274364409999E-4</c:v>
                </c:pt>
                <c:pt idx="1098">
                  <c:v>8.1340596079829998E-4</c:v>
                </c:pt>
                <c:pt idx="1099">
                  <c:v>7.8306038631130003E-4</c:v>
                </c:pt>
                <c:pt idx="1100">
                  <c:v>7.5053190812470003E-4</c:v>
                </c:pt>
                <c:pt idx="1101">
                  <c:v>7.2173023363580001E-4</c:v>
                </c:pt>
                <c:pt idx="1102">
                  <c:v>7.070887950249E-4</c:v>
                </c:pt>
                <c:pt idx="1103">
                  <c:v>7.1552611188959998E-4</c:v>
                </c:pt>
                <c:pt idx="1104">
                  <c:v>7.3601258918640005E-4</c:v>
                </c:pt>
                <c:pt idx="1105">
                  <c:v>7.6113059185450003E-4</c:v>
                </c:pt>
                <c:pt idx="1106">
                  <c:v>7.8178942203520005E-4</c:v>
                </c:pt>
                <c:pt idx="1107">
                  <c:v>8.0547132529320002E-4</c:v>
                </c:pt>
                <c:pt idx="1108">
                  <c:v>8.3106325473639999E-4</c:v>
                </c:pt>
                <c:pt idx="1109">
                  <c:v>8.5264840163290002E-4</c:v>
                </c:pt>
                <c:pt idx="1110">
                  <c:v>8.7501620873809999E-4</c:v>
                </c:pt>
                <c:pt idx="1111">
                  <c:v>8.9664442930369995E-4</c:v>
                </c:pt>
                <c:pt idx="1112">
                  <c:v>9.050745284185E-4</c:v>
                </c:pt>
                <c:pt idx="1113">
                  <c:v>8.8666327064859999E-4</c:v>
                </c:pt>
                <c:pt idx="1114">
                  <c:v>8.5911102360109999E-4</c:v>
                </c:pt>
                <c:pt idx="1115">
                  <c:v>8.267907542177E-4</c:v>
                </c:pt>
                <c:pt idx="1116">
                  <c:v>7.9669652041050002E-4</c:v>
                </c:pt>
                <c:pt idx="1117">
                  <c:v>7.6839025132360004E-4</c:v>
                </c:pt>
                <c:pt idx="1118">
                  <c:v>7.4845668859779997E-4</c:v>
                </c:pt>
                <c:pt idx="1119">
                  <c:v>7.486649556085E-4</c:v>
                </c:pt>
                <c:pt idx="1120">
                  <c:v>7.6613551937040002E-4</c:v>
                </c:pt>
                <c:pt idx="1121">
                  <c:v>7.8831665450710005E-4</c:v>
                </c:pt>
                <c:pt idx="1122">
                  <c:v>8.0825743498280005E-4</c:v>
                </c:pt>
                <c:pt idx="1123">
                  <c:v>8.3529268158600005E-4</c:v>
                </c:pt>
                <c:pt idx="1124">
                  <c:v>8.5923308506610004E-4</c:v>
                </c:pt>
                <c:pt idx="1125">
                  <c:v>8.830513688736E-4</c:v>
                </c:pt>
                <c:pt idx="1126">
                  <c:v>9.0780318714680001E-4</c:v>
                </c:pt>
                <c:pt idx="1127">
                  <c:v>9.2930934624749998E-4</c:v>
                </c:pt>
                <c:pt idx="1128">
                  <c:v>9.4097078545019996E-4</c:v>
                </c:pt>
                <c:pt idx="1129">
                  <c:v>9.3268422642720005E-4</c:v>
                </c:pt>
                <c:pt idx="1130">
                  <c:v>9.0591469779610005E-4</c:v>
                </c:pt>
                <c:pt idx="1131">
                  <c:v>8.7284762412310004E-4</c:v>
                </c:pt>
                <c:pt idx="1132">
                  <c:v>8.4391667041930005E-4</c:v>
                </c:pt>
                <c:pt idx="1133">
                  <c:v>8.0819998402150003E-4</c:v>
                </c:pt>
                <c:pt idx="1134">
                  <c:v>7.8466167906300003E-4</c:v>
                </c:pt>
                <c:pt idx="1135">
                  <c:v>7.7917566522960004E-4</c:v>
                </c:pt>
                <c:pt idx="1136">
                  <c:v>7.9157669097190003E-4</c:v>
                </c:pt>
                <c:pt idx="1137">
                  <c:v>8.1201293505730001E-4</c:v>
                </c:pt>
                <c:pt idx="1138">
                  <c:v>8.3402171731000003E-4</c:v>
                </c:pt>
                <c:pt idx="1139">
                  <c:v>8.5728708654640002E-4</c:v>
                </c:pt>
                <c:pt idx="1140">
                  <c:v>8.8291493011639997E-4</c:v>
                </c:pt>
                <c:pt idx="1141">
                  <c:v>9.0911006554960001E-4</c:v>
                </c:pt>
                <c:pt idx="1142">
                  <c:v>9.3119067605580003E-4</c:v>
                </c:pt>
                <c:pt idx="1143">
                  <c:v>9.5775199588390004E-4</c:v>
                </c:pt>
                <c:pt idx="1144">
                  <c:v>9.7235036082570002E-4</c:v>
                </c:pt>
                <c:pt idx="1145">
                  <c:v>9.7069161711260004E-4</c:v>
                </c:pt>
                <c:pt idx="1146">
                  <c:v>9.5164845697580001E-4</c:v>
                </c:pt>
                <c:pt idx="1147">
                  <c:v>9.2185579705979996E-4</c:v>
                </c:pt>
                <c:pt idx="1148">
                  <c:v>8.9207029668609997E-4</c:v>
                </c:pt>
                <c:pt idx="1149">
                  <c:v>8.631824166514E-4</c:v>
                </c:pt>
                <c:pt idx="1150">
                  <c:v>8.3601794904099996E-4</c:v>
                </c:pt>
                <c:pt idx="1151">
                  <c:v>8.3117815665900003E-4</c:v>
                </c:pt>
                <c:pt idx="1152">
                  <c:v>8.4544619312510003E-4</c:v>
                </c:pt>
                <c:pt idx="1153">
                  <c:v>8.6688768351449999E-4</c:v>
                </c:pt>
                <c:pt idx="1154">
                  <c:v>8.9093577116729997E-4</c:v>
                </c:pt>
                <c:pt idx="1155">
                  <c:v>9.1751146828759997E-4</c:v>
                </c:pt>
                <c:pt idx="1156">
                  <c:v>9.4346248079089999E-4</c:v>
                </c:pt>
                <c:pt idx="1157">
                  <c:v>9.6661294810470005E-4</c:v>
                </c:pt>
                <c:pt idx="1158">
                  <c:v>9.8940450698139994E-4</c:v>
                </c:pt>
                <c:pt idx="1159">
                  <c:v>1.0122533421959999E-3</c:v>
                </c:pt>
                <c:pt idx="1160">
                  <c:v>1.0317777050659999E-3</c:v>
                </c:pt>
                <c:pt idx="1161">
                  <c:v>1.0314114624630001E-3</c:v>
                </c:pt>
                <c:pt idx="1162">
                  <c:v>1.0123969987029999E-3</c:v>
                </c:pt>
                <c:pt idx="1163">
                  <c:v>9.8408351186660007E-4</c:v>
                </c:pt>
                <c:pt idx="1164">
                  <c:v>9.5427653286609998E-4</c:v>
                </c:pt>
                <c:pt idx="1165">
                  <c:v>9.2283956473689999E-4</c:v>
                </c:pt>
                <c:pt idx="1166">
                  <c:v>8.9367158943790004E-4</c:v>
                </c:pt>
                <c:pt idx="1167">
                  <c:v>8.7126070866360003E-4</c:v>
                </c:pt>
                <c:pt idx="1168">
                  <c:v>8.6844590259720002E-4</c:v>
                </c:pt>
                <c:pt idx="1169">
                  <c:v>8.8027963647619996E-4</c:v>
                </c:pt>
                <c:pt idx="1170">
                  <c:v>9.0399023611100002E-4</c:v>
                </c:pt>
                <c:pt idx="1171">
                  <c:v>9.2878512805329996E-4</c:v>
                </c:pt>
                <c:pt idx="1172">
                  <c:v>9.5221569063140001E-4</c:v>
                </c:pt>
                <c:pt idx="1173">
                  <c:v>9.7698182798920002E-4</c:v>
                </c:pt>
                <c:pt idx="1174">
                  <c:v>1.002422999591E-3</c:v>
                </c:pt>
                <c:pt idx="1175">
                  <c:v>1.026298734359E-3</c:v>
                </c:pt>
                <c:pt idx="1176">
                  <c:v>1.049011247233E-3</c:v>
                </c:pt>
                <c:pt idx="1177">
                  <c:v>1.066402881406E-3</c:v>
                </c:pt>
                <c:pt idx="1178">
                  <c:v>1.0634373174980001E-3</c:v>
                </c:pt>
                <c:pt idx="1179">
                  <c:v>1.048724050634E-3</c:v>
                </c:pt>
                <c:pt idx="1180">
                  <c:v>1.0229166364300001E-3</c:v>
                </c:pt>
                <c:pt idx="1181">
                  <c:v>9.9021592177450006E-4</c:v>
                </c:pt>
                <c:pt idx="1182">
                  <c:v>9.6302980091419999E-4</c:v>
                </c:pt>
                <c:pt idx="1183">
                  <c:v>9.3608070164919995E-4</c:v>
                </c:pt>
                <c:pt idx="1184">
                  <c:v>9.1673596762119997E-4</c:v>
                </c:pt>
                <c:pt idx="1185">
                  <c:v>9.2154700541869999E-4</c:v>
                </c:pt>
                <c:pt idx="1186">
                  <c:v>9.3959207879379999E-4</c:v>
                </c:pt>
                <c:pt idx="1187">
                  <c:v>9.6562202088529996E-4</c:v>
                </c:pt>
                <c:pt idx="1188">
                  <c:v>9.9224795121700005E-4</c:v>
                </c:pt>
                <c:pt idx="1189">
                  <c:v>1.0117435595019999E-3</c:v>
                </c:pt>
                <c:pt idx="1190">
                  <c:v>1.0323162423450001E-3</c:v>
                </c:pt>
                <c:pt idx="1191">
                  <c:v>1.057362416759E-3</c:v>
                </c:pt>
                <c:pt idx="1192">
                  <c:v>1.079084002413E-3</c:v>
                </c:pt>
                <c:pt idx="1193">
                  <c:v>1.0975167388099999E-3</c:v>
                </c:pt>
                <c:pt idx="1194">
                  <c:v>1.1107220780099999E-3</c:v>
                </c:pt>
                <c:pt idx="1195">
                  <c:v>1.0991252493110001E-3</c:v>
                </c:pt>
                <c:pt idx="1196">
                  <c:v>1.070682541467E-3</c:v>
                </c:pt>
                <c:pt idx="1197">
                  <c:v>1.03855622001E-3</c:v>
                </c:pt>
                <c:pt idx="1198">
                  <c:v>1.005036756396E-3</c:v>
                </c:pt>
                <c:pt idx="1199">
                  <c:v>9.7907858435060001E-4</c:v>
                </c:pt>
                <c:pt idx="1200">
                  <c:v>9.6156494691970002E-4</c:v>
                </c:pt>
                <c:pt idx="1201">
                  <c:v>9.5535366563130001E-4</c:v>
                </c:pt>
                <c:pt idx="1202">
                  <c:v>9.7356387414040003E-4</c:v>
                </c:pt>
                <c:pt idx="1203">
                  <c:v>9.9816487636419991E-4</c:v>
                </c:pt>
                <c:pt idx="1204">
                  <c:v>1.0202742414549999E-3</c:v>
                </c:pt>
                <c:pt idx="1205">
                  <c:v>1.046706340276E-3</c:v>
                </c:pt>
                <c:pt idx="1206">
                  <c:v>1.0755439288909999E-3</c:v>
                </c:pt>
                <c:pt idx="1207">
                  <c:v>1.100625959225E-3</c:v>
                </c:pt>
                <c:pt idx="1208">
                  <c:v>1.127646886744E-3</c:v>
                </c:pt>
                <c:pt idx="1209">
                  <c:v>1.1510056210680001E-3</c:v>
                </c:pt>
                <c:pt idx="1210">
                  <c:v>1.161647494882E-3</c:v>
                </c:pt>
                <c:pt idx="1211">
                  <c:v>1.164426328614E-3</c:v>
                </c:pt>
                <c:pt idx="1212">
                  <c:v>1.14106759429E-3</c:v>
                </c:pt>
                <c:pt idx="1213">
                  <c:v>1.109407981858E-3</c:v>
                </c:pt>
                <c:pt idx="1214">
                  <c:v>1.078703440726E-3</c:v>
                </c:pt>
                <c:pt idx="1215">
                  <c:v>1.0485876118760001E-3</c:v>
                </c:pt>
                <c:pt idx="1216">
                  <c:v>1.021028147079E-3</c:v>
                </c:pt>
                <c:pt idx="1217">
                  <c:v>1.010285923257E-3</c:v>
                </c:pt>
                <c:pt idx="1218">
                  <c:v>1.022291951813E-3</c:v>
                </c:pt>
                <c:pt idx="1219">
                  <c:v>1.0415362194180001E-3</c:v>
                </c:pt>
                <c:pt idx="1220">
                  <c:v>1.06548378244E-3</c:v>
                </c:pt>
                <c:pt idx="1221">
                  <c:v>1.0889215627690001E-3</c:v>
                </c:pt>
                <c:pt idx="1222">
                  <c:v>1.111196004786E-3</c:v>
                </c:pt>
                <c:pt idx="1223">
                  <c:v>1.1384896934030001E-3</c:v>
                </c:pt>
                <c:pt idx="1224">
                  <c:v>1.16296869237E-3</c:v>
                </c:pt>
                <c:pt idx="1225">
                  <c:v>1.183333108202E-3</c:v>
                </c:pt>
                <c:pt idx="1226">
                  <c:v>1.2034318642689999E-3</c:v>
                </c:pt>
                <c:pt idx="1227">
                  <c:v>1.2068210635330001E-3</c:v>
                </c:pt>
                <c:pt idx="1228">
                  <c:v>1.1858965735880001E-3</c:v>
                </c:pt>
                <c:pt idx="1229">
                  <c:v>1.1595938121899999E-3</c:v>
                </c:pt>
                <c:pt idx="1230">
                  <c:v>1.1280059115959999E-3</c:v>
                </c:pt>
                <c:pt idx="1231">
                  <c:v>1.093624858186E-3</c:v>
                </c:pt>
                <c:pt idx="1232">
                  <c:v>1.0681118583310001E-3</c:v>
                </c:pt>
                <c:pt idx="1233">
                  <c:v>1.0545260738580001E-3</c:v>
                </c:pt>
                <c:pt idx="1234">
                  <c:v>1.0670060291890001E-3</c:v>
                </c:pt>
                <c:pt idx="1235">
                  <c:v>1.0953410528599999E-3</c:v>
                </c:pt>
                <c:pt idx="1236">
                  <c:v>1.118024811149E-3</c:v>
                </c:pt>
                <c:pt idx="1237">
                  <c:v>1.1421088129280001E-3</c:v>
                </c:pt>
                <c:pt idx="1238">
                  <c:v>1.1649362277239999E-3</c:v>
                </c:pt>
                <c:pt idx="1239">
                  <c:v>1.1858894722540001E-3</c:v>
                </c:pt>
                <c:pt idx="1240">
                  <c:v>1.2132334522899999E-3</c:v>
                </c:pt>
                <c:pt idx="1241">
                  <c:v>1.23776984401E-3</c:v>
                </c:pt>
                <c:pt idx="1242">
                  <c:v>1.2575023574750001E-3</c:v>
                </c:pt>
                <c:pt idx="1243">
                  <c:v>1.2612291611730001E-3</c:v>
                </c:pt>
                <c:pt idx="1244">
                  <c:v>1.2429758207869999E-3</c:v>
                </c:pt>
                <c:pt idx="1245">
                  <c:v>1.20916205924E-3</c:v>
                </c:pt>
                <c:pt idx="1246">
                  <c:v>1.1777105974029999E-3</c:v>
                </c:pt>
                <c:pt idx="1247">
                  <c:v>1.145778107457E-3</c:v>
                </c:pt>
                <c:pt idx="1248">
                  <c:v>1.1177519336339999E-3</c:v>
                </c:pt>
                <c:pt idx="1249">
                  <c:v>1.0986370034519999E-3</c:v>
                </c:pt>
                <c:pt idx="1250">
                  <c:v>1.1010640300810001E-3</c:v>
                </c:pt>
                <c:pt idx="1251">
                  <c:v>1.1156623950230001E-3</c:v>
                </c:pt>
                <c:pt idx="1252">
                  <c:v>1.136802253313E-3</c:v>
                </c:pt>
                <c:pt idx="1253">
                  <c:v>1.1620711302380001E-3</c:v>
                </c:pt>
                <c:pt idx="1254">
                  <c:v>1.1860976228489999E-3</c:v>
                </c:pt>
                <c:pt idx="1255">
                  <c:v>1.212422037497E-3</c:v>
                </c:pt>
                <c:pt idx="1256">
                  <c:v>1.2377195525910001E-3</c:v>
                </c:pt>
                <c:pt idx="1257">
                  <c:v>1.2650707503780001E-3</c:v>
                </c:pt>
                <c:pt idx="1258">
                  <c:v>1.28928408958E-3</c:v>
                </c:pt>
                <c:pt idx="1259">
                  <c:v>1.3065751409159999E-3</c:v>
                </c:pt>
                <c:pt idx="1260">
                  <c:v>1.2995954602960001E-3</c:v>
                </c:pt>
                <c:pt idx="1261">
                  <c:v>1.282692188397E-3</c:v>
                </c:pt>
                <c:pt idx="1262">
                  <c:v>1.258378382772E-3</c:v>
                </c:pt>
                <c:pt idx="1263">
                  <c:v>1.2300793314349999E-3</c:v>
                </c:pt>
                <c:pt idx="1264">
                  <c:v>1.201844890602E-3</c:v>
                </c:pt>
                <c:pt idx="1265">
                  <c:v>1.1742135975509999E-3</c:v>
                </c:pt>
                <c:pt idx="1266">
                  <c:v>1.152556738816E-3</c:v>
                </c:pt>
                <c:pt idx="1267">
                  <c:v>1.1452611070130001E-3</c:v>
                </c:pt>
                <c:pt idx="1268">
                  <c:v>1.1563481530170001E-3</c:v>
                </c:pt>
                <c:pt idx="1269">
                  <c:v>1.1766765965149999E-3</c:v>
                </c:pt>
                <c:pt idx="1270">
                  <c:v>1.201356644742E-3</c:v>
                </c:pt>
                <c:pt idx="1271">
                  <c:v>1.225993502885E-3</c:v>
                </c:pt>
                <c:pt idx="1272">
                  <c:v>1.253143651411E-3</c:v>
                </c:pt>
                <c:pt idx="1273">
                  <c:v>1.2817874085160001E-3</c:v>
                </c:pt>
                <c:pt idx="1274">
                  <c:v>1.3097848277539999E-3</c:v>
                </c:pt>
                <c:pt idx="1275">
                  <c:v>1.337502268143E-3</c:v>
                </c:pt>
                <c:pt idx="1276">
                  <c:v>1.360308146104E-3</c:v>
                </c:pt>
                <c:pt idx="1277">
                  <c:v>1.366289681755E-3</c:v>
                </c:pt>
                <c:pt idx="1278">
                  <c:v>1.3551595620809999E-3</c:v>
                </c:pt>
                <c:pt idx="1279">
                  <c:v>1.3319732388479999E-3</c:v>
                </c:pt>
                <c:pt idx="1280">
                  <c:v>1.3074368471280001E-3</c:v>
                </c:pt>
                <c:pt idx="1281">
                  <c:v>1.281859236769E-3</c:v>
                </c:pt>
                <c:pt idx="1282">
                  <c:v>1.2546014040709999E-3</c:v>
                </c:pt>
                <c:pt idx="1283">
                  <c:v>1.230050576851E-3</c:v>
                </c:pt>
                <c:pt idx="1284">
                  <c:v>1.207768917084E-3</c:v>
                </c:pt>
                <c:pt idx="1285">
                  <c:v>1.1939030373469999E-3</c:v>
                </c:pt>
                <c:pt idx="1286">
                  <c:v>1.2033025268469999E-3</c:v>
                </c:pt>
                <c:pt idx="1287">
                  <c:v>1.226481748745E-3</c:v>
                </c:pt>
                <c:pt idx="1288">
                  <c:v>1.253380673006E-3</c:v>
                </c:pt>
                <c:pt idx="1289">
                  <c:v>1.2831588974219999E-3</c:v>
                </c:pt>
                <c:pt idx="1290">
                  <c:v>1.3073505833750001E-3</c:v>
                </c:pt>
                <c:pt idx="1291">
                  <c:v>1.33282772731E-3</c:v>
                </c:pt>
                <c:pt idx="1292">
                  <c:v>1.359568559565E-3</c:v>
                </c:pt>
                <c:pt idx="1293">
                  <c:v>1.3837099540979999E-3</c:v>
                </c:pt>
                <c:pt idx="1294">
                  <c:v>1.4044621493670001E-3</c:v>
                </c:pt>
                <c:pt idx="1295">
                  <c:v>1.417028368451E-3</c:v>
                </c:pt>
                <c:pt idx="1296">
                  <c:v>1.406968222E-3</c:v>
                </c:pt>
                <c:pt idx="1297">
                  <c:v>1.3828339288010001E-3</c:v>
                </c:pt>
                <c:pt idx="1298">
                  <c:v>1.3543984387069999E-3</c:v>
                </c:pt>
                <c:pt idx="1299">
                  <c:v>1.3256111415100001E-3</c:v>
                </c:pt>
                <c:pt idx="1300">
                  <c:v>1.2979367747899999E-3</c:v>
                </c:pt>
                <c:pt idx="1301">
                  <c:v>1.274412847124E-3</c:v>
                </c:pt>
                <c:pt idx="1302">
                  <c:v>1.2603602372110001E-3</c:v>
                </c:pt>
                <c:pt idx="1303">
                  <c:v>1.2649272102860001E-3</c:v>
                </c:pt>
                <c:pt idx="1304">
                  <c:v>1.288522849791E-3</c:v>
                </c:pt>
                <c:pt idx="1305">
                  <c:v>1.31526379846E-3</c:v>
                </c:pt>
                <c:pt idx="1306">
                  <c:v>1.3378397561610001E-3</c:v>
                </c:pt>
                <c:pt idx="1307">
                  <c:v>1.3637836091219999E-3</c:v>
                </c:pt>
                <c:pt idx="1308">
                  <c:v>1.391163561493E-3</c:v>
                </c:pt>
                <c:pt idx="1309">
                  <c:v>1.415778882802E-3</c:v>
                </c:pt>
                <c:pt idx="1310">
                  <c:v>1.4433383475990001E-3</c:v>
                </c:pt>
                <c:pt idx="1311">
                  <c:v>1.464980887249E-3</c:v>
                </c:pt>
                <c:pt idx="1312">
                  <c:v>1.476534642279E-3</c:v>
                </c:pt>
                <c:pt idx="1313">
                  <c:v>1.4705531066279999E-3</c:v>
                </c:pt>
                <c:pt idx="1314">
                  <c:v>1.4443220570679999E-3</c:v>
                </c:pt>
                <c:pt idx="1315">
                  <c:v>1.416123588569E-3</c:v>
                </c:pt>
                <c:pt idx="1316">
                  <c:v>1.3911348069089999E-3</c:v>
                </c:pt>
                <c:pt idx="1317">
                  <c:v>1.36243365705E-3</c:v>
                </c:pt>
                <c:pt idx="1318">
                  <c:v>1.3357071438799999E-3</c:v>
                </c:pt>
                <c:pt idx="1319">
                  <c:v>1.325223362073E-3</c:v>
                </c:pt>
                <c:pt idx="1320">
                  <c:v>1.3358148280529999E-3</c:v>
                </c:pt>
                <c:pt idx="1321">
                  <c:v>1.3577087083830001E-3</c:v>
                </c:pt>
                <c:pt idx="1322">
                  <c:v>1.381613197736E-3</c:v>
                </c:pt>
                <c:pt idx="1323">
                  <c:v>1.4030906604599999E-3</c:v>
                </c:pt>
                <c:pt idx="1324">
                  <c:v>1.4252789551390001E-3</c:v>
                </c:pt>
                <c:pt idx="1325">
                  <c:v>1.4480848331000001E-3</c:v>
                </c:pt>
                <c:pt idx="1326">
                  <c:v>1.470373594202E-3</c:v>
                </c:pt>
                <c:pt idx="1327">
                  <c:v>1.4942206908019999E-3</c:v>
                </c:pt>
                <c:pt idx="1328">
                  <c:v>1.513938768767E-3</c:v>
                </c:pt>
                <c:pt idx="1329">
                  <c:v>1.52004242409E-3</c:v>
                </c:pt>
                <c:pt idx="1330">
                  <c:v>1.502686645836E-3</c:v>
                </c:pt>
                <c:pt idx="1331">
                  <c:v>1.476800302044E-3</c:v>
                </c:pt>
                <c:pt idx="1332">
                  <c:v>1.4480991521850001E-3</c:v>
                </c:pt>
                <c:pt idx="1333">
                  <c:v>1.419196953066E-3</c:v>
                </c:pt>
                <c:pt idx="1334">
                  <c:v>1.390251563862E-3</c:v>
                </c:pt>
                <c:pt idx="1335">
                  <c:v>1.367883756757E-3</c:v>
                </c:pt>
                <c:pt idx="1336">
                  <c:v>1.363575342111E-3</c:v>
                </c:pt>
                <c:pt idx="1337">
                  <c:v>1.3789420481769999E-3</c:v>
                </c:pt>
                <c:pt idx="1338">
                  <c:v>1.4046488795429999E-3</c:v>
                </c:pt>
                <c:pt idx="1339">
                  <c:v>1.429522759281E-3</c:v>
                </c:pt>
                <c:pt idx="1340">
                  <c:v>1.4579367125409999E-3</c:v>
                </c:pt>
                <c:pt idx="1341">
                  <c:v>1.4852806925769999E-3</c:v>
                </c:pt>
                <c:pt idx="1342">
                  <c:v>1.5137090813370001E-3</c:v>
                </c:pt>
                <c:pt idx="1343">
                  <c:v>1.5432790387420001E-3</c:v>
                </c:pt>
                <c:pt idx="1344">
                  <c:v>1.5705513069410001E-3</c:v>
                </c:pt>
                <c:pt idx="1345">
                  <c:v>1.5915404073889999E-3</c:v>
                </c:pt>
                <c:pt idx="1346">
                  <c:v>1.5933068934830001E-3</c:v>
                </c:pt>
                <c:pt idx="1347">
                  <c:v>1.57806230709E-3</c:v>
                </c:pt>
                <c:pt idx="1348">
                  <c:v>1.55183125753E-3</c:v>
                </c:pt>
                <c:pt idx="1349">
                  <c:v>1.5255212783810001E-3</c:v>
                </c:pt>
                <c:pt idx="1350">
                  <c:v>1.4979833504190001E-3</c:v>
                </c:pt>
                <c:pt idx="1351">
                  <c:v>1.4698781305920001E-3</c:v>
                </c:pt>
                <c:pt idx="1352">
                  <c:v>1.4426275156440001E-3</c:v>
                </c:pt>
                <c:pt idx="1353">
                  <c:v>1.4332279097290001E-3</c:v>
                </c:pt>
                <c:pt idx="1354">
                  <c:v>1.4471082249659999E-3</c:v>
                </c:pt>
                <c:pt idx="1355">
                  <c:v>1.4709768584000001E-3</c:v>
                </c:pt>
                <c:pt idx="1356">
                  <c:v>1.4971431810409999E-3</c:v>
                </c:pt>
                <c:pt idx="1357">
                  <c:v>1.5233168378469999E-3</c:v>
                </c:pt>
                <c:pt idx="1358">
                  <c:v>1.5497417189180001E-3</c:v>
                </c:pt>
                <c:pt idx="1359">
                  <c:v>1.573911868036E-3</c:v>
                </c:pt>
                <c:pt idx="1360">
                  <c:v>1.5992021653799999E-3</c:v>
                </c:pt>
                <c:pt idx="1361">
                  <c:v>1.6227476298809999E-3</c:v>
                </c:pt>
                <c:pt idx="1362">
                  <c:v>1.6456181183460001E-3</c:v>
                </c:pt>
                <c:pt idx="1363">
                  <c:v>1.6474348958579999E-3</c:v>
                </c:pt>
                <c:pt idx="1364">
                  <c:v>1.631845603697E-3</c:v>
                </c:pt>
                <c:pt idx="1365">
                  <c:v>1.602282747626E-3</c:v>
                </c:pt>
                <c:pt idx="1366">
                  <c:v>1.5739836962889999E-3</c:v>
                </c:pt>
                <c:pt idx="1367">
                  <c:v>1.5432575019080001E-3</c:v>
                </c:pt>
                <c:pt idx="1368">
                  <c:v>1.5154468128460001E-3</c:v>
                </c:pt>
                <c:pt idx="1369">
                  <c:v>1.4970427146180001E-3</c:v>
                </c:pt>
                <c:pt idx="1370">
                  <c:v>1.4955275692049999E-3</c:v>
                </c:pt>
                <c:pt idx="1371">
                  <c:v>1.5107792569320001E-3</c:v>
                </c:pt>
                <c:pt idx="1372">
                  <c:v>1.5333266928790001E-3</c:v>
                </c:pt>
                <c:pt idx="1373">
                  <c:v>1.5593422576789999E-3</c:v>
                </c:pt>
                <c:pt idx="1374">
                  <c:v>1.5841946005820001E-3</c:v>
                </c:pt>
                <c:pt idx="1375">
                  <c:v>1.6095997998489999E-3</c:v>
                </c:pt>
                <c:pt idx="1376">
                  <c:v>1.6340285073969999E-3</c:v>
                </c:pt>
                <c:pt idx="1377">
                  <c:v>1.6559296054769999E-3</c:v>
                </c:pt>
                <c:pt idx="1378">
                  <c:v>1.677694264799E-3</c:v>
                </c:pt>
                <c:pt idx="1379">
                  <c:v>1.6916390741239999E-3</c:v>
                </c:pt>
                <c:pt idx="1380">
                  <c:v>1.6865479992699999E-3</c:v>
                </c:pt>
                <c:pt idx="1381">
                  <c:v>1.664812094532E-3</c:v>
                </c:pt>
                <c:pt idx="1382">
                  <c:v>1.635234919377E-3</c:v>
                </c:pt>
                <c:pt idx="1383">
                  <c:v>1.6045087249949999E-3</c:v>
                </c:pt>
                <c:pt idx="1384">
                  <c:v>1.573595916852E-3</c:v>
                </c:pt>
                <c:pt idx="1385">
                  <c:v>1.5534900594500001E-3</c:v>
                </c:pt>
                <c:pt idx="1386">
                  <c:v>1.551163499244E-3</c:v>
                </c:pt>
                <c:pt idx="1387">
                  <c:v>1.570221036673E-3</c:v>
                </c:pt>
                <c:pt idx="1388">
                  <c:v>1.589443651028E-3</c:v>
                </c:pt>
                <c:pt idx="1389">
                  <c:v>1.6120054060589999E-3</c:v>
                </c:pt>
                <c:pt idx="1390">
                  <c:v>1.633928040974E-3</c:v>
                </c:pt>
                <c:pt idx="1391">
                  <c:v>1.657588290982E-3</c:v>
                </c:pt>
                <c:pt idx="1392">
                  <c:v>1.678333268501E-3</c:v>
                </c:pt>
                <c:pt idx="1393">
                  <c:v>1.7029414884749999E-3</c:v>
                </c:pt>
                <c:pt idx="1394">
                  <c:v>1.723930588923E-3</c:v>
                </c:pt>
                <c:pt idx="1395">
                  <c:v>1.73687026836E-3</c:v>
                </c:pt>
                <c:pt idx="1396">
                  <c:v>1.72846170608E-3</c:v>
                </c:pt>
                <c:pt idx="1397">
                  <c:v>1.7017782665789999E-3</c:v>
                </c:pt>
                <c:pt idx="1398">
                  <c:v>1.673235092312E-3</c:v>
                </c:pt>
                <c:pt idx="1399">
                  <c:v>1.6438157763329999E-3</c:v>
                </c:pt>
                <c:pt idx="1400">
                  <c:v>1.616392750293E-3</c:v>
                </c:pt>
                <c:pt idx="1401">
                  <c:v>1.604724209756E-3</c:v>
                </c:pt>
                <c:pt idx="1402">
                  <c:v>1.6188916051759999E-3</c:v>
                </c:pt>
                <c:pt idx="1403">
                  <c:v>1.638207701035E-3</c:v>
                </c:pt>
                <c:pt idx="1404">
                  <c:v>1.6602595569569999E-3</c:v>
                </c:pt>
                <c:pt idx="1405">
                  <c:v>1.681535854004E-3</c:v>
                </c:pt>
                <c:pt idx="1406">
                  <c:v>1.702546607703E-3</c:v>
                </c:pt>
                <c:pt idx="1407">
                  <c:v>1.723830122501E-3</c:v>
                </c:pt>
                <c:pt idx="1408">
                  <c:v>1.745005953126E-3</c:v>
                </c:pt>
                <c:pt idx="1409">
                  <c:v>1.7629001522439999E-3</c:v>
                </c:pt>
                <c:pt idx="1410">
                  <c:v>1.780255930498E-3</c:v>
                </c:pt>
                <c:pt idx="1411">
                  <c:v>1.781239639968E-3</c:v>
                </c:pt>
                <c:pt idx="1412">
                  <c:v>1.75706949085E-3</c:v>
                </c:pt>
                <c:pt idx="1413">
                  <c:v>1.7252949764949999E-3</c:v>
                </c:pt>
                <c:pt idx="1414">
                  <c:v>1.6929603880269999E-3</c:v>
                </c:pt>
                <c:pt idx="1415">
                  <c:v>1.661444315687E-3</c:v>
                </c:pt>
                <c:pt idx="1416">
                  <c:v>1.6522674122830001E-3</c:v>
                </c:pt>
                <c:pt idx="1417">
                  <c:v>1.6640868270769999E-3</c:v>
                </c:pt>
                <c:pt idx="1418">
                  <c:v>1.6846953658390001E-3</c:v>
                </c:pt>
                <c:pt idx="1419">
                  <c:v>1.707910560071E-3</c:v>
                </c:pt>
                <c:pt idx="1420">
                  <c:v>1.730989199132E-3</c:v>
                </c:pt>
                <c:pt idx="1421">
                  <c:v>1.75058527384E-3</c:v>
                </c:pt>
                <c:pt idx="1422">
                  <c:v>1.7725294455890001E-3</c:v>
                </c:pt>
                <c:pt idx="1423">
                  <c:v>1.7936406657099999E-3</c:v>
                </c:pt>
                <c:pt idx="1424">
                  <c:v>1.81384710595E-3</c:v>
                </c:pt>
                <c:pt idx="1425">
                  <c:v>1.8316983478139999E-3</c:v>
                </c:pt>
                <c:pt idx="1426">
                  <c:v>1.8315834458920001E-3</c:v>
                </c:pt>
                <c:pt idx="1427">
                  <c:v>1.8067597411569999E-3</c:v>
                </c:pt>
                <c:pt idx="1428">
                  <c:v>1.774942153133E-3</c:v>
                </c:pt>
                <c:pt idx="1429">
                  <c:v>1.7397712217639999E-3</c:v>
                </c:pt>
                <c:pt idx="1430">
                  <c:v>1.713166828267E-3</c:v>
                </c:pt>
                <c:pt idx="1431">
                  <c:v>1.7091671470550001E-3</c:v>
                </c:pt>
                <c:pt idx="1432">
                  <c:v>1.724138855934E-3</c:v>
                </c:pt>
                <c:pt idx="1433">
                  <c:v>1.745171146467E-3</c:v>
                </c:pt>
                <c:pt idx="1434">
                  <c:v>1.7659232253209999E-3</c:v>
                </c:pt>
                <c:pt idx="1435">
                  <c:v>1.786783104762E-3</c:v>
                </c:pt>
                <c:pt idx="1436">
                  <c:v>1.8047635676339999E-3</c:v>
                </c:pt>
                <c:pt idx="1437">
                  <c:v>1.826887251809E-3</c:v>
                </c:pt>
                <c:pt idx="1438">
                  <c:v>1.84633967001E-3</c:v>
                </c:pt>
                <c:pt idx="1439">
                  <c:v>1.8676016479729999E-3</c:v>
                </c:pt>
                <c:pt idx="1440">
                  <c:v>1.88072794117E-3</c:v>
                </c:pt>
                <c:pt idx="1441">
                  <c:v>1.8735760822889999E-3</c:v>
                </c:pt>
                <c:pt idx="1442">
                  <c:v>1.8460309365759999E-3</c:v>
                </c:pt>
                <c:pt idx="1443">
                  <c:v>1.8141774926330001E-3</c:v>
                </c:pt>
                <c:pt idx="1444">
                  <c:v>1.784205320291E-3</c:v>
                </c:pt>
                <c:pt idx="1445">
                  <c:v>1.7636613920329999E-3</c:v>
                </c:pt>
                <c:pt idx="1446">
                  <c:v>1.7648533685130001E-3</c:v>
                </c:pt>
                <c:pt idx="1447">
                  <c:v>1.783228712156E-3</c:v>
                </c:pt>
                <c:pt idx="1448">
                  <c:v>1.805165666156E-3</c:v>
                </c:pt>
                <c:pt idx="1449">
                  <c:v>1.830599620007E-3</c:v>
                </c:pt>
                <c:pt idx="1450">
                  <c:v>1.8495710100980001E-3</c:v>
                </c:pt>
                <c:pt idx="1451">
                  <c:v>1.871989108622E-3</c:v>
                </c:pt>
                <c:pt idx="1452">
                  <c:v>1.896748086438E-3</c:v>
                </c:pt>
                <c:pt idx="1453">
                  <c:v>1.917435671203E-3</c:v>
                </c:pt>
                <c:pt idx="1454">
                  <c:v>1.9367804052309999E-3</c:v>
                </c:pt>
                <c:pt idx="1455">
                  <c:v>1.946352189407E-3</c:v>
                </c:pt>
                <c:pt idx="1456">
                  <c:v>1.9354375544939999E-3</c:v>
                </c:pt>
                <c:pt idx="1457">
                  <c:v>1.908043283038E-3</c:v>
                </c:pt>
                <c:pt idx="1458">
                  <c:v>1.876721158624E-3</c:v>
                </c:pt>
                <c:pt idx="1459">
                  <c:v>1.8432664219290001E-3</c:v>
                </c:pt>
                <c:pt idx="1460">
                  <c:v>1.819261349738E-3</c:v>
                </c:pt>
                <c:pt idx="1461">
                  <c:v>1.8055534455930001E-3</c:v>
                </c:pt>
                <c:pt idx="1462">
                  <c:v>1.810946152546E-3</c:v>
                </c:pt>
                <c:pt idx="1463">
                  <c:v>1.835001399741E-3</c:v>
                </c:pt>
                <c:pt idx="1464">
                  <c:v>1.859853742644E-3</c:v>
                </c:pt>
                <c:pt idx="1465">
                  <c:v>1.8859340343619999E-3</c:v>
                </c:pt>
                <c:pt idx="1466">
                  <c:v>1.914268941619E-3</c:v>
                </c:pt>
                <c:pt idx="1467">
                  <c:v>1.938740722835E-3</c:v>
                </c:pt>
                <c:pt idx="1468">
                  <c:v>1.964813796803E-3</c:v>
                </c:pt>
                <c:pt idx="1469">
                  <c:v>1.9903052598239999E-3</c:v>
                </c:pt>
                <c:pt idx="1470">
                  <c:v>2.0097144879400002E-3</c:v>
                </c:pt>
                <c:pt idx="1471">
                  <c:v>2.0155308302489999E-3</c:v>
                </c:pt>
                <c:pt idx="1472">
                  <c:v>2.0029647275810001E-3</c:v>
                </c:pt>
                <c:pt idx="1473">
                  <c:v>1.9737465772779999E-3</c:v>
                </c:pt>
                <c:pt idx="1474">
                  <c:v>1.9415986025709999E-3</c:v>
                </c:pt>
                <c:pt idx="1475">
                  <c:v>1.909802551381E-3</c:v>
                </c:pt>
                <c:pt idx="1476">
                  <c:v>1.880160765722E-3</c:v>
                </c:pt>
                <c:pt idx="1477">
                  <c:v>1.8633076688270001E-3</c:v>
                </c:pt>
                <c:pt idx="1478">
                  <c:v>1.873245695606E-3</c:v>
                </c:pt>
                <c:pt idx="1479">
                  <c:v>1.8905511824410001E-3</c:v>
                </c:pt>
                <c:pt idx="1480">
                  <c:v>1.9150014268230001E-3</c:v>
                </c:pt>
                <c:pt idx="1481">
                  <c:v>1.942797796801E-3</c:v>
                </c:pt>
                <c:pt idx="1482">
                  <c:v>1.968791941181E-3</c:v>
                </c:pt>
                <c:pt idx="1483">
                  <c:v>1.9911022391169999E-3</c:v>
                </c:pt>
                <c:pt idx="1484">
                  <c:v>2.0206291228529998E-3</c:v>
                </c:pt>
                <c:pt idx="1485">
                  <c:v>2.0460488740350002E-3</c:v>
                </c:pt>
                <c:pt idx="1486">
                  <c:v>2.0684525370599999E-3</c:v>
                </c:pt>
                <c:pt idx="1487">
                  <c:v>2.0785054657610001E-3</c:v>
                </c:pt>
                <c:pt idx="1488">
                  <c:v>2.064402680844E-3</c:v>
                </c:pt>
                <c:pt idx="1489">
                  <c:v>2.0397512707860002E-3</c:v>
                </c:pt>
                <c:pt idx="1490">
                  <c:v>2.0105547737329999E-3</c:v>
                </c:pt>
                <c:pt idx="1491">
                  <c:v>1.9775521941479998E-3</c:v>
                </c:pt>
                <c:pt idx="1492">
                  <c:v>1.9464312354100001E-3</c:v>
                </c:pt>
                <c:pt idx="1493">
                  <c:v>1.92572211381E-3</c:v>
                </c:pt>
                <c:pt idx="1494">
                  <c:v>1.9230437465010001E-3</c:v>
                </c:pt>
                <c:pt idx="1495">
                  <c:v>1.939918380231E-3</c:v>
                </c:pt>
                <c:pt idx="1496">
                  <c:v>1.965467119589E-3</c:v>
                </c:pt>
                <c:pt idx="1497">
                  <c:v>1.9908437971029999E-3</c:v>
                </c:pt>
                <c:pt idx="1498">
                  <c:v>2.0169885829090001E-3</c:v>
                </c:pt>
                <c:pt idx="1499">
                  <c:v>2.0437438506629999E-3</c:v>
                </c:pt>
                <c:pt idx="1500">
                  <c:v>2.0707575604320002E-3</c:v>
                </c:pt>
                <c:pt idx="1501">
                  <c:v>2.0973763894290001E-3</c:v>
                </c:pt>
                <c:pt idx="1502">
                  <c:v>2.122156787664E-3</c:v>
                </c:pt>
                <c:pt idx="1503">
                  <c:v>2.14015878737E-3</c:v>
                </c:pt>
                <c:pt idx="1504">
                  <c:v>2.1378537639980002E-3</c:v>
                </c:pt>
                <c:pt idx="1505">
                  <c:v>2.1195502486080001E-3</c:v>
                </c:pt>
                <c:pt idx="1506">
                  <c:v>2.0909854210909998E-3</c:v>
                </c:pt>
                <c:pt idx="1507">
                  <c:v>2.060496248305E-3</c:v>
                </c:pt>
                <c:pt idx="1508">
                  <c:v>2.030567266047E-3</c:v>
                </c:pt>
                <c:pt idx="1509">
                  <c:v>2.0025912672279999E-3</c:v>
                </c:pt>
                <c:pt idx="1510">
                  <c:v>1.9814155530180001E-3</c:v>
                </c:pt>
                <c:pt idx="1511">
                  <c:v>1.9831245299429998E-3</c:v>
                </c:pt>
                <c:pt idx="1512">
                  <c:v>2.002885797992E-3</c:v>
                </c:pt>
                <c:pt idx="1513">
                  <c:v>2.0289588719609999E-3</c:v>
                </c:pt>
                <c:pt idx="1514">
                  <c:v>2.055742777884E-3</c:v>
                </c:pt>
                <c:pt idx="1515">
                  <c:v>2.081578830257E-3</c:v>
                </c:pt>
                <c:pt idx="1516">
                  <c:v>2.107450738549E-3</c:v>
                </c:pt>
                <c:pt idx="1517">
                  <c:v>2.1373941563069998E-3</c:v>
                </c:pt>
                <c:pt idx="1518">
                  <c:v>2.1651044953610002E-3</c:v>
                </c:pt>
                <c:pt idx="1519">
                  <c:v>2.1906748879700001E-3</c:v>
                </c:pt>
                <c:pt idx="1520">
                  <c:v>2.2104217205200002E-3</c:v>
                </c:pt>
                <c:pt idx="1521">
                  <c:v>2.2079730406399998E-3</c:v>
                </c:pt>
                <c:pt idx="1522">
                  <c:v>2.1826685406269998E-3</c:v>
                </c:pt>
                <c:pt idx="1523">
                  <c:v>2.1579740568999999E-3</c:v>
                </c:pt>
                <c:pt idx="1524">
                  <c:v>2.1300842054189999E-3</c:v>
                </c:pt>
                <c:pt idx="1525">
                  <c:v>2.1030346397310001E-3</c:v>
                </c:pt>
                <c:pt idx="1526">
                  <c:v>2.07711965777E-3</c:v>
                </c:pt>
                <c:pt idx="1527">
                  <c:v>2.0594981033350002E-3</c:v>
                </c:pt>
                <c:pt idx="1528">
                  <c:v>2.0624280441549998E-3</c:v>
                </c:pt>
                <c:pt idx="1529">
                  <c:v>2.0833525341E-3</c:v>
                </c:pt>
                <c:pt idx="1530">
                  <c:v>2.1070342045279998E-3</c:v>
                </c:pt>
                <c:pt idx="1531">
                  <c:v>2.131979912519E-3</c:v>
                </c:pt>
                <c:pt idx="1532">
                  <c:v>2.1645587403329998E-3</c:v>
                </c:pt>
                <c:pt idx="1533">
                  <c:v>2.1903733722870001E-3</c:v>
                </c:pt>
                <c:pt idx="1534">
                  <c:v>2.2156708873810002E-3</c:v>
                </c:pt>
                <c:pt idx="1535">
                  <c:v>2.2406093776229999E-3</c:v>
                </c:pt>
                <c:pt idx="1536">
                  <c:v>2.2626181598750001E-3</c:v>
                </c:pt>
                <c:pt idx="1537">
                  <c:v>2.2792341187599999E-3</c:v>
                </c:pt>
                <c:pt idx="1538">
                  <c:v>2.2748180199409999E-3</c:v>
                </c:pt>
                <c:pt idx="1539">
                  <c:v>2.251086058095E-3</c:v>
                </c:pt>
                <c:pt idx="1540">
                  <c:v>2.2246898151930001E-3</c:v>
                </c:pt>
                <c:pt idx="1541">
                  <c:v>2.1983725018799999E-3</c:v>
                </c:pt>
                <c:pt idx="1542">
                  <c:v>2.1673950832339999E-3</c:v>
                </c:pt>
                <c:pt idx="1543">
                  <c:v>2.1426433231679998E-3</c:v>
                </c:pt>
                <c:pt idx="1544">
                  <c:v>2.1311684977259999E-3</c:v>
                </c:pt>
                <c:pt idx="1545">
                  <c:v>2.1362309344110002E-3</c:v>
                </c:pt>
                <c:pt idx="1546">
                  <c:v>2.1618013270200001E-3</c:v>
                </c:pt>
                <c:pt idx="1547">
                  <c:v>2.188089769334E-3</c:v>
                </c:pt>
                <c:pt idx="1548">
                  <c:v>2.2153046447780001E-3</c:v>
                </c:pt>
                <c:pt idx="1549">
                  <c:v>2.2431800607589998E-3</c:v>
                </c:pt>
                <c:pt idx="1550">
                  <c:v>2.267551142722E-3</c:v>
                </c:pt>
                <c:pt idx="1551">
                  <c:v>2.2935094311829999E-3</c:v>
                </c:pt>
                <c:pt idx="1552">
                  <c:v>2.3199128918349999E-3</c:v>
                </c:pt>
                <c:pt idx="1553">
                  <c:v>2.3417635820809999E-3</c:v>
                </c:pt>
                <c:pt idx="1554">
                  <c:v>2.3515005595980002E-3</c:v>
                </c:pt>
                <c:pt idx="1555">
                  <c:v>2.3431279696520002E-3</c:v>
                </c:pt>
                <c:pt idx="1556">
                  <c:v>2.3173852823669999E-3</c:v>
                </c:pt>
                <c:pt idx="1557">
                  <c:v>2.288834890351E-3</c:v>
                </c:pt>
                <c:pt idx="1558">
                  <c:v>2.2603920660909998E-3</c:v>
                </c:pt>
                <c:pt idx="1559">
                  <c:v>2.2314684465530002E-3</c:v>
                </c:pt>
                <c:pt idx="1560">
                  <c:v>2.2091795690360001E-3</c:v>
                </c:pt>
                <c:pt idx="1561">
                  <c:v>2.2063360083849999E-3</c:v>
                </c:pt>
                <c:pt idx="1562">
                  <c:v>2.2207833826540001E-3</c:v>
                </c:pt>
                <c:pt idx="1563">
                  <c:v>2.2449896205219999E-3</c:v>
                </c:pt>
                <c:pt idx="1564">
                  <c:v>2.2714287042620001E-3</c:v>
                </c:pt>
                <c:pt idx="1565">
                  <c:v>2.297544851899E-3</c:v>
                </c:pt>
                <c:pt idx="1566">
                  <c:v>2.3241925518959999E-3</c:v>
                </c:pt>
                <c:pt idx="1567">
                  <c:v>2.3459787480530001E-3</c:v>
                </c:pt>
                <c:pt idx="1568">
                  <c:v>2.368296263739E-3</c:v>
                </c:pt>
                <c:pt idx="1569">
                  <c:v>2.394125098363E-3</c:v>
                </c:pt>
                <c:pt idx="1570">
                  <c:v>2.4123138282450001E-3</c:v>
                </c:pt>
                <c:pt idx="1571">
                  <c:v>2.4095347616820001E-3</c:v>
                </c:pt>
                <c:pt idx="1572">
                  <c:v>2.391985384747E-3</c:v>
                </c:pt>
                <c:pt idx="1573">
                  <c:v>2.363693434745E-3</c:v>
                </c:pt>
                <c:pt idx="1574">
                  <c:v>2.331186551601E-3</c:v>
                </c:pt>
                <c:pt idx="1575">
                  <c:v>2.3031099699439999E-3</c:v>
                </c:pt>
                <c:pt idx="1576">
                  <c:v>2.2797295823690001E-3</c:v>
                </c:pt>
                <c:pt idx="1577">
                  <c:v>2.278228988871E-3</c:v>
                </c:pt>
                <c:pt idx="1578">
                  <c:v>2.2937464527790002E-3</c:v>
                </c:pt>
                <c:pt idx="1579">
                  <c:v>2.3164732847359999E-3</c:v>
                </c:pt>
                <c:pt idx="1580">
                  <c:v>2.3400546051559998E-3</c:v>
                </c:pt>
                <c:pt idx="1581">
                  <c:v>2.3661132436249999E-3</c:v>
                </c:pt>
                <c:pt idx="1582">
                  <c:v>2.3870449513199998E-3</c:v>
                </c:pt>
                <c:pt idx="1583">
                  <c:v>2.4107052013279998E-3</c:v>
                </c:pt>
                <c:pt idx="1584">
                  <c:v>2.4352057371289999E-3</c:v>
                </c:pt>
                <c:pt idx="1585">
                  <c:v>2.4542417377230001E-3</c:v>
                </c:pt>
                <c:pt idx="1586">
                  <c:v>2.4672029539940001E-3</c:v>
                </c:pt>
                <c:pt idx="1587">
                  <c:v>2.4622841738160001E-3</c:v>
                </c:pt>
                <c:pt idx="1588">
                  <c:v>2.4405051954090001E-3</c:v>
                </c:pt>
                <c:pt idx="1589">
                  <c:v>2.4084935430439998E-3</c:v>
                </c:pt>
                <c:pt idx="1590">
                  <c:v>2.3783347569410001E-3</c:v>
                </c:pt>
                <c:pt idx="1591">
                  <c:v>2.351371338591E-3</c:v>
                </c:pt>
                <c:pt idx="1592">
                  <c:v>2.336952602491E-3</c:v>
                </c:pt>
                <c:pt idx="1593">
                  <c:v>2.338841091841E-3</c:v>
                </c:pt>
                <c:pt idx="1594">
                  <c:v>2.3591050412509998E-3</c:v>
                </c:pt>
                <c:pt idx="1595">
                  <c:v>2.3854579776529999E-3</c:v>
                </c:pt>
                <c:pt idx="1596">
                  <c:v>2.4108057841660002E-3</c:v>
                </c:pt>
                <c:pt idx="1597">
                  <c:v>2.43420037441E-3</c:v>
                </c:pt>
                <c:pt idx="1598">
                  <c:v>2.457487396896E-3</c:v>
                </c:pt>
                <c:pt idx="1599">
                  <c:v>2.4797834921630002E-3</c:v>
                </c:pt>
                <c:pt idx="1600">
                  <c:v>2.5034006685020001E-3</c:v>
                </c:pt>
                <c:pt idx="1601">
                  <c:v>2.5225372519340002E-3</c:v>
                </c:pt>
                <c:pt idx="1602">
                  <c:v>2.5318504776810002E-3</c:v>
                </c:pt>
                <c:pt idx="1603">
                  <c:v>2.5242103729399999E-3</c:v>
                </c:pt>
                <c:pt idx="1604">
                  <c:v>2.497634617612E-3</c:v>
                </c:pt>
                <c:pt idx="1605">
                  <c:v>2.4655873421579998E-3</c:v>
                </c:pt>
                <c:pt idx="1606">
                  <c:v>2.435284666717E-3</c:v>
                </c:pt>
                <c:pt idx="1607">
                  <c:v>2.4162416812029998E-3</c:v>
                </c:pt>
                <c:pt idx="1608">
                  <c:v>2.413793001324E-3</c:v>
                </c:pt>
                <c:pt idx="1609">
                  <c:v>2.4315579794350001E-3</c:v>
                </c:pt>
                <c:pt idx="1610">
                  <c:v>2.4555055424570001E-3</c:v>
                </c:pt>
                <c:pt idx="1611">
                  <c:v>2.4788931477809999E-3</c:v>
                </c:pt>
                <c:pt idx="1612">
                  <c:v>2.5014907587319998E-3</c:v>
                </c:pt>
                <c:pt idx="1613">
                  <c:v>2.5226592551919999E-3</c:v>
                </c:pt>
                <c:pt idx="1614">
                  <c:v>2.543318085372E-3</c:v>
                </c:pt>
                <c:pt idx="1615">
                  <c:v>2.568421885371E-3</c:v>
                </c:pt>
                <c:pt idx="1616">
                  <c:v>2.5917445309459998E-3</c:v>
                </c:pt>
                <c:pt idx="1617">
                  <c:v>2.603815402836E-3</c:v>
                </c:pt>
                <c:pt idx="1618">
                  <c:v>2.5988032575699998E-3</c:v>
                </c:pt>
                <c:pt idx="1619">
                  <c:v>2.577189356089E-3</c:v>
                </c:pt>
                <c:pt idx="1620">
                  <c:v>2.5453430134799999E-3</c:v>
                </c:pt>
                <c:pt idx="1621">
                  <c:v>2.513891784474E-3</c:v>
                </c:pt>
                <c:pt idx="1622">
                  <c:v>2.484551398084E-3</c:v>
                </c:pt>
                <c:pt idx="1623">
                  <c:v>2.4653431028129999E-3</c:v>
                </c:pt>
                <c:pt idx="1624">
                  <c:v>2.47220066376E-3</c:v>
                </c:pt>
                <c:pt idx="1625">
                  <c:v>2.4929239880289999E-3</c:v>
                </c:pt>
                <c:pt idx="1626">
                  <c:v>2.5153351016339999E-3</c:v>
                </c:pt>
                <c:pt idx="1627">
                  <c:v>2.5414871051909998E-3</c:v>
                </c:pt>
                <c:pt idx="1628">
                  <c:v>2.563819056377E-3</c:v>
                </c:pt>
                <c:pt idx="1629">
                  <c:v>2.5862299371509998E-3</c:v>
                </c:pt>
                <c:pt idx="1630">
                  <c:v>2.612949116156E-3</c:v>
                </c:pt>
                <c:pt idx="1631">
                  <c:v>2.6401137001809999E-3</c:v>
                </c:pt>
                <c:pt idx="1632">
                  <c:v>2.6626610197130001E-3</c:v>
                </c:pt>
                <c:pt idx="1633">
                  <c:v>2.6769863907249998E-3</c:v>
                </c:pt>
                <c:pt idx="1634">
                  <c:v>2.6664738543330001E-3</c:v>
                </c:pt>
                <c:pt idx="1635">
                  <c:v>2.640738384798E-3</c:v>
                </c:pt>
                <c:pt idx="1636">
                  <c:v>2.6136599481109998E-3</c:v>
                </c:pt>
                <c:pt idx="1637">
                  <c:v>2.5813614483920001E-3</c:v>
                </c:pt>
                <c:pt idx="1638">
                  <c:v>2.5556616019459999E-3</c:v>
                </c:pt>
                <c:pt idx="1639">
                  <c:v>2.5450559332970001E-3</c:v>
                </c:pt>
                <c:pt idx="1640">
                  <c:v>2.5534715969120002E-3</c:v>
                </c:pt>
                <c:pt idx="1641">
                  <c:v>2.5696353986859998E-3</c:v>
                </c:pt>
                <c:pt idx="1642">
                  <c:v>2.5925128720699999E-3</c:v>
                </c:pt>
                <c:pt idx="1643">
                  <c:v>2.61273374781E-3</c:v>
                </c:pt>
                <c:pt idx="1644">
                  <c:v>2.6377800386400002E-3</c:v>
                </c:pt>
                <c:pt idx="1645">
                  <c:v>2.6607797481120001E-3</c:v>
                </c:pt>
                <c:pt idx="1646">
                  <c:v>2.6816322933879999E-3</c:v>
                </c:pt>
                <c:pt idx="1647">
                  <c:v>2.7040073182430001E-3</c:v>
                </c:pt>
                <c:pt idx="1648">
                  <c:v>2.7224472723900001E-3</c:v>
                </c:pt>
                <c:pt idx="1649">
                  <c:v>2.725621219724E-3</c:v>
                </c:pt>
                <c:pt idx="1650">
                  <c:v>2.7084234170620001E-3</c:v>
                </c:pt>
                <c:pt idx="1651">
                  <c:v>2.6835424359889998E-3</c:v>
                </c:pt>
                <c:pt idx="1652">
                  <c:v>2.6527876034379999E-3</c:v>
                </c:pt>
                <c:pt idx="1653">
                  <c:v>2.6237992569799998E-3</c:v>
                </c:pt>
                <c:pt idx="1654">
                  <c:v>2.6000454090539999E-3</c:v>
                </c:pt>
                <c:pt idx="1655">
                  <c:v>2.6046626735480001E-3</c:v>
                </c:pt>
                <c:pt idx="1656">
                  <c:v>2.6220255531369998E-3</c:v>
                </c:pt>
                <c:pt idx="1657">
                  <c:v>2.646490233019E-3</c:v>
                </c:pt>
                <c:pt idx="1658">
                  <c:v>2.66950414516E-3</c:v>
                </c:pt>
                <c:pt idx="1659">
                  <c:v>2.6936673093590001E-3</c:v>
                </c:pt>
                <c:pt idx="1660">
                  <c:v>2.7149866800759998E-3</c:v>
                </c:pt>
                <c:pt idx="1661">
                  <c:v>2.7349919546399998E-3</c:v>
                </c:pt>
                <c:pt idx="1662">
                  <c:v>2.7586524374779999E-3</c:v>
                </c:pt>
                <c:pt idx="1663">
                  <c:v>2.7810991741720002E-3</c:v>
                </c:pt>
                <c:pt idx="1664">
                  <c:v>2.7943043969569999E-3</c:v>
                </c:pt>
                <c:pt idx="1665">
                  <c:v>2.7799142990259998E-3</c:v>
                </c:pt>
                <c:pt idx="1666">
                  <c:v>2.7533457614480001E-3</c:v>
                </c:pt>
                <c:pt idx="1667">
                  <c:v>2.719790441915E-3</c:v>
                </c:pt>
                <c:pt idx="1668">
                  <c:v>2.6922309771180001E-3</c:v>
                </c:pt>
                <c:pt idx="1669">
                  <c:v>2.6697628200050001E-3</c:v>
                </c:pt>
                <c:pt idx="1670">
                  <c:v>2.6717016007749999E-3</c:v>
                </c:pt>
                <c:pt idx="1671">
                  <c:v>2.6891434099530001E-3</c:v>
                </c:pt>
                <c:pt idx="1672">
                  <c:v>2.7107859496029998E-3</c:v>
                </c:pt>
                <c:pt idx="1673">
                  <c:v>2.7331106830389999E-3</c:v>
                </c:pt>
                <c:pt idx="1674">
                  <c:v>2.7538628783079998E-3</c:v>
                </c:pt>
                <c:pt idx="1675">
                  <c:v>2.7746150735770002E-3</c:v>
                </c:pt>
                <c:pt idx="1676">
                  <c:v>2.7984837070110001E-3</c:v>
                </c:pt>
                <c:pt idx="1677">
                  <c:v>2.8239390812809999E-3</c:v>
                </c:pt>
                <c:pt idx="1678">
                  <c:v>2.8429247904569999E-3</c:v>
                </c:pt>
                <c:pt idx="1679">
                  <c:v>2.857393817976E-3</c:v>
                </c:pt>
                <c:pt idx="1680">
                  <c:v>2.848913427442E-3</c:v>
                </c:pt>
                <c:pt idx="1681">
                  <c:v>2.824384253472E-3</c:v>
                </c:pt>
                <c:pt idx="1682">
                  <c:v>2.7962001040580001E-3</c:v>
                </c:pt>
                <c:pt idx="1683">
                  <c:v>2.767355414107E-3</c:v>
                </c:pt>
                <c:pt idx="1684">
                  <c:v>2.74072936736E-3</c:v>
                </c:pt>
                <c:pt idx="1685">
                  <c:v>2.7318254578860002E-3</c:v>
                </c:pt>
                <c:pt idx="1686">
                  <c:v>2.7379433158790001E-3</c:v>
                </c:pt>
                <c:pt idx="1687">
                  <c:v>2.7597725857049999E-3</c:v>
                </c:pt>
                <c:pt idx="1688">
                  <c:v>2.7876552194360002E-3</c:v>
                </c:pt>
                <c:pt idx="1689">
                  <c:v>2.8105257079009999E-3</c:v>
                </c:pt>
                <c:pt idx="1690">
                  <c:v>2.835535909981E-3</c:v>
                </c:pt>
                <c:pt idx="1691">
                  <c:v>2.8615873306989999E-3</c:v>
                </c:pt>
                <c:pt idx="1692">
                  <c:v>2.8830647934229999E-3</c:v>
                </c:pt>
                <c:pt idx="1693">
                  <c:v>2.907234942541E-3</c:v>
                </c:pt>
                <c:pt idx="1694">
                  <c:v>2.9336742591109998E-3</c:v>
                </c:pt>
                <c:pt idx="1695">
                  <c:v>2.9388514813039998E-3</c:v>
                </c:pt>
                <c:pt idx="1696">
                  <c:v>2.9321664478630001E-3</c:v>
                </c:pt>
                <c:pt idx="1697">
                  <c:v>2.9081685934219999E-3</c:v>
                </c:pt>
                <c:pt idx="1698">
                  <c:v>2.8802284505220002E-3</c:v>
                </c:pt>
                <c:pt idx="1699">
                  <c:v>2.8571139555419998E-3</c:v>
                </c:pt>
                <c:pt idx="1700">
                  <c:v>2.8338555712250002E-3</c:v>
                </c:pt>
                <c:pt idx="1701">
                  <c:v>2.810001373291E-3</c:v>
                </c:pt>
                <c:pt idx="1702">
                  <c:v>2.8051328845319998E-3</c:v>
                </c:pt>
                <c:pt idx="1703">
                  <c:v>2.818158594891E-3</c:v>
                </c:pt>
                <c:pt idx="1704">
                  <c:v>2.8418262954799998E-3</c:v>
                </c:pt>
                <c:pt idx="1705">
                  <c:v>2.8703766874969999E-3</c:v>
                </c:pt>
                <c:pt idx="1706">
                  <c:v>2.896772697568E-3</c:v>
                </c:pt>
                <c:pt idx="1707">
                  <c:v>2.9256176203490002E-3</c:v>
                </c:pt>
                <c:pt idx="1708">
                  <c:v>2.955525182188E-3</c:v>
                </c:pt>
                <c:pt idx="1709">
                  <c:v>2.9826753307130001E-3</c:v>
                </c:pt>
                <c:pt idx="1710">
                  <c:v>3.0073481611910002E-3</c:v>
                </c:pt>
                <c:pt idx="1711">
                  <c:v>3.030778607354E-3</c:v>
                </c:pt>
                <c:pt idx="1712">
                  <c:v>3.0416357330979998E-3</c:v>
                </c:pt>
                <c:pt idx="1713">
                  <c:v>3.033026121557E-3</c:v>
                </c:pt>
                <c:pt idx="1714">
                  <c:v>3.0109025537970002E-3</c:v>
                </c:pt>
                <c:pt idx="1715">
                  <c:v>2.9862080700699999E-3</c:v>
                </c:pt>
                <c:pt idx="1716">
                  <c:v>2.959402743727E-3</c:v>
                </c:pt>
                <c:pt idx="1717">
                  <c:v>2.932238159701E-3</c:v>
                </c:pt>
                <c:pt idx="1718">
                  <c:v>2.9073141049590001E-3</c:v>
                </c:pt>
                <c:pt idx="1719">
                  <c:v>2.898072358221E-3</c:v>
                </c:pt>
                <c:pt idx="1720">
                  <c:v>2.9100857209409998E-3</c:v>
                </c:pt>
                <c:pt idx="1721">
                  <c:v>2.9362807981669998E-3</c:v>
                </c:pt>
                <c:pt idx="1722">
                  <c:v>2.9616358224300002E-3</c:v>
                </c:pt>
                <c:pt idx="1723">
                  <c:v>2.9850234277550001E-3</c:v>
                </c:pt>
                <c:pt idx="1724">
                  <c:v>3.0099761206659999E-3</c:v>
                </c:pt>
                <c:pt idx="1725">
                  <c:v>3.0372196342799999E-3</c:v>
                </c:pt>
                <c:pt idx="1726">
                  <c:v>3.0653465073560001E-3</c:v>
                </c:pt>
                <c:pt idx="1727">
                  <c:v>3.0923602171239999E-3</c:v>
                </c:pt>
                <c:pt idx="1728">
                  <c:v>3.1165876425800002E-3</c:v>
                </c:pt>
                <c:pt idx="1729">
                  <c:v>3.1244864221660002E-3</c:v>
                </c:pt>
                <c:pt idx="1730">
                  <c:v>3.1112167052920001E-3</c:v>
                </c:pt>
                <c:pt idx="1731">
                  <c:v>3.0888416804369999E-3</c:v>
                </c:pt>
                <c:pt idx="1732">
                  <c:v>3.0621509067709999E-3</c:v>
                </c:pt>
                <c:pt idx="1733">
                  <c:v>3.038023831323E-3</c:v>
                </c:pt>
                <c:pt idx="1734">
                  <c:v>3.0151032842700002E-3</c:v>
                </c:pt>
                <c:pt idx="1735">
                  <c:v>2.992010209709E-3</c:v>
                </c:pt>
                <c:pt idx="1736">
                  <c:v>2.9759469907729998E-3</c:v>
                </c:pt>
                <c:pt idx="1737">
                  <c:v>2.9798890464010001E-3</c:v>
                </c:pt>
                <c:pt idx="1738">
                  <c:v>2.997158560902E-3</c:v>
                </c:pt>
                <c:pt idx="1739">
                  <c:v>3.0233249999580001E-3</c:v>
                </c:pt>
                <c:pt idx="1740">
                  <c:v>3.0532900709660002E-3</c:v>
                </c:pt>
                <c:pt idx="1741">
                  <c:v>3.0799519736320002E-3</c:v>
                </c:pt>
                <c:pt idx="1742">
                  <c:v>3.1081433407960002E-3</c:v>
                </c:pt>
                <c:pt idx="1743">
                  <c:v>3.134754952043E-3</c:v>
                </c:pt>
                <c:pt idx="1744">
                  <c:v>3.161596367136E-3</c:v>
                </c:pt>
                <c:pt idx="1745">
                  <c:v>3.186017740518E-3</c:v>
                </c:pt>
                <c:pt idx="1746">
                  <c:v>3.2010613940660002E-3</c:v>
                </c:pt>
                <c:pt idx="1747">
                  <c:v>3.1962646171449999E-3</c:v>
                </c:pt>
                <c:pt idx="1748">
                  <c:v>3.1801008153709998E-3</c:v>
                </c:pt>
                <c:pt idx="1749">
                  <c:v>3.1556505709889999E-3</c:v>
                </c:pt>
                <c:pt idx="1750">
                  <c:v>3.1287160236390002E-3</c:v>
                </c:pt>
                <c:pt idx="1751">
                  <c:v>3.10310232453E-3</c:v>
                </c:pt>
                <c:pt idx="1752">
                  <c:v>3.0782429967080001E-3</c:v>
                </c:pt>
                <c:pt idx="1753">
                  <c:v>3.0581513419749998E-3</c:v>
                </c:pt>
                <c:pt idx="1754">
                  <c:v>3.0552863609049998E-3</c:v>
                </c:pt>
                <c:pt idx="1755">
                  <c:v>3.074214560911E-3</c:v>
                </c:pt>
                <c:pt idx="1756">
                  <c:v>3.1022694893180001E-3</c:v>
                </c:pt>
                <c:pt idx="1757">
                  <c:v>3.132758662105E-3</c:v>
                </c:pt>
                <c:pt idx="1758">
                  <c:v>3.1567637342959998E-3</c:v>
                </c:pt>
                <c:pt idx="1759">
                  <c:v>3.1816088594500001E-3</c:v>
                </c:pt>
                <c:pt idx="1760">
                  <c:v>3.2072078902269999E-3</c:v>
                </c:pt>
                <c:pt idx="1761">
                  <c:v>3.2331086695189999E-3</c:v>
                </c:pt>
                <c:pt idx="1762">
                  <c:v>3.2582411076870002E-3</c:v>
                </c:pt>
                <c:pt idx="1763">
                  <c:v>3.2783541828389998E-3</c:v>
                </c:pt>
                <c:pt idx="1764">
                  <c:v>3.2770184334369999E-3</c:v>
                </c:pt>
                <c:pt idx="1765">
                  <c:v>3.2540403772149998E-3</c:v>
                </c:pt>
                <c:pt idx="1766">
                  <c:v>3.2255186233670001E-3</c:v>
                </c:pt>
                <c:pt idx="1767">
                  <c:v>3.1947207171470001E-3</c:v>
                </c:pt>
                <c:pt idx="1768">
                  <c:v>3.1677787192170002E-3</c:v>
                </c:pt>
                <c:pt idx="1769">
                  <c:v>3.146538278088E-3</c:v>
                </c:pt>
                <c:pt idx="1770">
                  <c:v>3.1409231014550001E-3</c:v>
                </c:pt>
                <c:pt idx="1771">
                  <c:v>3.1509904656560001E-3</c:v>
                </c:pt>
                <c:pt idx="1772">
                  <c:v>3.174751298502E-3</c:v>
                </c:pt>
                <c:pt idx="1773">
                  <c:v>3.1998334452510001E-3</c:v>
                </c:pt>
                <c:pt idx="1774">
                  <c:v>3.2265526242549998E-3</c:v>
                </c:pt>
                <c:pt idx="1775">
                  <c:v>3.2548231538390001E-3</c:v>
                </c:pt>
                <c:pt idx="1776">
                  <c:v>3.2800917979329998E-3</c:v>
                </c:pt>
                <c:pt idx="1777">
                  <c:v>3.307385602966E-3</c:v>
                </c:pt>
                <c:pt idx="1778">
                  <c:v>3.3341050148009998E-3</c:v>
                </c:pt>
                <c:pt idx="1779">
                  <c:v>3.3556756097819999E-3</c:v>
                </c:pt>
                <c:pt idx="1780">
                  <c:v>3.358504967764E-3</c:v>
                </c:pt>
                <c:pt idx="1781">
                  <c:v>3.3450482878830002E-3</c:v>
                </c:pt>
                <c:pt idx="1782">
                  <c:v>3.316483460367E-3</c:v>
                </c:pt>
                <c:pt idx="1783">
                  <c:v>3.2928376458589998E-3</c:v>
                </c:pt>
                <c:pt idx="1784">
                  <c:v>3.267604624853E-3</c:v>
                </c:pt>
                <c:pt idx="1785">
                  <c:v>3.239420475438E-3</c:v>
                </c:pt>
                <c:pt idx="1786">
                  <c:v>3.2217272091659998E-3</c:v>
                </c:pt>
                <c:pt idx="1787">
                  <c:v>3.2231633085760001E-3</c:v>
                </c:pt>
                <c:pt idx="1788">
                  <c:v>3.2412228174509999E-3</c:v>
                </c:pt>
                <c:pt idx="1789">
                  <c:v>3.2679422292860002E-3</c:v>
                </c:pt>
                <c:pt idx="1790">
                  <c:v>3.2952860929069999E-3</c:v>
                </c:pt>
                <c:pt idx="1791">
                  <c:v>3.3225009683520001E-3</c:v>
                </c:pt>
                <c:pt idx="1792">
                  <c:v>3.3519561402500001E-3</c:v>
                </c:pt>
                <c:pt idx="1793">
                  <c:v>3.3755302429199999E-3</c:v>
                </c:pt>
                <c:pt idx="1794">
                  <c:v>3.3998512662950001E-3</c:v>
                </c:pt>
                <c:pt idx="1795">
                  <c:v>3.427202347666E-3</c:v>
                </c:pt>
                <c:pt idx="1796">
                  <c:v>3.446432296187E-3</c:v>
                </c:pt>
                <c:pt idx="1797">
                  <c:v>3.4446299541740001E-3</c:v>
                </c:pt>
                <c:pt idx="1798">
                  <c:v>3.4254575148219999E-3</c:v>
                </c:pt>
                <c:pt idx="1799">
                  <c:v>3.3970724325629999E-3</c:v>
                </c:pt>
                <c:pt idx="1800">
                  <c:v>3.369950922206E-3</c:v>
                </c:pt>
                <c:pt idx="1801">
                  <c:v>3.3416661899540001E-3</c:v>
                </c:pt>
                <c:pt idx="1802">
                  <c:v>3.3152340911329998E-3</c:v>
                </c:pt>
                <c:pt idx="1803">
                  <c:v>3.3102650195360002E-3</c:v>
                </c:pt>
                <c:pt idx="1804">
                  <c:v>3.3217039890590001E-3</c:v>
                </c:pt>
                <c:pt idx="1805">
                  <c:v>3.3439926337450001E-3</c:v>
                </c:pt>
                <c:pt idx="1806">
                  <c:v>3.367746481672E-3</c:v>
                </c:pt>
                <c:pt idx="1807">
                  <c:v>3.3936039544639998E-3</c:v>
                </c:pt>
                <c:pt idx="1808">
                  <c:v>3.417594823986E-3</c:v>
                </c:pt>
                <c:pt idx="1809">
                  <c:v>3.4441775642339999E-3</c:v>
                </c:pt>
                <c:pt idx="1810">
                  <c:v>3.4715288784349999E-3</c:v>
                </c:pt>
                <c:pt idx="1811">
                  <c:v>3.4974655136469999E-3</c:v>
                </c:pt>
                <c:pt idx="1812">
                  <c:v>3.5197399556639998E-3</c:v>
                </c:pt>
                <c:pt idx="1813">
                  <c:v>3.5238112322989999E-3</c:v>
                </c:pt>
                <c:pt idx="1814">
                  <c:v>3.5095217172060001E-3</c:v>
                </c:pt>
                <c:pt idx="1815">
                  <c:v>3.4856675192709999E-3</c:v>
                </c:pt>
                <c:pt idx="1816">
                  <c:v>3.4600326325740002E-3</c:v>
                </c:pt>
                <c:pt idx="1817">
                  <c:v>3.4303260035810001E-3</c:v>
                </c:pt>
                <c:pt idx="1818">
                  <c:v>3.4055886790159999E-3</c:v>
                </c:pt>
                <c:pt idx="1819">
                  <c:v>3.3939559943969998E-3</c:v>
                </c:pt>
                <c:pt idx="1820">
                  <c:v>3.4070606343450001E-3</c:v>
                </c:pt>
                <c:pt idx="1821">
                  <c:v>3.430742537603E-3</c:v>
                </c:pt>
                <c:pt idx="1822">
                  <c:v>3.4599248319860001E-3</c:v>
                </c:pt>
                <c:pt idx="1823">
                  <c:v>3.4857536666100001E-3</c:v>
                </c:pt>
                <c:pt idx="1824">
                  <c:v>3.514763666317E-3</c:v>
                </c:pt>
                <c:pt idx="1825">
                  <c:v>3.5437233746050002E-3</c:v>
                </c:pt>
                <c:pt idx="1826">
                  <c:v>3.5690639633689999E-3</c:v>
                </c:pt>
                <c:pt idx="1827">
                  <c:v>3.597434842959E-3</c:v>
                </c:pt>
                <c:pt idx="1828">
                  <c:v>3.6233859136700001E-3</c:v>
                </c:pt>
                <c:pt idx="1829">
                  <c:v>3.6334963515400002E-3</c:v>
                </c:pt>
                <c:pt idx="1830">
                  <c:v>3.6188403610139998E-3</c:v>
                </c:pt>
                <c:pt idx="1831">
                  <c:v>3.5941677633669999E-3</c:v>
                </c:pt>
                <c:pt idx="1832">
                  <c:v>3.5635563544929999E-3</c:v>
                </c:pt>
                <c:pt idx="1833">
                  <c:v>3.5345894284550001E-3</c:v>
                </c:pt>
                <c:pt idx="1834">
                  <c:v>3.506613662466E-3</c:v>
                </c:pt>
                <c:pt idx="1835">
                  <c:v>3.4834416583179998E-3</c:v>
                </c:pt>
                <c:pt idx="1836">
                  <c:v>3.4786520991470001E-3</c:v>
                </c:pt>
                <c:pt idx="1837">
                  <c:v>3.4953686408699999E-3</c:v>
                </c:pt>
                <c:pt idx="1838">
                  <c:v>3.5201492719349999E-3</c:v>
                </c:pt>
                <c:pt idx="1839">
                  <c:v>3.5432854201640001E-3</c:v>
                </c:pt>
                <c:pt idx="1840">
                  <c:v>3.569616936147E-3</c:v>
                </c:pt>
                <c:pt idx="1841">
                  <c:v>3.5952590405939999E-3</c:v>
                </c:pt>
                <c:pt idx="1842">
                  <c:v>3.6239458713679998E-3</c:v>
                </c:pt>
                <c:pt idx="1843">
                  <c:v>3.6513330414889998E-3</c:v>
                </c:pt>
                <c:pt idx="1844">
                  <c:v>3.674426116049E-3</c:v>
                </c:pt>
                <c:pt idx="1845">
                  <c:v>3.6908052861690001E-3</c:v>
                </c:pt>
                <c:pt idx="1846">
                  <c:v>3.692894941196E-3</c:v>
                </c:pt>
                <c:pt idx="1847">
                  <c:v>3.6741101648660002E-3</c:v>
                </c:pt>
                <c:pt idx="1848">
                  <c:v>3.6472976207730001E-3</c:v>
                </c:pt>
                <c:pt idx="1849">
                  <c:v>3.6209300160410002E-3</c:v>
                </c:pt>
                <c:pt idx="1850">
                  <c:v>3.591568209231E-3</c:v>
                </c:pt>
                <c:pt idx="1851">
                  <c:v>3.5700548905880001E-3</c:v>
                </c:pt>
                <c:pt idx="1852">
                  <c:v>3.5636855755000001E-3</c:v>
                </c:pt>
                <c:pt idx="1853">
                  <c:v>3.5808475222440001E-3</c:v>
                </c:pt>
                <c:pt idx="1854">
                  <c:v>3.6088235210630002E-3</c:v>
                </c:pt>
                <c:pt idx="1855">
                  <c:v>3.6362824030220001E-3</c:v>
                </c:pt>
                <c:pt idx="1856">
                  <c:v>3.66427982226E-3</c:v>
                </c:pt>
                <c:pt idx="1857">
                  <c:v>3.6900297272949999E-3</c:v>
                </c:pt>
                <c:pt idx="1858">
                  <c:v>3.7107171956449999E-3</c:v>
                </c:pt>
                <c:pt idx="1859">
                  <c:v>3.7354906089600002E-3</c:v>
                </c:pt>
                <c:pt idx="1860">
                  <c:v>3.7577939219770001E-3</c:v>
                </c:pt>
                <c:pt idx="1861">
                  <c:v>3.7766573950649999E-3</c:v>
                </c:pt>
                <c:pt idx="1862">
                  <c:v>3.777131438255E-3</c:v>
                </c:pt>
                <c:pt idx="1863">
                  <c:v>3.7543398793789999E-3</c:v>
                </c:pt>
                <c:pt idx="1864">
                  <c:v>3.7234844639900001E-3</c:v>
                </c:pt>
                <c:pt idx="1865">
                  <c:v>3.6941370926800001E-3</c:v>
                </c:pt>
                <c:pt idx="1866">
                  <c:v>3.664567135274E-3</c:v>
                </c:pt>
                <c:pt idx="1867">
                  <c:v>3.6428526509550002E-3</c:v>
                </c:pt>
                <c:pt idx="1868">
                  <c:v>3.6491930950430002E-3</c:v>
                </c:pt>
                <c:pt idx="1869">
                  <c:v>3.6685739178209998E-3</c:v>
                </c:pt>
                <c:pt idx="1870">
                  <c:v>3.6941084545109998E-3</c:v>
                </c:pt>
                <c:pt idx="1871">
                  <c:v>3.7175675388429999E-3</c:v>
                </c:pt>
                <c:pt idx="1872">
                  <c:v>3.7399497814479998E-3</c:v>
                </c:pt>
                <c:pt idx="1873">
                  <c:v>3.7625187542289999E-3</c:v>
                </c:pt>
                <c:pt idx="1874">
                  <c:v>3.7873063702139999E-3</c:v>
                </c:pt>
                <c:pt idx="1875">
                  <c:v>3.8113617338239999E-3</c:v>
                </c:pt>
                <c:pt idx="1876">
                  <c:v>3.8359053432940001E-3</c:v>
                </c:pt>
                <c:pt idx="1877">
                  <c:v>3.8517457433040001E-3</c:v>
                </c:pt>
                <c:pt idx="1878">
                  <c:v>3.845383878797E-3</c:v>
                </c:pt>
                <c:pt idx="1879">
                  <c:v>3.8210125640030001E-3</c:v>
                </c:pt>
                <c:pt idx="1880">
                  <c:v>3.7925841752440002E-3</c:v>
                </c:pt>
                <c:pt idx="1881">
                  <c:v>3.7635886110370001E-3</c:v>
                </c:pt>
                <c:pt idx="1882">
                  <c:v>3.7434180267160002E-3</c:v>
                </c:pt>
                <c:pt idx="1883">
                  <c:v>3.7390738725659998E-3</c:v>
                </c:pt>
                <c:pt idx="1884">
                  <c:v>3.7521426565950001E-3</c:v>
                </c:pt>
                <c:pt idx="1885">
                  <c:v>3.7758387625220001E-3</c:v>
                </c:pt>
                <c:pt idx="1886">
                  <c:v>3.8006338290869999E-3</c:v>
                </c:pt>
                <c:pt idx="1887">
                  <c:v>3.824588609859E-3</c:v>
                </c:pt>
                <c:pt idx="1888">
                  <c:v>3.8488160353150002E-3</c:v>
                </c:pt>
                <c:pt idx="1889">
                  <c:v>3.8767706137150001E-3</c:v>
                </c:pt>
                <c:pt idx="1890">
                  <c:v>3.8992748595770002E-3</c:v>
                </c:pt>
                <c:pt idx="1891">
                  <c:v>3.9238329045470002E-3</c:v>
                </c:pt>
                <c:pt idx="1892">
                  <c:v>3.9432779885830004E-3</c:v>
                </c:pt>
                <c:pt idx="1893">
                  <c:v>3.9455327205359996E-3</c:v>
                </c:pt>
                <c:pt idx="1894">
                  <c:v>3.9293975569309999E-3</c:v>
                </c:pt>
                <c:pt idx="1895">
                  <c:v>3.901364281774E-3</c:v>
                </c:pt>
                <c:pt idx="1896">
                  <c:v>3.870092565194E-3</c:v>
                </c:pt>
                <c:pt idx="1897">
                  <c:v>3.8413912989199999E-3</c:v>
                </c:pt>
                <c:pt idx="1898">
                  <c:v>3.819698467851E-3</c:v>
                </c:pt>
                <c:pt idx="1899">
                  <c:v>3.8145787548269998E-3</c:v>
                </c:pt>
                <c:pt idx="1900">
                  <c:v>3.835596609861E-3</c:v>
                </c:pt>
                <c:pt idx="1901">
                  <c:v>3.8600396364929998E-3</c:v>
                </c:pt>
                <c:pt idx="1902">
                  <c:v>3.884410718456E-3</c:v>
                </c:pt>
                <c:pt idx="1903">
                  <c:v>3.9068935438990003E-3</c:v>
                </c:pt>
                <c:pt idx="1904">
                  <c:v>3.9328229613600002E-3</c:v>
                </c:pt>
                <c:pt idx="1905">
                  <c:v>3.9581134915350003E-3</c:v>
                </c:pt>
                <c:pt idx="1906">
                  <c:v>3.9822761900719997E-3</c:v>
                </c:pt>
                <c:pt idx="1907">
                  <c:v>4.0064393542710002E-3</c:v>
                </c:pt>
                <c:pt idx="1908">
                  <c:v>4.0210234001279996E-3</c:v>
                </c:pt>
                <c:pt idx="1909">
                  <c:v>4.0179784409700003E-3</c:v>
                </c:pt>
                <c:pt idx="1910">
                  <c:v>3.9959624409679996E-3</c:v>
                </c:pt>
                <c:pt idx="1911">
                  <c:v>3.9663854986430004E-3</c:v>
                </c:pt>
                <c:pt idx="1912">
                  <c:v>3.9364490658040001E-3</c:v>
                </c:pt>
                <c:pt idx="1913">
                  <c:v>3.9129108190540003E-3</c:v>
                </c:pt>
                <c:pt idx="1914">
                  <c:v>3.9013070054349998E-3</c:v>
                </c:pt>
                <c:pt idx="1915">
                  <c:v>3.909335006028E-3</c:v>
                </c:pt>
                <c:pt idx="1916">
                  <c:v>3.9282846264540004E-3</c:v>
                </c:pt>
                <c:pt idx="1917">
                  <c:v>3.9512198418380001E-3</c:v>
                </c:pt>
                <c:pt idx="1918">
                  <c:v>3.9785280823710001E-3</c:v>
                </c:pt>
                <c:pt idx="1919">
                  <c:v>4.0033445693549996E-3</c:v>
                </c:pt>
                <c:pt idx="1920">
                  <c:v>4.0236655622719998E-3</c:v>
                </c:pt>
                <c:pt idx="1921">
                  <c:v>4.0490711107849997E-3</c:v>
                </c:pt>
                <c:pt idx="1922">
                  <c:v>4.0734061039980002E-3</c:v>
                </c:pt>
                <c:pt idx="1923">
                  <c:v>4.0933326818050004E-3</c:v>
                </c:pt>
                <c:pt idx="1924">
                  <c:v>4.0986607782539999E-3</c:v>
                </c:pt>
                <c:pt idx="1925">
                  <c:v>4.0849242359400004E-3</c:v>
                </c:pt>
                <c:pt idx="1926">
                  <c:v>4.0604090318079999E-3</c:v>
                </c:pt>
                <c:pt idx="1927">
                  <c:v>4.0330938063559999E-3</c:v>
                </c:pt>
                <c:pt idx="1928">
                  <c:v>4.0042060427370003E-3</c:v>
                </c:pt>
                <c:pt idx="1929">
                  <c:v>3.9919344708320001E-3</c:v>
                </c:pt>
                <c:pt idx="1930">
                  <c:v>4.0029780939220003E-3</c:v>
                </c:pt>
                <c:pt idx="1931">
                  <c:v>4.0262290276590002E-3</c:v>
                </c:pt>
                <c:pt idx="1932">
                  <c:v>4.0489630773659999E-3</c:v>
                </c:pt>
                <c:pt idx="1933">
                  <c:v>4.0722717531029998E-3</c:v>
                </c:pt>
                <c:pt idx="1934">
                  <c:v>4.0950202383099998E-3</c:v>
                </c:pt>
                <c:pt idx="1935">
                  <c:v>4.1178548708559999E-3</c:v>
                </c:pt>
                <c:pt idx="1936">
                  <c:v>4.1433391161259997E-3</c:v>
                </c:pt>
                <c:pt idx="1937">
                  <c:v>4.1665686294440002E-3</c:v>
                </c:pt>
                <c:pt idx="1938">
                  <c:v>4.1848574765030004E-3</c:v>
                </c:pt>
                <c:pt idx="1939">
                  <c:v>4.189891275018E-3</c:v>
                </c:pt>
                <c:pt idx="1940">
                  <c:v>4.1779065504669996E-3</c:v>
                </c:pt>
                <c:pt idx="1941">
                  <c:v>4.1456297039990002E-3</c:v>
                </c:pt>
                <c:pt idx="1942">
                  <c:v>4.1178977116940003E-3</c:v>
                </c:pt>
                <c:pt idx="1943">
                  <c:v>4.0918891318140003E-3</c:v>
                </c:pt>
                <c:pt idx="1944">
                  <c:v>4.0700817480679996E-3</c:v>
                </c:pt>
                <c:pt idx="1945">
                  <c:v>4.0652058087290001E-3</c:v>
                </c:pt>
                <c:pt idx="1946">
                  <c:v>4.0772408246990003E-3</c:v>
                </c:pt>
                <c:pt idx="1947">
                  <c:v>4.0992568247020002E-3</c:v>
                </c:pt>
                <c:pt idx="1948">
                  <c:v>4.132144153118E-3</c:v>
                </c:pt>
                <c:pt idx="1949">
                  <c:v>4.1625685989859999E-3</c:v>
                </c:pt>
                <c:pt idx="1950">
                  <c:v>4.1867317631840003E-3</c:v>
                </c:pt>
                <c:pt idx="1951">
                  <c:v>4.2180037125950001E-3</c:v>
                </c:pt>
                <c:pt idx="1952">
                  <c:v>4.2429924942549999E-3</c:v>
                </c:pt>
                <c:pt idx="1953">
                  <c:v>4.2682685889299998E-3</c:v>
                </c:pt>
                <c:pt idx="1954">
                  <c:v>4.2874766513709998E-3</c:v>
                </c:pt>
                <c:pt idx="1955">
                  <c:v>4.292560741305E-3</c:v>
                </c:pt>
                <c:pt idx="1956">
                  <c:v>4.2786803096530003E-3</c:v>
                </c:pt>
                <c:pt idx="1957">
                  <c:v>4.2557381093499998E-3</c:v>
                </c:pt>
                <c:pt idx="1958">
                  <c:v>4.2247604578730001E-3</c:v>
                </c:pt>
                <c:pt idx="1959">
                  <c:v>4.1968566365540002E-3</c:v>
                </c:pt>
                <c:pt idx="1960">
                  <c:v>4.1717384010550003E-3</c:v>
                </c:pt>
                <c:pt idx="1961">
                  <c:v>4.1516758501529997E-3</c:v>
                </c:pt>
                <c:pt idx="1962">
                  <c:v>4.1559766978029999E-3</c:v>
                </c:pt>
                <c:pt idx="1963">
                  <c:v>4.1759605519469997E-3</c:v>
                </c:pt>
                <c:pt idx="1964">
                  <c:v>4.2015309445559996E-3</c:v>
                </c:pt>
                <c:pt idx="1965">
                  <c:v>4.2284945957359998E-3</c:v>
                </c:pt>
                <c:pt idx="1966">
                  <c:v>4.2567863129080001E-3</c:v>
                </c:pt>
                <c:pt idx="1967">
                  <c:v>4.2846975848080003E-3</c:v>
                </c:pt>
                <c:pt idx="1968">
                  <c:v>4.3122428469359996E-3</c:v>
                </c:pt>
                <c:pt idx="1969">
                  <c:v>4.3384451419120002E-3</c:v>
                </c:pt>
                <c:pt idx="1970">
                  <c:v>4.3635130859910002E-3</c:v>
                </c:pt>
                <c:pt idx="1971">
                  <c:v>4.3830876238640003E-3</c:v>
                </c:pt>
                <c:pt idx="1972">
                  <c:v>4.3818308040499999E-3</c:v>
                </c:pt>
                <c:pt idx="1973">
                  <c:v>4.3620839715000003E-3</c:v>
                </c:pt>
                <c:pt idx="1974">
                  <c:v>4.3385890312490002E-3</c:v>
                </c:pt>
                <c:pt idx="1975">
                  <c:v>4.3110363185409999E-3</c:v>
                </c:pt>
                <c:pt idx="1976">
                  <c:v>4.2823352850969998E-3</c:v>
                </c:pt>
                <c:pt idx="1977">
                  <c:v>4.2591774836180001E-3</c:v>
                </c:pt>
                <c:pt idx="1978">
                  <c:v>4.2429780587549997E-3</c:v>
                </c:pt>
                <c:pt idx="1979">
                  <c:v>4.2483205907050004E-3</c:v>
                </c:pt>
                <c:pt idx="1980">
                  <c:v>4.2725768871610002E-3</c:v>
                </c:pt>
                <c:pt idx="1981">
                  <c:v>4.2970199137929996E-3</c:v>
                </c:pt>
                <c:pt idx="1982">
                  <c:v>4.3229279108350002E-3</c:v>
                </c:pt>
                <c:pt idx="1983">
                  <c:v>4.3521677143869997E-3</c:v>
                </c:pt>
                <c:pt idx="1984">
                  <c:v>4.3766391463580002E-3</c:v>
                </c:pt>
                <c:pt idx="1985">
                  <c:v>4.40399767831E-3</c:v>
                </c:pt>
                <c:pt idx="1986">
                  <c:v>4.4323611073200002E-3</c:v>
                </c:pt>
                <c:pt idx="1987">
                  <c:v>4.4539608061310004E-3</c:v>
                </c:pt>
                <c:pt idx="1988">
                  <c:v>4.4707059860230004E-3</c:v>
                </c:pt>
                <c:pt idx="1989">
                  <c:v>4.4656149111690002E-3</c:v>
                </c:pt>
                <c:pt idx="1990">
                  <c:v>4.4427304528649996E-3</c:v>
                </c:pt>
                <c:pt idx="1991">
                  <c:v>4.4176769442859998E-3</c:v>
                </c:pt>
                <c:pt idx="1992">
                  <c:v>4.3917545117439999E-3</c:v>
                </c:pt>
                <c:pt idx="1993">
                  <c:v>4.3643456883729996E-3</c:v>
                </c:pt>
                <c:pt idx="1994">
                  <c:v>4.3538836762310002E-3</c:v>
                </c:pt>
                <c:pt idx="1995">
                  <c:v>4.3614590540529997E-3</c:v>
                </c:pt>
                <c:pt idx="1996">
                  <c:v>4.3819169513880001E-3</c:v>
                </c:pt>
                <c:pt idx="1997">
                  <c:v>4.4091893360019997E-3</c:v>
                </c:pt>
                <c:pt idx="1998">
                  <c:v>4.4327490031719997E-3</c:v>
                </c:pt>
                <c:pt idx="1999">
                  <c:v>4.4554830528800004E-3</c:v>
                </c:pt>
                <c:pt idx="2000">
                  <c:v>4.4797034934159997E-3</c:v>
                </c:pt>
                <c:pt idx="2001">
                  <c:v>4.5020068064329996E-3</c:v>
                </c:pt>
                <c:pt idx="2002">
                  <c:v>4.5229312963780003E-3</c:v>
                </c:pt>
                <c:pt idx="2003">
                  <c:v>4.544344265014E-3</c:v>
                </c:pt>
                <c:pt idx="2004">
                  <c:v>4.5507992617789999E-3</c:v>
                </c:pt>
                <c:pt idx="2005">
                  <c:v>4.5400643721219998E-3</c:v>
                </c:pt>
                <c:pt idx="2006">
                  <c:v>4.5153843238950001E-3</c:v>
                </c:pt>
                <c:pt idx="2007">
                  <c:v>4.481384065002E-3</c:v>
                </c:pt>
                <c:pt idx="2008">
                  <c:v>4.4549372978509999E-3</c:v>
                </c:pt>
                <c:pt idx="2009">
                  <c:v>4.4432687573129999E-3</c:v>
                </c:pt>
                <c:pt idx="2010">
                  <c:v>4.454499576241E-3</c:v>
                </c:pt>
                <c:pt idx="2011">
                  <c:v>4.478425253183E-3</c:v>
                </c:pt>
                <c:pt idx="2012">
                  <c:v>4.5017264783379996E-3</c:v>
                </c:pt>
                <c:pt idx="2013">
                  <c:v>4.5236921869219997E-3</c:v>
                </c:pt>
                <c:pt idx="2014">
                  <c:v>4.5482502318919997E-3</c:v>
                </c:pt>
                <c:pt idx="2015">
                  <c:v>4.5684566721319996E-3</c:v>
                </c:pt>
                <c:pt idx="2016">
                  <c:v>4.589711781591E-3</c:v>
                </c:pt>
                <c:pt idx="2017">
                  <c:v>4.6126465313140004E-3</c:v>
                </c:pt>
                <c:pt idx="2018">
                  <c:v>4.6307779848579998E-3</c:v>
                </c:pt>
                <c:pt idx="2019">
                  <c:v>4.635517019778E-3</c:v>
                </c:pt>
                <c:pt idx="2020">
                  <c:v>4.6159424819049999E-3</c:v>
                </c:pt>
                <c:pt idx="2021">
                  <c:v>4.5860996469860001E-3</c:v>
                </c:pt>
                <c:pt idx="2022">
                  <c:v>4.5561851002280003E-3</c:v>
                </c:pt>
                <c:pt idx="2023">
                  <c:v>4.5354040339590004E-3</c:v>
                </c:pt>
                <c:pt idx="2024">
                  <c:v>4.5372066088020004E-3</c:v>
                </c:pt>
                <c:pt idx="2025">
                  <c:v>4.5572691597040001E-3</c:v>
                </c:pt>
                <c:pt idx="2026">
                  <c:v>4.5780646614730003E-3</c:v>
                </c:pt>
                <c:pt idx="2027">
                  <c:v>4.6016890555620003E-3</c:v>
                </c:pt>
                <c:pt idx="2028">
                  <c:v>4.62631136179E-3</c:v>
                </c:pt>
                <c:pt idx="2029">
                  <c:v>4.6490957029160004E-3</c:v>
                </c:pt>
                <c:pt idx="2030">
                  <c:v>4.6715065836909998E-3</c:v>
                </c:pt>
                <c:pt idx="2031">
                  <c:v>4.6924166381360002E-3</c:v>
                </c:pt>
                <c:pt idx="2032">
                  <c:v>4.7145332209769996E-3</c:v>
                </c:pt>
                <c:pt idx="2033">
                  <c:v>4.7270134091379999E-3</c:v>
                </c:pt>
                <c:pt idx="2034">
                  <c:v>4.7164792194960004E-3</c:v>
                </c:pt>
                <c:pt idx="2035">
                  <c:v>4.6889772638679999E-3</c:v>
                </c:pt>
                <c:pt idx="2036">
                  <c:v>4.6602259390060002E-3</c:v>
                </c:pt>
                <c:pt idx="2037">
                  <c:v>4.6310792677099998E-3</c:v>
                </c:pt>
                <c:pt idx="2038">
                  <c:v>4.6136593446139997E-3</c:v>
                </c:pt>
                <c:pt idx="2039">
                  <c:v>4.620653111488E-3</c:v>
                </c:pt>
                <c:pt idx="2040">
                  <c:v>4.6403282321989996E-3</c:v>
                </c:pt>
                <c:pt idx="2041">
                  <c:v>4.6650227159260003E-3</c:v>
                </c:pt>
                <c:pt idx="2042">
                  <c:v>4.6874838881190003E-3</c:v>
                </c:pt>
                <c:pt idx="2043">
                  <c:v>4.7114673070610003E-3</c:v>
                </c:pt>
                <c:pt idx="2044">
                  <c:v>4.7362404875460002E-3</c:v>
                </c:pt>
                <c:pt idx="2045">
                  <c:v>4.7613228671250004E-3</c:v>
                </c:pt>
                <c:pt idx="2046">
                  <c:v>4.7885733656589996E-3</c:v>
                </c:pt>
                <c:pt idx="2047">
                  <c:v>4.812097176909E-3</c:v>
                </c:pt>
                <c:pt idx="2048">
                  <c:v>4.819471854717E-3</c:v>
                </c:pt>
                <c:pt idx="2049">
                  <c:v>4.8079323023559996E-3</c:v>
                </c:pt>
                <c:pt idx="2050">
                  <c:v>4.7842795029280002E-3</c:v>
                </c:pt>
                <c:pt idx="2051">
                  <c:v>4.7564827837049996E-3</c:v>
                </c:pt>
                <c:pt idx="2052">
                  <c:v>4.730790387839E-3</c:v>
                </c:pt>
                <c:pt idx="2053">
                  <c:v>4.7054858878249999E-3</c:v>
                </c:pt>
                <c:pt idx="2054">
                  <c:v>4.695720039308E-3</c:v>
                </c:pt>
                <c:pt idx="2055">
                  <c:v>4.7053922899070004E-3</c:v>
                </c:pt>
                <c:pt idx="2056">
                  <c:v>4.7255125828090001E-3</c:v>
                </c:pt>
                <c:pt idx="2057">
                  <c:v>4.7498694621030003E-3</c:v>
                </c:pt>
                <c:pt idx="2058">
                  <c:v>4.7802291810510001E-3</c:v>
                </c:pt>
                <c:pt idx="2059">
                  <c:v>4.8062019050119998E-3</c:v>
                </c:pt>
                <c:pt idx="2060">
                  <c:v>4.8310398124159996E-3</c:v>
                </c:pt>
                <c:pt idx="2061">
                  <c:v>4.8570125363770001E-3</c:v>
                </c:pt>
                <c:pt idx="2062">
                  <c:v>4.8829275183379997E-3</c:v>
                </c:pt>
                <c:pt idx="2063">
                  <c:v>4.9066669307650003E-3</c:v>
                </c:pt>
                <c:pt idx="2064">
                  <c:v>4.914896097034E-3</c:v>
                </c:pt>
                <c:pt idx="2065">
                  <c:v>4.9016978591679998E-3</c:v>
                </c:pt>
                <c:pt idx="2066">
                  <c:v>4.8794304020700003E-3</c:v>
                </c:pt>
                <c:pt idx="2067">
                  <c:v>4.8537449911239998E-3</c:v>
                </c:pt>
                <c:pt idx="2068">
                  <c:v>4.8255249857900003E-3</c:v>
                </c:pt>
                <c:pt idx="2069">
                  <c:v>4.8046722076830004E-3</c:v>
                </c:pt>
                <c:pt idx="2070">
                  <c:v>4.8022237606349999E-3</c:v>
                </c:pt>
                <c:pt idx="2071">
                  <c:v>4.8182294704019997E-3</c:v>
                </c:pt>
                <c:pt idx="2072">
                  <c:v>4.8416312783959997E-3</c:v>
                </c:pt>
                <c:pt idx="2073">
                  <c:v>4.8682503402230001E-3</c:v>
                </c:pt>
                <c:pt idx="2074">
                  <c:v>4.8948978073889999E-3</c:v>
                </c:pt>
                <c:pt idx="2075">
                  <c:v>4.9234624020760001E-3</c:v>
                </c:pt>
                <c:pt idx="2076">
                  <c:v>4.9482430331410001E-3</c:v>
                </c:pt>
                <c:pt idx="2077">
                  <c:v>4.9737342633309999E-3</c:v>
                </c:pt>
                <c:pt idx="2078">
                  <c:v>4.9996855668720001E-3</c:v>
                </c:pt>
                <c:pt idx="2079">
                  <c:v>5.0198272801940001E-3</c:v>
                </c:pt>
                <c:pt idx="2080">
                  <c:v>5.0213136710229997E-3</c:v>
                </c:pt>
                <c:pt idx="2081">
                  <c:v>5.0054085440930001E-3</c:v>
                </c:pt>
                <c:pt idx="2082">
                  <c:v>4.9805417656899999E-3</c:v>
                </c:pt>
                <c:pt idx="2083">
                  <c:v>4.9532479606570002E-3</c:v>
                </c:pt>
                <c:pt idx="2084">
                  <c:v>4.9240225926039998E-3</c:v>
                </c:pt>
                <c:pt idx="2085">
                  <c:v>4.899256397039E-3</c:v>
                </c:pt>
                <c:pt idx="2086">
                  <c:v>4.8819077201189996E-3</c:v>
                </c:pt>
                <c:pt idx="2087">
                  <c:v>4.8877527005970001E-3</c:v>
                </c:pt>
                <c:pt idx="2088">
                  <c:v>4.9121240153909996E-3</c:v>
                </c:pt>
                <c:pt idx="2089">
                  <c:v>4.9407966434960003E-3</c:v>
                </c:pt>
                <c:pt idx="2090">
                  <c:v>4.9717738293109997E-3</c:v>
                </c:pt>
                <c:pt idx="2091">
                  <c:v>5.001344252378E-3</c:v>
                </c:pt>
                <c:pt idx="2092">
                  <c:v>5.030756350607E-3</c:v>
                </c:pt>
                <c:pt idx="2093">
                  <c:v>5.0605055876080003E-3</c:v>
                </c:pt>
                <c:pt idx="2094">
                  <c:v>5.0916266627609999E-3</c:v>
                </c:pt>
                <c:pt idx="2095">
                  <c:v>5.1150717772540004E-3</c:v>
                </c:pt>
                <c:pt idx="2096">
                  <c:v>5.1337559707460003E-3</c:v>
                </c:pt>
                <c:pt idx="2097">
                  <c:v>5.1296986639500003E-3</c:v>
                </c:pt>
                <c:pt idx="2098">
                  <c:v>5.1095928065479999E-3</c:v>
                </c:pt>
                <c:pt idx="2099">
                  <c:v>5.0835702568289998E-3</c:v>
                </c:pt>
                <c:pt idx="2100">
                  <c:v>5.0545600242910002E-3</c:v>
                </c:pt>
                <c:pt idx="2101">
                  <c:v>5.0255144014949996E-3</c:v>
                </c:pt>
                <c:pt idx="2102">
                  <c:v>5.0059542991219997E-3</c:v>
                </c:pt>
                <c:pt idx="2103">
                  <c:v>4.9965544603769998E-3</c:v>
                </c:pt>
                <c:pt idx="2104">
                  <c:v>5.0066504627470001E-3</c:v>
                </c:pt>
                <c:pt idx="2105">
                  <c:v>5.0363284535709998E-3</c:v>
                </c:pt>
                <c:pt idx="2106">
                  <c:v>5.065036937594E-3</c:v>
                </c:pt>
                <c:pt idx="2107">
                  <c:v>5.095906555653E-3</c:v>
                </c:pt>
                <c:pt idx="2108">
                  <c:v>5.1218718290330003E-3</c:v>
                </c:pt>
                <c:pt idx="2109">
                  <c:v>5.1462859846650002E-3</c:v>
                </c:pt>
                <c:pt idx="2110">
                  <c:v>5.176696460694E-3</c:v>
                </c:pt>
                <c:pt idx="2111">
                  <c:v>5.2064601331949997E-3</c:v>
                </c:pt>
                <c:pt idx="2112">
                  <c:v>5.2286842837930003E-3</c:v>
                </c:pt>
                <c:pt idx="2113">
                  <c:v>5.2399006672200002E-3</c:v>
                </c:pt>
                <c:pt idx="2114">
                  <c:v>5.2288281731309996E-3</c:v>
                </c:pt>
                <c:pt idx="2115">
                  <c:v>5.204083397985E-3</c:v>
                </c:pt>
                <c:pt idx="2116">
                  <c:v>5.1783551461989999E-3</c:v>
                </c:pt>
                <c:pt idx="2117">
                  <c:v>5.1505444571380002E-3</c:v>
                </c:pt>
                <c:pt idx="2118">
                  <c:v>5.1294690929350002E-3</c:v>
                </c:pt>
                <c:pt idx="2119">
                  <c:v>5.1183318719269996E-3</c:v>
                </c:pt>
                <c:pt idx="2120">
                  <c:v>5.1206080242989999E-3</c:v>
                </c:pt>
                <c:pt idx="2121">
                  <c:v>5.1438808441160002E-3</c:v>
                </c:pt>
                <c:pt idx="2122">
                  <c:v>5.1677348092200003E-3</c:v>
                </c:pt>
                <c:pt idx="2123">
                  <c:v>5.193147342652E-3</c:v>
                </c:pt>
                <c:pt idx="2124">
                  <c:v>5.2215969189999996E-3</c:v>
                </c:pt>
                <c:pt idx="2125">
                  <c:v>5.2473829127849996E-3</c:v>
                </c:pt>
                <c:pt idx="2126">
                  <c:v>5.2723428234459999E-3</c:v>
                </c:pt>
                <c:pt idx="2127">
                  <c:v>5.2992128767069997E-3</c:v>
                </c:pt>
                <c:pt idx="2128">
                  <c:v>5.3212721832100003E-3</c:v>
                </c:pt>
                <c:pt idx="2129">
                  <c:v>5.336258094758E-3</c:v>
                </c:pt>
                <c:pt idx="2130">
                  <c:v>5.3336587734520002E-3</c:v>
                </c:pt>
                <c:pt idx="2131">
                  <c:v>5.3097545169290003E-3</c:v>
                </c:pt>
                <c:pt idx="2132">
                  <c:v>5.2859792485830002E-3</c:v>
                </c:pt>
                <c:pt idx="2133">
                  <c:v>5.2577448077499997E-3</c:v>
                </c:pt>
                <c:pt idx="2134">
                  <c:v>5.2318223752079998E-3</c:v>
                </c:pt>
                <c:pt idx="2135">
                  <c:v>5.2137700840829996E-3</c:v>
                </c:pt>
                <c:pt idx="2136">
                  <c:v>5.2128438837829999E-3</c:v>
                </c:pt>
                <c:pt idx="2137">
                  <c:v>5.2316067740319997E-3</c:v>
                </c:pt>
                <c:pt idx="2138">
                  <c:v>5.2574216388170001E-3</c:v>
                </c:pt>
                <c:pt idx="2139">
                  <c:v>5.2839252166449998E-3</c:v>
                </c:pt>
                <c:pt idx="2140">
                  <c:v>5.309144034982E-3</c:v>
                </c:pt>
                <c:pt idx="2141">
                  <c:v>5.3349873051049997E-3</c:v>
                </c:pt>
                <c:pt idx="2142">
                  <c:v>5.3604426793749998E-3</c:v>
                </c:pt>
                <c:pt idx="2143">
                  <c:v>5.38624310866E-3</c:v>
                </c:pt>
                <c:pt idx="2144">
                  <c:v>5.4106358438729997E-3</c:v>
                </c:pt>
                <c:pt idx="2145">
                  <c:v>5.4291258566079997E-3</c:v>
                </c:pt>
                <c:pt idx="2146">
                  <c:v>5.429944489151E-3</c:v>
                </c:pt>
                <c:pt idx="2147">
                  <c:v>5.4096304811539998E-3</c:v>
                </c:pt>
                <c:pt idx="2148">
                  <c:v>5.3826812654729998E-3</c:v>
                </c:pt>
                <c:pt idx="2149">
                  <c:v>5.3533772006630004E-3</c:v>
                </c:pt>
                <c:pt idx="2150">
                  <c:v>5.3295874968170001E-3</c:v>
                </c:pt>
                <c:pt idx="2151">
                  <c:v>5.3130504675209999E-3</c:v>
                </c:pt>
                <c:pt idx="2152">
                  <c:v>5.3172293119130003E-3</c:v>
                </c:pt>
                <c:pt idx="2153">
                  <c:v>5.3452700376510004E-3</c:v>
                </c:pt>
                <c:pt idx="2154">
                  <c:v>5.3738923743369997E-3</c:v>
                </c:pt>
                <c:pt idx="2155">
                  <c:v>5.4016597568989997E-3</c:v>
                </c:pt>
                <c:pt idx="2156">
                  <c:v>5.4290327243509996E-3</c:v>
                </c:pt>
                <c:pt idx="2157">
                  <c:v>5.4579135030510002E-3</c:v>
                </c:pt>
                <c:pt idx="2158">
                  <c:v>5.4844026453789996E-3</c:v>
                </c:pt>
                <c:pt idx="2159">
                  <c:v>5.5130966939029996E-3</c:v>
                </c:pt>
                <c:pt idx="2160">
                  <c:v>5.53782703355E-3</c:v>
                </c:pt>
                <c:pt idx="2161">
                  <c:v>5.553042981774E-3</c:v>
                </c:pt>
                <c:pt idx="2162">
                  <c:v>5.5479160510000002E-3</c:v>
                </c:pt>
                <c:pt idx="2163">
                  <c:v>5.5214767344300003E-3</c:v>
                </c:pt>
                <c:pt idx="2164">
                  <c:v>5.4915477521720003E-3</c:v>
                </c:pt>
                <c:pt idx="2165">
                  <c:v>5.4621640592809996E-3</c:v>
                </c:pt>
                <c:pt idx="2166">
                  <c:v>5.434497259557E-3</c:v>
                </c:pt>
                <c:pt idx="2167">
                  <c:v>5.4148579947649999E-3</c:v>
                </c:pt>
                <c:pt idx="2168">
                  <c:v>5.4231877438719999E-3</c:v>
                </c:pt>
                <c:pt idx="2169">
                  <c:v>5.4442700929939998E-3</c:v>
                </c:pt>
                <c:pt idx="2170">
                  <c:v>5.4691652767360002E-3</c:v>
                </c:pt>
                <c:pt idx="2171">
                  <c:v>5.497040692717E-3</c:v>
                </c:pt>
                <c:pt idx="2172">
                  <c:v>5.5217281915249999E-3</c:v>
                </c:pt>
                <c:pt idx="2173">
                  <c:v>5.5456827394660003E-3</c:v>
                </c:pt>
                <c:pt idx="2174">
                  <c:v>5.5740680545570001E-3</c:v>
                </c:pt>
                <c:pt idx="2175">
                  <c:v>5.6021586060519997E-3</c:v>
                </c:pt>
                <c:pt idx="2176">
                  <c:v>5.6279231794180004E-3</c:v>
                </c:pt>
                <c:pt idx="2177">
                  <c:v>5.6471889838580003E-3</c:v>
                </c:pt>
                <c:pt idx="2178">
                  <c:v>5.6399363093080001E-3</c:v>
                </c:pt>
                <c:pt idx="2179">
                  <c:v>5.6160464882849996E-3</c:v>
                </c:pt>
                <c:pt idx="2180">
                  <c:v>5.5893054232000004E-3</c:v>
                </c:pt>
                <c:pt idx="2181">
                  <c:v>5.5573657155039997E-3</c:v>
                </c:pt>
                <c:pt idx="2182">
                  <c:v>5.5361255072059997E-3</c:v>
                </c:pt>
                <c:pt idx="2183">
                  <c:v>5.5305673740799997E-3</c:v>
                </c:pt>
                <c:pt idx="2184">
                  <c:v>5.5454815737900004E-3</c:v>
                </c:pt>
                <c:pt idx="2185">
                  <c:v>5.5666933767500003E-3</c:v>
                </c:pt>
                <c:pt idx="2186">
                  <c:v>5.5934558622539998E-3</c:v>
                </c:pt>
                <c:pt idx="2187">
                  <c:v>5.6171091273430002E-3</c:v>
                </c:pt>
                <c:pt idx="2188">
                  <c:v>5.6420904584229999E-3</c:v>
                </c:pt>
                <c:pt idx="2189">
                  <c:v>5.670059472322E-3</c:v>
                </c:pt>
                <c:pt idx="2190">
                  <c:v>5.6944950483740001E-3</c:v>
                </c:pt>
                <c:pt idx="2191">
                  <c:v>5.7251565158370002E-3</c:v>
                </c:pt>
                <c:pt idx="2192">
                  <c:v>5.7466053403910002E-3</c:v>
                </c:pt>
                <c:pt idx="2193">
                  <c:v>5.7537215761839997E-3</c:v>
                </c:pt>
                <c:pt idx="2194">
                  <c:v>5.7361288927499999E-3</c:v>
                </c:pt>
                <c:pt idx="2195">
                  <c:v>5.7109748013319996E-3</c:v>
                </c:pt>
                <c:pt idx="2196">
                  <c:v>5.6824316270649997E-3</c:v>
                </c:pt>
                <c:pt idx="2197">
                  <c:v>5.6560356169940004E-3</c:v>
                </c:pt>
                <c:pt idx="2198">
                  <c:v>5.6378394365310001E-3</c:v>
                </c:pt>
                <c:pt idx="2199">
                  <c:v>5.6375809945169997E-3</c:v>
                </c:pt>
                <c:pt idx="2200">
                  <c:v>5.6540821678940003E-3</c:v>
                </c:pt>
                <c:pt idx="2201">
                  <c:v>5.6801699101920004E-3</c:v>
                </c:pt>
                <c:pt idx="2202">
                  <c:v>5.7054888457059999E-3</c:v>
                </c:pt>
                <c:pt idx="2203">
                  <c:v>5.7300035841760001E-3</c:v>
                </c:pt>
                <c:pt idx="2204">
                  <c:v>5.7586547918619998E-3</c:v>
                </c:pt>
                <c:pt idx="2205">
                  <c:v>5.7857832871380001E-3</c:v>
                </c:pt>
                <c:pt idx="2206">
                  <c:v>5.8121364563699998E-3</c:v>
                </c:pt>
                <c:pt idx="2207">
                  <c:v>5.8395806699990003E-3</c:v>
                </c:pt>
                <c:pt idx="2208">
                  <c:v>5.8577549643810001E-3</c:v>
                </c:pt>
                <c:pt idx="2209">
                  <c:v>5.857949145138E-3</c:v>
                </c:pt>
                <c:pt idx="2210">
                  <c:v>5.8444780297580001E-3</c:v>
                </c:pt>
                <c:pt idx="2211">
                  <c:v>5.8205304667349996E-3</c:v>
                </c:pt>
                <c:pt idx="2212">
                  <c:v>5.7971719652410002E-3</c:v>
                </c:pt>
                <c:pt idx="2213">
                  <c:v>5.7726856321100002E-3</c:v>
                </c:pt>
                <c:pt idx="2214">
                  <c:v>5.7501527480780003E-3</c:v>
                </c:pt>
                <c:pt idx="2215">
                  <c:v>5.7398197241129998E-3</c:v>
                </c:pt>
                <c:pt idx="2216">
                  <c:v>5.748817231506E-3</c:v>
                </c:pt>
                <c:pt idx="2217">
                  <c:v>5.7707610540089996E-3</c:v>
                </c:pt>
                <c:pt idx="2218">
                  <c:v>5.8002592995759997E-3</c:v>
                </c:pt>
                <c:pt idx="2219">
                  <c:v>5.8277831412849998E-3</c:v>
                </c:pt>
                <c:pt idx="2220">
                  <c:v>5.8587677776810003E-3</c:v>
                </c:pt>
                <c:pt idx="2221">
                  <c:v>5.8890269137919999E-3</c:v>
                </c:pt>
                <c:pt idx="2222">
                  <c:v>5.9176278300579997E-3</c:v>
                </c:pt>
                <c:pt idx="2223">
                  <c:v>5.9500052593650004E-3</c:v>
                </c:pt>
                <c:pt idx="2224">
                  <c:v>5.9776795096700003E-3</c:v>
                </c:pt>
                <c:pt idx="2225">
                  <c:v>5.9961411170660001E-3</c:v>
                </c:pt>
                <c:pt idx="2226">
                  <c:v>5.99358510226E-3</c:v>
                </c:pt>
                <c:pt idx="2227">
                  <c:v>5.9778662398459999E-3</c:v>
                </c:pt>
                <c:pt idx="2228">
                  <c:v>5.9556853957469999E-3</c:v>
                </c:pt>
                <c:pt idx="2229">
                  <c:v>5.9329513460400001E-3</c:v>
                </c:pt>
                <c:pt idx="2230">
                  <c:v>5.9095565229650001E-3</c:v>
                </c:pt>
                <c:pt idx="2231">
                  <c:v>5.8860396966339996E-3</c:v>
                </c:pt>
                <c:pt idx="2232">
                  <c:v>5.8724326081569999E-3</c:v>
                </c:pt>
                <c:pt idx="2233">
                  <c:v>5.8666160330179996E-3</c:v>
                </c:pt>
                <c:pt idx="2234">
                  <c:v>5.8776387013489998E-3</c:v>
                </c:pt>
                <c:pt idx="2235">
                  <c:v>5.9035033918919998E-3</c:v>
                </c:pt>
                <c:pt idx="2236">
                  <c:v>5.9373890981080004E-3</c:v>
                </c:pt>
                <c:pt idx="2237">
                  <c:v>5.9672966599460002E-3</c:v>
                </c:pt>
                <c:pt idx="2238">
                  <c:v>5.9979865327479997E-3</c:v>
                </c:pt>
                <c:pt idx="2239">
                  <c:v>6.030529737473E-3</c:v>
                </c:pt>
                <c:pt idx="2240">
                  <c:v>6.0596545226869998E-3</c:v>
                </c:pt>
                <c:pt idx="2241">
                  <c:v>6.0898489318790003E-3</c:v>
                </c:pt>
                <c:pt idx="2242">
                  <c:v>6.1132437549530003E-3</c:v>
                </c:pt>
                <c:pt idx="2243">
                  <c:v>6.1254366300999997E-3</c:v>
                </c:pt>
                <c:pt idx="2244">
                  <c:v>6.122348830104E-3</c:v>
                </c:pt>
                <c:pt idx="2245">
                  <c:v>6.1024008318779997E-3</c:v>
                </c:pt>
                <c:pt idx="2246">
                  <c:v>6.0757319442929997E-3</c:v>
                </c:pt>
                <c:pt idx="2247">
                  <c:v>6.0528973117470004E-3</c:v>
                </c:pt>
                <c:pt idx="2248">
                  <c:v>6.0281385667619999E-3</c:v>
                </c:pt>
                <c:pt idx="2249">
                  <c:v>6.0041979886590003E-3</c:v>
                </c:pt>
                <c:pt idx="2250">
                  <c:v>5.9921126812699996E-3</c:v>
                </c:pt>
                <c:pt idx="2251">
                  <c:v>6.0024675913159997E-3</c:v>
                </c:pt>
                <c:pt idx="2252">
                  <c:v>6.0250074602660004E-3</c:v>
                </c:pt>
                <c:pt idx="2253">
                  <c:v>6.0542831197379996E-3</c:v>
                </c:pt>
                <c:pt idx="2254">
                  <c:v>6.0806293040510002E-3</c:v>
                </c:pt>
                <c:pt idx="2255">
                  <c:v>6.1076213605699998E-3</c:v>
                </c:pt>
                <c:pt idx="2256">
                  <c:v>6.1392164789139999E-3</c:v>
                </c:pt>
                <c:pt idx="2257">
                  <c:v>6.1679603531960003E-3</c:v>
                </c:pt>
                <c:pt idx="2258">
                  <c:v>6.1962450854479998E-3</c:v>
                </c:pt>
                <c:pt idx="2259">
                  <c:v>6.2234527431430002E-3</c:v>
                </c:pt>
                <c:pt idx="2260">
                  <c:v>6.2408084049819998E-3</c:v>
                </c:pt>
                <c:pt idx="2261">
                  <c:v>6.2355664558710003E-3</c:v>
                </c:pt>
                <c:pt idx="2262">
                  <c:v>6.2197907827789998E-3</c:v>
                </c:pt>
                <c:pt idx="2263">
                  <c:v>6.1984425410630001E-3</c:v>
                </c:pt>
                <c:pt idx="2264">
                  <c:v>6.1760605312880003E-3</c:v>
                </c:pt>
                <c:pt idx="2265">
                  <c:v>6.1552864499390004E-3</c:v>
                </c:pt>
                <c:pt idx="2266">
                  <c:v>6.1304415576159997E-3</c:v>
                </c:pt>
                <c:pt idx="2267">
                  <c:v>6.120754871517E-3</c:v>
                </c:pt>
                <c:pt idx="2268">
                  <c:v>6.1308508738880003E-3</c:v>
                </c:pt>
                <c:pt idx="2269">
                  <c:v>6.1561339534820002E-3</c:v>
                </c:pt>
                <c:pt idx="2270">
                  <c:v>6.1832480132580003E-3</c:v>
                </c:pt>
                <c:pt idx="2271">
                  <c:v>6.2130335718390004E-3</c:v>
                </c:pt>
                <c:pt idx="2272">
                  <c:v>6.2399324961009998E-3</c:v>
                </c:pt>
                <c:pt idx="2273">
                  <c:v>6.2700556591149996E-3</c:v>
                </c:pt>
                <c:pt idx="2274">
                  <c:v>6.300379522145E-3</c:v>
                </c:pt>
                <c:pt idx="2275">
                  <c:v>6.3294754363600004E-3</c:v>
                </c:pt>
                <c:pt idx="2276">
                  <c:v>6.3609341159459997E-3</c:v>
                </c:pt>
                <c:pt idx="2277">
                  <c:v>6.3796830363569996E-3</c:v>
                </c:pt>
                <c:pt idx="2278">
                  <c:v>6.3797691836949997E-3</c:v>
                </c:pt>
                <c:pt idx="2279">
                  <c:v>6.3627650961279999E-3</c:v>
                </c:pt>
                <c:pt idx="2280">
                  <c:v>6.3445479609069997E-3</c:v>
                </c:pt>
                <c:pt idx="2281">
                  <c:v>6.3209738582370003E-3</c:v>
                </c:pt>
                <c:pt idx="2282">
                  <c:v>6.2998123466970002E-3</c:v>
                </c:pt>
                <c:pt idx="2283">
                  <c:v>6.2760873697699998E-3</c:v>
                </c:pt>
                <c:pt idx="2284">
                  <c:v>6.256914697587E-3</c:v>
                </c:pt>
                <c:pt idx="2285">
                  <c:v>6.2484345398840001E-3</c:v>
                </c:pt>
                <c:pt idx="2286">
                  <c:v>6.2590688467029998E-3</c:v>
                </c:pt>
                <c:pt idx="2287">
                  <c:v>6.2856376171109996E-3</c:v>
                </c:pt>
                <c:pt idx="2288">
                  <c:v>6.3132545910779998E-3</c:v>
                </c:pt>
                <c:pt idx="2289">
                  <c:v>6.3454383052889999E-3</c:v>
                </c:pt>
                <c:pt idx="2290">
                  <c:v>6.3739097677169999E-3</c:v>
                </c:pt>
                <c:pt idx="2291">
                  <c:v>6.4079533331099997E-3</c:v>
                </c:pt>
                <c:pt idx="2292">
                  <c:v>6.4388732425870003E-3</c:v>
                </c:pt>
                <c:pt idx="2293">
                  <c:v>6.4703533425929998E-3</c:v>
                </c:pt>
                <c:pt idx="2294">
                  <c:v>6.4984369091690003E-3</c:v>
                </c:pt>
                <c:pt idx="2295">
                  <c:v>6.517393980175E-3</c:v>
                </c:pt>
                <c:pt idx="2296">
                  <c:v>6.5132365562019998E-3</c:v>
                </c:pt>
                <c:pt idx="2297">
                  <c:v>6.4938627183440002E-3</c:v>
                </c:pt>
                <c:pt idx="2298">
                  <c:v>6.4751356840129998E-3</c:v>
                </c:pt>
                <c:pt idx="2299">
                  <c:v>6.4529329538350003E-3</c:v>
                </c:pt>
                <c:pt idx="2300">
                  <c:v>6.4326762221749998E-3</c:v>
                </c:pt>
                <c:pt idx="2301">
                  <c:v>6.4095905981960003E-3</c:v>
                </c:pt>
                <c:pt idx="2302">
                  <c:v>6.3903750851750001E-3</c:v>
                </c:pt>
                <c:pt idx="2303">
                  <c:v>6.3756401650609997E-3</c:v>
                </c:pt>
                <c:pt idx="2304">
                  <c:v>6.383639294654E-3</c:v>
                </c:pt>
                <c:pt idx="2305">
                  <c:v>6.4024026505650001E-3</c:v>
                </c:pt>
                <c:pt idx="2306">
                  <c:v>6.4363311976190002E-3</c:v>
                </c:pt>
                <c:pt idx="2307">
                  <c:v>6.4694196917119999E-3</c:v>
                </c:pt>
                <c:pt idx="2308">
                  <c:v>6.5029105171560001E-3</c:v>
                </c:pt>
                <c:pt idx="2309">
                  <c:v>6.53688935563E-3</c:v>
                </c:pt>
                <c:pt idx="2310">
                  <c:v>6.5694251097740001E-3</c:v>
                </c:pt>
                <c:pt idx="2311">
                  <c:v>6.6038495860990002E-3</c:v>
                </c:pt>
                <c:pt idx="2312">
                  <c:v>6.6361050121490003E-3</c:v>
                </c:pt>
                <c:pt idx="2313">
                  <c:v>6.662307307124E-3</c:v>
                </c:pt>
                <c:pt idx="2314">
                  <c:v>6.6668959334490003E-3</c:v>
                </c:pt>
                <c:pt idx="2315">
                  <c:v>6.6585806198419997E-3</c:v>
                </c:pt>
                <c:pt idx="2316">
                  <c:v>6.6382880322639996E-3</c:v>
                </c:pt>
                <c:pt idx="2317">
                  <c:v>6.6148000769320004E-3</c:v>
                </c:pt>
                <c:pt idx="2318">
                  <c:v>6.5910317935050002E-3</c:v>
                </c:pt>
                <c:pt idx="2319">
                  <c:v>6.5689943730830001E-3</c:v>
                </c:pt>
                <c:pt idx="2320">
                  <c:v>6.546152755618E-3</c:v>
                </c:pt>
                <c:pt idx="2321">
                  <c:v>6.5233898349109998E-3</c:v>
                </c:pt>
                <c:pt idx="2322">
                  <c:v>6.5131001174449999E-3</c:v>
                </c:pt>
                <c:pt idx="2323">
                  <c:v>6.5172216854989997E-3</c:v>
                </c:pt>
                <c:pt idx="2324">
                  <c:v>6.5396684221920003E-3</c:v>
                </c:pt>
                <c:pt idx="2325">
                  <c:v>6.5706246532499998E-3</c:v>
                </c:pt>
                <c:pt idx="2326">
                  <c:v>6.6017168574039999E-3</c:v>
                </c:pt>
                <c:pt idx="2327">
                  <c:v>6.6347620449959998E-3</c:v>
                </c:pt>
                <c:pt idx="2328">
                  <c:v>6.6678076982499999E-3</c:v>
                </c:pt>
                <c:pt idx="2329">
                  <c:v>6.6987350583079999E-3</c:v>
                </c:pt>
                <c:pt idx="2330">
                  <c:v>6.7317518405619996E-3</c:v>
                </c:pt>
                <c:pt idx="2331">
                  <c:v>6.7614438012240001E-3</c:v>
                </c:pt>
                <c:pt idx="2332">
                  <c:v>6.7788930609820001E-3</c:v>
                </c:pt>
                <c:pt idx="2333">
                  <c:v>6.7853769287470004E-3</c:v>
                </c:pt>
                <c:pt idx="2334">
                  <c:v>6.7707570269699997E-3</c:v>
                </c:pt>
                <c:pt idx="2335">
                  <c:v>6.748396437615E-3</c:v>
                </c:pt>
                <c:pt idx="2336">
                  <c:v>6.7237955518069997E-3</c:v>
                </c:pt>
                <c:pt idx="2337">
                  <c:v>6.6987350583079999E-3</c:v>
                </c:pt>
                <c:pt idx="2338">
                  <c:v>6.6755842417480001E-3</c:v>
                </c:pt>
                <c:pt idx="2339">
                  <c:v>6.6587887704370003E-3</c:v>
                </c:pt>
                <c:pt idx="2340">
                  <c:v>6.6619054414329996E-3</c:v>
                </c:pt>
                <c:pt idx="2341">
                  <c:v>6.6831670701499998E-3</c:v>
                </c:pt>
                <c:pt idx="2342">
                  <c:v>6.712873931974E-3</c:v>
                </c:pt>
                <c:pt idx="2343">
                  <c:v>6.7415535449979998E-3</c:v>
                </c:pt>
                <c:pt idx="2344">
                  <c:v>6.7721791565420004E-3</c:v>
                </c:pt>
                <c:pt idx="2345">
                  <c:v>6.8019139580429997E-3</c:v>
                </c:pt>
                <c:pt idx="2346">
                  <c:v>6.8330569192769997E-3</c:v>
                </c:pt>
                <c:pt idx="2347">
                  <c:v>6.864328403026E-3</c:v>
                </c:pt>
                <c:pt idx="2348">
                  <c:v>6.8927570246159996E-3</c:v>
                </c:pt>
                <c:pt idx="2349">
                  <c:v>6.9158645346760004E-3</c:v>
                </c:pt>
                <c:pt idx="2350">
                  <c:v>6.9169630296529996E-3</c:v>
                </c:pt>
                <c:pt idx="2351">
                  <c:v>6.90265186131E-3</c:v>
                </c:pt>
                <c:pt idx="2352">
                  <c:v>6.8797599524260001E-3</c:v>
                </c:pt>
                <c:pt idx="2353">
                  <c:v>6.8556829355659998E-3</c:v>
                </c:pt>
                <c:pt idx="2354">
                  <c:v>6.8306941539049999E-3</c:v>
                </c:pt>
                <c:pt idx="2355">
                  <c:v>6.8074287846679998E-3</c:v>
                </c:pt>
                <c:pt idx="2356">
                  <c:v>6.7921769805250002E-3</c:v>
                </c:pt>
                <c:pt idx="2357">
                  <c:v>6.7956596612930003E-3</c:v>
                </c:pt>
                <c:pt idx="2358">
                  <c:v>6.8160886876290003E-3</c:v>
                </c:pt>
                <c:pt idx="2359">
                  <c:v>6.8447538651529999E-3</c:v>
                </c:pt>
                <c:pt idx="2360">
                  <c:v>6.8750781938430004E-3</c:v>
                </c:pt>
                <c:pt idx="2361">
                  <c:v>6.9036786444490001E-3</c:v>
                </c:pt>
                <c:pt idx="2362">
                  <c:v>6.9330334663390003E-3</c:v>
                </c:pt>
                <c:pt idx="2363">
                  <c:v>6.96040596813E-3</c:v>
                </c:pt>
                <c:pt idx="2364">
                  <c:v>6.9897752255200004E-3</c:v>
                </c:pt>
                <c:pt idx="2365">
                  <c:v>7.0169609971340004E-3</c:v>
                </c:pt>
                <c:pt idx="2366">
                  <c:v>7.0370170287789996E-3</c:v>
                </c:pt>
                <c:pt idx="2367">
                  <c:v>7.0384098216889996E-3</c:v>
                </c:pt>
                <c:pt idx="2368">
                  <c:v>7.0239119231700004E-3</c:v>
                </c:pt>
                <c:pt idx="2369">
                  <c:v>7.0002805441620004E-3</c:v>
                </c:pt>
                <c:pt idx="2370">
                  <c:v>6.9769071415069998E-3</c:v>
                </c:pt>
                <c:pt idx="2371">
                  <c:v>6.9532613269980004E-3</c:v>
                </c:pt>
                <c:pt idx="2372">
                  <c:v>6.928437855095E-3</c:v>
                </c:pt>
                <c:pt idx="2373">
                  <c:v>6.9221546873450002E-3</c:v>
                </c:pt>
                <c:pt idx="2374">
                  <c:v>6.9355033338070003E-3</c:v>
                </c:pt>
                <c:pt idx="2375">
                  <c:v>6.9635151885449999E-3</c:v>
                </c:pt>
                <c:pt idx="2376">
                  <c:v>6.9899400696159996E-3</c:v>
                </c:pt>
                <c:pt idx="2377">
                  <c:v>7.017636206001E-3</c:v>
                </c:pt>
                <c:pt idx="2378">
                  <c:v>7.0412461645899998E-3</c:v>
                </c:pt>
                <c:pt idx="2379">
                  <c:v>7.0686191320419997E-3</c:v>
                </c:pt>
                <c:pt idx="2380">
                  <c:v>7.0955753326419997E-3</c:v>
                </c:pt>
                <c:pt idx="2381">
                  <c:v>7.1216626092789996E-3</c:v>
                </c:pt>
                <c:pt idx="2382">
                  <c:v>7.1484898217019999E-3</c:v>
                </c:pt>
                <c:pt idx="2383">
                  <c:v>7.1574370376770004E-3</c:v>
                </c:pt>
                <c:pt idx="2384">
                  <c:v>7.1463640779260004E-3</c:v>
                </c:pt>
                <c:pt idx="2385">
                  <c:v>7.1214544586839998E-3</c:v>
                </c:pt>
                <c:pt idx="2386">
                  <c:v>7.097786758095E-3</c:v>
                </c:pt>
                <c:pt idx="2387">
                  <c:v>7.0725828409190002E-3</c:v>
                </c:pt>
                <c:pt idx="2388">
                  <c:v>7.0541212335230004E-3</c:v>
                </c:pt>
                <c:pt idx="2389">
                  <c:v>7.0546814240520003E-3</c:v>
                </c:pt>
                <c:pt idx="2390">
                  <c:v>7.0706657133999999E-3</c:v>
                </c:pt>
                <c:pt idx="2391">
                  <c:v>7.0963795296849997E-3</c:v>
                </c:pt>
                <c:pt idx="2392">
                  <c:v>7.1274144575E-3</c:v>
                </c:pt>
                <c:pt idx="2393">
                  <c:v>7.1535450406369997E-3</c:v>
                </c:pt>
                <c:pt idx="2394">
                  <c:v>7.1809249930079996E-3</c:v>
                </c:pt>
                <c:pt idx="2395">
                  <c:v>7.2105596773329996E-3</c:v>
                </c:pt>
                <c:pt idx="2396">
                  <c:v>7.2368839755649998E-3</c:v>
                </c:pt>
                <c:pt idx="2397">
                  <c:v>7.2659729048610002E-3</c:v>
                </c:pt>
                <c:pt idx="2398">
                  <c:v>7.290803827345E-3</c:v>
                </c:pt>
                <c:pt idx="2399">
                  <c:v>7.2891879826779997E-3</c:v>
                </c:pt>
                <c:pt idx="2400">
                  <c:v>7.2752502746880002E-3</c:v>
                </c:pt>
                <c:pt idx="2401">
                  <c:v>7.2517548687759999E-3</c:v>
                </c:pt>
                <c:pt idx="2402">
                  <c:v>7.2211939841510002E-3</c:v>
                </c:pt>
                <c:pt idx="2403">
                  <c:v>7.1966936811800001E-3</c:v>
                </c:pt>
                <c:pt idx="2404">
                  <c:v>7.1775857359170003E-3</c:v>
                </c:pt>
                <c:pt idx="2405">
                  <c:v>7.1747493930160002E-3</c:v>
                </c:pt>
                <c:pt idx="2406">
                  <c:v>7.1932901628320002E-3</c:v>
                </c:pt>
                <c:pt idx="2407">
                  <c:v>7.2172302752730004E-3</c:v>
                </c:pt>
                <c:pt idx="2408">
                  <c:v>7.2434972971680001E-3</c:v>
                </c:pt>
                <c:pt idx="2409">
                  <c:v>7.2751352563499997E-3</c:v>
                </c:pt>
                <c:pt idx="2410">
                  <c:v>7.3045976459980002E-3</c:v>
                </c:pt>
                <c:pt idx="2411">
                  <c:v>7.3349648155270003E-3</c:v>
                </c:pt>
                <c:pt idx="2412">
                  <c:v>7.3648649267849999E-3</c:v>
                </c:pt>
                <c:pt idx="2413">
                  <c:v>7.3972716927530003E-3</c:v>
                </c:pt>
                <c:pt idx="2414">
                  <c:v>7.4222171679139996E-3</c:v>
                </c:pt>
                <c:pt idx="2415">
                  <c:v>7.4273659847679998E-3</c:v>
                </c:pt>
                <c:pt idx="2416">
                  <c:v>7.414778228849E-3</c:v>
                </c:pt>
                <c:pt idx="2417">
                  <c:v>7.3940763249990002E-3</c:v>
                </c:pt>
                <c:pt idx="2418">
                  <c:v>7.3695397004489996E-3</c:v>
                </c:pt>
                <c:pt idx="2419">
                  <c:v>7.3456135578450002E-3</c:v>
                </c:pt>
                <c:pt idx="2420">
                  <c:v>7.3225637897850002E-3</c:v>
                </c:pt>
                <c:pt idx="2421">
                  <c:v>7.3099974542859998E-3</c:v>
                </c:pt>
                <c:pt idx="2422">
                  <c:v>7.320732809603E-3</c:v>
                </c:pt>
                <c:pt idx="2423">
                  <c:v>7.3445509187879997E-3</c:v>
                </c:pt>
                <c:pt idx="2424">
                  <c:v>7.3712561279540003E-3</c:v>
                </c:pt>
                <c:pt idx="2425">
                  <c:v>7.4003809131680002E-3</c:v>
                </c:pt>
                <c:pt idx="2426">
                  <c:v>7.4285361915829998E-3</c:v>
                </c:pt>
                <c:pt idx="2427">
                  <c:v>7.4579413048919997E-3</c:v>
                </c:pt>
                <c:pt idx="2428">
                  <c:v>7.4873962439600001E-3</c:v>
                </c:pt>
                <c:pt idx="2429">
                  <c:v>7.5156092643739996E-3</c:v>
                </c:pt>
                <c:pt idx="2430">
                  <c:v>7.541086059064E-3</c:v>
                </c:pt>
                <c:pt idx="2431">
                  <c:v>7.556302007288E-3</c:v>
                </c:pt>
                <c:pt idx="2432">
                  <c:v>7.5500477105379998E-3</c:v>
                </c:pt>
                <c:pt idx="2433">
                  <c:v>7.5284843333070003E-3</c:v>
                </c:pt>
                <c:pt idx="2434">
                  <c:v>7.5033591128889996E-3</c:v>
                </c:pt>
                <c:pt idx="2435">
                  <c:v>7.4789086356759999E-3</c:v>
                </c:pt>
                <c:pt idx="2436">
                  <c:v>7.4561820365490004E-3</c:v>
                </c:pt>
                <c:pt idx="2437">
                  <c:v>7.439637556672E-3</c:v>
                </c:pt>
                <c:pt idx="2438">
                  <c:v>7.4419137090440002E-3</c:v>
                </c:pt>
                <c:pt idx="2439">
                  <c:v>7.4679153040050003E-3</c:v>
                </c:pt>
                <c:pt idx="2440">
                  <c:v>7.4976864270870002E-3</c:v>
                </c:pt>
                <c:pt idx="2441">
                  <c:v>7.5262077152729997E-3</c:v>
                </c:pt>
                <c:pt idx="2442">
                  <c:v>7.5568477623159996E-3</c:v>
                </c:pt>
                <c:pt idx="2443">
                  <c:v>7.5843641534450003E-3</c:v>
                </c:pt>
                <c:pt idx="2444">
                  <c:v>7.6157581061119996E-3</c:v>
                </c:pt>
                <c:pt idx="2445">
                  <c:v>7.6464628800750004E-3</c:v>
                </c:pt>
                <c:pt idx="2446">
                  <c:v>7.6742880046369996E-3</c:v>
                </c:pt>
                <c:pt idx="2447">
                  <c:v>7.6951407827440003E-3</c:v>
                </c:pt>
                <c:pt idx="2448">
                  <c:v>7.6980702579019997E-3</c:v>
                </c:pt>
                <c:pt idx="2449">
                  <c:v>7.6766288839279998E-3</c:v>
                </c:pt>
                <c:pt idx="2450">
                  <c:v>7.6519199647009997E-3</c:v>
                </c:pt>
                <c:pt idx="2451">
                  <c:v>7.627311628312E-3</c:v>
                </c:pt>
                <c:pt idx="2452">
                  <c:v>7.6008080504830003E-3</c:v>
                </c:pt>
                <c:pt idx="2453">
                  <c:v>7.5877965427939998E-3</c:v>
                </c:pt>
                <c:pt idx="2454">
                  <c:v>7.5891176238659999E-3</c:v>
                </c:pt>
                <c:pt idx="2455">
                  <c:v>7.6099345460530002E-3</c:v>
                </c:pt>
                <c:pt idx="2456">
                  <c:v>7.6400577090680001E-3</c:v>
                </c:pt>
                <c:pt idx="2457">
                  <c:v>7.6700728386640002E-3</c:v>
                </c:pt>
                <c:pt idx="2458">
                  <c:v>7.6988530345260004E-3</c:v>
                </c:pt>
                <c:pt idx="2459">
                  <c:v>7.7313454821709999E-3</c:v>
                </c:pt>
                <c:pt idx="2460">
                  <c:v>7.761942222714E-3</c:v>
                </c:pt>
                <c:pt idx="2461">
                  <c:v>7.7928407117720004E-3</c:v>
                </c:pt>
                <c:pt idx="2462">
                  <c:v>7.8233089298009994E-3</c:v>
                </c:pt>
                <c:pt idx="2463">
                  <c:v>7.845266722143E-3</c:v>
                </c:pt>
                <c:pt idx="2464">
                  <c:v>7.848519831896E-3</c:v>
                </c:pt>
                <c:pt idx="2465">
                  <c:v>7.8317960724230001E-3</c:v>
                </c:pt>
                <c:pt idx="2466">
                  <c:v>7.8079560771580001E-3</c:v>
                </c:pt>
                <c:pt idx="2467">
                  <c:v>7.7834702096880003E-3</c:v>
                </c:pt>
                <c:pt idx="2468">
                  <c:v>7.7632637694480004E-3</c:v>
                </c:pt>
                <c:pt idx="2469">
                  <c:v>7.7403071336449997E-3</c:v>
                </c:pt>
                <c:pt idx="2470">
                  <c:v>7.7294139191510002E-3</c:v>
                </c:pt>
                <c:pt idx="2471">
                  <c:v>7.7428920194510002E-3</c:v>
                </c:pt>
                <c:pt idx="2472">
                  <c:v>7.7702361159029997E-3</c:v>
                </c:pt>
                <c:pt idx="2473">
                  <c:v>7.7991383150220004E-3</c:v>
                </c:pt>
                <c:pt idx="2474">
                  <c:v>7.8318389132619997E-3</c:v>
                </c:pt>
                <c:pt idx="2475">
                  <c:v>7.8655667603019994E-3</c:v>
                </c:pt>
                <c:pt idx="2476">
                  <c:v>7.8989351168270005E-3</c:v>
                </c:pt>
                <c:pt idx="2477">
                  <c:v>7.9315574839709992E-3</c:v>
                </c:pt>
                <c:pt idx="2478">
                  <c:v>7.9624988138679992E-3</c:v>
                </c:pt>
                <c:pt idx="2479">
                  <c:v>7.992191240191E-3</c:v>
                </c:pt>
                <c:pt idx="2480">
                  <c:v>8.0136535689229998E-3</c:v>
                </c:pt>
                <c:pt idx="2481">
                  <c:v>8.0102430656550008E-3</c:v>
                </c:pt>
                <c:pt idx="2482">
                  <c:v>7.9948762431739998E-3</c:v>
                </c:pt>
                <c:pt idx="2483">
                  <c:v>7.9750288277859998E-3</c:v>
                </c:pt>
                <c:pt idx="2484">
                  <c:v>7.9532647505399998E-3</c:v>
                </c:pt>
                <c:pt idx="2485">
                  <c:v>7.9292599111800005E-3</c:v>
                </c:pt>
                <c:pt idx="2486">
                  <c:v>7.9103671014310005E-3</c:v>
                </c:pt>
                <c:pt idx="2487">
                  <c:v>7.9085864126679992E-3</c:v>
                </c:pt>
                <c:pt idx="2488">
                  <c:v>7.9263225197790006E-3</c:v>
                </c:pt>
                <c:pt idx="2489">
                  <c:v>7.9570123925810001E-3</c:v>
                </c:pt>
                <c:pt idx="2490">
                  <c:v>7.9882703721520006E-3</c:v>
                </c:pt>
                <c:pt idx="2491">
                  <c:v>8.0188317224380006E-3</c:v>
                </c:pt>
                <c:pt idx="2492">
                  <c:v>8.0493921414020002E-3</c:v>
                </c:pt>
                <c:pt idx="2493">
                  <c:v>8.0812815576789994E-3</c:v>
                </c:pt>
                <c:pt idx="2494">
                  <c:v>8.1115625798700002E-3</c:v>
                </c:pt>
                <c:pt idx="2495">
                  <c:v>8.1440983340139994E-3</c:v>
                </c:pt>
                <c:pt idx="2496">
                  <c:v>8.1714140251280005E-3</c:v>
                </c:pt>
                <c:pt idx="2497">
                  <c:v>8.1824427470560002E-3</c:v>
                </c:pt>
                <c:pt idx="2498">
                  <c:v>8.1718806177380008E-3</c:v>
                </c:pt>
                <c:pt idx="2499">
                  <c:v>8.1527438014749997E-3</c:v>
                </c:pt>
                <c:pt idx="2500">
                  <c:v>8.1310290843249998E-3</c:v>
                </c:pt>
                <c:pt idx="2501">
                  <c:v>8.1113260239359993E-3</c:v>
                </c:pt>
                <c:pt idx="2502">
                  <c:v>8.0910902470350005E-3</c:v>
                </c:pt>
                <c:pt idx="2503">
                  <c:v>8.0799385905270006E-3</c:v>
                </c:pt>
                <c:pt idx="2504">
                  <c:v>8.0836443230510001E-3</c:v>
                </c:pt>
                <c:pt idx="2505">
                  <c:v>8.1062987446779994E-3</c:v>
                </c:pt>
                <c:pt idx="2506">
                  <c:v>8.1373052671550004E-3</c:v>
                </c:pt>
                <c:pt idx="2507">
                  <c:v>8.1714279949669996E-3</c:v>
                </c:pt>
                <c:pt idx="2508">
                  <c:v>8.2066059112550008E-3</c:v>
                </c:pt>
                <c:pt idx="2509">
                  <c:v>8.2359388470649997E-3</c:v>
                </c:pt>
                <c:pt idx="2510">
                  <c:v>8.2688052207229995E-3</c:v>
                </c:pt>
                <c:pt idx="2511">
                  <c:v>8.2985041663049992E-3</c:v>
                </c:pt>
                <c:pt idx="2512">
                  <c:v>8.3302576094869997E-3</c:v>
                </c:pt>
                <c:pt idx="2513">
                  <c:v>8.3513036370280007E-3</c:v>
                </c:pt>
                <c:pt idx="2514">
                  <c:v>8.3599211648109992E-3</c:v>
                </c:pt>
                <c:pt idx="2515">
                  <c:v>8.3462633192539996E-3</c:v>
                </c:pt>
                <c:pt idx="2516">
                  <c:v>8.3263078704479999E-3</c:v>
                </c:pt>
                <c:pt idx="2517">
                  <c:v>8.3047589287160006E-3</c:v>
                </c:pt>
                <c:pt idx="2518">
                  <c:v>8.2808975130319994E-3</c:v>
                </c:pt>
                <c:pt idx="2519">
                  <c:v>8.2627730444069999E-3</c:v>
                </c:pt>
                <c:pt idx="2520">
                  <c:v>8.2487491890790004E-3</c:v>
                </c:pt>
                <c:pt idx="2521">
                  <c:v>8.2609420642259998E-3</c:v>
                </c:pt>
                <c:pt idx="2522">
                  <c:v>8.285565301776E-3</c:v>
                </c:pt>
                <c:pt idx="2523">
                  <c:v>8.3157168701289991E-3</c:v>
                </c:pt>
                <c:pt idx="2524">
                  <c:v>8.3452435210350003E-3</c:v>
                </c:pt>
                <c:pt idx="2525">
                  <c:v>8.3780810236929997E-3</c:v>
                </c:pt>
                <c:pt idx="2526">
                  <c:v>8.4059126675129995E-3</c:v>
                </c:pt>
                <c:pt idx="2527">
                  <c:v>8.4356050938369995E-3</c:v>
                </c:pt>
                <c:pt idx="2528">
                  <c:v>8.465196937323E-3</c:v>
                </c:pt>
                <c:pt idx="2529">
                  <c:v>8.4918085485700002E-3</c:v>
                </c:pt>
                <c:pt idx="2530">
                  <c:v>8.5103493183849993E-3</c:v>
                </c:pt>
                <c:pt idx="2531">
                  <c:v>8.5083385929469995E-3</c:v>
                </c:pt>
                <c:pt idx="2532">
                  <c:v>8.4912199527029993E-3</c:v>
                </c:pt>
                <c:pt idx="2533">
                  <c:v>8.4710344672199994E-3</c:v>
                </c:pt>
                <c:pt idx="2534">
                  <c:v>8.4503758698700002E-3</c:v>
                </c:pt>
                <c:pt idx="2535">
                  <c:v>8.4275268018249999E-3</c:v>
                </c:pt>
                <c:pt idx="2536">
                  <c:v>8.4136752411719997E-3</c:v>
                </c:pt>
                <c:pt idx="2537">
                  <c:v>8.4149390459059992E-3</c:v>
                </c:pt>
                <c:pt idx="2538">
                  <c:v>8.4416801109909994E-3</c:v>
                </c:pt>
                <c:pt idx="2539">
                  <c:v>8.4726428613070004E-3</c:v>
                </c:pt>
                <c:pt idx="2540">
                  <c:v>8.5068522021170007E-3</c:v>
                </c:pt>
                <c:pt idx="2541">
                  <c:v>8.5396533831949995E-3</c:v>
                </c:pt>
                <c:pt idx="2542">
                  <c:v>8.5719088092450005E-3</c:v>
                </c:pt>
                <c:pt idx="2543">
                  <c:v>8.6013572290540002E-3</c:v>
                </c:pt>
                <c:pt idx="2544">
                  <c:v>8.6306901648640008E-3</c:v>
                </c:pt>
                <c:pt idx="2545">
                  <c:v>8.6625935509799992E-3</c:v>
                </c:pt>
                <c:pt idx="2546">
                  <c:v>8.6884796619420002E-3</c:v>
                </c:pt>
                <c:pt idx="2547">
                  <c:v>8.6948992684480007E-3</c:v>
                </c:pt>
                <c:pt idx="2548">
                  <c:v>8.6800279095770004E-3</c:v>
                </c:pt>
                <c:pt idx="2549">
                  <c:v>8.6593842133880009E-3</c:v>
                </c:pt>
                <c:pt idx="2550">
                  <c:v>8.6385095492009997E-3</c:v>
                </c:pt>
                <c:pt idx="2551">
                  <c:v>8.6147133260969996E-3</c:v>
                </c:pt>
                <c:pt idx="2552">
                  <c:v>8.5935657843949995E-3</c:v>
                </c:pt>
                <c:pt idx="2553">
                  <c:v>8.5915336385369995E-3</c:v>
                </c:pt>
                <c:pt idx="2554">
                  <c:v>8.6085014045240004E-3</c:v>
                </c:pt>
                <c:pt idx="2555">
                  <c:v>8.6370520293709997E-3</c:v>
                </c:pt>
                <c:pt idx="2556">
                  <c:v>8.6678573861719999E-3</c:v>
                </c:pt>
                <c:pt idx="2557">
                  <c:v>8.6996462196109996E-3</c:v>
                </c:pt>
                <c:pt idx="2558">
                  <c:v>8.7290648370980002E-3</c:v>
                </c:pt>
                <c:pt idx="2559">
                  <c:v>8.7631233036520005E-3</c:v>
                </c:pt>
                <c:pt idx="2560">
                  <c:v>8.7929591536520003E-3</c:v>
                </c:pt>
                <c:pt idx="2561">
                  <c:v>8.826687000692E-3</c:v>
                </c:pt>
                <c:pt idx="2562">
                  <c:v>8.8563999161119997E-3</c:v>
                </c:pt>
                <c:pt idx="2563">
                  <c:v>8.8697131723170005E-3</c:v>
                </c:pt>
                <c:pt idx="2564">
                  <c:v>8.8645648211240005E-3</c:v>
                </c:pt>
                <c:pt idx="2565">
                  <c:v>8.8448533788320002E-3</c:v>
                </c:pt>
                <c:pt idx="2566">
                  <c:v>8.8222995400430004E-3</c:v>
                </c:pt>
                <c:pt idx="2567">
                  <c:v>8.8001610711219997E-3</c:v>
                </c:pt>
                <c:pt idx="2568">
                  <c:v>8.7824175134300006E-3</c:v>
                </c:pt>
                <c:pt idx="2569">
                  <c:v>8.7757827714090002E-3</c:v>
                </c:pt>
                <c:pt idx="2570">
                  <c:v>8.7905609980230004E-3</c:v>
                </c:pt>
                <c:pt idx="2571">
                  <c:v>8.815255016088E-3</c:v>
                </c:pt>
                <c:pt idx="2572">
                  <c:v>8.8488608598710009E-3</c:v>
                </c:pt>
                <c:pt idx="2573">
                  <c:v>8.8835218921300002E-3</c:v>
                </c:pt>
                <c:pt idx="2574">
                  <c:v>8.9135011658070008E-3</c:v>
                </c:pt>
                <c:pt idx="2575">
                  <c:v>8.947623893619E-3</c:v>
                </c:pt>
                <c:pt idx="2576">
                  <c:v>8.9820763096209993E-3</c:v>
                </c:pt>
                <c:pt idx="2577">
                  <c:v>9.0153515338899995E-3</c:v>
                </c:pt>
                <c:pt idx="2578">
                  <c:v>9.0457983314990009E-3</c:v>
                </c:pt>
                <c:pt idx="2579">
                  <c:v>9.0636136010290008E-3</c:v>
                </c:pt>
                <c:pt idx="2580">
                  <c:v>9.0590389445420003E-3</c:v>
                </c:pt>
                <c:pt idx="2581">
                  <c:v>9.0447999536989992E-3</c:v>
                </c:pt>
                <c:pt idx="2582">
                  <c:v>9.0225469321009999E-3</c:v>
                </c:pt>
                <c:pt idx="2583">
                  <c:v>9.0008396655319994E-3</c:v>
                </c:pt>
                <c:pt idx="2584">
                  <c:v>8.9826295152309991E-3</c:v>
                </c:pt>
                <c:pt idx="2585">
                  <c:v>8.9654391631480007E-3</c:v>
                </c:pt>
                <c:pt idx="2586">
                  <c:v>8.9585809037090007E-3</c:v>
                </c:pt>
                <c:pt idx="2587">
                  <c:v>8.9758364483709992E-3</c:v>
                </c:pt>
                <c:pt idx="2588">
                  <c:v>9.0059023350479994E-3</c:v>
                </c:pt>
                <c:pt idx="2589">
                  <c:v>9.0361470356580004E-3</c:v>
                </c:pt>
                <c:pt idx="2590">
                  <c:v>9.0690134093169995E-3</c:v>
                </c:pt>
                <c:pt idx="2591">
                  <c:v>9.1000767424700008E-3</c:v>
                </c:pt>
                <c:pt idx="2592">
                  <c:v>9.1327419504519999E-3</c:v>
                </c:pt>
                <c:pt idx="2593">
                  <c:v>9.1628497466440008E-3</c:v>
                </c:pt>
                <c:pt idx="2594">
                  <c:v>9.1963410377499995E-3</c:v>
                </c:pt>
                <c:pt idx="2595">
                  <c:v>9.2257531359790004E-3</c:v>
                </c:pt>
                <c:pt idx="2596">
                  <c:v>9.2470869421959999E-3</c:v>
                </c:pt>
                <c:pt idx="2597">
                  <c:v>9.2445882037279995E-3</c:v>
                </c:pt>
                <c:pt idx="2598">
                  <c:v>9.2279929667709992E-3</c:v>
                </c:pt>
                <c:pt idx="2599">
                  <c:v>9.211363270879E-3</c:v>
                </c:pt>
                <c:pt idx="2600">
                  <c:v>9.1949841007589999E-3</c:v>
                </c:pt>
                <c:pt idx="2601">
                  <c:v>9.1771185398100003E-3</c:v>
                </c:pt>
                <c:pt idx="2602">
                  <c:v>9.1663906350729994E-3</c:v>
                </c:pt>
                <c:pt idx="2603">
                  <c:v>9.1671515256169997E-3</c:v>
                </c:pt>
                <c:pt idx="2604">
                  <c:v>9.1925207525489997E-3</c:v>
                </c:pt>
                <c:pt idx="2605">
                  <c:v>9.2234835028650007E-3</c:v>
                </c:pt>
                <c:pt idx="2606">
                  <c:v>9.2564858496190002E-3</c:v>
                </c:pt>
                <c:pt idx="2607">
                  <c:v>9.2907091602679997E-3</c:v>
                </c:pt>
                <c:pt idx="2608">
                  <c:v>9.3252193182710007E-3</c:v>
                </c:pt>
                <c:pt idx="2609">
                  <c:v>9.3574319034809995E-3</c:v>
                </c:pt>
                <c:pt idx="2610">
                  <c:v>9.3899611383679998E-3</c:v>
                </c:pt>
                <c:pt idx="2611">
                  <c:v>9.4255693256860007E-3</c:v>
                </c:pt>
                <c:pt idx="2612">
                  <c:v>9.4516854733230002E-3</c:v>
                </c:pt>
                <c:pt idx="2613">
                  <c:v>9.4666862860320004E-3</c:v>
                </c:pt>
                <c:pt idx="2614">
                  <c:v>9.4553334638479997E-3</c:v>
                </c:pt>
                <c:pt idx="2615">
                  <c:v>9.4407852739100007E-3</c:v>
                </c:pt>
                <c:pt idx="2616">
                  <c:v>9.4215627759699997E-3</c:v>
                </c:pt>
                <c:pt idx="2617">
                  <c:v>9.4016576185820006E-3</c:v>
                </c:pt>
                <c:pt idx="2618">
                  <c:v>9.3815522268410004E-3</c:v>
                </c:pt>
                <c:pt idx="2619">
                  <c:v>9.3688135966659997E-3</c:v>
                </c:pt>
                <c:pt idx="2620">
                  <c:v>9.3752909451719994E-3</c:v>
                </c:pt>
                <c:pt idx="2621">
                  <c:v>9.4003798440099994E-3</c:v>
                </c:pt>
                <c:pt idx="2622">
                  <c:v>9.4328867271539999E-3</c:v>
                </c:pt>
                <c:pt idx="2623">
                  <c:v>9.4689195975659994E-3</c:v>
                </c:pt>
                <c:pt idx="2624">
                  <c:v>9.505576454103E-3</c:v>
                </c:pt>
                <c:pt idx="2625">
                  <c:v>9.5379333943130008E-3</c:v>
                </c:pt>
                <c:pt idx="2626">
                  <c:v>9.56781860441E-3</c:v>
                </c:pt>
                <c:pt idx="2627">
                  <c:v>9.6030905842779991E-3</c:v>
                </c:pt>
                <c:pt idx="2628">
                  <c:v>9.6381036564709994E-3</c:v>
                </c:pt>
                <c:pt idx="2629">
                  <c:v>9.6672279760239999E-3</c:v>
                </c:pt>
                <c:pt idx="2630">
                  <c:v>9.6760680899020002E-3</c:v>
                </c:pt>
                <c:pt idx="2631">
                  <c:v>9.6662091091280003E-3</c:v>
                </c:pt>
                <c:pt idx="2632">
                  <c:v>9.6469353884459999E-3</c:v>
                </c:pt>
                <c:pt idx="2633">
                  <c:v>9.6221771091220005E-3</c:v>
                </c:pt>
                <c:pt idx="2634">
                  <c:v>9.5996940508480001E-3</c:v>
                </c:pt>
                <c:pt idx="2635">
                  <c:v>9.5847370102999999E-3</c:v>
                </c:pt>
                <c:pt idx="2636">
                  <c:v>9.5884278416629998E-3</c:v>
                </c:pt>
                <c:pt idx="2637">
                  <c:v>9.6042035147549994E-3</c:v>
                </c:pt>
                <c:pt idx="2638">
                  <c:v>9.6338242292399994E-3</c:v>
                </c:pt>
                <c:pt idx="2639">
                  <c:v>9.6635445952419994E-3</c:v>
                </c:pt>
                <c:pt idx="2640">
                  <c:v>9.6975956112150003E-3</c:v>
                </c:pt>
                <c:pt idx="2641">
                  <c:v>9.7291832789779993E-3</c:v>
                </c:pt>
                <c:pt idx="2642">
                  <c:v>9.765847586095E-3</c:v>
                </c:pt>
                <c:pt idx="2643">
                  <c:v>9.8034888505940006E-3</c:v>
                </c:pt>
                <c:pt idx="2644">
                  <c:v>9.837489575148E-3</c:v>
                </c:pt>
                <c:pt idx="2645">
                  <c:v>9.8681729286910005E-3</c:v>
                </c:pt>
                <c:pt idx="2646">
                  <c:v>9.8815858364109995E-3</c:v>
                </c:pt>
                <c:pt idx="2647">
                  <c:v>9.8798414692280005E-3</c:v>
                </c:pt>
                <c:pt idx="2648">
                  <c:v>9.8655875772239998E-3</c:v>
                </c:pt>
                <c:pt idx="2649">
                  <c:v>9.8498184233899999E-3</c:v>
                </c:pt>
                <c:pt idx="2650">
                  <c:v>9.8286783322689992E-3</c:v>
                </c:pt>
                <c:pt idx="2651">
                  <c:v>9.8118325695399997E-3</c:v>
                </c:pt>
                <c:pt idx="2652">
                  <c:v>9.7969258204100001E-3</c:v>
                </c:pt>
                <c:pt idx="2653">
                  <c:v>9.7925309091810003E-3</c:v>
                </c:pt>
                <c:pt idx="2654">
                  <c:v>9.8089464008809992E-3</c:v>
                </c:pt>
                <c:pt idx="2655">
                  <c:v>9.8417336121200006E-3</c:v>
                </c:pt>
                <c:pt idx="2656">
                  <c:v>9.8786205053330006E-3</c:v>
                </c:pt>
                <c:pt idx="2657">
                  <c:v>9.9141504615550009E-3</c:v>
                </c:pt>
                <c:pt idx="2658">
                  <c:v>9.9496012553570001E-3</c:v>
                </c:pt>
                <c:pt idx="2659">
                  <c:v>9.9846860393879994E-3</c:v>
                </c:pt>
                <c:pt idx="2660">
                  <c:v>1.002501975745E-2</c:v>
                </c:pt>
                <c:pt idx="2661">
                  <c:v>1.006257534027E-2</c:v>
                </c:pt>
                <c:pt idx="2662">
                  <c:v>1.0095355100930001E-2</c:v>
                </c:pt>
                <c:pt idx="2663">
                  <c:v>1.011605001986E-2</c:v>
                </c:pt>
                <c:pt idx="2664">
                  <c:v>1.0119123384359999E-2</c:v>
                </c:pt>
                <c:pt idx="2665">
                  <c:v>1.010573841631E-2</c:v>
                </c:pt>
                <c:pt idx="2666">
                  <c:v>1.00881671533E-2</c:v>
                </c:pt>
                <c:pt idx="2667">
                  <c:v>1.006988529116E-2</c:v>
                </c:pt>
                <c:pt idx="2668">
                  <c:v>1.0051933117209999E-2</c:v>
                </c:pt>
                <c:pt idx="2669">
                  <c:v>1.003714837134E-2</c:v>
                </c:pt>
                <c:pt idx="2670">
                  <c:v>1.0032753460110001E-2</c:v>
                </c:pt>
                <c:pt idx="2671">
                  <c:v>1.004703622311E-2</c:v>
                </c:pt>
                <c:pt idx="2672">
                  <c:v>1.007802784443E-2</c:v>
                </c:pt>
                <c:pt idx="2673">
                  <c:v>1.01122725755E-2</c:v>
                </c:pt>
                <c:pt idx="2674">
                  <c:v>1.014383137226E-2</c:v>
                </c:pt>
                <c:pt idx="2675">
                  <c:v>1.017647515982E-2</c:v>
                </c:pt>
                <c:pt idx="2676">
                  <c:v>1.021214108914E-2</c:v>
                </c:pt>
                <c:pt idx="2677">
                  <c:v>1.024755649269E-2</c:v>
                </c:pt>
                <c:pt idx="2678">
                  <c:v>1.028417050838E-2</c:v>
                </c:pt>
                <c:pt idx="2679">
                  <c:v>1.031688600779E-2</c:v>
                </c:pt>
                <c:pt idx="2680">
                  <c:v>1.033713575453E-2</c:v>
                </c:pt>
                <c:pt idx="2681">
                  <c:v>1.033888757229E-2</c:v>
                </c:pt>
                <c:pt idx="2682">
                  <c:v>1.032408792526E-2</c:v>
                </c:pt>
                <c:pt idx="2683">
                  <c:v>1.0310121811929999E-2</c:v>
                </c:pt>
                <c:pt idx="2684">
                  <c:v>1.029630657285E-2</c:v>
                </c:pt>
                <c:pt idx="2685">
                  <c:v>1.027864217758E-2</c:v>
                </c:pt>
                <c:pt idx="2686">
                  <c:v>1.0268998332319999E-2</c:v>
                </c:pt>
                <c:pt idx="2687">
                  <c:v>1.0275805369019999E-2</c:v>
                </c:pt>
                <c:pt idx="2688">
                  <c:v>1.030326448381E-2</c:v>
                </c:pt>
                <c:pt idx="2689">
                  <c:v>1.034134346992E-2</c:v>
                </c:pt>
                <c:pt idx="2690">
                  <c:v>1.0377562604839999E-2</c:v>
                </c:pt>
                <c:pt idx="2691">
                  <c:v>1.0411147028209999E-2</c:v>
                </c:pt>
                <c:pt idx="2692">
                  <c:v>1.044975779951E-2</c:v>
                </c:pt>
                <c:pt idx="2693">
                  <c:v>1.048586145043E-2</c:v>
                </c:pt>
                <c:pt idx="2694">
                  <c:v>1.052119769156E-2</c:v>
                </c:pt>
                <c:pt idx="2695">
                  <c:v>1.0559686459600001E-2</c:v>
                </c:pt>
                <c:pt idx="2696">
                  <c:v>1.058850251138E-2</c:v>
                </c:pt>
                <c:pt idx="2697">
                  <c:v>1.060368958861E-2</c:v>
                </c:pt>
                <c:pt idx="2698">
                  <c:v>1.0596336796880001E-2</c:v>
                </c:pt>
                <c:pt idx="2699">
                  <c:v>1.0578844696279999E-2</c:v>
                </c:pt>
                <c:pt idx="2700">
                  <c:v>1.056294608861E-2</c:v>
                </c:pt>
                <c:pt idx="2701">
                  <c:v>1.055073924363E-2</c:v>
                </c:pt>
                <c:pt idx="2702">
                  <c:v>1.0535753332080001E-2</c:v>
                </c:pt>
                <c:pt idx="2703">
                  <c:v>1.052363961935E-2</c:v>
                </c:pt>
                <c:pt idx="2704">
                  <c:v>1.0525290854280001E-2</c:v>
                </c:pt>
                <c:pt idx="2705">
                  <c:v>1.0546194389460001E-2</c:v>
                </c:pt>
                <c:pt idx="2706">
                  <c:v>1.058249920607E-2</c:v>
                </c:pt>
                <c:pt idx="2707">
                  <c:v>1.062200777233E-2</c:v>
                </c:pt>
                <c:pt idx="2708">
                  <c:v>1.0660423897209999E-2</c:v>
                </c:pt>
                <c:pt idx="2709">
                  <c:v>1.0701699182389999E-2</c:v>
                </c:pt>
                <c:pt idx="2710">
                  <c:v>1.074237003922E-2</c:v>
                </c:pt>
                <c:pt idx="2711">
                  <c:v>1.078007556498E-2</c:v>
                </c:pt>
                <c:pt idx="2712">
                  <c:v>1.081672590226E-2</c:v>
                </c:pt>
                <c:pt idx="2713">
                  <c:v>1.0850970633329999E-2</c:v>
                </c:pt>
                <c:pt idx="2714">
                  <c:v>1.0875011794270001E-2</c:v>
                </c:pt>
                <c:pt idx="2715">
                  <c:v>1.087614614516E-2</c:v>
                </c:pt>
                <c:pt idx="2716">
                  <c:v>1.086295489222E-2</c:v>
                </c:pt>
                <c:pt idx="2717">
                  <c:v>1.0844486765559999E-2</c:v>
                </c:pt>
                <c:pt idx="2718">
                  <c:v>1.0829385370019999E-2</c:v>
                </c:pt>
                <c:pt idx="2719">
                  <c:v>1.081421319395E-2</c:v>
                </c:pt>
                <c:pt idx="2720">
                  <c:v>1.0804296471179999E-2</c:v>
                </c:pt>
                <c:pt idx="2721">
                  <c:v>1.081292703748E-2</c:v>
                </c:pt>
                <c:pt idx="2722">
                  <c:v>1.0839495807890001E-2</c:v>
                </c:pt>
                <c:pt idx="2723">
                  <c:v>1.087804883718E-2</c:v>
                </c:pt>
                <c:pt idx="2724">
                  <c:v>1.0913557372990001E-2</c:v>
                </c:pt>
                <c:pt idx="2725">
                  <c:v>1.0950638912620001E-2</c:v>
                </c:pt>
                <c:pt idx="2726">
                  <c:v>1.098899822682E-2</c:v>
                </c:pt>
                <c:pt idx="2727">
                  <c:v>1.1027356609700001E-2</c:v>
                </c:pt>
                <c:pt idx="2728">
                  <c:v>1.1063260026280001E-2</c:v>
                </c:pt>
                <c:pt idx="2729">
                  <c:v>1.109885517508E-2</c:v>
                </c:pt>
                <c:pt idx="2730">
                  <c:v>1.112841069698E-2</c:v>
                </c:pt>
                <c:pt idx="2731">
                  <c:v>1.1140093207359999E-2</c:v>
                </c:pt>
                <c:pt idx="2732">
                  <c:v>1.1135167442260001E-2</c:v>
                </c:pt>
                <c:pt idx="2733">
                  <c:v>1.111753191799E-2</c:v>
                </c:pt>
                <c:pt idx="2734">
                  <c:v>1.109937950969E-2</c:v>
                </c:pt>
                <c:pt idx="2735">
                  <c:v>1.108188740909E-2</c:v>
                </c:pt>
                <c:pt idx="2736">
                  <c:v>1.107099372894E-2</c:v>
                </c:pt>
                <c:pt idx="2737">
                  <c:v>1.108145620674E-2</c:v>
                </c:pt>
                <c:pt idx="2738">
                  <c:v>1.110929530114E-2</c:v>
                </c:pt>
                <c:pt idx="2739">
                  <c:v>1.1144747026259999E-2</c:v>
                </c:pt>
                <c:pt idx="2740">
                  <c:v>1.117969490588E-2</c:v>
                </c:pt>
                <c:pt idx="2741">
                  <c:v>1.121518947184E-2</c:v>
                </c:pt>
                <c:pt idx="2742">
                  <c:v>1.1251954361799999E-2</c:v>
                </c:pt>
                <c:pt idx="2743">
                  <c:v>1.1288044042889999E-2</c:v>
                </c:pt>
                <c:pt idx="2744">
                  <c:v>1.132469438016E-2</c:v>
                </c:pt>
                <c:pt idx="2745">
                  <c:v>1.136176846921E-2</c:v>
                </c:pt>
                <c:pt idx="2746">
                  <c:v>1.1390613391999999E-2</c:v>
                </c:pt>
                <c:pt idx="2747">
                  <c:v>1.1396745219829999E-2</c:v>
                </c:pt>
                <c:pt idx="2748">
                  <c:v>1.138482522219E-2</c:v>
                </c:pt>
                <c:pt idx="2749">
                  <c:v>1.136385835707E-2</c:v>
                </c:pt>
                <c:pt idx="2750">
                  <c:v>1.134487986565E-2</c:v>
                </c:pt>
                <c:pt idx="2751">
                  <c:v>1.1329613626000001E-2</c:v>
                </c:pt>
                <c:pt idx="2752">
                  <c:v>1.132344547659E-2</c:v>
                </c:pt>
                <c:pt idx="2753">
                  <c:v>1.133893430233E-2</c:v>
                </c:pt>
                <c:pt idx="2754">
                  <c:v>1.1370967142279999E-2</c:v>
                </c:pt>
                <c:pt idx="2755">
                  <c:v>1.140454411507E-2</c:v>
                </c:pt>
                <c:pt idx="2756">
                  <c:v>1.1437308974560001E-2</c:v>
                </c:pt>
                <c:pt idx="2757">
                  <c:v>1.1473678983749999E-2</c:v>
                </c:pt>
                <c:pt idx="2758">
                  <c:v>1.15114711225E-2</c:v>
                </c:pt>
                <c:pt idx="2759">
                  <c:v>1.154881808907E-2</c:v>
                </c:pt>
                <c:pt idx="2760">
                  <c:v>1.1582653038200001E-2</c:v>
                </c:pt>
                <c:pt idx="2761">
                  <c:v>1.161447819322E-2</c:v>
                </c:pt>
                <c:pt idx="2762">
                  <c:v>1.163390185684E-2</c:v>
                </c:pt>
                <c:pt idx="2763">
                  <c:v>1.163303293288E-2</c:v>
                </c:pt>
                <c:pt idx="2764">
                  <c:v>1.161621604115E-2</c:v>
                </c:pt>
                <c:pt idx="2765">
                  <c:v>1.1597431264819999E-2</c:v>
                </c:pt>
                <c:pt idx="2766">
                  <c:v>1.1579350568349999E-2</c:v>
                </c:pt>
                <c:pt idx="2767">
                  <c:v>1.156993675977E-2</c:v>
                </c:pt>
                <c:pt idx="2768">
                  <c:v>1.15772029385E-2</c:v>
                </c:pt>
                <c:pt idx="2769">
                  <c:v>1.160624902695E-2</c:v>
                </c:pt>
                <c:pt idx="2770">
                  <c:v>1.164299249649E-2</c:v>
                </c:pt>
                <c:pt idx="2771">
                  <c:v>1.1677416972819999E-2</c:v>
                </c:pt>
                <c:pt idx="2772">
                  <c:v>1.171240862459E-2</c:v>
                </c:pt>
                <c:pt idx="2773">
                  <c:v>1.174895837903E-2</c:v>
                </c:pt>
                <c:pt idx="2774">
                  <c:v>1.1782621033490001E-2</c:v>
                </c:pt>
                <c:pt idx="2775">
                  <c:v>1.1817390099169999E-2</c:v>
                </c:pt>
                <c:pt idx="2776">
                  <c:v>1.1851563118400001E-2</c:v>
                </c:pt>
                <c:pt idx="2777">
                  <c:v>1.1877879500389999E-2</c:v>
                </c:pt>
                <c:pt idx="2778">
                  <c:v>1.188298501074E-2</c:v>
                </c:pt>
                <c:pt idx="2779">
                  <c:v>1.186674274504E-2</c:v>
                </c:pt>
                <c:pt idx="2780">
                  <c:v>1.184729021043E-2</c:v>
                </c:pt>
                <c:pt idx="2781">
                  <c:v>1.18273133412E-2</c:v>
                </c:pt>
                <c:pt idx="2782">
                  <c:v>1.181458216161E-2</c:v>
                </c:pt>
                <c:pt idx="2783">
                  <c:v>1.1819127947090001E-2</c:v>
                </c:pt>
                <c:pt idx="2784">
                  <c:v>1.184357050806E-2</c:v>
                </c:pt>
                <c:pt idx="2785">
                  <c:v>1.1873162351550001E-2</c:v>
                </c:pt>
                <c:pt idx="2786">
                  <c:v>1.190687529743E-2</c:v>
                </c:pt>
                <c:pt idx="2787">
                  <c:v>1.193838473409E-2</c:v>
                </c:pt>
                <c:pt idx="2788">
                  <c:v>1.19738355279E-2</c:v>
                </c:pt>
                <c:pt idx="2789">
                  <c:v>1.2009142898020001E-2</c:v>
                </c:pt>
                <c:pt idx="2790">
                  <c:v>1.2043221853670001E-2</c:v>
                </c:pt>
                <c:pt idx="2791">
                  <c:v>1.2079125270250001E-2</c:v>
                </c:pt>
                <c:pt idx="2792">
                  <c:v>1.2103719636800001E-2</c:v>
                </c:pt>
                <c:pt idx="2793">
                  <c:v>1.2111869640650001E-2</c:v>
                </c:pt>
                <c:pt idx="2794">
                  <c:v>1.2105206027629999E-2</c:v>
                </c:pt>
                <c:pt idx="2795">
                  <c:v>1.2091045267879999E-2</c:v>
                </c:pt>
                <c:pt idx="2796">
                  <c:v>1.2072188779710001E-2</c:v>
                </c:pt>
                <c:pt idx="2797">
                  <c:v>1.205560192466E-2</c:v>
                </c:pt>
                <c:pt idx="2798">
                  <c:v>1.205339748412E-2</c:v>
                </c:pt>
                <c:pt idx="2799">
                  <c:v>1.20718376711E-2</c:v>
                </c:pt>
                <c:pt idx="2800">
                  <c:v>1.210411451757E-2</c:v>
                </c:pt>
                <c:pt idx="2801">
                  <c:v>1.213874667883E-2</c:v>
                </c:pt>
                <c:pt idx="2802">
                  <c:v>1.2175325304270001E-2</c:v>
                </c:pt>
                <c:pt idx="2803">
                  <c:v>1.2211875058709999E-2</c:v>
                </c:pt>
                <c:pt idx="2804">
                  <c:v>1.2246493250130001E-2</c:v>
                </c:pt>
                <c:pt idx="2805">
                  <c:v>1.22795170173E-2</c:v>
                </c:pt>
                <c:pt idx="2806">
                  <c:v>1.2313050217929999E-2</c:v>
                </c:pt>
                <c:pt idx="2807">
                  <c:v>1.2344064190979999E-2</c:v>
                </c:pt>
                <c:pt idx="2808">
                  <c:v>1.236252579838E-2</c:v>
                </c:pt>
                <c:pt idx="2809">
                  <c:v>1.235939469188E-2</c:v>
                </c:pt>
                <c:pt idx="2810">
                  <c:v>1.2343769893049999E-2</c:v>
                </c:pt>
                <c:pt idx="2811">
                  <c:v>1.232350617647E-2</c:v>
                </c:pt>
                <c:pt idx="2812">
                  <c:v>1.230427622795E-2</c:v>
                </c:pt>
                <c:pt idx="2813">
                  <c:v>1.2292743660509999E-2</c:v>
                </c:pt>
                <c:pt idx="2814">
                  <c:v>1.2299213558440001E-2</c:v>
                </c:pt>
                <c:pt idx="2815">
                  <c:v>1.2330406345429999E-2</c:v>
                </c:pt>
                <c:pt idx="2816">
                  <c:v>1.236764527857E-2</c:v>
                </c:pt>
                <c:pt idx="2817">
                  <c:v>1.2403685599570001E-2</c:v>
                </c:pt>
                <c:pt idx="2818">
                  <c:v>1.243945211172E-2</c:v>
                </c:pt>
                <c:pt idx="2819">
                  <c:v>1.248013786972E-2</c:v>
                </c:pt>
                <c:pt idx="2820">
                  <c:v>1.25165656209E-2</c:v>
                </c:pt>
                <c:pt idx="2821">
                  <c:v>1.2553840875629999E-2</c:v>
                </c:pt>
                <c:pt idx="2822">
                  <c:v>1.259265188128E-2</c:v>
                </c:pt>
                <c:pt idx="2823">
                  <c:v>1.262279693037E-2</c:v>
                </c:pt>
                <c:pt idx="2824">
                  <c:v>1.26330293715E-2</c:v>
                </c:pt>
                <c:pt idx="2825">
                  <c:v>1.262202858925E-2</c:v>
                </c:pt>
                <c:pt idx="2826">
                  <c:v>1.2606941163539999E-2</c:v>
                </c:pt>
                <c:pt idx="2827">
                  <c:v>1.25936428085E-2</c:v>
                </c:pt>
                <c:pt idx="2828">
                  <c:v>1.258607488126E-2</c:v>
                </c:pt>
                <c:pt idx="2829">
                  <c:v>1.259950920939E-2</c:v>
                </c:pt>
                <c:pt idx="2830">
                  <c:v>1.263440772891E-2</c:v>
                </c:pt>
                <c:pt idx="2831">
                  <c:v>1.267017424107E-2</c:v>
                </c:pt>
                <c:pt idx="2832">
                  <c:v>1.2707284651700001E-2</c:v>
                </c:pt>
                <c:pt idx="2833">
                  <c:v>1.2743999250230001E-2</c:v>
                </c:pt>
                <c:pt idx="2834">
                  <c:v>1.2781791388990001E-2</c:v>
                </c:pt>
                <c:pt idx="2835">
                  <c:v>1.281918119639E-2</c:v>
                </c:pt>
                <c:pt idx="2836">
                  <c:v>1.2853432446719999E-2</c:v>
                </c:pt>
                <c:pt idx="2837">
                  <c:v>1.288956589997E-2</c:v>
                </c:pt>
                <c:pt idx="2838">
                  <c:v>1.2921563349659999E-2</c:v>
                </c:pt>
                <c:pt idx="2839">
                  <c:v>1.2928600423040001E-2</c:v>
                </c:pt>
                <c:pt idx="2840">
                  <c:v>1.291461195797E-2</c:v>
                </c:pt>
                <c:pt idx="2841">
                  <c:v>1.289946120232E-2</c:v>
                </c:pt>
                <c:pt idx="2842">
                  <c:v>1.288480497897E-2</c:v>
                </c:pt>
                <c:pt idx="2843">
                  <c:v>1.28735024482E-2</c:v>
                </c:pt>
                <c:pt idx="2844">
                  <c:v>1.2882141396399999E-2</c:v>
                </c:pt>
                <c:pt idx="2845">
                  <c:v>1.290018577129E-2</c:v>
                </c:pt>
                <c:pt idx="2846">
                  <c:v>1.293680723757E-2</c:v>
                </c:pt>
                <c:pt idx="2847">
                  <c:v>1.297744270414E-2</c:v>
                </c:pt>
                <c:pt idx="2848">
                  <c:v>1.3013899326319999E-2</c:v>
                </c:pt>
                <c:pt idx="2849">
                  <c:v>1.3051231391730001E-2</c:v>
                </c:pt>
                <c:pt idx="2850">
                  <c:v>1.3092391192910001E-2</c:v>
                </c:pt>
                <c:pt idx="2851">
                  <c:v>1.3131195679310001E-2</c:v>
                </c:pt>
                <c:pt idx="2852">
                  <c:v>1.3170373626049999E-2</c:v>
                </c:pt>
                <c:pt idx="2853">
                  <c:v>1.3206241652370001E-2</c:v>
                </c:pt>
                <c:pt idx="2854">
                  <c:v>1.322458032519E-2</c:v>
                </c:pt>
                <c:pt idx="2855">
                  <c:v>1.323114335537E-2</c:v>
                </c:pt>
                <c:pt idx="2856">
                  <c:v>1.3220056891440001E-2</c:v>
                </c:pt>
                <c:pt idx="2857">
                  <c:v>1.3206155039369999E-2</c:v>
                </c:pt>
                <c:pt idx="2858">
                  <c:v>1.319272723049E-2</c:v>
                </c:pt>
                <c:pt idx="2859">
                  <c:v>1.318131666631E-2</c:v>
                </c:pt>
                <c:pt idx="2860">
                  <c:v>1.31837585941E-2</c:v>
                </c:pt>
                <c:pt idx="2861">
                  <c:v>1.3205831870440001E-2</c:v>
                </c:pt>
                <c:pt idx="2862">
                  <c:v>1.3245871290560001E-2</c:v>
                </c:pt>
                <c:pt idx="2863">
                  <c:v>1.328506320715E-2</c:v>
                </c:pt>
                <c:pt idx="2864">
                  <c:v>1.3323538005349999E-2</c:v>
                </c:pt>
                <c:pt idx="2865">
                  <c:v>1.336386427283E-2</c:v>
                </c:pt>
                <c:pt idx="2866">
                  <c:v>1.3405978679660001E-2</c:v>
                </c:pt>
                <c:pt idx="2867">
                  <c:v>1.344611868262E-2</c:v>
                </c:pt>
                <c:pt idx="2868">
                  <c:v>1.3484830036759999E-2</c:v>
                </c:pt>
                <c:pt idx="2869">
                  <c:v>1.35212931782E-2</c:v>
                </c:pt>
                <c:pt idx="2870">
                  <c:v>1.354284957051E-2</c:v>
                </c:pt>
                <c:pt idx="2871">
                  <c:v>1.354939118028E-2</c:v>
                </c:pt>
                <c:pt idx="2872">
                  <c:v>1.353674661368E-2</c:v>
                </c:pt>
                <c:pt idx="2873">
                  <c:v>1.3524811714890001E-2</c:v>
                </c:pt>
                <c:pt idx="2874">
                  <c:v>1.351138390601E-2</c:v>
                </c:pt>
                <c:pt idx="2875">
                  <c:v>1.350179780275E-2</c:v>
                </c:pt>
                <c:pt idx="2876">
                  <c:v>1.350494287908E-2</c:v>
                </c:pt>
                <c:pt idx="2877">
                  <c:v>1.352429483086E-2</c:v>
                </c:pt>
                <c:pt idx="2878">
                  <c:v>1.3564384542409999E-2</c:v>
                </c:pt>
                <c:pt idx="2879">
                  <c:v>1.3607562519609999E-2</c:v>
                </c:pt>
                <c:pt idx="2880">
                  <c:v>1.3650610111650001E-2</c:v>
                </c:pt>
                <c:pt idx="2881">
                  <c:v>1.369245909154E-2</c:v>
                </c:pt>
                <c:pt idx="2882">
                  <c:v>1.373290084302E-2</c:v>
                </c:pt>
                <c:pt idx="2883">
                  <c:v>1.3773514889179999E-2</c:v>
                </c:pt>
                <c:pt idx="2884">
                  <c:v>1.381428726017E-2</c:v>
                </c:pt>
                <c:pt idx="2885">
                  <c:v>1.3852581381800001E-2</c:v>
                </c:pt>
                <c:pt idx="2886">
                  <c:v>1.3875854201609999E-2</c:v>
                </c:pt>
                <c:pt idx="2887">
                  <c:v>1.3881455175579999E-2</c:v>
                </c:pt>
                <c:pt idx="2888">
                  <c:v>1.386822853237E-2</c:v>
                </c:pt>
                <c:pt idx="2889">
                  <c:v>1.3851338997479999E-2</c:v>
                </c:pt>
                <c:pt idx="2890">
                  <c:v>1.3835871592159999E-2</c:v>
                </c:pt>
                <c:pt idx="2891">
                  <c:v>1.382648665458E-2</c:v>
                </c:pt>
                <c:pt idx="2892">
                  <c:v>1.3836991973219999E-2</c:v>
                </c:pt>
                <c:pt idx="2893">
                  <c:v>1.386812794954E-2</c:v>
                </c:pt>
                <c:pt idx="2894">
                  <c:v>1.390354987234E-2</c:v>
                </c:pt>
                <c:pt idx="2895">
                  <c:v>1.394007075578E-2</c:v>
                </c:pt>
                <c:pt idx="2896">
                  <c:v>1.3977812603119999E-2</c:v>
                </c:pt>
                <c:pt idx="2897">
                  <c:v>1.4014627784490001E-2</c:v>
                </c:pt>
                <c:pt idx="2898">
                  <c:v>1.405351888388E-2</c:v>
                </c:pt>
                <c:pt idx="2899">
                  <c:v>1.4092451892790001E-2</c:v>
                </c:pt>
                <c:pt idx="2900">
                  <c:v>1.413120608777E-2</c:v>
                </c:pt>
                <c:pt idx="2901">
                  <c:v>1.416524965316E-2</c:v>
                </c:pt>
                <c:pt idx="2902">
                  <c:v>1.417907234281E-2</c:v>
                </c:pt>
                <c:pt idx="2903">
                  <c:v>1.4171870425340001E-2</c:v>
                </c:pt>
                <c:pt idx="2904">
                  <c:v>1.4157947152850001E-2</c:v>
                </c:pt>
                <c:pt idx="2905">
                  <c:v>1.414074935019E-2</c:v>
                </c:pt>
                <c:pt idx="2906">
                  <c:v>1.4131277799610001E-2</c:v>
                </c:pt>
                <c:pt idx="2907">
                  <c:v>1.413964387029E-2</c:v>
                </c:pt>
                <c:pt idx="2908">
                  <c:v>1.4166534878310001E-2</c:v>
                </c:pt>
                <c:pt idx="2909">
                  <c:v>1.4205978251989999E-2</c:v>
                </c:pt>
                <c:pt idx="2910">
                  <c:v>1.4245881699030001E-2</c:v>
                </c:pt>
                <c:pt idx="2911">
                  <c:v>1.428235974163E-2</c:v>
                </c:pt>
                <c:pt idx="2912">
                  <c:v>1.4319950714709999E-2</c:v>
                </c:pt>
                <c:pt idx="2913">
                  <c:v>1.435848884284E-2</c:v>
                </c:pt>
                <c:pt idx="2914">
                  <c:v>1.439786050469E-2</c:v>
                </c:pt>
                <c:pt idx="2915">
                  <c:v>1.4439329504970001E-2</c:v>
                </c:pt>
                <c:pt idx="2916">
                  <c:v>1.4470292255279999E-2</c:v>
                </c:pt>
                <c:pt idx="2917">
                  <c:v>1.4485903084279999E-2</c:v>
                </c:pt>
                <c:pt idx="2918">
                  <c:v>1.448222622275E-2</c:v>
                </c:pt>
                <c:pt idx="2919">
                  <c:v>1.446666568518E-2</c:v>
                </c:pt>
                <c:pt idx="2920">
                  <c:v>1.44471488893E-2</c:v>
                </c:pt>
                <c:pt idx="2921">
                  <c:v>1.4432751573619999E-2</c:v>
                </c:pt>
                <c:pt idx="2922">
                  <c:v>1.4426066540179999E-2</c:v>
                </c:pt>
                <c:pt idx="2923">
                  <c:v>1.4439228922129999E-2</c:v>
                </c:pt>
                <c:pt idx="2924">
                  <c:v>1.447137631476E-2</c:v>
                </c:pt>
                <c:pt idx="2925">
                  <c:v>1.451003737748E-2</c:v>
                </c:pt>
                <c:pt idx="2926">
                  <c:v>1.455376017839E-2</c:v>
                </c:pt>
                <c:pt idx="2927">
                  <c:v>1.4594130218030001E-2</c:v>
                </c:pt>
                <c:pt idx="2928">
                  <c:v>1.463340874761E-2</c:v>
                </c:pt>
                <c:pt idx="2929">
                  <c:v>1.467262208462E-2</c:v>
                </c:pt>
                <c:pt idx="2930">
                  <c:v>1.4716568402950001E-2</c:v>
                </c:pt>
                <c:pt idx="2931">
                  <c:v>1.475369185209E-2</c:v>
                </c:pt>
                <c:pt idx="2932">
                  <c:v>1.4785000123080001E-2</c:v>
                </c:pt>
                <c:pt idx="2933">
                  <c:v>1.4797020703550001E-2</c:v>
                </c:pt>
                <c:pt idx="2934">
                  <c:v>1.479262579232E-2</c:v>
                </c:pt>
                <c:pt idx="2935">
                  <c:v>1.47803183645E-2</c:v>
                </c:pt>
                <c:pt idx="2936">
                  <c:v>1.4766904525459999E-2</c:v>
                </c:pt>
                <c:pt idx="2937">
                  <c:v>1.4755601994690001E-2</c:v>
                </c:pt>
                <c:pt idx="2938">
                  <c:v>1.475711725652E-2</c:v>
                </c:pt>
                <c:pt idx="2939">
                  <c:v>1.4780784957110001E-2</c:v>
                </c:pt>
                <c:pt idx="2940">
                  <c:v>1.4817772433160001E-2</c:v>
                </c:pt>
                <c:pt idx="2941">
                  <c:v>1.486274506897E-2</c:v>
                </c:pt>
                <c:pt idx="2942">
                  <c:v>1.4906310476360001E-2</c:v>
                </c:pt>
                <c:pt idx="2943">
                  <c:v>1.494713965803E-2</c:v>
                </c:pt>
                <c:pt idx="2944">
                  <c:v>1.498894579709E-2</c:v>
                </c:pt>
                <c:pt idx="2945">
                  <c:v>1.503298524767E-2</c:v>
                </c:pt>
                <c:pt idx="2946">
                  <c:v>1.5076700598E-2</c:v>
                </c:pt>
                <c:pt idx="2947">
                  <c:v>1.511793956161E-2</c:v>
                </c:pt>
                <c:pt idx="2948">
                  <c:v>1.514808367938E-2</c:v>
                </c:pt>
                <c:pt idx="2949">
                  <c:v>1.515620574355E-2</c:v>
                </c:pt>
                <c:pt idx="2950">
                  <c:v>1.514954864979E-2</c:v>
                </c:pt>
                <c:pt idx="2951">
                  <c:v>1.5139323659240001E-2</c:v>
                </c:pt>
                <c:pt idx="2952">
                  <c:v>1.512766163796E-2</c:v>
                </c:pt>
                <c:pt idx="2953">
                  <c:v>1.511955540627E-2</c:v>
                </c:pt>
                <c:pt idx="2954">
                  <c:v>1.5120474621650001E-2</c:v>
                </c:pt>
                <c:pt idx="2955">
                  <c:v>1.5138181857760001E-2</c:v>
                </c:pt>
                <c:pt idx="2956">
                  <c:v>1.517369039357E-2</c:v>
                </c:pt>
                <c:pt idx="2957">
                  <c:v>1.5215388499200001E-2</c:v>
                </c:pt>
                <c:pt idx="2958">
                  <c:v>1.5256699174640001E-2</c:v>
                </c:pt>
                <c:pt idx="2959">
                  <c:v>1.5299201011659999E-2</c:v>
                </c:pt>
                <c:pt idx="2960">
                  <c:v>1.533995848149E-2</c:v>
                </c:pt>
                <c:pt idx="2961">
                  <c:v>1.538129057735E-2</c:v>
                </c:pt>
                <c:pt idx="2962">
                  <c:v>1.5424791723490001E-2</c:v>
                </c:pt>
                <c:pt idx="2963">
                  <c:v>1.546445023268E-2</c:v>
                </c:pt>
                <c:pt idx="2964">
                  <c:v>1.549488957971E-2</c:v>
                </c:pt>
                <c:pt idx="2965">
                  <c:v>1.550745591521E-2</c:v>
                </c:pt>
                <c:pt idx="2966">
                  <c:v>1.5502802096309999E-2</c:v>
                </c:pt>
                <c:pt idx="2967">
                  <c:v>1.549486815929E-2</c:v>
                </c:pt>
                <c:pt idx="2968">
                  <c:v>1.548699755222E-2</c:v>
                </c:pt>
                <c:pt idx="2969">
                  <c:v>1.5478172339499999E-2</c:v>
                </c:pt>
                <c:pt idx="2970">
                  <c:v>1.5475810505450001E-2</c:v>
                </c:pt>
                <c:pt idx="2971">
                  <c:v>1.548760849983E-2</c:v>
                </c:pt>
                <c:pt idx="2972">
                  <c:v>1.551836263388E-2</c:v>
                </c:pt>
                <c:pt idx="2973">
                  <c:v>1.5564821660519999E-2</c:v>
                </c:pt>
                <c:pt idx="2974">
                  <c:v>1.5612020157280001E-2</c:v>
                </c:pt>
                <c:pt idx="2975">
                  <c:v>1.5659872442479999E-2</c:v>
                </c:pt>
                <c:pt idx="2976">
                  <c:v>1.5707336366179998E-2</c:v>
                </c:pt>
                <c:pt idx="2977">
                  <c:v>1.5753077343109999E-2</c:v>
                </c:pt>
                <c:pt idx="2978">
                  <c:v>1.580034196377E-2</c:v>
                </c:pt>
                <c:pt idx="2979">
                  <c:v>1.584726758301E-2</c:v>
                </c:pt>
                <c:pt idx="2980">
                  <c:v>1.5890415757889999E-2</c:v>
                </c:pt>
                <c:pt idx="2981">
                  <c:v>1.5918923541899999E-2</c:v>
                </c:pt>
                <c:pt idx="2982">
                  <c:v>1.5927603468300001E-2</c:v>
                </c:pt>
                <c:pt idx="2983">
                  <c:v>1.592192426324E-2</c:v>
                </c:pt>
                <c:pt idx="2984">
                  <c:v>1.5912452712660001E-2</c:v>
                </c:pt>
                <c:pt idx="2985">
                  <c:v>1.5905093401670001E-2</c:v>
                </c:pt>
                <c:pt idx="2986">
                  <c:v>1.5896698459979999E-2</c:v>
                </c:pt>
                <c:pt idx="2987">
                  <c:v>1.589496061206E-2</c:v>
                </c:pt>
                <c:pt idx="2988">
                  <c:v>1.5908546745779999E-2</c:v>
                </c:pt>
                <c:pt idx="2989">
                  <c:v>1.5941858291630001E-2</c:v>
                </c:pt>
                <c:pt idx="2990">
                  <c:v>1.5982657670969999E-2</c:v>
                </c:pt>
                <c:pt idx="2991">
                  <c:v>1.602551341057E-2</c:v>
                </c:pt>
                <c:pt idx="2992">
                  <c:v>1.6071842983369999E-2</c:v>
                </c:pt>
                <c:pt idx="2993">
                  <c:v>1.6120456159110001E-2</c:v>
                </c:pt>
                <c:pt idx="2994">
                  <c:v>1.6168903559449999E-2</c:v>
                </c:pt>
                <c:pt idx="2995">
                  <c:v>1.6214702278380001E-2</c:v>
                </c:pt>
                <c:pt idx="2996">
                  <c:v>1.6260571777820001E-2</c:v>
                </c:pt>
                <c:pt idx="2997">
                  <c:v>1.630239933729E-2</c:v>
                </c:pt>
                <c:pt idx="2998">
                  <c:v>1.632868871093E-2</c:v>
                </c:pt>
                <c:pt idx="2999">
                  <c:v>1.6335761174559999E-2</c:v>
                </c:pt>
                <c:pt idx="3000">
                  <c:v>1.633264496922E-2</c:v>
                </c:pt>
                <c:pt idx="3001">
                  <c:v>1.632709428668E-2</c:v>
                </c:pt>
                <c:pt idx="3002">
                  <c:v>1.6319828107950001E-2</c:v>
                </c:pt>
                <c:pt idx="3003">
                  <c:v>1.6309214755889999E-2</c:v>
                </c:pt>
                <c:pt idx="3004">
                  <c:v>1.6303211450579998E-2</c:v>
                </c:pt>
                <c:pt idx="3005">
                  <c:v>1.6313837841150002E-2</c:v>
                </c:pt>
                <c:pt idx="3006">
                  <c:v>1.634404063225E-2</c:v>
                </c:pt>
                <c:pt idx="3007">
                  <c:v>1.6387799754740001E-2</c:v>
                </c:pt>
                <c:pt idx="3008">
                  <c:v>1.6430884599689999E-2</c:v>
                </c:pt>
                <c:pt idx="3009">
                  <c:v>1.647480763495E-2</c:v>
                </c:pt>
                <c:pt idx="3010">
                  <c:v>1.6522983089090001E-2</c:v>
                </c:pt>
                <c:pt idx="3011">
                  <c:v>1.656967960298E-2</c:v>
                </c:pt>
                <c:pt idx="3012">
                  <c:v>1.6615642234680001E-2</c:v>
                </c:pt>
                <c:pt idx="3013">
                  <c:v>1.6664788126949999E-2</c:v>
                </c:pt>
                <c:pt idx="3014">
                  <c:v>1.6710169613359999E-2</c:v>
                </c:pt>
                <c:pt idx="3015">
                  <c:v>1.6737390309569999E-2</c:v>
                </c:pt>
                <c:pt idx="3016">
                  <c:v>1.6747286543250001E-2</c:v>
                </c:pt>
                <c:pt idx="3017">
                  <c:v>1.6742998734119999E-2</c:v>
                </c:pt>
                <c:pt idx="3018">
                  <c:v>1.6736228018999998E-2</c:v>
                </c:pt>
                <c:pt idx="3019">
                  <c:v>1.673143170774E-2</c:v>
                </c:pt>
                <c:pt idx="3020">
                  <c:v>1.6723589971659999E-2</c:v>
                </c:pt>
                <c:pt idx="3021">
                  <c:v>1.6718197613949999E-2</c:v>
                </c:pt>
                <c:pt idx="3022">
                  <c:v>1.6721040010450001E-2</c:v>
                </c:pt>
                <c:pt idx="3023">
                  <c:v>1.674791797996E-2</c:v>
                </c:pt>
                <c:pt idx="3024">
                  <c:v>1.6794312745330001E-2</c:v>
                </c:pt>
                <c:pt idx="3025">
                  <c:v>1.684810966253E-2</c:v>
                </c:pt>
                <c:pt idx="3026">
                  <c:v>1.6902059316639999E-2</c:v>
                </c:pt>
                <c:pt idx="3027">
                  <c:v>1.6958139836789999E-2</c:v>
                </c:pt>
                <c:pt idx="3028">
                  <c:v>1.7015492543580001E-2</c:v>
                </c:pt>
                <c:pt idx="3029">
                  <c:v>1.70690882951E-2</c:v>
                </c:pt>
                <c:pt idx="3030">
                  <c:v>1.7123999074100001E-2</c:v>
                </c:pt>
                <c:pt idx="3031">
                  <c:v>1.7178650945429998E-2</c:v>
                </c:pt>
                <c:pt idx="3032">
                  <c:v>1.7225569114090001E-2</c:v>
                </c:pt>
                <c:pt idx="3033">
                  <c:v>1.7247190698980001E-2</c:v>
                </c:pt>
                <c:pt idx="3034">
                  <c:v>1.7251254990699998E-2</c:v>
                </c:pt>
                <c:pt idx="3035">
                  <c:v>1.724996976554E-2</c:v>
                </c:pt>
                <c:pt idx="3036">
                  <c:v>1.72435566783E-2</c:v>
                </c:pt>
                <c:pt idx="3037">
                  <c:v>1.723820716143E-2</c:v>
                </c:pt>
                <c:pt idx="3038">
                  <c:v>1.7235033214089999E-2</c:v>
                </c:pt>
                <c:pt idx="3039">
                  <c:v>1.72426532954E-2</c:v>
                </c:pt>
                <c:pt idx="3040">
                  <c:v>1.726521365345E-2</c:v>
                </c:pt>
                <c:pt idx="3041">
                  <c:v>1.7308887094260001E-2</c:v>
                </c:pt>
                <c:pt idx="3042">
                  <c:v>1.735490746796E-2</c:v>
                </c:pt>
                <c:pt idx="3043">
                  <c:v>1.7404204234480001E-2</c:v>
                </c:pt>
                <c:pt idx="3044">
                  <c:v>1.745313219726E-2</c:v>
                </c:pt>
                <c:pt idx="3045">
                  <c:v>1.7502484843129999E-2</c:v>
                </c:pt>
                <c:pt idx="3046">
                  <c:v>1.7554473131899999E-2</c:v>
                </c:pt>
                <c:pt idx="3047">
                  <c:v>1.760527677834E-2</c:v>
                </c:pt>
                <c:pt idx="3048">
                  <c:v>1.7652187496419999E-2</c:v>
                </c:pt>
                <c:pt idx="3049">
                  <c:v>1.7688758671279999E-2</c:v>
                </c:pt>
                <c:pt idx="3050">
                  <c:v>1.7710875719789999E-2</c:v>
                </c:pt>
                <c:pt idx="3051">
                  <c:v>1.7711006104950001E-2</c:v>
                </c:pt>
                <c:pt idx="3052">
                  <c:v>1.7706954851750001E-2</c:v>
                </c:pt>
                <c:pt idx="3053">
                  <c:v>1.770194992423E-2</c:v>
                </c:pt>
                <c:pt idx="3054">
                  <c:v>1.7695236951109999E-2</c:v>
                </c:pt>
                <c:pt idx="3055">
                  <c:v>1.7690109089019999E-2</c:v>
                </c:pt>
                <c:pt idx="3056">
                  <c:v>1.7691235989329999E-2</c:v>
                </c:pt>
                <c:pt idx="3057">
                  <c:v>1.7709555104370001E-2</c:v>
                </c:pt>
                <c:pt idx="3058">
                  <c:v>1.774761267006E-2</c:v>
                </c:pt>
                <c:pt idx="3059">
                  <c:v>1.7795456573369998E-2</c:v>
                </c:pt>
                <c:pt idx="3060">
                  <c:v>1.7848078161479999E-2</c:v>
                </c:pt>
                <c:pt idx="3061">
                  <c:v>1.7900459468360001E-2</c:v>
                </c:pt>
                <c:pt idx="3062">
                  <c:v>1.7952958121899999E-2</c:v>
                </c:pt>
                <c:pt idx="3063">
                  <c:v>1.8004450947049999E-2</c:v>
                </c:pt>
                <c:pt idx="3064">
                  <c:v>1.805906742811E-2</c:v>
                </c:pt>
                <c:pt idx="3065">
                  <c:v>1.8111485987900001E-2</c:v>
                </c:pt>
                <c:pt idx="3066">
                  <c:v>1.815701089799E-2</c:v>
                </c:pt>
                <c:pt idx="3067">
                  <c:v>1.8184550106530001E-2</c:v>
                </c:pt>
                <c:pt idx="3068">
                  <c:v>1.8194416537879999E-2</c:v>
                </c:pt>
                <c:pt idx="3069">
                  <c:v>1.8195068463679999E-2</c:v>
                </c:pt>
                <c:pt idx="3070">
                  <c:v>1.8191607669E-2</c:v>
                </c:pt>
                <c:pt idx="3071">
                  <c:v>1.8190128728750001E-2</c:v>
                </c:pt>
                <c:pt idx="3072">
                  <c:v>1.8188312649730001E-2</c:v>
                </c:pt>
                <c:pt idx="3073">
                  <c:v>1.8192598596220001E-2</c:v>
                </c:pt>
                <c:pt idx="3074">
                  <c:v>1.8213953822850001E-2</c:v>
                </c:pt>
                <c:pt idx="3075">
                  <c:v>1.825105771422E-2</c:v>
                </c:pt>
                <c:pt idx="3076">
                  <c:v>1.8301265314220001E-2</c:v>
                </c:pt>
                <c:pt idx="3077">
                  <c:v>1.835196092725E-2</c:v>
                </c:pt>
                <c:pt idx="3078">
                  <c:v>1.8404286354779999E-2</c:v>
                </c:pt>
                <c:pt idx="3079">
                  <c:v>1.8459189683200001E-2</c:v>
                </c:pt>
                <c:pt idx="3080">
                  <c:v>1.851083338261E-2</c:v>
                </c:pt>
                <c:pt idx="3081">
                  <c:v>1.856133341789E-2</c:v>
                </c:pt>
                <c:pt idx="3082">
                  <c:v>1.8612690269950001E-2</c:v>
                </c:pt>
                <c:pt idx="3083">
                  <c:v>1.865606941283E-2</c:v>
                </c:pt>
                <c:pt idx="3084">
                  <c:v>1.868273876607E-2</c:v>
                </c:pt>
                <c:pt idx="3085">
                  <c:v>1.8691204488279999E-2</c:v>
                </c:pt>
                <c:pt idx="3086">
                  <c:v>1.8688647076490001E-2</c:v>
                </c:pt>
                <c:pt idx="3087">
                  <c:v>1.8686199560760001E-2</c:v>
                </c:pt>
                <c:pt idx="3088">
                  <c:v>1.8681775778529999E-2</c:v>
                </c:pt>
                <c:pt idx="3089">
                  <c:v>1.8677746877069999E-2</c:v>
                </c:pt>
                <c:pt idx="3090">
                  <c:v>1.8674200400709998E-2</c:v>
                </c:pt>
                <c:pt idx="3091">
                  <c:v>1.867361180484E-2</c:v>
                </c:pt>
                <c:pt idx="3092">
                  <c:v>1.8693415448069999E-2</c:v>
                </c:pt>
                <c:pt idx="3093">
                  <c:v>1.8734388053419999E-2</c:v>
                </c:pt>
                <c:pt idx="3094">
                  <c:v>1.878099888563E-2</c:v>
                </c:pt>
                <c:pt idx="3095">
                  <c:v>1.8833978101609999E-2</c:v>
                </c:pt>
                <c:pt idx="3096">
                  <c:v>1.888636872172E-2</c:v>
                </c:pt>
                <c:pt idx="3097">
                  <c:v>1.893807575107E-2</c:v>
                </c:pt>
                <c:pt idx="3098">
                  <c:v>1.8989101052280001E-2</c:v>
                </c:pt>
                <c:pt idx="3099">
                  <c:v>1.9037952646609999E-2</c:v>
                </c:pt>
                <c:pt idx="3100">
                  <c:v>1.9088087603449998E-2</c:v>
                </c:pt>
                <c:pt idx="3101">
                  <c:v>1.9134683534499999E-2</c:v>
                </c:pt>
                <c:pt idx="3102">
                  <c:v>1.9161388278009998E-2</c:v>
                </c:pt>
                <c:pt idx="3103">
                  <c:v>1.9166916608810002E-2</c:v>
                </c:pt>
                <c:pt idx="3104">
                  <c:v>1.91663634032E-2</c:v>
                </c:pt>
                <c:pt idx="3105">
                  <c:v>1.9162500277159999E-2</c:v>
                </c:pt>
                <c:pt idx="3106">
                  <c:v>1.9159032031890001E-2</c:v>
                </c:pt>
                <c:pt idx="3107">
                  <c:v>1.9155651330949999E-2</c:v>
                </c:pt>
                <c:pt idx="3108">
                  <c:v>1.915345340967E-2</c:v>
                </c:pt>
                <c:pt idx="3109">
                  <c:v>1.91570147872E-2</c:v>
                </c:pt>
                <c:pt idx="3110">
                  <c:v>1.9168948754670002E-2</c:v>
                </c:pt>
                <c:pt idx="3111">
                  <c:v>1.920200139284E-2</c:v>
                </c:pt>
                <c:pt idx="3112">
                  <c:v>1.9249379634859998E-2</c:v>
                </c:pt>
                <c:pt idx="3113">
                  <c:v>1.9301490858200002E-2</c:v>
                </c:pt>
                <c:pt idx="3114">
                  <c:v>1.935343444347E-2</c:v>
                </c:pt>
                <c:pt idx="3115">
                  <c:v>1.940312609076E-2</c:v>
                </c:pt>
                <c:pt idx="3116">
                  <c:v>1.945259980857E-2</c:v>
                </c:pt>
                <c:pt idx="3117">
                  <c:v>1.9502233713869999E-2</c:v>
                </c:pt>
                <c:pt idx="3118">
                  <c:v>1.9551636651160002E-2</c:v>
                </c:pt>
                <c:pt idx="3119">
                  <c:v>1.9596220925449999E-2</c:v>
                </c:pt>
                <c:pt idx="3120">
                  <c:v>1.9630940631029999E-2</c:v>
                </c:pt>
                <c:pt idx="3121">
                  <c:v>1.9645150750880001E-2</c:v>
                </c:pt>
                <c:pt idx="3122">
                  <c:v>1.9647376611830001E-2</c:v>
                </c:pt>
                <c:pt idx="3123">
                  <c:v>1.9645243883129999E-2</c:v>
                </c:pt>
                <c:pt idx="3124">
                  <c:v>1.9641451537609999E-2</c:v>
                </c:pt>
                <c:pt idx="3125">
                  <c:v>1.9640510901810002E-2</c:v>
                </c:pt>
                <c:pt idx="3126">
                  <c:v>1.9636705517770001E-2</c:v>
                </c:pt>
                <c:pt idx="3127">
                  <c:v>1.9632756710049999E-2</c:v>
                </c:pt>
                <c:pt idx="3128">
                  <c:v>1.9632684066890001E-2</c:v>
                </c:pt>
                <c:pt idx="3129">
                  <c:v>1.9644008949400001E-2</c:v>
                </c:pt>
                <c:pt idx="3130">
                  <c:v>1.9675036892289999E-2</c:v>
                </c:pt>
                <c:pt idx="3131">
                  <c:v>1.9722918048500002E-2</c:v>
                </c:pt>
                <c:pt idx="3132">
                  <c:v>1.977201923728E-2</c:v>
                </c:pt>
                <c:pt idx="3133">
                  <c:v>1.9819971174000001E-2</c:v>
                </c:pt>
                <c:pt idx="3134">
                  <c:v>1.9869899377230001E-2</c:v>
                </c:pt>
                <c:pt idx="3135">
                  <c:v>1.9920263439420001E-2</c:v>
                </c:pt>
                <c:pt idx="3136">
                  <c:v>1.9971670582890001E-2</c:v>
                </c:pt>
                <c:pt idx="3137">
                  <c:v>2.0021647214890002E-2</c:v>
                </c:pt>
                <c:pt idx="3138">
                  <c:v>2.0069291815160002E-2</c:v>
                </c:pt>
                <c:pt idx="3139">
                  <c:v>2.010441198945E-2</c:v>
                </c:pt>
                <c:pt idx="3140">
                  <c:v>2.0121458917860002E-2</c:v>
                </c:pt>
                <c:pt idx="3141">
                  <c:v>2.0121466368439998E-2</c:v>
                </c:pt>
                <c:pt idx="3142">
                  <c:v>2.011782675982E-2</c:v>
                </c:pt>
                <c:pt idx="3143">
                  <c:v>2.011377550662E-2</c:v>
                </c:pt>
                <c:pt idx="3144">
                  <c:v>2.0109647884959999E-2</c:v>
                </c:pt>
                <c:pt idx="3145">
                  <c:v>2.0105848088859998E-2</c:v>
                </c:pt>
                <c:pt idx="3146">
                  <c:v>2.0106559619309999E-2</c:v>
                </c:pt>
                <c:pt idx="3147">
                  <c:v>2.012084238231E-2</c:v>
                </c:pt>
                <c:pt idx="3148">
                  <c:v>2.01512016356E-2</c:v>
                </c:pt>
                <c:pt idx="3149">
                  <c:v>2.0194737240669999E-2</c:v>
                </c:pt>
                <c:pt idx="3150">
                  <c:v>2.0241959020500001E-2</c:v>
                </c:pt>
                <c:pt idx="3151">
                  <c:v>2.0291024819019999E-2</c:v>
                </c:pt>
                <c:pt idx="3152">
                  <c:v>2.0339228212830001E-2</c:v>
                </c:pt>
                <c:pt idx="3153">
                  <c:v>2.038668468595E-2</c:v>
                </c:pt>
                <c:pt idx="3154">
                  <c:v>2.043608762324E-2</c:v>
                </c:pt>
                <c:pt idx="3155">
                  <c:v>2.048289217055E-2</c:v>
                </c:pt>
                <c:pt idx="3156">
                  <c:v>2.0527081564070002E-2</c:v>
                </c:pt>
                <c:pt idx="3157">
                  <c:v>2.055841125548E-2</c:v>
                </c:pt>
                <c:pt idx="3158">
                  <c:v>2.0573461428279999E-2</c:v>
                </c:pt>
                <c:pt idx="3159">
                  <c:v>2.0573584362860001E-2</c:v>
                </c:pt>
                <c:pt idx="3160">
                  <c:v>2.0571200177069999E-2</c:v>
                </c:pt>
                <c:pt idx="3161">
                  <c:v>2.0568320527669999E-2</c:v>
                </c:pt>
                <c:pt idx="3162">
                  <c:v>2.0563617348669998E-2</c:v>
                </c:pt>
                <c:pt idx="3163">
                  <c:v>2.0563703030349999E-2</c:v>
                </c:pt>
                <c:pt idx="3164">
                  <c:v>2.057019434869E-2</c:v>
                </c:pt>
                <c:pt idx="3165">
                  <c:v>2.060030214489E-2</c:v>
                </c:pt>
                <c:pt idx="3166">
                  <c:v>2.0645434036849999E-2</c:v>
                </c:pt>
                <c:pt idx="3167">
                  <c:v>2.069378830492E-2</c:v>
                </c:pt>
                <c:pt idx="3168">
                  <c:v>2.0742278546089999E-2</c:v>
                </c:pt>
                <c:pt idx="3169">
                  <c:v>2.079111523926E-2</c:v>
                </c:pt>
                <c:pt idx="3170">
                  <c:v>2.084083482623E-2</c:v>
                </c:pt>
                <c:pt idx="3171">
                  <c:v>2.0888291299340001E-2</c:v>
                </c:pt>
                <c:pt idx="3172">
                  <c:v>2.093684673309E-2</c:v>
                </c:pt>
                <c:pt idx="3173">
                  <c:v>2.0982660353179999E-2</c:v>
                </c:pt>
                <c:pt idx="3174">
                  <c:v>2.1020250394940002E-2</c:v>
                </c:pt>
                <c:pt idx="3175">
                  <c:v>2.1033793687820001E-2</c:v>
                </c:pt>
                <c:pt idx="3176">
                  <c:v>2.1030046045780001E-2</c:v>
                </c:pt>
                <c:pt idx="3177">
                  <c:v>2.1023605018849999E-2</c:v>
                </c:pt>
                <c:pt idx="3178">
                  <c:v>2.1016243845219999E-2</c:v>
                </c:pt>
                <c:pt idx="3179">
                  <c:v>2.1011568605900002E-2</c:v>
                </c:pt>
                <c:pt idx="3180">
                  <c:v>2.1008137613530001E-2</c:v>
                </c:pt>
                <c:pt idx="3181">
                  <c:v>2.1015210077169999E-2</c:v>
                </c:pt>
                <c:pt idx="3182">
                  <c:v>2.1046804264189999E-2</c:v>
                </c:pt>
                <c:pt idx="3183">
                  <c:v>2.1092927083369999E-2</c:v>
                </c:pt>
                <c:pt idx="3184">
                  <c:v>2.1142637357119999E-2</c:v>
                </c:pt>
                <c:pt idx="3185">
                  <c:v>2.1192723885179999E-2</c:v>
                </c:pt>
                <c:pt idx="3186">
                  <c:v>2.124621160328E-2</c:v>
                </c:pt>
                <c:pt idx="3187">
                  <c:v>2.1296419203280001E-2</c:v>
                </c:pt>
                <c:pt idx="3188">
                  <c:v>2.1347258239979999E-2</c:v>
                </c:pt>
                <c:pt idx="3189">
                  <c:v>2.1396102383729999E-2</c:v>
                </c:pt>
                <c:pt idx="3190">
                  <c:v>2.1441139280799999E-2</c:v>
                </c:pt>
                <c:pt idx="3191">
                  <c:v>2.1477086469530001E-2</c:v>
                </c:pt>
                <c:pt idx="3192">
                  <c:v>2.148883230984E-2</c:v>
                </c:pt>
                <c:pt idx="3193">
                  <c:v>2.148772776127E-2</c:v>
                </c:pt>
                <c:pt idx="3194">
                  <c:v>2.1482456475500001E-2</c:v>
                </c:pt>
                <c:pt idx="3195">
                  <c:v>2.1477624773979999E-2</c:v>
                </c:pt>
                <c:pt idx="3196">
                  <c:v>2.1471822634339999E-2</c:v>
                </c:pt>
                <c:pt idx="3197">
                  <c:v>2.1473797038200002E-2</c:v>
                </c:pt>
                <c:pt idx="3198">
                  <c:v>2.1485522389410001E-2</c:v>
                </c:pt>
                <c:pt idx="3199">
                  <c:v>2.15180516243E-2</c:v>
                </c:pt>
                <c:pt idx="3200">
                  <c:v>2.1564288064839999E-2</c:v>
                </c:pt>
                <c:pt idx="3201">
                  <c:v>2.16157939285E-2</c:v>
                </c:pt>
                <c:pt idx="3202">
                  <c:v>2.1667877212169999E-2</c:v>
                </c:pt>
                <c:pt idx="3203">
                  <c:v>2.171829901636E-2</c:v>
                </c:pt>
                <c:pt idx="3204">
                  <c:v>2.1766969934109998E-2</c:v>
                </c:pt>
                <c:pt idx="3205">
                  <c:v>2.1815288811919999E-2</c:v>
                </c:pt>
                <c:pt idx="3206">
                  <c:v>2.186420373619E-2</c:v>
                </c:pt>
                <c:pt idx="3207">
                  <c:v>2.190799824893E-2</c:v>
                </c:pt>
                <c:pt idx="3208">
                  <c:v>2.194391563535E-2</c:v>
                </c:pt>
                <c:pt idx="3209">
                  <c:v>2.1956440061330001E-2</c:v>
                </c:pt>
                <c:pt idx="3210">
                  <c:v>2.1956251934170001E-2</c:v>
                </c:pt>
                <c:pt idx="3211">
                  <c:v>2.1950321272019999E-2</c:v>
                </c:pt>
                <c:pt idx="3212">
                  <c:v>2.194456942379E-2</c:v>
                </c:pt>
                <c:pt idx="3213">
                  <c:v>2.1942622959610001E-2</c:v>
                </c:pt>
                <c:pt idx="3214">
                  <c:v>2.1955735981460001E-2</c:v>
                </c:pt>
                <c:pt idx="3215">
                  <c:v>2.198799885809E-2</c:v>
                </c:pt>
                <c:pt idx="3216">
                  <c:v>2.2032432258130001E-2</c:v>
                </c:pt>
                <c:pt idx="3217">
                  <c:v>2.208023332059E-2</c:v>
                </c:pt>
                <c:pt idx="3218">
                  <c:v>2.2126670926810001E-2</c:v>
                </c:pt>
                <c:pt idx="3219">
                  <c:v>2.2176174446939999E-2</c:v>
                </c:pt>
                <c:pt idx="3220">
                  <c:v>2.222609519958E-2</c:v>
                </c:pt>
                <c:pt idx="3221">
                  <c:v>2.227361686528E-2</c:v>
                </c:pt>
                <c:pt idx="3222">
                  <c:v>2.232130430639E-2</c:v>
                </c:pt>
                <c:pt idx="3223">
                  <c:v>2.2367503494019999E-2</c:v>
                </c:pt>
                <c:pt idx="3224">
                  <c:v>2.2399947047230001E-2</c:v>
                </c:pt>
                <c:pt idx="3225">
                  <c:v>2.2412735968829998E-2</c:v>
                </c:pt>
                <c:pt idx="3226">
                  <c:v>2.2412914782760002E-2</c:v>
                </c:pt>
                <c:pt idx="3227">
                  <c:v>2.2408289834859998E-2</c:v>
                </c:pt>
                <c:pt idx="3228">
                  <c:v>2.2403229027989999E-2</c:v>
                </c:pt>
                <c:pt idx="3229">
                  <c:v>2.239946648479E-2</c:v>
                </c:pt>
                <c:pt idx="3230">
                  <c:v>2.2404620423910001E-2</c:v>
                </c:pt>
                <c:pt idx="3231">
                  <c:v>2.2429740056399999E-2</c:v>
                </c:pt>
                <c:pt idx="3232">
                  <c:v>2.2474819794300001E-2</c:v>
                </c:pt>
                <c:pt idx="3233">
                  <c:v>2.2526599466799999E-2</c:v>
                </c:pt>
                <c:pt idx="3234">
                  <c:v>2.257564291358E-2</c:v>
                </c:pt>
                <c:pt idx="3235">
                  <c:v>2.2624155506489999E-2</c:v>
                </c:pt>
                <c:pt idx="3236">
                  <c:v>2.267459407449E-2</c:v>
                </c:pt>
                <c:pt idx="3237">
                  <c:v>2.2726524621250001E-2</c:v>
                </c:pt>
                <c:pt idx="3238">
                  <c:v>2.277520857751E-2</c:v>
                </c:pt>
                <c:pt idx="3239">
                  <c:v>2.2823024541140002E-2</c:v>
                </c:pt>
                <c:pt idx="3240">
                  <c:v>2.2861521691080001E-2</c:v>
                </c:pt>
                <c:pt idx="3241">
                  <c:v>2.2882344201209999E-2</c:v>
                </c:pt>
                <c:pt idx="3242">
                  <c:v>2.2883767262100001E-2</c:v>
                </c:pt>
                <c:pt idx="3243">
                  <c:v>2.28770878166E-2</c:v>
                </c:pt>
                <c:pt idx="3244">
                  <c:v>2.287124283612E-2</c:v>
                </c:pt>
                <c:pt idx="3245">
                  <c:v>2.2871106863020001E-2</c:v>
                </c:pt>
                <c:pt idx="3246">
                  <c:v>2.287634089589E-2</c:v>
                </c:pt>
                <c:pt idx="3247">
                  <c:v>2.2904604673389999E-2</c:v>
                </c:pt>
                <c:pt idx="3248">
                  <c:v>2.294962853193E-2</c:v>
                </c:pt>
                <c:pt idx="3249">
                  <c:v>2.2998506203290001E-2</c:v>
                </c:pt>
                <c:pt idx="3250">
                  <c:v>2.3045605048539999E-2</c:v>
                </c:pt>
                <c:pt idx="3251">
                  <c:v>2.309201285243E-2</c:v>
                </c:pt>
                <c:pt idx="3252">
                  <c:v>2.3144066333769999E-2</c:v>
                </c:pt>
                <c:pt idx="3253">
                  <c:v>2.31949351728E-2</c:v>
                </c:pt>
                <c:pt idx="3254">
                  <c:v>2.3247834295029999E-2</c:v>
                </c:pt>
                <c:pt idx="3255">
                  <c:v>2.3295622318980001E-2</c:v>
                </c:pt>
                <c:pt idx="3256">
                  <c:v>2.3338302969929999E-2</c:v>
                </c:pt>
                <c:pt idx="3257">
                  <c:v>2.3355666548009999E-2</c:v>
                </c:pt>
                <c:pt idx="3258">
                  <c:v>2.3360593244429999E-2</c:v>
                </c:pt>
                <c:pt idx="3259">
                  <c:v>2.3359119892120001E-2</c:v>
                </c:pt>
                <c:pt idx="3260">
                  <c:v>2.3358913138510001E-2</c:v>
                </c:pt>
                <c:pt idx="3261">
                  <c:v>2.33584176749E-2</c:v>
                </c:pt>
                <c:pt idx="3262">
                  <c:v>2.3369209840889998E-2</c:v>
                </c:pt>
                <c:pt idx="3263">
                  <c:v>2.339944802225E-2</c:v>
                </c:pt>
                <c:pt idx="3264">
                  <c:v>2.344726398587E-2</c:v>
                </c:pt>
                <c:pt idx="3265">
                  <c:v>2.3498447611929998E-2</c:v>
                </c:pt>
                <c:pt idx="3266">
                  <c:v>2.3548044264320001E-2</c:v>
                </c:pt>
                <c:pt idx="3267">
                  <c:v>2.3598445579409998E-2</c:v>
                </c:pt>
                <c:pt idx="3268">
                  <c:v>2.3647194728260001E-2</c:v>
                </c:pt>
                <c:pt idx="3269">
                  <c:v>2.3698478937149998E-2</c:v>
                </c:pt>
                <c:pt idx="3270">
                  <c:v>2.3746827617289998E-2</c:v>
                </c:pt>
                <c:pt idx="3271">
                  <c:v>2.380057424307E-2</c:v>
                </c:pt>
                <c:pt idx="3272">
                  <c:v>2.383509837091E-2</c:v>
                </c:pt>
                <c:pt idx="3273">
                  <c:v>2.385224588215E-2</c:v>
                </c:pt>
                <c:pt idx="3274">
                  <c:v>2.3851765319709999E-2</c:v>
                </c:pt>
                <c:pt idx="3275">
                  <c:v>2.384496480227E-2</c:v>
                </c:pt>
                <c:pt idx="3276">
                  <c:v>2.3840865120289999E-2</c:v>
                </c:pt>
                <c:pt idx="3277">
                  <c:v>2.3839658126240001E-2</c:v>
                </c:pt>
                <c:pt idx="3278">
                  <c:v>2.385361865163E-2</c:v>
                </c:pt>
                <c:pt idx="3279">
                  <c:v>2.3890117183329999E-2</c:v>
                </c:pt>
                <c:pt idx="3280">
                  <c:v>2.394205518067E-2</c:v>
                </c:pt>
                <c:pt idx="3281">
                  <c:v>2.3990698158740002E-2</c:v>
                </c:pt>
                <c:pt idx="3282">
                  <c:v>2.40425132215E-2</c:v>
                </c:pt>
                <c:pt idx="3283">
                  <c:v>2.4094695225360001E-2</c:v>
                </c:pt>
                <c:pt idx="3284">
                  <c:v>2.4143788963559999E-2</c:v>
                </c:pt>
                <c:pt idx="3285">
                  <c:v>2.419799007475E-2</c:v>
                </c:pt>
                <c:pt idx="3286">
                  <c:v>2.4249130859969999E-2</c:v>
                </c:pt>
                <c:pt idx="3287">
                  <c:v>2.4298878386619999E-2</c:v>
                </c:pt>
                <c:pt idx="3288">
                  <c:v>2.433390542865E-2</c:v>
                </c:pt>
                <c:pt idx="3289">
                  <c:v>2.4347066879270001E-2</c:v>
                </c:pt>
                <c:pt idx="3290">
                  <c:v>2.434793673456E-2</c:v>
                </c:pt>
                <c:pt idx="3291">
                  <c:v>2.4347763508560001E-2</c:v>
                </c:pt>
                <c:pt idx="3292">
                  <c:v>2.4348244071010001E-2</c:v>
                </c:pt>
                <c:pt idx="3293">
                  <c:v>2.4346765130759999E-2</c:v>
                </c:pt>
                <c:pt idx="3294">
                  <c:v>2.4351095780730001E-2</c:v>
                </c:pt>
                <c:pt idx="3295">
                  <c:v>2.4374913424250001E-2</c:v>
                </c:pt>
                <c:pt idx="3296">
                  <c:v>2.4417517706749998E-2</c:v>
                </c:pt>
                <c:pt idx="3297">
                  <c:v>2.4473512545229999E-2</c:v>
                </c:pt>
                <c:pt idx="3298">
                  <c:v>2.4527797475460002E-2</c:v>
                </c:pt>
                <c:pt idx="3299">
                  <c:v>2.4582881480459999E-2</c:v>
                </c:pt>
                <c:pt idx="3300">
                  <c:v>2.4634724482889999E-2</c:v>
                </c:pt>
                <c:pt idx="3301">
                  <c:v>2.4690130725500001E-2</c:v>
                </c:pt>
                <c:pt idx="3302">
                  <c:v>2.4742744863029999E-2</c:v>
                </c:pt>
                <c:pt idx="3303">
                  <c:v>2.4794610217210002E-2</c:v>
                </c:pt>
                <c:pt idx="3304">
                  <c:v>2.4844143539669999E-2</c:v>
                </c:pt>
                <c:pt idx="3305">
                  <c:v>2.4872463196519999E-2</c:v>
                </c:pt>
                <c:pt idx="3306">
                  <c:v>2.4882882833479999E-2</c:v>
                </c:pt>
                <c:pt idx="3307">
                  <c:v>2.4880174547429999E-2</c:v>
                </c:pt>
                <c:pt idx="3308">
                  <c:v>2.4878172203900002E-2</c:v>
                </c:pt>
                <c:pt idx="3309">
                  <c:v>2.4872787296770001E-2</c:v>
                </c:pt>
                <c:pt idx="3310">
                  <c:v>2.4874832481150001E-2</c:v>
                </c:pt>
                <c:pt idx="3311">
                  <c:v>2.488715574145E-2</c:v>
                </c:pt>
                <c:pt idx="3312">
                  <c:v>2.4916093796489999E-2</c:v>
                </c:pt>
                <c:pt idx="3313">
                  <c:v>2.496512979269E-2</c:v>
                </c:pt>
                <c:pt idx="3314">
                  <c:v>2.5015236809849999E-2</c:v>
                </c:pt>
                <c:pt idx="3315">
                  <c:v>2.5067375972869999E-2</c:v>
                </c:pt>
                <c:pt idx="3316">
                  <c:v>2.5121431797739999E-2</c:v>
                </c:pt>
                <c:pt idx="3317">
                  <c:v>2.517235092819E-2</c:v>
                </c:pt>
                <c:pt idx="3318">
                  <c:v>2.5222845375539999E-2</c:v>
                </c:pt>
                <c:pt idx="3319">
                  <c:v>2.5276355445380001E-2</c:v>
                </c:pt>
                <c:pt idx="3320">
                  <c:v>2.532552927732E-2</c:v>
                </c:pt>
                <c:pt idx="3321">
                  <c:v>2.5363018736240001E-2</c:v>
                </c:pt>
                <c:pt idx="3322">
                  <c:v>2.5382772088049999E-2</c:v>
                </c:pt>
                <c:pt idx="3323">
                  <c:v>2.538439631462E-2</c:v>
                </c:pt>
                <c:pt idx="3324">
                  <c:v>2.538504265249E-2</c:v>
                </c:pt>
                <c:pt idx="3325">
                  <c:v>2.538440935314E-2</c:v>
                </c:pt>
                <c:pt idx="3326">
                  <c:v>2.5380948558449998E-2</c:v>
                </c:pt>
                <c:pt idx="3327">
                  <c:v>2.5388646870850001E-2</c:v>
                </c:pt>
                <c:pt idx="3328">
                  <c:v>2.5410706177350001E-2</c:v>
                </c:pt>
                <c:pt idx="3329">
                  <c:v>2.5451706722380001E-2</c:v>
                </c:pt>
                <c:pt idx="3330">
                  <c:v>2.5501705706119999E-2</c:v>
                </c:pt>
                <c:pt idx="3331">
                  <c:v>2.5554297491909999E-2</c:v>
                </c:pt>
                <c:pt idx="3332">
                  <c:v>2.5609675794840001E-2</c:v>
                </c:pt>
                <c:pt idx="3333">
                  <c:v>2.5662891566750001E-2</c:v>
                </c:pt>
                <c:pt idx="3334">
                  <c:v>2.5714563205840001E-2</c:v>
                </c:pt>
                <c:pt idx="3335">
                  <c:v>2.5766493752600001E-2</c:v>
                </c:pt>
                <c:pt idx="3336">
                  <c:v>2.5819322094319998E-2</c:v>
                </c:pt>
                <c:pt idx="3337">
                  <c:v>2.5863727554679999E-2</c:v>
                </c:pt>
                <c:pt idx="3338">
                  <c:v>2.5894554331900001E-2</c:v>
                </c:pt>
                <c:pt idx="3339">
                  <c:v>2.59058419615E-2</c:v>
                </c:pt>
                <c:pt idx="3340">
                  <c:v>2.5908930227159999E-2</c:v>
                </c:pt>
                <c:pt idx="3341">
                  <c:v>2.5908075273039999E-2</c:v>
                </c:pt>
                <c:pt idx="3342">
                  <c:v>2.5904305279250001E-2</c:v>
                </c:pt>
                <c:pt idx="3343">
                  <c:v>2.590607851744E-2</c:v>
                </c:pt>
                <c:pt idx="3344">
                  <c:v>2.591970190406E-2</c:v>
                </c:pt>
                <c:pt idx="3345">
                  <c:v>2.5955151766540001E-2</c:v>
                </c:pt>
                <c:pt idx="3346">
                  <c:v>2.600273862481E-2</c:v>
                </c:pt>
                <c:pt idx="3347">
                  <c:v>2.6055444031949999E-2</c:v>
                </c:pt>
                <c:pt idx="3348">
                  <c:v>2.6109745725990001E-2</c:v>
                </c:pt>
                <c:pt idx="3349">
                  <c:v>2.6164611801510002E-2</c:v>
                </c:pt>
                <c:pt idx="3350">
                  <c:v>2.6221159845590002E-2</c:v>
                </c:pt>
                <c:pt idx="3351">
                  <c:v>2.6275711134080001E-2</c:v>
                </c:pt>
                <c:pt idx="3352">
                  <c:v>2.633577026427E-2</c:v>
                </c:pt>
                <c:pt idx="3353">
                  <c:v>2.6394523680209999E-2</c:v>
                </c:pt>
                <c:pt idx="3354">
                  <c:v>2.6442661881449999E-2</c:v>
                </c:pt>
                <c:pt idx="3355">
                  <c:v>2.6472074910999999E-2</c:v>
                </c:pt>
                <c:pt idx="3356">
                  <c:v>2.6488022878770001E-2</c:v>
                </c:pt>
                <c:pt idx="3357">
                  <c:v>2.6499986648560001E-2</c:v>
                </c:pt>
                <c:pt idx="3358">
                  <c:v>2.6510527357460002E-2</c:v>
                </c:pt>
                <c:pt idx="3359">
                  <c:v>2.652243338525E-2</c:v>
                </c:pt>
                <c:pt idx="3360">
                  <c:v>2.653720416129E-2</c:v>
                </c:pt>
                <c:pt idx="3361">
                  <c:v>2.6571972295640001E-2</c:v>
                </c:pt>
                <c:pt idx="3362">
                  <c:v>2.6623249053960001E-2</c:v>
                </c:pt>
                <c:pt idx="3363">
                  <c:v>2.6683121919630001E-2</c:v>
                </c:pt>
                <c:pt idx="3364">
                  <c:v>2.6747310534120002E-2</c:v>
                </c:pt>
                <c:pt idx="3365">
                  <c:v>2.6809912174940002E-2</c:v>
                </c:pt>
                <c:pt idx="3366">
                  <c:v>2.6872023940090001E-2</c:v>
                </c:pt>
                <c:pt idx="3367">
                  <c:v>2.6934510096909999E-2</c:v>
                </c:pt>
                <c:pt idx="3368">
                  <c:v>2.6999538764359999E-2</c:v>
                </c:pt>
                <c:pt idx="3369">
                  <c:v>2.7062958106400001E-2</c:v>
                </c:pt>
                <c:pt idx="3370">
                  <c:v>2.7121746912600001E-2</c:v>
                </c:pt>
                <c:pt idx="3371">
                  <c:v>2.7165038511159999E-2</c:v>
                </c:pt>
                <c:pt idx="3372">
                  <c:v>2.7188971638680001E-2</c:v>
                </c:pt>
                <c:pt idx="3373">
                  <c:v>2.7200719341639999E-2</c:v>
                </c:pt>
                <c:pt idx="3374">
                  <c:v>2.7210917323829999E-2</c:v>
                </c:pt>
                <c:pt idx="3375">
                  <c:v>2.722368389368E-2</c:v>
                </c:pt>
                <c:pt idx="3376">
                  <c:v>2.723597735167E-2</c:v>
                </c:pt>
                <c:pt idx="3377">
                  <c:v>2.7258539572360001E-2</c:v>
                </c:pt>
                <c:pt idx="3378">
                  <c:v>2.728831022978E-2</c:v>
                </c:pt>
                <c:pt idx="3379">
                  <c:v>2.7335816994310001E-2</c:v>
                </c:pt>
                <c:pt idx="3380">
                  <c:v>2.739744260907E-2</c:v>
                </c:pt>
                <c:pt idx="3381">
                  <c:v>2.7464581653480001E-2</c:v>
                </c:pt>
                <c:pt idx="3382">
                  <c:v>2.7533695101739999E-2</c:v>
                </c:pt>
                <c:pt idx="3383">
                  <c:v>2.7607355266810001E-2</c:v>
                </c:pt>
                <c:pt idx="3384">
                  <c:v>2.7680203318600001E-2</c:v>
                </c:pt>
                <c:pt idx="3385">
                  <c:v>2.7749394997950001E-2</c:v>
                </c:pt>
                <c:pt idx="3386">
                  <c:v>2.7823112905029999E-2</c:v>
                </c:pt>
                <c:pt idx="3387">
                  <c:v>2.788927592337E-2</c:v>
                </c:pt>
                <c:pt idx="3388">
                  <c:v>2.7947554364799999E-2</c:v>
                </c:pt>
                <c:pt idx="3389">
                  <c:v>2.798839099705E-2</c:v>
                </c:pt>
                <c:pt idx="3390">
                  <c:v>2.8016846626999999E-2</c:v>
                </c:pt>
                <c:pt idx="3391">
                  <c:v>2.8039803728459999E-2</c:v>
                </c:pt>
                <c:pt idx="3392">
                  <c:v>2.8059413656589999E-2</c:v>
                </c:pt>
                <c:pt idx="3393">
                  <c:v>2.80803758651E-2</c:v>
                </c:pt>
                <c:pt idx="3394">
                  <c:v>2.8103446587920002E-2</c:v>
                </c:pt>
                <c:pt idx="3395">
                  <c:v>2.8135515749449998E-2</c:v>
                </c:pt>
                <c:pt idx="3396">
                  <c:v>2.817910909653E-2</c:v>
                </c:pt>
                <c:pt idx="3397">
                  <c:v>2.824079059064E-2</c:v>
                </c:pt>
                <c:pt idx="3398">
                  <c:v>2.8312476351859999E-2</c:v>
                </c:pt>
                <c:pt idx="3399">
                  <c:v>2.8386358171699998E-2</c:v>
                </c:pt>
                <c:pt idx="3400">
                  <c:v>2.845866791904E-2</c:v>
                </c:pt>
                <c:pt idx="3401">
                  <c:v>2.8531450778249999E-2</c:v>
                </c:pt>
                <c:pt idx="3402">
                  <c:v>2.8606403619050001E-2</c:v>
                </c:pt>
                <c:pt idx="3403">
                  <c:v>2.8677664697170001E-2</c:v>
                </c:pt>
                <c:pt idx="3404">
                  <c:v>2.8746411204339999E-2</c:v>
                </c:pt>
                <c:pt idx="3405">
                  <c:v>2.880789339542E-2</c:v>
                </c:pt>
                <c:pt idx="3406">
                  <c:v>2.885562926531E-2</c:v>
                </c:pt>
                <c:pt idx="3407">
                  <c:v>2.8881903737780001E-2</c:v>
                </c:pt>
                <c:pt idx="3408">
                  <c:v>2.8898930177089999E-2</c:v>
                </c:pt>
                <c:pt idx="3409">
                  <c:v>2.8913822025060001E-2</c:v>
                </c:pt>
                <c:pt idx="3410">
                  <c:v>2.8927586972710001E-2</c:v>
                </c:pt>
                <c:pt idx="3411">
                  <c:v>2.8941145166750001E-2</c:v>
                </c:pt>
                <c:pt idx="3412">
                  <c:v>2.896361239254E-2</c:v>
                </c:pt>
                <c:pt idx="3413">
                  <c:v>2.900394611061E-2</c:v>
                </c:pt>
                <c:pt idx="3414">
                  <c:v>2.906230464578E-2</c:v>
                </c:pt>
                <c:pt idx="3415">
                  <c:v>2.9130361974240002E-2</c:v>
                </c:pt>
                <c:pt idx="3416">
                  <c:v>2.920224145055E-2</c:v>
                </c:pt>
                <c:pt idx="3417">
                  <c:v>2.9277337715030001E-2</c:v>
                </c:pt>
                <c:pt idx="3418">
                  <c:v>2.9350085183979999E-2</c:v>
                </c:pt>
                <c:pt idx="3419">
                  <c:v>2.9420232400299999E-2</c:v>
                </c:pt>
                <c:pt idx="3420">
                  <c:v>2.9496377333999999E-2</c:v>
                </c:pt>
                <c:pt idx="3421">
                  <c:v>2.9569698497649999E-2</c:v>
                </c:pt>
                <c:pt idx="3422">
                  <c:v>2.9633764177560001E-2</c:v>
                </c:pt>
                <c:pt idx="3423">
                  <c:v>2.9681200161580001E-2</c:v>
                </c:pt>
                <c:pt idx="3424">
                  <c:v>2.971032448113E-2</c:v>
                </c:pt>
                <c:pt idx="3425">
                  <c:v>2.972991392016E-2</c:v>
                </c:pt>
                <c:pt idx="3426">
                  <c:v>2.9744002968070001E-2</c:v>
                </c:pt>
                <c:pt idx="3427">
                  <c:v>2.9757373034950001E-2</c:v>
                </c:pt>
                <c:pt idx="3428">
                  <c:v>2.9770132154230002E-2</c:v>
                </c:pt>
                <c:pt idx="3429">
                  <c:v>2.97909360379E-2</c:v>
                </c:pt>
                <c:pt idx="3430">
                  <c:v>2.9820397496220001E-2</c:v>
                </c:pt>
                <c:pt idx="3431">
                  <c:v>2.9873404651880001E-2</c:v>
                </c:pt>
                <c:pt idx="3432">
                  <c:v>2.9944077134129998E-2</c:v>
                </c:pt>
                <c:pt idx="3433">
                  <c:v>3.001504391432E-2</c:v>
                </c:pt>
                <c:pt idx="3434">
                  <c:v>3.0085600912569999E-2</c:v>
                </c:pt>
                <c:pt idx="3435">
                  <c:v>3.0157702043649998E-2</c:v>
                </c:pt>
                <c:pt idx="3436">
                  <c:v>3.0231636017560001E-2</c:v>
                </c:pt>
                <c:pt idx="3437">
                  <c:v>3.0305279418829999E-2</c:v>
                </c:pt>
                <c:pt idx="3438">
                  <c:v>3.0380247160789998E-2</c:v>
                </c:pt>
                <c:pt idx="3439">
                  <c:v>3.0450265854599999E-2</c:v>
                </c:pt>
                <c:pt idx="3440">
                  <c:v>3.0507057905199999E-2</c:v>
                </c:pt>
                <c:pt idx="3441">
                  <c:v>3.0544698238369999E-2</c:v>
                </c:pt>
                <c:pt idx="3442">
                  <c:v>3.0567087233070001E-2</c:v>
                </c:pt>
                <c:pt idx="3443">
                  <c:v>3.058551996946E-2</c:v>
                </c:pt>
                <c:pt idx="3444">
                  <c:v>3.06086782366E-2</c:v>
                </c:pt>
                <c:pt idx="3445">
                  <c:v>3.063075244427E-2</c:v>
                </c:pt>
                <c:pt idx="3446">
                  <c:v>3.0654964968559999E-2</c:v>
                </c:pt>
                <c:pt idx="3447">
                  <c:v>3.0680729076270001E-2</c:v>
                </c:pt>
                <c:pt idx="3448">
                  <c:v>3.0722850933669998E-2</c:v>
                </c:pt>
                <c:pt idx="3449">
                  <c:v>3.077864460647E-2</c:v>
                </c:pt>
                <c:pt idx="3450">
                  <c:v>3.085747361183E-2</c:v>
                </c:pt>
                <c:pt idx="3451">
                  <c:v>3.0935464426879999E-2</c:v>
                </c:pt>
                <c:pt idx="3452">
                  <c:v>3.101435117424E-2</c:v>
                </c:pt>
                <c:pt idx="3453">
                  <c:v>3.1098874285820002E-2</c:v>
                </c:pt>
                <c:pt idx="3454">
                  <c:v>3.1179139390589999E-2</c:v>
                </c:pt>
                <c:pt idx="3455">
                  <c:v>3.126246482134E-2</c:v>
                </c:pt>
                <c:pt idx="3456">
                  <c:v>3.1345538794989997E-2</c:v>
                </c:pt>
                <c:pt idx="3457">
                  <c:v>3.1427126377819997E-2</c:v>
                </c:pt>
                <c:pt idx="3458">
                  <c:v>3.1492210924629997E-2</c:v>
                </c:pt>
                <c:pt idx="3459">
                  <c:v>3.1546503305440003E-2</c:v>
                </c:pt>
                <c:pt idx="3460">
                  <c:v>3.1577523797750001E-2</c:v>
                </c:pt>
                <c:pt idx="3461">
                  <c:v>3.1612429767850003E-2</c:v>
                </c:pt>
                <c:pt idx="3462">
                  <c:v>3.1643148511650003E-2</c:v>
                </c:pt>
                <c:pt idx="3463">
                  <c:v>3.1674325466160003E-2</c:v>
                </c:pt>
                <c:pt idx="3464">
                  <c:v>3.1707230955360002E-2</c:v>
                </c:pt>
                <c:pt idx="3465">
                  <c:v>3.1742479652170003E-2</c:v>
                </c:pt>
                <c:pt idx="3466">
                  <c:v>3.1795401126150001E-2</c:v>
                </c:pt>
                <c:pt idx="3467">
                  <c:v>3.1866762787100003E-2</c:v>
                </c:pt>
                <c:pt idx="3468">
                  <c:v>3.1950172036889997E-2</c:v>
                </c:pt>
                <c:pt idx="3469">
                  <c:v>3.2032888382670002E-2</c:v>
                </c:pt>
                <c:pt idx="3470">
                  <c:v>3.2119717448950001E-2</c:v>
                </c:pt>
                <c:pt idx="3471">
                  <c:v>3.2199535518880003E-2</c:v>
                </c:pt>
                <c:pt idx="3472">
                  <c:v>3.2282177358869998E-2</c:v>
                </c:pt>
                <c:pt idx="3473">
                  <c:v>3.2364360988140002E-2</c:v>
                </c:pt>
                <c:pt idx="3474">
                  <c:v>3.2446566969159998E-2</c:v>
                </c:pt>
                <c:pt idx="3475">
                  <c:v>3.252508118749E-2</c:v>
                </c:pt>
                <c:pt idx="3476">
                  <c:v>3.2583057880400002E-2</c:v>
                </c:pt>
                <c:pt idx="3477">
                  <c:v>3.2624103128910002E-2</c:v>
                </c:pt>
                <c:pt idx="3478">
                  <c:v>3.2655939459799999E-2</c:v>
                </c:pt>
                <c:pt idx="3479">
                  <c:v>3.2686509191990003E-2</c:v>
                </c:pt>
                <c:pt idx="3480">
                  <c:v>3.271397575736E-2</c:v>
                </c:pt>
                <c:pt idx="3481">
                  <c:v>3.2746374607089998E-2</c:v>
                </c:pt>
                <c:pt idx="3482">
                  <c:v>3.2786477357149998E-2</c:v>
                </c:pt>
                <c:pt idx="3483">
                  <c:v>3.2844956964250001E-2</c:v>
                </c:pt>
                <c:pt idx="3484">
                  <c:v>3.2918833196159999E-2</c:v>
                </c:pt>
                <c:pt idx="3485">
                  <c:v>3.2996576279400003E-2</c:v>
                </c:pt>
                <c:pt idx="3486">
                  <c:v>3.307835757732E-2</c:v>
                </c:pt>
                <c:pt idx="3487">
                  <c:v>3.3158816397189997E-2</c:v>
                </c:pt>
                <c:pt idx="3488">
                  <c:v>3.323790431023E-2</c:v>
                </c:pt>
                <c:pt idx="3489">
                  <c:v>3.3316008746620003E-2</c:v>
                </c:pt>
                <c:pt idx="3490">
                  <c:v>3.3395465463399998E-2</c:v>
                </c:pt>
                <c:pt idx="3491">
                  <c:v>3.3470228314399997E-2</c:v>
                </c:pt>
                <c:pt idx="3492">
                  <c:v>3.3536937087770002E-2</c:v>
                </c:pt>
                <c:pt idx="3493">
                  <c:v>3.3585444092750001E-2</c:v>
                </c:pt>
                <c:pt idx="3494">
                  <c:v>3.3615365624430002E-2</c:v>
                </c:pt>
                <c:pt idx="3495">
                  <c:v>3.3639874309300002E-2</c:v>
                </c:pt>
                <c:pt idx="3496">
                  <c:v>3.3664092421529998E-2</c:v>
                </c:pt>
                <c:pt idx="3497">
                  <c:v>3.368604555726E-2</c:v>
                </c:pt>
                <c:pt idx="3498">
                  <c:v>3.3711764961479998E-2</c:v>
                </c:pt>
                <c:pt idx="3499">
                  <c:v>3.374664857984E-2</c:v>
                </c:pt>
                <c:pt idx="3500">
                  <c:v>3.379611670971E-2</c:v>
                </c:pt>
                <c:pt idx="3501">
                  <c:v>3.3864986151459997E-2</c:v>
                </c:pt>
                <c:pt idx="3502">
                  <c:v>3.3943794667719997E-2</c:v>
                </c:pt>
                <c:pt idx="3503">
                  <c:v>3.4022469073530001E-2</c:v>
                </c:pt>
                <c:pt idx="3504">
                  <c:v>3.4104630351070003E-2</c:v>
                </c:pt>
                <c:pt idx="3505">
                  <c:v>3.4187164157629998E-2</c:v>
                </c:pt>
                <c:pt idx="3506">
                  <c:v>3.4267529845240001E-2</c:v>
                </c:pt>
                <c:pt idx="3507">
                  <c:v>3.4349489957090001E-2</c:v>
                </c:pt>
                <c:pt idx="3508">
                  <c:v>3.4427456557750001E-2</c:v>
                </c:pt>
                <c:pt idx="3509">
                  <c:v>3.4498136490579999E-2</c:v>
                </c:pt>
                <c:pt idx="3510">
                  <c:v>3.4555632621049999E-2</c:v>
                </c:pt>
                <c:pt idx="3511">
                  <c:v>3.4595068544150002E-2</c:v>
                </c:pt>
                <c:pt idx="3512">
                  <c:v>3.4624975174670003E-2</c:v>
                </c:pt>
                <c:pt idx="3513">
                  <c:v>3.4654006361959998E-2</c:v>
                </c:pt>
                <c:pt idx="3514">
                  <c:v>3.468263149261E-2</c:v>
                </c:pt>
                <c:pt idx="3515">
                  <c:v>3.4710612148049998E-2</c:v>
                </c:pt>
                <c:pt idx="3516">
                  <c:v>3.4742172807460003E-2</c:v>
                </c:pt>
                <c:pt idx="3517">
                  <c:v>3.4784309566020001E-2</c:v>
                </c:pt>
                <c:pt idx="3518">
                  <c:v>3.4846350550650003E-2</c:v>
                </c:pt>
                <c:pt idx="3519">
                  <c:v>3.4923490136859997E-2</c:v>
                </c:pt>
                <c:pt idx="3520">
                  <c:v>3.5007994621990002E-2</c:v>
                </c:pt>
                <c:pt idx="3521">
                  <c:v>3.5094369202850001E-2</c:v>
                </c:pt>
                <c:pt idx="3522">
                  <c:v>3.5181708633900001E-2</c:v>
                </c:pt>
                <c:pt idx="3523">
                  <c:v>3.5268917679789999E-2</c:v>
                </c:pt>
                <c:pt idx="3524">
                  <c:v>3.5355474799870001E-2</c:v>
                </c:pt>
                <c:pt idx="3525">
                  <c:v>3.5443529486659998E-2</c:v>
                </c:pt>
                <c:pt idx="3526">
                  <c:v>3.552957624197E-2</c:v>
                </c:pt>
                <c:pt idx="3527">
                  <c:v>3.56044434011E-2</c:v>
                </c:pt>
                <c:pt idx="3528">
                  <c:v>3.5664696246390001E-2</c:v>
                </c:pt>
                <c:pt idx="3529">
                  <c:v>3.5709340125319997E-2</c:v>
                </c:pt>
                <c:pt idx="3530">
                  <c:v>3.5747632384300003E-2</c:v>
                </c:pt>
                <c:pt idx="3531">
                  <c:v>3.5784170031550003E-2</c:v>
                </c:pt>
                <c:pt idx="3532">
                  <c:v>3.582051768899E-2</c:v>
                </c:pt>
                <c:pt idx="3533">
                  <c:v>3.5856332629920003E-2</c:v>
                </c:pt>
                <c:pt idx="3534">
                  <c:v>3.5905901342629998E-2</c:v>
                </c:pt>
                <c:pt idx="3535">
                  <c:v>3.5973105579609997E-2</c:v>
                </c:pt>
                <c:pt idx="3536">
                  <c:v>3.6058217287059997E-2</c:v>
                </c:pt>
                <c:pt idx="3537">
                  <c:v>3.6149270832539999E-2</c:v>
                </c:pt>
                <c:pt idx="3538">
                  <c:v>3.6238718777889999E-2</c:v>
                </c:pt>
                <c:pt idx="3539">
                  <c:v>3.6327559500930001E-2</c:v>
                </c:pt>
                <c:pt idx="3540">
                  <c:v>3.6415118724109997E-2</c:v>
                </c:pt>
                <c:pt idx="3541">
                  <c:v>3.6504115909340003E-2</c:v>
                </c:pt>
                <c:pt idx="3542">
                  <c:v>3.659349679947E-2</c:v>
                </c:pt>
                <c:pt idx="3543">
                  <c:v>3.6685187369589999E-2</c:v>
                </c:pt>
                <c:pt idx="3544">
                  <c:v>3.6762487143280002E-2</c:v>
                </c:pt>
                <c:pt idx="3545">
                  <c:v>3.6821007728579998E-2</c:v>
                </c:pt>
                <c:pt idx="3546">
                  <c:v>3.686074540019E-2</c:v>
                </c:pt>
                <c:pt idx="3547">
                  <c:v>3.6897942423820003E-2</c:v>
                </c:pt>
                <c:pt idx="3548">
                  <c:v>3.6932826042179998E-2</c:v>
                </c:pt>
                <c:pt idx="3549">
                  <c:v>3.6971997469659998E-2</c:v>
                </c:pt>
                <c:pt idx="3550">
                  <c:v>3.7014406174419999E-2</c:v>
                </c:pt>
                <c:pt idx="3551">
                  <c:v>3.7065897136930002E-2</c:v>
                </c:pt>
                <c:pt idx="3552">
                  <c:v>3.7137813866139999E-2</c:v>
                </c:pt>
                <c:pt idx="3553">
                  <c:v>3.7222292274240003E-2</c:v>
                </c:pt>
                <c:pt idx="3554">
                  <c:v>3.7309590727090003E-2</c:v>
                </c:pt>
                <c:pt idx="3555">
                  <c:v>3.7398844957349998E-2</c:v>
                </c:pt>
                <c:pt idx="3556">
                  <c:v>3.7490133196119997E-2</c:v>
                </c:pt>
                <c:pt idx="3557">
                  <c:v>3.7578627467160002E-2</c:v>
                </c:pt>
                <c:pt idx="3558">
                  <c:v>3.766621649265E-2</c:v>
                </c:pt>
                <c:pt idx="3559">
                  <c:v>3.7753693759440002E-2</c:v>
                </c:pt>
                <c:pt idx="3560">
                  <c:v>3.7835653871300001E-2</c:v>
                </c:pt>
                <c:pt idx="3561">
                  <c:v>3.7912085652349999E-2</c:v>
                </c:pt>
                <c:pt idx="3562">
                  <c:v>3.7969786673780002E-2</c:v>
                </c:pt>
                <c:pt idx="3563">
                  <c:v>3.8011737167840003E-2</c:v>
                </c:pt>
                <c:pt idx="3564">
                  <c:v>3.805115073919E-2</c:v>
                </c:pt>
                <c:pt idx="3565">
                  <c:v>3.809348866343E-2</c:v>
                </c:pt>
                <c:pt idx="3566">
                  <c:v>3.8133800029749997E-2</c:v>
                </c:pt>
                <c:pt idx="3567">
                  <c:v>3.8184233009819997E-2</c:v>
                </c:pt>
                <c:pt idx="3568">
                  <c:v>3.8254220038649998E-2</c:v>
                </c:pt>
                <c:pt idx="3569">
                  <c:v>3.833945095539E-2</c:v>
                </c:pt>
                <c:pt idx="3570">
                  <c:v>3.8435325026510002E-2</c:v>
                </c:pt>
                <c:pt idx="3571">
                  <c:v>3.8527633994820003E-2</c:v>
                </c:pt>
                <c:pt idx="3572">
                  <c:v>3.8617700338359998E-2</c:v>
                </c:pt>
                <c:pt idx="3573">
                  <c:v>3.871148079634E-2</c:v>
                </c:pt>
                <c:pt idx="3574">
                  <c:v>3.8806386291980001E-2</c:v>
                </c:pt>
                <c:pt idx="3575">
                  <c:v>3.8895722478629997E-2</c:v>
                </c:pt>
                <c:pt idx="3576">
                  <c:v>3.8984369486569997E-2</c:v>
                </c:pt>
                <c:pt idx="3577">
                  <c:v>3.906651586294E-2</c:v>
                </c:pt>
                <c:pt idx="3578">
                  <c:v>3.9130330085750002E-2</c:v>
                </c:pt>
                <c:pt idx="3579">
                  <c:v>3.9176687598230002E-2</c:v>
                </c:pt>
                <c:pt idx="3580">
                  <c:v>3.9211723953489999E-2</c:v>
                </c:pt>
                <c:pt idx="3581">
                  <c:v>3.9245951920749998E-2</c:v>
                </c:pt>
                <c:pt idx="3582">
                  <c:v>3.9282724261280003E-2</c:v>
                </c:pt>
                <c:pt idx="3583">
                  <c:v>3.9320833981039999E-2</c:v>
                </c:pt>
                <c:pt idx="3584">
                  <c:v>3.9366602897639998E-2</c:v>
                </c:pt>
                <c:pt idx="3585">
                  <c:v>3.9439499378200002E-2</c:v>
                </c:pt>
                <c:pt idx="3586">
                  <c:v>3.95293533802E-2</c:v>
                </c:pt>
                <c:pt idx="3587">
                  <c:v>3.9620310068130001E-2</c:v>
                </c:pt>
                <c:pt idx="3588">
                  <c:v>3.9709150791170003E-2</c:v>
                </c:pt>
                <c:pt idx="3589">
                  <c:v>3.9800431579350003E-2</c:v>
                </c:pt>
                <c:pt idx="3590">
                  <c:v>3.9894044399259997E-2</c:v>
                </c:pt>
                <c:pt idx="3591">
                  <c:v>3.998780250549E-2</c:v>
                </c:pt>
                <c:pt idx="3592">
                  <c:v>4.0078617632389998E-2</c:v>
                </c:pt>
                <c:pt idx="3593">
                  <c:v>4.0168188512329998E-2</c:v>
                </c:pt>
                <c:pt idx="3594">
                  <c:v>4.0250435471529997E-2</c:v>
                </c:pt>
                <c:pt idx="3595">
                  <c:v>4.0307823568580002E-2</c:v>
                </c:pt>
                <c:pt idx="3596">
                  <c:v>4.0349643677470001E-2</c:v>
                </c:pt>
                <c:pt idx="3597">
                  <c:v>4.038743674755E-2</c:v>
                </c:pt>
                <c:pt idx="3598">
                  <c:v>4.0427763015029997E-2</c:v>
                </c:pt>
                <c:pt idx="3599">
                  <c:v>4.046848416328E-2</c:v>
                </c:pt>
                <c:pt idx="3600">
                  <c:v>4.0511611849069998E-2</c:v>
                </c:pt>
                <c:pt idx="3601">
                  <c:v>4.0563557296990002E-2</c:v>
                </c:pt>
                <c:pt idx="3602">
                  <c:v>4.0637899190190001E-2</c:v>
                </c:pt>
                <c:pt idx="3603">
                  <c:v>4.0728103369469998E-2</c:v>
                </c:pt>
                <c:pt idx="3604">
                  <c:v>4.0821000933650001E-2</c:v>
                </c:pt>
                <c:pt idx="3605">
                  <c:v>4.0915649384259997E-2</c:v>
                </c:pt>
                <c:pt idx="3606">
                  <c:v>4.1010010987520003E-2</c:v>
                </c:pt>
                <c:pt idx="3607">
                  <c:v>4.1104234755039999E-2</c:v>
                </c:pt>
                <c:pt idx="3608">
                  <c:v>4.1197821497919999E-2</c:v>
                </c:pt>
                <c:pt idx="3609">
                  <c:v>4.1290421038869998E-2</c:v>
                </c:pt>
                <c:pt idx="3610">
                  <c:v>4.1378904134040002E-2</c:v>
                </c:pt>
                <c:pt idx="3611">
                  <c:v>4.1459310799839999E-2</c:v>
                </c:pt>
                <c:pt idx="3612">
                  <c:v>4.1521180421109999E-2</c:v>
                </c:pt>
                <c:pt idx="3613">
                  <c:v>4.1564896702769999E-2</c:v>
                </c:pt>
                <c:pt idx="3614">
                  <c:v>4.160859063268E-2</c:v>
                </c:pt>
                <c:pt idx="3615">
                  <c:v>4.1648607701059999E-2</c:v>
                </c:pt>
                <c:pt idx="3616">
                  <c:v>4.1690357029440003E-2</c:v>
                </c:pt>
                <c:pt idx="3617">
                  <c:v>4.1795488446949997E-2</c:v>
                </c:pt>
                <c:pt idx="3618">
                  <c:v>4.2065482586619997E-2</c:v>
                </c:pt>
                <c:pt idx="3619">
                  <c:v>4.2921576648950001E-2</c:v>
                </c:pt>
                <c:pt idx="3620">
                  <c:v>4.3164119124409997E-2</c:v>
                </c:pt>
                <c:pt idx="3621">
                  <c:v>4.3276201933620001E-2</c:v>
                </c:pt>
                <c:pt idx="3622">
                  <c:v>4.3407149612900001E-2</c:v>
                </c:pt>
                <c:pt idx="3623">
                  <c:v>4.3593633919949998E-2</c:v>
                </c:pt>
                <c:pt idx="3624">
                  <c:v>4.3704502284530003E-2</c:v>
                </c:pt>
                <c:pt idx="3625">
                  <c:v>4.3933488428589997E-2</c:v>
                </c:pt>
                <c:pt idx="3626">
                  <c:v>4.4047709554429999E-2</c:v>
                </c:pt>
                <c:pt idx="3627">
                  <c:v>4.4165913015600002E-2</c:v>
                </c:pt>
                <c:pt idx="3628">
                  <c:v>4.4281374663110003E-2</c:v>
                </c:pt>
                <c:pt idx="3629">
                  <c:v>4.4398039579390002E-2</c:v>
                </c:pt>
                <c:pt idx="3630">
                  <c:v>4.4505413621660002E-2</c:v>
                </c:pt>
                <c:pt idx="3631">
                  <c:v>4.46006283164E-2</c:v>
                </c:pt>
                <c:pt idx="3632">
                  <c:v>4.4682137668129999E-2</c:v>
                </c:pt>
                <c:pt idx="3633">
                  <c:v>4.4759575277569998E-2</c:v>
                </c:pt>
                <c:pt idx="3634">
                  <c:v>4.4832207262519998E-2</c:v>
                </c:pt>
                <c:pt idx="3635">
                  <c:v>4.4905364513399999E-2</c:v>
                </c:pt>
                <c:pt idx="3636">
                  <c:v>4.4980436563490003E-2</c:v>
                </c:pt>
                <c:pt idx="3637">
                  <c:v>4.505956172943E-2</c:v>
                </c:pt>
                <c:pt idx="3638">
                  <c:v>4.5143444091080003E-2</c:v>
                </c:pt>
                <c:pt idx="3639">
                  <c:v>4.5243151485920001E-2</c:v>
                </c:pt>
                <c:pt idx="3640">
                  <c:v>4.5366816222669998E-2</c:v>
                </c:pt>
                <c:pt idx="3641">
                  <c:v>4.5502875000240001E-2</c:v>
                </c:pt>
                <c:pt idx="3642">
                  <c:v>4.5639544725419999E-2</c:v>
                </c:pt>
                <c:pt idx="3643">
                  <c:v>4.578082635999E-2</c:v>
                </c:pt>
                <c:pt idx="3644">
                  <c:v>4.5923929661510002E-2</c:v>
                </c:pt>
                <c:pt idx="3645">
                  <c:v>4.6068992465729999E-2</c:v>
                </c:pt>
                <c:pt idx="3646">
                  <c:v>4.6218235045669999E-2</c:v>
                </c:pt>
                <c:pt idx="3647">
                  <c:v>4.6366862952710003E-2</c:v>
                </c:pt>
                <c:pt idx="3648">
                  <c:v>4.6513490378859997E-2</c:v>
                </c:pt>
                <c:pt idx="3649">
                  <c:v>4.6652108430859998E-2</c:v>
                </c:pt>
                <c:pt idx="3650">
                  <c:v>4.6769984066490002E-2</c:v>
                </c:pt>
                <c:pt idx="3651">
                  <c:v>4.688082635403E-2</c:v>
                </c:pt>
                <c:pt idx="3652">
                  <c:v>4.6993885189289999E-2</c:v>
                </c:pt>
                <c:pt idx="3653">
                  <c:v>4.7105889767410002E-2</c:v>
                </c:pt>
                <c:pt idx="3654">
                  <c:v>4.7221913933749998E-2</c:v>
                </c:pt>
                <c:pt idx="3655">
                  <c:v>4.7340683639050002E-2</c:v>
                </c:pt>
                <c:pt idx="3656">
                  <c:v>4.7463472932579999E-2</c:v>
                </c:pt>
                <c:pt idx="3657">
                  <c:v>4.7590829432009998E-2</c:v>
                </c:pt>
                <c:pt idx="3658">
                  <c:v>4.7727636992929999E-2</c:v>
                </c:pt>
                <c:pt idx="3659">
                  <c:v>4.7883465886119997E-2</c:v>
                </c:pt>
                <c:pt idx="3660">
                  <c:v>4.8052877187729999E-2</c:v>
                </c:pt>
                <c:pt idx="3661">
                  <c:v>4.8229027539490002E-2</c:v>
                </c:pt>
                <c:pt idx="3662">
                  <c:v>4.8408277332779998E-2</c:v>
                </c:pt>
                <c:pt idx="3663">
                  <c:v>4.8588685691359997E-2</c:v>
                </c:pt>
                <c:pt idx="3664">
                  <c:v>4.876621440053E-2</c:v>
                </c:pt>
                <c:pt idx="3665">
                  <c:v>4.8942737281320002E-2</c:v>
                </c:pt>
                <c:pt idx="3666">
                  <c:v>4.9115281552080003E-2</c:v>
                </c:pt>
                <c:pt idx="3667">
                  <c:v>4.928302392364E-2</c:v>
                </c:pt>
                <c:pt idx="3668">
                  <c:v>4.9441814422610003E-2</c:v>
                </c:pt>
                <c:pt idx="3669">
                  <c:v>4.9575224518779999E-2</c:v>
                </c:pt>
                <c:pt idx="3670">
                  <c:v>4.9694605171679999E-2</c:v>
                </c:pt>
                <c:pt idx="3671">
                  <c:v>4.9803584814069997E-2</c:v>
                </c:pt>
                <c:pt idx="3672">
                  <c:v>4.9908179789780002E-2</c:v>
                </c:pt>
                <c:pt idx="3673">
                  <c:v>5.0010230392220002E-2</c:v>
                </c:pt>
                <c:pt idx="3674">
                  <c:v>5.010809749365E-2</c:v>
                </c:pt>
                <c:pt idx="3675">
                  <c:v>5.0204053521160003E-2</c:v>
                </c:pt>
                <c:pt idx="3676">
                  <c:v>5.029786005616E-2</c:v>
                </c:pt>
                <c:pt idx="3677">
                  <c:v>5.0400495529170003E-2</c:v>
                </c:pt>
                <c:pt idx="3678">
                  <c:v>5.0518743693829998E-2</c:v>
                </c:pt>
                <c:pt idx="3679">
                  <c:v>5.0661582499740003E-2</c:v>
                </c:pt>
                <c:pt idx="3680">
                  <c:v>5.0817273557189999E-2</c:v>
                </c:pt>
                <c:pt idx="3681">
                  <c:v>5.0973482429979997E-2</c:v>
                </c:pt>
                <c:pt idx="3682">
                  <c:v>5.112880840898E-2</c:v>
                </c:pt>
                <c:pt idx="3683">
                  <c:v>5.1282726228239997E-2</c:v>
                </c:pt>
                <c:pt idx="3684">
                  <c:v>5.1440767943860002E-2</c:v>
                </c:pt>
                <c:pt idx="3685">
                  <c:v>5.1599968224759998E-2</c:v>
                </c:pt>
                <c:pt idx="3686">
                  <c:v>5.1756732165809997E-2</c:v>
                </c:pt>
                <c:pt idx="3687">
                  <c:v>5.1903575658800001E-2</c:v>
                </c:pt>
                <c:pt idx="3688">
                  <c:v>5.203489586711E-2</c:v>
                </c:pt>
                <c:pt idx="3689">
                  <c:v>5.2138037979599997E-2</c:v>
                </c:pt>
                <c:pt idx="3690">
                  <c:v>5.22283166647E-2</c:v>
                </c:pt>
                <c:pt idx="3691">
                  <c:v>5.2313521504400003E-2</c:v>
                </c:pt>
                <c:pt idx="3692">
                  <c:v>5.2399475127460002E-2</c:v>
                </c:pt>
                <c:pt idx="3693">
                  <c:v>5.2481707185509999E-2</c:v>
                </c:pt>
                <c:pt idx="3694">
                  <c:v>5.2565827965739997E-2</c:v>
                </c:pt>
                <c:pt idx="3695">
                  <c:v>5.2660126239060003E-2</c:v>
                </c:pt>
                <c:pt idx="3696">
                  <c:v>5.2776616066689999E-2</c:v>
                </c:pt>
                <c:pt idx="3697">
                  <c:v>5.290144681931E-2</c:v>
                </c:pt>
                <c:pt idx="3698">
                  <c:v>5.3025871515270002E-2</c:v>
                </c:pt>
                <c:pt idx="3699">
                  <c:v>5.3148053586479997E-2</c:v>
                </c:pt>
                <c:pt idx="3700">
                  <c:v>5.3267531096939998E-2</c:v>
                </c:pt>
                <c:pt idx="3701">
                  <c:v>5.3388718515629999E-2</c:v>
                </c:pt>
                <c:pt idx="3702">
                  <c:v>5.3502805531019999E-2</c:v>
                </c:pt>
                <c:pt idx="3703">
                  <c:v>5.3616404533389998E-2</c:v>
                </c:pt>
                <c:pt idx="3704">
                  <c:v>5.3722843527789998E-2</c:v>
                </c:pt>
                <c:pt idx="3705">
                  <c:v>5.381245911121E-2</c:v>
                </c:pt>
                <c:pt idx="3706">
                  <c:v>5.3882088512180001E-2</c:v>
                </c:pt>
                <c:pt idx="3707">
                  <c:v>5.3940698504449998E-2</c:v>
                </c:pt>
                <c:pt idx="3708">
                  <c:v>5.3995478898289997E-2</c:v>
                </c:pt>
                <c:pt idx="3709">
                  <c:v>5.4051518440250003E-2</c:v>
                </c:pt>
                <c:pt idx="3710">
                  <c:v>5.4111290723089997E-2</c:v>
                </c:pt>
                <c:pt idx="3711">
                  <c:v>5.4178334772590001E-2</c:v>
                </c:pt>
                <c:pt idx="3712">
                  <c:v>5.4273407906289997E-2</c:v>
                </c:pt>
                <c:pt idx="3713">
                  <c:v>5.4384399205449997E-2</c:v>
                </c:pt>
                <c:pt idx="3714">
                  <c:v>5.4500181227919997E-2</c:v>
                </c:pt>
                <c:pt idx="3715">
                  <c:v>5.4618488997220001E-2</c:v>
                </c:pt>
                <c:pt idx="3716">
                  <c:v>5.4731450974939998E-2</c:v>
                </c:pt>
                <c:pt idx="3717">
                  <c:v>5.4843906313180001E-2</c:v>
                </c:pt>
                <c:pt idx="3718">
                  <c:v>5.4956737905740002E-2</c:v>
                </c:pt>
                <c:pt idx="3719">
                  <c:v>5.5071424692869998E-2</c:v>
                </c:pt>
                <c:pt idx="3720">
                  <c:v>5.5180106312039998E-2</c:v>
                </c:pt>
                <c:pt idx="3721">
                  <c:v>5.5279873311519998E-2</c:v>
                </c:pt>
                <c:pt idx="3722">
                  <c:v>5.5355954915290002E-2</c:v>
                </c:pt>
                <c:pt idx="3723">
                  <c:v>5.54176941514E-2</c:v>
                </c:pt>
                <c:pt idx="3724">
                  <c:v>5.5477686226369997E-2</c:v>
                </c:pt>
                <c:pt idx="3725">
                  <c:v>5.553662776947E-2</c:v>
                </c:pt>
                <c:pt idx="3726">
                  <c:v>5.5596809834240001E-2</c:v>
                </c:pt>
                <c:pt idx="3727">
                  <c:v>5.5665068328380002E-2</c:v>
                </c:pt>
                <c:pt idx="3728">
                  <c:v>5.5743552744390003E-2</c:v>
                </c:pt>
                <c:pt idx="3729">
                  <c:v>5.5844612419610001E-2</c:v>
                </c:pt>
                <c:pt idx="3730">
                  <c:v>5.596116930246E-2</c:v>
                </c:pt>
                <c:pt idx="3731">
                  <c:v>5.6083455681800003E-2</c:v>
                </c:pt>
                <c:pt idx="3732">
                  <c:v>5.62031455338E-2</c:v>
                </c:pt>
                <c:pt idx="3733">
                  <c:v>5.6324519217009997E-2</c:v>
                </c:pt>
                <c:pt idx="3734">
                  <c:v>5.644328147173E-2</c:v>
                </c:pt>
                <c:pt idx="3735">
                  <c:v>5.6565102189780003E-2</c:v>
                </c:pt>
                <c:pt idx="3736">
                  <c:v>5.6687466800210001E-2</c:v>
                </c:pt>
                <c:pt idx="3737">
                  <c:v>5.6804742664100003E-2</c:v>
                </c:pt>
                <c:pt idx="3738">
                  <c:v>5.691148340702E-2</c:v>
                </c:pt>
                <c:pt idx="3739">
                  <c:v>5.699657276273E-2</c:v>
                </c:pt>
                <c:pt idx="3740">
                  <c:v>5.7067994028330002E-2</c:v>
                </c:pt>
                <c:pt idx="3741">
                  <c:v>5.7134125381709998E-2</c:v>
                </c:pt>
                <c:pt idx="3742">
                  <c:v>5.7206768542529998E-2</c:v>
                </c:pt>
                <c:pt idx="3743">
                  <c:v>5.727416649461E-2</c:v>
                </c:pt>
                <c:pt idx="3744">
                  <c:v>5.7343874126669997E-2</c:v>
                </c:pt>
                <c:pt idx="3745">
                  <c:v>5.74202761054E-2</c:v>
                </c:pt>
                <c:pt idx="3746">
                  <c:v>5.7516511529680001E-2</c:v>
                </c:pt>
                <c:pt idx="3747">
                  <c:v>5.7629507035019997E-2</c:v>
                </c:pt>
                <c:pt idx="3748">
                  <c:v>5.7752504944799998E-2</c:v>
                </c:pt>
                <c:pt idx="3749">
                  <c:v>5.7873588055369997E-2</c:v>
                </c:pt>
                <c:pt idx="3750">
                  <c:v>5.7996217161419998E-2</c:v>
                </c:pt>
                <c:pt idx="3751">
                  <c:v>5.8116782456640002E-2</c:v>
                </c:pt>
                <c:pt idx="3752">
                  <c:v>5.8234859257940003E-2</c:v>
                </c:pt>
                <c:pt idx="3753">
                  <c:v>5.8354362845419998E-2</c:v>
                </c:pt>
                <c:pt idx="3754">
                  <c:v>5.8471888303760003E-2</c:v>
                </c:pt>
                <c:pt idx="3755">
                  <c:v>5.8580759912729999E-2</c:v>
                </c:pt>
                <c:pt idx="3756">
                  <c:v>5.8668445795769998E-2</c:v>
                </c:pt>
                <c:pt idx="3757">
                  <c:v>5.8738492429259999E-2</c:v>
                </c:pt>
                <c:pt idx="3758">
                  <c:v>5.8796778321269998E-2</c:v>
                </c:pt>
                <c:pt idx="3759">
                  <c:v>5.8858603239060003E-2</c:v>
                </c:pt>
                <c:pt idx="3760">
                  <c:v>5.891764163971E-2</c:v>
                </c:pt>
                <c:pt idx="3761">
                  <c:v>5.8978945016859997E-2</c:v>
                </c:pt>
                <c:pt idx="3762">
                  <c:v>5.9046700596809998E-2</c:v>
                </c:pt>
                <c:pt idx="3763">
                  <c:v>5.9136983007190003E-2</c:v>
                </c:pt>
                <c:pt idx="3764">
                  <c:v>5.9239912778140003E-2</c:v>
                </c:pt>
                <c:pt idx="3765">
                  <c:v>5.9349015355110002E-2</c:v>
                </c:pt>
                <c:pt idx="3766">
                  <c:v>5.945808440447E-2</c:v>
                </c:pt>
                <c:pt idx="3767">
                  <c:v>5.9565253555769998E-2</c:v>
                </c:pt>
                <c:pt idx="3768">
                  <c:v>5.9671472758050001E-2</c:v>
                </c:pt>
                <c:pt idx="3769">
                  <c:v>5.977483093739E-2</c:v>
                </c:pt>
                <c:pt idx="3770">
                  <c:v>5.9876572340730003E-2</c:v>
                </c:pt>
                <c:pt idx="3771">
                  <c:v>5.9977136552330002E-2</c:v>
                </c:pt>
                <c:pt idx="3772">
                  <c:v>6.0069624334569999E-2</c:v>
                </c:pt>
                <c:pt idx="3773">
                  <c:v>6.0138206928969998E-2</c:v>
                </c:pt>
                <c:pt idx="3774">
                  <c:v>6.0190174728630003E-2</c:v>
                </c:pt>
                <c:pt idx="3775">
                  <c:v>6.0235835611819999E-2</c:v>
                </c:pt>
                <c:pt idx="3776">
                  <c:v>6.0279682278630002E-2</c:v>
                </c:pt>
                <c:pt idx="3777">
                  <c:v>6.0325507074590001E-2</c:v>
                </c:pt>
                <c:pt idx="3778">
                  <c:v>6.0376994311809998E-2</c:v>
                </c:pt>
                <c:pt idx="3779">
                  <c:v>6.0446422547099997E-2</c:v>
                </c:pt>
                <c:pt idx="3780">
                  <c:v>6.0533560812470001E-2</c:v>
                </c:pt>
                <c:pt idx="3781">
                  <c:v>6.0629352927210001E-2</c:v>
                </c:pt>
                <c:pt idx="3782">
                  <c:v>6.0721810907129997E-2</c:v>
                </c:pt>
                <c:pt idx="3783">
                  <c:v>6.081237271428E-2</c:v>
                </c:pt>
                <c:pt idx="3784">
                  <c:v>6.0906182974580003E-2</c:v>
                </c:pt>
                <c:pt idx="3785">
                  <c:v>6.0999378561969998E-2</c:v>
                </c:pt>
                <c:pt idx="3786">
                  <c:v>6.1091601848599998E-2</c:v>
                </c:pt>
                <c:pt idx="3787">
                  <c:v>6.1177179217339998E-2</c:v>
                </c:pt>
                <c:pt idx="3788">
                  <c:v>6.1257660388950003E-2</c:v>
                </c:pt>
                <c:pt idx="3789">
                  <c:v>6.1318468302489999E-2</c:v>
                </c:pt>
                <c:pt idx="3790">
                  <c:v>6.1361026018860003E-2</c:v>
                </c:pt>
                <c:pt idx="3791">
                  <c:v>6.1393246054649998E-2</c:v>
                </c:pt>
                <c:pt idx="3792">
                  <c:v>6.1427105218169999E-2</c:v>
                </c:pt>
                <c:pt idx="3793">
                  <c:v>6.1460953205819999E-2</c:v>
                </c:pt>
                <c:pt idx="3794">
                  <c:v>6.1495549976830002E-2</c:v>
                </c:pt>
                <c:pt idx="3795">
                  <c:v>6.1533778905870001E-2</c:v>
                </c:pt>
                <c:pt idx="3796">
                  <c:v>6.1586212366819999E-2</c:v>
                </c:pt>
                <c:pt idx="3797">
                  <c:v>6.1659500002860003E-2</c:v>
                </c:pt>
                <c:pt idx="3798">
                  <c:v>6.1746243387460001E-2</c:v>
                </c:pt>
                <c:pt idx="3799">
                  <c:v>6.1829123646020001E-2</c:v>
                </c:pt>
                <c:pt idx="3800">
                  <c:v>6.1911866068839999E-2</c:v>
                </c:pt>
                <c:pt idx="3801">
                  <c:v>6.1993394047019999E-2</c:v>
                </c:pt>
                <c:pt idx="3802">
                  <c:v>6.2073249369860001E-2</c:v>
                </c:pt>
                <c:pt idx="3803">
                  <c:v>6.2152538448570001E-2</c:v>
                </c:pt>
                <c:pt idx="3804">
                  <c:v>6.2227830290790001E-2</c:v>
                </c:pt>
                <c:pt idx="3805">
                  <c:v>6.2297258526089999E-2</c:v>
                </c:pt>
                <c:pt idx="3806">
                  <c:v>6.2355551868679998E-2</c:v>
                </c:pt>
                <c:pt idx="3807">
                  <c:v>6.2394104897980002E-2</c:v>
                </c:pt>
                <c:pt idx="3808">
                  <c:v>6.2415037304160002E-2</c:v>
                </c:pt>
                <c:pt idx="3809">
                  <c:v>6.2436852604150002E-2</c:v>
                </c:pt>
                <c:pt idx="3810">
                  <c:v>6.245946511626E-2</c:v>
                </c:pt>
                <c:pt idx="3811">
                  <c:v>6.2484920024870001E-2</c:v>
                </c:pt>
                <c:pt idx="3812">
                  <c:v>6.2507785856719997E-2</c:v>
                </c:pt>
                <c:pt idx="3813">
                  <c:v>6.2544129788880007E-2</c:v>
                </c:pt>
                <c:pt idx="3814">
                  <c:v>6.2598958611489994E-2</c:v>
                </c:pt>
                <c:pt idx="3815">
                  <c:v>6.2668174505230004E-2</c:v>
                </c:pt>
                <c:pt idx="3816">
                  <c:v>6.2741890549660007E-2</c:v>
                </c:pt>
                <c:pt idx="3817">
                  <c:v>6.28145262599E-2</c:v>
                </c:pt>
                <c:pt idx="3818">
                  <c:v>6.2890924513339996E-2</c:v>
                </c:pt>
                <c:pt idx="3819">
                  <c:v>6.2969602644440001E-2</c:v>
                </c:pt>
                <c:pt idx="3820">
                  <c:v>6.304483860731E-2</c:v>
                </c:pt>
                <c:pt idx="3821">
                  <c:v>6.3119225203990006E-2</c:v>
                </c:pt>
                <c:pt idx="3822">
                  <c:v>6.3196554780010003E-2</c:v>
                </c:pt>
                <c:pt idx="3823">
                  <c:v>6.3261292874809999E-2</c:v>
                </c:pt>
                <c:pt idx="3824">
                  <c:v>6.3305884599689999E-2</c:v>
                </c:pt>
                <c:pt idx="3825">
                  <c:v>6.3337638974189994E-2</c:v>
                </c:pt>
                <c:pt idx="3826">
                  <c:v>6.3362225890159996E-2</c:v>
                </c:pt>
                <c:pt idx="3827">
                  <c:v>6.3388064503670002E-2</c:v>
                </c:pt>
                <c:pt idx="3828">
                  <c:v>6.3411399722099998E-2</c:v>
                </c:pt>
                <c:pt idx="3829">
                  <c:v>6.3434332609179994E-2</c:v>
                </c:pt>
                <c:pt idx="3830">
                  <c:v>6.345825642347E-2</c:v>
                </c:pt>
                <c:pt idx="3831">
                  <c:v>6.3479870557790002E-2</c:v>
                </c:pt>
                <c:pt idx="3832">
                  <c:v>6.3504360616209996E-2</c:v>
                </c:pt>
                <c:pt idx="3833">
                  <c:v>6.3544869422910003E-2</c:v>
                </c:pt>
                <c:pt idx="3834">
                  <c:v>6.3598655164240001E-2</c:v>
                </c:pt>
                <c:pt idx="3835">
                  <c:v>6.3665024936199993E-2</c:v>
                </c:pt>
                <c:pt idx="3836">
                  <c:v>6.3739322125910006E-2</c:v>
                </c:pt>
                <c:pt idx="3837">
                  <c:v>6.3811965286729999E-2</c:v>
                </c:pt>
                <c:pt idx="3838">
                  <c:v>6.3887119293210004E-2</c:v>
                </c:pt>
                <c:pt idx="3839">
                  <c:v>6.3962347805500003E-2</c:v>
                </c:pt>
                <c:pt idx="3840">
                  <c:v>6.4035423099989996E-2</c:v>
                </c:pt>
                <c:pt idx="3841">
                  <c:v>6.4109407365320004E-2</c:v>
                </c:pt>
                <c:pt idx="3842">
                  <c:v>6.4179331064219997E-2</c:v>
                </c:pt>
                <c:pt idx="3843">
                  <c:v>6.4233310520649997E-2</c:v>
                </c:pt>
                <c:pt idx="3844">
                  <c:v>6.4275771379470006E-2</c:v>
                </c:pt>
                <c:pt idx="3845">
                  <c:v>6.4305149018759999E-2</c:v>
                </c:pt>
                <c:pt idx="3846">
                  <c:v>6.4323544502259994E-2</c:v>
                </c:pt>
                <c:pt idx="3847">
                  <c:v>6.4342647790909993E-2</c:v>
                </c:pt>
                <c:pt idx="3848">
                  <c:v>6.4360499382020001E-2</c:v>
                </c:pt>
                <c:pt idx="3849">
                  <c:v>6.4377330243590006E-2</c:v>
                </c:pt>
                <c:pt idx="3850">
                  <c:v>6.4395390450949996E-2</c:v>
                </c:pt>
                <c:pt idx="3851">
                  <c:v>6.4415417611599995E-2</c:v>
                </c:pt>
                <c:pt idx="3852">
                  <c:v>6.4448066055769998E-2</c:v>
                </c:pt>
                <c:pt idx="3853">
                  <c:v>6.449855864048E-2</c:v>
                </c:pt>
                <c:pt idx="3854">
                  <c:v>6.4563430845739997E-2</c:v>
                </c:pt>
                <c:pt idx="3855">
                  <c:v>6.4627707004550006E-2</c:v>
                </c:pt>
                <c:pt idx="3856">
                  <c:v>6.4694941043849999E-2</c:v>
                </c:pt>
                <c:pt idx="3857">
                  <c:v>6.4762577414509997E-2</c:v>
                </c:pt>
                <c:pt idx="3858">
                  <c:v>6.4830109477040002E-2</c:v>
                </c:pt>
                <c:pt idx="3859">
                  <c:v>6.4893722534180007E-2</c:v>
                </c:pt>
                <c:pt idx="3860">
                  <c:v>6.4959548413749998E-2</c:v>
                </c:pt>
                <c:pt idx="3861">
                  <c:v>6.5019994974140002E-2</c:v>
                </c:pt>
                <c:pt idx="3862">
                  <c:v>6.5066501498220006E-2</c:v>
                </c:pt>
                <c:pt idx="3863">
                  <c:v>6.5094180405140006E-2</c:v>
                </c:pt>
                <c:pt idx="3864">
                  <c:v>6.5106779336930001E-2</c:v>
                </c:pt>
                <c:pt idx="3865">
                  <c:v>6.5118975937369997E-2</c:v>
                </c:pt>
                <c:pt idx="3866">
                  <c:v>6.5129011869430001E-2</c:v>
                </c:pt>
                <c:pt idx="3867">
                  <c:v>6.5139330923560002E-2</c:v>
                </c:pt>
                <c:pt idx="3868">
                  <c:v>6.5147981047630005E-2</c:v>
                </c:pt>
                <c:pt idx="3869">
                  <c:v>6.516099721193E-2</c:v>
                </c:pt>
                <c:pt idx="3870">
                  <c:v>6.5185360610490004E-2</c:v>
                </c:pt>
                <c:pt idx="3871">
                  <c:v>6.5226271748539996E-2</c:v>
                </c:pt>
                <c:pt idx="3872">
                  <c:v>6.5285034477710002E-2</c:v>
                </c:pt>
                <c:pt idx="3873">
                  <c:v>6.5348848700520004E-2</c:v>
                </c:pt>
                <c:pt idx="3874">
                  <c:v>6.541137397289E-2</c:v>
                </c:pt>
                <c:pt idx="3875">
                  <c:v>6.5473623573780004E-2</c:v>
                </c:pt>
                <c:pt idx="3876">
                  <c:v>6.5534286201000005E-2</c:v>
                </c:pt>
                <c:pt idx="3877">
                  <c:v>6.5594941377640006E-2</c:v>
                </c:pt>
                <c:pt idx="3878">
                  <c:v>6.5654888749119997E-2</c:v>
                </c:pt>
                <c:pt idx="3879">
                  <c:v>6.5711580216880006E-2</c:v>
                </c:pt>
                <c:pt idx="3880">
                  <c:v>6.5755605697630004E-2</c:v>
                </c:pt>
                <c:pt idx="3881">
                  <c:v>6.5784335136409994E-2</c:v>
                </c:pt>
                <c:pt idx="3882">
                  <c:v>6.5794505178929999E-2</c:v>
                </c:pt>
                <c:pt idx="3883">
                  <c:v>6.5798044204709999E-2</c:v>
                </c:pt>
                <c:pt idx="3884">
                  <c:v>6.5804071724409996E-2</c:v>
                </c:pt>
                <c:pt idx="3885">
                  <c:v>6.5808728337289998E-2</c:v>
                </c:pt>
                <c:pt idx="3886">
                  <c:v>6.5813139081000005E-2</c:v>
                </c:pt>
                <c:pt idx="3887">
                  <c:v>6.5821371972559994E-2</c:v>
                </c:pt>
                <c:pt idx="3888">
                  <c:v>6.5843313932420003E-2</c:v>
                </c:pt>
                <c:pt idx="3889">
                  <c:v>6.5883971750739997E-2</c:v>
                </c:pt>
                <c:pt idx="3890">
                  <c:v>6.5938748419280005E-2</c:v>
                </c:pt>
                <c:pt idx="3891">
                  <c:v>6.5995633602140003E-2</c:v>
                </c:pt>
                <c:pt idx="3892">
                  <c:v>6.6051907837389998E-2</c:v>
                </c:pt>
                <c:pt idx="3893">
                  <c:v>6.6109590232369994E-2</c:v>
                </c:pt>
                <c:pt idx="3894">
                  <c:v>6.6164031624789996E-2</c:v>
                </c:pt>
                <c:pt idx="3895">
                  <c:v>6.6215775907040003E-2</c:v>
                </c:pt>
                <c:pt idx="3896">
                  <c:v>6.6269241273400004E-2</c:v>
                </c:pt>
                <c:pt idx="3897">
                  <c:v>6.6317372024060003E-2</c:v>
                </c:pt>
                <c:pt idx="3898">
                  <c:v>6.6353149712089998E-2</c:v>
                </c:pt>
                <c:pt idx="3899">
                  <c:v>6.6371336579319998E-2</c:v>
                </c:pt>
                <c:pt idx="3900">
                  <c:v>6.6374182701109993E-2</c:v>
                </c:pt>
                <c:pt idx="3901">
                  <c:v>6.637194007635E-2</c:v>
                </c:pt>
                <c:pt idx="3902">
                  <c:v>6.6370472311970005E-2</c:v>
                </c:pt>
                <c:pt idx="3903">
                  <c:v>6.6368043422700002E-2</c:v>
                </c:pt>
                <c:pt idx="3904">
                  <c:v>6.6371455788610006E-2</c:v>
                </c:pt>
                <c:pt idx="3905">
                  <c:v>6.639594584703E-2</c:v>
                </c:pt>
                <c:pt idx="3906">
                  <c:v>6.6439941525459997E-2</c:v>
                </c:pt>
                <c:pt idx="3907">
                  <c:v>6.6491954028609995E-2</c:v>
                </c:pt>
                <c:pt idx="3908">
                  <c:v>6.6545665264129999E-2</c:v>
                </c:pt>
                <c:pt idx="3909">
                  <c:v>6.659695506096E-2</c:v>
                </c:pt>
                <c:pt idx="3910">
                  <c:v>6.6647715866570006E-2</c:v>
                </c:pt>
                <c:pt idx="3911">
                  <c:v>6.6699557006360002E-2</c:v>
                </c:pt>
                <c:pt idx="3912">
                  <c:v>6.6751167178149995E-2</c:v>
                </c:pt>
                <c:pt idx="3913">
                  <c:v>6.6802196204660005E-2</c:v>
                </c:pt>
                <c:pt idx="3914">
                  <c:v>6.6848136484619999E-2</c:v>
                </c:pt>
                <c:pt idx="3915">
                  <c:v>6.6876545548439997E-2</c:v>
                </c:pt>
                <c:pt idx="3916">
                  <c:v>6.6883653402330004E-2</c:v>
                </c:pt>
                <c:pt idx="3917">
                  <c:v>6.6883571445939996E-2</c:v>
                </c:pt>
                <c:pt idx="3918">
                  <c:v>6.6878639161589995E-2</c:v>
                </c:pt>
                <c:pt idx="3919">
                  <c:v>6.6876873373989995E-2</c:v>
                </c:pt>
                <c:pt idx="3920">
                  <c:v>6.6875495016570002E-2</c:v>
                </c:pt>
                <c:pt idx="3921">
                  <c:v>6.6884674131870006E-2</c:v>
                </c:pt>
                <c:pt idx="3922">
                  <c:v>6.6907316446300005E-2</c:v>
                </c:pt>
                <c:pt idx="3923">
                  <c:v>6.6951282322410002E-2</c:v>
                </c:pt>
                <c:pt idx="3924">
                  <c:v>6.7001581192020002E-2</c:v>
                </c:pt>
                <c:pt idx="3925">
                  <c:v>6.704998016357E-2</c:v>
                </c:pt>
                <c:pt idx="3926">
                  <c:v>6.7103594541550002E-2</c:v>
                </c:pt>
                <c:pt idx="3927">
                  <c:v>6.7152336239809998E-2</c:v>
                </c:pt>
                <c:pt idx="3928">
                  <c:v>6.7203737795349994E-2</c:v>
                </c:pt>
                <c:pt idx="3929">
                  <c:v>6.7253179848190001E-2</c:v>
                </c:pt>
                <c:pt idx="3930">
                  <c:v>6.7303217947479996E-2</c:v>
                </c:pt>
                <c:pt idx="3931">
                  <c:v>6.7344643175600002E-2</c:v>
                </c:pt>
                <c:pt idx="3932">
                  <c:v>6.7370653152469998E-2</c:v>
                </c:pt>
                <c:pt idx="3933">
                  <c:v>6.7375086247920005E-2</c:v>
                </c:pt>
                <c:pt idx="3934">
                  <c:v>6.7373625934119996E-2</c:v>
                </c:pt>
                <c:pt idx="3935">
                  <c:v>6.7369505763049994E-2</c:v>
                </c:pt>
                <c:pt idx="3936">
                  <c:v>6.7361265420910005E-2</c:v>
                </c:pt>
                <c:pt idx="3937">
                  <c:v>6.7355901002879998E-2</c:v>
                </c:pt>
                <c:pt idx="3938">
                  <c:v>6.7356899380679999E-2</c:v>
                </c:pt>
                <c:pt idx="3939">
                  <c:v>6.7365765571590006E-2</c:v>
                </c:pt>
                <c:pt idx="3940">
                  <c:v>6.7394301295279999E-2</c:v>
                </c:pt>
                <c:pt idx="3941">
                  <c:v>6.7435763776300006E-2</c:v>
                </c:pt>
                <c:pt idx="3942">
                  <c:v>6.7486554384229999E-2</c:v>
                </c:pt>
                <c:pt idx="3943">
                  <c:v>6.7537598311899996E-2</c:v>
                </c:pt>
                <c:pt idx="3944">
                  <c:v>6.7586638033390004E-2</c:v>
                </c:pt>
                <c:pt idx="3945">
                  <c:v>6.7639566957949995E-2</c:v>
                </c:pt>
                <c:pt idx="3946">
                  <c:v>6.7690946161750004E-2</c:v>
                </c:pt>
                <c:pt idx="3947">
                  <c:v>6.7741587758059996E-2</c:v>
                </c:pt>
                <c:pt idx="3948">
                  <c:v>6.7786380648610006E-2</c:v>
                </c:pt>
                <c:pt idx="3949">
                  <c:v>6.7823521792890001E-2</c:v>
                </c:pt>
                <c:pt idx="3950">
                  <c:v>6.7839644849299996E-2</c:v>
                </c:pt>
                <c:pt idx="3951">
                  <c:v>6.7841768264769994E-2</c:v>
                </c:pt>
                <c:pt idx="3952">
                  <c:v>6.7836709320549998E-2</c:v>
                </c:pt>
                <c:pt idx="3953">
                  <c:v>6.7832402884959994E-2</c:v>
                </c:pt>
                <c:pt idx="3954">
                  <c:v>6.7825540900230005E-2</c:v>
                </c:pt>
                <c:pt idx="3955">
                  <c:v>6.7817181348800007E-2</c:v>
                </c:pt>
                <c:pt idx="3956">
                  <c:v>6.7816562950610004E-2</c:v>
                </c:pt>
                <c:pt idx="3957">
                  <c:v>6.7831397056580006E-2</c:v>
                </c:pt>
                <c:pt idx="3958">
                  <c:v>6.7858025431629998E-2</c:v>
                </c:pt>
                <c:pt idx="3959">
                  <c:v>6.7900039255620007E-2</c:v>
                </c:pt>
                <c:pt idx="3960">
                  <c:v>6.7948713898660001E-2</c:v>
                </c:pt>
                <c:pt idx="3961">
                  <c:v>6.7994616925719994E-2</c:v>
                </c:pt>
                <c:pt idx="3962">
                  <c:v>6.8041324615480001E-2</c:v>
                </c:pt>
                <c:pt idx="3963">
                  <c:v>6.8087071180340006E-2</c:v>
                </c:pt>
                <c:pt idx="3964">
                  <c:v>6.8136259913439995E-2</c:v>
                </c:pt>
                <c:pt idx="3965">
                  <c:v>6.8183772265910006E-2</c:v>
                </c:pt>
                <c:pt idx="3966">
                  <c:v>6.8227805197240005E-2</c:v>
                </c:pt>
                <c:pt idx="3967">
                  <c:v>6.8254567682740006E-2</c:v>
                </c:pt>
                <c:pt idx="3968">
                  <c:v>6.8266287446019994E-2</c:v>
                </c:pt>
                <c:pt idx="3969">
                  <c:v>6.8265922367569995E-2</c:v>
                </c:pt>
                <c:pt idx="3970">
                  <c:v>6.8260148167610002E-2</c:v>
                </c:pt>
                <c:pt idx="3971">
                  <c:v>6.8254083394999998E-2</c:v>
                </c:pt>
                <c:pt idx="3972">
                  <c:v>6.8246550858020005E-2</c:v>
                </c:pt>
                <c:pt idx="3973">
                  <c:v>6.8236812949180006E-2</c:v>
                </c:pt>
                <c:pt idx="3974">
                  <c:v>6.8232752382759998E-2</c:v>
                </c:pt>
                <c:pt idx="3975">
                  <c:v>6.8242341279979996E-2</c:v>
                </c:pt>
                <c:pt idx="3976">
                  <c:v>6.8271659314630001E-2</c:v>
                </c:pt>
                <c:pt idx="3977">
                  <c:v>6.8313382565980005E-2</c:v>
                </c:pt>
                <c:pt idx="3978">
                  <c:v>6.8361602723600007E-2</c:v>
                </c:pt>
                <c:pt idx="3979">
                  <c:v>6.84057623148E-2</c:v>
                </c:pt>
                <c:pt idx="3980">
                  <c:v>6.8450622260569999E-2</c:v>
                </c:pt>
                <c:pt idx="3981">
                  <c:v>6.849744915962E-2</c:v>
                </c:pt>
                <c:pt idx="3982">
                  <c:v>6.8544544279579997E-2</c:v>
                </c:pt>
                <c:pt idx="3983">
                  <c:v>6.8593993783000004E-2</c:v>
                </c:pt>
                <c:pt idx="3984">
                  <c:v>6.8636313080790004E-2</c:v>
                </c:pt>
                <c:pt idx="3985">
                  <c:v>6.8669080734250001E-2</c:v>
                </c:pt>
                <c:pt idx="3986">
                  <c:v>6.8677566945549995E-2</c:v>
                </c:pt>
                <c:pt idx="3987">
                  <c:v>6.867703050375E-2</c:v>
                </c:pt>
                <c:pt idx="3988">
                  <c:v>6.8672433495520005E-2</c:v>
                </c:pt>
                <c:pt idx="3989">
                  <c:v>6.866943091154E-2</c:v>
                </c:pt>
                <c:pt idx="3990">
                  <c:v>6.8655647337440007E-2</c:v>
                </c:pt>
                <c:pt idx="3991">
                  <c:v>6.8648718297479996E-2</c:v>
                </c:pt>
                <c:pt idx="3992">
                  <c:v>6.8664863705639997E-2</c:v>
                </c:pt>
                <c:pt idx="3993">
                  <c:v>6.8694241344930004E-2</c:v>
                </c:pt>
                <c:pt idx="3994">
                  <c:v>6.8789206445220005E-2</c:v>
                </c:pt>
                <c:pt idx="3995">
                  <c:v>6.8835310637949995E-2</c:v>
                </c:pt>
                <c:pt idx="3996">
                  <c:v>6.8925879895690004E-2</c:v>
                </c:pt>
                <c:pt idx="3997">
                  <c:v>6.8975463509560006E-2</c:v>
                </c:pt>
                <c:pt idx="3998">
                  <c:v>6.9062739610669999E-2</c:v>
                </c:pt>
                <c:pt idx="3999">
                  <c:v>6.909451633692E-2</c:v>
                </c:pt>
                <c:pt idx="4000">
                  <c:v>6.9078586995600003E-2</c:v>
                </c:pt>
                <c:pt idx="4001">
                  <c:v>6.9070346653459999E-2</c:v>
                </c:pt>
                <c:pt idx="4002">
                  <c:v>6.9052502512930006E-2</c:v>
                </c:pt>
                <c:pt idx="4003">
                  <c:v>6.9047741591930001E-2</c:v>
                </c:pt>
                <c:pt idx="4004">
                  <c:v>6.9107636809350004E-2</c:v>
                </c:pt>
                <c:pt idx="4005">
                  <c:v>6.9192908704280007E-2</c:v>
                </c:pt>
                <c:pt idx="4006">
                  <c:v>6.9282516837120001E-2</c:v>
                </c:pt>
                <c:pt idx="4007">
                  <c:v>6.9370985031129997E-2</c:v>
                </c:pt>
                <c:pt idx="4008">
                  <c:v>6.9445416331290005E-2</c:v>
                </c:pt>
                <c:pt idx="4009">
                  <c:v>6.9460764527320001E-2</c:v>
                </c:pt>
                <c:pt idx="4010">
                  <c:v>6.9446943700310002E-2</c:v>
                </c:pt>
                <c:pt idx="4011">
                  <c:v>6.9427363574499995E-2</c:v>
                </c:pt>
                <c:pt idx="4012">
                  <c:v>6.9419346749779995E-2</c:v>
                </c:pt>
                <c:pt idx="4013">
                  <c:v>6.9464512169360004E-2</c:v>
                </c:pt>
                <c:pt idx="4014">
                  <c:v>6.9547839462759997E-2</c:v>
                </c:pt>
                <c:pt idx="4015">
                  <c:v>6.9634407758710007E-2</c:v>
                </c:pt>
                <c:pt idx="4016">
                  <c:v>6.9720581173899995E-2</c:v>
                </c:pt>
                <c:pt idx="4017">
                  <c:v>6.9798439741129994E-2</c:v>
                </c:pt>
                <c:pt idx="4018">
                  <c:v>6.9818578660490002E-2</c:v>
                </c:pt>
                <c:pt idx="4019">
                  <c:v>6.9794848561289993E-2</c:v>
                </c:pt>
                <c:pt idx="4020">
                  <c:v>6.9769211113449997E-2</c:v>
                </c:pt>
                <c:pt idx="4021">
                  <c:v>6.976140290499E-2</c:v>
                </c:pt>
                <c:pt idx="4022">
                  <c:v>6.9822683930400004E-2</c:v>
                </c:pt>
                <c:pt idx="4023">
                  <c:v>6.9907464087009999E-2</c:v>
                </c:pt>
                <c:pt idx="4024">
                  <c:v>6.9991238415240006E-2</c:v>
                </c:pt>
                <c:pt idx="4025">
                  <c:v>7.0077925920490003E-2</c:v>
                </c:pt>
                <c:pt idx="4026">
                  <c:v>7.0146158337589998E-2</c:v>
                </c:pt>
                <c:pt idx="4027">
                  <c:v>7.0112235844140003E-2</c:v>
                </c:pt>
                <c:pt idx="4028">
                  <c:v>7.0092476904389994E-2</c:v>
                </c:pt>
                <c:pt idx="4029">
                  <c:v>7.0150665938849999E-2</c:v>
                </c:pt>
                <c:pt idx="4030">
                  <c:v>7.0272520184520001E-2</c:v>
                </c:pt>
                <c:pt idx="4031">
                  <c:v>7.0389613509179993E-2</c:v>
                </c:pt>
                <c:pt idx="4032">
                  <c:v>7.0449948310849997E-2</c:v>
                </c:pt>
                <c:pt idx="4033">
                  <c:v>7.0413172245030006E-2</c:v>
                </c:pt>
                <c:pt idx="4034">
                  <c:v>7.0432044565680002E-2</c:v>
                </c:pt>
                <c:pt idx="4035">
                  <c:v>7.0592775940899993E-2</c:v>
                </c:pt>
                <c:pt idx="4036">
                  <c:v>7.0786438882350006E-2</c:v>
                </c:pt>
                <c:pt idx="4037">
                  <c:v>7.0771254599090005E-2</c:v>
                </c:pt>
                <c:pt idx="4038">
                  <c:v>7.0817977190020004E-2</c:v>
                </c:pt>
                <c:pt idx="4039">
                  <c:v>7.1088045835489999E-2</c:v>
                </c:pt>
                <c:pt idx="4040">
                  <c:v>7.1115665137769998E-2</c:v>
                </c:pt>
                <c:pt idx="4041">
                  <c:v>7.1293726563449997E-2</c:v>
                </c:pt>
                <c:pt idx="4042">
                  <c:v>7.1531809866429999E-2</c:v>
                </c:pt>
                <c:pt idx="4043">
                  <c:v>7.1710541844369993E-2</c:v>
                </c:pt>
                <c:pt idx="4044">
                  <c:v>7.1912415325639995E-2</c:v>
                </c:pt>
                <c:pt idx="4045">
                  <c:v>7.2167664766309994E-2</c:v>
                </c:pt>
                <c:pt idx="4046">
                  <c:v>7.2310484945769998E-2</c:v>
                </c:pt>
                <c:pt idx="4047">
                  <c:v>7.2294510900969999E-2</c:v>
                </c:pt>
                <c:pt idx="4048">
                  <c:v>7.2686418890949997E-2</c:v>
                </c:pt>
                <c:pt idx="4049">
                  <c:v>7.2662457823749999E-2</c:v>
                </c:pt>
                <c:pt idx="4050">
                  <c:v>7.2814568877220001E-2</c:v>
                </c:pt>
                <c:pt idx="4051">
                  <c:v>7.2993941605089999E-2</c:v>
                </c:pt>
                <c:pt idx="4052">
                  <c:v>7.3081478476519995E-2</c:v>
                </c:pt>
                <c:pt idx="4053">
                  <c:v>7.3044642806049997E-2</c:v>
                </c:pt>
                <c:pt idx="4054">
                  <c:v>7.313042134047E-2</c:v>
                </c:pt>
                <c:pt idx="4055">
                  <c:v>7.3361717164520002E-2</c:v>
                </c:pt>
                <c:pt idx="4056">
                  <c:v>7.3468752205369997E-2</c:v>
                </c:pt>
                <c:pt idx="4057">
                  <c:v>7.3439903557299999E-2</c:v>
                </c:pt>
                <c:pt idx="4058">
                  <c:v>7.3496997356409993E-2</c:v>
                </c:pt>
                <c:pt idx="4059">
                  <c:v>7.3642671108249999E-2</c:v>
                </c:pt>
                <c:pt idx="4060">
                  <c:v>7.3791466653349999E-2</c:v>
                </c:pt>
                <c:pt idx="4061">
                  <c:v>7.3906131088729995E-2</c:v>
                </c:pt>
                <c:pt idx="4062">
                  <c:v>7.3920845985410003E-2</c:v>
                </c:pt>
                <c:pt idx="4063">
                  <c:v>7.3908105492589998E-2</c:v>
                </c:pt>
                <c:pt idx="4064">
                  <c:v>7.4096240103239994E-2</c:v>
                </c:pt>
                <c:pt idx="4065">
                  <c:v>7.4240803718570003E-2</c:v>
                </c:pt>
                <c:pt idx="4066">
                  <c:v>7.4365034699440002E-2</c:v>
                </c:pt>
                <c:pt idx="4067">
                  <c:v>7.4377208948139997E-2</c:v>
                </c:pt>
                <c:pt idx="4068">
                  <c:v>7.4371039867399999E-2</c:v>
                </c:pt>
                <c:pt idx="4069">
                  <c:v>7.4570082128049997E-2</c:v>
                </c:pt>
                <c:pt idx="4070">
                  <c:v>7.4822552502159995E-2</c:v>
                </c:pt>
                <c:pt idx="4071">
                  <c:v>7.4878841638570004E-2</c:v>
                </c:pt>
                <c:pt idx="4072">
                  <c:v>7.4872113764289996E-2</c:v>
                </c:pt>
                <c:pt idx="4073">
                  <c:v>7.4871875345710007E-2</c:v>
                </c:pt>
                <c:pt idx="4074">
                  <c:v>7.5038447976110006E-2</c:v>
                </c:pt>
                <c:pt idx="4075">
                  <c:v>7.5295194983480002E-2</c:v>
                </c:pt>
                <c:pt idx="4076">
                  <c:v>7.53637701273E-2</c:v>
                </c:pt>
                <c:pt idx="4077">
                  <c:v>7.5352646410470001E-2</c:v>
                </c:pt>
                <c:pt idx="4078">
                  <c:v>7.5477778911589993E-2</c:v>
                </c:pt>
                <c:pt idx="4079">
                  <c:v>7.5687997043130006E-2</c:v>
                </c:pt>
                <c:pt idx="4080">
                  <c:v>7.5833044946190004E-2</c:v>
                </c:pt>
                <c:pt idx="4081">
                  <c:v>7.5862154364589998E-2</c:v>
                </c:pt>
                <c:pt idx="4082">
                  <c:v>7.5858473777769997E-2</c:v>
                </c:pt>
                <c:pt idx="4083">
                  <c:v>7.5860939919949993E-2</c:v>
                </c:pt>
                <c:pt idx="4084">
                  <c:v>7.5988039374350003E-2</c:v>
                </c:pt>
                <c:pt idx="4085">
                  <c:v>7.6206736266609995E-2</c:v>
                </c:pt>
                <c:pt idx="4086">
                  <c:v>7.6347917318339995E-2</c:v>
                </c:pt>
                <c:pt idx="4087">
                  <c:v>7.6372370123860001E-2</c:v>
                </c:pt>
                <c:pt idx="4088">
                  <c:v>7.6364554464820003E-2</c:v>
                </c:pt>
                <c:pt idx="4089">
                  <c:v>7.6425544917579996E-2</c:v>
                </c:pt>
                <c:pt idx="4090">
                  <c:v>7.6533749699589995E-2</c:v>
                </c:pt>
                <c:pt idx="4091">
                  <c:v>7.6640740036960003E-2</c:v>
                </c:pt>
                <c:pt idx="4092">
                  <c:v>7.6796613633629995E-2</c:v>
                </c:pt>
                <c:pt idx="4093">
                  <c:v>7.6894149184230001E-2</c:v>
                </c:pt>
                <c:pt idx="4094">
                  <c:v>7.689006626606E-2</c:v>
                </c:pt>
                <c:pt idx="4095">
                  <c:v>7.6883241534229999E-2</c:v>
                </c:pt>
                <c:pt idx="4096">
                  <c:v>7.6934643089769994E-2</c:v>
                </c:pt>
                <c:pt idx="4097">
                  <c:v>7.7090337872510004E-2</c:v>
                </c:pt>
                <c:pt idx="4098">
                  <c:v>7.7248834073539996E-2</c:v>
                </c:pt>
                <c:pt idx="4099">
                  <c:v>7.7385775744920005E-2</c:v>
                </c:pt>
                <c:pt idx="4100">
                  <c:v>7.7412046492099998E-2</c:v>
                </c:pt>
                <c:pt idx="4101">
                  <c:v>7.7712357044219998E-2</c:v>
                </c:pt>
                <c:pt idx="4102">
                  <c:v>7.8016147017479998E-2</c:v>
                </c:pt>
                <c:pt idx="4103">
                  <c:v>7.8037001192569996E-2</c:v>
                </c:pt>
                <c:pt idx="4104">
                  <c:v>7.8201062977309999E-2</c:v>
                </c:pt>
                <c:pt idx="4105">
                  <c:v>7.8429117798809997E-2</c:v>
                </c:pt>
                <c:pt idx="4106">
                  <c:v>7.8614033758639998E-2</c:v>
                </c:pt>
                <c:pt idx="4107">
                  <c:v>7.8631237149240002E-2</c:v>
                </c:pt>
                <c:pt idx="4108">
                  <c:v>7.8813418745990002E-2</c:v>
                </c:pt>
                <c:pt idx="4109">
                  <c:v>7.8980036079879995E-2</c:v>
                </c:pt>
                <c:pt idx="4110">
                  <c:v>7.9133950173849998E-2</c:v>
                </c:pt>
                <c:pt idx="4111">
                  <c:v>7.9179689288139996E-2</c:v>
                </c:pt>
                <c:pt idx="4112">
                  <c:v>7.9194270074369993E-2</c:v>
                </c:pt>
                <c:pt idx="4113">
                  <c:v>7.9316981136799997E-2</c:v>
                </c:pt>
                <c:pt idx="4114">
                  <c:v>7.9476773738860002E-2</c:v>
                </c:pt>
                <c:pt idx="4115">
                  <c:v>7.9639069736000004E-2</c:v>
                </c:pt>
                <c:pt idx="4116">
                  <c:v>7.9715587198729995E-2</c:v>
                </c:pt>
                <c:pt idx="4117">
                  <c:v>7.9725801944730001E-2</c:v>
                </c:pt>
                <c:pt idx="4118">
                  <c:v>7.9905092716219997E-2</c:v>
                </c:pt>
                <c:pt idx="4119">
                  <c:v>8.0067068338390002E-2</c:v>
                </c:pt>
                <c:pt idx="4120">
                  <c:v>8.0215752124789999E-2</c:v>
                </c:pt>
                <c:pt idx="4121">
                  <c:v>8.0241695046419995E-2</c:v>
                </c:pt>
                <c:pt idx="4122">
                  <c:v>8.0240257084370006E-2</c:v>
                </c:pt>
                <c:pt idx="4123">
                  <c:v>8.0379709601400007E-2</c:v>
                </c:pt>
                <c:pt idx="4124">
                  <c:v>8.0591015517710002E-2</c:v>
                </c:pt>
                <c:pt idx="4125">
                  <c:v>8.0751724541190006E-2</c:v>
                </c:pt>
                <c:pt idx="4126">
                  <c:v>8.0760478973390004E-2</c:v>
                </c:pt>
                <c:pt idx="4127">
                  <c:v>8.0805808305739996E-2</c:v>
                </c:pt>
                <c:pt idx="4128">
                  <c:v>8.1077478826050001E-2</c:v>
                </c:pt>
                <c:pt idx="4129">
                  <c:v>8.1282861530780001E-2</c:v>
                </c:pt>
                <c:pt idx="4130">
                  <c:v>8.1315055489540003E-2</c:v>
                </c:pt>
                <c:pt idx="4131">
                  <c:v>8.1346005201339999E-2</c:v>
                </c:pt>
                <c:pt idx="4132">
                  <c:v>8.1667572259899998E-2</c:v>
                </c:pt>
                <c:pt idx="4133">
                  <c:v>8.1849522888660001E-2</c:v>
                </c:pt>
                <c:pt idx="4134">
                  <c:v>8.185614645481E-2</c:v>
                </c:pt>
                <c:pt idx="4135">
                  <c:v>8.1848040223120005E-2</c:v>
                </c:pt>
                <c:pt idx="4136">
                  <c:v>8.1974461674689997E-2</c:v>
                </c:pt>
                <c:pt idx="4137">
                  <c:v>8.2189023494720001E-2</c:v>
                </c:pt>
                <c:pt idx="4138">
                  <c:v>8.2370117306709997E-2</c:v>
                </c:pt>
                <c:pt idx="4139">
                  <c:v>8.238591998816E-2</c:v>
                </c:pt>
                <c:pt idx="4140">
                  <c:v>8.2445219159130001E-2</c:v>
                </c:pt>
                <c:pt idx="4141">
                  <c:v>8.2607775926589994E-2</c:v>
                </c:pt>
                <c:pt idx="4142">
                  <c:v>8.2769289612769997E-2</c:v>
                </c:pt>
                <c:pt idx="4143">
                  <c:v>8.2908742129799998E-2</c:v>
                </c:pt>
                <c:pt idx="4144">
                  <c:v>8.2930848002430002E-2</c:v>
                </c:pt>
                <c:pt idx="4145">
                  <c:v>8.2937523722649995E-2</c:v>
                </c:pt>
                <c:pt idx="4146">
                  <c:v>8.3004906773570003E-2</c:v>
                </c:pt>
                <c:pt idx="4147">
                  <c:v>8.3112142980100001E-2</c:v>
                </c:pt>
                <c:pt idx="4148">
                  <c:v>8.3278290927410001E-2</c:v>
                </c:pt>
                <c:pt idx="4149">
                  <c:v>8.3432644605639997E-2</c:v>
                </c:pt>
                <c:pt idx="4150">
                  <c:v>8.3483837544920003E-2</c:v>
                </c:pt>
                <c:pt idx="4151">
                  <c:v>8.3480723202230003E-2</c:v>
                </c:pt>
                <c:pt idx="4152">
                  <c:v>8.3560764789579994E-2</c:v>
                </c:pt>
                <c:pt idx="4153">
                  <c:v>8.3729185163970002E-2</c:v>
                </c:pt>
                <c:pt idx="4154">
                  <c:v>8.3895802497859995E-2</c:v>
                </c:pt>
                <c:pt idx="4155">
                  <c:v>8.4025681018829998E-2</c:v>
                </c:pt>
                <c:pt idx="4156">
                  <c:v>8.4028594195839995E-2</c:v>
                </c:pt>
                <c:pt idx="4157">
                  <c:v>8.4039911627769998E-2</c:v>
                </c:pt>
                <c:pt idx="4158">
                  <c:v>8.412382751703E-2</c:v>
                </c:pt>
                <c:pt idx="4159">
                  <c:v>8.4293022751809998E-2</c:v>
                </c:pt>
                <c:pt idx="4160">
                  <c:v>8.4406979382040004E-2</c:v>
                </c:pt>
                <c:pt idx="4161">
                  <c:v>8.4519915282729993E-2</c:v>
                </c:pt>
                <c:pt idx="4162">
                  <c:v>8.4586970508100004E-2</c:v>
                </c:pt>
                <c:pt idx="4163">
                  <c:v>8.4585987031460003E-2</c:v>
                </c:pt>
                <c:pt idx="4164">
                  <c:v>8.4629625082020002E-2</c:v>
                </c:pt>
                <c:pt idx="4165">
                  <c:v>8.4790885448460002E-2</c:v>
                </c:pt>
                <c:pt idx="4166">
                  <c:v>8.4907442331310007E-2</c:v>
                </c:pt>
                <c:pt idx="4167">
                  <c:v>8.507633954287E-2</c:v>
                </c:pt>
                <c:pt idx="4168">
                  <c:v>8.5160590708260001E-2</c:v>
                </c:pt>
                <c:pt idx="4169">
                  <c:v>8.5171192884450006E-2</c:v>
                </c:pt>
                <c:pt idx="4170">
                  <c:v>8.5207037627700002E-2</c:v>
                </c:pt>
                <c:pt idx="4171">
                  <c:v>8.530665934086E-2</c:v>
                </c:pt>
                <c:pt idx="4172">
                  <c:v>8.5418798029419998E-2</c:v>
                </c:pt>
                <c:pt idx="4173">
                  <c:v>8.5528597235680001E-2</c:v>
                </c:pt>
                <c:pt idx="4174">
                  <c:v>8.5686556994920005E-2</c:v>
                </c:pt>
                <c:pt idx="4175">
                  <c:v>8.5737608373170002E-2</c:v>
                </c:pt>
                <c:pt idx="4176">
                  <c:v>8.5735157132150006E-2</c:v>
                </c:pt>
                <c:pt idx="4177">
                  <c:v>8.5768401622769996E-2</c:v>
                </c:pt>
                <c:pt idx="4178">
                  <c:v>8.5918821394440001E-2</c:v>
                </c:pt>
                <c:pt idx="4179">
                  <c:v>8.6084142327310001E-2</c:v>
                </c:pt>
                <c:pt idx="4180">
                  <c:v>8.6249940097330002E-2</c:v>
                </c:pt>
                <c:pt idx="4181">
                  <c:v>8.6294688284399998E-2</c:v>
                </c:pt>
                <c:pt idx="4182">
                  <c:v>8.6298152804370004E-2</c:v>
                </c:pt>
                <c:pt idx="4183">
                  <c:v>8.6313009262080007E-2</c:v>
                </c:pt>
                <c:pt idx="4184">
                  <c:v>8.6437866091730001E-2</c:v>
                </c:pt>
                <c:pt idx="4185">
                  <c:v>8.6609423160549995E-2</c:v>
                </c:pt>
                <c:pt idx="4186">
                  <c:v>8.6777836084369994E-2</c:v>
                </c:pt>
                <c:pt idx="4187">
                  <c:v>8.6854308843610006E-2</c:v>
                </c:pt>
                <c:pt idx="4188">
                  <c:v>8.6871623992920005E-2</c:v>
                </c:pt>
                <c:pt idx="4189">
                  <c:v>8.6873449385169998E-2</c:v>
                </c:pt>
                <c:pt idx="4190">
                  <c:v>8.6912773549559993E-2</c:v>
                </c:pt>
                <c:pt idx="4191">
                  <c:v>8.707085251808E-2</c:v>
                </c:pt>
                <c:pt idx="4192">
                  <c:v>8.7240464985369998E-2</c:v>
                </c:pt>
                <c:pt idx="4193">
                  <c:v>8.7356805801390006E-2</c:v>
                </c:pt>
                <c:pt idx="4194">
                  <c:v>8.7444059550759998E-2</c:v>
                </c:pt>
                <c:pt idx="4195">
                  <c:v>8.7452143430710005E-2</c:v>
                </c:pt>
                <c:pt idx="4196">
                  <c:v>8.7460950016979996E-2</c:v>
                </c:pt>
                <c:pt idx="4197">
                  <c:v>8.7480165064329998E-2</c:v>
                </c:pt>
                <c:pt idx="4198">
                  <c:v>8.7577827274799999E-2</c:v>
                </c:pt>
                <c:pt idx="4199">
                  <c:v>8.7690994143490006E-2</c:v>
                </c:pt>
                <c:pt idx="4200">
                  <c:v>8.7858602404589994E-2</c:v>
                </c:pt>
                <c:pt idx="4201">
                  <c:v>8.8020406663419995E-2</c:v>
                </c:pt>
                <c:pt idx="4202">
                  <c:v>8.8027134537700003E-2</c:v>
                </c:pt>
                <c:pt idx="4203">
                  <c:v>8.8034451007840006E-2</c:v>
                </c:pt>
                <c:pt idx="4204">
                  <c:v>8.8085390627379995E-2</c:v>
                </c:pt>
                <c:pt idx="4205">
                  <c:v>8.8299110531809999E-2</c:v>
                </c:pt>
                <c:pt idx="4206">
                  <c:v>8.8413581252099999E-2</c:v>
                </c:pt>
                <c:pt idx="4207">
                  <c:v>8.8568449020390003E-2</c:v>
                </c:pt>
                <c:pt idx="4208">
                  <c:v>8.8607206940649996E-2</c:v>
                </c:pt>
                <c:pt idx="4209">
                  <c:v>8.8613294065000001E-2</c:v>
                </c:pt>
                <c:pt idx="4210">
                  <c:v>8.8618852198120004E-2</c:v>
                </c:pt>
                <c:pt idx="4211">
                  <c:v>8.8712491095069998E-2</c:v>
                </c:pt>
                <c:pt idx="4212">
                  <c:v>8.8872492313390006E-2</c:v>
                </c:pt>
                <c:pt idx="4213">
                  <c:v>8.9029312133790006E-2</c:v>
                </c:pt>
                <c:pt idx="4214">
                  <c:v>8.9145161211490007E-2</c:v>
                </c:pt>
                <c:pt idx="4215">
                  <c:v>8.9157417416570003E-2</c:v>
                </c:pt>
                <c:pt idx="4216">
                  <c:v>8.9163474738599993E-2</c:v>
                </c:pt>
                <c:pt idx="4217">
                  <c:v>8.9263312518599994E-2</c:v>
                </c:pt>
                <c:pt idx="4218">
                  <c:v>8.9374452829360004E-2</c:v>
                </c:pt>
                <c:pt idx="4219">
                  <c:v>8.9551292359830004E-2</c:v>
                </c:pt>
                <c:pt idx="4220">
                  <c:v>8.9709348976609996E-2</c:v>
                </c:pt>
                <c:pt idx="4221">
                  <c:v>8.9749418199060002E-2</c:v>
                </c:pt>
                <c:pt idx="4222">
                  <c:v>8.9758530259129998E-2</c:v>
                </c:pt>
                <c:pt idx="4223">
                  <c:v>8.9871354401110007E-2</c:v>
                </c:pt>
                <c:pt idx="4224">
                  <c:v>9.0046204626560003E-2</c:v>
                </c:pt>
                <c:pt idx="4225">
                  <c:v>9.0288519859309996E-2</c:v>
                </c:pt>
                <c:pt idx="4226">
                  <c:v>9.0372346341609996E-2</c:v>
                </c:pt>
                <c:pt idx="4227">
                  <c:v>9.0395718812940007E-2</c:v>
                </c:pt>
                <c:pt idx="4228">
                  <c:v>9.0434096753599993E-2</c:v>
                </c:pt>
                <c:pt idx="4229">
                  <c:v>9.0718179941180005E-2</c:v>
                </c:pt>
                <c:pt idx="4230">
                  <c:v>9.1009810566899996E-2</c:v>
                </c:pt>
                <c:pt idx="4231">
                  <c:v>9.1202616691589994E-2</c:v>
                </c:pt>
                <c:pt idx="4232">
                  <c:v>9.1732032597060004E-2</c:v>
                </c:pt>
                <c:pt idx="4233">
                  <c:v>9.2020317912099997E-2</c:v>
                </c:pt>
                <c:pt idx="4234">
                  <c:v>9.2388354241850004E-2</c:v>
                </c:pt>
                <c:pt idx="4235">
                  <c:v>9.2447958886619996E-2</c:v>
                </c:pt>
                <c:pt idx="4236">
                  <c:v>9.2479705810549998E-2</c:v>
                </c:pt>
                <c:pt idx="4237">
                  <c:v>9.2516593635079997E-2</c:v>
                </c:pt>
                <c:pt idx="4238">
                  <c:v>9.2577069997790001E-2</c:v>
                </c:pt>
                <c:pt idx="4239">
                  <c:v>9.2759765684599996E-2</c:v>
                </c:pt>
                <c:pt idx="4240">
                  <c:v>9.3026861548420006E-2</c:v>
                </c:pt>
                <c:pt idx="4241">
                  <c:v>9.3198642134669996E-2</c:v>
                </c:pt>
                <c:pt idx="4242">
                  <c:v>9.3272708356380005E-2</c:v>
                </c:pt>
                <c:pt idx="4243">
                  <c:v>9.3311190605159994E-2</c:v>
                </c:pt>
                <c:pt idx="4244">
                  <c:v>9.3578584492210001E-2</c:v>
                </c:pt>
                <c:pt idx="4245">
                  <c:v>9.3961857259270004E-2</c:v>
                </c:pt>
                <c:pt idx="4246">
                  <c:v>9.4048894941809999E-2</c:v>
                </c:pt>
                <c:pt idx="4247">
                  <c:v>9.4155296683310005E-2</c:v>
                </c:pt>
                <c:pt idx="4248">
                  <c:v>9.4341836869720003E-2</c:v>
                </c:pt>
                <c:pt idx="4249">
                  <c:v>9.4546891748909997E-2</c:v>
                </c:pt>
                <c:pt idx="4250">
                  <c:v>9.4677612185480001E-2</c:v>
                </c:pt>
                <c:pt idx="4251">
                  <c:v>9.475558251143E-2</c:v>
                </c:pt>
                <c:pt idx="4252">
                  <c:v>9.4787776470179996E-2</c:v>
                </c:pt>
                <c:pt idx="4253">
                  <c:v>9.4819806516170002E-2</c:v>
                </c:pt>
                <c:pt idx="4254">
                  <c:v>9.491373598576E-2</c:v>
                </c:pt>
                <c:pt idx="4255">
                  <c:v>9.5164969563480001E-2</c:v>
                </c:pt>
                <c:pt idx="4256">
                  <c:v>9.5351770520210002E-2</c:v>
                </c:pt>
                <c:pt idx="4257">
                  <c:v>9.5489062368870004E-2</c:v>
                </c:pt>
                <c:pt idx="4258">
                  <c:v>9.5519475638870005E-2</c:v>
                </c:pt>
                <c:pt idx="4259">
                  <c:v>9.5571644604209999E-2</c:v>
                </c:pt>
                <c:pt idx="4260">
                  <c:v>9.5677383244040001E-2</c:v>
                </c:pt>
                <c:pt idx="4261">
                  <c:v>9.5800057053570004E-2</c:v>
                </c:pt>
                <c:pt idx="4262">
                  <c:v>9.5991976559160003E-2</c:v>
                </c:pt>
                <c:pt idx="4263">
                  <c:v>9.616738557816E-2</c:v>
                </c:pt>
                <c:pt idx="4264">
                  <c:v>9.6225179731850005E-2</c:v>
                </c:pt>
                <c:pt idx="4265">
                  <c:v>9.6253931522369995E-2</c:v>
                </c:pt>
                <c:pt idx="4266">
                  <c:v>9.6280433237550006E-2</c:v>
                </c:pt>
                <c:pt idx="4267">
                  <c:v>9.6409596502779998E-2</c:v>
                </c:pt>
                <c:pt idx="4268">
                  <c:v>9.6604444086550001E-2</c:v>
                </c:pt>
                <c:pt idx="4269">
                  <c:v>9.6804685890669998E-2</c:v>
                </c:pt>
                <c:pt idx="4270">
                  <c:v>9.691094607115E-2</c:v>
                </c:pt>
                <c:pt idx="4271">
                  <c:v>9.6952609717849997E-2</c:v>
                </c:pt>
                <c:pt idx="4272">
                  <c:v>9.6978895366190004E-2</c:v>
                </c:pt>
                <c:pt idx="4273">
                  <c:v>9.7005493938919996E-2</c:v>
                </c:pt>
                <c:pt idx="4274">
                  <c:v>9.7142502665520006E-2</c:v>
                </c:pt>
                <c:pt idx="4275">
                  <c:v>9.7268693149089994E-2</c:v>
                </c:pt>
                <c:pt idx="4276">
                  <c:v>9.745578467846E-2</c:v>
                </c:pt>
                <c:pt idx="4277">
                  <c:v>9.7620815038680003E-2</c:v>
                </c:pt>
                <c:pt idx="4278">
                  <c:v>9.7664907574650003E-2</c:v>
                </c:pt>
                <c:pt idx="4279">
                  <c:v>9.7700953483580003E-2</c:v>
                </c:pt>
                <c:pt idx="4280">
                  <c:v>9.7814530134199995E-2</c:v>
                </c:pt>
                <c:pt idx="4281">
                  <c:v>9.7997359931470004E-2</c:v>
                </c:pt>
                <c:pt idx="4282">
                  <c:v>9.8187632858749999E-2</c:v>
                </c:pt>
                <c:pt idx="4283">
                  <c:v>9.8340459167959998E-2</c:v>
                </c:pt>
                <c:pt idx="4284">
                  <c:v>9.8376810550690003E-2</c:v>
                </c:pt>
                <c:pt idx="4285">
                  <c:v>9.8485663533210005E-2</c:v>
                </c:pt>
                <c:pt idx="4286">
                  <c:v>9.8674222826960006E-2</c:v>
                </c:pt>
                <c:pt idx="4287">
                  <c:v>9.8918490111830001E-2</c:v>
                </c:pt>
                <c:pt idx="4288">
                  <c:v>9.9036253988739997E-2</c:v>
                </c:pt>
                <c:pt idx="4289">
                  <c:v>9.9052831530569999E-2</c:v>
                </c:pt>
                <c:pt idx="4290">
                  <c:v>9.9088318645949996E-2</c:v>
                </c:pt>
                <c:pt idx="4291">
                  <c:v>9.9247410893439997E-2</c:v>
                </c:pt>
                <c:pt idx="4292">
                  <c:v>9.9492691457269994E-2</c:v>
                </c:pt>
                <c:pt idx="4293">
                  <c:v>9.9666208028790004E-2</c:v>
                </c:pt>
                <c:pt idx="4294">
                  <c:v>9.9676012992859997E-2</c:v>
                </c:pt>
                <c:pt idx="4295">
                  <c:v>9.9710240960120003E-2</c:v>
                </c:pt>
                <c:pt idx="4296">
                  <c:v>9.9861718714240003E-2</c:v>
                </c:pt>
                <c:pt idx="4297">
                  <c:v>0.1000929325819</c:v>
                </c:pt>
                <c:pt idx="4298">
                  <c:v>0.1002367287874</c:v>
                </c:pt>
                <c:pt idx="4299">
                  <c:v>0.10026582330470001</c:v>
                </c:pt>
                <c:pt idx="4300">
                  <c:v>0.10034699738029999</c:v>
                </c:pt>
                <c:pt idx="4301">
                  <c:v>0.1005777940154</c:v>
                </c:pt>
                <c:pt idx="4302">
                  <c:v>0.100749656558</c:v>
                </c:pt>
                <c:pt idx="4303">
                  <c:v>0.10084313899279999</c:v>
                </c:pt>
                <c:pt idx="4304">
                  <c:v>0.1008525192738</c:v>
                </c:pt>
                <c:pt idx="4305">
                  <c:v>0.10098744183779999</c:v>
                </c:pt>
                <c:pt idx="4306">
                  <c:v>0.1012880727649</c:v>
                </c:pt>
                <c:pt idx="4307">
                  <c:v>0.101480036974</c:v>
                </c:pt>
                <c:pt idx="4308">
                  <c:v>0.1015124544501</c:v>
                </c:pt>
                <c:pt idx="4309">
                  <c:v>0.1017937511206</c:v>
                </c:pt>
                <c:pt idx="4310">
                  <c:v>0.1021353080869</c:v>
                </c:pt>
                <c:pt idx="4311">
                  <c:v>0.1021604984999</c:v>
                </c:pt>
                <c:pt idx="4312">
                  <c:v>0.1026681140065</c:v>
                </c:pt>
                <c:pt idx="4313">
                  <c:v>0.1028013303876</c:v>
                </c:pt>
                <c:pt idx="4314">
                  <c:v>0.10329762101169999</c:v>
                </c:pt>
                <c:pt idx="4315">
                  <c:v>0.1034159585834</c:v>
                </c:pt>
                <c:pt idx="4316">
                  <c:v>0.1039147973061</c:v>
                </c:pt>
                <c:pt idx="4317">
                  <c:v>0.1040183380246</c:v>
                </c:pt>
                <c:pt idx="4318">
                  <c:v>0.1045522093773</c:v>
                </c:pt>
                <c:pt idx="4319">
                  <c:v>0.1046020165086</c:v>
                </c:pt>
                <c:pt idx="4320">
                  <c:v>0.1050246879458</c:v>
                </c:pt>
                <c:pt idx="4321">
                  <c:v>0.1052131056786</c:v>
                </c:pt>
                <c:pt idx="4322">
                  <c:v>0.1052315458655</c:v>
                </c:pt>
                <c:pt idx="4323">
                  <c:v>0.1055296957493</c:v>
                </c:pt>
                <c:pt idx="4324">
                  <c:v>0.10578281432390001</c:v>
                </c:pt>
                <c:pt idx="4325">
                  <c:v>0.10581351071599999</c:v>
                </c:pt>
                <c:pt idx="4326">
                  <c:v>0.1058243662119</c:v>
                </c:pt>
                <c:pt idx="4327">
                  <c:v>0.10606202483179999</c:v>
                </c:pt>
                <c:pt idx="4328">
                  <c:v>0.1062807440758</c:v>
                </c:pt>
                <c:pt idx="4329">
                  <c:v>0.1063804551959</c:v>
                </c:pt>
                <c:pt idx="4330">
                  <c:v>0.1063927933574</c:v>
                </c:pt>
                <c:pt idx="4331">
                  <c:v>0.1064154952765</c:v>
                </c:pt>
                <c:pt idx="4332">
                  <c:v>0.1066118776798</c:v>
                </c:pt>
                <c:pt idx="4333">
                  <c:v>0.106771633029</c:v>
                </c:pt>
                <c:pt idx="4334">
                  <c:v>0.1069158017635</c:v>
                </c:pt>
                <c:pt idx="4335">
                  <c:v>0.1069369539618</c:v>
                </c:pt>
                <c:pt idx="4336">
                  <c:v>0.10715038329359999</c:v>
                </c:pt>
                <c:pt idx="4337">
                  <c:v>0.10746791958809999</c:v>
                </c:pt>
                <c:pt idx="4338">
                  <c:v>0.1074888855219</c:v>
                </c:pt>
                <c:pt idx="4339">
                  <c:v>0.10760704427959999</c:v>
                </c:pt>
                <c:pt idx="4340">
                  <c:v>0.1078409329057</c:v>
                </c:pt>
                <c:pt idx="4341">
                  <c:v>0.1080715581775</c:v>
                </c:pt>
                <c:pt idx="4342">
                  <c:v>0.10809155553579999</c:v>
                </c:pt>
                <c:pt idx="4343">
                  <c:v>0.1082518547773</c:v>
                </c:pt>
                <c:pt idx="4344">
                  <c:v>0.1085410267115</c:v>
                </c:pt>
                <c:pt idx="4345">
                  <c:v>0.1086772158742</c:v>
                </c:pt>
                <c:pt idx="4346">
                  <c:v>0.10868974775079999</c:v>
                </c:pt>
                <c:pt idx="4347">
                  <c:v>0.1088977232575</c:v>
                </c:pt>
                <c:pt idx="4348">
                  <c:v>0.1091746687889</c:v>
                </c:pt>
                <c:pt idx="4349">
                  <c:v>0.10925696045159999</c:v>
                </c:pt>
                <c:pt idx="4350">
                  <c:v>0.10926679521800001</c:v>
                </c:pt>
                <c:pt idx="4351">
                  <c:v>0.1093613579869</c:v>
                </c:pt>
                <c:pt idx="4352">
                  <c:v>0.10963717848060001</c:v>
                </c:pt>
                <c:pt idx="4353">
                  <c:v>0.1098372042179</c:v>
                </c:pt>
                <c:pt idx="4354">
                  <c:v>0.10985238850119999</c:v>
                </c:pt>
                <c:pt idx="4355">
                  <c:v>0.10987412929529999</c:v>
                </c:pt>
                <c:pt idx="4356">
                  <c:v>0.11005610972639999</c:v>
                </c:pt>
                <c:pt idx="4357">
                  <c:v>0.11028697341679999</c:v>
                </c:pt>
                <c:pt idx="4358">
                  <c:v>0.1104405373335</c:v>
                </c:pt>
                <c:pt idx="4359">
                  <c:v>0.1104514375329</c:v>
                </c:pt>
                <c:pt idx="4360">
                  <c:v>0.1107047796249</c:v>
                </c:pt>
                <c:pt idx="4361">
                  <c:v>0.11093372106549999</c:v>
                </c:pt>
                <c:pt idx="4362">
                  <c:v>0.1110491976142</c:v>
                </c:pt>
                <c:pt idx="4363">
                  <c:v>0.1110982596874</c:v>
                </c:pt>
                <c:pt idx="4364">
                  <c:v>0.11136762797829999</c:v>
                </c:pt>
                <c:pt idx="4365">
                  <c:v>0.1116655245423</c:v>
                </c:pt>
                <c:pt idx="4366">
                  <c:v>0.11169552057980001</c:v>
                </c:pt>
                <c:pt idx="4367">
                  <c:v>0.1118512004614</c:v>
                </c:pt>
                <c:pt idx="4368">
                  <c:v>0.1122585758567</c:v>
                </c:pt>
                <c:pt idx="4369">
                  <c:v>0.1123295947909</c:v>
                </c:pt>
                <c:pt idx="4370">
                  <c:v>0.1123919188976</c:v>
                </c:pt>
                <c:pt idx="4371">
                  <c:v>0.11268765479329999</c:v>
                </c:pt>
                <c:pt idx="4372">
                  <c:v>0.1129183992743</c:v>
                </c:pt>
                <c:pt idx="4373">
                  <c:v>0.1129855960608</c:v>
                </c:pt>
                <c:pt idx="4374">
                  <c:v>0.1130153536797</c:v>
                </c:pt>
                <c:pt idx="4375">
                  <c:v>0.1131416335702</c:v>
                </c:pt>
                <c:pt idx="4376">
                  <c:v>0.1133809313178</c:v>
                </c:pt>
                <c:pt idx="4377">
                  <c:v>0.1135610640049</c:v>
                </c:pt>
                <c:pt idx="4378">
                  <c:v>0.113652266562</c:v>
                </c:pt>
                <c:pt idx="4379">
                  <c:v>0.1136894747615</c:v>
                </c:pt>
                <c:pt idx="4380">
                  <c:v>0.1137233003974</c:v>
                </c:pt>
                <c:pt idx="4381">
                  <c:v>0.1139489784837</c:v>
                </c:pt>
                <c:pt idx="4382">
                  <c:v>0.11425486952070001</c:v>
                </c:pt>
                <c:pt idx="4383">
                  <c:v>0.114374153316</c:v>
                </c:pt>
                <c:pt idx="4384">
                  <c:v>0.1144373342395</c:v>
                </c:pt>
                <c:pt idx="4385">
                  <c:v>0.1147159636021</c:v>
                </c:pt>
                <c:pt idx="4386">
                  <c:v>0.1150359660387</c:v>
                </c:pt>
                <c:pt idx="4387">
                  <c:v>0.11528366804119999</c:v>
                </c:pt>
                <c:pt idx="4388">
                  <c:v>0.11562679708</c:v>
                </c:pt>
                <c:pt idx="4389">
                  <c:v>0.11569365859029999</c:v>
                </c:pt>
                <c:pt idx="4390">
                  <c:v>0.1161622256041</c:v>
                </c:pt>
                <c:pt idx="4391">
                  <c:v>0.1162732988596</c:v>
                </c:pt>
                <c:pt idx="4392">
                  <c:v>0.1163751706481</c:v>
                </c:pt>
                <c:pt idx="4393">
                  <c:v>0.1166590005159</c:v>
                </c:pt>
                <c:pt idx="4394">
                  <c:v>0.11685995757580001</c:v>
                </c:pt>
                <c:pt idx="4395">
                  <c:v>0.1168835610151</c:v>
                </c:pt>
                <c:pt idx="4396">
                  <c:v>0.1169838085771</c:v>
                </c:pt>
                <c:pt idx="4397">
                  <c:v>0.1172225698829</c:v>
                </c:pt>
                <c:pt idx="4398">
                  <c:v>0.1175013035536</c:v>
                </c:pt>
                <c:pt idx="4399">
                  <c:v>0.11755047738549999</c:v>
                </c:pt>
                <c:pt idx="4400">
                  <c:v>0.11758362501859999</c:v>
                </c:pt>
                <c:pt idx="4401">
                  <c:v>0.11775248497720001</c:v>
                </c:pt>
                <c:pt idx="4402">
                  <c:v>0.1179285049438</c:v>
                </c:pt>
                <c:pt idx="4403">
                  <c:v>0.1181657388806</c:v>
                </c:pt>
                <c:pt idx="4404">
                  <c:v>0.1181932017207</c:v>
                </c:pt>
                <c:pt idx="4405">
                  <c:v>0.1183812916279</c:v>
                </c:pt>
                <c:pt idx="4406">
                  <c:v>0.11866284161810001</c:v>
                </c:pt>
                <c:pt idx="4407">
                  <c:v>0.11877147108320001</c:v>
                </c:pt>
                <c:pt idx="4408">
                  <c:v>0.1187836453319</c:v>
                </c:pt>
                <c:pt idx="4409">
                  <c:v>0.1189536005259</c:v>
                </c:pt>
                <c:pt idx="4410">
                  <c:v>0.1191768199205</c:v>
                </c:pt>
                <c:pt idx="4411">
                  <c:v>0.1193324327469</c:v>
                </c:pt>
                <c:pt idx="4412">
                  <c:v>0.11934923380610001</c:v>
                </c:pt>
                <c:pt idx="4413">
                  <c:v>0.1194354742765</c:v>
                </c:pt>
                <c:pt idx="4414">
                  <c:v>0.1196552664042</c:v>
                </c:pt>
                <c:pt idx="4415">
                  <c:v>0.1198685690761</c:v>
                </c:pt>
                <c:pt idx="4416">
                  <c:v>0.11992006003859999</c:v>
                </c:pt>
                <c:pt idx="4417">
                  <c:v>0.1199586689472</c:v>
                </c:pt>
                <c:pt idx="4418">
                  <c:v>0.1202226355672</c:v>
                </c:pt>
                <c:pt idx="4419">
                  <c:v>0.12043542414900001</c:v>
                </c:pt>
                <c:pt idx="4420">
                  <c:v>0.1204848513007</c:v>
                </c:pt>
                <c:pt idx="4421">
                  <c:v>0.1204947605729</c:v>
                </c:pt>
                <c:pt idx="4422">
                  <c:v>0.1207788288593</c:v>
                </c:pt>
                <c:pt idx="4423">
                  <c:v>0.1210050582886</c:v>
                </c:pt>
                <c:pt idx="4424">
                  <c:v>0.1210748925805</c:v>
                </c:pt>
                <c:pt idx="4425">
                  <c:v>0.12110118567939999</c:v>
                </c:pt>
                <c:pt idx="4426">
                  <c:v>0.12141074240209999</c:v>
                </c:pt>
                <c:pt idx="4427">
                  <c:v>0.1216625347733</c:v>
                </c:pt>
                <c:pt idx="4428">
                  <c:v>0.12168377637860001</c:v>
                </c:pt>
                <c:pt idx="4429">
                  <c:v>0.1218226850033</c:v>
                </c:pt>
                <c:pt idx="4430">
                  <c:v>0.1221637576818</c:v>
                </c:pt>
                <c:pt idx="4431">
                  <c:v>0.1222799122334</c:v>
                </c:pt>
                <c:pt idx="4432">
                  <c:v>0.1224683001637</c:v>
                </c:pt>
                <c:pt idx="4433">
                  <c:v>0.12269918620589999</c:v>
                </c:pt>
                <c:pt idx="4434">
                  <c:v>0.1229228526354</c:v>
                </c:pt>
                <c:pt idx="4435">
                  <c:v>0.1231632828712</c:v>
                </c:pt>
                <c:pt idx="4436">
                  <c:v>0.1233927533031</c:v>
                </c:pt>
                <c:pt idx="4437">
                  <c:v>0.1235156878829</c:v>
                </c:pt>
                <c:pt idx="4438">
                  <c:v>0.1235316023231</c:v>
                </c:pt>
                <c:pt idx="4439">
                  <c:v>0.1237481608987</c:v>
                </c:pt>
                <c:pt idx="4440">
                  <c:v>0.12392273545269999</c:v>
                </c:pt>
                <c:pt idx="4441">
                  <c:v>0.1241125762463</c:v>
                </c:pt>
                <c:pt idx="4442">
                  <c:v>0.124171026051</c:v>
                </c:pt>
                <c:pt idx="4443">
                  <c:v>0.1242050901055</c:v>
                </c:pt>
                <c:pt idx="4444">
                  <c:v>0.12424416840080001</c:v>
                </c:pt>
                <c:pt idx="4445">
                  <c:v>0.1242838799953</c:v>
                </c:pt>
                <c:pt idx="4446">
                  <c:v>0.1243334189057</c:v>
                </c:pt>
                <c:pt idx="4447">
                  <c:v>0.1243987604976</c:v>
                </c:pt>
                <c:pt idx="4448">
                  <c:v>0.124484397471</c:v>
                </c:pt>
                <c:pt idx="4449">
                  <c:v>0.1245829984546</c:v>
                </c:pt>
                <c:pt idx="4450">
                  <c:v>0.1246870681643</c:v>
                </c:pt>
                <c:pt idx="4451">
                  <c:v>0.1247786208987</c:v>
                </c:pt>
                <c:pt idx="4452">
                  <c:v>0.12486117333170001</c:v>
                </c:pt>
                <c:pt idx="4453">
                  <c:v>0.1249379962683</c:v>
                </c:pt>
                <c:pt idx="4454">
                  <c:v>0.12509065866470001</c:v>
                </c:pt>
                <c:pt idx="4455">
                  <c:v>0.1252154111862</c:v>
                </c:pt>
                <c:pt idx="4456">
                  <c:v>0.12527412176130001</c:v>
                </c:pt>
                <c:pt idx="4457">
                  <c:v>0.1253112256527</c:v>
                </c:pt>
                <c:pt idx="4458">
                  <c:v>0.1253519207239</c:v>
                </c:pt>
                <c:pt idx="4459">
                  <c:v>0.12539041042330001</c:v>
                </c:pt>
                <c:pt idx="4460">
                  <c:v>0.1254418939352</c:v>
                </c:pt>
                <c:pt idx="4461">
                  <c:v>0.12554962933059999</c:v>
                </c:pt>
                <c:pt idx="4462">
                  <c:v>0.12568528950210001</c:v>
                </c:pt>
                <c:pt idx="4463">
                  <c:v>0.12582661211490001</c:v>
                </c:pt>
                <c:pt idx="4464">
                  <c:v>0.12596578896050001</c:v>
                </c:pt>
                <c:pt idx="4465">
                  <c:v>0.12608785927300001</c:v>
                </c:pt>
                <c:pt idx="4466">
                  <c:v>0.1261534392834</c:v>
                </c:pt>
                <c:pt idx="4467">
                  <c:v>0.12619423866269999</c:v>
                </c:pt>
                <c:pt idx="4468">
                  <c:v>0.1262391656637</c:v>
                </c:pt>
                <c:pt idx="4469">
                  <c:v>0.12626865506170001</c:v>
                </c:pt>
                <c:pt idx="4470">
                  <c:v>0.12632144987579999</c:v>
                </c:pt>
                <c:pt idx="4471">
                  <c:v>0.12647522985939999</c:v>
                </c:pt>
                <c:pt idx="4472">
                  <c:v>0.12667089700699999</c:v>
                </c:pt>
                <c:pt idx="4473">
                  <c:v>0.12686970829960001</c:v>
                </c:pt>
                <c:pt idx="4474">
                  <c:v>0.12701687216759999</c:v>
                </c:pt>
                <c:pt idx="4475">
                  <c:v>0.1270554512739</c:v>
                </c:pt>
                <c:pt idx="4476">
                  <c:v>0.1270836144686</c:v>
                </c:pt>
                <c:pt idx="4477">
                  <c:v>0.12712465226649999</c:v>
                </c:pt>
                <c:pt idx="4478">
                  <c:v>0.12724840641019999</c:v>
                </c:pt>
                <c:pt idx="4479">
                  <c:v>0.1274442821741</c:v>
                </c:pt>
                <c:pt idx="4480">
                  <c:v>0.12763990461829999</c:v>
                </c:pt>
                <c:pt idx="4481">
                  <c:v>0.12780426442619999</c:v>
                </c:pt>
                <c:pt idx="4482">
                  <c:v>0.12784659862520001</c:v>
                </c:pt>
                <c:pt idx="4483">
                  <c:v>0.12789745628829999</c:v>
                </c:pt>
                <c:pt idx="4484">
                  <c:v>0.12801544368269999</c:v>
                </c:pt>
                <c:pt idx="4485">
                  <c:v>0.12827900052069999</c:v>
                </c:pt>
                <c:pt idx="4486">
                  <c:v>0.1284721493721</c:v>
                </c:pt>
                <c:pt idx="4487">
                  <c:v>0.128623187542</c:v>
                </c:pt>
                <c:pt idx="4488">
                  <c:v>0.12866625189780001</c:v>
                </c:pt>
                <c:pt idx="4489">
                  <c:v>0.12870165705680001</c:v>
                </c:pt>
                <c:pt idx="4490">
                  <c:v>0.12880784273150001</c:v>
                </c:pt>
                <c:pt idx="4491">
                  <c:v>0.12906214594839999</c:v>
                </c:pt>
                <c:pt idx="4492">
                  <c:v>0.12935394048689999</c:v>
                </c:pt>
                <c:pt idx="4493">
                  <c:v>0.12941369414330001</c:v>
                </c:pt>
                <c:pt idx="4494">
                  <c:v>0.129446208477</c:v>
                </c:pt>
                <c:pt idx="4495">
                  <c:v>0.12961816787720001</c:v>
                </c:pt>
                <c:pt idx="4496">
                  <c:v>0.13004606962199999</c:v>
                </c:pt>
                <c:pt idx="4497">
                  <c:v>0.13008503615860001</c:v>
                </c:pt>
                <c:pt idx="4498">
                  <c:v>0.1302426159382</c:v>
                </c:pt>
                <c:pt idx="4499">
                  <c:v>0.1306509524584</c:v>
                </c:pt>
                <c:pt idx="4500">
                  <c:v>0.13074006140229999</c:v>
                </c:pt>
                <c:pt idx="4501">
                  <c:v>0.13085402548309999</c:v>
                </c:pt>
                <c:pt idx="4502">
                  <c:v>0.13132970035079999</c:v>
                </c:pt>
                <c:pt idx="4503">
                  <c:v>0.13151650130750001</c:v>
                </c:pt>
                <c:pt idx="4504">
                  <c:v>0.13189077377319999</c:v>
                </c:pt>
                <c:pt idx="4505">
                  <c:v>0.13216821849349999</c:v>
                </c:pt>
                <c:pt idx="4506">
                  <c:v>0.1324592083693</c:v>
                </c:pt>
                <c:pt idx="4507">
                  <c:v>0.13281428813929999</c:v>
                </c:pt>
                <c:pt idx="4508">
                  <c:v>0.13303074240679999</c:v>
                </c:pt>
                <c:pt idx="4509">
                  <c:v>0.133466988802</c:v>
                </c:pt>
                <c:pt idx="4510">
                  <c:v>0.1336163431406</c:v>
                </c:pt>
                <c:pt idx="4511">
                  <c:v>0.1341106444597</c:v>
                </c:pt>
                <c:pt idx="4512">
                  <c:v>0.13419865071770001</c:v>
                </c:pt>
                <c:pt idx="4513">
                  <c:v>0.13450467586520001</c:v>
                </c:pt>
                <c:pt idx="4514">
                  <c:v>0.1346975564957</c:v>
                </c:pt>
                <c:pt idx="4515">
                  <c:v>0.13511373102659999</c:v>
                </c:pt>
                <c:pt idx="4516">
                  <c:v>0.1352576762438</c:v>
                </c:pt>
                <c:pt idx="4517">
                  <c:v>0.1354417055845</c:v>
                </c:pt>
                <c:pt idx="4518">
                  <c:v>0.1357430070639</c:v>
                </c:pt>
                <c:pt idx="4519">
                  <c:v>0.1358887255192</c:v>
                </c:pt>
                <c:pt idx="4520">
                  <c:v>0.1359097659588</c:v>
                </c:pt>
                <c:pt idx="4521">
                  <c:v>0.13598410785199999</c:v>
                </c:pt>
                <c:pt idx="4522">
                  <c:v>0.1362084746361</c:v>
                </c:pt>
                <c:pt idx="4523">
                  <c:v>0.1364509314299</c:v>
                </c:pt>
                <c:pt idx="4524">
                  <c:v>0.13657848536969999</c:v>
                </c:pt>
                <c:pt idx="4525">
                  <c:v>0.13661688566210001</c:v>
                </c:pt>
                <c:pt idx="4526">
                  <c:v>0.13671460747719999</c:v>
                </c:pt>
                <c:pt idx="4527">
                  <c:v>0.1369460523129</c:v>
                </c:pt>
                <c:pt idx="4528">
                  <c:v>0.13717366755009999</c:v>
                </c:pt>
                <c:pt idx="4529">
                  <c:v>0.13724584877490001</c:v>
                </c:pt>
                <c:pt idx="4530">
                  <c:v>0.1372644007206</c:v>
                </c:pt>
                <c:pt idx="4531">
                  <c:v>0.13743324577810001</c:v>
                </c:pt>
                <c:pt idx="4532">
                  <c:v>0.13789786398410001</c:v>
                </c:pt>
                <c:pt idx="4533">
                  <c:v>0.13793797791000001</c:v>
                </c:pt>
                <c:pt idx="4534">
                  <c:v>0.13819728791710001</c:v>
                </c:pt>
                <c:pt idx="4535">
                  <c:v>0.13844197988510001</c:v>
                </c:pt>
                <c:pt idx="4536">
                  <c:v>0.13857065141200001</c:v>
                </c:pt>
                <c:pt idx="4537">
                  <c:v>0.1386352032423</c:v>
                </c:pt>
                <c:pt idx="4538">
                  <c:v>0.13902787864210001</c:v>
                </c:pt>
                <c:pt idx="4539">
                  <c:v>0.13923941552640001</c:v>
                </c:pt>
                <c:pt idx="4540">
                  <c:v>0.1392778754234</c:v>
                </c:pt>
                <c:pt idx="4541">
                  <c:v>0.1395266801119</c:v>
                </c:pt>
                <c:pt idx="4542">
                  <c:v>0.13983009755610001</c:v>
                </c:pt>
                <c:pt idx="4543">
                  <c:v>0.1399360746145</c:v>
                </c:pt>
                <c:pt idx="4544">
                  <c:v>0.13996228575710001</c:v>
                </c:pt>
                <c:pt idx="4545">
                  <c:v>0.14020712673659999</c:v>
                </c:pt>
                <c:pt idx="4546">
                  <c:v>0.14044390618800001</c:v>
                </c:pt>
                <c:pt idx="4547">
                  <c:v>0.14059031009670001</c:v>
                </c:pt>
                <c:pt idx="4548">
                  <c:v>0.14060109853739999</c:v>
                </c:pt>
                <c:pt idx="4549">
                  <c:v>0.14074726402759999</c:v>
                </c:pt>
                <c:pt idx="4550">
                  <c:v>0.14098136126999999</c:v>
                </c:pt>
                <c:pt idx="4551">
                  <c:v>0.14120247960089999</c:v>
                </c:pt>
                <c:pt idx="4552">
                  <c:v>0.1412249207497</c:v>
                </c:pt>
                <c:pt idx="4553">
                  <c:v>0.14132626354690001</c:v>
                </c:pt>
                <c:pt idx="4554">
                  <c:v>0.14156843721869999</c:v>
                </c:pt>
                <c:pt idx="4555">
                  <c:v>0.14183002710340001</c:v>
                </c:pt>
                <c:pt idx="4556">
                  <c:v>0.14186275005339999</c:v>
                </c:pt>
                <c:pt idx="4557">
                  <c:v>0.14187823235989999</c:v>
                </c:pt>
                <c:pt idx="4558">
                  <c:v>0.14205279946329999</c:v>
                </c:pt>
                <c:pt idx="4559">
                  <c:v>0.14228883385659999</c:v>
                </c:pt>
                <c:pt idx="4560">
                  <c:v>0.1424795687199</c:v>
                </c:pt>
                <c:pt idx="4561">
                  <c:v>0.1424997001886</c:v>
                </c:pt>
                <c:pt idx="4562">
                  <c:v>0.14264559745790001</c:v>
                </c:pt>
                <c:pt idx="4563">
                  <c:v>0.14288048446179999</c:v>
                </c:pt>
                <c:pt idx="4564">
                  <c:v>0.1431098282337</c:v>
                </c:pt>
                <c:pt idx="4565">
                  <c:v>0.14313966035840001</c:v>
                </c:pt>
                <c:pt idx="4566">
                  <c:v>0.1433749049902</c:v>
                </c:pt>
                <c:pt idx="4567">
                  <c:v>0.14360874891280001</c:v>
                </c:pt>
                <c:pt idx="4568">
                  <c:v>0.14372792840000001</c:v>
                </c:pt>
                <c:pt idx="4569">
                  <c:v>0.1437830924988</c:v>
                </c:pt>
                <c:pt idx="4570">
                  <c:v>0.1440017223358</c:v>
                </c:pt>
                <c:pt idx="4571">
                  <c:v>0.14438234269620001</c:v>
                </c:pt>
                <c:pt idx="4572">
                  <c:v>0.1444031596184</c:v>
                </c:pt>
                <c:pt idx="4573">
                  <c:v>0.14467710256579999</c:v>
                </c:pt>
                <c:pt idx="4574">
                  <c:v>0.14502663910390001</c:v>
                </c:pt>
                <c:pt idx="4575">
                  <c:v>0.1451789289713</c:v>
                </c:pt>
                <c:pt idx="4576">
                  <c:v>0.1456469744444</c:v>
                </c:pt>
                <c:pt idx="4577">
                  <c:v>0.14583258330820001</c:v>
                </c:pt>
                <c:pt idx="4578">
                  <c:v>0.14630196988579999</c:v>
                </c:pt>
                <c:pt idx="4579">
                  <c:v>0.14650239050389999</c:v>
                </c:pt>
                <c:pt idx="4580">
                  <c:v>0.14686432480809999</c:v>
                </c:pt>
                <c:pt idx="4581">
                  <c:v>0.14702774584289999</c:v>
                </c:pt>
                <c:pt idx="4582">
                  <c:v>0.1472552269697</c:v>
                </c:pt>
                <c:pt idx="4583">
                  <c:v>0.14764799177650001</c:v>
                </c:pt>
                <c:pt idx="4584">
                  <c:v>0.14769563078879999</c:v>
                </c:pt>
                <c:pt idx="4585">
                  <c:v>0.14796794950959999</c:v>
                </c:pt>
                <c:pt idx="4586">
                  <c:v>0.1483422368765</c:v>
                </c:pt>
                <c:pt idx="4587">
                  <c:v>0.1483825147152</c:v>
                </c:pt>
                <c:pt idx="4588">
                  <c:v>0.14844340085980001</c:v>
                </c:pt>
                <c:pt idx="4589">
                  <c:v>0.14873769879339999</c:v>
                </c:pt>
                <c:pt idx="4590">
                  <c:v>0.14900055527690001</c:v>
                </c:pt>
                <c:pt idx="4591">
                  <c:v>0.1491111069918</c:v>
                </c:pt>
                <c:pt idx="4592">
                  <c:v>0.14915728569030001</c:v>
                </c:pt>
                <c:pt idx="4593">
                  <c:v>0.1492294073105</c:v>
                </c:pt>
                <c:pt idx="4594">
                  <c:v>0.14958722889420001</c:v>
                </c:pt>
                <c:pt idx="4595">
                  <c:v>0.14978040754800001</c:v>
                </c:pt>
                <c:pt idx="4596">
                  <c:v>0.14992517232890001</c:v>
                </c:pt>
                <c:pt idx="4597">
                  <c:v>0.1499586701393</c:v>
                </c:pt>
                <c:pt idx="4598">
                  <c:v>0.15000125765799999</c:v>
                </c:pt>
                <c:pt idx="4599">
                  <c:v>0.15046168863769999</c:v>
                </c:pt>
                <c:pt idx="4600">
                  <c:v>0.15068657696250001</c:v>
                </c:pt>
                <c:pt idx="4601">
                  <c:v>0.1507390290499</c:v>
                </c:pt>
                <c:pt idx="4602">
                  <c:v>0.1508900523186</c:v>
                </c:pt>
                <c:pt idx="4603">
                  <c:v>0.15107774734500001</c:v>
                </c:pt>
                <c:pt idx="4604">
                  <c:v>0.15132027864459999</c:v>
                </c:pt>
                <c:pt idx="4605">
                  <c:v>0.1514364480972</c:v>
                </c:pt>
                <c:pt idx="4606">
                  <c:v>0.15147082507609999</c:v>
                </c:pt>
                <c:pt idx="4607">
                  <c:v>0.15151940286160001</c:v>
                </c:pt>
                <c:pt idx="4608">
                  <c:v>0.15167583525180001</c:v>
                </c:pt>
                <c:pt idx="4609">
                  <c:v>0.1518647670746</c:v>
                </c:pt>
                <c:pt idx="4610">
                  <c:v>0.1520502567291</c:v>
                </c:pt>
                <c:pt idx="4611">
                  <c:v>0.15218167006969999</c:v>
                </c:pt>
                <c:pt idx="4612">
                  <c:v>0.1522218436003</c:v>
                </c:pt>
                <c:pt idx="4613">
                  <c:v>0.1522448062897</c:v>
                </c:pt>
                <c:pt idx="4614">
                  <c:v>0.15234144031999999</c:v>
                </c:pt>
                <c:pt idx="4615">
                  <c:v>0.1525864452124</c:v>
                </c:pt>
                <c:pt idx="4616">
                  <c:v>0.1528206318617</c:v>
                </c:pt>
                <c:pt idx="4617">
                  <c:v>0.15289394557479999</c:v>
                </c:pt>
                <c:pt idx="4618">
                  <c:v>0.15293329954150001</c:v>
                </c:pt>
                <c:pt idx="4619">
                  <c:v>0.15315091609949999</c:v>
                </c:pt>
                <c:pt idx="4620">
                  <c:v>0.15339691936970001</c:v>
                </c:pt>
                <c:pt idx="4621">
                  <c:v>0.15356560051439999</c:v>
                </c:pt>
                <c:pt idx="4622">
                  <c:v>0.15376593172549999</c:v>
                </c:pt>
                <c:pt idx="4623">
                  <c:v>0.1540680527687</c:v>
                </c:pt>
                <c:pt idx="4624">
                  <c:v>0.15424127876759999</c:v>
                </c:pt>
                <c:pt idx="4625">
                  <c:v>0.1543467789888</c:v>
                </c:pt>
                <c:pt idx="4626">
                  <c:v>0.15464207530019999</c:v>
                </c:pt>
                <c:pt idx="4627">
                  <c:v>0.15481744706629999</c:v>
                </c:pt>
                <c:pt idx="4628">
                  <c:v>0.15490284562109999</c:v>
                </c:pt>
                <c:pt idx="4629">
                  <c:v>0.15493389964099999</c:v>
                </c:pt>
                <c:pt idx="4630">
                  <c:v>0.15498375892640001</c:v>
                </c:pt>
                <c:pt idx="4631">
                  <c:v>0.15513662993909999</c:v>
                </c:pt>
                <c:pt idx="4632">
                  <c:v>0.15538208186630001</c:v>
                </c:pt>
                <c:pt idx="4633">
                  <c:v>0.15553645789619999</c:v>
                </c:pt>
                <c:pt idx="4634">
                  <c:v>0.1555984765291</c:v>
                </c:pt>
                <c:pt idx="4635">
                  <c:v>0.15562693774700001</c:v>
                </c:pt>
                <c:pt idx="4636">
                  <c:v>0.15565279126170001</c:v>
                </c:pt>
                <c:pt idx="4637">
                  <c:v>0.1558230370283</c:v>
                </c:pt>
                <c:pt idx="4638">
                  <c:v>0.15601262450219999</c:v>
                </c:pt>
                <c:pt idx="4639">
                  <c:v>0.15619809925559999</c:v>
                </c:pt>
                <c:pt idx="4640">
                  <c:v>0.15628640353680001</c:v>
                </c:pt>
                <c:pt idx="4641">
                  <c:v>0.15630380809309999</c:v>
                </c:pt>
                <c:pt idx="4642">
                  <c:v>0.15633662044999999</c:v>
                </c:pt>
                <c:pt idx="4643">
                  <c:v>0.15650387108329999</c:v>
                </c:pt>
                <c:pt idx="4644">
                  <c:v>0.15667814016340001</c:v>
                </c:pt>
                <c:pt idx="4645">
                  <c:v>0.15679484605790001</c:v>
                </c:pt>
                <c:pt idx="4646">
                  <c:v>0.15692569315429999</c:v>
                </c:pt>
                <c:pt idx="4647">
                  <c:v>0.15695439279080001</c:v>
                </c:pt>
                <c:pt idx="4648">
                  <c:v>0.1570203006268</c:v>
                </c:pt>
                <c:pt idx="4649">
                  <c:v>0.1571687757969</c:v>
                </c:pt>
                <c:pt idx="4650">
                  <c:v>0.1573393344879</c:v>
                </c:pt>
                <c:pt idx="4651">
                  <c:v>0.1574520021677</c:v>
                </c:pt>
                <c:pt idx="4652">
                  <c:v>0.15757574141030001</c:v>
                </c:pt>
                <c:pt idx="4653">
                  <c:v>0.1576040834188</c:v>
                </c:pt>
                <c:pt idx="4654">
                  <c:v>0.15764541924</c:v>
                </c:pt>
                <c:pt idx="4655">
                  <c:v>0.15776975452899999</c:v>
                </c:pt>
                <c:pt idx="4656">
                  <c:v>0.15794953703879999</c:v>
                </c:pt>
                <c:pt idx="4657">
                  <c:v>0.15812475979330001</c:v>
                </c:pt>
                <c:pt idx="4658">
                  <c:v>0.15824070572849999</c:v>
                </c:pt>
                <c:pt idx="4659">
                  <c:v>0.15826173126699999</c:v>
                </c:pt>
                <c:pt idx="4660">
                  <c:v>0.15827810764309999</c:v>
                </c:pt>
                <c:pt idx="4661">
                  <c:v>0.15832203626630001</c:v>
                </c:pt>
                <c:pt idx="4662">
                  <c:v>0.15846882760520001</c:v>
                </c:pt>
                <c:pt idx="4663">
                  <c:v>0.1586611568928</c:v>
                </c:pt>
                <c:pt idx="4664">
                  <c:v>0.15884482860570001</c:v>
                </c:pt>
                <c:pt idx="4665">
                  <c:v>0.15896382927889999</c:v>
                </c:pt>
                <c:pt idx="4666">
                  <c:v>0.15900161862369999</c:v>
                </c:pt>
                <c:pt idx="4667">
                  <c:v>0.15905030071740001</c:v>
                </c:pt>
                <c:pt idx="4668">
                  <c:v>0.15915900468829999</c:v>
                </c:pt>
                <c:pt idx="4669">
                  <c:v>0.15934334695339999</c:v>
                </c:pt>
                <c:pt idx="4670">
                  <c:v>0.15953524410719999</c:v>
                </c:pt>
                <c:pt idx="4671">
                  <c:v>0.15969561040399999</c:v>
                </c:pt>
                <c:pt idx="4672">
                  <c:v>0.15976834297180001</c:v>
                </c:pt>
                <c:pt idx="4673">
                  <c:v>0.1598073840141</c:v>
                </c:pt>
                <c:pt idx="4674">
                  <c:v>0.15984208881859999</c:v>
                </c:pt>
                <c:pt idx="4675">
                  <c:v>0.15994705259799999</c:v>
                </c:pt>
                <c:pt idx="4676">
                  <c:v>0.16012850403789999</c:v>
                </c:pt>
                <c:pt idx="4677">
                  <c:v>0.1603793501854</c:v>
                </c:pt>
                <c:pt idx="4678">
                  <c:v>0.16051594913010001</c:v>
                </c:pt>
                <c:pt idx="4679">
                  <c:v>0.16054439544679999</c:v>
                </c:pt>
                <c:pt idx="4680">
                  <c:v>0.1606569886208</c:v>
                </c:pt>
                <c:pt idx="4681">
                  <c:v>0.16083598136899999</c:v>
                </c:pt>
                <c:pt idx="4682">
                  <c:v>0.16102200746539999</c:v>
                </c:pt>
                <c:pt idx="4683">
                  <c:v>0.1611587256193</c:v>
                </c:pt>
                <c:pt idx="4684">
                  <c:v>0.1611893028021</c:v>
                </c:pt>
                <c:pt idx="4685">
                  <c:v>0.1612416505814</c:v>
                </c:pt>
                <c:pt idx="4686">
                  <c:v>0.16145442426199999</c:v>
                </c:pt>
                <c:pt idx="4687">
                  <c:v>0.16162890195849999</c:v>
                </c:pt>
                <c:pt idx="4688">
                  <c:v>0.16178010404109999</c:v>
                </c:pt>
                <c:pt idx="4689">
                  <c:v>0.16182419657710001</c:v>
                </c:pt>
                <c:pt idx="4690">
                  <c:v>0.16184824705119999</c:v>
                </c:pt>
                <c:pt idx="4691">
                  <c:v>0.16187347471710001</c:v>
                </c:pt>
                <c:pt idx="4692">
                  <c:v>0.16194409132000001</c:v>
                </c:pt>
                <c:pt idx="4693">
                  <c:v>0.16205410659309999</c:v>
                </c:pt>
                <c:pt idx="4694">
                  <c:v>0.1622373014688</c:v>
                </c:pt>
                <c:pt idx="4695">
                  <c:v>0.1624193936586</c:v>
                </c:pt>
                <c:pt idx="4696">
                  <c:v>0.162515565753</c:v>
                </c:pt>
                <c:pt idx="4697">
                  <c:v>0.16254675388340001</c:v>
                </c:pt>
                <c:pt idx="4698">
                  <c:v>0.1625674068928</c:v>
                </c:pt>
                <c:pt idx="4699">
                  <c:v>0.162601351738</c:v>
                </c:pt>
                <c:pt idx="4700">
                  <c:v>0.16272071003909999</c:v>
                </c:pt>
                <c:pt idx="4701">
                  <c:v>0.16291168332100001</c:v>
                </c:pt>
                <c:pt idx="4702">
                  <c:v>0.16310057044029999</c:v>
                </c:pt>
                <c:pt idx="4703">
                  <c:v>0.1632422804832</c:v>
                </c:pt>
                <c:pt idx="4704">
                  <c:v>0.1632721275091</c:v>
                </c:pt>
                <c:pt idx="4705">
                  <c:v>0.1632943600416</c:v>
                </c:pt>
                <c:pt idx="4706">
                  <c:v>0.16331839561459999</c:v>
                </c:pt>
                <c:pt idx="4707">
                  <c:v>0.16346277296539999</c:v>
                </c:pt>
                <c:pt idx="4708">
                  <c:v>0.16364938020709999</c:v>
                </c:pt>
                <c:pt idx="4709">
                  <c:v>0.16393373906610001</c:v>
                </c:pt>
                <c:pt idx="4710">
                  <c:v>0.1640076041222</c:v>
                </c:pt>
                <c:pt idx="4711">
                  <c:v>0.16406124830249999</c:v>
                </c:pt>
                <c:pt idx="4712">
                  <c:v>0.16436223685740001</c:v>
                </c:pt>
                <c:pt idx="4713">
                  <c:v>0.16466054320340001</c:v>
                </c:pt>
                <c:pt idx="4714">
                  <c:v>0.16476315259929999</c:v>
                </c:pt>
                <c:pt idx="4715">
                  <c:v>0.16482146084310001</c:v>
                </c:pt>
                <c:pt idx="4716">
                  <c:v>0.16495971381659999</c:v>
                </c:pt>
                <c:pt idx="4717">
                  <c:v>0.16521006822590001</c:v>
                </c:pt>
                <c:pt idx="4718">
                  <c:v>0.1653899401426</c:v>
                </c:pt>
                <c:pt idx="4719">
                  <c:v>0.1655422002077</c:v>
                </c:pt>
                <c:pt idx="4720">
                  <c:v>0.16576267778869999</c:v>
                </c:pt>
                <c:pt idx="4721">
                  <c:v>0.16621966660019999</c:v>
                </c:pt>
                <c:pt idx="4722">
                  <c:v>0.1662820875645</c:v>
                </c:pt>
                <c:pt idx="4723">
                  <c:v>0.1666029393673</c:v>
                </c:pt>
                <c:pt idx="4724">
                  <c:v>0.16702032089230001</c:v>
                </c:pt>
                <c:pt idx="4725">
                  <c:v>0.16715514659879999</c:v>
                </c:pt>
                <c:pt idx="4726">
                  <c:v>0.16776844859119999</c:v>
                </c:pt>
                <c:pt idx="4727">
                  <c:v>0.16794325411319999</c:v>
                </c:pt>
                <c:pt idx="4728">
                  <c:v>0.16825281083579999</c:v>
                </c:pt>
                <c:pt idx="4729">
                  <c:v>0.168674454093</c:v>
                </c:pt>
                <c:pt idx="4730">
                  <c:v>0.1687843948603</c:v>
                </c:pt>
                <c:pt idx="4731">
                  <c:v>0.16902281343940001</c:v>
                </c:pt>
                <c:pt idx="4732">
                  <c:v>0.1692706644535</c:v>
                </c:pt>
                <c:pt idx="4733">
                  <c:v>0.1693706810474</c:v>
                </c:pt>
                <c:pt idx="4734">
                  <c:v>0.16944974660869999</c:v>
                </c:pt>
                <c:pt idx="4735">
                  <c:v>0.16963365674020001</c:v>
                </c:pt>
                <c:pt idx="4736">
                  <c:v>0.1698282808065</c:v>
                </c:pt>
                <c:pt idx="4737">
                  <c:v>0.1700697094202</c:v>
                </c:pt>
                <c:pt idx="4738">
                  <c:v>0.1701633036137</c:v>
                </c:pt>
                <c:pt idx="4739">
                  <c:v>0.1702110469341</c:v>
                </c:pt>
                <c:pt idx="4740">
                  <c:v>0.17025548219680001</c:v>
                </c:pt>
                <c:pt idx="4741">
                  <c:v>0.1704318225384</c:v>
                </c:pt>
                <c:pt idx="4742">
                  <c:v>0.17076073586939999</c:v>
                </c:pt>
                <c:pt idx="4743">
                  <c:v>0.1709168255329</c:v>
                </c:pt>
                <c:pt idx="4744">
                  <c:v>0.17099399864670001</c:v>
                </c:pt>
                <c:pt idx="4745">
                  <c:v>0.1710558980703</c:v>
                </c:pt>
                <c:pt idx="4746">
                  <c:v>0.1713912934065</c:v>
                </c:pt>
                <c:pt idx="4747">
                  <c:v>0.1716734915972</c:v>
                </c:pt>
                <c:pt idx="4748">
                  <c:v>0.1717204302549</c:v>
                </c:pt>
                <c:pt idx="4749">
                  <c:v>0.1717539727688</c:v>
                </c:pt>
                <c:pt idx="4750">
                  <c:v>0.17194911837579999</c:v>
                </c:pt>
                <c:pt idx="4751">
                  <c:v>0.17234098911289999</c:v>
                </c:pt>
                <c:pt idx="4752">
                  <c:v>0.1724900007248</c:v>
                </c:pt>
                <c:pt idx="4753">
                  <c:v>0.1725576519966</c:v>
                </c:pt>
                <c:pt idx="4754">
                  <c:v>0.17261916398999999</c:v>
                </c:pt>
                <c:pt idx="4755">
                  <c:v>0.17269574105739999</c:v>
                </c:pt>
                <c:pt idx="4756">
                  <c:v>0.17294541001319999</c:v>
                </c:pt>
                <c:pt idx="4757">
                  <c:v>0.1732115000486</c:v>
                </c:pt>
                <c:pt idx="4758">
                  <c:v>0.17336364090440001</c:v>
                </c:pt>
                <c:pt idx="4759">
                  <c:v>0.17344503104690001</c:v>
                </c:pt>
                <c:pt idx="4760">
                  <c:v>0.1735139936209</c:v>
                </c:pt>
                <c:pt idx="4761">
                  <c:v>0.17356787621969999</c:v>
                </c:pt>
                <c:pt idx="4762">
                  <c:v>0.173854380846</c:v>
                </c:pt>
                <c:pt idx="4763">
                  <c:v>0.17411589622500001</c:v>
                </c:pt>
                <c:pt idx="4764">
                  <c:v>0.17424885928629999</c:v>
                </c:pt>
                <c:pt idx="4765">
                  <c:v>0.1743093580008</c:v>
                </c:pt>
                <c:pt idx="4766">
                  <c:v>0.17436090111729999</c:v>
                </c:pt>
                <c:pt idx="4767">
                  <c:v>0.17448456585409999</c:v>
                </c:pt>
                <c:pt idx="4768">
                  <c:v>0.1747917681932</c:v>
                </c:pt>
                <c:pt idx="4769">
                  <c:v>0.17502449452880001</c:v>
                </c:pt>
                <c:pt idx="4770">
                  <c:v>0.17511861026289999</c:v>
                </c:pt>
                <c:pt idx="4771">
                  <c:v>0.1751814037561</c:v>
                </c:pt>
                <c:pt idx="4772">
                  <c:v>0.1754114925861</c:v>
                </c:pt>
                <c:pt idx="4773">
                  <c:v>0.1757340729237</c:v>
                </c:pt>
                <c:pt idx="4774">
                  <c:v>0.1759046912193</c:v>
                </c:pt>
                <c:pt idx="4775">
                  <c:v>0.1759625375271</c:v>
                </c:pt>
                <c:pt idx="4776">
                  <c:v>0.1760380715132</c:v>
                </c:pt>
                <c:pt idx="4777">
                  <c:v>0.17632962763310001</c:v>
                </c:pt>
                <c:pt idx="4778">
                  <c:v>0.1766082942486</c:v>
                </c:pt>
                <c:pt idx="4779">
                  <c:v>0.17667736113070001</c:v>
                </c:pt>
                <c:pt idx="4780">
                  <c:v>0.17672301828859999</c:v>
                </c:pt>
                <c:pt idx="4781">
                  <c:v>0.1769431084394</c:v>
                </c:pt>
                <c:pt idx="4782">
                  <c:v>0.17727203667159999</c:v>
                </c:pt>
                <c:pt idx="4783">
                  <c:v>0.1774150431156</c:v>
                </c:pt>
                <c:pt idx="4784">
                  <c:v>0.1774722486734</c:v>
                </c:pt>
                <c:pt idx="4785">
                  <c:v>0.17753385007379999</c:v>
                </c:pt>
                <c:pt idx="4786">
                  <c:v>0.17767976224420001</c:v>
                </c:pt>
                <c:pt idx="4787">
                  <c:v>0.17792862653729999</c:v>
                </c:pt>
                <c:pt idx="4788">
                  <c:v>0.17820288240910001</c:v>
                </c:pt>
                <c:pt idx="4789">
                  <c:v>0.1782764196396</c:v>
                </c:pt>
                <c:pt idx="4790">
                  <c:v>0.17844483256339999</c:v>
                </c:pt>
                <c:pt idx="4791">
                  <c:v>0.178764373064</c:v>
                </c:pt>
                <c:pt idx="4792">
                  <c:v>0.1789346784353</c:v>
                </c:pt>
                <c:pt idx="4793">
                  <c:v>0.17899268865590001</c:v>
                </c:pt>
                <c:pt idx="4794">
                  <c:v>0.17936900258060001</c:v>
                </c:pt>
                <c:pt idx="4795">
                  <c:v>0.17973254621029999</c:v>
                </c:pt>
                <c:pt idx="4796">
                  <c:v>0.17982183396820001</c:v>
                </c:pt>
                <c:pt idx="4797">
                  <c:v>0.1801177710295</c:v>
                </c:pt>
                <c:pt idx="4798">
                  <c:v>0.18046368658539999</c:v>
                </c:pt>
                <c:pt idx="4799">
                  <c:v>0.18054489791389999</c:v>
                </c:pt>
                <c:pt idx="4800">
                  <c:v>0.1807911843061</c:v>
                </c:pt>
                <c:pt idx="4801">
                  <c:v>0.18126946687699999</c:v>
                </c:pt>
                <c:pt idx="4802">
                  <c:v>0.1813874989748</c:v>
                </c:pt>
                <c:pt idx="4803">
                  <c:v>0.18183882534500001</c:v>
                </c:pt>
                <c:pt idx="4804">
                  <c:v>0.18210166692730001</c:v>
                </c:pt>
                <c:pt idx="4805">
                  <c:v>0.18245597183699999</c:v>
                </c:pt>
                <c:pt idx="4806">
                  <c:v>0.18280687928200001</c:v>
                </c:pt>
                <c:pt idx="4807">
                  <c:v>0.18298561871050001</c:v>
                </c:pt>
                <c:pt idx="4808">
                  <c:v>0.183351457119</c:v>
                </c:pt>
                <c:pt idx="4809">
                  <c:v>0.18352708220479999</c:v>
                </c:pt>
                <c:pt idx="4810">
                  <c:v>0.18358252942559999</c:v>
                </c:pt>
                <c:pt idx="4811">
                  <c:v>0.18391834199429999</c:v>
                </c:pt>
                <c:pt idx="4812">
                  <c:v>0.1842059344053</c:v>
                </c:pt>
                <c:pt idx="4813">
                  <c:v>0.184284761548</c:v>
                </c:pt>
                <c:pt idx="4814">
                  <c:v>0.18432117998600001</c:v>
                </c:pt>
                <c:pt idx="4815">
                  <c:v>0.18456248939039999</c:v>
                </c:pt>
                <c:pt idx="4816">
                  <c:v>0.18481737375259999</c:v>
                </c:pt>
                <c:pt idx="4817">
                  <c:v>0.18498037755489999</c:v>
                </c:pt>
                <c:pt idx="4818">
                  <c:v>0.1851374804974</c:v>
                </c:pt>
                <c:pt idx="4819">
                  <c:v>0.18550695478920001</c:v>
                </c:pt>
                <c:pt idx="4820">
                  <c:v>0.18569673597809999</c:v>
                </c:pt>
                <c:pt idx="4821">
                  <c:v>0.1858227998018</c:v>
                </c:pt>
                <c:pt idx="4822">
                  <c:v>0.1859890073538</c:v>
                </c:pt>
                <c:pt idx="4823">
                  <c:v>0.18637396395210001</c:v>
                </c:pt>
                <c:pt idx="4824">
                  <c:v>0.1865445524454</c:v>
                </c:pt>
                <c:pt idx="4825">
                  <c:v>0.18671905994419999</c:v>
                </c:pt>
                <c:pt idx="4826">
                  <c:v>0.187095195055</c:v>
                </c:pt>
                <c:pt idx="4827">
                  <c:v>0.18725532293319999</c:v>
                </c:pt>
                <c:pt idx="4828">
                  <c:v>0.18731619417670001</c:v>
                </c:pt>
                <c:pt idx="4829">
                  <c:v>0.18761089444160001</c:v>
                </c:pt>
                <c:pt idx="4830">
                  <c:v>0.1879800856113</c:v>
                </c:pt>
                <c:pt idx="4831">
                  <c:v>0.188034504652</c:v>
                </c:pt>
                <c:pt idx="4832">
                  <c:v>0.1880873292685</c:v>
                </c:pt>
                <c:pt idx="4833">
                  <c:v>0.1883282363415</c:v>
                </c:pt>
                <c:pt idx="4834">
                  <c:v>0.18858729302880001</c:v>
                </c:pt>
                <c:pt idx="4835">
                  <c:v>0.18874143064019999</c:v>
                </c:pt>
                <c:pt idx="4836">
                  <c:v>0.18881599605079999</c:v>
                </c:pt>
                <c:pt idx="4837">
                  <c:v>0.18887788057329999</c:v>
                </c:pt>
                <c:pt idx="4838">
                  <c:v>0.18893897533420001</c:v>
                </c:pt>
                <c:pt idx="4839">
                  <c:v>0.18916638195509999</c:v>
                </c:pt>
                <c:pt idx="4840">
                  <c:v>0.1894331425428</c:v>
                </c:pt>
                <c:pt idx="4841">
                  <c:v>0.18962490558619999</c:v>
                </c:pt>
                <c:pt idx="4842">
                  <c:v>0.18968649208550001</c:v>
                </c:pt>
                <c:pt idx="4843">
                  <c:v>0.18974067270760001</c:v>
                </c:pt>
                <c:pt idx="4844">
                  <c:v>0.18988436460489999</c:v>
                </c:pt>
                <c:pt idx="4845">
                  <c:v>0.19019721448419999</c:v>
                </c:pt>
                <c:pt idx="4846">
                  <c:v>0.19043679535390001</c:v>
                </c:pt>
                <c:pt idx="4847">
                  <c:v>0.19052763283249999</c:v>
                </c:pt>
                <c:pt idx="4848">
                  <c:v>0.1907251030207</c:v>
                </c:pt>
                <c:pt idx="4849">
                  <c:v>0.19098083674909999</c:v>
                </c:pt>
                <c:pt idx="4850">
                  <c:v>0.19126382470129999</c:v>
                </c:pt>
                <c:pt idx="4851">
                  <c:v>0.1913248747587</c:v>
                </c:pt>
                <c:pt idx="4852">
                  <c:v>0.19136212766169999</c:v>
                </c:pt>
                <c:pt idx="4853">
                  <c:v>0.19143068790439999</c:v>
                </c:pt>
                <c:pt idx="4854">
                  <c:v>0.19166673719880001</c:v>
                </c:pt>
                <c:pt idx="4855">
                  <c:v>0.19192023575309999</c:v>
                </c:pt>
                <c:pt idx="4856">
                  <c:v>0.1920613050461</c:v>
                </c:pt>
                <c:pt idx="4857">
                  <c:v>0.19210892915729999</c:v>
                </c:pt>
                <c:pt idx="4858">
                  <c:v>0.19223383069040001</c:v>
                </c:pt>
                <c:pt idx="4859">
                  <c:v>0.19248582422730001</c:v>
                </c:pt>
                <c:pt idx="4860">
                  <c:v>0.1927834451199</c:v>
                </c:pt>
                <c:pt idx="4861">
                  <c:v>0.19283893704409999</c:v>
                </c:pt>
                <c:pt idx="4862">
                  <c:v>0.19287548959260001</c:v>
                </c:pt>
                <c:pt idx="4863">
                  <c:v>0.19302161037919999</c:v>
                </c:pt>
                <c:pt idx="4864">
                  <c:v>0.19333733618259999</c:v>
                </c:pt>
                <c:pt idx="4865">
                  <c:v>0.19356317818159999</c:v>
                </c:pt>
                <c:pt idx="4866">
                  <c:v>0.19364447891709999</c:v>
                </c:pt>
                <c:pt idx="4867">
                  <c:v>0.1937828063965</c:v>
                </c:pt>
                <c:pt idx="4868">
                  <c:v>0.19415040314199999</c:v>
                </c:pt>
                <c:pt idx="4869">
                  <c:v>0.19437417387959999</c:v>
                </c:pt>
                <c:pt idx="4870">
                  <c:v>0.194462493062</c:v>
                </c:pt>
                <c:pt idx="4871">
                  <c:v>0.19472666084769999</c:v>
                </c:pt>
                <c:pt idx="4872">
                  <c:v>0.19497419893740001</c:v>
                </c:pt>
                <c:pt idx="4873">
                  <c:v>0.19513663649560001</c:v>
                </c:pt>
                <c:pt idx="4874">
                  <c:v>0.19525305926799999</c:v>
                </c:pt>
                <c:pt idx="4875">
                  <c:v>0.19555532932280001</c:v>
                </c:pt>
                <c:pt idx="4876">
                  <c:v>0.19580560922619999</c:v>
                </c:pt>
                <c:pt idx="4877">
                  <c:v>0.1959396153688</c:v>
                </c:pt>
                <c:pt idx="4878">
                  <c:v>0.1959831267595</c:v>
                </c:pt>
                <c:pt idx="4879">
                  <c:v>0.19605684280399999</c:v>
                </c:pt>
                <c:pt idx="4880">
                  <c:v>0.19634489715100001</c:v>
                </c:pt>
                <c:pt idx="4881">
                  <c:v>0.1965339183807</c:v>
                </c:pt>
                <c:pt idx="4882">
                  <c:v>0.19666558504100001</c:v>
                </c:pt>
                <c:pt idx="4883">
                  <c:v>0.1967336684465</c:v>
                </c:pt>
                <c:pt idx="4884">
                  <c:v>0.196834012866</c:v>
                </c:pt>
                <c:pt idx="4885">
                  <c:v>0.1970534324646</c:v>
                </c:pt>
                <c:pt idx="4886">
                  <c:v>0.1973189264536</c:v>
                </c:pt>
                <c:pt idx="4887">
                  <c:v>0.1975112855434</c:v>
                </c:pt>
                <c:pt idx="4888">
                  <c:v>0.1975775063038</c:v>
                </c:pt>
                <c:pt idx="4889">
                  <c:v>0.19762924313550001</c:v>
                </c:pt>
                <c:pt idx="4890">
                  <c:v>0.1981981992722</c:v>
                </c:pt>
                <c:pt idx="4891">
                  <c:v>0.1984143406153</c:v>
                </c:pt>
                <c:pt idx="4892">
                  <c:v>0.19879809021950001</c:v>
                </c:pt>
                <c:pt idx="4893">
                  <c:v>0.1991811990738</c:v>
                </c:pt>
                <c:pt idx="4894">
                  <c:v>0.19930650293829999</c:v>
                </c:pt>
                <c:pt idx="4895">
                  <c:v>0.19985274970530001</c:v>
                </c:pt>
                <c:pt idx="4896">
                  <c:v>0.19998212158680001</c:v>
                </c:pt>
                <c:pt idx="4897">
                  <c:v>0.2000723779202</c:v>
                </c:pt>
                <c:pt idx="4898">
                  <c:v>0.20041646063329999</c:v>
                </c:pt>
                <c:pt idx="4899">
                  <c:v>0.2007059007883</c:v>
                </c:pt>
                <c:pt idx="4900">
                  <c:v>0.2008083313704</c:v>
                </c:pt>
                <c:pt idx="4901">
                  <c:v>0.2011591047049</c:v>
                </c:pt>
                <c:pt idx="4902">
                  <c:v>0.2014496475458</c:v>
                </c:pt>
                <c:pt idx="4903">
                  <c:v>0.20154279470440001</c:v>
                </c:pt>
                <c:pt idx="4904">
                  <c:v>0.20159381628039999</c:v>
                </c:pt>
                <c:pt idx="4905">
                  <c:v>0.20204325020309999</c:v>
                </c:pt>
                <c:pt idx="4906">
                  <c:v>0.20227028429509999</c:v>
                </c:pt>
                <c:pt idx="4907">
                  <c:v>0.20234195888039999</c:v>
                </c:pt>
                <c:pt idx="4908">
                  <c:v>0.20256426930429999</c:v>
                </c:pt>
                <c:pt idx="4909">
                  <c:v>0.20296502113340001</c:v>
                </c:pt>
                <c:pt idx="4910">
                  <c:v>0.2030447423458</c:v>
                </c:pt>
                <c:pt idx="4911">
                  <c:v>0.20311507582659999</c:v>
                </c:pt>
                <c:pt idx="4912">
                  <c:v>0.203324124217</c:v>
                </c:pt>
                <c:pt idx="4913">
                  <c:v>0.2036894410849</c:v>
                </c:pt>
                <c:pt idx="4914">
                  <c:v>0.20378033816810001</c:v>
                </c:pt>
                <c:pt idx="4915">
                  <c:v>0.203798443079</c:v>
                </c:pt>
                <c:pt idx="4916">
                  <c:v>0.2038355916739</c:v>
                </c:pt>
                <c:pt idx="4917">
                  <c:v>0.20390328764919999</c:v>
                </c:pt>
                <c:pt idx="4918">
                  <c:v>0.2043303847313</c:v>
                </c:pt>
                <c:pt idx="4919">
                  <c:v>0.20453268289570001</c:v>
                </c:pt>
                <c:pt idx="4920">
                  <c:v>0.2045760303736</c:v>
                </c:pt>
                <c:pt idx="4921">
                  <c:v>0.20461991429330001</c:v>
                </c:pt>
                <c:pt idx="4922">
                  <c:v>0.20471629500390001</c:v>
                </c:pt>
                <c:pt idx="4923">
                  <c:v>0.20507299900049999</c:v>
                </c:pt>
                <c:pt idx="4924">
                  <c:v>0.20531056821349999</c:v>
                </c:pt>
                <c:pt idx="4925">
                  <c:v>0.20538425445559999</c:v>
                </c:pt>
                <c:pt idx="4926">
                  <c:v>0.20543192327019999</c:v>
                </c:pt>
                <c:pt idx="4927">
                  <c:v>0.20549428462979999</c:v>
                </c:pt>
                <c:pt idx="4928">
                  <c:v>0.20577557384969999</c:v>
                </c:pt>
                <c:pt idx="4929">
                  <c:v>0.20609115064139999</c:v>
                </c:pt>
                <c:pt idx="4930">
                  <c:v>0.20617303252220001</c:v>
                </c:pt>
                <c:pt idx="4931">
                  <c:v>0.2062295675278</c:v>
                </c:pt>
                <c:pt idx="4932">
                  <c:v>0.2062802165747</c:v>
                </c:pt>
                <c:pt idx="4933">
                  <c:v>0.20643657445909999</c:v>
                </c:pt>
                <c:pt idx="4934">
                  <c:v>0.2067006677389</c:v>
                </c:pt>
                <c:pt idx="4935">
                  <c:v>0.206936776638</c:v>
                </c:pt>
                <c:pt idx="4936">
                  <c:v>0.20702616870400001</c:v>
                </c:pt>
                <c:pt idx="4937">
                  <c:v>0.20708785951139999</c:v>
                </c:pt>
                <c:pt idx="4938">
                  <c:v>0.20715184509750001</c:v>
                </c:pt>
                <c:pt idx="4939">
                  <c:v>0.20736947655679999</c:v>
                </c:pt>
                <c:pt idx="4940">
                  <c:v>0.2079289108515</c:v>
                </c:pt>
                <c:pt idx="4941">
                  <c:v>0.20803897082809999</c:v>
                </c:pt>
                <c:pt idx="4942">
                  <c:v>0.2081767469645</c:v>
                </c:pt>
                <c:pt idx="4943">
                  <c:v>0.20868058502670001</c:v>
                </c:pt>
                <c:pt idx="4944">
                  <c:v>0.20881347358230001</c:v>
                </c:pt>
                <c:pt idx="4945">
                  <c:v>0.2089564353228</c:v>
                </c:pt>
                <c:pt idx="4946">
                  <c:v>0.2094610184431</c:v>
                </c:pt>
                <c:pt idx="4947">
                  <c:v>0.2096309959888</c:v>
                </c:pt>
                <c:pt idx="4948">
                  <c:v>0.20989742875100001</c:v>
                </c:pt>
                <c:pt idx="4949">
                  <c:v>0.21014869213099999</c:v>
                </c:pt>
                <c:pt idx="4950">
                  <c:v>0.21034942567350001</c:v>
                </c:pt>
                <c:pt idx="4951">
                  <c:v>0.2104362994432</c:v>
                </c:pt>
                <c:pt idx="4952">
                  <c:v>0.2105395942926</c:v>
                </c:pt>
                <c:pt idx="4953">
                  <c:v>0.21078777313229999</c:v>
                </c:pt>
                <c:pt idx="4954">
                  <c:v>0.21109397709370001</c:v>
                </c:pt>
                <c:pt idx="4955">
                  <c:v>0.21118649840350001</c:v>
                </c:pt>
                <c:pt idx="4956">
                  <c:v>0.2112498581409</c:v>
                </c:pt>
                <c:pt idx="4957">
                  <c:v>0.21136836707590001</c:v>
                </c:pt>
                <c:pt idx="4958">
                  <c:v>0.21154043078420001</c:v>
                </c:pt>
                <c:pt idx="4959">
                  <c:v>0.21174357831480001</c:v>
                </c:pt>
                <c:pt idx="4960">
                  <c:v>0.21196401119229999</c:v>
                </c:pt>
                <c:pt idx="4961">
                  <c:v>0.2120680809021</c:v>
                </c:pt>
                <c:pt idx="4962">
                  <c:v>0.21216271817679999</c:v>
                </c:pt>
                <c:pt idx="4963">
                  <c:v>0.2123312205076</c:v>
                </c:pt>
                <c:pt idx="4964">
                  <c:v>0.21266858279709999</c:v>
                </c:pt>
                <c:pt idx="4965">
                  <c:v>0.21292501688000001</c:v>
                </c:pt>
                <c:pt idx="4966">
                  <c:v>0.21302315592769999</c:v>
                </c:pt>
                <c:pt idx="4967">
                  <c:v>0.2131523489952</c:v>
                </c:pt>
                <c:pt idx="4968">
                  <c:v>0.21338053047659999</c:v>
                </c:pt>
                <c:pt idx="4969">
                  <c:v>0.2137796282768</c:v>
                </c:pt>
                <c:pt idx="4970">
                  <c:v>0.21392804384229999</c:v>
                </c:pt>
                <c:pt idx="4971">
                  <c:v>0.21399147808550001</c:v>
                </c:pt>
                <c:pt idx="4972">
                  <c:v>0.21405568718910001</c:v>
                </c:pt>
                <c:pt idx="4973">
                  <c:v>0.21411210298540001</c:v>
                </c:pt>
                <c:pt idx="4974">
                  <c:v>0.2143146246672</c:v>
                </c:pt>
                <c:pt idx="4975">
                  <c:v>0.21458904445169999</c:v>
                </c:pt>
                <c:pt idx="4976">
                  <c:v>0.21480774879459999</c:v>
                </c:pt>
                <c:pt idx="4977">
                  <c:v>0.21488495171069999</c:v>
                </c:pt>
                <c:pt idx="4978">
                  <c:v>0.21495254337790001</c:v>
                </c:pt>
                <c:pt idx="4979">
                  <c:v>0.2150032967329</c:v>
                </c:pt>
                <c:pt idx="4980">
                  <c:v>0.21511119604109999</c:v>
                </c:pt>
                <c:pt idx="4981">
                  <c:v>0.21534723043439999</c:v>
                </c:pt>
                <c:pt idx="4982">
                  <c:v>0.2155577093363</c:v>
                </c:pt>
                <c:pt idx="4983">
                  <c:v>0.2157581150532</c:v>
                </c:pt>
                <c:pt idx="4984">
                  <c:v>0.21583062410350001</c:v>
                </c:pt>
                <c:pt idx="4985">
                  <c:v>0.2158877253532</c:v>
                </c:pt>
                <c:pt idx="4986">
                  <c:v>0.2159634977579</c:v>
                </c:pt>
                <c:pt idx="4987">
                  <c:v>0.21613401174550001</c:v>
                </c:pt>
                <c:pt idx="4988">
                  <c:v>0.21647036075590001</c:v>
                </c:pt>
                <c:pt idx="4989">
                  <c:v>0.2166735976934</c:v>
                </c:pt>
                <c:pt idx="4990">
                  <c:v>0.2167344242334</c:v>
                </c:pt>
                <c:pt idx="4991">
                  <c:v>0.21678975224489999</c:v>
                </c:pt>
                <c:pt idx="4992">
                  <c:v>0.21687243878840001</c:v>
                </c:pt>
                <c:pt idx="4993">
                  <c:v>0.2170584350824</c:v>
                </c:pt>
                <c:pt idx="4994">
                  <c:v>0.2172508835793</c:v>
                </c:pt>
                <c:pt idx="4995">
                  <c:v>0.21749709546570001</c:v>
                </c:pt>
                <c:pt idx="4996">
                  <c:v>0.2175825089216</c:v>
                </c:pt>
                <c:pt idx="4997">
                  <c:v>0.21764263510699999</c:v>
                </c:pt>
                <c:pt idx="4998">
                  <c:v>0.2176934182644</c:v>
                </c:pt>
                <c:pt idx="4999">
                  <c:v>0.21776312589649999</c:v>
                </c:pt>
                <c:pt idx="5000">
                  <c:v>0.21789295971389999</c:v>
                </c:pt>
                <c:pt idx="5001">
                  <c:v>0.21815848350520001</c:v>
                </c:pt>
                <c:pt idx="5002">
                  <c:v>0.21835631132130001</c:v>
                </c:pt>
                <c:pt idx="5003">
                  <c:v>0.21848417818550001</c:v>
                </c:pt>
                <c:pt idx="5004">
                  <c:v>0.21852301061150001</c:v>
                </c:pt>
                <c:pt idx="5005">
                  <c:v>0.2185681462288</c:v>
                </c:pt>
                <c:pt idx="5006">
                  <c:v>0.21862733364110001</c:v>
                </c:pt>
                <c:pt idx="5007">
                  <c:v>0.21877372264860001</c:v>
                </c:pt>
                <c:pt idx="5008">
                  <c:v>0.2189733684063</c:v>
                </c:pt>
                <c:pt idx="5009">
                  <c:v>0.21917620301249999</c:v>
                </c:pt>
                <c:pt idx="5010">
                  <c:v>0.2193796038628</c:v>
                </c:pt>
                <c:pt idx="5011">
                  <c:v>0.21942001581189999</c:v>
                </c:pt>
                <c:pt idx="5012">
                  <c:v>0.21945051848889999</c:v>
                </c:pt>
                <c:pt idx="5013">
                  <c:v>0.21948382258419999</c:v>
                </c:pt>
                <c:pt idx="5014">
                  <c:v>0.21969336271289999</c:v>
                </c:pt>
                <c:pt idx="5015">
                  <c:v>0.22002798318860001</c:v>
                </c:pt>
                <c:pt idx="5016">
                  <c:v>0.22017610073089999</c:v>
                </c:pt>
                <c:pt idx="5017">
                  <c:v>0.2202372252941</c:v>
                </c:pt>
                <c:pt idx="5018">
                  <c:v>0.22029191255569999</c:v>
                </c:pt>
                <c:pt idx="5019">
                  <c:v>0.22039201855660001</c:v>
                </c:pt>
                <c:pt idx="5020">
                  <c:v>0.220713943243</c:v>
                </c:pt>
                <c:pt idx="5021">
                  <c:v>0.2209398001432</c:v>
                </c:pt>
                <c:pt idx="5022">
                  <c:v>0.22102725505830001</c:v>
                </c:pt>
                <c:pt idx="5023">
                  <c:v>0.22106528282169999</c:v>
                </c:pt>
                <c:pt idx="5024">
                  <c:v>0.22111289203170001</c:v>
                </c:pt>
                <c:pt idx="5025">
                  <c:v>0.22133477032179999</c:v>
                </c:pt>
                <c:pt idx="5026">
                  <c:v>0.2216567248106</c:v>
                </c:pt>
                <c:pt idx="5027">
                  <c:v>0.2217856943607</c:v>
                </c:pt>
                <c:pt idx="5028">
                  <c:v>0.22183212637899999</c:v>
                </c:pt>
                <c:pt idx="5029">
                  <c:v>0.22189129889010001</c:v>
                </c:pt>
                <c:pt idx="5030">
                  <c:v>0.22197818756099999</c:v>
                </c:pt>
                <c:pt idx="5031">
                  <c:v>0.2221283167601</c:v>
                </c:pt>
                <c:pt idx="5032">
                  <c:v>0.2223199009895</c:v>
                </c:pt>
                <c:pt idx="5033">
                  <c:v>0.2225021570921</c:v>
                </c:pt>
                <c:pt idx="5034">
                  <c:v>0.22264668345450001</c:v>
                </c:pt>
                <c:pt idx="5035">
                  <c:v>0.22271658480170001</c:v>
                </c:pt>
                <c:pt idx="5036">
                  <c:v>0.2228032797575</c:v>
                </c:pt>
                <c:pt idx="5037">
                  <c:v>0.22297152876849999</c:v>
                </c:pt>
                <c:pt idx="5038">
                  <c:v>0.2231665253639</c:v>
                </c:pt>
                <c:pt idx="5039">
                  <c:v>0.22343590855600001</c:v>
                </c:pt>
                <c:pt idx="5040">
                  <c:v>0.22349271178249999</c:v>
                </c:pt>
                <c:pt idx="5041">
                  <c:v>0.2235383540392</c:v>
                </c:pt>
                <c:pt idx="5042">
                  <c:v>0.22359593212600001</c:v>
                </c:pt>
                <c:pt idx="5043">
                  <c:v>0.2237888425589</c:v>
                </c:pt>
                <c:pt idx="5044">
                  <c:v>0.22405587136749999</c:v>
                </c:pt>
                <c:pt idx="5045">
                  <c:v>0.22423799335960001</c:v>
                </c:pt>
                <c:pt idx="5046">
                  <c:v>0.2243218868971</c:v>
                </c:pt>
                <c:pt idx="5047">
                  <c:v>0.22437906265259999</c:v>
                </c:pt>
                <c:pt idx="5048">
                  <c:v>0.2244399487972</c:v>
                </c:pt>
                <c:pt idx="5049">
                  <c:v>0.22450418770309999</c:v>
                </c:pt>
                <c:pt idx="5050">
                  <c:v>0.2251306325197</c:v>
                </c:pt>
                <c:pt idx="5051">
                  <c:v>0.22535194456579999</c:v>
                </c:pt>
                <c:pt idx="5052">
                  <c:v>0.225438117981</c:v>
                </c:pt>
                <c:pt idx="5053">
                  <c:v>0.2257536649704</c:v>
                </c:pt>
                <c:pt idx="5054">
                  <c:v>0.2260266244411</c:v>
                </c:pt>
                <c:pt idx="5055">
                  <c:v>0.22621446847919999</c:v>
                </c:pt>
                <c:pt idx="5056">
                  <c:v>0.22630289196969999</c:v>
                </c:pt>
                <c:pt idx="5057">
                  <c:v>0.22641015052800001</c:v>
                </c:pt>
                <c:pt idx="5058">
                  <c:v>0.2265562564135</c:v>
                </c:pt>
                <c:pt idx="5059">
                  <c:v>0.2269630730152</c:v>
                </c:pt>
                <c:pt idx="5060">
                  <c:v>0.2272513359785</c:v>
                </c:pt>
                <c:pt idx="5061">
                  <c:v>0.22740443050859999</c:v>
                </c:pt>
                <c:pt idx="5062">
                  <c:v>0.2275583148003</c:v>
                </c:pt>
                <c:pt idx="5063">
                  <c:v>0.2279711663723</c:v>
                </c:pt>
                <c:pt idx="5064">
                  <c:v>0.22830027341840001</c:v>
                </c:pt>
                <c:pt idx="5065">
                  <c:v>0.22842876613140001</c:v>
                </c:pt>
                <c:pt idx="5066">
                  <c:v>0.22853510081770001</c:v>
                </c:pt>
                <c:pt idx="5067">
                  <c:v>0.2287276536226</c:v>
                </c:pt>
                <c:pt idx="5068">
                  <c:v>0.22912620007990001</c:v>
                </c:pt>
                <c:pt idx="5069">
                  <c:v>0.22933936119080001</c:v>
                </c:pt>
                <c:pt idx="5070">
                  <c:v>0.2294432222843</c:v>
                </c:pt>
                <c:pt idx="5071">
                  <c:v>0.22955633699889999</c:v>
                </c:pt>
                <c:pt idx="5072">
                  <c:v>0.2296532541513</c:v>
                </c:pt>
                <c:pt idx="5073">
                  <c:v>0.22983020544050001</c:v>
                </c:pt>
                <c:pt idx="5074">
                  <c:v>0.23010914027689999</c:v>
                </c:pt>
                <c:pt idx="5075">
                  <c:v>0.23040391504759999</c:v>
                </c:pt>
                <c:pt idx="5076">
                  <c:v>0.2304750829935</c:v>
                </c:pt>
                <c:pt idx="5077">
                  <c:v>0.23059231042860001</c:v>
                </c:pt>
                <c:pt idx="5078">
                  <c:v>0.2307011038065</c:v>
                </c:pt>
                <c:pt idx="5079">
                  <c:v>0.23085199296469999</c:v>
                </c:pt>
                <c:pt idx="5080">
                  <c:v>0.23125225305559999</c:v>
                </c:pt>
                <c:pt idx="5081">
                  <c:v>0.23156236112119999</c:v>
                </c:pt>
                <c:pt idx="5082">
                  <c:v>0.23168747127059999</c:v>
                </c:pt>
                <c:pt idx="5083">
                  <c:v>0.23176422715190001</c:v>
                </c:pt>
                <c:pt idx="5084">
                  <c:v>0.2318428903818</c:v>
                </c:pt>
                <c:pt idx="5085">
                  <c:v>0.2319526821375</c:v>
                </c:pt>
                <c:pt idx="5086">
                  <c:v>0.232195943594</c:v>
                </c:pt>
                <c:pt idx="5087">
                  <c:v>0.23253096640109999</c:v>
                </c:pt>
                <c:pt idx="5088">
                  <c:v>0.23268698155879999</c:v>
                </c:pt>
                <c:pt idx="5089">
                  <c:v>0.2327431440353</c:v>
                </c:pt>
                <c:pt idx="5090">
                  <c:v>0.2327950596809</c:v>
                </c:pt>
                <c:pt idx="5091">
                  <c:v>0.2328305393457</c:v>
                </c:pt>
                <c:pt idx="5092">
                  <c:v>0.23298537731169999</c:v>
                </c:pt>
                <c:pt idx="5093">
                  <c:v>0.23318445682530001</c:v>
                </c:pt>
                <c:pt idx="5094">
                  <c:v>0.23344507813449999</c:v>
                </c:pt>
                <c:pt idx="5095">
                  <c:v>0.23356811702249999</c:v>
                </c:pt>
                <c:pt idx="5096">
                  <c:v>0.2336308658123</c:v>
                </c:pt>
                <c:pt idx="5097">
                  <c:v>0.2337023764849</c:v>
                </c:pt>
                <c:pt idx="5098">
                  <c:v>0.2339067012072</c:v>
                </c:pt>
                <c:pt idx="5099">
                  <c:v>0.23431429266930001</c:v>
                </c:pt>
                <c:pt idx="5100">
                  <c:v>0.23460303246969999</c:v>
                </c:pt>
                <c:pt idx="5101">
                  <c:v>0.23468533158300001</c:v>
                </c:pt>
                <c:pt idx="5102">
                  <c:v>0.2347761243582</c:v>
                </c:pt>
                <c:pt idx="5103">
                  <c:v>0.23498748242859999</c:v>
                </c:pt>
                <c:pt idx="5104">
                  <c:v>0.23546846210960001</c:v>
                </c:pt>
                <c:pt idx="5105">
                  <c:v>0.23565095663069999</c:v>
                </c:pt>
                <c:pt idx="5106">
                  <c:v>0.23593425750729999</c:v>
                </c:pt>
                <c:pt idx="5107">
                  <c:v>0.23633250594140001</c:v>
                </c:pt>
                <c:pt idx="5108">
                  <c:v>0.2364617437124</c:v>
                </c:pt>
                <c:pt idx="5109">
                  <c:v>0.2365342229605</c:v>
                </c:pt>
                <c:pt idx="5110">
                  <c:v>0.23664431273940001</c:v>
                </c:pt>
                <c:pt idx="5111">
                  <c:v>0.2370168119669</c:v>
                </c:pt>
                <c:pt idx="5112">
                  <c:v>0.23724727332590001</c:v>
                </c:pt>
                <c:pt idx="5113">
                  <c:v>0.2373129576445</c:v>
                </c:pt>
                <c:pt idx="5114">
                  <c:v>0.23736067116260001</c:v>
                </c:pt>
                <c:pt idx="5115">
                  <c:v>0.23742973804469999</c:v>
                </c:pt>
                <c:pt idx="5116">
                  <c:v>0.23751242458819999</c:v>
                </c:pt>
                <c:pt idx="5117">
                  <c:v>0.2376852631569</c:v>
                </c:pt>
                <c:pt idx="5118">
                  <c:v>0.23819749057289999</c:v>
                </c:pt>
                <c:pt idx="5119">
                  <c:v>0.2382486760616</c:v>
                </c:pt>
                <c:pt idx="5120">
                  <c:v>0.23832704126830001</c:v>
                </c:pt>
                <c:pt idx="5121">
                  <c:v>0.2385537326336</c:v>
                </c:pt>
                <c:pt idx="5122">
                  <c:v>0.23882687091829999</c:v>
                </c:pt>
                <c:pt idx="5123">
                  <c:v>0.239002853632</c:v>
                </c:pt>
                <c:pt idx="5124">
                  <c:v>0.23910929262639999</c:v>
                </c:pt>
                <c:pt idx="5125">
                  <c:v>0.23919233679769999</c:v>
                </c:pt>
                <c:pt idx="5126">
                  <c:v>0.2392838895321</c:v>
                </c:pt>
                <c:pt idx="5127">
                  <c:v>0.239354595542</c:v>
                </c:pt>
                <c:pt idx="5128">
                  <c:v>0.2394436150789</c:v>
                </c:pt>
                <c:pt idx="5129">
                  <c:v>0.2396586239338</c:v>
                </c:pt>
                <c:pt idx="5130">
                  <c:v>0.239865988493</c:v>
                </c:pt>
                <c:pt idx="5131">
                  <c:v>0.24005104601380001</c:v>
                </c:pt>
                <c:pt idx="5132">
                  <c:v>0.24015654623509999</c:v>
                </c:pt>
                <c:pt idx="5133">
                  <c:v>0.24020552635190001</c:v>
                </c:pt>
                <c:pt idx="5134">
                  <c:v>0.24027091264719999</c:v>
                </c:pt>
                <c:pt idx="5135">
                  <c:v>0.24034051597120001</c:v>
                </c:pt>
                <c:pt idx="5136">
                  <c:v>0.2403838187456</c:v>
                </c:pt>
                <c:pt idx="5137">
                  <c:v>0.2404612749815</c:v>
                </c:pt>
                <c:pt idx="5138">
                  <c:v>0.24059258401389999</c:v>
                </c:pt>
                <c:pt idx="5139">
                  <c:v>0.2408684790134</c:v>
                </c:pt>
                <c:pt idx="5140">
                  <c:v>0.24112047255040001</c:v>
                </c:pt>
                <c:pt idx="5141">
                  <c:v>0.2412574887276</c:v>
                </c:pt>
                <c:pt idx="5142">
                  <c:v>0.24130919575689999</c:v>
                </c:pt>
                <c:pt idx="5143">
                  <c:v>0.2413611859083</c:v>
                </c:pt>
                <c:pt idx="5144">
                  <c:v>0.2414594888687</c:v>
                </c:pt>
                <c:pt idx="5145">
                  <c:v>0.24170318245889999</c:v>
                </c:pt>
                <c:pt idx="5146">
                  <c:v>0.24196225404739999</c:v>
                </c:pt>
                <c:pt idx="5147">
                  <c:v>0.2421143949032</c:v>
                </c:pt>
                <c:pt idx="5148">
                  <c:v>0.24217239022250001</c:v>
                </c:pt>
                <c:pt idx="5149">
                  <c:v>0.24228712916369999</c:v>
                </c:pt>
                <c:pt idx="5150">
                  <c:v>0.24288827180860001</c:v>
                </c:pt>
                <c:pt idx="5151">
                  <c:v>0.2429765760899</c:v>
                </c:pt>
                <c:pt idx="5152">
                  <c:v>0.24307662248610001</c:v>
                </c:pt>
                <c:pt idx="5153">
                  <c:v>0.24336360394949999</c:v>
                </c:pt>
                <c:pt idx="5154">
                  <c:v>0.24366882443429999</c:v>
                </c:pt>
                <c:pt idx="5155">
                  <c:v>0.24374924600119999</c:v>
                </c:pt>
                <c:pt idx="5156">
                  <c:v>0.24381355941300001</c:v>
                </c:pt>
                <c:pt idx="5157">
                  <c:v>0.24411539733410001</c:v>
                </c:pt>
                <c:pt idx="5158">
                  <c:v>0.24442660808559999</c:v>
                </c:pt>
                <c:pt idx="5159">
                  <c:v>0.2445134073496</c:v>
                </c:pt>
                <c:pt idx="5160">
                  <c:v>0.24455966055389999</c:v>
                </c:pt>
                <c:pt idx="5161">
                  <c:v>0.24461436271670001</c:v>
                </c:pt>
                <c:pt idx="5162">
                  <c:v>0.2448392659426</c:v>
                </c:pt>
                <c:pt idx="5163">
                  <c:v>0.24510984122750001</c:v>
                </c:pt>
                <c:pt idx="5164">
                  <c:v>0.24530573189259999</c:v>
                </c:pt>
                <c:pt idx="5165">
                  <c:v>0.2453618198633</c:v>
                </c:pt>
                <c:pt idx="5166">
                  <c:v>0.2454191148281</c:v>
                </c:pt>
                <c:pt idx="5167">
                  <c:v>0.2456171810627</c:v>
                </c:pt>
                <c:pt idx="5168">
                  <c:v>0.2459937632084</c:v>
                </c:pt>
                <c:pt idx="5169">
                  <c:v>0.24614922702309999</c:v>
                </c:pt>
                <c:pt idx="5170">
                  <c:v>0.2462370842695</c:v>
                </c:pt>
                <c:pt idx="5171">
                  <c:v>0.2464529871941</c:v>
                </c:pt>
                <c:pt idx="5172">
                  <c:v>0.24678200483320001</c:v>
                </c:pt>
                <c:pt idx="5173">
                  <c:v>0.2469247281551</c:v>
                </c:pt>
                <c:pt idx="5174">
                  <c:v>0.24696353077889999</c:v>
                </c:pt>
                <c:pt idx="5175">
                  <c:v>0.24701616168019999</c:v>
                </c:pt>
                <c:pt idx="5176">
                  <c:v>0.2471876591444</c:v>
                </c:pt>
                <c:pt idx="5177">
                  <c:v>0.2474480867386</c:v>
                </c:pt>
                <c:pt idx="5178">
                  <c:v>0.24770182371140001</c:v>
                </c:pt>
                <c:pt idx="5179">
                  <c:v>0.24776306748390001</c:v>
                </c:pt>
                <c:pt idx="5180">
                  <c:v>0.24779869616030001</c:v>
                </c:pt>
                <c:pt idx="5181">
                  <c:v>0.24797540903090001</c:v>
                </c:pt>
                <c:pt idx="5182">
                  <c:v>0.24835558235649999</c:v>
                </c:pt>
                <c:pt idx="5183">
                  <c:v>0.24847093224530001</c:v>
                </c:pt>
                <c:pt idx="5184">
                  <c:v>0.2485329210758</c:v>
                </c:pt>
                <c:pt idx="5185">
                  <c:v>0.2486194223166</c:v>
                </c:pt>
                <c:pt idx="5186">
                  <c:v>0.24880717694759999</c:v>
                </c:pt>
                <c:pt idx="5187">
                  <c:v>0.24906860291960001</c:v>
                </c:pt>
                <c:pt idx="5188">
                  <c:v>0.2493215203285</c:v>
                </c:pt>
                <c:pt idx="5189">
                  <c:v>0.2493887841702</c:v>
                </c:pt>
                <c:pt idx="5190">
                  <c:v>0.24946133792399999</c:v>
                </c:pt>
                <c:pt idx="5191">
                  <c:v>0.24981595575810001</c:v>
                </c:pt>
                <c:pt idx="5192">
                  <c:v>0.2501323521137</c:v>
                </c:pt>
                <c:pt idx="5193">
                  <c:v>0.25019270181660003</c:v>
                </c:pt>
                <c:pt idx="5194">
                  <c:v>0.25053551793099998</c:v>
                </c:pt>
                <c:pt idx="5195">
                  <c:v>0.25098034739489999</c:v>
                </c:pt>
                <c:pt idx="5196">
                  <c:v>0.25105637311939999</c:v>
                </c:pt>
                <c:pt idx="5197">
                  <c:v>0.25112769007680003</c:v>
                </c:pt>
                <c:pt idx="5198">
                  <c:v>0.25121232867240001</c:v>
                </c:pt>
                <c:pt idx="5199">
                  <c:v>0.2514158189297</c:v>
                </c:pt>
                <c:pt idx="5200">
                  <c:v>0.25157111883159999</c:v>
                </c:pt>
                <c:pt idx="5201">
                  <c:v>0.25180378556249999</c:v>
                </c:pt>
                <c:pt idx="5202">
                  <c:v>0.25192910432819998</c:v>
                </c:pt>
                <c:pt idx="5203">
                  <c:v>0.25201746821400001</c:v>
                </c:pt>
                <c:pt idx="5204">
                  <c:v>0.25207489728929999</c:v>
                </c:pt>
                <c:pt idx="5205">
                  <c:v>0.25214347243309998</c:v>
                </c:pt>
                <c:pt idx="5206">
                  <c:v>0.2522987127304</c:v>
                </c:pt>
                <c:pt idx="5207">
                  <c:v>0.25264754891399999</c:v>
                </c:pt>
                <c:pt idx="5208">
                  <c:v>0.25291079282759998</c:v>
                </c:pt>
                <c:pt idx="5209">
                  <c:v>0.25305831432339998</c:v>
                </c:pt>
                <c:pt idx="5210">
                  <c:v>0.25328946113590001</c:v>
                </c:pt>
                <c:pt idx="5211">
                  <c:v>0.2538504004478</c:v>
                </c:pt>
                <c:pt idx="5212">
                  <c:v>0.25397974252700001</c:v>
                </c:pt>
                <c:pt idx="5213">
                  <c:v>0.25442463159560003</c:v>
                </c:pt>
                <c:pt idx="5214">
                  <c:v>0.25477990508080001</c:v>
                </c:pt>
                <c:pt idx="5215">
                  <c:v>0.25493204593660002</c:v>
                </c:pt>
                <c:pt idx="5216">
                  <c:v>0.25546592473980001</c:v>
                </c:pt>
                <c:pt idx="5217">
                  <c:v>0.25579571723939998</c:v>
                </c:pt>
                <c:pt idx="5218">
                  <c:v>0.25591826438900001</c:v>
                </c:pt>
                <c:pt idx="5219">
                  <c:v>0.25645571947099999</c:v>
                </c:pt>
                <c:pt idx="5220">
                  <c:v>0.25671195983889999</c:v>
                </c:pt>
                <c:pt idx="5221">
                  <c:v>0.25686973333360003</c:v>
                </c:pt>
                <c:pt idx="5222">
                  <c:v>0.25746038556099998</c:v>
                </c:pt>
                <c:pt idx="5223">
                  <c:v>0.25757491588589998</c:v>
                </c:pt>
                <c:pt idx="5224">
                  <c:v>0.25801205635070001</c:v>
                </c:pt>
                <c:pt idx="5225">
                  <c:v>0.25827956199649998</c:v>
                </c:pt>
                <c:pt idx="5226">
                  <c:v>0.25842663645739999</c:v>
                </c:pt>
                <c:pt idx="5227">
                  <c:v>0.25891798734659999</c:v>
                </c:pt>
                <c:pt idx="5228">
                  <c:v>0.25903394818309999</c:v>
                </c:pt>
                <c:pt idx="5229">
                  <c:v>0.25918260216709998</c:v>
                </c:pt>
                <c:pt idx="5230">
                  <c:v>0.25962850451469999</c:v>
                </c:pt>
                <c:pt idx="5231">
                  <c:v>0.2598386704922</c:v>
                </c:pt>
                <c:pt idx="5232">
                  <c:v>0.25989943742749999</c:v>
                </c:pt>
                <c:pt idx="5233">
                  <c:v>0.25996598601339999</c:v>
                </c:pt>
                <c:pt idx="5234">
                  <c:v>0.2600429058075</c:v>
                </c:pt>
                <c:pt idx="5235">
                  <c:v>0.26035308837889998</c:v>
                </c:pt>
                <c:pt idx="5236">
                  <c:v>0.26069015264509998</c:v>
                </c:pt>
                <c:pt idx="5237">
                  <c:v>0.26083919405939998</c:v>
                </c:pt>
                <c:pt idx="5238">
                  <c:v>0.26091647148129998</c:v>
                </c:pt>
                <c:pt idx="5239">
                  <c:v>0.26101586222649997</c:v>
                </c:pt>
                <c:pt idx="5240">
                  <c:v>0.26138001680369999</c:v>
                </c:pt>
                <c:pt idx="5241">
                  <c:v>0.26162731647490001</c:v>
                </c:pt>
                <c:pt idx="5242">
                  <c:v>0.261715054512</c:v>
                </c:pt>
                <c:pt idx="5243">
                  <c:v>0.26178774237629998</c:v>
                </c:pt>
                <c:pt idx="5244">
                  <c:v>0.2618524730206</c:v>
                </c:pt>
                <c:pt idx="5245">
                  <c:v>0.26211589574810001</c:v>
                </c:pt>
                <c:pt idx="5246">
                  <c:v>0.26237499713899998</c:v>
                </c:pt>
                <c:pt idx="5247">
                  <c:v>0.26252976059909999</c:v>
                </c:pt>
                <c:pt idx="5248">
                  <c:v>0.2626319825649</c:v>
                </c:pt>
                <c:pt idx="5249">
                  <c:v>0.26269063353540001</c:v>
                </c:pt>
                <c:pt idx="5250">
                  <c:v>0.26275268197059998</c:v>
                </c:pt>
                <c:pt idx="5251">
                  <c:v>0.26284214854240001</c:v>
                </c:pt>
                <c:pt idx="5252">
                  <c:v>0.26300182938580002</c:v>
                </c:pt>
                <c:pt idx="5253">
                  <c:v>0.26320821046830001</c:v>
                </c:pt>
                <c:pt idx="5254">
                  <c:v>0.26355746388439999</c:v>
                </c:pt>
                <c:pt idx="5255">
                  <c:v>0.26361227035520002</c:v>
                </c:pt>
                <c:pt idx="5256">
                  <c:v>0.26366838812830001</c:v>
                </c:pt>
                <c:pt idx="5257">
                  <c:v>0.26380652189249998</c:v>
                </c:pt>
                <c:pt idx="5258">
                  <c:v>0.2640372216702</c:v>
                </c:pt>
                <c:pt idx="5259">
                  <c:v>0.26436635851860002</c:v>
                </c:pt>
                <c:pt idx="5260">
                  <c:v>0.2645240426064</c:v>
                </c:pt>
                <c:pt idx="5261">
                  <c:v>0.26462966203690003</c:v>
                </c:pt>
                <c:pt idx="5262">
                  <c:v>0.26481249928470002</c:v>
                </c:pt>
                <c:pt idx="5263">
                  <c:v>0.26513850688930002</c:v>
                </c:pt>
                <c:pt idx="5264">
                  <c:v>0.26544880866999998</c:v>
                </c:pt>
                <c:pt idx="5265">
                  <c:v>0.2655551731586</c:v>
                </c:pt>
                <c:pt idx="5266">
                  <c:v>0.2656587064266</c:v>
                </c:pt>
                <c:pt idx="5267">
                  <c:v>0.26601353287700003</c:v>
                </c:pt>
                <c:pt idx="5268">
                  <c:v>0.26639807224270001</c:v>
                </c:pt>
                <c:pt idx="5269">
                  <c:v>0.26654028892519999</c:v>
                </c:pt>
                <c:pt idx="5270">
                  <c:v>0.26661550998689998</c:v>
                </c:pt>
                <c:pt idx="5271">
                  <c:v>0.2667871117592</c:v>
                </c:pt>
                <c:pt idx="5272">
                  <c:v>0.26704499125480002</c:v>
                </c:pt>
                <c:pt idx="5273">
                  <c:v>0.26733106374740001</c:v>
                </c:pt>
                <c:pt idx="5274">
                  <c:v>0.26741749048230001</c:v>
                </c:pt>
                <c:pt idx="5275">
                  <c:v>0.26747053861620002</c:v>
                </c:pt>
                <c:pt idx="5276">
                  <c:v>0.26753416657450002</c:v>
                </c:pt>
                <c:pt idx="5277">
                  <c:v>0.26769140362740002</c:v>
                </c:pt>
                <c:pt idx="5278">
                  <c:v>0.26795801520349999</c:v>
                </c:pt>
                <c:pt idx="5279">
                  <c:v>0.26825821399689997</c:v>
                </c:pt>
                <c:pt idx="5280">
                  <c:v>0.26833739876750001</c:v>
                </c:pt>
                <c:pt idx="5281">
                  <c:v>0.2683947384357</c:v>
                </c:pt>
                <c:pt idx="5282">
                  <c:v>0.26845014095309999</c:v>
                </c:pt>
                <c:pt idx="5283">
                  <c:v>0.26859730482100003</c:v>
                </c:pt>
                <c:pt idx="5284">
                  <c:v>0.26877775788309999</c:v>
                </c:pt>
                <c:pt idx="5285">
                  <c:v>0.2689761221409</c:v>
                </c:pt>
                <c:pt idx="5286">
                  <c:v>0.26915770769120001</c:v>
                </c:pt>
                <c:pt idx="5287">
                  <c:v>0.26928400993349999</c:v>
                </c:pt>
                <c:pt idx="5288">
                  <c:v>0.26937866210939998</c:v>
                </c:pt>
                <c:pt idx="5289">
                  <c:v>0.26956862211229998</c:v>
                </c:pt>
                <c:pt idx="5290">
                  <c:v>0.2698949575424</c:v>
                </c:pt>
                <c:pt idx="5291">
                  <c:v>0.27011430263519998</c:v>
                </c:pt>
                <c:pt idx="5292">
                  <c:v>0.27017790079120002</c:v>
                </c:pt>
                <c:pt idx="5293">
                  <c:v>0.27025327086450002</c:v>
                </c:pt>
                <c:pt idx="5294">
                  <c:v>0.2705253064632</c:v>
                </c:pt>
                <c:pt idx="5295">
                  <c:v>0.27079543471340001</c:v>
                </c:pt>
                <c:pt idx="5296">
                  <c:v>0.2709526717663</c:v>
                </c:pt>
                <c:pt idx="5297">
                  <c:v>0.27102831006049999</c:v>
                </c:pt>
                <c:pt idx="5298">
                  <c:v>0.27107962965970001</c:v>
                </c:pt>
                <c:pt idx="5299">
                  <c:v>0.27112618088719997</c:v>
                </c:pt>
                <c:pt idx="5300">
                  <c:v>0.27126419544219998</c:v>
                </c:pt>
                <c:pt idx="5301">
                  <c:v>0.27145743370059999</c:v>
                </c:pt>
                <c:pt idx="5302">
                  <c:v>0.2717816531658</c:v>
                </c:pt>
                <c:pt idx="5303">
                  <c:v>0.27188956737519998</c:v>
                </c:pt>
                <c:pt idx="5304">
                  <c:v>0.27193507552149998</c:v>
                </c:pt>
                <c:pt idx="5305">
                  <c:v>0.27200177311899998</c:v>
                </c:pt>
                <c:pt idx="5306">
                  <c:v>0.27214440703390003</c:v>
                </c:pt>
                <c:pt idx="5307">
                  <c:v>0.27241021394729997</c:v>
                </c:pt>
                <c:pt idx="5308">
                  <c:v>0.27265015244480001</c:v>
                </c:pt>
                <c:pt idx="5309">
                  <c:v>0.27276712656020002</c:v>
                </c:pt>
                <c:pt idx="5310">
                  <c:v>0.2728334963322</c:v>
                </c:pt>
                <c:pt idx="5311">
                  <c:v>0.27289670705800001</c:v>
                </c:pt>
                <c:pt idx="5312">
                  <c:v>0.27306181192399998</c:v>
                </c:pt>
                <c:pt idx="5313">
                  <c:v>0.27326506376269999</c:v>
                </c:pt>
                <c:pt idx="5314">
                  <c:v>0.27352541685100001</c:v>
                </c:pt>
                <c:pt idx="5315">
                  <c:v>0.27365326881410001</c:v>
                </c:pt>
                <c:pt idx="5316">
                  <c:v>0.27372142672540001</c:v>
                </c:pt>
                <c:pt idx="5317">
                  <c:v>0.27377480268479998</c:v>
                </c:pt>
                <c:pt idx="5318">
                  <c:v>0.27383810281749998</c:v>
                </c:pt>
                <c:pt idx="5319">
                  <c:v>0.27394121885299999</c:v>
                </c:pt>
                <c:pt idx="5320">
                  <c:v>0.27417021989820001</c:v>
                </c:pt>
                <c:pt idx="5321">
                  <c:v>0.2744497060776</c:v>
                </c:pt>
                <c:pt idx="5322">
                  <c:v>0.27461346983910001</c:v>
                </c:pt>
                <c:pt idx="5323">
                  <c:v>0.27468985319139999</c:v>
                </c:pt>
                <c:pt idx="5324">
                  <c:v>0.27473869919779997</c:v>
                </c:pt>
                <c:pt idx="5325">
                  <c:v>0.27480888366700001</c:v>
                </c:pt>
                <c:pt idx="5326">
                  <c:v>0.27487775683400001</c:v>
                </c:pt>
                <c:pt idx="5327">
                  <c:v>0.27497738599779997</c:v>
                </c:pt>
                <c:pt idx="5328">
                  <c:v>0.2751622200012</c:v>
                </c:pt>
                <c:pt idx="5329">
                  <c:v>0.27537286281590001</c:v>
                </c:pt>
                <c:pt idx="5330">
                  <c:v>0.27557900547980002</c:v>
                </c:pt>
                <c:pt idx="5331">
                  <c:v>0.27573841810229999</c:v>
                </c:pt>
                <c:pt idx="5332">
                  <c:v>0.27579978108410003</c:v>
                </c:pt>
                <c:pt idx="5333">
                  <c:v>0.2758469581604</c:v>
                </c:pt>
                <c:pt idx="5334">
                  <c:v>0.27588561177249998</c:v>
                </c:pt>
                <c:pt idx="5335">
                  <c:v>0.2759793102741</c:v>
                </c:pt>
                <c:pt idx="5336">
                  <c:v>0.276292860508</c:v>
                </c:pt>
                <c:pt idx="5337">
                  <c:v>0.27655214071270001</c:v>
                </c:pt>
                <c:pt idx="5338">
                  <c:v>0.2766839563847</c:v>
                </c:pt>
                <c:pt idx="5339">
                  <c:v>0.27676251530649998</c:v>
                </c:pt>
                <c:pt idx="5340">
                  <c:v>0.27680632472040001</c:v>
                </c:pt>
                <c:pt idx="5341">
                  <c:v>0.27689388394359998</c:v>
                </c:pt>
                <c:pt idx="5342">
                  <c:v>0.27727276086809999</c:v>
                </c:pt>
                <c:pt idx="5343">
                  <c:v>0.27751940488819998</c:v>
                </c:pt>
                <c:pt idx="5344">
                  <c:v>0.27762013673780001</c:v>
                </c:pt>
                <c:pt idx="5345">
                  <c:v>0.27772593498230003</c:v>
                </c:pt>
                <c:pt idx="5346">
                  <c:v>0.27778518199919999</c:v>
                </c:pt>
                <c:pt idx="5347">
                  <c:v>0.2780033051968</c:v>
                </c:pt>
                <c:pt idx="5348">
                  <c:v>0.27835202217100002</c:v>
                </c:pt>
                <c:pt idx="5349">
                  <c:v>0.27854290604589999</c:v>
                </c:pt>
                <c:pt idx="5350">
                  <c:v>0.2786425352097</c:v>
                </c:pt>
                <c:pt idx="5351">
                  <c:v>0.2787028253078</c:v>
                </c:pt>
                <c:pt idx="5352">
                  <c:v>0.27877476811410001</c:v>
                </c:pt>
                <c:pt idx="5353">
                  <c:v>0.27881661057469997</c:v>
                </c:pt>
                <c:pt idx="5354">
                  <c:v>0.27885961532589998</c:v>
                </c:pt>
                <c:pt idx="5355">
                  <c:v>0.27902093529700001</c:v>
                </c:pt>
                <c:pt idx="5356">
                  <c:v>0.2792903780937</c:v>
                </c:pt>
                <c:pt idx="5357">
                  <c:v>0.27957332134250001</c:v>
                </c:pt>
                <c:pt idx="5358">
                  <c:v>0.27965766191480002</c:v>
                </c:pt>
                <c:pt idx="5359">
                  <c:v>0.2797110676765</c:v>
                </c:pt>
                <c:pt idx="5360">
                  <c:v>0.27979126572610002</c:v>
                </c:pt>
                <c:pt idx="5361">
                  <c:v>0.27994433045389999</c:v>
                </c:pt>
                <c:pt idx="5362">
                  <c:v>0.28028208017349998</c:v>
                </c:pt>
                <c:pt idx="5363">
                  <c:v>0.28051084280010002</c:v>
                </c:pt>
                <c:pt idx="5364">
                  <c:v>0.28054916858669998</c:v>
                </c:pt>
                <c:pt idx="5365">
                  <c:v>0.28062316775320001</c:v>
                </c:pt>
                <c:pt idx="5366">
                  <c:v>0.28098103404050001</c:v>
                </c:pt>
                <c:pt idx="5367">
                  <c:v>0.28118509054180002</c:v>
                </c:pt>
                <c:pt idx="5368">
                  <c:v>0.2813540995121</c:v>
                </c:pt>
                <c:pt idx="5369">
                  <c:v>0.28141775727270002</c:v>
                </c:pt>
                <c:pt idx="5370">
                  <c:v>0.28150129318240003</c:v>
                </c:pt>
                <c:pt idx="5371">
                  <c:v>0.28165405988690001</c:v>
                </c:pt>
                <c:pt idx="5372">
                  <c:v>0.28192710876459998</c:v>
                </c:pt>
                <c:pt idx="5373">
                  <c:v>0.28217577934269999</c:v>
                </c:pt>
                <c:pt idx="5374">
                  <c:v>0.2822671830654</c:v>
                </c:pt>
                <c:pt idx="5375">
                  <c:v>0.28230565786360001</c:v>
                </c:pt>
                <c:pt idx="5376">
                  <c:v>0.28236824274060002</c:v>
                </c:pt>
                <c:pt idx="5377">
                  <c:v>0.28250908851619999</c:v>
                </c:pt>
                <c:pt idx="5378">
                  <c:v>0.28283348679539999</c:v>
                </c:pt>
                <c:pt idx="5379">
                  <c:v>0.28308606147769999</c:v>
                </c:pt>
                <c:pt idx="5380">
                  <c:v>0.28313192725179998</c:v>
                </c:pt>
                <c:pt idx="5381">
                  <c:v>0.28318348526949999</c:v>
                </c:pt>
                <c:pt idx="5382">
                  <c:v>0.28337368369100002</c:v>
                </c:pt>
                <c:pt idx="5383">
                  <c:v>0.28376650810240001</c:v>
                </c:pt>
                <c:pt idx="5384">
                  <c:v>0.28395366668700001</c:v>
                </c:pt>
                <c:pt idx="5385">
                  <c:v>0.28406158089639999</c:v>
                </c:pt>
                <c:pt idx="5386">
                  <c:v>0.28419935703280003</c:v>
                </c:pt>
                <c:pt idx="5387">
                  <c:v>0.28444826602939999</c:v>
                </c:pt>
                <c:pt idx="5388">
                  <c:v>0.28487288951869999</c:v>
                </c:pt>
                <c:pt idx="5389">
                  <c:v>0.28497955203059999</c:v>
                </c:pt>
                <c:pt idx="5390">
                  <c:v>0.28514987230299998</c:v>
                </c:pt>
                <c:pt idx="5391">
                  <c:v>0.28572028875349997</c:v>
                </c:pt>
                <c:pt idx="5392">
                  <c:v>0.2857881188393</c:v>
                </c:pt>
                <c:pt idx="5393">
                  <c:v>0.28582909703249998</c:v>
                </c:pt>
                <c:pt idx="5394">
                  <c:v>0.28588309884070001</c:v>
                </c:pt>
                <c:pt idx="5395">
                  <c:v>0.28617247939110002</c:v>
                </c:pt>
                <c:pt idx="5396">
                  <c:v>0.28637838363649998</c:v>
                </c:pt>
                <c:pt idx="5397">
                  <c:v>0.28662809729580002</c:v>
                </c:pt>
                <c:pt idx="5398">
                  <c:v>0.28674072027210001</c:v>
                </c:pt>
                <c:pt idx="5399">
                  <c:v>0.28680878877639998</c:v>
                </c:pt>
                <c:pt idx="5400">
                  <c:v>0.28694266080859998</c:v>
                </c:pt>
                <c:pt idx="5401">
                  <c:v>0.2871938943863</c:v>
                </c:pt>
                <c:pt idx="5402">
                  <c:v>0.28738999366759999</c:v>
                </c:pt>
                <c:pt idx="5403">
                  <c:v>0.28755962848659999</c:v>
                </c:pt>
                <c:pt idx="5404">
                  <c:v>0.28764289617540001</c:v>
                </c:pt>
                <c:pt idx="5405">
                  <c:v>0.28770771622660002</c:v>
                </c:pt>
                <c:pt idx="5406">
                  <c:v>0.2877859473228</c:v>
                </c:pt>
                <c:pt idx="5407">
                  <c:v>0.28800374269489998</c:v>
                </c:pt>
                <c:pt idx="5408">
                  <c:v>0.28828820586199999</c:v>
                </c:pt>
                <c:pt idx="5409">
                  <c:v>0.2885181307793</c:v>
                </c:pt>
                <c:pt idx="5410">
                  <c:v>0.28862211108210001</c:v>
                </c:pt>
                <c:pt idx="5411">
                  <c:v>0.28870266675950002</c:v>
                </c:pt>
                <c:pt idx="5412">
                  <c:v>0.2888064086437</c:v>
                </c:pt>
                <c:pt idx="5413">
                  <c:v>0.28893110156059998</c:v>
                </c:pt>
                <c:pt idx="5414">
                  <c:v>0.28923827409739999</c:v>
                </c:pt>
                <c:pt idx="5415">
                  <c:v>0.28956583142280001</c:v>
                </c:pt>
                <c:pt idx="5416">
                  <c:v>0.28970697522159999</c:v>
                </c:pt>
                <c:pt idx="5417">
                  <c:v>0.28978645801539998</c:v>
                </c:pt>
                <c:pt idx="5418">
                  <c:v>0.28985548019410001</c:v>
                </c:pt>
                <c:pt idx="5419">
                  <c:v>0.29000261425969998</c:v>
                </c:pt>
                <c:pt idx="5420">
                  <c:v>0.29025223851199999</c:v>
                </c:pt>
                <c:pt idx="5421">
                  <c:v>0.29045367240910003</c:v>
                </c:pt>
                <c:pt idx="5422">
                  <c:v>0.29064035415650002</c:v>
                </c:pt>
                <c:pt idx="5423">
                  <c:v>0.29071670770649999</c:v>
                </c:pt>
                <c:pt idx="5424">
                  <c:v>0.29079639911650002</c:v>
                </c:pt>
                <c:pt idx="5425">
                  <c:v>0.29083946347239997</c:v>
                </c:pt>
                <c:pt idx="5426">
                  <c:v>0.29092818498610001</c:v>
                </c:pt>
                <c:pt idx="5427">
                  <c:v>0.29122671484950002</c:v>
                </c:pt>
                <c:pt idx="5428">
                  <c:v>0.29149943590159999</c:v>
                </c:pt>
                <c:pt idx="5429">
                  <c:v>0.2916568815708</c:v>
                </c:pt>
                <c:pt idx="5430">
                  <c:v>0.2917508482933</c:v>
                </c:pt>
                <c:pt idx="5431">
                  <c:v>0.29181188344960002</c:v>
                </c:pt>
                <c:pt idx="5432">
                  <c:v>0.29194393754010001</c:v>
                </c:pt>
                <c:pt idx="5433">
                  <c:v>0.2921750843525</c:v>
                </c:pt>
                <c:pt idx="5434">
                  <c:v>0.29238954186440003</c:v>
                </c:pt>
                <c:pt idx="5435">
                  <c:v>0.29256886243820002</c:v>
                </c:pt>
                <c:pt idx="5436">
                  <c:v>0.29270270466800002</c:v>
                </c:pt>
                <c:pt idx="5437">
                  <c:v>0.29276487231249998</c:v>
                </c:pt>
                <c:pt idx="5438">
                  <c:v>0.29283788800240002</c:v>
                </c:pt>
                <c:pt idx="5439">
                  <c:v>0.29290801286700002</c:v>
                </c:pt>
                <c:pt idx="5440">
                  <c:v>0.29301571846009999</c:v>
                </c:pt>
                <c:pt idx="5441">
                  <c:v>0.29321327805519998</c:v>
                </c:pt>
                <c:pt idx="5442">
                  <c:v>0.29342454671860002</c:v>
                </c:pt>
                <c:pt idx="5443">
                  <c:v>0.29363262653349997</c:v>
                </c:pt>
                <c:pt idx="5444">
                  <c:v>0.2937152981758</c:v>
                </c:pt>
                <c:pt idx="5445">
                  <c:v>0.29377827048299998</c:v>
                </c:pt>
                <c:pt idx="5446">
                  <c:v>0.29383113980289999</c:v>
                </c:pt>
                <c:pt idx="5447">
                  <c:v>0.29390186071399999</c:v>
                </c:pt>
                <c:pt idx="5448">
                  <c:v>0.29410615563390002</c:v>
                </c:pt>
                <c:pt idx="5449">
                  <c:v>0.29444816708560001</c:v>
                </c:pt>
                <c:pt idx="5450">
                  <c:v>0.29460597038269998</c:v>
                </c:pt>
                <c:pt idx="5451">
                  <c:v>0.29467731714250001</c:v>
                </c:pt>
                <c:pt idx="5452">
                  <c:v>0.2947449982166</c:v>
                </c:pt>
                <c:pt idx="5453">
                  <c:v>0.29484403133390003</c:v>
                </c:pt>
                <c:pt idx="5454">
                  <c:v>0.29501461982729998</c:v>
                </c:pt>
                <c:pt idx="5455">
                  <c:v>0.29528525471689998</c:v>
                </c:pt>
                <c:pt idx="5456">
                  <c:v>0.29550570249559999</c:v>
                </c:pt>
                <c:pt idx="5457">
                  <c:v>0.2955609560013</c:v>
                </c:pt>
                <c:pt idx="5458">
                  <c:v>0.29563140869139998</c:v>
                </c:pt>
                <c:pt idx="5459">
                  <c:v>0.2957439422607</c:v>
                </c:pt>
                <c:pt idx="5460">
                  <c:v>0.29592812061309998</c:v>
                </c:pt>
                <c:pt idx="5461">
                  <c:v>0.29612192511559998</c:v>
                </c:pt>
                <c:pt idx="5462">
                  <c:v>0.29629540443419999</c:v>
                </c:pt>
                <c:pt idx="5463">
                  <c:v>0.29639428853990002</c:v>
                </c:pt>
                <c:pt idx="5464">
                  <c:v>0.29646766185759998</c:v>
                </c:pt>
                <c:pt idx="5465">
                  <c:v>0.29669779539110003</c:v>
                </c:pt>
                <c:pt idx="5466">
                  <c:v>0.29697236418720002</c:v>
                </c:pt>
                <c:pt idx="5467">
                  <c:v>0.29713854193689998</c:v>
                </c:pt>
                <c:pt idx="5468">
                  <c:v>0.29721140861509998</c:v>
                </c:pt>
                <c:pt idx="5469">
                  <c:v>0.29725077748299999</c:v>
                </c:pt>
                <c:pt idx="5470">
                  <c:v>0.29733902215960001</c:v>
                </c:pt>
                <c:pt idx="5471">
                  <c:v>0.29739937186240001</c:v>
                </c:pt>
                <c:pt idx="5472">
                  <c:v>0.29750189185140002</c:v>
                </c:pt>
                <c:pt idx="5473">
                  <c:v>0.29776006937029997</c:v>
                </c:pt>
                <c:pt idx="5474">
                  <c:v>0.29802578687670001</c:v>
                </c:pt>
                <c:pt idx="5475">
                  <c:v>0.29815825819969999</c:v>
                </c:pt>
                <c:pt idx="5476">
                  <c:v>0.29821053147319998</c:v>
                </c:pt>
                <c:pt idx="5477">
                  <c:v>0.2983096539974</c:v>
                </c:pt>
                <c:pt idx="5478">
                  <c:v>0.29863026738170001</c:v>
                </c:pt>
                <c:pt idx="5479">
                  <c:v>0.29901564121250002</c:v>
                </c:pt>
                <c:pt idx="5480">
                  <c:v>0.299207419157</c:v>
                </c:pt>
                <c:pt idx="5481">
                  <c:v>0.29928511381150003</c:v>
                </c:pt>
                <c:pt idx="5482">
                  <c:v>0.29935389757160002</c:v>
                </c:pt>
                <c:pt idx="5483">
                  <c:v>0.29962536692620001</c:v>
                </c:pt>
                <c:pt idx="5484">
                  <c:v>0.29989048838620003</c:v>
                </c:pt>
                <c:pt idx="5485">
                  <c:v>0.30007964372630003</c:v>
                </c:pt>
                <c:pt idx="5486">
                  <c:v>0.30016419291500002</c:v>
                </c:pt>
                <c:pt idx="5487">
                  <c:v>0.30024918913839999</c:v>
                </c:pt>
                <c:pt idx="5488">
                  <c:v>0.3003526031971</c:v>
                </c:pt>
                <c:pt idx="5489">
                  <c:v>0.30054470896719998</c:v>
                </c:pt>
                <c:pt idx="5490">
                  <c:v>0.30074146389959999</c:v>
                </c:pt>
                <c:pt idx="5491">
                  <c:v>0.30094364285469999</c:v>
                </c:pt>
                <c:pt idx="5492">
                  <c:v>0.3011132776737</c:v>
                </c:pt>
                <c:pt idx="5493">
                  <c:v>0.3012090325356</c:v>
                </c:pt>
                <c:pt idx="5494">
                  <c:v>0.3012700974941</c:v>
                </c:pt>
                <c:pt idx="5495">
                  <c:v>0.30133265256879999</c:v>
                </c:pt>
                <c:pt idx="5496">
                  <c:v>0.3014002740383</c:v>
                </c:pt>
                <c:pt idx="5497">
                  <c:v>0.30150207877160001</c:v>
                </c:pt>
                <c:pt idx="5498">
                  <c:v>0.30179107189179999</c:v>
                </c:pt>
                <c:pt idx="5499">
                  <c:v>0.30201539397240001</c:v>
                </c:pt>
                <c:pt idx="5500">
                  <c:v>0.3022249937057</c:v>
                </c:pt>
                <c:pt idx="5501">
                  <c:v>0.30231854319570001</c:v>
                </c:pt>
                <c:pt idx="5502">
                  <c:v>0.30244538187980002</c:v>
                </c:pt>
                <c:pt idx="5503">
                  <c:v>0.30252173542979999</c:v>
                </c:pt>
                <c:pt idx="5504">
                  <c:v>0.30261802673339999</c:v>
                </c:pt>
                <c:pt idx="5505">
                  <c:v>0.30280238389969999</c:v>
                </c:pt>
                <c:pt idx="5506">
                  <c:v>0.30307826399799997</c:v>
                </c:pt>
                <c:pt idx="5507">
                  <c:v>0.30335184931760001</c:v>
                </c:pt>
                <c:pt idx="5508">
                  <c:v>0.3035576343536</c:v>
                </c:pt>
                <c:pt idx="5509">
                  <c:v>0.30359438061709998</c:v>
                </c:pt>
                <c:pt idx="5510">
                  <c:v>0.30363190174100002</c:v>
                </c:pt>
                <c:pt idx="5511">
                  <c:v>0.30366900563240001</c:v>
                </c:pt>
                <c:pt idx="5512">
                  <c:v>0.30371019244190001</c:v>
                </c:pt>
                <c:pt idx="5513">
                  <c:v>0.30374976992609998</c:v>
                </c:pt>
                <c:pt idx="5514">
                  <c:v>0.30378752946850002</c:v>
                </c:pt>
                <c:pt idx="5515">
                  <c:v>0.30382657051090001</c:v>
                </c:pt>
                <c:pt idx="5516">
                  <c:v>0.30388736724850002</c:v>
                </c:pt>
                <c:pt idx="5517">
                  <c:v>0.30396625399589999</c:v>
                </c:pt>
                <c:pt idx="5518">
                  <c:v>0.30408284068109998</c:v>
                </c:pt>
                <c:pt idx="5519">
                  <c:v>0.30459555983539999</c:v>
                </c:pt>
                <c:pt idx="5520">
                  <c:v>0.3049625456333</c:v>
                </c:pt>
                <c:pt idx="5521">
                  <c:v>0.30514931678770002</c:v>
                </c:pt>
                <c:pt idx="5522">
                  <c:v>0.30536150932310002</c:v>
                </c:pt>
                <c:pt idx="5523">
                  <c:v>0.30576029419900003</c:v>
                </c:pt>
                <c:pt idx="5524">
                  <c:v>0.30614137649540002</c:v>
                </c:pt>
                <c:pt idx="5525">
                  <c:v>0.30628722906110001</c:v>
                </c:pt>
                <c:pt idx="5526">
                  <c:v>0.3064134120941</c:v>
                </c:pt>
                <c:pt idx="5527">
                  <c:v>0.30703619122510001</c:v>
                </c:pt>
                <c:pt idx="5528">
                  <c:v>0.30719172954559998</c:v>
                </c:pt>
                <c:pt idx="5529">
                  <c:v>0.30740770697589997</c:v>
                </c:pt>
                <c:pt idx="5530">
                  <c:v>0.30781731009480001</c:v>
                </c:pt>
                <c:pt idx="5531">
                  <c:v>0.30809447169300003</c:v>
                </c:pt>
                <c:pt idx="5532">
                  <c:v>0.308251708746</c:v>
                </c:pt>
                <c:pt idx="5533">
                  <c:v>0.30835908651350002</c:v>
                </c:pt>
                <c:pt idx="5534">
                  <c:v>0.30858048796650001</c:v>
                </c:pt>
                <c:pt idx="5535">
                  <c:v>0.30898407101629999</c:v>
                </c:pt>
                <c:pt idx="5536">
                  <c:v>0.30918702483179999</c:v>
                </c:pt>
                <c:pt idx="5537">
                  <c:v>0.30933594703669998</c:v>
                </c:pt>
                <c:pt idx="5538">
                  <c:v>0.30944779515269999</c:v>
                </c:pt>
                <c:pt idx="5539">
                  <c:v>0.30982384085659997</c:v>
                </c:pt>
                <c:pt idx="5540">
                  <c:v>0.31015381216999999</c:v>
                </c:pt>
                <c:pt idx="5541">
                  <c:v>0.31019517779349998</c:v>
                </c:pt>
                <c:pt idx="5542">
                  <c:v>0.31025645136829999</c:v>
                </c:pt>
                <c:pt idx="5543">
                  <c:v>0.31050527095789998</c:v>
                </c:pt>
                <c:pt idx="5544">
                  <c:v>0.3109374940395</c:v>
                </c:pt>
                <c:pt idx="5545">
                  <c:v>0.31102731823919999</c:v>
                </c:pt>
                <c:pt idx="5546">
                  <c:v>0.31108295917509998</c:v>
                </c:pt>
                <c:pt idx="5547">
                  <c:v>0.31114217638969999</c:v>
                </c:pt>
                <c:pt idx="5548">
                  <c:v>0.31145879626270001</c:v>
                </c:pt>
                <c:pt idx="5549">
                  <c:v>0.31181994080539999</c:v>
                </c:pt>
                <c:pt idx="5550">
                  <c:v>0.31191715598109998</c:v>
                </c:pt>
                <c:pt idx="5551">
                  <c:v>0.31197807192799998</c:v>
                </c:pt>
                <c:pt idx="5552">
                  <c:v>0.31205236911770001</c:v>
                </c:pt>
                <c:pt idx="5553">
                  <c:v>0.31213891506199998</c:v>
                </c:pt>
                <c:pt idx="5554">
                  <c:v>0.3123214244843</c:v>
                </c:pt>
                <c:pt idx="5555">
                  <c:v>0.31260111927989997</c:v>
                </c:pt>
                <c:pt idx="5556">
                  <c:v>0.312829375267</c:v>
                </c:pt>
                <c:pt idx="5557">
                  <c:v>0.31293845176700003</c:v>
                </c:pt>
                <c:pt idx="5558">
                  <c:v>0.312993735075</c:v>
                </c:pt>
                <c:pt idx="5559">
                  <c:v>0.3131297826767</c:v>
                </c:pt>
                <c:pt idx="5560">
                  <c:v>0.31324133276940003</c:v>
                </c:pt>
                <c:pt idx="5561">
                  <c:v>0.31343030929569998</c:v>
                </c:pt>
                <c:pt idx="5562">
                  <c:v>0.3137629926205</c:v>
                </c:pt>
                <c:pt idx="5563">
                  <c:v>0.31394764781000001</c:v>
                </c:pt>
                <c:pt idx="5564">
                  <c:v>0.31402054429050003</c:v>
                </c:pt>
                <c:pt idx="5565">
                  <c:v>0.31406220793720002</c:v>
                </c:pt>
                <c:pt idx="5566">
                  <c:v>0.31413918733599999</c:v>
                </c:pt>
                <c:pt idx="5567">
                  <c:v>0.31433030962940001</c:v>
                </c:pt>
                <c:pt idx="5568">
                  <c:v>0.31466758251190002</c:v>
                </c:pt>
                <c:pt idx="5569">
                  <c:v>0.3149016797543</c:v>
                </c:pt>
                <c:pt idx="5570">
                  <c:v>0.31497862935069998</c:v>
                </c:pt>
                <c:pt idx="5571">
                  <c:v>0.3150699734688</c:v>
                </c:pt>
                <c:pt idx="5572">
                  <c:v>0.31517282128329999</c:v>
                </c:pt>
                <c:pt idx="5573">
                  <c:v>0.31541335582730001</c:v>
                </c:pt>
                <c:pt idx="5574">
                  <c:v>0.3156249523163</c:v>
                </c:pt>
                <c:pt idx="5575">
                  <c:v>0.31582075357439998</c:v>
                </c:pt>
                <c:pt idx="5576">
                  <c:v>0.315969824791</c:v>
                </c:pt>
                <c:pt idx="5577">
                  <c:v>0.3160590529442</c:v>
                </c:pt>
                <c:pt idx="5578">
                  <c:v>0.3161144256592</c:v>
                </c:pt>
                <c:pt idx="5579">
                  <c:v>0.316199362278</c:v>
                </c:pt>
                <c:pt idx="5580">
                  <c:v>0.31637185812000002</c:v>
                </c:pt>
                <c:pt idx="5581">
                  <c:v>0.31662335991860002</c:v>
                </c:pt>
                <c:pt idx="5582">
                  <c:v>0.31681981682780003</c:v>
                </c:pt>
                <c:pt idx="5583">
                  <c:v>0.31695851683620002</c:v>
                </c:pt>
                <c:pt idx="5584">
                  <c:v>0.31702798604970001</c:v>
                </c:pt>
                <c:pt idx="5585">
                  <c:v>0.31709536910059999</c:v>
                </c:pt>
                <c:pt idx="5586">
                  <c:v>0.31714913249019999</c:v>
                </c:pt>
                <c:pt idx="5587">
                  <c:v>0.31721481680870001</c:v>
                </c:pt>
                <c:pt idx="5588">
                  <c:v>0.31732296943659999</c:v>
                </c:pt>
                <c:pt idx="5589">
                  <c:v>0.3175536096096</c:v>
                </c:pt>
                <c:pt idx="5590">
                  <c:v>0.31784033775330001</c:v>
                </c:pt>
                <c:pt idx="5591">
                  <c:v>0.3180641233921</c:v>
                </c:pt>
                <c:pt idx="5592">
                  <c:v>0.31814634799960001</c:v>
                </c:pt>
                <c:pt idx="5593">
                  <c:v>0.3182145059109</c:v>
                </c:pt>
                <c:pt idx="5594">
                  <c:v>0.31829297542570001</c:v>
                </c:pt>
                <c:pt idx="5595">
                  <c:v>0.31846371293070003</c:v>
                </c:pt>
                <c:pt idx="5596">
                  <c:v>0.31872859597210002</c:v>
                </c:pt>
                <c:pt idx="5597">
                  <c:v>0.31898793578149998</c:v>
                </c:pt>
                <c:pt idx="5598">
                  <c:v>0.31913712620739998</c:v>
                </c:pt>
                <c:pt idx="5599">
                  <c:v>0.31921777129169998</c:v>
                </c:pt>
                <c:pt idx="5600">
                  <c:v>0.31932193040849999</c:v>
                </c:pt>
                <c:pt idx="5601">
                  <c:v>0.3194574415684</c:v>
                </c:pt>
                <c:pt idx="5602">
                  <c:v>0.31975686550139998</c:v>
                </c:pt>
                <c:pt idx="5603">
                  <c:v>0.31996437907219999</c:v>
                </c:pt>
                <c:pt idx="5604">
                  <c:v>0.32007920742029999</c:v>
                </c:pt>
                <c:pt idx="5605">
                  <c:v>0.3202088177204</c:v>
                </c:pt>
                <c:pt idx="5606">
                  <c:v>0.32031548023220002</c:v>
                </c:pt>
                <c:pt idx="5607">
                  <c:v>0.32037323713299998</c:v>
                </c:pt>
                <c:pt idx="5608">
                  <c:v>0.32046911120409999</c:v>
                </c:pt>
                <c:pt idx="5609">
                  <c:v>0.32078880071639998</c:v>
                </c:pt>
                <c:pt idx="5610">
                  <c:v>0.32105606794359998</c:v>
                </c:pt>
                <c:pt idx="5611">
                  <c:v>0.3211827278137</c:v>
                </c:pt>
                <c:pt idx="5612">
                  <c:v>0.32129213213919999</c:v>
                </c:pt>
                <c:pt idx="5613">
                  <c:v>0.32140815258029998</c:v>
                </c:pt>
                <c:pt idx="5614">
                  <c:v>0.3216949105263</c:v>
                </c:pt>
                <c:pt idx="5615">
                  <c:v>0.32203307747839999</c:v>
                </c:pt>
                <c:pt idx="5616">
                  <c:v>0.3221889138222</c:v>
                </c:pt>
                <c:pt idx="5617">
                  <c:v>0.32231882214550001</c:v>
                </c:pt>
                <c:pt idx="5618">
                  <c:v>0.32236459851260002</c:v>
                </c:pt>
                <c:pt idx="5619">
                  <c:v>0.32246181368830001</c:v>
                </c:pt>
                <c:pt idx="5620">
                  <c:v>0.32299157977100001</c:v>
                </c:pt>
                <c:pt idx="5621">
                  <c:v>0.32320901751519998</c:v>
                </c:pt>
                <c:pt idx="5622">
                  <c:v>0.32327497005459999</c:v>
                </c:pt>
                <c:pt idx="5623">
                  <c:v>0.3233599960804</c:v>
                </c:pt>
                <c:pt idx="5624">
                  <c:v>0.32359078526500001</c:v>
                </c:pt>
                <c:pt idx="5625">
                  <c:v>0.32427668571469997</c:v>
                </c:pt>
                <c:pt idx="5626">
                  <c:v>0.32446205616000001</c:v>
                </c:pt>
                <c:pt idx="5627">
                  <c:v>0.3245909810066</c:v>
                </c:pt>
                <c:pt idx="5628">
                  <c:v>0.3246566355228</c:v>
                </c:pt>
                <c:pt idx="5629">
                  <c:v>0.3247531056404</c:v>
                </c:pt>
                <c:pt idx="5630">
                  <c:v>0.3250476419926</c:v>
                </c:pt>
                <c:pt idx="5631">
                  <c:v>0.32531887292860001</c:v>
                </c:pt>
                <c:pt idx="5632">
                  <c:v>0.32546219229700002</c:v>
                </c:pt>
                <c:pt idx="5633">
                  <c:v>0.32556113600730002</c:v>
                </c:pt>
                <c:pt idx="5634">
                  <c:v>0.32570445537569997</c:v>
                </c:pt>
                <c:pt idx="5635">
                  <c:v>0.3258356750011</c:v>
                </c:pt>
                <c:pt idx="5636">
                  <c:v>0.32618081569669999</c:v>
                </c:pt>
                <c:pt idx="5637">
                  <c:v>0.3263892233372</c:v>
                </c:pt>
                <c:pt idx="5638">
                  <c:v>0.32655829191210001</c:v>
                </c:pt>
                <c:pt idx="5639">
                  <c:v>0.32668915390969999</c:v>
                </c:pt>
                <c:pt idx="5640">
                  <c:v>0.32687881588939999</c:v>
                </c:pt>
                <c:pt idx="5641">
                  <c:v>0.32698392868039999</c:v>
                </c:pt>
                <c:pt idx="5642">
                  <c:v>0.32710713148120002</c:v>
                </c:pt>
                <c:pt idx="5643">
                  <c:v>0.32725545763969999</c:v>
                </c:pt>
                <c:pt idx="5644">
                  <c:v>0.32742848992349999</c:v>
                </c:pt>
                <c:pt idx="5645">
                  <c:v>0.32764181494709999</c:v>
                </c:pt>
                <c:pt idx="5646">
                  <c:v>0.32788789272309998</c:v>
                </c:pt>
                <c:pt idx="5647">
                  <c:v>0.32805094122889999</c:v>
                </c:pt>
                <c:pt idx="5648">
                  <c:v>0.32820206880570002</c:v>
                </c:pt>
                <c:pt idx="5649">
                  <c:v>0.32829368114469998</c:v>
                </c:pt>
                <c:pt idx="5650">
                  <c:v>0.32838249206539999</c:v>
                </c:pt>
                <c:pt idx="5651">
                  <c:v>0.32854914665219997</c:v>
                </c:pt>
                <c:pt idx="5652">
                  <c:v>0.328833013773</c:v>
                </c:pt>
                <c:pt idx="5653">
                  <c:v>0.32913249731060001</c:v>
                </c:pt>
                <c:pt idx="5654">
                  <c:v>0.32923123240469998</c:v>
                </c:pt>
                <c:pt idx="5655">
                  <c:v>0.32938757538800001</c:v>
                </c:pt>
                <c:pt idx="5656">
                  <c:v>0.32947167754169998</c:v>
                </c:pt>
                <c:pt idx="5657">
                  <c:v>0.32955142855640002</c:v>
                </c:pt>
                <c:pt idx="5658">
                  <c:v>0.32992649078370001</c:v>
                </c:pt>
                <c:pt idx="5659">
                  <c:v>0.33025711774830002</c:v>
                </c:pt>
                <c:pt idx="5660">
                  <c:v>0.33033120632169999</c:v>
                </c:pt>
                <c:pt idx="5661">
                  <c:v>0.33043971657749999</c:v>
                </c:pt>
                <c:pt idx="5662">
                  <c:v>0.3305571675301</c:v>
                </c:pt>
                <c:pt idx="5663">
                  <c:v>0.33065950870510002</c:v>
                </c:pt>
                <c:pt idx="5664">
                  <c:v>0.3307890295982</c:v>
                </c:pt>
                <c:pt idx="5665">
                  <c:v>0.33106675744059999</c:v>
                </c:pt>
                <c:pt idx="5666">
                  <c:v>0.33133345842360001</c:v>
                </c:pt>
                <c:pt idx="5667">
                  <c:v>0.331463187933</c:v>
                </c:pt>
                <c:pt idx="5668">
                  <c:v>0.33153817057610002</c:v>
                </c:pt>
                <c:pt idx="5669">
                  <c:v>0.3316392600536</c:v>
                </c:pt>
                <c:pt idx="5670">
                  <c:v>0.33170604705809997</c:v>
                </c:pt>
                <c:pt idx="5671">
                  <c:v>0.3317876756191</c:v>
                </c:pt>
                <c:pt idx="5672">
                  <c:v>0.33196067810059998</c:v>
                </c:pt>
                <c:pt idx="5673">
                  <c:v>0.33231452107429998</c:v>
                </c:pt>
                <c:pt idx="5674">
                  <c:v>0.33249929547309998</c:v>
                </c:pt>
                <c:pt idx="5675">
                  <c:v>0.3325547575951</c:v>
                </c:pt>
                <c:pt idx="5676">
                  <c:v>0.33262655138969999</c:v>
                </c:pt>
                <c:pt idx="5677">
                  <c:v>0.33269181847570001</c:v>
                </c:pt>
                <c:pt idx="5678">
                  <c:v>0.3327407240868</c:v>
                </c:pt>
                <c:pt idx="5679">
                  <c:v>0.33281910419459998</c:v>
                </c:pt>
                <c:pt idx="5680">
                  <c:v>0.33314633369449997</c:v>
                </c:pt>
                <c:pt idx="5681">
                  <c:v>0.33335784077640002</c:v>
                </c:pt>
                <c:pt idx="5682">
                  <c:v>0.33355823159219999</c:v>
                </c:pt>
                <c:pt idx="5683">
                  <c:v>0.33363518118860003</c:v>
                </c:pt>
                <c:pt idx="5684">
                  <c:v>0.33368891477579998</c:v>
                </c:pt>
                <c:pt idx="5685">
                  <c:v>0.3337751328945</c:v>
                </c:pt>
                <c:pt idx="5686">
                  <c:v>0.33389034867290002</c:v>
                </c:pt>
                <c:pt idx="5687">
                  <c:v>0.33402055501939998</c:v>
                </c:pt>
                <c:pt idx="5688">
                  <c:v>0.3342718482018</c:v>
                </c:pt>
                <c:pt idx="5689">
                  <c:v>0.33454316854479998</c:v>
                </c:pt>
                <c:pt idx="5690">
                  <c:v>0.33469799160960001</c:v>
                </c:pt>
                <c:pt idx="5691">
                  <c:v>0.3347773253918</c:v>
                </c:pt>
                <c:pt idx="5692">
                  <c:v>0.33488464355469999</c:v>
                </c:pt>
                <c:pt idx="5693">
                  <c:v>0.33494201302530002</c:v>
                </c:pt>
                <c:pt idx="5694">
                  <c:v>0.33499854803090001</c:v>
                </c:pt>
                <c:pt idx="5695">
                  <c:v>0.33505806326870002</c:v>
                </c:pt>
                <c:pt idx="5696">
                  <c:v>0.33514702320099998</c:v>
                </c:pt>
                <c:pt idx="5697">
                  <c:v>0.33575743436810002</c:v>
                </c:pt>
                <c:pt idx="5698">
                  <c:v>0.33608889579770002</c:v>
                </c:pt>
                <c:pt idx="5699">
                  <c:v>0.33626568317409999</c:v>
                </c:pt>
                <c:pt idx="5700">
                  <c:v>0.33644577860829999</c:v>
                </c:pt>
                <c:pt idx="5701">
                  <c:v>0.33699014782909997</c:v>
                </c:pt>
                <c:pt idx="5702">
                  <c:v>0.33722350001340001</c:v>
                </c:pt>
                <c:pt idx="5703">
                  <c:v>0.3373513817787</c:v>
                </c:pt>
                <c:pt idx="5704">
                  <c:v>0.33753895759579999</c:v>
                </c:pt>
                <c:pt idx="5705">
                  <c:v>0.33808138966559997</c:v>
                </c:pt>
                <c:pt idx="5706">
                  <c:v>0.33831003308300001</c:v>
                </c:pt>
                <c:pt idx="5707">
                  <c:v>0.33835262060170002</c:v>
                </c:pt>
                <c:pt idx="5708">
                  <c:v>0.33843171596529997</c:v>
                </c:pt>
                <c:pt idx="5709">
                  <c:v>0.33857628703120002</c:v>
                </c:pt>
                <c:pt idx="5710">
                  <c:v>0.33873462676999999</c:v>
                </c:pt>
                <c:pt idx="5711">
                  <c:v>0.33894097805020001</c:v>
                </c:pt>
                <c:pt idx="5712">
                  <c:v>0.3393422365189</c:v>
                </c:pt>
                <c:pt idx="5713">
                  <c:v>0.33940246701240001</c:v>
                </c:pt>
                <c:pt idx="5714">
                  <c:v>0.3394874036312</c:v>
                </c:pt>
                <c:pt idx="5715">
                  <c:v>0.3395856320858</c:v>
                </c:pt>
                <c:pt idx="5716">
                  <c:v>0.33973994851110001</c:v>
                </c:pt>
                <c:pt idx="5717">
                  <c:v>0.33999821543690001</c:v>
                </c:pt>
                <c:pt idx="5718">
                  <c:v>0.3402061164379</c:v>
                </c:pt>
                <c:pt idx="5719">
                  <c:v>0.34039691090579999</c:v>
                </c:pt>
                <c:pt idx="5720">
                  <c:v>0.34052333235740001</c:v>
                </c:pt>
                <c:pt idx="5721">
                  <c:v>0.34056785702710002</c:v>
                </c:pt>
                <c:pt idx="5722">
                  <c:v>0.34066227078439998</c:v>
                </c:pt>
                <c:pt idx="5723">
                  <c:v>0.3412163853645</c:v>
                </c:pt>
                <c:pt idx="5724">
                  <c:v>0.34143045544619999</c:v>
                </c:pt>
                <c:pt idx="5725">
                  <c:v>0.34157487750049997</c:v>
                </c:pt>
                <c:pt idx="5726">
                  <c:v>0.34166595339779998</c:v>
                </c:pt>
                <c:pt idx="5727">
                  <c:v>0.34177884459500002</c:v>
                </c:pt>
                <c:pt idx="5728">
                  <c:v>0.3419544100761</c:v>
                </c:pt>
                <c:pt idx="5729">
                  <c:v>0.34212699532509999</c:v>
                </c:pt>
                <c:pt idx="5730">
                  <c:v>0.34233936667440001</c:v>
                </c:pt>
                <c:pt idx="5731">
                  <c:v>0.34258937835690001</c:v>
                </c:pt>
                <c:pt idx="5732">
                  <c:v>0.34281450510029998</c:v>
                </c:pt>
                <c:pt idx="5733">
                  <c:v>0.34290429949759998</c:v>
                </c:pt>
                <c:pt idx="5734">
                  <c:v>0.34300109744070001</c:v>
                </c:pt>
                <c:pt idx="5735">
                  <c:v>0.34307879209519998</c:v>
                </c:pt>
                <c:pt idx="5736">
                  <c:v>0.34320056438449997</c:v>
                </c:pt>
                <c:pt idx="5737">
                  <c:v>0.34374794363979999</c:v>
                </c:pt>
                <c:pt idx="5738">
                  <c:v>0.34393069148060001</c:v>
                </c:pt>
                <c:pt idx="5739">
                  <c:v>0.34402263164520003</c:v>
                </c:pt>
                <c:pt idx="5740">
                  <c:v>0.34415727853779998</c:v>
                </c:pt>
                <c:pt idx="5741">
                  <c:v>0.34430003166200002</c:v>
                </c:pt>
                <c:pt idx="5742">
                  <c:v>0.34437465667720002</c:v>
                </c:pt>
                <c:pt idx="5743">
                  <c:v>0.34446063637730001</c:v>
                </c:pt>
                <c:pt idx="5744">
                  <c:v>0.34462490677829999</c:v>
                </c:pt>
                <c:pt idx="5745">
                  <c:v>0.34490689635279997</c:v>
                </c:pt>
                <c:pt idx="5746">
                  <c:v>0.3452077805996</c:v>
                </c:pt>
                <c:pt idx="5747">
                  <c:v>0.3453547358513</c:v>
                </c:pt>
                <c:pt idx="5748">
                  <c:v>0.34551498293880001</c:v>
                </c:pt>
                <c:pt idx="5749">
                  <c:v>0.34564346075059998</c:v>
                </c:pt>
                <c:pt idx="5750">
                  <c:v>0.34608533978459999</c:v>
                </c:pt>
                <c:pt idx="5751">
                  <c:v>0.34635147452350001</c:v>
                </c:pt>
                <c:pt idx="5752">
                  <c:v>0.34648320078849998</c:v>
                </c:pt>
                <c:pt idx="5753">
                  <c:v>0.34655043482780001</c:v>
                </c:pt>
                <c:pt idx="5754">
                  <c:v>0.34663438797000001</c:v>
                </c:pt>
                <c:pt idx="5755">
                  <c:v>0.34705552458759997</c:v>
                </c:pt>
                <c:pt idx="5756">
                  <c:v>0.3473182022572</c:v>
                </c:pt>
                <c:pt idx="5757">
                  <c:v>0.34749525785449997</c:v>
                </c:pt>
                <c:pt idx="5758">
                  <c:v>0.3476068079472</c:v>
                </c:pt>
                <c:pt idx="5759">
                  <c:v>0.34767806530000001</c:v>
                </c:pt>
                <c:pt idx="5760">
                  <c:v>0.34777304530140002</c:v>
                </c:pt>
                <c:pt idx="5761">
                  <c:v>0.34788295626639998</c:v>
                </c:pt>
                <c:pt idx="5762">
                  <c:v>0.34815928339960001</c:v>
                </c:pt>
                <c:pt idx="5763">
                  <c:v>0.34837484359740001</c:v>
                </c:pt>
                <c:pt idx="5764">
                  <c:v>0.34866395592690003</c:v>
                </c:pt>
                <c:pt idx="5765">
                  <c:v>0.34876865148539998</c:v>
                </c:pt>
                <c:pt idx="5766">
                  <c:v>0.34882777929309999</c:v>
                </c:pt>
                <c:pt idx="5767">
                  <c:v>0.34892496466639999</c:v>
                </c:pt>
                <c:pt idx="5768">
                  <c:v>0.34911078214649999</c:v>
                </c:pt>
                <c:pt idx="5769">
                  <c:v>0.34944576025009999</c:v>
                </c:pt>
                <c:pt idx="5770">
                  <c:v>0.34969303011890002</c:v>
                </c:pt>
                <c:pt idx="5771">
                  <c:v>0.34988835453990003</c:v>
                </c:pt>
                <c:pt idx="5772">
                  <c:v>0.34997344017030002</c:v>
                </c:pt>
                <c:pt idx="5773">
                  <c:v>0.35011586546899998</c:v>
                </c:pt>
                <c:pt idx="5774">
                  <c:v>0.3503024876118</c:v>
                </c:pt>
                <c:pt idx="5775">
                  <c:v>0.35057836771009998</c:v>
                </c:pt>
                <c:pt idx="5776">
                  <c:v>0.35084989666939997</c:v>
                </c:pt>
                <c:pt idx="5777">
                  <c:v>0.35098290443419999</c:v>
                </c:pt>
                <c:pt idx="5778">
                  <c:v>0.35105013847349997</c:v>
                </c:pt>
                <c:pt idx="5779">
                  <c:v>0.35113519430160001</c:v>
                </c:pt>
                <c:pt idx="5780">
                  <c:v>0.35121729969979998</c:v>
                </c:pt>
                <c:pt idx="5781">
                  <c:v>0.3514243662357</c:v>
                </c:pt>
                <c:pt idx="5782">
                  <c:v>0.35176822543140002</c:v>
                </c:pt>
                <c:pt idx="5783">
                  <c:v>0.35200613737109998</c:v>
                </c:pt>
                <c:pt idx="5784">
                  <c:v>0.35207885503769998</c:v>
                </c:pt>
                <c:pt idx="5785">
                  <c:v>0.35212901234630001</c:v>
                </c:pt>
                <c:pt idx="5786">
                  <c:v>0.35232827067380001</c:v>
                </c:pt>
                <c:pt idx="5787">
                  <c:v>0.35258615016939998</c:v>
                </c:pt>
                <c:pt idx="5788">
                  <c:v>0.35285338759419999</c:v>
                </c:pt>
                <c:pt idx="5789">
                  <c:v>0.35304820537569997</c:v>
                </c:pt>
                <c:pt idx="5790">
                  <c:v>0.35315400362010002</c:v>
                </c:pt>
                <c:pt idx="5791">
                  <c:v>0.35322913527490002</c:v>
                </c:pt>
                <c:pt idx="5792">
                  <c:v>0.35329544544219998</c:v>
                </c:pt>
                <c:pt idx="5793">
                  <c:v>0.3535246253014</c:v>
                </c:pt>
                <c:pt idx="5794">
                  <c:v>0.35386109352110001</c:v>
                </c:pt>
                <c:pt idx="5795">
                  <c:v>0.35410347580910001</c:v>
                </c:pt>
                <c:pt idx="5796">
                  <c:v>0.35419854521749999</c:v>
                </c:pt>
                <c:pt idx="5797">
                  <c:v>0.35425499081610001</c:v>
                </c:pt>
                <c:pt idx="5798">
                  <c:v>0.35433378815650002</c:v>
                </c:pt>
                <c:pt idx="5799">
                  <c:v>0.35454005002979999</c:v>
                </c:pt>
                <c:pt idx="5800">
                  <c:v>0.3548123240471</c:v>
                </c:pt>
                <c:pt idx="5801">
                  <c:v>0.35497200489039998</c:v>
                </c:pt>
                <c:pt idx="5802">
                  <c:v>0.35505327582360002</c:v>
                </c:pt>
                <c:pt idx="5803">
                  <c:v>0.35516229271889999</c:v>
                </c:pt>
                <c:pt idx="5804">
                  <c:v>0.35522645711900003</c:v>
                </c:pt>
                <c:pt idx="5805">
                  <c:v>0.35542681813240001</c:v>
                </c:pt>
                <c:pt idx="5806">
                  <c:v>0.3557012379169</c:v>
                </c:pt>
                <c:pt idx="5807">
                  <c:v>0.35597407817839999</c:v>
                </c:pt>
                <c:pt idx="5808">
                  <c:v>0.35607674717900001</c:v>
                </c:pt>
                <c:pt idx="5809">
                  <c:v>0.35615164041519998</c:v>
                </c:pt>
                <c:pt idx="5810">
                  <c:v>0.3562387228012</c:v>
                </c:pt>
                <c:pt idx="5811">
                  <c:v>0.35644730925559998</c:v>
                </c:pt>
                <c:pt idx="5812">
                  <c:v>0.35673946142200003</c:v>
                </c:pt>
                <c:pt idx="5813">
                  <c:v>0.35699313879009997</c:v>
                </c:pt>
                <c:pt idx="5814">
                  <c:v>0.35723879933359998</c:v>
                </c:pt>
                <c:pt idx="5815">
                  <c:v>0.35738688707350003</c:v>
                </c:pt>
                <c:pt idx="5816">
                  <c:v>0.357509046793</c:v>
                </c:pt>
                <c:pt idx="5817">
                  <c:v>0.35759344697000001</c:v>
                </c:pt>
                <c:pt idx="5818">
                  <c:v>0.3576774895191</c:v>
                </c:pt>
                <c:pt idx="5819">
                  <c:v>0.35781556367869999</c:v>
                </c:pt>
                <c:pt idx="5820">
                  <c:v>0.35794970393179998</c:v>
                </c:pt>
                <c:pt idx="5821">
                  <c:v>0.35836437344549998</c:v>
                </c:pt>
                <c:pt idx="5822">
                  <c:v>0.35869416594510001</c:v>
                </c:pt>
                <c:pt idx="5823">
                  <c:v>0.35878729820249999</c:v>
                </c:pt>
                <c:pt idx="5824">
                  <c:v>0.35892429947850002</c:v>
                </c:pt>
                <c:pt idx="5825">
                  <c:v>0.3590581417084</c:v>
                </c:pt>
                <c:pt idx="5826">
                  <c:v>0.35915198922160002</c:v>
                </c:pt>
                <c:pt idx="5827">
                  <c:v>0.35933706164360002</c:v>
                </c:pt>
                <c:pt idx="5828">
                  <c:v>0.35953626036640002</c:v>
                </c:pt>
                <c:pt idx="5829">
                  <c:v>0.35974591970440001</c:v>
                </c:pt>
                <c:pt idx="5830">
                  <c:v>0.35993075370790001</c:v>
                </c:pt>
                <c:pt idx="5831">
                  <c:v>0.3601571917534</c:v>
                </c:pt>
                <c:pt idx="5832">
                  <c:v>0.36023971438410002</c:v>
                </c:pt>
                <c:pt idx="5833">
                  <c:v>0.36031943559649998</c:v>
                </c:pt>
                <c:pt idx="5834">
                  <c:v>0.36037242412569997</c:v>
                </c:pt>
                <c:pt idx="5835">
                  <c:v>0.36047670245169999</c:v>
                </c:pt>
                <c:pt idx="5836">
                  <c:v>0.36064571142200003</c:v>
                </c:pt>
                <c:pt idx="5837">
                  <c:v>0.36091732978820001</c:v>
                </c:pt>
                <c:pt idx="5838">
                  <c:v>0.36133557558059998</c:v>
                </c:pt>
                <c:pt idx="5839">
                  <c:v>0.36145263910289999</c:v>
                </c:pt>
                <c:pt idx="5840">
                  <c:v>0.36154142022129998</c:v>
                </c:pt>
                <c:pt idx="5841">
                  <c:v>0.36168387532230001</c:v>
                </c:pt>
                <c:pt idx="5842">
                  <c:v>0.36193859577179999</c:v>
                </c:pt>
                <c:pt idx="5843">
                  <c:v>0.3622173666954</c:v>
                </c:pt>
                <c:pt idx="5844">
                  <c:v>0.36236545443529999</c:v>
                </c:pt>
                <c:pt idx="5845">
                  <c:v>0.36243247985839999</c:v>
                </c:pt>
                <c:pt idx="5846">
                  <c:v>0.36248508095740001</c:v>
                </c:pt>
                <c:pt idx="5847">
                  <c:v>0.36256584525110003</c:v>
                </c:pt>
                <c:pt idx="5848">
                  <c:v>0.36263892054559999</c:v>
                </c:pt>
                <c:pt idx="5849">
                  <c:v>0.3627305328846</c:v>
                </c:pt>
                <c:pt idx="5850">
                  <c:v>0.36287340521810002</c:v>
                </c:pt>
                <c:pt idx="5851">
                  <c:v>0.36314734816549998</c:v>
                </c:pt>
                <c:pt idx="5852">
                  <c:v>0.36341613531110001</c:v>
                </c:pt>
                <c:pt idx="5853">
                  <c:v>0.36355462670330002</c:v>
                </c:pt>
                <c:pt idx="5854">
                  <c:v>0.36362811923029997</c:v>
                </c:pt>
                <c:pt idx="5855">
                  <c:v>0.36376446485519998</c:v>
                </c:pt>
                <c:pt idx="5856">
                  <c:v>0.36386018991469998</c:v>
                </c:pt>
                <c:pt idx="5857">
                  <c:v>0.36391040682789999</c:v>
                </c:pt>
                <c:pt idx="5858">
                  <c:v>0.36420327424999999</c:v>
                </c:pt>
                <c:pt idx="5859">
                  <c:v>0.36470305919649998</c:v>
                </c:pt>
                <c:pt idx="5860">
                  <c:v>0.36498299241069998</c:v>
                </c:pt>
                <c:pt idx="5861">
                  <c:v>0.3651329278946</c:v>
                </c:pt>
                <c:pt idx="5862">
                  <c:v>0.36518418788910001</c:v>
                </c:pt>
                <c:pt idx="5863">
                  <c:v>0.3652311563492</c:v>
                </c:pt>
                <c:pt idx="5864">
                  <c:v>0.36532047390939998</c:v>
                </c:pt>
                <c:pt idx="5865">
                  <c:v>0.36562195420269999</c:v>
                </c:pt>
                <c:pt idx="5866">
                  <c:v>0.36590689420700001</c:v>
                </c:pt>
                <c:pt idx="5867">
                  <c:v>0.366063117981</c:v>
                </c:pt>
                <c:pt idx="5868">
                  <c:v>0.36614307761190001</c:v>
                </c:pt>
                <c:pt idx="5869">
                  <c:v>0.36621081829070001</c:v>
                </c:pt>
                <c:pt idx="5870">
                  <c:v>0.36628389358520003</c:v>
                </c:pt>
                <c:pt idx="5871">
                  <c:v>0.3663557171822</c:v>
                </c:pt>
                <c:pt idx="5872">
                  <c:v>0.36642894148830002</c:v>
                </c:pt>
                <c:pt idx="5873">
                  <c:v>0.3665326833725</c:v>
                </c:pt>
                <c:pt idx="5874">
                  <c:v>0.36671057343480001</c:v>
                </c:pt>
                <c:pt idx="5875">
                  <c:v>0.36699044704439998</c:v>
                </c:pt>
                <c:pt idx="5876">
                  <c:v>0.3672453761101</c:v>
                </c:pt>
                <c:pt idx="5877">
                  <c:v>0.36736881732940002</c:v>
                </c:pt>
                <c:pt idx="5878">
                  <c:v>0.36754775047299998</c:v>
                </c:pt>
                <c:pt idx="5879">
                  <c:v>0.3676632642746</c:v>
                </c:pt>
                <c:pt idx="5880">
                  <c:v>0.36817401647570003</c:v>
                </c:pt>
                <c:pt idx="5881">
                  <c:v>0.36842417716980003</c:v>
                </c:pt>
                <c:pt idx="5882">
                  <c:v>0.36854961514470003</c:v>
                </c:pt>
                <c:pt idx="5883">
                  <c:v>0.3686269819736</c:v>
                </c:pt>
                <c:pt idx="5884">
                  <c:v>0.36873045563700002</c:v>
                </c:pt>
                <c:pt idx="5885">
                  <c:v>0.36884525418280001</c:v>
                </c:pt>
                <c:pt idx="5886">
                  <c:v>0.3689236044884</c:v>
                </c:pt>
                <c:pt idx="5887">
                  <c:v>0.3691383004189</c:v>
                </c:pt>
                <c:pt idx="5888">
                  <c:v>0.36935263872149998</c:v>
                </c:pt>
                <c:pt idx="5889">
                  <c:v>0.36964502930639997</c:v>
                </c:pt>
                <c:pt idx="5890">
                  <c:v>0.36978265643120001</c:v>
                </c:pt>
                <c:pt idx="5891">
                  <c:v>0.36983615159990002</c:v>
                </c:pt>
                <c:pt idx="5892">
                  <c:v>0.36989557743070001</c:v>
                </c:pt>
                <c:pt idx="5893">
                  <c:v>0.3700384497643</c:v>
                </c:pt>
                <c:pt idx="5894">
                  <c:v>0.370137244463</c:v>
                </c:pt>
                <c:pt idx="5895">
                  <c:v>0.37020543217660001</c:v>
                </c:pt>
                <c:pt idx="5896">
                  <c:v>0.37032443284990002</c:v>
                </c:pt>
                <c:pt idx="5897">
                  <c:v>0.3706864416599</c:v>
                </c:pt>
                <c:pt idx="5898">
                  <c:v>0.3711339533329</c:v>
                </c:pt>
                <c:pt idx="5899">
                  <c:v>0.37132453918460001</c:v>
                </c:pt>
                <c:pt idx="5900">
                  <c:v>0.3714333176613</c:v>
                </c:pt>
                <c:pt idx="5901">
                  <c:v>0.3715377151966</c:v>
                </c:pt>
                <c:pt idx="5902">
                  <c:v>0.37161418795590001</c:v>
                </c:pt>
                <c:pt idx="5903">
                  <c:v>0.37182122468950002</c:v>
                </c:pt>
                <c:pt idx="5904">
                  <c:v>0.37209826707839999</c:v>
                </c:pt>
                <c:pt idx="5905">
                  <c:v>0.3723483383656</c:v>
                </c:pt>
                <c:pt idx="5906">
                  <c:v>0.37242391705509997</c:v>
                </c:pt>
                <c:pt idx="5907">
                  <c:v>0.37251594662670001</c:v>
                </c:pt>
                <c:pt idx="5908">
                  <c:v>0.37258812785149997</c:v>
                </c:pt>
                <c:pt idx="5909">
                  <c:v>0.37271654605870003</c:v>
                </c:pt>
                <c:pt idx="5910">
                  <c:v>0.37278380990030002</c:v>
                </c:pt>
                <c:pt idx="5911">
                  <c:v>0.3728378117085</c:v>
                </c:pt>
                <c:pt idx="5912">
                  <c:v>0.37299528717989999</c:v>
                </c:pt>
                <c:pt idx="5913">
                  <c:v>0.37353789806370002</c:v>
                </c:pt>
                <c:pt idx="5914">
                  <c:v>0.37391090393069998</c:v>
                </c:pt>
                <c:pt idx="5915">
                  <c:v>0.37408417463299998</c:v>
                </c:pt>
                <c:pt idx="5916">
                  <c:v>0.37423029541969999</c:v>
                </c:pt>
                <c:pt idx="5917">
                  <c:v>0.37435245513920001</c:v>
                </c:pt>
                <c:pt idx="5918">
                  <c:v>0.37453767657280002</c:v>
                </c:pt>
                <c:pt idx="5919">
                  <c:v>0.3748292028904</c:v>
                </c:pt>
                <c:pt idx="5920">
                  <c:v>0.37503519654270001</c:v>
                </c:pt>
                <c:pt idx="5921">
                  <c:v>0.37508988380429997</c:v>
                </c:pt>
                <c:pt idx="5922">
                  <c:v>0.37515097856520002</c:v>
                </c:pt>
                <c:pt idx="5923">
                  <c:v>0.37524941563609998</c:v>
                </c:pt>
                <c:pt idx="5924">
                  <c:v>0.3753641247749</c:v>
                </c:pt>
                <c:pt idx="5925">
                  <c:v>0.37554344534869999</c:v>
                </c:pt>
                <c:pt idx="5926">
                  <c:v>0.3758125305176</c:v>
                </c:pt>
                <c:pt idx="5927">
                  <c:v>0.37603384256360001</c:v>
                </c:pt>
                <c:pt idx="5928">
                  <c:v>0.3761120438576</c:v>
                </c:pt>
                <c:pt idx="5929">
                  <c:v>0.3761757612228</c:v>
                </c:pt>
                <c:pt idx="5930">
                  <c:v>0.37622621655459998</c:v>
                </c:pt>
                <c:pt idx="5931">
                  <c:v>0.3762866854668</c:v>
                </c:pt>
                <c:pt idx="5932">
                  <c:v>0.37643104791639997</c:v>
                </c:pt>
                <c:pt idx="5933">
                  <c:v>0.37684112787250001</c:v>
                </c:pt>
                <c:pt idx="5934">
                  <c:v>0.37724471092220002</c:v>
                </c:pt>
                <c:pt idx="5935">
                  <c:v>0.37734755873679998</c:v>
                </c:pt>
                <c:pt idx="5936">
                  <c:v>0.37745150923729998</c:v>
                </c:pt>
                <c:pt idx="5937">
                  <c:v>0.37754344940189999</c:v>
                </c:pt>
                <c:pt idx="5938">
                  <c:v>0.37765601277350003</c:v>
                </c:pt>
                <c:pt idx="5939">
                  <c:v>0.37784951925280003</c:v>
                </c:pt>
                <c:pt idx="5940">
                  <c:v>0.37805891036990003</c:v>
                </c:pt>
                <c:pt idx="5941">
                  <c:v>0.378266453743</c:v>
                </c:pt>
                <c:pt idx="5942">
                  <c:v>0.37837123870849998</c:v>
                </c:pt>
                <c:pt idx="5943">
                  <c:v>0.3784396350384</c:v>
                </c:pt>
                <c:pt idx="5944">
                  <c:v>0.37851747870449998</c:v>
                </c:pt>
                <c:pt idx="5945">
                  <c:v>0.3785998225212</c:v>
                </c:pt>
                <c:pt idx="5946">
                  <c:v>0.37870234251020002</c:v>
                </c:pt>
                <c:pt idx="5947">
                  <c:v>0.37900212407110001</c:v>
                </c:pt>
                <c:pt idx="5948">
                  <c:v>0.3792771995068</c:v>
                </c:pt>
                <c:pt idx="5949">
                  <c:v>0.37944746017460002</c:v>
                </c:pt>
                <c:pt idx="5950">
                  <c:v>0.37951371073720003</c:v>
                </c:pt>
                <c:pt idx="5951">
                  <c:v>0.37962871789929997</c:v>
                </c:pt>
                <c:pt idx="5952">
                  <c:v>0.37976047396660001</c:v>
                </c:pt>
                <c:pt idx="5953">
                  <c:v>0.38039639592169999</c:v>
                </c:pt>
                <c:pt idx="5954">
                  <c:v>0.38065233826639999</c:v>
                </c:pt>
                <c:pt idx="5955">
                  <c:v>0.38083791732790001</c:v>
                </c:pt>
                <c:pt idx="5956">
                  <c:v>0.38091927766799999</c:v>
                </c:pt>
                <c:pt idx="5957">
                  <c:v>0.38127931952479999</c:v>
                </c:pt>
                <c:pt idx="5958">
                  <c:v>0.38160279393199997</c:v>
                </c:pt>
                <c:pt idx="5959">
                  <c:v>0.38168162107469999</c:v>
                </c:pt>
                <c:pt idx="5960">
                  <c:v>0.38172900676729998</c:v>
                </c:pt>
                <c:pt idx="5961">
                  <c:v>0.38177451491359998</c:v>
                </c:pt>
                <c:pt idx="5962">
                  <c:v>0.38188543915750001</c:v>
                </c:pt>
                <c:pt idx="5963">
                  <c:v>0.38195523619650001</c:v>
                </c:pt>
                <c:pt idx="5964">
                  <c:v>0.38208284974099999</c:v>
                </c:pt>
                <c:pt idx="5965">
                  <c:v>0.38227739930150001</c:v>
                </c:pt>
                <c:pt idx="5966">
                  <c:v>0.3826204538345</c:v>
                </c:pt>
                <c:pt idx="5967">
                  <c:v>0.38269314169879998</c:v>
                </c:pt>
                <c:pt idx="5968">
                  <c:v>0.38275930285449999</c:v>
                </c:pt>
                <c:pt idx="5969">
                  <c:v>0.38282305002209999</c:v>
                </c:pt>
                <c:pt idx="5970">
                  <c:v>0.382916033268</c:v>
                </c:pt>
                <c:pt idx="5971">
                  <c:v>0.38308483362200002</c:v>
                </c:pt>
                <c:pt idx="5972">
                  <c:v>0.38335219025610001</c:v>
                </c:pt>
                <c:pt idx="5973">
                  <c:v>0.3836668431759</c:v>
                </c:pt>
                <c:pt idx="5974">
                  <c:v>0.38385987281799999</c:v>
                </c:pt>
                <c:pt idx="5975">
                  <c:v>0.38398662209509998</c:v>
                </c:pt>
                <c:pt idx="5976">
                  <c:v>0.38408705592159997</c:v>
                </c:pt>
                <c:pt idx="5977">
                  <c:v>0.38422048091889999</c:v>
                </c:pt>
                <c:pt idx="5978">
                  <c:v>0.38441422581669998</c:v>
                </c:pt>
                <c:pt idx="5979">
                  <c:v>0.38468530774120002</c:v>
                </c:pt>
                <c:pt idx="5980">
                  <c:v>0.38481381535530002</c:v>
                </c:pt>
                <c:pt idx="5981">
                  <c:v>0.38489574193949999</c:v>
                </c:pt>
                <c:pt idx="5982">
                  <c:v>0.38496148586270001</c:v>
                </c:pt>
                <c:pt idx="5983">
                  <c:v>0.38502183556559999</c:v>
                </c:pt>
                <c:pt idx="5984">
                  <c:v>0.3850704431534</c:v>
                </c:pt>
                <c:pt idx="5985">
                  <c:v>0.38511925935750002</c:v>
                </c:pt>
                <c:pt idx="5986">
                  <c:v>0.38519918918610002</c:v>
                </c:pt>
                <c:pt idx="5987">
                  <c:v>0.38534811139109998</c:v>
                </c:pt>
                <c:pt idx="5988">
                  <c:v>0.3856181800365</c:v>
                </c:pt>
                <c:pt idx="5989">
                  <c:v>0.38583770394330003</c:v>
                </c:pt>
                <c:pt idx="5990">
                  <c:v>0.38599485158919999</c:v>
                </c:pt>
                <c:pt idx="5991">
                  <c:v>0.38608515262600002</c:v>
                </c:pt>
                <c:pt idx="5992">
                  <c:v>0.38614857196809999</c:v>
                </c:pt>
                <c:pt idx="5993">
                  <c:v>0.38627633452420002</c:v>
                </c:pt>
                <c:pt idx="5994">
                  <c:v>0.38640344142909999</c:v>
                </c:pt>
                <c:pt idx="5995">
                  <c:v>0.38647001981739998</c:v>
                </c:pt>
                <c:pt idx="5996">
                  <c:v>0.38653400540350003</c:v>
                </c:pt>
                <c:pt idx="5997">
                  <c:v>0.38660117983820003</c:v>
                </c:pt>
                <c:pt idx="5998">
                  <c:v>0.38668799400330001</c:v>
                </c:pt>
                <c:pt idx="5999">
                  <c:v>0.38681766390799999</c:v>
                </c:pt>
                <c:pt idx="6000">
                  <c:v>0.38738581538200001</c:v>
                </c:pt>
                <c:pt idx="6001">
                  <c:v>0.38766157627109998</c:v>
                </c:pt>
                <c:pt idx="6002">
                  <c:v>0.38776800036429998</c:v>
                </c:pt>
                <c:pt idx="6003">
                  <c:v>0.38785573840139997</c:v>
                </c:pt>
                <c:pt idx="6004">
                  <c:v>0.38795527815820002</c:v>
                </c:pt>
                <c:pt idx="6005">
                  <c:v>0.38801845908159999</c:v>
                </c:pt>
                <c:pt idx="6006">
                  <c:v>0.3880718052387</c:v>
                </c:pt>
                <c:pt idx="6007">
                  <c:v>0.3881196975708</c:v>
                </c:pt>
                <c:pt idx="6008">
                  <c:v>0.38818606734279998</c:v>
                </c:pt>
                <c:pt idx="6009">
                  <c:v>0.3883672356606</c:v>
                </c:pt>
                <c:pt idx="6010">
                  <c:v>0.38857743144040002</c:v>
                </c:pt>
                <c:pt idx="6011">
                  <c:v>0.38877883553499998</c:v>
                </c:pt>
                <c:pt idx="6012">
                  <c:v>0.38895449042320002</c:v>
                </c:pt>
                <c:pt idx="6013">
                  <c:v>0.38900998234750001</c:v>
                </c:pt>
                <c:pt idx="6014">
                  <c:v>0.38906413316729999</c:v>
                </c:pt>
                <c:pt idx="6015">
                  <c:v>0.3891165852547</c:v>
                </c:pt>
                <c:pt idx="6016">
                  <c:v>0.38919293880459999</c:v>
                </c:pt>
                <c:pt idx="6017">
                  <c:v>0.38929221034049999</c:v>
                </c:pt>
                <c:pt idx="6018">
                  <c:v>0.38937455415729999</c:v>
                </c:pt>
                <c:pt idx="6019">
                  <c:v>0.38947448134419999</c:v>
                </c:pt>
                <c:pt idx="6020">
                  <c:v>0.38965842127799999</c:v>
                </c:pt>
                <c:pt idx="6021">
                  <c:v>0.38988682627679999</c:v>
                </c:pt>
                <c:pt idx="6022">
                  <c:v>0.39009192585949998</c:v>
                </c:pt>
                <c:pt idx="6023">
                  <c:v>0.3902180194855</c:v>
                </c:pt>
                <c:pt idx="6024">
                  <c:v>0.39029654860500002</c:v>
                </c:pt>
                <c:pt idx="6025">
                  <c:v>0.3903824687004</c:v>
                </c:pt>
                <c:pt idx="6026">
                  <c:v>0.39056742191310001</c:v>
                </c:pt>
                <c:pt idx="6027">
                  <c:v>0.39093163609499998</c:v>
                </c:pt>
                <c:pt idx="6028">
                  <c:v>0.39122503995899999</c:v>
                </c:pt>
                <c:pt idx="6029">
                  <c:v>0.39140915870670001</c:v>
                </c:pt>
                <c:pt idx="6030">
                  <c:v>0.39148122072219999</c:v>
                </c:pt>
                <c:pt idx="6031">
                  <c:v>0.39154925942419999</c:v>
                </c:pt>
                <c:pt idx="6032">
                  <c:v>0.39164859056470003</c:v>
                </c:pt>
                <c:pt idx="6033">
                  <c:v>0.39170512557030002</c:v>
                </c:pt>
                <c:pt idx="6034">
                  <c:v>0.39180776476860002</c:v>
                </c:pt>
                <c:pt idx="6035">
                  <c:v>0.39205759763719999</c:v>
                </c:pt>
                <c:pt idx="6036">
                  <c:v>0.39232695102690002</c:v>
                </c:pt>
                <c:pt idx="6037">
                  <c:v>0.39249965548519999</c:v>
                </c:pt>
                <c:pt idx="6038">
                  <c:v>0.39256080985070002</c:v>
                </c:pt>
                <c:pt idx="6039">
                  <c:v>0.39262896776200001</c:v>
                </c:pt>
                <c:pt idx="6040">
                  <c:v>0.39271751046179998</c:v>
                </c:pt>
                <c:pt idx="6041">
                  <c:v>0.39279186725620002</c:v>
                </c:pt>
                <c:pt idx="6042">
                  <c:v>0.39285105466839998</c:v>
                </c:pt>
                <c:pt idx="6043">
                  <c:v>0.3930198550224</c:v>
                </c:pt>
                <c:pt idx="6044">
                  <c:v>0.3932944834232</c:v>
                </c:pt>
                <c:pt idx="6045">
                  <c:v>0.39356154203409999</c:v>
                </c:pt>
                <c:pt idx="6046">
                  <c:v>0.3936873674393</c:v>
                </c:pt>
                <c:pt idx="6047">
                  <c:v>0.39377281069760001</c:v>
                </c:pt>
                <c:pt idx="6048">
                  <c:v>0.39382138848300002</c:v>
                </c:pt>
                <c:pt idx="6049">
                  <c:v>0.3938716948032</c:v>
                </c:pt>
                <c:pt idx="6050">
                  <c:v>0.39408138394359998</c:v>
                </c:pt>
                <c:pt idx="6051">
                  <c:v>0.3945752382278</c:v>
                </c:pt>
                <c:pt idx="6052">
                  <c:v>0.39476960897449997</c:v>
                </c:pt>
                <c:pt idx="6053">
                  <c:v>0.39492914080620001</c:v>
                </c:pt>
                <c:pt idx="6054">
                  <c:v>0.3950254619122</c:v>
                </c:pt>
                <c:pt idx="6055">
                  <c:v>0.39507862925530002</c:v>
                </c:pt>
                <c:pt idx="6056">
                  <c:v>0.39515388011930003</c:v>
                </c:pt>
                <c:pt idx="6057">
                  <c:v>0.39521902799609998</c:v>
                </c:pt>
                <c:pt idx="6058">
                  <c:v>0.3952769041061</c:v>
                </c:pt>
                <c:pt idx="6059">
                  <c:v>0.39537522196769997</c:v>
                </c:pt>
                <c:pt idx="6060">
                  <c:v>0.39554560184479998</c:v>
                </c:pt>
                <c:pt idx="6061">
                  <c:v>0.3957594931126</c:v>
                </c:pt>
                <c:pt idx="6062">
                  <c:v>0.39596053957939997</c:v>
                </c:pt>
                <c:pt idx="6063">
                  <c:v>0.39609283208849999</c:v>
                </c:pt>
                <c:pt idx="6064">
                  <c:v>0.39616951346399998</c:v>
                </c:pt>
                <c:pt idx="6065">
                  <c:v>0.39625635743139997</c:v>
                </c:pt>
                <c:pt idx="6066">
                  <c:v>0.39635989069939997</c:v>
                </c:pt>
                <c:pt idx="6067">
                  <c:v>0.3964159190655</c:v>
                </c:pt>
                <c:pt idx="6068">
                  <c:v>0.39646548032759998</c:v>
                </c:pt>
                <c:pt idx="6069">
                  <c:v>0.39651581645009998</c:v>
                </c:pt>
                <c:pt idx="6070">
                  <c:v>0.39657348394390002</c:v>
                </c:pt>
                <c:pt idx="6071">
                  <c:v>0.39670443534849997</c:v>
                </c:pt>
                <c:pt idx="6072">
                  <c:v>0.39689362049100002</c:v>
                </c:pt>
                <c:pt idx="6073">
                  <c:v>0.3971801102161</c:v>
                </c:pt>
                <c:pt idx="6074">
                  <c:v>0.39734941720959999</c:v>
                </c:pt>
                <c:pt idx="6075">
                  <c:v>0.39743611216550001</c:v>
                </c:pt>
                <c:pt idx="6076">
                  <c:v>0.3974911272526</c:v>
                </c:pt>
                <c:pt idx="6077">
                  <c:v>0.39755472540859998</c:v>
                </c:pt>
                <c:pt idx="6078">
                  <c:v>0.39768102765079999</c:v>
                </c:pt>
                <c:pt idx="6079">
                  <c:v>0.3981132507324</c:v>
                </c:pt>
                <c:pt idx="6080">
                  <c:v>0.39839240908619999</c:v>
                </c:pt>
                <c:pt idx="6081">
                  <c:v>0.39856368303299999</c:v>
                </c:pt>
                <c:pt idx="6082">
                  <c:v>0.3986423313618</c:v>
                </c:pt>
                <c:pt idx="6083">
                  <c:v>0.39870676398280003</c:v>
                </c:pt>
                <c:pt idx="6084">
                  <c:v>0.39874956011770002</c:v>
                </c:pt>
                <c:pt idx="6085">
                  <c:v>0.3988134264946</c:v>
                </c:pt>
                <c:pt idx="6086">
                  <c:v>0.39894193410869999</c:v>
                </c:pt>
                <c:pt idx="6087">
                  <c:v>0.39919048547739999</c:v>
                </c:pt>
                <c:pt idx="6088">
                  <c:v>0.39940208196639998</c:v>
                </c:pt>
                <c:pt idx="6089">
                  <c:v>0.39956980943679998</c:v>
                </c:pt>
                <c:pt idx="6090">
                  <c:v>0.3996714353561</c:v>
                </c:pt>
                <c:pt idx="6091">
                  <c:v>0.39972263574599998</c:v>
                </c:pt>
                <c:pt idx="6092">
                  <c:v>0.39978799223900002</c:v>
                </c:pt>
                <c:pt idx="6093">
                  <c:v>0.3998366892338</c:v>
                </c:pt>
                <c:pt idx="6094">
                  <c:v>0.39989686012269998</c:v>
                </c:pt>
                <c:pt idx="6095">
                  <c:v>0.3999529778957</c:v>
                </c:pt>
                <c:pt idx="6096">
                  <c:v>0.40008905529979999</c:v>
                </c:pt>
                <c:pt idx="6097">
                  <c:v>0.40034905076029997</c:v>
                </c:pt>
                <c:pt idx="6098">
                  <c:v>0.4005566835403</c:v>
                </c:pt>
                <c:pt idx="6099">
                  <c:v>0.40070492029190002</c:v>
                </c:pt>
                <c:pt idx="6100">
                  <c:v>0.40078043937680002</c:v>
                </c:pt>
                <c:pt idx="6101">
                  <c:v>0.40083521604540001</c:v>
                </c:pt>
                <c:pt idx="6102">
                  <c:v>0.40092948079110002</c:v>
                </c:pt>
                <c:pt idx="6103">
                  <c:v>0.40098303556440001</c:v>
                </c:pt>
                <c:pt idx="6104">
                  <c:v>0.40105056762699998</c:v>
                </c:pt>
                <c:pt idx="6105">
                  <c:v>0.40116271376610002</c:v>
                </c:pt>
                <c:pt idx="6106">
                  <c:v>0.4013303518295</c:v>
                </c:pt>
                <c:pt idx="6107">
                  <c:v>0.40189516544339998</c:v>
                </c:pt>
                <c:pt idx="6108">
                  <c:v>0.40212696790699998</c:v>
                </c:pt>
                <c:pt idx="6109">
                  <c:v>0.40218666195870001</c:v>
                </c:pt>
                <c:pt idx="6110">
                  <c:v>0.40222850441930003</c:v>
                </c:pt>
                <c:pt idx="6111">
                  <c:v>0.40229135751720002</c:v>
                </c:pt>
                <c:pt idx="6112">
                  <c:v>0.40240013599399999</c:v>
                </c:pt>
                <c:pt idx="6113">
                  <c:v>0.402641505003</c:v>
                </c:pt>
                <c:pt idx="6114">
                  <c:v>0.4028470516205</c:v>
                </c:pt>
                <c:pt idx="6115">
                  <c:v>0.40302079916</c:v>
                </c:pt>
                <c:pt idx="6116">
                  <c:v>0.40310910344119999</c:v>
                </c:pt>
                <c:pt idx="6117">
                  <c:v>0.40315651893620003</c:v>
                </c:pt>
                <c:pt idx="6118">
                  <c:v>0.40319588780400001</c:v>
                </c:pt>
                <c:pt idx="6119">
                  <c:v>0.4032472968102</c:v>
                </c:pt>
                <c:pt idx="6120">
                  <c:v>0.40331244468689997</c:v>
                </c:pt>
                <c:pt idx="6121">
                  <c:v>0.4034362137318</c:v>
                </c:pt>
                <c:pt idx="6122">
                  <c:v>0.40361255407329999</c:v>
                </c:pt>
                <c:pt idx="6123">
                  <c:v>0.40382170677189999</c:v>
                </c:pt>
                <c:pt idx="6124">
                  <c:v>0.4040051400661</c:v>
                </c:pt>
                <c:pt idx="6125">
                  <c:v>0.40413269400599999</c:v>
                </c:pt>
                <c:pt idx="6126">
                  <c:v>0.4041834771633</c:v>
                </c:pt>
                <c:pt idx="6127">
                  <c:v>0.40423995256419998</c:v>
                </c:pt>
                <c:pt idx="6128">
                  <c:v>0.40430942177770002</c:v>
                </c:pt>
                <c:pt idx="6129">
                  <c:v>0.40436205267910003</c:v>
                </c:pt>
                <c:pt idx="6130">
                  <c:v>0.40443441271780001</c:v>
                </c:pt>
                <c:pt idx="6131">
                  <c:v>0.40455535054210001</c:v>
                </c:pt>
                <c:pt idx="6132">
                  <c:v>0.4048220813274</c:v>
                </c:pt>
                <c:pt idx="6133">
                  <c:v>0.40518024563790001</c:v>
                </c:pt>
                <c:pt idx="6134">
                  <c:v>0.40538150072099999</c:v>
                </c:pt>
                <c:pt idx="6135">
                  <c:v>0.40548038482670001</c:v>
                </c:pt>
                <c:pt idx="6136">
                  <c:v>0.40554866194729999</c:v>
                </c:pt>
                <c:pt idx="6137">
                  <c:v>0.40566223859790002</c:v>
                </c:pt>
                <c:pt idx="6138">
                  <c:v>0.40592885017399999</c:v>
                </c:pt>
                <c:pt idx="6139">
                  <c:v>0.4061893224716</c:v>
                </c:pt>
                <c:pt idx="6140">
                  <c:v>0.4062909185886</c:v>
                </c:pt>
                <c:pt idx="6141">
                  <c:v>0.40634328126910002</c:v>
                </c:pt>
                <c:pt idx="6142">
                  <c:v>0.40638741850850002</c:v>
                </c:pt>
                <c:pt idx="6143">
                  <c:v>0.40645557641980001</c:v>
                </c:pt>
                <c:pt idx="6144">
                  <c:v>0.40649890899660002</c:v>
                </c:pt>
                <c:pt idx="6145">
                  <c:v>0.40654733777050001</c:v>
                </c:pt>
                <c:pt idx="6146">
                  <c:v>0.4067443013191</c:v>
                </c:pt>
                <c:pt idx="6147">
                  <c:v>0.40695643424990002</c:v>
                </c:pt>
                <c:pt idx="6148">
                  <c:v>0.4071489572525</c:v>
                </c:pt>
                <c:pt idx="6149">
                  <c:v>0.40727782249450001</c:v>
                </c:pt>
                <c:pt idx="6150">
                  <c:v>0.40736094117159999</c:v>
                </c:pt>
                <c:pt idx="6151">
                  <c:v>0.40743151307109998</c:v>
                </c:pt>
                <c:pt idx="6152">
                  <c:v>0.4075129926205</c:v>
                </c:pt>
                <c:pt idx="6153">
                  <c:v>0.40757870674129998</c:v>
                </c:pt>
                <c:pt idx="6154">
                  <c:v>0.40764266252519998</c:v>
                </c:pt>
                <c:pt idx="6155">
                  <c:v>0.40772730112080002</c:v>
                </c:pt>
                <c:pt idx="6156">
                  <c:v>0.40778952836990001</c:v>
                </c:pt>
                <c:pt idx="6157">
                  <c:v>0.40791913867000001</c:v>
                </c:pt>
                <c:pt idx="6158">
                  <c:v>0.40815451741219999</c:v>
                </c:pt>
                <c:pt idx="6159">
                  <c:v>0.40837556123730001</c:v>
                </c:pt>
                <c:pt idx="6160">
                  <c:v>0.4086146950722</c:v>
                </c:pt>
                <c:pt idx="6161">
                  <c:v>0.40874400734900002</c:v>
                </c:pt>
                <c:pt idx="6162">
                  <c:v>0.4088532030582</c:v>
                </c:pt>
                <c:pt idx="6163">
                  <c:v>0.40907645225520001</c:v>
                </c:pt>
                <c:pt idx="6164">
                  <c:v>0.40920904278760001</c:v>
                </c:pt>
                <c:pt idx="6165">
                  <c:v>0.40934208035469999</c:v>
                </c:pt>
                <c:pt idx="6166">
                  <c:v>0.40952339768410001</c:v>
                </c:pt>
                <c:pt idx="6167">
                  <c:v>0.40973663330080001</c:v>
                </c:pt>
                <c:pt idx="6168">
                  <c:v>0.40998128056529998</c:v>
                </c:pt>
                <c:pt idx="6169">
                  <c:v>0.4100737571716</c:v>
                </c:pt>
                <c:pt idx="6170">
                  <c:v>0.4101445972919</c:v>
                </c:pt>
                <c:pt idx="6171">
                  <c:v>0.4101955592632</c:v>
                </c:pt>
                <c:pt idx="6172">
                  <c:v>0.41030213236809998</c:v>
                </c:pt>
                <c:pt idx="6173">
                  <c:v>0.41037812829019998</c:v>
                </c:pt>
                <c:pt idx="6174">
                  <c:v>0.41043135523800001</c:v>
                </c:pt>
                <c:pt idx="6175">
                  <c:v>0.41050669550899999</c:v>
                </c:pt>
                <c:pt idx="6176">
                  <c:v>0.41063839197160001</c:v>
                </c:pt>
                <c:pt idx="6177">
                  <c:v>0.41084161400789998</c:v>
                </c:pt>
                <c:pt idx="6178">
                  <c:v>0.41106125712390001</c:v>
                </c:pt>
                <c:pt idx="6179">
                  <c:v>0.41123741865160002</c:v>
                </c:pt>
                <c:pt idx="6180">
                  <c:v>0.41134065389629998</c:v>
                </c:pt>
                <c:pt idx="6181">
                  <c:v>0.41140806674960001</c:v>
                </c:pt>
                <c:pt idx="6182">
                  <c:v>0.41151529550549998</c:v>
                </c:pt>
                <c:pt idx="6183">
                  <c:v>0.41162040829660002</c:v>
                </c:pt>
                <c:pt idx="6184">
                  <c:v>0.41168347001080002</c:v>
                </c:pt>
                <c:pt idx="6185">
                  <c:v>0.41176494956019999</c:v>
                </c:pt>
                <c:pt idx="6186">
                  <c:v>0.4118512570858</c:v>
                </c:pt>
                <c:pt idx="6187">
                  <c:v>0.41194319725040002</c:v>
                </c:pt>
                <c:pt idx="6188">
                  <c:v>0.41205823421479998</c:v>
                </c:pt>
                <c:pt idx="6189">
                  <c:v>0.41221550106999999</c:v>
                </c:pt>
                <c:pt idx="6190">
                  <c:v>0.4125747084618</c:v>
                </c:pt>
                <c:pt idx="6191">
                  <c:v>0.4130062460899</c:v>
                </c:pt>
                <c:pt idx="6192">
                  <c:v>0.41313639283179998</c:v>
                </c:pt>
                <c:pt idx="6193">
                  <c:v>0.41321989893909999</c:v>
                </c:pt>
                <c:pt idx="6194">
                  <c:v>0.4133059382439</c:v>
                </c:pt>
                <c:pt idx="6195">
                  <c:v>0.41338884830470002</c:v>
                </c:pt>
                <c:pt idx="6196">
                  <c:v>0.4134985506535</c:v>
                </c:pt>
                <c:pt idx="6197">
                  <c:v>0.41363099217409999</c:v>
                </c:pt>
                <c:pt idx="6198">
                  <c:v>0.41384088993070001</c:v>
                </c:pt>
                <c:pt idx="6199">
                  <c:v>0.41404944658280002</c:v>
                </c:pt>
                <c:pt idx="6200">
                  <c:v>0.41424816846849999</c:v>
                </c:pt>
                <c:pt idx="6201">
                  <c:v>0.41442316770549997</c:v>
                </c:pt>
                <c:pt idx="6202">
                  <c:v>0.4145410656929</c:v>
                </c:pt>
                <c:pt idx="6203">
                  <c:v>0.4146227836609</c:v>
                </c:pt>
                <c:pt idx="6204">
                  <c:v>0.41468411684040002</c:v>
                </c:pt>
                <c:pt idx="6205">
                  <c:v>0.41474753618240001</c:v>
                </c:pt>
                <c:pt idx="6206">
                  <c:v>0.41480913758280002</c:v>
                </c:pt>
                <c:pt idx="6207">
                  <c:v>0.41491034626959999</c:v>
                </c:pt>
                <c:pt idx="6208">
                  <c:v>0.41497185826299998</c:v>
                </c:pt>
                <c:pt idx="6209">
                  <c:v>0.41507929563520002</c:v>
                </c:pt>
                <c:pt idx="6210">
                  <c:v>0.41521030664440001</c:v>
                </c:pt>
                <c:pt idx="6211">
                  <c:v>0.41541370749470002</c:v>
                </c:pt>
                <c:pt idx="6212">
                  <c:v>0.41555255651470002</c:v>
                </c:pt>
                <c:pt idx="6213">
                  <c:v>0.41574260592459999</c:v>
                </c:pt>
                <c:pt idx="6214">
                  <c:v>0.41588672995569997</c:v>
                </c:pt>
                <c:pt idx="6215">
                  <c:v>0.41598838567730001</c:v>
                </c:pt>
                <c:pt idx="6216">
                  <c:v>0.41606175899510001</c:v>
                </c:pt>
                <c:pt idx="6217">
                  <c:v>0.41612955927849998</c:v>
                </c:pt>
                <c:pt idx="6218">
                  <c:v>0.41618183255199998</c:v>
                </c:pt>
                <c:pt idx="6219">
                  <c:v>0.4163338541985</c:v>
                </c:pt>
                <c:pt idx="6220">
                  <c:v>0.41693887114520001</c:v>
                </c:pt>
                <c:pt idx="6221">
                  <c:v>0.417084634304</c:v>
                </c:pt>
                <c:pt idx="6222">
                  <c:v>0.41713812947270001</c:v>
                </c:pt>
                <c:pt idx="6223">
                  <c:v>0.4172451496124</c:v>
                </c:pt>
                <c:pt idx="6224">
                  <c:v>0.41732180118560003</c:v>
                </c:pt>
                <c:pt idx="6225">
                  <c:v>0.41735816001890003</c:v>
                </c:pt>
                <c:pt idx="6226">
                  <c:v>0.41746664047240001</c:v>
                </c:pt>
                <c:pt idx="6227">
                  <c:v>0.41766157746319998</c:v>
                </c:pt>
                <c:pt idx="6228">
                  <c:v>0.41787382960320002</c:v>
                </c:pt>
                <c:pt idx="6229">
                  <c:v>0.4180950820446</c:v>
                </c:pt>
                <c:pt idx="6230">
                  <c:v>0.41816589236259999</c:v>
                </c:pt>
                <c:pt idx="6231">
                  <c:v>0.41824159026149998</c:v>
                </c:pt>
                <c:pt idx="6232">
                  <c:v>0.4183178544044</c:v>
                </c:pt>
                <c:pt idx="6233">
                  <c:v>0.41837698221210001</c:v>
                </c:pt>
                <c:pt idx="6234">
                  <c:v>0.4184270203114</c:v>
                </c:pt>
                <c:pt idx="6235">
                  <c:v>0.41848579049110002</c:v>
                </c:pt>
                <c:pt idx="6236">
                  <c:v>0.41858077049260001</c:v>
                </c:pt>
                <c:pt idx="6237">
                  <c:v>0.41875812411309998</c:v>
                </c:pt>
                <c:pt idx="6238">
                  <c:v>0.41911220550540002</c:v>
                </c:pt>
                <c:pt idx="6239">
                  <c:v>0.41939577460290001</c:v>
                </c:pt>
                <c:pt idx="6240">
                  <c:v>0.41954842209819998</c:v>
                </c:pt>
                <c:pt idx="6241">
                  <c:v>0.41964969038959998</c:v>
                </c:pt>
                <c:pt idx="6242">
                  <c:v>0.41972830891610002</c:v>
                </c:pt>
                <c:pt idx="6243">
                  <c:v>0.41982984542849999</c:v>
                </c:pt>
                <c:pt idx="6244">
                  <c:v>0.42007657885549998</c:v>
                </c:pt>
                <c:pt idx="6245">
                  <c:v>0.4206385612488</c:v>
                </c:pt>
                <c:pt idx="6246">
                  <c:v>0.42086333036419998</c:v>
                </c:pt>
                <c:pt idx="6247">
                  <c:v>0.42100620269779998</c:v>
                </c:pt>
                <c:pt idx="6248">
                  <c:v>0.42112997174259997</c:v>
                </c:pt>
                <c:pt idx="6249">
                  <c:v>0.42119333147999999</c:v>
                </c:pt>
                <c:pt idx="6250">
                  <c:v>0.42123129963869999</c:v>
                </c:pt>
                <c:pt idx="6251">
                  <c:v>0.42129692435260002</c:v>
                </c:pt>
                <c:pt idx="6252">
                  <c:v>0.42137232422830001</c:v>
                </c:pt>
                <c:pt idx="6253">
                  <c:v>0.42145714163780001</c:v>
                </c:pt>
                <c:pt idx="6254">
                  <c:v>0.42159339785580002</c:v>
                </c:pt>
                <c:pt idx="6255">
                  <c:v>0.42186751961710001</c:v>
                </c:pt>
                <c:pt idx="6256">
                  <c:v>0.42217889428139999</c:v>
                </c:pt>
                <c:pt idx="6257">
                  <c:v>0.42230370640749998</c:v>
                </c:pt>
                <c:pt idx="6258">
                  <c:v>0.42236307263369999</c:v>
                </c:pt>
                <c:pt idx="6259">
                  <c:v>0.42243602871890001</c:v>
                </c:pt>
                <c:pt idx="6260">
                  <c:v>0.42249187827110002</c:v>
                </c:pt>
                <c:pt idx="6261">
                  <c:v>0.42256787419320002</c:v>
                </c:pt>
                <c:pt idx="6262">
                  <c:v>0.42262014746670001</c:v>
                </c:pt>
                <c:pt idx="6263">
                  <c:v>0.42269891500470003</c:v>
                </c:pt>
                <c:pt idx="6264">
                  <c:v>0.42285430431370002</c:v>
                </c:pt>
                <c:pt idx="6265">
                  <c:v>0.42312699556349997</c:v>
                </c:pt>
                <c:pt idx="6266">
                  <c:v>0.42334243655199999</c:v>
                </c:pt>
                <c:pt idx="6267">
                  <c:v>0.42349413037299999</c:v>
                </c:pt>
                <c:pt idx="6268">
                  <c:v>0.42358317971229997</c:v>
                </c:pt>
                <c:pt idx="6269">
                  <c:v>0.42366066575049999</c:v>
                </c:pt>
                <c:pt idx="6270">
                  <c:v>0.42375022172929999</c:v>
                </c:pt>
                <c:pt idx="6271">
                  <c:v>0.42380914092060001</c:v>
                </c:pt>
                <c:pt idx="6272">
                  <c:v>0.42386418581009999</c:v>
                </c:pt>
                <c:pt idx="6273">
                  <c:v>0.42392176389690001</c:v>
                </c:pt>
                <c:pt idx="6274">
                  <c:v>0.42430192232129998</c:v>
                </c:pt>
                <c:pt idx="6275">
                  <c:v>0.42487302422520001</c:v>
                </c:pt>
                <c:pt idx="6276">
                  <c:v>0.4249442517757</c:v>
                </c:pt>
                <c:pt idx="6277">
                  <c:v>0.42501929402350003</c:v>
                </c:pt>
                <c:pt idx="6278">
                  <c:v>0.4250699281693</c:v>
                </c:pt>
                <c:pt idx="6279">
                  <c:v>0.42513841390610002</c:v>
                </c:pt>
                <c:pt idx="6280">
                  <c:v>0.42520937323570002</c:v>
                </c:pt>
                <c:pt idx="6281">
                  <c:v>0.42527070641519998</c:v>
                </c:pt>
                <c:pt idx="6282">
                  <c:v>0.42533275485040001</c:v>
                </c:pt>
                <c:pt idx="6283">
                  <c:v>0.42543298006059999</c:v>
                </c:pt>
                <c:pt idx="6284">
                  <c:v>0.4256736338139</c:v>
                </c:pt>
                <c:pt idx="6285">
                  <c:v>0.42601189017300001</c:v>
                </c:pt>
                <c:pt idx="6286">
                  <c:v>0.42615851759910001</c:v>
                </c:pt>
                <c:pt idx="6287">
                  <c:v>0.4262212216854</c:v>
                </c:pt>
                <c:pt idx="6288">
                  <c:v>0.42629143595699998</c:v>
                </c:pt>
                <c:pt idx="6289">
                  <c:v>0.42636942863459998</c:v>
                </c:pt>
                <c:pt idx="6290">
                  <c:v>0.42642503976820001</c:v>
                </c:pt>
                <c:pt idx="6291">
                  <c:v>0.42650195956230003</c:v>
                </c:pt>
                <c:pt idx="6292">
                  <c:v>0.42655849456790002</c:v>
                </c:pt>
                <c:pt idx="6293">
                  <c:v>0.42665052413940002</c:v>
                </c:pt>
                <c:pt idx="6294">
                  <c:v>0.42674961686129997</c:v>
                </c:pt>
                <c:pt idx="6295">
                  <c:v>0.42703852057460001</c:v>
                </c:pt>
                <c:pt idx="6296">
                  <c:v>0.42731791734699998</c:v>
                </c:pt>
                <c:pt idx="6297">
                  <c:v>0.42748257517810001</c:v>
                </c:pt>
                <c:pt idx="6298">
                  <c:v>0.42762002348900002</c:v>
                </c:pt>
                <c:pt idx="6299">
                  <c:v>0.42784002423290002</c:v>
                </c:pt>
                <c:pt idx="6300">
                  <c:v>0.4280005991459</c:v>
                </c:pt>
                <c:pt idx="6301">
                  <c:v>0.42817294597630001</c:v>
                </c:pt>
                <c:pt idx="6302">
                  <c:v>0.42834746837620002</c:v>
                </c:pt>
                <c:pt idx="6303">
                  <c:v>0.42855861783030003</c:v>
                </c:pt>
                <c:pt idx="6304">
                  <c:v>0.42875558137890002</c:v>
                </c:pt>
                <c:pt idx="6305">
                  <c:v>0.42890188097949999</c:v>
                </c:pt>
                <c:pt idx="6306">
                  <c:v>0.42896234989170001</c:v>
                </c:pt>
                <c:pt idx="6307">
                  <c:v>0.42902109026910001</c:v>
                </c:pt>
                <c:pt idx="6308">
                  <c:v>0.42908945679659999</c:v>
                </c:pt>
                <c:pt idx="6309">
                  <c:v>0.4291363060474</c:v>
                </c:pt>
                <c:pt idx="6310">
                  <c:v>0.4292330741882</c:v>
                </c:pt>
                <c:pt idx="6311">
                  <c:v>0.42940840125079999</c:v>
                </c:pt>
                <c:pt idx="6312">
                  <c:v>0.42961937189100002</c:v>
                </c:pt>
                <c:pt idx="6313">
                  <c:v>0.42981630563739998</c:v>
                </c:pt>
                <c:pt idx="6314">
                  <c:v>0.4299397468567</c:v>
                </c:pt>
                <c:pt idx="6315">
                  <c:v>0.43001580238339998</c:v>
                </c:pt>
                <c:pt idx="6316">
                  <c:v>0.4300512075424</c:v>
                </c:pt>
                <c:pt idx="6317">
                  <c:v>0.43010106682780003</c:v>
                </c:pt>
                <c:pt idx="6318">
                  <c:v>0.43016940355299998</c:v>
                </c:pt>
                <c:pt idx="6319">
                  <c:v>0.43026718497279998</c:v>
                </c:pt>
                <c:pt idx="6320">
                  <c:v>0.43036597967149998</c:v>
                </c:pt>
                <c:pt idx="6321">
                  <c:v>0.43059018254280002</c:v>
                </c:pt>
                <c:pt idx="6322">
                  <c:v>0.43086379766459998</c:v>
                </c:pt>
                <c:pt idx="6323">
                  <c:v>0.43102610111239997</c:v>
                </c:pt>
                <c:pt idx="6324">
                  <c:v>0.4311282038689</c:v>
                </c:pt>
                <c:pt idx="6325">
                  <c:v>0.43119859695430002</c:v>
                </c:pt>
                <c:pt idx="6326">
                  <c:v>0.43130055069919998</c:v>
                </c:pt>
                <c:pt idx="6327">
                  <c:v>0.43160292506219999</c:v>
                </c:pt>
                <c:pt idx="6328">
                  <c:v>0.43203607201580002</c:v>
                </c:pt>
                <c:pt idx="6329">
                  <c:v>0.43226873874659999</c:v>
                </c:pt>
                <c:pt idx="6330">
                  <c:v>0.4323497712612</c:v>
                </c:pt>
                <c:pt idx="6331">
                  <c:v>0.43240147829059999</c:v>
                </c:pt>
                <c:pt idx="6332">
                  <c:v>0.43246516585349998</c:v>
                </c:pt>
                <c:pt idx="6333">
                  <c:v>0.43254405260090001</c:v>
                </c:pt>
                <c:pt idx="6334">
                  <c:v>0.43262535333629998</c:v>
                </c:pt>
                <c:pt idx="6335">
                  <c:v>0.43268489837649998</c:v>
                </c:pt>
                <c:pt idx="6336">
                  <c:v>0.43275761604309998</c:v>
                </c:pt>
                <c:pt idx="6337">
                  <c:v>0.43296611309049998</c:v>
                </c:pt>
                <c:pt idx="6338">
                  <c:v>0.43339803814889999</c:v>
                </c:pt>
                <c:pt idx="6339">
                  <c:v>0.43356573581699998</c:v>
                </c:pt>
                <c:pt idx="6340">
                  <c:v>0.43363228440279999</c:v>
                </c:pt>
                <c:pt idx="6341">
                  <c:v>0.43371206521990002</c:v>
                </c:pt>
                <c:pt idx="6342">
                  <c:v>0.4338485002518</c:v>
                </c:pt>
                <c:pt idx="6343">
                  <c:v>0.43395614624020001</c:v>
                </c:pt>
                <c:pt idx="6344">
                  <c:v>0.4340451955795</c:v>
                </c:pt>
                <c:pt idx="6345">
                  <c:v>0.43414354324339999</c:v>
                </c:pt>
                <c:pt idx="6346">
                  <c:v>0.43437144160270003</c:v>
                </c:pt>
                <c:pt idx="6347">
                  <c:v>0.43464884161950001</c:v>
                </c:pt>
                <c:pt idx="6348">
                  <c:v>0.434851706028</c:v>
                </c:pt>
                <c:pt idx="6349">
                  <c:v>0.43508940935130003</c:v>
                </c:pt>
                <c:pt idx="6350">
                  <c:v>0.43528053164480002</c:v>
                </c:pt>
                <c:pt idx="6351">
                  <c:v>0.43553489446639998</c:v>
                </c:pt>
                <c:pt idx="6352">
                  <c:v>0.43574741482730001</c:v>
                </c:pt>
                <c:pt idx="6353">
                  <c:v>0.43595367670059998</c:v>
                </c:pt>
                <c:pt idx="6354">
                  <c:v>0.43613445758820002</c:v>
                </c:pt>
                <c:pt idx="6355">
                  <c:v>0.43628111481670001</c:v>
                </c:pt>
                <c:pt idx="6356">
                  <c:v>0.43633708357810003</c:v>
                </c:pt>
                <c:pt idx="6357">
                  <c:v>0.4363894164562</c:v>
                </c:pt>
                <c:pt idx="6358">
                  <c:v>0.43646305799480001</c:v>
                </c:pt>
                <c:pt idx="6359">
                  <c:v>0.43654027581209998</c:v>
                </c:pt>
                <c:pt idx="6360">
                  <c:v>0.43664130568499998</c:v>
                </c:pt>
                <c:pt idx="6361">
                  <c:v>0.43690621852869999</c:v>
                </c:pt>
                <c:pt idx="6362">
                  <c:v>0.43704801797870002</c:v>
                </c:pt>
                <c:pt idx="6363">
                  <c:v>0.43729659914969998</c:v>
                </c:pt>
                <c:pt idx="6364">
                  <c:v>0.43738231062889998</c:v>
                </c:pt>
                <c:pt idx="6365">
                  <c:v>0.43743392825130001</c:v>
                </c:pt>
                <c:pt idx="6366">
                  <c:v>0.43751841783520001</c:v>
                </c:pt>
                <c:pt idx="6367">
                  <c:v>0.43759524822239998</c:v>
                </c:pt>
                <c:pt idx="6368">
                  <c:v>0.43767312169080003</c:v>
                </c:pt>
                <c:pt idx="6369">
                  <c:v>0.4377674162388</c:v>
                </c:pt>
                <c:pt idx="6370">
                  <c:v>0.43785202503199999</c:v>
                </c:pt>
                <c:pt idx="6371">
                  <c:v>0.4379145205021</c:v>
                </c:pt>
                <c:pt idx="6372">
                  <c:v>0.43799346685410001</c:v>
                </c:pt>
                <c:pt idx="6373">
                  <c:v>0.43815442919730002</c:v>
                </c:pt>
                <c:pt idx="6374">
                  <c:v>0.43836465477940001</c:v>
                </c:pt>
                <c:pt idx="6375">
                  <c:v>0.43857839703559998</c:v>
                </c:pt>
                <c:pt idx="6376">
                  <c:v>0.4387588202953</c:v>
                </c:pt>
                <c:pt idx="6377">
                  <c:v>0.43884050846099998</c:v>
                </c:pt>
                <c:pt idx="6378">
                  <c:v>0.43903222680089998</c:v>
                </c:pt>
                <c:pt idx="6379">
                  <c:v>0.43930241465570002</c:v>
                </c:pt>
                <c:pt idx="6380">
                  <c:v>0.43956616520879999</c:v>
                </c:pt>
                <c:pt idx="6381">
                  <c:v>0.4398368299007</c:v>
                </c:pt>
                <c:pt idx="6382">
                  <c:v>0.43999671936040002</c:v>
                </c:pt>
                <c:pt idx="6383">
                  <c:v>0.44005084037780001</c:v>
                </c:pt>
                <c:pt idx="6384">
                  <c:v>0.44015350937839998</c:v>
                </c:pt>
                <c:pt idx="6385">
                  <c:v>0.44021743536000002</c:v>
                </c:pt>
                <c:pt idx="6386">
                  <c:v>0.4402777552605</c:v>
                </c:pt>
                <c:pt idx="6387">
                  <c:v>0.44039928913120002</c:v>
                </c:pt>
                <c:pt idx="6388">
                  <c:v>0.44062891602519999</c:v>
                </c:pt>
                <c:pt idx="6389">
                  <c:v>0.44084113836290001</c:v>
                </c:pt>
                <c:pt idx="6390">
                  <c:v>0.4410675764084</c:v>
                </c:pt>
                <c:pt idx="6391">
                  <c:v>0.44113269448280001</c:v>
                </c:pt>
                <c:pt idx="6392">
                  <c:v>0.44120267033580002</c:v>
                </c:pt>
                <c:pt idx="6393">
                  <c:v>0.4412732720375</c:v>
                </c:pt>
                <c:pt idx="6394">
                  <c:v>0.44135418534280002</c:v>
                </c:pt>
                <c:pt idx="6395">
                  <c:v>0.44144457578660001</c:v>
                </c:pt>
                <c:pt idx="6396">
                  <c:v>0.441557765007</c:v>
                </c:pt>
                <c:pt idx="6397">
                  <c:v>0.44166180491450002</c:v>
                </c:pt>
                <c:pt idx="6398">
                  <c:v>0.44179835915569998</c:v>
                </c:pt>
                <c:pt idx="6399">
                  <c:v>0.44201022386549998</c:v>
                </c:pt>
                <c:pt idx="6400">
                  <c:v>0.44219177961349998</c:v>
                </c:pt>
                <c:pt idx="6401">
                  <c:v>0.44234457612040001</c:v>
                </c:pt>
                <c:pt idx="6402">
                  <c:v>0.44243744015690001</c:v>
                </c:pt>
                <c:pt idx="6403">
                  <c:v>0.44256421923639999</c:v>
                </c:pt>
                <c:pt idx="6404">
                  <c:v>0.44280269742009998</c:v>
                </c:pt>
                <c:pt idx="6405">
                  <c:v>0.44312587380410001</c:v>
                </c:pt>
                <c:pt idx="6406">
                  <c:v>0.44348150491709998</c:v>
                </c:pt>
                <c:pt idx="6407">
                  <c:v>0.4436556100845</c:v>
                </c:pt>
                <c:pt idx="6408">
                  <c:v>0.443717956543</c:v>
                </c:pt>
                <c:pt idx="6409">
                  <c:v>0.44380396604540001</c:v>
                </c:pt>
                <c:pt idx="6410">
                  <c:v>0.44390901923179998</c:v>
                </c:pt>
                <c:pt idx="6411">
                  <c:v>0.44395211339000001</c:v>
                </c:pt>
                <c:pt idx="6412">
                  <c:v>0.4440190792084</c:v>
                </c:pt>
                <c:pt idx="6413">
                  <c:v>0.44410306215290002</c:v>
                </c:pt>
                <c:pt idx="6414">
                  <c:v>0.4442166686058</c:v>
                </c:pt>
                <c:pt idx="6415">
                  <c:v>0.44428557157519999</c:v>
                </c:pt>
                <c:pt idx="6416">
                  <c:v>0.44435170292850001</c:v>
                </c:pt>
                <c:pt idx="6417">
                  <c:v>0.4444359242916</c:v>
                </c:pt>
                <c:pt idx="6418">
                  <c:v>0.44457834959030001</c:v>
                </c:pt>
                <c:pt idx="6419">
                  <c:v>0.44478532671929999</c:v>
                </c:pt>
                <c:pt idx="6420">
                  <c:v>0.44493153691289999</c:v>
                </c:pt>
                <c:pt idx="6421">
                  <c:v>0.44512602686879998</c:v>
                </c:pt>
                <c:pt idx="6422">
                  <c:v>0.4452546238899</c:v>
                </c:pt>
                <c:pt idx="6423">
                  <c:v>0.44536086916919998</c:v>
                </c:pt>
                <c:pt idx="6424">
                  <c:v>0.4454475641251</c:v>
                </c:pt>
                <c:pt idx="6425">
                  <c:v>0.4455554485321</c:v>
                </c:pt>
                <c:pt idx="6426">
                  <c:v>0.44563648104670001</c:v>
                </c:pt>
                <c:pt idx="6427">
                  <c:v>0.4457193911076</c:v>
                </c:pt>
                <c:pt idx="6428">
                  <c:v>0.44584724307059997</c:v>
                </c:pt>
                <c:pt idx="6429">
                  <c:v>0.44597461819649997</c:v>
                </c:pt>
                <c:pt idx="6430">
                  <c:v>0.44621399044990001</c:v>
                </c:pt>
                <c:pt idx="6431">
                  <c:v>0.44680351018909997</c:v>
                </c:pt>
                <c:pt idx="6432">
                  <c:v>0.44696301221849999</c:v>
                </c:pt>
                <c:pt idx="6433">
                  <c:v>0.44708916544909999</c:v>
                </c:pt>
                <c:pt idx="6434">
                  <c:v>0.44715651869770001</c:v>
                </c:pt>
                <c:pt idx="6435">
                  <c:v>0.44722411036490001</c:v>
                </c:pt>
                <c:pt idx="6436">
                  <c:v>0.44741299748419999</c:v>
                </c:pt>
                <c:pt idx="6437">
                  <c:v>0.44770097732539998</c:v>
                </c:pt>
                <c:pt idx="6438">
                  <c:v>0.44796678423879999</c:v>
                </c:pt>
                <c:pt idx="6439">
                  <c:v>0.44803622365000001</c:v>
                </c:pt>
                <c:pt idx="6440">
                  <c:v>0.44809585809710001</c:v>
                </c:pt>
                <c:pt idx="6441">
                  <c:v>0.44819185137750001</c:v>
                </c:pt>
                <c:pt idx="6442">
                  <c:v>0.44827675819399998</c:v>
                </c:pt>
                <c:pt idx="6443">
                  <c:v>0.44834938645360001</c:v>
                </c:pt>
                <c:pt idx="6444">
                  <c:v>0.44856265187260003</c:v>
                </c:pt>
                <c:pt idx="6445">
                  <c:v>0.44885346293450001</c:v>
                </c:pt>
                <c:pt idx="6446">
                  <c:v>0.44910678267479998</c:v>
                </c:pt>
                <c:pt idx="6447">
                  <c:v>0.44920381903649997</c:v>
                </c:pt>
                <c:pt idx="6448">
                  <c:v>0.44925677776340001</c:v>
                </c:pt>
                <c:pt idx="6449">
                  <c:v>0.4493010938168</c:v>
                </c:pt>
                <c:pt idx="6450">
                  <c:v>0.44936504960059998</c:v>
                </c:pt>
                <c:pt idx="6451">
                  <c:v>0.44942715764050001</c:v>
                </c:pt>
                <c:pt idx="6452">
                  <c:v>0.44953230023379998</c:v>
                </c:pt>
                <c:pt idx="6453">
                  <c:v>0.44984567165369999</c:v>
                </c:pt>
                <c:pt idx="6454">
                  <c:v>0.45012649893759998</c:v>
                </c:pt>
                <c:pt idx="6455">
                  <c:v>0.45044508576390002</c:v>
                </c:pt>
                <c:pt idx="6456">
                  <c:v>0.45066994428629997</c:v>
                </c:pt>
                <c:pt idx="6457">
                  <c:v>0.4507502913475</c:v>
                </c:pt>
                <c:pt idx="6458">
                  <c:v>0.4508599936962</c:v>
                </c:pt>
                <c:pt idx="6459">
                  <c:v>0.45096701383589999</c:v>
                </c:pt>
                <c:pt idx="6460">
                  <c:v>0.4511083960533</c:v>
                </c:pt>
                <c:pt idx="6461">
                  <c:v>0.451308786869</c:v>
                </c:pt>
                <c:pt idx="6462">
                  <c:v>0.45152321457860001</c:v>
                </c:pt>
                <c:pt idx="6463">
                  <c:v>0.45173886418339998</c:v>
                </c:pt>
                <c:pt idx="6464">
                  <c:v>0.45184430479999999</c:v>
                </c:pt>
                <c:pt idx="6465">
                  <c:v>0.45189762115479998</c:v>
                </c:pt>
                <c:pt idx="6466">
                  <c:v>0.4519546926022</c:v>
                </c:pt>
                <c:pt idx="6467">
                  <c:v>0.45203056931500002</c:v>
                </c:pt>
                <c:pt idx="6468">
                  <c:v>0.45210993289950002</c:v>
                </c:pt>
                <c:pt idx="6469">
                  <c:v>0.45221197605129998</c:v>
                </c:pt>
                <c:pt idx="6470">
                  <c:v>0.45227411389349997</c:v>
                </c:pt>
                <c:pt idx="6471">
                  <c:v>0.45242434740069998</c:v>
                </c:pt>
                <c:pt idx="6472">
                  <c:v>0.45263123512269998</c:v>
                </c:pt>
                <c:pt idx="6473">
                  <c:v>0.45306614041330001</c:v>
                </c:pt>
                <c:pt idx="6474">
                  <c:v>0.45317745208740001</c:v>
                </c:pt>
                <c:pt idx="6475">
                  <c:v>0.45322096347809998</c:v>
                </c:pt>
                <c:pt idx="6476">
                  <c:v>0.45326027274129999</c:v>
                </c:pt>
                <c:pt idx="6477">
                  <c:v>0.45330393314360001</c:v>
                </c:pt>
                <c:pt idx="6478">
                  <c:v>0.4533469080925</c:v>
                </c:pt>
                <c:pt idx="6479">
                  <c:v>0.45338422060009997</c:v>
                </c:pt>
                <c:pt idx="6480">
                  <c:v>0.45342153310779998</c:v>
                </c:pt>
                <c:pt idx="6481">
                  <c:v>0.45345634222030001</c:v>
                </c:pt>
                <c:pt idx="6482">
                  <c:v>0.45349112153049997</c:v>
                </c:pt>
                <c:pt idx="6483">
                  <c:v>0.453556150198</c:v>
                </c:pt>
                <c:pt idx="6484">
                  <c:v>0.45359072089199998</c:v>
                </c:pt>
                <c:pt idx="6485">
                  <c:v>0.45365521311759999</c:v>
                </c:pt>
                <c:pt idx="6486">
                  <c:v>0.45372006297110001</c:v>
                </c:pt>
                <c:pt idx="6487">
                  <c:v>0.45379909873009999</c:v>
                </c:pt>
                <c:pt idx="6488">
                  <c:v>0.45418119430539999</c:v>
                </c:pt>
                <c:pt idx="6489">
                  <c:v>0.45464980602260002</c:v>
                </c:pt>
                <c:pt idx="6490">
                  <c:v>0.4548697769642</c:v>
                </c:pt>
                <c:pt idx="6491">
                  <c:v>0.4549793303013</c:v>
                </c:pt>
                <c:pt idx="6492">
                  <c:v>0.45520785450939999</c:v>
                </c:pt>
                <c:pt idx="6493">
                  <c:v>0.455707192421</c:v>
                </c:pt>
                <c:pt idx="6494">
                  <c:v>0.45581051707269998</c:v>
                </c:pt>
                <c:pt idx="6495">
                  <c:v>0.45587912201879999</c:v>
                </c:pt>
                <c:pt idx="6496">
                  <c:v>0.45598509907719997</c:v>
                </c:pt>
                <c:pt idx="6497">
                  <c:v>0.45605617761610001</c:v>
                </c:pt>
                <c:pt idx="6498">
                  <c:v>0.45616796612740002</c:v>
                </c:pt>
                <c:pt idx="6499">
                  <c:v>0.45634290575980002</c:v>
                </c:pt>
                <c:pt idx="6500">
                  <c:v>0.45661804080009999</c:v>
                </c:pt>
                <c:pt idx="6501">
                  <c:v>0.45688953995699999</c:v>
                </c:pt>
                <c:pt idx="6502">
                  <c:v>0.45696133375170001</c:v>
                </c:pt>
                <c:pt idx="6503">
                  <c:v>0.45702591538429999</c:v>
                </c:pt>
                <c:pt idx="6504">
                  <c:v>0.45711651444439999</c:v>
                </c:pt>
                <c:pt idx="6505">
                  <c:v>0.45721885561940001</c:v>
                </c:pt>
                <c:pt idx="6506">
                  <c:v>0.45729812979700002</c:v>
                </c:pt>
                <c:pt idx="6507">
                  <c:v>0.45742106437680002</c:v>
                </c:pt>
                <c:pt idx="6508">
                  <c:v>0.45766532421110001</c:v>
                </c:pt>
                <c:pt idx="6509">
                  <c:v>0.45820441842080001</c:v>
                </c:pt>
                <c:pt idx="6510">
                  <c:v>0.4584484994411</c:v>
                </c:pt>
                <c:pt idx="6511">
                  <c:v>0.45864623785019998</c:v>
                </c:pt>
                <c:pt idx="6512">
                  <c:v>0.4587515592575</c:v>
                </c:pt>
                <c:pt idx="6513">
                  <c:v>0.45885786414149998</c:v>
                </c:pt>
                <c:pt idx="6514">
                  <c:v>0.45903521776200001</c:v>
                </c:pt>
                <c:pt idx="6515">
                  <c:v>0.45931351184840002</c:v>
                </c:pt>
                <c:pt idx="6516">
                  <c:v>0.45954030752179997</c:v>
                </c:pt>
                <c:pt idx="6517">
                  <c:v>0.45958897471429999</c:v>
                </c:pt>
                <c:pt idx="6518">
                  <c:v>0.45966926217080001</c:v>
                </c:pt>
                <c:pt idx="6519">
                  <c:v>0.45976859331129999</c:v>
                </c:pt>
                <c:pt idx="6520">
                  <c:v>0.45984083414080001</c:v>
                </c:pt>
                <c:pt idx="6521">
                  <c:v>0.45992317795749998</c:v>
                </c:pt>
                <c:pt idx="6522">
                  <c:v>0.46002003550530002</c:v>
                </c:pt>
                <c:pt idx="6523">
                  <c:v>0.46019598841670001</c:v>
                </c:pt>
                <c:pt idx="6524">
                  <c:v>0.46040976047519999</c:v>
                </c:pt>
                <c:pt idx="6525">
                  <c:v>0.46065300703049999</c:v>
                </c:pt>
                <c:pt idx="6526">
                  <c:v>0.46076983213419997</c:v>
                </c:pt>
                <c:pt idx="6527">
                  <c:v>0.46083062887190002</c:v>
                </c:pt>
                <c:pt idx="6528">
                  <c:v>0.46090558171270002</c:v>
                </c:pt>
                <c:pt idx="6529">
                  <c:v>0.46102061867709998</c:v>
                </c:pt>
                <c:pt idx="6530">
                  <c:v>0.4610941708088</c:v>
                </c:pt>
                <c:pt idx="6531">
                  <c:v>0.46116706728939999</c:v>
                </c:pt>
                <c:pt idx="6532">
                  <c:v>0.46162670850749998</c:v>
                </c:pt>
                <c:pt idx="6533">
                  <c:v>0.46207904815669998</c:v>
                </c:pt>
                <c:pt idx="6534">
                  <c:v>0.46224662661549998</c:v>
                </c:pt>
                <c:pt idx="6535">
                  <c:v>0.46234747767450002</c:v>
                </c:pt>
                <c:pt idx="6536">
                  <c:v>0.46241933107380001</c:v>
                </c:pt>
                <c:pt idx="6537">
                  <c:v>0.46247175335879998</c:v>
                </c:pt>
                <c:pt idx="6538">
                  <c:v>0.46256870031359998</c:v>
                </c:pt>
                <c:pt idx="6539">
                  <c:v>0.46271035075189998</c:v>
                </c:pt>
                <c:pt idx="6540">
                  <c:v>0.46298530697820001</c:v>
                </c:pt>
                <c:pt idx="6541">
                  <c:v>0.46317234635350002</c:v>
                </c:pt>
                <c:pt idx="6542">
                  <c:v>0.46330577135090001</c:v>
                </c:pt>
                <c:pt idx="6543">
                  <c:v>0.46335262060170002</c:v>
                </c:pt>
                <c:pt idx="6544">
                  <c:v>0.46344691514969999</c:v>
                </c:pt>
                <c:pt idx="6545">
                  <c:v>0.46348679065699999</c:v>
                </c:pt>
                <c:pt idx="6546">
                  <c:v>0.46353039145469999</c:v>
                </c:pt>
                <c:pt idx="6547">
                  <c:v>0.46357923746110002</c:v>
                </c:pt>
                <c:pt idx="6548">
                  <c:v>0.46362930536269997</c:v>
                </c:pt>
                <c:pt idx="6549">
                  <c:v>0.4636847674847</c:v>
                </c:pt>
                <c:pt idx="6550">
                  <c:v>0.46374264359470002</c:v>
                </c:pt>
                <c:pt idx="6551">
                  <c:v>0.46380019187929999</c:v>
                </c:pt>
                <c:pt idx="6552">
                  <c:v>0.4638646841049</c:v>
                </c:pt>
                <c:pt idx="6553">
                  <c:v>0.46391686797140003</c:v>
                </c:pt>
                <c:pt idx="6554">
                  <c:v>0.46396464109419999</c:v>
                </c:pt>
                <c:pt idx="6555">
                  <c:v>0.46400889754300001</c:v>
                </c:pt>
                <c:pt idx="6556">
                  <c:v>0.4640549123287</c:v>
                </c:pt>
                <c:pt idx="6557">
                  <c:v>0.4640966355801</c:v>
                </c:pt>
                <c:pt idx="6558">
                  <c:v>0.46414101123809998</c:v>
                </c:pt>
                <c:pt idx="6559">
                  <c:v>0.46418777108190001</c:v>
                </c:pt>
                <c:pt idx="6560">
                  <c:v>0.46430358290669999</c:v>
                </c:pt>
                <c:pt idx="6561">
                  <c:v>0.46444982290269998</c:v>
                </c:pt>
                <c:pt idx="6562">
                  <c:v>0.4646182954311</c:v>
                </c:pt>
                <c:pt idx="6563">
                  <c:v>0.46479052305219998</c:v>
                </c:pt>
                <c:pt idx="6564">
                  <c:v>0.46501585841179999</c:v>
                </c:pt>
                <c:pt idx="6565">
                  <c:v>0.4651943147182</c:v>
                </c:pt>
                <c:pt idx="6566">
                  <c:v>0.4653237760067</c:v>
                </c:pt>
                <c:pt idx="6567">
                  <c:v>0.46543991565699999</c:v>
                </c:pt>
                <c:pt idx="6568">
                  <c:v>0.46566218137740001</c:v>
                </c:pt>
                <c:pt idx="6569">
                  <c:v>0.4658718407154</c:v>
                </c:pt>
                <c:pt idx="6570">
                  <c:v>0.46637582778929998</c:v>
                </c:pt>
                <c:pt idx="6571">
                  <c:v>0.46680468320849999</c:v>
                </c:pt>
                <c:pt idx="6572">
                  <c:v>0.46696627140050001</c:v>
                </c:pt>
                <c:pt idx="6573">
                  <c:v>0.46713125705719999</c:v>
                </c:pt>
                <c:pt idx="6574">
                  <c:v>0.46749901771550001</c:v>
                </c:pt>
                <c:pt idx="6575">
                  <c:v>0.46789968013760003</c:v>
                </c:pt>
                <c:pt idx="6576">
                  <c:v>0.46808245778079999</c:v>
                </c:pt>
                <c:pt idx="6577">
                  <c:v>0.46825942397120002</c:v>
                </c:pt>
                <c:pt idx="6578">
                  <c:v>0.46845394372940002</c:v>
                </c:pt>
                <c:pt idx="6579">
                  <c:v>0.46877878904339998</c:v>
                </c:pt>
                <c:pt idx="6580">
                  <c:v>0.46907749772070001</c:v>
                </c:pt>
                <c:pt idx="6581">
                  <c:v>0.46922481060030002</c:v>
                </c:pt>
                <c:pt idx="6582">
                  <c:v>0.46943417191510001</c:v>
                </c:pt>
                <c:pt idx="6583">
                  <c:v>0.46949255466459999</c:v>
                </c:pt>
                <c:pt idx="6584">
                  <c:v>0.46978893876080002</c:v>
                </c:pt>
                <c:pt idx="6585">
                  <c:v>0.4702044129372</c:v>
                </c:pt>
                <c:pt idx="6586">
                  <c:v>0.4704321920872</c:v>
                </c:pt>
                <c:pt idx="6587">
                  <c:v>0.47051319479940001</c:v>
                </c:pt>
                <c:pt idx="6588">
                  <c:v>0.47057691216469999</c:v>
                </c:pt>
                <c:pt idx="6589">
                  <c:v>0.47064137458799998</c:v>
                </c:pt>
                <c:pt idx="6590">
                  <c:v>0.47072336077690002</c:v>
                </c:pt>
                <c:pt idx="6591">
                  <c:v>0.47081470489499999</c:v>
                </c:pt>
                <c:pt idx="6592">
                  <c:v>0.47092643380170002</c:v>
                </c:pt>
                <c:pt idx="6593">
                  <c:v>0.47109460830689998</c:v>
                </c:pt>
                <c:pt idx="6594">
                  <c:v>0.47136610746379998</c:v>
                </c:pt>
                <c:pt idx="6595">
                  <c:v>0.471542596817</c:v>
                </c:pt>
                <c:pt idx="6596">
                  <c:v>0.47170168161390003</c:v>
                </c:pt>
                <c:pt idx="6597">
                  <c:v>0.47181069850919999</c:v>
                </c:pt>
                <c:pt idx="6598">
                  <c:v>0.47189521789549999</c:v>
                </c:pt>
                <c:pt idx="6599">
                  <c:v>0.47196319699290001</c:v>
                </c:pt>
                <c:pt idx="6600">
                  <c:v>0.4720301628113</c:v>
                </c:pt>
                <c:pt idx="6601">
                  <c:v>0.47209423780440002</c:v>
                </c:pt>
                <c:pt idx="6602">
                  <c:v>0.47217863798139997</c:v>
                </c:pt>
                <c:pt idx="6603">
                  <c:v>0.47240206599239998</c:v>
                </c:pt>
                <c:pt idx="6604">
                  <c:v>0.47268426418300002</c:v>
                </c:pt>
                <c:pt idx="6605">
                  <c:v>0.47293311357500001</c:v>
                </c:pt>
                <c:pt idx="6606">
                  <c:v>0.4731255173683</c:v>
                </c:pt>
                <c:pt idx="6607">
                  <c:v>0.47325035929679998</c:v>
                </c:pt>
                <c:pt idx="6608">
                  <c:v>0.47333601117129998</c:v>
                </c:pt>
                <c:pt idx="6609">
                  <c:v>0.47354897856709999</c:v>
                </c:pt>
                <c:pt idx="6610">
                  <c:v>0.47375419735910002</c:v>
                </c:pt>
                <c:pt idx="6611">
                  <c:v>0.47404327988619999</c:v>
                </c:pt>
                <c:pt idx="6612">
                  <c:v>0.47410666942599999</c:v>
                </c:pt>
                <c:pt idx="6613">
                  <c:v>0.47418591380120001</c:v>
                </c:pt>
                <c:pt idx="6614">
                  <c:v>0.47431457042690001</c:v>
                </c:pt>
                <c:pt idx="6615">
                  <c:v>0.47440502047540001</c:v>
                </c:pt>
                <c:pt idx="6616">
                  <c:v>0.47460791468620001</c:v>
                </c:pt>
                <c:pt idx="6617">
                  <c:v>0.47488933801650002</c:v>
                </c:pt>
                <c:pt idx="6618">
                  <c:v>0.4751705229282</c:v>
                </c:pt>
                <c:pt idx="6619">
                  <c:v>0.47524100542070002</c:v>
                </c:pt>
                <c:pt idx="6620">
                  <c:v>0.47530716657639999</c:v>
                </c:pt>
                <c:pt idx="6621">
                  <c:v>0.47535589337349998</c:v>
                </c:pt>
                <c:pt idx="6622">
                  <c:v>0.47545346617700002</c:v>
                </c:pt>
                <c:pt idx="6623">
                  <c:v>0.47553792595860001</c:v>
                </c:pt>
                <c:pt idx="6624">
                  <c:v>0.47558954358099997</c:v>
                </c:pt>
                <c:pt idx="6625">
                  <c:v>0.47576594352719997</c:v>
                </c:pt>
                <c:pt idx="6626">
                  <c:v>0.47596430778499998</c:v>
                </c:pt>
                <c:pt idx="6627">
                  <c:v>0.4761913120747</c:v>
                </c:pt>
                <c:pt idx="6628">
                  <c:v>0.4764187633991</c:v>
                </c:pt>
                <c:pt idx="6629">
                  <c:v>0.47650590538979998</c:v>
                </c:pt>
                <c:pt idx="6630">
                  <c:v>0.47658839821819998</c:v>
                </c:pt>
                <c:pt idx="6631">
                  <c:v>0.47680982947349998</c:v>
                </c:pt>
                <c:pt idx="6632">
                  <c:v>0.47694450616840001</c:v>
                </c:pt>
                <c:pt idx="6633">
                  <c:v>0.47700232267379999</c:v>
                </c:pt>
                <c:pt idx="6634">
                  <c:v>0.47710666060450002</c:v>
                </c:pt>
                <c:pt idx="6635">
                  <c:v>0.47733595967289999</c:v>
                </c:pt>
                <c:pt idx="6636">
                  <c:v>0.47762256860730001</c:v>
                </c:pt>
                <c:pt idx="6637">
                  <c:v>0.47774457931519998</c:v>
                </c:pt>
                <c:pt idx="6638">
                  <c:v>0.47785556316380001</c:v>
                </c:pt>
                <c:pt idx="6639">
                  <c:v>0.47792363166809998</c:v>
                </c:pt>
                <c:pt idx="6640">
                  <c:v>0.47800260782240001</c:v>
                </c:pt>
                <c:pt idx="6641">
                  <c:v>0.47808924317360002</c:v>
                </c:pt>
                <c:pt idx="6642">
                  <c:v>0.47816994786259998</c:v>
                </c:pt>
                <c:pt idx="6643">
                  <c:v>0.47827255725860002</c:v>
                </c:pt>
                <c:pt idx="6644">
                  <c:v>0.47837302088740002</c:v>
                </c:pt>
                <c:pt idx="6645">
                  <c:v>0.47852951288220003</c:v>
                </c:pt>
                <c:pt idx="6646">
                  <c:v>0.47872322797779998</c:v>
                </c:pt>
                <c:pt idx="6647">
                  <c:v>0.4790630638599</c:v>
                </c:pt>
                <c:pt idx="6648">
                  <c:v>0.4792901873589</c:v>
                </c:pt>
                <c:pt idx="6649">
                  <c:v>0.47938707470890002</c:v>
                </c:pt>
                <c:pt idx="6650">
                  <c:v>0.4794823229313</c:v>
                </c:pt>
                <c:pt idx="6651">
                  <c:v>0.47959682345389998</c:v>
                </c:pt>
                <c:pt idx="6652">
                  <c:v>0.47966438531880001</c:v>
                </c:pt>
                <c:pt idx="6653">
                  <c:v>0.4797168970108</c:v>
                </c:pt>
                <c:pt idx="6654">
                  <c:v>0.47980427741999998</c:v>
                </c:pt>
                <c:pt idx="6655">
                  <c:v>0.47997760772710002</c:v>
                </c:pt>
                <c:pt idx="6656">
                  <c:v>0.48027107119559997</c:v>
                </c:pt>
                <c:pt idx="6657">
                  <c:v>0.48045578598979999</c:v>
                </c:pt>
                <c:pt idx="6658">
                  <c:v>0.48060649633410002</c:v>
                </c:pt>
                <c:pt idx="6659">
                  <c:v>0.48082503676409999</c:v>
                </c:pt>
                <c:pt idx="6660">
                  <c:v>0.48098435997959998</c:v>
                </c:pt>
                <c:pt idx="6661">
                  <c:v>0.48107570409770001</c:v>
                </c:pt>
                <c:pt idx="6662">
                  <c:v>0.48115634918209998</c:v>
                </c:pt>
                <c:pt idx="6663">
                  <c:v>0.48130512237549999</c:v>
                </c:pt>
                <c:pt idx="6664">
                  <c:v>0.48150601983070002</c:v>
                </c:pt>
                <c:pt idx="6665">
                  <c:v>0.4817249178886</c:v>
                </c:pt>
                <c:pt idx="6666">
                  <c:v>0.4818889796734</c:v>
                </c:pt>
                <c:pt idx="6667">
                  <c:v>0.48198634386060002</c:v>
                </c:pt>
                <c:pt idx="6668">
                  <c:v>0.48207226395609998</c:v>
                </c:pt>
                <c:pt idx="6669">
                  <c:v>0.48216158151630001</c:v>
                </c:pt>
                <c:pt idx="6670">
                  <c:v>0.48224380612369999</c:v>
                </c:pt>
                <c:pt idx="6671">
                  <c:v>0.48230376839639999</c:v>
                </c:pt>
                <c:pt idx="6672">
                  <c:v>0.48240268230439998</c:v>
                </c:pt>
                <c:pt idx="6673">
                  <c:v>0.48256936669349998</c:v>
                </c:pt>
                <c:pt idx="6674">
                  <c:v>0.4828310906887</c:v>
                </c:pt>
                <c:pt idx="6675">
                  <c:v>0.48304542899129999</c:v>
                </c:pt>
                <c:pt idx="6676">
                  <c:v>0.48328772187230001</c:v>
                </c:pt>
                <c:pt idx="6677">
                  <c:v>0.48341763019560002</c:v>
                </c:pt>
                <c:pt idx="6678">
                  <c:v>0.48346742987629998</c:v>
                </c:pt>
                <c:pt idx="6679">
                  <c:v>0.48353549838069998</c:v>
                </c:pt>
                <c:pt idx="6680">
                  <c:v>0.4836181104183</c:v>
                </c:pt>
                <c:pt idx="6681">
                  <c:v>0.4837221205235</c:v>
                </c:pt>
                <c:pt idx="6682">
                  <c:v>0.48397639393809999</c:v>
                </c:pt>
                <c:pt idx="6683">
                  <c:v>0.48449838161469999</c:v>
                </c:pt>
                <c:pt idx="6684">
                  <c:v>0.48463338613509999</c:v>
                </c:pt>
                <c:pt idx="6685">
                  <c:v>0.48474520444870001</c:v>
                </c:pt>
                <c:pt idx="6686">
                  <c:v>0.4848031699657</c:v>
                </c:pt>
                <c:pt idx="6687">
                  <c:v>0.48485201597209998</c:v>
                </c:pt>
                <c:pt idx="6688">
                  <c:v>0.4849875867367</c:v>
                </c:pt>
                <c:pt idx="6689">
                  <c:v>0.48511603474620002</c:v>
                </c:pt>
                <c:pt idx="6690">
                  <c:v>0.48532661795620002</c:v>
                </c:pt>
                <c:pt idx="6691">
                  <c:v>0.4855703413486</c:v>
                </c:pt>
                <c:pt idx="6692">
                  <c:v>0.48566403985020001</c:v>
                </c:pt>
                <c:pt idx="6693">
                  <c:v>0.48572304844859998</c:v>
                </c:pt>
                <c:pt idx="6694">
                  <c:v>0.48578053712840003</c:v>
                </c:pt>
                <c:pt idx="6695">
                  <c:v>0.48585647344589999</c:v>
                </c:pt>
                <c:pt idx="6696">
                  <c:v>0.4860035777092</c:v>
                </c:pt>
                <c:pt idx="6697">
                  <c:v>0.48612278699869998</c:v>
                </c:pt>
                <c:pt idx="6698">
                  <c:v>0.48620262742039999</c:v>
                </c:pt>
                <c:pt idx="6699">
                  <c:v>0.48633804917340001</c:v>
                </c:pt>
                <c:pt idx="6700">
                  <c:v>0.48668348789220001</c:v>
                </c:pt>
                <c:pt idx="6701">
                  <c:v>0.4869296550751</c:v>
                </c:pt>
                <c:pt idx="6702">
                  <c:v>0.48705202341080001</c:v>
                </c:pt>
                <c:pt idx="6703">
                  <c:v>0.48726403713229999</c:v>
                </c:pt>
                <c:pt idx="6704">
                  <c:v>0.48748236894609998</c:v>
                </c:pt>
                <c:pt idx="6705">
                  <c:v>0.48779112100599997</c:v>
                </c:pt>
                <c:pt idx="6706">
                  <c:v>0.48818042874340001</c:v>
                </c:pt>
                <c:pt idx="6707">
                  <c:v>0.48844197392459998</c:v>
                </c:pt>
                <c:pt idx="6708">
                  <c:v>0.48860001564029998</c:v>
                </c:pt>
                <c:pt idx="6709">
                  <c:v>0.48871371150019999</c:v>
                </c:pt>
                <c:pt idx="6710">
                  <c:v>0.48877859115599998</c:v>
                </c:pt>
                <c:pt idx="6711">
                  <c:v>0.48884472250939998</c:v>
                </c:pt>
                <c:pt idx="6712">
                  <c:v>0.48891457915309999</c:v>
                </c:pt>
                <c:pt idx="6713">
                  <c:v>0.48903998732569998</c:v>
                </c:pt>
                <c:pt idx="6714">
                  <c:v>0.48912933468820002</c:v>
                </c:pt>
                <c:pt idx="6715">
                  <c:v>0.489195227623</c:v>
                </c:pt>
                <c:pt idx="6716">
                  <c:v>0.48928618431089999</c:v>
                </c:pt>
                <c:pt idx="6717">
                  <c:v>0.48935359716420002</c:v>
                </c:pt>
                <c:pt idx="6718">
                  <c:v>0.4894274771214</c:v>
                </c:pt>
                <c:pt idx="6719">
                  <c:v>0.48952144384379997</c:v>
                </c:pt>
                <c:pt idx="6720">
                  <c:v>0.48968979716299998</c:v>
                </c:pt>
                <c:pt idx="6721">
                  <c:v>0.48990038037299999</c:v>
                </c:pt>
                <c:pt idx="6722">
                  <c:v>0.49004828929900002</c:v>
                </c:pt>
                <c:pt idx="6723">
                  <c:v>0.49022397398950002</c:v>
                </c:pt>
                <c:pt idx="6724">
                  <c:v>0.4904009103775</c:v>
                </c:pt>
                <c:pt idx="6725">
                  <c:v>0.49050456285479999</c:v>
                </c:pt>
                <c:pt idx="6726">
                  <c:v>0.49058213829989999</c:v>
                </c:pt>
                <c:pt idx="6727">
                  <c:v>0.49065858125689998</c:v>
                </c:pt>
                <c:pt idx="6728">
                  <c:v>0.49074885249139999</c:v>
                </c:pt>
                <c:pt idx="6729">
                  <c:v>0.4908762574196</c:v>
                </c:pt>
                <c:pt idx="6730">
                  <c:v>0.49135550856589999</c:v>
                </c:pt>
                <c:pt idx="6731">
                  <c:v>0.49190443754199997</c:v>
                </c:pt>
                <c:pt idx="6732">
                  <c:v>0.49210584163670001</c:v>
                </c:pt>
                <c:pt idx="6733">
                  <c:v>0.49219262599949998</c:v>
                </c:pt>
                <c:pt idx="6734">
                  <c:v>0.4922776222229</c:v>
                </c:pt>
                <c:pt idx="6735">
                  <c:v>0.49238362908360001</c:v>
                </c:pt>
                <c:pt idx="6736">
                  <c:v>0.49244925379749999</c:v>
                </c:pt>
                <c:pt idx="6737">
                  <c:v>0.49251681566240002</c:v>
                </c:pt>
                <c:pt idx="6738">
                  <c:v>0.49260503053670002</c:v>
                </c:pt>
                <c:pt idx="6739">
                  <c:v>0.49287679791450001</c:v>
                </c:pt>
                <c:pt idx="6740">
                  <c:v>0.49316489696499999</c:v>
                </c:pt>
                <c:pt idx="6741">
                  <c:v>0.49333596229549997</c:v>
                </c:pt>
                <c:pt idx="6742">
                  <c:v>0.4934408664703</c:v>
                </c:pt>
                <c:pt idx="6743">
                  <c:v>0.49352711439129998</c:v>
                </c:pt>
                <c:pt idx="6744">
                  <c:v>0.49362665414809997</c:v>
                </c:pt>
                <c:pt idx="6745">
                  <c:v>0.49382531642909999</c:v>
                </c:pt>
                <c:pt idx="6746">
                  <c:v>0.49391305446619999</c:v>
                </c:pt>
                <c:pt idx="6747">
                  <c:v>0.49399387836460001</c:v>
                </c:pt>
                <c:pt idx="6748">
                  <c:v>0.4941108524799</c:v>
                </c:pt>
                <c:pt idx="6749">
                  <c:v>0.4942151010036</c:v>
                </c:pt>
                <c:pt idx="6750">
                  <c:v>0.49452582001689999</c:v>
                </c:pt>
                <c:pt idx="6751">
                  <c:v>0.49507617950440003</c:v>
                </c:pt>
                <c:pt idx="6752">
                  <c:v>0.49534031748770002</c:v>
                </c:pt>
                <c:pt idx="6753">
                  <c:v>0.49548935890200002</c:v>
                </c:pt>
                <c:pt idx="6754">
                  <c:v>0.49563857913019999</c:v>
                </c:pt>
                <c:pt idx="6755">
                  <c:v>0.49572303891179997</c:v>
                </c:pt>
                <c:pt idx="6756">
                  <c:v>0.49581316113469998</c:v>
                </c:pt>
                <c:pt idx="6757">
                  <c:v>0.49589705467220002</c:v>
                </c:pt>
                <c:pt idx="6758">
                  <c:v>0.49600833654400001</c:v>
                </c:pt>
                <c:pt idx="6759">
                  <c:v>0.49619618058199999</c:v>
                </c:pt>
                <c:pt idx="6760">
                  <c:v>0.49646586179730001</c:v>
                </c:pt>
                <c:pt idx="6761">
                  <c:v>0.49668619036669998</c:v>
                </c:pt>
                <c:pt idx="6762">
                  <c:v>0.49689295887950002</c:v>
                </c:pt>
                <c:pt idx="6763">
                  <c:v>0.49702590703959998</c:v>
                </c:pt>
                <c:pt idx="6764">
                  <c:v>0.49717506766320002</c:v>
                </c:pt>
                <c:pt idx="6765">
                  <c:v>0.49732244014740001</c:v>
                </c:pt>
                <c:pt idx="6766">
                  <c:v>0.49740198254590001</c:v>
                </c:pt>
                <c:pt idx="6767">
                  <c:v>0.49767372012139999</c:v>
                </c:pt>
                <c:pt idx="6768">
                  <c:v>0.49780419468879999</c:v>
                </c:pt>
                <c:pt idx="6769">
                  <c:v>0.49804002046590001</c:v>
                </c:pt>
                <c:pt idx="6770">
                  <c:v>0.49829134345050002</c:v>
                </c:pt>
                <c:pt idx="6771">
                  <c:v>0.49843296408650001</c:v>
                </c:pt>
                <c:pt idx="6772">
                  <c:v>0.49859091639519998</c:v>
                </c:pt>
                <c:pt idx="6773">
                  <c:v>0.49865925312039999</c:v>
                </c:pt>
                <c:pt idx="6774">
                  <c:v>0.49874570965769999</c:v>
                </c:pt>
                <c:pt idx="6775">
                  <c:v>0.49899351596829999</c:v>
                </c:pt>
                <c:pt idx="6776">
                  <c:v>0.49920120835300003</c:v>
                </c:pt>
                <c:pt idx="6777">
                  <c:v>0.4992777705193</c:v>
                </c:pt>
                <c:pt idx="6778">
                  <c:v>0.49941933155059998</c:v>
                </c:pt>
                <c:pt idx="6779">
                  <c:v>0.49973121285439998</c:v>
                </c:pt>
                <c:pt idx="6780">
                  <c:v>0.49993383884429998</c:v>
                </c:pt>
                <c:pt idx="6781">
                  <c:v>0.50014877319340001</c:v>
                </c:pt>
                <c:pt idx="6782">
                  <c:v>0.50029921531679999</c:v>
                </c:pt>
                <c:pt idx="6783">
                  <c:v>0.50043487548830001</c:v>
                </c:pt>
                <c:pt idx="6784">
                  <c:v>0.50051200389859996</c:v>
                </c:pt>
                <c:pt idx="6785">
                  <c:v>0.50059026479720004</c:v>
                </c:pt>
                <c:pt idx="6786">
                  <c:v>0.50066912174220002</c:v>
                </c:pt>
                <c:pt idx="6787">
                  <c:v>0.50075823068619996</c:v>
                </c:pt>
                <c:pt idx="6788">
                  <c:v>0.50090909004210005</c:v>
                </c:pt>
                <c:pt idx="6789">
                  <c:v>0.50107938051220002</c:v>
                </c:pt>
                <c:pt idx="6790">
                  <c:v>0.50136077404019996</c:v>
                </c:pt>
                <c:pt idx="6791">
                  <c:v>0.50166845321660003</c:v>
                </c:pt>
                <c:pt idx="6792">
                  <c:v>0.50184458494189998</c:v>
                </c:pt>
                <c:pt idx="6793">
                  <c:v>0.50210505723950005</c:v>
                </c:pt>
                <c:pt idx="6794">
                  <c:v>0.50235706567759997</c:v>
                </c:pt>
                <c:pt idx="6795">
                  <c:v>0.50257956981660001</c:v>
                </c:pt>
                <c:pt idx="6796">
                  <c:v>0.50267201662060002</c:v>
                </c:pt>
                <c:pt idx="6797">
                  <c:v>0.5027642846107</c:v>
                </c:pt>
                <c:pt idx="6798">
                  <c:v>0.50287228822709995</c:v>
                </c:pt>
                <c:pt idx="6799">
                  <c:v>0.50304001569750001</c:v>
                </c:pt>
                <c:pt idx="6800">
                  <c:v>0.50344812870029998</c:v>
                </c:pt>
                <c:pt idx="6801">
                  <c:v>0.50374448299410002</c:v>
                </c:pt>
                <c:pt idx="6802">
                  <c:v>0.5039863586426</c:v>
                </c:pt>
                <c:pt idx="6803">
                  <c:v>0.50409013032909999</c:v>
                </c:pt>
                <c:pt idx="6804">
                  <c:v>0.50414818525310001</c:v>
                </c:pt>
                <c:pt idx="6805">
                  <c:v>0.50421005487439996</c:v>
                </c:pt>
                <c:pt idx="6806">
                  <c:v>0.50427633523939996</c:v>
                </c:pt>
                <c:pt idx="6807">
                  <c:v>0.50433564186099999</c:v>
                </c:pt>
                <c:pt idx="6808">
                  <c:v>0.50441282987589997</c:v>
                </c:pt>
                <c:pt idx="6809">
                  <c:v>0.50446534156800005</c:v>
                </c:pt>
                <c:pt idx="6810">
                  <c:v>0.50453454256060004</c:v>
                </c:pt>
                <c:pt idx="6811">
                  <c:v>0.5046601891518</c:v>
                </c:pt>
                <c:pt idx="6812">
                  <c:v>0.5050023794174</c:v>
                </c:pt>
                <c:pt idx="6813">
                  <c:v>0.5052705407143</c:v>
                </c:pt>
                <c:pt idx="6814">
                  <c:v>0.50545227527619996</c:v>
                </c:pt>
                <c:pt idx="6815">
                  <c:v>0.50570881366730003</c:v>
                </c:pt>
                <c:pt idx="6816">
                  <c:v>0.50593471527099998</c:v>
                </c:pt>
                <c:pt idx="6817">
                  <c:v>0.506025493145</c:v>
                </c:pt>
                <c:pt idx="6818">
                  <c:v>0.50609105825419998</c:v>
                </c:pt>
                <c:pt idx="6819">
                  <c:v>0.50615924596789996</c:v>
                </c:pt>
                <c:pt idx="6820">
                  <c:v>0.50622576475140002</c:v>
                </c:pt>
                <c:pt idx="6821">
                  <c:v>0.50631570816039995</c:v>
                </c:pt>
                <c:pt idx="6822">
                  <c:v>0.50644898414609996</c:v>
                </c:pt>
                <c:pt idx="6823">
                  <c:v>0.50669997930529997</c:v>
                </c:pt>
                <c:pt idx="6824">
                  <c:v>0.50707054138179997</c:v>
                </c:pt>
                <c:pt idx="6825">
                  <c:v>0.50730097293849996</c:v>
                </c:pt>
                <c:pt idx="6826">
                  <c:v>0.50751233100890003</c:v>
                </c:pt>
                <c:pt idx="6827">
                  <c:v>0.50763970613480003</c:v>
                </c:pt>
                <c:pt idx="6828">
                  <c:v>0.50771880149839999</c:v>
                </c:pt>
                <c:pt idx="6829">
                  <c:v>0.5078625679016</c:v>
                </c:pt>
                <c:pt idx="6830">
                  <c:v>0.50794827938080001</c:v>
                </c:pt>
                <c:pt idx="6831">
                  <c:v>0.50807201862340001</c:v>
                </c:pt>
                <c:pt idx="6832">
                  <c:v>0.50824719667429996</c:v>
                </c:pt>
                <c:pt idx="6833">
                  <c:v>0.50846189260480001</c:v>
                </c:pt>
                <c:pt idx="6834">
                  <c:v>0.50866734981539996</c:v>
                </c:pt>
                <c:pt idx="6835">
                  <c:v>0.50885444879529995</c:v>
                </c:pt>
                <c:pt idx="6836">
                  <c:v>0.50895386934279996</c:v>
                </c:pt>
                <c:pt idx="6837">
                  <c:v>0.50920605659480001</c:v>
                </c:pt>
                <c:pt idx="6838">
                  <c:v>0.50945079326630005</c:v>
                </c:pt>
                <c:pt idx="6839">
                  <c:v>0.50954586267470003</c:v>
                </c:pt>
                <c:pt idx="6840">
                  <c:v>0.50964599847790004</c:v>
                </c:pt>
                <c:pt idx="6841">
                  <c:v>0.50973540544509999</c:v>
                </c:pt>
                <c:pt idx="6842">
                  <c:v>0.50991618633269997</c:v>
                </c:pt>
                <c:pt idx="6843">
                  <c:v>0.51011794805529997</c:v>
                </c:pt>
                <c:pt idx="6844">
                  <c:v>0.51032370328900001</c:v>
                </c:pt>
                <c:pt idx="6845">
                  <c:v>0.51054102182390004</c:v>
                </c:pt>
                <c:pt idx="6846">
                  <c:v>0.51072454452509997</c:v>
                </c:pt>
                <c:pt idx="6847">
                  <c:v>0.51084780693050003</c:v>
                </c:pt>
                <c:pt idx="6848">
                  <c:v>0.51096779108049994</c:v>
                </c:pt>
                <c:pt idx="6849">
                  <c:v>0.51110821962359998</c:v>
                </c:pt>
                <c:pt idx="6850">
                  <c:v>0.51116871833800004</c:v>
                </c:pt>
                <c:pt idx="6851">
                  <c:v>0.51122480630870004</c:v>
                </c:pt>
                <c:pt idx="6852">
                  <c:v>0.51133221387859995</c:v>
                </c:pt>
                <c:pt idx="6853">
                  <c:v>0.51167011260990003</c:v>
                </c:pt>
                <c:pt idx="6854">
                  <c:v>0.51195037364960005</c:v>
                </c:pt>
                <c:pt idx="6855">
                  <c:v>0.51210600137710005</c:v>
                </c:pt>
                <c:pt idx="6856">
                  <c:v>0.51217025518420001</c:v>
                </c:pt>
                <c:pt idx="6857">
                  <c:v>0.51234835386279998</c:v>
                </c:pt>
                <c:pt idx="6858">
                  <c:v>0.51257419586179997</c:v>
                </c:pt>
                <c:pt idx="6859">
                  <c:v>0.5126920938492</c:v>
                </c:pt>
                <c:pt idx="6860">
                  <c:v>0.51283377408980002</c:v>
                </c:pt>
                <c:pt idx="6861">
                  <c:v>0.51309454441070002</c:v>
                </c:pt>
                <c:pt idx="6862">
                  <c:v>0.51330733299260001</c:v>
                </c:pt>
                <c:pt idx="6863">
                  <c:v>0.51348733901980004</c:v>
                </c:pt>
                <c:pt idx="6864">
                  <c:v>0.51359301805500002</c:v>
                </c:pt>
                <c:pt idx="6865">
                  <c:v>0.51369285583500002</c:v>
                </c:pt>
                <c:pt idx="6866">
                  <c:v>0.51381415128709995</c:v>
                </c:pt>
                <c:pt idx="6867">
                  <c:v>0.51392424106599999</c:v>
                </c:pt>
                <c:pt idx="6868">
                  <c:v>0.51414340734480002</c:v>
                </c:pt>
                <c:pt idx="6869">
                  <c:v>0.51426017284390002</c:v>
                </c:pt>
                <c:pt idx="6870">
                  <c:v>0.51434773206710005</c:v>
                </c:pt>
                <c:pt idx="6871">
                  <c:v>0.51445960998539997</c:v>
                </c:pt>
                <c:pt idx="6872">
                  <c:v>0.51454842090609998</c:v>
                </c:pt>
                <c:pt idx="6873">
                  <c:v>0.51468306779859996</c:v>
                </c:pt>
                <c:pt idx="6874">
                  <c:v>0.51487040519710003</c:v>
                </c:pt>
                <c:pt idx="6875">
                  <c:v>0.51514810323719995</c:v>
                </c:pt>
                <c:pt idx="6876">
                  <c:v>0.5153166651726</c:v>
                </c:pt>
                <c:pt idx="6877">
                  <c:v>0.51545619964599998</c:v>
                </c:pt>
                <c:pt idx="6878">
                  <c:v>0.51571011543269996</c:v>
                </c:pt>
                <c:pt idx="6879">
                  <c:v>0.51596468687060004</c:v>
                </c:pt>
                <c:pt idx="6880">
                  <c:v>0.5162014961243</c:v>
                </c:pt>
                <c:pt idx="6881">
                  <c:v>0.5163518190384</c:v>
                </c:pt>
                <c:pt idx="6882">
                  <c:v>0.51657879352570002</c:v>
                </c:pt>
                <c:pt idx="6883">
                  <c:v>0.51679491996769999</c:v>
                </c:pt>
                <c:pt idx="6884">
                  <c:v>0.51702725887300005</c:v>
                </c:pt>
                <c:pt idx="6885">
                  <c:v>0.51716047525410003</c:v>
                </c:pt>
                <c:pt idx="6886">
                  <c:v>0.51724737882609995</c:v>
                </c:pt>
                <c:pt idx="6887">
                  <c:v>0.51733058691019995</c:v>
                </c:pt>
                <c:pt idx="6888">
                  <c:v>0.51740849018099999</c:v>
                </c:pt>
                <c:pt idx="6889">
                  <c:v>0.51749932765960005</c:v>
                </c:pt>
                <c:pt idx="6890">
                  <c:v>0.51757949590679997</c:v>
                </c:pt>
                <c:pt idx="6891">
                  <c:v>0.51773267984390003</c:v>
                </c:pt>
                <c:pt idx="6892">
                  <c:v>0.51786649227140003</c:v>
                </c:pt>
                <c:pt idx="6893">
                  <c:v>0.51803672313689997</c:v>
                </c:pt>
                <c:pt idx="6894">
                  <c:v>0.51825225353240001</c:v>
                </c:pt>
                <c:pt idx="6895">
                  <c:v>0.51851004362109998</c:v>
                </c:pt>
                <c:pt idx="6896">
                  <c:v>0.51865422725679999</c:v>
                </c:pt>
                <c:pt idx="6897">
                  <c:v>0.51873451471330001</c:v>
                </c:pt>
                <c:pt idx="6898">
                  <c:v>0.51880574226380005</c:v>
                </c:pt>
                <c:pt idx="6899">
                  <c:v>0.51896154880519996</c:v>
                </c:pt>
                <c:pt idx="6900">
                  <c:v>0.51904678344730004</c:v>
                </c:pt>
                <c:pt idx="6901">
                  <c:v>0.51913964748380004</c:v>
                </c:pt>
                <c:pt idx="6902">
                  <c:v>0.51921451091769999</c:v>
                </c:pt>
                <c:pt idx="6903">
                  <c:v>0.51956814527509998</c:v>
                </c:pt>
                <c:pt idx="6904">
                  <c:v>0.5202029943466</c:v>
                </c:pt>
                <c:pt idx="6905">
                  <c:v>0.52045756578449998</c:v>
                </c:pt>
                <c:pt idx="6906">
                  <c:v>0.52059948444369997</c:v>
                </c:pt>
                <c:pt idx="6907">
                  <c:v>0.52071261405939995</c:v>
                </c:pt>
                <c:pt idx="6908">
                  <c:v>0.52081233263019999</c:v>
                </c:pt>
                <c:pt idx="6909">
                  <c:v>0.52094733715060004</c:v>
                </c:pt>
                <c:pt idx="6910">
                  <c:v>0.52101516723630004</c:v>
                </c:pt>
                <c:pt idx="6911">
                  <c:v>0.52110600471500002</c:v>
                </c:pt>
                <c:pt idx="6912">
                  <c:v>0.52119684219359996</c:v>
                </c:pt>
                <c:pt idx="6913">
                  <c:v>0.52131485939029998</c:v>
                </c:pt>
                <c:pt idx="6914">
                  <c:v>0.52138012647630005</c:v>
                </c:pt>
                <c:pt idx="6915">
                  <c:v>0.52144318819049995</c:v>
                </c:pt>
                <c:pt idx="6916">
                  <c:v>0.52150624990460004</c:v>
                </c:pt>
                <c:pt idx="6917">
                  <c:v>0.52163797616959995</c:v>
                </c:pt>
                <c:pt idx="6918">
                  <c:v>0.52198159694669999</c:v>
                </c:pt>
                <c:pt idx="6919">
                  <c:v>0.52225810289380004</c:v>
                </c:pt>
                <c:pt idx="6920">
                  <c:v>0.52244275808329999</c:v>
                </c:pt>
                <c:pt idx="6921">
                  <c:v>0.52255606651310005</c:v>
                </c:pt>
                <c:pt idx="6922">
                  <c:v>0.52262759208679999</c:v>
                </c:pt>
                <c:pt idx="6923">
                  <c:v>0.52273768186570002</c:v>
                </c:pt>
                <c:pt idx="6924">
                  <c:v>0.52283120155329998</c:v>
                </c:pt>
                <c:pt idx="6925">
                  <c:v>0.52307879924769995</c:v>
                </c:pt>
                <c:pt idx="6926">
                  <c:v>0.52335292100910002</c:v>
                </c:pt>
                <c:pt idx="6927">
                  <c:v>0.52345317602160002</c:v>
                </c:pt>
                <c:pt idx="6928">
                  <c:v>0.52375626564029998</c:v>
                </c:pt>
                <c:pt idx="6929">
                  <c:v>0.52422302961349998</c:v>
                </c:pt>
                <c:pt idx="6930">
                  <c:v>0.52449625730509997</c:v>
                </c:pt>
                <c:pt idx="6931">
                  <c:v>0.52472686767580001</c:v>
                </c:pt>
                <c:pt idx="6932">
                  <c:v>0.52488970756529996</c:v>
                </c:pt>
                <c:pt idx="6933">
                  <c:v>0.52499794960019996</c:v>
                </c:pt>
                <c:pt idx="6934">
                  <c:v>0.52512568235400003</c:v>
                </c:pt>
                <c:pt idx="6935">
                  <c:v>0.52522391080859998</c:v>
                </c:pt>
                <c:pt idx="6936">
                  <c:v>0.5252935886383</c:v>
                </c:pt>
                <c:pt idx="6937">
                  <c:v>0.52537399530410001</c:v>
                </c:pt>
                <c:pt idx="6938">
                  <c:v>0.52546274662019998</c:v>
                </c:pt>
                <c:pt idx="6939">
                  <c:v>0.52558726072310002</c:v>
                </c:pt>
                <c:pt idx="6940">
                  <c:v>0.52568638324740002</c:v>
                </c:pt>
                <c:pt idx="6941">
                  <c:v>0.52578687667849999</c:v>
                </c:pt>
                <c:pt idx="6942">
                  <c:v>0.52589696645740003</c:v>
                </c:pt>
                <c:pt idx="6943">
                  <c:v>0.5260369181633</c:v>
                </c:pt>
                <c:pt idx="6944">
                  <c:v>0.52640455961230004</c:v>
                </c:pt>
                <c:pt idx="6945">
                  <c:v>0.52698969840999998</c:v>
                </c:pt>
                <c:pt idx="6946">
                  <c:v>0.52716314792630004</c:v>
                </c:pt>
                <c:pt idx="6947">
                  <c:v>0.52736002206800003</c:v>
                </c:pt>
                <c:pt idx="6948">
                  <c:v>0.52748930454249998</c:v>
                </c:pt>
                <c:pt idx="6949">
                  <c:v>0.52763622999189996</c:v>
                </c:pt>
                <c:pt idx="6950">
                  <c:v>0.52790325880050004</c:v>
                </c:pt>
                <c:pt idx="6951">
                  <c:v>0.52800899744030005</c:v>
                </c:pt>
                <c:pt idx="6952">
                  <c:v>0.52805107831950004</c:v>
                </c:pt>
                <c:pt idx="6953">
                  <c:v>0.52814245224</c:v>
                </c:pt>
                <c:pt idx="6954">
                  <c:v>0.52819800376890003</c:v>
                </c:pt>
                <c:pt idx="6955">
                  <c:v>0.52825647592540004</c:v>
                </c:pt>
                <c:pt idx="6956">
                  <c:v>0.52832192182540005</c:v>
                </c:pt>
                <c:pt idx="6957">
                  <c:v>0.52839565277099998</c:v>
                </c:pt>
                <c:pt idx="6958">
                  <c:v>0.52847838401790004</c:v>
                </c:pt>
                <c:pt idx="6959">
                  <c:v>0.52865415811539995</c:v>
                </c:pt>
                <c:pt idx="6960">
                  <c:v>0.52882099151609996</c:v>
                </c:pt>
                <c:pt idx="6961">
                  <c:v>0.52903252840040005</c:v>
                </c:pt>
                <c:pt idx="6962">
                  <c:v>0.52920860052109997</c:v>
                </c:pt>
                <c:pt idx="6963">
                  <c:v>0.52931594848630004</c:v>
                </c:pt>
                <c:pt idx="6964">
                  <c:v>0.52944546937939996</c:v>
                </c:pt>
                <c:pt idx="6965">
                  <c:v>0.52955281734470006</c:v>
                </c:pt>
                <c:pt idx="6966">
                  <c:v>0.52978646755220005</c:v>
                </c:pt>
                <c:pt idx="6967">
                  <c:v>0.53000974655150002</c:v>
                </c:pt>
                <c:pt idx="6968">
                  <c:v>0.53033429384230002</c:v>
                </c:pt>
                <c:pt idx="6969">
                  <c:v>0.53074097633359996</c:v>
                </c:pt>
                <c:pt idx="6970">
                  <c:v>0.53097659349439996</c:v>
                </c:pt>
                <c:pt idx="6971">
                  <c:v>0.53109502792359997</c:v>
                </c:pt>
                <c:pt idx="6972">
                  <c:v>0.53128528594970004</c:v>
                </c:pt>
                <c:pt idx="6973">
                  <c:v>0.53135740756990002</c:v>
                </c:pt>
                <c:pt idx="6974">
                  <c:v>0.53143006563189998</c:v>
                </c:pt>
                <c:pt idx="6975">
                  <c:v>0.53150302171709995</c:v>
                </c:pt>
                <c:pt idx="6976">
                  <c:v>0.53173846006390002</c:v>
                </c:pt>
                <c:pt idx="6977">
                  <c:v>0.53221863508220002</c:v>
                </c:pt>
                <c:pt idx="6978">
                  <c:v>0.53255879879000001</c:v>
                </c:pt>
                <c:pt idx="6979">
                  <c:v>0.53274327516560005</c:v>
                </c:pt>
                <c:pt idx="6980">
                  <c:v>0.53287178277970004</c:v>
                </c:pt>
                <c:pt idx="6981">
                  <c:v>0.53313654661179999</c:v>
                </c:pt>
                <c:pt idx="6982">
                  <c:v>0.53381574153900002</c:v>
                </c:pt>
                <c:pt idx="6983">
                  <c:v>0.53394401073459996</c:v>
                </c:pt>
                <c:pt idx="6984">
                  <c:v>0.53405016660689997</c:v>
                </c:pt>
                <c:pt idx="6985">
                  <c:v>0.53418242931369997</c:v>
                </c:pt>
                <c:pt idx="6986">
                  <c:v>0.53428781032560002</c:v>
                </c:pt>
                <c:pt idx="6987">
                  <c:v>0.53438812494279997</c:v>
                </c:pt>
                <c:pt idx="6988">
                  <c:v>0.53447103500369997</c:v>
                </c:pt>
                <c:pt idx="6989">
                  <c:v>0.53476774692539997</c:v>
                </c:pt>
                <c:pt idx="6990">
                  <c:v>0.53505343198779998</c:v>
                </c:pt>
                <c:pt idx="6991">
                  <c:v>0.53522187471390004</c:v>
                </c:pt>
                <c:pt idx="6992">
                  <c:v>0.5353344082832</c:v>
                </c:pt>
                <c:pt idx="6993">
                  <c:v>0.53545820713040004</c:v>
                </c:pt>
                <c:pt idx="6994">
                  <c:v>0.53557497262950005</c:v>
                </c:pt>
                <c:pt idx="6995">
                  <c:v>0.53567582368849997</c:v>
                </c:pt>
                <c:pt idx="6996">
                  <c:v>0.53573751449579998</c:v>
                </c:pt>
                <c:pt idx="6997">
                  <c:v>0.53582507371900001</c:v>
                </c:pt>
                <c:pt idx="6998">
                  <c:v>0.53588986396789995</c:v>
                </c:pt>
                <c:pt idx="6999">
                  <c:v>0.53599274158480004</c:v>
                </c:pt>
                <c:pt idx="7000">
                  <c:v>0.53608852624890002</c:v>
                </c:pt>
                <c:pt idx="7001">
                  <c:v>0.53668928146359995</c:v>
                </c:pt>
                <c:pt idx="7002">
                  <c:v>0.53700172901150001</c:v>
                </c:pt>
                <c:pt idx="7003">
                  <c:v>0.53734201192859998</c:v>
                </c:pt>
                <c:pt idx="7004">
                  <c:v>0.53748792409900004</c:v>
                </c:pt>
                <c:pt idx="7005">
                  <c:v>0.53764128685000001</c:v>
                </c:pt>
                <c:pt idx="7006">
                  <c:v>0.5378167629242</c:v>
                </c:pt>
                <c:pt idx="7007">
                  <c:v>0.53793686628339998</c:v>
                </c:pt>
                <c:pt idx="7008">
                  <c:v>0.53801238536829998</c:v>
                </c:pt>
                <c:pt idx="7009">
                  <c:v>0.5380838513374</c:v>
                </c:pt>
                <c:pt idx="7010">
                  <c:v>0.53817421197890003</c:v>
                </c:pt>
                <c:pt idx="7011">
                  <c:v>0.53827726840970003</c:v>
                </c:pt>
                <c:pt idx="7012">
                  <c:v>0.53840571641919999</c:v>
                </c:pt>
                <c:pt idx="7013">
                  <c:v>0.5385167598724</c:v>
                </c:pt>
                <c:pt idx="7014">
                  <c:v>0.53869867324830001</c:v>
                </c:pt>
                <c:pt idx="7015">
                  <c:v>0.53905075788500001</c:v>
                </c:pt>
                <c:pt idx="7016">
                  <c:v>0.5395649075508</c:v>
                </c:pt>
                <c:pt idx="7017">
                  <c:v>0.53974992036820002</c:v>
                </c:pt>
                <c:pt idx="7018">
                  <c:v>0.53985673189159999</c:v>
                </c:pt>
                <c:pt idx="7019">
                  <c:v>0.54009550809859996</c:v>
                </c:pt>
                <c:pt idx="7020">
                  <c:v>0.54032540321349998</c:v>
                </c:pt>
                <c:pt idx="7021">
                  <c:v>0.54078829288480001</c:v>
                </c:pt>
                <c:pt idx="7022">
                  <c:v>0.54124689102169998</c:v>
                </c:pt>
                <c:pt idx="7023">
                  <c:v>0.54137712717060005</c:v>
                </c:pt>
                <c:pt idx="7024">
                  <c:v>0.54144203662870005</c:v>
                </c:pt>
                <c:pt idx="7025">
                  <c:v>0.54151147603990002</c:v>
                </c:pt>
                <c:pt idx="7026">
                  <c:v>0.54157787561420001</c:v>
                </c:pt>
                <c:pt idx="7027">
                  <c:v>0.54163038730619995</c:v>
                </c:pt>
                <c:pt idx="7028">
                  <c:v>0.54170626401900002</c:v>
                </c:pt>
                <c:pt idx="7029">
                  <c:v>0.54178494215009998</c:v>
                </c:pt>
                <c:pt idx="7030">
                  <c:v>0.54188621044160001</c:v>
                </c:pt>
                <c:pt idx="7031">
                  <c:v>0.5420969128609</c:v>
                </c:pt>
                <c:pt idx="7032">
                  <c:v>0.54237920045849997</c:v>
                </c:pt>
                <c:pt idx="7033">
                  <c:v>0.54262423515320002</c:v>
                </c:pt>
                <c:pt idx="7034">
                  <c:v>0.54282015562060004</c:v>
                </c:pt>
                <c:pt idx="7035">
                  <c:v>0.5428918600082</c:v>
                </c:pt>
                <c:pt idx="7036">
                  <c:v>0.54298031330109997</c:v>
                </c:pt>
                <c:pt idx="7037">
                  <c:v>0.54320031404500002</c:v>
                </c:pt>
                <c:pt idx="7038">
                  <c:v>0.54384893178939997</c:v>
                </c:pt>
                <c:pt idx="7039">
                  <c:v>0.54407316446300003</c:v>
                </c:pt>
                <c:pt idx="7040">
                  <c:v>0.54418683052060002</c:v>
                </c:pt>
                <c:pt idx="7041">
                  <c:v>0.54442852735519998</c:v>
                </c:pt>
                <c:pt idx="7042">
                  <c:v>0.54452925920490003</c:v>
                </c:pt>
                <c:pt idx="7043">
                  <c:v>0.54466444253919999</c:v>
                </c:pt>
                <c:pt idx="7044">
                  <c:v>0.54482579231259998</c:v>
                </c:pt>
                <c:pt idx="7045">
                  <c:v>0.54494953155519998</c:v>
                </c:pt>
                <c:pt idx="7046">
                  <c:v>0.54520171880720003</c:v>
                </c:pt>
                <c:pt idx="7047">
                  <c:v>0.54548102617259997</c:v>
                </c:pt>
                <c:pt idx="7048">
                  <c:v>0.54573249816890002</c:v>
                </c:pt>
                <c:pt idx="7049">
                  <c:v>0.54594635963439997</c:v>
                </c:pt>
                <c:pt idx="7050">
                  <c:v>0.54609203338620005</c:v>
                </c:pt>
                <c:pt idx="7051">
                  <c:v>0.54617404937739999</c:v>
                </c:pt>
                <c:pt idx="7052">
                  <c:v>0.54628503322599997</c:v>
                </c:pt>
                <c:pt idx="7053">
                  <c:v>0.5464096665382</c:v>
                </c:pt>
                <c:pt idx="7054">
                  <c:v>0.54648870229720004</c:v>
                </c:pt>
                <c:pt idx="7055">
                  <c:v>0.54674184322359998</c:v>
                </c:pt>
                <c:pt idx="7056">
                  <c:v>0.54733836650849998</c:v>
                </c:pt>
                <c:pt idx="7057">
                  <c:v>0.54757750034329999</c:v>
                </c:pt>
                <c:pt idx="7058">
                  <c:v>0.54769605398179999</c:v>
                </c:pt>
                <c:pt idx="7059">
                  <c:v>0.54776948690409999</c:v>
                </c:pt>
                <c:pt idx="7060">
                  <c:v>0.54784351587299995</c:v>
                </c:pt>
                <c:pt idx="7061">
                  <c:v>0.54792296886439995</c:v>
                </c:pt>
                <c:pt idx="7062">
                  <c:v>0.54802739620209995</c:v>
                </c:pt>
                <c:pt idx="7063">
                  <c:v>0.54808557033539995</c:v>
                </c:pt>
                <c:pt idx="7064">
                  <c:v>0.54815810918810004</c:v>
                </c:pt>
                <c:pt idx="7065">
                  <c:v>0.54820954799650001</c:v>
                </c:pt>
                <c:pt idx="7066">
                  <c:v>0.54881727695469995</c:v>
                </c:pt>
                <c:pt idx="7067">
                  <c:v>0.54909342527390004</c:v>
                </c:pt>
                <c:pt idx="7068">
                  <c:v>0.54933726787570003</c:v>
                </c:pt>
                <c:pt idx="7069">
                  <c:v>0.54946261644359995</c:v>
                </c:pt>
                <c:pt idx="7070">
                  <c:v>0.54954522848130005</c:v>
                </c:pt>
                <c:pt idx="7071">
                  <c:v>0.54959845542910002</c:v>
                </c:pt>
                <c:pt idx="7072">
                  <c:v>0.54968363046650004</c:v>
                </c:pt>
                <c:pt idx="7073">
                  <c:v>0.5498234033585</c:v>
                </c:pt>
                <c:pt idx="7074">
                  <c:v>0.55021482706070002</c:v>
                </c:pt>
                <c:pt idx="7075">
                  <c:v>0.55078893899920001</c:v>
                </c:pt>
                <c:pt idx="7076">
                  <c:v>0.55090522766109995</c:v>
                </c:pt>
                <c:pt idx="7077">
                  <c:v>0.5510719418526</c:v>
                </c:pt>
                <c:pt idx="7078">
                  <c:v>0.55116224288939997</c:v>
                </c:pt>
                <c:pt idx="7079">
                  <c:v>0.55122470855710004</c:v>
                </c:pt>
                <c:pt idx="7080">
                  <c:v>0.55127930641169998</c:v>
                </c:pt>
                <c:pt idx="7081">
                  <c:v>0.55137377977369995</c:v>
                </c:pt>
                <c:pt idx="7082">
                  <c:v>0.55149644613269999</c:v>
                </c:pt>
                <c:pt idx="7083">
                  <c:v>0.55164629220960004</c:v>
                </c:pt>
                <c:pt idx="7084">
                  <c:v>0.55184757709499999</c:v>
                </c:pt>
                <c:pt idx="7085">
                  <c:v>0.55212867259980003</c:v>
                </c:pt>
                <c:pt idx="7086">
                  <c:v>0.55248272418980005</c:v>
                </c:pt>
                <c:pt idx="7087">
                  <c:v>0.55263924598689995</c:v>
                </c:pt>
                <c:pt idx="7088">
                  <c:v>0.55281382799150003</c:v>
                </c:pt>
                <c:pt idx="7089">
                  <c:v>0.55307447910310004</c:v>
                </c:pt>
                <c:pt idx="7090">
                  <c:v>0.55324500799179999</c:v>
                </c:pt>
                <c:pt idx="7091">
                  <c:v>0.55363041162490001</c:v>
                </c:pt>
                <c:pt idx="7092">
                  <c:v>0.55428057909009998</c:v>
                </c:pt>
                <c:pt idx="7093">
                  <c:v>0.55450320243840001</c:v>
                </c:pt>
                <c:pt idx="7094">
                  <c:v>0.55458253622060005</c:v>
                </c:pt>
                <c:pt idx="7095">
                  <c:v>0.55466079711909999</c:v>
                </c:pt>
                <c:pt idx="7096">
                  <c:v>0.55475938320160001</c:v>
                </c:pt>
                <c:pt idx="7097">
                  <c:v>0.55487817525859995</c:v>
                </c:pt>
                <c:pt idx="7098">
                  <c:v>0.55493360757830001</c:v>
                </c:pt>
                <c:pt idx="7099">
                  <c:v>0.55500656366349999</c:v>
                </c:pt>
                <c:pt idx="7100">
                  <c:v>0.55507338047029997</c:v>
                </c:pt>
                <c:pt idx="7101">
                  <c:v>0.55524116754529995</c:v>
                </c:pt>
                <c:pt idx="7102">
                  <c:v>0.55559802055359997</c:v>
                </c:pt>
                <c:pt idx="7103">
                  <c:v>0.55589342117310003</c:v>
                </c:pt>
                <c:pt idx="7104">
                  <c:v>0.5559812188148</c:v>
                </c:pt>
                <c:pt idx="7105">
                  <c:v>0.55604600906370005</c:v>
                </c:pt>
                <c:pt idx="7106">
                  <c:v>0.55616205930710005</c:v>
                </c:pt>
                <c:pt idx="7107">
                  <c:v>0.5563318729401</c:v>
                </c:pt>
                <c:pt idx="7108">
                  <c:v>0.55645924806589997</c:v>
                </c:pt>
                <c:pt idx="7109">
                  <c:v>0.55671620368959995</c:v>
                </c:pt>
                <c:pt idx="7110">
                  <c:v>0.55723416805269999</c:v>
                </c:pt>
                <c:pt idx="7111">
                  <c:v>0.55776810646060004</c:v>
                </c:pt>
                <c:pt idx="7112">
                  <c:v>0.557950258255</c:v>
                </c:pt>
                <c:pt idx="7113">
                  <c:v>0.55819851160050005</c:v>
                </c:pt>
                <c:pt idx="7114">
                  <c:v>0.55832272768019997</c:v>
                </c:pt>
                <c:pt idx="7115">
                  <c:v>0.55841469764709994</c:v>
                </c:pt>
                <c:pt idx="7116">
                  <c:v>0.55853664875029996</c:v>
                </c:pt>
                <c:pt idx="7117">
                  <c:v>0.55868202447890003</c:v>
                </c:pt>
                <c:pt idx="7118">
                  <c:v>0.55885416269300003</c:v>
                </c:pt>
                <c:pt idx="7119">
                  <c:v>0.55900925397870005</c:v>
                </c:pt>
                <c:pt idx="7120">
                  <c:v>0.55919438600539995</c:v>
                </c:pt>
                <c:pt idx="7121">
                  <c:v>0.55938971042630004</c:v>
                </c:pt>
                <c:pt idx="7122">
                  <c:v>0.55959844589230001</c:v>
                </c:pt>
                <c:pt idx="7123">
                  <c:v>0.55977445840840001</c:v>
                </c:pt>
                <c:pt idx="7124">
                  <c:v>0.55992597341539996</c:v>
                </c:pt>
                <c:pt idx="7125">
                  <c:v>0.56006819009779996</c:v>
                </c:pt>
                <c:pt idx="7126">
                  <c:v>0.56015825271609998</c:v>
                </c:pt>
                <c:pt idx="7127">
                  <c:v>0.56027162075040005</c:v>
                </c:pt>
                <c:pt idx="7128">
                  <c:v>0.56052607297900003</c:v>
                </c:pt>
                <c:pt idx="7129">
                  <c:v>0.56074744462970005</c:v>
                </c:pt>
                <c:pt idx="7130">
                  <c:v>0.56113797426220002</c:v>
                </c:pt>
                <c:pt idx="7131">
                  <c:v>0.56152325868609998</c:v>
                </c:pt>
                <c:pt idx="7132">
                  <c:v>0.56194585561749999</c:v>
                </c:pt>
                <c:pt idx="7133">
                  <c:v>0.56203341484070002</c:v>
                </c:pt>
                <c:pt idx="7134">
                  <c:v>0.56225389242169999</c:v>
                </c:pt>
                <c:pt idx="7135">
                  <c:v>0.56242954730990002</c:v>
                </c:pt>
                <c:pt idx="7136">
                  <c:v>0.56252282857890001</c:v>
                </c:pt>
                <c:pt idx="7137">
                  <c:v>0.5626964569092</c:v>
                </c:pt>
                <c:pt idx="7138">
                  <c:v>0.56293910741810005</c:v>
                </c:pt>
                <c:pt idx="7139">
                  <c:v>0.56314814090730003</c:v>
                </c:pt>
                <c:pt idx="7140">
                  <c:v>0.56327289342880005</c:v>
                </c:pt>
                <c:pt idx="7141">
                  <c:v>0.56342130899429999</c:v>
                </c:pt>
                <c:pt idx="7142">
                  <c:v>0.56352996826169999</c:v>
                </c:pt>
                <c:pt idx="7143">
                  <c:v>0.56360685825349999</c:v>
                </c:pt>
                <c:pt idx="7144">
                  <c:v>0.5637545585632</c:v>
                </c:pt>
                <c:pt idx="7145">
                  <c:v>0.5639090538025</c:v>
                </c:pt>
                <c:pt idx="7146">
                  <c:v>0.56422120332720005</c:v>
                </c:pt>
                <c:pt idx="7147">
                  <c:v>0.56451410055160001</c:v>
                </c:pt>
                <c:pt idx="7148">
                  <c:v>0.56478732824330002</c:v>
                </c:pt>
                <c:pt idx="7149">
                  <c:v>0.56494081020359999</c:v>
                </c:pt>
                <c:pt idx="7150">
                  <c:v>0.56504458189009998</c:v>
                </c:pt>
                <c:pt idx="7151">
                  <c:v>0.56519412994380003</c:v>
                </c:pt>
                <c:pt idx="7152">
                  <c:v>0.56538945436480004</c:v>
                </c:pt>
                <c:pt idx="7153">
                  <c:v>0.56580692529679999</c:v>
                </c:pt>
                <c:pt idx="7154">
                  <c:v>0.5659603476524</c:v>
                </c:pt>
                <c:pt idx="7155">
                  <c:v>0.5660812854767</c:v>
                </c:pt>
                <c:pt idx="7156">
                  <c:v>0.56622415781019997</c:v>
                </c:pt>
                <c:pt idx="7157">
                  <c:v>0.56629753112790004</c:v>
                </c:pt>
                <c:pt idx="7158">
                  <c:v>0.56653773784640005</c:v>
                </c:pt>
                <c:pt idx="7159">
                  <c:v>0.56680339574810001</c:v>
                </c:pt>
                <c:pt idx="7160">
                  <c:v>0.56690275669099999</c:v>
                </c:pt>
                <c:pt idx="7161">
                  <c:v>0.56700080633159999</c:v>
                </c:pt>
                <c:pt idx="7162">
                  <c:v>0.56718719005579998</c:v>
                </c:pt>
                <c:pt idx="7163">
                  <c:v>0.56761449575419998</c:v>
                </c:pt>
                <c:pt idx="7164">
                  <c:v>0.56826013326640001</c:v>
                </c:pt>
                <c:pt idx="7165">
                  <c:v>0.56843125820160001</c:v>
                </c:pt>
                <c:pt idx="7166">
                  <c:v>0.56867665052409999</c:v>
                </c:pt>
                <c:pt idx="7167">
                  <c:v>0.56892305612560001</c:v>
                </c:pt>
                <c:pt idx="7168">
                  <c:v>0.5690674781799</c:v>
                </c:pt>
                <c:pt idx="7169">
                  <c:v>0.56923216581339997</c:v>
                </c:pt>
                <c:pt idx="7170">
                  <c:v>0.56935405731199995</c:v>
                </c:pt>
                <c:pt idx="7171">
                  <c:v>0.56942731142040004</c:v>
                </c:pt>
                <c:pt idx="7172">
                  <c:v>0.56950306892400004</c:v>
                </c:pt>
                <c:pt idx="7173">
                  <c:v>0.56963175535199995</c:v>
                </c:pt>
                <c:pt idx="7174">
                  <c:v>0.56981915235519998</c:v>
                </c:pt>
                <c:pt idx="7175">
                  <c:v>0.57007902860640003</c:v>
                </c:pt>
                <c:pt idx="7176">
                  <c:v>0.57032281160349996</c:v>
                </c:pt>
                <c:pt idx="7177">
                  <c:v>0.57053053379060004</c:v>
                </c:pt>
                <c:pt idx="7178">
                  <c:v>0.57074278593060002</c:v>
                </c:pt>
                <c:pt idx="7179">
                  <c:v>0.57083773612980004</c:v>
                </c:pt>
                <c:pt idx="7180">
                  <c:v>0.57108402252199997</c:v>
                </c:pt>
                <c:pt idx="7181">
                  <c:v>0.57124346494669997</c:v>
                </c:pt>
                <c:pt idx="7182">
                  <c:v>0.57150202989580001</c:v>
                </c:pt>
                <c:pt idx="7183">
                  <c:v>0.57174342870710004</c:v>
                </c:pt>
                <c:pt idx="7184">
                  <c:v>0.57201033830640002</c:v>
                </c:pt>
                <c:pt idx="7185">
                  <c:v>0.57229685783390005</c:v>
                </c:pt>
                <c:pt idx="7186">
                  <c:v>0.57256072759629995</c:v>
                </c:pt>
                <c:pt idx="7187">
                  <c:v>0.57278442382810002</c:v>
                </c:pt>
                <c:pt idx="7188">
                  <c:v>0.57294136285779995</c:v>
                </c:pt>
                <c:pt idx="7189">
                  <c:v>0.57302808761599999</c:v>
                </c:pt>
                <c:pt idx="7190">
                  <c:v>0.57311785221099998</c:v>
                </c:pt>
                <c:pt idx="7191">
                  <c:v>0.57332056760789996</c:v>
                </c:pt>
                <c:pt idx="7192">
                  <c:v>0.57366293668750001</c:v>
                </c:pt>
                <c:pt idx="7193">
                  <c:v>0.57398635148999999</c:v>
                </c:pt>
                <c:pt idx="7194">
                  <c:v>0.57447922229769999</c:v>
                </c:pt>
                <c:pt idx="7195">
                  <c:v>0.57465296983720004</c:v>
                </c:pt>
                <c:pt idx="7196">
                  <c:v>0.57490843534470004</c:v>
                </c:pt>
                <c:pt idx="7197">
                  <c:v>0.57516837120060005</c:v>
                </c:pt>
                <c:pt idx="7198">
                  <c:v>0.5753502249718</c:v>
                </c:pt>
                <c:pt idx="7199">
                  <c:v>0.57550847530360005</c:v>
                </c:pt>
                <c:pt idx="7200">
                  <c:v>0.57560777664179996</c:v>
                </c:pt>
                <c:pt idx="7201">
                  <c:v>0.57570481300349996</c:v>
                </c:pt>
                <c:pt idx="7202">
                  <c:v>0.57580852508540004</c:v>
                </c:pt>
                <c:pt idx="7203">
                  <c:v>0.57596588134769999</c:v>
                </c:pt>
                <c:pt idx="7204">
                  <c:v>0.57648670673369995</c:v>
                </c:pt>
                <c:pt idx="7205">
                  <c:v>0.57699084281919999</c:v>
                </c:pt>
                <c:pt idx="7206">
                  <c:v>0.57724392414089998</c:v>
                </c:pt>
                <c:pt idx="7207">
                  <c:v>0.57749921083449995</c:v>
                </c:pt>
                <c:pt idx="7208">
                  <c:v>0.57775563001630004</c:v>
                </c:pt>
                <c:pt idx="7209">
                  <c:v>0.57788056135179999</c:v>
                </c:pt>
                <c:pt idx="7210">
                  <c:v>0.57802712917330001</c:v>
                </c:pt>
                <c:pt idx="7211">
                  <c:v>0.57819020748140004</c:v>
                </c:pt>
                <c:pt idx="7212">
                  <c:v>0.57849502563480004</c:v>
                </c:pt>
                <c:pt idx="7213">
                  <c:v>0.57873851060869996</c:v>
                </c:pt>
                <c:pt idx="7214">
                  <c:v>0.57891887426379995</c:v>
                </c:pt>
                <c:pt idx="7215">
                  <c:v>0.57908028364179998</c:v>
                </c:pt>
                <c:pt idx="7216">
                  <c:v>0.57923161983490001</c:v>
                </c:pt>
                <c:pt idx="7217">
                  <c:v>0.57945328950880004</c:v>
                </c:pt>
                <c:pt idx="7218">
                  <c:v>0.57959657907490003</c:v>
                </c:pt>
                <c:pt idx="7219">
                  <c:v>0.57973611354830001</c:v>
                </c:pt>
                <c:pt idx="7220">
                  <c:v>0.57991427183150002</c:v>
                </c:pt>
                <c:pt idx="7221">
                  <c:v>0.58009004592900004</c:v>
                </c:pt>
                <c:pt idx="7222">
                  <c:v>0.58019536733629995</c:v>
                </c:pt>
                <c:pt idx="7223">
                  <c:v>0.58030569553379996</c:v>
                </c:pt>
                <c:pt idx="7224">
                  <c:v>0.58061331510540004</c:v>
                </c:pt>
                <c:pt idx="7225">
                  <c:v>0.58093130588529995</c:v>
                </c:pt>
                <c:pt idx="7226">
                  <c:v>0.5810663104057</c:v>
                </c:pt>
                <c:pt idx="7227">
                  <c:v>0.5813736319542</c:v>
                </c:pt>
                <c:pt idx="7228">
                  <c:v>0.58147990703579999</c:v>
                </c:pt>
                <c:pt idx="7229">
                  <c:v>0.58165538310999998</c:v>
                </c:pt>
                <c:pt idx="7230">
                  <c:v>0.58205085992810002</c:v>
                </c:pt>
                <c:pt idx="7231">
                  <c:v>0.58234637975689996</c:v>
                </c:pt>
                <c:pt idx="7232">
                  <c:v>0.58247423172000001</c:v>
                </c:pt>
                <c:pt idx="7233">
                  <c:v>0.58257383108140004</c:v>
                </c:pt>
                <c:pt idx="7234">
                  <c:v>0.58264112472530005</c:v>
                </c:pt>
                <c:pt idx="7235">
                  <c:v>0.58272260427470002</c:v>
                </c:pt>
                <c:pt idx="7236">
                  <c:v>0.58280289173129995</c:v>
                </c:pt>
                <c:pt idx="7237">
                  <c:v>0.58293139934539995</c:v>
                </c:pt>
                <c:pt idx="7238">
                  <c:v>0.58304399251939998</c:v>
                </c:pt>
                <c:pt idx="7239">
                  <c:v>0.58313578367230001</c:v>
                </c:pt>
                <c:pt idx="7240">
                  <c:v>0.58320462703700005</c:v>
                </c:pt>
                <c:pt idx="7241">
                  <c:v>0.58336699008939996</c:v>
                </c:pt>
                <c:pt idx="7242">
                  <c:v>0.58362215757369995</c:v>
                </c:pt>
                <c:pt idx="7243">
                  <c:v>0.58413529396060004</c:v>
                </c:pt>
                <c:pt idx="7244">
                  <c:v>0.58423721790310001</c:v>
                </c:pt>
                <c:pt idx="7245">
                  <c:v>0.58448100090029997</c:v>
                </c:pt>
                <c:pt idx="7246">
                  <c:v>0.58474779129029997</c:v>
                </c:pt>
                <c:pt idx="7247">
                  <c:v>0.58498299121859998</c:v>
                </c:pt>
                <c:pt idx="7248">
                  <c:v>0.5850723981857</c:v>
                </c:pt>
                <c:pt idx="7249">
                  <c:v>0.58516490459439996</c:v>
                </c:pt>
                <c:pt idx="7250">
                  <c:v>0.58537304401400003</c:v>
                </c:pt>
                <c:pt idx="7251">
                  <c:v>0.58559942245480001</c:v>
                </c:pt>
                <c:pt idx="7252">
                  <c:v>0.58580470085140002</c:v>
                </c:pt>
                <c:pt idx="7253">
                  <c:v>0.58602827787400003</c:v>
                </c:pt>
                <c:pt idx="7254">
                  <c:v>0.58618116378780005</c:v>
                </c:pt>
                <c:pt idx="7255">
                  <c:v>0.58639407157900003</c:v>
                </c:pt>
                <c:pt idx="7256">
                  <c:v>0.58649182319640003</c:v>
                </c:pt>
                <c:pt idx="7257">
                  <c:v>0.58658075332640003</c:v>
                </c:pt>
                <c:pt idx="7258">
                  <c:v>0.58671015501019996</c:v>
                </c:pt>
                <c:pt idx="7259">
                  <c:v>0.58680814504620005</c:v>
                </c:pt>
                <c:pt idx="7260">
                  <c:v>0.58702284097669999</c:v>
                </c:pt>
                <c:pt idx="7261">
                  <c:v>0.58712440729140003</c:v>
                </c:pt>
                <c:pt idx="7262">
                  <c:v>0.58719658851620005</c:v>
                </c:pt>
                <c:pt idx="7263">
                  <c:v>0.58730924129490003</c:v>
                </c:pt>
                <c:pt idx="7264">
                  <c:v>0.58746421337129995</c:v>
                </c:pt>
                <c:pt idx="7265">
                  <c:v>0.58779537677759996</c:v>
                </c:pt>
                <c:pt idx="7266">
                  <c:v>0.58828991651539997</c:v>
                </c:pt>
                <c:pt idx="7267">
                  <c:v>0.58885538578029994</c:v>
                </c:pt>
                <c:pt idx="7268">
                  <c:v>0.58906102180480002</c:v>
                </c:pt>
                <c:pt idx="7269">
                  <c:v>0.58919072151179996</c:v>
                </c:pt>
                <c:pt idx="7270">
                  <c:v>0.58935958147050005</c:v>
                </c:pt>
                <c:pt idx="7271">
                  <c:v>0.58957046270369995</c:v>
                </c:pt>
                <c:pt idx="7272">
                  <c:v>0.58966612815859998</c:v>
                </c:pt>
                <c:pt idx="7273">
                  <c:v>0.58974045515060003</c:v>
                </c:pt>
                <c:pt idx="7274">
                  <c:v>0.58984118700029997</c:v>
                </c:pt>
                <c:pt idx="7275">
                  <c:v>0.58993667364119995</c:v>
                </c:pt>
                <c:pt idx="7276">
                  <c:v>0.59006440639500002</c:v>
                </c:pt>
                <c:pt idx="7277">
                  <c:v>0.59014064073560002</c:v>
                </c:pt>
                <c:pt idx="7278">
                  <c:v>0.59022259712220004</c:v>
                </c:pt>
                <c:pt idx="7279">
                  <c:v>0.59026610851289996</c:v>
                </c:pt>
                <c:pt idx="7280">
                  <c:v>0.59033918380740003</c:v>
                </c:pt>
                <c:pt idx="7281">
                  <c:v>0.5904661417007</c:v>
                </c:pt>
                <c:pt idx="7282">
                  <c:v>0.5905923843384</c:v>
                </c:pt>
                <c:pt idx="7283">
                  <c:v>0.59069943428039995</c:v>
                </c:pt>
                <c:pt idx="7284">
                  <c:v>0.59117209911349999</c:v>
                </c:pt>
                <c:pt idx="7285">
                  <c:v>0.59179568290710005</c:v>
                </c:pt>
                <c:pt idx="7286">
                  <c:v>0.59208720922470004</c:v>
                </c:pt>
                <c:pt idx="7287">
                  <c:v>0.5922276973724</c:v>
                </c:pt>
                <c:pt idx="7288">
                  <c:v>0.59239864349369997</c:v>
                </c:pt>
                <c:pt idx="7289">
                  <c:v>0.59258037805560004</c:v>
                </c:pt>
                <c:pt idx="7290">
                  <c:v>0.5927095413208</c:v>
                </c:pt>
                <c:pt idx="7291">
                  <c:v>0.59275978803630003</c:v>
                </c:pt>
                <c:pt idx="7292">
                  <c:v>0.59283429384230002</c:v>
                </c:pt>
                <c:pt idx="7293">
                  <c:v>0.59290170669560005</c:v>
                </c:pt>
                <c:pt idx="7294">
                  <c:v>0.59297794103620005</c:v>
                </c:pt>
                <c:pt idx="7295">
                  <c:v>0.59307789802550004</c:v>
                </c:pt>
                <c:pt idx="7296">
                  <c:v>0.59320491552349996</c:v>
                </c:pt>
                <c:pt idx="7297">
                  <c:v>0.5933344364166</c:v>
                </c:pt>
                <c:pt idx="7298">
                  <c:v>0.59349548816679998</c:v>
                </c:pt>
                <c:pt idx="7299">
                  <c:v>0.59377270936969995</c:v>
                </c:pt>
                <c:pt idx="7300">
                  <c:v>0.59417587518689996</c:v>
                </c:pt>
                <c:pt idx="7301">
                  <c:v>0.59439539909359995</c:v>
                </c:pt>
                <c:pt idx="7302">
                  <c:v>0.59449410438539996</c:v>
                </c:pt>
                <c:pt idx="7303">
                  <c:v>0.59475338459009996</c:v>
                </c:pt>
                <c:pt idx="7304">
                  <c:v>0.59488689899439995</c:v>
                </c:pt>
                <c:pt idx="7305">
                  <c:v>0.59503841400150004</c:v>
                </c:pt>
                <c:pt idx="7306">
                  <c:v>0.59513318538670001</c:v>
                </c:pt>
                <c:pt idx="7307">
                  <c:v>0.59522157907490003</c:v>
                </c:pt>
                <c:pt idx="7308">
                  <c:v>0.59531038999560004</c:v>
                </c:pt>
                <c:pt idx="7309">
                  <c:v>0.59539127349849996</c:v>
                </c:pt>
                <c:pt idx="7310">
                  <c:v>0.59552007913589999</c:v>
                </c:pt>
                <c:pt idx="7311">
                  <c:v>0.59573382139209996</c:v>
                </c:pt>
                <c:pt idx="7312">
                  <c:v>0.59601050615310003</c:v>
                </c:pt>
                <c:pt idx="7313">
                  <c:v>0.59650498628619997</c:v>
                </c:pt>
                <c:pt idx="7314">
                  <c:v>0.59668999910349996</c:v>
                </c:pt>
                <c:pt idx="7315">
                  <c:v>0.59683376550669998</c:v>
                </c:pt>
                <c:pt idx="7316">
                  <c:v>0.59698694944380004</c:v>
                </c:pt>
                <c:pt idx="7317">
                  <c:v>0.597119987011</c:v>
                </c:pt>
                <c:pt idx="7318">
                  <c:v>0.59725219011310005</c:v>
                </c:pt>
                <c:pt idx="7319">
                  <c:v>0.59739321470259998</c:v>
                </c:pt>
                <c:pt idx="7320">
                  <c:v>0.59750431776049995</c:v>
                </c:pt>
                <c:pt idx="7321">
                  <c:v>0.59765046834949997</c:v>
                </c:pt>
                <c:pt idx="7322">
                  <c:v>0.59795969724660003</c:v>
                </c:pt>
                <c:pt idx="7323">
                  <c:v>0.59823572635650002</c:v>
                </c:pt>
                <c:pt idx="7324">
                  <c:v>0.59832030534739999</c:v>
                </c:pt>
                <c:pt idx="7325">
                  <c:v>0.59840315580369996</c:v>
                </c:pt>
                <c:pt idx="7326">
                  <c:v>0.59848201274870005</c:v>
                </c:pt>
                <c:pt idx="7327">
                  <c:v>0.59860032796859997</c:v>
                </c:pt>
                <c:pt idx="7328">
                  <c:v>0.59874773025509997</c:v>
                </c:pt>
                <c:pt idx="7329">
                  <c:v>0.59883999824519996</c:v>
                </c:pt>
                <c:pt idx="7330">
                  <c:v>0.59894859790800004</c:v>
                </c:pt>
                <c:pt idx="7331">
                  <c:v>0.59902906417849999</c:v>
                </c:pt>
                <c:pt idx="7332">
                  <c:v>0.59916210174560003</c:v>
                </c:pt>
                <c:pt idx="7333">
                  <c:v>0.59938573837279996</c:v>
                </c:pt>
                <c:pt idx="7334">
                  <c:v>0.59989076852800005</c:v>
                </c:pt>
                <c:pt idx="7335">
                  <c:v>0.60004925727839997</c:v>
                </c:pt>
                <c:pt idx="7336">
                  <c:v>0.60039502382279997</c:v>
                </c:pt>
                <c:pt idx="7337">
                  <c:v>0.60062938928599996</c:v>
                </c:pt>
                <c:pt idx="7338">
                  <c:v>0.60076999664310005</c:v>
                </c:pt>
                <c:pt idx="7339">
                  <c:v>0.60106790065769999</c:v>
                </c:pt>
                <c:pt idx="7340">
                  <c:v>0.60138744115830001</c:v>
                </c:pt>
                <c:pt idx="7341">
                  <c:v>0.60156589746480005</c:v>
                </c:pt>
                <c:pt idx="7342">
                  <c:v>0.60172116756439997</c:v>
                </c:pt>
                <c:pt idx="7343">
                  <c:v>0.60187917947769998</c:v>
                </c:pt>
                <c:pt idx="7344">
                  <c:v>0.60209649801249998</c:v>
                </c:pt>
                <c:pt idx="7345">
                  <c:v>0.60221260786060005</c:v>
                </c:pt>
                <c:pt idx="7346">
                  <c:v>0.60229498147960003</c:v>
                </c:pt>
                <c:pt idx="7347">
                  <c:v>0.60241323709490002</c:v>
                </c:pt>
                <c:pt idx="7348">
                  <c:v>0.60271430015560001</c:v>
                </c:pt>
                <c:pt idx="7349">
                  <c:v>0.60283499956130004</c:v>
                </c:pt>
                <c:pt idx="7350">
                  <c:v>0.60289680957790004</c:v>
                </c:pt>
                <c:pt idx="7351">
                  <c:v>0.60299074649810003</c:v>
                </c:pt>
                <c:pt idx="7352">
                  <c:v>0.60308283567429999</c:v>
                </c:pt>
                <c:pt idx="7353">
                  <c:v>0.60317140817640003</c:v>
                </c:pt>
                <c:pt idx="7354">
                  <c:v>0.60329425334929998</c:v>
                </c:pt>
                <c:pt idx="7355">
                  <c:v>0.603449344635</c:v>
                </c:pt>
                <c:pt idx="7356">
                  <c:v>0.60357660055160001</c:v>
                </c:pt>
                <c:pt idx="7357">
                  <c:v>0.60369217395779995</c:v>
                </c:pt>
                <c:pt idx="7358">
                  <c:v>0.60384809970859998</c:v>
                </c:pt>
                <c:pt idx="7359">
                  <c:v>0.60408580303189996</c:v>
                </c:pt>
                <c:pt idx="7360">
                  <c:v>0.6044180989265</c:v>
                </c:pt>
                <c:pt idx="7361">
                  <c:v>0.60475611686709996</c:v>
                </c:pt>
                <c:pt idx="7362">
                  <c:v>0.60492563247679998</c:v>
                </c:pt>
                <c:pt idx="7363">
                  <c:v>0.60509568452840001</c:v>
                </c:pt>
                <c:pt idx="7364">
                  <c:v>0.60537034273150003</c:v>
                </c:pt>
                <c:pt idx="7365">
                  <c:v>0.60593938827509997</c:v>
                </c:pt>
                <c:pt idx="7366">
                  <c:v>0.60614073276519997</c:v>
                </c:pt>
                <c:pt idx="7367">
                  <c:v>0.60624569654460003</c:v>
                </c:pt>
                <c:pt idx="7368">
                  <c:v>0.60635882616040004</c:v>
                </c:pt>
                <c:pt idx="7369">
                  <c:v>0.60651898384089997</c:v>
                </c:pt>
                <c:pt idx="7370">
                  <c:v>0.60666054487230003</c:v>
                </c:pt>
                <c:pt idx="7371">
                  <c:v>0.60682338476179998</c:v>
                </c:pt>
                <c:pt idx="7372">
                  <c:v>0.60690248012540005</c:v>
                </c:pt>
                <c:pt idx="7373">
                  <c:v>0.60700017213820001</c:v>
                </c:pt>
                <c:pt idx="7374">
                  <c:v>0.60710346698759998</c:v>
                </c:pt>
                <c:pt idx="7375">
                  <c:v>0.60721498727800005</c:v>
                </c:pt>
                <c:pt idx="7376">
                  <c:v>0.60729944705960004</c:v>
                </c:pt>
                <c:pt idx="7377">
                  <c:v>0.60748642683029996</c:v>
                </c:pt>
                <c:pt idx="7378">
                  <c:v>0.60778284072879996</c:v>
                </c:pt>
                <c:pt idx="7379">
                  <c:v>0.60790395736689995</c:v>
                </c:pt>
                <c:pt idx="7380">
                  <c:v>0.60825240612029996</c:v>
                </c:pt>
                <c:pt idx="7381">
                  <c:v>0.60864144563669997</c:v>
                </c:pt>
                <c:pt idx="7382">
                  <c:v>0.60888904333110005</c:v>
                </c:pt>
                <c:pt idx="7383">
                  <c:v>0.60912495851519999</c:v>
                </c:pt>
                <c:pt idx="7384">
                  <c:v>0.60928219556810004</c:v>
                </c:pt>
                <c:pt idx="7385">
                  <c:v>0.60951501131060004</c:v>
                </c:pt>
                <c:pt idx="7386">
                  <c:v>0.60969913005830001</c:v>
                </c:pt>
                <c:pt idx="7387">
                  <c:v>0.60986697673800006</c:v>
                </c:pt>
                <c:pt idx="7388">
                  <c:v>0.60998594760890001</c:v>
                </c:pt>
                <c:pt idx="7389">
                  <c:v>0.61013507843019998</c:v>
                </c:pt>
                <c:pt idx="7390">
                  <c:v>0.61036670207980004</c:v>
                </c:pt>
                <c:pt idx="7391">
                  <c:v>0.61047798395160002</c:v>
                </c:pt>
                <c:pt idx="7392">
                  <c:v>0.61055225133900004</c:v>
                </c:pt>
                <c:pt idx="7393">
                  <c:v>0.6108419299126</c:v>
                </c:pt>
                <c:pt idx="7394">
                  <c:v>0.61122137308119995</c:v>
                </c:pt>
                <c:pt idx="7395">
                  <c:v>0.61140453815460005</c:v>
                </c:pt>
                <c:pt idx="7396">
                  <c:v>0.61161547899250002</c:v>
                </c:pt>
                <c:pt idx="7397">
                  <c:v>0.61185568571089999</c:v>
                </c:pt>
                <c:pt idx="7398">
                  <c:v>0.61210155487060003</c:v>
                </c:pt>
                <c:pt idx="7399">
                  <c:v>0.61223173141480003</c:v>
                </c:pt>
                <c:pt idx="7400">
                  <c:v>0.61245697736740001</c:v>
                </c:pt>
                <c:pt idx="7401">
                  <c:v>0.61254841089250001</c:v>
                </c:pt>
                <c:pt idx="7402">
                  <c:v>0.61271911859509998</c:v>
                </c:pt>
                <c:pt idx="7403">
                  <c:v>0.61284786462780005</c:v>
                </c:pt>
                <c:pt idx="7404">
                  <c:v>0.61291939020160002</c:v>
                </c:pt>
                <c:pt idx="7405">
                  <c:v>0.61303555965419998</c:v>
                </c:pt>
                <c:pt idx="7406">
                  <c:v>0.61322736740109995</c:v>
                </c:pt>
                <c:pt idx="7407">
                  <c:v>0.61333793401720005</c:v>
                </c:pt>
                <c:pt idx="7408">
                  <c:v>0.6135342121124</c:v>
                </c:pt>
                <c:pt idx="7409">
                  <c:v>0.61372357606890005</c:v>
                </c:pt>
                <c:pt idx="7410">
                  <c:v>0.61399573087689996</c:v>
                </c:pt>
                <c:pt idx="7411">
                  <c:v>0.61447924375530005</c:v>
                </c:pt>
                <c:pt idx="7412">
                  <c:v>0.6149786114693</c:v>
                </c:pt>
                <c:pt idx="7413">
                  <c:v>0.61530935764310002</c:v>
                </c:pt>
                <c:pt idx="7414">
                  <c:v>0.61548656225200005</c:v>
                </c:pt>
                <c:pt idx="7415">
                  <c:v>0.61559551954269998</c:v>
                </c:pt>
                <c:pt idx="7416">
                  <c:v>0.61569350957869995</c:v>
                </c:pt>
                <c:pt idx="7417">
                  <c:v>0.61573976278310005</c:v>
                </c:pt>
                <c:pt idx="7418">
                  <c:v>0.61583966016769998</c:v>
                </c:pt>
                <c:pt idx="7419">
                  <c:v>0.61608546972269995</c:v>
                </c:pt>
                <c:pt idx="7420">
                  <c:v>0.61618316173550003</c:v>
                </c:pt>
                <c:pt idx="7421">
                  <c:v>0.61628413200379994</c:v>
                </c:pt>
                <c:pt idx="7422">
                  <c:v>0.61652958393099999</c:v>
                </c:pt>
                <c:pt idx="7423">
                  <c:v>0.61666345596310002</c:v>
                </c:pt>
                <c:pt idx="7424">
                  <c:v>0.61673378944400004</c:v>
                </c:pt>
                <c:pt idx="7425">
                  <c:v>0.61684012413019995</c:v>
                </c:pt>
                <c:pt idx="7426">
                  <c:v>0.61696034669879996</c:v>
                </c:pt>
                <c:pt idx="7427">
                  <c:v>0.61748278141019997</c:v>
                </c:pt>
                <c:pt idx="7428">
                  <c:v>0.61805951595310005</c:v>
                </c:pt>
                <c:pt idx="7429">
                  <c:v>0.61838412284849997</c:v>
                </c:pt>
                <c:pt idx="7430">
                  <c:v>0.61868327856060001</c:v>
                </c:pt>
                <c:pt idx="7431">
                  <c:v>0.61882585287089997</c:v>
                </c:pt>
                <c:pt idx="7432">
                  <c:v>0.61893409490590001</c:v>
                </c:pt>
                <c:pt idx="7433">
                  <c:v>0.61907076835630004</c:v>
                </c:pt>
                <c:pt idx="7434">
                  <c:v>0.61917924880980002</c:v>
                </c:pt>
                <c:pt idx="7435">
                  <c:v>0.61940234899519997</c:v>
                </c:pt>
                <c:pt idx="7436">
                  <c:v>0.61951094865800005</c:v>
                </c:pt>
                <c:pt idx="7437">
                  <c:v>0.6196233034134</c:v>
                </c:pt>
                <c:pt idx="7438">
                  <c:v>0.61973446607589999</c:v>
                </c:pt>
                <c:pt idx="7439">
                  <c:v>0.61984813213349998</c:v>
                </c:pt>
                <c:pt idx="7440">
                  <c:v>0.62008500099179997</c:v>
                </c:pt>
                <c:pt idx="7441">
                  <c:v>0.62019813060759998</c:v>
                </c:pt>
                <c:pt idx="7442">
                  <c:v>0.62051683664320001</c:v>
                </c:pt>
                <c:pt idx="7443">
                  <c:v>0.62065690755839997</c:v>
                </c:pt>
                <c:pt idx="7444">
                  <c:v>0.62097954750060003</c:v>
                </c:pt>
                <c:pt idx="7445">
                  <c:v>0.6211604475975</c:v>
                </c:pt>
                <c:pt idx="7446">
                  <c:v>0.62125277519230004</c:v>
                </c:pt>
                <c:pt idx="7447">
                  <c:v>0.62153410911560003</c:v>
                </c:pt>
                <c:pt idx="7448">
                  <c:v>0.62168192863460003</c:v>
                </c:pt>
                <c:pt idx="7449">
                  <c:v>0.62183523178099998</c:v>
                </c:pt>
                <c:pt idx="7450">
                  <c:v>0.62199944257740003</c:v>
                </c:pt>
                <c:pt idx="7451">
                  <c:v>0.62216532230379995</c:v>
                </c:pt>
                <c:pt idx="7452">
                  <c:v>0.62249809503560005</c:v>
                </c:pt>
                <c:pt idx="7453">
                  <c:v>0.62273162603379995</c:v>
                </c:pt>
                <c:pt idx="7454">
                  <c:v>0.62292611598970005</c:v>
                </c:pt>
                <c:pt idx="7455">
                  <c:v>0.62310487031939998</c:v>
                </c:pt>
                <c:pt idx="7456">
                  <c:v>0.62330770492550003</c:v>
                </c:pt>
                <c:pt idx="7457">
                  <c:v>0.62359511852259997</c:v>
                </c:pt>
                <c:pt idx="7458">
                  <c:v>0.62372159957890005</c:v>
                </c:pt>
                <c:pt idx="7459">
                  <c:v>0.62381118536000002</c:v>
                </c:pt>
                <c:pt idx="7460">
                  <c:v>0.62411671876910002</c:v>
                </c:pt>
                <c:pt idx="7461">
                  <c:v>0.62432003021240001</c:v>
                </c:pt>
                <c:pt idx="7462">
                  <c:v>0.62465441226959995</c:v>
                </c:pt>
                <c:pt idx="7463">
                  <c:v>0.62499052286150003</c:v>
                </c:pt>
                <c:pt idx="7464">
                  <c:v>0.62530493736269999</c:v>
                </c:pt>
                <c:pt idx="7465">
                  <c:v>0.62559747695919998</c:v>
                </c:pt>
                <c:pt idx="7466">
                  <c:v>0.62577068805689995</c:v>
                </c:pt>
                <c:pt idx="7467">
                  <c:v>0.62591576576230001</c:v>
                </c:pt>
                <c:pt idx="7468">
                  <c:v>0.62619096040730005</c:v>
                </c:pt>
                <c:pt idx="7469">
                  <c:v>0.62640935182570001</c:v>
                </c:pt>
                <c:pt idx="7470">
                  <c:v>0.62648695707320001</c:v>
                </c:pt>
                <c:pt idx="7471">
                  <c:v>0.62661182880400002</c:v>
                </c:pt>
                <c:pt idx="7472">
                  <c:v>0.62692093849179997</c:v>
                </c:pt>
                <c:pt idx="7473">
                  <c:v>0.62752372026439995</c:v>
                </c:pt>
                <c:pt idx="7474">
                  <c:v>0.62795704603199998</c:v>
                </c:pt>
                <c:pt idx="7475">
                  <c:v>0.62812948226929999</c:v>
                </c:pt>
                <c:pt idx="7476">
                  <c:v>0.62833368778230003</c:v>
                </c:pt>
                <c:pt idx="7477">
                  <c:v>0.62851375341420002</c:v>
                </c:pt>
                <c:pt idx="7478">
                  <c:v>0.62861621379849997</c:v>
                </c:pt>
                <c:pt idx="7479">
                  <c:v>0.6287517547607</c:v>
                </c:pt>
                <c:pt idx="7480">
                  <c:v>0.62893682718279997</c:v>
                </c:pt>
                <c:pt idx="7481">
                  <c:v>0.62906253337859996</c:v>
                </c:pt>
                <c:pt idx="7482">
                  <c:v>0.62934905290599996</c:v>
                </c:pt>
                <c:pt idx="7483">
                  <c:v>0.62955141067499998</c:v>
                </c:pt>
                <c:pt idx="7484">
                  <c:v>0.62986671924589999</c:v>
                </c:pt>
                <c:pt idx="7485">
                  <c:v>0.6303989291191</c:v>
                </c:pt>
                <c:pt idx="7486">
                  <c:v>0.63077020645140003</c:v>
                </c:pt>
                <c:pt idx="7487">
                  <c:v>0.63109272718429998</c:v>
                </c:pt>
                <c:pt idx="7488">
                  <c:v>0.63123083114620004</c:v>
                </c:pt>
                <c:pt idx="7489">
                  <c:v>0.63135480880740003</c:v>
                </c:pt>
                <c:pt idx="7490">
                  <c:v>0.63154059648509997</c:v>
                </c:pt>
                <c:pt idx="7491">
                  <c:v>0.63175100088119995</c:v>
                </c:pt>
                <c:pt idx="7492">
                  <c:v>0.63188153505330003</c:v>
                </c:pt>
                <c:pt idx="7493">
                  <c:v>0.63200992345810003</c:v>
                </c:pt>
                <c:pt idx="7494">
                  <c:v>0.63232207298279997</c:v>
                </c:pt>
                <c:pt idx="7495">
                  <c:v>0.63262635469439998</c:v>
                </c:pt>
                <c:pt idx="7496">
                  <c:v>0.6329264640808</c:v>
                </c:pt>
                <c:pt idx="7497">
                  <c:v>0.63311171531679999</c:v>
                </c:pt>
                <c:pt idx="7498">
                  <c:v>0.6332648396492</c:v>
                </c:pt>
                <c:pt idx="7499">
                  <c:v>0.63348358869550003</c:v>
                </c:pt>
                <c:pt idx="7500">
                  <c:v>0.63379341363910002</c:v>
                </c:pt>
                <c:pt idx="7501">
                  <c:v>0.63409429788589999</c:v>
                </c:pt>
                <c:pt idx="7502">
                  <c:v>0.63438808918</c:v>
                </c:pt>
                <c:pt idx="7503">
                  <c:v>0.63469463586810004</c:v>
                </c:pt>
                <c:pt idx="7504">
                  <c:v>0.63491684198380005</c:v>
                </c:pt>
                <c:pt idx="7505">
                  <c:v>0.63507246971130005</c:v>
                </c:pt>
                <c:pt idx="7506">
                  <c:v>0.63536286354060001</c:v>
                </c:pt>
                <c:pt idx="7507">
                  <c:v>0.63550454378129995</c:v>
                </c:pt>
                <c:pt idx="7508">
                  <c:v>0.6355848908424</c:v>
                </c:pt>
                <c:pt idx="7509">
                  <c:v>0.63566696643830001</c:v>
                </c:pt>
                <c:pt idx="7510">
                  <c:v>0.6357542276382</c:v>
                </c:pt>
                <c:pt idx="7511">
                  <c:v>0.63590627908709996</c:v>
                </c:pt>
                <c:pt idx="7512">
                  <c:v>0.6360194683075</c:v>
                </c:pt>
                <c:pt idx="7513">
                  <c:v>0.63610440492630005</c:v>
                </c:pt>
                <c:pt idx="7514">
                  <c:v>0.63641178607939997</c:v>
                </c:pt>
                <c:pt idx="7515">
                  <c:v>0.63673436641689996</c:v>
                </c:pt>
                <c:pt idx="7516">
                  <c:v>0.63705509901049995</c:v>
                </c:pt>
                <c:pt idx="7517">
                  <c:v>0.63716983795170001</c:v>
                </c:pt>
                <c:pt idx="7518">
                  <c:v>0.63729268312450005</c:v>
                </c:pt>
                <c:pt idx="7519">
                  <c:v>0.63743388652800004</c:v>
                </c:pt>
                <c:pt idx="7520">
                  <c:v>0.63773643970490002</c:v>
                </c:pt>
                <c:pt idx="7521">
                  <c:v>0.63803404569629996</c:v>
                </c:pt>
                <c:pt idx="7522">
                  <c:v>0.63829386234279994</c:v>
                </c:pt>
                <c:pt idx="7523">
                  <c:v>0.63849639892580001</c:v>
                </c:pt>
                <c:pt idx="7524">
                  <c:v>0.63862347602839997</c:v>
                </c:pt>
                <c:pt idx="7525">
                  <c:v>0.6387809514999</c:v>
                </c:pt>
                <c:pt idx="7526">
                  <c:v>0.63893443346019996</c:v>
                </c:pt>
                <c:pt idx="7527">
                  <c:v>0.63914662599560002</c:v>
                </c:pt>
                <c:pt idx="7528">
                  <c:v>0.63938051462169998</c:v>
                </c:pt>
                <c:pt idx="7529">
                  <c:v>0.63950437307359997</c:v>
                </c:pt>
                <c:pt idx="7530">
                  <c:v>0.63966447114939995</c:v>
                </c:pt>
                <c:pt idx="7531">
                  <c:v>0.63993847370150003</c:v>
                </c:pt>
                <c:pt idx="7532">
                  <c:v>0.64023357629779998</c:v>
                </c:pt>
                <c:pt idx="7533">
                  <c:v>0.64058297872540004</c:v>
                </c:pt>
                <c:pt idx="7534">
                  <c:v>0.64076918363570001</c:v>
                </c:pt>
                <c:pt idx="7535">
                  <c:v>0.6409446597099</c:v>
                </c:pt>
                <c:pt idx="7536">
                  <c:v>0.64106041193009999</c:v>
                </c:pt>
                <c:pt idx="7537">
                  <c:v>0.64120417833330001</c:v>
                </c:pt>
                <c:pt idx="7538">
                  <c:v>0.64144080877300003</c:v>
                </c:pt>
                <c:pt idx="7539">
                  <c:v>0.64153110980990002</c:v>
                </c:pt>
                <c:pt idx="7540">
                  <c:v>0.64164429903029996</c:v>
                </c:pt>
                <c:pt idx="7541">
                  <c:v>0.6417762041092</c:v>
                </c:pt>
                <c:pt idx="7542">
                  <c:v>0.64186418056490002</c:v>
                </c:pt>
                <c:pt idx="7543">
                  <c:v>0.64197635650630003</c:v>
                </c:pt>
                <c:pt idx="7544">
                  <c:v>0.64227938652039995</c:v>
                </c:pt>
                <c:pt idx="7545">
                  <c:v>0.64240479469300005</c:v>
                </c:pt>
                <c:pt idx="7546">
                  <c:v>0.64249116182330002</c:v>
                </c:pt>
                <c:pt idx="7547">
                  <c:v>0.6425802111626</c:v>
                </c:pt>
                <c:pt idx="7548">
                  <c:v>0.64269572496409999</c:v>
                </c:pt>
                <c:pt idx="7549">
                  <c:v>0.64297503232959996</c:v>
                </c:pt>
                <c:pt idx="7550">
                  <c:v>0.64330476522449997</c:v>
                </c:pt>
                <c:pt idx="7551">
                  <c:v>0.64363491535189998</c:v>
                </c:pt>
                <c:pt idx="7552">
                  <c:v>0.64386457204820002</c:v>
                </c:pt>
                <c:pt idx="7553">
                  <c:v>0.64420795440669998</c:v>
                </c:pt>
                <c:pt idx="7554">
                  <c:v>0.64453154802320001</c:v>
                </c:pt>
                <c:pt idx="7555">
                  <c:v>0.64469158649439995</c:v>
                </c:pt>
                <c:pt idx="7556">
                  <c:v>0.64482390880579998</c:v>
                </c:pt>
                <c:pt idx="7557">
                  <c:v>0.64496940374370004</c:v>
                </c:pt>
                <c:pt idx="7558">
                  <c:v>0.64512360095980004</c:v>
                </c:pt>
                <c:pt idx="7559">
                  <c:v>0.64529126882550003</c:v>
                </c:pt>
                <c:pt idx="7560">
                  <c:v>0.64546805620189995</c:v>
                </c:pt>
                <c:pt idx="7561">
                  <c:v>0.64561623334880003</c:v>
                </c:pt>
                <c:pt idx="7562">
                  <c:v>0.64589005708689995</c:v>
                </c:pt>
                <c:pt idx="7563">
                  <c:v>0.64611488580700005</c:v>
                </c:pt>
                <c:pt idx="7564">
                  <c:v>0.64632761478419998</c:v>
                </c:pt>
                <c:pt idx="7565">
                  <c:v>0.64660280942920001</c:v>
                </c:pt>
                <c:pt idx="7566">
                  <c:v>0.64687532186509999</c:v>
                </c:pt>
                <c:pt idx="7567">
                  <c:v>0.64718556404109995</c:v>
                </c:pt>
                <c:pt idx="7568">
                  <c:v>0.64736998081209995</c:v>
                </c:pt>
                <c:pt idx="7569">
                  <c:v>0.64758449792859996</c:v>
                </c:pt>
                <c:pt idx="7570">
                  <c:v>0.64776593446730002</c:v>
                </c:pt>
                <c:pt idx="7571">
                  <c:v>0.64788562059400001</c:v>
                </c:pt>
                <c:pt idx="7572">
                  <c:v>0.64820557832720005</c:v>
                </c:pt>
                <c:pt idx="7573">
                  <c:v>0.6485049128532</c:v>
                </c:pt>
                <c:pt idx="7574">
                  <c:v>0.64861673116679996</c:v>
                </c:pt>
                <c:pt idx="7575">
                  <c:v>0.64878553152079999</c:v>
                </c:pt>
                <c:pt idx="7576">
                  <c:v>0.64892202615740002</c:v>
                </c:pt>
                <c:pt idx="7577">
                  <c:v>0.64903926849369997</c:v>
                </c:pt>
                <c:pt idx="7578">
                  <c:v>0.64933508634570003</c:v>
                </c:pt>
                <c:pt idx="7579">
                  <c:v>0.64966720342640005</c:v>
                </c:pt>
                <c:pt idx="7580">
                  <c:v>0.64996129274369996</c:v>
                </c:pt>
                <c:pt idx="7581">
                  <c:v>0.65006721019739999</c:v>
                </c:pt>
                <c:pt idx="7582">
                  <c:v>0.65017443895339999</c:v>
                </c:pt>
                <c:pt idx="7583">
                  <c:v>0.65025848150249999</c:v>
                </c:pt>
                <c:pt idx="7584">
                  <c:v>0.65041100978849997</c:v>
                </c:pt>
                <c:pt idx="7585">
                  <c:v>0.650638282299</c:v>
                </c:pt>
                <c:pt idx="7586">
                  <c:v>0.65077137947079999</c:v>
                </c:pt>
                <c:pt idx="7587">
                  <c:v>0.65112334489820001</c:v>
                </c:pt>
                <c:pt idx="7588">
                  <c:v>0.65148019790650002</c:v>
                </c:pt>
                <c:pt idx="7589">
                  <c:v>0.65173810720439995</c:v>
                </c:pt>
                <c:pt idx="7590">
                  <c:v>0.65188413858409999</c:v>
                </c:pt>
                <c:pt idx="7591">
                  <c:v>0.65220719575880004</c:v>
                </c:pt>
                <c:pt idx="7592">
                  <c:v>0.65250396728519999</c:v>
                </c:pt>
                <c:pt idx="7593">
                  <c:v>0.65280586481089997</c:v>
                </c:pt>
                <c:pt idx="7594">
                  <c:v>0.65308058261869995</c:v>
                </c:pt>
                <c:pt idx="7595">
                  <c:v>0.65315872430800004</c:v>
                </c:pt>
                <c:pt idx="7596">
                  <c:v>0.65334516763689998</c:v>
                </c:pt>
                <c:pt idx="7597">
                  <c:v>0.65344762802120004</c:v>
                </c:pt>
                <c:pt idx="7598">
                  <c:v>0.65352272987369997</c:v>
                </c:pt>
                <c:pt idx="7599">
                  <c:v>0.65359878540039995</c:v>
                </c:pt>
                <c:pt idx="7600">
                  <c:v>0.65373092889789997</c:v>
                </c:pt>
                <c:pt idx="7601">
                  <c:v>0.65386271476750002</c:v>
                </c:pt>
                <c:pt idx="7602">
                  <c:v>0.65394210815429998</c:v>
                </c:pt>
                <c:pt idx="7603">
                  <c:v>0.65405809879300003</c:v>
                </c:pt>
                <c:pt idx="7604">
                  <c:v>0.65422093868260001</c:v>
                </c:pt>
                <c:pt idx="7605">
                  <c:v>0.65448611974719995</c:v>
                </c:pt>
                <c:pt idx="7606">
                  <c:v>0.65462017059330002</c:v>
                </c:pt>
                <c:pt idx="7607">
                  <c:v>0.65475326776499998</c:v>
                </c:pt>
                <c:pt idx="7608">
                  <c:v>0.65489119291310005</c:v>
                </c:pt>
                <c:pt idx="7609">
                  <c:v>0.65519189834589997</c:v>
                </c:pt>
                <c:pt idx="7610">
                  <c:v>0.65542542934420001</c:v>
                </c:pt>
                <c:pt idx="7611">
                  <c:v>0.65570807456970004</c:v>
                </c:pt>
                <c:pt idx="7612">
                  <c:v>0.65609955787660001</c:v>
                </c:pt>
                <c:pt idx="7613">
                  <c:v>0.65640765428540004</c:v>
                </c:pt>
                <c:pt idx="7614">
                  <c:v>0.65661281347269995</c:v>
                </c:pt>
                <c:pt idx="7615">
                  <c:v>0.65683257579800003</c:v>
                </c:pt>
                <c:pt idx="7616">
                  <c:v>0.65709704160689997</c:v>
                </c:pt>
                <c:pt idx="7617">
                  <c:v>0.65732485055919998</c:v>
                </c:pt>
                <c:pt idx="7618">
                  <c:v>0.65754169225689996</c:v>
                </c:pt>
                <c:pt idx="7619">
                  <c:v>0.65781784057619996</c:v>
                </c:pt>
                <c:pt idx="7620">
                  <c:v>0.65799504518509999</c:v>
                </c:pt>
                <c:pt idx="7621">
                  <c:v>0.65811598300929997</c:v>
                </c:pt>
                <c:pt idx="7622">
                  <c:v>0.65820974111560004</c:v>
                </c:pt>
                <c:pt idx="7623">
                  <c:v>0.65842074155810004</c:v>
                </c:pt>
                <c:pt idx="7624">
                  <c:v>0.65860354900359996</c:v>
                </c:pt>
                <c:pt idx="7625">
                  <c:v>0.65889167785640002</c:v>
                </c:pt>
                <c:pt idx="7626">
                  <c:v>0.65917843580250002</c:v>
                </c:pt>
                <c:pt idx="7627">
                  <c:v>0.65948826074599998</c:v>
                </c:pt>
                <c:pt idx="7628">
                  <c:v>0.65980368852619997</c:v>
                </c:pt>
                <c:pt idx="7629">
                  <c:v>0.66005271673200006</c:v>
                </c:pt>
                <c:pt idx="7630">
                  <c:v>0.6603675484657</c:v>
                </c:pt>
                <c:pt idx="7631">
                  <c:v>0.66074657440189999</c:v>
                </c:pt>
                <c:pt idx="7632">
                  <c:v>0.66095960140230003</c:v>
                </c:pt>
                <c:pt idx="7633">
                  <c:v>0.66107314825060004</c:v>
                </c:pt>
                <c:pt idx="7634">
                  <c:v>0.66118317842480001</c:v>
                </c:pt>
                <c:pt idx="7635">
                  <c:v>0.6612933278084</c:v>
                </c:pt>
                <c:pt idx="7636">
                  <c:v>0.66137915849689999</c:v>
                </c:pt>
                <c:pt idx="7637">
                  <c:v>0.66146719455720004</c:v>
                </c:pt>
                <c:pt idx="7638">
                  <c:v>0.66165608167650003</c:v>
                </c:pt>
                <c:pt idx="7639">
                  <c:v>0.66183114051820002</c:v>
                </c:pt>
                <c:pt idx="7640">
                  <c:v>0.66208899021150003</c:v>
                </c:pt>
                <c:pt idx="7641">
                  <c:v>0.66232258081439999</c:v>
                </c:pt>
                <c:pt idx="7642">
                  <c:v>0.66255152225489999</c:v>
                </c:pt>
                <c:pt idx="7643">
                  <c:v>0.66290545463560002</c:v>
                </c:pt>
                <c:pt idx="7644">
                  <c:v>0.66327071189880005</c:v>
                </c:pt>
                <c:pt idx="7645">
                  <c:v>0.66363596916199996</c:v>
                </c:pt>
                <c:pt idx="7646">
                  <c:v>0.66398972272870005</c:v>
                </c:pt>
                <c:pt idx="7647">
                  <c:v>0.66432255506519999</c:v>
                </c:pt>
                <c:pt idx="7648">
                  <c:v>0.66457128524779996</c:v>
                </c:pt>
                <c:pt idx="7649">
                  <c:v>0.66472625732419999</c:v>
                </c:pt>
                <c:pt idx="7650">
                  <c:v>0.66491025686259997</c:v>
                </c:pt>
                <c:pt idx="7651">
                  <c:v>0.66523659229279997</c:v>
                </c:pt>
                <c:pt idx="7652">
                  <c:v>0.66557294130330003</c:v>
                </c:pt>
                <c:pt idx="7653">
                  <c:v>0.66586500406269999</c:v>
                </c:pt>
                <c:pt idx="7654">
                  <c:v>0.66610121726990001</c:v>
                </c:pt>
                <c:pt idx="7655">
                  <c:v>0.6662456393242</c:v>
                </c:pt>
                <c:pt idx="7656">
                  <c:v>0.66631984710689995</c:v>
                </c:pt>
                <c:pt idx="7657">
                  <c:v>0.66638118028640003</c:v>
                </c:pt>
                <c:pt idx="7658">
                  <c:v>0.66648739576339999</c:v>
                </c:pt>
                <c:pt idx="7659">
                  <c:v>0.66670972108839999</c:v>
                </c:pt>
                <c:pt idx="7660">
                  <c:v>0.66705369949339999</c:v>
                </c:pt>
                <c:pt idx="7661">
                  <c:v>0.66746890544890003</c:v>
                </c:pt>
                <c:pt idx="7662">
                  <c:v>0.6678967475891</c:v>
                </c:pt>
                <c:pt idx="7663">
                  <c:v>0.66840428113939998</c:v>
                </c:pt>
                <c:pt idx="7664">
                  <c:v>0.66877907514570001</c:v>
                </c:pt>
                <c:pt idx="7665">
                  <c:v>0.66900813579560003</c:v>
                </c:pt>
                <c:pt idx="7666">
                  <c:v>0.66915202140810004</c:v>
                </c:pt>
                <c:pt idx="7667">
                  <c:v>0.66920906305310002</c:v>
                </c:pt>
                <c:pt idx="7668">
                  <c:v>0.66929489374160001</c:v>
                </c:pt>
                <c:pt idx="7669">
                  <c:v>0.66940474510189996</c:v>
                </c:pt>
                <c:pt idx="7670">
                  <c:v>0.66959553956990003</c:v>
                </c:pt>
                <c:pt idx="7671">
                  <c:v>0.66969764232640006</c:v>
                </c:pt>
                <c:pt idx="7672">
                  <c:v>0.66981226205830002</c:v>
                </c:pt>
                <c:pt idx="7673">
                  <c:v>0.67005544900890002</c:v>
                </c:pt>
                <c:pt idx="7674">
                  <c:v>0.67017000913619995</c:v>
                </c:pt>
                <c:pt idx="7675">
                  <c:v>0.67025262117390005</c:v>
                </c:pt>
                <c:pt idx="7676">
                  <c:v>0.67049366235730001</c:v>
                </c:pt>
                <c:pt idx="7677">
                  <c:v>0.67081791162490001</c:v>
                </c:pt>
                <c:pt idx="7678">
                  <c:v>0.67099028825759999</c:v>
                </c:pt>
                <c:pt idx="7679">
                  <c:v>0.67109560966490001</c:v>
                </c:pt>
                <c:pt idx="7680">
                  <c:v>0.67123776674269997</c:v>
                </c:pt>
                <c:pt idx="7681">
                  <c:v>0.67153882980349999</c:v>
                </c:pt>
                <c:pt idx="7682">
                  <c:v>0.6719028353691</c:v>
                </c:pt>
                <c:pt idx="7683">
                  <c:v>0.67202651500699995</c:v>
                </c:pt>
                <c:pt idx="7684">
                  <c:v>0.67212158441540004</c:v>
                </c:pt>
                <c:pt idx="7685">
                  <c:v>0.67217141389849999</c:v>
                </c:pt>
                <c:pt idx="7686">
                  <c:v>0.67222183942790004</c:v>
                </c:pt>
                <c:pt idx="7687">
                  <c:v>0.67227309942250002</c:v>
                </c:pt>
                <c:pt idx="7688">
                  <c:v>0.67232525348659999</c:v>
                </c:pt>
                <c:pt idx="7689">
                  <c:v>0.67237657308580001</c:v>
                </c:pt>
                <c:pt idx="7690">
                  <c:v>0.6724320650101</c:v>
                </c:pt>
                <c:pt idx="7691">
                  <c:v>0.67248296737669999</c:v>
                </c:pt>
                <c:pt idx="7692">
                  <c:v>0.67257469892499999</c:v>
                </c:pt>
                <c:pt idx="7693">
                  <c:v>0.67296314239499999</c:v>
                </c:pt>
                <c:pt idx="7694">
                  <c:v>0.67333877086640004</c:v>
                </c:pt>
                <c:pt idx="7695">
                  <c:v>0.67361897230150003</c:v>
                </c:pt>
                <c:pt idx="7696">
                  <c:v>0.67395609617230001</c:v>
                </c:pt>
                <c:pt idx="7697">
                  <c:v>0.67428040504459996</c:v>
                </c:pt>
                <c:pt idx="7698">
                  <c:v>0.67460119724269996</c:v>
                </c:pt>
                <c:pt idx="7699">
                  <c:v>0.67489117383959996</c:v>
                </c:pt>
                <c:pt idx="7700">
                  <c:v>0.67512404918669999</c:v>
                </c:pt>
                <c:pt idx="7701">
                  <c:v>0.67525142431259999</c:v>
                </c:pt>
                <c:pt idx="7702">
                  <c:v>0.67547178268429997</c:v>
                </c:pt>
                <c:pt idx="7703">
                  <c:v>0.67580062150959996</c:v>
                </c:pt>
                <c:pt idx="7704">
                  <c:v>0.67595487833019996</c:v>
                </c:pt>
                <c:pt idx="7705">
                  <c:v>0.67606902122500001</c:v>
                </c:pt>
                <c:pt idx="7706">
                  <c:v>0.67618989944459995</c:v>
                </c:pt>
                <c:pt idx="7707">
                  <c:v>0.67643296718599999</c:v>
                </c:pt>
                <c:pt idx="7708">
                  <c:v>0.67674124240879996</c:v>
                </c:pt>
                <c:pt idx="7709">
                  <c:v>0.67688834667209996</c:v>
                </c:pt>
                <c:pt idx="7710">
                  <c:v>0.67711079120640005</c:v>
                </c:pt>
                <c:pt idx="7711">
                  <c:v>0.67729562520980002</c:v>
                </c:pt>
                <c:pt idx="7712">
                  <c:v>0.67747092247009999</c:v>
                </c:pt>
                <c:pt idx="7713">
                  <c:v>0.67764490842820002</c:v>
                </c:pt>
                <c:pt idx="7714">
                  <c:v>0.67781972885130004</c:v>
                </c:pt>
                <c:pt idx="7715">
                  <c:v>0.67794293165209996</c:v>
                </c:pt>
                <c:pt idx="7716">
                  <c:v>0.67827183008189995</c:v>
                </c:pt>
                <c:pt idx="7717">
                  <c:v>0.67858690023419999</c:v>
                </c:pt>
                <c:pt idx="7718">
                  <c:v>0.67880141735080002</c:v>
                </c:pt>
                <c:pt idx="7719">
                  <c:v>0.67896944284439997</c:v>
                </c:pt>
                <c:pt idx="7720">
                  <c:v>0.67906129360199996</c:v>
                </c:pt>
                <c:pt idx="7721">
                  <c:v>0.67916035652160001</c:v>
                </c:pt>
                <c:pt idx="7722">
                  <c:v>0.67921662330629995</c:v>
                </c:pt>
                <c:pt idx="7723">
                  <c:v>0.67927771806720005</c:v>
                </c:pt>
                <c:pt idx="7724">
                  <c:v>0.67933654785160003</c:v>
                </c:pt>
                <c:pt idx="7725">
                  <c:v>0.67939573526380004</c:v>
                </c:pt>
                <c:pt idx="7726">
                  <c:v>0.67945104837420001</c:v>
                </c:pt>
                <c:pt idx="7727">
                  <c:v>0.6795089244843</c:v>
                </c:pt>
                <c:pt idx="7728">
                  <c:v>0.67956662178039995</c:v>
                </c:pt>
                <c:pt idx="7729">
                  <c:v>0.67962217330929997</c:v>
                </c:pt>
                <c:pt idx="7730">
                  <c:v>0.6796818971634</c:v>
                </c:pt>
                <c:pt idx="7731">
                  <c:v>0.67973673343660002</c:v>
                </c:pt>
                <c:pt idx="7732">
                  <c:v>0.67978882789609996</c:v>
                </c:pt>
                <c:pt idx="7733">
                  <c:v>0.6798931956291</c:v>
                </c:pt>
                <c:pt idx="7734">
                  <c:v>0.68000000715260001</c:v>
                </c:pt>
                <c:pt idx="7735">
                  <c:v>0.68009972572330002</c:v>
                </c:pt>
                <c:pt idx="7736">
                  <c:v>0.68019980192179996</c:v>
                </c:pt>
                <c:pt idx="7737">
                  <c:v>0.68032789230349999</c:v>
                </c:pt>
                <c:pt idx="7738">
                  <c:v>0.68048447370529996</c:v>
                </c:pt>
                <c:pt idx="7739">
                  <c:v>0.68083691596980001</c:v>
                </c:pt>
                <c:pt idx="7740">
                  <c:v>0.68117707967759999</c:v>
                </c:pt>
                <c:pt idx="7741">
                  <c:v>0.68130731582640003</c:v>
                </c:pt>
                <c:pt idx="7742">
                  <c:v>0.68143182992939999</c:v>
                </c:pt>
                <c:pt idx="7743">
                  <c:v>0.68151700496669998</c:v>
                </c:pt>
                <c:pt idx="7744">
                  <c:v>0.68174707889560004</c:v>
                </c:pt>
                <c:pt idx="7745">
                  <c:v>0.68189781904220004</c:v>
                </c:pt>
                <c:pt idx="7746">
                  <c:v>0.68211072683329999</c:v>
                </c:pt>
                <c:pt idx="7747">
                  <c:v>0.68239253759380003</c:v>
                </c:pt>
                <c:pt idx="7748">
                  <c:v>0.682572722435</c:v>
                </c:pt>
                <c:pt idx="7749">
                  <c:v>0.68268787860869995</c:v>
                </c:pt>
                <c:pt idx="7750">
                  <c:v>0.68280589580539996</c:v>
                </c:pt>
                <c:pt idx="7751">
                  <c:v>0.68292760849</c:v>
                </c:pt>
                <c:pt idx="7752">
                  <c:v>0.68328481912609995</c:v>
                </c:pt>
                <c:pt idx="7753">
                  <c:v>0.68362641334530005</c:v>
                </c:pt>
                <c:pt idx="7754">
                  <c:v>0.68395125865939999</c:v>
                </c:pt>
                <c:pt idx="7755">
                  <c:v>0.68426322937009998</c:v>
                </c:pt>
                <c:pt idx="7756">
                  <c:v>0.68447333574299996</c:v>
                </c:pt>
                <c:pt idx="7757">
                  <c:v>0.68466603755949995</c:v>
                </c:pt>
                <c:pt idx="7758">
                  <c:v>0.68478894233700005</c:v>
                </c:pt>
                <c:pt idx="7759">
                  <c:v>0.68491041660310004</c:v>
                </c:pt>
                <c:pt idx="7760">
                  <c:v>0.68534880876540005</c:v>
                </c:pt>
                <c:pt idx="7761">
                  <c:v>0.68565136194230003</c:v>
                </c:pt>
                <c:pt idx="7762">
                  <c:v>0.68586277961730002</c:v>
                </c:pt>
                <c:pt idx="7763">
                  <c:v>0.6860326528549</c:v>
                </c:pt>
                <c:pt idx="7764">
                  <c:v>0.68615865707400003</c:v>
                </c:pt>
                <c:pt idx="7765">
                  <c:v>0.68628752231599999</c:v>
                </c:pt>
                <c:pt idx="7766">
                  <c:v>0.68654447793960005</c:v>
                </c:pt>
                <c:pt idx="7767">
                  <c:v>0.68682414293289995</c:v>
                </c:pt>
                <c:pt idx="7768">
                  <c:v>0.68710988759989999</c:v>
                </c:pt>
                <c:pt idx="7769">
                  <c:v>0.68728846311570002</c:v>
                </c:pt>
                <c:pt idx="7770">
                  <c:v>0.68741184473039996</c:v>
                </c:pt>
                <c:pt idx="7771">
                  <c:v>0.68750542402269998</c:v>
                </c:pt>
                <c:pt idx="7772">
                  <c:v>0.68770611286159999</c:v>
                </c:pt>
                <c:pt idx="7773">
                  <c:v>0.68799543380740003</c:v>
                </c:pt>
                <c:pt idx="7774">
                  <c:v>0.68826097249980001</c:v>
                </c:pt>
                <c:pt idx="7775">
                  <c:v>0.68866378068919998</c:v>
                </c:pt>
                <c:pt idx="7776">
                  <c:v>0.68900150060650001</c:v>
                </c:pt>
                <c:pt idx="7777">
                  <c:v>0.68933796882630005</c:v>
                </c:pt>
                <c:pt idx="7778">
                  <c:v>0.6896398067474</c:v>
                </c:pt>
                <c:pt idx="7779">
                  <c:v>0.68985056877140005</c:v>
                </c:pt>
                <c:pt idx="7780">
                  <c:v>0.69014674425129996</c:v>
                </c:pt>
                <c:pt idx="7781">
                  <c:v>0.69038569927219995</c:v>
                </c:pt>
                <c:pt idx="7782">
                  <c:v>0.69050830602650004</c:v>
                </c:pt>
                <c:pt idx="7783">
                  <c:v>0.69085204601289996</c:v>
                </c:pt>
                <c:pt idx="7784">
                  <c:v>0.69118350744250001</c:v>
                </c:pt>
                <c:pt idx="7785">
                  <c:v>0.69141089916230003</c:v>
                </c:pt>
                <c:pt idx="7786">
                  <c:v>0.69157904386519997</c:v>
                </c:pt>
                <c:pt idx="7787">
                  <c:v>0.69188016653060003</c:v>
                </c:pt>
                <c:pt idx="7788">
                  <c:v>0.69216597080230002</c:v>
                </c:pt>
                <c:pt idx="7789">
                  <c:v>0.69239842891689996</c:v>
                </c:pt>
                <c:pt idx="7790">
                  <c:v>0.6925299167633</c:v>
                </c:pt>
                <c:pt idx="7791">
                  <c:v>0.692623436451</c:v>
                </c:pt>
                <c:pt idx="7792">
                  <c:v>0.6927154660225</c:v>
                </c:pt>
                <c:pt idx="7793">
                  <c:v>0.69283807277679998</c:v>
                </c:pt>
                <c:pt idx="7794">
                  <c:v>0.69294756650919997</c:v>
                </c:pt>
                <c:pt idx="7795">
                  <c:v>0.69306582212449996</c:v>
                </c:pt>
                <c:pt idx="7796">
                  <c:v>0.69320994615550002</c:v>
                </c:pt>
                <c:pt idx="7797">
                  <c:v>0.69342404603959995</c:v>
                </c:pt>
                <c:pt idx="7798">
                  <c:v>0.69358825683589997</c:v>
                </c:pt>
                <c:pt idx="7799">
                  <c:v>0.69375848770140003</c:v>
                </c:pt>
                <c:pt idx="7800">
                  <c:v>0.69395399093629995</c:v>
                </c:pt>
                <c:pt idx="7801">
                  <c:v>0.69411319494250001</c:v>
                </c:pt>
                <c:pt idx="7802">
                  <c:v>0.69443309307099998</c:v>
                </c:pt>
                <c:pt idx="7803">
                  <c:v>0.69468498229980002</c:v>
                </c:pt>
                <c:pt idx="7804">
                  <c:v>0.69487655162810003</c:v>
                </c:pt>
                <c:pt idx="7805">
                  <c:v>0.69520926475519995</c:v>
                </c:pt>
                <c:pt idx="7806">
                  <c:v>0.69536781311039997</c:v>
                </c:pt>
                <c:pt idx="7807">
                  <c:v>0.69560176134109997</c:v>
                </c:pt>
                <c:pt idx="7808">
                  <c:v>0.69578814506529996</c:v>
                </c:pt>
                <c:pt idx="7809">
                  <c:v>0.69595235586170001</c:v>
                </c:pt>
                <c:pt idx="7810">
                  <c:v>0.69613838195800004</c:v>
                </c:pt>
                <c:pt idx="7811">
                  <c:v>0.69635838270189998</c:v>
                </c:pt>
                <c:pt idx="7812">
                  <c:v>0.69669759273529996</c:v>
                </c:pt>
                <c:pt idx="7813">
                  <c:v>0.69704943895339999</c:v>
                </c:pt>
                <c:pt idx="7814">
                  <c:v>0.69741070270539995</c:v>
                </c:pt>
                <c:pt idx="7815">
                  <c:v>0.69777095317839999</c:v>
                </c:pt>
                <c:pt idx="7816">
                  <c:v>0.69803345203400002</c:v>
                </c:pt>
                <c:pt idx="7817">
                  <c:v>0.69812506437300004</c:v>
                </c:pt>
                <c:pt idx="7818">
                  <c:v>0.69822120666499998</c:v>
                </c:pt>
                <c:pt idx="7819">
                  <c:v>0.69831407070160001</c:v>
                </c:pt>
                <c:pt idx="7820">
                  <c:v>0.69843953847889995</c:v>
                </c:pt>
                <c:pt idx="7821">
                  <c:v>0.69859403371810003</c:v>
                </c:pt>
                <c:pt idx="7822">
                  <c:v>0.69875282049179999</c:v>
                </c:pt>
                <c:pt idx="7823">
                  <c:v>0.69884580373759997</c:v>
                </c:pt>
                <c:pt idx="7824">
                  <c:v>0.69898104667659999</c:v>
                </c:pt>
                <c:pt idx="7825">
                  <c:v>0.69915461540220003</c:v>
                </c:pt>
                <c:pt idx="7826">
                  <c:v>0.69932609796519996</c:v>
                </c:pt>
                <c:pt idx="7827">
                  <c:v>0.69949817657470004</c:v>
                </c:pt>
                <c:pt idx="7828">
                  <c:v>0.69963562488560005</c:v>
                </c:pt>
                <c:pt idx="7829">
                  <c:v>0.69977313280109998</c:v>
                </c:pt>
                <c:pt idx="7830">
                  <c:v>0.69993782043459996</c:v>
                </c:pt>
                <c:pt idx="7831">
                  <c:v>0.70026820898060005</c:v>
                </c:pt>
                <c:pt idx="7832">
                  <c:v>0.70042276382449997</c:v>
                </c:pt>
                <c:pt idx="7833">
                  <c:v>0.7007530927658</c:v>
                </c:pt>
                <c:pt idx="7834">
                  <c:v>0.70111149549480001</c:v>
                </c:pt>
                <c:pt idx="7835">
                  <c:v>0.70153611898419999</c:v>
                </c:pt>
                <c:pt idx="7836">
                  <c:v>0.70198065042500002</c:v>
                </c:pt>
                <c:pt idx="7837">
                  <c:v>0.70234549045560002</c:v>
                </c:pt>
                <c:pt idx="7838">
                  <c:v>0.70260733366009998</c:v>
                </c:pt>
                <c:pt idx="7839">
                  <c:v>0.70274263620379995</c:v>
                </c:pt>
                <c:pt idx="7840">
                  <c:v>0.70283442735669999</c:v>
                </c:pt>
                <c:pt idx="7841">
                  <c:v>0.70312672853470004</c:v>
                </c:pt>
                <c:pt idx="7842">
                  <c:v>0.70328259468080001</c:v>
                </c:pt>
                <c:pt idx="7843">
                  <c:v>0.70342046022420002</c:v>
                </c:pt>
                <c:pt idx="7844">
                  <c:v>0.70361709594730004</c:v>
                </c:pt>
                <c:pt idx="7845">
                  <c:v>0.70378404855730003</c:v>
                </c:pt>
                <c:pt idx="7846">
                  <c:v>0.70388388633730004</c:v>
                </c:pt>
                <c:pt idx="7847">
                  <c:v>0.70404696464539995</c:v>
                </c:pt>
                <c:pt idx="7848">
                  <c:v>0.70425724983219995</c:v>
                </c:pt>
                <c:pt idx="7849">
                  <c:v>0.70444148778920002</c:v>
                </c:pt>
                <c:pt idx="7850">
                  <c:v>0.70475447177890005</c:v>
                </c:pt>
                <c:pt idx="7851">
                  <c:v>0.70514386892320002</c:v>
                </c:pt>
                <c:pt idx="7852">
                  <c:v>0.70540082454679998</c:v>
                </c:pt>
                <c:pt idx="7853">
                  <c:v>0.70578211545939995</c:v>
                </c:pt>
                <c:pt idx="7854">
                  <c:v>0.70618122816090001</c:v>
                </c:pt>
                <c:pt idx="7855">
                  <c:v>0.70653855800630005</c:v>
                </c:pt>
                <c:pt idx="7856">
                  <c:v>0.7067046165466</c:v>
                </c:pt>
                <c:pt idx="7857">
                  <c:v>0.70686763525009999</c:v>
                </c:pt>
                <c:pt idx="7858">
                  <c:v>0.70702922344209995</c:v>
                </c:pt>
                <c:pt idx="7859">
                  <c:v>0.70721161365509999</c:v>
                </c:pt>
                <c:pt idx="7860">
                  <c:v>0.70734852552409999</c:v>
                </c:pt>
                <c:pt idx="7861">
                  <c:v>0.70756864547730003</c:v>
                </c:pt>
                <c:pt idx="7862">
                  <c:v>0.70788794755939999</c:v>
                </c:pt>
                <c:pt idx="7863">
                  <c:v>0.70807057619089997</c:v>
                </c:pt>
                <c:pt idx="7864">
                  <c:v>0.70821785926820002</c:v>
                </c:pt>
                <c:pt idx="7865">
                  <c:v>0.70854425430300005</c:v>
                </c:pt>
                <c:pt idx="7866">
                  <c:v>0.70890909433360005</c:v>
                </c:pt>
                <c:pt idx="7867">
                  <c:v>0.70902478694920001</c:v>
                </c:pt>
                <c:pt idx="7868">
                  <c:v>0.70914798974990001</c:v>
                </c:pt>
                <c:pt idx="7869">
                  <c:v>0.70950591564179999</c:v>
                </c:pt>
                <c:pt idx="7870">
                  <c:v>0.70967459678650002</c:v>
                </c:pt>
                <c:pt idx="7871">
                  <c:v>0.70983123779299995</c:v>
                </c:pt>
                <c:pt idx="7872">
                  <c:v>0.71001434326169999</c:v>
                </c:pt>
                <c:pt idx="7873">
                  <c:v>0.71019619703290005</c:v>
                </c:pt>
                <c:pt idx="7874">
                  <c:v>0.71041554212570002</c:v>
                </c:pt>
                <c:pt idx="7875">
                  <c:v>0.71057099103929999</c:v>
                </c:pt>
                <c:pt idx="7876">
                  <c:v>0.7106908559799</c:v>
                </c:pt>
                <c:pt idx="7877">
                  <c:v>0.71081173419949994</c:v>
                </c:pt>
                <c:pt idx="7878">
                  <c:v>0.71094894409179998</c:v>
                </c:pt>
                <c:pt idx="7879">
                  <c:v>0.71108692884449998</c:v>
                </c:pt>
                <c:pt idx="7880">
                  <c:v>0.71122896671299995</c:v>
                </c:pt>
                <c:pt idx="7881">
                  <c:v>0.71141117811200005</c:v>
                </c:pt>
                <c:pt idx="7882">
                  <c:v>0.71152925491329999</c:v>
                </c:pt>
                <c:pt idx="7883">
                  <c:v>0.71164786815640002</c:v>
                </c:pt>
                <c:pt idx="7884">
                  <c:v>0.71176356077189995</c:v>
                </c:pt>
                <c:pt idx="7885">
                  <c:v>0.71211135387419999</c:v>
                </c:pt>
                <c:pt idx="7886">
                  <c:v>0.71241807937620005</c:v>
                </c:pt>
                <c:pt idx="7887">
                  <c:v>0.7124933600426</c:v>
                </c:pt>
                <c:pt idx="7888">
                  <c:v>0.7126045227051</c:v>
                </c:pt>
                <c:pt idx="7889">
                  <c:v>0.71293956041340001</c:v>
                </c:pt>
                <c:pt idx="7890">
                  <c:v>0.71328037977220005</c:v>
                </c:pt>
                <c:pt idx="7891">
                  <c:v>0.71346169710160001</c:v>
                </c:pt>
                <c:pt idx="7892">
                  <c:v>0.71361720561980002</c:v>
                </c:pt>
                <c:pt idx="7893">
                  <c:v>0.71377170085910002</c:v>
                </c:pt>
                <c:pt idx="7894">
                  <c:v>0.71391749382019998</c:v>
                </c:pt>
                <c:pt idx="7895">
                  <c:v>0.71406781673429998</c:v>
                </c:pt>
                <c:pt idx="7896">
                  <c:v>0.71441924571990001</c:v>
                </c:pt>
                <c:pt idx="7897">
                  <c:v>0.71493184566500001</c:v>
                </c:pt>
                <c:pt idx="7898">
                  <c:v>0.71539729833599996</c:v>
                </c:pt>
                <c:pt idx="7899">
                  <c:v>0.71554934978490004</c:v>
                </c:pt>
                <c:pt idx="7900">
                  <c:v>0.71568477153779997</c:v>
                </c:pt>
                <c:pt idx="7901">
                  <c:v>0.71584910154339998</c:v>
                </c:pt>
                <c:pt idx="7902">
                  <c:v>0.7161735296249</c:v>
                </c:pt>
                <c:pt idx="7903">
                  <c:v>0.71647322177890005</c:v>
                </c:pt>
                <c:pt idx="7904">
                  <c:v>0.71677839756009998</c:v>
                </c:pt>
                <c:pt idx="7905">
                  <c:v>0.71709185838699996</c:v>
                </c:pt>
                <c:pt idx="7906">
                  <c:v>0.71742749214169999</c:v>
                </c:pt>
                <c:pt idx="7907">
                  <c:v>0.71761804819109998</c:v>
                </c:pt>
                <c:pt idx="7908">
                  <c:v>0.71795356273650002</c:v>
                </c:pt>
                <c:pt idx="7909">
                  <c:v>0.71829509735109998</c:v>
                </c:pt>
                <c:pt idx="7910">
                  <c:v>0.71846765279769997</c:v>
                </c:pt>
                <c:pt idx="7911">
                  <c:v>0.7187722325325</c:v>
                </c:pt>
                <c:pt idx="7912">
                  <c:v>0.71906542778019999</c:v>
                </c:pt>
                <c:pt idx="7913">
                  <c:v>0.71917176246640002</c:v>
                </c:pt>
                <c:pt idx="7914">
                  <c:v>0.71945929527279995</c:v>
                </c:pt>
                <c:pt idx="7915">
                  <c:v>0.71970003843310004</c:v>
                </c:pt>
                <c:pt idx="7916">
                  <c:v>0.72000885009769999</c:v>
                </c:pt>
                <c:pt idx="7917">
                  <c:v>0.72021639347080002</c:v>
                </c:pt>
                <c:pt idx="7918">
                  <c:v>0.72052872180939997</c:v>
                </c:pt>
                <c:pt idx="7919">
                  <c:v>0.72087889909739999</c:v>
                </c:pt>
                <c:pt idx="7920">
                  <c:v>0.7213018536568</c:v>
                </c:pt>
                <c:pt idx="7921">
                  <c:v>0.72152680158619997</c:v>
                </c:pt>
                <c:pt idx="7922">
                  <c:v>0.72170841693879995</c:v>
                </c:pt>
                <c:pt idx="7923">
                  <c:v>0.7219023108482</c:v>
                </c:pt>
                <c:pt idx="7924">
                  <c:v>0.72207248210910002</c:v>
                </c:pt>
                <c:pt idx="7925">
                  <c:v>0.72222834825519999</c:v>
                </c:pt>
                <c:pt idx="7926">
                  <c:v>0.72246348857880005</c:v>
                </c:pt>
                <c:pt idx="7927">
                  <c:v>0.72262018918990001</c:v>
                </c:pt>
                <c:pt idx="7928">
                  <c:v>0.7227366566658</c:v>
                </c:pt>
                <c:pt idx="7929">
                  <c:v>0.72302591800689997</c:v>
                </c:pt>
                <c:pt idx="7930">
                  <c:v>0.7231311202049</c:v>
                </c:pt>
                <c:pt idx="7931">
                  <c:v>0.72327369451519996</c:v>
                </c:pt>
                <c:pt idx="7932">
                  <c:v>0.72345262765880003</c:v>
                </c:pt>
                <c:pt idx="7933">
                  <c:v>0.72356599569320001</c:v>
                </c:pt>
                <c:pt idx="7934">
                  <c:v>0.72364944219589999</c:v>
                </c:pt>
                <c:pt idx="7935">
                  <c:v>0.72373229265210004</c:v>
                </c:pt>
                <c:pt idx="7936">
                  <c:v>0.72384554147720004</c:v>
                </c:pt>
                <c:pt idx="7937">
                  <c:v>0.72399729490279996</c:v>
                </c:pt>
                <c:pt idx="7938">
                  <c:v>0.72417938709259999</c:v>
                </c:pt>
                <c:pt idx="7939">
                  <c:v>0.72423863410949996</c:v>
                </c:pt>
                <c:pt idx="7940">
                  <c:v>0.72429949045179998</c:v>
                </c:pt>
                <c:pt idx="7941">
                  <c:v>0.72436249256130003</c:v>
                </c:pt>
                <c:pt idx="7942">
                  <c:v>0.72443228960039996</c:v>
                </c:pt>
                <c:pt idx="7943">
                  <c:v>0.72450202703480004</c:v>
                </c:pt>
                <c:pt idx="7944">
                  <c:v>0.72457611560820001</c:v>
                </c:pt>
                <c:pt idx="7945">
                  <c:v>0.72465276718140004</c:v>
                </c:pt>
                <c:pt idx="7946">
                  <c:v>0.7247314453125</c:v>
                </c:pt>
                <c:pt idx="7947">
                  <c:v>0.72481095790859995</c:v>
                </c:pt>
                <c:pt idx="7948">
                  <c:v>0.72488605976099996</c:v>
                </c:pt>
                <c:pt idx="7949">
                  <c:v>0.72494649887079998</c:v>
                </c:pt>
                <c:pt idx="7950">
                  <c:v>0.72500246763230003</c:v>
                </c:pt>
                <c:pt idx="7951">
                  <c:v>0.72505521774290005</c:v>
                </c:pt>
                <c:pt idx="7952">
                  <c:v>0.72515451908109996</c:v>
                </c:pt>
                <c:pt idx="7953">
                  <c:v>0.72524970769880004</c:v>
                </c:pt>
                <c:pt idx="7954">
                  <c:v>0.72533804178240002</c:v>
                </c:pt>
                <c:pt idx="7955">
                  <c:v>0.72542417049410002</c:v>
                </c:pt>
                <c:pt idx="7956">
                  <c:v>0.72550308704379995</c:v>
                </c:pt>
                <c:pt idx="7957">
                  <c:v>0.72561812400820003</c:v>
                </c:pt>
                <c:pt idx="7958">
                  <c:v>0.72576099634169999</c:v>
                </c:pt>
                <c:pt idx="7959">
                  <c:v>0.72608780860900002</c:v>
                </c:pt>
                <c:pt idx="7960">
                  <c:v>0.72622150182720002</c:v>
                </c:pt>
                <c:pt idx="7961">
                  <c:v>0.72636264562609998</c:v>
                </c:pt>
                <c:pt idx="7962">
                  <c:v>0.72657471895220005</c:v>
                </c:pt>
                <c:pt idx="7963">
                  <c:v>0.72684848308560002</c:v>
                </c:pt>
                <c:pt idx="7964">
                  <c:v>0.72713673114779998</c:v>
                </c:pt>
                <c:pt idx="7965">
                  <c:v>0.72745180129999998</c:v>
                </c:pt>
                <c:pt idx="7966">
                  <c:v>0.72774440050129996</c:v>
                </c:pt>
                <c:pt idx="7967">
                  <c:v>0.72805052995679997</c:v>
                </c:pt>
                <c:pt idx="7968">
                  <c:v>0.72831588983539997</c:v>
                </c:pt>
                <c:pt idx="7969">
                  <c:v>0.72863405942920001</c:v>
                </c:pt>
                <c:pt idx="7970">
                  <c:v>0.72895085811610005</c:v>
                </c:pt>
                <c:pt idx="7971">
                  <c:v>0.72905343770980002</c:v>
                </c:pt>
                <c:pt idx="7972">
                  <c:v>0.72912800312040005</c:v>
                </c:pt>
                <c:pt idx="7973">
                  <c:v>0.7292056679726</c:v>
                </c:pt>
                <c:pt idx="7974">
                  <c:v>0.72928142547609998</c:v>
                </c:pt>
                <c:pt idx="7975">
                  <c:v>0.72935533523560003</c:v>
                </c:pt>
                <c:pt idx="7976">
                  <c:v>0.72943109273910001</c:v>
                </c:pt>
                <c:pt idx="7977">
                  <c:v>0.72953754663470005</c:v>
                </c:pt>
                <c:pt idx="7978">
                  <c:v>0.72965013980869997</c:v>
                </c:pt>
                <c:pt idx="7979">
                  <c:v>0.72971928119660001</c:v>
                </c:pt>
                <c:pt idx="7980">
                  <c:v>0.72982150316240002</c:v>
                </c:pt>
                <c:pt idx="7981">
                  <c:v>0.73013240098950005</c:v>
                </c:pt>
                <c:pt idx="7982">
                  <c:v>0.73041772842410002</c:v>
                </c:pt>
                <c:pt idx="7983">
                  <c:v>0.73067289590840001</c:v>
                </c:pt>
                <c:pt idx="7984">
                  <c:v>0.73095023632050005</c:v>
                </c:pt>
                <c:pt idx="7985">
                  <c:v>0.73111283779140002</c:v>
                </c:pt>
                <c:pt idx="7986">
                  <c:v>0.73142933845519997</c:v>
                </c:pt>
                <c:pt idx="7987">
                  <c:v>0.73154938220980004</c:v>
                </c:pt>
                <c:pt idx="7988">
                  <c:v>0.7316637039185</c:v>
                </c:pt>
                <c:pt idx="7989">
                  <c:v>0.73196208477019997</c:v>
                </c:pt>
                <c:pt idx="7990">
                  <c:v>0.73227417469019995</c:v>
                </c:pt>
                <c:pt idx="7991">
                  <c:v>0.73252022266390004</c:v>
                </c:pt>
                <c:pt idx="7992">
                  <c:v>0.73264223337169998</c:v>
                </c:pt>
                <c:pt idx="7993">
                  <c:v>0.73296600580219995</c:v>
                </c:pt>
                <c:pt idx="7994">
                  <c:v>0.73319816589359998</c:v>
                </c:pt>
                <c:pt idx="7995">
                  <c:v>0.73328590393070003</c:v>
                </c:pt>
                <c:pt idx="7996">
                  <c:v>0.73337078094480002</c:v>
                </c:pt>
                <c:pt idx="7997">
                  <c:v>0.73365765810009997</c:v>
                </c:pt>
                <c:pt idx="7998">
                  <c:v>0.73377341032029997</c:v>
                </c:pt>
                <c:pt idx="7999">
                  <c:v>0.73385894298550003</c:v>
                </c:pt>
                <c:pt idx="8000">
                  <c:v>0.73396849632259997</c:v>
                </c:pt>
                <c:pt idx="8001">
                  <c:v>0.73428529500960005</c:v>
                </c:pt>
                <c:pt idx="8002">
                  <c:v>0.73455959558490003</c:v>
                </c:pt>
                <c:pt idx="8003">
                  <c:v>0.73470562696459996</c:v>
                </c:pt>
                <c:pt idx="8004">
                  <c:v>0.73505795001980001</c:v>
                </c:pt>
                <c:pt idx="8005">
                  <c:v>0.73522001504900003</c:v>
                </c:pt>
                <c:pt idx="8006">
                  <c:v>0.73541933298109996</c:v>
                </c:pt>
                <c:pt idx="8007">
                  <c:v>0.73554807901380004</c:v>
                </c:pt>
                <c:pt idx="8008">
                  <c:v>0.73570322990420001</c:v>
                </c:pt>
                <c:pt idx="8009">
                  <c:v>0.73585259914400003</c:v>
                </c:pt>
                <c:pt idx="8010">
                  <c:v>0.73597306013109998</c:v>
                </c:pt>
                <c:pt idx="8011">
                  <c:v>0.73606812953949996</c:v>
                </c:pt>
                <c:pt idx="8012">
                  <c:v>0.73620373010639995</c:v>
                </c:pt>
                <c:pt idx="8013">
                  <c:v>0.73633813858029995</c:v>
                </c:pt>
                <c:pt idx="8014">
                  <c:v>0.73668611049650001</c:v>
                </c:pt>
                <c:pt idx="8015">
                  <c:v>0.73704934120179999</c:v>
                </c:pt>
                <c:pt idx="8016">
                  <c:v>0.73735094070429996</c:v>
                </c:pt>
                <c:pt idx="8017">
                  <c:v>0.73752152919769998</c:v>
                </c:pt>
                <c:pt idx="8018">
                  <c:v>0.73771452903750001</c:v>
                </c:pt>
                <c:pt idx="8019">
                  <c:v>0.73801606893539995</c:v>
                </c:pt>
                <c:pt idx="8020">
                  <c:v>0.73833423852919999</c:v>
                </c:pt>
                <c:pt idx="8021">
                  <c:v>0.73857527971269998</c:v>
                </c:pt>
                <c:pt idx="8022">
                  <c:v>0.73868775367740003</c:v>
                </c:pt>
                <c:pt idx="8023">
                  <c:v>0.7388281226158</c:v>
                </c:pt>
                <c:pt idx="8024">
                  <c:v>0.73893070220949997</c:v>
                </c:pt>
                <c:pt idx="8025">
                  <c:v>0.73905879259109997</c:v>
                </c:pt>
                <c:pt idx="8026">
                  <c:v>0.73922973871230002</c:v>
                </c:pt>
                <c:pt idx="8027">
                  <c:v>0.73937785625459995</c:v>
                </c:pt>
                <c:pt idx="8028">
                  <c:v>0.73951756954189996</c:v>
                </c:pt>
                <c:pt idx="8029">
                  <c:v>0.73962765932079999</c:v>
                </c:pt>
                <c:pt idx="8030">
                  <c:v>0.73971819877620004</c:v>
                </c:pt>
                <c:pt idx="8031">
                  <c:v>0.7398709654808</c:v>
                </c:pt>
                <c:pt idx="8032">
                  <c:v>0.74021828174589999</c:v>
                </c:pt>
                <c:pt idx="8033">
                  <c:v>0.74059534072879996</c:v>
                </c:pt>
                <c:pt idx="8034">
                  <c:v>0.74098926782609997</c:v>
                </c:pt>
                <c:pt idx="8035">
                  <c:v>0.7412102222443</c:v>
                </c:pt>
                <c:pt idx="8036">
                  <c:v>0.74146825075150002</c:v>
                </c:pt>
                <c:pt idx="8037">
                  <c:v>0.74183100461960005</c:v>
                </c:pt>
                <c:pt idx="8038">
                  <c:v>0.74220216274259998</c:v>
                </c:pt>
                <c:pt idx="8039">
                  <c:v>0.74254715442660002</c:v>
                </c:pt>
                <c:pt idx="8040">
                  <c:v>0.74287462234500001</c:v>
                </c:pt>
                <c:pt idx="8041">
                  <c:v>0.74321073293689999</c:v>
                </c:pt>
                <c:pt idx="8042">
                  <c:v>0.74335706233980003</c:v>
                </c:pt>
                <c:pt idx="8043">
                  <c:v>0.74347025156019997</c:v>
                </c:pt>
                <c:pt idx="8044">
                  <c:v>0.74375808238980001</c:v>
                </c:pt>
                <c:pt idx="8045">
                  <c:v>0.74387085437769995</c:v>
                </c:pt>
                <c:pt idx="8046">
                  <c:v>0.74395310878749998</c:v>
                </c:pt>
                <c:pt idx="8047">
                  <c:v>0.74403804540630003</c:v>
                </c:pt>
                <c:pt idx="8048">
                  <c:v>0.74411982297900003</c:v>
                </c:pt>
                <c:pt idx="8049">
                  <c:v>0.74423038959499999</c:v>
                </c:pt>
                <c:pt idx="8050">
                  <c:v>0.74437224864960005</c:v>
                </c:pt>
                <c:pt idx="8051">
                  <c:v>0.7444635033607</c:v>
                </c:pt>
                <c:pt idx="8052">
                  <c:v>0.74455267190929997</c:v>
                </c:pt>
                <c:pt idx="8053">
                  <c:v>0.74473845958710005</c:v>
                </c:pt>
                <c:pt idx="8054">
                  <c:v>0.74494940042500002</c:v>
                </c:pt>
                <c:pt idx="8055">
                  <c:v>0.74523657560349998</c:v>
                </c:pt>
                <c:pt idx="8056">
                  <c:v>0.74537765979769999</c:v>
                </c:pt>
                <c:pt idx="8057">
                  <c:v>0.74549484252929998</c:v>
                </c:pt>
                <c:pt idx="8058">
                  <c:v>0.74572253227230001</c:v>
                </c:pt>
                <c:pt idx="8059">
                  <c:v>0.7460659146309</c:v>
                </c:pt>
                <c:pt idx="8060">
                  <c:v>0.74632388353349999</c:v>
                </c:pt>
                <c:pt idx="8061">
                  <c:v>0.74668568372730004</c:v>
                </c:pt>
                <c:pt idx="8062">
                  <c:v>0.7468074560165</c:v>
                </c:pt>
                <c:pt idx="8063">
                  <c:v>0.74691426754000001</c:v>
                </c:pt>
                <c:pt idx="8064">
                  <c:v>0.74699765443800004</c:v>
                </c:pt>
                <c:pt idx="8065">
                  <c:v>0.74711138010029998</c:v>
                </c:pt>
                <c:pt idx="8066">
                  <c:v>0.74725747108459994</c:v>
                </c:pt>
                <c:pt idx="8067">
                  <c:v>0.7473786473274</c:v>
                </c:pt>
                <c:pt idx="8068">
                  <c:v>0.74752455949779995</c:v>
                </c:pt>
                <c:pt idx="8069">
                  <c:v>0.74768018722530005</c:v>
                </c:pt>
                <c:pt idx="8070">
                  <c:v>0.74783861637119997</c:v>
                </c:pt>
                <c:pt idx="8071">
                  <c:v>0.74798935651779996</c:v>
                </c:pt>
                <c:pt idx="8072">
                  <c:v>0.74808198213580002</c:v>
                </c:pt>
                <c:pt idx="8073">
                  <c:v>0.74822854995730004</c:v>
                </c:pt>
                <c:pt idx="8074">
                  <c:v>0.74844688177109997</c:v>
                </c:pt>
                <c:pt idx="8075">
                  <c:v>0.74877232313160003</c:v>
                </c:pt>
                <c:pt idx="8076">
                  <c:v>0.74914842844009999</c:v>
                </c:pt>
                <c:pt idx="8077">
                  <c:v>0.7494623661041</c:v>
                </c:pt>
                <c:pt idx="8078">
                  <c:v>0.74954992532730003</c:v>
                </c:pt>
                <c:pt idx="8079">
                  <c:v>0.74963617324830001</c:v>
                </c:pt>
                <c:pt idx="8080">
                  <c:v>0.74972450733179996</c:v>
                </c:pt>
                <c:pt idx="8081">
                  <c:v>0.74990302324299996</c:v>
                </c:pt>
                <c:pt idx="8082">
                  <c:v>0.75005459785460005</c:v>
                </c:pt>
                <c:pt idx="8083">
                  <c:v>0.75018054246900001</c:v>
                </c:pt>
                <c:pt idx="8084">
                  <c:v>0.75027757883070001</c:v>
                </c:pt>
                <c:pt idx="8085">
                  <c:v>0.75061619281769998</c:v>
                </c:pt>
                <c:pt idx="8086">
                  <c:v>0.75096946954730004</c:v>
                </c:pt>
                <c:pt idx="8087">
                  <c:v>0.75121665000920002</c:v>
                </c:pt>
                <c:pt idx="8088">
                  <c:v>0.7514535188675</c:v>
                </c:pt>
                <c:pt idx="8089">
                  <c:v>0.75194382667540005</c:v>
                </c:pt>
                <c:pt idx="8090">
                  <c:v>0.75229662656780005</c:v>
                </c:pt>
                <c:pt idx="8091">
                  <c:v>0.75249290466310004</c:v>
                </c:pt>
                <c:pt idx="8092">
                  <c:v>0.75264239311220005</c:v>
                </c:pt>
                <c:pt idx="8093">
                  <c:v>0.75270384550089997</c:v>
                </c:pt>
                <c:pt idx="8094">
                  <c:v>0.75290542840959995</c:v>
                </c:pt>
                <c:pt idx="8095">
                  <c:v>0.75304704904560005</c:v>
                </c:pt>
                <c:pt idx="8096">
                  <c:v>0.75340026617050004</c:v>
                </c:pt>
                <c:pt idx="8097">
                  <c:v>0.75359350442890005</c:v>
                </c:pt>
                <c:pt idx="8098">
                  <c:v>0.75390934944150001</c:v>
                </c:pt>
                <c:pt idx="8099">
                  <c:v>0.75404167175290004</c:v>
                </c:pt>
                <c:pt idx="8100">
                  <c:v>0.75418645143509999</c:v>
                </c:pt>
                <c:pt idx="8101">
                  <c:v>0.75435173511510001</c:v>
                </c:pt>
                <c:pt idx="8102">
                  <c:v>0.75449246168140005</c:v>
                </c:pt>
                <c:pt idx="8103">
                  <c:v>0.75458371639249999</c:v>
                </c:pt>
                <c:pt idx="8104">
                  <c:v>0.75471091270449997</c:v>
                </c:pt>
                <c:pt idx="8105">
                  <c:v>0.75493121147160003</c:v>
                </c:pt>
                <c:pt idx="8106">
                  <c:v>0.75509613752369997</c:v>
                </c:pt>
                <c:pt idx="8107">
                  <c:v>0.75529116392140005</c:v>
                </c:pt>
                <c:pt idx="8108">
                  <c:v>0.755419075489</c:v>
                </c:pt>
                <c:pt idx="8109">
                  <c:v>0.75551760196689999</c:v>
                </c:pt>
                <c:pt idx="8110">
                  <c:v>0.75566703081130004</c:v>
                </c:pt>
                <c:pt idx="8111">
                  <c:v>0.75583511590959995</c:v>
                </c:pt>
                <c:pt idx="8112">
                  <c:v>0.75609523057939998</c:v>
                </c:pt>
                <c:pt idx="8113">
                  <c:v>0.75654709339140003</c:v>
                </c:pt>
                <c:pt idx="8114">
                  <c:v>0.75672107934949995</c:v>
                </c:pt>
                <c:pt idx="8115">
                  <c:v>0.75714892148970003</c:v>
                </c:pt>
                <c:pt idx="8116">
                  <c:v>0.75757068395610005</c:v>
                </c:pt>
                <c:pt idx="8117">
                  <c:v>0.75771105289459995</c:v>
                </c:pt>
                <c:pt idx="8118">
                  <c:v>0.75782674551009999</c:v>
                </c:pt>
                <c:pt idx="8119">
                  <c:v>0.75795435905459996</c:v>
                </c:pt>
                <c:pt idx="8120">
                  <c:v>0.75807541608810003</c:v>
                </c:pt>
                <c:pt idx="8121">
                  <c:v>0.75819152593609995</c:v>
                </c:pt>
                <c:pt idx="8122">
                  <c:v>0.75830942392349998</c:v>
                </c:pt>
                <c:pt idx="8123">
                  <c:v>0.75841867923740003</c:v>
                </c:pt>
                <c:pt idx="8124">
                  <c:v>0.75873672962189997</c:v>
                </c:pt>
                <c:pt idx="8125">
                  <c:v>0.75896114110949997</c:v>
                </c:pt>
                <c:pt idx="8126">
                  <c:v>0.75910383462910003</c:v>
                </c:pt>
                <c:pt idx="8127">
                  <c:v>0.7593961954117</c:v>
                </c:pt>
                <c:pt idx="8128">
                  <c:v>0.75968623161320004</c:v>
                </c:pt>
                <c:pt idx="8129">
                  <c:v>0.75998944044109995</c:v>
                </c:pt>
                <c:pt idx="8130">
                  <c:v>0.76024687290189996</c:v>
                </c:pt>
                <c:pt idx="8131">
                  <c:v>0.76045465469359996</c:v>
                </c:pt>
                <c:pt idx="8132">
                  <c:v>0.76057153940199995</c:v>
                </c:pt>
                <c:pt idx="8133">
                  <c:v>0.76068991422650001</c:v>
                </c:pt>
                <c:pt idx="8134">
                  <c:v>0.76077711582179997</c:v>
                </c:pt>
                <c:pt idx="8135">
                  <c:v>0.76090228557590001</c:v>
                </c:pt>
                <c:pt idx="8136">
                  <c:v>0.76113307476040004</c:v>
                </c:pt>
                <c:pt idx="8137">
                  <c:v>0.76135343313220005</c:v>
                </c:pt>
                <c:pt idx="8138">
                  <c:v>0.76145315170289996</c:v>
                </c:pt>
                <c:pt idx="8139">
                  <c:v>0.76159071922300003</c:v>
                </c:pt>
                <c:pt idx="8140">
                  <c:v>0.7619441747665</c:v>
                </c:pt>
                <c:pt idx="8141">
                  <c:v>0.76230382919310002</c:v>
                </c:pt>
                <c:pt idx="8142">
                  <c:v>0.76249766349790005</c:v>
                </c:pt>
                <c:pt idx="8143">
                  <c:v>0.76269298791889995</c:v>
                </c:pt>
                <c:pt idx="8144">
                  <c:v>0.76304548978810005</c:v>
                </c:pt>
                <c:pt idx="8145">
                  <c:v>0.76317381858830002</c:v>
                </c:pt>
                <c:pt idx="8146">
                  <c:v>0.76329839229579999</c:v>
                </c:pt>
                <c:pt idx="8147">
                  <c:v>0.76361107826230001</c:v>
                </c:pt>
                <c:pt idx="8148">
                  <c:v>0.76393026113509999</c:v>
                </c:pt>
                <c:pt idx="8149">
                  <c:v>0.76424944400789996</c:v>
                </c:pt>
                <c:pt idx="8150">
                  <c:v>0.76450455188749999</c:v>
                </c:pt>
                <c:pt idx="8151">
                  <c:v>0.76479333639140001</c:v>
                </c:pt>
                <c:pt idx="8152">
                  <c:v>0.76497608423230001</c:v>
                </c:pt>
                <c:pt idx="8153">
                  <c:v>0.76529777050019998</c:v>
                </c:pt>
                <c:pt idx="8154">
                  <c:v>0.76558214426040005</c:v>
                </c:pt>
                <c:pt idx="8155">
                  <c:v>0.76573002338410001</c:v>
                </c:pt>
                <c:pt idx="8156">
                  <c:v>0.76590859889980001</c:v>
                </c:pt>
                <c:pt idx="8157">
                  <c:v>0.76624399423599998</c:v>
                </c:pt>
                <c:pt idx="8158">
                  <c:v>0.76657426357269998</c:v>
                </c:pt>
                <c:pt idx="8159">
                  <c:v>0.76691281795499999</c:v>
                </c:pt>
                <c:pt idx="8160">
                  <c:v>0.7670602202415</c:v>
                </c:pt>
                <c:pt idx="8161">
                  <c:v>0.76717108488079999</c:v>
                </c:pt>
                <c:pt idx="8162">
                  <c:v>0.76750957965849997</c:v>
                </c:pt>
                <c:pt idx="8163">
                  <c:v>0.76770329475400001</c:v>
                </c:pt>
                <c:pt idx="8164">
                  <c:v>0.76794105768200005</c:v>
                </c:pt>
                <c:pt idx="8165">
                  <c:v>0.76809567213060004</c:v>
                </c:pt>
                <c:pt idx="8166">
                  <c:v>0.76824444532390002</c:v>
                </c:pt>
                <c:pt idx="8167">
                  <c:v>0.76838749647140003</c:v>
                </c:pt>
                <c:pt idx="8168">
                  <c:v>0.76857793331150004</c:v>
                </c:pt>
                <c:pt idx="8169">
                  <c:v>0.7688884735107</c:v>
                </c:pt>
                <c:pt idx="8170">
                  <c:v>0.7690313458443</c:v>
                </c:pt>
                <c:pt idx="8171">
                  <c:v>0.76909774541849996</c:v>
                </c:pt>
                <c:pt idx="8172">
                  <c:v>0.7691953778267</c:v>
                </c:pt>
                <c:pt idx="8173">
                  <c:v>0.76932734251019996</c:v>
                </c:pt>
                <c:pt idx="8174">
                  <c:v>0.76950120925900001</c:v>
                </c:pt>
                <c:pt idx="8175">
                  <c:v>0.76978737115859996</c:v>
                </c:pt>
                <c:pt idx="8176">
                  <c:v>0.76999789476390001</c:v>
                </c:pt>
                <c:pt idx="8177">
                  <c:v>0.77037799358369996</c:v>
                </c:pt>
                <c:pt idx="8178">
                  <c:v>0.77058279514310002</c:v>
                </c:pt>
                <c:pt idx="8179">
                  <c:v>0.77097374200820001</c:v>
                </c:pt>
                <c:pt idx="8180">
                  <c:v>0.77132821083070002</c:v>
                </c:pt>
                <c:pt idx="8181">
                  <c:v>0.77169728279109995</c:v>
                </c:pt>
                <c:pt idx="8182">
                  <c:v>0.77187919616699996</c:v>
                </c:pt>
                <c:pt idx="8183">
                  <c:v>0.77220904827119996</c:v>
                </c:pt>
                <c:pt idx="8184">
                  <c:v>0.77239912748340001</c:v>
                </c:pt>
                <c:pt idx="8185">
                  <c:v>0.77275329828259998</c:v>
                </c:pt>
                <c:pt idx="8186">
                  <c:v>0.77287137508390003</c:v>
                </c:pt>
                <c:pt idx="8187">
                  <c:v>0.77299094200130003</c:v>
                </c:pt>
                <c:pt idx="8188">
                  <c:v>0.7730720043182</c:v>
                </c:pt>
                <c:pt idx="8189">
                  <c:v>0.77315747737880003</c:v>
                </c:pt>
                <c:pt idx="8190">
                  <c:v>0.77327853441240002</c:v>
                </c:pt>
                <c:pt idx="8191">
                  <c:v>0.77342343330380003</c:v>
                </c:pt>
                <c:pt idx="8192">
                  <c:v>0.77369499206540004</c:v>
                </c:pt>
                <c:pt idx="8193">
                  <c:v>0.77388232946400004</c:v>
                </c:pt>
                <c:pt idx="8194">
                  <c:v>0.77410495281220004</c:v>
                </c:pt>
                <c:pt idx="8195">
                  <c:v>0.77423995733259998</c:v>
                </c:pt>
                <c:pt idx="8196">
                  <c:v>0.77458214759830002</c:v>
                </c:pt>
                <c:pt idx="8197">
                  <c:v>0.77475434541699995</c:v>
                </c:pt>
                <c:pt idx="8198">
                  <c:v>0.77492171525959996</c:v>
                </c:pt>
                <c:pt idx="8199">
                  <c:v>0.77504616975780005</c:v>
                </c:pt>
                <c:pt idx="8200">
                  <c:v>0.7751334905624</c:v>
                </c:pt>
                <c:pt idx="8201">
                  <c:v>0.77518749237060003</c:v>
                </c:pt>
                <c:pt idx="8202">
                  <c:v>0.7752456068993</c:v>
                </c:pt>
                <c:pt idx="8203">
                  <c:v>0.77538675069810004</c:v>
                </c:pt>
                <c:pt idx="8204">
                  <c:v>0.77552002668380005</c:v>
                </c:pt>
                <c:pt idx="8205">
                  <c:v>0.77561378478999998</c:v>
                </c:pt>
                <c:pt idx="8206">
                  <c:v>0.77588123083110005</c:v>
                </c:pt>
                <c:pt idx="8207">
                  <c:v>0.77603316307070003</c:v>
                </c:pt>
                <c:pt idx="8208">
                  <c:v>0.77627861499789996</c:v>
                </c:pt>
                <c:pt idx="8209">
                  <c:v>0.77655535936359998</c:v>
                </c:pt>
                <c:pt idx="8210">
                  <c:v>0.77664840221410003</c:v>
                </c:pt>
                <c:pt idx="8211">
                  <c:v>0.77693611383439998</c:v>
                </c:pt>
                <c:pt idx="8212">
                  <c:v>0.7770438194275</c:v>
                </c:pt>
                <c:pt idx="8213">
                  <c:v>0.77726835012439999</c:v>
                </c:pt>
                <c:pt idx="8214">
                  <c:v>0.77765816450119996</c:v>
                </c:pt>
                <c:pt idx="8215">
                  <c:v>0.77804243564609998</c:v>
                </c:pt>
                <c:pt idx="8216">
                  <c:v>0.77845013141630004</c:v>
                </c:pt>
                <c:pt idx="8217">
                  <c:v>0.77884167432789997</c:v>
                </c:pt>
                <c:pt idx="8218">
                  <c:v>0.77898061275480002</c:v>
                </c:pt>
                <c:pt idx="8219">
                  <c:v>0.7791243195534</c:v>
                </c:pt>
                <c:pt idx="8220">
                  <c:v>0.77933269739150002</c:v>
                </c:pt>
                <c:pt idx="8221">
                  <c:v>0.77950042486189997</c:v>
                </c:pt>
                <c:pt idx="8222">
                  <c:v>0.77963018417359997</c:v>
                </c:pt>
                <c:pt idx="8223">
                  <c:v>0.77973097562789995</c:v>
                </c:pt>
                <c:pt idx="8224">
                  <c:v>0.77982306480410002</c:v>
                </c:pt>
                <c:pt idx="8225">
                  <c:v>0.77995145320890003</c:v>
                </c:pt>
                <c:pt idx="8226">
                  <c:v>0.7800730466843</c:v>
                </c:pt>
                <c:pt idx="8227">
                  <c:v>0.78020310401920001</c:v>
                </c:pt>
                <c:pt idx="8228">
                  <c:v>0.78030174970629995</c:v>
                </c:pt>
                <c:pt idx="8229">
                  <c:v>0.78043729066849998</c:v>
                </c:pt>
                <c:pt idx="8230">
                  <c:v>0.78078711032869996</c:v>
                </c:pt>
                <c:pt idx="8231">
                  <c:v>0.78088724613189997</c:v>
                </c:pt>
                <c:pt idx="8232">
                  <c:v>0.78127050399779996</c:v>
                </c:pt>
                <c:pt idx="8233">
                  <c:v>0.78135341405869996</c:v>
                </c:pt>
                <c:pt idx="8234">
                  <c:v>0.78144162893299995</c:v>
                </c:pt>
                <c:pt idx="8235">
                  <c:v>0.78152942657470004</c:v>
                </c:pt>
                <c:pt idx="8236">
                  <c:v>0.78161126375199996</c:v>
                </c:pt>
                <c:pt idx="8237">
                  <c:v>0.78172785043719994</c:v>
                </c:pt>
                <c:pt idx="8238">
                  <c:v>0.78209328651429999</c:v>
                </c:pt>
                <c:pt idx="8239">
                  <c:v>0.78234690427779996</c:v>
                </c:pt>
                <c:pt idx="8240">
                  <c:v>0.78251135349269996</c:v>
                </c:pt>
                <c:pt idx="8241">
                  <c:v>0.78275316953660001</c:v>
                </c:pt>
                <c:pt idx="8242">
                  <c:v>0.78286129236220003</c:v>
                </c:pt>
                <c:pt idx="8243">
                  <c:v>0.7830027341843</c:v>
                </c:pt>
                <c:pt idx="8244">
                  <c:v>0.78315019607540004</c:v>
                </c:pt>
                <c:pt idx="8245">
                  <c:v>0.78329843282699996</c:v>
                </c:pt>
                <c:pt idx="8246">
                  <c:v>0.78338027000429999</c:v>
                </c:pt>
                <c:pt idx="8247">
                  <c:v>0.78343403339390005</c:v>
                </c:pt>
                <c:pt idx="8248">
                  <c:v>0.78351771831509998</c:v>
                </c:pt>
                <c:pt idx="8249">
                  <c:v>0.78356790542599997</c:v>
                </c:pt>
                <c:pt idx="8250">
                  <c:v>0.7836793661118</c:v>
                </c:pt>
                <c:pt idx="8251">
                  <c:v>0.78386157751079999</c:v>
                </c:pt>
                <c:pt idx="8252">
                  <c:v>0.78417849540710005</c:v>
                </c:pt>
                <c:pt idx="8253">
                  <c:v>0.7844986319542</c:v>
                </c:pt>
                <c:pt idx="8254">
                  <c:v>0.78472197055820003</c:v>
                </c:pt>
                <c:pt idx="8255">
                  <c:v>0.78494042158129995</c:v>
                </c:pt>
                <c:pt idx="8256">
                  <c:v>0.7850906848907</c:v>
                </c:pt>
                <c:pt idx="8257">
                  <c:v>0.78541928529740002</c:v>
                </c:pt>
                <c:pt idx="8258">
                  <c:v>0.78565067052839999</c:v>
                </c:pt>
                <c:pt idx="8259">
                  <c:v>0.78597617149349996</c:v>
                </c:pt>
                <c:pt idx="8260">
                  <c:v>0.78630596399310004</c:v>
                </c:pt>
                <c:pt idx="8261">
                  <c:v>0.78665083646769995</c:v>
                </c:pt>
                <c:pt idx="8262">
                  <c:v>0.7870296835899</c:v>
                </c:pt>
                <c:pt idx="8263">
                  <c:v>0.78738582134250001</c:v>
                </c:pt>
                <c:pt idx="8264">
                  <c:v>0.78759133815769999</c:v>
                </c:pt>
                <c:pt idx="8265">
                  <c:v>0.78765755891800004</c:v>
                </c:pt>
                <c:pt idx="8266">
                  <c:v>0.78775149583820003</c:v>
                </c:pt>
                <c:pt idx="8267">
                  <c:v>0.78787475824359998</c:v>
                </c:pt>
                <c:pt idx="8268">
                  <c:v>0.78795754909519999</c:v>
                </c:pt>
                <c:pt idx="8269">
                  <c:v>0.7881250977516</c:v>
                </c:pt>
                <c:pt idx="8270">
                  <c:v>0.78841817379000001</c:v>
                </c:pt>
                <c:pt idx="8271">
                  <c:v>0.78881210088730003</c:v>
                </c:pt>
                <c:pt idx="8272">
                  <c:v>0.78919899463650001</c:v>
                </c:pt>
                <c:pt idx="8273">
                  <c:v>0.78955942392349998</c:v>
                </c:pt>
                <c:pt idx="8274">
                  <c:v>0.78989768028259999</c:v>
                </c:pt>
                <c:pt idx="8275">
                  <c:v>0.79001140594480002</c:v>
                </c:pt>
                <c:pt idx="8276">
                  <c:v>0.79033619165419999</c:v>
                </c:pt>
                <c:pt idx="8277">
                  <c:v>0.7905386686325</c:v>
                </c:pt>
                <c:pt idx="8278">
                  <c:v>0.7906695604324</c:v>
                </c:pt>
                <c:pt idx="8279">
                  <c:v>0.79082137346269998</c:v>
                </c:pt>
                <c:pt idx="8280">
                  <c:v>0.7911493182182</c:v>
                </c:pt>
                <c:pt idx="8281">
                  <c:v>0.79149615764619996</c:v>
                </c:pt>
                <c:pt idx="8282">
                  <c:v>0.79176247119900001</c:v>
                </c:pt>
                <c:pt idx="8283">
                  <c:v>0.79208827018740002</c:v>
                </c:pt>
                <c:pt idx="8284">
                  <c:v>0.79223960638049995</c:v>
                </c:pt>
                <c:pt idx="8285">
                  <c:v>0.79244565963750002</c:v>
                </c:pt>
                <c:pt idx="8286">
                  <c:v>0.79258364439009998</c:v>
                </c:pt>
                <c:pt idx="8287">
                  <c:v>0.79290086030960005</c:v>
                </c:pt>
                <c:pt idx="8288">
                  <c:v>0.79301196336750002</c:v>
                </c:pt>
                <c:pt idx="8289">
                  <c:v>0.79311847686769998</c:v>
                </c:pt>
                <c:pt idx="8290">
                  <c:v>0.7932302355766</c:v>
                </c:pt>
                <c:pt idx="8291">
                  <c:v>0.79336887598039996</c:v>
                </c:pt>
                <c:pt idx="8292">
                  <c:v>0.79348200559619997</c:v>
                </c:pt>
                <c:pt idx="8293">
                  <c:v>0.79358714818950005</c:v>
                </c:pt>
                <c:pt idx="8294">
                  <c:v>0.79369777441019995</c:v>
                </c:pt>
                <c:pt idx="8295">
                  <c:v>0.79400998353959995</c:v>
                </c:pt>
                <c:pt idx="8296">
                  <c:v>0.79424768686290004</c:v>
                </c:pt>
                <c:pt idx="8297">
                  <c:v>0.79438948631289996</c:v>
                </c:pt>
                <c:pt idx="8298">
                  <c:v>0.79470038413999999</c:v>
                </c:pt>
                <c:pt idx="8299">
                  <c:v>0.79503041505810002</c:v>
                </c:pt>
                <c:pt idx="8300">
                  <c:v>0.7951917648315</c:v>
                </c:pt>
                <c:pt idx="8301">
                  <c:v>0.79534262418750001</c:v>
                </c:pt>
                <c:pt idx="8302">
                  <c:v>0.79556339979169999</c:v>
                </c:pt>
                <c:pt idx="8303">
                  <c:v>0.79574614763259999</c:v>
                </c:pt>
                <c:pt idx="8304">
                  <c:v>0.79591101407999998</c:v>
                </c:pt>
                <c:pt idx="8305">
                  <c:v>0.79623186588289996</c:v>
                </c:pt>
                <c:pt idx="8306">
                  <c:v>0.79639190435410001</c:v>
                </c:pt>
                <c:pt idx="8307">
                  <c:v>0.79657393693919998</c:v>
                </c:pt>
                <c:pt idx="8308">
                  <c:v>0.79689210653310005</c:v>
                </c:pt>
                <c:pt idx="8309">
                  <c:v>0.79722416400910001</c:v>
                </c:pt>
                <c:pt idx="8310">
                  <c:v>0.79762375354769999</c:v>
                </c:pt>
                <c:pt idx="8311">
                  <c:v>0.79787158966060001</c:v>
                </c:pt>
                <c:pt idx="8312">
                  <c:v>0.79802823066710005</c:v>
                </c:pt>
                <c:pt idx="8313">
                  <c:v>0.79841703176500001</c:v>
                </c:pt>
                <c:pt idx="8314">
                  <c:v>0.79858016967769996</c:v>
                </c:pt>
                <c:pt idx="8315">
                  <c:v>0.79866534471509998</c:v>
                </c:pt>
                <c:pt idx="8316">
                  <c:v>0.79882216453550003</c:v>
                </c:pt>
                <c:pt idx="8317">
                  <c:v>0.79893702268599998</c:v>
                </c:pt>
                <c:pt idx="8318">
                  <c:v>0.79906266927720004</c:v>
                </c:pt>
                <c:pt idx="8319">
                  <c:v>0.79916733503339998</c:v>
                </c:pt>
                <c:pt idx="8320">
                  <c:v>0.79944044351580001</c:v>
                </c:pt>
                <c:pt idx="8321">
                  <c:v>0.79976475238800004</c:v>
                </c:pt>
                <c:pt idx="8322">
                  <c:v>0.79991567134859998</c:v>
                </c:pt>
                <c:pt idx="8323">
                  <c:v>0.80006647109990003</c:v>
                </c:pt>
                <c:pt idx="8324">
                  <c:v>0.80041950941090001</c:v>
                </c:pt>
                <c:pt idx="8325">
                  <c:v>0.80077278614040004</c:v>
                </c:pt>
                <c:pt idx="8326">
                  <c:v>0.80100691318509998</c:v>
                </c:pt>
                <c:pt idx="8327">
                  <c:v>0.80110669136049995</c:v>
                </c:pt>
                <c:pt idx="8328">
                  <c:v>0.80127251148220002</c:v>
                </c:pt>
                <c:pt idx="8329">
                  <c:v>0.80148059129710003</c:v>
                </c:pt>
                <c:pt idx="8330">
                  <c:v>0.80168211460109995</c:v>
                </c:pt>
                <c:pt idx="8331">
                  <c:v>0.80202639102939999</c:v>
                </c:pt>
                <c:pt idx="8332">
                  <c:v>0.80244535207750001</c:v>
                </c:pt>
                <c:pt idx="8333">
                  <c:v>0.8028045892715</c:v>
                </c:pt>
                <c:pt idx="8334">
                  <c:v>0.8030222654343</c:v>
                </c:pt>
                <c:pt idx="8335">
                  <c:v>0.80326116085050003</c:v>
                </c:pt>
                <c:pt idx="8336">
                  <c:v>0.80344468355179999</c:v>
                </c:pt>
                <c:pt idx="8337">
                  <c:v>0.8036326169968</c:v>
                </c:pt>
                <c:pt idx="8338">
                  <c:v>0.8037190437317</c:v>
                </c:pt>
                <c:pt idx="8339">
                  <c:v>0.80386745929720005</c:v>
                </c:pt>
                <c:pt idx="8340">
                  <c:v>0.80398547649380003</c:v>
                </c:pt>
                <c:pt idx="8341">
                  <c:v>0.80410915613169998</c:v>
                </c:pt>
                <c:pt idx="8342">
                  <c:v>0.80420351028439996</c:v>
                </c:pt>
                <c:pt idx="8343">
                  <c:v>0.80430299043660003</c:v>
                </c:pt>
                <c:pt idx="8344">
                  <c:v>0.80440604686740003</c:v>
                </c:pt>
                <c:pt idx="8345">
                  <c:v>0.80469721555710005</c:v>
                </c:pt>
                <c:pt idx="8346">
                  <c:v>0.80508881807330002</c:v>
                </c:pt>
                <c:pt idx="8347">
                  <c:v>0.80549675226210005</c:v>
                </c:pt>
                <c:pt idx="8348">
                  <c:v>0.80588626861570001</c:v>
                </c:pt>
                <c:pt idx="8349">
                  <c:v>0.8061498403549</c:v>
                </c:pt>
                <c:pt idx="8350">
                  <c:v>0.80650138854980002</c:v>
                </c:pt>
                <c:pt idx="8351">
                  <c:v>0.80670583248140004</c:v>
                </c:pt>
                <c:pt idx="8352">
                  <c:v>0.80683088302609995</c:v>
                </c:pt>
                <c:pt idx="8353">
                  <c:v>0.8069179058075</c:v>
                </c:pt>
                <c:pt idx="8354">
                  <c:v>0.80701100826259997</c:v>
                </c:pt>
                <c:pt idx="8355">
                  <c:v>0.80711138248439995</c:v>
                </c:pt>
                <c:pt idx="8356">
                  <c:v>0.80721175670620005</c:v>
                </c:pt>
                <c:pt idx="8357">
                  <c:v>0.80755531787870005</c:v>
                </c:pt>
                <c:pt idx="8358">
                  <c:v>0.80765801668170001</c:v>
                </c:pt>
                <c:pt idx="8359">
                  <c:v>0.80786174535749999</c:v>
                </c:pt>
                <c:pt idx="8360">
                  <c:v>0.80823981761929997</c:v>
                </c:pt>
                <c:pt idx="8361">
                  <c:v>0.80859768390660003</c:v>
                </c:pt>
                <c:pt idx="8362">
                  <c:v>0.80896562337879996</c:v>
                </c:pt>
                <c:pt idx="8363">
                  <c:v>0.80919772386550004</c:v>
                </c:pt>
                <c:pt idx="8364">
                  <c:v>0.80934315919879996</c:v>
                </c:pt>
                <c:pt idx="8365">
                  <c:v>0.80943953990939999</c:v>
                </c:pt>
                <c:pt idx="8366">
                  <c:v>0.80964446067810003</c:v>
                </c:pt>
                <c:pt idx="8367">
                  <c:v>0.80987173318859995</c:v>
                </c:pt>
                <c:pt idx="8368">
                  <c:v>0.81008327007290004</c:v>
                </c:pt>
                <c:pt idx="8369">
                  <c:v>0.81022727489470003</c:v>
                </c:pt>
                <c:pt idx="8370">
                  <c:v>0.81059634685519999</c:v>
                </c:pt>
                <c:pt idx="8371">
                  <c:v>0.81086558103560002</c:v>
                </c:pt>
                <c:pt idx="8372">
                  <c:v>0.81108707189560003</c:v>
                </c:pt>
                <c:pt idx="8373">
                  <c:v>0.81119197607039994</c:v>
                </c:pt>
                <c:pt idx="8374">
                  <c:v>0.81132298707960004</c:v>
                </c:pt>
                <c:pt idx="8375">
                  <c:v>0.81141883134839998</c:v>
                </c:pt>
                <c:pt idx="8376">
                  <c:v>0.81151241064070001</c:v>
                </c:pt>
                <c:pt idx="8377">
                  <c:v>0.81160742044449996</c:v>
                </c:pt>
                <c:pt idx="8378">
                  <c:v>0.81169259548189998</c:v>
                </c:pt>
                <c:pt idx="8379">
                  <c:v>0.81175100803379996</c:v>
                </c:pt>
                <c:pt idx="8380">
                  <c:v>0.81183302402500002</c:v>
                </c:pt>
                <c:pt idx="8381">
                  <c:v>0.81191682815550004</c:v>
                </c:pt>
                <c:pt idx="8382">
                  <c:v>0.81197565793990001</c:v>
                </c:pt>
                <c:pt idx="8383">
                  <c:v>0.81206411123279998</c:v>
                </c:pt>
                <c:pt idx="8384">
                  <c:v>0.81225365400310001</c:v>
                </c:pt>
                <c:pt idx="8385">
                  <c:v>0.81243962049480001</c:v>
                </c:pt>
                <c:pt idx="8386">
                  <c:v>0.81252807378769998</c:v>
                </c:pt>
                <c:pt idx="8387">
                  <c:v>0.81259447336199997</c:v>
                </c:pt>
                <c:pt idx="8388">
                  <c:v>0.81269633769990002</c:v>
                </c:pt>
                <c:pt idx="8389">
                  <c:v>0.81309616565700005</c:v>
                </c:pt>
                <c:pt idx="8390">
                  <c:v>0.81337594985960004</c:v>
                </c:pt>
                <c:pt idx="8391">
                  <c:v>0.81372523307800004</c:v>
                </c:pt>
                <c:pt idx="8392">
                  <c:v>0.81391423940660002</c:v>
                </c:pt>
                <c:pt idx="8393">
                  <c:v>0.81409937143330002</c:v>
                </c:pt>
                <c:pt idx="8394">
                  <c:v>0.81433278322220004</c:v>
                </c:pt>
                <c:pt idx="8395">
                  <c:v>0.81449949741359995</c:v>
                </c:pt>
                <c:pt idx="8396">
                  <c:v>0.81470400094990003</c:v>
                </c:pt>
                <c:pt idx="8397">
                  <c:v>0.81502908468250002</c:v>
                </c:pt>
                <c:pt idx="8398">
                  <c:v>0.81514376401900002</c:v>
                </c:pt>
                <c:pt idx="8399">
                  <c:v>0.81522977352140003</c:v>
                </c:pt>
                <c:pt idx="8400">
                  <c:v>0.81531709432599997</c:v>
                </c:pt>
                <c:pt idx="8401">
                  <c:v>0.81540662050250001</c:v>
                </c:pt>
                <c:pt idx="8402">
                  <c:v>0.81549578905109998</c:v>
                </c:pt>
                <c:pt idx="8403">
                  <c:v>0.8158350586891</c:v>
                </c:pt>
                <c:pt idx="8404">
                  <c:v>0.81602811813349996</c:v>
                </c:pt>
                <c:pt idx="8405">
                  <c:v>0.81615942716599998</c:v>
                </c:pt>
                <c:pt idx="8406">
                  <c:v>0.8162482380867</c:v>
                </c:pt>
                <c:pt idx="8407">
                  <c:v>0.81638294458390004</c:v>
                </c:pt>
                <c:pt idx="8408">
                  <c:v>0.81666857004170001</c:v>
                </c:pt>
                <c:pt idx="8409">
                  <c:v>0.81702727079390003</c:v>
                </c:pt>
                <c:pt idx="8410">
                  <c:v>0.81735628843310004</c:v>
                </c:pt>
                <c:pt idx="8411">
                  <c:v>0.81769317388530005</c:v>
                </c:pt>
                <c:pt idx="8412">
                  <c:v>0.81785464286800003</c:v>
                </c:pt>
                <c:pt idx="8413">
                  <c:v>0.8179498314857</c:v>
                </c:pt>
                <c:pt idx="8414">
                  <c:v>0.81807655096050003</c:v>
                </c:pt>
                <c:pt idx="8415">
                  <c:v>0.81821042299269997</c:v>
                </c:pt>
                <c:pt idx="8416">
                  <c:v>0.81837266683580001</c:v>
                </c:pt>
                <c:pt idx="8417">
                  <c:v>0.8185096979141</c:v>
                </c:pt>
                <c:pt idx="8418">
                  <c:v>0.81868278980260001</c:v>
                </c:pt>
                <c:pt idx="8419">
                  <c:v>0.81905508041380004</c:v>
                </c:pt>
                <c:pt idx="8420">
                  <c:v>0.81929779052730001</c:v>
                </c:pt>
                <c:pt idx="8421">
                  <c:v>0.81957918405529995</c:v>
                </c:pt>
                <c:pt idx="8422">
                  <c:v>0.81973540782929999</c:v>
                </c:pt>
                <c:pt idx="8423">
                  <c:v>0.81984460353849997</c:v>
                </c:pt>
                <c:pt idx="8424">
                  <c:v>0.81994819641109995</c:v>
                </c:pt>
                <c:pt idx="8425">
                  <c:v>0.82005691528320002</c:v>
                </c:pt>
                <c:pt idx="8426">
                  <c:v>0.82024443149570003</c:v>
                </c:pt>
                <c:pt idx="8427">
                  <c:v>0.82049489021300004</c:v>
                </c:pt>
                <c:pt idx="8428">
                  <c:v>0.82059597969060005</c:v>
                </c:pt>
                <c:pt idx="8429">
                  <c:v>0.82090669870379995</c:v>
                </c:pt>
                <c:pt idx="8430">
                  <c:v>0.82130533456800003</c:v>
                </c:pt>
                <c:pt idx="8431">
                  <c:v>0.82151216268539995</c:v>
                </c:pt>
                <c:pt idx="8432">
                  <c:v>0.82178580760959996</c:v>
                </c:pt>
                <c:pt idx="8433">
                  <c:v>0.82213133573529995</c:v>
                </c:pt>
                <c:pt idx="8434">
                  <c:v>0.8222596049309</c:v>
                </c:pt>
                <c:pt idx="8435">
                  <c:v>0.82241570949550002</c:v>
                </c:pt>
                <c:pt idx="8436">
                  <c:v>0.82256680727010001</c:v>
                </c:pt>
                <c:pt idx="8437">
                  <c:v>0.82270890474320002</c:v>
                </c:pt>
                <c:pt idx="8438">
                  <c:v>0.82282596826550003</c:v>
                </c:pt>
                <c:pt idx="8439">
                  <c:v>0.82291287183759998</c:v>
                </c:pt>
                <c:pt idx="8440">
                  <c:v>0.82303434610369997</c:v>
                </c:pt>
                <c:pt idx="8441">
                  <c:v>0.82316088676450005</c:v>
                </c:pt>
                <c:pt idx="8442">
                  <c:v>0.82337087392810004</c:v>
                </c:pt>
                <c:pt idx="8443">
                  <c:v>0.82361829280849996</c:v>
                </c:pt>
                <c:pt idx="8444">
                  <c:v>0.82393836975099999</c:v>
                </c:pt>
                <c:pt idx="8445">
                  <c:v>0.82421618700029997</c:v>
                </c:pt>
                <c:pt idx="8446">
                  <c:v>0.8245874643326</c:v>
                </c:pt>
                <c:pt idx="8447">
                  <c:v>0.82478773593900001</c:v>
                </c:pt>
                <c:pt idx="8448">
                  <c:v>0.82503175735470002</c:v>
                </c:pt>
                <c:pt idx="8449">
                  <c:v>0.82515180110929998</c:v>
                </c:pt>
                <c:pt idx="8450">
                  <c:v>0.82531362771990002</c:v>
                </c:pt>
                <c:pt idx="8451">
                  <c:v>0.82548731565480005</c:v>
                </c:pt>
                <c:pt idx="8452">
                  <c:v>0.82564675807950005</c:v>
                </c:pt>
                <c:pt idx="8453">
                  <c:v>0.82597917318339997</c:v>
                </c:pt>
                <c:pt idx="8454">
                  <c:v>0.82608628273009999</c:v>
                </c:pt>
                <c:pt idx="8455">
                  <c:v>0.8262364864349</c:v>
                </c:pt>
                <c:pt idx="8456">
                  <c:v>0.82650464773179999</c:v>
                </c:pt>
                <c:pt idx="8457">
                  <c:v>0.82685178518299995</c:v>
                </c:pt>
                <c:pt idx="8458">
                  <c:v>0.82696789503099999</c:v>
                </c:pt>
                <c:pt idx="8459">
                  <c:v>0.82704716920849997</c:v>
                </c:pt>
                <c:pt idx="8460">
                  <c:v>0.82717043161390003</c:v>
                </c:pt>
                <c:pt idx="8461">
                  <c:v>0.82728838920589998</c:v>
                </c:pt>
                <c:pt idx="8462">
                  <c:v>0.82742208242420001</c:v>
                </c:pt>
                <c:pt idx="8463">
                  <c:v>0.82759457826609995</c:v>
                </c:pt>
                <c:pt idx="8464">
                  <c:v>0.82770669460299995</c:v>
                </c:pt>
                <c:pt idx="8465">
                  <c:v>0.82784628868099996</c:v>
                </c:pt>
                <c:pt idx="8466">
                  <c:v>0.82799768447879996</c:v>
                </c:pt>
                <c:pt idx="8467">
                  <c:v>0.82816898822780005</c:v>
                </c:pt>
                <c:pt idx="8468">
                  <c:v>0.82828277349470003</c:v>
                </c:pt>
                <c:pt idx="8469">
                  <c:v>0.82840389013289994</c:v>
                </c:pt>
                <c:pt idx="8470">
                  <c:v>0.82856649160389995</c:v>
                </c:pt>
                <c:pt idx="8471">
                  <c:v>0.82882022857670001</c:v>
                </c:pt>
                <c:pt idx="8472">
                  <c:v>0.82912039756769995</c:v>
                </c:pt>
                <c:pt idx="8473">
                  <c:v>0.829253256321</c:v>
                </c:pt>
                <c:pt idx="8474">
                  <c:v>0.82938706874849999</c:v>
                </c:pt>
                <c:pt idx="8475">
                  <c:v>0.82955592870710004</c:v>
                </c:pt>
                <c:pt idx="8476">
                  <c:v>0.82982558012009999</c:v>
                </c:pt>
                <c:pt idx="8477">
                  <c:v>0.82998555898670001</c:v>
                </c:pt>
                <c:pt idx="8478">
                  <c:v>0.83036458492279996</c:v>
                </c:pt>
                <c:pt idx="8479">
                  <c:v>0.8306521177292</c:v>
                </c:pt>
                <c:pt idx="8480">
                  <c:v>0.8309777975082</c:v>
                </c:pt>
                <c:pt idx="8481">
                  <c:v>0.83121436834340001</c:v>
                </c:pt>
                <c:pt idx="8482">
                  <c:v>0.83138209581379996</c:v>
                </c:pt>
                <c:pt idx="8483">
                  <c:v>0.8315644860268</c:v>
                </c:pt>
                <c:pt idx="8484">
                  <c:v>0.83167368173599998</c:v>
                </c:pt>
                <c:pt idx="8485">
                  <c:v>0.83177590370179999</c:v>
                </c:pt>
                <c:pt idx="8486">
                  <c:v>0.83188140392300003</c:v>
                </c:pt>
                <c:pt idx="8487">
                  <c:v>0.83195352554320001</c:v>
                </c:pt>
                <c:pt idx="8488">
                  <c:v>0.83225941658019997</c:v>
                </c:pt>
                <c:pt idx="8489">
                  <c:v>0.8324359059334</c:v>
                </c:pt>
                <c:pt idx="8490">
                  <c:v>0.83255428075789994</c:v>
                </c:pt>
                <c:pt idx="8491">
                  <c:v>0.83274298906330002</c:v>
                </c:pt>
                <c:pt idx="8492">
                  <c:v>0.83297121524810003</c:v>
                </c:pt>
                <c:pt idx="8493">
                  <c:v>0.83312034606929997</c:v>
                </c:pt>
                <c:pt idx="8494">
                  <c:v>0.83323824405669999</c:v>
                </c:pt>
                <c:pt idx="8495">
                  <c:v>0.83333033323289996</c:v>
                </c:pt>
                <c:pt idx="8496">
                  <c:v>0.83348864316939997</c:v>
                </c:pt>
                <c:pt idx="8497">
                  <c:v>0.83380967378619997</c:v>
                </c:pt>
                <c:pt idx="8498">
                  <c:v>0.83413988351820001</c:v>
                </c:pt>
                <c:pt idx="8499">
                  <c:v>0.83431416749950005</c:v>
                </c:pt>
                <c:pt idx="8500">
                  <c:v>0.83447402715679997</c:v>
                </c:pt>
                <c:pt idx="8501">
                  <c:v>0.83474093675609995</c:v>
                </c:pt>
                <c:pt idx="8502">
                  <c:v>0.83493191003800005</c:v>
                </c:pt>
                <c:pt idx="8503">
                  <c:v>0.83511877059939998</c:v>
                </c:pt>
                <c:pt idx="8504">
                  <c:v>0.83527266979220005</c:v>
                </c:pt>
                <c:pt idx="8505">
                  <c:v>0.83543193340300004</c:v>
                </c:pt>
                <c:pt idx="8506">
                  <c:v>0.83572489023209995</c:v>
                </c:pt>
                <c:pt idx="8507">
                  <c:v>0.83581578731539996</c:v>
                </c:pt>
                <c:pt idx="8508">
                  <c:v>0.83590018749240003</c:v>
                </c:pt>
                <c:pt idx="8509">
                  <c:v>0.83598804473879995</c:v>
                </c:pt>
                <c:pt idx="8510">
                  <c:v>0.83608305454249998</c:v>
                </c:pt>
                <c:pt idx="8511">
                  <c:v>0.83620607852939999</c:v>
                </c:pt>
                <c:pt idx="8512">
                  <c:v>0.83629918098449996</c:v>
                </c:pt>
                <c:pt idx="8513">
                  <c:v>0.83641993999480002</c:v>
                </c:pt>
                <c:pt idx="8514">
                  <c:v>0.83651411533359998</c:v>
                </c:pt>
                <c:pt idx="8515">
                  <c:v>0.83663737773900004</c:v>
                </c:pt>
                <c:pt idx="8516">
                  <c:v>0.83676409721370004</c:v>
                </c:pt>
                <c:pt idx="8517">
                  <c:v>0.83699691295620005</c:v>
                </c:pt>
                <c:pt idx="8518">
                  <c:v>0.83715057373049995</c:v>
                </c:pt>
                <c:pt idx="8519">
                  <c:v>0.83731263875960005</c:v>
                </c:pt>
                <c:pt idx="8520">
                  <c:v>0.83754444122310001</c:v>
                </c:pt>
                <c:pt idx="8521">
                  <c:v>0.83774602413179999</c:v>
                </c:pt>
                <c:pt idx="8522">
                  <c:v>0.83796566724779997</c:v>
                </c:pt>
                <c:pt idx="8523">
                  <c:v>0.83807754516599997</c:v>
                </c:pt>
                <c:pt idx="8524">
                  <c:v>0.83843445777890002</c:v>
                </c:pt>
                <c:pt idx="8525">
                  <c:v>0.83858329057689995</c:v>
                </c:pt>
                <c:pt idx="8526">
                  <c:v>0.83872896432879995</c:v>
                </c:pt>
                <c:pt idx="8527">
                  <c:v>0.83890712261199996</c:v>
                </c:pt>
                <c:pt idx="8528">
                  <c:v>0.83908891677859998</c:v>
                </c:pt>
                <c:pt idx="8529">
                  <c:v>0.83918428421019997</c:v>
                </c:pt>
                <c:pt idx="8530">
                  <c:v>0.83934617042540005</c:v>
                </c:pt>
                <c:pt idx="8531">
                  <c:v>0.83972626924509997</c:v>
                </c:pt>
                <c:pt idx="8532">
                  <c:v>0.83998858928679998</c:v>
                </c:pt>
                <c:pt idx="8533">
                  <c:v>0.84023922681810004</c:v>
                </c:pt>
                <c:pt idx="8534">
                  <c:v>0.8404738306999</c:v>
                </c:pt>
                <c:pt idx="8535">
                  <c:v>0.84072417020800005</c:v>
                </c:pt>
                <c:pt idx="8536">
                  <c:v>0.84089839458469995</c:v>
                </c:pt>
                <c:pt idx="8537">
                  <c:v>0.84103250503539995</c:v>
                </c:pt>
                <c:pt idx="8538">
                  <c:v>0.84120750427250002</c:v>
                </c:pt>
                <c:pt idx="8539">
                  <c:v>0.84138667583469995</c:v>
                </c:pt>
                <c:pt idx="8540">
                  <c:v>0.84170925617220005</c:v>
                </c:pt>
                <c:pt idx="8541">
                  <c:v>0.84183734655380005</c:v>
                </c:pt>
                <c:pt idx="8542">
                  <c:v>0.84214746952060004</c:v>
                </c:pt>
                <c:pt idx="8543">
                  <c:v>0.8422939777374</c:v>
                </c:pt>
                <c:pt idx="8544">
                  <c:v>0.84256005287169999</c:v>
                </c:pt>
                <c:pt idx="8545">
                  <c:v>0.84268784523009999</c:v>
                </c:pt>
                <c:pt idx="8546">
                  <c:v>0.8427512049675</c:v>
                </c:pt>
                <c:pt idx="8547">
                  <c:v>0.84279996156689996</c:v>
                </c:pt>
                <c:pt idx="8548">
                  <c:v>0.84287881851199997</c:v>
                </c:pt>
                <c:pt idx="8549">
                  <c:v>0.84298855066300005</c:v>
                </c:pt>
                <c:pt idx="8550">
                  <c:v>0.8432052135468</c:v>
                </c:pt>
                <c:pt idx="8551">
                  <c:v>0.84351593256000001</c:v>
                </c:pt>
                <c:pt idx="8552">
                  <c:v>0.84367424249650003</c:v>
                </c:pt>
                <c:pt idx="8553">
                  <c:v>0.84380155801769996</c:v>
                </c:pt>
                <c:pt idx="8554">
                  <c:v>0.84394174814220002</c:v>
                </c:pt>
                <c:pt idx="8555">
                  <c:v>0.84419804811480004</c:v>
                </c:pt>
                <c:pt idx="8556">
                  <c:v>0.84457218646999999</c:v>
                </c:pt>
                <c:pt idx="8557">
                  <c:v>0.84475249052050005</c:v>
                </c:pt>
                <c:pt idx="8558">
                  <c:v>0.84489619731900001</c:v>
                </c:pt>
                <c:pt idx="8559">
                  <c:v>0.84506666660310004</c:v>
                </c:pt>
                <c:pt idx="8560">
                  <c:v>0.84524083137509998</c:v>
                </c:pt>
                <c:pt idx="8561">
                  <c:v>0.84537959098820004</c:v>
                </c:pt>
                <c:pt idx="8562">
                  <c:v>0.84547817707060002</c:v>
                </c:pt>
                <c:pt idx="8563">
                  <c:v>0.84564810991289996</c:v>
                </c:pt>
                <c:pt idx="8564">
                  <c:v>0.8459768891335</c:v>
                </c:pt>
                <c:pt idx="8565">
                  <c:v>0.84612464904789997</c:v>
                </c:pt>
                <c:pt idx="8566">
                  <c:v>0.84651327133179999</c:v>
                </c:pt>
                <c:pt idx="8567">
                  <c:v>0.846724152565</c:v>
                </c:pt>
                <c:pt idx="8568">
                  <c:v>0.84688514471050003</c:v>
                </c:pt>
                <c:pt idx="8569">
                  <c:v>0.84724193811420001</c:v>
                </c:pt>
                <c:pt idx="8570">
                  <c:v>0.84757673740390005</c:v>
                </c:pt>
                <c:pt idx="8571">
                  <c:v>0.84788841009140004</c:v>
                </c:pt>
                <c:pt idx="8572">
                  <c:v>0.8480919599533</c:v>
                </c:pt>
                <c:pt idx="8573">
                  <c:v>0.84818160533910003</c:v>
                </c:pt>
                <c:pt idx="8574">
                  <c:v>0.84830820560459996</c:v>
                </c:pt>
                <c:pt idx="8575">
                  <c:v>0.84863460063929996</c:v>
                </c:pt>
                <c:pt idx="8576">
                  <c:v>0.84885644912720004</c:v>
                </c:pt>
                <c:pt idx="8577">
                  <c:v>0.84919297695160001</c:v>
                </c:pt>
                <c:pt idx="8578">
                  <c:v>0.84933805465699996</c:v>
                </c:pt>
                <c:pt idx="8579">
                  <c:v>0.84951853752140005</c:v>
                </c:pt>
                <c:pt idx="8580">
                  <c:v>0.84987485408779995</c:v>
                </c:pt>
                <c:pt idx="8581">
                  <c:v>0.85002768039700005</c:v>
                </c:pt>
                <c:pt idx="8582">
                  <c:v>0.85018223524089998</c:v>
                </c:pt>
                <c:pt idx="8583">
                  <c:v>0.85051470994949996</c:v>
                </c:pt>
                <c:pt idx="8584">
                  <c:v>0.85078233480450005</c:v>
                </c:pt>
                <c:pt idx="8585">
                  <c:v>0.85092139244080001</c:v>
                </c:pt>
                <c:pt idx="8586">
                  <c:v>0.8510519862175</c:v>
                </c:pt>
                <c:pt idx="8587">
                  <c:v>0.85117506980900004</c:v>
                </c:pt>
                <c:pt idx="8588">
                  <c:v>0.85128092765810004</c:v>
                </c:pt>
                <c:pt idx="8589">
                  <c:v>0.85136836767199997</c:v>
                </c:pt>
                <c:pt idx="8590">
                  <c:v>0.85153049230580002</c:v>
                </c:pt>
                <c:pt idx="8591">
                  <c:v>0.85173904895779995</c:v>
                </c:pt>
                <c:pt idx="8592">
                  <c:v>0.85190522670750002</c:v>
                </c:pt>
                <c:pt idx="8593">
                  <c:v>0.85203427076339999</c:v>
                </c:pt>
                <c:pt idx="8594">
                  <c:v>0.85213446617129995</c:v>
                </c:pt>
                <c:pt idx="8595">
                  <c:v>0.85250419378279996</c:v>
                </c:pt>
                <c:pt idx="8596">
                  <c:v>0.85264855623250002</c:v>
                </c:pt>
                <c:pt idx="8597">
                  <c:v>0.8527880907059</c:v>
                </c:pt>
                <c:pt idx="8598">
                  <c:v>0.85288387536999999</c:v>
                </c:pt>
                <c:pt idx="8599">
                  <c:v>0.85311198234560004</c:v>
                </c:pt>
                <c:pt idx="8600">
                  <c:v>0.85331970453259998</c:v>
                </c:pt>
                <c:pt idx="8601">
                  <c:v>0.85342341661450005</c:v>
                </c:pt>
                <c:pt idx="8602">
                  <c:v>0.85351580381390002</c:v>
                </c:pt>
                <c:pt idx="8603">
                  <c:v>0.85361331701279997</c:v>
                </c:pt>
                <c:pt idx="8604">
                  <c:v>0.85374611616130003</c:v>
                </c:pt>
                <c:pt idx="8605">
                  <c:v>0.85414201021189995</c:v>
                </c:pt>
                <c:pt idx="8606">
                  <c:v>0.85430490970609996</c:v>
                </c:pt>
                <c:pt idx="8607">
                  <c:v>0.85447084903720005</c:v>
                </c:pt>
                <c:pt idx="8608">
                  <c:v>0.85464477539060002</c:v>
                </c:pt>
                <c:pt idx="8609">
                  <c:v>0.85502868890759998</c:v>
                </c:pt>
                <c:pt idx="8610">
                  <c:v>0.85541820526120005</c:v>
                </c:pt>
                <c:pt idx="8611">
                  <c:v>0.85581612586980005</c:v>
                </c:pt>
                <c:pt idx="8612">
                  <c:v>0.85601300001140002</c:v>
                </c:pt>
                <c:pt idx="8613">
                  <c:v>0.85638588666920001</c:v>
                </c:pt>
                <c:pt idx="8614">
                  <c:v>0.85655051469800003</c:v>
                </c:pt>
                <c:pt idx="8615">
                  <c:v>0.8566555976868</c:v>
                </c:pt>
                <c:pt idx="8616">
                  <c:v>0.85672044754029997</c:v>
                </c:pt>
                <c:pt idx="8617">
                  <c:v>0.85676068067550004</c:v>
                </c:pt>
                <c:pt idx="8618">
                  <c:v>0.85680675506589998</c:v>
                </c:pt>
                <c:pt idx="8619">
                  <c:v>0.85688662528990001</c:v>
                </c:pt>
                <c:pt idx="8620">
                  <c:v>0.85699808597560001</c:v>
                </c:pt>
                <c:pt idx="8621">
                  <c:v>0.85712981224060003</c:v>
                </c:pt>
                <c:pt idx="8622">
                  <c:v>0.85727506875990001</c:v>
                </c:pt>
                <c:pt idx="8623">
                  <c:v>0.85761320590970003</c:v>
                </c:pt>
                <c:pt idx="8624">
                  <c:v>0.85795283317570004</c:v>
                </c:pt>
                <c:pt idx="8625">
                  <c:v>0.8583155274391</c:v>
                </c:pt>
                <c:pt idx="8626">
                  <c:v>0.85848736763</c:v>
                </c:pt>
                <c:pt idx="8627">
                  <c:v>0.85862326622009999</c:v>
                </c:pt>
                <c:pt idx="8628">
                  <c:v>0.85901468992230001</c:v>
                </c:pt>
                <c:pt idx="8629">
                  <c:v>0.85938829183580001</c:v>
                </c:pt>
                <c:pt idx="8630">
                  <c:v>0.85967695713040004</c:v>
                </c:pt>
                <c:pt idx="8631">
                  <c:v>0.85985249280929998</c:v>
                </c:pt>
                <c:pt idx="8632">
                  <c:v>0.8601014018059</c:v>
                </c:pt>
                <c:pt idx="8633">
                  <c:v>0.86027693748470002</c:v>
                </c:pt>
                <c:pt idx="8634">
                  <c:v>0.86064279079439998</c:v>
                </c:pt>
                <c:pt idx="8635">
                  <c:v>0.86104619503019997</c:v>
                </c:pt>
                <c:pt idx="8636">
                  <c:v>0.86139184236529998</c:v>
                </c:pt>
                <c:pt idx="8637">
                  <c:v>0.86171144247060005</c:v>
                </c:pt>
                <c:pt idx="8638">
                  <c:v>0.86195778846740001</c:v>
                </c:pt>
                <c:pt idx="8639">
                  <c:v>0.86220943927759996</c:v>
                </c:pt>
                <c:pt idx="8640">
                  <c:v>0.86237090826030005</c:v>
                </c:pt>
                <c:pt idx="8641">
                  <c:v>0.86271560192109997</c:v>
                </c:pt>
                <c:pt idx="8642">
                  <c:v>0.86304008960720002</c:v>
                </c:pt>
                <c:pt idx="8643">
                  <c:v>0.86336493492129995</c:v>
                </c:pt>
                <c:pt idx="8644">
                  <c:v>0.86364740133289997</c:v>
                </c:pt>
                <c:pt idx="8645">
                  <c:v>0.86373341083529998</c:v>
                </c:pt>
                <c:pt idx="8646">
                  <c:v>0.86381769180300005</c:v>
                </c:pt>
                <c:pt idx="8647">
                  <c:v>0.86390268802640002</c:v>
                </c:pt>
                <c:pt idx="8648">
                  <c:v>0.86401683092119996</c:v>
                </c:pt>
                <c:pt idx="8649">
                  <c:v>0.8642550110817</c:v>
                </c:pt>
                <c:pt idx="8650">
                  <c:v>0.86447113752369997</c:v>
                </c:pt>
                <c:pt idx="8651">
                  <c:v>0.86459964513779997</c:v>
                </c:pt>
                <c:pt idx="8652">
                  <c:v>0.86491107940669998</c:v>
                </c:pt>
                <c:pt idx="8653">
                  <c:v>0.86523318290710005</c:v>
                </c:pt>
                <c:pt idx="8654">
                  <c:v>0.86549943685529995</c:v>
                </c:pt>
                <c:pt idx="8655">
                  <c:v>0.86583465337749999</c:v>
                </c:pt>
                <c:pt idx="8656">
                  <c:v>0.86614304780960005</c:v>
                </c:pt>
                <c:pt idx="8657">
                  <c:v>0.86638140678410003</c:v>
                </c:pt>
                <c:pt idx="8658">
                  <c:v>0.86669474840159999</c:v>
                </c:pt>
                <c:pt idx="8659">
                  <c:v>0.86706781387330001</c:v>
                </c:pt>
                <c:pt idx="8660">
                  <c:v>0.86749356985089998</c:v>
                </c:pt>
                <c:pt idx="8661">
                  <c:v>0.86801034212109995</c:v>
                </c:pt>
                <c:pt idx="8662">
                  <c:v>0.86827147006990002</c:v>
                </c:pt>
                <c:pt idx="8663">
                  <c:v>0.86864405870439998</c:v>
                </c:pt>
                <c:pt idx="8664">
                  <c:v>0.86897850036619995</c:v>
                </c:pt>
                <c:pt idx="8665">
                  <c:v>0.86922699213029997</c:v>
                </c:pt>
                <c:pt idx="8666">
                  <c:v>0.86929780244830002</c:v>
                </c:pt>
                <c:pt idx="8667">
                  <c:v>0.86937743425369995</c:v>
                </c:pt>
                <c:pt idx="8668">
                  <c:v>0.86942726373669998</c:v>
                </c:pt>
                <c:pt idx="8669">
                  <c:v>0.86949563026429999</c:v>
                </c:pt>
                <c:pt idx="8670">
                  <c:v>0.86960446834560001</c:v>
                </c:pt>
                <c:pt idx="8671">
                  <c:v>0.86992055177689998</c:v>
                </c:pt>
                <c:pt idx="8672">
                  <c:v>0.87004929780960005</c:v>
                </c:pt>
                <c:pt idx="8673">
                  <c:v>0.87038922309879996</c:v>
                </c:pt>
                <c:pt idx="8674">
                  <c:v>0.87056797742839998</c:v>
                </c:pt>
                <c:pt idx="8675">
                  <c:v>0.87088787555689995</c:v>
                </c:pt>
                <c:pt idx="8676">
                  <c:v>0.87106966972349997</c:v>
                </c:pt>
                <c:pt idx="8677">
                  <c:v>0.87124192714689996</c:v>
                </c:pt>
                <c:pt idx="8678">
                  <c:v>0.87156206369400002</c:v>
                </c:pt>
                <c:pt idx="8679">
                  <c:v>0.87184649705890005</c:v>
                </c:pt>
                <c:pt idx="8680">
                  <c:v>0.87220293283460004</c:v>
                </c:pt>
                <c:pt idx="8681">
                  <c:v>0.87228971719740001</c:v>
                </c:pt>
                <c:pt idx="8682">
                  <c:v>0.87237912416459995</c:v>
                </c:pt>
                <c:pt idx="8683">
                  <c:v>0.87251508235929998</c:v>
                </c:pt>
                <c:pt idx="8684">
                  <c:v>0.87288933992390005</c:v>
                </c:pt>
                <c:pt idx="8685">
                  <c:v>0.87311482429499998</c:v>
                </c:pt>
                <c:pt idx="8686">
                  <c:v>0.87326025962830001</c:v>
                </c:pt>
                <c:pt idx="8687">
                  <c:v>0.87337100505830001</c:v>
                </c:pt>
                <c:pt idx="8688">
                  <c:v>0.87344616651539997</c:v>
                </c:pt>
                <c:pt idx="8689">
                  <c:v>0.87352764606480005</c:v>
                </c:pt>
                <c:pt idx="8690">
                  <c:v>0.8738064169884</c:v>
                </c:pt>
                <c:pt idx="8691">
                  <c:v>0.8740667700768</c:v>
                </c:pt>
                <c:pt idx="8692">
                  <c:v>0.87412422895429998</c:v>
                </c:pt>
                <c:pt idx="8693">
                  <c:v>0.87420481443410003</c:v>
                </c:pt>
                <c:pt idx="8694">
                  <c:v>0.87432050704959996</c:v>
                </c:pt>
                <c:pt idx="8695">
                  <c:v>0.87449812889099998</c:v>
                </c:pt>
                <c:pt idx="8696">
                  <c:v>0.87471258640289995</c:v>
                </c:pt>
                <c:pt idx="8697">
                  <c:v>0.87493109703060001</c:v>
                </c:pt>
                <c:pt idx="8698">
                  <c:v>0.87508320808410001</c:v>
                </c:pt>
                <c:pt idx="8699">
                  <c:v>0.87540429830550004</c:v>
                </c:pt>
                <c:pt idx="8700">
                  <c:v>0.87575083971019996</c:v>
                </c:pt>
                <c:pt idx="8701">
                  <c:v>0.87593889236449995</c:v>
                </c:pt>
                <c:pt idx="8702">
                  <c:v>0.87606137990949995</c:v>
                </c:pt>
                <c:pt idx="8703">
                  <c:v>0.8761847615242</c:v>
                </c:pt>
                <c:pt idx="8704">
                  <c:v>0.87627136707310005</c:v>
                </c:pt>
                <c:pt idx="8705">
                  <c:v>0.87644100189209995</c:v>
                </c:pt>
                <c:pt idx="8706">
                  <c:v>0.87680286169050003</c:v>
                </c:pt>
                <c:pt idx="8707">
                  <c:v>0.87699526548390005</c:v>
                </c:pt>
                <c:pt idx="8708">
                  <c:v>0.87708139419560005</c:v>
                </c:pt>
                <c:pt idx="8709">
                  <c:v>0.87716263532640004</c:v>
                </c:pt>
                <c:pt idx="8710">
                  <c:v>0.87724530696869996</c:v>
                </c:pt>
                <c:pt idx="8711">
                  <c:v>0.87746596336360005</c:v>
                </c:pt>
                <c:pt idx="8712">
                  <c:v>0.87777113914490001</c:v>
                </c:pt>
                <c:pt idx="8713">
                  <c:v>0.87798494100570001</c:v>
                </c:pt>
                <c:pt idx="8714">
                  <c:v>0.87825018167500002</c:v>
                </c:pt>
                <c:pt idx="8715">
                  <c:v>0.87838935852050004</c:v>
                </c:pt>
                <c:pt idx="8716">
                  <c:v>0.87851011753079999</c:v>
                </c:pt>
                <c:pt idx="8717">
                  <c:v>0.87886768579480001</c:v>
                </c:pt>
                <c:pt idx="8718">
                  <c:v>0.87902432680130005</c:v>
                </c:pt>
                <c:pt idx="8719">
                  <c:v>0.87918579578400002</c:v>
                </c:pt>
                <c:pt idx="8720">
                  <c:v>0.87953788042070002</c:v>
                </c:pt>
                <c:pt idx="8721">
                  <c:v>0.8797197937965</c:v>
                </c:pt>
                <c:pt idx="8722">
                  <c:v>0.87983745336529995</c:v>
                </c:pt>
                <c:pt idx="8723">
                  <c:v>0.87992852926249998</c:v>
                </c:pt>
                <c:pt idx="8724">
                  <c:v>0.88001084327699997</c:v>
                </c:pt>
                <c:pt idx="8725">
                  <c:v>0.88010168075560002</c:v>
                </c:pt>
                <c:pt idx="8726">
                  <c:v>0.88025981187820002</c:v>
                </c:pt>
                <c:pt idx="8727">
                  <c:v>0.8804758191109</c:v>
                </c:pt>
                <c:pt idx="8728">
                  <c:v>0.88056409358980003</c:v>
                </c:pt>
                <c:pt idx="8729">
                  <c:v>0.88065624237060003</c:v>
                </c:pt>
                <c:pt idx="8730">
                  <c:v>0.88077872991560002</c:v>
                </c:pt>
                <c:pt idx="8731">
                  <c:v>0.88112133741380005</c:v>
                </c:pt>
                <c:pt idx="8732">
                  <c:v>0.88124054670329999</c:v>
                </c:pt>
                <c:pt idx="8733">
                  <c:v>0.8813592791557</c:v>
                </c:pt>
                <c:pt idx="8734">
                  <c:v>0.88156414031980002</c:v>
                </c:pt>
                <c:pt idx="8735">
                  <c:v>0.88178479671480003</c:v>
                </c:pt>
                <c:pt idx="8736">
                  <c:v>0.88193339109419999</c:v>
                </c:pt>
                <c:pt idx="8737">
                  <c:v>0.88212269544599997</c:v>
                </c:pt>
                <c:pt idx="8738">
                  <c:v>0.88241869211199997</c:v>
                </c:pt>
                <c:pt idx="8739">
                  <c:v>0.88255661726000001</c:v>
                </c:pt>
                <c:pt idx="8740">
                  <c:v>0.88269829750060003</c:v>
                </c:pt>
                <c:pt idx="8741">
                  <c:v>0.88308262825009998</c:v>
                </c:pt>
                <c:pt idx="8742">
                  <c:v>0.88348329067230003</c:v>
                </c:pt>
                <c:pt idx="8743">
                  <c:v>0.88359981775280005</c:v>
                </c:pt>
                <c:pt idx="8744">
                  <c:v>0.88378804922099996</c:v>
                </c:pt>
                <c:pt idx="8745">
                  <c:v>0.88392072916029996</c:v>
                </c:pt>
                <c:pt idx="8746">
                  <c:v>0.88400000333789996</c:v>
                </c:pt>
                <c:pt idx="8747">
                  <c:v>0.88403552770610005</c:v>
                </c:pt>
                <c:pt idx="8748">
                  <c:v>0.88406121730800002</c:v>
                </c:pt>
                <c:pt idx="8749">
                  <c:v>0.88405323028560001</c:v>
                </c:pt>
                <c:pt idx="8750">
                  <c:v>0.88407498598099998</c:v>
                </c:pt>
                <c:pt idx="8751">
                  <c:v>0.88409328460689995</c:v>
                </c:pt>
                <c:pt idx="8752">
                  <c:v>0.88419359922410001</c:v>
                </c:pt>
                <c:pt idx="8753">
                  <c:v>0.88457345962519995</c:v>
                </c:pt>
                <c:pt idx="8754">
                  <c:v>0.88471728563310004</c:v>
                </c:pt>
                <c:pt idx="8755">
                  <c:v>0.88497555255890004</c:v>
                </c:pt>
                <c:pt idx="8756">
                  <c:v>0.88535153865810001</c:v>
                </c:pt>
                <c:pt idx="8757">
                  <c:v>0.88563370704650002</c:v>
                </c:pt>
                <c:pt idx="8758">
                  <c:v>0.88580691814419998</c:v>
                </c:pt>
                <c:pt idx="8759">
                  <c:v>0.88602316379549995</c:v>
                </c:pt>
                <c:pt idx="8760">
                  <c:v>0.88621336221689995</c:v>
                </c:pt>
                <c:pt idx="8761">
                  <c:v>0.88656467199330002</c:v>
                </c:pt>
                <c:pt idx="8762">
                  <c:v>0.88669532537460005</c:v>
                </c:pt>
                <c:pt idx="8763">
                  <c:v>0.88681721687320003</c:v>
                </c:pt>
                <c:pt idx="8764">
                  <c:v>0.88690167665480002</c:v>
                </c:pt>
                <c:pt idx="8765">
                  <c:v>0.88701707124710005</c:v>
                </c:pt>
                <c:pt idx="8766">
                  <c:v>0.88720816373830003</c:v>
                </c:pt>
                <c:pt idx="8767">
                  <c:v>0.88743859529500002</c:v>
                </c:pt>
                <c:pt idx="8768">
                  <c:v>0.88777685165410003</c:v>
                </c:pt>
                <c:pt idx="8769">
                  <c:v>0.88805681467060005</c:v>
                </c:pt>
                <c:pt idx="8770">
                  <c:v>0.88840848207470002</c:v>
                </c:pt>
                <c:pt idx="8771">
                  <c:v>0.8886507749557</c:v>
                </c:pt>
                <c:pt idx="8772">
                  <c:v>0.88876843452450005</c:v>
                </c:pt>
                <c:pt idx="8773">
                  <c:v>0.88894051313400002</c:v>
                </c:pt>
                <c:pt idx="8774">
                  <c:v>0.88905376195910002</c:v>
                </c:pt>
                <c:pt idx="8775">
                  <c:v>0.88922774791720005</c:v>
                </c:pt>
                <c:pt idx="8776">
                  <c:v>0.88936418294910002</c:v>
                </c:pt>
                <c:pt idx="8777">
                  <c:v>0.88943660259250001</c:v>
                </c:pt>
                <c:pt idx="8778">
                  <c:v>0.88955444097519998</c:v>
                </c:pt>
                <c:pt idx="8779">
                  <c:v>0.88989043235779997</c:v>
                </c:pt>
                <c:pt idx="8780">
                  <c:v>0.89017403125759997</c:v>
                </c:pt>
                <c:pt idx="8781">
                  <c:v>0.89048230648040005</c:v>
                </c:pt>
                <c:pt idx="8782">
                  <c:v>0.89071607589720003</c:v>
                </c:pt>
                <c:pt idx="8783">
                  <c:v>0.89102369546890003</c:v>
                </c:pt>
                <c:pt idx="8784">
                  <c:v>0.89113867282869996</c:v>
                </c:pt>
                <c:pt idx="8785">
                  <c:v>0.89150923490519995</c:v>
                </c:pt>
                <c:pt idx="8786">
                  <c:v>0.8918558955193</c:v>
                </c:pt>
                <c:pt idx="8787">
                  <c:v>0.8919818997383</c:v>
                </c:pt>
                <c:pt idx="8788">
                  <c:v>0.89216428995130004</c:v>
                </c:pt>
                <c:pt idx="8789">
                  <c:v>0.89235842227939999</c:v>
                </c:pt>
                <c:pt idx="8790">
                  <c:v>0.89248740673070004</c:v>
                </c:pt>
                <c:pt idx="8791">
                  <c:v>0.89258879423140003</c:v>
                </c:pt>
                <c:pt idx="8792">
                  <c:v>0.89277094602579998</c:v>
                </c:pt>
                <c:pt idx="8793">
                  <c:v>0.89318096637730005</c:v>
                </c:pt>
                <c:pt idx="8794">
                  <c:v>0.89333772659300004</c:v>
                </c:pt>
                <c:pt idx="8795">
                  <c:v>0.89348828792570001</c:v>
                </c:pt>
                <c:pt idx="8796">
                  <c:v>0.89363700151439995</c:v>
                </c:pt>
                <c:pt idx="8797">
                  <c:v>0.89395278692250002</c:v>
                </c:pt>
                <c:pt idx="8798">
                  <c:v>0.89406150579450006</c:v>
                </c:pt>
                <c:pt idx="8799">
                  <c:v>0.89413660764689995</c:v>
                </c:pt>
                <c:pt idx="8800">
                  <c:v>0.89433372020720003</c:v>
                </c:pt>
                <c:pt idx="8801">
                  <c:v>0.89463877677920001</c:v>
                </c:pt>
                <c:pt idx="8802">
                  <c:v>0.89484369754790005</c:v>
                </c:pt>
                <c:pt idx="8803">
                  <c:v>0.89499473571779997</c:v>
                </c:pt>
                <c:pt idx="8804">
                  <c:v>0.89512586593629995</c:v>
                </c:pt>
                <c:pt idx="8805">
                  <c:v>0.89526885747910001</c:v>
                </c:pt>
                <c:pt idx="8806">
                  <c:v>0.89536678791049995</c:v>
                </c:pt>
                <c:pt idx="8807">
                  <c:v>0.89547049999240003</c:v>
                </c:pt>
                <c:pt idx="8808">
                  <c:v>0.89557212591169999</c:v>
                </c:pt>
                <c:pt idx="8809">
                  <c:v>0.89566534757609995</c:v>
                </c:pt>
                <c:pt idx="8810">
                  <c:v>0.89579540491099996</c:v>
                </c:pt>
                <c:pt idx="8811">
                  <c:v>0.89608138799670001</c:v>
                </c:pt>
                <c:pt idx="8812">
                  <c:v>0.89629685878749998</c:v>
                </c:pt>
                <c:pt idx="8813">
                  <c:v>0.89645355939869997</c:v>
                </c:pt>
                <c:pt idx="8814">
                  <c:v>0.8965369462967</c:v>
                </c:pt>
                <c:pt idx="8815">
                  <c:v>0.89661318063740003</c:v>
                </c:pt>
                <c:pt idx="8816">
                  <c:v>0.89669460058210004</c:v>
                </c:pt>
                <c:pt idx="8817">
                  <c:v>0.89678007364269996</c:v>
                </c:pt>
                <c:pt idx="8818">
                  <c:v>0.89696699380870004</c:v>
                </c:pt>
                <c:pt idx="8819">
                  <c:v>0.89723318815230002</c:v>
                </c:pt>
                <c:pt idx="8820">
                  <c:v>0.89735752344130004</c:v>
                </c:pt>
                <c:pt idx="8821">
                  <c:v>0.89744389057160001</c:v>
                </c:pt>
                <c:pt idx="8822">
                  <c:v>0.89756661653519998</c:v>
                </c:pt>
                <c:pt idx="8823">
                  <c:v>0.89791756868359995</c:v>
                </c:pt>
                <c:pt idx="8824">
                  <c:v>0.89824396371839998</c:v>
                </c:pt>
                <c:pt idx="8825">
                  <c:v>0.89843106269840001</c:v>
                </c:pt>
                <c:pt idx="8826">
                  <c:v>0.89851248264310002</c:v>
                </c:pt>
                <c:pt idx="8827">
                  <c:v>0.89863383769990002</c:v>
                </c:pt>
                <c:pt idx="8828">
                  <c:v>0.89875513315199995</c:v>
                </c:pt>
                <c:pt idx="8829">
                  <c:v>0.8991138339043</c:v>
                </c:pt>
                <c:pt idx="8830">
                  <c:v>0.89922302961349998</c:v>
                </c:pt>
                <c:pt idx="8831">
                  <c:v>0.89939862489699995</c:v>
                </c:pt>
                <c:pt idx="8832">
                  <c:v>0.89958041906359998</c:v>
                </c:pt>
                <c:pt idx="8833">
                  <c:v>0.89969885349269996</c:v>
                </c:pt>
                <c:pt idx="8834">
                  <c:v>0.89981329441070002</c:v>
                </c:pt>
                <c:pt idx="8835">
                  <c:v>0.90014040470120005</c:v>
                </c:pt>
                <c:pt idx="8836">
                  <c:v>0.9004985690117</c:v>
                </c:pt>
                <c:pt idx="8837">
                  <c:v>0.90084749460220004</c:v>
                </c:pt>
                <c:pt idx="8838">
                  <c:v>0.90120011568070002</c:v>
                </c:pt>
                <c:pt idx="8839">
                  <c:v>0.90135371685029997</c:v>
                </c:pt>
                <c:pt idx="8840">
                  <c:v>0.90151697397230002</c:v>
                </c:pt>
                <c:pt idx="8841">
                  <c:v>0.90167844295499999</c:v>
                </c:pt>
                <c:pt idx="8842">
                  <c:v>0.90196996927259998</c:v>
                </c:pt>
                <c:pt idx="8843">
                  <c:v>0.90209335088730003</c:v>
                </c:pt>
                <c:pt idx="8844">
                  <c:v>0.90221291780470003</c:v>
                </c:pt>
                <c:pt idx="8845">
                  <c:v>0.90233081579209995</c:v>
                </c:pt>
                <c:pt idx="8846">
                  <c:v>0.90248185396189995</c:v>
                </c:pt>
                <c:pt idx="8847">
                  <c:v>0.90257209539409999</c:v>
                </c:pt>
                <c:pt idx="8848">
                  <c:v>0.90265500545499999</c:v>
                </c:pt>
                <c:pt idx="8849">
                  <c:v>0.90274310112</c:v>
                </c:pt>
                <c:pt idx="8850">
                  <c:v>0.90282559394840001</c:v>
                </c:pt>
                <c:pt idx="8851">
                  <c:v>0.90300780534739999</c:v>
                </c:pt>
                <c:pt idx="8852">
                  <c:v>0.90315771102910003</c:v>
                </c:pt>
                <c:pt idx="8853">
                  <c:v>0.90347862243650001</c:v>
                </c:pt>
                <c:pt idx="8854">
                  <c:v>0.9037108421326</c:v>
                </c:pt>
                <c:pt idx="8855">
                  <c:v>0.90407925844189996</c:v>
                </c:pt>
                <c:pt idx="8856">
                  <c:v>0.90420526266099999</c:v>
                </c:pt>
                <c:pt idx="8857">
                  <c:v>0.90433472394939995</c:v>
                </c:pt>
                <c:pt idx="8858">
                  <c:v>0.90457898378370005</c:v>
                </c:pt>
                <c:pt idx="8859">
                  <c:v>0.90492051839830001</c:v>
                </c:pt>
                <c:pt idx="8860">
                  <c:v>0.90510171651839999</c:v>
                </c:pt>
                <c:pt idx="8861">
                  <c:v>0.9052484035492</c:v>
                </c:pt>
                <c:pt idx="8862">
                  <c:v>0.9054629206657</c:v>
                </c:pt>
                <c:pt idx="8863">
                  <c:v>0.90579187870029998</c:v>
                </c:pt>
                <c:pt idx="8864">
                  <c:v>0.90596526861189997</c:v>
                </c:pt>
                <c:pt idx="8865">
                  <c:v>0.90606820583339998</c:v>
                </c:pt>
                <c:pt idx="8866">
                  <c:v>0.90616774559019997</c:v>
                </c:pt>
                <c:pt idx="8867">
                  <c:v>0.9062358736992</c:v>
                </c:pt>
                <c:pt idx="8868">
                  <c:v>0.90631479024890005</c:v>
                </c:pt>
                <c:pt idx="8869">
                  <c:v>0.90636378526689998</c:v>
                </c:pt>
                <c:pt idx="8870">
                  <c:v>0.90643578767779998</c:v>
                </c:pt>
                <c:pt idx="8871">
                  <c:v>0.90676075220109997</c:v>
                </c:pt>
                <c:pt idx="8872">
                  <c:v>0.90703785419460004</c:v>
                </c:pt>
                <c:pt idx="8873">
                  <c:v>0.90740168094639995</c:v>
                </c:pt>
                <c:pt idx="8874">
                  <c:v>0.90759104490279996</c:v>
                </c:pt>
                <c:pt idx="8875">
                  <c:v>0.90794992446900002</c:v>
                </c:pt>
                <c:pt idx="8876">
                  <c:v>0.90819466114040004</c:v>
                </c:pt>
                <c:pt idx="8877">
                  <c:v>0.90834701061250001</c:v>
                </c:pt>
                <c:pt idx="8878">
                  <c:v>0.90844208002089999</c:v>
                </c:pt>
                <c:pt idx="8879">
                  <c:v>0.90853226184839997</c:v>
                </c:pt>
                <c:pt idx="8880">
                  <c:v>0.90865290164949997</c:v>
                </c:pt>
                <c:pt idx="8881">
                  <c:v>0.90880531072619997</c:v>
                </c:pt>
                <c:pt idx="8882">
                  <c:v>0.90913718938830002</c:v>
                </c:pt>
                <c:pt idx="8883">
                  <c:v>0.90950852632519996</c:v>
                </c:pt>
                <c:pt idx="8884">
                  <c:v>0.90986597537989999</c:v>
                </c:pt>
                <c:pt idx="8885">
                  <c:v>0.91014754772189999</c:v>
                </c:pt>
                <c:pt idx="8886">
                  <c:v>0.91033822298050004</c:v>
                </c:pt>
                <c:pt idx="8887">
                  <c:v>0.91090261936189998</c:v>
                </c:pt>
                <c:pt idx="8888">
                  <c:v>0.91121280193330001</c:v>
                </c:pt>
                <c:pt idx="8889">
                  <c:v>0.91152852773670001</c:v>
                </c:pt>
                <c:pt idx="8890">
                  <c:v>0.91177380084990001</c:v>
                </c:pt>
                <c:pt idx="8891">
                  <c:v>0.91184741258619995</c:v>
                </c:pt>
                <c:pt idx="8892">
                  <c:v>0.91197448968890005</c:v>
                </c:pt>
                <c:pt idx="8893">
                  <c:v>0.91213274002080003</c:v>
                </c:pt>
                <c:pt idx="8894">
                  <c:v>0.91240698099140005</c:v>
                </c:pt>
                <c:pt idx="8895">
                  <c:v>0.91271209716799995</c:v>
                </c:pt>
                <c:pt idx="8896">
                  <c:v>0.91303086280820001</c:v>
                </c:pt>
                <c:pt idx="8897">
                  <c:v>0.91336143016820004</c:v>
                </c:pt>
                <c:pt idx="8898">
                  <c:v>0.91350919008260001</c:v>
                </c:pt>
                <c:pt idx="8899">
                  <c:v>0.91365385055540005</c:v>
                </c:pt>
                <c:pt idx="8900">
                  <c:v>0.91380387544630004</c:v>
                </c:pt>
                <c:pt idx="8901">
                  <c:v>0.91401767730710004</c:v>
                </c:pt>
                <c:pt idx="8902">
                  <c:v>0.9140900373459</c:v>
                </c:pt>
                <c:pt idx="8903">
                  <c:v>0.91419780254359995</c:v>
                </c:pt>
                <c:pt idx="8904">
                  <c:v>0.91431695222849996</c:v>
                </c:pt>
                <c:pt idx="8905">
                  <c:v>0.9146344065666</c:v>
                </c:pt>
                <c:pt idx="8906">
                  <c:v>0.91477108001709995</c:v>
                </c:pt>
                <c:pt idx="8907">
                  <c:v>0.91491740941999999</c:v>
                </c:pt>
                <c:pt idx="8908">
                  <c:v>0.91522794961929999</c:v>
                </c:pt>
                <c:pt idx="8909">
                  <c:v>0.91555762290950005</c:v>
                </c:pt>
                <c:pt idx="8910">
                  <c:v>0.91588062047959995</c:v>
                </c:pt>
                <c:pt idx="8911">
                  <c:v>0.91606444120410002</c:v>
                </c:pt>
                <c:pt idx="8912">
                  <c:v>0.91624122858049994</c:v>
                </c:pt>
                <c:pt idx="8913">
                  <c:v>0.91652047634120004</c:v>
                </c:pt>
                <c:pt idx="8914">
                  <c:v>0.91665846109390003</c:v>
                </c:pt>
                <c:pt idx="8915">
                  <c:v>0.91673833131789995</c:v>
                </c:pt>
                <c:pt idx="8916">
                  <c:v>0.91682839393619997</c:v>
                </c:pt>
                <c:pt idx="8917">
                  <c:v>0.91694265604019998</c:v>
                </c:pt>
                <c:pt idx="8918">
                  <c:v>0.91724526882169999</c:v>
                </c:pt>
                <c:pt idx="8919">
                  <c:v>0.91736865043640003</c:v>
                </c:pt>
                <c:pt idx="8920">
                  <c:v>0.91751295328140003</c:v>
                </c:pt>
                <c:pt idx="8921">
                  <c:v>0.9177880883217</c:v>
                </c:pt>
                <c:pt idx="8922">
                  <c:v>0.91804796457290005</c:v>
                </c:pt>
                <c:pt idx="8923">
                  <c:v>0.91824156045909999</c:v>
                </c:pt>
                <c:pt idx="8924">
                  <c:v>0.91839361190799995</c:v>
                </c:pt>
                <c:pt idx="8925">
                  <c:v>0.91860169172289996</c:v>
                </c:pt>
                <c:pt idx="8926">
                  <c:v>0.91886097192759997</c:v>
                </c:pt>
                <c:pt idx="8927">
                  <c:v>0.91897225379939995</c:v>
                </c:pt>
                <c:pt idx="8928">
                  <c:v>0.91911935806269995</c:v>
                </c:pt>
                <c:pt idx="8929">
                  <c:v>0.91947728395460004</c:v>
                </c:pt>
                <c:pt idx="8930">
                  <c:v>0.91979748010639995</c:v>
                </c:pt>
                <c:pt idx="8931">
                  <c:v>0.9201102256775</c:v>
                </c:pt>
                <c:pt idx="8932">
                  <c:v>0.92033690214160002</c:v>
                </c:pt>
                <c:pt idx="8933">
                  <c:v>0.92067778110499998</c:v>
                </c:pt>
                <c:pt idx="8934">
                  <c:v>0.92091971635820002</c:v>
                </c:pt>
                <c:pt idx="8935">
                  <c:v>0.9211778044701</c:v>
                </c:pt>
                <c:pt idx="8936">
                  <c:v>0.92127251625060003</c:v>
                </c:pt>
                <c:pt idx="8937">
                  <c:v>0.92135953903199996</c:v>
                </c:pt>
                <c:pt idx="8938">
                  <c:v>0.92145013809200005</c:v>
                </c:pt>
                <c:pt idx="8939">
                  <c:v>0.92154413461689999</c:v>
                </c:pt>
                <c:pt idx="8940">
                  <c:v>0.92163997888570004</c:v>
                </c:pt>
                <c:pt idx="8941">
                  <c:v>0.92176228761669998</c:v>
                </c:pt>
                <c:pt idx="8942">
                  <c:v>0.92192053794859996</c:v>
                </c:pt>
                <c:pt idx="8943">
                  <c:v>0.92208713293080002</c:v>
                </c:pt>
                <c:pt idx="8944">
                  <c:v>0.92217886447910002</c:v>
                </c:pt>
                <c:pt idx="8945">
                  <c:v>0.92227494716640002</c:v>
                </c:pt>
                <c:pt idx="8946">
                  <c:v>0.92243760824200005</c:v>
                </c:pt>
                <c:pt idx="8947">
                  <c:v>0.92268317937849997</c:v>
                </c:pt>
                <c:pt idx="8948">
                  <c:v>0.92277640104290004</c:v>
                </c:pt>
                <c:pt idx="8949">
                  <c:v>0.92284339666369997</c:v>
                </c:pt>
                <c:pt idx="8950">
                  <c:v>0.92298281192779996</c:v>
                </c:pt>
                <c:pt idx="8951">
                  <c:v>0.92324453592300004</c:v>
                </c:pt>
                <c:pt idx="8952">
                  <c:v>0.92333573102949995</c:v>
                </c:pt>
                <c:pt idx="8953">
                  <c:v>0.92342972755429997</c:v>
                </c:pt>
                <c:pt idx="8954">
                  <c:v>0.92347693443300005</c:v>
                </c:pt>
                <c:pt idx="8955">
                  <c:v>0.92352867126460003</c:v>
                </c:pt>
                <c:pt idx="8956">
                  <c:v>0.92361676692960004</c:v>
                </c:pt>
                <c:pt idx="8957">
                  <c:v>0.92369663715359995</c:v>
                </c:pt>
                <c:pt idx="8958">
                  <c:v>0.9240581393242</c:v>
                </c:pt>
                <c:pt idx="8959">
                  <c:v>0.92440861463549995</c:v>
                </c:pt>
                <c:pt idx="8960">
                  <c:v>0.92457497119900001</c:v>
                </c:pt>
                <c:pt idx="8961">
                  <c:v>0.92473733425140003</c:v>
                </c:pt>
                <c:pt idx="8962">
                  <c:v>0.92508047819140005</c:v>
                </c:pt>
                <c:pt idx="8963">
                  <c:v>0.92537438869480004</c:v>
                </c:pt>
                <c:pt idx="8964">
                  <c:v>0.92546498775480002</c:v>
                </c:pt>
                <c:pt idx="8965">
                  <c:v>0.92551916837689996</c:v>
                </c:pt>
                <c:pt idx="8966">
                  <c:v>0.92560797929759997</c:v>
                </c:pt>
                <c:pt idx="8967">
                  <c:v>0.92566710710529998</c:v>
                </c:pt>
                <c:pt idx="8968">
                  <c:v>0.92572242021560003</c:v>
                </c:pt>
                <c:pt idx="8969">
                  <c:v>0.92581003904339998</c:v>
                </c:pt>
                <c:pt idx="8970">
                  <c:v>0.92611134052279998</c:v>
                </c:pt>
                <c:pt idx="8971">
                  <c:v>0.92619788646699996</c:v>
                </c:pt>
                <c:pt idx="8972">
                  <c:v>0.92635184526439995</c:v>
                </c:pt>
                <c:pt idx="8973">
                  <c:v>0.926510155201</c:v>
                </c:pt>
                <c:pt idx="8974">
                  <c:v>0.92686152458189996</c:v>
                </c:pt>
                <c:pt idx="8975">
                  <c:v>0.9271631836891</c:v>
                </c:pt>
                <c:pt idx="8976">
                  <c:v>0.92727941274640002</c:v>
                </c:pt>
                <c:pt idx="8977">
                  <c:v>0.92760312557220004</c:v>
                </c:pt>
                <c:pt idx="8978">
                  <c:v>0.92779290676119996</c:v>
                </c:pt>
                <c:pt idx="8979">
                  <c:v>0.92791026830669998</c:v>
                </c:pt>
                <c:pt idx="8980">
                  <c:v>0.92801588773730004</c:v>
                </c:pt>
                <c:pt idx="8981">
                  <c:v>0.92809462547300003</c:v>
                </c:pt>
                <c:pt idx="8982">
                  <c:v>0.92814534902570001</c:v>
                </c:pt>
                <c:pt idx="8983">
                  <c:v>0.92823392152789996</c:v>
                </c:pt>
                <c:pt idx="8984">
                  <c:v>0.92837262153629996</c:v>
                </c:pt>
                <c:pt idx="8985">
                  <c:v>0.92863768339160002</c:v>
                </c:pt>
                <c:pt idx="8986">
                  <c:v>0.92877936363220004</c:v>
                </c:pt>
                <c:pt idx="8987">
                  <c:v>0.92892044782640004</c:v>
                </c:pt>
                <c:pt idx="8988">
                  <c:v>0.92910563945769997</c:v>
                </c:pt>
                <c:pt idx="8989">
                  <c:v>0.92926251888279998</c:v>
                </c:pt>
                <c:pt idx="8990">
                  <c:v>0.92963302135470005</c:v>
                </c:pt>
                <c:pt idx="8991">
                  <c:v>0.92995625734330001</c:v>
                </c:pt>
                <c:pt idx="8992">
                  <c:v>0.93014168739320002</c:v>
                </c:pt>
                <c:pt idx="8993">
                  <c:v>0.93025118112560001</c:v>
                </c:pt>
                <c:pt idx="8994">
                  <c:v>0.93042016029359997</c:v>
                </c:pt>
                <c:pt idx="8995">
                  <c:v>0.93059229850769998</c:v>
                </c:pt>
                <c:pt idx="8996">
                  <c:v>0.93072259426119996</c:v>
                </c:pt>
                <c:pt idx="8997">
                  <c:v>0.93083977699279996</c:v>
                </c:pt>
                <c:pt idx="8998">
                  <c:v>0.93110841512679998</c:v>
                </c:pt>
                <c:pt idx="8999">
                  <c:v>0.93129962682720002</c:v>
                </c:pt>
                <c:pt idx="9000">
                  <c:v>0.93153423070910002</c:v>
                </c:pt>
                <c:pt idx="9001">
                  <c:v>0.93198937177660002</c:v>
                </c:pt>
                <c:pt idx="9002">
                  <c:v>0.93237280845640003</c:v>
                </c:pt>
                <c:pt idx="9003">
                  <c:v>0.93267679214480004</c:v>
                </c:pt>
                <c:pt idx="9004">
                  <c:v>0.93277853727339999</c:v>
                </c:pt>
                <c:pt idx="9005">
                  <c:v>0.93284857273099997</c:v>
                </c:pt>
                <c:pt idx="9006">
                  <c:v>0.93291676044460004</c:v>
                </c:pt>
                <c:pt idx="9007">
                  <c:v>0.93298906087879996</c:v>
                </c:pt>
                <c:pt idx="9008">
                  <c:v>0.93309074640269996</c:v>
                </c:pt>
                <c:pt idx="9009">
                  <c:v>0.93339711427689998</c:v>
                </c:pt>
                <c:pt idx="9010">
                  <c:v>0.93371421098709995</c:v>
                </c:pt>
                <c:pt idx="9011">
                  <c:v>0.93401622772220005</c:v>
                </c:pt>
                <c:pt idx="9012">
                  <c:v>0.93419730663300005</c:v>
                </c:pt>
                <c:pt idx="9013">
                  <c:v>0.93433552980419998</c:v>
                </c:pt>
                <c:pt idx="9014">
                  <c:v>0.93448662757870005</c:v>
                </c:pt>
                <c:pt idx="9015">
                  <c:v>0.93477898836140005</c:v>
                </c:pt>
                <c:pt idx="9016">
                  <c:v>0.9350783228874</c:v>
                </c:pt>
                <c:pt idx="9017">
                  <c:v>0.93518739938740003</c:v>
                </c:pt>
                <c:pt idx="9018">
                  <c:v>0.93527072668080002</c:v>
                </c:pt>
                <c:pt idx="9019">
                  <c:v>0.93541526794429997</c:v>
                </c:pt>
                <c:pt idx="9020">
                  <c:v>0.93572181463240001</c:v>
                </c:pt>
                <c:pt idx="9021">
                  <c:v>0.93582534790039995</c:v>
                </c:pt>
                <c:pt idx="9022">
                  <c:v>0.93589705228810005</c:v>
                </c:pt>
                <c:pt idx="9023">
                  <c:v>0.93600362539290005</c:v>
                </c:pt>
                <c:pt idx="9024">
                  <c:v>0.93642836809160002</c:v>
                </c:pt>
                <c:pt idx="9025">
                  <c:v>0.93663656711580001</c:v>
                </c:pt>
                <c:pt idx="9026">
                  <c:v>0.93677759170529995</c:v>
                </c:pt>
                <c:pt idx="9027">
                  <c:v>0.93699032068249999</c:v>
                </c:pt>
                <c:pt idx="9028">
                  <c:v>0.93724048137659999</c:v>
                </c:pt>
                <c:pt idx="9029">
                  <c:v>0.9376185536385</c:v>
                </c:pt>
                <c:pt idx="9030">
                  <c:v>0.93778479099269996</c:v>
                </c:pt>
                <c:pt idx="9031">
                  <c:v>0.9379004836082</c:v>
                </c:pt>
                <c:pt idx="9032">
                  <c:v>0.93797194957730001</c:v>
                </c:pt>
                <c:pt idx="9033">
                  <c:v>0.93804496526720005</c:v>
                </c:pt>
                <c:pt idx="9034">
                  <c:v>0.9381212592125</c:v>
                </c:pt>
                <c:pt idx="9035">
                  <c:v>0.93823438882830001</c:v>
                </c:pt>
                <c:pt idx="9036">
                  <c:v>0.93855446577070001</c:v>
                </c:pt>
                <c:pt idx="9037">
                  <c:v>0.93889409303670002</c:v>
                </c:pt>
                <c:pt idx="9038">
                  <c:v>0.93922960758209995</c:v>
                </c:pt>
                <c:pt idx="9039">
                  <c:v>0.93931853771210005</c:v>
                </c:pt>
                <c:pt idx="9040">
                  <c:v>0.93940734863279995</c:v>
                </c:pt>
                <c:pt idx="9041">
                  <c:v>0.93949908018109995</c:v>
                </c:pt>
                <c:pt idx="9042">
                  <c:v>0.93982964754099996</c:v>
                </c:pt>
                <c:pt idx="9043">
                  <c:v>0.9400690793991</c:v>
                </c:pt>
                <c:pt idx="9044">
                  <c:v>0.94040232896800002</c:v>
                </c:pt>
                <c:pt idx="9045">
                  <c:v>0.94063305854799995</c:v>
                </c:pt>
                <c:pt idx="9046">
                  <c:v>0.94098573923109996</c:v>
                </c:pt>
                <c:pt idx="9047">
                  <c:v>0.94117242097849996</c:v>
                </c:pt>
                <c:pt idx="9048">
                  <c:v>0.94132757186890004</c:v>
                </c:pt>
                <c:pt idx="9049">
                  <c:v>0.9415364265442</c:v>
                </c:pt>
                <c:pt idx="9050">
                  <c:v>0.94173485040659999</c:v>
                </c:pt>
                <c:pt idx="9051">
                  <c:v>0.94183766841890004</c:v>
                </c:pt>
                <c:pt idx="9052">
                  <c:v>0.94191575050349996</c:v>
                </c:pt>
                <c:pt idx="9053">
                  <c:v>0.94199502468109997</c:v>
                </c:pt>
                <c:pt idx="9054">
                  <c:v>0.94224596023560003</c:v>
                </c:pt>
                <c:pt idx="9055">
                  <c:v>0.94258630275730004</c:v>
                </c:pt>
                <c:pt idx="9056">
                  <c:v>0.9426989555359</c:v>
                </c:pt>
                <c:pt idx="9057">
                  <c:v>0.94278651475910002</c:v>
                </c:pt>
                <c:pt idx="9058">
                  <c:v>0.94287657737730002</c:v>
                </c:pt>
                <c:pt idx="9059">
                  <c:v>0.94296729564670001</c:v>
                </c:pt>
                <c:pt idx="9060">
                  <c:v>0.94305700063709996</c:v>
                </c:pt>
                <c:pt idx="9061">
                  <c:v>0.94314247369769999</c:v>
                </c:pt>
                <c:pt idx="9062">
                  <c:v>0.94348502159119996</c:v>
                </c:pt>
                <c:pt idx="9063">
                  <c:v>0.9436010122299</c:v>
                </c:pt>
                <c:pt idx="9064">
                  <c:v>0.94369471073150002</c:v>
                </c:pt>
                <c:pt idx="9065">
                  <c:v>0.9438120126724</c:v>
                </c:pt>
                <c:pt idx="9066">
                  <c:v>0.94392603635789996</c:v>
                </c:pt>
                <c:pt idx="9067">
                  <c:v>0.94401228427890005</c:v>
                </c:pt>
                <c:pt idx="9068">
                  <c:v>0.94412738084790004</c:v>
                </c:pt>
                <c:pt idx="9069">
                  <c:v>0.94421434402469995</c:v>
                </c:pt>
                <c:pt idx="9070">
                  <c:v>0.94433259963990002</c:v>
                </c:pt>
                <c:pt idx="9071">
                  <c:v>0.94442641735080002</c:v>
                </c:pt>
                <c:pt idx="9072">
                  <c:v>0.94464659690859998</c:v>
                </c:pt>
                <c:pt idx="9073">
                  <c:v>0.94494915008540004</c:v>
                </c:pt>
                <c:pt idx="9074">
                  <c:v>0.94506472349170001</c:v>
                </c:pt>
                <c:pt idx="9075">
                  <c:v>0.94521224498750001</c:v>
                </c:pt>
                <c:pt idx="9076">
                  <c:v>0.94550305604929996</c:v>
                </c:pt>
                <c:pt idx="9077">
                  <c:v>0.94581621885300005</c:v>
                </c:pt>
                <c:pt idx="9078">
                  <c:v>0.94595986604689997</c:v>
                </c:pt>
                <c:pt idx="9079">
                  <c:v>0.94606769084929998</c:v>
                </c:pt>
                <c:pt idx="9080">
                  <c:v>0.9464023113251</c:v>
                </c:pt>
                <c:pt idx="9081">
                  <c:v>0.94677019119259997</c:v>
                </c:pt>
                <c:pt idx="9082">
                  <c:v>0.94693166017529995</c:v>
                </c:pt>
                <c:pt idx="9083">
                  <c:v>0.94701433181759997</c:v>
                </c:pt>
                <c:pt idx="9084">
                  <c:v>0.94715321064000002</c:v>
                </c:pt>
                <c:pt idx="9085">
                  <c:v>0.94724375009539996</c:v>
                </c:pt>
                <c:pt idx="9086">
                  <c:v>0.94743722677230002</c:v>
                </c:pt>
                <c:pt idx="9087">
                  <c:v>0.94762146472929998</c:v>
                </c:pt>
                <c:pt idx="9088">
                  <c:v>0.9477648139</c:v>
                </c:pt>
                <c:pt idx="9089">
                  <c:v>0.94793587923050004</c:v>
                </c:pt>
                <c:pt idx="9090">
                  <c:v>0.94817918539049995</c:v>
                </c:pt>
                <c:pt idx="9091">
                  <c:v>0.9484782218933</c:v>
                </c:pt>
                <c:pt idx="9092">
                  <c:v>0.94876801967619995</c:v>
                </c:pt>
                <c:pt idx="9093">
                  <c:v>0.94890874624249999</c:v>
                </c:pt>
                <c:pt idx="9094">
                  <c:v>0.94901597499849999</c:v>
                </c:pt>
                <c:pt idx="9095">
                  <c:v>0.94909441471099998</c:v>
                </c:pt>
                <c:pt idx="9096">
                  <c:v>0.9492138624191</c:v>
                </c:pt>
                <c:pt idx="9097">
                  <c:v>0.94932889938349996</c:v>
                </c:pt>
                <c:pt idx="9098">
                  <c:v>0.94947707653049995</c:v>
                </c:pt>
                <c:pt idx="9099">
                  <c:v>0.94978511333469995</c:v>
                </c:pt>
                <c:pt idx="9100">
                  <c:v>0.9500315785408</c:v>
                </c:pt>
                <c:pt idx="9101">
                  <c:v>0.95020151138310005</c:v>
                </c:pt>
                <c:pt idx="9102">
                  <c:v>0.95050984621050005</c:v>
                </c:pt>
                <c:pt idx="9103">
                  <c:v>0.95085304975509999</c:v>
                </c:pt>
                <c:pt idx="9104">
                  <c:v>0.95109367370609998</c:v>
                </c:pt>
                <c:pt idx="9105">
                  <c:v>0.95126867294310002</c:v>
                </c:pt>
                <c:pt idx="9106">
                  <c:v>0.95158261060710003</c:v>
                </c:pt>
                <c:pt idx="9107">
                  <c:v>0.95176625251769997</c:v>
                </c:pt>
                <c:pt idx="9108">
                  <c:v>0.95212227106089997</c:v>
                </c:pt>
                <c:pt idx="9109">
                  <c:v>0.95244336128230001</c:v>
                </c:pt>
                <c:pt idx="9110">
                  <c:v>0.95275682210919999</c:v>
                </c:pt>
                <c:pt idx="9111">
                  <c:v>0.95300716161730004</c:v>
                </c:pt>
                <c:pt idx="9112">
                  <c:v>0.95321905612949998</c:v>
                </c:pt>
                <c:pt idx="9113">
                  <c:v>0.95334678888320001</c:v>
                </c:pt>
                <c:pt idx="9114">
                  <c:v>0.95343893766400001</c:v>
                </c:pt>
                <c:pt idx="9115">
                  <c:v>0.95355993509290005</c:v>
                </c:pt>
                <c:pt idx="9116">
                  <c:v>0.95366913080219995</c:v>
                </c:pt>
                <c:pt idx="9117">
                  <c:v>0.95382475852969995</c:v>
                </c:pt>
                <c:pt idx="9118">
                  <c:v>0.95395421981810002</c:v>
                </c:pt>
                <c:pt idx="9119">
                  <c:v>0.95409661531449996</c:v>
                </c:pt>
                <c:pt idx="9120">
                  <c:v>0.95420920848849999</c:v>
                </c:pt>
                <c:pt idx="9121">
                  <c:v>0.95429301261900001</c:v>
                </c:pt>
                <c:pt idx="9122">
                  <c:v>0.95440685749050003</c:v>
                </c:pt>
                <c:pt idx="9123">
                  <c:v>0.95466065406800005</c:v>
                </c:pt>
                <c:pt idx="9124">
                  <c:v>0.95480334758759999</c:v>
                </c:pt>
                <c:pt idx="9125">
                  <c:v>0.95494997501370005</c:v>
                </c:pt>
                <c:pt idx="9126">
                  <c:v>0.95512616634369996</c:v>
                </c:pt>
                <c:pt idx="9127">
                  <c:v>0.95526742935179998</c:v>
                </c:pt>
                <c:pt idx="9128">
                  <c:v>0.95534181594849998</c:v>
                </c:pt>
                <c:pt idx="9129">
                  <c:v>0.95542591810230004</c:v>
                </c:pt>
                <c:pt idx="9130">
                  <c:v>0.95554465055469995</c:v>
                </c:pt>
                <c:pt idx="9131">
                  <c:v>0.95591115951539996</c:v>
                </c:pt>
                <c:pt idx="9132">
                  <c:v>0.95601314306259999</c:v>
                </c:pt>
                <c:pt idx="9133">
                  <c:v>0.95621573925019998</c:v>
                </c:pt>
                <c:pt idx="9134">
                  <c:v>0.95656329393390005</c:v>
                </c:pt>
                <c:pt idx="9135">
                  <c:v>0.9566978812218</c:v>
                </c:pt>
                <c:pt idx="9136">
                  <c:v>0.95679903030400004</c:v>
                </c:pt>
                <c:pt idx="9137">
                  <c:v>0.9568614959717</c:v>
                </c:pt>
                <c:pt idx="9138">
                  <c:v>0.95695191621779996</c:v>
                </c:pt>
                <c:pt idx="9139">
                  <c:v>0.95706957578660001</c:v>
                </c:pt>
                <c:pt idx="9140">
                  <c:v>0.9571949839592</c:v>
                </c:pt>
                <c:pt idx="9141">
                  <c:v>0.95731985569</c:v>
                </c:pt>
                <c:pt idx="9142">
                  <c:v>0.95741456747060005</c:v>
                </c:pt>
                <c:pt idx="9143">
                  <c:v>0.95750087499619996</c:v>
                </c:pt>
                <c:pt idx="9144">
                  <c:v>0.95758879184720003</c:v>
                </c:pt>
                <c:pt idx="9145">
                  <c:v>0.95767432451250001</c:v>
                </c:pt>
                <c:pt idx="9146">
                  <c:v>0.95800977945330001</c:v>
                </c:pt>
                <c:pt idx="9147">
                  <c:v>0.9581270813942</c:v>
                </c:pt>
                <c:pt idx="9148">
                  <c:v>0.95829129219060005</c:v>
                </c:pt>
                <c:pt idx="9149">
                  <c:v>0.95846480131150003</c:v>
                </c:pt>
                <c:pt idx="9150">
                  <c:v>0.95860648155210004</c:v>
                </c:pt>
                <c:pt idx="9151">
                  <c:v>0.95878094434740002</c:v>
                </c:pt>
                <c:pt idx="9152">
                  <c:v>0.95909827947619997</c:v>
                </c:pt>
                <c:pt idx="9153">
                  <c:v>0.9592090845108</c:v>
                </c:pt>
                <c:pt idx="9154">
                  <c:v>0.95931875705720004</c:v>
                </c:pt>
                <c:pt idx="9155">
                  <c:v>0.95949035882949996</c:v>
                </c:pt>
                <c:pt idx="9156">
                  <c:v>0.95972657203669998</c:v>
                </c:pt>
                <c:pt idx="9157">
                  <c:v>0.96005570888519998</c:v>
                </c:pt>
                <c:pt idx="9158">
                  <c:v>0.96026331186290004</c:v>
                </c:pt>
                <c:pt idx="9159">
                  <c:v>0.96045768260959996</c:v>
                </c:pt>
                <c:pt idx="9160">
                  <c:v>0.96081727743150003</c:v>
                </c:pt>
                <c:pt idx="9161">
                  <c:v>0.96093952655790005</c:v>
                </c:pt>
                <c:pt idx="9162">
                  <c:v>0.96107739210130005</c:v>
                </c:pt>
                <c:pt idx="9163">
                  <c:v>0.96117681264879995</c:v>
                </c:pt>
                <c:pt idx="9164">
                  <c:v>0.96143895387650002</c:v>
                </c:pt>
                <c:pt idx="9165">
                  <c:v>0.96196222305300005</c:v>
                </c:pt>
                <c:pt idx="9166">
                  <c:v>0.9621589183807</c:v>
                </c:pt>
                <c:pt idx="9167">
                  <c:v>0.96252065896990002</c:v>
                </c:pt>
                <c:pt idx="9168">
                  <c:v>0.96264219284060004</c:v>
                </c:pt>
                <c:pt idx="9169">
                  <c:v>0.96276408433909999</c:v>
                </c:pt>
                <c:pt idx="9170">
                  <c:v>0.96292734146119996</c:v>
                </c:pt>
                <c:pt idx="9171">
                  <c:v>0.96312117576599998</c:v>
                </c:pt>
                <c:pt idx="9172">
                  <c:v>0.96322172880169998</c:v>
                </c:pt>
                <c:pt idx="9173">
                  <c:v>0.96329522132870005</c:v>
                </c:pt>
                <c:pt idx="9174">
                  <c:v>0.96337038278580001</c:v>
                </c:pt>
                <c:pt idx="9175">
                  <c:v>0.96344465017320002</c:v>
                </c:pt>
                <c:pt idx="9176">
                  <c:v>0.96356892585749998</c:v>
                </c:pt>
                <c:pt idx="9177">
                  <c:v>0.9638646841049</c:v>
                </c:pt>
                <c:pt idx="9178">
                  <c:v>0.96400928497310001</c:v>
                </c:pt>
                <c:pt idx="9179">
                  <c:v>0.96428972482679998</c:v>
                </c:pt>
                <c:pt idx="9180">
                  <c:v>0.96459650993349999</c:v>
                </c:pt>
                <c:pt idx="9181">
                  <c:v>0.96470600366589998</c:v>
                </c:pt>
                <c:pt idx="9182">
                  <c:v>0.96480572223659999</c:v>
                </c:pt>
                <c:pt idx="9183">
                  <c:v>0.9651150107384</c:v>
                </c:pt>
                <c:pt idx="9184">
                  <c:v>0.9653376340866</c:v>
                </c:pt>
                <c:pt idx="9185">
                  <c:v>0.96556729078290005</c:v>
                </c:pt>
                <c:pt idx="9186">
                  <c:v>0.9658474326134</c:v>
                </c:pt>
                <c:pt idx="9187">
                  <c:v>0.96605646610259999</c:v>
                </c:pt>
                <c:pt idx="9188">
                  <c:v>0.96622824668880003</c:v>
                </c:pt>
                <c:pt idx="9189">
                  <c:v>0.96646064519880004</c:v>
                </c:pt>
                <c:pt idx="9190">
                  <c:v>0.96670430898670001</c:v>
                </c:pt>
                <c:pt idx="9191">
                  <c:v>0.96693497896189995</c:v>
                </c:pt>
                <c:pt idx="9192">
                  <c:v>0.96720862388609996</c:v>
                </c:pt>
                <c:pt idx="9193">
                  <c:v>0.96750098466870005</c:v>
                </c:pt>
                <c:pt idx="9194">
                  <c:v>0.96764630079269998</c:v>
                </c:pt>
                <c:pt idx="9195">
                  <c:v>0.96774905920029997</c:v>
                </c:pt>
                <c:pt idx="9196">
                  <c:v>0.96785241365429997</c:v>
                </c:pt>
                <c:pt idx="9197">
                  <c:v>0.96795439720150001</c:v>
                </c:pt>
                <c:pt idx="9198">
                  <c:v>0.96803033351900003</c:v>
                </c:pt>
                <c:pt idx="9199">
                  <c:v>0.96810203790659999</c:v>
                </c:pt>
                <c:pt idx="9200">
                  <c:v>0.96815049648280005</c:v>
                </c:pt>
                <c:pt idx="9201">
                  <c:v>0.96823090314869997</c:v>
                </c:pt>
                <c:pt idx="9202">
                  <c:v>0.96831661462780005</c:v>
                </c:pt>
                <c:pt idx="9203">
                  <c:v>0.96866005659099996</c:v>
                </c:pt>
                <c:pt idx="9204">
                  <c:v>0.96882188320160001</c:v>
                </c:pt>
                <c:pt idx="9205">
                  <c:v>0.96901422739029996</c:v>
                </c:pt>
                <c:pt idx="9206">
                  <c:v>0.96935838460919999</c:v>
                </c:pt>
                <c:pt idx="9207">
                  <c:v>0.9695938825607</c:v>
                </c:pt>
                <c:pt idx="9208">
                  <c:v>0.96988940238950005</c:v>
                </c:pt>
                <c:pt idx="9209">
                  <c:v>0.97010380029679999</c:v>
                </c:pt>
                <c:pt idx="9210">
                  <c:v>0.9702977538109</c:v>
                </c:pt>
                <c:pt idx="9211">
                  <c:v>0.97063076496120004</c:v>
                </c:pt>
                <c:pt idx="9212">
                  <c:v>0.97090196609500001</c:v>
                </c:pt>
                <c:pt idx="9213">
                  <c:v>0.9712076187134</c:v>
                </c:pt>
                <c:pt idx="9214">
                  <c:v>0.97141462564470005</c:v>
                </c:pt>
                <c:pt idx="9215">
                  <c:v>0.9716412425041</c:v>
                </c:pt>
                <c:pt idx="9216">
                  <c:v>0.97178494930269999</c:v>
                </c:pt>
                <c:pt idx="9217">
                  <c:v>0.97206550836560002</c:v>
                </c:pt>
                <c:pt idx="9218">
                  <c:v>0.97216415405269996</c:v>
                </c:pt>
                <c:pt idx="9219">
                  <c:v>0.97230154275890002</c:v>
                </c:pt>
                <c:pt idx="9220">
                  <c:v>0.97264647483830002</c:v>
                </c:pt>
                <c:pt idx="9221">
                  <c:v>0.97299641370769996</c:v>
                </c:pt>
                <c:pt idx="9222">
                  <c:v>0.97315734624859995</c:v>
                </c:pt>
                <c:pt idx="9223">
                  <c:v>0.97327727079390003</c:v>
                </c:pt>
                <c:pt idx="9224">
                  <c:v>0.9733604192734</c:v>
                </c:pt>
                <c:pt idx="9225">
                  <c:v>0.97341662645339999</c:v>
                </c:pt>
                <c:pt idx="9226">
                  <c:v>0.97350394725800005</c:v>
                </c:pt>
                <c:pt idx="9227">
                  <c:v>0.9735911488533</c:v>
                </c:pt>
                <c:pt idx="9228">
                  <c:v>0.9737055301666</c:v>
                </c:pt>
                <c:pt idx="9229">
                  <c:v>0.97388410568240003</c:v>
                </c:pt>
                <c:pt idx="9230">
                  <c:v>0.97420728206630003</c:v>
                </c:pt>
                <c:pt idx="9231">
                  <c:v>0.97451812028880003</c:v>
                </c:pt>
                <c:pt idx="9232">
                  <c:v>0.97466748952869997</c:v>
                </c:pt>
                <c:pt idx="9233">
                  <c:v>0.97478204965589998</c:v>
                </c:pt>
                <c:pt idx="9234">
                  <c:v>0.97490084171299995</c:v>
                </c:pt>
                <c:pt idx="9235">
                  <c:v>0.97523182630539995</c:v>
                </c:pt>
                <c:pt idx="9236">
                  <c:v>0.9755333662033</c:v>
                </c:pt>
                <c:pt idx="9237">
                  <c:v>0.97585088014599997</c:v>
                </c:pt>
                <c:pt idx="9238">
                  <c:v>0.97616022825240001</c:v>
                </c:pt>
                <c:pt idx="9239">
                  <c:v>0.97629553079609999</c:v>
                </c:pt>
                <c:pt idx="9240">
                  <c:v>0.97637724876400001</c:v>
                </c:pt>
                <c:pt idx="9241">
                  <c:v>0.97648316621779996</c:v>
                </c:pt>
                <c:pt idx="9242">
                  <c:v>0.97660410404209996</c:v>
                </c:pt>
                <c:pt idx="9243">
                  <c:v>0.97672480344769996</c:v>
                </c:pt>
                <c:pt idx="9244">
                  <c:v>0.97689783573150002</c:v>
                </c:pt>
                <c:pt idx="9245">
                  <c:v>0.97724652290339997</c:v>
                </c:pt>
                <c:pt idx="9246">
                  <c:v>0.97737771272660001</c:v>
                </c:pt>
                <c:pt idx="9247">
                  <c:v>0.97751563787460005</c:v>
                </c:pt>
                <c:pt idx="9248">
                  <c:v>0.97765612602230001</c:v>
                </c:pt>
                <c:pt idx="9249">
                  <c:v>0.97802376747130004</c:v>
                </c:pt>
                <c:pt idx="9250">
                  <c:v>0.97822612524029995</c:v>
                </c:pt>
                <c:pt idx="9251">
                  <c:v>0.97858619689939996</c:v>
                </c:pt>
                <c:pt idx="9252">
                  <c:v>0.97882413864140005</c:v>
                </c:pt>
                <c:pt idx="9253">
                  <c:v>0.97916543483730001</c:v>
                </c:pt>
                <c:pt idx="9254">
                  <c:v>0.97952145338060004</c:v>
                </c:pt>
                <c:pt idx="9255">
                  <c:v>0.97988849878310003</c:v>
                </c:pt>
                <c:pt idx="9256">
                  <c:v>0.98014074563980003</c:v>
                </c:pt>
                <c:pt idx="9257">
                  <c:v>0.98035240173339999</c:v>
                </c:pt>
                <c:pt idx="9258">
                  <c:v>0.98070263862609997</c:v>
                </c:pt>
                <c:pt idx="9259">
                  <c:v>0.98108565807339998</c:v>
                </c:pt>
                <c:pt idx="9260">
                  <c:v>0.98143446445469995</c:v>
                </c:pt>
                <c:pt idx="9261">
                  <c:v>0.98155832290650002</c:v>
                </c:pt>
                <c:pt idx="9262">
                  <c:v>0.98168718814849998</c:v>
                </c:pt>
                <c:pt idx="9263">
                  <c:v>0.98188573122019995</c:v>
                </c:pt>
                <c:pt idx="9264">
                  <c:v>0.98204433918</c:v>
                </c:pt>
                <c:pt idx="9265">
                  <c:v>0.98213100433349998</c:v>
                </c:pt>
                <c:pt idx="9266">
                  <c:v>0.98221260309220004</c:v>
                </c:pt>
                <c:pt idx="9267">
                  <c:v>0.98229563236240003</c:v>
                </c:pt>
                <c:pt idx="9268">
                  <c:v>0.98240602016449996</c:v>
                </c:pt>
                <c:pt idx="9269">
                  <c:v>0.98267322778699995</c:v>
                </c:pt>
                <c:pt idx="9270">
                  <c:v>0.98275327682500002</c:v>
                </c:pt>
                <c:pt idx="9271">
                  <c:v>0.98286932706829999</c:v>
                </c:pt>
                <c:pt idx="9272">
                  <c:v>0.98298299312589998</c:v>
                </c:pt>
                <c:pt idx="9273">
                  <c:v>0.98310387134550004</c:v>
                </c:pt>
                <c:pt idx="9274">
                  <c:v>0.98332202434539995</c:v>
                </c:pt>
                <c:pt idx="9275">
                  <c:v>0.98347938060759998</c:v>
                </c:pt>
                <c:pt idx="9276">
                  <c:v>0.98360490798949995</c:v>
                </c:pt>
                <c:pt idx="9277">
                  <c:v>0.98380374908449997</c:v>
                </c:pt>
                <c:pt idx="9278">
                  <c:v>0.98412185907359995</c:v>
                </c:pt>
                <c:pt idx="9279">
                  <c:v>0.98431187868119996</c:v>
                </c:pt>
                <c:pt idx="9280">
                  <c:v>0.98445886373519997</c:v>
                </c:pt>
                <c:pt idx="9281">
                  <c:v>0.98457801342009998</c:v>
                </c:pt>
                <c:pt idx="9282">
                  <c:v>0.984726369381</c:v>
                </c:pt>
                <c:pt idx="9283">
                  <c:v>0.98505264520650004</c:v>
                </c:pt>
                <c:pt idx="9284">
                  <c:v>0.98538839817049995</c:v>
                </c:pt>
                <c:pt idx="9285">
                  <c:v>0.98553889989849996</c:v>
                </c:pt>
                <c:pt idx="9286">
                  <c:v>0.985684633255</c:v>
                </c:pt>
                <c:pt idx="9287">
                  <c:v>0.98582655191419999</c:v>
                </c:pt>
                <c:pt idx="9288">
                  <c:v>0.98598378896710004</c:v>
                </c:pt>
                <c:pt idx="9289">
                  <c:v>0.98610699176789995</c:v>
                </c:pt>
                <c:pt idx="9290">
                  <c:v>0.98627048730849998</c:v>
                </c:pt>
                <c:pt idx="9291">
                  <c:v>0.98649615049359995</c:v>
                </c:pt>
                <c:pt idx="9292">
                  <c:v>0.98683989047999998</c:v>
                </c:pt>
                <c:pt idx="9293">
                  <c:v>0.98719555139540005</c:v>
                </c:pt>
                <c:pt idx="9294">
                  <c:v>0.98732817172999998</c:v>
                </c:pt>
                <c:pt idx="9295">
                  <c:v>0.98745912313460005</c:v>
                </c:pt>
                <c:pt idx="9296">
                  <c:v>0.98762023448939995</c:v>
                </c:pt>
                <c:pt idx="9297">
                  <c:v>0.98796838521959995</c:v>
                </c:pt>
                <c:pt idx="9298">
                  <c:v>0.98832386732099997</c:v>
                </c:pt>
                <c:pt idx="9299">
                  <c:v>0.98856121301650002</c:v>
                </c:pt>
                <c:pt idx="9300">
                  <c:v>0.9887970685959</c:v>
                </c:pt>
                <c:pt idx="9301">
                  <c:v>0.9888951182365</c:v>
                </c:pt>
                <c:pt idx="9302">
                  <c:v>0.98898828029630004</c:v>
                </c:pt>
                <c:pt idx="9303">
                  <c:v>0.9890479445457</c:v>
                </c:pt>
                <c:pt idx="9304">
                  <c:v>0.98923927545549994</c:v>
                </c:pt>
                <c:pt idx="9305">
                  <c:v>0.98946225643160002</c:v>
                </c:pt>
                <c:pt idx="9306">
                  <c:v>0.98961567878720003</c:v>
                </c:pt>
                <c:pt idx="9307">
                  <c:v>0.98989880084990001</c:v>
                </c:pt>
                <c:pt idx="9308">
                  <c:v>0.99026429653170001</c:v>
                </c:pt>
                <c:pt idx="9309">
                  <c:v>0.99060994386669998</c:v>
                </c:pt>
                <c:pt idx="9310">
                  <c:v>0.99080115556720005</c:v>
                </c:pt>
                <c:pt idx="9311">
                  <c:v>0.99101775884629995</c:v>
                </c:pt>
                <c:pt idx="9312">
                  <c:v>0.9913450479507</c:v>
                </c:pt>
                <c:pt idx="9313">
                  <c:v>0.99157673120500001</c:v>
                </c:pt>
                <c:pt idx="9314">
                  <c:v>0.99169456958769997</c:v>
                </c:pt>
                <c:pt idx="9315">
                  <c:v>0.99180567264560004</c:v>
                </c:pt>
                <c:pt idx="9316">
                  <c:v>0.9920823574066</c:v>
                </c:pt>
                <c:pt idx="9317">
                  <c:v>0.99232304096220003</c:v>
                </c:pt>
                <c:pt idx="9318">
                  <c:v>0.99250519275670002</c:v>
                </c:pt>
                <c:pt idx="9319">
                  <c:v>0.99281120300290004</c:v>
                </c:pt>
                <c:pt idx="9320">
                  <c:v>0.99309933185580002</c:v>
                </c:pt>
                <c:pt idx="9321">
                  <c:v>0.99324196577070001</c:v>
                </c:pt>
                <c:pt idx="9322">
                  <c:v>0.99335926771159999</c:v>
                </c:pt>
                <c:pt idx="9323">
                  <c:v>0.99350494146349999</c:v>
                </c:pt>
                <c:pt idx="9324">
                  <c:v>0.9938022494316</c:v>
                </c:pt>
                <c:pt idx="9325">
                  <c:v>0.99408841133119996</c:v>
                </c:pt>
                <c:pt idx="9326">
                  <c:v>0.99421465396880004</c:v>
                </c:pt>
                <c:pt idx="9327">
                  <c:v>0.99433141946790005</c:v>
                </c:pt>
                <c:pt idx="9328">
                  <c:v>0.99447351694109998</c:v>
                </c:pt>
                <c:pt idx="9329">
                  <c:v>0.99465638399120004</c:v>
                </c:pt>
                <c:pt idx="9330">
                  <c:v>0.99488359689710004</c:v>
                </c:pt>
                <c:pt idx="9331">
                  <c:v>0.99501055479050005</c:v>
                </c:pt>
                <c:pt idx="9332">
                  <c:v>0.99516475200650001</c:v>
                </c:pt>
                <c:pt idx="9333">
                  <c:v>0.99526244401929997</c:v>
                </c:pt>
                <c:pt idx="9334">
                  <c:v>0.99535959959029996</c:v>
                </c:pt>
                <c:pt idx="9335">
                  <c:v>0.99544554948810005</c:v>
                </c:pt>
                <c:pt idx="9336">
                  <c:v>0.99550604820249999</c:v>
                </c:pt>
                <c:pt idx="9337">
                  <c:v>0.99562984704970003</c:v>
                </c:pt>
                <c:pt idx="9338">
                  <c:v>0.99578791856769999</c:v>
                </c:pt>
                <c:pt idx="9339">
                  <c:v>0.99590438604349996</c:v>
                </c:pt>
                <c:pt idx="9340">
                  <c:v>0.99602931737900002</c:v>
                </c:pt>
                <c:pt idx="9341">
                  <c:v>0.99624669551849998</c:v>
                </c:pt>
                <c:pt idx="9342">
                  <c:v>0.99659645557400001</c:v>
                </c:pt>
                <c:pt idx="9343">
                  <c:v>0.99682164192199996</c:v>
                </c:pt>
                <c:pt idx="9344">
                  <c:v>0.99694836139679999</c:v>
                </c:pt>
                <c:pt idx="9345">
                  <c:v>0.99704337120060005</c:v>
                </c:pt>
                <c:pt idx="9346">
                  <c:v>0.99713945388790004</c:v>
                </c:pt>
                <c:pt idx="9347">
                  <c:v>0.99723023176189995</c:v>
                </c:pt>
                <c:pt idx="9348">
                  <c:v>0.99735504388810003</c:v>
                </c:pt>
                <c:pt idx="9349">
                  <c:v>0.99773979187009998</c:v>
                </c:pt>
                <c:pt idx="9350">
                  <c:v>0.9979907870293</c:v>
                </c:pt>
                <c:pt idx="9351">
                  <c:v>0.9982162117958</c:v>
                </c:pt>
                <c:pt idx="9352">
                  <c:v>0.99849641323089999</c:v>
                </c:pt>
                <c:pt idx="9353">
                  <c:v>0.99860507249829999</c:v>
                </c:pt>
                <c:pt idx="9354">
                  <c:v>0.99870687723160001</c:v>
                </c:pt>
                <c:pt idx="9355">
                  <c:v>0.99877840280529995</c:v>
                </c:pt>
                <c:pt idx="9356">
                  <c:v>0.99885946512220003</c:v>
                </c:pt>
                <c:pt idx="9357">
                  <c:v>0.99891638755800005</c:v>
                </c:pt>
                <c:pt idx="9358">
                  <c:v>0.99900215864179998</c:v>
                </c:pt>
                <c:pt idx="9359">
                  <c:v>0.99909281730650001</c:v>
                </c:pt>
                <c:pt idx="9360">
                  <c:v>0.99931567907329999</c:v>
                </c:pt>
                <c:pt idx="9361">
                  <c:v>0.99969786405560002</c:v>
                </c:pt>
                <c:pt idx="9362">
                  <c:v>0.99981981515880003</c:v>
                </c:pt>
                <c:pt idx="9363">
                  <c:v>0.99994021654130005</c:v>
                </c:pt>
                <c:pt idx="9364">
                  <c:v>1.0000237226490001</c:v>
                </c:pt>
                <c:pt idx="9365">
                  <c:v>1.000104427338</c:v>
                </c:pt>
                <c:pt idx="9366">
                  <c:v>1.0002645254139999</c:v>
                </c:pt>
                <c:pt idx="9367">
                  <c:v>1.0004990100860001</c:v>
                </c:pt>
                <c:pt idx="9368">
                  <c:v>1.000852704048</c:v>
                </c:pt>
                <c:pt idx="9369">
                  <c:v>1.001199841499</c:v>
                </c:pt>
                <c:pt idx="9370">
                  <c:v>1.001331329346</c:v>
                </c:pt>
                <c:pt idx="9371">
                  <c:v>1.0014007091520001</c:v>
                </c:pt>
                <c:pt idx="9372">
                  <c:v>1.0014824867250001</c:v>
                </c:pt>
                <c:pt idx="9373">
                  <c:v>1.001564264297</c:v>
                </c:pt>
                <c:pt idx="9374">
                  <c:v>1.0016990900039999</c:v>
                </c:pt>
                <c:pt idx="9375">
                  <c:v>1.001848459244</c:v>
                </c:pt>
                <c:pt idx="9376">
                  <c:v>1.0019786357880001</c:v>
                </c:pt>
                <c:pt idx="9377">
                  <c:v>1.0021190643310001</c:v>
                </c:pt>
                <c:pt idx="9378">
                  <c:v>1.002517223358</c:v>
                </c:pt>
                <c:pt idx="9379">
                  <c:v>1.0029362440109999</c:v>
                </c:pt>
                <c:pt idx="9380">
                  <c:v>1.003335237503</c:v>
                </c:pt>
                <c:pt idx="9381">
                  <c:v>1.003723859787</c:v>
                </c:pt>
                <c:pt idx="9382">
                  <c:v>1.0038106441500001</c:v>
                </c:pt>
                <c:pt idx="9383">
                  <c:v>1.0039920806880001</c:v>
                </c:pt>
                <c:pt idx="9384">
                  <c:v>1.0043200254439999</c:v>
                </c:pt>
                <c:pt idx="9385">
                  <c:v>1.004489660263</c:v>
                </c:pt>
                <c:pt idx="9386">
                  <c:v>1.004678726196</c:v>
                </c:pt>
                <c:pt idx="9387">
                  <c:v>1.0047663450240001</c:v>
                </c:pt>
                <c:pt idx="9388">
                  <c:v>1.004856586456</c:v>
                </c:pt>
                <c:pt idx="9389">
                  <c:v>1.0049105882639999</c:v>
                </c:pt>
                <c:pt idx="9390">
                  <c:v>1.0050002336499999</c:v>
                </c:pt>
                <c:pt idx="9391">
                  <c:v>1.0050843954090001</c:v>
                </c:pt>
                <c:pt idx="9392">
                  <c:v>1.0052040815350001</c:v>
                </c:pt>
                <c:pt idx="9393">
                  <c:v>1.0055084228519999</c:v>
                </c:pt>
                <c:pt idx="9394">
                  <c:v>1.0058397054670001</c:v>
                </c:pt>
                <c:pt idx="9395">
                  <c:v>1.0059128999710001</c:v>
                </c:pt>
                <c:pt idx="9396">
                  <c:v>1.006026864052</c:v>
                </c:pt>
                <c:pt idx="9397">
                  <c:v>1.006177663803</c:v>
                </c:pt>
                <c:pt idx="9398">
                  <c:v>1.006473064423</c:v>
                </c:pt>
                <c:pt idx="9399">
                  <c:v>1.006662607193</c:v>
                </c:pt>
                <c:pt idx="9400">
                  <c:v>1.00678217411</c:v>
                </c:pt>
                <c:pt idx="9401">
                  <c:v>1.0068991184230001</c:v>
                </c:pt>
                <c:pt idx="9402">
                  <c:v>1.0070116519929999</c:v>
                </c:pt>
                <c:pt idx="9403">
                  <c:v>1.0071243047709999</c:v>
                </c:pt>
                <c:pt idx="9404">
                  <c:v>1.0072473287579999</c:v>
                </c:pt>
                <c:pt idx="9405">
                  <c:v>1.0073738098139999</c:v>
                </c:pt>
                <c:pt idx="9406">
                  <c:v>1.0077186822890001</c:v>
                </c:pt>
                <c:pt idx="9407">
                  <c:v>1.0079593658449999</c:v>
                </c:pt>
                <c:pt idx="9408">
                  <c:v>1.0083266496659999</c:v>
                </c:pt>
                <c:pt idx="9409">
                  <c:v>1.0084532499309999</c:v>
                </c:pt>
                <c:pt idx="9410">
                  <c:v>1.0085382461550001</c:v>
                </c:pt>
                <c:pt idx="9411">
                  <c:v>1.008624196053</c:v>
                </c:pt>
                <c:pt idx="9412">
                  <c:v>1.0087426900859999</c:v>
                </c:pt>
                <c:pt idx="9413">
                  <c:v>1.0090763568879999</c:v>
                </c:pt>
                <c:pt idx="9414">
                  <c:v>1.0091637372969999</c:v>
                </c:pt>
                <c:pt idx="9415">
                  <c:v>1.009252905846</c:v>
                </c:pt>
                <c:pt idx="9416">
                  <c:v>1.0093464851380001</c:v>
                </c:pt>
                <c:pt idx="9417">
                  <c:v>1.0094400644299999</c:v>
                </c:pt>
                <c:pt idx="9418">
                  <c:v>1.0095245838169999</c:v>
                </c:pt>
                <c:pt idx="9419">
                  <c:v>1.00964641571</c:v>
                </c:pt>
                <c:pt idx="9420">
                  <c:v>1.009870171547</c:v>
                </c:pt>
                <c:pt idx="9421">
                  <c:v>1.009944200516</c:v>
                </c:pt>
                <c:pt idx="9422">
                  <c:v>1.00999045372</c:v>
                </c:pt>
                <c:pt idx="9423">
                  <c:v>1.0100365877149999</c:v>
                </c:pt>
                <c:pt idx="9424">
                  <c:v>1.010115861893</c:v>
                </c:pt>
                <c:pt idx="9425">
                  <c:v>1.010264158249</c:v>
                </c:pt>
                <c:pt idx="9426">
                  <c:v>1.0104305744169999</c:v>
                </c:pt>
                <c:pt idx="9427">
                  <c:v>1.0108492374419999</c:v>
                </c:pt>
                <c:pt idx="9428">
                  <c:v>1.011063814163</c:v>
                </c:pt>
                <c:pt idx="9429">
                  <c:v>1.0111830234529999</c:v>
                </c:pt>
                <c:pt idx="9430">
                  <c:v>1.0112892389299999</c:v>
                </c:pt>
                <c:pt idx="9431">
                  <c:v>1.0113871097560001</c:v>
                </c:pt>
                <c:pt idx="9432">
                  <c:v>1.0114864110949999</c:v>
                </c:pt>
                <c:pt idx="9433">
                  <c:v>1.0115427970890001</c:v>
                </c:pt>
                <c:pt idx="9434">
                  <c:v>1.0116250514980001</c:v>
                </c:pt>
                <c:pt idx="9435">
                  <c:v>1.0117497444150001</c:v>
                </c:pt>
                <c:pt idx="9436">
                  <c:v>1.0119284391400001</c:v>
                </c:pt>
                <c:pt idx="9437">
                  <c:v>1.0120458602910001</c:v>
                </c:pt>
                <c:pt idx="9438">
                  <c:v>1.0123602151869999</c:v>
                </c:pt>
                <c:pt idx="9439">
                  <c:v>1.0124750137330001</c:v>
                </c:pt>
                <c:pt idx="9440">
                  <c:v>1.012710094452</c:v>
                </c:pt>
                <c:pt idx="9441">
                  <c:v>1.0129731893539999</c:v>
                </c:pt>
                <c:pt idx="9442">
                  <c:v>1.0132565498349999</c:v>
                </c:pt>
                <c:pt idx="9443">
                  <c:v>1.013408303261</c:v>
                </c:pt>
                <c:pt idx="9444">
                  <c:v>1.013741612434</c:v>
                </c:pt>
                <c:pt idx="9445">
                  <c:v>1.0141081810000001</c:v>
                </c:pt>
                <c:pt idx="9446">
                  <c:v>1.0142214298250001</c:v>
                </c:pt>
                <c:pt idx="9447">
                  <c:v>1.0143417119980001</c:v>
                </c:pt>
                <c:pt idx="9448">
                  <c:v>1.01467871666</c:v>
                </c:pt>
                <c:pt idx="9449">
                  <c:v>1.015055775642</c:v>
                </c:pt>
                <c:pt idx="9450">
                  <c:v>1.015439987183</c:v>
                </c:pt>
                <c:pt idx="9451">
                  <c:v>1.015740156174</c:v>
                </c:pt>
                <c:pt idx="9452">
                  <c:v>1.016009449959</c:v>
                </c:pt>
                <c:pt idx="9453">
                  <c:v>1.0161418914789999</c:v>
                </c:pt>
                <c:pt idx="9454">
                  <c:v>1.0162346363070001</c:v>
                </c:pt>
                <c:pt idx="9455">
                  <c:v>1.0163275003429999</c:v>
                </c:pt>
                <c:pt idx="9456">
                  <c:v>1.016447901726</c:v>
                </c:pt>
                <c:pt idx="9457">
                  <c:v>1.016572713852</c:v>
                </c:pt>
                <c:pt idx="9458">
                  <c:v>1.016722559929</c:v>
                </c:pt>
                <c:pt idx="9459">
                  <c:v>1.0168421268459999</c:v>
                </c:pt>
                <c:pt idx="9460">
                  <c:v>1.0169273614879999</c:v>
                </c:pt>
                <c:pt idx="9461">
                  <c:v>1.0170161724090001</c:v>
                </c:pt>
                <c:pt idx="9462">
                  <c:v>1.01710319519</c:v>
                </c:pt>
                <c:pt idx="9463">
                  <c:v>1.017226815224</c:v>
                </c:pt>
                <c:pt idx="9464">
                  <c:v>1.017360210419</c:v>
                </c:pt>
                <c:pt idx="9465">
                  <c:v>1.0176926851270001</c:v>
                </c:pt>
                <c:pt idx="9466">
                  <c:v>1.018072605133</c:v>
                </c:pt>
                <c:pt idx="9467">
                  <c:v>1.018224954605</c:v>
                </c:pt>
                <c:pt idx="9468">
                  <c:v>1.0183498859410001</c:v>
                </c:pt>
                <c:pt idx="9469">
                  <c:v>1.018466711044</c:v>
                </c:pt>
                <c:pt idx="9470">
                  <c:v>1.0186284780499999</c:v>
                </c:pt>
                <c:pt idx="9471">
                  <c:v>1.018983840942</c:v>
                </c:pt>
                <c:pt idx="9472">
                  <c:v>1.0193573236469999</c:v>
                </c:pt>
                <c:pt idx="9473">
                  <c:v>1.0197141170499999</c:v>
                </c:pt>
                <c:pt idx="9474">
                  <c:v>1.0198849439619999</c:v>
                </c:pt>
                <c:pt idx="9475">
                  <c:v>1.0200201272959999</c:v>
                </c:pt>
                <c:pt idx="9476">
                  <c:v>1.0202754735949999</c:v>
                </c:pt>
                <c:pt idx="9477">
                  <c:v>1.0205187797549999</c:v>
                </c:pt>
                <c:pt idx="9478">
                  <c:v>1.020650863647</c:v>
                </c:pt>
                <c:pt idx="9479">
                  <c:v>1.021048426628</c:v>
                </c:pt>
                <c:pt idx="9480">
                  <c:v>1.021185398102</c:v>
                </c:pt>
                <c:pt idx="9481">
                  <c:v>1.0213695764540001</c:v>
                </c:pt>
                <c:pt idx="9482">
                  <c:v>1.021538257599</c:v>
                </c:pt>
                <c:pt idx="9483">
                  <c:v>1.0217028856279999</c:v>
                </c:pt>
                <c:pt idx="9484">
                  <c:v>1.0219085216520001</c:v>
                </c:pt>
                <c:pt idx="9485">
                  <c:v>1.022274374962</c:v>
                </c:pt>
                <c:pt idx="9486">
                  <c:v>1.0223989486689999</c:v>
                </c:pt>
                <c:pt idx="9487">
                  <c:v>1.022596001625</c:v>
                </c:pt>
                <c:pt idx="9488">
                  <c:v>1.022758364677</c:v>
                </c:pt>
                <c:pt idx="9489">
                  <c:v>1.02283513546</c:v>
                </c:pt>
                <c:pt idx="9490">
                  <c:v>1.022901177406</c:v>
                </c:pt>
                <c:pt idx="9491">
                  <c:v>1.022934556007</c:v>
                </c:pt>
                <c:pt idx="9492">
                  <c:v>1.0229828357699999</c:v>
                </c:pt>
                <c:pt idx="9493">
                  <c:v>1.023094773293</c:v>
                </c:pt>
                <c:pt idx="9494">
                  <c:v>1.023266673088</c:v>
                </c:pt>
                <c:pt idx="9495">
                  <c:v>1.0234858989719999</c:v>
                </c:pt>
                <c:pt idx="9496">
                  <c:v>1.023842334747</c:v>
                </c:pt>
                <c:pt idx="9497">
                  <c:v>1.0242390632630001</c:v>
                </c:pt>
                <c:pt idx="9498">
                  <c:v>1.0246149301530001</c:v>
                </c:pt>
                <c:pt idx="9499">
                  <c:v>1.024951338768</c:v>
                </c:pt>
                <c:pt idx="9500">
                  <c:v>1.025113344193</c:v>
                </c:pt>
                <c:pt idx="9501">
                  <c:v>1.02524471283</c:v>
                </c:pt>
                <c:pt idx="9502">
                  <c:v>1.0254504680630001</c:v>
                </c:pt>
                <c:pt idx="9503">
                  <c:v>1.025627613068</c:v>
                </c:pt>
                <c:pt idx="9504">
                  <c:v>1.025843977928</c:v>
                </c:pt>
                <c:pt idx="9505">
                  <c:v>1.0261147022249999</c:v>
                </c:pt>
                <c:pt idx="9506">
                  <c:v>1.026241779327</c:v>
                </c:pt>
                <c:pt idx="9507">
                  <c:v>1.026619315147</c:v>
                </c:pt>
                <c:pt idx="9508">
                  <c:v>1.02686882019</c:v>
                </c:pt>
                <c:pt idx="9509">
                  <c:v>1.0269570350649999</c:v>
                </c:pt>
                <c:pt idx="9510">
                  <c:v>1.0270904302599999</c:v>
                </c:pt>
                <c:pt idx="9511">
                  <c:v>1.0272629261020001</c:v>
                </c:pt>
                <c:pt idx="9512">
                  <c:v>1.0274698734279999</c:v>
                </c:pt>
                <c:pt idx="9513">
                  <c:v>1.027598142624</c:v>
                </c:pt>
                <c:pt idx="9514">
                  <c:v>1.027798891068</c:v>
                </c:pt>
                <c:pt idx="9515">
                  <c:v>1.0281645059590001</c:v>
                </c:pt>
                <c:pt idx="9516">
                  <c:v>1.0285170078279999</c:v>
                </c:pt>
                <c:pt idx="9517">
                  <c:v>1.0287393331529999</c:v>
                </c:pt>
                <c:pt idx="9518">
                  <c:v>1.029077768326</c:v>
                </c:pt>
                <c:pt idx="9519">
                  <c:v>1.029398083687</c:v>
                </c:pt>
                <c:pt idx="9520">
                  <c:v>1.02959394455</c:v>
                </c:pt>
                <c:pt idx="9521">
                  <c:v>1.029738426208</c:v>
                </c:pt>
                <c:pt idx="9522">
                  <c:v>1.029817223549</c:v>
                </c:pt>
                <c:pt idx="9523">
                  <c:v>1.0298978090290001</c:v>
                </c:pt>
                <c:pt idx="9524">
                  <c:v>1.030012845993</c:v>
                </c:pt>
                <c:pt idx="9525">
                  <c:v>1.030292868614</c:v>
                </c:pt>
                <c:pt idx="9526">
                  <c:v>1.0303803682329999</c:v>
                </c:pt>
                <c:pt idx="9527">
                  <c:v>1.0304421186449999</c:v>
                </c:pt>
                <c:pt idx="9528">
                  <c:v>1.0305207967759999</c:v>
                </c:pt>
                <c:pt idx="9529">
                  <c:v>1.0306077003480001</c:v>
                </c:pt>
                <c:pt idx="9530">
                  <c:v>1.0308228731160001</c:v>
                </c:pt>
                <c:pt idx="9531">
                  <c:v>1.0310056209559999</c:v>
                </c:pt>
                <c:pt idx="9532">
                  <c:v>1.031270980835</c:v>
                </c:pt>
                <c:pt idx="9533">
                  <c:v>1.0313777923580001</c:v>
                </c:pt>
                <c:pt idx="9534">
                  <c:v>1.0316318273539999</c:v>
                </c:pt>
                <c:pt idx="9535">
                  <c:v>1.031956076622</c:v>
                </c:pt>
                <c:pt idx="9536">
                  <c:v>1.0323219299319999</c:v>
                </c:pt>
                <c:pt idx="9537">
                  <c:v>1.032601594925</c:v>
                </c:pt>
                <c:pt idx="9538">
                  <c:v>1.032665014267</c:v>
                </c:pt>
                <c:pt idx="9539">
                  <c:v>1.032759189606</c:v>
                </c:pt>
                <c:pt idx="9540">
                  <c:v>1.032902240753</c:v>
                </c:pt>
                <c:pt idx="9541">
                  <c:v>1.033124446869</c:v>
                </c:pt>
                <c:pt idx="9542">
                  <c:v>1.0332636833190001</c:v>
                </c:pt>
                <c:pt idx="9543">
                  <c:v>1.033671975136</c:v>
                </c:pt>
                <c:pt idx="9544">
                  <c:v>1.0338463783259999</c:v>
                </c:pt>
                <c:pt idx="9545">
                  <c:v>1.0340571403500001</c:v>
                </c:pt>
                <c:pt idx="9546">
                  <c:v>1.034430742264</c:v>
                </c:pt>
                <c:pt idx="9547">
                  <c:v>1.0347800254820001</c:v>
                </c:pt>
                <c:pt idx="9548">
                  <c:v>1.034947276115</c:v>
                </c:pt>
                <c:pt idx="9549">
                  <c:v>1.0353050231930001</c:v>
                </c:pt>
                <c:pt idx="9550">
                  <c:v>1.035512924194</c:v>
                </c:pt>
                <c:pt idx="9551">
                  <c:v>1.035684466362</c:v>
                </c:pt>
                <c:pt idx="9552">
                  <c:v>1.0358469486240001</c:v>
                </c:pt>
                <c:pt idx="9553">
                  <c:v>1.036004900932</c:v>
                </c:pt>
                <c:pt idx="9554">
                  <c:v>1.0361026525499999</c:v>
                </c:pt>
                <c:pt idx="9555">
                  <c:v>1.0362403392790001</c:v>
                </c:pt>
                <c:pt idx="9556">
                  <c:v>1.0365884304049999</c:v>
                </c:pt>
                <c:pt idx="9557">
                  <c:v>1.0369843244550001</c:v>
                </c:pt>
                <c:pt idx="9558">
                  <c:v>1.0370740890500001</c:v>
                </c:pt>
                <c:pt idx="9559">
                  <c:v>1.03720164299</c:v>
                </c:pt>
                <c:pt idx="9560">
                  <c:v>1.0375764369960001</c:v>
                </c:pt>
                <c:pt idx="9561">
                  <c:v>1.037795782089</c:v>
                </c:pt>
                <c:pt idx="9562">
                  <c:v>1.037943124771</c:v>
                </c:pt>
                <c:pt idx="9563">
                  <c:v>1.0380603075029999</c:v>
                </c:pt>
                <c:pt idx="9564">
                  <c:v>1.0382032394409999</c:v>
                </c:pt>
                <c:pt idx="9565">
                  <c:v>1.038548111916</c:v>
                </c:pt>
                <c:pt idx="9566">
                  <c:v>1.038831353188</c:v>
                </c:pt>
                <c:pt idx="9567">
                  <c:v>1.039153933525</c:v>
                </c:pt>
                <c:pt idx="9568">
                  <c:v>1.0394816398619999</c:v>
                </c:pt>
                <c:pt idx="9569">
                  <c:v>1.0397741794590001</c:v>
                </c:pt>
                <c:pt idx="9570">
                  <c:v>1.039853334427</c:v>
                </c:pt>
                <c:pt idx="9571">
                  <c:v>1.0399236679079999</c:v>
                </c:pt>
                <c:pt idx="9572">
                  <c:v>1.040004968643</c:v>
                </c:pt>
                <c:pt idx="9573">
                  <c:v>1.0401546955109999</c:v>
                </c:pt>
                <c:pt idx="9574">
                  <c:v>1.0404545068740001</c:v>
                </c:pt>
                <c:pt idx="9575">
                  <c:v>1.040571689606</c:v>
                </c:pt>
                <c:pt idx="9576">
                  <c:v>1.0406609773640001</c:v>
                </c:pt>
                <c:pt idx="9577">
                  <c:v>1.040748715401</c:v>
                </c:pt>
                <c:pt idx="9578">
                  <c:v>1.0408365726469999</c:v>
                </c:pt>
                <c:pt idx="9579">
                  <c:v>1.040979027748</c:v>
                </c:pt>
                <c:pt idx="9580">
                  <c:v>1.041095256805</c:v>
                </c:pt>
                <c:pt idx="9581">
                  <c:v>1.0412150621409999</c:v>
                </c:pt>
                <c:pt idx="9582">
                  <c:v>1.041385293007</c:v>
                </c:pt>
                <c:pt idx="9583">
                  <c:v>1.041667699814</c:v>
                </c:pt>
                <c:pt idx="9584">
                  <c:v>1.0417755842209999</c:v>
                </c:pt>
                <c:pt idx="9585">
                  <c:v>1.0420458316800001</c:v>
                </c:pt>
                <c:pt idx="9586">
                  <c:v>1.0423239469529999</c:v>
                </c:pt>
                <c:pt idx="9587">
                  <c:v>1.0424317121510001</c:v>
                </c:pt>
                <c:pt idx="9588">
                  <c:v>1.04254591465</c:v>
                </c:pt>
                <c:pt idx="9589">
                  <c:v>1.0426564216609999</c:v>
                </c:pt>
                <c:pt idx="9590">
                  <c:v>1.042774319649</c:v>
                </c:pt>
                <c:pt idx="9591">
                  <c:v>1.042855620384</c:v>
                </c:pt>
                <c:pt idx="9592">
                  <c:v>1.0429431200029999</c:v>
                </c:pt>
                <c:pt idx="9593">
                  <c:v>1.043066978455</c:v>
                </c:pt>
                <c:pt idx="9594">
                  <c:v>1.0431463718409999</c:v>
                </c:pt>
                <c:pt idx="9595">
                  <c:v>1.043270349503</c:v>
                </c:pt>
                <c:pt idx="9596">
                  <c:v>1.0433928966520001</c:v>
                </c:pt>
                <c:pt idx="9597">
                  <c:v>1.043570280075</c:v>
                </c:pt>
                <c:pt idx="9598">
                  <c:v>1.043876647949</c:v>
                </c:pt>
                <c:pt idx="9599">
                  <c:v>1.0441195964809999</c:v>
                </c:pt>
                <c:pt idx="9600">
                  <c:v>1.0442743301390001</c:v>
                </c:pt>
                <c:pt idx="9601">
                  <c:v>1.0444003343579999</c:v>
                </c:pt>
                <c:pt idx="9602">
                  <c:v>1.0445412397380001</c:v>
                </c:pt>
                <c:pt idx="9603">
                  <c:v>1.0447233915330001</c:v>
                </c:pt>
                <c:pt idx="9604">
                  <c:v>1.0448248386379999</c:v>
                </c:pt>
                <c:pt idx="9605">
                  <c:v>1.0449179410930001</c:v>
                </c:pt>
                <c:pt idx="9606">
                  <c:v>1.0450049638750001</c:v>
                </c:pt>
                <c:pt idx="9607">
                  <c:v>1.0450898408889999</c:v>
                </c:pt>
                <c:pt idx="9608">
                  <c:v>1.0451699495319999</c:v>
                </c:pt>
                <c:pt idx="9609">
                  <c:v>1.0452581644059999</c:v>
                </c:pt>
                <c:pt idx="9610">
                  <c:v>1.0453695058820001</c:v>
                </c:pt>
                <c:pt idx="9611">
                  <c:v>1.045456290245</c:v>
                </c:pt>
                <c:pt idx="9612">
                  <c:v>1.0455597639080001</c:v>
                </c:pt>
                <c:pt idx="9613">
                  <c:v>1.0456780195240001</c:v>
                </c:pt>
                <c:pt idx="9614">
                  <c:v>1.045791268349</c:v>
                </c:pt>
                <c:pt idx="9615">
                  <c:v>1.04597401619</c:v>
                </c:pt>
                <c:pt idx="9616">
                  <c:v>1.046155810356</c:v>
                </c:pt>
                <c:pt idx="9617">
                  <c:v>1.0464720726009999</c:v>
                </c:pt>
                <c:pt idx="9618">
                  <c:v>1.04660654068</c:v>
                </c:pt>
                <c:pt idx="9619">
                  <c:v>1.046777367592</c:v>
                </c:pt>
                <c:pt idx="9620">
                  <c:v>1.047023057938</c:v>
                </c:pt>
                <c:pt idx="9621">
                  <c:v>1.047125458717</c:v>
                </c:pt>
                <c:pt idx="9622">
                  <c:v>1.047421097755</c:v>
                </c:pt>
                <c:pt idx="9623">
                  <c:v>1.0476905107500001</c:v>
                </c:pt>
                <c:pt idx="9624">
                  <c:v>1.047857642174</c:v>
                </c:pt>
                <c:pt idx="9625">
                  <c:v>1.0480743646620001</c:v>
                </c:pt>
                <c:pt idx="9626">
                  <c:v>1.048269033432</c:v>
                </c:pt>
                <c:pt idx="9627">
                  <c:v>1.0484509468080001</c:v>
                </c:pt>
                <c:pt idx="9628">
                  <c:v>1.0487607717509999</c:v>
                </c:pt>
                <c:pt idx="9629">
                  <c:v>1.0490406751629999</c:v>
                </c:pt>
                <c:pt idx="9630">
                  <c:v>1.0491902828220001</c:v>
                </c:pt>
                <c:pt idx="9631">
                  <c:v>1.0492995977399999</c:v>
                </c:pt>
                <c:pt idx="9632">
                  <c:v>1.049385070801</c:v>
                </c:pt>
                <c:pt idx="9633">
                  <c:v>1.0494676828380001</c:v>
                </c:pt>
                <c:pt idx="9634">
                  <c:v>1.0495532751079999</c:v>
                </c:pt>
                <c:pt idx="9635">
                  <c:v>1.0496388673779999</c:v>
                </c:pt>
                <c:pt idx="9636">
                  <c:v>1.0497956275939999</c:v>
                </c:pt>
                <c:pt idx="9637">
                  <c:v>1.0499875545499999</c:v>
                </c:pt>
                <c:pt idx="9638">
                  <c:v>1.050367951393</c:v>
                </c:pt>
                <c:pt idx="9639">
                  <c:v>1.0504704713819999</c:v>
                </c:pt>
                <c:pt idx="9640">
                  <c:v>1.05057144165</c:v>
                </c:pt>
                <c:pt idx="9641">
                  <c:v>1.0507122278209999</c:v>
                </c:pt>
                <c:pt idx="9642">
                  <c:v>1.0508533716199999</c:v>
                </c:pt>
                <c:pt idx="9643">
                  <c:v>1.0512455701829999</c:v>
                </c:pt>
                <c:pt idx="9644">
                  <c:v>1.0516464710240001</c:v>
                </c:pt>
                <c:pt idx="9645">
                  <c:v>1.0519187450409999</c:v>
                </c:pt>
                <c:pt idx="9646">
                  <c:v>1.0523356199260001</c:v>
                </c:pt>
                <c:pt idx="9647">
                  <c:v>1.0527561903</c:v>
                </c:pt>
                <c:pt idx="9648">
                  <c:v>1.052895069122</c:v>
                </c:pt>
                <c:pt idx="9649">
                  <c:v>1.052986979485</c:v>
                </c:pt>
                <c:pt idx="9650">
                  <c:v>1.0530591011049999</c:v>
                </c:pt>
                <c:pt idx="9651">
                  <c:v>1.053094744682</c:v>
                </c:pt>
                <c:pt idx="9652">
                  <c:v>1.0531722307210001</c:v>
                </c:pt>
                <c:pt idx="9653">
                  <c:v>1.0533286333080001</c:v>
                </c:pt>
                <c:pt idx="9654">
                  <c:v>1.0535031557079999</c:v>
                </c:pt>
                <c:pt idx="9655">
                  <c:v>1.0537190437320001</c:v>
                </c:pt>
                <c:pt idx="9656">
                  <c:v>1.0540856122969999</c:v>
                </c:pt>
                <c:pt idx="9657">
                  <c:v>1.054301142693</c:v>
                </c:pt>
                <c:pt idx="9658">
                  <c:v>1.0544048547739999</c:v>
                </c:pt>
                <c:pt idx="9659">
                  <c:v>1.054503440857</c:v>
                </c:pt>
                <c:pt idx="9660">
                  <c:v>1.0546388626100001</c:v>
                </c:pt>
                <c:pt idx="9661">
                  <c:v>1.054735422134</c:v>
                </c:pt>
                <c:pt idx="9662">
                  <c:v>1.0548360347750001</c:v>
                </c:pt>
                <c:pt idx="9663">
                  <c:v>1.054932594299</c:v>
                </c:pt>
                <c:pt idx="9664">
                  <c:v>1.0550663471220001</c:v>
                </c:pt>
                <c:pt idx="9665">
                  <c:v>1.055272340775</c:v>
                </c:pt>
                <c:pt idx="9666">
                  <c:v>1.055508971214</c:v>
                </c:pt>
                <c:pt idx="9667">
                  <c:v>1.055853247643</c:v>
                </c:pt>
                <c:pt idx="9668">
                  <c:v>1.0560063123700001</c:v>
                </c:pt>
                <c:pt idx="9669">
                  <c:v>1.056161165237</c:v>
                </c:pt>
                <c:pt idx="9670">
                  <c:v>1.0563133954999999</c:v>
                </c:pt>
                <c:pt idx="9671">
                  <c:v>1.0565077066420001</c:v>
                </c:pt>
                <c:pt idx="9672">
                  <c:v>1.056669592857</c:v>
                </c:pt>
                <c:pt idx="9673">
                  <c:v>1.0567891597750001</c:v>
                </c:pt>
                <c:pt idx="9674">
                  <c:v>1.056869029999</c:v>
                </c:pt>
                <c:pt idx="9675">
                  <c:v>1.0570254325870001</c:v>
                </c:pt>
                <c:pt idx="9676">
                  <c:v>1.057142972946</c:v>
                </c:pt>
                <c:pt idx="9677">
                  <c:v>1.0574258565900001</c:v>
                </c:pt>
                <c:pt idx="9678">
                  <c:v>1.0578085184099999</c:v>
                </c:pt>
                <c:pt idx="9679">
                  <c:v>1.058056473732</c:v>
                </c:pt>
                <c:pt idx="9680">
                  <c:v>1.058189153671</c:v>
                </c:pt>
                <c:pt idx="9681">
                  <c:v>1.0582827329640001</c:v>
                </c:pt>
                <c:pt idx="9682">
                  <c:v>1.0586371421809999</c:v>
                </c:pt>
                <c:pt idx="9683">
                  <c:v>1.058795928955</c:v>
                </c:pt>
                <c:pt idx="9684">
                  <c:v>1.058982729912</c:v>
                </c:pt>
                <c:pt idx="9685">
                  <c:v>1.059247493744</c:v>
                </c:pt>
                <c:pt idx="9686">
                  <c:v>1.0594013929370001</c:v>
                </c:pt>
                <c:pt idx="9687">
                  <c:v>1.059543967247</c:v>
                </c:pt>
                <c:pt idx="9688">
                  <c:v>1.0596482753750001</c:v>
                </c:pt>
                <c:pt idx="9689">
                  <c:v>1.059784054756</c:v>
                </c:pt>
                <c:pt idx="9690">
                  <c:v>1.0598874092099999</c:v>
                </c:pt>
                <c:pt idx="9691">
                  <c:v>1.0599656105040001</c:v>
                </c:pt>
                <c:pt idx="9692">
                  <c:v>1.060078024864</c:v>
                </c:pt>
                <c:pt idx="9693">
                  <c:v>1.060188770294</c:v>
                </c:pt>
                <c:pt idx="9694">
                  <c:v>1.0603365898129999</c:v>
                </c:pt>
                <c:pt idx="9695">
                  <c:v>1.0605630874630001</c:v>
                </c:pt>
                <c:pt idx="9696">
                  <c:v>1.0608166456220001</c:v>
                </c:pt>
                <c:pt idx="9697">
                  <c:v>1.0611655712129999</c:v>
                </c:pt>
                <c:pt idx="9698">
                  <c:v>1.0612983703609999</c:v>
                </c:pt>
                <c:pt idx="9699">
                  <c:v>1.0614302158360001</c:v>
                </c:pt>
                <c:pt idx="9700">
                  <c:v>1.061764121056</c:v>
                </c:pt>
                <c:pt idx="9701">
                  <c:v>1.061893820763</c:v>
                </c:pt>
                <c:pt idx="9702">
                  <c:v>1.061985492706</c:v>
                </c:pt>
                <c:pt idx="9703">
                  <c:v>1.0620766878129999</c:v>
                </c:pt>
                <c:pt idx="9704">
                  <c:v>1.0621647834779999</c:v>
                </c:pt>
                <c:pt idx="9705">
                  <c:v>1.0622546672819999</c:v>
                </c:pt>
                <c:pt idx="9706">
                  <c:v>1.06233549118</c:v>
                </c:pt>
                <c:pt idx="9707">
                  <c:v>1.06244623661</c:v>
                </c:pt>
                <c:pt idx="9708">
                  <c:v>1.0625619888310001</c:v>
                </c:pt>
                <c:pt idx="9709">
                  <c:v>1.0627163648610001</c:v>
                </c:pt>
                <c:pt idx="9710">
                  <c:v>1.063094377518</c:v>
                </c:pt>
                <c:pt idx="9711">
                  <c:v>1.063433647156</c:v>
                </c:pt>
                <c:pt idx="9712">
                  <c:v>1.063579440117</c:v>
                </c:pt>
                <c:pt idx="9713">
                  <c:v>1.063705086708</c:v>
                </c:pt>
                <c:pt idx="9714">
                  <c:v>1.064046144485</c:v>
                </c:pt>
                <c:pt idx="9715">
                  <c:v>1.064202666283</c:v>
                </c:pt>
                <c:pt idx="9716">
                  <c:v>1.064504742622</c:v>
                </c:pt>
                <c:pt idx="9717">
                  <c:v>1.0646307468409999</c:v>
                </c:pt>
                <c:pt idx="9718">
                  <c:v>1.064888238907</c:v>
                </c:pt>
                <c:pt idx="9719">
                  <c:v>1.065200567245</c:v>
                </c:pt>
                <c:pt idx="9720">
                  <c:v>1.065528988838</c:v>
                </c:pt>
                <c:pt idx="9721">
                  <c:v>1.065722942352</c:v>
                </c:pt>
                <c:pt idx="9722">
                  <c:v>1.0658818483350001</c:v>
                </c:pt>
                <c:pt idx="9723">
                  <c:v>1.066064715385</c:v>
                </c:pt>
                <c:pt idx="9724">
                  <c:v>1.066201090813</c:v>
                </c:pt>
                <c:pt idx="9725">
                  <c:v>1.0663677453989999</c:v>
                </c:pt>
                <c:pt idx="9726">
                  <c:v>1.066497445107</c:v>
                </c:pt>
                <c:pt idx="9727">
                  <c:v>1.0666552782059999</c:v>
                </c:pt>
                <c:pt idx="9728">
                  <c:v>1.0670074224470001</c:v>
                </c:pt>
                <c:pt idx="9729">
                  <c:v>1.067301630974</c:v>
                </c:pt>
                <c:pt idx="9730">
                  <c:v>1.0676281452180001</c:v>
                </c:pt>
                <c:pt idx="9731">
                  <c:v>1.067965388298</c:v>
                </c:pt>
                <c:pt idx="9732">
                  <c:v>1.0681219100949999</c:v>
                </c:pt>
                <c:pt idx="9733">
                  <c:v>1.068247675896</c:v>
                </c:pt>
                <c:pt idx="9734">
                  <c:v>1.0683684349060001</c:v>
                </c:pt>
                <c:pt idx="9735">
                  <c:v>1.068563699722</c:v>
                </c:pt>
                <c:pt idx="9736">
                  <c:v>1.0688761472699999</c:v>
                </c:pt>
                <c:pt idx="9737">
                  <c:v>1.0689692497250001</c:v>
                </c:pt>
                <c:pt idx="9738">
                  <c:v>1.0690913200379999</c:v>
                </c:pt>
                <c:pt idx="9739">
                  <c:v>1.069238185883</c:v>
                </c:pt>
                <c:pt idx="9740">
                  <c:v>1.069385647774</c:v>
                </c:pt>
                <c:pt idx="9741">
                  <c:v>1.069531202316</c:v>
                </c:pt>
                <c:pt idx="9742">
                  <c:v>1.069706439972</c:v>
                </c:pt>
                <c:pt idx="9743">
                  <c:v>1.069852352142</c:v>
                </c:pt>
                <c:pt idx="9744">
                  <c:v>1.0699633359909999</c:v>
                </c:pt>
                <c:pt idx="9745">
                  <c:v>1.070099830627</c:v>
                </c:pt>
                <c:pt idx="9746">
                  <c:v>1.0704541206360001</c:v>
                </c:pt>
                <c:pt idx="9747">
                  <c:v>1.0705978870390001</c:v>
                </c:pt>
                <c:pt idx="9748">
                  <c:v>1.070983171463</c:v>
                </c:pt>
                <c:pt idx="9749">
                  <c:v>1.0712113380429999</c:v>
                </c:pt>
                <c:pt idx="9750">
                  <c:v>1.0713098049159999</c:v>
                </c:pt>
                <c:pt idx="9751">
                  <c:v>1.0714588165279999</c:v>
                </c:pt>
                <c:pt idx="9752">
                  <c:v>1.071596860886</c:v>
                </c:pt>
                <c:pt idx="9753">
                  <c:v>1.0716924667359999</c:v>
                </c:pt>
                <c:pt idx="9754">
                  <c:v>1.07179069519</c:v>
                </c:pt>
                <c:pt idx="9755">
                  <c:v>1.0719275474550001</c:v>
                </c:pt>
                <c:pt idx="9756">
                  <c:v>1.0721579790119999</c:v>
                </c:pt>
                <c:pt idx="9757">
                  <c:v>1.072376251221</c:v>
                </c:pt>
                <c:pt idx="9758">
                  <c:v>1.0725129842759999</c:v>
                </c:pt>
                <c:pt idx="9759">
                  <c:v>1.07269012928</c:v>
                </c:pt>
                <c:pt idx="9760">
                  <c:v>1.0730898380280001</c:v>
                </c:pt>
                <c:pt idx="9761">
                  <c:v>1.0732401609419999</c:v>
                </c:pt>
                <c:pt idx="9762">
                  <c:v>1.0733025074010001</c:v>
                </c:pt>
                <c:pt idx="9763">
                  <c:v>1.0733367204669999</c:v>
                </c:pt>
                <c:pt idx="9764">
                  <c:v>1.0733393430710001</c:v>
                </c:pt>
                <c:pt idx="9765">
                  <c:v>1.0733487606050001</c:v>
                </c:pt>
                <c:pt idx="9766">
                  <c:v>1.0733717679979999</c:v>
                </c:pt>
                <c:pt idx="9767">
                  <c:v>1.073433160782</c:v>
                </c:pt>
                <c:pt idx="9768">
                  <c:v>1.0734850168229999</c:v>
                </c:pt>
                <c:pt idx="9769">
                  <c:v>1.073569774628</c:v>
                </c:pt>
                <c:pt idx="9770">
                  <c:v>1.0739575624469999</c:v>
                </c:pt>
                <c:pt idx="9771">
                  <c:v>1.0743674039840001</c:v>
                </c:pt>
                <c:pt idx="9772">
                  <c:v>1.074615716934</c:v>
                </c:pt>
                <c:pt idx="9773">
                  <c:v>1.0750046968460001</c:v>
                </c:pt>
                <c:pt idx="9774">
                  <c:v>1.075264215469</c:v>
                </c:pt>
                <c:pt idx="9775">
                  <c:v>1.075408935547</c:v>
                </c:pt>
                <c:pt idx="9776">
                  <c:v>1.075520396233</c:v>
                </c:pt>
                <c:pt idx="9777">
                  <c:v>1.0759117603299999</c:v>
                </c:pt>
                <c:pt idx="9778">
                  <c:v>1.0761669874190001</c:v>
                </c:pt>
                <c:pt idx="9779">
                  <c:v>1.0765357017520001</c:v>
                </c:pt>
                <c:pt idx="9780">
                  <c:v>1.0766710042950001</c:v>
                </c:pt>
                <c:pt idx="9781">
                  <c:v>1.07677936554</c:v>
                </c:pt>
                <c:pt idx="9782">
                  <c:v>1.077022790909</c:v>
                </c:pt>
                <c:pt idx="9783">
                  <c:v>1.077251195908</c:v>
                </c:pt>
                <c:pt idx="9784">
                  <c:v>1.077495574951</c:v>
                </c:pt>
                <c:pt idx="9785">
                  <c:v>1.077796339989</c:v>
                </c:pt>
                <c:pt idx="9786">
                  <c:v>1.0781366825100001</c:v>
                </c:pt>
                <c:pt idx="9787">
                  <c:v>1.0782696008679999</c:v>
                </c:pt>
                <c:pt idx="9788">
                  <c:v>1.078366518021</c:v>
                </c:pt>
                <c:pt idx="9789">
                  <c:v>1.078501820564</c:v>
                </c:pt>
                <c:pt idx="9790">
                  <c:v>1.0786321163179999</c:v>
                </c:pt>
                <c:pt idx="9791">
                  <c:v>1.07895886898</c:v>
                </c:pt>
                <c:pt idx="9792">
                  <c:v>1.0793180465700001</c:v>
                </c:pt>
                <c:pt idx="9793">
                  <c:v>1.079518079758</c:v>
                </c:pt>
                <c:pt idx="9794">
                  <c:v>1.079892516136</c:v>
                </c:pt>
                <c:pt idx="9795">
                  <c:v>1.079988479614</c:v>
                </c:pt>
                <c:pt idx="9796">
                  <c:v>1.080202698708</c:v>
                </c:pt>
                <c:pt idx="9797">
                  <c:v>1.0805761814120001</c:v>
                </c:pt>
                <c:pt idx="9798">
                  <c:v>1.080993771553</c:v>
                </c:pt>
                <c:pt idx="9799">
                  <c:v>1.081394910812</c:v>
                </c:pt>
                <c:pt idx="9800">
                  <c:v>1.0817359685900001</c:v>
                </c:pt>
                <c:pt idx="9801">
                  <c:v>1.0818897485729999</c:v>
                </c:pt>
                <c:pt idx="9802">
                  <c:v>1.0819461345670001</c:v>
                </c:pt>
                <c:pt idx="9803">
                  <c:v>1.082001686096</c:v>
                </c:pt>
                <c:pt idx="9804">
                  <c:v>1.082135796547</c:v>
                </c:pt>
                <c:pt idx="9805">
                  <c:v>1.082310199738</c:v>
                </c:pt>
                <c:pt idx="9806">
                  <c:v>1.0825146436690001</c:v>
                </c:pt>
                <c:pt idx="9807">
                  <c:v>1.082661390305</c:v>
                </c:pt>
                <c:pt idx="9808">
                  <c:v>1.0830494165419999</c:v>
                </c:pt>
                <c:pt idx="9809">
                  <c:v>1.083244919777</c:v>
                </c:pt>
                <c:pt idx="9810">
                  <c:v>1.083419442177</c:v>
                </c:pt>
                <c:pt idx="9811">
                  <c:v>1.0835138559340001</c:v>
                </c:pt>
                <c:pt idx="9812">
                  <c:v>1.0836119651789999</c:v>
                </c:pt>
                <c:pt idx="9813">
                  <c:v>1.0836632251739999</c:v>
                </c:pt>
                <c:pt idx="9814">
                  <c:v>1.083767414093</c:v>
                </c:pt>
                <c:pt idx="9815">
                  <c:v>1.0838626623150001</c:v>
                </c:pt>
                <c:pt idx="9816">
                  <c:v>1.0839997529980001</c:v>
                </c:pt>
                <c:pt idx="9817">
                  <c:v>1.0841538906099999</c:v>
                </c:pt>
                <c:pt idx="9818">
                  <c:v>1.0845141410829999</c:v>
                </c:pt>
                <c:pt idx="9819">
                  <c:v>1.0846542119980001</c:v>
                </c:pt>
                <c:pt idx="9820">
                  <c:v>1.084720253944</c:v>
                </c:pt>
                <c:pt idx="9821">
                  <c:v>1.084816217422</c:v>
                </c:pt>
                <c:pt idx="9822">
                  <c:v>1.084948658943</c:v>
                </c:pt>
                <c:pt idx="9823">
                  <c:v>1.085085630417</c:v>
                </c:pt>
                <c:pt idx="9824">
                  <c:v>1.0854418277739999</c:v>
                </c:pt>
                <c:pt idx="9825">
                  <c:v>1.0856001377110001</c:v>
                </c:pt>
                <c:pt idx="9826">
                  <c:v>1.0857546329500001</c:v>
                </c:pt>
                <c:pt idx="9827">
                  <c:v>1.085821270943</c:v>
                </c:pt>
                <c:pt idx="9828">
                  <c:v>1.0859185457230001</c:v>
                </c:pt>
                <c:pt idx="9829">
                  <c:v>1.0860582590100001</c:v>
                </c:pt>
                <c:pt idx="9830">
                  <c:v>1.0862596035000001</c:v>
                </c:pt>
                <c:pt idx="9831">
                  <c:v>1.086390137672</c:v>
                </c:pt>
                <c:pt idx="9832">
                  <c:v>1.0865188837049999</c:v>
                </c:pt>
                <c:pt idx="9833">
                  <c:v>1.0868437290190001</c:v>
                </c:pt>
                <c:pt idx="9834">
                  <c:v>1.0869612693790001</c:v>
                </c:pt>
                <c:pt idx="9835">
                  <c:v>1.087069272995</c:v>
                </c:pt>
                <c:pt idx="9836">
                  <c:v>1.0871378183360001</c:v>
                </c:pt>
                <c:pt idx="9837">
                  <c:v>1.087222695351</c:v>
                </c:pt>
                <c:pt idx="9838">
                  <c:v>1.0874143838879999</c:v>
                </c:pt>
                <c:pt idx="9839">
                  <c:v>1.087579369545</c:v>
                </c:pt>
                <c:pt idx="9840">
                  <c:v>1.087861895561</c:v>
                </c:pt>
                <c:pt idx="9841">
                  <c:v>1.0879964828490001</c:v>
                </c:pt>
                <c:pt idx="9842">
                  <c:v>1.0883582830430001</c:v>
                </c:pt>
                <c:pt idx="9843">
                  <c:v>1.08855843544</c:v>
                </c:pt>
                <c:pt idx="9844">
                  <c:v>1.088622093201</c:v>
                </c:pt>
                <c:pt idx="9845">
                  <c:v>1.088718056679</c:v>
                </c:pt>
                <c:pt idx="9846">
                  <c:v>1.0888534784320001</c:v>
                </c:pt>
                <c:pt idx="9847">
                  <c:v>1.0891021490099999</c:v>
                </c:pt>
                <c:pt idx="9848">
                  <c:v>1.0894978046420001</c:v>
                </c:pt>
                <c:pt idx="9849">
                  <c:v>1.089591860771</c:v>
                </c:pt>
                <c:pt idx="9850">
                  <c:v>1.08968091011</c:v>
                </c:pt>
                <c:pt idx="9851">
                  <c:v>1.08976817131</c:v>
                </c:pt>
                <c:pt idx="9852">
                  <c:v>1.089935302734</c:v>
                </c:pt>
                <c:pt idx="9853">
                  <c:v>1.090226650238</c:v>
                </c:pt>
                <c:pt idx="9854">
                  <c:v>1.0903980731959999</c:v>
                </c:pt>
                <c:pt idx="9855">
                  <c:v>1.0907613039020001</c:v>
                </c:pt>
                <c:pt idx="9856">
                  <c:v>1.0908870697019999</c:v>
                </c:pt>
                <c:pt idx="9857">
                  <c:v>1.0909767150880001</c:v>
                </c:pt>
                <c:pt idx="9858">
                  <c:v>1.091069817543</c:v>
                </c:pt>
                <c:pt idx="9859">
                  <c:v>1.0911576747889999</c:v>
                </c:pt>
                <c:pt idx="9860">
                  <c:v>1.0912810564040001</c:v>
                </c:pt>
                <c:pt idx="9861">
                  <c:v>1.091368675232</c:v>
                </c:pt>
                <c:pt idx="9862">
                  <c:v>1.0914946794510001</c:v>
                </c:pt>
                <c:pt idx="9863">
                  <c:v>1.0915890932079999</c:v>
                </c:pt>
                <c:pt idx="9864">
                  <c:v>1.091747164726</c:v>
                </c:pt>
                <c:pt idx="9865">
                  <c:v>1.09206199646</c:v>
                </c:pt>
                <c:pt idx="9866">
                  <c:v>1.0922862291340001</c:v>
                </c:pt>
                <c:pt idx="9867">
                  <c:v>1.0925583839420001</c:v>
                </c:pt>
                <c:pt idx="9868">
                  <c:v>1.0927565097809999</c:v>
                </c:pt>
                <c:pt idx="9869">
                  <c:v>1.0928798913960001</c:v>
                </c:pt>
                <c:pt idx="9870">
                  <c:v>1.093005418777</c:v>
                </c:pt>
                <c:pt idx="9871">
                  <c:v>1.09313595295</c:v>
                </c:pt>
                <c:pt idx="9872">
                  <c:v>1.093262672424</c:v>
                </c:pt>
                <c:pt idx="9873">
                  <c:v>1.0933806896210001</c:v>
                </c:pt>
                <c:pt idx="9874">
                  <c:v>1.0934859514240001</c:v>
                </c:pt>
                <c:pt idx="9875">
                  <c:v>1.093571305275</c:v>
                </c:pt>
                <c:pt idx="9876">
                  <c:v>1.0937213897710001</c:v>
                </c:pt>
                <c:pt idx="9877">
                  <c:v>1.0937837362289999</c:v>
                </c:pt>
                <c:pt idx="9878">
                  <c:v>1.0939468145369999</c:v>
                </c:pt>
                <c:pt idx="9879">
                  <c:v>1.094090104103</c:v>
                </c:pt>
                <c:pt idx="9880">
                  <c:v>1.0942301750179999</c:v>
                </c:pt>
                <c:pt idx="9881">
                  <c:v>1.0946135520939999</c:v>
                </c:pt>
                <c:pt idx="9882">
                  <c:v>1.094767689705</c:v>
                </c:pt>
                <c:pt idx="9883">
                  <c:v>1.0949072837830001</c:v>
                </c:pt>
                <c:pt idx="9884">
                  <c:v>1.095043182373</c:v>
                </c:pt>
                <c:pt idx="9885">
                  <c:v>1.095182538033</c:v>
                </c:pt>
                <c:pt idx="9886">
                  <c:v>1.095402240753</c:v>
                </c:pt>
                <c:pt idx="9887">
                  <c:v>1.095579147339</c:v>
                </c:pt>
                <c:pt idx="9888">
                  <c:v>1.0956774950029999</c:v>
                </c:pt>
                <c:pt idx="9889">
                  <c:v>1.0958087444310001</c:v>
                </c:pt>
                <c:pt idx="9890">
                  <c:v>1.09605550766</c:v>
                </c:pt>
                <c:pt idx="9891">
                  <c:v>1.0964131355290001</c:v>
                </c:pt>
                <c:pt idx="9892">
                  <c:v>1.0965825319289999</c:v>
                </c:pt>
                <c:pt idx="9893">
                  <c:v>1.0969624519350001</c:v>
                </c:pt>
                <c:pt idx="9894">
                  <c:v>1.097237586975</c:v>
                </c:pt>
                <c:pt idx="9895">
                  <c:v>1.0973689556120001</c:v>
                </c:pt>
                <c:pt idx="9896">
                  <c:v>1.0973958969119999</c:v>
                </c:pt>
                <c:pt idx="9897">
                  <c:v>1.097564697266</c:v>
                </c:pt>
                <c:pt idx="9898">
                  <c:v>1.0977003574369999</c:v>
                </c:pt>
                <c:pt idx="9899">
                  <c:v>1.0980117321009999</c:v>
                </c:pt>
                <c:pt idx="9900">
                  <c:v>1.098430514336</c:v>
                </c:pt>
                <c:pt idx="9901">
                  <c:v>1.098867297173</c:v>
                </c:pt>
                <c:pt idx="9902">
                  <c:v>1.099010467529</c:v>
                </c:pt>
                <c:pt idx="9903">
                  <c:v>1.09911096096</c:v>
                </c:pt>
                <c:pt idx="9904">
                  <c:v>1.0991660356520001</c:v>
                </c:pt>
                <c:pt idx="9905">
                  <c:v>1.0992226600649999</c:v>
                </c:pt>
                <c:pt idx="9906">
                  <c:v>1.0992776155470001</c:v>
                </c:pt>
                <c:pt idx="9907">
                  <c:v>1.0993840694429999</c:v>
                </c:pt>
                <c:pt idx="9908">
                  <c:v>1.0994374752039999</c:v>
                </c:pt>
                <c:pt idx="9909">
                  <c:v>1.0995458364490001</c:v>
                </c:pt>
                <c:pt idx="9910">
                  <c:v>1.0996495485310001</c:v>
                </c:pt>
                <c:pt idx="9911">
                  <c:v>1.099794983864</c:v>
                </c:pt>
                <c:pt idx="9912">
                  <c:v>1.0999716520309999</c:v>
                </c:pt>
                <c:pt idx="9913">
                  <c:v>1.1003580093380001</c:v>
                </c:pt>
                <c:pt idx="9914">
                  <c:v>1.1005271673200001</c:v>
                </c:pt>
                <c:pt idx="9915">
                  <c:v>1.1005308628079999</c:v>
                </c:pt>
                <c:pt idx="9916">
                  <c:v>1.1007374525069999</c:v>
                </c:pt>
                <c:pt idx="9917">
                  <c:v>1.100847482681</c:v>
                </c:pt>
                <c:pt idx="9918">
                  <c:v>1.100957155228</c:v>
                </c:pt>
                <c:pt idx="9919">
                  <c:v>1.10106742382</c:v>
                </c:pt>
                <c:pt idx="9920">
                  <c:v>1.1011663675309999</c:v>
                </c:pt>
                <c:pt idx="9921">
                  <c:v>1.1012696027760001</c:v>
                </c:pt>
                <c:pt idx="9922">
                  <c:v>1.1013710498810001</c:v>
                </c:pt>
                <c:pt idx="9923">
                  <c:v>1.1014800071719999</c:v>
                </c:pt>
                <c:pt idx="9924">
                  <c:v>1.101627230644</c:v>
                </c:pt>
                <c:pt idx="9925">
                  <c:v>1.1018880605700001</c:v>
                </c:pt>
                <c:pt idx="9926">
                  <c:v>1.1020355224609999</c:v>
                </c:pt>
                <c:pt idx="9927">
                  <c:v>1.1024549007419999</c:v>
                </c:pt>
                <c:pt idx="9928">
                  <c:v>1.102635860443</c:v>
                </c:pt>
                <c:pt idx="9929">
                  <c:v>1.1029396057130001</c:v>
                </c:pt>
                <c:pt idx="9930">
                  <c:v>1.1031438112259999</c:v>
                </c:pt>
                <c:pt idx="9931">
                  <c:v>1.1034185886379999</c:v>
                </c:pt>
                <c:pt idx="9932">
                  <c:v>1.103738665581</c:v>
                </c:pt>
                <c:pt idx="9933">
                  <c:v>1.1037961244579999</c:v>
                </c:pt>
                <c:pt idx="9934">
                  <c:v>1.10384619236</c:v>
                </c:pt>
                <c:pt idx="9935">
                  <c:v>1.103874921799</c:v>
                </c:pt>
                <c:pt idx="9936">
                  <c:v>1.1039409637449999</c:v>
                </c:pt>
                <c:pt idx="9937">
                  <c:v>1.1041804552079999</c:v>
                </c:pt>
                <c:pt idx="9938">
                  <c:v>1.104568958282</c:v>
                </c:pt>
                <c:pt idx="9939">
                  <c:v>1.1046556234360001</c:v>
                </c:pt>
                <c:pt idx="9940">
                  <c:v>1.104787945747</c:v>
                </c:pt>
                <c:pt idx="9941">
                  <c:v>1.1051727533339999</c:v>
                </c:pt>
                <c:pt idx="9942">
                  <c:v>1.10557949543</c:v>
                </c:pt>
                <c:pt idx="9943">
                  <c:v>1.105828881264</c:v>
                </c:pt>
                <c:pt idx="9944">
                  <c:v>1.1059354543690001</c:v>
                </c:pt>
                <c:pt idx="9945">
                  <c:v>1.106038212776</c:v>
                </c:pt>
                <c:pt idx="9946">
                  <c:v>1.106141924858</c:v>
                </c:pt>
                <c:pt idx="9947">
                  <c:v>1.106241226196</c:v>
                </c:pt>
                <c:pt idx="9948">
                  <c:v>1.1065540313719999</c:v>
                </c:pt>
                <c:pt idx="9949">
                  <c:v>1.10669708252</c:v>
                </c:pt>
                <c:pt idx="9950">
                  <c:v>1.1067538261409999</c:v>
                </c:pt>
                <c:pt idx="9951">
                  <c:v>1.106785416603</c:v>
                </c:pt>
                <c:pt idx="9952">
                  <c:v>1.106794834137</c:v>
                </c:pt>
                <c:pt idx="9953">
                  <c:v>1.107083559036</c:v>
                </c:pt>
                <c:pt idx="9954">
                  <c:v>1.107374072075</c:v>
                </c:pt>
                <c:pt idx="9955">
                  <c:v>1.107536077499</c:v>
                </c:pt>
                <c:pt idx="9956">
                  <c:v>1.107865810394</c:v>
                </c:pt>
                <c:pt idx="9957">
                  <c:v>1.108294844627</c:v>
                </c:pt>
                <c:pt idx="9958">
                  <c:v>1.108706474304</c:v>
                </c:pt>
                <c:pt idx="9959">
                  <c:v>1.1090984344479999</c:v>
                </c:pt>
                <c:pt idx="9960">
                  <c:v>1.109480500221</c:v>
                </c:pt>
                <c:pt idx="9961">
                  <c:v>1.1096282005310001</c:v>
                </c:pt>
                <c:pt idx="9962">
                  <c:v>1.1097489595409999</c:v>
                </c:pt>
                <c:pt idx="9963">
                  <c:v>1.110126614571</c:v>
                </c:pt>
                <c:pt idx="9964">
                  <c:v>1.1105307340620001</c:v>
                </c:pt>
                <c:pt idx="9965">
                  <c:v>1.110834479332</c:v>
                </c:pt>
                <c:pt idx="9966">
                  <c:v>1.1112587451930001</c:v>
                </c:pt>
                <c:pt idx="9967">
                  <c:v>1.1114478111270001</c:v>
                </c:pt>
                <c:pt idx="9968">
                  <c:v>1.111631393433</c:v>
                </c:pt>
                <c:pt idx="9969">
                  <c:v>1.111891269684</c:v>
                </c:pt>
                <c:pt idx="9970">
                  <c:v>1.112188577652</c:v>
                </c:pt>
                <c:pt idx="9971">
                  <c:v>1.112527728081</c:v>
                </c:pt>
                <c:pt idx="9972">
                  <c:v>1.1126713752749999</c:v>
                </c:pt>
                <c:pt idx="9973">
                  <c:v>1.11278617382</c:v>
                </c:pt>
                <c:pt idx="9974">
                  <c:v>1.112936735153</c:v>
                </c:pt>
                <c:pt idx="9975">
                  <c:v>1.113084077835</c:v>
                </c:pt>
                <c:pt idx="9976">
                  <c:v>1.1132683753970001</c:v>
                </c:pt>
                <c:pt idx="9977">
                  <c:v>1.113381743431</c:v>
                </c:pt>
                <c:pt idx="9978">
                  <c:v>1.113527655602</c:v>
                </c:pt>
                <c:pt idx="9979">
                  <c:v>1.1138875484470001</c:v>
                </c:pt>
                <c:pt idx="9980">
                  <c:v>1.1141943931580001</c:v>
                </c:pt>
                <c:pt idx="9981">
                  <c:v>1.1143020391459999</c:v>
                </c:pt>
                <c:pt idx="9982">
                  <c:v>1.114413976669</c:v>
                </c:pt>
                <c:pt idx="9983">
                  <c:v>1.114821910858</c:v>
                </c:pt>
                <c:pt idx="9984">
                  <c:v>1.114986896515</c:v>
                </c:pt>
                <c:pt idx="9985">
                  <c:v>1.115136027336</c:v>
                </c:pt>
                <c:pt idx="9986">
                  <c:v>1.115279793739</c:v>
                </c:pt>
                <c:pt idx="9987">
                  <c:v>1.115426301956</c:v>
                </c:pt>
                <c:pt idx="9988">
                  <c:v>1.1154980659480001</c:v>
                </c:pt>
                <c:pt idx="9989">
                  <c:v>1.115611076355</c:v>
                </c:pt>
                <c:pt idx="9990">
                  <c:v>1.115720152855</c:v>
                </c:pt>
                <c:pt idx="9991">
                  <c:v>1.1161310672760001</c:v>
                </c:pt>
                <c:pt idx="9992">
                  <c:v>1.116531014442</c:v>
                </c:pt>
                <c:pt idx="9993">
                  <c:v>1.1167770624160001</c:v>
                </c:pt>
                <c:pt idx="9994">
                  <c:v>1.1168727874760001</c:v>
                </c:pt>
                <c:pt idx="9995">
                  <c:v>1.116968393326</c:v>
                </c:pt>
                <c:pt idx="9996">
                  <c:v>1.1170667409899999</c:v>
                </c:pt>
                <c:pt idx="9997">
                  <c:v>1.1171678304670001</c:v>
                </c:pt>
                <c:pt idx="9998">
                  <c:v>1.117307901382</c:v>
                </c:pt>
                <c:pt idx="9999">
                  <c:v>1.1174868345260001</c:v>
                </c:pt>
                <c:pt idx="10000">
                  <c:v>1.1175804138180001</c:v>
                </c:pt>
                <c:pt idx="10001">
                  <c:v>1.1176736354829999</c:v>
                </c:pt>
                <c:pt idx="10002">
                  <c:v>1.117774367332</c:v>
                </c:pt>
                <c:pt idx="10003">
                  <c:v>1.117823123932</c:v>
                </c:pt>
                <c:pt idx="10004">
                  <c:v>1.117916584015</c:v>
                </c:pt>
                <c:pt idx="10005">
                  <c:v>1.118006467819</c:v>
                </c:pt>
                <c:pt idx="10006">
                  <c:v>1.118109107018</c:v>
                </c:pt>
                <c:pt idx="10007">
                  <c:v>1.1181582212450001</c:v>
                </c:pt>
                <c:pt idx="10008">
                  <c:v>1.1182261705400001</c:v>
                </c:pt>
                <c:pt idx="10009">
                  <c:v>1.118311405182</c:v>
                </c:pt>
                <c:pt idx="10010">
                  <c:v>1.1185871362690001</c:v>
                </c:pt>
                <c:pt idx="10011">
                  <c:v>1.1188131570819999</c:v>
                </c:pt>
                <c:pt idx="10012">
                  <c:v>1.1189562082290001</c:v>
                </c:pt>
                <c:pt idx="10013">
                  <c:v>1.1190659999849999</c:v>
                </c:pt>
                <c:pt idx="10014">
                  <c:v>1.1191707849500001</c:v>
                </c:pt>
                <c:pt idx="10015">
                  <c:v>1.119280815125</c:v>
                </c:pt>
                <c:pt idx="10016">
                  <c:v>1.1196614503860001</c:v>
                </c:pt>
                <c:pt idx="10017">
                  <c:v>1.120000123978</c:v>
                </c:pt>
                <c:pt idx="10018">
                  <c:v>1.120176434517</c:v>
                </c:pt>
                <c:pt idx="10019">
                  <c:v>1.1205589771269999</c:v>
                </c:pt>
                <c:pt idx="10020">
                  <c:v>1.1209061145779999</c:v>
                </c:pt>
                <c:pt idx="10021">
                  <c:v>1.1209824085240001</c:v>
                </c:pt>
                <c:pt idx="10022">
                  <c:v>1.121041417122</c:v>
                </c:pt>
                <c:pt idx="10023">
                  <c:v>1.1211837530140001</c:v>
                </c:pt>
                <c:pt idx="10024">
                  <c:v>1.1213648319239999</c:v>
                </c:pt>
                <c:pt idx="10025">
                  <c:v>1.1215955018999999</c:v>
                </c:pt>
                <c:pt idx="10026">
                  <c:v>1.121740579605</c:v>
                </c:pt>
                <c:pt idx="10027">
                  <c:v>1.1221306324010001</c:v>
                </c:pt>
                <c:pt idx="10028">
                  <c:v>1.122460126877</c:v>
                </c:pt>
                <c:pt idx="10029">
                  <c:v>1.122670054436</c:v>
                </c:pt>
                <c:pt idx="10030">
                  <c:v>1.12307035923</c:v>
                </c:pt>
                <c:pt idx="10031">
                  <c:v>1.123317360878</c:v>
                </c:pt>
                <c:pt idx="10032">
                  <c:v>1.1234605312349999</c:v>
                </c:pt>
                <c:pt idx="10033">
                  <c:v>1.1237404346469999</c:v>
                </c:pt>
                <c:pt idx="10034">
                  <c:v>1.1240676641459999</c:v>
                </c:pt>
                <c:pt idx="10035">
                  <c:v>1.1241391897199999</c:v>
                </c:pt>
                <c:pt idx="10036">
                  <c:v>1.124159097672</c:v>
                </c:pt>
                <c:pt idx="10037">
                  <c:v>1.1241737604140001</c:v>
                </c:pt>
                <c:pt idx="10038">
                  <c:v>1.124209165573</c:v>
                </c:pt>
                <c:pt idx="10039">
                  <c:v>1.1243114471440001</c:v>
                </c:pt>
                <c:pt idx="10040">
                  <c:v>1.124631047249</c:v>
                </c:pt>
                <c:pt idx="10041">
                  <c:v>1.1248122453689999</c:v>
                </c:pt>
                <c:pt idx="10042">
                  <c:v>1.1251233816149999</c:v>
                </c:pt>
                <c:pt idx="10043">
                  <c:v>1.1253023147579999</c:v>
                </c:pt>
                <c:pt idx="10044">
                  <c:v>1.125677466393</c:v>
                </c:pt>
                <c:pt idx="10045">
                  <c:v>1.1259448528289999</c:v>
                </c:pt>
                <c:pt idx="10046">
                  <c:v>1.1263365745539999</c:v>
                </c:pt>
                <c:pt idx="10047">
                  <c:v>1.126550316811</c:v>
                </c:pt>
                <c:pt idx="10048">
                  <c:v>1.126640081406</c:v>
                </c:pt>
                <c:pt idx="10049">
                  <c:v>1.1267774105070001</c:v>
                </c:pt>
                <c:pt idx="10050">
                  <c:v>1.1268759965899999</c:v>
                </c:pt>
                <c:pt idx="10051">
                  <c:v>1.1269729137419999</c:v>
                </c:pt>
                <c:pt idx="10052">
                  <c:v>1.127103090286</c:v>
                </c:pt>
                <c:pt idx="10053">
                  <c:v>1.1272429227830001</c:v>
                </c:pt>
                <c:pt idx="10054">
                  <c:v>1.1273283958439999</c:v>
                </c:pt>
                <c:pt idx="10055">
                  <c:v>1.127357959747</c:v>
                </c:pt>
                <c:pt idx="10056">
                  <c:v>1.127498030663</c:v>
                </c:pt>
                <c:pt idx="10057">
                  <c:v>1.127743840218</c:v>
                </c:pt>
                <c:pt idx="10058">
                  <c:v>1.1281533241270001</c:v>
                </c:pt>
                <c:pt idx="10059">
                  <c:v>1.1284734010699999</c:v>
                </c:pt>
                <c:pt idx="10060">
                  <c:v>1.1285465955730001</c:v>
                </c:pt>
                <c:pt idx="10061">
                  <c:v>1.1286162137989999</c:v>
                </c:pt>
                <c:pt idx="10062">
                  <c:v>1.1287243366240001</c:v>
                </c:pt>
                <c:pt idx="10063">
                  <c:v>1.12879383564</c:v>
                </c:pt>
                <c:pt idx="10064">
                  <c:v>1.128903627396</c:v>
                </c:pt>
                <c:pt idx="10065">
                  <c:v>1.1290192604060001</c:v>
                </c:pt>
                <c:pt idx="10066">
                  <c:v>1.129412770271</c:v>
                </c:pt>
                <c:pt idx="10067">
                  <c:v>1.129532575607</c:v>
                </c:pt>
                <c:pt idx="10068">
                  <c:v>1.129599452019</c:v>
                </c:pt>
                <c:pt idx="10069">
                  <c:v>1.1299556493759999</c:v>
                </c:pt>
                <c:pt idx="10070">
                  <c:v>1.1301716566090001</c:v>
                </c:pt>
                <c:pt idx="10071">
                  <c:v>1.130600571632</c:v>
                </c:pt>
                <c:pt idx="10072">
                  <c:v>1.1308484077450001</c:v>
                </c:pt>
                <c:pt idx="10073">
                  <c:v>1.130998015404</c:v>
                </c:pt>
                <c:pt idx="10074">
                  <c:v>1.131140112877</c:v>
                </c:pt>
                <c:pt idx="10075">
                  <c:v>1.131267309189</c:v>
                </c:pt>
                <c:pt idx="10076">
                  <c:v>1.1313697099690001</c:v>
                </c:pt>
                <c:pt idx="10077">
                  <c:v>1.1313540935519999</c:v>
                </c:pt>
                <c:pt idx="10078">
                  <c:v>1.1314876079559999</c:v>
                </c:pt>
                <c:pt idx="10079">
                  <c:v>1.131833553314</c:v>
                </c:pt>
                <c:pt idx="10080">
                  <c:v>1.131944417953</c:v>
                </c:pt>
                <c:pt idx="10081">
                  <c:v>1.1320593357090001</c:v>
                </c:pt>
                <c:pt idx="10082">
                  <c:v>1.132177710533</c:v>
                </c:pt>
                <c:pt idx="10083">
                  <c:v>1.132293105125</c:v>
                </c:pt>
                <c:pt idx="10084">
                  <c:v>1.1324092149730001</c:v>
                </c:pt>
                <c:pt idx="10085">
                  <c:v>1.1325249671940001</c:v>
                </c:pt>
                <c:pt idx="10086">
                  <c:v>1.1325802803039999</c:v>
                </c:pt>
                <c:pt idx="10087">
                  <c:v>1.132641553879</c:v>
                </c:pt>
                <c:pt idx="10088">
                  <c:v>1.1327036619190001</c:v>
                </c:pt>
                <c:pt idx="10089">
                  <c:v>1.1327621936800001</c:v>
                </c:pt>
                <c:pt idx="10090">
                  <c:v>1.1328231096270001</c:v>
                </c:pt>
                <c:pt idx="10091">
                  <c:v>1.132943511009</c:v>
                </c:pt>
                <c:pt idx="10092">
                  <c:v>1.1330547332759999</c:v>
                </c:pt>
                <c:pt idx="10093">
                  <c:v>1.1332104206089999</c:v>
                </c:pt>
                <c:pt idx="10094">
                  <c:v>1.1336388587949999</c:v>
                </c:pt>
                <c:pt idx="10095">
                  <c:v>1.1337424516679999</c:v>
                </c:pt>
                <c:pt idx="10096">
                  <c:v>1.133830904961</c:v>
                </c:pt>
                <c:pt idx="10097">
                  <c:v>1.1338968276979999</c:v>
                </c:pt>
                <c:pt idx="10098">
                  <c:v>1.1338949203490001</c:v>
                </c:pt>
                <c:pt idx="10099">
                  <c:v>1.1338793039320001</c:v>
                </c:pt>
                <c:pt idx="10100">
                  <c:v>1.1338664293289999</c:v>
                </c:pt>
                <c:pt idx="10101">
                  <c:v>1.1338940858840001</c:v>
                </c:pt>
                <c:pt idx="10102">
                  <c:v>1.133937478065</c:v>
                </c:pt>
                <c:pt idx="10103">
                  <c:v>1.1339854002</c:v>
                </c:pt>
                <c:pt idx="10104">
                  <c:v>1.13404738903</c:v>
                </c:pt>
                <c:pt idx="10105">
                  <c:v>1.134113430977</c:v>
                </c:pt>
                <c:pt idx="10106">
                  <c:v>1.13422358036</c:v>
                </c:pt>
                <c:pt idx="10107">
                  <c:v>1.1343773603439999</c:v>
                </c:pt>
                <c:pt idx="10108">
                  <c:v>1.1347005367280001</c:v>
                </c:pt>
                <c:pt idx="10109">
                  <c:v>1.1348112821580001</c:v>
                </c:pt>
                <c:pt idx="10110">
                  <c:v>1.1349221467970001</c:v>
                </c:pt>
                <c:pt idx="10111">
                  <c:v>1.134994864464</c:v>
                </c:pt>
                <c:pt idx="10112">
                  <c:v>1.1351025104520001</c:v>
                </c:pt>
                <c:pt idx="10113">
                  <c:v>1.1355086565020001</c:v>
                </c:pt>
                <c:pt idx="10114">
                  <c:v>1.135683894157</c:v>
                </c:pt>
                <c:pt idx="10115">
                  <c:v>1.135756254196</c:v>
                </c:pt>
                <c:pt idx="10116">
                  <c:v>1.135794520378</c:v>
                </c:pt>
                <c:pt idx="10117">
                  <c:v>1.135802149773</c:v>
                </c:pt>
                <c:pt idx="10118">
                  <c:v>1.135839700699</c:v>
                </c:pt>
                <c:pt idx="10119">
                  <c:v>1.1361488103870001</c:v>
                </c:pt>
                <c:pt idx="10120">
                  <c:v>1.136254072189</c:v>
                </c:pt>
                <c:pt idx="10121">
                  <c:v>1.1364002227779999</c:v>
                </c:pt>
                <c:pt idx="10122">
                  <c:v>1.1365107297899999</c:v>
                </c:pt>
                <c:pt idx="10123">
                  <c:v>1.136619448662</c:v>
                </c:pt>
                <c:pt idx="10124">
                  <c:v>1.1367216110230001</c:v>
                </c:pt>
                <c:pt idx="10125">
                  <c:v>1.1368541717530001</c:v>
                </c:pt>
                <c:pt idx="10126">
                  <c:v>1.136956810951</c:v>
                </c:pt>
                <c:pt idx="10127">
                  <c:v>1.1371002197269999</c:v>
                </c:pt>
                <c:pt idx="10128">
                  <c:v>1.1374896764760001</c:v>
                </c:pt>
                <c:pt idx="10129">
                  <c:v>1.1376972198490001</c:v>
                </c:pt>
                <c:pt idx="10130">
                  <c:v>1.138108730316</c:v>
                </c:pt>
                <c:pt idx="10131">
                  <c:v>1.1382486820219999</c:v>
                </c:pt>
                <c:pt idx="10132">
                  <c:v>1.138345718384</c:v>
                </c:pt>
                <c:pt idx="10133">
                  <c:v>1.138445854187</c:v>
                </c:pt>
                <c:pt idx="10134">
                  <c:v>1.1385403871540001</c:v>
                </c:pt>
                <c:pt idx="10135">
                  <c:v>1.138621091843</c:v>
                </c:pt>
                <c:pt idx="10136">
                  <c:v>1.138686060905</c:v>
                </c:pt>
                <c:pt idx="10137">
                  <c:v>1.1387410163880001</c:v>
                </c:pt>
                <c:pt idx="10138">
                  <c:v>1.1387767791750001</c:v>
                </c:pt>
                <c:pt idx="10139">
                  <c:v>1.13880610466</c:v>
                </c:pt>
                <c:pt idx="10140">
                  <c:v>1.138830423355</c:v>
                </c:pt>
                <c:pt idx="10141">
                  <c:v>1.1388529539109999</c:v>
                </c:pt>
                <c:pt idx="10142">
                  <c:v>1.1391109228130001</c:v>
                </c:pt>
                <c:pt idx="10143">
                  <c:v>1.1392449140550001</c:v>
                </c:pt>
                <c:pt idx="10144">
                  <c:v>1.1393827199940001</c:v>
                </c:pt>
                <c:pt idx="10145">
                  <c:v>1.1395171880720001</c:v>
                </c:pt>
                <c:pt idx="10146">
                  <c:v>1.1397743225100001</c:v>
                </c:pt>
                <c:pt idx="10147">
                  <c:v>1.1400457620619999</c:v>
                </c:pt>
                <c:pt idx="10148">
                  <c:v>1.1404300928119999</c:v>
                </c:pt>
                <c:pt idx="10149">
                  <c:v>1.140703678131</c:v>
                </c:pt>
                <c:pt idx="10150">
                  <c:v>1.140947937965</c:v>
                </c:pt>
                <c:pt idx="10151">
                  <c:v>1.141138315201</c:v>
                </c:pt>
                <c:pt idx="10152">
                  <c:v>1.1412523984909999</c:v>
                </c:pt>
                <c:pt idx="10153">
                  <c:v>1.14128780365</c:v>
                </c:pt>
                <c:pt idx="10154">
                  <c:v>1.1413046121599999</c:v>
                </c:pt>
                <c:pt idx="10155">
                  <c:v>1.1416894197459999</c:v>
                </c:pt>
                <c:pt idx="10156">
                  <c:v>1.141842246056</c:v>
                </c:pt>
                <c:pt idx="10157">
                  <c:v>1.141995429993</c:v>
                </c:pt>
                <c:pt idx="10158">
                  <c:v>1.142328619957</c:v>
                </c:pt>
                <c:pt idx="10159">
                  <c:v>1.1427519321440001</c:v>
                </c:pt>
                <c:pt idx="10160">
                  <c:v>1.1430006027220001</c:v>
                </c:pt>
                <c:pt idx="10161">
                  <c:v>1.143442988396</c:v>
                </c:pt>
                <c:pt idx="10162">
                  <c:v>1.1435637474060001</c:v>
                </c:pt>
                <c:pt idx="10163">
                  <c:v>1.143741369247</c:v>
                </c:pt>
                <c:pt idx="10164">
                  <c:v>1.1441793441770001</c:v>
                </c:pt>
                <c:pt idx="10165">
                  <c:v>1.1443572044370001</c:v>
                </c:pt>
                <c:pt idx="10166">
                  <c:v>1.1444479227069999</c:v>
                </c:pt>
                <c:pt idx="10167">
                  <c:v>1.1446002721790001</c:v>
                </c:pt>
                <c:pt idx="10168">
                  <c:v>1.1447031497960001</c:v>
                </c:pt>
                <c:pt idx="10169">
                  <c:v>1.144805192947</c:v>
                </c:pt>
                <c:pt idx="10170">
                  <c:v>1.1449580192569999</c:v>
                </c:pt>
                <c:pt idx="10171">
                  <c:v>1.1451798677439999</c:v>
                </c:pt>
                <c:pt idx="10172">
                  <c:v>1.1453590393069999</c:v>
                </c:pt>
                <c:pt idx="10173">
                  <c:v>1.145527005196</c:v>
                </c:pt>
                <c:pt idx="10174">
                  <c:v>1.1456772089</c:v>
                </c:pt>
                <c:pt idx="10175">
                  <c:v>1.145703077316</c:v>
                </c:pt>
                <c:pt idx="10176">
                  <c:v>1.145786881447</c:v>
                </c:pt>
                <c:pt idx="10177">
                  <c:v>1.1458971500399999</c:v>
                </c:pt>
                <c:pt idx="10178">
                  <c:v>1.1459645032879999</c:v>
                </c:pt>
                <c:pt idx="10179">
                  <c:v>1.1460391283039999</c:v>
                </c:pt>
                <c:pt idx="10180">
                  <c:v>1.1461535692210001</c:v>
                </c:pt>
                <c:pt idx="10181">
                  <c:v>1.146271586418</c:v>
                </c:pt>
                <c:pt idx="10182">
                  <c:v>1.1463915109630001</c:v>
                </c:pt>
                <c:pt idx="10183">
                  <c:v>1.146507740021</c:v>
                </c:pt>
                <c:pt idx="10184">
                  <c:v>1.146671533585</c:v>
                </c:pt>
                <c:pt idx="10185">
                  <c:v>1.146923661232</c:v>
                </c:pt>
                <c:pt idx="10186">
                  <c:v>1.147122502327</c:v>
                </c:pt>
                <c:pt idx="10187">
                  <c:v>1.1472198963169999</c:v>
                </c:pt>
                <c:pt idx="10188">
                  <c:v>1.1472886800769999</c:v>
                </c:pt>
                <c:pt idx="10189">
                  <c:v>1.1472712755200001</c:v>
                </c:pt>
                <c:pt idx="10190">
                  <c:v>1.147291064262</c:v>
                </c:pt>
                <c:pt idx="10191">
                  <c:v>1.147376656532</c:v>
                </c:pt>
                <c:pt idx="10192">
                  <c:v>1.147545337677</c:v>
                </c:pt>
                <c:pt idx="10193">
                  <c:v>1.147847056389</c:v>
                </c:pt>
                <c:pt idx="10194">
                  <c:v>1.147947669029</c:v>
                </c:pt>
                <c:pt idx="10195">
                  <c:v>1.148092031479</c:v>
                </c:pt>
                <c:pt idx="10196">
                  <c:v>1.1481901407240001</c:v>
                </c:pt>
                <c:pt idx="10197">
                  <c:v>1.1482855081559999</c:v>
                </c:pt>
                <c:pt idx="10198">
                  <c:v>1.1483787298200001</c:v>
                </c:pt>
                <c:pt idx="10199">
                  <c:v>1.148472547531</c:v>
                </c:pt>
                <c:pt idx="10200">
                  <c:v>1.1486167907710001</c:v>
                </c:pt>
                <c:pt idx="10201">
                  <c:v>1.1487953662870001</c:v>
                </c:pt>
                <c:pt idx="10202">
                  <c:v>1.14896094799</c:v>
                </c:pt>
                <c:pt idx="10203">
                  <c:v>1.1493824720379999</c:v>
                </c:pt>
                <c:pt idx="10204">
                  <c:v>1.1497169733049999</c:v>
                </c:pt>
                <c:pt idx="10205">
                  <c:v>1.1499916315080001</c:v>
                </c:pt>
                <c:pt idx="10206">
                  <c:v>1.150073289871</c:v>
                </c:pt>
                <c:pt idx="10207">
                  <c:v>1.150154471397</c:v>
                </c:pt>
                <c:pt idx="10208">
                  <c:v>1.150267362595</c:v>
                </c:pt>
                <c:pt idx="10209">
                  <c:v>1.150448441505</c:v>
                </c:pt>
                <c:pt idx="10210">
                  <c:v>1.1508026123049999</c:v>
                </c:pt>
                <c:pt idx="10211">
                  <c:v>1.151109695435</c:v>
                </c:pt>
                <c:pt idx="10212">
                  <c:v>1.151291251183</c:v>
                </c:pt>
                <c:pt idx="10213">
                  <c:v>1.151485562325</c:v>
                </c:pt>
                <c:pt idx="10214">
                  <c:v>1.1516509056090001</c:v>
                </c:pt>
                <c:pt idx="10215">
                  <c:v>1.1518073081969999</c:v>
                </c:pt>
                <c:pt idx="10216">
                  <c:v>1.1522084474559999</c:v>
                </c:pt>
                <c:pt idx="10217">
                  <c:v>1.1524506807329999</c:v>
                </c:pt>
                <c:pt idx="10218">
                  <c:v>1.1526390314099999</c:v>
                </c:pt>
                <c:pt idx="10219">
                  <c:v>1.15277826786</c:v>
                </c:pt>
                <c:pt idx="10220">
                  <c:v>1.1528737545009999</c:v>
                </c:pt>
                <c:pt idx="10221">
                  <c:v>1.152876377106</c:v>
                </c:pt>
                <c:pt idx="10222">
                  <c:v>1.153021335602</c:v>
                </c:pt>
                <c:pt idx="10223">
                  <c:v>1.1532369852069999</c:v>
                </c:pt>
                <c:pt idx="10224">
                  <c:v>1.153416156769</c:v>
                </c:pt>
                <c:pt idx="10225">
                  <c:v>1.1535973548889999</c:v>
                </c:pt>
                <c:pt idx="10226">
                  <c:v>1.153963685036</c:v>
                </c:pt>
                <c:pt idx="10227">
                  <c:v>1.1543900966639999</c:v>
                </c:pt>
                <c:pt idx="10228">
                  <c:v>1.1545745134350001</c:v>
                </c:pt>
                <c:pt idx="10229">
                  <c:v>1.1547566652300001</c:v>
                </c:pt>
                <c:pt idx="10230">
                  <c:v>1.1549296379089999</c:v>
                </c:pt>
                <c:pt idx="10231">
                  <c:v>1.1550244092940001</c:v>
                </c:pt>
                <c:pt idx="10232">
                  <c:v>1.1550585031509999</c:v>
                </c:pt>
                <c:pt idx="10233">
                  <c:v>1.155045628548</c:v>
                </c:pt>
                <c:pt idx="10234">
                  <c:v>1.1550211906429999</c:v>
                </c:pt>
                <c:pt idx="10235">
                  <c:v>1.1550608873370001</c:v>
                </c:pt>
                <c:pt idx="10236">
                  <c:v>1.1551352739330001</c:v>
                </c:pt>
                <c:pt idx="10237">
                  <c:v>1.1553940773010001</c:v>
                </c:pt>
                <c:pt idx="10238">
                  <c:v>1.155800700188</c:v>
                </c:pt>
                <c:pt idx="10239">
                  <c:v>1.1562007665630001</c:v>
                </c:pt>
                <c:pt idx="10240">
                  <c:v>1.156608223915</c:v>
                </c:pt>
                <c:pt idx="10241">
                  <c:v>1.1569783687590001</c:v>
                </c:pt>
                <c:pt idx="10242">
                  <c:v>1.1572879552840001</c:v>
                </c:pt>
                <c:pt idx="10243">
                  <c:v>1.1574368476870001</c:v>
                </c:pt>
                <c:pt idx="10244">
                  <c:v>1.1574965715409999</c:v>
                </c:pt>
                <c:pt idx="10245">
                  <c:v>1.157522082329</c:v>
                </c:pt>
                <c:pt idx="10246">
                  <c:v>1.1575294733049999</c:v>
                </c:pt>
                <c:pt idx="10247">
                  <c:v>1.1575553417210001</c:v>
                </c:pt>
                <c:pt idx="10248">
                  <c:v>1.157654881477</c:v>
                </c:pt>
                <c:pt idx="10249">
                  <c:v>1.1580692529679999</c:v>
                </c:pt>
                <c:pt idx="10250">
                  <c:v>1.1582148075100001</c:v>
                </c:pt>
                <c:pt idx="10251">
                  <c:v>1.158367991447</c:v>
                </c:pt>
                <c:pt idx="10252">
                  <c:v>1.158513426781</c:v>
                </c:pt>
                <c:pt idx="10253">
                  <c:v>1.1589421033859999</c:v>
                </c:pt>
                <c:pt idx="10254">
                  <c:v>1.159367918968</c:v>
                </c:pt>
                <c:pt idx="10255">
                  <c:v>1.1597285270690001</c:v>
                </c:pt>
                <c:pt idx="10256">
                  <c:v>1.159744620323</c:v>
                </c:pt>
                <c:pt idx="10257">
                  <c:v>1.160057902336</c:v>
                </c:pt>
                <c:pt idx="10258">
                  <c:v>1.1604959964749999</c:v>
                </c:pt>
                <c:pt idx="10259">
                  <c:v>1.1606615781780001</c:v>
                </c:pt>
                <c:pt idx="10260">
                  <c:v>1.1608604192730001</c:v>
                </c:pt>
                <c:pt idx="10261">
                  <c:v>1.1611176729199999</c:v>
                </c:pt>
                <c:pt idx="10262">
                  <c:v>1.1613056659700001</c:v>
                </c:pt>
                <c:pt idx="10263">
                  <c:v>1.16161429882</c:v>
                </c:pt>
                <c:pt idx="10264">
                  <c:v>1.1616146564480001</c:v>
                </c:pt>
                <c:pt idx="10265">
                  <c:v>1.1615803241730001</c:v>
                </c:pt>
                <c:pt idx="10266">
                  <c:v>1.1615779399870001</c:v>
                </c:pt>
                <c:pt idx="10267">
                  <c:v>1.1615847349170001</c:v>
                </c:pt>
                <c:pt idx="10268">
                  <c:v>1.1616657972340001</c:v>
                </c:pt>
                <c:pt idx="10269">
                  <c:v>1.1618028879169999</c:v>
                </c:pt>
                <c:pt idx="10270">
                  <c:v>1.1619155406949999</c:v>
                </c:pt>
                <c:pt idx="10271">
                  <c:v>1.162062644958</c:v>
                </c:pt>
                <c:pt idx="10272">
                  <c:v>1.1622936725619999</c:v>
                </c:pt>
                <c:pt idx="10273">
                  <c:v>1.162690043449</c:v>
                </c:pt>
                <c:pt idx="10274">
                  <c:v>1.163077235222</c:v>
                </c:pt>
                <c:pt idx="10275">
                  <c:v>1.1634874343870001</c:v>
                </c:pt>
                <c:pt idx="10276">
                  <c:v>1.163576602936</c:v>
                </c:pt>
                <c:pt idx="10277">
                  <c:v>1.163670897484</c:v>
                </c:pt>
                <c:pt idx="10278">
                  <c:v>1.163763523102</c:v>
                </c:pt>
                <c:pt idx="10279">
                  <c:v>1.1638634204860001</c:v>
                </c:pt>
                <c:pt idx="10280">
                  <c:v>1.1639592647549999</c:v>
                </c:pt>
                <c:pt idx="10281">
                  <c:v>1.1640594005580001</c:v>
                </c:pt>
                <c:pt idx="10282">
                  <c:v>1.164157748222</c:v>
                </c:pt>
                <c:pt idx="10283">
                  <c:v>1.164257645607</c:v>
                </c:pt>
                <c:pt idx="10284">
                  <c:v>1.164350986481</c:v>
                </c:pt>
                <c:pt idx="10285">
                  <c:v>1.1644451618189999</c:v>
                </c:pt>
                <c:pt idx="10286">
                  <c:v>1.1645163297650001</c:v>
                </c:pt>
                <c:pt idx="10287">
                  <c:v>1.164538621902</c:v>
                </c:pt>
                <c:pt idx="10288">
                  <c:v>1.1648571491240001</c:v>
                </c:pt>
                <c:pt idx="10289">
                  <c:v>1.165273070335</c:v>
                </c:pt>
                <c:pt idx="10290">
                  <c:v>1.1656715869900001</c:v>
                </c:pt>
                <c:pt idx="10291">
                  <c:v>1.1660804748539999</c:v>
                </c:pt>
                <c:pt idx="10292">
                  <c:v>1.1663465499879999</c:v>
                </c:pt>
                <c:pt idx="10293">
                  <c:v>1.166546702385</c:v>
                </c:pt>
                <c:pt idx="10294">
                  <c:v>1.1665942668910001</c:v>
                </c:pt>
                <c:pt idx="10295">
                  <c:v>1.1665660142900001</c:v>
                </c:pt>
                <c:pt idx="10296">
                  <c:v>1.166564106941</c:v>
                </c:pt>
                <c:pt idx="10297">
                  <c:v>1.166599988937</c:v>
                </c:pt>
                <c:pt idx="10298">
                  <c:v>1.166688799858</c:v>
                </c:pt>
                <c:pt idx="10299">
                  <c:v>1.16697204113</c:v>
                </c:pt>
                <c:pt idx="10300">
                  <c:v>1.1673022508619999</c:v>
                </c:pt>
                <c:pt idx="10301">
                  <c:v>1.1674939393999999</c:v>
                </c:pt>
                <c:pt idx="10302">
                  <c:v>1.1676102876659999</c:v>
                </c:pt>
                <c:pt idx="10303">
                  <c:v>1.1676799058909999</c:v>
                </c:pt>
                <c:pt idx="10304">
                  <c:v>1.1677930355070001</c:v>
                </c:pt>
                <c:pt idx="10305">
                  <c:v>1.1679438352580001</c:v>
                </c:pt>
                <c:pt idx="10306">
                  <c:v>1.1683278083799999</c:v>
                </c:pt>
                <c:pt idx="10307">
                  <c:v>1.168465733528</c:v>
                </c:pt>
                <c:pt idx="10308">
                  <c:v>1.168640136719</c:v>
                </c:pt>
                <c:pt idx="10309">
                  <c:v>1.168770670891</c:v>
                </c:pt>
                <c:pt idx="10310">
                  <c:v>1.168898582458</c:v>
                </c:pt>
                <c:pt idx="10311">
                  <c:v>1.168975830078</c:v>
                </c:pt>
                <c:pt idx="10312">
                  <c:v>1.1690409183499999</c:v>
                </c:pt>
                <c:pt idx="10313">
                  <c:v>1.1690886020660001</c:v>
                </c:pt>
                <c:pt idx="10314">
                  <c:v>1.169116258621</c:v>
                </c:pt>
                <c:pt idx="10315">
                  <c:v>1.1691375970839999</c:v>
                </c:pt>
                <c:pt idx="10316">
                  <c:v>1.1691532135010001</c:v>
                </c:pt>
                <c:pt idx="10317">
                  <c:v>1.1691845655440001</c:v>
                </c:pt>
                <c:pt idx="10318">
                  <c:v>1.1693904399870001</c:v>
                </c:pt>
                <c:pt idx="10319">
                  <c:v>1.169539690018</c:v>
                </c:pt>
                <c:pt idx="10320">
                  <c:v>1.169724583626</c:v>
                </c:pt>
                <c:pt idx="10321">
                  <c:v>1.1698732376100001</c:v>
                </c:pt>
                <c:pt idx="10322">
                  <c:v>1.1699860095979999</c:v>
                </c:pt>
                <c:pt idx="10323">
                  <c:v>1.170058846474</c:v>
                </c:pt>
                <c:pt idx="10324">
                  <c:v>1.170166969299</c:v>
                </c:pt>
                <c:pt idx="10325">
                  <c:v>1.1702796220780001</c:v>
                </c:pt>
                <c:pt idx="10326">
                  <c:v>1.1705493926999999</c:v>
                </c:pt>
                <c:pt idx="10327">
                  <c:v>1.1709545850750001</c:v>
                </c:pt>
                <c:pt idx="10328">
                  <c:v>1.17111313343</c:v>
                </c:pt>
                <c:pt idx="10329">
                  <c:v>1.1710960865019999</c:v>
                </c:pt>
                <c:pt idx="10330">
                  <c:v>1.1714280843730001</c:v>
                </c:pt>
                <c:pt idx="10331">
                  <c:v>1.1716024875640001</c:v>
                </c:pt>
                <c:pt idx="10332">
                  <c:v>1.171690940857</c:v>
                </c:pt>
                <c:pt idx="10333">
                  <c:v>1.1718629598620001</c:v>
                </c:pt>
                <c:pt idx="10334">
                  <c:v>1.1722475290300001</c:v>
                </c:pt>
                <c:pt idx="10335">
                  <c:v>1.172346115112</c:v>
                </c:pt>
                <c:pt idx="10336">
                  <c:v>1.1724485158919999</c:v>
                </c:pt>
                <c:pt idx="10337">
                  <c:v>1.172590017319</c:v>
                </c:pt>
                <c:pt idx="10338">
                  <c:v>1.1729897260669999</c:v>
                </c:pt>
                <c:pt idx="10339">
                  <c:v>1.1731668710709999</c:v>
                </c:pt>
                <c:pt idx="10340">
                  <c:v>1.173265695572</c:v>
                </c:pt>
                <c:pt idx="10341">
                  <c:v>1.17336332798</c:v>
                </c:pt>
                <c:pt idx="10342">
                  <c:v>1.173511505127</c:v>
                </c:pt>
                <c:pt idx="10343">
                  <c:v>1.1736524105070001</c:v>
                </c:pt>
                <c:pt idx="10344">
                  <c:v>1.1740353107449999</c:v>
                </c:pt>
                <c:pt idx="10345">
                  <c:v>1.174158811569</c:v>
                </c:pt>
                <c:pt idx="10346">
                  <c:v>1.174237728119</c:v>
                </c:pt>
                <c:pt idx="10347">
                  <c:v>1.1743018627170001</c:v>
                </c:pt>
                <c:pt idx="10348">
                  <c:v>1.1743440628049999</c:v>
                </c:pt>
                <c:pt idx="10349">
                  <c:v>1.1743636131290001</c:v>
                </c:pt>
                <c:pt idx="10350">
                  <c:v>1.1743794679640001</c:v>
                </c:pt>
                <c:pt idx="10351">
                  <c:v>1.174392819405</c:v>
                </c:pt>
                <c:pt idx="10352">
                  <c:v>1.1746888160710001</c:v>
                </c:pt>
                <c:pt idx="10353">
                  <c:v>1.1747918128970001</c:v>
                </c:pt>
                <c:pt idx="10354">
                  <c:v>1.174899935722</c:v>
                </c:pt>
                <c:pt idx="10355">
                  <c:v>1.175040960312</c:v>
                </c:pt>
                <c:pt idx="10356">
                  <c:v>1.1752517223359999</c:v>
                </c:pt>
                <c:pt idx="10357">
                  <c:v>1.175395131111</c:v>
                </c:pt>
                <c:pt idx="10358">
                  <c:v>1.175502181053</c:v>
                </c:pt>
                <c:pt idx="10359">
                  <c:v>1.1756013631819999</c:v>
                </c:pt>
                <c:pt idx="10360">
                  <c:v>1.1756693124769999</c:v>
                </c:pt>
                <c:pt idx="10361">
                  <c:v>1.1757633686069999</c:v>
                </c:pt>
                <c:pt idx="10362">
                  <c:v>1.1758645772930001</c:v>
                </c:pt>
                <c:pt idx="10363">
                  <c:v>1.1759638786319999</c:v>
                </c:pt>
                <c:pt idx="10364">
                  <c:v>1.1760587692260001</c:v>
                </c:pt>
                <c:pt idx="10365">
                  <c:v>1.1764427423479999</c:v>
                </c:pt>
                <c:pt idx="10366">
                  <c:v>1.176738500595</c:v>
                </c:pt>
                <c:pt idx="10367">
                  <c:v>1.176764726639</c:v>
                </c:pt>
                <c:pt idx="10368">
                  <c:v>1.176763057709</c:v>
                </c:pt>
                <c:pt idx="10369">
                  <c:v>1.1769220829010001</c:v>
                </c:pt>
                <c:pt idx="10370">
                  <c:v>1.1771390438080001</c:v>
                </c:pt>
                <c:pt idx="10371">
                  <c:v>1.177225232124</c:v>
                </c:pt>
                <c:pt idx="10372">
                  <c:v>1.1773539781569999</c:v>
                </c:pt>
                <c:pt idx="10373">
                  <c:v>1.177757978439</c:v>
                </c:pt>
                <c:pt idx="10374">
                  <c:v>1.178130269051</c:v>
                </c:pt>
                <c:pt idx="10375">
                  <c:v>1.1783838272089999</c:v>
                </c:pt>
                <c:pt idx="10376">
                  <c:v>1.178524494171</c:v>
                </c:pt>
                <c:pt idx="10377">
                  <c:v>1.178707480431</c:v>
                </c:pt>
                <c:pt idx="10378">
                  <c:v>1.1791054010390001</c:v>
                </c:pt>
                <c:pt idx="10379">
                  <c:v>1.1795055866240001</c:v>
                </c:pt>
                <c:pt idx="10380">
                  <c:v>1.179635882378</c:v>
                </c:pt>
                <c:pt idx="10381">
                  <c:v>1.1797652244570001</c:v>
                </c:pt>
                <c:pt idx="10382">
                  <c:v>1.1798509359360001</c:v>
                </c:pt>
                <c:pt idx="10383">
                  <c:v>1.179940342903</c:v>
                </c:pt>
                <c:pt idx="10384">
                  <c:v>1.180072188377</c:v>
                </c:pt>
                <c:pt idx="10385">
                  <c:v>1.180243730545</c:v>
                </c:pt>
                <c:pt idx="10386">
                  <c:v>1.180602431297</c:v>
                </c:pt>
                <c:pt idx="10387">
                  <c:v>1.1806371212010001</c:v>
                </c:pt>
                <c:pt idx="10388">
                  <c:v>1.1806758642199999</c:v>
                </c:pt>
                <c:pt idx="10389">
                  <c:v>1.180729627609</c:v>
                </c:pt>
                <c:pt idx="10390">
                  <c:v>1.1808220148090001</c:v>
                </c:pt>
                <c:pt idx="10391">
                  <c:v>1.180921435356</c:v>
                </c:pt>
                <c:pt idx="10392">
                  <c:v>1.1813015937810001</c:v>
                </c:pt>
                <c:pt idx="10393">
                  <c:v>1.1814116239550001</c:v>
                </c:pt>
                <c:pt idx="10394">
                  <c:v>1.181524395943</c:v>
                </c:pt>
                <c:pt idx="10395">
                  <c:v>1.1816742420199999</c:v>
                </c:pt>
                <c:pt idx="10396">
                  <c:v>1.181787133217</c:v>
                </c:pt>
                <c:pt idx="10397">
                  <c:v>1.1819792985919999</c:v>
                </c:pt>
                <c:pt idx="10398">
                  <c:v>1.182091474533</c:v>
                </c:pt>
                <c:pt idx="10399">
                  <c:v>1.182247638702</c:v>
                </c:pt>
                <c:pt idx="10400">
                  <c:v>1.182654500008</c:v>
                </c:pt>
                <c:pt idx="10401">
                  <c:v>1.1830666065219999</c:v>
                </c:pt>
                <c:pt idx="10402">
                  <c:v>1.1832429170609999</c:v>
                </c:pt>
                <c:pt idx="10403">
                  <c:v>1.1833271980290001</c:v>
                </c:pt>
                <c:pt idx="10404">
                  <c:v>1.1834031343460001</c:v>
                </c:pt>
                <c:pt idx="10405">
                  <c:v>1.183462977409</c:v>
                </c:pt>
                <c:pt idx="10406">
                  <c:v>1.1834939718249999</c:v>
                </c:pt>
                <c:pt idx="10407">
                  <c:v>1.1834981441500001</c:v>
                </c:pt>
                <c:pt idx="10408">
                  <c:v>1.183511018753</c:v>
                </c:pt>
                <c:pt idx="10409">
                  <c:v>1.18355858326</c:v>
                </c:pt>
                <c:pt idx="10410">
                  <c:v>1.183703541756</c:v>
                </c:pt>
                <c:pt idx="10411">
                  <c:v>1.1841477155689999</c:v>
                </c:pt>
                <c:pt idx="10412">
                  <c:v>1.1845518350599999</c:v>
                </c:pt>
                <c:pt idx="10413">
                  <c:v>1.184694170952</c:v>
                </c:pt>
                <c:pt idx="10414">
                  <c:v>1.1848280429839999</c:v>
                </c:pt>
                <c:pt idx="10415">
                  <c:v>1.185215592384</c:v>
                </c:pt>
                <c:pt idx="10416">
                  <c:v>1.185354948044</c:v>
                </c:pt>
                <c:pt idx="10417">
                  <c:v>1.1854560375209999</c:v>
                </c:pt>
                <c:pt idx="10418">
                  <c:v>1.1855167150499999</c:v>
                </c:pt>
                <c:pt idx="10419">
                  <c:v>1.185611486435</c:v>
                </c:pt>
                <c:pt idx="10420">
                  <c:v>1.185744166374</c:v>
                </c:pt>
                <c:pt idx="10421">
                  <c:v>1.1859036684040001</c:v>
                </c:pt>
                <c:pt idx="10422">
                  <c:v>1.185980319977</c:v>
                </c:pt>
                <c:pt idx="10423">
                  <c:v>1.186035990715</c:v>
                </c:pt>
                <c:pt idx="10424">
                  <c:v>1.1860784292219999</c:v>
                </c:pt>
                <c:pt idx="10425">
                  <c:v>1.186166167259</c:v>
                </c:pt>
                <c:pt idx="10426">
                  <c:v>1.186237335205</c:v>
                </c:pt>
                <c:pt idx="10427">
                  <c:v>1.186356902122</c:v>
                </c:pt>
                <c:pt idx="10428">
                  <c:v>1.1864960193630001</c:v>
                </c:pt>
                <c:pt idx="10429">
                  <c:v>1.186640501022</c:v>
                </c:pt>
                <c:pt idx="10430">
                  <c:v>1.1868735551830001</c:v>
                </c:pt>
                <c:pt idx="10431">
                  <c:v>1.187154769897</c:v>
                </c:pt>
                <c:pt idx="10432">
                  <c:v>1.187582850456</c:v>
                </c:pt>
                <c:pt idx="10433">
                  <c:v>1.187811255455</c:v>
                </c:pt>
                <c:pt idx="10434">
                  <c:v>1.1880801916120001</c:v>
                </c:pt>
                <c:pt idx="10435">
                  <c:v>1.1883792877199999</c:v>
                </c:pt>
                <c:pt idx="10436">
                  <c:v>1.1884254217150001</c:v>
                </c:pt>
                <c:pt idx="10437">
                  <c:v>1.18841958046</c:v>
                </c:pt>
                <c:pt idx="10438">
                  <c:v>1.188717365265</c:v>
                </c:pt>
                <c:pt idx="10439">
                  <c:v>1.1888537406919999</c:v>
                </c:pt>
                <c:pt idx="10440">
                  <c:v>1.1890106201170001</c:v>
                </c:pt>
                <c:pt idx="10441">
                  <c:v>1.189118504524</c:v>
                </c:pt>
                <c:pt idx="10442">
                  <c:v>1.1892287731169999</c:v>
                </c:pt>
                <c:pt idx="10443">
                  <c:v>1.1893974542620001</c:v>
                </c:pt>
                <c:pt idx="10444">
                  <c:v>1.1895014047620001</c:v>
                </c:pt>
                <c:pt idx="10445">
                  <c:v>1.1896470785140001</c:v>
                </c:pt>
                <c:pt idx="10446">
                  <c:v>1.189793109894</c:v>
                </c:pt>
                <c:pt idx="10447">
                  <c:v>1.189934372902</c:v>
                </c:pt>
                <c:pt idx="10448">
                  <c:v>1.1900779008869999</c:v>
                </c:pt>
                <c:pt idx="10449">
                  <c:v>1.190232515335</c:v>
                </c:pt>
                <c:pt idx="10450">
                  <c:v>1.1902272701259999</c:v>
                </c:pt>
                <c:pt idx="10451">
                  <c:v>1.190347790718</c:v>
                </c:pt>
                <c:pt idx="10452">
                  <c:v>1.190510988235</c:v>
                </c:pt>
                <c:pt idx="10453">
                  <c:v>1.1906349658969999</c:v>
                </c:pt>
                <c:pt idx="10454">
                  <c:v>1.190711975098</c:v>
                </c:pt>
                <c:pt idx="10455">
                  <c:v>1.190783619881</c:v>
                </c:pt>
                <c:pt idx="10456">
                  <c:v>1.1908607482910001</c:v>
                </c:pt>
                <c:pt idx="10457">
                  <c:v>1.1911015510559999</c:v>
                </c:pt>
                <c:pt idx="10458">
                  <c:v>1.1915156841279999</c:v>
                </c:pt>
                <c:pt idx="10459">
                  <c:v>1.1916892528530001</c:v>
                </c:pt>
                <c:pt idx="10460">
                  <c:v>1.1918747425080001</c:v>
                </c:pt>
                <c:pt idx="10461">
                  <c:v>1.1922395229339999</c:v>
                </c:pt>
                <c:pt idx="10462">
                  <c:v>1.192242622375</c:v>
                </c:pt>
                <c:pt idx="10463">
                  <c:v>1.192545056343</c:v>
                </c:pt>
                <c:pt idx="10464">
                  <c:v>1.1927293539049999</c:v>
                </c:pt>
                <c:pt idx="10465">
                  <c:v>1.1931532621380001</c:v>
                </c:pt>
                <c:pt idx="10466">
                  <c:v>1.193306446075</c:v>
                </c:pt>
                <c:pt idx="10467">
                  <c:v>1.1937206983569999</c:v>
                </c:pt>
                <c:pt idx="10468">
                  <c:v>1.1941421031949999</c:v>
                </c:pt>
                <c:pt idx="10469">
                  <c:v>1.194253325462</c:v>
                </c:pt>
                <c:pt idx="10470">
                  <c:v>1.194301962852</c:v>
                </c:pt>
                <c:pt idx="10471">
                  <c:v>1.1943206787109999</c:v>
                </c:pt>
                <c:pt idx="10472">
                  <c:v>1.1943213939670001</c:v>
                </c:pt>
                <c:pt idx="10473">
                  <c:v>1.1943191289899999</c:v>
                </c:pt>
                <c:pt idx="10474">
                  <c:v>1.1943475008010001</c:v>
                </c:pt>
                <c:pt idx="10475">
                  <c:v>1.194400668144</c:v>
                </c:pt>
                <c:pt idx="10476">
                  <c:v>1.1944915056230001</c:v>
                </c:pt>
                <c:pt idx="10477">
                  <c:v>1.1946016550059999</c:v>
                </c:pt>
                <c:pt idx="10478">
                  <c:v>1.1947191953659999</c:v>
                </c:pt>
                <c:pt idx="10479">
                  <c:v>1.1948306560519999</c:v>
                </c:pt>
                <c:pt idx="10480">
                  <c:v>1.1949409246439999</c:v>
                </c:pt>
                <c:pt idx="10481">
                  <c:v>1.1950451135639999</c:v>
                </c:pt>
                <c:pt idx="10482">
                  <c:v>1.1951489448549999</c:v>
                </c:pt>
                <c:pt idx="10483">
                  <c:v>1.195350766182</c:v>
                </c:pt>
                <c:pt idx="10484">
                  <c:v>1.1957863569260001</c:v>
                </c:pt>
                <c:pt idx="10485">
                  <c:v>1.196185112</c:v>
                </c:pt>
                <c:pt idx="10486">
                  <c:v>1.1963176727289999</c:v>
                </c:pt>
                <c:pt idx="10487">
                  <c:v>1.196445941925</c:v>
                </c:pt>
                <c:pt idx="10488">
                  <c:v>1.196634292603</c:v>
                </c:pt>
                <c:pt idx="10489">
                  <c:v>1.1968215703959999</c:v>
                </c:pt>
                <c:pt idx="10490">
                  <c:v>1.197046756744</c:v>
                </c:pt>
                <c:pt idx="10491">
                  <c:v>1.1973098516459999</c:v>
                </c:pt>
                <c:pt idx="10492">
                  <c:v>1.1974997520449999</c:v>
                </c:pt>
                <c:pt idx="10493">
                  <c:v>1.1978571414950001</c:v>
                </c:pt>
                <c:pt idx="10494">
                  <c:v>1.1979576349259999</c:v>
                </c:pt>
                <c:pt idx="10495">
                  <c:v>1.198056697845</c:v>
                </c:pt>
                <c:pt idx="10496">
                  <c:v>1.1981484889980001</c:v>
                </c:pt>
                <c:pt idx="10497">
                  <c:v>1.1982314586639999</c:v>
                </c:pt>
                <c:pt idx="10498">
                  <c:v>1.1983026266100001</c:v>
                </c:pt>
                <c:pt idx="10499">
                  <c:v>1.1983090639109999</c:v>
                </c:pt>
                <c:pt idx="10500">
                  <c:v>1.1984552145</c:v>
                </c:pt>
                <c:pt idx="10501">
                  <c:v>1.19865655899</c:v>
                </c:pt>
                <c:pt idx="10502">
                  <c:v>1.1989785432819999</c:v>
                </c:pt>
                <c:pt idx="10503">
                  <c:v>1.1990917921069999</c:v>
                </c:pt>
                <c:pt idx="10504">
                  <c:v>1.1992069482800001</c:v>
                </c:pt>
                <c:pt idx="10505">
                  <c:v>1.1993222236629999</c:v>
                </c:pt>
                <c:pt idx="10506">
                  <c:v>1.1994825601579999</c:v>
                </c:pt>
                <c:pt idx="10507">
                  <c:v>1.1997692584990001</c:v>
                </c:pt>
                <c:pt idx="10508">
                  <c:v>1.199927687645</c:v>
                </c:pt>
                <c:pt idx="10509">
                  <c:v>1.2000216245649999</c:v>
                </c:pt>
                <c:pt idx="10510">
                  <c:v>1.2000662088389999</c:v>
                </c:pt>
                <c:pt idx="10511">
                  <c:v>1.2000439167020001</c:v>
                </c:pt>
                <c:pt idx="10512">
                  <c:v>1.2000604867939999</c:v>
                </c:pt>
                <c:pt idx="10513">
                  <c:v>1.200492501259</c:v>
                </c:pt>
                <c:pt idx="10514">
                  <c:v>1.2006019353870001</c:v>
                </c:pt>
                <c:pt idx="10515">
                  <c:v>1.2007180452349999</c:v>
                </c:pt>
                <c:pt idx="10516">
                  <c:v>1.2008374929429999</c:v>
                </c:pt>
                <c:pt idx="10517">
                  <c:v>1.200897932053</c:v>
                </c:pt>
                <c:pt idx="10518">
                  <c:v>1.201013326645</c:v>
                </c:pt>
                <c:pt idx="10519">
                  <c:v>1.201128125191</c:v>
                </c:pt>
                <c:pt idx="10520">
                  <c:v>1.2012836933140001</c:v>
                </c:pt>
                <c:pt idx="10521">
                  <c:v>1.201703906059</c:v>
                </c:pt>
                <c:pt idx="10522">
                  <c:v>1.2018814086909999</c:v>
                </c:pt>
                <c:pt idx="10523">
                  <c:v>1.2019597291949999</c:v>
                </c:pt>
                <c:pt idx="10524">
                  <c:v>1.2020215988159999</c:v>
                </c:pt>
                <c:pt idx="10525">
                  <c:v>1.2020337581630001</c:v>
                </c:pt>
                <c:pt idx="10526">
                  <c:v>1.202069878578</c:v>
                </c:pt>
                <c:pt idx="10527">
                  <c:v>1.202280044556</c:v>
                </c:pt>
                <c:pt idx="10528">
                  <c:v>1.2024528980260001</c:v>
                </c:pt>
                <c:pt idx="10529">
                  <c:v>1.202739477158</c:v>
                </c:pt>
                <c:pt idx="10530">
                  <c:v>1.203162550926</c:v>
                </c:pt>
                <c:pt idx="10531">
                  <c:v>1.203341126442</c:v>
                </c:pt>
                <c:pt idx="10532">
                  <c:v>1.20347905159</c:v>
                </c:pt>
                <c:pt idx="10533">
                  <c:v>1.203618526459</c:v>
                </c:pt>
                <c:pt idx="10534">
                  <c:v>1.203886389732</c:v>
                </c:pt>
                <c:pt idx="10535">
                  <c:v>1.2039474248890001</c:v>
                </c:pt>
                <c:pt idx="10536">
                  <c:v>1.2039643526079999</c:v>
                </c:pt>
                <c:pt idx="10537">
                  <c:v>1.2040592432020001</c:v>
                </c:pt>
                <c:pt idx="10538">
                  <c:v>1.204150438309</c:v>
                </c:pt>
                <c:pt idx="10539">
                  <c:v>1.2042450904849999</c:v>
                </c:pt>
                <c:pt idx="10540">
                  <c:v>1.2043111324310001</c:v>
                </c:pt>
                <c:pt idx="10541">
                  <c:v>1.2044562101359999</c:v>
                </c:pt>
                <c:pt idx="10542">
                  <c:v>1.204857587814</c:v>
                </c:pt>
                <c:pt idx="10543">
                  <c:v>1.205005526543</c:v>
                </c:pt>
                <c:pt idx="10544">
                  <c:v>1.2051080465320001</c:v>
                </c:pt>
                <c:pt idx="10545">
                  <c:v>1.205212473869</c:v>
                </c:pt>
                <c:pt idx="10546">
                  <c:v>1.2052818536759999</c:v>
                </c:pt>
                <c:pt idx="10547">
                  <c:v>1.205343365669</c:v>
                </c:pt>
                <c:pt idx="10548">
                  <c:v>1.2055225372309999</c:v>
                </c:pt>
                <c:pt idx="10549">
                  <c:v>1.205897092819</c:v>
                </c:pt>
                <c:pt idx="10550">
                  <c:v>1.2061144113540001</c:v>
                </c:pt>
                <c:pt idx="10551">
                  <c:v>1.2062017917629999</c:v>
                </c:pt>
                <c:pt idx="10552">
                  <c:v>1.2062199115750001</c:v>
                </c:pt>
                <c:pt idx="10553">
                  <c:v>1.206265687943</c:v>
                </c:pt>
                <c:pt idx="10554">
                  <c:v>1.2063395977019999</c:v>
                </c:pt>
                <c:pt idx="10555">
                  <c:v>1.2065199613569999</c:v>
                </c:pt>
                <c:pt idx="10556">
                  <c:v>1.206934571266</c:v>
                </c:pt>
                <c:pt idx="10557">
                  <c:v>1.207327485085</c:v>
                </c:pt>
                <c:pt idx="10558">
                  <c:v>1.207728624344</c:v>
                </c:pt>
                <c:pt idx="10559">
                  <c:v>1.207877755165</c:v>
                </c:pt>
                <c:pt idx="10560">
                  <c:v>1.2080301046369999</c:v>
                </c:pt>
                <c:pt idx="10561">
                  <c:v>1.208209276199</c:v>
                </c:pt>
                <c:pt idx="10562">
                  <c:v>1.2085968255999999</c:v>
                </c:pt>
                <c:pt idx="10563">
                  <c:v>1.2087677717209999</c:v>
                </c:pt>
                <c:pt idx="10564">
                  <c:v>1.2090395689010001</c:v>
                </c:pt>
                <c:pt idx="10565">
                  <c:v>1.2092179059979999</c:v>
                </c:pt>
                <c:pt idx="10566">
                  <c:v>1.2092413902279999</c:v>
                </c:pt>
                <c:pt idx="10567">
                  <c:v>1.2093667984009999</c:v>
                </c:pt>
                <c:pt idx="10568">
                  <c:v>1.20953977108</c:v>
                </c:pt>
                <c:pt idx="10569">
                  <c:v>1.2096999883649999</c:v>
                </c:pt>
                <c:pt idx="10570">
                  <c:v>1.209815979004</c:v>
                </c:pt>
                <c:pt idx="10571">
                  <c:v>1.2099344730379999</c:v>
                </c:pt>
                <c:pt idx="10572">
                  <c:v>1.210081934929</c:v>
                </c:pt>
                <c:pt idx="10573">
                  <c:v>1.210487604141</c:v>
                </c:pt>
                <c:pt idx="10574">
                  <c:v>1.210898399353</c:v>
                </c:pt>
                <c:pt idx="10575">
                  <c:v>1.211111903191</c:v>
                </c:pt>
                <c:pt idx="10576">
                  <c:v>1.2111306190490001</c:v>
                </c:pt>
                <c:pt idx="10577">
                  <c:v>1.2114800214770001</c:v>
                </c:pt>
                <c:pt idx="10578">
                  <c:v>1.2117062807079999</c:v>
                </c:pt>
                <c:pt idx="10579">
                  <c:v>1.211856603622</c:v>
                </c:pt>
                <c:pt idx="10580">
                  <c:v>1.2119562625889999</c:v>
                </c:pt>
                <c:pt idx="10581">
                  <c:v>1.2120591402050001</c:v>
                </c:pt>
                <c:pt idx="10582">
                  <c:v>1.2121638059619999</c:v>
                </c:pt>
                <c:pt idx="10583">
                  <c:v>1.2122639417650001</c:v>
                </c:pt>
                <c:pt idx="10584">
                  <c:v>1.212410092354</c:v>
                </c:pt>
                <c:pt idx="10585">
                  <c:v>1.2125597000120001</c:v>
                </c:pt>
                <c:pt idx="10586">
                  <c:v>1.2127386331559999</c:v>
                </c:pt>
                <c:pt idx="10587">
                  <c:v>1.212921142578</c:v>
                </c:pt>
                <c:pt idx="10588">
                  <c:v>1.2131021022799999</c:v>
                </c:pt>
                <c:pt idx="10589">
                  <c:v>1.2132798433300001</c:v>
                </c:pt>
                <c:pt idx="10590">
                  <c:v>1.2136689424510001</c:v>
                </c:pt>
                <c:pt idx="10591">
                  <c:v>1.2137504816060001</c:v>
                </c:pt>
                <c:pt idx="10592">
                  <c:v>1.2138041257859999</c:v>
                </c:pt>
                <c:pt idx="10593">
                  <c:v>1.2138186693190001</c:v>
                </c:pt>
                <c:pt idx="10594">
                  <c:v>1.2138048410419999</c:v>
                </c:pt>
                <c:pt idx="10595">
                  <c:v>1.213787674904</c:v>
                </c:pt>
                <c:pt idx="10596">
                  <c:v>1.213827967644</c:v>
                </c:pt>
                <c:pt idx="10597">
                  <c:v>1.2138946056369999</c:v>
                </c:pt>
                <c:pt idx="10598">
                  <c:v>1.2139505147930001</c:v>
                </c:pt>
                <c:pt idx="10599">
                  <c:v>1.2140159606930001</c:v>
                </c:pt>
                <c:pt idx="10600">
                  <c:v>1.2141141891480001</c:v>
                </c:pt>
                <c:pt idx="10601">
                  <c:v>1.2142544984820001</c:v>
                </c:pt>
                <c:pt idx="10602">
                  <c:v>1.2143594026569999</c:v>
                </c:pt>
                <c:pt idx="10603">
                  <c:v>1.2147545814509999</c:v>
                </c:pt>
                <c:pt idx="10604">
                  <c:v>1.215180397034</c:v>
                </c:pt>
                <c:pt idx="10605">
                  <c:v>1.2156077623370001</c:v>
                </c:pt>
                <c:pt idx="10606">
                  <c:v>1.2160258293149999</c:v>
                </c:pt>
                <c:pt idx="10607">
                  <c:v>1.216251969337</c:v>
                </c:pt>
                <c:pt idx="10608">
                  <c:v>1.2162970304489999</c:v>
                </c:pt>
                <c:pt idx="10609">
                  <c:v>1.2162907123569999</c:v>
                </c:pt>
                <c:pt idx="10610">
                  <c:v>1.2163355350489999</c:v>
                </c:pt>
                <c:pt idx="10611">
                  <c:v>1.2163939476009999</c:v>
                </c:pt>
                <c:pt idx="10612">
                  <c:v>1.216478824615</c:v>
                </c:pt>
                <c:pt idx="10613">
                  <c:v>1.2165435552599999</c:v>
                </c:pt>
                <c:pt idx="10614">
                  <c:v>1.21665418148</c:v>
                </c:pt>
                <c:pt idx="10615">
                  <c:v>1.2170859575270001</c:v>
                </c:pt>
                <c:pt idx="10616">
                  <c:v>1.2172347307210001</c:v>
                </c:pt>
                <c:pt idx="10617">
                  <c:v>1.2174330949779999</c:v>
                </c:pt>
                <c:pt idx="10618">
                  <c:v>1.21758055687</c:v>
                </c:pt>
                <c:pt idx="10619">
                  <c:v>1.217788219452</c:v>
                </c:pt>
                <c:pt idx="10620">
                  <c:v>1.217896342278</c:v>
                </c:pt>
                <c:pt idx="10621">
                  <c:v>1.218012213707</c:v>
                </c:pt>
                <c:pt idx="10622">
                  <c:v>1.218127369881</c:v>
                </c:pt>
                <c:pt idx="10623">
                  <c:v>1.21818125248</c:v>
                </c:pt>
                <c:pt idx="10624">
                  <c:v>1.218293905258</c:v>
                </c:pt>
                <c:pt idx="10625">
                  <c:v>1.2183455228810001</c:v>
                </c:pt>
                <c:pt idx="10626">
                  <c:v>1.218456745148</c:v>
                </c:pt>
                <c:pt idx="10627">
                  <c:v>1.2185586690900001</c:v>
                </c:pt>
                <c:pt idx="10628">
                  <c:v>1.2186579704280001</c:v>
                </c:pt>
                <c:pt idx="10629">
                  <c:v>1.218757629395</c:v>
                </c:pt>
                <c:pt idx="10630">
                  <c:v>1.2188501358029999</c:v>
                </c:pt>
                <c:pt idx="10631">
                  <c:v>1.218973994255</c:v>
                </c:pt>
                <c:pt idx="10632">
                  <c:v>1.2190819978709999</c:v>
                </c:pt>
                <c:pt idx="10633">
                  <c:v>1.2191148996350001</c:v>
                </c:pt>
                <c:pt idx="10634">
                  <c:v>1.2191318273539999</c:v>
                </c:pt>
                <c:pt idx="10635">
                  <c:v>1.2191880941390001</c:v>
                </c:pt>
                <c:pt idx="10636">
                  <c:v>1.219424724579</c:v>
                </c:pt>
                <c:pt idx="10637">
                  <c:v>1.2195632457729999</c:v>
                </c:pt>
                <c:pt idx="10638">
                  <c:v>1.2196669578549999</c:v>
                </c:pt>
                <c:pt idx="10639">
                  <c:v>1.219807744026</c:v>
                </c:pt>
                <c:pt idx="10640">
                  <c:v>1.2200747728350001</c:v>
                </c:pt>
                <c:pt idx="10641">
                  <c:v>1.2202430963519999</c:v>
                </c:pt>
                <c:pt idx="10642">
                  <c:v>1.220338106155</c:v>
                </c:pt>
                <c:pt idx="10643">
                  <c:v>1.220475554466</c:v>
                </c:pt>
                <c:pt idx="10644">
                  <c:v>1.220571279526</c:v>
                </c:pt>
                <c:pt idx="10645">
                  <c:v>1.22066795826</c:v>
                </c:pt>
                <c:pt idx="10646">
                  <c:v>1.220804572105</c:v>
                </c:pt>
                <c:pt idx="10647">
                  <c:v>1.2211872339250001</c:v>
                </c:pt>
                <c:pt idx="10648">
                  <c:v>1.2214778661729999</c:v>
                </c:pt>
                <c:pt idx="10649">
                  <c:v>1.2215691804890001</c:v>
                </c:pt>
                <c:pt idx="10650">
                  <c:v>1.2217019796369999</c:v>
                </c:pt>
                <c:pt idx="10651">
                  <c:v>1.221890807152</c:v>
                </c:pt>
                <c:pt idx="10652">
                  <c:v>1.2220455408099999</c:v>
                </c:pt>
                <c:pt idx="10653">
                  <c:v>1.222358107567</c:v>
                </c:pt>
                <c:pt idx="10654">
                  <c:v>1.2224961519240001</c:v>
                </c:pt>
                <c:pt idx="10655">
                  <c:v>1.2226026058199999</c:v>
                </c:pt>
                <c:pt idx="10656">
                  <c:v>1.2227046489719999</c:v>
                </c:pt>
                <c:pt idx="10657">
                  <c:v>1.2231212854389999</c:v>
                </c:pt>
                <c:pt idx="10658">
                  <c:v>1.2232575416560001</c:v>
                </c:pt>
                <c:pt idx="10659">
                  <c:v>1.223398327827</c:v>
                </c:pt>
                <c:pt idx="10660">
                  <c:v>1.2234990596769999</c:v>
                </c:pt>
                <c:pt idx="10661">
                  <c:v>1.2235991954800001</c:v>
                </c:pt>
                <c:pt idx="10662">
                  <c:v>1.2237046957019999</c:v>
                </c:pt>
                <c:pt idx="10663">
                  <c:v>1.2238112688060001</c:v>
                </c:pt>
                <c:pt idx="10664">
                  <c:v>1.2239183187480001</c:v>
                </c:pt>
                <c:pt idx="10665">
                  <c:v>1.2240185737610001</c:v>
                </c:pt>
                <c:pt idx="10666">
                  <c:v>1.2241172790529999</c:v>
                </c:pt>
                <c:pt idx="10667">
                  <c:v>1.224247455597</c:v>
                </c:pt>
                <c:pt idx="10668">
                  <c:v>1.2244065999980001</c:v>
                </c:pt>
                <c:pt idx="10669">
                  <c:v>1.224446415901</c:v>
                </c:pt>
                <c:pt idx="10670">
                  <c:v>1.22445499897</c:v>
                </c:pt>
                <c:pt idx="10671">
                  <c:v>1.224457621574</c:v>
                </c:pt>
                <c:pt idx="10672">
                  <c:v>1.2244685888289999</c:v>
                </c:pt>
                <c:pt idx="10673">
                  <c:v>1.2247242927549999</c:v>
                </c:pt>
                <c:pt idx="10674">
                  <c:v>1.2248381376269999</c:v>
                </c:pt>
                <c:pt idx="10675">
                  <c:v>1.2249132394790001</c:v>
                </c:pt>
                <c:pt idx="10676">
                  <c:v>1.225017547607</c:v>
                </c:pt>
                <c:pt idx="10677">
                  <c:v>1.2251706123349999</c:v>
                </c:pt>
                <c:pt idx="10678">
                  <c:v>1.22527718544</c:v>
                </c:pt>
                <c:pt idx="10679">
                  <c:v>1.2253899574280001</c:v>
                </c:pt>
                <c:pt idx="10680">
                  <c:v>1.2255001068119999</c:v>
                </c:pt>
                <c:pt idx="10681">
                  <c:v>1.2258664369579999</c:v>
                </c:pt>
                <c:pt idx="10682">
                  <c:v>1.225958228111</c:v>
                </c:pt>
                <c:pt idx="10683">
                  <c:v>1.2260980606080001</c:v>
                </c:pt>
                <c:pt idx="10684">
                  <c:v>1.22623872757</c:v>
                </c:pt>
                <c:pt idx="10685">
                  <c:v>1.2264156341550001</c:v>
                </c:pt>
                <c:pt idx="10686">
                  <c:v>1.2266948223109999</c:v>
                </c:pt>
                <c:pt idx="10687">
                  <c:v>1.226781368256</c:v>
                </c:pt>
                <c:pt idx="10688">
                  <c:v>1.2269953489300001</c:v>
                </c:pt>
                <c:pt idx="10689">
                  <c:v>1.227430939674</c:v>
                </c:pt>
                <c:pt idx="10690">
                  <c:v>1.227708101273</c:v>
                </c:pt>
                <c:pt idx="10691">
                  <c:v>1.2278491258619999</c:v>
                </c:pt>
                <c:pt idx="10692">
                  <c:v>1.2279919385910001</c:v>
                </c:pt>
                <c:pt idx="10693">
                  <c:v>1.2281408309940001</c:v>
                </c:pt>
                <c:pt idx="10694">
                  <c:v>1.2285091876980001</c:v>
                </c:pt>
                <c:pt idx="10695">
                  <c:v>1.228839993477</c:v>
                </c:pt>
                <c:pt idx="10696">
                  <c:v>1.2288998365399999</c:v>
                </c:pt>
                <c:pt idx="10697">
                  <c:v>1.228925228119</c:v>
                </c:pt>
                <c:pt idx="10698">
                  <c:v>1.2289581298829999</c:v>
                </c:pt>
                <c:pt idx="10699">
                  <c:v>1.228996753693</c:v>
                </c:pt>
                <c:pt idx="10700">
                  <c:v>1.2290525436399999</c:v>
                </c:pt>
                <c:pt idx="10701">
                  <c:v>1.229357838631</c:v>
                </c:pt>
                <c:pt idx="10702">
                  <c:v>1.2296479940409999</c:v>
                </c:pt>
                <c:pt idx="10703">
                  <c:v>1.229820728302</c:v>
                </c:pt>
                <c:pt idx="10704">
                  <c:v>1.230204582214</c:v>
                </c:pt>
                <c:pt idx="10705">
                  <c:v>1.230582714081</c:v>
                </c:pt>
                <c:pt idx="10706">
                  <c:v>1.2306905984880001</c:v>
                </c:pt>
                <c:pt idx="10707">
                  <c:v>1.230756521225</c:v>
                </c:pt>
                <c:pt idx="10708">
                  <c:v>1.2308230400089999</c:v>
                </c:pt>
                <c:pt idx="10709">
                  <c:v>1.2309209108350001</c:v>
                </c:pt>
                <c:pt idx="10710">
                  <c:v>1.23101401329</c:v>
                </c:pt>
                <c:pt idx="10711">
                  <c:v>1.2311954498290001</c:v>
                </c:pt>
                <c:pt idx="10712">
                  <c:v>1.2313419580460001</c:v>
                </c:pt>
                <c:pt idx="10713">
                  <c:v>1.231449961662</c:v>
                </c:pt>
                <c:pt idx="10714">
                  <c:v>1.231587290764</c:v>
                </c:pt>
                <c:pt idx="10715">
                  <c:v>1.2316777706149999</c:v>
                </c:pt>
                <c:pt idx="10716">
                  <c:v>1.231652975082</c:v>
                </c:pt>
                <c:pt idx="10717">
                  <c:v>1.2317390441889999</c:v>
                </c:pt>
                <c:pt idx="10718">
                  <c:v>1.2318645715709999</c:v>
                </c:pt>
                <c:pt idx="10719">
                  <c:v>1.232014894485</c:v>
                </c:pt>
                <c:pt idx="10720">
                  <c:v>1.2322241067890001</c:v>
                </c:pt>
                <c:pt idx="10721">
                  <c:v>1.232679009438</c:v>
                </c:pt>
                <c:pt idx="10722">
                  <c:v>1.233092546463</c:v>
                </c:pt>
                <c:pt idx="10723">
                  <c:v>1.2333736419679999</c:v>
                </c:pt>
                <c:pt idx="10724">
                  <c:v>1.2336227893830001</c:v>
                </c:pt>
                <c:pt idx="10725">
                  <c:v>1.2336541414260001</c:v>
                </c:pt>
                <c:pt idx="10726">
                  <c:v>1.234094142914</c:v>
                </c:pt>
                <c:pt idx="10727">
                  <c:v>1.2342383861540001</c:v>
                </c:pt>
                <c:pt idx="10728">
                  <c:v>1.2343901395800001</c:v>
                </c:pt>
                <c:pt idx="10729">
                  <c:v>1.2345507144929999</c:v>
                </c:pt>
                <c:pt idx="10730">
                  <c:v>1.2346594333650001</c:v>
                </c:pt>
                <c:pt idx="10731">
                  <c:v>1.234773516655</c:v>
                </c:pt>
                <c:pt idx="10732">
                  <c:v>1.234894633293</c:v>
                </c:pt>
                <c:pt idx="10733">
                  <c:v>1.234956622124</c:v>
                </c:pt>
                <c:pt idx="10734">
                  <c:v>1.235021829605</c:v>
                </c:pt>
                <c:pt idx="10735">
                  <c:v>1.2350859642030001</c:v>
                </c:pt>
                <c:pt idx="10736">
                  <c:v>1.235152840614</c:v>
                </c:pt>
                <c:pt idx="10737">
                  <c:v>1.2352185249330001</c:v>
                </c:pt>
                <c:pt idx="10738">
                  <c:v>1.2352786064150001</c:v>
                </c:pt>
                <c:pt idx="10739">
                  <c:v>1.2353945970539999</c:v>
                </c:pt>
                <c:pt idx="10740">
                  <c:v>1.2355030775069999</c:v>
                </c:pt>
                <c:pt idx="10741">
                  <c:v>1.235716104507</c:v>
                </c:pt>
                <c:pt idx="10742">
                  <c:v>1.235931396484</c:v>
                </c:pt>
                <c:pt idx="10743">
                  <c:v>1.2359511852259999</c:v>
                </c:pt>
                <c:pt idx="10744">
                  <c:v>1.2360225915909999</c:v>
                </c:pt>
                <c:pt idx="10745">
                  <c:v>1.2361928224559999</c:v>
                </c:pt>
                <c:pt idx="10746">
                  <c:v>1.2363067865370001</c:v>
                </c:pt>
                <c:pt idx="10747">
                  <c:v>1.2364653348920001</c:v>
                </c:pt>
                <c:pt idx="10748">
                  <c:v>1.236578345299</c:v>
                </c:pt>
                <c:pt idx="10749">
                  <c:v>1.236725687981</c:v>
                </c:pt>
                <c:pt idx="10750">
                  <c:v>1.23679625988</c:v>
                </c:pt>
                <c:pt idx="10751">
                  <c:v>1.2369024753569999</c:v>
                </c:pt>
                <c:pt idx="10752">
                  <c:v>1.2370086908339999</c:v>
                </c:pt>
                <c:pt idx="10753">
                  <c:v>1.2371089458469999</c:v>
                </c:pt>
                <c:pt idx="10754">
                  <c:v>1.2372125387190001</c:v>
                </c:pt>
                <c:pt idx="10755">
                  <c:v>1.2373533248899999</c:v>
                </c:pt>
                <c:pt idx="10756">
                  <c:v>1.2376850843430001</c:v>
                </c:pt>
                <c:pt idx="10757">
                  <c:v>1.2377184629439999</c:v>
                </c:pt>
                <c:pt idx="10758">
                  <c:v>1.2377995252609999</c:v>
                </c:pt>
                <c:pt idx="10759">
                  <c:v>1.2381912469859999</c:v>
                </c:pt>
                <c:pt idx="10760">
                  <c:v>1.238429307938</c:v>
                </c:pt>
                <c:pt idx="10761">
                  <c:v>1.238835692406</c:v>
                </c:pt>
                <c:pt idx="10762">
                  <c:v>1.2389888763429999</c:v>
                </c:pt>
                <c:pt idx="10763">
                  <c:v>1.239177465439</c:v>
                </c:pt>
                <c:pt idx="10764">
                  <c:v>1.239439129829</c:v>
                </c:pt>
                <c:pt idx="10765">
                  <c:v>1.2396621704099999</c:v>
                </c:pt>
                <c:pt idx="10766">
                  <c:v>1.2397717237470001</c:v>
                </c:pt>
                <c:pt idx="10767">
                  <c:v>1.2399032115940001</c:v>
                </c:pt>
                <c:pt idx="10768">
                  <c:v>1.2400176525119999</c:v>
                </c:pt>
                <c:pt idx="10769">
                  <c:v>1.240032315254</c:v>
                </c:pt>
                <c:pt idx="10770">
                  <c:v>1.2400664091110001</c:v>
                </c:pt>
                <c:pt idx="10771">
                  <c:v>1.2401217222209999</c:v>
                </c:pt>
                <c:pt idx="10772">
                  <c:v>1.2402051687240001</c:v>
                </c:pt>
                <c:pt idx="10773">
                  <c:v>1.240306019783</c:v>
                </c:pt>
                <c:pt idx="10774">
                  <c:v>1.2404093742369999</c:v>
                </c:pt>
                <c:pt idx="10775">
                  <c:v>1.2405208349229999</c:v>
                </c:pt>
                <c:pt idx="10776">
                  <c:v>1.2406288385390001</c:v>
                </c:pt>
                <c:pt idx="10777">
                  <c:v>1.24078977108</c:v>
                </c:pt>
                <c:pt idx="10778">
                  <c:v>1.240897893906</c:v>
                </c:pt>
                <c:pt idx="10779">
                  <c:v>1.2410030364989999</c:v>
                </c:pt>
                <c:pt idx="10780">
                  <c:v>1.241153240204</c:v>
                </c:pt>
                <c:pt idx="10781">
                  <c:v>1.241581439972</c:v>
                </c:pt>
                <c:pt idx="10782">
                  <c:v>1.2419767379760001</c:v>
                </c:pt>
                <c:pt idx="10783">
                  <c:v>1.2421489953989999</c:v>
                </c:pt>
                <c:pt idx="10784">
                  <c:v>1.2422500848769999</c:v>
                </c:pt>
                <c:pt idx="10785">
                  <c:v>1.242374777794</c:v>
                </c:pt>
                <c:pt idx="10786">
                  <c:v>1.2426052093510001</c:v>
                </c:pt>
                <c:pt idx="10787">
                  <c:v>1.2427016496659999</c:v>
                </c:pt>
                <c:pt idx="10788">
                  <c:v>1.2427827119829999</c:v>
                </c:pt>
                <c:pt idx="10789">
                  <c:v>1.242863297462</c:v>
                </c:pt>
                <c:pt idx="10790">
                  <c:v>1.242922186852</c:v>
                </c:pt>
                <c:pt idx="10791">
                  <c:v>1.242945075035</c:v>
                </c:pt>
                <c:pt idx="10792">
                  <c:v>1.2429840564729999</c:v>
                </c:pt>
                <c:pt idx="10793">
                  <c:v>1.243139863014</c:v>
                </c:pt>
                <c:pt idx="10794">
                  <c:v>1.24359536171</c:v>
                </c:pt>
                <c:pt idx="10795">
                  <c:v>1.2439805269240001</c:v>
                </c:pt>
                <c:pt idx="10796">
                  <c:v>1.2444629669189999</c:v>
                </c:pt>
                <c:pt idx="10797">
                  <c:v>1.244673371315</c:v>
                </c:pt>
                <c:pt idx="10798">
                  <c:v>1.244630694389</c:v>
                </c:pt>
                <c:pt idx="10799">
                  <c:v>1.2446401119229999</c:v>
                </c:pt>
                <c:pt idx="10800">
                  <c:v>1.2447164058689999</c:v>
                </c:pt>
                <c:pt idx="10801">
                  <c:v>1.2447836399079999</c:v>
                </c:pt>
                <c:pt idx="10802">
                  <c:v>1.2448921203609999</c:v>
                </c:pt>
                <c:pt idx="10803">
                  <c:v>1.2452939748759999</c:v>
                </c:pt>
                <c:pt idx="10804">
                  <c:v>1.2456817626950001</c:v>
                </c:pt>
                <c:pt idx="10805">
                  <c:v>1.245862960815</c:v>
                </c:pt>
                <c:pt idx="10806">
                  <c:v>1.246014356613</c:v>
                </c:pt>
                <c:pt idx="10807">
                  <c:v>1.2461144924159999</c:v>
                </c:pt>
                <c:pt idx="10808">
                  <c:v>1.246212244034</c:v>
                </c:pt>
                <c:pt idx="10809">
                  <c:v>1.246362924576</c:v>
                </c:pt>
                <c:pt idx="10810">
                  <c:v>1.246497511864</c:v>
                </c:pt>
                <c:pt idx="10811">
                  <c:v>1.246630072594</c:v>
                </c:pt>
                <c:pt idx="10812">
                  <c:v>1.2467283010479999</c:v>
                </c:pt>
                <c:pt idx="10813">
                  <c:v>1.246803402901</c:v>
                </c:pt>
                <c:pt idx="10814">
                  <c:v>1.246803402901</c:v>
                </c:pt>
                <c:pt idx="10815">
                  <c:v>1.246807932854</c:v>
                </c:pt>
                <c:pt idx="10816">
                  <c:v>1.247069597244</c:v>
                </c:pt>
                <c:pt idx="10817">
                  <c:v>1.2474881410600001</c:v>
                </c:pt>
                <c:pt idx="10818">
                  <c:v>1.2476977109909999</c:v>
                </c:pt>
                <c:pt idx="10819">
                  <c:v>1.2478976249689999</c:v>
                </c:pt>
                <c:pt idx="10820">
                  <c:v>1.248290300369</c:v>
                </c:pt>
                <c:pt idx="10821">
                  <c:v>1.2486774921420001</c:v>
                </c:pt>
                <c:pt idx="10822">
                  <c:v>1.248780250549</c:v>
                </c:pt>
                <c:pt idx="10823">
                  <c:v>1.24888241291</c:v>
                </c:pt>
                <c:pt idx="10824">
                  <c:v>1.2490786314010001</c:v>
                </c:pt>
                <c:pt idx="10825">
                  <c:v>1.2492852211000001</c:v>
                </c:pt>
                <c:pt idx="10826">
                  <c:v>1.249331355095</c:v>
                </c:pt>
                <c:pt idx="10827">
                  <c:v>1.2495503425600001</c:v>
                </c:pt>
                <c:pt idx="10828">
                  <c:v>1.2498836517330001</c:v>
                </c:pt>
                <c:pt idx="10829">
                  <c:v>1.2501620054239999</c:v>
                </c:pt>
                <c:pt idx="10830">
                  <c:v>1.250560760498</c:v>
                </c:pt>
                <c:pt idx="10831">
                  <c:v>1.2507050037380001</c:v>
                </c:pt>
                <c:pt idx="10832">
                  <c:v>1.2508487701419999</c:v>
                </c:pt>
                <c:pt idx="10833">
                  <c:v>1.250986933708</c:v>
                </c:pt>
                <c:pt idx="10834">
                  <c:v>1.251407384872</c:v>
                </c:pt>
                <c:pt idx="10835">
                  <c:v>1.2515417337420001</c:v>
                </c:pt>
                <c:pt idx="10836">
                  <c:v>1.2516412734989999</c:v>
                </c:pt>
                <c:pt idx="10837">
                  <c:v>1.251740217209</c:v>
                </c:pt>
                <c:pt idx="10838">
                  <c:v>1.251833677292</c:v>
                </c:pt>
                <c:pt idx="10839">
                  <c:v>1.251925230026</c:v>
                </c:pt>
                <c:pt idx="10840">
                  <c:v>1.2520103454589999</c:v>
                </c:pt>
                <c:pt idx="10841">
                  <c:v>1.2521023750310001</c:v>
                </c:pt>
                <c:pt idx="10842">
                  <c:v>1.2521438598629999</c:v>
                </c:pt>
                <c:pt idx="10843">
                  <c:v>1.2522157430650001</c:v>
                </c:pt>
                <c:pt idx="10844">
                  <c:v>1.252618551254</c:v>
                </c:pt>
                <c:pt idx="10845">
                  <c:v>1.252783060074</c:v>
                </c:pt>
                <c:pt idx="10846">
                  <c:v>1.252950787544</c:v>
                </c:pt>
                <c:pt idx="10847">
                  <c:v>1.2533905506130001</c:v>
                </c:pt>
                <c:pt idx="10848">
                  <c:v>1.2538046836850001</c:v>
                </c:pt>
                <c:pt idx="10849">
                  <c:v>1.253935933113</c:v>
                </c:pt>
                <c:pt idx="10850">
                  <c:v>1.253912329674</c:v>
                </c:pt>
                <c:pt idx="10851">
                  <c:v>1.2538909912109999</c:v>
                </c:pt>
                <c:pt idx="10852">
                  <c:v>1.2539353370670001</c:v>
                </c:pt>
                <c:pt idx="10853">
                  <c:v>1.254034280777</c:v>
                </c:pt>
                <c:pt idx="10854">
                  <c:v>1.254150509834</c:v>
                </c:pt>
                <c:pt idx="10855">
                  <c:v>1.25430226326</c:v>
                </c:pt>
                <c:pt idx="10856">
                  <c:v>1.254462361336</c:v>
                </c:pt>
                <c:pt idx="10857">
                  <c:v>1.2546319961550001</c:v>
                </c:pt>
                <c:pt idx="10858">
                  <c:v>1.255057215691</c:v>
                </c:pt>
                <c:pt idx="10859">
                  <c:v>1.2553907632829999</c:v>
                </c:pt>
                <c:pt idx="10860">
                  <c:v>1.2553652524950001</c:v>
                </c:pt>
                <c:pt idx="10861">
                  <c:v>1.2555547952649999</c:v>
                </c:pt>
                <c:pt idx="10862">
                  <c:v>1.255992770195</c:v>
                </c:pt>
                <c:pt idx="10863">
                  <c:v>1.2562263011929999</c:v>
                </c:pt>
                <c:pt idx="10864">
                  <c:v>1.2566794157029999</c:v>
                </c:pt>
                <c:pt idx="10865">
                  <c:v>1.2569453716279999</c:v>
                </c:pt>
                <c:pt idx="10866">
                  <c:v>1.2570927143099999</c:v>
                </c:pt>
                <c:pt idx="10867">
                  <c:v>1.257194161415</c:v>
                </c:pt>
                <c:pt idx="10868">
                  <c:v>1.2573314905170001</c:v>
                </c:pt>
                <c:pt idx="10869">
                  <c:v>1.2574449777600001</c:v>
                </c:pt>
                <c:pt idx="10870">
                  <c:v>1.2574844360349999</c:v>
                </c:pt>
                <c:pt idx="10871">
                  <c:v>1.2575048208240001</c:v>
                </c:pt>
                <c:pt idx="10872">
                  <c:v>1.257571816444</c:v>
                </c:pt>
                <c:pt idx="10873">
                  <c:v>1.257679820061</c:v>
                </c:pt>
                <c:pt idx="10874">
                  <c:v>1.2578127384190001</c:v>
                </c:pt>
                <c:pt idx="10875">
                  <c:v>1.2579627037050001</c:v>
                </c:pt>
                <c:pt idx="10876">
                  <c:v>1.258406281471</c:v>
                </c:pt>
                <c:pt idx="10877">
                  <c:v>1.258857131004</c:v>
                </c:pt>
                <c:pt idx="10878">
                  <c:v>1.2591844797130001</c:v>
                </c:pt>
                <c:pt idx="10879">
                  <c:v>1.2594887018200001</c:v>
                </c:pt>
                <c:pt idx="10880">
                  <c:v>1.2596534490589999</c:v>
                </c:pt>
                <c:pt idx="10881">
                  <c:v>1.259622693062</c:v>
                </c:pt>
                <c:pt idx="10882">
                  <c:v>1.259788990021</c:v>
                </c:pt>
                <c:pt idx="10883">
                  <c:v>1.260109066963</c:v>
                </c:pt>
                <c:pt idx="10884">
                  <c:v>1.260360240936</c:v>
                </c:pt>
                <c:pt idx="10885">
                  <c:v>1.2606476545330001</c:v>
                </c:pt>
                <c:pt idx="10886">
                  <c:v>1.2608697414400001</c:v>
                </c:pt>
                <c:pt idx="10887">
                  <c:v>1.26100730896</c:v>
                </c:pt>
                <c:pt idx="10888">
                  <c:v>1.2611060142520001</c:v>
                </c:pt>
                <c:pt idx="10889">
                  <c:v>1.2612519264219999</c:v>
                </c:pt>
                <c:pt idx="10890">
                  <c:v>1.2613452672959999</c:v>
                </c:pt>
                <c:pt idx="10891">
                  <c:v>1.261438727379</c:v>
                </c:pt>
                <c:pt idx="10892">
                  <c:v>1.2616020441060001</c:v>
                </c:pt>
                <c:pt idx="10893">
                  <c:v>1.2617043256760001</c:v>
                </c:pt>
                <c:pt idx="10894">
                  <c:v>1.261695981026</c:v>
                </c:pt>
                <c:pt idx="10895">
                  <c:v>1.262000203133</c:v>
                </c:pt>
                <c:pt idx="10896">
                  <c:v>1.2624242305760001</c:v>
                </c:pt>
                <c:pt idx="10897">
                  <c:v>1.2627365589140001</c:v>
                </c:pt>
                <c:pt idx="10898">
                  <c:v>1.2629195451740001</c:v>
                </c:pt>
                <c:pt idx="10899">
                  <c:v>1.263052582741</c:v>
                </c:pt>
                <c:pt idx="10900">
                  <c:v>1.2631528377529999</c:v>
                </c:pt>
                <c:pt idx="10901">
                  <c:v>1.263246417046</c:v>
                </c:pt>
                <c:pt idx="10902">
                  <c:v>1.2633428573609999</c:v>
                </c:pt>
                <c:pt idx="10903">
                  <c:v>1.26369702816</c:v>
                </c:pt>
                <c:pt idx="10904">
                  <c:v>1.2640839815139999</c:v>
                </c:pt>
                <c:pt idx="10905">
                  <c:v>1.264281153679</c:v>
                </c:pt>
                <c:pt idx="10906">
                  <c:v>1.2643648385999999</c:v>
                </c:pt>
                <c:pt idx="10907">
                  <c:v>1.2645249366760001</c:v>
                </c:pt>
                <c:pt idx="10908">
                  <c:v>1.264676332474</c:v>
                </c:pt>
                <c:pt idx="10909">
                  <c:v>1.26479113102</c:v>
                </c:pt>
                <c:pt idx="10910">
                  <c:v>1.2650413513180001</c:v>
                </c:pt>
                <c:pt idx="10911">
                  <c:v>1.265230298042</c:v>
                </c:pt>
                <c:pt idx="10912">
                  <c:v>1.265326142311</c:v>
                </c:pt>
                <c:pt idx="10913">
                  <c:v>1.265426039696</c:v>
                </c:pt>
                <c:pt idx="10914">
                  <c:v>1.2655259370800001</c:v>
                </c:pt>
                <c:pt idx="10915">
                  <c:v>1.265624284744</c:v>
                </c:pt>
                <c:pt idx="10916">
                  <c:v>1.2658171653750001</c:v>
                </c:pt>
                <c:pt idx="10917">
                  <c:v>1.2659680843350001</c:v>
                </c:pt>
                <c:pt idx="10918">
                  <c:v>1.2661232948300001</c:v>
                </c:pt>
                <c:pt idx="10919">
                  <c:v>1.266229391098</c:v>
                </c:pt>
                <c:pt idx="10920">
                  <c:v>1.2664270401</c:v>
                </c:pt>
                <c:pt idx="10921">
                  <c:v>1.266577243805</c:v>
                </c:pt>
                <c:pt idx="10922">
                  <c:v>1.2666759490970001</c:v>
                </c:pt>
                <c:pt idx="10923">
                  <c:v>1.266925096512</c:v>
                </c:pt>
                <c:pt idx="10924">
                  <c:v>1.267383933067</c:v>
                </c:pt>
                <c:pt idx="10925">
                  <c:v>1.26764190197</c:v>
                </c:pt>
                <c:pt idx="10926">
                  <c:v>1.267856478691</c:v>
                </c:pt>
                <c:pt idx="10927">
                  <c:v>1.268206119537</c:v>
                </c:pt>
                <c:pt idx="10928">
                  <c:v>1.2682070732120001</c:v>
                </c:pt>
                <c:pt idx="10929">
                  <c:v>1.2681751251219999</c:v>
                </c:pt>
                <c:pt idx="10930">
                  <c:v>1.2681835889819999</c:v>
                </c:pt>
                <c:pt idx="10931">
                  <c:v>1.268239021301</c:v>
                </c:pt>
                <c:pt idx="10932">
                  <c:v>1.268346428871</c:v>
                </c:pt>
                <c:pt idx="10933">
                  <c:v>1.2687842845920001</c:v>
                </c:pt>
                <c:pt idx="10934">
                  <c:v>1.2691992521290001</c:v>
                </c:pt>
                <c:pt idx="10935">
                  <c:v>1.269363641739</c:v>
                </c:pt>
                <c:pt idx="10936">
                  <c:v>1.2697958946229999</c:v>
                </c:pt>
                <c:pt idx="10937">
                  <c:v>1.2698187828059999</c:v>
                </c:pt>
                <c:pt idx="10938">
                  <c:v>1.26984500885</c:v>
                </c:pt>
                <c:pt idx="10939">
                  <c:v>1.2699762582780001</c:v>
                </c:pt>
                <c:pt idx="10940">
                  <c:v>1.2704442739490001</c:v>
                </c:pt>
                <c:pt idx="10941">
                  <c:v>1.2709119319919999</c:v>
                </c:pt>
                <c:pt idx="10942">
                  <c:v>1.2711938619609999</c:v>
                </c:pt>
                <c:pt idx="10943">
                  <c:v>1.2713844776150001</c:v>
                </c:pt>
                <c:pt idx="10944">
                  <c:v>1.271386623383</c:v>
                </c:pt>
                <c:pt idx="10945">
                  <c:v>1.2714256048200001</c:v>
                </c:pt>
                <c:pt idx="10946">
                  <c:v>1.271501779556</c:v>
                </c:pt>
                <c:pt idx="10947">
                  <c:v>1.271607518196</c:v>
                </c:pt>
                <c:pt idx="10948">
                  <c:v>1.271718859673</c:v>
                </c:pt>
                <c:pt idx="10949">
                  <c:v>1.2718223333359999</c:v>
                </c:pt>
                <c:pt idx="10950">
                  <c:v>1.272292733192</c:v>
                </c:pt>
                <c:pt idx="10951">
                  <c:v>1.272656202316</c:v>
                </c:pt>
                <c:pt idx="10952">
                  <c:v>1.2730228900909999</c:v>
                </c:pt>
                <c:pt idx="10953">
                  <c:v>1.273157715797</c:v>
                </c:pt>
                <c:pt idx="10954">
                  <c:v>1.2731606960299999</c:v>
                </c:pt>
                <c:pt idx="10955">
                  <c:v>1.2731659412380001</c:v>
                </c:pt>
                <c:pt idx="10956">
                  <c:v>1.273258805275</c:v>
                </c:pt>
                <c:pt idx="10957">
                  <c:v>1.2733592987060001</c:v>
                </c:pt>
                <c:pt idx="10958">
                  <c:v>1.27373945713</c:v>
                </c:pt>
                <c:pt idx="10959">
                  <c:v>1.2741591930389999</c:v>
                </c:pt>
                <c:pt idx="10960">
                  <c:v>1.2743027210240001</c:v>
                </c:pt>
                <c:pt idx="10961">
                  <c:v>1.274489879608</c:v>
                </c:pt>
                <c:pt idx="10962">
                  <c:v>1.274796247482</c:v>
                </c:pt>
                <c:pt idx="10963">
                  <c:v>1.275018334389</c:v>
                </c:pt>
                <c:pt idx="10964">
                  <c:v>1.2750804424290001</c:v>
                </c:pt>
                <c:pt idx="10965">
                  <c:v>1.2750390768049999</c:v>
                </c:pt>
                <c:pt idx="10966">
                  <c:v>1.2750337123869999</c:v>
                </c:pt>
                <c:pt idx="10967">
                  <c:v>1.275215387344</c:v>
                </c:pt>
                <c:pt idx="10968">
                  <c:v>1.2756719589229999</c:v>
                </c:pt>
                <c:pt idx="10969">
                  <c:v>1.275864124298</c:v>
                </c:pt>
                <c:pt idx="10970">
                  <c:v>1.276312351227</c:v>
                </c:pt>
                <c:pt idx="10971">
                  <c:v>1.2767076492310001</c:v>
                </c:pt>
                <c:pt idx="10972">
                  <c:v>1.27681350708</c:v>
                </c:pt>
                <c:pt idx="10973">
                  <c:v>1.2768690586089999</c:v>
                </c:pt>
                <c:pt idx="10974">
                  <c:v>1.2769266366959999</c:v>
                </c:pt>
                <c:pt idx="10975">
                  <c:v>1.276983499527</c:v>
                </c:pt>
                <c:pt idx="10976">
                  <c:v>1.277026295662</c:v>
                </c:pt>
                <c:pt idx="10977">
                  <c:v>1.2770721912380001</c:v>
                </c:pt>
                <c:pt idx="10978">
                  <c:v>1.2771102190020001</c:v>
                </c:pt>
                <c:pt idx="10979">
                  <c:v>1.277145624161</c:v>
                </c:pt>
                <c:pt idx="10980">
                  <c:v>1.2771706581119999</c:v>
                </c:pt>
                <c:pt idx="10981">
                  <c:v>1.2771891355510001</c:v>
                </c:pt>
                <c:pt idx="10982">
                  <c:v>1.277199029922</c:v>
                </c:pt>
                <c:pt idx="10983">
                  <c:v>1.277207970619</c:v>
                </c:pt>
                <c:pt idx="10984">
                  <c:v>1.2772125005720001</c:v>
                </c:pt>
                <c:pt idx="10985">
                  <c:v>1.2772310972209999</c:v>
                </c:pt>
                <c:pt idx="10986">
                  <c:v>1.2772620916370001</c:v>
                </c:pt>
                <c:pt idx="10987">
                  <c:v>1.2773135900499999</c:v>
                </c:pt>
                <c:pt idx="10988">
                  <c:v>1.2774347066880001</c:v>
                </c:pt>
                <c:pt idx="10989">
                  <c:v>1.2775264978409999</c:v>
                </c:pt>
                <c:pt idx="10990">
                  <c:v>1.277703166008</c:v>
                </c:pt>
                <c:pt idx="10991">
                  <c:v>1.27802836895</c:v>
                </c:pt>
                <c:pt idx="10992">
                  <c:v>1.2781001329420001</c:v>
                </c:pt>
                <c:pt idx="10993">
                  <c:v>1.2781698703769999</c:v>
                </c:pt>
                <c:pt idx="10994">
                  <c:v>1.2782737016679999</c:v>
                </c:pt>
                <c:pt idx="10995">
                  <c:v>1.2783765792849999</c:v>
                </c:pt>
                <c:pt idx="10996">
                  <c:v>1.2784836292270001</c:v>
                </c:pt>
                <c:pt idx="10997">
                  <c:v>1.278628110886</c:v>
                </c:pt>
                <c:pt idx="10998">
                  <c:v>1.2787340879439999</c:v>
                </c:pt>
                <c:pt idx="10999">
                  <c:v>1.2788630723950001</c:v>
                </c:pt>
                <c:pt idx="11000">
                  <c:v>1.2789251804349999</c:v>
                </c:pt>
                <c:pt idx="11001">
                  <c:v>1.278925418854</c:v>
                </c:pt>
                <c:pt idx="11002">
                  <c:v>1.2789094448089999</c:v>
                </c:pt>
                <c:pt idx="11003">
                  <c:v>1.278995990753</c:v>
                </c:pt>
                <c:pt idx="11004">
                  <c:v>1.2790960073469999</c:v>
                </c:pt>
                <c:pt idx="11005">
                  <c:v>1.27925491333</c:v>
                </c:pt>
                <c:pt idx="11006">
                  <c:v>1.279548048973</c:v>
                </c:pt>
                <c:pt idx="11007">
                  <c:v>1.2799688577649999</c:v>
                </c:pt>
                <c:pt idx="11008">
                  <c:v>1.2801221609119999</c:v>
                </c:pt>
                <c:pt idx="11009">
                  <c:v>1.2802728414540001</c:v>
                </c:pt>
                <c:pt idx="11010">
                  <c:v>1.280417203903</c:v>
                </c:pt>
                <c:pt idx="11011">
                  <c:v>1.280717253685</c:v>
                </c:pt>
                <c:pt idx="11012">
                  <c:v>1.28077673912</c:v>
                </c:pt>
                <c:pt idx="11013">
                  <c:v>1.2808983325959999</c:v>
                </c:pt>
                <c:pt idx="11014">
                  <c:v>1.2810212373730001</c:v>
                </c:pt>
                <c:pt idx="11015">
                  <c:v>1.2811058759689999</c:v>
                </c:pt>
                <c:pt idx="11016">
                  <c:v>1.2812287807460001</c:v>
                </c:pt>
                <c:pt idx="11017">
                  <c:v>1.2813570499419999</c:v>
                </c:pt>
                <c:pt idx="11018">
                  <c:v>1.281476855278</c:v>
                </c:pt>
                <c:pt idx="11019">
                  <c:v>1.281593322754</c:v>
                </c:pt>
                <c:pt idx="11020">
                  <c:v>1.2817910909650001</c:v>
                </c:pt>
                <c:pt idx="11021">
                  <c:v>1.28183567524</c:v>
                </c:pt>
                <c:pt idx="11022">
                  <c:v>1.2818946838380001</c:v>
                </c:pt>
                <c:pt idx="11023">
                  <c:v>1.2820570468900001</c:v>
                </c:pt>
                <c:pt idx="11024">
                  <c:v>1.282536029816</c:v>
                </c:pt>
                <c:pt idx="11025">
                  <c:v>1.283008694649</c:v>
                </c:pt>
                <c:pt idx="11026">
                  <c:v>1.283211112022</c:v>
                </c:pt>
                <c:pt idx="11027">
                  <c:v>1.283349871635</c:v>
                </c:pt>
                <c:pt idx="11028">
                  <c:v>1.283458709717</c:v>
                </c:pt>
                <c:pt idx="11029">
                  <c:v>1.283481240273</c:v>
                </c:pt>
                <c:pt idx="11030">
                  <c:v>1.2834876775740001</c:v>
                </c:pt>
                <c:pt idx="11031">
                  <c:v>1.2835116386409999</c:v>
                </c:pt>
                <c:pt idx="11032">
                  <c:v>1.283549427986</c:v>
                </c:pt>
                <c:pt idx="11033">
                  <c:v>1.283615469933</c:v>
                </c:pt>
                <c:pt idx="11034">
                  <c:v>1.2838428020479999</c:v>
                </c:pt>
                <c:pt idx="11035">
                  <c:v>1.2840286493299999</c:v>
                </c:pt>
                <c:pt idx="11036">
                  <c:v>1.2844938039780001</c:v>
                </c:pt>
                <c:pt idx="11037">
                  <c:v>1.284824728966</c:v>
                </c:pt>
                <c:pt idx="11038">
                  <c:v>1.285234928131</c:v>
                </c:pt>
                <c:pt idx="11039">
                  <c:v>1.285224318504</c:v>
                </c:pt>
                <c:pt idx="11040">
                  <c:v>1.2855576276780001</c:v>
                </c:pt>
                <c:pt idx="11041">
                  <c:v>1.2859312295909999</c:v>
                </c:pt>
                <c:pt idx="11042">
                  <c:v>1.2863416671750001</c:v>
                </c:pt>
                <c:pt idx="11043">
                  <c:v>1.286761283875</c:v>
                </c:pt>
                <c:pt idx="11044">
                  <c:v>1.2871536016459999</c:v>
                </c:pt>
                <c:pt idx="11045">
                  <c:v>1.2873356342319999</c:v>
                </c:pt>
                <c:pt idx="11046">
                  <c:v>1.287364006042</c:v>
                </c:pt>
                <c:pt idx="11047">
                  <c:v>1.2874156236650001</c:v>
                </c:pt>
                <c:pt idx="11048">
                  <c:v>1.2876747846600001</c:v>
                </c:pt>
                <c:pt idx="11049">
                  <c:v>1.28783249855</c:v>
                </c:pt>
                <c:pt idx="11050">
                  <c:v>1.2879506349559999</c:v>
                </c:pt>
                <c:pt idx="11051">
                  <c:v>1.288025856018</c:v>
                </c:pt>
                <c:pt idx="11052">
                  <c:v>1.288139224052</c:v>
                </c:pt>
                <c:pt idx="11053">
                  <c:v>1.288251519203</c:v>
                </c:pt>
                <c:pt idx="11054">
                  <c:v>1.288663268089</c:v>
                </c:pt>
                <c:pt idx="11055">
                  <c:v>1.288854956627</c:v>
                </c:pt>
                <c:pt idx="11056">
                  <c:v>1.2892842292790001</c:v>
                </c:pt>
                <c:pt idx="11057">
                  <c:v>1.289366722107</c:v>
                </c:pt>
                <c:pt idx="11058">
                  <c:v>1.28939473629</c:v>
                </c:pt>
                <c:pt idx="11059">
                  <c:v>1.2894512414929999</c:v>
                </c:pt>
                <c:pt idx="11060">
                  <c:v>1.289514899254</c:v>
                </c:pt>
                <c:pt idx="11061">
                  <c:v>1.2895520925520001</c:v>
                </c:pt>
                <c:pt idx="11062">
                  <c:v>1.2896486520770001</c:v>
                </c:pt>
                <c:pt idx="11063">
                  <c:v>1.2897577285770001</c:v>
                </c:pt>
                <c:pt idx="11064">
                  <c:v>1.2898154258729999</c:v>
                </c:pt>
                <c:pt idx="11065">
                  <c:v>1.2899334430689999</c:v>
                </c:pt>
                <c:pt idx="11066">
                  <c:v>1.289991140366</c:v>
                </c:pt>
                <c:pt idx="11067">
                  <c:v>1.290100812912</c:v>
                </c:pt>
                <c:pt idx="11068">
                  <c:v>1.2905590534210001</c:v>
                </c:pt>
                <c:pt idx="11069">
                  <c:v>1.2908921241760001</c:v>
                </c:pt>
                <c:pt idx="11070">
                  <c:v>1.2913134098050001</c:v>
                </c:pt>
                <c:pt idx="11071">
                  <c:v>1.2913802862170001</c:v>
                </c:pt>
                <c:pt idx="11072">
                  <c:v>1.2913490533830001</c:v>
                </c:pt>
                <c:pt idx="11073">
                  <c:v>1.2913283109660001</c:v>
                </c:pt>
                <c:pt idx="11074">
                  <c:v>1.2913465499879999</c:v>
                </c:pt>
                <c:pt idx="11075">
                  <c:v>1.291385412216</c:v>
                </c:pt>
                <c:pt idx="11076">
                  <c:v>1.2915068864820001</c:v>
                </c:pt>
                <c:pt idx="11077">
                  <c:v>1.291649460793</c:v>
                </c:pt>
                <c:pt idx="11078">
                  <c:v>1.291761040688</c:v>
                </c:pt>
                <c:pt idx="11079">
                  <c:v>1.29191660881</c:v>
                </c:pt>
                <c:pt idx="11080">
                  <c:v>1.292359352112</c:v>
                </c:pt>
                <c:pt idx="11081">
                  <c:v>1.292495250702</c:v>
                </c:pt>
                <c:pt idx="11082">
                  <c:v>1.2927678823469999</c:v>
                </c:pt>
                <c:pt idx="11083">
                  <c:v>1.293073415756</c:v>
                </c:pt>
                <c:pt idx="11084">
                  <c:v>1.2934714555739999</c:v>
                </c:pt>
                <c:pt idx="11085">
                  <c:v>1.2935692071910001</c:v>
                </c:pt>
                <c:pt idx="11086">
                  <c:v>1.293642759323</c:v>
                </c:pt>
                <c:pt idx="11087">
                  <c:v>1.293672204018</c:v>
                </c:pt>
                <c:pt idx="11088">
                  <c:v>1.293633937836</c:v>
                </c:pt>
                <c:pt idx="11089">
                  <c:v>1.293832182884</c:v>
                </c:pt>
                <c:pt idx="11090">
                  <c:v>1.294266223907</c:v>
                </c:pt>
                <c:pt idx="11091">
                  <c:v>1.2947070598599999</c:v>
                </c:pt>
                <c:pt idx="11092">
                  <c:v>1.295147895813</c:v>
                </c:pt>
                <c:pt idx="11093">
                  <c:v>1.295419692993</c:v>
                </c:pt>
                <c:pt idx="11094">
                  <c:v>1.29549062252</c:v>
                </c:pt>
                <c:pt idx="11095">
                  <c:v>1.295533180237</c:v>
                </c:pt>
                <c:pt idx="11096">
                  <c:v>1.2955455780030001</c:v>
                </c:pt>
                <c:pt idx="11097">
                  <c:v>1.2955547571179999</c:v>
                </c:pt>
                <c:pt idx="11098">
                  <c:v>1.2955613136290001</c:v>
                </c:pt>
                <c:pt idx="11099">
                  <c:v>1.2955673933030001</c:v>
                </c:pt>
                <c:pt idx="11100">
                  <c:v>1.2955721616739999</c:v>
                </c:pt>
                <c:pt idx="11101">
                  <c:v>1.2955824136730001</c:v>
                </c:pt>
                <c:pt idx="11102">
                  <c:v>1.2956042289730001</c:v>
                </c:pt>
                <c:pt idx="11103">
                  <c:v>1.2956302165989999</c:v>
                </c:pt>
                <c:pt idx="11104">
                  <c:v>1.2957146167760001</c:v>
                </c:pt>
                <c:pt idx="11105">
                  <c:v>1.295818090439</c:v>
                </c:pt>
                <c:pt idx="11106">
                  <c:v>1.29592192173</c:v>
                </c:pt>
                <c:pt idx="11107">
                  <c:v>1.2960828542709999</c:v>
                </c:pt>
                <c:pt idx="11108">
                  <c:v>1.296562194824</c:v>
                </c:pt>
                <c:pt idx="11109">
                  <c:v>1.296911001205</c:v>
                </c:pt>
                <c:pt idx="11110">
                  <c:v>1.2969424724580001</c:v>
                </c:pt>
                <c:pt idx="11111">
                  <c:v>1.2969074249270001</c:v>
                </c:pt>
                <c:pt idx="11112">
                  <c:v>1.296879649162</c:v>
                </c:pt>
                <c:pt idx="11113">
                  <c:v>1.296934485435</c:v>
                </c:pt>
                <c:pt idx="11114">
                  <c:v>1.2971040010449999</c:v>
                </c:pt>
                <c:pt idx="11115">
                  <c:v>1.2972786426539999</c:v>
                </c:pt>
                <c:pt idx="11116">
                  <c:v>1.2974029779430001</c:v>
                </c:pt>
                <c:pt idx="11117">
                  <c:v>1.2974859476089999</c:v>
                </c:pt>
                <c:pt idx="11118">
                  <c:v>1.297570705414</c:v>
                </c:pt>
                <c:pt idx="11119">
                  <c:v>1.297699689865</c:v>
                </c:pt>
                <c:pt idx="11120">
                  <c:v>1.2978316545490001</c:v>
                </c:pt>
                <c:pt idx="11121">
                  <c:v>1.2979592084880001</c:v>
                </c:pt>
                <c:pt idx="11122">
                  <c:v>1.2979674339289999</c:v>
                </c:pt>
                <c:pt idx="11123">
                  <c:v>1.2979234457019999</c:v>
                </c:pt>
                <c:pt idx="11124">
                  <c:v>1.2979096174239999</c:v>
                </c:pt>
                <c:pt idx="11125">
                  <c:v>1.298322677612</c:v>
                </c:pt>
                <c:pt idx="11126">
                  <c:v>1.298537254333</c:v>
                </c:pt>
                <c:pt idx="11127">
                  <c:v>1.2987464666370001</c:v>
                </c:pt>
                <c:pt idx="11128">
                  <c:v>1.298951148987</c:v>
                </c:pt>
                <c:pt idx="11129">
                  <c:v>1.299108147621</c:v>
                </c:pt>
                <c:pt idx="11130">
                  <c:v>1.2992994785309999</c:v>
                </c:pt>
                <c:pt idx="11131">
                  <c:v>1.2994972467420001</c:v>
                </c:pt>
                <c:pt idx="11132">
                  <c:v>1.299591183662</c:v>
                </c:pt>
                <c:pt idx="11133">
                  <c:v>1.3000110387799999</c:v>
                </c:pt>
                <c:pt idx="11134">
                  <c:v>1.3003858327869999</c:v>
                </c:pt>
                <c:pt idx="11135">
                  <c:v>1.300662875175</c:v>
                </c:pt>
                <c:pt idx="11136">
                  <c:v>1.30094575882</c:v>
                </c:pt>
                <c:pt idx="11137">
                  <c:v>1.3011425733569999</c:v>
                </c:pt>
                <c:pt idx="11138">
                  <c:v>1.301522374153</c:v>
                </c:pt>
                <c:pt idx="11139">
                  <c:v>1.301558971405</c:v>
                </c:pt>
                <c:pt idx="11140">
                  <c:v>1.3019012212750001</c:v>
                </c:pt>
                <c:pt idx="11141">
                  <c:v>1.302092432976</c:v>
                </c:pt>
                <c:pt idx="11142">
                  <c:v>1.302253127098</c:v>
                </c:pt>
                <c:pt idx="11143">
                  <c:v>1.302352309227</c:v>
                </c:pt>
                <c:pt idx="11144">
                  <c:v>1.3025386333469999</c:v>
                </c:pt>
                <c:pt idx="11145">
                  <c:v>1.302857518196</c:v>
                </c:pt>
                <c:pt idx="11146">
                  <c:v>1.302973151207</c:v>
                </c:pt>
                <c:pt idx="11147">
                  <c:v>1.3032702207569999</c:v>
                </c:pt>
                <c:pt idx="11148">
                  <c:v>1.3034077882770001</c:v>
                </c:pt>
                <c:pt idx="11149">
                  <c:v>1.303549408913</c:v>
                </c:pt>
                <c:pt idx="11150">
                  <c:v>1.3037263154980001</c:v>
                </c:pt>
                <c:pt idx="11151">
                  <c:v>1.3039774894709999</c:v>
                </c:pt>
                <c:pt idx="11152">
                  <c:v>1.303980231285</c:v>
                </c:pt>
                <c:pt idx="11153">
                  <c:v>1.304222822189</c:v>
                </c:pt>
                <c:pt idx="11154">
                  <c:v>1.30442404747</c:v>
                </c:pt>
                <c:pt idx="11155">
                  <c:v>1.3046253919599999</c:v>
                </c:pt>
                <c:pt idx="11156">
                  <c:v>1.3049985170359999</c:v>
                </c:pt>
                <c:pt idx="11157">
                  <c:v>1.3054089546200001</c:v>
                </c:pt>
                <c:pt idx="11158">
                  <c:v>1.305794239044</c:v>
                </c:pt>
                <c:pt idx="11159">
                  <c:v>1.3058004379270001</c:v>
                </c:pt>
                <c:pt idx="11160">
                  <c:v>1.306125283241</c:v>
                </c:pt>
                <c:pt idx="11161">
                  <c:v>1.3062381744380001</c:v>
                </c:pt>
                <c:pt idx="11162">
                  <c:v>1.306314706802</c:v>
                </c:pt>
                <c:pt idx="11163">
                  <c:v>1.3064632415769999</c:v>
                </c:pt>
                <c:pt idx="11164">
                  <c:v>1.3065770864490001</c:v>
                </c:pt>
                <c:pt idx="11165">
                  <c:v>1.306723475456</c:v>
                </c:pt>
                <c:pt idx="11166">
                  <c:v>1.30690908432</c:v>
                </c:pt>
                <c:pt idx="11167">
                  <c:v>1.307105541229</c:v>
                </c:pt>
                <c:pt idx="11168">
                  <c:v>1.3072267770770001</c:v>
                </c:pt>
                <c:pt idx="11169">
                  <c:v>1.3073866367339999</c:v>
                </c:pt>
                <c:pt idx="11170">
                  <c:v>1.3075472116469999</c:v>
                </c:pt>
                <c:pt idx="11171">
                  <c:v>1.3077267408369999</c:v>
                </c:pt>
                <c:pt idx="11172">
                  <c:v>1.3078070878979999</c:v>
                </c:pt>
                <c:pt idx="11173">
                  <c:v>1.30804681778</c:v>
                </c:pt>
                <c:pt idx="11174">
                  <c:v>1.308246612549</c:v>
                </c:pt>
                <c:pt idx="11175">
                  <c:v>1.308357357979</c:v>
                </c:pt>
                <c:pt idx="11176">
                  <c:v>1.3084661960599999</c:v>
                </c:pt>
                <c:pt idx="11177">
                  <c:v>1.3085819482800001</c:v>
                </c:pt>
                <c:pt idx="11178">
                  <c:v>1.3086986541750001</c:v>
                </c:pt>
                <c:pt idx="11179">
                  <c:v>1.308812737465</c:v>
                </c:pt>
                <c:pt idx="11180">
                  <c:v>1.3089232444759999</c:v>
                </c:pt>
                <c:pt idx="11181">
                  <c:v>1.3094190359119999</c:v>
                </c:pt>
                <c:pt idx="11182">
                  <c:v>1.3096346855159999</c:v>
                </c:pt>
                <c:pt idx="11183">
                  <c:v>1.3096455335620001</c:v>
                </c:pt>
                <c:pt idx="11184">
                  <c:v>1.3097635507580001</c:v>
                </c:pt>
                <c:pt idx="11185">
                  <c:v>1.30996799469</c:v>
                </c:pt>
                <c:pt idx="11186">
                  <c:v>1.310473561287</c:v>
                </c:pt>
                <c:pt idx="11187">
                  <c:v>1.3109126091000001</c:v>
                </c:pt>
                <c:pt idx="11188">
                  <c:v>1.3109370470049999</c:v>
                </c:pt>
                <c:pt idx="11189">
                  <c:v>1.3110775947569999</c:v>
                </c:pt>
                <c:pt idx="11190">
                  <c:v>1.311323046684</c:v>
                </c:pt>
                <c:pt idx="11191">
                  <c:v>1.3117951154709999</c:v>
                </c:pt>
                <c:pt idx="11192">
                  <c:v>1.3119258880619999</c:v>
                </c:pt>
                <c:pt idx="11193">
                  <c:v>1.312049984932</c:v>
                </c:pt>
                <c:pt idx="11194">
                  <c:v>1.312195658684</c:v>
                </c:pt>
                <c:pt idx="11195">
                  <c:v>1.3122326135639999</c:v>
                </c:pt>
                <c:pt idx="11196">
                  <c:v>1.312208771706</c:v>
                </c:pt>
                <c:pt idx="11197">
                  <c:v>1.312262654305</c:v>
                </c:pt>
                <c:pt idx="11198">
                  <c:v>1.3125481605530001</c:v>
                </c:pt>
                <c:pt idx="11199">
                  <c:v>1.3129527568820001</c:v>
                </c:pt>
                <c:pt idx="11200">
                  <c:v>1.313208222389</c:v>
                </c:pt>
                <c:pt idx="11201">
                  <c:v>1.313372969627</c:v>
                </c:pt>
                <c:pt idx="11202">
                  <c:v>1.31356716156</c:v>
                </c:pt>
                <c:pt idx="11203">
                  <c:v>1.313802719116</c:v>
                </c:pt>
                <c:pt idx="11204">
                  <c:v>1.3137848377229999</c:v>
                </c:pt>
                <c:pt idx="11205">
                  <c:v>1.3141133785250001</c:v>
                </c:pt>
                <c:pt idx="11206">
                  <c:v>1.314385890961</c:v>
                </c:pt>
                <c:pt idx="11207">
                  <c:v>1.3146827220920001</c:v>
                </c:pt>
                <c:pt idx="11208">
                  <c:v>1.3148417472839999</c:v>
                </c:pt>
                <c:pt idx="11209">
                  <c:v>1.315044522285</c:v>
                </c:pt>
                <c:pt idx="11210">
                  <c:v>1.315291047096</c:v>
                </c:pt>
                <c:pt idx="11211">
                  <c:v>1.315384507179</c:v>
                </c:pt>
                <c:pt idx="11212">
                  <c:v>1.3153910636899999</c:v>
                </c:pt>
                <c:pt idx="11213">
                  <c:v>1.3153916597369999</c:v>
                </c:pt>
                <c:pt idx="11214">
                  <c:v>1.315417289734</c:v>
                </c:pt>
                <c:pt idx="11215">
                  <c:v>1.3155200481410001</c:v>
                </c:pt>
                <c:pt idx="11216">
                  <c:v>1.3156291246409999</c:v>
                </c:pt>
                <c:pt idx="11217">
                  <c:v>1.3157395124439999</c:v>
                </c:pt>
                <c:pt idx="11218">
                  <c:v>1.3159043788910001</c:v>
                </c:pt>
                <c:pt idx="11219">
                  <c:v>1.3163229227069999</c:v>
                </c:pt>
                <c:pt idx="11220">
                  <c:v>1.316682338715</c:v>
                </c:pt>
                <c:pt idx="11221">
                  <c:v>1.3167345523830001</c:v>
                </c:pt>
                <c:pt idx="11222">
                  <c:v>1.3167546987530001</c:v>
                </c:pt>
                <c:pt idx="11223">
                  <c:v>1.316707015038</c:v>
                </c:pt>
                <c:pt idx="11224">
                  <c:v>1.3167169094090001</c:v>
                </c:pt>
                <c:pt idx="11225">
                  <c:v>1.3168497085569999</c:v>
                </c:pt>
                <c:pt idx="11226">
                  <c:v>1.3169745206829999</c:v>
                </c:pt>
                <c:pt idx="11227">
                  <c:v>1.3171864748</c:v>
                </c:pt>
                <c:pt idx="11228">
                  <c:v>1.317435860634</c:v>
                </c:pt>
                <c:pt idx="11229">
                  <c:v>1.3175567388530001</c:v>
                </c:pt>
                <c:pt idx="11230">
                  <c:v>1.317669868469</c:v>
                </c:pt>
                <c:pt idx="11231">
                  <c:v>1.3177825212480001</c:v>
                </c:pt>
                <c:pt idx="11232">
                  <c:v>1.317856192589</c:v>
                </c:pt>
                <c:pt idx="11233">
                  <c:v>1.317964673042</c:v>
                </c:pt>
                <c:pt idx="11234">
                  <c:v>1.3180660009380001</c:v>
                </c:pt>
                <c:pt idx="11235">
                  <c:v>1.3182055950160001</c:v>
                </c:pt>
                <c:pt idx="11236">
                  <c:v>1.318213582039</c:v>
                </c:pt>
                <c:pt idx="11237">
                  <c:v>1.318393707275</c:v>
                </c:pt>
                <c:pt idx="11238">
                  <c:v>1.3188434839250001</c:v>
                </c:pt>
                <c:pt idx="11239">
                  <c:v>1.3193126916889999</c:v>
                </c:pt>
                <c:pt idx="11240">
                  <c:v>1.319528579712</c:v>
                </c:pt>
                <c:pt idx="11241">
                  <c:v>1.319641947746</c:v>
                </c:pt>
                <c:pt idx="11242">
                  <c:v>1.319762349129</c:v>
                </c:pt>
                <c:pt idx="11243">
                  <c:v>1.3198767900470001</c:v>
                </c:pt>
                <c:pt idx="11244">
                  <c:v>1.3199688196179999</c:v>
                </c:pt>
                <c:pt idx="11245">
                  <c:v>1.320039629936</c:v>
                </c:pt>
                <c:pt idx="11246">
                  <c:v>1.3200795650479999</c:v>
                </c:pt>
                <c:pt idx="11247">
                  <c:v>1.320073604584</c:v>
                </c:pt>
                <c:pt idx="11248">
                  <c:v>1.3202780485150001</c:v>
                </c:pt>
                <c:pt idx="11249">
                  <c:v>1.320422530174</c:v>
                </c:pt>
                <c:pt idx="11250">
                  <c:v>1.320571541786</c:v>
                </c:pt>
                <c:pt idx="11251">
                  <c:v>1.320675253868</c:v>
                </c:pt>
                <c:pt idx="11252">
                  <c:v>1.320820093155</c:v>
                </c:pt>
                <c:pt idx="11253">
                  <c:v>1.321103334427</c:v>
                </c:pt>
                <c:pt idx="11254">
                  <c:v>1.321298718452</c:v>
                </c:pt>
                <c:pt idx="11255">
                  <c:v>1.3214063644409999</c:v>
                </c:pt>
                <c:pt idx="11256">
                  <c:v>1.321514010429</c:v>
                </c:pt>
                <c:pt idx="11257">
                  <c:v>1.3216198682789999</c:v>
                </c:pt>
                <c:pt idx="11258">
                  <c:v>1.3216738700870001</c:v>
                </c:pt>
                <c:pt idx="11259">
                  <c:v>1.3217855691910001</c:v>
                </c:pt>
                <c:pt idx="11260">
                  <c:v>1.3218870162959999</c:v>
                </c:pt>
                <c:pt idx="11261">
                  <c:v>1.32206428051</c:v>
                </c:pt>
                <c:pt idx="11262">
                  <c:v>1.322090268135</c:v>
                </c:pt>
                <c:pt idx="11263">
                  <c:v>1.32208943367</c:v>
                </c:pt>
                <c:pt idx="11264">
                  <c:v>1.3221518993379999</c:v>
                </c:pt>
                <c:pt idx="11265">
                  <c:v>1.322254300117</c:v>
                </c:pt>
                <c:pt idx="11266">
                  <c:v>1.322365999222</c:v>
                </c:pt>
                <c:pt idx="11267">
                  <c:v>1.322447896004</c:v>
                </c:pt>
                <c:pt idx="11268">
                  <c:v>1.3226168155669999</c:v>
                </c:pt>
                <c:pt idx="11269">
                  <c:v>1.3228232860569999</c:v>
                </c:pt>
                <c:pt idx="11270">
                  <c:v>1.323072910309</c:v>
                </c:pt>
                <c:pt idx="11271">
                  <c:v>1.3233236074450001</c:v>
                </c:pt>
                <c:pt idx="11272">
                  <c:v>1.3233497142790001</c:v>
                </c:pt>
                <c:pt idx="11273">
                  <c:v>1.3234117031099999</c:v>
                </c:pt>
                <c:pt idx="11274">
                  <c:v>1.323692917824</c:v>
                </c:pt>
                <c:pt idx="11275">
                  <c:v>1.323866128922</c:v>
                </c:pt>
                <c:pt idx="11276">
                  <c:v>1.3243350982669999</c:v>
                </c:pt>
                <c:pt idx="11277">
                  <c:v>1.3244888782499999</c:v>
                </c:pt>
                <c:pt idx="11278">
                  <c:v>1.324597120285</c:v>
                </c:pt>
                <c:pt idx="11279">
                  <c:v>1.324704408646</c:v>
                </c:pt>
                <c:pt idx="11280">
                  <c:v>1.3248574733730001</c:v>
                </c:pt>
                <c:pt idx="11281">
                  <c:v>1.325041770935</c:v>
                </c:pt>
                <c:pt idx="11282">
                  <c:v>1.325166463852</c:v>
                </c:pt>
                <c:pt idx="11283">
                  <c:v>1.3253335952759999</c:v>
                </c:pt>
                <c:pt idx="11284">
                  <c:v>1.325782775879</c:v>
                </c:pt>
                <c:pt idx="11285">
                  <c:v>1.3260060548779999</c:v>
                </c:pt>
                <c:pt idx="11286">
                  <c:v>1.3264391422270001</c:v>
                </c:pt>
                <c:pt idx="11287">
                  <c:v>1.326581597328</c:v>
                </c:pt>
                <c:pt idx="11288">
                  <c:v>1.3266708850860001</c:v>
                </c:pt>
                <c:pt idx="11289">
                  <c:v>1.3267418146129999</c:v>
                </c:pt>
                <c:pt idx="11290">
                  <c:v>1.326795816422</c:v>
                </c:pt>
                <c:pt idx="11291">
                  <c:v>1.326790332794</c:v>
                </c:pt>
                <c:pt idx="11292">
                  <c:v>1.3269438743590001</c:v>
                </c:pt>
                <c:pt idx="11293">
                  <c:v>1.327222704887</c:v>
                </c:pt>
                <c:pt idx="11294">
                  <c:v>1.3273011446</c:v>
                </c:pt>
                <c:pt idx="11295">
                  <c:v>1.327451705933</c:v>
                </c:pt>
                <c:pt idx="11296">
                  <c:v>1.327560901642</c:v>
                </c:pt>
                <c:pt idx="11297">
                  <c:v>1.3277077674869999</c:v>
                </c:pt>
                <c:pt idx="11298">
                  <c:v>1.3278925418850001</c:v>
                </c:pt>
                <c:pt idx="11299">
                  <c:v>1.3280130624769999</c:v>
                </c:pt>
                <c:pt idx="11300">
                  <c:v>1.328127622604</c:v>
                </c:pt>
                <c:pt idx="11301">
                  <c:v>1.328206062317</c:v>
                </c:pt>
                <c:pt idx="11302">
                  <c:v>1.3283182382580001</c:v>
                </c:pt>
                <c:pt idx="11303">
                  <c:v>1.328446745872</c:v>
                </c:pt>
                <c:pt idx="11304">
                  <c:v>1.3284837007520001</c:v>
                </c:pt>
                <c:pt idx="11305">
                  <c:v>1.328441500664</c:v>
                </c:pt>
                <c:pt idx="11306">
                  <c:v>1.3284559249879999</c:v>
                </c:pt>
                <c:pt idx="11307">
                  <c:v>1.3285285234449999</c:v>
                </c:pt>
                <c:pt idx="11308">
                  <c:v>1.328690052032</c:v>
                </c:pt>
                <c:pt idx="11309">
                  <c:v>1.328862071037</c:v>
                </c:pt>
                <c:pt idx="11310">
                  <c:v>1.3290816545490001</c:v>
                </c:pt>
                <c:pt idx="11311">
                  <c:v>1.329451084137</c:v>
                </c:pt>
                <c:pt idx="11312">
                  <c:v>1.329609155655</c:v>
                </c:pt>
                <c:pt idx="11313">
                  <c:v>1.3297696113590001</c:v>
                </c:pt>
                <c:pt idx="11314">
                  <c:v>1.3299661874769999</c:v>
                </c:pt>
                <c:pt idx="11315">
                  <c:v>1.3301368951799999</c:v>
                </c:pt>
                <c:pt idx="11316">
                  <c:v>1.330132246017</c:v>
                </c:pt>
                <c:pt idx="11317">
                  <c:v>1.330196499825</c:v>
                </c:pt>
                <c:pt idx="11318">
                  <c:v>1.330328464508</c:v>
                </c:pt>
                <c:pt idx="11319">
                  <c:v>1.3304771184919999</c:v>
                </c:pt>
                <c:pt idx="11320">
                  <c:v>1.33063519001</c:v>
                </c:pt>
                <c:pt idx="11321">
                  <c:v>1.330839276314</c:v>
                </c:pt>
                <c:pt idx="11322">
                  <c:v>1.3312313556669999</c:v>
                </c:pt>
                <c:pt idx="11323">
                  <c:v>1.331659913063</c:v>
                </c:pt>
                <c:pt idx="11324">
                  <c:v>1.331686854362</c:v>
                </c:pt>
                <c:pt idx="11325">
                  <c:v>1.3320143222809999</c:v>
                </c:pt>
                <c:pt idx="11326">
                  <c:v>1.3322978019709999</c:v>
                </c:pt>
                <c:pt idx="11327">
                  <c:v>1.3325839042659999</c:v>
                </c:pt>
                <c:pt idx="11328">
                  <c:v>1.3330332040790001</c:v>
                </c:pt>
                <c:pt idx="11329">
                  <c:v>1.3334535360340001</c:v>
                </c:pt>
                <c:pt idx="11330">
                  <c:v>1.333552718163</c:v>
                </c:pt>
                <c:pt idx="11331">
                  <c:v>1.3335741758349999</c:v>
                </c:pt>
                <c:pt idx="11332">
                  <c:v>1.3340041637419999</c:v>
                </c:pt>
                <c:pt idx="11333">
                  <c:v>1.334441304207</c:v>
                </c:pt>
                <c:pt idx="11334">
                  <c:v>1.3346266746519999</c:v>
                </c:pt>
                <c:pt idx="11335">
                  <c:v>1.3348129987720001</c:v>
                </c:pt>
                <c:pt idx="11336">
                  <c:v>1.3351088762279999</c:v>
                </c:pt>
                <c:pt idx="11337">
                  <c:v>1.335432648659</c:v>
                </c:pt>
                <c:pt idx="11338">
                  <c:v>1.335447669029</c:v>
                </c:pt>
                <c:pt idx="11339">
                  <c:v>1.33547270298</c:v>
                </c:pt>
                <c:pt idx="11340">
                  <c:v>1.335758805275</c:v>
                </c:pt>
                <c:pt idx="11341">
                  <c:v>1.336124062538</c:v>
                </c:pt>
                <c:pt idx="11342">
                  <c:v>1.3362826108929999</c:v>
                </c:pt>
                <c:pt idx="11343">
                  <c:v>1.3365954160689999</c:v>
                </c:pt>
                <c:pt idx="11344">
                  <c:v>1.336780667305</c:v>
                </c:pt>
                <c:pt idx="11345">
                  <c:v>1.336978793144</c:v>
                </c:pt>
                <c:pt idx="11346">
                  <c:v>1.337345719337</c:v>
                </c:pt>
                <c:pt idx="11347">
                  <c:v>1.337356090546</c:v>
                </c:pt>
                <c:pt idx="11348">
                  <c:v>1.3376437425609999</c:v>
                </c:pt>
                <c:pt idx="11349">
                  <c:v>1.337818145752</c:v>
                </c:pt>
                <c:pt idx="11350">
                  <c:v>1.337994217873</c:v>
                </c:pt>
                <c:pt idx="11351">
                  <c:v>1.3384709358219999</c:v>
                </c:pt>
                <c:pt idx="11352">
                  <c:v>1.338609218597</c:v>
                </c:pt>
                <c:pt idx="11353">
                  <c:v>1.3386747837070001</c:v>
                </c:pt>
                <c:pt idx="11354">
                  <c:v>1.3387070894240001</c:v>
                </c:pt>
                <c:pt idx="11355">
                  <c:v>1.3387092351909999</c:v>
                </c:pt>
                <c:pt idx="11356">
                  <c:v>1.3387159109119999</c:v>
                </c:pt>
                <c:pt idx="11357">
                  <c:v>1.3388185501100001</c:v>
                </c:pt>
                <c:pt idx="11358">
                  <c:v>1.3392554521560001</c:v>
                </c:pt>
                <c:pt idx="11359">
                  <c:v>1.339628577232</c:v>
                </c:pt>
                <c:pt idx="11360">
                  <c:v>1.3398345708849999</c:v>
                </c:pt>
                <c:pt idx="11361">
                  <c:v>1.340109705925</c:v>
                </c:pt>
                <c:pt idx="11362">
                  <c:v>1.3403362035749999</c:v>
                </c:pt>
                <c:pt idx="11363">
                  <c:v>1.3403412103650001</c:v>
                </c:pt>
                <c:pt idx="11364">
                  <c:v>1.340431213379</c:v>
                </c:pt>
                <c:pt idx="11365">
                  <c:v>1.3406008481980001</c:v>
                </c:pt>
                <c:pt idx="11366">
                  <c:v>1.3410762548449999</c:v>
                </c:pt>
                <c:pt idx="11367">
                  <c:v>1.3415563106540001</c:v>
                </c:pt>
                <c:pt idx="11368">
                  <c:v>1.3419706821440001</c:v>
                </c:pt>
                <c:pt idx="11369">
                  <c:v>1.3419984579090001</c:v>
                </c:pt>
                <c:pt idx="11370">
                  <c:v>1.342293143272</c:v>
                </c:pt>
                <c:pt idx="11371">
                  <c:v>1.3424581289290001</c:v>
                </c:pt>
                <c:pt idx="11372">
                  <c:v>1.3426280021670001</c:v>
                </c:pt>
                <c:pt idx="11373">
                  <c:v>1.3429265022279999</c:v>
                </c:pt>
                <c:pt idx="11374">
                  <c:v>1.343081474304</c:v>
                </c:pt>
                <c:pt idx="11375">
                  <c:v>1.3432395458219999</c:v>
                </c:pt>
                <c:pt idx="11376">
                  <c:v>1.343462109566</c:v>
                </c:pt>
                <c:pt idx="11377">
                  <c:v>1.3434486389160001</c:v>
                </c:pt>
                <c:pt idx="11378">
                  <c:v>1.3434126377110001</c:v>
                </c:pt>
                <c:pt idx="11379">
                  <c:v>1.343411684036</c:v>
                </c:pt>
                <c:pt idx="11380">
                  <c:v>1.343440532684</c:v>
                </c:pt>
                <c:pt idx="11381">
                  <c:v>1.3435609340670001</c:v>
                </c:pt>
                <c:pt idx="11382">
                  <c:v>1.343669772148</c:v>
                </c:pt>
                <c:pt idx="11383">
                  <c:v>1.3437776565549999</c:v>
                </c:pt>
                <c:pt idx="11384">
                  <c:v>1.343932390213</c:v>
                </c:pt>
                <c:pt idx="11385">
                  <c:v>1.3443557023999999</c:v>
                </c:pt>
                <c:pt idx="11386">
                  <c:v>1.34450173378</c:v>
                </c:pt>
                <c:pt idx="11387">
                  <c:v>1.3446067571639999</c:v>
                </c:pt>
                <c:pt idx="11388">
                  <c:v>1.344716072083</c:v>
                </c:pt>
                <c:pt idx="11389">
                  <c:v>1.3448252677920001</c:v>
                </c:pt>
                <c:pt idx="11390">
                  <c:v>1.3449389934539999</c:v>
                </c:pt>
                <c:pt idx="11391">
                  <c:v>1.3450444936749999</c:v>
                </c:pt>
                <c:pt idx="11392">
                  <c:v>1.3451516628269999</c:v>
                </c:pt>
                <c:pt idx="11393">
                  <c:v>1.3453017473219999</c:v>
                </c:pt>
                <c:pt idx="11394">
                  <c:v>1.34549498558</c:v>
                </c:pt>
                <c:pt idx="11395">
                  <c:v>1.345518112183</c:v>
                </c:pt>
                <c:pt idx="11396">
                  <c:v>1.3455203771590001</c:v>
                </c:pt>
                <c:pt idx="11397">
                  <c:v>1.345597028732</c:v>
                </c:pt>
                <c:pt idx="11398">
                  <c:v>1.345695376396</c:v>
                </c:pt>
                <c:pt idx="11399">
                  <c:v>1.3458012342450001</c:v>
                </c:pt>
                <c:pt idx="11400">
                  <c:v>1.3459067344669999</c:v>
                </c:pt>
                <c:pt idx="11401">
                  <c:v>1.3460171222690001</c:v>
                </c:pt>
                <c:pt idx="11402">
                  <c:v>1.3461805582049999</c:v>
                </c:pt>
                <c:pt idx="11403">
                  <c:v>1.3466578722</c:v>
                </c:pt>
                <c:pt idx="11404">
                  <c:v>1.3468720912929999</c:v>
                </c:pt>
                <c:pt idx="11405">
                  <c:v>1.347066879272</c:v>
                </c:pt>
                <c:pt idx="11406">
                  <c:v>1.347142934799</c:v>
                </c:pt>
                <c:pt idx="11407">
                  <c:v>1.3470902442929999</c:v>
                </c:pt>
                <c:pt idx="11408">
                  <c:v>1.3472311496730001</c:v>
                </c:pt>
                <c:pt idx="11409">
                  <c:v>1.3476533889769999</c:v>
                </c:pt>
                <c:pt idx="11410">
                  <c:v>1.348036170006</c:v>
                </c:pt>
                <c:pt idx="11411">
                  <c:v>1.3485060930249999</c:v>
                </c:pt>
                <c:pt idx="11412">
                  <c:v>1.348662495613</c:v>
                </c:pt>
                <c:pt idx="11413">
                  <c:v>1.3486425876620001</c:v>
                </c:pt>
                <c:pt idx="11414">
                  <c:v>1.3486104011540001</c:v>
                </c:pt>
                <c:pt idx="11415">
                  <c:v>1.3488686084749999</c:v>
                </c:pt>
                <c:pt idx="11416">
                  <c:v>1.3493218421940001</c:v>
                </c:pt>
                <c:pt idx="11417">
                  <c:v>1.34949696064</c:v>
                </c:pt>
                <c:pt idx="11418">
                  <c:v>1.349720001221</c:v>
                </c:pt>
                <c:pt idx="11419">
                  <c:v>1.349943161011</c:v>
                </c:pt>
                <c:pt idx="11420">
                  <c:v>1.3500981330870001</c:v>
                </c:pt>
                <c:pt idx="11421">
                  <c:v>1.3501050472260001</c:v>
                </c:pt>
                <c:pt idx="11422">
                  <c:v>1.350177884102</c:v>
                </c:pt>
                <c:pt idx="11423">
                  <c:v>1.3503584861760001</c:v>
                </c:pt>
                <c:pt idx="11424">
                  <c:v>1.3508174419400001</c:v>
                </c:pt>
                <c:pt idx="11425">
                  <c:v>1.3509310483929999</c:v>
                </c:pt>
                <c:pt idx="11426">
                  <c:v>1.3510493040080001</c:v>
                </c:pt>
                <c:pt idx="11427">
                  <c:v>1.351169228554</c:v>
                </c:pt>
                <c:pt idx="11428">
                  <c:v>1.3512289524079999</c:v>
                </c:pt>
                <c:pt idx="11429">
                  <c:v>1.351348638535</c:v>
                </c:pt>
                <c:pt idx="11430">
                  <c:v>1.351457118988</c:v>
                </c:pt>
                <c:pt idx="11431">
                  <c:v>1.351803302765</c:v>
                </c:pt>
                <c:pt idx="11432">
                  <c:v>1.3517607450489999</c:v>
                </c:pt>
                <c:pt idx="11433">
                  <c:v>1.3517571687700001</c:v>
                </c:pt>
                <c:pt idx="11434">
                  <c:v>1.3518639802929999</c:v>
                </c:pt>
                <c:pt idx="11435">
                  <c:v>1.35197520256</c:v>
                </c:pt>
                <c:pt idx="11436">
                  <c:v>1.3521391153340001</c:v>
                </c:pt>
                <c:pt idx="11437">
                  <c:v>1.352503418922</c:v>
                </c:pt>
                <c:pt idx="11438">
                  <c:v>1.3526468276979999</c:v>
                </c:pt>
                <c:pt idx="11439">
                  <c:v>1.352885246277</c:v>
                </c:pt>
                <c:pt idx="11440">
                  <c:v>1.3532997369769999</c:v>
                </c:pt>
                <c:pt idx="11441">
                  <c:v>1.353525280952</c:v>
                </c:pt>
                <c:pt idx="11442">
                  <c:v>1.3535231351849999</c:v>
                </c:pt>
                <c:pt idx="11443">
                  <c:v>1.3539066314699999</c:v>
                </c:pt>
                <c:pt idx="11444">
                  <c:v>1.3543280363079999</c:v>
                </c:pt>
                <c:pt idx="11445">
                  <c:v>1.3546426296230001</c:v>
                </c:pt>
                <c:pt idx="11446">
                  <c:v>1.3547585010530001</c:v>
                </c:pt>
                <c:pt idx="11447">
                  <c:v>1.35510134697</c:v>
                </c:pt>
                <c:pt idx="11448">
                  <c:v>1.3550980091089999</c:v>
                </c:pt>
                <c:pt idx="11449">
                  <c:v>1.355422616005</c:v>
                </c:pt>
                <c:pt idx="11450">
                  <c:v>1.3558230400089999</c:v>
                </c:pt>
                <c:pt idx="11451">
                  <c:v>1.3562389612200001</c:v>
                </c:pt>
                <c:pt idx="11452">
                  <c:v>1.356593489647</c:v>
                </c:pt>
                <c:pt idx="11453">
                  <c:v>1.3569252490999999</c:v>
                </c:pt>
                <c:pt idx="11454">
                  <c:v>1.3569513559340001</c:v>
                </c:pt>
                <c:pt idx="11455">
                  <c:v>1.356959700584</c:v>
                </c:pt>
                <c:pt idx="11456">
                  <c:v>1.357271909714</c:v>
                </c:pt>
                <c:pt idx="11457">
                  <c:v>1.3573882579800001</c:v>
                </c:pt>
                <c:pt idx="11458">
                  <c:v>1.357449769974</c:v>
                </c:pt>
                <c:pt idx="11459">
                  <c:v>1.357509851456</c:v>
                </c:pt>
                <c:pt idx="11460">
                  <c:v>1.3576307296750001</c:v>
                </c:pt>
                <c:pt idx="11461">
                  <c:v>1.357687950134</c:v>
                </c:pt>
                <c:pt idx="11462">
                  <c:v>1.357805490494</c:v>
                </c:pt>
                <c:pt idx="11463">
                  <c:v>1.357918024063</c:v>
                </c:pt>
                <c:pt idx="11464">
                  <c:v>1.3581347465519999</c:v>
                </c:pt>
                <c:pt idx="11465">
                  <c:v>1.35860824585</c:v>
                </c:pt>
                <c:pt idx="11466">
                  <c:v>1.3586829900740001</c:v>
                </c:pt>
                <c:pt idx="11467">
                  <c:v>1.358744740486</c:v>
                </c:pt>
                <c:pt idx="11468">
                  <c:v>1.35890173912</c:v>
                </c:pt>
                <c:pt idx="11469">
                  <c:v>1.3589874505999999</c:v>
                </c:pt>
                <c:pt idx="11470">
                  <c:v>1.3591048717500001</c:v>
                </c:pt>
                <c:pt idx="11471">
                  <c:v>1.359181642532</c:v>
                </c:pt>
                <c:pt idx="11472">
                  <c:v>1.3592586517330001</c:v>
                </c:pt>
                <c:pt idx="11473">
                  <c:v>1.3593770265580001</c:v>
                </c:pt>
                <c:pt idx="11474">
                  <c:v>1.359455347061</c:v>
                </c:pt>
                <c:pt idx="11475">
                  <c:v>1.3595784902570001</c:v>
                </c:pt>
                <c:pt idx="11476">
                  <c:v>1.3597902059560001</c:v>
                </c:pt>
                <c:pt idx="11477">
                  <c:v>1.359946131706</c:v>
                </c:pt>
                <c:pt idx="11478">
                  <c:v>1.3599405288699999</c:v>
                </c:pt>
                <c:pt idx="11479">
                  <c:v>1.3598926067349999</c:v>
                </c:pt>
                <c:pt idx="11480">
                  <c:v>1.3599454164510001</c:v>
                </c:pt>
                <c:pt idx="11481">
                  <c:v>1.360369801521</c:v>
                </c:pt>
                <c:pt idx="11482">
                  <c:v>1.3605290651319999</c:v>
                </c:pt>
                <c:pt idx="11483">
                  <c:v>1.3606404066090001</c:v>
                </c:pt>
                <c:pt idx="11484">
                  <c:v>1.360746383667</c:v>
                </c:pt>
                <c:pt idx="11485">
                  <c:v>1.360945343971</c:v>
                </c:pt>
                <c:pt idx="11486">
                  <c:v>1.361327171326</c:v>
                </c:pt>
                <c:pt idx="11487">
                  <c:v>1.3615109920499999</c:v>
                </c:pt>
                <c:pt idx="11488">
                  <c:v>1.3616217374799999</c:v>
                </c:pt>
                <c:pt idx="11489">
                  <c:v>1.3616747856139999</c:v>
                </c:pt>
                <c:pt idx="11490">
                  <c:v>1.362099647522</c:v>
                </c:pt>
                <c:pt idx="11491">
                  <c:v>1.3625466823579999</c:v>
                </c:pt>
                <c:pt idx="11492">
                  <c:v>1.363002181053</c:v>
                </c:pt>
                <c:pt idx="11493">
                  <c:v>1.3633681535719999</c:v>
                </c:pt>
                <c:pt idx="11494">
                  <c:v>1.3633807897570001</c:v>
                </c:pt>
                <c:pt idx="11495">
                  <c:v>1.3633784055710001</c:v>
                </c:pt>
                <c:pt idx="11496">
                  <c:v>1.3633877038960001</c:v>
                </c:pt>
                <c:pt idx="11497">
                  <c:v>1.3637340068820001</c:v>
                </c:pt>
                <c:pt idx="11498">
                  <c:v>1.3638180494309999</c:v>
                </c:pt>
                <c:pt idx="11499">
                  <c:v>1.3639434576030001</c:v>
                </c:pt>
                <c:pt idx="11500">
                  <c:v>1.3640252351760001</c:v>
                </c:pt>
                <c:pt idx="11501">
                  <c:v>1.364183068275</c:v>
                </c:pt>
                <c:pt idx="11502">
                  <c:v>1.3645869493480001</c:v>
                </c:pt>
                <c:pt idx="11503">
                  <c:v>1.364863157272</c:v>
                </c:pt>
                <c:pt idx="11504">
                  <c:v>1.365084409714</c:v>
                </c:pt>
                <c:pt idx="11505">
                  <c:v>1.3650858402249999</c:v>
                </c:pt>
                <c:pt idx="11506">
                  <c:v>1.365065813065</c:v>
                </c:pt>
                <c:pt idx="11507">
                  <c:v>1.3651423454280001</c:v>
                </c:pt>
                <c:pt idx="11508">
                  <c:v>1.3653123378750001</c:v>
                </c:pt>
                <c:pt idx="11509">
                  <c:v>1.365428686142</c:v>
                </c:pt>
                <c:pt idx="11510">
                  <c:v>1.365579843521</c:v>
                </c:pt>
                <c:pt idx="11511">
                  <c:v>1.3659166097640001</c:v>
                </c:pt>
                <c:pt idx="11512">
                  <c:v>1.3660585880280001</c:v>
                </c:pt>
                <c:pt idx="11513">
                  <c:v>1.366158485413</c:v>
                </c:pt>
                <c:pt idx="11514">
                  <c:v>1.3662660121920001</c:v>
                </c:pt>
                <c:pt idx="11515">
                  <c:v>1.366370677948</c:v>
                </c:pt>
                <c:pt idx="11516">
                  <c:v>1.3664233684539999</c:v>
                </c:pt>
                <c:pt idx="11517">
                  <c:v>1.3665786981579999</c:v>
                </c:pt>
                <c:pt idx="11518">
                  <c:v>1.3667401075359999</c:v>
                </c:pt>
                <c:pt idx="11519">
                  <c:v>1.366941809654</c:v>
                </c:pt>
                <c:pt idx="11520">
                  <c:v>1.3670537471769999</c:v>
                </c:pt>
                <c:pt idx="11521">
                  <c:v>1.36715555191</c:v>
                </c:pt>
                <c:pt idx="11522">
                  <c:v>1.3672462701799999</c:v>
                </c:pt>
                <c:pt idx="11523">
                  <c:v>1.3673081398010001</c:v>
                </c:pt>
                <c:pt idx="11524">
                  <c:v>1.367343425751</c:v>
                </c:pt>
                <c:pt idx="11525">
                  <c:v>1.3673508167270001</c:v>
                </c:pt>
                <c:pt idx="11526">
                  <c:v>1.367356538773</c:v>
                </c:pt>
                <c:pt idx="11527">
                  <c:v>1.3673759698870001</c:v>
                </c:pt>
                <c:pt idx="11528">
                  <c:v>1.367452502251</c:v>
                </c:pt>
                <c:pt idx="11529">
                  <c:v>1.3679212331770001</c:v>
                </c:pt>
                <c:pt idx="11530">
                  <c:v>1.3683913946149999</c:v>
                </c:pt>
                <c:pt idx="11531">
                  <c:v>1.368619203568</c:v>
                </c:pt>
                <c:pt idx="11532">
                  <c:v>1.3688377141950001</c:v>
                </c:pt>
                <c:pt idx="11533">
                  <c:v>1.36883187294</c:v>
                </c:pt>
                <c:pt idx="11534">
                  <c:v>1.368777036667</c:v>
                </c:pt>
                <c:pt idx="11535">
                  <c:v>1.3687862157820001</c:v>
                </c:pt>
                <c:pt idx="11536">
                  <c:v>1.3689149618150001</c:v>
                </c:pt>
                <c:pt idx="11537">
                  <c:v>1.369081377983</c:v>
                </c:pt>
                <c:pt idx="11538">
                  <c:v>1.369249582291</c:v>
                </c:pt>
                <c:pt idx="11539">
                  <c:v>1.3696748018260001</c:v>
                </c:pt>
                <c:pt idx="11540">
                  <c:v>1.3698127269739999</c:v>
                </c:pt>
                <c:pt idx="11541">
                  <c:v>1.3700070381160001</c:v>
                </c:pt>
                <c:pt idx="11542">
                  <c:v>1.3703374862669999</c:v>
                </c:pt>
                <c:pt idx="11543">
                  <c:v>1.3703459501269999</c:v>
                </c:pt>
                <c:pt idx="11544">
                  <c:v>1.3706035614009999</c:v>
                </c:pt>
                <c:pt idx="11545">
                  <c:v>1.3707704544070001</c:v>
                </c:pt>
                <c:pt idx="11546">
                  <c:v>1.370928883553</c:v>
                </c:pt>
                <c:pt idx="11547">
                  <c:v>1.3711752891540001</c:v>
                </c:pt>
                <c:pt idx="11548">
                  <c:v>1.3713924884799999</c:v>
                </c:pt>
                <c:pt idx="11549">
                  <c:v>1.3715591430659999</c:v>
                </c:pt>
                <c:pt idx="11550">
                  <c:v>1.371709227562</c:v>
                </c:pt>
                <c:pt idx="11551">
                  <c:v>1.371750593185</c:v>
                </c:pt>
                <c:pt idx="11552">
                  <c:v>1.3718407154079999</c:v>
                </c:pt>
                <c:pt idx="11553">
                  <c:v>1.37203836441</c:v>
                </c:pt>
                <c:pt idx="11554">
                  <c:v>1.37225496769</c:v>
                </c:pt>
                <c:pt idx="11555">
                  <c:v>1.372477293015</c:v>
                </c:pt>
                <c:pt idx="11556">
                  <c:v>1.3726402521129999</c:v>
                </c:pt>
                <c:pt idx="11557">
                  <c:v>1.37280023098</c:v>
                </c:pt>
                <c:pt idx="11558">
                  <c:v>1.3729542493819999</c:v>
                </c:pt>
                <c:pt idx="11559">
                  <c:v>1.373059034348</c:v>
                </c:pt>
                <c:pt idx="11560">
                  <c:v>1.373219490051</c:v>
                </c:pt>
                <c:pt idx="11561">
                  <c:v>1.3733673095700001</c:v>
                </c:pt>
                <c:pt idx="11562">
                  <c:v>1.373435735703</c:v>
                </c:pt>
                <c:pt idx="11563">
                  <c:v>1.373448014259</c:v>
                </c:pt>
                <c:pt idx="11564">
                  <c:v>1.3735356330870001</c:v>
                </c:pt>
                <c:pt idx="11565">
                  <c:v>1.3736470937730001</c:v>
                </c:pt>
                <c:pt idx="11566">
                  <c:v>1.373755812645</c:v>
                </c:pt>
                <c:pt idx="11567">
                  <c:v>1.3738670349119999</c:v>
                </c:pt>
                <c:pt idx="11568">
                  <c:v>1.373979926109</c:v>
                </c:pt>
                <c:pt idx="11569">
                  <c:v>1.374100923538</c:v>
                </c:pt>
                <c:pt idx="11570">
                  <c:v>1.3742191791530001</c:v>
                </c:pt>
                <c:pt idx="11571">
                  <c:v>1.3743958473210001</c:v>
                </c:pt>
                <c:pt idx="11572">
                  <c:v>1.374614715576</c:v>
                </c:pt>
                <c:pt idx="11573">
                  <c:v>1.374688744545</c:v>
                </c:pt>
                <c:pt idx="11574">
                  <c:v>1.3746423721309999</c:v>
                </c:pt>
                <c:pt idx="11575">
                  <c:v>1.3747335672380001</c:v>
                </c:pt>
                <c:pt idx="11576">
                  <c:v>1.374859571457</c:v>
                </c:pt>
                <c:pt idx="11577">
                  <c:v>1.374983668327</c:v>
                </c:pt>
                <c:pt idx="11578">
                  <c:v>1.375113129616</c:v>
                </c:pt>
                <c:pt idx="11579">
                  <c:v>1.375237941742</c:v>
                </c:pt>
                <c:pt idx="11580">
                  <c:v>1.375368952751</c:v>
                </c:pt>
                <c:pt idx="11581">
                  <c:v>1.3758270740509999</c:v>
                </c:pt>
                <c:pt idx="11582">
                  <c:v>1.3759065866469999</c:v>
                </c:pt>
                <c:pt idx="11583">
                  <c:v>1.375897884369</c:v>
                </c:pt>
                <c:pt idx="11584">
                  <c:v>1.3759598731989999</c:v>
                </c:pt>
                <c:pt idx="11585">
                  <c:v>1.3761345148090001</c:v>
                </c:pt>
                <c:pt idx="11586">
                  <c:v>1.3763918876650001</c:v>
                </c:pt>
                <c:pt idx="11587">
                  <c:v>1.3765469789510001</c:v>
                </c:pt>
                <c:pt idx="11588">
                  <c:v>1.376747965813</c:v>
                </c:pt>
                <c:pt idx="11589">
                  <c:v>1.376953125</c:v>
                </c:pt>
                <c:pt idx="11590">
                  <c:v>1.3770675659180001</c:v>
                </c:pt>
                <c:pt idx="11591">
                  <c:v>1.3771269321440001</c:v>
                </c:pt>
                <c:pt idx="11592">
                  <c:v>1.377188444138</c:v>
                </c:pt>
                <c:pt idx="11593">
                  <c:v>1.377254962921</c:v>
                </c:pt>
                <c:pt idx="11594">
                  <c:v>1.3773189783099999</c:v>
                </c:pt>
                <c:pt idx="11595">
                  <c:v>1.3773857355120001</c:v>
                </c:pt>
                <c:pt idx="11596">
                  <c:v>1.3774541616439999</c:v>
                </c:pt>
                <c:pt idx="11597">
                  <c:v>1.3775185346600001</c:v>
                </c:pt>
                <c:pt idx="11598">
                  <c:v>1.377581000328</c:v>
                </c:pt>
                <c:pt idx="11599">
                  <c:v>1.377640962601</c:v>
                </c:pt>
                <c:pt idx="11600">
                  <c:v>1.377701997757</c:v>
                </c:pt>
                <c:pt idx="11601">
                  <c:v>1.377817392349</c:v>
                </c:pt>
                <c:pt idx="11602">
                  <c:v>1.3779143095019999</c:v>
                </c:pt>
                <c:pt idx="11603">
                  <c:v>1.378011584282</c:v>
                </c:pt>
                <c:pt idx="11604">
                  <c:v>1.377997636795</c:v>
                </c:pt>
                <c:pt idx="11605">
                  <c:v>1.378085017204</c:v>
                </c:pt>
                <c:pt idx="11606">
                  <c:v>1.378324508667</c:v>
                </c:pt>
                <c:pt idx="11607">
                  <c:v>1.3784892559049999</c:v>
                </c:pt>
                <c:pt idx="11608">
                  <c:v>1.3786146640779999</c:v>
                </c:pt>
                <c:pt idx="11609">
                  <c:v>1.378780841827</c:v>
                </c:pt>
                <c:pt idx="11610">
                  <c:v>1.3789947032929999</c:v>
                </c:pt>
                <c:pt idx="11611">
                  <c:v>1.3791944980619999</c:v>
                </c:pt>
                <c:pt idx="11612">
                  <c:v>1.3792333602910001</c:v>
                </c:pt>
                <c:pt idx="11613">
                  <c:v>1.379176735878</c:v>
                </c:pt>
                <c:pt idx="11614">
                  <c:v>1.3791624307629999</c:v>
                </c:pt>
                <c:pt idx="11615">
                  <c:v>1.379230618477</c:v>
                </c:pt>
                <c:pt idx="11616">
                  <c:v>1.3793371915820001</c:v>
                </c:pt>
                <c:pt idx="11617">
                  <c:v>1.379409432411</c:v>
                </c:pt>
                <c:pt idx="11618">
                  <c:v>1.379519462585</c:v>
                </c:pt>
                <c:pt idx="11619">
                  <c:v>1.3796319961550001</c:v>
                </c:pt>
                <c:pt idx="11620">
                  <c:v>1.380085945129</c:v>
                </c:pt>
                <c:pt idx="11621">
                  <c:v>1.3805214166640001</c:v>
                </c:pt>
                <c:pt idx="11622">
                  <c:v>1.380536437035</c:v>
                </c:pt>
                <c:pt idx="11623">
                  <c:v>1.3808940649029999</c:v>
                </c:pt>
                <c:pt idx="11624">
                  <c:v>1.381166219711</c:v>
                </c:pt>
                <c:pt idx="11625">
                  <c:v>1.3813331127170001</c:v>
                </c:pt>
                <c:pt idx="11626">
                  <c:v>1.3815802335739999</c:v>
                </c:pt>
                <c:pt idx="11627">
                  <c:v>1.381885766983</c:v>
                </c:pt>
                <c:pt idx="11628">
                  <c:v>1.3820576667790001</c:v>
                </c:pt>
                <c:pt idx="11629">
                  <c:v>1.382195353508</c:v>
                </c:pt>
                <c:pt idx="11630">
                  <c:v>1.3822146654130001</c:v>
                </c:pt>
                <c:pt idx="11631">
                  <c:v>1.38226723671</c:v>
                </c:pt>
                <c:pt idx="11632">
                  <c:v>1.3823496103290001</c:v>
                </c:pt>
                <c:pt idx="11633">
                  <c:v>1.3824561834339999</c:v>
                </c:pt>
                <c:pt idx="11634">
                  <c:v>1.382566094398</c:v>
                </c:pt>
                <c:pt idx="11635">
                  <c:v>1.382678151131</c:v>
                </c:pt>
                <c:pt idx="11636">
                  <c:v>1.382786273956</c:v>
                </c:pt>
                <c:pt idx="11637">
                  <c:v>1.3828999996189999</c:v>
                </c:pt>
                <c:pt idx="11638">
                  <c:v>1.3830132484440001</c:v>
                </c:pt>
                <c:pt idx="11639">
                  <c:v>1.3831270933149999</c:v>
                </c:pt>
                <c:pt idx="11640">
                  <c:v>1.383240580559</c:v>
                </c:pt>
                <c:pt idx="11641">
                  <c:v>1.383352160454</c:v>
                </c:pt>
                <c:pt idx="11642">
                  <c:v>1.383459448814</c:v>
                </c:pt>
                <c:pt idx="11643">
                  <c:v>1.3835663795469999</c:v>
                </c:pt>
                <c:pt idx="11644">
                  <c:v>1.383722066879</c:v>
                </c:pt>
                <c:pt idx="11645">
                  <c:v>1.384141683578</c:v>
                </c:pt>
                <c:pt idx="11646">
                  <c:v>1.384231209755</c:v>
                </c:pt>
                <c:pt idx="11647">
                  <c:v>1.384178876877</c:v>
                </c:pt>
                <c:pt idx="11648">
                  <c:v>1.384265899658</c:v>
                </c:pt>
                <c:pt idx="11649">
                  <c:v>1.3843711614609999</c:v>
                </c:pt>
                <c:pt idx="11650">
                  <c:v>1.3845171928410001</c:v>
                </c:pt>
                <c:pt idx="11651">
                  <c:v>1.3846755027769999</c:v>
                </c:pt>
                <c:pt idx="11652">
                  <c:v>1.384972929955</c:v>
                </c:pt>
                <c:pt idx="11653">
                  <c:v>1.3851363658910001</c:v>
                </c:pt>
                <c:pt idx="11654">
                  <c:v>1.385300636292</c:v>
                </c:pt>
                <c:pt idx="11655">
                  <c:v>1.385465025902</c:v>
                </c:pt>
                <c:pt idx="11656">
                  <c:v>1.3855865001679999</c:v>
                </c:pt>
                <c:pt idx="11657">
                  <c:v>1.385684490204</c:v>
                </c:pt>
                <c:pt idx="11658">
                  <c:v>1.3857176303859999</c:v>
                </c:pt>
                <c:pt idx="11659">
                  <c:v>1.3856912851330001</c:v>
                </c:pt>
                <c:pt idx="11660">
                  <c:v>1.3857268095019999</c:v>
                </c:pt>
                <c:pt idx="11661">
                  <c:v>1.3858033418660001</c:v>
                </c:pt>
                <c:pt idx="11662">
                  <c:v>1.3859119415279999</c:v>
                </c:pt>
                <c:pt idx="11663">
                  <c:v>1.3860827684399999</c:v>
                </c:pt>
                <c:pt idx="11664">
                  <c:v>1.3862472772600001</c:v>
                </c:pt>
                <c:pt idx="11665">
                  <c:v>1.3867566585540001</c:v>
                </c:pt>
                <c:pt idx="11666">
                  <c:v>1.3870104551319999</c:v>
                </c:pt>
                <c:pt idx="11667">
                  <c:v>1.387145280838</c:v>
                </c:pt>
                <c:pt idx="11668">
                  <c:v>1.387136340141</c:v>
                </c:pt>
                <c:pt idx="11669">
                  <c:v>1.3872587680820001</c:v>
                </c:pt>
                <c:pt idx="11670">
                  <c:v>1.3877087831499999</c:v>
                </c:pt>
                <c:pt idx="11671">
                  <c:v>1.3881665468219999</c:v>
                </c:pt>
                <c:pt idx="11672">
                  <c:v>1.388404369354</c:v>
                </c:pt>
                <c:pt idx="11673">
                  <c:v>1.3884515762330001</c:v>
                </c:pt>
                <c:pt idx="11674">
                  <c:v>1.3884118795389999</c:v>
                </c:pt>
                <c:pt idx="11675">
                  <c:v>1.3885054588320001</c:v>
                </c:pt>
                <c:pt idx="11676">
                  <c:v>1.388657689095</c:v>
                </c:pt>
                <c:pt idx="11677">
                  <c:v>1.388815522194</c:v>
                </c:pt>
                <c:pt idx="11678">
                  <c:v>1.389015197754</c:v>
                </c:pt>
                <c:pt idx="11679">
                  <c:v>1.3893470764160001</c:v>
                </c:pt>
                <c:pt idx="11680">
                  <c:v>1.3897541761400001</c:v>
                </c:pt>
                <c:pt idx="11681">
                  <c:v>1.3901093006130001</c:v>
                </c:pt>
                <c:pt idx="11682">
                  <c:v>1.390119314194</c:v>
                </c:pt>
                <c:pt idx="11683">
                  <c:v>1.390516638756</c:v>
                </c:pt>
                <c:pt idx="11684">
                  <c:v>1.3909623622889999</c:v>
                </c:pt>
                <c:pt idx="11685">
                  <c:v>1.391412138939</c:v>
                </c:pt>
                <c:pt idx="11686">
                  <c:v>1.391809940338</c:v>
                </c:pt>
                <c:pt idx="11687">
                  <c:v>1.3919768333439999</c:v>
                </c:pt>
                <c:pt idx="11688">
                  <c:v>1.3919839859009999</c:v>
                </c:pt>
                <c:pt idx="11689">
                  <c:v>1.392048835754</c:v>
                </c:pt>
                <c:pt idx="11690">
                  <c:v>1.3922189474110001</c:v>
                </c:pt>
                <c:pt idx="11691">
                  <c:v>1.3923666477200001</c:v>
                </c:pt>
                <c:pt idx="11692">
                  <c:v>1.3925199508670001</c:v>
                </c:pt>
                <c:pt idx="11693">
                  <c:v>1.392672300339</c:v>
                </c:pt>
                <c:pt idx="11694">
                  <c:v>1.3928339481350001</c:v>
                </c:pt>
                <c:pt idx="11695">
                  <c:v>1.393036961555</c:v>
                </c:pt>
                <c:pt idx="11696">
                  <c:v>1.3935158252719999</c:v>
                </c:pt>
                <c:pt idx="11697">
                  <c:v>1.39352273941</c:v>
                </c:pt>
                <c:pt idx="11698">
                  <c:v>1.3936556577679999</c:v>
                </c:pt>
                <c:pt idx="11699">
                  <c:v>1.393883228302</c:v>
                </c:pt>
                <c:pt idx="11700">
                  <c:v>1.394063234329</c:v>
                </c:pt>
                <c:pt idx="11701">
                  <c:v>1.394151329994</c:v>
                </c:pt>
                <c:pt idx="11702">
                  <c:v>1.3942830562590001</c:v>
                </c:pt>
                <c:pt idx="11703">
                  <c:v>1.3944602012630001</c:v>
                </c:pt>
                <c:pt idx="11704">
                  <c:v>1.3946207761760001</c:v>
                </c:pt>
                <c:pt idx="11705">
                  <c:v>1.3946797847750001</c:v>
                </c:pt>
                <c:pt idx="11706">
                  <c:v>1.3946547508239999</c:v>
                </c:pt>
                <c:pt idx="11707">
                  <c:v>1.3946207761760001</c:v>
                </c:pt>
                <c:pt idx="11708">
                  <c:v>1.3945981264109999</c:v>
                </c:pt>
                <c:pt idx="11709">
                  <c:v>1.3946859836579999</c:v>
                </c:pt>
                <c:pt idx="11710">
                  <c:v>1.3948134183880001</c:v>
                </c:pt>
                <c:pt idx="11711">
                  <c:v>1.395263791084</c:v>
                </c:pt>
                <c:pt idx="11712">
                  <c:v>1.395381450653</c:v>
                </c:pt>
                <c:pt idx="11713">
                  <c:v>1.3954957723620001</c:v>
                </c:pt>
                <c:pt idx="11714">
                  <c:v>1.3956158161159999</c:v>
                </c:pt>
                <c:pt idx="11715">
                  <c:v>1.3957400321960001</c:v>
                </c:pt>
                <c:pt idx="11716">
                  <c:v>1.395857214928</c:v>
                </c:pt>
                <c:pt idx="11717">
                  <c:v>1.395969033241</c:v>
                </c:pt>
                <c:pt idx="11718">
                  <c:v>1.396104335785</c:v>
                </c:pt>
                <c:pt idx="11719">
                  <c:v>1.396147727966</c:v>
                </c:pt>
                <c:pt idx="11720">
                  <c:v>1.3961402177810001</c:v>
                </c:pt>
                <c:pt idx="11721">
                  <c:v>1.396173834801</c:v>
                </c:pt>
                <c:pt idx="11722">
                  <c:v>1.396228909492</c:v>
                </c:pt>
                <c:pt idx="11723">
                  <c:v>1.3963698148729999</c:v>
                </c:pt>
                <c:pt idx="11724">
                  <c:v>1.3967280387879999</c:v>
                </c:pt>
                <c:pt idx="11725">
                  <c:v>1.396852254868</c:v>
                </c:pt>
                <c:pt idx="11726">
                  <c:v>1.397060751915</c:v>
                </c:pt>
                <c:pt idx="11727">
                  <c:v>1.397485256195</c:v>
                </c:pt>
                <c:pt idx="11728">
                  <c:v>1.397568225861</c:v>
                </c:pt>
                <c:pt idx="11729">
                  <c:v>1.397562861443</c:v>
                </c:pt>
                <c:pt idx="11730">
                  <c:v>1.3976000547409999</c:v>
                </c:pt>
                <c:pt idx="11731">
                  <c:v>1.3977108001709999</c:v>
                </c:pt>
                <c:pt idx="11732">
                  <c:v>1.397797584534</c:v>
                </c:pt>
                <c:pt idx="11733">
                  <c:v>1.3980270624160001</c:v>
                </c:pt>
                <c:pt idx="11734">
                  <c:v>1.398254990578</c:v>
                </c:pt>
                <c:pt idx="11735">
                  <c:v>1.398718953133</c:v>
                </c:pt>
                <c:pt idx="11736">
                  <c:v>1.398869872093</c:v>
                </c:pt>
                <c:pt idx="11737">
                  <c:v>1.399045348167</c:v>
                </c:pt>
                <c:pt idx="11738">
                  <c:v>1.399056792259</c:v>
                </c:pt>
                <c:pt idx="11739">
                  <c:v>1.399203896523</c:v>
                </c:pt>
                <c:pt idx="11740">
                  <c:v>1.3993855714800001</c:v>
                </c:pt>
                <c:pt idx="11741">
                  <c:v>1.399560570717</c:v>
                </c:pt>
                <c:pt idx="11742">
                  <c:v>1.399733901024</c:v>
                </c:pt>
                <c:pt idx="11743">
                  <c:v>1.399903297424</c:v>
                </c:pt>
                <c:pt idx="11744">
                  <c:v>1.400116801262</c:v>
                </c:pt>
                <c:pt idx="11745">
                  <c:v>1.4004855155939999</c:v>
                </c:pt>
                <c:pt idx="11746">
                  <c:v>1.4006203413010001</c:v>
                </c:pt>
                <c:pt idx="11747">
                  <c:v>1.400699257851</c:v>
                </c:pt>
                <c:pt idx="11748">
                  <c:v>1.400709748268</c:v>
                </c:pt>
                <c:pt idx="11749">
                  <c:v>1.401052236557</c:v>
                </c:pt>
                <c:pt idx="11750">
                  <c:v>1.401153445244</c:v>
                </c:pt>
                <c:pt idx="11751">
                  <c:v>1.4012559652329999</c:v>
                </c:pt>
                <c:pt idx="11752">
                  <c:v>1.401362538338</c:v>
                </c:pt>
                <c:pt idx="11753">
                  <c:v>1.401471734047</c:v>
                </c:pt>
                <c:pt idx="11754">
                  <c:v>1.401574492455</c:v>
                </c:pt>
                <c:pt idx="11755">
                  <c:v>1.401682138443</c:v>
                </c:pt>
                <c:pt idx="11756">
                  <c:v>1.401791453362</c:v>
                </c:pt>
                <c:pt idx="11757">
                  <c:v>1.401846170425</c:v>
                </c:pt>
                <c:pt idx="11758">
                  <c:v>1.401901721954</c:v>
                </c:pt>
                <c:pt idx="11759">
                  <c:v>1.4020103216169999</c:v>
                </c:pt>
                <c:pt idx="11760">
                  <c:v>1.4020663499829999</c:v>
                </c:pt>
                <c:pt idx="11761">
                  <c:v>1.402183175087</c:v>
                </c:pt>
                <c:pt idx="11762">
                  <c:v>1.4022909402849999</c:v>
                </c:pt>
                <c:pt idx="11763">
                  <c:v>1.4024443626400001</c:v>
                </c:pt>
                <c:pt idx="11764">
                  <c:v>1.402709126472</c:v>
                </c:pt>
                <c:pt idx="11765">
                  <c:v>1.402831315994</c:v>
                </c:pt>
                <c:pt idx="11766">
                  <c:v>1.402800559998</c:v>
                </c:pt>
                <c:pt idx="11767">
                  <c:v>1.4027925729749999</c:v>
                </c:pt>
                <c:pt idx="11768">
                  <c:v>1.4028316736219999</c:v>
                </c:pt>
                <c:pt idx="11769">
                  <c:v>1.4028807878489999</c:v>
                </c:pt>
                <c:pt idx="11770">
                  <c:v>1.402950763702</c:v>
                </c:pt>
                <c:pt idx="11771">
                  <c:v>1.403017640114</c:v>
                </c:pt>
                <c:pt idx="11772">
                  <c:v>1.403086543083</c:v>
                </c:pt>
                <c:pt idx="11773">
                  <c:v>1.403200984001</c:v>
                </c:pt>
                <c:pt idx="11774">
                  <c:v>1.4033167362209999</c:v>
                </c:pt>
                <c:pt idx="11775">
                  <c:v>1.403436541557</c:v>
                </c:pt>
                <c:pt idx="11776">
                  <c:v>1.4038798809049999</c:v>
                </c:pt>
                <c:pt idx="11777">
                  <c:v>1.404221773148</c:v>
                </c:pt>
                <c:pt idx="11778">
                  <c:v>1.4042335748670001</c:v>
                </c:pt>
                <c:pt idx="11779">
                  <c:v>1.404353618622</c:v>
                </c:pt>
                <c:pt idx="11780">
                  <c:v>1.404455423355</c:v>
                </c:pt>
                <c:pt idx="11781">
                  <c:v>1.4045588970180001</c:v>
                </c:pt>
                <c:pt idx="11782">
                  <c:v>1.4046661853789999</c:v>
                </c:pt>
                <c:pt idx="11783">
                  <c:v>1.4048213958739999</c:v>
                </c:pt>
                <c:pt idx="11784">
                  <c:v>1.4052755832670001</c:v>
                </c:pt>
                <c:pt idx="11785">
                  <c:v>1.4056029319759999</c:v>
                </c:pt>
                <c:pt idx="11786">
                  <c:v>1.405799269676</c:v>
                </c:pt>
                <c:pt idx="11787">
                  <c:v>1.4061208963389999</c:v>
                </c:pt>
                <c:pt idx="11788">
                  <c:v>1.406113982201</c:v>
                </c:pt>
                <c:pt idx="11789">
                  <c:v>1.4060723781590001</c:v>
                </c:pt>
                <c:pt idx="11790">
                  <c:v>1.406045079231</c:v>
                </c:pt>
                <c:pt idx="11791">
                  <c:v>1.406134843826</c:v>
                </c:pt>
                <c:pt idx="11792">
                  <c:v>1.406573534012</c:v>
                </c:pt>
                <c:pt idx="11793">
                  <c:v>1.407031536102</c:v>
                </c:pt>
                <c:pt idx="11794">
                  <c:v>1.4074259996409999</c:v>
                </c:pt>
                <c:pt idx="11795">
                  <c:v>1.407580733299</c:v>
                </c:pt>
                <c:pt idx="11796">
                  <c:v>1.4077180624009999</c:v>
                </c:pt>
                <c:pt idx="11797">
                  <c:v>1.4078103303909999</c:v>
                </c:pt>
                <c:pt idx="11798">
                  <c:v>1.40787935257</c:v>
                </c:pt>
                <c:pt idx="11799">
                  <c:v>1.408326029778</c:v>
                </c:pt>
                <c:pt idx="11800">
                  <c:v>1.408662557602</c:v>
                </c:pt>
                <c:pt idx="11801">
                  <c:v>1.4089689254760001</c:v>
                </c:pt>
                <c:pt idx="11802">
                  <c:v>1.4092402458190001</c:v>
                </c:pt>
                <c:pt idx="11803">
                  <c:v>1.4094147682189999</c:v>
                </c:pt>
                <c:pt idx="11804">
                  <c:v>1.4095028638839999</c:v>
                </c:pt>
                <c:pt idx="11805">
                  <c:v>1.409504890442</c:v>
                </c:pt>
                <c:pt idx="11806">
                  <c:v>1.409643650055</c:v>
                </c:pt>
                <c:pt idx="11807">
                  <c:v>1.40975689888</c:v>
                </c:pt>
                <c:pt idx="11808">
                  <c:v>1.4098719358439999</c:v>
                </c:pt>
                <c:pt idx="11809">
                  <c:v>1.409973859787</c:v>
                </c:pt>
                <c:pt idx="11810">
                  <c:v>1.410078763962</c:v>
                </c:pt>
                <c:pt idx="11811">
                  <c:v>1.410181283951</c:v>
                </c:pt>
                <c:pt idx="11812">
                  <c:v>1.4103212356570001</c:v>
                </c:pt>
                <c:pt idx="11813">
                  <c:v>1.4105536937709999</c:v>
                </c:pt>
                <c:pt idx="11814">
                  <c:v>1.410756826401</c:v>
                </c:pt>
                <c:pt idx="11815">
                  <c:v>1.4110827445980001</c:v>
                </c:pt>
                <c:pt idx="11816">
                  <c:v>1.411049365997</c:v>
                </c:pt>
                <c:pt idx="11817">
                  <c:v>1.4112200737</c:v>
                </c:pt>
                <c:pt idx="11818">
                  <c:v>1.4114801883700001</c:v>
                </c:pt>
                <c:pt idx="11819">
                  <c:v>1.4119710922240001</c:v>
                </c:pt>
                <c:pt idx="11820">
                  <c:v>1.412078976631</c:v>
                </c:pt>
                <c:pt idx="11821">
                  <c:v>1.4121927022930001</c:v>
                </c:pt>
                <c:pt idx="11822">
                  <c:v>1.412309885025</c:v>
                </c:pt>
                <c:pt idx="11823">
                  <c:v>1.412432074547</c:v>
                </c:pt>
                <c:pt idx="11824">
                  <c:v>1.4125502109529999</c:v>
                </c:pt>
                <c:pt idx="11825">
                  <c:v>1.412653684616</c:v>
                </c:pt>
                <c:pt idx="11826">
                  <c:v>1.412722468376</c:v>
                </c:pt>
                <c:pt idx="11827">
                  <c:v>1.412744879723</c:v>
                </c:pt>
                <c:pt idx="11828">
                  <c:v>1.412716150284</c:v>
                </c:pt>
                <c:pt idx="11829">
                  <c:v>1.4130333662029999</c:v>
                </c:pt>
                <c:pt idx="11830">
                  <c:v>1.4135162830350001</c:v>
                </c:pt>
                <c:pt idx="11831">
                  <c:v>1.413982152939</c:v>
                </c:pt>
                <c:pt idx="11832">
                  <c:v>1.4141316413880001</c:v>
                </c:pt>
                <c:pt idx="11833">
                  <c:v>1.41407263279</c:v>
                </c:pt>
                <c:pt idx="11834">
                  <c:v>1.414152145386</c:v>
                </c:pt>
                <c:pt idx="11835">
                  <c:v>1.414308309555</c:v>
                </c:pt>
                <c:pt idx="11836">
                  <c:v>1.414775490761</c:v>
                </c:pt>
                <c:pt idx="11837">
                  <c:v>1.4149278402329999</c:v>
                </c:pt>
                <c:pt idx="11838">
                  <c:v>1.4150315523150001</c:v>
                </c:pt>
                <c:pt idx="11839">
                  <c:v>1.4151345491409999</c:v>
                </c:pt>
                <c:pt idx="11840">
                  <c:v>1.4152415990830001</c:v>
                </c:pt>
                <c:pt idx="11841">
                  <c:v>1.415341854095</c:v>
                </c:pt>
                <c:pt idx="11842">
                  <c:v>1.4154909849170001</c:v>
                </c:pt>
                <c:pt idx="11843">
                  <c:v>1.4157073497770001</c:v>
                </c:pt>
                <c:pt idx="11844">
                  <c:v>1.415941357613</c:v>
                </c:pt>
                <c:pt idx="11845">
                  <c:v>1.4159089326859999</c:v>
                </c:pt>
                <c:pt idx="11846">
                  <c:v>1.4159402847289999</c:v>
                </c:pt>
                <c:pt idx="11847">
                  <c:v>1.415988326073</c:v>
                </c:pt>
                <c:pt idx="11848">
                  <c:v>1.4160857200620001</c:v>
                </c:pt>
                <c:pt idx="11849">
                  <c:v>1.416202187538</c:v>
                </c:pt>
                <c:pt idx="11850">
                  <c:v>1.416361808777</c:v>
                </c:pt>
                <c:pt idx="11851">
                  <c:v>1.416522264481</c:v>
                </c:pt>
                <c:pt idx="11852">
                  <c:v>1.416873812675</c:v>
                </c:pt>
                <c:pt idx="11853">
                  <c:v>1.4172173738480001</c:v>
                </c:pt>
                <c:pt idx="11854">
                  <c:v>1.4173736572269999</c:v>
                </c:pt>
                <c:pt idx="11855">
                  <c:v>1.4174793958659999</c:v>
                </c:pt>
                <c:pt idx="11856">
                  <c:v>1.4175794124600001</c:v>
                </c:pt>
                <c:pt idx="11857">
                  <c:v>1.4176552295680001</c:v>
                </c:pt>
                <c:pt idx="11858">
                  <c:v>1.41770529747</c:v>
                </c:pt>
                <c:pt idx="11859">
                  <c:v>1.417719960213</c:v>
                </c:pt>
                <c:pt idx="11860">
                  <c:v>1.4177119731900001</c:v>
                </c:pt>
                <c:pt idx="11861">
                  <c:v>1.418024659157</c:v>
                </c:pt>
                <c:pt idx="11862">
                  <c:v>1.4183403253560001</c:v>
                </c:pt>
                <c:pt idx="11863">
                  <c:v>1.41878759861</c:v>
                </c:pt>
                <c:pt idx="11864">
                  <c:v>1.4189926385880001</c:v>
                </c:pt>
                <c:pt idx="11865">
                  <c:v>1.4190171957019999</c:v>
                </c:pt>
                <c:pt idx="11866">
                  <c:v>1.4189893007279999</c:v>
                </c:pt>
                <c:pt idx="11867">
                  <c:v>1.4190571308140001</c:v>
                </c:pt>
                <c:pt idx="11868">
                  <c:v>1.419167757034</c:v>
                </c:pt>
                <c:pt idx="11869">
                  <c:v>1.4192509651180001</c:v>
                </c:pt>
                <c:pt idx="11870">
                  <c:v>1.419704794884</c:v>
                </c:pt>
                <c:pt idx="11871">
                  <c:v>1.420185446739</c:v>
                </c:pt>
                <c:pt idx="11872">
                  <c:v>1.42027759552</c:v>
                </c:pt>
                <c:pt idx="11873">
                  <c:v>1.420282125473</c:v>
                </c:pt>
                <c:pt idx="11874">
                  <c:v>1.4207018613819999</c:v>
                </c:pt>
                <c:pt idx="11875">
                  <c:v>1.4210425615310001</c:v>
                </c:pt>
                <c:pt idx="11876">
                  <c:v>1.421384334564</c:v>
                </c:pt>
                <c:pt idx="11877">
                  <c:v>1.4214839935300001</c:v>
                </c:pt>
                <c:pt idx="11878">
                  <c:v>1.421453714371</c:v>
                </c:pt>
                <c:pt idx="11879">
                  <c:v>1.421806097031</c:v>
                </c:pt>
                <c:pt idx="11880">
                  <c:v>1.4220943450929999</c:v>
                </c:pt>
                <c:pt idx="11881">
                  <c:v>1.4223322868349999</c:v>
                </c:pt>
                <c:pt idx="11882">
                  <c:v>1.422528743744</c:v>
                </c:pt>
                <c:pt idx="11883">
                  <c:v>1.422602176666</c:v>
                </c:pt>
                <c:pt idx="11884">
                  <c:v>1.42260992527</c:v>
                </c:pt>
                <c:pt idx="11885">
                  <c:v>1.4226121902469999</c:v>
                </c:pt>
                <c:pt idx="11886">
                  <c:v>1.422635436058</c:v>
                </c:pt>
                <c:pt idx="11887">
                  <c:v>1.422789692879</c:v>
                </c:pt>
                <c:pt idx="11888">
                  <c:v>1.422995328903</c:v>
                </c:pt>
                <c:pt idx="11889">
                  <c:v>1.4232138395309999</c:v>
                </c:pt>
                <c:pt idx="11890">
                  <c:v>1.423378109932</c:v>
                </c:pt>
                <c:pt idx="11891">
                  <c:v>1.423651099205</c:v>
                </c:pt>
                <c:pt idx="11892">
                  <c:v>1.4239577054979999</c:v>
                </c:pt>
                <c:pt idx="11893">
                  <c:v>1.424041748047</c:v>
                </c:pt>
                <c:pt idx="11894">
                  <c:v>1.4243587255479999</c:v>
                </c:pt>
                <c:pt idx="11895">
                  <c:v>1.424649477005</c:v>
                </c:pt>
                <c:pt idx="11896">
                  <c:v>1.4247834682460001</c:v>
                </c:pt>
                <c:pt idx="11897">
                  <c:v>1.4248676300050001</c:v>
                </c:pt>
                <c:pt idx="11898">
                  <c:v>1.424991250038</c:v>
                </c:pt>
                <c:pt idx="11899">
                  <c:v>1.4250599145889999</c:v>
                </c:pt>
                <c:pt idx="11900">
                  <c:v>1.4251192808149999</c:v>
                </c:pt>
                <c:pt idx="11901">
                  <c:v>1.4250843524929999</c:v>
                </c:pt>
                <c:pt idx="11902">
                  <c:v>1.4254571199420001</c:v>
                </c:pt>
                <c:pt idx="11903">
                  <c:v>1.4259401559830001</c:v>
                </c:pt>
                <c:pt idx="11904">
                  <c:v>1.426326394081</c:v>
                </c:pt>
                <c:pt idx="11905">
                  <c:v>1.42653298378</c:v>
                </c:pt>
                <c:pt idx="11906">
                  <c:v>1.426661729813</c:v>
                </c:pt>
                <c:pt idx="11907">
                  <c:v>1.4267461299899999</c:v>
                </c:pt>
                <c:pt idx="11908">
                  <c:v>1.4267605543140001</c:v>
                </c:pt>
                <c:pt idx="11909">
                  <c:v>1.4271916151049999</c:v>
                </c:pt>
                <c:pt idx="11910">
                  <c:v>1.4275273084640001</c:v>
                </c:pt>
                <c:pt idx="11911">
                  <c:v>1.427674412727</c:v>
                </c:pt>
                <c:pt idx="11912">
                  <c:v>1.4277747869490001</c:v>
                </c:pt>
                <c:pt idx="11913">
                  <c:v>1.428065657616</c:v>
                </c:pt>
                <c:pt idx="11914">
                  <c:v>1.4282633066179999</c:v>
                </c:pt>
                <c:pt idx="11915">
                  <c:v>1.428303718567</c:v>
                </c:pt>
                <c:pt idx="11916">
                  <c:v>1.4282987117770001</c:v>
                </c:pt>
                <c:pt idx="11917">
                  <c:v>1.4282978773120001</c:v>
                </c:pt>
                <c:pt idx="11918">
                  <c:v>1.4283339977259999</c:v>
                </c:pt>
                <c:pt idx="11919">
                  <c:v>1.428483128548</c:v>
                </c:pt>
                <c:pt idx="11920">
                  <c:v>1.4288970232010001</c:v>
                </c:pt>
                <c:pt idx="11921">
                  <c:v>1.4292979240420001</c:v>
                </c:pt>
                <c:pt idx="11922">
                  <c:v>1.4296671152110001</c:v>
                </c:pt>
                <c:pt idx="11923">
                  <c:v>1.4296637773509999</c:v>
                </c:pt>
                <c:pt idx="11924">
                  <c:v>1.429620504379</c:v>
                </c:pt>
                <c:pt idx="11925">
                  <c:v>1.4296008348460001</c:v>
                </c:pt>
                <c:pt idx="11926">
                  <c:v>1.4296128749849999</c:v>
                </c:pt>
                <c:pt idx="11927">
                  <c:v>1.4296643733979999</c:v>
                </c:pt>
                <c:pt idx="11928">
                  <c:v>1.429732680321</c:v>
                </c:pt>
                <c:pt idx="11929">
                  <c:v>1.429849863052</c:v>
                </c:pt>
                <c:pt idx="11930">
                  <c:v>1.429975390434</c:v>
                </c:pt>
                <c:pt idx="11931">
                  <c:v>1.430056333542</c:v>
                </c:pt>
                <c:pt idx="11932">
                  <c:v>1.4301798343659999</c:v>
                </c:pt>
                <c:pt idx="11933">
                  <c:v>1.4303468465810001</c:v>
                </c:pt>
                <c:pt idx="11934">
                  <c:v>1.430565476418</c:v>
                </c:pt>
                <c:pt idx="11935">
                  <c:v>1.4306941032410001</c:v>
                </c:pt>
                <c:pt idx="11936">
                  <c:v>1.4308034181589999</c:v>
                </c:pt>
                <c:pt idx="11937">
                  <c:v>1.4308867454530001</c:v>
                </c:pt>
                <c:pt idx="11938">
                  <c:v>1.4309062957759999</c:v>
                </c:pt>
                <c:pt idx="11939">
                  <c:v>1.4309730529789999</c:v>
                </c:pt>
                <c:pt idx="11940">
                  <c:v>1.431075692177</c:v>
                </c:pt>
                <c:pt idx="11941">
                  <c:v>1.431189894676</c:v>
                </c:pt>
                <c:pt idx="11942">
                  <c:v>1.4313117265699999</c:v>
                </c:pt>
                <c:pt idx="11943">
                  <c:v>1.4314335584640001</c:v>
                </c:pt>
                <c:pt idx="11944">
                  <c:v>1.4315530061720001</c:v>
                </c:pt>
                <c:pt idx="11945">
                  <c:v>1.431706190109</c:v>
                </c:pt>
                <c:pt idx="11946">
                  <c:v>1.432055473328</c:v>
                </c:pt>
                <c:pt idx="11947">
                  <c:v>1.4322612285609999</c:v>
                </c:pt>
                <c:pt idx="11948">
                  <c:v>1.4324676990509999</c:v>
                </c:pt>
                <c:pt idx="11949">
                  <c:v>1.432610154152</c:v>
                </c:pt>
                <c:pt idx="11950">
                  <c:v>1.4327212572100001</c:v>
                </c:pt>
                <c:pt idx="11951">
                  <c:v>1.432713866234</c:v>
                </c:pt>
                <c:pt idx="11952">
                  <c:v>1.433128237724</c:v>
                </c:pt>
                <c:pt idx="11953">
                  <c:v>1.433589220047</c:v>
                </c:pt>
                <c:pt idx="11954">
                  <c:v>1.4338306188579999</c:v>
                </c:pt>
                <c:pt idx="11955">
                  <c:v>1.4342733621599999</c:v>
                </c:pt>
                <c:pt idx="11956">
                  <c:v>1.434340834618</c:v>
                </c:pt>
                <c:pt idx="11957">
                  <c:v>1.434490203857</c:v>
                </c:pt>
                <c:pt idx="11958">
                  <c:v>1.434933662415</c:v>
                </c:pt>
                <c:pt idx="11959">
                  <c:v>1.4353684186939999</c:v>
                </c:pt>
                <c:pt idx="11960">
                  <c:v>1.435797810555</c:v>
                </c:pt>
                <c:pt idx="11961">
                  <c:v>1.4360424280170001</c:v>
                </c:pt>
                <c:pt idx="11962">
                  <c:v>1.4361041784290001</c:v>
                </c:pt>
                <c:pt idx="11963">
                  <c:v>1.4360530376430001</c:v>
                </c:pt>
                <c:pt idx="11964">
                  <c:v>1.43612241745</c:v>
                </c:pt>
                <c:pt idx="11965">
                  <c:v>1.4365501403809999</c:v>
                </c:pt>
                <c:pt idx="11966">
                  <c:v>1.436667084694</c:v>
                </c:pt>
                <c:pt idx="11967">
                  <c:v>1.436784148216</c:v>
                </c:pt>
                <c:pt idx="11968">
                  <c:v>1.436862587929</c:v>
                </c:pt>
                <c:pt idx="11969">
                  <c:v>1.437023878098</c:v>
                </c:pt>
                <c:pt idx="11970">
                  <c:v>1.437358140945</c:v>
                </c:pt>
                <c:pt idx="11971">
                  <c:v>1.437574028969</c:v>
                </c:pt>
                <c:pt idx="11972">
                  <c:v>1.437582850456</c:v>
                </c:pt>
                <c:pt idx="11973">
                  <c:v>1.437739729881</c:v>
                </c:pt>
                <c:pt idx="11974">
                  <c:v>1.438209652901</c:v>
                </c:pt>
                <c:pt idx="11975">
                  <c:v>1.4386477470400001</c:v>
                </c:pt>
                <c:pt idx="11976">
                  <c:v>1.438996076584</c:v>
                </c:pt>
                <c:pt idx="11977">
                  <c:v>1.4391546249389999</c:v>
                </c:pt>
                <c:pt idx="11978">
                  <c:v>1.439260363579</c:v>
                </c:pt>
                <c:pt idx="11979">
                  <c:v>1.439339876175</c:v>
                </c:pt>
                <c:pt idx="11980">
                  <c:v>1.4393656253810001</c:v>
                </c:pt>
                <c:pt idx="11981">
                  <c:v>1.439343929291</c:v>
                </c:pt>
                <c:pt idx="11982">
                  <c:v>1.43929708004</c:v>
                </c:pt>
                <c:pt idx="11983">
                  <c:v>1.439400792122</c:v>
                </c:pt>
                <c:pt idx="11984">
                  <c:v>1.4398556947709999</c:v>
                </c:pt>
                <c:pt idx="11985">
                  <c:v>1.44001019001</c:v>
                </c:pt>
                <c:pt idx="11986">
                  <c:v>1.440116882324</c:v>
                </c:pt>
                <c:pt idx="11987">
                  <c:v>1.440221309662</c:v>
                </c:pt>
                <c:pt idx="11988">
                  <c:v>1.4403315782549999</c:v>
                </c:pt>
                <c:pt idx="11989">
                  <c:v>1.4404463768010001</c:v>
                </c:pt>
                <c:pt idx="11990">
                  <c:v>1.4405008554459999</c:v>
                </c:pt>
                <c:pt idx="11991">
                  <c:v>1.440610170364</c:v>
                </c:pt>
                <c:pt idx="11992">
                  <c:v>1.4407203197480001</c:v>
                </c:pt>
                <c:pt idx="11993">
                  <c:v>1.4408782720569999</c:v>
                </c:pt>
                <c:pt idx="11994">
                  <c:v>1.4410790204999999</c:v>
                </c:pt>
                <c:pt idx="11995">
                  <c:v>1.441274523735</c:v>
                </c:pt>
                <c:pt idx="11996">
                  <c:v>1.441354870796</c:v>
                </c:pt>
                <c:pt idx="11997">
                  <c:v>1.4413944482800001</c:v>
                </c:pt>
                <c:pt idx="11998">
                  <c:v>1.441393017769</c:v>
                </c:pt>
                <c:pt idx="11999">
                  <c:v>1.4415382146839999</c:v>
                </c:pt>
                <c:pt idx="12000">
                  <c:v>1.441971302032</c:v>
                </c:pt>
                <c:pt idx="12001">
                  <c:v>1.442417621613</c:v>
                </c:pt>
                <c:pt idx="12002">
                  <c:v>1.442613005638</c:v>
                </c:pt>
                <c:pt idx="12003">
                  <c:v>1.44280230999</c:v>
                </c:pt>
                <c:pt idx="12004">
                  <c:v>1.443121314049</c:v>
                </c:pt>
                <c:pt idx="12005">
                  <c:v>1.4431279897689999</c:v>
                </c:pt>
                <c:pt idx="12006">
                  <c:v>1.443061351776</c:v>
                </c:pt>
                <c:pt idx="12007">
                  <c:v>1.443096876144</c:v>
                </c:pt>
                <c:pt idx="12008">
                  <c:v>1.443187832832</c:v>
                </c:pt>
                <c:pt idx="12009">
                  <c:v>1.443345189095</c:v>
                </c:pt>
                <c:pt idx="12010">
                  <c:v>1.443541884422</c:v>
                </c:pt>
                <c:pt idx="12011">
                  <c:v>1.443740487099</c:v>
                </c:pt>
                <c:pt idx="12012">
                  <c:v>1.443939089775</c:v>
                </c:pt>
                <c:pt idx="12013">
                  <c:v>1.4442133903500001</c:v>
                </c:pt>
                <c:pt idx="12014">
                  <c:v>1.444410920143</c:v>
                </c:pt>
                <c:pt idx="12015">
                  <c:v>1.4445689916610001</c:v>
                </c:pt>
                <c:pt idx="12016">
                  <c:v>1.444675087929</c:v>
                </c:pt>
                <c:pt idx="12017">
                  <c:v>1.444718837738</c:v>
                </c:pt>
                <c:pt idx="12018">
                  <c:v>1.4449735879900001</c:v>
                </c:pt>
                <c:pt idx="12019">
                  <c:v>1.4452490806580001</c:v>
                </c:pt>
                <c:pt idx="12020">
                  <c:v>1.445355415344</c:v>
                </c:pt>
                <c:pt idx="12021">
                  <c:v>1.445459246635</c:v>
                </c:pt>
                <c:pt idx="12022">
                  <c:v>1.445612668991</c:v>
                </c:pt>
                <c:pt idx="12023">
                  <c:v>1.445806980133</c:v>
                </c:pt>
                <c:pt idx="12024">
                  <c:v>1.4460530281070001</c:v>
                </c:pt>
                <c:pt idx="12025">
                  <c:v>1.4462091922760001</c:v>
                </c:pt>
                <c:pt idx="12026">
                  <c:v>1.4463114738459999</c:v>
                </c:pt>
                <c:pt idx="12027">
                  <c:v>1.4464126825329999</c:v>
                </c:pt>
                <c:pt idx="12028">
                  <c:v>1.4464979171750001</c:v>
                </c:pt>
                <c:pt idx="12029">
                  <c:v>1.446547269821</c:v>
                </c:pt>
                <c:pt idx="12030">
                  <c:v>1.4465608596799999</c:v>
                </c:pt>
                <c:pt idx="12031">
                  <c:v>1.4465600252149999</c:v>
                </c:pt>
                <c:pt idx="12032">
                  <c:v>1.4465588331220001</c:v>
                </c:pt>
                <c:pt idx="12033">
                  <c:v>1.4466469287870001</c:v>
                </c:pt>
                <c:pt idx="12034">
                  <c:v>1.446997880936</c:v>
                </c:pt>
                <c:pt idx="12035">
                  <c:v>1.4472059011459999</c:v>
                </c:pt>
                <c:pt idx="12036">
                  <c:v>1.4474247694019999</c:v>
                </c:pt>
                <c:pt idx="12037">
                  <c:v>1.447691202164</c:v>
                </c:pt>
                <c:pt idx="12038">
                  <c:v>1.447859168053</c:v>
                </c:pt>
                <c:pt idx="12039">
                  <c:v>1.4478317499160001</c:v>
                </c:pt>
                <c:pt idx="12040">
                  <c:v>1.4478135108950001</c:v>
                </c:pt>
                <c:pt idx="12041">
                  <c:v>1.447888851166</c:v>
                </c:pt>
                <c:pt idx="12042">
                  <c:v>1.448069572449</c:v>
                </c:pt>
                <c:pt idx="12043">
                  <c:v>1.4482034444809999</c:v>
                </c:pt>
                <c:pt idx="12044">
                  <c:v>1.448335647583</c:v>
                </c:pt>
                <c:pt idx="12045">
                  <c:v>1.4484655857090001</c:v>
                </c:pt>
                <c:pt idx="12046">
                  <c:v>1.448554992676</c:v>
                </c:pt>
                <c:pt idx="12047">
                  <c:v>1.4488230943680001</c:v>
                </c:pt>
                <c:pt idx="12048">
                  <c:v>1.4488224983219999</c:v>
                </c:pt>
                <c:pt idx="12049">
                  <c:v>1.448887228966</c:v>
                </c:pt>
                <c:pt idx="12050">
                  <c:v>1.4490579366680001</c:v>
                </c:pt>
                <c:pt idx="12051">
                  <c:v>1.449548363686</c:v>
                </c:pt>
                <c:pt idx="12052">
                  <c:v>1.4500131607060001</c:v>
                </c:pt>
                <c:pt idx="12053">
                  <c:v>1.450332283974</c:v>
                </c:pt>
                <c:pt idx="12054">
                  <c:v>1.4503262043</c:v>
                </c:pt>
                <c:pt idx="12055">
                  <c:v>1.4505356550220001</c:v>
                </c:pt>
                <c:pt idx="12056">
                  <c:v>1.450710773468</c:v>
                </c:pt>
                <c:pt idx="12057">
                  <c:v>1.450887918472</c:v>
                </c:pt>
                <c:pt idx="12058">
                  <c:v>1.4510130882259999</c:v>
                </c:pt>
                <c:pt idx="12059">
                  <c:v>1.4511338472369999</c:v>
                </c:pt>
                <c:pt idx="12060">
                  <c:v>1.451253652573</c:v>
                </c:pt>
                <c:pt idx="12061">
                  <c:v>1.451683759689</c:v>
                </c:pt>
                <c:pt idx="12062">
                  <c:v>1.451795220375</c:v>
                </c:pt>
                <c:pt idx="12063">
                  <c:v>1.451831102371</c:v>
                </c:pt>
                <c:pt idx="12064">
                  <c:v>1.451845765114</c:v>
                </c:pt>
                <c:pt idx="12065">
                  <c:v>1.4518480300900001</c:v>
                </c:pt>
                <c:pt idx="12066">
                  <c:v>1.45185816288</c:v>
                </c:pt>
                <c:pt idx="12067">
                  <c:v>1.4519283771510001</c:v>
                </c:pt>
                <c:pt idx="12068">
                  <c:v>1.4520477056500001</c:v>
                </c:pt>
                <c:pt idx="12069">
                  <c:v>1.4524897336960001</c:v>
                </c:pt>
                <c:pt idx="12070">
                  <c:v>1.4529274702070001</c:v>
                </c:pt>
                <c:pt idx="12071">
                  <c:v>1.453188896179</c:v>
                </c:pt>
                <c:pt idx="12072">
                  <c:v>1.4533853530880001</c:v>
                </c:pt>
                <c:pt idx="12073">
                  <c:v>1.4534766674040001</c:v>
                </c:pt>
                <c:pt idx="12074">
                  <c:v>1.453490018845</c:v>
                </c:pt>
                <c:pt idx="12075">
                  <c:v>1.453642845154</c:v>
                </c:pt>
                <c:pt idx="12076">
                  <c:v>1.4539703130720001</c:v>
                </c:pt>
                <c:pt idx="12077">
                  <c:v>1.4544376134870001</c:v>
                </c:pt>
                <c:pt idx="12078">
                  <c:v>1.4546704292299999</c:v>
                </c:pt>
                <c:pt idx="12079">
                  <c:v>1.454900145531</c:v>
                </c:pt>
                <c:pt idx="12080">
                  <c:v>1.455178499222</c:v>
                </c:pt>
                <c:pt idx="12081">
                  <c:v>1.4551727771759999</c:v>
                </c:pt>
                <c:pt idx="12082">
                  <c:v>1.455204367638</c:v>
                </c:pt>
                <c:pt idx="12083">
                  <c:v>1.455324888229</c:v>
                </c:pt>
                <c:pt idx="12084">
                  <c:v>1.4555982351300001</c:v>
                </c:pt>
                <c:pt idx="12085">
                  <c:v>1.455758452415</c:v>
                </c:pt>
                <c:pt idx="12086">
                  <c:v>1.455877542496</c:v>
                </c:pt>
                <c:pt idx="12087">
                  <c:v>1.4559994935989999</c:v>
                </c:pt>
                <c:pt idx="12088">
                  <c:v>1.4560830593109999</c:v>
                </c:pt>
                <c:pt idx="12089">
                  <c:v>1.456533432007</c:v>
                </c:pt>
                <c:pt idx="12090">
                  <c:v>1.4567246437070001</c:v>
                </c:pt>
                <c:pt idx="12091">
                  <c:v>1.4568835496899999</c:v>
                </c:pt>
                <c:pt idx="12092">
                  <c:v>1.4568842649460001</c:v>
                </c:pt>
                <c:pt idx="12093">
                  <c:v>1.4570355415339999</c:v>
                </c:pt>
                <c:pt idx="12094">
                  <c:v>1.4571886062620001</c:v>
                </c:pt>
                <c:pt idx="12095">
                  <c:v>1.4572923183440001</c:v>
                </c:pt>
                <c:pt idx="12096">
                  <c:v>1.4574512243269999</c:v>
                </c:pt>
                <c:pt idx="12097">
                  <c:v>1.4576061964039999</c:v>
                </c:pt>
                <c:pt idx="12098">
                  <c:v>1.4578137397769999</c:v>
                </c:pt>
                <c:pt idx="12099">
                  <c:v>1.4580187797549999</c:v>
                </c:pt>
                <c:pt idx="12100">
                  <c:v>1.4584956169129999</c:v>
                </c:pt>
                <c:pt idx="12101">
                  <c:v>1.4585635662080001</c:v>
                </c:pt>
                <c:pt idx="12102">
                  <c:v>1.4588242769240001</c:v>
                </c:pt>
                <c:pt idx="12103">
                  <c:v>1.459145784378</c:v>
                </c:pt>
                <c:pt idx="12104">
                  <c:v>1.4594912528990001</c:v>
                </c:pt>
                <c:pt idx="12105">
                  <c:v>1.4596120119089999</c:v>
                </c:pt>
                <c:pt idx="12106">
                  <c:v>1.459726452827</c:v>
                </c:pt>
                <c:pt idx="12107">
                  <c:v>1.459836125374</c:v>
                </c:pt>
                <c:pt idx="12108">
                  <c:v>1.459907650948</c:v>
                </c:pt>
                <c:pt idx="12109">
                  <c:v>1.4599072933199999</c:v>
                </c:pt>
                <c:pt idx="12110">
                  <c:v>1.4598777294159999</c:v>
                </c:pt>
                <c:pt idx="12111">
                  <c:v>1.4599658250809999</c:v>
                </c:pt>
                <c:pt idx="12112">
                  <c:v>1.4602150917050001</c:v>
                </c:pt>
                <c:pt idx="12113">
                  <c:v>1.460435390472</c:v>
                </c:pt>
                <c:pt idx="12114">
                  <c:v>1.460651397705</c:v>
                </c:pt>
                <c:pt idx="12115">
                  <c:v>1.460773706436</c:v>
                </c:pt>
                <c:pt idx="12116">
                  <c:v>1.460928201675</c:v>
                </c:pt>
                <c:pt idx="12117">
                  <c:v>1.4610836505889999</c:v>
                </c:pt>
                <c:pt idx="12118">
                  <c:v>1.461239099503</c:v>
                </c:pt>
                <c:pt idx="12119">
                  <c:v>1.461390972137</c:v>
                </c:pt>
                <c:pt idx="12120">
                  <c:v>1.4614830017089999</c:v>
                </c:pt>
                <c:pt idx="12121">
                  <c:v>1.461516976357</c:v>
                </c:pt>
                <c:pt idx="12122">
                  <c:v>1.4614794254300001</c:v>
                </c:pt>
                <c:pt idx="12123">
                  <c:v>1.4615658521649999</c:v>
                </c:pt>
                <c:pt idx="12124">
                  <c:v>1.4620243310929999</c:v>
                </c:pt>
                <c:pt idx="12125">
                  <c:v>1.462521076202</c:v>
                </c:pt>
                <c:pt idx="12126">
                  <c:v>1.462785243988</c:v>
                </c:pt>
                <c:pt idx="12127">
                  <c:v>1.4629311561580001</c:v>
                </c:pt>
                <c:pt idx="12128">
                  <c:v>1.463038802147</c:v>
                </c:pt>
                <c:pt idx="12129">
                  <c:v>1.4630496501920001</c:v>
                </c:pt>
                <c:pt idx="12130">
                  <c:v>1.4630498886109999</c:v>
                </c:pt>
                <c:pt idx="12131">
                  <c:v>1.4630569219589999</c:v>
                </c:pt>
                <c:pt idx="12132">
                  <c:v>1.4630881547929999</c:v>
                </c:pt>
                <c:pt idx="12133">
                  <c:v>1.4631621837619999</c:v>
                </c:pt>
                <c:pt idx="12134">
                  <c:v>1.46325969696</c:v>
                </c:pt>
                <c:pt idx="12135">
                  <c:v>1.4633747339250001</c:v>
                </c:pt>
                <c:pt idx="12136">
                  <c:v>1.4634369611739999</c:v>
                </c:pt>
                <c:pt idx="12137">
                  <c:v>1.463498353958</c:v>
                </c:pt>
                <c:pt idx="12138">
                  <c:v>1.463618516922</c:v>
                </c:pt>
                <c:pt idx="12139">
                  <c:v>1.463679075241</c:v>
                </c:pt>
                <c:pt idx="12140">
                  <c:v>1.46374309063</c:v>
                </c:pt>
                <c:pt idx="12141">
                  <c:v>1.4638723134989999</c:v>
                </c:pt>
                <c:pt idx="12142">
                  <c:v>1.4639365673069999</c:v>
                </c:pt>
                <c:pt idx="12143">
                  <c:v>1.4639999866490001</c:v>
                </c:pt>
                <c:pt idx="12144">
                  <c:v>1.4641283750530001</c:v>
                </c:pt>
                <c:pt idx="12145">
                  <c:v>1.4641928672790001</c:v>
                </c:pt>
                <c:pt idx="12146">
                  <c:v>1.464318990707</c:v>
                </c:pt>
                <c:pt idx="12147">
                  <c:v>1.4644352197649999</c:v>
                </c:pt>
                <c:pt idx="12148">
                  <c:v>1.4645990133290001</c:v>
                </c:pt>
                <c:pt idx="12149">
                  <c:v>1.4648395776750001</c:v>
                </c:pt>
                <c:pt idx="12150">
                  <c:v>1.464924812317</c:v>
                </c:pt>
                <c:pt idx="12151">
                  <c:v>1.464942097664</c:v>
                </c:pt>
                <c:pt idx="12152">
                  <c:v>1.4649879932400001</c:v>
                </c:pt>
                <c:pt idx="12153">
                  <c:v>1.4650768041610001</c:v>
                </c:pt>
                <c:pt idx="12154">
                  <c:v>1.465173363686</c:v>
                </c:pt>
                <c:pt idx="12155">
                  <c:v>1.465320587158</c:v>
                </c:pt>
                <c:pt idx="12156">
                  <c:v>1.465719223022</c:v>
                </c:pt>
                <c:pt idx="12157">
                  <c:v>1.465840578079</c:v>
                </c:pt>
                <c:pt idx="12158">
                  <c:v>1.4659618139270001</c:v>
                </c:pt>
                <c:pt idx="12159">
                  <c:v>1.466082572937</c:v>
                </c:pt>
                <c:pt idx="12160">
                  <c:v>1.4661976099009999</c:v>
                </c:pt>
                <c:pt idx="12161">
                  <c:v>1.4663355350489999</c:v>
                </c:pt>
                <c:pt idx="12162">
                  <c:v>1.46633207798</c:v>
                </c:pt>
                <c:pt idx="12163">
                  <c:v>1.466337323189</c:v>
                </c:pt>
                <c:pt idx="12164">
                  <c:v>1.4667643308639999</c:v>
                </c:pt>
                <c:pt idx="12165">
                  <c:v>1.4672106504439999</c:v>
                </c:pt>
                <c:pt idx="12166">
                  <c:v>1.4673805236819999</c:v>
                </c:pt>
                <c:pt idx="12167">
                  <c:v>1.4675461053850001</c:v>
                </c:pt>
                <c:pt idx="12168">
                  <c:v>1.467717409134</c:v>
                </c:pt>
                <c:pt idx="12169">
                  <c:v>1.4676511287689999</c:v>
                </c:pt>
                <c:pt idx="12170">
                  <c:v>1.467709422112</c:v>
                </c:pt>
                <c:pt idx="12171">
                  <c:v>1.467850089073</c:v>
                </c:pt>
                <c:pt idx="12172">
                  <c:v>1.4679658412929999</c:v>
                </c:pt>
                <c:pt idx="12173">
                  <c:v>1.4681332111359999</c:v>
                </c:pt>
                <c:pt idx="12174">
                  <c:v>1.4684838056559999</c:v>
                </c:pt>
                <c:pt idx="12175">
                  <c:v>1.4689021110530001</c:v>
                </c:pt>
                <c:pt idx="12176">
                  <c:v>1.4690047502520001</c:v>
                </c:pt>
                <c:pt idx="12177">
                  <c:v>1.469146847725</c:v>
                </c:pt>
                <c:pt idx="12178">
                  <c:v>1.469251394272</c:v>
                </c:pt>
                <c:pt idx="12179">
                  <c:v>1.469300150871</c:v>
                </c:pt>
                <c:pt idx="12180">
                  <c:v>1.4693174362179999</c:v>
                </c:pt>
                <c:pt idx="12181">
                  <c:v>1.469322562218</c:v>
                </c:pt>
                <c:pt idx="12182">
                  <c:v>1.4693409204479999</c:v>
                </c:pt>
                <c:pt idx="12183">
                  <c:v>1.469354391098</c:v>
                </c:pt>
                <c:pt idx="12184">
                  <c:v>1.469401240349</c:v>
                </c:pt>
                <c:pt idx="12185">
                  <c:v>1.4694585800169999</c:v>
                </c:pt>
                <c:pt idx="12186">
                  <c:v>1.469581723213</c:v>
                </c:pt>
                <c:pt idx="12187">
                  <c:v>1.4698113203050001</c:v>
                </c:pt>
                <c:pt idx="12188">
                  <c:v>1.4702571630479999</c:v>
                </c:pt>
                <c:pt idx="12189">
                  <c:v>1.470371842384</c:v>
                </c:pt>
                <c:pt idx="12190">
                  <c:v>1.470485329628</c:v>
                </c:pt>
                <c:pt idx="12191">
                  <c:v>1.47055721283</c:v>
                </c:pt>
                <c:pt idx="12192">
                  <c:v>1.4706591367720001</c:v>
                </c:pt>
                <c:pt idx="12193">
                  <c:v>1.4707646369930001</c:v>
                </c:pt>
                <c:pt idx="12194">
                  <c:v>1.4709445238109999</c:v>
                </c:pt>
                <c:pt idx="12195">
                  <c:v>1.471186161041</c:v>
                </c:pt>
                <c:pt idx="12196">
                  <c:v>1.47127020359</c:v>
                </c:pt>
                <c:pt idx="12197">
                  <c:v>1.47125852108</c:v>
                </c:pt>
                <c:pt idx="12198">
                  <c:v>1.471227169037</c:v>
                </c:pt>
                <c:pt idx="12199">
                  <c:v>1.4712346792219999</c:v>
                </c:pt>
                <c:pt idx="12200">
                  <c:v>1.4713426828380001</c:v>
                </c:pt>
                <c:pt idx="12201">
                  <c:v>1.471604585648</c:v>
                </c:pt>
                <c:pt idx="12202">
                  <c:v>1.4719886779789999</c:v>
                </c:pt>
                <c:pt idx="12203">
                  <c:v>1.4720873832700001</c:v>
                </c:pt>
                <c:pt idx="12204">
                  <c:v>1.4721956253049999</c:v>
                </c:pt>
                <c:pt idx="12205">
                  <c:v>1.4723056554789999</c:v>
                </c:pt>
                <c:pt idx="12206">
                  <c:v>1.472418427467</c:v>
                </c:pt>
                <c:pt idx="12207">
                  <c:v>1.472473859787</c:v>
                </c:pt>
                <c:pt idx="12208">
                  <c:v>1.4725848436360001</c:v>
                </c:pt>
                <c:pt idx="12209">
                  <c:v>1.4726957082750001</c:v>
                </c:pt>
                <c:pt idx="12210">
                  <c:v>1.472802877426</c:v>
                </c:pt>
                <c:pt idx="12211">
                  <c:v>1.472914218903</c:v>
                </c:pt>
                <c:pt idx="12212">
                  <c:v>1.4733647108079999</c:v>
                </c:pt>
                <c:pt idx="12213">
                  <c:v>1.473924994469</c:v>
                </c:pt>
                <c:pt idx="12214">
                  <c:v>1.4745441675190001</c:v>
                </c:pt>
                <c:pt idx="12215">
                  <c:v>1.4752069711689999</c:v>
                </c:pt>
                <c:pt idx="12216">
                  <c:v>1.4758986234660001</c:v>
                </c:pt>
                <c:pt idx="12217">
                  <c:v>1.47662115097</c:v>
                </c:pt>
                <c:pt idx="12218">
                  <c:v>1.477354049683</c:v>
                </c:pt>
                <c:pt idx="12219">
                  <c:v>1.478102207184</c:v>
                </c:pt>
                <c:pt idx="12220">
                  <c:v>1.4788584709170001</c:v>
                </c:pt>
                <c:pt idx="12221">
                  <c:v>1.479618549347</c:v>
                </c:pt>
                <c:pt idx="12222">
                  <c:v>1.480049371719</c:v>
                </c:pt>
                <c:pt idx="12223">
                  <c:v>1.4803177118299999</c:v>
                </c:pt>
                <c:pt idx="12224">
                  <c:v>1.480525612831</c:v>
                </c:pt>
                <c:pt idx="12225">
                  <c:v>1.48069024086</c:v>
                </c:pt>
                <c:pt idx="12226">
                  <c:v>1.4808217287059999</c:v>
                </c:pt>
                <c:pt idx="12227">
                  <c:v>1.4809136390690001</c:v>
                </c:pt>
                <c:pt idx="12228">
                  <c:v>1.4809862375259999</c:v>
                </c:pt>
                <c:pt idx="12229">
                  <c:v>1.4810378551479999</c:v>
                </c:pt>
                <c:pt idx="12230">
                  <c:v>1.4810736179349999</c:v>
                </c:pt>
                <c:pt idx="12231">
                  <c:v>1.4811016321179999</c:v>
                </c:pt>
                <c:pt idx="12232">
                  <c:v>1.481118321419</c:v>
                </c:pt>
                <c:pt idx="12233">
                  <c:v>1.481134176254</c:v>
                </c:pt>
                <c:pt idx="12234">
                  <c:v>1.4811477661129999</c:v>
                </c:pt>
                <c:pt idx="12235">
                  <c:v>1.4811614751819999</c:v>
                </c:pt>
                <c:pt idx="12236">
                  <c:v>1.4811729192730001</c:v>
                </c:pt>
                <c:pt idx="12237">
                  <c:v>1.4811968803410001</c:v>
                </c:pt>
                <c:pt idx="12238">
                  <c:v>1.4812250137330001</c:v>
                </c:pt>
                <c:pt idx="12239">
                  <c:v>1.481256127357</c:v>
                </c:pt>
                <c:pt idx="12240">
                  <c:v>1.4812906980510001</c:v>
                </c:pt>
                <c:pt idx="12241">
                  <c:v>1.4813238382339999</c:v>
                </c:pt>
                <c:pt idx="12242">
                  <c:v>1.4813621044159999</c:v>
                </c:pt>
                <c:pt idx="12243">
                  <c:v>1.481392979622</c:v>
                </c:pt>
                <c:pt idx="12244">
                  <c:v>1.481426000595</c:v>
                </c:pt>
                <c:pt idx="12245">
                  <c:v>1.4814867973329999</c:v>
                </c:pt>
                <c:pt idx="12246">
                  <c:v>1.4815391302109999</c:v>
                </c:pt>
                <c:pt idx="12247">
                  <c:v>1.4815907478329999</c:v>
                </c:pt>
                <c:pt idx="12248">
                  <c:v>1.48163819313</c:v>
                </c:pt>
                <c:pt idx="12249">
                  <c:v>1.4816828966140001</c:v>
                </c:pt>
                <c:pt idx="12250">
                  <c:v>1.4817273616790001</c:v>
                </c:pt>
                <c:pt idx="12251">
                  <c:v>1.481768131256</c:v>
                </c:pt>
                <c:pt idx="12252">
                  <c:v>1.48180103302</c:v>
                </c:pt>
                <c:pt idx="12253">
                  <c:v>1.481835842133</c:v>
                </c:pt>
                <c:pt idx="12254">
                  <c:v>1.4818859100340001</c:v>
                </c:pt>
                <c:pt idx="12255">
                  <c:v>1.4819155931470001</c:v>
                </c:pt>
                <c:pt idx="12256">
                  <c:v>1.48195374012</c:v>
                </c:pt>
                <c:pt idx="12257">
                  <c:v>1.4819471836089999</c:v>
                </c:pt>
                <c:pt idx="12258">
                  <c:v>1.4819177389139999</c:v>
                </c:pt>
                <c:pt idx="12259">
                  <c:v>1.48182964325</c:v>
                </c:pt>
                <c:pt idx="12260">
                  <c:v>1.481756687164</c:v>
                </c:pt>
                <c:pt idx="12261">
                  <c:v>1.481699705124</c:v>
                </c:pt>
                <c:pt idx="12262">
                  <c:v>1.481674551964</c:v>
                </c:pt>
                <c:pt idx="12263">
                  <c:v>1.4816743135449999</c:v>
                </c:pt>
                <c:pt idx="12264">
                  <c:v>1.481698274612</c:v>
                </c:pt>
                <c:pt idx="12265">
                  <c:v>1.481738448143</c:v>
                </c:pt>
                <c:pt idx="12266">
                  <c:v>1.4817751646040001</c:v>
                </c:pt>
                <c:pt idx="12267">
                  <c:v>1.4818050861359999</c:v>
                </c:pt>
                <c:pt idx="12268">
                  <c:v>1.4818661212919999</c:v>
                </c:pt>
                <c:pt idx="12269">
                  <c:v>1.4819105863569999</c:v>
                </c:pt>
                <c:pt idx="12270">
                  <c:v>1.481941342354</c:v>
                </c:pt>
                <c:pt idx="12271">
                  <c:v>1.481987476349</c:v>
                </c:pt>
                <c:pt idx="12272">
                  <c:v>1.4820441007609999</c:v>
                </c:pt>
                <c:pt idx="12273">
                  <c:v>1.482082724571</c:v>
                </c:pt>
                <c:pt idx="12274">
                  <c:v>1.4821197986600001</c:v>
                </c:pt>
                <c:pt idx="12275">
                  <c:v>1.482149600983</c:v>
                </c:pt>
                <c:pt idx="12276">
                  <c:v>1.482184052467</c:v>
                </c:pt>
                <c:pt idx="12277">
                  <c:v>1.482219576836</c:v>
                </c:pt>
                <c:pt idx="12278">
                  <c:v>1.4822381734850001</c:v>
                </c:pt>
                <c:pt idx="12279">
                  <c:v>1.482215285301</c:v>
                </c:pt>
                <c:pt idx="12280">
                  <c:v>1.4821389913559999</c:v>
                </c:pt>
                <c:pt idx="12281">
                  <c:v>1.481999754906</c:v>
                </c:pt>
                <c:pt idx="12282">
                  <c:v>1.4819166660309999</c:v>
                </c:pt>
                <c:pt idx="12283">
                  <c:v>1.481907486916</c:v>
                </c:pt>
                <c:pt idx="12284">
                  <c:v>1.4819391965869999</c:v>
                </c:pt>
                <c:pt idx="12285">
                  <c:v>1.4819636344910001</c:v>
                </c:pt>
                <c:pt idx="12286">
                  <c:v>1.482001543045</c:v>
                </c:pt>
                <c:pt idx="12287">
                  <c:v>1.482052922249</c:v>
                </c:pt>
                <c:pt idx="12288">
                  <c:v>1.482090473175</c:v>
                </c:pt>
                <c:pt idx="12289">
                  <c:v>1.482154369354</c:v>
                </c:pt>
                <c:pt idx="12290">
                  <c:v>1.4822365045549999</c:v>
                </c:pt>
                <c:pt idx="12291">
                  <c:v>1.482272744179</c:v>
                </c:pt>
                <c:pt idx="12292">
                  <c:v>1.482311010361</c:v>
                </c:pt>
                <c:pt idx="12293">
                  <c:v>1.4823441505429999</c:v>
                </c:pt>
                <c:pt idx="12294">
                  <c:v>1.4823806285859999</c:v>
                </c:pt>
                <c:pt idx="12295">
                  <c:v>1.4824377298360001</c:v>
                </c:pt>
                <c:pt idx="12296">
                  <c:v>1.482486367226</c:v>
                </c:pt>
                <c:pt idx="12297">
                  <c:v>1.482409715652</c:v>
                </c:pt>
                <c:pt idx="12298">
                  <c:v>1.482207417488</c:v>
                </c:pt>
                <c:pt idx="12299">
                  <c:v>1.482177615166</c:v>
                </c:pt>
                <c:pt idx="12300">
                  <c:v>1.4822227954860001</c:v>
                </c:pt>
                <c:pt idx="12301">
                  <c:v>1.482286214828</c:v>
                </c:pt>
                <c:pt idx="12302">
                  <c:v>1.482326030731</c:v>
                </c:pt>
                <c:pt idx="12303">
                  <c:v>1.4823707342150001</c:v>
                </c:pt>
                <c:pt idx="12304">
                  <c:v>1.482412219048</c:v>
                </c:pt>
                <c:pt idx="12305">
                  <c:v>1.482470989227</c:v>
                </c:pt>
                <c:pt idx="12306">
                  <c:v>1.4825339317320001</c:v>
                </c:pt>
                <c:pt idx="12307">
                  <c:v>1.4825940132140001</c:v>
                </c:pt>
                <c:pt idx="12308">
                  <c:v>1.482658028603</c:v>
                </c:pt>
                <c:pt idx="12309">
                  <c:v>1.4827326536180001</c:v>
                </c:pt>
                <c:pt idx="12310">
                  <c:v>1.482723712921</c:v>
                </c:pt>
                <c:pt idx="12311">
                  <c:v>1.482619285583</c:v>
                </c:pt>
                <c:pt idx="12312">
                  <c:v>1.4825295209880001</c:v>
                </c:pt>
                <c:pt idx="12313">
                  <c:v>1.482510089874</c:v>
                </c:pt>
                <c:pt idx="12314">
                  <c:v>1.482531785965</c:v>
                </c:pt>
                <c:pt idx="12315">
                  <c:v>1.482587337494</c:v>
                </c:pt>
                <c:pt idx="12316">
                  <c:v>1.4826620817180001</c:v>
                </c:pt>
                <c:pt idx="12317">
                  <c:v>1.482740044594</c:v>
                </c:pt>
                <c:pt idx="12318">
                  <c:v>1.4828659296040001</c:v>
                </c:pt>
                <c:pt idx="12319">
                  <c:v>1.4830188751219999</c:v>
                </c:pt>
                <c:pt idx="12320">
                  <c:v>1.4830833673479999</c:v>
                </c:pt>
                <c:pt idx="12321">
                  <c:v>1.4831783771510001</c:v>
                </c:pt>
                <c:pt idx="12322">
                  <c:v>1.4833039045330001</c:v>
                </c:pt>
                <c:pt idx="12323">
                  <c:v>1.4833874702450001</c:v>
                </c:pt>
                <c:pt idx="12324">
                  <c:v>1.4832906723020001</c:v>
                </c:pt>
                <c:pt idx="12325">
                  <c:v>1.483354926109</c:v>
                </c:pt>
                <c:pt idx="12326">
                  <c:v>1.483707070351</c:v>
                </c:pt>
                <c:pt idx="12327">
                  <c:v>1.4838620424269999</c:v>
                </c:pt>
                <c:pt idx="12328">
                  <c:v>1.4840135574340001</c:v>
                </c:pt>
                <c:pt idx="12329">
                  <c:v>1.484121203423</c:v>
                </c:pt>
                <c:pt idx="12330">
                  <c:v>1.4842184782029999</c:v>
                </c:pt>
                <c:pt idx="12331">
                  <c:v>1.4842832088469999</c:v>
                </c:pt>
                <c:pt idx="12332">
                  <c:v>1.4846359491350001</c:v>
                </c:pt>
                <c:pt idx="12333">
                  <c:v>1.484661817551</c:v>
                </c:pt>
                <c:pt idx="12334">
                  <c:v>1.4846675395969999</c:v>
                </c:pt>
                <c:pt idx="12335">
                  <c:v>1.484967708588</c:v>
                </c:pt>
                <c:pt idx="12336">
                  <c:v>1.485361218452</c:v>
                </c:pt>
                <c:pt idx="12337">
                  <c:v>1.485734343529</c:v>
                </c:pt>
                <c:pt idx="12338">
                  <c:v>1.4859961271290001</c:v>
                </c:pt>
                <c:pt idx="12339">
                  <c:v>1.486138701439</c:v>
                </c:pt>
                <c:pt idx="12340">
                  <c:v>1.486229777336</c:v>
                </c:pt>
                <c:pt idx="12341">
                  <c:v>1.486227869987</c:v>
                </c:pt>
                <c:pt idx="12342">
                  <c:v>1.4864542484279999</c:v>
                </c:pt>
                <c:pt idx="12343">
                  <c:v>1.4865996837619999</c:v>
                </c:pt>
                <c:pt idx="12344">
                  <c:v>1.486746907234</c:v>
                </c:pt>
                <c:pt idx="12345">
                  <c:v>1.486987948418</c:v>
                </c:pt>
                <c:pt idx="12346">
                  <c:v>1.487422466278</c:v>
                </c:pt>
                <c:pt idx="12347">
                  <c:v>1.4875396490099999</c:v>
                </c:pt>
                <c:pt idx="12348">
                  <c:v>1.487679600716</c:v>
                </c:pt>
                <c:pt idx="12349">
                  <c:v>1.4877487421040001</c:v>
                </c:pt>
                <c:pt idx="12350">
                  <c:v>1.487701654434</c:v>
                </c:pt>
                <c:pt idx="12351">
                  <c:v>1.4877611398699999</c:v>
                </c:pt>
                <c:pt idx="12352">
                  <c:v>1.487859249115</c:v>
                </c:pt>
                <c:pt idx="12353">
                  <c:v>1.487968325615</c:v>
                </c:pt>
                <c:pt idx="12354">
                  <c:v>1.4880733489989999</c:v>
                </c:pt>
                <c:pt idx="12355">
                  <c:v>1.488145589828</c:v>
                </c:pt>
                <c:pt idx="12356">
                  <c:v>1.488255023956</c:v>
                </c:pt>
                <c:pt idx="12357">
                  <c:v>1.4883610010149999</c:v>
                </c:pt>
                <c:pt idx="12358">
                  <c:v>1.4884682893750001</c:v>
                </c:pt>
                <c:pt idx="12359">
                  <c:v>1.488538503647</c:v>
                </c:pt>
                <c:pt idx="12360">
                  <c:v>1.4886418581009999</c:v>
                </c:pt>
                <c:pt idx="12361">
                  <c:v>1.488746881485</c:v>
                </c:pt>
                <c:pt idx="12362">
                  <c:v>1.488819241524</c:v>
                </c:pt>
                <c:pt idx="12363">
                  <c:v>1.4890918731689999</c:v>
                </c:pt>
                <c:pt idx="12364">
                  <c:v>1.48933339119</c:v>
                </c:pt>
                <c:pt idx="12365">
                  <c:v>1.489336252213</c:v>
                </c:pt>
                <c:pt idx="12366">
                  <c:v>1.4896380901340001</c:v>
                </c:pt>
                <c:pt idx="12367">
                  <c:v>1.4900265932079999</c:v>
                </c:pt>
                <c:pt idx="12368">
                  <c:v>1.4904459714889999</c:v>
                </c:pt>
                <c:pt idx="12369">
                  <c:v>1.49059176445</c:v>
                </c:pt>
                <c:pt idx="12370">
                  <c:v>1.4907412528990001</c:v>
                </c:pt>
                <c:pt idx="12371">
                  <c:v>1.490893483162</c:v>
                </c:pt>
                <c:pt idx="12372">
                  <c:v>1.4909921884540001</c:v>
                </c:pt>
                <c:pt idx="12373">
                  <c:v>1.491136670113</c:v>
                </c:pt>
                <c:pt idx="12374">
                  <c:v>1.4912742376329999</c:v>
                </c:pt>
                <c:pt idx="12375">
                  <c:v>1.4913586378100001</c:v>
                </c:pt>
                <c:pt idx="12376">
                  <c:v>1.4914243221279999</c:v>
                </c:pt>
                <c:pt idx="12377">
                  <c:v>1.4914766550059999</c:v>
                </c:pt>
                <c:pt idx="12378">
                  <c:v>1.49147939682</c:v>
                </c:pt>
                <c:pt idx="12379">
                  <c:v>1.491478562355</c:v>
                </c:pt>
                <c:pt idx="12380">
                  <c:v>1.4915717840189999</c:v>
                </c:pt>
                <c:pt idx="12381">
                  <c:v>1.4917317628860001</c:v>
                </c:pt>
                <c:pt idx="12382">
                  <c:v>1.4918165206909999</c:v>
                </c:pt>
                <c:pt idx="12383">
                  <c:v>1.491938829422</c:v>
                </c:pt>
                <c:pt idx="12384">
                  <c:v>1.492018461227</c:v>
                </c:pt>
                <c:pt idx="12385">
                  <c:v>1.4921042919159999</c:v>
                </c:pt>
                <c:pt idx="12386">
                  <c:v>1.492184996605</c:v>
                </c:pt>
                <c:pt idx="12387">
                  <c:v>1.4922604560849999</c:v>
                </c:pt>
                <c:pt idx="12388">
                  <c:v>1.492336511612</c:v>
                </c:pt>
                <c:pt idx="12389">
                  <c:v>1.4924108982090001</c:v>
                </c:pt>
                <c:pt idx="12390">
                  <c:v>1.49252140522</c:v>
                </c:pt>
                <c:pt idx="12391">
                  <c:v>1.492555737495</c:v>
                </c:pt>
                <c:pt idx="12392">
                  <c:v>1.4925559759139999</c:v>
                </c:pt>
                <c:pt idx="12393">
                  <c:v>1.4925312995910001</c:v>
                </c:pt>
                <c:pt idx="12394">
                  <c:v>1.492500543594</c:v>
                </c:pt>
                <c:pt idx="12395">
                  <c:v>1.4924720525740001</c:v>
                </c:pt>
                <c:pt idx="12396">
                  <c:v>1.4924873113629999</c:v>
                </c:pt>
                <c:pt idx="12397">
                  <c:v>1.4925825595860001</c:v>
                </c:pt>
                <c:pt idx="12398">
                  <c:v>1.4927650690080001</c:v>
                </c:pt>
                <c:pt idx="12399">
                  <c:v>1.492902755737</c:v>
                </c:pt>
                <c:pt idx="12400">
                  <c:v>1.492988824844</c:v>
                </c:pt>
                <c:pt idx="12401">
                  <c:v>1.4931184053419999</c:v>
                </c:pt>
                <c:pt idx="12402">
                  <c:v>1.4932526350019999</c:v>
                </c:pt>
                <c:pt idx="12403">
                  <c:v>1.4934785366059999</c:v>
                </c:pt>
                <c:pt idx="12404">
                  <c:v>1.4935840368269999</c:v>
                </c:pt>
                <c:pt idx="12405">
                  <c:v>1.493566870689</c:v>
                </c:pt>
                <c:pt idx="12406">
                  <c:v>1.493540883064</c:v>
                </c:pt>
                <c:pt idx="12407">
                  <c:v>1.4935184717179999</c:v>
                </c:pt>
                <c:pt idx="12408">
                  <c:v>1.493871450424</c:v>
                </c:pt>
                <c:pt idx="12409">
                  <c:v>1.49398624897</c:v>
                </c:pt>
                <c:pt idx="12410">
                  <c:v>1.4941011667249999</c:v>
                </c:pt>
                <c:pt idx="12411">
                  <c:v>1.494264602661</c:v>
                </c:pt>
                <c:pt idx="12412">
                  <c:v>1.494465947151</c:v>
                </c:pt>
                <c:pt idx="12413">
                  <c:v>1.494947910309</c:v>
                </c:pt>
                <c:pt idx="12414">
                  <c:v>1.4951509237289999</c:v>
                </c:pt>
                <c:pt idx="12415">
                  <c:v>1.4951044321060001</c:v>
                </c:pt>
                <c:pt idx="12416">
                  <c:v>1.4952762126920001</c:v>
                </c:pt>
                <c:pt idx="12417">
                  <c:v>1.495473861694</c:v>
                </c:pt>
                <c:pt idx="12418">
                  <c:v>1.495987653732</c:v>
                </c:pt>
                <c:pt idx="12419">
                  <c:v>1.496309041977</c:v>
                </c:pt>
                <c:pt idx="12420">
                  <c:v>1.4963322877880001</c:v>
                </c:pt>
                <c:pt idx="12421">
                  <c:v>1.4964472055439999</c:v>
                </c:pt>
                <c:pt idx="12422">
                  <c:v>1.496568202972</c:v>
                </c:pt>
                <c:pt idx="12423">
                  <c:v>1.4967472553250001</c:v>
                </c:pt>
                <c:pt idx="12424">
                  <c:v>1.497120261192</c:v>
                </c:pt>
                <c:pt idx="12425">
                  <c:v>1.4972213506700001</c:v>
                </c:pt>
                <c:pt idx="12426">
                  <c:v>1.4973706007000001</c:v>
                </c:pt>
                <c:pt idx="12427">
                  <c:v>1.497737288475</c:v>
                </c:pt>
                <c:pt idx="12428">
                  <c:v>1.4981423616409999</c:v>
                </c:pt>
                <c:pt idx="12429">
                  <c:v>1.498260498047</c:v>
                </c:pt>
                <c:pt idx="12430">
                  <c:v>1.4983235597610001</c:v>
                </c:pt>
                <c:pt idx="12431">
                  <c:v>1.498455643654</c:v>
                </c:pt>
                <c:pt idx="12432">
                  <c:v>1.4986743926999999</c:v>
                </c:pt>
                <c:pt idx="12433">
                  <c:v>1.4988187551500001</c:v>
                </c:pt>
                <c:pt idx="12434">
                  <c:v>1.4988906383509999</c:v>
                </c:pt>
                <c:pt idx="12435">
                  <c:v>1.498996376991</c:v>
                </c:pt>
                <c:pt idx="12436">
                  <c:v>1.4990683794020001</c:v>
                </c:pt>
                <c:pt idx="12437">
                  <c:v>1.499138712883</c:v>
                </c:pt>
                <c:pt idx="12438">
                  <c:v>1.4992024898530001</c:v>
                </c:pt>
                <c:pt idx="12439">
                  <c:v>1.4992718696589999</c:v>
                </c:pt>
                <c:pt idx="12440">
                  <c:v>1.4993788003920001</c:v>
                </c:pt>
                <c:pt idx="12441">
                  <c:v>1.4995750188829999</c:v>
                </c:pt>
                <c:pt idx="12442">
                  <c:v>1.4997711181640001</c:v>
                </c:pt>
                <c:pt idx="12443">
                  <c:v>1.50005865097</c:v>
                </c:pt>
                <c:pt idx="12444">
                  <c:v>1.5001609325409999</c:v>
                </c:pt>
                <c:pt idx="12445">
                  <c:v>1.500218033791</c:v>
                </c:pt>
                <c:pt idx="12446">
                  <c:v>1.500333189964</c:v>
                </c:pt>
                <c:pt idx="12447">
                  <c:v>1.5003937482830001</c:v>
                </c:pt>
                <c:pt idx="12448">
                  <c:v>1.5004521608350001</c:v>
                </c:pt>
                <c:pt idx="12449">
                  <c:v>1.500562310219</c:v>
                </c:pt>
                <c:pt idx="12450">
                  <c:v>1.5006179809569999</c:v>
                </c:pt>
                <c:pt idx="12451">
                  <c:v>1.5007591247559999</c:v>
                </c:pt>
                <c:pt idx="12452">
                  <c:v>1.500984549522</c:v>
                </c:pt>
                <c:pt idx="12453">
                  <c:v>1.5010329484939999</c:v>
                </c:pt>
                <c:pt idx="12454">
                  <c:v>1.501255512238</c:v>
                </c:pt>
                <c:pt idx="12455">
                  <c:v>1.5013639926910001</c:v>
                </c:pt>
                <c:pt idx="12456">
                  <c:v>1.5014730691910001</c:v>
                </c:pt>
                <c:pt idx="12457">
                  <c:v>1.5016664266590001</c:v>
                </c:pt>
                <c:pt idx="12458">
                  <c:v>1.5020502805710001</c:v>
                </c:pt>
                <c:pt idx="12459">
                  <c:v>1.5022492408749999</c:v>
                </c:pt>
                <c:pt idx="12460">
                  <c:v>1.5023608207700001</c:v>
                </c:pt>
                <c:pt idx="12461">
                  <c:v>1.5024845600129999</c:v>
                </c:pt>
                <c:pt idx="12462">
                  <c:v>1.5027792453769999</c:v>
                </c:pt>
                <c:pt idx="12463">
                  <c:v>1.502898573875</c:v>
                </c:pt>
                <c:pt idx="12464">
                  <c:v>1.5030424594880001</c:v>
                </c:pt>
                <c:pt idx="12465">
                  <c:v>1.503131985664</c:v>
                </c:pt>
                <c:pt idx="12466">
                  <c:v>1.5031349658969999</c:v>
                </c:pt>
                <c:pt idx="12467">
                  <c:v>1.5032664537430001</c:v>
                </c:pt>
                <c:pt idx="12468">
                  <c:v>1.5034383535389999</c:v>
                </c:pt>
                <c:pt idx="12469">
                  <c:v>1.5035848617550001</c:v>
                </c:pt>
                <c:pt idx="12470">
                  <c:v>1.5040296316149999</c:v>
                </c:pt>
                <c:pt idx="12471">
                  <c:v>1.5043233633040001</c:v>
                </c:pt>
                <c:pt idx="12472">
                  <c:v>1.504759669304</c:v>
                </c:pt>
                <c:pt idx="12473">
                  <c:v>1.5051647424700001</c:v>
                </c:pt>
                <c:pt idx="12474">
                  <c:v>1.505248069763</c:v>
                </c:pt>
                <c:pt idx="12475">
                  <c:v>1.5052561759950001</c:v>
                </c:pt>
                <c:pt idx="12476">
                  <c:v>1.505264997482</c:v>
                </c:pt>
                <c:pt idx="12477">
                  <c:v>1.505321264267</c:v>
                </c:pt>
                <c:pt idx="12478">
                  <c:v>1.5057114362720001</c:v>
                </c:pt>
                <c:pt idx="12479">
                  <c:v>1.5059807300570001</c:v>
                </c:pt>
                <c:pt idx="12480">
                  <c:v>1.506437301636</c:v>
                </c:pt>
                <c:pt idx="12481">
                  <c:v>1.5068833827970001</c:v>
                </c:pt>
                <c:pt idx="12482">
                  <c:v>1.5069948434830001</c:v>
                </c:pt>
                <c:pt idx="12483">
                  <c:v>1.5071146488189999</c:v>
                </c:pt>
                <c:pt idx="12484">
                  <c:v>1.507236838341</c:v>
                </c:pt>
                <c:pt idx="12485">
                  <c:v>1.5073194503780001</c:v>
                </c:pt>
                <c:pt idx="12486">
                  <c:v>1.5076235532760001</c:v>
                </c:pt>
                <c:pt idx="12487">
                  <c:v>1.507785320282</c:v>
                </c:pt>
                <c:pt idx="12488">
                  <c:v>1.507938861847</c:v>
                </c:pt>
                <c:pt idx="12489">
                  <c:v>1.5080534219740001</c:v>
                </c:pt>
                <c:pt idx="12490">
                  <c:v>1.50816488266</c:v>
                </c:pt>
                <c:pt idx="12491">
                  <c:v>1.5082393884659999</c:v>
                </c:pt>
                <c:pt idx="12492">
                  <c:v>1.508352279663</c:v>
                </c:pt>
                <c:pt idx="12493">
                  <c:v>1.508488297462</c:v>
                </c:pt>
                <c:pt idx="12494">
                  <c:v>1.508528351784</c:v>
                </c:pt>
                <c:pt idx="12495">
                  <c:v>1.5085116624829999</c:v>
                </c:pt>
                <c:pt idx="12496">
                  <c:v>1.5084680318829999</c:v>
                </c:pt>
                <c:pt idx="12497">
                  <c:v>1.508454322815</c:v>
                </c:pt>
                <c:pt idx="12498">
                  <c:v>1.508471012115</c:v>
                </c:pt>
                <c:pt idx="12499">
                  <c:v>1.5085060596469999</c:v>
                </c:pt>
                <c:pt idx="12500">
                  <c:v>1.508565783501</c:v>
                </c:pt>
                <c:pt idx="12501">
                  <c:v>1.5086375474930001</c:v>
                </c:pt>
                <c:pt idx="12502">
                  <c:v>1.508710384369</c:v>
                </c:pt>
                <c:pt idx="12503">
                  <c:v>1.508786797523</c:v>
                </c:pt>
                <c:pt idx="12504">
                  <c:v>1.5089055299759999</c:v>
                </c:pt>
                <c:pt idx="12505">
                  <c:v>1.5089858770369999</c:v>
                </c:pt>
                <c:pt idx="12506">
                  <c:v>1.509108185768</c:v>
                </c:pt>
                <c:pt idx="12507">
                  <c:v>1.5095838308330001</c:v>
                </c:pt>
                <c:pt idx="12508">
                  <c:v>1.5097550153729999</c:v>
                </c:pt>
                <c:pt idx="12509">
                  <c:v>1.509877204895</c:v>
                </c:pt>
                <c:pt idx="12510">
                  <c:v>1.509943604469</c:v>
                </c:pt>
                <c:pt idx="12511">
                  <c:v>1.5100076198579999</c:v>
                </c:pt>
                <c:pt idx="12512">
                  <c:v>1.51006925106</c:v>
                </c:pt>
                <c:pt idx="12513">
                  <c:v>1.5101294517520001</c:v>
                </c:pt>
                <c:pt idx="12514">
                  <c:v>1.510190248489</c:v>
                </c:pt>
                <c:pt idx="12515">
                  <c:v>1.5102396011350001</c:v>
                </c:pt>
                <c:pt idx="12516">
                  <c:v>1.510279178619</c:v>
                </c:pt>
                <c:pt idx="12517">
                  <c:v>1.510332465172</c:v>
                </c:pt>
                <c:pt idx="12518">
                  <c:v>1.510353207588</c:v>
                </c:pt>
                <c:pt idx="12519">
                  <c:v>1.5103626251219999</c:v>
                </c:pt>
                <c:pt idx="12520">
                  <c:v>1.5104141235349999</c:v>
                </c:pt>
                <c:pt idx="12521">
                  <c:v>1.5108252763750001</c:v>
                </c:pt>
                <c:pt idx="12522">
                  <c:v>1.5112743377690001</c:v>
                </c:pt>
                <c:pt idx="12523">
                  <c:v>1.511507630348</c:v>
                </c:pt>
                <c:pt idx="12524">
                  <c:v>1.5117454528809999</c:v>
                </c:pt>
                <c:pt idx="12525">
                  <c:v>1.5121691226959999</c:v>
                </c:pt>
                <c:pt idx="12526">
                  <c:v>1.5122953653340001</c:v>
                </c:pt>
                <c:pt idx="12527">
                  <c:v>1.5124118328089999</c:v>
                </c:pt>
                <c:pt idx="12528">
                  <c:v>1.5128235816960001</c:v>
                </c:pt>
                <c:pt idx="12529">
                  <c:v>1.5131620168690001</c:v>
                </c:pt>
                <c:pt idx="12530">
                  <c:v>1.513575792313</c:v>
                </c:pt>
                <c:pt idx="12531">
                  <c:v>1.5136542320249999</c:v>
                </c:pt>
                <c:pt idx="12532">
                  <c:v>1.5137612819670001</c:v>
                </c:pt>
                <c:pt idx="12533">
                  <c:v>1.5138702392579999</c:v>
                </c:pt>
                <c:pt idx="12534">
                  <c:v>1.5140466690059999</c:v>
                </c:pt>
                <c:pt idx="12535">
                  <c:v>1.514154791832</c:v>
                </c:pt>
                <c:pt idx="12536">
                  <c:v>1.514259338379</c:v>
                </c:pt>
                <c:pt idx="12537">
                  <c:v>1.5143203735349999</c:v>
                </c:pt>
                <c:pt idx="12538">
                  <c:v>1.5143933296200001</c:v>
                </c:pt>
                <c:pt idx="12539">
                  <c:v>1.514440059662</c:v>
                </c:pt>
                <c:pt idx="12540">
                  <c:v>1.514475107193</c:v>
                </c:pt>
                <c:pt idx="12541">
                  <c:v>1.5146541595459999</c:v>
                </c:pt>
                <c:pt idx="12542">
                  <c:v>1.515081763268</c:v>
                </c:pt>
                <c:pt idx="12543">
                  <c:v>1.515326142311</c:v>
                </c:pt>
                <c:pt idx="12544">
                  <c:v>1.515530705452</c:v>
                </c:pt>
                <c:pt idx="12545">
                  <c:v>1.5159679651260001</c:v>
                </c:pt>
                <c:pt idx="12546">
                  <c:v>1.516400098801</c:v>
                </c:pt>
                <c:pt idx="12547">
                  <c:v>1.5165385007859999</c:v>
                </c:pt>
                <c:pt idx="12548">
                  <c:v>1.5166788101199999</c:v>
                </c:pt>
                <c:pt idx="12549">
                  <c:v>1.516813516617</c:v>
                </c:pt>
                <c:pt idx="12550">
                  <c:v>1.516935586929</c:v>
                </c:pt>
                <c:pt idx="12551">
                  <c:v>1.51694226265</c:v>
                </c:pt>
                <c:pt idx="12552">
                  <c:v>1.517043590546</c:v>
                </c:pt>
                <c:pt idx="12553">
                  <c:v>1.517176151276</c:v>
                </c:pt>
                <c:pt idx="12554">
                  <c:v>1.51736342907</c:v>
                </c:pt>
                <c:pt idx="12555">
                  <c:v>1.517824530602</c:v>
                </c:pt>
                <c:pt idx="12556">
                  <c:v>1.518005490303</c:v>
                </c:pt>
                <c:pt idx="12557">
                  <c:v>1.51817548275</c:v>
                </c:pt>
                <c:pt idx="12558">
                  <c:v>1.5183387994769999</c:v>
                </c:pt>
                <c:pt idx="12559">
                  <c:v>1.518478751183</c:v>
                </c:pt>
                <c:pt idx="12560">
                  <c:v>1.518480420113</c:v>
                </c:pt>
                <c:pt idx="12561">
                  <c:v>1.5184409618379999</c:v>
                </c:pt>
                <c:pt idx="12562">
                  <c:v>1.518420577049</c:v>
                </c:pt>
                <c:pt idx="12563">
                  <c:v>1.5187951326369999</c:v>
                </c:pt>
                <c:pt idx="12564">
                  <c:v>1.518975019455</c:v>
                </c:pt>
                <c:pt idx="12565">
                  <c:v>1.5191488265990001</c:v>
                </c:pt>
                <c:pt idx="12566">
                  <c:v>1.519274950027</c:v>
                </c:pt>
                <c:pt idx="12567">
                  <c:v>1.5196127891540001</c:v>
                </c:pt>
                <c:pt idx="12568">
                  <c:v>1.5197188854220001</c:v>
                </c:pt>
                <c:pt idx="12569">
                  <c:v>1.5198272466660001</c:v>
                </c:pt>
                <c:pt idx="12570">
                  <c:v>1.5199204683300001</c:v>
                </c:pt>
                <c:pt idx="12571">
                  <c:v>1.5199754238130001</c:v>
                </c:pt>
                <c:pt idx="12572">
                  <c:v>1.5200004577640001</c:v>
                </c:pt>
                <c:pt idx="12573">
                  <c:v>1.52000939846</c:v>
                </c:pt>
                <c:pt idx="12574">
                  <c:v>1.5200214385990001</c:v>
                </c:pt>
                <c:pt idx="12575">
                  <c:v>1.5200312137600001</c:v>
                </c:pt>
                <c:pt idx="12576">
                  <c:v>1.520044803619</c:v>
                </c:pt>
                <c:pt idx="12577">
                  <c:v>1.5200695991519999</c:v>
                </c:pt>
                <c:pt idx="12578">
                  <c:v>1.5201041698460001</c:v>
                </c:pt>
                <c:pt idx="12579">
                  <c:v>1.5201478004460001</c:v>
                </c:pt>
                <c:pt idx="12580">
                  <c:v>1.520249009132</c:v>
                </c:pt>
                <c:pt idx="12581">
                  <c:v>1.520358920097</c:v>
                </c:pt>
                <c:pt idx="12582">
                  <c:v>1.5205168724060001</c:v>
                </c:pt>
                <c:pt idx="12583">
                  <c:v>1.520716190338</c:v>
                </c:pt>
                <c:pt idx="12584">
                  <c:v>1.5211650133129999</c:v>
                </c:pt>
                <c:pt idx="12585">
                  <c:v>1.5213922262190001</c:v>
                </c:pt>
                <c:pt idx="12586">
                  <c:v>1.5217052698139999</c:v>
                </c:pt>
                <c:pt idx="12587">
                  <c:v>1.521874189377</c:v>
                </c:pt>
                <c:pt idx="12588">
                  <c:v>1.5218335390090001</c:v>
                </c:pt>
                <c:pt idx="12589">
                  <c:v>1.5219051837919999</c:v>
                </c:pt>
                <c:pt idx="12590">
                  <c:v>1.5220052003860001</c:v>
                </c:pt>
                <c:pt idx="12591">
                  <c:v>1.5220794677730001</c:v>
                </c:pt>
                <c:pt idx="12592">
                  <c:v>1.522230744362</c:v>
                </c:pt>
                <c:pt idx="12593">
                  <c:v>1.5224981307979999</c:v>
                </c:pt>
                <c:pt idx="12594">
                  <c:v>1.522918820381</c:v>
                </c:pt>
                <c:pt idx="12595">
                  <c:v>1.523018956184</c:v>
                </c:pt>
                <c:pt idx="12596">
                  <c:v>1.523072361946</c:v>
                </c:pt>
                <c:pt idx="12597">
                  <c:v>1.523222088814</c:v>
                </c:pt>
                <c:pt idx="12598">
                  <c:v>1.52363038063</c:v>
                </c:pt>
                <c:pt idx="12599">
                  <c:v>1.5239729881290001</c:v>
                </c:pt>
                <c:pt idx="12600">
                  <c:v>1.5240621566770001</c:v>
                </c:pt>
                <c:pt idx="12601">
                  <c:v>1.5240379571910001</c:v>
                </c:pt>
                <c:pt idx="12602">
                  <c:v>1.5240238904950001</c:v>
                </c:pt>
                <c:pt idx="12603">
                  <c:v>1.524108290672</c:v>
                </c:pt>
                <c:pt idx="12604">
                  <c:v>1.5245226621629999</c:v>
                </c:pt>
                <c:pt idx="12605">
                  <c:v>1.5246540308000001</c:v>
                </c:pt>
                <c:pt idx="12606">
                  <c:v>1.524780392647</c:v>
                </c:pt>
                <c:pt idx="12607">
                  <c:v>1.5249495506290001</c:v>
                </c:pt>
                <c:pt idx="12608">
                  <c:v>1.525121331215</c:v>
                </c:pt>
                <c:pt idx="12609">
                  <c:v>1.5252776145939999</c:v>
                </c:pt>
                <c:pt idx="12610">
                  <c:v>1.525709629059</c:v>
                </c:pt>
                <c:pt idx="12611">
                  <c:v>1.5257772207260001</c:v>
                </c:pt>
                <c:pt idx="12612">
                  <c:v>1.525829911232</c:v>
                </c:pt>
                <c:pt idx="12613">
                  <c:v>1.5258364677430001</c:v>
                </c:pt>
                <c:pt idx="12614">
                  <c:v>1.525842308998</c:v>
                </c:pt>
                <c:pt idx="12615">
                  <c:v>1.5258637666699999</c:v>
                </c:pt>
                <c:pt idx="12616">
                  <c:v>1.5259115695950001</c:v>
                </c:pt>
                <c:pt idx="12617">
                  <c:v>1.5260370969770001</c:v>
                </c:pt>
                <c:pt idx="12618">
                  <c:v>1.526188373566</c:v>
                </c:pt>
                <c:pt idx="12619">
                  <c:v>1.526292920113</c:v>
                </c:pt>
                <c:pt idx="12620">
                  <c:v>1.526443958282</c:v>
                </c:pt>
                <c:pt idx="12621">
                  <c:v>1.526907920837</c:v>
                </c:pt>
                <c:pt idx="12622">
                  <c:v>1.5270441770550001</c:v>
                </c:pt>
                <c:pt idx="12623">
                  <c:v>1.5271677970890001</c:v>
                </c:pt>
                <c:pt idx="12624">
                  <c:v>1.527248740196</c:v>
                </c:pt>
                <c:pt idx="12625">
                  <c:v>1.5273238420490001</c:v>
                </c:pt>
                <c:pt idx="12626">
                  <c:v>1.5273861885069999</c:v>
                </c:pt>
                <c:pt idx="12627">
                  <c:v>1.5274289846419999</c:v>
                </c:pt>
                <c:pt idx="12628">
                  <c:v>1.527379512787</c:v>
                </c:pt>
                <c:pt idx="12629">
                  <c:v>1.527435183525</c:v>
                </c:pt>
                <c:pt idx="12630">
                  <c:v>1.5275446176530001</c:v>
                </c:pt>
                <c:pt idx="12631">
                  <c:v>1.527671456337</c:v>
                </c:pt>
                <c:pt idx="12632">
                  <c:v>1.5277923345569999</c:v>
                </c:pt>
                <c:pt idx="12633">
                  <c:v>1.527916431427</c:v>
                </c:pt>
                <c:pt idx="12634">
                  <c:v>1.528041362762</c:v>
                </c:pt>
                <c:pt idx="12635">
                  <c:v>1.528463959694</c:v>
                </c:pt>
                <c:pt idx="12636">
                  <c:v>1.5285685062409999</c:v>
                </c:pt>
                <c:pt idx="12637">
                  <c:v>1.5286774635310001</c:v>
                </c:pt>
                <c:pt idx="12638">
                  <c:v>1.528823494911</c:v>
                </c:pt>
                <c:pt idx="12639">
                  <c:v>1.5289160013200001</c:v>
                </c:pt>
                <c:pt idx="12640">
                  <c:v>1.5289914607999999</c:v>
                </c:pt>
                <c:pt idx="12641">
                  <c:v>1.529023051262</c:v>
                </c:pt>
                <c:pt idx="12642">
                  <c:v>1.529045701027</c:v>
                </c:pt>
                <c:pt idx="12643">
                  <c:v>1.5290731191639999</c:v>
                </c:pt>
                <c:pt idx="12644">
                  <c:v>1.529081463814</c:v>
                </c:pt>
                <c:pt idx="12645">
                  <c:v>1.5290968418119999</c:v>
                </c:pt>
                <c:pt idx="12646">
                  <c:v>1.529105782509</c:v>
                </c:pt>
                <c:pt idx="12647">
                  <c:v>1.5291855335240001</c:v>
                </c:pt>
                <c:pt idx="12648">
                  <c:v>1.5295904874799999</c:v>
                </c:pt>
                <c:pt idx="12649">
                  <c:v>1.52978515625</c:v>
                </c:pt>
                <c:pt idx="12650">
                  <c:v>1.5298969745640001</c:v>
                </c:pt>
                <c:pt idx="12651">
                  <c:v>1.5300148725510001</c:v>
                </c:pt>
                <c:pt idx="12652">
                  <c:v>1.5304237604140001</c:v>
                </c:pt>
                <c:pt idx="12653">
                  <c:v>1.53081381321</c:v>
                </c:pt>
                <c:pt idx="12654">
                  <c:v>1.530845284462</c:v>
                </c:pt>
                <c:pt idx="12655">
                  <c:v>1.530800819397</c:v>
                </c:pt>
                <c:pt idx="12656">
                  <c:v>1.531155705452</c:v>
                </c:pt>
                <c:pt idx="12657">
                  <c:v>1.531359910965</c:v>
                </c:pt>
                <c:pt idx="12658">
                  <c:v>1.5317081212999999</c:v>
                </c:pt>
                <c:pt idx="12659">
                  <c:v>1.532099246979</c:v>
                </c:pt>
                <c:pt idx="12660">
                  <c:v>1.5322933197019999</c:v>
                </c:pt>
                <c:pt idx="12661">
                  <c:v>1.5324033498759999</c:v>
                </c:pt>
                <c:pt idx="12662">
                  <c:v>1.5324203968050001</c:v>
                </c:pt>
                <c:pt idx="12663">
                  <c:v>1.532395720482</c:v>
                </c:pt>
                <c:pt idx="12664">
                  <c:v>1.532374978065</c:v>
                </c:pt>
                <c:pt idx="12665">
                  <c:v>1.532373905182</c:v>
                </c:pt>
                <c:pt idx="12666">
                  <c:v>1.5324656963350001</c:v>
                </c:pt>
                <c:pt idx="12667">
                  <c:v>1.5326226949690001</c:v>
                </c:pt>
                <c:pt idx="12668">
                  <c:v>1.5328314304349999</c:v>
                </c:pt>
                <c:pt idx="12669">
                  <c:v>1.533044576645</c:v>
                </c:pt>
                <c:pt idx="12670">
                  <c:v>1.533127188683</c:v>
                </c:pt>
                <c:pt idx="12671">
                  <c:v>1.5332971811289999</c:v>
                </c:pt>
                <c:pt idx="12672">
                  <c:v>1.5334216356279999</c:v>
                </c:pt>
                <c:pt idx="12673">
                  <c:v>1.5338345766070001</c:v>
                </c:pt>
                <c:pt idx="12674">
                  <c:v>1.534019947052</c:v>
                </c:pt>
                <c:pt idx="12675">
                  <c:v>1.5341303348540001</c:v>
                </c:pt>
                <c:pt idx="12676">
                  <c:v>1.5341715812679999</c:v>
                </c:pt>
                <c:pt idx="12677">
                  <c:v>1.5341963768010001</c:v>
                </c:pt>
                <c:pt idx="12678">
                  <c:v>1.5342055559159999</c:v>
                </c:pt>
                <c:pt idx="12679">
                  <c:v>1.5344005823139999</c:v>
                </c:pt>
                <c:pt idx="12680">
                  <c:v>1.534829378128</c:v>
                </c:pt>
                <c:pt idx="12681">
                  <c:v>1.5351394414899999</c:v>
                </c:pt>
                <c:pt idx="12682">
                  <c:v>1.5355622768399999</c:v>
                </c:pt>
                <c:pt idx="12683">
                  <c:v>1.5357750654219999</c:v>
                </c:pt>
                <c:pt idx="12684">
                  <c:v>1.5359406471249999</c:v>
                </c:pt>
                <c:pt idx="12685">
                  <c:v>1.53618979454</c:v>
                </c:pt>
                <c:pt idx="12686">
                  <c:v>1.5362851619719999</c:v>
                </c:pt>
                <c:pt idx="12687">
                  <c:v>1.536465883255</c:v>
                </c:pt>
                <c:pt idx="12688">
                  <c:v>1.5366649627690001</c:v>
                </c:pt>
                <c:pt idx="12689">
                  <c:v>1.536644458771</c:v>
                </c:pt>
                <c:pt idx="12690">
                  <c:v>1.536971569061</c:v>
                </c:pt>
                <c:pt idx="12691">
                  <c:v>1.537162423134</c:v>
                </c:pt>
                <c:pt idx="12692">
                  <c:v>1.5376275777820001</c:v>
                </c:pt>
                <c:pt idx="12693">
                  <c:v>1.5378665924070001</c:v>
                </c:pt>
                <c:pt idx="12694">
                  <c:v>1.537984848022</c:v>
                </c:pt>
                <c:pt idx="12695">
                  <c:v>1.5382086038589999</c:v>
                </c:pt>
                <c:pt idx="12696">
                  <c:v>1.53837287426</c:v>
                </c:pt>
                <c:pt idx="12697">
                  <c:v>1.5384457111359999</c:v>
                </c:pt>
                <c:pt idx="12698">
                  <c:v>1.5384230613709999</c:v>
                </c:pt>
                <c:pt idx="12699">
                  <c:v>1.538406848907</c:v>
                </c:pt>
                <c:pt idx="12700">
                  <c:v>1.538731098175</c:v>
                </c:pt>
                <c:pt idx="12701">
                  <c:v>1.539113879204</c:v>
                </c:pt>
                <c:pt idx="12702">
                  <c:v>1.539316892624</c:v>
                </c:pt>
                <c:pt idx="12703">
                  <c:v>1.5397305488590001</c:v>
                </c:pt>
                <c:pt idx="12704">
                  <c:v>1.5401808023450001</c:v>
                </c:pt>
                <c:pt idx="12705">
                  <c:v>1.5405907630919999</c:v>
                </c:pt>
                <c:pt idx="12706">
                  <c:v>1.5407398939129999</c:v>
                </c:pt>
                <c:pt idx="12707">
                  <c:v>1.5408741235729999</c:v>
                </c:pt>
                <c:pt idx="12708">
                  <c:v>1.5408990383150001</c:v>
                </c:pt>
                <c:pt idx="12709">
                  <c:v>1.540970444679</c:v>
                </c:pt>
                <c:pt idx="12710">
                  <c:v>1.541045308113</c:v>
                </c:pt>
                <c:pt idx="12711">
                  <c:v>1.541176319122</c:v>
                </c:pt>
                <c:pt idx="12712">
                  <c:v>1.541519522667</c:v>
                </c:pt>
                <c:pt idx="12713">
                  <c:v>1.5416803359989999</c:v>
                </c:pt>
                <c:pt idx="12714">
                  <c:v>1.541792392731</c:v>
                </c:pt>
                <c:pt idx="12715">
                  <c:v>1.5419037342070001</c:v>
                </c:pt>
                <c:pt idx="12716">
                  <c:v>1.5420129299159999</c:v>
                </c:pt>
                <c:pt idx="12717">
                  <c:v>1.5422173738480001</c:v>
                </c:pt>
                <c:pt idx="12718">
                  <c:v>1.54266512394</c:v>
                </c:pt>
                <c:pt idx="12719">
                  <c:v>1.5428172349930001</c:v>
                </c:pt>
                <c:pt idx="12720">
                  <c:v>1.5428017377850001</c:v>
                </c:pt>
                <c:pt idx="12721">
                  <c:v>1.5429279804230001</c:v>
                </c:pt>
                <c:pt idx="12722">
                  <c:v>1.5433721542359999</c:v>
                </c:pt>
                <c:pt idx="12723">
                  <c:v>1.5435158014299999</c:v>
                </c:pt>
                <c:pt idx="12724">
                  <c:v>1.543742179871</c:v>
                </c:pt>
                <c:pt idx="12725">
                  <c:v>1.543972492218</c:v>
                </c:pt>
                <c:pt idx="12726">
                  <c:v>1.5441620349880001</c:v>
                </c:pt>
                <c:pt idx="12727">
                  <c:v>1.544339418411</c:v>
                </c:pt>
                <c:pt idx="12728">
                  <c:v>1.5445656776429999</c:v>
                </c:pt>
                <c:pt idx="12729">
                  <c:v>1.5446561574940001</c:v>
                </c:pt>
                <c:pt idx="12730">
                  <c:v>1.5447833538060001</c:v>
                </c:pt>
                <c:pt idx="12731">
                  <c:v>1.5448900461199999</c:v>
                </c:pt>
                <c:pt idx="12732">
                  <c:v>1.5448949337010001</c:v>
                </c:pt>
                <c:pt idx="12733">
                  <c:v>1.545039653778</c:v>
                </c:pt>
                <c:pt idx="12734">
                  <c:v>1.545174598694</c:v>
                </c:pt>
                <c:pt idx="12735">
                  <c:v>1.5454953908919999</c:v>
                </c:pt>
                <c:pt idx="12736">
                  <c:v>1.545639634132</c:v>
                </c:pt>
                <c:pt idx="12737">
                  <c:v>1.546013712883</c:v>
                </c:pt>
                <c:pt idx="12738">
                  <c:v>1.546187996864</c:v>
                </c:pt>
                <c:pt idx="12739">
                  <c:v>1.546360373497</c:v>
                </c:pt>
                <c:pt idx="12740">
                  <c:v>1.546784281731</c:v>
                </c:pt>
                <c:pt idx="12741">
                  <c:v>1.5471310615539999</c:v>
                </c:pt>
                <c:pt idx="12742">
                  <c:v>1.5472398996350001</c:v>
                </c:pt>
                <c:pt idx="12743">
                  <c:v>1.5473295450210001</c:v>
                </c:pt>
                <c:pt idx="12744">
                  <c:v>1.547359824181</c:v>
                </c:pt>
                <c:pt idx="12745">
                  <c:v>1.5473504066470001</c:v>
                </c:pt>
                <c:pt idx="12746">
                  <c:v>1.54729950428</c:v>
                </c:pt>
                <c:pt idx="12747">
                  <c:v>1.547272801399</c:v>
                </c:pt>
                <c:pt idx="12748">
                  <c:v>1.547284007072</c:v>
                </c:pt>
                <c:pt idx="12749">
                  <c:v>1.5473208427430001</c:v>
                </c:pt>
                <c:pt idx="12750">
                  <c:v>1.547377943993</c:v>
                </c:pt>
                <c:pt idx="12751">
                  <c:v>1.5474449396129999</c:v>
                </c:pt>
                <c:pt idx="12752">
                  <c:v>1.547512173653</c:v>
                </c:pt>
                <c:pt idx="12753">
                  <c:v>1.547627568245</c:v>
                </c:pt>
                <c:pt idx="12754">
                  <c:v>1.5477699041370001</c:v>
                </c:pt>
                <c:pt idx="12755">
                  <c:v>1.547918558121</c:v>
                </c:pt>
                <c:pt idx="12756">
                  <c:v>1.5480210781099999</c:v>
                </c:pt>
                <c:pt idx="12757">
                  <c:v>1.5481648445130001</c:v>
                </c:pt>
                <c:pt idx="12758">
                  <c:v>1.5483160018919999</c:v>
                </c:pt>
                <c:pt idx="12759">
                  <c:v>1.5485354661940001</c:v>
                </c:pt>
                <c:pt idx="12760">
                  <c:v>1.548722863197</c:v>
                </c:pt>
                <c:pt idx="12761">
                  <c:v>1.54891705513</c:v>
                </c:pt>
                <c:pt idx="12762">
                  <c:v>1.5490218400960001</c:v>
                </c:pt>
                <c:pt idx="12763">
                  <c:v>1.5491285324099999</c:v>
                </c:pt>
                <c:pt idx="12764">
                  <c:v>1.549234628677</c:v>
                </c:pt>
                <c:pt idx="12765">
                  <c:v>1.549335837364</c:v>
                </c:pt>
                <c:pt idx="12766">
                  <c:v>1.549557089806</c:v>
                </c:pt>
                <c:pt idx="12767">
                  <c:v>1.549707174301</c:v>
                </c:pt>
                <c:pt idx="12768">
                  <c:v>1.549849152565</c:v>
                </c:pt>
                <c:pt idx="12769">
                  <c:v>1.5500047206880001</c:v>
                </c:pt>
                <c:pt idx="12770">
                  <c:v>1.550338983536</c:v>
                </c:pt>
                <c:pt idx="12771">
                  <c:v>1.5504721403120001</c:v>
                </c:pt>
                <c:pt idx="12772">
                  <c:v>1.550608634949</c:v>
                </c:pt>
                <c:pt idx="12773">
                  <c:v>1.5507547855379999</c:v>
                </c:pt>
                <c:pt idx="12774">
                  <c:v>1.5508489608760001</c:v>
                </c:pt>
                <c:pt idx="12775">
                  <c:v>1.5509860515589999</c:v>
                </c:pt>
                <c:pt idx="12776">
                  <c:v>1.551260948181</c:v>
                </c:pt>
                <c:pt idx="12777">
                  <c:v>1.551449894905</c:v>
                </c:pt>
                <c:pt idx="12778">
                  <c:v>1.551662683487</c:v>
                </c:pt>
                <c:pt idx="12779">
                  <c:v>1.552045583725</c:v>
                </c:pt>
                <c:pt idx="12780">
                  <c:v>1.552258372307</c:v>
                </c:pt>
                <c:pt idx="12781">
                  <c:v>1.5522272586820001</c:v>
                </c:pt>
                <c:pt idx="12782">
                  <c:v>1.5522576570510001</c:v>
                </c:pt>
                <c:pt idx="12783">
                  <c:v>1.5522962808609999</c:v>
                </c:pt>
                <c:pt idx="12784">
                  <c:v>1.5523566007609999</c:v>
                </c:pt>
                <c:pt idx="12785">
                  <c:v>1.552497386932</c:v>
                </c:pt>
                <c:pt idx="12786">
                  <c:v>1.5528665781019999</c:v>
                </c:pt>
                <c:pt idx="12787">
                  <c:v>1.5530329942700001</c:v>
                </c:pt>
                <c:pt idx="12788">
                  <c:v>1.5531123876570001</c:v>
                </c:pt>
                <c:pt idx="12789">
                  <c:v>1.553187727928</c:v>
                </c:pt>
                <c:pt idx="12790">
                  <c:v>1.553310036659</c:v>
                </c:pt>
                <c:pt idx="12791">
                  <c:v>1.553428411484</c:v>
                </c:pt>
                <c:pt idx="12792">
                  <c:v>1.5535528659819999</c:v>
                </c:pt>
                <c:pt idx="12793">
                  <c:v>1.553713560104</c:v>
                </c:pt>
                <c:pt idx="12794">
                  <c:v>1.5538206100459999</c:v>
                </c:pt>
                <c:pt idx="12795">
                  <c:v>1.553834795952</c:v>
                </c:pt>
                <c:pt idx="12796">
                  <c:v>1.553834080696</c:v>
                </c:pt>
                <c:pt idx="12797">
                  <c:v>1.553889751434</c:v>
                </c:pt>
                <c:pt idx="12798">
                  <c:v>1.553961992264</c:v>
                </c:pt>
                <c:pt idx="12799">
                  <c:v>1.554055452347</c:v>
                </c:pt>
                <c:pt idx="12800">
                  <c:v>1.5541597604749999</c:v>
                </c:pt>
                <c:pt idx="12801">
                  <c:v>1.55426800251</c:v>
                </c:pt>
                <c:pt idx="12802">
                  <c:v>1.5544289350510001</c:v>
                </c:pt>
                <c:pt idx="12803">
                  <c:v>1.554635286331</c:v>
                </c:pt>
                <c:pt idx="12804">
                  <c:v>1.5548241138459999</c:v>
                </c:pt>
                <c:pt idx="12805">
                  <c:v>1.5551964044569999</c:v>
                </c:pt>
                <c:pt idx="12806">
                  <c:v>1.5554656982420001</c:v>
                </c:pt>
                <c:pt idx="12807">
                  <c:v>1.5556480884549999</c:v>
                </c:pt>
                <c:pt idx="12808">
                  <c:v>1.5558696985239999</c:v>
                </c:pt>
                <c:pt idx="12809">
                  <c:v>1.5560410022740001</c:v>
                </c:pt>
                <c:pt idx="12810">
                  <c:v>1.5560681819919999</c:v>
                </c:pt>
                <c:pt idx="12811">
                  <c:v>1.5561571121219999</c:v>
                </c:pt>
                <c:pt idx="12812">
                  <c:v>1.556298732758</c:v>
                </c:pt>
                <c:pt idx="12813">
                  <c:v>1.5567060709</c:v>
                </c:pt>
                <c:pt idx="12814">
                  <c:v>1.556875944138</c:v>
                </c:pt>
                <c:pt idx="12815">
                  <c:v>1.5570029020309999</c:v>
                </c:pt>
                <c:pt idx="12816">
                  <c:v>1.5574069023129999</c:v>
                </c:pt>
                <c:pt idx="12817">
                  <c:v>1.557779550552</c:v>
                </c:pt>
                <c:pt idx="12818">
                  <c:v>1.557992219925</c:v>
                </c:pt>
                <c:pt idx="12819">
                  <c:v>1.558095097542</c:v>
                </c:pt>
                <c:pt idx="12820">
                  <c:v>1.5581939220429999</c:v>
                </c:pt>
                <c:pt idx="12821">
                  <c:v>1.5582586526869999</c:v>
                </c:pt>
                <c:pt idx="12822">
                  <c:v>1.5583167076110001</c:v>
                </c:pt>
                <c:pt idx="12823">
                  <c:v>1.558391690254</c:v>
                </c:pt>
                <c:pt idx="12824">
                  <c:v>1.558454871178</c:v>
                </c:pt>
                <c:pt idx="12825">
                  <c:v>1.5584858655930001</c:v>
                </c:pt>
                <c:pt idx="12826">
                  <c:v>1.558506608009</c:v>
                </c:pt>
                <c:pt idx="12827">
                  <c:v>1.5585085153580001</c:v>
                </c:pt>
                <c:pt idx="12828">
                  <c:v>1.558497190475</c:v>
                </c:pt>
                <c:pt idx="12829">
                  <c:v>1.5585393905639999</c:v>
                </c:pt>
                <c:pt idx="12830">
                  <c:v>1.5586841106410001</c:v>
                </c:pt>
                <c:pt idx="12831">
                  <c:v>1.559074401855</c:v>
                </c:pt>
                <c:pt idx="12832">
                  <c:v>1.559176325798</c:v>
                </c:pt>
                <c:pt idx="12833">
                  <c:v>1.55928337574</c:v>
                </c:pt>
                <c:pt idx="12834">
                  <c:v>1.5593895912169999</c:v>
                </c:pt>
                <c:pt idx="12835">
                  <c:v>1.559494614601</c:v>
                </c:pt>
                <c:pt idx="12836">
                  <c:v>1.559656620026</c:v>
                </c:pt>
                <c:pt idx="12837">
                  <c:v>1.5597583055499999</c:v>
                </c:pt>
                <c:pt idx="12838">
                  <c:v>1.5599045753480001</c:v>
                </c:pt>
                <c:pt idx="12839">
                  <c:v>1.5600466728210001</c:v>
                </c:pt>
                <c:pt idx="12840">
                  <c:v>1.5602761507030001</c:v>
                </c:pt>
                <c:pt idx="12841">
                  <c:v>1.56071460247</c:v>
                </c:pt>
                <c:pt idx="12842">
                  <c:v>1.5609178543090001</c:v>
                </c:pt>
                <c:pt idx="12843">
                  <c:v>1.56098306179</c:v>
                </c:pt>
                <c:pt idx="12844">
                  <c:v>1.5610240697860001</c:v>
                </c:pt>
                <c:pt idx="12845">
                  <c:v>1.561042189598</c:v>
                </c:pt>
                <c:pt idx="12846">
                  <c:v>1.5610449314120001</c:v>
                </c:pt>
                <c:pt idx="12847">
                  <c:v>1.561048388481</c:v>
                </c:pt>
                <c:pt idx="12848">
                  <c:v>1.561056017876</c:v>
                </c:pt>
                <c:pt idx="12849">
                  <c:v>1.561109423637</c:v>
                </c:pt>
                <c:pt idx="12850">
                  <c:v>1.5615161657329999</c:v>
                </c:pt>
                <c:pt idx="12851">
                  <c:v>1.56179702282</c:v>
                </c:pt>
                <c:pt idx="12852">
                  <c:v>1.562229633331</c:v>
                </c:pt>
                <c:pt idx="12853">
                  <c:v>1.562338590622</c:v>
                </c:pt>
                <c:pt idx="12854">
                  <c:v>1.5625176429750001</c:v>
                </c:pt>
                <c:pt idx="12855">
                  <c:v>1.562620282173</c:v>
                </c:pt>
                <c:pt idx="12856">
                  <c:v>1.562753677368</c:v>
                </c:pt>
                <c:pt idx="12857">
                  <c:v>1.562885522842</c:v>
                </c:pt>
                <c:pt idx="12858">
                  <c:v>1.5629818439480001</c:v>
                </c:pt>
                <c:pt idx="12859">
                  <c:v>1.563071966171</c:v>
                </c:pt>
                <c:pt idx="12860">
                  <c:v>1.5631248950959999</c:v>
                </c:pt>
                <c:pt idx="12861">
                  <c:v>1.563176631927</c:v>
                </c:pt>
                <c:pt idx="12862">
                  <c:v>1.5631632804869999</c:v>
                </c:pt>
                <c:pt idx="12863">
                  <c:v>1.563152313232</c:v>
                </c:pt>
                <c:pt idx="12864">
                  <c:v>1.563165187836</c:v>
                </c:pt>
                <c:pt idx="12865">
                  <c:v>1.5632214546200001</c:v>
                </c:pt>
                <c:pt idx="12866">
                  <c:v>1.563264369965</c:v>
                </c:pt>
                <c:pt idx="12867">
                  <c:v>1.563358664513</c:v>
                </c:pt>
                <c:pt idx="12868">
                  <c:v>1.5634977817539999</c:v>
                </c:pt>
                <c:pt idx="12869">
                  <c:v>1.563911914825</c:v>
                </c:pt>
                <c:pt idx="12870">
                  <c:v>1.5640568733219999</c:v>
                </c:pt>
                <c:pt idx="12871">
                  <c:v>1.564212441444</c:v>
                </c:pt>
                <c:pt idx="12872">
                  <c:v>1.564264893532</c:v>
                </c:pt>
                <c:pt idx="12873">
                  <c:v>1.5643761157989999</c:v>
                </c:pt>
                <c:pt idx="12874">
                  <c:v>1.564432144165</c:v>
                </c:pt>
                <c:pt idx="12875">
                  <c:v>1.564487934113</c:v>
                </c:pt>
                <c:pt idx="12876">
                  <c:v>1.564598917961</c:v>
                </c:pt>
                <c:pt idx="12877">
                  <c:v>1.5647056102750001</c:v>
                </c:pt>
                <c:pt idx="12878">
                  <c:v>1.564852595329</c:v>
                </c:pt>
                <c:pt idx="12879">
                  <c:v>1.565082669258</c:v>
                </c:pt>
                <c:pt idx="12880">
                  <c:v>1.5654957294459999</c:v>
                </c:pt>
                <c:pt idx="12881">
                  <c:v>1.5657342672350001</c:v>
                </c:pt>
                <c:pt idx="12882">
                  <c:v>1.5657263994220001</c:v>
                </c:pt>
                <c:pt idx="12883">
                  <c:v>1.5657265186310001</c:v>
                </c:pt>
                <c:pt idx="12884">
                  <c:v>1.5660315752030001</c:v>
                </c:pt>
                <c:pt idx="12885">
                  <c:v>1.566457748413</c:v>
                </c:pt>
                <c:pt idx="12886">
                  <c:v>1.566869497299</c:v>
                </c:pt>
                <c:pt idx="12887">
                  <c:v>1.567273855209</c:v>
                </c:pt>
                <c:pt idx="12888">
                  <c:v>1.567463159561</c:v>
                </c:pt>
                <c:pt idx="12889">
                  <c:v>1.56783914566</c:v>
                </c:pt>
                <c:pt idx="12890">
                  <c:v>1.5679244995120001</c:v>
                </c:pt>
                <c:pt idx="12891">
                  <c:v>1.5679717063900001</c:v>
                </c:pt>
                <c:pt idx="12892">
                  <c:v>1.567980051041</c:v>
                </c:pt>
                <c:pt idx="12893">
                  <c:v>1.567964673042</c:v>
                </c:pt>
                <c:pt idx="12894">
                  <c:v>1.5679500102999999</c:v>
                </c:pt>
                <c:pt idx="12895">
                  <c:v>1.5679780244829999</c:v>
                </c:pt>
                <c:pt idx="12896">
                  <c:v>1.5680360794070001</c:v>
                </c:pt>
                <c:pt idx="12897">
                  <c:v>1.5682444572450001</c:v>
                </c:pt>
                <c:pt idx="12898">
                  <c:v>1.5685470104220001</c:v>
                </c:pt>
                <c:pt idx="12899">
                  <c:v>1.5689527988430001</c:v>
                </c:pt>
                <c:pt idx="12900">
                  <c:v>1.5693084001540001</c:v>
                </c:pt>
                <c:pt idx="12901">
                  <c:v>1.5694080591199999</c:v>
                </c:pt>
                <c:pt idx="12902">
                  <c:v>1.569516420364</c:v>
                </c:pt>
                <c:pt idx="12903">
                  <c:v>1.5696204900740001</c:v>
                </c:pt>
                <c:pt idx="12904">
                  <c:v>1.569725632668</c:v>
                </c:pt>
                <c:pt idx="12905">
                  <c:v>1.569826722145</c:v>
                </c:pt>
                <c:pt idx="12906">
                  <c:v>1.5699237585070001</c:v>
                </c:pt>
                <c:pt idx="12907">
                  <c:v>1.570055365562</c:v>
                </c:pt>
                <c:pt idx="12908">
                  <c:v>1.570309877396</c:v>
                </c:pt>
                <c:pt idx="12909">
                  <c:v>1.570446848869</c:v>
                </c:pt>
                <c:pt idx="12910">
                  <c:v>1.570580124855</c:v>
                </c:pt>
                <c:pt idx="12911">
                  <c:v>1.5706654787059999</c:v>
                </c:pt>
                <c:pt idx="12912">
                  <c:v>1.570766448975</c:v>
                </c:pt>
                <c:pt idx="12913">
                  <c:v>1.5708193778990001</c:v>
                </c:pt>
                <c:pt idx="12914">
                  <c:v>1.570825099945</c:v>
                </c:pt>
                <c:pt idx="12915">
                  <c:v>1.5708781480789999</c:v>
                </c:pt>
                <c:pt idx="12916">
                  <c:v>1.5709500312810001</c:v>
                </c:pt>
                <c:pt idx="12917">
                  <c:v>1.571043252945</c:v>
                </c:pt>
                <c:pt idx="12918">
                  <c:v>1.5711436271670001</c:v>
                </c:pt>
                <c:pt idx="12919">
                  <c:v>1.571253061295</c:v>
                </c:pt>
                <c:pt idx="12920">
                  <c:v>1.571359872818</c:v>
                </c:pt>
                <c:pt idx="12921">
                  <c:v>1.5714253187180001</c:v>
                </c:pt>
                <c:pt idx="12922">
                  <c:v>1.571527004242</c:v>
                </c:pt>
                <c:pt idx="12923">
                  <c:v>1.5716328620910001</c:v>
                </c:pt>
                <c:pt idx="12924">
                  <c:v>1.5717042684560001</c:v>
                </c:pt>
                <c:pt idx="12925">
                  <c:v>1.5718151330950001</c:v>
                </c:pt>
                <c:pt idx="12926">
                  <c:v>1.5719242095949999</c:v>
                </c:pt>
                <c:pt idx="12927">
                  <c:v>1.572337150574</c:v>
                </c:pt>
                <c:pt idx="12928">
                  <c:v>1.5725233554839999</c:v>
                </c:pt>
                <c:pt idx="12929">
                  <c:v>1.572677373886</c:v>
                </c:pt>
                <c:pt idx="12930">
                  <c:v>1.572729706764</c:v>
                </c:pt>
                <c:pt idx="12931">
                  <c:v>1.5727822780609999</c:v>
                </c:pt>
                <c:pt idx="12932">
                  <c:v>1.572878718376</c:v>
                </c:pt>
                <c:pt idx="12933">
                  <c:v>1.5729206800460001</c:v>
                </c:pt>
                <c:pt idx="12934">
                  <c:v>1.572956204414</c:v>
                </c:pt>
                <c:pt idx="12935">
                  <c:v>1.5730028152469999</c:v>
                </c:pt>
                <c:pt idx="12936">
                  <c:v>1.5730193853379999</c:v>
                </c:pt>
                <c:pt idx="12937">
                  <c:v>1.573028683662</c:v>
                </c:pt>
                <c:pt idx="12938">
                  <c:v>1.573041558266</c:v>
                </c:pt>
                <c:pt idx="12939">
                  <c:v>1.5730639696119999</c:v>
                </c:pt>
                <c:pt idx="12940">
                  <c:v>1.5731370449069999</c:v>
                </c:pt>
                <c:pt idx="12941">
                  <c:v>1.573308348656</c:v>
                </c:pt>
                <c:pt idx="12942">
                  <c:v>1.5737415552139999</c:v>
                </c:pt>
                <c:pt idx="12943">
                  <c:v>1.5739303827290001</c:v>
                </c:pt>
                <c:pt idx="12944">
                  <c:v>1.574201345444</c:v>
                </c:pt>
                <c:pt idx="12945">
                  <c:v>1.574356675148</c:v>
                </c:pt>
                <c:pt idx="12946">
                  <c:v>1.5744241476059999</c:v>
                </c:pt>
                <c:pt idx="12947">
                  <c:v>1.574524760246</c:v>
                </c:pt>
                <c:pt idx="12948">
                  <c:v>1.574654579163</c:v>
                </c:pt>
                <c:pt idx="12949">
                  <c:v>1.5747894048690001</c:v>
                </c:pt>
                <c:pt idx="12950">
                  <c:v>1.5749081373210001</c:v>
                </c:pt>
                <c:pt idx="12951">
                  <c:v>1.5749944448469999</c:v>
                </c:pt>
                <c:pt idx="12952">
                  <c:v>1.5750833749769999</c:v>
                </c:pt>
                <c:pt idx="12953">
                  <c:v>1.5750794410710001</c:v>
                </c:pt>
                <c:pt idx="12954">
                  <c:v>1.575161218643</c:v>
                </c:pt>
                <c:pt idx="12955">
                  <c:v>1.575263142586</c:v>
                </c:pt>
                <c:pt idx="12956">
                  <c:v>1.575348854065</c:v>
                </c:pt>
                <c:pt idx="12957">
                  <c:v>1.57552921772</c:v>
                </c:pt>
                <c:pt idx="12958">
                  <c:v>1.575899004936</c:v>
                </c:pt>
                <c:pt idx="12959">
                  <c:v>1.5760123729710001</c:v>
                </c:pt>
                <c:pt idx="12960">
                  <c:v>1.576088190079</c:v>
                </c:pt>
                <c:pt idx="12961">
                  <c:v>1.576202273369</c:v>
                </c:pt>
                <c:pt idx="12962">
                  <c:v>1.5765575170520001</c:v>
                </c:pt>
                <c:pt idx="12963">
                  <c:v>1.5767877101900001</c:v>
                </c:pt>
                <c:pt idx="12964">
                  <c:v>1.5769805908200001</c:v>
                </c:pt>
                <c:pt idx="12965">
                  <c:v>1.5772768259050001</c:v>
                </c:pt>
                <c:pt idx="12966">
                  <c:v>1.5774087905880001</c:v>
                </c:pt>
                <c:pt idx="12967">
                  <c:v>1.577514767647</c:v>
                </c:pt>
                <c:pt idx="12968">
                  <c:v>1.5776171684269999</c:v>
                </c:pt>
                <c:pt idx="12969">
                  <c:v>1.5777207612990001</c:v>
                </c:pt>
                <c:pt idx="12970">
                  <c:v>1.577775359154</c:v>
                </c:pt>
                <c:pt idx="12971">
                  <c:v>1.577858924866</c:v>
                </c:pt>
                <c:pt idx="12972">
                  <c:v>1.577873110771</c:v>
                </c:pt>
                <c:pt idx="12973">
                  <c:v>1.5778810977940001</c:v>
                </c:pt>
                <c:pt idx="12974">
                  <c:v>1.5779154300689999</c:v>
                </c:pt>
                <c:pt idx="12975">
                  <c:v>1.5779354572299999</c:v>
                </c:pt>
                <c:pt idx="12976">
                  <c:v>1.577982902527</c:v>
                </c:pt>
                <c:pt idx="12977">
                  <c:v>1.578085780144</c:v>
                </c:pt>
                <c:pt idx="12978">
                  <c:v>1.5782588720320001</c:v>
                </c:pt>
                <c:pt idx="12979">
                  <c:v>1.5785840749740001</c:v>
                </c:pt>
                <c:pt idx="12980">
                  <c:v>1.5789941549299999</c:v>
                </c:pt>
                <c:pt idx="12981">
                  <c:v>1.5792003870010001</c:v>
                </c:pt>
                <c:pt idx="12982">
                  <c:v>1.579291701317</c:v>
                </c:pt>
                <c:pt idx="12983">
                  <c:v>1.579387545586</c:v>
                </c:pt>
                <c:pt idx="12984">
                  <c:v>1.579486966133</c:v>
                </c:pt>
                <c:pt idx="12985">
                  <c:v>1.5795847177510001</c:v>
                </c:pt>
                <c:pt idx="12986">
                  <c:v>1.5796729326250001</c:v>
                </c:pt>
                <c:pt idx="12987">
                  <c:v>1.5797959566119999</c:v>
                </c:pt>
                <c:pt idx="12988">
                  <c:v>1.579951047897</c:v>
                </c:pt>
                <c:pt idx="12989">
                  <c:v>1.5801109075549999</c:v>
                </c:pt>
                <c:pt idx="12990">
                  <c:v>1.580426692963</c:v>
                </c:pt>
                <c:pt idx="12991">
                  <c:v>1.580551505089</c:v>
                </c:pt>
                <c:pt idx="12992">
                  <c:v>1.580681681633</c:v>
                </c:pt>
                <c:pt idx="12993">
                  <c:v>1.580770492554</c:v>
                </c:pt>
                <c:pt idx="12994">
                  <c:v>1.5808579921720001</c:v>
                </c:pt>
                <c:pt idx="12995">
                  <c:v>1.5810213088989999</c:v>
                </c:pt>
                <c:pt idx="12996">
                  <c:v>1.5812274217610001</c:v>
                </c:pt>
                <c:pt idx="12997">
                  <c:v>1.581315159798</c:v>
                </c:pt>
                <c:pt idx="12998">
                  <c:v>1.581329345703</c:v>
                </c:pt>
                <c:pt idx="12999">
                  <c:v>1.581316947937</c:v>
                </c:pt>
                <c:pt idx="13000">
                  <c:v>1.581293344498</c:v>
                </c:pt>
                <c:pt idx="13001">
                  <c:v>1.5812994241709999</c:v>
                </c:pt>
                <c:pt idx="13002">
                  <c:v>1.5813227891920001</c:v>
                </c:pt>
                <c:pt idx="13003">
                  <c:v>1.581370353699</c:v>
                </c:pt>
                <c:pt idx="13004">
                  <c:v>1.5814257860180001</c:v>
                </c:pt>
                <c:pt idx="13005">
                  <c:v>1.581574082375</c:v>
                </c:pt>
                <c:pt idx="13006">
                  <c:v>1.58184659481</c:v>
                </c:pt>
                <c:pt idx="13007">
                  <c:v>1.5822957754139999</c:v>
                </c:pt>
                <c:pt idx="13008">
                  <c:v>1.582723617554</c:v>
                </c:pt>
                <c:pt idx="13009">
                  <c:v>1.5831432342530001</c:v>
                </c:pt>
                <c:pt idx="13010">
                  <c:v>1.5832175016400001</c:v>
                </c:pt>
                <c:pt idx="13011">
                  <c:v>1.5832709074019999</c:v>
                </c:pt>
                <c:pt idx="13012">
                  <c:v>1.5833075046539999</c:v>
                </c:pt>
                <c:pt idx="13013">
                  <c:v>1.583323478699</c:v>
                </c:pt>
                <c:pt idx="13014">
                  <c:v>1.583337545395</c:v>
                </c:pt>
                <c:pt idx="13015">
                  <c:v>1.5835041999820001</c:v>
                </c:pt>
                <c:pt idx="13016">
                  <c:v>1.5836104154590001</c:v>
                </c:pt>
                <c:pt idx="13017">
                  <c:v>1.5837205648420001</c:v>
                </c:pt>
                <c:pt idx="13018">
                  <c:v>1.5838321447370001</c:v>
                </c:pt>
                <c:pt idx="13019">
                  <c:v>1.5840215682979999</c:v>
                </c:pt>
                <c:pt idx="13020">
                  <c:v>1.5841661691669999</c:v>
                </c:pt>
                <c:pt idx="13021">
                  <c:v>1.5842804908749999</c:v>
                </c:pt>
                <c:pt idx="13022">
                  <c:v>1.5846642255779999</c:v>
                </c:pt>
                <c:pt idx="13023">
                  <c:v>1.5848014354710001</c:v>
                </c:pt>
                <c:pt idx="13024">
                  <c:v>1.58496940136</c:v>
                </c:pt>
                <c:pt idx="13025">
                  <c:v>1.58537042141</c:v>
                </c:pt>
                <c:pt idx="13026">
                  <c:v>1.58575797081</c:v>
                </c:pt>
                <c:pt idx="13027">
                  <c:v>1.585900902748</c:v>
                </c:pt>
                <c:pt idx="13028">
                  <c:v>1.586043834686</c:v>
                </c:pt>
                <c:pt idx="13029">
                  <c:v>1.5861704349520001</c:v>
                </c:pt>
                <c:pt idx="13030">
                  <c:v>1.5862684249879999</c:v>
                </c:pt>
                <c:pt idx="13031">
                  <c:v>1.586327195168</c:v>
                </c:pt>
                <c:pt idx="13032">
                  <c:v>1.586455583572</c:v>
                </c:pt>
                <c:pt idx="13033">
                  <c:v>1.58656167984</c:v>
                </c:pt>
                <c:pt idx="13034">
                  <c:v>1.5866945981980001</c:v>
                </c:pt>
                <c:pt idx="13035">
                  <c:v>1.5867975950240001</c:v>
                </c:pt>
                <c:pt idx="13036">
                  <c:v>1.586922883987</c:v>
                </c:pt>
                <c:pt idx="13037">
                  <c:v>1.5873155593870001</c:v>
                </c:pt>
                <c:pt idx="13038">
                  <c:v>1.5874487161640001</c:v>
                </c:pt>
                <c:pt idx="13039">
                  <c:v>1.5876243114469999</c:v>
                </c:pt>
                <c:pt idx="13040">
                  <c:v>1.5879722833629999</c:v>
                </c:pt>
                <c:pt idx="13041">
                  <c:v>1.5882467031480001</c:v>
                </c:pt>
                <c:pt idx="13042">
                  <c:v>1.588346600533</c:v>
                </c:pt>
                <c:pt idx="13043">
                  <c:v>1.5885007381439999</c:v>
                </c:pt>
                <c:pt idx="13044">
                  <c:v>1.5886031389240001</c:v>
                </c:pt>
                <c:pt idx="13045">
                  <c:v>1.5887027978899999</c:v>
                </c:pt>
                <c:pt idx="13046">
                  <c:v>1.5887941122060001</c:v>
                </c:pt>
                <c:pt idx="13047">
                  <c:v>1.5888997316360001</c:v>
                </c:pt>
                <c:pt idx="13048">
                  <c:v>1.588953614235</c:v>
                </c:pt>
                <c:pt idx="13049">
                  <c:v>1.5892030000690001</c:v>
                </c:pt>
                <c:pt idx="13050">
                  <c:v>1.5895397663119999</c:v>
                </c:pt>
                <c:pt idx="13051">
                  <c:v>1.5898902416230001</c:v>
                </c:pt>
                <c:pt idx="13052">
                  <c:v>1.5903667211529999</c:v>
                </c:pt>
                <c:pt idx="13053">
                  <c:v>1.590524792671</c:v>
                </c:pt>
                <c:pt idx="13054">
                  <c:v>1.590586304665</c:v>
                </c:pt>
                <c:pt idx="13055">
                  <c:v>1.5905663967129999</c:v>
                </c:pt>
                <c:pt idx="13056">
                  <c:v>1.590683460236</c:v>
                </c:pt>
                <c:pt idx="13057">
                  <c:v>1.591168999672</c:v>
                </c:pt>
                <c:pt idx="13058">
                  <c:v>1.591635584831</c:v>
                </c:pt>
                <c:pt idx="13059">
                  <c:v>1.59193789959</c:v>
                </c:pt>
                <c:pt idx="13060">
                  <c:v>1.5918949842450001</c:v>
                </c:pt>
                <c:pt idx="13061">
                  <c:v>1.5918740034100001</c:v>
                </c:pt>
                <c:pt idx="13062">
                  <c:v>1.591935753822</c:v>
                </c:pt>
                <c:pt idx="13063">
                  <c:v>1.5920449495319999</c:v>
                </c:pt>
                <c:pt idx="13064">
                  <c:v>1.5921930074690001</c:v>
                </c:pt>
                <c:pt idx="13065">
                  <c:v>1.592299818993</c:v>
                </c:pt>
                <c:pt idx="13066">
                  <c:v>1.5924587249760001</c:v>
                </c:pt>
                <c:pt idx="13067">
                  <c:v>1.5928742885589999</c:v>
                </c:pt>
                <c:pt idx="13068">
                  <c:v>1.59310400486</c:v>
                </c:pt>
                <c:pt idx="13069">
                  <c:v>1.5932559967040001</c:v>
                </c:pt>
                <c:pt idx="13070">
                  <c:v>1.593520641327</c:v>
                </c:pt>
                <c:pt idx="13071">
                  <c:v>1.5936720371249999</c:v>
                </c:pt>
                <c:pt idx="13072">
                  <c:v>1.5938246250150001</c:v>
                </c:pt>
                <c:pt idx="13073">
                  <c:v>1.593957662582</c:v>
                </c:pt>
                <c:pt idx="13074">
                  <c:v>1.5940644741059999</c:v>
                </c:pt>
                <c:pt idx="13075">
                  <c:v>1.5941472053529999</c:v>
                </c:pt>
                <c:pt idx="13076">
                  <c:v>1.5941644907000001</c:v>
                </c:pt>
                <c:pt idx="13077">
                  <c:v>1.5941864252089999</c:v>
                </c:pt>
                <c:pt idx="13078">
                  <c:v>1.594212055206</c:v>
                </c:pt>
                <c:pt idx="13079">
                  <c:v>1.594232797623</c:v>
                </c:pt>
                <c:pt idx="13080">
                  <c:v>1.594278097153</c:v>
                </c:pt>
                <c:pt idx="13081">
                  <c:v>1.594340443611</c:v>
                </c:pt>
                <c:pt idx="13082">
                  <c:v>1.594417691231</c:v>
                </c:pt>
                <c:pt idx="13083">
                  <c:v>1.5946396589280001</c:v>
                </c:pt>
                <c:pt idx="13084">
                  <c:v>1.5949517488480001</c:v>
                </c:pt>
                <c:pt idx="13085">
                  <c:v>1.5953470468519999</c:v>
                </c:pt>
                <c:pt idx="13086">
                  <c:v>1.5957628488540001</c:v>
                </c:pt>
                <c:pt idx="13087">
                  <c:v>1.5961744785309999</c:v>
                </c:pt>
                <c:pt idx="13088">
                  <c:v>1.5964257717129999</c:v>
                </c:pt>
                <c:pt idx="13089">
                  <c:v>1.596539497375</c:v>
                </c:pt>
                <c:pt idx="13090">
                  <c:v>1.596532344818</c:v>
                </c:pt>
                <c:pt idx="13091">
                  <c:v>1.596492409706</c:v>
                </c:pt>
                <c:pt idx="13092">
                  <c:v>1.5964562892909999</c:v>
                </c:pt>
                <c:pt idx="13093">
                  <c:v>1.5967255830760001</c:v>
                </c:pt>
                <c:pt idx="13094">
                  <c:v>1.59694814682</c:v>
                </c:pt>
                <c:pt idx="13095">
                  <c:v>1.5973254442210001</c:v>
                </c:pt>
                <c:pt idx="13096">
                  <c:v>1.5974763631819999</c:v>
                </c:pt>
                <c:pt idx="13097">
                  <c:v>1.5976307392119999</c:v>
                </c:pt>
                <c:pt idx="13098">
                  <c:v>1.597816944122</c:v>
                </c:pt>
                <c:pt idx="13099">
                  <c:v>1.597920417786</c:v>
                </c:pt>
                <c:pt idx="13100">
                  <c:v>1.5980570316310001</c:v>
                </c:pt>
                <c:pt idx="13101">
                  <c:v>1.5982027053829999</c:v>
                </c:pt>
                <c:pt idx="13102">
                  <c:v>1.5985152721410001</c:v>
                </c:pt>
                <c:pt idx="13103">
                  <c:v>1.598589301109</c:v>
                </c:pt>
                <c:pt idx="13104">
                  <c:v>1.5986448526379999</c:v>
                </c:pt>
                <c:pt idx="13105">
                  <c:v>1.5986962318419999</c:v>
                </c:pt>
                <c:pt idx="13106">
                  <c:v>1.5987734794620001</c:v>
                </c:pt>
                <c:pt idx="13107">
                  <c:v>1.5988999605180001</c:v>
                </c:pt>
                <c:pt idx="13108">
                  <c:v>1.5990037918090001</c:v>
                </c:pt>
                <c:pt idx="13109">
                  <c:v>1.599120259285</c:v>
                </c:pt>
                <c:pt idx="13110">
                  <c:v>1.599487304688</c:v>
                </c:pt>
                <c:pt idx="13111">
                  <c:v>1.599640011787</c:v>
                </c:pt>
                <c:pt idx="13112">
                  <c:v>1.5997431278230001</c:v>
                </c:pt>
                <c:pt idx="13113">
                  <c:v>1.599848985672</c:v>
                </c:pt>
                <c:pt idx="13114">
                  <c:v>1.5999464988709999</c:v>
                </c:pt>
                <c:pt idx="13115">
                  <c:v>1.600044608116</c:v>
                </c:pt>
                <c:pt idx="13116">
                  <c:v>1.600456953049</c:v>
                </c:pt>
                <c:pt idx="13117">
                  <c:v>1.6007529497149999</c:v>
                </c:pt>
                <c:pt idx="13118">
                  <c:v>1.6011245250699999</c:v>
                </c:pt>
                <c:pt idx="13119">
                  <c:v>1.601472854614</c:v>
                </c:pt>
                <c:pt idx="13120">
                  <c:v>1.6015524864199999</c:v>
                </c:pt>
                <c:pt idx="13121">
                  <c:v>1.60152566433</c:v>
                </c:pt>
                <c:pt idx="13122">
                  <c:v>1.6015400886540001</c:v>
                </c:pt>
                <c:pt idx="13123">
                  <c:v>1.6016328334809999</c:v>
                </c:pt>
                <c:pt idx="13124">
                  <c:v>1.601720094681</c:v>
                </c:pt>
                <c:pt idx="13125">
                  <c:v>1.601820588112</c:v>
                </c:pt>
                <c:pt idx="13126">
                  <c:v>1.6019263267520001</c:v>
                </c:pt>
                <c:pt idx="13127">
                  <c:v>1.6020021438600001</c:v>
                </c:pt>
                <c:pt idx="13128">
                  <c:v>1.602446675301</c:v>
                </c:pt>
                <c:pt idx="13129">
                  <c:v>1.6026910543440001</c:v>
                </c:pt>
                <c:pt idx="13130">
                  <c:v>1.60279250145</c:v>
                </c:pt>
                <c:pt idx="13131">
                  <c:v>1.6028945446009999</c:v>
                </c:pt>
                <c:pt idx="13132">
                  <c:v>1.6030008792879999</c:v>
                </c:pt>
                <c:pt idx="13133">
                  <c:v>1.603108286858</c:v>
                </c:pt>
                <c:pt idx="13134">
                  <c:v>1.603211402893</c:v>
                </c:pt>
                <c:pt idx="13135">
                  <c:v>1.6033685207370001</c:v>
                </c:pt>
                <c:pt idx="13136">
                  <c:v>1.603522658348</c:v>
                </c:pt>
                <c:pt idx="13137">
                  <c:v>1.603617787361</c:v>
                </c:pt>
                <c:pt idx="13138">
                  <c:v>1.6037611961360001</c:v>
                </c:pt>
                <c:pt idx="13139">
                  <c:v>1.6038239002229999</c:v>
                </c:pt>
                <c:pt idx="13140">
                  <c:v>1.6039198637009999</c:v>
                </c:pt>
                <c:pt idx="13141">
                  <c:v>1.6040620803829999</c:v>
                </c:pt>
                <c:pt idx="13142">
                  <c:v>1.6042007207869999</c:v>
                </c:pt>
                <c:pt idx="13143">
                  <c:v>1.6043442487720001</c:v>
                </c:pt>
                <c:pt idx="13144">
                  <c:v>1.604530334473</c:v>
                </c:pt>
                <c:pt idx="13145">
                  <c:v>1.6049193143839999</c:v>
                </c:pt>
                <c:pt idx="13146">
                  <c:v>1.6051115989689999</c:v>
                </c:pt>
                <c:pt idx="13147">
                  <c:v>1.6052545309070001</c:v>
                </c:pt>
                <c:pt idx="13148">
                  <c:v>1.6053973436360001</c:v>
                </c:pt>
                <c:pt idx="13149">
                  <c:v>1.605501890182</c:v>
                </c:pt>
                <c:pt idx="13150">
                  <c:v>1.605646491051</c:v>
                </c:pt>
                <c:pt idx="13151">
                  <c:v>1.6057842969889999</c:v>
                </c:pt>
                <c:pt idx="13152">
                  <c:v>1.6059241294860001</c:v>
                </c:pt>
                <c:pt idx="13153">
                  <c:v>1.606124401093</c:v>
                </c:pt>
                <c:pt idx="13154">
                  <c:v>1.6061905622479999</c:v>
                </c:pt>
                <c:pt idx="13155">
                  <c:v>1.606213450432</c:v>
                </c:pt>
                <c:pt idx="13156">
                  <c:v>1.6065983772279999</c:v>
                </c:pt>
                <c:pt idx="13157">
                  <c:v>1.607036471367</c:v>
                </c:pt>
                <c:pt idx="13158">
                  <c:v>1.6074604988100001</c:v>
                </c:pt>
                <c:pt idx="13159">
                  <c:v>1.6075320243839999</c:v>
                </c:pt>
                <c:pt idx="13160">
                  <c:v>1.6076400280000001</c:v>
                </c:pt>
                <c:pt idx="13161">
                  <c:v>1.60774564743</c:v>
                </c:pt>
                <c:pt idx="13162">
                  <c:v>1.6078184843059999</c:v>
                </c:pt>
                <c:pt idx="13163">
                  <c:v>1.6079268455510001</c:v>
                </c:pt>
                <c:pt idx="13164">
                  <c:v>1.6080317497250001</c:v>
                </c:pt>
                <c:pt idx="13165">
                  <c:v>1.6080991029739999</c:v>
                </c:pt>
                <c:pt idx="13166">
                  <c:v>1.6081523895259999</c:v>
                </c:pt>
                <c:pt idx="13167">
                  <c:v>1.6082166433330001</c:v>
                </c:pt>
                <c:pt idx="13168">
                  <c:v>1.608259558678</c:v>
                </c:pt>
                <c:pt idx="13169">
                  <c:v>1.6084971427920001</c:v>
                </c:pt>
                <c:pt idx="13170">
                  <c:v>1.6086456775669999</c:v>
                </c:pt>
                <c:pt idx="13171">
                  <c:v>1.60875415802</c:v>
                </c:pt>
                <c:pt idx="13172">
                  <c:v>1.608863949776</c:v>
                </c:pt>
                <c:pt idx="13173">
                  <c:v>1.6089724302290001</c:v>
                </c:pt>
                <c:pt idx="13174">
                  <c:v>1.609077692032</c:v>
                </c:pt>
                <c:pt idx="13175">
                  <c:v>1.609182953835</c:v>
                </c:pt>
                <c:pt idx="13176">
                  <c:v>1.609291553497</c:v>
                </c:pt>
                <c:pt idx="13177">
                  <c:v>1.6093485355379999</c:v>
                </c:pt>
                <c:pt idx="13178">
                  <c:v>1.609404563904</c:v>
                </c:pt>
                <c:pt idx="13179">
                  <c:v>1.6094624996189999</c:v>
                </c:pt>
                <c:pt idx="13180">
                  <c:v>1.609519839287</c:v>
                </c:pt>
                <c:pt idx="13181">
                  <c:v>1.6095782518390001</c:v>
                </c:pt>
                <c:pt idx="13182">
                  <c:v>1.6096366643910001</c:v>
                </c:pt>
                <c:pt idx="13183">
                  <c:v>1.6097483634950001</c:v>
                </c:pt>
                <c:pt idx="13184">
                  <c:v>1.609853982925</c:v>
                </c:pt>
                <c:pt idx="13185">
                  <c:v>1.6099572181699999</c:v>
                </c:pt>
                <c:pt idx="13186">
                  <c:v>1.610052704811</c:v>
                </c:pt>
                <c:pt idx="13187">
                  <c:v>1.6101890802379999</c:v>
                </c:pt>
                <c:pt idx="13188">
                  <c:v>1.6103118658069999</c:v>
                </c:pt>
                <c:pt idx="13189">
                  <c:v>1.610626101494</c:v>
                </c:pt>
                <c:pt idx="13190">
                  <c:v>1.61101770401</c:v>
                </c:pt>
                <c:pt idx="13191">
                  <c:v>1.6112354993819999</c:v>
                </c:pt>
                <c:pt idx="13192">
                  <c:v>1.611462235451</c:v>
                </c:pt>
                <c:pt idx="13193">
                  <c:v>1.6114603281019999</c:v>
                </c:pt>
                <c:pt idx="13194">
                  <c:v>1.611556768417</c:v>
                </c:pt>
                <c:pt idx="13195">
                  <c:v>1.611657738686</c:v>
                </c:pt>
                <c:pt idx="13196">
                  <c:v>1.6117244958879999</c:v>
                </c:pt>
                <c:pt idx="13197">
                  <c:v>1.6118263006210001</c:v>
                </c:pt>
                <c:pt idx="13198">
                  <c:v>1.6119292974470001</c:v>
                </c:pt>
                <c:pt idx="13199">
                  <c:v>1.6119953393940001</c:v>
                </c:pt>
                <c:pt idx="13200">
                  <c:v>1.612094759941</c:v>
                </c:pt>
                <c:pt idx="13201">
                  <c:v>1.612186908722</c:v>
                </c:pt>
                <c:pt idx="13202">
                  <c:v>1.6122518777849999</c:v>
                </c:pt>
                <c:pt idx="13203">
                  <c:v>1.6123208999630001</c:v>
                </c:pt>
                <c:pt idx="13204">
                  <c:v>1.6124260425570001</c:v>
                </c:pt>
                <c:pt idx="13205">
                  <c:v>1.6125023365019999</c:v>
                </c:pt>
                <c:pt idx="13206">
                  <c:v>1.612615227699</c:v>
                </c:pt>
                <c:pt idx="13207">
                  <c:v>1.6127613782879999</c:v>
                </c:pt>
                <c:pt idx="13208">
                  <c:v>1.6128656864169999</c:v>
                </c:pt>
                <c:pt idx="13209">
                  <c:v>1.6129695177079999</c:v>
                </c:pt>
                <c:pt idx="13210">
                  <c:v>1.613141775131</c:v>
                </c:pt>
                <c:pt idx="13211">
                  <c:v>1.6131769418719999</c:v>
                </c:pt>
                <c:pt idx="13212">
                  <c:v>1.613157272339</c:v>
                </c:pt>
                <c:pt idx="13213">
                  <c:v>1.6131559610370001</c:v>
                </c:pt>
                <c:pt idx="13214">
                  <c:v>1.613471388817</c:v>
                </c:pt>
                <c:pt idx="13215">
                  <c:v>1.6139041185380001</c:v>
                </c:pt>
                <c:pt idx="13216">
                  <c:v>1.6142588853840001</c:v>
                </c:pt>
                <c:pt idx="13217">
                  <c:v>1.6146067380910001</c:v>
                </c:pt>
                <c:pt idx="13218">
                  <c:v>1.6147550344470001</c:v>
                </c:pt>
                <c:pt idx="13219">
                  <c:v>1.6148546934129999</c:v>
                </c:pt>
                <c:pt idx="13220">
                  <c:v>1.6149541139600001</c:v>
                </c:pt>
                <c:pt idx="13221">
                  <c:v>1.6150971651079999</c:v>
                </c:pt>
                <c:pt idx="13222">
                  <c:v>1.615184545517</c:v>
                </c:pt>
                <c:pt idx="13223">
                  <c:v>1.6153274774549999</c:v>
                </c:pt>
                <c:pt idx="13224">
                  <c:v>1.6154242753979999</c:v>
                </c:pt>
                <c:pt idx="13225">
                  <c:v>1.6155269145969999</c:v>
                </c:pt>
                <c:pt idx="13226">
                  <c:v>1.615676403046</c:v>
                </c:pt>
                <c:pt idx="13227">
                  <c:v>1.615761756897</c:v>
                </c:pt>
                <c:pt idx="13228">
                  <c:v>1.6158365011219999</c:v>
                </c:pt>
                <c:pt idx="13229">
                  <c:v>1.61590731144</c:v>
                </c:pt>
                <c:pt idx="13230">
                  <c:v>1.6159141063689999</c:v>
                </c:pt>
                <c:pt idx="13231">
                  <c:v>1.615941643715</c:v>
                </c:pt>
                <c:pt idx="13232">
                  <c:v>1.616286635399</c:v>
                </c:pt>
                <c:pt idx="13233">
                  <c:v>1.6164554357530001</c:v>
                </c:pt>
                <c:pt idx="13234">
                  <c:v>1.6166269779210001</c:v>
                </c:pt>
                <c:pt idx="13235">
                  <c:v>1.6168018579479999</c:v>
                </c:pt>
                <c:pt idx="13236">
                  <c:v>1.616926789284</c:v>
                </c:pt>
                <c:pt idx="13237">
                  <c:v>1.617045402527</c:v>
                </c:pt>
                <c:pt idx="13238">
                  <c:v>1.617151856422</c:v>
                </c:pt>
                <c:pt idx="13239">
                  <c:v>1.6172260046010001</c:v>
                </c:pt>
                <c:pt idx="13240">
                  <c:v>1.617334246635</c:v>
                </c:pt>
                <c:pt idx="13241">
                  <c:v>1.6176937818529999</c:v>
                </c:pt>
                <c:pt idx="13242">
                  <c:v>1.6177170276640001</c:v>
                </c:pt>
                <c:pt idx="13243">
                  <c:v>1.6180118322370001</c:v>
                </c:pt>
                <c:pt idx="13244">
                  <c:v>1.618273973465</c:v>
                </c:pt>
                <c:pt idx="13245">
                  <c:v>1.618376851082</c:v>
                </c:pt>
                <c:pt idx="13246">
                  <c:v>1.6184810400009999</c:v>
                </c:pt>
                <c:pt idx="13247">
                  <c:v>1.618534445763</c:v>
                </c:pt>
                <c:pt idx="13248">
                  <c:v>1.6186448335650001</c:v>
                </c:pt>
                <c:pt idx="13249">
                  <c:v>1.6187510490420001</c:v>
                </c:pt>
                <c:pt idx="13250">
                  <c:v>1.618854522705</c:v>
                </c:pt>
                <c:pt idx="13251">
                  <c:v>1.618958115578</c:v>
                </c:pt>
                <c:pt idx="13252">
                  <c:v>1.6191169023509999</c:v>
                </c:pt>
                <c:pt idx="13253">
                  <c:v>1.619214057922</c:v>
                </c:pt>
                <c:pt idx="13254">
                  <c:v>1.61931681633</c:v>
                </c:pt>
                <c:pt idx="13255">
                  <c:v>1.619505882263</c:v>
                </c:pt>
                <c:pt idx="13256">
                  <c:v>1.6196789741519999</c:v>
                </c:pt>
                <c:pt idx="13257">
                  <c:v>1.6200355291370001</c:v>
                </c:pt>
                <c:pt idx="13258">
                  <c:v>1.6200182437899999</c:v>
                </c:pt>
                <c:pt idx="13259">
                  <c:v>1.6199946403500001</c:v>
                </c:pt>
                <c:pt idx="13260">
                  <c:v>1.620066404343</c:v>
                </c:pt>
                <c:pt idx="13261">
                  <c:v>1.6201658248899999</c:v>
                </c:pt>
                <c:pt idx="13262">
                  <c:v>1.620274782181</c:v>
                </c:pt>
                <c:pt idx="13263">
                  <c:v>1.6203495264050001</c:v>
                </c:pt>
                <c:pt idx="13264">
                  <c:v>1.6205084323879999</c:v>
                </c:pt>
                <c:pt idx="13265">
                  <c:v>1.620946407318</c:v>
                </c:pt>
                <c:pt idx="13266">
                  <c:v>1.621387004852</c:v>
                </c:pt>
                <c:pt idx="13267">
                  <c:v>1.6217098236080001</c:v>
                </c:pt>
                <c:pt idx="13268">
                  <c:v>1.621719956398</c:v>
                </c:pt>
                <c:pt idx="13269">
                  <c:v>1.6220215559010001</c:v>
                </c:pt>
                <c:pt idx="13270">
                  <c:v>1.6224335432050001</c:v>
                </c:pt>
                <c:pt idx="13271">
                  <c:v>1.6225495338439999</c:v>
                </c:pt>
                <c:pt idx="13272">
                  <c:v>1.6226574182510001</c:v>
                </c:pt>
                <c:pt idx="13273">
                  <c:v>1.6228033304209999</c:v>
                </c:pt>
                <c:pt idx="13274">
                  <c:v>1.6229015588760001</c:v>
                </c:pt>
                <c:pt idx="13275">
                  <c:v>1.622967243195</c:v>
                </c:pt>
                <c:pt idx="13276">
                  <c:v>1.623031973839</c:v>
                </c:pt>
                <c:pt idx="13277">
                  <c:v>1.6230950355530001</c:v>
                </c:pt>
                <c:pt idx="13278">
                  <c:v>1.623156785965</c:v>
                </c:pt>
                <c:pt idx="13279">
                  <c:v>1.6232523918149999</c:v>
                </c:pt>
                <c:pt idx="13280">
                  <c:v>1.623315453529</c:v>
                </c:pt>
                <c:pt idx="13281">
                  <c:v>1.623411178589</c:v>
                </c:pt>
                <c:pt idx="13282">
                  <c:v>1.6237822771070001</c:v>
                </c:pt>
                <c:pt idx="13283">
                  <c:v>1.62384390831</c:v>
                </c:pt>
                <c:pt idx="13284">
                  <c:v>1.62407040596</c:v>
                </c:pt>
                <c:pt idx="13285">
                  <c:v>1.624210000038</c:v>
                </c:pt>
                <c:pt idx="13286">
                  <c:v>1.624358892441</c:v>
                </c:pt>
                <c:pt idx="13287">
                  <c:v>1.624516129494</c:v>
                </c:pt>
                <c:pt idx="13288">
                  <c:v>1.6247164010999999</c:v>
                </c:pt>
                <c:pt idx="13289">
                  <c:v>1.625171661377</c:v>
                </c:pt>
                <c:pt idx="13290">
                  <c:v>1.625586032867</c:v>
                </c:pt>
                <c:pt idx="13291">
                  <c:v>1.6259269714360001</c:v>
                </c:pt>
                <c:pt idx="13292">
                  <c:v>1.6261314153669999</c:v>
                </c:pt>
                <c:pt idx="13293">
                  <c:v>1.6262375116350001</c:v>
                </c:pt>
                <c:pt idx="13294">
                  <c:v>1.6262474060059999</c:v>
                </c:pt>
                <c:pt idx="13295">
                  <c:v>1.6262692213059999</c:v>
                </c:pt>
                <c:pt idx="13296">
                  <c:v>1.626316547394</c:v>
                </c:pt>
                <c:pt idx="13297">
                  <c:v>1.6264005899430001</c:v>
                </c:pt>
                <c:pt idx="13298">
                  <c:v>1.626502513885</c:v>
                </c:pt>
                <c:pt idx="13299">
                  <c:v>1.6266083717349999</c:v>
                </c:pt>
                <c:pt idx="13300">
                  <c:v>1.6266642808909999</c:v>
                </c:pt>
                <c:pt idx="13301">
                  <c:v>1.6267722845079999</c:v>
                </c:pt>
                <c:pt idx="13302">
                  <c:v>1.626883387566</c:v>
                </c:pt>
                <c:pt idx="13303">
                  <c:v>1.6269893646239999</c:v>
                </c:pt>
                <c:pt idx="13304">
                  <c:v>1.627187728882</c:v>
                </c:pt>
                <c:pt idx="13305">
                  <c:v>1.627414345741</c:v>
                </c:pt>
                <c:pt idx="13306">
                  <c:v>1.6278148889540001</c:v>
                </c:pt>
                <c:pt idx="13307">
                  <c:v>1.628092646599</c:v>
                </c:pt>
                <c:pt idx="13308">
                  <c:v>1.6282020807269999</c:v>
                </c:pt>
                <c:pt idx="13309">
                  <c:v>1.6283330917359999</c:v>
                </c:pt>
                <c:pt idx="13310">
                  <c:v>1.6284009218219999</c:v>
                </c:pt>
                <c:pt idx="13311">
                  <c:v>1.628370046616</c:v>
                </c:pt>
                <c:pt idx="13312">
                  <c:v>1.6285048723219999</c:v>
                </c:pt>
                <c:pt idx="13313">
                  <c:v>1.6286206245420001</c:v>
                </c:pt>
                <c:pt idx="13314">
                  <c:v>1.628740668297</c:v>
                </c:pt>
                <c:pt idx="13315">
                  <c:v>1.628861069679</c:v>
                </c:pt>
                <c:pt idx="13316">
                  <c:v>1.629030942917</c:v>
                </c:pt>
                <c:pt idx="13317">
                  <c:v>1.6293270587919999</c:v>
                </c:pt>
                <c:pt idx="13318">
                  <c:v>1.629528045654</c:v>
                </c:pt>
                <c:pt idx="13319">
                  <c:v>1.629705905914</c:v>
                </c:pt>
                <c:pt idx="13320">
                  <c:v>1.6297357082370001</c:v>
                </c:pt>
                <c:pt idx="13321">
                  <c:v>1.6298887729639999</c:v>
                </c:pt>
                <c:pt idx="13322">
                  <c:v>1.63006067276</c:v>
                </c:pt>
                <c:pt idx="13323">
                  <c:v>1.630223631859</c:v>
                </c:pt>
                <c:pt idx="13324">
                  <c:v>1.630380630493</c:v>
                </c:pt>
                <c:pt idx="13325">
                  <c:v>1.6307142972949999</c:v>
                </c:pt>
                <c:pt idx="13326">
                  <c:v>1.631008386612</c:v>
                </c:pt>
                <c:pt idx="13327">
                  <c:v>1.6311336755750001</c:v>
                </c:pt>
                <c:pt idx="13328">
                  <c:v>1.6311818361279999</c:v>
                </c:pt>
                <c:pt idx="13329">
                  <c:v>1.6311390399929999</c:v>
                </c:pt>
                <c:pt idx="13330">
                  <c:v>1.631238460541</c:v>
                </c:pt>
                <c:pt idx="13331">
                  <c:v>1.6313323974609999</c:v>
                </c:pt>
                <c:pt idx="13332">
                  <c:v>1.6315337419510001</c:v>
                </c:pt>
                <c:pt idx="13333">
                  <c:v>1.631936430931</c:v>
                </c:pt>
                <c:pt idx="13334">
                  <c:v>1.6320446729660001</c:v>
                </c:pt>
                <c:pt idx="13335">
                  <c:v>1.6321531534189999</c:v>
                </c:pt>
                <c:pt idx="13336">
                  <c:v>1.6322653293610001</c:v>
                </c:pt>
                <c:pt idx="13337">
                  <c:v>1.6323770284650001</c:v>
                </c:pt>
                <c:pt idx="13338">
                  <c:v>1.6325416564940001</c:v>
                </c:pt>
                <c:pt idx="13339">
                  <c:v>1.6326959133150001</c:v>
                </c:pt>
                <c:pt idx="13340">
                  <c:v>1.632821917534</c:v>
                </c:pt>
                <c:pt idx="13341">
                  <c:v>1.632868528366</c:v>
                </c:pt>
                <c:pt idx="13342">
                  <c:v>1.632887244225</c:v>
                </c:pt>
                <c:pt idx="13343">
                  <c:v>1.632995605469</c:v>
                </c:pt>
                <c:pt idx="13344">
                  <c:v>1.6332505941390001</c:v>
                </c:pt>
                <c:pt idx="13345">
                  <c:v>1.633639216423</c:v>
                </c:pt>
                <c:pt idx="13346">
                  <c:v>1.6338018178939999</c:v>
                </c:pt>
                <c:pt idx="13347">
                  <c:v>1.633924841881</c:v>
                </c:pt>
                <c:pt idx="13348">
                  <c:v>1.634045600891</c:v>
                </c:pt>
                <c:pt idx="13349">
                  <c:v>1.6342000961300001</c:v>
                </c:pt>
                <c:pt idx="13350">
                  <c:v>1.634263396263</c:v>
                </c:pt>
                <c:pt idx="13351">
                  <c:v>1.634511351585</c:v>
                </c:pt>
                <c:pt idx="13352">
                  <c:v>1.634995818138</c:v>
                </c:pt>
                <c:pt idx="13353">
                  <c:v>1.6351549625399999</c:v>
                </c:pt>
                <c:pt idx="13354">
                  <c:v>1.63526237011</c:v>
                </c:pt>
                <c:pt idx="13355">
                  <c:v>1.635432481766</c:v>
                </c:pt>
                <c:pt idx="13356">
                  <c:v>1.6355431079860001</c:v>
                </c:pt>
                <c:pt idx="13357">
                  <c:v>1.6356537342070001</c:v>
                </c:pt>
                <c:pt idx="13358">
                  <c:v>1.635761618614</c:v>
                </c:pt>
                <c:pt idx="13359">
                  <c:v>1.635902881622</c:v>
                </c:pt>
                <c:pt idx="13360">
                  <c:v>1.6359961032870001</c:v>
                </c:pt>
                <c:pt idx="13361">
                  <c:v>1.6360366344449999</c:v>
                </c:pt>
                <c:pt idx="13362">
                  <c:v>1.636430025101</c:v>
                </c:pt>
                <c:pt idx="13363">
                  <c:v>1.6366188526150001</c:v>
                </c:pt>
                <c:pt idx="13364">
                  <c:v>1.636689782143</c:v>
                </c:pt>
                <c:pt idx="13365">
                  <c:v>1.637080669403</c:v>
                </c:pt>
                <c:pt idx="13366">
                  <c:v>1.637248039246</c:v>
                </c:pt>
                <c:pt idx="13367">
                  <c:v>1.6373399496079999</c:v>
                </c:pt>
                <c:pt idx="13368">
                  <c:v>1.6374757289890001</c:v>
                </c:pt>
                <c:pt idx="13369">
                  <c:v>1.6378463506700001</c:v>
                </c:pt>
                <c:pt idx="13370">
                  <c:v>1.638230443001</c:v>
                </c:pt>
                <c:pt idx="13371">
                  <c:v>1.638546228409</c:v>
                </c:pt>
                <c:pt idx="13372">
                  <c:v>1.638561010361</c:v>
                </c:pt>
                <c:pt idx="13373">
                  <c:v>1.638522148132</c:v>
                </c:pt>
                <c:pt idx="13374">
                  <c:v>1.638528943062</c:v>
                </c:pt>
                <c:pt idx="13375">
                  <c:v>1.638870000839</c:v>
                </c:pt>
                <c:pt idx="13376">
                  <c:v>1.63926923275</c:v>
                </c:pt>
                <c:pt idx="13377">
                  <c:v>1.6394282579420001</c:v>
                </c:pt>
                <c:pt idx="13378">
                  <c:v>1.6395024061200001</c:v>
                </c:pt>
                <c:pt idx="13379">
                  <c:v>1.6396120786670001</c:v>
                </c:pt>
                <c:pt idx="13380">
                  <c:v>1.6397188901899999</c:v>
                </c:pt>
                <c:pt idx="13381">
                  <c:v>1.63986825943</c:v>
                </c:pt>
                <c:pt idx="13382">
                  <c:v>1.640060186386</c:v>
                </c:pt>
                <c:pt idx="13383">
                  <c:v>1.640462756157</c:v>
                </c:pt>
                <c:pt idx="13384">
                  <c:v>1.64084649086</c:v>
                </c:pt>
                <c:pt idx="13385">
                  <c:v>1.640965938568</c:v>
                </c:pt>
                <c:pt idx="13386">
                  <c:v>1.6409881114960001</c:v>
                </c:pt>
                <c:pt idx="13387">
                  <c:v>1.6410062313080001</c:v>
                </c:pt>
                <c:pt idx="13388">
                  <c:v>1.641019105911</c:v>
                </c:pt>
                <c:pt idx="13389">
                  <c:v>1.641057491302</c:v>
                </c:pt>
                <c:pt idx="13390">
                  <c:v>1.6410866975780001</c:v>
                </c:pt>
                <c:pt idx="13391">
                  <c:v>1.641119480133</c:v>
                </c:pt>
                <c:pt idx="13392">
                  <c:v>1.641190052032</c:v>
                </c:pt>
                <c:pt idx="13393">
                  <c:v>1.6412742137909999</c:v>
                </c:pt>
                <c:pt idx="13394">
                  <c:v>1.6414015293119999</c:v>
                </c:pt>
                <c:pt idx="13395">
                  <c:v>1.641609311104</c:v>
                </c:pt>
                <c:pt idx="13396">
                  <c:v>1.6420589685439999</c:v>
                </c:pt>
                <c:pt idx="13397">
                  <c:v>1.6422070264819999</c:v>
                </c:pt>
                <c:pt idx="13398">
                  <c:v>1.64231133461</c:v>
                </c:pt>
                <c:pt idx="13399">
                  <c:v>1.6424112319949999</c:v>
                </c:pt>
                <c:pt idx="13400">
                  <c:v>1.6425120830540001</c:v>
                </c:pt>
                <c:pt idx="13401">
                  <c:v>1.6426519155499999</c:v>
                </c:pt>
                <c:pt idx="13402">
                  <c:v>1.643057107925</c:v>
                </c:pt>
                <c:pt idx="13403">
                  <c:v>1.6433795690540001</c:v>
                </c:pt>
                <c:pt idx="13404">
                  <c:v>1.643570303917</c:v>
                </c:pt>
                <c:pt idx="13405">
                  <c:v>1.6436970233920001</c:v>
                </c:pt>
                <c:pt idx="13406">
                  <c:v>1.6437548398970001</c:v>
                </c:pt>
                <c:pt idx="13407">
                  <c:v>1.6437505483629999</c:v>
                </c:pt>
                <c:pt idx="13408">
                  <c:v>1.6438686847690001</c:v>
                </c:pt>
                <c:pt idx="13409">
                  <c:v>1.6440182924269999</c:v>
                </c:pt>
                <c:pt idx="13410">
                  <c:v>1.644434452057</c:v>
                </c:pt>
                <c:pt idx="13411">
                  <c:v>1.6445306539540001</c:v>
                </c:pt>
                <c:pt idx="13412">
                  <c:v>1.6446313858029999</c:v>
                </c:pt>
                <c:pt idx="13413">
                  <c:v>1.64481818676</c:v>
                </c:pt>
                <c:pt idx="13414">
                  <c:v>1.6451019048690001</c:v>
                </c:pt>
                <c:pt idx="13415">
                  <c:v>1.6453038454060001</c:v>
                </c:pt>
                <c:pt idx="13416">
                  <c:v>1.6454962491989999</c:v>
                </c:pt>
                <c:pt idx="13417">
                  <c:v>1.645879268646</c:v>
                </c:pt>
                <c:pt idx="13418">
                  <c:v>1.645883798599</c:v>
                </c:pt>
                <c:pt idx="13419">
                  <c:v>1.6459581851959999</c:v>
                </c:pt>
                <c:pt idx="13420">
                  <c:v>1.646231770515</c:v>
                </c:pt>
                <c:pt idx="13421">
                  <c:v>1.6465502977369999</c:v>
                </c:pt>
                <c:pt idx="13422">
                  <c:v>1.6469546556470001</c:v>
                </c:pt>
                <c:pt idx="13423">
                  <c:v>1.647355437279</c:v>
                </c:pt>
                <c:pt idx="13424">
                  <c:v>1.6475529670719999</c:v>
                </c:pt>
                <c:pt idx="13425">
                  <c:v>1.6478168964390001</c:v>
                </c:pt>
                <c:pt idx="13426">
                  <c:v>1.6479583978650001</c:v>
                </c:pt>
                <c:pt idx="13427">
                  <c:v>1.647963881493</c:v>
                </c:pt>
                <c:pt idx="13428">
                  <c:v>1.64810359478</c:v>
                </c:pt>
                <c:pt idx="13429">
                  <c:v>1.6483949422840001</c:v>
                </c:pt>
                <c:pt idx="13430">
                  <c:v>1.648643374443</c:v>
                </c:pt>
                <c:pt idx="13431">
                  <c:v>1.6487212181090001</c:v>
                </c:pt>
                <c:pt idx="13432">
                  <c:v>1.6488819122309999</c:v>
                </c:pt>
                <c:pt idx="13433">
                  <c:v>1.6492103338240001</c:v>
                </c:pt>
                <c:pt idx="13434">
                  <c:v>1.6496429443359999</c:v>
                </c:pt>
                <c:pt idx="13435">
                  <c:v>1.649755597115</c:v>
                </c:pt>
                <c:pt idx="13436">
                  <c:v>1.6498365402220001</c:v>
                </c:pt>
                <c:pt idx="13437">
                  <c:v>1.6498916149139999</c:v>
                </c:pt>
                <c:pt idx="13438">
                  <c:v>1.65004825592</c:v>
                </c:pt>
                <c:pt idx="13439">
                  <c:v>1.6503036022190001</c:v>
                </c:pt>
                <c:pt idx="13440">
                  <c:v>1.650528430939</c:v>
                </c:pt>
                <c:pt idx="13441">
                  <c:v>1.6507999897000001</c:v>
                </c:pt>
                <c:pt idx="13442">
                  <c:v>1.6509494781489999</c:v>
                </c:pt>
                <c:pt idx="13443">
                  <c:v>1.6510547399519999</c:v>
                </c:pt>
                <c:pt idx="13444">
                  <c:v>1.6511734724039999</c:v>
                </c:pt>
                <c:pt idx="13445">
                  <c:v>1.651232242584</c:v>
                </c:pt>
                <c:pt idx="13446">
                  <c:v>1.6512953042980001</c:v>
                </c:pt>
                <c:pt idx="13447">
                  <c:v>1.6513565778729999</c:v>
                </c:pt>
                <c:pt idx="13448">
                  <c:v>1.6514190435410001</c:v>
                </c:pt>
                <c:pt idx="13449">
                  <c:v>1.6514785289759999</c:v>
                </c:pt>
                <c:pt idx="13450">
                  <c:v>1.6515384912490001</c:v>
                </c:pt>
                <c:pt idx="13451">
                  <c:v>1.651655912399</c:v>
                </c:pt>
                <c:pt idx="13452">
                  <c:v>1.6517616510390001</c:v>
                </c:pt>
                <c:pt idx="13453">
                  <c:v>1.6521914005280001</c:v>
                </c:pt>
                <c:pt idx="13454">
                  <c:v>1.6523886919020001</c:v>
                </c:pt>
                <c:pt idx="13455">
                  <c:v>1.6523339748379999</c:v>
                </c:pt>
                <c:pt idx="13456">
                  <c:v>1.6523168087010001</c:v>
                </c:pt>
                <c:pt idx="13457">
                  <c:v>1.652319312096</c:v>
                </c:pt>
                <c:pt idx="13458">
                  <c:v>1.652378678322</c:v>
                </c:pt>
                <c:pt idx="13459">
                  <c:v>1.6524410247800001</c:v>
                </c:pt>
                <c:pt idx="13460">
                  <c:v>1.6525501012799999</c:v>
                </c:pt>
                <c:pt idx="13461">
                  <c:v>1.6530023813250001</c:v>
                </c:pt>
                <c:pt idx="13462">
                  <c:v>1.653128385544</c:v>
                </c:pt>
                <c:pt idx="13463">
                  <c:v>1.653237462044</c:v>
                </c:pt>
                <c:pt idx="13464">
                  <c:v>1.6533461809159999</c:v>
                </c:pt>
                <c:pt idx="13465">
                  <c:v>1.65345454216</c:v>
                </c:pt>
                <c:pt idx="13466">
                  <c:v>1.6535695791239999</c:v>
                </c:pt>
                <c:pt idx="13467">
                  <c:v>1.6537098884579999</c:v>
                </c:pt>
                <c:pt idx="13468">
                  <c:v>1.653810977936</c:v>
                </c:pt>
                <c:pt idx="13469">
                  <c:v>1.6538785696030001</c:v>
                </c:pt>
                <c:pt idx="13470">
                  <c:v>1.6539509296420001</c:v>
                </c:pt>
                <c:pt idx="13471">
                  <c:v>1.6539607048030001</c:v>
                </c:pt>
                <c:pt idx="13472">
                  <c:v>1.65398478508</c:v>
                </c:pt>
                <c:pt idx="13473">
                  <c:v>1.6540219783779999</c:v>
                </c:pt>
                <c:pt idx="13474">
                  <c:v>1.6540986299510001</c:v>
                </c:pt>
                <c:pt idx="13475">
                  <c:v>1.65428352356</c:v>
                </c:pt>
                <c:pt idx="13476">
                  <c:v>1.6544358730319999</c:v>
                </c:pt>
                <c:pt idx="13477">
                  <c:v>1.654541730881</c:v>
                </c:pt>
                <c:pt idx="13478">
                  <c:v>1.6546565294269999</c:v>
                </c:pt>
                <c:pt idx="13479">
                  <c:v>1.6547148227690001</c:v>
                </c:pt>
                <c:pt idx="13480">
                  <c:v>1.6548658609389999</c:v>
                </c:pt>
                <c:pt idx="13481">
                  <c:v>1.655055403709</c:v>
                </c:pt>
                <c:pt idx="13482">
                  <c:v>1.6554968357090001</c:v>
                </c:pt>
                <c:pt idx="13483">
                  <c:v>1.655927181244</c:v>
                </c:pt>
                <c:pt idx="13484">
                  <c:v>1.6562192440029999</c:v>
                </c:pt>
                <c:pt idx="13485">
                  <c:v>1.656316161156</c:v>
                </c:pt>
                <c:pt idx="13486">
                  <c:v>1.6562801599500001</c:v>
                </c:pt>
                <c:pt idx="13487">
                  <c:v>1.6565771102910001</c:v>
                </c:pt>
                <c:pt idx="13488">
                  <c:v>1.6568373441699999</c:v>
                </c:pt>
                <c:pt idx="13489">
                  <c:v>1.657289385796</c:v>
                </c:pt>
                <c:pt idx="13490">
                  <c:v>1.6574851274489999</c:v>
                </c:pt>
                <c:pt idx="13491">
                  <c:v>1.657722830772</c:v>
                </c:pt>
                <c:pt idx="13492">
                  <c:v>1.6579046249389999</c:v>
                </c:pt>
                <c:pt idx="13493">
                  <c:v>1.6580699682240001</c:v>
                </c:pt>
                <c:pt idx="13494">
                  <c:v>1.658103942871</c:v>
                </c:pt>
                <c:pt idx="13495">
                  <c:v>1.65810084343</c:v>
                </c:pt>
                <c:pt idx="13496">
                  <c:v>1.65813934803</c:v>
                </c:pt>
                <c:pt idx="13497">
                  <c:v>1.6585044860839999</c:v>
                </c:pt>
                <c:pt idx="13498">
                  <c:v>1.658707737923</c:v>
                </c:pt>
                <c:pt idx="13499">
                  <c:v>1.6587843894959999</c:v>
                </c:pt>
                <c:pt idx="13500">
                  <c:v>1.6588947772980001</c:v>
                </c:pt>
                <c:pt idx="13501">
                  <c:v>1.6590468883509999</c:v>
                </c:pt>
                <c:pt idx="13502">
                  <c:v>1.6592053174970001</c:v>
                </c:pt>
                <c:pt idx="13503">
                  <c:v>1.6594022512440001</c:v>
                </c:pt>
                <c:pt idx="13504">
                  <c:v>1.6595951318740001</c:v>
                </c:pt>
                <c:pt idx="13505">
                  <c:v>1.6596980094910001</c:v>
                </c:pt>
                <c:pt idx="13506">
                  <c:v>1.6597549915309999</c:v>
                </c:pt>
                <c:pt idx="13507">
                  <c:v>1.6598061323169999</c:v>
                </c:pt>
                <c:pt idx="13508">
                  <c:v>1.6597975492479999</c:v>
                </c:pt>
                <c:pt idx="13509">
                  <c:v>1.6597453355789999</c:v>
                </c:pt>
                <c:pt idx="13510">
                  <c:v>1.660017490387</c:v>
                </c:pt>
                <c:pt idx="13511">
                  <c:v>1.660168647766</c:v>
                </c:pt>
                <c:pt idx="13512">
                  <c:v>1.6602698564530001</c:v>
                </c:pt>
                <c:pt idx="13513">
                  <c:v>1.6607208251950001</c:v>
                </c:pt>
                <c:pt idx="13514">
                  <c:v>1.661166787148</c:v>
                </c:pt>
                <c:pt idx="13515">
                  <c:v>1.661604642868</c:v>
                </c:pt>
                <c:pt idx="13516">
                  <c:v>1.6617766618730001</c:v>
                </c:pt>
                <c:pt idx="13517">
                  <c:v>1.6617907285689999</c:v>
                </c:pt>
                <c:pt idx="13518">
                  <c:v>1.661762237549</c:v>
                </c:pt>
                <c:pt idx="13519">
                  <c:v>1.6617356538770001</c:v>
                </c:pt>
                <c:pt idx="13520">
                  <c:v>1.662009954453</c:v>
                </c:pt>
                <c:pt idx="13521">
                  <c:v>1.662438988686</c:v>
                </c:pt>
                <c:pt idx="13522">
                  <c:v>1.662891507149</c:v>
                </c:pt>
                <c:pt idx="13523">
                  <c:v>1.663224697113</c:v>
                </c:pt>
                <c:pt idx="13524">
                  <c:v>1.663365125656</c:v>
                </c:pt>
                <c:pt idx="13525">
                  <c:v>1.6634960174560001</c:v>
                </c:pt>
                <c:pt idx="13526">
                  <c:v>1.66358101368</c:v>
                </c:pt>
                <c:pt idx="13527">
                  <c:v>1.663666605949</c:v>
                </c:pt>
                <c:pt idx="13528">
                  <c:v>1.6640800237660001</c:v>
                </c:pt>
                <c:pt idx="13529">
                  <c:v>1.664280533791</c:v>
                </c:pt>
                <c:pt idx="13530">
                  <c:v>1.664440870285</c:v>
                </c:pt>
                <c:pt idx="13531">
                  <c:v>1.664557933807</c:v>
                </c:pt>
                <c:pt idx="13532">
                  <c:v>1.664983034134</c:v>
                </c:pt>
                <c:pt idx="13533">
                  <c:v>1.6652942895889999</c:v>
                </c:pt>
                <c:pt idx="13534">
                  <c:v>1.6653203964229999</c:v>
                </c:pt>
                <c:pt idx="13535">
                  <c:v>1.6654864549640001</c:v>
                </c:pt>
                <c:pt idx="13536">
                  <c:v>1.6658154726029999</c:v>
                </c:pt>
                <c:pt idx="13537">
                  <c:v>1.666195034981</c:v>
                </c:pt>
                <c:pt idx="13538">
                  <c:v>1.666390538216</c:v>
                </c:pt>
                <c:pt idx="13539">
                  <c:v>1.666546583176</c:v>
                </c:pt>
                <c:pt idx="13540">
                  <c:v>1.666655778885</c:v>
                </c:pt>
                <c:pt idx="13541">
                  <c:v>1.6667642593380001</c:v>
                </c:pt>
                <c:pt idx="13542">
                  <c:v>1.6668183803559999</c:v>
                </c:pt>
                <c:pt idx="13543">
                  <c:v>1.6669291257859999</c:v>
                </c:pt>
                <c:pt idx="13544">
                  <c:v>1.666983366013</c:v>
                </c:pt>
                <c:pt idx="13545">
                  <c:v>1.6670372486110001</c:v>
                </c:pt>
                <c:pt idx="13546">
                  <c:v>1.667145609856</c:v>
                </c:pt>
                <c:pt idx="13547">
                  <c:v>1.667248725891</c:v>
                </c:pt>
                <c:pt idx="13548">
                  <c:v>1.6673427820210001</c:v>
                </c:pt>
                <c:pt idx="13549">
                  <c:v>1.6675465106959999</c:v>
                </c:pt>
                <c:pt idx="13550">
                  <c:v>1.6676046848299999</c:v>
                </c:pt>
                <c:pt idx="13551">
                  <c:v>1.6677503585819999</c:v>
                </c:pt>
                <c:pt idx="13552">
                  <c:v>1.667857289314</c:v>
                </c:pt>
                <c:pt idx="13553">
                  <c:v>1.6680992841719999</c:v>
                </c:pt>
                <c:pt idx="13554">
                  <c:v>1.668494462967</c:v>
                </c:pt>
                <c:pt idx="13555">
                  <c:v>1.6686005592349999</c:v>
                </c:pt>
                <c:pt idx="13556">
                  <c:v>1.668673038483</c:v>
                </c:pt>
                <c:pt idx="13557">
                  <c:v>1.6689832210540001</c:v>
                </c:pt>
                <c:pt idx="13558">
                  <c:v>1.669085502625</c:v>
                </c:pt>
                <c:pt idx="13559">
                  <c:v>1.6692328453059999</c:v>
                </c:pt>
                <c:pt idx="13560">
                  <c:v>1.6693414449690001</c:v>
                </c:pt>
                <c:pt idx="13561">
                  <c:v>1.6694165468219999</c:v>
                </c:pt>
                <c:pt idx="13562">
                  <c:v>1.6696118116380001</c:v>
                </c:pt>
                <c:pt idx="13563">
                  <c:v>1.669739365578</c:v>
                </c:pt>
                <c:pt idx="13564">
                  <c:v>1.6700425148010001</c:v>
                </c:pt>
                <c:pt idx="13565">
                  <c:v>1.670311689377</c:v>
                </c:pt>
                <c:pt idx="13566">
                  <c:v>1.670741438866</c:v>
                </c:pt>
                <c:pt idx="13567">
                  <c:v>1.6709756851199999</c:v>
                </c:pt>
                <c:pt idx="13568">
                  <c:v>1.671133041382</c:v>
                </c:pt>
                <c:pt idx="13569">
                  <c:v>1.671167731285</c:v>
                </c:pt>
                <c:pt idx="13570">
                  <c:v>1.6711744070050001</c:v>
                </c:pt>
                <c:pt idx="13571">
                  <c:v>1.671166181564</c:v>
                </c:pt>
                <c:pt idx="13572">
                  <c:v>1.671393871307</c:v>
                </c:pt>
                <c:pt idx="13573">
                  <c:v>1.6718049049379999</c:v>
                </c:pt>
                <c:pt idx="13574">
                  <c:v>1.67223751545</c:v>
                </c:pt>
                <c:pt idx="13575">
                  <c:v>1.6726756095890001</c:v>
                </c:pt>
                <c:pt idx="13576">
                  <c:v>1.672911047935</c:v>
                </c:pt>
                <c:pt idx="13577">
                  <c:v>1.672908425331</c:v>
                </c:pt>
                <c:pt idx="13578">
                  <c:v>1.673344373703</c:v>
                </c:pt>
                <c:pt idx="13579">
                  <c:v>1.6738162040710001</c:v>
                </c:pt>
                <c:pt idx="13580">
                  <c:v>1.6739821434019999</c:v>
                </c:pt>
                <c:pt idx="13581">
                  <c:v>1.674101233482</c:v>
                </c:pt>
                <c:pt idx="13582">
                  <c:v>1.6742098331449999</c:v>
                </c:pt>
                <c:pt idx="13583">
                  <c:v>1.674276351929</c:v>
                </c:pt>
                <c:pt idx="13584">
                  <c:v>1.674347519875</c:v>
                </c:pt>
                <c:pt idx="13585">
                  <c:v>1.6743395328520001</c:v>
                </c:pt>
                <c:pt idx="13586">
                  <c:v>1.674306988716</c:v>
                </c:pt>
                <c:pt idx="13587">
                  <c:v>1.674325942993</c:v>
                </c:pt>
                <c:pt idx="13588">
                  <c:v>1.674406051636</c:v>
                </c:pt>
                <c:pt idx="13589">
                  <c:v>1.6745653152469999</c:v>
                </c:pt>
                <c:pt idx="13590">
                  <c:v>1.6750135421750001</c:v>
                </c:pt>
                <c:pt idx="13591">
                  <c:v>1.675176024437</c:v>
                </c:pt>
                <c:pt idx="13592">
                  <c:v>1.6752935647959999</c:v>
                </c:pt>
                <c:pt idx="13593">
                  <c:v>1.6754136085510001</c:v>
                </c:pt>
                <c:pt idx="13594">
                  <c:v>1.675475478172</c:v>
                </c:pt>
                <c:pt idx="13595">
                  <c:v>1.675539374352</c:v>
                </c:pt>
                <c:pt idx="13596">
                  <c:v>1.6755995750429999</c:v>
                </c:pt>
                <c:pt idx="13597">
                  <c:v>1.675662875175</c:v>
                </c:pt>
                <c:pt idx="13598">
                  <c:v>1.675724506378</c:v>
                </c:pt>
                <c:pt idx="13599">
                  <c:v>1.6757885217670001</c:v>
                </c:pt>
                <c:pt idx="13600">
                  <c:v>1.6758511066440001</c:v>
                </c:pt>
                <c:pt idx="13601">
                  <c:v>1.675914525986</c:v>
                </c:pt>
                <c:pt idx="13602">
                  <c:v>1.6759752035140001</c:v>
                </c:pt>
                <c:pt idx="13603">
                  <c:v>1.6760991811749999</c:v>
                </c:pt>
                <c:pt idx="13604">
                  <c:v>1.6762131452560001</c:v>
                </c:pt>
                <c:pt idx="13605">
                  <c:v>1.6763520240780001</c:v>
                </c:pt>
                <c:pt idx="13606">
                  <c:v>1.6764336824420001</c:v>
                </c:pt>
                <c:pt idx="13607">
                  <c:v>1.6764521598819999</c:v>
                </c:pt>
                <c:pt idx="13608">
                  <c:v>1.6764502525330001</c:v>
                </c:pt>
                <c:pt idx="13609">
                  <c:v>1.676753282547</c:v>
                </c:pt>
                <c:pt idx="13610">
                  <c:v>1.6771949529650001</c:v>
                </c:pt>
                <c:pt idx="13611">
                  <c:v>1.6773380041120001</c:v>
                </c:pt>
                <c:pt idx="13612">
                  <c:v>1.677788376808</c:v>
                </c:pt>
                <c:pt idx="13613">
                  <c:v>1.6778846979140001</c:v>
                </c:pt>
                <c:pt idx="13614">
                  <c:v>1.6778193712230001</c:v>
                </c:pt>
                <c:pt idx="13615">
                  <c:v>1.677857279778</c:v>
                </c:pt>
                <c:pt idx="13616">
                  <c:v>1.6780086755750001</c:v>
                </c:pt>
                <c:pt idx="13617">
                  <c:v>1.6783471107479999</c:v>
                </c:pt>
                <c:pt idx="13618">
                  <c:v>1.6784983873370001</c:v>
                </c:pt>
                <c:pt idx="13619">
                  <c:v>1.6786504983899999</c:v>
                </c:pt>
                <c:pt idx="13620">
                  <c:v>1.67902982235</c:v>
                </c:pt>
                <c:pt idx="13621">
                  <c:v>1.6793122291560001</c:v>
                </c:pt>
                <c:pt idx="13622">
                  <c:v>1.6792595386510001</c:v>
                </c:pt>
                <c:pt idx="13623">
                  <c:v>1.6792395114900001</c:v>
                </c:pt>
                <c:pt idx="13624">
                  <c:v>1.6793190240860001</c:v>
                </c:pt>
                <c:pt idx="13625">
                  <c:v>1.6794272661209999</c:v>
                </c:pt>
                <c:pt idx="13626">
                  <c:v>1.6795859336850001</c:v>
                </c:pt>
                <c:pt idx="13627">
                  <c:v>1.6796964406970001</c:v>
                </c:pt>
                <c:pt idx="13628">
                  <c:v>1.679813146591</c:v>
                </c:pt>
                <c:pt idx="13629">
                  <c:v>1.6799257993700001</c:v>
                </c:pt>
                <c:pt idx="13630">
                  <c:v>1.6802836656569999</c:v>
                </c:pt>
                <c:pt idx="13631">
                  <c:v>1.680383443832</c:v>
                </c:pt>
                <c:pt idx="13632">
                  <c:v>1.6805746555329999</c:v>
                </c:pt>
                <c:pt idx="13633">
                  <c:v>1.6807696819310001</c:v>
                </c:pt>
                <c:pt idx="13634">
                  <c:v>1.6808491945270001</c:v>
                </c:pt>
                <c:pt idx="13635">
                  <c:v>1.6809040308000001</c:v>
                </c:pt>
                <c:pt idx="13636">
                  <c:v>1.6809114217759999</c:v>
                </c:pt>
                <c:pt idx="13637">
                  <c:v>1.6809281110759999</c:v>
                </c:pt>
                <c:pt idx="13638">
                  <c:v>1.680971026421</c:v>
                </c:pt>
                <c:pt idx="13639">
                  <c:v>1.6810426712040001</c:v>
                </c:pt>
                <c:pt idx="13640">
                  <c:v>1.681129693985</c:v>
                </c:pt>
                <c:pt idx="13641">
                  <c:v>1.6812303066250001</c:v>
                </c:pt>
                <c:pt idx="13642">
                  <c:v>1.68133187294</c:v>
                </c:pt>
                <c:pt idx="13643">
                  <c:v>1.6814802885060001</c:v>
                </c:pt>
                <c:pt idx="13644">
                  <c:v>1.681678175926</c:v>
                </c:pt>
                <c:pt idx="13645">
                  <c:v>1.681841254234</c:v>
                </c:pt>
                <c:pt idx="13646">
                  <c:v>1.6819477081300001</c:v>
                </c:pt>
                <c:pt idx="13647">
                  <c:v>1.682109713554</c:v>
                </c:pt>
                <c:pt idx="13648">
                  <c:v>1.682588219643</c:v>
                </c:pt>
                <c:pt idx="13649">
                  <c:v>1.682687878609</c:v>
                </c:pt>
                <c:pt idx="13650">
                  <c:v>1.682715535164</c:v>
                </c:pt>
                <c:pt idx="13651">
                  <c:v>1.682667732239</c:v>
                </c:pt>
                <c:pt idx="13652">
                  <c:v>1.682638049126</c:v>
                </c:pt>
                <c:pt idx="13653">
                  <c:v>1.682640552521</c:v>
                </c:pt>
                <c:pt idx="13654">
                  <c:v>1.6826856136320001</c:v>
                </c:pt>
                <c:pt idx="13655">
                  <c:v>1.6827969551090001</c:v>
                </c:pt>
                <c:pt idx="13656">
                  <c:v>1.6828742027279999</c:v>
                </c:pt>
                <c:pt idx="13657">
                  <c:v>1.6830419301990001</c:v>
                </c:pt>
                <c:pt idx="13658">
                  <c:v>1.683166384697</c:v>
                </c:pt>
                <c:pt idx="13659">
                  <c:v>1.6834787130360001</c:v>
                </c:pt>
                <c:pt idx="13660">
                  <c:v>1.683948516846</c:v>
                </c:pt>
                <c:pt idx="13661">
                  <c:v>1.6840754747390001</c:v>
                </c:pt>
                <c:pt idx="13662">
                  <c:v>1.684139728546</c:v>
                </c:pt>
                <c:pt idx="13663">
                  <c:v>1.684141516685</c:v>
                </c:pt>
                <c:pt idx="13664">
                  <c:v>1.6841703653340001</c:v>
                </c:pt>
                <c:pt idx="13665">
                  <c:v>1.684267759323</c:v>
                </c:pt>
                <c:pt idx="13666">
                  <c:v>1.684454083443</c:v>
                </c:pt>
                <c:pt idx="13667">
                  <c:v>1.684885978699</c:v>
                </c:pt>
                <c:pt idx="13668">
                  <c:v>1.685175538063</c:v>
                </c:pt>
                <c:pt idx="13669">
                  <c:v>1.6855177879329999</c:v>
                </c:pt>
                <c:pt idx="13670">
                  <c:v>1.6858263015749999</c:v>
                </c:pt>
                <c:pt idx="13671">
                  <c:v>1.685829401016</c:v>
                </c:pt>
                <c:pt idx="13672">
                  <c:v>1.685824155807</c:v>
                </c:pt>
                <c:pt idx="13673">
                  <c:v>1.6859133243560001</c:v>
                </c:pt>
                <c:pt idx="13674">
                  <c:v>1.6861445903779999</c:v>
                </c:pt>
                <c:pt idx="13675">
                  <c:v>1.686257362366</c:v>
                </c:pt>
                <c:pt idx="13676">
                  <c:v>1.6863774061200001</c:v>
                </c:pt>
                <c:pt idx="13677">
                  <c:v>1.6864386796949999</c:v>
                </c:pt>
                <c:pt idx="13678">
                  <c:v>1.686501502991</c:v>
                </c:pt>
                <c:pt idx="13679">
                  <c:v>1.686563372612</c:v>
                </c:pt>
                <c:pt idx="13680">
                  <c:v>1.686627268791</c:v>
                </c:pt>
                <c:pt idx="13681">
                  <c:v>1.6866869926450001</c:v>
                </c:pt>
                <c:pt idx="13682">
                  <c:v>1.6868069171910001</c:v>
                </c:pt>
                <c:pt idx="13683">
                  <c:v>1.687023997307</c:v>
                </c:pt>
                <c:pt idx="13684">
                  <c:v>1.687421560287</c:v>
                </c:pt>
                <c:pt idx="13685">
                  <c:v>1.687419652939</c:v>
                </c:pt>
                <c:pt idx="13686">
                  <c:v>1.6873781681060001</c:v>
                </c:pt>
                <c:pt idx="13687">
                  <c:v>1.6874141693119999</c:v>
                </c:pt>
                <c:pt idx="13688">
                  <c:v>1.687513828278</c:v>
                </c:pt>
                <c:pt idx="13689">
                  <c:v>1.687619328499</c:v>
                </c:pt>
                <c:pt idx="13690">
                  <c:v>1.6876976490019999</c:v>
                </c:pt>
                <c:pt idx="13691">
                  <c:v>1.68781042099</c:v>
                </c:pt>
                <c:pt idx="13692">
                  <c:v>1.687924385071</c:v>
                </c:pt>
                <c:pt idx="13693">
                  <c:v>1.688084244728</c:v>
                </c:pt>
                <c:pt idx="13694">
                  <c:v>1.6882556676860001</c:v>
                </c:pt>
                <c:pt idx="13695">
                  <c:v>1.6883811950680001</c:v>
                </c:pt>
                <c:pt idx="13696">
                  <c:v>1.688548207283</c:v>
                </c:pt>
                <c:pt idx="13697">
                  <c:v>1.688672661781</c:v>
                </c:pt>
                <c:pt idx="13698">
                  <c:v>1.6886609792709999</c:v>
                </c:pt>
                <c:pt idx="13699">
                  <c:v>1.6887367963790001</c:v>
                </c:pt>
                <c:pt idx="13700">
                  <c:v>1.689070105553</c:v>
                </c:pt>
                <c:pt idx="13701">
                  <c:v>1.6893817186360001</c:v>
                </c:pt>
                <c:pt idx="13702">
                  <c:v>1.689489841461</c:v>
                </c:pt>
                <c:pt idx="13703">
                  <c:v>1.6895973682400001</c:v>
                </c:pt>
                <c:pt idx="13704">
                  <c:v>1.689706683159</c:v>
                </c:pt>
                <c:pt idx="13705">
                  <c:v>1.6898130178449999</c:v>
                </c:pt>
                <c:pt idx="13706">
                  <c:v>1.69002187252</c:v>
                </c:pt>
                <c:pt idx="13707">
                  <c:v>1.6902644634249999</c:v>
                </c:pt>
                <c:pt idx="13708">
                  <c:v>1.6902351379389999</c:v>
                </c:pt>
                <c:pt idx="13709">
                  <c:v>1.6903439760209999</c:v>
                </c:pt>
                <c:pt idx="13710">
                  <c:v>1.690551877022</c:v>
                </c:pt>
                <c:pt idx="13711">
                  <c:v>1.6909306049349999</c:v>
                </c:pt>
                <c:pt idx="13712">
                  <c:v>1.691089749336</c:v>
                </c:pt>
                <c:pt idx="13713">
                  <c:v>1.6912022829060001</c:v>
                </c:pt>
                <c:pt idx="13714">
                  <c:v>1.691356539726</c:v>
                </c:pt>
                <c:pt idx="13715">
                  <c:v>1.691804051399</c:v>
                </c:pt>
                <c:pt idx="13716">
                  <c:v>1.6918724775309999</c:v>
                </c:pt>
                <c:pt idx="13717">
                  <c:v>1.6918557882309999</c:v>
                </c:pt>
                <c:pt idx="13718">
                  <c:v>1.6920701265339999</c:v>
                </c:pt>
                <c:pt idx="13719">
                  <c:v>1.6922453641890001</c:v>
                </c:pt>
                <c:pt idx="13720">
                  <c:v>1.69233071804</c:v>
                </c:pt>
                <c:pt idx="13721">
                  <c:v>1.692641615868</c:v>
                </c:pt>
                <c:pt idx="13722">
                  <c:v>1.6929711103439999</c:v>
                </c:pt>
                <c:pt idx="13723">
                  <c:v>1.6932336092</c:v>
                </c:pt>
                <c:pt idx="13724">
                  <c:v>1.6932429075240001</c:v>
                </c:pt>
                <c:pt idx="13725">
                  <c:v>1.6933130025859999</c:v>
                </c:pt>
                <c:pt idx="13726">
                  <c:v>1.6937317848210001</c:v>
                </c:pt>
                <c:pt idx="13727">
                  <c:v>1.69387960434</c:v>
                </c:pt>
                <c:pt idx="13728">
                  <c:v>1.694076776505</c:v>
                </c:pt>
                <c:pt idx="13729">
                  <c:v>1.6942291259769999</c:v>
                </c:pt>
                <c:pt idx="13730">
                  <c:v>1.6944720745090001</c:v>
                </c:pt>
                <c:pt idx="13731">
                  <c:v>1.6947576999659999</c:v>
                </c:pt>
                <c:pt idx="13732">
                  <c:v>1.695016860962</c:v>
                </c:pt>
                <c:pt idx="13733">
                  <c:v>1.6950546503070001</c:v>
                </c:pt>
                <c:pt idx="13734">
                  <c:v>1.6953443288800001</c:v>
                </c:pt>
                <c:pt idx="13735">
                  <c:v>1.6958237886430001</c:v>
                </c:pt>
                <c:pt idx="13736">
                  <c:v>1.6959756612779999</c:v>
                </c:pt>
                <c:pt idx="13737">
                  <c:v>1.6963512897490001</c:v>
                </c:pt>
                <c:pt idx="13738">
                  <c:v>1.696509003639</c:v>
                </c:pt>
                <c:pt idx="13739">
                  <c:v>1.696732878685</c:v>
                </c:pt>
                <c:pt idx="13740">
                  <c:v>1.696791529655</c:v>
                </c:pt>
                <c:pt idx="13741">
                  <c:v>1.6967505216600001</c:v>
                </c:pt>
                <c:pt idx="13742">
                  <c:v>1.696732878685</c:v>
                </c:pt>
                <c:pt idx="13743">
                  <c:v>1.696957826614</c:v>
                </c:pt>
                <c:pt idx="13744">
                  <c:v>1.697111964226</c:v>
                </c:pt>
                <c:pt idx="13745">
                  <c:v>1.697275996208</c:v>
                </c:pt>
                <c:pt idx="13746">
                  <c:v>1.6974397897719999</c:v>
                </c:pt>
                <c:pt idx="13747">
                  <c:v>1.6975511312480001</c:v>
                </c:pt>
                <c:pt idx="13748">
                  <c:v>1.697660565376</c:v>
                </c:pt>
                <c:pt idx="13749">
                  <c:v>1.697773337364</c:v>
                </c:pt>
                <c:pt idx="13750">
                  <c:v>1.697939515114</c:v>
                </c:pt>
                <c:pt idx="13751">
                  <c:v>1.698100328445</c:v>
                </c:pt>
                <c:pt idx="13752">
                  <c:v>1.6982712745670001</c:v>
                </c:pt>
                <c:pt idx="13753">
                  <c:v>1.698271155357</c:v>
                </c:pt>
                <c:pt idx="13754">
                  <c:v>1.6984326839449999</c:v>
                </c:pt>
                <c:pt idx="13755">
                  <c:v>1.6988892555240001</c:v>
                </c:pt>
                <c:pt idx="13756">
                  <c:v>1.6990873813630001</c:v>
                </c:pt>
                <c:pt idx="13757">
                  <c:v>1.699291348457</c:v>
                </c:pt>
                <c:pt idx="13758">
                  <c:v>1.6996971368789999</c:v>
                </c:pt>
                <c:pt idx="13759">
                  <c:v>1.699802875519</c:v>
                </c:pt>
                <c:pt idx="13760">
                  <c:v>1.6998261213300001</c:v>
                </c:pt>
                <c:pt idx="13761">
                  <c:v>1.7001893520360001</c:v>
                </c:pt>
                <c:pt idx="13762">
                  <c:v>1.7003071308140001</c:v>
                </c:pt>
                <c:pt idx="13763">
                  <c:v>1.7004265785220001</c:v>
                </c:pt>
                <c:pt idx="13764">
                  <c:v>1.700582385063</c:v>
                </c:pt>
                <c:pt idx="13765">
                  <c:v>1.700991392136</c:v>
                </c:pt>
                <c:pt idx="13766">
                  <c:v>1.7014111280440001</c:v>
                </c:pt>
                <c:pt idx="13767">
                  <c:v>1.701606035233</c:v>
                </c:pt>
                <c:pt idx="13768">
                  <c:v>1.701720952988</c:v>
                </c:pt>
                <c:pt idx="13769">
                  <c:v>1.7018516063689999</c:v>
                </c:pt>
                <c:pt idx="13770">
                  <c:v>1.7018338441850001</c:v>
                </c:pt>
                <c:pt idx="13771">
                  <c:v>1.701907753944</c:v>
                </c:pt>
                <c:pt idx="13772">
                  <c:v>1.7020186185840001</c:v>
                </c:pt>
                <c:pt idx="13773">
                  <c:v>1.702102184296</c:v>
                </c:pt>
                <c:pt idx="13774">
                  <c:v>1.702540159225</c:v>
                </c:pt>
                <c:pt idx="13775">
                  <c:v>1.7029101848599999</c:v>
                </c:pt>
                <c:pt idx="13776">
                  <c:v>1.7033475637440001</c:v>
                </c:pt>
                <c:pt idx="13777">
                  <c:v>1.7036868333820001</c:v>
                </c:pt>
                <c:pt idx="13778">
                  <c:v>1.7038823366169999</c:v>
                </c:pt>
                <c:pt idx="13779">
                  <c:v>1.703982830048</c:v>
                </c:pt>
                <c:pt idx="13780">
                  <c:v>1.703959465027</c:v>
                </c:pt>
                <c:pt idx="13781">
                  <c:v>1.7039320468900001</c:v>
                </c:pt>
                <c:pt idx="13782">
                  <c:v>1.703948736191</c:v>
                </c:pt>
                <c:pt idx="13783">
                  <c:v>1.7040075063710001</c:v>
                </c:pt>
                <c:pt idx="13784">
                  <c:v>1.7040978670119999</c:v>
                </c:pt>
                <c:pt idx="13785">
                  <c:v>1.704165577888</c:v>
                </c:pt>
                <c:pt idx="13786">
                  <c:v>1.7042683362960001</c:v>
                </c:pt>
                <c:pt idx="13787">
                  <c:v>1.704372882843</c:v>
                </c:pt>
                <c:pt idx="13788">
                  <c:v>1.704478263855</c:v>
                </c:pt>
                <c:pt idx="13789">
                  <c:v>1.7049210071559999</c:v>
                </c:pt>
                <c:pt idx="13790">
                  <c:v>1.705235719681</c:v>
                </c:pt>
                <c:pt idx="13791">
                  <c:v>1.7053821086880001</c:v>
                </c:pt>
                <c:pt idx="13792">
                  <c:v>1.7054831981659999</c:v>
                </c:pt>
                <c:pt idx="13793">
                  <c:v>1.7055903673170001</c:v>
                </c:pt>
                <c:pt idx="13794">
                  <c:v>1.705648303032</c:v>
                </c:pt>
                <c:pt idx="13795">
                  <c:v>1.705708384514</c:v>
                </c:pt>
                <c:pt idx="13796">
                  <c:v>1.7057697772980001</c:v>
                </c:pt>
                <c:pt idx="13797">
                  <c:v>1.7058312892909999</c:v>
                </c:pt>
                <c:pt idx="13798">
                  <c:v>1.705894827843</c:v>
                </c:pt>
                <c:pt idx="13799">
                  <c:v>1.705959439278</c:v>
                </c:pt>
                <c:pt idx="13800">
                  <c:v>1.706026554108</c:v>
                </c:pt>
                <c:pt idx="13801">
                  <c:v>1.706092000008</c:v>
                </c:pt>
                <c:pt idx="13802">
                  <c:v>1.7061564922329999</c:v>
                </c:pt>
                <c:pt idx="13803">
                  <c:v>1.7062215805050001</c:v>
                </c:pt>
                <c:pt idx="13804">
                  <c:v>1.7062827348709999</c:v>
                </c:pt>
                <c:pt idx="13805">
                  <c:v>1.706336975098</c:v>
                </c:pt>
                <c:pt idx="13806">
                  <c:v>1.7064387798309999</c:v>
                </c:pt>
                <c:pt idx="13807">
                  <c:v>1.7065259218219999</c:v>
                </c:pt>
                <c:pt idx="13808">
                  <c:v>1.7065938711169999</c:v>
                </c:pt>
                <c:pt idx="13809">
                  <c:v>1.7066359519959999</c:v>
                </c:pt>
                <c:pt idx="13810">
                  <c:v>1.706666946411</c:v>
                </c:pt>
                <c:pt idx="13811">
                  <c:v>1.706689596176</c:v>
                </c:pt>
                <c:pt idx="13812">
                  <c:v>1.7066992521290001</c:v>
                </c:pt>
                <c:pt idx="13813">
                  <c:v>1.7067166566850001</c:v>
                </c:pt>
                <c:pt idx="13814">
                  <c:v>1.706972002983</c:v>
                </c:pt>
                <c:pt idx="13815">
                  <c:v>1.7070701122280001</c:v>
                </c:pt>
                <c:pt idx="13816">
                  <c:v>1.707216143608</c:v>
                </c:pt>
                <c:pt idx="13817">
                  <c:v>1.707356572151</c:v>
                </c:pt>
                <c:pt idx="13818">
                  <c:v>1.707461237907</c:v>
                </c:pt>
                <c:pt idx="13819">
                  <c:v>1.707557916641</c:v>
                </c:pt>
                <c:pt idx="13820">
                  <c:v>1.7076543569560001</c:v>
                </c:pt>
                <c:pt idx="13821">
                  <c:v>1.707755684853</c:v>
                </c:pt>
                <c:pt idx="13822">
                  <c:v>1.707823872566</c:v>
                </c:pt>
                <c:pt idx="13823">
                  <c:v>1.707931160927</c:v>
                </c:pt>
                <c:pt idx="13824">
                  <c:v>1.7080425024029999</c:v>
                </c:pt>
                <c:pt idx="13825">
                  <c:v>1.708443641663</c:v>
                </c:pt>
                <c:pt idx="13826">
                  <c:v>1.7085583209990001</c:v>
                </c:pt>
                <c:pt idx="13827">
                  <c:v>1.7087492942810001</c:v>
                </c:pt>
                <c:pt idx="13828">
                  <c:v>1.7088750600810001</c:v>
                </c:pt>
                <c:pt idx="13829">
                  <c:v>1.70900452137</c:v>
                </c:pt>
                <c:pt idx="13830">
                  <c:v>1.709089636803</c:v>
                </c:pt>
                <c:pt idx="13831">
                  <c:v>1.7092618942260001</c:v>
                </c:pt>
                <c:pt idx="13832">
                  <c:v>1.7097033262250001</c:v>
                </c:pt>
                <c:pt idx="13833">
                  <c:v>1.7099307775499999</c:v>
                </c:pt>
                <c:pt idx="13834">
                  <c:v>1.7100458145140001</c:v>
                </c:pt>
                <c:pt idx="13835">
                  <c:v>1.710078835487</c:v>
                </c:pt>
                <c:pt idx="13836">
                  <c:v>1.7101421356199999</c:v>
                </c:pt>
                <c:pt idx="13837">
                  <c:v>1.710545897484</c:v>
                </c:pt>
                <c:pt idx="13838">
                  <c:v>1.7108255624769999</c:v>
                </c:pt>
                <c:pt idx="13839">
                  <c:v>1.7109737396239999</c:v>
                </c:pt>
                <c:pt idx="13840">
                  <c:v>1.7113076448440001</c:v>
                </c:pt>
                <c:pt idx="13841">
                  <c:v>1.7114901542659999</c:v>
                </c:pt>
                <c:pt idx="13842">
                  <c:v>1.71185028553</c:v>
                </c:pt>
                <c:pt idx="13843">
                  <c:v>1.7118237018589999</c:v>
                </c:pt>
                <c:pt idx="13844">
                  <c:v>1.712208986282</c:v>
                </c:pt>
                <c:pt idx="13845">
                  <c:v>1.7123565673829999</c:v>
                </c:pt>
                <c:pt idx="13846">
                  <c:v>1.7124627828600001</c:v>
                </c:pt>
                <c:pt idx="13847">
                  <c:v>1.712573885918</c:v>
                </c:pt>
                <c:pt idx="13848">
                  <c:v>1.7126860618590001</c:v>
                </c:pt>
                <c:pt idx="13849">
                  <c:v>1.712796330452</c:v>
                </c:pt>
                <c:pt idx="13850">
                  <c:v>1.712899923325</c:v>
                </c:pt>
                <c:pt idx="13851">
                  <c:v>1.7130522727969999</c:v>
                </c:pt>
                <c:pt idx="13852">
                  <c:v>1.7134840488430001</c:v>
                </c:pt>
                <c:pt idx="13853">
                  <c:v>1.713530659676</c:v>
                </c:pt>
                <c:pt idx="13854">
                  <c:v>1.7135430574420001</c:v>
                </c:pt>
                <c:pt idx="13855">
                  <c:v>1.713964819908</c:v>
                </c:pt>
                <c:pt idx="13856">
                  <c:v>1.714421629906</c:v>
                </c:pt>
                <c:pt idx="13857">
                  <c:v>1.714773058891</c:v>
                </c:pt>
                <c:pt idx="13858">
                  <c:v>1.7150743007660001</c:v>
                </c:pt>
                <c:pt idx="13859">
                  <c:v>1.7150831222530001</c:v>
                </c:pt>
                <c:pt idx="13860">
                  <c:v>1.715470671654</c:v>
                </c:pt>
                <c:pt idx="13861">
                  <c:v>1.7159290313719999</c:v>
                </c:pt>
                <c:pt idx="13862">
                  <c:v>1.7162113189699999</c:v>
                </c:pt>
                <c:pt idx="13863">
                  <c:v>1.7164014577869999</c:v>
                </c:pt>
                <c:pt idx="13864">
                  <c:v>1.7165470123290001</c:v>
                </c:pt>
                <c:pt idx="13865">
                  <c:v>1.7167422771450001</c:v>
                </c:pt>
                <c:pt idx="13866">
                  <c:v>1.7169369459149999</c:v>
                </c:pt>
                <c:pt idx="13867">
                  <c:v>1.7168992757799999</c:v>
                </c:pt>
                <c:pt idx="13868">
                  <c:v>1.716923356056</c:v>
                </c:pt>
                <c:pt idx="13869">
                  <c:v>1.717008948326</c:v>
                </c:pt>
                <c:pt idx="13870">
                  <c:v>1.7171646356579999</c:v>
                </c:pt>
                <c:pt idx="13871">
                  <c:v>1.717290401459</c:v>
                </c:pt>
                <c:pt idx="13872">
                  <c:v>1.717462062836</c:v>
                </c:pt>
                <c:pt idx="13873">
                  <c:v>1.7175912857060001</c:v>
                </c:pt>
                <c:pt idx="13874">
                  <c:v>1.7177753448490001</c:v>
                </c:pt>
                <c:pt idx="13875">
                  <c:v>1.718004465103</c:v>
                </c:pt>
                <c:pt idx="13876">
                  <c:v>1.7181730270390001</c:v>
                </c:pt>
                <c:pt idx="13877">
                  <c:v>1.718160271645</c:v>
                </c:pt>
                <c:pt idx="13878">
                  <c:v>1.718556642532</c:v>
                </c:pt>
                <c:pt idx="13879">
                  <c:v>1.718719601631</c:v>
                </c:pt>
                <c:pt idx="13880">
                  <c:v>1.7188775539400001</c:v>
                </c:pt>
                <c:pt idx="13881">
                  <c:v>1.718984484673</c:v>
                </c:pt>
                <c:pt idx="13882">
                  <c:v>1.719091653824</c:v>
                </c:pt>
                <c:pt idx="13883">
                  <c:v>1.719202280045</c:v>
                </c:pt>
                <c:pt idx="13884">
                  <c:v>1.7193112373349999</c:v>
                </c:pt>
                <c:pt idx="13885">
                  <c:v>1.7194250822070001</c:v>
                </c:pt>
                <c:pt idx="13886">
                  <c:v>1.719540953636</c:v>
                </c:pt>
                <c:pt idx="13887">
                  <c:v>1.7196527719500001</c:v>
                </c:pt>
                <c:pt idx="13888">
                  <c:v>1.719760537148</c:v>
                </c:pt>
                <c:pt idx="13889">
                  <c:v>1.7198500633239999</c:v>
                </c:pt>
                <c:pt idx="13890">
                  <c:v>1.719911456108</c:v>
                </c:pt>
                <c:pt idx="13891">
                  <c:v>1.7199076414109999</c:v>
                </c:pt>
                <c:pt idx="13892">
                  <c:v>1.720186948776</c:v>
                </c:pt>
                <c:pt idx="13893">
                  <c:v>1.7206308841710001</c:v>
                </c:pt>
                <c:pt idx="13894">
                  <c:v>1.720915198326</c:v>
                </c:pt>
                <c:pt idx="13895">
                  <c:v>1.72122335434</c:v>
                </c:pt>
                <c:pt idx="13896">
                  <c:v>1.7211802005770001</c:v>
                </c:pt>
                <c:pt idx="13897">
                  <c:v>1.721136689186</c:v>
                </c:pt>
                <c:pt idx="13898">
                  <c:v>1.721192955971</c:v>
                </c:pt>
                <c:pt idx="13899">
                  <c:v>1.7213035821910001</c:v>
                </c:pt>
                <c:pt idx="13900">
                  <c:v>1.7214226722720001</c:v>
                </c:pt>
                <c:pt idx="13901">
                  <c:v>1.721501946449</c:v>
                </c:pt>
                <c:pt idx="13902">
                  <c:v>1.721621394157</c:v>
                </c:pt>
                <c:pt idx="13903">
                  <c:v>1.721746683121</c:v>
                </c:pt>
                <c:pt idx="13904">
                  <c:v>1.7221745252609999</c:v>
                </c:pt>
                <c:pt idx="13905">
                  <c:v>1.722277879715</c:v>
                </c:pt>
                <c:pt idx="13906">
                  <c:v>1.722366929054</c:v>
                </c:pt>
                <c:pt idx="13907">
                  <c:v>1.722450494766</c:v>
                </c:pt>
                <c:pt idx="13908">
                  <c:v>1.722491502762</c:v>
                </c:pt>
                <c:pt idx="13909">
                  <c:v>1.7225139141079999</c:v>
                </c:pt>
                <c:pt idx="13910">
                  <c:v>1.7226619720459999</c:v>
                </c:pt>
                <c:pt idx="13911">
                  <c:v>1.7231091260910001</c:v>
                </c:pt>
                <c:pt idx="13912">
                  <c:v>1.7235748767850001</c:v>
                </c:pt>
                <c:pt idx="13913">
                  <c:v>1.7239365577700001</c:v>
                </c:pt>
                <c:pt idx="13914">
                  <c:v>1.7240953445430001</c:v>
                </c:pt>
                <c:pt idx="13915">
                  <c:v>1.724202990532</c:v>
                </c:pt>
                <c:pt idx="13916">
                  <c:v>1.7242040634160001</c:v>
                </c:pt>
                <c:pt idx="13917">
                  <c:v>1.7241705656049999</c:v>
                </c:pt>
                <c:pt idx="13918">
                  <c:v>1.7241736650470001</c:v>
                </c:pt>
                <c:pt idx="13919">
                  <c:v>1.7243003845210001</c:v>
                </c:pt>
                <c:pt idx="13920">
                  <c:v>1.724689602852</c:v>
                </c:pt>
                <c:pt idx="13921">
                  <c:v>1.724799513817</c:v>
                </c:pt>
                <c:pt idx="13922">
                  <c:v>1.724966049194</c:v>
                </c:pt>
                <c:pt idx="13923">
                  <c:v>1.7251697778699999</c:v>
                </c:pt>
                <c:pt idx="13924">
                  <c:v>1.725546121597</c:v>
                </c:pt>
                <c:pt idx="13925">
                  <c:v>1.725646734238</c:v>
                </c:pt>
                <c:pt idx="13926">
                  <c:v>1.725751519203</c:v>
                </c:pt>
                <c:pt idx="13927">
                  <c:v>1.7258446216579999</c:v>
                </c:pt>
                <c:pt idx="13928">
                  <c:v>1.7259482145309999</c:v>
                </c:pt>
                <c:pt idx="13929">
                  <c:v>1.725958943367</c:v>
                </c:pt>
                <c:pt idx="13930">
                  <c:v>1.726122260094</c:v>
                </c:pt>
                <c:pt idx="13931">
                  <c:v>1.7265568971630001</c:v>
                </c:pt>
                <c:pt idx="13932">
                  <c:v>1.726829171181</c:v>
                </c:pt>
                <c:pt idx="13933">
                  <c:v>1.7271494865420001</c:v>
                </c:pt>
                <c:pt idx="13934">
                  <c:v>1.7272984981540001</c:v>
                </c:pt>
                <c:pt idx="13935">
                  <c:v>1.72739803791</c:v>
                </c:pt>
                <c:pt idx="13936">
                  <c:v>1.727502346039</c:v>
                </c:pt>
                <c:pt idx="13937">
                  <c:v>1.727604389191</c:v>
                </c:pt>
                <c:pt idx="13938">
                  <c:v>1.727748274803</c:v>
                </c:pt>
                <c:pt idx="13939">
                  <c:v>1.728031754494</c:v>
                </c:pt>
                <c:pt idx="13940">
                  <c:v>1.728006243706</c:v>
                </c:pt>
                <c:pt idx="13941">
                  <c:v>1.728111743927</c:v>
                </c:pt>
                <c:pt idx="13942">
                  <c:v>1.7283173799510001</c:v>
                </c:pt>
                <c:pt idx="13943">
                  <c:v>1.7284383773800001</c:v>
                </c:pt>
                <c:pt idx="13944">
                  <c:v>1.728597640991</c:v>
                </c:pt>
                <c:pt idx="13945">
                  <c:v>1.7289409637449999</c:v>
                </c:pt>
                <c:pt idx="13946">
                  <c:v>1.729188799858</c:v>
                </c:pt>
                <c:pt idx="13947">
                  <c:v>1.729340314865</c:v>
                </c:pt>
                <c:pt idx="13948">
                  <c:v>1.7295408248899999</c:v>
                </c:pt>
                <c:pt idx="13949">
                  <c:v>1.7295659780499999</c:v>
                </c:pt>
                <c:pt idx="13950">
                  <c:v>1.7295254468920001</c:v>
                </c:pt>
                <c:pt idx="13951">
                  <c:v>1.729535102844</c:v>
                </c:pt>
                <c:pt idx="13952">
                  <c:v>1.729654550552</c:v>
                </c:pt>
                <c:pt idx="13953">
                  <c:v>1.729847073555</c:v>
                </c:pt>
                <c:pt idx="13954">
                  <c:v>1.730297207832</c:v>
                </c:pt>
                <c:pt idx="13955">
                  <c:v>1.7307186126709999</c:v>
                </c:pt>
                <c:pt idx="13956">
                  <c:v>1.7309486865999999</c:v>
                </c:pt>
                <c:pt idx="13957">
                  <c:v>1.7313551902769999</c:v>
                </c:pt>
                <c:pt idx="13958">
                  <c:v>1.7314581871029999</c:v>
                </c:pt>
                <c:pt idx="13959">
                  <c:v>1.7315096855159999</c:v>
                </c:pt>
                <c:pt idx="13960">
                  <c:v>1.731528043747</c:v>
                </c:pt>
                <c:pt idx="13961">
                  <c:v>1.73153758049</c:v>
                </c:pt>
                <c:pt idx="13962">
                  <c:v>1.7315546274189999</c:v>
                </c:pt>
                <c:pt idx="13963">
                  <c:v>1.7316055297849999</c:v>
                </c:pt>
                <c:pt idx="13964">
                  <c:v>1.731680750847</c:v>
                </c:pt>
                <c:pt idx="13965">
                  <c:v>1.731822133064</c:v>
                </c:pt>
                <c:pt idx="13966">
                  <c:v>1.732012867928</c:v>
                </c:pt>
                <c:pt idx="13967">
                  <c:v>1.7324612140660001</c:v>
                </c:pt>
                <c:pt idx="13968">
                  <c:v>1.7329403162000001</c:v>
                </c:pt>
                <c:pt idx="13969">
                  <c:v>1.733250141144</c:v>
                </c:pt>
                <c:pt idx="13970">
                  <c:v>1.733295440674</c:v>
                </c:pt>
                <c:pt idx="13971">
                  <c:v>1.733436703682</c:v>
                </c:pt>
                <c:pt idx="13972">
                  <c:v>1.733761787415</c:v>
                </c:pt>
                <c:pt idx="13973">
                  <c:v>1.733887553215</c:v>
                </c:pt>
                <c:pt idx="13974">
                  <c:v>1.7339742183689999</c:v>
                </c:pt>
                <c:pt idx="13975">
                  <c:v>1.7340594530110001</c:v>
                </c:pt>
                <c:pt idx="13976">
                  <c:v>1.734179854393</c:v>
                </c:pt>
                <c:pt idx="13977">
                  <c:v>1.734299063683</c:v>
                </c:pt>
                <c:pt idx="13978">
                  <c:v>1.7342941761020001</c:v>
                </c:pt>
                <c:pt idx="13979">
                  <c:v>1.7343224287029999</c:v>
                </c:pt>
                <c:pt idx="13980">
                  <c:v>1.7347451448440001</c:v>
                </c:pt>
                <c:pt idx="13981">
                  <c:v>1.7350860834120001</c:v>
                </c:pt>
                <c:pt idx="13982">
                  <c:v>1.7352950572970001</c:v>
                </c:pt>
                <c:pt idx="13983">
                  <c:v>1.7354027032849999</c:v>
                </c:pt>
                <c:pt idx="13984">
                  <c:v>1.7354601621629999</c:v>
                </c:pt>
                <c:pt idx="13985">
                  <c:v>1.7355742454530001</c:v>
                </c:pt>
                <c:pt idx="13986">
                  <c:v>1.7356895208359999</c:v>
                </c:pt>
                <c:pt idx="13987">
                  <c:v>1.735795497894</c:v>
                </c:pt>
                <c:pt idx="13988">
                  <c:v>1.735873937607</c:v>
                </c:pt>
                <c:pt idx="13989">
                  <c:v>1.735919952393</c:v>
                </c:pt>
                <c:pt idx="13990">
                  <c:v>1.7360125780110001</c:v>
                </c:pt>
                <c:pt idx="13991">
                  <c:v>1.736371040344</c:v>
                </c:pt>
                <c:pt idx="13992">
                  <c:v>1.736574649811</c:v>
                </c:pt>
                <c:pt idx="13993">
                  <c:v>1.73665189743</c:v>
                </c:pt>
                <c:pt idx="13994">
                  <c:v>1.7367644310000001</c:v>
                </c:pt>
                <c:pt idx="13995">
                  <c:v>1.736847639084</c:v>
                </c:pt>
                <c:pt idx="13996">
                  <c:v>1.7372130155559999</c:v>
                </c:pt>
                <c:pt idx="13997">
                  <c:v>1.7372065782549999</c:v>
                </c:pt>
                <c:pt idx="13998">
                  <c:v>1.7376110553740001</c:v>
                </c:pt>
                <c:pt idx="13999">
                  <c:v>1.737905263901</c:v>
                </c:pt>
                <c:pt idx="14000">
                  <c:v>1.738053679466</c:v>
                </c:pt>
                <c:pt idx="14001">
                  <c:v>1.738250136375</c:v>
                </c:pt>
                <c:pt idx="14002">
                  <c:v>1.7386318445210001</c:v>
                </c:pt>
                <c:pt idx="14003">
                  <c:v>1.7387504577640001</c:v>
                </c:pt>
                <c:pt idx="14004">
                  <c:v>1.73871088028</c:v>
                </c:pt>
                <c:pt idx="14005">
                  <c:v>1.7386827468870001</c:v>
                </c:pt>
                <c:pt idx="14006">
                  <c:v>1.738679647446</c:v>
                </c:pt>
                <c:pt idx="14007">
                  <c:v>1.738737463951</c:v>
                </c:pt>
                <c:pt idx="14008">
                  <c:v>1.7388377189640001</c:v>
                </c:pt>
                <c:pt idx="14009">
                  <c:v>1.739274263382</c:v>
                </c:pt>
                <c:pt idx="14010">
                  <c:v>1.739494919777</c:v>
                </c:pt>
                <c:pt idx="14011">
                  <c:v>1.7395733594889999</c:v>
                </c:pt>
                <c:pt idx="14012">
                  <c:v>1.739691138268</c:v>
                </c:pt>
                <c:pt idx="14013">
                  <c:v>1.739857673645</c:v>
                </c:pt>
                <c:pt idx="14014">
                  <c:v>1.740251660347</c:v>
                </c:pt>
                <c:pt idx="14015">
                  <c:v>1.740277886391</c:v>
                </c:pt>
                <c:pt idx="14016">
                  <c:v>1.7402815818790001</c:v>
                </c:pt>
                <c:pt idx="14017">
                  <c:v>1.740578889847</c:v>
                </c:pt>
                <c:pt idx="14018">
                  <c:v>1.740677475929</c:v>
                </c:pt>
                <c:pt idx="14019">
                  <c:v>1.7408320903779999</c:v>
                </c:pt>
                <c:pt idx="14020">
                  <c:v>1.740934848785</c:v>
                </c:pt>
                <c:pt idx="14021">
                  <c:v>1.7411774396899999</c:v>
                </c:pt>
                <c:pt idx="14022">
                  <c:v>1.7416356801990001</c:v>
                </c:pt>
                <c:pt idx="14023">
                  <c:v>1.742047071457</c:v>
                </c:pt>
                <c:pt idx="14024">
                  <c:v>1.7424092292790001</c:v>
                </c:pt>
                <c:pt idx="14025">
                  <c:v>1.7424198389050001</c:v>
                </c:pt>
                <c:pt idx="14026">
                  <c:v>1.742529153824</c:v>
                </c:pt>
                <c:pt idx="14027">
                  <c:v>1.7426030635830001</c:v>
                </c:pt>
                <c:pt idx="14028">
                  <c:v>1.7427096366879999</c:v>
                </c:pt>
                <c:pt idx="14029">
                  <c:v>1.7427860498429999</c:v>
                </c:pt>
                <c:pt idx="14030">
                  <c:v>1.742902755737</c:v>
                </c:pt>
                <c:pt idx="14031">
                  <c:v>1.743021130562</c:v>
                </c:pt>
                <c:pt idx="14032">
                  <c:v>1.7431029081339999</c:v>
                </c:pt>
                <c:pt idx="14033">
                  <c:v>1.743217945099</c:v>
                </c:pt>
                <c:pt idx="14034">
                  <c:v>1.7436809539789999</c:v>
                </c:pt>
                <c:pt idx="14035">
                  <c:v>1.7438244819640001</c:v>
                </c:pt>
                <c:pt idx="14036">
                  <c:v>1.7439152002330001</c:v>
                </c:pt>
                <c:pt idx="14037">
                  <c:v>1.74394094944</c:v>
                </c:pt>
                <c:pt idx="14038">
                  <c:v>1.743925452232</c:v>
                </c:pt>
                <c:pt idx="14039">
                  <c:v>1.7439451217649999</c:v>
                </c:pt>
                <c:pt idx="14040">
                  <c:v>1.744205236435</c:v>
                </c:pt>
                <c:pt idx="14041">
                  <c:v>1.7445489168170001</c:v>
                </c:pt>
                <c:pt idx="14042">
                  <c:v>1.7450503110890001</c:v>
                </c:pt>
                <c:pt idx="14043">
                  <c:v>1.7454890012740001</c:v>
                </c:pt>
                <c:pt idx="14044">
                  <c:v>1.745546340942</c:v>
                </c:pt>
                <c:pt idx="14045">
                  <c:v>1.7458158731460001</c:v>
                </c:pt>
                <c:pt idx="14046">
                  <c:v>1.745969176292</c:v>
                </c:pt>
                <c:pt idx="14047">
                  <c:v>1.746072888374</c:v>
                </c:pt>
                <c:pt idx="14048">
                  <c:v>1.7462314367289999</c:v>
                </c:pt>
                <c:pt idx="14049">
                  <c:v>1.7464326620099999</c:v>
                </c:pt>
                <c:pt idx="14050">
                  <c:v>1.7469016313550001</c:v>
                </c:pt>
                <c:pt idx="14051">
                  <c:v>1.7471106052400001</c:v>
                </c:pt>
                <c:pt idx="14052">
                  <c:v>1.7470959424970001</c:v>
                </c:pt>
                <c:pt idx="14053">
                  <c:v>1.7472816705700001</c:v>
                </c:pt>
                <c:pt idx="14054">
                  <c:v>1.7474536895749999</c:v>
                </c:pt>
                <c:pt idx="14055">
                  <c:v>1.747620344162</c:v>
                </c:pt>
                <c:pt idx="14056">
                  <c:v>1.7477811574940001</c:v>
                </c:pt>
                <c:pt idx="14057">
                  <c:v>1.7479094266890001</c:v>
                </c:pt>
                <c:pt idx="14058">
                  <c:v>1.7480278015140001</c:v>
                </c:pt>
                <c:pt idx="14059">
                  <c:v>1.748107790947</c:v>
                </c:pt>
                <c:pt idx="14060">
                  <c:v>1.748199820518</c:v>
                </c:pt>
                <c:pt idx="14061">
                  <c:v>1.748187303543</c:v>
                </c:pt>
                <c:pt idx="14062">
                  <c:v>1.7482734918589999</c:v>
                </c:pt>
                <c:pt idx="14063">
                  <c:v>1.7484748363489999</c:v>
                </c:pt>
                <c:pt idx="14064">
                  <c:v>1.7486863136290001</c:v>
                </c:pt>
                <c:pt idx="14065">
                  <c:v>1.7490029335020001</c:v>
                </c:pt>
                <c:pt idx="14066">
                  <c:v>1.749495387077</c:v>
                </c:pt>
                <c:pt idx="14067">
                  <c:v>1.7497720718380001</c:v>
                </c:pt>
                <c:pt idx="14068">
                  <c:v>1.749786973</c:v>
                </c:pt>
                <c:pt idx="14069">
                  <c:v>1.7498998641970001</c:v>
                </c:pt>
                <c:pt idx="14070">
                  <c:v>1.7500051259989999</c:v>
                </c:pt>
                <c:pt idx="14071">
                  <c:v>1.7501226663589999</c:v>
                </c:pt>
                <c:pt idx="14072">
                  <c:v>1.750235557556</c:v>
                </c:pt>
                <c:pt idx="14073">
                  <c:v>1.7503465414049999</c:v>
                </c:pt>
                <c:pt idx="14074">
                  <c:v>1.7508217096330001</c:v>
                </c:pt>
                <c:pt idx="14075">
                  <c:v>1.751305222511</c:v>
                </c:pt>
                <c:pt idx="14076">
                  <c:v>1.751371264458</c:v>
                </c:pt>
                <c:pt idx="14077">
                  <c:v>1.7513746023179999</c:v>
                </c:pt>
                <c:pt idx="14078">
                  <c:v>1.7514487504959999</c:v>
                </c:pt>
                <c:pt idx="14079">
                  <c:v>1.7518974542620001</c:v>
                </c:pt>
                <c:pt idx="14080">
                  <c:v>1.752063035965</c:v>
                </c:pt>
                <c:pt idx="14081">
                  <c:v>1.7522249221799999</c:v>
                </c:pt>
                <c:pt idx="14082">
                  <c:v>1.752342224121</c:v>
                </c:pt>
                <c:pt idx="14083">
                  <c:v>1.752454519272</c:v>
                </c:pt>
                <c:pt idx="14084">
                  <c:v>1.7525846958160001</c:v>
                </c:pt>
                <c:pt idx="14085">
                  <c:v>1.7525951862339999</c:v>
                </c:pt>
                <c:pt idx="14086">
                  <c:v>1.7526451349259999</c:v>
                </c:pt>
                <c:pt idx="14087">
                  <c:v>1.7528194189070001</c:v>
                </c:pt>
                <c:pt idx="14088">
                  <c:v>1.7533066272740001</c:v>
                </c:pt>
                <c:pt idx="14089">
                  <c:v>1.75377202034</c:v>
                </c:pt>
                <c:pt idx="14090">
                  <c:v>1.7539030313490001</c:v>
                </c:pt>
                <c:pt idx="14091">
                  <c:v>1.7540121078490001</c:v>
                </c:pt>
                <c:pt idx="14092">
                  <c:v>1.754010677338</c:v>
                </c:pt>
                <c:pt idx="14093">
                  <c:v>1.753997564316</c:v>
                </c:pt>
                <c:pt idx="14094">
                  <c:v>1.754136323929</c:v>
                </c:pt>
                <c:pt idx="14095">
                  <c:v>1.7544339895250001</c:v>
                </c:pt>
                <c:pt idx="14096">
                  <c:v>1.7549197673800001</c:v>
                </c:pt>
                <c:pt idx="14097">
                  <c:v>1.755388379097</c:v>
                </c:pt>
                <c:pt idx="14098">
                  <c:v>1.755608081818</c:v>
                </c:pt>
                <c:pt idx="14099">
                  <c:v>1.755587220192</c:v>
                </c:pt>
                <c:pt idx="14100">
                  <c:v>1.755690336227</c:v>
                </c:pt>
                <c:pt idx="14101">
                  <c:v>1.755833268166</c:v>
                </c:pt>
                <c:pt idx="14102">
                  <c:v>1.7559392452239999</c:v>
                </c:pt>
                <c:pt idx="14103">
                  <c:v>1.756045937538</c:v>
                </c:pt>
                <c:pt idx="14104">
                  <c:v>1.7561600208279999</c:v>
                </c:pt>
                <c:pt idx="14105">
                  <c:v>1.7562777996059999</c:v>
                </c:pt>
                <c:pt idx="14106">
                  <c:v>1.7565631866460001</c:v>
                </c:pt>
                <c:pt idx="14107">
                  <c:v>1.7570011615750001</c:v>
                </c:pt>
                <c:pt idx="14108">
                  <c:v>1.7571494579319999</c:v>
                </c:pt>
                <c:pt idx="14109">
                  <c:v>1.7572487592699999</c:v>
                </c:pt>
                <c:pt idx="14110">
                  <c:v>1.757343411446</c:v>
                </c:pt>
                <c:pt idx="14111">
                  <c:v>1.7574250698089999</c:v>
                </c:pt>
                <c:pt idx="14112">
                  <c:v>1.757487416267</c:v>
                </c:pt>
                <c:pt idx="14113">
                  <c:v>1.7575250864030001</c:v>
                </c:pt>
                <c:pt idx="14114">
                  <c:v>1.757544875145</c:v>
                </c:pt>
                <c:pt idx="14115">
                  <c:v>1.757559895515</c:v>
                </c:pt>
                <c:pt idx="14116">
                  <c:v>1.757581710815</c:v>
                </c:pt>
                <c:pt idx="14117">
                  <c:v>1.757918596268</c:v>
                </c:pt>
                <c:pt idx="14118">
                  <c:v>1.7581119537350001</c:v>
                </c:pt>
                <c:pt idx="14119">
                  <c:v>1.7582732439040001</c:v>
                </c:pt>
                <c:pt idx="14120">
                  <c:v>1.7583785057070001</c:v>
                </c:pt>
                <c:pt idx="14121">
                  <c:v>1.7588229179379999</c:v>
                </c:pt>
                <c:pt idx="14122">
                  <c:v>1.7592315673829999</c:v>
                </c:pt>
                <c:pt idx="14123">
                  <c:v>1.759343624115</c:v>
                </c:pt>
                <c:pt idx="14124">
                  <c:v>1.7593032121659999</c:v>
                </c:pt>
                <c:pt idx="14125">
                  <c:v>1.759463787079</c:v>
                </c:pt>
                <c:pt idx="14126">
                  <c:v>1.759937167168</c:v>
                </c:pt>
                <c:pt idx="14127">
                  <c:v>1.7602292299269999</c:v>
                </c:pt>
                <c:pt idx="14128">
                  <c:v>1.760559916496</c:v>
                </c:pt>
                <c:pt idx="14129">
                  <c:v>1.7608649730679999</c:v>
                </c:pt>
                <c:pt idx="14130">
                  <c:v>1.7608976364140001</c:v>
                </c:pt>
                <c:pt idx="14131">
                  <c:v>1.761107206345</c:v>
                </c:pt>
                <c:pt idx="14132">
                  <c:v>1.7612324953080001</c:v>
                </c:pt>
                <c:pt idx="14133">
                  <c:v>1.761400461197</c:v>
                </c:pt>
                <c:pt idx="14134">
                  <c:v>1.761803269386</c:v>
                </c:pt>
                <c:pt idx="14135">
                  <c:v>1.761927247047</c:v>
                </c:pt>
                <c:pt idx="14136">
                  <c:v>1.762049436569</c:v>
                </c:pt>
                <c:pt idx="14137">
                  <c:v>1.76215326786</c:v>
                </c:pt>
                <c:pt idx="14138">
                  <c:v>1.7621971368789999</c:v>
                </c:pt>
                <c:pt idx="14139">
                  <c:v>1.762144207954</c:v>
                </c:pt>
                <c:pt idx="14140">
                  <c:v>1.762235879898</c:v>
                </c:pt>
                <c:pt idx="14141">
                  <c:v>1.762400507927</c:v>
                </c:pt>
                <c:pt idx="14142">
                  <c:v>1.7627044916150001</c:v>
                </c:pt>
                <c:pt idx="14143">
                  <c:v>1.7628171443939999</c:v>
                </c:pt>
                <c:pt idx="14144">
                  <c:v>1.7629294395449999</c:v>
                </c:pt>
                <c:pt idx="14145">
                  <c:v>1.7631456851959999</c:v>
                </c:pt>
                <c:pt idx="14146">
                  <c:v>1.7634662389760001</c:v>
                </c:pt>
                <c:pt idx="14147">
                  <c:v>1.763560295105</c:v>
                </c:pt>
                <c:pt idx="14148">
                  <c:v>1.7636768817899999</c:v>
                </c:pt>
                <c:pt idx="14149">
                  <c:v>1.7637020349500001</c:v>
                </c:pt>
                <c:pt idx="14150">
                  <c:v>1.7638181447979999</c:v>
                </c:pt>
                <c:pt idx="14151">
                  <c:v>1.764108538628</c:v>
                </c:pt>
                <c:pt idx="14152">
                  <c:v>1.764273405075</c:v>
                </c:pt>
                <c:pt idx="14153">
                  <c:v>1.7647306919100001</c:v>
                </c:pt>
                <c:pt idx="14154">
                  <c:v>1.765138506889</c:v>
                </c:pt>
                <c:pt idx="14155">
                  <c:v>1.765115618706</c:v>
                </c:pt>
                <c:pt idx="14156">
                  <c:v>1.7654973268509999</c:v>
                </c:pt>
                <c:pt idx="14157">
                  <c:v>1.7656097412109999</c:v>
                </c:pt>
                <c:pt idx="14158">
                  <c:v>1.765723466873</c:v>
                </c:pt>
                <c:pt idx="14159">
                  <c:v>1.7658436298369999</c:v>
                </c:pt>
                <c:pt idx="14160">
                  <c:v>1.765958189964</c:v>
                </c:pt>
                <c:pt idx="14161">
                  <c:v>1.766074061394</c:v>
                </c:pt>
                <c:pt idx="14162">
                  <c:v>1.766188979149</c:v>
                </c:pt>
                <c:pt idx="14163">
                  <c:v>1.766305327415</c:v>
                </c:pt>
                <c:pt idx="14164">
                  <c:v>1.7664208412169999</c:v>
                </c:pt>
                <c:pt idx="14165">
                  <c:v>1.7665295600890001</c:v>
                </c:pt>
                <c:pt idx="14166">
                  <c:v>1.766627788544</c:v>
                </c:pt>
                <c:pt idx="14167">
                  <c:v>1.7666970491409999</c:v>
                </c:pt>
                <c:pt idx="14168">
                  <c:v>1.7667127847670001</c:v>
                </c:pt>
                <c:pt idx="14169">
                  <c:v>1.7668721675870001</c:v>
                </c:pt>
                <c:pt idx="14170">
                  <c:v>1.7673232555389999</c:v>
                </c:pt>
                <c:pt idx="14171">
                  <c:v>1.7675309181209999</c:v>
                </c:pt>
                <c:pt idx="14172">
                  <c:v>1.7678818702700001</c:v>
                </c:pt>
                <c:pt idx="14173">
                  <c:v>1.7680497169489999</c:v>
                </c:pt>
                <c:pt idx="14174">
                  <c:v>1.7680283784869999</c:v>
                </c:pt>
                <c:pt idx="14175">
                  <c:v>1.768000125885</c:v>
                </c:pt>
                <c:pt idx="14176">
                  <c:v>1.7683804035190001</c:v>
                </c:pt>
                <c:pt idx="14177">
                  <c:v>1.7688568830489999</c:v>
                </c:pt>
                <c:pt idx="14178">
                  <c:v>1.7693195343020001</c:v>
                </c:pt>
                <c:pt idx="14179">
                  <c:v>1.7695020437240001</c:v>
                </c:pt>
                <c:pt idx="14180">
                  <c:v>1.7694934606549999</c:v>
                </c:pt>
                <c:pt idx="14181">
                  <c:v>1.7696458101270001</c:v>
                </c:pt>
                <c:pt idx="14182">
                  <c:v>1.7700006961820001</c:v>
                </c:pt>
                <c:pt idx="14183">
                  <c:v>1.770423531532</c:v>
                </c:pt>
                <c:pt idx="14184">
                  <c:v>1.770887970924</c:v>
                </c:pt>
                <c:pt idx="14185">
                  <c:v>1.7709800004959999</c:v>
                </c:pt>
                <c:pt idx="14186">
                  <c:v>1.771063089371</c:v>
                </c:pt>
                <c:pt idx="14187">
                  <c:v>1.7710759639739999</c:v>
                </c:pt>
                <c:pt idx="14188">
                  <c:v>1.771204590797</c:v>
                </c:pt>
                <c:pt idx="14189">
                  <c:v>1.771364212036</c:v>
                </c:pt>
                <c:pt idx="14190">
                  <c:v>1.7715363502499999</c:v>
                </c:pt>
                <c:pt idx="14191">
                  <c:v>1.771704316139</c:v>
                </c:pt>
                <c:pt idx="14192">
                  <c:v>1.771825313568</c:v>
                </c:pt>
                <c:pt idx="14193">
                  <c:v>1.7720314264299999</c:v>
                </c:pt>
                <c:pt idx="14194">
                  <c:v>1.7722092866900001</c:v>
                </c:pt>
                <c:pt idx="14195">
                  <c:v>1.7722337245940001</c:v>
                </c:pt>
                <c:pt idx="14196">
                  <c:v>1.772189617157</c:v>
                </c:pt>
                <c:pt idx="14197">
                  <c:v>1.7725712060929999</c:v>
                </c:pt>
                <c:pt idx="14198">
                  <c:v>1.772854089737</c:v>
                </c:pt>
                <c:pt idx="14199">
                  <c:v>1.7729904651640001</c:v>
                </c:pt>
                <c:pt idx="14200">
                  <c:v>1.773446917534</c:v>
                </c:pt>
                <c:pt idx="14201">
                  <c:v>1.773473262787</c:v>
                </c:pt>
                <c:pt idx="14202">
                  <c:v>1.773484587669</c:v>
                </c:pt>
                <c:pt idx="14203">
                  <c:v>1.7735261917109999</c:v>
                </c:pt>
                <c:pt idx="14204">
                  <c:v>1.7736037969589999</c:v>
                </c:pt>
                <c:pt idx="14205">
                  <c:v>1.7737553119659999</c:v>
                </c:pt>
                <c:pt idx="14206">
                  <c:v>1.774178624153</c:v>
                </c:pt>
                <c:pt idx="14207">
                  <c:v>1.7743606567379999</c:v>
                </c:pt>
                <c:pt idx="14208">
                  <c:v>1.774483680725</c:v>
                </c:pt>
                <c:pt idx="14209">
                  <c:v>1.7749190330510001</c:v>
                </c:pt>
                <c:pt idx="14210">
                  <c:v>1.774988770485</c:v>
                </c:pt>
                <c:pt idx="14211">
                  <c:v>1.7749971151349999</c:v>
                </c:pt>
                <c:pt idx="14212">
                  <c:v>1.7749950885770001</c:v>
                </c:pt>
                <c:pt idx="14213">
                  <c:v>1.7750753164290001</c:v>
                </c:pt>
                <c:pt idx="14214">
                  <c:v>1.775245666504</c:v>
                </c:pt>
                <c:pt idx="14215">
                  <c:v>1.7753528356549999</c:v>
                </c:pt>
                <c:pt idx="14216">
                  <c:v>1.7754598855970001</c:v>
                </c:pt>
                <c:pt idx="14217">
                  <c:v>1.775577306747</c:v>
                </c:pt>
                <c:pt idx="14218">
                  <c:v>1.775692224503</c:v>
                </c:pt>
                <c:pt idx="14219">
                  <c:v>1.77580332756</c:v>
                </c:pt>
                <c:pt idx="14220">
                  <c:v>1.7761445045469999</c:v>
                </c:pt>
                <c:pt idx="14221">
                  <c:v>1.776297450066</c:v>
                </c:pt>
                <c:pt idx="14222">
                  <c:v>1.7764096260069999</c:v>
                </c:pt>
                <c:pt idx="14223">
                  <c:v>1.776523947716</c:v>
                </c:pt>
                <c:pt idx="14224">
                  <c:v>1.7765836715700001</c:v>
                </c:pt>
                <c:pt idx="14225">
                  <c:v>1.7767015695570001</c:v>
                </c:pt>
                <c:pt idx="14226">
                  <c:v>1.7767592668529999</c:v>
                </c:pt>
                <c:pt idx="14227">
                  <c:v>1.776867628098</c:v>
                </c:pt>
                <c:pt idx="14228">
                  <c:v>1.776920080185</c:v>
                </c:pt>
                <c:pt idx="14229">
                  <c:v>1.777001857758</c:v>
                </c:pt>
                <c:pt idx="14230">
                  <c:v>1.7770491838460001</c:v>
                </c:pt>
                <c:pt idx="14231">
                  <c:v>1.7770593166349999</c:v>
                </c:pt>
                <c:pt idx="14232">
                  <c:v>1.7771375179290001</c:v>
                </c:pt>
                <c:pt idx="14233">
                  <c:v>1.777439594269</c:v>
                </c:pt>
                <c:pt idx="14234">
                  <c:v>1.777512073517</c:v>
                </c:pt>
                <c:pt idx="14235">
                  <c:v>1.7776163816449999</c:v>
                </c:pt>
                <c:pt idx="14236">
                  <c:v>1.777690768242</c:v>
                </c:pt>
                <c:pt idx="14237">
                  <c:v>1.777766704559</c:v>
                </c:pt>
                <c:pt idx="14238">
                  <c:v>1.7778754234309999</c:v>
                </c:pt>
                <c:pt idx="14239">
                  <c:v>1.7780352830890001</c:v>
                </c:pt>
                <c:pt idx="14240">
                  <c:v>1.778418064117</c:v>
                </c:pt>
                <c:pt idx="14241">
                  <c:v>1.778439879417</c:v>
                </c:pt>
                <c:pt idx="14242">
                  <c:v>1.778413772583</c:v>
                </c:pt>
                <c:pt idx="14243">
                  <c:v>1.778377771378</c:v>
                </c:pt>
                <c:pt idx="14244">
                  <c:v>1.7783463001249999</c:v>
                </c:pt>
                <c:pt idx="14245">
                  <c:v>1.778339743614</c:v>
                </c:pt>
                <c:pt idx="14246">
                  <c:v>1.7783662080760001</c:v>
                </c:pt>
                <c:pt idx="14247">
                  <c:v>1.7784637212750001</c:v>
                </c:pt>
                <c:pt idx="14248">
                  <c:v>1.7786201238629999</c:v>
                </c:pt>
                <c:pt idx="14249">
                  <c:v>1.778782248497</c:v>
                </c:pt>
                <c:pt idx="14250">
                  <c:v>1.778943777084</c:v>
                </c:pt>
                <c:pt idx="14251">
                  <c:v>1.7791637182240001</c:v>
                </c:pt>
                <c:pt idx="14252">
                  <c:v>1.779589056969</c:v>
                </c:pt>
                <c:pt idx="14253">
                  <c:v>1.7796339988709999</c:v>
                </c:pt>
                <c:pt idx="14254">
                  <c:v>1.779635429382</c:v>
                </c:pt>
                <c:pt idx="14255">
                  <c:v>1.779647350311</c:v>
                </c:pt>
                <c:pt idx="14256">
                  <c:v>1.7796801328659999</c:v>
                </c:pt>
                <c:pt idx="14257">
                  <c:v>1.7797963619229999</c:v>
                </c:pt>
                <c:pt idx="14258">
                  <c:v>1.780108094215</c:v>
                </c:pt>
                <c:pt idx="14259">
                  <c:v>1.7802270650859999</c:v>
                </c:pt>
                <c:pt idx="14260">
                  <c:v>1.7803558111190001</c:v>
                </c:pt>
                <c:pt idx="14261">
                  <c:v>1.78048324585</c:v>
                </c:pt>
                <c:pt idx="14262">
                  <c:v>1.780818343163</c:v>
                </c:pt>
                <c:pt idx="14263">
                  <c:v>1.781085371971</c:v>
                </c:pt>
                <c:pt idx="14264">
                  <c:v>1.7811349630360001</c:v>
                </c:pt>
                <c:pt idx="14265">
                  <c:v>1.781132221222</c:v>
                </c:pt>
                <c:pt idx="14266">
                  <c:v>1.7815704345700001</c:v>
                </c:pt>
                <c:pt idx="14267">
                  <c:v>1.781689286232</c:v>
                </c:pt>
                <c:pt idx="14268">
                  <c:v>1.781858444214</c:v>
                </c:pt>
                <c:pt idx="14269">
                  <c:v>1.782019138336</c:v>
                </c:pt>
                <c:pt idx="14270">
                  <c:v>1.7822821140289999</c:v>
                </c:pt>
                <c:pt idx="14271">
                  <c:v>1.782445669174</c:v>
                </c:pt>
                <c:pt idx="14272">
                  <c:v>1.7826602458950001</c:v>
                </c:pt>
                <c:pt idx="14273">
                  <c:v>1.7827886342999999</c:v>
                </c:pt>
                <c:pt idx="14274">
                  <c:v>1.7828743457789999</c:v>
                </c:pt>
                <c:pt idx="14275">
                  <c:v>1.7830334901810001</c:v>
                </c:pt>
                <c:pt idx="14276">
                  <c:v>1.7832142114639999</c:v>
                </c:pt>
                <c:pt idx="14277">
                  <c:v>1.7835505008700001</c:v>
                </c:pt>
                <c:pt idx="14278">
                  <c:v>1.783983469009</c:v>
                </c:pt>
                <c:pt idx="14279">
                  <c:v>1.784050703049</c:v>
                </c:pt>
                <c:pt idx="14280">
                  <c:v>1.7840939760209999</c:v>
                </c:pt>
                <c:pt idx="14281">
                  <c:v>1.784110188484</c:v>
                </c:pt>
                <c:pt idx="14282">
                  <c:v>1.784113526344</c:v>
                </c:pt>
                <c:pt idx="14283">
                  <c:v>1.7841223478320001</c:v>
                </c:pt>
                <c:pt idx="14284">
                  <c:v>1.784186720848</c:v>
                </c:pt>
                <c:pt idx="14285">
                  <c:v>1.784317493439</c:v>
                </c:pt>
                <c:pt idx="14286">
                  <c:v>1.784482121468</c:v>
                </c:pt>
                <c:pt idx="14287">
                  <c:v>1.7846488952640001</c:v>
                </c:pt>
                <c:pt idx="14288">
                  <c:v>1.7847610712049999</c:v>
                </c:pt>
                <c:pt idx="14289">
                  <c:v>1.784870266914</c:v>
                </c:pt>
                <c:pt idx="14290">
                  <c:v>1.7849822044370001</c:v>
                </c:pt>
                <c:pt idx="14291">
                  <c:v>1.7850981950760001</c:v>
                </c:pt>
                <c:pt idx="14292">
                  <c:v>1.78520321846</c:v>
                </c:pt>
                <c:pt idx="14293">
                  <c:v>1.7853571176530001</c:v>
                </c:pt>
                <c:pt idx="14294">
                  <c:v>1.785546183586</c:v>
                </c:pt>
                <c:pt idx="14295">
                  <c:v>1.785695791245</c:v>
                </c:pt>
                <c:pt idx="14296">
                  <c:v>1.7858401536940001</c:v>
                </c:pt>
                <c:pt idx="14297">
                  <c:v>1.7859405279160001</c:v>
                </c:pt>
                <c:pt idx="14298">
                  <c:v>1.7861026525499999</c:v>
                </c:pt>
                <c:pt idx="14299">
                  <c:v>1.7863031625750001</c:v>
                </c:pt>
                <c:pt idx="14300">
                  <c:v>1.786416769028</c:v>
                </c:pt>
                <c:pt idx="14301">
                  <c:v>1.7864918708799999</c:v>
                </c:pt>
                <c:pt idx="14302">
                  <c:v>1.7866092920300001</c:v>
                </c:pt>
                <c:pt idx="14303">
                  <c:v>1.7867312431339999</c:v>
                </c:pt>
                <c:pt idx="14304">
                  <c:v>1.786893248558</c:v>
                </c:pt>
                <c:pt idx="14305">
                  <c:v>1.787093043327</c:v>
                </c:pt>
                <c:pt idx="14306">
                  <c:v>1.7872041463849999</c:v>
                </c:pt>
                <c:pt idx="14307">
                  <c:v>1.787199258804</c:v>
                </c:pt>
                <c:pt idx="14308">
                  <c:v>1.7871508598329999</c:v>
                </c:pt>
                <c:pt idx="14309">
                  <c:v>1.7871236801149999</c:v>
                </c:pt>
                <c:pt idx="14310">
                  <c:v>1.7871665954589999</c:v>
                </c:pt>
                <c:pt idx="14311">
                  <c:v>1.787274003029</c:v>
                </c:pt>
                <c:pt idx="14312">
                  <c:v>1.787437200546</c:v>
                </c:pt>
                <c:pt idx="14313">
                  <c:v>1.7875550985340001</c:v>
                </c:pt>
                <c:pt idx="14314">
                  <c:v>1.7877280712129999</c:v>
                </c:pt>
                <c:pt idx="14315">
                  <c:v>1.7880942821500001</c:v>
                </c:pt>
                <c:pt idx="14316">
                  <c:v>1.7882599830629999</c:v>
                </c:pt>
                <c:pt idx="14317">
                  <c:v>1.788347244263</c:v>
                </c:pt>
                <c:pt idx="14318">
                  <c:v>1.788397312164</c:v>
                </c:pt>
                <c:pt idx="14319">
                  <c:v>1.788408517838</c:v>
                </c:pt>
                <c:pt idx="14320">
                  <c:v>1.788399577141</c:v>
                </c:pt>
                <c:pt idx="14321">
                  <c:v>1.7884161472319999</c:v>
                </c:pt>
                <c:pt idx="14322">
                  <c:v>1.7887183427810001</c:v>
                </c:pt>
                <c:pt idx="14323">
                  <c:v>1.78899371624</c:v>
                </c:pt>
                <c:pt idx="14324">
                  <c:v>1.789175033569</c:v>
                </c:pt>
                <c:pt idx="14325">
                  <c:v>1.7896164655689999</c:v>
                </c:pt>
                <c:pt idx="14326">
                  <c:v>1.789766907692</c:v>
                </c:pt>
                <c:pt idx="14327">
                  <c:v>1.7898162603379999</c:v>
                </c:pt>
                <c:pt idx="14328">
                  <c:v>1.7899600267410001</c:v>
                </c:pt>
                <c:pt idx="14329">
                  <c:v>1.7900638580320001</c:v>
                </c:pt>
                <c:pt idx="14330">
                  <c:v>1.7901682853700001</c:v>
                </c:pt>
                <c:pt idx="14331">
                  <c:v>1.790377497673</c:v>
                </c:pt>
                <c:pt idx="14332">
                  <c:v>1.790539741516</c:v>
                </c:pt>
                <c:pt idx="14333">
                  <c:v>1.7907024621959999</c:v>
                </c:pt>
                <c:pt idx="14334">
                  <c:v>1.790809631348</c:v>
                </c:pt>
                <c:pt idx="14335">
                  <c:v>1.7910144329069999</c:v>
                </c:pt>
                <c:pt idx="14336">
                  <c:v>1.791354894638</c:v>
                </c:pt>
                <c:pt idx="14337">
                  <c:v>1.7915070056919999</c:v>
                </c:pt>
                <c:pt idx="14338">
                  <c:v>1.7914911508560001</c:v>
                </c:pt>
                <c:pt idx="14339">
                  <c:v>1.7916375398640001</c:v>
                </c:pt>
                <c:pt idx="14340">
                  <c:v>1.791722893715</c:v>
                </c:pt>
                <c:pt idx="14341">
                  <c:v>1.7918536663060001</c:v>
                </c:pt>
                <c:pt idx="14342">
                  <c:v>1.7919735908509999</c:v>
                </c:pt>
                <c:pt idx="14343">
                  <c:v>1.7920595407490001</c:v>
                </c:pt>
                <c:pt idx="14344">
                  <c:v>1.7921423912050001</c:v>
                </c:pt>
                <c:pt idx="14345">
                  <c:v>1.792227506638</c:v>
                </c:pt>
                <c:pt idx="14346">
                  <c:v>1.792310357094</c:v>
                </c:pt>
                <c:pt idx="14347">
                  <c:v>1.79243350029</c:v>
                </c:pt>
                <c:pt idx="14348">
                  <c:v>1.7924178838730001</c:v>
                </c:pt>
                <c:pt idx="14349">
                  <c:v>1.7923694849009999</c:v>
                </c:pt>
                <c:pt idx="14350">
                  <c:v>1.792404055595</c:v>
                </c:pt>
                <c:pt idx="14351">
                  <c:v>1.792577028275</c:v>
                </c:pt>
                <c:pt idx="14352">
                  <c:v>1.7930824756620001</c:v>
                </c:pt>
                <c:pt idx="14353">
                  <c:v>1.79334294796</c:v>
                </c:pt>
                <c:pt idx="14354">
                  <c:v>1.7935836315160001</c:v>
                </c:pt>
                <c:pt idx="14355">
                  <c:v>1.793584108353</c:v>
                </c:pt>
                <c:pt idx="14356">
                  <c:v>1.7935845851900001</c:v>
                </c:pt>
                <c:pt idx="14357">
                  <c:v>1.7936108112339999</c:v>
                </c:pt>
                <c:pt idx="14358">
                  <c:v>1.7936711311339999</c:v>
                </c:pt>
                <c:pt idx="14359">
                  <c:v>1.7937164306640001</c:v>
                </c:pt>
                <c:pt idx="14360">
                  <c:v>1.793825268745</c:v>
                </c:pt>
                <c:pt idx="14361">
                  <c:v>1.7939484119419999</c:v>
                </c:pt>
                <c:pt idx="14362">
                  <c:v>1.79406940937</c:v>
                </c:pt>
                <c:pt idx="14363">
                  <c:v>1.794191241264</c:v>
                </c:pt>
                <c:pt idx="14364">
                  <c:v>1.794308066368</c:v>
                </c:pt>
                <c:pt idx="14365">
                  <c:v>1.794418931007</c:v>
                </c:pt>
                <c:pt idx="14366">
                  <c:v>1.7945846319200001</c:v>
                </c:pt>
                <c:pt idx="14367">
                  <c:v>1.795051932335</c:v>
                </c:pt>
                <c:pt idx="14368">
                  <c:v>1.7952132225040001</c:v>
                </c:pt>
                <c:pt idx="14369">
                  <c:v>1.7951995134350001</c:v>
                </c:pt>
                <c:pt idx="14370">
                  <c:v>1.7954113483430001</c:v>
                </c:pt>
                <c:pt idx="14371">
                  <c:v>1.795711755753</c:v>
                </c:pt>
                <c:pt idx="14372">
                  <c:v>1.7960147857669999</c:v>
                </c:pt>
                <c:pt idx="14373">
                  <c:v>1.7961859703059999</c:v>
                </c:pt>
                <c:pt idx="14374">
                  <c:v>1.796327352524</c:v>
                </c:pt>
                <c:pt idx="14375">
                  <c:v>1.796341538429</c:v>
                </c:pt>
                <c:pt idx="14376">
                  <c:v>1.796333789825</c:v>
                </c:pt>
                <c:pt idx="14377">
                  <c:v>1.7964192628860001</c:v>
                </c:pt>
                <c:pt idx="14378">
                  <c:v>1.796530485153</c:v>
                </c:pt>
                <c:pt idx="14379">
                  <c:v>1.796588897705</c:v>
                </c:pt>
                <c:pt idx="14380">
                  <c:v>1.7966470718380001</c:v>
                </c:pt>
                <c:pt idx="14381">
                  <c:v>1.7967662811280001</c:v>
                </c:pt>
                <c:pt idx="14382">
                  <c:v>1.796823620796</c:v>
                </c:pt>
                <c:pt idx="14383">
                  <c:v>1.7969373464580001</c:v>
                </c:pt>
                <c:pt idx="14384">
                  <c:v>1.7970454692840001</c:v>
                </c:pt>
                <c:pt idx="14385">
                  <c:v>1.7975258827209999</c:v>
                </c:pt>
                <c:pt idx="14386">
                  <c:v>1.7977746725079999</c:v>
                </c:pt>
                <c:pt idx="14387">
                  <c:v>1.797813177109</c:v>
                </c:pt>
                <c:pt idx="14388">
                  <c:v>1.7977784872060001</c:v>
                </c:pt>
                <c:pt idx="14389">
                  <c:v>1.7977387905119999</c:v>
                </c:pt>
                <c:pt idx="14390">
                  <c:v>1.7977480888370001</c:v>
                </c:pt>
                <c:pt idx="14391">
                  <c:v>1.797799944878</c:v>
                </c:pt>
                <c:pt idx="14392">
                  <c:v>1.7978712320329999</c:v>
                </c:pt>
                <c:pt idx="14393">
                  <c:v>1.79794895649</c:v>
                </c:pt>
                <c:pt idx="14394">
                  <c:v>1.798076510429</c:v>
                </c:pt>
                <c:pt idx="14395">
                  <c:v>1.798536062241</c:v>
                </c:pt>
                <c:pt idx="14396">
                  <c:v>1.7987581491469999</c:v>
                </c:pt>
                <c:pt idx="14397">
                  <c:v>1.798902153969</c:v>
                </c:pt>
                <c:pt idx="14398">
                  <c:v>1.798937320709</c:v>
                </c:pt>
                <c:pt idx="14399">
                  <c:v>1.799019098282</c:v>
                </c:pt>
                <c:pt idx="14400">
                  <c:v>1.79933655262</c:v>
                </c:pt>
                <c:pt idx="14401">
                  <c:v>1.7995071411129999</c:v>
                </c:pt>
                <c:pt idx="14402">
                  <c:v>1.7996288537980001</c:v>
                </c:pt>
                <c:pt idx="14403">
                  <c:v>1.7997545003890001</c:v>
                </c:pt>
                <c:pt idx="14404">
                  <c:v>1.7998723983760001</c:v>
                </c:pt>
                <c:pt idx="14405">
                  <c:v>1.8003745079040001</c:v>
                </c:pt>
                <c:pt idx="14406">
                  <c:v>1.800411343575</c:v>
                </c:pt>
                <c:pt idx="14407">
                  <c:v>1.800587654114</c:v>
                </c:pt>
                <c:pt idx="14408">
                  <c:v>1.801030039787</c:v>
                </c:pt>
                <c:pt idx="14409">
                  <c:v>1.8014829158779999</c:v>
                </c:pt>
                <c:pt idx="14410">
                  <c:v>1.8015863895419999</c:v>
                </c:pt>
                <c:pt idx="14411">
                  <c:v>1.801737785339</c:v>
                </c:pt>
                <c:pt idx="14412">
                  <c:v>1.8019165992740001</c:v>
                </c:pt>
                <c:pt idx="14413">
                  <c:v>1.801944255829</c:v>
                </c:pt>
                <c:pt idx="14414">
                  <c:v>1.8021216392520001</c:v>
                </c:pt>
                <c:pt idx="14415">
                  <c:v>1.8025621175769999</c:v>
                </c:pt>
                <c:pt idx="14416">
                  <c:v>1.802856326103</c:v>
                </c:pt>
                <c:pt idx="14417">
                  <c:v>1.803081274033</c:v>
                </c:pt>
                <c:pt idx="14418">
                  <c:v>1.803408503532</c:v>
                </c:pt>
                <c:pt idx="14419">
                  <c:v>1.803406715393</c:v>
                </c:pt>
                <c:pt idx="14420">
                  <c:v>1.8034555912020001</c:v>
                </c:pt>
                <c:pt idx="14421">
                  <c:v>1.8035248517989999</c:v>
                </c:pt>
                <c:pt idx="14422">
                  <c:v>1.803665757179</c:v>
                </c:pt>
                <c:pt idx="14423">
                  <c:v>1.8038284778589999</c:v>
                </c:pt>
                <c:pt idx="14424">
                  <c:v>1.804322242737</c:v>
                </c:pt>
                <c:pt idx="14425">
                  <c:v>1.8044998645779999</c:v>
                </c:pt>
                <c:pt idx="14426">
                  <c:v>1.8046923875809999</c:v>
                </c:pt>
                <c:pt idx="14427">
                  <c:v>1.8047277927400001</c:v>
                </c:pt>
                <c:pt idx="14428">
                  <c:v>1.804692983627</c:v>
                </c:pt>
                <c:pt idx="14429">
                  <c:v>1.804651618004</c:v>
                </c:pt>
                <c:pt idx="14430">
                  <c:v>1.8048664331440001</c:v>
                </c:pt>
                <c:pt idx="14431">
                  <c:v>1.8051785230640001</c:v>
                </c:pt>
                <c:pt idx="14432">
                  <c:v>1.805670261383</c:v>
                </c:pt>
                <c:pt idx="14433">
                  <c:v>1.8058711290359999</c:v>
                </c:pt>
                <c:pt idx="14434">
                  <c:v>1.8058220148090001</c:v>
                </c:pt>
                <c:pt idx="14435">
                  <c:v>1.805930972099</c:v>
                </c:pt>
                <c:pt idx="14436">
                  <c:v>1.8062924146649999</c:v>
                </c:pt>
                <c:pt idx="14437">
                  <c:v>1.806461215019</c:v>
                </c:pt>
                <c:pt idx="14438">
                  <c:v>1.8066245317459999</c:v>
                </c:pt>
                <c:pt idx="14439">
                  <c:v>1.807057142258</c:v>
                </c:pt>
                <c:pt idx="14440">
                  <c:v>1.807093143463</c:v>
                </c:pt>
                <c:pt idx="14441">
                  <c:v>1.807102680206</c:v>
                </c:pt>
                <c:pt idx="14442">
                  <c:v>1.8075696229930001</c:v>
                </c:pt>
                <c:pt idx="14443">
                  <c:v>1.80782532692</c:v>
                </c:pt>
                <c:pt idx="14444">
                  <c:v>1.8082704544070001</c:v>
                </c:pt>
                <c:pt idx="14445">
                  <c:v>1.8084276914599999</c:v>
                </c:pt>
                <c:pt idx="14446">
                  <c:v>1.8083834648129999</c:v>
                </c:pt>
                <c:pt idx="14447">
                  <c:v>1.808373093605</c:v>
                </c:pt>
                <c:pt idx="14448">
                  <c:v>1.8086373806</c:v>
                </c:pt>
                <c:pt idx="14449">
                  <c:v>1.8090162277220001</c:v>
                </c:pt>
                <c:pt idx="14450">
                  <c:v>1.809498667717</c:v>
                </c:pt>
                <c:pt idx="14451">
                  <c:v>1.809776306152</c:v>
                </c:pt>
                <c:pt idx="14452">
                  <c:v>1.8097844123839999</c:v>
                </c:pt>
                <c:pt idx="14453">
                  <c:v>1.8097835779189999</c:v>
                </c:pt>
                <c:pt idx="14454">
                  <c:v>1.8098853826520001</c:v>
                </c:pt>
                <c:pt idx="14455">
                  <c:v>1.8100823163990001</c:v>
                </c:pt>
                <c:pt idx="14456">
                  <c:v>1.810249447823</c:v>
                </c:pt>
                <c:pt idx="14457">
                  <c:v>1.810413479805</c:v>
                </c:pt>
                <c:pt idx="14458">
                  <c:v>1.810576558113</c:v>
                </c:pt>
                <c:pt idx="14459">
                  <c:v>1.810679554939</c:v>
                </c:pt>
                <c:pt idx="14460">
                  <c:v>1.8108394145969999</c:v>
                </c:pt>
                <c:pt idx="14461">
                  <c:v>1.8109529018399999</c:v>
                </c:pt>
                <c:pt idx="14462">
                  <c:v>1.811064004898</c:v>
                </c:pt>
                <c:pt idx="14463">
                  <c:v>1.8111758232120001</c:v>
                </c:pt>
                <c:pt idx="14464">
                  <c:v>1.811281919479</c:v>
                </c:pt>
                <c:pt idx="14465">
                  <c:v>1.8113816976549999</c:v>
                </c:pt>
                <c:pt idx="14466">
                  <c:v>1.8113286495209999</c:v>
                </c:pt>
                <c:pt idx="14467">
                  <c:v>1.8113449811939999</c:v>
                </c:pt>
                <c:pt idx="14468">
                  <c:v>1.8114374876020001</c:v>
                </c:pt>
                <c:pt idx="14469">
                  <c:v>1.811555624008</c:v>
                </c:pt>
                <c:pt idx="14470">
                  <c:v>1.8116722106930001</c:v>
                </c:pt>
                <c:pt idx="14471">
                  <c:v>1.8117488622669999</c:v>
                </c:pt>
                <c:pt idx="14472">
                  <c:v>1.8118683099749999</c:v>
                </c:pt>
                <c:pt idx="14473">
                  <c:v>1.811992406845</c:v>
                </c:pt>
                <c:pt idx="14474">
                  <c:v>1.8121716976169999</c:v>
                </c:pt>
                <c:pt idx="14475">
                  <c:v>1.812387466431</c:v>
                </c:pt>
                <c:pt idx="14476">
                  <c:v>1.8123786449429999</c:v>
                </c:pt>
                <c:pt idx="14477">
                  <c:v>1.8125768899920001</c:v>
                </c:pt>
                <c:pt idx="14478">
                  <c:v>1.813071131706</c:v>
                </c:pt>
                <c:pt idx="14479">
                  <c:v>1.8135179281230001</c:v>
                </c:pt>
                <c:pt idx="14480">
                  <c:v>1.8136583566669999</c:v>
                </c:pt>
                <c:pt idx="14481">
                  <c:v>1.8138823509219999</c:v>
                </c:pt>
                <c:pt idx="14482">
                  <c:v>1.814068436623</c:v>
                </c:pt>
                <c:pt idx="14483">
                  <c:v>1.8143020868299999</c:v>
                </c:pt>
                <c:pt idx="14484">
                  <c:v>1.8144831657410001</c:v>
                </c:pt>
                <c:pt idx="14485">
                  <c:v>1.8146984577180001</c:v>
                </c:pt>
                <c:pt idx="14486">
                  <c:v>1.8147021532059999</c:v>
                </c:pt>
                <c:pt idx="14487">
                  <c:v>1.814744114876</c:v>
                </c:pt>
                <c:pt idx="14488">
                  <c:v>1.8152235746380001</c:v>
                </c:pt>
                <c:pt idx="14489">
                  <c:v>1.815662503242</c:v>
                </c:pt>
                <c:pt idx="14490">
                  <c:v>1.815839290619</c:v>
                </c:pt>
                <c:pt idx="14491">
                  <c:v>1.8159402608869999</c:v>
                </c:pt>
                <c:pt idx="14492">
                  <c:v>1.8160012960430001</c:v>
                </c:pt>
                <c:pt idx="14493">
                  <c:v>1.816020131111</c:v>
                </c:pt>
                <c:pt idx="14494">
                  <c:v>1.816034197807</c:v>
                </c:pt>
                <c:pt idx="14495">
                  <c:v>1.8160387277600001</c:v>
                </c:pt>
                <c:pt idx="14496">
                  <c:v>1.8160620927810001</c:v>
                </c:pt>
                <c:pt idx="14497">
                  <c:v>1.816489815712</c:v>
                </c:pt>
                <c:pt idx="14498">
                  <c:v>1.8168838024139999</c:v>
                </c:pt>
                <c:pt idx="14499">
                  <c:v>1.817022681236</c:v>
                </c:pt>
                <c:pt idx="14500">
                  <c:v>1.8171305656429999</c:v>
                </c:pt>
                <c:pt idx="14501">
                  <c:v>1.8171398639680001</c:v>
                </c:pt>
                <c:pt idx="14502">
                  <c:v>1.817096829414</c:v>
                </c:pt>
                <c:pt idx="14503">
                  <c:v>1.8171365261079999</c:v>
                </c:pt>
                <c:pt idx="14504">
                  <c:v>1.817262411118</c:v>
                </c:pt>
                <c:pt idx="14505">
                  <c:v>1.8175102472310001</c:v>
                </c:pt>
                <c:pt idx="14506">
                  <c:v>1.8179777860640001</c:v>
                </c:pt>
                <c:pt idx="14507">
                  <c:v>1.8181279897689999</c:v>
                </c:pt>
                <c:pt idx="14508">
                  <c:v>1.8181968927379999</c:v>
                </c:pt>
                <c:pt idx="14509">
                  <c:v>1.8182280063630001</c:v>
                </c:pt>
                <c:pt idx="14510">
                  <c:v>1.8182264566420001</c:v>
                </c:pt>
                <c:pt idx="14511">
                  <c:v>1.818235635757</c:v>
                </c:pt>
                <c:pt idx="14512">
                  <c:v>1.8183300495150001</c:v>
                </c:pt>
                <c:pt idx="14513">
                  <c:v>1.818435788155</c:v>
                </c:pt>
                <c:pt idx="14514">
                  <c:v>1.818549513817</c:v>
                </c:pt>
                <c:pt idx="14515">
                  <c:v>1.818613052368</c:v>
                </c:pt>
                <c:pt idx="14516">
                  <c:v>1.8187346458439999</c:v>
                </c:pt>
                <c:pt idx="14517">
                  <c:v>1.818853139877</c:v>
                </c:pt>
                <c:pt idx="14518">
                  <c:v>1.819019317627</c:v>
                </c:pt>
                <c:pt idx="14519">
                  <c:v>1.8192237615589999</c:v>
                </c:pt>
                <c:pt idx="14520">
                  <c:v>1.819466948509</c:v>
                </c:pt>
                <c:pt idx="14521">
                  <c:v>1.819715023041</c:v>
                </c:pt>
                <c:pt idx="14522">
                  <c:v>1.819638490677</c:v>
                </c:pt>
                <c:pt idx="14523">
                  <c:v>1.8196423053740001</c:v>
                </c:pt>
                <c:pt idx="14524">
                  <c:v>1.819701194763</c:v>
                </c:pt>
                <c:pt idx="14525">
                  <c:v>1.819804191589</c:v>
                </c:pt>
                <c:pt idx="14526">
                  <c:v>1.8198796510699999</c:v>
                </c:pt>
                <c:pt idx="14527">
                  <c:v>1.819995164871</c:v>
                </c:pt>
                <c:pt idx="14528">
                  <c:v>1.8201593160630001</c:v>
                </c:pt>
                <c:pt idx="14529">
                  <c:v>1.82032585144</c:v>
                </c:pt>
                <c:pt idx="14530">
                  <c:v>1.820445895195</c:v>
                </c:pt>
                <c:pt idx="14531">
                  <c:v>1.8206059932709999</c:v>
                </c:pt>
                <c:pt idx="14532">
                  <c:v>1.8207679986950001</c:v>
                </c:pt>
                <c:pt idx="14533">
                  <c:v>1.8208526372910001</c:v>
                </c:pt>
                <c:pt idx="14534">
                  <c:v>1.8208855390550001</c:v>
                </c:pt>
                <c:pt idx="14535">
                  <c:v>1.8208500146869999</c:v>
                </c:pt>
                <c:pt idx="14536">
                  <c:v>1.8211122751240001</c:v>
                </c:pt>
                <c:pt idx="14537">
                  <c:v>1.8215099573139999</c:v>
                </c:pt>
                <c:pt idx="14538">
                  <c:v>1.8217272758480001</c:v>
                </c:pt>
                <c:pt idx="14539">
                  <c:v>1.8218963146210001</c:v>
                </c:pt>
                <c:pt idx="14540">
                  <c:v>1.8220621347429999</c:v>
                </c:pt>
                <c:pt idx="14541">
                  <c:v>1.822215080261</c:v>
                </c:pt>
                <c:pt idx="14542">
                  <c:v>1.8223156929019999</c:v>
                </c:pt>
                <c:pt idx="14543">
                  <c:v>1.822480797768</c:v>
                </c:pt>
                <c:pt idx="14544">
                  <c:v>1.8224917650220001</c:v>
                </c:pt>
                <c:pt idx="14545">
                  <c:v>1.822615027428</c:v>
                </c:pt>
                <c:pt idx="14546">
                  <c:v>1.823080778122</c:v>
                </c:pt>
                <c:pt idx="14547">
                  <c:v>1.823239803314</c:v>
                </c:pt>
                <c:pt idx="14548">
                  <c:v>1.8233456611629999</c:v>
                </c:pt>
                <c:pt idx="14549">
                  <c:v>1.8235478401180001</c:v>
                </c:pt>
                <c:pt idx="14550">
                  <c:v>1.8239724636079999</c:v>
                </c:pt>
                <c:pt idx="14551">
                  <c:v>1.8239793777469999</c:v>
                </c:pt>
                <c:pt idx="14552">
                  <c:v>1.824027061462</c:v>
                </c:pt>
                <c:pt idx="14553">
                  <c:v>1.824278235435</c:v>
                </c:pt>
                <c:pt idx="14554">
                  <c:v>1.824493169785</c:v>
                </c:pt>
                <c:pt idx="14555">
                  <c:v>1.824953436852</c:v>
                </c:pt>
                <c:pt idx="14556">
                  <c:v>1.82507610321</c:v>
                </c:pt>
                <c:pt idx="14557">
                  <c:v>1.8251993656159999</c:v>
                </c:pt>
                <c:pt idx="14558">
                  <c:v>1.8252861499790001</c:v>
                </c:pt>
                <c:pt idx="14559">
                  <c:v>1.8252534866329999</c:v>
                </c:pt>
                <c:pt idx="14560">
                  <c:v>1.825204730034</c:v>
                </c:pt>
                <c:pt idx="14561">
                  <c:v>1.8252813816069999</c:v>
                </c:pt>
                <c:pt idx="14562">
                  <c:v>1.8256970643999999</c:v>
                </c:pt>
                <c:pt idx="14563">
                  <c:v>1.826157808304</c:v>
                </c:pt>
                <c:pt idx="14564">
                  <c:v>1.826615691185</c:v>
                </c:pt>
                <c:pt idx="14565">
                  <c:v>1.8268133401869999</c:v>
                </c:pt>
                <c:pt idx="14566">
                  <c:v>1.826883196831</c:v>
                </c:pt>
                <c:pt idx="14567">
                  <c:v>1.826941847801</c:v>
                </c:pt>
                <c:pt idx="14568">
                  <c:v>1.827027320862</c:v>
                </c:pt>
                <c:pt idx="14569">
                  <c:v>1.827077627182</c:v>
                </c:pt>
                <c:pt idx="14570">
                  <c:v>1.827189564705</c:v>
                </c:pt>
                <c:pt idx="14571">
                  <c:v>1.827246785164</c:v>
                </c:pt>
                <c:pt idx="14572">
                  <c:v>1.8273617029189999</c:v>
                </c:pt>
                <c:pt idx="14573">
                  <c:v>1.8274767398830001</c:v>
                </c:pt>
                <c:pt idx="14574">
                  <c:v>1.827639341354</c:v>
                </c:pt>
                <c:pt idx="14575">
                  <c:v>1.8277488946910001</c:v>
                </c:pt>
                <c:pt idx="14576">
                  <c:v>1.827914953232</c:v>
                </c:pt>
                <c:pt idx="14577">
                  <c:v>1.828074216843</c:v>
                </c:pt>
                <c:pt idx="14578">
                  <c:v>1.8285162448879999</c:v>
                </c:pt>
                <c:pt idx="14579">
                  <c:v>1.8286012411120001</c:v>
                </c:pt>
                <c:pt idx="14580">
                  <c:v>1.8285571336749999</c:v>
                </c:pt>
                <c:pt idx="14581">
                  <c:v>1.828501820564</c:v>
                </c:pt>
                <c:pt idx="14582">
                  <c:v>1.828504920006</c:v>
                </c:pt>
                <c:pt idx="14583">
                  <c:v>1.8285506963730001</c:v>
                </c:pt>
                <c:pt idx="14584">
                  <c:v>1.8286465406420001</c:v>
                </c:pt>
                <c:pt idx="14585">
                  <c:v>1.82876086235</c:v>
                </c:pt>
                <c:pt idx="14586">
                  <c:v>1.8288378715519999</c:v>
                </c:pt>
                <c:pt idx="14587">
                  <c:v>1.82895565033</c:v>
                </c:pt>
                <c:pt idx="14588">
                  <c:v>1.8291314840320001</c:v>
                </c:pt>
                <c:pt idx="14589">
                  <c:v>1.8294109106059999</c:v>
                </c:pt>
                <c:pt idx="14590">
                  <c:v>1.8298369646070001</c:v>
                </c:pt>
                <c:pt idx="14591">
                  <c:v>1.8299692869190001</c:v>
                </c:pt>
                <c:pt idx="14592">
                  <c:v>1.8300091028209999</c:v>
                </c:pt>
                <c:pt idx="14593">
                  <c:v>1.8300769329069999</c:v>
                </c:pt>
                <c:pt idx="14594">
                  <c:v>1.830518603325</c:v>
                </c:pt>
                <c:pt idx="14595">
                  <c:v>1.8307689428330001</c:v>
                </c:pt>
                <c:pt idx="14596">
                  <c:v>1.8309880495069999</c:v>
                </c:pt>
                <c:pt idx="14597">
                  <c:v>1.8314480781560001</c:v>
                </c:pt>
                <c:pt idx="14598">
                  <c:v>1.831691980362</c:v>
                </c:pt>
                <c:pt idx="14599">
                  <c:v>1.831696629524</c:v>
                </c:pt>
                <c:pt idx="14600">
                  <c:v>1.8316977024079999</c:v>
                </c:pt>
                <c:pt idx="14601">
                  <c:v>1.832000613213</c:v>
                </c:pt>
                <c:pt idx="14602">
                  <c:v>1.8321983814239999</c:v>
                </c:pt>
                <c:pt idx="14603">
                  <c:v>1.8326759338380001</c:v>
                </c:pt>
                <c:pt idx="14604">
                  <c:v>1.8329689502719999</c:v>
                </c:pt>
                <c:pt idx="14605">
                  <c:v>1.8329957723620001</c:v>
                </c:pt>
                <c:pt idx="14606">
                  <c:v>1.8334258794780001</c:v>
                </c:pt>
                <c:pt idx="14607">
                  <c:v>1.833948373795</c:v>
                </c:pt>
                <c:pt idx="14608">
                  <c:v>1.834143996239</c:v>
                </c:pt>
                <c:pt idx="14609">
                  <c:v>1.8342056274409999</c:v>
                </c:pt>
                <c:pt idx="14610">
                  <c:v>1.834532141685</c:v>
                </c:pt>
                <c:pt idx="14611">
                  <c:v>1.834715127945</c:v>
                </c:pt>
                <c:pt idx="14612">
                  <c:v>1.8349335193630001</c:v>
                </c:pt>
                <c:pt idx="14613">
                  <c:v>1.835105776787</c:v>
                </c:pt>
                <c:pt idx="14614">
                  <c:v>1.835385560989</c:v>
                </c:pt>
                <c:pt idx="14615">
                  <c:v>1.835367321968</c:v>
                </c:pt>
                <c:pt idx="14616">
                  <c:v>1.8354548215869999</c:v>
                </c:pt>
                <c:pt idx="14617">
                  <c:v>1.8355498313900001</c:v>
                </c:pt>
                <c:pt idx="14618">
                  <c:v>1.835655093193</c:v>
                </c:pt>
                <c:pt idx="14619">
                  <c:v>1.8358269929890001</c:v>
                </c:pt>
                <c:pt idx="14620">
                  <c:v>1.835939764977</c:v>
                </c:pt>
                <c:pt idx="14621">
                  <c:v>1.836114406586</c:v>
                </c:pt>
                <c:pt idx="14622">
                  <c:v>1.8362274169920001</c:v>
                </c:pt>
                <c:pt idx="14623">
                  <c:v>1.8363354206089999</c:v>
                </c:pt>
                <c:pt idx="14624">
                  <c:v>1.8365476131439999</c:v>
                </c:pt>
                <c:pt idx="14625">
                  <c:v>1.8367625474930001</c:v>
                </c:pt>
                <c:pt idx="14626">
                  <c:v>1.8369231224060001</c:v>
                </c:pt>
                <c:pt idx="14627">
                  <c:v>1.8369542360310001</c:v>
                </c:pt>
                <c:pt idx="14628">
                  <c:v>1.8371403217319999</c:v>
                </c:pt>
                <c:pt idx="14629">
                  <c:v>1.837603569031</c:v>
                </c:pt>
                <c:pt idx="14630">
                  <c:v>1.837731957436</c:v>
                </c:pt>
                <c:pt idx="14631">
                  <c:v>1.837856411934</c:v>
                </c:pt>
                <c:pt idx="14632">
                  <c:v>1.8379369974140001</c:v>
                </c:pt>
                <c:pt idx="14633">
                  <c:v>1.8380470275880001</c:v>
                </c:pt>
                <c:pt idx="14634">
                  <c:v>1.8381266593929999</c:v>
                </c:pt>
                <c:pt idx="14635">
                  <c:v>1.838130116463</c:v>
                </c:pt>
                <c:pt idx="14636">
                  <c:v>1.8381019830700001</c:v>
                </c:pt>
                <c:pt idx="14637">
                  <c:v>1.8380587100979999</c:v>
                </c:pt>
                <c:pt idx="14638">
                  <c:v>1.838082671165</c:v>
                </c:pt>
                <c:pt idx="14639">
                  <c:v>1.838338971138</c:v>
                </c:pt>
                <c:pt idx="14640">
                  <c:v>1.838449716568</c:v>
                </c:pt>
                <c:pt idx="14641">
                  <c:v>1.8385677337649999</c:v>
                </c:pt>
                <c:pt idx="14642">
                  <c:v>1.838679909706</c:v>
                </c:pt>
                <c:pt idx="14643">
                  <c:v>1.8387919664379999</c:v>
                </c:pt>
                <c:pt idx="14644">
                  <c:v>1.8392598629000001</c:v>
                </c:pt>
                <c:pt idx="14645">
                  <c:v>1.8396419286729999</c:v>
                </c:pt>
                <c:pt idx="14646">
                  <c:v>1.8396184444429999</c:v>
                </c:pt>
                <c:pt idx="14647">
                  <c:v>1.839584827423</c:v>
                </c:pt>
                <c:pt idx="14648">
                  <c:v>1.839677214622</c:v>
                </c:pt>
                <c:pt idx="14649">
                  <c:v>1.839966654778</c:v>
                </c:pt>
                <c:pt idx="14650">
                  <c:v>1.840087771416</c:v>
                </c:pt>
                <c:pt idx="14651">
                  <c:v>1.840202093124</c:v>
                </c:pt>
                <c:pt idx="14652">
                  <c:v>1.8402783870699999</c:v>
                </c:pt>
                <c:pt idx="14653">
                  <c:v>1.840393900871</c:v>
                </c:pt>
                <c:pt idx="14654">
                  <c:v>1.8405120372770001</c:v>
                </c:pt>
                <c:pt idx="14655">
                  <c:v>1.8406827449800001</c:v>
                </c:pt>
                <c:pt idx="14656">
                  <c:v>1.841081619263</c:v>
                </c:pt>
                <c:pt idx="14657">
                  <c:v>1.841181516647</c:v>
                </c:pt>
                <c:pt idx="14658">
                  <c:v>1.841193437576</c:v>
                </c:pt>
                <c:pt idx="14659">
                  <c:v>1.8412035703659999</c:v>
                </c:pt>
                <c:pt idx="14660">
                  <c:v>1.8412088155749999</c:v>
                </c:pt>
                <c:pt idx="14661">
                  <c:v>1.84123980999</c:v>
                </c:pt>
                <c:pt idx="14662">
                  <c:v>1.841264009476</c:v>
                </c:pt>
                <c:pt idx="14663">
                  <c:v>1.841298222542</c:v>
                </c:pt>
                <c:pt idx="14664">
                  <c:v>1.8413789272309999</c:v>
                </c:pt>
                <c:pt idx="14665">
                  <c:v>1.841427922249</c:v>
                </c:pt>
                <c:pt idx="14666">
                  <c:v>1.8414791822429999</c:v>
                </c:pt>
                <c:pt idx="14667">
                  <c:v>1.8415889739989999</c:v>
                </c:pt>
                <c:pt idx="14668">
                  <c:v>1.8416465520859999</c:v>
                </c:pt>
                <c:pt idx="14669">
                  <c:v>1.8417615890500001</c:v>
                </c:pt>
                <c:pt idx="14670">
                  <c:v>1.8418189287190001</c:v>
                </c:pt>
                <c:pt idx="14671">
                  <c:v>1.841874480247</c:v>
                </c:pt>
                <c:pt idx="14672">
                  <c:v>1.8419984579090001</c:v>
                </c:pt>
                <c:pt idx="14673">
                  <c:v>1.842061042786</c:v>
                </c:pt>
                <c:pt idx="14674">
                  <c:v>1.842123627663</c:v>
                </c:pt>
                <c:pt idx="14675">
                  <c:v>1.8422497510910001</c:v>
                </c:pt>
                <c:pt idx="14676">
                  <c:v>1.842309474945</c:v>
                </c:pt>
                <c:pt idx="14677">
                  <c:v>1.8424276113510001</c:v>
                </c:pt>
                <c:pt idx="14678">
                  <c:v>1.8425427675249999</c:v>
                </c:pt>
                <c:pt idx="14679">
                  <c:v>1.8426953554150001</c:v>
                </c:pt>
                <c:pt idx="14680">
                  <c:v>1.8428908586499999</c:v>
                </c:pt>
                <c:pt idx="14681">
                  <c:v>1.8430824279789999</c:v>
                </c:pt>
                <c:pt idx="14682">
                  <c:v>1.8432728052139999</c:v>
                </c:pt>
                <c:pt idx="14683">
                  <c:v>1.8434033393860001</c:v>
                </c:pt>
                <c:pt idx="14684">
                  <c:v>1.8433822393420001</c:v>
                </c:pt>
                <c:pt idx="14685">
                  <c:v>1.8435785770419999</c:v>
                </c:pt>
                <c:pt idx="14686">
                  <c:v>1.843777298927</c:v>
                </c:pt>
                <c:pt idx="14687">
                  <c:v>1.8438881635669999</c:v>
                </c:pt>
                <c:pt idx="14688">
                  <c:v>1.8439596891400001</c:v>
                </c:pt>
                <c:pt idx="14689">
                  <c:v>1.844072580338</c:v>
                </c:pt>
                <c:pt idx="14690">
                  <c:v>1.8441830873489999</c:v>
                </c:pt>
                <c:pt idx="14691">
                  <c:v>1.844299077988</c:v>
                </c:pt>
                <c:pt idx="14692">
                  <c:v>1.8444200754169999</c:v>
                </c:pt>
                <c:pt idx="14693">
                  <c:v>1.8447005748750001</c:v>
                </c:pt>
                <c:pt idx="14694">
                  <c:v>1.844731926918</c:v>
                </c:pt>
                <c:pt idx="14695">
                  <c:v>1.8450132608409999</c:v>
                </c:pt>
                <c:pt idx="14696">
                  <c:v>1.8451429605480001</c:v>
                </c:pt>
                <c:pt idx="14697">
                  <c:v>1.845365405083</c:v>
                </c:pt>
                <c:pt idx="14698">
                  <c:v>1.8455352783200001</c:v>
                </c:pt>
                <c:pt idx="14699">
                  <c:v>1.8456614017490001</c:v>
                </c:pt>
                <c:pt idx="14700">
                  <c:v>1.8457829952239999</c:v>
                </c:pt>
                <c:pt idx="14701">
                  <c:v>1.845884442329</c:v>
                </c:pt>
                <c:pt idx="14702">
                  <c:v>1.845910668373</c:v>
                </c:pt>
                <c:pt idx="14703">
                  <c:v>1.845881819725</c:v>
                </c:pt>
                <c:pt idx="14704">
                  <c:v>1.845830321312</c:v>
                </c:pt>
                <c:pt idx="14705">
                  <c:v>1.8461881875990001</c:v>
                </c:pt>
                <c:pt idx="14706">
                  <c:v>1.8463938236240001</c:v>
                </c:pt>
                <c:pt idx="14707">
                  <c:v>1.8468483686449999</c:v>
                </c:pt>
                <c:pt idx="14708">
                  <c:v>1.847223758698</c:v>
                </c:pt>
                <c:pt idx="14709">
                  <c:v>1.8472744226460001</c:v>
                </c:pt>
                <c:pt idx="14710">
                  <c:v>1.8472945690160001</c:v>
                </c:pt>
                <c:pt idx="14711">
                  <c:v>1.847301363945</c:v>
                </c:pt>
                <c:pt idx="14712">
                  <c:v>1.8473047018049999</c:v>
                </c:pt>
                <c:pt idx="14713">
                  <c:v>1.8473435640339999</c:v>
                </c:pt>
                <c:pt idx="14714">
                  <c:v>1.8477710485459999</c:v>
                </c:pt>
                <c:pt idx="14715">
                  <c:v>1.8479365110399999</c:v>
                </c:pt>
                <c:pt idx="14716">
                  <c:v>1.8480997085569999</c:v>
                </c:pt>
                <c:pt idx="14717">
                  <c:v>1.848220467567</c:v>
                </c:pt>
                <c:pt idx="14718">
                  <c:v>1.848378419876</c:v>
                </c:pt>
                <c:pt idx="14719">
                  <c:v>1.848534345627</c:v>
                </c:pt>
                <c:pt idx="14720">
                  <c:v>1.848681926727</c:v>
                </c:pt>
                <c:pt idx="14721">
                  <c:v>1.8487534523010001</c:v>
                </c:pt>
                <c:pt idx="14722">
                  <c:v>1.8487675189970001</c:v>
                </c:pt>
                <c:pt idx="14723">
                  <c:v>1.848950266838</c:v>
                </c:pt>
                <c:pt idx="14724">
                  <c:v>1.8491050004959999</c:v>
                </c:pt>
                <c:pt idx="14725">
                  <c:v>1.849214673042</c:v>
                </c:pt>
                <c:pt idx="14726">
                  <c:v>1.8493750095370001</c:v>
                </c:pt>
                <c:pt idx="14727">
                  <c:v>1.849537611008</c:v>
                </c:pt>
                <c:pt idx="14728">
                  <c:v>1.8500424623489999</c:v>
                </c:pt>
                <c:pt idx="14729">
                  <c:v>1.850140333176</c:v>
                </c:pt>
                <c:pt idx="14730">
                  <c:v>1.850215435028</c:v>
                </c:pt>
                <c:pt idx="14731">
                  <c:v>1.850252985954</c:v>
                </c:pt>
                <c:pt idx="14732">
                  <c:v>1.8502550125120001</c:v>
                </c:pt>
                <c:pt idx="14733">
                  <c:v>1.85026049614</c:v>
                </c:pt>
                <c:pt idx="14734">
                  <c:v>1.850387096405</c:v>
                </c:pt>
                <c:pt idx="14735">
                  <c:v>1.8505411148069999</c:v>
                </c:pt>
                <c:pt idx="14736">
                  <c:v>1.850702166557</c:v>
                </c:pt>
                <c:pt idx="14737">
                  <c:v>1.8508071899409999</c:v>
                </c:pt>
                <c:pt idx="14738">
                  <c:v>1.851009726524</c:v>
                </c:pt>
                <c:pt idx="14739">
                  <c:v>1.8513345718380001</c:v>
                </c:pt>
                <c:pt idx="14740">
                  <c:v>1.8517584800719999</c:v>
                </c:pt>
                <c:pt idx="14741">
                  <c:v>1.851726293564</c:v>
                </c:pt>
                <c:pt idx="14742">
                  <c:v>1.8520137071609999</c:v>
                </c:pt>
                <c:pt idx="14743">
                  <c:v>1.852166771889</c:v>
                </c:pt>
                <c:pt idx="14744">
                  <c:v>1.852327227592</c:v>
                </c:pt>
                <c:pt idx="14745">
                  <c:v>1.8527008295059999</c:v>
                </c:pt>
                <c:pt idx="14746">
                  <c:v>1.852957606316</c:v>
                </c:pt>
                <c:pt idx="14747">
                  <c:v>1.8531945943829999</c:v>
                </c:pt>
                <c:pt idx="14748">
                  <c:v>1.8533327579500001</c:v>
                </c:pt>
                <c:pt idx="14749">
                  <c:v>1.8533128499980001</c:v>
                </c:pt>
                <c:pt idx="14750">
                  <c:v>1.8533833026890001</c:v>
                </c:pt>
                <c:pt idx="14751">
                  <c:v>1.853536486626</c:v>
                </c:pt>
                <c:pt idx="14752">
                  <c:v>1.8537015914920001</c:v>
                </c:pt>
                <c:pt idx="14753">
                  <c:v>1.8538274765010001</c:v>
                </c:pt>
                <c:pt idx="14754">
                  <c:v>1.8539092540740001</c:v>
                </c:pt>
                <c:pt idx="14755">
                  <c:v>1.85402905941</c:v>
                </c:pt>
                <c:pt idx="14756">
                  <c:v>1.854187965393</c:v>
                </c:pt>
                <c:pt idx="14757">
                  <c:v>1.854387521744</c:v>
                </c:pt>
                <c:pt idx="14758">
                  <c:v>1.8545058965679999</c:v>
                </c:pt>
                <c:pt idx="14759">
                  <c:v>1.8545911312100001</c:v>
                </c:pt>
                <c:pt idx="14760">
                  <c:v>1.854651808739</c:v>
                </c:pt>
                <c:pt idx="14761">
                  <c:v>1.8550287485120001</c:v>
                </c:pt>
                <c:pt idx="14762">
                  <c:v>1.855491518974</c:v>
                </c:pt>
                <c:pt idx="14763">
                  <c:v>1.8558278083799999</c:v>
                </c:pt>
                <c:pt idx="14764">
                  <c:v>1.855937600136</c:v>
                </c:pt>
                <c:pt idx="14765">
                  <c:v>1.8560540676120001</c:v>
                </c:pt>
                <c:pt idx="14766">
                  <c:v>1.8561100959779999</c:v>
                </c:pt>
                <c:pt idx="14767">
                  <c:v>1.8561683893200001</c:v>
                </c:pt>
                <c:pt idx="14768">
                  <c:v>1.856285691261</c:v>
                </c:pt>
                <c:pt idx="14769">
                  <c:v>1.8563429117200001</c:v>
                </c:pt>
                <c:pt idx="14770">
                  <c:v>1.856398463249</c:v>
                </c:pt>
                <c:pt idx="14771">
                  <c:v>1.8564504384989999</c:v>
                </c:pt>
                <c:pt idx="14772">
                  <c:v>1.856498479843</c:v>
                </c:pt>
                <c:pt idx="14773">
                  <c:v>1.8565416336060001</c:v>
                </c:pt>
                <c:pt idx="14774">
                  <c:v>1.85660982132</c:v>
                </c:pt>
                <c:pt idx="14775">
                  <c:v>1.85665345192</c:v>
                </c:pt>
                <c:pt idx="14776">
                  <c:v>1.8566715717319999</c:v>
                </c:pt>
                <c:pt idx="14777">
                  <c:v>1.856676101685</c:v>
                </c:pt>
                <c:pt idx="14778">
                  <c:v>1.856687068939</c:v>
                </c:pt>
                <c:pt idx="14779">
                  <c:v>1.8567143678669999</c:v>
                </c:pt>
                <c:pt idx="14780">
                  <c:v>1.8570587635039999</c:v>
                </c:pt>
                <c:pt idx="14781">
                  <c:v>1.8571739196779999</c:v>
                </c:pt>
                <c:pt idx="14782">
                  <c:v>1.8573302030559999</c:v>
                </c:pt>
                <c:pt idx="14783">
                  <c:v>1.8574485778809999</c:v>
                </c:pt>
                <c:pt idx="14784">
                  <c:v>1.8576029539109999</c:v>
                </c:pt>
                <c:pt idx="14785">
                  <c:v>1.857721805573</c:v>
                </c:pt>
                <c:pt idx="14786">
                  <c:v>1.8578402996059999</c:v>
                </c:pt>
                <c:pt idx="14787">
                  <c:v>1.8579565286640001</c:v>
                </c:pt>
                <c:pt idx="14788">
                  <c:v>1.8581922054290001</c:v>
                </c:pt>
                <c:pt idx="14789">
                  <c:v>1.858358383179</c:v>
                </c:pt>
                <c:pt idx="14790">
                  <c:v>1.858384251595</c:v>
                </c:pt>
                <c:pt idx="14791">
                  <c:v>1.8583271503450001</c:v>
                </c:pt>
                <c:pt idx="14792">
                  <c:v>1.8583354949949999</c:v>
                </c:pt>
                <c:pt idx="14793">
                  <c:v>1.858521342278</c:v>
                </c:pt>
                <c:pt idx="14794">
                  <c:v>1.8588644266130001</c:v>
                </c:pt>
                <c:pt idx="14795">
                  <c:v>1.858978271484</c:v>
                </c:pt>
                <c:pt idx="14796">
                  <c:v>1.8590450286869999</c:v>
                </c:pt>
                <c:pt idx="14797">
                  <c:v>1.8591122627259999</c:v>
                </c:pt>
                <c:pt idx="14798">
                  <c:v>1.8591870069500001</c:v>
                </c:pt>
                <c:pt idx="14799">
                  <c:v>1.859262466431</c:v>
                </c:pt>
                <c:pt idx="14800">
                  <c:v>1.859336733818</c:v>
                </c:pt>
                <c:pt idx="14801">
                  <c:v>1.859413385391</c:v>
                </c:pt>
                <c:pt idx="14802">
                  <c:v>1.8594896793369999</c:v>
                </c:pt>
                <c:pt idx="14803">
                  <c:v>1.8595646619799999</c:v>
                </c:pt>
                <c:pt idx="14804">
                  <c:v>1.8596395254139999</c:v>
                </c:pt>
                <c:pt idx="14805">
                  <c:v>1.859710454941</c:v>
                </c:pt>
                <c:pt idx="14806">
                  <c:v>1.8598392009739999</c:v>
                </c:pt>
                <c:pt idx="14807">
                  <c:v>1.859946012497</c:v>
                </c:pt>
                <c:pt idx="14808">
                  <c:v>1.8600686788559999</c:v>
                </c:pt>
                <c:pt idx="14809">
                  <c:v>1.860234498978</c:v>
                </c:pt>
                <c:pt idx="14810">
                  <c:v>1.8603924512859999</c:v>
                </c:pt>
                <c:pt idx="14811">
                  <c:v>1.8605554103849999</c:v>
                </c:pt>
                <c:pt idx="14812">
                  <c:v>1.860982894897</c:v>
                </c:pt>
                <c:pt idx="14813">
                  <c:v>1.861098766327</c:v>
                </c:pt>
                <c:pt idx="14814">
                  <c:v>1.8612114191060001</c:v>
                </c:pt>
                <c:pt idx="14815">
                  <c:v>1.861325860023</c:v>
                </c:pt>
                <c:pt idx="14816">
                  <c:v>1.8613947629930001</c:v>
                </c:pt>
                <c:pt idx="14817">
                  <c:v>1.861471772194</c:v>
                </c:pt>
                <c:pt idx="14818">
                  <c:v>1.8614828586579999</c:v>
                </c:pt>
                <c:pt idx="14819">
                  <c:v>1.8614259958270001</c:v>
                </c:pt>
                <c:pt idx="14820">
                  <c:v>1.8614052534100001</c:v>
                </c:pt>
                <c:pt idx="14821">
                  <c:v>1.861430168152</c:v>
                </c:pt>
                <c:pt idx="14822">
                  <c:v>1.8615245819090001</c:v>
                </c:pt>
                <c:pt idx="14823">
                  <c:v>1.8616919517520001</c:v>
                </c:pt>
                <c:pt idx="14824">
                  <c:v>1.861907839775</c:v>
                </c:pt>
                <c:pt idx="14825">
                  <c:v>1.862376213074</c:v>
                </c:pt>
                <c:pt idx="14826">
                  <c:v>1.8625353574750001</c:v>
                </c:pt>
                <c:pt idx="14827">
                  <c:v>1.862644553185</c:v>
                </c:pt>
                <c:pt idx="14828">
                  <c:v>1.86275780201</c:v>
                </c:pt>
                <c:pt idx="14829">
                  <c:v>1.8628652095789999</c:v>
                </c:pt>
                <c:pt idx="14830">
                  <c:v>1.862931609154</c:v>
                </c:pt>
                <c:pt idx="14831">
                  <c:v>1.8629549741739999</c:v>
                </c:pt>
                <c:pt idx="14832">
                  <c:v>1.8629587888720001</c:v>
                </c:pt>
                <c:pt idx="14833">
                  <c:v>1.862962961197</c:v>
                </c:pt>
                <c:pt idx="14834">
                  <c:v>1.8629949092860001</c:v>
                </c:pt>
                <c:pt idx="14835">
                  <c:v>1.8630706071850001</c:v>
                </c:pt>
                <c:pt idx="14836">
                  <c:v>1.863229990005</c:v>
                </c:pt>
                <c:pt idx="14837">
                  <c:v>1.86369395256</c:v>
                </c:pt>
                <c:pt idx="14838">
                  <c:v>1.8641648292540001</c:v>
                </c:pt>
                <c:pt idx="14839">
                  <c:v>1.864217877388</c:v>
                </c:pt>
                <c:pt idx="14840">
                  <c:v>1.8644751310350001</c:v>
                </c:pt>
                <c:pt idx="14841">
                  <c:v>1.8646016120910001</c:v>
                </c:pt>
                <c:pt idx="14842">
                  <c:v>1.8647133111950001</c:v>
                </c:pt>
                <c:pt idx="14843">
                  <c:v>1.8647903203959999</c:v>
                </c:pt>
                <c:pt idx="14844">
                  <c:v>1.8648651838300001</c:v>
                </c:pt>
                <c:pt idx="14845">
                  <c:v>1.8649367094039999</c:v>
                </c:pt>
                <c:pt idx="14846">
                  <c:v>1.8650115728379999</c:v>
                </c:pt>
                <c:pt idx="14847">
                  <c:v>1.865163564682</c:v>
                </c:pt>
                <c:pt idx="14848">
                  <c:v>1.8652745485310001</c:v>
                </c:pt>
                <c:pt idx="14849">
                  <c:v>1.8653806447979999</c:v>
                </c:pt>
                <c:pt idx="14850">
                  <c:v>1.8654344081880001</c:v>
                </c:pt>
                <c:pt idx="14851">
                  <c:v>1.865447998047</c:v>
                </c:pt>
                <c:pt idx="14852">
                  <c:v>1.865491628647</c:v>
                </c:pt>
                <c:pt idx="14853">
                  <c:v>1.8656436204910001</c:v>
                </c:pt>
                <c:pt idx="14854">
                  <c:v>1.8657622337340001</c:v>
                </c:pt>
                <c:pt idx="14855">
                  <c:v>1.865883111954</c:v>
                </c:pt>
                <c:pt idx="14856">
                  <c:v>1.866002559662</c:v>
                </c:pt>
                <c:pt idx="14857">
                  <c:v>1.866168141365</c:v>
                </c:pt>
                <c:pt idx="14858">
                  <c:v>1.866652965546</c:v>
                </c:pt>
                <c:pt idx="14859">
                  <c:v>1.86709177494</c:v>
                </c:pt>
                <c:pt idx="14860">
                  <c:v>1.867132663727</c:v>
                </c:pt>
                <c:pt idx="14861">
                  <c:v>1.867280960083</c:v>
                </c:pt>
                <c:pt idx="14862">
                  <c:v>1.8677207231520001</c:v>
                </c:pt>
                <c:pt idx="14863">
                  <c:v>1.8680764436720001</c:v>
                </c:pt>
                <c:pt idx="14864">
                  <c:v>1.8685225248340001</c:v>
                </c:pt>
                <c:pt idx="14865">
                  <c:v>1.8687076568600001</c:v>
                </c:pt>
                <c:pt idx="14866">
                  <c:v>1.868844270706</c:v>
                </c:pt>
                <c:pt idx="14867">
                  <c:v>1.868943572044</c:v>
                </c:pt>
                <c:pt idx="14868">
                  <c:v>1.8689420223240001</c:v>
                </c:pt>
                <c:pt idx="14869">
                  <c:v>1.8691322803499999</c:v>
                </c:pt>
                <c:pt idx="14870">
                  <c:v>1.8692779541019999</c:v>
                </c:pt>
                <c:pt idx="14871">
                  <c:v>1.86973285675</c:v>
                </c:pt>
                <c:pt idx="14872">
                  <c:v>1.870188951492</c:v>
                </c:pt>
                <c:pt idx="14873">
                  <c:v>1.8705406188960001</c:v>
                </c:pt>
                <c:pt idx="14874">
                  <c:v>1.870531320572</c:v>
                </c:pt>
                <c:pt idx="14875">
                  <c:v>1.8709859848020001</c:v>
                </c:pt>
                <c:pt idx="14876">
                  <c:v>1.871387600899</c:v>
                </c:pt>
                <c:pt idx="14877">
                  <c:v>1.8716539144519999</c:v>
                </c:pt>
                <c:pt idx="14878">
                  <c:v>1.871918678284</c:v>
                </c:pt>
                <c:pt idx="14879">
                  <c:v>1.8719024658200001</c:v>
                </c:pt>
                <c:pt idx="14880">
                  <c:v>1.87191426754</c:v>
                </c:pt>
                <c:pt idx="14881">
                  <c:v>1.8723243474960001</c:v>
                </c:pt>
                <c:pt idx="14882">
                  <c:v>1.872450113297</c:v>
                </c:pt>
                <c:pt idx="14883">
                  <c:v>1.8725762367250001</c:v>
                </c:pt>
                <c:pt idx="14884">
                  <c:v>1.8727935552599999</c:v>
                </c:pt>
                <c:pt idx="14885">
                  <c:v>1.8729645013809999</c:v>
                </c:pt>
                <c:pt idx="14886">
                  <c:v>1.873085141182</c:v>
                </c:pt>
                <c:pt idx="14887">
                  <c:v>1.8731075525280001</c:v>
                </c:pt>
                <c:pt idx="14888">
                  <c:v>1.8733140230180001</c:v>
                </c:pt>
                <c:pt idx="14889">
                  <c:v>1.873402476311</c:v>
                </c:pt>
                <c:pt idx="14890">
                  <c:v>1.8735294342040001</c:v>
                </c:pt>
                <c:pt idx="14891">
                  <c:v>1.8736569881439999</c:v>
                </c:pt>
                <c:pt idx="14892">
                  <c:v>1.8737848997119999</c:v>
                </c:pt>
                <c:pt idx="14893">
                  <c:v>1.873987674713</c:v>
                </c:pt>
                <c:pt idx="14894">
                  <c:v>1.87411403656</c:v>
                </c:pt>
                <c:pt idx="14895">
                  <c:v>1.874238848686</c:v>
                </c:pt>
                <c:pt idx="14896">
                  <c:v>1.874453902245</c:v>
                </c:pt>
                <c:pt idx="14897">
                  <c:v>1.874482154846</c:v>
                </c:pt>
                <c:pt idx="14898">
                  <c:v>1.8744927644730001</c:v>
                </c:pt>
                <c:pt idx="14899">
                  <c:v>1.874497652054</c:v>
                </c:pt>
                <c:pt idx="14900">
                  <c:v>1.8745156526569999</c:v>
                </c:pt>
                <c:pt idx="14901">
                  <c:v>1.874559760094</c:v>
                </c:pt>
                <c:pt idx="14902">
                  <c:v>1.874634623528</c:v>
                </c:pt>
                <c:pt idx="14903">
                  <c:v>1.8747805356980001</c:v>
                </c:pt>
                <c:pt idx="14904">
                  <c:v>1.8752803802489999</c:v>
                </c:pt>
                <c:pt idx="14905">
                  <c:v>1.875761270523</c:v>
                </c:pt>
                <c:pt idx="14906">
                  <c:v>1.876130104065</c:v>
                </c:pt>
                <c:pt idx="14907">
                  <c:v>1.876219034195</c:v>
                </c:pt>
                <c:pt idx="14908">
                  <c:v>1.8762780427929999</c:v>
                </c:pt>
                <c:pt idx="14909">
                  <c:v>1.8763015270229999</c:v>
                </c:pt>
                <c:pt idx="14910">
                  <c:v>1.876315116882</c:v>
                </c:pt>
                <c:pt idx="14911">
                  <c:v>1.8763250112530001</c:v>
                </c:pt>
                <c:pt idx="14912">
                  <c:v>1.8763352632520001</c:v>
                </c:pt>
                <c:pt idx="14913">
                  <c:v>1.876405596733</c:v>
                </c:pt>
                <c:pt idx="14914">
                  <c:v>1.8765761852259999</c:v>
                </c:pt>
                <c:pt idx="14915">
                  <c:v>1.876762986183</c:v>
                </c:pt>
                <c:pt idx="14916">
                  <c:v>1.8769481182100001</c:v>
                </c:pt>
                <c:pt idx="14917">
                  <c:v>1.8773745298390001</c:v>
                </c:pt>
                <c:pt idx="14918">
                  <c:v>1.877790093422</c:v>
                </c:pt>
                <c:pt idx="14919">
                  <c:v>1.8779294490809999</c:v>
                </c:pt>
                <c:pt idx="14920">
                  <c:v>1.878031849861</c:v>
                </c:pt>
                <c:pt idx="14921">
                  <c:v>1.878043889999</c:v>
                </c:pt>
                <c:pt idx="14922">
                  <c:v>1.8780243396759999</c:v>
                </c:pt>
                <c:pt idx="14923">
                  <c:v>1.8779779672620001</c:v>
                </c:pt>
                <c:pt idx="14924">
                  <c:v>1.877959251404</c:v>
                </c:pt>
                <c:pt idx="14925">
                  <c:v>1.8779917955400001</c:v>
                </c:pt>
                <c:pt idx="14926">
                  <c:v>1.878043889999</c:v>
                </c:pt>
                <c:pt idx="14927">
                  <c:v>1.8781114816669999</c:v>
                </c:pt>
                <c:pt idx="14928">
                  <c:v>1.878182649612</c:v>
                </c:pt>
                <c:pt idx="14929">
                  <c:v>1.8782598972319999</c:v>
                </c:pt>
                <c:pt idx="14930">
                  <c:v>1.8783799409869999</c:v>
                </c:pt>
                <c:pt idx="14931">
                  <c:v>1.878548145294</c:v>
                </c:pt>
                <c:pt idx="14932">
                  <c:v>1.8788919448850001</c:v>
                </c:pt>
                <c:pt idx="14933">
                  <c:v>1.8789983987809999</c:v>
                </c:pt>
                <c:pt idx="14934">
                  <c:v>1.8791559934619999</c:v>
                </c:pt>
                <c:pt idx="14935">
                  <c:v>1.879253149033</c:v>
                </c:pt>
                <c:pt idx="14936">
                  <c:v>1.879274487495</c:v>
                </c:pt>
                <c:pt idx="14937">
                  <c:v>1.8792831897740001</c:v>
                </c:pt>
                <c:pt idx="14938">
                  <c:v>1.8792997598650001</c:v>
                </c:pt>
                <c:pt idx="14939">
                  <c:v>1.879403352737</c:v>
                </c:pt>
                <c:pt idx="14940">
                  <c:v>1.879620432854</c:v>
                </c:pt>
                <c:pt idx="14941">
                  <c:v>1.879788637161</c:v>
                </c:pt>
                <c:pt idx="14942">
                  <c:v>1.8801672458650001</c:v>
                </c:pt>
                <c:pt idx="14943">
                  <c:v>1.8804186582569999</c:v>
                </c:pt>
                <c:pt idx="14944">
                  <c:v>1.880383253098</c:v>
                </c:pt>
                <c:pt idx="14945">
                  <c:v>1.8804186582569999</c:v>
                </c:pt>
                <c:pt idx="14946">
                  <c:v>1.88052546978</c:v>
                </c:pt>
                <c:pt idx="14947">
                  <c:v>1.8806071281429999</c:v>
                </c:pt>
                <c:pt idx="14948">
                  <c:v>1.8807317018509999</c:v>
                </c:pt>
                <c:pt idx="14949">
                  <c:v>1.8808621168140001</c:v>
                </c:pt>
                <c:pt idx="14950">
                  <c:v>1.8810359239579999</c:v>
                </c:pt>
                <c:pt idx="14951">
                  <c:v>1.8811187744140001</c:v>
                </c:pt>
                <c:pt idx="14952">
                  <c:v>1.881200432777</c:v>
                </c:pt>
                <c:pt idx="14953">
                  <c:v>1.8813123703000001</c:v>
                </c:pt>
                <c:pt idx="14954">
                  <c:v>1.8813656568529999</c:v>
                </c:pt>
                <c:pt idx="14955">
                  <c:v>1.881378769875</c:v>
                </c:pt>
                <c:pt idx="14956">
                  <c:v>1.8813972473139999</c:v>
                </c:pt>
                <c:pt idx="14957">
                  <c:v>1.8815344572070001</c:v>
                </c:pt>
                <c:pt idx="14958">
                  <c:v>1.881693124771</c:v>
                </c:pt>
                <c:pt idx="14959">
                  <c:v>1.8820053339</c:v>
                </c:pt>
                <c:pt idx="14960">
                  <c:v>1.882223010063</c:v>
                </c:pt>
                <c:pt idx="14961">
                  <c:v>1.882393717766</c:v>
                </c:pt>
                <c:pt idx="14962">
                  <c:v>1.8825079202649999</c:v>
                </c:pt>
                <c:pt idx="14963">
                  <c:v>1.8826225996020001</c:v>
                </c:pt>
                <c:pt idx="14964">
                  <c:v>1.8827317953110001</c:v>
                </c:pt>
                <c:pt idx="14965">
                  <c:v>1.882810235023</c:v>
                </c:pt>
                <c:pt idx="14966">
                  <c:v>1.8828343153</c:v>
                </c:pt>
                <c:pt idx="14967">
                  <c:v>1.882857680321</c:v>
                </c:pt>
                <c:pt idx="14968">
                  <c:v>1.8828597068790001</c:v>
                </c:pt>
                <c:pt idx="14969">
                  <c:v>1.882870316505</c:v>
                </c:pt>
                <c:pt idx="14970">
                  <c:v>1.882912993431</c:v>
                </c:pt>
                <c:pt idx="14971">
                  <c:v>1.8829940557480001</c:v>
                </c:pt>
                <c:pt idx="14972">
                  <c:v>1.883108258247</c:v>
                </c:pt>
                <c:pt idx="14973">
                  <c:v>1.883232712746</c:v>
                </c:pt>
                <c:pt idx="14974">
                  <c:v>1.883298397064</c:v>
                </c:pt>
                <c:pt idx="14975">
                  <c:v>1.8834244012829999</c:v>
                </c:pt>
                <c:pt idx="14976">
                  <c:v>1.8835468292240001</c:v>
                </c:pt>
                <c:pt idx="14977">
                  <c:v>1.883730530739</c:v>
                </c:pt>
                <c:pt idx="14978">
                  <c:v>1.8841007947920001</c:v>
                </c:pt>
                <c:pt idx="14979">
                  <c:v>1.884207844734</c:v>
                </c:pt>
                <c:pt idx="14980">
                  <c:v>1.8841828107830001</c:v>
                </c:pt>
                <c:pt idx="14981">
                  <c:v>1.884195566177</c:v>
                </c:pt>
                <c:pt idx="14982">
                  <c:v>1.884288668633</c:v>
                </c:pt>
                <c:pt idx="14983">
                  <c:v>1.884415149689</c:v>
                </c:pt>
                <c:pt idx="14984">
                  <c:v>1.884907484055</c:v>
                </c:pt>
                <c:pt idx="14985">
                  <c:v>1.8850919008260001</c:v>
                </c:pt>
                <c:pt idx="14986">
                  <c:v>1.8852045536040001</c:v>
                </c:pt>
                <c:pt idx="14987">
                  <c:v>1.885232806206</c:v>
                </c:pt>
                <c:pt idx="14988">
                  <c:v>1.885197281837</c:v>
                </c:pt>
                <c:pt idx="14989">
                  <c:v>1.8853400945659999</c:v>
                </c:pt>
                <c:pt idx="14990">
                  <c:v>1.885476231575</c:v>
                </c:pt>
                <c:pt idx="14991">
                  <c:v>1.8858526945109999</c:v>
                </c:pt>
                <c:pt idx="14992">
                  <c:v>1.8861479759219999</c:v>
                </c:pt>
                <c:pt idx="14993">
                  <c:v>1.886325716972</c:v>
                </c:pt>
                <c:pt idx="14994">
                  <c:v>1.886371016502</c:v>
                </c:pt>
                <c:pt idx="14995">
                  <c:v>1.886355280876</c:v>
                </c:pt>
                <c:pt idx="14996">
                  <c:v>1.8866715431209999</c:v>
                </c:pt>
                <c:pt idx="14997">
                  <c:v>1.8869957923889999</c:v>
                </c:pt>
                <c:pt idx="14998">
                  <c:v>1.887431979179</c:v>
                </c:pt>
                <c:pt idx="14999">
                  <c:v>1.887537479401</c:v>
                </c:pt>
                <c:pt idx="15000">
                  <c:v>1.8875849246980001</c:v>
                </c:pt>
                <c:pt idx="15001">
                  <c:v>1.887546181679</c:v>
                </c:pt>
                <c:pt idx="15002">
                  <c:v>1.8875048160550001</c:v>
                </c:pt>
                <c:pt idx="15003">
                  <c:v>1.88755261898</c:v>
                </c:pt>
                <c:pt idx="15004">
                  <c:v>1.887716412544</c:v>
                </c:pt>
                <c:pt idx="15005">
                  <c:v>1.8881995677950001</c:v>
                </c:pt>
                <c:pt idx="15006">
                  <c:v>1.888501644135</c:v>
                </c:pt>
                <c:pt idx="15007">
                  <c:v>1.8886146545410001</c:v>
                </c:pt>
                <c:pt idx="15008">
                  <c:v>1.888731956482</c:v>
                </c:pt>
                <c:pt idx="15009">
                  <c:v>1.88885140419</c:v>
                </c:pt>
                <c:pt idx="15010">
                  <c:v>1.888958930969</c:v>
                </c:pt>
                <c:pt idx="15011">
                  <c:v>1.8890055418010001</c:v>
                </c:pt>
                <c:pt idx="15012">
                  <c:v>1.889068841934</c:v>
                </c:pt>
                <c:pt idx="15013">
                  <c:v>1.889100790024</c:v>
                </c:pt>
                <c:pt idx="15014">
                  <c:v>1.88909137249</c:v>
                </c:pt>
                <c:pt idx="15015">
                  <c:v>1.8892223834990001</c:v>
                </c:pt>
                <c:pt idx="15016">
                  <c:v>1.8895225524899999</c:v>
                </c:pt>
                <c:pt idx="15017">
                  <c:v>1.8896484375</c:v>
                </c:pt>
                <c:pt idx="15018">
                  <c:v>1.8897699117660001</c:v>
                </c:pt>
                <c:pt idx="15019">
                  <c:v>1.88997220993</c:v>
                </c:pt>
                <c:pt idx="15020">
                  <c:v>1.8903037309649999</c:v>
                </c:pt>
                <c:pt idx="15021">
                  <c:v>1.890507340431</c:v>
                </c:pt>
                <c:pt idx="15022">
                  <c:v>1.890638113022</c:v>
                </c:pt>
                <c:pt idx="15023">
                  <c:v>1.890652060509</c:v>
                </c:pt>
                <c:pt idx="15024">
                  <c:v>1.8907395601270001</c:v>
                </c:pt>
                <c:pt idx="15025">
                  <c:v>1.8911502361300001</c:v>
                </c:pt>
                <c:pt idx="15026">
                  <c:v>1.891402840614</c:v>
                </c:pt>
                <c:pt idx="15027">
                  <c:v>1.891769051552</c:v>
                </c:pt>
                <c:pt idx="15028">
                  <c:v>1.8918789625170001</c:v>
                </c:pt>
                <c:pt idx="15029">
                  <c:v>1.8919359445570001</c:v>
                </c:pt>
                <c:pt idx="15030">
                  <c:v>1.892044425011</c:v>
                </c:pt>
                <c:pt idx="15031">
                  <c:v>1.892244338989</c:v>
                </c:pt>
                <c:pt idx="15032">
                  <c:v>1.892326951027</c:v>
                </c:pt>
                <c:pt idx="15033">
                  <c:v>1.892533779144</c:v>
                </c:pt>
                <c:pt idx="15034">
                  <c:v>1.89294719696</c:v>
                </c:pt>
                <c:pt idx="15035">
                  <c:v>1.893110871315</c:v>
                </c:pt>
                <c:pt idx="15036">
                  <c:v>1.8935871124270001</c:v>
                </c:pt>
                <c:pt idx="15037">
                  <c:v>1.8936003446580001</c:v>
                </c:pt>
                <c:pt idx="15038">
                  <c:v>1.8936012983320001</c:v>
                </c:pt>
                <c:pt idx="15039">
                  <c:v>1.893669962883</c:v>
                </c:pt>
                <c:pt idx="15040">
                  <c:v>1.8938280344009999</c:v>
                </c:pt>
                <c:pt idx="15041">
                  <c:v>1.8939867019650001</c:v>
                </c:pt>
                <c:pt idx="15042">
                  <c:v>1.8941017389299999</c:v>
                </c:pt>
                <c:pt idx="15043">
                  <c:v>1.8941802978519999</c:v>
                </c:pt>
                <c:pt idx="15044">
                  <c:v>1.8942987918850001</c:v>
                </c:pt>
                <c:pt idx="15045">
                  <c:v>1.8944576978679999</c:v>
                </c:pt>
                <c:pt idx="15046">
                  <c:v>1.894709944725</c:v>
                </c:pt>
                <c:pt idx="15047">
                  <c:v>1.894866704941</c:v>
                </c:pt>
                <c:pt idx="15048">
                  <c:v>1.8949770927430001</c:v>
                </c:pt>
                <c:pt idx="15049">
                  <c:v>1.895034193993</c:v>
                </c:pt>
                <c:pt idx="15050">
                  <c:v>1.8950924873349999</c:v>
                </c:pt>
                <c:pt idx="15051">
                  <c:v>1.8951438665389999</c:v>
                </c:pt>
                <c:pt idx="15052">
                  <c:v>1.895247101784</c:v>
                </c:pt>
                <c:pt idx="15053">
                  <c:v>1.8952866792680001</c:v>
                </c:pt>
                <c:pt idx="15054">
                  <c:v>1.895338654518</c:v>
                </c:pt>
                <c:pt idx="15055">
                  <c:v>1.8953528404240001</c:v>
                </c:pt>
                <c:pt idx="15056">
                  <c:v>1.895369887352</c:v>
                </c:pt>
                <c:pt idx="15057">
                  <c:v>1.895376086235</c:v>
                </c:pt>
                <c:pt idx="15058">
                  <c:v>1.8953982591630001</c:v>
                </c:pt>
                <c:pt idx="15059">
                  <c:v>1.8957287073139999</c:v>
                </c:pt>
                <c:pt idx="15060">
                  <c:v>1.89588534832</c:v>
                </c:pt>
                <c:pt idx="15061">
                  <c:v>1.896040678024</c:v>
                </c:pt>
                <c:pt idx="15062">
                  <c:v>1.89619910717</c:v>
                </c:pt>
                <c:pt idx="15063">
                  <c:v>1.8963530063630001</c:v>
                </c:pt>
                <c:pt idx="15064">
                  <c:v>1.8967751264570001</c:v>
                </c:pt>
                <c:pt idx="15065">
                  <c:v>1.8969223499300001</c:v>
                </c:pt>
                <c:pt idx="15066">
                  <c:v>1.89709675312</c:v>
                </c:pt>
                <c:pt idx="15067">
                  <c:v>1.8972771167760001</c:v>
                </c:pt>
                <c:pt idx="15068">
                  <c:v>1.8975068330760001</c:v>
                </c:pt>
                <c:pt idx="15069">
                  <c:v>1.898027658463</c:v>
                </c:pt>
                <c:pt idx="15070">
                  <c:v>1.8981866836550001</c:v>
                </c:pt>
                <c:pt idx="15071">
                  <c:v>1.8982847929</c:v>
                </c:pt>
                <c:pt idx="15072">
                  <c:v>1.8983019590379999</c:v>
                </c:pt>
                <c:pt idx="15073">
                  <c:v>1.898317933083</c:v>
                </c:pt>
                <c:pt idx="15074">
                  <c:v>1.8984737396239999</c:v>
                </c:pt>
                <c:pt idx="15075">
                  <c:v>1.89857339859</c:v>
                </c:pt>
                <c:pt idx="15076">
                  <c:v>1.8987258672709999</c:v>
                </c:pt>
                <c:pt idx="15077">
                  <c:v>1.898920297623</c:v>
                </c:pt>
                <c:pt idx="15078">
                  <c:v>1.8991981744769999</c:v>
                </c:pt>
                <c:pt idx="15079">
                  <c:v>1.8994743824010001</c:v>
                </c:pt>
                <c:pt idx="15080">
                  <c:v>1.8996405601499999</c:v>
                </c:pt>
                <c:pt idx="15081">
                  <c:v>1.899604439735</c:v>
                </c:pt>
                <c:pt idx="15082">
                  <c:v>1.8995611667629999</c:v>
                </c:pt>
                <c:pt idx="15083">
                  <c:v>1.8995872735979999</c:v>
                </c:pt>
                <c:pt idx="15084">
                  <c:v>1.900027871132</c:v>
                </c:pt>
                <c:pt idx="15085">
                  <c:v>1.9005227088929999</c:v>
                </c:pt>
                <c:pt idx="15086">
                  <c:v>1.9008677005770001</c:v>
                </c:pt>
                <c:pt idx="15087">
                  <c:v>1.900875449181</c:v>
                </c:pt>
                <c:pt idx="15088">
                  <c:v>1.900959014893</c:v>
                </c:pt>
                <c:pt idx="15089">
                  <c:v>1.9010686874389999</c:v>
                </c:pt>
                <c:pt idx="15090">
                  <c:v>1.9011250734330001</c:v>
                </c:pt>
                <c:pt idx="15091">
                  <c:v>1.901237249374</c:v>
                </c:pt>
                <c:pt idx="15092">
                  <c:v>1.9013512134549999</c:v>
                </c:pt>
                <c:pt idx="15093">
                  <c:v>1.901457905769</c:v>
                </c:pt>
                <c:pt idx="15094">
                  <c:v>1.9016169309619999</c:v>
                </c:pt>
                <c:pt idx="15095">
                  <c:v>1.901784658432</c:v>
                </c:pt>
                <c:pt idx="15096">
                  <c:v>1.9019361734389999</c:v>
                </c:pt>
                <c:pt idx="15097">
                  <c:v>1.9023867845539999</c:v>
                </c:pt>
                <c:pt idx="15098">
                  <c:v>1.902593255043</c:v>
                </c:pt>
                <c:pt idx="15099">
                  <c:v>1.9025909900669999</c:v>
                </c:pt>
                <c:pt idx="15100">
                  <c:v>1.902745485306</c:v>
                </c:pt>
                <c:pt idx="15101">
                  <c:v>1.9029153585430001</c:v>
                </c:pt>
                <c:pt idx="15102">
                  <c:v>1.903041958809</c:v>
                </c:pt>
                <c:pt idx="15103">
                  <c:v>1.903202414513</c:v>
                </c:pt>
                <c:pt idx="15104">
                  <c:v>1.9033224582670001</c:v>
                </c:pt>
                <c:pt idx="15105">
                  <c:v>1.9034332036970001</c:v>
                </c:pt>
                <c:pt idx="15106">
                  <c:v>1.903511166573</c:v>
                </c:pt>
                <c:pt idx="15107">
                  <c:v>1.9036241769790001</c:v>
                </c:pt>
                <c:pt idx="15108">
                  <c:v>1.9037219285960001</c:v>
                </c:pt>
                <c:pt idx="15109">
                  <c:v>1.90376496315</c:v>
                </c:pt>
                <c:pt idx="15110">
                  <c:v>1.90376663208</c:v>
                </c:pt>
                <c:pt idx="15111">
                  <c:v>1.903799295425</c:v>
                </c:pt>
                <c:pt idx="15112">
                  <c:v>1.9038603305820001</c:v>
                </c:pt>
                <c:pt idx="15113">
                  <c:v>1.904282808304</c:v>
                </c:pt>
                <c:pt idx="15114">
                  <c:v>1.904405832291</c:v>
                </c:pt>
                <c:pt idx="15115">
                  <c:v>1.904481887817</c:v>
                </c:pt>
                <c:pt idx="15116">
                  <c:v>1.904601812363</c:v>
                </c:pt>
                <c:pt idx="15117">
                  <c:v>1.904718995094</c:v>
                </c:pt>
                <c:pt idx="15118">
                  <c:v>1.9048403501510001</c:v>
                </c:pt>
                <c:pt idx="15119">
                  <c:v>1.904966473579</c:v>
                </c:pt>
                <c:pt idx="15120">
                  <c:v>1.905084133148</c:v>
                </c:pt>
                <c:pt idx="15121">
                  <c:v>1.9051657915119999</c:v>
                </c:pt>
                <c:pt idx="15122">
                  <c:v>1.905140995979</c:v>
                </c:pt>
                <c:pt idx="15123">
                  <c:v>1.9050967693330001</c:v>
                </c:pt>
                <c:pt idx="15124">
                  <c:v>1.9051543474199999</c:v>
                </c:pt>
                <c:pt idx="15125">
                  <c:v>1.9052973985670001</c:v>
                </c:pt>
                <c:pt idx="15126">
                  <c:v>1.9055068492889999</c:v>
                </c:pt>
                <c:pt idx="15127">
                  <c:v>1.905936121941</c:v>
                </c:pt>
                <c:pt idx="15128">
                  <c:v>1.9060879945760001</c:v>
                </c:pt>
                <c:pt idx="15129">
                  <c:v>1.906429648399</c:v>
                </c:pt>
                <c:pt idx="15130">
                  <c:v>1.9066323041919999</c:v>
                </c:pt>
                <c:pt idx="15131">
                  <c:v>1.9066840410229999</c:v>
                </c:pt>
                <c:pt idx="15132">
                  <c:v>1.9067916870120001</c:v>
                </c:pt>
                <c:pt idx="15133">
                  <c:v>1.906899571419</c:v>
                </c:pt>
                <c:pt idx="15134">
                  <c:v>1.9070080518720001</c:v>
                </c:pt>
                <c:pt idx="15135">
                  <c:v>1.9070491790769999</c:v>
                </c:pt>
                <c:pt idx="15136">
                  <c:v>1.90711581707</c:v>
                </c:pt>
                <c:pt idx="15137">
                  <c:v>1.9071563482280001</c:v>
                </c:pt>
                <c:pt idx="15138">
                  <c:v>1.907157897949</c:v>
                </c:pt>
                <c:pt idx="15139">
                  <c:v>1.9072654247280001</c:v>
                </c:pt>
                <c:pt idx="15140">
                  <c:v>1.907450556755</c:v>
                </c:pt>
                <c:pt idx="15141">
                  <c:v>1.9075564146040001</c:v>
                </c:pt>
                <c:pt idx="15142">
                  <c:v>1.9076645374300001</c:v>
                </c:pt>
                <c:pt idx="15143">
                  <c:v>1.90777182579</c:v>
                </c:pt>
                <c:pt idx="15144">
                  <c:v>1.9078816175460001</c:v>
                </c:pt>
                <c:pt idx="15145">
                  <c:v>1.9079899787900001</c:v>
                </c:pt>
                <c:pt idx="15146">
                  <c:v>1.908143043518</c:v>
                </c:pt>
                <c:pt idx="15147">
                  <c:v>1.908594846725</c:v>
                </c:pt>
                <c:pt idx="15148">
                  <c:v>1.908819317818</c:v>
                </c:pt>
                <c:pt idx="15149">
                  <c:v>1.9089624881739999</c:v>
                </c:pt>
                <c:pt idx="15150">
                  <c:v>1.9090529680249999</c:v>
                </c:pt>
                <c:pt idx="15151">
                  <c:v>1.909184098244</c:v>
                </c:pt>
                <c:pt idx="15152">
                  <c:v>1.9091626405719999</c:v>
                </c:pt>
                <c:pt idx="15153">
                  <c:v>1.9094679355619999</c:v>
                </c:pt>
                <c:pt idx="15154">
                  <c:v>1.9097731113430001</c:v>
                </c:pt>
                <c:pt idx="15155">
                  <c:v>1.9101036787029999</c:v>
                </c:pt>
                <c:pt idx="15156">
                  <c:v>1.910333991051</c:v>
                </c:pt>
                <c:pt idx="15157">
                  <c:v>1.910816192627</c:v>
                </c:pt>
                <c:pt idx="15158">
                  <c:v>1.9109132289890001</c:v>
                </c:pt>
                <c:pt idx="15159">
                  <c:v>1.910918951035</c:v>
                </c:pt>
                <c:pt idx="15160">
                  <c:v>1.911004662514</c:v>
                </c:pt>
                <c:pt idx="15161">
                  <c:v>1.911077022552</c:v>
                </c:pt>
                <c:pt idx="15162">
                  <c:v>1.911242723465</c:v>
                </c:pt>
                <c:pt idx="15163">
                  <c:v>1.9115344285960001</c:v>
                </c:pt>
                <c:pt idx="15164">
                  <c:v>1.911654233932</c:v>
                </c:pt>
                <c:pt idx="15165">
                  <c:v>1.911732673645</c:v>
                </c:pt>
                <c:pt idx="15166">
                  <c:v>1.9118475913999999</c:v>
                </c:pt>
                <c:pt idx="15167">
                  <c:v>1.9119570255280001</c:v>
                </c:pt>
                <c:pt idx="15168">
                  <c:v>1.91215133667</c:v>
                </c:pt>
                <c:pt idx="15169">
                  <c:v>1.9122713804239999</c:v>
                </c:pt>
                <c:pt idx="15170">
                  <c:v>1.9123364686969999</c:v>
                </c:pt>
                <c:pt idx="15171">
                  <c:v>1.9123882055279999</c:v>
                </c:pt>
                <c:pt idx="15172">
                  <c:v>1.912384152412</c:v>
                </c:pt>
                <c:pt idx="15173">
                  <c:v>1.9124435186390001</c:v>
                </c:pt>
                <c:pt idx="15174">
                  <c:v>1.9125341176990001</c:v>
                </c:pt>
                <c:pt idx="15175">
                  <c:v>1.9126389026640001</c:v>
                </c:pt>
                <c:pt idx="15176">
                  <c:v>1.9127489328380001</c:v>
                </c:pt>
                <c:pt idx="15177">
                  <c:v>1.9128535985949999</c:v>
                </c:pt>
                <c:pt idx="15178">
                  <c:v>1.9130098819729999</c:v>
                </c:pt>
                <c:pt idx="15179">
                  <c:v>1.9134888648990001</c:v>
                </c:pt>
                <c:pt idx="15180">
                  <c:v>1.9138754606249999</c:v>
                </c:pt>
                <c:pt idx="15181">
                  <c:v>1.9139297008509999</c:v>
                </c:pt>
                <c:pt idx="15182">
                  <c:v>1.913862109184</c:v>
                </c:pt>
                <c:pt idx="15183">
                  <c:v>1.914262294769</c:v>
                </c:pt>
                <c:pt idx="15184">
                  <c:v>1.914622306824</c:v>
                </c:pt>
                <c:pt idx="15185">
                  <c:v>1.914741754532</c:v>
                </c:pt>
                <c:pt idx="15186">
                  <c:v>1.9148660898209999</c:v>
                </c:pt>
                <c:pt idx="15187">
                  <c:v>1.914987444878</c:v>
                </c:pt>
                <c:pt idx="15188">
                  <c:v>1.9151047468189999</c:v>
                </c:pt>
                <c:pt idx="15189">
                  <c:v>1.9152050018310001</c:v>
                </c:pt>
                <c:pt idx="15190">
                  <c:v>1.915286660194</c:v>
                </c:pt>
                <c:pt idx="15191">
                  <c:v>1.915273070335</c:v>
                </c:pt>
                <c:pt idx="15192">
                  <c:v>1.915347099304</c:v>
                </c:pt>
                <c:pt idx="15193">
                  <c:v>1.9157058000560001</c:v>
                </c:pt>
                <c:pt idx="15194">
                  <c:v>1.9161797761920001</c:v>
                </c:pt>
                <c:pt idx="15195">
                  <c:v>1.916434288025</c:v>
                </c:pt>
                <c:pt idx="15196">
                  <c:v>1.916539788246</c:v>
                </c:pt>
                <c:pt idx="15197">
                  <c:v>1.9167361259460001</c:v>
                </c:pt>
                <c:pt idx="15198">
                  <c:v>1.9168639183039999</c:v>
                </c:pt>
                <c:pt idx="15199">
                  <c:v>1.916972160339</c:v>
                </c:pt>
                <c:pt idx="15200">
                  <c:v>1.9174318313600001</c:v>
                </c:pt>
                <c:pt idx="15201">
                  <c:v>1.917763710022</c:v>
                </c:pt>
                <c:pt idx="15202">
                  <c:v>1.917981863022</c:v>
                </c:pt>
                <c:pt idx="15203">
                  <c:v>1.918142080307</c:v>
                </c:pt>
                <c:pt idx="15204">
                  <c:v>1.9182484149929999</c:v>
                </c:pt>
                <c:pt idx="15205">
                  <c:v>1.918229222298</c:v>
                </c:pt>
                <c:pt idx="15206">
                  <c:v>1.918333053589</c:v>
                </c:pt>
                <c:pt idx="15207">
                  <c:v>1.918449997902</c:v>
                </c:pt>
                <c:pt idx="15208">
                  <c:v>1.9188698530199999</c:v>
                </c:pt>
                <c:pt idx="15209">
                  <c:v>1.9192047119140001</c:v>
                </c:pt>
                <c:pt idx="15210">
                  <c:v>1.919398665428</c:v>
                </c:pt>
                <c:pt idx="15211">
                  <c:v>1.9197670221330001</c:v>
                </c:pt>
                <c:pt idx="15212">
                  <c:v>1.9197731018069999</c:v>
                </c:pt>
                <c:pt idx="15213">
                  <c:v>1.920195817947</c:v>
                </c:pt>
                <c:pt idx="15214">
                  <c:v>1.920493602753</c:v>
                </c:pt>
                <c:pt idx="15215">
                  <c:v>1.9206141233439999</c:v>
                </c:pt>
                <c:pt idx="15216">
                  <c:v>1.920731782913</c:v>
                </c:pt>
                <c:pt idx="15217">
                  <c:v>1.9208108186720001</c:v>
                </c:pt>
                <c:pt idx="15218">
                  <c:v>1.920934319496</c:v>
                </c:pt>
                <c:pt idx="15219">
                  <c:v>1.9210758209230001</c:v>
                </c:pt>
                <c:pt idx="15220">
                  <c:v>1.9211062192920001</c:v>
                </c:pt>
                <c:pt idx="15221">
                  <c:v>1.9211536645889999</c:v>
                </c:pt>
                <c:pt idx="15222">
                  <c:v>1.921203613281</c:v>
                </c:pt>
                <c:pt idx="15223">
                  <c:v>1.9213232994080001</c:v>
                </c:pt>
                <c:pt idx="15224">
                  <c:v>1.9214463233950001</c:v>
                </c:pt>
                <c:pt idx="15225">
                  <c:v>1.9215631484989999</c:v>
                </c:pt>
                <c:pt idx="15226">
                  <c:v>1.9220958948139999</c:v>
                </c:pt>
                <c:pt idx="15227">
                  <c:v>1.9223462343219999</c:v>
                </c:pt>
                <c:pt idx="15228">
                  <c:v>1.9224205017089999</c:v>
                </c:pt>
                <c:pt idx="15229">
                  <c:v>1.9226280450819999</c:v>
                </c:pt>
                <c:pt idx="15230">
                  <c:v>1.922789812088</c:v>
                </c:pt>
                <c:pt idx="15231">
                  <c:v>1.92305290699</c:v>
                </c:pt>
                <c:pt idx="15232">
                  <c:v>1.923378229141</c:v>
                </c:pt>
                <c:pt idx="15233">
                  <c:v>1.9234709739689999</c:v>
                </c:pt>
                <c:pt idx="15234">
                  <c:v>1.923525452614</c:v>
                </c:pt>
                <c:pt idx="15235">
                  <c:v>1.9236743450160001</c:v>
                </c:pt>
                <c:pt idx="15236">
                  <c:v>1.9238860607149999</c:v>
                </c:pt>
                <c:pt idx="15237">
                  <c:v>1.9240510463710001</c:v>
                </c:pt>
                <c:pt idx="15238">
                  <c:v>1.9245281219479999</c:v>
                </c:pt>
                <c:pt idx="15239">
                  <c:v>1.924567341805</c:v>
                </c:pt>
                <c:pt idx="15240">
                  <c:v>1.924706459045</c:v>
                </c:pt>
                <c:pt idx="15241">
                  <c:v>1.924993991852</c:v>
                </c:pt>
                <c:pt idx="15242">
                  <c:v>1.925178766251</c:v>
                </c:pt>
                <c:pt idx="15243">
                  <c:v>1.9253628253940001</c:v>
                </c:pt>
                <c:pt idx="15244">
                  <c:v>1.9255523681640001</c:v>
                </c:pt>
                <c:pt idx="15245">
                  <c:v>1.925726413727</c:v>
                </c:pt>
                <c:pt idx="15246">
                  <c:v>1.9257408380509999</c:v>
                </c:pt>
                <c:pt idx="15247">
                  <c:v>1.9259883165359999</c:v>
                </c:pt>
                <c:pt idx="15248">
                  <c:v>1.9262435436250001</c:v>
                </c:pt>
                <c:pt idx="15249">
                  <c:v>1.9265314340590001</c:v>
                </c:pt>
                <c:pt idx="15250">
                  <c:v>1.9267354011540001</c:v>
                </c:pt>
                <c:pt idx="15251">
                  <c:v>1.9268450737</c:v>
                </c:pt>
                <c:pt idx="15252">
                  <c:v>1.9269545078279999</c:v>
                </c:pt>
                <c:pt idx="15253">
                  <c:v>1.927064657211</c:v>
                </c:pt>
                <c:pt idx="15254">
                  <c:v>1.9271700382229999</c:v>
                </c:pt>
                <c:pt idx="15255">
                  <c:v>1.9273508787160001</c:v>
                </c:pt>
                <c:pt idx="15256">
                  <c:v>1.927309751511</c:v>
                </c:pt>
                <c:pt idx="15257">
                  <c:v>1.9276572465899999</c:v>
                </c:pt>
                <c:pt idx="15258">
                  <c:v>1.928119540215</c:v>
                </c:pt>
                <c:pt idx="15259">
                  <c:v>1.9284375905990001</c:v>
                </c:pt>
                <c:pt idx="15260">
                  <c:v>1.928650975227</c:v>
                </c:pt>
                <c:pt idx="15261">
                  <c:v>1.9286706447599999</c:v>
                </c:pt>
                <c:pt idx="15262">
                  <c:v>1.9290076494220001</c:v>
                </c:pt>
                <c:pt idx="15263">
                  <c:v>1.929481625557</c:v>
                </c:pt>
                <c:pt idx="15264">
                  <c:v>1.9296370744710001</c:v>
                </c:pt>
                <c:pt idx="15265">
                  <c:v>1.929894089699</c:v>
                </c:pt>
                <c:pt idx="15266">
                  <c:v>1.930088400841</c:v>
                </c:pt>
                <c:pt idx="15267">
                  <c:v>1.9301491975780001</c:v>
                </c:pt>
                <c:pt idx="15268">
                  <c:v>1.930163264275</c:v>
                </c:pt>
                <c:pt idx="15269">
                  <c:v>1.9303430318829999</c:v>
                </c:pt>
                <c:pt idx="15270">
                  <c:v>1.9305427074429999</c:v>
                </c:pt>
                <c:pt idx="15271">
                  <c:v>1.9307867288589999</c:v>
                </c:pt>
                <c:pt idx="15272">
                  <c:v>1.9312731027600001</c:v>
                </c:pt>
                <c:pt idx="15273">
                  <c:v>1.9315261840819999</c:v>
                </c:pt>
                <c:pt idx="15274">
                  <c:v>1.9314910173419999</c:v>
                </c:pt>
                <c:pt idx="15275">
                  <c:v>1.9314328432079999</c:v>
                </c:pt>
                <c:pt idx="15276">
                  <c:v>1.9314788579940001</c:v>
                </c:pt>
                <c:pt idx="15277">
                  <c:v>1.9315932989119999</c:v>
                </c:pt>
                <c:pt idx="15278">
                  <c:v>1.931747794151</c:v>
                </c:pt>
                <c:pt idx="15279">
                  <c:v>1.9318685531619999</c:v>
                </c:pt>
                <c:pt idx="15280">
                  <c:v>1.931943416595</c:v>
                </c:pt>
                <c:pt idx="15281">
                  <c:v>1.932061076164</c:v>
                </c:pt>
                <c:pt idx="15282">
                  <c:v>1.9322260618210001</c:v>
                </c:pt>
                <c:pt idx="15283">
                  <c:v>1.932661652565</c:v>
                </c:pt>
                <c:pt idx="15284">
                  <c:v>1.9327437877660001</c:v>
                </c:pt>
                <c:pt idx="15285">
                  <c:v>1.932788014412</c:v>
                </c:pt>
                <c:pt idx="15286">
                  <c:v>1.9329068660740001</c:v>
                </c:pt>
                <c:pt idx="15287">
                  <c:v>1.9331337213519999</c:v>
                </c:pt>
                <c:pt idx="15288">
                  <c:v>1.933251857758</c:v>
                </c:pt>
                <c:pt idx="15289">
                  <c:v>1.933365225792</c:v>
                </c:pt>
                <c:pt idx="15290">
                  <c:v>1.9335410594939999</c:v>
                </c:pt>
                <c:pt idx="15291">
                  <c:v>1.9340651035309999</c:v>
                </c:pt>
                <c:pt idx="15292">
                  <c:v>1.934185624123</c:v>
                </c:pt>
                <c:pt idx="15293">
                  <c:v>1.9341827630999999</c:v>
                </c:pt>
                <c:pt idx="15294">
                  <c:v>1.9341809749600001</c:v>
                </c:pt>
                <c:pt idx="15295">
                  <c:v>1.934242606163</c:v>
                </c:pt>
                <c:pt idx="15296">
                  <c:v>1.934386372566</c:v>
                </c:pt>
                <c:pt idx="15297">
                  <c:v>1.9349352121350001</c:v>
                </c:pt>
                <c:pt idx="15298">
                  <c:v>1.9352728128429999</c:v>
                </c:pt>
                <c:pt idx="15299">
                  <c:v>1.9352692365649999</c:v>
                </c:pt>
                <c:pt idx="15300">
                  <c:v>1.935496330261</c:v>
                </c:pt>
                <c:pt idx="15301">
                  <c:v>1.9357929229740001</c:v>
                </c:pt>
                <c:pt idx="15302">
                  <c:v>1.93624818325</c:v>
                </c:pt>
                <c:pt idx="15303">
                  <c:v>1.936409473419</c:v>
                </c:pt>
                <c:pt idx="15304">
                  <c:v>1.9364663362500001</c:v>
                </c:pt>
                <c:pt idx="15305">
                  <c:v>1.9364948272710001</c:v>
                </c:pt>
                <c:pt idx="15306">
                  <c:v>1.9366397857669999</c:v>
                </c:pt>
                <c:pt idx="15307">
                  <c:v>1.9367446899409999</c:v>
                </c:pt>
                <c:pt idx="15308">
                  <c:v>1.936893820763</c:v>
                </c:pt>
                <c:pt idx="15309">
                  <c:v>1.937104105949</c:v>
                </c:pt>
                <c:pt idx="15310">
                  <c:v>1.937358140945</c:v>
                </c:pt>
                <c:pt idx="15311">
                  <c:v>1.937812209129</c:v>
                </c:pt>
                <c:pt idx="15312">
                  <c:v>1.938108682632</c:v>
                </c:pt>
                <c:pt idx="15313">
                  <c:v>1.9381420612339999</c:v>
                </c:pt>
                <c:pt idx="15314">
                  <c:v>1.9386041164400001</c:v>
                </c:pt>
                <c:pt idx="15315">
                  <c:v>1.9390798807139999</c:v>
                </c:pt>
                <c:pt idx="15316">
                  <c:v>1.9393262863159999</c:v>
                </c:pt>
                <c:pt idx="15317">
                  <c:v>1.9396399259570001</c:v>
                </c:pt>
                <c:pt idx="15318">
                  <c:v>1.9395861625669999</c:v>
                </c:pt>
                <c:pt idx="15319">
                  <c:v>1.939581274986</c:v>
                </c:pt>
                <c:pt idx="15320">
                  <c:v>1.939638018608</c:v>
                </c:pt>
                <c:pt idx="15321">
                  <c:v>1.939744353294</c:v>
                </c:pt>
                <c:pt idx="15322">
                  <c:v>1.939859628677</c:v>
                </c:pt>
                <c:pt idx="15323">
                  <c:v>1.9399750232699999</c:v>
                </c:pt>
                <c:pt idx="15324">
                  <c:v>1.9401346445080001</c:v>
                </c:pt>
                <c:pt idx="15325">
                  <c:v>1.940291762352</c:v>
                </c:pt>
                <c:pt idx="15326">
                  <c:v>1.940660834312</c:v>
                </c:pt>
                <c:pt idx="15327">
                  <c:v>1.940764427185</c:v>
                </c:pt>
                <c:pt idx="15328">
                  <c:v>1.941143989563</c:v>
                </c:pt>
                <c:pt idx="15329">
                  <c:v>1.9410997629169999</c:v>
                </c:pt>
                <c:pt idx="15330">
                  <c:v>1.941166639328</c:v>
                </c:pt>
                <c:pt idx="15331">
                  <c:v>1.9412566423419999</c:v>
                </c:pt>
                <c:pt idx="15332">
                  <c:v>1.9413698911670001</c:v>
                </c:pt>
                <c:pt idx="15333">
                  <c:v>1.941429853439</c:v>
                </c:pt>
                <c:pt idx="15334">
                  <c:v>1.9414930343629999</c:v>
                </c:pt>
                <c:pt idx="15335">
                  <c:v>1.9416140317920001</c:v>
                </c:pt>
                <c:pt idx="15336">
                  <c:v>1.9417372941969999</c:v>
                </c:pt>
                <c:pt idx="15337">
                  <c:v>1.94185090065</c:v>
                </c:pt>
                <c:pt idx="15338">
                  <c:v>1.9419664144519999</c:v>
                </c:pt>
                <c:pt idx="15339">
                  <c:v>1.9420782327649999</c:v>
                </c:pt>
                <c:pt idx="15340">
                  <c:v>1.942187666893</c:v>
                </c:pt>
                <c:pt idx="15341">
                  <c:v>1.9423472881320001</c:v>
                </c:pt>
                <c:pt idx="15342">
                  <c:v>1.9425070285799999</c:v>
                </c:pt>
                <c:pt idx="15343">
                  <c:v>1.942657470703</c:v>
                </c:pt>
                <c:pt idx="15344">
                  <c:v>1.9428751468659999</c:v>
                </c:pt>
                <c:pt idx="15345">
                  <c:v>1.942836046219</c:v>
                </c:pt>
                <c:pt idx="15346">
                  <c:v>1.942834496498</c:v>
                </c:pt>
                <c:pt idx="15347">
                  <c:v>1.942940592766</c:v>
                </c:pt>
                <c:pt idx="15348">
                  <c:v>1.9430892467500001</c:v>
                </c:pt>
                <c:pt idx="15349">
                  <c:v>1.943208694458</c:v>
                </c:pt>
                <c:pt idx="15350">
                  <c:v>1.9433230161670001</c:v>
                </c:pt>
                <c:pt idx="15351">
                  <c:v>1.9433978796010001</c:v>
                </c:pt>
                <c:pt idx="15352">
                  <c:v>1.9434711933140001</c:v>
                </c:pt>
                <c:pt idx="15353">
                  <c:v>1.943586945534</c:v>
                </c:pt>
                <c:pt idx="15354">
                  <c:v>1.944054365158</c:v>
                </c:pt>
                <c:pt idx="15355">
                  <c:v>1.9442822933199999</c:v>
                </c:pt>
                <c:pt idx="15356">
                  <c:v>1.9442456960679999</c:v>
                </c:pt>
                <c:pt idx="15357">
                  <c:v>1.944612026215</c:v>
                </c:pt>
                <c:pt idx="15358">
                  <c:v>1.9451054334640001</c:v>
                </c:pt>
                <c:pt idx="15359">
                  <c:v>1.945482373238</c:v>
                </c:pt>
                <c:pt idx="15360">
                  <c:v>1.945488572121</c:v>
                </c:pt>
                <c:pt idx="15361">
                  <c:v>1.945684671402</c:v>
                </c:pt>
                <c:pt idx="15362">
                  <c:v>1.946172237396</c:v>
                </c:pt>
                <c:pt idx="15363">
                  <c:v>1.94647371769</c:v>
                </c:pt>
                <c:pt idx="15364">
                  <c:v>1.9468545913699999</c:v>
                </c:pt>
                <c:pt idx="15365">
                  <c:v>1.946851611137</c:v>
                </c:pt>
                <c:pt idx="15366">
                  <c:v>1.946877598763</c:v>
                </c:pt>
                <c:pt idx="15367">
                  <c:v>1.9470926523209999</c:v>
                </c:pt>
                <c:pt idx="15368">
                  <c:v>1.9472053050989999</c:v>
                </c:pt>
                <c:pt idx="15369">
                  <c:v>1.9473202228549999</c:v>
                </c:pt>
                <c:pt idx="15370">
                  <c:v>1.947436571121</c:v>
                </c:pt>
                <c:pt idx="15371">
                  <c:v>1.9475513696669999</c:v>
                </c:pt>
                <c:pt idx="15372">
                  <c:v>1.947711825371</c:v>
                </c:pt>
                <c:pt idx="15373">
                  <c:v>1.948189973831</c:v>
                </c:pt>
                <c:pt idx="15374">
                  <c:v>1.9483526945109999</c:v>
                </c:pt>
                <c:pt idx="15375">
                  <c:v>1.9483350515369999</c:v>
                </c:pt>
                <c:pt idx="15376">
                  <c:v>1.948333740234</c:v>
                </c:pt>
                <c:pt idx="15377">
                  <c:v>1.948359251022</c:v>
                </c:pt>
                <c:pt idx="15378">
                  <c:v>1.9484685659409999</c:v>
                </c:pt>
                <c:pt idx="15379">
                  <c:v>1.948944091797</c:v>
                </c:pt>
                <c:pt idx="15380">
                  <c:v>1.949127554893</c:v>
                </c:pt>
                <c:pt idx="15381">
                  <c:v>1.949305891991</c:v>
                </c:pt>
                <c:pt idx="15382">
                  <c:v>1.949464440346</c:v>
                </c:pt>
                <c:pt idx="15383">
                  <c:v>1.949455738068</c:v>
                </c:pt>
                <c:pt idx="15384">
                  <c:v>1.9497237205510001</c:v>
                </c:pt>
                <c:pt idx="15385">
                  <c:v>1.950209975243</c:v>
                </c:pt>
                <c:pt idx="15386">
                  <c:v>1.950537919998</c:v>
                </c:pt>
                <c:pt idx="15387">
                  <c:v>1.9505461454390001</c:v>
                </c:pt>
                <c:pt idx="15388">
                  <c:v>1.950563192368</c:v>
                </c:pt>
                <c:pt idx="15389">
                  <c:v>1.9506727457049999</c:v>
                </c:pt>
                <c:pt idx="15390">
                  <c:v>1.950787425041</c:v>
                </c:pt>
                <c:pt idx="15391">
                  <c:v>1.9512571096419999</c:v>
                </c:pt>
                <c:pt idx="15392">
                  <c:v>1.9515848159789999</c:v>
                </c:pt>
                <c:pt idx="15393">
                  <c:v>1.9516588449479999</c:v>
                </c:pt>
                <c:pt idx="15394">
                  <c:v>1.9517714977259999</c:v>
                </c:pt>
                <c:pt idx="15395">
                  <c:v>1.9520545005800001</c:v>
                </c:pt>
                <c:pt idx="15396">
                  <c:v>1.952141284943</c:v>
                </c:pt>
                <c:pt idx="15397">
                  <c:v>1.952269434929</c:v>
                </c:pt>
                <c:pt idx="15398">
                  <c:v>1.952352643013</c:v>
                </c:pt>
                <c:pt idx="15399">
                  <c:v>1.9524334669109999</c:v>
                </c:pt>
                <c:pt idx="15400">
                  <c:v>1.9525153636929999</c:v>
                </c:pt>
                <c:pt idx="15401">
                  <c:v>1.952596664429</c:v>
                </c:pt>
                <c:pt idx="15402">
                  <c:v>1.952600121498</c:v>
                </c:pt>
                <c:pt idx="15403">
                  <c:v>1.9525519609449999</c:v>
                </c:pt>
                <c:pt idx="15404">
                  <c:v>1.9528671503070001</c:v>
                </c:pt>
                <c:pt idx="15405">
                  <c:v>1.9532353878019999</c:v>
                </c:pt>
                <c:pt idx="15406">
                  <c:v>1.953662157059</c:v>
                </c:pt>
                <c:pt idx="15407">
                  <c:v>1.953697562218</c:v>
                </c:pt>
                <c:pt idx="15408">
                  <c:v>1.953697681427</c:v>
                </c:pt>
                <c:pt idx="15409">
                  <c:v>1.95370388031</c:v>
                </c:pt>
                <c:pt idx="15410">
                  <c:v>1.9537254571910001</c:v>
                </c:pt>
                <c:pt idx="15411">
                  <c:v>1.9537889957429999</c:v>
                </c:pt>
                <c:pt idx="15412">
                  <c:v>1.9538909196850001</c:v>
                </c:pt>
                <c:pt idx="15413">
                  <c:v>1.954010009766</c:v>
                </c:pt>
                <c:pt idx="15414">
                  <c:v>1.954123497009</c:v>
                </c:pt>
                <c:pt idx="15415">
                  <c:v>1.9543427228929999</c:v>
                </c:pt>
                <c:pt idx="15416">
                  <c:v>1.9548320770259999</c:v>
                </c:pt>
                <c:pt idx="15417">
                  <c:v>1.9548519849779999</c:v>
                </c:pt>
                <c:pt idx="15418">
                  <c:v>1.9551579952239999</c:v>
                </c:pt>
                <c:pt idx="15419">
                  <c:v>1.955497503281</c:v>
                </c:pt>
                <c:pt idx="15420">
                  <c:v>1.9556881189349999</c:v>
                </c:pt>
                <c:pt idx="15421">
                  <c:v>1.955978751183</c:v>
                </c:pt>
                <c:pt idx="15422">
                  <c:v>1.9559811353679999</c:v>
                </c:pt>
                <c:pt idx="15423">
                  <c:v>1.9563771486279999</c:v>
                </c:pt>
                <c:pt idx="15424">
                  <c:v>1.956482172012</c:v>
                </c:pt>
                <c:pt idx="15425">
                  <c:v>1.9566881656649999</c:v>
                </c:pt>
                <c:pt idx="15426">
                  <c:v>1.957144618034</c:v>
                </c:pt>
                <c:pt idx="15427">
                  <c:v>1.957481145859</c:v>
                </c:pt>
                <c:pt idx="15428">
                  <c:v>1.9574987888340001</c:v>
                </c:pt>
                <c:pt idx="15429">
                  <c:v>1.95749938488</c:v>
                </c:pt>
                <c:pt idx="15430">
                  <c:v>1.9575006961820001</c:v>
                </c:pt>
                <c:pt idx="15431">
                  <c:v>1.957518815994</c:v>
                </c:pt>
                <c:pt idx="15432">
                  <c:v>1.9575860500340001</c:v>
                </c:pt>
                <c:pt idx="15433">
                  <c:v>1.9577116966250001</c:v>
                </c:pt>
                <c:pt idx="15434">
                  <c:v>1.957864761353</c:v>
                </c:pt>
                <c:pt idx="15435">
                  <c:v>1.958162307739</c:v>
                </c:pt>
                <c:pt idx="15436">
                  <c:v>1.9586187601089999</c:v>
                </c:pt>
                <c:pt idx="15437">
                  <c:v>1.9589393138889999</c:v>
                </c:pt>
                <c:pt idx="15438">
                  <c:v>1.9589240550989999</c:v>
                </c:pt>
                <c:pt idx="15439">
                  <c:v>1.9588694572450001</c:v>
                </c:pt>
                <c:pt idx="15440">
                  <c:v>1.959003567696</c:v>
                </c:pt>
                <c:pt idx="15441">
                  <c:v>1.9591581821440001</c:v>
                </c:pt>
                <c:pt idx="15442">
                  <c:v>1.959643483162</c:v>
                </c:pt>
                <c:pt idx="15443">
                  <c:v>1.959837198257</c:v>
                </c:pt>
                <c:pt idx="15444">
                  <c:v>1.9600230455400001</c:v>
                </c:pt>
                <c:pt idx="15445">
                  <c:v>1.9601446390149999</c:v>
                </c:pt>
                <c:pt idx="15446">
                  <c:v>1.9601002931589999</c:v>
                </c:pt>
                <c:pt idx="15447">
                  <c:v>1.960070848465</c:v>
                </c:pt>
                <c:pt idx="15448">
                  <c:v>1.960151314735</c:v>
                </c:pt>
                <c:pt idx="15449">
                  <c:v>1.9602841138839999</c:v>
                </c:pt>
                <c:pt idx="15450">
                  <c:v>1.9604214429860001</c:v>
                </c:pt>
                <c:pt idx="15451">
                  <c:v>1.96051299572</c:v>
                </c:pt>
                <c:pt idx="15452">
                  <c:v>1.961001515388</c:v>
                </c:pt>
                <c:pt idx="15453">
                  <c:v>1.961109876633</c:v>
                </c:pt>
                <c:pt idx="15454">
                  <c:v>1.9611843824390001</c:v>
                </c:pt>
                <c:pt idx="15455">
                  <c:v>1.9612300395969999</c:v>
                </c:pt>
                <c:pt idx="15456">
                  <c:v>1.9617478847500001</c:v>
                </c:pt>
                <c:pt idx="15457">
                  <c:v>1.9618685245509999</c:v>
                </c:pt>
                <c:pt idx="15458">
                  <c:v>1.9619946479799999</c:v>
                </c:pt>
                <c:pt idx="15459">
                  <c:v>1.962125182152</c:v>
                </c:pt>
                <c:pt idx="15460">
                  <c:v>1.9622519016269999</c:v>
                </c:pt>
                <c:pt idx="15461">
                  <c:v>1.96237206459</c:v>
                </c:pt>
                <c:pt idx="15462">
                  <c:v>1.9624586105349999</c:v>
                </c:pt>
                <c:pt idx="15463">
                  <c:v>1.962505936623</c:v>
                </c:pt>
                <c:pt idx="15464">
                  <c:v>1.9625120162959999</c:v>
                </c:pt>
                <c:pt idx="15465">
                  <c:v>1.962504386902</c:v>
                </c:pt>
                <c:pt idx="15466">
                  <c:v>1.9626653194429999</c:v>
                </c:pt>
                <c:pt idx="15467">
                  <c:v>1.9628256559370001</c:v>
                </c:pt>
                <c:pt idx="15468">
                  <c:v>1.962949037552</c:v>
                </c:pt>
                <c:pt idx="15469">
                  <c:v>1.9631561040879999</c:v>
                </c:pt>
                <c:pt idx="15470">
                  <c:v>1.9632779359820001</c:v>
                </c:pt>
                <c:pt idx="15471">
                  <c:v>1.96335375309</c:v>
                </c:pt>
                <c:pt idx="15472">
                  <c:v>1.96343266964</c:v>
                </c:pt>
                <c:pt idx="15473">
                  <c:v>1.9635041952129999</c:v>
                </c:pt>
                <c:pt idx="15474">
                  <c:v>1.963565587997</c:v>
                </c:pt>
                <c:pt idx="15475">
                  <c:v>1.963595151901</c:v>
                </c:pt>
                <c:pt idx="15476">
                  <c:v>1.9636647701259999</c:v>
                </c:pt>
                <c:pt idx="15477">
                  <c:v>1.964029431343</c:v>
                </c:pt>
                <c:pt idx="15478">
                  <c:v>1.964545845985</c:v>
                </c:pt>
                <c:pt idx="15479">
                  <c:v>1.9649930000310001</c:v>
                </c:pt>
                <c:pt idx="15480">
                  <c:v>1.9649951457979999</c:v>
                </c:pt>
                <c:pt idx="15481">
                  <c:v>1.965278863907</c:v>
                </c:pt>
                <c:pt idx="15482">
                  <c:v>1.9658050537109999</c:v>
                </c:pt>
                <c:pt idx="15483">
                  <c:v>1.96604514122</c:v>
                </c:pt>
                <c:pt idx="15484">
                  <c:v>1.966054081917</c:v>
                </c:pt>
                <c:pt idx="15485">
                  <c:v>1.9660601615910001</c:v>
                </c:pt>
                <c:pt idx="15486">
                  <c:v>1.9660708904269999</c:v>
                </c:pt>
                <c:pt idx="15487">
                  <c:v>1.966094970703</c:v>
                </c:pt>
                <c:pt idx="15488">
                  <c:v>1.9661304950709999</c:v>
                </c:pt>
                <c:pt idx="15489">
                  <c:v>1.966227412224</c:v>
                </c:pt>
                <c:pt idx="15490">
                  <c:v>1.966352939606</c:v>
                </c:pt>
                <c:pt idx="15491">
                  <c:v>1.9664747714999999</c:v>
                </c:pt>
                <c:pt idx="15492">
                  <c:v>1.966638207436</c:v>
                </c:pt>
                <c:pt idx="15493">
                  <c:v>1.9671442508700001</c:v>
                </c:pt>
                <c:pt idx="15494">
                  <c:v>1.96727502346</c:v>
                </c:pt>
                <c:pt idx="15495">
                  <c:v>1.96729195118</c:v>
                </c:pt>
                <c:pt idx="15496">
                  <c:v>1.967721819878</c:v>
                </c:pt>
                <c:pt idx="15497">
                  <c:v>1.967944145203</c:v>
                </c:pt>
                <c:pt idx="15498">
                  <c:v>1.968281030655</c:v>
                </c:pt>
                <c:pt idx="15499">
                  <c:v>1.9684662818909999</c:v>
                </c:pt>
                <c:pt idx="15500">
                  <c:v>1.9685238599779999</c:v>
                </c:pt>
                <c:pt idx="15501">
                  <c:v>1.9685094356540001</c:v>
                </c:pt>
                <c:pt idx="15502">
                  <c:v>1.968804955482</c:v>
                </c:pt>
                <c:pt idx="15503">
                  <c:v>1.9688854217530001</c:v>
                </c:pt>
                <c:pt idx="15504">
                  <c:v>1.9690077304839999</c:v>
                </c:pt>
                <c:pt idx="15505">
                  <c:v>1.969135165215</c:v>
                </c:pt>
                <c:pt idx="15506">
                  <c:v>1.9692573547359999</c:v>
                </c:pt>
                <c:pt idx="15507">
                  <c:v>1.969336628914</c:v>
                </c:pt>
                <c:pt idx="15508">
                  <c:v>1.9694522619249999</c:v>
                </c:pt>
                <c:pt idx="15509">
                  <c:v>1.969524383545</c:v>
                </c:pt>
                <c:pt idx="15510">
                  <c:v>1.9695990085599999</c:v>
                </c:pt>
                <c:pt idx="15511">
                  <c:v>1.9696693420410001</c:v>
                </c:pt>
                <c:pt idx="15512">
                  <c:v>1.969772577286</c:v>
                </c:pt>
                <c:pt idx="15513">
                  <c:v>1.969832658768</c:v>
                </c:pt>
                <c:pt idx="15514">
                  <c:v>1.9701629877089999</c:v>
                </c:pt>
                <c:pt idx="15515">
                  <c:v>1.97068810463</c:v>
                </c:pt>
                <c:pt idx="15516">
                  <c:v>1.970858216286</c:v>
                </c:pt>
                <c:pt idx="15517">
                  <c:v>1.9710400104520001</c:v>
                </c:pt>
                <c:pt idx="15518">
                  <c:v>1.971132159233</c:v>
                </c:pt>
                <c:pt idx="15519">
                  <c:v>1.9711692333219999</c:v>
                </c:pt>
                <c:pt idx="15520">
                  <c:v>1.971219301224</c:v>
                </c:pt>
                <c:pt idx="15521">
                  <c:v>1.971559405327</c:v>
                </c:pt>
                <c:pt idx="15522">
                  <c:v>1.971704125404</c:v>
                </c:pt>
                <c:pt idx="15523">
                  <c:v>1.9719450473789999</c:v>
                </c:pt>
                <c:pt idx="15524">
                  <c:v>1.9721202850340001</c:v>
                </c:pt>
                <c:pt idx="15525">
                  <c:v>1.9720680713650001</c:v>
                </c:pt>
                <c:pt idx="15526">
                  <c:v>1.9723045825959999</c:v>
                </c:pt>
                <c:pt idx="15527">
                  <c:v>1.9726145267490001</c:v>
                </c:pt>
                <c:pt idx="15528">
                  <c:v>1.973127126694</c:v>
                </c:pt>
                <c:pt idx="15529">
                  <c:v>1.9733453989030001</c:v>
                </c:pt>
                <c:pt idx="15530">
                  <c:v>1.973358273506</c:v>
                </c:pt>
                <c:pt idx="15531">
                  <c:v>1.9733603000640001</c:v>
                </c:pt>
                <c:pt idx="15532">
                  <c:v>1.973370552063</c:v>
                </c:pt>
                <c:pt idx="15533">
                  <c:v>1.9734005928039999</c:v>
                </c:pt>
                <c:pt idx="15534">
                  <c:v>1.9734634161</c:v>
                </c:pt>
                <c:pt idx="15535">
                  <c:v>1.973553299904</c:v>
                </c:pt>
                <c:pt idx="15536">
                  <c:v>1.973661541939</c:v>
                </c:pt>
                <c:pt idx="15537">
                  <c:v>1.9738314151759999</c:v>
                </c:pt>
                <c:pt idx="15538">
                  <c:v>1.973942399025</c:v>
                </c:pt>
                <c:pt idx="15539">
                  <c:v>1.9740580320359999</c:v>
                </c:pt>
                <c:pt idx="15540">
                  <c:v>1.9742212295529999</c:v>
                </c:pt>
                <c:pt idx="15541">
                  <c:v>1.9743336439129999</c:v>
                </c:pt>
                <c:pt idx="15542">
                  <c:v>1.974500417709</c:v>
                </c:pt>
                <c:pt idx="15543">
                  <c:v>1.9746114015580001</c:v>
                </c:pt>
                <c:pt idx="15544">
                  <c:v>1.9747267961499999</c:v>
                </c:pt>
                <c:pt idx="15545">
                  <c:v>1.974881649017</c:v>
                </c:pt>
                <c:pt idx="15546">
                  <c:v>1.975089669228</c:v>
                </c:pt>
                <c:pt idx="15547">
                  <c:v>1.975039124489</c:v>
                </c:pt>
                <c:pt idx="15548">
                  <c:v>1.9752732515339999</c:v>
                </c:pt>
                <c:pt idx="15549">
                  <c:v>1.9755848646159999</c:v>
                </c:pt>
                <c:pt idx="15550">
                  <c:v>1.9757111072539999</c:v>
                </c:pt>
                <c:pt idx="15551">
                  <c:v>1.976171016693</c:v>
                </c:pt>
                <c:pt idx="15552">
                  <c:v>1.9763073921200001</c:v>
                </c:pt>
                <c:pt idx="15553">
                  <c:v>1.976249575615</c:v>
                </c:pt>
                <c:pt idx="15554">
                  <c:v>1.976268529892</c:v>
                </c:pt>
                <c:pt idx="15555">
                  <c:v>1.9766150712970001</c:v>
                </c:pt>
                <c:pt idx="15556">
                  <c:v>1.9769581556319999</c:v>
                </c:pt>
                <c:pt idx="15557">
                  <c:v>1.977190256119</c:v>
                </c:pt>
                <c:pt idx="15558">
                  <c:v>1.9772220849990001</c:v>
                </c:pt>
                <c:pt idx="15559">
                  <c:v>1.977634191513</c:v>
                </c:pt>
                <c:pt idx="15560">
                  <c:v>1.97799539566</c:v>
                </c:pt>
                <c:pt idx="15561">
                  <c:v>1.97831261158</c:v>
                </c:pt>
                <c:pt idx="15562">
                  <c:v>1.978379607201</c:v>
                </c:pt>
                <c:pt idx="15563">
                  <c:v>1.97852897644</c:v>
                </c:pt>
                <c:pt idx="15564">
                  <c:v>1.9790129661560001</c:v>
                </c:pt>
                <c:pt idx="15565">
                  <c:v>1.97950065136</c:v>
                </c:pt>
                <c:pt idx="15566">
                  <c:v>1.9796477556230001</c:v>
                </c:pt>
                <c:pt idx="15567">
                  <c:v>1.979722261429</c:v>
                </c:pt>
                <c:pt idx="15568">
                  <c:v>1.9797531366350001</c:v>
                </c:pt>
                <c:pt idx="15569">
                  <c:v>1.9797585010530001</c:v>
                </c:pt>
                <c:pt idx="15570">
                  <c:v>1.9797620773319999</c:v>
                </c:pt>
                <c:pt idx="15571">
                  <c:v>1.9797655344009999</c:v>
                </c:pt>
                <c:pt idx="15572">
                  <c:v>1.9798045158390001</c:v>
                </c:pt>
                <c:pt idx="15573">
                  <c:v>1.979974389076</c:v>
                </c:pt>
                <c:pt idx="15574">
                  <c:v>1.9804395437240001</c:v>
                </c:pt>
                <c:pt idx="15575">
                  <c:v>1.980888962746</c:v>
                </c:pt>
                <c:pt idx="15576">
                  <c:v>1.981127977371</c:v>
                </c:pt>
                <c:pt idx="15577">
                  <c:v>1.981217503548</c:v>
                </c:pt>
                <c:pt idx="15578">
                  <c:v>1.9811877012250001</c:v>
                </c:pt>
                <c:pt idx="15579">
                  <c:v>1.981136441231</c:v>
                </c:pt>
                <c:pt idx="15580">
                  <c:v>1.9813013076779999</c:v>
                </c:pt>
                <c:pt idx="15581">
                  <c:v>1.98146033287</c:v>
                </c:pt>
                <c:pt idx="15582">
                  <c:v>1.981635689735</c:v>
                </c:pt>
                <c:pt idx="15583">
                  <c:v>1.9818232059480001</c:v>
                </c:pt>
                <c:pt idx="15584">
                  <c:v>1.98217689991</c:v>
                </c:pt>
                <c:pt idx="15585">
                  <c:v>1.982301473618</c:v>
                </c:pt>
                <c:pt idx="15586">
                  <c:v>1.982345342636</c:v>
                </c:pt>
                <c:pt idx="15587">
                  <c:v>1.9823411703110001</c:v>
                </c:pt>
                <c:pt idx="15588">
                  <c:v>1.982375144958</c:v>
                </c:pt>
                <c:pt idx="15589">
                  <c:v>1.9824945926669999</c:v>
                </c:pt>
                <c:pt idx="15590">
                  <c:v>1.9826055765149999</c:v>
                </c:pt>
                <c:pt idx="15591">
                  <c:v>1.9828312397000001</c:v>
                </c:pt>
                <c:pt idx="15592">
                  <c:v>1.983049035072</c:v>
                </c:pt>
                <c:pt idx="15593">
                  <c:v>1.9835540056230001</c:v>
                </c:pt>
                <c:pt idx="15594">
                  <c:v>1.9835947752</c:v>
                </c:pt>
                <c:pt idx="15595">
                  <c:v>1.9837397336960001</c:v>
                </c:pt>
                <c:pt idx="15596">
                  <c:v>1.9840726852420001</c:v>
                </c:pt>
                <c:pt idx="15597">
                  <c:v>1.9845200777050001</c:v>
                </c:pt>
                <c:pt idx="15598">
                  <c:v>1.98467862606</c:v>
                </c:pt>
                <c:pt idx="15599">
                  <c:v>1.9847201108929999</c:v>
                </c:pt>
                <c:pt idx="15600">
                  <c:v>1.984939098358</c:v>
                </c:pt>
                <c:pt idx="15601">
                  <c:v>1.9851688146590001</c:v>
                </c:pt>
                <c:pt idx="15602">
                  <c:v>1.985387444496</c:v>
                </c:pt>
                <c:pt idx="15603">
                  <c:v>1.985607028008</c:v>
                </c:pt>
                <c:pt idx="15604">
                  <c:v>1.985768079758</c:v>
                </c:pt>
                <c:pt idx="15605">
                  <c:v>1.9858440160749999</c:v>
                </c:pt>
                <c:pt idx="15606">
                  <c:v>1.985888957977</c:v>
                </c:pt>
                <c:pt idx="15607">
                  <c:v>1.9859048128129999</c:v>
                </c:pt>
                <c:pt idx="15608">
                  <c:v>1.9859100580219999</c:v>
                </c:pt>
                <c:pt idx="15609">
                  <c:v>1.985918521881</c:v>
                </c:pt>
                <c:pt idx="15610">
                  <c:v>1.9859900474550001</c:v>
                </c:pt>
                <c:pt idx="15611">
                  <c:v>1.9864658117289999</c:v>
                </c:pt>
                <c:pt idx="15612">
                  <c:v>1.9869314432139999</c:v>
                </c:pt>
                <c:pt idx="15613">
                  <c:v>1.986932516098</c:v>
                </c:pt>
                <c:pt idx="15614">
                  <c:v>1.987138032913</c:v>
                </c:pt>
                <c:pt idx="15615">
                  <c:v>1.98761343956</c:v>
                </c:pt>
                <c:pt idx="15616">
                  <c:v>1.987695455551</c:v>
                </c:pt>
                <c:pt idx="15617">
                  <c:v>1.987776637077</c:v>
                </c:pt>
                <c:pt idx="15618">
                  <c:v>1.9878518581389999</c:v>
                </c:pt>
                <c:pt idx="15619">
                  <c:v>1.987926244736</c:v>
                </c:pt>
                <c:pt idx="15620">
                  <c:v>1.9879719018940001</c:v>
                </c:pt>
                <c:pt idx="15621">
                  <c:v>1.9879581928250001</c:v>
                </c:pt>
                <c:pt idx="15622">
                  <c:v>1.9879059791560001</c:v>
                </c:pt>
                <c:pt idx="15623">
                  <c:v>1.987969040871</c:v>
                </c:pt>
                <c:pt idx="15624">
                  <c:v>1.98807823658</c:v>
                </c:pt>
                <c:pt idx="15625">
                  <c:v>1.988204479218</c:v>
                </c:pt>
                <c:pt idx="15626">
                  <c:v>1.98852455616</c:v>
                </c:pt>
                <c:pt idx="15627">
                  <c:v>1.98864543438</c:v>
                </c:pt>
                <c:pt idx="15628">
                  <c:v>1.988771080971</c:v>
                </c:pt>
                <c:pt idx="15629">
                  <c:v>1.9889008998869999</c:v>
                </c:pt>
                <c:pt idx="15630">
                  <c:v>1.9890280961989999</c:v>
                </c:pt>
                <c:pt idx="15631">
                  <c:v>1.989146947861</c:v>
                </c:pt>
                <c:pt idx="15632">
                  <c:v>1.9892330169679999</c:v>
                </c:pt>
                <c:pt idx="15633">
                  <c:v>1.989278674126</c:v>
                </c:pt>
                <c:pt idx="15634">
                  <c:v>1.989411234856</c:v>
                </c:pt>
                <c:pt idx="15635">
                  <c:v>1.989628195763</c:v>
                </c:pt>
                <c:pt idx="15636">
                  <c:v>1.9898401498789999</c:v>
                </c:pt>
                <c:pt idx="15637">
                  <c:v>1.9902637004849999</c:v>
                </c:pt>
                <c:pt idx="15638">
                  <c:v>1.9903699159620001</c:v>
                </c:pt>
                <c:pt idx="15639">
                  <c:v>1.9903205633159999</c:v>
                </c:pt>
                <c:pt idx="15640">
                  <c:v>1.990291953087</c:v>
                </c:pt>
                <c:pt idx="15641">
                  <c:v>1.990399122238</c:v>
                </c:pt>
                <c:pt idx="15642">
                  <c:v>1.990523815155</c:v>
                </c:pt>
                <c:pt idx="15643">
                  <c:v>1.9906069040300001</c:v>
                </c:pt>
                <c:pt idx="15644">
                  <c:v>1.9906892776489999</c:v>
                </c:pt>
                <c:pt idx="15645">
                  <c:v>1.9908180236819999</c:v>
                </c:pt>
                <c:pt idx="15646">
                  <c:v>1.9908999204640001</c:v>
                </c:pt>
                <c:pt idx="15647">
                  <c:v>1.991078495979</c:v>
                </c:pt>
                <c:pt idx="15648">
                  <c:v>1.9913151264190001</c:v>
                </c:pt>
                <c:pt idx="15649">
                  <c:v>1.9914133548740001</c:v>
                </c:pt>
                <c:pt idx="15650">
                  <c:v>1.991894245148</c:v>
                </c:pt>
                <c:pt idx="15651">
                  <c:v>1.992312192917</c:v>
                </c:pt>
                <c:pt idx="15652">
                  <c:v>1.9924718141560001</c:v>
                </c:pt>
                <c:pt idx="15653">
                  <c:v>1.9926353693009999</c:v>
                </c:pt>
                <c:pt idx="15654">
                  <c:v>1.9927381277080001</c:v>
                </c:pt>
                <c:pt idx="15655">
                  <c:v>1.9928112030030001</c:v>
                </c:pt>
                <c:pt idx="15656">
                  <c:v>1.992851138115</c:v>
                </c:pt>
                <c:pt idx="15657">
                  <c:v>1.9928617477420001</c:v>
                </c:pt>
                <c:pt idx="15658">
                  <c:v>1.9928610324860001</c:v>
                </c:pt>
                <c:pt idx="15659">
                  <c:v>1.992890357971</c:v>
                </c:pt>
                <c:pt idx="15660">
                  <c:v>1.9929546117779999</c:v>
                </c:pt>
                <c:pt idx="15661">
                  <c:v>1.993050813675</c:v>
                </c:pt>
                <c:pt idx="15662">
                  <c:v>1.9931608438490001</c:v>
                </c:pt>
                <c:pt idx="15663">
                  <c:v>1.9932726621629999</c:v>
                </c:pt>
                <c:pt idx="15664">
                  <c:v>1.993435382843</c:v>
                </c:pt>
                <c:pt idx="15665">
                  <c:v>1.9935920238489999</c:v>
                </c:pt>
                <c:pt idx="15666">
                  <c:v>1.9938046932219999</c:v>
                </c:pt>
                <c:pt idx="15667">
                  <c:v>1.9939717054370001</c:v>
                </c:pt>
                <c:pt idx="15668">
                  <c:v>1.994082927704</c:v>
                </c:pt>
                <c:pt idx="15669">
                  <c:v>1.9941987991329999</c:v>
                </c:pt>
                <c:pt idx="15670">
                  <c:v>1.9943118095400001</c:v>
                </c:pt>
                <c:pt idx="15671">
                  <c:v>1.9944149255750001</c:v>
                </c:pt>
                <c:pt idx="15672">
                  <c:v>1.9945030212399999</c:v>
                </c:pt>
                <c:pt idx="15673">
                  <c:v>1.994578957558</c:v>
                </c:pt>
                <c:pt idx="15674">
                  <c:v>1.9945218563080001</c:v>
                </c:pt>
                <c:pt idx="15675">
                  <c:v>1.9948908090590001</c:v>
                </c:pt>
                <c:pt idx="15676">
                  <c:v>1.99515402317</c:v>
                </c:pt>
                <c:pt idx="15677">
                  <c:v>1.9953216314319999</c:v>
                </c:pt>
                <c:pt idx="15678">
                  <c:v>1.995720744133</c:v>
                </c:pt>
                <c:pt idx="15679">
                  <c:v>1.995722293854</c:v>
                </c:pt>
                <c:pt idx="15680">
                  <c:v>1.996141552925</c:v>
                </c:pt>
                <c:pt idx="15681">
                  <c:v>1.9963328838350001</c:v>
                </c:pt>
                <c:pt idx="15682">
                  <c:v>1.9965195655820001</c:v>
                </c:pt>
                <c:pt idx="15683">
                  <c:v>1.996695160866</c:v>
                </c:pt>
                <c:pt idx="15684">
                  <c:v>1.9967367649079999</c:v>
                </c:pt>
                <c:pt idx="15685">
                  <c:v>1.9966917037959999</c:v>
                </c:pt>
                <c:pt idx="15686">
                  <c:v>1.9966659545900001</c:v>
                </c:pt>
                <c:pt idx="15687">
                  <c:v>1.9966565370560001</c:v>
                </c:pt>
                <c:pt idx="15688">
                  <c:v>1.996734619141</c:v>
                </c:pt>
                <c:pt idx="15689">
                  <c:v>1.997072935104</c:v>
                </c:pt>
                <c:pt idx="15690">
                  <c:v>1.9971885681149999</c:v>
                </c:pt>
                <c:pt idx="15691">
                  <c:v>1.997304201126</c:v>
                </c:pt>
                <c:pt idx="15692">
                  <c:v>1.9974220991130001</c:v>
                </c:pt>
                <c:pt idx="15693">
                  <c:v>1.997542023659</c:v>
                </c:pt>
                <c:pt idx="15694">
                  <c:v>1.9977140426640001</c:v>
                </c:pt>
                <c:pt idx="15695">
                  <c:v>1.997812271118</c:v>
                </c:pt>
                <c:pt idx="15696">
                  <c:v>1.9978833198549999</c:v>
                </c:pt>
                <c:pt idx="15697">
                  <c:v>1.9979025125500001</c:v>
                </c:pt>
                <c:pt idx="15698">
                  <c:v>1.997897148132</c:v>
                </c:pt>
                <c:pt idx="15699">
                  <c:v>1.998175740242</c:v>
                </c:pt>
                <c:pt idx="15700">
                  <c:v>1.998577833176</c:v>
                </c:pt>
                <c:pt idx="15701">
                  <c:v>1.9988540411</c:v>
                </c:pt>
                <c:pt idx="15702">
                  <c:v>1.9988476037980001</c:v>
                </c:pt>
                <c:pt idx="15703">
                  <c:v>1.999162197113</c:v>
                </c:pt>
                <c:pt idx="15704">
                  <c:v>1.999680995941</c:v>
                </c:pt>
                <c:pt idx="15705">
                  <c:v>1.9996954202649999</c:v>
                </c:pt>
                <c:pt idx="15706">
                  <c:v>2.0000762939449999</c:v>
                </c:pt>
                <c:pt idx="15707">
                  <c:v>2.0006163120270002</c:v>
                </c:pt>
                <c:pt idx="15708">
                  <c:v>2.0008034706119999</c:v>
                </c:pt>
                <c:pt idx="15709">
                  <c:v>2.0008106231689999</c:v>
                </c:pt>
                <c:pt idx="15710">
                  <c:v>2.0008630752559999</c:v>
                </c:pt>
                <c:pt idx="15711">
                  <c:v>2.0013682842249998</c:v>
                </c:pt>
                <c:pt idx="15712">
                  <c:v>2.0016293525700002</c:v>
                </c:pt>
                <c:pt idx="15713">
                  <c:v>2.0020923614499999</c:v>
                </c:pt>
                <c:pt idx="15714">
                  <c:v>2.0021145343779998</c:v>
                </c:pt>
                <c:pt idx="15715">
                  <c:v>2.0025188922880002</c:v>
                </c:pt>
                <c:pt idx="15716">
                  <c:v>2.0029757022860002</c:v>
                </c:pt>
                <c:pt idx="15717">
                  <c:v>2.0033099651340001</c:v>
                </c:pt>
                <c:pt idx="15718">
                  <c:v>2.0034286975860001</c:v>
                </c:pt>
                <c:pt idx="15719">
                  <c:v>2.0034148693080001</c:v>
                </c:pt>
                <c:pt idx="15720">
                  <c:v>2.0034153461459998</c:v>
                </c:pt>
                <c:pt idx="15721">
                  <c:v>2.0034804344179999</c:v>
                </c:pt>
                <c:pt idx="15722">
                  <c:v>2.0036146640779999</c:v>
                </c:pt>
                <c:pt idx="15723">
                  <c:v>2.0040972232819998</c:v>
                </c:pt>
                <c:pt idx="15724">
                  <c:v>2.0045719146729999</c:v>
                </c:pt>
                <c:pt idx="15725">
                  <c:v>2.0047016143800001</c:v>
                </c:pt>
                <c:pt idx="15726">
                  <c:v>2.0046846866610002</c:v>
                </c:pt>
                <c:pt idx="15727">
                  <c:v>2.0048518180850001</c:v>
                </c:pt>
                <c:pt idx="15728">
                  <c:v>2.00510263443</c:v>
                </c:pt>
                <c:pt idx="15729">
                  <c:v>2.0053131580349999</c:v>
                </c:pt>
                <c:pt idx="15730">
                  <c:v>2.005470275879</c:v>
                </c:pt>
                <c:pt idx="15731">
                  <c:v>2.0056316852570002</c:v>
                </c:pt>
                <c:pt idx="15732">
                  <c:v>2.0057446956630001</c:v>
                </c:pt>
                <c:pt idx="15733">
                  <c:v>2.0058536529539999</c:v>
                </c:pt>
                <c:pt idx="15734">
                  <c:v>2.0059652328489999</c:v>
                </c:pt>
                <c:pt idx="15735">
                  <c:v>2.0060734748839999</c:v>
                </c:pt>
                <c:pt idx="15736">
                  <c:v>2.006155967712</c:v>
                </c:pt>
                <c:pt idx="15737">
                  <c:v>2.0061948299410002</c:v>
                </c:pt>
                <c:pt idx="15738">
                  <c:v>2.006204843521</c:v>
                </c:pt>
                <c:pt idx="15739">
                  <c:v>2.0062060356139999</c:v>
                </c:pt>
                <c:pt idx="15740">
                  <c:v>2.0062155723570001</c:v>
                </c:pt>
                <c:pt idx="15741">
                  <c:v>2.0063889026639998</c:v>
                </c:pt>
                <c:pt idx="15742">
                  <c:v>2.0068073272709999</c:v>
                </c:pt>
                <c:pt idx="15743">
                  <c:v>2.0071880817409999</c:v>
                </c:pt>
                <c:pt idx="15744">
                  <c:v>2.007289409637</c:v>
                </c:pt>
                <c:pt idx="15745">
                  <c:v>2.007231712341</c:v>
                </c:pt>
                <c:pt idx="15746">
                  <c:v>2.0072748661039999</c:v>
                </c:pt>
                <c:pt idx="15747">
                  <c:v>2.007631063461</c:v>
                </c:pt>
                <c:pt idx="15748">
                  <c:v>2.0078032016749998</c:v>
                </c:pt>
                <c:pt idx="15749">
                  <c:v>2.0079317092900002</c:v>
                </c:pt>
                <c:pt idx="15750">
                  <c:v>2.008013010025</c:v>
                </c:pt>
                <c:pt idx="15751">
                  <c:v>2.0080928802489999</c:v>
                </c:pt>
                <c:pt idx="15752">
                  <c:v>2.0081679821009999</c:v>
                </c:pt>
                <c:pt idx="15753">
                  <c:v>2.0082161426540002</c:v>
                </c:pt>
                <c:pt idx="15754">
                  <c:v>2.0081920623779999</c:v>
                </c:pt>
                <c:pt idx="15755">
                  <c:v>2.0081410408020002</c:v>
                </c:pt>
                <c:pt idx="15756">
                  <c:v>2.008196353912</c:v>
                </c:pt>
                <c:pt idx="15757">
                  <c:v>2.0086627006529998</c:v>
                </c:pt>
                <c:pt idx="15758">
                  <c:v>2.0089869499209998</c:v>
                </c:pt>
                <c:pt idx="15759">
                  <c:v>2.0091111659999998</c:v>
                </c:pt>
                <c:pt idx="15760">
                  <c:v>2.009240865707</c:v>
                </c:pt>
                <c:pt idx="15761">
                  <c:v>2.0093462467190002</c:v>
                </c:pt>
                <c:pt idx="15762">
                  <c:v>2.0094020366669998</c:v>
                </c:pt>
                <c:pt idx="15763">
                  <c:v>2.009423732758</c:v>
                </c:pt>
                <c:pt idx="15764">
                  <c:v>2.0094347000120001</c:v>
                </c:pt>
                <c:pt idx="15765">
                  <c:v>2.009458780289</c:v>
                </c:pt>
                <c:pt idx="15766">
                  <c:v>2.0095241069790002</c:v>
                </c:pt>
                <c:pt idx="15767">
                  <c:v>2.0096335411070001</c:v>
                </c:pt>
                <c:pt idx="15768">
                  <c:v>2.0097582340239999</c:v>
                </c:pt>
                <c:pt idx="15769">
                  <c:v>2.0098822116849999</c:v>
                </c:pt>
                <c:pt idx="15770">
                  <c:v>2.010061979294</c:v>
                </c:pt>
                <c:pt idx="15771">
                  <c:v>2.0105466842649999</c:v>
                </c:pt>
                <c:pt idx="15772">
                  <c:v>2.0105423927310002</c:v>
                </c:pt>
                <c:pt idx="15773">
                  <c:v>2.010499715805</c:v>
                </c:pt>
                <c:pt idx="15774">
                  <c:v>2.0105249881740002</c:v>
                </c:pt>
                <c:pt idx="15775">
                  <c:v>2.0106432437900001</c:v>
                </c:pt>
                <c:pt idx="15776">
                  <c:v>2.0107343196869998</c:v>
                </c:pt>
                <c:pt idx="15777">
                  <c:v>2.0109174251559998</c:v>
                </c:pt>
                <c:pt idx="15778">
                  <c:v>2.0114355087279998</c:v>
                </c:pt>
                <c:pt idx="15779">
                  <c:v>2.0115101337430001</c:v>
                </c:pt>
                <c:pt idx="15780">
                  <c:v>2.011556386948</c:v>
                </c:pt>
                <c:pt idx="15781">
                  <c:v>2.011701583862</c:v>
                </c:pt>
                <c:pt idx="15782">
                  <c:v>2.0118241310120002</c:v>
                </c:pt>
                <c:pt idx="15783">
                  <c:v>2.0119483470919999</c:v>
                </c:pt>
                <c:pt idx="15784">
                  <c:v>2.0120704174039998</c:v>
                </c:pt>
                <c:pt idx="15785">
                  <c:v>2.0122473239900001</c:v>
                </c:pt>
                <c:pt idx="15786">
                  <c:v>2.0123651027679998</c:v>
                </c:pt>
                <c:pt idx="15787">
                  <c:v>2.0125379562379999</c:v>
                </c:pt>
                <c:pt idx="15788">
                  <c:v>2.012688159943</c:v>
                </c:pt>
                <c:pt idx="15789">
                  <c:v>2.012690067291</c:v>
                </c:pt>
                <c:pt idx="15790">
                  <c:v>2.0128300189970001</c:v>
                </c:pt>
                <c:pt idx="15791">
                  <c:v>2.0130553245540002</c:v>
                </c:pt>
                <c:pt idx="15792">
                  <c:v>2.0135662555690002</c:v>
                </c:pt>
                <c:pt idx="15793">
                  <c:v>2.0136711597439998</c:v>
                </c:pt>
                <c:pt idx="15794">
                  <c:v>2.0137155056</c:v>
                </c:pt>
                <c:pt idx="15795">
                  <c:v>2.0138401985169998</c:v>
                </c:pt>
                <c:pt idx="15796">
                  <c:v>2.013923168182</c:v>
                </c:pt>
                <c:pt idx="15797">
                  <c:v>2.0140531063079998</c:v>
                </c:pt>
                <c:pt idx="15798">
                  <c:v>2.014233589172</c:v>
                </c:pt>
                <c:pt idx="15799">
                  <c:v>2.0146248340609998</c:v>
                </c:pt>
                <c:pt idx="15800">
                  <c:v>2.0146281719210002</c:v>
                </c:pt>
                <c:pt idx="15801">
                  <c:v>2.0150723457340001</c:v>
                </c:pt>
                <c:pt idx="15802">
                  <c:v>2.0155510902399998</c:v>
                </c:pt>
                <c:pt idx="15803">
                  <c:v>2.0159080028530001</c:v>
                </c:pt>
                <c:pt idx="15804">
                  <c:v>2.0159330368039998</c:v>
                </c:pt>
                <c:pt idx="15805">
                  <c:v>2.0161409378049999</c:v>
                </c:pt>
                <c:pt idx="15806">
                  <c:v>2.01633477211</c:v>
                </c:pt>
                <c:pt idx="15807">
                  <c:v>2.0165290832520002</c:v>
                </c:pt>
                <c:pt idx="15808">
                  <c:v>2.0169131755829999</c:v>
                </c:pt>
                <c:pt idx="15809">
                  <c:v>2.016951799393</c:v>
                </c:pt>
                <c:pt idx="15810">
                  <c:v>2.0173628330229998</c:v>
                </c:pt>
                <c:pt idx="15811">
                  <c:v>2.017878293991</c:v>
                </c:pt>
                <c:pt idx="15812">
                  <c:v>2.0180792808530001</c:v>
                </c:pt>
                <c:pt idx="15813">
                  <c:v>2.0180778503419998</c:v>
                </c:pt>
                <c:pt idx="15814">
                  <c:v>2.0181777477259999</c:v>
                </c:pt>
                <c:pt idx="15815">
                  <c:v>2.0182812213900001</c:v>
                </c:pt>
                <c:pt idx="15816">
                  <c:v>2.0183980464940001</c:v>
                </c:pt>
                <c:pt idx="15817">
                  <c:v>2.0184590816500001</c:v>
                </c:pt>
                <c:pt idx="15818">
                  <c:v>2.0185902118680001</c:v>
                </c:pt>
                <c:pt idx="15819">
                  <c:v>2.018653869629</c:v>
                </c:pt>
                <c:pt idx="15820">
                  <c:v>2.0187163352969999</c:v>
                </c:pt>
                <c:pt idx="15821">
                  <c:v>2.0188460350040001</c:v>
                </c:pt>
                <c:pt idx="15822">
                  <c:v>2.0189690589899998</c:v>
                </c:pt>
                <c:pt idx="15823">
                  <c:v>2.0191361904140002</c:v>
                </c:pt>
                <c:pt idx="15824">
                  <c:v>2.0193541049960002</c:v>
                </c:pt>
                <c:pt idx="15825">
                  <c:v>2.0196435451510002</c:v>
                </c:pt>
                <c:pt idx="15826">
                  <c:v>2.0196371078489999</c:v>
                </c:pt>
                <c:pt idx="15827">
                  <c:v>2.0197532176970001</c:v>
                </c:pt>
                <c:pt idx="15828">
                  <c:v>2.0198638439179999</c:v>
                </c:pt>
                <c:pt idx="15829">
                  <c:v>2.0199782848360002</c:v>
                </c:pt>
                <c:pt idx="15830">
                  <c:v>2.0201458930970002</c:v>
                </c:pt>
                <c:pt idx="15831">
                  <c:v>2.0203506946559999</c:v>
                </c:pt>
                <c:pt idx="15832">
                  <c:v>2.0207977294920001</c:v>
                </c:pt>
                <c:pt idx="15833">
                  <c:v>2.0208458900449999</c:v>
                </c:pt>
                <c:pt idx="15834">
                  <c:v>2.0208048820500002</c:v>
                </c:pt>
                <c:pt idx="15835">
                  <c:v>2.0207707881929999</c:v>
                </c:pt>
                <c:pt idx="15836">
                  <c:v>2.0207598209380002</c:v>
                </c:pt>
                <c:pt idx="15837">
                  <c:v>2.0211522579190002</c:v>
                </c:pt>
                <c:pt idx="15838">
                  <c:v>2.0213568210599999</c:v>
                </c:pt>
                <c:pt idx="15839">
                  <c:v>2.021559238434</c:v>
                </c:pt>
                <c:pt idx="15840">
                  <c:v>2.0219044685359999</c:v>
                </c:pt>
                <c:pt idx="15841">
                  <c:v>2.0219349861150002</c:v>
                </c:pt>
                <c:pt idx="15842">
                  <c:v>2.0219144821169999</c:v>
                </c:pt>
                <c:pt idx="15843">
                  <c:v>2.0218756198880001</c:v>
                </c:pt>
                <c:pt idx="15844">
                  <c:v>2.0222578048709998</c:v>
                </c:pt>
                <c:pt idx="15845">
                  <c:v>2.0226049423219998</c:v>
                </c:pt>
                <c:pt idx="15846">
                  <c:v>2.0227863788599998</c:v>
                </c:pt>
                <c:pt idx="15847">
                  <c:v>2.0228879451749999</c:v>
                </c:pt>
                <c:pt idx="15848">
                  <c:v>2.0229482650759998</c:v>
                </c:pt>
                <c:pt idx="15849">
                  <c:v>2.0231616497039999</c:v>
                </c:pt>
                <c:pt idx="15850">
                  <c:v>2.023669481277</c:v>
                </c:pt>
                <c:pt idx="15851">
                  <c:v>2.0239923000340001</c:v>
                </c:pt>
                <c:pt idx="15852">
                  <c:v>2.0240848064420001</c:v>
                </c:pt>
                <c:pt idx="15853">
                  <c:v>2.0241079330440002</c:v>
                </c:pt>
                <c:pt idx="15854">
                  <c:v>2.0245842933649998</c:v>
                </c:pt>
                <c:pt idx="15855">
                  <c:v>2.024822235107</c:v>
                </c:pt>
                <c:pt idx="15856">
                  <c:v>2.0253109931950002</c:v>
                </c:pt>
                <c:pt idx="15857">
                  <c:v>2.0253427028659998</c:v>
                </c:pt>
                <c:pt idx="15858">
                  <c:v>2.0253655910489998</c:v>
                </c:pt>
                <c:pt idx="15859">
                  <c:v>2.025383710861</c:v>
                </c:pt>
                <c:pt idx="15860">
                  <c:v>2.0253951549529998</c:v>
                </c:pt>
                <c:pt idx="15861">
                  <c:v>2.0254001617430002</c:v>
                </c:pt>
                <c:pt idx="15862">
                  <c:v>2.0254120826720001</c:v>
                </c:pt>
                <c:pt idx="15863">
                  <c:v>2.0254192352290001</c:v>
                </c:pt>
                <c:pt idx="15864">
                  <c:v>2.0254380702970001</c:v>
                </c:pt>
                <c:pt idx="15865">
                  <c:v>2.0254948139189999</c:v>
                </c:pt>
                <c:pt idx="15866">
                  <c:v>2.0256769657140001</c:v>
                </c:pt>
                <c:pt idx="15867">
                  <c:v>2.0258414745329998</c:v>
                </c:pt>
                <c:pt idx="15868">
                  <c:v>2.0260117053990001</c:v>
                </c:pt>
                <c:pt idx="15869">
                  <c:v>2.0261249542240001</c:v>
                </c:pt>
                <c:pt idx="15870">
                  <c:v>2.0262820720670001</c:v>
                </c:pt>
                <c:pt idx="15871">
                  <c:v>2.026532649994</c:v>
                </c:pt>
                <c:pt idx="15872">
                  <c:v>2.0267310142519999</c:v>
                </c:pt>
                <c:pt idx="15873">
                  <c:v>2.0268807411190002</c:v>
                </c:pt>
                <c:pt idx="15874">
                  <c:v>2.02699136734</c:v>
                </c:pt>
                <c:pt idx="15875">
                  <c:v>2.0269632339479999</c:v>
                </c:pt>
                <c:pt idx="15876">
                  <c:v>2.0271220207209999</c:v>
                </c:pt>
                <c:pt idx="15877">
                  <c:v>2.0272486209870002</c:v>
                </c:pt>
                <c:pt idx="15878">
                  <c:v>2.0273671150210002</c:v>
                </c:pt>
                <c:pt idx="15879">
                  <c:v>2.0274965763089998</c:v>
                </c:pt>
                <c:pt idx="15880">
                  <c:v>2.0276241302489999</c:v>
                </c:pt>
                <c:pt idx="15881">
                  <c:v>2.0277965068819999</c:v>
                </c:pt>
                <c:pt idx="15882">
                  <c:v>2.0279736518860001</c:v>
                </c:pt>
                <c:pt idx="15883">
                  <c:v>2.0281682014469999</c:v>
                </c:pt>
                <c:pt idx="15884">
                  <c:v>2.0281362533570002</c:v>
                </c:pt>
                <c:pt idx="15885">
                  <c:v>2.0282514095309998</c:v>
                </c:pt>
                <c:pt idx="15886">
                  <c:v>2.0285356044770002</c:v>
                </c:pt>
                <c:pt idx="15887">
                  <c:v>2.0290672779080001</c:v>
                </c:pt>
                <c:pt idx="15888">
                  <c:v>2.0292546749109999</c:v>
                </c:pt>
                <c:pt idx="15889">
                  <c:v>2.0292761325840001</c:v>
                </c:pt>
                <c:pt idx="15890">
                  <c:v>2.0292787551879998</c:v>
                </c:pt>
                <c:pt idx="15891">
                  <c:v>2.0292904376980001</c:v>
                </c:pt>
                <c:pt idx="15892">
                  <c:v>2.029668331146</c:v>
                </c:pt>
                <c:pt idx="15893">
                  <c:v>2.0301315784449998</c:v>
                </c:pt>
                <c:pt idx="15894">
                  <c:v>2.0303056240080002</c:v>
                </c:pt>
                <c:pt idx="15895">
                  <c:v>2.030420064926</c:v>
                </c:pt>
                <c:pt idx="15896">
                  <c:v>2.0304677486420002</c:v>
                </c:pt>
                <c:pt idx="15897">
                  <c:v>2.0304558277129998</c:v>
                </c:pt>
                <c:pt idx="15898">
                  <c:v>2.0304322242740001</c:v>
                </c:pt>
                <c:pt idx="15899">
                  <c:v>2.0307710170750002</c:v>
                </c:pt>
                <c:pt idx="15900">
                  <c:v>2.030932664871</c:v>
                </c:pt>
                <c:pt idx="15901">
                  <c:v>2.0310919284820002</c:v>
                </c:pt>
                <c:pt idx="15902">
                  <c:v>2.0313413143160002</c:v>
                </c:pt>
                <c:pt idx="15903">
                  <c:v>2.0318021774289998</c:v>
                </c:pt>
                <c:pt idx="15904">
                  <c:v>2.0318105220790001</c:v>
                </c:pt>
                <c:pt idx="15905">
                  <c:v>2.032088756561</c:v>
                </c:pt>
                <c:pt idx="15906">
                  <c:v>2.0324468612670001</c:v>
                </c:pt>
                <c:pt idx="15907">
                  <c:v>2.0329284667969998</c:v>
                </c:pt>
                <c:pt idx="15908">
                  <c:v>2.0332515239719999</c:v>
                </c:pt>
                <c:pt idx="15909">
                  <c:v>2.0332634449009999</c:v>
                </c:pt>
                <c:pt idx="15910">
                  <c:v>2.0332646369930001</c:v>
                </c:pt>
                <c:pt idx="15911">
                  <c:v>2.033262491226</c:v>
                </c:pt>
                <c:pt idx="15912">
                  <c:v>2.0333328247070002</c:v>
                </c:pt>
                <c:pt idx="15913">
                  <c:v>2.033787488937</c:v>
                </c:pt>
                <c:pt idx="15914">
                  <c:v>2.034022808075</c:v>
                </c:pt>
                <c:pt idx="15915">
                  <c:v>2.0343706607819998</c:v>
                </c:pt>
                <c:pt idx="15916">
                  <c:v>2.0344722270969999</c:v>
                </c:pt>
                <c:pt idx="15917">
                  <c:v>2.0345010757450002</c:v>
                </c:pt>
                <c:pt idx="15918">
                  <c:v>2.0349617004390002</c:v>
                </c:pt>
                <c:pt idx="15919">
                  <c:v>2.0351274013520002</c:v>
                </c:pt>
                <c:pt idx="15920">
                  <c:v>2.0353040695189999</c:v>
                </c:pt>
                <c:pt idx="15921">
                  <c:v>2.0354261398319999</c:v>
                </c:pt>
                <c:pt idx="15922">
                  <c:v>2.0355463027949998</c:v>
                </c:pt>
                <c:pt idx="15923">
                  <c:v>2.035701990128</c:v>
                </c:pt>
                <c:pt idx="15924">
                  <c:v>2.0357749462129999</c:v>
                </c:pt>
                <c:pt idx="15925">
                  <c:v>2.0358023643490002</c:v>
                </c:pt>
                <c:pt idx="15926">
                  <c:v>2.0360167026520002</c:v>
                </c:pt>
                <c:pt idx="15927">
                  <c:v>2.036145210266</c:v>
                </c:pt>
                <c:pt idx="15928">
                  <c:v>2.036230564117</c:v>
                </c:pt>
                <c:pt idx="15929">
                  <c:v>2.0363099575039998</c:v>
                </c:pt>
                <c:pt idx="15930">
                  <c:v>2.036436080933</c:v>
                </c:pt>
                <c:pt idx="15931">
                  <c:v>2.036519765854</c:v>
                </c:pt>
                <c:pt idx="15932">
                  <c:v>2.0366413593289998</c:v>
                </c:pt>
                <c:pt idx="15933">
                  <c:v>2.0367112159729999</c:v>
                </c:pt>
                <c:pt idx="15934">
                  <c:v>2.0369777679440002</c:v>
                </c:pt>
                <c:pt idx="15935">
                  <c:v>2.0371420383449999</c:v>
                </c:pt>
                <c:pt idx="15936">
                  <c:v>2.0373084545140001</c:v>
                </c:pt>
                <c:pt idx="15937">
                  <c:v>2.0374724864960001</c:v>
                </c:pt>
                <c:pt idx="15938">
                  <c:v>2.0376806259159999</c:v>
                </c:pt>
                <c:pt idx="15939">
                  <c:v>2.0378406047820001</c:v>
                </c:pt>
                <c:pt idx="15940">
                  <c:v>2.0379452705380001</c:v>
                </c:pt>
                <c:pt idx="15941">
                  <c:v>2.0382854938510002</c:v>
                </c:pt>
                <c:pt idx="15942">
                  <c:v>2.0382645130160002</c:v>
                </c:pt>
                <c:pt idx="15943">
                  <c:v>2.038680315018</c:v>
                </c:pt>
                <c:pt idx="15944">
                  <c:v>2.0391325950620001</c:v>
                </c:pt>
                <c:pt idx="15945">
                  <c:v>2.0393400192260001</c:v>
                </c:pt>
                <c:pt idx="15946">
                  <c:v>2.0394580364229999</c:v>
                </c:pt>
                <c:pt idx="15947">
                  <c:v>2.0395481586459998</c:v>
                </c:pt>
                <c:pt idx="15948">
                  <c:v>2.0395667552950001</c:v>
                </c:pt>
                <c:pt idx="15949">
                  <c:v>2.0395371913910001</c:v>
                </c:pt>
                <c:pt idx="15950">
                  <c:v>2.0394909381869999</c:v>
                </c:pt>
                <c:pt idx="15951">
                  <c:v>2.0394809246059999</c:v>
                </c:pt>
                <c:pt idx="15952">
                  <c:v>2.039559602737</c:v>
                </c:pt>
                <c:pt idx="15953">
                  <c:v>2.039963960648</c:v>
                </c:pt>
                <c:pt idx="15954">
                  <c:v>2.0400867462160002</c:v>
                </c:pt>
                <c:pt idx="15955">
                  <c:v>2.0401482582089998</c:v>
                </c:pt>
                <c:pt idx="15956">
                  <c:v>2.0402698516850002</c:v>
                </c:pt>
                <c:pt idx="15957">
                  <c:v>2.0403869152070002</c:v>
                </c:pt>
                <c:pt idx="15958">
                  <c:v>2.040503025055</c:v>
                </c:pt>
                <c:pt idx="15959">
                  <c:v>2.0406641960140002</c:v>
                </c:pt>
                <c:pt idx="15960">
                  <c:v>2.0409035682679999</c:v>
                </c:pt>
                <c:pt idx="15961">
                  <c:v>2.0409927368159999</c:v>
                </c:pt>
                <c:pt idx="15962">
                  <c:v>2.0410134792329999</c:v>
                </c:pt>
                <c:pt idx="15963">
                  <c:v>2.0413780212399999</c:v>
                </c:pt>
                <c:pt idx="15964">
                  <c:v>2.0417468547820001</c:v>
                </c:pt>
                <c:pt idx="15965">
                  <c:v>2.041936397552</c:v>
                </c:pt>
                <c:pt idx="15966">
                  <c:v>2.0421242713929999</c:v>
                </c:pt>
                <c:pt idx="15967">
                  <c:v>2.0421814918519998</c:v>
                </c:pt>
                <c:pt idx="15968">
                  <c:v>2.0425350666050002</c:v>
                </c:pt>
                <c:pt idx="15969">
                  <c:v>2.042916297913</c:v>
                </c:pt>
                <c:pt idx="15970">
                  <c:v>2.0431556701660001</c:v>
                </c:pt>
                <c:pt idx="15971">
                  <c:v>2.0432612895969999</c:v>
                </c:pt>
                <c:pt idx="15972">
                  <c:v>2.0432803630829999</c:v>
                </c:pt>
                <c:pt idx="15973">
                  <c:v>2.043333053589</c:v>
                </c:pt>
                <c:pt idx="15974">
                  <c:v>2.0434405803679998</c:v>
                </c:pt>
                <c:pt idx="15975">
                  <c:v>2.0435671806340001</c:v>
                </c:pt>
                <c:pt idx="15976">
                  <c:v>2.0436859130860001</c:v>
                </c:pt>
                <c:pt idx="15977">
                  <c:v>2.0438032150269998</c:v>
                </c:pt>
                <c:pt idx="15978">
                  <c:v>2.043976545334</c:v>
                </c:pt>
                <c:pt idx="15979">
                  <c:v>2.0442476272580001</c:v>
                </c:pt>
                <c:pt idx="15980">
                  <c:v>2.0445022583010002</c:v>
                </c:pt>
                <c:pt idx="15981">
                  <c:v>2.0444879531860001</c:v>
                </c:pt>
                <c:pt idx="15982">
                  <c:v>2.0445883274079999</c:v>
                </c:pt>
                <c:pt idx="15983">
                  <c:v>2.0447487831119999</c:v>
                </c:pt>
                <c:pt idx="15984">
                  <c:v>2.044871330261</c:v>
                </c:pt>
                <c:pt idx="15985">
                  <c:v>2.0449349880219998</c:v>
                </c:pt>
                <c:pt idx="15986">
                  <c:v>2.0450582504270001</c:v>
                </c:pt>
                <c:pt idx="15987">
                  <c:v>2.04519033432</c:v>
                </c:pt>
                <c:pt idx="15988">
                  <c:v>2.0453121662139999</c:v>
                </c:pt>
                <c:pt idx="15989">
                  <c:v>2.0454263687130001</c:v>
                </c:pt>
                <c:pt idx="15990">
                  <c:v>2.045598506927</c:v>
                </c:pt>
                <c:pt idx="15991">
                  <c:v>2.0458090305329999</c:v>
                </c:pt>
                <c:pt idx="15992">
                  <c:v>2.0459649562840001</c:v>
                </c:pt>
                <c:pt idx="15993">
                  <c:v>2.0459589958189999</c:v>
                </c:pt>
                <c:pt idx="15994">
                  <c:v>2.0464019775389999</c:v>
                </c:pt>
                <c:pt idx="15995">
                  <c:v>2.0465431213379999</c:v>
                </c:pt>
                <c:pt idx="15996">
                  <c:v>2.0466837883000002</c:v>
                </c:pt>
                <c:pt idx="15997">
                  <c:v>2.0468182563780002</c:v>
                </c:pt>
                <c:pt idx="15998">
                  <c:v>2.0469038486479998</c:v>
                </c:pt>
                <c:pt idx="15999">
                  <c:v>2.0468864440919998</c:v>
                </c:pt>
                <c:pt idx="16000">
                  <c:v>2.0468485355379999</c:v>
                </c:pt>
                <c:pt idx="16001">
                  <c:v>2.0469250679019999</c:v>
                </c:pt>
                <c:pt idx="16002">
                  <c:v>2.0470914840700001</c:v>
                </c:pt>
                <c:pt idx="16003">
                  <c:v>2.0473985672000001</c:v>
                </c:pt>
                <c:pt idx="16004">
                  <c:v>2.0475208759310002</c:v>
                </c:pt>
                <c:pt idx="16005">
                  <c:v>2.0475966930389999</c:v>
                </c:pt>
                <c:pt idx="16006">
                  <c:v>2.0476770401</c:v>
                </c:pt>
                <c:pt idx="16007">
                  <c:v>2.047755479813</c:v>
                </c:pt>
                <c:pt idx="16008">
                  <c:v>2.0478262901309998</c:v>
                </c:pt>
                <c:pt idx="16009">
                  <c:v>2.0478632450099998</c:v>
                </c:pt>
                <c:pt idx="16010">
                  <c:v>2.0478541851040002</c:v>
                </c:pt>
                <c:pt idx="16011">
                  <c:v>2.047811508179</c:v>
                </c:pt>
                <c:pt idx="16012">
                  <c:v>2.0480060577389998</c:v>
                </c:pt>
                <c:pt idx="16013">
                  <c:v>2.0484192371369998</c:v>
                </c:pt>
                <c:pt idx="16014">
                  <c:v>2.0485985279080001</c:v>
                </c:pt>
                <c:pt idx="16015">
                  <c:v>2.0489916801449999</c:v>
                </c:pt>
                <c:pt idx="16016">
                  <c:v>2.0490982532499999</c:v>
                </c:pt>
                <c:pt idx="16017">
                  <c:v>2.0491776466370002</c:v>
                </c:pt>
                <c:pt idx="16018">
                  <c:v>2.0492112636569999</c:v>
                </c:pt>
                <c:pt idx="16019">
                  <c:v>2.04923081398</c:v>
                </c:pt>
                <c:pt idx="16020">
                  <c:v>2.0492494106289998</c:v>
                </c:pt>
                <c:pt idx="16021">
                  <c:v>2.0492472648620002</c:v>
                </c:pt>
                <c:pt idx="16022">
                  <c:v>2.049286603928</c:v>
                </c:pt>
                <c:pt idx="16023">
                  <c:v>2.0497388839720001</c:v>
                </c:pt>
                <c:pt idx="16024">
                  <c:v>2.0502455234529999</c:v>
                </c:pt>
                <c:pt idx="16025">
                  <c:v>2.050371646881</c:v>
                </c:pt>
                <c:pt idx="16026">
                  <c:v>2.0505411624910002</c:v>
                </c:pt>
                <c:pt idx="16027">
                  <c:v>2.051074504852</c:v>
                </c:pt>
                <c:pt idx="16028">
                  <c:v>2.0513420104979998</c:v>
                </c:pt>
                <c:pt idx="16029">
                  <c:v>2.051518917084</c:v>
                </c:pt>
                <c:pt idx="16030">
                  <c:v>2.0515685081480002</c:v>
                </c:pt>
                <c:pt idx="16031">
                  <c:v>2.0515704154969998</c:v>
                </c:pt>
                <c:pt idx="16032">
                  <c:v>2.05157828331</c:v>
                </c:pt>
                <c:pt idx="16033">
                  <c:v>2.051619768143</c:v>
                </c:pt>
                <c:pt idx="16034">
                  <c:v>2.051649570465</c:v>
                </c:pt>
                <c:pt idx="16035">
                  <c:v>2.0517377853390002</c:v>
                </c:pt>
                <c:pt idx="16036">
                  <c:v>2.0519032478330002</c:v>
                </c:pt>
                <c:pt idx="16037">
                  <c:v>2.052080631256</c:v>
                </c:pt>
                <c:pt idx="16038">
                  <c:v>2.0522553920750002</c:v>
                </c:pt>
                <c:pt idx="16039">
                  <c:v>2.0523736476900001</c:v>
                </c:pt>
                <c:pt idx="16040">
                  <c:v>2.0525362491610002</c:v>
                </c:pt>
                <c:pt idx="16041">
                  <c:v>2.052790164948</c:v>
                </c:pt>
                <c:pt idx="16042">
                  <c:v>2.0529668331150002</c:v>
                </c:pt>
                <c:pt idx="16043">
                  <c:v>2.0530042648319999</c:v>
                </c:pt>
                <c:pt idx="16044">
                  <c:v>2.0530142784119998</c:v>
                </c:pt>
                <c:pt idx="16045">
                  <c:v>2.0531156063079998</c:v>
                </c:pt>
                <c:pt idx="16046">
                  <c:v>2.0532479286190002</c:v>
                </c:pt>
                <c:pt idx="16047">
                  <c:v>2.0534343719480002</c:v>
                </c:pt>
                <c:pt idx="16048">
                  <c:v>2.0538966655730002</c:v>
                </c:pt>
                <c:pt idx="16049">
                  <c:v>2.0538897514340002</c:v>
                </c:pt>
                <c:pt idx="16050">
                  <c:v>2.0538582801819998</c:v>
                </c:pt>
                <c:pt idx="16051">
                  <c:v>2.0539774894709999</c:v>
                </c:pt>
                <c:pt idx="16052">
                  <c:v>2.0543284416200001</c:v>
                </c:pt>
                <c:pt idx="16053">
                  <c:v>2.0544192790990001</c:v>
                </c:pt>
                <c:pt idx="16054">
                  <c:v>2.05455493927</c:v>
                </c:pt>
                <c:pt idx="16055">
                  <c:v>2.0546815395359999</c:v>
                </c:pt>
                <c:pt idx="16056">
                  <c:v>2.0547320842739998</c:v>
                </c:pt>
                <c:pt idx="16057">
                  <c:v>2.0548734664919999</c:v>
                </c:pt>
                <c:pt idx="16058">
                  <c:v>2.0554022788999999</c:v>
                </c:pt>
                <c:pt idx="16059">
                  <c:v>2.055540084839</c:v>
                </c:pt>
                <c:pt idx="16060">
                  <c:v>2.0556199550629999</c:v>
                </c:pt>
                <c:pt idx="16061">
                  <c:v>2.0556671619419999</c:v>
                </c:pt>
                <c:pt idx="16062">
                  <c:v>2.0556409358979999</c:v>
                </c:pt>
                <c:pt idx="16063">
                  <c:v>2.0556125640870002</c:v>
                </c:pt>
                <c:pt idx="16064">
                  <c:v>2.055740833282</c:v>
                </c:pt>
                <c:pt idx="16065">
                  <c:v>2.055869817734</c:v>
                </c:pt>
                <c:pt idx="16066">
                  <c:v>2.0560083389280002</c:v>
                </c:pt>
                <c:pt idx="16067">
                  <c:v>2.0564393997189998</c:v>
                </c:pt>
                <c:pt idx="16068">
                  <c:v>2.0565509796139998</c:v>
                </c:pt>
                <c:pt idx="16069">
                  <c:v>2.0566689968110001</c:v>
                </c:pt>
                <c:pt idx="16070">
                  <c:v>2.0567266941070002</c:v>
                </c:pt>
                <c:pt idx="16071">
                  <c:v>2.0569832324980002</c:v>
                </c:pt>
                <c:pt idx="16072">
                  <c:v>2.057362794876</c:v>
                </c:pt>
                <c:pt idx="16073">
                  <c:v>2.057582139969</c:v>
                </c:pt>
                <c:pt idx="16074">
                  <c:v>2.0577476024629999</c:v>
                </c:pt>
                <c:pt idx="16075">
                  <c:v>2.0578460693360001</c:v>
                </c:pt>
                <c:pt idx="16076">
                  <c:v>2.057933092117</c:v>
                </c:pt>
                <c:pt idx="16077">
                  <c:v>2.057955741882</c:v>
                </c:pt>
                <c:pt idx="16078">
                  <c:v>2.0579593181610001</c:v>
                </c:pt>
                <c:pt idx="16079">
                  <c:v>2.057962417603</c:v>
                </c:pt>
                <c:pt idx="16080">
                  <c:v>2.0579762458799999</c:v>
                </c:pt>
                <c:pt idx="16081">
                  <c:v>2.0579926967620001</c:v>
                </c:pt>
                <c:pt idx="16082">
                  <c:v>2.0580470561980002</c:v>
                </c:pt>
                <c:pt idx="16083">
                  <c:v>2.0584921836849999</c:v>
                </c:pt>
                <c:pt idx="16084">
                  <c:v>2.058843135834</c:v>
                </c:pt>
                <c:pt idx="16085">
                  <c:v>2.0589718818659999</c:v>
                </c:pt>
                <c:pt idx="16086">
                  <c:v>2.0590565204620002</c:v>
                </c:pt>
                <c:pt idx="16087">
                  <c:v>2.0591614246369998</c:v>
                </c:pt>
                <c:pt idx="16088">
                  <c:v>2.059179544449</c:v>
                </c:pt>
                <c:pt idx="16089">
                  <c:v>2.0592103004459998</c:v>
                </c:pt>
                <c:pt idx="16090">
                  <c:v>2.0593602657319998</c:v>
                </c:pt>
                <c:pt idx="16091">
                  <c:v>2.059532165527</c:v>
                </c:pt>
                <c:pt idx="16092">
                  <c:v>2.0600488185880002</c:v>
                </c:pt>
                <c:pt idx="16093">
                  <c:v>2.0602355003359998</c:v>
                </c:pt>
                <c:pt idx="16094">
                  <c:v>2.0602583885189998</c:v>
                </c:pt>
                <c:pt idx="16095">
                  <c:v>2.0604050159449998</c:v>
                </c:pt>
                <c:pt idx="16096">
                  <c:v>2.060525894165</c:v>
                </c:pt>
                <c:pt idx="16097">
                  <c:v>2.0606572628020001</c:v>
                </c:pt>
                <c:pt idx="16098">
                  <c:v>2.0607254505160002</c:v>
                </c:pt>
                <c:pt idx="16099">
                  <c:v>2.0607933998110002</c:v>
                </c:pt>
                <c:pt idx="16100">
                  <c:v>2.0609297752379998</c:v>
                </c:pt>
                <c:pt idx="16101">
                  <c:v>2.0609993934630002</c:v>
                </c:pt>
                <c:pt idx="16102">
                  <c:v>2.0611298084260001</c:v>
                </c:pt>
                <c:pt idx="16103">
                  <c:v>2.0612533092500001</c:v>
                </c:pt>
                <c:pt idx="16104">
                  <c:v>2.0614683628080002</c:v>
                </c:pt>
                <c:pt idx="16105">
                  <c:v>2.061514854431</c:v>
                </c:pt>
                <c:pt idx="16106">
                  <c:v>2.061558246613</c:v>
                </c:pt>
                <c:pt idx="16107">
                  <c:v>2.0616846084590001</c:v>
                </c:pt>
                <c:pt idx="16108">
                  <c:v>2.0618765354159998</c:v>
                </c:pt>
                <c:pt idx="16109">
                  <c:v>2.0620703697199998</c:v>
                </c:pt>
                <c:pt idx="16110">
                  <c:v>2.0623199939729999</c:v>
                </c:pt>
                <c:pt idx="16111">
                  <c:v>2.0624716281889999</c:v>
                </c:pt>
                <c:pt idx="16112">
                  <c:v>2.0626111030579999</c:v>
                </c:pt>
                <c:pt idx="16113">
                  <c:v>2.062841892242</c:v>
                </c:pt>
                <c:pt idx="16114">
                  <c:v>2.0630211830139999</c:v>
                </c:pt>
                <c:pt idx="16115">
                  <c:v>2.063160896301</c:v>
                </c:pt>
                <c:pt idx="16116">
                  <c:v>2.0634968280789998</c:v>
                </c:pt>
                <c:pt idx="16117">
                  <c:v>2.063488721848</c:v>
                </c:pt>
                <c:pt idx="16118">
                  <c:v>2.0637791156769998</c:v>
                </c:pt>
                <c:pt idx="16119">
                  <c:v>2.0642776489260002</c:v>
                </c:pt>
                <c:pt idx="16120">
                  <c:v>2.0648522377009999</c:v>
                </c:pt>
                <c:pt idx="16121">
                  <c:v>2.065478563309</c:v>
                </c:pt>
                <c:pt idx="16122">
                  <c:v>2.0661423206329999</c:v>
                </c:pt>
                <c:pt idx="16123">
                  <c:v>2.0668361186980002</c:v>
                </c:pt>
                <c:pt idx="16124">
                  <c:v>2.0675632953640002</c:v>
                </c:pt>
                <c:pt idx="16125">
                  <c:v>2.068305492401</c:v>
                </c:pt>
                <c:pt idx="16126">
                  <c:v>2.0690593719480002</c:v>
                </c:pt>
                <c:pt idx="16127">
                  <c:v>2.0698199272159998</c:v>
                </c:pt>
                <c:pt idx="16128">
                  <c:v>2.0703239440919998</c:v>
                </c:pt>
                <c:pt idx="16129">
                  <c:v>2.0706372261050001</c:v>
                </c:pt>
                <c:pt idx="16130">
                  <c:v>2.0708916187290001</c:v>
                </c:pt>
                <c:pt idx="16131">
                  <c:v>2.07110953331</c:v>
                </c:pt>
                <c:pt idx="16132">
                  <c:v>2.0712935924529998</c:v>
                </c:pt>
                <c:pt idx="16133">
                  <c:v>2.0714502334590001</c:v>
                </c:pt>
                <c:pt idx="16134">
                  <c:v>2.0715787410740001</c:v>
                </c:pt>
                <c:pt idx="16135">
                  <c:v>2.07169175148</c:v>
                </c:pt>
                <c:pt idx="16136">
                  <c:v>2.071791172028</c:v>
                </c:pt>
                <c:pt idx="16137">
                  <c:v>2.0718781948089999</c:v>
                </c:pt>
                <c:pt idx="16138">
                  <c:v>2.0719554424290001</c:v>
                </c:pt>
                <c:pt idx="16139">
                  <c:v>2.0720241069790002</c:v>
                </c:pt>
                <c:pt idx="16140">
                  <c:v>2.0720818042759999</c:v>
                </c:pt>
                <c:pt idx="16141">
                  <c:v>2.0721271038059998</c:v>
                </c:pt>
                <c:pt idx="16142">
                  <c:v>2.0721569061279999</c:v>
                </c:pt>
                <c:pt idx="16143">
                  <c:v>2.0721704959870002</c:v>
                </c:pt>
                <c:pt idx="16144">
                  <c:v>2.0721728801729999</c:v>
                </c:pt>
                <c:pt idx="16145">
                  <c:v>2.0721633434300002</c:v>
                </c:pt>
                <c:pt idx="16146">
                  <c:v>2.0721478462220002</c:v>
                </c:pt>
                <c:pt idx="16147">
                  <c:v>2.0721056461330001</c:v>
                </c:pt>
                <c:pt idx="16148">
                  <c:v>2.072080612183</c:v>
                </c:pt>
                <c:pt idx="16149">
                  <c:v>2.07204246521</c:v>
                </c:pt>
                <c:pt idx="16150">
                  <c:v>2.0720427036290001</c:v>
                </c:pt>
                <c:pt idx="16151">
                  <c:v>2.0720744133000002</c:v>
                </c:pt>
                <c:pt idx="16152">
                  <c:v>2.072122812271</c:v>
                </c:pt>
                <c:pt idx="16153">
                  <c:v>2.0721986293789998</c:v>
                </c:pt>
                <c:pt idx="16154">
                  <c:v>2.0722665786740002</c:v>
                </c:pt>
                <c:pt idx="16155">
                  <c:v>2.0723106861109999</c:v>
                </c:pt>
                <c:pt idx="16156">
                  <c:v>2.0723800659179998</c:v>
                </c:pt>
                <c:pt idx="16157">
                  <c:v>2.0724415779109999</c:v>
                </c:pt>
                <c:pt idx="16158">
                  <c:v>2.0724983215330002</c:v>
                </c:pt>
                <c:pt idx="16159">
                  <c:v>2.0725016593930001</c:v>
                </c:pt>
                <c:pt idx="16160">
                  <c:v>2.0724275112149999</c:v>
                </c:pt>
                <c:pt idx="16161">
                  <c:v>2.0723118782040002</c:v>
                </c:pt>
                <c:pt idx="16162">
                  <c:v>2.0722260475160001</c:v>
                </c:pt>
                <c:pt idx="16163">
                  <c:v>2.0722210407260002</c:v>
                </c:pt>
                <c:pt idx="16164">
                  <c:v>2.072282791138</c:v>
                </c:pt>
                <c:pt idx="16165">
                  <c:v>2.0723550319670001</c:v>
                </c:pt>
                <c:pt idx="16166">
                  <c:v>2.0724110603330002</c:v>
                </c:pt>
                <c:pt idx="16167">
                  <c:v>2.072450399399</c:v>
                </c:pt>
                <c:pt idx="16168">
                  <c:v>2.072504281998</c:v>
                </c:pt>
                <c:pt idx="16169">
                  <c:v>2.072584867477</c:v>
                </c:pt>
                <c:pt idx="16170">
                  <c:v>2.0726504325869999</c:v>
                </c:pt>
                <c:pt idx="16171">
                  <c:v>2.0726151466370002</c:v>
                </c:pt>
                <c:pt idx="16172">
                  <c:v>2.072521924973</c:v>
                </c:pt>
                <c:pt idx="16173">
                  <c:v>2.0724546909330002</c:v>
                </c:pt>
                <c:pt idx="16174">
                  <c:v>2.072407007217</c:v>
                </c:pt>
                <c:pt idx="16175">
                  <c:v>2.0724062919619999</c:v>
                </c:pt>
                <c:pt idx="16176">
                  <c:v>2.0724737644200002</c:v>
                </c:pt>
                <c:pt idx="16177">
                  <c:v>2.0725910663599998</c:v>
                </c:pt>
                <c:pt idx="16178">
                  <c:v>2.0727097988129999</c:v>
                </c:pt>
                <c:pt idx="16179">
                  <c:v>2.0727868080139999</c:v>
                </c:pt>
                <c:pt idx="16180">
                  <c:v>2.0726463794710002</c:v>
                </c:pt>
                <c:pt idx="16181">
                  <c:v>2.0725016593930001</c:v>
                </c:pt>
                <c:pt idx="16182">
                  <c:v>2.0726261138919999</c:v>
                </c:pt>
                <c:pt idx="16183">
                  <c:v>2.0727322101590002</c:v>
                </c:pt>
                <c:pt idx="16184">
                  <c:v>2.072867155075</c:v>
                </c:pt>
                <c:pt idx="16185">
                  <c:v>2.0727584362029998</c:v>
                </c:pt>
                <c:pt idx="16186">
                  <c:v>2.0725946426389998</c:v>
                </c:pt>
                <c:pt idx="16187">
                  <c:v>2.0726888179779999</c:v>
                </c:pt>
                <c:pt idx="16188">
                  <c:v>2.072767734528</c:v>
                </c:pt>
                <c:pt idx="16189">
                  <c:v>2.0728976726530002</c:v>
                </c:pt>
                <c:pt idx="16190">
                  <c:v>2.0729973316189998</c:v>
                </c:pt>
                <c:pt idx="16191">
                  <c:v>2.0729882717130002</c:v>
                </c:pt>
                <c:pt idx="16192">
                  <c:v>2.0727293491359999</c:v>
                </c:pt>
                <c:pt idx="16193">
                  <c:v>2.0729093551640001</c:v>
                </c:pt>
                <c:pt idx="16194">
                  <c:v>2.0731301307679999</c:v>
                </c:pt>
                <c:pt idx="16195">
                  <c:v>2.0731821060179998</c:v>
                </c:pt>
                <c:pt idx="16196">
                  <c:v>2.0730493068700002</c:v>
                </c:pt>
                <c:pt idx="16197">
                  <c:v>2.0731453895569998</c:v>
                </c:pt>
                <c:pt idx="16198">
                  <c:v>2.0732202529910002</c:v>
                </c:pt>
                <c:pt idx="16199">
                  <c:v>2.0733060836789998</c:v>
                </c:pt>
                <c:pt idx="16200">
                  <c:v>2.0734403133389998</c:v>
                </c:pt>
                <c:pt idx="16201">
                  <c:v>2.0735313892359999</c:v>
                </c:pt>
                <c:pt idx="16202">
                  <c:v>2.0736286640169999</c:v>
                </c:pt>
                <c:pt idx="16203">
                  <c:v>2.0736787319180001</c:v>
                </c:pt>
                <c:pt idx="16204">
                  <c:v>2.0737833976750002</c:v>
                </c:pt>
                <c:pt idx="16205">
                  <c:v>2.0738363265989999</c:v>
                </c:pt>
                <c:pt idx="16206">
                  <c:v>2.073939561844</c:v>
                </c:pt>
                <c:pt idx="16207">
                  <c:v>2.0740821361539998</c:v>
                </c:pt>
                <c:pt idx="16208">
                  <c:v>2.0742120742800001</c:v>
                </c:pt>
                <c:pt idx="16209">
                  <c:v>2.0742261409760001</c:v>
                </c:pt>
                <c:pt idx="16210">
                  <c:v>2.0742180347439998</c:v>
                </c:pt>
                <c:pt idx="16211">
                  <c:v>2.0742228031160002</c:v>
                </c:pt>
                <c:pt idx="16212">
                  <c:v>2.0742917060849999</c:v>
                </c:pt>
                <c:pt idx="16213">
                  <c:v>2.0744702816010001</c:v>
                </c:pt>
                <c:pt idx="16214">
                  <c:v>2.0749466419220002</c:v>
                </c:pt>
                <c:pt idx="16215">
                  <c:v>2.075278997421</c:v>
                </c:pt>
                <c:pt idx="16216">
                  <c:v>2.0752503871919998</c:v>
                </c:pt>
                <c:pt idx="16217">
                  <c:v>2.0752956867219998</c:v>
                </c:pt>
                <c:pt idx="16218">
                  <c:v>2.0756280422210001</c:v>
                </c:pt>
                <c:pt idx="16219">
                  <c:v>2.075779438019</c:v>
                </c:pt>
                <c:pt idx="16220">
                  <c:v>2.075980186462</c:v>
                </c:pt>
                <c:pt idx="16221">
                  <c:v>2.0761935710909998</c:v>
                </c:pt>
                <c:pt idx="16222">
                  <c:v>2.0761430263520002</c:v>
                </c:pt>
                <c:pt idx="16223">
                  <c:v>2.0762107372280001</c:v>
                </c:pt>
                <c:pt idx="16224">
                  <c:v>2.0763175487519998</c:v>
                </c:pt>
                <c:pt idx="16225">
                  <c:v>2.0764260292049999</c:v>
                </c:pt>
                <c:pt idx="16226">
                  <c:v>2.0765027999879999</c:v>
                </c:pt>
                <c:pt idx="16227">
                  <c:v>2.0769219398500001</c:v>
                </c:pt>
                <c:pt idx="16228">
                  <c:v>2.0770728588099998</c:v>
                </c:pt>
                <c:pt idx="16229">
                  <c:v>2.077254772186</c:v>
                </c:pt>
                <c:pt idx="16230">
                  <c:v>2.0772924423219998</c:v>
                </c:pt>
                <c:pt idx="16231">
                  <c:v>2.0772385597229999</c:v>
                </c:pt>
                <c:pt idx="16232">
                  <c:v>2.077223300934</c:v>
                </c:pt>
                <c:pt idx="16233">
                  <c:v>2.0772638320920001</c:v>
                </c:pt>
                <c:pt idx="16234">
                  <c:v>2.0773653984070002</c:v>
                </c:pt>
                <c:pt idx="16235">
                  <c:v>2.0774383544920001</c:v>
                </c:pt>
                <c:pt idx="16236">
                  <c:v>2.0775570869450002</c:v>
                </c:pt>
                <c:pt idx="16237">
                  <c:v>2.07767868042</c:v>
                </c:pt>
                <c:pt idx="16238">
                  <c:v>2.077760696411</c:v>
                </c:pt>
                <c:pt idx="16239">
                  <c:v>2.0778772830959999</c:v>
                </c:pt>
                <c:pt idx="16240">
                  <c:v>2.077954292297</c:v>
                </c:pt>
                <c:pt idx="16241">
                  <c:v>2.0780298709870002</c:v>
                </c:pt>
                <c:pt idx="16242">
                  <c:v>2.078109264374</c:v>
                </c:pt>
                <c:pt idx="16243">
                  <c:v>2.0782256126399998</c:v>
                </c:pt>
                <c:pt idx="16244">
                  <c:v>2.0782580375670001</c:v>
                </c:pt>
                <c:pt idx="16245">
                  <c:v>2.078423261642</c:v>
                </c:pt>
                <c:pt idx="16246">
                  <c:v>2.078531503677</c:v>
                </c:pt>
                <c:pt idx="16247">
                  <c:v>2.07870054245</c:v>
                </c:pt>
                <c:pt idx="16248">
                  <c:v>2.0788619518279998</c:v>
                </c:pt>
                <c:pt idx="16249">
                  <c:v>2.0790691375730002</c:v>
                </c:pt>
                <c:pt idx="16250">
                  <c:v>2.0792338848109999</c:v>
                </c:pt>
                <c:pt idx="16251">
                  <c:v>2.0793507099149999</c:v>
                </c:pt>
                <c:pt idx="16252">
                  <c:v>2.0794689655299998</c:v>
                </c:pt>
                <c:pt idx="16253">
                  <c:v>2.0795896053309999</c:v>
                </c:pt>
                <c:pt idx="16254">
                  <c:v>2.0797109603880002</c:v>
                </c:pt>
                <c:pt idx="16255">
                  <c:v>2.079821586609</c:v>
                </c:pt>
                <c:pt idx="16256">
                  <c:v>2.0799496173860001</c:v>
                </c:pt>
                <c:pt idx="16257">
                  <c:v>2.0799853801729999</c:v>
                </c:pt>
                <c:pt idx="16258">
                  <c:v>2.0799670219420001</c:v>
                </c:pt>
                <c:pt idx="16259">
                  <c:v>2.0800075531009998</c:v>
                </c:pt>
                <c:pt idx="16260">
                  <c:v>2.0800786018370001</c:v>
                </c:pt>
                <c:pt idx="16261">
                  <c:v>2.0802249908450001</c:v>
                </c:pt>
                <c:pt idx="16262">
                  <c:v>2.080381631851</c:v>
                </c:pt>
                <c:pt idx="16263">
                  <c:v>2.080487728119</c:v>
                </c:pt>
                <c:pt idx="16264">
                  <c:v>2.0807428359990001</c:v>
                </c:pt>
                <c:pt idx="16265">
                  <c:v>2.0810501575470002</c:v>
                </c:pt>
                <c:pt idx="16266">
                  <c:v>2.0811626911159999</c:v>
                </c:pt>
                <c:pt idx="16267">
                  <c:v>2.0812275409700001</c:v>
                </c:pt>
                <c:pt idx="16268">
                  <c:v>2.0811920166019999</c:v>
                </c:pt>
                <c:pt idx="16269">
                  <c:v>2.081159353256</c:v>
                </c:pt>
                <c:pt idx="16270">
                  <c:v>2.0811345577239999</c:v>
                </c:pt>
                <c:pt idx="16271">
                  <c:v>2.0811953544619999</c:v>
                </c:pt>
                <c:pt idx="16272">
                  <c:v>2.0813446044920001</c:v>
                </c:pt>
                <c:pt idx="16273">
                  <c:v>2.0814263820650001</c:v>
                </c:pt>
                <c:pt idx="16274">
                  <c:v>2.0815505981450002</c:v>
                </c:pt>
                <c:pt idx="16275">
                  <c:v>2.081684112549</c:v>
                </c:pt>
                <c:pt idx="16276">
                  <c:v>2.08176779747</c:v>
                </c:pt>
                <c:pt idx="16277">
                  <c:v>2.0819003582</c:v>
                </c:pt>
                <c:pt idx="16278">
                  <c:v>2.0820648670200002</c:v>
                </c:pt>
                <c:pt idx="16279">
                  <c:v>2.0821573734280001</c:v>
                </c:pt>
                <c:pt idx="16280">
                  <c:v>2.0821001529690002</c:v>
                </c:pt>
                <c:pt idx="16281">
                  <c:v>2.08234167099</c:v>
                </c:pt>
                <c:pt idx="16282">
                  <c:v>2.0824732780459998</c:v>
                </c:pt>
                <c:pt idx="16283">
                  <c:v>2.082554340363</c:v>
                </c:pt>
                <c:pt idx="16284">
                  <c:v>2.0826408863069998</c:v>
                </c:pt>
                <c:pt idx="16285">
                  <c:v>2.0828428268430002</c:v>
                </c:pt>
                <c:pt idx="16286">
                  <c:v>2.0829639434809999</c:v>
                </c:pt>
                <c:pt idx="16287">
                  <c:v>2.0830290317540001</c:v>
                </c:pt>
                <c:pt idx="16288">
                  <c:v>2.0830955505370001</c:v>
                </c:pt>
                <c:pt idx="16289">
                  <c:v>2.0831632614140001</c:v>
                </c:pt>
                <c:pt idx="16290">
                  <c:v>2.0832321643829999</c:v>
                </c:pt>
                <c:pt idx="16291">
                  <c:v>2.083295583725</c:v>
                </c:pt>
                <c:pt idx="16292">
                  <c:v>2.083360433578</c:v>
                </c:pt>
                <c:pt idx="16293">
                  <c:v>2.0834250450130001</c:v>
                </c:pt>
                <c:pt idx="16294">
                  <c:v>2.083485841751</c:v>
                </c:pt>
                <c:pt idx="16295">
                  <c:v>2.0835888385770001</c:v>
                </c:pt>
                <c:pt idx="16296">
                  <c:v>2.083680868149</c:v>
                </c:pt>
                <c:pt idx="16297">
                  <c:v>2.0836465358730001</c:v>
                </c:pt>
                <c:pt idx="16298">
                  <c:v>2.0837495327000002</c:v>
                </c:pt>
                <c:pt idx="16299">
                  <c:v>2.0839188098910002</c:v>
                </c:pt>
                <c:pt idx="16300">
                  <c:v>2.0840938091279999</c:v>
                </c:pt>
                <c:pt idx="16301">
                  <c:v>2.0842201709750001</c:v>
                </c:pt>
                <c:pt idx="16302">
                  <c:v>2.084301710129</c:v>
                </c:pt>
                <c:pt idx="16303">
                  <c:v>2.0844261646270001</c:v>
                </c:pt>
                <c:pt idx="16304">
                  <c:v>2.0845994949339999</c:v>
                </c:pt>
                <c:pt idx="16305">
                  <c:v>2.0846934318539998</c:v>
                </c:pt>
                <c:pt idx="16306">
                  <c:v>2.084676742554</c:v>
                </c:pt>
                <c:pt idx="16307">
                  <c:v>2.084723949432</c:v>
                </c:pt>
                <c:pt idx="16308">
                  <c:v>2.0847921371460001</c:v>
                </c:pt>
                <c:pt idx="16309">
                  <c:v>2.0849046707149999</c:v>
                </c:pt>
                <c:pt idx="16310">
                  <c:v>2.0849797725679999</c:v>
                </c:pt>
                <c:pt idx="16311">
                  <c:v>2.0850946903229999</c:v>
                </c:pt>
                <c:pt idx="16312">
                  <c:v>2.0852088928220001</c:v>
                </c:pt>
                <c:pt idx="16313">
                  <c:v>2.0852882862089999</c:v>
                </c:pt>
                <c:pt idx="16314">
                  <c:v>2.0854086875919999</c:v>
                </c:pt>
                <c:pt idx="16315">
                  <c:v>2.0855269432069998</c:v>
                </c:pt>
                <c:pt idx="16316">
                  <c:v>2.0856051445010002</c:v>
                </c:pt>
                <c:pt idx="16317">
                  <c:v>2.0856854915619998</c:v>
                </c:pt>
                <c:pt idx="16318">
                  <c:v>2.0857601165770001</c:v>
                </c:pt>
                <c:pt idx="16319">
                  <c:v>2.0858285427090002</c:v>
                </c:pt>
                <c:pt idx="16320">
                  <c:v>2.0858838558200001</c:v>
                </c:pt>
                <c:pt idx="16321">
                  <c:v>2.0858917236329999</c:v>
                </c:pt>
                <c:pt idx="16322">
                  <c:v>2.08607006073</c:v>
                </c:pt>
                <c:pt idx="16323">
                  <c:v>2.086446762085</c:v>
                </c:pt>
                <c:pt idx="16324">
                  <c:v>2.086922883987</c:v>
                </c:pt>
                <c:pt idx="16325">
                  <c:v>2.0871911048889999</c:v>
                </c:pt>
                <c:pt idx="16326">
                  <c:v>2.0873634815219999</c:v>
                </c:pt>
                <c:pt idx="16327">
                  <c:v>2.0875384807590001</c:v>
                </c:pt>
                <c:pt idx="16328">
                  <c:v>2.0875787734990001</c:v>
                </c:pt>
                <c:pt idx="16329">
                  <c:v>2.0877034664149998</c:v>
                </c:pt>
                <c:pt idx="16330">
                  <c:v>2.0881848335269999</c:v>
                </c:pt>
                <c:pt idx="16331">
                  <c:v>2.0883712768549998</c:v>
                </c:pt>
                <c:pt idx="16332">
                  <c:v>2.0885510444639999</c:v>
                </c:pt>
                <c:pt idx="16333">
                  <c:v>2.0887281894680001</c:v>
                </c:pt>
                <c:pt idx="16334">
                  <c:v>2.0888423919679999</c:v>
                </c:pt>
                <c:pt idx="16335">
                  <c:v>2.0888142585749998</c:v>
                </c:pt>
                <c:pt idx="16336">
                  <c:v>2.0888800621030001</c:v>
                </c:pt>
                <c:pt idx="16337">
                  <c:v>2.0889849662779998</c:v>
                </c:pt>
                <c:pt idx="16338">
                  <c:v>2.0891578197479999</c:v>
                </c:pt>
                <c:pt idx="16339">
                  <c:v>2.0894744396210001</c:v>
                </c:pt>
                <c:pt idx="16340">
                  <c:v>2.089868068695</c:v>
                </c:pt>
                <c:pt idx="16341">
                  <c:v>2.0898983478550002</c:v>
                </c:pt>
                <c:pt idx="16342">
                  <c:v>2.090079069138</c:v>
                </c:pt>
                <c:pt idx="16343">
                  <c:v>2.0906183719640001</c:v>
                </c:pt>
                <c:pt idx="16344">
                  <c:v>2.0909478664400001</c:v>
                </c:pt>
                <c:pt idx="16345">
                  <c:v>2.0909550189970001</c:v>
                </c:pt>
                <c:pt idx="16346">
                  <c:v>2.0909571647640002</c:v>
                </c:pt>
                <c:pt idx="16347">
                  <c:v>2.0911772251129999</c:v>
                </c:pt>
                <c:pt idx="16348">
                  <c:v>2.0916879177090002</c:v>
                </c:pt>
                <c:pt idx="16349">
                  <c:v>2.0919702053070002</c:v>
                </c:pt>
                <c:pt idx="16350">
                  <c:v>2.0920453071590002</c:v>
                </c:pt>
                <c:pt idx="16351">
                  <c:v>2.0920979976649998</c:v>
                </c:pt>
                <c:pt idx="16352">
                  <c:v>2.092042684555</c:v>
                </c:pt>
                <c:pt idx="16353">
                  <c:v>2.0923755168909999</c:v>
                </c:pt>
                <c:pt idx="16354">
                  <c:v>2.0928785800930001</c:v>
                </c:pt>
                <c:pt idx="16355">
                  <c:v>2.0930726528169998</c:v>
                </c:pt>
                <c:pt idx="16356">
                  <c:v>2.0932264327999999</c:v>
                </c:pt>
                <c:pt idx="16357">
                  <c:v>2.0932071208949998</c:v>
                </c:pt>
                <c:pt idx="16358">
                  <c:v>2.0933494567870001</c:v>
                </c:pt>
                <c:pt idx="16359">
                  <c:v>2.0935912132259999</c:v>
                </c:pt>
                <c:pt idx="16360">
                  <c:v>2.09401679039</c:v>
                </c:pt>
                <c:pt idx="16361">
                  <c:v>2.0941114425660001</c:v>
                </c:pt>
                <c:pt idx="16362">
                  <c:v>2.0942292213439999</c:v>
                </c:pt>
                <c:pt idx="16363">
                  <c:v>2.0942833423609999</c:v>
                </c:pt>
                <c:pt idx="16364">
                  <c:v>2.0943071842190002</c:v>
                </c:pt>
                <c:pt idx="16365">
                  <c:v>2.094363927841</c:v>
                </c:pt>
                <c:pt idx="16366">
                  <c:v>2.0948512554169998</c:v>
                </c:pt>
                <c:pt idx="16367">
                  <c:v>2.0953469276429999</c:v>
                </c:pt>
                <c:pt idx="16368">
                  <c:v>2.0956702232360001</c:v>
                </c:pt>
                <c:pt idx="16369">
                  <c:v>2.0957632064820002</c:v>
                </c:pt>
                <c:pt idx="16370">
                  <c:v>2.0957822799680002</c:v>
                </c:pt>
                <c:pt idx="16371">
                  <c:v>2.095749855042</c:v>
                </c:pt>
                <c:pt idx="16372">
                  <c:v>2.0958449840550002</c:v>
                </c:pt>
                <c:pt idx="16373">
                  <c:v>2.096339464188</c:v>
                </c:pt>
                <c:pt idx="16374">
                  <c:v>2.0964610576629998</c:v>
                </c:pt>
                <c:pt idx="16375">
                  <c:v>2.0965256690979999</c:v>
                </c:pt>
                <c:pt idx="16376">
                  <c:v>2.0965936183929998</c:v>
                </c:pt>
                <c:pt idx="16377">
                  <c:v>2.0966627597810001</c:v>
                </c:pt>
                <c:pt idx="16378">
                  <c:v>2.0967340469360001</c:v>
                </c:pt>
                <c:pt idx="16379">
                  <c:v>2.0968029499049998</c:v>
                </c:pt>
                <c:pt idx="16380">
                  <c:v>2.0968711376189999</c:v>
                </c:pt>
                <c:pt idx="16381">
                  <c:v>2.0969433784480001</c:v>
                </c:pt>
                <c:pt idx="16382">
                  <c:v>2.0970129966740001</c:v>
                </c:pt>
                <c:pt idx="16383">
                  <c:v>2.0970795154570001</c:v>
                </c:pt>
                <c:pt idx="16384">
                  <c:v>2.0972008705139999</c:v>
                </c:pt>
                <c:pt idx="16385">
                  <c:v>2.0973031520840002</c:v>
                </c:pt>
                <c:pt idx="16386">
                  <c:v>2.0973730087279998</c:v>
                </c:pt>
                <c:pt idx="16387">
                  <c:v>2.0973644256589998</c:v>
                </c:pt>
                <c:pt idx="16388">
                  <c:v>2.0976128578190001</c:v>
                </c:pt>
                <c:pt idx="16389">
                  <c:v>2.098071336746</c:v>
                </c:pt>
                <c:pt idx="16390">
                  <c:v>2.0982992649079999</c:v>
                </c:pt>
                <c:pt idx="16391">
                  <c:v>2.098669528961</c:v>
                </c:pt>
                <c:pt idx="16392">
                  <c:v>2.0987260341640002</c:v>
                </c:pt>
                <c:pt idx="16393">
                  <c:v>2.0987153053280001</c:v>
                </c:pt>
                <c:pt idx="16394">
                  <c:v>2.0986764431</c:v>
                </c:pt>
                <c:pt idx="16395">
                  <c:v>2.0986313819890001</c:v>
                </c:pt>
                <c:pt idx="16396">
                  <c:v>2.098606586456</c:v>
                </c:pt>
                <c:pt idx="16397">
                  <c:v>2.0986001491550001</c:v>
                </c:pt>
                <c:pt idx="16398">
                  <c:v>2.098638057709</c:v>
                </c:pt>
                <c:pt idx="16399">
                  <c:v>2.098742723465</c:v>
                </c:pt>
                <c:pt idx="16400">
                  <c:v>2.0988554954529999</c:v>
                </c:pt>
                <c:pt idx="16401">
                  <c:v>2.0989322662349998</c:v>
                </c:pt>
                <c:pt idx="16402">
                  <c:v>2.0990533828740001</c:v>
                </c:pt>
                <c:pt idx="16403">
                  <c:v>2.0991756916050002</c:v>
                </c:pt>
                <c:pt idx="16404">
                  <c:v>2.0992596149440002</c:v>
                </c:pt>
                <c:pt idx="16405">
                  <c:v>2.0993905067440002</c:v>
                </c:pt>
                <c:pt idx="16406">
                  <c:v>2.0996541976929999</c:v>
                </c:pt>
                <c:pt idx="16407">
                  <c:v>2.0997607707979999</c:v>
                </c:pt>
                <c:pt idx="16408">
                  <c:v>2.0998494625089998</c:v>
                </c:pt>
                <c:pt idx="16409">
                  <c:v>2.0998969078059999</c:v>
                </c:pt>
                <c:pt idx="16410">
                  <c:v>2.0999064445500002</c:v>
                </c:pt>
                <c:pt idx="16411">
                  <c:v>2.0999190807339998</c:v>
                </c:pt>
                <c:pt idx="16412">
                  <c:v>2.0999605655670002</c:v>
                </c:pt>
                <c:pt idx="16413">
                  <c:v>2.1000413894649999</c:v>
                </c:pt>
                <c:pt idx="16414">
                  <c:v>2.100151777267</c:v>
                </c:pt>
                <c:pt idx="16415">
                  <c:v>2.10027384758</c:v>
                </c:pt>
                <c:pt idx="16416">
                  <c:v>2.1005089282989999</c:v>
                </c:pt>
                <c:pt idx="16417">
                  <c:v>2.100746631622</c:v>
                </c:pt>
                <c:pt idx="16418">
                  <c:v>2.1009795665739999</c:v>
                </c:pt>
                <c:pt idx="16419">
                  <c:v>2.1011393070220001</c:v>
                </c:pt>
                <c:pt idx="16420">
                  <c:v>2.1011481285100002</c:v>
                </c:pt>
                <c:pt idx="16421">
                  <c:v>2.1013493537899999</c:v>
                </c:pt>
                <c:pt idx="16422">
                  <c:v>2.1016855239869998</c:v>
                </c:pt>
                <c:pt idx="16423">
                  <c:v>2.1021540164950001</c:v>
                </c:pt>
                <c:pt idx="16424">
                  <c:v>2.1022121906279998</c:v>
                </c:pt>
                <c:pt idx="16425">
                  <c:v>2.102156877518</c:v>
                </c:pt>
                <c:pt idx="16426">
                  <c:v>2.1021730899810001</c:v>
                </c:pt>
                <c:pt idx="16427">
                  <c:v>2.1022758483890001</c:v>
                </c:pt>
                <c:pt idx="16428">
                  <c:v>2.1023616790770001</c:v>
                </c:pt>
                <c:pt idx="16429">
                  <c:v>2.1024916172029999</c:v>
                </c:pt>
                <c:pt idx="16430">
                  <c:v>2.1026172637939999</c:v>
                </c:pt>
                <c:pt idx="16431">
                  <c:v>2.1026947498320001</c:v>
                </c:pt>
                <c:pt idx="16432">
                  <c:v>2.1028184890750001</c:v>
                </c:pt>
                <c:pt idx="16433">
                  <c:v>2.1030001640320002</c:v>
                </c:pt>
                <c:pt idx="16434">
                  <c:v>2.1031804084779999</c:v>
                </c:pt>
                <c:pt idx="16435">
                  <c:v>2.1032385826110001</c:v>
                </c:pt>
                <c:pt idx="16436">
                  <c:v>2.1032896041870002</c:v>
                </c:pt>
                <c:pt idx="16437">
                  <c:v>2.1034741401670001</c:v>
                </c:pt>
                <c:pt idx="16438">
                  <c:v>2.103703737259</c:v>
                </c:pt>
                <c:pt idx="16439">
                  <c:v>2.103874921799</c:v>
                </c:pt>
                <c:pt idx="16440">
                  <c:v>2.1040446758270002</c:v>
                </c:pt>
                <c:pt idx="16441">
                  <c:v>2.1042058467859999</c:v>
                </c:pt>
                <c:pt idx="16442">
                  <c:v>2.1044147014619998</c:v>
                </c:pt>
                <c:pt idx="16443">
                  <c:v>2.1048247814179999</c:v>
                </c:pt>
                <c:pt idx="16444">
                  <c:v>2.1048004627229999</c:v>
                </c:pt>
                <c:pt idx="16445">
                  <c:v>2.104900360107</c:v>
                </c:pt>
                <c:pt idx="16446">
                  <c:v>2.1050891876220001</c:v>
                </c:pt>
                <c:pt idx="16447">
                  <c:v>2.1052954196929998</c:v>
                </c:pt>
                <c:pt idx="16448">
                  <c:v>2.105459928513</c:v>
                </c:pt>
                <c:pt idx="16449">
                  <c:v>2.1056218147279999</c:v>
                </c:pt>
                <c:pt idx="16450">
                  <c:v>2.105875015259</c:v>
                </c:pt>
                <c:pt idx="16451">
                  <c:v>2.1063017845149998</c:v>
                </c:pt>
                <c:pt idx="16452">
                  <c:v>2.1066002845759999</c:v>
                </c:pt>
                <c:pt idx="16453">
                  <c:v>2.106546401978</c:v>
                </c:pt>
                <c:pt idx="16454">
                  <c:v>2.1065797805790001</c:v>
                </c:pt>
                <c:pt idx="16455">
                  <c:v>2.1070110797880002</c:v>
                </c:pt>
                <c:pt idx="16456">
                  <c:v>2.107320785522</c:v>
                </c:pt>
                <c:pt idx="16457">
                  <c:v>2.1075468063349998</c:v>
                </c:pt>
                <c:pt idx="16458">
                  <c:v>2.1077210903169998</c:v>
                </c:pt>
                <c:pt idx="16459">
                  <c:v>2.107781171799</c:v>
                </c:pt>
                <c:pt idx="16460">
                  <c:v>2.1077976226809998</c:v>
                </c:pt>
                <c:pt idx="16461">
                  <c:v>2.1077492237089999</c:v>
                </c:pt>
                <c:pt idx="16462">
                  <c:v>2.1077084541320001</c:v>
                </c:pt>
                <c:pt idx="16463">
                  <c:v>2.1077091693879999</c:v>
                </c:pt>
                <c:pt idx="16464">
                  <c:v>2.1077868938450002</c:v>
                </c:pt>
                <c:pt idx="16465">
                  <c:v>2.107870101929</c:v>
                </c:pt>
                <c:pt idx="16466">
                  <c:v>2.1080064773560001</c:v>
                </c:pt>
                <c:pt idx="16467">
                  <c:v>2.1084330081939999</c:v>
                </c:pt>
                <c:pt idx="16468">
                  <c:v>2.1085512638089998</c:v>
                </c:pt>
                <c:pt idx="16469">
                  <c:v>2.1087236404419998</c:v>
                </c:pt>
                <c:pt idx="16470">
                  <c:v>2.1088809967039999</c:v>
                </c:pt>
                <c:pt idx="16471">
                  <c:v>2.1089246273039999</c:v>
                </c:pt>
                <c:pt idx="16472">
                  <c:v>2.1089620590210001</c:v>
                </c:pt>
                <c:pt idx="16473">
                  <c:v>2.1090235710140002</c:v>
                </c:pt>
                <c:pt idx="16474">
                  <c:v>2.1091485023500001</c:v>
                </c:pt>
                <c:pt idx="16475">
                  <c:v>2.1093232631680001</c:v>
                </c:pt>
                <c:pt idx="16476">
                  <c:v>2.1095061302190001</c:v>
                </c:pt>
                <c:pt idx="16477">
                  <c:v>2.1098260879519999</c:v>
                </c:pt>
                <c:pt idx="16478">
                  <c:v>2.1099901199339999</c:v>
                </c:pt>
                <c:pt idx="16479">
                  <c:v>2.1100959777830002</c:v>
                </c:pt>
                <c:pt idx="16480">
                  <c:v>2.1101775169370001</c:v>
                </c:pt>
                <c:pt idx="16481">
                  <c:v>2.1101703643800001</c:v>
                </c:pt>
                <c:pt idx="16482">
                  <c:v>2.110180616379</c:v>
                </c:pt>
                <c:pt idx="16483">
                  <c:v>2.110226154327</c:v>
                </c:pt>
                <c:pt idx="16484">
                  <c:v>2.110268115997</c:v>
                </c:pt>
                <c:pt idx="16485">
                  <c:v>2.1103169918060001</c:v>
                </c:pt>
                <c:pt idx="16486">
                  <c:v>2.1103723049159999</c:v>
                </c:pt>
                <c:pt idx="16487">
                  <c:v>2.1104342937470002</c:v>
                </c:pt>
                <c:pt idx="16488">
                  <c:v>2.1104960441589999</c:v>
                </c:pt>
                <c:pt idx="16489">
                  <c:v>2.110560655594</c:v>
                </c:pt>
                <c:pt idx="16490">
                  <c:v>2.1106910705569999</c:v>
                </c:pt>
                <c:pt idx="16491">
                  <c:v>2.110758066177</c:v>
                </c:pt>
                <c:pt idx="16492">
                  <c:v>2.110892295837</c:v>
                </c:pt>
                <c:pt idx="16493">
                  <c:v>2.110960245132</c:v>
                </c:pt>
                <c:pt idx="16494">
                  <c:v>2.1110260486599999</c:v>
                </c:pt>
                <c:pt idx="16495">
                  <c:v>2.1110932827000002</c:v>
                </c:pt>
                <c:pt idx="16496">
                  <c:v>2.111160516739</c:v>
                </c:pt>
                <c:pt idx="16497">
                  <c:v>2.1112313270569998</c:v>
                </c:pt>
                <c:pt idx="16498">
                  <c:v>2.1113042831420001</c:v>
                </c:pt>
                <c:pt idx="16499">
                  <c:v>2.1113755702970001</c:v>
                </c:pt>
                <c:pt idx="16500">
                  <c:v>2.111446619034</c:v>
                </c:pt>
                <c:pt idx="16501">
                  <c:v>2.111513137817</c:v>
                </c:pt>
                <c:pt idx="16502">
                  <c:v>2.1115818023680002</c:v>
                </c:pt>
                <c:pt idx="16503">
                  <c:v>2.1116442680360001</c:v>
                </c:pt>
                <c:pt idx="16504">
                  <c:v>2.1117713451390001</c:v>
                </c:pt>
                <c:pt idx="16505">
                  <c:v>2.111889600754</c:v>
                </c:pt>
                <c:pt idx="16506">
                  <c:v>2.1120357513429999</c:v>
                </c:pt>
                <c:pt idx="16507">
                  <c:v>2.1120541095730001</c:v>
                </c:pt>
                <c:pt idx="16508">
                  <c:v>2.1120703220369998</c:v>
                </c:pt>
                <c:pt idx="16509">
                  <c:v>2.112205505371</c:v>
                </c:pt>
                <c:pt idx="16510">
                  <c:v>2.1124255657200002</c:v>
                </c:pt>
                <c:pt idx="16511">
                  <c:v>2.1125967502590002</c:v>
                </c:pt>
                <c:pt idx="16512">
                  <c:v>2.1127119064330002</c:v>
                </c:pt>
                <c:pt idx="16513">
                  <c:v>2.112787723541</c:v>
                </c:pt>
                <c:pt idx="16514">
                  <c:v>2.1128613948820001</c:v>
                </c:pt>
                <c:pt idx="16515">
                  <c:v>2.1129302978519999</c:v>
                </c:pt>
                <c:pt idx="16516">
                  <c:v>2.1130001544949999</c:v>
                </c:pt>
                <c:pt idx="16517">
                  <c:v>2.1131110191350002</c:v>
                </c:pt>
                <c:pt idx="16518">
                  <c:v>2.1131682395940001</c:v>
                </c:pt>
                <c:pt idx="16519">
                  <c:v>2.1131370067600002</c:v>
                </c:pt>
                <c:pt idx="16520">
                  <c:v>2.11314702034</c:v>
                </c:pt>
                <c:pt idx="16521">
                  <c:v>2.1132738590239999</c:v>
                </c:pt>
                <c:pt idx="16522">
                  <c:v>2.1133978366849999</c:v>
                </c:pt>
                <c:pt idx="16523">
                  <c:v>2.1138906478880002</c:v>
                </c:pt>
                <c:pt idx="16524">
                  <c:v>2.1143646240230001</c:v>
                </c:pt>
                <c:pt idx="16525">
                  <c:v>2.1145973205569999</c:v>
                </c:pt>
                <c:pt idx="16526">
                  <c:v>2.1146302223209998</c:v>
                </c:pt>
                <c:pt idx="16527">
                  <c:v>2.1148028373719998</c:v>
                </c:pt>
                <c:pt idx="16528">
                  <c:v>2.115084648132</c:v>
                </c:pt>
                <c:pt idx="16529">
                  <c:v>2.115584850311</c:v>
                </c:pt>
                <c:pt idx="16530">
                  <c:v>2.115841388702</c:v>
                </c:pt>
                <c:pt idx="16531">
                  <c:v>2.1159780025480002</c:v>
                </c:pt>
                <c:pt idx="16532">
                  <c:v>2.1162662506099998</c:v>
                </c:pt>
                <c:pt idx="16533">
                  <c:v>2.1164510250089998</c:v>
                </c:pt>
                <c:pt idx="16534">
                  <c:v>2.116638422012</c:v>
                </c:pt>
                <c:pt idx="16535">
                  <c:v>2.1168088912959999</c:v>
                </c:pt>
                <c:pt idx="16536">
                  <c:v>2.1168515682220002</c:v>
                </c:pt>
                <c:pt idx="16537">
                  <c:v>2.1169335842130002</c:v>
                </c:pt>
                <c:pt idx="16538">
                  <c:v>2.1171033382419999</c:v>
                </c:pt>
                <c:pt idx="16539">
                  <c:v>2.1173453330990002</c:v>
                </c:pt>
                <c:pt idx="16540">
                  <c:v>2.1175270080569999</c:v>
                </c:pt>
                <c:pt idx="16541">
                  <c:v>2.1176512241359999</c:v>
                </c:pt>
                <c:pt idx="16542">
                  <c:v>2.1178827285769999</c:v>
                </c:pt>
                <c:pt idx="16543">
                  <c:v>2.1180219650269998</c:v>
                </c:pt>
                <c:pt idx="16544">
                  <c:v>2.1180200576780002</c:v>
                </c:pt>
                <c:pt idx="16545">
                  <c:v>2.1181232929229998</c:v>
                </c:pt>
                <c:pt idx="16546">
                  <c:v>2.1183257102969999</c:v>
                </c:pt>
                <c:pt idx="16547">
                  <c:v>2.118591308594</c:v>
                </c:pt>
                <c:pt idx="16548">
                  <c:v>2.118756771088</c:v>
                </c:pt>
                <c:pt idx="16549">
                  <c:v>2.1189248561860001</c:v>
                </c:pt>
                <c:pt idx="16550">
                  <c:v>2.11918759346</c:v>
                </c:pt>
                <c:pt idx="16551">
                  <c:v>2.1194071769709999</c:v>
                </c:pt>
                <c:pt idx="16552">
                  <c:v>2.119381427765</c:v>
                </c:pt>
                <c:pt idx="16553">
                  <c:v>2.1195633411410002</c:v>
                </c:pt>
                <c:pt idx="16554">
                  <c:v>2.1200723648070001</c:v>
                </c:pt>
                <c:pt idx="16555">
                  <c:v>2.1204338073729998</c:v>
                </c:pt>
                <c:pt idx="16556">
                  <c:v>2.1206753253940001</c:v>
                </c:pt>
                <c:pt idx="16557">
                  <c:v>2.120791912079</c:v>
                </c:pt>
                <c:pt idx="16558">
                  <c:v>2.1209707260130002</c:v>
                </c:pt>
                <c:pt idx="16559">
                  <c:v>2.1211471557619999</c:v>
                </c:pt>
                <c:pt idx="16560">
                  <c:v>2.121277093887</c:v>
                </c:pt>
                <c:pt idx="16561">
                  <c:v>2.1213974952700001</c:v>
                </c:pt>
                <c:pt idx="16562">
                  <c:v>2.121480941772</c:v>
                </c:pt>
                <c:pt idx="16563">
                  <c:v>2.1216123104100002</c:v>
                </c:pt>
                <c:pt idx="16564">
                  <c:v>2.1217272281650001</c:v>
                </c:pt>
                <c:pt idx="16565">
                  <c:v>2.1217744350430001</c:v>
                </c:pt>
                <c:pt idx="16566">
                  <c:v>2.121728658676</c:v>
                </c:pt>
                <c:pt idx="16567">
                  <c:v>2.1217978000639999</c:v>
                </c:pt>
                <c:pt idx="16568">
                  <c:v>2.1219613552090002</c:v>
                </c:pt>
                <c:pt idx="16569">
                  <c:v>2.122129678726</c:v>
                </c:pt>
                <c:pt idx="16570">
                  <c:v>2.1225662231450002</c:v>
                </c:pt>
                <c:pt idx="16571">
                  <c:v>2.1227860450740001</c:v>
                </c:pt>
                <c:pt idx="16572">
                  <c:v>2.1229550838470002</c:v>
                </c:pt>
                <c:pt idx="16573">
                  <c:v>2.1231098175050001</c:v>
                </c:pt>
                <c:pt idx="16574">
                  <c:v>2.1231756210329999</c:v>
                </c:pt>
                <c:pt idx="16575">
                  <c:v>2.1232082843779998</c:v>
                </c:pt>
                <c:pt idx="16576">
                  <c:v>2.1232104301449999</c:v>
                </c:pt>
                <c:pt idx="16577">
                  <c:v>2.1232447624209998</c:v>
                </c:pt>
                <c:pt idx="16578">
                  <c:v>2.12336063385</c:v>
                </c:pt>
                <c:pt idx="16579">
                  <c:v>2.1235091686250001</c:v>
                </c:pt>
                <c:pt idx="16580">
                  <c:v>2.1236653327939998</c:v>
                </c:pt>
                <c:pt idx="16581">
                  <c:v>2.1238231658940001</c:v>
                </c:pt>
                <c:pt idx="16582">
                  <c:v>2.1242768764500002</c:v>
                </c:pt>
                <c:pt idx="16583">
                  <c:v>2.1245331764220001</c:v>
                </c:pt>
                <c:pt idx="16584">
                  <c:v>2.124630451202</c:v>
                </c:pt>
                <c:pt idx="16585">
                  <c:v>2.1247301101680001</c:v>
                </c:pt>
                <c:pt idx="16586">
                  <c:v>2.1247303485870002</c:v>
                </c:pt>
                <c:pt idx="16587">
                  <c:v>2.1247391700740001</c:v>
                </c:pt>
                <c:pt idx="16588">
                  <c:v>2.1248364448550001</c:v>
                </c:pt>
                <c:pt idx="16589">
                  <c:v>2.1250782012939999</c:v>
                </c:pt>
                <c:pt idx="16590">
                  <c:v>2.1252977848049999</c:v>
                </c:pt>
                <c:pt idx="16591">
                  <c:v>2.1254172325130001</c:v>
                </c:pt>
                <c:pt idx="16592">
                  <c:v>2.1254947185519999</c:v>
                </c:pt>
                <c:pt idx="16593">
                  <c:v>2.1255705356600001</c:v>
                </c:pt>
                <c:pt idx="16594">
                  <c:v>2.1256442070010002</c:v>
                </c:pt>
                <c:pt idx="16595">
                  <c:v>2.1257579326629998</c:v>
                </c:pt>
                <c:pt idx="16596">
                  <c:v>2.1258566379550001</c:v>
                </c:pt>
                <c:pt idx="16597">
                  <c:v>2.1259021759030001</c:v>
                </c:pt>
                <c:pt idx="16598">
                  <c:v>2.1259233951569998</c:v>
                </c:pt>
                <c:pt idx="16599">
                  <c:v>2.1258602142330001</c:v>
                </c:pt>
                <c:pt idx="16600">
                  <c:v>2.1258480548860001</c:v>
                </c:pt>
                <c:pt idx="16601">
                  <c:v>2.126072645187</c:v>
                </c:pt>
                <c:pt idx="16602">
                  <c:v>2.1262462139129998</c:v>
                </c:pt>
                <c:pt idx="16603">
                  <c:v>2.1266973018650002</c:v>
                </c:pt>
                <c:pt idx="16604">
                  <c:v>2.127160549164</c:v>
                </c:pt>
                <c:pt idx="16605">
                  <c:v>2.1273136138919999</c:v>
                </c:pt>
                <c:pt idx="16606">
                  <c:v>2.1274006366729998</c:v>
                </c:pt>
                <c:pt idx="16607">
                  <c:v>2.127456903458</c:v>
                </c:pt>
                <c:pt idx="16608">
                  <c:v>2.1274819374080001</c:v>
                </c:pt>
                <c:pt idx="16609">
                  <c:v>2.1274724006649999</c:v>
                </c:pt>
                <c:pt idx="16610">
                  <c:v>2.1277441978449998</c:v>
                </c:pt>
                <c:pt idx="16611">
                  <c:v>2.1280155181880001</c:v>
                </c:pt>
                <c:pt idx="16612">
                  <c:v>2.1281416416169998</c:v>
                </c:pt>
                <c:pt idx="16613">
                  <c:v>2.1282670497890002</c:v>
                </c:pt>
                <c:pt idx="16614">
                  <c:v>2.1284799575809998</c:v>
                </c:pt>
                <c:pt idx="16615">
                  <c:v>2.1286122798920002</c:v>
                </c:pt>
                <c:pt idx="16616">
                  <c:v>2.1287851333619998</c:v>
                </c:pt>
                <c:pt idx="16617">
                  <c:v>2.1289277076720001</c:v>
                </c:pt>
                <c:pt idx="16618">
                  <c:v>2.1288912296300002</c:v>
                </c:pt>
                <c:pt idx="16619">
                  <c:v>2.1288902759549999</c:v>
                </c:pt>
                <c:pt idx="16620">
                  <c:v>2.1291527748110002</c:v>
                </c:pt>
                <c:pt idx="16621">
                  <c:v>2.1293280124659999</c:v>
                </c:pt>
                <c:pt idx="16622">
                  <c:v>2.129553079605</c:v>
                </c:pt>
                <c:pt idx="16623">
                  <c:v>2.13001704216</c:v>
                </c:pt>
                <c:pt idx="16624">
                  <c:v>2.1302206516269999</c:v>
                </c:pt>
                <c:pt idx="16625">
                  <c:v>2.130299329758</c:v>
                </c:pt>
                <c:pt idx="16626">
                  <c:v>2.1302661895749999</c:v>
                </c:pt>
                <c:pt idx="16627">
                  <c:v>2.1302449703219999</c:v>
                </c:pt>
                <c:pt idx="16628">
                  <c:v>2.1305551528929998</c:v>
                </c:pt>
                <c:pt idx="16629">
                  <c:v>2.1306741237639999</c:v>
                </c:pt>
                <c:pt idx="16630">
                  <c:v>2.1308043003080002</c:v>
                </c:pt>
                <c:pt idx="16631">
                  <c:v>2.1308720111850001</c:v>
                </c:pt>
                <c:pt idx="16632">
                  <c:v>2.1309366226200002</c:v>
                </c:pt>
                <c:pt idx="16633">
                  <c:v>2.1310029029850002</c:v>
                </c:pt>
                <c:pt idx="16634">
                  <c:v>2.1310656070710001</c:v>
                </c:pt>
                <c:pt idx="16635">
                  <c:v>2.131136655807</c:v>
                </c:pt>
                <c:pt idx="16636">
                  <c:v>2.1312069892880001</c:v>
                </c:pt>
                <c:pt idx="16637">
                  <c:v>2.1312754154209999</c:v>
                </c:pt>
                <c:pt idx="16638">
                  <c:v>2.1313462257390001</c:v>
                </c:pt>
                <c:pt idx="16639">
                  <c:v>2.1314132213589998</c:v>
                </c:pt>
                <c:pt idx="16640">
                  <c:v>2.1314816474909999</c:v>
                </c:pt>
                <c:pt idx="16641">
                  <c:v>2.1315445899959999</c:v>
                </c:pt>
                <c:pt idx="16642">
                  <c:v>2.1316106319429999</c:v>
                </c:pt>
                <c:pt idx="16643">
                  <c:v>2.131671905518</c:v>
                </c:pt>
                <c:pt idx="16644">
                  <c:v>2.131734609604</c:v>
                </c:pt>
                <c:pt idx="16645">
                  <c:v>2.1318521499630001</c:v>
                </c:pt>
                <c:pt idx="16646">
                  <c:v>2.1319699287409999</c:v>
                </c:pt>
                <c:pt idx="16647">
                  <c:v>2.1320769786830001</c:v>
                </c:pt>
                <c:pt idx="16648">
                  <c:v>2.1321675777440001</c:v>
                </c:pt>
                <c:pt idx="16649">
                  <c:v>2.1322045326230001</c:v>
                </c:pt>
                <c:pt idx="16650">
                  <c:v>2.1322350502009999</c:v>
                </c:pt>
                <c:pt idx="16651">
                  <c:v>2.1322586536410002</c:v>
                </c:pt>
                <c:pt idx="16652">
                  <c:v>2.1322865486150002</c:v>
                </c:pt>
                <c:pt idx="16653">
                  <c:v>2.1322886943819999</c:v>
                </c:pt>
                <c:pt idx="16654">
                  <c:v>2.132291078568</c:v>
                </c:pt>
                <c:pt idx="16655">
                  <c:v>2.132310390472</c:v>
                </c:pt>
                <c:pt idx="16656">
                  <c:v>2.132657289505</c:v>
                </c:pt>
                <c:pt idx="16657">
                  <c:v>2.1329615116120002</c:v>
                </c:pt>
                <c:pt idx="16658">
                  <c:v>2.1331222057339998</c:v>
                </c:pt>
                <c:pt idx="16659">
                  <c:v>2.1332323551179999</c:v>
                </c:pt>
                <c:pt idx="16660">
                  <c:v>2.1333034038540002</c:v>
                </c:pt>
                <c:pt idx="16661">
                  <c:v>2.1333734989169999</c:v>
                </c:pt>
                <c:pt idx="16662">
                  <c:v>2.1334309577939998</c:v>
                </c:pt>
                <c:pt idx="16663">
                  <c:v>2.1334724426270002</c:v>
                </c:pt>
                <c:pt idx="16664">
                  <c:v>2.133489131927</c:v>
                </c:pt>
                <c:pt idx="16665">
                  <c:v>2.1334760189059998</c:v>
                </c:pt>
                <c:pt idx="16666">
                  <c:v>2.133438825607</c:v>
                </c:pt>
                <c:pt idx="16667">
                  <c:v>2.1333973407750002</c:v>
                </c:pt>
                <c:pt idx="16668">
                  <c:v>2.1333711147310002</c:v>
                </c:pt>
                <c:pt idx="16669">
                  <c:v>2.1333889961239998</c:v>
                </c:pt>
                <c:pt idx="16670">
                  <c:v>2.1334757804870002</c:v>
                </c:pt>
                <c:pt idx="16671">
                  <c:v>2.133642673492</c:v>
                </c:pt>
                <c:pt idx="16672">
                  <c:v>2.1338126659390002</c:v>
                </c:pt>
                <c:pt idx="16673">
                  <c:v>2.1342561244959999</c:v>
                </c:pt>
                <c:pt idx="16674">
                  <c:v>2.1346991062159999</c:v>
                </c:pt>
                <c:pt idx="16675">
                  <c:v>2.1347022056579998</c:v>
                </c:pt>
                <c:pt idx="16676">
                  <c:v>2.1347060203549999</c:v>
                </c:pt>
                <c:pt idx="16677">
                  <c:v>2.1348798274990002</c:v>
                </c:pt>
                <c:pt idx="16678">
                  <c:v>2.1353998184199998</c:v>
                </c:pt>
                <c:pt idx="16679">
                  <c:v>2.1355142593380001</c:v>
                </c:pt>
                <c:pt idx="16680">
                  <c:v>2.1356937885280001</c:v>
                </c:pt>
                <c:pt idx="16681">
                  <c:v>2.135862588882</c:v>
                </c:pt>
                <c:pt idx="16682">
                  <c:v>2.1359744071960001</c:v>
                </c:pt>
                <c:pt idx="16683">
                  <c:v>2.136333465576</c:v>
                </c:pt>
                <c:pt idx="16684">
                  <c:v>2.136868476868</c:v>
                </c:pt>
                <c:pt idx="16685">
                  <c:v>2.1371393203740001</c:v>
                </c:pt>
                <c:pt idx="16686">
                  <c:v>2.1372768878940001</c:v>
                </c:pt>
                <c:pt idx="16687">
                  <c:v>2.137683153152</c:v>
                </c:pt>
                <c:pt idx="16688">
                  <c:v>2.1378159523010001</c:v>
                </c:pt>
                <c:pt idx="16689">
                  <c:v>2.137989997864</c:v>
                </c:pt>
                <c:pt idx="16690">
                  <c:v>2.138166189194</c:v>
                </c:pt>
                <c:pt idx="16691">
                  <c:v>2.1383244991299999</c:v>
                </c:pt>
                <c:pt idx="16692">
                  <c:v>2.138350963593</c:v>
                </c:pt>
                <c:pt idx="16693">
                  <c:v>2.1384351253510001</c:v>
                </c:pt>
                <c:pt idx="16694">
                  <c:v>2.1385455131529998</c:v>
                </c:pt>
                <c:pt idx="16695">
                  <c:v>2.138666391373</c:v>
                </c:pt>
                <c:pt idx="16696">
                  <c:v>2.1387953758239999</c:v>
                </c:pt>
                <c:pt idx="16697">
                  <c:v>2.1389195919040001</c:v>
                </c:pt>
                <c:pt idx="16698">
                  <c:v>2.1390385627750002</c:v>
                </c:pt>
                <c:pt idx="16699">
                  <c:v>2.1391596794129999</c:v>
                </c:pt>
                <c:pt idx="16700">
                  <c:v>2.1392741203310002</c:v>
                </c:pt>
                <c:pt idx="16701">
                  <c:v>2.139430522919</c:v>
                </c:pt>
                <c:pt idx="16702">
                  <c:v>2.1398241519929999</c:v>
                </c:pt>
                <c:pt idx="16703">
                  <c:v>2.1398913860320001</c:v>
                </c:pt>
                <c:pt idx="16704">
                  <c:v>2.1400496959690001</c:v>
                </c:pt>
                <c:pt idx="16705">
                  <c:v>2.1403067111969998</c:v>
                </c:pt>
                <c:pt idx="16706">
                  <c:v>2.1404132843019998</c:v>
                </c:pt>
                <c:pt idx="16707">
                  <c:v>2.1405777931209999</c:v>
                </c:pt>
                <c:pt idx="16708">
                  <c:v>2.141062736511</c:v>
                </c:pt>
                <c:pt idx="16709">
                  <c:v>2.1411182880399999</c:v>
                </c:pt>
                <c:pt idx="16710">
                  <c:v>2.1413683891300002</c:v>
                </c:pt>
                <c:pt idx="16711">
                  <c:v>2.141667842865</c:v>
                </c:pt>
                <c:pt idx="16712">
                  <c:v>2.1421167850490002</c:v>
                </c:pt>
                <c:pt idx="16713">
                  <c:v>2.1421239376069998</c:v>
                </c:pt>
                <c:pt idx="16714">
                  <c:v>2.1420555114750002</c:v>
                </c:pt>
                <c:pt idx="16715">
                  <c:v>2.142161369324</c:v>
                </c:pt>
                <c:pt idx="16716">
                  <c:v>2.1422860622409998</c:v>
                </c:pt>
                <c:pt idx="16717">
                  <c:v>2.1423726081850001</c:v>
                </c:pt>
                <c:pt idx="16718">
                  <c:v>2.1424987316130002</c:v>
                </c:pt>
                <c:pt idx="16719">
                  <c:v>2.1426267623899999</c:v>
                </c:pt>
                <c:pt idx="16720">
                  <c:v>2.1428036689760002</c:v>
                </c:pt>
                <c:pt idx="16721">
                  <c:v>2.1430253982540002</c:v>
                </c:pt>
                <c:pt idx="16722">
                  <c:v>2.1430110931400002</c:v>
                </c:pt>
                <c:pt idx="16723">
                  <c:v>2.143102884293</c:v>
                </c:pt>
                <c:pt idx="16724">
                  <c:v>2.14315533638</c:v>
                </c:pt>
                <c:pt idx="16725">
                  <c:v>2.1432719230649999</c:v>
                </c:pt>
                <c:pt idx="16726">
                  <c:v>2.1433353424070001</c:v>
                </c:pt>
                <c:pt idx="16727">
                  <c:v>2.143401145935</c:v>
                </c:pt>
                <c:pt idx="16728">
                  <c:v>2.1434638500209999</c:v>
                </c:pt>
                <c:pt idx="16729">
                  <c:v>2.1435327529910002</c:v>
                </c:pt>
                <c:pt idx="16730">
                  <c:v>2.1435987949370001</c:v>
                </c:pt>
                <c:pt idx="16731">
                  <c:v>2.1436588764189999</c:v>
                </c:pt>
                <c:pt idx="16732">
                  <c:v>2.1437764167790001</c:v>
                </c:pt>
                <c:pt idx="16733">
                  <c:v>2.1438863277440001</c:v>
                </c:pt>
                <c:pt idx="16734">
                  <c:v>2.1442286968230002</c:v>
                </c:pt>
                <c:pt idx="16735">
                  <c:v>2.1443836689000002</c:v>
                </c:pt>
                <c:pt idx="16736">
                  <c:v>2.1444778442380001</c:v>
                </c:pt>
                <c:pt idx="16737">
                  <c:v>2.1445567607879998</c:v>
                </c:pt>
                <c:pt idx="16738">
                  <c:v>2.144571304321</c:v>
                </c:pt>
                <c:pt idx="16739">
                  <c:v>2.1449999809269999</c:v>
                </c:pt>
                <c:pt idx="16740">
                  <c:v>2.1450843811040001</c:v>
                </c:pt>
                <c:pt idx="16741">
                  <c:v>2.1452074050899999</c:v>
                </c:pt>
                <c:pt idx="16742">
                  <c:v>2.1453366279599999</c:v>
                </c:pt>
                <c:pt idx="16743">
                  <c:v>2.1457667350770002</c:v>
                </c:pt>
                <c:pt idx="16744">
                  <c:v>2.1457962989810002</c:v>
                </c:pt>
                <c:pt idx="16745">
                  <c:v>2.145765781403</c:v>
                </c:pt>
                <c:pt idx="16746">
                  <c:v>2.1457288265229999</c:v>
                </c:pt>
                <c:pt idx="16747">
                  <c:v>2.145760774612</c:v>
                </c:pt>
                <c:pt idx="16748">
                  <c:v>2.145825147629</c:v>
                </c:pt>
                <c:pt idx="16749">
                  <c:v>2.14599776268</c:v>
                </c:pt>
                <c:pt idx="16750">
                  <c:v>2.14648103714</c:v>
                </c:pt>
                <c:pt idx="16751">
                  <c:v>2.146950006485</c:v>
                </c:pt>
                <c:pt idx="16752">
                  <c:v>2.1470909118649999</c:v>
                </c:pt>
                <c:pt idx="16753">
                  <c:v>2.147096633911</c:v>
                </c:pt>
                <c:pt idx="16754">
                  <c:v>2.147054672241</c:v>
                </c:pt>
                <c:pt idx="16755">
                  <c:v>2.1470229625699999</c:v>
                </c:pt>
                <c:pt idx="16756">
                  <c:v>2.147049188614</c:v>
                </c:pt>
                <c:pt idx="16757">
                  <c:v>2.147481918335</c:v>
                </c:pt>
                <c:pt idx="16758">
                  <c:v>2.1475908756259998</c:v>
                </c:pt>
                <c:pt idx="16759">
                  <c:v>2.1477057933810002</c:v>
                </c:pt>
                <c:pt idx="16760">
                  <c:v>2.1478199958799999</c:v>
                </c:pt>
                <c:pt idx="16761">
                  <c:v>2.147935152054</c:v>
                </c:pt>
                <c:pt idx="16762">
                  <c:v>2.1480515003199998</c:v>
                </c:pt>
                <c:pt idx="16763">
                  <c:v>2.1482193469999999</c:v>
                </c:pt>
                <c:pt idx="16764">
                  <c:v>2.1485147476200002</c:v>
                </c:pt>
                <c:pt idx="16765">
                  <c:v>2.1485862731930001</c:v>
                </c:pt>
                <c:pt idx="16766">
                  <c:v>2.1488041877750002</c:v>
                </c:pt>
                <c:pt idx="16767">
                  <c:v>2.1490311622620002</c:v>
                </c:pt>
                <c:pt idx="16768">
                  <c:v>2.149248600006</c:v>
                </c:pt>
                <c:pt idx="16769">
                  <c:v>2.1496751308439999</c:v>
                </c:pt>
                <c:pt idx="16770">
                  <c:v>2.1498072147370002</c:v>
                </c:pt>
                <c:pt idx="16771">
                  <c:v>2.149844646454</c:v>
                </c:pt>
                <c:pt idx="16772">
                  <c:v>2.1498386859890002</c:v>
                </c:pt>
                <c:pt idx="16773">
                  <c:v>2.1500771045680001</c:v>
                </c:pt>
                <c:pt idx="16774">
                  <c:v>2.1502573490139998</c:v>
                </c:pt>
                <c:pt idx="16775">
                  <c:v>2.150383472443</c:v>
                </c:pt>
                <c:pt idx="16776">
                  <c:v>2.1505084037779998</c:v>
                </c:pt>
                <c:pt idx="16777">
                  <c:v>2.1505835056299998</c:v>
                </c:pt>
                <c:pt idx="16778">
                  <c:v>2.1506638526919999</c:v>
                </c:pt>
                <c:pt idx="16779">
                  <c:v>2.1507389545439999</c:v>
                </c:pt>
                <c:pt idx="16780">
                  <c:v>2.1508488655089999</c:v>
                </c:pt>
                <c:pt idx="16781">
                  <c:v>2.1509253978729999</c:v>
                </c:pt>
                <c:pt idx="16782">
                  <c:v>2.150918722153</c:v>
                </c:pt>
                <c:pt idx="16783">
                  <c:v>2.1508903503419998</c:v>
                </c:pt>
                <c:pt idx="16784">
                  <c:v>2.1508433818819999</c:v>
                </c:pt>
                <c:pt idx="16785">
                  <c:v>2.1508495807650001</c:v>
                </c:pt>
                <c:pt idx="16786">
                  <c:v>2.1509006023409998</c:v>
                </c:pt>
                <c:pt idx="16787">
                  <c:v>2.1510064601900001</c:v>
                </c:pt>
                <c:pt idx="16788">
                  <c:v>2.1511249542240001</c:v>
                </c:pt>
                <c:pt idx="16789">
                  <c:v>2.1515371799469998</c:v>
                </c:pt>
                <c:pt idx="16790">
                  <c:v>2.1516668796539999</c:v>
                </c:pt>
                <c:pt idx="16791">
                  <c:v>2.1517302989960001</c:v>
                </c:pt>
                <c:pt idx="16792">
                  <c:v>2.1517953872679998</c:v>
                </c:pt>
                <c:pt idx="16793">
                  <c:v>2.1518638133999999</c:v>
                </c:pt>
                <c:pt idx="16794">
                  <c:v>2.1519362926480001</c:v>
                </c:pt>
                <c:pt idx="16795">
                  <c:v>2.1520066261289998</c:v>
                </c:pt>
                <c:pt idx="16796">
                  <c:v>2.1520762443539998</c:v>
                </c:pt>
                <c:pt idx="16797">
                  <c:v>2.1521453857420001</c:v>
                </c:pt>
                <c:pt idx="16798">
                  <c:v>2.1522083282470001</c:v>
                </c:pt>
                <c:pt idx="16799">
                  <c:v>2.152265310287</c:v>
                </c:pt>
                <c:pt idx="16800">
                  <c:v>2.1523580551150001</c:v>
                </c:pt>
                <c:pt idx="16801">
                  <c:v>2.152411699295</c:v>
                </c:pt>
                <c:pt idx="16802">
                  <c:v>2.152425765991</c:v>
                </c:pt>
                <c:pt idx="16803">
                  <c:v>2.1524314880370001</c:v>
                </c:pt>
                <c:pt idx="16804">
                  <c:v>2.1528213024139999</c:v>
                </c:pt>
                <c:pt idx="16805">
                  <c:v>2.1533074378969999</c:v>
                </c:pt>
                <c:pt idx="16806">
                  <c:v>2.1536245346070002</c:v>
                </c:pt>
                <c:pt idx="16807">
                  <c:v>2.1536684036249998</c:v>
                </c:pt>
                <c:pt idx="16808">
                  <c:v>2.153794765472</c:v>
                </c:pt>
                <c:pt idx="16809">
                  <c:v>2.153878211975</c:v>
                </c:pt>
                <c:pt idx="16810">
                  <c:v>2.1540079116820001</c:v>
                </c:pt>
                <c:pt idx="16811">
                  <c:v>2.1541831493379999</c:v>
                </c:pt>
                <c:pt idx="16812">
                  <c:v>2.1543622016909998</c:v>
                </c:pt>
                <c:pt idx="16813">
                  <c:v>2.1545417308810002</c:v>
                </c:pt>
                <c:pt idx="16814">
                  <c:v>2.1547465324399999</c:v>
                </c:pt>
                <c:pt idx="16815">
                  <c:v>2.1547820568080001</c:v>
                </c:pt>
                <c:pt idx="16816">
                  <c:v>2.1547899246219999</c:v>
                </c:pt>
                <c:pt idx="16817">
                  <c:v>2.1548256874080001</c:v>
                </c:pt>
                <c:pt idx="16818">
                  <c:v>2.1549170017239998</c:v>
                </c:pt>
                <c:pt idx="16819">
                  <c:v>2.155036211014</c:v>
                </c:pt>
                <c:pt idx="16820">
                  <c:v>2.1551592350009998</c:v>
                </c:pt>
                <c:pt idx="16821">
                  <c:v>2.1553392410279999</c:v>
                </c:pt>
                <c:pt idx="16822">
                  <c:v>2.1558773517610001</c:v>
                </c:pt>
                <c:pt idx="16823">
                  <c:v>2.1559741497039999</c:v>
                </c:pt>
                <c:pt idx="16824">
                  <c:v>2.1559958457950001</c:v>
                </c:pt>
                <c:pt idx="16825">
                  <c:v>2.1559946537019998</c:v>
                </c:pt>
                <c:pt idx="16826">
                  <c:v>2.1560022830959999</c:v>
                </c:pt>
                <c:pt idx="16827">
                  <c:v>2.1561493873600002</c:v>
                </c:pt>
                <c:pt idx="16828">
                  <c:v>2.1566402912139999</c:v>
                </c:pt>
                <c:pt idx="16829">
                  <c:v>2.157108068466</c:v>
                </c:pt>
                <c:pt idx="16830">
                  <c:v>2.157114982605</c:v>
                </c:pt>
                <c:pt idx="16831">
                  <c:v>2.1574482917790001</c:v>
                </c:pt>
                <c:pt idx="16832">
                  <c:v>2.1576151847839999</c:v>
                </c:pt>
                <c:pt idx="16833">
                  <c:v>2.157789945602</c:v>
                </c:pt>
                <c:pt idx="16834">
                  <c:v>2.157910108566</c:v>
                </c:pt>
                <c:pt idx="16835">
                  <c:v>2.1580262184140002</c:v>
                </c:pt>
                <c:pt idx="16836">
                  <c:v>2.158234596252</c:v>
                </c:pt>
                <c:pt idx="16837">
                  <c:v>2.1583333015439998</c:v>
                </c:pt>
                <c:pt idx="16838">
                  <c:v>2.158588647842</c:v>
                </c:pt>
                <c:pt idx="16839">
                  <c:v>2.1587047576899998</c:v>
                </c:pt>
                <c:pt idx="16840">
                  <c:v>2.158918142319</c:v>
                </c:pt>
                <c:pt idx="16841">
                  <c:v>2.1593494415280001</c:v>
                </c:pt>
                <c:pt idx="16842">
                  <c:v>2.1594455242159998</c:v>
                </c:pt>
                <c:pt idx="16843">
                  <c:v>2.1596415042879999</c:v>
                </c:pt>
                <c:pt idx="16844">
                  <c:v>2.1599187850949999</c:v>
                </c:pt>
                <c:pt idx="16845">
                  <c:v>2.160395145416</c:v>
                </c:pt>
                <c:pt idx="16846">
                  <c:v>2.160412549973</c:v>
                </c:pt>
                <c:pt idx="16847">
                  <c:v>2.1603975296020002</c:v>
                </c:pt>
                <c:pt idx="16848">
                  <c:v>2.160769939423</c:v>
                </c:pt>
                <c:pt idx="16849">
                  <c:v>2.1610918045040002</c:v>
                </c:pt>
                <c:pt idx="16850">
                  <c:v>2.1614739894869999</c:v>
                </c:pt>
                <c:pt idx="16851">
                  <c:v>2.1614773273469998</c:v>
                </c:pt>
                <c:pt idx="16852">
                  <c:v>2.161786556244</c:v>
                </c:pt>
                <c:pt idx="16853">
                  <c:v>2.1619741916659998</c:v>
                </c:pt>
                <c:pt idx="16854">
                  <c:v>2.1621589660640002</c:v>
                </c:pt>
                <c:pt idx="16855">
                  <c:v>2.1624875068659999</c:v>
                </c:pt>
                <c:pt idx="16856">
                  <c:v>2.1626222133640001</c:v>
                </c:pt>
                <c:pt idx="16857">
                  <c:v>2.162573337555</c:v>
                </c:pt>
                <c:pt idx="16858">
                  <c:v>2.1628272533419999</c:v>
                </c:pt>
                <c:pt idx="16859">
                  <c:v>2.163075685501</c:v>
                </c:pt>
                <c:pt idx="16860">
                  <c:v>2.1636052131649999</c:v>
                </c:pt>
                <c:pt idx="16861">
                  <c:v>2.1637089252470001</c:v>
                </c:pt>
                <c:pt idx="16862">
                  <c:v>2.163778305054</c:v>
                </c:pt>
                <c:pt idx="16863">
                  <c:v>2.1638145446779999</c:v>
                </c:pt>
                <c:pt idx="16864">
                  <c:v>2.1638231277469999</c:v>
                </c:pt>
                <c:pt idx="16865">
                  <c:v>2.163833856583</c:v>
                </c:pt>
                <c:pt idx="16866">
                  <c:v>2.1638503074650002</c:v>
                </c:pt>
                <c:pt idx="16867">
                  <c:v>2.1638872623440002</c:v>
                </c:pt>
                <c:pt idx="16868">
                  <c:v>2.1639659404749998</c:v>
                </c:pt>
                <c:pt idx="16869">
                  <c:v>2.1640686988829998</c:v>
                </c:pt>
                <c:pt idx="16870">
                  <c:v>2.1641840934749998</c:v>
                </c:pt>
                <c:pt idx="16871">
                  <c:v>2.1643538475040001</c:v>
                </c:pt>
                <c:pt idx="16872">
                  <c:v>2.164566516876</c:v>
                </c:pt>
                <c:pt idx="16873">
                  <c:v>2.1648430824279998</c:v>
                </c:pt>
                <c:pt idx="16874">
                  <c:v>2.1650121212009998</c:v>
                </c:pt>
                <c:pt idx="16875">
                  <c:v>2.165318250656</c:v>
                </c:pt>
                <c:pt idx="16876">
                  <c:v>2.1652576923370002</c:v>
                </c:pt>
                <c:pt idx="16877">
                  <c:v>2.1652600765229999</c:v>
                </c:pt>
                <c:pt idx="16878">
                  <c:v>2.1653985977170001</c:v>
                </c:pt>
                <c:pt idx="16879">
                  <c:v>2.1656451225279998</c:v>
                </c:pt>
                <c:pt idx="16880">
                  <c:v>2.1657528877260002</c:v>
                </c:pt>
                <c:pt idx="16881">
                  <c:v>2.165918111801</c:v>
                </c:pt>
                <c:pt idx="16882">
                  <c:v>2.1661257743840001</c:v>
                </c:pt>
                <c:pt idx="16883">
                  <c:v>2.1663413047789999</c:v>
                </c:pt>
                <c:pt idx="16884">
                  <c:v>2.166437625885</c:v>
                </c:pt>
                <c:pt idx="16885">
                  <c:v>2.1664733886719998</c:v>
                </c:pt>
                <c:pt idx="16886">
                  <c:v>2.16650056839</c:v>
                </c:pt>
                <c:pt idx="16887">
                  <c:v>2.166535377502</c:v>
                </c:pt>
                <c:pt idx="16888">
                  <c:v>2.1665570735930002</c:v>
                </c:pt>
                <c:pt idx="16889">
                  <c:v>2.1665687561040001</c:v>
                </c:pt>
                <c:pt idx="16890">
                  <c:v>2.1665990352629998</c:v>
                </c:pt>
                <c:pt idx="16891">
                  <c:v>2.166620969772</c:v>
                </c:pt>
                <c:pt idx="16892">
                  <c:v>2.1667003631589998</c:v>
                </c:pt>
                <c:pt idx="16893">
                  <c:v>2.1668076515200001</c:v>
                </c:pt>
                <c:pt idx="16894">
                  <c:v>2.166931152344</c:v>
                </c:pt>
                <c:pt idx="16895">
                  <c:v>2.167053222656</c:v>
                </c:pt>
                <c:pt idx="16896">
                  <c:v>2.167177200317</c:v>
                </c:pt>
                <c:pt idx="16897">
                  <c:v>2.1672399044040001</c:v>
                </c:pt>
                <c:pt idx="16898">
                  <c:v>2.1673016548159998</c:v>
                </c:pt>
                <c:pt idx="16899">
                  <c:v>2.1674427986150002</c:v>
                </c:pt>
                <c:pt idx="16900">
                  <c:v>2.167515516281</c:v>
                </c:pt>
                <c:pt idx="16901">
                  <c:v>2.1675839424130001</c:v>
                </c:pt>
                <c:pt idx="16902">
                  <c:v>2.1676576137539998</c:v>
                </c:pt>
                <c:pt idx="16903">
                  <c:v>2.1677293777469999</c:v>
                </c:pt>
                <c:pt idx="16904">
                  <c:v>2.1677989959719999</c:v>
                </c:pt>
                <c:pt idx="16905">
                  <c:v>2.1678614616390002</c:v>
                </c:pt>
                <c:pt idx="16906">
                  <c:v>2.1679222583770001</c:v>
                </c:pt>
                <c:pt idx="16907">
                  <c:v>2.1679716110229998</c:v>
                </c:pt>
                <c:pt idx="16908">
                  <c:v>2.1680092811580001</c:v>
                </c:pt>
                <c:pt idx="16909">
                  <c:v>2.1680345535279999</c:v>
                </c:pt>
                <c:pt idx="16910">
                  <c:v>2.1680390834810002</c:v>
                </c:pt>
                <c:pt idx="16911">
                  <c:v>2.168019533157</c:v>
                </c:pt>
                <c:pt idx="16912">
                  <c:v>2.1683878898620002</c:v>
                </c:pt>
                <c:pt idx="16913">
                  <c:v>2.1687071323390001</c:v>
                </c:pt>
                <c:pt idx="16914">
                  <c:v>2.1690242290500001</c:v>
                </c:pt>
                <c:pt idx="16915">
                  <c:v>2.1693933010099999</c:v>
                </c:pt>
                <c:pt idx="16916">
                  <c:v>2.1697921752929998</c:v>
                </c:pt>
                <c:pt idx="16917">
                  <c:v>2.1702258586880001</c:v>
                </c:pt>
                <c:pt idx="16918">
                  <c:v>2.1706771850590001</c:v>
                </c:pt>
                <c:pt idx="16919">
                  <c:v>2.1711535453800002</c:v>
                </c:pt>
                <c:pt idx="16920">
                  <c:v>2.1716437339780001</c:v>
                </c:pt>
                <c:pt idx="16921">
                  <c:v>2.172147274017</c:v>
                </c:pt>
                <c:pt idx="16922">
                  <c:v>2.1726591587069999</c:v>
                </c:pt>
                <c:pt idx="16923">
                  <c:v>2.1730475425720002</c:v>
                </c:pt>
                <c:pt idx="16924">
                  <c:v>2.1733055114750002</c:v>
                </c:pt>
                <c:pt idx="16925">
                  <c:v>2.1735117435459999</c:v>
                </c:pt>
                <c:pt idx="16926">
                  <c:v>2.17369222641</c:v>
                </c:pt>
                <c:pt idx="16927">
                  <c:v>2.1738340854640001</c:v>
                </c:pt>
                <c:pt idx="16928">
                  <c:v>2.1739509105680002</c:v>
                </c:pt>
                <c:pt idx="16929">
                  <c:v>2.174037456512</c:v>
                </c:pt>
                <c:pt idx="16930">
                  <c:v>2.1740980148319999</c:v>
                </c:pt>
                <c:pt idx="16931">
                  <c:v>2.1741380691529999</c:v>
                </c:pt>
                <c:pt idx="16932">
                  <c:v>2.1741678714749999</c:v>
                </c:pt>
                <c:pt idx="16933">
                  <c:v>2.17418384552</c:v>
                </c:pt>
                <c:pt idx="16934">
                  <c:v>2.1741938590999998</c:v>
                </c:pt>
                <c:pt idx="16935">
                  <c:v>2.1742002964020002</c:v>
                </c:pt>
                <c:pt idx="16936">
                  <c:v>2.1742062568659999</c:v>
                </c:pt>
                <c:pt idx="16937">
                  <c:v>2.1742124557500002</c:v>
                </c:pt>
                <c:pt idx="16938">
                  <c:v>2.1742231845859998</c:v>
                </c:pt>
                <c:pt idx="16939">
                  <c:v>2.174234628677</c:v>
                </c:pt>
                <c:pt idx="16940">
                  <c:v>2.1742916107179999</c:v>
                </c:pt>
                <c:pt idx="16941">
                  <c:v>2.1743602752690001</c:v>
                </c:pt>
                <c:pt idx="16942">
                  <c:v>2.1744220256809998</c:v>
                </c:pt>
                <c:pt idx="16943">
                  <c:v>2.1744830608369998</c:v>
                </c:pt>
                <c:pt idx="16944">
                  <c:v>2.1745443344119999</c:v>
                </c:pt>
                <c:pt idx="16945">
                  <c:v>2.1746535301210002</c:v>
                </c:pt>
                <c:pt idx="16946">
                  <c:v>2.1747786998750001</c:v>
                </c:pt>
                <c:pt idx="16947">
                  <c:v>2.1748108863829998</c:v>
                </c:pt>
                <c:pt idx="16948">
                  <c:v>2.1746709346770001</c:v>
                </c:pt>
                <c:pt idx="16949">
                  <c:v>2.174550294876</c:v>
                </c:pt>
                <c:pt idx="16950">
                  <c:v>2.1746234893800001</c:v>
                </c:pt>
                <c:pt idx="16951">
                  <c:v>2.174755811691</c:v>
                </c:pt>
                <c:pt idx="16952">
                  <c:v>2.1748318672179998</c:v>
                </c:pt>
                <c:pt idx="16953">
                  <c:v>2.174925088882</c:v>
                </c:pt>
                <c:pt idx="16954">
                  <c:v>2.1749820709229999</c:v>
                </c:pt>
                <c:pt idx="16955">
                  <c:v>2.1749169826510002</c:v>
                </c:pt>
                <c:pt idx="16956">
                  <c:v>2.1747045516969998</c:v>
                </c:pt>
                <c:pt idx="16957">
                  <c:v>2.1747441291810001</c:v>
                </c:pt>
                <c:pt idx="16958">
                  <c:v>2.174843072891</c:v>
                </c:pt>
                <c:pt idx="16959">
                  <c:v>2.1749339103700001</c:v>
                </c:pt>
                <c:pt idx="16960">
                  <c:v>2.1751625537870001</c:v>
                </c:pt>
                <c:pt idx="16961">
                  <c:v>2.174944162369</c:v>
                </c:pt>
                <c:pt idx="16962">
                  <c:v>2.175078392029</c:v>
                </c:pt>
                <c:pt idx="16963">
                  <c:v>2.1752278804779999</c:v>
                </c:pt>
                <c:pt idx="16964">
                  <c:v>2.1754295825960002</c:v>
                </c:pt>
                <c:pt idx="16965">
                  <c:v>2.1754050254820001</c:v>
                </c:pt>
                <c:pt idx="16966">
                  <c:v>2.1753728389739999</c:v>
                </c:pt>
                <c:pt idx="16967">
                  <c:v>2.1753559112550001</c:v>
                </c:pt>
                <c:pt idx="16968">
                  <c:v>2.1753594875340001</c:v>
                </c:pt>
                <c:pt idx="16969">
                  <c:v>2.175442695618</c:v>
                </c:pt>
                <c:pt idx="16970">
                  <c:v>2.1755304336550001</c:v>
                </c:pt>
                <c:pt idx="16971">
                  <c:v>2.1756622791289999</c:v>
                </c:pt>
                <c:pt idx="16972">
                  <c:v>2.1757957935330001</c:v>
                </c:pt>
                <c:pt idx="16973">
                  <c:v>2.1758918762210002</c:v>
                </c:pt>
                <c:pt idx="16974">
                  <c:v>2.1759879589079998</c:v>
                </c:pt>
                <c:pt idx="16975">
                  <c:v>2.1760659217830001</c:v>
                </c:pt>
                <c:pt idx="16976">
                  <c:v>2.1759915351869998</c:v>
                </c:pt>
                <c:pt idx="16977">
                  <c:v>2.1763401031490002</c:v>
                </c:pt>
                <c:pt idx="16978">
                  <c:v>2.1767103672029999</c:v>
                </c:pt>
                <c:pt idx="16979">
                  <c:v>2.1766989231110001</c:v>
                </c:pt>
                <c:pt idx="16980">
                  <c:v>2.1766028404240001</c:v>
                </c:pt>
                <c:pt idx="16981">
                  <c:v>2.1765623092649999</c:v>
                </c:pt>
                <c:pt idx="16982">
                  <c:v>2.1766595840449998</c:v>
                </c:pt>
                <c:pt idx="16983">
                  <c:v>2.1767513751980001</c:v>
                </c:pt>
                <c:pt idx="16984">
                  <c:v>2.1768496036529998</c:v>
                </c:pt>
                <c:pt idx="16985">
                  <c:v>2.1769177913669999</c:v>
                </c:pt>
                <c:pt idx="16986">
                  <c:v>2.1770274639129998</c:v>
                </c:pt>
                <c:pt idx="16987">
                  <c:v>2.1773090362550001</c:v>
                </c:pt>
                <c:pt idx="16988">
                  <c:v>2.1773135662079999</c:v>
                </c:pt>
                <c:pt idx="16989">
                  <c:v>2.1772835254670002</c:v>
                </c:pt>
                <c:pt idx="16990">
                  <c:v>2.1773042678830001</c:v>
                </c:pt>
                <c:pt idx="16991">
                  <c:v>2.1774418354030001</c:v>
                </c:pt>
                <c:pt idx="16992">
                  <c:v>2.1775856018069999</c:v>
                </c:pt>
                <c:pt idx="16993">
                  <c:v>2.1776916980740002</c:v>
                </c:pt>
                <c:pt idx="16994">
                  <c:v>2.1778044700620001</c:v>
                </c:pt>
                <c:pt idx="16995">
                  <c:v>2.177924394608</c:v>
                </c:pt>
                <c:pt idx="16996">
                  <c:v>2.177983999252</c:v>
                </c:pt>
                <c:pt idx="16997">
                  <c:v>2.17804813385</c:v>
                </c:pt>
                <c:pt idx="16998">
                  <c:v>2.1781113147740001</c:v>
                </c:pt>
                <c:pt idx="16999">
                  <c:v>2.1781768798829999</c:v>
                </c:pt>
                <c:pt idx="17000">
                  <c:v>2.1782391071320002</c:v>
                </c:pt>
                <c:pt idx="17001">
                  <c:v>2.1783020496369998</c:v>
                </c:pt>
                <c:pt idx="17002">
                  <c:v>2.1783666610719998</c:v>
                </c:pt>
                <c:pt idx="17003">
                  <c:v>2.178435564041</c:v>
                </c:pt>
                <c:pt idx="17004">
                  <c:v>2.1785023212430001</c:v>
                </c:pt>
                <c:pt idx="17005">
                  <c:v>2.1785633564000002</c:v>
                </c:pt>
                <c:pt idx="17006">
                  <c:v>2.178672790527</c:v>
                </c:pt>
                <c:pt idx="17007">
                  <c:v>2.1787152290340002</c:v>
                </c:pt>
                <c:pt idx="17008">
                  <c:v>2.178747415543</c:v>
                </c:pt>
                <c:pt idx="17009">
                  <c:v>2.178784370422</c:v>
                </c:pt>
                <c:pt idx="17010">
                  <c:v>2.178780555725</c:v>
                </c:pt>
                <c:pt idx="17011">
                  <c:v>2.1787557601929999</c:v>
                </c:pt>
                <c:pt idx="17012">
                  <c:v>2.1789858341219999</c:v>
                </c:pt>
                <c:pt idx="17013">
                  <c:v>2.179090738297</c:v>
                </c:pt>
                <c:pt idx="17014">
                  <c:v>2.1791961193080001</c:v>
                </c:pt>
                <c:pt idx="17015">
                  <c:v>2.1792683601379998</c:v>
                </c:pt>
                <c:pt idx="17016">
                  <c:v>2.1793656349180002</c:v>
                </c:pt>
                <c:pt idx="17017">
                  <c:v>2.179471492767</c:v>
                </c:pt>
                <c:pt idx="17018">
                  <c:v>2.179539203644</c:v>
                </c:pt>
                <c:pt idx="17019">
                  <c:v>2.179631710052</c:v>
                </c:pt>
                <c:pt idx="17020">
                  <c:v>2.1796679496769999</c:v>
                </c:pt>
                <c:pt idx="17021">
                  <c:v>2.1796085834499999</c:v>
                </c:pt>
                <c:pt idx="17022">
                  <c:v>2.179539442062</c:v>
                </c:pt>
                <c:pt idx="17023">
                  <c:v>2.1795926094059999</c:v>
                </c:pt>
                <c:pt idx="17024">
                  <c:v>2.179739713669</c:v>
                </c:pt>
                <c:pt idx="17025">
                  <c:v>2.1798975467680002</c:v>
                </c:pt>
                <c:pt idx="17026">
                  <c:v>2.1802392005920002</c:v>
                </c:pt>
                <c:pt idx="17027">
                  <c:v>2.1803548336029999</c:v>
                </c:pt>
                <c:pt idx="17028">
                  <c:v>2.1804637908940001</c:v>
                </c:pt>
                <c:pt idx="17029">
                  <c:v>2.1805057525630001</c:v>
                </c:pt>
                <c:pt idx="17030">
                  <c:v>2.180459737778</c:v>
                </c:pt>
                <c:pt idx="17031">
                  <c:v>2.1804435253140002</c:v>
                </c:pt>
                <c:pt idx="17032">
                  <c:v>2.1805725097659998</c:v>
                </c:pt>
                <c:pt idx="17033">
                  <c:v>2.180918693542</c:v>
                </c:pt>
                <c:pt idx="17034">
                  <c:v>2.181166410446</c:v>
                </c:pt>
                <c:pt idx="17035">
                  <c:v>2.1813638210300001</c:v>
                </c:pt>
                <c:pt idx="17036">
                  <c:v>2.1816842556</c:v>
                </c:pt>
                <c:pt idx="17037">
                  <c:v>2.181664943695</c:v>
                </c:pt>
                <c:pt idx="17038">
                  <c:v>2.181673765182</c:v>
                </c:pt>
                <c:pt idx="17039">
                  <c:v>2.1817297935490001</c:v>
                </c:pt>
                <c:pt idx="17040">
                  <c:v>2.1817672252659999</c:v>
                </c:pt>
                <c:pt idx="17041">
                  <c:v>2.1818594932559998</c:v>
                </c:pt>
                <c:pt idx="17042">
                  <c:v>2.1819601058960001</c:v>
                </c:pt>
                <c:pt idx="17043">
                  <c:v>2.182419776917</c:v>
                </c:pt>
                <c:pt idx="17044">
                  <c:v>2.1827349662779998</c:v>
                </c:pt>
                <c:pt idx="17045">
                  <c:v>2.1831319332120001</c:v>
                </c:pt>
                <c:pt idx="17046">
                  <c:v>2.1831479072570001</c:v>
                </c:pt>
                <c:pt idx="17047">
                  <c:v>2.1831448078159998</c:v>
                </c:pt>
                <c:pt idx="17048">
                  <c:v>2.18315243721</c:v>
                </c:pt>
                <c:pt idx="17049">
                  <c:v>2.1831848621369998</c:v>
                </c:pt>
                <c:pt idx="17050">
                  <c:v>2.1833088397979998</c:v>
                </c:pt>
                <c:pt idx="17051">
                  <c:v>2.183661699295</c:v>
                </c:pt>
                <c:pt idx="17052">
                  <c:v>2.1837866306299998</c:v>
                </c:pt>
                <c:pt idx="17053">
                  <c:v>2.1839082241060002</c:v>
                </c:pt>
                <c:pt idx="17054">
                  <c:v>2.1843304634090002</c:v>
                </c:pt>
                <c:pt idx="17055">
                  <c:v>2.1843225955959999</c:v>
                </c:pt>
                <c:pt idx="17056">
                  <c:v>2.1845002174379999</c:v>
                </c:pt>
                <c:pt idx="17057">
                  <c:v>2.1847136020660001</c:v>
                </c:pt>
                <c:pt idx="17058">
                  <c:v>2.1848359107970001</c:v>
                </c:pt>
                <c:pt idx="17059">
                  <c:v>2.184959411621</c:v>
                </c:pt>
                <c:pt idx="17060">
                  <c:v>2.1851377487180002</c:v>
                </c:pt>
                <c:pt idx="17061">
                  <c:v>2.185429811478</c:v>
                </c:pt>
                <c:pt idx="17062">
                  <c:v>2.1854853630069999</c:v>
                </c:pt>
                <c:pt idx="17063">
                  <c:v>2.1855845451349998</c:v>
                </c:pt>
                <c:pt idx="17064">
                  <c:v>2.185794353485</c:v>
                </c:pt>
                <c:pt idx="17065">
                  <c:v>2.1863114833830002</c:v>
                </c:pt>
                <c:pt idx="17066">
                  <c:v>2.186472892761</c:v>
                </c:pt>
                <c:pt idx="17067">
                  <c:v>2.1865675449370001</c:v>
                </c:pt>
                <c:pt idx="17068">
                  <c:v>2.1866097450259998</c:v>
                </c:pt>
                <c:pt idx="17069">
                  <c:v>2.186696052551</c:v>
                </c:pt>
                <c:pt idx="17070">
                  <c:v>2.1869251728060002</c:v>
                </c:pt>
                <c:pt idx="17071">
                  <c:v>2.1870598793029998</c:v>
                </c:pt>
                <c:pt idx="17072">
                  <c:v>2.1871881484990001</c:v>
                </c:pt>
                <c:pt idx="17073">
                  <c:v>2.1873142719269998</c:v>
                </c:pt>
                <c:pt idx="17074">
                  <c:v>2.1873965263369999</c:v>
                </c:pt>
                <c:pt idx="17075">
                  <c:v>2.1875059604640001</c:v>
                </c:pt>
                <c:pt idx="17076">
                  <c:v>2.1875405311580001</c:v>
                </c:pt>
                <c:pt idx="17077">
                  <c:v>2.1875293254849999</c:v>
                </c:pt>
                <c:pt idx="17078">
                  <c:v>2.1874823570249999</c:v>
                </c:pt>
                <c:pt idx="17079">
                  <c:v>2.1874561309809999</c:v>
                </c:pt>
                <c:pt idx="17080">
                  <c:v>2.1875808238980001</c:v>
                </c:pt>
                <c:pt idx="17081">
                  <c:v>2.1877167224880001</c:v>
                </c:pt>
                <c:pt idx="17082">
                  <c:v>2.1878092288970001</c:v>
                </c:pt>
                <c:pt idx="17083">
                  <c:v>2.188351154327</c:v>
                </c:pt>
                <c:pt idx="17084">
                  <c:v>2.1884181499480002</c:v>
                </c:pt>
                <c:pt idx="17085">
                  <c:v>2.1885015964510002</c:v>
                </c:pt>
                <c:pt idx="17086">
                  <c:v>2.1887266635890001</c:v>
                </c:pt>
                <c:pt idx="17087">
                  <c:v>2.1892621517180002</c:v>
                </c:pt>
                <c:pt idx="17088">
                  <c:v>2.1894106864929999</c:v>
                </c:pt>
                <c:pt idx="17089">
                  <c:v>2.1894071102139998</c:v>
                </c:pt>
                <c:pt idx="17090">
                  <c:v>2.1893916130069999</c:v>
                </c:pt>
                <c:pt idx="17091">
                  <c:v>2.1895895004270001</c:v>
                </c:pt>
                <c:pt idx="17092">
                  <c:v>2.1897804737089999</c:v>
                </c:pt>
                <c:pt idx="17093">
                  <c:v>2.189995527267</c:v>
                </c:pt>
                <c:pt idx="17094">
                  <c:v>2.1900706291200001</c:v>
                </c:pt>
                <c:pt idx="17095">
                  <c:v>2.190150737762</c:v>
                </c:pt>
                <c:pt idx="17096">
                  <c:v>2.190237998962</c:v>
                </c:pt>
                <c:pt idx="17097">
                  <c:v>2.1903345584870002</c:v>
                </c:pt>
                <c:pt idx="17098">
                  <c:v>2.1904363632199999</c:v>
                </c:pt>
                <c:pt idx="17099">
                  <c:v>2.1905431747440001</c:v>
                </c:pt>
                <c:pt idx="17100">
                  <c:v>2.1906514167790001</c:v>
                </c:pt>
                <c:pt idx="17101">
                  <c:v>2.190757513046</c:v>
                </c:pt>
                <c:pt idx="17102">
                  <c:v>2.1908581256869999</c:v>
                </c:pt>
                <c:pt idx="17103">
                  <c:v>2.1909399032589998</c:v>
                </c:pt>
                <c:pt idx="17104">
                  <c:v>2.1910059452059998</c:v>
                </c:pt>
                <c:pt idx="17105">
                  <c:v>2.191062927246</c:v>
                </c:pt>
                <c:pt idx="17106">
                  <c:v>2.1911091804499998</c:v>
                </c:pt>
                <c:pt idx="17107">
                  <c:v>2.1911504268650002</c:v>
                </c:pt>
                <c:pt idx="17108">
                  <c:v>2.191191911697</c:v>
                </c:pt>
                <c:pt idx="17109">
                  <c:v>2.1912331581119999</c:v>
                </c:pt>
                <c:pt idx="17110">
                  <c:v>2.1912724971770001</c:v>
                </c:pt>
                <c:pt idx="17111">
                  <c:v>2.1913166046139998</c:v>
                </c:pt>
                <c:pt idx="17112">
                  <c:v>2.1913657188419999</c:v>
                </c:pt>
                <c:pt idx="17113">
                  <c:v>2.1914243698120002</c:v>
                </c:pt>
                <c:pt idx="17114">
                  <c:v>2.1914944648739998</c:v>
                </c:pt>
                <c:pt idx="17115">
                  <c:v>2.191570043564</c:v>
                </c:pt>
                <c:pt idx="17116">
                  <c:v>2.1916518211359999</c:v>
                </c:pt>
                <c:pt idx="17117">
                  <c:v>2.1917300224299998</c:v>
                </c:pt>
                <c:pt idx="17118">
                  <c:v>2.1918048858639998</c:v>
                </c:pt>
                <c:pt idx="17119">
                  <c:v>2.1918754577640001</c:v>
                </c:pt>
                <c:pt idx="17120">
                  <c:v>2.191946983337</c:v>
                </c:pt>
                <c:pt idx="17121">
                  <c:v>2.1920120716090001</c:v>
                </c:pt>
                <c:pt idx="17122">
                  <c:v>2.1920752525329998</c:v>
                </c:pt>
                <c:pt idx="17123">
                  <c:v>2.1921920776369999</c:v>
                </c:pt>
                <c:pt idx="17124">
                  <c:v>2.1923894882199999</c:v>
                </c:pt>
                <c:pt idx="17125">
                  <c:v>2.1927127838130001</c:v>
                </c:pt>
                <c:pt idx="17126">
                  <c:v>2.1928160190580002</c:v>
                </c:pt>
                <c:pt idx="17127">
                  <c:v>2.1928706169129999</c:v>
                </c:pt>
                <c:pt idx="17128">
                  <c:v>2.1928493976590002</c:v>
                </c:pt>
                <c:pt idx="17129">
                  <c:v>2.19278049469</c:v>
                </c:pt>
                <c:pt idx="17130">
                  <c:v>2.1927304267880001</c:v>
                </c:pt>
                <c:pt idx="17131">
                  <c:v>2.1927468776699999</c:v>
                </c:pt>
                <c:pt idx="17132">
                  <c:v>2.192864179611</c:v>
                </c:pt>
                <c:pt idx="17133">
                  <c:v>2.1930012702939998</c:v>
                </c:pt>
                <c:pt idx="17134">
                  <c:v>2.1930675506589998</c:v>
                </c:pt>
                <c:pt idx="17135">
                  <c:v>2.1931364536290001</c:v>
                </c:pt>
                <c:pt idx="17136">
                  <c:v>2.1932072639469999</c:v>
                </c:pt>
                <c:pt idx="17137">
                  <c:v>2.1932830810550001</c:v>
                </c:pt>
                <c:pt idx="17138">
                  <c:v>2.19344496727</c:v>
                </c:pt>
                <c:pt idx="17139">
                  <c:v>2.1936397552489999</c:v>
                </c:pt>
                <c:pt idx="17140">
                  <c:v>2.193617582321</c:v>
                </c:pt>
                <c:pt idx="17141">
                  <c:v>2.1936910152440001</c:v>
                </c:pt>
                <c:pt idx="17142">
                  <c:v>2.1937654018399999</c:v>
                </c:pt>
                <c:pt idx="17143">
                  <c:v>2.1938400268549998</c:v>
                </c:pt>
                <c:pt idx="17144">
                  <c:v>2.1939163208010002</c:v>
                </c:pt>
                <c:pt idx="17145">
                  <c:v>2.194046497345</c:v>
                </c:pt>
                <c:pt idx="17146">
                  <c:v>2.194529533386</c:v>
                </c:pt>
                <c:pt idx="17147">
                  <c:v>2.1946022510529999</c:v>
                </c:pt>
                <c:pt idx="17148">
                  <c:v>2.1946017742159998</c:v>
                </c:pt>
                <c:pt idx="17149">
                  <c:v>2.194796323776</c:v>
                </c:pt>
                <c:pt idx="17150">
                  <c:v>2.1949534416200001</c:v>
                </c:pt>
                <c:pt idx="17151">
                  <c:v>2.1950676441189998</c:v>
                </c:pt>
                <c:pt idx="17152">
                  <c:v>2.1951856613160001</c:v>
                </c:pt>
                <c:pt idx="17153">
                  <c:v>2.1952993869780002</c:v>
                </c:pt>
                <c:pt idx="17154">
                  <c:v>2.1954708099369999</c:v>
                </c:pt>
                <c:pt idx="17155">
                  <c:v>2.1957116127009999</c:v>
                </c:pt>
                <c:pt idx="17156">
                  <c:v>2.195675134659</c:v>
                </c:pt>
                <c:pt idx="17157">
                  <c:v>2.1956291198729998</c:v>
                </c:pt>
                <c:pt idx="17158">
                  <c:v>2.1958346366880002</c:v>
                </c:pt>
                <c:pt idx="17159">
                  <c:v>2.1960697174070001</c:v>
                </c:pt>
                <c:pt idx="17160">
                  <c:v>2.1961555480960002</c:v>
                </c:pt>
                <c:pt idx="17161">
                  <c:v>2.1962916851040002</c:v>
                </c:pt>
                <c:pt idx="17162">
                  <c:v>2.1963887214660001</c:v>
                </c:pt>
                <c:pt idx="17163">
                  <c:v>2.1965320110320001</c:v>
                </c:pt>
                <c:pt idx="17164">
                  <c:v>2.1967732906339998</c:v>
                </c:pt>
                <c:pt idx="17165">
                  <c:v>2.1971702575680001</c:v>
                </c:pt>
                <c:pt idx="17166">
                  <c:v>2.1972932815549999</c:v>
                </c:pt>
                <c:pt idx="17167">
                  <c:v>2.197413682938</c:v>
                </c:pt>
                <c:pt idx="17168">
                  <c:v>2.197509765625</c:v>
                </c:pt>
                <c:pt idx="17169">
                  <c:v>2.1975283622739998</c:v>
                </c:pt>
                <c:pt idx="17170">
                  <c:v>2.1975326538090001</c:v>
                </c:pt>
                <c:pt idx="17171">
                  <c:v>2.197561979294</c:v>
                </c:pt>
                <c:pt idx="17172">
                  <c:v>2.197673559189</c:v>
                </c:pt>
                <c:pt idx="17173">
                  <c:v>2.1977806091310002</c:v>
                </c:pt>
                <c:pt idx="17174">
                  <c:v>2.1979534626010002</c:v>
                </c:pt>
                <c:pt idx="17175">
                  <c:v>2.1981422901149998</c:v>
                </c:pt>
                <c:pt idx="17176">
                  <c:v>2.1982676982879998</c:v>
                </c:pt>
                <c:pt idx="17177">
                  <c:v>2.198391914368</c:v>
                </c:pt>
                <c:pt idx="17178">
                  <c:v>2.1985745429989998</c:v>
                </c:pt>
                <c:pt idx="17179">
                  <c:v>2.1986968517299998</c:v>
                </c:pt>
                <c:pt idx="17180">
                  <c:v>2.1988286972050002</c:v>
                </c:pt>
                <c:pt idx="17181">
                  <c:v>2.1992969512939999</c:v>
                </c:pt>
                <c:pt idx="17182">
                  <c:v>2.1994056701660001</c:v>
                </c:pt>
                <c:pt idx="17183">
                  <c:v>2.199515104294</c:v>
                </c:pt>
                <c:pt idx="17184">
                  <c:v>2.1996316909789999</c:v>
                </c:pt>
                <c:pt idx="17185">
                  <c:v>2.1995680332180001</c:v>
                </c:pt>
                <c:pt idx="17186">
                  <c:v>2.1995851993560001</c:v>
                </c:pt>
                <c:pt idx="17187">
                  <c:v>2.1996431350710002</c:v>
                </c:pt>
                <c:pt idx="17188">
                  <c:v>2.199719429016</c:v>
                </c:pt>
                <c:pt idx="17189">
                  <c:v>2.1998009681699999</c:v>
                </c:pt>
                <c:pt idx="17190">
                  <c:v>2.1998858451840002</c:v>
                </c:pt>
                <c:pt idx="17191">
                  <c:v>2.1999638080600001</c:v>
                </c:pt>
                <c:pt idx="17192">
                  <c:v>2.2000479698180002</c:v>
                </c:pt>
                <c:pt idx="17193">
                  <c:v>2.2001314163210002</c:v>
                </c:pt>
                <c:pt idx="17194">
                  <c:v>2.2002570629120002</c:v>
                </c:pt>
                <c:pt idx="17195">
                  <c:v>2.200340270996</c:v>
                </c:pt>
                <c:pt idx="17196">
                  <c:v>2.2004225254060001</c:v>
                </c:pt>
                <c:pt idx="17197">
                  <c:v>2.2004158496859998</c:v>
                </c:pt>
                <c:pt idx="17198">
                  <c:v>2.2005321979520001</c:v>
                </c:pt>
                <c:pt idx="17199">
                  <c:v>2.2009077072140002</c:v>
                </c:pt>
                <c:pt idx="17200">
                  <c:v>2.2012808322909998</c:v>
                </c:pt>
                <c:pt idx="17201">
                  <c:v>2.20156955719</c:v>
                </c:pt>
                <c:pt idx="17202">
                  <c:v>2.2017087936399999</c:v>
                </c:pt>
                <c:pt idx="17203">
                  <c:v>2.201878070831</c:v>
                </c:pt>
                <c:pt idx="17204">
                  <c:v>2.2023863792420002</c:v>
                </c:pt>
                <c:pt idx="17205">
                  <c:v>2.2024767398830001</c:v>
                </c:pt>
                <c:pt idx="17206">
                  <c:v>2.202608823776</c:v>
                </c:pt>
                <c:pt idx="17207">
                  <c:v>2.2026290893549998</c:v>
                </c:pt>
                <c:pt idx="17208">
                  <c:v>2.20285820961</c:v>
                </c:pt>
                <c:pt idx="17209">
                  <c:v>2.2030847072599999</c:v>
                </c:pt>
                <c:pt idx="17210">
                  <c:v>2.203206777573</c:v>
                </c:pt>
                <c:pt idx="17211">
                  <c:v>2.2033338546749999</c:v>
                </c:pt>
                <c:pt idx="17212">
                  <c:v>2.2034573554989998</c:v>
                </c:pt>
                <c:pt idx="17213">
                  <c:v>2.2036173343660002</c:v>
                </c:pt>
                <c:pt idx="17214">
                  <c:v>2.2036976814270002</c:v>
                </c:pt>
                <c:pt idx="17215">
                  <c:v>2.2037098407750002</c:v>
                </c:pt>
                <c:pt idx="17216">
                  <c:v>2.2037229537959999</c:v>
                </c:pt>
                <c:pt idx="17217">
                  <c:v>2.2037456035609999</c:v>
                </c:pt>
                <c:pt idx="17218">
                  <c:v>2.2038037776950001</c:v>
                </c:pt>
                <c:pt idx="17219">
                  <c:v>2.2040176391599999</c:v>
                </c:pt>
                <c:pt idx="17220">
                  <c:v>2.2045216560359999</c:v>
                </c:pt>
                <c:pt idx="17221">
                  <c:v>2.2047011852259999</c:v>
                </c:pt>
                <c:pt idx="17222">
                  <c:v>2.2047524452210001</c:v>
                </c:pt>
                <c:pt idx="17223">
                  <c:v>2.2047619819639999</c:v>
                </c:pt>
                <c:pt idx="17224">
                  <c:v>2.204736232758</c:v>
                </c:pt>
                <c:pt idx="17225">
                  <c:v>2.2046957015989999</c:v>
                </c:pt>
                <c:pt idx="17226">
                  <c:v>2.2046573162079999</c:v>
                </c:pt>
                <c:pt idx="17227">
                  <c:v>2.2046549320220001</c:v>
                </c:pt>
                <c:pt idx="17228">
                  <c:v>2.2046949863430001</c:v>
                </c:pt>
                <c:pt idx="17229">
                  <c:v>2.2048099040990001</c:v>
                </c:pt>
                <c:pt idx="17230">
                  <c:v>2.2049441337590001</c:v>
                </c:pt>
                <c:pt idx="17231">
                  <c:v>2.2050778865809999</c:v>
                </c:pt>
                <c:pt idx="17232">
                  <c:v>2.2051644325259998</c:v>
                </c:pt>
                <c:pt idx="17233">
                  <c:v>2.2052540779109999</c:v>
                </c:pt>
                <c:pt idx="17234">
                  <c:v>2.2053427696229999</c:v>
                </c:pt>
                <c:pt idx="17235">
                  <c:v>2.2054264545439999</c:v>
                </c:pt>
                <c:pt idx="17236">
                  <c:v>2.2055435180659999</c:v>
                </c:pt>
                <c:pt idx="17237">
                  <c:v>2.205540180206</c:v>
                </c:pt>
                <c:pt idx="17238">
                  <c:v>2.2060551643370001</c:v>
                </c:pt>
                <c:pt idx="17239">
                  <c:v>2.2064409255980002</c:v>
                </c:pt>
                <c:pt idx="17240">
                  <c:v>2.2066712379459998</c:v>
                </c:pt>
                <c:pt idx="17241">
                  <c:v>2.2067003250120001</c:v>
                </c:pt>
                <c:pt idx="17242">
                  <c:v>2.2067134380339999</c:v>
                </c:pt>
                <c:pt idx="17243">
                  <c:v>2.2069537639619998</c:v>
                </c:pt>
                <c:pt idx="17244">
                  <c:v>2.207333087921</c:v>
                </c:pt>
                <c:pt idx="17245">
                  <c:v>2.207556009293</c:v>
                </c:pt>
                <c:pt idx="17246">
                  <c:v>2.2077248096469999</c:v>
                </c:pt>
                <c:pt idx="17247">
                  <c:v>2.2078301906590001</c:v>
                </c:pt>
                <c:pt idx="17248">
                  <c:v>2.2078981399540001</c:v>
                </c:pt>
                <c:pt idx="17249">
                  <c:v>2.207929372787</c:v>
                </c:pt>
                <c:pt idx="17250">
                  <c:v>2.2079370021820002</c:v>
                </c:pt>
                <c:pt idx="17251">
                  <c:v>2.2079417705540001</c:v>
                </c:pt>
                <c:pt idx="17252">
                  <c:v>2.2079577445980001</c:v>
                </c:pt>
                <c:pt idx="17253">
                  <c:v>2.2084145545960001</c:v>
                </c:pt>
                <c:pt idx="17254">
                  <c:v>2.2087166309359998</c:v>
                </c:pt>
                <c:pt idx="17255">
                  <c:v>2.2088336944579998</c:v>
                </c:pt>
                <c:pt idx="17256">
                  <c:v>2.2089800834659998</c:v>
                </c:pt>
                <c:pt idx="17257">
                  <c:v>2.2095098495480001</c:v>
                </c:pt>
                <c:pt idx="17258">
                  <c:v>2.209730863571</c:v>
                </c:pt>
                <c:pt idx="17259">
                  <c:v>2.2097005844119999</c:v>
                </c:pt>
                <c:pt idx="17260">
                  <c:v>2.2098104953769999</c:v>
                </c:pt>
                <c:pt idx="17261">
                  <c:v>2.2099490165710001</c:v>
                </c:pt>
                <c:pt idx="17262">
                  <c:v>2.2105023860930002</c:v>
                </c:pt>
                <c:pt idx="17263">
                  <c:v>2.2106518745420001</c:v>
                </c:pt>
                <c:pt idx="17264">
                  <c:v>2.2106997966769999</c:v>
                </c:pt>
                <c:pt idx="17265">
                  <c:v>2.2107205390929998</c:v>
                </c:pt>
                <c:pt idx="17266">
                  <c:v>2.2107322216030001</c:v>
                </c:pt>
                <c:pt idx="17267">
                  <c:v>2.2107520103449998</c:v>
                </c:pt>
                <c:pt idx="17268">
                  <c:v>2.2108309268949999</c:v>
                </c:pt>
                <c:pt idx="17269">
                  <c:v>2.2110605239869998</c:v>
                </c:pt>
                <c:pt idx="17270">
                  <c:v>2.211190223694</c:v>
                </c:pt>
                <c:pt idx="17271">
                  <c:v>2.211326360703</c:v>
                </c:pt>
                <c:pt idx="17272">
                  <c:v>2.2113933563230002</c:v>
                </c:pt>
                <c:pt idx="17273">
                  <c:v>2.211523532867</c:v>
                </c:pt>
                <c:pt idx="17274">
                  <c:v>2.2116475105290001</c:v>
                </c:pt>
                <c:pt idx="17275">
                  <c:v>2.2118811607360001</c:v>
                </c:pt>
                <c:pt idx="17276">
                  <c:v>2.2118911743159999</c:v>
                </c:pt>
                <c:pt idx="17277">
                  <c:v>2.212051868439</c:v>
                </c:pt>
                <c:pt idx="17278">
                  <c:v>2.2121872901919999</c:v>
                </c:pt>
                <c:pt idx="17279">
                  <c:v>2.2123229503630002</c:v>
                </c:pt>
                <c:pt idx="17280">
                  <c:v>2.2124097347260001</c:v>
                </c:pt>
                <c:pt idx="17281">
                  <c:v>2.2125396728519999</c:v>
                </c:pt>
                <c:pt idx="17282">
                  <c:v>2.2126715183260002</c:v>
                </c:pt>
                <c:pt idx="17283">
                  <c:v>2.2127659320830002</c:v>
                </c:pt>
                <c:pt idx="17284">
                  <c:v>2.2127687931060001</c:v>
                </c:pt>
                <c:pt idx="17285">
                  <c:v>2.2127401828769999</c:v>
                </c:pt>
                <c:pt idx="17286">
                  <c:v>2.2127220630650002</c:v>
                </c:pt>
                <c:pt idx="17287">
                  <c:v>2.2128045558929998</c:v>
                </c:pt>
                <c:pt idx="17288">
                  <c:v>2.2129368782040002</c:v>
                </c:pt>
                <c:pt idx="17289">
                  <c:v>2.213190793991</c:v>
                </c:pt>
                <c:pt idx="17290">
                  <c:v>2.2134664058690001</c:v>
                </c:pt>
                <c:pt idx="17291">
                  <c:v>2.2135751247409998</c:v>
                </c:pt>
                <c:pt idx="17292">
                  <c:v>2.213746786118</c:v>
                </c:pt>
                <c:pt idx="17293">
                  <c:v>2.2139987945559998</c:v>
                </c:pt>
                <c:pt idx="17294">
                  <c:v>2.214512348175</c:v>
                </c:pt>
                <c:pt idx="17295">
                  <c:v>2.2145078182220002</c:v>
                </c:pt>
                <c:pt idx="17296">
                  <c:v>2.2145218849180002</c:v>
                </c:pt>
                <c:pt idx="17297">
                  <c:v>2.2150313854219998</c:v>
                </c:pt>
                <c:pt idx="17298">
                  <c:v>2.2152097225189999</c:v>
                </c:pt>
                <c:pt idx="17299">
                  <c:v>2.2153294086459998</c:v>
                </c:pt>
                <c:pt idx="17300">
                  <c:v>2.2155001163480001</c:v>
                </c:pt>
                <c:pt idx="17301">
                  <c:v>2.2156090736389999</c:v>
                </c:pt>
                <c:pt idx="17302">
                  <c:v>2.2156968116760001</c:v>
                </c:pt>
                <c:pt idx="17303">
                  <c:v>2.2157413959499999</c:v>
                </c:pt>
                <c:pt idx="17304">
                  <c:v>2.2158129215239999</c:v>
                </c:pt>
                <c:pt idx="17305">
                  <c:v>2.2163314819340001</c:v>
                </c:pt>
                <c:pt idx="17306">
                  <c:v>2.2165899276730001</c:v>
                </c:pt>
                <c:pt idx="17307">
                  <c:v>2.2167451381680001</c:v>
                </c:pt>
                <c:pt idx="17308">
                  <c:v>2.2167682647709999</c:v>
                </c:pt>
                <c:pt idx="17309">
                  <c:v>2.2168657779690002</c:v>
                </c:pt>
                <c:pt idx="17310">
                  <c:v>2.2171552181240002</c:v>
                </c:pt>
                <c:pt idx="17311">
                  <c:v>2.2173402309419998</c:v>
                </c:pt>
                <c:pt idx="17312">
                  <c:v>2.2174654006960002</c:v>
                </c:pt>
                <c:pt idx="17313">
                  <c:v>2.2175862789149998</c:v>
                </c:pt>
                <c:pt idx="17314">
                  <c:v>2.2177026271820002</c:v>
                </c:pt>
                <c:pt idx="17315">
                  <c:v>2.217803001404</c:v>
                </c:pt>
                <c:pt idx="17316">
                  <c:v>2.2178161144259998</c:v>
                </c:pt>
                <c:pt idx="17317">
                  <c:v>2.217965364456</c:v>
                </c:pt>
                <c:pt idx="17318">
                  <c:v>2.2181439399720002</c:v>
                </c:pt>
                <c:pt idx="17319">
                  <c:v>2.2182762622830001</c:v>
                </c:pt>
                <c:pt idx="17320">
                  <c:v>2.218413591385</c:v>
                </c:pt>
                <c:pt idx="17321">
                  <c:v>2.2185039520259999</c:v>
                </c:pt>
                <c:pt idx="17322">
                  <c:v>2.2185857295989999</c:v>
                </c:pt>
                <c:pt idx="17323">
                  <c:v>2.2186200618740002</c:v>
                </c:pt>
                <c:pt idx="17324">
                  <c:v>2.2186138629909999</c:v>
                </c:pt>
                <c:pt idx="17325">
                  <c:v>2.2185714244839998</c:v>
                </c:pt>
                <c:pt idx="17326">
                  <c:v>2.2186827659609998</c:v>
                </c:pt>
                <c:pt idx="17327">
                  <c:v>2.2187836170200002</c:v>
                </c:pt>
                <c:pt idx="17328">
                  <c:v>2.2189290523529999</c:v>
                </c:pt>
                <c:pt idx="17329">
                  <c:v>2.219070672989</c:v>
                </c:pt>
                <c:pt idx="17330">
                  <c:v>2.2192118167879999</c:v>
                </c:pt>
                <c:pt idx="17331">
                  <c:v>2.2193281650540002</c:v>
                </c:pt>
                <c:pt idx="17332">
                  <c:v>2.2193930149079999</c:v>
                </c:pt>
                <c:pt idx="17333">
                  <c:v>2.2194349765779999</c:v>
                </c:pt>
                <c:pt idx="17334">
                  <c:v>2.2195203304289999</c:v>
                </c:pt>
                <c:pt idx="17335">
                  <c:v>2.219644784927</c:v>
                </c:pt>
                <c:pt idx="17336">
                  <c:v>2.2197170257569998</c:v>
                </c:pt>
                <c:pt idx="17337">
                  <c:v>2.2198641300199999</c:v>
                </c:pt>
                <c:pt idx="17338">
                  <c:v>2.219939231873</c:v>
                </c:pt>
                <c:pt idx="17339">
                  <c:v>2.2200829982760002</c:v>
                </c:pt>
                <c:pt idx="17340">
                  <c:v>2.2202258110050002</c:v>
                </c:pt>
                <c:pt idx="17341">
                  <c:v>2.2204215526579998</c:v>
                </c:pt>
                <c:pt idx="17342">
                  <c:v>2.2205543518069999</c:v>
                </c:pt>
                <c:pt idx="17343">
                  <c:v>2.220963001251</c:v>
                </c:pt>
                <c:pt idx="17344">
                  <c:v>2.2210927009580002</c:v>
                </c:pt>
                <c:pt idx="17345">
                  <c:v>2.2212293148039999</c:v>
                </c:pt>
                <c:pt idx="17346">
                  <c:v>2.2213649749759998</c:v>
                </c:pt>
                <c:pt idx="17347">
                  <c:v>2.221529960632</c:v>
                </c:pt>
                <c:pt idx="17348">
                  <c:v>2.2215983867650002</c:v>
                </c:pt>
                <c:pt idx="17349">
                  <c:v>2.22159409523</c:v>
                </c:pt>
                <c:pt idx="17350">
                  <c:v>2.2218430042269999</c:v>
                </c:pt>
                <c:pt idx="17351">
                  <c:v>2.221986532211</c:v>
                </c:pt>
                <c:pt idx="17352">
                  <c:v>2.2221286296840002</c:v>
                </c:pt>
                <c:pt idx="17353">
                  <c:v>2.2222669124599999</c:v>
                </c:pt>
                <c:pt idx="17354">
                  <c:v>2.2224700450900001</c:v>
                </c:pt>
                <c:pt idx="17355">
                  <c:v>2.2224524021150001</c:v>
                </c:pt>
                <c:pt idx="17356">
                  <c:v>2.2226538658139998</c:v>
                </c:pt>
                <c:pt idx="17357">
                  <c:v>2.2229027748110002</c:v>
                </c:pt>
                <c:pt idx="17358">
                  <c:v>2.2230994701390001</c:v>
                </c:pt>
                <c:pt idx="17359">
                  <c:v>2.223219633102</c:v>
                </c:pt>
                <c:pt idx="17360">
                  <c:v>2.2232379913329998</c:v>
                </c:pt>
                <c:pt idx="17361">
                  <c:v>2.223212480545</c:v>
                </c:pt>
                <c:pt idx="17362">
                  <c:v>2.2231783866880002</c:v>
                </c:pt>
                <c:pt idx="17363">
                  <c:v>2.2235393524170002</c:v>
                </c:pt>
                <c:pt idx="17364">
                  <c:v>2.2238016128539999</c:v>
                </c:pt>
                <c:pt idx="17365">
                  <c:v>2.2240765094760002</c:v>
                </c:pt>
                <c:pt idx="17366">
                  <c:v>2.224103927612</c:v>
                </c:pt>
                <c:pt idx="17367">
                  <c:v>2.2243154048920002</c:v>
                </c:pt>
                <c:pt idx="17368">
                  <c:v>2.2244510650630001</c:v>
                </c:pt>
                <c:pt idx="17369">
                  <c:v>2.2245888710020001</c:v>
                </c:pt>
                <c:pt idx="17370">
                  <c:v>2.2247214317320001</c:v>
                </c:pt>
                <c:pt idx="17371">
                  <c:v>2.2248547077179999</c:v>
                </c:pt>
                <c:pt idx="17372">
                  <c:v>2.2249751090999998</c:v>
                </c:pt>
                <c:pt idx="17373">
                  <c:v>2.2250840663910001</c:v>
                </c:pt>
                <c:pt idx="17374">
                  <c:v>2.2251043319699999</c:v>
                </c:pt>
                <c:pt idx="17375">
                  <c:v>2.2251980304719998</c:v>
                </c:pt>
                <c:pt idx="17376">
                  <c:v>2.2253239154819999</c:v>
                </c:pt>
                <c:pt idx="17377">
                  <c:v>2.2254593372340001</c:v>
                </c:pt>
                <c:pt idx="17378">
                  <c:v>2.2255973815919998</c:v>
                </c:pt>
                <c:pt idx="17379">
                  <c:v>2.2257368564609998</c:v>
                </c:pt>
                <c:pt idx="17380">
                  <c:v>2.2258687019350001</c:v>
                </c:pt>
                <c:pt idx="17381">
                  <c:v>2.2261295318599998</c:v>
                </c:pt>
                <c:pt idx="17382">
                  <c:v>2.2263765335080001</c:v>
                </c:pt>
                <c:pt idx="17383">
                  <c:v>2.226899147034</c:v>
                </c:pt>
                <c:pt idx="17384">
                  <c:v>2.2269842624659999</c:v>
                </c:pt>
                <c:pt idx="17385">
                  <c:v>2.2272524833679999</c:v>
                </c:pt>
                <c:pt idx="17386">
                  <c:v>2.2276201248169998</c:v>
                </c:pt>
                <c:pt idx="17387">
                  <c:v>2.2278137207030002</c:v>
                </c:pt>
                <c:pt idx="17388">
                  <c:v>2.2278771400449999</c:v>
                </c:pt>
                <c:pt idx="17389">
                  <c:v>2.2280993461610001</c:v>
                </c:pt>
                <c:pt idx="17390">
                  <c:v>2.2283294200900001</c:v>
                </c:pt>
                <c:pt idx="17391">
                  <c:v>2.2287101745609998</c:v>
                </c:pt>
                <c:pt idx="17392">
                  <c:v>2.2287070751189999</c:v>
                </c:pt>
                <c:pt idx="17393">
                  <c:v>2.2286994457240001</c:v>
                </c:pt>
                <c:pt idx="17394">
                  <c:v>2.2287955284119998</c:v>
                </c:pt>
                <c:pt idx="17395">
                  <c:v>2.2289352416989998</c:v>
                </c:pt>
                <c:pt idx="17396">
                  <c:v>2.2290811538700002</c:v>
                </c:pt>
                <c:pt idx="17397">
                  <c:v>2.2295942306519998</c:v>
                </c:pt>
                <c:pt idx="17398">
                  <c:v>2.2296051979059999</c:v>
                </c:pt>
                <c:pt idx="17399">
                  <c:v>2.2295837402340002</c:v>
                </c:pt>
                <c:pt idx="17400">
                  <c:v>2.22975564003</c:v>
                </c:pt>
                <c:pt idx="17401">
                  <c:v>2.230084896088</c:v>
                </c:pt>
                <c:pt idx="17402">
                  <c:v>2.2304430007930001</c:v>
                </c:pt>
                <c:pt idx="17403">
                  <c:v>2.2304866313930001</c:v>
                </c:pt>
                <c:pt idx="17404">
                  <c:v>2.2305073738100001</c:v>
                </c:pt>
                <c:pt idx="17405">
                  <c:v>2.2305824756620001</c:v>
                </c:pt>
                <c:pt idx="17406">
                  <c:v>2.2306993007660001</c:v>
                </c:pt>
                <c:pt idx="17407">
                  <c:v>2.2308285236360001</c:v>
                </c:pt>
                <c:pt idx="17408">
                  <c:v>2.2309544086459998</c:v>
                </c:pt>
                <c:pt idx="17409">
                  <c:v>2.2310867309570002</c:v>
                </c:pt>
                <c:pt idx="17410">
                  <c:v>2.2312119007110001</c:v>
                </c:pt>
                <c:pt idx="17411">
                  <c:v>2.2313332557679999</c:v>
                </c:pt>
                <c:pt idx="17412">
                  <c:v>2.2314581871030001</c:v>
                </c:pt>
                <c:pt idx="17413">
                  <c:v>2.2315776348109999</c:v>
                </c:pt>
                <c:pt idx="17414">
                  <c:v>2.2316741943360001</c:v>
                </c:pt>
                <c:pt idx="17415">
                  <c:v>2.2316939830779998</c:v>
                </c:pt>
                <c:pt idx="17416">
                  <c:v>2.2316904067990002</c:v>
                </c:pt>
                <c:pt idx="17417">
                  <c:v>2.2317056655880001</c:v>
                </c:pt>
                <c:pt idx="17418">
                  <c:v>2.2321658134460001</c:v>
                </c:pt>
                <c:pt idx="17419">
                  <c:v>2.2326478958129998</c:v>
                </c:pt>
                <c:pt idx="17420">
                  <c:v>2.232648611069</c:v>
                </c:pt>
                <c:pt idx="17421">
                  <c:v>2.2327535152440001</c:v>
                </c:pt>
                <c:pt idx="17422">
                  <c:v>2.2328920364379998</c:v>
                </c:pt>
                <c:pt idx="17423">
                  <c:v>2.233032226563</c:v>
                </c:pt>
                <c:pt idx="17424">
                  <c:v>2.2331662178039999</c:v>
                </c:pt>
                <c:pt idx="17425">
                  <c:v>2.2332997322080002</c:v>
                </c:pt>
                <c:pt idx="17426">
                  <c:v>2.2333786487579999</c:v>
                </c:pt>
                <c:pt idx="17427">
                  <c:v>2.233419418335</c:v>
                </c:pt>
                <c:pt idx="17428">
                  <c:v>2.2334032058719999</c:v>
                </c:pt>
                <c:pt idx="17429">
                  <c:v>2.2333662509919998</c:v>
                </c:pt>
                <c:pt idx="17430">
                  <c:v>2.2336134910580001</c:v>
                </c:pt>
                <c:pt idx="17431">
                  <c:v>2.233794212341</c:v>
                </c:pt>
                <c:pt idx="17432">
                  <c:v>2.2339797019960002</c:v>
                </c:pt>
                <c:pt idx="17433">
                  <c:v>2.2341041564939998</c:v>
                </c:pt>
                <c:pt idx="17434">
                  <c:v>2.2342293262480002</c:v>
                </c:pt>
                <c:pt idx="17435">
                  <c:v>2.2343986034390002</c:v>
                </c:pt>
                <c:pt idx="17436">
                  <c:v>2.234385490417</c:v>
                </c:pt>
                <c:pt idx="17437">
                  <c:v>2.234388828278</c:v>
                </c:pt>
                <c:pt idx="17438">
                  <c:v>2.2348835468289998</c:v>
                </c:pt>
                <c:pt idx="17439">
                  <c:v>2.2352378368379999</c:v>
                </c:pt>
                <c:pt idx="17440">
                  <c:v>2.2354588508609998</c:v>
                </c:pt>
                <c:pt idx="17441">
                  <c:v>2.235757827759</c:v>
                </c:pt>
                <c:pt idx="17442">
                  <c:v>2.2358863353729999</c:v>
                </c:pt>
                <c:pt idx="17443">
                  <c:v>2.2359893321989999</c:v>
                </c:pt>
                <c:pt idx="17444">
                  <c:v>2.2360367774959999</c:v>
                </c:pt>
                <c:pt idx="17445">
                  <c:v>2.2360589504239998</c:v>
                </c:pt>
                <c:pt idx="17446">
                  <c:v>2.2360732555389999</c:v>
                </c:pt>
                <c:pt idx="17447">
                  <c:v>2.2360985279080001</c:v>
                </c:pt>
                <c:pt idx="17448">
                  <c:v>2.2366154193879999</c:v>
                </c:pt>
                <c:pt idx="17449">
                  <c:v>2.236793756485</c:v>
                </c:pt>
                <c:pt idx="17450">
                  <c:v>2.236804246902</c:v>
                </c:pt>
                <c:pt idx="17451">
                  <c:v>2.2370419502260002</c:v>
                </c:pt>
                <c:pt idx="17452">
                  <c:v>2.2373225688930001</c:v>
                </c:pt>
                <c:pt idx="17453">
                  <c:v>2.2374272346500002</c:v>
                </c:pt>
                <c:pt idx="17454">
                  <c:v>2.2375199794770002</c:v>
                </c:pt>
                <c:pt idx="17455">
                  <c:v>2.23756980896</c:v>
                </c:pt>
                <c:pt idx="17456">
                  <c:v>2.2375717163090001</c:v>
                </c:pt>
                <c:pt idx="17457">
                  <c:v>2.2376782894130001</c:v>
                </c:pt>
                <c:pt idx="17458">
                  <c:v>2.237805128098</c:v>
                </c:pt>
                <c:pt idx="17459">
                  <c:v>2.238298654556</c:v>
                </c:pt>
                <c:pt idx="17460">
                  <c:v>2.2383961677549999</c:v>
                </c:pt>
                <c:pt idx="17461">
                  <c:v>2.23841381073</c:v>
                </c:pt>
                <c:pt idx="17462">
                  <c:v>2.2384281158450001</c:v>
                </c:pt>
                <c:pt idx="17463">
                  <c:v>2.2384791374209998</c:v>
                </c:pt>
                <c:pt idx="17464">
                  <c:v>2.2387599945069998</c:v>
                </c:pt>
                <c:pt idx="17465">
                  <c:v>2.2392911911010001</c:v>
                </c:pt>
                <c:pt idx="17466">
                  <c:v>2.2392930984500001</c:v>
                </c:pt>
                <c:pt idx="17467">
                  <c:v>2.239273548126</c:v>
                </c:pt>
                <c:pt idx="17468">
                  <c:v>2.239695549011</c:v>
                </c:pt>
                <c:pt idx="17469">
                  <c:v>2.240032196045</c:v>
                </c:pt>
                <c:pt idx="17470">
                  <c:v>2.240025043488</c:v>
                </c:pt>
                <c:pt idx="17471">
                  <c:v>2.2399923801420001</c:v>
                </c:pt>
                <c:pt idx="17472">
                  <c:v>2.2403221130370001</c:v>
                </c:pt>
                <c:pt idx="17473">
                  <c:v>2.2405889034270001</c:v>
                </c:pt>
                <c:pt idx="17474">
                  <c:v>2.2407081127169999</c:v>
                </c:pt>
                <c:pt idx="17475">
                  <c:v>2.2406890392299998</c:v>
                </c:pt>
                <c:pt idx="17476">
                  <c:v>2.2406606674190002</c:v>
                </c:pt>
                <c:pt idx="17477">
                  <c:v>2.2407181262970002</c:v>
                </c:pt>
                <c:pt idx="17478">
                  <c:v>2.2412915229800001</c:v>
                </c:pt>
                <c:pt idx="17479">
                  <c:v>2.2414474487299998</c:v>
                </c:pt>
                <c:pt idx="17480">
                  <c:v>2.2415499687190001</c:v>
                </c:pt>
                <c:pt idx="17481">
                  <c:v>2.2416794300079999</c:v>
                </c:pt>
                <c:pt idx="17482">
                  <c:v>2.241748332977</c:v>
                </c:pt>
                <c:pt idx="17483">
                  <c:v>2.2418959140779999</c:v>
                </c:pt>
                <c:pt idx="17484">
                  <c:v>2.24196600914</c:v>
                </c:pt>
                <c:pt idx="17485">
                  <c:v>2.2420396804810001</c:v>
                </c:pt>
                <c:pt idx="17486">
                  <c:v>2.2421150207520002</c:v>
                </c:pt>
                <c:pt idx="17487">
                  <c:v>2.2422573566440001</c:v>
                </c:pt>
                <c:pt idx="17488">
                  <c:v>2.2423782348630001</c:v>
                </c:pt>
                <c:pt idx="17489">
                  <c:v>2.2424712181089999</c:v>
                </c:pt>
                <c:pt idx="17490">
                  <c:v>2.242712497711</c:v>
                </c:pt>
                <c:pt idx="17491">
                  <c:v>2.2432782649990002</c:v>
                </c:pt>
                <c:pt idx="17492">
                  <c:v>2.2432696819309998</c:v>
                </c:pt>
                <c:pt idx="17493">
                  <c:v>2.2433135509489999</c:v>
                </c:pt>
                <c:pt idx="17494">
                  <c:v>2.2433886528019999</c:v>
                </c:pt>
                <c:pt idx="17495">
                  <c:v>2.2435317039489999</c:v>
                </c:pt>
                <c:pt idx="17496">
                  <c:v>2.2436761856079999</c:v>
                </c:pt>
                <c:pt idx="17497">
                  <c:v>2.243821382523</c:v>
                </c:pt>
                <c:pt idx="17498">
                  <c:v>2.2439491748810001</c:v>
                </c:pt>
                <c:pt idx="17499">
                  <c:v>2.243969678879</c:v>
                </c:pt>
                <c:pt idx="17500">
                  <c:v>2.2439324855799998</c:v>
                </c:pt>
                <c:pt idx="17501">
                  <c:v>2.2442727088929999</c:v>
                </c:pt>
                <c:pt idx="17502">
                  <c:v>2.2443432807920001</c:v>
                </c:pt>
                <c:pt idx="17503">
                  <c:v>2.2444183826450002</c:v>
                </c:pt>
                <c:pt idx="17504">
                  <c:v>2.2444961071009999</c:v>
                </c:pt>
                <c:pt idx="17505">
                  <c:v>2.2445743083949998</c:v>
                </c:pt>
                <c:pt idx="17506">
                  <c:v>2.2446517944340001</c:v>
                </c:pt>
                <c:pt idx="17507">
                  <c:v>2.2447314262389999</c:v>
                </c:pt>
                <c:pt idx="17508">
                  <c:v>2.244812011719</c:v>
                </c:pt>
                <c:pt idx="17509">
                  <c:v>2.2448890209200001</c:v>
                </c:pt>
                <c:pt idx="17510">
                  <c:v>2.2449612617489998</c:v>
                </c:pt>
                <c:pt idx="17511">
                  <c:v>2.2450170516969998</c:v>
                </c:pt>
                <c:pt idx="17512">
                  <c:v>2.2450573444369999</c:v>
                </c:pt>
                <c:pt idx="17513">
                  <c:v>2.245087623596</c:v>
                </c:pt>
                <c:pt idx="17514">
                  <c:v>2.245108366013</c:v>
                </c:pt>
                <c:pt idx="17515">
                  <c:v>2.2451262474060001</c:v>
                </c:pt>
                <c:pt idx="17516">
                  <c:v>2.245141506195</c:v>
                </c:pt>
                <c:pt idx="17517">
                  <c:v>2.2451491355900002</c:v>
                </c:pt>
                <c:pt idx="17518">
                  <c:v>2.2451634407040002</c:v>
                </c:pt>
                <c:pt idx="17519">
                  <c:v>2.245230436325</c:v>
                </c:pt>
                <c:pt idx="17520">
                  <c:v>2.2456345558169999</c:v>
                </c:pt>
                <c:pt idx="17521">
                  <c:v>2.245931386948</c:v>
                </c:pt>
                <c:pt idx="17522">
                  <c:v>2.2460532188419999</c:v>
                </c:pt>
                <c:pt idx="17523">
                  <c:v>2.2460987567899999</c:v>
                </c:pt>
                <c:pt idx="17524">
                  <c:v>2.2460668087009998</c:v>
                </c:pt>
                <c:pt idx="17525">
                  <c:v>2.2460165023799998</c:v>
                </c:pt>
                <c:pt idx="17526">
                  <c:v>2.2460951805109999</c:v>
                </c:pt>
                <c:pt idx="17527">
                  <c:v>2.2463281154630002</c:v>
                </c:pt>
                <c:pt idx="17528">
                  <c:v>2.246461629868</c:v>
                </c:pt>
                <c:pt idx="17529">
                  <c:v>2.2465531826020002</c:v>
                </c:pt>
                <c:pt idx="17530">
                  <c:v>2.2466373443599998</c:v>
                </c:pt>
                <c:pt idx="17531">
                  <c:v>2.2467274665830002</c:v>
                </c:pt>
                <c:pt idx="17532">
                  <c:v>2.2468099594119999</c:v>
                </c:pt>
                <c:pt idx="17533">
                  <c:v>2.2468807697300002</c:v>
                </c:pt>
                <c:pt idx="17534">
                  <c:v>2.246864318848</c:v>
                </c:pt>
                <c:pt idx="17535">
                  <c:v>2.2468211650850001</c:v>
                </c:pt>
                <c:pt idx="17536">
                  <c:v>2.246820688248</c:v>
                </c:pt>
                <c:pt idx="17537">
                  <c:v>2.2468702793120001</c:v>
                </c:pt>
                <c:pt idx="17538">
                  <c:v>2.2470045089720001</c:v>
                </c:pt>
                <c:pt idx="17539">
                  <c:v>2.2471466064449999</c:v>
                </c:pt>
                <c:pt idx="17540">
                  <c:v>2.2473399639129998</c:v>
                </c:pt>
                <c:pt idx="17541">
                  <c:v>2.2478110790249999</c:v>
                </c:pt>
                <c:pt idx="17542">
                  <c:v>2.2478346824650002</c:v>
                </c:pt>
                <c:pt idx="17543">
                  <c:v>2.2478368282319998</c:v>
                </c:pt>
                <c:pt idx="17544">
                  <c:v>2.2478876113889998</c:v>
                </c:pt>
                <c:pt idx="17545">
                  <c:v>2.2480859756470002</c:v>
                </c:pt>
                <c:pt idx="17546">
                  <c:v>2.248627662659</c:v>
                </c:pt>
                <c:pt idx="17547">
                  <c:v>2.248903274536</c:v>
                </c:pt>
                <c:pt idx="17548">
                  <c:v>2.248929023743</c:v>
                </c:pt>
                <c:pt idx="17549">
                  <c:v>2.248999118805</c:v>
                </c:pt>
                <c:pt idx="17550">
                  <c:v>2.2491080760959998</c:v>
                </c:pt>
                <c:pt idx="17551">
                  <c:v>2.2492351531980002</c:v>
                </c:pt>
                <c:pt idx="17552">
                  <c:v>2.2493603229520001</c:v>
                </c:pt>
                <c:pt idx="17553">
                  <c:v>2.2494957447049999</c:v>
                </c:pt>
                <c:pt idx="17554">
                  <c:v>2.2496378421780001</c:v>
                </c:pt>
                <c:pt idx="17555">
                  <c:v>2.249771356583</c:v>
                </c:pt>
                <c:pt idx="17556">
                  <c:v>2.2499001026149998</c:v>
                </c:pt>
                <c:pt idx="17557">
                  <c:v>2.2501075267789998</c:v>
                </c:pt>
                <c:pt idx="17558">
                  <c:v>2.2501995563510002</c:v>
                </c:pt>
                <c:pt idx="17559">
                  <c:v>2.2507286071779999</c:v>
                </c:pt>
                <c:pt idx="17560">
                  <c:v>2.2509901523589999</c:v>
                </c:pt>
                <c:pt idx="17561">
                  <c:v>2.251014947891</c:v>
                </c:pt>
                <c:pt idx="17562">
                  <c:v>2.2514760494230002</c:v>
                </c:pt>
                <c:pt idx="17563">
                  <c:v>2.2516882419590001</c:v>
                </c:pt>
                <c:pt idx="17564">
                  <c:v>2.2518236637119999</c:v>
                </c:pt>
                <c:pt idx="17565">
                  <c:v>2.2518353462220002</c:v>
                </c:pt>
                <c:pt idx="17566">
                  <c:v>2.2518677711490001</c:v>
                </c:pt>
                <c:pt idx="17567">
                  <c:v>2.2519519329070001</c:v>
                </c:pt>
                <c:pt idx="17568">
                  <c:v>2.2521193027500002</c:v>
                </c:pt>
                <c:pt idx="17569">
                  <c:v>2.2526659965519999</c:v>
                </c:pt>
                <c:pt idx="17570">
                  <c:v>2.2528228759769999</c:v>
                </c:pt>
                <c:pt idx="17571">
                  <c:v>2.2528424263</c:v>
                </c:pt>
                <c:pt idx="17572">
                  <c:v>2.252922773361</c:v>
                </c:pt>
                <c:pt idx="17573">
                  <c:v>2.2530410289759999</c:v>
                </c:pt>
                <c:pt idx="17574">
                  <c:v>2.2531673908230001</c:v>
                </c:pt>
                <c:pt idx="17575">
                  <c:v>2.253292560577</c:v>
                </c:pt>
                <c:pt idx="17576">
                  <c:v>2.2533576488490001</c:v>
                </c:pt>
                <c:pt idx="17577">
                  <c:v>2.2534809112550001</c:v>
                </c:pt>
                <c:pt idx="17578">
                  <c:v>2.253698587418</c:v>
                </c:pt>
                <c:pt idx="17579">
                  <c:v>2.25390958786</c:v>
                </c:pt>
                <c:pt idx="17580">
                  <c:v>2.2541594505310001</c:v>
                </c:pt>
                <c:pt idx="17581">
                  <c:v>2.254567146301</c:v>
                </c:pt>
                <c:pt idx="17582">
                  <c:v>2.2547667026520002</c:v>
                </c:pt>
                <c:pt idx="17583">
                  <c:v>2.254764080048</c:v>
                </c:pt>
                <c:pt idx="17584">
                  <c:v>2.2547369003300002</c:v>
                </c:pt>
                <c:pt idx="17585">
                  <c:v>2.2546982765200001</c:v>
                </c:pt>
                <c:pt idx="17586">
                  <c:v>2.2547838687900001</c:v>
                </c:pt>
                <c:pt idx="17587">
                  <c:v>2.2552740573880001</c:v>
                </c:pt>
                <c:pt idx="17588">
                  <c:v>2.2554674148560001</c:v>
                </c:pt>
                <c:pt idx="17589">
                  <c:v>2.255650043488</c:v>
                </c:pt>
                <c:pt idx="17590">
                  <c:v>2.2555975913999999</c:v>
                </c:pt>
                <c:pt idx="17591">
                  <c:v>2.2559556961060001</c:v>
                </c:pt>
                <c:pt idx="17592">
                  <c:v>2.256073951721</c:v>
                </c:pt>
                <c:pt idx="17593">
                  <c:v>2.2562510967249998</c:v>
                </c:pt>
                <c:pt idx="17594">
                  <c:v>2.256370306015</c:v>
                </c:pt>
                <c:pt idx="17595">
                  <c:v>2.256495952606</c:v>
                </c:pt>
                <c:pt idx="17596">
                  <c:v>2.2566251754760001</c:v>
                </c:pt>
                <c:pt idx="17597">
                  <c:v>2.2567515373229998</c:v>
                </c:pt>
                <c:pt idx="17598">
                  <c:v>2.2568607330320001</c:v>
                </c:pt>
                <c:pt idx="17599">
                  <c:v>2.2569031715390002</c:v>
                </c:pt>
                <c:pt idx="17600">
                  <c:v>2.256933689117</c:v>
                </c:pt>
                <c:pt idx="17601">
                  <c:v>2.256956100464</c:v>
                </c:pt>
                <c:pt idx="17602">
                  <c:v>2.256975650787</c:v>
                </c:pt>
                <c:pt idx="17603">
                  <c:v>2.2569887638089998</c:v>
                </c:pt>
                <c:pt idx="17604">
                  <c:v>2.2570071220400001</c:v>
                </c:pt>
                <c:pt idx="17605">
                  <c:v>2.2570238113399999</c:v>
                </c:pt>
                <c:pt idx="17606">
                  <c:v>2.2570509910580001</c:v>
                </c:pt>
                <c:pt idx="17607">
                  <c:v>2.2570803165440001</c:v>
                </c:pt>
                <c:pt idx="17608">
                  <c:v>2.2571175098420002</c:v>
                </c:pt>
                <c:pt idx="17609">
                  <c:v>2.2571661472320002</c:v>
                </c:pt>
                <c:pt idx="17610">
                  <c:v>2.257362604141</c:v>
                </c:pt>
                <c:pt idx="17611">
                  <c:v>2.2576124668120001</c:v>
                </c:pt>
                <c:pt idx="17612">
                  <c:v>2.2579054832460002</c:v>
                </c:pt>
                <c:pt idx="17613">
                  <c:v>2.258208274841</c:v>
                </c:pt>
                <c:pt idx="17614">
                  <c:v>2.2585494518279998</c:v>
                </c:pt>
                <c:pt idx="17615">
                  <c:v>2.2588844299319999</c:v>
                </c:pt>
                <c:pt idx="17616">
                  <c:v>2.2592501640320002</c:v>
                </c:pt>
                <c:pt idx="17617">
                  <c:v>2.2596056461330001</c:v>
                </c:pt>
                <c:pt idx="17618">
                  <c:v>2.259995937347</c:v>
                </c:pt>
                <c:pt idx="17619">
                  <c:v>2.2603666782379999</c:v>
                </c:pt>
                <c:pt idx="17620">
                  <c:v>2.2606303691859999</c:v>
                </c:pt>
                <c:pt idx="17621">
                  <c:v>2.2608342170719999</c:v>
                </c:pt>
                <c:pt idx="17622">
                  <c:v>2.2610208988189999</c:v>
                </c:pt>
                <c:pt idx="17623">
                  <c:v>2.2611844539639998</c:v>
                </c:pt>
                <c:pt idx="17624">
                  <c:v>2.261328220367</c:v>
                </c:pt>
                <c:pt idx="17625">
                  <c:v>2.2614631652830002</c:v>
                </c:pt>
                <c:pt idx="17626">
                  <c:v>2.2615761756900001</c:v>
                </c:pt>
                <c:pt idx="17627">
                  <c:v>2.2616791725160001</c:v>
                </c:pt>
                <c:pt idx="17628">
                  <c:v>2.2617509365080002</c:v>
                </c:pt>
                <c:pt idx="17629">
                  <c:v>2.2618141174319999</c:v>
                </c:pt>
                <c:pt idx="17630">
                  <c:v>2.2618422508239999</c:v>
                </c:pt>
                <c:pt idx="17631">
                  <c:v>2.261863470078</c:v>
                </c:pt>
                <c:pt idx="17632">
                  <c:v>2.2618641853330002</c:v>
                </c:pt>
                <c:pt idx="17633">
                  <c:v>2.2618715763089998</c:v>
                </c:pt>
                <c:pt idx="17634">
                  <c:v>2.2618606090550002</c:v>
                </c:pt>
                <c:pt idx="17635">
                  <c:v>2.2618377208710001</c:v>
                </c:pt>
                <c:pt idx="17636">
                  <c:v>2.2618343830110001</c:v>
                </c:pt>
                <c:pt idx="17637">
                  <c:v>2.2619130611420002</c:v>
                </c:pt>
                <c:pt idx="17638">
                  <c:v>2.2620697021480001</c:v>
                </c:pt>
                <c:pt idx="17639">
                  <c:v>2.2622387409210001</c:v>
                </c:pt>
                <c:pt idx="17640">
                  <c:v>2.2623002529140002</c:v>
                </c:pt>
                <c:pt idx="17641">
                  <c:v>2.2622075080870001</c:v>
                </c:pt>
                <c:pt idx="17642">
                  <c:v>2.2624886035920002</c:v>
                </c:pt>
                <c:pt idx="17643">
                  <c:v>2.2625210285190001</c:v>
                </c:pt>
                <c:pt idx="17644">
                  <c:v>2.2625038623810001</c:v>
                </c:pt>
                <c:pt idx="17645">
                  <c:v>2.262725114822</c:v>
                </c:pt>
                <c:pt idx="17646">
                  <c:v>2.2628741264340002</c:v>
                </c:pt>
                <c:pt idx="17647">
                  <c:v>2.2628324031829998</c:v>
                </c:pt>
                <c:pt idx="17648">
                  <c:v>2.2627310752869998</c:v>
                </c:pt>
                <c:pt idx="17649">
                  <c:v>2.2628066539759999</c:v>
                </c:pt>
                <c:pt idx="17650">
                  <c:v>2.2629559040070002</c:v>
                </c:pt>
                <c:pt idx="17651">
                  <c:v>2.2632141113280002</c:v>
                </c:pt>
                <c:pt idx="17652">
                  <c:v>2.2632169723510001</c:v>
                </c:pt>
                <c:pt idx="17653">
                  <c:v>2.2632036209109998</c:v>
                </c:pt>
                <c:pt idx="17654">
                  <c:v>2.2631876468660002</c:v>
                </c:pt>
                <c:pt idx="17655">
                  <c:v>2.263176441193</c:v>
                </c:pt>
                <c:pt idx="17656">
                  <c:v>2.2632012367250001</c:v>
                </c:pt>
                <c:pt idx="17657">
                  <c:v>2.2632856369019998</c:v>
                </c:pt>
                <c:pt idx="17658">
                  <c:v>2.2633924484249999</c:v>
                </c:pt>
                <c:pt idx="17659">
                  <c:v>2.2634985446929998</c:v>
                </c:pt>
                <c:pt idx="17660">
                  <c:v>2.2636451721189998</c:v>
                </c:pt>
                <c:pt idx="17661">
                  <c:v>2.263814926147</c:v>
                </c:pt>
                <c:pt idx="17662">
                  <c:v>2.2637541294100001</c:v>
                </c:pt>
                <c:pt idx="17663">
                  <c:v>2.2639799118039998</c:v>
                </c:pt>
                <c:pt idx="17664">
                  <c:v>2.2642533779140002</c:v>
                </c:pt>
                <c:pt idx="17665">
                  <c:v>2.2643191814420001</c:v>
                </c:pt>
                <c:pt idx="17666">
                  <c:v>2.2642290592190002</c:v>
                </c:pt>
                <c:pt idx="17667">
                  <c:v>2.2644119262700002</c:v>
                </c:pt>
                <c:pt idx="17668">
                  <c:v>2.264550924301</c:v>
                </c:pt>
                <c:pt idx="17669">
                  <c:v>2.2648475170140001</c:v>
                </c:pt>
                <c:pt idx="17670">
                  <c:v>2.264948368073</c:v>
                </c:pt>
                <c:pt idx="17671">
                  <c:v>2.2649648189540001</c:v>
                </c:pt>
                <c:pt idx="17672">
                  <c:v>2.2649655342099999</c:v>
                </c:pt>
                <c:pt idx="17673">
                  <c:v>2.2649717330930002</c:v>
                </c:pt>
                <c:pt idx="17674">
                  <c:v>2.2649836540220001</c:v>
                </c:pt>
                <c:pt idx="17675">
                  <c:v>2.2650420665739999</c:v>
                </c:pt>
                <c:pt idx="17676">
                  <c:v>2.2650907039639998</c:v>
                </c:pt>
                <c:pt idx="17677">
                  <c:v>2.2651429176329998</c:v>
                </c:pt>
                <c:pt idx="17678">
                  <c:v>2.2652578353880002</c:v>
                </c:pt>
                <c:pt idx="17679">
                  <c:v>2.2654252052310002</c:v>
                </c:pt>
                <c:pt idx="17680">
                  <c:v>2.2655913829799998</c:v>
                </c:pt>
                <c:pt idx="17681">
                  <c:v>2.26576089859</c:v>
                </c:pt>
                <c:pt idx="17682">
                  <c:v>2.2658689022059999</c:v>
                </c:pt>
                <c:pt idx="17683">
                  <c:v>2.2659575939179999</c:v>
                </c:pt>
                <c:pt idx="17684">
                  <c:v>2.2659394741060002</c:v>
                </c:pt>
                <c:pt idx="17685">
                  <c:v>2.2661507129670002</c:v>
                </c:pt>
                <c:pt idx="17686">
                  <c:v>2.2664227485659998</c:v>
                </c:pt>
                <c:pt idx="17687">
                  <c:v>2.266594648361</c:v>
                </c:pt>
                <c:pt idx="17688">
                  <c:v>2.2666692733759999</c:v>
                </c:pt>
                <c:pt idx="17689">
                  <c:v>2.2666494846340002</c:v>
                </c:pt>
                <c:pt idx="17690">
                  <c:v>2.266934633255</c:v>
                </c:pt>
                <c:pt idx="17691">
                  <c:v>2.2672183513639999</c:v>
                </c:pt>
                <c:pt idx="17692">
                  <c:v>2.2673649787899999</c:v>
                </c:pt>
                <c:pt idx="17693">
                  <c:v>2.267349720001</c:v>
                </c:pt>
                <c:pt idx="17694">
                  <c:v>2.2673175334929998</c:v>
                </c:pt>
                <c:pt idx="17695">
                  <c:v>2.2674646377559999</c:v>
                </c:pt>
                <c:pt idx="17696">
                  <c:v>2.2676899433140001</c:v>
                </c:pt>
                <c:pt idx="17697">
                  <c:v>2.2678666114810002</c:v>
                </c:pt>
                <c:pt idx="17698">
                  <c:v>2.2679822444919999</c:v>
                </c:pt>
                <c:pt idx="17699">
                  <c:v>2.2680051326749999</c:v>
                </c:pt>
                <c:pt idx="17700">
                  <c:v>2.2679882049560001</c:v>
                </c:pt>
                <c:pt idx="17701">
                  <c:v>2.267961740494</c:v>
                </c:pt>
                <c:pt idx="17702">
                  <c:v>2.2679350376129999</c:v>
                </c:pt>
                <c:pt idx="17703">
                  <c:v>2.2681555747990001</c:v>
                </c:pt>
                <c:pt idx="17704">
                  <c:v>2.268338441849</c:v>
                </c:pt>
                <c:pt idx="17705">
                  <c:v>2.2685379981990001</c:v>
                </c:pt>
                <c:pt idx="17706">
                  <c:v>2.2686722278590001</c:v>
                </c:pt>
                <c:pt idx="17707">
                  <c:v>2.2688002586359999</c:v>
                </c:pt>
                <c:pt idx="17708">
                  <c:v>2.2688770294189999</c:v>
                </c:pt>
                <c:pt idx="17709">
                  <c:v>2.2689006328580001</c:v>
                </c:pt>
                <c:pt idx="17710">
                  <c:v>2.2690284252169999</c:v>
                </c:pt>
                <c:pt idx="17711">
                  <c:v>2.2693519592290001</c:v>
                </c:pt>
                <c:pt idx="17712">
                  <c:v>2.2695546150210002</c:v>
                </c:pt>
                <c:pt idx="17713">
                  <c:v>2.2696108818049998</c:v>
                </c:pt>
                <c:pt idx="17714">
                  <c:v>2.269566059113</c:v>
                </c:pt>
                <c:pt idx="17715">
                  <c:v>2.269623756409</c:v>
                </c:pt>
                <c:pt idx="17716">
                  <c:v>2.2697029113770002</c:v>
                </c:pt>
                <c:pt idx="17717">
                  <c:v>2.2697939872739998</c:v>
                </c:pt>
                <c:pt idx="17718">
                  <c:v>2.2698867321009999</c:v>
                </c:pt>
                <c:pt idx="17719">
                  <c:v>2.2702958583830002</c:v>
                </c:pt>
                <c:pt idx="17720">
                  <c:v>2.2704422473910002</c:v>
                </c:pt>
                <c:pt idx="17721">
                  <c:v>2.2705745697020001</c:v>
                </c:pt>
                <c:pt idx="17722">
                  <c:v>2.2707128524779998</c:v>
                </c:pt>
                <c:pt idx="17723">
                  <c:v>2.2708568573000001</c:v>
                </c:pt>
                <c:pt idx="17724">
                  <c:v>2.2709300518040001</c:v>
                </c:pt>
                <c:pt idx="17725">
                  <c:v>2.2710072994230002</c:v>
                </c:pt>
                <c:pt idx="17726">
                  <c:v>2.2711532115940001</c:v>
                </c:pt>
                <c:pt idx="17727">
                  <c:v>2.2712116241459999</c:v>
                </c:pt>
                <c:pt idx="17728">
                  <c:v>2.271254301071</c:v>
                </c:pt>
                <c:pt idx="17729">
                  <c:v>2.2712824344640001</c:v>
                </c:pt>
                <c:pt idx="17730">
                  <c:v>2.2713027000429999</c:v>
                </c:pt>
                <c:pt idx="17731">
                  <c:v>2.2713210582730001</c:v>
                </c:pt>
                <c:pt idx="17732">
                  <c:v>2.2713387012480002</c:v>
                </c:pt>
                <c:pt idx="17733">
                  <c:v>2.2713539600370001</c:v>
                </c:pt>
                <c:pt idx="17734">
                  <c:v>2.2713670730589999</c:v>
                </c:pt>
                <c:pt idx="17735">
                  <c:v>2.2713823318480002</c:v>
                </c:pt>
                <c:pt idx="17736">
                  <c:v>2.271425247192</c:v>
                </c:pt>
                <c:pt idx="17737">
                  <c:v>2.271521091461</c:v>
                </c:pt>
                <c:pt idx="17738">
                  <c:v>2.2718160152440001</c:v>
                </c:pt>
                <c:pt idx="17739">
                  <c:v>2.2722246646880002</c:v>
                </c:pt>
                <c:pt idx="17740">
                  <c:v>2.2723269462590001</c:v>
                </c:pt>
                <c:pt idx="17741">
                  <c:v>2.2724659442899999</c:v>
                </c:pt>
                <c:pt idx="17742">
                  <c:v>2.2725555896760001</c:v>
                </c:pt>
                <c:pt idx="17743">
                  <c:v>2.2726435661319999</c:v>
                </c:pt>
                <c:pt idx="17744">
                  <c:v>2.2728736400599998</c:v>
                </c:pt>
                <c:pt idx="17745">
                  <c:v>2.2729556560519999</c:v>
                </c:pt>
                <c:pt idx="17746">
                  <c:v>2.2734930515289999</c:v>
                </c:pt>
                <c:pt idx="17747">
                  <c:v>2.273580312729</c:v>
                </c:pt>
                <c:pt idx="17748">
                  <c:v>2.273726940155</c:v>
                </c:pt>
                <c:pt idx="17749">
                  <c:v>2.2740294933320002</c:v>
                </c:pt>
                <c:pt idx="17750">
                  <c:v>2.2742688655849999</c:v>
                </c:pt>
                <c:pt idx="17751">
                  <c:v>2.2742636203769999</c:v>
                </c:pt>
                <c:pt idx="17752">
                  <c:v>2.2742731571200001</c:v>
                </c:pt>
                <c:pt idx="17753">
                  <c:v>2.2746601104740001</c:v>
                </c:pt>
                <c:pt idx="17754">
                  <c:v>2.2748122215270001</c:v>
                </c:pt>
                <c:pt idx="17755">
                  <c:v>2.2749803066249998</c:v>
                </c:pt>
                <c:pt idx="17756">
                  <c:v>2.27494764328</c:v>
                </c:pt>
                <c:pt idx="17757">
                  <c:v>2.2750651836400002</c:v>
                </c:pt>
                <c:pt idx="17758">
                  <c:v>2.2752583026890001</c:v>
                </c:pt>
                <c:pt idx="17759">
                  <c:v>2.2754006385799999</c:v>
                </c:pt>
                <c:pt idx="17760">
                  <c:v>2.2754859924319999</c:v>
                </c:pt>
                <c:pt idx="17761">
                  <c:v>2.2755711078640002</c:v>
                </c:pt>
                <c:pt idx="17762">
                  <c:v>2.2756483554839999</c:v>
                </c:pt>
                <c:pt idx="17763">
                  <c:v>2.2757058143619999</c:v>
                </c:pt>
                <c:pt idx="17764">
                  <c:v>2.2757191658020002</c:v>
                </c:pt>
                <c:pt idx="17765">
                  <c:v>2.275697469711</c:v>
                </c:pt>
                <c:pt idx="17766">
                  <c:v>2.2756550312039998</c:v>
                </c:pt>
                <c:pt idx="17767">
                  <c:v>2.2756607532499999</c:v>
                </c:pt>
                <c:pt idx="17768">
                  <c:v>2.2758271694180001</c:v>
                </c:pt>
                <c:pt idx="17769">
                  <c:v>2.2762897014619998</c:v>
                </c:pt>
                <c:pt idx="17770">
                  <c:v>2.2764191627499999</c:v>
                </c:pt>
                <c:pt idx="17771">
                  <c:v>2.2765481472019999</c:v>
                </c:pt>
                <c:pt idx="17772">
                  <c:v>2.2766468524930001</c:v>
                </c:pt>
                <c:pt idx="17773">
                  <c:v>2.2766857147219999</c:v>
                </c:pt>
                <c:pt idx="17774">
                  <c:v>2.2767112255100002</c:v>
                </c:pt>
                <c:pt idx="17775">
                  <c:v>2.2767236232760002</c:v>
                </c:pt>
                <c:pt idx="17776">
                  <c:v>2.276735067368</c:v>
                </c:pt>
                <c:pt idx="17777">
                  <c:v>2.2767598629000001</c:v>
                </c:pt>
                <c:pt idx="17778">
                  <c:v>2.2768132686609999</c:v>
                </c:pt>
                <c:pt idx="17779">
                  <c:v>2.2769210338589998</c:v>
                </c:pt>
                <c:pt idx="17780">
                  <c:v>2.277094125748</c:v>
                </c:pt>
                <c:pt idx="17781">
                  <c:v>2.277527093887</c:v>
                </c:pt>
                <c:pt idx="17782">
                  <c:v>2.277811050415</c:v>
                </c:pt>
                <c:pt idx="17783">
                  <c:v>2.2777905464170001</c:v>
                </c:pt>
                <c:pt idx="17784">
                  <c:v>2.2777457237240002</c:v>
                </c:pt>
                <c:pt idx="17785">
                  <c:v>2.2777385711670002</c:v>
                </c:pt>
                <c:pt idx="17786">
                  <c:v>2.2777881622309999</c:v>
                </c:pt>
                <c:pt idx="17787">
                  <c:v>2.277866840363</c:v>
                </c:pt>
                <c:pt idx="17788">
                  <c:v>2.2780001163480001</c:v>
                </c:pt>
                <c:pt idx="17789">
                  <c:v>2.2785029411319999</c:v>
                </c:pt>
                <c:pt idx="17790">
                  <c:v>2.278669118881</c:v>
                </c:pt>
                <c:pt idx="17791">
                  <c:v>2.278683185577</c:v>
                </c:pt>
                <c:pt idx="17792">
                  <c:v>2.2787728309630002</c:v>
                </c:pt>
                <c:pt idx="17793">
                  <c:v>2.2791020870210001</c:v>
                </c:pt>
                <c:pt idx="17794">
                  <c:v>2.2792365550990001</c:v>
                </c:pt>
                <c:pt idx="17795">
                  <c:v>2.279378890991</c:v>
                </c:pt>
                <c:pt idx="17796">
                  <c:v>2.2795231342319999</c:v>
                </c:pt>
                <c:pt idx="17797">
                  <c:v>2.279661178589</c:v>
                </c:pt>
                <c:pt idx="17798">
                  <c:v>2.27978181839</c:v>
                </c:pt>
                <c:pt idx="17799">
                  <c:v>2.2798507213589998</c:v>
                </c:pt>
                <c:pt idx="17800">
                  <c:v>2.2798886299130001</c:v>
                </c:pt>
                <c:pt idx="17801">
                  <c:v>2.2799811363220002</c:v>
                </c:pt>
                <c:pt idx="17802">
                  <c:v>2.2800376415249999</c:v>
                </c:pt>
                <c:pt idx="17803">
                  <c:v>2.280101060867</c:v>
                </c:pt>
                <c:pt idx="17804">
                  <c:v>2.28022646904</c:v>
                </c:pt>
                <c:pt idx="17805">
                  <c:v>2.2803490161900002</c:v>
                </c:pt>
                <c:pt idx="17806">
                  <c:v>2.280468702316</c:v>
                </c:pt>
                <c:pt idx="17807">
                  <c:v>2.2805850505829999</c:v>
                </c:pt>
                <c:pt idx="17808">
                  <c:v>2.2806994915010002</c:v>
                </c:pt>
                <c:pt idx="17809">
                  <c:v>2.280817508698</c:v>
                </c:pt>
                <c:pt idx="17810">
                  <c:v>2.280932664871</c:v>
                </c:pt>
                <c:pt idx="17811">
                  <c:v>2.281220436096</c:v>
                </c:pt>
                <c:pt idx="17812">
                  <c:v>2.2811658382419999</c:v>
                </c:pt>
                <c:pt idx="17813">
                  <c:v>2.281147241592</c:v>
                </c:pt>
                <c:pt idx="17814">
                  <c:v>2.2812893390659998</c:v>
                </c:pt>
                <c:pt idx="17815">
                  <c:v>2.281464338303</c:v>
                </c:pt>
                <c:pt idx="17816">
                  <c:v>2.2815959453580001</c:v>
                </c:pt>
                <c:pt idx="17817">
                  <c:v>2.2817282676700001</c:v>
                </c:pt>
                <c:pt idx="17818">
                  <c:v>2.2819190025329998</c:v>
                </c:pt>
                <c:pt idx="17819">
                  <c:v>2.2818908691409998</c:v>
                </c:pt>
                <c:pt idx="17820">
                  <c:v>2.2819347381589998</c:v>
                </c:pt>
                <c:pt idx="17821">
                  <c:v>2.282012224197</c:v>
                </c:pt>
                <c:pt idx="17822">
                  <c:v>2.2820980548860001</c:v>
                </c:pt>
                <c:pt idx="17823">
                  <c:v>2.2821850776670001</c:v>
                </c:pt>
                <c:pt idx="17824">
                  <c:v>2.2822740077970001</c:v>
                </c:pt>
                <c:pt idx="17825">
                  <c:v>2.2823641300199999</c:v>
                </c:pt>
                <c:pt idx="17826">
                  <c:v>2.2824499607090001</c:v>
                </c:pt>
                <c:pt idx="17827">
                  <c:v>2.2825419902799999</c:v>
                </c:pt>
                <c:pt idx="17828">
                  <c:v>2.2826566696169999</c:v>
                </c:pt>
                <c:pt idx="17829">
                  <c:v>2.282686948776</c:v>
                </c:pt>
                <c:pt idx="17830">
                  <c:v>2.2826726436609999</c:v>
                </c:pt>
                <c:pt idx="17831">
                  <c:v>2.282835245132</c:v>
                </c:pt>
                <c:pt idx="17832">
                  <c:v>2.2833764553070002</c:v>
                </c:pt>
                <c:pt idx="17833">
                  <c:v>2.2837095260620002</c:v>
                </c:pt>
                <c:pt idx="17834">
                  <c:v>2.2838892936709998</c:v>
                </c:pt>
                <c:pt idx="17835">
                  <c:v>2.2841262817380001</c:v>
                </c:pt>
                <c:pt idx="17836">
                  <c:v>2.2842986583710001</c:v>
                </c:pt>
                <c:pt idx="17837">
                  <c:v>2.2844297885890001</c:v>
                </c:pt>
                <c:pt idx="17838">
                  <c:v>2.2845654487610001</c:v>
                </c:pt>
                <c:pt idx="17839">
                  <c:v>2.2846984863280002</c:v>
                </c:pt>
                <c:pt idx="17840">
                  <c:v>2.2848331928249999</c:v>
                </c:pt>
                <c:pt idx="17841">
                  <c:v>2.2850210666659998</c:v>
                </c:pt>
                <c:pt idx="17842">
                  <c:v>2.285084724426</c:v>
                </c:pt>
                <c:pt idx="17843">
                  <c:v>2.285135269165</c:v>
                </c:pt>
                <c:pt idx="17844">
                  <c:v>2.2852673530579999</c:v>
                </c:pt>
                <c:pt idx="17845">
                  <c:v>2.2854118347169998</c:v>
                </c:pt>
                <c:pt idx="17846">
                  <c:v>2.2855110168460002</c:v>
                </c:pt>
                <c:pt idx="17847">
                  <c:v>2.2856028079990001</c:v>
                </c:pt>
                <c:pt idx="17848">
                  <c:v>2.285696983337</c:v>
                </c:pt>
                <c:pt idx="17849">
                  <c:v>2.2857811450960002</c:v>
                </c:pt>
                <c:pt idx="17850">
                  <c:v>2.285815477371</c:v>
                </c:pt>
                <c:pt idx="17851">
                  <c:v>2.285791158676</c:v>
                </c:pt>
                <c:pt idx="17852">
                  <c:v>2.285789489746</c:v>
                </c:pt>
                <c:pt idx="17853">
                  <c:v>2.2860755920410001</c:v>
                </c:pt>
                <c:pt idx="17854">
                  <c:v>2.286544322968</c:v>
                </c:pt>
                <c:pt idx="17855">
                  <c:v>2.2866361141199998</c:v>
                </c:pt>
                <c:pt idx="17856">
                  <c:v>2.2866616249080001</c:v>
                </c:pt>
                <c:pt idx="17857">
                  <c:v>2.2866854667659999</c:v>
                </c:pt>
                <c:pt idx="17858">
                  <c:v>2.286704778671</c:v>
                </c:pt>
                <c:pt idx="17859">
                  <c:v>2.2867264747620002</c:v>
                </c:pt>
                <c:pt idx="17860">
                  <c:v>2.2867646217350002</c:v>
                </c:pt>
                <c:pt idx="17861">
                  <c:v>2.2869184017180002</c:v>
                </c:pt>
                <c:pt idx="17862">
                  <c:v>2.287051916122</c:v>
                </c:pt>
                <c:pt idx="17863">
                  <c:v>2.287370920181</c:v>
                </c:pt>
                <c:pt idx="17864">
                  <c:v>2.2876076698299999</c:v>
                </c:pt>
                <c:pt idx="17865">
                  <c:v>2.2876091003419998</c:v>
                </c:pt>
                <c:pt idx="17866">
                  <c:v>2.2876005172729998</c:v>
                </c:pt>
                <c:pt idx="17867">
                  <c:v>2.288098335266</c:v>
                </c:pt>
                <c:pt idx="17868">
                  <c:v>2.2882225513460002</c:v>
                </c:pt>
                <c:pt idx="17869">
                  <c:v>2.28835272789</c:v>
                </c:pt>
                <c:pt idx="17870">
                  <c:v>2.2884359359739999</c:v>
                </c:pt>
                <c:pt idx="17871">
                  <c:v>2.2886440753940001</c:v>
                </c:pt>
                <c:pt idx="17872">
                  <c:v>2.288811445236</c:v>
                </c:pt>
                <c:pt idx="17873">
                  <c:v>2.2890038490300002</c:v>
                </c:pt>
                <c:pt idx="17874">
                  <c:v>2.2890534400939999</c:v>
                </c:pt>
                <c:pt idx="17875">
                  <c:v>2.289076328278</c:v>
                </c:pt>
                <c:pt idx="17876">
                  <c:v>2.28914809227</c:v>
                </c:pt>
                <c:pt idx="17877">
                  <c:v>2.2892775535580001</c:v>
                </c:pt>
                <c:pt idx="17878">
                  <c:v>2.289415121078</c:v>
                </c:pt>
                <c:pt idx="17879">
                  <c:v>2.2896130084989998</c:v>
                </c:pt>
                <c:pt idx="17880">
                  <c:v>2.2899374961849999</c:v>
                </c:pt>
                <c:pt idx="17881">
                  <c:v>2.2899723052979999</c:v>
                </c:pt>
                <c:pt idx="17882">
                  <c:v>2.2901618480680002</c:v>
                </c:pt>
                <c:pt idx="17883">
                  <c:v>2.2903170585630002</c:v>
                </c:pt>
                <c:pt idx="17884">
                  <c:v>2.2904706001280002</c:v>
                </c:pt>
                <c:pt idx="17885">
                  <c:v>2.2905972003940001</c:v>
                </c:pt>
                <c:pt idx="17886">
                  <c:v>2.29061794281</c:v>
                </c:pt>
                <c:pt idx="17887">
                  <c:v>2.2905879020689999</c:v>
                </c:pt>
                <c:pt idx="17888">
                  <c:v>2.2905578613280002</c:v>
                </c:pt>
                <c:pt idx="17889">
                  <c:v>2.2906537055970002</c:v>
                </c:pt>
                <c:pt idx="17890">
                  <c:v>2.291176319122</c:v>
                </c:pt>
                <c:pt idx="17891">
                  <c:v>2.2912988662720002</c:v>
                </c:pt>
                <c:pt idx="17892">
                  <c:v>2.2912695407869998</c:v>
                </c:pt>
                <c:pt idx="17893">
                  <c:v>2.2914245128630002</c:v>
                </c:pt>
                <c:pt idx="17894">
                  <c:v>2.2919778823849999</c:v>
                </c:pt>
                <c:pt idx="17895">
                  <c:v>2.292177200317</c:v>
                </c:pt>
                <c:pt idx="17896">
                  <c:v>2.292198181152</c:v>
                </c:pt>
                <c:pt idx="17897">
                  <c:v>2.2922554016109999</c:v>
                </c:pt>
                <c:pt idx="17898">
                  <c:v>2.292374134064</c:v>
                </c:pt>
                <c:pt idx="17899">
                  <c:v>2.292445421219</c:v>
                </c:pt>
                <c:pt idx="17900">
                  <c:v>2.2925853729250001</c:v>
                </c:pt>
                <c:pt idx="17901">
                  <c:v>2.2927186489109999</c:v>
                </c:pt>
                <c:pt idx="17902">
                  <c:v>2.2928509712220002</c:v>
                </c:pt>
                <c:pt idx="17903">
                  <c:v>2.2933266162870001</c:v>
                </c:pt>
                <c:pt idx="17904">
                  <c:v>2.2933449745179999</c:v>
                </c:pt>
                <c:pt idx="17905">
                  <c:v>2.2938375473020001</c:v>
                </c:pt>
                <c:pt idx="17906">
                  <c:v>2.2939863204959998</c:v>
                </c:pt>
                <c:pt idx="17907">
                  <c:v>2.2941164970400001</c:v>
                </c:pt>
                <c:pt idx="17908">
                  <c:v>2.294161319733</c:v>
                </c:pt>
                <c:pt idx="17909">
                  <c:v>2.2941448688510002</c:v>
                </c:pt>
                <c:pt idx="17910">
                  <c:v>2.2944002151489999</c:v>
                </c:pt>
                <c:pt idx="17911">
                  <c:v>2.2949209213259998</c:v>
                </c:pt>
                <c:pt idx="17912">
                  <c:v>2.2950382232669999</c:v>
                </c:pt>
                <c:pt idx="17913">
                  <c:v>2.2950565814970001</c:v>
                </c:pt>
                <c:pt idx="17914">
                  <c:v>2.2950091362</c:v>
                </c:pt>
                <c:pt idx="17915">
                  <c:v>2.2950103282929999</c:v>
                </c:pt>
                <c:pt idx="17916">
                  <c:v>2.2951509952550002</c:v>
                </c:pt>
                <c:pt idx="17917">
                  <c:v>2.2956950664520002</c:v>
                </c:pt>
                <c:pt idx="17918">
                  <c:v>2.2958714962009998</c:v>
                </c:pt>
                <c:pt idx="17919">
                  <c:v>2.2959625720979999</c:v>
                </c:pt>
                <c:pt idx="17920">
                  <c:v>2.2959861755370001</c:v>
                </c:pt>
                <c:pt idx="17921">
                  <c:v>2.2959930896760001</c:v>
                </c:pt>
                <c:pt idx="17922">
                  <c:v>2.2960150241849999</c:v>
                </c:pt>
                <c:pt idx="17923">
                  <c:v>2.2960789203640002</c:v>
                </c:pt>
                <c:pt idx="17924">
                  <c:v>2.2961316108699998</c:v>
                </c:pt>
                <c:pt idx="17925">
                  <c:v>2.2961900234220001</c:v>
                </c:pt>
                <c:pt idx="17926">
                  <c:v>2.296325683594</c:v>
                </c:pt>
                <c:pt idx="17927">
                  <c:v>2.296459913254</c:v>
                </c:pt>
                <c:pt idx="17928">
                  <c:v>2.2966442108149998</c:v>
                </c:pt>
                <c:pt idx="17929">
                  <c:v>2.2969181537629999</c:v>
                </c:pt>
                <c:pt idx="17930">
                  <c:v>2.2970342636110002</c:v>
                </c:pt>
                <c:pt idx="17931">
                  <c:v>2.2970654964450001</c:v>
                </c:pt>
                <c:pt idx="17932">
                  <c:v>2.297438144684</c:v>
                </c:pt>
                <c:pt idx="17933">
                  <c:v>2.2978765964510002</c:v>
                </c:pt>
                <c:pt idx="17934">
                  <c:v>2.297844409943</c:v>
                </c:pt>
                <c:pt idx="17935">
                  <c:v>2.2978355884549999</c:v>
                </c:pt>
                <c:pt idx="17936">
                  <c:v>2.298322439194</c:v>
                </c:pt>
                <c:pt idx="17937">
                  <c:v>2.2984640598300001</c:v>
                </c:pt>
                <c:pt idx="17938">
                  <c:v>2.2985363006589998</c:v>
                </c:pt>
                <c:pt idx="17939">
                  <c:v>2.2986087799070001</c:v>
                </c:pt>
                <c:pt idx="17940">
                  <c:v>2.298719882965</c:v>
                </c:pt>
                <c:pt idx="17941">
                  <c:v>2.2987806797029999</c:v>
                </c:pt>
                <c:pt idx="17942">
                  <c:v>2.298796653748</c:v>
                </c:pt>
                <c:pt idx="17943">
                  <c:v>2.2987976074219998</c:v>
                </c:pt>
                <c:pt idx="17944">
                  <c:v>2.2989127635959998</c:v>
                </c:pt>
                <c:pt idx="17945">
                  <c:v>2.2992651462549998</c:v>
                </c:pt>
                <c:pt idx="17946">
                  <c:v>2.2996551990510001</c:v>
                </c:pt>
                <c:pt idx="17947">
                  <c:v>2.2996330261229998</c:v>
                </c:pt>
                <c:pt idx="17948">
                  <c:v>2.2996101379390002</c:v>
                </c:pt>
                <c:pt idx="17949">
                  <c:v>2.2995872497560002</c:v>
                </c:pt>
                <c:pt idx="17950">
                  <c:v>2.2995882034299999</c:v>
                </c:pt>
                <c:pt idx="17951">
                  <c:v>2.2996537685390002</c:v>
                </c:pt>
                <c:pt idx="17952">
                  <c:v>2.2997391223910002</c:v>
                </c:pt>
                <c:pt idx="17953">
                  <c:v>2.2998790740969999</c:v>
                </c:pt>
                <c:pt idx="17954">
                  <c:v>2.300013780594</c:v>
                </c:pt>
                <c:pt idx="17955">
                  <c:v>2.3002083301540002</c:v>
                </c:pt>
                <c:pt idx="17956">
                  <c:v>2.3003044128419998</c:v>
                </c:pt>
                <c:pt idx="17957">
                  <c:v>2.3003201484679998</c:v>
                </c:pt>
                <c:pt idx="17958">
                  <c:v>2.3003342151639998</c:v>
                </c:pt>
                <c:pt idx="17959">
                  <c:v>2.300374984741</c:v>
                </c:pt>
                <c:pt idx="17960">
                  <c:v>2.3005273342130002</c:v>
                </c:pt>
                <c:pt idx="17961">
                  <c:v>2.301027059555</c:v>
                </c:pt>
                <c:pt idx="17962">
                  <c:v>2.3011581897740001</c:v>
                </c:pt>
                <c:pt idx="17963">
                  <c:v>2.3012890815730001</c:v>
                </c:pt>
                <c:pt idx="17964">
                  <c:v>2.3013207912450002</c:v>
                </c:pt>
                <c:pt idx="17965">
                  <c:v>2.3013381958010002</c:v>
                </c:pt>
                <c:pt idx="17966">
                  <c:v>2.3013627529140002</c:v>
                </c:pt>
                <c:pt idx="17967">
                  <c:v>2.3018844127659999</c:v>
                </c:pt>
                <c:pt idx="17968">
                  <c:v>2.302148580551</c:v>
                </c:pt>
                <c:pt idx="17969">
                  <c:v>2.302139997482</c:v>
                </c:pt>
                <c:pt idx="17970">
                  <c:v>2.3021087646480001</c:v>
                </c:pt>
                <c:pt idx="17971">
                  <c:v>2.3022210597989998</c:v>
                </c:pt>
                <c:pt idx="17972">
                  <c:v>2.3024241924290001</c:v>
                </c:pt>
                <c:pt idx="17973">
                  <c:v>2.3025748729709998</c:v>
                </c:pt>
                <c:pt idx="17974">
                  <c:v>2.302671670914</c:v>
                </c:pt>
                <c:pt idx="17975">
                  <c:v>2.302760601044</c:v>
                </c:pt>
                <c:pt idx="17976">
                  <c:v>2.302837133408</c:v>
                </c:pt>
                <c:pt idx="17977">
                  <c:v>2.3028621673580001</c:v>
                </c:pt>
                <c:pt idx="17978">
                  <c:v>2.3028521537779998</c:v>
                </c:pt>
                <c:pt idx="17979">
                  <c:v>2.3028223514559998</c:v>
                </c:pt>
                <c:pt idx="17980">
                  <c:v>2.302795171738</c:v>
                </c:pt>
                <c:pt idx="17981">
                  <c:v>2.30291223526</c:v>
                </c:pt>
                <c:pt idx="17982">
                  <c:v>2.3032531738280002</c:v>
                </c:pt>
                <c:pt idx="17983">
                  <c:v>2.303661823273</c:v>
                </c:pt>
                <c:pt idx="17984">
                  <c:v>2.303812026978</c:v>
                </c:pt>
                <c:pt idx="17985">
                  <c:v>2.3042230606079999</c:v>
                </c:pt>
                <c:pt idx="17986">
                  <c:v>2.3044106960300001</c:v>
                </c:pt>
                <c:pt idx="17987">
                  <c:v>2.3045499324800001</c:v>
                </c:pt>
                <c:pt idx="17988">
                  <c:v>2.3045890331269998</c:v>
                </c:pt>
                <c:pt idx="17989">
                  <c:v>2.304604053497</c:v>
                </c:pt>
                <c:pt idx="17990">
                  <c:v>2.3046190738679999</c:v>
                </c:pt>
                <c:pt idx="17991">
                  <c:v>2.304678678513</c:v>
                </c:pt>
                <c:pt idx="17992">
                  <c:v>2.3051998615259999</c:v>
                </c:pt>
                <c:pt idx="17993">
                  <c:v>2.3053500652309999</c:v>
                </c:pt>
                <c:pt idx="17994">
                  <c:v>2.3054065704350002</c:v>
                </c:pt>
                <c:pt idx="17995">
                  <c:v>2.3054211139679999</c:v>
                </c:pt>
                <c:pt idx="17996">
                  <c:v>2.3058722019200002</c:v>
                </c:pt>
                <c:pt idx="17997">
                  <c:v>2.3060061931610001</c:v>
                </c:pt>
                <c:pt idx="17998">
                  <c:v>2.3061339855190002</c:v>
                </c:pt>
                <c:pt idx="17999">
                  <c:v>2.3062222003940001</c:v>
                </c:pt>
                <c:pt idx="18000">
                  <c:v>2.3063066005709998</c:v>
                </c:pt>
                <c:pt idx="18001">
                  <c:v>2.3064930439000002</c:v>
                </c:pt>
                <c:pt idx="18002">
                  <c:v>2.3066239356990001</c:v>
                </c:pt>
                <c:pt idx="18003">
                  <c:v>2.306759119034</c:v>
                </c:pt>
                <c:pt idx="18004">
                  <c:v>2.3070147037509998</c:v>
                </c:pt>
                <c:pt idx="18005">
                  <c:v>2.3071773052219999</c:v>
                </c:pt>
                <c:pt idx="18006">
                  <c:v>2.3072035312649999</c:v>
                </c:pt>
                <c:pt idx="18007">
                  <c:v>2.3072152137759998</c:v>
                </c:pt>
                <c:pt idx="18008">
                  <c:v>2.3073587417599999</c:v>
                </c:pt>
                <c:pt idx="18009">
                  <c:v>2.307896137238</c:v>
                </c:pt>
                <c:pt idx="18010">
                  <c:v>2.3080642223360002</c:v>
                </c:pt>
                <c:pt idx="18011">
                  <c:v>2.3083770275119999</c:v>
                </c:pt>
                <c:pt idx="18012">
                  <c:v>2.3088610172270001</c:v>
                </c:pt>
                <c:pt idx="18013">
                  <c:v>2.3088579177859998</c:v>
                </c:pt>
                <c:pt idx="18014">
                  <c:v>2.308820724487</c:v>
                </c:pt>
                <c:pt idx="18015">
                  <c:v>2.308801412582</c:v>
                </c:pt>
                <c:pt idx="18016">
                  <c:v>2.3088388442990002</c:v>
                </c:pt>
                <c:pt idx="18017">
                  <c:v>2.3089153766630002</c:v>
                </c:pt>
                <c:pt idx="18018">
                  <c:v>2.3090078830719998</c:v>
                </c:pt>
                <c:pt idx="18019">
                  <c:v>2.3090984821320002</c:v>
                </c:pt>
                <c:pt idx="18020">
                  <c:v>2.309188127518</c:v>
                </c:pt>
                <c:pt idx="18021">
                  <c:v>2.309319257736</c:v>
                </c:pt>
                <c:pt idx="18022">
                  <c:v>2.3094091415409999</c:v>
                </c:pt>
                <c:pt idx="18023">
                  <c:v>2.3094878196719999</c:v>
                </c:pt>
                <c:pt idx="18024">
                  <c:v>2.30952835083</c:v>
                </c:pt>
                <c:pt idx="18025">
                  <c:v>2.3095293045040002</c:v>
                </c:pt>
                <c:pt idx="18026">
                  <c:v>2.3096272945399998</c:v>
                </c:pt>
                <c:pt idx="18027">
                  <c:v>2.3100662231450002</c:v>
                </c:pt>
                <c:pt idx="18028">
                  <c:v>2.310442209244</c:v>
                </c:pt>
                <c:pt idx="18029">
                  <c:v>2.3104503154749998</c:v>
                </c:pt>
                <c:pt idx="18030">
                  <c:v>2.3105688095089998</c:v>
                </c:pt>
                <c:pt idx="18031">
                  <c:v>2.311022758484</c:v>
                </c:pt>
                <c:pt idx="18032">
                  <c:v>2.3112139701840002</c:v>
                </c:pt>
                <c:pt idx="18033">
                  <c:v>2.311340093613</c:v>
                </c:pt>
                <c:pt idx="18034">
                  <c:v>2.311448574066</c:v>
                </c:pt>
                <c:pt idx="18035">
                  <c:v>2.3114681243900002</c:v>
                </c:pt>
                <c:pt idx="18036">
                  <c:v>2.3114843368529998</c:v>
                </c:pt>
                <c:pt idx="18037">
                  <c:v>2.3115053176879998</c:v>
                </c:pt>
                <c:pt idx="18038">
                  <c:v>2.3116164207460002</c:v>
                </c:pt>
                <c:pt idx="18039">
                  <c:v>2.3118700981139999</c:v>
                </c:pt>
                <c:pt idx="18040">
                  <c:v>2.312348365784</c:v>
                </c:pt>
                <c:pt idx="18041">
                  <c:v>2.3123264312740002</c:v>
                </c:pt>
                <c:pt idx="18042">
                  <c:v>2.312308311462</c:v>
                </c:pt>
                <c:pt idx="18043">
                  <c:v>2.3124015331269998</c:v>
                </c:pt>
                <c:pt idx="18044">
                  <c:v>2.3125500679019999</c:v>
                </c:pt>
                <c:pt idx="18045">
                  <c:v>2.31276512146</c:v>
                </c:pt>
                <c:pt idx="18046">
                  <c:v>2.312929153442</c:v>
                </c:pt>
                <c:pt idx="18047">
                  <c:v>2.3130478858950001</c:v>
                </c:pt>
                <c:pt idx="18048">
                  <c:v>2.3132047653200001</c:v>
                </c:pt>
                <c:pt idx="18049">
                  <c:v>2.3133115768430002</c:v>
                </c:pt>
                <c:pt idx="18050">
                  <c:v>2.3134164810179998</c:v>
                </c:pt>
                <c:pt idx="18051">
                  <c:v>2.3135299682619999</c:v>
                </c:pt>
                <c:pt idx="18052">
                  <c:v>2.3135478496549999</c:v>
                </c:pt>
                <c:pt idx="18053">
                  <c:v>2.3135747909550002</c:v>
                </c:pt>
                <c:pt idx="18054">
                  <c:v>2.3136553764340002</c:v>
                </c:pt>
                <c:pt idx="18055">
                  <c:v>2.3137855529790001</c:v>
                </c:pt>
                <c:pt idx="18056">
                  <c:v>2.3139290809630002</c:v>
                </c:pt>
                <c:pt idx="18057">
                  <c:v>2.3141388893129999</c:v>
                </c:pt>
                <c:pt idx="18058">
                  <c:v>2.3143908977510002</c:v>
                </c:pt>
                <c:pt idx="18059">
                  <c:v>2.3144264221189998</c:v>
                </c:pt>
                <c:pt idx="18060">
                  <c:v>2.3146932125089998</c:v>
                </c:pt>
                <c:pt idx="18061">
                  <c:v>2.3151640892029999</c:v>
                </c:pt>
                <c:pt idx="18062">
                  <c:v>2.315218687057</c:v>
                </c:pt>
                <c:pt idx="18063">
                  <c:v>2.3152387142180002</c:v>
                </c:pt>
                <c:pt idx="18064">
                  <c:v>2.3152661323550001</c:v>
                </c:pt>
                <c:pt idx="18065">
                  <c:v>2.3153021335599999</c:v>
                </c:pt>
                <c:pt idx="18066">
                  <c:v>2.3153884410860002</c:v>
                </c:pt>
                <c:pt idx="18067">
                  <c:v>2.3155162334439998</c:v>
                </c:pt>
                <c:pt idx="18068">
                  <c:v>2.3156552314760002</c:v>
                </c:pt>
                <c:pt idx="18069">
                  <c:v>2.315788984299</c:v>
                </c:pt>
                <c:pt idx="18070">
                  <c:v>2.3160979747770001</c:v>
                </c:pt>
                <c:pt idx="18071">
                  <c:v>2.316242456436</c:v>
                </c:pt>
                <c:pt idx="18072">
                  <c:v>2.3162076473240001</c:v>
                </c:pt>
                <c:pt idx="18073">
                  <c:v>2.316233873367</c:v>
                </c:pt>
                <c:pt idx="18074">
                  <c:v>2.3165209293369999</c:v>
                </c:pt>
                <c:pt idx="18075">
                  <c:v>2.3169403076170001</c:v>
                </c:pt>
                <c:pt idx="18076">
                  <c:v>2.3169927597050002</c:v>
                </c:pt>
                <c:pt idx="18077">
                  <c:v>2.3169479370119999</c:v>
                </c:pt>
                <c:pt idx="18078">
                  <c:v>2.316931247711</c:v>
                </c:pt>
                <c:pt idx="18079">
                  <c:v>2.3170349597929998</c:v>
                </c:pt>
                <c:pt idx="18080">
                  <c:v>2.317177057266</c:v>
                </c:pt>
                <c:pt idx="18081">
                  <c:v>2.3173210620879998</c:v>
                </c:pt>
                <c:pt idx="18082">
                  <c:v>2.317530870438</c:v>
                </c:pt>
                <c:pt idx="18083">
                  <c:v>2.3176946640009999</c:v>
                </c:pt>
                <c:pt idx="18084">
                  <c:v>2.317747354507</c:v>
                </c:pt>
                <c:pt idx="18085">
                  <c:v>2.3178453445430001</c:v>
                </c:pt>
                <c:pt idx="18086">
                  <c:v>2.3179099559780001</c:v>
                </c:pt>
                <c:pt idx="18087">
                  <c:v>2.3179831504820001</c:v>
                </c:pt>
                <c:pt idx="18088">
                  <c:v>2.3181247711180002</c:v>
                </c:pt>
                <c:pt idx="18089">
                  <c:v>2.3182713985440002</c:v>
                </c:pt>
                <c:pt idx="18090">
                  <c:v>2.3184237480159999</c:v>
                </c:pt>
                <c:pt idx="18091">
                  <c:v>2.3185002803799999</c:v>
                </c:pt>
                <c:pt idx="18092">
                  <c:v>2.3185751438139999</c:v>
                </c:pt>
                <c:pt idx="18093">
                  <c:v>2.3187184333799999</c:v>
                </c:pt>
                <c:pt idx="18094">
                  <c:v>2.3187887668610001</c:v>
                </c:pt>
                <c:pt idx="18095">
                  <c:v>2.3189113140109998</c:v>
                </c:pt>
                <c:pt idx="18096">
                  <c:v>2.31898188591</c:v>
                </c:pt>
                <c:pt idx="18097">
                  <c:v>2.3190073966979998</c:v>
                </c:pt>
                <c:pt idx="18098">
                  <c:v>2.3192512989040002</c:v>
                </c:pt>
                <c:pt idx="18099">
                  <c:v>2.3193941116330001</c:v>
                </c:pt>
                <c:pt idx="18100">
                  <c:v>2.3195862770079998</c:v>
                </c:pt>
                <c:pt idx="18101">
                  <c:v>2.3198385238650001</c:v>
                </c:pt>
                <c:pt idx="18102">
                  <c:v>2.3198583126069998</c:v>
                </c:pt>
                <c:pt idx="18103">
                  <c:v>2.320395946503</c:v>
                </c:pt>
                <c:pt idx="18104">
                  <c:v>2.3206615448000001</c:v>
                </c:pt>
                <c:pt idx="18105">
                  <c:v>2.320704936981</c:v>
                </c:pt>
                <c:pt idx="18106">
                  <c:v>2.32124209404</c:v>
                </c:pt>
                <c:pt idx="18107">
                  <c:v>2.3216085433960001</c:v>
                </c:pt>
                <c:pt idx="18108">
                  <c:v>2.32168674469</c:v>
                </c:pt>
                <c:pt idx="18109">
                  <c:v>2.3219373226169999</c:v>
                </c:pt>
                <c:pt idx="18110">
                  <c:v>2.3221306800839998</c:v>
                </c:pt>
                <c:pt idx="18111">
                  <c:v>2.3222751617430002</c:v>
                </c:pt>
                <c:pt idx="18112">
                  <c:v>2.3223810195920001</c:v>
                </c:pt>
                <c:pt idx="18113">
                  <c:v>2.3223903179169998</c:v>
                </c:pt>
                <c:pt idx="18114">
                  <c:v>2.3223502635959998</c:v>
                </c:pt>
                <c:pt idx="18115">
                  <c:v>2.3225343227390001</c:v>
                </c:pt>
                <c:pt idx="18116">
                  <c:v>2.3227117061609999</c:v>
                </c:pt>
                <c:pt idx="18117">
                  <c:v>2.3229541778559999</c:v>
                </c:pt>
                <c:pt idx="18118">
                  <c:v>2.3233301639559998</c:v>
                </c:pt>
                <c:pt idx="18119">
                  <c:v>2.3233628273010001</c:v>
                </c:pt>
                <c:pt idx="18120">
                  <c:v>2.32355427742</c:v>
                </c:pt>
                <c:pt idx="18121">
                  <c:v>2.3237626552580002</c:v>
                </c:pt>
                <c:pt idx="18122">
                  <c:v>2.3240244388579998</c:v>
                </c:pt>
                <c:pt idx="18123">
                  <c:v>2.3241388797760001</c:v>
                </c:pt>
                <c:pt idx="18124">
                  <c:v>2.3241393566130002</c:v>
                </c:pt>
                <c:pt idx="18125">
                  <c:v>2.3241186141969998</c:v>
                </c:pt>
                <c:pt idx="18126">
                  <c:v>2.3240895271299999</c:v>
                </c:pt>
                <c:pt idx="18127">
                  <c:v>2.3242604732509999</c:v>
                </c:pt>
                <c:pt idx="18128">
                  <c:v>2.3243925571439998</c:v>
                </c:pt>
                <c:pt idx="18129">
                  <c:v>2.3244647979740001</c:v>
                </c:pt>
                <c:pt idx="18130">
                  <c:v>2.324541568756</c:v>
                </c:pt>
                <c:pt idx="18131">
                  <c:v>2.3246166706090001</c:v>
                </c:pt>
                <c:pt idx="18132">
                  <c:v>2.3247756958010002</c:v>
                </c:pt>
                <c:pt idx="18133">
                  <c:v>2.3248529434199998</c:v>
                </c:pt>
                <c:pt idx="18134">
                  <c:v>2.3249993324279998</c:v>
                </c:pt>
                <c:pt idx="18135">
                  <c:v>2.325111865997</c:v>
                </c:pt>
                <c:pt idx="18136">
                  <c:v>2.3251755237579999</c:v>
                </c:pt>
                <c:pt idx="18137">
                  <c:v>2.3256089687350001</c:v>
                </c:pt>
                <c:pt idx="18138">
                  <c:v>2.3259334564210001</c:v>
                </c:pt>
                <c:pt idx="18139">
                  <c:v>2.326063394547</c:v>
                </c:pt>
                <c:pt idx="18140">
                  <c:v>2.3263518810270001</c:v>
                </c:pt>
                <c:pt idx="18141">
                  <c:v>2.3266396522520001</c:v>
                </c:pt>
                <c:pt idx="18142">
                  <c:v>2.326848506927</c:v>
                </c:pt>
                <c:pt idx="18143">
                  <c:v>2.3269040584559999</c:v>
                </c:pt>
                <c:pt idx="18144">
                  <c:v>2.3269004821779999</c:v>
                </c:pt>
                <c:pt idx="18145">
                  <c:v>2.326909780502</c:v>
                </c:pt>
                <c:pt idx="18146">
                  <c:v>2.3272309303280001</c:v>
                </c:pt>
                <c:pt idx="18147">
                  <c:v>2.3275103569029998</c:v>
                </c:pt>
                <c:pt idx="18148">
                  <c:v>2.327851057053</c:v>
                </c:pt>
                <c:pt idx="18149">
                  <c:v>2.3278741836550001</c:v>
                </c:pt>
                <c:pt idx="18150">
                  <c:v>2.3278245925899999</c:v>
                </c:pt>
                <c:pt idx="18151">
                  <c:v>2.3278419971469999</c:v>
                </c:pt>
                <c:pt idx="18152">
                  <c:v>2.3279273509979999</c:v>
                </c:pt>
                <c:pt idx="18153">
                  <c:v>2.328018665314</c:v>
                </c:pt>
                <c:pt idx="18154">
                  <c:v>2.3281114101410001</c:v>
                </c:pt>
                <c:pt idx="18155">
                  <c:v>2.3282022476200002</c:v>
                </c:pt>
                <c:pt idx="18156">
                  <c:v>2.328294038773</c:v>
                </c:pt>
                <c:pt idx="18157">
                  <c:v>2.328386306763</c:v>
                </c:pt>
                <c:pt idx="18158">
                  <c:v>2.328504800797</c:v>
                </c:pt>
                <c:pt idx="18159">
                  <c:v>2.3285303115840001</c:v>
                </c:pt>
                <c:pt idx="18160">
                  <c:v>2.3285014629359999</c:v>
                </c:pt>
                <c:pt idx="18161">
                  <c:v>2.3284838199619999</c:v>
                </c:pt>
                <c:pt idx="18162">
                  <c:v>2.328534603119</c:v>
                </c:pt>
                <c:pt idx="18163">
                  <c:v>2.3286762237550001</c:v>
                </c:pt>
                <c:pt idx="18164">
                  <c:v>2.3287672996520001</c:v>
                </c:pt>
                <c:pt idx="18165">
                  <c:v>2.3288564682009998</c:v>
                </c:pt>
                <c:pt idx="18166">
                  <c:v>2.328948020935</c:v>
                </c:pt>
                <c:pt idx="18167">
                  <c:v>2.3290414810179998</c:v>
                </c:pt>
                <c:pt idx="18168">
                  <c:v>2.3293063640590002</c:v>
                </c:pt>
                <c:pt idx="18169">
                  <c:v>2.3293218612670001</c:v>
                </c:pt>
                <c:pt idx="18170">
                  <c:v>2.3293488025669999</c:v>
                </c:pt>
                <c:pt idx="18171">
                  <c:v>2.3298141956329999</c:v>
                </c:pt>
                <c:pt idx="18172">
                  <c:v>2.3300759792329999</c:v>
                </c:pt>
                <c:pt idx="18173">
                  <c:v>2.3302173614499999</c:v>
                </c:pt>
                <c:pt idx="18174">
                  <c:v>2.3302428722380002</c:v>
                </c:pt>
                <c:pt idx="18175">
                  <c:v>2.3302690982819998</c:v>
                </c:pt>
                <c:pt idx="18176">
                  <c:v>2.330285787582</c:v>
                </c:pt>
                <c:pt idx="18177">
                  <c:v>2.330313682556</c:v>
                </c:pt>
                <c:pt idx="18178">
                  <c:v>2.330357074738</c:v>
                </c:pt>
                <c:pt idx="18179">
                  <c:v>2.330416679382</c:v>
                </c:pt>
                <c:pt idx="18180">
                  <c:v>2.3304884433750002</c:v>
                </c:pt>
                <c:pt idx="18181">
                  <c:v>2.33056640625</c:v>
                </c:pt>
                <c:pt idx="18182">
                  <c:v>2.3306474685669998</c:v>
                </c:pt>
                <c:pt idx="18183">
                  <c:v>2.3307282924649999</c:v>
                </c:pt>
                <c:pt idx="18184">
                  <c:v>2.3308107852940001</c:v>
                </c:pt>
                <c:pt idx="18185">
                  <c:v>2.3308928012850001</c:v>
                </c:pt>
                <c:pt idx="18186">
                  <c:v>2.330976009369</c:v>
                </c:pt>
                <c:pt idx="18187">
                  <c:v>2.3310589790340002</c:v>
                </c:pt>
                <c:pt idx="18188">
                  <c:v>2.3311429023739998</c:v>
                </c:pt>
                <c:pt idx="18189">
                  <c:v>2.3312230110169998</c:v>
                </c:pt>
                <c:pt idx="18190">
                  <c:v>2.3313033580779998</c:v>
                </c:pt>
                <c:pt idx="18191">
                  <c:v>2.3313810825350001</c:v>
                </c:pt>
                <c:pt idx="18192">
                  <c:v>2.3314526081090001</c:v>
                </c:pt>
                <c:pt idx="18193">
                  <c:v>2.3315474987029998</c:v>
                </c:pt>
                <c:pt idx="18194">
                  <c:v>2.331578016281</c:v>
                </c:pt>
                <c:pt idx="18195">
                  <c:v>2.331729650497</c:v>
                </c:pt>
                <c:pt idx="18196">
                  <c:v>2.3319399356839998</c:v>
                </c:pt>
                <c:pt idx="18197">
                  <c:v>2.3323264122010001</c:v>
                </c:pt>
                <c:pt idx="18198">
                  <c:v>2.332284212112</c:v>
                </c:pt>
                <c:pt idx="18199">
                  <c:v>2.3322618007660001</c:v>
                </c:pt>
                <c:pt idx="18200">
                  <c:v>2.3322968482970001</c:v>
                </c:pt>
                <c:pt idx="18201">
                  <c:v>2.3323757648469998</c:v>
                </c:pt>
                <c:pt idx="18202">
                  <c:v>2.332467079163</c:v>
                </c:pt>
                <c:pt idx="18203">
                  <c:v>2.3326027393339999</c:v>
                </c:pt>
                <c:pt idx="18204">
                  <c:v>2.3330018520359999</c:v>
                </c:pt>
                <c:pt idx="18205">
                  <c:v>2.3330838680269999</c:v>
                </c:pt>
                <c:pt idx="18206">
                  <c:v>2.3334622383119998</c:v>
                </c:pt>
                <c:pt idx="18207">
                  <c:v>2.3338384628300002</c:v>
                </c:pt>
                <c:pt idx="18208">
                  <c:v>2.333865642548</c:v>
                </c:pt>
                <c:pt idx="18209">
                  <c:v>2.3338847160339999</c:v>
                </c:pt>
                <c:pt idx="18210">
                  <c:v>2.3339083194730001</c:v>
                </c:pt>
                <c:pt idx="18211">
                  <c:v>2.3339440822599999</c:v>
                </c:pt>
                <c:pt idx="18212">
                  <c:v>2.3340320587160002</c:v>
                </c:pt>
                <c:pt idx="18213">
                  <c:v>2.334156751633</c:v>
                </c:pt>
                <c:pt idx="18214">
                  <c:v>2.3343510627750002</c:v>
                </c:pt>
                <c:pt idx="18215">
                  <c:v>2.334762096405</c:v>
                </c:pt>
                <c:pt idx="18216">
                  <c:v>2.3348169326780002</c:v>
                </c:pt>
                <c:pt idx="18217">
                  <c:v>2.3353035449980002</c:v>
                </c:pt>
                <c:pt idx="18218">
                  <c:v>2.3354306221010002</c:v>
                </c:pt>
                <c:pt idx="18219">
                  <c:v>2.3354671001430001</c:v>
                </c:pt>
                <c:pt idx="18220">
                  <c:v>2.3354401588439999</c:v>
                </c:pt>
                <c:pt idx="18221">
                  <c:v>2.3354146480560001</c:v>
                </c:pt>
                <c:pt idx="18222">
                  <c:v>2.3353946208949998</c:v>
                </c:pt>
                <c:pt idx="18223">
                  <c:v>2.3354372978210001</c:v>
                </c:pt>
                <c:pt idx="18224">
                  <c:v>2.3355755805970002</c:v>
                </c:pt>
                <c:pt idx="18225">
                  <c:v>2.3357729911799998</c:v>
                </c:pt>
                <c:pt idx="18226">
                  <c:v>2.3358716964720001</c:v>
                </c:pt>
                <c:pt idx="18227">
                  <c:v>2.335967302322</c:v>
                </c:pt>
                <c:pt idx="18228">
                  <c:v>2.3360924720759999</c:v>
                </c:pt>
                <c:pt idx="18229">
                  <c:v>2.3361332416530001</c:v>
                </c:pt>
                <c:pt idx="18230">
                  <c:v>2.3361039161680002</c:v>
                </c:pt>
                <c:pt idx="18231">
                  <c:v>2.3363442420960001</c:v>
                </c:pt>
                <c:pt idx="18232">
                  <c:v>2.336502313614</c:v>
                </c:pt>
                <c:pt idx="18233">
                  <c:v>2.3366580009460001</c:v>
                </c:pt>
                <c:pt idx="18234">
                  <c:v>2.3368170261380001</c:v>
                </c:pt>
                <c:pt idx="18235">
                  <c:v>2.3369579315190001</c:v>
                </c:pt>
                <c:pt idx="18236">
                  <c:v>2.3369653224950002</c:v>
                </c:pt>
                <c:pt idx="18237">
                  <c:v>2.3370695114140001</c:v>
                </c:pt>
                <c:pt idx="18238">
                  <c:v>2.3372533321379998</c:v>
                </c:pt>
                <c:pt idx="18239">
                  <c:v>2.3374440670009999</c:v>
                </c:pt>
                <c:pt idx="18240">
                  <c:v>2.3379545211789998</c:v>
                </c:pt>
                <c:pt idx="18241">
                  <c:v>2.3379547595979999</c:v>
                </c:pt>
                <c:pt idx="18242">
                  <c:v>2.3380522727969999</c:v>
                </c:pt>
                <c:pt idx="18243">
                  <c:v>2.3384683132170001</c:v>
                </c:pt>
                <c:pt idx="18244">
                  <c:v>2.338715314865</c:v>
                </c:pt>
                <c:pt idx="18245">
                  <c:v>2.3388316631319999</c:v>
                </c:pt>
                <c:pt idx="18246">
                  <c:v>2.3389084339139998</c:v>
                </c:pt>
                <c:pt idx="18247">
                  <c:v>2.338947296143</c:v>
                </c:pt>
                <c:pt idx="18248">
                  <c:v>2.3389706611630001</c:v>
                </c:pt>
                <c:pt idx="18249">
                  <c:v>2.3389885425569998</c:v>
                </c:pt>
                <c:pt idx="18250">
                  <c:v>2.339169025421</c:v>
                </c:pt>
                <c:pt idx="18251">
                  <c:v>2.3397367000579998</c:v>
                </c:pt>
                <c:pt idx="18252">
                  <c:v>2.3398375511170002</c:v>
                </c:pt>
                <c:pt idx="18253">
                  <c:v>2.3398687839510002</c:v>
                </c:pt>
                <c:pt idx="18254">
                  <c:v>2.3398933410640002</c:v>
                </c:pt>
                <c:pt idx="18255">
                  <c:v>2.3399159908290001</c:v>
                </c:pt>
                <c:pt idx="18256">
                  <c:v>2.3399384021760001</c:v>
                </c:pt>
                <c:pt idx="18257">
                  <c:v>2.3399627208710001</c:v>
                </c:pt>
                <c:pt idx="18258">
                  <c:v>2.339986801147</c:v>
                </c:pt>
                <c:pt idx="18259">
                  <c:v>2.340007781982</c:v>
                </c:pt>
                <c:pt idx="18260">
                  <c:v>2.340026855469</c:v>
                </c:pt>
                <c:pt idx="18261">
                  <c:v>2.3400549888610001</c:v>
                </c:pt>
                <c:pt idx="18262">
                  <c:v>2.3401377201079998</c:v>
                </c:pt>
                <c:pt idx="18263">
                  <c:v>2.3406991958619998</c:v>
                </c:pt>
                <c:pt idx="18264">
                  <c:v>2.3408427238459999</c:v>
                </c:pt>
                <c:pt idx="18265">
                  <c:v>2.3408269882199999</c:v>
                </c:pt>
                <c:pt idx="18266">
                  <c:v>2.3409917354580001</c:v>
                </c:pt>
                <c:pt idx="18267">
                  <c:v>2.3411295413970001</c:v>
                </c:pt>
                <c:pt idx="18268">
                  <c:v>2.3413145542140001</c:v>
                </c:pt>
                <c:pt idx="18269">
                  <c:v>2.3414504528050002</c:v>
                </c:pt>
                <c:pt idx="18270">
                  <c:v>2.341503858566</c:v>
                </c:pt>
                <c:pt idx="18271">
                  <c:v>2.3414661884310002</c:v>
                </c:pt>
                <c:pt idx="18272">
                  <c:v>2.3415324687960002</c:v>
                </c:pt>
                <c:pt idx="18273">
                  <c:v>2.341735839844</c:v>
                </c:pt>
                <c:pt idx="18274">
                  <c:v>2.3420631885529999</c:v>
                </c:pt>
                <c:pt idx="18275">
                  <c:v>2.3421654701230001</c:v>
                </c:pt>
                <c:pt idx="18276">
                  <c:v>2.3421673774720002</c:v>
                </c:pt>
                <c:pt idx="18277">
                  <c:v>2.3421506881709999</c:v>
                </c:pt>
                <c:pt idx="18278">
                  <c:v>2.3421208858489999</c:v>
                </c:pt>
                <c:pt idx="18279">
                  <c:v>2.3421533107760002</c:v>
                </c:pt>
                <c:pt idx="18280">
                  <c:v>2.3427095413210002</c:v>
                </c:pt>
                <c:pt idx="18281">
                  <c:v>2.3428366184230001</c:v>
                </c:pt>
                <c:pt idx="18282">
                  <c:v>2.3428463935849999</c:v>
                </c:pt>
                <c:pt idx="18283">
                  <c:v>2.3428363800050001</c:v>
                </c:pt>
                <c:pt idx="18284">
                  <c:v>2.3430428504940002</c:v>
                </c:pt>
                <c:pt idx="18285">
                  <c:v>2.3434810638429999</c:v>
                </c:pt>
                <c:pt idx="18286">
                  <c:v>2.3436617851260002</c:v>
                </c:pt>
                <c:pt idx="18287">
                  <c:v>2.343692541122</c:v>
                </c:pt>
                <c:pt idx="18288">
                  <c:v>2.3437347412110001</c:v>
                </c:pt>
                <c:pt idx="18289">
                  <c:v>2.3438866138460002</c:v>
                </c:pt>
                <c:pt idx="18290">
                  <c:v>2.3441429138180001</c:v>
                </c:pt>
                <c:pt idx="18291">
                  <c:v>2.344344377518</c:v>
                </c:pt>
                <c:pt idx="18292">
                  <c:v>2.3445210456850001</c:v>
                </c:pt>
                <c:pt idx="18293">
                  <c:v>2.3445751667020001</c:v>
                </c:pt>
                <c:pt idx="18294">
                  <c:v>2.3446891307829998</c:v>
                </c:pt>
                <c:pt idx="18295">
                  <c:v>2.3449771404269999</c:v>
                </c:pt>
                <c:pt idx="18296">
                  <c:v>2.3450870513919999</c:v>
                </c:pt>
                <c:pt idx="18297">
                  <c:v>2.3451874256130001</c:v>
                </c:pt>
                <c:pt idx="18298">
                  <c:v>2.3452520370480001</c:v>
                </c:pt>
                <c:pt idx="18299">
                  <c:v>2.3452560901639998</c:v>
                </c:pt>
                <c:pt idx="18300">
                  <c:v>2.345223426819</c:v>
                </c:pt>
                <c:pt idx="18301">
                  <c:v>2.3452003002169999</c:v>
                </c:pt>
                <c:pt idx="18302">
                  <c:v>2.3451919555659999</c:v>
                </c:pt>
                <c:pt idx="18303">
                  <c:v>2.3452348709109998</c:v>
                </c:pt>
                <c:pt idx="18304">
                  <c:v>2.3453259468079999</c:v>
                </c:pt>
                <c:pt idx="18305">
                  <c:v>2.3454818725590001</c:v>
                </c:pt>
                <c:pt idx="18306">
                  <c:v>2.345582962036</c:v>
                </c:pt>
                <c:pt idx="18307">
                  <c:v>2.3457376956939999</c:v>
                </c:pt>
                <c:pt idx="18308">
                  <c:v>2.3458604812620001</c:v>
                </c:pt>
                <c:pt idx="18309">
                  <c:v>2.3460497856139999</c:v>
                </c:pt>
                <c:pt idx="18310">
                  <c:v>2.3461840152739999</c:v>
                </c:pt>
                <c:pt idx="18311">
                  <c:v>2.3462574481959999</c:v>
                </c:pt>
                <c:pt idx="18312">
                  <c:v>2.3463332653050002</c:v>
                </c:pt>
                <c:pt idx="18313">
                  <c:v>2.3464131355290001</c:v>
                </c:pt>
                <c:pt idx="18314">
                  <c:v>2.3464961051939999</c:v>
                </c:pt>
                <c:pt idx="18315">
                  <c:v>2.3465793132780002</c:v>
                </c:pt>
                <c:pt idx="18316">
                  <c:v>2.3466677665710001</c:v>
                </c:pt>
                <c:pt idx="18317">
                  <c:v>2.3467566967010001</c:v>
                </c:pt>
                <c:pt idx="18318">
                  <c:v>2.3468377590179998</c:v>
                </c:pt>
                <c:pt idx="18319">
                  <c:v>2.3469059467319999</c:v>
                </c:pt>
                <c:pt idx="18320">
                  <c:v>2.3469545841219999</c:v>
                </c:pt>
                <c:pt idx="18321">
                  <c:v>2.346984624863</c:v>
                </c:pt>
                <c:pt idx="18322">
                  <c:v>2.347005605698</c:v>
                </c:pt>
                <c:pt idx="18323">
                  <c:v>2.3470313549039998</c:v>
                </c:pt>
                <c:pt idx="18324">
                  <c:v>2.3473188877109998</c:v>
                </c:pt>
                <c:pt idx="18325">
                  <c:v>2.3474798202509999</c:v>
                </c:pt>
                <c:pt idx="18326">
                  <c:v>2.3477883338929999</c:v>
                </c:pt>
                <c:pt idx="18327">
                  <c:v>2.3480606079099999</c:v>
                </c:pt>
                <c:pt idx="18328">
                  <c:v>2.3485455513</c:v>
                </c:pt>
                <c:pt idx="18329">
                  <c:v>2.3485109806060001</c:v>
                </c:pt>
                <c:pt idx="18330">
                  <c:v>2.3488380908969999</c:v>
                </c:pt>
                <c:pt idx="18331">
                  <c:v>2.3493521213530002</c:v>
                </c:pt>
                <c:pt idx="18332">
                  <c:v>2.3493645191189998</c:v>
                </c:pt>
                <c:pt idx="18333">
                  <c:v>2.3495557308200001</c:v>
                </c:pt>
                <c:pt idx="18334">
                  <c:v>2.3497252464290002</c:v>
                </c:pt>
                <c:pt idx="18335">
                  <c:v>2.349998235703</c:v>
                </c:pt>
                <c:pt idx="18336">
                  <c:v>2.3503863811489998</c:v>
                </c:pt>
                <c:pt idx="18337">
                  <c:v>2.3503763675689999</c:v>
                </c:pt>
                <c:pt idx="18338">
                  <c:v>2.3504333496090002</c:v>
                </c:pt>
                <c:pt idx="18339">
                  <c:v>2.3505887985229998</c:v>
                </c:pt>
                <c:pt idx="18340">
                  <c:v>2.3507757186889999</c:v>
                </c:pt>
                <c:pt idx="18341">
                  <c:v>2.3513424396509999</c:v>
                </c:pt>
                <c:pt idx="18342">
                  <c:v>2.3514008522030001</c:v>
                </c:pt>
                <c:pt idx="18343">
                  <c:v>2.3515667915340002</c:v>
                </c:pt>
                <c:pt idx="18344">
                  <c:v>2.351719379425</c:v>
                </c:pt>
                <c:pt idx="18345">
                  <c:v>2.351824045181</c:v>
                </c:pt>
                <c:pt idx="18346">
                  <c:v>2.3519694805150002</c:v>
                </c:pt>
                <c:pt idx="18347">
                  <c:v>2.3520936965939998</c:v>
                </c:pt>
                <c:pt idx="18348">
                  <c:v>2.3521070480350001</c:v>
                </c:pt>
                <c:pt idx="18349">
                  <c:v>2.3520910739900001</c:v>
                </c:pt>
                <c:pt idx="18350">
                  <c:v>2.3521876335140002</c:v>
                </c:pt>
                <c:pt idx="18351">
                  <c:v>2.35240316391</c:v>
                </c:pt>
                <c:pt idx="18352">
                  <c:v>2.3527672290799999</c:v>
                </c:pt>
                <c:pt idx="18353">
                  <c:v>2.3528363704680002</c:v>
                </c:pt>
                <c:pt idx="18354">
                  <c:v>2.3529624938959999</c:v>
                </c:pt>
                <c:pt idx="18355">
                  <c:v>2.3531775474550001</c:v>
                </c:pt>
                <c:pt idx="18356">
                  <c:v>2.3533854484560002</c:v>
                </c:pt>
                <c:pt idx="18357">
                  <c:v>2.3535044193269998</c:v>
                </c:pt>
                <c:pt idx="18358">
                  <c:v>2.353555679321</c:v>
                </c:pt>
                <c:pt idx="18359">
                  <c:v>2.353864192963</c:v>
                </c:pt>
                <c:pt idx="18360">
                  <c:v>2.3540046215060002</c:v>
                </c:pt>
                <c:pt idx="18361">
                  <c:v>2.3541390895840002</c:v>
                </c:pt>
                <c:pt idx="18362">
                  <c:v>2.3541967868799998</c:v>
                </c:pt>
                <c:pt idx="18363">
                  <c:v>2.3542644977570002</c:v>
                </c:pt>
                <c:pt idx="18364">
                  <c:v>2.3542938232420001</c:v>
                </c:pt>
                <c:pt idx="18365">
                  <c:v>2.3543236255650002</c:v>
                </c:pt>
                <c:pt idx="18366">
                  <c:v>2.3543767929079999</c:v>
                </c:pt>
                <c:pt idx="18367">
                  <c:v>2.3548831939700001</c:v>
                </c:pt>
                <c:pt idx="18368">
                  <c:v>2.355062484741</c:v>
                </c:pt>
                <c:pt idx="18369">
                  <c:v>2.3551843166349999</c:v>
                </c:pt>
                <c:pt idx="18370">
                  <c:v>2.3557395935060002</c:v>
                </c:pt>
                <c:pt idx="18371">
                  <c:v>2.3557665348049999</c:v>
                </c:pt>
                <c:pt idx="18372">
                  <c:v>2.3559143543240002</c:v>
                </c:pt>
                <c:pt idx="18373">
                  <c:v>2.3564453125</c:v>
                </c:pt>
                <c:pt idx="18374">
                  <c:v>2.3565356731409999</c:v>
                </c:pt>
                <c:pt idx="18375">
                  <c:v>2.3569741249080001</c:v>
                </c:pt>
                <c:pt idx="18376">
                  <c:v>2.3571822643279998</c:v>
                </c:pt>
                <c:pt idx="18377">
                  <c:v>2.357168912888</c:v>
                </c:pt>
                <c:pt idx="18378">
                  <c:v>2.3571441173549998</c:v>
                </c:pt>
                <c:pt idx="18379">
                  <c:v>2.357163667679</c:v>
                </c:pt>
                <c:pt idx="18380">
                  <c:v>2.3572773933410001</c:v>
                </c:pt>
                <c:pt idx="18381">
                  <c:v>2.3578402996059999</c:v>
                </c:pt>
                <c:pt idx="18382">
                  <c:v>2.3579120635990001</c:v>
                </c:pt>
                <c:pt idx="18383">
                  <c:v>2.3579447269439999</c:v>
                </c:pt>
                <c:pt idx="18384">
                  <c:v>2.3581101894379999</c:v>
                </c:pt>
                <c:pt idx="18385">
                  <c:v>2.3582391738889998</c:v>
                </c:pt>
                <c:pt idx="18386">
                  <c:v>2.358377456665</c:v>
                </c:pt>
                <c:pt idx="18387">
                  <c:v>2.358513593674</c:v>
                </c:pt>
                <c:pt idx="18388">
                  <c:v>2.3586404323579999</c:v>
                </c:pt>
                <c:pt idx="18389">
                  <c:v>2.358814954758</c:v>
                </c:pt>
                <c:pt idx="18390">
                  <c:v>2.3588714599610001</c:v>
                </c:pt>
                <c:pt idx="18391">
                  <c:v>2.3588855266570001</c:v>
                </c:pt>
                <c:pt idx="18392">
                  <c:v>2.3589000701899998</c:v>
                </c:pt>
                <c:pt idx="18393">
                  <c:v>2.3589317798609999</c:v>
                </c:pt>
                <c:pt idx="18394">
                  <c:v>2.3591251373289999</c:v>
                </c:pt>
                <c:pt idx="18395">
                  <c:v>2.3596529960630002</c:v>
                </c:pt>
                <c:pt idx="18396">
                  <c:v>2.3596684932710001</c:v>
                </c:pt>
                <c:pt idx="18397">
                  <c:v>2.3598172664639998</c:v>
                </c:pt>
                <c:pt idx="18398">
                  <c:v>2.360069036484</c:v>
                </c:pt>
                <c:pt idx="18399">
                  <c:v>2.3603768348690002</c:v>
                </c:pt>
                <c:pt idx="18400">
                  <c:v>2.3603608608250002</c:v>
                </c:pt>
                <c:pt idx="18401">
                  <c:v>2.36035323143</c:v>
                </c:pt>
                <c:pt idx="18402">
                  <c:v>2.360468626022</c:v>
                </c:pt>
                <c:pt idx="18403">
                  <c:v>2.3606204986570001</c:v>
                </c:pt>
                <c:pt idx="18404">
                  <c:v>2.3607223033909999</c:v>
                </c:pt>
                <c:pt idx="18405">
                  <c:v>2.360879898071</c:v>
                </c:pt>
                <c:pt idx="18406">
                  <c:v>2.3609764575960002</c:v>
                </c:pt>
                <c:pt idx="18407">
                  <c:v>2.3609664440159999</c:v>
                </c:pt>
                <c:pt idx="18408">
                  <c:v>2.3611538410190001</c:v>
                </c:pt>
                <c:pt idx="18409">
                  <c:v>2.3614773750309999</c:v>
                </c:pt>
                <c:pt idx="18410">
                  <c:v>2.3616125583650001</c:v>
                </c:pt>
                <c:pt idx="18411">
                  <c:v>2.3617033958440001</c:v>
                </c:pt>
                <c:pt idx="18412">
                  <c:v>2.3617465496059999</c:v>
                </c:pt>
                <c:pt idx="18413">
                  <c:v>2.3617722988129999</c:v>
                </c:pt>
                <c:pt idx="18414">
                  <c:v>2.361799001694</c:v>
                </c:pt>
                <c:pt idx="18415">
                  <c:v>2.3618345260620002</c:v>
                </c:pt>
                <c:pt idx="18416">
                  <c:v>2.361973285675</c:v>
                </c:pt>
                <c:pt idx="18417">
                  <c:v>2.3621747493740002</c:v>
                </c:pt>
                <c:pt idx="18418">
                  <c:v>2.362576961517</c:v>
                </c:pt>
                <c:pt idx="18419">
                  <c:v>2.3626196384429998</c:v>
                </c:pt>
                <c:pt idx="18420">
                  <c:v>2.3631439208980001</c:v>
                </c:pt>
                <c:pt idx="18421">
                  <c:v>2.3632941246030001</c:v>
                </c:pt>
                <c:pt idx="18422">
                  <c:v>2.36328125</c:v>
                </c:pt>
                <c:pt idx="18423">
                  <c:v>2.3633651733400001</c:v>
                </c:pt>
                <c:pt idx="18424">
                  <c:v>2.3639283180240001</c:v>
                </c:pt>
                <c:pt idx="18425">
                  <c:v>2.3640522956850001</c:v>
                </c:pt>
                <c:pt idx="18426">
                  <c:v>2.3640995025630001</c:v>
                </c:pt>
                <c:pt idx="18427">
                  <c:v>2.3641581535339999</c:v>
                </c:pt>
                <c:pt idx="18428">
                  <c:v>2.3641850948330001</c:v>
                </c:pt>
                <c:pt idx="18429">
                  <c:v>2.3642022609710001</c:v>
                </c:pt>
                <c:pt idx="18430">
                  <c:v>2.364211082458</c:v>
                </c:pt>
                <c:pt idx="18431">
                  <c:v>2.3642730712889999</c:v>
                </c:pt>
                <c:pt idx="18432">
                  <c:v>2.3644206523900002</c:v>
                </c:pt>
                <c:pt idx="18433">
                  <c:v>2.3646419048310001</c:v>
                </c:pt>
                <c:pt idx="18434">
                  <c:v>2.3649237155909999</c:v>
                </c:pt>
                <c:pt idx="18435">
                  <c:v>2.3651676177979999</c:v>
                </c:pt>
                <c:pt idx="18436">
                  <c:v>2.3654093742370002</c:v>
                </c:pt>
                <c:pt idx="18437">
                  <c:v>2.3655898571009999</c:v>
                </c:pt>
                <c:pt idx="18438">
                  <c:v>2.3657131195069998</c:v>
                </c:pt>
                <c:pt idx="18439">
                  <c:v>2.3658328056340001</c:v>
                </c:pt>
                <c:pt idx="18440">
                  <c:v>2.3659539222719999</c:v>
                </c:pt>
                <c:pt idx="18441">
                  <c:v>2.3661270141599999</c:v>
                </c:pt>
                <c:pt idx="18442">
                  <c:v>2.366223096848</c:v>
                </c:pt>
                <c:pt idx="18443">
                  <c:v>2.3665769100189999</c:v>
                </c:pt>
                <c:pt idx="18444">
                  <c:v>2.3669493198390001</c:v>
                </c:pt>
                <c:pt idx="18445">
                  <c:v>2.3670380115510001</c:v>
                </c:pt>
                <c:pt idx="18446">
                  <c:v>2.3669984340669998</c:v>
                </c:pt>
                <c:pt idx="18447">
                  <c:v>2.3670721054079999</c:v>
                </c:pt>
                <c:pt idx="18448">
                  <c:v>2.367330312729</c:v>
                </c:pt>
                <c:pt idx="18449">
                  <c:v>2.3677709102629998</c:v>
                </c:pt>
                <c:pt idx="18450">
                  <c:v>2.3677670955660002</c:v>
                </c:pt>
                <c:pt idx="18451">
                  <c:v>2.3677866458889998</c:v>
                </c:pt>
                <c:pt idx="18452">
                  <c:v>2.3678455352780001</c:v>
                </c:pt>
                <c:pt idx="18453">
                  <c:v>2.3679609298709998</c:v>
                </c:pt>
                <c:pt idx="18454">
                  <c:v>2.368158817291</c:v>
                </c:pt>
                <c:pt idx="18455">
                  <c:v>2.3684997558590002</c:v>
                </c:pt>
                <c:pt idx="18456">
                  <c:v>2.3686265945430001</c:v>
                </c:pt>
                <c:pt idx="18457">
                  <c:v>2.3688590526579998</c:v>
                </c:pt>
                <c:pt idx="18458">
                  <c:v>2.3690738677979999</c:v>
                </c:pt>
                <c:pt idx="18459">
                  <c:v>2.3692264556880001</c:v>
                </c:pt>
                <c:pt idx="18460">
                  <c:v>2.3692934513089998</c:v>
                </c:pt>
                <c:pt idx="18461">
                  <c:v>2.3692708015439998</c:v>
                </c:pt>
                <c:pt idx="18462">
                  <c:v>2.3696470260620002</c:v>
                </c:pt>
                <c:pt idx="18463">
                  <c:v>2.3700399398799998</c:v>
                </c:pt>
                <c:pt idx="18464">
                  <c:v>2.3701245784760001</c:v>
                </c:pt>
                <c:pt idx="18465">
                  <c:v>2.37034201622</c:v>
                </c:pt>
                <c:pt idx="18466">
                  <c:v>2.3704788684840001</c:v>
                </c:pt>
                <c:pt idx="18467">
                  <c:v>2.3706252574920001</c:v>
                </c:pt>
                <c:pt idx="18468">
                  <c:v>2.3706972599029998</c:v>
                </c:pt>
                <c:pt idx="18469">
                  <c:v>2.3708472251889998</c:v>
                </c:pt>
                <c:pt idx="18470">
                  <c:v>2.3709208965299999</c:v>
                </c:pt>
                <c:pt idx="18471">
                  <c:v>2.3709836006159999</c:v>
                </c:pt>
                <c:pt idx="18472">
                  <c:v>2.3710701465609998</c:v>
                </c:pt>
                <c:pt idx="18473">
                  <c:v>2.37109041214</c:v>
                </c:pt>
                <c:pt idx="18474">
                  <c:v>2.3711175918579999</c:v>
                </c:pt>
                <c:pt idx="18475">
                  <c:v>2.3711423873899999</c:v>
                </c:pt>
                <c:pt idx="18476">
                  <c:v>2.371163368225</c:v>
                </c:pt>
                <c:pt idx="18477">
                  <c:v>2.3712143898010001</c:v>
                </c:pt>
                <c:pt idx="18478">
                  <c:v>2.3713610172270001</c:v>
                </c:pt>
                <c:pt idx="18479">
                  <c:v>2.371500253677</c:v>
                </c:pt>
                <c:pt idx="18480">
                  <c:v>2.3717467784880002</c:v>
                </c:pt>
                <c:pt idx="18481">
                  <c:v>2.372208356857</c:v>
                </c:pt>
                <c:pt idx="18482">
                  <c:v>2.3727440834050002</c:v>
                </c:pt>
                <c:pt idx="18483">
                  <c:v>2.3733112812039998</c:v>
                </c:pt>
                <c:pt idx="18484">
                  <c:v>2.373925924301</c:v>
                </c:pt>
                <c:pt idx="18485">
                  <c:v>2.3745577335360002</c:v>
                </c:pt>
                <c:pt idx="18486">
                  <c:v>2.3752202987670001</c:v>
                </c:pt>
                <c:pt idx="18487">
                  <c:v>2.3758847713470002</c:v>
                </c:pt>
                <c:pt idx="18488">
                  <c:v>2.3765454292300001</c:v>
                </c:pt>
                <c:pt idx="18489">
                  <c:v>2.377160787582</c:v>
                </c:pt>
                <c:pt idx="18490">
                  <c:v>2.3776798248289999</c:v>
                </c:pt>
                <c:pt idx="18491">
                  <c:v>2.377964735031</c:v>
                </c:pt>
                <c:pt idx="18492">
                  <c:v>2.3781700134279999</c:v>
                </c:pt>
                <c:pt idx="18493">
                  <c:v>2.37832736969</c:v>
                </c:pt>
                <c:pt idx="18494">
                  <c:v>2.3784439563749999</c:v>
                </c:pt>
                <c:pt idx="18495">
                  <c:v>2.3785336017610001</c:v>
                </c:pt>
                <c:pt idx="18496">
                  <c:v>2.3785970211029999</c:v>
                </c:pt>
                <c:pt idx="18497">
                  <c:v>2.3786461353299999</c:v>
                </c:pt>
                <c:pt idx="18498">
                  <c:v>2.3786787986759999</c:v>
                </c:pt>
                <c:pt idx="18499">
                  <c:v>2.3787069320679999</c:v>
                </c:pt>
                <c:pt idx="18500">
                  <c:v>2.37873005867</c:v>
                </c:pt>
                <c:pt idx="18501">
                  <c:v>2.3787660598749998</c:v>
                </c:pt>
                <c:pt idx="18502">
                  <c:v>2.3788089752200001</c:v>
                </c:pt>
                <c:pt idx="18503">
                  <c:v>2.3788602352139998</c:v>
                </c:pt>
                <c:pt idx="18504">
                  <c:v>2.3789055347439998</c:v>
                </c:pt>
                <c:pt idx="18505">
                  <c:v>2.3789536952970001</c:v>
                </c:pt>
                <c:pt idx="18506">
                  <c:v>2.3790397644039998</c:v>
                </c:pt>
                <c:pt idx="18507">
                  <c:v>2.3791196346280001</c:v>
                </c:pt>
                <c:pt idx="18508">
                  <c:v>2.3792207241060002</c:v>
                </c:pt>
                <c:pt idx="18509">
                  <c:v>2.3792755603789999</c:v>
                </c:pt>
                <c:pt idx="18510">
                  <c:v>2.3791706562039998</c:v>
                </c:pt>
                <c:pt idx="18511">
                  <c:v>2.3790657520290002</c:v>
                </c:pt>
                <c:pt idx="18512">
                  <c:v>2.3791494369509998</c:v>
                </c:pt>
                <c:pt idx="18513">
                  <c:v>2.379270553589</c:v>
                </c:pt>
                <c:pt idx="18514">
                  <c:v>2.3793811798100002</c:v>
                </c:pt>
                <c:pt idx="18515">
                  <c:v>2.3792831897740001</c:v>
                </c:pt>
                <c:pt idx="18516">
                  <c:v>2.3791534900669999</c:v>
                </c:pt>
                <c:pt idx="18517">
                  <c:v>2.379291772842</c:v>
                </c:pt>
                <c:pt idx="18518">
                  <c:v>2.3793995380399999</c:v>
                </c:pt>
                <c:pt idx="18519">
                  <c:v>2.379230737686</c:v>
                </c:pt>
                <c:pt idx="18520">
                  <c:v>2.3793430328370002</c:v>
                </c:pt>
                <c:pt idx="18521">
                  <c:v>2.3794691562649999</c:v>
                </c:pt>
                <c:pt idx="18522">
                  <c:v>2.3794040679930002</c:v>
                </c:pt>
                <c:pt idx="18523">
                  <c:v>2.3792870044710002</c:v>
                </c:pt>
                <c:pt idx="18524">
                  <c:v>2.379319667816</c:v>
                </c:pt>
                <c:pt idx="18525">
                  <c:v>2.3795170784000002</c:v>
                </c:pt>
                <c:pt idx="18526">
                  <c:v>2.3794212341310002</c:v>
                </c:pt>
                <c:pt idx="18527">
                  <c:v>2.3793425560000001</c:v>
                </c:pt>
                <c:pt idx="18528">
                  <c:v>2.3793730735779999</c:v>
                </c:pt>
                <c:pt idx="18529">
                  <c:v>2.3795661926270002</c:v>
                </c:pt>
                <c:pt idx="18530">
                  <c:v>2.3794040679930002</c:v>
                </c:pt>
                <c:pt idx="18531">
                  <c:v>2.3796393871310002</c:v>
                </c:pt>
                <c:pt idx="18532">
                  <c:v>2.3794147968289998</c:v>
                </c:pt>
                <c:pt idx="18533">
                  <c:v>2.3796956539149998</c:v>
                </c:pt>
                <c:pt idx="18534">
                  <c:v>2.3794884681699999</c:v>
                </c:pt>
                <c:pt idx="18535">
                  <c:v>2.3797199726099998</c:v>
                </c:pt>
                <c:pt idx="18536">
                  <c:v>2.3797948360440002</c:v>
                </c:pt>
                <c:pt idx="18537">
                  <c:v>2.3797020912170002</c:v>
                </c:pt>
                <c:pt idx="18538">
                  <c:v>2.379628419876</c:v>
                </c:pt>
                <c:pt idx="18539">
                  <c:v>2.3798048496250002</c:v>
                </c:pt>
                <c:pt idx="18540">
                  <c:v>2.380121469498</c:v>
                </c:pt>
                <c:pt idx="18541">
                  <c:v>2.3800892829900002</c:v>
                </c:pt>
                <c:pt idx="18542">
                  <c:v>2.3801975250240002</c:v>
                </c:pt>
                <c:pt idx="18543">
                  <c:v>2.380261182785</c:v>
                </c:pt>
                <c:pt idx="18544">
                  <c:v>2.3803284168240002</c:v>
                </c:pt>
                <c:pt idx="18545">
                  <c:v>2.380393743515</c:v>
                </c:pt>
                <c:pt idx="18546">
                  <c:v>2.3804605007170001</c:v>
                </c:pt>
                <c:pt idx="18547">
                  <c:v>2.3805298805240001</c:v>
                </c:pt>
                <c:pt idx="18548">
                  <c:v>2.3805940151209999</c:v>
                </c:pt>
                <c:pt idx="18549">
                  <c:v>2.3807239532470001</c:v>
                </c:pt>
                <c:pt idx="18550">
                  <c:v>2.3808870315549999</c:v>
                </c:pt>
                <c:pt idx="18551">
                  <c:v>2.38086104393</c:v>
                </c:pt>
                <c:pt idx="18552">
                  <c:v>2.3811273574829999</c:v>
                </c:pt>
                <c:pt idx="18553">
                  <c:v>2.3813123702999999</c:v>
                </c:pt>
                <c:pt idx="18554">
                  <c:v>2.3814852237699999</c:v>
                </c:pt>
                <c:pt idx="18555">
                  <c:v>2.3815107345580002</c:v>
                </c:pt>
                <c:pt idx="18556">
                  <c:v>2.3816070556639999</c:v>
                </c:pt>
                <c:pt idx="18557">
                  <c:v>2.3817281723020001</c:v>
                </c:pt>
                <c:pt idx="18558">
                  <c:v>2.3818502426150001</c:v>
                </c:pt>
                <c:pt idx="18559">
                  <c:v>2.3819394111630001</c:v>
                </c:pt>
                <c:pt idx="18560">
                  <c:v>2.3820693492889999</c:v>
                </c:pt>
                <c:pt idx="18561">
                  <c:v>2.3821895122529999</c:v>
                </c:pt>
                <c:pt idx="18562">
                  <c:v>2.3821928501129999</c:v>
                </c:pt>
                <c:pt idx="18563">
                  <c:v>2.3823196887970002</c:v>
                </c:pt>
                <c:pt idx="18564">
                  <c:v>2.3828384876249999</c:v>
                </c:pt>
                <c:pt idx="18565">
                  <c:v>2.3829963207240001</c:v>
                </c:pt>
                <c:pt idx="18566">
                  <c:v>2.3833098411560001</c:v>
                </c:pt>
                <c:pt idx="18567">
                  <c:v>2.3835210800170001</c:v>
                </c:pt>
                <c:pt idx="18568">
                  <c:v>2.3837237358090002</c:v>
                </c:pt>
                <c:pt idx="18569">
                  <c:v>2.3837046623229998</c:v>
                </c:pt>
                <c:pt idx="18570">
                  <c:v>2.3837442398070001</c:v>
                </c:pt>
                <c:pt idx="18571">
                  <c:v>2.3838210105900002</c:v>
                </c:pt>
                <c:pt idx="18572">
                  <c:v>2.383909463882</c:v>
                </c:pt>
                <c:pt idx="18573">
                  <c:v>2.3839972019200002</c:v>
                </c:pt>
                <c:pt idx="18574">
                  <c:v>2.384083986282</c:v>
                </c:pt>
                <c:pt idx="18575">
                  <c:v>2.3841717243190002</c:v>
                </c:pt>
                <c:pt idx="18576">
                  <c:v>2.384258031845</c:v>
                </c:pt>
                <c:pt idx="18577">
                  <c:v>2.3843002319340001</c:v>
                </c:pt>
                <c:pt idx="18578">
                  <c:v>2.3842856883999999</c:v>
                </c:pt>
                <c:pt idx="18579">
                  <c:v>2.3842613697049999</c:v>
                </c:pt>
                <c:pt idx="18580">
                  <c:v>2.3844714164730001</c:v>
                </c:pt>
                <c:pt idx="18581">
                  <c:v>2.3847107887269998</c:v>
                </c:pt>
                <c:pt idx="18582">
                  <c:v>2.385015249252</c:v>
                </c:pt>
                <c:pt idx="18583">
                  <c:v>2.3851258754729998</c:v>
                </c:pt>
                <c:pt idx="18584">
                  <c:v>2.3853230476379998</c:v>
                </c:pt>
                <c:pt idx="18585">
                  <c:v>2.3854627609249999</c:v>
                </c:pt>
                <c:pt idx="18586">
                  <c:v>2.3856015205380001</c:v>
                </c:pt>
                <c:pt idx="18587">
                  <c:v>2.385735273361</c:v>
                </c:pt>
                <c:pt idx="18588">
                  <c:v>2.3858699798580001</c:v>
                </c:pt>
                <c:pt idx="18589">
                  <c:v>2.3858735561370001</c:v>
                </c:pt>
                <c:pt idx="18590">
                  <c:v>2.3859174251559998</c:v>
                </c:pt>
                <c:pt idx="18591">
                  <c:v>2.3865046501160001</c:v>
                </c:pt>
                <c:pt idx="18592">
                  <c:v>2.386595010757</c:v>
                </c:pt>
                <c:pt idx="18593">
                  <c:v>2.3866405487060001</c:v>
                </c:pt>
                <c:pt idx="18594">
                  <c:v>2.3867757320399998</c:v>
                </c:pt>
                <c:pt idx="18595">
                  <c:v>2.386933326721</c:v>
                </c:pt>
                <c:pt idx="18596">
                  <c:v>2.3870320320129998</c:v>
                </c:pt>
                <c:pt idx="18597">
                  <c:v>2.3871288299560001</c:v>
                </c:pt>
                <c:pt idx="18598">
                  <c:v>2.3872134685519999</c:v>
                </c:pt>
                <c:pt idx="18599">
                  <c:v>2.3872525691990001</c:v>
                </c:pt>
                <c:pt idx="18600">
                  <c:v>2.387233257294</c:v>
                </c:pt>
                <c:pt idx="18601">
                  <c:v>2.3872144222260001</c:v>
                </c:pt>
                <c:pt idx="18602">
                  <c:v>2.3872051239009999</c:v>
                </c:pt>
                <c:pt idx="18603">
                  <c:v>2.38729763031</c:v>
                </c:pt>
                <c:pt idx="18604">
                  <c:v>2.387463331223</c:v>
                </c:pt>
                <c:pt idx="18605">
                  <c:v>2.3875734806060001</c:v>
                </c:pt>
                <c:pt idx="18606">
                  <c:v>2.387725114822</c:v>
                </c:pt>
                <c:pt idx="18607">
                  <c:v>2.3877918720250002</c:v>
                </c:pt>
                <c:pt idx="18608">
                  <c:v>2.3878166675569998</c:v>
                </c:pt>
                <c:pt idx="18609">
                  <c:v>2.3879296779630002</c:v>
                </c:pt>
                <c:pt idx="18610">
                  <c:v>2.3885145187379999</c:v>
                </c:pt>
                <c:pt idx="18611">
                  <c:v>2.3886067867279999</c:v>
                </c:pt>
                <c:pt idx="18612">
                  <c:v>2.3890464305879999</c:v>
                </c:pt>
                <c:pt idx="18613">
                  <c:v>2.389352083206</c:v>
                </c:pt>
                <c:pt idx="18614">
                  <c:v>2.3893756866459999</c:v>
                </c:pt>
                <c:pt idx="18615">
                  <c:v>2.3893713951110001</c:v>
                </c:pt>
                <c:pt idx="18616">
                  <c:v>2.389432430267</c:v>
                </c:pt>
                <c:pt idx="18617">
                  <c:v>2.3896234035489998</c:v>
                </c:pt>
                <c:pt idx="18618">
                  <c:v>2.3900263309479999</c:v>
                </c:pt>
                <c:pt idx="18619">
                  <c:v>2.3902697563170001</c:v>
                </c:pt>
                <c:pt idx="18620">
                  <c:v>2.3902962207790002</c:v>
                </c:pt>
                <c:pt idx="18621">
                  <c:v>2.3903071880339999</c:v>
                </c:pt>
                <c:pt idx="18622">
                  <c:v>2.390351295471</c:v>
                </c:pt>
                <c:pt idx="18623">
                  <c:v>2.3904845714570002</c:v>
                </c:pt>
                <c:pt idx="18624">
                  <c:v>2.3907232284550002</c:v>
                </c:pt>
                <c:pt idx="18625">
                  <c:v>2.3912594318389999</c:v>
                </c:pt>
                <c:pt idx="18626">
                  <c:v>2.3912827968600001</c:v>
                </c:pt>
                <c:pt idx="18627">
                  <c:v>2.3914368152619998</c:v>
                </c:pt>
                <c:pt idx="18628">
                  <c:v>2.3919792175289998</c:v>
                </c:pt>
                <c:pt idx="18629">
                  <c:v>2.3920886516570001</c:v>
                </c:pt>
                <c:pt idx="18630">
                  <c:v>2.392098665237</c:v>
                </c:pt>
                <c:pt idx="18631">
                  <c:v>2.3920798301700001</c:v>
                </c:pt>
                <c:pt idx="18632">
                  <c:v>2.3920524120329998</c:v>
                </c:pt>
                <c:pt idx="18633">
                  <c:v>2.3920278549190002</c:v>
                </c:pt>
                <c:pt idx="18634">
                  <c:v>2.392033815384</c:v>
                </c:pt>
                <c:pt idx="18635">
                  <c:v>2.3920884132390001</c:v>
                </c:pt>
                <c:pt idx="18636">
                  <c:v>2.39217877388</c:v>
                </c:pt>
                <c:pt idx="18637">
                  <c:v>2.3922770023350002</c:v>
                </c:pt>
                <c:pt idx="18638">
                  <c:v>2.3923730850220002</c:v>
                </c:pt>
                <c:pt idx="18639">
                  <c:v>2.3924756050110001</c:v>
                </c:pt>
                <c:pt idx="18640">
                  <c:v>2.3925752639770002</c:v>
                </c:pt>
                <c:pt idx="18641">
                  <c:v>2.3926587104800001</c:v>
                </c:pt>
                <c:pt idx="18642">
                  <c:v>2.3926916122440001</c:v>
                </c:pt>
                <c:pt idx="18643">
                  <c:v>2.3926832675930001</c:v>
                </c:pt>
                <c:pt idx="18644">
                  <c:v>2.392653226852</c:v>
                </c:pt>
                <c:pt idx="18645">
                  <c:v>2.39302277565</c:v>
                </c:pt>
                <c:pt idx="18646">
                  <c:v>2.3934178352359998</c:v>
                </c:pt>
                <c:pt idx="18647">
                  <c:v>2.393633127213</c:v>
                </c:pt>
                <c:pt idx="18648">
                  <c:v>2.3941628932949999</c:v>
                </c:pt>
                <c:pt idx="18649">
                  <c:v>2.3942711353299999</c:v>
                </c:pt>
                <c:pt idx="18650">
                  <c:v>2.3942439556120001</c:v>
                </c:pt>
                <c:pt idx="18651">
                  <c:v>2.394679307938</c:v>
                </c:pt>
                <c:pt idx="18652">
                  <c:v>2.3951687812809999</c:v>
                </c:pt>
                <c:pt idx="18653">
                  <c:v>2.3952116966250001</c:v>
                </c:pt>
                <c:pt idx="18654">
                  <c:v>2.3951787948610002</c:v>
                </c:pt>
                <c:pt idx="18655">
                  <c:v>2.3951563835140002</c:v>
                </c:pt>
                <c:pt idx="18656">
                  <c:v>2.395202636719</c:v>
                </c:pt>
                <c:pt idx="18657">
                  <c:v>2.3953864574430002</c:v>
                </c:pt>
                <c:pt idx="18658">
                  <c:v>2.3957974910740001</c:v>
                </c:pt>
                <c:pt idx="18659">
                  <c:v>2.395933389664</c:v>
                </c:pt>
                <c:pt idx="18660">
                  <c:v>2.3960669040679998</c:v>
                </c:pt>
                <c:pt idx="18661">
                  <c:v>2.3961956501010002</c:v>
                </c:pt>
                <c:pt idx="18662">
                  <c:v>2.3962757587430001</c:v>
                </c:pt>
                <c:pt idx="18663">
                  <c:v>2.3963084220890001</c:v>
                </c:pt>
                <c:pt idx="18664">
                  <c:v>2.3963191509250001</c:v>
                </c:pt>
                <c:pt idx="18665">
                  <c:v>2.3963434696200001</c:v>
                </c:pt>
                <c:pt idx="18666">
                  <c:v>2.396409511566</c:v>
                </c:pt>
                <c:pt idx="18667">
                  <c:v>2.3965268135070001</c:v>
                </c:pt>
                <c:pt idx="18668">
                  <c:v>2.3966646194460002</c:v>
                </c:pt>
                <c:pt idx="18669">
                  <c:v>2.396806955338</c:v>
                </c:pt>
                <c:pt idx="18670">
                  <c:v>2.396876573563</c:v>
                </c:pt>
                <c:pt idx="18671">
                  <c:v>2.3970186710360002</c:v>
                </c:pt>
                <c:pt idx="18672">
                  <c:v>2.3970918655400002</c:v>
                </c:pt>
                <c:pt idx="18673">
                  <c:v>2.3971621990199998</c:v>
                </c:pt>
                <c:pt idx="18674">
                  <c:v>2.3973066806790002</c:v>
                </c:pt>
                <c:pt idx="18675">
                  <c:v>2.3973777294160001</c:v>
                </c:pt>
                <c:pt idx="18676">
                  <c:v>2.3974463939669999</c:v>
                </c:pt>
                <c:pt idx="18677">
                  <c:v>2.3975033760070001</c:v>
                </c:pt>
                <c:pt idx="18678">
                  <c:v>2.3975436687470002</c:v>
                </c:pt>
                <c:pt idx="18679">
                  <c:v>2.3975701332089998</c:v>
                </c:pt>
                <c:pt idx="18680">
                  <c:v>2.3975925445559998</c:v>
                </c:pt>
                <c:pt idx="18681">
                  <c:v>2.3976085185999998</c:v>
                </c:pt>
                <c:pt idx="18682">
                  <c:v>2.3976259231569998</c:v>
                </c:pt>
                <c:pt idx="18683">
                  <c:v>2.3976385593409999</c:v>
                </c:pt>
                <c:pt idx="18684">
                  <c:v>2.397666692734</c:v>
                </c:pt>
                <c:pt idx="18685">
                  <c:v>2.3977091312410002</c:v>
                </c:pt>
                <c:pt idx="18686">
                  <c:v>2.3978068828580001</c:v>
                </c:pt>
                <c:pt idx="18687">
                  <c:v>2.398355722427</c:v>
                </c:pt>
                <c:pt idx="18688">
                  <c:v>2.3985166549680002</c:v>
                </c:pt>
                <c:pt idx="18689">
                  <c:v>2.3985173702239999</c:v>
                </c:pt>
                <c:pt idx="18690">
                  <c:v>2.3984854221340002</c:v>
                </c:pt>
                <c:pt idx="18691">
                  <c:v>2.3984594345089998</c:v>
                </c:pt>
                <c:pt idx="18692">
                  <c:v>2.3984398841860002</c:v>
                </c:pt>
                <c:pt idx="18693">
                  <c:v>2.398467302322</c:v>
                </c:pt>
                <c:pt idx="18694">
                  <c:v>2.3985393047330001</c:v>
                </c:pt>
                <c:pt idx="18695">
                  <c:v>2.3986341953279999</c:v>
                </c:pt>
                <c:pt idx="18696">
                  <c:v>2.398721694946</c:v>
                </c:pt>
                <c:pt idx="18697">
                  <c:v>2.3988161087040001</c:v>
                </c:pt>
                <c:pt idx="18698">
                  <c:v>2.3989095687869999</c:v>
                </c:pt>
                <c:pt idx="18699">
                  <c:v>2.399000883102</c:v>
                </c:pt>
                <c:pt idx="18700">
                  <c:v>2.3990509510039999</c:v>
                </c:pt>
                <c:pt idx="18701">
                  <c:v>2.3990278244019998</c:v>
                </c:pt>
                <c:pt idx="18702">
                  <c:v>2.3990104198459998</c:v>
                </c:pt>
                <c:pt idx="18703">
                  <c:v>2.3991954326629998</c:v>
                </c:pt>
                <c:pt idx="18704">
                  <c:v>2.3995373249049998</c:v>
                </c:pt>
                <c:pt idx="18705">
                  <c:v>2.3996605873110002</c:v>
                </c:pt>
                <c:pt idx="18706">
                  <c:v>2.3996622562410002</c:v>
                </c:pt>
                <c:pt idx="18707">
                  <c:v>2.3996546268459999</c:v>
                </c:pt>
                <c:pt idx="18708">
                  <c:v>2.4001038074490002</c:v>
                </c:pt>
                <c:pt idx="18709">
                  <c:v>2.400250911713</c:v>
                </c:pt>
                <c:pt idx="18710">
                  <c:v>2.400369644165</c:v>
                </c:pt>
                <c:pt idx="18711">
                  <c:v>2.4004263877869998</c:v>
                </c:pt>
                <c:pt idx="18712">
                  <c:v>2.4004924297330001</c:v>
                </c:pt>
                <c:pt idx="18713">
                  <c:v>2.4007103443150002</c:v>
                </c:pt>
                <c:pt idx="18714">
                  <c:v>2.4009106159210001</c:v>
                </c:pt>
                <c:pt idx="18715">
                  <c:v>2.4011027812960002</c:v>
                </c:pt>
                <c:pt idx="18716">
                  <c:v>2.40128159523</c:v>
                </c:pt>
                <c:pt idx="18717">
                  <c:v>2.401332378387</c:v>
                </c:pt>
                <c:pt idx="18718">
                  <c:v>2.4014050960539999</c:v>
                </c:pt>
                <c:pt idx="18719">
                  <c:v>2.4016485214230001</c:v>
                </c:pt>
                <c:pt idx="18720">
                  <c:v>2.4018552303309999</c:v>
                </c:pt>
                <c:pt idx="18721">
                  <c:v>2.4020745754239998</c:v>
                </c:pt>
                <c:pt idx="18722">
                  <c:v>2.4020376205440002</c:v>
                </c:pt>
                <c:pt idx="18723">
                  <c:v>2.4021148681639999</c:v>
                </c:pt>
                <c:pt idx="18724">
                  <c:v>2.4022698402399998</c:v>
                </c:pt>
                <c:pt idx="18725">
                  <c:v>2.4024298191070002</c:v>
                </c:pt>
                <c:pt idx="18726">
                  <c:v>2.4026324748989998</c:v>
                </c:pt>
                <c:pt idx="18727">
                  <c:v>2.402730941772</c:v>
                </c:pt>
                <c:pt idx="18728">
                  <c:v>2.4027121067050001</c:v>
                </c:pt>
                <c:pt idx="18729">
                  <c:v>2.4026975631709999</c:v>
                </c:pt>
                <c:pt idx="18730">
                  <c:v>2.4026865959169998</c:v>
                </c:pt>
                <c:pt idx="18731">
                  <c:v>2.4027254581449999</c:v>
                </c:pt>
                <c:pt idx="18732">
                  <c:v>2.4028708934780001</c:v>
                </c:pt>
                <c:pt idx="18733">
                  <c:v>2.4030435085300001</c:v>
                </c:pt>
                <c:pt idx="18734">
                  <c:v>2.4033389091489998</c:v>
                </c:pt>
                <c:pt idx="18735">
                  <c:v>2.4033424854279999</c:v>
                </c:pt>
                <c:pt idx="18736">
                  <c:v>2.4033355712889999</c:v>
                </c:pt>
                <c:pt idx="18737">
                  <c:v>2.4033458232879998</c:v>
                </c:pt>
                <c:pt idx="18738">
                  <c:v>2.4034717082979999</c:v>
                </c:pt>
                <c:pt idx="18739">
                  <c:v>2.403691530228</c:v>
                </c:pt>
                <c:pt idx="18740">
                  <c:v>2.4039206504820001</c:v>
                </c:pt>
                <c:pt idx="18741">
                  <c:v>2.4040865898130002</c:v>
                </c:pt>
                <c:pt idx="18742">
                  <c:v>2.4041042327879998</c:v>
                </c:pt>
                <c:pt idx="18743">
                  <c:v>2.4041290283199999</c:v>
                </c:pt>
                <c:pt idx="18744">
                  <c:v>2.4041621685029999</c:v>
                </c:pt>
                <c:pt idx="18745">
                  <c:v>2.404204368591</c:v>
                </c:pt>
                <c:pt idx="18746">
                  <c:v>2.4042665958399998</c:v>
                </c:pt>
                <c:pt idx="18747">
                  <c:v>2.40434217453</c:v>
                </c:pt>
                <c:pt idx="18748">
                  <c:v>2.4044251441959998</c:v>
                </c:pt>
                <c:pt idx="18749">
                  <c:v>2.4045145511629999</c:v>
                </c:pt>
                <c:pt idx="18750">
                  <c:v>2.4045972824100001</c:v>
                </c:pt>
                <c:pt idx="18751">
                  <c:v>2.4046709537509998</c:v>
                </c:pt>
                <c:pt idx="18752">
                  <c:v>2.404811382294</c:v>
                </c:pt>
                <c:pt idx="18753">
                  <c:v>2.405013799667</c:v>
                </c:pt>
                <c:pt idx="18754">
                  <c:v>2.4051446914670001</c:v>
                </c:pt>
                <c:pt idx="18755">
                  <c:v>2.4052746295929999</c:v>
                </c:pt>
                <c:pt idx="18756">
                  <c:v>2.40535902977</c:v>
                </c:pt>
                <c:pt idx="18757">
                  <c:v>2.4053986072539999</c:v>
                </c:pt>
                <c:pt idx="18758">
                  <c:v>2.4054098129270001</c:v>
                </c:pt>
                <c:pt idx="18759">
                  <c:v>2.4054315090179998</c:v>
                </c:pt>
                <c:pt idx="18760">
                  <c:v>2.405445814133</c:v>
                </c:pt>
                <c:pt idx="18761">
                  <c:v>2.4055485725399999</c:v>
                </c:pt>
                <c:pt idx="18762">
                  <c:v>2.40593624115</c:v>
                </c:pt>
                <c:pt idx="18763">
                  <c:v>2.4062356948849999</c:v>
                </c:pt>
                <c:pt idx="18764">
                  <c:v>2.406349420547</c:v>
                </c:pt>
                <c:pt idx="18765">
                  <c:v>2.40642786026</c:v>
                </c:pt>
                <c:pt idx="18766">
                  <c:v>2.406455993652</c:v>
                </c:pt>
                <c:pt idx="18767">
                  <c:v>2.4064619541169998</c:v>
                </c:pt>
                <c:pt idx="18768">
                  <c:v>2.4067220687869999</c:v>
                </c:pt>
                <c:pt idx="18769">
                  <c:v>2.4068615436549998</c:v>
                </c:pt>
                <c:pt idx="18770">
                  <c:v>2.4069960117339999</c:v>
                </c:pt>
                <c:pt idx="18771">
                  <c:v>2.407196998596</c:v>
                </c:pt>
                <c:pt idx="18772">
                  <c:v>2.4071791172029999</c:v>
                </c:pt>
                <c:pt idx="18773">
                  <c:v>2.4071891307829998</c:v>
                </c:pt>
                <c:pt idx="18774">
                  <c:v>2.4073987007139999</c:v>
                </c:pt>
                <c:pt idx="18775">
                  <c:v>2.4078061580660002</c:v>
                </c:pt>
                <c:pt idx="18776">
                  <c:v>2.4079618453979998</c:v>
                </c:pt>
                <c:pt idx="18777">
                  <c:v>2.407944917679</c:v>
                </c:pt>
                <c:pt idx="18778">
                  <c:v>2.4079058170319998</c:v>
                </c:pt>
                <c:pt idx="18779">
                  <c:v>2.4079141616820001</c:v>
                </c:pt>
                <c:pt idx="18780">
                  <c:v>2.40798330307</c:v>
                </c:pt>
                <c:pt idx="18781">
                  <c:v>2.4081275463099998</c:v>
                </c:pt>
                <c:pt idx="18782">
                  <c:v>2.408323526382</c:v>
                </c:pt>
                <c:pt idx="18783">
                  <c:v>2.408722877502</c:v>
                </c:pt>
                <c:pt idx="18784">
                  <c:v>2.408696651459</c:v>
                </c:pt>
                <c:pt idx="18785">
                  <c:v>2.4086806774139999</c:v>
                </c:pt>
                <c:pt idx="18786">
                  <c:v>2.408705234528</c:v>
                </c:pt>
                <c:pt idx="18787">
                  <c:v>2.4092621803280001</c:v>
                </c:pt>
                <c:pt idx="18788">
                  <c:v>2.409526586533</c:v>
                </c:pt>
                <c:pt idx="18789">
                  <c:v>2.4095692634580002</c:v>
                </c:pt>
                <c:pt idx="18790">
                  <c:v>2.4095814228060002</c:v>
                </c:pt>
                <c:pt idx="18791">
                  <c:v>2.409645318985</c:v>
                </c:pt>
                <c:pt idx="18792">
                  <c:v>2.409986972809</c:v>
                </c:pt>
                <c:pt idx="18793">
                  <c:v>2.410173654556</c:v>
                </c:pt>
                <c:pt idx="18794">
                  <c:v>2.410428524017</c:v>
                </c:pt>
                <c:pt idx="18795">
                  <c:v>2.4106090068819999</c:v>
                </c:pt>
                <c:pt idx="18796">
                  <c:v>2.4111628532410001</c:v>
                </c:pt>
                <c:pt idx="18797">
                  <c:v>2.4112300872799999</c:v>
                </c:pt>
                <c:pt idx="18798">
                  <c:v>2.4117043018339999</c:v>
                </c:pt>
                <c:pt idx="18799">
                  <c:v>2.4119532108309998</c:v>
                </c:pt>
                <c:pt idx="18800">
                  <c:v>2.4120037555690002</c:v>
                </c:pt>
                <c:pt idx="18801">
                  <c:v>2.4124360084530001</c:v>
                </c:pt>
                <c:pt idx="18802">
                  <c:v>2.4127764701840002</c:v>
                </c:pt>
                <c:pt idx="18803">
                  <c:v>2.4129769802090002</c:v>
                </c:pt>
                <c:pt idx="18804">
                  <c:v>2.4131088256840001</c:v>
                </c:pt>
                <c:pt idx="18805">
                  <c:v>2.4136104583739999</c:v>
                </c:pt>
                <c:pt idx="18806">
                  <c:v>2.4136521816249998</c:v>
                </c:pt>
                <c:pt idx="18807">
                  <c:v>2.4136373996730001</c:v>
                </c:pt>
                <c:pt idx="18808">
                  <c:v>2.4137501716609999</c:v>
                </c:pt>
                <c:pt idx="18809">
                  <c:v>2.4140787124630001</c:v>
                </c:pt>
                <c:pt idx="18810">
                  <c:v>2.4143438339230001</c:v>
                </c:pt>
                <c:pt idx="18811">
                  <c:v>2.41463804245</c:v>
                </c:pt>
                <c:pt idx="18812">
                  <c:v>2.4151446819309998</c:v>
                </c:pt>
                <c:pt idx="18813">
                  <c:v>2.415133476257</c:v>
                </c:pt>
                <c:pt idx="18814">
                  <c:v>2.4151430129999998</c:v>
                </c:pt>
                <c:pt idx="18815">
                  <c:v>2.415642499924</c:v>
                </c:pt>
                <c:pt idx="18816">
                  <c:v>2.4160320758820002</c:v>
                </c:pt>
                <c:pt idx="18817">
                  <c:v>2.4160456657410001</c:v>
                </c:pt>
                <c:pt idx="18818">
                  <c:v>2.4160573482509999</c:v>
                </c:pt>
                <c:pt idx="18819">
                  <c:v>2.4160771369930001</c:v>
                </c:pt>
                <c:pt idx="18820">
                  <c:v>2.4161448478700001</c:v>
                </c:pt>
                <c:pt idx="18821">
                  <c:v>2.416250944138</c:v>
                </c:pt>
                <c:pt idx="18822">
                  <c:v>2.4163849353789999</c:v>
                </c:pt>
                <c:pt idx="18823">
                  <c:v>2.4164528846739999</c:v>
                </c:pt>
                <c:pt idx="18824">
                  <c:v>2.4165198802950001</c:v>
                </c:pt>
                <c:pt idx="18825">
                  <c:v>2.4165921211239998</c:v>
                </c:pt>
                <c:pt idx="18826">
                  <c:v>2.4167335033419999</c:v>
                </c:pt>
                <c:pt idx="18827">
                  <c:v>2.416868448257</c:v>
                </c:pt>
                <c:pt idx="18828">
                  <c:v>2.4170038700099998</c:v>
                </c:pt>
                <c:pt idx="18829">
                  <c:v>2.417127847672</c:v>
                </c:pt>
                <c:pt idx="18830">
                  <c:v>2.417229175568</c:v>
                </c:pt>
                <c:pt idx="18831">
                  <c:v>2.4172935485839999</c:v>
                </c:pt>
                <c:pt idx="18832">
                  <c:v>2.417265892029</c:v>
                </c:pt>
                <c:pt idx="18833">
                  <c:v>2.417340755463</c:v>
                </c:pt>
                <c:pt idx="18834">
                  <c:v>2.4174306392670002</c:v>
                </c:pt>
                <c:pt idx="18835">
                  <c:v>2.4175183773039999</c:v>
                </c:pt>
                <c:pt idx="18836">
                  <c:v>2.4176547527309999</c:v>
                </c:pt>
                <c:pt idx="18837">
                  <c:v>2.4177944660190001</c:v>
                </c:pt>
                <c:pt idx="18838">
                  <c:v>2.4178838729860002</c:v>
                </c:pt>
                <c:pt idx="18839">
                  <c:v>2.4180250167850001</c:v>
                </c:pt>
                <c:pt idx="18840">
                  <c:v>2.4180397987369999</c:v>
                </c:pt>
                <c:pt idx="18841">
                  <c:v>2.418212890625</c:v>
                </c:pt>
                <c:pt idx="18842">
                  <c:v>2.4185011386870001</c:v>
                </c:pt>
                <c:pt idx="18843">
                  <c:v>2.418626070023</c:v>
                </c:pt>
                <c:pt idx="18844">
                  <c:v>2.418798685074</c:v>
                </c:pt>
                <c:pt idx="18845">
                  <c:v>2.418981790543</c:v>
                </c:pt>
                <c:pt idx="18846">
                  <c:v>2.419180631638</c:v>
                </c:pt>
                <c:pt idx="18847">
                  <c:v>2.419184207916</c:v>
                </c:pt>
                <c:pt idx="18848">
                  <c:v>2.4194169044490001</c:v>
                </c:pt>
                <c:pt idx="18849">
                  <c:v>2.419937372208</c:v>
                </c:pt>
                <c:pt idx="18850">
                  <c:v>2.4200930595400001</c:v>
                </c:pt>
                <c:pt idx="18851">
                  <c:v>2.4200809001920001</c:v>
                </c:pt>
                <c:pt idx="18852">
                  <c:v>2.420148849487</c:v>
                </c:pt>
                <c:pt idx="18853">
                  <c:v>2.4202885627750002</c:v>
                </c:pt>
                <c:pt idx="18854">
                  <c:v>2.4204246997830001</c:v>
                </c:pt>
                <c:pt idx="18855">
                  <c:v>2.420563697815</c:v>
                </c:pt>
                <c:pt idx="18856">
                  <c:v>2.4206533432009998</c:v>
                </c:pt>
                <c:pt idx="18857">
                  <c:v>2.4207856655120001</c:v>
                </c:pt>
                <c:pt idx="18858">
                  <c:v>2.420860052109</c:v>
                </c:pt>
                <c:pt idx="18859">
                  <c:v>2.420833826065</c:v>
                </c:pt>
                <c:pt idx="18860">
                  <c:v>2.4211444854740001</c:v>
                </c:pt>
                <c:pt idx="18861">
                  <c:v>2.4216859340669998</c:v>
                </c:pt>
                <c:pt idx="18862">
                  <c:v>2.4217326641080001</c:v>
                </c:pt>
                <c:pt idx="18863">
                  <c:v>2.4217612743379999</c:v>
                </c:pt>
                <c:pt idx="18864">
                  <c:v>2.4218220710749998</c:v>
                </c:pt>
                <c:pt idx="18865">
                  <c:v>2.421929121017</c:v>
                </c:pt>
                <c:pt idx="18866">
                  <c:v>2.4220569133760002</c:v>
                </c:pt>
                <c:pt idx="18867">
                  <c:v>2.4221816062929999</c:v>
                </c:pt>
                <c:pt idx="18868">
                  <c:v>2.4224231243130001</c:v>
                </c:pt>
                <c:pt idx="18869">
                  <c:v>2.4227163791659998</c:v>
                </c:pt>
                <c:pt idx="18870">
                  <c:v>2.4227283000950002</c:v>
                </c:pt>
                <c:pt idx="18871">
                  <c:v>2.4229018688199999</c:v>
                </c:pt>
                <c:pt idx="18872">
                  <c:v>2.4232356548310001</c:v>
                </c:pt>
                <c:pt idx="18873">
                  <c:v>2.4234230518339999</c:v>
                </c:pt>
                <c:pt idx="18874">
                  <c:v>2.4235520362849998</c:v>
                </c:pt>
                <c:pt idx="18875">
                  <c:v>2.4237074851989999</c:v>
                </c:pt>
                <c:pt idx="18876">
                  <c:v>2.4237699508669999</c:v>
                </c:pt>
                <c:pt idx="18877">
                  <c:v>2.4237577915189998</c:v>
                </c:pt>
                <c:pt idx="18878">
                  <c:v>2.4238445758820002</c:v>
                </c:pt>
                <c:pt idx="18879">
                  <c:v>2.4239795207979999</c:v>
                </c:pt>
                <c:pt idx="18880">
                  <c:v>2.4240713119509998</c:v>
                </c:pt>
                <c:pt idx="18881">
                  <c:v>2.4242112636569999</c:v>
                </c:pt>
                <c:pt idx="18882">
                  <c:v>2.4243054389949998</c:v>
                </c:pt>
                <c:pt idx="18883">
                  <c:v>2.4243977069849998</c:v>
                </c:pt>
                <c:pt idx="18884">
                  <c:v>2.4245095252989999</c:v>
                </c:pt>
                <c:pt idx="18885">
                  <c:v>2.4245071411130001</c:v>
                </c:pt>
                <c:pt idx="18886">
                  <c:v>2.4244790077210001</c:v>
                </c:pt>
                <c:pt idx="18887">
                  <c:v>2.4244389534000002</c:v>
                </c:pt>
                <c:pt idx="18888">
                  <c:v>2.4244618415830002</c:v>
                </c:pt>
                <c:pt idx="18889">
                  <c:v>2.4245357513429999</c:v>
                </c:pt>
                <c:pt idx="18890">
                  <c:v>2.4246273040770001</c:v>
                </c:pt>
                <c:pt idx="18891">
                  <c:v>2.4247241020199999</c:v>
                </c:pt>
                <c:pt idx="18892">
                  <c:v>2.4248216152189999</c:v>
                </c:pt>
                <c:pt idx="18893">
                  <c:v>2.4249718189239999</c:v>
                </c:pt>
                <c:pt idx="18894">
                  <c:v>2.4252243041989998</c:v>
                </c:pt>
                <c:pt idx="18895">
                  <c:v>2.4252367019649999</c:v>
                </c:pt>
                <c:pt idx="18896">
                  <c:v>2.42529296875</c:v>
                </c:pt>
                <c:pt idx="18897">
                  <c:v>2.4254190921780001</c:v>
                </c:pt>
                <c:pt idx="18898">
                  <c:v>2.4254937171940001</c:v>
                </c:pt>
                <c:pt idx="18899">
                  <c:v>2.4255704879760001</c:v>
                </c:pt>
                <c:pt idx="18900">
                  <c:v>2.4256484508509999</c:v>
                </c:pt>
                <c:pt idx="18901">
                  <c:v>2.4257297515870002</c:v>
                </c:pt>
                <c:pt idx="18902">
                  <c:v>2.4258067607879998</c:v>
                </c:pt>
                <c:pt idx="18903">
                  <c:v>2.4258868694309998</c:v>
                </c:pt>
                <c:pt idx="18904">
                  <c:v>2.4259684085850002</c:v>
                </c:pt>
                <c:pt idx="18905">
                  <c:v>2.4260475635529999</c:v>
                </c:pt>
                <c:pt idx="18906">
                  <c:v>2.4261217117310001</c:v>
                </c:pt>
                <c:pt idx="18907">
                  <c:v>2.4261951446530001</c:v>
                </c:pt>
                <c:pt idx="18908">
                  <c:v>2.4263260364530002</c:v>
                </c:pt>
                <c:pt idx="18909">
                  <c:v>2.426372289658</c:v>
                </c:pt>
                <c:pt idx="18910">
                  <c:v>2.4264185428620002</c:v>
                </c:pt>
                <c:pt idx="18911">
                  <c:v>2.4264328479769999</c:v>
                </c:pt>
                <c:pt idx="18912">
                  <c:v>2.4264492988590001</c:v>
                </c:pt>
                <c:pt idx="18913">
                  <c:v>2.4264798164369998</c:v>
                </c:pt>
                <c:pt idx="18914">
                  <c:v>2.4265689849849998</c:v>
                </c:pt>
                <c:pt idx="18915">
                  <c:v>2.4266996383669999</c:v>
                </c:pt>
                <c:pt idx="18916">
                  <c:v>2.4267711639399998</c:v>
                </c:pt>
                <c:pt idx="18917">
                  <c:v>2.4268429279329999</c:v>
                </c:pt>
                <c:pt idx="18918">
                  <c:v>2.4269893169399999</c:v>
                </c:pt>
                <c:pt idx="18919">
                  <c:v>2.4270591735839999</c:v>
                </c:pt>
                <c:pt idx="18920">
                  <c:v>2.4271979331970002</c:v>
                </c:pt>
                <c:pt idx="18921">
                  <c:v>2.4273359775540002</c:v>
                </c:pt>
                <c:pt idx="18922">
                  <c:v>2.4274618625639999</c:v>
                </c:pt>
                <c:pt idx="18923">
                  <c:v>2.427546024323</c:v>
                </c:pt>
                <c:pt idx="18924">
                  <c:v>2.427568912506</c:v>
                </c:pt>
                <c:pt idx="18925">
                  <c:v>2.4276864528659998</c:v>
                </c:pt>
                <c:pt idx="18926">
                  <c:v>2.427826881409</c:v>
                </c:pt>
                <c:pt idx="18927">
                  <c:v>2.4279198646550002</c:v>
                </c:pt>
                <c:pt idx="18928">
                  <c:v>2.4280123710630002</c:v>
                </c:pt>
                <c:pt idx="18929">
                  <c:v>2.4281051158909999</c:v>
                </c:pt>
                <c:pt idx="18930">
                  <c:v>2.4282195568080001</c:v>
                </c:pt>
                <c:pt idx="18931">
                  <c:v>2.428477048874</c:v>
                </c:pt>
                <c:pt idx="18932">
                  <c:v>2.4288010597229999</c:v>
                </c:pt>
                <c:pt idx="18933">
                  <c:v>2.42915725708</c:v>
                </c:pt>
                <c:pt idx="18934">
                  <c:v>2.4295442104339999</c:v>
                </c:pt>
                <c:pt idx="18935">
                  <c:v>2.4299519062039998</c:v>
                </c:pt>
                <c:pt idx="18936">
                  <c:v>2.4303846359249999</c:v>
                </c:pt>
                <c:pt idx="18937">
                  <c:v>2.4308378696439998</c:v>
                </c:pt>
                <c:pt idx="18938">
                  <c:v>2.4313185215000002</c:v>
                </c:pt>
                <c:pt idx="18939">
                  <c:v>2.4318234920499999</c:v>
                </c:pt>
                <c:pt idx="18940">
                  <c:v>2.432327747345</c:v>
                </c:pt>
                <c:pt idx="18941">
                  <c:v>2.4326105117800001</c:v>
                </c:pt>
                <c:pt idx="18942">
                  <c:v>2.4328374862670001</c:v>
                </c:pt>
                <c:pt idx="18943">
                  <c:v>2.4330353736879999</c:v>
                </c:pt>
                <c:pt idx="18944">
                  <c:v>2.4332087039950001</c:v>
                </c:pt>
                <c:pt idx="18945">
                  <c:v>2.433362007141</c:v>
                </c:pt>
                <c:pt idx="18946">
                  <c:v>2.4334974288939999</c:v>
                </c:pt>
                <c:pt idx="18947">
                  <c:v>2.4336173534390002</c:v>
                </c:pt>
                <c:pt idx="18948">
                  <c:v>2.4337270259860002</c:v>
                </c:pt>
                <c:pt idx="18949">
                  <c:v>2.4338235855099999</c:v>
                </c:pt>
                <c:pt idx="18950">
                  <c:v>2.4339084625240002</c:v>
                </c:pt>
                <c:pt idx="18951">
                  <c:v>2.433980941772</c:v>
                </c:pt>
                <c:pt idx="18952">
                  <c:v>2.4340386390690001</c:v>
                </c:pt>
                <c:pt idx="18953">
                  <c:v>2.4340801239009999</c:v>
                </c:pt>
                <c:pt idx="18954">
                  <c:v>2.434097766876</c:v>
                </c:pt>
                <c:pt idx="18955">
                  <c:v>2.4340887069699999</c:v>
                </c:pt>
                <c:pt idx="18956">
                  <c:v>2.434059381485</c:v>
                </c:pt>
                <c:pt idx="18957">
                  <c:v>2.4340217113490001</c:v>
                </c:pt>
                <c:pt idx="18958">
                  <c:v>2.4340093135830001</c:v>
                </c:pt>
                <c:pt idx="18959">
                  <c:v>2.4342606067660002</c:v>
                </c:pt>
                <c:pt idx="18960">
                  <c:v>2.4343707561489998</c:v>
                </c:pt>
                <c:pt idx="18961">
                  <c:v>2.4341828823089999</c:v>
                </c:pt>
                <c:pt idx="18962">
                  <c:v>2.4344596862789998</c:v>
                </c:pt>
                <c:pt idx="18963">
                  <c:v>2.434279441833</c:v>
                </c:pt>
                <c:pt idx="18964">
                  <c:v>2.4344627857210002</c:v>
                </c:pt>
                <c:pt idx="18965">
                  <c:v>2.4344539642330001</c:v>
                </c:pt>
                <c:pt idx="18966">
                  <c:v>2.4344573020940001</c:v>
                </c:pt>
                <c:pt idx="18967">
                  <c:v>2.4346666336060001</c:v>
                </c:pt>
                <c:pt idx="18968">
                  <c:v>2.4346230030060001</c:v>
                </c:pt>
                <c:pt idx="18969">
                  <c:v>2.434585809708</c:v>
                </c:pt>
                <c:pt idx="18970">
                  <c:v>2.434674739838</c:v>
                </c:pt>
                <c:pt idx="18971">
                  <c:v>2.4348034858699998</c:v>
                </c:pt>
                <c:pt idx="18972">
                  <c:v>2.4348969459530001</c:v>
                </c:pt>
                <c:pt idx="18973">
                  <c:v>2.434993982315</c:v>
                </c:pt>
                <c:pt idx="18974">
                  <c:v>2.4350876808169999</c:v>
                </c:pt>
                <c:pt idx="18975">
                  <c:v>2.4351584911350002</c:v>
                </c:pt>
                <c:pt idx="18976">
                  <c:v>2.4351799488069998</c:v>
                </c:pt>
                <c:pt idx="18977">
                  <c:v>2.4351673126220001</c:v>
                </c:pt>
                <c:pt idx="18978">
                  <c:v>2.4351496696470001</c:v>
                </c:pt>
                <c:pt idx="18979">
                  <c:v>2.4351251125340001</c:v>
                </c:pt>
                <c:pt idx="18980">
                  <c:v>2.4354941844939999</c:v>
                </c:pt>
                <c:pt idx="18981">
                  <c:v>2.4356069564820002</c:v>
                </c:pt>
                <c:pt idx="18982">
                  <c:v>2.435555458069</c:v>
                </c:pt>
                <c:pt idx="18983">
                  <c:v>2.4356942176819998</c:v>
                </c:pt>
                <c:pt idx="18984">
                  <c:v>2.4358913898469998</c:v>
                </c:pt>
                <c:pt idx="18985">
                  <c:v>2.436054468155</c:v>
                </c:pt>
                <c:pt idx="18986">
                  <c:v>2.4359824657439999</c:v>
                </c:pt>
                <c:pt idx="18987">
                  <c:v>2.4361140728000001</c:v>
                </c:pt>
                <c:pt idx="18988">
                  <c:v>2.436329841614</c:v>
                </c:pt>
                <c:pt idx="18989">
                  <c:v>2.4365663528439998</c:v>
                </c:pt>
                <c:pt idx="18990">
                  <c:v>2.4366853237149999</c:v>
                </c:pt>
                <c:pt idx="18991">
                  <c:v>2.4370260238650001</c:v>
                </c:pt>
                <c:pt idx="18992">
                  <c:v>2.4371349811549998</c:v>
                </c:pt>
                <c:pt idx="18993">
                  <c:v>2.437245607376</c:v>
                </c:pt>
                <c:pt idx="18994">
                  <c:v>2.4373371601099998</c:v>
                </c:pt>
                <c:pt idx="18995">
                  <c:v>2.43736743927</c:v>
                </c:pt>
                <c:pt idx="18996">
                  <c:v>2.4373877048489998</c:v>
                </c:pt>
                <c:pt idx="18997">
                  <c:v>2.437393903732</c:v>
                </c:pt>
                <c:pt idx="18998">
                  <c:v>2.4374029636380001</c:v>
                </c:pt>
                <c:pt idx="18999">
                  <c:v>2.43740773201</c:v>
                </c:pt>
                <c:pt idx="19000">
                  <c:v>2.437416315079</c:v>
                </c:pt>
                <c:pt idx="19001">
                  <c:v>2.437430381775</c:v>
                </c:pt>
                <c:pt idx="19002">
                  <c:v>2.437515497208</c:v>
                </c:pt>
                <c:pt idx="19003">
                  <c:v>2.4377639293670001</c:v>
                </c:pt>
                <c:pt idx="19004">
                  <c:v>2.4379699230190002</c:v>
                </c:pt>
                <c:pt idx="19005">
                  <c:v>2.4381742477419999</c:v>
                </c:pt>
                <c:pt idx="19006">
                  <c:v>2.4381198883059998</c:v>
                </c:pt>
                <c:pt idx="19007">
                  <c:v>2.4381082057949999</c:v>
                </c:pt>
                <c:pt idx="19008">
                  <c:v>2.4381840229030001</c:v>
                </c:pt>
                <c:pt idx="19009">
                  <c:v>2.4383654594420001</c:v>
                </c:pt>
                <c:pt idx="19010">
                  <c:v>2.4385433197020001</c:v>
                </c:pt>
                <c:pt idx="19011">
                  <c:v>2.4386513233180001</c:v>
                </c:pt>
                <c:pt idx="19012">
                  <c:v>2.4386594295499999</c:v>
                </c:pt>
                <c:pt idx="19013">
                  <c:v>2.4386241435999998</c:v>
                </c:pt>
                <c:pt idx="19014">
                  <c:v>2.4385869503020001</c:v>
                </c:pt>
                <c:pt idx="19015">
                  <c:v>2.4387001991270001</c:v>
                </c:pt>
                <c:pt idx="19016">
                  <c:v>2.4388337135309999</c:v>
                </c:pt>
                <c:pt idx="19017">
                  <c:v>2.438975334167</c:v>
                </c:pt>
                <c:pt idx="19018">
                  <c:v>2.4390649795530002</c:v>
                </c:pt>
                <c:pt idx="19019">
                  <c:v>2.4391157627109998</c:v>
                </c:pt>
                <c:pt idx="19020">
                  <c:v>2.439116477966</c:v>
                </c:pt>
                <c:pt idx="19021">
                  <c:v>2.439127206802</c:v>
                </c:pt>
                <c:pt idx="19022">
                  <c:v>2.439559459686</c:v>
                </c:pt>
                <c:pt idx="19023">
                  <c:v>2.4397089481349998</c:v>
                </c:pt>
                <c:pt idx="19024">
                  <c:v>2.4397745132450002</c:v>
                </c:pt>
                <c:pt idx="19025">
                  <c:v>2.4398252964020002</c:v>
                </c:pt>
                <c:pt idx="19026">
                  <c:v>2.4399354457859999</c:v>
                </c:pt>
                <c:pt idx="19027">
                  <c:v>2.440366983414</c:v>
                </c:pt>
                <c:pt idx="19028">
                  <c:v>2.4404637813569998</c:v>
                </c:pt>
                <c:pt idx="19029">
                  <c:v>2.4406049251559998</c:v>
                </c:pt>
                <c:pt idx="19030">
                  <c:v>2.440703630447</c:v>
                </c:pt>
                <c:pt idx="19031">
                  <c:v>2.4408497810359999</c:v>
                </c:pt>
                <c:pt idx="19032">
                  <c:v>2.440942287445</c:v>
                </c:pt>
                <c:pt idx="19033">
                  <c:v>2.4409985542300001</c:v>
                </c:pt>
                <c:pt idx="19034">
                  <c:v>2.440992832184</c:v>
                </c:pt>
                <c:pt idx="19035">
                  <c:v>2.4409785270689999</c:v>
                </c:pt>
                <c:pt idx="19036">
                  <c:v>2.440957784653</c:v>
                </c:pt>
                <c:pt idx="19037">
                  <c:v>2.4412238597870002</c:v>
                </c:pt>
                <c:pt idx="19038">
                  <c:v>2.4413309097289999</c:v>
                </c:pt>
                <c:pt idx="19039">
                  <c:v>2.4414913654329999</c:v>
                </c:pt>
                <c:pt idx="19040">
                  <c:v>2.4415650367740001</c:v>
                </c:pt>
                <c:pt idx="19041">
                  <c:v>2.4415445327760001</c:v>
                </c:pt>
                <c:pt idx="19042">
                  <c:v>2.441530227661</c:v>
                </c:pt>
                <c:pt idx="19043">
                  <c:v>2.4415175914759999</c:v>
                </c:pt>
                <c:pt idx="19044">
                  <c:v>2.4415726661680002</c:v>
                </c:pt>
                <c:pt idx="19045">
                  <c:v>2.4416739940640002</c:v>
                </c:pt>
                <c:pt idx="19046">
                  <c:v>2.4418342113490001</c:v>
                </c:pt>
                <c:pt idx="19047">
                  <c:v>2.4419429302219999</c:v>
                </c:pt>
                <c:pt idx="19048">
                  <c:v>2.4421267509460001</c:v>
                </c:pt>
                <c:pt idx="19049">
                  <c:v>2.4422059059140002</c:v>
                </c:pt>
                <c:pt idx="19050">
                  <c:v>2.442544937134</c:v>
                </c:pt>
                <c:pt idx="19051">
                  <c:v>2.4428033828740001</c:v>
                </c:pt>
                <c:pt idx="19052">
                  <c:v>2.4429850578310002</c:v>
                </c:pt>
                <c:pt idx="19053">
                  <c:v>2.443073272705</c:v>
                </c:pt>
                <c:pt idx="19054">
                  <c:v>2.4430866241459999</c:v>
                </c:pt>
                <c:pt idx="19055">
                  <c:v>2.4431154727940001</c:v>
                </c:pt>
                <c:pt idx="19056">
                  <c:v>2.4431910514830002</c:v>
                </c:pt>
                <c:pt idx="19057">
                  <c:v>2.4432513713840001</c:v>
                </c:pt>
                <c:pt idx="19058">
                  <c:v>2.4433238506319999</c:v>
                </c:pt>
                <c:pt idx="19059">
                  <c:v>2.4434018135070001</c:v>
                </c:pt>
                <c:pt idx="19060">
                  <c:v>2.443478107452</c:v>
                </c:pt>
                <c:pt idx="19061">
                  <c:v>2.4435591697689998</c:v>
                </c:pt>
                <c:pt idx="19062">
                  <c:v>2.4436380863189999</c:v>
                </c:pt>
                <c:pt idx="19063">
                  <c:v>2.4437184333799999</c:v>
                </c:pt>
                <c:pt idx="19064">
                  <c:v>2.4437940120700001</c:v>
                </c:pt>
                <c:pt idx="19065">
                  <c:v>2.4439427852629998</c:v>
                </c:pt>
                <c:pt idx="19066">
                  <c:v>2.4440143108369998</c:v>
                </c:pt>
                <c:pt idx="19067">
                  <c:v>2.4441418647769999</c:v>
                </c:pt>
                <c:pt idx="19068">
                  <c:v>2.4442372322080002</c:v>
                </c:pt>
                <c:pt idx="19069">
                  <c:v>2.444273233414</c:v>
                </c:pt>
                <c:pt idx="19070">
                  <c:v>2.4444172382349998</c:v>
                </c:pt>
                <c:pt idx="19071">
                  <c:v>2.4446108341219999</c:v>
                </c:pt>
                <c:pt idx="19072">
                  <c:v>2.4447543621059999</c:v>
                </c:pt>
                <c:pt idx="19073">
                  <c:v>2.444841384888</c:v>
                </c:pt>
                <c:pt idx="19074">
                  <c:v>2.4448873996730001</c:v>
                </c:pt>
                <c:pt idx="19075">
                  <c:v>2.4448757171629998</c:v>
                </c:pt>
                <c:pt idx="19076">
                  <c:v>2.4448506832120001</c:v>
                </c:pt>
                <c:pt idx="19077">
                  <c:v>2.4448201656339998</c:v>
                </c:pt>
                <c:pt idx="19078">
                  <c:v>2.4447956085209999</c:v>
                </c:pt>
                <c:pt idx="19079">
                  <c:v>2.4448099136349999</c:v>
                </c:pt>
                <c:pt idx="19080">
                  <c:v>2.4448425769809998</c:v>
                </c:pt>
                <c:pt idx="19081">
                  <c:v>2.4449322223659999</c:v>
                </c:pt>
                <c:pt idx="19082">
                  <c:v>2.4450242519379999</c:v>
                </c:pt>
                <c:pt idx="19083">
                  <c:v>2.4451229572300002</c:v>
                </c:pt>
                <c:pt idx="19084">
                  <c:v>2.4452185630800001</c:v>
                </c:pt>
                <c:pt idx="19085">
                  <c:v>2.445295095444</c:v>
                </c:pt>
                <c:pt idx="19086">
                  <c:v>2.4453132152560002</c:v>
                </c:pt>
                <c:pt idx="19087">
                  <c:v>2.4452979564669999</c:v>
                </c:pt>
                <c:pt idx="19088">
                  <c:v>2.4452795982360001</c:v>
                </c:pt>
                <c:pt idx="19089">
                  <c:v>2.445272684097</c:v>
                </c:pt>
                <c:pt idx="19090">
                  <c:v>2.4455053806299998</c:v>
                </c:pt>
                <c:pt idx="19091">
                  <c:v>2.4457674026489999</c:v>
                </c:pt>
                <c:pt idx="19092">
                  <c:v>2.4460408687589998</c:v>
                </c:pt>
                <c:pt idx="19093">
                  <c:v>2.4460597038270002</c:v>
                </c:pt>
                <c:pt idx="19094">
                  <c:v>2.4460935592649999</c:v>
                </c:pt>
                <c:pt idx="19095">
                  <c:v>2.4461691379550001</c:v>
                </c:pt>
                <c:pt idx="19096">
                  <c:v>2.4462971687319999</c:v>
                </c:pt>
                <c:pt idx="19097">
                  <c:v>2.4465041160580001</c:v>
                </c:pt>
                <c:pt idx="19098">
                  <c:v>2.4467072486879999</c:v>
                </c:pt>
                <c:pt idx="19099">
                  <c:v>2.4468996524810001</c:v>
                </c:pt>
                <c:pt idx="19100">
                  <c:v>2.4470498561860001</c:v>
                </c:pt>
                <c:pt idx="19101">
                  <c:v>2.447018146515</c:v>
                </c:pt>
                <c:pt idx="19102">
                  <c:v>2.4470167160030001</c:v>
                </c:pt>
                <c:pt idx="19103">
                  <c:v>2.447063446045</c:v>
                </c:pt>
                <c:pt idx="19104">
                  <c:v>2.4471497535709998</c:v>
                </c:pt>
                <c:pt idx="19105">
                  <c:v>2.4472417831420001</c:v>
                </c:pt>
                <c:pt idx="19106">
                  <c:v>2.4473309516909998</c:v>
                </c:pt>
                <c:pt idx="19107">
                  <c:v>2.4474194049840001</c:v>
                </c:pt>
                <c:pt idx="19108">
                  <c:v>2.4475512504579999</c:v>
                </c:pt>
                <c:pt idx="19109">
                  <c:v>2.4476304054260001</c:v>
                </c:pt>
                <c:pt idx="19110">
                  <c:v>2.4476864337920001</c:v>
                </c:pt>
                <c:pt idx="19111">
                  <c:v>2.4476909637449999</c:v>
                </c:pt>
                <c:pt idx="19112">
                  <c:v>2.4477891922000001</c:v>
                </c:pt>
                <c:pt idx="19113">
                  <c:v>2.4479601383210001</c:v>
                </c:pt>
                <c:pt idx="19114">
                  <c:v>2.448515892029</c:v>
                </c:pt>
                <c:pt idx="19115">
                  <c:v>2.4485521316529999</c:v>
                </c:pt>
                <c:pt idx="19116">
                  <c:v>2.448524475098</c:v>
                </c:pt>
                <c:pt idx="19117">
                  <c:v>2.448870182037</c:v>
                </c:pt>
                <c:pt idx="19118">
                  <c:v>2.4493117332460002</c:v>
                </c:pt>
                <c:pt idx="19119">
                  <c:v>2.4493813514710001</c:v>
                </c:pt>
                <c:pt idx="19120">
                  <c:v>2.449366807938</c:v>
                </c:pt>
                <c:pt idx="19121">
                  <c:v>2.4497456550600001</c:v>
                </c:pt>
                <c:pt idx="19122">
                  <c:v>2.4500083923339999</c:v>
                </c:pt>
                <c:pt idx="19123">
                  <c:v>2.4502551555630001</c:v>
                </c:pt>
                <c:pt idx="19124">
                  <c:v>2.4502401351929999</c:v>
                </c:pt>
                <c:pt idx="19125">
                  <c:v>2.4502329826349998</c:v>
                </c:pt>
                <c:pt idx="19126">
                  <c:v>2.4503271579739998</c:v>
                </c:pt>
                <c:pt idx="19127">
                  <c:v>2.4504876136779998</c:v>
                </c:pt>
                <c:pt idx="19128">
                  <c:v>2.4506063461299998</c:v>
                </c:pt>
                <c:pt idx="19129">
                  <c:v>2.450779676437</c:v>
                </c:pt>
                <c:pt idx="19130">
                  <c:v>2.4508852958679999</c:v>
                </c:pt>
                <c:pt idx="19131">
                  <c:v>2.4508833885189998</c:v>
                </c:pt>
                <c:pt idx="19132">
                  <c:v>2.450870275497</c:v>
                </c:pt>
                <c:pt idx="19133">
                  <c:v>2.4508552551270002</c:v>
                </c:pt>
                <c:pt idx="19134">
                  <c:v>2.451022148132</c:v>
                </c:pt>
                <c:pt idx="19135">
                  <c:v>2.4513196945189999</c:v>
                </c:pt>
                <c:pt idx="19136">
                  <c:v>2.4514801502229999</c:v>
                </c:pt>
                <c:pt idx="19137">
                  <c:v>2.4515528678890002</c:v>
                </c:pt>
                <c:pt idx="19138">
                  <c:v>2.4515409469599998</c:v>
                </c:pt>
                <c:pt idx="19139">
                  <c:v>2.4515211582180001</c:v>
                </c:pt>
                <c:pt idx="19140">
                  <c:v>2.45152926445</c:v>
                </c:pt>
                <c:pt idx="19141">
                  <c:v>2.4515879154209999</c:v>
                </c:pt>
                <c:pt idx="19142">
                  <c:v>2.4516830444340001</c:v>
                </c:pt>
                <c:pt idx="19143">
                  <c:v>2.4518475532530002</c:v>
                </c:pt>
                <c:pt idx="19144">
                  <c:v>2.452200651169</c:v>
                </c:pt>
                <c:pt idx="19145">
                  <c:v>2.4523196220400001</c:v>
                </c:pt>
                <c:pt idx="19146">
                  <c:v>2.4523983001710001</c:v>
                </c:pt>
                <c:pt idx="19147">
                  <c:v>2.4524343013759999</c:v>
                </c:pt>
                <c:pt idx="19148">
                  <c:v>2.4524610042570001</c:v>
                </c:pt>
                <c:pt idx="19149">
                  <c:v>2.4524822235110002</c:v>
                </c:pt>
                <c:pt idx="19150">
                  <c:v>2.4527733325960002</c:v>
                </c:pt>
                <c:pt idx="19151">
                  <c:v>2.4529061317440002</c:v>
                </c:pt>
                <c:pt idx="19152">
                  <c:v>2.4530513286589999</c:v>
                </c:pt>
                <c:pt idx="19153">
                  <c:v>2.4531295299529998</c:v>
                </c:pt>
                <c:pt idx="19154">
                  <c:v>2.4532124996190001</c:v>
                </c:pt>
                <c:pt idx="19155">
                  <c:v>2.4532964229580001</c:v>
                </c:pt>
                <c:pt idx="19156">
                  <c:v>2.453377962112</c:v>
                </c:pt>
                <c:pt idx="19157">
                  <c:v>2.453458070755</c:v>
                </c:pt>
                <c:pt idx="19158">
                  <c:v>2.453534603119</c:v>
                </c:pt>
                <c:pt idx="19159">
                  <c:v>2.4536004066469999</c:v>
                </c:pt>
                <c:pt idx="19160">
                  <c:v>2.4536554813390001</c:v>
                </c:pt>
                <c:pt idx="19161">
                  <c:v>2.4536957740780001</c:v>
                </c:pt>
                <c:pt idx="19162">
                  <c:v>2.4537246227259999</c:v>
                </c:pt>
                <c:pt idx="19163">
                  <c:v>2.4537470340729999</c:v>
                </c:pt>
                <c:pt idx="19164">
                  <c:v>2.4537656307220002</c:v>
                </c:pt>
                <c:pt idx="19165">
                  <c:v>2.453780651093</c:v>
                </c:pt>
                <c:pt idx="19166">
                  <c:v>2.4537987709050002</c:v>
                </c:pt>
                <c:pt idx="19167">
                  <c:v>2.4538147449490002</c:v>
                </c:pt>
                <c:pt idx="19168">
                  <c:v>2.4538342952729999</c:v>
                </c:pt>
                <c:pt idx="19169">
                  <c:v>2.4539086818700002</c:v>
                </c:pt>
                <c:pt idx="19170">
                  <c:v>2.4539639949800001</c:v>
                </c:pt>
                <c:pt idx="19171">
                  <c:v>2.4540309906009998</c:v>
                </c:pt>
                <c:pt idx="19172">
                  <c:v>2.4540996551509999</c:v>
                </c:pt>
                <c:pt idx="19173">
                  <c:v>2.4541690349579999</c:v>
                </c:pt>
                <c:pt idx="19174">
                  <c:v>2.454241275787</c:v>
                </c:pt>
                <c:pt idx="19175">
                  <c:v>2.4543101787569999</c:v>
                </c:pt>
                <c:pt idx="19176">
                  <c:v>2.454448699951</c:v>
                </c:pt>
                <c:pt idx="19177">
                  <c:v>2.4545781612400002</c:v>
                </c:pt>
                <c:pt idx="19178">
                  <c:v>2.454872369766</c:v>
                </c:pt>
                <c:pt idx="19179">
                  <c:v>2.4548282623289999</c:v>
                </c:pt>
                <c:pt idx="19180">
                  <c:v>2.45481133461</c:v>
                </c:pt>
                <c:pt idx="19181">
                  <c:v>2.4548647403719999</c:v>
                </c:pt>
                <c:pt idx="19182">
                  <c:v>2.4549345970149998</c:v>
                </c:pt>
                <c:pt idx="19183">
                  <c:v>2.4550156593320001</c:v>
                </c:pt>
                <c:pt idx="19184">
                  <c:v>2.4550988674159999</c:v>
                </c:pt>
                <c:pt idx="19185">
                  <c:v>2.4551818370820002</c:v>
                </c:pt>
                <c:pt idx="19186">
                  <c:v>2.4552581310270001</c:v>
                </c:pt>
                <c:pt idx="19187">
                  <c:v>2.45529961586</c:v>
                </c:pt>
                <c:pt idx="19188">
                  <c:v>2.4553709030149999</c:v>
                </c:pt>
                <c:pt idx="19189">
                  <c:v>2.4554100036620001</c:v>
                </c:pt>
                <c:pt idx="19190">
                  <c:v>2.4553995132450002</c:v>
                </c:pt>
                <c:pt idx="19191">
                  <c:v>2.4553666114810002</c:v>
                </c:pt>
                <c:pt idx="19192">
                  <c:v>2.4553234577179999</c:v>
                </c:pt>
                <c:pt idx="19193">
                  <c:v>2.455287218094</c:v>
                </c:pt>
                <c:pt idx="19194">
                  <c:v>2.455282211304</c:v>
                </c:pt>
                <c:pt idx="19195">
                  <c:v>2.4553260803220001</c:v>
                </c:pt>
                <c:pt idx="19196">
                  <c:v>2.4553599357599998</c:v>
                </c:pt>
                <c:pt idx="19197">
                  <c:v>2.4553997516630002</c:v>
                </c:pt>
                <c:pt idx="19198">
                  <c:v>2.4555284976960001</c:v>
                </c:pt>
                <c:pt idx="19199">
                  <c:v>2.4557197093959999</c:v>
                </c:pt>
                <c:pt idx="19200">
                  <c:v>2.4560730457309998</c:v>
                </c:pt>
                <c:pt idx="19201">
                  <c:v>2.4560811519620001</c:v>
                </c:pt>
                <c:pt idx="19202">
                  <c:v>2.4560880661010001</c:v>
                </c:pt>
                <c:pt idx="19203">
                  <c:v>2.4561188220979999</c:v>
                </c:pt>
                <c:pt idx="19204">
                  <c:v>2.4561955928799999</c:v>
                </c:pt>
                <c:pt idx="19205">
                  <c:v>2.4563243389129998</c:v>
                </c:pt>
                <c:pt idx="19206">
                  <c:v>2.4563941955569999</c:v>
                </c:pt>
                <c:pt idx="19207">
                  <c:v>2.4564671516419998</c:v>
                </c:pt>
                <c:pt idx="19208">
                  <c:v>2.4566104412079999</c:v>
                </c:pt>
                <c:pt idx="19209">
                  <c:v>2.456682682037</c:v>
                </c:pt>
                <c:pt idx="19210">
                  <c:v>2.4567565917969998</c:v>
                </c:pt>
                <c:pt idx="19211">
                  <c:v>2.4569027423860001</c:v>
                </c:pt>
                <c:pt idx="19212">
                  <c:v>2.4570422172550002</c:v>
                </c:pt>
                <c:pt idx="19213">
                  <c:v>2.4571509361269999</c:v>
                </c:pt>
                <c:pt idx="19214">
                  <c:v>2.4572110176090001</c:v>
                </c:pt>
                <c:pt idx="19215">
                  <c:v>2.4572861194610001</c:v>
                </c:pt>
                <c:pt idx="19216">
                  <c:v>2.4575378894809998</c:v>
                </c:pt>
                <c:pt idx="19217">
                  <c:v>2.4577460288999999</c:v>
                </c:pt>
                <c:pt idx="19218">
                  <c:v>2.4579284191130002</c:v>
                </c:pt>
                <c:pt idx="19219">
                  <c:v>2.4579379558559999</c:v>
                </c:pt>
                <c:pt idx="19220">
                  <c:v>2.4579873085020001</c:v>
                </c:pt>
                <c:pt idx="19221">
                  <c:v>2.4580745697020001</c:v>
                </c:pt>
                <c:pt idx="19222">
                  <c:v>2.4581642150879999</c:v>
                </c:pt>
                <c:pt idx="19223">
                  <c:v>2.4582583904269999</c:v>
                </c:pt>
                <c:pt idx="19224">
                  <c:v>2.4583468437190001</c:v>
                </c:pt>
                <c:pt idx="19225">
                  <c:v>2.4584331512449999</c:v>
                </c:pt>
                <c:pt idx="19226">
                  <c:v>2.4585194587710002</c:v>
                </c:pt>
                <c:pt idx="19227">
                  <c:v>2.4585998058320002</c:v>
                </c:pt>
                <c:pt idx="19228">
                  <c:v>2.4586369991299999</c:v>
                </c:pt>
                <c:pt idx="19229">
                  <c:v>2.4586253166200001</c:v>
                </c:pt>
                <c:pt idx="19230">
                  <c:v>2.4585890769960002</c:v>
                </c:pt>
                <c:pt idx="19231">
                  <c:v>2.4585819244380001</c:v>
                </c:pt>
                <c:pt idx="19232">
                  <c:v>2.4586267471309999</c:v>
                </c:pt>
                <c:pt idx="19233">
                  <c:v>2.4587125778200001</c:v>
                </c:pt>
                <c:pt idx="19234">
                  <c:v>2.4588019847870002</c:v>
                </c:pt>
                <c:pt idx="19235">
                  <c:v>2.4588971138</c:v>
                </c:pt>
                <c:pt idx="19236">
                  <c:v>2.4590492248540001</c:v>
                </c:pt>
                <c:pt idx="19237">
                  <c:v>2.4594423770899998</c:v>
                </c:pt>
                <c:pt idx="19238">
                  <c:v>2.4595437049869999</c:v>
                </c:pt>
                <c:pt idx="19239">
                  <c:v>2.4596264362340001</c:v>
                </c:pt>
                <c:pt idx="19240">
                  <c:v>2.4597458839419999</c:v>
                </c:pt>
                <c:pt idx="19241">
                  <c:v>2.4598164558410001</c:v>
                </c:pt>
                <c:pt idx="19242">
                  <c:v>2.4598908424379999</c:v>
                </c:pt>
                <c:pt idx="19243">
                  <c:v>2.4600470066070002</c:v>
                </c:pt>
                <c:pt idx="19244">
                  <c:v>2.460128545761</c:v>
                </c:pt>
                <c:pt idx="19245">
                  <c:v>2.4602112770079998</c:v>
                </c:pt>
                <c:pt idx="19246">
                  <c:v>2.4602980613710002</c:v>
                </c:pt>
                <c:pt idx="19247">
                  <c:v>2.4603815078740001</c:v>
                </c:pt>
                <c:pt idx="19248">
                  <c:v>2.460464954376</c:v>
                </c:pt>
                <c:pt idx="19249">
                  <c:v>2.460545063019</c:v>
                </c:pt>
                <c:pt idx="19250">
                  <c:v>2.4606785774229998</c:v>
                </c:pt>
                <c:pt idx="19251">
                  <c:v>2.4607188701629998</c:v>
                </c:pt>
                <c:pt idx="19252">
                  <c:v>2.4607598781590001</c:v>
                </c:pt>
                <c:pt idx="19253">
                  <c:v>2.4607729911799998</c:v>
                </c:pt>
                <c:pt idx="19254">
                  <c:v>2.460782289505</c:v>
                </c:pt>
                <c:pt idx="19255">
                  <c:v>2.461275815964</c:v>
                </c:pt>
                <c:pt idx="19256">
                  <c:v>2.461568832397</c:v>
                </c:pt>
                <c:pt idx="19257">
                  <c:v>2.4615468978880002</c:v>
                </c:pt>
                <c:pt idx="19258">
                  <c:v>2.4615256786350002</c:v>
                </c:pt>
                <c:pt idx="19259">
                  <c:v>2.4615380764010002</c:v>
                </c:pt>
                <c:pt idx="19260">
                  <c:v>2.4616074562070001</c:v>
                </c:pt>
                <c:pt idx="19261">
                  <c:v>2.4616951942440002</c:v>
                </c:pt>
                <c:pt idx="19262">
                  <c:v>2.4617846012119999</c:v>
                </c:pt>
                <c:pt idx="19263">
                  <c:v>2.4618818759919998</c:v>
                </c:pt>
                <c:pt idx="19264">
                  <c:v>2.461974859238</c:v>
                </c:pt>
                <c:pt idx="19265">
                  <c:v>2.4620530605319999</c:v>
                </c:pt>
                <c:pt idx="19266">
                  <c:v>2.4620957374570001</c:v>
                </c:pt>
                <c:pt idx="19267">
                  <c:v>2.4620871543880001</c:v>
                </c:pt>
                <c:pt idx="19268">
                  <c:v>2.4620566368099999</c:v>
                </c:pt>
                <c:pt idx="19269">
                  <c:v>2.4620294570920001</c:v>
                </c:pt>
                <c:pt idx="19270">
                  <c:v>2.462015390396</c:v>
                </c:pt>
                <c:pt idx="19271">
                  <c:v>2.4620437622070002</c:v>
                </c:pt>
                <c:pt idx="19272">
                  <c:v>2.4621264934539999</c:v>
                </c:pt>
                <c:pt idx="19273">
                  <c:v>2.4622218608859998</c:v>
                </c:pt>
                <c:pt idx="19274">
                  <c:v>2.4623670577999999</c:v>
                </c:pt>
                <c:pt idx="19275">
                  <c:v>2.4627833366390002</c:v>
                </c:pt>
                <c:pt idx="19276">
                  <c:v>2.4627866745000002</c:v>
                </c:pt>
                <c:pt idx="19277">
                  <c:v>2.4628117084499999</c:v>
                </c:pt>
                <c:pt idx="19278">
                  <c:v>2.462880134583</c:v>
                </c:pt>
                <c:pt idx="19279">
                  <c:v>2.4630570411680002</c:v>
                </c:pt>
                <c:pt idx="19280">
                  <c:v>2.463363170624</c:v>
                </c:pt>
                <c:pt idx="19281">
                  <c:v>2.4635503292080001</c:v>
                </c:pt>
                <c:pt idx="19282">
                  <c:v>2.4636776447300002</c:v>
                </c:pt>
                <c:pt idx="19283">
                  <c:v>2.463809728622</c:v>
                </c:pt>
                <c:pt idx="19284">
                  <c:v>2.4638736248019999</c:v>
                </c:pt>
                <c:pt idx="19285">
                  <c:v>2.4639871120449999</c:v>
                </c:pt>
                <c:pt idx="19286">
                  <c:v>2.4640271663669999</c:v>
                </c:pt>
                <c:pt idx="19287">
                  <c:v>2.4640674591059999</c:v>
                </c:pt>
                <c:pt idx="19288">
                  <c:v>2.4640882015229999</c:v>
                </c:pt>
                <c:pt idx="19289">
                  <c:v>2.464095592499</c:v>
                </c:pt>
                <c:pt idx="19290">
                  <c:v>2.4641153812410002</c:v>
                </c:pt>
                <c:pt idx="19291">
                  <c:v>2.4641592502590002</c:v>
                </c:pt>
                <c:pt idx="19292">
                  <c:v>2.4642441272740001</c:v>
                </c:pt>
                <c:pt idx="19293">
                  <c:v>2.4643054008480001</c:v>
                </c:pt>
                <c:pt idx="19294">
                  <c:v>2.464434146881</c:v>
                </c:pt>
                <c:pt idx="19295">
                  <c:v>2.4645593166349999</c:v>
                </c:pt>
                <c:pt idx="19296">
                  <c:v>2.4650976657869998</c:v>
                </c:pt>
                <c:pt idx="19297">
                  <c:v>2.4651565551760002</c:v>
                </c:pt>
                <c:pt idx="19298">
                  <c:v>2.4653782844540002</c:v>
                </c:pt>
                <c:pt idx="19299">
                  <c:v>2.465673923492</c:v>
                </c:pt>
                <c:pt idx="19300">
                  <c:v>2.466074705124</c:v>
                </c:pt>
                <c:pt idx="19301">
                  <c:v>2.4660549163819998</c:v>
                </c:pt>
                <c:pt idx="19302">
                  <c:v>2.466022491455</c:v>
                </c:pt>
                <c:pt idx="19303">
                  <c:v>2.4659907817839999</c:v>
                </c:pt>
                <c:pt idx="19304">
                  <c:v>2.4659914970400001</c:v>
                </c:pt>
                <c:pt idx="19305">
                  <c:v>2.466181278229</c:v>
                </c:pt>
                <c:pt idx="19306">
                  <c:v>2.466722011566</c:v>
                </c:pt>
                <c:pt idx="19307">
                  <c:v>2.4668953418730002</c:v>
                </c:pt>
                <c:pt idx="19308">
                  <c:v>2.4669024944309998</c:v>
                </c:pt>
                <c:pt idx="19309">
                  <c:v>2.4669106006620001</c:v>
                </c:pt>
                <c:pt idx="19310">
                  <c:v>2.4672269821169999</c:v>
                </c:pt>
                <c:pt idx="19311">
                  <c:v>2.4673762321470001</c:v>
                </c:pt>
                <c:pt idx="19312">
                  <c:v>2.4675278663640001</c:v>
                </c:pt>
                <c:pt idx="19313">
                  <c:v>2.4676210880279998</c:v>
                </c:pt>
                <c:pt idx="19314">
                  <c:v>2.467669010162</c:v>
                </c:pt>
                <c:pt idx="19315">
                  <c:v>2.4676411151890001</c:v>
                </c:pt>
                <c:pt idx="19316">
                  <c:v>2.4677722454070001</c:v>
                </c:pt>
                <c:pt idx="19317">
                  <c:v>2.4682695865630002</c:v>
                </c:pt>
                <c:pt idx="19318">
                  <c:v>2.4684493541719998</c:v>
                </c:pt>
                <c:pt idx="19319">
                  <c:v>2.4684922695160001</c:v>
                </c:pt>
                <c:pt idx="19320">
                  <c:v>2.4685053825379999</c:v>
                </c:pt>
                <c:pt idx="19321">
                  <c:v>2.4687073230740002</c:v>
                </c:pt>
                <c:pt idx="19322">
                  <c:v>2.468877315521</c:v>
                </c:pt>
                <c:pt idx="19323">
                  <c:v>2.4690413475040001</c:v>
                </c:pt>
                <c:pt idx="19324">
                  <c:v>2.4691417217249998</c:v>
                </c:pt>
                <c:pt idx="19325">
                  <c:v>2.4691941738129999</c:v>
                </c:pt>
                <c:pt idx="19326">
                  <c:v>2.4691953659060002</c:v>
                </c:pt>
                <c:pt idx="19327">
                  <c:v>2.4691812992100002</c:v>
                </c:pt>
                <c:pt idx="19328">
                  <c:v>2.4691612720489999</c:v>
                </c:pt>
                <c:pt idx="19329">
                  <c:v>2.4696483612060001</c:v>
                </c:pt>
                <c:pt idx="19330">
                  <c:v>2.4698936939239999</c:v>
                </c:pt>
                <c:pt idx="19331">
                  <c:v>2.4699797630310001</c:v>
                </c:pt>
                <c:pt idx="19332">
                  <c:v>2.4700181484220001</c:v>
                </c:pt>
                <c:pt idx="19333">
                  <c:v>2.4700503349299998</c:v>
                </c:pt>
                <c:pt idx="19334">
                  <c:v>2.470066547394</c:v>
                </c:pt>
                <c:pt idx="19335">
                  <c:v>2.4700834751129999</c:v>
                </c:pt>
                <c:pt idx="19336">
                  <c:v>2.470098018646</c:v>
                </c:pt>
                <c:pt idx="19337">
                  <c:v>2.4701161384580002</c:v>
                </c:pt>
                <c:pt idx="19338">
                  <c:v>2.4701426029209999</c:v>
                </c:pt>
                <c:pt idx="19339">
                  <c:v>2.4702405929569999</c:v>
                </c:pt>
                <c:pt idx="19340">
                  <c:v>2.4703686237340001</c:v>
                </c:pt>
                <c:pt idx="19341">
                  <c:v>2.4705569744110001</c:v>
                </c:pt>
                <c:pt idx="19342">
                  <c:v>2.4707515239719999</c:v>
                </c:pt>
                <c:pt idx="19343">
                  <c:v>2.4708774089809999</c:v>
                </c:pt>
                <c:pt idx="19344">
                  <c:v>2.4710547924039998</c:v>
                </c:pt>
                <c:pt idx="19345">
                  <c:v>2.4711329936980002</c:v>
                </c:pt>
                <c:pt idx="19346">
                  <c:v>2.4713051319120001</c:v>
                </c:pt>
                <c:pt idx="19347">
                  <c:v>2.4715003967290001</c:v>
                </c:pt>
                <c:pt idx="19348">
                  <c:v>2.4715869426729999</c:v>
                </c:pt>
                <c:pt idx="19349">
                  <c:v>2.4716751575470002</c:v>
                </c:pt>
                <c:pt idx="19350">
                  <c:v>2.4717621803280001</c:v>
                </c:pt>
                <c:pt idx="19351">
                  <c:v>2.4718441963200002</c:v>
                </c:pt>
                <c:pt idx="19352">
                  <c:v>2.4718985557559998</c:v>
                </c:pt>
                <c:pt idx="19353">
                  <c:v>2.4718985557559998</c:v>
                </c:pt>
                <c:pt idx="19354">
                  <c:v>2.4718639850619999</c:v>
                </c:pt>
                <c:pt idx="19355">
                  <c:v>2.4718239307399998</c:v>
                </c:pt>
                <c:pt idx="19356">
                  <c:v>2.4717876911159999</c:v>
                </c:pt>
                <c:pt idx="19357">
                  <c:v>2.4717803001399998</c:v>
                </c:pt>
                <c:pt idx="19358">
                  <c:v>2.4718728065489999</c:v>
                </c:pt>
                <c:pt idx="19359">
                  <c:v>2.4720170497890002</c:v>
                </c:pt>
                <c:pt idx="19360">
                  <c:v>2.4721658229829999</c:v>
                </c:pt>
                <c:pt idx="19361">
                  <c:v>2.4722628593440001</c:v>
                </c:pt>
                <c:pt idx="19362">
                  <c:v>2.472403287888</c:v>
                </c:pt>
                <c:pt idx="19363">
                  <c:v>2.4724950790409999</c:v>
                </c:pt>
                <c:pt idx="19364">
                  <c:v>2.4725773334499999</c:v>
                </c:pt>
                <c:pt idx="19365">
                  <c:v>2.472642183304</c:v>
                </c:pt>
                <c:pt idx="19366">
                  <c:v>2.472649335861</c:v>
                </c:pt>
                <c:pt idx="19367">
                  <c:v>2.4726679325099998</c:v>
                </c:pt>
                <c:pt idx="19368">
                  <c:v>2.4728322029109999</c:v>
                </c:pt>
                <c:pt idx="19369">
                  <c:v>2.4729626178739998</c:v>
                </c:pt>
                <c:pt idx="19370">
                  <c:v>2.4730310440059999</c:v>
                </c:pt>
                <c:pt idx="19371">
                  <c:v>2.4731736183169999</c:v>
                </c:pt>
                <c:pt idx="19372">
                  <c:v>2.4732503890989999</c:v>
                </c:pt>
                <c:pt idx="19373">
                  <c:v>2.4733250141140002</c:v>
                </c:pt>
                <c:pt idx="19374">
                  <c:v>2.4734001159669998</c:v>
                </c:pt>
                <c:pt idx="19375">
                  <c:v>2.473550796509</c:v>
                </c:pt>
                <c:pt idx="19376">
                  <c:v>2.4736909866330001</c:v>
                </c:pt>
                <c:pt idx="19377">
                  <c:v>2.4738218784330002</c:v>
                </c:pt>
                <c:pt idx="19378">
                  <c:v>2.4739160537720002</c:v>
                </c:pt>
                <c:pt idx="19379">
                  <c:v>2.4739611148830001</c:v>
                </c:pt>
                <c:pt idx="19380">
                  <c:v>2.4739661216740001</c:v>
                </c:pt>
                <c:pt idx="19381">
                  <c:v>2.4741642475129999</c:v>
                </c:pt>
                <c:pt idx="19382">
                  <c:v>2.4743452072140002</c:v>
                </c:pt>
                <c:pt idx="19383">
                  <c:v>2.4744701385500001</c:v>
                </c:pt>
                <c:pt idx="19384">
                  <c:v>2.4745995998380002</c:v>
                </c:pt>
                <c:pt idx="19385">
                  <c:v>2.4747271537779998</c:v>
                </c:pt>
                <c:pt idx="19386">
                  <c:v>2.4748523235320001</c:v>
                </c:pt>
                <c:pt idx="19387">
                  <c:v>2.4750056266780001</c:v>
                </c:pt>
                <c:pt idx="19388">
                  <c:v>2.4750361442569999</c:v>
                </c:pt>
                <c:pt idx="19389">
                  <c:v>2.4753367900850001</c:v>
                </c:pt>
                <c:pt idx="19390">
                  <c:v>2.4756035804750001</c:v>
                </c:pt>
                <c:pt idx="19391">
                  <c:v>2.4757893085479998</c:v>
                </c:pt>
                <c:pt idx="19392">
                  <c:v>2.475962638855</c:v>
                </c:pt>
                <c:pt idx="19393">
                  <c:v>2.475990772247</c:v>
                </c:pt>
                <c:pt idx="19394">
                  <c:v>2.4760761260990001</c:v>
                </c:pt>
                <c:pt idx="19395">
                  <c:v>2.4762377738949999</c:v>
                </c:pt>
                <c:pt idx="19396">
                  <c:v>2.4764032363889998</c:v>
                </c:pt>
                <c:pt idx="19397">
                  <c:v>2.4766824245449999</c:v>
                </c:pt>
                <c:pt idx="19398">
                  <c:v>2.4768559932710001</c:v>
                </c:pt>
                <c:pt idx="19399">
                  <c:v>2.476974248886</c:v>
                </c:pt>
                <c:pt idx="19400">
                  <c:v>2.4771826267239998</c:v>
                </c:pt>
                <c:pt idx="19401">
                  <c:v>2.4771900176999999</c:v>
                </c:pt>
                <c:pt idx="19402">
                  <c:v>2.4774491786959998</c:v>
                </c:pt>
                <c:pt idx="19403">
                  <c:v>2.4777276515960001</c:v>
                </c:pt>
                <c:pt idx="19404">
                  <c:v>2.4778606891630002</c:v>
                </c:pt>
                <c:pt idx="19405">
                  <c:v>2.477950811386</c:v>
                </c:pt>
                <c:pt idx="19406">
                  <c:v>2.4780580997469999</c:v>
                </c:pt>
                <c:pt idx="19407">
                  <c:v>2.4780681133270002</c:v>
                </c:pt>
                <c:pt idx="19408">
                  <c:v>2.4780268669129999</c:v>
                </c:pt>
                <c:pt idx="19409">
                  <c:v>2.4779951572419998</c:v>
                </c:pt>
                <c:pt idx="19410">
                  <c:v>2.4780769348140002</c:v>
                </c:pt>
                <c:pt idx="19411">
                  <c:v>2.4781639575960002</c:v>
                </c:pt>
                <c:pt idx="19412">
                  <c:v>2.4782516956329999</c:v>
                </c:pt>
                <c:pt idx="19413">
                  <c:v>2.4783420562740002</c:v>
                </c:pt>
                <c:pt idx="19414">
                  <c:v>2.478431940079</c:v>
                </c:pt>
                <c:pt idx="19415">
                  <c:v>2.4785273075099998</c:v>
                </c:pt>
                <c:pt idx="19416">
                  <c:v>2.4788684844970001</c:v>
                </c:pt>
                <c:pt idx="19417">
                  <c:v>2.4788563251500002</c:v>
                </c:pt>
                <c:pt idx="19418">
                  <c:v>2.4789054393769998</c:v>
                </c:pt>
                <c:pt idx="19419">
                  <c:v>2.4790425300600001</c:v>
                </c:pt>
                <c:pt idx="19420">
                  <c:v>2.4796061515810002</c:v>
                </c:pt>
                <c:pt idx="19421">
                  <c:v>2.4797565937039998</c:v>
                </c:pt>
                <c:pt idx="19422">
                  <c:v>2.4797656536099999</c:v>
                </c:pt>
                <c:pt idx="19423">
                  <c:v>2.4797828197479999</c:v>
                </c:pt>
                <c:pt idx="19424">
                  <c:v>2.4798212051389998</c:v>
                </c:pt>
                <c:pt idx="19425">
                  <c:v>2.4799091815950001</c:v>
                </c:pt>
                <c:pt idx="19426">
                  <c:v>2.479970216751</c:v>
                </c:pt>
                <c:pt idx="19427">
                  <c:v>2.480038166046</c:v>
                </c:pt>
                <c:pt idx="19428">
                  <c:v>2.4802381992339999</c:v>
                </c:pt>
                <c:pt idx="19429">
                  <c:v>2.480663776398</c:v>
                </c:pt>
                <c:pt idx="19430">
                  <c:v>2.4807779788970001</c:v>
                </c:pt>
                <c:pt idx="19431">
                  <c:v>2.4808981418610001</c:v>
                </c:pt>
                <c:pt idx="19432">
                  <c:v>2.480925559998</c:v>
                </c:pt>
                <c:pt idx="19433">
                  <c:v>2.4809298515320002</c:v>
                </c:pt>
                <c:pt idx="19434">
                  <c:v>2.4809441566469999</c:v>
                </c:pt>
                <c:pt idx="19435">
                  <c:v>2.4809906482700002</c:v>
                </c:pt>
                <c:pt idx="19436">
                  <c:v>2.4810886383059998</c:v>
                </c:pt>
                <c:pt idx="19437">
                  <c:v>2.48122048378</c:v>
                </c:pt>
                <c:pt idx="19438">
                  <c:v>2.4813516139980001</c:v>
                </c:pt>
                <c:pt idx="19439">
                  <c:v>2.4818632602689998</c:v>
                </c:pt>
                <c:pt idx="19440">
                  <c:v>2.4818921089170001</c:v>
                </c:pt>
                <c:pt idx="19441">
                  <c:v>2.4818453788760002</c:v>
                </c:pt>
                <c:pt idx="19442">
                  <c:v>2.4818146228789999</c:v>
                </c:pt>
                <c:pt idx="19443">
                  <c:v>2.48179769516</c:v>
                </c:pt>
                <c:pt idx="19444">
                  <c:v>2.4818162918089999</c:v>
                </c:pt>
                <c:pt idx="19445">
                  <c:v>2.481879711151</c:v>
                </c:pt>
                <c:pt idx="19446">
                  <c:v>2.4819600582120001</c:v>
                </c:pt>
                <c:pt idx="19447">
                  <c:v>2.4820342063899998</c:v>
                </c:pt>
                <c:pt idx="19448">
                  <c:v>2.48210978508</c:v>
                </c:pt>
                <c:pt idx="19449">
                  <c:v>2.4821858406069999</c:v>
                </c:pt>
                <c:pt idx="19450">
                  <c:v>2.482259750366</c:v>
                </c:pt>
                <c:pt idx="19451">
                  <c:v>2.4823009967799998</c:v>
                </c:pt>
                <c:pt idx="19452">
                  <c:v>2.482338190079</c:v>
                </c:pt>
                <c:pt idx="19453">
                  <c:v>2.4824154376980001</c:v>
                </c:pt>
                <c:pt idx="19454">
                  <c:v>2.4824523925780002</c:v>
                </c:pt>
                <c:pt idx="19455">
                  <c:v>2.482488155365</c:v>
                </c:pt>
                <c:pt idx="19456">
                  <c:v>2.4825484752659999</c:v>
                </c:pt>
                <c:pt idx="19457">
                  <c:v>2.4825658798219998</c:v>
                </c:pt>
                <c:pt idx="19458">
                  <c:v>2.4825515747070002</c:v>
                </c:pt>
                <c:pt idx="19459">
                  <c:v>2.482517719269</c:v>
                </c:pt>
                <c:pt idx="19460">
                  <c:v>2.4824752807619999</c:v>
                </c:pt>
                <c:pt idx="19461">
                  <c:v>2.4824438095089998</c:v>
                </c:pt>
                <c:pt idx="19462">
                  <c:v>2.482783079147</c:v>
                </c:pt>
                <c:pt idx="19463">
                  <c:v>2.4832375049589999</c:v>
                </c:pt>
                <c:pt idx="19464">
                  <c:v>2.4834196567540001</c:v>
                </c:pt>
                <c:pt idx="19465">
                  <c:v>2.4834861755370001</c:v>
                </c:pt>
                <c:pt idx="19466">
                  <c:v>2.483614683151</c:v>
                </c:pt>
                <c:pt idx="19467">
                  <c:v>2.4837152957919999</c:v>
                </c:pt>
                <c:pt idx="19468">
                  <c:v>2.483771562576</c:v>
                </c:pt>
                <c:pt idx="19469">
                  <c:v>2.4837915897370002</c:v>
                </c:pt>
                <c:pt idx="19470">
                  <c:v>2.483804941177</c:v>
                </c:pt>
                <c:pt idx="19471">
                  <c:v>2.4838199615479999</c:v>
                </c:pt>
                <c:pt idx="19472">
                  <c:v>2.4838645458220001</c:v>
                </c:pt>
                <c:pt idx="19473">
                  <c:v>2.4839496612550001</c:v>
                </c:pt>
                <c:pt idx="19474">
                  <c:v>2.484070062637</c:v>
                </c:pt>
                <c:pt idx="19475">
                  <c:v>2.4841985702509999</c:v>
                </c:pt>
                <c:pt idx="19476">
                  <c:v>2.484383583069</c:v>
                </c:pt>
                <c:pt idx="19477">
                  <c:v>2.4845573902129998</c:v>
                </c:pt>
                <c:pt idx="19478">
                  <c:v>2.4849672317499998</c:v>
                </c:pt>
                <c:pt idx="19479">
                  <c:v>2.4849920272829999</c:v>
                </c:pt>
                <c:pt idx="19480">
                  <c:v>2.485004663467</c:v>
                </c:pt>
                <c:pt idx="19481">
                  <c:v>2.4850561618799998</c:v>
                </c:pt>
                <c:pt idx="19482">
                  <c:v>2.4852130413059998</c:v>
                </c:pt>
                <c:pt idx="19483">
                  <c:v>2.4857289791110002</c:v>
                </c:pt>
                <c:pt idx="19484">
                  <c:v>2.4861016273500001</c:v>
                </c:pt>
                <c:pt idx="19485">
                  <c:v>2.4860906600949999</c:v>
                </c:pt>
                <c:pt idx="19486">
                  <c:v>2.4861211776730001</c:v>
                </c:pt>
                <c:pt idx="19487">
                  <c:v>2.4862034320830002</c:v>
                </c:pt>
                <c:pt idx="19488">
                  <c:v>2.486317873001</c:v>
                </c:pt>
                <c:pt idx="19489">
                  <c:v>2.4865055084229999</c:v>
                </c:pt>
                <c:pt idx="19490">
                  <c:v>2.4868972301480001</c:v>
                </c:pt>
                <c:pt idx="19491">
                  <c:v>2.4870333671570002</c:v>
                </c:pt>
                <c:pt idx="19492">
                  <c:v>2.4870495796199998</c:v>
                </c:pt>
                <c:pt idx="19493">
                  <c:v>2.4871709346770001</c:v>
                </c:pt>
                <c:pt idx="19494">
                  <c:v>2.4877099990840001</c:v>
                </c:pt>
                <c:pt idx="19495">
                  <c:v>2.4878110885620002</c:v>
                </c:pt>
                <c:pt idx="19496">
                  <c:v>2.4880356788640001</c:v>
                </c:pt>
                <c:pt idx="19497">
                  <c:v>2.4885683059689998</c:v>
                </c:pt>
                <c:pt idx="19498">
                  <c:v>2.4885942935940002</c:v>
                </c:pt>
                <c:pt idx="19499">
                  <c:v>2.4885663986209998</c:v>
                </c:pt>
                <c:pt idx="19500">
                  <c:v>2.4885380268100001</c:v>
                </c:pt>
                <c:pt idx="19501">
                  <c:v>2.4885866642000001</c:v>
                </c:pt>
                <c:pt idx="19502">
                  <c:v>2.48867726326</c:v>
                </c:pt>
                <c:pt idx="19503">
                  <c:v>2.4887683391570001</c:v>
                </c:pt>
                <c:pt idx="19504">
                  <c:v>2.4888589382170001</c:v>
                </c:pt>
                <c:pt idx="19505">
                  <c:v>2.4889974594119999</c:v>
                </c:pt>
                <c:pt idx="19506">
                  <c:v>2.4890806674960002</c:v>
                </c:pt>
                <c:pt idx="19507">
                  <c:v>2.4891591072080002</c:v>
                </c:pt>
                <c:pt idx="19508">
                  <c:v>2.4892311096189998</c:v>
                </c:pt>
                <c:pt idx="19509">
                  <c:v>2.4892191886899999</c:v>
                </c:pt>
                <c:pt idx="19510">
                  <c:v>2.4892578125</c:v>
                </c:pt>
                <c:pt idx="19511">
                  <c:v>2.4894640445710001</c:v>
                </c:pt>
                <c:pt idx="19512">
                  <c:v>2.4898912906650001</c:v>
                </c:pt>
                <c:pt idx="19513">
                  <c:v>2.4901304245000002</c:v>
                </c:pt>
                <c:pt idx="19514">
                  <c:v>2.4902174472810001</c:v>
                </c:pt>
                <c:pt idx="19515">
                  <c:v>2.490339040756</c:v>
                </c:pt>
                <c:pt idx="19516">
                  <c:v>2.4908964633939998</c:v>
                </c:pt>
                <c:pt idx="19517">
                  <c:v>2.4911329746250002</c:v>
                </c:pt>
                <c:pt idx="19518">
                  <c:v>2.4911351203919998</c:v>
                </c:pt>
                <c:pt idx="19519">
                  <c:v>2.491260051727</c:v>
                </c:pt>
                <c:pt idx="19520">
                  <c:v>2.4913578033450001</c:v>
                </c:pt>
                <c:pt idx="19521">
                  <c:v>2.4914965629579999</c:v>
                </c:pt>
                <c:pt idx="19522">
                  <c:v>2.4916408061980002</c:v>
                </c:pt>
                <c:pt idx="19523">
                  <c:v>2.4920046329500001</c:v>
                </c:pt>
                <c:pt idx="19524">
                  <c:v>2.4921884536740002</c:v>
                </c:pt>
                <c:pt idx="19525">
                  <c:v>2.492785692215</c:v>
                </c:pt>
                <c:pt idx="19526">
                  <c:v>2.4929022788999999</c:v>
                </c:pt>
                <c:pt idx="19527">
                  <c:v>2.4929277896880002</c:v>
                </c:pt>
                <c:pt idx="19528">
                  <c:v>2.492951154709</c:v>
                </c:pt>
                <c:pt idx="19529">
                  <c:v>2.492973804474</c:v>
                </c:pt>
                <c:pt idx="19530">
                  <c:v>2.4930062294009998</c:v>
                </c:pt>
                <c:pt idx="19531">
                  <c:v>2.4931299686430002</c:v>
                </c:pt>
                <c:pt idx="19532">
                  <c:v>2.4934964179989998</c:v>
                </c:pt>
                <c:pt idx="19533">
                  <c:v>2.4935967922210001</c:v>
                </c:pt>
                <c:pt idx="19534">
                  <c:v>2.4937825202939998</c:v>
                </c:pt>
                <c:pt idx="19535">
                  <c:v>2.4938325881960002</c:v>
                </c:pt>
                <c:pt idx="19536">
                  <c:v>2.4938321113590001</c:v>
                </c:pt>
                <c:pt idx="19537">
                  <c:v>2.4938492774959999</c:v>
                </c:pt>
                <c:pt idx="19538">
                  <c:v>2.4939587116239998</c:v>
                </c:pt>
                <c:pt idx="19539">
                  <c:v>2.494135141373</c:v>
                </c:pt>
                <c:pt idx="19540">
                  <c:v>2.4946825504299999</c:v>
                </c:pt>
                <c:pt idx="19541">
                  <c:v>2.4948010444639999</c:v>
                </c:pt>
                <c:pt idx="19542">
                  <c:v>2.494817256927</c:v>
                </c:pt>
                <c:pt idx="19543">
                  <c:v>2.494791269302</c:v>
                </c:pt>
                <c:pt idx="19544">
                  <c:v>2.4947519302369998</c:v>
                </c:pt>
                <c:pt idx="19545">
                  <c:v>2.4949910640719999</c:v>
                </c:pt>
                <c:pt idx="19546">
                  <c:v>2.4951307773589999</c:v>
                </c:pt>
                <c:pt idx="19547">
                  <c:v>2.4952023029329999</c:v>
                </c:pt>
                <c:pt idx="19548">
                  <c:v>2.4952716827389998</c:v>
                </c:pt>
                <c:pt idx="19549">
                  <c:v>2.495410203934</c:v>
                </c:pt>
                <c:pt idx="19550">
                  <c:v>2.4955456256869999</c:v>
                </c:pt>
                <c:pt idx="19551">
                  <c:v>2.4957399368290001</c:v>
                </c:pt>
                <c:pt idx="19552">
                  <c:v>2.4958522319790002</c:v>
                </c:pt>
                <c:pt idx="19553">
                  <c:v>2.4959294795989999</c:v>
                </c:pt>
                <c:pt idx="19554">
                  <c:v>2.495958089828</c:v>
                </c:pt>
                <c:pt idx="19555">
                  <c:v>2.4959619045260002</c:v>
                </c:pt>
                <c:pt idx="19556">
                  <c:v>2.4959661960599999</c:v>
                </c:pt>
                <c:pt idx="19557">
                  <c:v>2.4959981441500001</c:v>
                </c:pt>
                <c:pt idx="19558">
                  <c:v>2.4960820674900002</c:v>
                </c:pt>
                <c:pt idx="19559">
                  <c:v>2.4962091445920001</c:v>
                </c:pt>
                <c:pt idx="19560">
                  <c:v>2.4963474273680002</c:v>
                </c:pt>
                <c:pt idx="19561">
                  <c:v>2.4964780807500002</c:v>
                </c:pt>
                <c:pt idx="19562">
                  <c:v>2.4966092109679998</c:v>
                </c:pt>
                <c:pt idx="19563">
                  <c:v>2.4969668388369999</c:v>
                </c:pt>
                <c:pt idx="19564">
                  <c:v>2.497021436691</c:v>
                </c:pt>
                <c:pt idx="19565">
                  <c:v>2.4970102310179998</c:v>
                </c:pt>
                <c:pt idx="19566">
                  <c:v>2.4969754219059999</c:v>
                </c:pt>
                <c:pt idx="19567">
                  <c:v>2.496942996979</c:v>
                </c:pt>
                <c:pt idx="19568">
                  <c:v>2.4969334602359998</c:v>
                </c:pt>
                <c:pt idx="19569">
                  <c:v>2.4969921112060001</c:v>
                </c:pt>
                <c:pt idx="19570">
                  <c:v>2.497075796127</c:v>
                </c:pt>
                <c:pt idx="19571">
                  <c:v>2.4971601963040002</c:v>
                </c:pt>
                <c:pt idx="19572">
                  <c:v>2.4972448349</c:v>
                </c:pt>
                <c:pt idx="19573">
                  <c:v>2.4973762035370002</c:v>
                </c:pt>
                <c:pt idx="19574">
                  <c:v>2.4974629879000001</c:v>
                </c:pt>
                <c:pt idx="19575">
                  <c:v>2.497546434402</c:v>
                </c:pt>
                <c:pt idx="19576">
                  <c:v>2.4975910186769998</c:v>
                </c:pt>
                <c:pt idx="19577">
                  <c:v>2.4975798130040001</c:v>
                </c:pt>
                <c:pt idx="19578">
                  <c:v>2.4975473880769998</c:v>
                </c:pt>
                <c:pt idx="19579">
                  <c:v>2.49751663208</c:v>
                </c:pt>
                <c:pt idx="19580">
                  <c:v>2.4974973201749999</c:v>
                </c:pt>
                <c:pt idx="19581">
                  <c:v>2.497520208359</c:v>
                </c:pt>
                <c:pt idx="19582">
                  <c:v>2.4980533123019999</c:v>
                </c:pt>
                <c:pt idx="19583">
                  <c:v>2.4982903003689998</c:v>
                </c:pt>
                <c:pt idx="19584">
                  <c:v>2.4983534812929999</c:v>
                </c:pt>
                <c:pt idx="19585">
                  <c:v>2.4985165596010002</c:v>
                </c:pt>
                <c:pt idx="19586">
                  <c:v>2.49871134758</c:v>
                </c:pt>
                <c:pt idx="19587">
                  <c:v>2.4988448619839998</c:v>
                </c:pt>
                <c:pt idx="19588">
                  <c:v>2.498985052109</c:v>
                </c:pt>
                <c:pt idx="19589">
                  <c:v>2.4991221427919998</c:v>
                </c:pt>
                <c:pt idx="19590">
                  <c:v>2.4992322921749999</c:v>
                </c:pt>
                <c:pt idx="19591">
                  <c:v>2.4992840290070002</c:v>
                </c:pt>
                <c:pt idx="19592">
                  <c:v>2.4994206428529999</c:v>
                </c:pt>
                <c:pt idx="19593">
                  <c:v>2.4995789527890002</c:v>
                </c:pt>
                <c:pt idx="19594">
                  <c:v>2.4997293949129999</c:v>
                </c:pt>
                <c:pt idx="19595">
                  <c:v>2.4998788833619998</c:v>
                </c:pt>
                <c:pt idx="19596">
                  <c:v>2.5000109672550002</c:v>
                </c:pt>
                <c:pt idx="19597">
                  <c:v>2.5000772476200002</c:v>
                </c:pt>
                <c:pt idx="19598">
                  <c:v>2.500050783157</c:v>
                </c:pt>
                <c:pt idx="19599">
                  <c:v>2.5003683567050001</c:v>
                </c:pt>
                <c:pt idx="19600">
                  <c:v>2.5004978179930002</c:v>
                </c:pt>
                <c:pt idx="19601">
                  <c:v>2.500699281693</c:v>
                </c:pt>
                <c:pt idx="19602">
                  <c:v>2.5009357929229998</c:v>
                </c:pt>
                <c:pt idx="19603">
                  <c:v>2.5010206699370001</c:v>
                </c:pt>
                <c:pt idx="19604">
                  <c:v>2.5010328292850001</c:v>
                </c:pt>
                <c:pt idx="19605">
                  <c:v>2.5010509490969999</c:v>
                </c:pt>
                <c:pt idx="19606">
                  <c:v>2.5010879039759999</c:v>
                </c:pt>
                <c:pt idx="19607">
                  <c:v>2.501161575317</c:v>
                </c:pt>
                <c:pt idx="19608">
                  <c:v>2.5013439655299998</c:v>
                </c:pt>
                <c:pt idx="19609">
                  <c:v>2.5018110275269998</c:v>
                </c:pt>
                <c:pt idx="19610">
                  <c:v>2.5020580291750001</c:v>
                </c:pt>
                <c:pt idx="19611">
                  <c:v>2.5020320415500001</c:v>
                </c:pt>
                <c:pt idx="19612">
                  <c:v>2.5020952224730002</c:v>
                </c:pt>
                <c:pt idx="19613">
                  <c:v>2.5021908283230001</c:v>
                </c:pt>
                <c:pt idx="19614">
                  <c:v>2.5023424625400001</c:v>
                </c:pt>
                <c:pt idx="19615">
                  <c:v>2.5024912357329998</c:v>
                </c:pt>
                <c:pt idx="19616">
                  <c:v>2.5025918483730001</c:v>
                </c:pt>
                <c:pt idx="19617">
                  <c:v>2.502655982971</c:v>
                </c:pt>
                <c:pt idx="19618">
                  <c:v>2.50266122818</c:v>
                </c:pt>
                <c:pt idx="19619">
                  <c:v>2.5026440620420001</c:v>
                </c:pt>
                <c:pt idx="19620">
                  <c:v>2.5026249885560001</c:v>
                </c:pt>
                <c:pt idx="19621">
                  <c:v>2.502610445023</c:v>
                </c:pt>
                <c:pt idx="19622">
                  <c:v>2.5026674270629998</c:v>
                </c:pt>
                <c:pt idx="19623">
                  <c:v>2.5029394626619998</c:v>
                </c:pt>
                <c:pt idx="19624">
                  <c:v>2.503318786621</c:v>
                </c:pt>
                <c:pt idx="19625">
                  <c:v>2.503344535828</c:v>
                </c:pt>
                <c:pt idx="19626">
                  <c:v>2.5033683776859998</c:v>
                </c:pt>
                <c:pt idx="19627">
                  <c:v>2.5034201145170001</c:v>
                </c:pt>
                <c:pt idx="19628">
                  <c:v>2.5035254955289998</c:v>
                </c:pt>
                <c:pt idx="19629">
                  <c:v>2.504106760025</c:v>
                </c:pt>
                <c:pt idx="19630">
                  <c:v>2.5041210651400001</c:v>
                </c:pt>
                <c:pt idx="19631">
                  <c:v>2.5041072368620001</c:v>
                </c:pt>
                <c:pt idx="19632">
                  <c:v>2.504089593887</c:v>
                </c:pt>
                <c:pt idx="19633">
                  <c:v>2.5041010379789999</c:v>
                </c:pt>
                <c:pt idx="19634">
                  <c:v>2.5041849613189999</c:v>
                </c:pt>
                <c:pt idx="19635">
                  <c:v>2.5042908191679998</c:v>
                </c:pt>
                <c:pt idx="19636">
                  <c:v>2.5044622421259999</c:v>
                </c:pt>
                <c:pt idx="19637">
                  <c:v>2.5047113895419999</c:v>
                </c:pt>
                <c:pt idx="19638">
                  <c:v>2.5047371387480002</c:v>
                </c:pt>
                <c:pt idx="19639">
                  <c:v>2.5047681331630001</c:v>
                </c:pt>
                <c:pt idx="19640">
                  <c:v>2.5048341751100001</c:v>
                </c:pt>
                <c:pt idx="19641">
                  <c:v>2.505022287369</c:v>
                </c:pt>
                <c:pt idx="19642">
                  <c:v>2.5052278041839999</c:v>
                </c:pt>
                <c:pt idx="19643">
                  <c:v>2.5053691864009999</c:v>
                </c:pt>
                <c:pt idx="19644">
                  <c:v>2.5055513381960002</c:v>
                </c:pt>
                <c:pt idx="19645">
                  <c:v>2.5056574344640001</c:v>
                </c:pt>
                <c:pt idx="19646">
                  <c:v>2.505955457687</c:v>
                </c:pt>
                <c:pt idx="19647">
                  <c:v>2.5063705444340001</c:v>
                </c:pt>
                <c:pt idx="19648">
                  <c:v>2.506353139877</c:v>
                </c:pt>
                <c:pt idx="19649">
                  <c:v>2.506841421127</c:v>
                </c:pt>
                <c:pt idx="19650">
                  <c:v>2.5070760250089998</c:v>
                </c:pt>
                <c:pt idx="19651">
                  <c:v>2.507205724716</c:v>
                </c:pt>
                <c:pt idx="19652">
                  <c:v>2.5072705745700001</c:v>
                </c:pt>
                <c:pt idx="19653">
                  <c:v>2.50732421875</c:v>
                </c:pt>
                <c:pt idx="19654">
                  <c:v>2.507370948792</c:v>
                </c:pt>
                <c:pt idx="19655">
                  <c:v>2.5074074268339999</c:v>
                </c:pt>
                <c:pt idx="19656">
                  <c:v>2.5074307918550001</c:v>
                </c:pt>
                <c:pt idx="19657">
                  <c:v>2.5074403285979998</c:v>
                </c:pt>
                <c:pt idx="19658">
                  <c:v>2.5074484348300001</c:v>
                </c:pt>
                <c:pt idx="19659">
                  <c:v>2.5074589252470001</c:v>
                </c:pt>
                <c:pt idx="19660">
                  <c:v>2.5074720382689999</c:v>
                </c:pt>
                <c:pt idx="19661">
                  <c:v>2.507517814636</c:v>
                </c:pt>
                <c:pt idx="19662">
                  <c:v>2.5076088905330001</c:v>
                </c:pt>
                <c:pt idx="19663">
                  <c:v>2.5080742836000001</c:v>
                </c:pt>
                <c:pt idx="19664">
                  <c:v>2.5081641674039998</c:v>
                </c:pt>
                <c:pt idx="19665">
                  <c:v>2.5082495212549998</c:v>
                </c:pt>
                <c:pt idx="19666">
                  <c:v>2.5083327293400002</c:v>
                </c:pt>
                <c:pt idx="19667">
                  <c:v>2.5083856582639998</c:v>
                </c:pt>
                <c:pt idx="19668">
                  <c:v>2.5083851814270002</c:v>
                </c:pt>
                <c:pt idx="19669">
                  <c:v>2.5085175037380001</c:v>
                </c:pt>
                <c:pt idx="19670">
                  <c:v>2.5086050033570002</c:v>
                </c:pt>
                <c:pt idx="19671">
                  <c:v>2.5087320804600002</c:v>
                </c:pt>
                <c:pt idx="19672">
                  <c:v>2.5088138580320001</c:v>
                </c:pt>
                <c:pt idx="19673">
                  <c:v>2.508895158768</c:v>
                </c:pt>
                <c:pt idx="19674">
                  <c:v>2.5089762210850002</c:v>
                </c:pt>
                <c:pt idx="19675">
                  <c:v>2.5090577602390001</c:v>
                </c:pt>
                <c:pt idx="19676">
                  <c:v>2.509104967117</c:v>
                </c:pt>
                <c:pt idx="19677">
                  <c:v>2.5090901851649998</c:v>
                </c:pt>
                <c:pt idx="19678">
                  <c:v>2.5092365741729998</c:v>
                </c:pt>
                <c:pt idx="19679">
                  <c:v>2.509818077087</c:v>
                </c:pt>
                <c:pt idx="19680">
                  <c:v>2.509929656982</c:v>
                </c:pt>
                <c:pt idx="19681">
                  <c:v>2.5100181102749999</c:v>
                </c:pt>
                <c:pt idx="19682">
                  <c:v>2.5101675987240002</c:v>
                </c:pt>
                <c:pt idx="19683">
                  <c:v>2.510377883911</c:v>
                </c:pt>
                <c:pt idx="19684">
                  <c:v>2.5108039379120002</c:v>
                </c:pt>
                <c:pt idx="19685">
                  <c:v>2.5108535289759999</c:v>
                </c:pt>
                <c:pt idx="19686">
                  <c:v>2.5108723640439998</c:v>
                </c:pt>
                <c:pt idx="19687">
                  <c:v>2.5108768939970001</c:v>
                </c:pt>
                <c:pt idx="19688">
                  <c:v>2.5111603736879999</c:v>
                </c:pt>
                <c:pt idx="19689">
                  <c:v>2.511603593826</c:v>
                </c:pt>
                <c:pt idx="19690">
                  <c:v>2.5118396282200002</c:v>
                </c:pt>
                <c:pt idx="19691">
                  <c:v>2.5118396282200002</c:v>
                </c:pt>
                <c:pt idx="19692">
                  <c:v>2.511928081512</c:v>
                </c:pt>
                <c:pt idx="19693">
                  <c:v>2.5120525360110002</c:v>
                </c:pt>
                <c:pt idx="19694">
                  <c:v>2.5121760368350001</c:v>
                </c:pt>
                <c:pt idx="19695">
                  <c:v>2.5123624801640001</c:v>
                </c:pt>
                <c:pt idx="19696">
                  <c:v>2.512815475464</c:v>
                </c:pt>
                <c:pt idx="19697">
                  <c:v>2.5127890110019999</c:v>
                </c:pt>
                <c:pt idx="19698">
                  <c:v>2.512763261795</c:v>
                </c:pt>
                <c:pt idx="19699">
                  <c:v>2.5128548145290002</c:v>
                </c:pt>
                <c:pt idx="19700">
                  <c:v>2.5129950046539999</c:v>
                </c:pt>
                <c:pt idx="19701">
                  <c:v>2.513091087341</c:v>
                </c:pt>
                <c:pt idx="19702">
                  <c:v>2.5131866931919999</c:v>
                </c:pt>
                <c:pt idx="19703">
                  <c:v>2.513279438019</c:v>
                </c:pt>
                <c:pt idx="19704">
                  <c:v>2.5133740901950001</c:v>
                </c:pt>
                <c:pt idx="19705">
                  <c:v>2.513441801071</c:v>
                </c:pt>
                <c:pt idx="19706">
                  <c:v>2.5134639739989999</c:v>
                </c:pt>
                <c:pt idx="19707">
                  <c:v>2.5134439468380001</c:v>
                </c:pt>
                <c:pt idx="19708">
                  <c:v>2.513422489166</c:v>
                </c:pt>
                <c:pt idx="19709">
                  <c:v>2.5137743949889999</c:v>
                </c:pt>
                <c:pt idx="19710">
                  <c:v>2.5139689445500002</c:v>
                </c:pt>
                <c:pt idx="19711">
                  <c:v>2.5141763687130001</c:v>
                </c:pt>
                <c:pt idx="19712">
                  <c:v>2.5142471790309999</c:v>
                </c:pt>
                <c:pt idx="19713">
                  <c:v>2.5143604278559999</c:v>
                </c:pt>
                <c:pt idx="19714">
                  <c:v>2.5144004821779999</c:v>
                </c:pt>
                <c:pt idx="19715">
                  <c:v>2.514434099197</c:v>
                </c:pt>
                <c:pt idx="19716">
                  <c:v>2.5144591331480002</c:v>
                </c:pt>
                <c:pt idx="19717">
                  <c:v>2.514479398727</c:v>
                </c:pt>
                <c:pt idx="19718">
                  <c:v>2.514502048492</c:v>
                </c:pt>
                <c:pt idx="19719">
                  <c:v>2.5145275592799998</c:v>
                </c:pt>
                <c:pt idx="19720">
                  <c:v>2.5145447254179998</c:v>
                </c:pt>
                <c:pt idx="19721">
                  <c:v>2.5145657062529998</c:v>
                </c:pt>
                <c:pt idx="19722">
                  <c:v>2.5145986080170002</c:v>
                </c:pt>
                <c:pt idx="19723">
                  <c:v>2.5146389007569998</c:v>
                </c:pt>
                <c:pt idx="19724">
                  <c:v>2.5147519111630001</c:v>
                </c:pt>
                <c:pt idx="19725">
                  <c:v>2.5150036811829999</c:v>
                </c:pt>
                <c:pt idx="19726">
                  <c:v>2.5155286788939999</c:v>
                </c:pt>
                <c:pt idx="19727">
                  <c:v>2.5155487060550001</c:v>
                </c:pt>
                <c:pt idx="19728">
                  <c:v>2.5157272815699998</c:v>
                </c:pt>
                <c:pt idx="19729">
                  <c:v>2.5162379741669998</c:v>
                </c:pt>
                <c:pt idx="19730">
                  <c:v>2.5163733959200001</c:v>
                </c:pt>
                <c:pt idx="19731">
                  <c:v>2.5163707733149998</c:v>
                </c:pt>
                <c:pt idx="19732">
                  <c:v>2.5164978504179998</c:v>
                </c:pt>
                <c:pt idx="19733">
                  <c:v>2.5167303085329999</c:v>
                </c:pt>
                <c:pt idx="19734">
                  <c:v>2.5168673992159998</c:v>
                </c:pt>
                <c:pt idx="19735">
                  <c:v>2.5169510841370002</c:v>
                </c:pt>
                <c:pt idx="19736">
                  <c:v>2.5170764923100002</c:v>
                </c:pt>
                <c:pt idx="19737">
                  <c:v>2.5171589851379998</c:v>
                </c:pt>
                <c:pt idx="19738">
                  <c:v>2.5172297954560001</c:v>
                </c:pt>
                <c:pt idx="19739">
                  <c:v>2.5172696113590001</c:v>
                </c:pt>
                <c:pt idx="19740">
                  <c:v>2.5172719955440002</c:v>
                </c:pt>
                <c:pt idx="19741">
                  <c:v>2.51722407341</c:v>
                </c:pt>
                <c:pt idx="19742">
                  <c:v>2.5171852111819999</c:v>
                </c:pt>
                <c:pt idx="19743">
                  <c:v>2.5171914100650001</c:v>
                </c:pt>
                <c:pt idx="19744">
                  <c:v>2.5172371864319998</c:v>
                </c:pt>
                <c:pt idx="19745">
                  <c:v>2.5173149108890001</c:v>
                </c:pt>
                <c:pt idx="19746">
                  <c:v>2.5174014568329999</c:v>
                </c:pt>
                <c:pt idx="19747">
                  <c:v>2.5174915790560002</c:v>
                </c:pt>
                <c:pt idx="19748">
                  <c:v>2.5175864696499999</c:v>
                </c:pt>
                <c:pt idx="19749">
                  <c:v>2.5177295207979999</c:v>
                </c:pt>
                <c:pt idx="19750">
                  <c:v>2.517827749252</c:v>
                </c:pt>
                <c:pt idx="19751">
                  <c:v>2.5180208683009999</c:v>
                </c:pt>
                <c:pt idx="19752">
                  <c:v>2.5181810855869999</c:v>
                </c:pt>
                <c:pt idx="19753">
                  <c:v>2.5183687210080001</c:v>
                </c:pt>
                <c:pt idx="19754">
                  <c:v>2.518493890762</c:v>
                </c:pt>
                <c:pt idx="19755">
                  <c:v>2.5188543796539999</c:v>
                </c:pt>
                <c:pt idx="19756">
                  <c:v>2.519142150879</c:v>
                </c:pt>
                <c:pt idx="19757">
                  <c:v>2.5191717147829999</c:v>
                </c:pt>
                <c:pt idx="19758">
                  <c:v>2.5191819667819999</c:v>
                </c:pt>
                <c:pt idx="19759">
                  <c:v>2.5191924571989999</c:v>
                </c:pt>
                <c:pt idx="19760">
                  <c:v>2.51921749115</c:v>
                </c:pt>
                <c:pt idx="19761">
                  <c:v>2.5192794799799998</c:v>
                </c:pt>
                <c:pt idx="19762">
                  <c:v>2.5193841457369999</c:v>
                </c:pt>
                <c:pt idx="19763">
                  <c:v>2.51961684227</c:v>
                </c:pt>
                <c:pt idx="19764">
                  <c:v>2.5201601982119999</c:v>
                </c:pt>
                <c:pt idx="19765">
                  <c:v>2.5202982425689999</c:v>
                </c:pt>
                <c:pt idx="19766">
                  <c:v>2.5203461647030001</c:v>
                </c:pt>
                <c:pt idx="19767">
                  <c:v>2.520322799683</c:v>
                </c:pt>
                <c:pt idx="19768">
                  <c:v>2.5202908515929998</c:v>
                </c:pt>
                <c:pt idx="19769">
                  <c:v>2.5202484130860001</c:v>
                </c:pt>
                <c:pt idx="19770">
                  <c:v>2.5202782154080001</c:v>
                </c:pt>
                <c:pt idx="19771">
                  <c:v>2.5203940868379999</c:v>
                </c:pt>
                <c:pt idx="19772">
                  <c:v>2.5205333232879998</c:v>
                </c:pt>
                <c:pt idx="19773">
                  <c:v>2.52099776268</c:v>
                </c:pt>
                <c:pt idx="19774">
                  <c:v>2.5212712287899999</c:v>
                </c:pt>
                <c:pt idx="19775">
                  <c:v>2.52130651474</c:v>
                </c:pt>
                <c:pt idx="19776">
                  <c:v>2.5213100910190001</c:v>
                </c:pt>
                <c:pt idx="19777">
                  <c:v>2.5215022563930001</c:v>
                </c:pt>
                <c:pt idx="19778">
                  <c:v>2.521766662598</c:v>
                </c:pt>
                <c:pt idx="19779">
                  <c:v>2.5219373702999999</c:v>
                </c:pt>
                <c:pt idx="19780">
                  <c:v>2.5220603942870001</c:v>
                </c:pt>
                <c:pt idx="19781">
                  <c:v>2.5221867561339999</c:v>
                </c:pt>
                <c:pt idx="19782">
                  <c:v>2.522319793701</c:v>
                </c:pt>
                <c:pt idx="19783">
                  <c:v>2.522450685501</c:v>
                </c:pt>
                <c:pt idx="19784">
                  <c:v>2.5225608348850002</c:v>
                </c:pt>
                <c:pt idx="19785">
                  <c:v>2.5226259231569998</c:v>
                </c:pt>
                <c:pt idx="19786">
                  <c:v>2.5226454734799999</c:v>
                </c:pt>
                <c:pt idx="19787">
                  <c:v>2.5227496623989998</c:v>
                </c:pt>
                <c:pt idx="19788">
                  <c:v>2.5229792594910001</c:v>
                </c:pt>
                <c:pt idx="19789">
                  <c:v>2.523116588593</c:v>
                </c:pt>
                <c:pt idx="19790">
                  <c:v>2.5232050418849998</c:v>
                </c:pt>
                <c:pt idx="19791">
                  <c:v>2.5233762264249999</c:v>
                </c:pt>
                <c:pt idx="19792">
                  <c:v>2.5234978199009999</c:v>
                </c:pt>
                <c:pt idx="19793">
                  <c:v>2.5235636234280001</c:v>
                </c:pt>
                <c:pt idx="19794">
                  <c:v>2.5235948562620001</c:v>
                </c:pt>
                <c:pt idx="19795">
                  <c:v>2.5235729217529999</c:v>
                </c:pt>
                <c:pt idx="19796">
                  <c:v>2.5235450267789998</c:v>
                </c:pt>
                <c:pt idx="19797">
                  <c:v>2.5236525535580001</c:v>
                </c:pt>
                <c:pt idx="19798">
                  <c:v>2.5237870216370002</c:v>
                </c:pt>
                <c:pt idx="19799">
                  <c:v>2.523874998093</c:v>
                </c:pt>
                <c:pt idx="19800">
                  <c:v>2.5240116119380001</c:v>
                </c:pt>
                <c:pt idx="19801">
                  <c:v>2.5242004394530002</c:v>
                </c:pt>
                <c:pt idx="19802">
                  <c:v>2.5243628025049998</c:v>
                </c:pt>
                <c:pt idx="19803">
                  <c:v>2.5245592594150001</c:v>
                </c:pt>
                <c:pt idx="19804">
                  <c:v>2.524789094925</c:v>
                </c:pt>
                <c:pt idx="19805">
                  <c:v>2.5251400470730001</c:v>
                </c:pt>
                <c:pt idx="19806">
                  <c:v>2.5253503322599999</c:v>
                </c:pt>
                <c:pt idx="19807">
                  <c:v>2.5253527164460001</c:v>
                </c:pt>
                <c:pt idx="19808">
                  <c:v>2.525399208069</c:v>
                </c:pt>
                <c:pt idx="19809">
                  <c:v>2.525439739227</c:v>
                </c:pt>
                <c:pt idx="19810">
                  <c:v>2.5254983901979999</c:v>
                </c:pt>
                <c:pt idx="19811">
                  <c:v>2.5255649089809999</c:v>
                </c:pt>
                <c:pt idx="19812">
                  <c:v>2.5256357192990002</c:v>
                </c:pt>
                <c:pt idx="19813">
                  <c:v>2.5257101058960001</c:v>
                </c:pt>
                <c:pt idx="19814">
                  <c:v>2.5257873535159998</c:v>
                </c:pt>
                <c:pt idx="19815">
                  <c:v>2.5258607864379998</c:v>
                </c:pt>
                <c:pt idx="19816">
                  <c:v>2.5259337425230002</c:v>
                </c:pt>
                <c:pt idx="19817">
                  <c:v>2.526007890701</c:v>
                </c:pt>
                <c:pt idx="19818">
                  <c:v>2.5260803699490002</c:v>
                </c:pt>
                <c:pt idx="19819">
                  <c:v>2.526220560074</c:v>
                </c:pt>
                <c:pt idx="19820">
                  <c:v>2.5263545513149999</c:v>
                </c:pt>
                <c:pt idx="19821">
                  <c:v>2.5265076160429998</c:v>
                </c:pt>
                <c:pt idx="19822">
                  <c:v>2.526471853256</c:v>
                </c:pt>
                <c:pt idx="19823">
                  <c:v>2.526494264603</c:v>
                </c:pt>
                <c:pt idx="19824">
                  <c:v>2.526612997055</c:v>
                </c:pt>
                <c:pt idx="19825">
                  <c:v>2.526708841324</c:v>
                </c:pt>
                <c:pt idx="19826">
                  <c:v>2.526798009872</c:v>
                </c:pt>
                <c:pt idx="19827">
                  <c:v>2.526888608932</c:v>
                </c:pt>
                <c:pt idx="19828">
                  <c:v>2.526972293854</c:v>
                </c:pt>
                <c:pt idx="19829">
                  <c:v>2.5270533561709998</c:v>
                </c:pt>
                <c:pt idx="19830">
                  <c:v>2.5271317958830002</c:v>
                </c:pt>
                <c:pt idx="19831">
                  <c:v>2.5271916389469999</c:v>
                </c:pt>
                <c:pt idx="19832">
                  <c:v>2.5272128582</c:v>
                </c:pt>
                <c:pt idx="19833">
                  <c:v>2.5271883010859999</c:v>
                </c:pt>
                <c:pt idx="19834">
                  <c:v>2.5271611213680001</c:v>
                </c:pt>
                <c:pt idx="19835">
                  <c:v>2.5271317958830002</c:v>
                </c:pt>
                <c:pt idx="19836">
                  <c:v>2.5271444320679999</c:v>
                </c:pt>
                <c:pt idx="19837">
                  <c:v>2.52725815773</c:v>
                </c:pt>
                <c:pt idx="19838">
                  <c:v>2.5277523994450002</c:v>
                </c:pt>
                <c:pt idx="19839">
                  <c:v>2.528126955032</c:v>
                </c:pt>
                <c:pt idx="19840">
                  <c:v>2.5281689167020001</c:v>
                </c:pt>
                <c:pt idx="19841">
                  <c:v>2.5281958580019999</c:v>
                </c:pt>
                <c:pt idx="19842">
                  <c:v>2.528210401535</c:v>
                </c:pt>
                <c:pt idx="19843">
                  <c:v>2.5282256603239999</c:v>
                </c:pt>
                <c:pt idx="19844">
                  <c:v>2.5282404422760001</c:v>
                </c:pt>
                <c:pt idx="19845">
                  <c:v>2.528254032135</c:v>
                </c:pt>
                <c:pt idx="19846">
                  <c:v>2.528311729431</c:v>
                </c:pt>
                <c:pt idx="19847">
                  <c:v>2.528477191925</c:v>
                </c:pt>
                <c:pt idx="19848">
                  <c:v>2.5287201404570001</c:v>
                </c:pt>
                <c:pt idx="19849">
                  <c:v>2.5292563438419999</c:v>
                </c:pt>
                <c:pt idx="19850">
                  <c:v>2.5292947292329999</c:v>
                </c:pt>
                <c:pt idx="19851">
                  <c:v>2.5292658805850001</c:v>
                </c:pt>
                <c:pt idx="19852">
                  <c:v>2.5293276309969999</c:v>
                </c:pt>
                <c:pt idx="19853">
                  <c:v>2.5294039249420002</c:v>
                </c:pt>
                <c:pt idx="19854">
                  <c:v>2.5295240879060001</c:v>
                </c:pt>
                <c:pt idx="19855">
                  <c:v>2.5299882888790002</c:v>
                </c:pt>
                <c:pt idx="19856">
                  <c:v>2.5301711559300002</c:v>
                </c:pt>
                <c:pt idx="19857">
                  <c:v>2.5301890373229998</c:v>
                </c:pt>
                <c:pt idx="19858">
                  <c:v>2.5303604602809999</c:v>
                </c:pt>
                <c:pt idx="19859">
                  <c:v>2.530547142029</c:v>
                </c:pt>
                <c:pt idx="19860">
                  <c:v>2.5310680866239998</c:v>
                </c:pt>
                <c:pt idx="19861">
                  <c:v>2.5311937332149999</c:v>
                </c:pt>
                <c:pt idx="19862">
                  <c:v>2.5313000679019999</c:v>
                </c:pt>
                <c:pt idx="19863">
                  <c:v>2.5313796997070002</c:v>
                </c:pt>
                <c:pt idx="19864">
                  <c:v>2.5314083099369999</c:v>
                </c:pt>
                <c:pt idx="19865">
                  <c:v>2.5314240455629999</c:v>
                </c:pt>
                <c:pt idx="19866">
                  <c:v>2.531431436539</c:v>
                </c:pt>
                <c:pt idx="19867">
                  <c:v>2.531445026398</c:v>
                </c:pt>
                <c:pt idx="19868">
                  <c:v>2.5314631462100001</c:v>
                </c:pt>
                <c:pt idx="19869">
                  <c:v>2.5314881801609999</c:v>
                </c:pt>
                <c:pt idx="19870">
                  <c:v>2.5315217971799999</c:v>
                </c:pt>
                <c:pt idx="19871">
                  <c:v>2.5315711498260001</c:v>
                </c:pt>
                <c:pt idx="19872">
                  <c:v>2.5316307544710002</c:v>
                </c:pt>
                <c:pt idx="19873">
                  <c:v>2.531698465347</c:v>
                </c:pt>
                <c:pt idx="19874">
                  <c:v>2.531769514084</c:v>
                </c:pt>
                <c:pt idx="19875">
                  <c:v>2.5318431854250001</c:v>
                </c:pt>
                <c:pt idx="19876">
                  <c:v>2.5319795608520002</c:v>
                </c:pt>
                <c:pt idx="19877">
                  <c:v>2.532111406326</c:v>
                </c:pt>
                <c:pt idx="19878">
                  <c:v>2.5322878360750001</c:v>
                </c:pt>
                <c:pt idx="19879">
                  <c:v>2.5325913429260001</c:v>
                </c:pt>
                <c:pt idx="19880">
                  <c:v>2.5326738357540002</c:v>
                </c:pt>
                <c:pt idx="19881">
                  <c:v>2.5326404571530001</c:v>
                </c:pt>
                <c:pt idx="19882">
                  <c:v>2.5325930118560001</c:v>
                </c:pt>
                <c:pt idx="19883">
                  <c:v>2.5325837135309999</c:v>
                </c:pt>
                <c:pt idx="19884">
                  <c:v>2.5326194763180001</c:v>
                </c:pt>
                <c:pt idx="19885">
                  <c:v>2.5326864719389999</c:v>
                </c:pt>
                <c:pt idx="19886">
                  <c:v>2.5327684879299999</c:v>
                </c:pt>
                <c:pt idx="19887">
                  <c:v>2.532809257507</c:v>
                </c:pt>
                <c:pt idx="19888">
                  <c:v>2.5328922271729999</c:v>
                </c:pt>
                <c:pt idx="19889">
                  <c:v>2.5329735279080001</c:v>
                </c:pt>
                <c:pt idx="19890">
                  <c:v>2.533096790314</c:v>
                </c:pt>
                <c:pt idx="19891">
                  <c:v>2.533182144165</c:v>
                </c:pt>
                <c:pt idx="19892">
                  <c:v>2.533300876617</c:v>
                </c:pt>
                <c:pt idx="19893">
                  <c:v>2.533375501633</c:v>
                </c:pt>
                <c:pt idx="19894">
                  <c:v>2.533729791641</c:v>
                </c:pt>
                <c:pt idx="19895">
                  <c:v>2.5340898036959998</c:v>
                </c:pt>
                <c:pt idx="19896">
                  <c:v>2.5343656539919999</c:v>
                </c:pt>
                <c:pt idx="19897">
                  <c:v>2.5343265533450001</c:v>
                </c:pt>
                <c:pt idx="19898">
                  <c:v>2.5344874858859998</c:v>
                </c:pt>
                <c:pt idx="19899">
                  <c:v>2.5346870422359999</c:v>
                </c:pt>
                <c:pt idx="19900">
                  <c:v>2.5348241329190002</c:v>
                </c:pt>
                <c:pt idx="19901">
                  <c:v>2.5349128246310002</c:v>
                </c:pt>
                <c:pt idx="19902">
                  <c:v>2.5350024700159999</c:v>
                </c:pt>
                <c:pt idx="19903">
                  <c:v>2.5351817607879998</c:v>
                </c:pt>
                <c:pt idx="19904">
                  <c:v>2.5352768898010001</c:v>
                </c:pt>
                <c:pt idx="19905">
                  <c:v>2.5352423191070002</c:v>
                </c:pt>
                <c:pt idx="19906">
                  <c:v>2.5352585315699998</c:v>
                </c:pt>
                <c:pt idx="19907">
                  <c:v>2.5353565216059999</c:v>
                </c:pt>
                <c:pt idx="19908">
                  <c:v>2.5354857444759999</c:v>
                </c:pt>
                <c:pt idx="19909">
                  <c:v>2.5355606079099999</c:v>
                </c:pt>
                <c:pt idx="19910">
                  <c:v>2.5356366634369998</c:v>
                </c:pt>
                <c:pt idx="19911">
                  <c:v>2.5357112884520001</c:v>
                </c:pt>
                <c:pt idx="19912">
                  <c:v>2.535787582397</c:v>
                </c:pt>
                <c:pt idx="19913">
                  <c:v>2.5358655452729999</c:v>
                </c:pt>
                <c:pt idx="19914">
                  <c:v>2.535940885544</c:v>
                </c:pt>
                <c:pt idx="19915">
                  <c:v>2.5360152721409999</c:v>
                </c:pt>
                <c:pt idx="19916">
                  <c:v>2.5360889434809999</c:v>
                </c:pt>
                <c:pt idx="19917">
                  <c:v>2.5361621379849999</c:v>
                </c:pt>
                <c:pt idx="19918">
                  <c:v>2.5362365245820002</c:v>
                </c:pt>
                <c:pt idx="19919">
                  <c:v>2.5363111495970001</c:v>
                </c:pt>
                <c:pt idx="19920">
                  <c:v>2.5363876819610001</c:v>
                </c:pt>
                <c:pt idx="19921">
                  <c:v>2.5364618301389998</c:v>
                </c:pt>
                <c:pt idx="19922">
                  <c:v>2.536608934402</c:v>
                </c:pt>
                <c:pt idx="19923">
                  <c:v>2.5366792678830001</c:v>
                </c:pt>
                <c:pt idx="19924">
                  <c:v>2.5367476940159999</c:v>
                </c:pt>
                <c:pt idx="19925">
                  <c:v>2.5368039607999999</c:v>
                </c:pt>
                <c:pt idx="19926">
                  <c:v>2.536852836609</c:v>
                </c:pt>
                <c:pt idx="19927">
                  <c:v>2.5368831157680001</c:v>
                </c:pt>
                <c:pt idx="19928">
                  <c:v>2.5369060039520002</c:v>
                </c:pt>
                <c:pt idx="19929">
                  <c:v>2.5369296073909999</c:v>
                </c:pt>
                <c:pt idx="19930">
                  <c:v>2.5369379520419999</c:v>
                </c:pt>
                <c:pt idx="19931">
                  <c:v>2.536945581436</c:v>
                </c:pt>
                <c:pt idx="19932">
                  <c:v>2.536962747574</c:v>
                </c:pt>
                <c:pt idx="19933">
                  <c:v>2.5370056629179998</c:v>
                </c:pt>
                <c:pt idx="19934">
                  <c:v>2.5372757911680002</c:v>
                </c:pt>
                <c:pt idx="19935">
                  <c:v>2.5374052524569999</c:v>
                </c:pt>
                <c:pt idx="19936">
                  <c:v>2.5374867916110002</c:v>
                </c:pt>
                <c:pt idx="19937">
                  <c:v>2.537564516068</c:v>
                </c:pt>
                <c:pt idx="19938">
                  <c:v>2.5376389026639998</c:v>
                </c:pt>
                <c:pt idx="19939">
                  <c:v>2.537714481354</c:v>
                </c:pt>
                <c:pt idx="19940">
                  <c:v>2.5377805232999999</c:v>
                </c:pt>
                <c:pt idx="19941">
                  <c:v>2.5378210544590001</c:v>
                </c:pt>
                <c:pt idx="19942">
                  <c:v>2.53781747818</c:v>
                </c:pt>
                <c:pt idx="19943">
                  <c:v>2.5377798080440002</c:v>
                </c:pt>
                <c:pt idx="19944">
                  <c:v>2.537735462189</c:v>
                </c:pt>
                <c:pt idx="19945">
                  <c:v>2.5377001762389999</c:v>
                </c:pt>
                <c:pt idx="19946">
                  <c:v>2.5376896858219999</c:v>
                </c:pt>
                <c:pt idx="19947">
                  <c:v>2.5377030372620002</c:v>
                </c:pt>
                <c:pt idx="19948">
                  <c:v>2.5377559661869999</c:v>
                </c:pt>
                <c:pt idx="19949">
                  <c:v>2.5378289222719999</c:v>
                </c:pt>
                <c:pt idx="19950">
                  <c:v>2.5379109382629998</c:v>
                </c:pt>
                <c:pt idx="19951">
                  <c:v>2.5379922389980001</c:v>
                </c:pt>
                <c:pt idx="19952">
                  <c:v>2.5381152629849999</c:v>
                </c:pt>
                <c:pt idx="19953">
                  <c:v>2.5382041931149999</c:v>
                </c:pt>
                <c:pt idx="19954">
                  <c:v>2.538628339767</c:v>
                </c:pt>
                <c:pt idx="19955">
                  <c:v>2.5386567115780001</c:v>
                </c:pt>
                <c:pt idx="19956">
                  <c:v>2.5386676788329998</c:v>
                </c:pt>
                <c:pt idx="19957">
                  <c:v>2.5386688709260001</c:v>
                </c:pt>
                <c:pt idx="19958">
                  <c:v>2.5386903285979998</c:v>
                </c:pt>
                <c:pt idx="19959">
                  <c:v>2.5388031005860001</c:v>
                </c:pt>
                <c:pt idx="19960">
                  <c:v>2.5389864444730001</c:v>
                </c:pt>
                <c:pt idx="19961">
                  <c:v>2.5391738414759999</c:v>
                </c:pt>
                <c:pt idx="19962">
                  <c:v>2.5393004417420002</c:v>
                </c:pt>
                <c:pt idx="19963">
                  <c:v>2.5395569801329998</c:v>
                </c:pt>
                <c:pt idx="19964">
                  <c:v>2.5396647453310002</c:v>
                </c:pt>
                <c:pt idx="19965">
                  <c:v>2.5397546291349999</c:v>
                </c:pt>
                <c:pt idx="19966">
                  <c:v>2.5401444435120002</c:v>
                </c:pt>
                <c:pt idx="19967">
                  <c:v>2.5404434204099999</c:v>
                </c:pt>
                <c:pt idx="19968">
                  <c:v>2.5405154228210001</c:v>
                </c:pt>
                <c:pt idx="19969">
                  <c:v>2.5405261516570001</c:v>
                </c:pt>
                <c:pt idx="19970">
                  <c:v>2.5405323505399999</c:v>
                </c:pt>
                <c:pt idx="19971">
                  <c:v>2.5405824184419998</c:v>
                </c:pt>
                <c:pt idx="19972">
                  <c:v>2.5411331653590001</c:v>
                </c:pt>
                <c:pt idx="19973">
                  <c:v>2.541315793991</c:v>
                </c:pt>
                <c:pt idx="19974">
                  <c:v>2.5413358211519999</c:v>
                </c:pt>
                <c:pt idx="19975">
                  <c:v>2.541312217712</c:v>
                </c:pt>
                <c:pt idx="19976">
                  <c:v>2.5412874221799999</c:v>
                </c:pt>
                <c:pt idx="19977">
                  <c:v>2.5412645339969999</c:v>
                </c:pt>
                <c:pt idx="19978">
                  <c:v>2.5412788391109999</c:v>
                </c:pt>
                <c:pt idx="19979">
                  <c:v>2.5413537025449999</c:v>
                </c:pt>
                <c:pt idx="19980">
                  <c:v>2.5414474010469998</c:v>
                </c:pt>
                <c:pt idx="19981">
                  <c:v>2.5415382385249998</c:v>
                </c:pt>
                <c:pt idx="19982">
                  <c:v>2.5416319370270002</c:v>
                </c:pt>
                <c:pt idx="19983">
                  <c:v>2.5417265892029999</c:v>
                </c:pt>
                <c:pt idx="19984">
                  <c:v>2.5418674945830002</c:v>
                </c:pt>
                <c:pt idx="19985">
                  <c:v>2.5419864654539999</c:v>
                </c:pt>
                <c:pt idx="19986">
                  <c:v>2.5419926643370001</c:v>
                </c:pt>
                <c:pt idx="19987">
                  <c:v>2.5419948101040002</c:v>
                </c:pt>
                <c:pt idx="19988">
                  <c:v>2.5420622825620001</c:v>
                </c:pt>
                <c:pt idx="19989">
                  <c:v>2.5422360897059999</c:v>
                </c:pt>
                <c:pt idx="19990">
                  <c:v>2.54230093956</c:v>
                </c:pt>
                <c:pt idx="19991">
                  <c:v>2.5424370765690001</c:v>
                </c:pt>
                <c:pt idx="19992">
                  <c:v>2.5425097942349999</c:v>
                </c:pt>
                <c:pt idx="19993">
                  <c:v>2.5425806045530002</c:v>
                </c:pt>
                <c:pt idx="19994">
                  <c:v>2.5427200794220002</c:v>
                </c:pt>
                <c:pt idx="19995">
                  <c:v>2.5427913665770001</c:v>
                </c:pt>
                <c:pt idx="19996">
                  <c:v>2.5428617000579998</c:v>
                </c:pt>
                <c:pt idx="19997">
                  <c:v>2.5430099964139998</c:v>
                </c:pt>
                <c:pt idx="19998">
                  <c:v>2.5430843830110001</c:v>
                </c:pt>
                <c:pt idx="19999">
                  <c:v>2.5431578159330002</c:v>
                </c:pt>
                <c:pt idx="20000">
                  <c:v>2.5432207584380002</c:v>
                </c:pt>
                <c:pt idx="20001">
                  <c:v>2.5432741642000001</c:v>
                </c:pt>
                <c:pt idx="20002">
                  <c:v>2.5433144569400001</c:v>
                </c:pt>
                <c:pt idx="20003">
                  <c:v>2.5433440208440001</c:v>
                </c:pt>
                <c:pt idx="20004">
                  <c:v>2.54336476326</c:v>
                </c:pt>
                <c:pt idx="20005">
                  <c:v>2.5433883666989998</c:v>
                </c:pt>
                <c:pt idx="20006">
                  <c:v>2.5433928966520001</c:v>
                </c:pt>
                <c:pt idx="20007">
                  <c:v>2.5434002876280002</c:v>
                </c:pt>
                <c:pt idx="20008">
                  <c:v>2.5434322357179999</c:v>
                </c:pt>
                <c:pt idx="20009">
                  <c:v>2.5437653064729999</c:v>
                </c:pt>
                <c:pt idx="20010">
                  <c:v>2.5438454151149998</c:v>
                </c:pt>
                <c:pt idx="20011">
                  <c:v>2.5439264774320001</c:v>
                </c:pt>
                <c:pt idx="20012">
                  <c:v>2.5440008640289999</c:v>
                </c:pt>
                <c:pt idx="20013">
                  <c:v>2.5440685749049998</c:v>
                </c:pt>
                <c:pt idx="20014">
                  <c:v>2.544106006622</c:v>
                </c:pt>
                <c:pt idx="20015">
                  <c:v>2.544177055359</c:v>
                </c:pt>
                <c:pt idx="20016">
                  <c:v>2.5442426204680002</c:v>
                </c:pt>
                <c:pt idx="20017">
                  <c:v>2.5442864894869999</c:v>
                </c:pt>
                <c:pt idx="20018">
                  <c:v>2.544294118881</c:v>
                </c:pt>
                <c:pt idx="20019">
                  <c:v>2.5442631244660001</c:v>
                </c:pt>
                <c:pt idx="20020">
                  <c:v>2.5442185401919999</c:v>
                </c:pt>
                <c:pt idx="20021">
                  <c:v>2.5441777706150002</c:v>
                </c:pt>
                <c:pt idx="20022">
                  <c:v>2.544157981873</c:v>
                </c:pt>
                <c:pt idx="20023">
                  <c:v>2.5441818237299998</c:v>
                </c:pt>
                <c:pt idx="20024">
                  <c:v>2.5442430973049999</c:v>
                </c:pt>
                <c:pt idx="20025">
                  <c:v>2.5444202423100002</c:v>
                </c:pt>
                <c:pt idx="20026">
                  <c:v>2.5449562072749998</c:v>
                </c:pt>
                <c:pt idx="20027">
                  <c:v>2.5452327728270001</c:v>
                </c:pt>
                <c:pt idx="20028">
                  <c:v>2.5452797412870001</c:v>
                </c:pt>
                <c:pt idx="20029">
                  <c:v>2.5458230972289999</c:v>
                </c:pt>
                <c:pt idx="20030">
                  <c:v>2.5461277961729998</c:v>
                </c:pt>
                <c:pt idx="20031">
                  <c:v>2.5461587905880001</c:v>
                </c:pt>
                <c:pt idx="20032">
                  <c:v>2.5461363792420002</c:v>
                </c:pt>
                <c:pt idx="20033">
                  <c:v>2.5460999011990002</c:v>
                </c:pt>
                <c:pt idx="20034">
                  <c:v>2.546245336533</c:v>
                </c:pt>
                <c:pt idx="20035">
                  <c:v>2.546393871307</c:v>
                </c:pt>
                <c:pt idx="20036">
                  <c:v>2.5464947223659999</c:v>
                </c:pt>
                <c:pt idx="20037">
                  <c:v>2.5465915203090002</c:v>
                </c:pt>
                <c:pt idx="20038">
                  <c:v>2.5466840267180002</c:v>
                </c:pt>
                <c:pt idx="20039">
                  <c:v>2.5467743873600002</c:v>
                </c:pt>
                <c:pt idx="20040">
                  <c:v>2.5468969345089998</c:v>
                </c:pt>
                <c:pt idx="20041">
                  <c:v>2.54692196846</c:v>
                </c:pt>
                <c:pt idx="20042">
                  <c:v>2.5469417572020001</c:v>
                </c:pt>
                <c:pt idx="20043">
                  <c:v>2.5469627380370001</c:v>
                </c:pt>
                <c:pt idx="20044">
                  <c:v>2.5469930171969999</c:v>
                </c:pt>
                <c:pt idx="20045">
                  <c:v>2.5470304489140001</c:v>
                </c:pt>
                <c:pt idx="20046">
                  <c:v>2.5470831394200002</c:v>
                </c:pt>
                <c:pt idx="20047">
                  <c:v>2.5471520423889999</c:v>
                </c:pt>
                <c:pt idx="20048">
                  <c:v>2.54722905159</c:v>
                </c:pt>
                <c:pt idx="20049">
                  <c:v>2.547305583954</c:v>
                </c:pt>
                <c:pt idx="20050">
                  <c:v>2.5473830699920001</c:v>
                </c:pt>
                <c:pt idx="20051">
                  <c:v>2.5474560260770001</c:v>
                </c:pt>
                <c:pt idx="20052">
                  <c:v>2.5475959777830002</c:v>
                </c:pt>
                <c:pt idx="20053">
                  <c:v>2.547727823257</c:v>
                </c:pt>
                <c:pt idx="20054">
                  <c:v>2.5481374263759999</c:v>
                </c:pt>
                <c:pt idx="20055">
                  <c:v>2.5481092929839999</c:v>
                </c:pt>
                <c:pt idx="20056">
                  <c:v>2.5480840206150002</c:v>
                </c:pt>
                <c:pt idx="20057">
                  <c:v>2.5481433868410002</c:v>
                </c:pt>
                <c:pt idx="20058">
                  <c:v>2.5486726760859999</c:v>
                </c:pt>
                <c:pt idx="20059">
                  <c:v>2.548936605453</c:v>
                </c:pt>
                <c:pt idx="20060">
                  <c:v>2.5488877296450001</c:v>
                </c:pt>
                <c:pt idx="20061">
                  <c:v>2.5490674972530001</c:v>
                </c:pt>
                <c:pt idx="20062">
                  <c:v>2.5495855808260002</c:v>
                </c:pt>
                <c:pt idx="20063">
                  <c:v>2.54976272583</c:v>
                </c:pt>
                <c:pt idx="20064">
                  <c:v>2.5498819351200002</c:v>
                </c:pt>
                <c:pt idx="20065">
                  <c:v>2.5498967170719999</c:v>
                </c:pt>
                <c:pt idx="20066">
                  <c:v>2.5501284599299998</c:v>
                </c:pt>
                <c:pt idx="20067">
                  <c:v>2.550388813019</c:v>
                </c:pt>
                <c:pt idx="20068">
                  <c:v>2.5505454540249999</c:v>
                </c:pt>
                <c:pt idx="20069">
                  <c:v>2.550699234009</c:v>
                </c:pt>
                <c:pt idx="20070">
                  <c:v>2.5506885051729999</c:v>
                </c:pt>
                <c:pt idx="20071">
                  <c:v>2.5506632328030001</c:v>
                </c:pt>
                <c:pt idx="20072">
                  <c:v>2.5506355762480002</c:v>
                </c:pt>
                <c:pt idx="20073">
                  <c:v>2.5507457256319999</c:v>
                </c:pt>
                <c:pt idx="20074">
                  <c:v>2.5513298511509999</c:v>
                </c:pt>
                <c:pt idx="20075">
                  <c:v>2.5514678955079999</c:v>
                </c:pt>
                <c:pt idx="20076">
                  <c:v>2.551505088806</c:v>
                </c:pt>
                <c:pt idx="20077">
                  <c:v>2.5515143871310002</c:v>
                </c:pt>
                <c:pt idx="20078">
                  <c:v>2.5518496036529998</c:v>
                </c:pt>
                <c:pt idx="20079">
                  <c:v>2.5522823333739999</c:v>
                </c:pt>
                <c:pt idx="20080">
                  <c:v>2.5523896217350002</c:v>
                </c:pt>
                <c:pt idx="20081">
                  <c:v>2.5524485111240001</c:v>
                </c:pt>
                <c:pt idx="20082">
                  <c:v>2.5524399280550001</c:v>
                </c:pt>
                <c:pt idx="20083">
                  <c:v>2.5524928569790002</c:v>
                </c:pt>
                <c:pt idx="20084">
                  <c:v>2.5526475906370001</c:v>
                </c:pt>
                <c:pt idx="20085">
                  <c:v>2.5528433322909998</c:v>
                </c:pt>
                <c:pt idx="20086">
                  <c:v>2.5529677867889999</c:v>
                </c:pt>
                <c:pt idx="20087">
                  <c:v>2.553322076797</c:v>
                </c:pt>
                <c:pt idx="20088">
                  <c:v>2.553459644318</c:v>
                </c:pt>
                <c:pt idx="20089">
                  <c:v>2.553494930267</c:v>
                </c:pt>
                <c:pt idx="20090">
                  <c:v>2.5535790920260002</c:v>
                </c:pt>
                <c:pt idx="20091">
                  <c:v>2.5536780357360001</c:v>
                </c:pt>
                <c:pt idx="20092">
                  <c:v>2.5537748336789998</c:v>
                </c:pt>
                <c:pt idx="20093">
                  <c:v>2.5538735389710001</c:v>
                </c:pt>
                <c:pt idx="20094">
                  <c:v>2.5540251731870001</c:v>
                </c:pt>
                <c:pt idx="20095">
                  <c:v>2.5541212558750002</c:v>
                </c:pt>
                <c:pt idx="20096">
                  <c:v>2.5541737079620002</c:v>
                </c:pt>
                <c:pt idx="20097">
                  <c:v>2.5542662143710002</c:v>
                </c:pt>
                <c:pt idx="20098">
                  <c:v>2.554546117783</c:v>
                </c:pt>
                <c:pt idx="20099">
                  <c:v>2.5547721385959998</c:v>
                </c:pt>
                <c:pt idx="20100">
                  <c:v>2.554924488068</c:v>
                </c:pt>
                <c:pt idx="20101">
                  <c:v>2.5550339221949998</c:v>
                </c:pt>
                <c:pt idx="20102">
                  <c:v>2.5556180477139998</c:v>
                </c:pt>
                <c:pt idx="20103">
                  <c:v>2.5556979179380002</c:v>
                </c:pt>
                <c:pt idx="20104">
                  <c:v>2.5558109283450001</c:v>
                </c:pt>
                <c:pt idx="20105">
                  <c:v>2.555937767029</c:v>
                </c:pt>
                <c:pt idx="20106">
                  <c:v>2.5560710430150002</c:v>
                </c:pt>
                <c:pt idx="20107">
                  <c:v>2.5562059879299999</c:v>
                </c:pt>
                <c:pt idx="20108">
                  <c:v>2.5565686225889999</c:v>
                </c:pt>
                <c:pt idx="20109">
                  <c:v>2.5565719604489998</c:v>
                </c:pt>
                <c:pt idx="20110">
                  <c:v>2.5566051006319999</c:v>
                </c:pt>
                <c:pt idx="20111">
                  <c:v>2.556706905365</c:v>
                </c:pt>
                <c:pt idx="20112">
                  <c:v>2.556782007217</c:v>
                </c:pt>
                <c:pt idx="20113">
                  <c:v>2.55686044693</c:v>
                </c:pt>
                <c:pt idx="20114">
                  <c:v>2.5569381713869999</c:v>
                </c:pt>
                <c:pt idx="20115">
                  <c:v>2.5570175647740001</c:v>
                </c:pt>
                <c:pt idx="20116">
                  <c:v>2.5570943355560001</c:v>
                </c:pt>
                <c:pt idx="20117">
                  <c:v>2.5571703910829999</c:v>
                </c:pt>
                <c:pt idx="20118">
                  <c:v>2.5572438240049999</c:v>
                </c:pt>
                <c:pt idx="20119">
                  <c:v>2.557315587997</c:v>
                </c:pt>
                <c:pt idx="20120">
                  <c:v>2.557447910309</c:v>
                </c:pt>
                <c:pt idx="20121">
                  <c:v>2.5576281547550002</c:v>
                </c:pt>
                <c:pt idx="20122">
                  <c:v>2.5576927661900002</c:v>
                </c:pt>
                <c:pt idx="20123">
                  <c:v>2.5577831268310001</c:v>
                </c:pt>
                <c:pt idx="20124">
                  <c:v>2.5578739643100001</c:v>
                </c:pt>
                <c:pt idx="20125">
                  <c:v>2.558006048203</c:v>
                </c:pt>
                <c:pt idx="20126">
                  <c:v>2.558095216751</c:v>
                </c:pt>
                <c:pt idx="20127">
                  <c:v>2.5581781864169999</c:v>
                </c:pt>
                <c:pt idx="20128">
                  <c:v>2.5582559108730001</c:v>
                </c:pt>
                <c:pt idx="20129">
                  <c:v>2.5583345890050002</c:v>
                </c:pt>
                <c:pt idx="20130">
                  <c:v>2.5584170818329999</c:v>
                </c:pt>
                <c:pt idx="20131">
                  <c:v>2.5584864616390002</c:v>
                </c:pt>
                <c:pt idx="20132">
                  <c:v>2.5585358142849999</c:v>
                </c:pt>
                <c:pt idx="20133">
                  <c:v>2.558534383774</c:v>
                </c:pt>
                <c:pt idx="20134">
                  <c:v>2.55850148201</c:v>
                </c:pt>
                <c:pt idx="20135">
                  <c:v>2.5584616661070001</c:v>
                </c:pt>
                <c:pt idx="20136">
                  <c:v>2.5584318637850001</c:v>
                </c:pt>
                <c:pt idx="20137">
                  <c:v>2.5584254264830002</c:v>
                </c:pt>
                <c:pt idx="20138">
                  <c:v>2.5585079193119999</c:v>
                </c:pt>
                <c:pt idx="20139">
                  <c:v>2.5585911273959998</c:v>
                </c:pt>
                <c:pt idx="20140">
                  <c:v>2.558720827103</c:v>
                </c:pt>
                <c:pt idx="20141">
                  <c:v>2.5589032173159998</c:v>
                </c:pt>
                <c:pt idx="20142">
                  <c:v>2.5593788623810001</c:v>
                </c:pt>
                <c:pt idx="20143">
                  <c:v>2.5594890117650002</c:v>
                </c:pt>
                <c:pt idx="20144">
                  <c:v>2.5595724582670001</c:v>
                </c:pt>
                <c:pt idx="20145">
                  <c:v>2.5595979690549999</c:v>
                </c:pt>
                <c:pt idx="20146">
                  <c:v>2.5596213340760001</c:v>
                </c:pt>
                <c:pt idx="20147">
                  <c:v>2.5596299171450001</c:v>
                </c:pt>
                <c:pt idx="20148">
                  <c:v>2.5596401691440001</c:v>
                </c:pt>
                <c:pt idx="20149">
                  <c:v>2.5596675872799999</c:v>
                </c:pt>
                <c:pt idx="20150">
                  <c:v>2.5596868991849999</c:v>
                </c:pt>
                <c:pt idx="20151">
                  <c:v>2.5597522258760002</c:v>
                </c:pt>
                <c:pt idx="20152">
                  <c:v>2.5598549842830001</c:v>
                </c:pt>
                <c:pt idx="20153">
                  <c:v>2.5600283145899998</c:v>
                </c:pt>
                <c:pt idx="20154">
                  <c:v>2.560252189636</c:v>
                </c:pt>
                <c:pt idx="20155">
                  <c:v>2.5604693889619998</c:v>
                </c:pt>
                <c:pt idx="20156">
                  <c:v>2.5606436729430002</c:v>
                </c:pt>
                <c:pt idx="20157">
                  <c:v>2.5607576370239999</c:v>
                </c:pt>
                <c:pt idx="20158">
                  <c:v>2.5608856678010001</c:v>
                </c:pt>
                <c:pt idx="20159">
                  <c:v>2.5608828067779998</c:v>
                </c:pt>
                <c:pt idx="20160">
                  <c:v>2.5612628459929998</c:v>
                </c:pt>
                <c:pt idx="20161">
                  <c:v>2.561443090439</c:v>
                </c:pt>
                <c:pt idx="20162">
                  <c:v>2.5615770816799999</c:v>
                </c:pt>
                <c:pt idx="20163">
                  <c:v>2.5616643428799999</c:v>
                </c:pt>
                <c:pt idx="20164">
                  <c:v>2.5617625713350001</c:v>
                </c:pt>
                <c:pt idx="20165">
                  <c:v>2.5617673397059999</c:v>
                </c:pt>
                <c:pt idx="20166">
                  <c:v>2.5617127418519998</c:v>
                </c:pt>
                <c:pt idx="20167">
                  <c:v>2.561680316925</c:v>
                </c:pt>
                <c:pt idx="20168">
                  <c:v>2.5616674423219998</c:v>
                </c:pt>
                <c:pt idx="20169">
                  <c:v>2.5616955757139999</c:v>
                </c:pt>
                <c:pt idx="20170">
                  <c:v>2.561758756638</c:v>
                </c:pt>
                <c:pt idx="20171">
                  <c:v>2.5617980957030002</c:v>
                </c:pt>
                <c:pt idx="20172">
                  <c:v>2.5618710517880001</c:v>
                </c:pt>
                <c:pt idx="20173">
                  <c:v>2.561949014664</c:v>
                </c:pt>
                <c:pt idx="20174">
                  <c:v>2.5620720386509999</c:v>
                </c:pt>
                <c:pt idx="20175">
                  <c:v>2.5621631145479999</c:v>
                </c:pt>
                <c:pt idx="20176">
                  <c:v>2.562596082687</c:v>
                </c:pt>
                <c:pt idx="20177">
                  <c:v>2.5626959800720002</c:v>
                </c:pt>
                <c:pt idx="20178">
                  <c:v>2.5627548694610001</c:v>
                </c:pt>
                <c:pt idx="20179">
                  <c:v>2.5627758502960001</c:v>
                </c:pt>
                <c:pt idx="20180">
                  <c:v>2.5627915859220001</c:v>
                </c:pt>
                <c:pt idx="20181">
                  <c:v>2.562798261642</c:v>
                </c:pt>
                <c:pt idx="20182">
                  <c:v>2.5628218650819998</c:v>
                </c:pt>
                <c:pt idx="20183">
                  <c:v>2.5628445148469998</c:v>
                </c:pt>
                <c:pt idx="20184">
                  <c:v>2.5628814697269999</c:v>
                </c:pt>
                <c:pt idx="20185">
                  <c:v>2.5629901885990001</c:v>
                </c:pt>
                <c:pt idx="20186">
                  <c:v>2.5630586147310002</c:v>
                </c:pt>
                <c:pt idx="20187">
                  <c:v>2.5631287097929998</c:v>
                </c:pt>
                <c:pt idx="20188">
                  <c:v>2.563197374344</c:v>
                </c:pt>
                <c:pt idx="20189">
                  <c:v>2.5632679462430001</c:v>
                </c:pt>
                <c:pt idx="20190">
                  <c:v>2.5633418560029999</c:v>
                </c:pt>
                <c:pt idx="20191">
                  <c:v>2.5634162425990001</c:v>
                </c:pt>
                <c:pt idx="20192">
                  <c:v>2.5634901523589999</c:v>
                </c:pt>
                <c:pt idx="20193">
                  <c:v>2.563560247421</c:v>
                </c:pt>
                <c:pt idx="20194">
                  <c:v>2.563633441925</c:v>
                </c:pt>
                <c:pt idx="20195">
                  <c:v>2.5637025833129998</c:v>
                </c:pt>
                <c:pt idx="20196">
                  <c:v>2.5638351440429998</c:v>
                </c:pt>
                <c:pt idx="20197">
                  <c:v>2.564020872116</c:v>
                </c:pt>
                <c:pt idx="20198">
                  <c:v>2.5642108917240001</c:v>
                </c:pt>
                <c:pt idx="20199">
                  <c:v>2.5641746521000002</c:v>
                </c:pt>
                <c:pt idx="20200">
                  <c:v>2.564181089401</c:v>
                </c:pt>
                <c:pt idx="20201">
                  <c:v>2.564261436462</c:v>
                </c:pt>
                <c:pt idx="20202">
                  <c:v>2.564344644547</c:v>
                </c:pt>
                <c:pt idx="20203">
                  <c:v>2.5644280910489998</c:v>
                </c:pt>
                <c:pt idx="20204">
                  <c:v>2.564510822296</c:v>
                </c:pt>
                <c:pt idx="20205">
                  <c:v>2.5645916461940002</c:v>
                </c:pt>
                <c:pt idx="20206">
                  <c:v>2.5646736621859998</c:v>
                </c:pt>
                <c:pt idx="20207">
                  <c:v>2.5647492408749999</c:v>
                </c:pt>
                <c:pt idx="20208">
                  <c:v>2.5648188590999998</c:v>
                </c:pt>
                <c:pt idx="20209">
                  <c:v>2.564890623093</c:v>
                </c:pt>
                <c:pt idx="20210">
                  <c:v>2.564951896667</c:v>
                </c:pt>
                <c:pt idx="20211">
                  <c:v>2.56498336792</c:v>
                </c:pt>
                <c:pt idx="20212">
                  <c:v>2.5649549961089999</c:v>
                </c:pt>
                <c:pt idx="20213">
                  <c:v>2.5649058818819999</c:v>
                </c:pt>
                <c:pt idx="20214">
                  <c:v>2.5648880004880001</c:v>
                </c:pt>
                <c:pt idx="20215">
                  <c:v>2.5649280548100002</c:v>
                </c:pt>
                <c:pt idx="20216">
                  <c:v>2.5650494098659999</c:v>
                </c:pt>
                <c:pt idx="20217">
                  <c:v>2.5651929378510001</c:v>
                </c:pt>
                <c:pt idx="20218">
                  <c:v>2.565346240997</c:v>
                </c:pt>
                <c:pt idx="20219">
                  <c:v>2.5656504631039998</c:v>
                </c:pt>
                <c:pt idx="20220">
                  <c:v>2.5657162666320001</c:v>
                </c:pt>
                <c:pt idx="20221">
                  <c:v>2.5657160282140001</c:v>
                </c:pt>
                <c:pt idx="20222">
                  <c:v>2.5657508373260001</c:v>
                </c:pt>
                <c:pt idx="20223">
                  <c:v>2.5658404827119998</c:v>
                </c:pt>
                <c:pt idx="20224">
                  <c:v>2.5659081935880002</c:v>
                </c:pt>
                <c:pt idx="20225">
                  <c:v>2.5660507678990001</c:v>
                </c:pt>
                <c:pt idx="20226">
                  <c:v>2.5661873817440002</c:v>
                </c:pt>
                <c:pt idx="20227">
                  <c:v>2.5664253234859999</c:v>
                </c:pt>
                <c:pt idx="20228">
                  <c:v>2.5666723251339998</c:v>
                </c:pt>
                <c:pt idx="20229">
                  <c:v>2.5667312145230001</c:v>
                </c:pt>
                <c:pt idx="20230">
                  <c:v>2.5669052600860001</c:v>
                </c:pt>
                <c:pt idx="20231">
                  <c:v>2.567088127136</c:v>
                </c:pt>
                <c:pt idx="20232">
                  <c:v>2.567218780518</c:v>
                </c:pt>
                <c:pt idx="20233">
                  <c:v>2.5672872066500001</c:v>
                </c:pt>
                <c:pt idx="20234">
                  <c:v>2.5673539638520002</c:v>
                </c:pt>
                <c:pt idx="20235">
                  <c:v>2.5674955844879999</c:v>
                </c:pt>
                <c:pt idx="20236">
                  <c:v>2.567565917969</c:v>
                </c:pt>
                <c:pt idx="20237">
                  <c:v>2.5676350593569999</c:v>
                </c:pt>
                <c:pt idx="20238">
                  <c:v>2.5677714347839999</c:v>
                </c:pt>
                <c:pt idx="20239">
                  <c:v>2.5678615570069998</c:v>
                </c:pt>
                <c:pt idx="20240">
                  <c:v>2.5679082870480001</c:v>
                </c:pt>
                <c:pt idx="20241">
                  <c:v>2.568157196045</c:v>
                </c:pt>
                <c:pt idx="20242">
                  <c:v>2.5682940483090002</c:v>
                </c:pt>
                <c:pt idx="20243">
                  <c:v>2.5683870315549999</c:v>
                </c:pt>
                <c:pt idx="20244">
                  <c:v>2.5685288906100001</c:v>
                </c:pt>
                <c:pt idx="20245">
                  <c:v>2.5687165260309999</c:v>
                </c:pt>
                <c:pt idx="20246">
                  <c:v>2.5687680244450002</c:v>
                </c:pt>
                <c:pt idx="20247">
                  <c:v>2.5691874027249999</c:v>
                </c:pt>
                <c:pt idx="20248">
                  <c:v>2.5694801807399998</c:v>
                </c:pt>
                <c:pt idx="20249">
                  <c:v>2.5696120262150002</c:v>
                </c:pt>
                <c:pt idx="20250">
                  <c:v>2.5697431564330002</c:v>
                </c:pt>
                <c:pt idx="20251">
                  <c:v>2.569804906845</c:v>
                </c:pt>
                <c:pt idx="20252">
                  <c:v>2.5698506832120001</c:v>
                </c:pt>
                <c:pt idx="20253">
                  <c:v>2.5699052810669998</c:v>
                </c:pt>
                <c:pt idx="20254">
                  <c:v>2.569923639297</c:v>
                </c:pt>
                <c:pt idx="20255">
                  <c:v>2.569934129715</c:v>
                </c:pt>
                <c:pt idx="20256">
                  <c:v>2.5699405670169999</c:v>
                </c:pt>
                <c:pt idx="20257">
                  <c:v>2.5701546669009998</c:v>
                </c:pt>
                <c:pt idx="20258">
                  <c:v>2.5706861019130001</c:v>
                </c:pt>
                <c:pt idx="20259">
                  <c:v>2.5709743499759998</c:v>
                </c:pt>
                <c:pt idx="20260">
                  <c:v>2.5709376335140002</c:v>
                </c:pt>
                <c:pt idx="20261">
                  <c:v>2.5709016323089999</c:v>
                </c:pt>
                <c:pt idx="20262">
                  <c:v>2.5709953308109998</c:v>
                </c:pt>
                <c:pt idx="20263">
                  <c:v>2.571177482605</c:v>
                </c:pt>
                <c:pt idx="20264">
                  <c:v>2.5714104175569998</c:v>
                </c:pt>
                <c:pt idx="20265">
                  <c:v>2.5715458393100001</c:v>
                </c:pt>
                <c:pt idx="20266">
                  <c:v>2.571682929993</c:v>
                </c:pt>
                <c:pt idx="20267">
                  <c:v>2.5717935562130001</c:v>
                </c:pt>
                <c:pt idx="20268">
                  <c:v>2.5718336105350001</c:v>
                </c:pt>
                <c:pt idx="20269">
                  <c:v>2.5718073844910001</c:v>
                </c:pt>
                <c:pt idx="20270">
                  <c:v>2.571747779846</c:v>
                </c:pt>
                <c:pt idx="20271">
                  <c:v>2.5717186927800002</c:v>
                </c:pt>
                <c:pt idx="20272">
                  <c:v>2.571726799011</c:v>
                </c:pt>
                <c:pt idx="20273">
                  <c:v>2.571786165237</c:v>
                </c:pt>
                <c:pt idx="20274">
                  <c:v>2.5718648433690001</c:v>
                </c:pt>
                <c:pt idx="20275">
                  <c:v>2.5719544887539998</c:v>
                </c:pt>
                <c:pt idx="20276">
                  <c:v>2.5720517635350002</c:v>
                </c:pt>
                <c:pt idx="20277">
                  <c:v>2.5721457004550001</c:v>
                </c:pt>
                <c:pt idx="20278">
                  <c:v>2.5722339153289999</c:v>
                </c:pt>
                <c:pt idx="20279">
                  <c:v>2.5723724365230001</c:v>
                </c:pt>
                <c:pt idx="20280">
                  <c:v>2.572466135025</c:v>
                </c:pt>
                <c:pt idx="20281">
                  <c:v>2.5726840496059999</c:v>
                </c:pt>
                <c:pt idx="20282">
                  <c:v>2.5726890563959999</c:v>
                </c:pt>
                <c:pt idx="20283">
                  <c:v>2.5727515220639998</c:v>
                </c:pt>
                <c:pt idx="20284">
                  <c:v>2.5728666782379999</c:v>
                </c:pt>
                <c:pt idx="20285">
                  <c:v>2.5730063915249999</c:v>
                </c:pt>
                <c:pt idx="20286">
                  <c:v>2.5730824470520002</c:v>
                </c:pt>
                <c:pt idx="20287">
                  <c:v>2.5731544494629999</c:v>
                </c:pt>
                <c:pt idx="20288">
                  <c:v>2.5732331275939999</c:v>
                </c:pt>
                <c:pt idx="20289">
                  <c:v>2.5733113288879998</c:v>
                </c:pt>
                <c:pt idx="20290">
                  <c:v>2.573390245438</c:v>
                </c:pt>
                <c:pt idx="20291">
                  <c:v>2.573470830917</c:v>
                </c:pt>
                <c:pt idx="20292">
                  <c:v>2.573549032211</c:v>
                </c:pt>
                <c:pt idx="20293">
                  <c:v>2.5736227035520001</c:v>
                </c:pt>
                <c:pt idx="20294">
                  <c:v>2.5737004280089999</c:v>
                </c:pt>
                <c:pt idx="20295">
                  <c:v>2.5737743377690001</c:v>
                </c:pt>
                <c:pt idx="20296">
                  <c:v>2.573918581009</c:v>
                </c:pt>
                <c:pt idx="20297">
                  <c:v>2.5739791393279998</c:v>
                </c:pt>
                <c:pt idx="20298">
                  <c:v>2.5740516185760001</c:v>
                </c:pt>
                <c:pt idx="20299">
                  <c:v>2.5740654468540001</c:v>
                </c:pt>
                <c:pt idx="20300">
                  <c:v>2.5740811824800001</c:v>
                </c:pt>
                <c:pt idx="20301">
                  <c:v>2.5740904808040002</c:v>
                </c:pt>
                <c:pt idx="20302">
                  <c:v>2.574101924896</c:v>
                </c:pt>
                <c:pt idx="20303">
                  <c:v>2.5744168758389998</c:v>
                </c:pt>
                <c:pt idx="20304">
                  <c:v>2.5745475292209998</c:v>
                </c:pt>
                <c:pt idx="20305">
                  <c:v>2.5746345520020002</c:v>
                </c:pt>
                <c:pt idx="20306">
                  <c:v>2.574715852737</c:v>
                </c:pt>
                <c:pt idx="20307">
                  <c:v>2.5747933387759998</c:v>
                </c:pt>
                <c:pt idx="20308">
                  <c:v>2.5748698711400002</c:v>
                </c:pt>
                <c:pt idx="20309">
                  <c:v>2.5749251842500001</c:v>
                </c:pt>
                <c:pt idx="20310">
                  <c:v>2.574921369553</c:v>
                </c:pt>
                <c:pt idx="20311">
                  <c:v>2.574876308441</c:v>
                </c:pt>
                <c:pt idx="20312">
                  <c:v>2.574832677841</c:v>
                </c:pt>
                <c:pt idx="20313">
                  <c:v>2.5748496055599999</c:v>
                </c:pt>
                <c:pt idx="20314">
                  <c:v>2.5749490261079999</c:v>
                </c:pt>
                <c:pt idx="20315">
                  <c:v>2.575071334839</c:v>
                </c:pt>
                <c:pt idx="20316">
                  <c:v>2.575158834457</c:v>
                </c:pt>
                <c:pt idx="20317">
                  <c:v>2.5752871036529998</c:v>
                </c:pt>
                <c:pt idx="20318">
                  <c:v>2.5754182338709999</c:v>
                </c:pt>
                <c:pt idx="20319">
                  <c:v>2.5755956172940002</c:v>
                </c:pt>
                <c:pt idx="20320">
                  <c:v>2.5757322311399999</c:v>
                </c:pt>
                <c:pt idx="20321">
                  <c:v>2.575711727142</c:v>
                </c:pt>
                <c:pt idx="20322">
                  <c:v>2.5756623744959999</c:v>
                </c:pt>
                <c:pt idx="20323">
                  <c:v>2.576004505157</c:v>
                </c:pt>
                <c:pt idx="20324">
                  <c:v>2.5762341022489998</c:v>
                </c:pt>
                <c:pt idx="20325">
                  <c:v>2.5764164924620001</c:v>
                </c:pt>
                <c:pt idx="20326">
                  <c:v>2.5765409469599998</c:v>
                </c:pt>
                <c:pt idx="20327">
                  <c:v>2.576670646667</c:v>
                </c:pt>
                <c:pt idx="20328">
                  <c:v>2.5767393112180002</c:v>
                </c:pt>
                <c:pt idx="20329">
                  <c:v>2.5768113136289998</c:v>
                </c:pt>
                <c:pt idx="20330">
                  <c:v>2.5768814086909999</c:v>
                </c:pt>
                <c:pt idx="20331">
                  <c:v>2.5769500732420001</c:v>
                </c:pt>
                <c:pt idx="20332">
                  <c:v>2.5770726203919998</c:v>
                </c:pt>
                <c:pt idx="20333">
                  <c:v>2.5771210193630001</c:v>
                </c:pt>
                <c:pt idx="20334">
                  <c:v>2.5771896839139998</c:v>
                </c:pt>
                <c:pt idx="20335">
                  <c:v>2.577207803726</c:v>
                </c:pt>
                <c:pt idx="20336">
                  <c:v>2.5772037506099998</c:v>
                </c:pt>
                <c:pt idx="20337">
                  <c:v>2.5772030353550002</c:v>
                </c:pt>
                <c:pt idx="20338">
                  <c:v>2.577249765396</c:v>
                </c:pt>
                <c:pt idx="20339">
                  <c:v>2.5773324966429998</c:v>
                </c:pt>
                <c:pt idx="20340">
                  <c:v>2.5775070190429998</c:v>
                </c:pt>
                <c:pt idx="20341">
                  <c:v>2.5776293277739999</c:v>
                </c:pt>
                <c:pt idx="20342">
                  <c:v>2.5777516365049999</c:v>
                </c:pt>
                <c:pt idx="20343">
                  <c:v>2.5778665542599999</c:v>
                </c:pt>
                <c:pt idx="20344">
                  <c:v>2.5779860019680001</c:v>
                </c:pt>
                <c:pt idx="20345">
                  <c:v>2.5782098770139998</c:v>
                </c:pt>
                <c:pt idx="20346">
                  <c:v>2.5784339904790001</c:v>
                </c:pt>
                <c:pt idx="20347">
                  <c:v>2.5785729885099999</c:v>
                </c:pt>
                <c:pt idx="20348">
                  <c:v>2.5785493850710002</c:v>
                </c:pt>
                <c:pt idx="20349">
                  <c:v>2.5786292552950001</c:v>
                </c:pt>
                <c:pt idx="20350">
                  <c:v>2.5787034034729999</c:v>
                </c:pt>
                <c:pt idx="20351">
                  <c:v>2.5787844657900001</c:v>
                </c:pt>
                <c:pt idx="20352">
                  <c:v>2.5788581371310002</c:v>
                </c:pt>
                <c:pt idx="20353">
                  <c:v>2.5789349079130002</c:v>
                </c:pt>
                <c:pt idx="20354">
                  <c:v>2.5790128707890001</c:v>
                </c:pt>
                <c:pt idx="20355">
                  <c:v>2.579096317291</c:v>
                </c:pt>
                <c:pt idx="20356">
                  <c:v>2.579174995422</c:v>
                </c:pt>
                <c:pt idx="20357">
                  <c:v>2.5792503356930001</c:v>
                </c:pt>
                <c:pt idx="20358">
                  <c:v>2.5792906284330002</c:v>
                </c:pt>
                <c:pt idx="20359">
                  <c:v>2.579274177551</c:v>
                </c:pt>
                <c:pt idx="20360">
                  <c:v>2.5792360305790001</c:v>
                </c:pt>
                <c:pt idx="20361">
                  <c:v>2.5792179107669999</c:v>
                </c:pt>
                <c:pt idx="20362">
                  <c:v>2.5791804790500001</c:v>
                </c:pt>
                <c:pt idx="20363">
                  <c:v>2.5791687965390002</c:v>
                </c:pt>
                <c:pt idx="20364">
                  <c:v>2.5792453289030002</c:v>
                </c:pt>
                <c:pt idx="20365">
                  <c:v>2.579336881638</c:v>
                </c:pt>
                <c:pt idx="20366">
                  <c:v>2.579798936844</c:v>
                </c:pt>
                <c:pt idx="20367">
                  <c:v>2.5799279212949999</c:v>
                </c:pt>
                <c:pt idx="20368">
                  <c:v>2.579996109009</c:v>
                </c:pt>
                <c:pt idx="20369">
                  <c:v>2.5801100730900002</c:v>
                </c:pt>
                <c:pt idx="20370">
                  <c:v>2.5801692008970001</c:v>
                </c:pt>
                <c:pt idx="20371">
                  <c:v>2.5801832675930001</c:v>
                </c:pt>
                <c:pt idx="20372">
                  <c:v>2.580200195313</c:v>
                </c:pt>
                <c:pt idx="20373">
                  <c:v>2.5802390575410001</c:v>
                </c:pt>
                <c:pt idx="20374">
                  <c:v>2.5802831649779998</c:v>
                </c:pt>
                <c:pt idx="20375">
                  <c:v>2.5803365707400001</c:v>
                </c:pt>
                <c:pt idx="20376">
                  <c:v>2.5804045200350001</c:v>
                </c:pt>
                <c:pt idx="20377">
                  <c:v>2.58047580719</c:v>
                </c:pt>
                <c:pt idx="20378">
                  <c:v>2.5805444717410002</c:v>
                </c:pt>
                <c:pt idx="20379">
                  <c:v>2.5806808471679998</c:v>
                </c:pt>
                <c:pt idx="20380">
                  <c:v>2.5807499885560001</c:v>
                </c:pt>
                <c:pt idx="20381">
                  <c:v>2.580883979797</c:v>
                </c:pt>
                <c:pt idx="20382">
                  <c:v>2.5810103416439998</c:v>
                </c:pt>
                <c:pt idx="20383">
                  <c:v>2.5812487602230001</c:v>
                </c:pt>
                <c:pt idx="20384">
                  <c:v>2.5813925266269999</c:v>
                </c:pt>
                <c:pt idx="20385">
                  <c:v>2.5813577175139999</c:v>
                </c:pt>
                <c:pt idx="20386">
                  <c:v>2.5813696384429998</c:v>
                </c:pt>
                <c:pt idx="20387">
                  <c:v>2.5814266204830001</c:v>
                </c:pt>
                <c:pt idx="20388">
                  <c:v>2.5815162658689998</c:v>
                </c:pt>
                <c:pt idx="20389">
                  <c:v>2.5816032886509999</c:v>
                </c:pt>
                <c:pt idx="20390">
                  <c:v>2.5816900730130001</c:v>
                </c:pt>
                <c:pt idx="20391">
                  <c:v>2.5817792415619998</c:v>
                </c:pt>
                <c:pt idx="20392">
                  <c:v>2.5818698406220002</c:v>
                </c:pt>
                <c:pt idx="20393">
                  <c:v>2.5819573402399998</c:v>
                </c:pt>
                <c:pt idx="20394">
                  <c:v>2.58203291893</c:v>
                </c:pt>
                <c:pt idx="20395">
                  <c:v>2.5820720195770002</c:v>
                </c:pt>
                <c:pt idx="20396">
                  <c:v>2.582045316696</c:v>
                </c:pt>
                <c:pt idx="20397">
                  <c:v>2.582011938095</c:v>
                </c:pt>
                <c:pt idx="20398">
                  <c:v>2.5819802284239999</c:v>
                </c:pt>
                <c:pt idx="20399">
                  <c:v>2.5819799900049998</c:v>
                </c:pt>
                <c:pt idx="20400">
                  <c:v>2.5823585987089999</c:v>
                </c:pt>
                <c:pt idx="20401">
                  <c:v>2.5825948715210001</c:v>
                </c:pt>
                <c:pt idx="20402">
                  <c:v>2.582934617996</c:v>
                </c:pt>
                <c:pt idx="20403">
                  <c:v>2.583037376404</c:v>
                </c:pt>
                <c:pt idx="20404">
                  <c:v>2.5830533504490001</c:v>
                </c:pt>
                <c:pt idx="20405">
                  <c:v>2.5830872058869998</c:v>
                </c:pt>
                <c:pt idx="20406">
                  <c:v>2.5831670761110002</c:v>
                </c:pt>
                <c:pt idx="20407">
                  <c:v>2.5832285881039998</c:v>
                </c:pt>
                <c:pt idx="20408">
                  <c:v>2.5833697319029998</c:v>
                </c:pt>
                <c:pt idx="20409">
                  <c:v>2.5834479331970002</c:v>
                </c:pt>
                <c:pt idx="20410">
                  <c:v>2.5835261344910001</c:v>
                </c:pt>
                <c:pt idx="20411">
                  <c:v>2.5836009979250001</c:v>
                </c:pt>
                <c:pt idx="20412">
                  <c:v>2.5836770534519999</c:v>
                </c:pt>
                <c:pt idx="20413">
                  <c:v>2.5837464332579998</c:v>
                </c:pt>
                <c:pt idx="20414">
                  <c:v>2.5838129520419999</c:v>
                </c:pt>
                <c:pt idx="20415">
                  <c:v>2.5839471817019999</c:v>
                </c:pt>
                <c:pt idx="20416">
                  <c:v>2.5841269493099999</c:v>
                </c:pt>
                <c:pt idx="20417">
                  <c:v>2.5842571258540001</c:v>
                </c:pt>
                <c:pt idx="20418">
                  <c:v>2.584211349487</c:v>
                </c:pt>
                <c:pt idx="20419">
                  <c:v>2.5842838287349998</c:v>
                </c:pt>
                <c:pt idx="20420">
                  <c:v>2.5844061374659999</c:v>
                </c:pt>
                <c:pt idx="20421">
                  <c:v>2.5844869613650001</c:v>
                </c:pt>
                <c:pt idx="20422">
                  <c:v>2.5845682620999999</c:v>
                </c:pt>
                <c:pt idx="20423">
                  <c:v>2.5846490859990001</c:v>
                </c:pt>
                <c:pt idx="20424">
                  <c:v>2.58473610878</c:v>
                </c:pt>
                <c:pt idx="20425">
                  <c:v>2.5848743915560002</c:v>
                </c:pt>
                <c:pt idx="20426">
                  <c:v>2.5850589275360001</c:v>
                </c:pt>
                <c:pt idx="20427">
                  <c:v>2.58505153656</c:v>
                </c:pt>
                <c:pt idx="20428">
                  <c:v>2.5853040218349999</c:v>
                </c:pt>
                <c:pt idx="20429">
                  <c:v>2.5855045318599998</c:v>
                </c:pt>
                <c:pt idx="20430">
                  <c:v>2.5857043266300002</c:v>
                </c:pt>
                <c:pt idx="20431">
                  <c:v>2.5858438014980001</c:v>
                </c:pt>
                <c:pt idx="20432">
                  <c:v>2.585932254791</c:v>
                </c:pt>
                <c:pt idx="20433">
                  <c:v>2.5860121250149999</c:v>
                </c:pt>
                <c:pt idx="20434">
                  <c:v>2.586055994034</c:v>
                </c:pt>
                <c:pt idx="20435">
                  <c:v>2.5860524177549999</c:v>
                </c:pt>
                <c:pt idx="20436">
                  <c:v>2.5860245227809999</c:v>
                </c:pt>
                <c:pt idx="20437">
                  <c:v>2.5859918594360001</c:v>
                </c:pt>
                <c:pt idx="20438">
                  <c:v>2.5859642028810002</c:v>
                </c:pt>
                <c:pt idx="20439">
                  <c:v>2.5860416889189999</c:v>
                </c:pt>
                <c:pt idx="20440">
                  <c:v>2.5865521430970002</c:v>
                </c:pt>
                <c:pt idx="20441">
                  <c:v>2.5870921611790001</c:v>
                </c:pt>
                <c:pt idx="20442">
                  <c:v>2.5872082710269999</c:v>
                </c:pt>
                <c:pt idx="20443">
                  <c:v>2.5873022079469998</c:v>
                </c:pt>
                <c:pt idx="20444">
                  <c:v>2.5873491764069998</c:v>
                </c:pt>
                <c:pt idx="20445">
                  <c:v>2.5873644351960001</c:v>
                </c:pt>
                <c:pt idx="20446">
                  <c:v>2.5873701572419998</c:v>
                </c:pt>
                <c:pt idx="20447">
                  <c:v>2.5877053737639999</c:v>
                </c:pt>
                <c:pt idx="20448">
                  <c:v>2.587930440903</c:v>
                </c:pt>
                <c:pt idx="20449">
                  <c:v>2.5880489349369999</c:v>
                </c:pt>
                <c:pt idx="20450">
                  <c:v>2.5881688594819998</c:v>
                </c:pt>
                <c:pt idx="20451">
                  <c:v>2.5882964134219999</c:v>
                </c:pt>
                <c:pt idx="20452">
                  <c:v>2.5883643627169999</c:v>
                </c:pt>
                <c:pt idx="20453">
                  <c:v>2.5884337425230002</c:v>
                </c:pt>
                <c:pt idx="20454">
                  <c:v>2.5884988307949999</c:v>
                </c:pt>
                <c:pt idx="20455">
                  <c:v>2.5885694026950001</c:v>
                </c:pt>
                <c:pt idx="20456">
                  <c:v>2.588636875153</c:v>
                </c:pt>
                <c:pt idx="20457">
                  <c:v>2.5887007713319998</c:v>
                </c:pt>
                <c:pt idx="20458">
                  <c:v>2.5887532234189998</c:v>
                </c:pt>
                <c:pt idx="20459">
                  <c:v>2.5888028144840001</c:v>
                </c:pt>
                <c:pt idx="20460">
                  <c:v>2.5888562202449998</c:v>
                </c:pt>
                <c:pt idx="20461">
                  <c:v>2.5888350009919998</c:v>
                </c:pt>
                <c:pt idx="20462">
                  <c:v>2.5890696048740001</c:v>
                </c:pt>
                <c:pt idx="20463">
                  <c:v>2.5891520977020002</c:v>
                </c:pt>
                <c:pt idx="20464">
                  <c:v>2.5892336368560001</c:v>
                </c:pt>
                <c:pt idx="20465">
                  <c:v>2.5893595218660002</c:v>
                </c:pt>
                <c:pt idx="20466">
                  <c:v>2.5894820690159999</c:v>
                </c:pt>
                <c:pt idx="20467">
                  <c:v>2.589613437653</c:v>
                </c:pt>
                <c:pt idx="20468">
                  <c:v>2.5897314548489998</c:v>
                </c:pt>
                <c:pt idx="20469">
                  <c:v>2.5897612571719999</c:v>
                </c:pt>
                <c:pt idx="20470">
                  <c:v>2.589822769165</c:v>
                </c:pt>
                <c:pt idx="20471">
                  <c:v>2.5902459621429998</c:v>
                </c:pt>
                <c:pt idx="20472">
                  <c:v>2.5903658866880002</c:v>
                </c:pt>
                <c:pt idx="20473">
                  <c:v>2.5904917716979998</c:v>
                </c:pt>
                <c:pt idx="20474">
                  <c:v>2.590614557266</c:v>
                </c:pt>
                <c:pt idx="20475">
                  <c:v>2.590837717056</c:v>
                </c:pt>
                <c:pt idx="20476">
                  <c:v>2.591053962708</c:v>
                </c:pt>
                <c:pt idx="20477">
                  <c:v>2.591334819794</c:v>
                </c:pt>
                <c:pt idx="20478">
                  <c:v>2.5916211605070001</c:v>
                </c:pt>
                <c:pt idx="20479">
                  <c:v>2.5917873382569998</c:v>
                </c:pt>
                <c:pt idx="20480">
                  <c:v>2.5918903350829998</c:v>
                </c:pt>
                <c:pt idx="20481">
                  <c:v>2.5919179916380002</c:v>
                </c:pt>
                <c:pt idx="20482">
                  <c:v>2.5919106006620001</c:v>
                </c:pt>
                <c:pt idx="20483">
                  <c:v>2.5918667316440001</c:v>
                </c:pt>
                <c:pt idx="20484">
                  <c:v>2.5918471813199999</c:v>
                </c:pt>
                <c:pt idx="20485">
                  <c:v>2.5922379493709999</c:v>
                </c:pt>
                <c:pt idx="20486">
                  <c:v>2.592761278152</c:v>
                </c:pt>
                <c:pt idx="20487">
                  <c:v>2.593017578125</c:v>
                </c:pt>
                <c:pt idx="20488">
                  <c:v>2.5930929183960001</c:v>
                </c:pt>
                <c:pt idx="20489">
                  <c:v>2.593116998672</c:v>
                </c:pt>
                <c:pt idx="20490">
                  <c:v>2.5931112766269999</c:v>
                </c:pt>
                <c:pt idx="20491">
                  <c:v>2.5931129455569999</c:v>
                </c:pt>
                <c:pt idx="20492">
                  <c:v>2.593181371689</c:v>
                </c:pt>
                <c:pt idx="20493">
                  <c:v>2.5933864116669998</c:v>
                </c:pt>
                <c:pt idx="20494">
                  <c:v>2.5936183929440002</c:v>
                </c:pt>
                <c:pt idx="20495">
                  <c:v>2.5941307544710002</c:v>
                </c:pt>
                <c:pt idx="20496">
                  <c:v>2.594260931015</c:v>
                </c:pt>
                <c:pt idx="20497">
                  <c:v>2.5943365097050002</c:v>
                </c:pt>
                <c:pt idx="20498">
                  <c:v>2.59432387352</c:v>
                </c:pt>
                <c:pt idx="20499">
                  <c:v>2.5942869186399999</c:v>
                </c:pt>
                <c:pt idx="20500">
                  <c:v>2.594247102737</c:v>
                </c:pt>
                <c:pt idx="20501">
                  <c:v>2.5942170619959999</c:v>
                </c:pt>
                <c:pt idx="20502">
                  <c:v>2.5942132472989998</c:v>
                </c:pt>
                <c:pt idx="20503">
                  <c:v>2.5942595005040001</c:v>
                </c:pt>
                <c:pt idx="20504">
                  <c:v>2.5942983627320002</c:v>
                </c:pt>
                <c:pt idx="20505">
                  <c:v>2.594373941422</c:v>
                </c:pt>
                <c:pt idx="20506">
                  <c:v>2.5944533348080001</c:v>
                </c:pt>
                <c:pt idx="20507">
                  <c:v>2.594533205032</c:v>
                </c:pt>
                <c:pt idx="20508">
                  <c:v>2.5945727825159999</c:v>
                </c:pt>
                <c:pt idx="20509">
                  <c:v>2.5946140289309998</c:v>
                </c:pt>
                <c:pt idx="20510">
                  <c:v>2.5946919918060001</c:v>
                </c:pt>
                <c:pt idx="20511">
                  <c:v>2.5947339534760001</c:v>
                </c:pt>
                <c:pt idx="20512">
                  <c:v>2.5948176383970001</c:v>
                </c:pt>
                <c:pt idx="20513">
                  <c:v>2.5948879718779998</c:v>
                </c:pt>
                <c:pt idx="20514">
                  <c:v>2.5949273109440001</c:v>
                </c:pt>
                <c:pt idx="20515">
                  <c:v>2.5949034690859998</c:v>
                </c:pt>
                <c:pt idx="20516">
                  <c:v>2.594919919968</c:v>
                </c:pt>
                <c:pt idx="20517">
                  <c:v>2.5949978828429998</c:v>
                </c:pt>
                <c:pt idx="20518">
                  <c:v>2.5950582027440001</c:v>
                </c:pt>
                <c:pt idx="20519">
                  <c:v>2.5951325893399999</c:v>
                </c:pt>
                <c:pt idx="20520">
                  <c:v>2.59521484375</c:v>
                </c:pt>
                <c:pt idx="20521">
                  <c:v>2.595298528671</c:v>
                </c:pt>
                <c:pt idx="20522">
                  <c:v>2.5953795909880002</c:v>
                </c:pt>
                <c:pt idx="20523">
                  <c:v>2.595460653305</c:v>
                </c:pt>
                <c:pt idx="20524">
                  <c:v>2.5955398082730001</c:v>
                </c:pt>
                <c:pt idx="20525">
                  <c:v>2.5956215858460001</c:v>
                </c:pt>
                <c:pt idx="20526">
                  <c:v>2.595692873001</c:v>
                </c:pt>
                <c:pt idx="20527">
                  <c:v>2.5957686901089998</c:v>
                </c:pt>
                <c:pt idx="20528">
                  <c:v>2.595912456512</c:v>
                </c:pt>
                <c:pt idx="20529">
                  <c:v>2.5960474014280002</c:v>
                </c:pt>
                <c:pt idx="20530">
                  <c:v>2.596177577972</c:v>
                </c:pt>
                <c:pt idx="20531">
                  <c:v>2.5962743759159999</c:v>
                </c:pt>
                <c:pt idx="20532">
                  <c:v>2.5963191986080001</c:v>
                </c:pt>
                <c:pt idx="20533">
                  <c:v>2.596442699432</c:v>
                </c:pt>
                <c:pt idx="20534">
                  <c:v>2.596649885178</c:v>
                </c:pt>
                <c:pt idx="20535">
                  <c:v>2.596843719482</c:v>
                </c:pt>
                <c:pt idx="20536">
                  <c:v>2.5969791412349998</c:v>
                </c:pt>
                <c:pt idx="20537">
                  <c:v>2.5971438884740001</c:v>
                </c:pt>
                <c:pt idx="20538">
                  <c:v>2.5971257686609999</c:v>
                </c:pt>
                <c:pt idx="20539">
                  <c:v>2.5974640846249999</c:v>
                </c:pt>
                <c:pt idx="20540">
                  <c:v>2.5980057716370002</c:v>
                </c:pt>
                <c:pt idx="20541">
                  <c:v>2.5981140136719998</c:v>
                </c:pt>
                <c:pt idx="20542">
                  <c:v>2.5981204509740001</c:v>
                </c:pt>
                <c:pt idx="20543">
                  <c:v>2.5981190204620002</c:v>
                </c:pt>
                <c:pt idx="20544">
                  <c:v>2.5984842777249999</c:v>
                </c:pt>
                <c:pt idx="20545">
                  <c:v>2.598660707474</c:v>
                </c:pt>
                <c:pt idx="20546">
                  <c:v>2.5987882614140001</c:v>
                </c:pt>
                <c:pt idx="20547">
                  <c:v>2.5989201068879999</c:v>
                </c:pt>
                <c:pt idx="20548">
                  <c:v>2.599047660828</c:v>
                </c:pt>
                <c:pt idx="20549">
                  <c:v>2.5991625785829999</c:v>
                </c:pt>
                <c:pt idx="20550">
                  <c:v>2.5992331504820001</c:v>
                </c:pt>
                <c:pt idx="20551">
                  <c:v>2.5992522239690001</c:v>
                </c:pt>
                <c:pt idx="20552">
                  <c:v>2.5992505550380001</c:v>
                </c:pt>
                <c:pt idx="20553">
                  <c:v>2.5992619991299999</c:v>
                </c:pt>
                <c:pt idx="20554">
                  <c:v>2.5995650291439998</c:v>
                </c:pt>
                <c:pt idx="20555">
                  <c:v>2.6000726222989998</c:v>
                </c:pt>
                <c:pt idx="20556">
                  <c:v>2.6003856658940001</c:v>
                </c:pt>
                <c:pt idx="20557">
                  <c:v>2.600336313248</c:v>
                </c:pt>
                <c:pt idx="20558">
                  <c:v>2.600298166275</c:v>
                </c:pt>
                <c:pt idx="20559">
                  <c:v>2.6002891063689999</c:v>
                </c:pt>
                <c:pt idx="20560">
                  <c:v>2.6003215312960002</c:v>
                </c:pt>
                <c:pt idx="20561">
                  <c:v>2.600385427475</c:v>
                </c:pt>
                <c:pt idx="20562">
                  <c:v>2.6004230976099998</c:v>
                </c:pt>
                <c:pt idx="20563">
                  <c:v>2.6004989147190001</c:v>
                </c:pt>
                <c:pt idx="20564">
                  <c:v>2.6005845069890001</c:v>
                </c:pt>
                <c:pt idx="20565">
                  <c:v>2.6006691455839999</c:v>
                </c:pt>
                <c:pt idx="20566">
                  <c:v>2.6007525920869998</c:v>
                </c:pt>
                <c:pt idx="20567">
                  <c:v>2.6008763313290002</c:v>
                </c:pt>
                <c:pt idx="20568">
                  <c:v>2.600957393646</c:v>
                </c:pt>
                <c:pt idx="20569">
                  <c:v>2.6010699272159998</c:v>
                </c:pt>
                <c:pt idx="20570">
                  <c:v>2.6011254787450002</c:v>
                </c:pt>
                <c:pt idx="20571">
                  <c:v>2.6011114120480001</c:v>
                </c:pt>
                <c:pt idx="20572">
                  <c:v>2.601063966751</c:v>
                </c:pt>
                <c:pt idx="20573">
                  <c:v>2.6010484695430001</c:v>
                </c:pt>
                <c:pt idx="20574">
                  <c:v>2.6015005111690002</c:v>
                </c:pt>
                <c:pt idx="20575">
                  <c:v>2.60169672966</c:v>
                </c:pt>
                <c:pt idx="20576">
                  <c:v>2.6019937992100002</c:v>
                </c:pt>
                <c:pt idx="20577">
                  <c:v>2.602186441422</c:v>
                </c:pt>
                <c:pt idx="20578">
                  <c:v>2.6022288799290001</c:v>
                </c:pt>
                <c:pt idx="20579">
                  <c:v>2.6022455692289999</c:v>
                </c:pt>
                <c:pt idx="20580">
                  <c:v>2.6022543907169999</c:v>
                </c:pt>
                <c:pt idx="20581">
                  <c:v>2.6022660732270002</c:v>
                </c:pt>
                <c:pt idx="20582">
                  <c:v>2.60227394104</c:v>
                </c:pt>
                <c:pt idx="20583">
                  <c:v>2.6023406982420001</c:v>
                </c:pt>
                <c:pt idx="20584">
                  <c:v>2.6023867130279998</c:v>
                </c:pt>
                <c:pt idx="20585">
                  <c:v>2.6024949550629999</c:v>
                </c:pt>
                <c:pt idx="20586">
                  <c:v>2.6026084423069999</c:v>
                </c:pt>
                <c:pt idx="20587">
                  <c:v>2.6030917167659999</c:v>
                </c:pt>
                <c:pt idx="20588">
                  <c:v>2.6034193038939999</c:v>
                </c:pt>
                <c:pt idx="20589">
                  <c:v>2.603529691696</c:v>
                </c:pt>
                <c:pt idx="20590">
                  <c:v>2.6034705638890001</c:v>
                </c:pt>
                <c:pt idx="20591">
                  <c:v>2.6035263538360001</c:v>
                </c:pt>
                <c:pt idx="20592">
                  <c:v>2.6040463447570001</c:v>
                </c:pt>
                <c:pt idx="20593">
                  <c:v>2.6045002937319999</c:v>
                </c:pt>
                <c:pt idx="20594">
                  <c:v>2.604610919952</c:v>
                </c:pt>
                <c:pt idx="20595">
                  <c:v>2.6046733856199999</c:v>
                </c:pt>
                <c:pt idx="20596">
                  <c:v>2.6046955585479998</c:v>
                </c:pt>
                <c:pt idx="20597">
                  <c:v>2.6047122478490001</c:v>
                </c:pt>
                <c:pt idx="20598">
                  <c:v>2.6049375534060002</c:v>
                </c:pt>
                <c:pt idx="20599">
                  <c:v>2.605484485626</c:v>
                </c:pt>
                <c:pt idx="20600">
                  <c:v>2.6055982112880001</c:v>
                </c:pt>
                <c:pt idx="20601">
                  <c:v>2.6056189537050001</c:v>
                </c:pt>
                <c:pt idx="20602">
                  <c:v>2.605597734451</c:v>
                </c:pt>
                <c:pt idx="20603">
                  <c:v>2.6055617332460002</c:v>
                </c:pt>
                <c:pt idx="20604">
                  <c:v>2.605571508408</c:v>
                </c:pt>
                <c:pt idx="20605">
                  <c:v>2.6056358814239999</c:v>
                </c:pt>
                <c:pt idx="20606">
                  <c:v>2.6057724952700001</c:v>
                </c:pt>
                <c:pt idx="20607">
                  <c:v>2.6059775352479999</c:v>
                </c:pt>
                <c:pt idx="20608">
                  <c:v>2.606384515762</c:v>
                </c:pt>
                <c:pt idx="20609">
                  <c:v>2.60640335083</c:v>
                </c:pt>
                <c:pt idx="20610">
                  <c:v>2.6064136028289999</c:v>
                </c:pt>
                <c:pt idx="20611">
                  <c:v>2.6064214706420001</c:v>
                </c:pt>
                <c:pt idx="20612">
                  <c:v>2.60644364357</c:v>
                </c:pt>
                <c:pt idx="20613">
                  <c:v>2.6064691543579999</c:v>
                </c:pt>
                <c:pt idx="20614">
                  <c:v>2.6065471172330001</c:v>
                </c:pt>
                <c:pt idx="20615">
                  <c:v>2.6069216728210001</c:v>
                </c:pt>
                <c:pt idx="20616">
                  <c:v>2.607017278671</c:v>
                </c:pt>
                <c:pt idx="20617">
                  <c:v>2.6071140766140002</c:v>
                </c:pt>
                <c:pt idx="20618">
                  <c:v>2.6072523593899999</c:v>
                </c:pt>
                <c:pt idx="20619">
                  <c:v>2.6073186397549999</c:v>
                </c:pt>
                <c:pt idx="20620">
                  <c:v>2.6072986125950002</c:v>
                </c:pt>
                <c:pt idx="20621">
                  <c:v>2.6072576045989999</c:v>
                </c:pt>
                <c:pt idx="20622">
                  <c:v>2.6072673797610002</c:v>
                </c:pt>
                <c:pt idx="20623">
                  <c:v>2.6073768138890001</c:v>
                </c:pt>
                <c:pt idx="20624">
                  <c:v>2.6074676513670001</c:v>
                </c:pt>
                <c:pt idx="20625">
                  <c:v>2.6076123714450001</c:v>
                </c:pt>
                <c:pt idx="20626">
                  <c:v>2.6077570915220001</c:v>
                </c:pt>
                <c:pt idx="20627">
                  <c:v>2.6081187725069999</c:v>
                </c:pt>
                <c:pt idx="20628">
                  <c:v>2.6081428527830002</c:v>
                </c:pt>
                <c:pt idx="20629">
                  <c:v>2.6081564426420001</c:v>
                </c:pt>
                <c:pt idx="20630">
                  <c:v>2.6081845760350002</c:v>
                </c:pt>
                <c:pt idx="20631">
                  <c:v>2.608213424683</c:v>
                </c:pt>
                <c:pt idx="20632">
                  <c:v>2.6083347797390002</c:v>
                </c:pt>
                <c:pt idx="20633">
                  <c:v>2.6085407733919999</c:v>
                </c:pt>
                <c:pt idx="20634">
                  <c:v>2.6086132526400001</c:v>
                </c:pt>
                <c:pt idx="20635">
                  <c:v>2.6086912155149999</c:v>
                </c:pt>
                <c:pt idx="20636">
                  <c:v>2.6087701320650001</c:v>
                </c:pt>
                <c:pt idx="20637">
                  <c:v>2.6088480949399999</c:v>
                </c:pt>
                <c:pt idx="20638">
                  <c:v>2.6089284420009999</c:v>
                </c:pt>
                <c:pt idx="20639">
                  <c:v>2.6090102195739999</c:v>
                </c:pt>
                <c:pt idx="20640">
                  <c:v>2.6090962886810001</c:v>
                </c:pt>
                <c:pt idx="20641">
                  <c:v>2.6091825962069999</c:v>
                </c:pt>
                <c:pt idx="20642">
                  <c:v>2.6092662811279999</c:v>
                </c:pt>
                <c:pt idx="20643">
                  <c:v>2.6093392372130002</c:v>
                </c:pt>
                <c:pt idx="20644">
                  <c:v>2.609401226044</c:v>
                </c:pt>
                <c:pt idx="20645">
                  <c:v>2.6094455718990002</c:v>
                </c:pt>
                <c:pt idx="20646">
                  <c:v>2.6094903945920001</c:v>
                </c:pt>
                <c:pt idx="20647">
                  <c:v>2.6095099449160002</c:v>
                </c:pt>
                <c:pt idx="20648">
                  <c:v>2.6095159053799999</c:v>
                </c:pt>
                <c:pt idx="20649">
                  <c:v>2.6096515655519998</c:v>
                </c:pt>
                <c:pt idx="20650">
                  <c:v>2.6098957061769998</c:v>
                </c:pt>
                <c:pt idx="20651">
                  <c:v>2.610035657883</c:v>
                </c:pt>
                <c:pt idx="20652">
                  <c:v>2.6101217269900001</c:v>
                </c:pt>
                <c:pt idx="20653">
                  <c:v>2.610211849213</c:v>
                </c:pt>
                <c:pt idx="20654">
                  <c:v>2.6102793216709999</c:v>
                </c:pt>
                <c:pt idx="20655">
                  <c:v>2.6103074550629999</c:v>
                </c:pt>
                <c:pt idx="20656">
                  <c:v>2.610290527344</c:v>
                </c:pt>
                <c:pt idx="20657">
                  <c:v>2.6102464199069999</c:v>
                </c:pt>
                <c:pt idx="20658">
                  <c:v>2.6102030277249999</c:v>
                </c:pt>
                <c:pt idx="20659">
                  <c:v>2.6101694107059998</c:v>
                </c:pt>
                <c:pt idx="20660">
                  <c:v>2.6101703643800001</c:v>
                </c:pt>
                <c:pt idx="20661">
                  <c:v>2.6102161407470001</c:v>
                </c:pt>
                <c:pt idx="20662">
                  <c:v>2.6102879047390002</c:v>
                </c:pt>
                <c:pt idx="20663">
                  <c:v>2.6103208065030001</c:v>
                </c:pt>
                <c:pt idx="20664">
                  <c:v>2.6103923320770002</c:v>
                </c:pt>
                <c:pt idx="20665">
                  <c:v>2.6104688644410001</c:v>
                </c:pt>
                <c:pt idx="20666">
                  <c:v>2.610541820526</c:v>
                </c:pt>
                <c:pt idx="20667">
                  <c:v>2.6106152534480001</c:v>
                </c:pt>
                <c:pt idx="20668">
                  <c:v>2.610686302185</c:v>
                </c:pt>
                <c:pt idx="20669">
                  <c:v>2.6107625961299998</c:v>
                </c:pt>
                <c:pt idx="20670">
                  <c:v>2.610831260681</c:v>
                </c:pt>
                <c:pt idx="20671">
                  <c:v>2.6108644008640001</c:v>
                </c:pt>
                <c:pt idx="20672">
                  <c:v>2.6108944416050002</c:v>
                </c:pt>
                <c:pt idx="20673">
                  <c:v>2.61088347435</c:v>
                </c:pt>
                <c:pt idx="20674">
                  <c:v>2.6108515262599998</c:v>
                </c:pt>
                <c:pt idx="20675">
                  <c:v>2.6108193397520001</c:v>
                </c:pt>
                <c:pt idx="20676">
                  <c:v>2.6108202934269999</c:v>
                </c:pt>
                <c:pt idx="20677">
                  <c:v>2.6110200881960002</c:v>
                </c:pt>
                <c:pt idx="20678">
                  <c:v>2.611087322235</c:v>
                </c:pt>
                <c:pt idx="20679">
                  <c:v>2.6111595630650002</c:v>
                </c:pt>
                <c:pt idx="20680">
                  <c:v>2.611233711243</c:v>
                </c:pt>
                <c:pt idx="20681">
                  <c:v>2.6113097667690002</c:v>
                </c:pt>
                <c:pt idx="20682">
                  <c:v>2.611387491226</c:v>
                </c:pt>
                <c:pt idx="20683">
                  <c:v>2.611465930939</c:v>
                </c:pt>
                <c:pt idx="20684">
                  <c:v>2.611544370651</c:v>
                </c:pt>
                <c:pt idx="20685">
                  <c:v>2.6116201877590002</c:v>
                </c:pt>
                <c:pt idx="20686">
                  <c:v>2.611694335938</c:v>
                </c:pt>
                <c:pt idx="20687">
                  <c:v>2.611831903458</c:v>
                </c:pt>
                <c:pt idx="20688">
                  <c:v>2.6119642257689999</c:v>
                </c:pt>
                <c:pt idx="20689">
                  <c:v>2.6120817661290001</c:v>
                </c:pt>
                <c:pt idx="20690">
                  <c:v>2.6121730804440002</c:v>
                </c:pt>
                <c:pt idx="20691">
                  <c:v>2.6122219562529998</c:v>
                </c:pt>
                <c:pt idx="20692">
                  <c:v>2.6122372150420001</c:v>
                </c:pt>
                <c:pt idx="20693">
                  <c:v>2.6122481822969998</c:v>
                </c:pt>
                <c:pt idx="20694">
                  <c:v>2.6122725009919998</c:v>
                </c:pt>
                <c:pt idx="20695">
                  <c:v>2.6122899055479998</c:v>
                </c:pt>
                <c:pt idx="20696">
                  <c:v>2.612311840057</c:v>
                </c:pt>
                <c:pt idx="20697">
                  <c:v>2.6123380661010001</c:v>
                </c:pt>
                <c:pt idx="20698">
                  <c:v>2.6124172210690002</c:v>
                </c:pt>
                <c:pt idx="20699">
                  <c:v>2.6124718189239999</c:v>
                </c:pt>
                <c:pt idx="20700">
                  <c:v>2.6125884056089999</c:v>
                </c:pt>
                <c:pt idx="20701">
                  <c:v>2.6127042770390001</c:v>
                </c:pt>
                <c:pt idx="20702">
                  <c:v>2.6132390499109999</c:v>
                </c:pt>
                <c:pt idx="20703">
                  <c:v>2.6135089397429998</c:v>
                </c:pt>
                <c:pt idx="20704">
                  <c:v>2.6135892868039998</c:v>
                </c:pt>
                <c:pt idx="20705">
                  <c:v>2.613556861877</c:v>
                </c:pt>
                <c:pt idx="20706">
                  <c:v>2.6135246753689998</c:v>
                </c:pt>
                <c:pt idx="20707">
                  <c:v>2.6135041713709999</c:v>
                </c:pt>
                <c:pt idx="20708">
                  <c:v>2.6136062145230001</c:v>
                </c:pt>
                <c:pt idx="20709">
                  <c:v>2.6137788295750002</c:v>
                </c:pt>
                <c:pt idx="20710">
                  <c:v>2.614197015762</c:v>
                </c:pt>
                <c:pt idx="20711">
                  <c:v>2.6143758296969999</c:v>
                </c:pt>
                <c:pt idx="20712">
                  <c:v>2.6145622730259999</c:v>
                </c:pt>
                <c:pt idx="20713">
                  <c:v>2.6145658493039998</c:v>
                </c:pt>
                <c:pt idx="20714">
                  <c:v>2.6145093441010001</c:v>
                </c:pt>
                <c:pt idx="20715">
                  <c:v>2.6145203113559998</c:v>
                </c:pt>
                <c:pt idx="20716">
                  <c:v>2.6145756244660001</c:v>
                </c:pt>
                <c:pt idx="20717">
                  <c:v>2.6146504879000001</c:v>
                </c:pt>
                <c:pt idx="20718">
                  <c:v>2.614730358124</c:v>
                </c:pt>
                <c:pt idx="20719">
                  <c:v>2.6148164272310002</c:v>
                </c:pt>
                <c:pt idx="20720">
                  <c:v>2.6149914264679999</c:v>
                </c:pt>
                <c:pt idx="20721">
                  <c:v>2.615169763565</c:v>
                </c:pt>
                <c:pt idx="20722">
                  <c:v>2.6153521537779998</c:v>
                </c:pt>
                <c:pt idx="20723">
                  <c:v>2.6155931949619999</c:v>
                </c:pt>
                <c:pt idx="20724">
                  <c:v>2.6155951023099999</c:v>
                </c:pt>
                <c:pt idx="20725">
                  <c:v>2.6156027317050001</c:v>
                </c:pt>
                <c:pt idx="20726">
                  <c:v>2.6156258583069998</c:v>
                </c:pt>
                <c:pt idx="20727">
                  <c:v>2.6156933307650001</c:v>
                </c:pt>
                <c:pt idx="20728">
                  <c:v>2.6157472133640001</c:v>
                </c:pt>
                <c:pt idx="20729">
                  <c:v>2.6158103942870001</c:v>
                </c:pt>
                <c:pt idx="20730">
                  <c:v>2.6159536838530002</c:v>
                </c:pt>
                <c:pt idx="20731">
                  <c:v>2.6160309314729999</c:v>
                </c:pt>
                <c:pt idx="20732">
                  <c:v>2.6161139011380001</c:v>
                </c:pt>
                <c:pt idx="20733">
                  <c:v>2.6161949634549999</c:v>
                </c:pt>
                <c:pt idx="20734">
                  <c:v>2.6162769794459999</c:v>
                </c:pt>
                <c:pt idx="20735">
                  <c:v>2.6163601875309999</c:v>
                </c:pt>
                <c:pt idx="20736">
                  <c:v>2.6164407730099999</c:v>
                </c:pt>
                <c:pt idx="20737">
                  <c:v>2.6165208816529999</c:v>
                </c:pt>
                <c:pt idx="20738">
                  <c:v>2.6165971755980002</c:v>
                </c:pt>
                <c:pt idx="20739">
                  <c:v>2.616671085358</c:v>
                </c:pt>
                <c:pt idx="20740">
                  <c:v>2.6168017387389999</c:v>
                </c:pt>
                <c:pt idx="20741">
                  <c:v>2.6169178485870002</c:v>
                </c:pt>
                <c:pt idx="20742">
                  <c:v>2.6170537471770001</c:v>
                </c:pt>
                <c:pt idx="20743">
                  <c:v>2.6170136928560002</c:v>
                </c:pt>
                <c:pt idx="20744">
                  <c:v>2.6171357631680001</c:v>
                </c:pt>
                <c:pt idx="20745">
                  <c:v>2.6173207759860002</c:v>
                </c:pt>
                <c:pt idx="20746">
                  <c:v>2.6178090572360002</c:v>
                </c:pt>
                <c:pt idx="20747">
                  <c:v>2.6180939674379999</c:v>
                </c:pt>
                <c:pt idx="20748">
                  <c:v>2.6182105541229999</c:v>
                </c:pt>
                <c:pt idx="20749">
                  <c:v>2.6183395385739998</c:v>
                </c:pt>
                <c:pt idx="20750">
                  <c:v>2.6185293197630002</c:v>
                </c:pt>
                <c:pt idx="20751">
                  <c:v>2.618889570236</c:v>
                </c:pt>
                <c:pt idx="20752">
                  <c:v>2.619034528732</c:v>
                </c:pt>
                <c:pt idx="20753">
                  <c:v>2.6190595626830002</c:v>
                </c:pt>
                <c:pt idx="20754">
                  <c:v>2.6191949844360001</c:v>
                </c:pt>
                <c:pt idx="20755">
                  <c:v>2.6193091869349998</c:v>
                </c:pt>
                <c:pt idx="20756">
                  <c:v>2.619771718979</c:v>
                </c:pt>
                <c:pt idx="20757">
                  <c:v>2.6201760768889999</c:v>
                </c:pt>
                <c:pt idx="20758">
                  <c:v>2.6201856136320001</c:v>
                </c:pt>
                <c:pt idx="20759">
                  <c:v>2.6201839447020001</c:v>
                </c:pt>
                <c:pt idx="20760">
                  <c:v>2.6201908588410001</c:v>
                </c:pt>
                <c:pt idx="20761">
                  <c:v>2.6202681064609998</c:v>
                </c:pt>
                <c:pt idx="20762">
                  <c:v>2.6204693317409999</c:v>
                </c:pt>
                <c:pt idx="20763">
                  <c:v>2.6209535598749998</c:v>
                </c:pt>
                <c:pt idx="20764">
                  <c:v>2.6210827827449998</c:v>
                </c:pt>
                <c:pt idx="20765">
                  <c:v>2.6211645603179998</c:v>
                </c:pt>
                <c:pt idx="20766">
                  <c:v>2.62122797966</c:v>
                </c:pt>
                <c:pt idx="20767">
                  <c:v>2.6212601661680002</c:v>
                </c:pt>
                <c:pt idx="20768">
                  <c:v>2.6212537288669999</c:v>
                </c:pt>
                <c:pt idx="20769">
                  <c:v>2.6212160587310001</c:v>
                </c:pt>
                <c:pt idx="20770">
                  <c:v>2.621170282364</c:v>
                </c:pt>
                <c:pt idx="20771">
                  <c:v>2.621144294739</c:v>
                </c:pt>
                <c:pt idx="20772">
                  <c:v>2.621146202087</c:v>
                </c:pt>
                <c:pt idx="20773">
                  <c:v>2.6211850643160002</c:v>
                </c:pt>
                <c:pt idx="20774">
                  <c:v>2.621217489243</c:v>
                </c:pt>
                <c:pt idx="20775">
                  <c:v>2.6212861537930001</c:v>
                </c:pt>
                <c:pt idx="20776">
                  <c:v>2.6213645935060002</c:v>
                </c:pt>
                <c:pt idx="20777">
                  <c:v>2.6214010715480001</c:v>
                </c:pt>
                <c:pt idx="20778">
                  <c:v>2.6214740276340001</c:v>
                </c:pt>
                <c:pt idx="20779">
                  <c:v>2.6215097904209999</c:v>
                </c:pt>
                <c:pt idx="20780">
                  <c:v>2.6215858459470001</c:v>
                </c:pt>
                <c:pt idx="20781">
                  <c:v>2.6216237545009999</c:v>
                </c:pt>
                <c:pt idx="20782">
                  <c:v>2.6217055320739999</c:v>
                </c:pt>
                <c:pt idx="20783">
                  <c:v>2.6217932701110001</c:v>
                </c:pt>
                <c:pt idx="20784">
                  <c:v>2.6219668388369999</c:v>
                </c:pt>
                <c:pt idx="20785">
                  <c:v>2.6219851970670001</c:v>
                </c:pt>
                <c:pt idx="20786">
                  <c:v>2.6220583915710001</c:v>
                </c:pt>
                <c:pt idx="20787">
                  <c:v>2.6221816539759999</c:v>
                </c:pt>
                <c:pt idx="20788">
                  <c:v>2.622317790985</c:v>
                </c:pt>
                <c:pt idx="20789">
                  <c:v>2.622454166412</c:v>
                </c:pt>
                <c:pt idx="20790">
                  <c:v>2.6225926876069998</c:v>
                </c:pt>
                <c:pt idx="20791">
                  <c:v>2.622730970383</c:v>
                </c:pt>
                <c:pt idx="20792">
                  <c:v>2.6228756904599999</c:v>
                </c:pt>
                <c:pt idx="20793">
                  <c:v>2.6229500770569998</c:v>
                </c:pt>
                <c:pt idx="20794">
                  <c:v>2.6230249404910002</c:v>
                </c:pt>
                <c:pt idx="20795">
                  <c:v>2.623100996017</c:v>
                </c:pt>
                <c:pt idx="20796">
                  <c:v>2.6231756210329999</c:v>
                </c:pt>
                <c:pt idx="20797">
                  <c:v>2.6232445240020001</c:v>
                </c:pt>
                <c:pt idx="20798">
                  <c:v>2.6233108043670001</c:v>
                </c:pt>
                <c:pt idx="20799">
                  <c:v>2.623367547989</c:v>
                </c:pt>
                <c:pt idx="20800">
                  <c:v>2.6234152317050001</c:v>
                </c:pt>
                <c:pt idx="20801">
                  <c:v>2.6234505176540002</c:v>
                </c:pt>
                <c:pt idx="20802">
                  <c:v>2.6234896183009999</c:v>
                </c:pt>
                <c:pt idx="20803">
                  <c:v>2.6234908103939998</c:v>
                </c:pt>
                <c:pt idx="20804">
                  <c:v>2.6234903335570001</c:v>
                </c:pt>
                <c:pt idx="20805">
                  <c:v>2.6238083839419999</c:v>
                </c:pt>
                <c:pt idx="20806">
                  <c:v>2.6239421367650002</c:v>
                </c:pt>
                <c:pt idx="20807">
                  <c:v>2.6240673065190001</c:v>
                </c:pt>
                <c:pt idx="20808">
                  <c:v>2.6241519451139999</c:v>
                </c:pt>
                <c:pt idx="20809">
                  <c:v>2.6242723464969999</c:v>
                </c:pt>
                <c:pt idx="20810">
                  <c:v>2.6244432926179999</c:v>
                </c:pt>
                <c:pt idx="20811">
                  <c:v>2.624693155289</c:v>
                </c:pt>
                <c:pt idx="20812">
                  <c:v>2.6246812343600001</c:v>
                </c:pt>
                <c:pt idx="20813">
                  <c:v>2.6247205734249999</c:v>
                </c:pt>
                <c:pt idx="20814">
                  <c:v>2.6249496936800001</c:v>
                </c:pt>
                <c:pt idx="20815">
                  <c:v>2.6253430843349999</c:v>
                </c:pt>
                <c:pt idx="20816">
                  <c:v>2.6258115768430002</c:v>
                </c:pt>
                <c:pt idx="20817">
                  <c:v>2.6258835792539998</c:v>
                </c:pt>
                <c:pt idx="20818">
                  <c:v>2.6259045600889999</c:v>
                </c:pt>
                <c:pt idx="20819">
                  <c:v>2.6259107589720001</c:v>
                </c:pt>
                <c:pt idx="20820">
                  <c:v>2.6259105205540001</c:v>
                </c:pt>
                <c:pt idx="20821">
                  <c:v>2.6259229183200001</c:v>
                </c:pt>
                <c:pt idx="20822">
                  <c:v>2.6260468959810002</c:v>
                </c:pt>
                <c:pt idx="20823">
                  <c:v>2.626341104507</c:v>
                </c:pt>
                <c:pt idx="20824">
                  <c:v>2.6266822814939998</c:v>
                </c:pt>
                <c:pt idx="20825">
                  <c:v>2.6268653869629999</c:v>
                </c:pt>
                <c:pt idx="20826">
                  <c:v>2.6269364356990001</c:v>
                </c:pt>
                <c:pt idx="20827">
                  <c:v>2.6269245147709999</c:v>
                </c:pt>
                <c:pt idx="20828">
                  <c:v>2.6268889904020001</c:v>
                </c:pt>
                <c:pt idx="20829">
                  <c:v>2.626853704453</c:v>
                </c:pt>
                <c:pt idx="20830">
                  <c:v>2.6268382072450001</c:v>
                </c:pt>
                <c:pt idx="20831">
                  <c:v>2.6269052028659998</c:v>
                </c:pt>
                <c:pt idx="20832">
                  <c:v>2.6273818016049999</c:v>
                </c:pt>
                <c:pt idx="20833">
                  <c:v>2.627504110336</c:v>
                </c:pt>
                <c:pt idx="20834">
                  <c:v>2.6276869773859999</c:v>
                </c:pt>
                <c:pt idx="20835">
                  <c:v>2.6278162002559999</c:v>
                </c:pt>
                <c:pt idx="20836">
                  <c:v>2.6279273033139998</c:v>
                </c:pt>
                <c:pt idx="20837">
                  <c:v>2.627999305725</c:v>
                </c:pt>
                <c:pt idx="20838">
                  <c:v>2.6280283927919998</c:v>
                </c:pt>
                <c:pt idx="20839">
                  <c:v>2.6281485557559998</c:v>
                </c:pt>
                <c:pt idx="20840">
                  <c:v>2.6283328533170001</c:v>
                </c:pt>
                <c:pt idx="20841">
                  <c:v>2.6284723281860001</c:v>
                </c:pt>
                <c:pt idx="20842">
                  <c:v>2.6289753913879998</c:v>
                </c:pt>
                <c:pt idx="20843">
                  <c:v>2.6289665699009999</c:v>
                </c:pt>
                <c:pt idx="20844">
                  <c:v>2.629345655441</c:v>
                </c:pt>
                <c:pt idx="20845">
                  <c:v>2.6294932365419998</c:v>
                </c:pt>
                <c:pt idx="20846">
                  <c:v>2.6296296119689999</c:v>
                </c:pt>
                <c:pt idx="20847">
                  <c:v>2.629872560501</c:v>
                </c:pt>
                <c:pt idx="20848">
                  <c:v>2.6300094127659999</c:v>
                </c:pt>
                <c:pt idx="20849">
                  <c:v>2.6299481391909998</c:v>
                </c:pt>
                <c:pt idx="20850">
                  <c:v>2.629962921143</c:v>
                </c:pt>
                <c:pt idx="20851">
                  <c:v>2.6300232410429998</c:v>
                </c:pt>
                <c:pt idx="20852">
                  <c:v>2.6301004886629999</c:v>
                </c:pt>
                <c:pt idx="20853">
                  <c:v>2.6301770210269999</c:v>
                </c:pt>
                <c:pt idx="20854">
                  <c:v>2.630217552185</c:v>
                </c:pt>
                <c:pt idx="20855">
                  <c:v>2.6302938461299998</c:v>
                </c:pt>
                <c:pt idx="20856">
                  <c:v>2.6303768157960001</c:v>
                </c:pt>
                <c:pt idx="20857">
                  <c:v>2.6304571628570002</c:v>
                </c:pt>
                <c:pt idx="20858">
                  <c:v>2.6305422782900001</c:v>
                </c:pt>
                <c:pt idx="20859">
                  <c:v>2.6306679248810001</c:v>
                </c:pt>
                <c:pt idx="20860">
                  <c:v>2.630712985992</c:v>
                </c:pt>
                <c:pt idx="20861">
                  <c:v>2.6306788921359998</c:v>
                </c:pt>
                <c:pt idx="20862">
                  <c:v>2.6310045719150001</c:v>
                </c:pt>
                <c:pt idx="20863">
                  <c:v>2.631140232086</c:v>
                </c:pt>
                <c:pt idx="20864">
                  <c:v>2.6312768459320002</c:v>
                </c:pt>
                <c:pt idx="20865">
                  <c:v>2.6314120292659999</c:v>
                </c:pt>
                <c:pt idx="20866">
                  <c:v>2.6315474510189998</c:v>
                </c:pt>
                <c:pt idx="20867">
                  <c:v>2.6316742897030001</c:v>
                </c:pt>
                <c:pt idx="20868">
                  <c:v>2.6318001747130002</c:v>
                </c:pt>
                <c:pt idx="20869">
                  <c:v>2.63192152977</c:v>
                </c:pt>
                <c:pt idx="20870">
                  <c:v>2.6320142745970001</c:v>
                </c:pt>
                <c:pt idx="20871">
                  <c:v>2.6320509910580001</c:v>
                </c:pt>
                <c:pt idx="20872">
                  <c:v>2.6320741176609999</c:v>
                </c:pt>
                <c:pt idx="20873">
                  <c:v>2.6320943832400001</c:v>
                </c:pt>
                <c:pt idx="20874">
                  <c:v>2.6321134567260001</c:v>
                </c:pt>
                <c:pt idx="20875">
                  <c:v>2.632132291794</c:v>
                </c:pt>
                <c:pt idx="20876">
                  <c:v>2.63214635849</c:v>
                </c:pt>
                <c:pt idx="20877">
                  <c:v>2.6321632862089999</c:v>
                </c:pt>
                <c:pt idx="20878">
                  <c:v>2.6321856975559998</c:v>
                </c:pt>
                <c:pt idx="20879">
                  <c:v>2.6322169303890002</c:v>
                </c:pt>
                <c:pt idx="20880">
                  <c:v>2.6322565078740001</c:v>
                </c:pt>
                <c:pt idx="20881">
                  <c:v>2.632304906845</c:v>
                </c:pt>
                <c:pt idx="20882">
                  <c:v>2.6323657035829999</c:v>
                </c:pt>
                <c:pt idx="20883">
                  <c:v>2.632432460785</c:v>
                </c:pt>
                <c:pt idx="20884">
                  <c:v>2.6325013637539998</c:v>
                </c:pt>
                <c:pt idx="20885">
                  <c:v>2.6325726509090002</c:v>
                </c:pt>
                <c:pt idx="20886">
                  <c:v>2.6326453685760001</c:v>
                </c:pt>
                <c:pt idx="20887">
                  <c:v>2.632714748383</c:v>
                </c:pt>
                <c:pt idx="20888">
                  <c:v>2.6327874660489998</c:v>
                </c:pt>
                <c:pt idx="20889">
                  <c:v>2.6328568458560002</c:v>
                </c:pt>
                <c:pt idx="20890">
                  <c:v>2.6329944133760002</c:v>
                </c:pt>
                <c:pt idx="20891">
                  <c:v>2.6330616474149999</c:v>
                </c:pt>
                <c:pt idx="20892">
                  <c:v>2.6331267356870001</c:v>
                </c:pt>
                <c:pt idx="20893">
                  <c:v>2.6332511901859998</c:v>
                </c:pt>
                <c:pt idx="20894">
                  <c:v>2.6333689689640001</c:v>
                </c:pt>
                <c:pt idx="20895">
                  <c:v>2.6336970329280001</c:v>
                </c:pt>
                <c:pt idx="20896">
                  <c:v>2.6336126327509999</c:v>
                </c:pt>
                <c:pt idx="20897">
                  <c:v>2.633628606796</c:v>
                </c:pt>
                <c:pt idx="20898">
                  <c:v>2.6336770057679999</c:v>
                </c:pt>
                <c:pt idx="20899">
                  <c:v>2.6337347030639999</c:v>
                </c:pt>
                <c:pt idx="20900">
                  <c:v>2.6337969303130002</c:v>
                </c:pt>
                <c:pt idx="20901">
                  <c:v>2.6338591575620001</c:v>
                </c:pt>
                <c:pt idx="20902">
                  <c:v>2.6338870525360001</c:v>
                </c:pt>
                <c:pt idx="20903">
                  <c:v>2.633945941925</c:v>
                </c:pt>
                <c:pt idx="20904">
                  <c:v>2.6340076923370002</c:v>
                </c:pt>
                <c:pt idx="20905">
                  <c:v>2.634075164795</c:v>
                </c:pt>
                <c:pt idx="20906">
                  <c:v>2.6341071128850002</c:v>
                </c:pt>
                <c:pt idx="20907">
                  <c:v>2.6341702938079998</c:v>
                </c:pt>
                <c:pt idx="20908">
                  <c:v>2.6342349052429999</c:v>
                </c:pt>
                <c:pt idx="20909">
                  <c:v>2.6342692375180001</c:v>
                </c:pt>
                <c:pt idx="20910">
                  <c:v>2.6343302726750002</c:v>
                </c:pt>
                <c:pt idx="20911">
                  <c:v>2.6343598365780001</c:v>
                </c:pt>
                <c:pt idx="20912">
                  <c:v>2.6344246864319998</c:v>
                </c:pt>
                <c:pt idx="20913">
                  <c:v>2.634467363358</c:v>
                </c:pt>
                <c:pt idx="20914">
                  <c:v>2.6344792842859999</c:v>
                </c:pt>
                <c:pt idx="20915">
                  <c:v>2.6344547271729999</c:v>
                </c:pt>
                <c:pt idx="20916">
                  <c:v>2.6343986988069998</c:v>
                </c:pt>
                <c:pt idx="20917">
                  <c:v>2.634361028671</c:v>
                </c:pt>
                <c:pt idx="20918">
                  <c:v>2.6343839168550001</c:v>
                </c:pt>
                <c:pt idx="20919">
                  <c:v>2.6347539424900002</c:v>
                </c:pt>
                <c:pt idx="20920">
                  <c:v>2.634871721268</c:v>
                </c:pt>
                <c:pt idx="20921">
                  <c:v>2.634992361069</c:v>
                </c:pt>
                <c:pt idx="20922">
                  <c:v>2.635112524033</c:v>
                </c:pt>
                <c:pt idx="20923">
                  <c:v>2.6352357864379998</c:v>
                </c:pt>
                <c:pt idx="20924">
                  <c:v>2.635355234146</c:v>
                </c:pt>
                <c:pt idx="20925">
                  <c:v>2.6354722976680001</c:v>
                </c:pt>
                <c:pt idx="20926">
                  <c:v>2.6356456279749998</c:v>
                </c:pt>
                <c:pt idx="20927">
                  <c:v>2.6357467174529998</c:v>
                </c:pt>
                <c:pt idx="20928">
                  <c:v>2.635845184326</c:v>
                </c:pt>
                <c:pt idx="20929">
                  <c:v>2.6358742713929999</c:v>
                </c:pt>
                <c:pt idx="20930">
                  <c:v>2.6358771324160002</c:v>
                </c:pt>
                <c:pt idx="20931">
                  <c:v>2.6358864307399998</c:v>
                </c:pt>
                <c:pt idx="20932">
                  <c:v>2.6358931064609998</c:v>
                </c:pt>
                <c:pt idx="20933">
                  <c:v>2.6359353065489999</c:v>
                </c:pt>
                <c:pt idx="20934">
                  <c:v>2.6360008716580001</c:v>
                </c:pt>
                <c:pt idx="20935">
                  <c:v>2.6361620426179999</c:v>
                </c:pt>
                <c:pt idx="20936">
                  <c:v>2.636380195618</c:v>
                </c:pt>
                <c:pt idx="20937">
                  <c:v>2.636662960052</c:v>
                </c:pt>
                <c:pt idx="20938">
                  <c:v>2.6367456912990002</c:v>
                </c:pt>
                <c:pt idx="20939">
                  <c:v>2.6368701457979999</c:v>
                </c:pt>
                <c:pt idx="20940">
                  <c:v>2.6370887756350001</c:v>
                </c:pt>
                <c:pt idx="20941">
                  <c:v>2.6371552944180001</c:v>
                </c:pt>
                <c:pt idx="20942">
                  <c:v>2.637465238571</c:v>
                </c:pt>
                <c:pt idx="20943">
                  <c:v>2.6380031108859998</c:v>
                </c:pt>
                <c:pt idx="20944">
                  <c:v>2.6381390094760002</c:v>
                </c:pt>
                <c:pt idx="20945">
                  <c:v>2.6382260322570001</c:v>
                </c:pt>
                <c:pt idx="20946">
                  <c:v>2.6382110118869999</c:v>
                </c:pt>
                <c:pt idx="20947">
                  <c:v>2.6381726264949998</c:v>
                </c:pt>
                <c:pt idx="20948">
                  <c:v>2.63813662529</c:v>
                </c:pt>
                <c:pt idx="20949">
                  <c:v>2.6381266117100002</c:v>
                </c:pt>
                <c:pt idx="20950">
                  <c:v>2.6381926536560001</c:v>
                </c:pt>
                <c:pt idx="20951">
                  <c:v>2.6383252143860001</c:v>
                </c:pt>
                <c:pt idx="20952">
                  <c:v>2.638424396515</c:v>
                </c:pt>
                <c:pt idx="20953">
                  <c:v>2.6385126113889998</c:v>
                </c:pt>
                <c:pt idx="20954">
                  <c:v>2.6386044025420001</c:v>
                </c:pt>
                <c:pt idx="20955">
                  <c:v>2.6386952400210002</c:v>
                </c:pt>
                <c:pt idx="20956">
                  <c:v>2.6387774944309998</c:v>
                </c:pt>
                <c:pt idx="20957">
                  <c:v>2.6388540267940002</c:v>
                </c:pt>
                <c:pt idx="20958">
                  <c:v>2.638929843903</c:v>
                </c:pt>
                <c:pt idx="20959">
                  <c:v>2.6389975547789999</c:v>
                </c:pt>
                <c:pt idx="20960">
                  <c:v>2.6390597820280002</c:v>
                </c:pt>
                <c:pt idx="20961">
                  <c:v>2.6390402317050001</c:v>
                </c:pt>
                <c:pt idx="20962">
                  <c:v>2.639038085938</c:v>
                </c:pt>
                <c:pt idx="20963">
                  <c:v>2.6391456127169999</c:v>
                </c:pt>
                <c:pt idx="20964">
                  <c:v>2.6392633914950001</c:v>
                </c:pt>
                <c:pt idx="20965">
                  <c:v>2.6393907070160001</c:v>
                </c:pt>
                <c:pt idx="20966">
                  <c:v>2.6395349502559999</c:v>
                </c:pt>
                <c:pt idx="20967">
                  <c:v>2.6396088600160001</c:v>
                </c:pt>
                <c:pt idx="20968">
                  <c:v>2.6396863460539999</c:v>
                </c:pt>
                <c:pt idx="20969">
                  <c:v>2.6397707462310001</c:v>
                </c:pt>
                <c:pt idx="20970">
                  <c:v>2.639862775803</c:v>
                </c:pt>
                <c:pt idx="20971">
                  <c:v>2.639953613281</c:v>
                </c:pt>
                <c:pt idx="20972">
                  <c:v>2.64004778862</c:v>
                </c:pt>
                <c:pt idx="20973">
                  <c:v>2.6401424407960001</c:v>
                </c:pt>
                <c:pt idx="20974">
                  <c:v>2.6402299404140002</c:v>
                </c:pt>
                <c:pt idx="20975">
                  <c:v>2.6403148174290001</c:v>
                </c:pt>
                <c:pt idx="20976">
                  <c:v>2.6403994560239998</c:v>
                </c:pt>
                <c:pt idx="20977">
                  <c:v>2.640478372574</c:v>
                </c:pt>
                <c:pt idx="20978">
                  <c:v>2.6405546665189998</c:v>
                </c:pt>
                <c:pt idx="20979">
                  <c:v>2.6406226158139998</c:v>
                </c:pt>
                <c:pt idx="20980">
                  <c:v>2.6407158374790001</c:v>
                </c:pt>
                <c:pt idx="20981">
                  <c:v>2.6407582759860002</c:v>
                </c:pt>
                <c:pt idx="20982">
                  <c:v>2.6407725810999998</c:v>
                </c:pt>
                <c:pt idx="20983">
                  <c:v>2.640942335129</c:v>
                </c:pt>
                <c:pt idx="20984">
                  <c:v>2.6412680149079999</c:v>
                </c:pt>
                <c:pt idx="20985">
                  <c:v>2.6414406299589999</c:v>
                </c:pt>
                <c:pt idx="20986">
                  <c:v>2.6415774822240001</c:v>
                </c:pt>
                <c:pt idx="20987">
                  <c:v>2.6417384147640002</c:v>
                </c:pt>
                <c:pt idx="20988">
                  <c:v>2.6417746543880001</c:v>
                </c:pt>
                <c:pt idx="20989">
                  <c:v>2.6418428421020002</c:v>
                </c:pt>
                <c:pt idx="20990">
                  <c:v>2.64231133461</c:v>
                </c:pt>
                <c:pt idx="20991">
                  <c:v>2.6426944732669999</c:v>
                </c:pt>
                <c:pt idx="20992">
                  <c:v>2.6427762508389998</c:v>
                </c:pt>
                <c:pt idx="20993">
                  <c:v>2.642771720886</c:v>
                </c:pt>
                <c:pt idx="20994">
                  <c:v>2.6427185535429998</c:v>
                </c:pt>
                <c:pt idx="20995">
                  <c:v>2.642682790756</c:v>
                </c:pt>
                <c:pt idx="20996">
                  <c:v>2.6426699161529998</c:v>
                </c:pt>
                <c:pt idx="20997">
                  <c:v>2.642742156982</c:v>
                </c:pt>
                <c:pt idx="20998">
                  <c:v>2.6428282260890001</c:v>
                </c:pt>
                <c:pt idx="20999">
                  <c:v>2.6429593563079998</c:v>
                </c:pt>
                <c:pt idx="21000">
                  <c:v>2.6430902481079999</c:v>
                </c:pt>
                <c:pt idx="21001">
                  <c:v>2.643273830414</c:v>
                </c:pt>
                <c:pt idx="21002">
                  <c:v>2.6435987949370001</c:v>
                </c:pt>
                <c:pt idx="21003">
                  <c:v>2.6435968875890001</c:v>
                </c:pt>
                <c:pt idx="21004">
                  <c:v>2.6436479091640002</c:v>
                </c:pt>
                <c:pt idx="21005">
                  <c:v>2.643742799759</c:v>
                </c:pt>
                <c:pt idx="21006">
                  <c:v>2.6438064575200002</c:v>
                </c:pt>
                <c:pt idx="21007">
                  <c:v>2.6438727378850002</c:v>
                </c:pt>
                <c:pt idx="21008">
                  <c:v>2.643943786621</c:v>
                </c:pt>
                <c:pt idx="21009">
                  <c:v>2.6440179347989998</c:v>
                </c:pt>
                <c:pt idx="21010">
                  <c:v>2.6440939903260001</c:v>
                </c:pt>
                <c:pt idx="21011">
                  <c:v>2.644170045853</c:v>
                </c:pt>
                <c:pt idx="21012">
                  <c:v>2.6442463397979998</c:v>
                </c:pt>
                <c:pt idx="21013">
                  <c:v>2.6443262100220002</c:v>
                </c:pt>
                <c:pt idx="21014">
                  <c:v>2.6444027423860001</c:v>
                </c:pt>
                <c:pt idx="21015">
                  <c:v>2.6445541381840001</c:v>
                </c:pt>
                <c:pt idx="21016">
                  <c:v>2.6446280479430002</c:v>
                </c:pt>
                <c:pt idx="21017">
                  <c:v>2.6447637081150002</c:v>
                </c:pt>
                <c:pt idx="21018">
                  <c:v>2.6448903083799999</c:v>
                </c:pt>
                <c:pt idx="21019">
                  <c:v>2.6451668739319998</c:v>
                </c:pt>
                <c:pt idx="21020">
                  <c:v>2.6451132297519999</c:v>
                </c:pt>
                <c:pt idx="21021">
                  <c:v>2.645091295242</c:v>
                </c:pt>
                <c:pt idx="21022">
                  <c:v>2.645099878311</c:v>
                </c:pt>
                <c:pt idx="21023">
                  <c:v>2.645145177841</c:v>
                </c:pt>
                <c:pt idx="21024">
                  <c:v>2.645209550858</c:v>
                </c:pt>
                <c:pt idx="21025">
                  <c:v>2.6452834606170001</c:v>
                </c:pt>
                <c:pt idx="21026">
                  <c:v>2.6453623771669998</c:v>
                </c:pt>
                <c:pt idx="21027">
                  <c:v>2.6454927921300002</c:v>
                </c:pt>
                <c:pt idx="21028">
                  <c:v>2.6458578109739999</c:v>
                </c:pt>
                <c:pt idx="21029">
                  <c:v>2.6461329460140002</c:v>
                </c:pt>
                <c:pt idx="21030">
                  <c:v>2.6462981700900001</c:v>
                </c:pt>
                <c:pt idx="21031">
                  <c:v>2.6464996337889999</c:v>
                </c:pt>
                <c:pt idx="21032">
                  <c:v>2.6466350555420002</c:v>
                </c:pt>
                <c:pt idx="21033">
                  <c:v>2.6467254161830001</c:v>
                </c:pt>
                <c:pt idx="21034">
                  <c:v>2.6468658447269999</c:v>
                </c:pt>
                <c:pt idx="21035">
                  <c:v>2.647049188614</c:v>
                </c:pt>
                <c:pt idx="21036">
                  <c:v>2.6470515728000001</c:v>
                </c:pt>
                <c:pt idx="21037">
                  <c:v>2.6472148895259999</c:v>
                </c:pt>
                <c:pt idx="21038">
                  <c:v>2.6472797393800001</c:v>
                </c:pt>
                <c:pt idx="21039">
                  <c:v>2.6474168300629999</c:v>
                </c:pt>
                <c:pt idx="21040">
                  <c:v>2.6474869251249999</c:v>
                </c:pt>
                <c:pt idx="21041">
                  <c:v>2.6476244926449999</c:v>
                </c:pt>
                <c:pt idx="21042">
                  <c:v>2.647761106491</c:v>
                </c:pt>
                <c:pt idx="21043">
                  <c:v>2.6479611396789999</c:v>
                </c:pt>
                <c:pt idx="21044">
                  <c:v>2.6481001377109998</c:v>
                </c:pt>
                <c:pt idx="21045">
                  <c:v>2.6481440067289999</c:v>
                </c:pt>
                <c:pt idx="21046">
                  <c:v>2.6481609344480002</c:v>
                </c:pt>
                <c:pt idx="21047">
                  <c:v>2.6481783390050002</c:v>
                </c:pt>
                <c:pt idx="21048">
                  <c:v>2.6481978893279998</c:v>
                </c:pt>
                <c:pt idx="21049">
                  <c:v>2.6483442783359998</c:v>
                </c:pt>
                <c:pt idx="21050">
                  <c:v>2.6488740444180001</c:v>
                </c:pt>
                <c:pt idx="21051">
                  <c:v>2.6489875316620002</c:v>
                </c:pt>
                <c:pt idx="21052">
                  <c:v>2.6490473747249998</c:v>
                </c:pt>
                <c:pt idx="21053">
                  <c:v>2.6491398811339999</c:v>
                </c:pt>
                <c:pt idx="21054">
                  <c:v>2.6492865085599999</c:v>
                </c:pt>
                <c:pt idx="21055">
                  <c:v>2.6494274139399998</c:v>
                </c:pt>
                <c:pt idx="21056">
                  <c:v>2.6496222019200002</c:v>
                </c:pt>
                <c:pt idx="21057">
                  <c:v>2.6497983932500002</c:v>
                </c:pt>
                <c:pt idx="21058">
                  <c:v>2.6498088836670002</c:v>
                </c:pt>
                <c:pt idx="21059">
                  <c:v>2.6497848033909999</c:v>
                </c:pt>
                <c:pt idx="21060">
                  <c:v>2.6499063968660002</c:v>
                </c:pt>
                <c:pt idx="21061">
                  <c:v>2.6504130363459999</c:v>
                </c:pt>
                <c:pt idx="21062">
                  <c:v>2.650646924973</c:v>
                </c:pt>
                <c:pt idx="21063">
                  <c:v>2.6507318019869999</c:v>
                </c:pt>
                <c:pt idx="21064">
                  <c:v>2.650849342346</c:v>
                </c:pt>
                <c:pt idx="21065">
                  <c:v>2.650868654251</c:v>
                </c:pt>
                <c:pt idx="21066">
                  <c:v>2.65110206604</c:v>
                </c:pt>
                <c:pt idx="21067">
                  <c:v>2.6513605117800001</c:v>
                </c:pt>
                <c:pt idx="21068">
                  <c:v>2.6518876552580002</c:v>
                </c:pt>
                <c:pt idx="21069">
                  <c:v>2.6520562171940001</c:v>
                </c:pt>
                <c:pt idx="21070">
                  <c:v>2.6520671844480002</c:v>
                </c:pt>
                <c:pt idx="21071">
                  <c:v>2.6520569324490002</c:v>
                </c:pt>
                <c:pt idx="21072">
                  <c:v>2.6522822380069999</c:v>
                </c:pt>
                <c:pt idx="21073">
                  <c:v>2.6528086662289998</c:v>
                </c:pt>
                <c:pt idx="21074">
                  <c:v>2.6529483795169999</c:v>
                </c:pt>
                <c:pt idx="21075">
                  <c:v>2.653029441833</c:v>
                </c:pt>
                <c:pt idx="21076">
                  <c:v>2.653133869171</c:v>
                </c:pt>
                <c:pt idx="21077">
                  <c:v>2.6531484127040001</c:v>
                </c:pt>
                <c:pt idx="21078">
                  <c:v>2.6531133651730001</c:v>
                </c:pt>
                <c:pt idx="21079">
                  <c:v>2.6530740261079999</c:v>
                </c:pt>
                <c:pt idx="21080">
                  <c:v>2.653038024902</c:v>
                </c:pt>
                <c:pt idx="21081">
                  <c:v>2.6530344486240001</c:v>
                </c:pt>
                <c:pt idx="21082">
                  <c:v>2.6530776023859999</c:v>
                </c:pt>
                <c:pt idx="21083">
                  <c:v>2.6531503200530002</c:v>
                </c:pt>
                <c:pt idx="21084">
                  <c:v>2.6532828807829998</c:v>
                </c:pt>
                <c:pt idx="21085">
                  <c:v>2.6533730030060001</c:v>
                </c:pt>
                <c:pt idx="21086">
                  <c:v>2.653503656387</c:v>
                </c:pt>
                <c:pt idx="21087">
                  <c:v>2.6536335945129998</c:v>
                </c:pt>
                <c:pt idx="21088">
                  <c:v>2.6537199020390001</c:v>
                </c:pt>
                <c:pt idx="21089">
                  <c:v>2.65380859375</c:v>
                </c:pt>
                <c:pt idx="21090">
                  <c:v>2.6540253162380001</c:v>
                </c:pt>
                <c:pt idx="21091">
                  <c:v>2.6540880203250001</c:v>
                </c:pt>
                <c:pt idx="21092">
                  <c:v>2.6541483402249999</c:v>
                </c:pt>
                <c:pt idx="21093">
                  <c:v>2.6542053222659998</c:v>
                </c:pt>
                <c:pt idx="21094">
                  <c:v>2.6542532444</c:v>
                </c:pt>
                <c:pt idx="21095">
                  <c:v>2.6542890071869998</c:v>
                </c:pt>
                <c:pt idx="21096">
                  <c:v>2.6543207168579999</c:v>
                </c:pt>
                <c:pt idx="21097">
                  <c:v>2.6543505191799999</c:v>
                </c:pt>
                <c:pt idx="21098">
                  <c:v>2.6543688774110001</c:v>
                </c:pt>
                <c:pt idx="21099">
                  <c:v>2.6543834209439998</c:v>
                </c:pt>
                <c:pt idx="21100">
                  <c:v>2.6543967723850002</c:v>
                </c:pt>
                <c:pt idx="21101">
                  <c:v>2.6544144153590001</c:v>
                </c:pt>
                <c:pt idx="21102">
                  <c:v>2.6544353961940002</c:v>
                </c:pt>
                <c:pt idx="21103">
                  <c:v>2.6544620990749999</c:v>
                </c:pt>
                <c:pt idx="21104">
                  <c:v>2.6545019149779998</c:v>
                </c:pt>
                <c:pt idx="21105">
                  <c:v>2.654558181763</c:v>
                </c:pt>
                <c:pt idx="21106">
                  <c:v>2.6546218395230001</c:v>
                </c:pt>
                <c:pt idx="21107">
                  <c:v>2.6546902656559999</c:v>
                </c:pt>
                <c:pt idx="21108">
                  <c:v>2.6547660827640001</c:v>
                </c:pt>
                <c:pt idx="21109">
                  <c:v>2.6548423767089999</c:v>
                </c:pt>
                <c:pt idx="21110">
                  <c:v>2.6549212932590001</c:v>
                </c:pt>
                <c:pt idx="21111">
                  <c:v>2.6549968719480002</c:v>
                </c:pt>
                <c:pt idx="21112">
                  <c:v>2.6550695896150001</c:v>
                </c:pt>
                <c:pt idx="21113">
                  <c:v>2.6551456451419999</c:v>
                </c:pt>
                <c:pt idx="21114">
                  <c:v>2.6552214622500001</c:v>
                </c:pt>
                <c:pt idx="21115">
                  <c:v>2.6552915573120002</c:v>
                </c:pt>
                <c:pt idx="21116">
                  <c:v>2.655426979065</c:v>
                </c:pt>
                <c:pt idx="21117">
                  <c:v>2.6555564403530001</c:v>
                </c:pt>
                <c:pt idx="21118">
                  <c:v>2.6556794643399999</c:v>
                </c:pt>
                <c:pt idx="21119">
                  <c:v>2.6557991504670002</c:v>
                </c:pt>
                <c:pt idx="21120">
                  <c:v>2.656094789505</c:v>
                </c:pt>
                <c:pt idx="21121">
                  <c:v>2.656108856201</c:v>
                </c:pt>
                <c:pt idx="21122">
                  <c:v>2.656054735184</c:v>
                </c:pt>
                <c:pt idx="21123">
                  <c:v>2.6560094356540001</c:v>
                </c:pt>
                <c:pt idx="21124">
                  <c:v>2.6559805870059998</c:v>
                </c:pt>
                <c:pt idx="21125">
                  <c:v>2.65598320961</c:v>
                </c:pt>
                <c:pt idx="21126">
                  <c:v>2.6560297012329999</c:v>
                </c:pt>
                <c:pt idx="21127">
                  <c:v>2.6561355590820002</c:v>
                </c:pt>
                <c:pt idx="21128">
                  <c:v>2.656211853027</c:v>
                </c:pt>
                <c:pt idx="21129">
                  <c:v>2.6562852859500001</c:v>
                </c:pt>
                <c:pt idx="21130">
                  <c:v>2.656356334686</c:v>
                </c:pt>
                <c:pt idx="21131">
                  <c:v>2.6564269065859998</c:v>
                </c:pt>
                <c:pt idx="21132">
                  <c:v>2.6565022468569999</c:v>
                </c:pt>
                <c:pt idx="21133">
                  <c:v>2.6565792560579999</c:v>
                </c:pt>
                <c:pt idx="21134">
                  <c:v>2.656762599945</c:v>
                </c:pt>
                <c:pt idx="21135">
                  <c:v>2.6569252014160001</c:v>
                </c:pt>
                <c:pt idx="21136">
                  <c:v>2.6569204330440002</c:v>
                </c:pt>
                <c:pt idx="21137">
                  <c:v>2.6569433212279998</c:v>
                </c:pt>
                <c:pt idx="21138">
                  <c:v>2.656999588013</c:v>
                </c:pt>
                <c:pt idx="21139">
                  <c:v>2.6571023464199999</c:v>
                </c:pt>
                <c:pt idx="21140">
                  <c:v>2.6572675704959998</c:v>
                </c:pt>
                <c:pt idx="21141">
                  <c:v>2.6574964523319999</c:v>
                </c:pt>
                <c:pt idx="21142">
                  <c:v>2.6578524112699999</c:v>
                </c:pt>
                <c:pt idx="21143">
                  <c:v>2.6579689979549999</c:v>
                </c:pt>
                <c:pt idx="21144">
                  <c:v>2.657990455627</c:v>
                </c:pt>
                <c:pt idx="21145">
                  <c:v>2.658133506775</c:v>
                </c:pt>
                <c:pt idx="21146">
                  <c:v>2.6586639881130001</c:v>
                </c:pt>
                <c:pt idx="21147">
                  <c:v>2.6589550971980001</c:v>
                </c:pt>
                <c:pt idx="21148">
                  <c:v>2.6589086055759998</c:v>
                </c:pt>
                <c:pt idx="21149">
                  <c:v>2.6590058803560002</c:v>
                </c:pt>
                <c:pt idx="21150">
                  <c:v>2.659188270569</c:v>
                </c:pt>
                <c:pt idx="21151">
                  <c:v>2.6593201160429998</c:v>
                </c:pt>
                <c:pt idx="21152">
                  <c:v>2.659458637238</c:v>
                </c:pt>
                <c:pt idx="21153">
                  <c:v>2.6595993041989998</c:v>
                </c:pt>
                <c:pt idx="21154">
                  <c:v>2.6596891880040001</c:v>
                </c:pt>
                <c:pt idx="21155">
                  <c:v>2.6598086357119999</c:v>
                </c:pt>
                <c:pt idx="21156">
                  <c:v>2.659898042679</c:v>
                </c:pt>
                <c:pt idx="21157">
                  <c:v>2.6598746776579998</c:v>
                </c:pt>
                <c:pt idx="21158">
                  <c:v>2.6598315238949999</c:v>
                </c:pt>
                <c:pt idx="21159">
                  <c:v>2.659812927246</c:v>
                </c:pt>
                <c:pt idx="21160">
                  <c:v>2.6598606109620002</c:v>
                </c:pt>
                <c:pt idx="21161">
                  <c:v>2.660081148148</c:v>
                </c:pt>
                <c:pt idx="21162">
                  <c:v>2.6603887081150002</c:v>
                </c:pt>
                <c:pt idx="21163">
                  <c:v>2.660564422607</c:v>
                </c:pt>
                <c:pt idx="21164">
                  <c:v>2.6606268882749999</c:v>
                </c:pt>
                <c:pt idx="21165">
                  <c:v>2.660757780075</c:v>
                </c:pt>
                <c:pt idx="21166">
                  <c:v>2.6608245372770001</c:v>
                </c:pt>
                <c:pt idx="21167">
                  <c:v>2.660892009735</c:v>
                </c:pt>
                <c:pt idx="21168">
                  <c:v>2.6610198020940001</c:v>
                </c:pt>
                <c:pt idx="21169">
                  <c:v>2.6610813140870002</c:v>
                </c:pt>
                <c:pt idx="21170">
                  <c:v>2.6611993312840001</c:v>
                </c:pt>
                <c:pt idx="21171">
                  <c:v>2.6613097190859998</c:v>
                </c:pt>
                <c:pt idx="21172">
                  <c:v>2.6613826751710001</c:v>
                </c:pt>
                <c:pt idx="21173">
                  <c:v>2.6614046096799999</c:v>
                </c:pt>
                <c:pt idx="21174">
                  <c:v>2.6614305973049999</c:v>
                </c:pt>
                <c:pt idx="21175">
                  <c:v>2.6614403724670002</c:v>
                </c:pt>
                <c:pt idx="21176">
                  <c:v>2.66144490242</c:v>
                </c:pt>
                <c:pt idx="21177">
                  <c:v>2.6614685058590002</c:v>
                </c:pt>
                <c:pt idx="21178">
                  <c:v>2.6614985465999998</c:v>
                </c:pt>
                <c:pt idx="21179">
                  <c:v>2.6615364551540002</c:v>
                </c:pt>
                <c:pt idx="21180">
                  <c:v>2.6616392135620002</c:v>
                </c:pt>
                <c:pt idx="21181">
                  <c:v>2.661701440811</c:v>
                </c:pt>
                <c:pt idx="21182">
                  <c:v>2.661772727966</c:v>
                </c:pt>
                <c:pt idx="21183">
                  <c:v>2.6619138717649999</c:v>
                </c:pt>
                <c:pt idx="21184">
                  <c:v>2.661980390549</c:v>
                </c:pt>
                <c:pt idx="21185">
                  <c:v>2.6621086597439998</c:v>
                </c:pt>
                <c:pt idx="21186">
                  <c:v>2.6622292995449999</c:v>
                </c:pt>
                <c:pt idx="21187">
                  <c:v>2.66264462471</c:v>
                </c:pt>
                <c:pt idx="21188">
                  <c:v>2.66259431839</c:v>
                </c:pt>
                <c:pt idx="21189">
                  <c:v>2.6625730991359999</c:v>
                </c:pt>
                <c:pt idx="21190">
                  <c:v>2.662632703781</c:v>
                </c:pt>
                <c:pt idx="21191">
                  <c:v>2.6627209186549998</c:v>
                </c:pt>
                <c:pt idx="21192">
                  <c:v>2.6628537178039999</c:v>
                </c:pt>
                <c:pt idx="21193">
                  <c:v>2.662941217422</c:v>
                </c:pt>
                <c:pt idx="21194">
                  <c:v>2.6630272865300002</c:v>
                </c:pt>
                <c:pt idx="21195">
                  <c:v>2.6631124019620001</c:v>
                </c:pt>
                <c:pt idx="21196">
                  <c:v>2.6631932258609998</c:v>
                </c:pt>
                <c:pt idx="21197">
                  <c:v>2.663249731064</c:v>
                </c:pt>
                <c:pt idx="21198">
                  <c:v>2.6632575988770002</c:v>
                </c:pt>
                <c:pt idx="21199">
                  <c:v>2.6632194519039998</c:v>
                </c:pt>
                <c:pt idx="21200">
                  <c:v>2.6631717681880001</c:v>
                </c:pt>
                <c:pt idx="21201">
                  <c:v>2.6632730960850002</c:v>
                </c:pt>
                <c:pt idx="21202">
                  <c:v>2.6636102199549998</c:v>
                </c:pt>
                <c:pt idx="21203">
                  <c:v>2.663856506348</c:v>
                </c:pt>
                <c:pt idx="21204">
                  <c:v>2.664120197296</c:v>
                </c:pt>
                <c:pt idx="21205">
                  <c:v>2.6641383171080002</c:v>
                </c:pt>
                <c:pt idx="21206">
                  <c:v>2.6641516685490001</c:v>
                </c:pt>
                <c:pt idx="21207">
                  <c:v>2.664259910583</c:v>
                </c:pt>
                <c:pt idx="21208">
                  <c:v>2.6646583080289998</c:v>
                </c:pt>
                <c:pt idx="21209">
                  <c:v>2.664901256561</c:v>
                </c:pt>
                <c:pt idx="21210">
                  <c:v>2.6651885509489999</c:v>
                </c:pt>
                <c:pt idx="21211">
                  <c:v>2.6652376651759999</c:v>
                </c:pt>
                <c:pt idx="21212">
                  <c:v>2.6654062271119998</c:v>
                </c:pt>
                <c:pt idx="21213">
                  <c:v>2.6655275821690001</c:v>
                </c:pt>
                <c:pt idx="21214">
                  <c:v>2.6656579971309999</c:v>
                </c:pt>
                <c:pt idx="21215">
                  <c:v>2.6657893657680001</c:v>
                </c:pt>
                <c:pt idx="21216">
                  <c:v>2.665916204453</c:v>
                </c:pt>
                <c:pt idx="21217">
                  <c:v>2.6660406589510002</c:v>
                </c:pt>
                <c:pt idx="21218">
                  <c:v>2.6661853790280001</c:v>
                </c:pt>
                <c:pt idx="21219">
                  <c:v>2.666186332703</c:v>
                </c:pt>
                <c:pt idx="21220">
                  <c:v>2.6663370132450002</c:v>
                </c:pt>
                <c:pt idx="21221">
                  <c:v>2.6664712429050001</c:v>
                </c:pt>
                <c:pt idx="21222">
                  <c:v>2.6666054725650001</c:v>
                </c:pt>
                <c:pt idx="21223">
                  <c:v>2.666690587997</c:v>
                </c:pt>
                <c:pt idx="21224">
                  <c:v>2.6667740344999999</c:v>
                </c:pt>
                <c:pt idx="21225">
                  <c:v>2.6668581962590001</c:v>
                </c:pt>
                <c:pt idx="21226">
                  <c:v>2.666927576065</c:v>
                </c:pt>
                <c:pt idx="21227">
                  <c:v>2.666959047318</c:v>
                </c:pt>
                <c:pt idx="21228">
                  <c:v>2.666936159134</c:v>
                </c:pt>
                <c:pt idx="21229">
                  <c:v>2.666899681091</c:v>
                </c:pt>
                <c:pt idx="21230">
                  <c:v>2.6668593883509999</c:v>
                </c:pt>
                <c:pt idx="21231">
                  <c:v>2.6668329238889998</c:v>
                </c:pt>
                <c:pt idx="21232">
                  <c:v>2.6668801307679999</c:v>
                </c:pt>
                <c:pt idx="21233">
                  <c:v>2.6671013832089998</c:v>
                </c:pt>
                <c:pt idx="21234">
                  <c:v>2.6676054000849998</c:v>
                </c:pt>
                <c:pt idx="21235">
                  <c:v>2.667917966843</c:v>
                </c:pt>
                <c:pt idx="21236">
                  <c:v>2.6679916381840001</c:v>
                </c:pt>
                <c:pt idx="21237">
                  <c:v>2.6681070327760001</c:v>
                </c:pt>
                <c:pt idx="21238">
                  <c:v>2.668167591095</c:v>
                </c:pt>
                <c:pt idx="21239">
                  <c:v>2.6683011054989998</c:v>
                </c:pt>
                <c:pt idx="21240">
                  <c:v>2.668373346329</c:v>
                </c:pt>
                <c:pt idx="21241">
                  <c:v>2.6684441566469999</c:v>
                </c:pt>
                <c:pt idx="21242">
                  <c:v>2.6685171127320002</c:v>
                </c:pt>
                <c:pt idx="21243">
                  <c:v>2.6686604022979998</c:v>
                </c:pt>
                <c:pt idx="21244">
                  <c:v>2.6687257289890001</c:v>
                </c:pt>
                <c:pt idx="21245">
                  <c:v>2.6687984466549999</c:v>
                </c:pt>
                <c:pt idx="21246">
                  <c:v>2.6689376831049998</c:v>
                </c:pt>
                <c:pt idx="21247">
                  <c:v>2.6690652370449999</c:v>
                </c:pt>
                <c:pt idx="21248">
                  <c:v>2.6691844463350001</c:v>
                </c:pt>
                <c:pt idx="21249">
                  <c:v>2.6693527698519999</c:v>
                </c:pt>
                <c:pt idx="21250">
                  <c:v>2.6694889068599998</c:v>
                </c:pt>
                <c:pt idx="21251">
                  <c:v>2.6694428920750002</c:v>
                </c:pt>
                <c:pt idx="21252">
                  <c:v>2.669528007507</c:v>
                </c:pt>
                <c:pt idx="21253">
                  <c:v>2.6696064472200001</c:v>
                </c:pt>
                <c:pt idx="21254">
                  <c:v>2.6697363853449998</c:v>
                </c:pt>
                <c:pt idx="21255">
                  <c:v>2.669953346252</c:v>
                </c:pt>
                <c:pt idx="21256">
                  <c:v>2.6703841686250001</c:v>
                </c:pt>
                <c:pt idx="21257">
                  <c:v>2.6705431938170001</c:v>
                </c:pt>
                <c:pt idx="21258">
                  <c:v>2.6706209182739999</c:v>
                </c:pt>
                <c:pt idx="21259">
                  <c:v>2.670605421066</c:v>
                </c:pt>
                <c:pt idx="21260">
                  <c:v>2.670595169067</c:v>
                </c:pt>
                <c:pt idx="21261">
                  <c:v>2.6709773540500001</c:v>
                </c:pt>
                <c:pt idx="21262">
                  <c:v>2.6712083816529999</c:v>
                </c:pt>
                <c:pt idx="21263">
                  <c:v>2.6715376377109998</c:v>
                </c:pt>
                <c:pt idx="21264">
                  <c:v>2.6716563701629998</c:v>
                </c:pt>
                <c:pt idx="21265">
                  <c:v>2.671772003174</c:v>
                </c:pt>
                <c:pt idx="21266">
                  <c:v>2.671859502792</c:v>
                </c:pt>
                <c:pt idx="21267">
                  <c:v>2.6719000339510002</c:v>
                </c:pt>
                <c:pt idx="21268">
                  <c:v>2.6719713211060001</c:v>
                </c:pt>
                <c:pt idx="21269">
                  <c:v>2.6723473072049999</c:v>
                </c:pt>
                <c:pt idx="21270">
                  <c:v>2.6724276542659999</c:v>
                </c:pt>
                <c:pt idx="21271">
                  <c:v>2.6725051403050002</c:v>
                </c:pt>
                <c:pt idx="21272">
                  <c:v>2.6725833415990001</c:v>
                </c:pt>
                <c:pt idx="21273">
                  <c:v>2.6726553440090002</c:v>
                </c:pt>
                <c:pt idx="21274">
                  <c:v>2.6727285385130002</c:v>
                </c:pt>
                <c:pt idx="21275">
                  <c:v>2.6728012561800001</c:v>
                </c:pt>
                <c:pt idx="21276">
                  <c:v>2.6728732585909998</c:v>
                </c:pt>
                <c:pt idx="21277">
                  <c:v>2.672933340073</c:v>
                </c:pt>
                <c:pt idx="21278">
                  <c:v>2.6729636192320001</c:v>
                </c:pt>
                <c:pt idx="21279">
                  <c:v>2.6729657649990002</c:v>
                </c:pt>
                <c:pt idx="21280">
                  <c:v>2.6729278564449999</c:v>
                </c:pt>
                <c:pt idx="21281">
                  <c:v>2.6728825569149999</c:v>
                </c:pt>
                <c:pt idx="21282">
                  <c:v>2.672846078873</c:v>
                </c:pt>
                <c:pt idx="21283">
                  <c:v>2.6731638908390001</c:v>
                </c:pt>
                <c:pt idx="21284">
                  <c:v>2.6735687255860001</c:v>
                </c:pt>
                <c:pt idx="21285">
                  <c:v>2.6737785339359998</c:v>
                </c:pt>
                <c:pt idx="21286">
                  <c:v>2.6740856170649998</c:v>
                </c:pt>
                <c:pt idx="21287">
                  <c:v>2.6743428707120001</c:v>
                </c:pt>
                <c:pt idx="21288">
                  <c:v>2.674393177032</c:v>
                </c:pt>
                <c:pt idx="21289">
                  <c:v>2.674705505371</c:v>
                </c:pt>
                <c:pt idx="21290">
                  <c:v>2.6749293804169998</c:v>
                </c:pt>
                <c:pt idx="21291">
                  <c:v>2.675109863281</c:v>
                </c:pt>
                <c:pt idx="21292">
                  <c:v>2.6752409935000001</c:v>
                </c:pt>
                <c:pt idx="21293">
                  <c:v>2.675413131714</c:v>
                </c:pt>
                <c:pt idx="21294">
                  <c:v>2.675526857376</c:v>
                </c:pt>
                <c:pt idx="21295">
                  <c:v>2.6755380630490002</c:v>
                </c:pt>
                <c:pt idx="21296">
                  <c:v>2.6755502223969998</c:v>
                </c:pt>
                <c:pt idx="21297">
                  <c:v>2.6755681037899999</c:v>
                </c:pt>
                <c:pt idx="21298">
                  <c:v>2.6756217479709998</c:v>
                </c:pt>
                <c:pt idx="21299">
                  <c:v>2.6756732463840001</c:v>
                </c:pt>
                <c:pt idx="21300">
                  <c:v>2.6757941246030001</c:v>
                </c:pt>
                <c:pt idx="21301">
                  <c:v>2.6759216785429998</c:v>
                </c:pt>
                <c:pt idx="21302">
                  <c:v>2.6760475635529999</c:v>
                </c:pt>
                <c:pt idx="21303">
                  <c:v>2.6761679649349999</c:v>
                </c:pt>
                <c:pt idx="21304">
                  <c:v>2.676335811615</c:v>
                </c:pt>
                <c:pt idx="21305">
                  <c:v>2.6766047477720001</c:v>
                </c:pt>
                <c:pt idx="21306">
                  <c:v>2.6768324375149999</c:v>
                </c:pt>
                <c:pt idx="21307">
                  <c:v>2.6768159866330001</c:v>
                </c:pt>
                <c:pt idx="21308">
                  <c:v>2.676775217056</c:v>
                </c:pt>
                <c:pt idx="21309">
                  <c:v>2.6768267154690002</c:v>
                </c:pt>
                <c:pt idx="21310">
                  <c:v>2.6773726940159999</c:v>
                </c:pt>
                <c:pt idx="21311">
                  <c:v>2.6776998043060001</c:v>
                </c:pt>
                <c:pt idx="21312">
                  <c:v>2.6777839660640002</c:v>
                </c:pt>
                <c:pt idx="21313">
                  <c:v>2.6777842044829998</c:v>
                </c:pt>
                <c:pt idx="21314">
                  <c:v>2.6777861118319999</c:v>
                </c:pt>
                <c:pt idx="21315">
                  <c:v>2.678102254868</c:v>
                </c:pt>
                <c:pt idx="21316">
                  <c:v>2.6786100864410001</c:v>
                </c:pt>
                <c:pt idx="21317">
                  <c:v>2.6788220405579999</c:v>
                </c:pt>
                <c:pt idx="21318">
                  <c:v>2.6790022850040001</c:v>
                </c:pt>
                <c:pt idx="21319">
                  <c:v>2.679190635681</c:v>
                </c:pt>
                <c:pt idx="21320">
                  <c:v>2.6792807579039999</c:v>
                </c:pt>
                <c:pt idx="21321">
                  <c:v>2.6793644428249999</c:v>
                </c:pt>
                <c:pt idx="21322">
                  <c:v>2.6794559955600001</c:v>
                </c:pt>
                <c:pt idx="21323">
                  <c:v>2.679540872574</c:v>
                </c:pt>
                <c:pt idx="21324">
                  <c:v>2.679610729218</c:v>
                </c:pt>
                <c:pt idx="21325">
                  <c:v>2.6796402931209999</c:v>
                </c:pt>
                <c:pt idx="21326">
                  <c:v>2.6796293258669999</c:v>
                </c:pt>
                <c:pt idx="21327">
                  <c:v>2.6795964241029999</c:v>
                </c:pt>
                <c:pt idx="21328">
                  <c:v>2.6795547008509999</c:v>
                </c:pt>
                <c:pt idx="21329">
                  <c:v>2.6795594692229998</c:v>
                </c:pt>
                <c:pt idx="21330">
                  <c:v>2.6798493862149999</c:v>
                </c:pt>
                <c:pt idx="21331">
                  <c:v>2.6802480220790001</c:v>
                </c:pt>
                <c:pt idx="21332">
                  <c:v>2.6803858280180002</c:v>
                </c:pt>
                <c:pt idx="21333">
                  <c:v>2.6804578304289999</c:v>
                </c:pt>
                <c:pt idx="21334">
                  <c:v>2.6805269718170002</c:v>
                </c:pt>
                <c:pt idx="21335">
                  <c:v>2.6805884838099998</c:v>
                </c:pt>
                <c:pt idx="21336">
                  <c:v>2.680650234222</c:v>
                </c:pt>
                <c:pt idx="21337">
                  <c:v>2.680688381195</c:v>
                </c:pt>
                <c:pt idx="21338">
                  <c:v>2.6807193756099998</c:v>
                </c:pt>
                <c:pt idx="21339">
                  <c:v>2.6807465553280001</c:v>
                </c:pt>
                <c:pt idx="21340">
                  <c:v>2.680766820908</c:v>
                </c:pt>
                <c:pt idx="21341">
                  <c:v>2.6807818412779998</c:v>
                </c:pt>
                <c:pt idx="21342">
                  <c:v>2.6808042526250002</c:v>
                </c:pt>
                <c:pt idx="21343">
                  <c:v>2.6808168888089998</c:v>
                </c:pt>
                <c:pt idx="21344">
                  <c:v>2.6808388233180001</c:v>
                </c:pt>
                <c:pt idx="21345">
                  <c:v>2.6809022426609999</c:v>
                </c:pt>
                <c:pt idx="21346">
                  <c:v>2.6809558868410002</c:v>
                </c:pt>
                <c:pt idx="21347">
                  <c:v>2.6810114383700001</c:v>
                </c:pt>
                <c:pt idx="21348">
                  <c:v>2.681140184402</c:v>
                </c:pt>
                <c:pt idx="21349">
                  <c:v>2.6812663078310002</c:v>
                </c:pt>
                <c:pt idx="21350">
                  <c:v>2.6817560195920001</c:v>
                </c:pt>
                <c:pt idx="21351">
                  <c:v>2.6819484233859998</c:v>
                </c:pt>
                <c:pt idx="21352">
                  <c:v>2.6819522380829999</c:v>
                </c:pt>
                <c:pt idx="21353">
                  <c:v>2.6819036006929999</c:v>
                </c:pt>
                <c:pt idx="21354">
                  <c:v>2.6818718910219999</c:v>
                </c:pt>
                <c:pt idx="21355">
                  <c:v>2.6818974018100001</c:v>
                </c:pt>
                <c:pt idx="21356">
                  <c:v>2.6820006370540002</c:v>
                </c:pt>
                <c:pt idx="21357">
                  <c:v>2.6820893287660001</c:v>
                </c:pt>
                <c:pt idx="21358">
                  <c:v>2.6821682453159998</c:v>
                </c:pt>
                <c:pt idx="21359">
                  <c:v>2.6822512149810001</c:v>
                </c:pt>
                <c:pt idx="21360">
                  <c:v>2.682332992554</c:v>
                </c:pt>
                <c:pt idx="21361">
                  <c:v>2.6824162006379999</c:v>
                </c:pt>
                <c:pt idx="21362">
                  <c:v>2.6824953556060001</c:v>
                </c:pt>
                <c:pt idx="21363">
                  <c:v>2.6825706958770001</c:v>
                </c:pt>
                <c:pt idx="21364">
                  <c:v>2.6826198101040002</c:v>
                </c:pt>
                <c:pt idx="21365">
                  <c:v>2.682610034943</c:v>
                </c:pt>
                <c:pt idx="21366">
                  <c:v>2.6827816963200002</c:v>
                </c:pt>
                <c:pt idx="21367">
                  <c:v>2.6830604076390001</c:v>
                </c:pt>
                <c:pt idx="21368">
                  <c:v>2.6831743717190002</c:v>
                </c:pt>
                <c:pt idx="21369">
                  <c:v>2.683356523514</c:v>
                </c:pt>
                <c:pt idx="21370">
                  <c:v>2.683543205261</c:v>
                </c:pt>
                <c:pt idx="21371">
                  <c:v>2.6836562156679999</c:v>
                </c:pt>
                <c:pt idx="21372">
                  <c:v>2.6837692260739998</c:v>
                </c:pt>
                <c:pt idx="21373">
                  <c:v>2.68377327919</c:v>
                </c:pt>
                <c:pt idx="21374">
                  <c:v>2.6837866306299998</c:v>
                </c:pt>
                <c:pt idx="21375">
                  <c:v>2.6837971210479998</c:v>
                </c:pt>
                <c:pt idx="21376">
                  <c:v>2.6838119030000001</c:v>
                </c:pt>
                <c:pt idx="21377">
                  <c:v>2.6838438510890001</c:v>
                </c:pt>
                <c:pt idx="21378">
                  <c:v>2.683940649033</c:v>
                </c:pt>
                <c:pt idx="21379">
                  <c:v>2.6840622425079999</c:v>
                </c:pt>
                <c:pt idx="21380">
                  <c:v>2.6842446327210001</c:v>
                </c:pt>
                <c:pt idx="21381">
                  <c:v>2.6845288276670001</c:v>
                </c:pt>
                <c:pt idx="21382">
                  <c:v>2.6848506927489999</c:v>
                </c:pt>
                <c:pt idx="21383">
                  <c:v>2.6850154399870001</c:v>
                </c:pt>
                <c:pt idx="21384">
                  <c:v>2.6851105689999999</c:v>
                </c:pt>
                <c:pt idx="21385">
                  <c:v>2.685164690018</c:v>
                </c:pt>
                <c:pt idx="21386">
                  <c:v>2.6851758956910001</c:v>
                </c:pt>
                <c:pt idx="21387">
                  <c:v>2.6851601600650001</c:v>
                </c:pt>
                <c:pt idx="21388">
                  <c:v>2.6853768825530002</c:v>
                </c:pt>
                <c:pt idx="21389">
                  <c:v>2.6854953765870002</c:v>
                </c:pt>
                <c:pt idx="21390">
                  <c:v>2.6855776309969999</c:v>
                </c:pt>
                <c:pt idx="21391">
                  <c:v>2.6856586933140001</c:v>
                </c:pt>
                <c:pt idx="21392">
                  <c:v>2.6857728958129998</c:v>
                </c:pt>
                <c:pt idx="21393">
                  <c:v>2.685892105103</c:v>
                </c:pt>
                <c:pt idx="21394">
                  <c:v>2.6859681606289998</c:v>
                </c:pt>
                <c:pt idx="21395">
                  <c:v>2.686085700989</c:v>
                </c:pt>
                <c:pt idx="21396">
                  <c:v>2.686150312424</c:v>
                </c:pt>
                <c:pt idx="21397">
                  <c:v>2.6861796379089999</c:v>
                </c:pt>
                <c:pt idx="21398">
                  <c:v>2.6861715316770001</c:v>
                </c:pt>
                <c:pt idx="21399">
                  <c:v>2.6861391067499998</c:v>
                </c:pt>
                <c:pt idx="21400">
                  <c:v>2.6860809326170001</c:v>
                </c:pt>
                <c:pt idx="21401">
                  <c:v>2.6860737800600001</c:v>
                </c:pt>
                <c:pt idx="21402">
                  <c:v>2.6861159801480001</c:v>
                </c:pt>
                <c:pt idx="21403">
                  <c:v>2.6861894130709998</c:v>
                </c:pt>
                <c:pt idx="21404">
                  <c:v>2.686275959015</c:v>
                </c:pt>
                <c:pt idx="21405">
                  <c:v>2.6864094734189998</c:v>
                </c:pt>
                <c:pt idx="21406">
                  <c:v>2.6867969036099999</c:v>
                </c:pt>
                <c:pt idx="21407">
                  <c:v>2.6870598793029998</c:v>
                </c:pt>
                <c:pt idx="21408">
                  <c:v>2.6870529651639998</c:v>
                </c:pt>
                <c:pt idx="21409">
                  <c:v>2.6871569156650001</c:v>
                </c:pt>
                <c:pt idx="21410">
                  <c:v>2.68727517128</c:v>
                </c:pt>
                <c:pt idx="21411">
                  <c:v>2.6874134540560002</c:v>
                </c:pt>
                <c:pt idx="21412">
                  <c:v>2.6874868869780002</c:v>
                </c:pt>
                <c:pt idx="21413">
                  <c:v>2.6875581741330001</c:v>
                </c:pt>
                <c:pt idx="21414">
                  <c:v>2.6876304149629999</c:v>
                </c:pt>
                <c:pt idx="21415">
                  <c:v>2.6877036094669999</c:v>
                </c:pt>
                <c:pt idx="21416">
                  <c:v>2.6877784728999998</c:v>
                </c:pt>
                <c:pt idx="21417">
                  <c:v>2.687925577164</c:v>
                </c:pt>
                <c:pt idx="21418">
                  <c:v>2.6879973411560001</c:v>
                </c:pt>
                <c:pt idx="21419">
                  <c:v>2.6881341934199998</c:v>
                </c:pt>
                <c:pt idx="21420">
                  <c:v>2.6881997585300001</c:v>
                </c:pt>
                <c:pt idx="21421">
                  <c:v>2.688328266144</c:v>
                </c:pt>
                <c:pt idx="21422">
                  <c:v>2.688446760178</c:v>
                </c:pt>
                <c:pt idx="21423">
                  <c:v>2.6885282993319999</c:v>
                </c:pt>
                <c:pt idx="21424">
                  <c:v>2.6885802745820002</c:v>
                </c:pt>
                <c:pt idx="21425">
                  <c:v>2.6886999607090001</c:v>
                </c:pt>
                <c:pt idx="21426">
                  <c:v>2.688781499863</c:v>
                </c:pt>
                <c:pt idx="21427">
                  <c:v>2.688912391663</c:v>
                </c:pt>
                <c:pt idx="21428">
                  <c:v>2.689044952393</c:v>
                </c:pt>
                <c:pt idx="21429">
                  <c:v>2.689132213593</c:v>
                </c:pt>
                <c:pt idx="21430">
                  <c:v>2.6892225742339999</c:v>
                </c:pt>
                <c:pt idx="21431">
                  <c:v>2.6893453598020001</c:v>
                </c:pt>
                <c:pt idx="21432">
                  <c:v>2.689350128174</c:v>
                </c:pt>
                <c:pt idx="21433">
                  <c:v>2.6898396015169999</c:v>
                </c:pt>
                <c:pt idx="21434">
                  <c:v>2.6900491714479999</c:v>
                </c:pt>
                <c:pt idx="21435">
                  <c:v>2.6901931762700002</c:v>
                </c:pt>
                <c:pt idx="21436">
                  <c:v>2.6902768611910002</c:v>
                </c:pt>
                <c:pt idx="21437">
                  <c:v>2.6902759075159999</c:v>
                </c:pt>
                <c:pt idx="21438">
                  <c:v>2.6904883384699998</c:v>
                </c:pt>
                <c:pt idx="21439">
                  <c:v>2.690665006638</c:v>
                </c:pt>
                <c:pt idx="21440">
                  <c:v>2.6908478736879999</c:v>
                </c:pt>
                <c:pt idx="21441">
                  <c:v>2.6909742355350001</c:v>
                </c:pt>
                <c:pt idx="21442">
                  <c:v>2.6911015510560001</c:v>
                </c:pt>
                <c:pt idx="21443">
                  <c:v>2.6912269592290001</c:v>
                </c:pt>
                <c:pt idx="21444">
                  <c:v>2.6914014816280001</c:v>
                </c:pt>
                <c:pt idx="21445">
                  <c:v>2.6914751529690002</c:v>
                </c:pt>
                <c:pt idx="21446">
                  <c:v>2.691484689713</c:v>
                </c:pt>
                <c:pt idx="21447">
                  <c:v>2.691486597061</c:v>
                </c:pt>
                <c:pt idx="21448">
                  <c:v>2.6915259361269999</c:v>
                </c:pt>
                <c:pt idx="21449">
                  <c:v>2.6917233467099999</c:v>
                </c:pt>
                <c:pt idx="21450">
                  <c:v>2.6922686100009998</c:v>
                </c:pt>
                <c:pt idx="21451">
                  <c:v>2.6924321651460001</c:v>
                </c:pt>
                <c:pt idx="21452">
                  <c:v>2.692445516586</c:v>
                </c:pt>
                <c:pt idx="21453">
                  <c:v>2.692412376404</c:v>
                </c:pt>
                <c:pt idx="21454">
                  <c:v>2.6923751831049998</c:v>
                </c:pt>
                <c:pt idx="21455">
                  <c:v>2.6923413276670001</c:v>
                </c:pt>
                <c:pt idx="21456">
                  <c:v>2.692346334457</c:v>
                </c:pt>
                <c:pt idx="21457">
                  <c:v>2.6923973560330001</c:v>
                </c:pt>
                <c:pt idx="21458">
                  <c:v>2.6924755573270001</c:v>
                </c:pt>
                <c:pt idx="21459">
                  <c:v>2.6925575733180001</c:v>
                </c:pt>
                <c:pt idx="21460">
                  <c:v>2.6926436424259999</c:v>
                </c:pt>
                <c:pt idx="21461">
                  <c:v>2.692728042603</c:v>
                </c:pt>
                <c:pt idx="21462">
                  <c:v>2.6928155422210001</c:v>
                </c:pt>
                <c:pt idx="21463">
                  <c:v>2.6929471492769999</c:v>
                </c:pt>
                <c:pt idx="21464">
                  <c:v>2.6929945945739999</c:v>
                </c:pt>
                <c:pt idx="21465">
                  <c:v>2.6929991245270002</c:v>
                </c:pt>
                <c:pt idx="21466">
                  <c:v>2.6929752826689999</c:v>
                </c:pt>
                <c:pt idx="21467">
                  <c:v>2.6929485797880002</c:v>
                </c:pt>
                <c:pt idx="21468">
                  <c:v>2.6929328441620002</c:v>
                </c:pt>
                <c:pt idx="21469">
                  <c:v>2.692972183228</c:v>
                </c:pt>
                <c:pt idx="21470">
                  <c:v>2.6931595802310002</c:v>
                </c:pt>
                <c:pt idx="21471">
                  <c:v>2.6933114528659998</c:v>
                </c:pt>
                <c:pt idx="21472">
                  <c:v>2.6936879158020002</c:v>
                </c:pt>
                <c:pt idx="21473">
                  <c:v>2.6937401294710002</c:v>
                </c:pt>
                <c:pt idx="21474">
                  <c:v>2.6937596797940002</c:v>
                </c:pt>
                <c:pt idx="21475">
                  <c:v>2.6937739849089999</c:v>
                </c:pt>
                <c:pt idx="21476">
                  <c:v>2.6937980651859998</c:v>
                </c:pt>
                <c:pt idx="21477">
                  <c:v>2.6938450336459998</c:v>
                </c:pt>
                <c:pt idx="21478">
                  <c:v>2.6939449310299999</c:v>
                </c:pt>
                <c:pt idx="21479">
                  <c:v>2.6940858364109999</c:v>
                </c:pt>
                <c:pt idx="21480">
                  <c:v>2.6942310333249999</c:v>
                </c:pt>
                <c:pt idx="21481">
                  <c:v>2.6943752765659998</c:v>
                </c:pt>
                <c:pt idx="21482">
                  <c:v>2.6944499015810002</c:v>
                </c:pt>
                <c:pt idx="21483">
                  <c:v>2.6945266723630001</c:v>
                </c:pt>
                <c:pt idx="21484">
                  <c:v>2.6946048736570001</c:v>
                </c:pt>
                <c:pt idx="21485">
                  <c:v>2.6946887969970001</c:v>
                </c:pt>
                <c:pt idx="21486">
                  <c:v>2.694771766663</c:v>
                </c:pt>
                <c:pt idx="21487">
                  <c:v>2.694860696793</c:v>
                </c:pt>
                <c:pt idx="21488">
                  <c:v>2.6949505805970002</c:v>
                </c:pt>
                <c:pt idx="21489">
                  <c:v>2.6950378417969998</c:v>
                </c:pt>
                <c:pt idx="21490">
                  <c:v>2.6951253414149998</c:v>
                </c:pt>
                <c:pt idx="21491">
                  <c:v>2.6952066421510001</c:v>
                </c:pt>
                <c:pt idx="21492">
                  <c:v>2.695284605026</c:v>
                </c:pt>
                <c:pt idx="21493">
                  <c:v>2.6953518390659998</c:v>
                </c:pt>
                <c:pt idx="21494">
                  <c:v>2.6954054832460002</c:v>
                </c:pt>
                <c:pt idx="21495">
                  <c:v>2.6954443454739998</c:v>
                </c:pt>
                <c:pt idx="21496">
                  <c:v>2.6954691410059999</c:v>
                </c:pt>
                <c:pt idx="21497">
                  <c:v>2.6954863071439998</c:v>
                </c:pt>
                <c:pt idx="21498">
                  <c:v>2.695495605469</c:v>
                </c:pt>
                <c:pt idx="21499">
                  <c:v>2.6955134868620001</c:v>
                </c:pt>
                <c:pt idx="21500">
                  <c:v>2.6955261230469998</c:v>
                </c:pt>
                <c:pt idx="21501">
                  <c:v>2.6955938339230001</c:v>
                </c:pt>
                <c:pt idx="21502">
                  <c:v>2.695809364319</c:v>
                </c:pt>
                <c:pt idx="21503">
                  <c:v>2.695942163467</c:v>
                </c:pt>
                <c:pt idx="21504">
                  <c:v>2.69602394104</c:v>
                </c:pt>
                <c:pt idx="21505">
                  <c:v>2.696102380753</c:v>
                </c:pt>
                <c:pt idx="21506">
                  <c:v>2.696179151535</c:v>
                </c:pt>
                <c:pt idx="21507">
                  <c:v>2.6962568759919998</c:v>
                </c:pt>
                <c:pt idx="21508">
                  <c:v>2.6964168548580001</c:v>
                </c:pt>
                <c:pt idx="21509">
                  <c:v>2.696503400803</c:v>
                </c:pt>
                <c:pt idx="21510">
                  <c:v>2.6964719295499999</c:v>
                </c:pt>
                <c:pt idx="21511">
                  <c:v>2.6964290142060001</c:v>
                </c:pt>
                <c:pt idx="21512">
                  <c:v>2.696388244629</c:v>
                </c:pt>
                <c:pt idx="21513">
                  <c:v>2.6964273452760001</c:v>
                </c:pt>
                <c:pt idx="21514">
                  <c:v>2.6965408325200002</c:v>
                </c:pt>
                <c:pt idx="21515">
                  <c:v>2.696679830551</c:v>
                </c:pt>
                <c:pt idx="21516">
                  <c:v>2.697103261948</c:v>
                </c:pt>
                <c:pt idx="21517">
                  <c:v>2.6973235607150001</c:v>
                </c:pt>
                <c:pt idx="21518">
                  <c:v>2.6974499225619999</c:v>
                </c:pt>
                <c:pt idx="21519">
                  <c:v>2.6974444389340002</c:v>
                </c:pt>
                <c:pt idx="21520">
                  <c:v>2.6974534988399999</c:v>
                </c:pt>
                <c:pt idx="21521">
                  <c:v>2.697612524033</c:v>
                </c:pt>
                <c:pt idx="21522">
                  <c:v>2.6980636119839998</c:v>
                </c:pt>
                <c:pt idx="21523">
                  <c:v>2.6983335018160002</c:v>
                </c:pt>
                <c:pt idx="21524">
                  <c:v>2.6984491348269999</c:v>
                </c:pt>
                <c:pt idx="21525">
                  <c:v>2.6985669136050001</c:v>
                </c:pt>
                <c:pt idx="21526">
                  <c:v>2.698671340942</c:v>
                </c:pt>
                <c:pt idx="21527">
                  <c:v>2.6987955570220001</c:v>
                </c:pt>
                <c:pt idx="21528">
                  <c:v>2.6987466812130001</c:v>
                </c:pt>
                <c:pt idx="21529">
                  <c:v>2.698856115341</c:v>
                </c:pt>
                <c:pt idx="21530">
                  <c:v>2.6989638805389999</c:v>
                </c:pt>
                <c:pt idx="21531">
                  <c:v>2.6990349292759999</c:v>
                </c:pt>
                <c:pt idx="21532">
                  <c:v>2.6991052627559999</c:v>
                </c:pt>
                <c:pt idx="21533">
                  <c:v>2.69917678833</c:v>
                </c:pt>
                <c:pt idx="21534">
                  <c:v>2.699253797531</c:v>
                </c:pt>
                <c:pt idx="21535">
                  <c:v>2.6993744373320001</c:v>
                </c:pt>
                <c:pt idx="21536">
                  <c:v>2.699457406998</c:v>
                </c:pt>
                <c:pt idx="21537">
                  <c:v>2.6995820999150002</c:v>
                </c:pt>
                <c:pt idx="21538">
                  <c:v>2.6996979713439999</c:v>
                </c:pt>
                <c:pt idx="21539">
                  <c:v>2.6997675895689999</c:v>
                </c:pt>
                <c:pt idx="21540">
                  <c:v>2.6997361183169999</c:v>
                </c:pt>
                <c:pt idx="21541">
                  <c:v>2.6998422145840002</c:v>
                </c:pt>
                <c:pt idx="21542">
                  <c:v>2.6999642848969998</c:v>
                </c:pt>
                <c:pt idx="21543">
                  <c:v>2.7003507614140001</c:v>
                </c:pt>
                <c:pt idx="21544">
                  <c:v>2.7008340358730001</c:v>
                </c:pt>
                <c:pt idx="21545">
                  <c:v>2.7008891105649999</c:v>
                </c:pt>
                <c:pt idx="21546">
                  <c:v>2.7008783817289999</c:v>
                </c:pt>
                <c:pt idx="21547">
                  <c:v>2.7009141445160001</c:v>
                </c:pt>
                <c:pt idx="21548">
                  <c:v>2.7013039588929999</c:v>
                </c:pt>
                <c:pt idx="21549">
                  <c:v>2.7014920711519999</c:v>
                </c:pt>
                <c:pt idx="21550">
                  <c:v>2.7016229629519999</c:v>
                </c:pt>
                <c:pt idx="21551">
                  <c:v>2.7017557620999999</c:v>
                </c:pt>
                <c:pt idx="21552">
                  <c:v>2.7018232345580002</c:v>
                </c:pt>
                <c:pt idx="21553">
                  <c:v>2.7019543647769999</c:v>
                </c:pt>
                <c:pt idx="21554">
                  <c:v>2.7020609378809999</c:v>
                </c:pt>
                <c:pt idx="21555">
                  <c:v>2.7021350860600002</c:v>
                </c:pt>
                <c:pt idx="21556">
                  <c:v>2.7021358013149999</c:v>
                </c:pt>
                <c:pt idx="21557">
                  <c:v>2.7021524906160002</c:v>
                </c:pt>
                <c:pt idx="21558">
                  <c:v>2.702399492264</c:v>
                </c:pt>
                <c:pt idx="21559">
                  <c:v>2.7025401592249998</c:v>
                </c:pt>
                <c:pt idx="21560">
                  <c:v>2.7026720047000001</c:v>
                </c:pt>
                <c:pt idx="21561">
                  <c:v>2.7027564048769999</c:v>
                </c:pt>
                <c:pt idx="21562">
                  <c:v>2.7028367519379999</c:v>
                </c:pt>
                <c:pt idx="21563">
                  <c:v>2.7029037475590001</c:v>
                </c:pt>
                <c:pt idx="21564">
                  <c:v>2.7029359340669998</c:v>
                </c:pt>
                <c:pt idx="21565">
                  <c:v>2.702913999557</c:v>
                </c:pt>
                <c:pt idx="21566">
                  <c:v>2.7028751373289999</c:v>
                </c:pt>
                <c:pt idx="21567">
                  <c:v>2.7028343677520001</c:v>
                </c:pt>
                <c:pt idx="21568">
                  <c:v>2.702804327011</c:v>
                </c:pt>
                <c:pt idx="21569">
                  <c:v>2.7028110027309999</c:v>
                </c:pt>
                <c:pt idx="21570">
                  <c:v>2.7028715610499998</c:v>
                </c:pt>
                <c:pt idx="21571">
                  <c:v>2.7029500007629998</c:v>
                </c:pt>
                <c:pt idx="21572">
                  <c:v>2.70299243927</c:v>
                </c:pt>
                <c:pt idx="21573">
                  <c:v>2.7030363082890001</c:v>
                </c:pt>
                <c:pt idx="21574">
                  <c:v>2.703119754791</c:v>
                </c:pt>
                <c:pt idx="21575">
                  <c:v>2.7032096385959998</c:v>
                </c:pt>
                <c:pt idx="21576">
                  <c:v>2.7033014297490001</c:v>
                </c:pt>
                <c:pt idx="21577">
                  <c:v>2.7033977508540001</c:v>
                </c:pt>
                <c:pt idx="21578">
                  <c:v>2.7035014629359999</c:v>
                </c:pt>
                <c:pt idx="21579">
                  <c:v>2.7035012245179999</c:v>
                </c:pt>
                <c:pt idx="21580">
                  <c:v>2.7034788131709999</c:v>
                </c:pt>
                <c:pt idx="21581">
                  <c:v>2.7034554481509998</c:v>
                </c:pt>
                <c:pt idx="21582">
                  <c:v>2.7034533023830001</c:v>
                </c:pt>
                <c:pt idx="21583">
                  <c:v>2.7036399841310002</c:v>
                </c:pt>
                <c:pt idx="21584">
                  <c:v>2.703775405884</c:v>
                </c:pt>
                <c:pt idx="21585">
                  <c:v>2.7039198875429999</c:v>
                </c:pt>
                <c:pt idx="21586">
                  <c:v>2.7039940357210002</c:v>
                </c:pt>
                <c:pt idx="21587">
                  <c:v>2.7041349411010001</c:v>
                </c:pt>
                <c:pt idx="21588">
                  <c:v>2.7042746543880001</c:v>
                </c:pt>
                <c:pt idx="21589">
                  <c:v>2.7044115066529999</c:v>
                </c:pt>
                <c:pt idx="21590">
                  <c:v>2.7044796943659999</c:v>
                </c:pt>
                <c:pt idx="21591">
                  <c:v>2.7045471668240002</c:v>
                </c:pt>
                <c:pt idx="21592">
                  <c:v>2.7046391963960001</c:v>
                </c:pt>
                <c:pt idx="21593">
                  <c:v>2.7046790122990001</c:v>
                </c:pt>
                <c:pt idx="21594">
                  <c:v>2.7046971321109998</c:v>
                </c:pt>
                <c:pt idx="21595">
                  <c:v>2.7047080993649999</c:v>
                </c:pt>
                <c:pt idx="21596">
                  <c:v>2.7047271728519999</c:v>
                </c:pt>
                <c:pt idx="21597">
                  <c:v>2.704750537872</c:v>
                </c:pt>
                <c:pt idx="21598">
                  <c:v>2.704780101776</c:v>
                </c:pt>
                <c:pt idx="21599">
                  <c:v>2.7048265933989999</c:v>
                </c:pt>
                <c:pt idx="21600">
                  <c:v>2.7048902511600001</c:v>
                </c:pt>
                <c:pt idx="21601">
                  <c:v>2.704975366592</c:v>
                </c:pt>
                <c:pt idx="21602">
                  <c:v>2.7050681114200001</c:v>
                </c:pt>
                <c:pt idx="21603">
                  <c:v>2.7051649093629999</c:v>
                </c:pt>
                <c:pt idx="21604">
                  <c:v>2.7052640914919999</c:v>
                </c:pt>
                <c:pt idx="21605">
                  <c:v>2.705364227295</c:v>
                </c:pt>
                <c:pt idx="21606">
                  <c:v>2.7054593563079998</c:v>
                </c:pt>
                <c:pt idx="21607">
                  <c:v>2.7055482864379998</c:v>
                </c:pt>
                <c:pt idx="21608">
                  <c:v>2.7056303024289998</c:v>
                </c:pt>
                <c:pt idx="21609">
                  <c:v>2.7057123184199998</c:v>
                </c:pt>
                <c:pt idx="21610">
                  <c:v>2.7057881355290001</c:v>
                </c:pt>
                <c:pt idx="21611">
                  <c:v>2.7058570384979999</c:v>
                </c:pt>
                <c:pt idx="21612">
                  <c:v>2.7059910297390002</c:v>
                </c:pt>
                <c:pt idx="21613">
                  <c:v>2.7061221599579999</c:v>
                </c:pt>
                <c:pt idx="21614">
                  <c:v>2.7063000202179999</c:v>
                </c:pt>
                <c:pt idx="21615">
                  <c:v>2.7063951492310001</c:v>
                </c:pt>
                <c:pt idx="21616">
                  <c:v>2.7066740989690001</c:v>
                </c:pt>
                <c:pt idx="21617">
                  <c:v>2.7067582607270002</c:v>
                </c:pt>
                <c:pt idx="21618">
                  <c:v>2.7068347930910002</c:v>
                </c:pt>
                <c:pt idx="21619">
                  <c:v>2.706912517548</c:v>
                </c:pt>
                <c:pt idx="21620">
                  <c:v>2.7069978713989999</c:v>
                </c:pt>
                <c:pt idx="21621">
                  <c:v>2.707077980042</c:v>
                </c:pt>
                <c:pt idx="21622">
                  <c:v>2.7071537971500002</c:v>
                </c:pt>
                <c:pt idx="21623">
                  <c:v>2.7072083950039998</c:v>
                </c:pt>
                <c:pt idx="21624">
                  <c:v>2.707226514816</c:v>
                </c:pt>
                <c:pt idx="21625">
                  <c:v>2.7071833610530001</c:v>
                </c:pt>
                <c:pt idx="21626">
                  <c:v>2.70712351799</c:v>
                </c:pt>
                <c:pt idx="21627">
                  <c:v>2.707107782364</c:v>
                </c:pt>
                <c:pt idx="21628">
                  <c:v>2.7071485519410001</c:v>
                </c:pt>
                <c:pt idx="21629">
                  <c:v>2.707217931747</c:v>
                </c:pt>
                <c:pt idx="21630">
                  <c:v>2.7072966098790001</c:v>
                </c:pt>
                <c:pt idx="21631">
                  <c:v>2.7073802948000001</c:v>
                </c:pt>
                <c:pt idx="21632">
                  <c:v>2.7074685096739999</c:v>
                </c:pt>
                <c:pt idx="21633">
                  <c:v>2.7075548172000001</c:v>
                </c:pt>
                <c:pt idx="21634">
                  <c:v>2.7076900005339999</c:v>
                </c:pt>
                <c:pt idx="21635">
                  <c:v>2.7078235149380001</c:v>
                </c:pt>
                <c:pt idx="21636">
                  <c:v>2.7079830169679999</c:v>
                </c:pt>
                <c:pt idx="21637">
                  <c:v>2.707997322083</c:v>
                </c:pt>
                <c:pt idx="21638">
                  <c:v>2.708000659943</c:v>
                </c:pt>
                <c:pt idx="21639">
                  <c:v>2.7080097198490001</c:v>
                </c:pt>
                <c:pt idx="21640">
                  <c:v>2.7080330848690002</c:v>
                </c:pt>
                <c:pt idx="21641">
                  <c:v>2.7081227302549999</c:v>
                </c:pt>
                <c:pt idx="21642">
                  <c:v>2.7082407474519998</c:v>
                </c:pt>
                <c:pt idx="21643">
                  <c:v>2.708370447159</c:v>
                </c:pt>
                <c:pt idx="21644">
                  <c:v>2.7085094451899998</c:v>
                </c:pt>
                <c:pt idx="21645">
                  <c:v>2.7086431980130001</c:v>
                </c:pt>
                <c:pt idx="21646">
                  <c:v>2.7087795734409998</c:v>
                </c:pt>
                <c:pt idx="21647">
                  <c:v>2.7089118957520002</c:v>
                </c:pt>
                <c:pt idx="21648">
                  <c:v>2.7089781761170002</c:v>
                </c:pt>
                <c:pt idx="21649">
                  <c:v>2.7091102600100001</c:v>
                </c:pt>
                <c:pt idx="21650">
                  <c:v>2.7092313766479998</c:v>
                </c:pt>
                <c:pt idx="21651">
                  <c:v>2.7093212604520001</c:v>
                </c:pt>
                <c:pt idx="21652">
                  <c:v>2.7093560695650001</c:v>
                </c:pt>
                <c:pt idx="21653">
                  <c:v>2.7093625068659999</c:v>
                </c:pt>
                <c:pt idx="21654">
                  <c:v>2.7095844745640001</c:v>
                </c:pt>
                <c:pt idx="21655">
                  <c:v>2.7097225189210001</c:v>
                </c:pt>
                <c:pt idx="21656">
                  <c:v>2.7098107337949999</c:v>
                </c:pt>
                <c:pt idx="21657">
                  <c:v>2.7099006175990001</c:v>
                </c:pt>
                <c:pt idx="21658">
                  <c:v>2.7099854946140001</c:v>
                </c:pt>
                <c:pt idx="21659">
                  <c:v>2.710065364838</c:v>
                </c:pt>
                <c:pt idx="21660">
                  <c:v>2.710102081299</c:v>
                </c:pt>
                <c:pt idx="21661">
                  <c:v>2.7100858688349998</c:v>
                </c:pt>
                <c:pt idx="21662">
                  <c:v>2.7100353240969999</c:v>
                </c:pt>
                <c:pt idx="21663">
                  <c:v>2.7100000381470002</c:v>
                </c:pt>
                <c:pt idx="21664">
                  <c:v>2.709983587265</c:v>
                </c:pt>
                <c:pt idx="21665">
                  <c:v>2.7100234031679999</c:v>
                </c:pt>
                <c:pt idx="21666">
                  <c:v>2.7101025581360001</c:v>
                </c:pt>
                <c:pt idx="21667">
                  <c:v>2.7101874351499999</c:v>
                </c:pt>
                <c:pt idx="21668">
                  <c:v>2.710276603699</c:v>
                </c:pt>
                <c:pt idx="21669">
                  <c:v>2.7104215621950001</c:v>
                </c:pt>
                <c:pt idx="21670">
                  <c:v>2.710566043854</c:v>
                </c:pt>
                <c:pt idx="21671">
                  <c:v>2.7106606960300001</c:v>
                </c:pt>
                <c:pt idx="21672">
                  <c:v>2.710752487183</c:v>
                </c:pt>
                <c:pt idx="21673">
                  <c:v>2.7107479572300002</c:v>
                </c:pt>
                <c:pt idx="21674">
                  <c:v>2.7112710475920001</c:v>
                </c:pt>
                <c:pt idx="21675">
                  <c:v>2.7114982604979998</c:v>
                </c:pt>
                <c:pt idx="21676">
                  <c:v>2.7117288112639999</c:v>
                </c:pt>
                <c:pt idx="21677">
                  <c:v>2.7118489742279999</c:v>
                </c:pt>
                <c:pt idx="21678">
                  <c:v>2.7118690013890001</c:v>
                </c:pt>
                <c:pt idx="21679">
                  <c:v>2.711864948273</c:v>
                </c:pt>
                <c:pt idx="21680">
                  <c:v>2.7118744850160001</c:v>
                </c:pt>
                <c:pt idx="21681">
                  <c:v>2.7119121551509999</c:v>
                </c:pt>
                <c:pt idx="21682">
                  <c:v>2.7119479179380002</c:v>
                </c:pt>
                <c:pt idx="21683">
                  <c:v>2.7120597362519998</c:v>
                </c:pt>
                <c:pt idx="21684">
                  <c:v>2.7121260166169998</c:v>
                </c:pt>
                <c:pt idx="21685">
                  <c:v>2.712261199951</c:v>
                </c:pt>
                <c:pt idx="21686">
                  <c:v>2.7123873233800002</c:v>
                </c:pt>
                <c:pt idx="21687">
                  <c:v>2.7129042148589999</c:v>
                </c:pt>
                <c:pt idx="21688">
                  <c:v>2.7128880023959998</c:v>
                </c:pt>
                <c:pt idx="21689">
                  <c:v>2.712874889374</c:v>
                </c:pt>
                <c:pt idx="21690">
                  <c:v>2.7129139900210002</c:v>
                </c:pt>
                <c:pt idx="21691">
                  <c:v>2.712991952896</c:v>
                </c:pt>
                <c:pt idx="21692">
                  <c:v>2.713073968887</c:v>
                </c:pt>
                <c:pt idx="21693">
                  <c:v>2.7131547927859998</c:v>
                </c:pt>
                <c:pt idx="21694">
                  <c:v>2.7131950855259999</c:v>
                </c:pt>
                <c:pt idx="21695">
                  <c:v>2.7132787704469998</c:v>
                </c:pt>
                <c:pt idx="21696">
                  <c:v>2.7133677005769998</c:v>
                </c:pt>
                <c:pt idx="21697">
                  <c:v>2.7134497165679998</c:v>
                </c:pt>
                <c:pt idx="21698">
                  <c:v>2.7135090827939998</c:v>
                </c:pt>
                <c:pt idx="21699">
                  <c:v>2.7135231494899998</c:v>
                </c:pt>
                <c:pt idx="21700">
                  <c:v>2.7135035991669998</c:v>
                </c:pt>
                <c:pt idx="21701">
                  <c:v>2.7134685516360002</c:v>
                </c:pt>
                <c:pt idx="21702">
                  <c:v>2.7134418487550001</c:v>
                </c:pt>
                <c:pt idx="21703">
                  <c:v>2.713607549667</c:v>
                </c:pt>
                <c:pt idx="21704">
                  <c:v>2.713764429092</c:v>
                </c:pt>
                <c:pt idx="21705">
                  <c:v>2.7138681411740002</c:v>
                </c:pt>
                <c:pt idx="21706">
                  <c:v>2.7139668464660001</c:v>
                </c:pt>
                <c:pt idx="21707">
                  <c:v>2.7143874168400002</c:v>
                </c:pt>
                <c:pt idx="21708">
                  <c:v>2.7144029140470001</c:v>
                </c:pt>
                <c:pt idx="21709">
                  <c:v>2.7144229412079999</c:v>
                </c:pt>
                <c:pt idx="21710">
                  <c:v>2.714468717575</c:v>
                </c:pt>
                <c:pt idx="21711">
                  <c:v>2.714564800262</c:v>
                </c:pt>
                <c:pt idx="21712">
                  <c:v>2.7147519588470002</c:v>
                </c:pt>
                <c:pt idx="21713">
                  <c:v>2.7148840427400001</c:v>
                </c:pt>
                <c:pt idx="21714">
                  <c:v>2.7150192260739998</c:v>
                </c:pt>
                <c:pt idx="21715">
                  <c:v>2.7151496410370002</c:v>
                </c:pt>
                <c:pt idx="21716">
                  <c:v>2.7152857780459998</c:v>
                </c:pt>
                <c:pt idx="21717">
                  <c:v>2.7154266834260001</c:v>
                </c:pt>
                <c:pt idx="21718">
                  <c:v>2.7154963016510001</c:v>
                </c:pt>
                <c:pt idx="21719">
                  <c:v>2.7155685424799998</c:v>
                </c:pt>
                <c:pt idx="21720">
                  <c:v>2.7156357765200001</c:v>
                </c:pt>
                <c:pt idx="21721">
                  <c:v>2.715694665909</c:v>
                </c:pt>
                <c:pt idx="21722">
                  <c:v>2.7157406806950002</c:v>
                </c:pt>
                <c:pt idx="21723">
                  <c:v>2.7157769203190001</c:v>
                </c:pt>
                <c:pt idx="21724">
                  <c:v>2.7158033847810001</c:v>
                </c:pt>
                <c:pt idx="21725">
                  <c:v>2.71582365036</c:v>
                </c:pt>
                <c:pt idx="21726">
                  <c:v>2.7158432006840001</c:v>
                </c:pt>
                <c:pt idx="21727">
                  <c:v>2.7158555984500001</c:v>
                </c:pt>
                <c:pt idx="21728">
                  <c:v>2.7158687114719999</c:v>
                </c:pt>
                <c:pt idx="21729">
                  <c:v>2.7158803939820002</c:v>
                </c:pt>
                <c:pt idx="21730">
                  <c:v>2.7158982753749998</c:v>
                </c:pt>
                <c:pt idx="21731">
                  <c:v>2.7159228324889999</c:v>
                </c:pt>
                <c:pt idx="21732">
                  <c:v>2.7160048484799999</c:v>
                </c:pt>
                <c:pt idx="21733">
                  <c:v>2.716113328934</c:v>
                </c:pt>
                <c:pt idx="21734">
                  <c:v>2.716385364532</c:v>
                </c:pt>
                <c:pt idx="21735">
                  <c:v>2.716720104218</c:v>
                </c:pt>
                <c:pt idx="21736">
                  <c:v>2.7168953418730002</c:v>
                </c:pt>
                <c:pt idx="21737">
                  <c:v>2.7169821262360001</c:v>
                </c:pt>
                <c:pt idx="21738">
                  <c:v>2.7169055938720001</c:v>
                </c:pt>
                <c:pt idx="21739">
                  <c:v>2.7172977924350001</c:v>
                </c:pt>
                <c:pt idx="21740">
                  <c:v>2.7175157070160001</c:v>
                </c:pt>
                <c:pt idx="21741">
                  <c:v>2.7177753448490001</c:v>
                </c:pt>
                <c:pt idx="21742">
                  <c:v>2.7180826663970001</c:v>
                </c:pt>
                <c:pt idx="21743">
                  <c:v>2.718059539795</c:v>
                </c:pt>
                <c:pt idx="21744">
                  <c:v>2.718477725983</c:v>
                </c:pt>
                <c:pt idx="21745">
                  <c:v>2.7187888622280001</c:v>
                </c:pt>
                <c:pt idx="21746">
                  <c:v>2.7191269397740001</c:v>
                </c:pt>
                <c:pt idx="21747">
                  <c:v>2.7192292213439999</c:v>
                </c:pt>
                <c:pt idx="21748">
                  <c:v>2.719294071198</c:v>
                </c:pt>
                <c:pt idx="21749">
                  <c:v>2.719264507294</c:v>
                </c:pt>
                <c:pt idx="21750">
                  <c:v>2.7193703651429999</c:v>
                </c:pt>
                <c:pt idx="21751">
                  <c:v>2.7194547653200001</c:v>
                </c:pt>
                <c:pt idx="21752">
                  <c:v>2.7195408344269998</c:v>
                </c:pt>
                <c:pt idx="21753">
                  <c:v>2.7196276187900001</c:v>
                </c:pt>
                <c:pt idx="21754">
                  <c:v>2.7197129726410001</c:v>
                </c:pt>
                <c:pt idx="21755">
                  <c:v>2.7197985649110001</c:v>
                </c:pt>
                <c:pt idx="21756">
                  <c:v>2.7198791503909998</c:v>
                </c:pt>
                <c:pt idx="21757">
                  <c:v>2.7199559211729998</c:v>
                </c:pt>
                <c:pt idx="21758">
                  <c:v>2.7200269699100001</c:v>
                </c:pt>
                <c:pt idx="21759">
                  <c:v>2.720075368881</c:v>
                </c:pt>
                <c:pt idx="21760">
                  <c:v>2.720091104507</c:v>
                </c:pt>
                <c:pt idx="21761">
                  <c:v>2.7200646400449999</c:v>
                </c:pt>
                <c:pt idx="21762">
                  <c:v>2.7200465202330002</c:v>
                </c:pt>
                <c:pt idx="21763">
                  <c:v>2.7200024127960001</c:v>
                </c:pt>
                <c:pt idx="21764">
                  <c:v>2.719972372055</c:v>
                </c:pt>
                <c:pt idx="21765">
                  <c:v>2.7199826240539999</c:v>
                </c:pt>
                <c:pt idx="21766">
                  <c:v>2.7203662395479999</c:v>
                </c:pt>
                <c:pt idx="21767">
                  <c:v>2.7204895019530002</c:v>
                </c:pt>
                <c:pt idx="21768">
                  <c:v>2.7206163406370001</c:v>
                </c:pt>
                <c:pt idx="21769">
                  <c:v>2.720743179321</c:v>
                </c:pt>
                <c:pt idx="21770">
                  <c:v>2.720866918564</c:v>
                </c:pt>
                <c:pt idx="21771">
                  <c:v>2.7209889888759999</c:v>
                </c:pt>
                <c:pt idx="21772">
                  <c:v>2.7211706638340001</c:v>
                </c:pt>
                <c:pt idx="21773">
                  <c:v>2.7213110923769999</c:v>
                </c:pt>
                <c:pt idx="21774">
                  <c:v>2.721306562424</c:v>
                </c:pt>
                <c:pt idx="21775">
                  <c:v>2.7214138507840002</c:v>
                </c:pt>
                <c:pt idx="21776">
                  <c:v>2.721585273743</c:v>
                </c:pt>
                <c:pt idx="21777">
                  <c:v>2.7217173576349998</c:v>
                </c:pt>
                <c:pt idx="21778">
                  <c:v>2.7221550941469999</c:v>
                </c:pt>
                <c:pt idx="21779">
                  <c:v>2.722331762314</c:v>
                </c:pt>
                <c:pt idx="21780">
                  <c:v>2.7224168777469999</c:v>
                </c:pt>
                <c:pt idx="21781">
                  <c:v>2.7224497795099998</c:v>
                </c:pt>
                <c:pt idx="21782">
                  <c:v>2.7225253582</c:v>
                </c:pt>
                <c:pt idx="21783">
                  <c:v>2.7227184772489998</c:v>
                </c:pt>
                <c:pt idx="21784">
                  <c:v>2.7229249477390001</c:v>
                </c:pt>
                <c:pt idx="21785">
                  <c:v>2.723238706589</c:v>
                </c:pt>
                <c:pt idx="21786">
                  <c:v>2.7233021259310002</c:v>
                </c:pt>
                <c:pt idx="21787">
                  <c:v>2.7232863903050002</c:v>
                </c:pt>
                <c:pt idx="21788">
                  <c:v>2.7233088016510001</c:v>
                </c:pt>
                <c:pt idx="21789">
                  <c:v>2.7233788967130002</c:v>
                </c:pt>
                <c:pt idx="21790">
                  <c:v>2.723470687866</c:v>
                </c:pt>
                <c:pt idx="21791">
                  <c:v>2.7235641479489998</c:v>
                </c:pt>
                <c:pt idx="21792">
                  <c:v>2.7236561775210002</c:v>
                </c:pt>
                <c:pt idx="21793">
                  <c:v>2.723796844482</c:v>
                </c:pt>
                <c:pt idx="21794">
                  <c:v>2.7238953113559998</c:v>
                </c:pt>
                <c:pt idx="21795">
                  <c:v>2.723983287811</c:v>
                </c:pt>
                <c:pt idx="21796">
                  <c:v>2.7240450382230001</c:v>
                </c:pt>
                <c:pt idx="21797">
                  <c:v>2.7240340709690001</c:v>
                </c:pt>
                <c:pt idx="21798">
                  <c:v>2.7240068912509998</c:v>
                </c:pt>
                <c:pt idx="21799">
                  <c:v>2.7242269515989999</c:v>
                </c:pt>
                <c:pt idx="21800">
                  <c:v>2.7245039939879998</c:v>
                </c:pt>
                <c:pt idx="21801">
                  <c:v>2.7246625423430002</c:v>
                </c:pt>
                <c:pt idx="21802">
                  <c:v>2.7248120307920001</c:v>
                </c:pt>
                <c:pt idx="21803">
                  <c:v>2.7248716354370002</c:v>
                </c:pt>
                <c:pt idx="21804">
                  <c:v>2.7248826026919999</c:v>
                </c:pt>
                <c:pt idx="21805">
                  <c:v>2.7249615192409999</c:v>
                </c:pt>
                <c:pt idx="21806">
                  <c:v>2.7250263690950001</c:v>
                </c:pt>
                <c:pt idx="21807">
                  <c:v>2.7251052856450002</c:v>
                </c:pt>
                <c:pt idx="21808">
                  <c:v>2.725193738937</c:v>
                </c:pt>
                <c:pt idx="21809">
                  <c:v>2.7252891063689999</c:v>
                </c:pt>
                <c:pt idx="21810">
                  <c:v>2.7253913879390002</c:v>
                </c:pt>
                <c:pt idx="21811">
                  <c:v>2.7254965305329999</c:v>
                </c:pt>
                <c:pt idx="21812">
                  <c:v>2.7256007194520002</c:v>
                </c:pt>
                <c:pt idx="21813">
                  <c:v>2.7257070541380002</c:v>
                </c:pt>
                <c:pt idx="21814">
                  <c:v>2.7258152961729998</c:v>
                </c:pt>
                <c:pt idx="21815">
                  <c:v>2.7259230613710002</c:v>
                </c:pt>
                <c:pt idx="21816">
                  <c:v>2.7260284423829999</c:v>
                </c:pt>
                <c:pt idx="21817">
                  <c:v>2.726133584976</c:v>
                </c:pt>
                <c:pt idx="21818">
                  <c:v>2.726234912872</c:v>
                </c:pt>
                <c:pt idx="21819">
                  <c:v>2.7263348102570002</c:v>
                </c:pt>
                <c:pt idx="21820">
                  <c:v>2.726424455643</c:v>
                </c:pt>
                <c:pt idx="21821">
                  <c:v>2.726511955261</c:v>
                </c:pt>
                <c:pt idx="21822">
                  <c:v>2.726593971252</c:v>
                </c:pt>
                <c:pt idx="21823">
                  <c:v>2.7266657352450001</c:v>
                </c:pt>
                <c:pt idx="21824">
                  <c:v>2.726726293564</c:v>
                </c:pt>
                <c:pt idx="21825">
                  <c:v>2.726768255234</c:v>
                </c:pt>
                <c:pt idx="21826">
                  <c:v>2.7268130779269999</c:v>
                </c:pt>
                <c:pt idx="21827">
                  <c:v>2.72687625885</c:v>
                </c:pt>
                <c:pt idx="21828">
                  <c:v>2.7270076274870001</c:v>
                </c:pt>
                <c:pt idx="21829">
                  <c:v>2.7271416187290001</c:v>
                </c:pt>
                <c:pt idx="21830">
                  <c:v>2.72731757164</c:v>
                </c:pt>
                <c:pt idx="21831">
                  <c:v>2.7275104522709999</c:v>
                </c:pt>
                <c:pt idx="21832">
                  <c:v>2.7276089191440001</c:v>
                </c:pt>
                <c:pt idx="21833">
                  <c:v>2.7275793552400001</c:v>
                </c:pt>
                <c:pt idx="21834">
                  <c:v>2.7275187969210002</c:v>
                </c:pt>
                <c:pt idx="21835">
                  <c:v>2.7275018692019999</c:v>
                </c:pt>
                <c:pt idx="21836">
                  <c:v>2.7275226116179998</c:v>
                </c:pt>
                <c:pt idx="21837">
                  <c:v>2.7275822162629999</c:v>
                </c:pt>
                <c:pt idx="21838">
                  <c:v>2.7276632785800001</c:v>
                </c:pt>
                <c:pt idx="21839">
                  <c:v>2.7277421951290002</c:v>
                </c:pt>
                <c:pt idx="21840">
                  <c:v>2.7278223037720002</c:v>
                </c:pt>
                <c:pt idx="21841">
                  <c:v>2.7279582023620002</c:v>
                </c:pt>
                <c:pt idx="21842">
                  <c:v>2.7281391620640001</c:v>
                </c:pt>
                <c:pt idx="21843">
                  <c:v>2.7281889915469999</c:v>
                </c:pt>
                <c:pt idx="21844">
                  <c:v>2.728585243225</c:v>
                </c:pt>
                <c:pt idx="21845">
                  <c:v>2.7287068366999998</c:v>
                </c:pt>
                <c:pt idx="21846">
                  <c:v>2.728909492493</c:v>
                </c:pt>
                <c:pt idx="21847">
                  <c:v>2.7290377616880002</c:v>
                </c:pt>
                <c:pt idx="21848">
                  <c:v>2.7291512489319998</c:v>
                </c:pt>
                <c:pt idx="21849">
                  <c:v>2.7292511463169999</c:v>
                </c:pt>
                <c:pt idx="21850">
                  <c:v>2.7292456626889998</c:v>
                </c:pt>
                <c:pt idx="21851">
                  <c:v>2.7292711734770001</c:v>
                </c:pt>
                <c:pt idx="21852">
                  <c:v>2.7294149398799998</c:v>
                </c:pt>
                <c:pt idx="21853">
                  <c:v>2.7295393943790001</c:v>
                </c:pt>
                <c:pt idx="21854">
                  <c:v>2.7296650409700001</c:v>
                </c:pt>
                <c:pt idx="21855">
                  <c:v>2.7298436164859998</c:v>
                </c:pt>
                <c:pt idx="21856">
                  <c:v>2.7301306724550001</c:v>
                </c:pt>
                <c:pt idx="21857">
                  <c:v>2.7302446365359998</c:v>
                </c:pt>
                <c:pt idx="21858">
                  <c:v>2.7302231788640001</c:v>
                </c:pt>
                <c:pt idx="21859">
                  <c:v>2.7302570343019998</c:v>
                </c:pt>
                <c:pt idx="21860">
                  <c:v>2.7303278446200001</c:v>
                </c:pt>
                <c:pt idx="21861">
                  <c:v>2.730409383774</c:v>
                </c:pt>
                <c:pt idx="21862">
                  <c:v>2.7304933071140001</c:v>
                </c:pt>
                <c:pt idx="21863">
                  <c:v>2.7306261062620001</c:v>
                </c:pt>
                <c:pt idx="21864">
                  <c:v>2.7307097911830001</c:v>
                </c:pt>
                <c:pt idx="21865">
                  <c:v>2.7308011054989998</c:v>
                </c:pt>
                <c:pt idx="21866">
                  <c:v>2.7308790683750002</c:v>
                </c:pt>
                <c:pt idx="21867">
                  <c:v>2.730944871902</c:v>
                </c:pt>
                <c:pt idx="21868">
                  <c:v>2.7309687137599998</c:v>
                </c:pt>
                <c:pt idx="21869">
                  <c:v>2.7309594154360002</c:v>
                </c:pt>
                <c:pt idx="21870">
                  <c:v>2.7309181690219999</c:v>
                </c:pt>
                <c:pt idx="21871">
                  <c:v>2.7309627532960001</c:v>
                </c:pt>
                <c:pt idx="21872">
                  <c:v>2.7312879562379999</c:v>
                </c:pt>
                <c:pt idx="21873">
                  <c:v>2.7316989898680002</c:v>
                </c:pt>
                <c:pt idx="21874">
                  <c:v>2.7318711280820001</c:v>
                </c:pt>
                <c:pt idx="21875">
                  <c:v>2.7319207191469999</c:v>
                </c:pt>
                <c:pt idx="21876">
                  <c:v>2.7319386005399999</c:v>
                </c:pt>
                <c:pt idx="21877">
                  <c:v>2.7319555282589998</c:v>
                </c:pt>
                <c:pt idx="21878">
                  <c:v>2.73198056221</c:v>
                </c:pt>
                <c:pt idx="21879">
                  <c:v>2.7320630550380001</c:v>
                </c:pt>
                <c:pt idx="21880">
                  <c:v>2.7321891784669998</c:v>
                </c:pt>
                <c:pt idx="21881">
                  <c:v>2.7323882579799998</c:v>
                </c:pt>
                <c:pt idx="21882">
                  <c:v>2.7325198650360001</c:v>
                </c:pt>
                <c:pt idx="21883">
                  <c:v>2.7326622009279999</c:v>
                </c:pt>
                <c:pt idx="21884">
                  <c:v>2.7328026294710002</c:v>
                </c:pt>
                <c:pt idx="21885">
                  <c:v>2.7328755855560001</c:v>
                </c:pt>
                <c:pt idx="21886">
                  <c:v>2.732950210571</c:v>
                </c:pt>
                <c:pt idx="21887">
                  <c:v>2.7330927848819999</c:v>
                </c:pt>
                <c:pt idx="21888">
                  <c:v>2.7331528663640001</c:v>
                </c:pt>
                <c:pt idx="21889">
                  <c:v>2.7331984043120001</c:v>
                </c:pt>
                <c:pt idx="21890">
                  <c:v>2.733250141144</c:v>
                </c:pt>
                <c:pt idx="21891">
                  <c:v>2.7332618236539998</c:v>
                </c:pt>
                <c:pt idx="21892">
                  <c:v>2.7332632541659998</c:v>
                </c:pt>
                <c:pt idx="21893">
                  <c:v>2.7335424423219998</c:v>
                </c:pt>
                <c:pt idx="21894">
                  <c:v>2.7336733341219999</c:v>
                </c:pt>
                <c:pt idx="21895">
                  <c:v>2.7337563037870001</c:v>
                </c:pt>
                <c:pt idx="21896">
                  <c:v>2.7338385581970002</c:v>
                </c:pt>
                <c:pt idx="21897">
                  <c:v>2.7339167594910001</c:v>
                </c:pt>
                <c:pt idx="21898">
                  <c:v>2.7339944839479999</c:v>
                </c:pt>
                <c:pt idx="21899">
                  <c:v>2.734031677246</c:v>
                </c:pt>
                <c:pt idx="21900">
                  <c:v>2.7340953350069999</c:v>
                </c:pt>
                <c:pt idx="21901">
                  <c:v>2.7341294288640001</c:v>
                </c:pt>
                <c:pt idx="21902">
                  <c:v>2.7341234683989999</c:v>
                </c:pt>
                <c:pt idx="21903">
                  <c:v>2.7340826988220002</c:v>
                </c:pt>
                <c:pt idx="21904">
                  <c:v>2.7340166568759998</c:v>
                </c:pt>
                <c:pt idx="21905">
                  <c:v>2.7339980602259999</c:v>
                </c:pt>
                <c:pt idx="21906">
                  <c:v>2.7340240478519999</c:v>
                </c:pt>
                <c:pt idx="21907">
                  <c:v>2.734129190445</c:v>
                </c:pt>
                <c:pt idx="21908">
                  <c:v>2.7342588901520002</c:v>
                </c:pt>
                <c:pt idx="21909">
                  <c:v>2.7343409061430002</c:v>
                </c:pt>
                <c:pt idx="21910">
                  <c:v>2.7344698905940001</c:v>
                </c:pt>
                <c:pt idx="21911">
                  <c:v>2.7345590591429998</c:v>
                </c:pt>
                <c:pt idx="21912">
                  <c:v>2.7346484661099999</c:v>
                </c:pt>
                <c:pt idx="21913">
                  <c:v>2.7347390651699999</c:v>
                </c:pt>
                <c:pt idx="21914">
                  <c:v>2.734795331955</c:v>
                </c:pt>
                <c:pt idx="21915">
                  <c:v>2.734795331955</c:v>
                </c:pt>
                <c:pt idx="21916">
                  <c:v>2.734940052032</c:v>
                </c:pt>
                <c:pt idx="21917">
                  <c:v>2.7352447509769999</c:v>
                </c:pt>
                <c:pt idx="21918">
                  <c:v>2.7353746891020001</c:v>
                </c:pt>
                <c:pt idx="21919">
                  <c:v>2.7355129718779998</c:v>
                </c:pt>
                <c:pt idx="21920">
                  <c:v>2.7355844974519998</c:v>
                </c:pt>
                <c:pt idx="21921">
                  <c:v>2.735658407211</c:v>
                </c:pt>
                <c:pt idx="21922">
                  <c:v>2.735736846924</c:v>
                </c:pt>
                <c:pt idx="21923">
                  <c:v>2.7358129024509998</c:v>
                </c:pt>
                <c:pt idx="21924">
                  <c:v>2.7358853816990001</c:v>
                </c:pt>
                <c:pt idx="21925">
                  <c:v>2.7359468936920002</c:v>
                </c:pt>
                <c:pt idx="21926">
                  <c:v>2.7359974384310002</c:v>
                </c:pt>
                <c:pt idx="21927">
                  <c:v>2.7360389232640001</c:v>
                </c:pt>
                <c:pt idx="21928">
                  <c:v>2.7360694408419999</c:v>
                </c:pt>
                <c:pt idx="21929">
                  <c:v>2.7360954284669998</c:v>
                </c:pt>
                <c:pt idx="21930">
                  <c:v>2.7361209392550001</c:v>
                </c:pt>
                <c:pt idx="21931">
                  <c:v>2.7361474037170002</c:v>
                </c:pt>
                <c:pt idx="21932">
                  <c:v>2.7361690998079999</c:v>
                </c:pt>
                <c:pt idx="21933">
                  <c:v>2.7361943721770001</c:v>
                </c:pt>
                <c:pt idx="21934">
                  <c:v>2.7362232208249999</c:v>
                </c:pt>
                <c:pt idx="21935">
                  <c:v>2.736261844635</c:v>
                </c:pt>
                <c:pt idx="21936">
                  <c:v>2.736310720444</c:v>
                </c:pt>
                <c:pt idx="21937">
                  <c:v>2.7363688945770002</c:v>
                </c:pt>
                <c:pt idx="21938">
                  <c:v>2.7364358901979999</c:v>
                </c:pt>
                <c:pt idx="21939">
                  <c:v>2.7365024089809999</c:v>
                </c:pt>
                <c:pt idx="21940">
                  <c:v>2.7365696430209998</c:v>
                </c:pt>
                <c:pt idx="21941">
                  <c:v>2.7367038726809998</c:v>
                </c:pt>
                <c:pt idx="21942">
                  <c:v>2.7368314266199998</c:v>
                </c:pt>
                <c:pt idx="21943">
                  <c:v>2.7370147705079999</c:v>
                </c:pt>
                <c:pt idx="21944">
                  <c:v>2.7373733520510002</c:v>
                </c:pt>
                <c:pt idx="21945">
                  <c:v>2.737339735031</c:v>
                </c:pt>
                <c:pt idx="21946">
                  <c:v>2.7373051643370001</c:v>
                </c:pt>
                <c:pt idx="21947">
                  <c:v>2.7372841835020001</c:v>
                </c:pt>
                <c:pt idx="21948">
                  <c:v>2.7373058795929999</c:v>
                </c:pt>
                <c:pt idx="21949">
                  <c:v>2.7373597621919998</c:v>
                </c:pt>
                <c:pt idx="21950">
                  <c:v>2.7374370098109999</c:v>
                </c:pt>
                <c:pt idx="21951">
                  <c:v>2.7375202178959999</c:v>
                </c:pt>
                <c:pt idx="21952">
                  <c:v>2.737599372864</c:v>
                </c:pt>
                <c:pt idx="21953">
                  <c:v>2.7376806735989998</c:v>
                </c:pt>
                <c:pt idx="21954">
                  <c:v>2.737766742706</c:v>
                </c:pt>
                <c:pt idx="21955">
                  <c:v>2.7378494739530002</c:v>
                </c:pt>
                <c:pt idx="21956">
                  <c:v>2.7379415035250001</c:v>
                </c:pt>
                <c:pt idx="21957">
                  <c:v>2.7379543781279998</c:v>
                </c:pt>
                <c:pt idx="21958">
                  <c:v>2.7381038665770001</c:v>
                </c:pt>
                <c:pt idx="21959">
                  <c:v>2.7382349967959998</c:v>
                </c:pt>
                <c:pt idx="21960">
                  <c:v>2.738424301147</c:v>
                </c:pt>
                <c:pt idx="21961">
                  <c:v>2.7386646270749999</c:v>
                </c:pt>
                <c:pt idx="21962">
                  <c:v>2.7388877868649999</c:v>
                </c:pt>
                <c:pt idx="21963">
                  <c:v>2.7391316890719999</c:v>
                </c:pt>
                <c:pt idx="21964">
                  <c:v>2.739358901978</c:v>
                </c:pt>
                <c:pt idx="21965">
                  <c:v>2.7395393848420002</c:v>
                </c:pt>
                <c:pt idx="21966">
                  <c:v>2.739667415619</c:v>
                </c:pt>
                <c:pt idx="21967">
                  <c:v>2.7398023605350001</c:v>
                </c:pt>
                <c:pt idx="21968">
                  <c:v>2.7398622035979998</c:v>
                </c:pt>
                <c:pt idx="21969">
                  <c:v>2.7399430274959999</c:v>
                </c:pt>
                <c:pt idx="21970">
                  <c:v>2.7399752140050002</c:v>
                </c:pt>
                <c:pt idx="21971">
                  <c:v>2.739984750748</c:v>
                </c:pt>
                <c:pt idx="21972">
                  <c:v>2.7399892807009998</c:v>
                </c:pt>
                <c:pt idx="21973">
                  <c:v>2.7400517463680001</c:v>
                </c:pt>
                <c:pt idx="21974">
                  <c:v>2.740352869034</c:v>
                </c:pt>
                <c:pt idx="21975">
                  <c:v>2.7405035495760002</c:v>
                </c:pt>
                <c:pt idx="21976">
                  <c:v>2.7405998706819998</c:v>
                </c:pt>
                <c:pt idx="21977">
                  <c:v>2.740687608719</c:v>
                </c:pt>
                <c:pt idx="21978">
                  <c:v>2.740731239319</c:v>
                </c:pt>
                <c:pt idx="21979">
                  <c:v>2.7407195568080001</c:v>
                </c:pt>
                <c:pt idx="21980">
                  <c:v>2.7406883239750002</c:v>
                </c:pt>
                <c:pt idx="21981">
                  <c:v>2.7406694889069998</c:v>
                </c:pt>
                <c:pt idx="21982">
                  <c:v>2.7406752109529999</c:v>
                </c:pt>
                <c:pt idx="21983">
                  <c:v>2.7407865524289998</c:v>
                </c:pt>
                <c:pt idx="21984">
                  <c:v>2.740883111954</c:v>
                </c:pt>
                <c:pt idx="21985">
                  <c:v>2.740984201431</c:v>
                </c:pt>
                <c:pt idx="21986">
                  <c:v>2.7411379814150001</c:v>
                </c:pt>
                <c:pt idx="21987">
                  <c:v>2.7412383556369999</c:v>
                </c:pt>
                <c:pt idx="21988">
                  <c:v>2.7412950992580001</c:v>
                </c:pt>
                <c:pt idx="21989">
                  <c:v>2.7413196563720001</c:v>
                </c:pt>
                <c:pt idx="21990">
                  <c:v>2.7416932582859999</c:v>
                </c:pt>
                <c:pt idx="21991">
                  <c:v>2.7420196533199999</c:v>
                </c:pt>
                <c:pt idx="21992">
                  <c:v>2.7421216964720001</c:v>
                </c:pt>
                <c:pt idx="21993">
                  <c:v>2.7421429157260002</c:v>
                </c:pt>
                <c:pt idx="21994">
                  <c:v>2.7422585487369999</c:v>
                </c:pt>
                <c:pt idx="21995">
                  <c:v>2.7423853874209998</c:v>
                </c:pt>
                <c:pt idx="21996">
                  <c:v>2.7425858974459998</c:v>
                </c:pt>
                <c:pt idx="21997">
                  <c:v>2.7428321838379999</c:v>
                </c:pt>
                <c:pt idx="21998">
                  <c:v>2.7430722713470002</c:v>
                </c:pt>
                <c:pt idx="21999">
                  <c:v>2.7433588504789999</c:v>
                </c:pt>
                <c:pt idx="22000">
                  <c:v>2.7435135841370002</c:v>
                </c:pt>
                <c:pt idx="22001">
                  <c:v>2.7436618804930002</c:v>
                </c:pt>
                <c:pt idx="22002">
                  <c:v>2.7437565326689999</c:v>
                </c:pt>
                <c:pt idx="22003">
                  <c:v>2.7438509464259999</c:v>
                </c:pt>
                <c:pt idx="22004">
                  <c:v>2.743847608566</c:v>
                </c:pt>
                <c:pt idx="22005">
                  <c:v>2.7438244819639999</c:v>
                </c:pt>
                <c:pt idx="22006">
                  <c:v>2.7437822818759998</c:v>
                </c:pt>
                <c:pt idx="22007">
                  <c:v>2.7441189289090002</c:v>
                </c:pt>
                <c:pt idx="22008">
                  <c:v>2.7442169189449999</c:v>
                </c:pt>
                <c:pt idx="22009">
                  <c:v>2.74436545372</c:v>
                </c:pt>
                <c:pt idx="22010">
                  <c:v>2.744571447372</c:v>
                </c:pt>
                <c:pt idx="22011">
                  <c:v>2.744667053223</c:v>
                </c:pt>
                <c:pt idx="22012">
                  <c:v>2.744634151459</c:v>
                </c:pt>
                <c:pt idx="22013">
                  <c:v>2.7446320056919999</c:v>
                </c:pt>
                <c:pt idx="22014">
                  <c:v>2.7447154521939998</c:v>
                </c:pt>
                <c:pt idx="22015">
                  <c:v>2.744911193848</c:v>
                </c:pt>
                <c:pt idx="22016">
                  <c:v>2.74511551857</c:v>
                </c:pt>
                <c:pt idx="22017">
                  <c:v>2.7454183101649998</c:v>
                </c:pt>
                <c:pt idx="22018">
                  <c:v>2.7455940246580002</c:v>
                </c:pt>
                <c:pt idx="22019">
                  <c:v>2.7456581592560001</c:v>
                </c:pt>
                <c:pt idx="22020">
                  <c:v>2.7458345890050002</c:v>
                </c:pt>
                <c:pt idx="22021">
                  <c:v>2.7459039688110001</c:v>
                </c:pt>
                <c:pt idx="22022">
                  <c:v>2.7459762096409999</c:v>
                </c:pt>
                <c:pt idx="22023">
                  <c:v>2.7460541725160001</c:v>
                </c:pt>
                <c:pt idx="22024">
                  <c:v>2.7461361885070001</c:v>
                </c:pt>
                <c:pt idx="22025">
                  <c:v>2.7462289333340002</c:v>
                </c:pt>
                <c:pt idx="22026">
                  <c:v>2.7463233470919999</c:v>
                </c:pt>
                <c:pt idx="22027">
                  <c:v>2.7464184761050001</c:v>
                </c:pt>
                <c:pt idx="22028">
                  <c:v>2.7465143203740001</c:v>
                </c:pt>
                <c:pt idx="22029">
                  <c:v>2.7466149330139999</c:v>
                </c:pt>
                <c:pt idx="22030">
                  <c:v>2.7467141151429999</c:v>
                </c:pt>
                <c:pt idx="22031">
                  <c:v>2.7468154430389999</c:v>
                </c:pt>
                <c:pt idx="22032">
                  <c:v>2.7469146251679999</c:v>
                </c:pt>
                <c:pt idx="22033">
                  <c:v>2.7470107078549999</c:v>
                </c:pt>
                <c:pt idx="22034">
                  <c:v>2.7470974922179998</c:v>
                </c:pt>
                <c:pt idx="22035">
                  <c:v>2.7471706867219998</c:v>
                </c:pt>
                <c:pt idx="22036">
                  <c:v>2.7472312450410001</c:v>
                </c:pt>
                <c:pt idx="22037">
                  <c:v>2.7472741603849999</c:v>
                </c:pt>
                <c:pt idx="22038">
                  <c:v>2.7473046779630002</c:v>
                </c:pt>
                <c:pt idx="22039">
                  <c:v>2.7473344802859998</c:v>
                </c:pt>
                <c:pt idx="22040">
                  <c:v>2.747345924377</c:v>
                </c:pt>
                <c:pt idx="22041">
                  <c:v>2.7473566532140001</c:v>
                </c:pt>
                <c:pt idx="22042">
                  <c:v>2.7474379539489999</c:v>
                </c:pt>
                <c:pt idx="22043">
                  <c:v>2.747596740723</c:v>
                </c:pt>
                <c:pt idx="22044">
                  <c:v>2.748125314713</c:v>
                </c:pt>
                <c:pt idx="22045">
                  <c:v>2.7482674121859998</c:v>
                </c:pt>
                <c:pt idx="22046">
                  <c:v>2.7482342720030002</c:v>
                </c:pt>
                <c:pt idx="22047">
                  <c:v>2.7481901645660001</c:v>
                </c:pt>
                <c:pt idx="22048">
                  <c:v>2.7481613159179998</c:v>
                </c:pt>
                <c:pt idx="22049">
                  <c:v>2.7482111454010001</c:v>
                </c:pt>
                <c:pt idx="22050">
                  <c:v>2.7482945919040001</c:v>
                </c:pt>
                <c:pt idx="22051">
                  <c:v>2.7483823299410002</c:v>
                </c:pt>
                <c:pt idx="22052">
                  <c:v>2.7484652996059999</c:v>
                </c:pt>
                <c:pt idx="22053">
                  <c:v>2.748548984528</c:v>
                </c:pt>
                <c:pt idx="22054">
                  <c:v>2.7486288547519999</c:v>
                </c:pt>
                <c:pt idx="22055">
                  <c:v>2.7486917972559999</c:v>
                </c:pt>
                <c:pt idx="22056">
                  <c:v>2.748697519302</c:v>
                </c:pt>
                <c:pt idx="22057">
                  <c:v>2.748674631119</c:v>
                </c:pt>
                <c:pt idx="22058">
                  <c:v>2.748660802841</c:v>
                </c:pt>
                <c:pt idx="22059">
                  <c:v>2.7487242221830002</c:v>
                </c:pt>
                <c:pt idx="22060">
                  <c:v>2.7488179206850001</c:v>
                </c:pt>
                <c:pt idx="22061">
                  <c:v>2.7489068508150001</c:v>
                </c:pt>
                <c:pt idx="22062">
                  <c:v>2.748997211456</c:v>
                </c:pt>
                <c:pt idx="22063">
                  <c:v>2.7490890026089998</c:v>
                </c:pt>
                <c:pt idx="22064">
                  <c:v>2.7491815090179998</c:v>
                </c:pt>
                <c:pt idx="22065">
                  <c:v>2.7492647171020002</c:v>
                </c:pt>
                <c:pt idx="22066">
                  <c:v>2.7496645450589998</c:v>
                </c:pt>
                <c:pt idx="22067">
                  <c:v>2.7498035430910002</c:v>
                </c:pt>
                <c:pt idx="22068">
                  <c:v>2.7498753070830002</c:v>
                </c:pt>
                <c:pt idx="22069">
                  <c:v>2.749949455261</c:v>
                </c:pt>
                <c:pt idx="22070">
                  <c:v>2.7500877380370001</c:v>
                </c:pt>
                <c:pt idx="22071">
                  <c:v>2.750197172165</c:v>
                </c:pt>
                <c:pt idx="22072">
                  <c:v>2.750258207321</c:v>
                </c:pt>
                <c:pt idx="22073">
                  <c:v>2.7502706050870001</c:v>
                </c:pt>
                <c:pt idx="22074">
                  <c:v>2.7502937316890002</c:v>
                </c:pt>
                <c:pt idx="22075">
                  <c:v>2.7503423690800002</c:v>
                </c:pt>
                <c:pt idx="22076">
                  <c:v>2.7504465579990001</c:v>
                </c:pt>
                <c:pt idx="22077">
                  <c:v>2.750582695007</c:v>
                </c:pt>
                <c:pt idx="22078">
                  <c:v>2.7507891654969998</c:v>
                </c:pt>
                <c:pt idx="22079">
                  <c:v>2.7511816024779998</c:v>
                </c:pt>
                <c:pt idx="22080">
                  <c:v>2.751149177551</c:v>
                </c:pt>
                <c:pt idx="22081">
                  <c:v>2.7511551380160002</c:v>
                </c:pt>
                <c:pt idx="22082">
                  <c:v>2.7512252330779998</c:v>
                </c:pt>
                <c:pt idx="22083">
                  <c:v>2.7513682842249998</c:v>
                </c:pt>
                <c:pt idx="22084">
                  <c:v>2.751457691193</c:v>
                </c:pt>
                <c:pt idx="22085">
                  <c:v>2.7515478134159999</c:v>
                </c:pt>
                <c:pt idx="22086">
                  <c:v>2.7516872882840002</c:v>
                </c:pt>
                <c:pt idx="22087">
                  <c:v>2.7517707347870002</c:v>
                </c:pt>
                <c:pt idx="22088">
                  <c:v>2.7518157958980001</c:v>
                </c:pt>
                <c:pt idx="22089">
                  <c:v>2.7518155574800001</c:v>
                </c:pt>
                <c:pt idx="22090">
                  <c:v>2.7517826557160001</c:v>
                </c:pt>
                <c:pt idx="22091">
                  <c:v>2.7517447471619998</c:v>
                </c:pt>
                <c:pt idx="22092">
                  <c:v>2.7517130374910002</c:v>
                </c:pt>
                <c:pt idx="22093">
                  <c:v>2.7517201900480002</c:v>
                </c:pt>
                <c:pt idx="22094">
                  <c:v>2.7517766952509999</c:v>
                </c:pt>
                <c:pt idx="22095">
                  <c:v>2.7519736289979999</c:v>
                </c:pt>
                <c:pt idx="22096">
                  <c:v>2.7522172927859998</c:v>
                </c:pt>
                <c:pt idx="22097">
                  <c:v>2.7524006366729998</c:v>
                </c:pt>
                <c:pt idx="22098">
                  <c:v>2.7525589466090001</c:v>
                </c:pt>
                <c:pt idx="22099">
                  <c:v>2.7529621124269998</c:v>
                </c:pt>
                <c:pt idx="22100">
                  <c:v>2.753123044968</c:v>
                </c:pt>
                <c:pt idx="22101">
                  <c:v>2.7532212734220001</c:v>
                </c:pt>
                <c:pt idx="22102">
                  <c:v>2.7533261775970002</c:v>
                </c:pt>
                <c:pt idx="22103">
                  <c:v>2.7533195018769998</c:v>
                </c:pt>
                <c:pt idx="22104">
                  <c:v>2.7532987594599998</c:v>
                </c:pt>
                <c:pt idx="22105">
                  <c:v>2.7532727718349999</c:v>
                </c:pt>
                <c:pt idx="22106">
                  <c:v>2.7532756328580001</c:v>
                </c:pt>
                <c:pt idx="22107">
                  <c:v>2.7535216808320002</c:v>
                </c:pt>
                <c:pt idx="22108">
                  <c:v>2.7536656856540001</c:v>
                </c:pt>
                <c:pt idx="22109">
                  <c:v>2.753740787506</c:v>
                </c:pt>
                <c:pt idx="22110">
                  <c:v>2.7538194656370001</c:v>
                </c:pt>
                <c:pt idx="22111">
                  <c:v>2.7539005279539999</c:v>
                </c:pt>
                <c:pt idx="22112">
                  <c:v>2.7539854049680002</c:v>
                </c:pt>
                <c:pt idx="22113">
                  <c:v>2.7540743350980001</c:v>
                </c:pt>
                <c:pt idx="22114">
                  <c:v>2.754164457321</c:v>
                </c:pt>
                <c:pt idx="22115">
                  <c:v>2.7542526721949998</c:v>
                </c:pt>
                <c:pt idx="22116">
                  <c:v>2.7543308734890002</c:v>
                </c:pt>
                <c:pt idx="22117">
                  <c:v>2.7543950080870001</c:v>
                </c:pt>
                <c:pt idx="22118">
                  <c:v>2.7544379234309999</c:v>
                </c:pt>
                <c:pt idx="22119">
                  <c:v>2.7544705867769999</c:v>
                </c:pt>
                <c:pt idx="22120">
                  <c:v>2.7544894218440001</c:v>
                </c:pt>
                <c:pt idx="22121">
                  <c:v>2.754507780075</c:v>
                </c:pt>
                <c:pt idx="22122">
                  <c:v>2.7545213699339999</c:v>
                </c:pt>
                <c:pt idx="22123">
                  <c:v>2.754539251328</c:v>
                </c:pt>
                <c:pt idx="22124">
                  <c:v>2.7549269199370001</c:v>
                </c:pt>
                <c:pt idx="22125">
                  <c:v>2.7553298473360002</c:v>
                </c:pt>
                <c:pt idx="22126">
                  <c:v>2.755467176437</c:v>
                </c:pt>
                <c:pt idx="22127">
                  <c:v>2.7554936409000002</c:v>
                </c:pt>
                <c:pt idx="22128">
                  <c:v>2.7556908130650002</c:v>
                </c:pt>
                <c:pt idx="22129">
                  <c:v>2.7558867931369999</c:v>
                </c:pt>
                <c:pt idx="22130">
                  <c:v>2.756026983261</c:v>
                </c:pt>
                <c:pt idx="22131">
                  <c:v>2.7561550140379998</c:v>
                </c:pt>
                <c:pt idx="22132">
                  <c:v>2.7562363147740001</c:v>
                </c:pt>
                <c:pt idx="22133">
                  <c:v>2.7563121318819999</c:v>
                </c:pt>
                <c:pt idx="22134">
                  <c:v>2.7563011646270001</c:v>
                </c:pt>
                <c:pt idx="22135">
                  <c:v>2.7562475204469998</c:v>
                </c:pt>
                <c:pt idx="22136">
                  <c:v>2.756289958954</c:v>
                </c:pt>
                <c:pt idx="22137">
                  <c:v>2.756420850754</c:v>
                </c:pt>
                <c:pt idx="22138">
                  <c:v>2.7565677165990001</c:v>
                </c:pt>
                <c:pt idx="22139">
                  <c:v>2.756996393204</c:v>
                </c:pt>
                <c:pt idx="22140">
                  <c:v>2.7571153640750001</c:v>
                </c:pt>
                <c:pt idx="22141">
                  <c:v>2.7572274208069998</c:v>
                </c:pt>
                <c:pt idx="22142">
                  <c:v>2.757313728333</c:v>
                </c:pt>
                <c:pt idx="22143">
                  <c:v>2.7573575973510001</c:v>
                </c:pt>
                <c:pt idx="22144">
                  <c:v>2.757360935211</c:v>
                </c:pt>
                <c:pt idx="22145">
                  <c:v>2.7573602199549998</c:v>
                </c:pt>
                <c:pt idx="22146">
                  <c:v>2.7573630809780001</c:v>
                </c:pt>
                <c:pt idx="22147">
                  <c:v>2.7573916912079999</c:v>
                </c:pt>
                <c:pt idx="22148">
                  <c:v>2.757509231567</c:v>
                </c:pt>
                <c:pt idx="22149">
                  <c:v>2.7578029632569998</c:v>
                </c:pt>
                <c:pt idx="22150">
                  <c:v>2.7579348087310001</c:v>
                </c:pt>
                <c:pt idx="22151">
                  <c:v>2.7580623626710001</c:v>
                </c:pt>
                <c:pt idx="22152">
                  <c:v>2.7581927776340001</c:v>
                </c:pt>
                <c:pt idx="22153">
                  <c:v>2.758278131485</c:v>
                </c:pt>
                <c:pt idx="22154">
                  <c:v>2.7583720684049999</c:v>
                </c:pt>
                <c:pt idx="22155">
                  <c:v>2.7584168910979998</c:v>
                </c:pt>
                <c:pt idx="22156">
                  <c:v>2.758494138718</c:v>
                </c:pt>
                <c:pt idx="22157">
                  <c:v>2.7585778236389999</c:v>
                </c:pt>
                <c:pt idx="22158">
                  <c:v>2.7586643695830002</c:v>
                </c:pt>
                <c:pt idx="22159">
                  <c:v>2.7587482929229998</c:v>
                </c:pt>
                <c:pt idx="22160">
                  <c:v>2.75883436203</c:v>
                </c:pt>
                <c:pt idx="22161">
                  <c:v>2.7589240074160002</c:v>
                </c:pt>
                <c:pt idx="22162">
                  <c:v>2.7590131759640002</c:v>
                </c:pt>
                <c:pt idx="22163">
                  <c:v>2.7591018676760002</c:v>
                </c:pt>
                <c:pt idx="22164">
                  <c:v>2.7592074871059999</c:v>
                </c:pt>
                <c:pt idx="22165">
                  <c:v>2.75919175148</c:v>
                </c:pt>
                <c:pt idx="22166">
                  <c:v>2.7591526508330002</c:v>
                </c:pt>
                <c:pt idx="22167">
                  <c:v>2.7592566013340001</c:v>
                </c:pt>
                <c:pt idx="22168">
                  <c:v>2.7594079971309999</c:v>
                </c:pt>
                <c:pt idx="22169">
                  <c:v>2.759624242783</c:v>
                </c:pt>
                <c:pt idx="22170">
                  <c:v>2.7599880695340002</c:v>
                </c:pt>
                <c:pt idx="22171">
                  <c:v>2.7600002288819998</c:v>
                </c:pt>
                <c:pt idx="22172">
                  <c:v>2.7600758075709999</c:v>
                </c:pt>
                <c:pt idx="22173">
                  <c:v>2.7601857185359999</c:v>
                </c:pt>
                <c:pt idx="22174">
                  <c:v>2.760329008102</c:v>
                </c:pt>
                <c:pt idx="22175">
                  <c:v>2.760482549667</c:v>
                </c:pt>
                <c:pt idx="22176">
                  <c:v>2.760637521744</c:v>
                </c:pt>
                <c:pt idx="22177">
                  <c:v>2.7607111930850001</c:v>
                </c:pt>
                <c:pt idx="22178">
                  <c:v>2.7607893943790001</c:v>
                </c:pt>
                <c:pt idx="22179">
                  <c:v>2.7608633041380002</c:v>
                </c:pt>
                <c:pt idx="22180">
                  <c:v>2.7609317302699998</c:v>
                </c:pt>
                <c:pt idx="22181">
                  <c:v>2.7609837055209998</c:v>
                </c:pt>
                <c:pt idx="22182">
                  <c:v>2.7610182762150002</c:v>
                </c:pt>
                <c:pt idx="22183">
                  <c:v>2.7610468864439999</c:v>
                </c:pt>
                <c:pt idx="22184">
                  <c:v>2.7610731124879999</c:v>
                </c:pt>
                <c:pt idx="22185">
                  <c:v>2.7610967159270001</c:v>
                </c:pt>
                <c:pt idx="22186">
                  <c:v>2.7611253261569999</c:v>
                </c:pt>
                <c:pt idx="22187">
                  <c:v>2.7611560821530001</c:v>
                </c:pt>
                <c:pt idx="22188">
                  <c:v>2.7611825466159998</c:v>
                </c:pt>
                <c:pt idx="22189">
                  <c:v>2.761213064194</c:v>
                </c:pt>
                <c:pt idx="22190">
                  <c:v>2.7612526416779999</c:v>
                </c:pt>
                <c:pt idx="22191">
                  <c:v>2.7613079547880002</c:v>
                </c:pt>
                <c:pt idx="22192">
                  <c:v>2.7613809108730001</c:v>
                </c:pt>
                <c:pt idx="22193">
                  <c:v>2.7614555358890001</c:v>
                </c:pt>
                <c:pt idx="22194">
                  <c:v>2.7616136074069999</c:v>
                </c:pt>
                <c:pt idx="22195">
                  <c:v>2.7616860866550001</c:v>
                </c:pt>
                <c:pt idx="22196">
                  <c:v>2.7618317604059999</c:v>
                </c:pt>
                <c:pt idx="22197">
                  <c:v>2.7619721889500002</c:v>
                </c:pt>
                <c:pt idx="22198">
                  <c:v>2.7620670795439999</c:v>
                </c:pt>
                <c:pt idx="22199">
                  <c:v>2.7621028423310001</c:v>
                </c:pt>
                <c:pt idx="22200">
                  <c:v>2.7622430324549998</c:v>
                </c:pt>
                <c:pt idx="22201">
                  <c:v>2.7623434066770001</c:v>
                </c:pt>
                <c:pt idx="22202">
                  <c:v>2.7624380588530002</c:v>
                </c:pt>
                <c:pt idx="22203">
                  <c:v>2.762533187866</c:v>
                </c:pt>
                <c:pt idx="22204">
                  <c:v>2.762615203857</c:v>
                </c:pt>
                <c:pt idx="22205">
                  <c:v>2.7626478672029999</c:v>
                </c:pt>
                <c:pt idx="22206">
                  <c:v>2.762621879578</c:v>
                </c:pt>
                <c:pt idx="22207">
                  <c:v>2.762602806091</c:v>
                </c:pt>
                <c:pt idx="22208">
                  <c:v>2.7625648975370001</c:v>
                </c:pt>
                <c:pt idx="22209">
                  <c:v>2.7625324726099998</c:v>
                </c:pt>
                <c:pt idx="22210">
                  <c:v>2.762550592422</c:v>
                </c:pt>
                <c:pt idx="22211">
                  <c:v>2.7627270221710001</c:v>
                </c:pt>
                <c:pt idx="22212">
                  <c:v>2.7628703117370002</c:v>
                </c:pt>
                <c:pt idx="22213">
                  <c:v>2.7629611492159998</c:v>
                </c:pt>
                <c:pt idx="22214">
                  <c:v>2.7630519866940002</c:v>
                </c:pt>
                <c:pt idx="22215">
                  <c:v>2.7631390094760002</c:v>
                </c:pt>
                <c:pt idx="22216">
                  <c:v>2.7632112503049999</c:v>
                </c:pt>
                <c:pt idx="22217">
                  <c:v>2.763230323792</c:v>
                </c:pt>
                <c:pt idx="22218">
                  <c:v>2.7632241249080001</c:v>
                </c:pt>
                <c:pt idx="22219">
                  <c:v>2.7633483409880002</c:v>
                </c:pt>
                <c:pt idx="22220">
                  <c:v>2.763640403748</c:v>
                </c:pt>
                <c:pt idx="22221">
                  <c:v>2.7640628814700001</c:v>
                </c:pt>
                <c:pt idx="22222">
                  <c:v>2.7641894817349999</c:v>
                </c:pt>
                <c:pt idx="22223">
                  <c:v>2.764271736145</c:v>
                </c:pt>
                <c:pt idx="22224">
                  <c:v>2.7643058300019998</c:v>
                </c:pt>
                <c:pt idx="22225">
                  <c:v>2.7643125057220002</c:v>
                </c:pt>
                <c:pt idx="22226">
                  <c:v>2.7644212245939999</c:v>
                </c:pt>
                <c:pt idx="22227">
                  <c:v>2.764610290527</c:v>
                </c:pt>
                <c:pt idx="22228">
                  <c:v>2.7647473812099999</c:v>
                </c:pt>
                <c:pt idx="22229">
                  <c:v>2.7649421691890002</c:v>
                </c:pt>
                <c:pt idx="22230">
                  <c:v>2.7652158737180002</c:v>
                </c:pt>
                <c:pt idx="22231">
                  <c:v>2.7652208805080001</c:v>
                </c:pt>
                <c:pt idx="22232">
                  <c:v>2.7652876377109998</c:v>
                </c:pt>
                <c:pt idx="22233">
                  <c:v>2.7655131816859999</c:v>
                </c:pt>
                <c:pt idx="22234">
                  <c:v>2.7657809257510002</c:v>
                </c:pt>
                <c:pt idx="22235">
                  <c:v>2.7659347057339998</c:v>
                </c:pt>
                <c:pt idx="22236">
                  <c:v>2.766038179398</c:v>
                </c:pt>
                <c:pt idx="22237">
                  <c:v>2.7660431861879999</c:v>
                </c:pt>
                <c:pt idx="22238">
                  <c:v>2.7663145065310002</c:v>
                </c:pt>
                <c:pt idx="22239">
                  <c:v>2.7664141654969998</c:v>
                </c:pt>
                <c:pt idx="22240">
                  <c:v>2.766571760178</c:v>
                </c:pt>
                <c:pt idx="22241">
                  <c:v>2.766725301743</c:v>
                </c:pt>
                <c:pt idx="22242">
                  <c:v>2.7668259143829999</c:v>
                </c:pt>
                <c:pt idx="22243">
                  <c:v>2.766782999039</c:v>
                </c:pt>
                <c:pt idx="22244">
                  <c:v>2.766770839691</c:v>
                </c:pt>
                <c:pt idx="22245">
                  <c:v>2.76691365242</c:v>
                </c:pt>
                <c:pt idx="22246">
                  <c:v>2.7670109271999999</c:v>
                </c:pt>
                <c:pt idx="22247">
                  <c:v>2.7671024799350001</c:v>
                </c:pt>
                <c:pt idx="22248">
                  <c:v>2.7671904563899998</c:v>
                </c:pt>
                <c:pt idx="22249">
                  <c:v>2.767276525497</c:v>
                </c:pt>
                <c:pt idx="22250">
                  <c:v>2.7673592567440002</c:v>
                </c:pt>
                <c:pt idx="22251">
                  <c:v>2.7673945426939999</c:v>
                </c:pt>
                <c:pt idx="22252">
                  <c:v>2.7674329280849999</c:v>
                </c:pt>
                <c:pt idx="22253">
                  <c:v>2.7674236297610002</c:v>
                </c:pt>
                <c:pt idx="22254">
                  <c:v>2.7673971652980001</c:v>
                </c:pt>
                <c:pt idx="22255">
                  <c:v>2.767370700836</c:v>
                </c:pt>
                <c:pt idx="22256">
                  <c:v>2.76735663414</c:v>
                </c:pt>
                <c:pt idx="22257">
                  <c:v>2.7673802375790002</c:v>
                </c:pt>
                <c:pt idx="22258">
                  <c:v>2.7674553394319998</c:v>
                </c:pt>
                <c:pt idx="22259">
                  <c:v>2.7675552368159999</c:v>
                </c:pt>
                <c:pt idx="22260">
                  <c:v>2.7677154541019999</c:v>
                </c:pt>
                <c:pt idx="22261">
                  <c:v>2.7680258750919999</c:v>
                </c:pt>
                <c:pt idx="22262">
                  <c:v>2.7681457996369998</c:v>
                </c:pt>
                <c:pt idx="22263">
                  <c:v>2.7681956291200001</c:v>
                </c:pt>
                <c:pt idx="22264">
                  <c:v>2.768230438232</c:v>
                </c:pt>
                <c:pt idx="22265">
                  <c:v>2.768260002136</c:v>
                </c:pt>
                <c:pt idx="22266">
                  <c:v>2.7682900428770001</c:v>
                </c:pt>
                <c:pt idx="22267">
                  <c:v>2.7683200836180002</c:v>
                </c:pt>
                <c:pt idx="22268">
                  <c:v>2.7683539390559999</c:v>
                </c:pt>
                <c:pt idx="22269">
                  <c:v>2.7683875560760001</c:v>
                </c:pt>
                <c:pt idx="22270">
                  <c:v>2.7684261798860001</c:v>
                </c:pt>
                <c:pt idx="22271">
                  <c:v>2.76846909523</c:v>
                </c:pt>
                <c:pt idx="22272">
                  <c:v>2.768521547318</c:v>
                </c:pt>
                <c:pt idx="22273">
                  <c:v>2.7685863971710001</c:v>
                </c:pt>
                <c:pt idx="22274">
                  <c:v>2.7686688899990002</c:v>
                </c:pt>
                <c:pt idx="22275">
                  <c:v>2.7687556743620001</c:v>
                </c:pt>
                <c:pt idx="22276">
                  <c:v>2.7688462734220001</c:v>
                </c:pt>
                <c:pt idx="22277">
                  <c:v>2.7689337730410002</c:v>
                </c:pt>
                <c:pt idx="22278">
                  <c:v>2.7690181732179999</c:v>
                </c:pt>
                <c:pt idx="22279">
                  <c:v>2.7690997123719998</c:v>
                </c:pt>
                <c:pt idx="22280">
                  <c:v>2.7691800594329998</c:v>
                </c:pt>
                <c:pt idx="22281">
                  <c:v>2.7692606449129999</c:v>
                </c:pt>
                <c:pt idx="22282">
                  <c:v>2.7694101333619998</c:v>
                </c:pt>
                <c:pt idx="22283">
                  <c:v>2.7695477008820002</c:v>
                </c:pt>
                <c:pt idx="22284">
                  <c:v>2.7697534561160002</c:v>
                </c:pt>
                <c:pt idx="22285">
                  <c:v>2.7697987556460002</c:v>
                </c:pt>
                <c:pt idx="22286">
                  <c:v>2.770002126694</c:v>
                </c:pt>
                <c:pt idx="22287">
                  <c:v>2.77037191391</c:v>
                </c:pt>
                <c:pt idx="22288">
                  <c:v>2.7705161571499999</c:v>
                </c:pt>
                <c:pt idx="22289">
                  <c:v>2.77082157135</c:v>
                </c:pt>
                <c:pt idx="22290">
                  <c:v>2.7709650993350001</c:v>
                </c:pt>
                <c:pt idx="22291">
                  <c:v>2.7710590362550001</c:v>
                </c:pt>
                <c:pt idx="22292">
                  <c:v>2.7711925506589998</c:v>
                </c:pt>
                <c:pt idx="22293">
                  <c:v>2.7712390422820001</c:v>
                </c:pt>
                <c:pt idx="22294">
                  <c:v>2.7712428569790002</c:v>
                </c:pt>
                <c:pt idx="22295">
                  <c:v>2.771200180054</c:v>
                </c:pt>
                <c:pt idx="22296">
                  <c:v>2.771165132523</c:v>
                </c:pt>
                <c:pt idx="22297">
                  <c:v>2.7711956501010002</c:v>
                </c:pt>
                <c:pt idx="22298">
                  <c:v>2.7713098526</c:v>
                </c:pt>
                <c:pt idx="22299">
                  <c:v>2.7713897228239999</c:v>
                </c:pt>
                <c:pt idx="22300">
                  <c:v>2.7714295387269998</c:v>
                </c:pt>
                <c:pt idx="22301">
                  <c:v>2.771548986435</c:v>
                </c:pt>
                <c:pt idx="22302">
                  <c:v>2.771634101868</c:v>
                </c:pt>
                <c:pt idx="22303">
                  <c:v>2.7717247009279999</c:v>
                </c:pt>
                <c:pt idx="22304">
                  <c:v>2.7718565464020002</c:v>
                </c:pt>
                <c:pt idx="22305">
                  <c:v>2.7719562053679998</c:v>
                </c:pt>
                <c:pt idx="22306">
                  <c:v>2.7719576358800002</c:v>
                </c:pt>
                <c:pt idx="22307">
                  <c:v>2.7720880508420001</c:v>
                </c:pt>
                <c:pt idx="22308">
                  <c:v>2.7722101211550001</c:v>
                </c:pt>
                <c:pt idx="22309">
                  <c:v>2.7723970413210002</c:v>
                </c:pt>
                <c:pt idx="22310">
                  <c:v>2.7725279331210002</c:v>
                </c:pt>
                <c:pt idx="22311">
                  <c:v>2.7726609706879999</c:v>
                </c:pt>
                <c:pt idx="22312">
                  <c:v>2.7727918624879999</c:v>
                </c:pt>
                <c:pt idx="22313">
                  <c:v>2.7729268074040001</c:v>
                </c:pt>
                <c:pt idx="22314">
                  <c:v>2.7730543613430001</c:v>
                </c:pt>
                <c:pt idx="22315">
                  <c:v>2.7731683254239998</c:v>
                </c:pt>
                <c:pt idx="22316">
                  <c:v>2.7732417583469999</c:v>
                </c:pt>
                <c:pt idx="22317">
                  <c:v>2.7736306190489999</c:v>
                </c:pt>
                <c:pt idx="22318">
                  <c:v>2.7738702297210001</c:v>
                </c:pt>
                <c:pt idx="22319">
                  <c:v>2.7739617824549998</c:v>
                </c:pt>
                <c:pt idx="22320">
                  <c:v>2.774051427841</c:v>
                </c:pt>
                <c:pt idx="22321">
                  <c:v>2.774122953415</c:v>
                </c:pt>
                <c:pt idx="22322">
                  <c:v>2.7741465568539998</c:v>
                </c:pt>
                <c:pt idx="22323">
                  <c:v>2.7741324901579998</c:v>
                </c:pt>
                <c:pt idx="22324">
                  <c:v>2.7742595672610002</c:v>
                </c:pt>
                <c:pt idx="22325">
                  <c:v>2.7748417854310001</c:v>
                </c:pt>
                <c:pt idx="22326">
                  <c:v>2.775042057037</c:v>
                </c:pt>
                <c:pt idx="22327">
                  <c:v>2.775053977966</c:v>
                </c:pt>
                <c:pt idx="22328">
                  <c:v>2.7751104831700002</c:v>
                </c:pt>
                <c:pt idx="22329">
                  <c:v>2.7752187252040001</c:v>
                </c:pt>
                <c:pt idx="22330">
                  <c:v>2.7753570079799998</c:v>
                </c:pt>
                <c:pt idx="22331">
                  <c:v>2.775427103043</c:v>
                </c:pt>
                <c:pt idx="22332">
                  <c:v>2.7754983901979999</c:v>
                </c:pt>
                <c:pt idx="22333">
                  <c:v>2.7756397724149999</c:v>
                </c:pt>
                <c:pt idx="22334">
                  <c:v>2.7757771015169999</c:v>
                </c:pt>
                <c:pt idx="22335">
                  <c:v>2.7759096622469999</c:v>
                </c:pt>
                <c:pt idx="22336">
                  <c:v>2.7761745452879998</c:v>
                </c:pt>
                <c:pt idx="22337">
                  <c:v>2.776206731796</c:v>
                </c:pt>
                <c:pt idx="22338">
                  <c:v>2.7762024402619998</c:v>
                </c:pt>
                <c:pt idx="22339">
                  <c:v>2.7763872146609998</c:v>
                </c:pt>
                <c:pt idx="22340">
                  <c:v>2.7765259742740001</c:v>
                </c:pt>
                <c:pt idx="22341">
                  <c:v>2.7766726017000001</c:v>
                </c:pt>
                <c:pt idx="22342">
                  <c:v>2.7768142223360002</c:v>
                </c:pt>
                <c:pt idx="22343">
                  <c:v>2.7769072055819999</c:v>
                </c:pt>
                <c:pt idx="22344">
                  <c:v>2.7769563198089999</c:v>
                </c:pt>
                <c:pt idx="22345">
                  <c:v>2.7770574092859999</c:v>
                </c:pt>
                <c:pt idx="22346">
                  <c:v>2.7772336006159999</c:v>
                </c:pt>
                <c:pt idx="22347">
                  <c:v>2.7778084278109998</c:v>
                </c:pt>
                <c:pt idx="22348">
                  <c:v>2.7778863906860001</c:v>
                </c:pt>
                <c:pt idx="22349">
                  <c:v>2.7779231071470001</c:v>
                </c:pt>
                <c:pt idx="22350">
                  <c:v>2.778044700623</c:v>
                </c:pt>
                <c:pt idx="22351">
                  <c:v>2.7781391143800001</c:v>
                </c:pt>
                <c:pt idx="22352">
                  <c:v>2.7783365249630001</c:v>
                </c:pt>
                <c:pt idx="22353">
                  <c:v>2.778552293777</c:v>
                </c:pt>
                <c:pt idx="22354">
                  <c:v>2.7787387371059999</c:v>
                </c:pt>
                <c:pt idx="22355">
                  <c:v>2.778779029846</c:v>
                </c:pt>
                <c:pt idx="22356">
                  <c:v>2.778801441193</c:v>
                </c:pt>
                <c:pt idx="22357">
                  <c:v>2.7788136005399999</c:v>
                </c:pt>
                <c:pt idx="22358">
                  <c:v>2.778829574585</c:v>
                </c:pt>
                <c:pt idx="22359">
                  <c:v>2.7788465023039999</c:v>
                </c:pt>
                <c:pt idx="22360">
                  <c:v>2.7788667678830001</c:v>
                </c:pt>
                <c:pt idx="22361">
                  <c:v>2.7788989543909999</c:v>
                </c:pt>
                <c:pt idx="22362">
                  <c:v>2.7790014743799998</c:v>
                </c:pt>
                <c:pt idx="22363">
                  <c:v>2.7791366577150001</c:v>
                </c:pt>
                <c:pt idx="22364">
                  <c:v>2.779335021973</c:v>
                </c:pt>
                <c:pt idx="22365">
                  <c:v>2.779861688614</c:v>
                </c:pt>
                <c:pt idx="22366">
                  <c:v>2.7799196243290001</c:v>
                </c:pt>
                <c:pt idx="22367">
                  <c:v>2.779847860336</c:v>
                </c:pt>
                <c:pt idx="22368">
                  <c:v>2.7799849510189998</c:v>
                </c:pt>
                <c:pt idx="22369">
                  <c:v>2.7800724506379999</c:v>
                </c:pt>
                <c:pt idx="22370">
                  <c:v>2.780196905136</c:v>
                </c:pt>
                <c:pt idx="22371">
                  <c:v>2.7802777290340002</c:v>
                </c:pt>
                <c:pt idx="22372">
                  <c:v>2.7803587913509999</c:v>
                </c:pt>
                <c:pt idx="22373">
                  <c:v>2.7804396152500002</c:v>
                </c:pt>
                <c:pt idx="22374">
                  <c:v>2.7805080413819998</c:v>
                </c:pt>
                <c:pt idx="22375">
                  <c:v>2.7805464267729998</c:v>
                </c:pt>
                <c:pt idx="22376">
                  <c:v>2.7805044651030002</c:v>
                </c:pt>
                <c:pt idx="22377">
                  <c:v>2.7807996273039999</c:v>
                </c:pt>
                <c:pt idx="22378">
                  <c:v>2.7813508510589999</c:v>
                </c:pt>
                <c:pt idx="22379">
                  <c:v>2.7814271450039998</c:v>
                </c:pt>
                <c:pt idx="22380">
                  <c:v>2.781417608261</c:v>
                </c:pt>
                <c:pt idx="22381">
                  <c:v>2.7813849449160002</c:v>
                </c:pt>
                <c:pt idx="22382">
                  <c:v>2.7814929485320001</c:v>
                </c:pt>
                <c:pt idx="22383">
                  <c:v>2.782039880753</c:v>
                </c:pt>
                <c:pt idx="22384">
                  <c:v>2.7823948860169998</c:v>
                </c:pt>
                <c:pt idx="22385">
                  <c:v>2.782433986664</c:v>
                </c:pt>
                <c:pt idx="22386">
                  <c:v>2.7824790477749999</c:v>
                </c:pt>
                <c:pt idx="22387">
                  <c:v>2.7825591564179999</c:v>
                </c:pt>
                <c:pt idx="22388">
                  <c:v>2.7827262878419998</c:v>
                </c:pt>
                <c:pt idx="22389">
                  <c:v>2.7833228111269999</c:v>
                </c:pt>
                <c:pt idx="22390">
                  <c:v>2.783389806747</c:v>
                </c:pt>
                <c:pt idx="22391">
                  <c:v>2.7834479808810002</c:v>
                </c:pt>
                <c:pt idx="22392">
                  <c:v>2.7835323810579999</c:v>
                </c:pt>
                <c:pt idx="22393">
                  <c:v>2.7835552692409999</c:v>
                </c:pt>
                <c:pt idx="22394">
                  <c:v>2.783571243286</c:v>
                </c:pt>
                <c:pt idx="22395">
                  <c:v>2.7835876941679998</c:v>
                </c:pt>
                <c:pt idx="22396">
                  <c:v>2.7835998535159998</c:v>
                </c:pt>
                <c:pt idx="22397">
                  <c:v>2.783616542816</c:v>
                </c:pt>
                <c:pt idx="22398">
                  <c:v>2.7836294174190002</c:v>
                </c:pt>
                <c:pt idx="22399">
                  <c:v>2.78364443779</c:v>
                </c:pt>
                <c:pt idx="22400">
                  <c:v>2.7836694717410002</c:v>
                </c:pt>
                <c:pt idx="22401">
                  <c:v>2.783745527267</c:v>
                </c:pt>
                <c:pt idx="22402">
                  <c:v>2.7838687896729999</c:v>
                </c:pt>
                <c:pt idx="22403">
                  <c:v>2.783994913101</c:v>
                </c:pt>
                <c:pt idx="22404">
                  <c:v>2.7842924594879999</c:v>
                </c:pt>
                <c:pt idx="22405">
                  <c:v>2.7846908569340001</c:v>
                </c:pt>
                <c:pt idx="22406">
                  <c:v>2.7846512794490001</c:v>
                </c:pt>
                <c:pt idx="22407">
                  <c:v>2.7846047878269999</c:v>
                </c:pt>
                <c:pt idx="22408">
                  <c:v>2.7846493721010002</c:v>
                </c:pt>
                <c:pt idx="22409">
                  <c:v>2.784727096558</c:v>
                </c:pt>
                <c:pt idx="22410">
                  <c:v>2.7848122119899998</c:v>
                </c:pt>
                <c:pt idx="22411">
                  <c:v>2.7848958969119999</c:v>
                </c:pt>
                <c:pt idx="22412">
                  <c:v>2.7849781513209999</c:v>
                </c:pt>
                <c:pt idx="22413">
                  <c:v>2.785020589828</c:v>
                </c:pt>
                <c:pt idx="22414">
                  <c:v>2.7851016521449998</c:v>
                </c:pt>
                <c:pt idx="22415">
                  <c:v>2.785187721252</c:v>
                </c:pt>
                <c:pt idx="22416">
                  <c:v>2.7853806018829999</c:v>
                </c:pt>
                <c:pt idx="22417">
                  <c:v>2.7854087352749999</c:v>
                </c:pt>
                <c:pt idx="22418">
                  <c:v>2.7856633663179999</c:v>
                </c:pt>
                <c:pt idx="22419">
                  <c:v>2.7861893177030002</c:v>
                </c:pt>
                <c:pt idx="22420">
                  <c:v>2.7863433361049998</c:v>
                </c:pt>
                <c:pt idx="22421">
                  <c:v>2.7863113880160002</c:v>
                </c:pt>
                <c:pt idx="22422">
                  <c:v>2.7865419387819998</c:v>
                </c:pt>
                <c:pt idx="22423">
                  <c:v>2.7868394851680001</c:v>
                </c:pt>
                <c:pt idx="22424">
                  <c:v>2.7869868278499998</c:v>
                </c:pt>
                <c:pt idx="22425">
                  <c:v>2.7871172428130002</c:v>
                </c:pt>
                <c:pt idx="22426">
                  <c:v>2.7871758937840001</c:v>
                </c:pt>
                <c:pt idx="22427">
                  <c:v>2.7871785163879998</c:v>
                </c:pt>
                <c:pt idx="22428">
                  <c:v>2.7871379852290001</c:v>
                </c:pt>
                <c:pt idx="22429">
                  <c:v>2.787144422531</c:v>
                </c:pt>
                <c:pt idx="22430">
                  <c:v>2.7872605323789998</c:v>
                </c:pt>
                <c:pt idx="22431">
                  <c:v>2.7873611450200002</c:v>
                </c:pt>
                <c:pt idx="22432">
                  <c:v>2.7874622344970001</c:v>
                </c:pt>
                <c:pt idx="22433">
                  <c:v>2.7875616550450002</c:v>
                </c:pt>
                <c:pt idx="22434">
                  <c:v>2.7876641750340001</c:v>
                </c:pt>
                <c:pt idx="22435">
                  <c:v>2.7877540588379999</c:v>
                </c:pt>
                <c:pt idx="22436">
                  <c:v>2.7878010272979998</c:v>
                </c:pt>
                <c:pt idx="22437">
                  <c:v>2.7877993583679999</c:v>
                </c:pt>
                <c:pt idx="22438">
                  <c:v>2.787781000137</c:v>
                </c:pt>
                <c:pt idx="22439">
                  <c:v>2.7877621650700002</c:v>
                </c:pt>
                <c:pt idx="22440">
                  <c:v>2.7877533435820001</c:v>
                </c:pt>
                <c:pt idx="22441">
                  <c:v>2.787832975388</c:v>
                </c:pt>
                <c:pt idx="22442">
                  <c:v>2.788140058517</c:v>
                </c:pt>
                <c:pt idx="22443">
                  <c:v>2.788283348083</c:v>
                </c:pt>
                <c:pt idx="22444">
                  <c:v>2.7884252071379998</c:v>
                </c:pt>
                <c:pt idx="22445">
                  <c:v>2.788493871689</c:v>
                </c:pt>
                <c:pt idx="22446">
                  <c:v>2.7885930538179999</c:v>
                </c:pt>
                <c:pt idx="22447">
                  <c:v>2.7886202335360002</c:v>
                </c:pt>
                <c:pt idx="22448">
                  <c:v>2.7886385917659999</c:v>
                </c:pt>
                <c:pt idx="22449">
                  <c:v>2.7886750698089999</c:v>
                </c:pt>
                <c:pt idx="22450">
                  <c:v>2.7886986732480001</c:v>
                </c:pt>
                <c:pt idx="22451">
                  <c:v>2.788720607758</c:v>
                </c:pt>
                <c:pt idx="22452">
                  <c:v>2.7887711524959999</c:v>
                </c:pt>
                <c:pt idx="22453">
                  <c:v>2.7888109683989999</c:v>
                </c:pt>
                <c:pt idx="22454">
                  <c:v>2.7888698577879998</c:v>
                </c:pt>
                <c:pt idx="22455">
                  <c:v>2.7890231609340002</c:v>
                </c:pt>
                <c:pt idx="22456">
                  <c:v>2.7891032695770002</c:v>
                </c:pt>
                <c:pt idx="22457">
                  <c:v>2.7891814708710001</c:v>
                </c:pt>
                <c:pt idx="22458">
                  <c:v>2.7893383502960001</c:v>
                </c:pt>
                <c:pt idx="22459">
                  <c:v>2.789415121078</c:v>
                </c:pt>
                <c:pt idx="22460">
                  <c:v>2.7895708084109998</c:v>
                </c:pt>
                <c:pt idx="22461">
                  <c:v>2.7896418571470001</c:v>
                </c:pt>
                <c:pt idx="22462">
                  <c:v>2.7897055149079999</c:v>
                </c:pt>
                <c:pt idx="22463">
                  <c:v>2.7897899150850001</c:v>
                </c:pt>
                <c:pt idx="22464">
                  <c:v>2.789822816849</c:v>
                </c:pt>
                <c:pt idx="22465">
                  <c:v>2.789844036102</c:v>
                </c:pt>
                <c:pt idx="22466">
                  <c:v>2.7898614406590001</c:v>
                </c:pt>
                <c:pt idx="22467">
                  <c:v>2.789915323257</c:v>
                </c:pt>
                <c:pt idx="22468">
                  <c:v>2.7902567386629999</c:v>
                </c:pt>
                <c:pt idx="22469">
                  <c:v>2.7906208038329998</c:v>
                </c:pt>
                <c:pt idx="22470">
                  <c:v>2.7906048297880002</c:v>
                </c:pt>
                <c:pt idx="22471">
                  <c:v>2.7905685901639998</c:v>
                </c:pt>
                <c:pt idx="22472">
                  <c:v>2.7905805110930002</c:v>
                </c:pt>
                <c:pt idx="22473">
                  <c:v>2.7906522750849998</c:v>
                </c:pt>
                <c:pt idx="22474">
                  <c:v>2.7907397747039999</c:v>
                </c:pt>
                <c:pt idx="22475">
                  <c:v>2.7908294200900001</c:v>
                </c:pt>
                <c:pt idx="22476">
                  <c:v>2.7909698486329999</c:v>
                </c:pt>
                <c:pt idx="22477">
                  <c:v>2.7910590171809999</c:v>
                </c:pt>
                <c:pt idx="22478">
                  <c:v>2.7911441326139999</c:v>
                </c:pt>
                <c:pt idx="22479">
                  <c:v>2.7912328243259998</c:v>
                </c:pt>
                <c:pt idx="22480">
                  <c:v>2.7912132740020001</c:v>
                </c:pt>
                <c:pt idx="22481">
                  <c:v>2.7911942005160002</c:v>
                </c:pt>
                <c:pt idx="22482">
                  <c:v>2.7912905216219999</c:v>
                </c:pt>
                <c:pt idx="22483">
                  <c:v>2.7914328575130001</c:v>
                </c:pt>
                <c:pt idx="22484">
                  <c:v>2.7916402816770001</c:v>
                </c:pt>
                <c:pt idx="22485">
                  <c:v>2.7920088768009999</c:v>
                </c:pt>
                <c:pt idx="22486">
                  <c:v>2.7921288013460002</c:v>
                </c:pt>
                <c:pt idx="22487">
                  <c:v>2.7921745777129998</c:v>
                </c:pt>
                <c:pt idx="22488">
                  <c:v>2.7922058105469998</c:v>
                </c:pt>
                <c:pt idx="22489">
                  <c:v>2.7922253608699998</c:v>
                </c:pt>
                <c:pt idx="22490">
                  <c:v>2.7922599315640002</c:v>
                </c:pt>
                <c:pt idx="22491">
                  <c:v>2.792278289795</c:v>
                </c:pt>
                <c:pt idx="22492">
                  <c:v>2.7922987937929999</c:v>
                </c:pt>
                <c:pt idx="22493">
                  <c:v>2.7923133373260001</c:v>
                </c:pt>
                <c:pt idx="22494">
                  <c:v>2.792332410812</c:v>
                </c:pt>
                <c:pt idx="22495">
                  <c:v>2.7923665046689998</c:v>
                </c:pt>
                <c:pt idx="22496">
                  <c:v>2.7924101352689998</c:v>
                </c:pt>
                <c:pt idx="22497">
                  <c:v>2.792541265488</c:v>
                </c:pt>
                <c:pt idx="22498">
                  <c:v>2.7926137447360002</c:v>
                </c:pt>
                <c:pt idx="22499">
                  <c:v>2.792756080627</c:v>
                </c:pt>
                <c:pt idx="22500">
                  <c:v>2.792888402939</c:v>
                </c:pt>
                <c:pt idx="22501">
                  <c:v>2.7932887077330002</c:v>
                </c:pt>
                <c:pt idx="22502">
                  <c:v>2.7932519912720002</c:v>
                </c:pt>
                <c:pt idx="22503">
                  <c:v>2.793225288391</c:v>
                </c:pt>
                <c:pt idx="22504">
                  <c:v>2.7932205200200002</c:v>
                </c:pt>
                <c:pt idx="22505">
                  <c:v>2.7932608127590002</c:v>
                </c:pt>
                <c:pt idx="22506">
                  <c:v>2.7933359146119998</c:v>
                </c:pt>
                <c:pt idx="22507">
                  <c:v>2.7934176921840002</c:v>
                </c:pt>
                <c:pt idx="22508">
                  <c:v>2.7935099601750002</c:v>
                </c:pt>
                <c:pt idx="22509">
                  <c:v>2.794018745422</c:v>
                </c:pt>
                <c:pt idx="22510">
                  <c:v>2.7940697669980001</c:v>
                </c:pt>
                <c:pt idx="22511">
                  <c:v>2.7940630912779998</c:v>
                </c:pt>
                <c:pt idx="22512">
                  <c:v>2.794083118439</c:v>
                </c:pt>
                <c:pt idx="22513">
                  <c:v>2.7941594123839999</c:v>
                </c:pt>
                <c:pt idx="22514">
                  <c:v>2.7942759990689998</c:v>
                </c:pt>
                <c:pt idx="22515">
                  <c:v>2.794395208359</c:v>
                </c:pt>
                <c:pt idx="22516">
                  <c:v>2.7949278354640001</c:v>
                </c:pt>
                <c:pt idx="22517">
                  <c:v>2.7949910163879998</c:v>
                </c:pt>
                <c:pt idx="22518">
                  <c:v>2.7949938774110001</c:v>
                </c:pt>
                <c:pt idx="22519">
                  <c:v>2.7949626445770002</c:v>
                </c:pt>
                <c:pt idx="22520">
                  <c:v>2.7949278354640001</c:v>
                </c:pt>
                <c:pt idx="22521">
                  <c:v>2.7949032783510002</c:v>
                </c:pt>
                <c:pt idx="22522">
                  <c:v>2.7949228286740002</c:v>
                </c:pt>
                <c:pt idx="22523">
                  <c:v>2.795030117035</c:v>
                </c:pt>
                <c:pt idx="22524">
                  <c:v>2.795115232468</c:v>
                </c:pt>
                <c:pt idx="22525">
                  <c:v>2.7952563762659999</c:v>
                </c:pt>
                <c:pt idx="22526">
                  <c:v>2.7956466674799998</c:v>
                </c:pt>
                <c:pt idx="22527">
                  <c:v>2.7957429885859999</c:v>
                </c:pt>
                <c:pt idx="22528">
                  <c:v>2.7957725524899999</c:v>
                </c:pt>
                <c:pt idx="22529">
                  <c:v>2.7958073616029999</c:v>
                </c:pt>
                <c:pt idx="22530">
                  <c:v>2.795818328857</c:v>
                </c:pt>
                <c:pt idx="22531">
                  <c:v>2.795837402344</c:v>
                </c:pt>
                <c:pt idx="22532">
                  <c:v>2.7958595752719999</c:v>
                </c:pt>
                <c:pt idx="22533">
                  <c:v>2.7959415912629999</c:v>
                </c:pt>
                <c:pt idx="22534">
                  <c:v>2.7965145111080001</c:v>
                </c:pt>
                <c:pt idx="22535">
                  <c:v>2.7966969013209999</c:v>
                </c:pt>
                <c:pt idx="22536">
                  <c:v>2.7966609001160001</c:v>
                </c:pt>
                <c:pt idx="22537">
                  <c:v>2.7966523170470001</c:v>
                </c:pt>
                <c:pt idx="22538">
                  <c:v>2.796704053879</c:v>
                </c:pt>
                <c:pt idx="22539">
                  <c:v>2.7967855930329999</c:v>
                </c:pt>
                <c:pt idx="22540">
                  <c:v>2.7968795299529998</c:v>
                </c:pt>
                <c:pt idx="22541">
                  <c:v>2.7969746589660001</c:v>
                </c:pt>
                <c:pt idx="22542">
                  <c:v>2.7970747947689998</c:v>
                </c:pt>
                <c:pt idx="22543">
                  <c:v>2.7972190380100002</c:v>
                </c:pt>
                <c:pt idx="22544">
                  <c:v>2.7972598075869999</c:v>
                </c:pt>
                <c:pt idx="22545">
                  <c:v>2.7972493171689998</c:v>
                </c:pt>
                <c:pt idx="22546">
                  <c:v>2.79722738266</c:v>
                </c:pt>
                <c:pt idx="22547">
                  <c:v>2.7973775863650001</c:v>
                </c:pt>
                <c:pt idx="22548">
                  <c:v>2.7974500656129999</c:v>
                </c:pt>
                <c:pt idx="22549">
                  <c:v>2.7975296974180002</c:v>
                </c:pt>
                <c:pt idx="22550">
                  <c:v>2.7976088523859999</c:v>
                </c:pt>
                <c:pt idx="22551">
                  <c:v>2.797689199448</c:v>
                </c:pt>
                <c:pt idx="22552">
                  <c:v>2.7977702617650002</c:v>
                </c:pt>
                <c:pt idx="22553">
                  <c:v>2.7978494167329999</c:v>
                </c:pt>
                <c:pt idx="22554">
                  <c:v>2.7979977130889999</c:v>
                </c:pt>
                <c:pt idx="22555">
                  <c:v>2.7980618476869998</c:v>
                </c:pt>
                <c:pt idx="22556">
                  <c:v>2.7981443405149999</c:v>
                </c:pt>
                <c:pt idx="22557">
                  <c:v>2.7981925010680002</c:v>
                </c:pt>
                <c:pt idx="22558">
                  <c:v>2.7984261512759998</c:v>
                </c:pt>
                <c:pt idx="22559">
                  <c:v>2.7986164093019998</c:v>
                </c:pt>
                <c:pt idx="22560">
                  <c:v>2.798812389374</c:v>
                </c:pt>
                <c:pt idx="22561">
                  <c:v>2.7989428043369999</c:v>
                </c:pt>
                <c:pt idx="22562">
                  <c:v>2.799079418182</c:v>
                </c:pt>
                <c:pt idx="22563">
                  <c:v>2.7990849018100001</c:v>
                </c:pt>
                <c:pt idx="22564">
                  <c:v>2.7994668483730001</c:v>
                </c:pt>
                <c:pt idx="22565">
                  <c:v>2.7997546195980001</c:v>
                </c:pt>
                <c:pt idx="22566">
                  <c:v>2.8000061511990002</c:v>
                </c:pt>
                <c:pt idx="22567">
                  <c:v>2.7999637126920001</c:v>
                </c:pt>
                <c:pt idx="22568">
                  <c:v>2.7999548912050001</c:v>
                </c:pt>
                <c:pt idx="22569">
                  <c:v>2.7999973297120002</c:v>
                </c:pt>
                <c:pt idx="22570">
                  <c:v>2.8000788688660001</c:v>
                </c:pt>
                <c:pt idx="22571">
                  <c:v>2.800172805786</c:v>
                </c:pt>
                <c:pt idx="22572">
                  <c:v>2.8002612590789999</c:v>
                </c:pt>
                <c:pt idx="22573">
                  <c:v>2.8003559112550001</c:v>
                </c:pt>
                <c:pt idx="22574">
                  <c:v>2.800495147705</c:v>
                </c:pt>
                <c:pt idx="22575">
                  <c:v>2.8006265163420001</c:v>
                </c:pt>
                <c:pt idx="22576">
                  <c:v>2.8007066249850001</c:v>
                </c:pt>
                <c:pt idx="22577">
                  <c:v>2.8007380962370001</c:v>
                </c:pt>
                <c:pt idx="22578">
                  <c:v>2.8007056713099998</c:v>
                </c:pt>
                <c:pt idx="22579">
                  <c:v>2.8007931709289999</c:v>
                </c:pt>
                <c:pt idx="22580">
                  <c:v>2.8009705543519998</c:v>
                </c:pt>
                <c:pt idx="22581">
                  <c:v>2.80153799057</c:v>
                </c:pt>
                <c:pt idx="22582">
                  <c:v>2.8016500473020001</c:v>
                </c:pt>
                <c:pt idx="22583">
                  <c:v>2.8016664981839998</c:v>
                </c:pt>
                <c:pt idx="22584">
                  <c:v>2.8016448020940001</c:v>
                </c:pt>
                <c:pt idx="22585">
                  <c:v>2.8016083240510001</c:v>
                </c:pt>
                <c:pt idx="22586">
                  <c:v>2.8016362190250002</c:v>
                </c:pt>
                <c:pt idx="22587">
                  <c:v>2.8020222187039998</c:v>
                </c:pt>
                <c:pt idx="22588">
                  <c:v>2.8023860454560001</c:v>
                </c:pt>
                <c:pt idx="22589">
                  <c:v>2.8024837970730001</c:v>
                </c:pt>
                <c:pt idx="22590">
                  <c:v>2.8025002479549999</c:v>
                </c:pt>
                <c:pt idx="22591">
                  <c:v>2.8025195598599999</c:v>
                </c:pt>
                <c:pt idx="22592">
                  <c:v>2.8025920391080001</c:v>
                </c:pt>
                <c:pt idx="22593">
                  <c:v>2.8027145862579999</c:v>
                </c:pt>
                <c:pt idx="22594">
                  <c:v>2.8028540611269999</c:v>
                </c:pt>
                <c:pt idx="22595">
                  <c:v>2.8029935359949998</c:v>
                </c:pt>
                <c:pt idx="22596">
                  <c:v>2.8031377792360002</c:v>
                </c:pt>
                <c:pt idx="22597">
                  <c:v>2.8032128810880002</c:v>
                </c:pt>
                <c:pt idx="22598">
                  <c:v>2.8033652305599999</c:v>
                </c:pt>
                <c:pt idx="22599">
                  <c:v>2.8034229278559999</c:v>
                </c:pt>
                <c:pt idx="22600">
                  <c:v>2.8034632205959999</c:v>
                </c:pt>
                <c:pt idx="22601">
                  <c:v>2.8035075664520002</c:v>
                </c:pt>
                <c:pt idx="22602">
                  <c:v>2.8035235404969998</c:v>
                </c:pt>
                <c:pt idx="22603">
                  <c:v>2.8035531044009998</c:v>
                </c:pt>
                <c:pt idx="22604">
                  <c:v>2.8035719394680001</c:v>
                </c:pt>
                <c:pt idx="22605">
                  <c:v>2.80371260643</c:v>
                </c:pt>
                <c:pt idx="22606">
                  <c:v>2.8041629791260001</c:v>
                </c:pt>
                <c:pt idx="22607">
                  <c:v>2.8043253421780001</c:v>
                </c:pt>
                <c:pt idx="22608">
                  <c:v>2.804324626923</c:v>
                </c:pt>
                <c:pt idx="22609">
                  <c:v>2.804282903671</c:v>
                </c:pt>
                <c:pt idx="22610">
                  <c:v>2.8042578697199998</c:v>
                </c:pt>
                <c:pt idx="22611">
                  <c:v>2.8042628765109998</c:v>
                </c:pt>
                <c:pt idx="22612">
                  <c:v>2.8043236732480001</c:v>
                </c:pt>
                <c:pt idx="22613">
                  <c:v>2.8044140338900001</c:v>
                </c:pt>
                <c:pt idx="22614">
                  <c:v>2.8045015335080001</c:v>
                </c:pt>
                <c:pt idx="22615">
                  <c:v>2.804589748383</c:v>
                </c:pt>
                <c:pt idx="22616">
                  <c:v>2.8046765327449998</c:v>
                </c:pt>
                <c:pt idx="22617">
                  <c:v>2.8047611713410001</c:v>
                </c:pt>
                <c:pt idx="22618">
                  <c:v>2.8048019409179998</c:v>
                </c:pt>
                <c:pt idx="22619">
                  <c:v>2.8048748970030002</c:v>
                </c:pt>
                <c:pt idx="22620">
                  <c:v>2.804896831512</c:v>
                </c:pt>
                <c:pt idx="22621">
                  <c:v>2.8048830032350001</c:v>
                </c:pt>
                <c:pt idx="22622">
                  <c:v>2.8049592971799999</c:v>
                </c:pt>
                <c:pt idx="22623">
                  <c:v>2.8050949573519999</c:v>
                </c:pt>
                <c:pt idx="22624">
                  <c:v>2.8051700592039999</c:v>
                </c:pt>
                <c:pt idx="22625">
                  <c:v>2.8052465915679998</c:v>
                </c:pt>
                <c:pt idx="22626">
                  <c:v>2.8053286075589998</c:v>
                </c:pt>
                <c:pt idx="22627">
                  <c:v>2.805414676666</c:v>
                </c:pt>
                <c:pt idx="22628">
                  <c:v>2.8055021762850001</c:v>
                </c:pt>
                <c:pt idx="22629">
                  <c:v>2.805587291718</c:v>
                </c:pt>
                <c:pt idx="22630">
                  <c:v>2.8056757450099998</c:v>
                </c:pt>
                <c:pt idx="22631">
                  <c:v>2.8057646751399998</c:v>
                </c:pt>
                <c:pt idx="22632">
                  <c:v>2.805847406387</c:v>
                </c:pt>
                <c:pt idx="22633">
                  <c:v>2.805923938751</c:v>
                </c:pt>
                <c:pt idx="22634">
                  <c:v>2.8059840202330002</c:v>
                </c:pt>
                <c:pt idx="22635">
                  <c:v>2.806026697159</c:v>
                </c:pt>
                <c:pt idx="22636">
                  <c:v>2.8060534000400001</c:v>
                </c:pt>
                <c:pt idx="22637">
                  <c:v>2.8060741424560001</c:v>
                </c:pt>
                <c:pt idx="22638">
                  <c:v>2.806091308594</c:v>
                </c:pt>
                <c:pt idx="22639">
                  <c:v>2.80610704422</c:v>
                </c:pt>
                <c:pt idx="22640">
                  <c:v>2.8061375617979998</c:v>
                </c:pt>
                <c:pt idx="22641">
                  <c:v>2.8061735630040001</c:v>
                </c:pt>
                <c:pt idx="22642">
                  <c:v>2.806262254715</c:v>
                </c:pt>
                <c:pt idx="22643">
                  <c:v>2.8063936233520002</c:v>
                </c:pt>
                <c:pt idx="22644">
                  <c:v>2.8065931797029999</c:v>
                </c:pt>
                <c:pt idx="22645">
                  <c:v>2.8070359230039998</c:v>
                </c:pt>
                <c:pt idx="22646">
                  <c:v>2.807010173798</c:v>
                </c:pt>
                <c:pt idx="22647">
                  <c:v>2.8069751262659999</c:v>
                </c:pt>
                <c:pt idx="22648">
                  <c:v>2.806977033615</c:v>
                </c:pt>
                <c:pt idx="22649">
                  <c:v>2.8070709705349999</c:v>
                </c:pt>
                <c:pt idx="22650">
                  <c:v>2.8071618080139999</c:v>
                </c:pt>
                <c:pt idx="22651">
                  <c:v>2.8072454929349999</c:v>
                </c:pt>
                <c:pt idx="22652">
                  <c:v>2.8073709011079999</c:v>
                </c:pt>
                <c:pt idx="22653">
                  <c:v>2.807455062866</c:v>
                </c:pt>
                <c:pt idx="22654">
                  <c:v>2.8075268268590001</c:v>
                </c:pt>
                <c:pt idx="22655">
                  <c:v>2.8075618743900002</c:v>
                </c:pt>
                <c:pt idx="22656">
                  <c:v>2.8075480461120002</c:v>
                </c:pt>
                <c:pt idx="22657">
                  <c:v>2.8075101375579998</c:v>
                </c:pt>
                <c:pt idx="22658">
                  <c:v>2.8074772357939999</c:v>
                </c:pt>
                <c:pt idx="22659">
                  <c:v>2.807458639145</c:v>
                </c:pt>
                <c:pt idx="22660">
                  <c:v>2.8074944019319998</c:v>
                </c:pt>
                <c:pt idx="22661">
                  <c:v>2.807580471039</c:v>
                </c:pt>
                <c:pt idx="22662">
                  <c:v>2.8076691627499999</c:v>
                </c:pt>
                <c:pt idx="22663">
                  <c:v>2.8078103065489999</c:v>
                </c:pt>
                <c:pt idx="22664">
                  <c:v>2.8080904483800002</c:v>
                </c:pt>
                <c:pt idx="22665">
                  <c:v>2.8082158565520001</c:v>
                </c:pt>
                <c:pt idx="22666">
                  <c:v>2.808312892914</c:v>
                </c:pt>
                <c:pt idx="22667">
                  <c:v>2.8083417415619998</c:v>
                </c:pt>
                <c:pt idx="22668">
                  <c:v>2.8083691596980001</c:v>
                </c:pt>
                <c:pt idx="22669">
                  <c:v>2.8083753585819999</c:v>
                </c:pt>
                <c:pt idx="22670">
                  <c:v>2.8083903789520002</c:v>
                </c:pt>
                <c:pt idx="22671">
                  <c:v>2.8083999156949999</c:v>
                </c:pt>
                <c:pt idx="22672">
                  <c:v>2.8088340759279999</c:v>
                </c:pt>
                <c:pt idx="22673">
                  <c:v>2.8090381622309999</c:v>
                </c:pt>
                <c:pt idx="22674">
                  <c:v>2.8091871738430001</c:v>
                </c:pt>
                <c:pt idx="22675">
                  <c:v>2.8092746734620002</c:v>
                </c:pt>
                <c:pt idx="22676">
                  <c:v>2.809317588806</c:v>
                </c:pt>
                <c:pt idx="22677">
                  <c:v>2.8093109130860001</c:v>
                </c:pt>
                <c:pt idx="22678">
                  <c:v>2.8092796802520001</c:v>
                </c:pt>
                <c:pt idx="22679">
                  <c:v>2.8094635009769999</c:v>
                </c:pt>
                <c:pt idx="22680">
                  <c:v>2.8095846176150001</c:v>
                </c:pt>
                <c:pt idx="22681">
                  <c:v>2.8097138404850002</c:v>
                </c:pt>
                <c:pt idx="22682">
                  <c:v>2.8098404407499999</c:v>
                </c:pt>
                <c:pt idx="22683">
                  <c:v>2.8099699020390001</c:v>
                </c:pt>
                <c:pt idx="22684">
                  <c:v>2.8100976943970002</c:v>
                </c:pt>
                <c:pt idx="22685">
                  <c:v>2.8102257251739999</c:v>
                </c:pt>
                <c:pt idx="22686">
                  <c:v>2.8103928565979999</c:v>
                </c:pt>
                <c:pt idx="22687">
                  <c:v>2.8104414939879998</c:v>
                </c:pt>
                <c:pt idx="22688">
                  <c:v>2.8108806610110002</c:v>
                </c:pt>
                <c:pt idx="22689">
                  <c:v>2.8111355304719998</c:v>
                </c:pt>
                <c:pt idx="22690">
                  <c:v>2.8113050460819999</c:v>
                </c:pt>
                <c:pt idx="22691">
                  <c:v>2.811314105988</c:v>
                </c:pt>
                <c:pt idx="22692">
                  <c:v>2.8112876415249999</c:v>
                </c:pt>
                <c:pt idx="22693">
                  <c:v>2.811253070831</c:v>
                </c:pt>
                <c:pt idx="22694">
                  <c:v>2.811220169067</c:v>
                </c:pt>
                <c:pt idx="22695">
                  <c:v>2.81120967865</c:v>
                </c:pt>
                <c:pt idx="22696">
                  <c:v>2.8112573623660002</c:v>
                </c:pt>
                <c:pt idx="22697">
                  <c:v>2.8113381862639999</c:v>
                </c:pt>
                <c:pt idx="22698">
                  <c:v>2.8114252090449998</c:v>
                </c:pt>
                <c:pt idx="22699">
                  <c:v>2.8115069866179998</c:v>
                </c:pt>
                <c:pt idx="22700">
                  <c:v>2.8115921020510002</c:v>
                </c:pt>
                <c:pt idx="22701">
                  <c:v>2.8116796016690002</c:v>
                </c:pt>
                <c:pt idx="22702">
                  <c:v>2.8117671012879999</c:v>
                </c:pt>
                <c:pt idx="22703">
                  <c:v>2.811842679977</c:v>
                </c:pt>
                <c:pt idx="22704">
                  <c:v>2.811863660812</c:v>
                </c:pt>
                <c:pt idx="22705">
                  <c:v>2.8118505477909999</c:v>
                </c:pt>
                <c:pt idx="22706">
                  <c:v>2.8118135929110002</c:v>
                </c:pt>
                <c:pt idx="22707">
                  <c:v>2.8117687702179999</c:v>
                </c:pt>
                <c:pt idx="22708">
                  <c:v>2.8118326663970001</c:v>
                </c:pt>
                <c:pt idx="22709">
                  <c:v>2.8123979568480002</c:v>
                </c:pt>
                <c:pt idx="22710">
                  <c:v>2.8126041889189999</c:v>
                </c:pt>
                <c:pt idx="22711">
                  <c:v>2.8127415180209998</c:v>
                </c:pt>
                <c:pt idx="22712">
                  <c:v>2.8128082752229999</c:v>
                </c:pt>
                <c:pt idx="22713">
                  <c:v>2.812862873077</c:v>
                </c:pt>
                <c:pt idx="22714">
                  <c:v>2.812895774841</c:v>
                </c:pt>
                <c:pt idx="22715">
                  <c:v>2.8129422664639998</c:v>
                </c:pt>
                <c:pt idx="22716">
                  <c:v>2.8129503726960001</c:v>
                </c:pt>
                <c:pt idx="22717">
                  <c:v>2.8129661083220001</c:v>
                </c:pt>
                <c:pt idx="22718">
                  <c:v>2.8129773139949998</c:v>
                </c:pt>
                <c:pt idx="22719">
                  <c:v>2.8130128383640001</c:v>
                </c:pt>
                <c:pt idx="22720">
                  <c:v>2.813064813614</c:v>
                </c:pt>
                <c:pt idx="22721">
                  <c:v>2.813126087189</c:v>
                </c:pt>
                <c:pt idx="22722">
                  <c:v>2.8132021427149998</c:v>
                </c:pt>
                <c:pt idx="22723">
                  <c:v>2.8132939338680001</c:v>
                </c:pt>
                <c:pt idx="22724">
                  <c:v>2.8133862018590001</c:v>
                </c:pt>
                <c:pt idx="22725">
                  <c:v>2.8134856224060001</c:v>
                </c:pt>
                <c:pt idx="22726">
                  <c:v>2.8135919570920001</c:v>
                </c:pt>
                <c:pt idx="22727">
                  <c:v>2.81369805336</c:v>
                </c:pt>
                <c:pt idx="22728">
                  <c:v>2.8138034343720002</c:v>
                </c:pt>
                <c:pt idx="22729">
                  <c:v>2.8139050006869999</c:v>
                </c:pt>
                <c:pt idx="22730">
                  <c:v>2.8140034675600001</c:v>
                </c:pt>
                <c:pt idx="22731">
                  <c:v>2.8140969276429999</c:v>
                </c:pt>
                <c:pt idx="22732">
                  <c:v>2.8141834735870002</c:v>
                </c:pt>
                <c:pt idx="22733">
                  <c:v>2.814261436462</c:v>
                </c:pt>
                <c:pt idx="22734">
                  <c:v>2.8144049644470002</c:v>
                </c:pt>
                <c:pt idx="22735">
                  <c:v>2.8145313262939999</c:v>
                </c:pt>
                <c:pt idx="22736">
                  <c:v>2.8146893978119998</c:v>
                </c:pt>
                <c:pt idx="22737">
                  <c:v>2.814735651016</c:v>
                </c:pt>
                <c:pt idx="22738">
                  <c:v>2.814739227295</c:v>
                </c:pt>
                <c:pt idx="22739">
                  <c:v>2.8148109912870001</c:v>
                </c:pt>
                <c:pt idx="22740">
                  <c:v>2.8149268627169999</c:v>
                </c:pt>
                <c:pt idx="22741">
                  <c:v>2.8150072097779999</c:v>
                </c:pt>
                <c:pt idx="22742">
                  <c:v>2.815086126328</c:v>
                </c:pt>
                <c:pt idx="22743">
                  <c:v>2.8151638507840002</c:v>
                </c:pt>
                <c:pt idx="22744">
                  <c:v>2.8152470588680001</c:v>
                </c:pt>
                <c:pt idx="22745">
                  <c:v>2.8153293132780002</c:v>
                </c:pt>
                <c:pt idx="22746">
                  <c:v>2.815380573273</c:v>
                </c:pt>
                <c:pt idx="22747">
                  <c:v>2.8153860569</c:v>
                </c:pt>
                <c:pt idx="22748">
                  <c:v>2.815357923508</c:v>
                </c:pt>
                <c:pt idx="22749">
                  <c:v>2.8153069019319998</c:v>
                </c:pt>
                <c:pt idx="22750">
                  <c:v>2.8156571388240001</c:v>
                </c:pt>
                <c:pt idx="22751">
                  <c:v>2.8158979415890002</c:v>
                </c:pt>
                <c:pt idx="22752">
                  <c:v>2.8160946369170001</c:v>
                </c:pt>
                <c:pt idx="22753">
                  <c:v>2.8161928653719999</c:v>
                </c:pt>
                <c:pt idx="22754">
                  <c:v>2.8162460327150001</c:v>
                </c:pt>
                <c:pt idx="22755">
                  <c:v>2.816263198853</c:v>
                </c:pt>
                <c:pt idx="22756">
                  <c:v>2.8162851333619998</c:v>
                </c:pt>
                <c:pt idx="22757">
                  <c:v>2.8162961006159999</c:v>
                </c:pt>
                <c:pt idx="22758">
                  <c:v>2.8163044452669999</c:v>
                </c:pt>
                <c:pt idx="22759">
                  <c:v>2.8163332939150001</c:v>
                </c:pt>
                <c:pt idx="22760">
                  <c:v>2.8164036273959998</c:v>
                </c:pt>
                <c:pt idx="22761">
                  <c:v>2.8165171146389998</c:v>
                </c:pt>
                <c:pt idx="22762">
                  <c:v>2.8167004585269999</c:v>
                </c:pt>
                <c:pt idx="22763">
                  <c:v>2.817212104797</c:v>
                </c:pt>
                <c:pt idx="22764">
                  <c:v>2.8172442913059998</c:v>
                </c:pt>
                <c:pt idx="22765">
                  <c:v>2.8171989917759999</c:v>
                </c:pt>
                <c:pt idx="22766">
                  <c:v>2.8171651363370001</c:v>
                </c:pt>
                <c:pt idx="22767">
                  <c:v>2.8171641826629998</c:v>
                </c:pt>
                <c:pt idx="22768">
                  <c:v>2.8172025680539998</c:v>
                </c:pt>
                <c:pt idx="22769">
                  <c:v>2.8172752857210002</c:v>
                </c:pt>
                <c:pt idx="22770">
                  <c:v>2.8173573017120002</c:v>
                </c:pt>
                <c:pt idx="22771">
                  <c:v>2.8174328804019999</c:v>
                </c:pt>
                <c:pt idx="22772">
                  <c:v>2.8175096511839999</c:v>
                </c:pt>
                <c:pt idx="22773">
                  <c:v>2.8175897598269999</c:v>
                </c:pt>
                <c:pt idx="22774">
                  <c:v>2.8176755905149999</c:v>
                </c:pt>
                <c:pt idx="22775">
                  <c:v>2.8177573680879999</c:v>
                </c:pt>
                <c:pt idx="22776">
                  <c:v>2.817811965942</c:v>
                </c:pt>
                <c:pt idx="22777">
                  <c:v>2.8178086280820001</c:v>
                </c:pt>
                <c:pt idx="22778">
                  <c:v>2.817778587341</c:v>
                </c:pt>
                <c:pt idx="22779">
                  <c:v>2.8177495002750002</c:v>
                </c:pt>
                <c:pt idx="22780">
                  <c:v>2.817729711533</c:v>
                </c:pt>
                <c:pt idx="22781">
                  <c:v>2.8182480335240001</c:v>
                </c:pt>
                <c:pt idx="22782">
                  <c:v>2.8184983730319999</c:v>
                </c:pt>
                <c:pt idx="22783">
                  <c:v>2.8184874057770002</c:v>
                </c:pt>
                <c:pt idx="22784">
                  <c:v>2.81862616539</c:v>
                </c:pt>
                <c:pt idx="22785">
                  <c:v>2.8188517093660002</c:v>
                </c:pt>
                <c:pt idx="22786">
                  <c:v>2.819018363953</c:v>
                </c:pt>
                <c:pt idx="22787">
                  <c:v>2.8191759586330001</c:v>
                </c:pt>
                <c:pt idx="22788">
                  <c:v>2.8192496299740002</c:v>
                </c:pt>
                <c:pt idx="22789">
                  <c:v>2.819253921509</c:v>
                </c:pt>
                <c:pt idx="22790">
                  <c:v>2.8195397853849999</c:v>
                </c:pt>
                <c:pt idx="22791">
                  <c:v>2.819679260254</c:v>
                </c:pt>
                <c:pt idx="22792">
                  <c:v>2.8198206424709999</c:v>
                </c:pt>
                <c:pt idx="22793">
                  <c:v>2.819897651672</c:v>
                </c:pt>
                <c:pt idx="22794">
                  <c:v>2.8199756145479999</c:v>
                </c:pt>
                <c:pt idx="22795">
                  <c:v>2.8200531005860001</c:v>
                </c:pt>
                <c:pt idx="22796">
                  <c:v>2.8201229572300002</c:v>
                </c:pt>
                <c:pt idx="22797">
                  <c:v>2.8201882839199999</c:v>
                </c:pt>
                <c:pt idx="22798">
                  <c:v>2.8202679157260002</c:v>
                </c:pt>
                <c:pt idx="22799">
                  <c:v>2.8202927112579999</c:v>
                </c:pt>
                <c:pt idx="22800">
                  <c:v>2.8203065395359999</c:v>
                </c:pt>
                <c:pt idx="22801">
                  <c:v>2.8203275203699998</c:v>
                </c:pt>
                <c:pt idx="22802">
                  <c:v>2.8203547000890001</c:v>
                </c:pt>
                <c:pt idx="22803">
                  <c:v>2.8204300403590001</c:v>
                </c:pt>
                <c:pt idx="22804">
                  <c:v>2.820551156998</c:v>
                </c:pt>
                <c:pt idx="22805">
                  <c:v>2.8206236362460002</c:v>
                </c:pt>
                <c:pt idx="22806">
                  <c:v>2.820697784424</c:v>
                </c:pt>
                <c:pt idx="22807">
                  <c:v>2.820774555206</c:v>
                </c:pt>
                <c:pt idx="22808">
                  <c:v>2.820851564407</c:v>
                </c:pt>
                <c:pt idx="22809">
                  <c:v>2.8209292888639999</c:v>
                </c:pt>
                <c:pt idx="22810">
                  <c:v>2.8210062980649999</c:v>
                </c:pt>
                <c:pt idx="22811">
                  <c:v>2.8210821151730001</c:v>
                </c:pt>
                <c:pt idx="22812">
                  <c:v>2.8211557865139998</c:v>
                </c:pt>
                <c:pt idx="22813">
                  <c:v>2.8212251663210002</c:v>
                </c:pt>
                <c:pt idx="22814">
                  <c:v>2.8213527202609998</c:v>
                </c:pt>
                <c:pt idx="22815">
                  <c:v>2.8214282989499999</c:v>
                </c:pt>
                <c:pt idx="22816">
                  <c:v>2.82142496109</c:v>
                </c:pt>
                <c:pt idx="22817">
                  <c:v>2.8215031623839999</c:v>
                </c:pt>
                <c:pt idx="22818">
                  <c:v>2.8215806484220001</c:v>
                </c:pt>
                <c:pt idx="22819">
                  <c:v>2.8216578960419998</c:v>
                </c:pt>
                <c:pt idx="22820">
                  <c:v>2.821742534637</c:v>
                </c:pt>
                <c:pt idx="22821">
                  <c:v>2.8217833042140001</c:v>
                </c:pt>
                <c:pt idx="22822">
                  <c:v>2.8218233585360002</c:v>
                </c:pt>
                <c:pt idx="22823">
                  <c:v>2.8219017982480001</c:v>
                </c:pt>
                <c:pt idx="22824">
                  <c:v>2.8219783306120001</c:v>
                </c:pt>
                <c:pt idx="22825">
                  <c:v>2.8220078945160001</c:v>
                </c:pt>
                <c:pt idx="22826">
                  <c:v>2.8219802379610002</c:v>
                </c:pt>
                <c:pt idx="22827">
                  <c:v>2.8219416141510001</c:v>
                </c:pt>
                <c:pt idx="22828">
                  <c:v>2.821901321411</c:v>
                </c:pt>
                <c:pt idx="22829">
                  <c:v>2.8218710422519999</c:v>
                </c:pt>
                <c:pt idx="22830">
                  <c:v>2.8218722343440001</c:v>
                </c:pt>
                <c:pt idx="22831">
                  <c:v>2.8219175338750002</c:v>
                </c:pt>
                <c:pt idx="22832">
                  <c:v>2.8219959735870002</c:v>
                </c:pt>
                <c:pt idx="22833">
                  <c:v>2.8220384120939999</c:v>
                </c:pt>
                <c:pt idx="22834">
                  <c:v>2.822122812271</c:v>
                </c:pt>
                <c:pt idx="22835">
                  <c:v>2.8221676349639999</c:v>
                </c:pt>
                <c:pt idx="22836">
                  <c:v>2.822255373001</c:v>
                </c:pt>
                <c:pt idx="22837">
                  <c:v>2.8223519325259998</c:v>
                </c:pt>
                <c:pt idx="22838">
                  <c:v>2.822455883026</c:v>
                </c:pt>
                <c:pt idx="22839">
                  <c:v>2.8224499225619999</c:v>
                </c:pt>
                <c:pt idx="22840">
                  <c:v>2.8224315643310001</c:v>
                </c:pt>
                <c:pt idx="22841">
                  <c:v>2.8227021694180001</c:v>
                </c:pt>
                <c:pt idx="22842">
                  <c:v>2.8228993415830002</c:v>
                </c:pt>
                <c:pt idx="22843">
                  <c:v>2.8230988979339999</c:v>
                </c:pt>
                <c:pt idx="22844">
                  <c:v>2.8232254981990001</c:v>
                </c:pt>
                <c:pt idx="22845">
                  <c:v>2.8234090805049998</c:v>
                </c:pt>
                <c:pt idx="22846">
                  <c:v>2.823486328125</c:v>
                </c:pt>
                <c:pt idx="22847">
                  <c:v>2.8235085010529999</c:v>
                </c:pt>
                <c:pt idx="22848">
                  <c:v>2.823522806168</c:v>
                </c:pt>
                <c:pt idx="22849">
                  <c:v>2.8235516548159998</c:v>
                </c:pt>
                <c:pt idx="22850">
                  <c:v>2.8235673904419998</c:v>
                </c:pt>
                <c:pt idx="22851">
                  <c:v>2.823578596115</c:v>
                </c:pt>
                <c:pt idx="22852">
                  <c:v>2.8235974311829999</c:v>
                </c:pt>
                <c:pt idx="22853">
                  <c:v>2.8236229419710002</c:v>
                </c:pt>
                <c:pt idx="22854">
                  <c:v>2.8236618041989998</c:v>
                </c:pt>
                <c:pt idx="22855">
                  <c:v>2.823714733124</c:v>
                </c:pt>
                <c:pt idx="22856">
                  <c:v>2.8238477706910001</c:v>
                </c:pt>
                <c:pt idx="22857">
                  <c:v>2.823920726776</c:v>
                </c:pt>
                <c:pt idx="22858">
                  <c:v>2.8239936828609999</c:v>
                </c:pt>
                <c:pt idx="22859">
                  <c:v>2.82413315773</c:v>
                </c:pt>
                <c:pt idx="22860">
                  <c:v>2.8242757320399998</c:v>
                </c:pt>
                <c:pt idx="22861">
                  <c:v>2.8244168758389998</c:v>
                </c:pt>
                <c:pt idx="22862">
                  <c:v>2.8244881629940002</c:v>
                </c:pt>
                <c:pt idx="22863">
                  <c:v>2.8246278762819998</c:v>
                </c:pt>
                <c:pt idx="22864">
                  <c:v>2.8246974945069998</c:v>
                </c:pt>
                <c:pt idx="22865">
                  <c:v>2.824815511703</c:v>
                </c:pt>
                <c:pt idx="22866">
                  <c:v>2.824879407883</c:v>
                </c:pt>
                <c:pt idx="22867">
                  <c:v>2.8248965740199998</c:v>
                </c:pt>
                <c:pt idx="22868">
                  <c:v>2.824904203415</c:v>
                </c:pt>
                <c:pt idx="22869">
                  <c:v>2.8249056339259999</c:v>
                </c:pt>
                <c:pt idx="22870">
                  <c:v>2.8249311447140002</c:v>
                </c:pt>
                <c:pt idx="22871">
                  <c:v>2.8254311084750001</c:v>
                </c:pt>
                <c:pt idx="22872">
                  <c:v>2.825734376907</c:v>
                </c:pt>
                <c:pt idx="22873">
                  <c:v>2.825692415237</c:v>
                </c:pt>
                <c:pt idx="22874">
                  <c:v>2.8256597518920001</c:v>
                </c:pt>
                <c:pt idx="22875">
                  <c:v>2.8257145881649999</c:v>
                </c:pt>
                <c:pt idx="22876">
                  <c:v>2.8257994651790002</c:v>
                </c:pt>
                <c:pt idx="22877">
                  <c:v>2.825889348984</c:v>
                </c:pt>
                <c:pt idx="22878">
                  <c:v>2.825979948044</c:v>
                </c:pt>
                <c:pt idx="22879">
                  <c:v>2.8260700702669999</c:v>
                </c:pt>
                <c:pt idx="22880">
                  <c:v>2.826159715652</c:v>
                </c:pt>
                <c:pt idx="22881">
                  <c:v>2.826253890991</c:v>
                </c:pt>
                <c:pt idx="22882">
                  <c:v>2.826340913773</c:v>
                </c:pt>
                <c:pt idx="22883">
                  <c:v>2.826325416565</c:v>
                </c:pt>
                <c:pt idx="22884">
                  <c:v>2.826554059982</c:v>
                </c:pt>
                <c:pt idx="22885">
                  <c:v>2.8271543979640001</c:v>
                </c:pt>
                <c:pt idx="22886">
                  <c:v>2.8272211551669999</c:v>
                </c:pt>
                <c:pt idx="22887">
                  <c:v>2.827244281769</c:v>
                </c:pt>
                <c:pt idx="22888">
                  <c:v>2.827313899994</c:v>
                </c:pt>
                <c:pt idx="22889">
                  <c:v>2.8274400234220001</c:v>
                </c:pt>
                <c:pt idx="22890">
                  <c:v>2.8275778293610001</c:v>
                </c:pt>
                <c:pt idx="22891">
                  <c:v>2.8277163505549998</c:v>
                </c:pt>
                <c:pt idx="22892">
                  <c:v>2.8278543949129999</c:v>
                </c:pt>
                <c:pt idx="22893">
                  <c:v>2.8279259204859999</c:v>
                </c:pt>
                <c:pt idx="22894">
                  <c:v>2.828072547913</c:v>
                </c:pt>
                <c:pt idx="22895">
                  <c:v>2.8281428813930001</c:v>
                </c:pt>
                <c:pt idx="22896">
                  <c:v>2.8282501697539999</c:v>
                </c:pt>
                <c:pt idx="22897">
                  <c:v>2.8282949924469998</c:v>
                </c:pt>
                <c:pt idx="22898">
                  <c:v>2.828276634216</c:v>
                </c:pt>
                <c:pt idx="22899">
                  <c:v>2.8283207416530001</c:v>
                </c:pt>
                <c:pt idx="22900">
                  <c:v>2.8284068107599998</c:v>
                </c:pt>
                <c:pt idx="22901">
                  <c:v>2.8284976482389999</c:v>
                </c:pt>
                <c:pt idx="22902">
                  <c:v>2.8285892009740001</c:v>
                </c:pt>
                <c:pt idx="22903">
                  <c:v>2.8286809921259999</c:v>
                </c:pt>
                <c:pt idx="22904">
                  <c:v>2.8287749290469999</c:v>
                </c:pt>
                <c:pt idx="22905">
                  <c:v>2.8288691043849998</c:v>
                </c:pt>
                <c:pt idx="22906">
                  <c:v>2.8289153575900001</c:v>
                </c:pt>
                <c:pt idx="22907">
                  <c:v>2.828911542892</c:v>
                </c:pt>
                <c:pt idx="22908">
                  <c:v>2.8288860321040001</c:v>
                </c:pt>
                <c:pt idx="22909">
                  <c:v>2.8288528919220002</c:v>
                </c:pt>
                <c:pt idx="22910">
                  <c:v>2.8288180828090002</c:v>
                </c:pt>
                <c:pt idx="22911">
                  <c:v>2.82883644104</c:v>
                </c:pt>
                <c:pt idx="22912">
                  <c:v>2.8289513587949999</c:v>
                </c:pt>
                <c:pt idx="22913">
                  <c:v>2.8290898799900002</c:v>
                </c:pt>
                <c:pt idx="22914">
                  <c:v>2.8295979499819999</c:v>
                </c:pt>
                <c:pt idx="22915">
                  <c:v>2.8297019004820001</c:v>
                </c:pt>
                <c:pt idx="22916">
                  <c:v>2.8297727107999999</c:v>
                </c:pt>
                <c:pt idx="22917">
                  <c:v>2.8297829627989999</c:v>
                </c:pt>
                <c:pt idx="22918">
                  <c:v>2.829799175262</c:v>
                </c:pt>
                <c:pt idx="22919">
                  <c:v>2.829802751541</c:v>
                </c:pt>
                <c:pt idx="22920">
                  <c:v>2.8298172950740001</c:v>
                </c:pt>
                <c:pt idx="22921">
                  <c:v>2.8298761844640001</c:v>
                </c:pt>
                <c:pt idx="22922">
                  <c:v>2.8299758434300002</c:v>
                </c:pt>
                <c:pt idx="22923">
                  <c:v>2.8300976753230001</c:v>
                </c:pt>
                <c:pt idx="22924">
                  <c:v>2.8302788734440001</c:v>
                </c:pt>
                <c:pt idx="22925">
                  <c:v>2.8303999900819998</c:v>
                </c:pt>
                <c:pt idx="22926">
                  <c:v>2.8306231498719998</c:v>
                </c:pt>
                <c:pt idx="22927">
                  <c:v>2.8309578895569998</c:v>
                </c:pt>
                <c:pt idx="22928">
                  <c:v>2.8309659957890001</c:v>
                </c:pt>
                <c:pt idx="22929">
                  <c:v>2.8310472965239999</c:v>
                </c:pt>
                <c:pt idx="22930">
                  <c:v>2.8311831951139999</c:v>
                </c:pt>
                <c:pt idx="22931">
                  <c:v>2.8313257694240002</c:v>
                </c:pt>
                <c:pt idx="22932">
                  <c:v>2.8314201831819998</c:v>
                </c:pt>
                <c:pt idx="22933">
                  <c:v>2.8315651416779999</c:v>
                </c:pt>
                <c:pt idx="22934">
                  <c:v>2.831743478775</c:v>
                </c:pt>
                <c:pt idx="22935">
                  <c:v>2.8317544460300001</c:v>
                </c:pt>
                <c:pt idx="22936">
                  <c:v>2.832226276398</c:v>
                </c:pt>
                <c:pt idx="22937">
                  <c:v>2.8327143192289999</c:v>
                </c:pt>
                <c:pt idx="22938">
                  <c:v>2.8326847553249999</c:v>
                </c:pt>
                <c:pt idx="22939">
                  <c:v>2.8326580524440002</c:v>
                </c:pt>
                <c:pt idx="22940">
                  <c:v>2.8326892852780001</c:v>
                </c:pt>
                <c:pt idx="22941">
                  <c:v>2.832765340805</c:v>
                </c:pt>
                <c:pt idx="22942">
                  <c:v>2.8328964710240001</c:v>
                </c:pt>
                <c:pt idx="22943">
                  <c:v>2.8330385684969999</c:v>
                </c:pt>
                <c:pt idx="22944">
                  <c:v>2.8331277370449999</c:v>
                </c:pt>
                <c:pt idx="22945">
                  <c:v>2.833545207977</c:v>
                </c:pt>
                <c:pt idx="22946">
                  <c:v>2.8335752487180002</c:v>
                </c:pt>
                <c:pt idx="22947">
                  <c:v>2.8335847854609999</c:v>
                </c:pt>
                <c:pt idx="22948">
                  <c:v>2.833597183228</c:v>
                </c:pt>
                <c:pt idx="22949">
                  <c:v>2.8337712287899999</c:v>
                </c:pt>
                <c:pt idx="22950">
                  <c:v>2.8340132236479998</c:v>
                </c:pt>
                <c:pt idx="22951">
                  <c:v>2.8342013359070002</c:v>
                </c:pt>
                <c:pt idx="22952">
                  <c:v>2.8343305587769998</c:v>
                </c:pt>
                <c:pt idx="22953">
                  <c:v>2.834464073181</c:v>
                </c:pt>
                <c:pt idx="22954">
                  <c:v>2.8345918655400002</c:v>
                </c:pt>
                <c:pt idx="22955">
                  <c:v>2.834706544876</c:v>
                </c:pt>
                <c:pt idx="22956">
                  <c:v>2.834751844406</c:v>
                </c:pt>
                <c:pt idx="22957">
                  <c:v>2.8347861766819999</c:v>
                </c:pt>
                <c:pt idx="22958">
                  <c:v>2.8348083496090002</c:v>
                </c:pt>
                <c:pt idx="22959">
                  <c:v>2.8348317146299999</c:v>
                </c:pt>
                <c:pt idx="22960">
                  <c:v>2.8348495960240001</c:v>
                </c:pt>
                <c:pt idx="22961">
                  <c:v>2.834868431091</c:v>
                </c:pt>
                <c:pt idx="22962">
                  <c:v>2.8348863124850001</c:v>
                </c:pt>
                <c:pt idx="22963">
                  <c:v>2.834908485413</c:v>
                </c:pt>
                <c:pt idx="22964">
                  <c:v>2.8349337577820002</c:v>
                </c:pt>
                <c:pt idx="22965">
                  <c:v>2.8349676132199999</c:v>
                </c:pt>
                <c:pt idx="22966">
                  <c:v>2.8350069522860002</c:v>
                </c:pt>
                <c:pt idx="22967">
                  <c:v>2.835060358047</c:v>
                </c:pt>
                <c:pt idx="22968">
                  <c:v>2.83518242836</c:v>
                </c:pt>
                <c:pt idx="22969">
                  <c:v>2.835307836533</c:v>
                </c:pt>
                <c:pt idx="22970">
                  <c:v>2.8354344367979998</c:v>
                </c:pt>
                <c:pt idx="22971">
                  <c:v>2.835551977158</c:v>
                </c:pt>
                <c:pt idx="22972">
                  <c:v>2.8359570503230001</c:v>
                </c:pt>
                <c:pt idx="22973">
                  <c:v>2.8359224796300002</c:v>
                </c:pt>
                <c:pt idx="22974">
                  <c:v>2.8358912467959998</c:v>
                </c:pt>
                <c:pt idx="22975">
                  <c:v>2.835862398148</c:v>
                </c:pt>
                <c:pt idx="22976">
                  <c:v>2.8358862400049998</c:v>
                </c:pt>
                <c:pt idx="22977">
                  <c:v>2.8359649181369999</c:v>
                </c:pt>
                <c:pt idx="22978">
                  <c:v>2.836055994034</c:v>
                </c:pt>
                <c:pt idx="22979">
                  <c:v>2.8361470699310001</c:v>
                </c:pt>
                <c:pt idx="22980">
                  <c:v>2.8362386226649998</c:v>
                </c:pt>
                <c:pt idx="22981">
                  <c:v>2.836324691772</c:v>
                </c:pt>
                <c:pt idx="22982">
                  <c:v>2.8364148139949998</c:v>
                </c:pt>
                <c:pt idx="22983">
                  <c:v>2.836504459381</c:v>
                </c:pt>
                <c:pt idx="22984">
                  <c:v>2.8364999294280002</c:v>
                </c:pt>
                <c:pt idx="22985">
                  <c:v>2.8365867137910001</c:v>
                </c:pt>
                <c:pt idx="22986">
                  <c:v>2.8369362354279999</c:v>
                </c:pt>
                <c:pt idx="22987">
                  <c:v>2.8371782302859998</c:v>
                </c:pt>
                <c:pt idx="22988">
                  <c:v>2.837348222733</c:v>
                </c:pt>
                <c:pt idx="22989">
                  <c:v>2.8373863697049999</c:v>
                </c:pt>
                <c:pt idx="22990">
                  <c:v>2.8374805450439999</c:v>
                </c:pt>
                <c:pt idx="22991">
                  <c:v>2.8379263877869998</c:v>
                </c:pt>
                <c:pt idx="22992">
                  <c:v>2.8379945754999998</c:v>
                </c:pt>
                <c:pt idx="22993">
                  <c:v>2.8380641937259998</c:v>
                </c:pt>
                <c:pt idx="22994">
                  <c:v>2.8381972312929999</c:v>
                </c:pt>
                <c:pt idx="22995">
                  <c:v>2.838262081146</c:v>
                </c:pt>
                <c:pt idx="22996">
                  <c:v>2.8383800983429999</c:v>
                </c:pt>
                <c:pt idx="22997">
                  <c:v>2.8384430408479999</c:v>
                </c:pt>
                <c:pt idx="22998">
                  <c:v>2.8384418487550001</c:v>
                </c:pt>
                <c:pt idx="22999">
                  <c:v>2.8385787010189998</c:v>
                </c:pt>
                <c:pt idx="23000">
                  <c:v>2.8386731147769999</c:v>
                </c:pt>
                <c:pt idx="23001">
                  <c:v>2.8387618064879998</c:v>
                </c:pt>
                <c:pt idx="23002">
                  <c:v>2.8388466835020001</c:v>
                </c:pt>
                <c:pt idx="23003">
                  <c:v>2.8389384746549999</c:v>
                </c:pt>
                <c:pt idx="23004">
                  <c:v>2.8390247821810002</c:v>
                </c:pt>
                <c:pt idx="23005">
                  <c:v>2.8391003608699998</c:v>
                </c:pt>
                <c:pt idx="23006">
                  <c:v>2.8391280174259999</c:v>
                </c:pt>
                <c:pt idx="23007">
                  <c:v>2.8391153812410002</c:v>
                </c:pt>
                <c:pt idx="23008">
                  <c:v>2.8390772342680002</c:v>
                </c:pt>
                <c:pt idx="23009">
                  <c:v>2.8390431404109999</c:v>
                </c:pt>
                <c:pt idx="23010">
                  <c:v>2.8390150070189999</c:v>
                </c:pt>
                <c:pt idx="23011">
                  <c:v>2.8390359878539999</c:v>
                </c:pt>
                <c:pt idx="23012">
                  <c:v>2.8390908241270001</c:v>
                </c:pt>
                <c:pt idx="23013">
                  <c:v>2.8391294479370002</c:v>
                </c:pt>
                <c:pt idx="23014">
                  <c:v>2.839209079742</c:v>
                </c:pt>
                <c:pt idx="23015">
                  <c:v>2.8392894268040001</c:v>
                </c:pt>
                <c:pt idx="23016">
                  <c:v>2.8393704891199998</c:v>
                </c:pt>
                <c:pt idx="23017">
                  <c:v>2.839449644089</c:v>
                </c:pt>
                <c:pt idx="23018">
                  <c:v>2.8395805358890001</c:v>
                </c:pt>
                <c:pt idx="23019">
                  <c:v>2.8396539688110001</c:v>
                </c:pt>
                <c:pt idx="23020">
                  <c:v>2.8396949768069999</c:v>
                </c:pt>
                <c:pt idx="23021">
                  <c:v>2.8396739959719999</c:v>
                </c:pt>
                <c:pt idx="23022">
                  <c:v>2.839636325836</c:v>
                </c:pt>
                <c:pt idx="23023">
                  <c:v>2.8397223949430002</c:v>
                </c:pt>
                <c:pt idx="23024">
                  <c:v>2.8398435115809999</c:v>
                </c:pt>
                <c:pt idx="23025">
                  <c:v>2.8399713039400001</c:v>
                </c:pt>
                <c:pt idx="23026">
                  <c:v>2.8401074409480001</c:v>
                </c:pt>
                <c:pt idx="23027">
                  <c:v>2.84024643898</c:v>
                </c:pt>
                <c:pt idx="23028">
                  <c:v>2.840385913849</c:v>
                </c:pt>
                <c:pt idx="23029">
                  <c:v>2.8404555320739999</c:v>
                </c:pt>
                <c:pt idx="23030">
                  <c:v>2.8406009674070001</c:v>
                </c:pt>
                <c:pt idx="23031">
                  <c:v>2.8406741619110001</c:v>
                </c:pt>
                <c:pt idx="23032">
                  <c:v>2.840745210648</c:v>
                </c:pt>
                <c:pt idx="23033">
                  <c:v>2.840879678726</c:v>
                </c:pt>
                <c:pt idx="23034">
                  <c:v>2.8409411907200002</c:v>
                </c:pt>
                <c:pt idx="23035">
                  <c:v>2.8409922122959999</c:v>
                </c:pt>
                <c:pt idx="23036">
                  <c:v>2.8410456180570001</c:v>
                </c:pt>
                <c:pt idx="23037">
                  <c:v>2.8410608768459999</c:v>
                </c:pt>
                <c:pt idx="23038">
                  <c:v>2.8410682678220001</c:v>
                </c:pt>
                <c:pt idx="23039">
                  <c:v>2.8410868644709999</c:v>
                </c:pt>
                <c:pt idx="23040">
                  <c:v>2.8411211967469998</c:v>
                </c:pt>
                <c:pt idx="23041">
                  <c:v>2.8412559032439999</c:v>
                </c:pt>
                <c:pt idx="23042">
                  <c:v>2.8414800167080001</c:v>
                </c:pt>
                <c:pt idx="23043">
                  <c:v>2.8417222499850001</c:v>
                </c:pt>
                <c:pt idx="23044">
                  <c:v>2.841812372208</c:v>
                </c:pt>
                <c:pt idx="23045">
                  <c:v>2.8419439792630001</c:v>
                </c:pt>
                <c:pt idx="23046">
                  <c:v>2.8420312404630002</c:v>
                </c:pt>
                <c:pt idx="23047">
                  <c:v>2.8420953750610001</c:v>
                </c:pt>
                <c:pt idx="23048">
                  <c:v>2.8421216011050001</c:v>
                </c:pt>
                <c:pt idx="23049">
                  <c:v>2.8421027660370002</c:v>
                </c:pt>
                <c:pt idx="23050">
                  <c:v>2.8420703411099999</c:v>
                </c:pt>
                <c:pt idx="23051">
                  <c:v>2.8420403003689998</c:v>
                </c:pt>
                <c:pt idx="23052">
                  <c:v>2.8420386314389998</c:v>
                </c:pt>
                <c:pt idx="23053">
                  <c:v>2.842449188232</c:v>
                </c:pt>
                <c:pt idx="23054">
                  <c:v>2.842586755753</c:v>
                </c:pt>
                <c:pt idx="23055">
                  <c:v>2.8426558971409999</c:v>
                </c:pt>
                <c:pt idx="23056">
                  <c:v>2.8427994251249999</c:v>
                </c:pt>
                <c:pt idx="23057">
                  <c:v>2.8429472446439998</c:v>
                </c:pt>
                <c:pt idx="23058">
                  <c:v>2.843073606491</c:v>
                </c:pt>
                <c:pt idx="23059">
                  <c:v>2.8431255817409999</c:v>
                </c:pt>
                <c:pt idx="23060">
                  <c:v>2.8431825637819998</c:v>
                </c:pt>
                <c:pt idx="23061">
                  <c:v>2.8432116508480001</c:v>
                </c:pt>
                <c:pt idx="23062">
                  <c:v>2.8432326316830001</c:v>
                </c:pt>
                <c:pt idx="23063">
                  <c:v>2.8432588577270002</c:v>
                </c:pt>
                <c:pt idx="23064">
                  <c:v>2.8433094024660002</c:v>
                </c:pt>
                <c:pt idx="23065">
                  <c:v>2.8434126377109998</c:v>
                </c:pt>
                <c:pt idx="23066">
                  <c:v>2.8436653614040002</c:v>
                </c:pt>
                <c:pt idx="23067">
                  <c:v>2.8439118862149999</c:v>
                </c:pt>
                <c:pt idx="23068">
                  <c:v>2.8441350460049999</c:v>
                </c:pt>
                <c:pt idx="23069">
                  <c:v>2.8441965579990001</c:v>
                </c:pt>
                <c:pt idx="23070">
                  <c:v>2.8442654609679998</c:v>
                </c:pt>
                <c:pt idx="23071">
                  <c:v>2.8445656299589999</c:v>
                </c:pt>
                <c:pt idx="23072">
                  <c:v>2.8447749614719999</c:v>
                </c:pt>
                <c:pt idx="23073">
                  <c:v>2.8449029922490001</c:v>
                </c:pt>
                <c:pt idx="23074">
                  <c:v>2.8449470996859998</c:v>
                </c:pt>
                <c:pt idx="23075">
                  <c:v>2.8449437618259998</c:v>
                </c:pt>
                <c:pt idx="23076">
                  <c:v>2.8449144363399999</c:v>
                </c:pt>
                <c:pt idx="23077">
                  <c:v>2.8448901176449999</c:v>
                </c:pt>
                <c:pt idx="23078">
                  <c:v>2.844869613647</c:v>
                </c:pt>
                <c:pt idx="23079">
                  <c:v>2.8450689315800002</c:v>
                </c:pt>
                <c:pt idx="23080">
                  <c:v>2.8454165458679999</c:v>
                </c:pt>
                <c:pt idx="23081">
                  <c:v>2.8455455303189998</c:v>
                </c:pt>
                <c:pt idx="23082">
                  <c:v>2.845674991608</c:v>
                </c:pt>
                <c:pt idx="23083">
                  <c:v>2.8458073139189999</c:v>
                </c:pt>
                <c:pt idx="23084">
                  <c:v>2.8459119796749999</c:v>
                </c:pt>
                <c:pt idx="23085">
                  <c:v>2.8459649086000001</c:v>
                </c:pt>
                <c:pt idx="23086">
                  <c:v>2.8459782600399999</c:v>
                </c:pt>
                <c:pt idx="23087">
                  <c:v>2.8459720611570001</c:v>
                </c:pt>
                <c:pt idx="23088">
                  <c:v>2.8461747169490001</c:v>
                </c:pt>
                <c:pt idx="23089">
                  <c:v>2.8462667465210001</c:v>
                </c:pt>
                <c:pt idx="23090">
                  <c:v>2.8464622497560002</c:v>
                </c:pt>
                <c:pt idx="23091">
                  <c:v>2.8466522693630001</c:v>
                </c:pt>
                <c:pt idx="23092">
                  <c:v>2.8468275070189999</c:v>
                </c:pt>
                <c:pt idx="23093">
                  <c:v>2.8469154834750001</c:v>
                </c:pt>
                <c:pt idx="23094">
                  <c:v>2.8469235897059999</c:v>
                </c:pt>
                <c:pt idx="23095">
                  <c:v>2.8469319343569999</c:v>
                </c:pt>
                <c:pt idx="23096">
                  <c:v>2.8469731807710001</c:v>
                </c:pt>
                <c:pt idx="23097">
                  <c:v>2.8470642566679998</c:v>
                </c:pt>
                <c:pt idx="23098">
                  <c:v>2.847232580185</c:v>
                </c:pt>
                <c:pt idx="23099">
                  <c:v>2.847647428513</c:v>
                </c:pt>
                <c:pt idx="23100">
                  <c:v>2.8477370738980001</c:v>
                </c:pt>
                <c:pt idx="23101">
                  <c:v>2.8478267192839999</c:v>
                </c:pt>
                <c:pt idx="23102">
                  <c:v>2.847893238068</c:v>
                </c:pt>
                <c:pt idx="23103">
                  <c:v>2.8479111194610001</c:v>
                </c:pt>
                <c:pt idx="23104">
                  <c:v>2.8479015827179999</c:v>
                </c:pt>
                <c:pt idx="23105">
                  <c:v>2.8478670120239999</c:v>
                </c:pt>
                <c:pt idx="23106">
                  <c:v>2.847827196121</c:v>
                </c:pt>
                <c:pt idx="23107">
                  <c:v>2.8477883338929999</c:v>
                </c:pt>
                <c:pt idx="23108">
                  <c:v>2.8477790355680002</c:v>
                </c:pt>
                <c:pt idx="23109">
                  <c:v>2.8477830886839999</c:v>
                </c:pt>
                <c:pt idx="23110">
                  <c:v>2.8478372097019999</c:v>
                </c:pt>
                <c:pt idx="23111">
                  <c:v>2.8478746414180001</c:v>
                </c:pt>
                <c:pt idx="23112">
                  <c:v>2.847914457321</c:v>
                </c:pt>
                <c:pt idx="23113">
                  <c:v>2.8479938507079998</c:v>
                </c:pt>
                <c:pt idx="23114">
                  <c:v>2.8480365276340001</c:v>
                </c:pt>
                <c:pt idx="23115">
                  <c:v>2.848123550415</c:v>
                </c:pt>
                <c:pt idx="23116">
                  <c:v>2.8481640815730001</c:v>
                </c:pt>
                <c:pt idx="23117">
                  <c:v>2.8482067584989998</c:v>
                </c:pt>
                <c:pt idx="23118">
                  <c:v>2.8482844829560001</c:v>
                </c:pt>
                <c:pt idx="23119">
                  <c:v>2.8483159542080001</c:v>
                </c:pt>
                <c:pt idx="23120">
                  <c:v>2.848341703415</c:v>
                </c:pt>
                <c:pt idx="23121">
                  <c:v>2.8483183383939998</c:v>
                </c:pt>
                <c:pt idx="23122">
                  <c:v>2.8482832908629998</c:v>
                </c:pt>
                <c:pt idx="23123">
                  <c:v>2.848254442215</c:v>
                </c:pt>
                <c:pt idx="23124">
                  <c:v>2.848238706589</c:v>
                </c:pt>
                <c:pt idx="23125">
                  <c:v>2.8482725620270002</c:v>
                </c:pt>
                <c:pt idx="23126">
                  <c:v>2.8483612537380001</c:v>
                </c:pt>
                <c:pt idx="23127">
                  <c:v>2.848773956299</c:v>
                </c:pt>
                <c:pt idx="23128">
                  <c:v>2.848911762238</c:v>
                </c:pt>
                <c:pt idx="23129">
                  <c:v>2.849044322968</c:v>
                </c:pt>
                <c:pt idx="23130">
                  <c:v>2.849133491516</c:v>
                </c:pt>
                <c:pt idx="23131">
                  <c:v>2.8491709232329998</c:v>
                </c:pt>
                <c:pt idx="23132">
                  <c:v>2.8491892814640001</c:v>
                </c:pt>
                <c:pt idx="23133">
                  <c:v>2.8492019176480001</c:v>
                </c:pt>
                <c:pt idx="23134">
                  <c:v>2.849250078201</c:v>
                </c:pt>
                <c:pt idx="23135">
                  <c:v>2.8492980003359998</c:v>
                </c:pt>
                <c:pt idx="23136">
                  <c:v>2.849358081818</c:v>
                </c:pt>
                <c:pt idx="23137">
                  <c:v>2.8494329452509999</c:v>
                </c:pt>
                <c:pt idx="23138">
                  <c:v>2.849511861801</c:v>
                </c:pt>
                <c:pt idx="23139">
                  <c:v>2.8496012687680001</c:v>
                </c:pt>
                <c:pt idx="23140">
                  <c:v>2.8496892452239999</c:v>
                </c:pt>
                <c:pt idx="23141">
                  <c:v>2.8497765064239999</c:v>
                </c:pt>
                <c:pt idx="23142">
                  <c:v>2.849860429764</c:v>
                </c:pt>
                <c:pt idx="23143">
                  <c:v>2.8499410152440001</c:v>
                </c:pt>
                <c:pt idx="23144">
                  <c:v>2.8500971794129999</c:v>
                </c:pt>
                <c:pt idx="23145">
                  <c:v>2.8501751422880002</c:v>
                </c:pt>
                <c:pt idx="23146">
                  <c:v>2.8502519130709998</c:v>
                </c:pt>
                <c:pt idx="23147">
                  <c:v>2.850383758545</c:v>
                </c:pt>
                <c:pt idx="23148">
                  <c:v>2.8504705429079999</c:v>
                </c:pt>
                <c:pt idx="23149">
                  <c:v>2.850505590439</c:v>
                </c:pt>
                <c:pt idx="23150">
                  <c:v>2.8505184650420001</c:v>
                </c:pt>
                <c:pt idx="23151">
                  <c:v>2.8507454395290002</c:v>
                </c:pt>
                <c:pt idx="23152">
                  <c:v>2.8508329391479998</c:v>
                </c:pt>
                <c:pt idx="23153">
                  <c:v>2.8509180545809998</c:v>
                </c:pt>
                <c:pt idx="23154">
                  <c:v>2.8510074615479999</c:v>
                </c:pt>
                <c:pt idx="23155">
                  <c:v>2.8510894775389999</c:v>
                </c:pt>
                <c:pt idx="23156">
                  <c:v>2.8511738777160001</c:v>
                </c:pt>
                <c:pt idx="23157">
                  <c:v>2.851255655289</c:v>
                </c:pt>
                <c:pt idx="23158">
                  <c:v>2.851304292679</c:v>
                </c:pt>
                <c:pt idx="23159">
                  <c:v>2.8512995243070001</c:v>
                </c:pt>
                <c:pt idx="23160">
                  <c:v>2.8512670993799998</c:v>
                </c:pt>
                <c:pt idx="23161">
                  <c:v>2.851223945618</c:v>
                </c:pt>
                <c:pt idx="23162">
                  <c:v>2.8512246608730001</c:v>
                </c:pt>
                <c:pt idx="23163">
                  <c:v>2.8513398170470001</c:v>
                </c:pt>
                <c:pt idx="23164">
                  <c:v>2.8518314361570001</c:v>
                </c:pt>
                <c:pt idx="23165">
                  <c:v>2.8519046306610001</c:v>
                </c:pt>
                <c:pt idx="23166">
                  <c:v>2.851982831955</c:v>
                </c:pt>
                <c:pt idx="23167">
                  <c:v>2.8520567417140001</c:v>
                </c:pt>
                <c:pt idx="23168">
                  <c:v>2.8521237373349999</c:v>
                </c:pt>
                <c:pt idx="23169">
                  <c:v>2.8522138595580002</c:v>
                </c:pt>
                <c:pt idx="23170">
                  <c:v>2.8522353172299999</c:v>
                </c:pt>
                <c:pt idx="23171">
                  <c:v>2.8522560596469999</c:v>
                </c:pt>
                <c:pt idx="23172">
                  <c:v>2.8522882461550001</c:v>
                </c:pt>
                <c:pt idx="23173">
                  <c:v>2.8528087139129998</c:v>
                </c:pt>
                <c:pt idx="23174">
                  <c:v>2.853091955185</c:v>
                </c:pt>
                <c:pt idx="23175">
                  <c:v>2.8532519340519999</c:v>
                </c:pt>
                <c:pt idx="23176">
                  <c:v>2.853555679321</c:v>
                </c:pt>
                <c:pt idx="23177">
                  <c:v>2.8539686202999999</c:v>
                </c:pt>
                <c:pt idx="23178">
                  <c:v>2.8539381027220001</c:v>
                </c:pt>
                <c:pt idx="23179">
                  <c:v>2.8539052009580002</c:v>
                </c:pt>
                <c:pt idx="23180">
                  <c:v>2.8538856506350001</c:v>
                </c:pt>
                <c:pt idx="23181">
                  <c:v>2.8539357185359999</c:v>
                </c:pt>
                <c:pt idx="23182">
                  <c:v>2.8540611267089999</c:v>
                </c:pt>
                <c:pt idx="23183">
                  <c:v>2.8545205593110001</c:v>
                </c:pt>
                <c:pt idx="23184">
                  <c:v>2.8546605110169998</c:v>
                </c:pt>
                <c:pt idx="23185">
                  <c:v>2.8547890186310001</c:v>
                </c:pt>
                <c:pt idx="23186">
                  <c:v>2.8548450469970001</c:v>
                </c:pt>
                <c:pt idx="23187">
                  <c:v>2.8548808097839999</c:v>
                </c:pt>
                <c:pt idx="23188">
                  <c:v>2.8549189567569999</c:v>
                </c:pt>
                <c:pt idx="23189">
                  <c:v>2.854929685593</c:v>
                </c:pt>
                <c:pt idx="23190">
                  <c:v>2.854940414429</c:v>
                </c:pt>
                <c:pt idx="23191">
                  <c:v>2.8553841114040002</c:v>
                </c:pt>
                <c:pt idx="23192">
                  <c:v>2.8558883666989998</c:v>
                </c:pt>
                <c:pt idx="23193">
                  <c:v>2.855901002884</c:v>
                </c:pt>
                <c:pt idx="23194">
                  <c:v>2.8559007644649999</c:v>
                </c:pt>
                <c:pt idx="23195">
                  <c:v>2.8559165000919999</c:v>
                </c:pt>
                <c:pt idx="23196">
                  <c:v>2.85595870018</c:v>
                </c:pt>
                <c:pt idx="23197">
                  <c:v>2.8561682701110001</c:v>
                </c:pt>
                <c:pt idx="23198">
                  <c:v>2.856349229813</c:v>
                </c:pt>
                <c:pt idx="23199">
                  <c:v>2.8564794063569998</c:v>
                </c:pt>
                <c:pt idx="23200">
                  <c:v>2.8566102981569998</c:v>
                </c:pt>
                <c:pt idx="23201">
                  <c:v>2.856733083725</c:v>
                </c:pt>
                <c:pt idx="23202">
                  <c:v>2.8569099903109998</c:v>
                </c:pt>
                <c:pt idx="23203">
                  <c:v>2.8570039272310002</c:v>
                </c:pt>
                <c:pt idx="23204">
                  <c:v>2.8570415973659999</c:v>
                </c:pt>
                <c:pt idx="23205">
                  <c:v>2.8573665618900002</c:v>
                </c:pt>
                <c:pt idx="23206">
                  <c:v>2.857561349869</c:v>
                </c:pt>
                <c:pt idx="23207">
                  <c:v>2.8577439784999998</c:v>
                </c:pt>
                <c:pt idx="23208">
                  <c:v>2.85790848732</c:v>
                </c:pt>
                <c:pt idx="23209">
                  <c:v>2.8579246997830001</c:v>
                </c:pt>
                <c:pt idx="23210">
                  <c:v>2.8578732013699999</c:v>
                </c:pt>
                <c:pt idx="23211">
                  <c:v>2.857835292816</c:v>
                </c:pt>
                <c:pt idx="23212">
                  <c:v>2.8578567504880001</c:v>
                </c:pt>
                <c:pt idx="23213">
                  <c:v>2.8579220771789999</c:v>
                </c:pt>
                <c:pt idx="23214">
                  <c:v>2.8580057620999999</c:v>
                </c:pt>
                <c:pt idx="23215">
                  <c:v>2.8580937385560001</c:v>
                </c:pt>
                <c:pt idx="23216">
                  <c:v>2.8581781387329999</c:v>
                </c:pt>
                <c:pt idx="23217">
                  <c:v>2.858361959457</c:v>
                </c:pt>
                <c:pt idx="23218">
                  <c:v>2.858545064926</c:v>
                </c:pt>
                <c:pt idx="23219">
                  <c:v>2.8586568832400001</c:v>
                </c:pt>
                <c:pt idx="23220">
                  <c:v>2.8586804866789999</c:v>
                </c:pt>
                <c:pt idx="23221">
                  <c:v>2.858679294586</c:v>
                </c:pt>
                <c:pt idx="23222">
                  <c:v>2.8587231636050001</c:v>
                </c:pt>
                <c:pt idx="23223">
                  <c:v>2.8587625026699999</c:v>
                </c:pt>
                <c:pt idx="23224">
                  <c:v>2.858813524246</c:v>
                </c:pt>
                <c:pt idx="23225">
                  <c:v>2.8589468002320002</c:v>
                </c:pt>
                <c:pt idx="23226">
                  <c:v>2.8590214252470001</c:v>
                </c:pt>
                <c:pt idx="23227">
                  <c:v>2.8590939044949999</c:v>
                </c:pt>
                <c:pt idx="23228">
                  <c:v>2.8592345714570002</c:v>
                </c:pt>
                <c:pt idx="23229">
                  <c:v>2.859307050705</c:v>
                </c:pt>
                <c:pt idx="23230">
                  <c:v>2.8593811988829998</c:v>
                </c:pt>
                <c:pt idx="23231">
                  <c:v>2.8595283031459999</c:v>
                </c:pt>
                <c:pt idx="23232">
                  <c:v>2.859601736069</c:v>
                </c:pt>
                <c:pt idx="23233">
                  <c:v>2.859744787216</c:v>
                </c:pt>
                <c:pt idx="23234">
                  <c:v>2.859810829163</c:v>
                </c:pt>
                <c:pt idx="23235">
                  <c:v>2.859929561615</c:v>
                </c:pt>
                <c:pt idx="23236">
                  <c:v>2.8600072860719998</c:v>
                </c:pt>
                <c:pt idx="23237">
                  <c:v>2.8600368499759998</c:v>
                </c:pt>
                <c:pt idx="23238">
                  <c:v>2.86004281044</c:v>
                </c:pt>
                <c:pt idx="23239">
                  <c:v>2.8600671291349999</c:v>
                </c:pt>
                <c:pt idx="23240">
                  <c:v>2.8603093624109999</c:v>
                </c:pt>
                <c:pt idx="23241">
                  <c:v>2.860515594482</c:v>
                </c:pt>
                <c:pt idx="23242">
                  <c:v>2.8606660366060002</c:v>
                </c:pt>
                <c:pt idx="23243">
                  <c:v>2.8607861995700001</c:v>
                </c:pt>
                <c:pt idx="23244">
                  <c:v>2.860803127289</c:v>
                </c:pt>
                <c:pt idx="23245">
                  <c:v>2.8607831001280002</c:v>
                </c:pt>
                <c:pt idx="23246">
                  <c:v>2.8607506752009999</c:v>
                </c:pt>
                <c:pt idx="23247">
                  <c:v>2.8607251644130001</c:v>
                </c:pt>
                <c:pt idx="23248">
                  <c:v>2.8607149124150002</c:v>
                </c:pt>
                <c:pt idx="23249">
                  <c:v>2.8607621192930002</c:v>
                </c:pt>
                <c:pt idx="23250">
                  <c:v>2.8608472347260001</c:v>
                </c:pt>
                <c:pt idx="23251">
                  <c:v>2.8609430789950001</c:v>
                </c:pt>
                <c:pt idx="23252">
                  <c:v>2.8610363006589998</c:v>
                </c:pt>
                <c:pt idx="23253">
                  <c:v>2.8611335754390002</c:v>
                </c:pt>
                <c:pt idx="23254">
                  <c:v>2.8612258434300002</c:v>
                </c:pt>
                <c:pt idx="23255">
                  <c:v>2.8612952232360001</c:v>
                </c:pt>
                <c:pt idx="23256">
                  <c:v>2.861303806305</c:v>
                </c:pt>
                <c:pt idx="23257">
                  <c:v>2.861293315887</c:v>
                </c:pt>
                <c:pt idx="23258">
                  <c:v>2.8612644672390002</c:v>
                </c:pt>
                <c:pt idx="23259">
                  <c:v>2.8612310886380001</c:v>
                </c:pt>
                <c:pt idx="23260">
                  <c:v>2.8612122535709998</c:v>
                </c:pt>
                <c:pt idx="23261">
                  <c:v>2.8612318038939999</c:v>
                </c:pt>
                <c:pt idx="23262">
                  <c:v>2.8613626956939999</c:v>
                </c:pt>
                <c:pt idx="23263">
                  <c:v>2.8618900775910001</c:v>
                </c:pt>
                <c:pt idx="23264">
                  <c:v>2.8619301319120001</c:v>
                </c:pt>
                <c:pt idx="23265">
                  <c:v>2.8619537353519999</c:v>
                </c:pt>
                <c:pt idx="23266">
                  <c:v>2.8619792461400002</c:v>
                </c:pt>
                <c:pt idx="23267">
                  <c:v>2.8620023727419999</c:v>
                </c:pt>
                <c:pt idx="23268">
                  <c:v>2.86204123497</c:v>
                </c:pt>
                <c:pt idx="23269">
                  <c:v>2.8622815608979999</c:v>
                </c:pt>
                <c:pt idx="23270">
                  <c:v>2.8626520633700001</c:v>
                </c:pt>
                <c:pt idx="23271">
                  <c:v>2.8628473281860001</c:v>
                </c:pt>
                <c:pt idx="23272">
                  <c:v>2.8629384040830002</c:v>
                </c:pt>
                <c:pt idx="23273">
                  <c:v>2.8629851341250001</c:v>
                </c:pt>
                <c:pt idx="23274">
                  <c:v>2.8629999160769999</c:v>
                </c:pt>
                <c:pt idx="23275">
                  <c:v>2.8630130290990001</c:v>
                </c:pt>
                <c:pt idx="23276">
                  <c:v>2.8630270957950001</c:v>
                </c:pt>
                <c:pt idx="23277">
                  <c:v>2.863042354584</c:v>
                </c:pt>
                <c:pt idx="23278">
                  <c:v>2.8630557060239998</c:v>
                </c:pt>
                <c:pt idx="23279">
                  <c:v>2.8630764484409998</c:v>
                </c:pt>
                <c:pt idx="23280">
                  <c:v>2.8631083965299999</c:v>
                </c:pt>
                <c:pt idx="23281">
                  <c:v>2.8631546497340001</c:v>
                </c:pt>
                <c:pt idx="23282">
                  <c:v>2.8632164001459999</c:v>
                </c:pt>
                <c:pt idx="23283">
                  <c:v>2.8632872104640001</c:v>
                </c:pt>
                <c:pt idx="23284">
                  <c:v>2.8633637428280001</c:v>
                </c:pt>
                <c:pt idx="23285">
                  <c:v>2.863438129425</c:v>
                </c:pt>
                <c:pt idx="23286">
                  <c:v>2.8635108470919999</c:v>
                </c:pt>
                <c:pt idx="23287">
                  <c:v>2.863652467728</c:v>
                </c:pt>
                <c:pt idx="23288">
                  <c:v>2.863785266876</c:v>
                </c:pt>
                <c:pt idx="23289">
                  <c:v>2.8639719486240001</c:v>
                </c:pt>
                <c:pt idx="23290">
                  <c:v>2.8642191886899999</c:v>
                </c:pt>
                <c:pt idx="23291">
                  <c:v>2.8644123077389998</c:v>
                </c:pt>
                <c:pt idx="23292">
                  <c:v>2.864582300186</c:v>
                </c:pt>
                <c:pt idx="23293">
                  <c:v>2.8646996021270001</c:v>
                </c:pt>
                <c:pt idx="23294">
                  <c:v>2.865025043488</c:v>
                </c:pt>
                <c:pt idx="23295">
                  <c:v>2.8652598857879998</c:v>
                </c:pt>
                <c:pt idx="23296">
                  <c:v>2.8652319908139998</c:v>
                </c:pt>
                <c:pt idx="23297">
                  <c:v>2.8651986122130002</c:v>
                </c:pt>
                <c:pt idx="23298">
                  <c:v>2.8652567863459999</c:v>
                </c:pt>
                <c:pt idx="23299">
                  <c:v>2.8653275966640002</c:v>
                </c:pt>
                <c:pt idx="23300">
                  <c:v>2.8654081821439998</c:v>
                </c:pt>
                <c:pt idx="23301">
                  <c:v>2.865539550781</c:v>
                </c:pt>
                <c:pt idx="23302">
                  <c:v>2.8656785488129999</c:v>
                </c:pt>
                <c:pt idx="23303">
                  <c:v>2.8658661842350002</c:v>
                </c:pt>
                <c:pt idx="23304">
                  <c:v>2.8659307956700002</c:v>
                </c:pt>
                <c:pt idx="23305">
                  <c:v>2.8659393787380001</c:v>
                </c:pt>
                <c:pt idx="23306">
                  <c:v>2.8659062385560001</c:v>
                </c:pt>
                <c:pt idx="23307">
                  <c:v>2.8659892082209999</c:v>
                </c:pt>
                <c:pt idx="23308">
                  <c:v>2.8665256500240002</c:v>
                </c:pt>
                <c:pt idx="23309">
                  <c:v>2.8668153285979998</c:v>
                </c:pt>
                <c:pt idx="23310">
                  <c:v>2.8668251037600001</c:v>
                </c:pt>
                <c:pt idx="23311">
                  <c:v>2.8668415546419999</c:v>
                </c:pt>
                <c:pt idx="23312">
                  <c:v>2.8668947219850001</c:v>
                </c:pt>
                <c:pt idx="23313">
                  <c:v>2.8670492172239999</c:v>
                </c:pt>
                <c:pt idx="23314">
                  <c:v>2.8676156997679998</c:v>
                </c:pt>
                <c:pt idx="23315">
                  <c:v>2.8677110672000001</c:v>
                </c:pt>
                <c:pt idx="23316">
                  <c:v>2.8677744865419998</c:v>
                </c:pt>
                <c:pt idx="23317">
                  <c:v>2.8679192066189998</c:v>
                </c:pt>
                <c:pt idx="23318">
                  <c:v>2.8680183887480002</c:v>
                </c:pt>
                <c:pt idx="23319">
                  <c:v>2.8681597709659998</c:v>
                </c:pt>
                <c:pt idx="23320">
                  <c:v>2.868258237839</c:v>
                </c:pt>
                <c:pt idx="23321">
                  <c:v>2.868348836899</c:v>
                </c:pt>
                <c:pt idx="23322">
                  <c:v>2.8684160709380002</c:v>
                </c:pt>
                <c:pt idx="23323">
                  <c:v>2.868390798569</c:v>
                </c:pt>
                <c:pt idx="23324">
                  <c:v>2.8684062957759999</c:v>
                </c:pt>
                <c:pt idx="23325">
                  <c:v>2.8684809207919999</c:v>
                </c:pt>
                <c:pt idx="23326">
                  <c:v>2.8685712814330002</c:v>
                </c:pt>
                <c:pt idx="23327">
                  <c:v>2.8687138557430001</c:v>
                </c:pt>
                <c:pt idx="23328">
                  <c:v>2.8688647747039999</c:v>
                </c:pt>
                <c:pt idx="23329">
                  <c:v>2.8690109252929998</c:v>
                </c:pt>
                <c:pt idx="23330">
                  <c:v>2.8692212104800001</c:v>
                </c:pt>
                <c:pt idx="23331">
                  <c:v>2.8692228794100001</c:v>
                </c:pt>
                <c:pt idx="23332">
                  <c:v>2.8691959381099998</c:v>
                </c:pt>
                <c:pt idx="23333">
                  <c:v>2.8692281246190001</c:v>
                </c:pt>
                <c:pt idx="23334">
                  <c:v>2.869754552841</c:v>
                </c:pt>
                <c:pt idx="23335">
                  <c:v>2.86989235878</c:v>
                </c:pt>
                <c:pt idx="23336">
                  <c:v>2.869961977005</c:v>
                </c:pt>
                <c:pt idx="23337">
                  <c:v>2.8700318336490001</c:v>
                </c:pt>
                <c:pt idx="23338">
                  <c:v>2.8701727390289999</c:v>
                </c:pt>
                <c:pt idx="23339">
                  <c:v>2.8702352046969999</c:v>
                </c:pt>
                <c:pt idx="23340">
                  <c:v>2.8702948093409999</c:v>
                </c:pt>
                <c:pt idx="23341">
                  <c:v>2.8703565597530001</c:v>
                </c:pt>
                <c:pt idx="23342">
                  <c:v>2.870377063751</c:v>
                </c:pt>
                <c:pt idx="23343">
                  <c:v>2.8703906536099999</c:v>
                </c:pt>
                <c:pt idx="23344">
                  <c:v>2.8704142570500002</c:v>
                </c:pt>
                <c:pt idx="23345">
                  <c:v>2.8704283237460002</c:v>
                </c:pt>
                <c:pt idx="23346">
                  <c:v>2.8704423904419998</c:v>
                </c:pt>
                <c:pt idx="23347">
                  <c:v>2.8704876899720002</c:v>
                </c:pt>
                <c:pt idx="23348">
                  <c:v>2.8705794811250001</c:v>
                </c:pt>
                <c:pt idx="23349">
                  <c:v>2.8706953525540002</c:v>
                </c:pt>
                <c:pt idx="23350">
                  <c:v>2.8708157539369998</c:v>
                </c:pt>
                <c:pt idx="23351">
                  <c:v>2.8709349632259999</c:v>
                </c:pt>
                <c:pt idx="23352">
                  <c:v>2.8711104393009999</c:v>
                </c:pt>
                <c:pt idx="23353">
                  <c:v>2.8712828159330002</c:v>
                </c:pt>
                <c:pt idx="23354">
                  <c:v>2.8715116977689998</c:v>
                </c:pt>
                <c:pt idx="23355">
                  <c:v>2.8714678287509998</c:v>
                </c:pt>
                <c:pt idx="23356">
                  <c:v>2.8714396953580001</c:v>
                </c:pt>
                <c:pt idx="23357">
                  <c:v>2.871438980103</c:v>
                </c:pt>
                <c:pt idx="23358">
                  <c:v>2.8715395927429999</c:v>
                </c:pt>
                <c:pt idx="23359">
                  <c:v>2.8716270923609999</c:v>
                </c:pt>
                <c:pt idx="23360">
                  <c:v>2.8717191219329998</c:v>
                </c:pt>
                <c:pt idx="23361">
                  <c:v>2.871817350388</c:v>
                </c:pt>
                <c:pt idx="23362">
                  <c:v>2.871908187866</c:v>
                </c:pt>
                <c:pt idx="23363">
                  <c:v>2.8719537258150001</c:v>
                </c:pt>
                <c:pt idx="23364">
                  <c:v>2.872014284134</c:v>
                </c:pt>
                <c:pt idx="23365">
                  <c:v>2.872023582458</c:v>
                </c:pt>
                <c:pt idx="23366">
                  <c:v>2.8719933032989999</c:v>
                </c:pt>
                <c:pt idx="23367">
                  <c:v>2.8719561100009998</c:v>
                </c:pt>
                <c:pt idx="23368">
                  <c:v>2.8719201087949999</c:v>
                </c:pt>
                <c:pt idx="23369">
                  <c:v>2.872284889221</c:v>
                </c:pt>
                <c:pt idx="23370">
                  <c:v>2.872766017914</c:v>
                </c:pt>
                <c:pt idx="23371">
                  <c:v>2.8728387355799998</c:v>
                </c:pt>
                <c:pt idx="23372">
                  <c:v>2.8728749752040001</c:v>
                </c:pt>
                <c:pt idx="23373">
                  <c:v>2.872888326645</c:v>
                </c:pt>
                <c:pt idx="23374">
                  <c:v>2.8729052543639999</c:v>
                </c:pt>
                <c:pt idx="23375">
                  <c:v>2.8730032444</c:v>
                </c:pt>
                <c:pt idx="23376">
                  <c:v>2.8732364177699998</c:v>
                </c:pt>
                <c:pt idx="23377">
                  <c:v>2.8733751773830001</c:v>
                </c:pt>
                <c:pt idx="23378">
                  <c:v>2.873455047607</c:v>
                </c:pt>
                <c:pt idx="23379">
                  <c:v>2.8735346794129999</c:v>
                </c:pt>
                <c:pt idx="23380">
                  <c:v>2.8736147880549998</c:v>
                </c:pt>
                <c:pt idx="23381">
                  <c:v>2.8736979961400002</c:v>
                </c:pt>
                <c:pt idx="23382">
                  <c:v>2.8737831115720001</c:v>
                </c:pt>
                <c:pt idx="23383">
                  <c:v>2.8738710880279998</c:v>
                </c:pt>
                <c:pt idx="23384">
                  <c:v>2.8739552497859999</c:v>
                </c:pt>
                <c:pt idx="23385">
                  <c:v>2.8740394115450001</c:v>
                </c:pt>
                <c:pt idx="23386">
                  <c:v>2.8741171360019999</c:v>
                </c:pt>
                <c:pt idx="23387">
                  <c:v>2.8741793632510002</c:v>
                </c:pt>
                <c:pt idx="23388">
                  <c:v>2.874220848083</c:v>
                </c:pt>
                <c:pt idx="23389">
                  <c:v>2.8742513656619999</c:v>
                </c:pt>
                <c:pt idx="23390">
                  <c:v>2.8742854595180001</c:v>
                </c:pt>
                <c:pt idx="23391">
                  <c:v>2.8742887973790001</c:v>
                </c:pt>
                <c:pt idx="23392">
                  <c:v>2.8745801448820001</c:v>
                </c:pt>
                <c:pt idx="23393">
                  <c:v>2.8750753402710001</c:v>
                </c:pt>
                <c:pt idx="23394">
                  <c:v>2.875261545181</c:v>
                </c:pt>
                <c:pt idx="23395">
                  <c:v>2.8754196166989998</c:v>
                </c:pt>
                <c:pt idx="23396">
                  <c:v>2.8757503032680001</c:v>
                </c:pt>
                <c:pt idx="23397">
                  <c:v>2.8761835098269999</c:v>
                </c:pt>
                <c:pt idx="23398">
                  <c:v>2.8761844635010001</c:v>
                </c:pt>
                <c:pt idx="23399">
                  <c:v>2.8763036727909999</c:v>
                </c:pt>
                <c:pt idx="23400">
                  <c:v>2.8765051364900001</c:v>
                </c:pt>
                <c:pt idx="23401">
                  <c:v>2.876703739166</c:v>
                </c:pt>
                <c:pt idx="23402">
                  <c:v>2.876937627792</c:v>
                </c:pt>
                <c:pt idx="23403">
                  <c:v>2.8769614696499999</c:v>
                </c:pt>
                <c:pt idx="23404">
                  <c:v>2.877104997635</c:v>
                </c:pt>
                <c:pt idx="23405">
                  <c:v>2.8772313594819998</c:v>
                </c:pt>
                <c:pt idx="23406">
                  <c:v>2.87748503685</c:v>
                </c:pt>
                <c:pt idx="23407">
                  <c:v>2.8777904510500001</c:v>
                </c:pt>
                <c:pt idx="23408">
                  <c:v>2.8779613971710001</c:v>
                </c:pt>
                <c:pt idx="23409">
                  <c:v>2.8782172203059999</c:v>
                </c:pt>
                <c:pt idx="23410">
                  <c:v>2.8784189224240002</c:v>
                </c:pt>
                <c:pt idx="23411">
                  <c:v>2.8786034584050002</c:v>
                </c:pt>
                <c:pt idx="23412">
                  <c:v>2.8787150383000002</c:v>
                </c:pt>
                <c:pt idx="23413">
                  <c:v>2.8789942264559998</c:v>
                </c:pt>
                <c:pt idx="23414">
                  <c:v>2.8791499137879999</c:v>
                </c:pt>
                <c:pt idx="23415">
                  <c:v>2.8792805671689998</c:v>
                </c:pt>
                <c:pt idx="23416">
                  <c:v>2.8792924880980002</c:v>
                </c:pt>
                <c:pt idx="23417">
                  <c:v>2.8792662620540002</c:v>
                </c:pt>
                <c:pt idx="23418">
                  <c:v>2.879317998886</c:v>
                </c:pt>
                <c:pt idx="23419">
                  <c:v>2.8798954486850001</c:v>
                </c:pt>
                <c:pt idx="23420">
                  <c:v>2.8800959587100001</c:v>
                </c:pt>
                <c:pt idx="23421">
                  <c:v>2.880100727081</c:v>
                </c:pt>
                <c:pt idx="23422">
                  <c:v>2.8801107406619999</c:v>
                </c:pt>
                <c:pt idx="23423">
                  <c:v>2.8801493644709999</c:v>
                </c:pt>
                <c:pt idx="23424">
                  <c:v>2.880242109299</c:v>
                </c:pt>
                <c:pt idx="23425">
                  <c:v>2.8803627491000001</c:v>
                </c:pt>
                <c:pt idx="23426">
                  <c:v>2.880556106567</c:v>
                </c:pt>
                <c:pt idx="23427">
                  <c:v>2.8808567523959998</c:v>
                </c:pt>
                <c:pt idx="23428">
                  <c:v>2.8810801506039998</c:v>
                </c:pt>
                <c:pt idx="23429">
                  <c:v>2.8811841011050001</c:v>
                </c:pt>
                <c:pt idx="23430">
                  <c:v>2.8812735080719998</c:v>
                </c:pt>
                <c:pt idx="23431">
                  <c:v>2.8813624382020002</c:v>
                </c:pt>
                <c:pt idx="23432">
                  <c:v>2.8814456462860001</c:v>
                </c:pt>
                <c:pt idx="23433">
                  <c:v>2.8815319538119999</c:v>
                </c:pt>
                <c:pt idx="23434">
                  <c:v>2.8816115856170001</c:v>
                </c:pt>
                <c:pt idx="23435">
                  <c:v>2.8816926479339999</c:v>
                </c:pt>
                <c:pt idx="23436">
                  <c:v>2.8817546367650002</c:v>
                </c:pt>
                <c:pt idx="23437">
                  <c:v>2.8817577362060001</c:v>
                </c:pt>
                <c:pt idx="23438">
                  <c:v>2.881753921509</c:v>
                </c:pt>
                <c:pt idx="23439">
                  <c:v>2.881715774536</c:v>
                </c:pt>
                <c:pt idx="23440">
                  <c:v>2.8816957473749998</c:v>
                </c:pt>
                <c:pt idx="23441">
                  <c:v>2.8816535472870002</c:v>
                </c:pt>
                <c:pt idx="23442">
                  <c:v>2.8816175460819999</c:v>
                </c:pt>
                <c:pt idx="23443">
                  <c:v>2.8816335201259999</c:v>
                </c:pt>
                <c:pt idx="23444">
                  <c:v>2.8816916942600002</c:v>
                </c:pt>
                <c:pt idx="23445">
                  <c:v>2.8817715644840001</c:v>
                </c:pt>
                <c:pt idx="23446">
                  <c:v>2.8818125724789998</c:v>
                </c:pt>
                <c:pt idx="23447">
                  <c:v>2.8818521499630001</c:v>
                </c:pt>
                <c:pt idx="23448">
                  <c:v>2.8819360733030002</c:v>
                </c:pt>
                <c:pt idx="23449">
                  <c:v>2.8820178508760002</c:v>
                </c:pt>
                <c:pt idx="23450">
                  <c:v>2.8821077346799999</c:v>
                </c:pt>
                <c:pt idx="23451">
                  <c:v>2.8821992874150002</c:v>
                </c:pt>
                <c:pt idx="23452">
                  <c:v>2.8823204040529999</c:v>
                </c:pt>
                <c:pt idx="23453">
                  <c:v>2.8823621273039999</c:v>
                </c:pt>
                <c:pt idx="23454">
                  <c:v>2.8824141025540002</c:v>
                </c:pt>
                <c:pt idx="23455">
                  <c:v>2.882537126541</c:v>
                </c:pt>
                <c:pt idx="23456">
                  <c:v>2.8826138973240001</c:v>
                </c:pt>
                <c:pt idx="23457">
                  <c:v>2.8826949596409999</c:v>
                </c:pt>
                <c:pt idx="23458">
                  <c:v>2.882775783539</c:v>
                </c:pt>
                <c:pt idx="23459">
                  <c:v>2.882861375809</c:v>
                </c:pt>
                <c:pt idx="23460">
                  <c:v>2.8829441070559998</c:v>
                </c:pt>
                <c:pt idx="23461">
                  <c:v>2.883025169373</c:v>
                </c:pt>
                <c:pt idx="23462">
                  <c:v>2.8831756114960001</c:v>
                </c:pt>
                <c:pt idx="23463">
                  <c:v>2.8832488060000001</c:v>
                </c:pt>
                <c:pt idx="23464">
                  <c:v>2.8833198547359999</c:v>
                </c:pt>
                <c:pt idx="23465">
                  <c:v>2.8834598064420001</c:v>
                </c:pt>
                <c:pt idx="23466">
                  <c:v>2.8835749626160001</c:v>
                </c:pt>
                <c:pt idx="23467">
                  <c:v>2.8836381435390002</c:v>
                </c:pt>
                <c:pt idx="23468">
                  <c:v>2.8836550712590001</c:v>
                </c:pt>
                <c:pt idx="23469">
                  <c:v>2.883668661118</c:v>
                </c:pt>
                <c:pt idx="23470">
                  <c:v>2.88369679451</c:v>
                </c:pt>
                <c:pt idx="23471">
                  <c:v>2.883710622787</c:v>
                </c:pt>
                <c:pt idx="23472">
                  <c:v>2.883728027344</c:v>
                </c:pt>
                <c:pt idx="23473">
                  <c:v>2.8837521076199999</c:v>
                </c:pt>
                <c:pt idx="23474">
                  <c:v>2.8837871551509999</c:v>
                </c:pt>
                <c:pt idx="23475">
                  <c:v>2.8838369846340002</c:v>
                </c:pt>
                <c:pt idx="23476">
                  <c:v>2.8839008808140001</c:v>
                </c:pt>
                <c:pt idx="23477">
                  <c:v>2.883975744247</c:v>
                </c:pt>
                <c:pt idx="23478">
                  <c:v>2.8840544223790001</c:v>
                </c:pt>
                <c:pt idx="23479">
                  <c:v>2.884134531021</c:v>
                </c:pt>
                <c:pt idx="23480">
                  <c:v>2.8842122554779999</c:v>
                </c:pt>
                <c:pt idx="23481">
                  <c:v>2.884291410446</c:v>
                </c:pt>
                <c:pt idx="23482">
                  <c:v>2.8843691349029998</c:v>
                </c:pt>
                <c:pt idx="23483">
                  <c:v>2.8844473361969998</c:v>
                </c:pt>
                <c:pt idx="23484">
                  <c:v>2.8845250606540001</c:v>
                </c:pt>
                <c:pt idx="23485">
                  <c:v>2.884601831436</c:v>
                </c:pt>
                <c:pt idx="23486">
                  <c:v>2.884753465652</c:v>
                </c:pt>
                <c:pt idx="23487">
                  <c:v>2.8851306438450002</c:v>
                </c:pt>
                <c:pt idx="23488">
                  <c:v>2.8855473995210001</c:v>
                </c:pt>
                <c:pt idx="23489">
                  <c:v>2.8860206603999998</c:v>
                </c:pt>
                <c:pt idx="23490">
                  <c:v>2.8865091800689999</c:v>
                </c:pt>
                <c:pt idx="23491">
                  <c:v>2.8870110511779998</c:v>
                </c:pt>
                <c:pt idx="23492">
                  <c:v>2.8875188827509999</c:v>
                </c:pt>
                <c:pt idx="23493">
                  <c:v>2.888021230698</c:v>
                </c:pt>
                <c:pt idx="23494">
                  <c:v>2.8885262012480002</c:v>
                </c:pt>
                <c:pt idx="23495">
                  <c:v>2.8890247344970001</c:v>
                </c:pt>
                <c:pt idx="23496">
                  <c:v>2.889460325241</c:v>
                </c:pt>
                <c:pt idx="23497">
                  <c:v>2.8896632194520002</c:v>
                </c:pt>
                <c:pt idx="23498">
                  <c:v>2.8898363113399999</c:v>
                </c:pt>
                <c:pt idx="23499">
                  <c:v>2.889941692352</c:v>
                </c:pt>
                <c:pt idx="23500">
                  <c:v>2.890039205551</c:v>
                </c:pt>
                <c:pt idx="23501">
                  <c:v>2.8901166915890002</c:v>
                </c:pt>
                <c:pt idx="23502">
                  <c:v>2.8901870250699999</c:v>
                </c:pt>
                <c:pt idx="23503">
                  <c:v>2.8902585506439999</c:v>
                </c:pt>
                <c:pt idx="23504">
                  <c:v>2.8903179168699999</c:v>
                </c:pt>
                <c:pt idx="23505">
                  <c:v>2.8903868198390001</c:v>
                </c:pt>
                <c:pt idx="23506">
                  <c:v>2.890431404114</c:v>
                </c:pt>
                <c:pt idx="23507">
                  <c:v>2.8905224800110001</c:v>
                </c:pt>
                <c:pt idx="23508">
                  <c:v>2.890600681305</c:v>
                </c:pt>
                <c:pt idx="23509">
                  <c:v>2.8907003402710001</c:v>
                </c:pt>
                <c:pt idx="23510">
                  <c:v>2.890827178955</c:v>
                </c:pt>
                <c:pt idx="23511">
                  <c:v>2.890685796738</c:v>
                </c:pt>
                <c:pt idx="23512">
                  <c:v>2.8905799388890001</c:v>
                </c:pt>
                <c:pt idx="23513">
                  <c:v>2.8908092975619999</c:v>
                </c:pt>
                <c:pt idx="23514">
                  <c:v>2.890729427338</c:v>
                </c:pt>
                <c:pt idx="23515">
                  <c:v>2.890703439713</c:v>
                </c:pt>
                <c:pt idx="23516">
                  <c:v>2.8909018039699999</c:v>
                </c:pt>
                <c:pt idx="23517">
                  <c:v>2.8906288146970001</c:v>
                </c:pt>
                <c:pt idx="23518">
                  <c:v>2.8908877372739998</c:v>
                </c:pt>
                <c:pt idx="23519">
                  <c:v>2.890773057938</c:v>
                </c:pt>
                <c:pt idx="23520">
                  <c:v>2.8907444477080002</c:v>
                </c:pt>
                <c:pt idx="23521">
                  <c:v>2.890907287598</c:v>
                </c:pt>
                <c:pt idx="23522">
                  <c:v>2.8910245895390001</c:v>
                </c:pt>
                <c:pt idx="23523">
                  <c:v>2.8909869194029998</c:v>
                </c:pt>
                <c:pt idx="23524">
                  <c:v>2.8908641338350001</c:v>
                </c:pt>
                <c:pt idx="23525">
                  <c:v>2.8908147811889999</c:v>
                </c:pt>
                <c:pt idx="23526">
                  <c:v>2.8908939361570001</c:v>
                </c:pt>
                <c:pt idx="23527">
                  <c:v>2.8909554481509998</c:v>
                </c:pt>
                <c:pt idx="23528">
                  <c:v>2.8910229206090001</c:v>
                </c:pt>
                <c:pt idx="23529">
                  <c:v>2.891164064407</c:v>
                </c:pt>
                <c:pt idx="23530">
                  <c:v>2.891268491745</c:v>
                </c:pt>
                <c:pt idx="23531">
                  <c:v>2.8911914825439999</c:v>
                </c:pt>
                <c:pt idx="23532">
                  <c:v>2.8911139965060002</c:v>
                </c:pt>
                <c:pt idx="23533">
                  <c:v>2.8910896778109998</c:v>
                </c:pt>
                <c:pt idx="23534">
                  <c:v>2.8911404609679998</c:v>
                </c:pt>
                <c:pt idx="23535">
                  <c:v>2.891212701797</c:v>
                </c:pt>
                <c:pt idx="23536">
                  <c:v>2.8912889957429999</c:v>
                </c:pt>
                <c:pt idx="23537">
                  <c:v>2.8914022445679999</c:v>
                </c:pt>
                <c:pt idx="23538">
                  <c:v>2.8916459083560002</c:v>
                </c:pt>
                <c:pt idx="23539">
                  <c:v>2.8917562961579999</c:v>
                </c:pt>
                <c:pt idx="23540">
                  <c:v>2.8918197155000001</c:v>
                </c:pt>
                <c:pt idx="23541">
                  <c:v>2.89195394516</c:v>
                </c:pt>
                <c:pt idx="23542">
                  <c:v>2.8920221328740001</c:v>
                </c:pt>
                <c:pt idx="23543">
                  <c:v>2.8920922279360002</c:v>
                </c:pt>
                <c:pt idx="23544">
                  <c:v>2.892161607742</c:v>
                </c:pt>
                <c:pt idx="23545">
                  <c:v>2.8922321796419999</c:v>
                </c:pt>
                <c:pt idx="23546">
                  <c:v>2.8922984600069999</c:v>
                </c:pt>
                <c:pt idx="23547">
                  <c:v>2.892433404922</c:v>
                </c:pt>
                <c:pt idx="23548">
                  <c:v>2.8924884796139998</c:v>
                </c:pt>
                <c:pt idx="23549">
                  <c:v>2.892525672913</c:v>
                </c:pt>
                <c:pt idx="23550">
                  <c:v>2.8925597667690002</c:v>
                </c:pt>
                <c:pt idx="23551">
                  <c:v>2.892571210861</c:v>
                </c:pt>
                <c:pt idx="23552">
                  <c:v>2.8925831317899999</c:v>
                </c:pt>
                <c:pt idx="23553">
                  <c:v>2.8925957679750001</c:v>
                </c:pt>
                <c:pt idx="23554">
                  <c:v>2.8926434516909998</c:v>
                </c:pt>
                <c:pt idx="23555">
                  <c:v>2.892741918564</c:v>
                </c:pt>
                <c:pt idx="23556">
                  <c:v>2.8929114341740001</c:v>
                </c:pt>
                <c:pt idx="23557">
                  <c:v>2.893373250961</c:v>
                </c:pt>
                <c:pt idx="23558">
                  <c:v>2.8933491706850001</c:v>
                </c:pt>
                <c:pt idx="23559">
                  <c:v>2.89329123497</c:v>
                </c:pt>
                <c:pt idx="23560">
                  <c:v>2.8932785987849998</c:v>
                </c:pt>
                <c:pt idx="23561">
                  <c:v>2.8937504291530001</c:v>
                </c:pt>
                <c:pt idx="23562">
                  <c:v>2.8939180374150002</c:v>
                </c:pt>
                <c:pt idx="23563">
                  <c:v>2.8940851688390001</c:v>
                </c:pt>
                <c:pt idx="23564">
                  <c:v>2.8945763111109999</c:v>
                </c:pt>
                <c:pt idx="23565">
                  <c:v>2.894580364227</c:v>
                </c:pt>
                <c:pt idx="23566">
                  <c:v>2.8946487903590001</c:v>
                </c:pt>
                <c:pt idx="23567">
                  <c:v>2.894775390625</c:v>
                </c:pt>
                <c:pt idx="23568">
                  <c:v>2.8949041366579999</c:v>
                </c:pt>
                <c:pt idx="23569">
                  <c:v>2.8949832916260001</c:v>
                </c:pt>
                <c:pt idx="23570">
                  <c:v>2.8950645923609999</c:v>
                </c:pt>
                <c:pt idx="23571">
                  <c:v>2.8951406478880002</c:v>
                </c:pt>
                <c:pt idx="23572">
                  <c:v>2.895211458206</c:v>
                </c:pt>
                <c:pt idx="23573">
                  <c:v>2.8952436447140002</c:v>
                </c:pt>
                <c:pt idx="23574">
                  <c:v>2.8952264785769999</c:v>
                </c:pt>
                <c:pt idx="23575">
                  <c:v>2.8951795101169999</c:v>
                </c:pt>
                <c:pt idx="23576">
                  <c:v>2.8951308727259999</c:v>
                </c:pt>
                <c:pt idx="23577">
                  <c:v>2.8950817584989998</c:v>
                </c:pt>
                <c:pt idx="23578">
                  <c:v>2.895073652267</c:v>
                </c:pt>
                <c:pt idx="23579">
                  <c:v>2.895117282867</c:v>
                </c:pt>
                <c:pt idx="23580">
                  <c:v>2.8951482772829999</c:v>
                </c:pt>
                <c:pt idx="23581">
                  <c:v>2.895220041275</c:v>
                </c:pt>
                <c:pt idx="23582">
                  <c:v>2.8952965736389999</c:v>
                </c:pt>
                <c:pt idx="23583">
                  <c:v>2.8953785896299999</c:v>
                </c:pt>
                <c:pt idx="23584">
                  <c:v>2.895513057709</c:v>
                </c:pt>
                <c:pt idx="23585">
                  <c:v>2.8957667350770002</c:v>
                </c:pt>
                <c:pt idx="23586">
                  <c:v>2.895769119263</c:v>
                </c:pt>
                <c:pt idx="23587">
                  <c:v>2.8958003520969999</c:v>
                </c:pt>
                <c:pt idx="23588">
                  <c:v>2.8958420753479999</c:v>
                </c:pt>
                <c:pt idx="23589">
                  <c:v>2.8959009647370002</c:v>
                </c:pt>
                <c:pt idx="23590">
                  <c:v>2.895968198776</c:v>
                </c:pt>
                <c:pt idx="23591">
                  <c:v>2.8960406780239998</c:v>
                </c:pt>
                <c:pt idx="23592">
                  <c:v>2.896116256714</c:v>
                </c:pt>
                <c:pt idx="23593">
                  <c:v>2.8961870670319998</c:v>
                </c:pt>
                <c:pt idx="23594">
                  <c:v>2.8962607383729999</c:v>
                </c:pt>
                <c:pt idx="23595">
                  <c:v>2.896336078644</c:v>
                </c:pt>
                <c:pt idx="23596">
                  <c:v>2.896410942078</c:v>
                </c:pt>
                <c:pt idx="23597">
                  <c:v>2.8965494632720001</c:v>
                </c:pt>
                <c:pt idx="23598">
                  <c:v>2.8966867923740001</c:v>
                </c:pt>
                <c:pt idx="23599">
                  <c:v>2.8967573642729998</c:v>
                </c:pt>
                <c:pt idx="23600">
                  <c:v>2.896824359894</c:v>
                </c:pt>
                <c:pt idx="23601">
                  <c:v>2.8968844413760002</c:v>
                </c:pt>
                <c:pt idx="23602">
                  <c:v>2.8969323635099999</c:v>
                </c:pt>
                <c:pt idx="23603">
                  <c:v>2.8969690799709999</c:v>
                </c:pt>
                <c:pt idx="23604">
                  <c:v>2.8969964981079999</c:v>
                </c:pt>
                <c:pt idx="23605">
                  <c:v>2.8970184326170001</c:v>
                </c:pt>
                <c:pt idx="23606">
                  <c:v>2.8970341682430001</c:v>
                </c:pt>
                <c:pt idx="23607">
                  <c:v>2.897049427032</c:v>
                </c:pt>
                <c:pt idx="23608">
                  <c:v>2.8970732688899998</c:v>
                </c:pt>
                <c:pt idx="23609">
                  <c:v>2.8971130847929998</c:v>
                </c:pt>
                <c:pt idx="23610">
                  <c:v>2.8971917629239998</c:v>
                </c:pt>
                <c:pt idx="23611">
                  <c:v>2.897300243378</c:v>
                </c:pt>
                <c:pt idx="23612">
                  <c:v>2.8974809646609998</c:v>
                </c:pt>
                <c:pt idx="23613">
                  <c:v>2.8978910446169999</c:v>
                </c:pt>
                <c:pt idx="23614">
                  <c:v>2.8979115486150002</c:v>
                </c:pt>
                <c:pt idx="23615">
                  <c:v>2.8978912830349999</c:v>
                </c:pt>
                <c:pt idx="23616">
                  <c:v>2.8978762626650001</c:v>
                </c:pt>
                <c:pt idx="23617">
                  <c:v>2.8978469371800002</c:v>
                </c:pt>
                <c:pt idx="23618">
                  <c:v>2.8978176116940002</c:v>
                </c:pt>
                <c:pt idx="23619">
                  <c:v>2.8978281021119998</c:v>
                </c:pt>
                <c:pt idx="23620">
                  <c:v>2.8978893756869999</c:v>
                </c:pt>
                <c:pt idx="23621">
                  <c:v>2.8980152606959999</c:v>
                </c:pt>
                <c:pt idx="23622">
                  <c:v>2.898102760315</c:v>
                </c:pt>
                <c:pt idx="23623">
                  <c:v>2.8982338905330001</c:v>
                </c:pt>
                <c:pt idx="23624">
                  <c:v>2.8983216285709998</c:v>
                </c:pt>
                <c:pt idx="23625">
                  <c:v>2.8983972072599999</c:v>
                </c:pt>
                <c:pt idx="23626">
                  <c:v>2.8984189033510002</c:v>
                </c:pt>
                <c:pt idx="23627">
                  <c:v>2.898413181305</c:v>
                </c:pt>
                <c:pt idx="23628">
                  <c:v>2.898378133774</c:v>
                </c:pt>
                <c:pt idx="23629">
                  <c:v>2.8983385562900001</c:v>
                </c:pt>
                <c:pt idx="23630">
                  <c:v>2.8983027935029999</c:v>
                </c:pt>
                <c:pt idx="23631">
                  <c:v>2.898331165314</c:v>
                </c:pt>
                <c:pt idx="23632">
                  <c:v>2.8986630439760002</c:v>
                </c:pt>
                <c:pt idx="23633">
                  <c:v>2.8989598751069998</c:v>
                </c:pt>
                <c:pt idx="23634">
                  <c:v>2.8990902900700002</c:v>
                </c:pt>
                <c:pt idx="23635">
                  <c:v>2.899204969406</c:v>
                </c:pt>
                <c:pt idx="23636">
                  <c:v>2.8992767333980001</c:v>
                </c:pt>
                <c:pt idx="23637">
                  <c:v>2.899293899536</c:v>
                </c:pt>
                <c:pt idx="23638">
                  <c:v>2.899305820465</c:v>
                </c:pt>
                <c:pt idx="23639">
                  <c:v>2.8993153572080002</c:v>
                </c:pt>
                <c:pt idx="23640">
                  <c:v>2.8993411064150001</c:v>
                </c:pt>
                <c:pt idx="23641">
                  <c:v>2.8994097709659998</c:v>
                </c:pt>
                <c:pt idx="23642">
                  <c:v>2.8995294570920001</c:v>
                </c:pt>
                <c:pt idx="23643">
                  <c:v>2.8996567726140001</c:v>
                </c:pt>
                <c:pt idx="23644">
                  <c:v>2.8998479843139999</c:v>
                </c:pt>
                <c:pt idx="23645">
                  <c:v>2.899981021881</c:v>
                </c:pt>
                <c:pt idx="23646">
                  <c:v>2.9001219272609999</c:v>
                </c:pt>
                <c:pt idx="23647">
                  <c:v>2.9001946449279998</c:v>
                </c:pt>
                <c:pt idx="23648">
                  <c:v>2.900334596634</c:v>
                </c:pt>
                <c:pt idx="23649">
                  <c:v>2.9003896713259998</c:v>
                </c:pt>
                <c:pt idx="23650">
                  <c:v>2.9004685878749998</c:v>
                </c:pt>
                <c:pt idx="23651">
                  <c:v>2.900486707687</c:v>
                </c:pt>
                <c:pt idx="23652">
                  <c:v>2.9004983901979999</c:v>
                </c:pt>
                <c:pt idx="23653">
                  <c:v>2.900510787964</c:v>
                </c:pt>
                <c:pt idx="23654">
                  <c:v>2.9005939960479998</c:v>
                </c:pt>
                <c:pt idx="23655">
                  <c:v>2.9007387161249998</c:v>
                </c:pt>
                <c:pt idx="23656">
                  <c:v>2.9008324146270001</c:v>
                </c:pt>
                <c:pt idx="23657">
                  <c:v>2.9009211063390001</c:v>
                </c:pt>
                <c:pt idx="23658">
                  <c:v>2.9010083675380001</c:v>
                </c:pt>
                <c:pt idx="23659">
                  <c:v>2.9010922908780001</c:v>
                </c:pt>
                <c:pt idx="23660">
                  <c:v>2.901159524918</c:v>
                </c:pt>
                <c:pt idx="23661">
                  <c:v>2.9011709690090002</c:v>
                </c:pt>
                <c:pt idx="23662">
                  <c:v>2.9011590480799998</c:v>
                </c:pt>
                <c:pt idx="23663">
                  <c:v>2.9011259078979998</c:v>
                </c:pt>
                <c:pt idx="23664">
                  <c:v>2.9010901451110001</c:v>
                </c:pt>
                <c:pt idx="23665">
                  <c:v>2.90105843544</c:v>
                </c:pt>
                <c:pt idx="23666">
                  <c:v>2.9010643959050002</c:v>
                </c:pt>
                <c:pt idx="23667">
                  <c:v>2.9011216163640001</c:v>
                </c:pt>
                <c:pt idx="23668">
                  <c:v>2.9011602401730001</c:v>
                </c:pt>
                <c:pt idx="23669">
                  <c:v>2.901201486588</c:v>
                </c:pt>
                <c:pt idx="23670">
                  <c:v>2.9012408256529998</c:v>
                </c:pt>
                <c:pt idx="23671">
                  <c:v>2.9013223648070001</c:v>
                </c:pt>
                <c:pt idx="23672">
                  <c:v>2.9013633728029999</c:v>
                </c:pt>
                <c:pt idx="23673">
                  <c:v>2.9014461040500001</c:v>
                </c:pt>
                <c:pt idx="23674">
                  <c:v>2.9014890193939999</c:v>
                </c:pt>
                <c:pt idx="23675">
                  <c:v>2.9015290737149999</c:v>
                </c:pt>
                <c:pt idx="23676">
                  <c:v>2.9015927314760002</c:v>
                </c:pt>
                <c:pt idx="23677">
                  <c:v>2.9016134738920001</c:v>
                </c:pt>
                <c:pt idx="23678">
                  <c:v>2.9016084671020002</c:v>
                </c:pt>
                <c:pt idx="23679">
                  <c:v>2.9015705585479998</c:v>
                </c:pt>
                <c:pt idx="23680">
                  <c:v>2.9015331268310001</c:v>
                </c:pt>
                <c:pt idx="23681">
                  <c:v>2.9014990329739998</c:v>
                </c:pt>
                <c:pt idx="23682">
                  <c:v>2.9015023708340002</c:v>
                </c:pt>
                <c:pt idx="23683">
                  <c:v>2.9015619754789999</c:v>
                </c:pt>
                <c:pt idx="23684">
                  <c:v>2.9016559123989998</c:v>
                </c:pt>
                <c:pt idx="23685">
                  <c:v>2.9017624855039998</c:v>
                </c:pt>
                <c:pt idx="23686">
                  <c:v>2.902303934097</c:v>
                </c:pt>
                <c:pt idx="23687">
                  <c:v>2.9023878574370001</c:v>
                </c:pt>
                <c:pt idx="23688">
                  <c:v>2.9024102687840001</c:v>
                </c:pt>
                <c:pt idx="23689">
                  <c:v>2.902425527573</c:v>
                </c:pt>
                <c:pt idx="23690">
                  <c:v>2.9024419784550002</c:v>
                </c:pt>
                <c:pt idx="23691">
                  <c:v>2.9024603366849999</c:v>
                </c:pt>
                <c:pt idx="23692">
                  <c:v>2.9024765491490001</c:v>
                </c:pt>
                <c:pt idx="23693">
                  <c:v>2.9024930000309999</c:v>
                </c:pt>
                <c:pt idx="23694">
                  <c:v>2.9025115966800001</c:v>
                </c:pt>
                <c:pt idx="23695">
                  <c:v>2.902558088303</c:v>
                </c:pt>
                <c:pt idx="23696">
                  <c:v>2.902668237686</c:v>
                </c:pt>
                <c:pt idx="23697">
                  <c:v>2.9028067588809998</c:v>
                </c:pt>
                <c:pt idx="23698">
                  <c:v>2.9030113220209999</c:v>
                </c:pt>
                <c:pt idx="23699">
                  <c:v>2.9031560420989999</c:v>
                </c:pt>
                <c:pt idx="23700">
                  <c:v>2.9033088684080002</c:v>
                </c:pt>
                <c:pt idx="23701">
                  <c:v>2.9034445285800001</c:v>
                </c:pt>
                <c:pt idx="23702">
                  <c:v>2.9035394191739998</c:v>
                </c:pt>
                <c:pt idx="23703">
                  <c:v>2.9035787582400001</c:v>
                </c:pt>
                <c:pt idx="23704">
                  <c:v>2.9035944938660001</c:v>
                </c:pt>
                <c:pt idx="23705">
                  <c:v>2.9036037921909998</c:v>
                </c:pt>
                <c:pt idx="23706">
                  <c:v>2.903972387314</c:v>
                </c:pt>
                <c:pt idx="23707">
                  <c:v>2.9041283130650002</c:v>
                </c:pt>
                <c:pt idx="23708">
                  <c:v>2.904265642166</c:v>
                </c:pt>
                <c:pt idx="23709">
                  <c:v>2.9042918682100001</c:v>
                </c:pt>
                <c:pt idx="23710">
                  <c:v>2.904263734818</c:v>
                </c:pt>
                <c:pt idx="23711">
                  <c:v>2.9042344093320001</c:v>
                </c:pt>
                <c:pt idx="23712">
                  <c:v>2.9042108058929998</c:v>
                </c:pt>
                <c:pt idx="23713">
                  <c:v>2.9042117595670001</c:v>
                </c:pt>
                <c:pt idx="23714">
                  <c:v>2.904274225235</c:v>
                </c:pt>
                <c:pt idx="23715">
                  <c:v>2.9043612480159999</c:v>
                </c:pt>
                <c:pt idx="23716">
                  <c:v>2.9044470787050001</c:v>
                </c:pt>
                <c:pt idx="23717">
                  <c:v>2.9045326709750001</c:v>
                </c:pt>
                <c:pt idx="23718">
                  <c:v>2.9046206474299998</c:v>
                </c:pt>
                <c:pt idx="23719">
                  <c:v>2.904664993286</c:v>
                </c:pt>
                <c:pt idx="23720">
                  <c:v>2.904748439789</c:v>
                </c:pt>
                <c:pt idx="23721">
                  <c:v>2.9047806262970002</c:v>
                </c:pt>
                <c:pt idx="23722">
                  <c:v>2.9047670364379998</c:v>
                </c:pt>
                <c:pt idx="23723">
                  <c:v>2.904746770859</c:v>
                </c:pt>
                <c:pt idx="23724">
                  <c:v>2.9049115180970002</c:v>
                </c:pt>
                <c:pt idx="23725">
                  <c:v>2.9050550460819999</c:v>
                </c:pt>
                <c:pt idx="23726">
                  <c:v>2.9051311016080001</c:v>
                </c:pt>
                <c:pt idx="23727">
                  <c:v>2.9052095413210002</c:v>
                </c:pt>
                <c:pt idx="23728">
                  <c:v>2.9052913188930001</c:v>
                </c:pt>
                <c:pt idx="23729">
                  <c:v>2.905369281769</c:v>
                </c:pt>
                <c:pt idx="23730">
                  <c:v>2.9054484367370002</c:v>
                </c:pt>
                <c:pt idx="23731">
                  <c:v>2.9055287837980002</c:v>
                </c:pt>
                <c:pt idx="23732">
                  <c:v>2.9056067466740001</c:v>
                </c:pt>
                <c:pt idx="23733">
                  <c:v>2.905683279037</c:v>
                </c:pt>
                <c:pt idx="23734">
                  <c:v>2.9058103561399999</c:v>
                </c:pt>
                <c:pt idx="23735">
                  <c:v>2.905929327011</c:v>
                </c:pt>
                <c:pt idx="23736">
                  <c:v>2.905901193619</c:v>
                </c:pt>
                <c:pt idx="23737">
                  <c:v>2.9058752059940001</c:v>
                </c:pt>
                <c:pt idx="23738">
                  <c:v>2.9058721065520001</c:v>
                </c:pt>
                <c:pt idx="23739">
                  <c:v>2.905948162079</c:v>
                </c:pt>
                <c:pt idx="23740">
                  <c:v>2.9060838222499998</c:v>
                </c:pt>
                <c:pt idx="23741">
                  <c:v>2.9061810970309998</c:v>
                </c:pt>
                <c:pt idx="23742">
                  <c:v>2.9062705039979999</c:v>
                </c:pt>
                <c:pt idx="23743">
                  <c:v>2.9063613414759999</c:v>
                </c:pt>
                <c:pt idx="23744">
                  <c:v>2.9064526557920001</c:v>
                </c:pt>
                <c:pt idx="23745">
                  <c:v>2.9065427780149999</c:v>
                </c:pt>
                <c:pt idx="23746">
                  <c:v>2.9065999984739999</c:v>
                </c:pt>
                <c:pt idx="23747">
                  <c:v>2.9066047668460002</c:v>
                </c:pt>
                <c:pt idx="23748">
                  <c:v>2.906598806381</c:v>
                </c:pt>
                <c:pt idx="23749">
                  <c:v>2.9066469669339998</c:v>
                </c:pt>
                <c:pt idx="23750">
                  <c:v>2.9067509174350001</c:v>
                </c:pt>
                <c:pt idx="23751">
                  <c:v>2.9068250656129999</c:v>
                </c:pt>
                <c:pt idx="23752">
                  <c:v>2.9068994522090001</c:v>
                </c:pt>
                <c:pt idx="23753">
                  <c:v>2.9070463180539998</c:v>
                </c:pt>
                <c:pt idx="23754">
                  <c:v>2.907118082047</c:v>
                </c:pt>
                <c:pt idx="23755">
                  <c:v>2.9072599411010001</c:v>
                </c:pt>
                <c:pt idx="23756">
                  <c:v>2.9074003696439998</c:v>
                </c:pt>
                <c:pt idx="23757">
                  <c:v>2.90753865242</c:v>
                </c:pt>
                <c:pt idx="23758">
                  <c:v>2.9076790809630002</c:v>
                </c:pt>
                <c:pt idx="23759">
                  <c:v>2.9078536033629998</c:v>
                </c:pt>
                <c:pt idx="23760">
                  <c:v>2.9079041481019998</c:v>
                </c:pt>
                <c:pt idx="23761">
                  <c:v>2.9080941677090002</c:v>
                </c:pt>
                <c:pt idx="23762">
                  <c:v>2.9086551666260001</c:v>
                </c:pt>
                <c:pt idx="23763">
                  <c:v>2.9087841510770001</c:v>
                </c:pt>
                <c:pt idx="23764">
                  <c:v>2.9087588787079999</c:v>
                </c:pt>
                <c:pt idx="23765">
                  <c:v>2.9087316989900001</c:v>
                </c:pt>
                <c:pt idx="23766">
                  <c:v>2.908699989319</c:v>
                </c:pt>
                <c:pt idx="23767">
                  <c:v>2.9087250232700002</c:v>
                </c:pt>
                <c:pt idx="23768">
                  <c:v>2.9088454246520001</c:v>
                </c:pt>
                <c:pt idx="23769">
                  <c:v>2.9089326858520002</c:v>
                </c:pt>
                <c:pt idx="23770">
                  <c:v>2.9089748859409998</c:v>
                </c:pt>
                <c:pt idx="23771">
                  <c:v>2.9090585708619998</c:v>
                </c:pt>
                <c:pt idx="23772">
                  <c:v>2.9091372489929999</c:v>
                </c:pt>
                <c:pt idx="23773">
                  <c:v>2.9092135429380002</c:v>
                </c:pt>
                <c:pt idx="23774">
                  <c:v>2.9092502593990002</c:v>
                </c:pt>
                <c:pt idx="23775">
                  <c:v>2.909288167953</c:v>
                </c:pt>
                <c:pt idx="23776">
                  <c:v>2.9093658924099999</c:v>
                </c:pt>
                <c:pt idx="23777">
                  <c:v>2.9094002246859998</c:v>
                </c:pt>
                <c:pt idx="23778">
                  <c:v>2.9094347953800002</c:v>
                </c:pt>
                <c:pt idx="23779">
                  <c:v>2.909422159195</c:v>
                </c:pt>
                <c:pt idx="23780">
                  <c:v>2.9093875885010001</c:v>
                </c:pt>
                <c:pt idx="23781">
                  <c:v>2.9093482494349998</c:v>
                </c:pt>
                <c:pt idx="23782">
                  <c:v>2.9093134403229999</c:v>
                </c:pt>
                <c:pt idx="23783">
                  <c:v>2.9093129634860002</c:v>
                </c:pt>
                <c:pt idx="23784">
                  <c:v>2.909320831299</c:v>
                </c:pt>
                <c:pt idx="23785">
                  <c:v>2.9093835353849999</c:v>
                </c:pt>
                <c:pt idx="23786">
                  <c:v>2.909742832184</c:v>
                </c:pt>
                <c:pt idx="23787">
                  <c:v>2.909814596176</c:v>
                </c:pt>
                <c:pt idx="23788">
                  <c:v>2.9098918437960002</c:v>
                </c:pt>
                <c:pt idx="23789">
                  <c:v>2.9099752902980001</c:v>
                </c:pt>
                <c:pt idx="23790">
                  <c:v>2.9100577831269998</c:v>
                </c:pt>
                <c:pt idx="23791">
                  <c:v>2.910145998001</c:v>
                </c:pt>
                <c:pt idx="23792">
                  <c:v>2.910236358643</c:v>
                </c:pt>
                <c:pt idx="23793">
                  <c:v>2.910325288773</c:v>
                </c:pt>
                <c:pt idx="23794">
                  <c:v>2.9104137420649998</c:v>
                </c:pt>
                <c:pt idx="23795">
                  <c:v>2.910505056381</c:v>
                </c:pt>
                <c:pt idx="23796">
                  <c:v>2.910593748093</c:v>
                </c:pt>
                <c:pt idx="23797">
                  <c:v>2.910676002502</c:v>
                </c:pt>
                <c:pt idx="23798">
                  <c:v>2.910747528076</c:v>
                </c:pt>
                <c:pt idx="23799">
                  <c:v>2.9108028411869999</c:v>
                </c:pt>
                <c:pt idx="23800">
                  <c:v>2.9108490943910001</c:v>
                </c:pt>
                <c:pt idx="23801">
                  <c:v>2.9108829498289999</c:v>
                </c:pt>
                <c:pt idx="23802">
                  <c:v>2.9109134674070001</c:v>
                </c:pt>
                <c:pt idx="23803">
                  <c:v>2.9109437465669998</c:v>
                </c:pt>
                <c:pt idx="23804">
                  <c:v>2.9109752178189998</c:v>
                </c:pt>
                <c:pt idx="23805">
                  <c:v>2.9110000133509999</c:v>
                </c:pt>
                <c:pt idx="23806">
                  <c:v>2.911028146744</c:v>
                </c:pt>
                <c:pt idx="23807">
                  <c:v>2.9110629558559999</c:v>
                </c:pt>
                <c:pt idx="23808">
                  <c:v>2.9111037254330001</c:v>
                </c:pt>
                <c:pt idx="23809">
                  <c:v>2.9111564159390002</c:v>
                </c:pt>
                <c:pt idx="23810">
                  <c:v>2.9112188816070002</c:v>
                </c:pt>
                <c:pt idx="23811">
                  <c:v>2.9113516807559998</c:v>
                </c:pt>
                <c:pt idx="23812">
                  <c:v>2.9118821620939999</c:v>
                </c:pt>
                <c:pt idx="23813">
                  <c:v>2.9120109081269998</c:v>
                </c:pt>
                <c:pt idx="23814">
                  <c:v>2.912081241608</c:v>
                </c:pt>
                <c:pt idx="23815">
                  <c:v>2.9121048450470002</c:v>
                </c:pt>
                <c:pt idx="23816">
                  <c:v>2.912069559097</c:v>
                </c:pt>
                <c:pt idx="23817">
                  <c:v>2.9120278358460001</c:v>
                </c:pt>
                <c:pt idx="23818">
                  <c:v>2.911990642548</c:v>
                </c:pt>
                <c:pt idx="23819">
                  <c:v>2.911985397339</c:v>
                </c:pt>
                <c:pt idx="23820">
                  <c:v>2.912016868591</c:v>
                </c:pt>
                <c:pt idx="23821">
                  <c:v>2.9120881557459999</c:v>
                </c:pt>
                <c:pt idx="23822">
                  <c:v>2.912168741226</c:v>
                </c:pt>
                <c:pt idx="23823">
                  <c:v>2.9122478961940002</c:v>
                </c:pt>
                <c:pt idx="23824">
                  <c:v>2.9123249053959999</c:v>
                </c:pt>
                <c:pt idx="23825">
                  <c:v>2.9123666286469998</c:v>
                </c:pt>
                <c:pt idx="23826">
                  <c:v>2.9124455451969999</c:v>
                </c:pt>
                <c:pt idx="23827">
                  <c:v>2.9125237464899998</c:v>
                </c:pt>
                <c:pt idx="23828">
                  <c:v>2.9125647544860001</c:v>
                </c:pt>
                <c:pt idx="23829">
                  <c:v>2.91255402565</c:v>
                </c:pt>
                <c:pt idx="23830">
                  <c:v>2.9125089645390001</c:v>
                </c:pt>
                <c:pt idx="23831">
                  <c:v>2.9124803543089999</c:v>
                </c:pt>
                <c:pt idx="23832">
                  <c:v>2.9124855995179999</c:v>
                </c:pt>
                <c:pt idx="23833">
                  <c:v>2.9126181602479999</c:v>
                </c:pt>
                <c:pt idx="23834">
                  <c:v>2.913140058517</c:v>
                </c:pt>
                <c:pt idx="23835">
                  <c:v>2.9131791591640002</c:v>
                </c:pt>
                <c:pt idx="23836">
                  <c:v>2.9131977558140001</c:v>
                </c:pt>
                <c:pt idx="23837">
                  <c:v>2.9132137298580001</c:v>
                </c:pt>
                <c:pt idx="23838">
                  <c:v>2.9132297039030002</c:v>
                </c:pt>
                <c:pt idx="23839">
                  <c:v>2.9132647514340002</c:v>
                </c:pt>
                <c:pt idx="23840">
                  <c:v>2.9132897853849999</c:v>
                </c:pt>
                <c:pt idx="23841">
                  <c:v>2.9133670330050001</c:v>
                </c:pt>
                <c:pt idx="23842">
                  <c:v>2.913431406021</c:v>
                </c:pt>
                <c:pt idx="23843">
                  <c:v>2.9135706424709999</c:v>
                </c:pt>
                <c:pt idx="23844">
                  <c:v>2.9140167236329999</c:v>
                </c:pt>
                <c:pt idx="23845">
                  <c:v>2.9140002727510002</c:v>
                </c:pt>
                <c:pt idx="23846">
                  <c:v>2.9139862060550001</c:v>
                </c:pt>
                <c:pt idx="23847">
                  <c:v>2.9144437313079998</c:v>
                </c:pt>
                <c:pt idx="23848">
                  <c:v>2.914718389511</c:v>
                </c:pt>
                <c:pt idx="23849">
                  <c:v>2.9147603511810001</c:v>
                </c:pt>
                <c:pt idx="23850">
                  <c:v>2.9148511886600001</c:v>
                </c:pt>
                <c:pt idx="23851">
                  <c:v>2.914942979813</c:v>
                </c:pt>
                <c:pt idx="23852">
                  <c:v>2.9150385856629999</c:v>
                </c:pt>
                <c:pt idx="23853">
                  <c:v>2.9151298999790001</c:v>
                </c:pt>
                <c:pt idx="23854">
                  <c:v>2.9152138233180001</c:v>
                </c:pt>
                <c:pt idx="23855">
                  <c:v>2.9152998924259999</c:v>
                </c:pt>
                <c:pt idx="23856">
                  <c:v>2.9153742790220001</c:v>
                </c:pt>
                <c:pt idx="23857">
                  <c:v>2.9154007434840001</c:v>
                </c:pt>
                <c:pt idx="23858">
                  <c:v>2.9153733253479999</c:v>
                </c:pt>
                <c:pt idx="23859">
                  <c:v>2.9153385162349998</c:v>
                </c:pt>
                <c:pt idx="23860">
                  <c:v>2.9153192043299998</c:v>
                </c:pt>
                <c:pt idx="23861">
                  <c:v>2.915283203125</c:v>
                </c:pt>
                <c:pt idx="23862">
                  <c:v>2.9152734279630002</c:v>
                </c:pt>
                <c:pt idx="23863">
                  <c:v>2.9153277873989998</c:v>
                </c:pt>
                <c:pt idx="23864">
                  <c:v>2.915410518646</c:v>
                </c:pt>
                <c:pt idx="23865">
                  <c:v>2.9154570102689998</c:v>
                </c:pt>
                <c:pt idx="23866">
                  <c:v>2.9155492782589998</c:v>
                </c:pt>
                <c:pt idx="23867">
                  <c:v>2.9156398773190002</c:v>
                </c:pt>
                <c:pt idx="23868">
                  <c:v>2.9157338142400002</c:v>
                </c:pt>
                <c:pt idx="23869">
                  <c:v>2.915780067444</c:v>
                </c:pt>
                <c:pt idx="23870">
                  <c:v>2.9159271717070001</c:v>
                </c:pt>
                <c:pt idx="23871">
                  <c:v>2.916031122208</c:v>
                </c:pt>
                <c:pt idx="23872">
                  <c:v>2.916050434113</c:v>
                </c:pt>
                <c:pt idx="23873">
                  <c:v>2.9160706996919998</c:v>
                </c:pt>
                <c:pt idx="23874">
                  <c:v>2.916095972061</c:v>
                </c:pt>
                <c:pt idx="23875">
                  <c:v>2.9161250591279999</c:v>
                </c:pt>
                <c:pt idx="23876">
                  <c:v>2.9161632060999998</c:v>
                </c:pt>
                <c:pt idx="23877">
                  <c:v>2.9162137508389998</c:v>
                </c:pt>
                <c:pt idx="23878">
                  <c:v>2.9162766933439999</c:v>
                </c:pt>
                <c:pt idx="23879">
                  <c:v>2.9163517951969999</c:v>
                </c:pt>
                <c:pt idx="23880">
                  <c:v>2.9164352416989998</c:v>
                </c:pt>
                <c:pt idx="23881">
                  <c:v>2.9165208339689999</c:v>
                </c:pt>
                <c:pt idx="23882">
                  <c:v>2.9166741371149998</c:v>
                </c:pt>
                <c:pt idx="23883">
                  <c:v>2.9171321392060001</c:v>
                </c:pt>
                <c:pt idx="23884">
                  <c:v>2.9172618389129998</c:v>
                </c:pt>
                <c:pt idx="23885">
                  <c:v>2.9172742366789999</c:v>
                </c:pt>
                <c:pt idx="23886">
                  <c:v>2.9172489643100001</c:v>
                </c:pt>
                <c:pt idx="23887">
                  <c:v>2.9172339439389998</c:v>
                </c:pt>
                <c:pt idx="23888">
                  <c:v>2.9173254966740001</c:v>
                </c:pt>
                <c:pt idx="23889">
                  <c:v>2.9177916049960002</c:v>
                </c:pt>
                <c:pt idx="23890">
                  <c:v>2.9182350635529999</c:v>
                </c:pt>
                <c:pt idx="23891">
                  <c:v>2.9182291030880001</c:v>
                </c:pt>
                <c:pt idx="23892">
                  <c:v>2.9182925224299998</c:v>
                </c:pt>
                <c:pt idx="23893">
                  <c:v>2.91845703125</c:v>
                </c:pt>
                <c:pt idx="23894">
                  <c:v>2.9190547466279999</c:v>
                </c:pt>
                <c:pt idx="23895">
                  <c:v>2.9192655086519999</c:v>
                </c:pt>
                <c:pt idx="23896">
                  <c:v>2.9193313121800002</c:v>
                </c:pt>
                <c:pt idx="23897">
                  <c:v>2.9194712638849998</c:v>
                </c:pt>
                <c:pt idx="23898">
                  <c:v>2.9196259975430001</c:v>
                </c:pt>
                <c:pt idx="23899">
                  <c:v>2.9197263717649999</c:v>
                </c:pt>
                <c:pt idx="23900">
                  <c:v>2.9198760986329999</c:v>
                </c:pt>
                <c:pt idx="23901">
                  <c:v>2.9200563430790001</c:v>
                </c:pt>
                <c:pt idx="23902">
                  <c:v>2.9201056957240001</c:v>
                </c:pt>
                <c:pt idx="23903">
                  <c:v>2.9201228618620001</c:v>
                </c:pt>
                <c:pt idx="23904">
                  <c:v>2.9201464653019999</c:v>
                </c:pt>
                <c:pt idx="23905">
                  <c:v>2.920180082321</c:v>
                </c:pt>
                <c:pt idx="23906">
                  <c:v>2.9202370643619999</c:v>
                </c:pt>
                <c:pt idx="23907">
                  <c:v>2.9203200340270001</c:v>
                </c:pt>
                <c:pt idx="23908">
                  <c:v>2.920425891876</c:v>
                </c:pt>
                <c:pt idx="23909">
                  <c:v>2.920552968979</c:v>
                </c:pt>
                <c:pt idx="23910">
                  <c:v>2.9206917285920002</c:v>
                </c:pt>
                <c:pt idx="23911">
                  <c:v>2.9208369255069999</c:v>
                </c:pt>
                <c:pt idx="23912">
                  <c:v>2.9209878444670001</c:v>
                </c:pt>
                <c:pt idx="23913">
                  <c:v>2.9211347103119998</c:v>
                </c:pt>
                <c:pt idx="23914">
                  <c:v>2.9212815761569999</c:v>
                </c:pt>
                <c:pt idx="23915">
                  <c:v>2.9214258193970002</c:v>
                </c:pt>
                <c:pt idx="23916">
                  <c:v>2.9215562343600001</c:v>
                </c:pt>
                <c:pt idx="23917">
                  <c:v>2.9216759204859999</c:v>
                </c:pt>
                <c:pt idx="23918">
                  <c:v>2.92178606987</c:v>
                </c:pt>
                <c:pt idx="23919">
                  <c:v>2.921889066696</c:v>
                </c:pt>
                <c:pt idx="23920">
                  <c:v>2.9219846725459999</c:v>
                </c:pt>
                <c:pt idx="23921">
                  <c:v>2.9220733642579999</c:v>
                </c:pt>
                <c:pt idx="23922">
                  <c:v>2.922155618668</c:v>
                </c:pt>
                <c:pt idx="23923">
                  <c:v>2.9222819805150002</c:v>
                </c:pt>
                <c:pt idx="23924">
                  <c:v>2.9223189353939998</c:v>
                </c:pt>
                <c:pt idx="23925">
                  <c:v>2.9223573207859999</c:v>
                </c:pt>
                <c:pt idx="23926">
                  <c:v>2.9223654270170001</c:v>
                </c:pt>
                <c:pt idx="23927">
                  <c:v>2.9223637580870001</c:v>
                </c:pt>
                <c:pt idx="23928">
                  <c:v>2.9223630428309999</c:v>
                </c:pt>
                <c:pt idx="23929">
                  <c:v>2.9224414825439999</c:v>
                </c:pt>
                <c:pt idx="23930">
                  <c:v>2.9226970672610002</c:v>
                </c:pt>
                <c:pt idx="23931">
                  <c:v>2.9230513572689998</c:v>
                </c:pt>
                <c:pt idx="23932">
                  <c:v>2.9232511520390001</c:v>
                </c:pt>
                <c:pt idx="23933">
                  <c:v>2.9232392311100002</c:v>
                </c:pt>
                <c:pt idx="23934">
                  <c:v>2.923215866089</c:v>
                </c:pt>
                <c:pt idx="23935">
                  <c:v>2.9236612319950002</c:v>
                </c:pt>
                <c:pt idx="23936">
                  <c:v>2.9238979816440001</c:v>
                </c:pt>
                <c:pt idx="23937">
                  <c:v>2.9241571426389998</c:v>
                </c:pt>
                <c:pt idx="23938">
                  <c:v>2.924435138702</c:v>
                </c:pt>
                <c:pt idx="23939">
                  <c:v>2.9247126579280001</c:v>
                </c:pt>
                <c:pt idx="23940">
                  <c:v>2.9250082969669999</c:v>
                </c:pt>
                <c:pt idx="23941">
                  <c:v>2.9253020286560001</c:v>
                </c:pt>
                <c:pt idx="23942">
                  <c:v>2.9256079196929998</c:v>
                </c:pt>
                <c:pt idx="23943">
                  <c:v>2.9259157180790001</c:v>
                </c:pt>
                <c:pt idx="23944">
                  <c:v>2.9262108802800002</c:v>
                </c:pt>
                <c:pt idx="23945">
                  <c:v>2.9263622760770001</c:v>
                </c:pt>
                <c:pt idx="23946">
                  <c:v>2.9264585971830002</c:v>
                </c:pt>
                <c:pt idx="23947">
                  <c:v>2.9265234470369998</c:v>
                </c:pt>
                <c:pt idx="23948">
                  <c:v>2.9265608787540001</c:v>
                </c:pt>
                <c:pt idx="23949">
                  <c:v>2.9265978336330001</c:v>
                </c:pt>
                <c:pt idx="23950">
                  <c:v>2.9266135692600002</c:v>
                </c:pt>
                <c:pt idx="23951">
                  <c:v>2.9266350269319998</c:v>
                </c:pt>
                <c:pt idx="23952">
                  <c:v>2.9266455173489998</c:v>
                </c:pt>
                <c:pt idx="23953">
                  <c:v>2.926651477814</c:v>
                </c:pt>
                <c:pt idx="23954">
                  <c:v>2.926679372787</c:v>
                </c:pt>
                <c:pt idx="23955">
                  <c:v>2.9267849922179998</c:v>
                </c:pt>
                <c:pt idx="23956">
                  <c:v>2.9271295070650001</c:v>
                </c:pt>
                <c:pt idx="23957">
                  <c:v>2.927165985107</c:v>
                </c:pt>
                <c:pt idx="23958">
                  <c:v>2.9269835948940002</c:v>
                </c:pt>
                <c:pt idx="23959">
                  <c:v>2.9270632267000001</c:v>
                </c:pt>
                <c:pt idx="23960">
                  <c:v>2.927221775055</c:v>
                </c:pt>
                <c:pt idx="23961">
                  <c:v>2.9273257255549998</c:v>
                </c:pt>
                <c:pt idx="23962">
                  <c:v>2.9274072647090001</c:v>
                </c:pt>
                <c:pt idx="23963">
                  <c:v>2.927251577377</c:v>
                </c:pt>
                <c:pt idx="23964">
                  <c:v>2.927153587341</c:v>
                </c:pt>
                <c:pt idx="23965">
                  <c:v>2.927170991898</c:v>
                </c:pt>
                <c:pt idx="23966">
                  <c:v>2.9272398948670002</c:v>
                </c:pt>
                <c:pt idx="23967">
                  <c:v>2.9272902011870001</c:v>
                </c:pt>
                <c:pt idx="23968">
                  <c:v>2.9273679256439999</c:v>
                </c:pt>
                <c:pt idx="23969">
                  <c:v>2.9274561405180002</c:v>
                </c:pt>
                <c:pt idx="23970">
                  <c:v>2.9275081157680001</c:v>
                </c:pt>
                <c:pt idx="23971">
                  <c:v>2.927592992783</c:v>
                </c:pt>
                <c:pt idx="23972">
                  <c:v>2.9276547431950002</c:v>
                </c:pt>
                <c:pt idx="23973">
                  <c:v>2.9275622367860001</c:v>
                </c:pt>
                <c:pt idx="23974">
                  <c:v>2.9274861812589998</c:v>
                </c:pt>
                <c:pt idx="23975">
                  <c:v>2.927464008331</c:v>
                </c:pt>
                <c:pt idx="23976">
                  <c:v>2.927497148514</c:v>
                </c:pt>
                <c:pt idx="23977">
                  <c:v>2.9275615215299999</c:v>
                </c:pt>
                <c:pt idx="23978">
                  <c:v>2.927633047104</c:v>
                </c:pt>
                <c:pt idx="23979">
                  <c:v>2.927788496017</c:v>
                </c:pt>
                <c:pt idx="23980">
                  <c:v>2.9279565811160002</c:v>
                </c:pt>
                <c:pt idx="23981">
                  <c:v>2.9280269145969999</c:v>
                </c:pt>
                <c:pt idx="23982">
                  <c:v>2.9279689788819998</c:v>
                </c:pt>
                <c:pt idx="23983">
                  <c:v>2.9279179573060001</c:v>
                </c:pt>
                <c:pt idx="23984">
                  <c:v>2.9283595085140002</c:v>
                </c:pt>
                <c:pt idx="23985">
                  <c:v>2.928524494171</c:v>
                </c:pt>
                <c:pt idx="23986">
                  <c:v>2.928606510162</c:v>
                </c:pt>
                <c:pt idx="23987">
                  <c:v>2.9286487102510002</c:v>
                </c:pt>
                <c:pt idx="23988">
                  <c:v>2.928658723831</c:v>
                </c:pt>
                <c:pt idx="23989">
                  <c:v>2.928670883179</c:v>
                </c:pt>
                <c:pt idx="23990">
                  <c:v>2.9286861419679999</c:v>
                </c:pt>
                <c:pt idx="23991">
                  <c:v>2.9287033081049998</c:v>
                </c:pt>
                <c:pt idx="23992">
                  <c:v>2.928721189499</c:v>
                </c:pt>
                <c:pt idx="23993">
                  <c:v>2.9287395477290001</c:v>
                </c:pt>
                <c:pt idx="23994">
                  <c:v>2.9287643432619999</c:v>
                </c:pt>
                <c:pt idx="23995">
                  <c:v>2.9288499355319999</c:v>
                </c:pt>
                <c:pt idx="23996">
                  <c:v>2.928972244263</c:v>
                </c:pt>
                <c:pt idx="23997">
                  <c:v>2.9291574954990001</c:v>
                </c:pt>
                <c:pt idx="23998">
                  <c:v>2.9292869567870001</c:v>
                </c:pt>
                <c:pt idx="23999">
                  <c:v>2.92942070961</c:v>
                </c:pt>
                <c:pt idx="24000">
                  <c:v>2.9294881820679999</c:v>
                </c:pt>
                <c:pt idx="24001">
                  <c:v>2.9295473098749998</c:v>
                </c:pt>
                <c:pt idx="24002">
                  <c:v>2.9295945167539998</c:v>
                </c:pt>
                <c:pt idx="24003">
                  <c:v>2.9296305179600002</c:v>
                </c:pt>
                <c:pt idx="24004">
                  <c:v>2.9296417236329999</c:v>
                </c:pt>
                <c:pt idx="24005">
                  <c:v>2.9296531677250002</c:v>
                </c:pt>
                <c:pt idx="24006">
                  <c:v>2.9296603202820002</c:v>
                </c:pt>
                <c:pt idx="24007">
                  <c:v>2.930020570755</c:v>
                </c:pt>
                <c:pt idx="24008">
                  <c:v>2.9301555156710002</c:v>
                </c:pt>
                <c:pt idx="24009">
                  <c:v>2.9302258491519999</c:v>
                </c:pt>
                <c:pt idx="24010">
                  <c:v>2.9302160739900001</c:v>
                </c:pt>
                <c:pt idx="24011">
                  <c:v>2.930165529251</c:v>
                </c:pt>
                <c:pt idx="24012">
                  <c:v>2.9301171302800002</c:v>
                </c:pt>
                <c:pt idx="24013">
                  <c:v>2.9301285743709999</c:v>
                </c:pt>
                <c:pt idx="24014">
                  <c:v>2.9301955699920001</c:v>
                </c:pt>
                <c:pt idx="24015">
                  <c:v>2.9302730560299999</c:v>
                </c:pt>
                <c:pt idx="24016">
                  <c:v>2.93035364151</c:v>
                </c:pt>
                <c:pt idx="24017">
                  <c:v>2.9304313659669998</c:v>
                </c:pt>
                <c:pt idx="24018">
                  <c:v>2.9305093288420001</c:v>
                </c:pt>
                <c:pt idx="24019">
                  <c:v>2.9305770397190001</c:v>
                </c:pt>
                <c:pt idx="24020">
                  <c:v>2.9306037425990001</c:v>
                </c:pt>
                <c:pt idx="24021">
                  <c:v>2.9305813312529998</c:v>
                </c:pt>
                <c:pt idx="24022">
                  <c:v>2.9305448532099998</c:v>
                </c:pt>
                <c:pt idx="24023">
                  <c:v>2.9305255413059998</c:v>
                </c:pt>
                <c:pt idx="24024">
                  <c:v>2.9304919242860001</c:v>
                </c:pt>
                <c:pt idx="24025">
                  <c:v>2.9304838180539998</c:v>
                </c:pt>
                <c:pt idx="24026">
                  <c:v>2.9305799007419999</c:v>
                </c:pt>
                <c:pt idx="24027">
                  <c:v>2.930775642395</c:v>
                </c:pt>
                <c:pt idx="24028">
                  <c:v>2.931101799011</c:v>
                </c:pt>
                <c:pt idx="24029">
                  <c:v>2.9311194419860001</c:v>
                </c:pt>
                <c:pt idx="24030">
                  <c:v>2.9311320781710002</c:v>
                </c:pt>
                <c:pt idx="24031">
                  <c:v>2.9311509132390001</c:v>
                </c:pt>
                <c:pt idx="24032">
                  <c:v>2.931173324585</c:v>
                </c:pt>
                <c:pt idx="24033">
                  <c:v>2.9311971664429999</c:v>
                </c:pt>
                <c:pt idx="24034">
                  <c:v>2.9312338829039999</c:v>
                </c:pt>
                <c:pt idx="24035">
                  <c:v>2.9312827587129999</c:v>
                </c:pt>
                <c:pt idx="24036">
                  <c:v>2.9313464164730001</c:v>
                </c:pt>
                <c:pt idx="24037">
                  <c:v>2.9314134120939999</c:v>
                </c:pt>
                <c:pt idx="24038">
                  <c:v>2.9314882755279998</c:v>
                </c:pt>
                <c:pt idx="24039">
                  <c:v>2.9316258430479998</c:v>
                </c:pt>
                <c:pt idx="24040">
                  <c:v>2.9320003986360001</c:v>
                </c:pt>
                <c:pt idx="24041">
                  <c:v>2.9320788383480001</c:v>
                </c:pt>
                <c:pt idx="24042">
                  <c:v>2.9320404529570001</c:v>
                </c:pt>
                <c:pt idx="24043">
                  <c:v>2.9319920539859998</c:v>
                </c:pt>
                <c:pt idx="24044">
                  <c:v>2.9319663047789999</c:v>
                </c:pt>
                <c:pt idx="24045">
                  <c:v>2.9320254325869999</c:v>
                </c:pt>
                <c:pt idx="24046">
                  <c:v>2.9322626590729999</c:v>
                </c:pt>
                <c:pt idx="24047">
                  <c:v>2.932406187057</c:v>
                </c:pt>
                <c:pt idx="24048">
                  <c:v>2.9327576160429998</c:v>
                </c:pt>
                <c:pt idx="24049">
                  <c:v>2.9327626228330002</c:v>
                </c:pt>
                <c:pt idx="24050">
                  <c:v>2.9327802658080002</c:v>
                </c:pt>
                <c:pt idx="24051">
                  <c:v>2.9327914714809999</c:v>
                </c:pt>
                <c:pt idx="24052">
                  <c:v>2.9328444004060001</c:v>
                </c:pt>
                <c:pt idx="24053">
                  <c:v>2.933276414871</c:v>
                </c:pt>
                <c:pt idx="24054">
                  <c:v>2.9336142539979999</c:v>
                </c:pt>
                <c:pt idx="24055">
                  <c:v>2.9336380958560002</c:v>
                </c:pt>
                <c:pt idx="24056">
                  <c:v>2.933647632599</c:v>
                </c:pt>
                <c:pt idx="24057">
                  <c:v>2.9336519241330001</c:v>
                </c:pt>
                <c:pt idx="24058">
                  <c:v>2.933675765991</c:v>
                </c:pt>
                <c:pt idx="24059">
                  <c:v>2.9338092803959999</c:v>
                </c:pt>
                <c:pt idx="24060">
                  <c:v>2.9340021610260001</c:v>
                </c:pt>
                <c:pt idx="24061">
                  <c:v>2.9341387748719998</c:v>
                </c:pt>
                <c:pt idx="24062">
                  <c:v>2.9342749118799998</c:v>
                </c:pt>
                <c:pt idx="24063">
                  <c:v>2.9344630241390002</c:v>
                </c:pt>
                <c:pt idx="24064">
                  <c:v>2.9345402717589999</c:v>
                </c:pt>
                <c:pt idx="24065">
                  <c:v>2.9345054626459999</c:v>
                </c:pt>
                <c:pt idx="24066">
                  <c:v>2.9345247745509999</c:v>
                </c:pt>
                <c:pt idx="24067">
                  <c:v>2.9345850944520002</c:v>
                </c:pt>
                <c:pt idx="24068">
                  <c:v>2.9346623420719999</c:v>
                </c:pt>
                <c:pt idx="24069">
                  <c:v>2.9347434043880001</c:v>
                </c:pt>
                <c:pt idx="24070">
                  <c:v>2.9348261356349998</c:v>
                </c:pt>
                <c:pt idx="24071">
                  <c:v>2.9349043369290002</c:v>
                </c:pt>
                <c:pt idx="24072">
                  <c:v>2.934983491898</c:v>
                </c:pt>
                <c:pt idx="24073">
                  <c:v>2.9350614547729998</c:v>
                </c:pt>
                <c:pt idx="24074">
                  <c:v>2.9351060390470001</c:v>
                </c:pt>
                <c:pt idx="24075">
                  <c:v>2.9350962638849998</c:v>
                </c:pt>
                <c:pt idx="24076">
                  <c:v>2.9350574016570001</c:v>
                </c:pt>
                <c:pt idx="24077">
                  <c:v>2.9350125789639998</c:v>
                </c:pt>
                <c:pt idx="24078">
                  <c:v>2.9349653720859998</c:v>
                </c:pt>
                <c:pt idx="24079">
                  <c:v>2.934947013855</c:v>
                </c:pt>
                <c:pt idx="24080">
                  <c:v>2.9349825382230001</c:v>
                </c:pt>
                <c:pt idx="24081">
                  <c:v>2.9350504875180001</c:v>
                </c:pt>
                <c:pt idx="24082">
                  <c:v>2.9350876808169999</c:v>
                </c:pt>
                <c:pt idx="24083">
                  <c:v>2.9351246356959999</c:v>
                </c:pt>
                <c:pt idx="24084">
                  <c:v>2.935201644897</c:v>
                </c:pt>
                <c:pt idx="24085">
                  <c:v>2.9352385997770001</c:v>
                </c:pt>
                <c:pt idx="24086">
                  <c:v>2.9353139400480002</c:v>
                </c:pt>
                <c:pt idx="24087">
                  <c:v>2.9353888034820002</c:v>
                </c:pt>
                <c:pt idx="24088">
                  <c:v>2.9354677200319998</c:v>
                </c:pt>
                <c:pt idx="24089">
                  <c:v>2.9355473518370001</c:v>
                </c:pt>
                <c:pt idx="24090">
                  <c:v>2.9356644153590001</c:v>
                </c:pt>
                <c:pt idx="24091">
                  <c:v>2.9356853961940002</c:v>
                </c:pt>
                <c:pt idx="24092">
                  <c:v>2.9357414245609998</c:v>
                </c:pt>
                <c:pt idx="24093">
                  <c:v>2.9358596801760002</c:v>
                </c:pt>
                <c:pt idx="24094">
                  <c:v>2.9359335899349999</c:v>
                </c:pt>
                <c:pt idx="24095">
                  <c:v>2.9360153675079999</c:v>
                </c:pt>
                <c:pt idx="24096">
                  <c:v>2.9360971450809998</c:v>
                </c:pt>
                <c:pt idx="24097">
                  <c:v>2.9361846446989999</c:v>
                </c:pt>
                <c:pt idx="24098">
                  <c:v>2.9362757205959999</c:v>
                </c:pt>
                <c:pt idx="24099">
                  <c:v>2.9363634586330001</c:v>
                </c:pt>
                <c:pt idx="24100">
                  <c:v>2.9364547729489998</c:v>
                </c:pt>
                <c:pt idx="24101">
                  <c:v>2.9365437030789998</c:v>
                </c:pt>
                <c:pt idx="24102">
                  <c:v>2.936631917953</c:v>
                </c:pt>
                <c:pt idx="24103">
                  <c:v>2.9367182254789999</c:v>
                </c:pt>
                <c:pt idx="24104">
                  <c:v>2.9368066787720002</c:v>
                </c:pt>
                <c:pt idx="24105">
                  <c:v>2.9368894100189999</c:v>
                </c:pt>
                <c:pt idx="24106">
                  <c:v>2.9369757175450002</c:v>
                </c:pt>
                <c:pt idx="24107">
                  <c:v>2.937060832977</c:v>
                </c:pt>
                <c:pt idx="24108">
                  <c:v>2.9371335506439999</c:v>
                </c:pt>
                <c:pt idx="24109">
                  <c:v>2.937200069427</c:v>
                </c:pt>
                <c:pt idx="24110">
                  <c:v>2.9372491836550001</c:v>
                </c:pt>
                <c:pt idx="24111">
                  <c:v>2.937292337418</c:v>
                </c:pt>
                <c:pt idx="24112">
                  <c:v>2.9373207092290001</c:v>
                </c:pt>
                <c:pt idx="24113">
                  <c:v>2.9373435974120001</c:v>
                </c:pt>
                <c:pt idx="24114">
                  <c:v>2.937364339828</c:v>
                </c:pt>
                <c:pt idx="24115">
                  <c:v>2.9373874664309998</c:v>
                </c:pt>
                <c:pt idx="24116">
                  <c:v>2.9374043941500001</c:v>
                </c:pt>
                <c:pt idx="24117">
                  <c:v>2.9374170303340001</c:v>
                </c:pt>
                <c:pt idx="24118">
                  <c:v>2.9374957084659998</c:v>
                </c:pt>
                <c:pt idx="24119">
                  <c:v>2.9378349781040001</c:v>
                </c:pt>
                <c:pt idx="24120">
                  <c:v>2.9379756450649999</c:v>
                </c:pt>
                <c:pt idx="24121">
                  <c:v>2.9381148815159999</c:v>
                </c:pt>
                <c:pt idx="24122">
                  <c:v>2.938199281693</c:v>
                </c:pt>
                <c:pt idx="24123">
                  <c:v>2.9382717609409998</c:v>
                </c:pt>
                <c:pt idx="24124">
                  <c:v>2.9382894039149998</c:v>
                </c:pt>
                <c:pt idx="24125">
                  <c:v>2.9382584094999999</c:v>
                </c:pt>
                <c:pt idx="24126">
                  <c:v>2.93820977211</c:v>
                </c:pt>
                <c:pt idx="24127">
                  <c:v>2.93816781044</c:v>
                </c:pt>
                <c:pt idx="24128">
                  <c:v>2.9381351470950001</c:v>
                </c:pt>
                <c:pt idx="24129">
                  <c:v>2.9381585121149998</c:v>
                </c:pt>
                <c:pt idx="24130">
                  <c:v>2.938225507736</c:v>
                </c:pt>
                <c:pt idx="24131">
                  <c:v>2.9383068084719999</c:v>
                </c:pt>
                <c:pt idx="24132">
                  <c:v>2.9383871555329999</c:v>
                </c:pt>
                <c:pt idx="24133">
                  <c:v>2.938467741013</c:v>
                </c:pt>
                <c:pt idx="24134">
                  <c:v>2.938548326492</c:v>
                </c:pt>
                <c:pt idx="24135">
                  <c:v>2.9385871887210002</c:v>
                </c:pt>
                <c:pt idx="24136">
                  <c:v>2.9386279582979999</c:v>
                </c:pt>
                <c:pt idx="24137">
                  <c:v>2.9387094974519998</c:v>
                </c:pt>
                <c:pt idx="24138">
                  <c:v>2.9387807846070002</c:v>
                </c:pt>
                <c:pt idx="24139">
                  <c:v>2.938811302185</c:v>
                </c:pt>
                <c:pt idx="24140">
                  <c:v>2.9387960433960001</c:v>
                </c:pt>
                <c:pt idx="24141">
                  <c:v>2.9387476444240002</c:v>
                </c:pt>
                <c:pt idx="24142">
                  <c:v>2.9390444755549998</c:v>
                </c:pt>
                <c:pt idx="24143">
                  <c:v>2.9391884803770001</c:v>
                </c:pt>
                <c:pt idx="24144">
                  <c:v>2.9392645359039999</c:v>
                </c:pt>
                <c:pt idx="24145">
                  <c:v>2.939339876175</c:v>
                </c:pt>
                <c:pt idx="24146">
                  <c:v>2.9394917488100001</c:v>
                </c:pt>
                <c:pt idx="24147">
                  <c:v>2.9395661354059999</c:v>
                </c:pt>
                <c:pt idx="24148">
                  <c:v>2.9396452903750001</c:v>
                </c:pt>
                <c:pt idx="24149">
                  <c:v>2.93972158432</c:v>
                </c:pt>
                <c:pt idx="24150">
                  <c:v>2.9397945404049999</c:v>
                </c:pt>
                <c:pt idx="24151">
                  <c:v>2.9398522377009999</c:v>
                </c:pt>
                <c:pt idx="24152">
                  <c:v>2.9399223327640001</c:v>
                </c:pt>
                <c:pt idx="24153">
                  <c:v>2.9399394989009999</c:v>
                </c:pt>
                <c:pt idx="24154">
                  <c:v>2.9399418830870001</c:v>
                </c:pt>
                <c:pt idx="24155">
                  <c:v>2.9400222301480001</c:v>
                </c:pt>
                <c:pt idx="24156">
                  <c:v>2.9401545524600001</c:v>
                </c:pt>
                <c:pt idx="24157">
                  <c:v>2.9403543472289999</c:v>
                </c:pt>
                <c:pt idx="24158">
                  <c:v>2.9406671524050001</c:v>
                </c:pt>
                <c:pt idx="24159">
                  <c:v>2.9407255649569999</c:v>
                </c:pt>
                <c:pt idx="24160">
                  <c:v>2.9407215118410002</c:v>
                </c:pt>
                <c:pt idx="24161">
                  <c:v>2.9406914711000001</c:v>
                </c:pt>
                <c:pt idx="24162">
                  <c:v>2.940656423569</c:v>
                </c:pt>
                <c:pt idx="24163">
                  <c:v>2.9406218528750001</c:v>
                </c:pt>
                <c:pt idx="24164">
                  <c:v>2.9406502246859998</c:v>
                </c:pt>
                <c:pt idx="24165">
                  <c:v>2.940722703934</c:v>
                </c:pt>
                <c:pt idx="24166">
                  <c:v>2.9408066272740001</c:v>
                </c:pt>
                <c:pt idx="24167">
                  <c:v>2.9408965110779999</c:v>
                </c:pt>
                <c:pt idx="24168">
                  <c:v>2.9409394264220001</c:v>
                </c:pt>
                <c:pt idx="24169">
                  <c:v>2.9410216808320002</c:v>
                </c:pt>
                <c:pt idx="24170">
                  <c:v>2.9411034584050002</c:v>
                </c:pt>
                <c:pt idx="24171">
                  <c:v>2.9411907196040001</c:v>
                </c:pt>
                <c:pt idx="24172">
                  <c:v>2.9412589073180002</c:v>
                </c:pt>
                <c:pt idx="24173">
                  <c:v>2.9412882328030001</c:v>
                </c:pt>
                <c:pt idx="24174">
                  <c:v>2.94127035141</c:v>
                </c:pt>
                <c:pt idx="24175">
                  <c:v>2.9412436485289999</c:v>
                </c:pt>
                <c:pt idx="24176">
                  <c:v>2.9414279460909998</c:v>
                </c:pt>
                <c:pt idx="24177">
                  <c:v>2.9416375160219999</c:v>
                </c:pt>
                <c:pt idx="24178">
                  <c:v>2.9418392181400002</c:v>
                </c:pt>
                <c:pt idx="24179">
                  <c:v>2.9421532154080001</c:v>
                </c:pt>
                <c:pt idx="24180">
                  <c:v>2.9421918392180002</c:v>
                </c:pt>
                <c:pt idx="24181">
                  <c:v>2.9422092437740002</c:v>
                </c:pt>
                <c:pt idx="24182">
                  <c:v>2.9425201416019999</c:v>
                </c:pt>
                <c:pt idx="24183">
                  <c:v>2.9430015087129999</c:v>
                </c:pt>
                <c:pt idx="24184">
                  <c:v>2.9430468082429999</c:v>
                </c:pt>
                <c:pt idx="24185">
                  <c:v>2.9430782794949999</c:v>
                </c:pt>
                <c:pt idx="24186">
                  <c:v>2.943146467209</c:v>
                </c:pt>
                <c:pt idx="24187">
                  <c:v>2.9432702064509999</c:v>
                </c:pt>
                <c:pt idx="24188">
                  <c:v>2.9433445930479998</c:v>
                </c:pt>
                <c:pt idx="24189">
                  <c:v>2.9434900283809999</c:v>
                </c:pt>
                <c:pt idx="24190">
                  <c:v>2.9436345100399999</c:v>
                </c:pt>
                <c:pt idx="24191">
                  <c:v>2.943842172623</c:v>
                </c:pt>
                <c:pt idx="24192">
                  <c:v>2.944004535675</c:v>
                </c:pt>
                <c:pt idx="24193">
                  <c:v>2.9440577030180002</c:v>
                </c:pt>
                <c:pt idx="24194">
                  <c:v>2.9440879821779999</c:v>
                </c:pt>
                <c:pt idx="24195">
                  <c:v>2.9441399574279998</c:v>
                </c:pt>
                <c:pt idx="24196">
                  <c:v>2.9442617893219998</c:v>
                </c:pt>
                <c:pt idx="24197">
                  <c:v>2.9443364143370001</c:v>
                </c:pt>
                <c:pt idx="24198">
                  <c:v>2.9444139003749998</c:v>
                </c:pt>
                <c:pt idx="24199">
                  <c:v>2.944491147995</c:v>
                </c:pt>
                <c:pt idx="24200">
                  <c:v>2.944569587708</c:v>
                </c:pt>
                <c:pt idx="24201">
                  <c:v>2.9446530342099999</c:v>
                </c:pt>
                <c:pt idx="24202">
                  <c:v>2.9447362422940002</c:v>
                </c:pt>
                <c:pt idx="24203">
                  <c:v>2.9448232650759998</c:v>
                </c:pt>
                <c:pt idx="24204">
                  <c:v>2.944905996323</c:v>
                </c:pt>
                <c:pt idx="24205">
                  <c:v>2.9449806213379999</c:v>
                </c:pt>
                <c:pt idx="24206">
                  <c:v>2.9450497627260002</c:v>
                </c:pt>
                <c:pt idx="24207">
                  <c:v>2.9450936317440002</c:v>
                </c:pt>
                <c:pt idx="24208">
                  <c:v>2.9451217651369999</c:v>
                </c:pt>
                <c:pt idx="24209">
                  <c:v>2.945171117783</c:v>
                </c:pt>
                <c:pt idx="24210">
                  <c:v>2.945303678513</c:v>
                </c:pt>
                <c:pt idx="24211">
                  <c:v>2.9454028606409999</c:v>
                </c:pt>
                <c:pt idx="24212">
                  <c:v>2.9454970359799999</c:v>
                </c:pt>
                <c:pt idx="24213">
                  <c:v>2.9455904960630002</c:v>
                </c:pt>
                <c:pt idx="24214">
                  <c:v>2.9456725120540002</c:v>
                </c:pt>
                <c:pt idx="24215">
                  <c:v>2.945701599121</c:v>
                </c:pt>
                <c:pt idx="24216">
                  <c:v>2.9457175731660001</c:v>
                </c:pt>
                <c:pt idx="24217">
                  <c:v>2.945701599121</c:v>
                </c:pt>
                <c:pt idx="24218">
                  <c:v>2.9456675052639998</c:v>
                </c:pt>
                <c:pt idx="24219">
                  <c:v>2.9456272125240002</c:v>
                </c:pt>
                <c:pt idx="24220">
                  <c:v>2.9455935955050001</c:v>
                </c:pt>
                <c:pt idx="24221">
                  <c:v>2.9455952644350001</c:v>
                </c:pt>
                <c:pt idx="24222">
                  <c:v>2.9456529617310001</c:v>
                </c:pt>
                <c:pt idx="24223">
                  <c:v>2.9457302093509998</c:v>
                </c:pt>
                <c:pt idx="24224">
                  <c:v>2.9457707405089999</c:v>
                </c:pt>
                <c:pt idx="24225">
                  <c:v>2.9458501338960001</c:v>
                </c:pt>
                <c:pt idx="24226">
                  <c:v>2.9458923339840002</c:v>
                </c:pt>
                <c:pt idx="24227">
                  <c:v>2.9459326267239998</c:v>
                </c:pt>
                <c:pt idx="24228">
                  <c:v>2.9460127353669998</c:v>
                </c:pt>
                <c:pt idx="24229">
                  <c:v>2.946055173874</c:v>
                </c:pt>
                <c:pt idx="24230">
                  <c:v>2.946095705032</c:v>
                </c:pt>
                <c:pt idx="24231">
                  <c:v>2.9461603164670001</c:v>
                </c:pt>
                <c:pt idx="24232">
                  <c:v>2.946173906326</c:v>
                </c:pt>
                <c:pt idx="24233">
                  <c:v>2.9461612701419999</c:v>
                </c:pt>
                <c:pt idx="24234">
                  <c:v>2.946133852005</c:v>
                </c:pt>
                <c:pt idx="24235">
                  <c:v>2.946104288101</c:v>
                </c:pt>
                <c:pt idx="24236">
                  <c:v>2.9460771083830002</c:v>
                </c:pt>
                <c:pt idx="24237">
                  <c:v>2.9460968971249999</c:v>
                </c:pt>
                <c:pt idx="24238">
                  <c:v>2.9462246894840001</c:v>
                </c:pt>
                <c:pt idx="24239">
                  <c:v>2.9466679096220001</c:v>
                </c:pt>
                <c:pt idx="24240">
                  <c:v>2.9468047618869999</c:v>
                </c:pt>
                <c:pt idx="24241">
                  <c:v>2.9469468593600001</c:v>
                </c:pt>
                <c:pt idx="24242">
                  <c:v>2.9470102787019998</c:v>
                </c:pt>
                <c:pt idx="24243">
                  <c:v>2.9470913410190001</c:v>
                </c:pt>
                <c:pt idx="24244">
                  <c:v>2.9471127986910002</c:v>
                </c:pt>
                <c:pt idx="24245">
                  <c:v>2.9471328258509999</c:v>
                </c:pt>
                <c:pt idx="24246">
                  <c:v>2.9471707344059999</c:v>
                </c:pt>
                <c:pt idx="24247">
                  <c:v>2.947190761566</c:v>
                </c:pt>
                <c:pt idx="24248">
                  <c:v>2.9472107887269998</c:v>
                </c:pt>
                <c:pt idx="24249">
                  <c:v>2.9472575187680001</c:v>
                </c:pt>
                <c:pt idx="24250">
                  <c:v>2.9472939968110001</c:v>
                </c:pt>
                <c:pt idx="24251">
                  <c:v>2.9474236965179998</c:v>
                </c:pt>
                <c:pt idx="24252">
                  <c:v>2.947494029999</c:v>
                </c:pt>
                <c:pt idx="24253">
                  <c:v>2.9476361274720002</c:v>
                </c:pt>
                <c:pt idx="24254">
                  <c:v>2.9477734565730001</c:v>
                </c:pt>
                <c:pt idx="24255">
                  <c:v>2.947971820831</c:v>
                </c:pt>
                <c:pt idx="24256">
                  <c:v>2.948231697083</c:v>
                </c:pt>
                <c:pt idx="24257">
                  <c:v>2.9482433795929999</c:v>
                </c:pt>
                <c:pt idx="24258">
                  <c:v>2.9484860897059999</c:v>
                </c:pt>
                <c:pt idx="24259">
                  <c:v>2.9486393928529999</c:v>
                </c:pt>
                <c:pt idx="24260">
                  <c:v>2.948791503906</c:v>
                </c:pt>
                <c:pt idx="24261">
                  <c:v>2.9488766193389999</c:v>
                </c:pt>
                <c:pt idx="24262">
                  <c:v>2.9488971233369998</c:v>
                </c:pt>
                <c:pt idx="24263">
                  <c:v>2.948880434036</c:v>
                </c:pt>
                <c:pt idx="24264">
                  <c:v>2.9488484859469999</c:v>
                </c:pt>
                <c:pt idx="24265">
                  <c:v>2.9488189220429999</c:v>
                </c:pt>
                <c:pt idx="24266">
                  <c:v>2.9487977027890002</c:v>
                </c:pt>
                <c:pt idx="24267">
                  <c:v>2.9488401412959999</c:v>
                </c:pt>
                <c:pt idx="24268">
                  <c:v>2.9489200115199998</c:v>
                </c:pt>
                <c:pt idx="24269">
                  <c:v>2.9490101337430001</c:v>
                </c:pt>
                <c:pt idx="24270">
                  <c:v>2.949098348618</c:v>
                </c:pt>
                <c:pt idx="24271">
                  <c:v>2.949190616608</c:v>
                </c:pt>
                <c:pt idx="24272">
                  <c:v>2.9492793083189999</c:v>
                </c:pt>
                <c:pt idx="24273">
                  <c:v>2.9493587017060001</c:v>
                </c:pt>
                <c:pt idx="24274">
                  <c:v>2.949388027191</c:v>
                </c:pt>
                <c:pt idx="24275">
                  <c:v>2.9494061470030002</c:v>
                </c:pt>
                <c:pt idx="24276">
                  <c:v>2.9494042396550002</c:v>
                </c:pt>
                <c:pt idx="24277">
                  <c:v>2.9493746757510002</c:v>
                </c:pt>
                <c:pt idx="24278">
                  <c:v>2.9493420124049998</c:v>
                </c:pt>
                <c:pt idx="24279">
                  <c:v>2.9493186473850002</c:v>
                </c:pt>
                <c:pt idx="24280">
                  <c:v>2.9493298530579999</c:v>
                </c:pt>
                <c:pt idx="24281">
                  <c:v>2.9493944644929999</c:v>
                </c:pt>
                <c:pt idx="24282">
                  <c:v>2.9494898319240002</c:v>
                </c:pt>
                <c:pt idx="24283">
                  <c:v>2.949651241302</c:v>
                </c:pt>
                <c:pt idx="24284">
                  <c:v>2.9499757289890001</c:v>
                </c:pt>
                <c:pt idx="24285">
                  <c:v>2.9501233100889999</c:v>
                </c:pt>
                <c:pt idx="24286">
                  <c:v>2.9501855373380002</c:v>
                </c:pt>
                <c:pt idx="24287">
                  <c:v>2.9502415657040002</c:v>
                </c:pt>
                <c:pt idx="24288">
                  <c:v>2.9502813816070002</c:v>
                </c:pt>
                <c:pt idx="24289">
                  <c:v>2.9503109455110001</c:v>
                </c:pt>
                <c:pt idx="24290">
                  <c:v>2.9503362178799999</c:v>
                </c:pt>
                <c:pt idx="24291">
                  <c:v>2.9503545761110002</c:v>
                </c:pt>
                <c:pt idx="24292">
                  <c:v>2.9503719806670001</c:v>
                </c:pt>
                <c:pt idx="24293">
                  <c:v>2.9503979682920001</c:v>
                </c:pt>
                <c:pt idx="24294">
                  <c:v>2.9504363536830001</c:v>
                </c:pt>
                <c:pt idx="24295">
                  <c:v>2.9505686759950001</c:v>
                </c:pt>
                <c:pt idx="24296">
                  <c:v>2.950936317444</c:v>
                </c:pt>
                <c:pt idx="24297">
                  <c:v>2.9513523578640002</c:v>
                </c:pt>
                <c:pt idx="24298">
                  <c:v>2.9513664245609998</c:v>
                </c:pt>
                <c:pt idx="24299">
                  <c:v>2.9514224529269999</c:v>
                </c:pt>
                <c:pt idx="24300">
                  <c:v>2.951515436172</c:v>
                </c:pt>
                <c:pt idx="24301">
                  <c:v>2.9516074657439999</c:v>
                </c:pt>
                <c:pt idx="24302">
                  <c:v>2.9516992568970002</c:v>
                </c:pt>
                <c:pt idx="24303">
                  <c:v>2.9517827034000002</c:v>
                </c:pt>
                <c:pt idx="24304">
                  <c:v>2.9519190788270002</c:v>
                </c:pt>
                <c:pt idx="24305">
                  <c:v>2.9520878791810001</c:v>
                </c:pt>
                <c:pt idx="24306">
                  <c:v>2.952108621597</c:v>
                </c:pt>
                <c:pt idx="24307">
                  <c:v>2.9522359371190001</c:v>
                </c:pt>
                <c:pt idx="24308">
                  <c:v>2.9523658752439998</c:v>
                </c:pt>
                <c:pt idx="24309">
                  <c:v>2.952497243881</c:v>
                </c:pt>
                <c:pt idx="24310">
                  <c:v>2.9526302814480001</c:v>
                </c:pt>
                <c:pt idx="24311">
                  <c:v>2.9527678489690001</c:v>
                </c:pt>
                <c:pt idx="24312">
                  <c:v>2.9530181884769999</c:v>
                </c:pt>
                <c:pt idx="24313">
                  <c:v>2.953231334686</c:v>
                </c:pt>
                <c:pt idx="24314">
                  <c:v>2.953219413757</c:v>
                </c:pt>
                <c:pt idx="24315">
                  <c:v>2.9531869888309998</c:v>
                </c:pt>
                <c:pt idx="24316">
                  <c:v>2.9531641006470002</c:v>
                </c:pt>
                <c:pt idx="24317">
                  <c:v>2.9532251358030002</c:v>
                </c:pt>
                <c:pt idx="24318">
                  <c:v>2.9533030986790001</c:v>
                </c:pt>
                <c:pt idx="24319">
                  <c:v>2.9533903598790001</c:v>
                </c:pt>
                <c:pt idx="24320">
                  <c:v>2.9534740448000001</c:v>
                </c:pt>
                <c:pt idx="24321">
                  <c:v>2.9535584449769998</c:v>
                </c:pt>
                <c:pt idx="24322">
                  <c:v>2.9536452293400002</c:v>
                </c:pt>
                <c:pt idx="24323">
                  <c:v>2.9540987014770002</c:v>
                </c:pt>
                <c:pt idx="24324">
                  <c:v>2.954204320908</c:v>
                </c:pt>
                <c:pt idx="24325">
                  <c:v>2.9542391300199999</c:v>
                </c:pt>
                <c:pt idx="24326">
                  <c:v>2.954265594482</c:v>
                </c:pt>
                <c:pt idx="24327">
                  <c:v>2.9542980194089998</c:v>
                </c:pt>
                <c:pt idx="24328">
                  <c:v>2.9543135166169998</c:v>
                </c:pt>
                <c:pt idx="24329">
                  <c:v>2.9543261528019999</c:v>
                </c:pt>
                <c:pt idx="24330">
                  <c:v>2.954340219498</c:v>
                </c:pt>
                <c:pt idx="24331">
                  <c:v>2.9543569087980002</c:v>
                </c:pt>
                <c:pt idx="24332">
                  <c:v>2.9543845653530001</c:v>
                </c:pt>
                <c:pt idx="24333">
                  <c:v>2.954479932785</c:v>
                </c:pt>
                <c:pt idx="24334">
                  <c:v>2.954543113708</c:v>
                </c:pt>
                <c:pt idx="24335">
                  <c:v>2.9546189308169999</c:v>
                </c:pt>
                <c:pt idx="24336">
                  <c:v>2.9546999931340001</c:v>
                </c:pt>
                <c:pt idx="24337">
                  <c:v>2.9547796249389999</c:v>
                </c:pt>
                <c:pt idx="24338">
                  <c:v>2.9548599719999999</c:v>
                </c:pt>
                <c:pt idx="24339">
                  <c:v>2.9549431800839998</c:v>
                </c:pt>
                <c:pt idx="24340">
                  <c:v>2.9550263881680001</c:v>
                </c:pt>
                <c:pt idx="24341">
                  <c:v>2.9551100730900002</c:v>
                </c:pt>
                <c:pt idx="24342">
                  <c:v>2.955191373825</c:v>
                </c:pt>
                <c:pt idx="24343">
                  <c:v>2.955269813538</c:v>
                </c:pt>
                <c:pt idx="24344">
                  <c:v>2.9553487300870001</c:v>
                </c:pt>
                <c:pt idx="24345">
                  <c:v>2.9554226398469998</c:v>
                </c:pt>
                <c:pt idx="24346">
                  <c:v>2.955559492111</c:v>
                </c:pt>
                <c:pt idx="24347">
                  <c:v>2.9557585716250001</c:v>
                </c:pt>
                <c:pt idx="24348">
                  <c:v>2.9557116031650001</c:v>
                </c:pt>
                <c:pt idx="24349">
                  <c:v>2.9557049274440002</c:v>
                </c:pt>
                <c:pt idx="24350">
                  <c:v>2.9557366371149998</c:v>
                </c:pt>
                <c:pt idx="24351">
                  <c:v>2.9558055400850001</c:v>
                </c:pt>
                <c:pt idx="24352">
                  <c:v>2.955883741379</c:v>
                </c:pt>
                <c:pt idx="24353">
                  <c:v>2.955957174301</c:v>
                </c:pt>
                <c:pt idx="24354">
                  <c:v>2.9560329914090002</c:v>
                </c:pt>
                <c:pt idx="24355">
                  <c:v>2.9561061859129998</c:v>
                </c:pt>
                <c:pt idx="24356">
                  <c:v>2.9561805725100001</c:v>
                </c:pt>
                <c:pt idx="24357">
                  <c:v>2.956251859665</c:v>
                </c:pt>
                <c:pt idx="24358">
                  <c:v>2.9563217163090001</c:v>
                </c:pt>
                <c:pt idx="24359">
                  <c:v>2.9563627243039998</c:v>
                </c:pt>
                <c:pt idx="24360">
                  <c:v>2.95636343956</c:v>
                </c:pt>
                <c:pt idx="24361">
                  <c:v>2.9563553333280002</c:v>
                </c:pt>
                <c:pt idx="24362">
                  <c:v>2.9563131332400001</c:v>
                </c:pt>
                <c:pt idx="24363">
                  <c:v>2.9562842845919999</c:v>
                </c:pt>
                <c:pt idx="24364">
                  <c:v>2.95623421669</c:v>
                </c:pt>
                <c:pt idx="24365">
                  <c:v>2.9562022685999998</c:v>
                </c:pt>
                <c:pt idx="24366">
                  <c:v>2.956206560135</c:v>
                </c:pt>
                <c:pt idx="24367">
                  <c:v>2.9562542438510002</c:v>
                </c:pt>
                <c:pt idx="24368">
                  <c:v>2.9562895297999998</c:v>
                </c:pt>
                <c:pt idx="24369">
                  <c:v>2.9563696384429998</c:v>
                </c:pt>
                <c:pt idx="24370">
                  <c:v>2.9564502239229999</c:v>
                </c:pt>
                <c:pt idx="24371">
                  <c:v>2.9565277099610001</c:v>
                </c:pt>
                <c:pt idx="24372">
                  <c:v>2.9566118717190002</c:v>
                </c:pt>
                <c:pt idx="24373">
                  <c:v>2.956703424454</c:v>
                </c:pt>
                <c:pt idx="24374">
                  <c:v>2.9567897319790002</c:v>
                </c:pt>
                <c:pt idx="24375">
                  <c:v>2.9568734169009998</c:v>
                </c:pt>
                <c:pt idx="24376">
                  <c:v>2.9569485187529998</c:v>
                </c:pt>
                <c:pt idx="24377">
                  <c:v>2.9569952487950002</c:v>
                </c:pt>
                <c:pt idx="24378">
                  <c:v>2.9570078849789998</c:v>
                </c:pt>
                <c:pt idx="24379">
                  <c:v>2.9570305347439998</c:v>
                </c:pt>
                <c:pt idx="24380">
                  <c:v>2.9570634365080002</c:v>
                </c:pt>
                <c:pt idx="24381">
                  <c:v>2.9571068286900002</c:v>
                </c:pt>
                <c:pt idx="24382">
                  <c:v>2.9571650028229999</c:v>
                </c:pt>
                <c:pt idx="24383">
                  <c:v>2.957238674164</c:v>
                </c:pt>
                <c:pt idx="24384">
                  <c:v>2.957322359085</c:v>
                </c:pt>
                <c:pt idx="24385">
                  <c:v>2.9574089050289998</c:v>
                </c:pt>
                <c:pt idx="24386">
                  <c:v>2.9574942588809998</c:v>
                </c:pt>
                <c:pt idx="24387">
                  <c:v>2.9575750827789999</c:v>
                </c:pt>
                <c:pt idx="24388">
                  <c:v>2.9576570987699999</c:v>
                </c:pt>
                <c:pt idx="24389">
                  <c:v>2.9577329158780001</c:v>
                </c:pt>
                <c:pt idx="24390">
                  <c:v>2.9578099250790002</c:v>
                </c:pt>
                <c:pt idx="24391">
                  <c:v>2.9579641819</c:v>
                </c:pt>
                <c:pt idx="24392">
                  <c:v>2.9581115245820002</c:v>
                </c:pt>
                <c:pt idx="24393">
                  <c:v>2.9582495689389998</c:v>
                </c:pt>
                <c:pt idx="24394">
                  <c:v>2.9583163261409999</c:v>
                </c:pt>
                <c:pt idx="24395">
                  <c:v>2.9583673477170001</c:v>
                </c:pt>
                <c:pt idx="24396">
                  <c:v>2.95841050148</c:v>
                </c:pt>
                <c:pt idx="24397">
                  <c:v>2.958440303802</c:v>
                </c:pt>
                <c:pt idx="24398">
                  <c:v>2.9584572315219999</c:v>
                </c:pt>
                <c:pt idx="24399">
                  <c:v>2.9584689140320002</c:v>
                </c:pt>
                <c:pt idx="24400">
                  <c:v>2.9584939479829999</c:v>
                </c:pt>
                <c:pt idx="24401">
                  <c:v>2.958506345749</c:v>
                </c:pt>
                <c:pt idx="24402">
                  <c:v>2.958529233932</c:v>
                </c:pt>
                <c:pt idx="24403">
                  <c:v>2.958638906479</c:v>
                </c:pt>
                <c:pt idx="24404">
                  <c:v>2.9587590694429999</c:v>
                </c:pt>
                <c:pt idx="24405">
                  <c:v>2.9590039253230001</c:v>
                </c:pt>
                <c:pt idx="24406">
                  <c:v>2.959423542023</c:v>
                </c:pt>
                <c:pt idx="24407">
                  <c:v>2.9593913555150002</c:v>
                </c:pt>
                <c:pt idx="24408">
                  <c:v>2.9593510627750002</c:v>
                </c:pt>
                <c:pt idx="24409">
                  <c:v>2.959364175797</c:v>
                </c:pt>
                <c:pt idx="24410">
                  <c:v>2.9594261646270001</c:v>
                </c:pt>
                <c:pt idx="24411">
                  <c:v>2.9595155715939998</c:v>
                </c:pt>
                <c:pt idx="24412">
                  <c:v>2.9596054553990001</c:v>
                </c:pt>
                <c:pt idx="24413">
                  <c:v>2.9596898555759998</c:v>
                </c:pt>
                <c:pt idx="24414">
                  <c:v>2.959774494171</c:v>
                </c:pt>
                <c:pt idx="24415">
                  <c:v>2.959861516953</c:v>
                </c:pt>
                <c:pt idx="24416">
                  <c:v>2.9599158763890001</c:v>
                </c:pt>
                <c:pt idx="24417">
                  <c:v>2.9599130153659998</c:v>
                </c:pt>
                <c:pt idx="24418">
                  <c:v>2.9598977565769999</c:v>
                </c:pt>
                <c:pt idx="24419">
                  <c:v>2.959880590439</c:v>
                </c:pt>
                <c:pt idx="24420">
                  <c:v>2.9598653316500001</c:v>
                </c:pt>
                <c:pt idx="24421">
                  <c:v>2.9598271846770001</c:v>
                </c:pt>
                <c:pt idx="24422">
                  <c:v>2.9598088264469999</c:v>
                </c:pt>
                <c:pt idx="24423">
                  <c:v>2.9597978591919998</c:v>
                </c:pt>
                <c:pt idx="24424">
                  <c:v>2.9598152637480002</c:v>
                </c:pt>
                <c:pt idx="24425">
                  <c:v>2.9598829746250002</c:v>
                </c:pt>
                <c:pt idx="24426">
                  <c:v>2.9599604606629999</c:v>
                </c:pt>
                <c:pt idx="24427">
                  <c:v>2.9600415229800001</c:v>
                </c:pt>
                <c:pt idx="24428">
                  <c:v>2.9601292610169998</c:v>
                </c:pt>
                <c:pt idx="24429">
                  <c:v>2.9602203369139999</c:v>
                </c:pt>
                <c:pt idx="24430">
                  <c:v>2.9603090286249998</c:v>
                </c:pt>
                <c:pt idx="24431">
                  <c:v>2.96040225029</c:v>
                </c:pt>
                <c:pt idx="24432">
                  <c:v>2.9604587554930002</c:v>
                </c:pt>
                <c:pt idx="24433">
                  <c:v>2.9604818820949999</c:v>
                </c:pt>
                <c:pt idx="24434">
                  <c:v>2.9604752063749999</c:v>
                </c:pt>
                <c:pt idx="24435">
                  <c:v>2.960443735123</c:v>
                </c:pt>
                <c:pt idx="24436">
                  <c:v>2.9604101181029998</c:v>
                </c:pt>
                <c:pt idx="24437">
                  <c:v>2.9605429172519999</c:v>
                </c:pt>
                <c:pt idx="24438">
                  <c:v>2.9606289863590001</c:v>
                </c:pt>
                <c:pt idx="24439">
                  <c:v>2.9607219696040001</c:v>
                </c:pt>
                <c:pt idx="24440">
                  <c:v>2.9608201980589999</c:v>
                </c:pt>
                <c:pt idx="24441">
                  <c:v>2.960925340652</c:v>
                </c:pt>
                <c:pt idx="24442">
                  <c:v>2.9610314369199999</c:v>
                </c:pt>
                <c:pt idx="24443">
                  <c:v>2.9611368179320001</c:v>
                </c:pt>
                <c:pt idx="24444">
                  <c:v>2.9612417221070002</c:v>
                </c:pt>
                <c:pt idx="24445">
                  <c:v>2.9613497257230001</c:v>
                </c:pt>
                <c:pt idx="24446">
                  <c:v>2.9614512920379998</c:v>
                </c:pt>
                <c:pt idx="24447">
                  <c:v>2.9615402221679998</c:v>
                </c:pt>
                <c:pt idx="24448">
                  <c:v>2.9616224765779999</c:v>
                </c:pt>
                <c:pt idx="24449">
                  <c:v>2.9616990089419999</c:v>
                </c:pt>
                <c:pt idx="24450">
                  <c:v>2.9618291854860002</c:v>
                </c:pt>
                <c:pt idx="24451">
                  <c:v>2.961898565292</c:v>
                </c:pt>
                <c:pt idx="24452">
                  <c:v>2.9619200229640001</c:v>
                </c:pt>
                <c:pt idx="24453">
                  <c:v>2.9620738029479998</c:v>
                </c:pt>
                <c:pt idx="24454">
                  <c:v>2.9622168540949998</c:v>
                </c:pt>
                <c:pt idx="24455">
                  <c:v>2.9623103141780001</c:v>
                </c:pt>
                <c:pt idx="24456">
                  <c:v>2.9624478816990001</c:v>
                </c:pt>
                <c:pt idx="24457">
                  <c:v>2.9625391960140002</c:v>
                </c:pt>
                <c:pt idx="24458">
                  <c:v>2.9626274108890001</c:v>
                </c:pt>
                <c:pt idx="24459">
                  <c:v>2.9627027511600001</c:v>
                </c:pt>
                <c:pt idx="24460">
                  <c:v>2.962674379349</c:v>
                </c:pt>
                <c:pt idx="24461">
                  <c:v>2.9629094600679999</c:v>
                </c:pt>
                <c:pt idx="24462">
                  <c:v>2.963260412216</c:v>
                </c:pt>
                <c:pt idx="24463">
                  <c:v>2.963446855545</c:v>
                </c:pt>
                <c:pt idx="24464">
                  <c:v>2.9636189937589998</c:v>
                </c:pt>
                <c:pt idx="24465">
                  <c:v>2.9636380672449998</c:v>
                </c:pt>
                <c:pt idx="24466">
                  <c:v>2.963663101196</c:v>
                </c:pt>
                <c:pt idx="24467">
                  <c:v>2.9637372493740002</c:v>
                </c:pt>
                <c:pt idx="24468">
                  <c:v>2.9638249874109999</c:v>
                </c:pt>
                <c:pt idx="24469">
                  <c:v>2.9639134407040002</c:v>
                </c:pt>
                <c:pt idx="24470">
                  <c:v>2.9640016555790001</c:v>
                </c:pt>
                <c:pt idx="24471">
                  <c:v>2.96408700943</c:v>
                </c:pt>
                <c:pt idx="24472">
                  <c:v>2.9641709327700001</c:v>
                </c:pt>
                <c:pt idx="24473">
                  <c:v>2.964256286621</c:v>
                </c:pt>
                <c:pt idx="24474">
                  <c:v>2.9643316268920001</c:v>
                </c:pt>
                <c:pt idx="24475">
                  <c:v>2.964367628098</c:v>
                </c:pt>
                <c:pt idx="24476">
                  <c:v>2.964348554611</c:v>
                </c:pt>
                <c:pt idx="24477">
                  <c:v>2.964318752289</c:v>
                </c:pt>
                <c:pt idx="24478">
                  <c:v>2.9642932415010002</c:v>
                </c:pt>
                <c:pt idx="24479">
                  <c:v>2.9646546840669998</c:v>
                </c:pt>
                <c:pt idx="24480">
                  <c:v>2.964782953262</c:v>
                </c:pt>
                <c:pt idx="24481">
                  <c:v>2.9649269580839999</c:v>
                </c:pt>
                <c:pt idx="24482">
                  <c:v>2.9650082588200002</c:v>
                </c:pt>
                <c:pt idx="24483">
                  <c:v>2.965087890625</c:v>
                </c:pt>
                <c:pt idx="24484">
                  <c:v>2.9651708602909999</c:v>
                </c:pt>
                <c:pt idx="24485">
                  <c:v>2.9652531146999999</c:v>
                </c:pt>
                <c:pt idx="24486">
                  <c:v>2.9653327465060002</c:v>
                </c:pt>
                <c:pt idx="24487">
                  <c:v>2.965414047241</c:v>
                </c:pt>
                <c:pt idx="24488">
                  <c:v>2.9654910564420001</c:v>
                </c:pt>
                <c:pt idx="24489">
                  <c:v>2.9655542373660002</c:v>
                </c:pt>
                <c:pt idx="24490">
                  <c:v>2.9656050205229998</c:v>
                </c:pt>
                <c:pt idx="24491">
                  <c:v>2.9656405448909999</c:v>
                </c:pt>
                <c:pt idx="24492">
                  <c:v>2.9656643867489998</c:v>
                </c:pt>
                <c:pt idx="24493">
                  <c:v>2.9656865596770001</c:v>
                </c:pt>
                <c:pt idx="24494">
                  <c:v>2.9657075405120001</c:v>
                </c:pt>
                <c:pt idx="24495">
                  <c:v>2.9657268524170002</c:v>
                </c:pt>
                <c:pt idx="24496">
                  <c:v>2.9657473564150001</c:v>
                </c:pt>
                <c:pt idx="24497">
                  <c:v>2.9657649993900002</c:v>
                </c:pt>
                <c:pt idx="24498">
                  <c:v>2.965788841248</c:v>
                </c:pt>
                <c:pt idx="24499">
                  <c:v>2.9658286571499999</c:v>
                </c:pt>
                <c:pt idx="24500">
                  <c:v>2.9658787250519998</c:v>
                </c:pt>
                <c:pt idx="24501">
                  <c:v>2.9659378528590001</c:v>
                </c:pt>
                <c:pt idx="24502">
                  <c:v>2.9660060405730002</c:v>
                </c:pt>
                <c:pt idx="24503">
                  <c:v>2.9660787582400001</c:v>
                </c:pt>
                <c:pt idx="24504">
                  <c:v>2.966214179993</c:v>
                </c:pt>
                <c:pt idx="24505">
                  <c:v>2.9663496017459998</c:v>
                </c:pt>
                <c:pt idx="24506">
                  <c:v>2.9664800167080001</c:v>
                </c:pt>
                <c:pt idx="24507">
                  <c:v>2.966716527939</c:v>
                </c:pt>
                <c:pt idx="24508">
                  <c:v>2.9669308662409999</c:v>
                </c:pt>
                <c:pt idx="24509">
                  <c:v>2.9668991565699998</c:v>
                </c:pt>
                <c:pt idx="24510">
                  <c:v>2.9668643474579999</c:v>
                </c:pt>
                <c:pt idx="24511">
                  <c:v>2.966833591461</c:v>
                </c:pt>
                <c:pt idx="24512">
                  <c:v>2.9668867588040002</c:v>
                </c:pt>
                <c:pt idx="24513">
                  <c:v>2.9669570922849999</c:v>
                </c:pt>
                <c:pt idx="24514">
                  <c:v>2.9670360088350001</c:v>
                </c:pt>
                <c:pt idx="24515">
                  <c:v>2.9671130180360001</c:v>
                </c:pt>
                <c:pt idx="24516">
                  <c:v>2.9671888351439999</c:v>
                </c:pt>
                <c:pt idx="24517">
                  <c:v>2.9672682285310001</c:v>
                </c:pt>
                <c:pt idx="24518">
                  <c:v>2.9673469066620002</c:v>
                </c:pt>
                <c:pt idx="24519">
                  <c:v>2.9674172401429999</c:v>
                </c:pt>
                <c:pt idx="24520">
                  <c:v>2.9674830436709998</c:v>
                </c:pt>
                <c:pt idx="24521">
                  <c:v>2.9675178527830002</c:v>
                </c:pt>
                <c:pt idx="24522">
                  <c:v>2.967519044876</c:v>
                </c:pt>
                <c:pt idx="24523">
                  <c:v>2.9675042629239998</c:v>
                </c:pt>
                <c:pt idx="24524">
                  <c:v>2.9674584865570002</c:v>
                </c:pt>
                <c:pt idx="24525">
                  <c:v>2.9674339294430001</c:v>
                </c:pt>
                <c:pt idx="24526">
                  <c:v>2.9673874378199998</c:v>
                </c:pt>
                <c:pt idx="24527">
                  <c:v>2.9673571586610001</c:v>
                </c:pt>
                <c:pt idx="24528">
                  <c:v>2.9673738479609999</c:v>
                </c:pt>
                <c:pt idx="24529">
                  <c:v>2.9674336910250001</c:v>
                </c:pt>
                <c:pt idx="24530">
                  <c:v>2.9675512313839998</c:v>
                </c:pt>
                <c:pt idx="24531">
                  <c:v>2.9676315784449998</c:v>
                </c:pt>
                <c:pt idx="24532">
                  <c:v>2.9677121639249999</c:v>
                </c:pt>
                <c:pt idx="24533">
                  <c:v>2.967857122421</c:v>
                </c:pt>
                <c:pt idx="24534">
                  <c:v>2.9682505130769998</c:v>
                </c:pt>
                <c:pt idx="24535">
                  <c:v>2.968299865723</c:v>
                </c:pt>
                <c:pt idx="24536">
                  <c:v>2.968331336975</c:v>
                </c:pt>
                <c:pt idx="24537">
                  <c:v>2.968360900879</c:v>
                </c:pt>
                <c:pt idx="24538">
                  <c:v>2.9683833122249998</c:v>
                </c:pt>
                <c:pt idx="24539">
                  <c:v>2.968408107758</c:v>
                </c:pt>
                <c:pt idx="24540">
                  <c:v>2.9684345722200001</c:v>
                </c:pt>
                <c:pt idx="24541">
                  <c:v>2.9684610366820001</c:v>
                </c:pt>
                <c:pt idx="24542">
                  <c:v>2.9684867858890001</c:v>
                </c:pt>
                <c:pt idx="24543">
                  <c:v>2.9685077667240001</c:v>
                </c:pt>
                <c:pt idx="24544">
                  <c:v>2.9685397148130002</c:v>
                </c:pt>
                <c:pt idx="24545">
                  <c:v>2.9685771465299999</c:v>
                </c:pt>
                <c:pt idx="24546">
                  <c:v>2.9686894416810001</c:v>
                </c:pt>
                <c:pt idx="24547">
                  <c:v>2.968819618225</c:v>
                </c:pt>
                <c:pt idx="24548">
                  <c:v>2.9690129756929999</c:v>
                </c:pt>
                <c:pt idx="24549">
                  <c:v>2.9691433906559999</c:v>
                </c:pt>
                <c:pt idx="24550">
                  <c:v>2.9692752361300001</c:v>
                </c:pt>
                <c:pt idx="24551">
                  <c:v>2.9694049358369998</c:v>
                </c:pt>
                <c:pt idx="24552">
                  <c:v>2.9695904254909999</c:v>
                </c:pt>
                <c:pt idx="24553">
                  <c:v>2.9696912765499999</c:v>
                </c:pt>
                <c:pt idx="24554">
                  <c:v>2.9696636199949999</c:v>
                </c:pt>
                <c:pt idx="24555">
                  <c:v>2.9697079658510002</c:v>
                </c:pt>
                <c:pt idx="24556">
                  <c:v>2.9697926044459999</c:v>
                </c:pt>
                <c:pt idx="24557">
                  <c:v>2.9698841571810002</c:v>
                </c:pt>
                <c:pt idx="24558">
                  <c:v>2.9699716567990002</c:v>
                </c:pt>
                <c:pt idx="24559">
                  <c:v>2.970050811768</c:v>
                </c:pt>
                <c:pt idx="24560">
                  <c:v>2.9701371192930002</c:v>
                </c:pt>
                <c:pt idx="24561">
                  <c:v>2.9702141284939998</c:v>
                </c:pt>
                <c:pt idx="24562">
                  <c:v>2.9702563285829999</c:v>
                </c:pt>
                <c:pt idx="24563">
                  <c:v>2.9702370166779999</c:v>
                </c:pt>
                <c:pt idx="24564">
                  <c:v>2.9702091217039999</c:v>
                </c:pt>
                <c:pt idx="24565">
                  <c:v>2.970175027847</c:v>
                </c:pt>
                <c:pt idx="24566">
                  <c:v>2.9701464176179999</c:v>
                </c:pt>
                <c:pt idx="24567">
                  <c:v>2.970139980316</c:v>
                </c:pt>
                <c:pt idx="24568">
                  <c:v>2.9701786041260001</c:v>
                </c:pt>
                <c:pt idx="24569">
                  <c:v>2.9702577590939998</c:v>
                </c:pt>
                <c:pt idx="24570">
                  <c:v>2.9703500270840002</c:v>
                </c:pt>
                <c:pt idx="24571">
                  <c:v>2.9704482555389999</c:v>
                </c:pt>
                <c:pt idx="24572">
                  <c:v>2.9706673622130002</c:v>
                </c:pt>
                <c:pt idx="24573">
                  <c:v>2.970830440521</c:v>
                </c:pt>
                <c:pt idx="24574">
                  <c:v>2.9708383083340002</c:v>
                </c:pt>
                <c:pt idx="24575">
                  <c:v>2.9709007740020001</c:v>
                </c:pt>
                <c:pt idx="24576">
                  <c:v>2.9710233211519999</c:v>
                </c:pt>
                <c:pt idx="24577">
                  <c:v>2.9710950851439999</c:v>
                </c:pt>
                <c:pt idx="24578">
                  <c:v>2.9712359905239998</c:v>
                </c:pt>
                <c:pt idx="24579">
                  <c:v>2.971381664276</c:v>
                </c:pt>
                <c:pt idx="24580">
                  <c:v>2.9715256690979999</c:v>
                </c:pt>
                <c:pt idx="24581">
                  <c:v>2.971669435501</c:v>
                </c:pt>
                <c:pt idx="24582">
                  <c:v>2.971997261047</c:v>
                </c:pt>
                <c:pt idx="24583">
                  <c:v>2.9720032215119998</c:v>
                </c:pt>
                <c:pt idx="24584">
                  <c:v>2.972174882889</c:v>
                </c:pt>
                <c:pt idx="24585">
                  <c:v>2.9723680019379999</c:v>
                </c:pt>
                <c:pt idx="24586">
                  <c:v>2.9725239276890001</c:v>
                </c:pt>
                <c:pt idx="24587">
                  <c:v>2.9728798866270001</c:v>
                </c:pt>
                <c:pt idx="24588">
                  <c:v>2.9728374481199999</c:v>
                </c:pt>
                <c:pt idx="24589">
                  <c:v>2.9728746414180001</c:v>
                </c:pt>
                <c:pt idx="24590">
                  <c:v>2.9729549884800002</c:v>
                </c:pt>
                <c:pt idx="24591">
                  <c:v>2.9730873107910001</c:v>
                </c:pt>
                <c:pt idx="24592">
                  <c:v>2.9731764793400002</c:v>
                </c:pt>
                <c:pt idx="24593">
                  <c:v>2.9732639789580002</c:v>
                </c:pt>
                <c:pt idx="24594">
                  <c:v>2.9737765789030002</c:v>
                </c:pt>
                <c:pt idx="24595">
                  <c:v>2.97385597229</c:v>
                </c:pt>
                <c:pt idx="24596">
                  <c:v>2.9738638401030002</c:v>
                </c:pt>
                <c:pt idx="24597">
                  <c:v>2.9738678932189999</c:v>
                </c:pt>
                <c:pt idx="24598">
                  <c:v>2.9738771915440001</c:v>
                </c:pt>
                <c:pt idx="24599">
                  <c:v>2.9739494323729998</c:v>
                </c:pt>
                <c:pt idx="24600">
                  <c:v>2.9741005897520001</c:v>
                </c:pt>
                <c:pt idx="24601">
                  <c:v>2.9746589660640002</c:v>
                </c:pt>
                <c:pt idx="24602">
                  <c:v>2.9749646186829999</c:v>
                </c:pt>
                <c:pt idx="24603">
                  <c:v>2.9749450683590002</c:v>
                </c:pt>
                <c:pt idx="24604">
                  <c:v>2.9748992919920001</c:v>
                </c:pt>
                <c:pt idx="24605">
                  <c:v>2.9749853610989998</c:v>
                </c:pt>
                <c:pt idx="24606">
                  <c:v>2.9753322601319998</c:v>
                </c:pt>
                <c:pt idx="24607">
                  <c:v>2.975467205048</c:v>
                </c:pt>
                <c:pt idx="24608">
                  <c:v>2.9756021499630001</c:v>
                </c:pt>
                <c:pt idx="24609">
                  <c:v>2.9756770133970001</c:v>
                </c:pt>
                <c:pt idx="24610">
                  <c:v>2.9757490158080002</c:v>
                </c:pt>
                <c:pt idx="24611">
                  <c:v>2.975819587708</c:v>
                </c:pt>
                <c:pt idx="24612">
                  <c:v>2.975886106491</c:v>
                </c:pt>
                <c:pt idx="24613">
                  <c:v>2.9759373664859998</c:v>
                </c:pt>
                <c:pt idx="24614">
                  <c:v>2.9759755134580002</c:v>
                </c:pt>
                <c:pt idx="24615">
                  <c:v>2.976004600525</c:v>
                </c:pt>
                <c:pt idx="24616">
                  <c:v>2.9760270118709999</c:v>
                </c:pt>
                <c:pt idx="24617">
                  <c:v>2.9760529994959999</c:v>
                </c:pt>
                <c:pt idx="24618">
                  <c:v>2.97607088089</c:v>
                </c:pt>
                <c:pt idx="24619">
                  <c:v>2.9760870933530001</c:v>
                </c:pt>
                <c:pt idx="24620">
                  <c:v>2.976102352142</c:v>
                </c:pt>
                <c:pt idx="24621">
                  <c:v>2.9761197566990001</c:v>
                </c:pt>
                <c:pt idx="24622">
                  <c:v>2.976182460785</c:v>
                </c:pt>
                <c:pt idx="24623">
                  <c:v>2.9762930870059998</c:v>
                </c:pt>
                <c:pt idx="24624">
                  <c:v>2.976417541504</c:v>
                </c:pt>
                <c:pt idx="24625">
                  <c:v>2.9766712188720001</c:v>
                </c:pt>
                <c:pt idx="24626">
                  <c:v>2.976996660233</c:v>
                </c:pt>
                <c:pt idx="24627">
                  <c:v>2.9770555496219999</c:v>
                </c:pt>
                <c:pt idx="24628">
                  <c:v>2.9770224094389999</c:v>
                </c:pt>
                <c:pt idx="24629">
                  <c:v>2.976999998093</c:v>
                </c:pt>
                <c:pt idx="24630">
                  <c:v>2.9770486354829999</c:v>
                </c:pt>
                <c:pt idx="24631">
                  <c:v>2.9771232604979998</c:v>
                </c:pt>
                <c:pt idx="24632">
                  <c:v>2.977211475372</c:v>
                </c:pt>
                <c:pt idx="24633">
                  <c:v>2.9772944450379999</c:v>
                </c:pt>
                <c:pt idx="24634">
                  <c:v>2.9773800373079999</c:v>
                </c:pt>
                <c:pt idx="24635">
                  <c:v>2.977460622787</c:v>
                </c:pt>
                <c:pt idx="24636">
                  <c:v>2.97753572464</c:v>
                </c:pt>
                <c:pt idx="24637">
                  <c:v>2.9775838851929999</c:v>
                </c:pt>
                <c:pt idx="24638">
                  <c:v>2.977578878403</c:v>
                </c:pt>
                <c:pt idx="24639">
                  <c:v>2.9775447845460001</c:v>
                </c:pt>
                <c:pt idx="24640">
                  <c:v>2.9775159358979999</c:v>
                </c:pt>
                <c:pt idx="24641">
                  <c:v>2.9775013923650002</c:v>
                </c:pt>
                <c:pt idx="24642">
                  <c:v>2.9777443408969999</c:v>
                </c:pt>
                <c:pt idx="24643">
                  <c:v>2.9780566692349999</c:v>
                </c:pt>
                <c:pt idx="24644">
                  <c:v>2.978188037872</c:v>
                </c:pt>
                <c:pt idx="24645">
                  <c:v>2.9783141613009998</c:v>
                </c:pt>
                <c:pt idx="24646">
                  <c:v>2.9783911705019999</c:v>
                </c:pt>
                <c:pt idx="24647">
                  <c:v>2.9784152507780002</c:v>
                </c:pt>
                <c:pt idx="24648">
                  <c:v>2.9784343242650002</c:v>
                </c:pt>
                <c:pt idx="24649">
                  <c:v>2.9784586429600002</c:v>
                </c:pt>
                <c:pt idx="24650">
                  <c:v>2.978498458862</c:v>
                </c:pt>
                <c:pt idx="24651">
                  <c:v>2.9785881042479998</c:v>
                </c:pt>
                <c:pt idx="24652">
                  <c:v>2.9788491725920001</c:v>
                </c:pt>
                <c:pt idx="24653">
                  <c:v>2.9792785644530002</c:v>
                </c:pt>
                <c:pt idx="24654">
                  <c:v>2.9792978763579998</c:v>
                </c:pt>
                <c:pt idx="24655">
                  <c:v>2.9794290065769999</c:v>
                </c:pt>
                <c:pt idx="24656">
                  <c:v>2.979530572891</c:v>
                </c:pt>
                <c:pt idx="24657">
                  <c:v>2.979689598083</c:v>
                </c:pt>
                <c:pt idx="24658">
                  <c:v>2.9797942638400001</c:v>
                </c:pt>
                <c:pt idx="24659">
                  <c:v>2.9798889160159998</c:v>
                </c:pt>
                <c:pt idx="24660">
                  <c:v>2.9799382686609999</c:v>
                </c:pt>
                <c:pt idx="24661">
                  <c:v>2.9799294471739999</c:v>
                </c:pt>
                <c:pt idx="24662">
                  <c:v>2.9799008369450002</c:v>
                </c:pt>
                <c:pt idx="24663">
                  <c:v>2.9798691272740001</c:v>
                </c:pt>
                <c:pt idx="24664">
                  <c:v>2.9798386096949998</c:v>
                </c:pt>
                <c:pt idx="24665">
                  <c:v>2.979853391647</c:v>
                </c:pt>
                <c:pt idx="24666">
                  <c:v>2.979924678802</c:v>
                </c:pt>
                <c:pt idx="24667">
                  <c:v>2.979968070984</c:v>
                </c:pt>
                <c:pt idx="24668">
                  <c:v>2.9801123142239998</c:v>
                </c:pt>
                <c:pt idx="24669">
                  <c:v>2.9802145957950001</c:v>
                </c:pt>
                <c:pt idx="24670">
                  <c:v>2.9803700447080002</c:v>
                </c:pt>
                <c:pt idx="24671">
                  <c:v>2.9805495738980001</c:v>
                </c:pt>
                <c:pt idx="24672">
                  <c:v>2.9805712699889999</c:v>
                </c:pt>
                <c:pt idx="24673">
                  <c:v>2.9805936813349998</c:v>
                </c:pt>
                <c:pt idx="24674">
                  <c:v>2.9806511402129998</c:v>
                </c:pt>
                <c:pt idx="24675">
                  <c:v>2.9807782173159998</c:v>
                </c:pt>
                <c:pt idx="24676">
                  <c:v>2.9809148311609999</c:v>
                </c:pt>
                <c:pt idx="24677">
                  <c:v>2.9810469150540002</c:v>
                </c:pt>
                <c:pt idx="24678">
                  <c:v>2.9812498092649999</c:v>
                </c:pt>
                <c:pt idx="24679">
                  <c:v>2.9814467430109999</c:v>
                </c:pt>
                <c:pt idx="24680">
                  <c:v>2.9816293716429998</c:v>
                </c:pt>
                <c:pt idx="24681">
                  <c:v>2.9817061424259999</c:v>
                </c:pt>
                <c:pt idx="24682">
                  <c:v>2.9817366600040001</c:v>
                </c:pt>
                <c:pt idx="24683">
                  <c:v>2.981746912003</c:v>
                </c:pt>
                <c:pt idx="24684">
                  <c:v>2.9817686080930002</c:v>
                </c:pt>
                <c:pt idx="24685">
                  <c:v>2.9820423126220001</c:v>
                </c:pt>
                <c:pt idx="24686">
                  <c:v>2.9823808670040002</c:v>
                </c:pt>
                <c:pt idx="24687">
                  <c:v>2.9826686382290002</c:v>
                </c:pt>
                <c:pt idx="24688">
                  <c:v>2.9826793670649998</c:v>
                </c:pt>
                <c:pt idx="24689">
                  <c:v>2.9826371669770002</c:v>
                </c:pt>
                <c:pt idx="24690">
                  <c:v>2.9826111793519998</c:v>
                </c:pt>
                <c:pt idx="24691">
                  <c:v>2.9826514720919999</c:v>
                </c:pt>
                <c:pt idx="24692">
                  <c:v>2.9827313423159998</c:v>
                </c:pt>
                <c:pt idx="24693">
                  <c:v>2.98281955719</c:v>
                </c:pt>
                <c:pt idx="24694">
                  <c:v>2.98290848732</c:v>
                </c:pt>
                <c:pt idx="24695">
                  <c:v>2.9829931259159999</c:v>
                </c:pt>
                <c:pt idx="24696">
                  <c:v>2.9830784797669998</c:v>
                </c:pt>
                <c:pt idx="24697">
                  <c:v>2.9831626415249999</c:v>
                </c:pt>
                <c:pt idx="24698">
                  <c:v>2.983246564865</c:v>
                </c:pt>
                <c:pt idx="24699">
                  <c:v>2.9833254814150001</c:v>
                </c:pt>
                <c:pt idx="24700">
                  <c:v>2.9833824634549999</c:v>
                </c:pt>
                <c:pt idx="24701">
                  <c:v>2.9833712577820002</c:v>
                </c:pt>
                <c:pt idx="24702">
                  <c:v>2.983339309692</c:v>
                </c:pt>
                <c:pt idx="24703">
                  <c:v>2.983502864838</c:v>
                </c:pt>
                <c:pt idx="24704">
                  <c:v>2.9835720062259998</c:v>
                </c:pt>
                <c:pt idx="24705">
                  <c:v>2.9836473464969999</c:v>
                </c:pt>
                <c:pt idx="24706">
                  <c:v>2.983726024628</c:v>
                </c:pt>
                <c:pt idx="24707">
                  <c:v>2.9838051795960001</c:v>
                </c:pt>
                <c:pt idx="24708">
                  <c:v>2.9838838577270002</c:v>
                </c:pt>
                <c:pt idx="24709">
                  <c:v>2.9839646816249998</c:v>
                </c:pt>
                <c:pt idx="24710">
                  <c:v>2.9840457439420001</c:v>
                </c:pt>
                <c:pt idx="24711">
                  <c:v>2.9841260910030001</c:v>
                </c:pt>
                <c:pt idx="24712">
                  <c:v>2.9842021465299999</c:v>
                </c:pt>
                <c:pt idx="24713">
                  <c:v>2.9843406677250002</c:v>
                </c:pt>
                <c:pt idx="24714">
                  <c:v>2.9844577312470002</c:v>
                </c:pt>
                <c:pt idx="24715">
                  <c:v>2.9844734668730002</c:v>
                </c:pt>
                <c:pt idx="24716">
                  <c:v>2.984540700912</c:v>
                </c:pt>
                <c:pt idx="24717">
                  <c:v>2.9846796989439999</c:v>
                </c:pt>
                <c:pt idx="24718">
                  <c:v>2.9847719669339998</c:v>
                </c:pt>
                <c:pt idx="24719">
                  <c:v>2.9848532676700001</c:v>
                </c:pt>
                <c:pt idx="24720">
                  <c:v>2.984938383102</c:v>
                </c:pt>
                <c:pt idx="24721">
                  <c:v>2.9850208759310002</c:v>
                </c:pt>
                <c:pt idx="24722">
                  <c:v>2.9851028919220002</c:v>
                </c:pt>
                <c:pt idx="24723">
                  <c:v>2.9851591587069999</c:v>
                </c:pt>
                <c:pt idx="24724">
                  <c:v>2.9852039814000002</c:v>
                </c:pt>
                <c:pt idx="24725">
                  <c:v>2.9856033325200002</c:v>
                </c:pt>
                <c:pt idx="24726">
                  <c:v>2.9861369133000002</c:v>
                </c:pt>
                <c:pt idx="24727">
                  <c:v>2.9861683845520002</c:v>
                </c:pt>
                <c:pt idx="24728">
                  <c:v>2.9861845970149998</c:v>
                </c:pt>
                <c:pt idx="24729">
                  <c:v>2.9862675666810001</c:v>
                </c:pt>
                <c:pt idx="24730">
                  <c:v>2.9863290786740002</c:v>
                </c:pt>
                <c:pt idx="24731">
                  <c:v>2.9863948822020001</c:v>
                </c:pt>
                <c:pt idx="24732">
                  <c:v>2.9865400791169998</c:v>
                </c:pt>
                <c:pt idx="24733">
                  <c:v>2.9866163730620001</c:v>
                </c:pt>
                <c:pt idx="24734">
                  <c:v>2.986697673798</c:v>
                </c:pt>
                <c:pt idx="24735">
                  <c:v>2.9867777824399999</c:v>
                </c:pt>
                <c:pt idx="24736">
                  <c:v>2.9868552684780001</c:v>
                </c:pt>
                <c:pt idx="24737">
                  <c:v>2.987011671066</c:v>
                </c:pt>
                <c:pt idx="24738">
                  <c:v>2.9871556758879998</c:v>
                </c:pt>
                <c:pt idx="24739">
                  <c:v>2.987322092056</c:v>
                </c:pt>
                <c:pt idx="24740">
                  <c:v>2.98734664917</c:v>
                </c:pt>
                <c:pt idx="24741">
                  <c:v>2.9873616695399998</c:v>
                </c:pt>
                <c:pt idx="24742">
                  <c:v>2.9873769283290001</c:v>
                </c:pt>
                <c:pt idx="24743">
                  <c:v>2.9874858856199999</c:v>
                </c:pt>
                <c:pt idx="24744">
                  <c:v>2.9878153800959999</c:v>
                </c:pt>
                <c:pt idx="24745">
                  <c:v>2.9879209995270002</c:v>
                </c:pt>
                <c:pt idx="24746">
                  <c:v>2.9880616664890001</c:v>
                </c:pt>
                <c:pt idx="24747">
                  <c:v>2.9880955219269998</c:v>
                </c:pt>
                <c:pt idx="24748">
                  <c:v>2.9880607128140002</c:v>
                </c:pt>
                <c:pt idx="24749">
                  <c:v>2.9884581565859998</c:v>
                </c:pt>
                <c:pt idx="24750">
                  <c:v>2.9886512756350001</c:v>
                </c:pt>
                <c:pt idx="24751">
                  <c:v>2.9888312816620002</c:v>
                </c:pt>
                <c:pt idx="24752">
                  <c:v>2.988886356354</c:v>
                </c:pt>
                <c:pt idx="24753">
                  <c:v>2.9889049530029999</c:v>
                </c:pt>
                <c:pt idx="24754">
                  <c:v>2.9889163970950001</c:v>
                </c:pt>
                <c:pt idx="24755">
                  <c:v>2.9889314174649999</c:v>
                </c:pt>
                <c:pt idx="24756">
                  <c:v>2.9889602661130001</c:v>
                </c:pt>
                <c:pt idx="24757">
                  <c:v>2.9889707565310002</c:v>
                </c:pt>
                <c:pt idx="24758">
                  <c:v>2.9890108108520002</c:v>
                </c:pt>
                <c:pt idx="24759">
                  <c:v>2.9891104698180002</c:v>
                </c:pt>
                <c:pt idx="24760">
                  <c:v>2.989292621613</c:v>
                </c:pt>
                <c:pt idx="24761">
                  <c:v>2.9897265434269999</c:v>
                </c:pt>
                <c:pt idx="24762">
                  <c:v>2.989794969559</c:v>
                </c:pt>
                <c:pt idx="24763">
                  <c:v>2.9897935390470001</c:v>
                </c:pt>
                <c:pt idx="24764">
                  <c:v>2.98974776268</c:v>
                </c:pt>
                <c:pt idx="24765">
                  <c:v>2.9897241592410002</c:v>
                </c:pt>
                <c:pt idx="24766">
                  <c:v>2.9897191524509998</c:v>
                </c:pt>
                <c:pt idx="24767">
                  <c:v>2.989770412445</c:v>
                </c:pt>
                <c:pt idx="24768">
                  <c:v>2.9898588657379999</c:v>
                </c:pt>
                <c:pt idx="24769">
                  <c:v>2.9899542331700002</c:v>
                </c:pt>
                <c:pt idx="24770">
                  <c:v>2.99009847641</c:v>
                </c:pt>
                <c:pt idx="24771">
                  <c:v>2.9902486801150001</c:v>
                </c:pt>
                <c:pt idx="24772">
                  <c:v>2.9903323650360001</c:v>
                </c:pt>
                <c:pt idx="24773">
                  <c:v>2.9903609752659999</c:v>
                </c:pt>
                <c:pt idx="24774">
                  <c:v>2.9903347492219998</c:v>
                </c:pt>
                <c:pt idx="24775">
                  <c:v>2.9903013706210002</c:v>
                </c:pt>
                <c:pt idx="24776">
                  <c:v>2.9902729988100001</c:v>
                </c:pt>
                <c:pt idx="24777">
                  <c:v>2.9902615547179998</c:v>
                </c:pt>
                <c:pt idx="24778">
                  <c:v>2.9904029369349998</c:v>
                </c:pt>
                <c:pt idx="24779">
                  <c:v>2.9906113147740001</c:v>
                </c:pt>
                <c:pt idx="24780">
                  <c:v>2.9907076358800002</c:v>
                </c:pt>
                <c:pt idx="24781">
                  <c:v>2.990802764893</c:v>
                </c:pt>
                <c:pt idx="24782">
                  <c:v>2.9908909797669998</c:v>
                </c:pt>
                <c:pt idx="24783">
                  <c:v>2.9909465312960002</c:v>
                </c:pt>
                <c:pt idx="24784">
                  <c:v>2.9909601211550001</c:v>
                </c:pt>
                <c:pt idx="24785">
                  <c:v>2.9910445213319998</c:v>
                </c:pt>
                <c:pt idx="24786">
                  <c:v>2.9915320873260001</c:v>
                </c:pt>
                <c:pt idx="24787">
                  <c:v>2.9916698932650001</c:v>
                </c:pt>
                <c:pt idx="24788">
                  <c:v>2.9918694496149998</c:v>
                </c:pt>
                <c:pt idx="24789">
                  <c:v>2.9919528961180002</c:v>
                </c:pt>
                <c:pt idx="24790">
                  <c:v>2.9919810295099998</c:v>
                </c:pt>
                <c:pt idx="24791">
                  <c:v>2.9920034408570002</c:v>
                </c:pt>
                <c:pt idx="24792">
                  <c:v>2.9920153617860001</c:v>
                </c:pt>
                <c:pt idx="24793">
                  <c:v>2.9920363426210002</c:v>
                </c:pt>
                <c:pt idx="24794">
                  <c:v>2.9920940399170002</c:v>
                </c:pt>
                <c:pt idx="24795">
                  <c:v>2.9921414852139998</c:v>
                </c:pt>
                <c:pt idx="24796">
                  <c:v>2.9922726154329999</c:v>
                </c:pt>
                <c:pt idx="24797">
                  <c:v>2.9923441410059999</c:v>
                </c:pt>
                <c:pt idx="24798">
                  <c:v>2.9924817085269999</c:v>
                </c:pt>
                <c:pt idx="24799">
                  <c:v>2.9926202297210001</c:v>
                </c:pt>
                <c:pt idx="24800">
                  <c:v>2.9928627014160001</c:v>
                </c:pt>
                <c:pt idx="24801">
                  <c:v>2.993134260178</c:v>
                </c:pt>
                <c:pt idx="24802">
                  <c:v>2.993291378021</c:v>
                </c:pt>
                <c:pt idx="24803">
                  <c:v>2.9934251308439999</c:v>
                </c:pt>
                <c:pt idx="24804">
                  <c:v>2.9935071468349999</c:v>
                </c:pt>
                <c:pt idx="24805">
                  <c:v>2.9935851097109998</c:v>
                </c:pt>
                <c:pt idx="24806">
                  <c:v>2.993667840958</c:v>
                </c:pt>
                <c:pt idx="24807">
                  <c:v>2.993750095367</c:v>
                </c:pt>
                <c:pt idx="24808">
                  <c:v>2.9938287734990001</c:v>
                </c:pt>
                <c:pt idx="24809">
                  <c:v>2.9938814640050002</c:v>
                </c:pt>
                <c:pt idx="24810">
                  <c:v>2.9938881397250001</c:v>
                </c:pt>
                <c:pt idx="24811">
                  <c:v>2.9938569068910001</c:v>
                </c:pt>
                <c:pt idx="24812">
                  <c:v>2.9938166141510001</c:v>
                </c:pt>
                <c:pt idx="24813">
                  <c:v>2.9937818050380001</c:v>
                </c:pt>
                <c:pt idx="24814">
                  <c:v>2.9937787055970002</c:v>
                </c:pt>
                <c:pt idx="24815">
                  <c:v>2.9938192367549998</c:v>
                </c:pt>
                <c:pt idx="24816">
                  <c:v>2.9938960075379999</c:v>
                </c:pt>
                <c:pt idx="24817">
                  <c:v>2.994023561478</c:v>
                </c:pt>
                <c:pt idx="24818">
                  <c:v>2.994067430496</c:v>
                </c:pt>
                <c:pt idx="24819">
                  <c:v>2.9941554069520002</c:v>
                </c:pt>
                <c:pt idx="24820">
                  <c:v>2.9942495822909998</c:v>
                </c:pt>
                <c:pt idx="24821">
                  <c:v>2.9943974018100001</c:v>
                </c:pt>
                <c:pt idx="24822">
                  <c:v>2.9945151805879999</c:v>
                </c:pt>
                <c:pt idx="24823">
                  <c:v>2.9945290088649998</c:v>
                </c:pt>
                <c:pt idx="24824">
                  <c:v>2.994510412216</c:v>
                </c:pt>
                <c:pt idx="24825">
                  <c:v>2.9945340156559999</c:v>
                </c:pt>
                <c:pt idx="24826">
                  <c:v>2.994574785233</c:v>
                </c:pt>
                <c:pt idx="24827">
                  <c:v>2.99462890625</c:v>
                </c:pt>
                <c:pt idx="24828">
                  <c:v>2.9947052001949999</c:v>
                </c:pt>
                <c:pt idx="24829">
                  <c:v>2.9947891235349999</c:v>
                </c:pt>
                <c:pt idx="24830">
                  <c:v>2.9948775768279998</c:v>
                </c:pt>
                <c:pt idx="24831">
                  <c:v>2.9949681758879998</c:v>
                </c:pt>
                <c:pt idx="24832">
                  <c:v>2.9950573444369999</c:v>
                </c:pt>
                <c:pt idx="24833">
                  <c:v>2.995152235031</c:v>
                </c:pt>
                <c:pt idx="24834">
                  <c:v>2.9952440261839999</c:v>
                </c:pt>
                <c:pt idx="24835">
                  <c:v>2.9953322410580001</c:v>
                </c:pt>
                <c:pt idx="24836">
                  <c:v>2.9954142570500002</c:v>
                </c:pt>
                <c:pt idx="24837">
                  <c:v>2.9954967498779999</c:v>
                </c:pt>
                <c:pt idx="24838">
                  <c:v>2.9955747127530001</c:v>
                </c:pt>
                <c:pt idx="24839">
                  <c:v>2.9957146644589998</c:v>
                </c:pt>
                <c:pt idx="24840">
                  <c:v>2.9957883357999999</c:v>
                </c:pt>
                <c:pt idx="24841">
                  <c:v>2.9958143234249999</c:v>
                </c:pt>
                <c:pt idx="24842">
                  <c:v>2.995833873749</c:v>
                </c:pt>
                <c:pt idx="24843">
                  <c:v>2.9963328838350001</c:v>
                </c:pt>
                <c:pt idx="24844">
                  <c:v>2.996463537216</c:v>
                </c:pt>
                <c:pt idx="24845">
                  <c:v>2.9966006278989998</c:v>
                </c:pt>
                <c:pt idx="24846">
                  <c:v>2.9967014789580002</c:v>
                </c:pt>
                <c:pt idx="24847">
                  <c:v>2.9967360496520001</c:v>
                </c:pt>
                <c:pt idx="24848">
                  <c:v>2.9968290328979998</c:v>
                </c:pt>
                <c:pt idx="24849">
                  <c:v>2.9970977306369999</c:v>
                </c:pt>
                <c:pt idx="24850">
                  <c:v>2.9972884655000001</c:v>
                </c:pt>
                <c:pt idx="24851">
                  <c:v>2.9974184036249998</c:v>
                </c:pt>
                <c:pt idx="24852">
                  <c:v>2.997550010681</c:v>
                </c:pt>
                <c:pt idx="24853">
                  <c:v>2.9977126121520001</c:v>
                </c:pt>
                <c:pt idx="24854">
                  <c:v>2.9976677894589998</c:v>
                </c:pt>
                <c:pt idx="24855">
                  <c:v>2.9977002143860001</c:v>
                </c:pt>
                <c:pt idx="24856">
                  <c:v>2.997819900513</c:v>
                </c:pt>
                <c:pt idx="24857">
                  <c:v>2.997951030731</c:v>
                </c:pt>
                <c:pt idx="24858">
                  <c:v>2.9980387687680001</c:v>
                </c:pt>
                <c:pt idx="24859">
                  <c:v>2.9981734752659999</c:v>
                </c:pt>
                <c:pt idx="24860">
                  <c:v>2.9982540607449999</c:v>
                </c:pt>
                <c:pt idx="24861">
                  <c:v>2.9982843399050001</c:v>
                </c:pt>
                <c:pt idx="24862">
                  <c:v>2.9982941150669999</c:v>
                </c:pt>
                <c:pt idx="24863">
                  <c:v>2.9982643127439998</c:v>
                </c:pt>
                <c:pt idx="24864">
                  <c:v>2.9982478618620001</c:v>
                </c:pt>
                <c:pt idx="24865">
                  <c:v>2.9982137680049998</c:v>
                </c:pt>
                <c:pt idx="24866">
                  <c:v>2.9981982707979999</c:v>
                </c:pt>
                <c:pt idx="24867">
                  <c:v>2.9981796741490001</c:v>
                </c:pt>
                <c:pt idx="24868">
                  <c:v>2.9982218742370002</c:v>
                </c:pt>
                <c:pt idx="24869">
                  <c:v>2.9983057975770002</c:v>
                </c:pt>
                <c:pt idx="24870">
                  <c:v>2.9983899593349999</c:v>
                </c:pt>
                <c:pt idx="24871">
                  <c:v>2.9984745979310001</c:v>
                </c:pt>
                <c:pt idx="24872">
                  <c:v>2.998517751694</c:v>
                </c:pt>
                <c:pt idx="24873">
                  <c:v>2.9986128807069998</c:v>
                </c:pt>
                <c:pt idx="24874">
                  <c:v>2.9986808300019998</c:v>
                </c:pt>
                <c:pt idx="24875">
                  <c:v>2.9986922740940001</c:v>
                </c:pt>
                <c:pt idx="24876">
                  <c:v>2.9989004135130002</c:v>
                </c:pt>
                <c:pt idx="24877">
                  <c:v>2.9990377426150001</c:v>
                </c:pt>
                <c:pt idx="24878">
                  <c:v>2.9992487430570001</c:v>
                </c:pt>
                <c:pt idx="24879">
                  <c:v>2.9993970394130001</c:v>
                </c:pt>
                <c:pt idx="24880">
                  <c:v>2.9994673728939998</c:v>
                </c:pt>
                <c:pt idx="24881">
                  <c:v>2.9995758533479999</c:v>
                </c:pt>
                <c:pt idx="24882">
                  <c:v>2.999630451202</c:v>
                </c:pt>
                <c:pt idx="24883">
                  <c:v>2.9996490478519999</c:v>
                </c:pt>
                <c:pt idx="24884">
                  <c:v>2.9996690750120001</c:v>
                </c:pt>
                <c:pt idx="24885">
                  <c:v>2.9996814727780001</c:v>
                </c:pt>
                <c:pt idx="24886">
                  <c:v>2.9996979236599999</c:v>
                </c:pt>
                <c:pt idx="24887">
                  <c:v>2.999741792679</c:v>
                </c:pt>
                <c:pt idx="24888">
                  <c:v>2.9997720718380001</c:v>
                </c:pt>
                <c:pt idx="24889">
                  <c:v>2.9998176097870002</c:v>
                </c:pt>
                <c:pt idx="24890">
                  <c:v>2.9998784065250002</c:v>
                </c:pt>
                <c:pt idx="24891">
                  <c:v>2.9999499320980001</c:v>
                </c:pt>
                <c:pt idx="24892">
                  <c:v>3.0000255107879998</c:v>
                </c:pt>
                <c:pt idx="24893">
                  <c:v>3.0001716613770002</c:v>
                </c:pt>
                <c:pt idx="24894">
                  <c:v>3.0003080368039998</c:v>
                </c:pt>
                <c:pt idx="24895">
                  <c:v>3.0007486343380001</c:v>
                </c:pt>
                <c:pt idx="24896">
                  <c:v>3.0007314682009998</c:v>
                </c:pt>
                <c:pt idx="24897">
                  <c:v>3.0007057189939998</c:v>
                </c:pt>
                <c:pt idx="24898">
                  <c:v>3.0007703304289999</c:v>
                </c:pt>
                <c:pt idx="24899">
                  <c:v>3.0008573532099998</c:v>
                </c:pt>
                <c:pt idx="24900">
                  <c:v>3.0009493827820002</c:v>
                </c:pt>
                <c:pt idx="24901">
                  <c:v>3.0010387897489998</c:v>
                </c:pt>
                <c:pt idx="24902">
                  <c:v>3.0011303424840001</c:v>
                </c:pt>
                <c:pt idx="24903">
                  <c:v>3.0012171268459999</c:v>
                </c:pt>
                <c:pt idx="24904">
                  <c:v>3.0012810230259999</c:v>
                </c:pt>
                <c:pt idx="24905">
                  <c:v>3.0012912750240002</c:v>
                </c:pt>
                <c:pt idx="24906">
                  <c:v>3.0012629032140001</c:v>
                </c:pt>
                <c:pt idx="24907">
                  <c:v>3.0012247562410002</c:v>
                </c:pt>
                <c:pt idx="24908">
                  <c:v>3.0011899471280001</c:v>
                </c:pt>
                <c:pt idx="24909">
                  <c:v>3.0011773109440001</c:v>
                </c:pt>
                <c:pt idx="24910">
                  <c:v>3.0012187957759999</c:v>
                </c:pt>
                <c:pt idx="24911">
                  <c:v>3.001299142838</c:v>
                </c:pt>
                <c:pt idx="24912">
                  <c:v>3.0013885498050001</c:v>
                </c:pt>
                <c:pt idx="24913">
                  <c:v>3.0014853477479999</c:v>
                </c:pt>
                <c:pt idx="24914">
                  <c:v>3.0016319751739999</c:v>
                </c:pt>
                <c:pt idx="24915">
                  <c:v>3.001899242401</c:v>
                </c:pt>
                <c:pt idx="24916">
                  <c:v>3.001975774765</c:v>
                </c:pt>
                <c:pt idx="24917">
                  <c:v>3.0019903182980001</c:v>
                </c:pt>
                <c:pt idx="24918">
                  <c:v>3.002010583878</c:v>
                </c:pt>
                <c:pt idx="24919">
                  <c:v>3.0020363330839999</c:v>
                </c:pt>
                <c:pt idx="24920">
                  <c:v>3.0020635128020001</c:v>
                </c:pt>
                <c:pt idx="24921">
                  <c:v>3.002099514008</c:v>
                </c:pt>
                <c:pt idx="24922">
                  <c:v>3.0021440982819998</c:v>
                </c:pt>
                <c:pt idx="24923">
                  <c:v>3.0022082328800002</c:v>
                </c:pt>
                <c:pt idx="24924">
                  <c:v>3.0022892951969999</c:v>
                </c:pt>
                <c:pt idx="24925">
                  <c:v>3.0023791790010002</c:v>
                </c:pt>
                <c:pt idx="24926">
                  <c:v>3.0024738311769998</c:v>
                </c:pt>
                <c:pt idx="24927">
                  <c:v>3.002568483353</c:v>
                </c:pt>
                <c:pt idx="24928">
                  <c:v>3.0026607513429999</c:v>
                </c:pt>
                <c:pt idx="24929">
                  <c:v>3.0027468204500001</c:v>
                </c:pt>
                <c:pt idx="24930">
                  <c:v>3.0028347969059999</c:v>
                </c:pt>
                <c:pt idx="24931">
                  <c:v>3.002919435501</c:v>
                </c:pt>
                <c:pt idx="24932">
                  <c:v>3.0029995441440001</c:v>
                </c:pt>
                <c:pt idx="24933">
                  <c:v>3.003079414368</c:v>
                </c:pt>
                <c:pt idx="24934">
                  <c:v>3.003229618073</c:v>
                </c:pt>
                <c:pt idx="24935">
                  <c:v>3.0033698081970002</c:v>
                </c:pt>
                <c:pt idx="24936">
                  <c:v>3.00346326828</c:v>
                </c:pt>
                <c:pt idx="24937">
                  <c:v>3.003491401672</c:v>
                </c:pt>
                <c:pt idx="24938">
                  <c:v>3.0035047531129999</c:v>
                </c:pt>
                <c:pt idx="24939">
                  <c:v>3.0035529136660002</c:v>
                </c:pt>
                <c:pt idx="24940">
                  <c:v>3.0038142204280001</c:v>
                </c:pt>
                <c:pt idx="24941">
                  <c:v>3.0039644241330001</c:v>
                </c:pt>
                <c:pt idx="24942">
                  <c:v>3.0040636062620001</c:v>
                </c:pt>
                <c:pt idx="24943">
                  <c:v>3.004150390625</c:v>
                </c:pt>
                <c:pt idx="24944">
                  <c:v>3.0042023658749999</c:v>
                </c:pt>
                <c:pt idx="24945">
                  <c:v>3.0041842460630002</c:v>
                </c:pt>
                <c:pt idx="24946">
                  <c:v>3.004150390625</c:v>
                </c:pt>
                <c:pt idx="24947">
                  <c:v>3.004113912582</c:v>
                </c:pt>
                <c:pt idx="24948">
                  <c:v>3.00408411026</c:v>
                </c:pt>
                <c:pt idx="24949">
                  <c:v>3.004087686539</c:v>
                </c:pt>
                <c:pt idx="24950">
                  <c:v>3.004157543182</c:v>
                </c:pt>
                <c:pt idx="24951">
                  <c:v>3.004202604294</c:v>
                </c:pt>
                <c:pt idx="24952">
                  <c:v>3.0042457580569999</c:v>
                </c:pt>
                <c:pt idx="24953">
                  <c:v>3.0043292045590002</c:v>
                </c:pt>
                <c:pt idx="24954">
                  <c:v>3.0043704509740001</c:v>
                </c:pt>
                <c:pt idx="24955">
                  <c:v>3.004455566406</c:v>
                </c:pt>
                <c:pt idx="24956">
                  <c:v>3.004539251328</c:v>
                </c:pt>
                <c:pt idx="24957">
                  <c:v>3.0045731067660002</c:v>
                </c:pt>
                <c:pt idx="24958">
                  <c:v>3.0046007633210001</c:v>
                </c:pt>
                <c:pt idx="24959">
                  <c:v>3.0045952796940001</c:v>
                </c:pt>
                <c:pt idx="24960">
                  <c:v>3.004563808441</c:v>
                </c:pt>
                <c:pt idx="24961">
                  <c:v>3.0045466423030001</c:v>
                </c:pt>
                <c:pt idx="24962">
                  <c:v>3.0045292377470001</c:v>
                </c:pt>
                <c:pt idx="24963">
                  <c:v>3.004513263702</c:v>
                </c:pt>
                <c:pt idx="24964">
                  <c:v>3.0044872760770001</c:v>
                </c:pt>
                <c:pt idx="24965">
                  <c:v>3.0045123100279998</c:v>
                </c:pt>
                <c:pt idx="24966">
                  <c:v>3.0045979022979998</c:v>
                </c:pt>
                <c:pt idx="24967">
                  <c:v>3.0048091411589999</c:v>
                </c:pt>
                <c:pt idx="24968">
                  <c:v>3.0052580833440001</c:v>
                </c:pt>
                <c:pt idx="24969">
                  <c:v>3.0052816867829999</c:v>
                </c:pt>
                <c:pt idx="24970">
                  <c:v>3.0053071975710002</c:v>
                </c:pt>
                <c:pt idx="24971">
                  <c:v>3.0053355693819999</c:v>
                </c:pt>
                <c:pt idx="24972">
                  <c:v>3.0053689479829999</c:v>
                </c:pt>
                <c:pt idx="24973">
                  <c:v>3.005402565002</c:v>
                </c:pt>
                <c:pt idx="24974">
                  <c:v>3.005440711975</c:v>
                </c:pt>
                <c:pt idx="24975">
                  <c:v>3.0054824352259999</c:v>
                </c:pt>
                <c:pt idx="24976">
                  <c:v>3.0055356025700002</c:v>
                </c:pt>
                <c:pt idx="24977">
                  <c:v>3.0056025981899999</c:v>
                </c:pt>
                <c:pt idx="24978">
                  <c:v>3.0056793689729999</c:v>
                </c:pt>
                <c:pt idx="24979">
                  <c:v>3.005761861801</c:v>
                </c:pt>
                <c:pt idx="24980">
                  <c:v>3.0058441162110001</c:v>
                </c:pt>
                <c:pt idx="24981">
                  <c:v>3.006065130234</c:v>
                </c:pt>
                <c:pt idx="24982">
                  <c:v>3.0063915252690001</c:v>
                </c:pt>
                <c:pt idx="24983">
                  <c:v>3.0063688755040001</c:v>
                </c:pt>
                <c:pt idx="24984">
                  <c:v>3.0065219402309999</c:v>
                </c:pt>
                <c:pt idx="24985">
                  <c:v>3.0065915584559999</c:v>
                </c:pt>
                <c:pt idx="24986">
                  <c:v>3.0066630840299999</c:v>
                </c:pt>
                <c:pt idx="24987">
                  <c:v>3.0068042278289999</c:v>
                </c:pt>
                <c:pt idx="24988">
                  <c:v>3.0068738460539999</c:v>
                </c:pt>
                <c:pt idx="24989">
                  <c:v>3.0070064067839999</c:v>
                </c:pt>
                <c:pt idx="24990">
                  <c:v>3.0071313381200002</c:v>
                </c:pt>
                <c:pt idx="24991">
                  <c:v>3.0072083473209998</c:v>
                </c:pt>
                <c:pt idx="24992">
                  <c:v>3.0077161788939999</c:v>
                </c:pt>
                <c:pt idx="24993">
                  <c:v>3.0078189373019999</c:v>
                </c:pt>
                <c:pt idx="24994">
                  <c:v>3.0079026222229999</c:v>
                </c:pt>
                <c:pt idx="24995">
                  <c:v>3.0078780651089998</c:v>
                </c:pt>
                <c:pt idx="24996">
                  <c:v>3.0078430175780002</c:v>
                </c:pt>
                <c:pt idx="24997">
                  <c:v>3.0078723430630001</c:v>
                </c:pt>
                <c:pt idx="24998">
                  <c:v>3.0081253051760002</c:v>
                </c:pt>
                <c:pt idx="24999">
                  <c:v>3.0082783699040001</c:v>
                </c:pt>
                <c:pt idx="25000">
                  <c:v>3.0084223747249998</c:v>
                </c:pt>
                <c:pt idx="25001">
                  <c:v>3.0085773468019998</c:v>
                </c:pt>
                <c:pt idx="25002">
                  <c:v>3.0088391304019999</c:v>
                </c:pt>
                <c:pt idx="25003">
                  <c:v>3.0093307495119999</c:v>
                </c:pt>
                <c:pt idx="25004">
                  <c:v>3.0093796253199998</c:v>
                </c:pt>
                <c:pt idx="25005">
                  <c:v>3.0094351768490002</c:v>
                </c:pt>
                <c:pt idx="25006">
                  <c:v>3.009449958801</c:v>
                </c:pt>
                <c:pt idx="25007">
                  <c:v>3.009462356567</c:v>
                </c:pt>
                <c:pt idx="25008">
                  <c:v>3.0094854831700002</c:v>
                </c:pt>
                <c:pt idx="25009">
                  <c:v>3.0095102787019998</c:v>
                </c:pt>
                <c:pt idx="25010">
                  <c:v>3.0095610618589999</c:v>
                </c:pt>
                <c:pt idx="25011">
                  <c:v>3.0096716880800001</c:v>
                </c:pt>
                <c:pt idx="25012">
                  <c:v>3.00981092453</c:v>
                </c:pt>
                <c:pt idx="25013">
                  <c:v>3.0099468231199999</c:v>
                </c:pt>
                <c:pt idx="25014">
                  <c:v>3.0100786685940002</c:v>
                </c:pt>
                <c:pt idx="25015">
                  <c:v>3.0102770328520001</c:v>
                </c:pt>
                <c:pt idx="25016">
                  <c:v>3.0104653835300001</c:v>
                </c:pt>
                <c:pt idx="25017">
                  <c:v>3.010546922684</c:v>
                </c:pt>
                <c:pt idx="25018">
                  <c:v>3.01074552536</c:v>
                </c:pt>
                <c:pt idx="25019">
                  <c:v>3.0108420848850002</c:v>
                </c:pt>
                <c:pt idx="25020">
                  <c:v>3.0109858512879999</c:v>
                </c:pt>
                <c:pt idx="25021">
                  <c:v>3.0110757350920001</c:v>
                </c:pt>
                <c:pt idx="25022">
                  <c:v>3.0111300945280002</c:v>
                </c:pt>
                <c:pt idx="25023">
                  <c:v>3.0111289024349999</c:v>
                </c:pt>
                <c:pt idx="25024">
                  <c:v>3.0111010074619999</c:v>
                </c:pt>
                <c:pt idx="25025">
                  <c:v>3.0110692977909999</c:v>
                </c:pt>
                <c:pt idx="25026">
                  <c:v>3.0110340118410002</c:v>
                </c:pt>
                <c:pt idx="25027">
                  <c:v>3.0110678672789999</c:v>
                </c:pt>
                <c:pt idx="25028">
                  <c:v>3.011153936386</c:v>
                </c:pt>
                <c:pt idx="25029">
                  <c:v>3.0112421512599998</c:v>
                </c:pt>
                <c:pt idx="25030">
                  <c:v>3.0113835334779999</c:v>
                </c:pt>
                <c:pt idx="25031">
                  <c:v>3.0114724636079999</c:v>
                </c:pt>
                <c:pt idx="25032">
                  <c:v>3.0115520954130002</c:v>
                </c:pt>
                <c:pt idx="25033">
                  <c:v>3.0115785598749998</c:v>
                </c:pt>
                <c:pt idx="25034">
                  <c:v>3.0115895271299999</c:v>
                </c:pt>
                <c:pt idx="25035">
                  <c:v>3.011579275131</c:v>
                </c:pt>
                <c:pt idx="25036">
                  <c:v>3.0115597248079999</c:v>
                </c:pt>
                <c:pt idx="25037">
                  <c:v>3.0115375518800001</c:v>
                </c:pt>
                <c:pt idx="25038">
                  <c:v>3.0117185115809999</c:v>
                </c:pt>
                <c:pt idx="25039">
                  <c:v>3.0118227004999998</c:v>
                </c:pt>
                <c:pt idx="25040">
                  <c:v>3.012263059616</c:v>
                </c:pt>
                <c:pt idx="25041">
                  <c:v>3.0123252868649999</c:v>
                </c:pt>
                <c:pt idx="25042">
                  <c:v>3.0123791694639999</c:v>
                </c:pt>
                <c:pt idx="25043">
                  <c:v>3.012414455414</c:v>
                </c:pt>
                <c:pt idx="25044">
                  <c:v>3.0124437808989999</c:v>
                </c:pt>
                <c:pt idx="25045">
                  <c:v>3.0124661922449998</c:v>
                </c:pt>
                <c:pt idx="25046">
                  <c:v>3.0124871730799998</c:v>
                </c:pt>
                <c:pt idx="25047">
                  <c:v>3.012511968613</c:v>
                </c:pt>
                <c:pt idx="25048">
                  <c:v>3.0125360488889998</c:v>
                </c:pt>
                <c:pt idx="25049">
                  <c:v>3.012557506561</c:v>
                </c:pt>
                <c:pt idx="25050">
                  <c:v>3.0125803947450001</c:v>
                </c:pt>
                <c:pt idx="25051">
                  <c:v>3.0126104354860002</c:v>
                </c:pt>
                <c:pt idx="25052">
                  <c:v>3.0127148628230001</c:v>
                </c:pt>
                <c:pt idx="25053">
                  <c:v>3.0128567218779998</c:v>
                </c:pt>
                <c:pt idx="25054">
                  <c:v>3.013000249863</c:v>
                </c:pt>
                <c:pt idx="25055">
                  <c:v>3.0131332874300001</c:v>
                </c:pt>
                <c:pt idx="25056">
                  <c:v>3.0136122703549999</c:v>
                </c:pt>
                <c:pt idx="25057">
                  <c:v>3.0135648250579998</c:v>
                </c:pt>
                <c:pt idx="25058">
                  <c:v>3.0135765075680001</c:v>
                </c:pt>
                <c:pt idx="25059">
                  <c:v>3.0137059688569998</c:v>
                </c:pt>
                <c:pt idx="25060">
                  <c:v>3.0138030052190001</c:v>
                </c:pt>
                <c:pt idx="25061">
                  <c:v>3.0138957500460002</c:v>
                </c:pt>
                <c:pt idx="25062">
                  <c:v>3.0140376090999998</c:v>
                </c:pt>
                <c:pt idx="25063">
                  <c:v>3.014182806015</c:v>
                </c:pt>
                <c:pt idx="25064">
                  <c:v>3.0143043994899998</c:v>
                </c:pt>
                <c:pt idx="25065">
                  <c:v>3.0143160820010002</c:v>
                </c:pt>
                <c:pt idx="25066">
                  <c:v>3.0142908096309999</c:v>
                </c:pt>
                <c:pt idx="25067">
                  <c:v>3.014263153076</c:v>
                </c:pt>
                <c:pt idx="25068">
                  <c:v>3.0142412185669998</c:v>
                </c:pt>
                <c:pt idx="25069">
                  <c:v>3.0147509574889999</c:v>
                </c:pt>
                <c:pt idx="25070">
                  <c:v>3.014948368073</c:v>
                </c:pt>
                <c:pt idx="25071">
                  <c:v>3.0150706768040001</c:v>
                </c:pt>
                <c:pt idx="25072">
                  <c:v>3.0151457786560001</c:v>
                </c:pt>
                <c:pt idx="25073">
                  <c:v>3.0151758193970002</c:v>
                </c:pt>
                <c:pt idx="25074">
                  <c:v>3.0151956081389999</c:v>
                </c:pt>
                <c:pt idx="25075">
                  <c:v>3.0155892372130002</c:v>
                </c:pt>
                <c:pt idx="25076">
                  <c:v>3.0158512592319999</c:v>
                </c:pt>
                <c:pt idx="25077">
                  <c:v>3.0160093307500002</c:v>
                </c:pt>
                <c:pt idx="25078">
                  <c:v>3.0160369873050001</c:v>
                </c:pt>
                <c:pt idx="25079">
                  <c:v>3.0160677433009999</c:v>
                </c:pt>
                <c:pt idx="25080">
                  <c:v>3.0161139965060002</c:v>
                </c:pt>
                <c:pt idx="25081">
                  <c:v>3.0161721706389999</c:v>
                </c:pt>
                <c:pt idx="25082">
                  <c:v>3.016240596771</c:v>
                </c:pt>
                <c:pt idx="25083">
                  <c:v>3.0163142681120001</c:v>
                </c:pt>
                <c:pt idx="25084">
                  <c:v>3.016390562057</c:v>
                </c:pt>
                <c:pt idx="25085">
                  <c:v>3.0165362358090002</c:v>
                </c:pt>
                <c:pt idx="25086">
                  <c:v>3.0166082382199999</c:v>
                </c:pt>
                <c:pt idx="25087">
                  <c:v>3.0166754722600002</c:v>
                </c:pt>
                <c:pt idx="25088">
                  <c:v>3.016812562943</c:v>
                </c:pt>
                <c:pt idx="25089">
                  <c:v>3.0169377326969999</c:v>
                </c:pt>
                <c:pt idx="25090">
                  <c:v>3.0171134471890002</c:v>
                </c:pt>
                <c:pt idx="25091">
                  <c:v>3.017190933228</c:v>
                </c:pt>
                <c:pt idx="25092">
                  <c:v>3.0172493457790002</c:v>
                </c:pt>
                <c:pt idx="25093">
                  <c:v>3.0173790454859999</c:v>
                </c:pt>
                <c:pt idx="25094">
                  <c:v>3.0175168514249999</c:v>
                </c:pt>
                <c:pt idx="25095">
                  <c:v>3.0176138877869998</c:v>
                </c:pt>
                <c:pt idx="25096">
                  <c:v>3.0177674293519998</c:v>
                </c:pt>
                <c:pt idx="25097">
                  <c:v>3.0180714130399999</c:v>
                </c:pt>
                <c:pt idx="25098">
                  <c:v>3.018117189407</c:v>
                </c:pt>
                <c:pt idx="25099">
                  <c:v>3.0181324481959999</c:v>
                </c:pt>
                <c:pt idx="25100">
                  <c:v>3.018143177032</c:v>
                </c:pt>
                <c:pt idx="25101">
                  <c:v>3.01815366745</c:v>
                </c:pt>
                <c:pt idx="25102">
                  <c:v>3.0181663036350002</c:v>
                </c:pt>
                <c:pt idx="25103">
                  <c:v>3.0181782245640001</c:v>
                </c:pt>
                <c:pt idx="25104">
                  <c:v>3.0181930065159999</c:v>
                </c:pt>
                <c:pt idx="25105">
                  <c:v>3.0182380676270002</c:v>
                </c:pt>
                <c:pt idx="25106">
                  <c:v>3.0184314250950002</c:v>
                </c:pt>
                <c:pt idx="25107">
                  <c:v>3.018635034561</c:v>
                </c:pt>
                <c:pt idx="25108">
                  <c:v>3.0187840461729998</c:v>
                </c:pt>
                <c:pt idx="25109">
                  <c:v>3.0189254283909999</c:v>
                </c:pt>
                <c:pt idx="25110">
                  <c:v>3.019032478333</c:v>
                </c:pt>
                <c:pt idx="25111">
                  <c:v>3.019034385681</c:v>
                </c:pt>
                <c:pt idx="25112">
                  <c:v>3.0190067291260001</c:v>
                </c:pt>
                <c:pt idx="25113">
                  <c:v>3.0189709663389999</c:v>
                </c:pt>
                <c:pt idx="25114">
                  <c:v>3.018936634064</c:v>
                </c:pt>
                <c:pt idx="25115">
                  <c:v>3.0189316272740001</c:v>
                </c:pt>
                <c:pt idx="25116">
                  <c:v>3.0189805030820001</c:v>
                </c:pt>
                <c:pt idx="25117">
                  <c:v>3.019060134888</c:v>
                </c:pt>
                <c:pt idx="25118">
                  <c:v>3.0191433429719998</c:v>
                </c:pt>
                <c:pt idx="25119">
                  <c:v>3.019232988358</c:v>
                </c:pt>
                <c:pt idx="25120">
                  <c:v>3.0193195343019998</c:v>
                </c:pt>
                <c:pt idx="25121">
                  <c:v>3.0194087028499998</c:v>
                </c:pt>
                <c:pt idx="25122">
                  <c:v>3.0194485187529998</c:v>
                </c:pt>
                <c:pt idx="25123">
                  <c:v>3.0195038318630001</c:v>
                </c:pt>
                <c:pt idx="25124">
                  <c:v>3.0195007324219998</c:v>
                </c:pt>
                <c:pt idx="25125">
                  <c:v>3.0194554328919998</c:v>
                </c:pt>
                <c:pt idx="25126">
                  <c:v>3.019428491592</c:v>
                </c:pt>
                <c:pt idx="25127">
                  <c:v>3.0194325447080002</c:v>
                </c:pt>
                <c:pt idx="25128">
                  <c:v>3.019625425339</c:v>
                </c:pt>
                <c:pt idx="25129">
                  <c:v>3.0200924873349999</c:v>
                </c:pt>
                <c:pt idx="25130">
                  <c:v>3.0202591419220002</c:v>
                </c:pt>
                <c:pt idx="25131">
                  <c:v>3.0203330516819999</c:v>
                </c:pt>
                <c:pt idx="25132">
                  <c:v>3.0203731060029999</c:v>
                </c:pt>
                <c:pt idx="25133">
                  <c:v>3.0203900337220002</c:v>
                </c:pt>
                <c:pt idx="25134">
                  <c:v>3.0204057693480002</c:v>
                </c:pt>
                <c:pt idx="25135">
                  <c:v>3.0204358100889999</c:v>
                </c:pt>
                <c:pt idx="25136">
                  <c:v>3.020478010178</c:v>
                </c:pt>
                <c:pt idx="25137">
                  <c:v>3.020608901978</c:v>
                </c:pt>
                <c:pt idx="25138">
                  <c:v>3.0207982063290002</c:v>
                </c:pt>
                <c:pt idx="25139">
                  <c:v>3.0209853649139999</c:v>
                </c:pt>
                <c:pt idx="25140">
                  <c:v>3.021116495132</c:v>
                </c:pt>
                <c:pt idx="25141">
                  <c:v>3.021313667297</c:v>
                </c:pt>
                <c:pt idx="25142">
                  <c:v>3.021492958069</c:v>
                </c:pt>
                <c:pt idx="25143">
                  <c:v>3.021564722061</c:v>
                </c:pt>
                <c:pt idx="25144">
                  <c:v>3.021589040756</c:v>
                </c:pt>
                <c:pt idx="25145">
                  <c:v>3.0215981006620001</c:v>
                </c:pt>
                <c:pt idx="25146">
                  <c:v>3.0216073989869998</c:v>
                </c:pt>
                <c:pt idx="25147">
                  <c:v>3.0220139026639998</c:v>
                </c:pt>
                <c:pt idx="25148">
                  <c:v>3.022157430649</c:v>
                </c:pt>
                <c:pt idx="25149">
                  <c:v>3.0223000049589999</c:v>
                </c:pt>
                <c:pt idx="25150">
                  <c:v>3.0224354267120002</c:v>
                </c:pt>
                <c:pt idx="25151">
                  <c:v>3.022490739822</c:v>
                </c:pt>
                <c:pt idx="25152">
                  <c:v>3.0224938392639999</c:v>
                </c:pt>
                <c:pt idx="25153">
                  <c:v>3.0224571228029999</c:v>
                </c:pt>
                <c:pt idx="25154">
                  <c:v>3.0224201679229998</c:v>
                </c:pt>
                <c:pt idx="25155">
                  <c:v>3.0223889350889999</c:v>
                </c:pt>
                <c:pt idx="25156">
                  <c:v>3.022389173508</c:v>
                </c:pt>
                <c:pt idx="25157">
                  <c:v>3.0224356651309998</c:v>
                </c:pt>
                <c:pt idx="25158">
                  <c:v>3.022521972656</c:v>
                </c:pt>
                <c:pt idx="25159">
                  <c:v>3.022610664368</c:v>
                </c:pt>
                <c:pt idx="25160">
                  <c:v>3.0227012634279999</c:v>
                </c:pt>
                <c:pt idx="25161">
                  <c:v>3.022790670395</c:v>
                </c:pt>
                <c:pt idx="25162">
                  <c:v>3.0228848457340001</c:v>
                </c:pt>
                <c:pt idx="25163">
                  <c:v>3.0229785442349999</c:v>
                </c:pt>
                <c:pt idx="25164">
                  <c:v>3.023060798645</c:v>
                </c:pt>
                <c:pt idx="25165">
                  <c:v>3.023094177246</c:v>
                </c:pt>
                <c:pt idx="25166">
                  <c:v>3.0230844020840002</c:v>
                </c:pt>
                <c:pt idx="25167">
                  <c:v>3.0230596065520001</c:v>
                </c:pt>
                <c:pt idx="25168">
                  <c:v>3.0230753421780001</c:v>
                </c:pt>
                <c:pt idx="25169">
                  <c:v>3.0231561660769999</c:v>
                </c:pt>
                <c:pt idx="25170">
                  <c:v>3.0232179164890001</c:v>
                </c:pt>
                <c:pt idx="25171">
                  <c:v>3.023287773132</c:v>
                </c:pt>
                <c:pt idx="25172">
                  <c:v>3.0234453678130002</c:v>
                </c:pt>
                <c:pt idx="25173">
                  <c:v>3.0235226154329999</c:v>
                </c:pt>
                <c:pt idx="25174">
                  <c:v>3.0235967636110002</c:v>
                </c:pt>
                <c:pt idx="25175">
                  <c:v>3.0237448215480001</c:v>
                </c:pt>
                <c:pt idx="25176">
                  <c:v>3.023889303207</c:v>
                </c:pt>
                <c:pt idx="25177">
                  <c:v>3.0240383148190002</c:v>
                </c:pt>
                <c:pt idx="25178">
                  <c:v>3.024110555649</c:v>
                </c:pt>
                <c:pt idx="25179">
                  <c:v>3.0242147445679999</c:v>
                </c:pt>
                <c:pt idx="25180">
                  <c:v>3.0242445468899999</c:v>
                </c:pt>
                <c:pt idx="25181">
                  <c:v>3.0242772102359998</c:v>
                </c:pt>
                <c:pt idx="25182">
                  <c:v>3.024291992188</c:v>
                </c:pt>
                <c:pt idx="25183">
                  <c:v>3.0243501663210002</c:v>
                </c:pt>
                <c:pt idx="25184">
                  <c:v>3.024576187134</c:v>
                </c:pt>
                <c:pt idx="25185">
                  <c:v>3.0247652530670002</c:v>
                </c:pt>
                <c:pt idx="25186">
                  <c:v>3.0250003337860001</c:v>
                </c:pt>
                <c:pt idx="25187">
                  <c:v>3.0251476764679999</c:v>
                </c:pt>
                <c:pt idx="25188">
                  <c:v>3.0251171588900001</c:v>
                </c:pt>
                <c:pt idx="25189">
                  <c:v>3.025144815445</c:v>
                </c:pt>
                <c:pt idx="25190">
                  <c:v>3.0253403186800001</c:v>
                </c:pt>
                <c:pt idx="25191">
                  <c:v>3.0254826545719999</c:v>
                </c:pt>
                <c:pt idx="25192">
                  <c:v>3.0256299972530001</c:v>
                </c:pt>
                <c:pt idx="25193">
                  <c:v>3.0257105827330002</c:v>
                </c:pt>
                <c:pt idx="25194">
                  <c:v>3.025728940964</c:v>
                </c:pt>
                <c:pt idx="25195">
                  <c:v>3.0257015228270001</c:v>
                </c:pt>
                <c:pt idx="25196">
                  <c:v>3.025674819946</c:v>
                </c:pt>
                <c:pt idx="25197">
                  <c:v>3.0256986618039998</c:v>
                </c:pt>
                <c:pt idx="25198">
                  <c:v>3.0258979797359999</c:v>
                </c:pt>
                <c:pt idx="25199">
                  <c:v>3.026377439499</c:v>
                </c:pt>
                <c:pt idx="25200">
                  <c:v>3.0265300273900002</c:v>
                </c:pt>
                <c:pt idx="25201">
                  <c:v>3.0265498161319999</c:v>
                </c:pt>
                <c:pt idx="25202">
                  <c:v>3.0265543460850002</c:v>
                </c:pt>
                <c:pt idx="25203">
                  <c:v>3.026609659195</c:v>
                </c:pt>
                <c:pt idx="25204">
                  <c:v>3.0268423557280002</c:v>
                </c:pt>
                <c:pt idx="25205">
                  <c:v>3.026980876923</c:v>
                </c:pt>
                <c:pt idx="25206">
                  <c:v>3.0271236896509999</c:v>
                </c:pt>
                <c:pt idx="25207">
                  <c:v>3.0272665023799998</c:v>
                </c:pt>
                <c:pt idx="25208">
                  <c:v>3.0274043083189999</c:v>
                </c:pt>
                <c:pt idx="25209">
                  <c:v>3.0275404453279999</c:v>
                </c:pt>
                <c:pt idx="25210">
                  <c:v>3.027661323547</c:v>
                </c:pt>
                <c:pt idx="25211">
                  <c:v>3.0277409553529999</c:v>
                </c:pt>
                <c:pt idx="25212">
                  <c:v>3.0277643203740001</c:v>
                </c:pt>
                <c:pt idx="25213">
                  <c:v>3.0277769565580002</c:v>
                </c:pt>
                <c:pt idx="25214">
                  <c:v>3.0277864933009999</c:v>
                </c:pt>
                <c:pt idx="25215">
                  <c:v>3.0278236866000001</c:v>
                </c:pt>
                <c:pt idx="25216">
                  <c:v>3.0283560752869998</c:v>
                </c:pt>
                <c:pt idx="25217">
                  <c:v>3.028581619263</c:v>
                </c:pt>
                <c:pt idx="25218">
                  <c:v>3.028579950333</c:v>
                </c:pt>
                <c:pt idx="25219">
                  <c:v>3.0285398960109999</c:v>
                </c:pt>
                <c:pt idx="25220">
                  <c:v>3.0285322666169998</c:v>
                </c:pt>
                <c:pt idx="25221">
                  <c:v>3.0286493301389998</c:v>
                </c:pt>
                <c:pt idx="25222">
                  <c:v>3.0287530422210001</c:v>
                </c:pt>
                <c:pt idx="25223">
                  <c:v>3.0288560390470001</c:v>
                </c:pt>
                <c:pt idx="25224">
                  <c:v>3.0289614200589998</c:v>
                </c:pt>
                <c:pt idx="25225">
                  <c:v>3.0291078090669998</c:v>
                </c:pt>
                <c:pt idx="25226">
                  <c:v>3.029134511948</c:v>
                </c:pt>
                <c:pt idx="25227">
                  <c:v>3.0291054248810001</c:v>
                </c:pt>
                <c:pt idx="25228">
                  <c:v>3.0290756225590001</c:v>
                </c:pt>
                <c:pt idx="25229">
                  <c:v>3.0290589332579998</c:v>
                </c:pt>
                <c:pt idx="25230">
                  <c:v>3.0290374755860001</c:v>
                </c:pt>
                <c:pt idx="25231">
                  <c:v>3.02907705307</c:v>
                </c:pt>
                <c:pt idx="25232">
                  <c:v>3.029213428497</c:v>
                </c:pt>
                <c:pt idx="25233">
                  <c:v>3.0293669700620001</c:v>
                </c:pt>
                <c:pt idx="25234">
                  <c:v>3.0295133590700001</c:v>
                </c:pt>
                <c:pt idx="25235">
                  <c:v>3.0296111106870001</c:v>
                </c:pt>
                <c:pt idx="25236">
                  <c:v>3.0296969413760002</c:v>
                </c:pt>
                <c:pt idx="25237">
                  <c:v>3.0296976566309999</c:v>
                </c:pt>
                <c:pt idx="25238">
                  <c:v>3.029715538025</c:v>
                </c:pt>
                <c:pt idx="25239">
                  <c:v>3.0297615528109998</c:v>
                </c:pt>
                <c:pt idx="25240">
                  <c:v>3.029814958572</c:v>
                </c:pt>
                <c:pt idx="25241">
                  <c:v>3.0298783779140002</c:v>
                </c:pt>
                <c:pt idx="25242">
                  <c:v>3.0300264358520002</c:v>
                </c:pt>
                <c:pt idx="25243">
                  <c:v>3.030104398727</c:v>
                </c:pt>
                <c:pt idx="25244">
                  <c:v>3.0301795005800001</c:v>
                </c:pt>
                <c:pt idx="25245">
                  <c:v>3.0303933620449999</c:v>
                </c:pt>
                <c:pt idx="25246">
                  <c:v>3.0306456089020002</c:v>
                </c:pt>
                <c:pt idx="25247">
                  <c:v>3.030733585358</c:v>
                </c:pt>
                <c:pt idx="25248">
                  <c:v>3.0312252044679999</c:v>
                </c:pt>
                <c:pt idx="25249">
                  <c:v>3.0315554142000001</c:v>
                </c:pt>
                <c:pt idx="25250">
                  <c:v>3.0317635536190002</c:v>
                </c:pt>
                <c:pt idx="25251">
                  <c:v>3.0320127010350002</c:v>
                </c:pt>
                <c:pt idx="25252">
                  <c:v>3.0322036743159999</c:v>
                </c:pt>
                <c:pt idx="25253">
                  <c:v>3.0324051380160002</c:v>
                </c:pt>
                <c:pt idx="25254">
                  <c:v>3.0325052738189999</c:v>
                </c:pt>
                <c:pt idx="25255">
                  <c:v>3.032556295395</c:v>
                </c:pt>
                <c:pt idx="25256">
                  <c:v>3.0325722694400001</c:v>
                </c:pt>
                <c:pt idx="25257">
                  <c:v>3.0325765609739999</c:v>
                </c:pt>
                <c:pt idx="25258">
                  <c:v>3.0326075553890002</c:v>
                </c:pt>
                <c:pt idx="25259">
                  <c:v>3.032821178436</c:v>
                </c:pt>
                <c:pt idx="25260">
                  <c:v>3.0329625606540001</c:v>
                </c:pt>
                <c:pt idx="25261">
                  <c:v>3.0330555439000002</c:v>
                </c:pt>
                <c:pt idx="25262">
                  <c:v>3.0331487655639999</c:v>
                </c:pt>
                <c:pt idx="25263">
                  <c:v>3.0332376956939999</c:v>
                </c:pt>
                <c:pt idx="25264">
                  <c:v>3.0333261489869998</c:v>
                </c:pt>
                <c:pt idx="25265">
                  <c:v>3.033370494843</c:v>
                </c:pt>
                <c:pt idx="25266">
                  <c:v>3.033365488052</c:v>
                </c:pt>
                <c:pt idx="25267">
                  <c:v>3.0333294868470002</c:v>
                </c:pt>
                <c:pt idx="25268">
                  <c:v>3.0332932472229999</c:v>
                </c:pt>
                <c:pt idx="25269">
                  <c:v>3.0332648754120002</c:v>
                </c:pt>
                <c:pt idx="25270">
                  <c:v>3.0332794189449999</c:v>
                </c:pt>
                <c:pt idx="25271">
                  <c:v>3.0333466529850002</c:v>
                </c:pt>
                <c:pt idx="25272">
                  <c:v>3.0334374904630002</c:v>
                </c:pt>
                <c:pt idx="25273">
                  <c:v>3.033530950546</c:v>
                </c:pt>
                <c:pt idx="25274">
                  <c:v>3.0336232185359999</c:v>
                </c:pt>
                <c:pt idx="25275">
                  <c:v>3.0337588787079999</c:v>
                </c:pt>
                <c:pt idx="25276">
                  <c:v>3.033886671066</c:v>
                </c:pt>
                <c:pt idx="25277">
                  <c:v>3.0339124202729999</c:v>
                </c:pt>
                <c:pt idx="25278">
                  <c:v>3.034029960632</c:v>
                </c:pt>
                <c:pt idx="25279">
                  <c:v>3.0343253612519998</c:v>
                </c:pt>
                <c:pt idx="25280">
                  <c:v>3.0345106124879999</c:v>
                </c:pt>
                <c:pt idx="25281">
                  <c:v>3.0346407890320002</c:v>
                </c:pt>
                <c:pt idx="25282">
                  <c:v>3.0347678661350002</c:v>
                </c:pt>
                <c:pt idx="25283">
                  <c:v>3.034896612167</c:v>
                </c:pt>
                <c:pt idx="25284">
                  <c:v>3.0349817276</c:v>
                </c:pt>
                <c:pt idx="25285">
                  <c:v>3.035006284714</c:v>
                </c:pt>
                <c:pt idx="25286">
                  <c:v>3.0350227355960002</c:v>
                </c:pt>
                <c:pt idx="25287">
                  <c:v>3.0350525379179998</c:v>
                </c:pt>
                <c:pt idx="25288">
                  <c:v>3.03507065773</c:v>
                </c:pt>
                <c:pt idx="25289">
                  <c:v>3.0350856781009998</c:v>
                </c:pt>
                <c:pt idx="25290">
                  <c:v>3.0351202487950002</c:v>
                </c:pt>
                <c:pt idx="25291">
                  <c:v>3.0351965427400001</c:v>
                </c:pt>
                <c:pt idx="25292">
                  <c:v>3.0353198051449999</c:v>
                </c:pt>
                <c:pt idx="25293">
                  <c:v>3.0354483127590002</c:v>
                </c:pt>
                <c:pt idx="25294">
                  <c:v>3.035630702972</c:v>
                </c:pt>
                <c:pt idx="25295">
                  <c:v>3.0359592437740002</c:v>
                </c:pt>
                <c:pt idx="25296">
                  <c:v>3.03604388237</c:v>
                </c:pt>
                <c:pt idx="25297">
                  <c:v>3.0360779762269998</c:v>
                </c:pt>
                <c:pt idx="25298">
                  <c:v>3.0360538959499999</c:v>
                </c:pt>
                <c:pt idx="25299">
                  <c:v>3.0360188484189998</c:v>
                </c:pt>
                <c:pt idx="25300">
                  <c:v>3.0359840393069999</c:v>
                </c:pt>
                <c:pt idx="25301">
                  <c:v>3.0359630584719999</c:v>
                </c:pt>
                <c:pt idx="25302">
                  <c:v>3.035984516144</c:v>
                </c:pt>
                <c:pt idx="25303">
                  <c:v>3.0360677242279999</c:v>
                </c:pt>
                <c:pt idx="25304">
                  <c:v>3.0362157821659999</c:v>
                </c:pt>
                <c:pt idx="25305">
                  <c:v>3.036739587784</c:v>
                </c:pt>
                <c:pt idx="25306">
                  <c:v>3.0367968082429999</c:v>
                </c:pt>
                <c:pt idx="25307">
                  <c:v>3.0368080139160001</c:v>
                </c:pt>
                <c:pt idx="25308">
                  <c:v>3.0368418693539998</c:v>
                </c:pt>
                <c:pt idx="25309">
                  <c:v>3.0369312763209999</c:v>
                </c:pt>
                <c:pt idx="25310">
                  <c:v>3.037060499191</c:v>
                </c:pt>
                <c:pt idx="25311">
                  <c:v>3.0372588634489999</c:v>
                </c:pt>
                <c:pt idx="25312">
                  <c:v>3.037386655807</c:v>
                </c:pt>
                <c:pt idx="25313">
                  <c:v>3.0375823974610001</c:v>
                </c:pt>
                <c:pt idx="25314">
                  <c:v>3.0377628803249999</c:v>
                </c:pt>
                <c:pt idx="25315">
                  <c:v>3.037834644318</c:v>
                </c:pt>
                <c:pt idx="25316">
                  <c:v>3.0378456115720001</c:v>
                </c:pt>
                <c:pt idx="25317">
                  <c:v>3.0378623008729999</c:v>
                </c:pt>
                <c:pt idx="25318">
                  <c:v>3.0378851890559999</c:v>
                </c:pt>
                <c:pt idx="25319">
                  <c:v>3.0383739471440001</c:v>
                </c:pt>
                <c:pt idx="25320">
                  <c:v>3.0385210514069998</c:v>
                </c:pt>
                <c:pt idx="25321">
                  <c:v>3.0385930538179999</c:v>
                </c:pt>
                <c:pt idx="25322">
                  <c:v>3.038614034653</c:v>
                </c:pt>
                <c:pt idx="25323">
                  <c:v>3.0385878086089999</c:v>
                </c:pt>
                <c:pt idx="25324">
                  <c:v>3.0385539531710002</c:v>
                </c:pt>
                <c:pt idx="25325">
                  <c:v>3.0385177135469998</c:v>
                </c:pt>
                <c:pt idx="25326">
                  <c:v>3.0385065078740001</c:v>
                </c:pt>
                <c:pt idx="25327">
                  <c:v>3.0385193824769998</c:v>
                </c:pt>
                <c:pt idx="25328">
                  <c:v>3.0385756492609999</c:v>
                </c:pt>
                <c:pt idx="25329">
                  <c:v>3.0386626720429999</c:v>
                </c:pt>
                <c:pt idx="25330">
                  <c:v>3.0387532711029999</c:v>
                </c:pt>
                <c:pt idx="25331">
                  <c:v>3.0388433933260002</c:v>
                </c:pt>
                <c:pt idx="25332">
                  <c:v>3.0389342308040002</c:v>
                </c:pt>
                <c:pt idx="25333">
                  <c:v>3.039029359818</c:v>
                </c:pt>
                <c:pt idx="25334">
                  <c:v>3.039123296738</c:v>
                </c:pt>
                <c:pt idx="25335">
                  <c:v>3.0392234325410001</c:v>
                </c:pt>
                <c:pt idx="25336">
                  <c:v>3.0392794609070002</c:v>
                </c:pt>
                <c:pt idx="25337">
                  <c:v>3.0393826961519999</c:v>
                </c:pt>
                <c:pt idx="25338">
                  <c:v>3.039517641068</c:v>
                </c:pt>
                <c:pt idx="25339">
                  <c:v>3.0395948886870001</c:v>
                </c:pt>
                <c:pt idx="25340">
                  <c:v>3.0396716594700002</c:v>
                </c:pt>
                <c:pt idx="25341">
                  <c:v>3.039748191833</c:v>
                </c:pt>
                <c:pt idx="25342">
                  <c:v>3.0398252010350002</c:v>
                </c:pt>
                <c:pt idx="25343">
                  <c:v>3.0399041175839998</c:v>
                </c:pt>
                <c:pt idx="25344">
                  <c:v>3.040063381195</c:v>
                </c:pt>
                <c:pt idx="25345">
                  <c:v>3.0401396751399998</c:v>
                </c:pt>
                <c:pt idx="25346">
                  <c:v>3.0402896404269999</c:v>
                </c:pt>
                <c:pt idx="25347">
                  <c:v>3.0404250621800002</c:v>
                </c:pt>
                <c:pt idx="25348">
                  <c:v>3.0405280590060002</c:v>
                </c:pt>
                <c:pt idx="25349">
                  <c:v>3.040549993515</c:v>
                </c:pt>
                <c:pt idx="25350">
                  <c:v>3.0405592918400002</c:v>
                </c:pt>
                <c:pt idx="25351">
                  <c:v>3.0405828952789999</c:v>
                </c:pt>
                <c:pt idx="25352">
                  <c:v>3.0411140918730002</c:v>
                </c:pt>
                <c:pt idx="25353">
                  <c:v>3.0413725376129999</c:v>
                </c:pt>
                <c:pt idx="25354">
                  <c:v>3.041341543198</c:v>
                </c:pt>
                <c:pt idx="25355">
                  <c:v>3.0413284301760002</c:v>
                </c:pt>
                <c:pt idx="25356">
                  <c:v>3.0415549278260001</c:v>
                </c:pt>
                <c:pt idx="25357">
                  <c:v>3.0416996479030001</c:v>
                </c:pt>
                <c:pt idx="25358">
                  <c:v>3.0418429374690001</c:v>
                </c:pt>
                <c:pt idx="25359">
                  <c:v>3.0419359207149999</c:v>
                </c:pt>
                <c:pt idx="25360">
                  <c:v>3.0419914722439998</c:v>
                </c:pt>
                <c:pt idx="25361">
                  <c:v>3.041979789734</c:v>
                </c:pt>
                <c:pt idx="25362">
                  <c:v>3.041952133179</c:v>
                </c:pt>
                <c:pt idx="25363">
                  <c:v>3.0419249534609998</c:v>
                </c:pt>
                <c:pt idx="25364">
                  <c:v>3.041896104813</c:v>
                </c:pt>
                <c:pt idx="25365">
                  <c:v>3.0420439243319999</c:v>
                </c:pt>
                <c:pt idx="25366">
                  <c:v>3.0423717498779999</c:v>
                </c:pt>
                <c:pt idx="25367">
                  <c:v>3.04256772995</c:v>
                </c:pt>
                <c:pt idx="25368">
                  <c:v>3.0426416397090001</c:v>
                </c:pt>
                <c:pt idx="25369">
                  <c:v>3.0428018569950002</c:v>
                </c:pt>
                <c:pt idx="25370">
                  <c:v>3.0429365634919998</c:v>
                </c:pt>
                <c:pt idx="25371">
                  <c:v>3.0430767536159999</c:v>
                </c:pt>
                <c:pt idx="25372">
                  <c:v>3.0432186126710001</c:v>
                </c:pt>
                <c:pt idx="25373">
                  <c:v>3.0433568954469998</c:v>
                </c:pt>
                <c:pt idx="25374">
                  <c:v>3.0434572696690001</c:v>
                </c:pt>
                <c:pt idx="25375">
                  <c:v>3.0435101985930002</c:v>
                </c:pt>
                <c:pt idx="25376">
                  <c:v>3.0437049865720001</c:v>
                </c:pt>
                <c:pt idx="25377">
                  <c:v>3.0439286231990001</c:v>
                </c:pt>
                <c:pt idx="25378">
                  <c:v>3.0442848205569999</c:v>
                </c:pt>
                <c:pt idx="25379">
                  <c:v>3.0442824363710002</c:v>
                </c:pt>
                <c:pt idx="25380">
                  <c:v>3.0443432331090001</c:v>
                </c:pt>
                <c:pt idx="25381">
                  <c:v>3.044513940811</c:v>
                </c:pt>
                <c:pt idx="25382">
                  <c:v>3.0446503162380001</c:v>
                </c:pt>
                <c:pt idx="25383">
                  <c:v>3.0448496341709999</c:v>
                </c:pt>
                <c:pt idx="25384">
                  <c:v>3.045089244843</c:v>
                </c:pt>
                <c:pt idx="25385">
                  <c:v>3.045349359512</c:v>
                </c:pt>
                <c:pt idx="25386">
                  <c:v>3.0453381538389999</c:v>
                </c:pt>
                <c:pt idx="25387">
                  <c:v>3.045401334763</c:v>
                </c:pt>
                <c:pt idx="25388">
                  <c:v>3.0456273555759998</c:v>
                </c:pt>
                <c:pt idx="25389">
                  <c:v>3.0458285808559999</c:v>
                </c:pt>
                <c:pt idx="25390">
                  <c:v>3.0462651252750002</c:v>
                </c:pt>
                <c:pt idx="25391">
                  <c:v>3.0467746257780002</c:v>
                </c:pt>
                <c:pt idx="25392">
                  <c:v>3.0473208427429999</c:v>
                </c:pt>
                <c:pt idx="25393">
                  <c:v>3.0479030609129998</c:v>
                </c:pt>
                <c:pt idx="25394">
                  <c:v>3.0485081672669998</c:v>
                </c:pt>
                <c:pt idx="25395">
                  <c:v>3.049134969711</c:v>
                </c:pt>
                <c:pt idx="25396">
                  <c:v>3.0497822761540001</c:v>
                </c:pt>
                <c:pt idx="25397">
                  <c:v>3.0504434108730001</c:v>
                </c:pt>
                <c:pt idx="25398">
                  <c:v>3.051108837128</c:v>
                </c:pt>
                <c:pt idx="25399">
                  <c:v>3.0516896247859999</c:v>
                </c:pt>
                <c:pt idx="25400">
                  <c:v>3.0519711971280001</c:v>
                </c:pt>
                <c:pt idx="25401">
                  <c:v>3.0521597862240002</c:v>
                </c:pt>
                <c:pt idx="25402">
                  <c:v>3.0523056983950001</c:v>
                </c:pt>
                <c:pt idx="25403">
                  <c:v>3.0524079799649999</c:v>
                </c:pt>
                <c:pt idx="25404">
                  <c:v>3.052484750748</c:v>
                </c:pt>
                <c:pt idx="25405">
                  <c:v>3.0525341033940001</c:v>
                </c:pt>
                <c:pt idx="25406">
                  <c:v>3.0525629520419999</c:v>
                </c:pt>
                <c:pt idx="25407">
                  <c:v>3.0525798797610002</c:v>
                </c:pt>
                <c:pt idx="25408">
                  <c:v>3.0525856018069999</c:v>
                </c:pt>
                <c:pt idx="25409">
                  <c:v>3.0525958538059998</c:v>
                </c:pt>
                <c:pt idx="25410">
                  <c:v>3.0526361465449998</c:v>
                </c:pt>
                <c:pt idx="25411">
                  <c:v>3.0527315139770002</c:v>
                </c:pt>
                <c:pt idx="25412">
                  <c:v>3.0528578758239999</c:v>
                </c:pt>
                <c:pt idx="25413">
                  <c:v>3.0530333518980002</c:v>
                </c:pt>
                <c:pt idx="25414">
                  <c:v>3.0528533458710001</c:v>
                </c:pt>
                <c:pt idx="25415">
                  <c:v>3.052860021591</c:v>
                </c:pt>
                <c:pt idx="25416">
                  <c:v>3.053053379059</c:v>
                </c:pt>
                <c:pt idx="25417">
                  <c:v>3.0527567863459999</c:v>
                </c:pt>
                <c:pt idx="25418">
                  <c:v>3.0529267787930001</c:v>
                </c:pt>
                <c:pt idx="25419">
                  <c:v>3.0529720783230001</c:v>
                </c:pt>
                <c:pt idx="25420">
                  <c:v>3.052790403366</c:v>
                </c:pt>
                <c:pt idx="25421">
                  <c:v>3.0529999732970001</c:v>
                </c:pt>
                <c:pt idx="25422">
                  <c:v>3.0529298782350001</c:v>
                </c:pt>
                <c:pt idx="25423">
                  <c:v>3.0528645515439998</c:v>
                </c:pt>
                <c:pt idx="25424">
                  <c:v>3.0531070232389999</c:v>
                </c:pt>
                <c:pt idx="25425">
                  <c:v>3.0530259609220001</c:v>
                </c:pt>
                <c:pt idx="25426">
                  <c:v>3.0529305934909998</c:v>
                </c:pt>
                <c:pt idx="25427">
                  <c:v>3.0528683662409999</c:v>
                </c:pt>
                <c:pt idx="25428">
                  <c:v>3.0529460906980002</c:v>
                </c:pt>
                <c:pt idx="25429">
                  <c:v>3.053032398224</c:v>
                </c:pt>
                <c:pt idx="25430">
                  <c:v>3.0530879497529999</c:v>
                </c:pt>
                <c:pt idx="25431">
                  <c:v>3.0531723499300001</c:v>
                </c:pt>
                <c:pt idx="25432">
                  <c:v>3.053246974945</c:v>
                </c:pt>
                <c:pt idx="25433">
                  <c:v>3.053236484528</c:v>
                </c:pt>
                <c:pt idx="25434">
                  <c:v>3.05317735672</c:v>
                </c:pt>
                <c:pt idx="25435">
                  <c:v>3.0531153678890002</c:v>
                </c:pt>
                <c:pt idx="25436">
                  <c:v>3.0530414581300001</c:v>
                </c:pt>
                <c:pt idx="25437">
                  <c:v>3.0530576705930002</c:v>
                </c:pt>
                <c:pt idx="25438">
                  <c:v>3.0532352924350001</c:v>
                </c:pt>
                <c:pt idx="25439">
                  <c:v>3.0533087253570002</c:v>
                </c:pt>
                <c:pt idx="25440">
                  <c:v>3.0533859729769999</c:v>
                </c:pt>
                <c:pt idx="25441">
                  <c:v>3.053459882736</c:v>
                </c:pt>
                <c:pt idx="25442">
                  <c:v>3.0535280704500001</c:v>
                </c:pt>
                <c:pt idx="25443">
                  <c:v>3.0535671710969998</c:v>
                </c:pt>
                <c:pt idx="25444">
                  <c:v>3.0535647869110001</c:v>
                </c:pt>
                <c:pt idx="25445">
                  <c:v>3.0535204410549999</c:v>
                </c:pt>
                <c:pt idx="25446">
                  <c:v>3.0534708499910002</c:v>
                </c:pt>
                <c:pt idx="25447">
                  <c:v>3.053428411484</c:v>
                </c:pt>
                <c:pt idx="25448">
                  <c:v>3.053412675858</c:v>
                </c:pt>
                <c:pt idx="25449">
                  <c:v>3.05344247818</c:v>
                </c:pt>
                <c:pt idx="25450">
                  <c:v>3.053561210632</c:v>
                </c:pt>
                <c:pt idx="25451">
                  <c:v>3.0536909103390002</c:v>
                </c:pt>
                <c:pt idx="25452">
                  <c:v>3.0539615154269999</c:v>
                </c:pt>
                <c:pt idx="25453">
                  <c:v>3.0540783405299998</c:v>
                </c:pt>
                <c:pt idx="25454">
                  <c:v>3.0541093349459998</c:v>
                </c:pt>
                <c:pt idx="25455">
                  <c:v>3.0540828704830001</c:v>
                </c:pt>
                <c:pt idx="25456">
                  <c:v>3.0540854930879999</c:v>
                </c:pt>
                <c:pt idx="25457">
                  <c:v>3.054101467133</c:v>
                </c:pt>
                <c:pt idx="25458">
                  <c:v>3.0541279315950001</c:v>
                </c:pt>
                <c:pt idx="25459">
                  <c:v>3.0541663169860001</c:v>
                </c:pt>
                <c:pt idx="25460">
                  <c:v>3.0542278289790001</c:v>
                </c:pt>
                <c:pt idx="25461">
                  <c:v>3.0543119907379999</c:v>
                </c:pt>
                <c:pt idx="25462">
                  <c:v>3.0544095039369998</c:v>
                </c:pt>
                <c:pt idx="25463">
                  <c:v>3.0545082092290001</c:v>
                </c:pt>
                <c:pt idx="25464">
                  <c:v>3.0546052455899999</c:v>
                </c:pt>
                <c:pt idx="25465">
                  <c:v>3.0546987056730002</c:v>
                </c:pt>
                <c:pt idx="25466">
                  <c:v>3.0547928810120002</c:v>
                </c:pt>
                <c:pt idx="25467">
                  <c:v>3.0548803806299998</c:v>
                </c:pt>
                <c:pt idx="25468">
                  <c:v>3.0549633502960001</c:v>
                </c:pt>
                <c:pt idx="25469">
                  <c:v>3.0550446510309999</c:v>
                </c:pt>
                <c:pt idx="25470">
                  <c:v>3.055186033249</c:v>
                </c:pt>
                <c:pt idx="25471">
                  <c:v>3.0553097724909999</c:v>
                </c:pt>
                <c:pt idx="25472">
                  <c:v>3.0554802417759999</c:v>
                </c:pt>
                <c:pt idx="25473">
                  <c:v>3.0554897785190001</c:v>
                </c:pt>
                <c:pt idx="25474">
                  <c:v>3.0555791854860002</c:v>
                </c:pt>
                <c:pt idx="25475">
                  <c:v>3.0557353496549999</c:v>
                </c:pt>
                <c:pt idx="25476">
                  <c:v>3.0558588504789999</c:v>
                </c:pt>
                <c:pt idx="25477">
                  <c:v>3.0559880733489999</c:v>
                </c:pt>
                <c:pt idx="25478">
                  <c:v>3.056120872498</c:v>
                </c:pt>
                <c:pt idx="25479">
                  <c:v>3.0561585426329998</c:v>
                </c:pt>
                <c:pt idx="25480">
                  <c:v>3.0561027526859998</c:v>
                </c:pt>
                <c:pt idx="25481">
                  <c:v>3.0560398101809998</c:v>
                </c:pt>
                <c:pt idx="25482">
                  <c:v>3.0560138225559998</c:v>
                </c:pt>
                <c:pt idx="25483">
                  <c:v>3.0560410022740001</c:v>
                </c:pt>
                <c:pt idx="25484">
                  <c:v>3.05610871315</c:v>
                </c:pt>
                <c:pt idx="25485">
                  <c:v>3.0562226772310002</c:v>
                </c:pt>
                <c:pt idx="25486">
                  <c:v>3.056340694427</c:v>
                </c:pt>
                <c:pt idx="25487">
                  <c:v>3.0564589500429999</c:v>
                </c:pt>
                <c:pt idx="25488">
                  <c:v>3.056537628174</c:v>
                </c:pt>
                <c:pt idx="25489">
                  <c:v>3.0566952228550002</c:v>
                </c:pt>
                <c:pt idx="25490">
                  <c:v>3.0567135810849999</c:v>
                </c:pt>
                <c:pt idx="25491">
                  <c:v>3.056734800339</c:v>
                </c:pt>
                <c:pt idx="25492">
                  <c:v>3.0569748878479999</c:v>
                </c:pt>
                <c:pt idx="25493">
                  <c:v>3.0575063228610002</c:v>
                </c:pt>
                <c:pt idx="25494">
                  <c:v>3.0575797557829998</c:v>
                </c:pt>
                <c:pt idx="25495">
                  <c:v>3.0575711727139998</c:v>
                </c:pt>
                <c:pt idx="25496">
                  <c:v>3.0576829910279999</c:v>
                </c:pt>
                <c:pt idx="25497">
                  <c:v>3.0577678680420002</c:v>
                </c:pt>
                <c:pt idx="25498">
                  <c:v>3.057850837708</c:v>
                </c:pt>
                <c:pt idx="25499">
                  <c:v>3.058026790619</c:v>
                </c:pt>
                <c:pt idx="25500">
                  <c:v>3.0582489967350002</c:v>
                </c:pt>
                <c:pt idx="25501">
                  <c:v>3.058309793472</c:v>
                </c:pt>
                <c:pt idx="25502">
                  <c:v>3.058265924454</c:v>
                </c:pt>
                <c:pt idx="25503">
                  <c:v>3.0582478046419999</c:v>
                </c:pt>
                <c:pt idx="25504">
                  <c:v>3.0585050582890001</c:v>
                </c:pt>
                <c:pt idx="25505">
                  <c:v>3.0588405132290002</c:v>
                </c:pt>
                <c:pt idx="25506">
                  <c:v>3.059027910233</c:v>
                </c:pt>
                <c:pt idx="25507">
                  <c:v>3.059141159058</c:v>
                </c:pt>
                <c:pt idx="25508">
                  <c:v>3.0591917037959999</c:v>
                </c:pt>
                <c:pt idx="25509">
                  <c:v>3.0592672824860001</c:v>
                </c:pt>
                <c:pt idx="25510">
                  <c:v>3.0598726272580001</c:v>
                </c:pt>
                <c:pt idx="25511">
                  <c:v>3.0600173473360002</c:v>
                </c:pt>
                <c:pt idx="25512">
                  <c:v>3.0600285530089999</c:v>
                </c:pt>
                <c:pt idx="25513">
                  <c:v>3.0600380897520001</c:v>
                </c:pt>
                <c:pt idx="25514">
                  <c:v>3.0600624084470001</c:v>
                </c:pt>
                <c:pt idx="25515">
                  <c:v>3.0601122379299999</c:v>
                </c:pt>
                <c:pt idx="25516">
                  <c:v>3.0602133274079999</c:v>
                </c:pt>
                <c:pt idx="25517">
                  <c:v>3.0603482723240001</c:v>
                </c:pt>
                <c:pt idx="25518">
                  <c:v>3.0605404376980001</c:v>
                </c:pt>
                <c:pt idx="25519">
                  <c:v>3.0608780384059999</c:v>
                </c:pt>
                <c:pt idx="25520">
                  <c:v>3.060923576355</c:v>
                </c:pt>
                <c:pt idx="25521">
                  <c:v>3.0609169006350001</c:v>
                </c:pt>
                <c:pt idx="25522">
                  <c:v>3.0608894824980002</c:v>
                </c:pt>
                <c:pt idx="25523">
                  <c:v>3.0608665943150002</c:v>
                </c:pt>
                <c:pt idx="25524">
                  <c:v>3.0608568191529999</c:v>
                </c:pt>
                <c:pt idx="25525">
                  <c:v>3.0609133243560001</c:v>
                </c:pt>
                <c:pt idx="25526">
                  <c:v>3.0611157417300001</c:v>
                </c:pt>
                <c:pt idx="25527">
                  <c:v>3.0614757537839998</c:v>
                </c:pt>
                <c:pt idx="25528">
                  <c:v>3.061577320099</c:v>
                </c:pt>
                <c:pt idx="25529">
                  <c:v>3.0615732669829998</c:v>
                </c:pt>
                <c:pt idx="25530">
                  <c:v>3.061547756195</c:v>
                </c:pt>
                <c:pt idx="25531">
                  <c:v>3.0615143775939999</c:v>
                </c:pt>
                <c:pt idx="25532">
                  <c:v>3.0615246295929999</c:v>
                </c:pt>
                <c:pt idx="25533">
                  <c:v>3.0615820884699998</c:v>
                </c:pt>
                <c:pt idx="25534">
                  <c:v>3.0617251396179999</c:v>
                </c:pt>
                <c:pt idx="25535">
                  <c:v>3.0618746280670002</c:v>
                </c:pt>
                <c:pt idx="25536">
                  <c:v>3.0619745254519999</c:v>
                </c:pt>
                <c:pt idx="25537">
                  <c:v>3.0621743202210001</c:v>
                </c:pt>
                <c:pt idx="25538">
                  <c:v>3.062243700027</c:v>
                </c:pt>
                <c:pt idx="25539">
                  <c:v>3.0622639656069999</c:v>
                </c:pt>
                <c:pt idx="25540">
                  <c:v>3.0622982978820001</c:v>
                </c:pt>
                <c:pt idx="25541">
                  <c:v>3.0623509883879998</c:v>
                </c:pt>
                <c:pt idx="25542">
                  <c:v>3.0624186992650002</c:v>
                </c:pt>
                <c:pt idx="25543">
                  <c:v>3.0624985694890001</c:v>
                </c:pt>
                <c:pt idx="25544">
                  <c:v>3.0625796318049998</c:v>
                </c:pt>
                <c:pt idx="25545">
                  <c:v>3.062662363052</c:v>
                </c:pt>
                <c:pt idx="25546">
                  <c:v>3.062744140625</c:v>
                </c:pt>
                <c:pt idx="25547">
                  <c:v>3.0628204345699999</c:v>
                </c:pt>
                <c:pt idx="25548">
                  <c:v>3.0629630088809998</c:v>
                </c:pt>
                <c:pt idx="25549">
                  <c:v>3.063261985779</c:v>
                </c:pt>
                <c:pt idx="25550">
                  <c:v>3.063242673874</c:v>
                </c:pt>
                <c:pt idx="25551">
                  <c:v>3.063225507736</c:v>
                </c:pt>
                <c:pt idx="25552">
                  <c:v>3.0632116794590001</c:v>
                </c:pt>
                <c:pt idx="25553">
                  <c:v>3.0632977485659998</c:v>
                </c:pt>
                <c:pt idx="25554">
                  <c:v>3.0635735988619999</c:v>
                </c:pt>
                <c:pt idx="25555">
                  <c:v>3.0636796951290002</c:v>
                </c:pt>
                <c:pt idx="25556">
                  <c:v>3.0637776851649998</c:v>
                </c:pt>
                <c:pt idx="25557">
                  <c:v>3.0638108253479999</c:v>
                </c:pt>
                <c:pt idx="25558">
                  <c:v>3.063795804977</c:v>
                </c:pt>
                <c:pt idx="25559">
                  <c:v>3.063762664795</c:v>
                </c:pt>
                <c:pt idx="25560">
                  <c:v>3.063732862473</c:v>
                </c:pt>
                <c:pt idx="25561">
                  <c:v>3.0637142658230001</c:v>
                </c:pt>
                <c:pt idx="25562">
                  <c:v>3.0638103485110002</c:v>
                </c:pt>
                <c:pt idx="25563">
                  <c:v>3.0640308856959999</c:v>
                </c:pt>
                <c:pt idx="25564">
                  <c:v>3.064200162888</c:v>
                </c:pt>
                <c:pt idx="25565">
                  <c:v>3.0643427371979999</c:v>
                </c:pt>
                <c:pt idx="25566">
                  <c:v>3.0643844604489998</c:v>
                </c:pt>
                <c:pt idx="25567">
                  <c:v>3.0643734931950002</c:v>
                </c:pt>
                <c:pt idx="25568">
                  <c:v>3.0645902156829998</c:v>
                </c:pt>
                <c:pt idx="25569">
                  <c:v>3.064756631851</c:v>
                </c:pt>
                <c:pt idx="25570">
                  <c:v>3.064925670624</c:v>
                </c:pt>
                <c:pt idx="25571">
                  <c:v>3.0651617050170001</c:v>
                </c:pt>
                <c:pt idx="25572">
                  <c:v>3.0651965141300002</c:v>
                </c:pt>
                <c:pt idx="25573">
                  <c:v>3.0652267932889998</c:v>
                </c:pt>
                <c:pt idx="25574">
                  <c:v>3.0652565956119999</c:v>
                </c:pt>
                <c:pt idx="25575">
                  <c:v>3.0653080940250002</c:v>
                </c:pt>
                <c:pt idx="25576">
                  <c:v>3.065379142761</c:v>
                </c:pt>
                <c:pt idx="25577">
                  <c:v>3.0654571056369999</c:v>
                </c:pt>
                <c:pt idx="25578">
                  <c:v>3.0655388832089998</c:v>
                </c:pt>
                <c:pt idx="25579">
                  <c:v>3.0656208991999998</c:v>
                </c:pt>
                <c:pt idx="25580">
                  <c:v>3.0657029151919999</c:v>
                </c:pt>
                <c:pt idx="25581">
                  <c:v>3.06578707695</c:v>
                </c:pt>
                <c:pt idx="25582">
                  <c:v>3.065944194794</c:v>
                </c:pt>
                <c:pt idx="25583">
                  <c:v>3.0660839080810001</c:v>
                </c:pt>
                <c:pt idx="25584">
                  <c:v>3.066304922104</c:v>
                </c:pt>
                <c:pt idx="25585">
                  <c:v>3.0662820339199999</c:v>
                </c:pt>
                <c:pt idx="25586">
                  <c:v>3.066355466843</c:v>
                </c:pt>
                <c:pt idx="25587">
                  <c:v>3.0664541721340002</c:v>
                </c:pt>
                <c:pt idx="25588">
                  <c:v>3.0666007995609998</c:v>
                </c:pt>
                <c:pt idx="25589">
                  <c:v>3.0667974948880001</c:v>
                </c:pt>
                <c:pt idx="25590">
                  <c:v>3.066878795624</c:v>
                </c:pt>
                <c:pt idx="25591">
                  <c:v>3.0669374465939998</c:v>
                </c:pt>
                <c:pt idx="25592">
                  <c:v>3.0669314861300001</c:v>
                </c:pt>
                <c:pt idx="25593">
                  <c:v>3.0669026374819999</c:v>
                </c:pt>
                <c:pt idx="25594">
                  <c:v>3.0668690204620002</c:v>
                </c:pt>
                <c:pt idx="25595">
                  <c:v>3.0668442249300001</c:v>
                </c:pt>
                <c:pt idx="25596">
                  <c:v>3.066847801208</c:v>
                </c:pt>
                <c:pt idx="25597">
                  <c:v>3.0669145584109998</c:v>
                </c:pt>
                <c:pt idx="25598">
                  <c:v>3.0670015811920002</c:v>
                </c:pt>
                <c:pt idx="25599">
                  <c:v>3.0670969486240001</c:v>
                </c:pt>
                <c:pt idx="25600">
                  <c:v>3.0671904087069999</c:v>
                </c:pt>
                <c:pt idx="25601">
                  <c:v>3.067281484604</c:v>
                </c:pt>
                <c:pt idx="25602">
                  <c:v>3.067454576492</c:v>
                </c:pt>
                <c:pt idx="25603">
                  <c:v>3.067487239838</c:v>
                </c:pt>
                <c:pt idx="25604">
                  <c:v>3.0675175189970001</c:v>
                </c:pt>
                <c:pt idx="25605">
                  <c:v>3.0675983428959999</c:v>
                </c:pt>
                <c:pt idx="25606">
                  <c:v>3.0677273273469998</c:v>
                </c:pt>
                <c:pt idx="25607">
                  <c:v>3.0678753852840002</c:v>
                </c:pt>
                <c:pt idx="25608">
                  <c:v>3.0680806636810001</c:v>
                </c:pt>
                <c:pt idx="25609">
                  <c:v>3.068383693695</c:v>
                </c:pt>
                <c:pt idx="25610">
                  <c:v>3.0686912536620001</c:v>
                </c:pt>
                <c:pt idx="25611">
                  <c:v>3.0688042640690001</c:v>
                </c:pt>
                <c:pt idx="25612">
                  <c:v>3.0689091682430001</c:v>
                </c:pt>
                <c:pt idx="25613">
                  <c:v>3.0690069198610002</c:v>
                </c:pt>
                <c:pt idx="25614">
                  <c:v>3.0690701007840002</c:v>
                </c:pt>
                <c:pt idx="25615">
                  <c:v>3.0690705776209999</c:v>
                </c:pt>
                <c:pt idx="25616">
                  <c:v>3.0690476894379999</c:v>
                </c:pt>
                <c:pt idx="25617">
                  <c:v>3.06902384758</c:v>
                </c:pt>
                <c:pt idx="25618">
                  <c:v>3.0690066814420001</c:v>
                </c:pt>
                <c:pt idx="25619">
                  <c:v>3.0690610408780001</c:v>
                </c:pt>
                <c:pt idx="25620">
                  <c:v>3.0692219734189998</c:v>
                </c:pt>
                <c:pt idx="25621">
                  <c:v>3.0693914890289999</c:v>
                </c:pt>
                <c:pt idx="25622">
                  <c:v>3.0695583820340002</c:v>
                </c:pt>
                <c:pt idx="25623">
                  <c:v>3.0696275234220001</c:v>
                </c:pt>
                <c:pt idx="25624">
                  <c:v>3.0696432590480001</c:v>
                </c:pt>
                <c:pt idx="25625">
                  <c:v>3.0696272850040001</c:v>
                </c:pt>
                <c:pt idx="25626">
                  <c:v>3.0700929164890001</c:v>
                </c:pt>
                <c:pt idx="25627">
                  <c:v>3.0703051090239999</c:v>
                </c:pt>
                <c:pt idx="25628">
                  <c:v>3.0704090595250002</c:v>
                </c:pt>
                <c:pt idx="25629">
                  <c:v>3.0704629421230001</c:v>
                </c:pt>
                <c:pt idx="25630">
                  <c:v>3.0704951286319999</c:v>
                </c:pt>
                <c:pt idx="25631">
                  <c:v>3.0705101490020001</c:v>
                </c:pt>
                <c:pt idx="25632">
                  <c:v>3.0705246925349998</c:v>
                </c:pt>
                <c:pt idx="25633">
                  <c:v>3.0705709457400001</c:v>
                </c:pt>
                <c:pt idx="25634">
                  <c:v>3.0706083774569999</c:v>
                </c:pt>
                <c:pt idx="25635">
                  <c:v>3.0706520080569999</c:v>
                </c:pt>
                <c:pt idx="25636">
                  <c:v>3.0707774162289998</c:v>
                </c:pt>
                <c:pt idx="25637">
                  <c:v>3.0709149837490002</c:v>
                </c:pt>
                <c:pt idx="25638">
                  <c:v>3.0711851120000002</c:v>
                </c:pt>
                <c:pt idx="25639">
                  <c:v>3.0713806152340002</c:v>
                </c:pt>
                <c:pt idx="25640">
                  <c:v>3.0714683532709999</c:v>
                </c:pt>
                <c:pt idx="25641">
                  <c:v>3.0715136528019999</c:v>
                </c:pt>
                <c:pt idx="25642">
                  <c:v>3.0715334415440001</c:v>
                </c:pt>
                <c:pt idx="25643">
                  <c:v>3.0715544223790001</c:v>
                </c:pt>
                <c:pt idx="25644">
                  <c:v>3.0719363689420001</c:v>
                </c:pt>
                <c:pt idx="25645">
                  <c:v>3.072037220001</c:v>
                </c:pt>
                <c:pt idx="25646">
                  <c:v>3.0721337795260002</c:v>
                </c:pt>
                <c:pt idx="25647">
                  <c:v>3.0722091197969998</c:v>
                </c:pt>
                <c:pt idx="25648">
                  <c:v>3.0722320079799998</c:v>
                </c:pt>
                <c:pt idx="25649">
                  <c:v>3.0722074508669999</c:v>
                </c:pt>
                <c:pt idx="25650">
                  <c:v>3.0721774101260002</c:v>
                </c:pt>
                <c:pt idx="25651">
                  <c:v>3.0721495151520002</c:v>
                </c:pt>
                <c:pt idx="25652">
                  <c:v>3.072138547897</c:v>
                </c:pt>
                <c:pt idx="25653">
                  <c:v>3.0721826553340001</c:v>
                </c:pt>
                <c:pt idx="25654">
                  <c:v>3.0722720623019999</c:v>
                </c:pt>
                <c:pt idx="25655">
                  <c:v>3.072365045547</c:v>
                </c:pt>
                <c:pt idx="25656">
                  <c:v>3.072408676147</c:v>
                </c:pt>
                <c:pt idx="25657">
                  <c:v>3.0724964141850002</c:v>
                </c:pt>
                <c:pt idx="25658">
                  <c:v>3.072581529617</c:v>
                </c:pt>
                <c:pt idx="25659">
                  <c:v>3.0726668834690001</c:v>
                </c:pt>
                <c:pt idx="25660">
                  <c:v>3.0727272033689998</c:v>
                </c:pt>
                <c:pt idx="25661">
                  <c:v>3.0727412700649999</c:v>
                </c:pt>
                <c:pt idx="25662">
                  <c:v>3.0727219581599998</c:v>
                </c:pt>
                <c:pt idx="25663">
                  <c:v>3.0729620456700002</c:v>
                </c:pt>
                <c:pt idx="25664">
                  <c:v>3.0730421543120001</c:v>
                </c:pt>
                <c:pt idx="25665">
                  <c:v>3.0731279850009998</c:v>
                </c:pt>
                <c:pt idx="25666">
                  <c:v>3.073215961456</c:v>
                </c:pt>
                <c:pt idx="25667">
                  <c:v>3.0733096599579999</c:v>
                </c:pt>
                <c:pt idx="25668">
                  <c:v>3.0734069347380002</c:v>
                </c:pt>
                <c:pt idx="25669">
                  <c:v>3.0735075473790001</c:v>
                </c:pt>
                <c:pt idx="25670">
                  <c:v>3.0736062526699999</c:v>
                </c:pt>
                <c:pt idx="25671">
                  <c:v>3.0737054347989998</c:v>
                </c:pt>
                <c:pt idx="25672">
                  <c:v>3.0737972259520001</c:v>
                </c:pt>
                <c:pt idx="25673">
                  <c:v>3.073884010315</c:v>
                </c:pt>
                <c:pt idx="25674">
                  <c:v>3.0739557743070001</c:v>
                </c:pt>
                <c:pt idx="25675">
                  <c:v>3.0740089416499998</c:v>
                </c:pt>
                <c:pt idx="25676">
                  <c:v>3.0740551948550001</c:v>
                </c:pt>
                <c:pt idx="25677">
                  <c:v>3.0741169452669999</c:v>
                </c:pt>
                <c:pt idx="25678">
                  <c:v>3.0742106437680001</c:v>
                </c:pt>
                <c:pt idx="25679">
                  <c:v>3.0744111537930001</c:v>
                </c:pt>
                <c:pt idx="25680">
                  <c:v>3.0746071338649998</c:v>
                </c:pt>
                <c:pt idx="25681">
                  <c:v>3.0747964382170001</c:v>
                </c:pt>
                <c:pt idx="25682">
                  <c:v>3.074831008911</c:v>
                </c:pt>
                <c:pt idx="25683">
                  <c:v>3.0747847557069998</c:v>
                </c:pt>
                <c:pt idx="25684">
                  <c:v>3.0749886035920002</c:v>
                </c:pt>
                <c:pt idx="25685">
                  <c:v>3.0753474235530001</c:v>
                </c:pt>
                <c:pt idx="25686">
                  <c:v>3.0755505561829999</c:v>
                </c:pt>
                <c:pt idx="25687">
                  <c:v>3.0756630897520001</c:v>
                </c:pt>
                <c:pt idx="25688">
                  <c:v>3.0756301879880001</c:v>
                </c:pt>
                <c:pt idx="25689">
                  <c:v>3.0756030082699999</c:v>
                </c:pt>
                <c:pt idx="25690">
                  <c:v>3.0756640434269999</c:v>
                </c:pt>
                <c:pt idx="25691">
                  <c:v>3.0757448673250001</c:v>
                </c:pt>
                <c:pt idx="25692">
                  <c:v>3.0758295059199998</c:v>
                </c:pt>
                <c:pt idx="25693">
                  <c:v>3.0759134292599999</c:v>
                </c:pt>
                <c:pt idx="25694">
                  <c:v>3.0759510993960002</c:v>
                </c:pt>
                <c:pt idx="25695">
                  <c:v>3.075988531113</c:v>
                </c:pt>
                <c:pt idx="25696">
                  <c:v>3.0760684013369999</c:v>
                </c:pt>
                <c:pt idx="25697">
                  <c:v>3.0761070251459999</c:v>
                </c:pt>
                <c:pt idx="25698">
                  <c:v>3.0761487483979999</c:v>
                </c:pt>
                <c:pt idx="25699">
                  <c:v>3.0762307643889999</c:v>
                </c:pt>
                <c:pt idx="25700">
                  <c:v>3.0762703418730002</c:v>
                </c:pt>
                <c:pt idx="25701">
                  <c:v>3.0763511657709999</c:v>
                </c:pt>
                <c:pt idx="25702">
                  <c:v>3.0764157772059999</c:v>
                </c:pt>
                <c:pt idx="25703">
                  <c:v>3.076429843903</c:v>
                </c:pt>
                <c:pt idx="25704">
                  <c:v>3.0764033794399999</c:v>
                </c:pt>
                <c:pt idx="25705">
                  <c:v>3.0763688087459999</c:v>
                </c:pt>
                <c:pt idx="25706">
                  <c:v>3.0763378143310001</c:v>
                </c:pt>
                <c:pt idx="25707">
                  <c:v>3.0765264034270001</c:v>
                </c:pt>
                <c:pt idx="25708">
                  <c:v>3.076602458954</c:v>
                </c:pt>
                <c:pt idx="25709">
                  <c:v>3.076682806015</c:v>
                </c:pt>
                <c:pt idx="25710">
                  <c:v>3.0767636299130001</c:v>
                </c:pt>
                <c:pt idx="25711">
                  <c:v>3.0768516063689999</c:v>
                </c:pt>
                <c:pt idx="25712">
                  <c:v>3.0769388675689999</c:v>
                </c:pt>
                <c:pt idx="25713">
                  <c:v>3.0770235061650002</c:v>
                </c:pt>
                <c:pt idx="25714">
                  <c:v>3.0771088600160001</c:v>
                </c:pt>
                <c:pt idx="25715">
                  <c:v>3.0771939754490001</c:v>
                </c:pt>
                <c:pt idx="25716">
                  <c:v>3.0772795677190001</c:v>
                </c:pt>
                <c:pt idx="25717">
                  <c:v>3.0773634910580001</c:v>
                </c:pt>
                <c:pt idx="25718">
                  <c:v>3.0774405002590002</c:v>
                </c:pt>
                <c:pt idx="25719">
                  <c:v>3.0775887966159998</c:v>
                </c:pt>
                <c:pt idx="25720">
                  <c:v>3.0777025222779999</c:v>
                </c:pt>
                <c:pt idx="25721">
                  <c:v>3.0777685642239998</c:v>
                </c:pt>
                <c:pt idx="25722">
                  <c:v>3.0777668952939998</c:v>
                </c:pt>
                <c:pt idx="25723">
                  <c:v>3.0779304504390002</c:v>
                </c:pt>
                <c:pt idx="25724">
                  <c:v>3.078151226044</c:v>
                </c:pt>
                <c:pt idx="25725">
                  <c:v>3.0785150527949998</c:v>
                </c:pt>
                <c:pt idx="25726">
                  <c:v>3.078648090363</c:v>
                </c:pt>
                <c:pt idx="25727">
                  <c:v>3.0787036418909999</c:v>
                </c:pt>
                <c:pt idx="25728">
                  <c:v>3.07878780365</c:v>
                </c:pt>
                <c:pt idx="25729">
                  <c:v>3.0788064002989999</c:v>
                </c:pt>
                <c:pt idx="25730">
                  <c:v>3.0788204669949999</c:v>
                </c:pt>
                <c:pt idx="25731">
                  <c:v>3.0788238048549998</c:v>
                </c:pt>
                <c:pt idx="25732">
                  <c:v>3.0791320800780002</c:v>
                </c:pt>
                <c:pt idx="25733">
                  <c:v>3.079272508621</c:v>
                </c:pt>
                <c:pt idx="25734">
                  <c:v>3.0793602466580001</c:v>
                </c:pt>
                <c:pt idx="25735">
                  <c:v>3.079446792603</c:v>
                </c:pt>
                <c:pt idx="25736">
                  <c:v>3.079527139664</c:v>
                </c:pt>
                <c:pt idx="25737">
                  <c:v>3.0795910358429999</c:v>
                </c:pt>
                <c:pt idx="25738">
                  <c:v>3.0795979499819999</c:v>
                </c:pt>
                <c:pt idx="25739">
                  <c:v>3.0795652866359999</c:v>
                </c:pt>
                <c:pt idx="25740">
                  <c:v>3.0795230865479999</c:v>
                </c:pt>
                <c:pt idx="25741">
                  <c:v>3.0794839859010001</c:v>
                </c:pt>
                <c:pt idx="25742">
                  <c:v>3.0794632434840001</c:v>
                </c:pt>
                <c:pt idx="25743">
                  <c:v>3.079493761063</c:v>
                </c:pt>
                <c:pt idx="25744">
                  <c:v>3.0795648097989998</c:v>
                </c:pt>
                <c:pt idx="25745">
                  <c:v>3.0796041488650001</c:v>
                </c:pt>
                <c:pt idx="25746">
                  <c:v>3.0796432495119999</c:v>
                </c:pt>
                <c:pt idx="25747">
                  <c:v>3.0797200202939998</c:v>
                </c:pt>
                <c:pt idx="25748">
                  <c:v>3.0797579288480001</c:v>
                </c:pt>
                <c:pt idx="25749">
                  <c:v>3.0798382759090002</c:v>
                </c:pt>
                <c:pt idx="25750">
                  <c:v>3.0799164772030001</c:v>
                </c:pt>
                <c:pt idx="25751">
                  <c:v>3.0799546241760001</c:v>
                </c:pt>
                <c:pt idx="25752">
                  <c:v>3.0800306797029999</c:v>
                </c:pt>
                <c:pt idx="25753">
                  <c:v>3.0800583362579999</c:v>
                </c:pt>
                <c:pt idx="25754">
                  <c:v>3.0800738334659998</c:v>
                </c:pt>
                <c:pt idx="25755">
                  <c:v>3.080049991608</c:v>
                </c:pt>
                <c:pt idx="25756">
                  <c:v>3.080017089844</c:v>
                </c:pt>
                <c:pt idx="25757">
                  <c:v>3.0800044536589999</c:v>
                </c:pt>
                <c:pt idx="25758">
                  <c:v>3.0801994800569998</c:v>
                </c:pt>
                <c:pt idx="25759">
                  <c:v>3.0803451538090001</c:v>
                </c:pt>
                <c:pt idx="25760">
                  <c:v>3.0804212093349999</c:v>
                </c:pt>
                <c:pt idx="25761">
                  <c:v>3.0804965496059999</c:v>
                </c:pt>
                <c:pt idx="25762">
                  <c:v>3.0805759429930002</c:v>
                </c:pt>
                <c:pt idx="25763">
                  <c:v>3.0806539058690001</c:v>
                </c:pt>
                <c:pt idx="25764">
                  <c:v>3.08074092865</c:v>
                </c:pt>
                <c:pt idx="25765">
                  <c:v>3.08082985878</c:v>
                </c:pt>
                <c:pt idx="25766">
                  <c:v>3.080916643143</c:v>
                </c:pt>
                <c:pt idx="25767">
                  <c:v>3.0810027122500001</c:v>
                </c:pt>
                <c:pt idx="25768">
                  <c:v>3.081087827682</c:v>
                </c:pt>
                <c:pt idx="25769">
                  <c:v>3.0811674594879999</c:v>
                </c:pt>
                <c:pt idx="25770">
                  <c:v>3.0812425613399999</c:v>
                </c:pt>
                <c:pt idx="25771">
                  <c:v>3.0813095569610001</c:v>
                </c:pt>
                <c:pt idx="25772">
                  <c:v>3.0813655853270001</c:v>
                </c:pt>
                <c:pt idx="25773">
                  <c:v>3.0814092159270001</c:v>
                </c:pt>
                <c:pt idx="25774">
                  <c:v>3.0814414024349999</c:v>
                </c:pt>
                <c:pt idx="25775">
                  <c:v>3.081466436386</c:v>
                </c:pt>
                <c:pt idx="25776">
                  <c:v>3.081490755081</c:v>
                </c:pt>
                <c:pt idx="25777">
                  <c:v>3.0815145969389999</c:v>
                </c:pt>
                <c:pt idx="25778">
                  <c:v>3.0815379619600001</c:v>
                </c:pt>
                <c:pt idx="25779">
                  <c:v>3.0815658569340001</c:v>
                </c:pt>
                <c:pt idx="25780">
                  <c:v>3.0816032886509999</c:v>
                </c:pt>
                <c:pt idx="25781">
                  <c:v>3.0816502571109998</c:v>
                </c:pt>
                <c:pt idx="25782">
                  <c:v>3.0817096233369998</c:v>
                </c:pt>
                <c:pt idx="25783">
                  <c:v>3.0817806720730001</c:v>
                </c:pt>
                <c:pt idx="25784">
                  <c:v>3.0818583965299999</c:v>
                </c:pt>
                <c:pt idx="25785">
                  <c:v>3.0819411277770001</c:v>
                </c:pt>
                <c:pt idx="25786">
                  <c:v>3.0820214748380002</c:v>
                </c:pt>
                <c:pt idx="25787">
                  <c:v>3.0820989608759999</c:v>
                </c:pt>
                <c:pt idx="25788">
                  <c:v>3.082177639008</c:v>
                </c:pt>
                <c:pt idx="25789">
                  <c:v>3.0823171138759999</c:v>
                </c:pt>
                <c:pt idx="25790">
                  <c:v>3.082444429398</c:v>
                </c:pt>
                <c:pt idx="25791">
                  <c:v>3.082807302475</c:v>
                </c:pt>
                <c:pt idx="25792">
                  <c:v>3.0827972888950002</c:v>
                </c:pt>
                <c:pt idx="25793">
                  <c:v>3.0827453136440002</c:v>
                </c:pt>
                <c:pt idx="25794">
                  <c:v>3.082707643509</c:v>
                </c:pt>
                <c:pt idx="25795">
                  <c:v>3.0826945304870002</c:v>
                </c:pt>
                <c:pt idx="25796">
                  <c:v>3.082734107971</c:v>
                </c:pt>
                <c:pt idx="25797">
                  <c:v>3.0828008651730001</c:v>
                </c:pt>
                <c:pt idx="25798">
                  <c:v>3.0828773975370001</c:v>
                </c:pt>
                <c:pt idx="25799">
                  <c:v>3.0829176902770001</c:v>
                </c:pt>
                <c:pt idx="25800">
                  <c:v>3.0829966068269998</c:v>
                </c:pt>
                <c:pt idx="25801">
                  <c:v>3.0830717086789998</c:v>
                </c:pt>
                <c:pt idx="25802">
                  <c:v>3.0831093788150001</c:v>
                </c:pt>
                <c:pt idx="25803">
                  <c:v>3.0831930637360001</c:v>
                </c:pt>
                <c:pt idx="25804">
                  <c:v>3.0832312107090001</c:v>
                </c:pt>
                <c:pt idx="25805">
                  <c:v>3.0832679271700001</c:v>
                </c:pt>
                <c:pt idx="25806">
                  <c:v>3.0832931995389998</c:v>
                </c:pt>
                <c:pt idx="25807">
                  <c:v>3.0832855701450002</c:v>
                </c:pt>
                <c:pt idx="25808">
                  <c:v>3.0832636356349998</c:v>
                </c:pt>
                <c:pt idx="25809">
                  <c:v>3.083222150803</c:v>
                </c:pt>
                <c:pt idx="25810">
                  <c:v>3.0832004547120002</c:v>
                </c:pt>
                <c:pt idx="25811">
                  <c:v>3.0831782817839999</c:v>
                </c:pt>
                <c:pt idx="25812">
                  <c:v>3.0831449031829998</c:v>
                </c:pt>
                <c:pt idx="25813">
                  <c:v>3.0831389427190001</c:v>
                </c:pt>
                <c:pt idx="25814">
                  <c:v>3.0831816196439998</c:v>
                </c:pt>
                <c:pt idx="25815">
                  <c:v>3.0832662582400001</c:v>
                </c:pt>
                <c:pt idx="25816">
                  <c:v>3.0833554267880001</c:v>
                </c:pt>
                <c:pt idx="25817">
                  <c:v>3.0834496021270001</c:v>
                </c:pt>
                <c:pt idx="25818">
                  <c:v>3.0836009979250001</c:v>
                </c:pt>
                <c:pt idx="25819">
                  <c:v>3.083750486374</c:v>
                </c:pt>
                <c:pt idx="25820">
                  <c:v>3.0838515758509999</c:v>
                </c:pt>
                <c:pt idx="25821">
                  <c:v>3.0838682651520002</c:v>
                </c:pt>
                <c:pt idx="25822">
                  <c:v>3.0838894844059999</c:v>
                </c:pt>
                <c:pt idx="25823">
                  <c:v>3.083919763565</c:v>
                </c:pt>
                <c:pt idx="25824">
                  <c:v>3.083953142166</c:v>
                </c:pt>
                <c:pt idx="25825">
                  <c:v>3.0839996337889999</c:v>
                </c:pt>
                <c:pt idx="25826">
                  <c:v>3.0840635299680002</c:v>
                </c:pt>
                <c:pt idx="25827">
                  <c:v>3.0841488838200002</c:v>
                </c:pt>
                <c:pt idx="25828">
                  <c:v>3.0842466354370002</c:v>
                </c:pt>
                <c:pt idx="25829">
                  <c:v>3.0843412876129999</c:v>
                </c:pt>
                <c:pt idx="25830">
                  <c:v>3.084432840347</c:v>
                </c:pt>
                <c:pt idx="25831">
                  <c:v>3.0845165252690001</c:v>
                </c:pt>
                <c:pt idx="25832">
                  <c:v>3.0845994949339999</c:v>
                </c:pt>
                <c:pt idx="25833">
                  <c:v>3.0847520828250001</c:v>
                </c:pt>
                <c:pt idx="25834">
                  <c:v>3.084952116013</c:v>
                </c:pt>
                <c:pt idx="25835">
                  <c:v>3.085103988647</c:v>
                </c:pt>
                <c:pt idx="25836">
                  <c:v>3.085529565811</c:v>
                </c:pt>
                <c:pt idx="25837">
                  <c:v>3.0859179496769999</c:v>
                </c:pt>
                <c:pt idx="25838">
                  <c:v>3.0858902931209999</c:v>
                </c:pt>
                <c:pt idx="25839">
                  <c:v>3.0858700275420001</c:v>
                </c:pt>
                <c:pt idx="25840">
                  <c:v>3.0858616828919998</c:v>
                </c:pt>
                <c:pt idx="25841">
                  <c:v>3.0859346389770002</c:v>
                </c:pt>
                <c:pt idx="25842">
                  <c:v>3.0859825611109999</c:v>
                </c:pt>
                <c:pt idx="25843">
                  <c:v>3.0860743522640002</c:v>
                </c:pt>
                <c:pt idx="25844">
                  <c:v>3.0861179828640002</c:v>
                </c:pt>
                <c:pt idx="25845">
                  <c:v>3.0862076282499999</c:v>
                </c:pt>
                <c:pt idx="25846">
                  <c:v>3.0862960815429998</c:v>
                </c:pt>
                <c:pt idx="25847">
                  <c:v>3.0863797664639998</c:v>
                </c:pt>
                <c:pt idx="25848">
                  <c:v>3.0864369869230002</c:v>
                </c:pt>
                <c:pt idx="25849">
                  <c:v>3.0864408016199998</c:v>
                </c:pt>
                <c:pt idx="25850">
                  <c:v>3.0864071846010002</c:v>
                </c:pt>
                <c:pt idx="25851">
                  <c:v>3.086369991302</c:v>
                </c:pt>
                <c:pt idx="25852">
                  <c:v>3.086352348328</c:v>
                </c:pt>
                <c:pt idx="25853">
                  <c:v>3.0863404273990001</c:v>
                </c:pt>
                <c:pt idx="25854">
                  <c:v>3.0863358974459998</c:v>
                </c:pt>
                <c:pt idx="25855">
                  <c:v>3.086354017258</c:v>
                </c:pt>
                <c:pt idx="25856">
                  <c:v>3.0863854885099999</c:v>
                </c:pt>
                <c:pt idx="25857">
                  <c:v>3.0864722728729999</c:v>
                </c:pt>
                <c:pt idx="25858">
                  <c:v>3.0865187644960002</c:v>
                </c:pt>
                <c:pt idx="25859">
                  <c:v>3.0866081714629998</c:v>
                </c:pt>
                <c:pt idx="25860">
                  <c:v>3.0866992473599999</c:v>
                </c:pt>
                <c:pt idx="25861">
                  <c:v>3.086793899536</c:v>
                </c:pt>
                <c:pt idx="25862">
                  <c:v>3.0868868827820002</c:v>
                </c:pt>
                <c:pt idx="25863">
                  <c:v>3.0870287418369999</c:v>
                </c:pt>
                <c:pt idx="25864">
                  <c:v>3.0871202945710001</c:v>
                </c:pt>
                <c:pt idx="25865">
                  <c:v>3.08713555336</c:v>
                </c:pt>
                <c:pt idx="25866">
                  <c:v>3.0871531963350001</c:v>
                </c:pt>
                <c:pt idx="25867">
                  <c:v>3.0871796607970001</c:v>
                </c:pt>
                <c:pt idx="25868">
                  <c:v>3.087213993073</c:v>
                </c:pt>
                <c:pt idx="25869">
                  <c:v>3.0872604846949998</c:v>
                </c:pt>
                <c:pt idx="25870">
                  <c:v>3.087321996689</c:v>
                </c:pt>
                <c:pt idx="25871">
                  <c:v>3.087397098541</c:v>
                </c:pt>
                <c:pt idx="25872">
                  <c:v>3.0874793529510001</c:v>
                </c:pt>
                <c:pt idx="25873">
                  <c:v>3.0875670909880002</c:v>
                </c:pt>
                <c:pt idx="25874">
                  <c:v>3.0876543521880002</c:v>
                </c:pt>
                <c:pt idx="25875">
                  <c:v>3.0877339839940001</c:v>
                </c:pt>
                <c:pt idx="25876">
                  <c:v>3.0878090858460001</c:v>
                </c:pt>
                <c:pt idx="25877">
                  <c:v>3.0879454612730002</c:v>
                </c:pt>
                <c:pt idx="25878">
                  <c:v>3.088075399399</c:v>
                </c:pt>
                <c:pt idx="25879">
                  <c:v>3.0882687568659999</c:v>
                </c:pt>
                <c:pt idx="25880">
                  <c:v>3.0884544849400002</c:v>
                </c:pt>
                <c:pt idx="25881">
                  <c:v>3.088584661484</c:v>
                </c:pt>
                <c:pt idx="25882">
                  <c:v>3.0885796546940001</c:v>
                </c:pt>
                <c:pt idx="25883">
                  <c:v>3.0886397361759999</c:v>
                </c:pt>
                <c:pt idx="25884">
                  <c:v>3.0888001918789998</c:v>
                </c:pt>
                <c:pt idx="25885">
                  <c:v>3.088987350464</c:v>
                </c:pt>
                <c:pt idx="25886">
                  <c:v>3.0892765521999999</c:v>
                </c:pt>
                <c:pt idx="25887">
                  <c:v>3.089653491974</c:v>
                </c:pt>
                <c:pt idx="25888">
                  <c:v>3.089655399323</c:v>
                </c:pt>
                <c:pt idx="25889">
                  <c:v>3.089735507965</c:v>
                </c:pt>
                <c:pt idx="25890">
                  <c:v>3.0898213386540001</c:v>
                </c:pt>
                <c:pt idx="25891">
                  <c:v>3.0898613929750001</c:v>
                </c:pt>
                <c:pt idx="25892">
                  <c:v>3.0899443626399998</c:v>
                </c:pt>
                <c:pt idx="25893">
                  <c:v>3.090026855469</c:v>
                </c:pt>
                <c:pt idx="25894">
                  <c:v>3.0900678634640002</c:v>
                </c:pt>
                <c:pt idx="25895">
                  <c:v>3.0901474952700001</c:v>
                </c:pt>
                <c:pt idx="25896">
                  <c:v>3.0902240276340001</c:v>
                </c:pt>
                <c:pt idx="25897">
                  <c:v>3.0902791023249998</c:v>
                </c:pt>
                <c:pt idx="25898">
                  <c:v>3.0902864933009999</c:v>
                </c:pt>
                <c:pt idx="25899">
                  <c:v>3.0902662277220001</c:v>
                </c:pt>
                <c:pt idx="25900">
                  <c:v>3.0902297496800002</c:v>
                </c:pt>
                <c:pt idx="25901">
                  <c:v>3.0901882648469998</c:v>
                </c:pt>
                <c:pt idx="25902">
                  <c:v>3.0901660919189999</c:v>
                </c:pt>
                <c:pt idx="25903">
                  <c:v>3.0901508331300001</c:v>
                </c:pt>
                <c:pt idx="25904">
                  <c:v>3.0901539325709999</c:v>
                </c:pt>
                <c:pt idx="25905">
                  <c:v>3.090180158615</c:v>
                </c:pt>
                <c:pt idx="25906">
                  <c:v>3.090211868286</c:v>
                </c:pt>
                <c:pt idx="25907">
                  <c:v>3.0902462005619999</c:v>
                </c:pt>
                <c:pt idx="25908">
                  <c:v>3.0903263092039999</c:v>
                </c:pt>
                <c:pt idx="25909">
                  <c:v>3.0904135704039999</c:v>
                </c:pt>
                <c:pt idx="25910">
                  <c:v>3.0905008316039999</c:v>
                </c:pt>
                <c:pt idx="25911">
                  <c:v>3.090593576431</c:v>
                </c:pt>
                <c:pt idx="25912">
                  <c:v>3.0907840728760001</c:v>
                </c:pt>
                <c:pt idx="25913">
                  <c:v>3.0909898281100001</c:v>
                </c:pt>
                <c:pt idx="25914">
                  <c:v>3.0912680625919999</c:v>
                </c:pt>
                <c:pt idx="25915">
                  <c:v>3.0916290283199999</c:v>
                </c:pt>
                <c:pt idx="25916">
                  <c:v>3.091761827469</c:v>
                </c:pt>
                <c:pt idx="25917">
                  <c:v>3.091899633408</c:v>
                </c:pt>
                <c:pt idx="25918">
                  <c:v>3.0919690132139999</c:v>
                </c:pt>
                <c:pt idx="25919">
                  <c:v>3.0921051502229999</c:v>
                </c:pt>
                <c:pt idx="25920">
                  <c:v>3.0922210216520001</c:v>
                </c:pt>
                <c:pt idx="25921">
                  <c:v>3.092274665833</c:v>
                </c:pt>
                <c:pt idx="25922">
                  <c:v>3.092316389084</c:v>
                </c:pt>
                <c:pt idx="25923">
                  <c:v>3.0923528671259999</c:v>
                </c:pt>
                <c:pt idx="25924">
                  <c:v>3.092387914658</c:v>
                </c:pt>
                <c:pt idx="25925">
                  <c:v>3.0924215316770001</c:v>
                </c:pt>
                <c:pt idx="25926">
                  <c:v>3.0924532413480001</c:v>
                </c:pt>
                <c:pt idx="25927">
                  <c:v>3.0924866199490002</c:v>
                </c:pt>
                <c:pt idx="25928">
                  <c:v>3.0925226211550001</c:v>
                </c:pt>
                <c:pt idx="25929">
                  <c:v>3.0925621986389999</c:v>
                </c:pt>
                <c:pt idx="25930">
                  <c:v>3.0926065444950002</c:v>
                </c:pt>
                <c:pt idx="25931">
                  <c:v>3.0926501750950002</c:v>
                </c:pt>
                <c:pt idx="25932">
                  <c:v>3.0927062034609998</c:v>
                </c:pt>
                <c:pt idx="25933">
                  <c:v>3.092832565308</c:v>
                </c:pt>
                <c:pt idx="25934">
                  <c:v>3.0929591655730002</c:v>
                </c:pt>
                <c:pt idx="25935">
                  <c:v>3.0934913158419999</c:v>
                </c:pt>
                <c:pt idx="25936">
                  <c:v>3.0936567783359998</c:v>
                </c:pt>
                <c:pt idx="25937">
                  <c:v>3.0937211513520002</c:v>
                </c:pt>
                <c:pt idx="25938">
                  <c:v>3.0937407016749998</c:v>
                </c:pt>
                <c:pt idx="25939">
                  <c:v>3.0937159061430002</c:v>
                </c:pt>
                <c:pt idx="25940">
                  <c:v>3.093696117401</c:v>
                </c:pt>
                <c:pt idx="25941">
                  <c:v>3.093650817871</c:v>
                </c:pt>
                <c:pt idx="25942">
                  <c:v>3.0936083793639999</c:v>
                </c:pt>
                <c:pt idx="25943">
                  <c:v>3.0935959815979999</c:v>
                </c:pt>
                <c:pt idx="25944">
                  <c:v>3.0936307907099998</c:v>
                </c:pt>
                <c:pt idx="25945">
                  <c:v>3.0936951637269998</c:v>
                </c:pt>
                <c:pt idx="25946">
                  <c:v>3.0937705039979999</c:v>
                </c:pt>
                <c:pt idx="25947">
                  <c:v>3.0938448905940001</c:v>
                </c:pt>
                <c:pt idx="25948">
                  <c:v>3.09388256073</c:v>
                </c:pt>
                <c:pt idx="25949">
                  <c:v>3.0939199924469998</c:v>
                </c:pt>
                <c:pt idx="25950">
                  <c:v>3.0939598083500002</c:v>
                </c:pt>
                <c:pt idx="25951">
                  <c:v>3.0939979553220001</c:v>
                </c:pt>
                <c:pt idx="25952">
                  <c:v>3.0940358638759999</c:v>
                </c:pt>
                <c:pt idx="25953">
                  <c:v>3.0941100120540002</c:v>
                </c:pt>
                <c:pt idx="25954">
                  <c:v>3.094184160233</c:v>
                </c:pt>
                <c:pt idx="25955">
                  <c:v>3.0942442417140001</c:v>
                </c:pt>
                <c:pt idx="25956">
                  <c:v>3.0942542552950001</c:v>
                </c:pt>
                <c:pt idx="25957">
                  <c:v>3.0942132472989998</c:v>
                </c:pt>
                <c:pt idx="25958">
                  <c:v>3.094177484512</c:v>
                </c:pt>
                <c:pt idx="25959">
                  <c:v>3.09428191185</c:v>
                </c:pt>
                <c:pt idx="25960">
                  <c:v>3.0944254398350002</c:v>
                </c:pt>
                <c:pt idx="25961">
                  <c:v>3.0945074558260002</c:v>
                </c:pt>
                <c:pt idx="25962">
                  <c:v>3.09459233284</c:v>
                </c:pt>
                <c:pt idx="25963">
                  <c:v>3.0946848392490001</c:v>
                </c:pt>
                <c:pt idx="25964">
                  <c:v>3.094777345657</c:v>
                </c:pt>
                <c:pt idx="25965">
                  <c:v>3.0948724746699998</c:v>
                </c:pt>
                <c:pt idx="25966">
                  <c:v>3.094963550568</c:v>
                </c:pt>
                <c:pt idx="25967">
                  <c:v>3.095049142838</c:v>
                </c:pt>
                <c:pt idx="25968">
                  <c:v>3.0951352119450002</c:v>
                </c:pt>
                <c:pt idx="25969">
                  <c:v>3.0952229499819999</c:v>
                </c:pt>
                <c:pt idx="25970">
                  <c:v>3.0953068733219999</c:v>
                </c:pt>
                <c:pt idx="25971">
                  <c:v>3.0953731536869999</c:v>
                </c:pt>
                <c:pt idx="25972">
                  <c:v>3.0954229831700002</c:v>
                </c:pt>
                <c:pt idx="25973">
                  <c:v>3.0954542160030001</c:v>
                </c:pt>
                <c:pt idx="25974">
                  <c:v>3.095476388931</c:v>
                </c:pt>
                <c:pt idx="25975">
                  <c:v>3.0955054759979999</c:v>
                </c:pt>
                <c:pt idx="25976">
                  <c:v>3.0955171585080001</c:v>
                </c:pt>
                <c:pt idx="25977">
                  <c:v>3.0955443382259999</c:v>
                </c:pt>
                <c:pt idx="25978">
                  <c:v>3.0956637859340002</c:v>
                </c:pt>
                <c:pt idx="25979">
                  <c:v>3.0957961082460002</c:v>
                </c:pt>
                <c:pt idx="25980">
                  <c:v>3.0963549613949999</c:v>
                </c:pt>
                <c:pt idx="25981">
                  <c:v>3.0963757038119999</c:v>
                </c:pt>
                <c:pt idx="25982">
                  <c:v>3.0964398384090002</c:v>
                </c:pt>
                <c:pt idx="25983">
                  <c:v>3.0965669155120001</c:v>
                </c:pt>
                <c:pt idx="25984">
                  <c:v>3.0967042446140001</c:v>
                </c:pt>
                <c:pt idx="25985">
                  <c:v>3.0968375205990002</c:v>
                </c:pt>
                <c:pt idx="25986">
                  <c:v>3.096927165985</c:v>
                </c:pt>
                <c:pt idx="25987">
                  <c:v>3.0970115661620001</c:v>
                </c:pt>
                <c:pt idx="25988">
                  <c:v>3.0970957279209999</c:v>
                </c:pt>
                <c:pt idx="25989">
                  <c:v>3.0971484184269999</c:v>
                </c:pt>
                <c:pt idx="25990">
                  <c:v>3.0971515178679998</c:v>
                </c:pt>
                <c:pt idx="25991">
                  <c:v>3.0971181392670002</c:v>
                </c:pt>
                <c:pt idx="25992">
                  <c:v>3.0970766544339998</c:v>
                </c:pt>
                <c:pt idx="25993">
                  <c:v>3.0970325469970001</c:v>
                </c:pt>
                <c:pt idx="25994">
                  <c:v>3.0970156192779998</c:v>
                </c:pt>
                <c:pt idx="25995">
                  <c:v>3.097050905228</c:v>
                </c:pt>
                <c:pt idx="25996">
                  <c:v>3.0971233844760002</c:v>
                </c:pt>
                <c:pt idx="25997">
                  <c:v>3.0972051620480001</c:v>
                </c:pt>
                <c:pt idx="25998">
                  <c:v>3.0973460674290001</c:v>
                </c:pt>
                <c:pt idx="25999">
                  <c:v>3.097493886948</c:v>
                </c:pt>
                <c:pt idx="26000">
                  <c:v>3.0979018211359999</c:v>
                </c:pt>
                <c:pt idx="26001">
                  <c:v>3.0979189872739998</c:v>
                </c:pt>
                <c:pt idx="26002">
                  <c:v>3.0979406833650001</c:v>
                </c:pt>
                <c:pt idx="26003">
                  <c:v>3.0979547500610001</c:v>
                </c:pt>
                <c:pt idx="26004">
                  <c:v>3.0979793071750001</c:v>
                </c:pt>
                <c:pt idx="26005">
                  <c:v>3.0980148315429998</c:v>
                </c:pt>
                <c:pt idx="26006">
                  <c:v>3.0980668067930002</c:v>
                </c:pt>
                <c:pt idx="26007">
                  <c:v>3.098130702972</c:v>
                </c:pt>
                <c:pt idx="26008">
                  <c:v>3.0982041358950001</c:v>
                </c:pt>
                <c:pt idx="26009">
                  <c:v>3.0982775688170001</c:v>
                </c:pt>
                <c:pt idx="26010">
                  <c:v>3.0984089374539998</c:v>
                </c:pt>
                <c:pt idx="26011">
                  <c:v>3.0986001491550001</c:v>
                </c:pt>
                <c:pt idx="26012">
                  <c:v>3.0990681648249998</c:v>
                </c:pt>
                <c:pt idx="26013">
                  <c:v>3.0990328788760002</c:v>
                </c:pt>
                <c:pt idx="26014">
                  <c:v>3.0992329120640001</c:v>
                </c:pt>
                <c:pt idx="26015">
                  <c:v>3.09938454628</c:v>
                </c:pt>
                <c:pt idx="26016">
                  <c:v>3.099536180496</c:v>
                </c:pt>
                <c:pt idx="26017">
                  <c:v>3.099684476852</c:v>
                </c:pt>
                <c:pt idx="26018">
                  <c:v>3.0998458862299998</c:v>
                </c:pt>
                <c:pt idx="26019">
                  <c:v>3.0998516082759999</c:v>
                </c:pt>
                <c:pt idx="26020">
                  <c:v>3.099818468094</c:v>
                </c:pt>
                <c:pt idx="26021">
                  <c:v>3.099799633026</c:v>
                </c:pt>
                <c:pt idx="26022">
                  <c:v>3.0999813079830001</c:v>
                </c:pt>
                <c:pt idx="26023">
                  <c:v>3.1002168655400002</c:v>
                </c:pt>
                <c:pt idx="26024">
                  <c:v>3.10040807724</c:v>
                </c:pt>
                <c:pt idx="26025">
                  <c:v>3.1005432605740002</c:v>
                </c:pt>
                <c:pt idx="26026">
                  <c:v>3.1006734371190001</c:v>
                </c:pt>
                <c:pt idx="26027">
                  <c:v>3.1007807254789999</c:v>
                </c:pt>
                <c:pt idx="26028">
                  <c:v>3.1008193492889999</c:v>
                </c:pt>
                <c:pt idx="26029">
                  <c:v>3.1009418964390001</c:v>
                </c:pt>
                <c:pt idx="26030">
                  <c:v>3.1010382175450002</c:v>
                </c:pt>
                <c:pt idx="26031">
                  <c:v>3.101311445236</c:v>
                </c:pt>
                <c:pt idx="26032">
                  <c:v>3.1014652252200001</c:v>
                </c:pt>
                <c:pt idx="26033">
                  <c:v>3.1014659404749998</c:v>
                </c:pt>
                <c:pt idx="26034">
                  <c:v>3.1014406681060001</c:v>
                </c:pt>
                <c:pt idx="26035">
                  <c:v>3.1014239788059998</c:v>
                </c:pt>
                <c:pt idx="26036">
                  <c:v>3.101569414139</c:v>
                </c:pt>
                <c:pt idx="26037">
                  <c:v>3.1017923355099999</c:v>
                </c:pt>
                <c:pt idx="26038">
                  <c:v>3.1019973754880001</c:v>
                </c:pt>
                <c:pt idx="26039">
                  <c:v>3.1020569801329998</c:v>
                </c:pt>
                <c:pt idx="26040">
                  <c:v>3.1020534038540002</c:v>
                </c:pt>
                <c:pt idx="26041">
                  <c:v>3.1020345687869999</c:v>
                </c:pt>
                <c:pt idx="26042">
                  <c:v>3.1022987365720001</c:v>
                </c:pt>
                <c:pt idx="26043">
                  <c:v>3.1028447151180001</c:v>
                </c:pt>
                <c:pt idx="26044">
                  <c:v>3.102884531021</c:v>
                </c:pt>
                <c:pt idx="26045">
                  <c:v>3.102914094925</c:v>
                </c:pt>
                <c:pt idx="26046">
                  <c:v>3.10294008255</c:v>
                </c:pt>
                <c:pt idx="26047">
                  <c:v>3.102971315384</c:v>
                </c:pt>
                <c:pt idx="26048">
                  <c:v>3.1030039787289998</c:v>
                </c:pt>
                <c:pt idx="26049">
                  <c:v>3.1030423641199998</c:v>
                </c:pt>
                <c:pt idx="26050">
                  <c:v>3.1030783653260001</c:v>
                </c:pt>
                <c:pt idx="26051">
                  <c:v>3.1031160354609999</c:v>
                </c:pt>
                <c:pt idx="26052">
                  <c:v>3.1031579971309999</c:v>
                </c:pt>
                <c:pt idx="26053">
                  <c:v>3.1032171249389999</c:v>
                </c:pt>
                <c:pt idx="26054">
                  <c:v>3.1032876968380001</c:v>
                </c:pt>
                <c:pt idx="26055">
                  <c:v>3.1033697128300002</c:v>
                </c:pt>
                <c:pt idx="26056">
                  <c:v>3.1034605503080002</c:v>
                </c:pt>
                <c:pt idx="26057">
                  <c:v>3.103545427322</c:v>
                </c:pt>
                <c:pt idx="26058">
                  <c:v>3.1036276817320001</c:v>
                </c:pt>
                <c:pt idx="26059">
                  <c:v>3.1037070751189999</c:v>
                </c:pt>
                <c:pt idx="26060">
                  <c:v>3.1037888526919999</c:v>
                </c:pt>
                <c:pt idx="26061">
                  <c:v>3.1039440631869999</c:v>
                </c:pt>
                <c:pt idx="26062">
                  <c:v>3.1040935516360002</c:v>
                </c:pt>
                <c:pt idx="26063">
                  <c:v>3.1042163372039999</c:v>
                </c:pt>
                <c:pt idx="26064">
                  <c:v>3.1042909622189998</c:v>
                </c:pt>
                <c:pt idx="26065">
                  <c:v>3.104291677475</c:v>
                </c:pt>
                <c:pt idx="26066">
                  <c:v>3.1046118736269999</c:v>
                </c:pt>
                <c:pt idx="26067">
                  <c:v>3.1048161983489999</c:v>
                </c:pt>
                <c:pt idx="26068">
                  <c:v>3.104964733124</c:v>
                </c:pt>
                <c:pt idx="26069">
                  <c:v>3.1050176620480001</c:v>
                </c:pt>
                <c:pt idx="26070">
                  <c:v>3.104987382889</c:v>
                </c:pt>
                <c:pt idx="26071">
                  <c:v>3.1050953865049999</c:v>
                </c:pt>
                <c:pt idx="26072">
                  <c:v>3.1056301593779998</c:v>
                </c:pt>
                <c:pt idx="26073">
                  <c:v>3.1057248115539999</c:v>
                </c:pt>
                <c:pt idx="26074">
                  <c:v>3.1056835651400001</c:v>
                </c:pt>
                <c:pt idx="26075">
                  <c:v>3.105726957321</c:v>
                </c:pt>
                <c:pt idx="26076">
                  <c:v>3.1058537960049999</c:v>
                </c:pt>
                <c:pt idx="26077">
                  <c:v>3.1060483455660002</c:v>
                </c:pt>
                <c:pt idx="26078">
                  <c:v>3.1064512729640001</c:v>
                </c:pt>
                <c:pt idx="26079">
                  <c:v>3.106525421143</c:v>
                </c:pt>
                <c:pt idx="26080">
                  <c:v>3.1068432331090001</c:v>
                </c:pt>
                <c:pt idx="26081">
                  <c:v>3.1070477962490002</c:v>
                </c:pt>
                <c:pt idx="26082">
                  <c:v>3.1071739196779999</c:v>
                </c:pt>
                <c:pt idx="26083">
                  <c:v>3.1071836948390001</c:v>
                </c:pt>
                <c:pt idx="26084">
                  <c:v>3.1071493625639999</c:v>
                </c:pt>
                <c:pt idx="26085">
                  <c:v>3.1071982383729999</c:v>
                </c:pt>
                <c:pt idx="26086">
                  <c:v>3.1072783470149998</c:v>
                </c:pt>
                <c:pt idx="26087">
                  <c:v>3.1073653697969998</c:v>
                </c:pt>
                <c:pt idx="26088">
                  <c:v>3.1074101924900002</c:v>
                </c:pt>
                <c:pt idx="26089">
                  <c:v>3.1075015068049998</c:v>
                </c:pt>
                <c:pt idx="26090">
                  <c:v>3.1075901985169998</c:v>
                </c:pt>
                <c:pt idx="26091">
                  <c:v>3.1077249050139999</c:v>
                </c:pt>
                <c:pt idx="26092">
                  <c:v>3.1078083515169999</c:v>
                </c:pt>
                <c:pt idx="26093">
                  <c:v>3.1078605651859998</c:v>
                </c:pt>
                <c:pt idx="26094">
                  <c:v>3.1078660488129999</c:v>
                </c:pt>
                <c:pt idx="26095">
                  <c:v>3.1079218387599998</c:v>
                </c:pt>
                <c:pt idx="26096">
                  <c:v>3.1080389022829999</c:v>
                </c:pt>
                <c:pt idx="26097">
                  <c:v>3.1081099510189998</c:v>
                </c:pt>
                <c:pt idx="26098">
                  <c:v>3.1081883907319998</c:v>
                </c:pt>
                <c:pt idx="26099">
                  <c:v>3.1082682609560002</c:v>
                </c:pt>
                <c:pt idx="26100">
                  <c:v>3.1083538532260002</c:v>
                </c:pt>
                <c:pt idx="26101">
                  <c:v>3.1084394454959998</c:v>
                </c:pt>
                <c:pt idx="26102">
                  <c:v>3.1085293293</c:v>
                </c:pt>
                <c:pt idx="26103">
                  <c:v>3.1086184978490001</c:v>
                </c:pt>
                <c:pt idx="26104">
                  <c:v>3.1087043285370002</c:v>
                </c:pt>
                <c:pt idx="26105">
                  <c:v>3.1087920665739999</c:v>
                </c:pt>
                <c:pt idx="26106">
                  <c:v>3.1088802814480001</c:v>
                </c:pt>
                <c:pt idx="26107">
                  <c:v>3.1089696884159999</c:v>
                </c:pt>
                <c:pt idx="26108">
                  <c:v>3.1090464591979998</c:v>
                </c:pt>
                <c:pt idx="26109">
                  <c:v>3.1091108322140002</c:v>
                </c:pt>
                <c:pt idx="26110">
                  <c:v>3.1091561317440002</c:v>
                </c:pt>
                <c:pt idx="26111">
                  <c:v>3.109188318253</c:v>
                </c:pt>
                <c:pt idx="26112">
                  <c:v>3.109209537506</c:v>
                </c:pt>
                <c:pt idx="26113">
                  <c:v>3.1092305183410001</c:v>
                </c:pt>
                <c:pt idx="26114">
                  <c:v>3.1092536449430002</c:v>
                </c:pt>
                <c:pt idx="26115">
                  <c:v>3.1092801094059999</c:v>
                </c:pt>
                <c:pt idx="26116">
                  <c:v>3.1093077659609998</c:v>
                </c:pt>
                <c:pt idx="26117">
                  <c:v>3.1094014644620001</c:v>
                </c:pt>
                <c:pt idx="26118">
                  <c:v>3.1097593307500002</c:v>
                </c:pt>
                <c:pt idx="26119">
                  <c:v>3.1101870536799998</c:v>
                </c:pt>
                <c:pt idx="26120">
                  <c:v>3.1106803417209998</c:v>
                </c:pt>
                <c:pt idx="26121">
                  <c:v>3.1112186908720001</c:v>
                </c:pt>
                <c:pt idx="26122">
                  <c:v>3.1117892265320002</c:v>
                </c:pt>
                <c:pt idx="26123">
                  <c:v>3.112381458282</c:v>
                </c:pt>
                <c:pt idx="26124">
                  <c:v>3.1129815578460001</c:v>
                </c:pt>
                <c:pt idx="26125">
                  <c:v>3.1135914325709999</c:v>
                </c:pt>
                <c:pt idx="26126">
                  <c:v>3.114201784134</c:v>
                </c:pt>
                <c:pt idx="26127">
                  <c:v>3.1147525310519999</c:v>
                </c:pt>
                <c:pt idx="26128">
                  <c:v>3.1150469779969998</c:v>
                </c:pt>
                <c:pt idx="26129">
                  <c:v>3.1152846813199999</c:v>
                </c:pt>
                <c:pt idx="26130">
                  <c:v>3.115471363068</c:v>
                </c:pt>
                <c:pt idx="26131">
                  <c:v>3.115625143051</c:v>
                </c:pt>
                <c:pt idx="26132">
                  <c:v>3.1157498359679998</c:v>
                </c:pt>
                <c:pt idx="26133">
                  <c:v>3.115849971771</c:v>
                </c:pt>
                <c:pt idx="26134">
                  <c:v>3.115937232971</c:v>
                </c:pt>
                <c:pt idx="26135">
                  <c:v>3.1160042285920002</c:v>
                </c:pt>
                <c:pt idx="26136">
                  <c:v>3.116060972214</c:v>
                </c:pt>
                <c:pt idx="26137">
                  <c:v>3.1160953044889999</c:v>
                </c:pt>
                <c:pt idx="26138">
                  <c:v>3.116088867188</c:v>
                </c:pt>
                <c:pt idx="26139">
                  <c:v>3.1159541606899999</c:v>
                </c:pt>
                <c:pt idx="26140">
                  <c:v>3.1160778999329999</c:v>
                </c:pt>
                <c:pt idx="26141">
                  <c:v>3.1162483692170002</c:v>
                </c:pt>
                <c:pt idx="26142">
                  <c:v>3.1159548759460001</c:v>
                </c:pt>
                <c:pt idx="26143">
                  <c:v>3.116183042526</c:v>
                </c:pt>
                <c:pt idx="26144">
                  <c:v>3.11607670784</c:v>
                </c:pt>
                <c:pt idx="26145">
                  <c:v>3.1160676479339999</c:v>
                </c:pt>
                <c:pt idx="26146">
                  <c:v>3.116263389587</c:v>
                </c:pt>
                <c:pt idx="26147">
                  <c:v>3.1159660816189998</c:v>
                </c:pt>
                <c:pt idx="26148">
                  <c:v>3.116184711456</c:v>
                </c:pt>
                <c:pt idx="26149">
                  <c:v>3.1161925792690002</c:v>
                </c:pt>
                <c:pt idx="26150">
                  <c:v>3.1161191463470002</c:v>
                </c:pt>
                <c:pt idx="26151">
                  <c:v>3.116233587265</c:v>
                </c:pt>
                <c:pt idx="26152">
                  <c:v>3.1163492202760001</c:v>
                </c:pt>
                <c:pt idx="26153">
                  <c:v>3.1163856983180001</c:v>
                </c:pt>
                <c:pt idx="26154">
                  <c:v>3.1162693500519998</c:v>
                </c:pt>
                <c:pt idx="26155">
                  <c:v>3.116179466248</c:v>
                </c:pt>
                <c:pt idx="26156">
                  <c:v>3.1161527633669999</c:v>
                </c:pt>
                <c:pt idx="26157">
                  <c:v>3.1162035465239999</c:v>
                </c:pt>
                <c:pt idx="26158">
                  <c:v>3.1162922382349998</c:v>
                </c:pt>
                <c:pt idx="26159">
                  <c:v>3.1163547039030002</c:v>
                </c:pt>
                <c:pt idx="26160">
                  <c:v>3.116418600082</c:v>
                </c:pt>
                <c:pt idx="26161">
                  <c:v>3.1164815425870001</c:v>
                </c:pt>
                <c:pt idx="26162">
                  <c:v>3.1165490150449999</c:v>
                </c:pt>
                <c:pt idx="26163">
                  <c:v>3.116596460342</c:v>
                </c:pt>
                <c:pt idx="26164">
                  <c:v>3.1165766715999998</c:v>
                </c:pt>
                <c:pt idx="26165">
                  <c:v>3.1164872646330002</c:v>
                </c:pt>
                <c:pt idx="26166">
                  <c:v>3.1164484024050001</c:v>
                </c:pt>
                <c:pt idx="26167">
                  <c:v>3.1165504455569999</c:v>
                </c:pt>
                <c:pt idx="26168">
                  <c:v>3.116674900055</c:v>
                </c:pt>
                <c:pt idx="26169">
                  <c:v>3.11678981781</c:v>
                </c:pt>
                <c:pt idx="26170">
                  <c:v>3.1168687343600001</c:v>
                </c:pt>
                <c:pt idx="26171">
                  <c:v>3.116974592209</c:v>
                </c:pt>
                <c:pt idx="26172">
                  <c:v>3.1169822216030001</c:v>
                </c:pt>
                <c:pt idx="26173">
                  <c:v>3.116959095001</c:v>
                </c:pt>
                <c:pt idx="26174">
                  <c:v>3.1169021129610002</c:v>
                </c:pt>
                <c:pt idx="26175">
                  <c:v>3.117266178131</c:v>
                </c:pt>
                <c:pt idx="26176">
                  <c:v>3.117445468903</c:v>
                </c:pt>
                <c:pt idx="26177">
                  <c:v>3.1175684928890002</c:v>
                </c:pt>
                <c:pt idx="26178">
                  <c:v>3.1176657676700001</c:v>
                </c:pt>
                <c:pt idx="26179">
                  <c:v>3.1176991462710002</c:v>
                </c:pt>
                <c:pt idx="26180">
                  <c:v>3.1177191734309999</c:v>
                </c:pt>
                <c:pt idx="26181">
                  <c:v>3.1177396774289998</c:v>
                </c:pt>
                <c:pt idx="26182">
                  <c:v>3.1177659034729999</c:v>
                </c:pt>
                <c:pt idx="26183">
                  <c:v>3.1177954673769999</c:v>
                </c:pt>
                <c:pt idx="26184">
                  <c:v>3.1178264617920002</c:v>
                </c:pt>
                <c:pt idx="26185">
                  <c:v>3.1178576946260002</c:v>
                </c:pt>
                <c:pt idx="26186">
                  <c:v>3.1178939342500001</c:v>
                </c:pt>
                <c:pt idx="26187">
                  <c:v>3.1179389953609999</c:v>
                </c:pt>
                <c:pt idx="26188">
                  <c:v>3.1179976463319998</c:v>
                </c:pt>
                <c:pt idx="26189">
                  <c:v>3.118066310883</c:v>
                </c:pt>
                <c:pt idx="26190">
                  <c:v>3.1181445121769999</c:v>
                </c:pt>
                <c:pt idx="26191">
                  <c:v>3.1182219982150001</c:v>
                </c:pt>
                <c:pt idx="26192">
                  <c:v>3.1182975769039998</c:v>
                </c:pt>
                <c:pt idx="26193">
                  <c:v>3.1184504032140001</c:v>
                </c:pt>
                <c:pt idx="26194">
                  <c:v>3.118523359299</c:v>
                </c:pt>
                <c:pt idx="26195">
                  <c:v>3.1186649799350001</c:v>
                </c:pt>
                <c:pt idx="26196">
                  <c:v>3.1187896728519999</c:v>
                </c:pt>
                <c:pt idx="26197">
                  <c:v>3.1188018321989999</c:v>
                </c:pt>
                <c:pt idx="26198">
                  <c:v>3.1188654899600001</c:v>
                </c:pt>
                <c:pt idx="26199">
                  <c:v>3.1189963817600002</c:v>
                </c:pt>
                <c:pt idx="26200">
                  <c:v>3.1190860271449998</c:v>
                </c:pt>
                <c:pt idx="26201">
                  <c:v>3.1192259788509999</c:v>
                </c:pt>
                <c:pt idx="26202">
                  <c:v>3.1193473339079998</c:v>
                </c:pt>
                <c:pt idx="26203">
                  <c:v>3.119369268417</c:v>
                </c:pt>
                <c:pt idx="26204">
                  <c:v>3.1193192005160002</c:v>
                </c:pt>
                <c:pt idx="26205">
                  <c:v>3.1192774772640002</c:v>
                </c:pt>
                <c:pt idx="26206">
                  <c:v>3.1192572116849999</c:v>
                </c:pt>
                <c:pt idx="26207">
                  <c:v>3.1193068027500002</c:v>
                </c:pt>
                <c:pt idx="26208">
                  <c:v>3.1194350719449999</c:v>
                </c:pt>
                <c:pt idx="26209">
                  <c:v>3.1198217868799998</c:v>
                </c:pt>
                <c:pt idx="26210">
                  <c:v>3.1199669837949999</c:v>
                </c:pt>
                <c:pt idx="26211">
                  <c:v>3.1199100017550001</c:v>
                </c:pt>
                <c:pt idx="26212">
                  <c:v>3.1202349662779998</c:v>
                </c:pt>
                <c:pt idx="26213">
                  <c:v>3.1206259727479999</c:v>
                </c:pt>
                <c:pt idx="26214">
                  <c:v>3.1207075119019998</c:v>
                </c:pt>
                <c:pt idx="26215">
                  <c:v>3.1207804679870002</c:v>
                </c:pt>
                <c:pt idx="26216">
                  <c:v>3.1207246780400002</c:v>
                </c:pt>
                <c:pt idx="26217">
                  <c:v>3.1210591793060001</c:v>
                </c:pt>
                <c:pt idx="26218">
                  <c:v>3.1213912963869999</c:v>
                </c:pt>
                <c:pt idx="26219">
                  <c:v>3.121517419815</c:v>
                </c:pt>
                <c:pt idx="26220">
                  <c:v>3.1215808391570001</c:v>
                </c:pt>
                <c:pt idx="26221">
                  <c:v>3.121643066406</c:v>
                </c:pt>
                <c:pt idx="26222">
                  <c:v>3.1217393875120001</c:v>
                </c:pt>
                <c:pt idx="26223">
                  <c:v>3.1217682361599999</c:v>
                </c:pt>
                <c:pt idx="26224">
                  <c:v>3.1217832565310002</c:v>
                </c:pt>
                <c:pt idx="26225">
                  <c:v>3.1218085288999999</c:v>
                </c:pt>
                <c:pt idx="26226">
                  <c:v>3.1218216419220002</c:v>
                </c:pt>
                <c:pt idx="26227">
                  <c:v>3.1218447685239998</c:v>
                </c:pt>
                <c:pt idx="26228">
                  <c:v>3.1221482753749998</c:v>
                </c:pt>
                <c:pt idx="26229">
                  <c:v>3.1222920417790001</c:v>
                </c:pt>
                <c:pt idx="26230">
                  <c:v>3.1224741935729998</c:v>
                </c:pt>
                <c:pt idx="26231">
                  <c:v>3.1225974559780001</c:v>
                </c:pt>
                <c:pt idx="26232">
                  <c:v>3.1226375103000001</c:v>
                </c:pt>
                <c:pt idx="26233">
                  <c:v>3.1226241588589998</c:v>
                </c:pt>
                <c:pt idx="26234">
                  <c:v>3.1225783824920001</c:v>
                </c:pt>
                <c:pt idx="26235">
                  <c:v>3.1225383281710002</c:v>
                </c:pt>
                <c:pt idx="26236">
                  <c:v>3.1225020885469998</c:v>
                </c:pt>
                <c:pt idx="26237">
                  <c:v>3.1225295066830001</c:v>
                </c:pt>
                <c:pt idx="26238">
                  <c:v>3.1226451396939998</c:v>
                </c:pt>
                <c:pt idx="26239">
                  <c:v>3.122729539871</c:v>
                </c:pt>
                <c:pt idx="26240">
                  <c:v>3.122813224792</c:v>
                </c:pt>
                <c:pt idx="26241">
                  <c:v>3.1229481697080002</c:v>
                </c:pt>
                <c:pt idx="26242">
                  <c:v>3.123085021973</c:v>
                </c:pt>
                <c:pt idx="26243">
                  <c:v>3.123303174973</c:v>
                </c:pt>
                <c:pt idx="26244">
                  <c:v>3.1232953071590002</c:v>
                </c:pt>
                <c:pt idx="26245">
                  <c:v>3.1233077049259999</c:v>
                </c:pt>
                <c:pt idx="26246">
                  <c:v>3.1233525276180001</c:v>
                </c:pt>
                <c:pt idx="26247">
                  <c:v>3.1234006881709999</c:v>
                </c:pt>
                <c:pt idx="26248">
                  <c:v>3.123458385468</c:v>
                </c:pt>
                <c:pt idx="26249">
                  <c:v>3.123521327972</c:v>
                </c:pt>
                <c:pt idx="26250">
                  <c:v>3.1236629486080001</c:v>
                </c:pt>
                <c:pt idx="26251">
                  <c:v>3.1238551139830002</c:v>
                </c:pt>
                <c:pt idx="26252">
                  <c:v>3.1242697238920001</c:v>
                </c:pt>
                <c:pt idx="26253">
                  <c:v>3.1244080066679998</c:v>
                </c:pt>
                <c:pt idx="26254">
                  <c:v>3.1244997978210001</c:v>
                </c:pt>
                <c:pt idx="26255">
                  <c:v>3.1244528293610001</c:v>
                </c:pt>
                <c:pt idx="26256">
                  <c:v>3.1244199275970002</c:v>
                </c:pt>
                <c:pt idx="26257">
                  <c:v>3.1244134902949998</c:v>
                </c:pt>
                <c:pt idx="26258">
                  <c:v>3.1244604587549998</c:v>
                </c:pt>
                <c:pt idx="26259">
                  <c:v>3.1245331764220001</c:v>
                </c:pt>
                <c:pt idx="26260">
                  <c:v>3.1246192455289998</c:v>
                </c:pt>
                <c:pt idx="26261">
                  <c:v>3.1247041225430001</c:v>
                </c:pt>
                <c:pt idx="26262">
                  <c:v>3.1247920989989999</c:v>
                </c:pt>
                <c:pt idx="26263">
                  <c:v>3.124937295914</c:v>
                </c:pt>
                <c:pt idx="26264">
                  <c:v>3.125322818756</c:v>
                </c:pt>
                <c:pt idx="26265">
                  <c:v>3.1253654956819998</c:v>
                </c:pt>
                <c:pt idx="26266">
                  <c:v>3.1253795623779999</c:v>
                </c:pt>
                <c:pt idx="26267">
                  <c:v>3.1253881454469998</c:v>
                </c:pt>
                <c:pt idx="26268">
                  <c:v>3.1254000663760002</c:v>
                </c:pt>
                <c:pt idx="26269">
                  <c:v>3.1254055500029998</c:v>
                </c:pt>
                <c:pt idx="26270">
                  <c:v>3.1254384517670002</c:v>
                </c:pt>
                <c:pt idx="26271">
                  <c:v>3.1258828639980001</c:v>
                </c:pt>
                <c:pt idx="26272">
                  <c:v>3.125971078873</c:v>
                </c:pt>
                <c:pt idx="26273">
                  <c:v>3.1260561943049998</c:v>
                </c:pt>
                <c:pt idx="26274">
                  <c:v>3.1260979175569998</c:v>
                </c:pt>
                <c:pt idx="26275">
                  <c:v>3.1261758804320001</c:v>
                </c:pt>
                <c:pt idx="26276">
                  <c:v>3.1262421607970001</c:v>
                </c:pt>
                <c:pt idx="26277">
                  <c:v>3.1262862682339998</c:v>
                </c:pt>
                <c:pt idx="26278">
                  <c:v>3.1262843608859998</c:v>
                </c:pt>
                <c:pt idx="26279">
                  <c:v>3.1262514591219999</c:v>
                </c:pt>
                <c:pt idx="26280">
                  <c:v>3.1262130737299998</c:v>
                </c:pt>
                <c:pt idx="26281">
                  <c:v>3.1261868476869998</c:v>
                </c:pt>
                <c:pt idx="26282">
                  <c:v>3.1261816024779998</c:v>
                </c:pt>
                <c:pt idx="26283">
                  <c:v>3.1262252330779998</c:v>
                </c:pt>
                <c:pt idx="26284">
                  <c:v>3.1262609958650001</c:v>
                </c:pt>
                <c:pt idx="26285">
                  <c:v>3.1263439655299998</c:v>
                </c:pt>
                <c:pt idx="26286">
                  <c:v>3.126430034637</c:v>
                </c:pt>
                <c:pt idx="26287">
                  <c:v>3.1265192031860001</c:v>
                </c:pt>
                <c:pt idx="26288">
                  <c:v>3.126602888107</c:v>
                </c:pt>
                <c:pt idx="26289">
                  <c:v>3.1266860961909999</c:v>
                </c:pt>
                <c:pt idx="26290">
                  <c:v>3.126771688461</c:v>
                </c:pt>
                <c:pt idx="26291">
                  <c:v>3.126888513565</c:v>
                </c:pt>
                <c:pt idx="26292">
                  <c:v>3.126961946487</c:v>
                </c:pt>
                <c:pt idx="26293">
                  <c:v>3.1269831657410001</c:v>
                </c:pt>
                <c:pt idx="26294">
                  <c:v>3.1270127296450001</c:v>
                </c:pt>
                <c:pt idx="26295">
                  <c:v>3.1271548271179999</c:v>
                </c:pt>
                <c:pt idx="26296">
                  <c:v>3.127343893051</c:v>
                </c:pt>
                <c:pt idx="26297">
                  <c:v>3.1276531219480002</c:v>
                </c:pt>
                <c:pt idx="26298">
                  <c:v>3.127922773361</c:v>
                </c:pt>
                <c:pt idx="26299">
                  <c:v>3.1279933452609998</c:v>
                </c:pt>
                <c:pt idx="26300">
                  <c:v>3.1280632019039998</c:v>
                </c:pt>
                <c:pt idx="26301">
                  <c:v>3.1281173229219998</c:v>
                </c:pt>
                <c:pt idx="26302">
                  <c:v>3.1281561851499999</c:v>
                </c:pt>
                <c:pt idx="26303">
                  <c:v>3.1281838417049999</c:v>
                </c:pt>
                <c:pt idx="26304">
                  <c:v>3.1282091140750001</c:v>
                </c:pt>
                <c:pt idx="26305">
                  <c:v>3.1282269954680002</c:v>
                </c:pt>
                <c:pt idx="26306">
                  <c:v>3.1282463073729998</c:v>
                </c:pt>
                <c:pt idx="26307">
                  <c:v>3.1282608509059999</c:v>
                </c:pt>
                <c:pt idx="26308">
                  <c:v>3.1282835006709999</c:v>
                </c:pt>
                <c:pt idx="26309">
                  <c:v>3.1283199787139999</c:v>
                </c:pt>
                <c:pt idx="26310">
                  <c:v>3.1286854743960002</c:v>
                </c:pt>
                <c:pt idx="26311">
                  <c:v>3.1288483142849999</c:v>
                </c:pt>
                <c:pt idx="26312">
                  <c:v>3.1289980411529998</c:v>
                </c:pt>
                <c:pt idx="26313">
                  <c:v>3.1291129589079998</c:v>
                </c:pt>
                <c:pt idx="26314">
                  <c:v>3.1290900707240001</c:v>
                </c:pt>
                <c:pt idx="26315">
                  <c:v>3.1290643215179998</c:v>
                </c:pt>
                <c:pt idx="26316">
                  <c:v>3.1291005611420002</c:v>
                </c:pt>
                <c:pt idx="26317">
                  <c:v>3.1291894912720002</c:v>
                </c:pt>
                <c:pt idx="26318">
                  <c:v>3.129342079163</c:v>
                </c:pt>
                <c:pt idx="26319">
                  <c:v>3.1294853687290001</c:v>
                </c:pt>
                <c:pt idx="26320">
                  <c:v>3.1295797824860001</c:v>
                </c:pt>
                <c:pt idx="26321">
                  <c:v>3.129666566849</c:v>
                </c:pt>
                <c:pt idx="26322">
                  <c:v>3.1297268867489998</c:v>
                </c:pt>
                <c:pt idx="26323">
                  <c:v>3.12974691391</c:v>
                </c:pt>
                <c:pt idx="26324">
                  <c:v>3.1297297477720001</c:v>
                </c:pt>
                <c:pt idx="26325">
                  <c:v>3.129699707031</c:v>
                </c:pt>
                <c:pt idx="26326">
                  <c:v>3.1296730041499998</c:v>
                </c:pt>
                <c:pt idx="26327">
                  <c:v>3.1296868324279998</c:v>
                </c:pt>
                <c:pt idx="26328">
                  <c:v>3.1298503875730002</c:v>
                </c:pt>
                <c:pt idx="26329">
                  <c:v>3.1300969123839999</c:v>
                </c:pt>
                <c:pt idx="26330">
                  <c:v>3.1302449703219999</c:v>
                </c:pt>
                <c:pt idx="26331">
                  <c:v>3.1303901672359999</c:v>
                </c:pt>
                <c:pt idx="26332">
                  <c:v>3.1304719448089999</c:v>
                </c:pt>
                <c:pt idx="26333">
                  <c:v>3.1305065155029999</c:v>
                </c:pt>
                <c:pt idx="26334">
                  <c:v>3.1305379867549998</c:v>
                </c:pt>
                <c:pt idx="26335">
                  <c:v>3.1310784816739998</c:v>
                </c:pt>
                <c:pt idx="26336">
                  <c:v>3.1314525604250001</c:v>
                </c:pt>
                <c:pt idx="26337">
                  <c:v>3.1315157413480001</c:v>
                </c:pt>
                <c:pt idx="26338">
                  <c:v>3.131673574448</c:v>
                </c:pt>
                <c:pt idx="26339">
                  <c:v>3.1318023204799998</c:v>
                </c:pt>
                <c:pt idx="26340">
                  <c:v>3.1324250698089999</c:v>
                </c:pt>
                <c:pt idx="26341">
                  <c:v>3.1325080394740001</c:v>
                </c:pt>
                <c:pt idx="26342">
                  <c:v>3.132519245148</c:v>
                </c:pt>
                <c:pt idx="26343">
                  <c:v>3.1325464248660002</c:v>
                </c:pt>
                <c:pt idx="26344">
                  <c:v>3.1328554153439998</c:v>
                </c:pt>
                <c:pt idx="26345">
                  <c:v>3.1334047317499998</c:v>
                </c:pt>
                <c:pt idx="26346">
                  <c:v>3.1334521770479999</c:v>
                </c:pt>
                <c:pt idx="26347">
                  <c:v>3.1334302425380001</c:v>
                </c:pt>
                <c:pt idx="26348">
                  <c:v>3.1334006786350002</c:v>
                </c:pt>
                <c:pt idx="26349">
                  <c:v>3.1333870887759998</c:v>
                </c:pt>
                <c:pt idx="26350">
                  <c:v>3.1334149837490002</c:v>
                </c:pt>
                <c:pt idx="26351">
                  <c:v>3.1334428787230002</c:v>
                </c:pt>
                <c:pt idx="26352">
                  <c:v>3.1335203647609999</c:v>
                </c:pt>
                <c:pt idx="26353">
                  <c:v>3.133562326431</c:v>
                </c:pt>
                <c:pt idx="26354">
                  <c:v>3.1336047649380001</c:v>
                </c:pt>
                <c:pt idx="26355">
                  <c:v>3.1336872577669999</c:v>
                </c:pt>
                <c:pt idx="26356">
                  <c:v>3.133722782135</c:v>
                </c:pt>
                <c:pt idx="26357">
                  <c:v>3.1337635517120002</c:v>
                </c:pt>
                <c:pt idx="26358">
                  <c:v>3.1338417530060001</c:v>
                </c:pt>
                <c:pt idx="26359">
                  <c:v>3.1338806152340002</c:v>
                </c:pt>
                <c:pt idx="26360">
                  <c:v>3.1339550018310001</c:v>
                </c:pt>
                <c:pt idx="26361">
                  <c:v>3.1340248584750001</c:v>
                </c:pt>
                <c:pt idx="26362">
                  <c:v>3.1340515613559998</c:v>
                </c:pt>
                <c:pt idx="26363">
                  <c:v>3.1340303421020002</c:v>
                </c:pt>
                <c:pt idx="26364">
                  <c:v>3.1339936256410001</c:v>
                </c:pt>
                <c:pt idx="26365">
                  <c:v>3.133956670761</c:v>
                </c:pt>
                <c:pt idx="26366">
                  <c:v>3.1339299678799999</c:v>
                </c:pt>
                <c:pt idx="26367">
                  <c:v>3.1339554786680002</c:v>
                </c:pt>
                <c:pt idx="26368">
                  <c:v>3.134420156479</c:v>
                </c:pt>
                <c:pt idx="26369">
                  <c:v>3.134552717209</c:v>
                </c:pt>
                <c:pt idx="26370">
                  <c:v>3.134683609009</c:v>
                </c:pt>
                <c:pt idx="26371">
                  <c:v>3.1349618434909998</c:v>
                </c:pt>
                <c:pt idx="26372">
                  <c:v>3.1350121498110002</c:v>
                </c:pt>
                <c:pt idx="26373">
                  <c:v>3.1350321769709999</c:v>
                </c:pt>
                <c:pt idx="26374">
                  <c:v>3.135040998459</c:v>
                </c:pt>
                <c:pt idx="26375">
                  <c:v>3.1350712776180001</c:v>
                </c:pt>
                <c:pt idx="26376">
                  <c:v>3.1351909637449999</c:v>
                </c:pt>
                <c:pt idx="26377">
                  <c:v>3.135320186615</c:v>
                </c:pt>
                <c:pt idx="26378">
                  <c:v>3.1354656219480002</c:v>
                </c:pt>
                <c:pt idx="26379">
                  <c:v>3.135538101196</c:v>
                </c:pt>
                <c:pt idx="26380">
                  <c:v>3.1356170177460001</c:v>
                </c:pt>
                <c:pt idx="26381">
                  <c:v>3.1356980800629999</c:v>
                </c:pt>
                <c:pt idx="26382">
                  <c:v>3.1357793807980001</c:v>
                </c:pt>
                <c:pt idx="26383">
                  <c:v>3.1358559131620001</c:v>
                </c:pt>
                <c:pt idx="26384">
                  <c:v>3.135935783386</c:v>
                </c:pt>
                <c:pt idx="26385">
                  <c:v>3.136017560959</c:v>
                </c:pt>
                <c:pt idx="26386">
                  <c:v>3.1360993385309999</c:v>
                </c:pt>
                <c:pt idx="26387">
                  <c:v>3.1361794471739999</c:v>
                </c:pt>
                <c:pt idx="26388">
                  <c:v>3.1362597942349999</c:v>
                </c:pt>
                <c:pt idx="26389">
                  <c:v>3.136338710785</c:v>
                </c:pt>
                <c:pt idx="26390">
                  <c:v>3.1364088058470001</c:v>
                </c:pt>
                <c:pt idx="26391">
                  <c:v>3.1364688873289999</c:v>
                </c:pt>
                <c:pt idx="26392">
                  <c:v>3.1365084648130002</c:v>
                </c:pt>
                <c:pt idx="26393">
                  <c:v>3.1365427970890001</c:v>
                </c:pt>
                <c:pt idx="26394">
                  <c:v>3.1365647315979999</c:v>
                </c:pt>
                <c:pt idx="26395">
                  <c:v>3.1365802288059998</c:v>
                </c:pt>
                <c:pt idx="26396">
                  <c:v>3.136601924896</c:v>
                </c:pt>
                <c:pt idx="26397">
                  <c:v>3.136615991592</c:v>
                </c:pt>
                <c:pt idx="26398">
                  <c:v>3.1370410919189999</c:v>
                </c:pt>
                <c:pt idx="26399">
                  <c:v>3.137191534042</c:v>
                </c:pt>
                <c:pt idx="26400">
                  <c:v>3.1373312473300001</c:v>
                </c:pt>
                <c:pt idx="26401">
                  <c:v>3.1373758316039999</c:v>
                </c:pt>
                <c:pt idx="26402">
                  <c:v>3.1373670101169999</c:v>
                </c:pt>
                <c:pt idx="26403">
                  <c:v>3.1373524665830002</c:v>
                </c:pt>
                <c:pt idx="26404">
                  <c:v>3.1373224258420001</c:v>
                </c:pt>
                <c:pt idx="26405">
                  <c:v>3.1373093128199998</c:v>
                </c:pt>
                <c:pt idx="26406">
                  <c:v>3.1372809410100002</c:v>
                </c:pt>
                <c:pt idx="26407">
                  <c:v>3.1372981071470001</c:v>
                </c:pt>
                <c:pt idx="26408">
                  <c:v>3.1373686790469999</c:v>
                </c:pt>
                <c:pt idx="26409">
                  <c:v>3.1374542713169999</c:v>
                </c:pt>
                <c:pt idx="26410">
                  <c:v>3.1375429630279998</c:v>
                </c:pt>
                <c:pt idx="26411">
                  <c:v>3.137585401535</c:v>
                </c:pt>
                <c:pt idx="26412">
                  <c:v>3.137630701065</c:v>
                </c:pt>
                <c:pt idx="26413">
                  <c:v>3.1377153396609998</c:v>
                </c:pt>
                <c:pt idx="26414">
                  <c:v>3.137749433517</c:v>
                </c:pt>
                <c:pt idx="26415">
                  <c:v>3.1377713680269999</c:v>
                </c:pt>
                <c:pt idx="26416">
                  <c:v>3.1377639770510002</c:v>
                </c:pt>
                <c:pt idx="26417">
                  <c:v>3.137745857239</c:v>
                </c:pt>
                <c:pt idx="26418">
                  <c:v>3.1377325057980001</c:v>
                </c:pt>
                <c:pt idx="26419">
                  <c:v>3.1377155780789998</c:v>
                </c:pt>
                <c:pt idx="26420">
                  <c:v>3.1376788616179998</c:v>
                </c:pt>
                <c:pt idx="26421">
                  <c:v>3.1376652717589999</c:v>
                </c:pt>
                <c:pt idx="26422">
                  <c:v>3.1376626491550001</c:v>
                </c:pt>
                <c:pt idx="26423">
                  <c:v>3.13769197464</c:v>
                </c:pt>
                <c:pt idx="26424">
                  <c:v>3.137775659561</c:v>
                </c:pt>
                <c:pt idx="26425">
                  <c:v>3.137866020203</c:v>
                </c:pt>
                <c:pt idx="26426">
                  <c:v>3.1379606723790001</c:v>
                </c:pt>
                <c:pt idx="26427">
                  <c:v>3.138058185577</c:v>
                </c:pt>
                <c:pt idx="26428">
                  <c:v>3.1383218765260001</c:v>
                </c:pt>
                <c:pt idx="26429">
                  <c:v>3.1383438110349999</c:v>
                </c:pt>
                <c:pt idx="26430">
                  <c:v>3.1383607387539998</c:v>
                </c:pt>
                <c:pt idx="26431">
                  <c:v>3.1383812427520001</c:v>
                </c:pt>
                <c:pt idx="26432">
                  <c:v>3.1384048461909999</c:v>
                </c:pt>
                <c:pt idx="26433">
                  <c:v>3.1384282112120001</c:v>
                </c:pt>
                <c:pt idx="26434">
                  <c:v>3.1384570598599999</c:v>
                </c:pt>
                <c:pt idx="26435">
                  <c:v>3.1384916305539998</c:v>
                </c:pt>
                <c:pt idx="26436">
                  <c:v>3.1385378837590001</c:v>
                </c:pt>
                <c:pt idx="26437">
                  <c:v>3.1386051177979999</c:v>
                </c:pt>
                <c:pt idx="26438">
                  <c:v>3.1386852264399998</c:v>
                </c:pt>
                <c:pt idx="26439">
                  <c:v>3.1387722492219998</c:v>
                </c:pt>
                <c:pt idx="26440">
                  <c:v>3.1388649940489999</c:v>
                </c:pt>
                <c:pt idx="26441">
                  <c:v>3.138957977295</c:v>
                </c:pt>
                <c:pt idx="26442">
                  <c:v>3.139050245285</c:v>
                </c:pt>
                <c:pt idx="26443">
                  <c:v>3.139139175415</c:v>
                </c:pt>
                <c:pt idx="26444">
                  <c:v>3.1392223834989998</c:v>
                </c:pt>
                <c:pt idx="26445">
                  <c:v>3.1393771171570002</c:v>
                </c:pt>
                <c:pt idx="26446">
                  <c:v>3.1395139694209999</c:v>
                </c:pt>
                <c:pt idx="26447">
                  <c:v>3.1396436691280001</c:v>
                </c:pt>
                <c:pt idx="26448">
                  <c:v>3.1396543979640001</c:v>
                </c:pt>
                <c:pt idx="26449">
                  <c:v>3.1400821208949998</c:v>
                </c:pt>
                <c:pt idx="26450">
                  <c:v>3.1402888298030001</c:v>
                </c:pt>
                <c:pt idx="26451">
                  <c:v>3.14040350914</c:v>
                </c:pt>
                <c:pt idx="26452">
                  <c:v>3.1403987407680001</c:v>
                </c:pt>
                <c:pt idx="26453">
                  <c:v>3.140377521515</c:v>
                </c:pt>
                <c:pt idx="26454">
                  <c:v>3.1403555870059998</c:v>
                </c:pt>
                <c:pt idx="26455">
                  <c:v>3.1403431892400002</c:v>
                </c:pt>
                <c:pt idx="26456">
                  <c:v>3.140375375748</c:v>
                </c:pt>
                <c:pt idx="26457">
                  <c:v>3.140457391739</c:v>
                </c:pt>
                <c:pt idx="26458">
                  <c:v>3.1405477523799998</c:v>
                </c:pt>
                <c:pt idx="26459">
                  <c:v>3.1406362056730002</c:v>
                </c:pt>
                <c:pt idx="26460">
                  <c:v>3.140722513199</c:v>
                </c:pt>
                <c:pt idx="26461">
                  <c:v>3.1408095359799999</c:v>
                </c:pt>
                <c:pt idx="26462">
                  <c:v>3.1408877372739998</c:v>
                </c:pt>
                <c:pt idx="26463">
                  <c:v>3.1409261226649998</c:v>
                </c:pt>
                <c:pt idx="26464">
                  <c:v>3.1409218311310001</c:v>
                </c:pt>
                <c:pt idx="26465">
                  <c:v>3.1408905982970001</c:v>
                </c:pt>
                <c:pt idx="26466">
                  <c:v>3.1408751010890001</c:v>
                </c:pt>
                <c:pt idx="26467">
                  <c:v>3.1408433914180001</c:v>
                </c:pt>
                <c:pt idx="26468">
                  <c:v>3.1408193111420002</c:v>
                </c:pt>
                <c:pt idx="26469">
                  <c:v>3.1408355236049998</c:v>
                </c:pt>
                <c:pt idx="26470">
                  <c:v>3.140909194946</c:v>
                </c:pt>
                <c:pt idx="26471">
                  <c:v>3.1409549713130001</c:v>
                </c:pt>
                <c:pt idx="26472">
                  <c:v>3.1410527229310001</c:v>
                </c:pt>
                <c:pt idx="26473">
                  <c:v>3.1411540508270002</c:v>
                </c:pt>
                <c:pt idx="26474">
                  <c:v>3.1413218975069999</c:v>
                </c:pt>
                <c:pt idx="26475">
                  <c:v>3.1414890289309998</c:v>
                </c:pt>
                <c:pt idx="26476">
                  <c:v>3.1415083408359998</c:v>
                </c:pt>
                <c:pt idx="26477">
                  <c:v>3.1415288448330001</c:v>
                </c:pt>
                <c:pt idx="26478">
                  <c:v>3.1415500640870002</c:v>
                </c:pt>
                <c:pt idx="26479">
                  <c:v>3.1415705680850001</c:v>
                </c:pt>
                <c:pt idx="26480">
                  <c:v>3.1415948867800001</c:v>
                </c:pt>
                <c:pt idx="26481">
                  <c:v>3.1416244506840001</c:v>
                </c:pt>
                <c:pt idx="26482">
                  <c:v>3.1416597366330001</c:v>
                </c:pt>
                <c:pt idx="26483">
                  <c:v>3.141704320908</c:v>
                </c:pt>
                <c:pt idx="26484">
                  <c:v>3.1417651176449999</c:v>
                </c:pt>
                <c:pt idx="26485">
                  <c:v>3.141837120056</c:v>
                </c:pt>
                <c:pt idx="26486">
                  <c:v>3.1419997215270001</c:v>
                </c:pt>
                <c:pt idx="26487">
                  <c:v>3.1420855522159998</c:v>
                </c:pt>
                <c:pt idx="26488">
                  <c:v>3.1421742439270002</c:v>
                </c:pt>
                <c:pt idx="26489">
                  <c:v>3.1422598361969998</c:v>
                </c:pt>
                <c:pt idx="26490">
                  <c:v>3.1423437595369998</c:v>
                </c:pt>
                <c:pt idx="26491">
                  <c:v>3.1424279212949999</c:v>
                </c:pt>
                <c:pt idx="26492">
                  <c:v>3.1425130367279999</c:v>
                </c:pt>
                <c:pt idx="26493">
                  <c:v>3.1425971984859999</c:v>
                </c:pt>
                <c:pt idx="26494">
                  <c:v>3.142675638199</c:v>
                </c:pt>
                <c:pt idx="26495">
                  <c:v>3.142749071121</c:v>
                </c:pt>
                <c:pt idx="26496">
                  <c:v>3.1428010463709999</c:v>
                </c:pt>
                <c:pt idx="26497">
                  <c:v>3.1428387165070002</c:v>
                </c:pt>
                <c:pt idx="26498">
                  <c:v>3.142862081528</c:v>
                </c:pt>
                <c:pt idx="26499">
                  <c:v>3.1428785324100001</c:v>
                </c:pt>
                <c:pt idx="26500">
                  <c:v>3.1429018974299998</c:v>
                </c:pt>
                <c:pt idx="26501">
                  <c:v>3.1429171562190001</c:v>
                </c:pt>
                <c:pt idx="26502">
                  <c:v>3.1432595252989999</c:v>
                </c:pt>
                <c:pt idx="26503">
                  <c:v>3.1434772014619998</c:v>
                </c:pt>
                <c:pt idx="26504">
                  <c:v>3.143613815308</c:v>
                </c:pt>
                <c:pt idx="26505">
                  <c:v>3.1436486244199999</c:v>
                </c:pt>
                <c:pt idx="26506">
                  <c:v>3.1436359882349998</c:v>
                </c:pt>
                <c:pt idx="26507">
                  <c:v>3.1436047554019999</c:v>
                </c:pt>
                <c:pt idx="26508">
                  <c:v>3.1435680389399998</c:v>
                </c:pt>
                <c:pt idx="26509">
                  <c:v>3.143545866013</c:v>
                </c:pt>
                <c:pt idx="26510">
                  <c:v>3.1435694694520002</c:v>
                </c:pt>
                <c:pt idx="26511">
                  <c:v>3.143638372421</c:v>
                </c:pt>
                <c:pt idx="26512">
                  <c:v>3.1437227725980001</c:v>
                </c:pt>
                <c:pt idx="26513">
                  <c:v>3.1438100337980002</c:v>
                </c:pt>
                <c:pt idx="26514">
                  <c:v>3.1438953876500002</c:v>
                </c:pt>
                <c:pt idx="26515">
                  <c:v>3.1439352035520001</c:v>
                </c:pt>
                <c:pt idx="26516">
                  <c:v>3.1439781188959999</c:v>
                </c:pt>
                <c:pt idx="26517">
                  <c:v>3.144053220749</c:v>
                </c:pt>
                <c:pt idx="26518">
                  <c:v>3.1440787315369998</c:v>
                </c:pt>
                <c:pt idx="26519">
                  <c:v>3.1440825462339999</c:v>
                </c:pt>
                <c:pt idx="26520">
                  <c:v>3.1440491676329998</c:v>
                </c:pt>
                <c:pt idx="26521">
                  <c:v>3.1440122127530001</c:v>
                </c:pt>
                <c:pt idx="26522">
                  <c:v>3.1439800262449999</c:v>
                </c:pt>
                <c:pt idx="26523">
                  <c:v>3.1439690589899998</c:v>
                </c:pt>
                <c:pt idx="26524">
                  <c:v>3.1440212726590002</c:v>
                </c:pt>
                <c:pt idx="26525">
                  <c:v>3.144107580185</c:v>
                </c:pt>
                <c:pt idx="26526">
                  <c:v>3.1442031860349999</c:v>
                </c:pt>
                <c:pt idx="26527">
                  <c:v>3.144412517548</c:v>
                </c:pt>
                <c:pt idx="26528">
                  <c:v>3.144536495209</c:v>
                </c:pt>
                <c:pt idx="26529">
                  <c:v>3.144611358643</c:v>
                </c:pt>
                <c:pt idx="26530">
                  <c:v>3.1446905136110002</c:v>
                </c:pt>
                <c:pt idx="26531">
                  <c:v>3.1447658538819998</c:v>
                </c:pt>
                <c:pt idx="26532">
                  <c:v>3.1448357105259999</c:v>
                </c:pt>
                <c:pt idx="26533">
                  <c:v>3.1448979377750002</c:v>
                </c:pt>
                <c:pt idx="26534">
                  <c:v>3.1449441909789999</c:v>
                </c:pt>
                <c:pt idx="26535">
                  <c:v>3.1449832916260001</c:v>
                </c:pt>
                <c:pt idx="26536">
                  <c:v>3.1450204849240002</c:v>
                </c:pt>
                <c:pt idx="26537">
                  <c:v>3.145057678223</c:v>
                </c:pt>
                <c:pt idx="26538">
                  <c:v>3.1450879573820001</c:v>
                </c:pt>
                <c:pt idx="26539">
                  <c:v>3.1451113224029998</c:v>
                </c:pt>
                <c:pt idx="26540">
                  <c:v>3.1451308727259999</c:v>
                </c:pt>
                <c:pt idx="26541">
                  <c:v>3.145188570023</c:v>
                </c:pt>
                <c:pt idx="26542">
                  <c:v>3.145716905594</c:v>
                </c:pt>
                <c:pt idx="26543">
                  <c:v>3.1458745002750002</c:v>
                </c:pt>
                <c:pt idx="26544">
                  <c:v>3.145967960358</c:v>
                </c:pt>
                <c:pt idx="26545">
                  <c:v>3.1460161209109998</c:v>
                </c:pt>
                <c:pt idx="26546">
                  <c:v>3.1460149288179999</c:v>
                </c:pt>
                <c:pt idx="26547">
                  <c:v>3.145968198776</c:v>
                </c:pt>
                <c:pt idx="26548">
                  <c:v>3.1463007926939999</c:v>
                </c:pt>
                <c:pt idx="26549">
                  <c:v>3.1464955806730002</c:v>
                </c:pt>
                <c:pt idx="26550">
                  <c:v>3.1466860771179999</c:v>
                </c:pt>
                <c:pt idx="26551">
                  <c:v>3.1468672752379998</c:v>
                </c:pt>
                <c:pt idx="26552">
                  <c:v>3.146832942963</c:v>
                </c:pt>
                <c:pt idx="26553">
                  <c:v>3.1468756198880001</c:v>
                </c:pt>
                <c:pt idx="26554">
                  <c:v>3.1471385955810001</c:v>
                </c:pt>
                <c:pt idx="26555">
                  <c:v>3.147356271744</c:v>
                </c:pt>
                <c:pt idx="26556">
                  <c:v>3.1475126743319999</c:v>
                </c:pt>
                <c:pt idx="26557">
                  <c:v>3.1475994586940002</c:v>
                </c:pt>
                <c:pt idx="26558">
                  <c:v>3.147596597672</c:v>
                </c:pt>
                <c:pt idx="26559">
                  <c:v>3.1475720405579999</c:v>
                </c:pt>
                <c:pt idx="26560">
                  <c:v>3.1475436687470002</c:v>
                </c:pt>
                <c:pt idx="26561">
                  <c:v>3.147652626038</c:v>
                </c:pt>
                <c:pt idx="26562">
                  <c:v>3.148207426071</c:v>
                </c:pt>
                <c:pt idx="26563">
                  <c:v>3.1483929157260002</c:v>
                </c:pt>
                <c:pt idx="26564">
                  <c:v>3.1485302448270001</c:v>
                </c:pt>
                <c:pt idx="26565">
                  <c:v>3.1488409042360002</c:v>
                </c:pt>
                <c:pt idx="26566">
                  <c:v>3.1493663787839998</c:v>
                </c:pt>
                <c:pt idx="26567">
                  <c:v>3.1493501663210002</c:v>
                </c:pt>
                <c:pt idx="26568">
                  <c:v>3.1493291854860002</c:v>
                </c:pt>
                <c:pt idx="26569">
                  <c:v>3.1493160724639999</c:v>
                </c:pt>
                <c:pt idx="26570">
                  <c:v>3.1494097709659998</c:v>
                </c:pt>
                <c:pt idx="26571">
                  <c:v>3.1496851444240002</c:v>
                </c:pt>
                <c:pt idx="26572">
                  <c:v>3.150238990784</c:v>
                </c:pt>
                <c:pt idx="26573">
                  <c:v>3.1502990722659998</c:v>
                </c:pt>
                <c:pt idx="26574">
                  <c:v>3.1503169536589999</c:v>
                </c:pt>
                <c:pt idx="26575">
                  <c:v>3.150339841843</c:v>
                </c:pt>
                <c:pt idx="26576">
                  <c:v>3.1503970623019999</c:v>
                </c:pt>
                <c:pt idx="26577">
                  <c:v>3.1505141258239999</c:v>
                </c:pt>
                <c:pt idx="26578">
                  <c:v>3.1506533622739998</c:v>
                </c:pt>
                <c:pt idx="26579">
                  <c:v>3.150795459747</c:v>
                </c:pt>
                <c:pt idx="26580">
                  <c:v>3.150929689407</c:v>
                </c:pt>
                <c:pt idx="26581">
                  <c:v>3.1511270999910002</c:v>
                </c:pt>
                <c:pt idx="26582">
                  <c:v>3.1513538360600002</c:v>
                </c:pt>
                <c:pt idx="26583">
                  <c:v>3.1515288352969999</c:v>
                </c:pt>
                <c:pt idx="26584">
                  <c:v>3.1516780853270001</c:v>
                </c:pt>
                <c:pt idx="26585">
                  <c:v>3.151775121689</c:v>
                </c:pt>
                <c:pt idx="26586">
                  <c:v>3.1519126892089999</c:v>
                </c:pt>
                <c:pt idx="26587">
                  <c:v>3.1520347595209999</c:v>
                </c:pt>
                <c:pt idx="26588">
                  <c:v>3.1520705223080001</c:v>
                </c:pt>
                <c:pt idx="26589">
                  <c:v>3.1520416736599999</c:v>
                </c:pt>
                <c:pt idx="26590">
                  <c:v>3.1519997119899998</c:v>
                </c:pt>
                <c:pt idx="26591">
                  <c:v>3.1519858837129999</c:v>
                </c:pt>
                <c:pt idx="26592">
                  <c:v>3.1520509719850001</c:v>
                </c:pt>
                <c:pt idx="26593">
                  <c:v>3.1521916389469999</c:v>
                </c:pt>
                <c:pt idx="26594">
                  <c:v>3.1522891521449998</c:v>
                </c:pt>
                <c:pt idx="26595">
                  <c:v>3.152439594269</c:v>
                </c:pt>
                <c:pt idx="26596">
                  <c:v>3.1525819301609999</c:v>
                </c:pt>
                <c:pt idx="26597">
                  <c:v>3.1526622772219999</c:v>
                </c:pt>
                <c:pt idx="26598">
                  <c:v>3.152696371078</c:v>
                </c:pt>
                <c:pt idx="26599">
                  <c:v>3.1526851654049999</c:v>
                </c:pt>
                <c:pt idx="26600">
                  <c:v>3.1526560783390001</c:v>
                </c:pt>
                <c:pt idx="26601">
                  <c:v>3.1526250839230001</c:v>
                </c:pt>
                <c:pt idx="26602">
                  <c:v>3.1526565551760002</c:v>
                </c:pt>
                <c:pt idx="26603">
                  <c:v>3.1528439521789999</c:v>
                </c:pt>
                <c:pt idx="26604">
                  <c:v>3.1531233787540001</c:v>
                </c:pt>
                <c:pt idx="26605">
                  <c:v>3.1532747745509999</c:v>
                </c:pt>
                <c:pt idx="26606">
                  <c:v>3.153419733047</c:v>
                </c:pt>
                <c:pt idx="26607">
                  <c:v>3.153475522995</c:v>
                </c:pt>
                <c:pt idx="26608">
                  <c:v>3.153485774994</c:v>
                </c:pt>
                <c:pt idx="26609">
                  <c:v>3.1534626483919999</c:v>
                </c:pt>
                <c:pt idx="26610">
                  <c:v>3.1535038948060001</c:v>
                </c:pt>
                <c:pt idx="26611">
                  <c:v>3.1539680957790002</c:v>
                </c:pt>
                <c:pt idx="26612">
                  <c:v>3.1541211605070001</c:v>
                </c:pt>
                <c:pt idx="26613">
                  <c:v>3.154202461243</c:v>
                </c:pt>
                <c:pt idx="26614">
                  <c:v>3.1542854309080002</c:v>
                </c:pt>
                <c:pt idx="26615">
                  <c:v>3.1543629169459999</c:v>
                </c:pt>
                <c:pt idx="26616">
                  <c:v>3.15443110466</c:v>
                </c:pt>
                <c:pt idx="26617">
                  <c:v>3.1544883251189999</c:v>
                </c:pt>
                <c:pt idx="26618">
                  <c:v>3.154527187347</c:v>
                </c:pt>
                <c:pt idx="26619">
                  <c:v>3.1545593738559998</c:v>
                </c:pt>
                <c:pt idx="26620">
                  <c:v>3.1545872688290002</c:v>
                </c:pt>
                <c:pt idx="26621">
                  <c:v>3.1546101570129998</c:v>
                </c:pt>
                <c:pt idx="26622">
                  <c:v>3.1546339988710002</c:v>
                </c:pt>
                <c:pt idx="26623">
                  <c:v>3.1546583175660001</c:v>
                </c:pt>
                <c:pt idx="26624">
                  <c:v>3.154679059982</c:v>
                </c:pt>
                <c:pt idx="26625">
                  <c:v>3.1547029018399999</c:v>
                </c:pt>
                <c:pt idx="26626">
                  <c:v>3.1547811031339998</c:v>
                </c:pt>
                <c:pt idx="26627">
                  <c:v>3.1549153327939998</c:v>
                </c:pt>
                <c:pt idx="26628">
                  <c:v>3.1551244258879998</c:v>
                </c:pt>
                <c:pt idx="26629">
                  <c:v>3.1555032730099999</c:v>
                </c:pt>
                <c:pt idx="26630">
                  <c:v>3.1555969715119998</c:v>
                </c:pt>
                <c:pt idx="26631">
                  <c:v>3.155616998672</c:v>
                </c:pt>
                <c:pt idx="26632">
                  <c:v>3.15562582016</c:v>
                </c:pt>
                <c:pt idx="26633">
                  <c:v>3.1556408405299998</c:v>
                </c:pt>
                <c:pt idx="26634">
                  <c:v>3.1556823253630002</c:v>
                </c:pt>
                <c:pt idx="26635">
                  <c:v>3.1559960842130002</c:v>
                </c:pt>
                <c:pt idx="26636">
                  <c:v>3.1561851501459999</c:v>
                </c:pt>
                <c:pt idx="26637">
                  <c:v>3.1563129425050001</c:v>
                </c:pt>
                <c:pt idx="26638">
                  <c:v>3.1565024852749999</c:v>
                </c:pt>
                <c:pt idx="26639">
                  <c:v>3.156591653824</c:v>
                </c:pt>
                <c:pt idx="26640">
                  <c:v>3.156612873077</c:v>
                </c:pt>
                <c:pt idx="26641">
                  <c:v>3.1567649841310002</c:v>
                </c:pt>
                <c:pt idx="26642">
                  <c:v>3.1568694114690001</c:v>
                </c:pt>
                <c:pt idx="26643">
                  <c:v>3.157024383545</c:v>
                </c:pt>
                <c:pt idx="26644">
                  <c:v>3.1571199893949999</c:v>
                </c:pt>
                <c:pt idx="26645">
                  <c:v>3.1572046279910002</c:v>
                </c:pt>
                <c:pt idx="26646">
                  <c:v>3.1572599411010001</c:v>
                </c:pt>
                <c:pt idx="26647">
                  <c:v>3.157242298126</c:v>
                </c:pt>
                <c:pt idx="26648">
                  <c:v>3.157200336456</c:v>
                </c:pt>
                <c:pt idx="26649">
                  <c:v>3.1571762561800001</c:v>
                </c:pt>
                <c:pt idx="26650">
                  <c:v>3.1571826934809999</c:v>
                </c:pt>
                <c:pt idx="26651">
                  <c:v>3.1572463512420001</c:v>
                </c:pt>
                <c:pt idx="26652">
                  <c:v>3.1573288440699998</c:v>
                </c:pt>
                <c:pt idx="26653">
                  <c:v>3.1574172973630001</c:v>
                </c:pt>
                <c:pt idx="26654">
                  <c:v>3.1575102806089999</c:v>
                </c:pt>
                <c:pt idx="26655">
                  <c:v>3.157603263855</c:v>
                </c:pt>
                <c:pt idx="26656">
                  <c:v>3.1576981544490001</c:v>
                </c:pt>
                <c:pt idx="26657">
                  <c:v>3.1577711105350001</c:v>
                </c:pt>
                <c:pt idx="26658">
                  <c:v>3.1577854156490002</c:v>
                </c:pt>
                <c:pt idx="26659">
                  <c:v>3.1577613353729999</c:v>
                </c:pt>
                <c:pt idx="26660">
                  <c:v>3.1577351093289998</c:v>
                </c:pt>
                <c:pt idx="26661">
                  <c:v>3.1577105522159998</c:v>
                </c:pt>
                <c:pt idx="26662">
                  <c:v>3.1577129364009999</c:v>
                </c:pt>
                <c:pt idx="26663">
                  <c:v>3.1578309535979998</c:v>
                </c:pt>
                <c:pt idx="26664">
                  <c:v>3.1582138538360001</c:v>
                </c:pt>
                <c:pt idx="26665">
                  <c:v>3.158417463303</c:v>
                </c:pt>
                <c:pt idx="26666">
                  <c:v>3.158555746078</c:v>
                </c:pt>
                <c:pt idx="26667">
                  <c:v>3.1586766242979998</c:v>
                </c:pt>
                <c:pt idx="26668">
                  <c:v>3.1587197780610001</c:v>
                </c:pt>
                <c:pt idx="26669">
                  <c:v>3.158752441406</c:v>
                </c:pt>
                <c:pt idx="26670">
                  <c:v>3.1587753295900001</c:v>
                </c:pt>
                <c:pt idx="26671">
                  <c:v>3.1587948799130001</c:v>
                </c:pt>
                <c:pt idx="26672">
                  <c:v>3.1588163375849998</c:v>
                </c:pt>
                <c:pt idx="26673">
                  <c:v>3.1588392257689999</c:v>
                </c:pt>
                <c:pt idx="26674">
                  <c:v>3.1588804721830002</c:v>
                </c:pt>
                <c:pt idx="26675">
                  <c:v>3.1589035987849998</c:v>
                </c:pt>
                <c:pt idx="26676">
                  <c:v>3.1589856147769999</c:v>
                </c:pt>
                <c:pt idx="26677">
                  <c:v>3.159110069275</c:v>
                </c:pt>
                <c:pt idx="26678">
                  <c:v>3.1593074798580001</c:v>
                </c:pt>
                <c:pt idx="26679">
                  <c:v>3.1595046520230001</c:v>
                </c:pt>
                <c:pt idx="26680">
                  <c:v>3.1598105430599999</c:v>
                </c:pt>
                <c:pt idx="26681">
                  <c:v>3.1598863601680001</c:v>
                </c:pt>
                <c:pt idx="26682">
                  <c:v>3.1600790023799998</c:v>
                </c:pt>
                <c:pt idx="26683">
                  <c:v>3.1601727008820002</c:v>
                </c:pt>
                <c:pt idx="26684">
                  <c:v>3.1602594852450001</c:v>
                </c:pt>
                <c:pt idx="26685">
                  <c:v>3.1603474616999998</c:v>
                </c:pt>
                <c:pt idx="26686">
                  <c:v>3.1604337692260001</c:v>
                </c:pt>
                <c:pt idx="26687">
                  <c:v>3.16051363945</c:v>
                </c:pt>
                <c:pt idx="26688">
                  <c:v>3.1605670452119998</c:v>
                </c:pt>
                <c:pt idx="26689">
                  <c:v>3.1605761051179999</c:v>
                </c:pt>
                <c:pt idx="26690">
                  <c:v>3.1605436801910001</c:v>
                </c:pt>
                <c:pt idx="26691">
                  <c:v>3.1605110168460002</c:v>
                </c:pt>
                <c:pt idx="26692">
                  <c:v>3.1604802608489999</c:v>
                </c:pt>
                <c:pt idx="26693">
                  <c:v>3.1604731082919999</c:v>
                </c:pt>
                <c:pt idx="26694">
                  <c:v>3.160517215729</c:v>
                </c:pt>
                <c:pt idx="26695">
                  <c:v>3.1605973243709999</c:v>
                </c:pt>
                <c:pt idx="26696">
                  <c:v>3.160679340363</c:v>
                </c:pt>
                <c:pt idx="26697">
                  <c:v>3.1607654094700002</c:v>
                </c:pt>
                <c:pt idx="26698">
                  <c:v>3.160855531693</c:v>
                </c:pt>
                <c:pt idx="26699">
                  <c:v>3.160944700241</c:v>
                </c:pt>
                <c:pt idx="26700">
                  <c:v>3.1610331535339999</c:v>
                </c:pt>
                <c:pt idx="26701">
                  <c:v>3.1610906124109999</c:v>
                </c:pt>
                <c:pt idx="26702">
                  <c:v>3.1610913276670001</c:v>
                </c:pt>
                <c:pt idx="26703">
                  <c:v>3.1610479354860002</c:v>
                </c:pt>
                <c:pt idx="26704">
                  <c:v>3.1610147953030001</c:v>
                </c:pt>
                <c:pt idx="26705">
                  <c:v>3.1610310077669999</c:v>
                </c:pt>
                <c:pt idx="26706">
                  <c:v>3.1612091064449999</c:v>
                </c:pt>
                <c:pt idx="26707">
                  <c:v>3.1616969108580002</c:v>
                </c:pt>
                <c:pt idx="26708">
                  <c:v>3.161837100983</c:v>
                </c:pt>
                <c:pt idx="26709">
                  <c:v>3.1619093418120001</c:v>
                </c:pt>
                <c:pt idx="26710">
                  <c:v>3.1619772911070001</c:v>
                </c:pt>
                <c:pt idx="26711">
                  <c:v>3.1620337963099998</c:v>
                </c:pt>
                <c:pt idx="26712">
                  <c:v>3.1620802879330001</c:v>
                </c:pt>
                <c:pt idx="26713">
                  <c:v>3.1621289253230001</c:v>
                </c:pt>
                <c:pt idx="26714">
                  <c:v>3.1621446609500001</c:v>
                </c:pt>
                <c:pt idx="26715">
                  <c:v>3.1621580123899999</c:v>
                </c:pt>
                <c:pt idx="26716">
                  <c:v>3.1621875762939999</c:v>
                </c:pt>
                <c:pt idx="26717">
                  <c:v>3.1622231006620001</c:v>
                </c:pt>
                <c:pt idx="26718">
                  <c:v>3.1622951030730002</c:v>
                </c:pt>
                <c:pt idx="26719">
                  <c:v>3.1624715328219999</c:v>
                </c:pt>
                <c:pt idx="26720">
                  <c:v>3.162977695465</c:v>
                </c:pt>
                <c:pt idx="26721">
                  <c:v>3.1631302833560002</c:v>
                </c:pt>
                <c:pt idx="26722">
                  <c:v>3.1632158756259998</c:v>
                </c:pt>
                <c:pt idx="26723">
                  <c:v>3.1632447242740001</c:v>
                </c:pt>
                <c:pt idx="26724">
                  <c:v>3.1634650230410002</c:v>
                </c:pt>
                <c:pt idx="26725">
                  <c:v>3.1636521816249998</c:v>
                </c:pt>
                <c:pt idx="26726">
                  <c:v>3.1638386249539998</c:v>
                </c:pt>
                <c:pt idx="26727">
                  <c:v>3.1641800403590001</c:v>
                </c:pt>
                <c:pt idx="26728">
                  <c:v>3.1642444133760002</c:v>
                </c:pt>
                <c:pt idx="26729">
                  <c:v>3.1643698215480001</c:v>
                </c:pt>
                <c:pt idx="26730">
                  <c:v>3.1645035743709999</c:v>
                </c:pt>
                <c:pt idx="26731">
                  <c:v>3.164573431015</c:v>
                </c:pt>
                <c:pt idx="26732">
                  <c:v>3.1647212505339999</c:v>
                </c:pt>
                <c:pt idx="26733">
                  <c:v>3.1648011207579998</c:v>
                </c:pt>
                <c:pt idx="26734">
                  <c:v>3.164875030518</c:v>
                </c:pt>
                <c:pt idx="26735">
                  <c:v>3.165024995804</c:v>
                </c:pt>
                <c:pt idx="26736">
                  <c:v>3.1651711463929999</c:v>
                </c:pt>
                <c:pt idx="26737">
                  <c:v>3.1652855873110002</c:v>
                </c:pt>
                <c:pt idx="26738">
                  <c:v>3.1653380393980002</c:v>
                </c:pt>
                <c:pt idx="26739">
                  <c:v>3.1653554439540001</c:v>
                </c:pt>
                <c:pt idx="26740">
                  <c:v>3.1653678417209998</c:v>
                </c:pt>
                <c:pt idx="26741">
                  <c:v>3.1658251285549999</c:v>
                </c:pt>
                <c:pt idx="26742">
                  <c:v>3.1659784317019999</c:v>
                </c:pt>
                <c:pt idx="26743">
                  <c:v>3.166092395782</c:v>
                </c:pt>
                <c:pt idx="26744">
                  <c:v>3.1661026477809999</c:v>
                </c:pt>
                <c:pt idx="26745">
                  <c:v>3.1660702228550002</c:v>
                </c:pt>
                <c:pt idx="26746">
                  <c:v>3.1660306453699998</c:v>
                </c:pt>
                <c:pt idx="26747">
                  <c:v>3.1659934520720001</c:v>
                </c:pt>
                <c:pt idx="26748">
                  <c:v>3.1659820079799998</c:v>
                </c:pt>
                <c:pt idx="26749">
                  <c:v>3.1659777164460001</c:v>
                </c:pt>
                <c:pt idx="26750">
                  <c:v>3.166010379791</c:v>
                </c:pt>
                <c:pt idx="26751">
                  <c:v>3.166045188904</c:v>
                </c:pt>
                <c:pt idx="26752">
                  <c:v>3.1661262512210002</c:v>
                </c:pt>
                <c:pt idx="26753">
                  <c:v>3.1662118434909998</c:v>
                </c:pt>
                <c:pt idx="26754">
                  <c:v>3.1662921905519998</c:v>
                </c:pt>
                <c:pt idx="26755">
                  <c:v>3.1663796901699999</c:v>
                </c:pt>
                <c:pt idx="26756">
                  <c:v>3.166423559189</c:v>
                </c:pt>
                <c:pt idx="26757">
                  <c:v>3.1665086746219999</c:v>
                </c:pt>
                <c:pt idx="26758">
                  <c:v>3.1665472984309999</c:v>
                </c:pt>
                <c:pt idx="26759">
                  <c:v>3.1665761470790001</c:v>
                </c:pt>
                <c:pt idx="26760">
                  <c:v>3.1666071414950001</c:v>
                </c:pt>
                <c:pt idx="26761">
                  <c:v>3.1665878295900001</c:v>
                </c:pt>
                <c:pt idx="26762">
                  <c:v>3.1665606498719998</c:v>
                </c:pt>
                <c:pt idx="26763">
                  <c:v>3.1665368080139999</c:v>
                </c:pt>
                <c:pt idx="26764">
                  <c:v>3.1665425300600001</c:v>
                </c:pt>
                <c:pt idx="26765">
                  <c:v>3.1667213439939998</c:v>
                </c:pt>
                <c:pt idx="26766">
                  <c:v>3.1672835350040001</c:v>
                </c:pt>
                <c:pt idx="26767">
                  <c:v>3.1673574447630002</c:v>
                </c:pt>
                <c:pt idx="26768">
                  <c:v>3.1674251556400002</c:v>
                </c:pt>
                <c:pt idx="26769">
                  <c:v>3.1674847602840002</c:v>
                </c:pt>
                <c:pt idx="26770">
                  <c:v>3.1675324439999999</c:v>
                </c:pt>
                <c:pt idx="26771">
                  <c:v>3.167563915253</c:v>
                </c:pt>
                <c:pt idx="26772">
                  <c:v>3.1675877571109998</c:v>
                </c:pt>
                <c:pt idx="26773">
                  <c:v>3.1676104068759998</c:v>
                </c:pt>
                <c:pt idx="26774">
                  <c:v>3.1676299571989999</c:v>
                </c:pt>
                <c:pt idx="26775">
                  <c:v>3.167647838593</c:v>
                </c:pt>
                <c:pt idx="26776">
                  <c:v>3.1676697731019998</c:v>
                </c:pt>
                <c:pt idx="26777">
                  <c:v>3.167719364166</c:v>
                </c:pt>
                <c:pt idx="26778">
                  <c:v>3.1678757667539998</c:v>
                </c:pt>
                <c:pt idx="26779">
                  <c:v>3.1680762767789998</c:v>
                </c:pt>
                <c:pt idx="26780">
                  <c:v>3.1682810783390001</c:v>
                </c:pt>
                <c:pt idx="26781">
                  <c:v>3.1686012744899998</c:v>
                </c:pt>
                <c:pt idx="26782">
                  <c:v>3.1685750484469999</c:v>
                </c:pt>
                <c:pt idx="26783">
                  <c:v>3.1686310768129999</c:v>
                </c:pt>
                <c:pt idx="26784">
                  <c:v>3.1687252521509999</c:v>
                </c:pt>
                <c:pt idx="26785">
                  <c:v>3.1688187122340001</c:v>
                </c:pt>
                <c:pt idx="26786">
                  <c:v>3.1689095497130002</c:v>
                </c:pt>
                <c:pt idx="26787">
                  <c:v>3.1689970493319999</c:v>
                </c:pt>
                <c:pt idx="26788">
                  <c:v>3.169083356857</c:v>
                </c:pt>
                <c:pt idx="26789">
                  <c:v>3.16916680336</c:v>
                </c:pt>
                <c:pt idx="26790">
                  <c:v>3.1692256927489999</c:v>
                </c:pt>
                <c:pt idx="26791">
                  <c:v>3.1692316532140001</c:v>
                </c:pt>
                <c:pt idx="26792">
                  <c:v>3.1692054271700001</c:v>
                </c:pt>
                <c:pt idx="26793">
                  <c:v>3.1691629886629999</c:v>
                </c:pt>
                <c:pt idx="26794">
                  <c:v>3.169147491455</c:v>
                </c:pt>
                <c:pt idx="26795">
                  <c:v>3.1691699028019999</c:v>
                </c:pt>
                <c:pt idx="26796">
                  <c:v>3.1692497730259999</c:v>
                </c:pt>
                <c:pt idx="26797">
                  <c:v>3.1694033145899998</c:v>
                </c:pt>
                <c:pt idx="26798">
                  <c:v>3.1696789264679999</c:v>
                </c:pt>
                <c:pt idx="26799">
                  <c:v>3.1698322296139998</c:v>
                </c:pt>
                <c:pt idx="26800">
                  <c:v>3.1699268817899999</c:v>
                </c:pt>
                <c:pt idx="26801">
                  <c:v>3.169981241226</c:v>
                </c:pt>
                <c:pt idx="26802">
                  <c:v>3.1703388690950001</c:v>
                </c:pt>
                <c:pt idx="26803">
                  <c:v>3.1704857349400002</c:v>
                </c:pt>
                <c:pt idx="26804">
                  <c:v>3.1705632209779999</c:v>
                </c:pt>
                <c:pt idx="26805">
                  <c:v>3.170645475388</c:v>
                </c:pt>
                <c:pt idx="26806">
                  <c:v>3.170727729797</c:v>
                </c:pt>
                <c:pt idx="26807">
                  <c:v>3.170805931091</c:v>
                </c:pt>
                <c:pt idx="26808">
                  <c:v>3.1708834171300002</c:v>
                </c:pt>
                <c:pt idx="26809">
                  <c:v>3.1709604263309998</c:v>
                </c:pt>
                <c:pt idx="26810">
                  <c:v>3.1710262298580001</c:v>
                </c:pt>
                <c:pt idx="26811">
                  <c:v>3.171083211899</c:v>
                </c:pt>
                <c:pt idx="26812">
                  <c:v>3.171114444733</c:v>
                </c:pt>
                <c:pt idx="26813">
                  <c:v>3.1711368560789999</c:v>
                </c:pt>
                <c:pt idx="26814">
                  <c:v>3.1711568832400001</c:v>
                </c:pt>
                <c:pt idx="26815">
                  <c:v>3.1711745262150002</c:v>
                </c:pt>
                <c:pt idx="26816">
                  <c:v>3.1712021827700001</c:v>
                </c:pt>
                <c:pt idx="26817">
                  <c:v>3.1712284088130001</c:v>
                </c:pt>
                <c:pt idx="26818">
                  <c:v>3.171712636948</c:v>
                </c:pt>
                <c:pt idx="26819">
                  <c:v>3.1719563007349998</c:v>
                </c:pt>
                <c:pt idx="26820">
                  <c:v>3.1719532012939999</c:v>
                </c:pt>
                <c:pt idx="26821">
                  <c:v>3.1719362735750001</c:v>
                </c:pt>
                <c:pt idx="26822">
                  <c:v>3.1719195842739998</c:v>
                </c:pt>
                <c:pt idx="26823">
                  <c:v>3.1719067096710001</c:v>
                </c:pt>
                <c:pt idx="26824">
                  <c:v>3.1719512939449999</c:v>
                </c:pt>
                <c:pt idx="26825">
                  <c:v>3.1720349788669999</c:v>
                </c:pt>
                <c:pt idx="26826">
                  <c:v>3.1721336841580001</c:v>
                </c:pt>
                <c:pt idx="26827">
                  <c:v>3.1722874641419998</c:v>
                </c:pt>
                <c:pt idx="26828">
                  <c:v>3.1724455356600001</c:v>
                </c:pt>
                <c:pt idx="26829">
                  <c:v>3.1725680828090002</c:v>
                </c:pt>
                <c:pt idx="26830">
                  <c:v>3.1725850105290001</c:v>
                </c:pt>
                <c:pt idx="26831">
                  <c:v>3.172598600388</c:v>
                </c:pt>
                <c:pt idx="26832">
                  <c:v>3.172649383545</c:v>
                </c:pt>
                <c:pt idx="26833">
                  <c:v>3.172705173492</c:v>
                </c:pt>
                <c:pt idx="26834">
                  <c:v>3.172775030136</c:v>
                </c:pt>
                <c:pt idx="26835">
                  <c:v>3.17284822464</c:v>
                </c:pt>
                <c:pt idx="26836">
                  <c:v>3.172997951508</c:v>
                </c:pt>
                <c:pt idx="26837">
                  <c:v>3.1731402873989998</c:v>
                </c:pt>
                <c:pt idx="26838">
                  <c:v>3.17334318161</c:v>
                </c:pt>
                <c:pt idx="26839">
                  <c:v>3.1735346317289999</c:v>
                </c:pt>
                <c:pt idx="26840">
                  <c:v>3.1735141277309999</c:v>
                </c:pt>
                <c:pt idx="26841">
                  <c:v>3.1734888553620002</c:v>
                </c:pt>
                <c:pt idx="26842">
                  <c:v>3.1734673976900001</c:v>
                </c:pt>
                <c:pt idx="26843">
                  <c:v>3.1734850406650001</c:v>
                </c:pt>
                <c:pt idx="26844">
                  <c:v>3.1735644340519999</c:v>
                </c:pt>
                <c:pt idx="26845">
                  <c:v>3.1736569404599999</c:v>
                </c:pt>
                <c:pt idx="26846">
                  <c:v>3.173749685287</c:v>
                </c:pt>
                <c:pt idx="26847">
                  <c:v>3.173843622208</c:v>
                </c:pt>
                <c:pt idx="26848">
                  <c:v>3.1739387512210002</c:v>
                </c:pt>
                <c:pt idx="26849">
                  <c:v>3.174066781998</c:v>
                </c:pt>
                <c:pt idx="26850">
                  <c:v>3.174089431763</c:v>
                </c:pt>
                <c:pt idx="26851">
                  <c:v>3.1740438938139999</c:v>
                </c:pt>
                <c:pt idx="26852">
                  <c:v>3.1745436191560001</c:v>
                </c:pt>
                <c:pt idx="26853">
                  <c:v>3.17489528656</c:v>
                </c:pt>
                <c:pt idx="26854">
                  <c:v>3.1748728752140001</c:v>
                </c:pt>
                <c:pt idx="26855">
                  <c:v>3.1749446392060001</c:v>
                </c:pt>
                <c:pt idx="26856">
                  <c:v>3.1750922203059999</c:v>
                </c:pt>
                <c:pt idx="26857">
                  <c:v>3.1751983165739999</c:v>
                </c:pt>
                <c:pt idx="26858">
                  <c:v>3.1752989292140001</c:v>
                </c:pt>
                <c:pt idx="26859">
                  <c:v>3.175460577011</c:v>
                </c:pt>
                <c:pt idx="26860">
                  <c:v>3.1756310462949999</c:v>
                </c:pt>
                <c:pt idx="26861">
                  <c:v>3.1756570339199999</c:v>
                </c:pt>
                <c:pt idx="26862">
                  <c:v>3.1756947040560002</c:v>
                </c:pt>
                <c:pt idx="26863">
                  <c:v>3.1757292747500001</c:v>
                </c:pt>
                <c:pt idx="26864">
                  <c:v>3.1757788658139998</c:v>
                </c:pt>
                <c:pt idx="26865">
                  <c:v>3.1758484840390002</c:v>
                </c:pt>
                <c:pt idx="26866">
                  <c:v>3.1759283542630001</c:v>
                </c:pt>
                <c:pt idx="26867">
                  <c:v>3.1760134696960001</c:v>
                </c:pt>
                <c:pt idx="26868">
                  <c:v>3.176100254059</c:v>
                </c:pt>
                <c:pt idx="26869">
                  <c:v>3.176190853119</c:v>
                </c:pt>
                <c:pt idx="26870">
                  <c:v>3.1762788295750002</c:v>
                </c:pt>
                <c:pt idx="26871">
                  <c:v>3.1763682365419998</c:v>
                </c:pt>
                <c:pt idx="26872">
                  <c:v>3.176459550858</c:v>
                </c:pt>
                <c:pt idx="26873">
                  <c:v>3.1765456199650002</c:v>
                </c:pt>
                <c:pt idx="26874">
                  <c:v>3.1766302585599999</c:v>
                </c:pt>
                <c:pt idx="26875">
                  <c:v>3.176768064499</c:v>
                </c:pt>
                <c:pt idx="26876">
                  <c:v>3.1768341064449999</c:v>
                </c:pt>
                <c:pt idx="26877">
                  <c:v>3.176858901978</c:v>
                </c:pt>
                <c:pt idx="26878">
                  <c:v>3.1768670082089998</c:v>
                </c:pt>
                <c:pt idx="26879">
                  <c:v>3.1771128177639998</c:v>
                </c:pt>
                <c:pt idx="26880">
                  <c:v>3.1773357391360002</c:v>
                </c:pt>
                <c:pt idx="26881">
                  <c:v>3.1774249076840002</c:v>
                </c:pt>
                <c:pt idx="26882">
                  <c:v>3.177436351776</c:v>
                </c:pt>
                <c:pt idx="26883">
                  <c:v>3.1774158477780001</c:v>
                </c:pt>
                <c:pt idx="26884">
                  <c:v>3.1773946285250001</c:v>
                </c:pt>
                <c:pt idx="26885">
                  <c:v>3.177369832993</c:v>
                </c:pt>
                <c:pt idx="26886">
                  <c:v>3.1773591041559999</c:v>
                </c:pt>
                <c:pt idx="26887">
                  <c:v>3.1774191856380001</c:v>
                </c:pt>
                <c:pt idx="26888">
                  <c:v>3.17746591568</c:v>
                </c:pt>
                <c:pt idx="26889">
                  <c:v>3.1775567531590001</c:v>
                </c:pt>
                <c:pt idx="26890">
                  <c:v>3.1776521205899999</c:v>
                </c:pt>
                <c:pt idx="26891">
                  <c:v>3.1777470111850001</c:v>
                </c:pt>
                <c:pt idx="26892">
                  <c:v>3.1778132915500001</c:v>
                </c:pt>
                <c:pt idx="26893">
                  <c:v>3.177805900574</c:v>
                </c:pt>
                <c:pt idx="26894">
                  <c:v>3.177791833878</c:v>
                </c:pt>
                <c:pt idx="26895">
                  <c:v>3.1777775287629999</c:v>
                </c:pt>
                <c:pt idx="26896">
                  <c:v>3.1777527332309998</c:v>
                </c:pt>
                <c:pt idx="26897">
                  <c:v>3.1777336597439998</c:v>
                </c:pt>
                <c:pt idx="26898">
                  <c:v>3.1777436733250002</c:v>
                </c:pt>
                <c:pt idx="26899">
                  <c:v>3.1778278350829998</c:v>
                </c:pt>
                <c:pt idx="26900">
                  <c:v>3.1779828071590002</c:v>
                </c:pt>
                <c:pt idx="26901">
                  <c:v>3.1780335903169998</c:v>
                </c:pt>
                <c:pt idx="26902">
                  <c:v>3.1781382560729998</c:v>
                </c:pt>
                <c:pt idx="26903">
                  <c:v>3.178234815598</c:v>
                </c:pt>
                <c:pt idx="26904">
                  <c:v>3.1782774925230002</c:v>
                </c:pt>
                <c:pt idx="26905">
                  <c:v>3.1783051490780001</c:v>
                </c:pt>
                <c:pt idx="26906">
                  <c:v>3.1783735752109998</c:v>
                </c:pt>
                <c:pt idx="26907">
                  <c:v>3.1784305572510001</c:v>
                </c:pt>
                <c:pt idx="26908">
                  <c:v>3.178506612778</c:v>
                </c:pt>
                <c:pt idx="26909">
                  <c:v>3.1785898208619998</c:v>
                </c:pt>
                <c:pt idx="26910">
                  <c:v>3.178672790527</c:v>
                </c:pt>
                <c:pt idx="26911">
                  <c:v>3.1787590980529998</c:v>
                </c:pt>
                <c:pt idx="26912">
                  <c:v>3.1788449287409999</c:v>
                </c:pt>
                <c:pt idx="26913">
                  <c:v>3.1789305210109999</c:v>
                </c:pt>
                <c:pt idx="26914">
                  <c:v>3.179016113281</c:v>
                </c:pt>
                <c:pt idx="26915">
                  <c:v>3.1790988445280002</c:v>
                </c:pt>
                <c:pt idx="26916">
                  <c:v>3.1791801452640001</c:v>
                </c:pt>
                <c:pt idx="26917">
                  <c:v>3.1793270111080001</c:v>
                </c:pt>
                <c:pt idx="26918">
                  <c:v>3.1793766021729999</c:v>
                </c:pt>
                <c:pt idx="26919">
                  <c:v>3.1794264316560001</c:v>
                </c:pt>
                <c:pt idx="26920">
                  <c:v>3.1794593334200001</c:v>
                </c:pt>
                <c:pt idx="26921">
                  <c:v>3.179483413696</c:v>
                </c:pt>
                <c:pt idx="26922">
                  <c:v>3.1795058250429999</c:v>
                </c:pt>
                <c:pt idx="26923">
                  <c:v>3.1796121597289999</c:v>
                </c:pt>
                <c:pt idx="26924">
                  <c:v>3.1798522472380002</c:v>
                </c:pt>
                <c:pt idx="26925">
                  <c:v>3.1799776554110002</c:v>
                </c:pt>
                <c:pt idx="26926">
                  <c:v>3.1801626682280002</c:v>
                </c:pt>
                <c:pt idx="26927">
                  <c:v>3.1803531646729999</c:v>
                </c:pt>
                <c:pt idx="26928">
                  <c:v>3.1804625988009998</c:v>
                </c:pt>
                <c:pt idx="26929">
                  <c:v>3.1804828643800001</c:v>
                </c:pt>
                <c:pt idx="26930">
                  <c:v>3.1805133819579998</c:v>
                </c:pt>
                <c:pt idx="26931">
                  <c:v>3.1805813312529998</c:v>
                </c:pt>
                <c:pt idx="26932">
                  <c:v>3.1806681156160002</c:v>
                </c:pt>
                <c:pt idx="26933">
                  <c:v>3.1807579994199999</c:v>
                </c:pt>
                <c:pt idx="26934">
                  <c:v>3.1808450222019999</c:v>
                </c:pt>
                <c:pt idx="26935">
                  <c:v>3.1809353828429998</c:v>
                </c:pt>
                <c:pt idx="26936">
                  <c:v>3.1810221672060002</c:v>
                </c:pt>
                <c:pt idx="26937">
                  <c:v>3.1811025142670002</c:v>
                </c:pt>
                <c:pt idx="26938">
                  <c:v>3.1811561584470001</c:v>
                </c:pt>
                <c:pt idx="26939">
                  <c:v>3.1811583042140001</c:v>
                </c:pt>
                <c:pt idx="26940">
                  <c:v>3.181139945984</c:v>
                </c:pt>
                <c:pt idx="26941">
                  <c:v>3.1811182498930002</c:v>
                </c:pt>
                <c:pt idx="26942">
                  <c:v>3.1810770034789999</c:v>
                </c:pt>
                <c:pt idx="26943">
                  <c:v>3.1810593605039998</c:v>
                </c:pt>
                <c:pt idx="26944">
                  <c:v>3.1810326576230001</c:v>
                </c:pt>
                <c:pt idx="26945">
                  <c:v>3.1810433864590002</c:v>
                </c:pt>
                <c:pt idx="26946">
                  <c:v>3.1811118125919999</c:v>
                </c:pt>
                <c:pt idx="26947">
                  <c:v>3.18119430542</c:v>
                </c:pt>
                <c:pt idx="26948">
                  <c:v>3.1812770366669998</c:v>
                </c:pt>
                <c:pt idx="26949">
                  <c:v>3.1813707351680001</c:v>
                </c:pt>
                <c:pt idx="26950">
                  <c:v>3.1815197467799998</c:v>
                </c:pt>
                <c:pt idx="26951">
                  <c:v>3.1817214488980001</c:v>
                </c:pt>
                <c:pt idx="26952">
                  <c:v>3.1818406581879999</c:v>
                </c:pt>
                <c:pt idx="26953">
                  <c:v>3.181849956512</c:v>
                </c:pt>
                <c:pt idx="26954">
                  <c:v>3.1818628311160002</c:v>
                </c:pt>
                <c:pt idx="26955">
                  <c:v>3.1818809509279999</c:v>
                </c:pt>
                <c:pt idx="26956">
                  <c:v>3.1819026470180001</c:v>
                </c:pt>
                <c:pt idx="26957">
                  <c:v>3.1819312572479999</c:v>
                </c:pt>
                <c:pt idx="26958">
                  <c:v>3.1819629669189999</c:v>
                </c:pt>
                <c:pt idx="26959">
                  <c:v>3.1820108890530001</c:v>
                </c:pt>
                <c:pt idx="26960">
                  <c:v>3.1820788383480001</c:v>
                </c:pt>
                <c:pt idx="26961">
                  <c:v>3.1821458339689999</c:v>
                </c:pt>
                <c:pt idx="26962">
                  <c:v>3.1822187900540002</c:v>
                </c:pt>
                <c:pt idx="26963">
                  <c:v>3.1823668479920002</c:v>
                </c:pt>
                <c:pt idx="26964">
                  <c:v>3.1824364662170002</c:v>
                </c:pt>
                <c:pt idx="26965">
                  <c:v>3.1826395988459999</c:v>
                </c:pt>
                <c:pt idx="26966">
                  <c:v>3.182899475098</c:v>
                </c:pt>
                <c:pt idx="26967">
                  <c:v>3.1831481456759998</c:v>
                </c:pt>
                <c:pt idx="26968">
                  <c:v>3.1831293106079999</c:v>
                </c:pt>
                <c:pt idx="26969">
                  <c:v>3.1831190586089999</c:v>
                </c:pt>
                <c:pt idx="26970">
                  <c:v>3.1831719875340001</c:v>
                </c:pt>
                <c:pt idx="26971">
                  <c:v>3.1832587718959999</c:v>
                </c:pt>
                <c:pt idx="26972">
                  <c:v>3.1833593845369998</c:v>
                </c:pt>
                <c:pt idx="26973">
                  <c:v>3.1835057735440002</c:v>
                </c:pt>
                <c:pt idx="26974">
                  <c:v>3.1839056015009999</c:v>
                </c:pt>
                <c:pt idx="26975">
                  <c:v>3.1839222908020002</c:v>
                </c:pt>
                <c:pt idx="26976">
                  <c:v>3.1839506626129999</c:v>
                </c:pt>
                <c:pt idx="26977">
                  <c:v>3.183959960938</c:v>
                </c:pt>
                <c:pt idx="26978">
                  <c:v>3.1839706897740001</c:v>
                </c:pt>
                <c:pt idx="26979">
                  <c:v>3.1840078830719998</c:v>
                </c:pt>
                <c:pt idx="26980">
                  <c:v>3.184047222137</c:v>
                </c:pt>
                <c:pt idx="26981">
                  <c:v>3.184103012085</c:v>
                </c:pt>
                <c:pt idx="26982">
                  <c:v>3.1842396259310002</c:v>
                </c:pt>
                <c:pt idx="26983">
                  <c:v>3.1843738555910002</c:v>
                </c:pt>
                <c:pt idx="26984">
                  <c:v>3.1845140457149999</c:v>
                </c:pt>
                <c:pt idx="26985">
                  <c:v>3.1846482753749998</c:v>
                </c:pt>
                <c:pt idx="26986">
                  <c:v>3.1850843429569999</c:v>
                </c:pt>
                <c:pt idx="26987">
                  <c:v>3.1850423812869999</c:v>
                </c:pt>
                <c:pt idx="26988">
                  <c:v>3.1851310729979998</c:v>
                </c:pt>
                <c:pt idx="26989">
                  <c:v>3.1852202415469999</c:v>
                </c:pt>
                <c:pt idx="26990">
                  <c:v>3.1853125095369998</c:v>
                </c:pt>
                <c:pt idx="26991">
                  <c:v>3.1854012012480002</c:v>
                </c:pt>
                <c:pt idx="26992">
                  <c:v>3.185489416122</c:v>
                </c:pt>
                <c:pt idx="26993">
                  <c:v>3.1855759620669999</c:v>
                </c:pt>
                <c:pt idx="26994">
                  <c:v>3.1856558322909998</c:v>
                </c:pt>
                <c:pt idx="26995">
                  <c:v>3.1856844425199999</c:v>
                </c:pt>
                <c:pt idx="26996">
                  <c:v>3.1856973171230001</c:v>
                </c:pt>
                <c:pt idx="26997">
                  <c:v>3.185684919357</c:v>
                </c:pt>
                <c:pt idx="26998">
                  <c:v>3.185651540756</c:v>
                </c:pt>
                <c:pt idx="26999">
                  <c:v>3.1856145858759999</c:v>
                </c:pt>
                <c:pt idx="27000">
                  <c:v>3.1855847835539999</c:v>
                </c:pt>
                <c:pt idx="27001">
                  <c:v>3.1855928897860002</c:v>
                </c:pt>
                <c:pt idx="27002">
                  <c:v>3.1856572628020001</c:v>
                </c:pt>
                <c:pt idx="27003">
                  <c:v>3.1858072280880001</c:v>
                </c:pt>
                <c:pt idx="27004">
                  <c:v>3.1859538555150002</c:v>
                </c:pt>
                <c:pt idx="27005">
                  <c:v>3.1861670017239998</c:v>
                </c:pt>
                <c:pt idx="27006">
                  <c:v>3.1863007545470001</c:v>
                </c:pt>
                <c:pt idx="27007">
                  <c:v>3.1863181591030001</c:v>
                </c:pt>
                <c:pt idx="27008">
                  <c:v>3.186326026917</c:v>
                </c:pt>
                <c:pt idx="27009">
                  <c:v>3.1863343715669998</c:v>
                </c:pt>
                <c:pt idx="27010">
                  <c:v>3.1863694190979999</c:v>
                </c:pt>
                <c:pt idx="27011">
                  <c:v>3.1864492893219998</c:v>
                </c:pt>
                <c:pt idx="27012">
                  <c:v>3.1866879463200002</c:v>
                </c:pt>
                <c:pt idx="27013">
                  <c:v>3.1872689723969998</c:v>
                </c:pt>
                <c:pt idx="27014">
                  <c:v>3.187290668488</c:v>
                </c:pt>
                <c:pt idx="27015">
                  <c:v>3.1872653961180002</c:v>
                </c:pt>
                <c:pt idx="27016">
                  <c:v>3.1872494220730001</c:v>
                </c:pt>
                <c:pt idx="27017">
                  <c:v>3.187294006348</c:v>
                </c:pt>
                <c:pt idx="27018">
                  <c:v>3.1873791217799998</c:v>
                </c:pt>
                <c:pt idx="27019">
                  <c:v>3.1874706745150001</c:v>
                </c:pt>
                <c:pt idx="27020">
                  <c:v>3.187567949295</c:v>
                </c:pt>
                <c:pt idx="27021">
                  <c:v>3.1876649856569998</c:v>
                </c:pt>
                <c:pt idx="27022">
                  <c:v>3.1878161430360001</c:v>
                </c:pt>
                <c:pt idx="27023">
                  <c:v>3.1879765987400002</c:v>
                </c:pt>
                <c:pt idx="27024">
                  <c:v>3.1879990100860001</c:v>
                </c:pt>
                <c:pt idx="27025">
                  <c:v>3.188023328781</c:v>
                </c:pt>
                <c:pt idx="27026">
                  <c:v>3.188063383102</c:v>
                </c:pt>
                <c:pt idx="27027">
                  <c:v>3.1881089210510001</c:v>
                </c:pt>
                <c:pt idx="27028">
                  <c:v>3.1881778240199998</c:v>
                </c:pt>
                <c:pt idx="27029">
                  <c:v>3.1882588863370001</c:v>
                </c:pt>
                <c:pt idx="27030">
                  <c:v>3.1883432865139998</c:v>
                </c:pt>
                <c:pt idx="27031">
                  <c:v>3.1884267330170002</c:v>
                </c:pt>
                <c:pt idx="27032">
                  <c:v>3.1885123252869998</c:v>
                </c:pt>
                <c:pt idx="27033">
                  <c:v>3.1885941028590001</c:v>
                </c:pt>
                <c:pt idx="27034">
                  <c:v>3.1887524127960001</c:v>
                </c:pt>
                <c:pt idx="27035">
                  <c:v>3.1888282299039998</c:v>
                </c:pt>
                <c:pt idx="27036">
                  <c:v>3.188975095749</c:v>
                </c:pt>
                <c:pt idx="27037">
                  <c:v>3.1890997886660002</c:v>
                </c:pt>
                <c:pt idx="27038">
                  <c:v>3.1891694068910001</c:v>
                </c:pt>
                <c:pt idx="27039">
                  <c:v>3.189198493958</c:v>
                </c:pt>
                <c:pt idx="27040">
                  <c:v>3.189374685287</c:v>
                </c:pt>
                <c:pt idx="27041">
                  <c:v>3.1895294189449999</c:v>
                </c:pt>
                <c:pt idx="27042">
                  <c:v>3.1896331310270001</c:v>
                </c:pt>
                <c:pt idx="27043">
                  <c:v>3.1897313594819998</c:v>
                </c:pt>
                <c:pt idx="27044">
                  <c:v>3.1898183822630002</c:v>
                </c:pt>
                <c:pt idx="27045">
                  <c:v>3.1898729801179999</c:v>
                </c:pt>
                <c:pt idx="27046">
                  <c:v>3.1898775100710002</c:v>
                </c:pt>
                <c:pt idx="27047">
                  <c:v>3.1898448467249998</c:v>
                </c:pt>
                <c:pt idx="27048">
                  <c:v>3.189812421799</c:v>
                </c:pt>
                <c:pt idx="27049">
                  <c:v>3.1897873878479999</c:v>
                </c:pt>
                <c:pt idx="27050">
                  <c:v>3.1897902488710002</c:v>
                </c:pt>
                <c:pt idx="27051">
                  <c:v>3.1898458004000001</c:v>
                </c:pt>
                <c:pt idx="27052">
                  <c:v>3.189929008484</c:v>
                </c:pt>
                <c:pt idx="27053">
                  <c:v>3.1900115013120001</c:v>
                </c:pt>
                <c:pt idx="27054">
                  <c:v>3.190091133118</c:v>
                </c:pt>
                <c:pt idx="27055">
                  <c:v>3.1901738643650002</c:v>
                </c:pt>
                <c:pt idx="27056">
                  <c:v>3.1902585029599999</c:v>
                </c:pt>
                <c:pt idx="27057">
                  <c:v>3.1903860569</c:v>
                </c:pt>
                <c:pt idx="27058">
                  <c:v>3.1904864311219998</c:v>
                </c:pt>
                <c:pt idx="27059">
                  <c:v>3.1905074119569998</c:v>
                </c:pt>
                <c:pt idx="27060">
                  <c:v>3.1906626224519998</c:v>
                </c:pt>
                <c:pt idx="27061">
                  <c:v>3.1907882690429998</c:v>
                </c:pt>
                <c:pt idx="27062">
                  <c:v>3.190933465958</c:v>
                </c:pt>
                <c:pt idx="27063">
                  <c:v>3.1910066604609999</c:v>
                </c:pt>
                <c:pt idx="27064">
                  <c:v>3.1910858154300001</c:v>
                </c:pt>
                <c:pt idx="27065">
                  <c:v>3.1912415027619998</c:v>
                </c:pt>
                <c:pt idx="27066">
                  <c:v>3.1913175582890001</c:v>
                </c:pt>
                <c:pt idx="27067">
                  <c:v>3.1913964748380002</c:v>
                </c:pt>
                <c:pt idx="27068">
                  <c:v>3.1914808750149999</c:v>
                </c:pt>
                <c:pt idx="27069">
                  <c:v>3.1915636062620001</c:v>
                </c:pt>
                <c:pt idx="27070">
                  <c:v>3.1916437149050001</c:v>
                </c:pt>
                <c:pt idx="27071">
                  <c:v>3.1917157173159998</c:v>
                </c:pt>
                <c:pt idx="27072">
                  <c:v>3.1918172836299998</c:v>
                </c:pt>
                <c:pt idx="27073">
                  <c:v>3.1918628215789999</c:v>
                </c:pt>
                <c:pt idx="27074">
                  <c:v>3.1918725967410002</c:v>
                </c:pt>
                <c:pt idx="27075">
                  <c:v>3.1918983459470001</c:v>
                </c:pt>
                <c:pt idx="27076">
                  <c:v>3.19202542305</c:v>
                </c:pt>
                <c:pt idx="27077">
                  <c:v>3.1922674179079999</c:v>
                </c:pt>
                <c:pt idx="27078">
                  <c:v>3.1925864219669999</c:v>
                </c:pt>
                <c:pt idx="27079">
                  <c:v>3.1926858425139999</c:v>
                </c:pt>
                <c:pt idx="27080">
                  <c:v>3.1926763057710001</c:v>
                </c:pt>
                <c:pt idx="27081">
                  <c:v>3.1926519870760002</c:v>
                </c:pt>
                <c:pt idx="27082">
                  <c:v>3.1926279067990002</c:v>
                </c:pt>
                <c:pt idx="27083">
                  <c:v>3.1926186084750001</c:v>
                </c:pt>
                <c:pt idx="27084">
                  <c:v>3.1928856372830001</c:v>
                </c:pt>
                <c:pt idx="27085">
                  <c:v>3.1930406093600001</c:v>
                </c:pt>
                <c:pt idx="27086">
                  <c:v>3.1931922435760001</c:v>
                </c:pt>
                <c:pt idx="27087">
                  <c:v>3.1932640075680001</c:v>
                </c:pt>
                <c:pt idx="27088">
                  <c:v>3.1932475566859999</c:v>
                </c:pt>
                <c:pt idx="27089">
                  <c:v>3.1932470798489998</c:v>
                </c:pt>
                <c:pt idx="27090">
                  <c:v>3.19344997406</c:v>
                </c:pt>
                <c:pt idx="27091">
                  <c:v>3.1937782764430001</c:v>
                </c:pt>
                <c:pt idx="27092">
                  <c:v>3.1939990520479999</c:v>
                </c:pt>
                <c:pt idx="27093">
                  <c:v>3.1940455436709998</c:v>
                </c:pt>
                <c:pt idx="27094">
                  <c:v>3.1940627098080001</c:v>
                </c:pt>
                <c:pt idx="27095">
                  <c:v>3.1940810680389999</c:v>
                </c:pt>
                <c:pt idx="27096">
                  <c:v>3.1941146850590001</c:v>
                </c:pt>
                <c:pt idx="27097">
                  <c:v>3.194262504578</c:v>
                </c:pt>
                <c:pt idx="27098">
                  <c:v>3.1945314407350001</c:v>
                </c:pt>
                <c:pt idx="27099">
                  <c:v>3.19491481781</c:v>
                </c:pt>
                <c:pt idx="27100">
                  <c:v>3.1949210166930002</c:v>
                </c:pt>
                <c:pt idx="27101">
                  <c:v>3.1948890686040001</c:v>
                </c:pt>
                <c:pt idx="27102">
                  <c:v>3.1948575973510001</c:v>
                </c:pt>
                <c:pt idx="27103">
                  <c:v>3.1948878765109998</c:v>
                </c:pt>
                <c:pt idx="27104">
                  <c:v>3.1949651241299999</c:v>
                </c:pt>
                <c:pt idx="27105">
                  <c:v>3.1950492858890001</c:v>
                </c:pt>
                <c:pt idx="27106">
                  <c:v>3.19513463974</c:v>
                </c:pt>
                <c:pt idx="27107">
                  <c:v>3.1951756477359998</c:v>
                </c:pt>
                <c:pt idx="27108">
                  <c:v>3.195258617401</c:v>
                </c:pt>
                <c:pt idx="27109">
                  <c:v>3.1952974796300002</c:v>
                </c:pt>
                <c:pt idx="27110">
                  <c:v>3.1953704357150001</c:v>
                </c:pt>
                <c:pt idx="27111">
                  <c:v>3.195441484451</c:v>
                </c:pt>
                <c:pt idx="27112">
                  <c:v>3.1954576969150001</c:v>
                </c:pt>
                <c:pt idx="27113">
                  <c:v>3.1954596042630001</c:v>
                </c:pt>
                <c:pt idx="27114">
                  <c:v>3.1954200267789998</c:v>
                </c:pt>
                <c:pt idx="27115">
                  <c:v>3.1953809261320001</c:v>
                </c:pt>
                <c:pt idx="27116">
                  <c:v>3.195343971252</c:v>
                </c:pt>
                <c:pt idx="27117">
                  <c:v>3.1953346729279999</c:v>
                </c:pt>
                <c:pt idx="27118">
                  <c:v>3.1953759193420002</c:v>
                </c:pt>
                <c:pt idx="27119">
                  <c:v>3.1954178810120002</c:v>
                </c:pt>
                <c:pt idx="27120">
                  <c:v>3.1954600810999998</c:v>
                </c:pt>
                <c:pt idx="27121">
                  <c:v>3.1955490112299998</c:v>
                </c:pt>
                <c:pt idx="27122">
                  <c:v>3.1956408023830001</c:v>
                </c:pt>
                <c:pt idx="27123">
                  <c:v>3.1957304477689998</c:v>
                </c:pt>
                <c:pt idx="27124">
                  <c:v>3.1957755088809998</c:v>
                </c:pt>
                <c:pt idx="27125">
                  <c:v>3.1958222389220001</c:v>
                </c:pt>
                <c:pt idx="27126">
                  <c:v>3.195914030075</c:v>
                </c:pt>
                <c:pt idx="27127">
                  <c:v>3.1959633827210001</c:v>
                </c:pt>
                <c:pt idx="27128">
                  <c:v>3.1960322856899999</c:v>
                </c:pt>
                <c:pt idx="27129">
                  <c:v>3.1961748600009998</c:v>
                </c:pt>
                <c:pt idx="27130">
                  <c:v>3.196257591248</c:v>
                </c:pt>
                <c:pt idx="27131">
                  <c:v>3.1963438987730002</c:v>
                </c:pt>
                <c:pt idx="27132">
                  <c:v>3.1964344978330002</c:v>
                </c:pt>
                <c:pt idx="27133">
                  <c:v>3.1965289115909998</c:v>
                </c:pt>
                <c:pt idx="27134">
                  <c:v>3.1966249942779998</c:v>
                </c:pt>
                <c:pt idx="27135">
                  <c:v>3.1967236995700001</c:v>
                </c:pt>
                <c:pt idx="27136">
                  <c:v>3.19681930542</c:v>
                </c:pt>
                <c:pt idx="27137">
                  <c:v>3.1969110965729999</c:v>
                </c:pt>
                <c:pt idx="27138">
                  <c:v>3.1969983577729999</c:v>
                </c:pt>
                <c:pt idx="27139">
                  <c:v>3.1970832347870002</c:v>
                </c:pt>
                <c:pt idx="27140">
                  <c:v>3.1971633434300002</c:v>
                </c:pt>
                <c:pt idx="27141">
                  <c:v>3.1972327232360001</c:v>
                </c:pt>
                <c:pt idx="27142">
                  <c:v>3.1972851753230001</c:v>
                </c:pt>
                <c:pt idx="27143">
                  <c:v>3.1973228454589999</c:v>
                </c:pt>
                <c:pt idx="27144">
                  <c:v>3.1973481178280001</c:v>
                </c:pt>
                <c:pt idx="27145">
                  <c:v>3.1973743438720001</c:v>
                </c:pt>
                <c:pt idx="27146">
                  <c:v>3.1974003314970001</c:v>
                </c:pt>
                <c:pt idx="27147">
                  <c:v>3.197426319122</c:v>
                </c:pt>
                <c:pt idx="27148">
                  <c:v>3.1974544525150002</c:v>
                </c:pt>
                <c:pt idx="27149">
                  <c:v>3.197483539581</c:v>
                </c:pt>
                <c:pt idx="27150">
                  <c:v>3.1975193023680002</c:v>
                </c:pt>
                <c:pt idx="27151">
                  <c:v>3.1975617408749999</c:v>
                </c:pt>
                <c:pt idx="27152">
                  <c:v>3.1976189613339998</c:v>
                </c:pt>
                <c:pt idx="27153">
                  <c:v>3.1976895332340001</c:v>
                </c:pt>
                <c:pt idx="27154">
                  <c:v>3.1977708339689999</c:v>
                </c:pt>
                <c:pt idx="27155">
                  <c:v>3.197851419449</c:v>
                </c:pt>
                <c:pt idx="27156">
                  <c:v>3.1979346275329998</c:v>
                </c:pt>
                <c:pt idx="27157">
                  <c:v>3.1980144977570002</c:v>
                </c:pt>
                <c:pt idx="27158">
                  <c:v>3.1981699466709999</c:v>
                </c:pt>
                <c:pt idx="27159">
                  <c:v>3.1982457637790001</c:v>
                </c:pt>
                <c:pt idx="27160">
                  <c:v>3.1983945369720002</c:v>
                </c:pt>
                <c:pt idx="27161">
                  <c:v>3.1985328197479999</c:v>
                </c:pt>
                <c:pt idx="27162">
                  <c:v>3.1986579895020002</c:v>
                </c:pt>
                <c:pt idx="27163">
                  <c:v>3.1986148357389999</c:v>
                </c:pt>
                <c:pt idx="27164">
                  <c:v>3.1986482143399999</c:v>
                </c:pt>
                <c:pt idx="27165">
                  <c:v>3.1987280845639998</c:v>
                </c:pt>
                <c:pt idx="27166">
                  <c:v>3.1988165378570002</c:v>
                </c:pt>
                <c:pt idx="27167">
                  <c:v>3.1989040374759998</c:v>
                </c:pt>
                <c:pt idx="27168">
                  <c:v>3.1989912986759999</c:v>
                </c:pt>
                <c:pt idx="27169">
                  <c:v>3.199073791504</c:v>
                </c:pt>
                <c:pt idx="27170">
                  <c:v>3.1991553306579998</c:v>
                </c:pt>
                <c:pt idx="27171">
                  <c:v>3.199211597443</c:v>
                </c:pt>
                <c:pt idx="27172">
                  <c:v>3.1992201805109999</c:v>
                </c:pt>
                <c:pt idx="27173">
                  <c:v>3.1991794109340002</c:v>
                </c:pt>
                <c:pt idx="27174">
                  <c:v>3.1991336345670001</c:v>
                </c:pt>
                <c:pt idx="27175">
                  <c:v>3.1990942955019999</c:v>
                </c:pt>
                <c:pt idx="27176">
                  <c:v>3.1990804672239999</c:v>
                </c:pt>
                <c:pt idx="27177">
                  <c:v>3.1990725994110001</c:v>
                </c:pt>
                <c:pt idx="27178">
                  <c:v>3.1990969181060001</c:v>
                </c:pt>
                <c:pt idx="27179">
                  <c:v>3.1991302967070001</c:v>
                </c:pt>
                <c:pt idx="27180">
                  <c:v>3.1991667747500001</c:v>
                </c:pt>
                <c:pt idx="27181">
                  <c:v>3.1992051601410001</c:v>
                </c:pt>
                <c:pt idx="27182">
                  <c:v>3.199285030365</c:v>
                </c:pt>
                <c:pt idx="27183">
                  <c:v>3.199323415756</c:v>
                </c:pt>
                <c:pt idx="27184">
                  <c:v>3.1993994712829998</c:v>
                </c:pt>
                <c:pt idx="27185">
                  <c:v>3.1994404792790001</c:v>
                </c:pt>
                <c:pt idx="27186">
                  <c:v>3.1994817256929999</c:v>
                </c:pt>
                <c:pt idx="27187">
                  <c:v>3.1995661258700001</c:v>
                </c:pt>
                <c:pt idx="27188">
                  <c:v>3.1996071338649998</c:v>
                </c:pt>
                <c:pt idx="27189">
                  <c:v>3.199667215347</c:v>
                </c:pt>
                <c:pt idx="27190">
                  <c:v>3.1996829509740001</c:v>
                </c:pt>
                <c:pt idx="27191">
                  <c:v>3.1996595859529999</c:v>
                </c:pt>
                <c:pt idx="27192">
                  <c:v>3.1996829509740001</c:v>
                </c:pt>
                <c:pt idx="27193">
                  <c:v>3.199963331223</c:v>
                </c:pt>
                <c:pt idx="27194">
                  <c:v>3.2000405788420001</c:v>
                </c:pt>
                <c:pt idx="27195">
                  <c:v>3.2001259326930001</c:v>
                </c:pt>
                <c:pt idx="27196">
                  <c:v>3.200217962265</c:v>
                </c:pt>
                <c:pt idx="27197">
                  <c:v>3.200313806534</c:v>
                </c:pt>
                <c:pt idx="27198">
                  <c:v>3.2004170417790001</c:v>
                </c:pt>
                <c:pt idx="27199">
                  <c:v>3.200522899628</c:v>
                </c:pt>
                <c:pt idx="27200">
                  <c:v>3.200633049011</c:v>
                </c:pt>
                <c:pt idx="27201">
                  <c:v>3.2007431983950001</c:v>
                </c:pt>
                <c:pt idx="27202">
                  <c:v>3.2008483409880002</c:v>
                </c:pt>
                <c:pt idx="27203">
                  <c:v>3.2009508609770001</c:v>
                </c:pt>
                <c:pt idx="27204">
                  <c:v>3.2010450363160001</c:v>
                </c:pt>
                <c:pt idx="27205">
                  <c:v>3.201122999191</c:v>
                </c:pt>
                <c:pt idx="27206">
                  <c:v>3.2011864185330001</c:v>
                </c:pt>
                <c:pt idx="27207">
                  <c:v>3.2012305259699998</c:v>
                </c:pt>
                <c:pt idx="27208">
                  <c:v>3.2012596130370001</c:v>
                </c:pt>
                <c:pt idx="27209">
                  <c:v>3.201281785965</c:v>
                </c:pt>
                <c:pt idx="27210">
                  <c:v>3.2012994289400001</c:v>
                </c:pt>
                <c:pt idx="27211">
                  <c:v>3.201321840286</c:v>
                </c:pt>
                <c:pt idx="27212">
                  <c:v>3.201335906982</c:v>
                </c:pt>
                <c:pt idx="27213">
                  <c:v>3.2017414569849998</c:v>
                </c:pt>
                <c:pt idx="27214">
                  <c:v>3.202254533768</c:v>
                </c:pt>
                <c:pt idx="27215">
                  <c:v>3.2022919654850002</c:v>
                </c:pt>
                <c:pt idx="27216">
                  <c:v>3.2022519111630001</c:v>
                </c:pt>
                <c:pt idx="27217">
                  <c:v>3.202275514603</c:v>
                </c:pt>
                <c:pt idx="27218">
                  <c:v>3.2023353576660001</c:v>
                </c:pt>
                <c:pt idx="27219">
                  <c:v>3.2024149894709999</c:v>
                </c:pt>
                <c:pt idx="27220">
                  <c:v>3.2024979591370002</c:v>
                </c:pt>
                <c:pt idx="27221">
                  <c:v>3.2026250362400002</c:v>
                </c:pt>
                <c:pt idx="27222">
                  <c:v>3.2027528285979998</c:v>
                </c:pt>
                <c:pt idx="27223">
                  <c:v>3.2028369903559999</c:v>
                </c:pt>
                <c:pt idx="27224">
                  <c:v>3.2029135227199999</c:v>
                </c:pt>
                <c:pt idx="27225">
                  <c:v>3.2029604911799998</c:v>
                </c:pt>
                <c:pt idx="27226">
                  <c:v>3.2029466629029999</c:v>
                </c:pt>
                <c:pt idx="27227">
                  <c:v>3.2029118537899999</c:v>
                </c:pt>
                <c:pt idx="27228">
                  <c:v>3.2028691768650002</c:v>
                </c:pt>
                <c:pt idx="27229">
                  <c:v>3.2028326988220002</c:v>
                </c:pt>
                <c:pt idx="27230">
                  <c:v>3.2028222084050002</c:v>
                </c:pt>
                <c:pt idx="27231">
                  <c:v>3.2028789520259999</c:v>
                </c:pt>
                <c:pt idx="27232">
                  <c:v>3.2029166221619998</c:v>
                </c:pt>
                <c:pt idx="27233">
                  <c:v>3.2029516696929998</c:v>
                </c:pt>
                <c:pt idx="27234">
                  <c:v>3.20303440094</c:v>
                </c:pt>
                <c:pt idx="27235">
                  <c:v>3.2030773162839998</c:v>
                </c:pt>
                <c:pt idx="27236">
                  <c:v>3.2031610012049998</c:v>
                </c:pt>
                <c:pt idx="27237">
                  <c:v>3.203205108643</c:v>
                </c:pt>
                <c:pt idx="27238">
                  <c:v>3.203247070313</c:v>
                </c:pt>
                <c:pt idx="27239">
                  <c:v>3.2033329010010001</c:v>
                </c:pt>
                <c:pt idx="27240">
                  <c:v>3.2034025192260001</c:v>
                </c:pt>
                <c:pt idx="27241">
                  <c:v>3.203421592712</c:v>
                </c:pt>
                <c:pt idx="27242">
                  <c:v>3.203405857086</c:v>
                </c:pt>
                <c:pt idx="27243">
                  <c:v>3.2033681869509998</c:v>
                </c:pt>
                <c:pt idx="27244">
                  <c:v>3.2035169601439999</c:v>
                </c:pt>
                <c:pt idx="27245">
                  <c:v>3.203667163849</c:v>
                </c:pt>
                <c:pt idx="27246">
                  <c:v>3.2037532329560001</c:v>
                </c:pt>
                <c:pt idx="27247">
                  <c:v>3.2038474082950001</c:v>
                </c:pt>
                <c:pt idx="27248">
                  <c:v>3.2039461135859999</c:v>
                </c:pt>
                <c:pt idx="27249">
                  <c:v>3.2040483951569998</c:v>
                </c:pt>
                <c:pt idx="27250">
                  <c:v>3.204152107239</c:v>
                </c:pt>
                <c:pt idx="27251">
                  <c:v>3.2042574882510002</c:v>
                </c:pt>
                <c:pt idx="27252">
                  <c:v>3.204363107681</c:v>
                </c:pt>
                <c:pt idx="27253">
                  <c:v>3.2044689655299998</c:v>
                </c:pt>
                <c:pt idx="27254">
                  <c:v>3.2045681476590002</c:v>
                </c:pt>
                <c:pt idx="27255">
                  <c:v>3.2046558856959999</c:v>
                </c:pt>
                <c:pt idx="27256">
                  <c:v>3.2047221660609999</c:v>
                </c:pt>
                <c:pt idx="27257">
                  <c:v>3.2047684192660002</c:v>
                </c:pt>
                <c:pt idx="27258">
                  <c:v>3.2047994136810001</c:v>
                </c:pt>
                <c:pt idx="27259">
                  <c:v>3.2048208713530002</c:v>
                </c:pt>
                <c:pt idx="27260">
                  <c:v>3.2048420906069999</c:v>
                </c:pt>
                <c:pt idx="27261">
                  <c:v>3.2048587799070001</c:v>
                </c:pt>
                <c:pt idx="27262">
                  <c:v>3.2048730850220002</c:v>
                </c:pt>
                <c:pt idx="27263">
                  <c:v>3.2048859596249999</c:v>
                </c:pt>
                <c:pt idx="27264">
                  <c:v>3.2049274444579998</c:v>
                </c:pt>
                <c:pt idx="27265">
                  <c:v>3.2049651145940001</c:v>
                </c:pt>
                <c:pt idx="27266">
                  <c:v>3.205020666122</c:v>
                </c:pt>
                <c:pt idx="27267">
                  <c:v>3.2051544189449999</c:v>
                </c:pt>
                <c:pt idx="27268">
                  <c:v>3.2052865028380002</c:v>
                </c:pt>
                <c:pt idx="27269">
                  <c:v>3.2054114341740001</c:v>
                </c:pt>
                <c:pt idx="27270">
                  <c:v>3.2058165073390001</c:v>
                </c:pt>
                <c:pt idx="27271">
                  <c:v>3.2057716846469999</c:v>
                </c:pt>
                <c:pt idx="27272">
                  <c:v>3.205714702606</c:v>
                </c:pt>
                <c:pt idx="27273">
                  <c:v>3.2057051658629998</c:v>
                </c:pt>
                <c:pt idx="27274">
                  <c:v>3.2057518959050002</c:v>
                </c:pt>
                <c:pt idx="27275">
                  <c:v>3.205827951431</c:v>
                </c:pt>
                <c:pt idx="27276">
                  <c:v>3.2059078216549999</c:v>
                </c:pt>
                <c:pt idx="27277">
                  <c:v>3.2059845924379999</c:v>
                </c:pt>
                <c:pt idx="27278">
                  <c:v>3.2060604095460001</c:v>
                </c:pt>
                <c:pt idx="27279">
                  <c:v>3.206135034561</c:v>
                </c:pt>
                <c:pt idx="27280">
                  <c:v>3.206204652786</c:v>
                </c:pt>
                <c:pt idx="27281">
                  <c:v>3.206267356873</c:v>
                </c:pt>
                <c:pt idx="27282">
                  <c:v>3.2062797546390001</c:v>
                </c:pt>
                <c:pt idx="27283">
                  <c:v>3.206262111664</c:v>
                </c:pt>
                <c:pt idx="27284">
                  <c:v>3.206225633621</c:v>
                </c:pt>
                <c:pt idx="27285">
                  <c:v>3.2061815261839999</c:v>
                </c:pt>
                <c:pt idx="27286">
                  <c:v>3.2061421871190001</c:v>
                </c:pt>
                <c:pt idx="27287">
                  <c:v>3.206134796143</c:v>
                </c:pt>
                <c:pt idx="27288">
                  <c:v>3.2061581611630001</c:v>
                </c:pt>
                <c:pt idx="27289">
                  <c:v>3.2061858177190001</c:v>
                </c:pt>
                <c:pt idx="27290">
                  <c:v>3.206255197525</c:v>
                </c:pt>
                <c:pt idx="27291">
                  <c:v>3.2063391208650001</c:v>
                </c:pt>
                <c:pt idx="27292">
                  <c:v>3.2064263820650001</c:v>
                </c:pt>
                <c:pt idx="27293">
                  <c:v>3.2065122127530001</c:v>
                </c:pt>
                <c:pt idx="27294">
                  <c:v>3.2068681716919998</c:v>
                </c:pt>
                <c:pt idx="27295">
                  <c:v>3.206890106201</c:v>
                </c:pt>
                <c:pt idx="27296">
                  <c:v>3.206914186478</c:v>
                </c:pt>
                <c:pt idx="27297">
                  <c:v>3.2069468498229998</c:v>
                </c:pt>
                <c:pt idx="27298">
                  <c:v>3.2069792747500001</c:v>
                </c:pt>
                <c:pt idx="27299">
                  <c:v>3.2070107460020001</c:v>
                </c:pt>
                <c:pt idx="27300">
                  <c:v>3.207046747208</c:v>
                </c:pt>
                <c:pt idx="27301">
                  <c:v>3.2070963382720001</c:v>
                </c:pt>
                <c:pt idx="27302">
                  <c:v>3.2071628570559998</c:v>
                </c:pt>
                <c:pt idx="27303">
                  <c:v>3.2072451114649998</c:v>
                </c:pt>
                <c:pt idx="27304">
                  <c:v>3.2073440551760002</c:v>
                </c:pt>
                <c:pt idx="27305">
                  <c:v>3.2074439525599998</c:v>
                </c:pt>
                <c:pt idx="27306">
                  <c:v>3.2075378894809998</c:v>
                </c:pt>
                <c:pt idx="27307">
                  <c:v>3.2076251506809998</c:v>
                </c:pt>
                <c:pt idx="27308">
                  <c:v>3.207713127136</c:v>
                </c:pt>
                <c:pt idx="27309">
                  <c:v>3.2077975273130002</c:v>
                </c:pt>
                <c:pt idx="27310">
                  <c:v>3.2079510688780002</c:v>
                </c:pt>
                <c:pt idx="27311">
                  <c:v>3.2081890106199999</c:v>
                </c:pt>
                <c:pt idx="27312">
                  <c:v>3.20849776268</c:v>
                </c:pt>
                <c:pt idx="27313">
                  <c:v>3.2089068889619998</c:v>
                </c:pt>
                <c:pt idx="27314">
                  <c:v>3.2089142799379999</c:v>
                </c:pt>
                <c:pt idx="27315">
                  <c:v>3.208998441696</c:v>
                </c:pt>
                <c:pt idx="27316">
                  <c:v>3.2091431617740001</c:v>
                </c:pt>
                <c:pt idx="27317">
                  <c:v>3.2093007564540001</c:v>
                </c:pt>
                <c:pt idx="27318">
                  <c:v>3.2094073295590002</c:v>
                </c:pt>
                <c:pt idx="27319">
                  <c:v>3.2095129489900001</c:v>
                </c:pt>
                <c:pt idx="27320">
                  <c:v>3.2095012664790001</c:v>
                </c:pt>
                <c:pt idx="27321">
                  <c:v>3.2094836235050002</c:v>
                </c:pt>
                <c:pt idx="27322">
                  <c:v>3.2094645500180001</c:v>
                </c:pt>
                <c:pt idx="27323">
                  <c:v>3.209661006927</c:v>
                </c:pt>
                <c:pt idx="27324">
                  <c:v>3.2099430561069999</c:v>
                </c:pt>
                <c:pt idx="27325">
                  <c:v>3.2100875377659999</c:v>
                </c:pt>
                <c:pt idx="27326">
                  <c:v>3.2100737094879999</c:v>
                </c:pt>
                <c:pt idx="27327">
                  <c:v>3.2104296684269999</c:v>
                </c:pt>
                <c:pt idx="27328">
                  <c:v>3.2105650901790002</c:v>
                </c:pt>
                <c:pt idx="27329">
                  <c:v>3.2107026577000002</c:v>
                </c:pt>
                <c:pt idx="27330">
                  <c:v>3.2108354568480002</c:v>
                </c:pt>
                <c:pt idx="27331">
                  <c:v>3.2108902931209999</c:v>
                </c:pt>
                <c:pt idx="27332">
                  <c:v>3.2109472751619998</c:v>
                </c:pt>
                <c:pt idx="27333">
                  <c:v>3.2109620571140001</c:v>
                </c:pt>
                <c:pt idx="27334">
                  <c:v>3.2109799385070001</c:v>
                </c:pt>
                <c:pt idx="27335">
                  <c:v>3.2113668918610001</c:v>
                </c:pt>
                <c:pt idx="27336">
                  <c:v>3.2115137577059998</c:v>
                </c:pt>
                <c:pt idx="27337">
                  <c:v>3.2116065025329998</c:v>
                </c:pt>
                <c:pt idx="27338">
                  <c:v>3.211663007736</c:v>
                </c:pt>
                <c:pt idx="27339">
                  <c:v>3.2116603851319998</c:v>
                </c:pt>
                <c:pt idx="27340">
                  <c:v>3.2116277217859999</c:v>
                </c:pt>
                <c:pt idx="27341">
                  <c:v>3.2116086482999999</c:v>
                </c:pt>
                <c:pt idx="27342">
                  <c:v>3.211623191833</c:v>
                </c:pt>
                <c:pt idx="27343">
                  <c:v>3.2116501331329999</c:v>
                </c:pt>
                <c:pt idx="27344">
                  <c:v>3.211725711823</c:v>
                </c:pt>
                <c:pt idx="27345">
                  <c:v>3.211812973022</c:v>
                </c:pt>
                <c:pt idx="27346">
                  <c:v>3.2119116783139998</c:v>
                </c:pt>
                <c:pt idx="27347">
                  <c:v>3.2120079994199999</c:v>
                </c:pt>
                <c:pt idx="27348">
                  <c:v>3.2121026515960001</c:v>
                </c:pt>
                <c:pt idx="27349">
                  <c:v>3.2121882438660001</c:v>
                </c:pt>
                <c:pt idx="27350">
                  <c:v>3.2122220993039998</c:v>
                </c:pt>
                <c:pt idx="27351">
                  <c:v>3.2122292518619999</c:v>
                </c:pt>
                <c:pt idx="27352">
                  <c:v>3.2122509479520001</c:v>
                </c:pt>
                <c:pt idx="27353">
                  <c:v>3.212285280228</c:v>
                </c:pt>
                <c:pt idx="27354">
                  <c:v>3.212341308594</c:v>
                </c:pt>
                <c:pt idx="27355">
                  <c:v>3.2124202251430001</c:v>
                </c:pt>
                <c:pt idx="27356">
                  <c:v>3.212508440018</c:v>
                </c:pt>
                <c:pt idx="27357">
                  <c:v>3.212611675262</c:v>
                </c:pt>
                <c:pt idx="27358">
                  <c:v>3.2127168178560002</c:v>
                </c:pt>
                <c:pt idx="27359">
                  <c:v>3.2128212451930001</c:v>
                </c:pt>
                <c:pt idx="27360">
                  <c:v>3.2129244804380002</c:v>
                </c:pt>
                <c:pt idx="27361">
                  <c:v>3.21302652359</c:v>
                </c:pt>
                <c:pt idx="27362">
                  <c:v>3.2131283283230001</c:v>
                </c:pt>
                <c:pt idx="27363">
                  <c:v>3.2132277488710002</c:v>
                </c:pt>
                <c:pt idx="27364">
                  <c:v>3.2133207321169999</c:v>
                </c:pt>
                <c:pt idx="27365">
                  <c:v>3.2133979797359999</c:v>
                </c:pt>
                <c:pt idx="27366">
                  <c:v>3.2134578228000001</c:v>
                </c:pt>
                <c:pt idx="27367">
                  <c:v>3.2134978771210001</c:v>
                </c:pt>
                <c:pt idx="27368">
                  <c:v>3.2135281562809999</c:v>
                </c:pt>
                <c:pt idx="27369">
                  <c:v>3.2135548591609999</c:v>
                </c:pt>
                <c:pt idx="27370">
                  <c:v>3.213576316833</c:v>
                </c:pt>
                <c:pt idx="27371">
                  <c:v>3.213596820831</c:v>
                </c:pt>
                <c:pt idx="27372">
                  <c:v>3.2136361598969998</c:v>
                </c:pt>
                <c:pt idx="27373">
                  <c:v>3.2136573791499998</c:v>
                </c:pt>
                <c:pt idx="27374">
                  <c:v>3.2136898040770001</c:v>
                </c:pt>
                <c:pt idx="27375">
                  <c:v>3.2138037681579998</c:v>
                </c:pt>
                <c:pt idx="27376">
                  <c:v>3.2138779163360001</c:v>
                </c:pt>
                <c:pt idx="27377">
                  <c:v>3.2140274047849999</c:v>
                </c:pt>
                <c:pt idx="27378">
                  <c:v>3.2141730785370002</c:v>
                </c:pt>
                <c:pt idx="27379">
                  <c:v>3.2143108844760002</c:v>
                </c:pt>
                <c:pt idx="27380">
                  <c:v>3.214463949203</c:v>
                </c:pt>
                <c:pt idx="27381">
                  <c:v>3.2144486904140002</c:v>
                </c:pt>
                <c:pt idx="27382">
                  <c:v>3.214509010315</c:v>
                </c:pt>
                <c:pt idx="27383">
                  <c:v>3.2145888805389999</c:v>
                </c:pt>
                <c:pt idx="27384">
                  <c:v>3.2146682739260002</c:v>
                </c:pt>
                <c:pt idx="27385">
                  <c:v>3.21475148201</c:v>
                </c:pt>
                <c:pt idx="27386">
                  <c:v>3.214829921722</c:v>
                </c:pt>
                <c:pt idx="27387">
                  <c:v>3.2149069309230001</c:v>
                </c:pt>
                <c:pt idx="27388">
                  <c:v>3.2149350643160002</c:v>
                </c:pt>
                <c:pt idx="27389">
                  <c:v>3.214927434921</c:v>
                </c:pt>
                <c:pt idx="27390">
                  <c:v>3.2149119377140001</c:v>
                </c:pt>
                <c:pt idx="27391">
                  <c:v>3.2148709297179998</c:v>
                </c:pt>
                <c:pt idx="27392">
                  <c:v>3.2148520946499999</c:v>
                </c:pt>
                <c:pt idx="27393">
                  <c:v>3.2148118019099998</c:v>
                </c:pt>
                <c:pt idx="27394">
                  <c:v>3.2147943973539999</c:v>
                </c:pt>
                <c:pt idx="27395">
                  <c:v>3.2148342132569998</c:v>
                </c:pt>
                <c:pt idx="27396">
                  <c:v>3.2148723602290001</c:v>
                </c:pt>
                <c:pt idx="27397">
                  <c:v>3.2149119377140001</c:v>
                </c:pt>
                <c:pt idx="27398">
                  <c:v>3.2149949073789998</c:v>
                </c:pt>
                <c:pt idx="27399">
                  <c:v>3.2150363922120002</c:v>
                </c:pt>
                <c:pt idx="27400">
                  <c:v>3.2151241302489999</c:v>
                </c:pt>
                <c:pt idx="27401">
                  <c:v>3.2151672840119998</c:v>
                </c:pt>
                <c:pt idx="27402">
                  <c:v>3.2152078151699999</c:v>
                </c:pt>
                <c:pt idx="27403">
                  <c:v>3.2152621746059999</c:v>
                </c:pt>
                <c:pt idx="27404">
                  <c:v>3.2152702808379998</c:v>
                </c:pt>
                <c:pt idx="27405">
                  <c:v>3.2152509689330002</c:v>
                </c:pt>
                <c:pt idx="27406">
                  <c:v>3.2152280807500002</c:v>
                </c:pt>
                <c:pt idx="27407">
                  <c:v>3.2152085304260001</c:v>
                </c:pt>
                <c:pt idx="27408">
                  <c:v>3.2152061462399999</c:v>
                </c:pt>
                <c:pt idx="27409">
                  <c:v>3.2152509689330002</c:v>
                </c:pt>
                <c:pt idx="27410">
                  <c:v>3.2153508663179999</c:v>
                </c:pt>
                <c:pt idx="27411">
                  <c:v>3.2154543399810001</c:v>
                </c:pt>
                <c:pt idx="27412">
                  <c:v>3.2155079841609999</c:v>
                </c:pt>
                <c:pt idx="27413">
                  <c:v>3.2157199382780002</c:v>
                </c:pt>
                <c:pt idx="27414">
                  <c:v>3.2158277034760001</c:v>
                </c:pt>
                <c:pt idx="27415">
                  <c:v>3.2158946990969999</c:v>
                </c:pt>
                <c:pt idx="27416">
                  <c:v>3.21595621109</c:v>
                </c:pt>
                <c:pt idx="27417">
                  <c:v>3.2160356044770002</c:v>
                </c:pt>
                <c:pt idx="27418">
                  <c:v>3.2161285877229999</c:v>
                </c:pt>
                <c:pt idx="27419">
                  <c:v>3.2162220478060002</c:v>
                </c:pt>
                <c:pt idx="27420">
                  <c:v>3.2163152694699999</c:v>
                </c:pt>
                <c:pt idx="27421">
                  <c:v>3.216409683228</c:v>
                </c:pt>
                <c:pt idx="27422">
                  <c:v>3.2165093421940001</c:v>
                </c:pt>
                <c:pt idx="27423">
                  <c:v>3.216605186462</c:v>
                </c:pt>
                <c:pt idx="27424">
                  <c:v>3.2167041301729999</c:v>
                </c:pt>
                <c:pt idx="27425">
                  <c:v>3.21680021286</c:v>
                </c:pt>
                <c:pt idx="27426">
                  <c:v>3.2168872356409999</c:v>
                </c:pt>
                <c:pt idx="27427">
                  <c:v>3.2169561386110002</c:v>
                </c:pt>
                <c:pt idx="27428">
                  <c:v>3.2170050144200002</c:v>
                </c:pt>
                <c:pt idx="27429">
                  <c:v>3.217051506042</c:v>
                </c:pt>
                <c:pt idx="27430">
                  <c:v>3.2170755863189999</c:v>
                </c:pt>
                <c:pt idx="27431">
                  <c:v>3.2172663211820001</c:v>
                </c:pt>
                <c:pt idx="27432">
                  <c:v>3.2178316116330001</c:v>
                </c:pt>
                <c:pt idx="27433">
                  <c:v>3.2178390026089998</c:v>
                </c:pt>
                <c:pt idx="27434">
                  <c:v>3.2178165912629999</c:v>
                </c:pt>
                <c:pt idx="27435">
                  <c:v>3.2177922725679999</c:v>
                </c:pt>
                <c:pt idx="27436">
                  <c:v>3.2177684307100001</c:v>
                </c:pt>
                <c:pt idx="27437">
                  <c:v>3.2177691459659998</c:v>
                </c:pt>
                <c:pt idx="27438">
                  <c:v>3.2178421020510002</c:v>
                </c:pt>
                <c:pt idx="27439">
                  <c:v>3.2179405689239999</c:v>
                </c:pt>
                <c:pt idx="27440">
                  <c:v>3.2180387973790001</c:v>
                </c:pt>
                <c:pt idx="27441">
                  <c:v>3.218139648438</c:v>
                </c:pt>
                <c:pt idx="27442">
                  <c:v>3.2182371616359999</c:v>
                </c:pt>
                <c:pt idx="27443">
                  <c:v>3.2182712554930002</c:v>
                </c:pt>
                <c:pt idx="27444">
                  <c:v>3.2182977199549998</c:v>
                </c:pt>
                <c:pt idx="27445">
                  <c:v>3.218273878098</c:v>
                </c:pt>
                <c:pt idx="27446">
                  <c:v>3.2182416915890002</c:v>
                </c:pt>
                <c:pt idx="27447">
                  <c:v>3.2182254791260001</c:v>
                </c:pt>
                <c:pt idx="27448">
                  <c:v>3.2182052135469998</c:v>
                </c:pt>
                <c:pt idx="27449">
                  <c:v>3.2182207107540002</c:v>
                </c:pt>
                <c:pt idx="27450">
                  <c:v>3.2182927131649999</c:v>
                </c:pt>
                <c:pt idx="27451">
                  <c:v>3.2183949947360002</c:v>
                </c:pt>
                <c:pt idx="27452">
                  <c:v>3.2185010910030001</c:v>
                </c:pt>
                <c:pt idx="27453">
                  <c:v>3.2185986042020001</c:v>
                </c:pt>
                <c:pt idx="27454">
                  <c:v>3.2186915874480002</c:v>
                </c:pt>
                <c:pt idx="27455">
                  <c:v>3.2187528610229998</c:v>
                </c:pt>
                <c:pt idx="27456">
                  <c:v>3.2187540531160002</c:v>
                </c:pt>
                <c:pt idx="27457">
                  <c:v>3.2187764644620001</c:v>
                </c:pt>
                <c:pt idx="27458">
                  <c:v>3.218807458878</c:v>
                </c:pt>
                <c:pt idx="27459">
                  <c:v>3.2188646793369999</c:v>
                </c:pt>
                <c:pt idx="27460">
                  <c:v>3.2189357280730002</c:v>
                </c:pt>
                <c:pt idx="27461">
                  <c:v>3.219028949738</c:v>
                </c:pt>
                <c:pt idx="27462">
                  <c:v>3.2191269397740001</c:v>
                </c:pt>
                <c:pt idx="27463">
                  <c:v>3.2192249298100002</c:v>
                </c:pt>
                <c:pt idx="27464">
                  <c:v>3.2193298339840002</c:v>
                </c:pt>
                <c:pt idx="27465">
                  <c:v>3.2194340229030001</c:v>
                </c:pt>
                <c:pt idx="27466">
                  <c:v>3.2195336818700002</c:v>
                </c:pt>
                <c:pt idx="27467">
                  <c:v>3.219632387161</c:v>
                </c:pt>
                <c:pt idx="27468">
                  <c:v>3.2197279930109999</c:v>
                </c:pt>
                <c:pt idx="27469">
                  <c:v>3.2198173999790001</c:v>
                </c:pt>
                <c:pt idx="27470">
                  <c:v>3.2198951244349998</c:v>
                </c:pt>
                <c:pt idx="27471">
                  <c:v>3.219953298569</c:v>
                </c:pt>
                <c:pt idx="27472">
                  <c:v>3.21999335289</c:v>
                </c:pt>
                <c:pt idx="27473">
                  <c:v>3.2200255393980002</c:v>
                </c:pt>
                <c:pt idx="27474">
                  <c:v>3.220047235489</c:v>
                </c:pt>
                <c:pt idx="27475">
                  <c:v>3.2200722694400001</c:v>
                </c:pt>
                <c:pt idx="27476">
                  <c:v>3.2200932502750002</c:v>
                </c:pt>
                <c:pt idx="27477">
                  <c:v>3.2201161384580002</c:v>
                </c:pt>
                <c:pt idx="27478">
                  <c:v>3.2201385498050001</c:v>
                </c:pt>
                <c:pt idx="27479">
                  <c:v>3.2201614379880001</c:v>
                </c:pt>
                <c:pt idx="27480">
                  <c:v>3.2201972007749999</c:v>
                </c:pt>
                <c:pt idx="27481">
                  <c:v>3.2202475070949999</c:v>
                </c:pt>
                <c:pt idx="27482">
                  <c:v>3.2203896045680001</c:v>
                </c:pt>
                <c:pt idx="27483">
                  <c:v>3.2204689979549999</c:v>
                </c:pt>
                <c:pt idx="27484">
                  <c:v>3.2205460071559999</c:v>
                </c:pt>
                <c:pt idx="27485">
                  <c:v>3.2206256389619998</c:v>
                </c:pt>
                <c:pt idx="27486">
                  <c:v>3.2207005023959998</c:v>
                </c:pt>
                <c:pt idx="27487">
                  <c:v>3.2207756042479998</c:v>
                </c:pt>
                <c:pt idx="27488">
                  <c:v>3.2209155559539999</c:v>
                </c:pt>
                <c:pt idx="27489">
                  <c:v>3.2210340499879999</c:v>
                </c:pt>
                <c:pt idx="27490">
                  <c:v>3.221048355103</c:v>
                </c:pt>
                <c:pt idx="27491">
                  <c:v>3.2210848331449999</c:v>
                </c:pt>
                <c:pt idx="27492">
                  <c:v>3.2211699485779999</c:v>
                </c:pt>
                <c:pt idx="27493">
                  <c:v>3.2212622165679998</c:v>
                </c:pt>
                <c:pt idx="27494">
                  <c:v>3.2213473320010002</c:v>
                </c:pt>
                <c:pt idx="27495">
                  <c:v>3.2214317321779999</c:v>
                </c:pt>
                <c:pt idx="27496">
                  <c:v>3.2215101718899999</c:v>
                </c:pt>
                <c:pt idx="27497">
                  <c:v>3.2215833663939999</c:v>
                </c:pt>
                <c:pt idx="27498">
                  <c:v>3.2216451168060001</c:v>
                </c:pt>
                <c:pt idx="27499">
                  <c:v>3.221667528152</c:v>
                </c:pt>
                <c:pt idx="27500">
                  <c:v>3.22163438797</c:v>
                </c:pt>
                <c:pt idx="27501">
                  <c:v>3.221611738205</c:v>
                </c:pt>
                <c:pt idx="27502">
                  <c:v>3.2215657234189998</c:v>
                </c:pt>
                <c:pt idx="27503">
                  <c:v>3.2215447425839998</c:v>
                </c:pt>
                <c:pt idx="27504">
                  <c:v>3.221528053284</c:v>
                </c:pt>
                <c:pt idx="27505">
                  <c:v>3.221512317657</c:v>
                </c:pt>
                <c:pt idx="27506">
                  <c:v>3.221521139145</c:v>
                </c:pt>
                <c:pt idx="27507">
                  <c:v>3.221585273743</c:v>
                </c:pt>
                <c:pt idx="27508">
                  <c:v>3.2216241359710001</c:v>
                </c:pt>
                <c:pt idx="27509">
                  <c:v>3.2216653823849999</c:v>
                </c:pt>
                <c:pt idx="27510">
                  <c:v>3.2217466831210002</c:v>
                </c:pt>
                <c:pt idx="27511">
                  <c:v>3.2217855453489999</c:v>
                </c:pt>
                <c:pt idx="27512">
                  <c:v>3.2218272685999998</c:v>
                </c:pt>
                <c:pt idx="27513">
                  <c:v>3.2219109535219999</c:v>
                </c:pt>
                <c:pt idx="27514">
                  <c:v>3.2219512462619999</c:v>
                </c:pt>
                <c:pt idx="27515">
                  <c:v>3.2220385074619999</c:v>
                </c:pt>
                <c:pt idx="27516">
                  <c:v>3.2220726013180001</c:v>
                </c:pt>
                <c:pt idx="27517">
                  <c:v>3.222063541412</c:v>
                </c:pt>
                <c:pt idx="27518">
                  <c:v>3.2220373153690001</c:v>
                </c:pt>
                <c:pt idx="27519">
                  <c:v>3.2220027446750001</c:v>
                </c:pt>
                <c:pt idx="27520">
                  <c:v>3.2220034599299998</c:v>
                </c:pt>
                <c:pt idx="27521">
                  <c:v>3.2220642566679998</c:v>
                </c:pt>
                <c:pt idx="27522">
                  <c:v>3.2221572399139999</c:v>
                </c:pt>
                <c:pt idx="27523">
                  <c:v>3.2222619056699999</c:v>
                </c:pt>
                <c:pt idx="27524">
                  <c:v>3.2226259708399998</c:v>
                </c:pt>
                <c:pt idx="27525">
                  <c:v>3.222708702087</c:v>
                </c:pt>
                <c:pt idx="27526">
                  <c:v>3.222736597061</c:v>
                </c:pt>
                <c:pt idx="27527">
                  <c:v>3.222773313522</c:v>
                </c:pt>
                <c:pt idx="27528">
                  <c:v>3.222818374634</c:v>
                </c:pt>
                <c:pt idx="27529">
                  <c:v>3.222868919373</c:v>
                </c:pt>
                <c:pt idx="27530">
                  <c:v>3.2229242324829999</c:v>
                </c:pt>
                <c:pt idx="27531">
                  <c:v>3.222973823547</c:v>
                </c:pt>
                <c:pt idx="27532">
                  <c:v>3.2230319976809998</c:v>
                </c:pt>
                <c:pt idx="27533">
                  <c:v>3.2231054306029998</c:v>
                </c:pt>
                <c:pt idx="27534">
                  <c:v>3.2231938838960001</c:v>
                </c:pt>
                <c:pt idx="27535">
                  <c:v>3.2232933044430001</c:v>
                </c:pt>
                <c:pt idx="27536">
                  <c:v>3.2234001159669998</c:v>
                </c:pt>
                <c:pt idx="27537">
                  <c:v>3.22350025177</c:v>
                </c:pt>
                <c:pt idx="27538">
                  <c:v>3.2235898971560002</c:v>
                </c:pt>
                <c:pt idx="27539">
                  <c:v>3.2237553596500002</c:v>
                </c:pt>
                <c:pt idx="27540">
                  <c:v>3.2239007949829999</c:v>
                </c:pt>
                <c:pt idx="27541">
                  <c:v>3.2240431308750002</c:v>
                </c:pt>
                <c:pt idx="27542">
                  <c:v>3.2240700721739999</c:v>
                </c:pt>
                <c:pt idx="27543">
                  <c:v>3.2242181301119999</c:v>
                </c:pt>
                <c:pt idx="27544">
                  <c:v>3.2243225574490002</c:v>
                </c:pt>
                <c:pt idx="27545">
                  <c:v>3.2244327068329999</c:v>
                </c:pt>
                <c:pt idx="27546">
                  <c:v>3.224574327469</c:v>
                </c:pt>
                <c:pt idx="27547">
                  <c:v>3.224604129791</c:v>
                </c:pt>
                <c:pt idx="27548">
                  <c:v>3.2245843410489998</c:v>
                </c:pt>
                <c:pt idx="27549">
                  <c:v>3.224556922913</c:v>
                </c:pt>
                <c:pt idx="27550">
                  <c:v>3.2245252132419999</c:v>
                </c:pt>
                <c:pt idx="27551">
                  <c:v>3.2245073318480002</c:v>
                </c:pt>
                <c:pt idx="27552">
                  <c:v>3.2245180606839998</c:v>
                </c:pt>
                <c:pt idx="27553">
                  <c:v>3.2245898246769999</c:v>
                </c:pt>
                <c:pt idx="27554">
                  <c:v>3.2246856689449999</c:v>
                </c:pt>
                <c:pt idx="27555">
                  <c:v>3.2248365879060001</c:v>
                </c:pt>
                <c:pt idx="27556">
                  <c:v>3.224935531616</c:v>
                </c:pt>
                <c:pt idx="27557">
                  <c:v>3.2250292301179999</c:v>
                </c:pt>
                <c:pt idx="27558">
                  <c:v>3.2250895500180001</c:v>
                </c:pt>
                <c:pt idx="27559">
                  <c:v>3.225089073181</c:v>
                </c:pt>
                <c:pt idx="27560">
                  <c:v>3.225068092346</c:v>
                </c:pt>
                <c:pt idx="27561">
                  <c:v>3.2252748012539998</c:v>
                </c:pt>
                <c:pt idx="27562">
                  <c:v>3.2254161834719999</c:v>
                </c:pt>
                <c:pt idx="27563">
                  <c:v>3.225570440292</c:v>
                </c:pt>
                <c:pt idx="27564">
                  <c:v>3.225650548935</c:v>
                </c:pt>
                <c:pt idx="27565">
                  <c:v>3.2257311344150001</c:v>
                </c:pt>
                <c:pt idx="27566">
                  <c:v>3.2258882522580001</c:v>
                </c:pt>
                <c:pt idx="27567">
                  <c:v>3.2259652614590002</c:v>
                </c:pt>
                <c:pt idx="27568">
                  <c:v>3.226086378098</c:v>
                </c:pt>
                <c:pt idx="27569">
                  <c:v>3.2261378765109998</c:v>
                </c:pt>
                <c:pt idx="27570">
                  <c:v>3.22616314888</c:v>
                </c:pt>
                <c:pt idx="27571">
                  <c:v>3.226182460785</c:v>
                </c:pt>
                <c:pt idx="27572">
                  <c:v>3.2262303829190002</c:v>
                </c:pt>
                <c:pt idx="27573">
                  <c:v>3.226490974426</c:v>
                </c:pt>
                <c:pt idx="27574">
                  <c:v>3.2267079353330002</c:v>
                </c:pt>
                <c:pt idx="27575">
                  <c:v>3.226864099503</c:v>
                </c:pt>
                <c:pt idx="27576">
                  <c:v>3.226912736893</c:v>
                </c:pt>
                <c:pt idx="27577">
                  <c:v>3.2268948554989998</c:v>
                </c:pt>
                <c:pt idx="27578">
                  <c:v>3.2268705368039998</c:v>
                </c:pt>
                <c:pt idx="27579">
                  <c:v>3.2268428802489999</c:v>
                </c:pt>
                <c:pt idx="27580">
                  <c:v>3.226845026016</c:v>
                </c:pt>
                <c:pt idx="27581">
                  <c:v>3.2269053459169998</c:v>
                </c:pt>
                <c:pt idx="27582">
                  <c:v>3.227000236511</c:v>
                </c:pt>
                <c:pt idx="27583">
                  <c:v>3.2270951271060002</c:v>
                </c:pt>
                <c:pt idx="27584">
                  <c:v>3.2271900176999999</c:v>
                </c:pt>
                <c:pt idx="27585">
                  <c:v>3.227370023727</c:v>
                </c:pt>
                <c:pt idx="27586">
                  <c:v>3.2273862361910002</c:v>
                </c:pt>
                <c:pt idx="27587">
                  <c:v>3.2274007797239999</c:v>
                </c:pt>
                <c:pt idx="27588">
                  <c:v>3.227472782135</c:v>
                </c:pt>
                <c:pt idx="27589">
                  <c:v>3.2275710105900002</c:v>
                </c:pt>
                <c:pt idx="27590">
                  <c:v>3.2276756763460002</c:v>
                </c:pt>
                <c:pt idx="27591">
                  <c:v>3.227774381638</c:v>
                </c:pt>
                <c:pt idx="27592">
                  <c:v>3.2279145717620001</c:v>
                </c:pt>
                <c:pt idx="27593">
                  <c:v>3.2279636859890002</c:v>
                </c:pt>
                <c:pt idx="27594">
                  <c:v>3.2279429435729998</c:v>
                </c:pt>
                <c:pt idx="27595">
                  <c:v>3.2279114723209998</c:v>
                </c:pt>
                <c:pt idx="27596">
                  <c:v>3.2279429435729998</c:v>
                </c:pt>
                <c:pt idx="27597">
                  <c:v>3.2281379699710002</c:v>
                </c:pt>
                <c:pt idx="27598">
                  <c:v>3.2286756038669999</c:v>
                </c:pt>
                <c:pt idx="27599">
                  <c:v>3.228721380234</c:v>
                </c:pt>
                <c:pt idx="27600">
                  <c:v>3.2287561893459999</c:v>
                </c:pt>
                <c:pt idx="27601">
                  <c:v>3.2287838459009999</c:v>
                </c:pt>
                <c:pt idx="27602">
                  <c:v>3.228810310364</c:v>
                </c:pt>
                <c:pt idx="27603">
                  <c:v>3.2288410663599998</c:v>
                </c:pt>
                <c:pt idx="27604">
                  <c:v>3.22887301445</c:v>
                </c:pt>
                <c:pt idx="27605">
                  <c:v>3.2289083004000001</c:v>
                </c:pt>
                <c:pt idx="27606">
                  <c:v>3.2289471626280002</c:v>
                </c:pt>
                <c:pt idx="27607">
                  <c:v>3.2289862632749999</c:v>
                </c:pt>
                <c:pt idx="27608">
                  <c:v>3.2290394306180001</c:v>
                </c:pt>
                <c:pt idx="27609">
                  <c:v>3.2291011810299999</c:v>
                </c:pt>
                <c:pt idx="27610">
                  <c:v>3.2291717529300001</c:v>
                </c:pt>
                <c:pt idx="27611">
                  <c:v>3.229249715805</c:v>
                </c:pt>
                <c:pt idx="27612">
                  <c:v>3.2293350696559999</c:v>
                </c:pt>
                <c:pt idx="27613">
                  <c:v>3.229418992996</c:v>
                </c:pt>
                <c:pt idx="27614">
                  <c:v>3.229499101639</c:v>
                </c:pt>
                <c:pt idx="27615">
                  <c:v>3.2295804023739998</c:v>
                </c:pt>
                <c:pt idx="27616">
                  <c:v>3.229659795761</c:v>
                </c:pt>
                <c:pt idx="27617">
                  <c:v>3.229737997055</c:v>
                </c:pt>
                <c:pt idx="27618">
                  <c:v>3.2298126220699999</c:v>
                </c:pt>
                <c:pt idx="27619">
                  <c:v>3.2299673557280002</c:v>
                </c:pt>
                <c:pt idx="27620">
                  <c:v>3.2300410270689999</c:v>
                </c:pt>
                <c:pt idx="27621">
                  <c:v>3.2301588058470001</c:v>
                </c:pt>
                <c:pt idx="27622">
                  <c:v>3.230196475983</c:v>
                </c:pt>
                <c:pt idx="27623">
                  <c:v>3.2302186489109999</c:v>
                </c:pt>
                <c:pt idx="27624">
                  <c:v>3.2302396297449998</c:v>
                </c:pt>
                <c:pt idx="27625">
                  <c:v>3.230259656906</c:v>
                </c:pt>
                <c:pt idx="27626">
                  <c:v>3.2302746772769999</c:v>
                </c:pt>
                <c:pt idx="27627">
                  <c:v>3.2303116321559999</c:v>
                </c:pt>
                <c:pt idx="27628">
                  <c:v>3.2304055690769999</c:v>
                </c:pt>
                <c:pt idx="27629">
                  <c:v>3.2305910587310001</c:v>
                </c:pt>
                <c:pt idx="27630">
                  <c:v>3.2310125827789999</c:v>
                </c:pt>
                <c:pt idx="27631">
                  <c:v>3.2310972213750002</c:v>
                </c:pt>
                <c:pt idx="27632">
                  <c:v>3.231126308441</c:v>
                </c:pt>
                <c:pt idx="27633">
                  <c:v>3.2311553955079999</c:v>
                </c:pt>
                <c:pt idx="27634">
                  <c:v>3.2311346530909999</c:v>
                </c:pt>
                <c:pt idx="27635">
                  <c:v>3.2310898303990001</c:v>
                </c:pt>
                <c:pt idx="27636">
                  <c:v>3.2310461997990001</c:v>
                </c:pt>
                <c:pt idx="27637">
                  <c:v>3.2310123443599998</c:v>
                </c:pt>
                <c:pt idx="27638">
                  <c:v>3.2310063838960001</c:v>
                </c:pt>
                <c:pt idx="27639">
                  <c:v>3.2310359478000001</c:v>
                </c:pt>
                <c:pt idx="27640">
                  <c:v>3.2310664653779999</c:v>
                </c:pt>
                <c:pt idx="27641">
                  <c:v>3.2311005592350002</c:v>
                </c:pt>
                <c:pt idx="27642">
                  <c:v>3.2311766147609999</c:v>
                </c:pt>
                <c:pt idx="27643">
                  <c:v>3.2312154769900001</c:v>
                </c:pt>
                <c:pt idx="27644">
                  <c:v>3.2312896251679999</c:v>
                </c:pt>
                <c:pt idx="27645">
                  <c:v>3.231366872787</c:v>
                </c:pt>
                <c:pt idx="27646">
                  <c:v>3.2314445972439998</c:v>
                </c:pt>
                <c:pt idx="27647">
                  <c:v>3.2315216064449999</c:v>
                </c:pt>
                <c:pt idx="27648">
                  <c:v>3.2315840721129998</c:v>
                </c:pt>
                <c:pt idx="27649">
                  <c:v>3.2315921783450001</c:v>
                </c:pt>
                <c:pt idx="27650">
                  <c:v>3.2315909862519998</c:v>
                </c:pt>
                <c:pt idx="27651">
                  <c:v>3.2315554618840001</c:v>
                </c:pt>
                <c:pt idx="27652">
                  <c:v>3.2315328121190001</c:v>
                </c:pt>
                <c:pt idx="27653">
                  <c:v>3.2315094470979999</c:v>
                </c:pt>
                <c:pt idx="27654">
                  <c:v>3.2314622402189999</c:v>
                </c:pt>
                <c:pt idx="27655">
                  <c:v>3.2314453125</c:v>
                </c:pt>
                <c:pt idx="27656">
                  <c:v>3.2314376831049998</c:v>
                </c:pt>
                <c:pt idx="27657">
                  <c:v>3.2314553260799999</c:v>
                </c:pt>
                <c:pt idx="27658">
                  <c:v>3.2314841747280001</c:v>
                </c:pt>
                <c:pt idx="27659">
                  <c:v>3.231558561325</c:v>
                </c:pt>
                <c:pt idx="27660">
                  <c:v>3.231597185135</c:v>
                </c:pt>
                <c:pt idx="27661">
                  <c:v>3.2316384315489999</c:v>
                </c:pt>
                <c:pt idx="27662">
                  <c:v>3.2317211627960001</c:v>
                </c:pt>
                <c:pt idx="27663">
                  <c:v>3.2318077087399999</c:v>
                </c:pt>
                <c:pt idx="27664">
                  <c:v>3.2318997383119998</c:v>
                </c:pt>
                <c:pt idx="27665">
                  <c:v>3.2319462299350001</c:v>
                </c:pt>
                <c:pt idx="27666">
                  <c:v>3.232031106949</c:v>
                </c:pt>
                <c:pt idx="27667">
                  <c:v>3.2320787906650001</c:v>
                </c:pt>
                <c:pt idx="27668">
                  <c:v>3.2320773601530002</c:v>
                </c:pt>
                <c:pt idx="27669">
                  <c:v>3.2320640087129999</c:v>
                </c:pt>
                <c:pt idx="27670">
                  <c:v>3.2320389747620002</c:v>
                </c:pt>
                <c:pt idx="27671">
                  <c:v>3.232015609741</c:v>
                </c:pt>
                <c:pt idx="27672">
                  <c:v>3.2322409152980001</c:v>
                </c:pt>
                <c:pt idx="27673">
                  <c:v>3.2323267459870002</c:v>
                </c:pt>
                <c:pt idx="27674">
                  <c:v>3.2324197292329999</c:v>
                </c:pt>
                <c:pt idx="27675">
                  <c:v>3.232526540756</c:v>
                </c:pt>
                <c:pt idx="27676">
                  <c:v>3.23264336586</c:v>
                </c:pt>
                <c:pt idx="27677">
                  <c:v>3.2327666282649998</c:v>
                </c:pt>
                <c:pt idx="27678">
                  <c:v>3.2328913211820001</c:v>
                </c:pt>
                <c:pt idx="27679">
                  <c:v>3.2330229282379999</c:v>
                </c:pt>
                <c:pt idx="27680">
                  <c:v>3.233159542084</c:v>
                </c:pt>
                <c:pt idx="27681">
                  <c:v>3.2332949638369999</c:v>
                </c:pt>
                <c:pt idx="27682">
                  <c:v>3.2334294319149999</c:v>
                </c:pt>
                <c:pt idx="27683">
                  <c:v>3.2335486412050001</c:v>
                </c:pt>
                <c:pt idx="27684">
                  <c:v>3.2336475849149999</c:v>
                </c:pt>
                <c:pt idx="27685">
                  <c:v>3.2337200641630002</c:v>
                </c:pt>
                <c:pt idx="27686">
                  <c:v>3.2337801456449999</c:v>
                </c:pt>
                <c:pt idx="27687">
                  <c:v>3.2338330745700001</c:v>
                </c:pt>
                <c:pt idx="27688">
                  <c:v>3.2338790893549998</c:v>
                </c:pt>
                <c:pt idx="27689">
                  <c:v>3.233916521072</c:v>
                </c:pt>
                <c:pt idx="27690">
                  <c:v>3.233946084976</c:v>
                </c:pt>
                <c:pt idx="27691">
                  <c:v>3.2339696884159999</c:v>
                </c:pt>
                <c:pt idx="27692">
                  <c:v>3.2340171337129999</c:v>
                </c:pt>
                <c:pt idx="27693">
                  <c:v>3.2341117858890001</c:v>
                </c:pt>
                <c:pt idx="27694">
                  <c:v>3.2343463897709999</c:v>
                </c:pt>
                <c:pt idx="27695">
                  <c:v>3.2346169948579999</c:v>
                </c:pt>
                <c:pt idx="27696">
                  <c:v>3.2347373962399999</c:v>
                </c:pt>
                <c:pt idx="27697">
                  <c:v>3.2347526550289998</c:v>
                </c:pt>
                <c:pt idx="27698">
                  <c:v>3.234725236893</c:v>
                </c:pt>
                <c:pt idx="27699">
                  <c:v>3.234692573547</c:v>
                </c:pt>
                <c:pt idx="27700">
                  <c:v>3.234659194946</c:v>
                </c:pt>
                <c:pt idx="27701">
                  <c:v>3.2346448898319999</c:v>
                </c:pt>
                <c:pt idx="27702">
                  <c:v>3.2346847057339998</c:v>
                </c:pt>
                <c:pt idx="27703">
                  <c:v>3.2347595691679998</c:v>
                </c:pt>
                <c:pt idx="27704">
                  <c:v>3.2348396778109998</c:v>
                </c:pt>
                <c:pt idx="27705">
                  <c:v>3.2349205017089999</c:v>
                </c:pt>
                <c:pt idx="27706">
                  <c:v>3.2349584102629998</c:v>
                </c:pt>
                <c:pt idx="27707">
                  <c:v>3.23504114151</c:v>
                </c:pt>
                <c:pt idx="27708">
                  <c:v>3.2350821495059998</c:v>
                </c:pt>
                <c:pt idx="27709">
                  <c:v>3.235156536102</c:v>
                </c:pt>
                <c:pt idx="27710">
                  <c:v>3.2351782321929998</c:v>
                </c:pt>
                <c:pt idx="27711">
                  <c:v>3.2351548671720001</c:v>
                </c:pt>
                <c:pt idx="27712">
                  <c:v>3.2351202964780001</c:v>
                </c:pt>
                <c:pt idx="27713">
                  <c:v>3.2350842952729999</c:v>
                </c:pt>
                <c:pt idx="27714">
                  <c:v>3.2350642681120001</c:v>
                </c:pt>
                <c:pt idx="27715">
                  <c:v>3.235093355179</c:v>
                </c:pt>
                <c:pt idx="27716">
                  <c:v>3.2352201938629999</c:v>
                </c:pt>
                <c:pt idx="27717">
                  <c:v>3.2354848384860002</c:v>
                </c:pt>
                <c:pt idx="27718">
                  <c:v>3.2358043193819999</c:v>
                </c:pt>
                <c:pt idx="27719">
                  <c:v>3.235846996307</c:v>
                </c:pt>
                <c:pt idx="27720">
                  <c:v>3.2358617782589998</c:v>
                </c:pt>
                <c:pt idx="27721">
                  <c:v>3.2358794212339999</c:v>
                </c:pt>
                <c:pt idx="27722">
                  <c:v>3.235898971558</c:v>
                </c:pt>
                <c:pt idx="27723">
                  <c:v>3.2359209060669998</c:v>
                </c:pt>
                <c:pt idx="27724">
                  <c:v>3.235944509506</c:v>
                </c:pt>
                <c:pt idx="27725">
                  <c:v>3.2359693050380001</c:v>
                </c:pt>
                <c:pt idx="27726">
                  <c:v>3.2360119819639999</c:v>
                </c:pt>
                <c:pt idx="27727">
                  <c:v>3.236069917679</c:v>
                </c:pt>
                <c:pt idx="27728">
                  <c:v>3.236138105392</c:v>
                </c:pt>
                <c:pt idx="27729">
                  <c:v>3.2362163066859999</c:v>
                </c:pt>
                <c:pt idx="27730">
                  <c:v>3.2362964153289999</c:v>
                </c:pt>
                <c:pt idx="27731">
                  <c:v>3.2363741397860002</c:v>
                </c:pt>
                <c:pt idx="27732">
                  <c:v>3.2364487648010001</c:v>
                </c:pt>
                <c:pt idx="27733">
                  <c:v>3.2365963459009999</c:v>
                </c:pt>
                <c:pt idx="27734">
                  <c:v>3.2367312908170001</c:v>
                </c:pt>
                <c:pt idx="27735">
                  <c:v>3.236980199814</c:v>
                </c:pt>
                <c:pt idx="27736">
                  <c:v>3.2371399402619998</c:v>
                </c:pt>
                <c:pt idx="27737">
                  <c:v>3.2372348308559999</c:v>
                </c:pt>
                <c:pt idx="27738">
                  <c:v>3.2373321056369999</c:v>
                </c:pt>
                <c:pt idx="27739">
                  <c:v>3.2374262809749998</c:v>
                </c:pt>
                <c:pt idx="27740">
                  <c:v>3.2375133037569999</c:v>
                </c:pt>
                <c:pt idx="27741">
                  <c:v>3.2375600337980002</c:v>
                </c:pt>
                <c:pt idx="27742">
                  <c:v>3.2375462055209998</c:v>
                </c:pt>
                <c:pt idx="27743">
                  <c:v>3.237514019012</c:v>
                </c:pt>
                <c:pt idx="27744">
                  <c:v>3.2374775409700001</c:v>
                </c:pt>
                <c:pt idx="27745">
                  <c:v>3.237447500229</c:v>
                </c:pt>
                <c:pt idx="27746">
                  <c:v>3.2374579906459999</c:v>
                </c:pt>
                <c:pt idx="27747">
                  <c:v>3.2375280857090001</c:v>
                </c:pt>
                <c:pt idx="27748">
                  <c:v>3.23761510849</c:v>
                </c:pt>
                <c:pt idx="27749">
                  <c:v>3.2377068996429998</c:v>
                </c:pt>
                <c:pt idx="27750">
                  <c:v>3.2379209995270002</c:v>
                </c:pt>
                <c:pt idx="27751">
                  <c:v>3.2380628585819999</c:v>
                </c:pt>
                <c:pt idx="27752">
                  <c:v>3.2380990982059998</c:v>
                </c:pt>
                <c:pt idx="27753">
                  <c:v>3.238115787506</c:v>
                </c:pt>
                <c:pt idx="27754">
                  <c:v>3.2381274700159999</c:v>
                </c:pt>
                <c:pt idx="27755">
                  <c:v>3.2381479740139998</c:v>
                </c:pt>
                <c:pt idx="27756">
                  <c:v>3.2382626533510002</c:v>
                </c:pt>
                <c:pt idx="27757">
                  <c:v>3.2384057044980001</c:v>
                </c:pt>
                <c:pt idx="27758">
                  <c:v>3.2385611534119998</c:v>
                </c:pt>
                <c:pt idx="27759">
                  <c:v>3.2387182712549998</c:v>
                </c:pt>
                <c:pt idx="27760">
                  <c:v>3.2387981414790001</c:v>
                </c:pt>
                <c:pt idx="27761">
                  <c:v>3.238957643509</c:v>
                </c:pt>
                <c:pt idx="27762">
                  <c:v>3.2391016483309998</c:v>
                </c:pt>
                <c:pt idx="27763">
                  <c:v>3.2391946315769999</c:v>
                </c:pt>
                <c:pt idx="27764">
                  <c:v>3.2392270565030001</c:v>
                </c:pt>
                <c:pt idx="27765">
                  <c:v>3.239247560501</c:v>
                </c:pt>
                <c:pt idx="27766">
                  <c:v>3.2392623424529998</c:v>
                </c:pt>
                <c:pt idx="27767">
                  <c:v>3.2393000125890001</c:v>
                </c:pt>
                <c:pt idx="27768">
                  <c:v>3.2398514747620002</c:v>
                </c:pt>
                <c:pt idx="27769">
                  <c:v>3.2400348186489998</c:v>
                </c:pt>
                <c:pt idx="27770">
                  <c:v>3.2400436401369999</c:v>
                </c:pt>
                <c:pt idx="27771">
                  <c:v>3.2400147914890001</c:v>
                </c:pt>
                <c:pt idx="27772">
                  <c:v>3.2399828433989999</c:v>
                </c:pt>
                <c:pt idx="27773">
                  <c:v>3.2399480342859999</c:v>
                </c:pt>
                <c:pt idx="27774">
                  <c:v>3.2399349212650002</c:v>
                </c:pt>
                <c:pt idx="27775">
                  <c:v>3.2399866580959999</c:v>
                </c:pt>
                <c:pt idx="27776">
                  <c:v>3.2400655746460001</c:v>
                </c:pt>
                <c:pt idx="27777">
                  <c:v>3.2401468753809999</c:v>
                </c:pt>
                <c:pt idx="27778">
                  <c:v>3.24023771286</c:v>
                </c:pt>
                <c:pt idx="27779">
                  <c:v>3.240328550339</c:v>
                </c:pt>
                <c:pt idx="27780">
                  <c:v>3.2404170036319999</c:v>
                </c:pt>
                <c:pt idx="27781">
                  <c:v>3.2405037879940002</c:v>
                </c:pt>
                <c:pt idx="27782">
                  <c:v>3.240557193756</c:v>
                </c:pt>
                <c:pt idx="27783">
                  <c:v>3.2405526638030002</c:v>
                </c:pt>
                <c:pt idx="27784">
                  <c:v>3.2405233383179999</c:v>
                </c:pt>
                <c:pt idx="27785">
                  <c:v>3.2404899597169998</c:v>
                </c:pt>
                <c:pt idx="27786">
                  <c:v>3.2404625415799999</c:v>
                </c:pt>
                <c:pt idx="27787">
                  <c:v>3.2404706478119998</c:v>
                </c:pt>
                <c:pt idx="27788">
                  <c:v>3.2405304908749999</c:v>
                </c:pt>
                <c:pt idx="27789">
                  <c:v>3.2406170368190002</c:v>
                </c:pt>
                <c:pt idx="27790">
                  <c:v>3.240708589554</c:v>
                </c:pt>
                <c:pt idx="27791">
                  <c:v>3.2408597469329998</c:v>
                </c:pt>
                <c:pt idx="27792">
                  <c:v>3.2411086559300002</c:v>
                </c:pt>
                <c:pt idx="27793">
                  <c:v>3.241221427917</c:v>
                </c:pt>
                <c:pt idx="27794">
                  <c:v>3.2412958145139998</c:v>
                </c:pt>
                <c:pt idx="27795">
                  <c:v>3.2413141727450001</c:v>
                </c:pt>
                <c:pt idx="27796">
                  <c:v>3.2413341999049998</c:v>
                </c:pt>
                <c:pt idx="27797">
                  <c:v>3.2413499355319999</c:v>
                </c:pt>
                <c:pt idx="27798">
                  <c:v>3.2413673400879999</c:v>
                </c:pt>
                <c:pt idx="27799">
                  <c:v>3.2413849830629999</c:v>
                </c:pt>
                <c:pt idx="27800">
                  <c:v>3.2413985729219998</c:v>
                </c:pt>
                <c:pt idx="27801">
                  <c:v>3.241425275803</c:v>
                </c:pt>
                <c:pt idx="27802">
                  <c:v>3.2414660453800002</c:v>
                </c:pt>
                <c:pt idx="27803">
                  <c:v>3.2415180206300001</c:v>
                </c:pt>
                <c:pt idx="27804">
                  <c:v>3.2415809631350001</c:v>
                </c:pt>
                <c:pt idx="27805">
                  <c:v>3.2416584491729998</c:v>
                </c:pt>
                <c:pt idx="27806">
                  <c:v>3.2417368888849998</c:v>
                </c:pt>
                <c:pt idx="27807">
                  <c:v>3.241814374924</c:v>
                </c:pt>
                <c:pt idx="27808">
                  <c:v>3.2419636249539998</c:v>
                </c:pt>
                <c:pt idx="27809">
                  <c:v>3.2421007156370001</c:v>
                </c:pt>
                <c:pt idx="27810">
                  <c:v>3.2424170970919999</c:v>
                </c:pt>
                <c:pt idx="27811">
                  <c:v>3.2424101829529999</c:v>
                </c:pt>
                <c:pt idx="27812">
                  <c:v>3.242614746094</c:v>
                </c:pt>
                <c:pt idx="27813">
                  <c:v>3.242712497711</c:v>
                </c:pt>
                <c:pt idx="27814">
                  <c:v>3.2428071498870001</c:v>
                </c:pt>
                <c:pt idx="27815">
                  <c:v>3.2429082393650002</c:v>
                </c:pt>
                <c:pt idx="27816">
                  <c:v>3.2429847717290001</c:v>
                </c:pt>
                <c:pt idx="27817">
                  <c:v>3.2430026531220002</c:v>
                </c:pt>
                <c:pt idx="27818">
                  <c:v>3.2429859638209999</c:v>
                </c:pt>
                <c:pt idx="27819">
                  <c:v>3.2429640293120001</c:v>
                </c:pt>
                <c:pt idx="27820">
                  <c:v>3.2429437637329999</c:v>
                </c:pt>
                <c:pt idx="27821">
                  <c:v>3.2429413795470001</c:v>
                </c:pt>
                <c:pt idx="27822">
                  <c:v>3.2430410385130002</c:v>
                </c:pt>
                <c:pt idx="27823">
                  <c:v>3.2430884838099998</c:v>
                </c:pt>
                <c:pt idx="27824">
                  <c:v>3.2431890964510002</c:v>
                </c:pt>
                <c:pt idx="27825">
                  <c:v>3.2432904243470002</c:v>
                </c:pt>
                <c:pt idx="27826">
                  <c:v>3.2433969974519998</c:v>
                </c:pt>
                <c:pt idx="27827">
                  <c:v>3.2435588836670002</c:v>
                </c:pt>
                <c:pt idx="27828">
                  <c:v>3.2436316013340001</c:v>
                </c:pt>
                <c:pt idx="27829">
                  <c:v>3.243758678436</c:v>
                </c:pt>
                <c:pt idx="27830">
                  <c:v>3.2438976764679999</c:v>
                </c:pt>
                <c:pt idx="27831">
                  <c:v>3.2439754009250001</c:v>
                </c:pt>
                <c:pt idx="27832">
                  <c:v>3.2440559864040002</c:v>
                </c:pt>
                <c:pt idx="27833">
                  <c:v>3.2441415786740002</c:v>
                </c:pt>
                <c:pt idx="27834">
                  <c:v>3.2442245483400001</c:v>
                </c:pt>
                <c:pt idx="27835">
                  <c:v>3.2443754672999998</c:v>
                </c:pt>
                <c:pt idx="27836">
                  <c:v>3.2444763183590002</c:v>
                </c:pt>
                <c:pt idx="27837">
                  <c:v>3.2445321083069998</c:v>
                </c:pt>
                <c:pt idx="27838">
                  <c:v>3.2445580959320002</c:v>
                </c:pt>
                <c:pt idx="27839">
                  <c:v>3.2445840835570001</c:v>
                </c:pt>
                <c:pt idx="27840">
                  <c:v>3.244623661041</c:v>
                </c:pt>
                <c:pt idx="27841">
                  <c:v>3.244784116745</c:v>
                </c:pt>
                <c:pt idx="27842">
                  <c:v>3.2452938556670001</c:v>
                </c:pt>
                <c:pt idx="27843">
                  <c:v>3.2453057765960001</c:v>
                </c:pt>
                <c:pt idx="27844">
                  <c:v>3.2455310821530001</c:v>
                </c:pt>
                <c:pt idx="27845">
                  <c:v>3.2458419799799998</c:v>
                </c:pt>
                <c:pt idx="27846">
                  <c:v>3.2459223270419999</c:v>
                </c:pt>
                <c:pt idx="27847">
                  <c:v>3.2459249496460001</c:v>
                </c:pt>
                <c:pt idx="27848">
                  <c:v>3.245907306671</c:v>
                </c:pt>
                <c:pt idx="27849">
                  <c:v>3.2458887100220002</c:v>
                </c:pt>
                <c:pt idx="27850">
                  <c:v>3.245889425278</c:v>
                </c:pt>
                <c:pt idx="27851">
                  <c:v>3.2459986209870002</c:v>
                </c:pt>
                <c:pt idx="27852">
                  <c:v>3.246154546738</c:v>
                </c:pt>
                <c:pt idx="27853">
                  <c:v>3.24631857872</c:v>
                </c:pt>
                <c:pt idx="27854">
                  <c:v>3.2464277744290002</c:v>
                </c:pt>
                <c:pt idx="27855">
                  <c:v>3.2465007305150002</c:v>
                </c:pt>
                <c:pt idx="27856">
                  <c:v>3.2464864254000001</c:v>
                </c:pt>
                <c:pt idx="27857">
                  <c:v>3.246458053589</c:v>
                </c:pt>
                <c:pt idx="27858">
                  <c:v>3.2464275360110002</c:v>
                </c:pt>
                <c:pt idx="27859">
                  <c:v>3.2464120388030002</c:v>
                </c:pt>
                <c:pt idx="27860">
                  <c:v>3.2464609146119998</c:v>
                </c:pt>
                <c:pt idx="27861">
                  <c:v>3.2465512752530001</c:v>
                </c:pt>
                <c:pt idx="27862">
                  <c:v>3.2467155456539998</c:v>
                </c:pt>
                <c:pt idx="27863">
                  <c:v>3.246880292892</c:v>
                </c:pt>
                <c:pt idx="27864">
                  <c:v>3.2470438480379999</c:v>
                </c:pt>
                <c:pt idx="27865">
                  <c:v>3.247079133987</c:v>
                </c:pt>
                <c:pt idx="27866">
                  <c:v>3.2471036911010001</c:v>
                </c:pt>
                <c:pt idx="27867">
                  <c:v>3.247136592865</c:v>
                </c:pt>
                <c:pt idx="27868">
                  <c:v>3.247181892395</c:v>
                </c:pt>
                <c:pt idx="27869">
                  <c:v>3.2472455501559998</c:v>
                </c:pt>
                <c:pt idx="27870">
                  <c:v>3.2473340034480001</c:v>
                </c:pt>
                <c:pt idx="27871">
                  <c:v>3.2474327087399999</c:v>
                </c:pt>
                <c:pt idx="27872">
                  <c:v>3.2475397586820001</c:v>
                </c:pt>
                <c:pt idx="27873">
                  <c:v>3.2476472854609999</c:v>
                </c:pt>
                <c:pt idx="27874">
                  <c:v>3.247750520706</c:v>
                </c:pt>
                <c:pt idx="27875">
                  <c:v>3.2478511333469999</c:v>
                </c:pt>
                <c:pt idx="27876">
                  <c:v>3.2479462623600002</c:v>
                </c:pt>
                <c:pt idx="27877">
                  <c:v>3.2480351924900002</c:v>
                </c:pt>
                <c:pt idx="27878">
                  <c:v>3.248118400574</c:v>
                </c:pt>
                <c:pt idx="27879">
                  <c:v>3.2482690811160002</c:v>
                </c:pt>
                <c:pt idx="27880">
                  <c:v>3.248385190964</c:v>
                </c:pt>
                <c:pt idx="27881">
                  <c:v>3.248439073563</c:v>
                </c:pt>
                <c:pt idx="27882">
                  <c:v>3.2484629154209999</c:v>
                </c:pt>
                <c:pt idx="27883">
                  <c:v>3.2487089633939998</c:v>
                </c:pt>
                <c:pt idx="27884">
                  <c:v>3.2489252090449998</c:v>
                </c:pt>
                <c:pt idx="27885">
                  <c:v>3.2490689754490001</c:v>
                </c:pt>
                <c:pt idx="27886">
                  <c:v>3.2490959167479998</c:v>
                </c:pt>
                <c:pt idx="27887">
                  <c:v>3.2490837574009999</c:v>
                </c:pt>
                <c:pt idx="27888">
                  <c:v>3.2490663528439998</c:v>
                </c:pt>
                <c:pt idx="27889">
                  <c:v>3.2490417957309998</c:v>
                </c:pt>
                <c:pt idx="27890">
                  <c:v>3.2490470409390002</c:v>
                </c:pt>
                <c:pt idx="27891">
                  <c:v>3.249105215073</c:v>
                </c:pt>
                <c:pt idx="27892">
                  <c:v>3.2491972446439998</c:v>
                </c:pt>
                <c:pt idx="27893">
                  <c:v>3.2493028640750001</c:v>
                </c:pt>
                <c:pt idx="27894">
                  <c:v>3.2494068145749999</c:v>
                </c:pt>
                <c:pt idx="27895">
                  <c:v>3.2494952678679998</c:v>
                </c:pt>
                <c:pt idx="27896">
                  <c:v>3.2495231628419998</c:v>
                </c:pt>
                <c:pt idx="27897">
                  <c:v>3.2495141029360002</c:v>
                </c:pt>
                <c:pt idx="27898">
                  <c:v>3.2496943473819999</c:v>
                </c:pt>
                <c:pt idx="27899">
                  <c:v>3.2497782707209999</c:v>
                </c:pt>
                <c:pt idx="27900">
                  <c:v>3.2498629093170002</c:v>
                </c:pt>
                <c:pt idx="27901">
                  <c:v>3.2499527931209999</c:v>
                </c:pt>
                <c:pt idx="27902">
                  <c:v>3.2500402927400001</c:v>
                </c:pt>
                <c:pt idx="27903">
                  <c:v>3.250128984451</c:v>
                </c:pt>
                <c:pt idx="27904">
                  <c:v>3.250214576721</c:v>
                </c:pt>
                <c:pt idx="27905">
                  <c:v>3.2502944469449999</c:v>
                </c:pt>
                <c:pt idx="27906">
                  <c:v>3.2503552436829999</c:v>
                </c:pt>
                <c:pt idx="27907">
                  <c:v>3.25039768219</c:v>
                </c:pt>
                <c:pt idx="27908">
                  <c:v>3.2504239082340001</c:v>
                </c:pt>
                <c:pt idx="27909">
                  <c:v>3.2504527568819999</c:v>
                </c:pt>
                <c:pt idx="27910">
                  <c:v>3.2504763603210001</c:v>
                </c:pt>
                <c:pt idx="27911">
                  <c:v>3.2508404254909999</c:v>
                </c:pt>
                <c:pt idx="27912">
                  <c:v>3.2510006427759999</c:v>
                </c:pt>
                <c:pt idx="27913">
                  <c:v>3.251130104065</c:v>
                </c:pt>
                <c:pt idx="27914">
                  <c:v>3.25115609169</c:v>
                </c:pt>
                <c:pt idx="27915">
                  <c:v>3.251133441925</c:v>
                </c:pt>
                <c:pt idx="27916">
                  <c:v>3.2510905265810002</c:v>
                </c:pt>
                <c:pt idx="27917">
                  <c:v>3.251081228256</c:v>
                </c:pt>
                <c:pt idx="27918">
                  <c:v>3.251119375229</c:v>
                </c:pt>
                <c:pt idx="27919">
                  <c:v>3.2511973381039998</c:v>
                </c:pt>
                <c:pt idx="27920">
                  <c:v>3.2512845993039998</c:v>
                </c:pt>
                <c:pt idx="27921">
                  <c:v>3.2513761520390001</c:v>
                </c:pt>
                <c:pt idx="27922">
                  <c:v>3.2514669895170001</c:v>
                </c:pt>
                <c:pt idx="27923">
                  <c:v>3.2515480518339999</c:v>
                </c:pt>
                <c:pt idx="27924">
                  <c:v>3.2515876293180002</c:v>
                </c:pt>
                <c:pt idx="27925">
                  <c:v>3.251625537872</c:v>
                </c:pt>
                <c:pt idx="27926">
                  <c:v>3.2516884803770001</c:v>
                </c:pt>
                <c:pt idx="27927">
                  <c:v>3.2516973018650002</c:v>
                </c:pt>
                <c:pt idx="27928">
                  <c:v>3.2516953945160001</c:v>
                </c:pt>
                <c:pt idx="27929">
                  <c:v>3.2516586780550001</c:v>
                </c:pt>
                <c:pt idx="27930">
                  <c:v>3.2516391277309999</c:v>
                </c:pt>
                <c:pt idx="27931">
                  <c:v>3.2515993118290001</c:v>
                </c:pt>
                <c:pt idx="27932">
                  <c:v>3.2515721321109998</c:v>
                </c:pt>
                <c:pt idx="27933">
                  <c:v>3.2515685558320002</c:v>
                </c:pt>
                <c:pt idx="27934">
                  <c:v>3.2516100406650001</c:v>
                </c:pt>
                <c:pt idx="27935">
                  <c:v>3.2516953945160001</c:v>
                </c:pt>
                <c:pt idx="27936">
                  <c:v>3.2517883777619998</c:v>
                </c:pt>
                <c:pt idx="27937">
                  <c:v>3.2518861293789998</c:v>
                </c:pt>
                <c:pt idx="27938">
                  <c:v>3.2519857883449999</c:v>
                </c:pt>
                <c:pt idx="27939">
                  <c:v>3.2520825862880001</c:v>
                </c:pt>
                <c:pt idx="27940">
                  <c:v>3.252162456512</c:v>
                </c:pt>
                <c:pt idx="27941">
                  <c:v>3.2522311210630002</c:v>
                </c:pt>
                <c:pt idx="27942">
                  <c:v>3.2522597312929999</c:v>
                </c:pt>
                <c:pt idx="27943">
                  <c:v>3.2522819042209998</c:v>
                </c:pt>
                <c:pt idx="27944">
                  <c:v>3.2523100376129999</c:v>
                </c:pt>
                <c:pt idx="27945">
                  <c:v>3.25235247612</c:v>
                </c:pt>
                <c:pt idx="27946">
                  <c:v>3.2524127960209999</c:v>
                </c:pt>
                <c:pt idx="27947">
                  <c:v>3.2524847984309999</c:v>
                </c:pt>
                <c:pt idx="27948">
                  <c:v>3.2525727748870001</c:v>
                </c:pt>
                <c:pt idx="27949">
                  <c:v>3.2526614665990001</c:v>
                </c:pt>
                <c:pt idx="27950">
                  <c:v>3.2527506351470001</c:v>
                </c:pt>
                <c:pt idx="27951">
                  <c:v>3.2528438568119999</c:v>
                </c:pt>
                <c:pt idx="27952">
                  <c:v>3.2529311180109999</c:v>
                </c:pt>
                <c:pt idx="27953">
                  <c:v>3.2530212402340002</c:v>
                </c:pt>
                <c:pt idx="27954">
                  <c:v>3.2531080245970001</c:v>
                </c:pt>
                <c:pt idx="27955">
                  <c:v>3.2531974315640002</c:v>
                </c:pt>
                <c:pt idx="27956">
                  <c:v>3.2533540725710002</c:v>
                </c:pt>
                <c:pt idx="27957">
                  <c:v>3.2534630298609999</c:v>
                </c:pt>
                <c:pt idx="27958">
                  <c:v>3.2535066604609999</c:v>
                </c:pt>
                <c:pt idx="27959">
                  <c:v>3.2535345554349999</c:v>
                </c:pt>
                <c:pt idx="27960">
                  <c:v>3.253556013107</c:v>
                </c:pt>
                <c:pt idx="27961">
                  <c:v>3.2535791397090001</c:v>
                </c:pt>
                <c:pt idx="27962">
                  <c:v>3.253688335419</c:v>
                </c:pt>
                <c:pt idx="27963">
                  <c:v>3.2539501190190001</c:v>
                </c:pt>
                <c:pt idx="27964">
                  <c:v>3.2542071342469998</c:v>
                </c:pt>
                <c:pt idx="27965">
                  <c:v>3.254354715347</c:v>
                </c:pt>
                <c:pt idx="27966">
                  <c:v>3.2547690868379999</c:v>
                </c:pt>
                <c:pt idx="27967">
                  <c:v>3.2549118995669999</c:v>
                </c:pt>
                <c:pt idx="27968">
                  <c:v>3.2549798488619999</c:v>
                </c:pt>
                <c:pt idx="27969">
                  <c:v>3.255069255829</c:v>
                </c:pt>
                <c:pt idx="27970">
                  <c:v>3.2551033496859998</c:v>
                </c:pt>
                <c:pt idx="27971">
                  <c:v>3.2551262378689998</c:v>
                </c:pt>
                <c:pt idx="27972">
                  <c:v>3.2551491260529999</c:v>
                </c:pt>
                <c:pt idx="27973">
                  <c:v>3.2551980018619999</c:v>
                </c:pt>
                <c:pt idx="27974">
                  <c:v>3.2553751468660002</c:v>
                </c:pt>
                <c:pt idx="27975">
                  <c:v>3.2555222511289998</c:v>
                </c:pt>
                <c:pt idx="27976">
                  <c:v>3.255672931671</c:v>
                </c:pt>
                <c:pt idx="27977">
                  <c:v>3.2558238506319999</c:v>
                </c:pt>
                <c:pt idx="27978">
                  <c:v>3.2559611797330001</c:v>
                </c:pt>
                <c:pt idx="27979">
                  <c:v>3.25603890419</c:v>
                </c:pt>
                <c:pt idx="27980">
                  <c:v>3.2560505866999998</c:v>
                </c:pt>
                <c:pt idx="27981">
                  <c:v>3.256063699722</c:v>
                </c:pt>
                <c:pt idx="27982">
                  <c:v>3.256143569946</c:v>
                </c:pt>
                <c:pt idx="27983">
                  <c:v>3.2562427520749999</c:v>
                </c:pt>
                <c:pt idx="27984">
                  <c:v>3.2563412189480001</c:v>
                </c:pt>
                <c:pt idx="27985">
                  <c:v>3.25643992424</c:v>
                </c:pt>
                <c:pt idx="27986">
                  <c:v>3.2565262317660002</c:v>
                </c:pt>
                <c:pt idx="27987">
                  <c:v>3.2565507888790002</c:v>
                </c:pt>
                <c:pt idx="27988">
                  <c:v>3.2565286159519999</c:v>
                </c:pt>
                <c:pt idx="27989">
                  <c:v>3.2564990520479999</c:v>
                </c:pt>
                <c:pt idx="27990">
                  <c:v>3.256466388702</c:v>
                </c:pt>
                <c:pt idx="27991">
                  <c:v>3.2564482688899998</c:v>
                </c:pt>
                <c:pt idx="27992">
                  <c:v>3.2564880847929998</c:v>
                </c:pt>
                <c:pt idx="27993">
                  <c:v>3.2565734386440002</c:v>
                </c:pt>
                <c:pt idx="27994">
                  <c:v>3.2566661834719999</c:v>
                </c:pt>
                <c:pt idx="27995">
                  <c:v>3.2567131519319998</c:v>
                </c:pt>
                <c:pt idx="27996">
                  <c:v>3.256759166718</c:v>
                </c:pt>
                <c:pt idx="27997">
                  <c:v>3.2568025588989999</c:v>
                </c:pt>
                <c:pt idx="27998">
                  <c:v>3.2568845748899999</c:v>
                </c:pt>
                <c:pt idx="27999">
                  <c:v>3.2569136619569998</c:v>
                </c:pt>
                <c:pt idx="28000">
                  <c:v>3.2569262981409999</c:v>
                </c:pt>
                <c:pt idx="28001">
                  <c:v>3.2569081783290001</c:v>
                </c:pt>
                <c:pt idx="28002">
                  <c:v>3.25687789917</c:v>
                </c:pt>
                <c:pt idx="28003">
                  <c:v>3.2569112777710001</c:v>
                </c:pt>
                <c:pt idx="28004">
                  <c:v>3.2570586204529999</c:v>
                </c:pt>
                <c:pt idx="28005">
                  <c:v>3.2571663856509998</c:v>
                </c:pt>
                <c:pt idx="28006">
                  <c:v>3.2572755813600001</c:v>
                </c:pt>
                <c:pt idx="28007">
                  <c:v>3.257585525513</c:v>
                </c:pt>
                <c:pt idx="28008">
                  <c:v>3.2576334476470001</c:v>
                </c:pt>
                <c:pt idx="28009">
                  <c:v>3.2576687335969998</c:v>
                </c:pt>
                <c:pt idx="28010">
                  <c:v>3.2576966285709998</c:v>
                </c:pt>
                <c:pt idx="28011">
                  <c:v>3.2577211856839998</c:v>
                </c:pt>
                <c:pt idx="28012">
                  <c:v>3.2577495574949999</c:v>
                </c:pt>
                <c:pt idx="28013">
                  <c:v>3.2577788829799998</c:v>
                </c:pt>
                <c:pt idx="28014">
                  <c:v>3.2578041553500001</c:v>
                </c:pt>
                <c:pt idx="28015">
                  <c:v>3.2578325271609998</c:v>
                </c:pt>
                <c:pt idx="28016">
                  <c:v>3.2578568458560002</c:v>
                </c:pt>
                <c:pt idx="28017">
                  <c:v>3.257939815521</c:v>
                </c:pt>
                <c:pt idx="28018">
                  <c:v>3.2580032348630001</c:v>
                </c:pt>
                <c:pt idx="28019">
                  <c:v>3.2581529617310001</c:v>
                </c:pt>
                <c:pt idx="28020">
                  <c:v>3.2583010196690001</c:v>
                </c:pt>
                <c:pt idx="28021">
                  <c:v>3.258445739746</c:v>
                </c:pt>
                <c:pt idx="28022">
                  <c:v>3.2585935592649999</c:v>
                </c:pt>
                <c:pt idx="28023">
                  <c:v>3.258739948273</c:v>
                </c:pt>
                <c:pt idx="28024">
                  <c:v>3.2588765621190001</c:v>
                </c:pt>
                <c:pt idx="28025">
                  <c:v>3.2589595317839999</c:v>
                </c:pt>
                <c:pt idx="28026">
                  <c:v>3.2589871883389998</c:v>
                </c:pt>
                <c:pt idx="28027">
                  <c:v>3.2589995861049998</c:v>
                </c:pt>
                <c:pt idx="28028">
                  <c:v>3.259000062943</c:v>
                </c:pt>
                <c:pt idx="28029">
                  <c:v>3.2591896057129999</c:v>
                </c:pt>
                <c:pt idx="28030">
                  <c:v>3.259289741516</c:v>
                </c:pt>
                <c:pt idx="28031">
                  <c:v>3.259383440018</c:v>
                </c:pt>
                <c:pt idx="28032">
                  <c:v>3.259476184845</c:v>
                </c:pt>
                <c:pt idx="28033">
                  <c:v>3.259561538696</c:v>
                </c:pt>
                <c:pt idx="28034">
                  <c:v>3.2596442699430002</c:v>
                </c:pt>
                <c:pt idx="28035">
                  <c:v>3.259690761566</c:v>
                </c:pt>
                <c:pt idx="28036">
                  <c:v>3.2596826553340001</c:v>
                </c:pt>
                <c:pt idx="28037">
                  <c:v>3.2596480846409999</c:v>
                </c:pt>
                <c:pt idx="28038">
                  <c:v>3.2596142292020001</c:v>
                </c:pt>
                <c:pt idx="28039">
                  <c:v>3.2595794200900001</c:v>
                </c:pt>
                <c:pt idx="28040">
                  <c:v>3.2595818042759999</c:v>
                </c:pt>
                <c:pt idx="28041">
                  <c:v>3.2596397399899999</c:v>
                </c:pt>
                <c:pt idx="28042">
                  <c:v>3.2597246170040002</c:v>
                </c:pt>
                <c:pt idx="28043">
                  <c:v>3.2598097324370001</c:v>
                </c:pt>
                <c:pt idx="28044">
                  <c:v>3.259894609451</c:v>
                </c:pt>
                <c:pt idx="28045">
                  <c:v>3.2599372863770002</c:v>
                </c:pt>
                <c:pt idx="28046">
                  <c:v>3.260018348694</c:v>
                </c:pt>
                <c:pt idx="28047">
                  <c:v>3.2601082324980002</c:v>
                </c:pt>
                <c:pt idx="28048">
                  <c:v>3.2601768970489999</c:v>
                </c:pt>
                <c:pt idx="28049">
                  <c:v>3.2601985931400002</c:v>
                </c:pt>
                <c:pt idx="28050">
                  <c:v>3.260178804398</c:v>
                </c:pt>
                <c:pt idx="28051">
                  <c:v>3.2601530551910001</c:v>
                </c:pt>
                <c:pt idx="28052">
                  <c:v>3.260124921799</c:v>
                </c:pt>
                <c:pt idx="28053">
                  <c:v>3.2601191997529999</c:v>
                </c:pt>
                <c:pt idx="28054">
                  <c:v>3.2601692676540002</c:v>
                </c:pt>
                <c:pt idx="28055">
                  <c:v>3.2602598667140001</c:v>
                </c:pt>
                <c:pt idx="28056">
                  <c:v>3.260360002518</c:v>
                </c:pt>
                <c:pt idx="28057">
                  <c:v>3.260693311691</c:v>
                </c:pt>
                <c:pt idx="28058">
                  <c:v>3.260904550552</c:v>
                </c:pt>
                <c:pt idx="28059">
                  <c:v>3.2609300613399999</c:v>
                </c:pt>
                <c:pt idx="28060">
                  <c:v>3.2609453201290002</c:v>
                </c:pt>
                <c:pt idx="28061">
                  <c:v>3.2609684467319999</c:v>
                </c:pt>
                <c:pt idx="28062">
                  <c:v>3.2610042095180001</c:v>
                </c:pt>
                <c:pt idx="28063">
                  <c:v>3.2610487937929999</c:v>
                </c:pt>
                <c:pt idx="28064">
                  <c:v>3.2611095905299998</c:v>
                </c:pt>
                <c:pt idx="28065">
                  <c:v>3.261193990707</c:v>
                </c:pt>
                <c:pt idx="28066">
                  <c:v>3.2612824439999999</c:v>
                </c:pt>
                <c:pt idx="28067">
                  <c:v>3.2613792419430001</c:v>
                </c:pt>
                <c:pt idx="28068">
                  <c:v>3.2614755630490002</c:v>
                </c:pt>
                <c:pt idx="28069">
                  <c:v>3.2615702152249999</c:v>
                </c:pt>
                <c:pt idx="28070">
                  <c:v>3.2616617679600002</c:v>
                </c:pt>
                <c:pt idx="28071">
                  <c:v>3.2617461681369999</c:v>
                </c:pt>
                <c:pt idx="28072">
                  <c:v>3.261825084686</c:v>
                </c:pt>
                <c:pt idx="28073">
                  <c:v>3.2619042396550002</c:v>
                </c:pt>
                <c:pt idx="28074">
                  <c:v>3.261980056763</c:v>
                </c:pt>
                <c:pt idx="28075">
                  <c:v>3.2621154785159998</c:v>
                </c:pt>
                <c:pt idx="28076">
                  <c:v>3.2622311115259999</c:v>
                </c:pt>
                <c:pt idx="28077">
                  <c:v>3.2622745037079999</c:v>
                </c:pt>
                <c:pt idx="28078">
                  <c:v>3.2626698017120002</c:v>
                </c:pt>
                <c:pt idx="28079">
                  <c:v>3.2627708911900002</c:v>
                </c:pt>
                <c:pt idx="28080">
                  <c:v>3.262862920761</c:v>
                </c:pt>
                <c:pt idx="28081">
                  <c:v>3.2629494667049999</c:v>
                </c:pt>
                <c:pt idx="28082">
                  <c:v>3.262989997864</c:v>
                </c:pt>
                <c:pt idx="28083">
                  <c:v>3.2629346847530001</c:v>
                </c:pt>
                <c:pt idx="28084">
                  <c:v>3.2629683017729998</c:v>
                </c:pt>
                <c:pt idx="28085">
                  <c:v>3.263101577759</c:v>
                </c:pt>
                <c:pt idx="28086">
                  <c:v>3.2632634639739999</c:v>
                </c:pt>
                <c:pt idx="28087">
                  <c:v>3.2635722160339999</c:v>
                </c:pt>
                <c:pt idx="28088">
                  <c:v>3.2636742591860002</c:v>
                </c:pt>
                <c:pt idx="28089">
                  <c:v>3.2637145519259998</c:v>
                </c:pt>
                <c:pt idx="28090">
                  <c:v>3.2637343406679999</c:v>
                </c:pt>
                <c:pt idx="28091">
                  <c:v>3.2637412548069999</c:v>
                </c:pt>
                <c:pt idx="28092">
                  <c:v>3.2637777328489999</c:v>
                </c:pt>
                <c:pt idx="28093">
                  <c:v>3.2639341354370002</c:v>
                </c:pt>
                <c:pt idx="28094">
                  <c:v>3.2641885280610001</c:v>
                </c:pt>
                <c:pt idx="28095">
                  <c:v>3.264390230179</c:v>
                </c:pt>
                <c:pt idx="28096">
                  <c:v>3.2645239830019999</c:v>
                </c:pt>
                <c:pt idx="28097">
                  <c:v>3.2646167278289999</c:v>
                </c:pt>
                <c:pt idx="28098">
                  <c:v>3.2646446228029999</c:v>
                </c:pt>
                <c:pt idx="28099">
                  <c:v>3.2646594047550002</c:v>
                </c:pt>
                <c:pt idx="28100">
                  <c:v>3.264671087265</c:v>
                </c:pt>
                <c:pt idx="28101">
                  <c:v>3.2646870613100001</c:v>
                </c:pt>
                <c:pt idx="28102">
                  <c:v>3.2647447586060001</c:v>
                </c:pt>
                <c:pt idx="28103">
                  <c:v>3.2648673057559998</c:v>
                </c:pt>
                <c:pt idx="28104">
                  <c:v>3.2650694847109998</c:v>
                </c:pt>
                <c:pt idx="28105">
                  <c:v>3.2652645111080001</c:v>
                </c:pt>
                <c:pt idx="28106">
                  <c:v>3.2655410766599999</c:v>
                </c:pt>
                <c:pt idx="28107">
                  <c:v>3.265513420105</c:v>
                </c:pt>
                <c:pt idx="28108">
                  <c:v>3.265485525131</c:v>
                </c:pt>
                <c:pt idx="28109">
                  <c:v>3.265452623367</c:v>
                </c:pt>
                <c:pt idx="28110">
                  <c:v>3.2654452323909999</c:v>
                </c:pt>
                <c:pt idx="28111">
                  <c:v>3.2654974460599999</c:v>
                </c:pt>
                <c:pt idx="28112">
                  <c:v>3.2655854225160001</c:v>
                </c:pt>
                <c:pt idx="28113">
                  <c:v>3.265674114227</c:v>
                </c:pt>
                <c:pt idx="28114">
                  <c:v>3.2657632827760001</c:v>
                </c:pt>
                <c:pt idx="28115">
                  <c:v>3.2658526897429998</c:v>
                </c:pt>
                <c:pt idx="28116">
                  <c:v>3.2659378051760002</c:v>
                </c:pt>
                <c:pt idx="28117">
                  <c:v>3.2660148143769998</c:v>
                </c:pt>
                <c:pt idx="28118">
                  <c:v>3.2660503387449999</c:v>
                </c:pt>
                <c:pt idx="28119">
                  <c:v>3.2660338878630002</c:v>
                </c:pt>
                <c:pt idx="28120">
                  <c:v>3.2660009860989998</c:v>
                </c:pt>
                <c:pt idx="28121">
                  <c:v>3.2659659385680002</c:v>
                </c:pt>
                <c:pt idx="28122">
                  <c:v>3.2659397125240002</c:v>
                </c:pt>
                <c:pt idx="28123">
                  <c:v>3.2659497261050001</c:v>
                </c:pt>
                <c:pt idx="28124">
                  <c:v>3.2660107612610001</c:v>
                </c:pt>
                <c:pt idx="28125">
                  <c:v>3.2660925388340001</c:v>
                </c:pt>
                <c:pt idx="28126">
                  <c:v>3.2661349773409998</c:v>
                </c:pt>
                <c:pt idx="28127">
                  <c:v>3.2661767005920002</c:v>
                </c:pt>
                <c:pt idx="28128">
                  <c:v>3.266261339188</c:v>
                </c:pt>
                <c:pt idx="28129">
                  <c:v>3.2663495540619998</c:v>
                </c:pt>
                <c:pt idx="28130">
                  <c:v>3.2664406299589999</c:v>
                </c:pt>
                <c:pt idx="28131">
                  <c:v>3.2665317058559999</c:v>
                </c:pt>
                <c:pt idx="28132">
                  <c:v>3.266718387604</c:v>
                </c:pt>
                <c:pt idx="28133">
                  <c:v>3.26673746109</c:v>
                </c:pt>
                <c:pt idx="28134">
                  <c:v>3.2667629718779998</c:v>
                </c:pt>
                <c:pt idx="28135">
                  <c:v>3.266795158386</c:v>
                </c:pt>
                <c:pt idx="28136">
                  <c:v>3.266829967499</c:v>
                </c:pt>
                <c:pt idx="28137">
                  <c:v>3.2668654918670001</c:v>
                </c:pt>
                <c:pt idx="28138">
                  <c:v>3.2669107913970001</c:v>
                </c:pt>
                <c:pt idx="28139">
                  <c:v>3.2669680118560001</c:v>
                </c:pt>
                <c:pt idx="28140">
                  <c:v>3.2670402526859998</c:v>
                </c:pt>
                <c:pt idx="28141">
                  <c:v>3.2671256065369998</c:v>
                </c:pt>
                <c:pt idx="28142">
                  <c:v>3.2672204971309999</c:v>
                </c:pt>
                <c:pt idx="28143">
                  <c:v>3.26731133461</c:v>
                </c:pt>
                <c:pt idx="28144">
                  <c:v>3.2673969268800001</c:v>
                </c:pt>
                <c:pt idx="28145">
                  <c:v>3.267477035522</c:v>
                </c:pt>
                <c:pt idx="28146">
                  <c:v>3.2676262855529998</c:v>
                </c:pt>
                <c:pt idx="28147">
                  <c:v>3.2680635452270002</c:v>
                </c:pt>
                <c:pt idx="28148">
                  <c:v>3.2680230140690001</c:v>
                </c:pt>
                <c:pt idx="28149">
                  <c:v>3.268029928207</c:v>
                </c:pt>
                <c:pt idx="28150">
                  <c:v>3.2681078910829999</c:v>
                </c:pt>
                <c:pt idx="28151">
                  <c:v>3.268195390701</c:v>
                </c:pt>
                <c:pt idx="28152">
                  <c:v>3.2682874202729999</c:v>
                </c:pt>
                <c:pt idx="28153">
                  <c:v>3.2683312892909999</c:v>
                </c:pt>
                <c:pt idx="28154">
                  <c:v>3.2684230804440002</c:v>
                </c:pt>
                <c:pt idx="28155">
                  <c:v>3.268514871597</c:v>
                </c:pt>
                <c:pt idx="28156">
                  <c:v>3.2686004638670001</c:v>
                </c:pt>
                <c:pt idx="28157">
                  <c:v>3.2686653137210002</c:v>
                </c:pt>
                <c:pt idx="28158">
                  <c:v>3.268650770187</c:v>
                </c:pt>
                <c:pt idx="28159">
                  <c:v>3.2686614990230001</c:v>
                </c:pt>
                <c:pt idx="28160">
                  <c:v>3.2687702178959999</c:v>
                </c:pt>
                <c:pt idx="28161">
                  <c:v>3.2689092159270001</c:v>
                </c:pt>
                <c:pt idx="28162">
                  <c:v>3.2690527439119998</c:v>
                </c:pt>
                <c:pt idx="28163">
                  <c:v>3.269192695618</c:v>
                </c:pt>
                <c:pt idx="28164">
                  <c:v>3.269335985184</c:v>
                </c:pt>
                <c:pt idx="28165">
                  <c:v>3.2694625854489998</c:v>
                </c:pt>
                <c:pt idx="28166">
                  <c:v>3.2695093154910002</c:v>
                </c:pt>
                <c:pt idx="28167">
                  <c:v>3.269541501999</c:v>
                </c:pt>
                <c:pt idx="28168">
                  <c:v>3.2695708274839999</c:v>
                </c:pt>
                <c:pt idx="28169">
                  <c:v>3.2695879936219998</c:v>
                </c:pt>
                <c:pt idx="28170">
                  <c:v>3.2696135044100001</c:v>
                </c:pt>
                <c:pt idx="28171">
                  <c:v>3.269792795181</c:v>
                </c:pt>
                <c:pt idx="28172">
                  <c:v>3.270059585571</c:v>
                </c:pt>
                <c:pt idx="28173">
                  <c:v>3.2702631950379999</c:v>
                </c:pt>
                <c:pt idx="28174">
                  <c:v>3.2704434394840001</c:v>
                </c:pt>
                <c:pt idx="28175">
                  <c:v>3.2705080509190001</c:v>
                </c:pt>
                <c:pt idx="28176">
                  <c:v>3.2705352306369999</c:v>
                </c:pt>
                <c:pt idx="28177">
                  <c:v>3.2705466747280001</c:v>
                </c:pt>
                <c:pt idx="28178">
                  <c:v>3.2709510326390001</c:v>
                </c:pt>
                <c:pt idx="28179">
                  <c:v>3.2711117267610001</c:v>
                </c:pt>
                <c:pt idx="28180">
                  <c:v>3.2712445259090002</c:v>
                </c:pt>
                <c:pt idx="28181">
                  <c:v>3.2712566852570002</c:v>
                </c:pt>
                <c:pt idx="28182">
                  <c:v>3.2712178230290001</c:v>
                </c:pt>
                <c:pt idx="28183">
                  <c:v>3.2711749076840002</c:v>
                </c:pt>
                <c:pt idx="28184">
                  <c:v>3.2711644172669998</c:v>
                </c:pt>
                <c:pt idx="28185">
                  <c:v>3.2712116241459999</c:v>
                </c:pt>
                <c:pt idx="28186">
                  <c:v>3.2712922096249999</c:v>
                </c:pt>
                <c:pt idx="28187">
                  <c:v>3.2713801860810001</c:v>
                </c:pt>
                <c:pt idx="28188">
                  <c:v>3.2714700698849999</c:v>
                </c:pt>
                <c:pt idx="28189">
                  <c:v>3.271557807922</c:v>
                </c:pt>
                <c:pt idx="28190">
                  <c:v>3.2716453075410001</c:v>
                </c:pt>
                <c:pt idx="28191">
                  <c:v>3.2716798782350001</c:v>
                </c:pt>
                <c:pt idx="28192">
                  <c:v>3.2717082500460002</c:v>
                </c:pt>
                <c:pt idx="28193">
                  <c:v>3.2716915607449999</c:v>
                </c:pt>
                <c:pt idx="28194">
                  <c:v>3.271651983261</c:v>
                </c:pt>
                <c:pt idx="28195">
                  <c:v>3.2716314792630001</c:v>
                </c:pt>
                <c:pt idx="28196">
                  <c:v>3.2716729640960001</c:v>
                </c:pt>
                <c:pt idx="28197">
                  <c:v>3.2718167304989998</c:v>
                </c:pt>
                <c:pt idx="28198">
                  <c:v>3.2720379829409998</c:v>
                </c:pt>
                <c:pt idx="28199">
                  <c:v>3.2723414897919998</c:v>
                </c:pt>
                <c:pt idx="28200">
                  <c:v>3.2724430561069999</c:v>
                </c:pt>
                <c:pt idx="28201">
                  <c:v>3.2724809646609998</c:v>
                </c:pt>
                <c:pt idx="28202">
                  <c:v>3.272507667542</c:v>
                </c:pt>
                <c:pt idx="28203">
                  <c:v>3.2725257873540001</c:v>
                </c:pt>
                <c:pt idx="28204">
                  <c:v>3.2725493907929999</c:v>
                </c:pt>
                <c:pt idx="28205">
                  <c:v>3.2725706100459999</c:v>
                </c:pt>
                <c:pt idx="28206">
                  <c:v>3.2725954055790001</c:v>
                </c:pt>
                <c:pt idx="28207">
                  <c:v>3.272624969482</c:v>
                </c:pt>
                <c:pt idx="28208">
                  <c:v>3.2726569175720002</c:v>
                </c:pt>
                <c:pt idx="28209">
                  <c:v>3.2726955413819998</c:v>
                </c:pt>
                <c:pt idx="28210">
                  <c:v>3.2727422714230001</c:v>
                </c:pt>
                <c:pt idx="28211">
                  <c:v>3.272802829742</c:v>
                </c:pt>
                <c:pt idx="28212">
                  <c:v>3.272872686386</c:v>
                </c:pt>
                <c:pt idx="28213">
                  <c:v>3.2729477882390001</c:v>
                </c:pt>
                <c:pt idx="28214">
                  <c:v>3.2730200290679998</c:v>
                </c:pt>
                <c:pt idx="28215">
                  <c:v>3.2731559276579998</c:v>
                </c:pt>
                <c:pt idx="28216">
                  <c:v>3.273543596268</c:v>
                </c:pt>
                <c:pt idx="28217">
                  <c:v>3.273625850677</c:v>
                </c:pt>
                <c:pt idx="28218">
                  <c:v>3.2736167907709999</c:v>
                </c:pt>
                <c:pt idx="28219">
                  <c:v>3.2735693454739998</c:v>
                </c:pt>
                <c:pt idx="28220">
                  <c:v>3.2735416889189999</c:v>
                </c:pt>
                <c:pt idx="28221">
                  <c:v>3.2735936641690002</c:v>
                </c:pt>
                <c:pt idx="28222">
                  <c:v>3.273688554764</c:v>
                </c:pt>
                <c:pt idx="28223">
                  <c:v>3.2737872600559998</c:v>
                </c:pt>
                <c:pt idx="28224">
                  <c:v>3.2738828659060002</c:v>
                </c:pt>
                <c:pt idx="28225">
                  <c:v>3.2739789485930002</c:v>
                </c:pt>
                <c:pt idx="28226">
                  <c:v>3.2741219997409998</c:v>
                </c:pt>
                <c:pt idx="28227">
                  <c:v>3.2741706371310002</c:v>
                </c:pt>
                <c:pt idx="28228">
                  <c:v>3.2741451263429999</c:v>
                </c:pt>
                <c:pt idx="28229">
                  <c:v>3.2743737697599999</c:v>
                </c:pt>
                <c:pt idx="28230">
                  <c:v>3.274520397186</c:v>
                </c:pt>
                <c:pt idx="28231">
                  <c:v>3.2745966911319999</c:v>
                </c:pt>
                <c:pt idx="28232">
                  <c:v>3.2746746540070002</c:v>
                </c:pt>
                <c:pt idx="28233">
                  <c:v>3.2748303413389999</c:v>
                </c:pt>
                <c:pt idx="28234">
                  <c:v>3.2749712467190002</c:v>
                </c:pt>
                <c:pt idx="28235">
                  <c:v>3.275055885315</c:v>
                </c:pt>
                <c:pt idx="28236">
                  <c:v>3.2750911712650002</c:v>
                </c:pt>
                <c:pt idx="28237">
                  <c:v>3.275228500366</c:v>
                </c:pt>
                <c:pt idx="28238">
                  <c:v>3.2753221988679999</c:v>
                </c:pt>
                <c:pt idx="28239">
                  <c:v>3.2754151821140001</c:v>
                </c:pt>
                <c:pt idx="28240">
                  <c:v>3.2755095958710001</c:v>
                </c:pt>
                <c:pt idx="28241">
                  <c:v>3.2756054401400001</c:v>
                </c:pt>
                <c:pt idx="28242">
                  <c:v>3.2756807804110002</c:v>
                </c:pt>
                <c:pt idx="28243">
                  <c:v>3.275709629059</c:v>
                </c:pt>
                <c:pt idx="28244">
                  <c:v>3.275687217712</c:v>
                </c:pt>
                <c:pt idx="28245">
                  <c:v>3.275797128677</c:v>
                </c:pt>
                <c:pt idx="28246">
                  <c:v>3.2759525775910001</c:v>
                </c:pt>
                <c:pt idx="28247">
                  <c:v>3.2761733531949999</c:v>
                </c:pt>
                <c:pt idx="28248">
                  <c:v>3.2764201164250002</c:v>
                </c:pt>
                <c:pt idx="28249">
                  <c:v>3.2764656543730002</c:v>
                </c:pt>
                <c:pt idx="28250">
                  <c:v>3.2765023708340002</c:v>
                </c:pt>
                <c:pt idx="28251">
                  <c:v>3.2765390872959999</c:v>
                </c:pt>
                <c:pt idx="28252">
                  <c:v>3.2765581607819998</c:v>
                </c:pt>
                <c:pt idx="28253">
                  <c:v>3.2765736579900002</c:v>
                </c:pt>
                <c:pt idx="28254">
                  <c:v>3.2766032218930001</c:v>
                </c:pt>
                <c:pt idx="28255">
                  <c:v>3.2767188549039998</c:v>
                </c:pt>
                <c:pt idx="28256">
                  <c:v>3.277308702469</c:v>
                </c:pt>
                <c:pt idx="28257">
                  <c:v>3.2773218154910002</c:v>
                </c:pt>
                <c:pt idx="28258">
                  <c:v>3.277307271957</c:v>
                </c:pt>
                <c:pt idx="28259">
                  <c:v>3.2773098945619998</c:v>
                </c:pt>
                <c:pt idx="28260">
                  <c:v>3.2774245738980001</c:v>
                </c:pt>
                <c:pt idx="28261">
                  <c:v>3.2776012420649998</c:v>
                </c:pt>
                <c:pt idx="28262">
                  <c:v>3.2777686119079998</c:v>
                </c:pt>
                <c:pt idx="28263">
                  <c:v>3.2779188156129999</c:v>
                </c:pt>
                <c:pt idx="28264">
                  <c:v>3.277978658676</c:v>
                </c:pt>
                <c:pt idx="28265">
                  <c:v>3.2781064510350002</c:v>
                </c:pt>
                <c:pt idx="28266">
                  <c:v>3.2782764434809999</c:v>
                </c:pt>
                <c:pt idx="28267">
                  <c:v>3.2783625125890001</c:v>
                </c:pt>
                <c:pt idx="28268">
                  <c:v>3.2784483432770002</c:v>
                </c:pt>
                <c:pt idx="28269">
                  <c:v>3.2785320281980002</c:v>
                </c:pt>
                <c:pt idx="28270">
                  <c:v>3.2786142826079998</c:v>
                </c:pt>
                <c:pt idx="28271">
                  <c:v>3.2786951065059999</c:v>
                </c:pt>
                <c:pt idx="28272">
                  <c:v>3.2787568569180001</c:v>
                </c:pt>
                <c:pt idx="28273">
                  <c:v>3.2788407802580002</c:v>
                </c:pt>
                <c:pt idx="28274">
                  <c:v>3.2788605689999999</c:v>
                </c:pt>
                <c:pt idx="28275">
                  <c:v>3.2788896560669998</c:v>
                </c:pt>
                <c:pt idx="28276">
                  <c:v>3.278969287872</c:v>
                </c:pt>
                <c:pt idx="28277">
                  <c:v>3.2793014049529998</c:v>
                </c:pt>
                <c:pt idx="28278">
                  <c:v>3.279464483261</c:v>
                </c:pt>
                <c:pt idx="28279">
                  <c:v>3.279569149017</c:v>
                </c:pt>
                <c:pt idx="28280">
                  <c:v>3.279551267624</c:v>
                </c:pt>
                <c:pt idx="28281">
                  <c:v>3.2795298099519998</c:v>
                </c:pt>
                <c:pt idx="28282">
                  <c:v>3.2795076370239999</c:v>
                </c:pt>
                <c:pt idx="28283">
                  <c:v>3.2795040607449999</c:v>
                </c:pt>
                <c:pt idx="28284">
                  <c:v>3.2795624732970001</c:v>
                </c:pt>
                <c:pt idx="28285">
                  <c:v>3.2796537876129999</c:v>
                </c:pt>
                <c:pt idx="28286">
                  <c:v>3.279748439789</c:v>
                </c:pt>
                <c:pt idx="28287">
                  <c:v>3.2798404693599998</c:v>
                </c:pt>
                <c:pt idx="28288">
                  <c:v>3.2799284458160001</c:v>
                </c:pt>
                <c:pt idx="28289">
                  <c:v>3.2799992561339999</c:v>
                </c:pt>
                <c:pt idx="28290">
                  <c:v>3.2800095081329999</c:v>
                </c:pt>
                <c:pt idx="28291">
                  <c:v>3.2799868583679999</c:v>
                </c:pt>
                <c:pt idx="28292">
                  <c:v>3.2799711227419999</c:v>
                </c:pt>
                <c:pt idx="28293">
                  <c:v>3.2799425125120001</c:v>
                </c:pt>
                <c:pt idx="28294">
                  <c:v>3.2799198627470001</c:v>
                </c:pt>
                <c:pt idx="28295">
                  <c:v>3.2799379825589998</c:v>
                </c:pt>
                <c:pt idx="28296">
                  <c:v>3.2799737453460001</c:v>
                </c:pt>
                <c:pt idx="28297">
                  <c:v>3.2800133228299999</c:v>
                </c:pt>
                <c:pt idx="28298">
                  <c:v>3.2801146507259999</c:v>
                </c:pt>
                <c:pt idx="28299">
                  <c:v>3.2801644802090002</c:v>
                </c:pt>
                <c:pt idx="28300">
                  <c:v>3.2802712917329999</c:v>
                </c:pt>
                <c:pt idx="28301">
                  <c:v>3.2805459499360001</c:v>
                </c:pt>
                <c:pt idx="28302">
                  <c:v>3.2805655002590002</c:v>
                </c:pt>
                <c:pt idx="28303">
                  <c:v>3.2805895805360001</c:v>
                </c:pt>
                <c:pt idx="28304">
                  <c:v>3.2806162834169998</c:v>
                </c:pt>
                <c:pt idx="28305">
                  <c:v>3.280646562576</c:v>
                </c:pt>
                <c:pt idx="28306">
                  <c:v>3.2806768417360002</c:v>
                </c:pt>
                <c:pt idx="28307">
                  <c:v>3.2807061672210001</c:v>
                </c:pt>
                <c:pt idx="28308">
                  <c:v>3.2807414531710002</c:v>
                </c:pt>
                <c:pt idx="28309">
                  <c:v>3.2807934284210001</c:v>
                </c:pt>
                <c:pt idx="28310">
                  <c:v>3.2808551788329998</c:v>
                </c:pt>
                <c:pt idx="28311">
                  <c:v>3.2809376716609999</c:v>
                </c:pt>
                <c:pt idx="28312">
                  <c:v>3.2811021804810001</c:v>
                </c:pt>
                <c:pt idx="28313">
                  <c:v>3.281183719635</c:v>
                </c:pt>
                <c:pt idx="28314">
                  <c:v>3.2812676429750001</c:v>
                </c:pt>
                <c:pt idx="28315">
                  <c:v>3.2813503742219998</c:v>
                </c:pt>
                <c:pt idx="28316">
                  <c:v>3.281433343887</c:v>
                </c:pt>
                <c:pt idx="28317">
                  <c:v>3.2815172672270001</c:v>
                </c:pt>
                <c:pt idx="28318">
                  <c:v>3.2816016674039998</c:v>
                </c:pt>
                <c:pt idx="28319">
                  <c:v>3.2816722393040001</c:v>
                </c:pt>
                <c:pt idx="28320">
                  <c:v>3.281722545624</c:v>
                </c:pt>
                <c:pt idx="28321">
                  <c:v>3.2817561626430001</c:v>
                </c:pt>
                <c:pt idx="28322">
                  <c:v>3.281797647476</c:v>
                </c:pt>
                <c:pt idx="28323">
                  <c:v>3.281810045242</c:v>
                </c:pt>
                <c:pt idx="28324">
                  <c:v>3.2818384170530002</c:v>
                </c:pt>
                <c:pt idx="28325">
                  <c:v>3.2818508148190002</c:v>
                </c:pt>
                <c:pt idx="28326">
                  <c:v>3.2818853855130001</c:v>
                </c:pt>
                <c:pt idx="28327">
                  <c:v>3.281976938248</c:v>
                </c:pt>
                <c:pt idx="28328">
                  <c:v>3.2821109294889999</c:v>
                </c:pt>
                <c:pt idx="28329">
                  <c:v>3.2823021411900002</c:v>
                </c:pt>
                <c:pt idx="28330">
                  <c:v>3.2826983928679998</c:v>
                </c:pt>
                <c:pt idx="28331">
                  <c:v>3.2826509475710002</c:v>
                </c:pt>
                <c:pt idx="28332">
                  <c:v>3.2826662063600001</c:v>
                </c:pt>
                <c:pt idx="28333">
                  <c:v>3.2827415466310002</c:v>
                </c:pt>
                <c:pt idx="28334">
                  <c:v>3.2828321456910001</c:v>
                </c:pt>
                <c:pt idx="28335">
                  <c:v>3.2829260826110001</c:v>
                </c:pt>
                <c:pt idx="28336">
                  <c:v>3.2830207347870002</c:v>
                </c:pt>
                <c:pt idx="28337">
                  <c:v>3.2831189632419999</c:v>
                </c:pt>
                <c:pt idx="28338">
                  <c:v>3.2832050323490001</c:v>
                </c:pt>
                <c:pt idx="28339">
                  <c:v>3.2832510471340002</c:v>
                </c:pt>
                <c:pt idx="28340">
                  <c:v>3.283242940903</c:v>
                </c:pt>
                <c:pt idx="28341">
                  <c:v>3.2832195758820002</c:v>
                </c:pt>
                <c:pt idx="28342">
                  <c:v>3.283190727234</c:v>
                </c:pt>
                <c:pt idx="28343">
                  <c:v>3.283171892166</c:v>
                </c:pt>
                <c:pt idx="28344">
                  <c:v>3.2831974029539999</c:v>
                </c:pt>
                <c:pt idx="28345">
                  <c:v>3.2837076187130001</c:v>
                </c:pt>
                <c:pt idx="28346">
                  <c:v>3.2838399410250001</c:v>
                </c:pt>
                <c:pt idx="28347">
                  <c:v>3.2839772701259999</c:v>
                </c:pt>
                <c:pt idx="28348">
                  <c:v>3.2839977741239998</c:v>
                </c:pt>
                <c:pt idx="28349">
                  <c:v>3.2840270996090002</c:v>
                </c:pt>
                <c:pt idx="28350">
                  <c:v>3.2840685844420001</c:v>
                </c:pt>
                <c:pt idx="28351">
                  <c:v>3.2841680049900002</c:v>
                </c:pt>
                <c:pt idx="28352">
                  <c:v>3.2842385768889999</c:v>
                </c:pt>
                <c:pt idx="28353">
                  <c:v>3.284387350082</c:v>
                </c:pt>
                <c:pt idx="28354">
                  <c:v>3.2845256328580001</c:v>
                </c:pt>
                <c:pt idx="28355">
                  <c:v>3.2849884033199999</c:v>
                </c:pt>
                <c:pt idx="28356">
                  <c:v>3.284969806671</c:v>
                </c:pt>
                <c:pt idx="28357">
                  <c:v>3.2849428653719999</c:v>
                </c:pt>
                <c:pt idx="28358">
                  <c:v>3.2850294113160001</c:v>
                </c:pt>
                <c:pt idx="28359">
                  <c:v>3.2851641178130002</c:v>
                </c:pt>
                <c:pt idx="28360">
                  <c:v>3.2852613925930001</c:v>
                </c:pt>
                <c:pt idx="28361">
                  <c:v>3.2853555679320001</c:v>
                </c:pt>
                <c:pt idx="28362">
                  <c:v>3.2854011058810002</c:v>
                </c:pt>
                <c:pt idx="28363">
                  <c:v>3.2854950428010001</c:v>
                </c:pt>
                <c:pt idx="28364">
                  <c:v>3.2855894565580002</c:v>
                </c:pt>
                <c:pt idx="28365">
                  <c:v>3.2856285572049999</c:v>
                </c:pt>
                <c:pt idx="28366">
                  <c:v>3.2855997085570001</c:v>
                </c:pt>
                <c:pt idx="28367">
                  <c:v>3.2855529785159998</c:v>
                </c:pt>
                <c:pt idx="28368">
                  <c:v>3.2855322360989998</c:v>
                </c:pt>
                <c:pt idx="28369">
                  <c:v>3.2856316566469999</c:v>
                </c:pt>
                <c:pt idx="28370">
                  <c:v>3.2857327461239998</c:v>
                </c:pt>
                <c:pt idx="28371">
                  <c:v>3.286214590073</c:v>
                </c:pt>
                <c:pt idx="28372">
                  <c:v>3.2863538265229999</c:v>
                </c:pt>
                <c:pt idx="28373">
                  <c:v>3.2864787578580001</c:v>
                </c:pt>
                <c:pt idx="28374">
                  <c:v>3.2865195274349999</c:v>
                </c:pt>
                <c:pt idx="28375">
                  <c:v>3.286542654037</c:v>
                </c:pt>
                <c:pt idx="28376">
                  <c:v>3.2865588665010002</c:v>
                </c:pt>
                <c:pt idx="28377">
                  <c:v>3.2865748405459998</c:v>
                </c:pt>
                <c:pt idx="28378">
                  <c:v>3.2865850925450002</c:v>
                </c:pt>
                <c:pt idx="28379">
                  <c:v>3.2866041660310001</c:v>
                </c:pt>
                <c:pt idx="28380">
                  <c:v>3.2866270542140001</c:v>
                </c:pt>
                <c:pt idx="28381">
                  <c:v>3.287161827087</c:v>
                </c:pt>
                <c:pt idx="28382">
                  <c:v>3.2873201370239999</c:v>
                </c:pt>
                <c:pt idx="28383">
                  <c:v>3.2873818874360001</c:v>
                </c:pt>
                <c:pt idx="28384">
                  <c:v>3.2873613834380002</c:v>
                </c:pt>
                <c:pt idx="28385">
                  <c:v>3.2873327732090001</c:v>
                </c:pt>
                <c:pt idx="28386">
                  <c:v>3.2873032093050001</c:v>
                </c:pt>
                <c:pt idx="28387">
                  <c:v>3.2873318195340002</c:v>
                </c:pt>
                <c:pt idx="28388">
                  <c:v>3.2874701023099999</c:v>
                </c:pt>
                <c:pt idx="28389">
                  <c:v>3.287627220154</c:v>
                </c:pt>
                <c:pt idx="28390">
                  <c:v>3.2877299785609999</c:v>
                </c:pt>
                <c:pt idx="28391">
                  <c:v>3.2878236770629998</c:v>
                </c:pt>
                <c:pt idx="28392">
                  <c:v>3.287885427475</c:v>
                </c:pt>
                <c:pt idx="28393">
                  <c:v>3.2878875732420001</c:v>
                </c:pt>
                <c:pt idx="28394">
                  <c:v>3.2878630161290001</c:v>
                </c:pt>
                <c:pt idx="28395">
                  <c:v>3.287829637527</c:v>
                </c:pt>
                <c:pt idx="28396">
                  <c:v>3.287803649902</c:v>
                </c:pt>
                <c:pt idx="28397">
                  <c:v>3.287812232971</c:v>
                </c:pt>
                <c:pt idx="28398">
                  <c:v>3.2878792285920002</c:v>
                </c:pt>
                <c:pt idx="28399">
                  <c:v>3.2879245281220002</c:v>
                </c:pt>
                <c:pt idx="28400">
                  <c:v>3.2879717350009998</c:v>
                </c:pt>
                <c:pt idx="28401">
                  <c:v>3.2880730628969999</c:v>
                </c:pt>
                <c:pt idx="28402">
                  <c:v>3.288122653961</c:v>
                </c:pt>
                <c:pt idx="28403">
                  <c:v>3.2881729602809999</c:v>
                </c:pt>
                <c:pt idx="28404">
                  <c:v>3.2882173061370001</c:v>
                </c:pt>
                <c:pt idx="28405">
                  <c:v>3.2882657051090001</c:v>
                </c:pt>
                <c:pt idx="28406">
                  <c:v>3.2882590293880001</c:v>
                </c:pt>
                <c:pt idx="28407">
                  <c:v>3.2882471084590001</c:v>
                </c:pt>
                <c:pt idx="28408">
                  <c:v>3.2882335185999998</c:v>
                </c:pt>
                <c:pt idx="28409">
                  <c:v>3.2882764339450001</c:v>
                </c:pt>
                <c:pt idx="28410">
                  <c:v>3.2883346080779998</c:v>
                </c:pt>
                <c:pt idx="28411">
                  <c:v>3.2884130477909999</c:v>
                </c:pt>
                <c:pt idx="28412">
                  <c:v>3.2885043621059999</c:v>
                </c:pt>
                <c:pt idx="28413">
                  <c:v>3.2886025905610001</c:v>
                </c:pt>
                <c:pt idx="28414">
                  <c:v>3.2886958122249998</c:v>
                </c:pt>
                <c:pt idx="28415">
                  <c:v>3.2887961864470001</c:v>
                </c:pt>
                <c:pt idx="28416">
                  <c:v>3.2889008522030001</c:v>
                </c:pt>
                <c:pt idx="28417">
                  <c:v>3.2890079021449998</c:v>
                </c:pt>
                <c:pt idx="28418">
                  <c:v>3.2891054153439998</c:v>
                </c:pt>
                <c:pt idx="28419">
                  <c:v>3.2891998291019999</c:v>
                </c:pt>
                <c:pt idx="28420">
                  <c:v>3.2892882823940002</c:v>
                </c:pt>
                <c:pt idx="28421">
                  <c:v>3.2893562316890002</c:v>
                </c:pt>
                <c:pt idx="28422">
                  <c:v>3.289411067963</c:v>
                </c:pt>
                <c:pt idx="28423">
                  <c:v>3.2894451618190002</c:v>
                </c:pt>
                <c:pt idx="28424">
                  <c:v>3.2894799709320002</c:v>
                </c:pt>
                <c:pt idx="28425">
                  <c:v>3.289512634277</c:v>
                </c:pt>
                <c:pt idx="28426">
                  <c:v>3.289545536041</c:v>
                </c:pt>
                <c:pt idx="28427">
                  <c:v>3.2895758152010002</c:v>
                </c:pt>
                <c:pt idx="28428">
                  <c:v>3.289608240128</c:v>
                </c:pt>
                <c:pt idx="28429">
                  <c:v>3.2896416187290001</c:v>
                </c:pt>
                <c:pt idx="28430">
                  <c:v>3.2896771430970002</c:v>
                </c:pt>
                <c:pt idx="28431">
                  <c:v>3.2897336482999999</c:v>
                </c:pt>
                <c:pt idx="28432">
                  <c:v>3.2898027896880002</c:v>
                </c:pt>
                <c:pt idx="28433">
                  <c:v>3.289894104004</c:v>
                </c:pt>
                <c:pt idx="28434">
                  <c:v>3.2899918556209999</c:v>
                </c:pt>
                <c:pt idx="28435">
                  <c:v>3.2900886535640002</c:v>
                </c:pt>
                <c:pt idx="28436">
                  <c:v>3.2901823520660001</c:v>
                </c:pt>
                <c:pt idx="28437">
                  <c:v>3.2902755737299998</c:v>
                </c:pt>
                <c:pt idx="28438">
                  <c:v>3.2903692722320002</c:v>
                </c:pt>
                <c:pt idx="28439">
                  <c:v>3.2904591560359999</c:v>
                </c:pt>
                <c:pt idx="28440">
                  <c:v>3.2905478477479999</c:v>
                </c:pt>
                <c:pt idx="28441">
                  <c:v>3.2906310558320002</c:v>
                </c:pt>
                <c:pt idx="28442">
                  <c:v>3.290712118149</c:v>
                </c:pt>
                <c:pt idx="28443">
                  <c:v>3.2907867431639999</c:v>
                </c:pt>
                <c:pt idx="28444">
                  <c:v>3.2908945083619998</c:v>
                </c:pt>
                <c:pt idx="28445">
                  <c:v>3.2908878326419999</c:v>
                </c:pt>
                <c:pt idx="28446">
                  <c:v>3.290958166122</c:v>
                </c:pt>
                <c:pt idx="28447">
                  <c:v>3.291092157364</c:v>
                </c:pt>
                <c:pt idx="28448">
                  <c:v>3.291181087494</c:v>
                </c:pt>
                <c:pt idx="28449">
                  <c:v>3.2912697792049999</c:v>
                </c:pt>
                <c:pt idx="28450">
                  <c:v>3.2913532257079998</c:v>
                </c:pt>
                <c:pt idx="28451">
                  <c:v>3.291409730911</c:v>
                </c:pt>
                <c:pt idx="28452">
                  <c:v>3.2914173603060002</c:v>
                </c:pt>
                <c:pt idx="28453">
                  <c:v>3.291386842728</c:v>
                </c:pt>
                <c:pt idx="28454">
                  <c:v>3.291348695755</c:v>
                </c:pt>
                <c:pt idx="28455">
                  <c:v>3.2913169860839999</c:v>
                </c:pt>
                <c:pt idx="28456">
                  <c:v>3.29132604599</c:v>
                </c:pt>
                <c:pt idx="28457">
                  <c:v>3.2913947105410002</c:v>
                </c:pt>
                <c:pt idx="28458">
                  <c:v>3.2914814949040001</c:v>
                </c:pt>
                <c:pt idx="28459">
                  <c:v>3.2915713787079999</c:v>
                </c:pt>
                <c:pt idx="28460">
                  <c:v>3.2916612625120001</c:v>
                </c:pt>
                <c:pt idx="28461">
                  <c:v>3.2917072772979998</c:v>
                </c:pt>
                <c:pt idx="28462">
                  <c:v>3.2917921543120001</c:v>
                </c:pt>
                <c:pt idx="28463">
                  <c:v>3.2918219566350002</c:v>
                </c:pt>
                <c:pt idx="28464">
                  <c:v>3.291829824448</c:v>
                </c:pt>
                <c:pt idx="28465">
                  <c:v>3.2918193340299999</c:v>
                </c:pt>
                <c:pt idx="28466">
                  <c:v>3.2917799949650002</c:v>
                </c:pt>
                <c:pt idx="28467">
                  <c:v>3.2917609214780001</c:v>
                </c:pt>
                <c:pt idx="28468">
                  <c:v>3.2919249534609998</c:v>
                </c:pt>
                <c:pt idx="28469">
                  <c:v>3.2920894622799999</c:v>
                </c:pt>
                <c:pt idx="28470">
                  <c:v>3.292456150055</c:v>
                </c:pt>
                <c:pt idx="28471">
                  <c:v>3.2925050258640001</c:v>
                </c:pt>
                <c:pt idx="28472">
                  <c:v>3.2925417423250001</c:v>
                </c:pt>
                <c:pt idx="28473">
                  <c:v>3.2925739288329998</c:v>
                </c:pt>
                <c:pt idx="28474">
                  <c:v>3.292605876923</c:v>
                </c:pt>
                <c:pt idx="28475">
                  <c:v>3.2926416397090001</c:v>
                </c:pt>
                <c:pt idx="28476">
                  <c:v>3.292682647705</c:v>
                </c:pt>
                <c:pt idx="28477">
                  <c:v>3.2927253246310002</c:v>
                </c:pt>
                <c:pt idx="28478">
                  <c:v>3.2927684783940001</c:v>
                </c:pt>
                <c:pt idx="28479">
                  <c:v>3.2928113937379999</c:v>
                </c:pt>
                <c:pt idx="28480">
                  <c:v>3.2928621768949999</c:v>
                </c:pt>
                <c:pt idx="28481">
                  <c:v>3.2929193973539999</c:v>
                </c:pt>
                <c:pt idx="28482">
                  <c:v>3.2929925918579999</c:v>
                </c:pt>
                <c:pt idx="28483">
                  <c:v>3.293068170547</c:v>
                </c:pt>
                <c:pt idx="28484">
                  <c:v>3.2932255268100001</c:v>
                </c:pt>
                <c:pt idx="28485">
                  <c:v>3.2937564849849998</c:v>
                </c:pt>
                <c:pt idx="28486">
                  <c:v>3.2937364578250001</c:v>
                </c:pt>
                <c:pt idx="28487">
                  <c:v>3.293718338013</c:v>
                </c:pt>
                <c:pt idx="28488">
                  <c:v>3.2936944961550001</c:v>
                </c:pt>
                <c:pt idx="28489">
                  <c:v>3.2937364578250001</c:v>
                </c:pt>
                <c:pt idx="28490">
                  <c:v>3.2938225269319998</c:v>
                </c:pt>
                <c:pt idx="28491">
                  <c:v>3.2939703464510002</c:v>
                </c:pt>
                <c:pt idx="28492">
                  <c:v>3.2940688133239999</c:v>
                </c:pt>
                <c:pt idx="28493">
                  <c:v>3.2941644191739998</c:v>
                </c:pt>
                <c:pt idx="28494">
                  <c:v>3.2942514419559998</c:v>
                </c:pt>
                <c:pt idx="28495">
                  <c:v>3.2942700386050001</c:v>
                </c:pt>
                <c:pt idx="28496">
                  <c:v>3.2942476272580001</c:v>
                </c:pt>
                <c:pt idx="28497">
                  <c:v>3.2944014072419998</c:v>
                </c:pt>
                <c:pt idx="28498">
                  <c:v>3.294621706009</c:v>
                </c:pt>
                <c:pt idx="28499">
                  <c:v>3.29492354393</c:v>
                </c:pt>
                <c:pt idx="28500">
                  <c:v>3.2949244976040002</c:v>
                </c:pt>
                <c:pt idx="28501">
                  <c:v>3.2948942184450001</c:v>
                </c:pt>
                <c:pt idx="28502">
                  <c:v>3.2948944568630001</c:v>
                </c:pt>
                <c:pt idx="28503">
                  <c:v>3.2949473857879998</c:v>
                </c:pt>
                <c:pt idx="28504">
                  <c:v>3.2950401306149999</c:v>
                </c:pt>
                <c:pt idx="28505">
                  <c:v>3.2951400280000001</c:v>
                </c:pt>
                <c:pt idx="28506">
                  <c:v>3.2955858707429999</c:v>
                </c:pt>
                <c:pt idx="28507">
                  <c:v>3.2956063747409998</c:v>
                </c:pt>
                <c:pt idx="28508">
                  <c:v>3.295671701431</c:v>
                </c:pt>
                <c:pt idx="28509">
                  <c:v>3.295799255371</c:v>
                </c:pt>
                <c:pt idx="28510">
                  <c:v>3.2958734035489998</c:v>
                </c:pt>
                <c:pt idx="28511">
                  <c:v>3.2959520816799999</c:v>
                </c:pt>
                <c:pt idx="28512">
                  <c:v>3.2960348129270001</c:v>
                </c:pt>
                <c:pt idx="28513">
                  <c:v>3.2961151599880001</c:v>
                </c:pt>
                <c:pt idx="28514">
                  <c:v>3.2961993217469998</c:v>
                </c:pt>
                <c:pt idx="28515">
                  <c:v>3.2962832450869999</c:v>
                </c:pt>
                <c:pt idx="28516">
                  <c:v>3.296364068985</c:v>
                </c:pt>
                <c:pt idx="28517">
                  <c:v>3.2964386939999999</c:v>
                </c:pt>
                <c:pt idx="28518">
                  <c:v>3.296499967575</c:v>
                </c:pt>
                <c:pt idx="28519">
                  <c:v>3.2965848445889998</c:v>
                </c:pt>
                <c:pt idx="28520">
                  <c:v>3.2966089248660002</c:v>
                </c:pt>
                <c:pt idx="28521">
                  <c:v>3.2966194152830002</c:v>
                </c:pt>
                <c:pt idx="28522">
                  <c:v>3.2966649532319998</c:v>
                </c:pt>
                <c:pt idx="28523">
                  <c:v>3.2972111701969999</c:v>
                </c:pt>
                <c:pt idx="28524">
                  <c:v>3.297303915024</c:v>
                </c:pt>
                <c:pt idx="28525">
                  <c:v>3.2972912788389999</c:v>
                </c:pt>
                <c:pt idx="28526">
                  <c:v>3.297268867493</c:v>
                </c:pt>
                <c:pt idx="28527">
                  <c:v>3.2972409725189999</c:v>
                </c:pt>
                <c:pt idx="28528">
                  <c:v>3.297220230103</c:v>
                </c:pt>
                <c:pt idx="28529">
                  <c:v>3.2972505092620001</c:v>
                </c:pt>
                <c:pt idx="28530">
                  <c:v>3.2973966598510001</c:v>
                </c:pt>
                <c:pt idx="28531">
                  <c:v>3.2978575229640001</c:v>
                </c:pt>
                <c:pt idx="28532">
                  <c:v>3.2978484630580001</c:v>
                </c:pt>
                <c:pt idx="28533">
                  <c:v>3.2978229522709999</c:v>
                </c:pt>
                <c:pt idx="28534">
                  <c:v>3.2978086471560002</c:v>
                </c:pt>
                <c:pt idx="28535">
                  <c:v>3.2977831363679999</c:v>
                </c:pt>
                <c:pt idx="28536">
                  <c:v>3.2977912425990001</c:v>
                </c:pt>
                <c:pt idx="28537">
                  <c:v>3.2979114055630001</c:v>
                </c:pt>
                <c:pt idx="28538">
                  <c:v>3.298489570618</c:v>
                </c:pt>
                <c:pt idx="28539">
                  <c:v>3.2985322475430001</c:v>
                </c:pt>
                <c:pt idx="28540">
                  <c:v>3.2985534667969998</c:v>
                </c:pt>
                <c:pt idx="28541">
                  <c:v>3.2985835075379999</c:v>
                </c:pt>
                <c:pt idx="28542">
                  <c:v>3.2986533641819999</c:v>
                </c:pt>
                <c:pt idx="28543">
                  <c:v>3.2987864017490001</c:v>
                </c:pt>
                <c:pt idx="28544">
                  <c:v>3.298859596252</c:v>
                </c:pt>
                <c:pt idx="28545">
                  <c:v>3.2990033626559998</c:v>
                </c:pt>
                <c:pt idx="28546">
                  <c:v>3.2991452217099999</c:v>
                </c:pt>
                <c:pt idx="28547">
                  <c:v>3.2992167472839999</c:v>
                </c:pt>
                <c:pt idx="28548">
                  <c:v>3.29936003685</c:v>
                </c:pt>
                <c:pt idx="28549">
                  <c:v>3.2994842529300001</c:v>
                </c:pt>
                <c:pt idx="28550">
                  <c:v>3.2995662689210001</c:v>
                </c:pt>
                <c:pt idx="28551">
                  <c:v>3.299665212631</c:v>
                </c:pt>
                <c:pt idx="28552">
                  <c:v>3.3002147674560001</c:v>
                </c:pt>
                <c:pt idx="28553">
                  <c:v>3.3003787994380001</c:v>
                </c:pt>
                <c:pt idx="28554">
                  <c:v>3.3004634380339999</c:v>
                </c:pt>
                <c:pt idx="28555">
                  <c:v>3.3005547523500001</c:v>
                </c:pt>
                <c:pt idx="28556">
                  <c:v>3.3006536960599999</c:v>
                </c:pt>
                <c:pt idx="28557">
                  <c:v>3.3007535934450001</c:v>
                </c:pt>
                <c:pt idx="28558">
                  <c:v>3.300849199295</c:v>
                </c:pt>
                <c:pt idx="28559">
                  <c:v>3.3009200096129998</c:v>
                </c:pt>
                <c:pt idx="28560">
                  <c:v>3.300943374634</c:v>
                </c:pt>
                <c:pt idx="28561">
                  <c:v>3.3009212017060001</c:v>
                </c:pt>
                <c:pt idx="28562">
                  <c:v>3.3008985519410001</c:v>
                </c:pt>
                <c:pt idx="28563">
                  <c:v>3.3008785247799999</c:v>
                </c:pt>
                <c:pt idx="28564">
                  <c:v>3.3008861541750001</c:v>
                </c:pt>
                <c:pt idx="28565">
                  <c:v>3.3009455204010001</c:v>
                </c:pt>
                <c:pt idx="28566">
                  <c:v>3.3010468482970001</c:v>
                </c:pt>
                <c:pt idx="28567">
                  <c:v>3.3011534214020002</c:v>
                </c:pt>
                <c:pt idx="28568">
                  <c:v>3.3014478683470001</c:v>
                </c:pt>
                <c:pt idx="28569">
                  <c:v>3.301560401917</c:v>
                </c:pt>
                <c:pt idx="28570">
                  <c:v>3.301585435867</c:v>
                </c:pt>
                <c:pt idx="28571">
                  <c:v>3.3016076087949999</c:v>
                </c:pt>
                <c:pt idx="28572">
                  <c:v>3.301651477814</c:v>
                </c:pt>
                <c:pt idx="28573">
                  <c:v>3.3017106056209999</c:v>
                </c:pt>
                <c:pt idx="28574">
                  <c:v>3.3017838001249999</c:v>
                </c:pt>
                <c:pt idx="28575">
                  <c:v>3.3018705844879999</c:v>
                </c:pt>
                <c:pt idx="28576">
                  <c:v>3.3019592761990002</c:v>
                </c:pt>
                <c:pt idx="28577">
                  <c:v>3.3020460605620001</c:v>
                </c:pt>
                <c:pt idx="28578">
                  <c:v>3.3021321296689998</c:v>
                </c:pt>
                <c:pt idx="28579">
                  <c:v>3.3022124767299998</c:v>
                </c:pt>
                <c:pt idx="28580">
                  <c:v>3.30229306221</c:v>
                </c:pt>
                <c:pt idx="28581">
                  <c:v>3.3024461269379999</c:v>
                </c:pt>
                <c:pt idx="28582">
                  <c:v>3.302589416504</c:v>
                </c:pt>
                <c:pt idx="28583">
                  <c:v>3.302713394165</c:v>
                </c:pt>
                <c:pt idx="28584">
                  <c:v>3.3027961254120002</c:v>
                </c:pt>
                <c:pt idx="28585">
                  <c:v>3.3028242588040002</c:v>
                </c:pt>
                <c:pt idx="28586">
                  <c:v>3.3028359413150001</c:v>
                </c:pt>
                <c:pt idx="28587">
                  <c:v>3.3028535842900002</c:v>
                </c:pt>
                <c:pt idx="28588">
                  <c:v>3.3028972148900002</c:v>
                </c:pt>
                <c:pt idx="28589">
                  <c:v>3.3030021190640002</c:v>
                </c:pt>
                <c:pt idx="28590">
                  <c:v>3.3031413555150002</c:v>
                </c:pt>
                <c:pt idx="28591">
                  <c:v>3.3032870292659999</c:v>
                </c:pt>
                <c:pt idx="28592">
                  <c:v>3.3034245967859999</c:v>
                </c:pt>
                <c:pt idx="28593">
                  <c:v>3.3035578727720001</c:v>
                </c:pt>
                <c:pt idx="28594">
                  <c:v>3.3037502765659998</c:v>
                </c:pt>
                <c:pt idx="28595">
                  <c:v>3.3037257194520002</c:v>
                </c:pt>
                <c:pt idx="28596">
                  <c:v>3.3036992549900002</c:v>
                </c:pt>
                <c:pt idx="28597">
                  <c:v>3.3037438392639999</c:v>
                </c:pt>
                <c:pt idx="28598">
                  <c:v>3.3038237094879999</c:v>
                </c:pt>
                <c:pt idx="28599">
                  <c:v>3.303916692734</c:v>
                </c:pt>
                <c:pt idx="28600">
                  <c:v>3.304008960724</c:v>
                </c:pt>
                <c:pt idx="28601">
                  <c:v>3.3040957450869999</c:v>
                </c:pt>
                <c:pt idx="28602">
                  <c:v>3.3041779994959999</c:v>
                </c:pt>
                <c:pt idx="28603">
                  <c:v>3.304239034653</c:v>
                </c:pt>
                <c:pt idx="28604">
                  <c:v>3.3042454719540002</c:v>
                </c:pt>
                <c:pt idx="28605">
                  <c:v>3.304209709167</c:v>
                </c:pt>
                <c:pt idx="28606">
                  <c:v>3.3041865825649999</c:v>
                </c:pt>
                <c:pt idx="28607">
                  <c:v>3.3041441440580002</c:v>
                </c:pt>
                <c:pt idx="28608">
                  <c:v>3.3041143417360002</c:v>
                </c:pt>
                <c:pt idx="28609">
                  <c:v>3.3041112422940002</c:v>
                </c:pt>
                <c:pt idx="28610">
                  <c:v>3.304150342941</c:v>
                </c:pt>
                <c:pt idx="28611">
                  <c:v>3.3041841983800002</c:v>
                </c:pt>
                <c:pt idx="28612">
                  <c:v>3.3042666912079999</c:v>
                </c:pt>
                <c:pt idx="28613">
                  <c:v>3.3043537139889998</c:v>
                </c:pt>
                <c:pt idx="28614">
                  <c:v>3.3044376373289999</c:v>
                </c:pt>
                <c:pt idx="28615">
                  <c:v>3.3045272827150001</c:v>
                </c:pt>
                <c:pt idx="28616">
                  <c:v>3.3045823574069999</c:v>
                </c:pt>
                <c:pt idx="28617">
                  <c:v>3.3045909404749998</c:v>
                </c:pt>
                <c:pt idx="28618">
                  <c:v>3.3045873641969998</c:v>
                </c:pt>
                <c:pt idx="28619">
                  <c:v>3.3045642375950002</c:v>
                </c:pt>
                <c:pt idx="28620">
                  <c:v>3.3045556545260002</c:v>
                </c:pt>
                <c:pt idx="28621">
                  <c:v>3.3045346736910002</c:v>
                </c:pt>
                <c:pt idx="28622">
                  <c:v>3.3045244216919998</c:v>
                </c:pt>
                <c:pt idx="28623">
                  <c:v>3.3046209812159999</c:v>
                </c:pt>
                <c:pt idx="28624">
                  <c:v>3.304783582687</c:v>
                </c:pt>
                <c:pt idx="28625">
                  <c:v>3.3048958778380002</c:v>
                </c:pt>
                <c:pt idx="28626">
                  <c:v>3.3050708770749999</c:v>
                </c:pt>
                <c:pt idx="28627">
                  <c:v>3.3052327632899998</c:v>
                </c:pt>
                <c:pt idx="28628">
                  <c:v>3.3052625656129999</c:v>
                </c:pt>
                <c:pt idx="28629">
                  <c:v>3.3052935600279998</c:v>
                </c:pt>
                <c:pt idx="28630">
                  <c:v>3.3053348064420001</c:v>
                </c:pt>
                <c:pt idx="28631">
                  <c:v>3.3053829669949999</c:v>
                </c:pt>
                <c:pt idx="28632">
                  <c:v>3.3054380416870002</c:v>
                </c:pt>
                <c:pt idx="28633">
                  <c:v>3.3055007457730001</c:v>
                </c:pt>
                <c:pt idx="28634">
                  <c:v>3.3055796623229998</c:v>
                </c:pt>
                <c:pt idx="28635">
                  <c:v>3.3056738376619998</c:v>
                </c:pt>
                <c:pt idx="28636">
                  <c:v>3.3057782649990002</c:v>
                </c:pt>
                <c:pt idx="28637">
                  <c:v>3.3058810234070002</c:v>
                </c:pt>
                <c:pt idx="28638">
                  <c:v>3.3059823513030002</c:v>
                </c:pt>
                <c:pt idx="28639">
                  <c:v>3.306082725525</c:v>
                </c:pt>
                <c:pt idx="28640">
                  <c:v>3.3061757087710002</c:v>
                </c:pt>
                <c:pt idx="28641">
                  <c:v>3.3063385486599999</c:v>
                </c:pt>
                <c:pt idx="28642">
                  <c:v>3.3064844608309998</c:v>
                </c:pt>
                <c:pt idx="28643">
                  <c:v>3.306591510773</c:v>
                </c:pt>
                <c:pt idx="28644">
                  <c:v>3.306616306305</c:v>
                </c:pt>
                <c:pt idx="28645">
                  <c:v>3.3068251609799999</c:v>
                </c:pt>
                <c:pt idx="28646">
                  <c:v>3.3069312572479999</c:v>
                </c:pt>
                <c:pt idx="28647">
                  <c:v>3.3070387840270001</c:v>
                </c:pt>
                <c:pt idx="28648">
                  <c:v>3.3071339130399999</c:v>
                </c:pt>
                <c:pt idx="28649">
                  <c:v>3.3071718215939998</c:v>
                </c:pt>
                <c:pt idx="28650">
                  <c:v>3.3071563243869999</c:v>
                </c:pt>
                <c:pt idx="28651">
                  <c:v>3.3071317672729998</c:v>
                </c:pt>
                <c:pt idx="28652">
                  <c:v>3.307099103928</c:v>
                </c:pt>
                <c:pt idx="28653">
                  <c:v>3.3072452545169999</c:v>
                </c:pt>
                <c:pt idx="28654">
                  <c:v>3.3078131675720002</c:v>
                </c:pt>
                <c:pt idx="28655">
                  <c:v>3.3078429698940002</c:v>
                </c:pt>
                <c:pt idx="28656">
                  <c:v>3.3078680038449999</c:v>
                </c:pt>
                <c:pt idx="28657">
                  <c:v>3.3078906536099999</c:v>
                </c:pt>
                <c:pt idx="28658">
                  <c:v>3.3079092502590002</c:v>
                </c:pt>
                <c:pt idx="28659">
                  <c:v>3.3079295158390001</c:v>
                </c:pt>
                <c:pt idx="28660">
                  <c:v>3.307951927185</c:v>
                </c:pt>
                <c:pt idx="28661">
                  <c:v>3.3079755306240002</c:v>
                </c:pt>
                <c:pt idx="28662">
                  <c:v>3.3080022335049999</c:v>
                </c:pt>
                <c:pt idx="28663">
                  <c:v>3.3080413341520001</c:v>
                </c:pt>
                <c:pt idx="28664">
                  <c:v>3.3080964088439999</c:v>
                </c:pt>
                <c:pt idx="28665">
                  <c:v>3.3081557750699999</c:v>
                </c:pt>
                <c:pt idx="28666">
                  <c:v>3.308352947235</c:v>
                </c:pt>
                <c:pt idx="28667">
                  <c:v>3.3087422847750001</c:v>
                </c:pt>
                <c:pt idx="28668">
                  <c:v>3.3088390827179999</c:v>
                </c:pt>
                <c:pt idx="28669">
                  <c:v>3.3088054656980002</c:v>
                </c:pt>
                <c:pt idx="28670">
                  <c:v>3.308795928955</c:v>
                </c:pt>
                <c:pt idx="28671">
                  <c:v>3.3088555336000001</c:v>
                </c:pt>
                <c:pt idx="28672">
                  <c:v>3.3089430332180001</c:v>
                </c:pt>
                <c:pt idx="28673">
                  <c:v>3.3090269565580002</c:v>
                </c:pt>
                <c:pt idx="28674">
                  <c:v>3.3091146945949999</c:v>
                </c:pt>
                <c:pt idx="28675">
                  <c:v>3.3092000484469999</c:v>
                </c:pt>
                <c:pt idx="28676">
                  <c:v>3.3092439174649999</c:v>
                </c:pt>
                <c:pt idx="28677">
                  <c:v>3.3093142509460001</c:v>
                </c:pt>
                <c:pt idx="28678">
                  <c:v>3.309331417084</c:v>
                </c:pt>
                <c:pt idx="28679">
                  <c:v>3.3093354702000002</c:v>
                </c:pt>
                <c:pt idx="28680">
                  <c:v>3.309310436249</c:v>
                </c:pt>
                <c:pt idx="28681">
                  <c:v>3.3092908859249999</c:v>
                </c:pt>
                <c:pt idx="28682">
                  <c:v>3.3092710971830002</c:v>
                </c:pt>
                <c:pt idx="28683">
                  <c:v>3.3092324733730001</c:v>
                </c:pt>
                <c:pt idx="28684">
                  <c:v>3.3092155456539998</c:v>
                </c:pt>
                <c:pt idx="28685">
                  <c:v>3.3092072010039999</c:v>
                </c:pt>
                <c:pt idx="28686">
                  <c:v>3.3092381954190002</c:v>
                </c:pt>
                <c:pt idx="28687">
                  <c:v>3.3093194961550001</c:v>
                </c:pt>
                <c:pt idx="28688">
                  <c:v>3.3094172477720001</c:v>
                </c:pt>
                <c:pt idx="28689">
                  <c:v>3.309514522552</c:v>
                </c:pt>
                <c:pt idx="28690">
                  <c:v>3.3096113204959998</c:v>
                </c:pt>
                <c:pt idx="28691">
                  <c:v>3.30970287323</c:v>
                </c:pt>
                <c:pt idx="28692">
                  <c:v>3.309765577316</c:v>
                </c:pt>
                <c:pt idx="28693">
                  <c:v>3.309763908386</c:v>
                </c:pt>
                <c:pt idx="28694">
                  <c:v>3.3098521232599998</c:v>
                </c:pt>
                <c:pt idx="28695">
                  <c:v>3.3100006580349999</c:v>
                </c:pt>
                <c:pt idx="28696">
                  <c:v>3.3100910186769998</c:v>
                </c:pt>
                <c:pt idx="28697">
                  <c:v>3.310185909271</c:v>
                </c:pt>
                <c:pt idx="28698">
                  <c:v>3.3102831840519999</c:v>
                </c:pt>
                <c:pt idx="28699">
                  <c:v>3.3103849887850001</c:v>
                </c:pt>
                <c:pt idx="28700">
                  <c:v>3.310485839844</c:v>
                </c:pt>
                <c:pt idx="28701">
                  <c:v>3.3105840682980001</c:v>
                </c:pt>
                <c:pt idx="28702">
                  <c:v>3.310688018799</c:v>
                </c:pt>
                <c:pt idx="28703">
                  <c:v>3.3107907772059999</c:v>
                </c:pt>
                <c:pt idx="28704">
                  <c:v>3.3108909130100002</c:v>
                </c:pt>
                <c:pt idx="28705">
                  <c:v>3.3109712600710002</c:v>
                </c:pt>
                <c:pt idx="28706">
                  <c:v>3.3110353946690001</c:v>
                </c:pt>
                <c:pt idx="28707">
                  <c:v>3.3110861778260001</c:v>
                </c:pt>
                <c:pt idx="28708">
                  <c:v>3.3111300468440001</c:v>
                </c:pt>
                <c:pt idx="28709">
                  <c:v>3.3111727237699999</c:v>
                </c:pt>
                <c:pt idx="28710">
                  <c:v>3.3112163543699999</c:v>
                </c:pt>
                <c:pt idx="28711">
                  <c:v>3.3112554550170001</c:v>
                </c:pt>
                <c:pt idx="28712">
                  <c:v>3.311293363571</c:v>
                </c:pt>
                <c:pt idx="28713">
                  <c:v>3.3113338947300002</c:v>
                </c:pt>
                <c:pt idx="28714">
                  <c:v>3.3113780021669998</c:v>
                </c:pt>
                <c:pt idx="28715">
                  <c:v>3.3114349842070001</c:v>
                </c:pt>
                <c:pt idx="28716">
                  <c:v>3.3115034103390002</c:v>
                </c:pt>
                <c:pt idx="28717">
                  <c:v>3.3115835189820002</c:v>
                </c:pt>
                <c:pt idx="28718">
                  <c:v>3.3116660118099999</c:v>
                </c:pt>
                <c:pt idx="28719">
                  <c:v>3.31174659729</c:v>
                </c:pt>
                <c:pt idx="28720">
                  <c:v>3.311823606491</c:v>
                </c:pt>
                <c:pt idx="28721">
                  <c:v>3.3119637966159998</c:v>
                </c:pt>
                <c:pt idx="28722">
                  <c:v>3.3123404979709998</c:v>
                </c:pt>
                <c:pt idx="28723">
                  <c:v>3.3123104572300002</c:v>
                </c:pt>
                <c:pt idx="28724">
                  <c:v>3.3122625350949999</c:v>
                </c:pt>
                <c:pt idx="28725">
                  <c:v>3.312243700027</c:v>
                </c:pt>
                <c:pt idx="28726">
                  <c:v>3.3122582435610002</c:v>
                </c:pt>
                <c:pt idx="28727">
                  <c:v>3.3123297691350002</c:v>
                </c:pt>
                <c:pt idx="28728">
                  <c:v>3.3124098777770001</c:v>
                </c:pt>
                <c:pt idx="28729">
                  <c:v>3.3124516010280001</c:v>
                </c:pt>
                <c:pt idx="28730">
                  <c:v>3.3125309944149999</c:v>
                </c:pt>
                <c:pt idx="28731">
                  <c:v>3.3126091957089998</c:v>
                </c:pt>
                <c:pt idx="28732">
                  <c:v>3.3126885890960001</c:v>
                </c:pt>
                <c:pt idx="28733">
                  <c:v>3.312752723694</c:v>
                </c:pt>
                <c:pt idx="28734">
                  <c:v>3.3127586841580001</c:v>
                </c:pt>
                <c:pt idx="28735">
                  <c:v>3.312730073929</c:v>
                </c:pt>
                <c:pt idx="28736">
                  <c:v>3.3126931190489999</c:v>
                </c:pt>
                <c:pt idx="28737">
                  <c:v>3.3126716613770002</c:v>
                </c:pt>
                <c:pt idx="28738">
                  <c:v>3.3126347064970001</c:v>
                </c:pt>
                <c:pt idx="28739">
                  <c:v>3.3126389980319999</c:v>
                </c:pt>
                <c:pt idx="28740">
                  <c:v>3.3127017021179999</c:v>
                </c:pt>
                <c:pt idx="28741">
                  <c:v>3.3127820491789999</c:v>
                </c:pt>
                <c:pt idx="28742">
                  <c:v>3.3128747940059999</c:v>
                </c:pt>
                <c:pt idx="28743">
                  <c:v>3.3129739761349999</c:v>
                </c:pt>
                <c:pt idx="28744">
                  <c:v>3.3130660057069998</c:v>
                </c:pt>
                <c:pt idx="28745">
                  <c:v>3.3131594657900001</c:v>
                </c:pt>
                <c:pt idx="28746">
                  <c:v>3.3132262229920002</c:v>
                </c:pt>
                <c:pt idx="28747">
                  <c:v>3.313241243362</c:v>
                </c:pt>
                <c:pt idx="28748">
                  <c:v>3.3132278919220002</c:v>
                </c:pt>
                <c:pt idx="28749">
                  <c:v>3.3132021427149998</c:v>
                </c:pt>
                <c:pt idx="28750">
                  <c:v>3.3133411407470001</c:v>
                </c:pt>
                <c:pt idx="28751">
                  <c:v>3.3134801387790001</c:v>
                </c:pt>
                <c:pt idx="28752">
                  <c:v>3.313628196716</c:v>
                </c:pt>
                <c:pt idx="28753">
                  <c:v>3.3137073516850002</c:v>
                </c:pt>
                <c:pt idx="28754">
                  <c:v>3.3137884140009999</c:v>
                </c:pt>
                <c:pt idx="28755">
                  <c:v>3.3138685226439999</c:v>
                </c:pt>
                <c:pt idx="28756">
                  <c:v>3.313951015472</c:v>
                </c:pt>
                <c:pt idx="28757">
                  <c:v>3.3140213489530002</c:v>
                </c:pt>
                <c:pt idx="28758">
                  <c:v>3.314076423645</c:v>
                </c:pt>
                <c:pt idx="28759">
                  <c:v>3.3141169548030001</c:v>
                </c:pt>
                <c:pt idx="28760">
                  <c:v>3.314146280289</c:v>
                </c:pt>
                <c:pt idx="28761">
                  <c:v>3.3141686916349999</c:v>
                </c:pt>
                <c:pt idx="28762">
                  <c:v>3.3141884803770001</c:v>
                </c:pt>
                <c:pt idx="28763">
                  <c:v>3.3142082691189998</c:v>
                </c:pt>
                <c:pt idx="28764">
                  <c:v>3.3142271041870002</c:v>
                </c:pt>
                <c:pt idx="28765">
                  <c:v>3.3142590522769999</c:v>
                </c:pt>
                <c:pt idx="28766">
                  <c:v>3.3143215179440002</c:v>
                </c:pt>
                <c:pt idx="28767">
                  <c:v>3.314437627792</c:v>
                </c:pt>
                <c:pt idx="28768">
                  <c:v>3.314714431763</c:v>
                </c:pt>
                <c:pt idx="28769">
                  <c:v>3.315052986145</c:v>
                </c:pt>
                <c:pt idx="28770">
                  <c:v>3.3150207996369998</c:v>
                </c:pt>
                <c:pt idx="28771">
                  <c:v>3.3149962425230002</c:v>
                </c:pt>
                <c:pt idx="28772">
                  <c:v>3.314978122711</c:v>
                </c:pt>
                <c:pt idx="28773">
                  <c:v>3.3150074481959999</c:v>
                </c:pt>
                <c:pt idx="28774">
                  <c:v>3.3150901794430001</c:v>
                </c:pt>
                <c:pt idx="28775">
                  <c:v>3.315180301666</c:v>
                </c:pt>
                <c:pt idx="28776">
                  <c:v>3.315319776535</c:v>
                </c:pt>
                <c:pt idx="28777">
                  <c:v>3.315530776978</c:v>
                </c:pt>
                <c:pt idx="28778">
                  <c:v>3.3156497478490001</c:v>
                </c:pt>
                <c:pt idx="28779">
                  <c:v>3.3156816959380002</c:v>
                </c:pt>
                <c:pt idx="28780">
                  <c:v>3.3156917095180001</c:v>
                </c:pt>
                <c:pt idx="28781">
                  <c:v>3.3161418437960002</c:v>
                </c:pt>
                <c:pt idx="28782">
                  <c:v>3.316368103027</c:v>
                </c:pt>
                <c:pt idx="28783">
                  <c:v>3.316472530365</c:v>
                </c:pt>
                <c:pt idx="28784">
                  <c:v>3.3165466785429998</c:v>
                </c:pt>
                <c:pt idx="28785">
                  <c:v>3.3169565200809998</c:v>
                </c:pt>
                <c:pt idx="28786">
                  <c:v>3.317103862762</c:v>
                </c:pt>
                <c:pt idx="28787">
                  <c:v>3.3171832561489998</c:v>
                </c:pt>
                <c:pt idx="28788">
                  <c:v>3.3172681331630001</c:v>
                </c:pt>
                <c:pt idx="28789">
                  <c:v>3.3173437118529998</c:v>
                </c:pt>
                <c:pt idx="28790">
                  <c:v>3.3174078464510002</c:v>
                </c:pt>
                <c:pt idx="28791">
                  <c:v>3.3174619674680002</c:v>
                </c:pt>
                <c:pt idx="28792">
                  <c:v>3.3174986839290002</c:v>
                </c:pt>
                <c:pt idx="28793">
                  <c:v>3.317544937134</c:v>
                </c:pt>
                <c:pt idx="28794">
                  <c:v>3.3175625801090001</c:v>
                </c:pt>
                <c:pt idx="28795">
                  <c:v>3.3175725936889999</c:v>
                </c:pt>
                <c:pt idx="28796">
                  <c:v>3.3175852298740001</c:v>
                </c:pt>
                <c:pt idx="28797">
                  <c:v>3.3176190853119998</c:v>
                </c:pt>
                <c:pt idx="28798">
                  <c:v>3.3177504539489999</c:v>
                </c:pt>
                <c:pt idx="28799">
                  <c:v>3.3181133270259999</c:v>
                </c:pt>
                <c:pt idx="28800">
                  <c:v>3.3182542324069999</c:v>
                </c:pt>
                <c:pt idx="28801">
                  <c:v>3.318347215652</c:v>
                </c:pt>
                <c:pt idx="28802">
                  <c:v>3.3184120655060001</c:v>
                </c:pt>
                <c:pt idx="28803">
                  <c:v>3.3183805942540001</c:v>
                </c:pt>
                <c:pt idx="28804">
                  <c:v>3.3183526992800001</c:v>
                </c:pt>
                <c:pt idx="28805">
                  <c:v>3.318331241608</c:v>
                </c:pt>
                <c:pt idx="28806">
                  <c:v>3.318411827087</c:v>
                </c:pt>
                <c:pt idx="28807">
                  <c:v>3.3187670707699999</c:v>
                </c:pt>
                <c:pt idx="28808">
                  <c:v>3.319088459015</c:v>
                </c:pt>
                <c:pt idx="28809">
                  <c:v>3.319262742996</c:v>
                </c:pt>
                <c:pt idx="28810">
                  <c:v>3.3194706439970001</c:v>
                </c:pt>
                <c:pt idx="28811">
                  <c:v>3.3196284770969999</c:v>
                </c:pt>
                <c:pt idx="28812">
                  <c:v>3.3197338581090001</c:v>
                </c:pt>
                <c:pt idx="28813">
                  <c:v>3.319859027863</c:v>
                </c:pt>
                <c:pt idx="28814">
                  <c:v>3.3199796676640001</c:v>
                </c:pt>
                <c:pt idx="28815">
                  <c:v>3.32057762146</c:v>
                </c:pt>
                <c:pt idx="28816">
                  <c:v>3.320631742477</c:v>
                </c:pt>
                <c:pt idx="28817">
                  <c:v>3.3206121921539999</c:v>
                </c:pt>
                <c:pt idx="28818">
                  <c:v>3.3206083774569999</c:v>
                </c:pt>
                <c:pt idx="28819">
                  <c:v>3.3207073211670002</c:v>
                </c:pt>
                <c:pt idx="28820">
                  <c:v>3.3212549686430002</c:v>
                </c:pt>
                <c:pt idx="28821">
                  <c:v>3.3213508129120002</c:v>
                </c:pt>
                <c:pt idx="28822">
                  <c:v>3.3216912746429998</c:v>
                </c:pt>
                <c:pt idx="28823">
                  <c:v>3.3219156265260001</c:v>
                </c:pt>
                <c:pt idx="28824">
                  <c:v>3.321970939636</c:v>
                </c:pt>
                <c:pt idx="28825">
                  <c:v>3.3224008083340002</c:v>
                </c:pt>
                <c:pt idx="28826">
                  <c:v>3.3226037025449999</c:v>
                </c:pt>
                <c:pt idx="28827">
                  <c:v>3.3227283954620002</c:v>
                </c:pt>
                <c:pt idx="28828">
                  <c:v>3.3227894306180001</c:v>
                </c:pt>
                <c:pt idx="28829">
                  <c:v>3.3228220939640001</c:v>
                </c:pt>
                <c:pt idx="28830">
                  <c:v>3.3228619098659999</c:v>
                </c:pt>
                <c:pt idx="28831">
                  <c:v>3.32288479805</c:v>
                </c:pt>
                <c:pt idx="28832">
                  <c:v>3.3229069709779999</c:v>
                </c:pt>
                <c:pt idx="28833">
                  <c:v>3.322968482971</c:v>
                </c:pt>
                <c:pt idx="28834">
                  <c:v>3.3230185508729999</c:v>
                </c:pt>
                <c:pt idx="28835">
                  <c:v>3.3230862617489998</c:v>
                </c:pt>
                <c:pt idx="28836">
                  <c:v>3.3232271671300002</c:v>
                </c:pt>
                <c:pt idx="28837">
                  <c:v>3.3233668804169998</c:v>
                </c:pt>
                <c:pt idx="28838">
                  <c:v>3.3237783908840002</c:v>
                </c:pt>
                <c:pt idx="28839">
                  <c:v>3.3239517211909999</c:v>
                </c:pt>
                <c:pt idx="28840">
                  <c:v>3.3242208957670001</c:v>
                </c:pt>
                <c:pt idx="28841">
                  <c:v>3.3243660926819998</c:v>
                </c:pt>
                <c:pt idx="28842">
                  <c:v>3.3244116306299998</c:v>
                </c:pt>
                <c:pt idx="28843">
                  <c:v>3.324386358261</c:v>
                </c:pt>
                <c:pt idx="28844">
                  <c:v>3.3245992660520001</c:v>
                </c:pt>
                <c:pt idx="28845">
                  <c:v>3.3247075080870001</c:v>
                </c:pt>
                <c:pt idx="28846">
                  <c:v>3.3248689174649999</c:v>
                </c:pt>
                <c:pt idx="28847">
                  <c:v>3.3250057697300002</c:v>
                </c:pt>
                <c:pt idx="28848">
                  <c:v>3.3250186443329999</c:v>
                </c:pt>
                <c:pt idx="28849">
                  <c:v>3.324996471405</c:v>
                </c:pt>
                <c:pt idx="28850">
                  <c:v>3.3249731063839998</c:v>
                </c:pt>
                <c:pt idx="28851">
                  <c:v>3.3249557018279998</c:v>
                </c:pt>
                <c:pt idx="28852">
                  <c:v>3.325031280518</c:v>
                </c:pt>
                <c:pt idx="28853">
                  <c:v>3.3252568244930001</c:v>
                </c:pt>
                <c:pt idx="28854">
                  <c:v>3.3255779743190002</c:v>
                </c:pt>
                <c:pt idx="28855">
                  <c:v>3.3256630897520001</c:v>
                </c:pt>
                <c:pt idx="28856">
                  <c:v>3.325692176819</c:v>
                </c:pt>
                <c:pt idx="28857">
                  <c:v>3.3257122039790001</c:v>
                </c:pt>
                <c:pt idx="28858">
                  <c:v>3.3257448673250001</c:v>
                </c:pt>
                <c:pt idx="28859">
                  <c:v>3.3258733749389999</c:v>
                </c:pt>
                <c:pt idx="28860">
                  <c:v>3.326074123383</c:v>
                </c:pt>
                <c:pt idx="28861">
                  <c:v>3.3262121677400001</c:v>
                </c:pt>
                <c:pt idx="28862">
                  <c:v>3.3264310359949998</c:v>
                </c:pt>
                <c:pt idx="28863">
                  <c:v>3.3265635967249998</c:v>
                </c:pt>
                <c:pt idx="28864">
                  <c:v>3.3266448974610001</c:v>
                </c:pt>
                <c:pt idx="28865">
                  <c:v>3.3266749382020002</c:v>
                </c:pt>
                <c:pt idx="28866">
                  <c:v>3.326695203781</c:v>
                </c:pt>
                <c:pt idx="28867">
                  <c:v>3.326714038849</c:v>
                </c:pt>
                <c:pt idx="28868">
                  <c:v>3.3268525600430001</c:v>
                </c:pt>
                <c:pt idx="28869">
                  <c:v>3.3272483348850002</c:v>
                </c:pt>
                <c:pt idx="28870">
                  <c:v>3.3274025917049999</c:v>
                </c:pt>
                <c:pt idx="28871">
                  <c:v>3.3275184631350001</c:v>
                </c:pt>
                <c:pt idx="28872">
                  <c:v>3.327542543411</c:v>
                </c:pt>
                <c:pt idx="28873">
                  <c:v>3.327517986298</c:v>
                </c:pt>
                <c:pt idx="28874">
                  <c:v>3.3274838924410002</c:v>
                </c:pt>
                <c:pt idx="28875">
                  <c:v>3.3274557590480001</c:v>
                </c:pt>
                <c:pt idx="28876">
                  <c:v>3.3274405002590002</c:v>
                </c:pt>
                <c:pt idx="28877">
                  <c:v>3.3274683952330002</c:v>
                </c:pt>
                <c:pt idx="28878">
                  <c:v>3.3275439739229999</c:v>
                </c:pt>
                <c:pt idx="28879">
                  <c:v>3.3276288509369998</c:v>
                </c:pt>
                <c:pt idx="28880">
                  <c:v>3.3276693820949999</c:v>
                </c:pt>
                <c:pt idx="28881">
                  <c:v>3.327756881714</c:v>
                </c:pt>
                <c:pt idx="28882">
                  <c:v>3.3278002738949999</c:v>
                </c:pt>
                <c:pt idx="28883">
                  <c:v>3.3278436660769999</c:v>
                </c:pt>
                <c:pt idx="28884">
                  <c:v>3.3279294967649999</c:v>
                </c:pt>
                <c:pt idx="28885">
                  <c:v>3.3279719352720001</c:v>
                </c:pt>
                <c:pt idx="28886">
                  <c:v>3.3280267715449998</c:v>
                </c:pt>
                <c:pt idx="28887">
                  <c:v>3.3280243873600002</c:v>
                </c:pt>
                <c:pt idx="28888">
                  <c:v>3.3279910087590001</c:v>
                </c:pt>
                <c:pt idx="28889">
                  <c:v>3.3279583454130002</c:v>
                </c:pt>
                <c:pt idx="28890">
                  <c:v>3.3279182910920002</c:v>
                </c:pt>
                <c:pt idx="28891">
                  <c:v>3.3279151916499998</c:v>
                </c:pt>
                <c:pt idx="28892">
                  <c:v>3.3279683589940001</c:v>
                </c:pt>
                <c:pt idx="28893">
                  <c:v>3.328053236008</c:v>
                </c:pt>
                <c:pt idx="28894">
                  <c:v>3.3281426429750001</c:v>
                </c:pt>
                <c:pt idx="28895">
                  <c:v>3.3282408714290002</c:v>
                </c:pt>
                <c:pt idx="28896">
                  <c:v>3.3286998271939998</c:v>
                </c:pt>
                <c:pt idx="28897">
                  <c:v>3.3287484645840002</c:v>
                </c:pt>
                <c:pt idx="28898">
                  <c:v>3.3287937641140002</c:v>
                </c:pt>
                <c:pt idx="28899">
                  <c:v>3.3288326263429999</c:v>
                </c:pt>
                <c:pt idx="28900">
                  <c:v>3.3288724422449998</c:v>
                </c:pt>
                <c:pt idx="28901">
                  <c:v>3.3289136886600001</c:v>
                </c:pt>
                <c:pt idx="28902">
                  <c:v>3.3289504051210002</c:v>
                </c:pt>
                <c:pt idx="28903">
                  <c:v>3.3289902210240001</c:v>
                </c:pt>
                <c:pt idx="28904">
                  <c:v>3.3290340900420001</c:v>
                </c:pt>
                <c:pt idx="28905">
                  <c:v>3.3290846347810001</c:v>
                </c:pt>
                <c:pt idx="28906">
                  <c:v>3.3291378021239999</c:v>
                </c:pt>
                <c:pt idx="28907">
                  <c:v>3.329202890396</c:v>
                </c:pt>
                <c:pt idx="28908">
                  <c:v>3.3292760849</c:v>
                </c:pt>
                <c:pt idx="28909">
                  <c:v>3.3293507099149999</c:v>
                </c:pt>
                <c:pt idx="28910">
                  <c:v>3.3295006752009999</c:v>
                </c:pt>
                <c:pt idx="28911">
                  <c:v>3.329643964767</c:v>
                </c:pt>
                <c:pt idx="28912">
                  <c:v>3.3300776481629999</c:v>
                </c:pt>
                <c:pt idx="28913">
                  <c:v>3.3301558494569998</c:v>
                </c:pt>
                <c:pt idx="28914">
                  <c:v>3.3301680088040002</c:v>
                </c:pt>
                <c:pt idx="28915">
                  <c:v>3.330179452896</c:v>
                </c:pt>
                <c:pt idx="28916">
                  <c:v>3.330186367035</c:v>
                </c:pt>
                <c:pt idx="28917">
                  <c:v>3.330268144608</c:v>
                </c:pt>
                <c:pt idx="28918">
                  <c:v>3.3304486274720002</c:v>
                </c:pt>
                <c:pt idx="28919">
                  <c:v>3.330972671509</c:v>
                </c:pt>
                <c:pt idx="28920">
                  <c:v>3.3310089111329999</c:v>
                </c:pt>
                <c:pt idx="28921">
                  <c:v>3.3309736251830002</c:v>
                </c:pt>
                <c:pt idx="28922">
                  <c:v>3.330929279327</c:v>
                </c:pt>
                <c:pt idx="28923">
                  <c:v>3.330925703049</c:v>
                </c:pt>
                <c:pt idx="28924">
                  <c:v>3.3309793472289999</c:v>
                </c:pt>
                <c:pt idx="28925">
                  <c:v>3.331061840057</c:v>
                </c:pt>
                <c:pt idx="28926">
                  <c:v>3.3311431407929999</c:v>
                </c:pt>
                <c:pt idx="28927">
                  <c:v>3.3312265872959999</c:v>
                </c:pt>
                <c:pt idx="28928">
                  <c:v>3.3312683105469998</c:v>
                </c:pt>
                <c:pt idx="28929">
                  <c:v>3.331312656403</c:v>
                </c:pt>
                <c:pt idx="28930">
                  <c:v>3.331399917603</c:v>
                </c:pt>
                <c:pt idx="28931">
                  <c:v>3.3314809799190002</c:v>
                </c:pt>
                <c:pt idx="28932">
                  <c:v>3.3315370082859999</c:v>
                </c:pt>
                <c:pt idx="28933">
                  <c:v>3.3315398693080001</c:v>
                </c:pt>
                <c:pt idx="28934">
                  <c:v>3.3314986228939998</c:v>
                </c:pt>
                <c:pt idx="28935">
                  <c:v>3.3314585685729998</c:v>
                </c:pt>
                <c:pt idx="28936">
                  <c:v>3.331535816193</c:v>
                </c:pt>
                <c:pt idx="28937">
                  <c:v>3.3316254615780001</c:v>
                </c:pt>
                <c:pt idx="28938">
                  <c:v>3.3317763805389999</c:v>
                </c:pt>
                <c:pt idx="28939">
                  <c:v>3.332141160965</c:v>
                </c:pt>
                <c:pt idx="28940">
                  <c:v>3.3322153091429998</c:v>
                </c:pt>
                <c:pt idx="28941">
                  <c:v>3.3322904109949998</c:v>
                </c:pt>
                <c:pt idx="28942">
                  <c:v>3.3323507308960001</c:v>
                </c:pt>
                <c:pt idx="28943">
                  <c:v>3.3323969840999998</c:v>
                </c:pt>
                <c:pt idx="28944">
                  <c:v>3.3324379920960001</c:v>
                </c:pt>
                <c:pt idx="28945">
                  <c:v>3.3324692249300001</c:v>
                </c:pt>
                <c:pt idx="28946">
                  <c:v>3.332498550415</c:v>
                </c:pt>
                <c:pt idx="28947">
                  <c:v>3.3325221538540002</c:v>
                </c:pt>
                <c:pt idx="28948">
                  <c:v>3.3325419425959999</c:v>
                </c:pt>
                <c:pt idx="28949">
                  <c:v>3.3325784206389999</c:v>
                </c:pt>
                <c:pt idx="28950">
                  <c:v>3.3326408863069998</c:v>
                </c:pt>
                <c:pt idx="28951">
                  <c:v>3.3327600955959999</c:v>
                </c:pt>
                <c:pt idx="28952">
                  <c:v>3.332905054092</c:v>
                </c:pt>
                <c:pt idx="28953">
                  <c:v>3.3330578804019999</c:v>
                </c:pt>
                <c:pt idx="28954">
                  <c:v>3.3331370353700001</c:v>
                </c:pt>
                <c:pt idx="28955">
                  <c:v>3.3332893848420002</c:v>
                </c:pt>
                <c:pt idx="28956">
                  <c:v>3.3334276676179999</c:v>
                </c:pt>
                <c:pt idx="28957">
                  <c:v>3.3335447311399999</c:v>
                </c:pt>
                <c:pt idx="28958">
                  <c:v>3.333569526672</c:v>
                </c:pt>
                <c:pt idx="28959">
                  <c:v>3.3338146209719999</c:v>
                </c:pt>
                <c:pt idx="28960">
                  <c:v>3.3339154720309998</c:v>
                </c:pt>
                <c:pt idx="28961">
                  <c:v>3.3340153694149999</c:v>
                </c:pt>
                <c:pt idx="28962">
                  <c:v>3.3341121673580001</c:v>
                </c:pt>
                <c:pt idx="28963">
                  <c:v>3.3341822624209998</c:v>
                </c:pt>
                <c:pt idx="28964">
                  <c:v>3.3342018127439998</c:v>
                </c:pt>
                <c:pt idx="28965">
                  <c:v>3.3341963291169998</c:v>
                </c:pt>
                <c:pt idx="28966">
                  <c:v>3.3341717720030002</c:v>
                </c:pt>
                <c:pt idx="28967">
                  <c:v>3.334141254425</c:v>
                </c:pt>
                <c:pt idx="28968">
                  <c:v>3.3341176509860002</c:v>
                </c:pt>
                <c:pt idx="28969">
                  <c:v>3.3341329097750001</c:v>
                </c:pt>
                <c:pt idx="28970">
                  <c:v>3.3342018127439998</c:v>
                </c:pt>
                <c:pt idx="28971">
                  <c:v>3.3342907428739998</c:v>
                </c:pt>
                <c:pt idx="28972">
                  <c:v>3.33433675766</c:v>
                </c:pt>
                <c:pt idx="28973">
                  <c:v>3.3344283103939998</c:v>
                </c:pt>
                <c:pt idx="28974">
                  <c:v>3.33451795578</c:v>
                </c:pt>
                <c:pt idx="28975">
                  <c:v>3.3346059322360002</c:v>
                </c:pt>
                <c:pt idx="28976">
                  <c:v>3.3346688747409998</c:v>
                </c:pt>
                <c:pt idx="28977">
                  <c:v>3.3346743583679999</c:v>
                </c:pt>
                <c:pt idx="28978">
                  <c:v>3.3347084522250001</c:v>
                </c:pt>
                <c:pt idx="28979">
                  <c:v>3.3347990512850001</c:v>
                </c:pt>
                <c:pt idx="28980">
                  <c:v>3.3349432945249999</c:v>
                </c:pt>
                <c:pt idx="28981">
                  <c:v>3.3350238800050001</c:v>
                </c:pt>
                <c:pt idx="28982">
                  <c:v>3.3351063728330002</c:v>
                </c:pt>
                <c:pt idx="28983">
                  <c:v>3.335189342499</c:v>
                </c:pt>
                <c:pt idx="28984">
                  <c:v>3.3352711200709999</c:v>
                </c:pt>
                <c:pt idx="28985">
                  <c:v>3.3353543281559999</c:v>
                </c:pt>
                <c:pt idx="28986">
                  <c:v>3.3354384899139999</c:v>
                </c:pt>
                <c:pt idx="28987">
                  <c:v>3.335522413254</c:v>
                </c:pt>
                <c:pt idx="28988">
                  <c:v>3.3355994224550001</c:v>
                </c:pt>
                <c:pt idx="28989">
                  <c:v>3.3356649875639999</c:v>
                </c:pt>
                <c:pt idx="28990">
                  <c:v>3.3357360363009998</c:v>
                </c:pt>
                <c:pt idx="28991">
                  <c:v>3.3357627391819999</c:v>
                </c:pt>
                <c:pt idx="28992">
                  <c:v>3.335790872574</c:v>
                </c:pt>
                <c:pt idx="28993">
                  <c:v>3.3361949920649998</c:v>
                </c:pt>
                <c:pt idx="28994">
                  <c:v>3.3363499641419998</c:v>
                </c:pt>
                <c:pt idx="28995">
                  <c:v>3.336441516876</c:v>
                </c:pt>
                <c:pt idx="28996">
                  <c:v>3.3364830017089999</c:v>
                </c:pt>
                <c:pt idx="28997">
                  <c:v>3.33646941185</c:v>
                </c:pt>
                <c:pt idx="28998">
                  <c:v>3.3364264965060002</c:v>
                </c:pt>
                <c:pt idx="28999">
                  <c:v>3.3364055156710002</c:v>
                </c:pt>
                <c:pt idx="29000">
                  <c:v>3.3363990783689998</c:v>
                </c:pt>
                <c:pt idx="29001">
                  <c:v>3.336455345154</c:v>
                </c:pt>
                <c:pt idx="29002">
                  <c:v>3.3365449905400002</c:v>
                </c:pt>
                <c:pt idx="29003">
                  <c:v>3.336641788483</c:v>
                </c:pt>
                <c:pt idx="29004">
                  <c:v>3.3368017673489998</c:v>
                </c:pt>
                <c:pt idx="29005">
                  <c:v>3.3370385169980001</c:v>
                </c:pt>
                <c:pt idx="29006">
                  <c:v>3.3371257781980002</c:v>
                </c:pt>
                <c:pt idx="29007">
                  <c:v>3.337151050568</c:v>
                </c:pt>
                <c:pt idx="29008">
                  <c:v>3.3371646404269999</c:v>
                </c:pt>
                <c:pt idx="29009">
                  <c:v>3.3371832370760002</c:v>
                </c:pt>
                <c:pt idx="29010">
                  <c:v>3.337198019028</c:v>
                </c:pt>
                <c:pt idx="29011">
                  <c:v>3.3372163772580001</c:v>
                </c:pt>
                <c:pt idx="29012">
                  <c:v>3.3373198509219999</c:v>
                </c:pt>
                <c:pt idx="29013">
                  <c:v>3.337505102158</c:v>
                </c:pt>
                <c:pt idx="29014">
                  <c:v>3.3377015590669998</c:v>
                </c:pt>
                <c:pt idx="29015">
                  <c:v>3.3378372192380001</c:v>
                </c:pt>
                <c:pt idx="29016">
                  <c:v>3.338035583496</c:v>
                </c:pt>
                <c:pt idx="29017">
                  <c:v>3.3382019996640002</c:v>
                </c:pt>
                <c:pt idx="29018">
                  <c:v>3.3382093906399999</c:v>
                </c:pt>
                <c:pt idx="29019">
                  <c:v>3.3382153511050001</c:v>
                </c:pt>
                <c:pt idx="29020">
                  <c:v>3.338284492493</c:v>
                </c:pt>
                <c:pt idx="29021">
                  <c:v>3.3388645648959998</c:v>
                </c:pt>
                <c:pt idx="29022">
                  <c:v>3.3390386104580001</c:v>
                </c:pt>
                <c:pt idx="29023">
                  <c:v>3.3390038013460002</c:v>
                </c:pt>
                <c:pt idx="29024">
                  <c:v>3.338984251022</c:v>
                </c:pt>
                <c:pt idx="29025">
                  <c:v>3.3390116691589999</c:v>
                </c:pt>
                <c:pt idx="29026">
                  <c:v>3.3391599655149999</c:v>
                </c:pt>
                <c:pt idx="29027">
                  <c:v>3.339306592941</c:v>
                </c:pt>
                <c:pt idx="29028">
                  <c:v>3.3394005298609999</c:v>
                </c:pt>
                <c:pt idx="29029">
                  <c:v>3.3394923210140002</c:v>
                </c:pt>
                <c:pt idx="29030">
                  <c:v>3.3395185470580002</c:v>
                </c:pt>
                <c:pt idx="29031">
                  <c:v>3.339523077011</c:v>
                </c:pt>
                <c:pt idx="29032">
                  <c:v>3.3395121097559999</c:v>
                </c:pt>
                <c:pt idx="29033">
                  <c:v>3.3394956588750002</c:v>
                </c:pt>
                <c:pt idx="29034">
                  <c:v>3.339463710785</c:v>
                </c:pt>
                <c:pt idx="29035">
                  <c:v>3.3394436836239998</c:v>
                </c:pt>
                <c:pt idx="29036">
                  <c:v>3.3394243717190002</c:v>
                </c:pt>
                <c:pt idx="29037">
                  <c:v>3.3394067287450002</c:v>
                </c:pt>
                <c:pt idx="29038">
                  <c:v>3.3394203186040001</c:v>
                </c:pt>
                <c:pt idx="29039">
                  <c:v>3.339449882507</c:v>
                </c:pt>
                <c:pt idx="29040">
                  <c:v>3.3395276069639999</c:v>
                </c:pt>
                <c:pt idx="29041">
                  <c:v>3.3395709991459999</c:v>
                </c:pt>
                <c:pt idx="29042">
                  <c:v>3.3396124839780001</c:v>
                </c:pt>
                <c:pt idx="29043">
                  <c:v>3.3397052288059998</c:v>
                </c:pt>
                <c:pt idx="29044">
                  <c:v>3.3397510051729999</c:v>
                </c:pt>
                <c:pt idx="29045">
                  <c:v>3.3398475646970001</c:v>
                </c:pt>
                <c:pt idx="29046">
                  <c:v>3.3399350643160002</c:v>
                </c:pt>
                <c:pt idx="29047">
                  <c:v>3.3399758338929999</c:v>
                </c:pt>
                <c:pt idx="29048">
                  <c:v>3.3400959968569999</c:v>
                </c:pt>
                <c:pt idx="29049">
                  <c:v>3.3402314186100002</c:v>
                </c:pt>
                <c:pt idx="29050">
                  <c:v>3.3403840064999999</c:v>
                </c:pt>
                <c:pt idx="29051">
                  <c:v>3.340461015701</c:v>
                </c:pt>
                <c:pt idx="29052">
                  <c:v>3.3405456542969998</c:v>
                </c:pt>
                <c:pt idx="29053">
                  <c:v>3.3406314849849998</c:v>
                </c:pt>
                <c:pt idx="29054">
                  <c:v>3.3407182693480002</c:v>
                </c:pt>
                <c:pt idx="29055">
                  <c:v>3.3408017158510002</c:v>
                </c:pt>
                <c:pt idx="29056">
                  <c:v>3.3408868312840001</c:v>
                </c:pt>
                <c:pt idx="29057">
                  <c:v>3.340968370438</c:v>
                </c:pt>
                <c:pt idx="29058">
                  <c:v>3.3410377502439998</c:v>
                </c:pt>
                <c:pt idx="29059">
                  <c:v>3.3410899639129998</c:v>
                </c:pt>
                <c:pt idx="29060">
                  <c:v>3.3411576747890002</c:v>
                </c:pt>
                <c:pt idx="29061">
                  <c:v>3.341163873672</c:v>
                </c:pt>
                <c:pt idx="29062">
                  <c:v>3.341231822968</c:v>
                </c:pt>
                <c:pt idx="29063">
                  <c:v>3.3414599895479999</c:v>
                </c:pt>
                <c:pt idx="29064">
                  <c:v>3.3418591022489998</c:v>
                </c:pt>
                <c:pt idx="29065">
                  <c:v>3.3420367240909998</c:v>
                </c:pt>
                <c:pt idx="29066">
                  <c:v>3.342077493668</c:v>
                </c:pt>
                <c:pt idx="29067">
                  <c:v>3.3421182632450002</c:v>
                </c:pt>
                <c:pt idx="29068">
                  <c:v>3.3421745300289998</c:v>
                </c:pt>
                <c:pt idx="29069">
                  <c:v>3.342238426208</c:v>
                </c:pt>
                <c:pt idx="29070">
                  <c:v>3.342314720154</c:v>
                </c:pt>
                <c:pt idx="29071">
                  <c:v>3.342393398285</c:v>
                </c:pt>
                <c:pt idx="29072">
                  <c:v>3.3424744606019998</c:v>
                </c:pt>
                <c:pt idx="29073">
                  <c:v>3.3426308631900001</c:v>
                </c:pt>
                <c:pt idx="29074">
                  <c:v>3.3427705764770002</c:v>
                </c:pt>
                <c:pt idx="29075">
                  <c:v>3.3429017066959998</c:v>
                </c:pt>
                <c:pt idx="29076">
                  <c:v>3.34313082695</c:v>
                </c:pt>
                <c:pt idx="29077">
                  <c:v>3.3431680202480001</c:v>
                </c:pt>
                <c:pt idx="29078">
                  <c:v>3.3431966304779999</c:v>
                </c:pt>
                <c:pt idx="29079">
                  <c:v>3.343519926071</c:v>
                </c:pt>
                <c:pt idx="29080">
                  <c:v>3.3438391685490001</c:v>
                </c:pt>
                <c:pt idx="29081">
                  <c:v>3.3439764976499999</c:v>
                </c:pt>
                <c:pt idx="29082">
                  <c:v>3.3440544605259999</c:v>
                </c:pt>
                <c:pt idx="29083">
                  <c:v>3.3440160751339998</c:v>
                </c:pt>
                <c:pt idx="29084">
                  <c:v>3.3439807891850002</c:v>
                </c:pt>
                <c:pt idx="29085">
                  <c:v>3.3439409732819998</c:v>
                </c:pt>
                <c:pt idx="29086">
                  <c:v>3.3439228534700001</c:v>
                </c:pt>
                <c:pt idx="29087">
                  <c:v>3.3439965248110002</c:v>
                </c:pt>
                <c:pt idx="29088">
                  <c:v>3.3440771102909999</c:v>
                </c:pt>
                <c:pt idx="29089">
                  <c:v>3.3441693782809998</c:v>
                </c:pt>
                <c:pt idx="29090">
                  <c:v>3.344304561615</c:v>
                </c:pt>
                <c:pt idx="29091">
                  <c:v>3.3443956375120001</c:v>
                </c:pt>
                <c:pt idx="29092">
                  <c:v>3.344489574432</c:v>
                </c:pt>
                <c:pt idx="29093">
                  <c:v>3.3446266651149998</c:v>
                </c:pt>
                <c:pt idx="29094">
                  <c:v>3.3447782993319999</c:v>
                </c:pt>
                <c:pt idx="29095">
                  <c:v>3.3447747230529998</c:v>
                </c:pt>
                <c:pt idx="29096">
                  <c:v>3.344799757004</c:v>
                </c:pt>
                <c:pt idx="29097">
                  <c:v>3.344873189926</c:v>
                </c:pt>
                <c:pt idx="29098">
                  <c:v>3.344986200333</c:v>
                </c:pt>
                <c:pt idx="29099">
                  <c:v>3.3455433845520002</c:v>
                </c:pt>
                <c:pt idx="29100">
                  <c:v>3.345678806305</c:v>
                </c:pt>
                <c:pt idx="29101">
                  <c:v>3.3457262516020001</c:v>
                </c:pt>
                <c:pt idx="29102">
                  <c:v>3.3458399772640002</c:v>
                </c:pt>
                <c:pt idx="29103">
                  <c:v>3.3464324474330001</c:v>
                </c:pt>
                <c:pt idx="29104">
                  <c:v>3.3465266227720001</c:v>
                </c:pt>
                <c:pt idx="29105">
                  <c:v>3.3464787006379999</c:v>
                </c:pt>
                <c:pt idx="29106">
                  <c:v>3.3464765548709998</c:v>
                </c:pt>
                <c:pt idx="29107">
                  <c:v>3.3465325832369999</c:v>
                </c:pt>
                <c:pt idx="29108">
                  <c:v>3.3466794490809999</c:v>
                </c:pt>
                <c:pt idx="29109">
                  <c:v>3.3467819690699998</c:v>
                </c:pt>
                <c:pt idx="29110">
                  <c:v>3.3468821048740001</c:v>
                </c:pt>
                <c:pt idx="29111">
                  <c:v>3.347042560577</c:v>
                </c:pt>
                <c:pt idx="29112">
                  <c:v>3.3471291065219999</c:v>
                </c:pt>
                <c:pt idx="29113">
                  <c:v>3.347133159637</c:v>
                </c:pt>
                <c:pt idx="29114">
                  <c:v>3.347117185593</c:v>
                </c:pt>
                <c:pt idx="29115">
                  <c:v>3.347576141357</c:v>
                </c:pt>
                <c:pt idx="29116">
                  <c:v>3.3477270603179998</c:v>
                </c:pt>
                <c:pt idx="29117">
                  <c:v>3.347802877426</c:v>
                </c:pt>
                <c:pt idx="29118">
                  <c:v>3.347957849503</c:v>
                </c:pt>
                <c:pt idx="29119">
                  <c:v>3.3480305671689998</c:v>
                </c:pt>
                <c:pt idx="29120">
                  <c:v>3.3480949401859998</c:v>
                </c:pt>
                <c:pt idx="29121">
                  <c:v>3.3481383323670002</c:v>
                </c:pt>
                <c:pt idx="29122">
                  <c:v>3.3481657505040001</c:v>
                </c:pt>
                <c:pt idx="29123">
                  <c:v>3.3481910228729999</c:v>
                </c:pt>
                <c:pt idx="29124">
                  <c:v>3.3482062816620002</c:v>
                </c:pt>
                <c:pt idx="29125">
                  <c:v>3.34823679924</c:v>
                </c:pt>
                <c:pt idx="29126">
                  <c:v>3.3482499122620002</c:v>
                </c:pt>
                <c:pt idx="29127">
                  <c:v>3.3483319282530002</c:v>
                </c:pt>
                <c:pt idx="29128">
                  <c:v>3.348536968231</c:v>
                </c:pt>
                <c:pt idx="29129">
                  <c:v>3.348685026169</c:v>
                </c:pt>
                <c:pt idx="29130">
                  <c:v>3.3487856388089998</c:v>
                </c:pt>
                <c:pt idx="29131">
                  <c:v>3.3488318920140001</c:v>
                </c:pt>
                <c:pt idx="29132">
                  <c:v>3.3489179611209998</c:v>
                </c:pt>
                <c:pt idx="29133">
                  <c:v>3.3489654064179999</c:v>
                </c:pt>
                <c:pt idx="29134">
                  <c:v>3.3489594459530001</c:v>
                </c:pt>
                <c:pt idx="29135">
                  <c:v>3.3489193916320001</c:v>
                </c:pt>
                <c:pt idx="29136">
                  <c:v>3.3488814830779998</c:v>
                </c:pt>
                <c:pt idx="29137">
                  <c:v>3.3488519191739998</c:v>
                </c:pt>
                <c:pt idx="29138">
                  <c:v>3.348884105682</c:v>
                </c:pt>
                <c:pt idx="29139">
                  <c:v>3.3489656448359999</c:v>
                </c:pt>
                <c:pt idx="29140">
                  <c:v>3.3490536212920001</c:v>
                </c:pt>
                <c:pt idx="29141">
                  <c:v>3.3490972518920001</c:v>
                </c:pt>
                <c:pt idx="29142">
                  <c:v>3.3491830825809998</c:v>
                </c:pt>
                <c:pt idx="29143">
                  <c:v>3.3492267131809998</c:v>
                </c:pt>
                <c:pt idx="29144">
                  <c:v>3.3492703437809999</c:v>
                </c:pt>
                <c:pt idx="29145">
                  <c:v>3.3493590354920002</c:v>
                </c:pt>
                <c:pt idx="29146">
                  <c:v>3.3494353294370001</c:v>
                </c:pt>
                <c:pt idx="29147">
                  <c:v>3.3494586944579998</c:v>
                </c:pt>
                <c:pt idx="29148">
                  <c:v>3.3494377136229998</c:v>
                </c:pt>
                <c:pt idx="29149">
                  <c:v>3.3494102954859999</c:v>
                </c:pt>
                <c:pt idx="29150">
                  <c:v>3.3493885993960002</c:v>
                </c:pt>
                <c:pt idx="29151">
                  <c:v>3.3494007587430001</c:v>
                </c:pt>
                <c:pt idx="29152">
                  <c:v>3.349774837494</c:v>
                </c:pt>
                <c:pt idx="29153">
                  <c:v>3.3499264717099999</c:v>
                </c:pt>
                <c:pt idx="29154">
                  <c:v>3.3500106334690001</c:v>
                </c:pt>
                <c:pt idx="29155">
                  <c:v>3.3500950336459998</c:v>
                </c:pt>
                <c:pt idx="29156">
                  <c:v>3.3501720428469999</c:v>
                </c:pt>
                <c:pt idx="29157">
                  <c:v>3.3502297401429999</c:v>
                </c:pt>
                <c:pt idx="29158">
                  <c:v>3.3502757549290001</c:v>
                </c:pt>
                <c:pt idx="29159">
                  <c:v>3.3503115177149998</c:v>
                </c:pt>
                <c:pt idx="29160">
                  <c:v>3.350341796875</c:v>
                </c:pt>
                <c:pt idx="29161">
                  <c:v>3.350376605988</c:v>
                </c:pt>
                <c:pt idx="29162">
                  <c:v>3.3504095077509999</c:v>
                </c:pt>
                <c:pt idx="29163">
                  <c:v>3.3504402637480002</c:v>
                </c:pt>
                <c:pt idx="29164">
                  <c:v>3.3504745960240001</c:v>
                </c:pt>
                <c:pt idx="29165">
                  <c:v>3.3505160808559999</c:v>
                </c:pt>
                <c:pt idx="29166">
                  <c:v>3.3505635261540001</c:v>
                </c:pt>
                <c:pt idx="29167">
                  <c:v>3.3506357669829998</c:v>
                </c:pt>
                <c:pt idx="29168">
                  <c:v>3.3507225513460002</c:v>
                </c:pt>
                <c:pt idx="29169">
                  <c:v>3.350824832916</c:v>
                </c:pt>
                <c:pt idx="29170">
                  <c:v>3.3509392738339998</c:v>
                </c:pt>
                <c:pt idx="29171">
                  <c:v>3.3510489463809998</c:v>
                </c:pt>
                <c:pt idx="29172">
                  <c:v>3.3511600494380001</c:v>
                </c:pt>
                <c:pt idx="29173">
                  <c:v>3.3512749671940001</c:v>
                </c:pt>
                <c:pt idx="29174">
                  <c:v>3.3513813018800001</c:v>
                </c:pt>
                <c:pt idx="29175">
                  <c:v>3.3514819145199999</c:v>
                </c:pt>
                <c:pt idx="29176">
                  <c:v>3.3515815734859999</c:v>
                </c:pt>
                <c:pt idx="29177">
                  <c:v>3.3516726493840001</c:v>
                </c:pt>
                <c:pt idx="29178">
                  <c:v>3.351752519608</c:v>
                </c:pt>
                <c:pt idx="29179">
                  <c:v>3.3518059253689998</c:v>
                </c:pt>
                <c:pt idx="29180">
                  <c:v>3.3518586158749999</c:v>
                </c:pt>
                <c:pt idx="29181">
                  <c:v>3.3518860340119998</c:v>
                </c:pt>
                <c:pt idx="29182">
                  <c:v>3.351946353912</c:v>
                </c:pt>
                <c:pt idx="29183">
                  <c:v>3.352035284042</c:v>
                </c:pt>
                <c:pt idx="29184">
                  <c:v>3.3521757125849998</c:v>
                </c:pt>
                <c:pt idx="29185">
                  <c:v>3.352268695831</c:v>
                </c:pt>
                <c:pt idx="29186">
                  <c:v>3.3523616790770001</c:v>
                </c:pt>
                <c:pt idx="29187">
                  <c:v>3.3524353504179998</c:v>
                </c:pt>
                <c:pt idx="29188">
                  <c:v>3.3524460792539998</c:v>
                </c:pt>
                <c:pt idx="29189">
                  <c:v>3.352415084839</c:v>
                </c:pt>
                <c:pt idx="29190">
                  <c:v>3.3523797988889998</c:v>
                </c:pt>
                <c:pt idx="29191">
                  <c:v>3.352349042892</c:v>
                </c:pt>
                <c:pt idx="29192">
                  <c:v>3.3523352146150001</c:v>
                </c:pt>
                <c:pt idx="29193">
                  <c:v>3.3523483276369999</c:v>
                </c:pt>
                <c:pt idx="29194">
                  <c:v>3.3524215221409999</c:v>
                </c:pt>
                <c:pt idx="29195">
                  <c:v>3.3525097370150001</c:v>
                </c:pt>
                <c:pt idx="29196">
                  <c:v>3.352553129196</c:v>
                </c:pt>
                <c:pt idx="29197">
                  <c:v>3.3525927066799999</c:v>
                </c:pt>
                <c:pt idx="29198">
                  <c:v>3.3526775836940002</c:v>
                </c:pt>
                <c:pt idx="29199">
                  <c:v>3.352722406387</c:v>
                </c:pt>
                <c:pt idx="29200">
                  <c:v>3.3527641296390001</c:v>
                </c:pt>
                <c:pt idx="29201">
                  <c:v>3.3527979850770002</c:v>
                </c:pt>
                <c:pt idx="29202">
                  <c:v>3.3528280258179999</c:v>
                </c:pt>
                <c:pt idx="29203">
                  <c:v>3.3528201580050001</c:v>
                </c:pt>
                <c:pt idx="29204">
                  <c:v>3.352788448334</c:v>
                </c:pt>
                <c:pt idx="29205">
                  <c:v>3.3527681827550002</c:v>
                </c:pt>
                <c:pt idx="29206">
                  <c:v>3.3527250289919999</c:v>
                </c:pt>
                <c:pt idx="29207">
                  <c:v>3.3527007102969999</c:v>
                </c:pt>
                <c:pt idx="29208">
                  <c:v>3.3527228832240001</c:v>
                </c:pt>
                <c:pt idx="29209">
                  <c:v>3.3527994155880001</c:v>
                </c:pt>
                <c:pt idx="29210">
                  <c:v>3.3529517650599998</c:v>
                </c:pt>
                <c:pt idx="29211">
                  <c:v>3.3533241748810001</c:v>
                </c:pt>
                <c:pt idx="29212">
                  <c:v>3.3534500598910002</c:v>
                </c:pt>
                <c:pt idx="29213">
                  <c:v>3.3534979820249999</c:v>
                </c:pt>
                <c:pt idx="29214">
                  <c:v>3.3535315990450001</c:v>
                </c:pt>
                <c:pt idx="29215">
                  <c:v>3.3535566329959998</c:v>
                </c:pt>
                <c:pt idx="29216">
                  <c:v>3.3535797595979999</c:v>
                </c:pt>
                <c:pt idx="29217">
                  <c:v>3.3536000251770002</c:v>
                </c:pt>
                <c:pt idx="29218">
                  <c:v>3.3536250591279999</c:v>
                </c:pt>
                <c:pt idx="29219">
                  <c:v>3.35365152359</c:v>
                </c:pt>
                <c:pt idx="29220">
                  <c:v>3.353677749634</c:v>
                </c:pt>
                <c:pt idx="29221">
                  <c:v>3.3537065982819998</c:v>
                </c:pt>
                <c:pt idx="29222">
                  <c:v>3.3537461757660001</c:v>
                </c:pt>
                <c:pt idx="29223">
                  <c:v>3.3537933826450002</c:v>
                </c:pt>
                <c:pt idx="29224">
                  <c:v>3.3539278507230001</c:v>
                </c:pt>
                <c:pt idx="29225">
                  <c:v>3.354064702988</c:v>
                </c:pt>
                <c:pt idx="29226">
                  <c:v>3.3545560836789998</c:v>
                </c:pt>
                <c:pt idx="29227">
                  <c:v>3.354546308517</c:v>
                </c:pt>
                <c:pt idx="29228">
                  <c:v>3.3544933795929999</c:v>
                </c:pt>
                <c:pt idx="29229">
                  <c:v>3.3544745445249999</c:v>
                </c:pt>
                <c:pt idx="29230">
                  <c:v>3.354500770569</c:v>
                </c:pt>
                <c:pt idx="29231">
                  <c:v>3.3545753955839999</c:v>
                </c:pt>
                <c:pt idx="29232">
                  <c:v>3.3546669483180001</c:v>
                </c:pt>
                <c:pt idx="29233">
                  <c:v>3.3547623157499999</c:v>
                </c:pt>
                <c:pt idx="29234">
                  <c:v>3.354855060577</c:v>
                </c:pt>
                <c:pt idx="29235">
                  <c:v>3.354952573776</c:v>
                </c:pt>
                <c:pt idx="29236">
                  <c:v>3.3550386428830001</c:v>
                </c:pt>
                <c:pt idx="29237">
                  <c:v>3.3550584316249998</c:v>
                </c:pt>
                <c:pt idx="29238">
                  <c:v>3.3550403118130001</c:v>
                </c:pt>
                <c:pt idx="29239">
                  <c:v>3.3550109863280002</c:v>
                </c:pt>
                <c:pt idx="29240">
                  <c:v>3.3552587032319998</c:v>
                </c:pt>
                <c:pt idx="29241">
                  <c:v>3.3553988933559999</c:v>
                </c:pt>
                <c:pt idx="29242">
                  <c:v>3.3555479049680002</c:v>
                </c:pt>
                <c:pt idx="29243">
                  <c:v>3.355695724487</c:v>
                </c:pt>
                <c:pt idx="29244">
                  <c:v>3.3558278083799999</c:v>
                </c:pt>
                <c:pt idx="29245">
                  <c:v>3.3558971881869999</c:v>
                </c:pt>
                <c:pt idx="29246">
                  <c:v>3.3559770584109998</c:v>
                </c:pt>
                <c:pt idx="29247">
                  <c:v>3.3561413288119999</c:v>
                </c:pt>
                <c:pt idx="29248">
                  <c:v>3.3566102981569998</c:v>
                </c:pt>
                <c:pt idx="29249">
                  <c:v>3.3566679954529999</c:v>
                </c:pt>
                <c:pt idx="29250">
                  <c:v>3.3567848205569999</c:v>
                </c:pt>
                <c:pt idx="29251">
                  <c:v>3.356860160828</c:v>
                </c:pt>
                <c:pt idx="29252">
                  <c:v>3.3570134639739999</c:v>
                </c:pt>
                <c:pt idx="29253">
                  <c:v>3.3570961952210001</c:v>
                </c:pt>
                <c:pt idx="29254">
                  <c:v>3.3571853637700002</c:v>
                </c:pt>
                <c:pt idx="29255">
                  <c:v>3.3572707176210002</c:v>
                </c:pt>
                <c:pt idx="29256">
                  <c:v>3.3573594093320001</c:v>
                </c:pt>
                <c:pt idx="29257">
                  <c:v>3.3574430942540001</c:v>
                </c:pt>
                <c:pt idx="29258">
                  <c:v>3.3575134277340002</c:v>
                </c:pt>
                <c:pt idx="29259">
                  <c:v>3.3575620651250002</c:v>
                </c:pt>
                <c:pt idx="29260">
                  <c:v>3.35759806633</c:v>
                </c:pt>
                <c:pt idx="29261">
                  <c:v>3.3576247692110002</c:v>
                </c:pt>
                <c:pt idx="29262">
                  <c:v>3.3576459884640002</c:v>
                </c:pt>
                <c:pt idx="29263">
                  <c:v>3.3576722145079998</c:v>
                </c:pt>
                <c:pt idx="29264">
                  <c:v>3.3579912185669998</c:v>
                </c:pt>
                <c:pt idx="29265">
                  <c:v>3.358094930649</c:v>
                </c:pt>
                <c:pt idx="29266">
                  <c:v>3.358236074448</c:v>
                </c:pt>
                <c:pt idx="29267">
                  <c:v>3.358278274536</c:v>
                </c:pt>
                <c:pt idx="29268">
                  <c:v>3.3582601547239999</c:v>
                </c:pt>
                <c:pt idx="29269">
                  <c:v>3.3582351207730001</c:v>
                </c:pt>
                <c:pt idx="29270">
                  <c:v>3.3582112789149998</c:v>
                </c:pt>
                <c:pt idx="29271">
                  <c:v>3.3582096099849998</c:v>
                </c:pt>
                <c:pt idx="29272">
                  <c:v>3.3582649230960002</c:v>
                </c:pt>
                <c:pt idx="29273">
                  <c:v>3.3583488464359998</c:v>
                </c:pt>
                <c:pt idx="29274">
                  <c:v>3.3583941459659998</c:v>
                </c:pt>
                <c:pt idx="29275">
                  <c:v>3.358480453491</c:v>
                </c:pt>
                <c:pt idx="29276">
                  <c:v>3.358523845673</c:v>
                </c:pt>
                <c:pt idx="29277">
                  <c:v>3.3586139678959999</c:v>
                </c:pt>
                <c:pt idx="29278">
                  <c:v>3.3587024211880001</c:v>
                </c:pt>
                <c:pt idx="29279">
                  <c:v>3.3587732315059999</c:v>
                </c:pt>
                <c:pt idx="29280">
                  <c:v>3.3587777614590002</c:v>
                </c:pt>
                <c:pt idx="29281">
                  <c:v>3.358738422394</c:v>
                </c:pt>
                <c:pt idx="29282">
                  <c:v>3.3590242862699999</c:v>
                </c:pt>
                <c:pt idx="29283">
                  <c:v>3.3591008186339999</c:v>
                </c:pt>
                <c:pt idx="29284">
                  <c:v>3.3592555522919998</c:v>
                </c:pt>
                <c:pt idx="29285">
                  <c:v>3.359335184097</c:v>
                </c:pt>
                <c:pt idx="29286">
                  <c:v>3.3594157695770002</c:v>
                </c:pt>
                <c:pt idx="29287">
                  <c:v>3.3595697879789999</c:v>
                </c:pt>
                <c:pt idx="29288">
                  <c:v>3.3597068786620001</c:v>
                </c:pt>
                <c:pt idx="29289">
                  <c:v>3.3598031997679998</c:v>
                </c:pt>
                <c:pt idx="29290">
                  <c:v>3.3598377704620002</c:v>
                </c:pt>
                <c:pt idx="29291">
                  <c:v>3.35986161232</c:v>
                </c:pt>
                <c:pt idx="29292">
                  <c:v>3.3598740100860001</c:v>
                </c:pt>
                <c:pt idx="29293">
                  <c:v>3.3598992824549998</c:v>
                </c:pt>
                <c:pt idx="29294">
                  <c:v>3.3599445819849998</c:v>
                </c:pt>
                <c:pt idx="29295">
                  <c:v>3.3601164817810001</c:v>
                </c:pt>
                <c:pt idx="29296">
                  <c:v>3.3607151508330002</c:v>
                </c:pt>
                <c:pt idx="29297">
                  <c:v>3.3607723712920001</c:v>
                </c:pt>
                <c:pt idx="29298">
                  <c:v>3.360731363297</c:v>
                </c:pt>
                <c:pt idx="29299">
                  <c:v>3.360737085342</c:v>
                </c:pt>
                <c:pt idx="29300">
                  <c:v>3.3608093261719998</c:v>
                </c:pt>
                <c:pt idx="29301">
                  <c:v>3.3609054088589998</c:v>
                </c:pt>
                <c:pt idx="29302">
                  <c:v>3.3610134124759998</c:v>
                </c:pt>
                <c:pt idx="29303">
                  <c:v>3.3611769676210002</c:v>
                </c:pt>
                <c:pt idx="29304">
                  <c:v>3.3613317012790001</c:v>
                </c:pt>
                <c:pt idx="29305">
                  <c:v>3.3613746166229999</c:v>
                </c:pt>
                <c:pt idx="29306">
                  <c:v>3.3613567352290001</c:v>
                </c:pt>
                <c:pt idx="29307">
                  <c:v>3.3613374233250002</c:v>
                </c:pt>
                <c:pt idx="29308">
                  <c:v>3.3613722324370001</c:v>
                </c:pt>
                <c:pt idx="29309">
                  <c:v>3.3614656925199999</c:v>
                </c:pt>
                <c:pt idx="29310">
                  <c:v>3.3615725040440001</c:v>
                </c:pt>
                <c:pt idx="29311">
                  <c:v>3.3617293834690001</c:v>
                </c:pt>
                <c:pt idx="29312">
                  <c:v>3.3618278503419998</c:v>
                </c:pt>
                <c:pt idx="29313">
                  <c:v>3.3619050979609999</c:v>
                </c:pt>
                <c:pt idx="29314">
                  <c:v>3.3619160652160001</c:v>
                </c:pt>
                <c:pt idx="29315">
                  <c:v>3.3619003295900001</c:v>
                </c:pt>
                <c:pt idx="29316">
                  <c:v>3.3618776798250001</c:v>
                </c:pt>
                <c:pt idx="29317">
                  <c:v>3.361856460571</c:v>
                </c:pt>
                <c:pt idx="29318">
                  <c:v>3.3618829250340001</c:v>
                </c:pt>
                <c:pt idx="29319">
                  <c:v>3.3619694709779999</c:v>
                </c:pt>
                <c:pt idx="29320">
                  <c:v>3.3621153831480002</c:v>
                </c:pt>
                <c:pt idx="29321">
                  <c:v>3.3622152805329999</c:v>
                </c:pt>
                <c:pt idx="29322">
                  <c:v>3.3623147010799999</c:v>
                </c:pt>
                <c:pt idx="29323">
                  <c:v>3.3624629974369999</c:v>
                </c:pt>
                <c:pt idx="29324">
                  <c:v>3.362522602081</c:v>
                </c:pt>
                <c:pt idx="29325">
                  <c:v>3.3625915050509998</c:v>
                </c:pt>
                <c:pt idx="29326">
                  <c:v>3.3627314567569999</c:v>
                </c:pt>
                <c:pt idx="29327">
                  <c:v>3.3628187179569999</c:v>
                </c:pt>
                <c:pt idx="29328">
                  <c:v>3.3629121780400002</c:v>
                </c:pt>
                <c:pt idx="29329">
                  <c:v>3.3630082607270002</c:v>
                </c:pt>
                <c:pt idx="29330">
                  <c:v>3.3631093502040001</c:v>
                </c:pt>
                <c:pt idx="29331">
                  <c:v>3.3632085323330001</c:v>
                </c:pt>
                <c:pt idx="29332">
                  <c:v>3.3633029460909998</c:v>
                </c:pt>
                <c:pt idx="29333">
                  <c:v>3.3633935451510002</c:v>
                </c:pt>
                <c:pt idx="29334">
                  <c:v>3.363478660583</c:v>
                </c:pt>
                <c:pt idx="29335">
                  <c:v>3.3635559082030002</c:v>
                </c:pt>
                <c:pt idx="29336">
                  <c:v>3.3636898994450002</c:v>
                </c:pt>
                <c:pt idx="29337">
                  <c:v>3.3636848926540002</c:v>
                </c:pt>
                <c:pt idx="29338">
                  <c:v>3.3637030124659999</c:v>
                </c:pt>
                <c:pt idx="29339">
                  <c:v>3.363776445389</c:v>
                </c:pt>
                <c:pt idx="29340">
                  <c:v>3.3639254570010002</c:v>
                </c:pt>
                <c:pt idx="29341">
                  <c:v>3.3640770912170002</c:v>
                </c:pt>
                <c:pt idx="29342">
                  <c:v>3.3644366264340002</c:v>
                </c:pt>
                <c:pt idx="29343">
                  <c:v>3.364451169968</c:v>
                </c:pt>
                <c:pt idx="29344">
                  <c:v>3.364465236664</c:v>
                </c:pt>
                <c:pt idx="29345">
                  <c:v>3.3644769191739998</c:v>
                </c:pt>
                <c:pt idx="29346">
                  <c:v>3.3645248413090001</c:v>
                </c:pt>
                <c:pt idx="29347">
                  <c:v>3.3646252155299998</c:v>
                </c:pt>
                <c:pt idx="29348">
                  <c:v>3.3646974563600001</c:v>
                </c:pt>
                <c:pt idx="29349">
                  <c:v>3.364772319794</c:v>
                </c:pt>
                <c:pt idx="29350">
                  <c:v>3.3649213314059998</c:v>
                </c:pt>
                <c:pt idx="29351">
                  <c:v>3.3649945259090002</c:v>
                </c:pt>
                <c:pt idx="29352">
                  <c:v>3.3651957511899999</c:v>
                </c:pt>
                <c:pt idx="29353">
                  <c:v>3.365335702896</c:v>
                </c:pt>
                <c:pt idx="29354">
                  <c:v>3.3655159473420002</c:v>
                </c:pt>
                <c:pt idx="29355">
                  <c:v>3.3655855655670002</c:v>
                </c:pt>
                <c:pt idx="29356">
                  <c:v>3.365598917007</c:v>
                </c:pt>
                <c:pt idx="29357">
                  <c:v>3.3656113147740001</c:v>
                </c:pt>
                <c:pt idx="29358">
                  <c:v>3.3656241893769998</c:v>
                </c:pt>
                <c:pt idx="29359">
                  <c:v>3.3657112121580002</c:v>
                </c:pt>
                <c:pt idx="29360">
                  <c:v>3.3661243915560002</c:v>
                </c:pt>
                <c:pt idx="29361">
                  <c:v>3.3665180206300001</c:v>
                </c:pt>
                <c:pt idx="29362">
                  <c:v>3.366470575333</c:v>
                </c:pt>
                <c:pt idx="29363">
                  <c:v>3.3664402961729998</c:v>
                </c:pt>
                <c:pt idx="29364">
                  <c:v>3.3664529323579999</c:v>
                </c:pt>
                <c:pt idx="29365">
                  <c:v>3.3667736053469999</c:v>
                </c:pt>
                <c:pt idx="29366">
                  <c:v>3.3670117855070001</c:v>
                </c:pt>
                <c:pt idx="29367">
                  <c:v>3.3672113418579999</c:v>
                </c:pt>
                <c:pt idx="29368">
                  <c:v>3.3672530651089998</c:v>
                </c:pt>
                <c:pt idx="29369">
                  <c:v>3.3672261238100001</c:v>
                </c:pt>
                <c:pt idx="29370">
                  <c:v>3.3671810626980001</c:v>
                </c:pt>
                <c:pt idx="29371">
                  <c:v>3.3671572208399998</c:v>
                </c:pt>
                <c:pt idx="29372">
                  <c:v>3.3672146797179998</c:v>
                </c:pt>
                <c:pt idx="29373">
                  <c:v>3.3673508167269999</c:v>
                </c:pt>
                <c:pt idx="29374">
                  <c:v>3.3674411773680002</c:v>
                </c:pt>
                <c:pt idx="29375">
                  <c:v>3.3675804138180001</c:v>
                </c:pt>
                <c:pt idx="29376">
                  <c:v>3.3676726818080001</c:v>
                </c:pt>
                <c:pt idx="29377">
                  <c:v>3.3677527904510001</c:v>
                </c:pt>
                <c:pt idx="29378">
                  <c:v>3.3677887916559999</c:v>
                </c:pt>
                <c:pt idx="29379">
                  <c:v>3.3677721023560001</c:v>
                </c:pt>
                <c:pt idx="29380">
                  <c:v>3.3677411079409998</c:v>
                </c:pt>
                <c:pt idx="29381">
                  <c:v>3.3677229881290001</c:v>
                </c:pt>
                <c:pt idx="29382">
                  <c:v>3.367705345154</c:v>
                </c:pt>
                <c:pt idx="29383">
                  <c:v>3.3676800727840002</c:v>
                </c:pt>
                <c:pt idx="29384">
                  <c:v>3.3676996231079999</c:v>
                </c:pt>
                <c:pt idx="29385">
                  <c:v>3.367776870728</c:v>
                </c:pt>
                <c:pt idx="29386">
                  <c:v>3.3678653240199998</c:v>
                </c:pt>
                <c:pt idx="29387">
                  <c:v>3.367956638336</c:v>
                </c:pt>
                <c:pt idx="29388">
                  <c:v>3.368000030518</c:v>
                </c:pt>
                <c:pt idx="29389">
                  <c:v>3.3680982589720001</c:v>
                </c:pt>
                <c:pt idx="29390">
                  <c:v>3.3681802749630001</c:v>
                </c:pt>
                <c:pt idx="29391">
                  <c:v>3.3682088851929999</c:v>
                </c:pt>
                <c:pt idx="29392">
                  <c:v>3.368193626404</c:v>
                </c:pt>
                <c:pt idx="29393">
                  <c:v>3.3681826591489998</c:v>
                </c:pt>
                <c:pt idx="29394">
                  <c:v>3.3681635856629999</c:v>
                </c:pt>
                <c:pt idx="29395">
                  <c:v>3.3681626319890001</c:v>
                </c:pt>
                <c:pt idx="29396">
                  <c:v>3.3682212829589999</c:v>
                </c:pt>
                <c:pt idx="29397">
                  <c:v>3.3683815002439998</c:v>
                </c:pt>
                <c:pt idx="29398">
                  <c:v>3.3686656951899998</c:v>
                </c:pt>
                <c:pt idx="29399">
                  <c:v>3.368758440018</c:v>
                </c:pt>
                <c:pt idx="29400">
                  <c:v>3.3688619136810001</c:v>
                </c:pt>
                <c:pt idx="29401">
                  <c:v>3.3689603805539998</c:v>
                </c:pt>
                <c:pt idx="29402">
                  <c:v>3.3690567016599999</c:v>
                </c:pt>
                <c:pt idx="29403">
                  <c:v>3.3691430091860002</c:v>
                </c:pt>
                <c:pt idx="29404">
                  <c:v>3.3692159652710001</c:v>
                </c:pt>
                <c:pt idx="29405">
                  <c:v>3.3692824840550002</c:v>
                </c:pt>
                <c:pt idx="29406">
                  <c:v>3.3693397045140001</c:v>
                </c:pt>
                <c:pt idx="29407">
                  <c:v>3.3693909645079998</c:v>
                </c:pt>
                <c:pt idx="29408">
                  <c:v>3.369440555573</c:v>
                </c:pt>
                <c:pt idx="29409">
                  <c:v>3.3694784641269999</c:v>
                </c:pt>
                <c:pt idx="29410">
                  <c:v>3.3695070743560001</c:v>
                </c:pt>
                <c:pt idx="29411">
                  <c:v>3.3695418834690001</c:v>
                </c:pt>
                <c:pt idx="29412">
                  <c:v>3.3695816993709999</c:v>
                </c:pt>
                <c:pt idx="29413">
                  <c:v>3.3696334362029998</c:v>
                </c:pt>
                <c:pt idx="29414">
                  <c:v>3.3697655200960002</c:v>
                </c:pt>
                <c:pt idx="29415">
                  <c:v>3.3699038028719999</c:v>
                </c:pt>
                <c:pt idx="29416">
                  <c:v>3.370411872864</c:v>
                </c:pt>
                <c:pt idx="29417">
                  <c:v>3.370415210724</c:v>
                </c:pt>
                <c:pt idx="29418">
                  <c:v>3.3703942298889999</c:v>
                </c:pt>
                <c:pt idx="29419">
                  <c:v>3.3703732490539999</c:v>
                </c:pt>
                <c:pt idx="29420">
                  <c:v>3.3703589439389998</c:v>
                </c:pt>
                <c:pt idx="29421">
                  <c:v>3.370401382446</c:v>
                </c:pt>
                <c:pt idx="29422">
                  <c:v>3.3704872131350001</c:v>
                </c:pt>
                <c:pt idx="29423">
                  <c:v>3.3705761432650001</c:v>
                </c:pt>
                <c:pt idx="29424">
                  <c:v>3.370663166046</c:v>
                </c:pt>
                <c:pt idx="29425">
                  <c:v>3.3707559108730001</c:v>
                </c:pt>
                <c:pt idx="29426">
                  <c:v>3.3708450794220002</c:v>
                </c:pt>
                <c:pt idx="29427">
                  <c:v>3.370905637741</c:v>
                </c:pt>
                <c:pt idx="29428">
                  <c:v>3.3709170818329999</c:v>
                </c:pt>
                <c:pt idx="29429">
                  <c:v>3.3708822727199999</c:v>
                </c:pt>
                <c:pt idx="29430">
                  <c:v>3.370865345001</c:v>
                </c:pt>
                <c:pt idx="29431">
                  <c:v>3.3712797164919999</c:v>
                </c:pt>
                <c:pt idx="29432">
                  <c:v>3.3713543415070002</c:v>
                </c:pt>
                <c:pt idx="29433">
                  <c:v>3.371437072754</c:v>
                </c:pt>
                <c:pt idx="29434">
                  <c:v>3.3715190887449999</c:v>
                </c:pt>
                <c:pt idx="29435">
                  <c:v>3.3716018199920001</c:v>
                </c:pt>
                <c:pt idx="29436">
                  <c:v>3.371686697006</c:v>
                </c:pt>
                <c:pt idx="29437">
                  <c:v>3.3717620372770001</c:v>
                </c:pt>
                <c:pt idx="29438">
                  <c:v>3.371819257736</c:v>
                </c:pt>
                <c:pt idx="29439">
                  <c:v>3.3718650341030001</c:v>
                </c:pt>
                <c:pt idx="29440">
                  <c:v>3.371902704239</c:v>
                </c:pt>
                <c:pt idx="29441">
                  <c:v>3.3719353675839998</c:v>
                </c:pt>
                <c:pt idx="29442">
                  <c:v>3.3719561100009998</c:v>
                </c:pt>
                <c:pt idx="29443">
                  <c:v>3.3719735145569998</c:v>
                </c:pt>
                <c:pt idx="29444">
                  <c:v>3.3721237182619999</c:v>
                </c:pt>
                <c:pt idx="29445">
                  <c:v>3.3723776340480001</c:v>
                </c:pt>
                <c:pt idx="29446">
                  <c:v>3.3724753856660001</c:v>
                </c:pt>
                <c:pt idx="29447">
                  <c:v>3.3726224899289998</c:v>
                </c:pt>
                <c:pt idx="29448">
                  <c:v>3.3727438449860001</c:v>
                </c:pt>
                <c:pt idx="29449">
                  <c:v>3.3727552890779999</c:v>
                </c:pt>
                <c:pt idx="29450">
                  <c:v>3.3727333545680001</c:v>
                </c:pt>
                <c:pt idx="29451">
                  <c:v>3.3727006912230002</c:v>
                </c:pt>
                <c:pt idx="29452">
                  <c:v>3.372663021088</c:v>
                </c:pt>
                <c:pt idx="29453">
                  <c:v>3.372713804245</c:v>
                </c:pt>
                <c:pt idx="29454">
                  <c:v>3.3727998733520002</c:v>
                </c:pt>
                <c:pt idx="29455">
                  <c:v>3.3729436397549999</c:v>
                </c:pt>
                <c:pt idx="29456">
                  <c:v>3.373081922531</c:v>
                </c:pt>
                <c:pt idx="29457">
                  <c:v>3.3731753826139999</c:v>
                </c:pt>
                <c:pt idx="29458">
                  <c:v>3.3732719421390001</c:v>
                </c:pt>
                <c:pt idx="29459">
                  <c:v>3.373336315155</c:v>
                </c:pt>
                <c:pt idx="29460">
                  <c:v>3.3733365535740001</c:v>
                </c:pt>
                <c:pt idx="29461">
                  <c:v>3.3733029365539999</c:v>
                </c:pt>
                <c:pt idx="29462">
                  <c:v>3.3732905387879999</c:v>
                </c:pt>
                <c:pt idx="29463">
                  <c:v>3.3733382225040001</c:v>
                </c:pt>
                <c:pt idx="29464">
                  <c:v>3.3737227916719998</c:v>
                </c:pt>
                <c:pt idx="29465">
                  <c:v>3.3738658428189998</c:v>
                </c:pt>
                <c:pt idx="29466">
                  <c:v>3.3739402294160001</c:v>
                </c:pt>
                <c:pt idx="29467">
                  <c:v>3.3740782737730002</c:v>
                </c:pt>
                <c:pt idx="29468">
                  <c:v>3.3741466999049998</c:v>
                </c:pt>
                <c:pt idx="29469">
                  <c:v>3.3741774559020001</c:v>
                </c:pt>
                <c:pt idx="29470">
                  <c:v>3.3741955757139999</c:v>
                </c:pt>
                <c:pt idx="29471">
                  <c:v>3.3742146491999998</c:v>
                </c:pt>
                <c:pt idx="29472">
                  <c:v>3.374250411987</c:v>
                </c:pt>
                <c:pt idx="29473">
                  <c:v>3.374270915985</c:v>
                </c:pt>
                <c:pt idx="29474">
                  <c:v>3.374307394028</c:v>
                </c:pt>
                <c:pt idx="29475">
                  <c:v>3.3743569850920001</c:v>
                </c:pt>
                <c:pt idx="29476">
                  <c:v>3.3744199275970002</c:v>
                </c:pt>
                <c:pt idx="29477">
                  <c:v>3.3744955062869999</c:v>
                </c:pt>
                <c:pt idx="29478">
                  <c:v>3.3745737075809998</c:v>
                </c:pt>
                <c:pt idx="29479">
                  <c:v>3.374727725983</c:v>
                </c:pt>
                <c:pt idx="29480">
                  <c:v>3.374808073044</c:v>
                </c:pt>
                <c:pt idx="29481">
                  <c:v>3.3748850822450001</c:v>
                </c:pt>
                <c:pt idx="29482">
                  <c:v>3.3750376701349998</c:v>
                </c:pt>
                <c:pt idx="29483">
                  <c:v>3.3751144409179998</c:v>
                </c:pt>
                <c:pt idx="29484">
                  <c:v>3.375193595886</c:v>
                </c:pt>
                <c:pt idx="29485">
                  <c:v>3.3752701282499999</c:v>
                </c:pt>
                <c:pt idx="29486">
                  <c:v>3.3753483295439999</c:v>
                </c:pt>
                <c:pt idx="29487">
                  <c:v>3.3754143714899998</c:v>
                </c:pt>
                <c:pt idx="29488">
                  <c:v>3.3754696846010002</c:v>
                </c:pt>
                <c:pt idx="29489">
                  <c:v>3.375509262085</c:v>
                </c:pt>
                <c:pt idx="29490">
                  <c:v>3.3755395412450002</c:v>
                </c:pt>
                <c:pt idx="29491">
                  <c:v>3.3755612373349999</c:v>
                </c:pt>
                <c:pt idx="29492">
                  <c:v>3.3755798339840002</c:v>
                </c:pt>
                <c:pt idx="29493">
                  <c:v>3.3755941390989999</c:v>
                </c:pt>
                <c:pt idx="29494">
                  <c:v>3.3756065368649999</c:v>
                </c:pt>
                <c:pt idx="29495">
                  <c:v>3.375615358353</c:v>
                </c:pt>
                <c:pt idx="29496">
                  <c:v>3.3756422996520001</c:v>
                </c:pt>
                <c:pt idx="29497">
                  <c:v>3.3760900497440001</c:v>
                </c:pt>
                <c:pt idx="29498">
                  <c:v>3.3763265609739999</c:v>
                </c:pt>
                <c:pt idx="29499">
                  <c:v>3.3763315677639998</c:v>
                </c:pt>
                <c:pt idx="29500">
                  <c:v>3.3762917518619999</c:v>
                </c:pt>
                <c:pt idx="29501">
                  <c:v>3.3762614727020002</c:v>
                </c:pt>
                <c:pt idx="29502">
                  <c:v>3.3762423992159998</c:v>
                </c:pt>
                <c:pt idx="29503">
                  <c:v>3.3762710094449999</c:v>
                </c:pt>
                <c:pt idx="29504">
                  <c:v>3.3763537406920001</c:v>
                </c:pt>
                <c:pt idx="29505">
                  <c:v>3.3764472007749999</c:v>
                </c:pt>
                <c:pt idx="29506">
                  <c:v>3.3765385150910001</c:v>
                </c:pt>
                <c:pt idx="29507">
                  <c:v>3.3766248226169999</c:v>
                </c:pt>
                <c:pt idx="29508">
                  <c:v>3.37668967247</c:v>
                </c:pt>
                <c:pt idx="29509">
                  <c:v>3.376693248749</c:v>
                </c:pt>
                <c:pt idx="29510">
                  <c:v>3.3766634464259999</c:v>
                </c:pt>
                <c:pt idx="29511">
                  <c:v>3.3766293525700002</c:v>
                </c:pt>
                <c:pt idx="29512">
                  <c:v>3.376614809036</c:v>
                </c:pt>
                <c:pt idx="29513">
                  <c:v>3.3765962123870001</c:v>
                </c:pt>
                <c:pt idx="29514">
                  <c:v>3.3765909671780001</c:v>
                </c:pt>
                <c:pt idx="29515">
                  <c:v>3.3766083717350002</c:v>
                </c:pt>
                <c:pt idx="29516">
                  <c:v>3.3766419887539998</c:v>
                </c:pt>
                <c:pt idx="29517">
                  <c:v>3.376726150513</c:v>
                </c:pt>
                <c:pt idx="29518">
                  <c:v>3.3767738342290001</c:v>
                </c:pt>
                <c:pt idx="29519">
                  <c:v>3.3768658638</c:v>
                </c:pt>
                <c:pt idx="29520">
                  <c:v>3.376960277557</c:v>
                </c:pt>
                <c:pt idx="29521">
                  <c:v>3.3770537376399998</c:v>
                </c:pt>
                <c:pt idx="29522">
                  <c:v>3.377106666565</c:v>
                </c:pt>
                <c:pt idx="29523">
                  <c:v>3.3771002292630001</c:v>
                </c:pt>
                <c:pt idx="29524">
                  <c:v>3.3770720958710001</c:v>
                </c:pt>
                <c:pt idx="29525">
                  <c:v>3.37704205513</c:v>
                </c:pt>
                <c:pt idx="29526">
                  <c:v>3.3770232200620001</c:v>
                </c:pt>
                <c:pt idx="29527">
                  <c:v>3.3770749568939999</c:v>
                </c:pt>
                <c:pt idx="29528">
                  <c:v>3.3772852420809998</c:v>
                </c:pt>
                <c:pt idx="29529">
                  <c:v>3.377417087555</c:v>
                </c:pt>
                <c:pt idx="29530">
                  <c:v>3.377492189407</c:v>
                </c:pt>
                <c:pt idx="29531">
                  <c:v>3.3775768280029999</c:v>
                </c:pt>
                <c:pt idx="29532">
                  <c:v>3.3776726722719999</c:v>
                </c:pt>
                <c:pt idx="29533">
                  <c:v>3.3777704238889998</c:v>
                </c:pt>
                <c:pt idx="29534">
                  <c:v>3.3778684139249999</c:v>
                </c:pt>
                <c:pt idx="29535">
                  <c:v>3.3779726028439998</c:v>
                </c:pt>
                <c:pt idx="29536">
                  <c:v>3.3780736923219998</c:v>
                </c:pt>
                <c:pt idx="29537">
                  <c:v>3.378166675568</c:v>
                </c:pt>
                <c:pt idx="29538">
                  <c:v>3.3782410621640002</c:v>
                </c:pt>
                <c:pt idx="29539">
                  <c:v>3.3783023357389999</c:v>
                </c:pt>
                <c:pt idx="29540">
                  <c:v>3.3783531188959999</c:v>
                </c:pt>
                <c:pt idx="29541">
                  <c:v>3.3783960342410002</c:v>
                </c:pt>
                <c:pt idx="29542">
                  <c:v>3.3784327507020002</c:v>
                </c:pt>
                <c:pt idx="29543">
                  <c:v>3.3784689903260001</c:v>
                </c:pt>
                <c:pt idx="29544">
                  <c:v>3.378499746323</c:v>
                </c:pt>
                <c:pt idx="29545">
                  <c:v>3.3785290718079999</c:v>
                </c:pt>
                <c:pt idx="29546">
                  <c:v>3.378557682037</c:v>
                </c:pt>
                <c:pt idx="29547">
                  <c:v>3.3785917758939998</c:v>
                </c:pt>
                <c:pt idx="29548">
                  <c:v>3.378698825836</c:v>
                </c:pt>
                <c:pt idx="29549">
                  <c:v>3.378942966461</c:v>
                </c:pt>
                <c:pt idx="29550">
                  <c:v>3.3794145584109998</c:v>
                </c:pt>
                <c:pt idx="29551">
                  <c:v>3.379445075989</c:v>
                </c:pt>
                <c:pt idx="29552">
                  <c:v>3.3794093132020002</c:v>
                </c:pt>
                <c:pt idx="29553">
                  <c:v>3.3793747425079999</c:v>
                </c:pt>
                <c:pt idx="29554">
                  <c:v>3.3793392181400002</c:v>
                </c:pt>
                <c:pt idx="29555">
                  <c:v>3.379335165024</c:v>
                </c:pt>
                <c:pt idx="29556">
                  <c:v>3.3793914318080001</c:v>
                </c:pt>
                <c:pt idx="29557">
                  <c:v>3.3794739246369998</c:v>
                </c:pt>
                <c:pt idx="29558">
                  <c:v>3.3795595169069998</c:v>
                </c:pt>
                <c:pt idx="29559">
                  <c:v>3.3796477317810001</c:v>
                </c:pt>
                <c:pt idx="29560">
                  <c:v>3.3797335624690001</c:v>
                </c:pt>
                <c:pt idx="29561">
                  <c:v>3.3798143863679999</c:v>
                </c:pt>
                <c:pt idx="29562">
                  <c:v>3.3798735141749998</c:v>
                </c:pt>
                <c:pt idx="29563">
                  <c:v>3.379875898361</c:v>
                </c:pt>
                <c:pt idx="29564">
                  <c:v>3.3798432350160001</c:v>
                </c:pt>
                <c:pt idx="29565">
                  <c:v>3.3798065185550001</c:v>
                </c:pt>
                <c:pt idx="29566">
                  <c:v>3.3798785209659998</c:v>
                </c:pt>
                <c:pt idx="29567">
                  <c:v>3.3801400661469998</c:v>
                </c:pt>
                <c:pt idx="29568">
                  <c:v>3.3802955150599998</c:v>
                </c:pt>
                <c:pt idx="29569">
                  <c:v>3.3805465698239998</c:v>
                </c:pt>
                <c:pt idx="29570">
                  <c:v>3.380557537079</c:v>
                </c:pt>
                <c:pt idx="29571">
                  <c:v>3.3805708885189998</c:v>
                </c:pt>
                <c:pt idx="29572">
                  <c:v>3.3806054592130002</c:v>
                </c:pt>
                <c:pt idx="29573">
                  <c:v>3.3806316852570002</c:v>
                </c:pt>
                <c:pt idx="29574">
                  <c:v>3.3806769847870002</c:v>
                </c:pt>
                <c:pt idx="29575">
                  <c:v>3.3807411193850001</c:v>
                </c:pt>
                <c:pt idx="29576">
                  <c:v>3.3808178901670001</c:v>
                </c:pt>
                <c:pt idx="29577">
                  <c:v>3.3808953762049998</c:v>
                </c:pt>
                <c:pt idx="29578">
                  <c:v>3.3809695243840001</c:v>
                </c:pt>
                <c:pt idx="29579">
                  <c:v>3.381187200546</c:v>
                </c:pt>
                <c:pt idx="29580">
                  <c:v>3.3815174102780001</c:v>
                </c:pt>
                <c:pt idx="29581">
                  <c:v>3.381483316422</c:v>
                </c:pt>
                <c:pt idx="29582">
                  <c:v>3.3814415931699999</c:v>
                </c:pt>
                <c:pt idx="29583">
                  <c:v>3.381450414658</c:v>
                </c:pt>
                <c:pt idx="29584">
                  <c:v>3.3815119266510001</c:v>
                </c:pt>
                <c:pt idx="29585">
                  <c:v>3.381597280502</c:v>
                </c:pt>
                <c:pt idx="29586">
                  <c:v>3.3816809654240001</c:v>
                </c:pt>
                <c:pt idx="29587">
                  <c:v>3.3817665576930001</c:v>
                </c:pt>
                <c:pt idx="29588">
                  <c:v>3.381851673126</c:v>
                </c:pt>
                <c:pt idx="29589">
                  <c:v>3.3819348812099999</c:v>
                </c:pt>
                <c:pt idx="29590">
                  <c:v>3.3820059299469998</c:v>
                </c:pt>
                <c:pt idx="29591">
                  <c:v>3.382048845291</c:v>
                </c:pt>
                <c:pt idx="29592">
                  <c:v>3.3820304870609998</c:v>
                </c:pt>
                <c:pt idx="29593">
                  <c:v>3.3819906711579999</c:v>
                </c:pt>
                <c:pt idx="29594">
                  <c:v>3.381951093674</c:v>
                </c:pt>
                <c:pt idx="29595">
                  <c:v>3.3819329738619999</c:v>
                </c:pt>
                <c:pt idx="29596">
                  <c:v>3.3819139003749998</c:v>
                </c:pt>
                <c:pt idx="29597">
                  <c:v>3.3819575309749998</c:v>
                </c:pt>
                <c:pt idx="29598">
                  <c:v>3.38209939003</c:v>
                </c:pt>
                <c:pt idx="29599">
                  <c:v>3.3822824954990001</c:v>
                </c:pt>
                <c:pt idx="29600">
                  <c:v>3.3824284076689999</c:v>
                </c:pt>
                <c:pt idx="29601">
                  <c:v>3.3825011253359998</c:v>
                </c:pt>
                <c:pt idx="29602">
                  <c:v>3.3826532363889998</c:v>
                </c:pt>
                <c:pt idx="29603">
                  <c:v>3.3827364444730001</c:v>
                </c:pt>
                <c:pt idx="29604">
                  <c:v>3.3828186988829998</c:v>
                </c:pt>
                <c:pt idx="29605">
                  <c:v>3.382894277573</c:v>
                </c:pt>
                <c:pt idx="29606">
                  <c:v>3.3829615116120002</c:v>
                </c:pt>
                <c:pt idx="29607">
                  <c:v>3.383013010025</c:v>
                </c:pt>
                <c:pt idx="29608">
                  <c:v>3.383053302765</c:v>
                </c:pt>
                <c:pt idx="29609">
                  <c:v>3.3830831050870001</c:v>
                </c:pt>
                <c:pt idx="29610">
                  <c:v>3.3831169605259999</c:v>
                </c:pt>
                <c:pt idx="29611">
                  <c:v>3.3831324577330002</c:v>
                </c:pt>
                <c:pt idx="29612">
                  <c:v>3.3831448554989998</c:v>
                </c:pt>
                <c:pt idx="29613">
                  <c:v>3.383177042007</c:v>
                </c:pt>
                <c:pt idx="29614">
                  <c:v>3.383201360703</c:v>
                </c:pt>
                <c:pt idx="29615">
                  <c:v>3.3832881450649999</c:v>
                </c:pt>
                <c:pt idx="29616">
                  <c:v>3.383347511292</c:v>
                </c:pt>
                <c:pt idx="29617">
                  <c:v>3.3834190368649999</c:v>
                </c:pt>
                <c:pt idx="29618">
                  <c:v>3.3834917545319998</c:v>
                </c:pt>
                <c:pt idx="29619">
                  <c:v>3.3836336135859999</c:v>
                </c:pt>
                <c:pt idx="29620">
                  <c:v>3.3837742805479998</c:v>
                </c:pt>
                <c:pt idx="29621">
                  <c:v>3.3839156627659999</c:v>
                </c:pt>
                <c:pt idx="29622">
                  <c:v>3.3840548992159998</c:v>
                </c:pt>
                <c:pt idx="29623">
                  <c:v>3.3841888904570001</c:v>
                </c:pt>
                <c:pt idx="29624">
                  <c:v>3.3842918872830001</c:v>
                </c:pt>
                <c:pt idx="29625">
                  <c:v>3.3843286037450002</c:v>
                </c:pt>
                <c:pt idx="29626">
                  <c:v>3.3843483924869999</c:v>
                </c:pt>
                <c:pt idx="29627">
                  <c:v>3.3843648433690001</c:v>
                </c:pt>
                <c:pt idx="29628">
                  <c:v>3.384380102158</c:v>
                </c:pt>
                <c:pt idx="29629">
                  <c:v>3.384394168854</c:v>
                </c:pt>
                <c:pt idx="29630">
                  <c:v>3.3844065666200001</c:v>
                </c:pt>
                <c:pt idx="29631">
                  <c:v>3.384418487549</c:v>
                </c:pt>
                <c:pt idx="29632">
                  <c:v>3.3844509124759998</c:v>
                </c:pt>
                <c:pt idx="29633">
                  <c:v>3.384519815445</c:v>
                </c:pt>
                <c:pt idx="29634">
                  <c:v>3.3847668170929999</c:v>
                </c:pt>
                <c:pt idx="29635">
                  <c:v>3.384903430939</c:v>
                </c:pt>
                <c:pt idx="29636">
                  <c:v>3.3849918842319999</c:v>
                </c:pt>
                <c:pt idx="29637">
                  <c:v>3.3850750923159998</c:v>
                </c:pt>
                <c:pt idx="29638">
                  <c:v>3.385158061981</c:v>
                </c:pt>
                <c:pt idx="29639">
                  <c:v>3.3852090835570001</c:v>
                </c:pt>
                <c:pt idx="29640">
                  <c:v>3.3852169513699999</c:v>
                </c:pt>
                <c:pt idx="29641">
                  <c:v>3.3851916790010002</c:v>
                </c:pt>
                <c:pt idx="29642">
                  <c:v>3.3851420879359999</c:v>
                </c:pt>
                <c:pt idx="29643">
                  <c:v>3.3850984573359999</c:v>
                </c:pt>
                <c:pt idx="29644">
                  <c:v>3.3850660324100001</c:v>
                </c:pt>
                <c:pt idx="29645">
                  <c:v>3.3850729465480001</c:v>
                </c:pt>
                <c:pt idx="29646">
                  <c:v>3.3850996494290002</c:v>
                </c:pt>
                <c:pt idx="29647">
                  <c:v>3.3851313590999998</c:v>
                </c:pt>
                <c:pt idx="29648">
                  <c:v>3.3852066993709999</c:v>
                </c:pt>
                <c:pt idx="29649">
                  <c:v>3.385243654251</c:v>
                </c:pt>
                <c:pt idx="29650">
                  <c:v>3.3852789402010002</c:v>
                </c:pt>
                <c:pt idx="29651">
                  <c:v>3.3853511810299999</c:v>
                </c:pt>
                <c:pt idx="29652">
                  <c:v>3.3853893280029999</c:v>
                </c:pt>
                <c:pt idx="29653">
                  <c:v>3.3854274749759998</c:v>
                </c:pt>
                <c:pt idx="29654">
                  <c:v>3.385503292084</c:v>
                </c:pt>
                <c:pt idx="29655">
                  <c:v>3.3855438232420001</c:v>
                </c:pt>
                <c:pt idx="29656">
                  <c:v>3.3855860233309998</c:v>
                </c:pt>
                <c:pt idx="29657">
                  <c:v>3.3856449127200001</c:v>
                </c:pt>
                <c:pt idx="29658">
                  <c:v>3.385663509369</c:v>
                </c:pt>
                <c:pt idx="29659">
                  <c:v>3.385661840439</c:v>
                </c:pt>
                <c:pt idx="29660">
                  <c:v>3.3856348991390002</c:v>
                </c:pt>
                <c:pt idx="29661">
                  <c:v>3.385614871979</c:v>
                </c:pt>
                <c:pt idx="29662">
                  <c:v>3.3855948448180002</c:v>
                </c:pt>
                <c:pt idx="29663">
                  <c:v>3.3855562210080001</c:v>
                </c:pt>
                <c:pt idx="29664">
                  <c:v>3.3855414390559999</c:v>
                </c:pt>
                <c:pt idx="29665">
                  <c:v>3.3855681419370001</c:v>
                </c:pt>
                <c:pt idx="29666">
                  <c:v>3.385647773743</c:v>
                </c:pt>
                <c:pt idx="29667">
                  <c:v>3.3857896327970001</c:v>
                </c:pt>
                <c:pt idx="29668">
                  <c:v>3.3858983516690002</c:v>
                </c:pt>
                <c:pt idx="29669">
                  <c:v>3.3864080905909999</c:v>
                </c:pt>
                <c:pt idx="29670">
                  <c:v>3.3864510059359998</c:v>
                </c:pt>
                <c:pt idx="29671">
                  <c:v>3.3864915370939999</c:v>
                </c:pt>
                <c:pt idx="29672">
                  <c:v>3.3865263462069999</c:v>
                </c:pt>
                <c:pt idx="29673">
                  <c:v>3.3865623474120001</c:v>
                </c:pt>
                <c:pt idx="29674">
                  <c:v>3.3866028785709998</c:v>
                </c:pt>
                <c:pt idx="29675">
                  <c:v>3.386645317078</c:v>
                </c:pt>
                <c:pt idx="29676">
                  <c:v>3.3866922855379999</c:v>
                </c:pt>
                <c:pt idx="29677">
                  <c:v>3.3867411613459999</c:v>
                </c:pt>
                <c:pt idx="29678">
                  <c:v>3.3867926597600002</c:v>
                </c:pt>
                <c:pt idx="29679">
                  <c:v>3.38685464859</c:v>
                </c:pt>
                <c:pt idx="29680">
                  <c:v>3.3869266510010001</c:v>
                </c:pt>
                <c:pt idx="29681">
                  <c:v>3.3870046138759999</c:v>
                </c:pt>
                <c:pt idx="29682">
                  <c:v>3.3870930671689998</c:v>
                </c:pt>
                <c:pt idx="29683">
                  <c:v>3.3871762752530001</c:v>
                </c:pt>
                <c:pt idx="29684">
                  <c:v>3.3872573375699999</c:v>
                </c:pt>
                <c:pt idx="29685">
                  <c:v>3.3873372077939998</c:v>
                </c:pt>
                <c:pt idx="29686">
                  <c:v>3.3874888420099998</c:v>
                </c:pt>
                <c:pt idx="29687">
                  <c:v>3.3876311779020001</c:v>
                </c:pt>
                <c:pt idx="29688">
                  <c:v>3.3878881931299998</c:v>
                </c:pt>
                <c:pt idx="29689">
                  <c:v>3.3879809379579999</c:v>
                </c:pt>
                <c:pt idx="29690">
                  <c:v>3.3879878520969999</c:v>
                </c:pt>
                <c:pt idx="29691">
                  <c:v>3.3880474567409999</c:v>
                </c:pt>
                <c:pt idx="29692">
                  <c:v>3.388131141663</c:v>
                </c:pt>
                <c:pt idx="29693">
                  <c:v>3.3882157802580002</c:v>
                </c:pt>
                <c:pt idx="29694">
                  <c:v>3.3882985115049999</c:v>
                </c:pt>
                <c:pt idx="29695">
                  <c:v>3.3883817195889998</c:v>
                </c:pt>
                <c:pt idx="29696">
                  <c:v>3.3884615898130002</c:v>
                </c:pt>
                <c:pt idx="29697">
                  <c:v>3.3885023593899999</c:v>
                </c:pt>
                <c:pt idx="29698">
                  <c:v>3.388577461243</c:v>
                </c:pt>
                <c:pt idx="29699">
                  <c:v>3.3886106014249999</c:v>
                </c:pt>
                <c:pt idx="29700">
                  <c:v>3.3886551856990001</c:v>
                </c:pt>
                <c:pt idx="29701">
                  <c:v>3.388649225235</c:v>
                </c:pt>
                <c:pt idx="29702">
                  <c:v>3.3886113166810001</c:v>
                </c:pt>
                <c:pt idx="29703">
                  <c:v>3.3885679245000002</c:v>
                </c:pt>
                <c:pt idx="29704">
                  <c:v>3.3885300159449998</c:v>
                </c:pt>
                <c:pt idx="29705">
                  <c:v>3.388523578644</c:v>
                </c:pt>
                <c:pt idx="29706">
                  <c:v>3.3886582851410001</c:v>
                </c:pt>
                <c:pt idx="29707">
                  <c:v>3.3891255855560001</c:v>
                </c:pt>
                <c:pt idx="29708">
                  <c:v>3.3895452022549999</c:v>
                </c:pt>
                <c:pt idx="29709">
                  <c:v>3.3895592689509999</c:v>
                </c:pt>
                <c:pt idx="29710">
                  <c:v>3.389575242996</c:v>
                </c:pt>
                <c:pt idx="29711">
                  <c:v>3.3895843029020001</c:v>
                </c:pt>
                <c:pt idx="29712">
                  <c:v>3.3895957469939999</c:v>
                </c:pt>
                <c:pt idx="29713">
                  <c:v>3.3896045684809999</c:v>
                </c:pt>
                <c:pt idx="29714">
                  <c:v>3.3896439075470002</c:v>
                </c:pt>
                <c:pt idx="29715">
                  <c:v>3.3897228240969999</c:v>
                </c:pt>
                <c:pt idx="29716">
                  <c:v>3.389840364456</c:v>
                </c:pt>
                <c:pt idx="29717">
                  <c:v>3.3900852203370002</c:v>
                </c:pt>
                <c:pt idx="29718">
                  <c:v>3.3902645111080001</c:v>
                </c:pt>
                <c:pt idx="29719">
                  <c:v>3.3907022476200002</c:v>
                </c:pt>
                <c:pt idx="29720">
                  <c:v>3.3906865119930001</c:v>
                </c:pt>
                <c:pt idx="29721">
                  <c:v>3.3906538486479998</c:v>
                </c:pt>
                <c:pt idx="29722">
                  <c:v>3.390617847443</c:v>
                </c:pt>
                <c:pt idx="29723">
                  <c:v>3.390614509583</c:v>
                </c:pt>
                <c:pt idx="29724">
                  <c:v>3.3907182216640002</c:v>
                </c:pt>
                <c:pt idx="29725">
                  <c:v>3.390912771225</c:v>
                </c:pt>
                <c:pt idx="29726">
                  <c:v>3.3914520740510001</c:v>
                </c:pt>
                <c:pt idx="29727">
                  <c:v>3.3915076255800001</c:v>
                </c:pt>
                <c:pt idx="29728">
                  <c:v>3.39151597023</c:v>
                </c:pt>
                <c:pt idx="29729">
                  <c:v>3.3915269374850001</c:v>
                </c:pt>
                <c:pt idx="29730">
                  <c:v>3.3915398120879998</c:v>
                </c:pt>
                <c:pt idx="29731">
                  <c:v>3.3915991783139998</c:v>
                </c:pt>
                <c:pt idx="29732">
                  <c:v>3.391704559326</c:v>
                </c:pt>
                <c:pt idx="29733">
                  <c:v>3.3918306827550002</c:v>
                </c:pt>
                <c:pt idx="29734">
                  <c:v>3.3919649124150002</c:v>
                </c:pt>
                <c:pt idx="29735">
                  <c:v>3.3920328617100002</c:v>
                </c:pt>
                <c:pt idx="29736">
                  <c:v>3.3921689987180002</c:v>
                </c:pt>
                <c:pt idx="29737">
                  <c:v>3.3922443389889998</c:v>
                </c:pt>
                <c:pt idx="29738">
                  <c:v>3.392316818237</c:v>
                </c:pt>
                <c:pt idx="29739">
                  <c:v>3.392459630966</c:v>
                </c:pt>
                <c:pt idx="29740">
                  <c:v>3.3925285339359998</c:v>
                </c:pt>
                <c:pt idx="29741">
                  <c:v>3.3926298618319999</c:v>
                </c:pt>
                <c:pt idx="29742">
                  <c:v>3.39266705513</c:v>
                </c:pt>
                <c:pt idx="29743">
                  <c:v>3.3927068710329999</c:v>
                </c:pt>
                <c:pt idx="29744">
                  <c:v>3.3927972316739998</c:v>
                </c:pt>
                <c:pt idx="29745">
                  <c:v>3.3928894996640002</c:v>
                </c:pt>
                <c:pt idx="29746">
                  <c:v>3.3929755687709999</c:v>
                </c:pt>
                <c:pt idx="29747">
                  <c:v>3.3930563926700001</c:v>
                </c:pt>
                <c:pt idx="29748">
                  <c:v>3.393141508102</c:v>
                </c:pt>
                <c:pt idx="29749">
                  <c:v>3.3932223320010002</c:v>
                </c:pt>
                <c:pt idx="29750">
                  <c:v>3.393268585205</c:v>
                </c:pt>
                <c:pt idx="29751">
                  <c:v>3.3932681083679999</c:v>
                </c:pt>
                <c:pt idx="29752">
                  <c:v>3.3932509422299999</c:v>
                </c:pt>
                <c:pt idx="29753">
                  <c:v>3.393216371536</c:v>
                </c:pt>
                <c:pt idx="29754">
                  <c:v>3.3931970596309999</c:v>
                </c:pt>
                <c:pt idx="29755">
                  <c:v>3.3931760787959999</c:v>
                </c:pt>
                <c:pt idx="29756">
                  <c:v>3.3931510448459998</c:v>
                </c:pt>
                <c:pt idx="29757">
                  <c:v>3.3931739330289998</c:v>
                </c:pt>
                <c:pt idx="29758">
                  <c:v>3.3932449817660002</c:v>
                </c:pt>
                <c:pt idx="29759">
                  <c:v>3.3932876586909999</c:v>
                </c:pt>
                <c:pt idx="29760">
                  <c:v>3.3933327198029999</c:v>
                </c:pt>
                <c:pt idx="29761">
                  <c:v>3.3934235572809999</c:v>
                </c:pt>
                <c:pt idx="29762">
                  <c:v>3.3934698104860002</c:v>
                </c:pt>
                <c:pt idx="29763">
                  <c:v>3.3935594558719999</c:v>
                </c:pt>
                <c:pt idx="29764">
                  <c:v>3.3936550617219998</c:v>
                </c:pt>
                <c:pt idx="29765">
                  <c:v>3.3937523365020001</c:v>
                </c:pt>
                <c:pt idx="29766">
                  <c:v>3.3937444686889999</c:v>
                </c:pt>
                <c:pt idx="29767">
                  <c:v>3.3939509391780001</c:v>
                </c:pt>
                <c:pt idx="29768">
                  <c:v>3.3940844535829999</c:v>
                </c:pt>
                <c:pt idx="29769">
                  <c:v>3.3942270278929998</c:v>
                </c:pt>
                <c:pt idx="29770">
                  <c:v>3.394367218018</c:v>
                </c:pt>
                <c:pt idx="29771">
                  <c:v>3.3945035934450001</c:v>
                </c:pt>
                <c:pt idx="29772">
                  <c:v>3.3946352004999998</c:v>
                </c:pt>
                <c:pt idx="29773">
                  <c:v>3.394803524017</c:v>
                </c:pt>
                <c:pt idx="29774">
                  <c:v>3.395164251328</c:v>
                </c:pt>
                <c:pt idx="29775">
                  <c:v>3.3954699039460001</c:v>
                </c:pt>
                <c:pt idx="29776">
                  <c:v>3.395668506622</c:v>
                </c:pt>
                <c:pt idx="29777">
                  <c:v>3.395837545395</c:v>
                </c:pt>
                <c:pt idx="29778">
                  <c:v>3.3958683013919999</c:v>
                </c:pt>
                <c:pt idx="29779">
                  <c:v>3.3958904743190002</c:v>
                </c:pt>
                <c:pt idx="29780">
                  <c:v>3.3959112167360002</c:v>
                </c:pt>
                <c:pt idx="29781">
                  <c:v>3.3959186077119998</c:v>
                </c:pt>
                <c:pt idx="29782">
                  <c:v>3.3959267139430001</c:v>
                </c:pt>
                <c:pt idx="29783">
                  <c:v>3.3962318897250001</c:v>
                </c:pt>
                <c:pt idx="29784">
                  <c:v>3.3963904380800001</c:v>
                </c:pt>
                <c:pt idx="29785">
                  <c:v>3.3966023921969999</c:v>
                </c:pt>
                <c:pt idx="29786">
                  <c:v>3.3967094421390001</c:v>
                </c:pt>
                <c:pt idx="29787">
                  <c:v>3.3967170715330002</c:v>
                </c:pt>
                <c:pt idx="29788">
                  <c:v>3.396690130234</c:v>
                </c:pt>
                <c:pt idx="29789">
                  <c:v>3.3966634273529999</c:v>
                </c:pt>
                <c:pt idx="29790">
                  <c:v>3.396644830704</c:v>
                </c:pt>
                <c:pt idx="29791">
                  <c:v>3.3966586589809999</c:v>
                </c:pt>
                <c:pt idx="29792">
                  <c:v>3.396777391434</c:v>
                </c:pt>
                <c:pt idx="29793">
                  <c:v>3.3969349861150002</c:v>
                </c:pt>
                <c:pt idx="29794">
                  <c:v>3.3970324993130001</c:v>
                </c:pt>
                <c:pt idx="29795">
                  <c:v>3.3971254825589998</c:v>
                </c:pt>
                <c:pt idx="29796">
                  <c:v>3.3972232341769999</c:v>
                </c:pt>
                <c:pt idx="29797">
                  <c:v>3.3973016738889998</c:v>
                </c:pt>
                <c:pt idx="29798">
                  <c:v>3.397310972214</c:v>
                </c:pt>
                <c:pt idx="29799">
                  <c:v>3.3972859382629998</c:v>
                </c:pt>
                <c:pt idx="29800">
                  <c:v>3.3972711563110001</c:v>
                </c:pt>
                <c:pt idx="29801">
                  <c:v>3.3972337245939999</c:v>
                </c:pt>
                <c:pt idx="29802">
                  <c:v>3.3972003459929998</c:v>
                </c:pt>
                <c:pt idx="29803">
                  <c:v>3.3972058296199998</c:v>
                </c:pt>
                <c:pt idx="29804">
                  <c:v>3.3972768783570002</c:v>
                </c:pt>
                <c:pt idx="29805">
                  <c:v>3.3974249362950002</c:v>
                </c:pt>
                <c:pt idx="29806">
                  <c:v>3.3975281715390002</c:v>
                </c:pt>
                <c:pt idx="29807">
                  <c:v>3.3976352214809999</c:v>
                </c:pt>
                <c:pt idx="29808">
                  <c:v>3.3978817462920001</c:v>
                </c:pt>
                <c:pt idx="29809">
                  <c:v>3.3979785442349999</c:v>
                </c:pt>
                <c:pt idx="29810">
                  <c:v>3.3980128765109998</c:v>
                </c:pt>
                <c:pt idx="29811">
                  <c:v>3.3980419635770001</c:v>
                </c:pt>
                <c:pt idx="29812">
                  <c:v>3.3980667591090001</c:v>
                </c:pt>
                <c:pt idx="29813">
                  <c:v>3.398095846176</c:v>
                </c:pt>
                <c:pt idx="29814">
                  <c:v>3.3981251716609999</c:v>
                </c:pt>
                <c:pt idx="29815">
                  <c:v>3.3981544971469999</c:v>
                </c:pt>
                <c:pt idx="29816">
                  <c:v>3.3981902599330001</c:v>
                </c:pt>
                <c:pt idx="29817">
                  <c:v>3.3982312679289999</c:v>
                </c:pt>
                <c:pt idx="29818">
                  <c:v>3.3982830047610002</c:v>
                </c:pt>
                <c:pt idx="29819">
                  <c:v>3.39834690094</c:v>
                </c:pt>
                <c:pt idx="29820">
                  <c:v>3.3984224796300002</c:v>
                </c:pt>
                <c:pt idx="29821">
                  <c:v>3.3985042572020001</c:v>
                </c:pt>
                <c:pt idx="29822">
                  <c:v>3.3985917568209998</c:v>
                </c:pt>
                <c:pt idx="29823">
                  <c:v>3.3987493515009999</c:v>
                </c:pt>
                <c:pt idx="29824">
                  <c:v>3.398894309998</c:v>
                </c:pt>
                <c:pt idx="29825">
                  <c:v>3.3991529941560001</c:v>
                </c:pt>
                <c:pt idx="29826">
                  <c:v>3.399312973022</c:v>
                </c:pt>
                <c:pt idx="29827">
                  <c:v>3.399316549301</c:v>
                </c:pt>
                <c:pt idx="29828">
                  <c:v>3.3996098041530001</c:v>
                </c:pt>
                <c:pt idx="29829">
                  <c:v>3.3999369144439999</c:v>
                </c:pt>
                <c:pt idx="29830">
                  <c:v>3.400026321411</c:v>
                </c:pt>
                <c:pt idx="29831">
                  <c:v>3.3999915122990001</c:v>
                </c:pt>
                <c:pt idx="29832">
                  <c:v>3.400031328201</c:v>
                </c:pt>
                <c:pt idx="29833">
                  <c:v>3.4001719951629998</c:v>
                </c:pt>
                <c:pt idx="29834">
                  <c:v>3.4003720283510002</c:v>
                </c:pt>
                <c:pt idx="29835">
                  <c:v>3.400465488434</c:v>
                </c:pt>
                <c:pt idx="29836">
                  <c:v>3.4005603790280001</c:v>
                </c:pt>
                <c:pt idx="29837">
                  <c:v>3.4006297588350001</c:v>
                </c:pt>
                <c:pt idx="29838">
                  <c:v>3.400643587112</c:v>
                </c:pt>
                <c:pt idx="29839">
                  <c:v>3.4006338119509998</c:v>
                </c:pt>
                <c:pt idx="29840">
                  <c:v>3.4006009101869998</c:v>
                </c:pt>
                <c:pt idx="29841">
                  <c:v>3.4005815982819998</c:v>
                </c:pt>
                <c:pt idx="29842">
                  <c:v>3.4005639553070002</c:v>
                </c:pt>
                <c:pt idx="29843">
                  <c:v>3.400545835495</c:v>
                </c:pt>
                <c:pt idx="29844">
                  <c:v>3.4005324840550002</c:v>
                </c:pt>
                <c:pt idx="29845">
                  <c:v>3.4005434513089998</c:v>
                </c:pt>
                <c:pt idx="29846">
                  <c:v>3.4005711078640002</c:v>
                </c:pt>
                <c:pt idx="29847">
                  <c:v>3.400650262833</c:v>
                </c:pt>
                <c:pt idx="29848">
                  <c:v>3.4006984233859998</c:v>
                </c:pt>
                <c:pt idx="29849">
                  <c:v>3.4007892608639998</c:v>
                </c:pt>
                <c:pt idx="29850">
                  <c:v>3.4008784294129999</c:v>
                </c:pt>
                <c:pt idx="29851">
                  <c:v>3.4009742736819999</c:v>
                </c:pt>
                <c:pt idx="29852">
                  <c:v>3.401063919067</c:v>
                </c:pt>
                <c:pt idx="29853">
                  <c:v>3.4011366367339999</c:v>
                </c:pt>
                <c:pt idx="29854">
                  <c:v>3.401159763336</c:v>
                </c:pt>
                <c:pt idx="29855">
                  <c:v>3.4011418819429999</c:v>
                </c:pt>
                <c:pt idx="29856">
                  <c:v>3.401152610779</c:v>
                </c:pt>
                <c:pt idx="29857">
                  <c:v>3.4012115001679999</c:v>
                </c:pt>
                <c:pt idx="29858">
                  <c:v>3.4012734889980001</c:v>
                </c:pt>
                <c:pt idx="29859">
                  <c:v>3.4013481140140001</c:v>
                </c:pt>
                <c:pt idx="29860">
                  <c:v>3.4014310836789998</c:v>
                </c:pt>
                <c:pt idx="29861">
                  <c:v>3.4015219211579999</c:v>
                </c:pt>
                <c:pt idx="29862">
                  <c:v>3.4016134738920001</c:v>
                </c:pt>
                <c:pt idx="29863">
                  <c:v>3.4017114639280002</c:v>
                </c:pt>
                <c:pt idx="29864">
                  <c:v>3.401817321777</c:v>
                </c:pt>
                <c:pt idx="29865">
                  <c:v>3.4019238948820001</c:v>
                </c:pt>
                <c:pt idx="29866">
                  <c:v>3.4020323753359998</c:v>
                </c:pt>
                <c:pt idx="29867">
                  <c:v>3.4021348953250001</c:v>
                </c:pt>
                <c:pt idx="29868">
                  <c:v>3.4022359848020001</c:v>
                </c:pt>
                <c:pt idx="29869">
                  <c:v>3.4023325443269998</c:v>
                </c:pt>
                <c:pt idx="29870">
                  <c:v>3.4024245738980001</c:v>
                </c:pt>
                <c:pt idx="29871">
                  <c:v>3.4025080204010001</c:v>
                </c:pt>
                <c:pt idx="29872">
                  <c:v>3.4025719165799999</c:v>
                </c:pt>
                <c:pt idx="29873">
                  <c:v>3.402616024017</c:v>
                </c:pt>
                <c:pt idx="29874">
                  <c:v>3.4026553630829999</c:v>
                </c:pt>
                <c:pt idx="29875">
                  <c:v>3.402680158615</c:v>
                </c:pt>
                <c:pt idx="29876">
                  <c:v>3.4030299186709998</c:v>
                </c:pt>
                <c:pt idx="29877">
                  <c:v>3.4032411575319998</c:v>
                </c:pt>
                <c:pt idx="29878">
                  <c:v>3.4034438133239999</c:v>
                </c:pt>
                <c:pt idx="29879">
                  <c:v>3.4035027027129998</c:v>
                </c:pt>
                <c:pt idx="29880">
                  <c:v>3.403471946716</c:v>
                </c:pt>
                <c:pt idx="29881">
                  <c:v>3.4034352302549999</c:v>
                </c:pt>
                <c:pt idx="29882">
                  <c:v>3.4034402370449999</c:v>
                </c:pt>
                <c:pt idx="29883">
                  <c:v>3.403513669968</c:v>
                </c:pt>
                <c:pt idx="29884">
                  <c:v>3.4036087989810002</c:v>
                </c:pt>
                <c:pt idx="29885">
                  <c:v>3.4036514759059999</c:v>
                </c:pt>
                <c:pt idx="29886">
                  <c:v>3.4037394523620002</c:v>
                </c:pt>
                <c:pt idx="29887">
                  <c:v>3.4038238525389999</c:v>
                </c:pt>
                <c:pt idx="29888">
                  <c:v>3.4039072990419998</c:v>
                </c:pt>
                <c:pt idx="29889">
                  <c:v>3.4039866924290001</c:v>
                </c:pt>
                <c:pt idx="29890">
                  <c:v>3.4040360450740001</c:v>
                </c:pt>
                <c:pt idx="29891">
                  <c:v>3.4040086269379999</c:v>
                </c:pt>
                <c:pt idx="29892">
                  <c:v>3.40398311615</c:v>
                </c:pt>
                <c:pt idx="29893">
                  <c:v>3.403955221176</c:v>
                </c:pt>
                <c:pt idx="29894">
                  <c:v>3.4039485454560001</c:v>
                </c:pt>
                <c:pt idx="29895">
                  <c:v>3.4040899276730001</c:v>
                </c:pt>
                <c:pt idx="29896">
                  <c:v>3.404553413391</c:v>
                </c:pt>
                <c:pt idx="29897">
                  <c:v>3.4046919345859998</c:v>
                </c:pt>
                <c:pt idx="29898">
                  <c:v>3.4047639369959999</c:v>
                </c:pt>
                <c:pt idx="29899">
                  <c:v>3.4048349857329998</c:v>
                </c:pt>
                <c:pt idx="29900">
                  <c:v>3.4049065113069998</c:v>
                </c:pt>
                <c:pt idx="29901">
                  <c:v>3.4049689769740001</c:v>
                </c:pt>
                <c:pt idx="29902">
                  <c:v>3.405022144318</c:v>
                </c:pt>
                <c:pt idx="29903">
                  <c:v>3.4050669670099998</c:v>
                </c:pt>
                <c:pt idx="29904">
                  <c:v>3.405105829239</c:v>
                </c:pt>
                <c:pt idx="29905">
                  <c:v>3.40513753891</c:v>
                </c:pt>
                <c:pt idx="29906">
                  <c:v>3.4051659107210002</c:v>
                </c:pt>
                <c:pt idx="29907">
                  <c:v>3.405193090439</c:v>
                </c:pt>
                <c:pt idx="29908">
                  <c:v>3.405221223831</c:v>
                </c:pt>
                <c:pt idx="29909">
                  <c:v>3.4052515029910002</c:v>
                </c:pt>
                <c:pt idx="29910">
                  <c:v>3.4052848815919998</c:v>
                </c:pt>
                <c:pt idx="29911">
                  <c:v>3.405327558517</c:v>
                </c:pt>
                <c:pt idx="29912">
                  <c:v>3.405433893204</c:v>
                </c:pt>
                <c:pt idx="29913">
                  <c:v>3.40549826622</c:v>
                </c:pt>
                <c:pt idx="29914">
                  <c:v>3.4056339263919999</c:v>
                </c:pt>
                <c:pt idx="29915">
                  <c:v>3.4057710170750002</c:v>
                </c:pt>
                <c:pt idx="29916">
                  <c:v>3.406310796738</c:v>
                </c:pt>
                <c:pt idx="29917">
                  <c:v>3.4063293933869998</c:v>
                </c:pt>
                <c:pt idx="29918">
                  <c:v>3.406281232834</c:v>
                </c:pt>
                <c:pt idx="29919">
                  <c:v>3.4062998294829998</c:v>
                </c:pt>
                <c:pt idx="29920">
                  <c:v>3.4063761234280001</c:v>
                </c:pt>
                <c:pt idx="29921">
                  <c:v>3.4064614772800001</c:v>
                </c:pt>
                <c:pt idx="29922">
                  <c:v>3.4065494537349998</c:v>
                </c:pt>
                <c:pt idx="29923">
                  <c:v>3.406633853912</c:v>
                </c:pt>
                <c:pt idx="29924">
                  <c:v>3.4066760540010002</c:v>
                </c:pt>
                <c:pt idx="29925">
                  <c:v>3.4067647457120001</c:v>
                </c:pt>
                <c:pt idx="29926">
                  <c:v>3.4069435596469999</c:v>
                </c:pt>
                <c:pt idx="29927">
                  <c:v>3.4069428443910001</c:v>
                </c:pt>
                <c:pt idx="29928">
                  <c:v>3.4070847034449998</c:v>
                </c:pt>
                <c:pt idx="29929">
                  <c:v>3.4073796272279999</c:v>
                </c:pt>
                <c:pt idx="29930">
                  <c:v>3.4075117111209998</c:v>
                </c:pt>
                <c:pt idx="29931">
                  <c:v>3.4076504707340001</c:v>
                </c:pt>
                <c:pt idx="29932">
                  <c:v>3.4077813625340001</c:v>
                </c:pt>
                <c:pt idx="29933">
                  <c:v>3.407857656479</c:v>
                </c:pt>
                <c:pt idx="29934">
                  <c:v>3.407887220383</c:v>
                </c:pt>
                <c:pt idx="29935">
                  <c:v>3.408060312271</c:v>
                </c:pt>
                <c:pt idx="29936">
                  <c:v>3.4082255363459999</c:v>
                </c:pt>
                <c:pt idx="29937">
                  <c:v>3.4083316326139999</c:v>
                </c:pt>
                <c:pt idx="29938">
                  <c:v>3.408487081528</c:v>
                </c:pt>
                <c:pt idx="29939">
                  <c:v>3.4085478782649998</c:v>
                </c:pt>
                <c:pt idx="29940">
                  <c:v>3.4085507392880001</c:v>
                </c:pt>
                <c:pt idx="29941">
                  <c:v>3.4085197448729998</c:v>
                </c:pt>
                <c:pt idx="29942">
                  <c:v>3.4084897041320001</c:v>
                </c:pt>
                <c:pt idx="29943">
                  <c:v>3.4084532260890001</c:v>
                </c:pt>
                <c:pt idx="29944">
                  <c:v>3.4084591865539999</c:v>
                </c:pt>
                <c:pt idx="29945">
                  <c:v>3.4085128307339998</c:v>
                </c:pt>
                <c:pt idx="29946">
                  <c:v>3.4086003303529999</c:v>
                </c:pt>
                <c:pt idx="29947">
                  <c:v>3.4086487293240002</c:v>
                </c:pt>
                <c:pt idx="29948">
                  <c:v>3.4087378978729999</c:v>
                </c:pt>
                <c:pt idx="29949">
                  <c:v>3.4088320732119999</c:v>
                </c:pt>
                <c:pt idx="29950">
                  <c:v>3.4088759422299999</c:v>
                </c:pt>
                <c:pt idx="29951">
                  <c:v>3.408963441849</c:v>
                </c:pt>
                <c:pt idx="29952">
                  <c:v>3.408993244171</c:v>
                </c:pt>
                <c:pt idx="29953">
                  <c:v>3.4090039730070001</c:v>
                </c:pt>
                <c:pt idx="29954">
                  <c:v>3.4089741706850001</c:v>
                </c:pt>
                <c:pt idx="29955">
                  <c:v>3.408944368362</c:v>
                </c:pt>
                <c:pt idx="29956">
                  <c:v>3.4089159965519999</c:v>
                </c:pt>
                <c:pt idx="29957">
                  <c:v>3.4089069366459999</c:v>
                </c:pt>
                <c:pt idx="29958">
                  <c:v>3.4089584350590001</c:v>
                </c:pt>
                <c:pt idx="29959">
                  <c:v>3.409278869629</c:v>
                </c:pt>
                <c:pt idx="29960">
                  <c:v>3.4093580245970001</c:v>
                </c:pt>
                <c:pt idx="29961">
                  <c:v>3.409437894821</c:v>
                </c:pt>
                <c:pt idx="29962">
                  <c:v>3.409526586533</c:v>
                </c:pt>
                <c:pt idx="29963">
                  <c:v>3.40962100029</c:v>
                </c:pt>
                <c:pt idx="29964">
                  <c:v>3.4097177982329998</c:v>
                </c:pt>
                <c:pt idx="29965">
                  <c:v>3.409814596176</c:v>
                </c:pt>
                <c:pt idx="29966">
                  <c:v>3.4099040031430001</c:v>
                </c:pt>
                <c:pt idx="29967">
                  <c:v>3.4099900722499998</c:v>
                </c:pt>
                <c:pt idx="29968">
                  <c:v>3.4100635051729999</c:v>
                </c:pt>
                <c:pt idx="29969">
                  <c:v>3.410124778748</c:v>
                </c:pt>
                <c:pt idx="29970">
                  <c:v>3.410166501999</c:v>
                </c:pt>
                <c:pt idx="29971">
                  <c:v>3.4101996421809999</c:v>
                </c:pt>
                <c:pt idx="29972">
                  <c:v>3.4102249145510002</c:v>
                </c:pt>
                <c:pt idx="29973">
                  <c:v>3.4102480411529998</c:v>
                </c:pt>
                <c:pt idx="29974">
                  <c:v>3.4102680683140001</c:v>
                </c:pt>
                <c:pt idx="29975">
                  <c:v>3.4102873802190001</c:v>
                </c:pt>
                <c:pt idx="29976">
                  <c:v>3.410311460495</c:v>
                </c:pt>
                <c:pt idx="29977">
                  <c:v>3.4103384017940002</c:v>
                </c:pt>
                <c:pt idx="29978">
                  <c:v>3.4103753566739998</c:v>
                </c:pt>
                <c:pt idx="29979">
                  <c:v>3.4104237556460002</c:v>
                </c:pt>
                <c:pt idx="29980">
                  <c:v>3.4104895591740001</c:v>
                </c:pt>
                <c:pt idx="29981">
                  <c:v>3.4105672836299998</c:v>
                </c:pt>
                <c:pt idx="29982">
                  <c:v>3.410653114319</c:v>
                </c:pt>
                <c:pt idx="29983">
                  <c:v>3.4107396602629998</c:v>
                </c:pt>
                <c:pt idx="29984">
                  <c:v>3.410827636719</c:v>
                </c:pt>
                <c:pt idx="29985">
                  <c:v>3.4109151363370001</c:v>
                </c:pt>
                <c:pt idx="29986">
                  <c:v>3.4110019207</c:v>
                </c:pt>
                <c:pt idx="29987">
                  <c:v>3.4110865592959998</c:v>
                </c:pt>
                <c:pt idx="29988">
                  <c:v>3.4111697673800001</c:v>
                </c:pt>
                <c:pt idx="29989">
                  <c:v>3.4112510681149999</c:v>
                </c:pt>
                <c:pt idx="29990">
                  <c:v>3.411330223083</c:v>
                </c:pt>
                <c:pt idx="29991">
                  <c:v>3.411404848099</c:v>
                </c:pt>
                <c:pt idx="29992">
                  <c:v>3.4115262031559999</c:v>
                </c:pt>
                <c:pt idx="29993">
                  <c:v>3.411592960358</c:v>
                </c:pt>
                <c:pt idx="29994">
                  <c:v>3.411568880081</c:v>
                </c:pt>
                <c:pt idx="29995">
                  <c:v>3.4115397930150002</c:v>
                </c:pt>
                <c:pt idx="29996">
                  <c:v>3.4115276336670002</c:v>
                </c:pt>
                <c:pt idx="29997">
                  <c:v>3.4115660190580002</c:v>
                </c:pt>
                <c:pt idx="29998">
                  <c:v>3.4116475582120001</c:v>
                </c:pt>
                <c:pt idx="29999">
                  <c:v>3.4117345809940001</c:v>
                </c:pt>
                <c:pt idx="30000">
                  <c:v>3.4118247032169999</c:v>
                </c:pt>
                <c:pt idx="30001">
                  <c:v>3.411911964417</c:v>
                </c:pt>
                <c:pt idx="30002">
                  <c:v>3.4119989871979999</c:v>
                </c:pt>
                <c:pt idx="30003">
                  <c:v>3.4120821952820002</c:v>
                </c:pt>
                <c:pt idx="30004">
                  <c:v>3.4121115207670001</c:v>
                </c:pt>
                <c:pt idx="30005">
                  <c:v>3.4121315479279999</c:v>
                </c:pt>
                <c:pt idx="30006">
                  <c:v>3.4121224880219998</c:v>
                </c:pt>
                <c:pt idx="30007">
                  <c:v>3.4121026992800001</c:v>
                </c:pt>
                <c:pt idx="30008">
                  <c:v>3.4120573997500001</c:v>
                </c:pt>
                <c:pt idx="30009">
                  <c:v>3.4120357036589999</c:v>
                </c:pt>
                <c:pt idx="30010">
                  <c:v>3.412011861801</c:v>
                </c:pt>
                <c:pt idx="30011">
                  <c:v>3.4119784832</c:v>
                </c:pt>
                <c:pt idx="30012">
                  <c:v>3.4119808673860001</c:v>
                </c:pt>
                <c:pt idx="30013">
                  <c:v>3.4119930267330001</c:v>
                </c:pt>
                <c:pt idx="30014">
                  <c:v>3.412057161331</c:v>
                </c:pt>
                <c:pt idx="30015">
                  <c:v>3.412098884583</c:v>
                </c:pt>
                <c:pt idx="30016">
                  <c:v>3.4121367931369999</c:v>
                </c:pt>
                <c:pt idx="30017">
                  <c:v>3.4122185707089998</c:v>
                </c:pt>
                <c:pt idx="30018">
                  <c:v>3.4122579097750001</c:v>
                </c:pt>
                <c:pt idx="30019">
                  <c:v>3.4122984409330002</c:v>
                </c:pt>
                <c:pt idx="30020">
                  <c:v>3.4123799800870001</c:v>
                </c:pt>
                <c:pt idx="30021">
                  <c:v>3.4124207496640002</c:v>
                </c:pt>
                <c:pt idx="30022">
                  <c:v>3.412459611893</c:v>
                </c:pt>
                <c:pt idx="30023">
                  <c:v>3.4125151634219999</c:v>
                </c:pt>
                <c:pt idx="30024">
                  <c:v>3.412514209747</c:v>
                </c:pt>
                <c:pt idx="30025">
                  <c:v>3.4124848842620001</c:v>
                </c:pt>
                <c:pt idx="30026">
                  <c:v>3.4124503135680002</c:v>
                </c:pt>
                <c:pt idx="30027">
                  <c:v>3.4124159812929999</c:v>
                </c:pt>
                <c:pt idx="30028">
                  <c:v>3.4124066829680002</c:v>
                </c:pt>
                <c:pt idx="30029">
                  <c:v>3.4124524593349999</c:v>
                </c:pt>
                <c:pt idx="30030">
                  <c:v>3.412536859512</c:v>
                </c:pt>
                <c:pt idx="30031">
                  <c:v>3.4126210212710002</c:v>
                </c:pt>
                <c:pt idx="30032">
                  <c:v>3.4127135276790002</c:v>
                </c:pt>
                <c:pt idx="30033">
                  <c:v>3.412805080414</c:v>
                </c:pt>
                <c:pt idx="30034">
                  <c:v>3.4129033088680001</c:v>
                </c:pt>
                <c:pt idx="30035">
                  <c:v>3.4130456447599999</c:v>
                </c:pt>
                <c:pt idx="30036">
                  <c:v>3.4131405353550002</c:v>
                </c:pt>
                <c:pt idx="30037">
                  <c:v>3.4131686687470002</c:v>
                </c:pt>
                <c:pt idx="30038">
                  <c:v>3.4131894111630001</c:v>
                </c:pt>
                <c:pt idx="30039">
                  <c:v>3.4132227897640002</c:v>
                </c:pt>
                <c:pt idx="30040">
                  <c:v>3.4132606983180001</c:v>
                </c:pt>
                <c:pt idx="30041">
                  <c:v>3.4133088588709999</c:v>
                </c:pt>
                <c:pt idx="30042">
                  <c:v>3.4133706092830001</c:v>
                </c:pt>
                <c:pt idx="30043">
                  <c:v>3.413448810577</c:v>
                </c:pt>
                <c:pt idx="30044">
                  <c:v>3.4135386943819999</c:v>
                </c:pt>
                <c:pt idx="30045">
                  <c:v>3.4136359691620002</c:v>
                </c:pt>
                <c:pt idx="30046">
                  <c:v>3.413741588593</c:v>
                </c:pt>
                <c:pt idx="30047">
                  <c:v>3.4138491153719999</c:v>
                </c:pt>
                <c:pt idx="30048">
                  <c:v>3.4139535427090002</c:v>
                </c:pt>
                <c:pt idx="30049">
                  <c:v>3.4140477180479998</c:v>
                </c:pt>
                <c:pt idx="30050">
                  <c:v>3.414140939713</c:v>
                </c:pt>
                <c:pt idx="30051">
                  <c:v>3.4142286777500002</c:v>
                </c:pt>
                <c:pt idx="30052">
                  <c:v>3.414315462112</c:v>
                </c:pt>
                <c:pt idx="30053">
                  <c:v>3.4143970012659999</c:v>
                </c:pt>
                <c:pt idx="30054">
                  <c:v>3.4144771099089999</c:v>
                </c:pt>
                <c:pt idx="30055">
                  <c:v>3.414556026459</c:v>
                </c:pt>
                <c:pt idx="30056">
                  <c:v>3.4146924018860001</c:v>
                </c:pt>
                <c:pt idx="30057">
                  <c:v>3.4147465229030001</c:v>
                </c:pt>
                <c:pt idx="30058">
                  <c:v>3.4147875308989999</c:v>
                </c:pt>
                <c:pt idx="30059">
                  <c:v>3.414831638336</c:v>
                </c:pt>
                <c:pt idx="30060">
                  <c:v>3.4148399829859999</c:v>
                </c:pt>
                <c:pt idx="30061">
                  <c:v>3.4148604869839998</c:v>
                </c:pt>
                <c:pt idx="30062">
                  <c:v>3.4148743152619998</c:v>
                </c:pt>
                <c:pt idx="30063">
                  <c:v>3.4149842262269998</c:v>
                </c:pt>
                <c:pt idx="30064">
                  <c:v>3.4155318737029998</c:v>
                </c:pt>
                <c:pt idx="30065">
                  <c:v>3.4157459735870002</c:v>
                </c:pt>
                <c:pt idx="30066">
                  <c:v>3.4157578945160001</c:v>
                </c:pt>
                <c:pt idx="30067">
                  <c:v>3.415722370148</c:v>
                </c:pt>
                <c:pt idx="30068">
                  <c:v>3.4156794548030001</c:v>
                </c:pt>
                <c:pt idx="30069">
                  <c:v>3.4156391620640001</c:v>
                </c:pt>
                <c:pt idx="30070">
                  <c:v>3.4156177043909999</c:v>
                </c:pt>
                <c:pt idx="30071">
                  <c:v>3.4156260490419998</c:v>
                </c:pt>
                <c:pt idx="30072">
                  <c:v>3.4156832695010002</c:v>
                </c:pt>
                <c:pt idx="30073">
                  <c:v>3.4157588481899999</c:v>
                </c:pt>
                <c:pt idx="30074">
                  <c:v>3.4158332347870002</c:v>
                </c:pt>
                <c:pt idx="30075">
                  <c:v>3.4159121513369999</c:v>
                </c:pt>
                <c:pt idx="30076">
                  <c:v>3.4159908294679999</c:v>
                </c:pt>
                <c:pt idx="30077">
                  <c:v>3.4160692691799999</c:v>
                </c:pt>
                <c:pt idx="30078">
                  <c:v>3.4161472320559998</c:v>
                </c:pt>
                <c:pt idx="30079">
                  <c:v>3.4162240028380002</c:v>
                </c:pt>
                <c:pt idx="30080">
                  <c:v>3.4162774086000001</c:v>
                </c:pt>
                <c:pt idx="30081">
                  <c:v>3.416289329529</c:v>
                </c:pt>
                <c:pt idx="30082">
                  <c:v>3.4162569046020002</c:v>
                </c:pt>
                <c:pt idx="30083">
                  <c:v>3.416213035583</c:v>
                </c:pt>
                <c:pt idx="30084">
                  <c:v>3.4161744117740001</c:v>
                </c:pt>
                <c:pt idx="30085">
                  <c:v>3.4161577224730002</c:v>
                </c:pt>
                <c:pt idx="30086">
                  <c:v>3.4161858558649998</c:v>
                </c:pt>
                <c:pt idx="30087">
                  <c:v>3.4163184165949998</c:v>
                </c:pt>
                <c:pt idx="30088">
                  <c:v>3.4165496826170001</c:v>
                </c:pt>
                <c:pt idx="30089">
                  <c:v>3.4166202545169999</c:v>
                </c:pt>
                <c:pt idx="30090">
                  <c:v>3.416697502136</c:v>
                </c:pt>
                <c:pt idx="30091">
                  <c:v>3.4167747497560002</c:v>
                </c:pt>
                <c:pt idx="30092">
                  <c:v>3.4168560504909999</c:v>
                </c:pt>
                <c:pt idx="30093">
                  <c:v>3.4169425964359998</c:v>
                </c:pt>
                <c:pt idx="30094">
                  <c:v>3.4170329570770002</c:v>
                </c:pt>
                <c:pt idx="30095">
                  <c:v>3.417129993439</c:v>
                </c:pt>
                <c:pt idx="30096">
                  <c:v>3.4172289371489999</c:v>
                </c:pt>
                <c:pt idx="30097">
                  <c:v>3.4173192977909999</c:v>
                </c:pt>
                <c:pt idx="30098">
                  <c:v>3.4173929691309999</c:v>
                </c:pt>
                <c:pt idx="30099">
                  <c:v>3.4174537658689998</c:v>
                </c:pt>
                <c:pt idx="30100">
                  <c:v>3.4175026416779999</c:v>
                </c:pt>
                <c:pt idx="30101">
                  <c:v>3.4175512790679998</c:v>
                </c:pt>
                <c:pt idx="30102">
                  <c:v>3.4175934791559999</c:v>
                </c:pt>
                <c:pt idx="30103">
                  <c:v>3.417630434036</c:v>
                </c:pt>
                <c:pt idx="30104">
                  <c:v>3.4176676273350002</c:v>
                </c:pt>
                <c:pt idx="30105">
                  <c:v>3.4176979064939998</c:v>
                </c:pt>
                <c:pt idx="30106">
                  <c:v>3.4177265167240001</c:v>
                </c:pt>
                <c:pt idx="30107">
                  <c:v>3.4177618026730001</c:v>
                </c:pt>
                <c:pt idx="30108">
                  <c:v>3.4178128242489998</c:v>
                </c:pt>
                <c:pt idx="30109">
                  <c:v>3.4179370403289999</c:v>
                </c:pt>
                <c:pt idx="30110">
                  <c:v>3.4183876514430001</c:v>
                </c:pt>
                <c:pt idx="30111">
                  <c:v>3.4184782505040001</c:v>
                </c:pt>
                <c:pt idx="30112">
                  <c:v>3.4185602664950001</c:v>
                </c:pt>
                <c:pt idx="30113">
                  <c:v>3.4186031818389999</c:v>
                </c:pt>
                <c:pt idx="30114">
                  <c:v>3.4185898303990001</c:v>
                </c:pt>
                <c:pt idx="30115">
                  <c:v>3.4185438156129999</c:v>
                </c:pt>
                <c:pt idx="30116">
                  <c:v>3.4184987545009999</c:v>
                </c:pt>
                <c:pt idx="30117">
                  <c:v>3.4184534549709999</c:v>
                </c:pt>
                <c:pt idx="30118">
                  <c:v>3.418449878693</c:v>
                </c:pt>
                <c:pt idx="30119">
                  <c:v>3.418469190598</c:v>
                </c:pt>
                <c:pt idx="30120">
                  <c:v>3.4185342788700002</c:v>
                </c:pt>
                <c:pt idx="30121">
                  <c:v>3.4185719490049999</c:v>
                </c:pt>
                <c:pt idx="30122">
                  <c:v>3.4186108112340001</c:v>
                </c:pt>
                <c:pt idx="30123">
                  <c:v>3.4186894893650002</c:v>
                </c:pt>
                <c:pt idx="30124">
                  <c:v>3.4187703132629998</c:v>
                </c:pt>
                <c:pt idx="30125">
                  <c:v>3.4188449382780002</c:v>
                </c:pt>
                <c:pt idx="30126">
                  <c:v>3.418929576874</c:v>
                </c:pt>
                <c:pt idx="30127">
                  <c:v>3.4190058708189999</c:v>
                </c:pt>
                <c:pt idx="30128">
                  <c:v>3.4190344810490001</c:v>
                </c:pt>
                <c:pt idx="30129">
                  <c:v>3.419051647186</c:v>
                </c:pt>
                <c:pt idx="30130">
                  <c:v>3.419039487839</c:v>
                </c:pt>
                <c:pt idx="30131">
                  <c:v>3.419023990631</c:v>
                </c:pt>
                <c:pt idx="30132">
                  <c:v>3.4189808368680001</c:v>
                </c:pt>
                <c:pt idx="30133">
                  <c:v>3.4189584255219998</c:v>
                </c:pt>
                <c:pt idx="30134">
                  <c:v>3.418938159943</c:v>
                </c:pt>
                <c:pt idx="30135">
                  <c:v>3.4189176559450001</c:v>
                </c:pt>
                <c:pt idx="30136">
                  <c:v>3.4189443588259998</c:v>
                </c:pt>
                <c:pt idx="30137">
                  <c:v>3.4190208911900002</c:v>
                </c:pt>
                <c:pt idx="30138">
                  <c:v>3.4191710948940002</c:v>
                </c:pt>
                <c:pt idx="30139">
                  <c:v>3.4192683696750001</c:v>
                </c:pt>
                <c:pt idx="30140">
                  <c:v>3.4193675518040001</c:v>
                </c:pt>
                <c:pt idx="30141">
                  <c:v>3.4195134639739999</c:v>
                </c:pt>
                <c:pt idx="30142">
                  <c:v>3.4196007251739999</c:v>
                </c:pt>
                <c:pt idx="30143">
                  <c:v>3.4196493625639999</c:v>
                </c:pt>
                <c:pt idx="30144">
                  <c:v>3.4196417331700002</c:v>
                </c:pt>
                <c:pt idx="30145">
                  <c:v>3.419724464417</c:v>
                </c:pt>
                <c:pt idx="30146">
                  <c:v>3.419850349426</c:v>
                </c:pt>
                <c:pt idx="30147">
                  <c:v>3.4199178218839998</c:v>
                </c:pt>
                <c:pt idx="30148">
                  <c:v>3.4200601577760001</c:v>
                </c:pt>
                <c:pt idx="30149">
                  <c:v>3.4201374053959999</c:v>
                </c:pt>
                <c:pt idx="30150">
                  <c:v>3.420214891434</c:v>
                </c:pt>
                <c:pt idx="30151">
                  <c:v>3.4202935695650001</c:v>
                </c:pt>
                <c:pt idx="30152">
                  <c:v>3.420373678207</c:v>
                </c:pt>
                <c:pt idx="30153">
                  <c:v>3.42045211792</c:v>
                </c:pt>
                <c:pt idx="30154">
                  <c:v>3.4205353260039999</c:v>
                </c:pt>
                <c:pt idx="30155">
                  <c:v>3.4206256866459999</c:v>
                </c:pt>
                <c:pt idx="30156">
                  <c:v>3.4207155704500001</c:v>
                </c:pt>
                <c:pt idx="30157">
                  <c:v>3.4208090305329999</c:v>
                </c:pt>
                <c:pt idx="30158">
                  <c:v>3.420891523361</c:v>
                </c:pt>
                <c:pt idx="30159">
                  <c:v>3.4209640026089998</c:v>
                </c:pt>
                <c:pt idx="30160">
                  <c:v>3.4210209846500002</c:v>
                </c:pt>
                <c:pt idx="30161">
                  <c:v>3.4210612773900002</c:v>
                </c:pt>
                <c:pt idx="30162">
                  <c:v>3.4210929870609998</c:v>
                </c:pt>
                <c:pt idx="30163">
                  <c:v>3.4211227893829999</c:v>
                </c:pt>
                <c:pt idx="30164">
                  <c:v>3.4211456775669999</c:v>
                </c:pt>
                <c:pt idx="30165">
                  <c:v>3.42116355896</c:v>
                </c:pt>
                <c:pt idx="30166">
                  <c:v>3.4211816787720002</c:v>
                </c:pt>
                <c:pt idx="30167">
                  <c:v>3.4211959838869999</c:v>
                </c:pt>
                <c:pt idx="30168">
                  <c:v>3.4212305545809998</c:v>
                </c:pt>
                <c:pt idx="30169">
                  <c:v>3.421310186386</c:v>
                </c:pt>
                <c:pt idx="30170">
                  <c:v>3.4217216968540001</c:v>
                </c:pt>
                <c:pt idx="30171">
                  <c:v>3.4219603538509999</c:v>
                </c:pt>
                <c:pt idx="30172">
                  <c:v>3.4220762252810002</c:v>
                </c:pt>
                <c:pt idx="30173">
                  <c:v>3.4220349788669999</c:v>
                </c:pt>
                <c:pt idx="30174">
                  <c:v>3.4219994544980001</c:v>
                </c:pt>
                <c:pt idx="30175">
                  <c:v>3.4219620227809999</c:v>
                </c:pt>
                <c:pt idx="30176">
                  <c:v>3.4219508171080002</c:v>
                </c:pt>
                <c:pt idx="30177">
                  <c:v>3.421988248825</c:v>
                </c:pt>
                <c:pt idx="30178">
                  <c:v>3.422021389008</c:v>
                </c:pt>
                <c:pt idx="30179">
                  <c:v>3.4220924377439998</c:v>
                </c:pt>
                <c:pt idx="30180">
                  <c:v>3.4221625328059999</c:v>
                </c:pt>
                <c:pt idx="30181">
                  <c:v>3.422237634659</c:v>
                </c:pt>
                <c:pt idx="30182">
                  <c:v>3.4223153591159998</c:v>
                </c:pt>
                <c:pt idx="30183">
                  <c:v>3.422352790833</c:v>
                </c:pt>
                <c:pt idx="30184">
                  <c:v>3.4224338531490002</c:v>
                </c:pt>
                <c:pt idx="30185">
                  <c:v>3.4225127696989999</c:v>
                </c:pt>
                <c:pt idx="30186">
                  <c:v>3.4225721359249999</c:v>
                </c:pt>
                <c:pt idx="30187">
                  <c:v>3.4225859642029999</c:v>
                </c:pt>
                <c:pt idx="30188">
                  <c:v>3.4225814342500001</c:v>
                </c:pt>
                <c:pt idx="30189">
                  <c:v>3.4225468635560001</c:v>
                </c:pt>
                <c:pt idx="30190">
                  <c:v>3.4225049018860001</c:v>
                </c:pt>
                <c:pt idx="30191">
                  <c:v>3.4227213859560002</c:v>
                </c:pt>
                <c:pt idx="30192">
                  <c:v>3.4229130744930001</c:v>
                </c:pt>
                <c:pt idx="30193">
                  <c:v>3.4230511188510002</c:v>
                </c:pt>
                <c:pt idx="30194">
                  <c:v>3.423204183578</c:v>
                </c:pt>
                <c:pt idx="30195">
                  <c:v>3.423290729523</c:v>
                </c:pt>
                <c:pt idx="30196">
                  <c:v>3.4233822822570001</c:v>
                </c:pt>
                <c:pt idx="30197">
                  <c:v>3.4234769344329998</c:v>
                </c:pt>
                <c:pt idx="30198">
                  <c:v>3.423569917679</c:v>
                </c:pt>
                <c:pt idx="30199">
                  <c:v>3.423660516739</c:v>
                </c:pt>
                <c:pt idx="30200">
                  <c:v>3.4237363338470002</c:v>
                </c:pt>
                <c:pt idx="30201">
                  <c:v>3.4237957000730002</c:v>
                </c:pt>
                <c:pt idx="30202">
                  <c:v>3.4238440990450001</c:v>
                </c:pt>
                <c:pt idx="30203">
                  <c:v>3.423882246017</c:v>
                </c:pt>
                <c:pt idx="30204">
                  <c:v>3.4239122867580001</c:v>
                </c:pt>
                <c:pt idx="30205">
                  <c:v>3.4239337444309998</c:v>
                </c:pt>
                <c:pt idx="30206">
                  <c:v>3.4239544868470002</c:v>
                </c:pt>
                <c:pt idx="30207">
                  <c:v>3.4239685535429998</c:v>
                </c:pt>
                <c:pt idx="30208">
                  <c:v>3.4240014553070002</c:v>
                </c:pt>
                <c:pt idx="30209">
                  <c:v>3.4240641593930001</c:v>
                </c:pt>
                <c:pt idx="30210">
                  <c:v>3.4245870113370001</c:v>
                </c:pt>
                <c:pt idx="30211">
                  <c:v>3.4248697757720001</c:v>
                </c:pt>
                <c:pt idx="30212">
                  <c:v>3.4249482154850002</c:v>
                </c:pt>
                <c:pt idx="30213">
                  <c:v>3.4249298572539999</c:v>
                </c:pt>
                <c:pt idx="30214">
                  <c:v>3.4248976707460002</c:v>
                </c:pt>
                <c:pt idx="30215">
                  <c:v>3.4248454570770002</c:v>
                </c:pt>
                <c:pt idx="30216">
                  <c:v>3.4248509407040002</c:v>
                </c:pt>
                <c:pt idx="30217">
                  <c:v>3.4249148368840001</c:v>
                </c:pt>
                <c:pt idx="30218">
                  <c:v>3.4249944686889999</c:v>
                </c:pt>
                <c:pt idx="30219">
                  <c:v>3.4250781536099999</c:v>
                </c:pt>
                <c:pt idx="30220">
                  <c:v>3.4251613616940002</c:v>
                </c:pt>
                <c:pt idx="30221">
                  <c:v>3.4252398014069998</c:v>
                </c:pt>
                <c:pt idx="30222">
                  <c:v>3.4253189563749999</c:v>
                </c:pt>
                <c:pt idx="30223">
                  <c:v>3.4253585338589998</c:v>
                </c:pt>
                <c:pt idx="30224">
                  <c:v>3.4254336357119999</c:v>
                </c:pt>
                <c:pt idx="30225">
                  <c:v>3.4255096912380001</c:v>
                </c:pt>
                <c:pt idx="30226">
                  <c:v>3.4255394935610002</c:v>
                </c:pt>
                <c:pt idx="30227">
                  <c:v>3.4255182743070001</c:v>
                </c:pt>
                <c:pt idx="30228">
                  <c:v>3.4254608154300001</c:v>
                </c:pt>
                <c:pt idx="30229">
                  <c:v>3.4254267215729999</c:v>
                </c:pt>
                <c:pt idx="30230">
                  <c:v>3.425436019897</c:v>
                </c:pt>
                <c:pt idx="30231">
                  <c:v>3.425565004349</c:v>
                </c:pt>
                <c:pt idx="30232">
                  <c:v>3.4256663322450001</c:v>
                </c:pt>
                <c:pt idx="30233">
                  <c:v>3.4258816242219998</c:v>
                </c:pt>
                <c:pt idx="30234">
                  <c:v>3.4262044429779999</c:v>
                </c:pt>
                <c:pt idx="30235">
                  <c:v>3.4262144565580002</c:v>
                </c:pt>
                <c:pt idx="30236">
                  <c:v>3.4262979030610001</c:v>
                </c:pt>
                <c:pt idx="30237">
                  <c:v>3.4263579845429999</c:v>
                </c:pt>
                <c:pt idx="30238">
                  <c:v>3.426508426666</c:v>
                </c:pt>
                <c:pt idx="30239">
                  <c:v>3.4265866279599999</c:v>
                </c:pt>
                <c:pt idx="30240">
                  <c:v>3.4266662597659998</c:v>
                </c:pt>
                <c:pt idx="30241">
                  <c:v>3.4267487525939999</c:v>
                </c:pt>
                <c:pt idx="30242">
                  <c:v>3.4268300533290001</c:v>
                </c:pt>
                <c:pt idx="30243">
                  <c:v>3.4269084930420002</c:v>
                </c:pt>
                <c:pt idx="30244">
                  <c:v>3.4269859790799999</c:v>
                </c:pt>
                <c:pt idx="30245">
                  <c:v>3.4271297454830001</c:v>
                </c:pt>
                <c:pt idx="30246">
                  <c:v>3.427239179611</c:v>
                </c:pt>
                <c:pt idx="30247">
                  <c:v>3.4272937774660002</c:v>
                </c:pt>
                <c:pt idx="30248">
                  <c:v>3.4273109436040001</c:v>
                </c:pt>
                <c:pt idx="30249">
                  <c:v>3.427361249924</c:v>
                </c:pt>
                <c:pt idx="30250">
                  <c:v>3.4274661540990001</c:v>
                </c:pt>
                <c:pt idx="30251">
                  <c:v>3.4276630878450001</c:v>
                </c:pt>
                <c:pt idx="30252">
                  <c:v>3.4281103610989998</c:v>
                </c:pt>
                <c:pt idx="30253">
                  <c:v>3.4281630516049999</c:v>
                </c:pt>
                <c:pt idx="30254">
                  <c:v>3.4281485080719998</c:v>
                </c:pt>
                <c:pt idx="30255">
                  <c:v>3.4281153678890002</c:v>
                </c:pt>
                <c:pt idx="30256">
                  <c:v>3.4280843734739999</c:v>
                </c:pt>
                <c:pt idx="30257">
                  <c:v>3.4280672073359999</c:v>
                </c:pt>
                <c:pt idx="30258">
                  <c:v>3.4281013011930002</c:v>
                </c:pt>
                <c:pt idx="30259">
                  <c:v>3.4281818866729998</c:v>
                </c:pt>
                <c:pt idx="30260">
                  <c:v>3.4282708168029998</c:v>
                </c:pt>
                <c:pt idx="30261">
                  <c:v>3.428362131119</c:v>
                </c:pt>
                <c:pt idx="30262">
                  <c:v>3.4284548759460001</c:v>
                </c:pt>
                <c:pt idx="30263">
                  <c:v>3.428547143936</c:v>
                </c:pt>
                <c:pt idx="30264">
                  <c:v>3.4286313056950002</c:v>
                </c:pt>
                <c:pt idx="30265">
                  <c:v>3.4287128448490001</c:v>
                </c:pt>
                <c:pt idx="30266">
                  <c:v>3.428770303726</c:v>
                </c:pt>
                <c:pt idx="30267">
                  <c:v>3.4287626743319999</c:v>
                </c:pt>
                <c:pt idx="30268">
                  <c:v>3.428733587265</c:v>
                </c:pt>
                <c:pt idx="30269">
                  <c:v>3.4287014007569998</c:v>
                </c:pt>
                <c:pt idx="30270">
                  <c:v>3.4286780357360001</c:v>
                </c:pt>
                <c:pt idx="30271">
                  <c:v>3.4286823272709999</c:v>
                </c:pt>
                <c:pt idx="30272">
                  <c:v>3.4288058280940001</c:v>
                </c:pt>
                <c:pt idx="30273">
                  <c:v>3.4291124343870001</c:v>
                </c:pt>
                <c:pt idx="30274">
                  <c:v>3.4292564392089999</c:v>
                </c:pt>
                <c:pt idx="30275">
                  <c:v>3.429413795471</c:v>
                </c:pt>
                <c:pt idx="30276">
                  <c:v>3.4294927120210001</c:v>
                </c:pt>
                <c:pt idx="30277">
                  <c:v>3.4295694828030001</c:v>
                </c:pt>
                <c:pt idx="30278">
                  <c:v>3.429635047913</c:v>
                </c:pt>
                <c:pt idx="30279">
                  <c:v>3.4296882152560002</c:v>
                </c:pt>
                <c:pt idx="30280">
                  <c:v>3.4297330379490001</c:v>
                </c:pt>
                <c:pt idx="30281">
                  <c:v>3.4297740459439998</c:v>
                </c:pt>
                <c:pt idx="30282">
                  <c:v>3.429811239243</c:v>
                </c:pt>
                <c:pt idx="30283">
                  <c:v>3.4298522472380002</c:v>
                </c:pt>
                <c:pt idx="30284">
                  <c:v>3.4298913478849999</c:v>
                </c:pt>
                <c:pt idx="30285">
                  <c:v>3.4299268722530001</c:v>
                </c:pt>
                <c:pt idx="30286">
                  <c:v>3.4299657344819998</c:v>
                </c:pt>
                <c:pt idx="30287">
                  <c:v>3.4300088882450002</c:v>
                </c:pt>
                <c:pt idx="30288">
                  <c:v>3.4300591945650001</c:v>
                </c:pt>
                <c:pt idx="30289">
                  <c:v>3.4301207065580002</c:v>
                </c:pt>
                <c:pt idx="30290">
                  <c:v>3.430189847946</c:v>
                </c:pt>
                <c:pt idx="30291">
                  <c:v>3.4302606582639998</c:v>
                </c:pt>
                <c:pt idx="30292">
                  <c:v>3.4305167198180002</c:v>
                </c:pt>
                <c:pt idx="30293">
                  <c:v>3.4307940006259998</c:v>
                </c:pt>
                <c:pt idx="30294">
                  <c:v>3.430855751038</c:v>
                </c:pt>
                <c:pt idx="30295">
                  <c:v>3.4308385849</c:v>
                </c:pt>
                <c:pt idx="30296">
                  <c:v>3.4308006763460002</c:v>
                </c:pt>
                <c:pt idx="30297">
                  <c:v>3.4307715892789998</c:v>
                </c:pt>
                <c:pt idx="30298">
                  <c:v>3.430782794952</c:v>
                </c:pt>
                <c:pt idx="30299">
                  <c:v>3.430855751038</c:v>
                </c:pt>
                <c:pt idx="30300">
                  <c:v>3.430946350098</c:v>
                </c:pt>
                <c:pt idx="30301">
                  <c:v>3.4310367107389999</c:v>
                </c:pt>
                <c:pt idx="30302">
                  <c:v>3.4311335086820001</c:v>
                </c:pt>
                <c:pt idx="30303">
                  <c:v>3.431225776672</c:v>
                </c:pt>
                <c:pt idx="30304">
                  <c:v>3.4312908649440002</c:v>
                </c:pt>
                <c:pt idx="30305">
                  <c:v>3.431288003922</c:v>
                </c:pt>
                <c:pt idx="30306">
                  <c:v>3.4312591552730001</c:v>
                </c:pt>
                <c:pt idx="30307">
                  <c:v>3.4312233924869999</c:v>
                </c:pt>
                <c:pt idx="30308">
                  <c:v>3.4311935901639998</c:v>
                </c:pt>
                <c:pt idx="30309">
                  <c:v>3.4311850070949999</c:v>
                </c:pt>
                <c:pt idx="30310">
                  <c:v>3.4312281608580002</c:v>
                </c:pt>
                <c:pt idx="30311">
                  <c:v>3.431806087494</c:v>
                </c:pt>
                <c:pt idx="30312">
                  <c:v>3.4318647384640002</c:v>
                </c:pt>
                <c:pt idx="30313">
                  <c:v>3.4318511486049998</c:v>
                </c:pt>
                <c:pt idx="30314">
                  <c:v>3.4319710731509998</c:v>
                </c:pt>
                <c:pt idx="30315">
                  <c:v>3.4320423603060002</c:v>
                </c:pt>
                <c:pt idx="30316">
                  <c:v>3.4321906566620002</c:v>
                </c:pt>
                <c:pt idx="30317">
                  <c:v>3.4323375225069999</c:v>
                </c:pt>
                <c:pt idx="30318">
                  <c:v>3.432542324066</c:v>
                </c:pt>
                <c:pt idx="30319">
                  <c:v>3.4327378273010001</c:v>
                </c:pt>
                <c:pt idx="30320">
                  <c:v>3.4327352046969999</c:v>
                </c:pt>
                <c:pt idx="30321">
                  <c:v>3.4328870773319999</c:v>
                </c:pt>
                <c:pt idx="30322">
                  <c:v>3.4329864978789999</c:v>
                </c:pt>
                <c:pt idx="30323">
                  <c:v>3.433140277863</c:v>
                </c:pt>
                <c:pt idx="30324">
                  <c:v>3.4332907199860001</c:v>
                </c:pt>
                <c:pt idx="30325">
                  <c:v>3.4333908557889998</c:v>
                </c:pt>
                <c:pt idx="30326">
                  <c:v>3.4334537982939999</c:v>
                </c:pt>
                <c:pt idx="30327">
                  <c:v>3.4334318637850001</c:v>
                </c:pt>
                <c:pt idx="30328">
                  <c:v>3.4334111213680001</c:v>
                </c:pt>
                <c:pt idx="30329">
                  <c:v>3.433625221252</c:v>
                </c:pt>
                <c:pt idx="30330">
                  <c:v>3.4336974620820002</c:v>
                </c:pt>
                <c:pt idx="30331">
                  <c:v>3.4337725639340002</c:v>
                </c:pt>
                <c:pt idx="30332">
                  <c:v>3.4338440895079998</c:v>
                </c:pt>
                <c:pt idx="30333">
                  <c:v>3.4339892864229999</c:v>
                </c:pt>
                <c:pt idx="30334">
                  <c:v>3.4340596199040001</c:v>
                </c:pt>
                <c:pt idx="30335">
                  <c:v>3.4341995716090001</c:v>
                </c:pt>
                <c:pt idx="30336">
                  <c:v>3.4343359470369998</c:v>
                </c:pt>
                <c:pt idx="30337">
                  <c:v>3.4344701766969998</c:v>
                </c:pt>
                <c:pt idx="30338">
                  <c:v>3.434633016586</c:v>
                </c:pt>
                <c:pt idx="30339">
                  <c:v>3.4349901676179999</c:v>
                </c:pt>
                <c:pt idx="30340">
                  <c:v>3.435301065445</c:v>
                </c:pt>
                <c:pt idx="30341">
                  <c:v>3.4353337287899999</c:v>
                </c:pt>
                <c:pt idx="30342">
                  <c:v>3.4353559017180002</c:v>
                </c:pt>
                <c:pt idx="30343">
                  <c:v>3.4353868961330001</c:v>
                </c:pt>
                <c:pt idx="30344">
                  <c:v>3.4354114532470001</c:v>
                </c:pt>
                <c:pt idx="30345">
                  <c:v>3.4354431629179998</c:v>
                </c:pt>
                <c:pt idx="30346">
                  <c:v>3.4354956150049998</c:v>
                </c:pt>
                <c:pt idx="30347">
                  <c:v>3.435560941696</c:v>
                </c:pt>
                <c:pt idx="30348">
                  <c:v>3.4356379508970001</c:v>
                </c:pt>
                <c:pt idx="30349">
                  <c:v>3.4357914924620001</c:v>
                </c:pt>
                <c:pt idx="30350">
                  <c:v>3.4358670711519999</c:v>
                </c:pt>
                <c:pt idx="30351">
                  <c:v>3.4360182285310001</c:v>
                </c:pt>
                <c:pt idx="30352">
                  <c:v>3.4361631870270002</c:v>
                </c:pt>
                <c:pt idx="30353">
                  <c:v>3.4363486766819999</c:v>
                </c:pt>
                <c:pt idx="30354">
                  <c:v>3.4364080429079999</c:v>
                </c:pt>
                <c:pt idx="30355">
                  <c:v>3.4364130496979999</c:v>
                </c:pt>
                <c:pt idx="30356">
                  <c:v>3.4366922378539999</c:v>
                </c:pt>
                <c:pt idx="30357">
                  <c:v>3.4372029304499998</c:v>
                </c:pt>
                <c:pt idx="30358">
                  <c:v>3.4372186660769999</c:v>
                </c:pt>
                <c:pt idx="30359">
                  <c:v>3.4371943473819999</c:v>
                </c:pt>
                <c:pt idx="30360">
                  <c:v>3.4377150535580001</c:v>
                </c:pt>
                <c:pt idx="30361">
                  <c:v>3.437815904617</c:v>
                </c:pt>
                <c:pt idx="30362">
                  <c:v>3.4379370212549998</c:v>
                </c:pt>
                <c:pt idx="30363">
                  <c:v>3.4379479885099999</c:v>
                </c:pt>
                <c:pt idx="30364">
                  <c:v>3.437934398651</c:v>
                </c:pt>
                <c:pt idx="30365">
                  <c:v>3.4378926754000001</c:v>
                </c:pt>
                <c:pt idx="30366">
                  <c:v>3.4378809928890002</c:v>
                </c:pt>
                <c:pt idx="30367">
                  <c:v>3.4379270076749999</c:v>
                </c:pt>
                <c:pt idx="30368">
                  <c:v>3.4380571842190002</c:v>
                </c:pt>
                <c:pt idx="30369">
                  <c:v>3.4381020069120001</c:v>
                </c:pt>
                <c:pt idx="30370">
                  <c:v>3.4381868839259999</c:v>
                </c:pt>
                <c:pt idx="30371">
                  <c:v>3.4382734298709998</c:v>
                </c:pt>
                <c:pt idx="30372">
                  <c:v>3.4383625984189998</c:v>
                </c:pt>
                <c:pt idx="30373">
                  <c:v>3.4384531974789998</c:v>
                </c:pt>
                <c:pt idx="30374">
                  <c:v>3.4385678768160002</c:v>
                </c:pt>
                <c:pt idx="30375">
                  <c:v>3.4385836124420002</c:v>
                </c:pt>
                <c:pt idx="30376">
                  <c:v>3.4385590553280001</c:v>
                </c:pt>
                <c:pt idx="30377">
                  <c:v>3.4385242462160002</c:v>
                </c:pt>
                <c:pt idx="30378">
                  <c:v>3.438500881195</c:v>
                </c:pt>
                <c:pt idx="30379">
                  <c:v>3.4385104179380002</c:v>
                </c:pt>
                <c:pt idx="30380">
                  <c:v>3.4385838508609998</c:v>
                </c:pt>
                <c:pt idx="30381">
                  <c:v>3.438736200333</c:v>
                </c:pt>
                <c:pt idx="30382">
                  <c:v>3.4389445781710002</c:v>
                </c:pt>
                <c:pt idx="30383">
                  <c:v>3.4393444061279999</c:v>
                </c:pt>
                <c:pt idx="30384">
                  <c:v>3.4394214153289999</c:v>
                </c:pt>
                <c:pt idx="30385">
                  <c:v>3.4394509792329999</c:v>
                </c:pt>
                <c:pt idx="30386">
                  <c:v>3.4394750595089998</c:v>
                </c:pt>
                <c:pt idx="30387">
                  <c:v>3.4394972324370001</c:v>
                </c:pt>
                <c:pt idx="30388">
                  <c:v>3.439514160156</c:v>
                </c:pt>
                <c:pt idx="30389">
                  <c:v>3.4395313262939999</c:v>
                </c:pt>
                <c:pt idx="30390">
                  <c:v>3.4395487308499999</c:v>
                </c:pt>
                <c:pt idx="30391">
                  <c:v>3.4395687580110001</c:v>
                </c:pt>
                <c:pt idx="30392">
                  <c:v>3.4396016597750001</c:v>
                </c:pt>
                <c:pt idx="30393">
                  <c:v>3.4396419525150002</c:v>
                </c:pt>
                <c:pt idx="30394">
                  <c:v>3.4396991729740001</c:v>
                </c:pt>
                <c:pt idx="30395">
                  <c:v>3.4398319721220001</c:v>
                </c:pt>
                <c:pt idx="30396">
                  <c:v>3.439974546432</c:v>
                </c:pt>
                <c:pt idx="30397">
                  <c:v>3.440114021301</c:v>
                </c:pt>
                <c:pt idx="30398">
                  <c:v>3.4403748512269998</c:v>
                </c:pt>
                <c:pt idx="30399">
                  <c:v>3.440616369247</c:v>
                </c:pt>
                <c:pt idx="30400">
                  <c:v>3.4407224655149999</c:v>
                </c:pt>
                <c:pt idx="30401">
                  <c:v>3.4407215118410002</c:v>
                </c:pt>
                <c:pt idx="30402">
                  <c:v>3.4407248497010001</c:v>
                </c:pt>
                <c:pt idx="30403">
                  <c:v>3.4407756328580001</c:v>
                </c:pt>
                <c:pt idx="30404">
                  <c:v>3.4412918090820002</c:v>
                </c:pt>
                <c:pt idx="30405">
                  <c:v>3.4413883686069999</c:v>
                </c:pt>
                <c:pt idx="30406">
                  <c:v>3.4414682388309998</c:v>
                </c:pt>
                <c:pt idx="30407">
                  <c:v>3.441507339478</c:v>
                </c:pt>
                <c:pt idx="30408">
                  <c:v>3.4414923191070002</c:v>
                </c:pt>
                <c:pt idx="30409">
                  <c:v>3.4414565563199999</c:v>
                </c:pt>
                <c:pt idx="30410">
                  <c:v>3.4414188861850001</c:v>
                </c:pt>
                <c:pt idx="30411">
                  <c:v>3.4413919448849999</c:v>
                </c:pt>
                <c:pt idx="30412">
                  <c:v>3.4414052963259998</c:v>
                </c:pt>
                <c:pt idx="30413">
                  <c:v>3.4414381980900002</c:v>
                </c:pt>
                <c:pt idx="30414">
                  <c:v>3.441510677338</c:v>
                </c:pt>
                <c:pt idx="30415">
                  <c:v>3.4415519237519998</c:v>
                </c:pt>
                <c:pt idx="30416">
                  <c:v>3.441592931747</c:v>
                </c:pt>
                <c:pt idx="30417">
                  <c:v>3.4416344165799999</c:v>
                </c:pt>
                <c:pt idx="30418">
                  <c:v>3.4416737556460002</c:v>
                </c:pt>
                <c:pt idx="30419">
                  <c:v>3.4417135715480001</c:v>
                </c:pt>
                <c:pt idx="30420">
                  <c:v>3.4417486190800002</c:v>
                </c:pt>
                <c:pt idx="30421">
                  <c:v>3.4418208599089999</c:v>
                </c:pt>
                <c:pt idx="30422">
                  <c:v>3.4418585300450002</c:v>
                </c:pt>
                <c:pt idx="30423">
                  <c:v>3.4418957233429999</c:v>
                </c:pt>
                <c:pt idx="30424">
                  <c:v>3.4419653415679998</c:v>
                </c:pt>
                <c:pt idx="30425">
                  <c:v>3.441992044449</c:v>
                </c:pt>
                <c:pt idx="30426">
                  <c:v>3.4420039653779999</c:v>
                </c:pt>
                <c:pt idx="30427">
                  <c:v>3.4420037269589998</c:v>
                </c:pt>
                <c:pt idx="30428">
                  <c:v>3.4419863224029998</c:v>
                </c:pt>
                <c:pt idx="30429">
                  <c:v>3.4419651031490002</c:v>
                </c:pt>
                <c:pt idx="30430">
                  <c:v>3.441918849945</c:v>
                </c:pt>
                <c:pt idx="30431">
                  <c:v>3.4418976306919999</c:v>
                </c:pt>
                <c:pt idx="30432">
                  <c:v>3.4418671131130001</c:v>
                </c:pt>
                <c:pt idx="30433">
                  <c:v>3.4418852329249998</c:v>
                </c:pt>
                <c:pt idx="30434">
                  <c:v>3.4419441223140002</c:v>
                </c:pt>
                <c:pt idx="30435">
                  <c:v>3.4420311450960002</c:v>
                </c:pt>
                <c:pt idx="30436">
                  <c:v>3.4421179294590001</c:v>
                </c:pt>
                <c:pt idx="30437">
                  <c:v>3.4422037601470001</c:v>
                </c:pt>
                <c:pt idx="30438">
                  <c:v>3.4424018859859999</c:v>
                </c:pt>
                <c:pt idx="30439">
                  <c:v>3.4427869319919999</c:v>
                </c:pt>
                <c:pt idx="30440">
                  <c:v>3.4428613185880002</c:v>
                </c:pt>
                <c:pt idx="30441">
                  <c:v>3.4428958892820001</c:v>
                </c:pt>
                <c:pt idx="30442">
                  <c:v>3.4429354667659999</c:v>
                </c:pt>
                <c:pt idx="30443">
                  <c:v>3.4429802894589998</c:v>
                </c:pt>
                <c:pt idx="30444">
                  <c:v>3.4430274963379999</c:v>
                </c:pt>
                <c:pt idx="30445">
                  <c:v>3.443078756332</c:v>
                </c:pt>
                <c:pt idx="30446">
                  <c:v>3.44313454628</c:v>
                </c:pt>
                <c:pt idx="30447">
                  <c:v>3.4431965351099998</c:v>
                </c:pt>
                <c:pt idx="30448">
                  <c:v>3.4432754516599999</c:v>
                </c:pt>
                <c:pt idx="30449">
                  <c:v>3.4433622360229998</c:v>
                </c:pt>
                <c:pt idx="30450">
                  <c:v>3.443456888199</c:v>
                </c:pt>
                <c:pt idx="30451">
                  <c:v>3.443558216095</c:v>
                </c:pt>
                <c:pt idx="30452">
                  <c:v>3.4436604976649998</c:v>
                </c:pt>
                <c:pt idx="30453">
                  <c:v>3.4437561035159998</c:v>
                </c:pt>
                <c:pt idx="30454">
                  <c:v>3.44385099411</c:v>
                </c:pt>
                <c:pt idx="30455">
                  <c:v>3.4439408779140002</c:v>
                </c:pt>
                <c:pt idx="30456">
                  <c:v>3.4440267086029999</c:v>
                </c:pt>
                <c:pt idx="30457">
                  <c:v>3.4441115856170001</c:v>
                </c:pt>
                <c:pt idx="30458">
                  <c:v>3.4441936016080001</c:v>
                </c:pt>
                <c:pt idx="30459">
                  <c:v>3.4442729949949999</c:v>
                </c:pt>
                <c:pt idx="30460">
                  <c:v>3.444348096848</c:v>
                </c:pt>
                <c:pt idx="30461">
                  <c:v>3.4444189071659999</c:v>
                </c:pt>
                <c:pt idx="30462">
                  <c:v>3.4445586204529999</c:v>
                </c:pt>
                <c:pt idx="30463">
                  <c:v>3.4446890354159998</c:v>
                </c:pt>
                <c:pt idx="30464">
                  <c:v>3.4447975158689998</c:v>
                </c:pt>
                <c:pt idx="30465">
                  <c:v>3.4448211193080001</c:v>
                </c:pt>
                <c:pt idx="30466">
                  <c:v>3.4449877738949999</c:v>
                </c:pt>
                <c:pt idx="30467">
                  <c:v>3.4451646804810001</c:v>
                </c:pt>
                <c:pt idx="30468">
                  <c:v>3.4452946186069999</c:v>
                </c:pt>
                <c:pt idx="30469">
                  <c:v>3.4453837871549999</c:v>
                </c:pt>
                <c:pt idx="30470">
                  <c:v>3.4454507827760001</c:v>
                </c:pt>
                <c:pt idx="30471">
                  <c:v>3.4454619884489999</c:v>
                </c:pt>
                <c:pt idx="30472">
                  <c:v>3.445452213287</c:v>
                </c:pt>
                <c:pt idx="30473">
                  <c:v>3.445415258408</c:v>
                </c:pt>
                <c:pt idx="30474">
                  <c:v>3.4453744888309998</c:v>
                </c:pt>
                <c:pt idx="30475">
                  <c:v>3.4453315734859999</c:v>
                </c:pt>
                <c:pt idx="30476">
                  <c:v>3.4453327655789998</c:v>
                </c:pt>
                <c:pt idx="30477">
                  <c:v>3.4453799724579999</c:v>
                </c:pt>
                <c:pt idx="30478">
                  <c:v>3.4454166889189999</c:v>
                </c:pt>
                <c:pt idx="30479">
                  <c:v>3.445493936539</c:v>
                </c:pt>
                <c:pt idx="30480">
                  <c:v>3.4455316066739998</c:v>
                </c:pt>
                <c:pt idx="30481">
                  <c:v>3.4455680847169998</c:v>
                </c:pt>
                <c:pt idx="30482">
                  <c:v>3.4456465244290002</c:v>
                </c:pt>
                <c:pt idx="30483">
                  <c:v>3.4456846714020002</c:v>
                </c:pt>
                <c:pt idx="30484">
                  <c:v>3.445762634277</c:v>
                </c:pt>
                <c:pt idx="30485">
                  <c:v>3.4458351135249998</c:v>
                </c:pt>
                <c:pt idx="30486">
                  <c:v>3.4459073543550001</c:v>
                </c:pt>
                <c:pt idx="30487">
                  <c:v>3.4459383487699999</c:v>
                </c:pt>
                <c:pt idx="30488">
                  <c:v>3.4459230899810001</c:v>
                </c:pt>
                <c:pt idx="30489">
                  <c:v>3.4458866119380001</c:v>
                </c:pt>
                <c:pt idx="30490">
                  <c:v>3.445877313614</c:v>
                </c:pt>
                <c:pt idx="30491">
                  <c:v>3.446353673935</c:v>
                </c:pt>
                <c:pt idx="30492">
                  <c:v>3.446442604065</c:v>
                </c:pt>
                <c:pt idx="30493">
                  <c:v>3.4465413093569999</c:v>
                </c:pt>
                <c:pt idx="30494">
                  <c:v>3.4466457366940002</c:v>
                </c:pt>
                <c:pt idx="30495">
                  <c:v>3.4467513561250001</c:v>
                </c:pt>
                <c:pt idx="30496">
                  <c:v>3.446861028671</c:v>
                </c:pt>
                <c:pt idx="30497">
                  <c:v>3.4469716548920002</c:v>
                </c:pt>
                <c:pt idx="30498">
                  <c:v>3.4470798969269998</c:v>
                </c:pt>
                <c:pt idx="30499">
                  <c:v>3.447185277939</c:v>
                </c:pt>
                <c:pt idx="30500">
                  <c:v>3.4472775459289999</c:v>
                </c:pt>
                <c:pt idx="30501">
                  <c:v>3.4473452568049998</c:v>
                </c:pt>
                <c:pt idx="30502">
                  <c:v>3.4473979473109999</c:v>
                </c:pt>
                <c:pt idx="30503">
                  <c:v>3.4474344253539999</c:v>
                </c:pt>
                <c:pt idx="30504">
                  <c:v>3.4474613666530001</c:v>
                </c:pt>
                <c:pt idx="30505">
                  <c:v>3.4474806785580001</c:v>
                </c:pt>
                <c:pt idx="30506">
                  <c:v>3.447495937347</c:v>
                </c:pt>
                <c:pt idx="30507">
                  <c:v>3.447508096695</c:v>
                </c:pt>
                <c:pt idx="30508">
                  <c:v>3.4475331306460002</c:v>
                </c:pt>
                <c:pt idx="30509">
                  <c:v>3.4478328228000001</c:v>
                </c:pt>
                <c:pt idx="30510">
                  <c:v>3.4479174613949999</c:v>
                </c:pt>
                <c:pt idx="30511">
                  <c:v>3.448008537292</c:v>
                </c:pt>
                <c:pt idx="30512">
                  <c:v>3.448093891144</c:v>
                </c:pt>
                <c:pt idx="30513">
                  <c:v>3.4481773376459999</c:v>
                </c:pt>
                <c:pt idx="30514">
                  <c:v>3.448233604431</c:v>
                </c:pt>
                <c:pt idx="30515">
                  <c:v>3.4482469558719999</c:v>
                </c:pt>
                <c:pt idx="30516">
                  <c:v>3.4482100009919998</c:v>
                </c:pt>
                <c:pt idx="30517">
                  <c:v>3.4481680393219998</c:v>
                </c:pt>
                <c:pt idx="30518">
                  <c:v>3.4481294155120001</c:v>
                </c:pt>
                <c:pt idx="30519">
                  <c:v>3.4481139183040002</c:v>
                </c:pt>
                <c:pt idx="30520">
                  <c:v>3.448143005371</c:v>
                </c:pt>
                <c:pt idx="30521">
                  <c:v>3.4482152462009998</c:v>
                </c:pt>
                <c:pt idx="30522">
                  <c:v>3.4482905864719999</c:v>
                </c:pt>
                <c:pt idx="30523">
                  <c:v>3.4483649730680002</c:v>
                </c:pt>
                <c:pt idx="30524">
                  <c:v>3.4484403133389998</c:v>
                </c:pt>
                <c:pt idx="30525">
                  <c:v>3.4485113620760002</c:v>
                </c:pt>
                <c:pt idx="30526">
                  <c:v>3.4485495090480001</c:v>
                </c:pt>
                <c:pt idx="30527">
                  <c:v>3.4486236572269999</c:v>
                </c:pt>
                <c:pt idx="30528">
                  <c:v>3.4486548900599998</c:v>
                </c:pt>
                <c:pt idx="30529">
                  <c:v>3.4486858844760002</c:v>
                </c:pt>
                <c:pt idx="30530">
                  <c:v>3.4486703872679998</c:v>
                </c:pt>
                <c:pt idx="30531">
                  <c:v>3.448652029037</c:v>
                </c:pt>
                <c:pt idx="30532">
                  <c:v>3.448610305786</c:v>
                </c:pt>
                <c:pt idx="30533">
                  <c:v>3.4485743045809998</c:v>
                </c:pt>
                <c:pt idx="30534">
                  <c:v>3.448564767838</c:v>
                </c:pt>
                <c:pt idx="30535">
                  <c:v>3.4485993385309999</c:v>
                </c:pt>
                <c:pt idx="30536">
                  <c:v>3.4487245082859999</c:v>
                </c:pt>
                <c:pt idx="30537">
                  <c:v>3.448866128922</c:v>
                </c:pt>
                <c:pt idx="30538">
                  <c:v>3.4489600658419999</c:v>
                </c:pt>
                <c:pt idx="30539">
                  <c:v>3.4492731094360001</c:v>
                </c:pt>
                <c:pt idx="30540">
                  <c:v>3.4494111537930001</c:v>
                </c:pt>
                <c:pt idx="30541">
                  <c:v>3.4494466781619999</c:v>
                </c:pt>
                <c:pt idx="30542">
                  <c:v>3.4494674205779998</c:v>
                </c:pt>
                <c:pt idx="30543">
                  <c:v>3.4494938850399999</c:v>
                </c:pt>
                <c:pt idx="30544">
                  <c:v>3.449525594711</c:v>
                </c:pt>
                <c:pt idx="30545">
                  <c:v>3.449562311172</c:v>
                </c:pt>
                <c:pt idx="30546">
                  <c:v>3.4496107101439999</c:v>
                </c:pt>
                <c:pt idx="30547">
                  <c:v>3.4496731758119998</c:v>
                </c:pt>
                <c:pt idx="30548">
                  <c:v>3.4497497081759998</c:v>
                </c:pt>
                <c:pt idx="30549">
                  <c:v>3.4498410224909999</c:v>
                </c:pt>
                <c:pt idx="30550">
                  <c:v>3.4499359130860001</c:v>
                </c:pt>
                <c:pt idx="30551">
                  <c:v>3.4500334262850001</c:v>
                </c:pt>
                <c:pt idx="30552">
                  <c:v>3.4501283168789998</c:v>
                </c:pt>
                <c:pt idx="30553">
                  <c:v>3.4502184391020001</c:v>
                </c:pt>
                <c:pt idx="30554">
                  <c:v>3.4503076076510002</c:v>
                </c:pt>
                <c:pt idx="30555">
                  <c:v>3.4503977298740001</c:v>
                </c:pt>
                <c:pt idx="30556">
                  <c:v>3.450479507446</c:v>
                </c:pt>
                <c:pt idx="30557">
                  <c:v>3.4505593776699999</c:v>
                </c:pt>
                <c:pt idx="30558">
                  <c:v>3.4506394863129999</c:v>
                </c:pt>
                <c:pt idx="30559">
                  <c:v>3.4507193565369998</c:v>
                </c:pt>
                <c:pt idx="30560">
                  <c:v>3.450795173645</c:v>
                </c:pt>
                <c:pt idx="30561">
                  <c:v>3.4508588314059998</c:v>
                </c:pt>
                <c:pt idx="30562">
                  <c:v>3.45090842247</c:v>
                </c:pt>
                <c:pt idx="30563">
                  <c:v>3.4509687423709998</c:v>
                </c:pt>
                <c:pt idx="30564">
                  <c:v>3.4509930610659998</c:v>
                </c:pt>
                <c:pt idx="30565">
                  <c:v>3.4510016441350002</c:v>
                </c:pt>
                <c:pt idx="30566">
                  <c:v>3.4512937068939999</c:v>
                </c:pt>
                <c:pt idx="30567">
                  <c:v>3.4518158435820001</c:v>
                </c:pt>
                <c:pt idx="30568">
                  <c:v>3.451831102371</c:v>
                </c:pt>
                <c:pt idx="30569">
                  <c:v>3.451785802841</c:v>
                </c:pt>
                <c:pt idx="30570">
                  <c:v>3.4517555236819999</c:v>
                </c:pt>
                <c:pt idx="30571">
                  <c:v>3.4517364501949999</c:v>
                </c:pt>
                <c:pt idx="30572">
                  <c:v>3.451780557632</c:v>
                </c:pt>
                <c:pt idx="30573">
                  <c:v>3.4518599510189998</c:v>
                </c:pt>
                <c:pt idx="30574">
                  <c:v>3.4519522190090002</c:v>
                </c:pt>
                <c:pt idx="30575">
                  <c:v>3.4520885944369999</c:v>
                </c:pt>
                <c:pt idx="30576">
                  <c:v>3.452176570892</c:v>
                </c:pt>
                <c:pt idx="30577">
                  <c:v>3.452260017395</c:v>
                </c:pt>
                <c:pt idx="30578">
                  <c:v>3.4523413181299998</c:v>
                </c:pt>
                <c:pt idx="30579">
                  <c:v>3.452387332916</c:v>
                </c:pt>
                <c:pt idx="30580">
                  <c:v>3.452380418777</c:v>
                </c:pt>
                <c:pt idx="30581">
                  <c:v>3.4523482322689998</c:v>
                </c:pt>
                <c:pt idx="30582">
                  <c:v>3.4523041248320001</c:v>
                </c:pt>
                <c:pt idx="30583">
                  <c:v>3.4523065090179998</c:v>
                </c:pt>
                <c:pt idx="30584">
                  <c:v>3.4523720741270001</c:v>
                </c:pt>
                <c:pt idx="30585">
                  <c:v>3.4524629116060002</c:v>
                </c:pt>
                <c:pt idx="30586">
                  <c:v>3.4525558948519999</c:v>
                </c:pt>
                <c:pt idx="30587">
                  <c:v>3.4526526927950001</c:v>
                </c:pt>
                <c:pt idx="30588">
                  <c:v>3.4527504444120001</c:v>
                </c:pt>
                <c:pt idx="30589">
                  <c:v>3.4528975486759999</c:v>
                </c:pt>
                <c:pt idx="30590">
                  <c:v>3.4529981613160001</c:v>
                </c:pt>
                <c:pt idx="30591">
                  <c:v>3.4530181884769999</c:v>
                </c:pt>
                <c:pt idx="30592">
                  <c:v>3.4530575275420001</c:v>
                </c:pt>
                <c:pt idx="30593">
                  <c:v>3.4531104564669999</c:v>
                </c:pt>
                <c:pt idx="30594">
                  <c:v>3.4531834125519998</c:v>
                </c:pt>
                <c:pt idx="30595">
                  <c:v>3.4532711505889999</c:v>
                </c:pt>
                <c:pt idx="30596">
                  <c:v>3.4533615112299998</c:v>
                </c:pt>
                <c:pt idx="30597">
                  <c:v>3.4534540176389998</c:v>
                </c:pt>
                <c:pt idx="30598">
                  <c:v>3.4535496234890002</c:v>
                </c:pt>
                <c:pt idx="30599">
                  <c:v>3.4536440372469999</c:v>
                </c:pt>
                <c:pt idx="30600">
                  <c:v>3.453733444214</c:v>
                </c:pt>
                <c:pt idx="30601">
                  <c:v>3.4538221359249999</c:v>
                </c:pt>
                <c:pt idx="30602">
                  <c:v>3.4539055824279998</c:v>
                </c:pt>
                <c:pt idx="30603">
                  <c:v>3.4540643692019999</c:v>
                </c:pt>
                <c:pt idx="30604">
                  <c:v>3.4541983604430002</c:v>
                </c:pt>
                <c:pt idx="30605">
                  <c:v>3.4542641639710001</c:v>
                </c:pt>
                <c:pt idx="30606">
                  <c:v>3.454337120056</c:v>
                </c:pt>
                <c:pt idx="30607">
                  <c:v>3.454431295395</c:v>
                </c:pt>
                <c:pt idx="30608">
                  <c:v>3.4545300006869999</c:v>
                </c:pt>
                <c:pt idx="30609">
                  <c:v>3.4546256065369998</c:v>
                </c:pt>
                <c:pt idx="30610">
                  <c:v>3.4547226428990001</c:v>
                </c:pt>
                <c:pt idx="30611">
                  <c:v>3.4548120498660002</c:v>
                </c:pt>
                <c:pt idx="30612">
                  <c:v>3.4548630714419999</c:v>
                </c:pt>
                <c:pt idx="30613">
                  <c:v>3.4548492431639999</c:v>
                </c:pt>
                <c:pt idx="30614">
                  <c:v>3.454816818237</c:v>
                </c:pt>
                <c:pt idx="30615">
                  <c:v>3.4547977447510001</c:v>
                </c:pt>
                <c:pt idx="30616">
                  <c:v>3.4547634124759998</c:v>
                </c:pt>
                <c:pt idx="30617">
                  <c:v>3.4547491073610002</c:v>
                </c:pt>
                <c:pt idx="30618">
                  <c:v>3.4547579288480001</c:v>
                </c:pt>
                <c:pt idx="30619">
                  <c:v>3.4548206329350002</c:v>
                </c:pt>
                <c:pt idx="30620">
                  <c:v>3.4548988342290001</c:v>
                </c:pt>
                <c:pt idx="30621">
                  <c:v>3.4549748897549999</c:v>
                </c:pt>
                <c:pt idx="30622">
                  <c:v>3.4550547599789998</c:v>
                </c:pt>
                <c:pt idx="30623">
                  <c:v>3.455095529556</c:v>
                </c:pt>
                <c:pt idx="30624">
                  <c:v>3.4551360607150001</c:v>
                </c:pt>
                <c:pt idx="30625">
                  <c:v>3.4552259445189999</c:v>
                </c:pt>
                <c:pt idx="30626">
                  <c:v>3.455316781998</c:v>
                </c:pt>
                <c:pt idx="30627">
                  <c:v>3.455440998077</c:v>
                </c:pt>
                <c:pt idx="30628">
                  <c:v>3.4554626941679998</c:v>
                </c:pt>
                <c:pt idx="30629">
                  <c:v>3.4554376602170001</c:v>
                </c:pt>
                <c:pt idx="30630">
                  <c:v>3.455395460129</c:v>
                </c:pt>
                <c:pt idx="30631">
                  <c:v>3.4556269645689999</c:v>
                </c:pt>
                <c:pt idx="30632">
                  <c:v>3.4557039737699999</c:v>
                </c:pt>
                <c:pt idx="30633">
                  <c:v>3.4557845592500001</c:v>
                </c:pt>
                <c:pt idx="30634">
                  <c:v>3.4558687210080001</c:v>
                </c:pt>
                <c:pt idx="30635">
                  <c:v>3.455957174301</c:v>
                </c:pt>
                <c:pt idx="30636">
                  <c:v>3.456045866013</c:v>
                </c:pt>
                <c:pt idx="30637">
                  <c:v>3.4561355113980001</c:v>
                </c:pt>
                <c:pt idx="30638">
                  <c:v>3.456223964691</c:v>
                </c:pt>
                <c:pt idx="30639">
                  <c:v>3.456309318542</c:v>
                </c:pt>
                <c:pt idx="30640">
                  <c:v>3.4563934803010001</c:v>
                </c:pt>
                <c:pt idx="30641">
                  <c:v>3.4564740657809998</c:v>
                </c:pt>
                <c:pt idx="30642">
                  <c:v>3.456551790237</c:v>
                </c:pt>
                <c:pt idx="30643">
                  <c:v>3.4566252231600001</c:v>
                </c:pt>
                <c:pt idx="30644">
                  <c:v>3.4567532539369998</c:v>
                </c:pt>
                <c:pt idx="30645">
                  <c:v>3.456799268723</c:v>
                </c:pt>
                <c:pt idx="30646">
                  <c:v>3.4568336009979999</c:v>
                </c:pt>
                <c:pt idx="30647">
                  <c:v>3.4568507671359998</c:v>
                </c:pt>
                <c:pt idx="30648">
                  <c:v>3.456863880157</c:v>
                </c:pt>
                <c:pt idx="30649">
                  <c:v>3.4568755626679999</c:v>
                </c:pt>
                <c:pt idx="30650">
                  <c:v>3.4568867683410001</c:v>
                </c:pt>
                <c:pt idx="30651">
                  <c:v>3.4569034576419999</c:v>
                </c:pt>
                <c:pt idx="30652">
                  <c:v>3.4569277763369999</c:v>
                </c:pt>
                <c:pt idx="30653">
                  <c:v>3.4570424556730002</c:v>
                </c:pt>
                <c:pt idx="30654">
                  <c:v>3.4572157859799999</c:v>
                </c:pt>
                <c:pt idx="30655">
                  <c:v>3.4577527046199998</c:v>
                </c:pt>
                <c:pt idx="30656">
                  <c:v>3.4578464031220002</c:v>
                </c:pt>
                <c:pt idx="30657">
                  <c:v>3.4578011035920002</c:v>
                </c:pt>
                <c:pt idx="30658">
                  <c:v>3.4577491283419999</c:v>
                </c:pt>
                <c:pt idx="30659">
                  <c:v>3.457732200623</c:v>
                </c:pt>
                <c:pt idx="30660">
                  <c:v>3.4577662944790002</c:v>
                </c:pt>
                <c:pt idx="30661">
                  <c:v>3.4578485488889998</c:v>
                </c:pt>
                <c:pt idx="30662">
                  <c:v>3.4579844474789998</c:v>
                </c:pt>
                <c:pt idx="30663">
                  <c:v>3.4582340717319999</c:v>
                </c:pt>
                <c:pt idx="30664">
                  <c:v>3.4585165977479999</c:v>
                </c:pt>
                <c:pt idx="30665">
                  <c:v>3.4585180282589998</c:v>
                </c:pt>
                <c:pt idx="30666">
                  <c:v>3.458604574203</c:v>
                </c:pt>
                <c:pt idx="30667">
                  <c:v>3.4587399959559999</c:v>
                </c:pt>
                <c:pt idx="30668">
                  <c:v>3.4588801860810001</c:v>
                </c:pt>
                <c:pt idx="30669">
                  <c:v>3.4590134620669999</c:v>
                </c:pt>
                <c:pt idx="30670">
                  <c:v>3.459151983261</c:v>
                </c:pt>
                <c:pt idx="30671">
                  <c:v>3.45934009552</c:v>
                </c:pt>
                <c:pt idx="30672">
                  <c:v>3.4596037864690001</c:v>
                </c:pt>
                <c:pt idx="30673">
                  <c:v>3.4595639705660002</c:v>
                </c:pt>
                <c:pt idx="30674">
                  <c:v>3.45951461792</c:v>
                </c:pt>
                <c:pt idx="30675">
                  <c:v>3.459495306015</c:v>
                </c:pt>
                <c:pt idx="30676">
                  <c:v>3.459531784058</c:v>
                </c:pt>
                <c:pt idx="30677">
                  <c:v>3.4596114158629998</c:v>
                </c:pt>
                <c:pt idx="30678">
                  <c:v>3.4596986770629998</c:v>
                </c:pt>
                <c:pt idx="30679">
                  <c:v>3.4597406387329999</c:v>
                </c:pt>
                <c:pt idx="30680">
                  <c:v>3.4598271846770001</c:v>
                </c:pt>
                <c:pt idx="30681">
                  <c:v>3.4599177837370001</c:v>
                </c:pt>
                <c:pt idx="30682">
                  <c:v>3.4600031375890001</c:v>
                </c:pt>
                <c:pt idx="30683">
                  <c:v>3.4600453376770002</c:v>
                </c:pt>
                <c:pt idx="30684">
                  <c:v>3.460086584091</c:v>
                </c:pt>
                <c:pt idx="30685">
                  <c:v>3.4601438045499999</c:v>
                </c:pt>
                <c:pt idx="30686">
                  <c:v>3.460149288177</c:v>
                </c:pt>
                <c:pt idx="30687">
                  <c:v>3.4601252079010001</c:v>
                </c:pt>
                <c:pt idx="30688">
                  <c:v>3.4601044654850002</c:v>
                </c:pt>
                <c:pt idx="30689">
                  <c:v>3.4600644111630001</c:v>
                </c:pt>
                <c:pt idx="30690">
                  <c:v>3.4600276947020001</c:v>
                </c:pt>
                <c:pt idx="30691">
                  <c:v>3.460021972656</c:v>
                </c:pt>
                <c:pt idx="30692">
                  <c:v>3.4600696563720001</c:v>
                </c:pt>
                <c:pt idx="30693">
                  <c:v>3.4602169990539999</c:v>
                </c:pt>
                <c:pt idx="30694">
                  <c:v>3.4604833126069998</c:v>
                </c:pt>
                <c:pt idx="30695">
                  <c:v>3.460639238358</c:v>
                </c:pt>
                <c:pt idx="30696">
                  <c:v>3.4607222080229998</c:v>
                </c:pt>
                <c:pt idx="30697">
                  <c:v>3.4608054161070001</c:v>
                </c:pt>
                <c:pt idx="30698">
                  <c:v>3.4608914852139998</c:v>
                </c:pt>
                <c:pt idx="30699">
                  <c:v>3.4609684944149999</c:v>
                </c:pt>
                <c:pt idx="30700">
                  <c:v>3.4610269069670001</c:v>
                </c:pt>
                <c:pt idx="30701">
                  <c:v>3.4610667228700001</c:v>
                </c:pt>
                <c:pt idx="30702">
                  <c:v>3.4611039161680002</c:v>
                </c:pt>
                <c:pt idx="30703">
                  <c:v>3.4611272811889999</c:v>
                </c:pt>
                <c:pt idx="30704">
                  <c:v>3.4611456394200002</c:v>
                </c:pt>
                <c:pt idx="30705">
                  <c:v>3.4615421295169999</c:v>
                </c:pt>
                <c:pt idx="30706">
                  <c:v>3.4616336822510001</c:v>
                </c:pt>
                <c:pt idx="30707">
                  <c:v>3.461723804474</c:v>
                </c:pt>
                <c:pt idx="30708">
                  <c:v>3.4618542194369999</c:v>
                </c:pt>
                <c:pt idx="30709">
                  <c:v>3.4619073867800001</c:v>
                </c:pt>
                <c:pt idx="30710">
                  <c:v>3.4618964195249999</c:v>
                </c:pt>
                <c:pt idx="30711">
                  <c:v>3.4618694782260002</c:v>
                </c:pt>
                <c:pt idx="30712">
                  <c:v>3.4618437290189998</c:v>
                </c:pt>
                <c:pt idx="30713">
                  <c:v>3.4618263244629999</c:v>
                </c:pt>
                <c:pt idx="30714">
                  <c:v>3.4618697166439998</c:v>
                </c:pt>
                <c:pt idx="30715">
                  <c:v>3.4619922637939999</c:v>
                </c:pt>
                <c:pt idx="30716">
                  <c:v>3.462194681168</c:v>
                </c:pt>
                <c:pt idx="30717">
                  <c:v>3.462698698044</c:v>
                </c:pt>
                <c:pt idx="30718">
                  <c:v>3.4627463817600002</c:v>
                </c:pt>
                <c:pt idx="30719">
                  <c:v>3.462763547897</c:v>
                </c:pt>
                <c:pt idx="30720">
                  <c:v>3.4627733230589999</c:v>
                </c:pt>
                <c:pt idx="30721">
                  <c:v>3.4627919197080002</c:v>
                </c:pt>
                <c:pt idx="30722">
                  <c:v>3.4628422260280001</c:v>
                </c:pt>
                <c:pt idx="30723">
                  <c:v>3.462944507599</c:v>
                </c:pt>
                <c:pt idx="30724">
                  <c:v>3.4630761146550002</c:v>
                </c:pt>
                <c:pt idx="30725">
                  <c:v>3.4632136821750001</c:v>
                </c:pt>
                <c:pt idx="30726">
                  <c:v>3.4633550643920001</c:v>
                </c:pt>
                <c:pt idx="30727">
                  <c:v>3.463547945023</c:v>
                </c:pt>
                <c:pt idx="30728">
                  <c:v>3.463896989822</c:v>
                </c:pt>
                <c:pt idx="30729">
                  <c:v>3.463905572891</c:v>
                </c:pt>
                <c:pt idx="30730">
                  <c:v>3.4639325141909998</c:v>
                </c:pt>
                <c:pt idx="30731">
                  <c:v>3.4641764163970001</c:v>
                </c:pt>
                <c:pt idx="30732">
                  <c:v>3.4644954204560001</c:v>
                </c:pt>
                <c:pt idx="30733">
                  <c:v>3.4646914005279998</c:v>
                </c:pt>
                <c:pt idx="30734">
                  <c:v>3.4648284912110001</c:v>
                </c:pt>
                <c:pt idx="30735">
                  <c:v>3.464937925339</c:v>
                </c:pt>
                <c:pt idx="30736">
                  <c:v>3.4654862880709998</c:v>
                </c:pt>
                <c:pt idx="30737">
                  <c:v>3.4655306339259999</c:v>
                </c:pt>
                <c:pt idx="30738">
                  <c:v>3.465712070465</c:v>
                </c:pt>
                <c:pt idx="30739">
                  <c:v>3.465903759003</c:v>
                </c:pt>
                <c:pt idx="30740">
                  <c:v>3.4660375118259998</c:v>
                </c:pt>
                <c:pt idx="30741">
                  <c:v>3.4662225246429998</c:v>
                </c:pt>
                <c:pt idx="30742">
                  <c:v>3.466294765472</c:v>
                </c:pt>
                <c:pt idx="30743">
                  <c:v>3.4663424491880002</c:v>
                </c:pt>
                <c:pt idx="30744">
                  <c:v>3.466472387314</c:v>
                </c:pt>
                <c:pt idx="30745">
                  <c:v>3.466561317444</c:v>
                </c:pt>
                <c:pt idx="30746">
                  <c:v>3.4666495323180002</c:v>
                </c:pt>
                <c:pt idx="30747">
                  <c:v>3.466737508774</c:v>
                </c:pt>
                <c:pt idx="30748">
                  <c:v>3.4668183326720001</c:v>
                </c:pt>
                <c:pt idx="30749">
                  <c:v>3.4668593406679999</c:v>
                </c:pt>
                <c:pt idx="30750">
                  <c:v>3.466889381409</c:v>
                </c:pt>
                <c:pt idx="30751">
                  <c:v>3.4668674468990002</c:v>
                </c:pt>
                <c:pt idx="30752">
                  <c:v>3.4668259620669999</c:v>
                </c:pt>
                <c:pt idx="30753">
                  <c:v>3.4667851924900002</c:v>
                </c:pt>
                <c:pt idx="30754">
                  <c:v>3.4667472839359998</c:v>
                </c:pt>
                <c:pt idx="30755">
                  <c:v>3.4667398929600002</c:v>
                </c:pt>
                <c:pt idx="30756">
                  <c:v>3.46675491333</c:v>
                </c:pt>
                <c:pt idx="30757">
                  <c:v>3.4668147563930001</c:v>
                </c:pt>
                <c:pt idx="30758">
                  <c:v>3.466852664948</c:v>
                </c:pt>
                <c:pt idx="30759">
                  <c:v>3.4668908119199999</c:v>
                </c:pt>
                <c:pt idx="30760">
                  <c:v>3.4669697284700001</c:v>
                </c:pt>
                <c:pt idx="30761">
                  <c:v>3.467011451721</c:v>
                </c:pt>
                <c:pt idx="30762">
                  <c:v>3.4670529365539999</c:v>
                </c:pt>
                <c:pt idx="30763">
                  <c:v>3.4671373367310001</c:v>
                </c:pt>
                <c:pt idx="30764">
                  <c:v>3.4671809673310001</c:v>
                </c:pt>
                <c:pt idx="30765">
                  <c:v>3.4672682285310001</c:v>
                </c:pt>
                <c:pt idx="30766">
                  <c:v>3.4673292636870001</c:v>
                </c:pt>
                <c:pt idx="30767">
                  <c:v>3.467337608337</c:v>
                </c:pt>
                <c:pt idx="30768">
                  <c:v>3.4673156738280002</c:v>
                </c:pt>
                <c:pt idx="30769">
                  <c:v>3.467292070389</c:v>
                </c:pt>
                <c:pt idx="30770">
                  <c:v>3.4672737121580002</c:v>
                </c:pt>
                <c:pt idx="30771">
                  <c:v>3.4675023555759998</c:v>
                </c:pt>
                <c:pt idx="30772">
                  <c:v>3.467583179474</c:v>
                </c:pt>
                <c:pt idx="30773">
                  <c:v>3.467667102814</c:v>
                </c:pt>
                <c:pt idx="30774">
                  <c:v>3.4677567481990001</c:v>
                </c:pt>
                <c:pt idx="30775">
                  <c:v>3.4678494930269999</c:v>
                </c:pt>
                <c:pt idx="30776">
                  <c:v>3.4679479599</c:v>
                </c:pt>
                <c:pt idx="30777">
                  <c:v>3.4680531024930001</c:v>
                </c:pt>
                <c:pt idx="30778">
                  <c:v>3.4681575298310001</c:v>
                </c:pt>
                <c:pt idx="30779">
                  <c:v>3.468267202377</c:v>
                </c:pt>
                <c:pt idx="30780">
                  <c:v>3.468376874924</c:v>
                </c:pt>
                <c:pt idx="30781">
                  <c:v>3.468476057053</c:v>
                </c:pt>
                <c:pt idx="30782">
                  <c:v>3.4685540199279998</c:v>
                </c:pt>
                <c:pt idx="30783">
                  <c:v>3.4686126708980001</c:v>
                </c:pt>
                <c:pt idx="30784">
                  <c:v>3.4686655998229998</c:v>
                </c:pt>
                <c:pt idx="30785">
                  <c:v>3.4687142372130002</c:v>
                </c:pt>
                <c:pt idx="30786">
                  <c:v>3.4687578678130002</c:v>
                </c:pt>
                <c:pt idx="30787">
                  <c:v>3.4687979221340002</c:v>
                </c:pt>
                <c:pt idx="30788">
                  <c:v>3.4688386917109999</c:v>
                </c:pt>
                <c:pt idx="30789">
                  <c:v>3.4688763618470002</c:v>
                </c:pt>
                <c:pt idx="30790">
                  <c:v>3.4689161777500002</c:v>
                </c:pt>
                <c:pt idx="30791">
                  <c:v>3.4689671993259998</c:v>
                </c:pt>
                <c:pt idx="30792">
                  <c:v>3.469032526016</c:v>
                </c:pt>
                <c:pt idx="30793">
                  <c:v>3.4691193103789999</c:v>
                </c:pt>
                <c:pt idx="30794">
                  <c:v>3.4692077636719998</c:v>
                </c:pt>
                <c:pt idx="30795">
                  <c:v>3.469295978546</c:v>
                </c:pt>
                <c:pt idx="30796">
                  <c:v>3.4693818092350002</c:v>
                </c:pt>
                <c:pt idx="30797">
                  <c:v>3.4694643020629998</c:v>
                </c:pt>
                <c:pt idx="30798">
                  <c:v>3.4695441722870002</c:v>
                </c:pt>
                <c:pt idx="30799">
                  <c:v>3.469690084457</c:v>
                </c:pt>
                <c:pt idx="30800">
                  <c:v>3.4699440002439998</c:v>
                </c:pt>
                <c:pt idx="30801">
                  <c:v>3.469921827316</c:v>
                </c:pt>
                <c:pt idx="30802">
                  <c:v>3.4699385166169998</c:v>
                </c:pt>
                <c:pt idx="30803">
                  <c:v>3.4700100421909998</c:v>
                </c:pt>
                <c:pt idx="30804">
                  <c:v>3.4701004028320002</c:v>
                </c:pt>
                <c:pt idx="30805">
                  <c:v>3.4701898097989998</c:v>
                </c:pt>
                <c:pt idx="30806">
                  <c:v>3.470230340958</c:v>
                </c:pt>
                <c:pt idx="30807">
                  <c:v>3.4703118801119999</c:v>
                </c:pt>
                <c:pt idx="30808">
                  <c:v>3.4703896045680001</c:v>
                </c:pt>
                <c:pt idx="30809">
                  <c:v>3.4704582691189998</c:v>
                </c:pt>
                <c:pt idx="30810">
                  <c:v>3.4704725742339999</c:v>
                </c:pt>
                <c:pt idx="30811">
                  <c:v>3.4704725742339999</c:v>
                </c:pt>
                <c:pt idx="30812">
                  <c:v>3.4704582691189998</c:v>
                </c:pt>
                <c:pt idx="30813">
                  <c:v>3.470419168472</c:v>
                </c:pt>
                <c:pt idx="30814">
                  <c:v>3.4703958034519999</c:v>
                </c:pt>
                <c:pt idx="30815">
                  <c:v>3.470357656479</c:v>
                </c:pt>
                <c:pt idx="30816">
                  <c:v>3.4703392982480001</c:v>
                </c:pt>
                <c:pt idx="30817">
                  <c:v>3.4703364372249998</c:v>
                </c:pt>
                <c:pt idx="30818">
                  <c:v>3.4703922271729999</c:v>
                </c:pt>
                <c:pt idx="30819">
                  <c:v>3.470432758331</c:v>
                </c:pt>
                <c:pt idx="30820">
                  <c:v>3.4705209732059998</c:v>
                </c:pt>
                <c:pt idx="30821">
                  <c:v>3.4705631732939999</c:v>
                </c:pt>
                <c:pt idx="30822">
                  <c:v>3.4706096649170002</c:v>
                </c:pt>
                <c:pt idx="30823">
                  <c:v>3.4706954956049998</c:v>
                </c:pt>
                <c:pt idx="30824">
                  <c:v>3.4707841873169998</c:v>
                </c:pt>
                <c:pt idx="30825">
                  <c:v>3.4708681106569998</c:v>
                </c:pt>
                <c:pt idx="30826">
                  <c:v>3.470896482468</c:v>
                </c:pt>
                <c:pt idx="30827">
                  <c:v>3.4709248542790001</c:v>
                </c:pt>
                <c:pt idx="30828">
                  <c:v>3.4709029197689998</c:v>
                </c:pt>
                <c:pt idx="30829">
                  <c:v>3.4708733558649998</c:v>
                </c:pt>
                <c:pt idx="30830">
                  <c:v>3.4708418846129998</c:v>
                </c:pt>
                <c:pt idx="30831">
                  <c:v>3.470830440521</c:v>
                </c:pt>
                <c:pt idx="30832">
                  <c:v>3.470860004425</c:v>
                </c:pt>
                <c:pt idx="30833">
                  <c:v>3.470940113068</c:v>
                </c:pt>
                <c:pt idx="30834">
                  <c:v>3.471034526825</c:v>
                </c:pt>
                <c:pt idx="30835">
                  <c:v>3.4711937904360002</c:v>
                </c:pt>
                <c:pt idx="30836">
                  <c:v>3.4715957641599999</c:v>
                </c:pt>
                <c:pt idx="30837">
                  <c:v>3.4716403484340002</c:v>
                </c:pt>
                <c:pt idx="30838">
                  <c:v>3.4716765880580001</c:v>
                </c:pt>
                <c:pt idx="30839">
                  <c:v>3.471711158752</c:v>
                </c:pt>
                <c:pt idx="30840">
                  <c:v>3.4717538356780002</c:v>
                </c:pt>
                <c:pt idx="30841">
                  <c:v>3.4718043804169998</c:v>
                </c:pt>
                <c:pt idx="30842">
                  <c:v>3.47185754776</c:v>
                </c:pt>
                <c:pt idx="30843">
                  <c:v>3.4719161987299998</c:v>
                </c:pt>
                <c:pt idx="30844">
                  <c:v>3.4719786643980002</c:v>
                </c:pt>
                <c:pt idx="30845">
                  <c:v>3.4720444679260001</c:v>
                </c:pt>
                <c:pt idx="30846">
                  <c:v>3.4721181392670002</c:v>
                </c:pt>
                <c:pt idx="30847">
                  <c:v>3.4722049236300001</c:v>
                </c:pt>
                <c:pt idx="30848">
                  <c:v>3.4723002910609999</c:v>
                </c:pt>
                <c:pt idx="30849">
                  <c:v>3.4724023342130002</c:v>
                </c:pt>
                <c:pt idx="30850">
                  <c:v>3.4724996089940001</c:v>
                </c:pt>
                <c:pt idx="30851">
                  <c:v>3.4725902080540001</c:v>
                </c:pt>
                <c:pt idx="30852">
                  <c:v>3.4726750850679999</c:v>
                </c:pt>
                <c:pt idx="30853">
                  <c:v>3.472753763199</c:v>
                </c:pt>
                <c:pt idx="30854">
                  <c:v>3.4728279113770002</c:v>
                </c:pt>
                <c:pt idx="30855">
                  <c:v>3.4729669094090001</c:v>
                </c:pt>
                <c:pt idx="30856">
                  <c:v>3.4733600616459999</c:v>
                </c:pt>
                <c:pt idx="30857">
                  <c:v>3.4733157157900001</c:v>
                </c:pt>
                <c:pt idx="30858">
                  <c:v>3.4733123779300001</c:v>
                </c:pt>
                <c:pt idx="30859">
                  <c:v>3.4733779430389999</c:v>
                </c:pt>
                <c:pt idx="30860">
                  <c:v>3.4734632968899999</c:v>
                </c:pt>
                <c:pt idx="30861">
                  <c:v>3.4735503196719999</c:v>
                </c:pt>
                <c:pt idx="30862">
                  <c:v>3.473639965057</c:v>
                </c:pt>
                <c:pt idx="30863">
                  <c:v>3.4736840724950002</c:v>
                </c:pt>
                <c:pt idx="30864">
                  <c:v>3.4737694263460002</c:v>
                </c:pt>
                <c:pt idx="30865">
                  <c:v>3.4738094806670001</c:v>
                </c:pt>
                <c:pt idx="30866">
                  <c:v>3.4738476276400001</c:v>
                </c:pt>
                <c:pt idx="30867">
                  <c:v>3.473830223083</c:v>
                </c:pt>
                <c:pt idx="30868">
                  <c:v>3.4737906455990002</c:v>
                </c:pt>
                <c:pt idx="30869">
                  <c:v>3.4737508296969999</c:v>
                </c:pt>
                <c:pt idx="30870">
                  <c:v>3.4737167358400001</c:v>
                </c:pt>
                <c:pt idx="30871">
                  <c:v>3.4737172126770002</c:v>
                </c:pt>
                <c:pt idx="30872">
                  <c:v>3.4737603664400001</c:v>
                </c:pt>
                <c:pt idx="30873">
                  <c:v>3.473845720291</c:v>
                </c:pt>
                <c:pt idx="30874">
                  <c:v>3.4739894866940002</c:v>
                </c:pt>
                <c:pt idx="30875">
                  <c:v>3.4740869998930002</c:v>
                </c:pt>
                <c:pt idx="30876">
                  <c:v>3.4741842746730001</c:v>
                </c:pt>
                <c:pt idx="30877">
                  <c:v>3.4742631912230002</c:v>
                </c:pt>
                <c:pt idx="30878">
                  <c:v>3.4742844104769999</c:v>
                </c:pt>
                <c:pt idx="30879">
                  <c:v>3.4742629528050002</c:v>
                </c:pt>
                <c:pt idx="30880">
                  <c:v>3.4743938446040001</c:v>
                </c:pt>
                <c:pt idx="30881">
                  <c:v>3.4744708538059998</c:v>
                </c:pt>
                <c:pt idx="30882">
                  <c:v>3.474556922913</c:v>
                </c:pt>
                <c:pt idx="30883">
                  <c:v>3.4746422767639999</c:v>
                </c:pt>
                <c:pt idx="30884">
                  <c:v>3.4747304916380002</c:v>
                </c:pt>
                <c:pt idx="30885">
                  <c:v>3.4748213291169998</c:v>
                </c:pt>
                <c:pt idx="30886">
                  <c:v>3.474914550781</c:v>
                </c:pt>
                <c:pt idx="30887">
                  <c:v>3.4750106334690001</c:v>
                </c:pt>
                <c:pt idx="30888">
                  <c:v>3.4751121997830001</c:v>
                </c:pt>
                <c:pt idx="30889">
                  <c:v>3.4752135276790002</c:v>
                </c:pt>
                <c:pt idx="30890">
                  <c:v>3.4753074646000002</c:v>
                </c:pt>
                <c:pt idx="30891">
                  <c:v>3.4753847122189998</c:v>
                </c:pt>
                <c:pt idx="30892">
                  <c:v>3.4754471778870002</c:v>
                </c:pt>
                <c:pt idx="30893">
                  <c:v>3.4754927158359998</c:v>
                </c:pt>
                <c:pt idx="30894">
                  <c:v>3.4755239486690002</c:v>
                </c:pt>
                <c:pt idx="30895">
                  <c:v>3.4755480289460001</c:v>
                </c:pt>
                <c:pt idx="30896">
                  <c:v>3.4755709171300002</c:v>
                </c:pt>
                <c:pt idx="30897">
                  <c:v>3.4755935668950002</c:v>
                </c:pt>
                <c:pt idx="30898">
                  <c:v>3.4756104946140001</c:v>
                </c:pt>
                <c:pt idx="30899">
                  <c:v>3.4756405353550002</c:v>
                </c:pt>
                <c:pt idx="30900">
                  <c:v>3.4757041931149999</c:v>
                </c:pt>
                <c:pt idx="30901">
                  <c:v>3.4761312007899998</c:v>
                </c:pt>
                <c:pt idx="30902">
                  <c:v>3.4762756824490002</c:v>
                </c:pt>
                <c:pt idx="30903">
                  <c:v>3.4763350486759999</c:v>
                </c:pt>
                <c:pt idx="30904">
                  <c:v>3.4763333797449998</c:v>
                </c:pt>
                <c:pt idx="30905">
                  <c:v>3.4763092994689999</c:v>
                </c:pt>
                <c:pt idx="30906">
                  <c:v>3.47625041008</c:v>
                </c:pt>
                <c:pt idx="30907">
                  <c:v>3.4762246608730001</c:v>
                </c:pt>
                <c:pt idx="30908">
                  <c:v>3.476274728775</c:v>
                </c:pt>
                <c:pt idx="30909">
                  <c:v>3.476346254349</c:v>
                </c:pt>
                <c:pt idx="30910">
                  <c:v>3.4764297008509999</c:v>
                </c:pt>
                <c:pt idx="30911">
                  <c:v>3.4765231609340002</c:v>
                </c:pt>
                <c:pt idx="30912">
                  <c:v>3.476661682129</c:v>
                </c:pt>
                <c:pt idx="30913">
                  <c:v>3.476890087128</c:v>
                </c:pt>
                <c:pt idx="30914">
                  <c:v>3.4769051074980002</c:v>
                </c:pt>
                <c:pt idx="30915">
                  <c:v>3.476879835129</c:v>
                </c:pt>
                <c:pt idx="30916">
                  <c:v>3.4768393039699999</c:v>
                </c:pt>
                <c:pt idx="30917">
                  <c:v>3.476855754852</c:v>
                </c:pt>
                <c:pt idx="30918">
                  <c:v>3.4770247936250001</c:v>
                </c:pt>
                <c:pt idx="30919">
                  <c:v>3.477118730545</c:v>
                </c:pt>
                <c:pt idx="30920">
                  <c:v>3.4772102832790002</c:v>
                </c:pt>
                <c:pt idx="30921">
                  <c:v>3.4772984981540001</c:v>
                </c:pt>
                <c:pt idx="30922">
                  <c:v>3.4773888587949999</c:v>
                </c:pt>
                <c:pt idx="30923">
                  <c:v>3.477465629578</c:v>
                </c:pt>
                <c:pt idx="30924">
                  <c:v>3.4775149822240001</c:v>
                </c:pt>
                <c:pt idx="30925">
                  <c:v>3.4775993824009999</c:v>
                </c:pt>
                <c:pt idx="30926">
                  <c:v>3.477884531021</c:v>
                </c:pt>
                <c:pt idx="30927">
                  <c:v>3.4781148433690001</c:v>
                </c:pt>
                <c:pt idx="30928">
                  <c:v>3.478302717209</c:v>
                </c:pt>
                <c:pt idx="30929">
                  <c:v>3.4783296585080001</c:v>
                </c:pt>
                <c:pt idx="30930">
                  <c:v>3.4783470630650002</c:v>
                </c:pt>
                <c:pt idx="30931">
                  <c:v>3.4783818721770001</c:v>
                </c:pt>
                <c:pt idx="30932">
                  <c:v>3.4784135818480002</c:v>
                </c:pt>
                <c:pt idx="30933">
                  <c:v>3.478452920914</c:v>
                </c:pt>
                <c:pt idx="30934">
                  <c:v>3.4785118103029999</c:v>
                </c:pt>
                <c:pt idx="30935">
                  <c:v>3.4786572456360001</c:v>
                </c:pt>
                <c:pt idx="30936">
                  <c:v>3.4788002967830001</c:v>
                </c:pt>
                <c:pt idx="30937">
                  <c:v>3.47900056839</c:v>
                </c:pt>
                <c:pt idx="30938">
                  <c:v>3.4793574810029999</c:v>
                </c:pt>
                <c:pt idx="30939">
                  <c:v>3.4794952869419999</c:v>
                </c:pt>
                <c:pt idx="30940">
                  <c:v>3.4797408580779998</c:v>
                </c:pt>
                <c:pt idx="30941">
                  <c:v>3.4799273014069998</c:v>
                </c:pt>
                <c:pt idx="30942">
                  <c:v>3.480163574219</c:v>
                </c:pt>
                <c:pt idx="30943">
                  <c:v>3.480275392532</c:v>
                </c:pt>
                <c:pt idx="30944">
                  <c:v>3.4802720546720001</c:v>
                </c:pt>
                <c:pt idx="30945">
                  <c:v>3.480526208878</c:v>
                </c:pt>
                <c:pt idx="30946">
                  <c:v>3.4807474613189999</c:v>
                </c:pt>
                <c:pt idx="30947">
                  <c:v>3.480946540833</c:v>
                </c:pt>
                <c:pt idx="30948">
                  <c:v>3.4810166358950001</c:v>
                </c:pt>
                <c:pt idx="30949">
                  <c:v>3.4810259342190002</c:v>
                </c:pt>
                <c:pt idx="30950">
                  <c:v>3.4809794425959999</c:v>
                </c:pt>
                <c:pt idx="30951">
                  <c:v>3.4811708927149998</c:v>
                </c:pt>
                <c:pt idx="30952">
                  <c:v>3.4813103675839998</c:v>
                </c:pt>
                <c:pt idx="30953">
                  <c:v>3.48144364357</c:v>
                </c:pt>
                <c:pt idx="30954">
                  <c:v>3.4815719127659999</c:v>
                </c:pt>
                <c:pt idx="30955">
                  <c:v>3.4817585945129998</c:v>
                </c:pt>
                <c:pt idx="30956">
                  <c:v>3.4818468093870001</c:v>
                </c:pt>
                <c:pt idx="30957">
                  <c:v>3.4818823337549998</c:v>
                </c:pt>
                <c:pt idx="30958">
                  <c:v>3.4819016456599998</c:v>
                </c:pt>
                <c:pt idx="30959">
                  <c:v>3.4819176197049999</c:v>
                </c:pt>
                <c:pt idx="30960">
                  <c:v>3.4820148944849998</c:v>
                </c:pt>
                <c:pt idx="30961">
                  <c:v>3.482446193695</c:v>
                </c:pt>
                <c:pt idx="30962">
                  <c:v>3.4825379848479998</c:v>
                </c:pt>
                <c:pt idx="30963">
                  <c:v>3.4826288223269999</c:v>
                </c:pt>
                <c:pt idx="30964">
                  <c:v>3.4827036857599998</c:v>
                </c:pt>
                <c:pt idx="30965">
                  <c:v>3.4827382564540001</c:v>
                </c:pt>
                <c:pt idx="30966">
                  <c:v>3.482723712921</c:v>
                </c:pt>
                <c:pt idx="30967">
                  <c:v>3.4826827049259999</c:v>
                </c:pt>
                <c:pt idx="30968">
                  <c:v>3.482636213303</c:v>
                </c:pt>
                <c:pt idx="30969">
                  <c:v>3.4826023578640002</c:v>
                </c:pt>
                <c:pt idx="30970">
                  <c:v>3.482608318329</c:v>
                </c:pt>
                <c:pt idx="30971">
                  <c:v>3.4826304912569999</c:v>
                </c:pt>
                <c:pt idx="30972">
                  <c:v>3.4826612472530001</c:v>
                </c:pt>
                <c:pt idx="30973">
                  <c:v>3.4827382564540001</c:v>
                </c:pt>
                <c:pt idx="30974">
                  <c:v>3.482781171799</c:v>
                </c:pt>
                <c:pt idx="30975">
                  <c:v>3.4828603267670002</c:v>
                </c:pt>
                <c:pt idx="30976">
                  <c:v>3.482945203781</c:v>
                </c:pt>
                <c:pt idx="30977">
                  <c:v>3.4830324649810001</c:v>
                </c:pt>
                <c:pt idx="30978">
                  <c:v>3.483119249344</c:v>
                </c:pt>
                <c:pt idx="30979">
                  <c:v>3.4832022190090002</c:v>
                </c:pt>
                <c:pt idx="30980">
                  <c:v>3.4832506179810001</c:v>
                </c:pt>
                <c:pt idx="30981">
                  <c:v>3.4832427501679999</c:v>
                </c:pt>
                <c:pt idx="30982">
                  <c:v>3.4832096099849998</c:v>
                </c:pt>
                <c:pt idx="30983">
                  <c:v>3.4831771850590001</c:v>
                </c:pt>
                <c:pt idx="30984">
                  <c:v>3.4831562042240001</c:v>
                </c:pt>
                <c:pt idx="30985">
                  <c:v>3.4835741519929999</c:v>
                </c:pt>
                <c:pt idx="30986">
                  <c:v>3.4837138652799999</c:v>
                </c:pt>
                <c:pt idx="30987">
                  <c:v>3.4838607311250001</c:v>
                </c:pt>
                <c:pt idx="30988">
                  <c:v>3.483935594559</c:v>
                </c:pt>
                <c:pt idx="30989">
                  <c:v>3.4840128421780001</c:v>
                </c:pt>
                <c:pt idx="30990">
                  <c:v>3.4840807914730001</c:v>
                </c:pt>
                <c:pt idx="30991">
                  <c:v>3.4841365814210001</c:v>
                </c:pt>
                <c:pt idx="30992">
                  <c:v>3.4841747283940001</c:v>
                </c:pt>
                <c:pt idx="30993">
                  <c:v>3.484204292297</c:v>
                </c:pt>
                <c:pt idx="30994">
                  <c:v>3.4842228889469999</c:v>
                </c:pt>
                <c:pt idx="30995">
                  <c:v>3.4842462539670001</c:v>
                </c:pt>
                <c:pt idx="30996">
                  <c:v>3.4842612743379999</c:v>
                </c:pt>
                <c:pt idx="30997">
                  <c:v>3.4843111038210002</c:v>
                </c:pt>
                <c:pt idx="30998">
                  <c:v>3.484476089478</c:v>
                </c:pt>
                <c:pt idx="30999">
                  <c:v>3.484617471695</c:v>
                </c:pt>
                <c:pt idx="31000">
                  <c:v>3.4847679138180001</c:v>
                </c:pt>
                <c:pt idx="31001">
                  <c:v>3.4848437309269999</c:v>
                </c:pt>
                <c:pt idx="31002">
                  <c:v>3.4849202632899998</c:v>
                </c:pt>
                <c:pt idx="31003">
                  <c:v>3.48499584198</c:v>
                </c:pt>
                <c:pt idx="31004">
                  <c:v>3.4850757122039999</c:v>
                </c:pt>
                <c:pt idx="31005">
                  <c:v>3.4851555824279998</c:v>
                </c:pt>
                <c:pt idx="31006">
                  <c:v>3.4852304458619998</c:v>
                </c:pt>
                <c:pt idx="31007">
                  <c:v>3.485299348831</c:v>
                </c:pt>
                <c:pt idx="31008">
                  <c:v>3.4853496551509999</c:v>
                </c:pt>
                <c:pt idx="31009">
                  <c:v>3.4853878021239999</c:v>
                </c:pt>
                <c:pt idx="31010">
                  <c:v>3.485412359238</c:v>
                </c:pt>
                <c:pt idx="31011">
                  <c:v>3.4854276180269999</c:v>
                </c:pt>
                <c:pt idx="31012">
                  <c:v>3.4854435920719999</c:v>
                </c:pt>
                <c:pt idx="31013">
                  <c:v>3.4854586124420002</c:v>
                </c:pt>
                <c:pt idx="31014">
                  <c:v>3.4854779243470002</c:v>
                </c:pt>
                <c:pt idx="31015">
                  <c:v>3.4857175350189999</c:v>
                </c:pt>
                <c:pt idx="31016">
                  <c:v>3.4858148097989998</c:v>
                </c:pt>
                <c:pt idx="31017">
                  <c:v>3.4859082698820001</c:v>
                </c:pt>
                <c:pt idx="31018">
                  <c:v>3.4860024452210001</c:v>
                </c:pt>
                <c:pt idx="31019">
                  <c:v>3.4860968589780001</c:v>
                </c:pt>
                <c:pt idx="31020">
                  <c:v>3.486160516739</c:v>
                </c:pt>
                <c:pt idx="31021">
                  <c:v>3.4861645698550001</c:v>
                </c:pt>
                <c:pt idx="31022">
                  <c:v>3.4861342906949999</c:v>
                </c:pt>
                <c:pt idx="31023">
                  <c:v>3.4860999584200001</c:v>
                </c:pt>
                <c:pt idx="31024">
                  <c:v>3.4860825538640001</c:v>
                </c:pt>
                <c:pt idx="31025">
                  <c:v>3.486054182053</c:v>
                </c:pt>
                <c:pt idx="31026">
                  <c:v>3.4860587120059998</c:v>
                </c:pt>
                <c:pt idx="31027">
                  <c:v>3.4861123561860001</c:v>
                </c:pt>
                <c:pt idx="31028">
                  <c:v>3.4862012863160001</c:v>
                </c:pt>
                <c:pt idx="31029">
                  <c:v>3.4862957000730002</c:v>
                </c:pt>
                <c:pt idx="31030">
                  <c:v>3.4863412380219998</c:v>
                </c:pt>
                <c:pt idx="31031">
                  <c:v>3.4864337444309998</c:v>
                </c:pt>
                <c:pt idx="31032">
                  <c:v>3.4865283966059999</c:v>
                </c:pt>
                <c:pt idx="31033">
                  <c:v>3.4866049289699999</c:v>
                </c:pt>
                <c:pt idx="31034">
                  <c:v>3.4866168498989998</c:v>
                </c:pt>
                <c:pt idx="31035">
                  <c:v>3.4865953922270001</c:v>
                </c:pt>
                <c:pt idx="31036">
                  <c:v>3.4865703582759999</c:v>
                </c:pt>
                <c:pt idx="31037">
                  <c:v>3.4865505695340002</c:v>
                </c:pt>
                <c:pt idx="31038">
                  <c:v>3.4865543842319999</c:v>
                </c:pt>
                <c:pt idx="31039">
                  <c:v>3.4866197109220001</c:v>
                </c:pt>
                <c:pt idx="31040">
                  <c:v>3.4867229461670002</c:v>
                </c:pt>
                <c:pt idx="31041">
                  <c:v>3.4868283271789999</c:v>
                </c:pt>
                <c:pt idx="31042">
                  <c:v>3.4869289398190002</c:v>
                </c:pt>
                <c:pt idx="31043">
                  <c:v>3.4870338439939998</c:v>
                </c:pt>
                <c:pt idx="31044">
                  <c:v>3.4872543811800001</c:v>
                </c:pt>
                <c:pt idx="31045">
                  <c:v>3.4872939586639999</c:v>
                </c:pt>
                <c:pt idx="31046">
                  <c:v>3.487314939499</c:v>
                </c:pt>
                <c:pt idx="31047">
                  <c:v>3.4873454570770002</c:v>
                </c:pt>
                <c:pt idx="31048">
                  <c:v>3.4873869419100001</c:v>
                </c:pt>
                <c:pt idx="31049">
                  <c:v>3.4874379634860002</c:v>
                </c:pt>
                <c:pt idx="31050">
                  <c:v>3.4875030517579999</c:v>
                </c:pt>
                <c:pt idx="31051">
                  <c:v>3.4875891208650001</c:v>
                </c:pt>
                <c:pt idx="31052">
                  <c:v>3.4876964092249998</c:v>
                </c:pt>
                <c:pt idx="31053">
                  <c:v>3.4878120422359999</c:v>
                </c:pt>
                <c:pt idx="31054">
                  <c:v>3.4879319667819999</c:v>
                </c:pt>
                <c:pt idx="31055">
                  <c:v>3.488052845001</c:v>
                </c:pt>
                <c:pt idx="31056">
                  <c:v>3.488175153732</c:v>
                </c:pt>
                <c:pt idx="31057">
                  <c:v>3.4882929325099998</c:v>
                </c:pt>
                <c:pt idx="31058">
                  <c:v>3.4884011745449999</c:v>
                </c:pt>
                <c:pt idx="31059">
                  <c:v>3.4885065555570001</c:v>
                </c:pt>
                <c:pt idx="31060">
                  <c:v>3.4886066913599998</c:v>
                </c:pt>
                <c:pt idx="31061">
                  <c:v>3.4887027740479999</c:v>
                </c:pt>
                <c:pt idx="31062">
                  <c:v>3.4887928962710002</c:v>
                </c:pt>
                <c:pt idx="31063">
                  <c:v>3.488914489746</c:v>
                </c:pt>
                <c:pt idx="31064">
                  <c:v>3.48894405365</c:v>
                </c:pt>
                <c:pt idx="31065">
                  <c:v>3.488964557648</c:v>
                </c:pt>
                <c:pt idx="31066">
                  <c:v>3.489003181458</c:v>
                </c:pt>
                <c:pt idx="31067">
                  <c:v>3.4891483783720001</c:v>
                </c:pt>
                <c:pt idx="31068">
                  <c:v>3.4892427921300002</c:v>
                </c:pt>
                <c:pt idx="31069">
                  <c:v>3.4893355369569998</c:v>
                </c:pt>
                <c:pt idx="31070">
                  <c:v>3.4894223213200002</c:v>
                </c:pt>
                <c:pt idx="31071">
                  <c:v>3.4894921779630002</c:v>
                </c:pt>
                <c:pt idx="31072">
                  <c:v>3.489509105682</c:v>
                </c:pt>
                <c:pt idx="31073">
                  <c:v>3.4894807338709999</c:v>
                </c:pt>
                <c:pt idx="31074">
                  <c:v>3.4894418716429998</c:v>
                </c:pt>
                <c:pt idx="31075">
                  <c:v>3.4894084930420002</c:v>
                </c:pt>
                <c:pt idx="31076">
                  <c:v>3.4893870353700001</c:v>
                </c:pt>
                <c:pt idx="31077">
                  <c:v>3.4894161224369999</c:v>
                </c:pt>
                <c:pt idx="31078">
                  <c:v>3.4894926547999998</c:v>
                </c:pt>
                <c:pt idx="31079">
                  <c:v>3.4895365238189999</c:v>
                </c:pt>
                <c:pt idx="31080">
                  <c:v>3.4895794391630002</c:v>
                </c:pt>
                <c:pt idx="31081">
                  <c:v>3.4896607398990001</c:v>
                </c:pt>
                <c:pt idx="31082">
                  <c:v>3.4897012710570001</c:v>
                </c:pt>
                <c:pt idx="31083">
                  <c:v>3.4897923469540002</c:v>
                </c:pt>
                <c:pt idx="31084">
                  <c:v>3.4898674488069998</c:v>
                </c:pt>
                <c:pt idx="31085">
                  <c:v>3.4898798465729999</c:v>
                </c:pt>
                <c:pt idx="31086">
                  <c:v>3.4898605346679998</c:v>
                </c:pt>
                <c:pt idx="31087">
                  <c:v>3.4898200035100002</c:v>
                </c:pt>
                <c:pt idx="31088">
                  <c:v>3.4897906780239998</c:v>
                </c:pt>
                <c:pt idx="31089">
                  <c:v>3.4898390769960002</c:v>
                </c:pt>
                <c:pt idx="31090">
                  <c:v>3.4904232025150002</c:v>
                </c:pt>
                <c:pt idx="31091">
                  <c:v>3.4905357360839999</c:v>
                </c:pt>
                <c:pt idx="31092">
                  <c:v>3.490574598312</c:v>
                </c:pt>
                <c:pt idx="31093">
                  <c:v>3.4906241893769998</c:v>
                </c:pt>
                <c:pt idx="31094">
                  <c:v>3.4906480312350001</c:v>
                </c:pt>
                <c:pt idx="31095">
                  <c:v>3.4906694889069998</c:v>
                </c:pt>
                <c:pt idx="31096">
                  <c:v>3.4906952381130001</c:v>
                </c:pt>
                <c:pt idx="31097">
                  <c:v>3.4907228946690001</c:v>
                </c:pt>
                <c:pt idx="31098">
                  <c:v>3.490746974945</c:v>
                </c:pt>
                <c:pt idx="31099">
                  <c:v>3.4907746314999999</c:v>
                </c:pt>
                <c:pt idx="31100">
                  <c:v>3.4908127784729999</c:v>
                </c:pt>
                <c:pt idx="31101">
                  <c:v>3.490865707397</c:v>
                </c:pt>
                <c:pt idx="31102">
                  <c:v>3.490928411484</c:v>
                </c:pt>
                <c:pt idx="31103">
                  <c:v>3.490998029709</c:v>
                </c:pt>
                <c:pt idx="31104">
                  <c:v>3.4911417961120002</c:v>
                </c:pt>
                <c:pt idx="31105">
                  <c:v>3.491286039352</c:v>
                </c:pt>
                <c:pt idx="31106">
                  <c:v>3.4914329051970001</c:v>
                </c:pt>
                <c:pt idx="31107">
                  <c:v>3.4915800094599998</c:v>
                </c:pt>
                <c:pt idx="31108">
                  <c:v>3.4917056560519999</c:v>
                </c:pt>
                <c:pt idx="31109">
                  <c:v>3.4917738437649999</c:v>
                </c:pt>
                <c:pt idx="31110">
                  <c:v>3.4918015003199998</c:v>
                </c:pt>
                <c:pt idx="31111">
                  <c:v>3.4918239116669998</c:v>
                </c:pt>
                <c:pt idx="31112">
                  <c:v>3.4918396472929998</c:v>
                </c:pt>
                <c:pt idx="31113">
                  <c:v>3.4919106960300001</c:v>
                </c:pt>
                <c:pt idx="31114">
                  <c:v>3.4921584129330001</c:v>
                </c:pt>
                <c:pt idx="31115">
                  <c:v>3.4925615787509998</c:v>
                </c:pt>
                <c:pt idx="31116">
                  <c:v>3.492548465729</c:v>
                </c:pt>
                <c:pt idx="31117">
                  <c:v>3.4925215244290002</c:v>
                </c:pt>
                <c:pt idx="31118">
                  <c:v>3.4924941062929999</c:v>
                </c:pt>
                <c:pt idx="31119">
                  <c:v>3.4924685955050001</c:v>
                </c:pt>
                <c:pt idx="31120">
                  <c:v>3.4924898147580001</c:v>
                </c:pt>
                <c:pt idx="31121">
                  <c:v>3.4925706386569999</c:v>
                </c:pt>
                <c:pt idx="31122">
                  <c:v>3.4926621913910001</c:v>
                </c:pt>
                <c:pt idx="31123">
                  <c:v>3.4927530288700002</c:v>
                </c:pt>
                <c:pt idx="31124">
                  <c:v>3.492799758911</c:v>
                </c:pt>
                <c:pt idx="31125">
                  <c:v>3.4928445816039999</c:v>
                </c:pt>
                <c:pt idx="31126">
                  <c:v>3.492913007736</c:v>
                </c:pt>
                <c:pt idx="31127">
                  <c:v>3.4929258823390001</c:v>
                </c:pt>
                <c:pt idx="31128">
                  <c:v>3.4929227828979998</c:v>
                </c:pt>
                <c:pt idx="31129">
                  <c:v>3.492890357971</c:v>
                </c:pt>
                <c:pt idx="31130">
                  <c:v>3.4928760528559999</c:v>
                </c:pt>
                <c:pt idx="31131">
                  <c:v>3.4928565025329998</c:v>
                </c:pt>
                <c:pt idx="31132">
                  <c:v>3.492823839188</c:v>
                </c:pt>
                <c:pt idx="31133">
                  <c:v>3.4928097724909999</c:v>
                </c:pt>
                <c:pt idx="31134">
                  <c:v>3.492822408676</c:v>
                </c:pt>
                <c:pt idx="31135">
                  <c:v>3.4928910732270002</c:v>
                </c:pt>
                <c:pt idx="31136">
                  <c:v>3.4929811954500001</c:v>
                </c:pt>
                <c:pt idx="31137">
                  <c:v>3.493069887161</c:v>
                </c:pt>
                <c:pt idx="31138">
                  <c:v>3.4931168556209999</c:v>
                </c:pt>
                <c:pt idx="31139">
                  <c:v>3.4932100772860002</c:v>
                </c:pt>
                <c:pt idx="31140">
                  <c:v>3.4932518005370001</c:v>
                </c:pt>
                <c:pt idx="31141">
                  <c:v>3.4932422637939999</c:v>
                </c:pt>
                <c:pt idx="31142">
                  <c:v>3.4932219982150001</c:v>
                </c:pt>
                <c:pt idx="31143">
                  <c:v>3.4932012557980001</c:v>
                </c:pt>
                <c:pt idx="31144">
                  <c:v>3.493186712265</c:v>
                </c:pt>
                <c:pt idx="31145">
                  <c:v>3.4932277202609998</c:v>
                </c:pt>
                <c:pt idx="31146">
                  <c:v>3.4933269023900002</c:v>
                </c:pt>
                <c:pt idx="31147">
                  <c:v>3.4934453964230001</c:v>
                </c:pt>
                <c:pt idx="31148">
                  <c:v>3.4938411712650002</c:v>
                </c:pt>
                <c:pt idx="31149">
                  <c:v>3.4938642978669998</c:v>
                </c:pt>
                <c:pt idx="31150">
                  <c:v>3.4938914775850001</c:v>
                </c:pt>
                <c:pt idx="31151">
                  <c:v>3.4939255714419999</c:v>
                </c:pt>
                <c:pt idx="31152">
                  <c:v>3.4939665794370001</c:v>
                </c:pt>
                <c:pt idx="31153">
                  <c:v>3.4940180778499998</c:v>
                </c:pt>
                <c:pt idx="31154">
                  <c:v>3.4940729141240001</c:v>
                </c:pt>
                <c:pt idx="31155">
                  <c:v>3.4941413402560002</c:v>
                </c:pt>
                <c:pt idx="31156">
                  <c:v>3.4942278862</c:v>
                </c:pt>
                <c:pt idx="31157">
                  <c:v>3.4943351745609998</c:v>
                </c:pt>
                <c:pt idx="31158">
                  <c:v>3.4944567680360001</c:v>
                </c:pt>
                <c:pt idx="31159">
                  <c:v>3.494575023651</c:v>
                </c:pt>
                <c:pt idx="31160">
                  <c:v>3.4946928024289998</c:v>
                </c:pt>
                <c:pt idx="31161">
                  <c:v>3.49480843544</c:v>
                </c:pt>
                <c:pt idx="31162">
                  <c:v>3.4949181079859999</c:v>
                </c:pt>
                <c:pt idx="31163">
                  <c:v>3.4950182437900001</c:v>
                </c:pt>
                <c:pt idx="31164">
                  <c:v>3.4951179027560002</c:v>
                </c:pt>
                <c:pt idx="31165">
                  <c:v>3.495216608047</c:v>
                </c:pt>
                <c:pt idx="31166">
                  <c:v>3.495303869247</c:v>
                </c:pt>
                <c:pt idx="31167">
                  <c:v>3.495371818542</c:v>
                </c:pt>
                <c:pt idx="31168">
                  <c:v>3.4954199790949998</c:v>
                </c:pt>
                <c:pt idx="31169">
                  <c:v>3.4954619407649998</c:v>
                </c:pt>
                <c:pt idx="31170">
                  <c:v>3.4954793453219999</c:v>
                </c:pt>
                <c:pt idx="31171">
                  <c:v>3.4958178997039999</c:v>
                </c:pt>
                <c:pt idx="31172">
                  <c:v>3.4959764480589999</c:v>
                </c:pt>
                <c:pt idx="31173">
                  <c:v>3.4960608482360001</c:v>
                </c:pt>
                <c:pt idx="31174">
                  <c:v>3.496100664139</c:v>
                </c:pt>
                <c:pt idx="31175">
                  <c:v>3.4960830211639999</c:v>
                </c:pt>
                <c:pt idx="31176">
                  <c:v>3.4960567951199999</c:v>
                </c:pt>
                <c:pt idx="31177">
                  <c:v>3.4960243701930001</c:v>
                </c:pt>
                <c:pt idx="31178">
                  <c:v>3.4960095882419999</c:v>
                </c:pt>
                <c:pt idx="31179">
                  <c:v>3.4960381984710001</c:v>
                </c:pt>
                <c:pt idx="31180">
                  <c:v>3.4961171150210002</c:v>
                </c:pt>
                <c:pt idx="31181">
                  <c:v>3.496208906174</c:v>
                </c:pt>
                <c:pt idx="31182">
                  <c:v>3.4963023662569999</c:v>
                </c:pt>
                <c:pt idx="31183">
                  <c:v>3.496393680573</c:v>
                </c:pt>
                <c:pt idx="31184">
                  <c:v>3.4964799880980002</c:v>
                </c:pt>
                <c:pt idx="31185">
                  <c:v>3.4965405464170001</c:v>
                </c:pt>
                <c:pt idx="31186">
                  <c:v>3.4965515136719998</c:v>
                </c:pt>
                <c:pt idx="31187">
                  <c:v>3.4965343475339998</c:v>
                </c:pt>
                <c:pt idx="31188">
                  <c:v>3.4965057373050001</c:v>
                </c:pt>
                <c:pt idx="31189">
                  <c:v>3.496477603912</c:v>
                </c:pt>
                <c:pt idx="31190">
                  <c:v>3.4964585304260001</c:v>
                </c:pt>
                <c:pt idx="31191">
                  <c:v>3.4965291023249998</c:v>
                </c:pt>
                <c:pt idx="31192">
                  <c:v>3.4969546794889999</c:v>
                </c:pt>
                <c:pt idx="31193">
                  <c:v>3.4970848560330001</c:v>
                </c:pt>
                <c:pt idx="31194">
                  <c:v>3.49715590477</c:v>
                </c:pt>
                <c:pt idx="31195">
                  <c:v>3.4972226619720002</c:v>
                </c:pt>
                <c:pt idx="31196">
                  <c:v>3.497272491455</c:v>
                </c:pt>
                <c:pt idx="31197">
                  <c:v>3.497309207916</c:v>
                </c:pt>
                <c:pt idx="31198">
                  <c:v>3.4973380565640002</c:v>
                </c:pt>
                <c:pt idx="31199">
                  <c:v>3.497363567352</c:v>
                </c:pt>
                <c:pt idx="31200">
                  <c:v>3.4973924159999998</c:v>
                </c:pt>
                <c:pt idx="31201">
                  <c:v>3.4974265098570001</c:v>
                </c:pt>
                <c:pt idx="31202">
                  <c:v>3.4974682331090001</c:v>
                </c:pt>
                <c:pt idx="31203">
                  <c:v>3.4975099563600001</c:v>
                </c:pt>
                <c:pt idx="31204">
                  <c:v>3.497550010681</c:v>
                </c:pt>
                <c:pt idx="31205">
                  <c:v>3.4975945949549998</c:v>
                </c:pt>
                <c:pt idx="31206">
                  <c:v>3.4976534843440001</c:v>
                </c:pt>
                <c:pt idx="31207">
                  <c:v>3.497722625732</c:v>
                </c:pt>
                <c:pt idx="31208">
                  <c:v>3.4977991580959999</c:v>
                </c:pt>
                <c:pt idx="31209">
                  <c:v>3.4978809356689999</c:v>
                </c:pt>
                <c:pt idx="31210">
                  <c:v>3.4980337619780002</c:v>
                </c:pt>
                <c:pt idx="31211">
                  <c:v>3.4984543323519999</c:v>
                </c:pt>
                <c:pt idx="31212">
                  <c:v>3.4984302520749999</c:v>
                </c:pt>
                <c:pt idx="31213">
                  <c:v>3.498408079147</c:v>
                </c:pt>
                <c:pt idx="31214">
                  <c:v>3.4983801841740001</c:v>
                </c:pt>
                <c:pt idx="31215">
                  <c:v>3.4983706474299998</c:v>
                </c:pt>
                <c:pt idx="31216">
                  <c:v>3.4984209537509998</c:v>
                </c:pt>
                <c:pt idx="31217">
                  <c:v>3.498512506485</c:v>
                </c:pt>
                <c:pt idx="31218">
                  <c:v>3.498606920242</c:v>
                </c:pt>
                <c:pt idx="31219">
                  <c:v>3.4986984729769999</c:v>
                </c:pt>
                <c:pt idx="31220">
                  <c:v>3.4987831115720001</c:v>
                </c:pt>
                <c:pt idx="31221">
                  <c:v>3.4988069534299999</c:v>
                </c:pt>
                <c:pt idx="31222">
                  <c:v>3.4987745285030001</c:v>
                </c:pt>
                <c:pt idx="31223">
                  <c:v>3.4987423419949999</c:v>
                </c:pt>
                <c:pt idx="31224">
                  <c:v>3.49871468544</c:v>
                </c:pt>
                <c:pt idx="31225">
                  <c:v>3.4987120628359998</c:v>
                </c:pt>
                <c:pt idx="31226">
                  <c:v>3.498720169067</c:v>
                </c:pt>
                <c:pt idx="31227">
                  <c:v>3.4987885952000002</c:v>
                </c:pt>
                <c:pt idx="31228">
                  <c:v>3.4988372325900001</c:v>
                </c:pt>
                <c:pt idx="31229">
                  <c:v>3.4989340305329999</c:v>
                </c:pt>
                <c:pt idx="31230">
                  <c:v>3.4990284442899999</c:v>
                </c:pt>
                <c:pt idx="31231">
                  <c:v>3.4991183280940001</c:v>
                </c:pt>
                <c:pt idx="31232">
                  <c:v>3.499161243439</c:v>
                </c:pt>
                <c:pt idx="31233">
                  <c:v>3.4991457462310001</c:v>
                </c:pt>
                <c:pt idx="31234">
                  <c:v>3.4991214275360001</c:v>
                </c:pt>
                <c:pt idx="31235">
                  <c:v>3.4991014003749998</c:v>
                </c:pt>
                <c:pt idx="31236">
                  <c:v>3.4990835189820002</c:v>
                </c:pt>
                <c:pt idx="31237">
                  <c:v>3.4991695880889999</c:v>
                </c:pt>
                <c:pt idx="31238">
                  <c:v>3.4994521141049999</c:v>
                </c:pt>
                <c:pt idx="31239">
                  <c:v>3.4998338222499998</c:v>
                </c:pt>
                <c:pt idx="31240">
                  <c:v>3.4998486042020001</c:v>
                </c:pt>
                <c:pt idx="31241">
                  <c:v>3.4998826980589999</c:v>
                </c:pt>
                <c:pt idx="31242">
                  <c:v>3.5000753402710001</c:v>
                </c:pt>
                <c:pt idx="31243">
                  <c:v>3.5003368854520001</c:v>
                </c:pt>
                <c:pt idx="31244">
                  <c:v>3.5004694461820001</c:v>
                </c:pt>
                <c:pt idx="31245">
                  <c:v>3.5006649494170001</c:v>
                </c:pt>
                <c:pt idx="31246">
                  <c:v>3.5007953643800001</c:v>
                </c:pt>
                <c:pt idx="31247">
                  <c:v>3.5008895397190001</c:v>
                </c:pt>
                <c:pt idx="31248">
                  <c:v>3.5009336471560002</c:v>
                </c:pt>
                <c:pt idx="31249">
                  <c:v>3.5009548664090002</c:v>
                </c:pt>
                <c:pt idx="31250">
                  <c:v>3.5009765625</c:v>
                </c:pt>
                <c:pt idx="31251">
                  <c:v>3.5009994506840001</c:v>
                </c:pt>
                <c:pt idx="31252">
                  <c:v>3.5010623931880001</c:v>
                </c:pt>
                <c:pt idx="31253">
                  <c:v>3.5011138916019999</c:v>
                </c:pt>
                <c:pt idx="31254">
                  <c:v>3.5011792182920001</c:v>
                </c:pt>
                <c:pt idx="31255">
                  <c:v>3.5013258457180001</c:v>
                </c:pt>
                <c:pt idx="31256">
                  <c:v>3.5013971328740001</c:v>
                </c:pt>
                <c:pt idx="31257">
                  <c:v>3.5014712810519999</c:v>
                </c:pt>
                <c:pt idx="31258">
                  <c:v>3.5016176700589998</c:v>
                </c:pt>
                <c:pt idx="31259">
                  <c:v>3.5016920566560001</c:v>
                </c:pt>
                <c:pt idx="31260">
                  <c:v>3.5018358230589999</c:v>
                </c:pt>
                <c:pt idx="31261">
                  <c:v>3.502012491226</c:v>
                </c:pt>
                <c:pt idx="31262">
                  <c:v>3.5020294189449999</c:v>
                </c:pt>
                <c:pt idx="31263">
                  <c:v>3.5020778179169998</c:v>
                </c:pt>
                <c:pt idx="31264">
                  <c:v>3.5021634101869998</c:v>
                </c:pt>
                <c:pt idx="31265">
                  <c:v>3.5023086071009999</c:v>
                </c:pt>
                <c:pt idx="31266">
                  <c:v>3.5025012493130001</c:v>
                </c:pt>
                <c:pt idx="31267">
                  <c:v>3.5026955604549999</c:v>
                </c:pt>
                <c:pt idx="31268">
                  <c:v>3.5027303695679999</c:v>
                </c:pt>
                <c:pt idx="31269">
                  <c:v>3.5026884078979998</c:v>
                </c:pt>
                <c:pt idx="31270">
                  <c:v>3.5028288364410001</c:v>
                </c:pt>
                <c:pt idx="31271">
                  <c:v>3.503034114838</c:v>
                </c:pt>
                <c:pt idx="31272">
                  <c:v>3.503186225891</c:v>
                </c:pt>
                <c:pt idx="31273">
                  <c:v>3.5032794475559998</c:v>
                </c:pt>
                <c:pt idx="31274">
                  <c:v>3.5033600330349999</c:v>
                </c:pt>
                <c:pt idx="31275">
                  <c:v>3.503386735916</c:v>
                </c:pt>
                <c:pt idx="31276">
                  <c:v>3.5033750534060002</c:v>
                </c:pt>
                <c:pt idx="31277">
                  <c:v>3.5033559799190002</c:v>
                </c:pt>
                <c:pt idx="31278">
                  <c:v>3.5033404827119998</c:v>
                </c:pt>
                <c:pt idx="31279">
                  <c:v>3.5033328533170001</c:v>
                </c:pt>
                <c:pt idx="31280">
                  <c:v>3.503377914429</c:v>
                </c:pt>
                <c:pt idx="31281">
                  <c:v>3.503515481949</c:v>
                </c:pt>
                <c:pt idx="31282">
                  <c:v>3.5036630630490002</c:v>
                </c:pt>
                <c:pt idx="31283">
                  <c:v>3.5037655830380001</c:v>
                </c:pt>
                <c:pt idx="31284">
                  <c:v>3.5041339397429998</c:v>
                </c:pt>
                <c:pt idx="31285">
                  <c:v>3.5041518211359999</c:v>
                </c:pt>
                <c:pt idx="31286">
                  <c:v>3.5041654109949998</c:v>
                </c:pt>
                <c:pt idx="31287">
                  <c:v>3.5041842460630002</c:v>
                </c:pt>
                <c:pt idx="31288">
                  <c:v>3.5042090415949998</c:v>
                </c:pt>
                <c:pt idx="31289">
                  <c:v>3.5042355060579999</c:v>
                </c:pt>
                <c:pt idx="31290">
                  <c:v>3.5042641162870001</c:v>
                </c:pt>
                <c:pt idx="31291">
                  <c:v>3.5043044090270001</c:v>
                </c:pt>
                <c:pt idx="31292">
                  <c:v>3.5043559074399999</c:v>
                </c:pt>
                <c:pt idx="31293">
                  <c:v>3.5044193267820001</c:v>
                </c:pt>
                <c:pt idx="31294">
                  <c:v>3.5044949054719998</c:v>
                </c:pt>
                <c:pt idx="31295">
                  <c:v>3.5045788288119999</c:v>
                </c:pt>
                <c:pt idx="31296">
                  <c:v>3.5046675205229998</c:v>
                </c:pt>
                <c:pt idx="31297">
                  <c:v>3.504753828049</c:v>
                </c:pt>
                <c:pt idx="31298">
                  <c:v>3.5048344135280001</c:v>
                </c:pt>
                <c:pt idx="31299">
                  <c:v>3.504994392395</c:v>
                </c:pt>
                <c:pt idx="31300">
                  <c:v>3.505144119263</c:v>
                </c:pt>
                <c:pt idx="31301">
                  <c:v>3.5052847862240002</c:v>
                </c:pt>
                <c:pt idx="31302">
                  <c:v>3.5054659843440001</c:v>
                </c:pt>
                <c:pt idx="31303">
                  <c:v>3.5054821968079999</c:v>
                </c:pt>
                <c:pt idx="31304">
                  <c:v>3.5054869651790002</c:v>
                </c:pt>
                <c:pt idx="31305">
                  <c:v>3.5055930614470001</c:v>
                </c:pt>
                <c:pt idx="31306">
                  <c:v>3.5056922435760001</c:v>
                </c:pt>
                <c:pt idx="31307">
                  <c:v>3.5057871341709999</c:v>
                </c:pt>
                <c:pt idx="31308">
                  <c:v>3.5058832168579999</c:v>
                </c:pt>
                <c:pt idx="31309">
                  <c:v>3.5059788227080002</c:v>
                </c:pt>
                <c:pt idx="31310">
                  <c:v>3.5060663223269999</c:v>
                </c:pt>
                <c:pt idx="31311">
                  <c:v>3.5061304569240002</c:v>
                </c:pt>
                <c:pt idx="31312">
                  <c:v>3.5061445236209998</c:v>
                </c:pt>
                <c:pt idx="31313">
                  <c:v>3.506115674973</c:v>
                </c:pt>
                <c:pt idx="31314">
                  <c:v>3.506065130234</c:v>
                </c:pt>
                <c:pt idx="31315">
                  <c:v>3.506155967712</c:v>
                </c:pt>
                <c:pt idx="31316">
                  <c:v>3.506298780441</c:v>
                </c:pt>
                <c:pt idx="31317">
                  <c:v>3.5064465999599999</c:v>
                </c:pt>
                <c:pt idx="31318">
                  <c:v>3.50670003891</c:v>
                </c:pt>
                <c:pt idx="31319">
                  <c:v>3.5067894458770001</c:v>
                </c:pt>
                <c:pt idx="31320">
                  <c:v>3.5067684650420001</c:v>
                </c:pt>
                <c:pt idx="31321">
                  <c:v>3.5067427158359998</c:v>
                </c:pt>
                <c:pt idx="31322">
                  <c:v>3.5069594383239999</c:v>
                </c:pt>
                <c:pt idx="31323">
                  <c:v>3.5070979595180001</c:v>
                </c:pt>
                <c:pt idx="31324">
                  <c:v>3.5072400569919999</c:v>
                </c:pt>
                <c:pt idx="31325">
                  <c:v>3.5073840618130001</c:v>
                </c:pt>
                <c:pt idx="31326">
                  <c:v>3.5075187683109998</c:v>
                </c:pt>
                <c:pt idx="31327">
                  <c:v>3.507639884949</c:v>
                </c:pt>
                <c:pt idx="31328">
                  <c:v>3.507692098618</c:v>
                </c:pt>
                <c:pt idx="31329">
                  <c:v>3.5077109336849999</c:v>
                </c:pt>
                <c:pt idx="31330">
                  <c:v>3.5077280998229998</c:v>
                </c:pt>
                <c:pt idx="31331">
                  <c:v>3.5077400207520002</c:v>
                </c:pt>
                <c:pt idx="31332">
                  <c:v>3.50777053833</c:v>
                </c:pt>
                <c:pt idx="31333">
                  <c:v>3.5083787441249998</c:v>
                </c:pt>
                <c:pt idx="31334">
                  <c:v>3.5085930824279998</c:v>
                </c:pt>
                <c:pt idx="31335">
                  <c:v>3.508742332458</c:v>
                </c:pt>
                <c:pt idx="31336">
                  <c:v>3.5088403224950002</c:v>
                </c:pt>
                <c:pt idx="31337">
                  <c:v>3.5089361667630001</c:v>
                </c:pt>
                <c:pt idx="31338">
                  <c:v>3.5090303421020002</c:v>
                </c:pt>
                <c:pt idx="31339">
                  <c:v>3.5091261863710002</c:v>
                </c:pt>
                <c:pt idx="31340">
                  <c:v>3.5091931819919999</c:v>
                </c:pt>
                <c:pt idx="31341">
                  <c:v>3.509200811386</c:v>
                </c:pt>
                <c:pt idx="31342">
                  <c:v>3.5091683864590002</c:v>
                </c:pt>
                <c:pt idx="31343">
                  <c:v>3.5095245838169999</c:v>
                </c:pt>
                <c:pt idx="31344">
                  <c:v>3.5099525451660001</c:v>
                </c:pt>
                <c:pt idx="31345">
                  <c:v>3.5100615024569999</c:v>
                </c:pt>
                <c:pt idx="31346">
                  <c:v>3.5100734233859998</c:v>
                </c:pt>
                <c:pt idx="31347">
                  <c:v>3.5100929737089999</c:v>
                </c:pt>
                <c:pt idx="31348">
                  <c:v>3.5101673603060002</c:v>
                </c:pt>
                <c:pt idx="31349">
                  <c:v>3.510285139084</c:v>
                </c:pt>
                <c:pt idx="31350">
                  <c:v>3.5104253292080001</c:v>
                </c:pt>
                <c:pt idx="31351">
                  <c:v>3.5104990005490002</c:v>
                </c:pt>
                <c:pt idx="31352">
                  <c:v>3.510644435883</c:v>
                </c:pt>
                <c:pt idx="31353">
                  <c:v>3.5107915401460001</c:v>
                </c:pt>
                <c:pt idx="31354">
                  <c:v>3.5109186172490001</c:v>
                </c:pt>
                <c:pt idx="31355">
                  <c:v>3.5110669136050001</c:v>
                </c:pt>
                <c:pt idx="31356">
                  <c:v>3.5110960006709999</c:v>
                </c:pt>
                <c:pt idx="31357">
                  <c:v>3.5113179683690001</c:v>
                </c:pt>
                <c:pt idx="31358">
                  <c:v>3.5114102363590001</c:v>
                </c:pt>
                <c:pt idx="31359">
                  <c:v>3.5115015506740002</c:v>
                </c:pt>
                <c:pt idx="31360">
                  <c:v>3.5115892887119999</c:v>
                </c:pt>
                <c:pt idx="31361">
                  <c:v>3.5116739273070001</c:v>
                </c:pt>
                <c:pt idx="31362">
                  <c:v>3.5117180347439998</c:v>
                </c:pt>
                <c:pt idx="31363">
                  <c:v>3.5117130279539999</c:v>
                </c:pt>
                <c:pt idx="31364">
                  <c:v>3.5116755962370001</c:v>
                </c:pt>
                <c:pt idx="31365">
                  <c:v>3.511659383774</c:v>
                </c:pt>
                <c:pt idx="31366">
                  <c:v>3.511636972427</c:v>
                </c:pt>
                <c:pt idx="31367">
                  <c:v>3.511600017548</c:v>
                </c:pt>
                <c:pt idx="31368">
                  <c:v>3.5115964412689999</c:v>
                </c:pt>
                <c:pt idx="31369">
                  <c:v>3.5116457939150001</c:v>
                </c:pt>
                <c:pt idx="31370">
                  <c:v>3.5116877555850001</c:v>
                </c:pt>
                <c:pt idx="31371">
                  <c:v>3.5117681026460001</c:v>
                </c:pt>
                <c:pt idx="31372">
                  <c:v>3.5118083953860002</c:v>
                </c:pt>
                <c:pt idx="31373">
                  <c:v>3.5118482112880001</c:v>
                </c:pt>
                <c:pt idx="31374">
                  <c:v>3.5119304656980002</c:v>
                </c:pt>
                <c:pt idx="31375">
                  <c:v>3.5119719505310001</c:v>
                </c:pt>
                <c:pt idx="31376">
                  <c:v>3.5120108127590002</c:v>
                </c:pt>
                <c:pt idx="31377">
                  <c:v>3.512088537216</c:v>
                </c:pt>
                <c:pt idx="31378">
                  <c:v>3.5121259689330002</c:v>
                </c:pt>
                <c:pt idx="31379">
                  <c:v>3.5121676921840002</c:v>
                </c:pt>
                <c:pt idx="31380">
                  <c:v>3.5121626853939998</c:v>
                </c:pt>
                <c:pt idx="31381">
                  <c:v>3.5121464729310001</c:v>
                </c:pt>
                <c:pt idx="31382">
                  <c:v>3.5121133327480001</c:v>
                </c:pt>
                <c:pt idx="31383">
                  <c:v>3.5120861530299998</c:v>
                </c:pt>
                <c:pt idx="31384">
                  <c:v>3.5120599269869999</c:v>
                </c:pt>
                <c:pt idx="31385">
                  <c:v>3.512071371078</c:v>
                </c:pt>
                <c:pt idx="31386">
                  <c:v>3.5121481418610001</c:v>
                </c:pt>
                <c:pt idx="31387">
                  <c:v>3.5122442245480001</c:v>
                </c:pt>
                <c:pt idx="31388">
                  <c:v>3.5123381614690001</c:v>
                </c:pt>
                <c:pt idx="31389">
                  <c:v>3.5124990940090002</c:v>
                </c:pt>
                <c:pt idx="31390">
                  <c:v>3.512749433517</c:v>
                </c:pt>
                <c:pt idx="31391">
                  <c:v>3.5128097534179998</c:v>
                </c:pt>
                <c:pt idx="31392">
                  <c:v>3.5128552913669999</c:v>
                </c:pt>
                <c:pt idx="31393">
                  <c:v>3.5128922462459999</c:v>
                </c:pt>
                <c:pt idx="31394">
                  <c:v>3.512925624847</c:v>
                </c:pt>
                <c:pt idx="31395">
                  <c:v>3.5129559040070002</c:v>
                </c:pt>
                <c:pt idx="31396">
                  <c:v>3.5129890441890002</c:v>
                </c:pt>
                <c:pt idx="31397">
                  <c:v>3.5130240917209998</c:v>
                </c:pt>
                <c:pt idx="31398">
                  <c:v>3.513058185577</c:v>
                </c:pt>
                <c:pt idx="31399">
                  <c:v>3.5130982398990001</c:v>
                </c:pt>
                <c:pt idx="31400">
                  <c:v>3.5131449699399999</c:v>
                </c:pt>
                <c:pt idx="31401">
                  <c:v>3.5132024288179999</c:v>
                </c:pt>
                <c:pt idx="31402">
                  <c:v>3.513278007507</c:v>
                </c:pt>
                <c:pt idx="31403">
                  <c:v>3.513370275497</c:v>
                </c:pt>
                <c:pt idx="31404">
                  <c:v>3.5134689807889998</c:v>
                </c:pt>
                <c:pt idx="31405">
                  <c:v>3.513575792313</c:v>
                </c:pt>
                <c:pt idx="31406">
                  <c:v>3.513680458069</c:v>
                </c:pt>
                <c:pt idx="31407">
                  <c:v>3.5137879848479998</c:v>
                </c:pt>
                <c:pt idx="31408">
                  <c:v>3.5138947963709999</c:v>
                </c:pt>
                <c:pt idx="31409">
                  <c:v>3.5140004158020002</c:v>
                </c:pt>
                <c:pt idx="31410">
                  <c:v>3.514102458954</c:v>
                </c:pt>
                <c:pt idx="31411">
                  <c:v>3.514199972153</c:v>
                </c:pt>
                <c:pt idx="31412">
                  <c:v>3.5142965316770001</c:v>
                </c:pt>
                <c:pt idx="31413">
                  <c:v>3.5143859386440002</c:v>
                </c:pt>
                <c:pt idx="31414">
                  <c:v>3.5144677162170002</c:v>
                </c:pt>
                <c:pt idx="31415">
                  <c:v>3.5145292282099998</c:v>
                </c:pt>
                <c:pt idx="31416">
                  <c:v>3.5145742893219998</c:v>
                </c:pt>
                <c:pt idx="31417">
                  <c:v>3.5146191120150001</c:v>
                </c:pt>
                <c:pt idx="31418">
                  <c:v>3.5146348476410001</c:v>
                </c:pt>
                <c:pt idx="31419">
                  <c:v>3.5148024559020001</c:v>
                </c:pt>
                <c:pt idx="31420">
                  <c:v>3.5148949623110002</c:v>
                </c:pt>
                <c:pt idx="31421">
                  <c:v>3.5149872303010001</c:v>
                </c:pt>
                <c:pt idx="31422">
                  <c:v>3.515082836151</c:v>
                </c:pt>
                <c:pt idx="31423">
                  <c:v>3.5151741504670002</c:v>
                </c:pt>
                <c:pt idx="31424">
                  <c:v>3.5152304172519999</c:v>
                </c:pt>
                <c:pt idx="31425">
                  <c:v>3.5152258872990001</c:v>
                </c:pt>
                <c:pt idx="31426">
                  <c:v>3.5151965618130001</c:v>
                </c:pt>
                <c:pt idx="31427">
                  <c:v>3.5151615142820001</c:v>
                </c:pt>
                <c:pt idx="31428">
                  <c:v>3.5151300430300001</c:v>
                </c:pt>
                <c:pt idx="31429">
                  <c:v>3.5151362419129999</c:v>
                </c:pt>
                <c:pt idx="31430">
                  <c:v>3.5152025222779999</c:v>
                </c:pt>
                <c:pt idx="31431">
                  <c:v>3.5152926445010002</c:v>
                </c:pt>
                <c:pt idx="31432">
                  <c:v>3.5153865814210001</c:v>
                </c:pt>
                <c:pt idx="31433">
                  <c:v>3.5154814720149998</c:v>
                </c:pt>
                <c:pt idx="31434">
                  <c:v>3.5155720710749998</c:v>
                </c:pt>
                <c:pt idx="31435">
                  <c:v>3.515632152557</c:v>
                </c:pt>
                <c:pt idx="31436">
                  <c:v>3.5156376361850001</c:v>
                </c:pt>
                <c:pt idx="31437">
                  <c:v>3.5156073570249999</c:v>
                </c:pt>
                <c:pt idx="31438">
                  <c:v>3.5155756473539999</c:v>
                </c:pt>
                <c:pt idx="31439">
                  <c:v>3.5155904293060001</c:v>
                </c:pt>
                <c:pt idx="31440">
                  <c:v>3.5156674385070001</c:v>
                </c:pt>
                <c:pt idx="31441">
                  <c:v>3.5158305168149999</c:v>
                </c:pt>
                <c:pt idx="31442">
                  <c:v>3.515944004059</c:v>
                </c:pt>
                <c:pt idx="31443">
                  <c:v>3.5160925388340001</c:v>
                </c:pt>
                <c:pt idx="31444">
                  <c:v>3.5161538124080001</c:v>
                </c:pt>
                <c:pt idx="31445">
                  <c:v>3.5161738395689999</c:v>
                </c:pt>
                <c:pt idx="31446">
                  <c:v>3.516193389893</c:v>
                </c:pt>
                <c:pt idx="31447">
                  <c:v>3.5162229537959999</c:v>
                </c:pt>
                <c:pt idx="31448">
                  <c:v>3.5162620544430001</c:v>
                </c:pt>
                <c:pt idx="31449">
                  <c:v>3.5163149833679999</c:v>
                </c:pt>
                <c:pt idx="31450">
                  <c:v>3.516392469406</c:v>
                </c:pt>
                <c:pt idx="31451">
                  <c:v>3.5164825916289999</c:v>
                </c:pt>
                <c:pt idx="31452">
                  <c:v>3.5165803432459999</c:v>
                </c:pt>
                <c:pt idx="31453">
                  <c:v>3.5166745185849999</c:v>
                </c:pt>
                <c:pt idx="31454">
                  <c:v>3.5167686939239999</c:v>
                </c:pt>
                <c:pt idx="31455">
                  <c:v>3.5168645381929999</c:v>
                </c:pt>
                <c:pt idx="31456">
                  <c:v>3.5169622898099999</c:v>
                </c:pt>
                <c:pt idx="31457">
                  <c:v>3.517053365707</c:v>
                </c:pt>
                <c:pt idx="31458">
                  <c:v>3.5171284675600001</c:v>
                </c:pt>
                <c:pt idx="31459">
                  <c:v>3.517192602158</c:v>
                </c:pt>
                <c:pt idx="31460">
                  <c:v>3.517237901688</c:v>
                </c:pt>
                <c:pt idx="31461">
                  <c:v>3.5172703266140002</c:v>
                </c:pt>
                <c:pt idx="31462">
                  <c:v>3.5173010826110001</c:v>
                </c:pt>
                <c:pt idx="31463">
                  <c:v>3.517328739166</c:v>
                </c:pt>
                <c:pt idx="31464">
                  <c:v>3.5173516273500001</c:v>
                </c:pt>
                <c:pt idx="31465">
                  <c:v>3.5173907279969998</c:v>
                </c:pt>
                <c:pt idx="31466">
                  <c:v>3.5178656578059999</c:v>
                </c:pt>
                <c:pt idx="31467">
                  <c:v>3.517993211746</c:v>
                </c:pt>
                <c:pt idx="31468">
                  <c:v>3.5180099010469998</c:v>
                </c:pt>
                <c:pt idx="31469">
                  <c:v>3.5179903507230001</c:v>
                </c:pt>
                <c:pt idx="31470">
                  <c:v>3.5179667472839999</c:v>
                </c:pt>
                <c:pt idx="31471">
                  <c:v>3.5179433822630002</c:v>
                </c:pt>
                <c:pt idx="31472">
                  <c:v>3.5179471969599998</c:v>
                </c:pt>
                <c:pt idx="31473">
                  <c:v>3.5180120468139999</c:v>
                </c:pt>
                <c:pt idx="31474">
                  <c:v>3.5181059837339999</c:v>
                </c:pt>
                <c:pt idx="31475">
                  <c:v>3.5182027816770001</c:v>
                </c:pt>
                <c:pt idx="31476">
                  <c:v>3.5182969570160001</c:v>
                </c:pt>
                <c:pt idx="31477">
                  <c:v>3.5183706283570002</c:v>
                </c:pt>
                <c:pt idx="31478">
                  <c:v>3.5183806419370001</c:v>
                </c:pt>
                <c:pt idx="31479">
                  <c:v>3.5183639526369999</c:v>
                </c:pt>
                <c:pt idx="31480">
                  <c:v>3.518350601196</c:v>
                </c:pt>
                <c:pt idx="31481">
                  <c:v>3.518320798874</c:v>
                </c:pt>
                <c:pt idx="31482">
                  <c:v>3.5183062553409998</c:v>
                </c:pt>
                <c:pt idx="31483">
                  <c:v>3.5182917118070001</c:v>
                </c:pt>
                <c:pt idx="31484">
                  <c:v>3.5182812213900001</c:v>
                </c:pt>
                <c:pt idx="31485">
                  <c:v>3.5183379650119999</c:v>
                </c:pt>
                <c:pt idx="31486">
                  <c:v>3.518434524536</c:v>
                </c:pt>
                <c:pt idx="31487">
                  <c:v>3.518533706665</c:v>
                </c:pt>
                <c:pt idx="31488">
                  <c:v>3.5186374187470002</c:v>
                </c:pt>
                <c:pt idx="31489">
                  <c:v>3.5187320709229999</c:v>
                </c:pt>
                <c:pt idx="31490">
                  <c:v>3.5187840461729998</c:v>
                </c:pt>
                <c:pt idx="31491">
                  <c:v>3.5187766551970001</c:v>
                </c:pt>
                <c:pt idx="31492">
                  <c:v>3.5188450813290002</c:v>
                </c:pt>
                <c:pt idx="31493">
                  <c:v>3.5191776752470001</c:v>
                </c:pt>
                <c:pt idx="31494">
                  <c:v>3.5193321704859999</c:v>
                </c:pt>
                <c:pt idx="31495">
                  <c:v>3.5194101333619998</c:v>
                </c:pt>
                <c:pt idx="31496">
                  <c:v>3.5194826126100001</c:v>
                </c:pt>
                <c:pt idx="31497">
                  <c:v>3.519541501999</c:v>
                </c:pt>
                <c:pt idx="31498">
                  <c:v>3.5195918083189999</c:v>
                </c:pt>
                <c:pt idx="31499">
                  <c:v>3.5196311473850002</c:v>
                </c:pt>
                <c:pt idx="31500">
                  <c:v>3.5196595191959998</c:v>
                </c:pt>
                <c:pt idx="31501">
                  <c:v>3.5196869373320001</c:v>
                </c:pt>
                <c:pt idx="31502">
                  <c:v>3.5197169780730002</c:v>
                </c:pt>
                <c:pt idx="31503">
                  <c:v>3.5197460651400001</c:v>
                </c:pt>
                <c:pt idx="31504">
                  <c:v>3.5197792053220001</c:v>
                </c:pt>
                <c:pt idx="31505">
                  <c:v>3.519813776016</c:v>
                </c:pt>
                <c:pt idx="31506">
                  <c:v>3.5198562145230001</c:v>
                </c:pt>
                <c:pt idx="31507">
                  <c:v>3.5199115276340001</c:v>
                </c:pt>
                <c:pt idx="31508">
                  <c:v>3.5199790000919999</c:v>
                </c:pt>
                <c:pt idx="31509">
                  <c:v>3.5200569629670002</c:v>
                </c:pt>
                <c:pt idx="31510">
                  <c:v>3.5201454162600001</c:v>
                </c:pt>
                <c:pt idx="31511">
                  <c:v>3.5202331542969998</c:v>
                </c:pt>
                <c:pt idx="31512">
                  <c:v>3.5203208923339999</c:v>
                </c:pt>
                <c:pt idx="31513">
                  <c:v>3.5204095840449998</c:v>
                </c:pt>
                <c:pt idx="31514">
                  <c:v>3.520492076874</c:v>
                </c:pt>
                <c:pt idx="31515">
                  <c:v>3.5205717086789998</c:v>
                </c:pt>
                <c:pt idx="31516">
                  <c:v>3.5207245349880001</c:v>
                </c:pt>
                <c:pt idx="31517">
                  <c:v>3.5207929611209998</c:v>
                </c:pt>
                <c:pt idx="31518">
                  <c:v>3.5208907127379998</c:v>
                </c:pt>
                <c:pt idx="31519">
                  <c:v>3.520912647247</c:v>
                </c:pt>
                <c:pt idx="31520">
                  <c:v>3.5209677219389999</c:v>
                </c:pt>
                <c:pt idx="31521">
                  <c:v>3.5210685729979998</c:v>
                </c:pt>
                <c:pt idx="31522">
                  <c:v>3.5211656093600001</c:v>
                </c:pt>
                <c:pt idx="31523">
                  <c:v>3.5212581157680001</c:v>
                </c:pt>
                <c:pt idx="31524">
                  <c:v>3.5213530063629999</c:v>
                </c:pt>
                <c:pt idx="31525">
                  <c:v>3.5214316844939999</c:v>
                </c:pt>
                <c:pt idx="31526">
                  <c:v>3.5214457511899999</c:v>
                </c:pt>
                <c:pt idx="31527">
                  <c:v>3.521421670914</c:v>
                </c:pt>
                <c:pt idx="31528">
                  <c:v>3.5213923454280001</c:v>
                </c:pt>
                <c:pt idx="31529">
                  <c:v>3.521360397339</c:v>
                </c:pt>
                <c:pt idx="31530">
                  <c:v>3.5213425159449998</c:v>
                </c:pt>
                <c:pt idx="31531">
                  <c:v>3.521381616592</c:v>
                </c:pt>
                <c:pt idx="31532">
                  <c:v>3.5214631557459999</c:v>
                </c:pt>
                <c:pt idx="31533">
                  <c:v>3.5215480327609998</c:v>
                </c:pt>
                <c:pt idx="31534">
                  <c:v>3.5215935707089998</c:v>
                </c:pt>
                <c:pt idx="31535">
                  <c:v>3.5216376781459999</c:v>
                </c:pt>
                <c:pt idx="31536">
                  <c:v>3.5216856002810002</c:v>
                </c:pt>
                <c:pt idx="31537">
                  <c:v>3.5217719078059999</c:v>
                </c:pt>
                <c:pt idx="31538">
                  <c:v>3.5218026638030002</c:v>
                </c:pt>
                <c:pt idx="31539">
                  <c:v>3.521814107895</c:v>
                </c:pt>
                <c:pt idx="31540">
                  <c:v>3.5218074321750001</c:v>
                </c:pt>
                <c:pt idx="31541">
                  <c:v>3.521787881851</c:v>
                </c:pt>
                <c:pt idx="31542">
                  <c:v>3.5217661857599998</c:v>
                </c:pt>
                <c:pt idx="31543">
                  <c:v>3.5217416286469998</c:v>
                </c:pt>
                <c:pt idx="31544">
                  <c:v>3.5217413902280001</c:v>
                </c:pt>
                <c:pt idx="31545">
                  <c:v>3.5218133926389998</c:v>
                </c:pt>
                <c:pt idx="31546">
                  <c:v>3.521909952164</c:v>
                </c:pt>
                <c:pt idx="31547">
                  <c:v>3.5219597816469999</c:v>
                </c:pt>
                <c:pt idx="31548">
                  <c:v>3.5220606327059998</c:v>
                </c:pt>
                <c:pt idx="31549">
                  <c:v>3.5221638679499998</c:v>
                </c:pt>
                <c:pt idx="31550">
                  <c:v>3.5224020481110001</c:v>
                </c:pt>
                <c:pt idx="31551">
                  <c:v>3.522421121597</c:v>
                </c:pt>
                <c:pt idx="31552">
                  <c:v>3.522447109222</c:v>
                </c:pt>
                <c:pt idx="31553">
                  <c:v>3.5224850177759999</c:v>
                </c:pt>
                <c:pt idx="31554">
                  <c:v>3.5225276947020001</c:v>
                </c:pt>
                <c:pt idx="31555">
                  <c:v>3.522579669952</c:v>
                </c:pt>
                <c:pt idx="31556">
                  <c:v>3.5226402282709999</c:v>
                </c:pt>
                <c:pt idx="31557">
                  <c:v>3.5227184295649998</c:v>
                </c:pt>
                <c:pt idx="31558">
                  <c:v>3.5228099823000001</c:v>
                </c:pt>
                <c:pt idx="31559">
                  <c:v>3.522914171219</c:v>
                </c:pt>
                <c:pt idx="31560">
                  <c:v>3.523022413254</c:v>
                </c:pt>
                <c:pt idx="31561">
                  <c:v>3.5231318473819999</c:v>
                </c:pt>
                <c:pt idx="31562">
                  <c:v>3.5232326984409998</c:v>
                </c:pt>
                <c:pt idx="31563">
                  <c:v>3.523324251175</c:v>
                </c:pt>
                <c:pt idx="31564">
                  <c:v>3.5234117507930001</c:v>
                </c:pt>
                <c:pt idx="31565">
                  <c:v>3.5234959125519998</c:v>
                </c:pt>
                <c:pt idx="31566">
                  <c:v>3.523573160172</c:v>
                </c:pt>
                <c:pt idx="31567">
                  <c:v>3.5236487388610001</c:v>
                </c:pt>
                <c:pt idx="31568">
                  <c:v>3.523772239685</c:v>
                </c:pt>
                <c:pt idx="31569">
                  <c:v>3.5238308906559999</c:v>
                </c:pt>
                <c:pt idx="31570">
                  <c:v>3.5238010883330002</c:v>
                </c:pt>
                <c:pt idx="31571">
                  <c:v>3.5238165855410002</c:v>
                </c:pt>
                <c:pt idx="31572">
                  <c:v>3.5238940715789999</c:v>
                </c:pt>
                <c:pt idx="31573">
                  <c:v>3.5240471363069998</c:v>
                </c:pt>
                <c:pt idx="31574">
                  <c:v>3.5242462158199999</c:v>
                </c:pt>
                <c:pt idx="31575">
                  <c:v>3.5243906974789998</c:v>
                </c:pt>
                <c:pt idx="31576">
                  <c:v>3.5244565010070001</c:v>
                </c:pt>
                <c:pt idx="31577">
                  <c:v>3.5244398117069999</c:v>
                </c:pt>
                <c:pt idx="31578">
                  <c:v>3.5244064331049998</c:v>
                </c:pt>
                <c:pt idx="31579">
                  <c:v>3.5243747234340002</c:v>
                </c:pt>
                <c:pt idx="31580">
                  <c:v>3.5243568420410001</c:v>
                </c:pt>
                <c:pt idx="31581">
                  <c:v>3.5243847370150001</c:v>
                </c:pt>
                <c:pt idx="31582">
                  <c:v>3.5244634151460001</c:v>
                </c:pt>
                <c:pt idx="31583">
                  <c:v>3.5245647430420002</c:v>
                </c:pt>
                <c:pt idx="31584">
                  <c:v>3.5246691703800002</c:v>
                </c:pt>
                <c:pt idx="31585">
                  <c:v>3.5248265266419998</c:v>
                </c:pt>
                <c:pt idx="31586">
                  <c:v>3.5249450206759998</c:v>
                </c:pt>
                <c:pt idx="31587">
                  <c:v>3.5249414443970002</c:v>
                </c:pt>
                <c:pt idx="31588">
                  <c:v>3.5249130725860001</c:v>
                </c:pt>
                <c:pt idx="31589">
                  <c:v>3.5248863697049999</c:v>
                </c:pt>
                <c:pt idx="31590">
                  <c:v>3.5248732566830001</c:v>
                </c:pt>
                <c:pt idx="31591">
                  <c:v>3.5250153541559999</c:v>
                </c:pt>
                <c:pt idx="31592">
                  <c:v>3.5251648426059998</c:v>
                </c:pt>
                <c:pt idx="31593">
                  <c:v>3.5252418518069999</c:v>
                </c:pt>
                <c:pt idx="31594">
                  <c:v>3.5253248214720001</c:v>
                </c:pt>
                <c:pt idx="31595">
                  <c:v>3.5254104137420001</c:v>
                </c:pt>
                <c:pt idx="31596">
                  <c:v>3.525499105453</c:v>
                </c:pt>
                <c:pt idx="31597">
                  <c:v>3.5255861282350001</c:v>
                </c:pt>
                <c:pt idx="31598">
                  <c:v>3.525671243668</c:v>
                </c:pt>
                <c:pt idx="31599">
                  <c:v>3.525754928589</c:v>
                </c:pt>
                <c:pt idx="31600">
                  <c:v>3.5258271694180001</c:v>
                </c:pt>
                <c:pt idx="31601">
                  <c:v>3.5258839130399999</c:v>
                </c:pt>
                <c:pt idx="31602">
                  <c:v>3.525927782059</c:v>
                </c:pt>
                <c:pt idx="31603">
                  <c:v>3.525957584381</c:v>
                </c:pt>
                <c:pt idx="31604">
                  <c:v>3.5259840488430001</c:v>
                </c:pt>
                <c:pt idx="31605">
                  <c:v>3.52601313591</c:v>
                </c:pt>
                <c:pt idx="31606">
                  <c:v>3.5260388851169999</c:v>
                </c:pt>
                <c:pt idx="31607">
                  <c:v>3.5260674953460001</c:v>
                </c:pt>
                <c:pt idx="31608">
                  <c:v>3.526095151901</c:v>
                </c:pt>
                <c:pt idx="31609">
                  <c:v>3.5261261463169999</c:v>
                </c:pt>
                <c:pt idx="31610">
                  <c:v>3.5261673927310002</c:v>
                </c:pt>
                <c:pt idx="31611">
                  <c:v>3.5262193679810001</c:v>
                </c:pt>
                <c:pt idx="31612">
                  <c:v>3.5262846946719999</c:v>
                </c:pt>
                <c:pt idx="31613">
                  <c:v>3.5263657569890001</c:v>
                </c:pt>
                <c:pt idx="31614">
                  <c:v>3.5264449119569998</c:v>
                </c:pt>
                <c:pt idx="31615">
                  <c:v>3.526593923569</c:v>
                </c:pt>
                <c:pt idx="31616">
                  <c:v>3.5270338058470001</c:v>
                </c:pt>
                <c:pt idx="31617">
                  <c:v>3.5270111560820001</c:v>
                </c:pt>
                <c:pt idx="31618">
                  <c:v>3.5269744396210001</c:v>
                </c:pt>
                <c:pt idx="31619">
                  <c:v>3.5272281169889999</c:v>
                </c:pt>
                <c:pt idx="31620">
                  <c:v>3.5275936126710001</c:v>
                </c:pt>
                <c:pt idx="31621">
                  <c:v>3.5276553630829999</c:v>
                </c:pt>
                <c:pt idx="31622">
                  <c:v>3.5276517868039998</c:v>
                </c:pt>
                <c:pt idx="31623">
                  <c:v>3.5276172161099999</c:v>
                </c:pt>
                <c:pt idx="31624">
                  <c:v>3.527582645416</c:v>
                </c:pt>
                <c:pt idx="31625">
                  <c:v>3.5275437831879999</c:v>
                </c:pt>
                <c:pt idx="31626">
                  <c:v>3.5275359153750001</c:v>
                </c:pt>
                <c:pt idx="31627">
                  <c:v>3.5275890827179999</c:v>
                </c:pt>
                <c:pt idx="31628">
                  <c:v>3.5276291370389998</c:v>
                </c:pt>
                <c:pt idx="31629">
                  <c:v>3.5276689529419998</c:v>
                </c:pt>
                <c:pt idx="31630">
                  <c:v>3.5277495384219999</c:v>
                </c:pt>
                <c:pt idx="31631">
                  <c:v>3.5278363227840002</c:v>
                </c:pt>
                <c:pt idx="31632">
                  <c:v>3.5279207229609999</c:v>
                </c:pt>
                <c:pt idx="31633">
                  <c:v>3.5279619693759998</c:v>
                </c:pt>
                <c:pt idx="31634">
                  <c:v>3.5280437469480002</c:v>
                </c:pt>
                <c:pt idx="31635">
                  <c:v>3.5281062126160001</c:v>
                </c:pt>
                <c:pt idx="31636">
                  <c:v>3.528107404709</c:v>
                </c:pt>
                <c:pt idx="31637">
                  <c:v>3.5280723571779999</c:v>
                </c:pt>
                <c:pt idx="31638">
                  <c:v>3.5280349254610002</c:v>
                </c:pt>
                <c:pt idx="31639">
                  <c:v>3.5280075073239998</c:v>
                </c:pt>
                <c:pt idx="31640">
                  <c:v>3.5280249118799998</c:v>
                </c:pt>
                <c:pt idx="31641">
                  <c:v>3.5282182693480002</c:v>
                </c:pt>
                <c:pt idx="31642">
                  <c:v>3.5287151336670002</c:v>
                </c:pt>
                <c:pt idx="31643">
                  <c:v>3.528791427612</c:v>
                </c:pt>
                <c:pt idx="31644">
                  <c:v>3.5288546085360002</c:v>
                </c:pt>
                <c:pt idx="31645">
                  <c:v>3.5289039611819999</c:v>
                </c:pt>
                <c:pt idx="31646">
                  <c:v>3.528944253922</c:v>
                </c:pt>
                <c:pt idx="31647">
                  <c:v>3.5289840698239998</c:v>
                </c:pt>
                <c:pt idx="31648">
                  <c:v>3.5290272235870002</c:v>
                </c:pt>
                <c:pt idx="31649">
                  <c:v>3.5290722846980001</c:v>
                </c:pt>
                <c:pt idx="31650">
                  <c:v>3.5291168689729999</c:v>
                </c:pt>
                <c:pt idx="31651">
                  <c:v>3.5291647911070001</c:v>
                </c:pt>
                <c:pt idx="31652">
                  <c:v>3.5292081832890001</c:v>
                </c:pt>
                <c:pt idx="31653">
                  <c:v>3.529250144958</c:v>
                </c:pt>
                <c:pt idx="31654">
                  <c:v>3.529304027557</c:v>
                </c:pt>
                <c:pt idx="31655">
                  <c:v>3.5293784141539999</c:v>
                </c:pt>
                <c:pt idx="31656">
                  <c:v>3.529457569122</c:v>
                </c:pt>
                <c:pt idx="31657">
                  <c:v>3.5295386314389998</c:v>
                </c:pt>
                <c:pt idx="31658">
                  <c:v>3.5296862125400001</c:v>
                </c:pt>
                <c:pt idx="31659">
                  <c:v>3.5300917625429999</c:v>
                </c:pt>
                <c:pt idx="31660">
                  <c:v>3.5300776958469999</c:v>
                </c:pt>
                <c:pt idx="31661">
                  <c:v>3.5300490856170001</c:v>
                </c:pt>
                <c:pt idx="31662">
                  <c:v>3.5300626754760001</c:v>
                </c:pt>
                <c:pt idx="31663">
                  <c:v>3.5301382541659998</c:v>
                </c:pt>
                <c:pt idx="31664">
                  <c:v>3.5302295684809999</c:v>
                </c:pt>
                <c:pt idx="31665">
                  <c:v>3.5303184986109999</c:v>
                </c:pt>
                <c:pt idx="31666">
                  <c:v>3.530409097672</c:v>
                </c:pt>
                <c:pt idx="31667">
                  <c:v>3.5304977893829999</c:v>
                </c:pt>
                <c:pt idx="31668">
                  <c:v>3.530552625656</c:v>
                </c:pt>
                <c:pt idx="31669">
                  <c:v>3.5305538177489999</c:v>
                </c:pt>
                <c:pt idx="31670">
                  <c:v>3.530520915985</c:v>
                </c:pt>
                <c:pt idx="31671">
                  <c:v>3.5305032730099999</c:v>
                </c:pt>
                <c:pt idx="31672">
                  <c:v>3.530488014221</c:v>
                </c:pt>
                <c:pt idx="31673">
                  <c:v>3.5304558277129998</c:v>
                </c:pt>
                <c:pt idx="31674">
                  <c:v>3.5304477214809999</c:v>
                </c:pt>
                <c:pt idx="31675">
                  <c:v>3.5304725170140001</c:v>
                </c:pt>
                <c:pt idx="31676">
                  <c:v>3.5305511951450002</c:v>
                </c:pt>
                <c:pt idx="31677">
                  <c:v>3.5306389331819998</c:v>
                </c:pt>
                <c:pt idx="31678">
                  <c:v>3.5307307243350001</c:v>
                </c:pt>
                <c:pt idx="31679">
                  <c:v>3.5308239459989998</c:v>
                </c:pt>
                <c:pt idx="31680">
                  <c:v>3.530918598175</c:v>
                </c:pt>
                <c:pt idx="31681">
                  <c:v>3.5309898853299999</c:v>
                </c:pt>
                <c:pt idx="31682">
                  <c:v>3.5310125350949999</c:v>
                </c:pt>
                <c:pt idx="31683">
                  <c:v>3.5309910774229998</c:v>
                </c:pt>
                <c:pt idx="31684">
                  <c:v>3.5309665203090002</c:v>
                </c:pt>
                <c:pt idx="31685">
                  <c:v>3.5310308933260002</c:v>
                </c:pt>
                <c:pt idx="31686">
                  <c:v>3.5314064025879999</c:v>
                </c:pt>
                <c:pt idx="31687">
                  <c:v>3.5315582752229999</c:v>
                </c:pt>
                <c:pt idx="31688">
                  <c:v>3.5316419601439999</c:v>
                </c:pt>
                <c:pt idx="31689">
                  <c:v>3.5317299366000001</c:v>
                </c:pt>
                <c:pt idx="31690">
                  <c:v>3.5318059921259999</c:v>
                </c:pt>
                <c:pt idx="31691">
                  <c:v>3.5318641662600001</c:v>
                </c:pt>
                <c:pt idx="31692">
                  <c:v>3.5319151878359998</c:v>
                </c:pt>
                <c:pt idx="31693">
                  <c:v>3.5319519042969998</c:v>
                </c:pt>
                <c:pt idx="31694">
                  <c:v>3.531984090805</c:v>
                </c:pt>
                <c:pt idx="31695">
                  <c:v>3.5320186614989999</c:v>
                </c:pt>
                <c:pt idx="31696">
                  <c:v>3.5320529937740002</c:v>
                </c:pt>
                <c:pt idx="31697">
                  <c:v>3.5320830345149998</c:v>
                </c:pt>
                <c:pt idx="31698">
                  <c:v>3.5321085453030001</c:v>
                </c:pt>
                <c:pt idx="31699">
                  <c:v>3.5321371555329999</c:v>
                </c:pt>
                <c:pt idx="31700">
                  <c:v>3.5322284698490001</c:v>
                </c:pt>
                <c:pt idx="31701">
                  <c:v>3.5323636531829998</c:v>
                </c:pt>
                <c:pt idx="31702">
                  <c:v>3.532442569733</c:v>
                </c:pt>
                <c:pt idx="31703">
                  <c:v>3.5326020717620001</c:v>
                </c:pt>
                <c:pt idx="31704">
                  <c:v>3.5327539443970002</c:v>
                </c:pt>
                <c:pt idx="31705">
                  <c:v>3.5328989028929998</c:v>
                </c:pt>
                <c:pt idx="31706">
                  <c:v>3.5329542160030001</c:v>
                </c:pt>
                <c:pt idx="31707">
                  <c:v>3.5330102443700002</c:v>
                </c:pt>
                <c:pt idx="31708">
                  <c:v>3.5330348014830002</c:v>
                </c:pt>
                <c:pt idx="31709">
                  <c:v>3.533054828644</c:v>
                </c:pt>
                <c:pt idx="31710">
                  <c:v>3.5334217548370002</c:v>
                </c:pt>
                <c:pt idx="31711">
                  <c:v>3.5337426662450002</c:v>
                </c:pt>
                <c:pt idx="31712">
                  <c:v>3.5337119102479999</c:v>
                </c:pt>
                <c:pt idx="31713">
                  <c:v>3.533686161041</c:v>
                </c:pt>
                <c:pt idx="31714">
                  <c:v>3.5336713790890002</c:v>
                </c:pt>
                <c:pt idx="31715">
                  <c:v>3.5337061882020002</c:v>
                </c:pt>
                <c:pt idx="31716">
                  <c:v>3.533790588379</c:v>
                </c:pt>
                <c:pt idx="31717">
                  <c:v>3.5338768959050002</c:v>
                </c:pt>
                <c:pt idx="31718">
                  <c:v>3.53395652771</c:v>
                </c:pt>
                <c:pt idx="31719">
                  <c:v>3.5340442657470001</c:v>
                </c:pt>
                <c:pt idx="31720">
                  <c:v>3.5341334342959998</c:v>
                </c:pt>
                <c:pt idx="31721">
                  <c:v>3.534195423126</c:v>
                </c:pt>
                <c:pt idx="31722">
                  <c:v>3.5342123508449999</c:v>
                </c:pt>
                <c:pt idx="31723">
                  <c:v>3.534192085266</c:v>
                </c:pt>
                <c:pt idx="31724">
                  <c:v>3.5341558456420001</c:v>
                </c:pt>
                <c:pt idx="31725">
                  <c:v>3.5341200828549999</c:v>
                </c:pt>
                <c:pt idx="31726">
                  <c:v>3.5341088771820002</c:v>
                </c:pt>
                <c:pt idx="31727">
                  <c:v>3.5341436862950002</c:v>
                </c:pt>
                <c:pt idx="31728">
                  <c:v>3.5341768264770002</c:v>
                </c:pt>
                <c:pt idx="31729">
                  <c:v>3.5342681407929999</c:v>
                </c:pt>
                <c:pt idx="31730">
                  <c:v>3.5343654155730002</c:v>
                </c:pt>
                <c:pt idx="31731">
                  <c:v>3.5345225334169998</c:v>
                </c:pt>
                <c:pt idx="31732">
                  <c:v>3.5346703529360002</c:v>
                </c:pt>
                <c:pt idx="31733">
                  <c:v>3.5347208976750002</c:v>
                </c:pt>
                <c:pt idx="31734">
                  <c:v>3.5347352027890002</c:v>
                </c:pt>
                <c:pt idx="31735">
                  <c:v>3.5347819328310002</c:v>
                </c:pt>
                <c:pt idx="31736">
                  <c:v>3.5348246097559999</c:v>
                </c:pt>
                <c:pt idx="31737">
                  <c:v>3.5348854064939998</c:v>
                </c:pt>
                <c:pt idx="31738">
                  <c:v>3.5349595546720001</c:v>
                </c:pt>
                <c:pt idx="31739">
                  <c:v>3.535056829453</c:v>
                </c:pt>
                <c:pt idx="31740">
                  <c:v>3.5351533889770002</c:v>
                </c:pt>
                <c:pt idx="31741">
                  <c:v>3.5352547168730002</c:v>
                </c:pt>
                <c:pt idx="31742">
                  <c:v>3.5353572368620001</c:v>
                </c:pt>
                <c:pt idx="31743">
                  <c:v>3.535458087921</c:v>
                </c:pt>
                <c:pt idx="31744">
                  <c:v>3.5355527400970002</c:v>
                </c:pt>
                <c:pt idx="31745">
                  <c:v>3.5356454849240002</c:v>
                </c:pt>
                <c:pt idx="31746">
                  <c:v>3.535808324814</c:v>
                </c:pt>
                <c:pt idx="31747">
                  <c:v>3.5358610153200001</c:v>
                </c:pt>
                <c:pt idx="31748">
                  <c:v>3.5359001159669998</c:v>
                </c:pt>
                <c:pt idx="31749">
                  <c:v>3.5359470844269998</c:v>
                </c:pt>
                <c:pt idx="31750">
                  <c:v>3.5359833240510001</c:v>
                </c:pt>
                <c:pt idx="31751">
                  <c:v>3.5360147953030001</c:v>
                </c:pt>
                <c:pt idx="31752">
                  <c:v>3.536054372787</c:v>
                </c:pt>
                <c:pt idx="31753">
                  <c:v>3.5366189479829999</c:v>
                </c:pt>
                <c:pt idx="31754">
                  <c:v>3.536628246307</c:v>
                </c:pt>
                <c:pt idx="31755">
                  <c:v>3.5366134643549998</c:v>
                </c:pt>
                <c:pt idx="31756">
                  <c:v>3.5365908145899998</c:v>
                </c:pt>
                <c:pt idx="31757">
                  <c:v>3.5365715026859998</c:v>
                </c:pt>
                <c:pt idx="31758">
                  <c:v>3.5365769863129999</c:v>
                </c:pt>
                <c:pt idx="31759">
                  <c:v>3.5366513729100002</c:v>
                </c:pt>
                <c:pt idx="31760">
                  <c:v>3.5367469787600001</c:v>
                </c:pt>
                <c:pt idx="31761">
                  <c:v>3.53684425354</c:v>
                </c:pt>
                <c:pt idx="31762">
                  <c:v>3.5369410514830002</c:v>
                </c:pt>
                <c:pt idx="31763">
                  <c:v>3.5369935035709998</c:v>
                </c:pt>
                <c:pt idx="31764">
                  <c:v>3.5369887351989999</c:v>
                </c:pt>
                <c:pt idx="31765">
                  <c:v>3.5369668006900001</c:v>
                </c:pt>
                <c:pt idx="31766">
                  <c:v>3.5369460582730001</c:v>
                </c:pt>
                <c:pt idx="31767">
                  <c:v>3.5369219779969998</c:v>
                </c:pt>
                <c:pt idx="31768">
                  <c:v>3.536947011948</c:v>
                </c:pt>
                <c:pt idx="31769">
                  <c:v>3.5370340347289999</c:v>
                </c:pt>
                <c:pt idx="31770">
                  <c:v>3.537140607834</c:v>
                </c:pt>
                <c:pt idx="31771">
                  <c:v>3.5374298095699999</c:v>
                </c:pt>
                <c:pt idx="31772">
                  <c:v>3.5375199317930002</c:v>
                </c:pt>
                <c:pt idx="31773">
                  <c:v>3.5377027988430001</c:v>
                </c:pt>
                <c:pt idx="31774">
                  <c:v>3.5377855300899999</c:v>
                </c:pt>
                <c:pt idx="31775">
                  <c:v>3.5379536151890001</c:v>
                </c:pt>
                <c:pt idx="31776">
                  <c:v>3.5380373001100001</c:v>
                </c:pt>
                <c:pt idx="31777">
                  <c:v>3.538125753403</c:v>
                </c:pt>
                <c:pt idx="31778">
                  <c:v>3.5382180213929999</c:v>
                </c:pt>
                <c:pt idx="31779">
                  <c:v>3.5383059978490001</c:v>
                </c:pt>
                <c:pt idx="31780">
                  <c:v>3.5383918285370002</c:v>
                </c:pt>
                <c:pt idx="31781">
                  <c:v>3.538448810577</c:v>
                </c:pt>
                <c:pt idx="31782">
                  <c:v>3.5384864807129999</c:v>
                </c:pt>
                <c:pt idx="31783">
                  <c:v>3.5385153293610001</c:v>
                </c:pt>
                <c:pt idx="31784">
                  <c:v>3.5385379791260001</c:v>
                </c:pt>
                <c:pt idx="31785">
                  <c:v>3.5385582447049999</c:v>
                </c:pt>
                <c:pt idx="31786">
                  <c:v>3.5385756492609999</c:v>
                </c:pt>
                <c:pt idx="31787">
                  <c:v>3.5385918617250001</c:v>
                </c:pt>
                <c:pt idx="31788">
                  <c:v>3.5386188030239998</c:v>
                </c:pt>
                <c:pt idx="31789">
                  <c:v>3.5386743545530002</c:v>
                </c:pt>
                <c:pt idx="31790">
                  <c:v>3.5389115810390002</c:v>
                </c:pt>
                <c:pt idx="31791">
                  <c:v>3.53928232193</c:v>
                </c:pt>
                <c:pt idx="31792">
                  <c:v>3.539266586304</c:v>
                </c:pt>
                <c:pt idx="31793">
                  <c:v>3.539245843887</c:v>
                </c:pt>
                <c:pt idx="31794">
                  <c:v>3.539243936539</c:v>
                </c:pt>
                <c:pt idx="31795">
                  <c:v>3.539345026016</c:v>
                </c:pt>
                <c:pt idx="31796">
                  <c:v>3.5394434928890002</c:v>
                </c:pt>
                <c:pt idx="31797">
                  <c:v>3.5395486354829999</c:v>
                </c:pt>
                <c:pt idx="31798">
                  <c:v>3.5396506786350002</c:v>
                </c:pt>
                <c:pt idx="31799">
                  <c:v>3.5397398471830002</c:v>
                </c:pt>
                <c:pt idx="31800">
                  <c:v>3.539780855179</c:v>
                </c:pt>
                <c:pt idx="31801">
                  <c:v>3.5397708415990001</c:v>
                </c:pt>
                <c:pt idx="31802">
                  <c:v>3.5397343635560001</c:v>
                </c:pt>
                <c:pt idx="31803">
                  <c:v>3.5397133827210001</c:v>
                </c:pt>
                <c:pt idx="31804">
                  <c:v>3.539718151093</c:v>
                </c:pt>
                <c:pt idx="31805">
                  <c:v>3.5397870540619998</c:v>
                </c:pt>
                <c:pt idx="31806">
                  <c:v>3.5399503707890001</c:v>
                </c:pt>
                <c:pt idx="31807">
                  <c:v>3.5401260852809999</c:v>
                </c:pt>
                <c:pt idx="31808">
                  <c:v>3.540292024612</c:v>
                </c:pt>
                <c:pt idx="31809">
                  <c:v>3.5403282642359999</c:v>
                </c:pt>
                <c:pt idx="31810">
                  <c:v>3.5403814315800002</c:v>
                </c:pt>
                <c:pt idx="31811">
                  <c:v>3.540578126907</c:v>
                </c:pt>
                <c:pt idx="31812">
                  <c:v>3.5407412052149998</c:v>
                </c:pt>
                <c:pt idx="31813">
                  <c:v>3.5409018993379999</c:v>
                </c:pt>
                <c:pt idx="31814">
                  <c:v>3.5410573482509999</c:v>
                </c:pt>
                <c:pt idx="31815">
                  <c:v>3.5411562919619999</c:v>
                </c:pt>
                <c:pt idx="31816">
                  <c:v>3.541200637817</c:v>
                </c:pt>
                <c:pt idx="31817">
                  <c:v>3.5412409305570001</c:v>
                </c:pt>
                <c:pt idx="31818">
                  <c:v>3.5412621498110002</c:v>
                </c:pt>
                <c:pt idx="31819">
                  <c:v>3.5413045883179999</c:v>
                </c:pt>
                <c:pt idx="31820">
                  <c:v>3.5413310527799999</c:v>
                </c:pt>
                <c:pt idx="31821">
                  <c:v>3.5414335727689998</c:v>
                </c:pt>
                <c:pt idx="31822">
                  <c:v>3.5415849685669998</c:v>
                </c:pt>
                <c:pt idx="31823">
                  <c:v>3.542018413544</c:v>
                </c:pt>
                <c:pt idx="31824">
                  <c:v>3.5420329570770002</c:v>
                </c:pt>
                <c:pt idx="31825">
                  <c:v>3.5420198440549999</c:v>
                </c:pt>
                <c:pt idx="31826">
                  <c:v>3.5420050621030001</c:v>
                </c:pt>
                <c:pt idx="31827">
                  <c:v>3.542110681534</c:v>
                </c:pt>
                <c:pt idx="31828">
                  <c:v>3.5422735214230001</c:v>
                </c:pt>
                <c:pt idx="31829">
                  <c:v>3.5423786640169999</c:v>
                </c:pt>
                <c:pt idx="31830">
                  <c:v>3.5424759387970002</c:v>
                </c:pt>
                <c:pt idx="31831">
                  <c:v>3.5425238609309999</c:v>
                </c:pt>
                <c:pt idx="31832">
                  <c:v>3.5425131320949999</c:v>
                </c:pt>
                <c:pt idx="31833">
                  <c:v>3.5424952507020002</c:v>
                </c:pt>
                <c:pt idx="31834">
                  <c:v>3.5424642562869999</c:v>
                </c:pt>
                <c:pt idx="31835">
                  <c:v>3.5424325466159998</c:v>
                </c:pt>
                <c:pt idx="31836">
                  <c:v>3.5424225330349999</c:v>
                </c:pt>
                <c:pt idx="31837">
                  <c:v>3.5424721241000001</c:v>
                </c:pt>
                <c:pt idx="31838">
                  <c:v>3.5425598621369998</c:v>
                </c:pt>
                <c:pt idx="31839">
                  <c:v>3.5426523685459999</c:v>
                </c:pt>
                <c:pt idx="31840">
                  <c:v>3.5427484512329999</c:v>
                </c:pt>
                <c:pt idx="31841">
                  <c:v>3.5427975654599999</c:v>
                </c:pt>
                <c:pt idx="31842">
                  <c:v>3.5428893566130002</c:v>
                </c:pt>
                <c:pt idx="31843">
                  <c:v>3.5429251194</c:v>
                </c:pt>
                <c:pt idx="31844">
                  <c:v>3.5429174900049998</c:v>
                </c:pt>
                <c:pt idx="31845">
                  <c:v>3.5428950786589999</c:v>
                </c:pt>
                <c:pt idx="31846">
                  <c:v>3.5429151058200001</c:v>
                </c:pt>
                <c:pt idx="31847">
                  <c:v>3.543223381042</c:v>
                </c:pt>
                <c:pt idx="31848">
                  <c:v>3.5433776378630002</c:v>
                </c:pt>
                <c:pt idx="31849">
                  <c:v>3.54354429245</c:v>
                </c:pt>
                <c:pt idx="31850">
                  <c:v>3.5436189174649999</c:v>
                </c:pt>
                <c:pt idx="31851">
                  <c:v>3.5436811447140002</c:v>
                </c:pt>
                <c:pt idx="31852">
                  <c:v>3.5437231063839998</c:v>
                </c:pt>
                <c:pt idx="31853">
                  <c:v>3.5437555313110001</c:v>
                </c:pt>
                <c:pt idx="31854">
                  <c:v>3.5437858104709998</c:v>
                </c:pt>
                <c:pt idx="31855">
                  <c:v>3.5438184738160001</c:v>
                </c:pt>
                <c:pt idx="31856">
                  <c:v>3.5438470840449998</c:v>
                </c:pt>
                <c:pt idx="31857">
                  <c:v>3.5438690185550001</c:v>
                </c:pt>
                <c:pt idx="31858">
                  <c:v>3.543891429901</c:v>
                </c:pt>
                <c:pt idx="31859">
                  <c:v>3.5439457893370001</c:v>
                </c:pt>
                <c:pt idx="31860">
                  <c:v>3.5445325374599999</c:v>
                </c:pt>
                <c:pt idx="31861">
                  <c:v>3.5446221828460001</c:v>
                </c:pt>
                <c:pt idx="31862">
                  <c:v>3.544616699219</c:v>
                </c:pt>
                <c:pt idx="31863">
                  <c:v>3.544595956802</c:v>
                </c:pt>
                <c:pt idx="31864">
                  <c:v>3.544585227966</c:v>
                </c:pt>
                <c:pt idx="31865">
                  <c:v>3.5446290969850001</c:v>
                </c:pt>
                <c:pt idx="31866">
                  <c:v>3.5447220802310002</c:v>
                </c:pt>
                <c:pt idx="31867">
                  <c:v>3.5448231697080002</c:v>
                </c:pt>
                <c:pt idx="31868">
                  <c:v>3.5449285507199999</c:v>
                </c:pt>
                <c:pt idx="31869">
                  <c:v>3.5449783802030002</c:v>
                </c:pt>
                <c:pt idx="31870">
                  <c:v>3.5450642108919999</c:v>
                </c:pt>
                <c:pt idx="31871">
                  <c:v>3.545087337494</c:v>
                </c:pt>
                <c:pt idx="31872">
                  <c:v>3.5450813770290002</c:v>
                </c:pt>
                <c:pt idx="31873">
                  <c:v>3.5450541973109999</c:v>
                </c:pt>
                <c:pt idx="31874">
                  <c:v>3.5450410842900002</c:v>
                </c:pt>
                <c:pt idx="31875">
                  <c:v>3.5450191497799999</c:v>
                </c:pt>
                <c:pt idx="31876">
                  <c:v>3.5450091362</c:v>
                </c:pt>
                <c:pt idx="31877">
                  <c:v>3.545026540756</c:v>
                </c:pt>
                <c:pt idx="31878">
                  <c:v>3.5450606346129998</c:v>
                </c:pt>
                <c:pt idx="31879">
                  <c:v>3.5451104640960001</c:v>
                </c:pt>
                <c:pt idx="31880">
                  <c:v>3.545218467712</c:v>
                </c:pt>
                <c:pt idx="31881">
                  <c:v>3.5453276634219999</c:v>
                </c:pt>
                <c:pt idx="31882">
                  <c:v>3.5455973148350002</c:v>
                </c:pt>
                <c:pt idx="31883">
                  <c:v>3.545621156693</c:v>
                </c:pt>
                <c:pt idx="31884">
                  <c:v>3.5456464290619998</c:v>
                </c:pt>
                <c:pt idx="31885">
                  <c:v>3.5456743240359998</c:v>
                </c:pt>
                <c:pt idx="31886">
                  <c:v>3.5457110404969998</c:v>
                </c:pt>
                <c:pt idx="31887">
                  <c:v>3.5457596778870002</c:v>
                </c:pt>
                <c:pt idx="31888">
                  <c:v>3.5458343029020001</c:v>
                </c:pt>
                <c:pt idx="31889">
                  <c:v>3.5459311008449999</c:v>
                </c:pt>
                <c:pt idx="31890">
                  <c:v>3.5460419654850002</c:v>
                </c:pt>
                <c:pt idx="31891">
                  <c:v>3.5461606979370002</c:v>
                </c:pt>
                <c:pt idx="31892">
                  <c:v>3.5462746620179999</c:v>
                </c:pt>
                <c:pt idx="31893">
                  <c:v>3.5463874340060002</c:v>
                </c:pt>
                <c:pt idx="31894">
                  <c:v>3.5464961528779999</c:v>
                </c:pt>
                <c:pt idx="31895">
                  <c:v>3.5466034412380001</c:v>
                </c:pt>
                <c:pt idx="31896">
                  <c:v>3.5467097759250001</c:v>
                </c:pt>
                <c:pt idx="31897">
                  <c:v>3.5468113422390002</c:v>
                </c:pt>
                <c:pt idx="31898">
                  <c:v>3.5468916893009999</c:v>
                </c:pt>
                <c:pt idx="31899">
                  <c:v>3.546955108643</c:v>
                </c:pt>
                <c:pt idx="31900">
                  <c:v>3.547000646591</c:v>
                </c:pt>
                <c:pt idx="31901">
                  <c:v>3.5470411777500002</c:v>
                </c:pt>
                <c:pt idx="31902">
                  <c:v>3.5470759868620001</c:v>
                </c:pt>
                <c:pt idx="31903">
                  <c:v>3.5471093654630002</c:v>
                </c:pt>
                <c:pt idx="31904">
                  <c:v>3.5471420288090001</c:v>
                </c:pt>
                <c:pt idx="31905">
                  <c:v>3.547176599503</c:v>
                </c:pt>
                <c:pt idx="31906">
                  <c:v>3.5472061634059999</c:v>
                </c:pt>
                <c:pt idx="31907">
                  <c:v>3.5472340583799999</c:v>
                </c:pt>
                <c:pt idx="31908">
                  <c:v>3.5472786426540002</c:v>
                </c:pt>
                <c:pt idx="31909">
                  <c:v>3.5474059581759998</c:v>
                </c:pt>
                <c:pt idx="31910">
                  <c:v>3.547549724579</c:v>
                </c:pt>
                <c:pt idx="31911">
                  <c:v>3.5476872920989999</c:v>
                </c:pt>
                <c:pt idx="31912">
                  <c:v>3.5479795932770002</c:v>
                </c:pt>
                <c:pt idx="31913">
                  <c:v>3.5479416847229999</c:v>
                </c:pt>
                <c:pt idx="31914">
                  <c:v>3.5479097366330001</c:v>
                </c:pt>
                <c:pt idx="31915">
                  <c:v>3.5478954315190001</c:v>
                </c:pt>
                <c:pt idx="31916">
                  <c:v>3.547947406769</c:v>
                </c:pt>
                <c:pt idx="31917">
                  <c:v>3.5480289459229999</c:v>
                </c:pt>
                <c:pt idx="31918">
                  <c:v>3.5481147766109999</c:v>
                </c:pt>
                <c:pt idx="31919">
                  <c:v>3.548200368881</c:v>
                </c:pt>
                <c:pt idx="31920">
                  <c:v>3.5482845306400002</c:v>
                </c:pt>
                <c:pt idx="31921">
                  <c:v>3.5483305454249998</c:v>
                </c:pt>
                <c:pt idx="31922">
                  <c:v>3.5483193397520001</c:v>
                </c:pt>
                <c:pt idx="31923">
                  <c:v>3.5482990741729998</c:v>
                </c:pt>
                <c:pt idx="31924">
                  <c:v>3.5482642650599998</c:v>
                </c:pt>
                <c:pt idx="31925">
                  <c:v>3.548226594925</c:v>
                </c:pt>
                <c:pt idx="31926">
                  <c:v>3.5482070446009999</c:v>
                </c:pt>
                <c:pt idx="31927">
                  <c:v>3.5482470989229999</c:v>
                </c:pt>
                <c:pt idx="31928">
                  <c:v>3.5483341217039999</c:v>
                </c:pt>
                <c:pt idx="31929">
                  <c:v>3.5484259128570002</c:v>
                </c:pt>
                <c:pt idx="31930">
                  <c:v>3.5485239028929998</c:v>
                </c:pt>
                <c:pt idx="31931">
                  <c:v>3.5486233234409998</c:v>
                </c:pt>
                <c:pt idx="31932">
                  <c:v>3.5487186908720001</c:v>
                </c:pt>
                <c:pt idx="31933">
                  <c:v>3.548760175705</c:v>
                </c:pt>
                <c:pt idx="31934">
                  <c:v>3.548751592636</c:v>
                </c:pt>
                <c:pt idx="31935">
                  <c:v>3.5487275123600002</c:v>
                </c:pt>
                <c:pt idx="31936">
                  <c:v>3.5487067699430002</c:v>
                </c:pt>
                <c:pt idx="31937">
                  <c:v>3.5487427711490001</c:v>
                </c:pt>
                <c:pt idx="31938">
                  <c:v>3.5492463111879999</c:v>
                </c:pt>
                <c:pt idx="31939">
                  <c:v>3.5493829250340001</c:v>
                </c:pt>
                <c:pt idx="31940">
                  <c:v>3.549438476563</c:v>
                </c:pt>
                <c:pt idx="31941">
                  <c:v>3.5494816303249999</c:v>
                </c:pt>
                <c:pt idx="31942">
                  <c:v>3.5495219230649999</c:v>
                </c:pt>
                <c:pt idx="31943">
                  <c:v>3.5495643615720001</c:v>
                </c:pt>
                <c:pt idx="31944">
                  <c:v>3.5496056079859999</c:v>
                </c:pt>
                <c:pt idx="31945">
                  <c:v>3.5496401786799998</c:v>
                </c:pt>
                <c:pt idx="31946">
                  <c:v>3.549677371979</c:v>
                </c:pt>
                <c:pt idx="31947">
                  <c:v>3.54971909523</c:v>
                </c:pt>
                <c:pt idx="31948">
                  <c:v>3.549764871597</c:v>
                </c:pt>
                <c:pt idx="31949">
                  <c:v>3.5498106479640001</c:v>
                </c:pt>
                <c:pt idx="31950">
                  <c:v>3.5498728752140001</c:v>
                </c:pt>
                <c:pt idx="31951">
                  <c:v>3.5499484539030002</c:v>
                </c:pt>
                <c:pt idx="31952">
                  <c:v>3.55002617836</c:v>
                </c:pt>
                <c:pt idx="31953">
                  <c:v>3.5501039028169998</c:v>
                </c:pt>
                <c:pt idx="31954">
                  <c:v>3.5501835346220001</c:v>
                </c:pt>
                <c:pt idx="31955">
                  <c:v>3.5503411293029998</c:v>
                </c:pt>
                <c:pt idx="31956">
                  <c:v>3.5504872798920002</c:v>
                </c:pt>
                <c:pt idx="31957">
                  <c:v>3.5506422519680001</c:v>
                </c:pt>
                <c:pt idx="31958">
                  <c:v>3.5506253242489998</c:v>
                </c:pt>
                <c:pt idx="31959">
                  <c:v>3.550608634949</c:v>
                </c:pt>
                <c:pt idx="31960">
                  <c:v>3.5506255626679999</c:v>
                </c:pt>
                <c:pt idx="31961">
                  <c:v>3.5507030487060001</c:v>
                </c:pt>
                <c:pt idx="31962">
                  <c:v>3.550795316696</c:v>
                </c:pt>
                <c:pt idx="31963">
                  <c:v>3.5508882999420002</c:v>
                </c:pt>
                <c:pt idx="31964">
                  <c:v>3.5509760379789999</c:v>
                </c:pt>
                <c:pt idx="31965">
                  <c:v>3.5510625839230001</c:v>
                </c:pt>
                <c:pt idx="31966">
                  <c:v>3.5510966777799999</c:v>
                </c:pt>
                <c:pt idx="31967">
                  <c:v>3.5510783195500002</c:v>
                </c:pt>
                <c:pt idx="31968">
                  <c:v>3.5510437488559998</c:v>
                </c:pt>
                <c:pt idx="31969">
                  <c:v>3.551025390625</c:v>
                </c:pt>
                <c:pt idx="31970">
                  <c:v>3.5510101318360001</c:v>
                </c:pt>
                <c:pt idx="31971">
                  <c:v>3.5509793758389998</c:v>
                </c:pt>
                <c:pt idx="31972">
                  <c:v>3.5510039329529999</c:v>
                </c:pt>
                <c:pt idx="31973">
                  <c:v>3.5510818958280002</c:v>
                </c:pt>
                <c:pt idx="31974">
                  <c:v>3.5511291027070002</c:v>
                </c:pt>
                <c:pt idx="31975">
                  <c:v>3.5512254238129999</c:v>
                </c:pt>
                <c:pt idx="31976">
                  <c:v>3.551318645477</c:v>
                </c:pt>
                <c:pt idx="31977">
                  <c:v>3.5514028072360002</c:v>
                </c:pt>
                <c:pt idx="31978">
                  <c:v>3.5514276027679998</c:v>
                </c:pt>
                <c:pt idx="31979">
                  <c:v>3.5514321327210001</c:v>
                </c:pt>
                <c:pt idx="31980">
                  <c:v>3.551419496536</c:v>
                </c:pt>
                <c:pt idx="31981">
                  <c:v>3.551409244537</c:v>
                </c:pt>
                <c:pt idx="31982">
                  <c:v>3.5516679286959998</c:v>
                </c:pt>
                <c:pt idx="31983">
                  <c:v>3.5520801544189999</c:v>
                </c:pt>
                <c:pt idx="31984">
                  <c:v>3.5521218776699999</c:v>
                </c:pt>
                <c:pt idx="31985">
                  <c:v>3.5521473884580002</c:v>
                </c:pt>
                <c:pt idx="31986">
                  <c:v>3.552174329758</c:v>
                </c:pt>
                <c:pt idx="31987">
                  <c:v>3.5522027015690001</c:v>
                </c:pt>
                <c:pt idx="31988">
                  <c:v>3.5522396564480001</c:v>
                </c:pt>
                <c:pt idx="31989">
                  <c:v>3.552298545837</c:v>
                </c:pt>
                <c:pt idx="31990">
                  <c:v>3.5523774623870001</c:v>
                </c:pt>
                <c:pt idx="31991">
                  <c:v>3.5524754524229998</c:v>
                </c:pt>
                <c:pt idx="31992">
                  <c:v>3.5525801181790002</c:v>
                </c:pt>
                <c:pt idx="31993">
                  <c:v>3.552682161331</c:v>
                </c:pt>
                <c:pt idx="31994">
                  <c:v>3.5527863502499999</c:v>
                </c:pt>
                <c:pt idx="31995">
                  <c:v>3.5528903007510002</c:v>
                </c:pt>
                <c:pt idx="31996">
                  <c:v>3.5529968738559998</c:v>
                </c:pt>
                <c:pt idx="31997">
                  <c:v>3.553102493286</c:v>
                </c:pt>
                <c:pt idx="31998">
                  <c:v>3.5531949996950001</c:v>
                </c:pt>
                <c:pt idx="31999">
                  <c:v>3.5532629489900001</c:v>
                </c:pt>
                <c:pt idx="32000">
                  <c:v>3.55330991745</c:v>
                </c:pt>
                <c:pt idx="32001">
                  <c:v>3.5533452034000002</c:v>
                </c:pt>
                <c:pt idx="32002">
                  <c:v>3.5533781051640001</c:v>
                </c:pt>
                <c:pt idx="32003">
                  <c:v>3.5534052848819999</c:v>
                </c:pt>
                <c:pt idx="32004">
                  <c:v>3.5534293651579998</c:v>
                </c:pt>
                <c:pt idx="32005">
                  <c:v>3.5534584522250001</c:v>
                </c:pt>
                <c:pt idx="32006">
                  <c:v>3.5539586544040001</c:v>
                </c:pt>
                <c:pt idx="32007">
                  <c:v>3.5540883541110002</c:v>
                </c:pt>
                <c:pt idx="32008">
                  <c:v>3.5540695190429998</c:v>
                </c:pt>
                <c:pt idx="32009">
                  <c:v>3.5540504455569999</c:v>
                </c:pt>
                <c:pt idx="32010">
                  <c:v>3.5540745258330002</c:v>
                </c:pt>
                <c:pt idx="32011">
                  <c:v>3.5541586875919999</c:v>
                </c:pt>
                <c:pt idx="32012">
                  <c:v>3.5542557239530002</c:v>
                </c:pt>
                <c:pt idx="32013">
                  <c:v>3.5543520450589998</c:v>
                </c:pt>
                <c:pt idx="32014">
                  <c:v>3.5544424057009998</c:v>
                </c:pt>
                <c:pt idx="32015">
                  <c:v>3.5544872283940001</c:v>
                </c:pt>
                <c:pt idx="32016">
                  <c:v>3.5545225143430002</c:v>
                </c:pt>
                <c:pt idx="32017">
                  <c:v>3.5545272827150001</c:v>
                </c:pt>
                <c:pt idx="32018">
                  <c:v>3.5545153617860001</c:v>
                </c:pt>
                <c:pt idx="32019">
                  <c:v>3.554497480392</c:v>
                </c:pt>
                <c:pt idx="32020">
                  <c:v>3.554457187653</c:v>
                </c:pt>
                <c:pt idx="32021">
                  <c:v>3.5544390678409998</c:v>
                </c:pt>
                <c:pt idx="32022">
                  <c:v>3.5544018745420001</c:v>
                </c:pt>
                <c:pt idx="32023">
                  <c:v>3.554406642914</c:v>
                </c:pt>
                <c:pt idx="32024">
                  <c:v>3.554474830627</c:v>
                </c:pt>
                <c:pt idx="32025">
                  <c:v>3.554516553879</c:v>
                </c:pt>
                <c:pt idx="32026">
                  <c:v>3.5545592308040002</c:v>
                </c:pt>
                <c:pt idx="32027">
                  <c:v>3.5546448230740002</c:v>
                </c:pt>
                <c:pt idx="32028">
                  <c:v>3.5546896457670001</c:v>
                </c:pt>
                <c:pt idx="32029">
                  <c:v>3.5547349452970001</c:v>
                </c:pt>
                <c:pt idx="32030">
                  <c:v>3.5548291206360001</c:v>
                </c:pt>
                <c:pt idx="32031">
                  <c:v>3.554894924164</c:v>
                </c:pt>
                <c:pt idx="32032">
                  <c:v>3.5549027919770002</c:v>
                </c:pt>
                <c:pt idx="32033">
                  <c:v>3.5548830032350001</c:v>
                </c:pt>
                <c:pt idx="32034">
                  <c:v>3.5548634529109999</c:v>
                </c:pt>
                <c:pt idx="32035">
                  <c:v>3.5548472404479998</c:v>
                </c:pt>
                <c:pt idx="32036">
                  <c:v>3.5548634529109999</c:v>
                </c:pt>
                <c:pt idx="32037">
                  <c:v>3.55517244339</c:v>
                </c:pt>
                <c:pt idx="32038">
                  <c:v>3.5553305149079999</c:v>
                </c:pt>
                <c:pt idx="32039">
                  <c:v>3.5554161071779999</c:v>
                </c:pt>
                <c:pt idx="32040">
                  <c:v>3.5555026531220002</c:v>
                </c:pt>
                <c:pt idx="32041">
                  <c:v>3.5555894374850001</c:v>
                </c:pt>
                <c:pt idx="32042">
                  <c:v>3.5556542873380002</c:v>
                </c:pt>
                <c:pt idx="32043">
                  <c:v>3.555700778961</c:v>
                </c:pt>
                <c:pt idx="32044">
                  <c:v>3.5557503700259998</c:v>
                </c:pt>
                <c:pt idx="32045">
                  <c:v>3.5557947158809999</c:v>
                </c:pt>
                <c:pt idx="32046">
                  <c:v>3.5558404922490001</c:v>
                </c:pt>
                <c:pt idx="32047">
                  <c:v>3.5558876991270001</c:v>
                </c:pt>
                <c:pt idx="32048">
                  <c:v>3.5559365749360001</c:v>
                </c:pt>
                <c:pt idx="32049">
                  <c:v>3.5559809207919999</c:v>
                </c:pt>
                <c:pt idx="32050">
                  <c:v>3.5560262203219999</c:v>
                </c:pt>
                <c:pt idx="32051">
                  <c:v>3.5560691356660001</c:v>
                </c:pt>
                <c:pt idx="32052">
                  <c:v>3.5561347007749999</c:v>
                </c:pt>
                <c:pt idx="32053">
                  <c:v>3.5562164783479999</c:v>
                </c:pt>
                <c:pt idx="32054">
                  <c:v>3.5563752651209999</c:v>
                </c:pt>
                <c:pt idx="32055">
                  <c:v>3.5565245151520002</c:v>
                </c:pt>
                <c:pt idx="32056">
                  <c:v>3.5568077564239999</c:v>
                </c:pt>
                <c:pt idx="32057">
                  <c:v>3.5567920207979999</c:v>
                </c:pt>
                <c:pt idx="32058">
                  <c:v>3.556848049164</c:v>
                </c:pt>
                <c:pt idx="32059">
                  <c:v>3.5569443702700001</c:v>
                </c:pt>
                <c:pt idx="32060">
                  <c:v>3.5570414066309999</c:v>
                </c:pt>
                <c:pt idx="32061">
                  <c:v>3.557134151459</c:v>
                </c:pt>
                <c:pt idx="32062">
                  <c:v>3.5572235584260001</c:v>
                </c:pt>
                <c:pt idx="32063">
                  <c:v>3.557296276093</c:v>
                </c:pt>
                <c:pt idx="32064">
                  <c:v>3.5573129653929998</c:v>
                </c:pt>
                <c:pt idx="32065">
                  <c:v>3.5572986602780001</c:v>
                </c:pt>
                <c:pt idx="32066">
                  <c:v>3.5572624206539998</c:v>
                </c:pt>
                <c:pt idx="32067">
                  <c:v>3.557224988937</c:v>
                </c:pt>
                <c:pt idx="32068">
                  <c:v>3.5571868419650001</c:v>
                </c:pt>
                <c:pt idx="32069">
                  <c:v>3.5571892261509999</c:v>
                </c:pt>
                <c:pt idx="32070">
                  <c:v>3.557212352753</c:v>
                </c:pt>
                <c:pt idx="32071">
                  <c:v>3.557247638702</c:v>
                </c:pt>
                <c:pt idx="32072">
                  <c:v>3.5573296546940001</c:v>
                </c:pt>
                <c:pt idx="32073">
                  <c:v>3.5573704242709998</c:v>
                </c:pt>
                <c:pt idx="32074">
                  <c:v>3.5574507713319998</c:v>
                </c:pt>
                <c:pt idx="32075">
                  <c:v>3.557491540909</c:v>
                </c:pt>
                <c:pt idx="32076">
                  <c:v>3.5575339794160001</c:v>
                </c:pt>
                <c:pt idx="32077">
                  <c:v>3.55761384964</c:v>
                </c:pt>
                <c:pt idx="32078">
                  <c:v>3.5576646327970001</c:v>
                </c:pt>
                <c:pt idx="32079">
                  <c:v>3.5576496124269998</c:v>
                </c:pt>
                <c:pt idx="32080">
                  <c:v>3.557627677917</c:v>
                </c:pt>
                <c:pt idx="32081">
                  <c:v>3.5576598644259998</c:v>
                </c:pt>
                <c:pt idx="32082">
                  <c:v>3.5581090450290001</c:v>
                </c:pt>
                <c:pt idx="32083">
                  <c:v>3.5582585334779999</c:v>
                </c:pt>
                <c:pt idx="32084">
                  <c:v>3.5583975315090002</c:v>
                </c:pt>
                <c:pt idx="32085">
                  <c:v>3.5584859848020001</c:v>
                </c:pt>
                <c:pt idx="32086">
                  <c:v>3.5585122108460001</c:v>
                </c:pt>
                <c:pt idx="32087">
                  <c:v>3.5585401058200001</c:v>
                </c:pt>
                <c:pt idx="32088">
                  <c:v>3.5585579872130002</c:v>
                </c:pt>
                <c:pt idx="32089">
                  <c:v>3.5585770606990001</c:v>
                </c:pt>
                <c:pt idx="32090">
                  <c:v>3.5585997104640001</c:v>
                </c:pt>
                <c:pt idx="32091">
                  <c:v>3.5586228370669999</c:v>
                </c:pt>
                <c:pt idx="32092">
                  <c:v>3.5586555004120002</c:v>
                </c:pt>
                <c:pt idx="32093">
                  <c:v>3.5587084293369999</c:v>
                </c:pt>
                <c:pt idx="32094">
                  <c:v>3.558777093887</c:v>
                </c:pt>
                <c:pt idx="32095">
                  <c:v>3.558855056763</c:v>
                </c:pt>
                <c:pt idx="32096">
                  <c:v>3.5589435100559998</c:v>
                </c:pt>
                <c:pt idx="32097">
                  <c:v>3.559031248093</c:v>
                </c:pt>
                <c:pt idx="32098">
                  <c:v>3.5591156482700002</c:v>
                </c:pt>
                <c:pt idx="32099">
                  <c:v>3.5591976642610001</c:v>
                </c:pt>
                <c:pt idx="32100">
                  <c:v>3.5593521594999999</c:v>
                </c:pt>
                <c:pt idx="32101">
                  <c:v>3.5595223903659998</c:v>
                </c:pt>
                <c:pt idx="32102">
                  <c:v>3.5595488548279999</c:v>
                </c:pt>
                <c:pt idx="32103">
                  <c:v>3.559645414352</c:v>
                </c:pt>
                <c:pt idx="32104">
                  <c:v>3.5597515106199999</c:v>
                </c:pt>
                <c:pt idx="32105">
                  <c:v>3.559850931168</c:v>
                </c:pt>
                <c:pt idx="32106">
                  <c:v>3.5598998069759999</c:v>
                </c:pt>
                <c:pt idx="32107">
                  <c:v>3.559986829758</c:v>
                </c:pt>
                <c:pt idx="32108">
                  <c:v>3.56001496315</c:v>
                </c:pt>
                <c:pt idx="32109">
                  <c:v>3.5599913597109998</c:v>
                </c:pt>
                <c:pt idx="32110">
                  <c:v>3.5599694252009999</c:v>
                </c:pt>
                <c:pt idx="32111">
                  <c:v>3.5599431991579999</c:v>
                </c:pt>
                <c:pt idx="32112">
                  <c:v>3.5599288940429998</c:v>
                </c:pt>
                <c:pt idx="32113">
                  <c:v>3.55997133255</c:v>
                </c:pt>
                <c:pt idx="32114">
                  <c:v>3.560063838959</c:v>
                </c:pt>
                <c:pt idx="32115">
                  <c:v>3.5601575374599999</c:v>
                </c:pt>
                <c:pt idx="32116">
                  <c:v>3.5602631568910001</c:v>
                </c:pt>
                <c:pt idx="32117">
                  <c:v>3.5604219436650002</c:v>
                </c:pt>
                <c:pt idx="32118">
                  <c:v>3.5605256557459999</c:v>
                </c:pt>
                <c:pt idx="32119">
                  <c:v>3.5605437755580001</c:v>
                </c:pt>
                <c:pt idx="32120">
                  <c:v>3.5605654716489998</c:v>
                </c:pt>
                <c:pt idx="32121">
                  <c:v>3.5605845451349998</c:v>
                </c:pt>
                <c:pt idx="32122">
                  <c:v>3.5606143474579999</c:v>
                </c:pt>
                <c:pt idx="32123">
                  <c:v>3.560667276382</c:v>
                </c:pt>
                <c:pt idx="32124">
                  <c:v>3.5607399940489999</c:v>
                </c:pt>
                <c:pt idx="32125">
                  <c:v>3.5608301162720002</c:v>
                </c:pt>
                <c:pt idx="32126">
                  <c:v>3.560932397842</c:v>
                </c:pt>
                <c:pt idx="32127">
                  <c:v>3.5610382556919999</c:v>
                </c:pt>
                <c:pt idx="32128">
                  <c:v>3.5611510276790002</c:v>
                </c:pt>
                <c:pt idx="32129">
                  <c:v>3.561261892319</c:v>
                </c:pt>
                <c:pt idx="32130">
                  <c:v>3.5613708496090002</c:v>
                </c:pt>
                <c:pt idx="32131">
                  <c:v>3.5614786148070001</c:v>
                </c:pt>
                <c:pt idx="32132">
                  <c:v>3.5615820884699998</c:v>
                </c:pt>
                <c:pt idx="32133">
                  <c:v>3.5616817474369999</c:v>
                </c:pt>
                <c:pt idx="32134">
                  <c:v>3.5617802143100001</c:v>
                </c:pt>
                <c:pt idx="32135">
                  <c:v>3.5618724823000001</c:v>
                </c:pt>
                <c:pt idx="32136">
                  <c:v>3.5619494915010002</c:v>
                </c:pt>
                <c:pt idx="32137">
                  <c:v>3.5620081424709999</c:v>
                </c:pt>
                <c:pt idx="32138">
                  <c:v>3.5620443820949999</c:v>
                </c:pt>
                <c:pt idx="32139">
                  <c:v>3.562069177628</c:v>
                </c:pt>
                <c:pt idx="32140">
                  <c:v>3.562093734741</c:v>
                </c:pt>
                <c:pt idx="32141">
                  <c:v>3.562118053436</c:v>
                </c:pt>
                <c:pt idx="32142">
                  <c:v>3.5621399879459998</c:v>
                </c:pt>
                <c:pt idx="32143">
                  <c:v>3.5621612071989999</c:v>
                </c:pt>
                <c:pt idx="32144">
                  <c:v>3.5621924400329998</c:v>
                </c:pt>
                <c:pt idx="32145">
                  <c:v>3.5622596740720001</c:v>
                </c:pt>
                <c:pt idx="32146">
                  <c:v>3.562611579895</c:v>
                </c:pt>
                <c:pt idx="32147">
                  <c:v>3.562717914581</c:v>
                </c:pt>
                <c:pt idx="32148">
                  <c:v>3.5627636909480001</c:v>
                </c:pt>
                <c:pt idx="32149">
                  <c:v>3.5627501010890001</c:v>
                </c:pt>
                <c:pt idx="32150">
                  <c:v>3.562731742859</c:v>
                </c:pt>
                <c:pt idx="32151">
                  <c:v>3.5627136230469998</c:v>
                </c:pt>
                <c:pt idx="32152">
                  <c:v>3.5627191066739998</c:v>
                </c:pt>
                <c:pt idx="32153">
                  <c:v>3.5627896785740001</c:v>
                </c:pt>
                <c:pt idx="32154">
                  <c:v>3.5628933906559999</c:v>
                </c:pt>
                <c:pt idx="32155">
                  <c:v>3.5629966258999999</c:v>
                </c:pt>
                <c:pt idx="32156">
                  <c:v>3.5630865097050002</c:v>
                </c:pt>
                <c:pt idx="32157">
                  <c:v>3.5631132125849998</c:v>
                </c:pt>
                <c:pt idx="32158">
                  <c:v>3.5631003379820001</c:v>
                </c:pt>
                <c:pt idx="32159">
                  <c:v>3.563085794449</c:v>
                </c:pt>
                <c:pt idx="32160">
                  <c:v>3.5630576610569999</c:v>
                </c:pt>
                <c:pt idx="32161">
                  <c:v>3.5630311965939998</c:v>
                </c:pt>
                <c:pt idx="32162">
                  <c:v>3.5630338191990001</c:v>
                </c:pt>
                <c:pt idx="32163">
                  <c:v>3.5630674362180002</c:v>
                </c:pt>
                <c:pt idx="32164">
                  <c:v>3.5631105899810001</c:v>
                </c:pt>
                <c:pt idx="32165">
                  <c:v>3.5632016658780001</c:v>
                </c:pt>
                <c:pt idx="32166">
                  <c:v>3.5632967948909999</c:v>
                </c:pt>
                <c:pt idx="32167">
                  <c:v>3.5633926391599999</c:v>
                </c:pt>
                <c:pt idx="32168">
                  <c:v>3.5634341239929999</c:v>
                </c:pt>
                <c:pt idx="32169">
                  <c:v>3.5634706020359999</c:v>
                </c:pt>
                <c:pt idx="32170">
                  <c:v>3.5634508132930001</c:v>
                </c:pt>
                <c:pt idx="32171">
                  <c:v>3.563429832458</c:v>
                </c:pt>
                <c:pt idx="32172">
                  <c:v>3.5634071826930001</c:v>
                </c:pt>
                <c:pt idx="32173">
                  <c:v>3.5634105205540001</c:v>
                </c:pt>
                <c:pt idx="32174">
                  <c:v>3.5635457038879998</c:v>
                </c:pt>
                <c:pt idx="32175">
                  <c:v>3.5636444091800001</c:v>
                </c:pt>
                <c:pt idx="32176">
                  <c:v>3.5638020038599998</c:v>
                </c:pt>
                <c:pt idx="32177">
                  <c:v>3.5639059543610001</c:v>
                </c:pt>
                <c:pt idx="32178">
                  <c:v>3.5640954971309999</c:v>
                </c:pt>
                <c:pt idx="32179">
                  <c:v>3.5641090869899998</c:v>
                </c:pt>
                <c:pt idx="32180">
                  <c:v>3.564130306244</c:v>
                </c:pt>
                <c:pt idx="32181">
                  <c:v>3.5641536712650002</c:v>
                </c:pt>
                <c:pt idx="32182">
                  <c:v>3.5641856193539998</c:v>
                </c:pt>
                <c:pt idx="32183">
                  <c:v>3.5642254352570002</c:v>
                </c:pt>
                <c:pt idx="32184">
                  <c:v>3.5642764568329999</c:v>
                </c:pt>
                <c:pt idx="32185">
                  <c:v>3.564348459244</c:v>
                </c:pt>
                <c:pt idx="32186">
                  <c:v>3.5644423961639999</c:v>
                </c:pt>
                <c:pt idx="32187">
                  <c:v>3.5645449161529998</c:v>
                </c:pt>
                <c:pt idx="32188">
                  <c:v>3.5646457672120002</c:v>
                </c:pt>
                <c:pt idx="32189">
                  <c:v>3.5647473335269999</c:v>
                </c:pt>
                <c:pt idx="32190">
                  <c:v>3.5648474693300001</c:v>
                </c:pt>
                <c:pt idx="32191">
                  <c:v>3.5649454593660002</c:v>
                </c:pt>
                <c:pt idx="32192">
                  <c:v>3.5650398731230002</c:v>
                </c:pt>
                <c:pt idx="32193">
                  <c:v>3.5651302337650002</c:v>
                </c:pt>
                <c:pt idx="32194">
                  <c:v>3.565216779709</c:v>
                </c:pt>
                <c:pt idx="32195">
                  <c:v>3.56529545784</c:v>
                </c:pt>
                <c:pt idx="32196">
                  <c:v>3.5654342174529998</c:v>
                </c:pt>
                <c:pt idx="32197">
                  <c:v>3.5654973983759999</c:v>
                </c:pt>
                <c:pt idx="32198">
                  <c:v>3.5654630661010001</c:v>
                </c:pt>
                <c:pt idx="32199">
                  <c:v>3.5654649734500001</c:v>
                </c:pt>
                <c:pt idx="32200">
                  <c:v>3.5655713081360001</c:v>
                </c:pt>
                <c:pt idx="32201">
                  <c:v>3.565658330917</c:v>
                </c:pt>
                <c:pt idx="32202">
                  <c:v>3.5657422542570001</c:v>
                </c:pt>
                <c:pt idx="32203">
                  <c:v>3.565823554993</c:v>
                </c:pt>
                <c:pt idx="32204">
                  <c:v>3.565903902054</c:v>
                </c:pt>
                <c:pt idx="32205">
                  <c:v>3.5659852027890002</c:v>
                </c:pt>
                <c:pt idx="32206">
                  <c:v>3.5660457611080001</c:v>
                </c:pt>
                <c:pt idx="32207">
                  <c:v>3.5660474300380001</c:v>
                </c:pt>
                <c:pt idx="32208">
                  <c:v>3.566013813019</c:v>
                </c:pt>
                <c:pt idx="32209">
                  <c:v>3.5659744739530002</c:v>
                </c:pt>
                <c:pt idx="32210">
                  <c:v>3.565933465958</c:v>
                </c:pt>
                <c:pt idx="32211">
                  <c:v>3.5659122467039999</c:v>
                </c:pt>
                <c:pt idx="32212">
                  <c:v>3.5659534931180001</c:v>
                </c:pt>
                <c:pt idx="32213">
                  <c:v>3.566033124924</c:v>
                </c:pt>
                <c:pt idx="32214">
                  <c:v>3.566076517105</c:v>
                </c:pt>
                <c:pt idx="32215">
                  <c:v>3.5661625862120001</c:v>
                </c:pt>
                <c:pt idx="32216">
                  <c:v>3.5662071704859999</c:v>
                </c:pt>
                <c:pt idx="32217">
                  <c:v>3.5663037300110001</c:v>
                </c:pt>
                <c:pt idx="32218">
                  <c:v>3.5663499832149999</c:v>
                </c:pt>
                <c:pt idx="32219">
                  <c:v>3.5663962364200001</c:v>
                </c:pt>
                <c:pt idx="32220">
                  <c:v>3.5664763450620001</c:v>
                </c:pt>
                <c:pt idx="32221">
                  <c:v>3.5664901733400001</c:v>
                </c:pt>
                <c:pt idx="32222">
                  <c:v>3.5665347576139999</c:v>
                </c:pt>
                <c:pt idx="32223">
                  <c:v>3.5666570663449999</c:v>
                </c:pt>
                <c:pt idx="32224">
                  <c:v>3.5667357444759999</c:v>
                </c:pt>
                <c:pt idx="32225">
                  <c:v>3.5668163299560001</c:v>
                </c:pt>
                <c:pt idx="32226">
                  <c:v>3.5668988227840002</c:v>
                </c:pt>
                <c:pt idx="32227">
                  <c:v>3.5669844150540002</c:v>
                </c:pt>
                <c:pt idx="32228">
                  <c:v>3.5670702457429999</c:v>
                </c:pt>
                <c:pt idx="32229">
                  <c:v>3.567156076431</c:v>
                </c:pt>
                <c:pt idx="32230">
                  <c:v>3.5672466754909999</c:v>
                </c:pt>
                <c:pt idx="32231">
                  <c:v>3.5673379898070001</c:v>
                </c:pt>
                <c:pt idx="32232">
                  <c:v>3.5674321651460001</c:v>
                </c:pt>
                <c:pt idx="32233">
                  <c:v>3.5675151348109999</c:v>
                </c:pt>
                <c:pt idx="32234">
                  <c:v>3.5675804615020001</c:v>
                </c:pt>
                <c:pt idx="32235">
                  <c:v>3.5676314830779998</c:v>
                </c:pt>
                <c:pt idx="32236">
                  <c:v>3.5676677227020002</c:v>
                </c:pt>
                <c:pt idx="32237">
                  <c:v>3.5676908493039998</c:v>
                </c:pt>
                <c:pt idx="32238">
                  <c:v>3.5677220821379998</c:v>
                </c:pt>
                <c:pt idx="32239">
                  <c:v>3.5677349567409999</c:v>
                </c:pt>
                <c:pt idx="32240">
                  <c:v>3.5677576065059999</c:v>
                </c:pt>
                <c:pt idx="32241">
                  <c:v>3.5677895545960001</c:v>
                </c:pt>
                <c:pt idx="32242">
                  <c:v>3.5681328773500001</c:v>
                </c:pt>
                <c:pt idx="32243">
                  <c:v>3.5682287216190001</c:v>
                </c:pt>
                <c:pt idx="32244">
                  <c:v>3.5683267116550001</c:v>
                </c:pt>
                <c:pt idx="32245">
                  <c:v>3.5684196949009999</c:v>
                </c:pt>
                <c:pt idx="32246">
                  <c:v>3.5684664249420002</c:v>
                </c:pt>
                <c:pt idx="32247">
                  <c:v>3.5684521198270001</c:v>
                </c:pt>
                <c:pt idx="32248">
                  <c:v>3.5684258937840001</c:v>
                </c:pt>
                <c:pt idx="32249">
                  <c:v>3.5684108734129998</c:v>
                </c:pt>
                <c:pt idx="32250">
                  <c:v>3.5683953762049998</c:v>
                </c:pt>
                <c:pt idx="32251">
                  <c:v>3.5683674812319999</c:v>
                </c:pt>
                <c:pt idx="32252">
                  <c:v>3.5683822631840001</c:v>
                </c:pt>
                <c:pt idx="32253">
                  <c:v>3.5684595108030002</c:v>
                </c:pt>
                <c:pt idx="32254">
                  <c:v>3.5685553550720002</c:v>
                </c:pt>
                <c:pt idx="32255">
                  <c:v>3.5687017440800002</c:v>
                </c:pt>
                <c:pt idx="32256">
                  <c:v>3.5688028335570001</c:v>
                </c:pt>
                <c:pt idx="32257">
                  <c:v>3.5688695907589998</c:v>
                </c:pt>
                <c:pt idx="32258">
                  <c:v>3.5688652992250001</c:v>
                </c:pt>
                <c:pt idx="32259">
                  <c:v>3.5689346790309999</c:v>
                </c:pt>
                <c:pt idx="32260">
                  <c:v>3.569138526917</c:v>
                </c:pt>
                <c:pt idx="32261">
                  <c:v>3.5695772171020002</c:v>
                </c:pt>
                <c:pt idx="32262">
                  <c:v>3.5696210861209998</c:v>
                </c:pt>
                <c:pt idx="32263">
                  <c:v>3.5696647167209998</c:v>
                </c:pt>
                <c:pt idx="32264">
                  <c:v>3.5697543621059999</c:v>
                </c:pt>
                <c:pt idx="32265">
                  <c:v>3.569965600967</c:v>
                </c:pt>
                <c:pt idx="32266">
                  <c:v>3.57017827034</c:v>
                </c:pt>
                <c:pt idx="32267">
                  <c:v>3.5703480243680001</c:v>
                </c:pt>
                <c:pt idx="32268">
                  <c:v>3.570572137833</c:v>
                </c:pt>
                <c:pt idx="32269">
                  <c:v>3.5708098411560001</c:v>
                </c:pt>
                <c:pt idx="32270">
                  <c:v>3.5709953308109998</c:v>
                </c:pt>
                <c:pt idx="32271">
                  <c:v>3.5712416172029999</c:v>
                </c:pt>
                <c:pt idx="32272">
                  <c:v>3.5714421272279999</c:v>
                </c:pt>
                <c:pt idx="32273">
                  <c:v>3.5715920925139999</c:v>
                </c:pt>
                <c:pt idx="32274">
                  <c:v>3.5717401504519999</c:v>
                </c:pt>
                <c:pt idx="32275">
                  <c:v>3.5718619823459998</c:v>
                </c:pt>
                <c:pt idx="32276">
                  <c:v>3.571934223175</c:v>
                </c:pt>
                <c:pt idx="32277">
                  <c:v>3.5719561576840002</c:v>
                </c:pt>
                <c:pt idx="32278">
                  <c:v>3.5720412731170001</c:v>
                </c:pt>
                <c:pt idx="32279">
                  <c:v>3.5722687244419999</c:v>
                </c:pt>
                <c:pt idx="32280">
                  <c:v>3.572699785233</c:v>
                </c:pt>
                <c:pt idx="32281">
                  <c:v>3.5727245807650001</c:v>
                </c:pt>
                <c:pt idx="32282">
                  <c:v>3.5727508068080001</c:v>
                </c:pt>
                <c:pt idx="32283">
                  <c:v>3.5727729797359999</c:v>
                </c:pt>
                <c:pt idx="32284">
                  <c:v>3.572893619537</c:v>
                </c:pt>
                <c:pt idx="32285">
                  <c:v>3.5734050273900002</c:v>
                </c:pt>
                <c:pt idx="32286">
                  <c:v>3.573479175568</c:v>
                </c:pt>
                <c:pt idx="32287">
                  <c:v>3.57346701622</c:v>
                </c:pt>
                <c:pt idx="32288">
                  <c:v>3.5735182762150002</c:v>
                </c:pt>
                <c:pt idx="32289">
                  <c:v>3.5736122131350001</c:v>
                </c:pt>
                <c:pt idx="32290">
                  <c:v>3.5737154483800002</c:v>
                </c:pt>
                <c:pt idx="32291">
                  <c:v>3.5738191604609999</c:v>
                </c:pt>
                <c:pt idx="32292">
                  <c:v>3.573915481567</c:v>
                </c:pt>
                <c:pt idx="32293">
                  <c:v>3.573969364166</c:v>
                </c:pt>
                <c:pt idx="32294">
                  <c:v>3.5739600658419999</c:v>
                </c:pt>
                <c:pt idx="32295">
                  <c:v>3.573925733566</c:v>
                </c:pt>
                <c:pt idx="32296">
                  <c:v>3.5739085674290001</c:v>
                </c:pt>
                <c:pt idx="32297">
                  <c:v>3.5738749504089999</c:v>
                </c:pt>
                <c:pt idx="32298">
                  <c:v>3.5738592147829999</c:v>
                </c:pt>
                <c:pt idx="32299">
                  <c:v>3.5739088058470001</c:v>
                </c:pt>
                <c:pt idx="32300">
                  <c:v>3.5739941596980001</c:v>
                </c:pt>
                <c:pt idx="32301">
                  <c:v>3.5740838050839998</c:v>
                </c:pt>
                <c:pt idx="32302">
                  <c:v>3.5741317272190001</c:v>
                </c:pt>
                <c:pt idx="32303">
                  <c:v>3.5741794109340002</c:v>
                </c:pt>
                <c:pt idx="32304">
                  <c:v>3.5742664337160002</c:v>
                </c:pt>
                <c:pt idx="32305">
                  <c:v>3.5743014812470002</c:v>
                </c:pt>
                <c:pt idx="32306">
                  <c:v>3.5743210315699998</c:v>
                </c:pt>
                <c:pt idx="32307">
                  <c:v>3.5743169784550002</c:v>
                </c:pt>
                <c:pt idx="32308">
                  <c:v>3.5743060112</c:v>
                </c:pt>
                <c:pt idx="32309">
                  <c:v>3.574277877808</c:v>
                </c:pt>
                <c:pt idx="32310">
                  <c:v>3.574255466461</c:v>
                </c:pt>
                <c:pt idx="32311">
                  <c:v>3.574246644974</c:v>
                </c:pt>
                <c:pt idx="32312">
                  <c:v>3.574300527573</c:v>
                </c:pt>
                <c:pt idx="32313">
                  <c:v>3.5744638442990002</c:v>
                </c:pt>
                <c:pt idx="32314">
                  <c:v>3.5747106075290001</c:v>
                </c:pt>
                <c:pt idx="32315">
                  <c:v>3.574952840805</c:v>
                </c:pt>
                <c:pt idx="32316">
                  <c:v>3.5750379562379999</c:v>
                </c:pt>
                <c:pt idx="32317">
                  <c:v>3.575167179108</c:v>
                </c:pt>
                <c:pt idx="32318">
                  <c:v>3.575320720673</c:v>
                </c:pt>
                <c:pt idx="32319">
                  <c:v>3.5754845142359999</c:v>
                </c:pt>
                <c:pt idx="32320">
                  <c:v>3.5755732059479999</c:v>
                </c:pt>
                <c:pt idx="32321">
                  <c:v>3.5756623744959999</c:v>
                </c:pt>
                <c:pt idx="32322">
                  <c:v>3.575755357742</c:v>
                </c:pt>
                <c:pt idx="32323">
                  <c:v>3.5758478641510001</c:v>
                </c:pt>
                <c:pt idx="32324">
                  <c:v>3.575940132141</c:v>
                </c:pt>
                <c:pt idx="32325">
                  <c:v>3.5760240554810001</c:v>
                </c:pt>
                <c:pt idx="32326">
                  <c:v>3.5760972499850001</c:v>
                </c:pt>
                <c:pt idx="32327">
                  <c:v>3.576156377792</c:v>
                </c:pt>
                <c:pt idx="32328">
                  <c:v>3.5761978626249999</c:v>
                </c:pt>
                <c:pt idx="32329">
                  <c:v>3.5762286186219998</c:v>
                </c:pt>
                <c:pt idx="32330">
                  <c:v>3.5762550830839999</c:v>
                </c:pt>
                <c:pt idx="32331">
                  <c:v>3.576292037964</c:v>
                </c:pt>
                <c:pt idx="32332">
                  <c:v>3.5763120651250002</c:v>
                </c:pt>
                <c:pt idx="32333">
                  <c:v>3.576332330704</c:v>
                </c:pt>
                <c:pt idx="32334">
                  <c:v>3.576362133026</c:v>
                </c:pt>
                <c:pt idx="32335">
                  <c:v>3.576398849487</c:v>
                </c:pt>
                <c:pt idx="32336">
                  <c:v>3.576517343521</c:v>
                </c:pt>
                <c:pt idx="32337">
                  <c:v>3.5766570568080001</c:v>
                </c:pt>
                <c:pt idx="32338">
                  <c:v>3.5767993926999999</c:v>
                </c:pt>
                <c:pt idx="32339">
                  <c:v>3.5769436359409998</c:v>
                </c:pt>
                <c:pt idx="32340">
                  <c:v>3.5771844387049998</c:v>
                </c:pt>
                <c:pt idx="32341">
                  <c:v>3.5772054195399998</c:v>
                </c:pt>
                <c:pt idx="32342">
                  <c:v>3.5771965980529998</c:v>
                </c:pt>
                <c:pt idx="32343">
                  <c:v>3.5773062705990002</c:v>
                </c:pt>
                <c:pt idx="32344">
                  <c:v>3.577406406403</c:v>
                </c:pt>
                <c:pt idx="32345">
                  <c:v>3.5775091648099999</c:v>
                </c:pt>
                <c:pt idx="32346">
                  <c:v>3.577675104141</c:v>
                </c:pt>
                <c:pt idx="32347">
                  <c:v>3.5777766704560001</c:v>
                </c:pt>
                <c:pt idx="32348">
                  <c:v>3.5777597427369998</c:v>
                </c:pt>
                <c:pt idx="32349">
                  <c:v>3.5778515338900001</c:v>
                </c:pt>
                <c:pt idx="32350">
                  <c:v>3.5781939029690002</c:v>
                </c:pt>
                <c:pt idx="32351">
                  <c:v>3.5784745216370002</c:v>
                </c:pt>
                <c:pt idx="32352">
                  <c:v>3.5785095691679998</c:v>
                </c:pt>
                <c:pt idx="32353">
                  <c:v>3.5785267353060002</c:v>
                </c:pt>
                <c:pt idx="32354">
                  <c:v>3.5785360336299998</c:v>
                </c:pt>
                <c:pt idx="32355">
                  <c:v>3.5785584449769998</c:v>
                </c:pt>
                <c:pt idx="32356">
                  <c:v>3.5785937309269999</c:v>
                </c:pt>
                <c:pt idx="32357">
                  <c:v>3.5786819458010002</c:v>
                </c:pt>
                <c:pt idx="32358">
                  <c:v>3.5788080692289999</c:v>
                </c:pt>
                <c:pt idx="32359">
                  <c:v>3.5789470672610002</c:v>
                </c:pt>
                <c:pt idx="32360">
                  <c:v>3.579078912735</c:v>
                </c:pt>
                <c:pt idx="32361">
                  <c:v>3.5793390274050001</c:v>
                </c:pt>
                <c:pt idx="32362">
                  <c:v>3.5794682502750002</c:v>
                </c:pt>
                <c:pt idx="32363">
                  <c:v>3.5794310569759999</c:v>
                </c:pt>
                <c:pt idx="32364">
                  <c:v>3.5794408321379998</c:v>
                </c:pt>
                <c:pt idx="32365">
                  <c:v>3.5794687271119998</c:v>
                </c:pt>
                <c:pt idx="32366">
                  <c:v>3.57954788208</c:v>
                </c:pt>
                <c:pt idx="32367">
                  <c:v>3.57963347435</c:v>
                </c:pt>
                <c:pt idx="32368">
                  <c:v>3.5797176361080001</c:v>
                </c:pt>
                <c:pt idx="32369">
                  <c:v>3.5798048973080001</c:v>
                </c:pt>
                <c:pt idx="32370">
                  <c:v>3.5799326896669998</c:v>
                </c:pt>
                <c:pt idx="32371">
                  <c:v>3.5799748897549999</c:v>
                </c:pt>
                <c:pt idx="32372">
                  <c:v>3.5800354480740002</c:v>
                </c:pt>
                <c:pt idx="32373">
                  <c:v>3.5800487995150001</c:v>
                </c:pt>
                <c:pt idx="32374">
                  <c:v>3.5800180435179998</c:v>
                </c:pt>
                <c:pt idx="32375">
                  <c:v>3.5800004005430002</c:v>
                </c:pt>
                <c:pt idx="32376">
                  <c:v>3.579959630966</c:v>
                </c:pt>
                <c:pt idx="32377">
                  <c:v>3.5799319744110001</c:v>
                </c:pt>
                <c:pt idx="32378">
                  <c:v>3.579949140549</c:v>
                </c:pt>
                <c:pt idx="32379">
                  <c:v>3.5800132751459999</c:v>
                </c:pt>
                <c:pt idx="32380">
                  <c:v>3.5801041126249999</c:v>
                </c:pt>
                <c:pt idx="32381">
                  <c:v>3.5801973342900002</c:v>
                </c:pt>
                <c:pt idx="32382">
                  <c:v>3.5802950859070002</c:v>
                </c:pt>
                <c:pt idx="32383">
                  <c:v>3.5803897380829999</c:v>
                </c:pt>
                <c:pt idx="32384">
                  <c:v>3.5805215835570001</c:v>
                </c:pt>
                <c:pt idx="32385">
                  <c:v>3.5806009769439999</c:v>
                </c:pt>
                <c:pt idx="32386">
                  <c:v>3.5806457996369998</c:v>
                </c:pt>
                <c:pt idx="32387">
                  <c:v>3.580692052841</c:v>
                </c:pt>
                <c:pt idx="32388">
                  <c:v>3.5808255672449998</c:v>
                </c:pt>
                <c:pt idx="32389">
                  <c:v>3.580906391144</c:v>
                </c:pt>
                <c:pt idx="32390">
                  <c:v>3.5809905529020001</c:v>
                </c:pt>
                <c:pt idx="32391">
                  <c:v>3.5810725688930001</c:v>
                </c:pt>
                <c:pt idx="32392">
                  <c:v>3.581153869629</c:v>
                </c:pt>
                <c:pt idx="32393">
                  <c:v>3.581241369247</c:v>
                </c:pt>
                <c:pt idx="32394">
                  <c:v>3.5813271999360001</c:v>
                </c:pt>
                <c:pt idx="32395">
                  <c:v>3.58141207695</c:v>
                </c:pt>
                <c:pt idx="32396">
                  <c:v>3.5815627574920001</c:v>
                </c:pt>
                <c:pt idx="32397">
                  <c:v>3.5816242694849998</c:v>
                </c:pt>
                <c:pt idx="32398">
                  <c:v>3.581682682037</c:v>
                </c:pt>
                <c:pt idx="32399">
                  <c:v>3.5817017555240001</c:v>
                </c:pt>
                <c:pt idx="32400">
                  <c:v>3.5817241668699999</c:v>
                </c:pt>
                <c:pt idx="32401">
                  <c:v>3.5817480087279998</c:v>
                </c:pt>
                <c:pt idx="32402">
                  <c:v>3.5822322368620001</c:v>
                </c:pt>
                <c:pt idx="32403">
                  <c:v>3.582470655441</c:v>
                </c:pt>
                <c:pt idx="32404">
                  <c:v>3.5824983119959999</c:v>
                </c:pt>
                <c:pt idx="32405">
                  <c:v>3.5825884342190002</c:v>
                </c:pt>
                <c:pt idx="32406">
                  <c:v>3.5827188491820001</c:v>
                </c:pt>
                <c:pt idx="32407">
                  <c:v>3.5828549861910002</c:v>
                </c:pt>
                <c:pt idx="32408">
                  <c:v>3.5829887390140001</c:v>
                </c:pt>
                <c:pt idx="32409">
                  <c:v>3.5831205844879999</c:v>
                </c:pt>
                <c:pt idx="32410">
                  <c:v>3.5833709239960001</c:v>
                </c:pt>
                <c:pt idx="32411">
                  <c:v>3.5833449363710002</c:v>
                </c:pt>
                <c:pt idx="32412">
                  <c:v>3.5833797454830001</c:v>
                </c:pt>
                <c:pt idx="32413">
                  <c:v>3.5834600925450002</c:v>
                </c:pt>
                <c:pt idx="32414">
                  <c:v>3.5835530757899998</c:v>
                </c:pt>
                <c:pt idx="32415">
                  <c:v>3.5836503505709998</c:v>
                </c:pt>
                <c:pt idx="32416">
                  <c:v>3.583801269531</c:v>
                </c:pt>
                <c:pt idx="32417">
                  <c:v>3.583921670914</c:v>
                </c:pt>
                <c:pt idx="32418">
                  <c:v>3.5839326381680001</c:v>
                </c:pt>
                <c:pt idx="32419">
                  <c:v>3.5839011669160001</c:v>
                </c:pt>
                <c:pt idx="32420">
                  <c:v>3.583904027939</c:v>
                </c:pt>
                <c:pt idx="32421">
                  <c:v>3.5841393470759999</c:v>
                </c:pt>
                <c:pt idx="32422">
                  <c:v>3.58429479599</c:v>
                </c:pt>
                <c:pt idx="32423">
                  <c:v>3.584656000137</c:v>
                </c:pt>
                <c:pt idx="32424">
                  <c:v>3.5846579074860001</c:v>
                </c:pt>
                <c:pt idx="32425">
                  <c:v>3.5847618579859999</c:v>
                </c:pt>
                <c:pt idx="32426">
                  <c:v>3.5848906040189998</c:v>
                </c:pt>
                <c:pt idx="32427">
                  <c:v>3.585028886795</c:v>
                </c:pt>
                <c:pt idx="32428">
                  <c:v>3.585176944733</c:v>
                </c:pt>
                <c:pt idx="32429">
                  <c:v>3.585248708725</c:v>
                </c:pt>
                <c:pt idx="32430">
                  <c:v>3.5853867530820001</c:v>
                </c:pt>
                <c:pt idx="32431">
                  <c:v>3.5857067108149998</c:v>
                </c:pt>
                <c:pt idx="32432">
                  <c:v>3.5858056545260002</c:v>
                </c:pt>
                <c:pt idx="32433">
                  <c:v>3.585796356201</c:v>
                </c:pt>
                <c:pt idx="32434">
                  <c:v>3.5858924388890001</c:v>
                </c:pt>
                <c:pt idx="32435">
                  <c:v>3.5860326290129998</c:v>
                </c:pt>
                <c:pt idx="32436">
                  <c:v>3.5861287116999998</c:v>
                </c:pt>
                <c:pt idx="32437">
                  <c:v>3.5862262248989998</c:v>
                </c:pt>
                <c:pt idx="32438">
                  <c:v>3.5863168239590002</c:v>
                </c:pt>
                <c:pt idx="32439">
                  <c:v>3.5864093303679998</c:v>
                </c:pt>
                <c:pt idx="32440">
                  <c:v>3.5864768028260001</c:v>
                </c:pt>
                <c:pt idx="32441">
                  <c:v>3.586497306824</c:v>
                </c:pt>
                <c:pt idx="32442">
                  <c:v>3.586465835571</c:v>
                </c:pt>
                <c:pt idx="32443">
                  <c:v>3.586434602737</c:v>
                </c:pt>
                <c:pt idx="32444">
                  <c:v>3.5864007472989998</c:v>
                </c:pt>
                <c:pt idx="32445">
                  <c:v>3.5863947868350001</c:v>
                </c:pt>
                <c:pt idx="32446">
                  <c:v>3.5864810943599998</c:v>
                </c:pt>
                <c:pt idx="32447">
                  <c:v>3.5866336822510001</c:v>
                </c:pt>
                <c:pt idx="32448">
                  <c:v>3.586847782135</c:v>
                </c:pt>
                <c:pt idx="32449">
                  <c:v>3.5869557857509999</c:v>
                </c:pt>
                <c:pt idx="32450">
                  <c:v>3.587159872055</c:v>
                </c:pt>
                <c:pt idx="32451">
                  <c:v>3.5871772766109999</c:v>
                </c:pt>
                <c:pt idx="32452">
                  <c:v>3.587217569351</c:v>
                </c:pt>
                <c:pt idx="32453">
                  <c:v>3.5872619152070002</c:v>
                </c:pt>
                <c:pt idx="32454">
                  <c:v>3.5873234271999999</c:v>
                </c:pt>
                <c:pt idx="32455">
                  <c:v>3.5873956680300001</c:v>
                </c:pt>
                <c:pt idx="32456">
                  <c:v>3.5874752998349999</c:v>
                </c:pt>
                <c:pt idx="32457">
                  <c:v>3.5875589847559999</c:v>
                </c:pt>
                <c:pt idx="32458">
                  <c:v>3.587646484375</c:v>
                </c:pt>
                <c:pt idx="32459">
                  <c:v>3.5877335071559999</c:v>
                </c:pt>
                <c:pt idx="32460">
                  <c:v>3.587822675705</c:v>
                </c:pt>
                <c:pt idx="32461">
                  <c:v>3.5879049301150001</c:v>
                </c:pt>
                <c:pt idx="32462">
                  <c:v>3.5879888534550002</c:v>
                </c:pt>
                <c:pt idx="32463">
                  <c:v>3.5881516933439999</c:v>
                </c:pt>
                <c:pt idx="32464">
                  <c:v>3.5882799625400001</c:v>
                </c:pt>
                <c:pt idx="32465">
                  <c:v>3.5883364677429999</c:v>
                </c:pt>
                <c:pt idx="32466">
                  <c:v>3.5883159637449999</c:v>
                </c:pt>
                <c:pt idx="32467">
                  <c:v>3.5883119106289998</c:v>
                </c:pt>
                <c:pt idx="32468">
                  <c:v>3.588370084763</c:v>
                </c:pt>
                <c:pt idx="32469">
                  <c:v>3.588460922241</c:v>
                </c:pt>
                <c:pt idx="32470">
                  <c:v>3.58855509758</c:v>
                </c:pt>
                <c:pt idx="32471">
                  <c:v>3.5886590480799998</c:v>
                </c:pt>
                <c:pt idx="32472">
                  <c:v>3.5887575149540001</c:v>
                </c:pt>
                <c:pt idx="32473">
                  <c:v>3.5889065265659998</c:v>
                </c:pt>
                <c:pt idx="32474">
                  <c:v>3.5889394283290001</c:v>
                </c:pt>
                <c:pt idx="32475">
                  <c:v>3.5889101028439998</c:v>
                </c:pt>
                <c:pt idx="32476">
                  <c:v>3.588895320892</c:v>
                </c:pt>
                <c:pt idx="32477">
                  <c:v>3.5889301300050001</c:v>
                </c:pt>
                <c:pt idx="32478">
                  <c:v>3.5890874862670001</c:v>
                </c:pt>
                <c:pt idx="32479">
                  <c:v>3.589454650879</c:v>
                </c:pt>
                <c:pt idx="32480">
                  <c:v>3.5896317958830002</c:v>
                </c:pt>
                <c:pt idx="32481">
                  <c:v>3.5896949768069999</c:v>
                </c:pt>
                <c:pt idx="32482">
                  <c:v>3.589723587036</c:v>
                </c:pt>
                <c:pt idx="32483">
                  <c:v>3.5899345874790001</c:v>
                </c:pt>
                <c:pt idx="32484">
                  <c:v>3.590162992477</c:v>
                </c:pt>
                <c:pt idx="32485">
                  <c:v>3.590344190598</c:v>
                </c:pt>
                <c:pt idx="32486">
                  <c:v>3.5904979705810001</c:v>
                </c:pt>
                <c:pt idx="32487">
                  <c:v>3.5906751155849999</c:v>
                </c:pt>
                <c:pt idx="32488">
                  <c:v>3.5910127162930001</c:v>
                </c:pt>
                <c:pt idx="32489">
                  <c:v>3.5910048484799999</c:v>
                </c:pt>
                <c:pt idx="32490">
                  <c:v>3.5910429954529999</c:v>
                </c:pt>
                <c:pt idx="32491">
                  <c:v>3.5911874771119998</c:v>
                </c:pt>
                <c:pt idx="32492">
                  <c:v>3.5912880897520001</c:v>
                </c:pt>
                <c:pt idx="32493">
                  <c:v>3.5913896560669998</c:v>
                </c:pt>
                <c:pt idx="32494">
                  <c:v>3.5915277004239998</c:v>
                </c:pt>
                <c:pt idx="32495">
                  <c:v>3.5915765762329999</c:v>
                </c:pt>
                <c:pt idx="32496">
                  <c:v>3.5915591716769999</c:v>
                </c:pt>
                <c:pt idx="32497">
                  <c:v>3.5920553207400001</c:v>
                </c:pt>
                <c:pt idx="32498">
                  <c:v>3.5922594070430001</c:v>
                </c:pt>
                <c:pt idx="32499">
                  <c:v>3.5923728942870001</c:v>
                </c:pt>
                <c:pt idx="32500">
                  <c:v>3.5924239158629998</c:v>
                </c:pt>
                <c:pt idx="32501">
                  <c:v>3.592440366745</c:v>
                </c:pt>
                <c:pt idx="32502">
                  <c:v>3.59245967865</c:v>
                </c:pt>
                <c:pt idx="32503">
                  <c:v>3.5924792289730001</c:v>
                </c:pt>
                <c:pt idx="32504">
                  <c:v>3.592498064041</c:v>
                </c:pt>
                <c:pt idx="32505">
                  <c:v>3.5925159454350002</c:v>
                </c:pt>
                <c:pt idx="32506">
                  <c:v>3.592539548874</c:v>
                </c:pt>
                <c:pt idx="32507">
                  <c:v>3.5925705432889998</c:v>
                </c:pt>
                <c:pt idx="32508">
                  <c:v>3.592623710632</c:v>
                </c:pt>
                <c:pt idx="32509">
                  <c:v>3.592696666718</c:v>
                </c:pt>
                <c:pt idx="32510">
                  <c:v>3.5927793979640001</c:v>
                </c:pt>
                <c:pt idx="32511">
                  <c:v>3.5928688049319999</c:v>
                </c:pt>
                <c:pt idx="32512">
                  <c:v>3.5929610729219998</c:v>
                </c:pt>
                <c:pt idx="32513">
                  <c:v>3.5930562019350001</c:v>
                </c:pt>
                <c:pt idx="32514">
                  <c:v>3.593157291412</c:v>
                </c:pt>
                <c:pt idx="32515">
                  <c:v>3.5932598114009999</c:v>
                </c:pt>
                <c:pt idx="32516">
                  <c:v>3.5933616161350002</c:v>
                </c:pt>
                <c:pt idx="32517">
                  <c:v>3.5934646129610002</c:v>
                </c:pt>
                <c:pt idx="32518">
                  <c:v>3.593561649323</c:v>
                </c:pt>
                <c:pt idx="32519">
                  <c:v>3.5936546325680001</c:v>
                </c:pt>
                <c:pt idx="32520">
                  <c:v>3.593743085861</c:v>
                </c:pt>
                <c:pt idx="32521">
                  <c:v>3.5938158035279999</c:v>
                </c:pt>
                <c:pt idx="32522">
                  <c:v>3.593866825104</c:v>
                </c:pt>
                <c:pt idx="32523">
                  <c:v>3.5939023494720002</c:v>
                </c:pt>
                <c:pt idx="32524">
                  <c:v>3.5939249992370002</c:v>
                </c:pt>
                <c:pt idx="32525">
                  <c:v>3.5939550399779998</c:v>
                </c:pt>
                <c:pt idx="32526">
                  <c:v>3.5939700603490001</c:v>
                </c:pt>
                <c:pt idx="32527">
                  <c:v>3.5943605899810001</c:v>
                </c:pt>
                <c:pt idx="32528">
                  <c:v>3.594519138336</c:v>
                </c:pt>
                <c:pt idx="32529">
                  <c:v>3.5946178436279999</c:v>
                </c:pt>
                <c:pt idx="32530">
                  <c:v>3.5945928096770001</c:v>
                </c:pt>
                <c:pt idx="32531">
                  <c:v>3.5945580005650002</c:v>
                </c:pt>
                <c:pt idx="32532">
                  <c:v>3.5945210456850001</c:v>
                </c:pt>
                <c:pt idx="32533">
                  <c:v>3.5945022106170001</c:v>
                </c:pt>
                <c:pt idx="32534">
                  <c:v>3.5945439338680001</c:v>
                </c:pt>
                <c:pt idx="32535">
                  <c:v>3.5946233272549999</c:v>
                </c:pt>
                <c:pt idx="32536">
                  <c:v>3.594705581665</c:v>
                </c:pt>
                <c:pt idx="32537">
                  <c:v>3.5947887897489998</c:v>
                </c:pt>
                <c:pt idx="32538">
                  <c:v>3.5948741435999998</c:v>
                </c:pt>
                <c:pt idx="32539">
                  <c:v>3.5949561595919999</c:v>
                </c:pt>
                <c:pt idx="32540">
                  <c:v>3.5949892997739998</c:v>
                </c:pt>
                <c:pt idx="32541">
                  <c:v>3.595000505447</c:v>
                </c:pt>
                <c:pt idx="32542">
                  <c:v>3.594986200333</c:v>
                </c:pt>
                <c:pt idx="32543">
                  <c:v>3.5949685573579999</c:v>
                </c:pt>
                <c:pt idx="32544">
                  <c:v>3.5949466228490001</c:v>
                </c:pt>
                <c:pt idx="32545">
                  <c:v>3.5949048995970001</c:v>
                </c:pt>
                <c:pt idx="32546">
                  <c:v>3.5948853492740001</c:v>
                </c:pt>
                <c:pt idx="32547">
                  <c:v>3.5948596000670001</c:v>
                </c:pt>
                <c:pt idx="32548">
                  <c:v>3.594895839691</c:v>
                </c:pt>
                <c:pt idx="32549">
                  <c:v>3.5949783325200002</c:v>
                </c:pt>
                <c:pt idx="32550">
                  <c:v>3.5950748920439999</c:v>
                </c:pt>
                <c:pt idx="32551">
                  <c:v>3.5952196121219999</c:v>
                </c:pt>
                <c:pt idx="32552">
                  <c:v>3.5953221321109998</c:v>
                </c:pt>
                <c:pt idx="32553">
                  <c:v>3.5954408645629998</c:v>
                </c:pt>
                <c:pt idx="32554">
                  <c:v>3.5955045223240001</c:v>
                </c:pt>
                <c:pt idx="32555">
                  <c:v>3.59561753273</c:v>
                </c:pt>
                <c:pt idx="32556">
                  <c:v>3.5956878662110001</c:v>
                </c:pt>
                <c:pt idx="32557">
                  <c:v>3.5957646369930001</c:v>
                </c:pt>
                <c:pt idx="32558">
                  <c:v>3.5958454608919999</c:v>
                </c:pt>
                <c:pt idx="32559">
                  <c:v>3.5959365367889999</c:v>
                </c:pt>
                <c:pt idx="32560">
                  <c:v>3.5960326194759999</c:v>
                </c:pt>
                <c:pt idx="32561">
                  <c:v>3.5961325168610001</c:v>
                </c:pt>
                <c:pt idx="32562">
                  <c:v>3.5962357521060002</c:v>
                </c:pt>
                <c:pt idx="32563">
                  <c:v>3.596339464188</c:v>
                </c:pt>
                <c:pt idx="32564">
                  <c:v>3.5964393615720001</c:v>
                </c:pt>
                <c:pt idx="32565">
                  <c:v>3.5965406894680001</c:v>
                </c:pt>
                <c:pt idx="32566">
                  <c:v>3.5966391563419999</c:v>
                </c:pt>
                <c:pt idx="32567">
                  <c:v>3.5967271327970001</c:v>
                </c:pt>
                <c:pt idx="32568">
                  <c:v>3.5968010425569998</c:v>
                </c:pt>
                <c:pt idx="32569">
                  <c:v>3.5968494415280001</c:v>
                </c:pt>
                <c:pt idx="32570">
                  <c:v>3.5968809127810002</c:v>
                </c:pt>
                <c:pt idx="32571">
                  <c:v>3.5969021320340002</c:v>
                </c:pt>
                <c:pt idx="32572">
                  <c:v>3.597084283829</c:v>
                </c:pt>
                <c:pt idx="32573">
                  <c:v>3.597398281097</c:v>
                </c:pt>
                <c:pt idx="32574">
                  <c:v>3.597495794296</c:v>
                </c:pt>
                <c:pt idx="32575">
                  <c:v>3.5975854396820002</c:v>
                </c:pt>
                <c:pt idx="32576">
                  <c:v>3.5976114273070001</c:v>
                </c:pt>
                <c:pt idx="32577">
                  <c:v>3.5975930690769999</c:v>
                </c:pt>
                <c:pt idx="32578">
                  <c:v>3.5975580215449998</c:v>
                </c:pt>
                <c:pt idx="32579">
                  <c:v>3.5975201129909999</c:v>
                </c:pt>
                <c:pt idx="32580">
                  <c:v>3.5974867343899999</c:v>
                </c:pt>
                <c:pt idx="32581">
                  <c:v>3.5975120067600002</c:v>
                </c:pt>
                <c:pt idx="32582">
                  <c:v>3.5975801944730001</c:v>
                </c:pt>
                <c:pt idx="32583">
                  <c:v>3.5976729393009999</c:v>
                </c:pt>
                <c:pt idx="32584">
                  <c:v>3.5977561473850002</c:v>
                </c:pt>
                <c:pt idx="32585">
                  <c:v>3.597797632217</c:v>
                </c:pt>
                <c:pt idx="32586">
                  <c:v>3.5978841781619999</c:v>
                </c:pt>
                <c:pt idx="32587">
                  <c:v>3.5979654788970001</c:v>
                </c:pt>
                <c:pt idx="32588">
                  <c:v>3.5980045795439999</c:v>
                </c:pt>
                <c:pt idx="32589">
                  <c:v>3.5980317592620001</c:v>
                </c:pt>
                <c:pt idx="32590">
                  <c:v>3.5980248451230001</c:v>
                </c:pt>
                <c:pt idx="32591">
                  <c:v>3.5979914665220001</c:v>
                </c:pt>
                <c:pt idx="32592">
                  <c:v>3.597958087921</c:v>
                </c:pt>
                <c:pt idx="32593">
                  <c:v>3.5979328155519998</c:v>
                </c:pt>
                <c:pt idx="32594">
                  <c:v>3.5979306697850002</c:v>
                </c:pt>
                <c:pt idx="32595">
                  <c:v>3.5979900360110002</c:v>
                </c:pt>
                <c:pt idx="32596">
                  <c:v>3.5980901718139999</c:v>
                </c:pt>
                <c:pt idx="32597">
                  <c:v>3.5981872081759998</c:v>
                </c:pt>
                <c:pt idx="32598">
                  <c:v>3.5982930660250001</c:v>
                </c:pt>
                <c:pt idx="32599">
                  <c:v>3.5983960628510001</c:v>
                </c:pt>
                <c:pt idx="32600">
                  <c:v>3.5984907150269998</c:v>
                </c:pt>
                <c:pt idx="32601">
                  <c:v>3.59854722023</c:v>
                </c:pt>
                <c:pt idx="32602">
                  <c:v>3.598582029343</c:v>
                </c:pt>
                <c:pt idx="32603">
                  <c:v>3.5986127853390002</c:v>
                </c:pt>
                <c:pt idx="32604">
                  <c:v>3.598655462265</c:v>
                </c:pt>
                <c:pt idx="32605">
                  <c:v>3.5987064838410001</c:v>
                </c:pt>
                <c:pt idx="32606">
                  <c:v>3.5987799167630001</c:v>
                </c:pt>
                <c:pt idx="32607">
                  <c:v>3.5988738536830001</c:v>
                </c:pt>
                <c:pt idx="32608">
                  <c:v>3.598976135254</c:v>
                </c:pt>
                <c:pt idx="32609">
                  <c:v>3.5990798473360002</c:v>
                </c:pt>
                <c:pt idx="32610">
                  <c:v>3.5991852283479999</c:v>
                </c:pt>
                <c:pt idx="32611">
                  <c:v>3.5992896556849998</c:v>
                </c:pt>
                <c:pt idx="32612">
                  <c:v>3.599391460419</c:v>
                </c:pt>
                <c:pt idx="32613">
                  <c:v>3.5994861125950002</c:v>
                </c:pt>
                <c:pt idx="32614">
                  <c:v>3.5995724201199999</c:v>
                </c:pt>
                <c:pt idx="32615">
                  <c:v>3.599644184113</c:v>
                </c:pt>
                <c:pt idx="32616">
                  <c:v>3.5996921062470002</c:v>
                </c:pt>
                <c:pt idx="32617">
                  <c:v>3.5997469425199999</c:v>
                </c:pt>
                <c:pt idx="32618">
                  <c:v>3.5997776985169998</c:v>
                </c:pt>
                <c:pt idx="32619">
                  <c:v>3.5998108386990002</c:v>
                </c:pt>
                <c:pt idx="32620">
                  <c:v>3.5998976230620001</c:v>
                </c:pt>
                <c:pt idx="32621">
                  <c:v>3.6000962257390001</c:v>
                </c:pt>
                <c:pt idx="32622">
                  <c:v>3.6002378463750002</c:v>
                </c:pt>
                <c:pt idx="32623">
                  <c:v>3.6004717350009998</c:v>
                </c:pt>
                <c:pt idx="32624">
                  <c:v>3.6005465984340002</c:v>
                </c:pt>
                <c:pt idx="32625">
                  <c:v>3.6007640361790001</c:v>
                </c:pt>
                <c:pt idx="32626">
                  <c:v>3.6008641719819998</c:v>
                </c:pt>
                <c:pt idx="32627">
                  <c:v>3.6009619235989998</c:v>
                </c:pt>
                <c:pt idx="32628">
                  <c:v>3.601034164429</c:v>
                </c:pt>
                <c:pt idx="32629">
                  <c:v>3.601039171219</c:v>
                </c:pt>
                <c:pt idx="32630">
                  <c:v>3.6010091304779999</c:v>
                </c:pt>
                <c:pt idx="32631">
                  <c:v>3.6009802818300001</c:v>
                </c:pt>
                <c:pt idx="32632">
                  <c:v>3.6009461879729998</c:v>
                </c:pt>
                <c:pt idx="32633">
                  <c:v>3.6009342670439999</c:v>
                </c:pt>
                <c:pt idx="32634">
                  <c:v>3.6009807586670002</c:v>
                </c:pt>
                <c:pt idx="32635">
                  <c:v>3.6010658741000001</c:v>
                </c:pt>
                <c:pt idx="32636">
                  <c:v>3.6011550426480001</c:v>
                </c:pt>
                <c:pt idx="32637">
                  <c:v>3.6012430191039999</c:v>
                </c:pt>
                <c:pt idx="32638">
                  <c:v>3.6013343334200001</c:v>
                </c:pt>
                <c:pt idx="32639">
                  <c:v>3.6014010906220002</c:v>
                </c:pt>
                <c:pt idx="32640">
                  <c:v>3.6014058589940001</c:v>
                </c:pt>
                <c:pt idx="32641">
                  <c:v>3.601377487183</c:v>
                </c:pt>
                <c:pt idx="32642">
                  <c:v>3.601361989975</c:v>
                </c:pt>
                <c:pt idx="32643">
                  <c:v>3.6013293266300002</c:v>
                </c:pt>
                <c:pt idx="32644">
                  <c:v>3.601316690445</c:v>
                </c:pt>
                <c:pt idx="32645">
                  <c:v>3.6013989448550001</c:v>
                </c:pt>
                <c:pt idx="32646">
                  <c:v>3.6015601158139998</c:v>
                </c:pt>
                <c:pt idx="32647">
                  <c:v>3.6017827987670001</c:v>
                </c:pt>
                <c:pt idx="32648">
                  <c:v>3.6019911766049999</c:v>
                </c:pt>
                <c:pt idx="32649">
                  <c:v>3.602036952972</c:v>
                </c:pt>
                <c:pt idx="32650">
                  <c:v>3.6020550727840002</c:v>
                </c:pt>
                <c:pt idx="32651">
                  <c:v>3.6020846366880002</c:v>
                </c:pt>
                <c:pt idx="32652">
                  <c:v>3.602122306824</c:v>
                </c:pt>
                <c:pt idx="32653">
                  <c:v>3.6021697521210001</c:v>
                </c:pt>
                <c:pt idx="32654">
                  <c:v>3.6022212505339999</c:v>
                </c:pt>
                <c:pt idx="32655">
                  <c:v>3.6022801399229998</c:v>
                </c:pt>
                <c:pt idx="32656">
                  <c:v>3.602345466614</c:v>
                </c:pt>
                <c:pt idx="32657">
                  <c:v>3.6024293899540001</c:v>
                </c:pt>
                <c:pt idx="32658">
                  <c:v>3.602530241013</c:v>
                </c:pt>
                <c:pt idx="32659">
                  <c:v>3.602640151978</c:v>
                </c:pt>
                <c:pt idx="32660">
                  <c:v>3.6027507781980002</c:v>
                </c:pt>
                <c:pt idx="32661">
                  <c:v>3.6028504371640002</c:v>
                </c:pt>
                <c:pt idx="32662">
                  <c:v>3.6029474735260001</c:v>
                </c:pt>
                <c:pt idx="32663">
                  <c:v>3.6030380725860001</c:v>
                </c:pt>
                <c:pt idx="32664">
                  <c:v>3.6031222343440001</c:v>
                </c:pt>
                <c:pt idx="32665">
                  <c:v>3.6032774448390001</c:v>
                </c:pt>
                <c:pt idx="32666">
                  <c:v>3.6035430431369999</c:v>
                </c:pt>
                <c:pt idx="32667">
                  <c:v>3.6035215854640001</c:v>
                </c:pt>
                <c:pt idx="32668">
                  <c:v>3.6035380363459999</c:v>
                </c:pt>
                <c:pt idx="32669">
                  <c:v>3.6036107540129998</c:v>
                </c:pt>
                <c:pt idx="32670">
                  <c:v>3.603759765625</c:v>
                </c:pt>
                <c:pt idx="32671">
                  <c:v>3.603909730911</c:v>
                </c:pt>
                <c:pt idx="32672">
                  <c:v>3.6040086746219999</c:v>
                </c:pt>
                <c:pt idx="32673">
                  <c:v>3.6040949821470001</c:v>
                </c:pt>
                <c:pt idx="32674">
                  <c:v>3.6041173934940001</c:v>
                </c:pt>
                <c:pt idx="32675">
                  <c:v>3.6041238307949999</c:v>
                </c:pt>
                <c:pt idx="32676">
                  <c:v>3.6040956974029998</c:v>
                </c:pt>
                <c:pt idx="32677">
                  <c:v>3.6040554046629998</c:v>
                </c:pt>
                <c:pt idx="32678">
                  <c:v>3.6044471263890001</c:v>
                </c:pt>
                <c:pt idx="32679">
                  <c:v>3.6047706603999998</c:v>
                </c:pt>
                <c:pt idx="32680">
                  <c:v>3.6048107147219999</c:v>
                </c:pt>
                <c:pt idx="32681">
                  <c:v>3.6048259735110002</c:v>
                </c:pt>
                <c:pt idx="32682">
                  <c:v>3.6048507690429998</c:v>
                </c:pt>
                <c:pt idx="32683">
                  <c:v>3.6049203872679998</c:v>
                </c:pt>
                <c:pt idx="32684">
                  <c:v>3.6052310466769999</c:v>
                </c:pt>
                <c:pt idx="32685">
                  <c:v>3.6054940223690002</c:v>
                </c:pt>
                <c:pt idx="32686">
                  <c:v>3.6056723594669999</c:v>
                </c:pt>
                <c:pt idx="32687">
                  <c:v>3.6057395935060002</c:v>
                </c:pt>
                <c:pt idx="32688">
                  <c:v>3.6057691574100001</c:v>
                </c:pt>
                <c:pt idx="32689">
                  <c:v>3.6057870388030002</c:v>
                </c:pt>
                <c:pt idx="32690">
                  <c:v>3.6058065891269999</c:v>
                </c:pt>
                <c:pt idx="32691">
                  <c:v>3.6058790683750002</c:v>
                </c:pt>
                <c:pt idx="32692">
                  <c:v>3.6059925556180001</c:v>
                </c:pt>
                <c:pt idx="32693">
                  <c:v>3.6065859794619999</c:v>
                </c:pt>
                <c:pt idx="32694">
                  <c:v>3.606630325317</c:v>
                </c:pt>
                <c:pt idx="32695">
                  <c:v>3.6066048145290002</c:v>
                </c:pt>
                <c:pt idx="32696">
                  <c:v>3.6065790653229999</c:v>
                </c:pt>
                <c:pt idx="32697">
                  <c:v>3.606546640396</c:v>
                </c:pt>
                <c:pt idx="32698">
                  <c:v>3.6065759658809999</c:v>
                </c:pt>
                <c:pt idx="32699">
                  <c:v>3.606659889221</c:v>
                </c:pt>
                <c:pt idx="32700">
                  <c:v>3.6067507267000001</c:v>
                </c:pt>
                <c:pt idx="32701">
                  <c:v>3.6068408489229999</c:v>
                </c:pt>
                <c:pt idx="32702">
                  <c:v>3.60693192482</c:v>
                </c:pt>
                <c:pt idx="32703">
                  <c:v>3.6070158481600001</c:v>
                </c:pt>
                <c:pt idx="32704">
                  <c:v>3.6070425510409998</c:v>
                </c:pt>
                <c:pt idx="32705">
                  <c:v>3.6070544719700002</c:v>
                </c:pt>
                <c:pt idx="32706">
                  <c:v>3.607045173645</c:v>
                </c:pt>
                <c:pt idx="32707">
                  <c:v>3.6070194244380001</c:v>
                </c:pt>
                <c:pt idx="32708">
                  <c:v>3.6069879531860001</c:v>
                </c:pt>
                <c:pt idx="32709">
                  <c:v>3.606968641281</c:v>
                </c:pt>
                <c:pt idx="32710">
                  <c:v>3.6069931983950001</c:v>
                </c:pt>
                <c:pt idx="32711">
                  <c:v>3.6070704460140002</c:v>
                </c:pt>
                <c:pt idx="32712">
                  <c:v>3.6071145534519999</c:v>
                </c:pt>
                <c:pt idx="32713">
                  <c:v>3.60715842247</c:v>
                </c:pt>
                <c:pt idx="32714">
                  <c:v>3.6072547435760001</c:v>
                </c:pt>
                <c:pt idx="32715">
                  <c:v>3.6073007583619998</c:v>
                </c:pt>
                <c:pt idx="32716">
                  <c:v>3.6073474884030001</c:v>
                </c:pt>
                <c:pt idx="32717">
                  <c:v>3.6074175834659998</c:v>
                </c:pt>
                <c:pt idx="32718">
                  <c:v>3.6074297428130002</c:v>
                </c:pt>
                <c:pt idx="32719">
                  <c:v>3.6074299812319999</c:v>
                </c:pt>
                <c:pt idx="32720">
                  <c:v>3.607414722443</c:v>
                </c:pt>
                <c:pt idx="32721">
                  <c:v>3.607402563095</c:v>
                </c:pt>
                <c:pt idx="32722">
                  <c:v>3.6073911190030001</c:v>
                </c:pt>
                <c:pt idx="32723">
                  <c:v>3.607411384583</c:v>
                </c:pt>
                <c:pt idx="32724">
                  <c:v>3.6077265739439999</c:v>
                </c:pt>
                <c:pt idx="32725">
                  <c:v>3.607810974121</c:v>
                </c:pt>
                <c:pt idx="32726">
                  <c:v>3.6078982353210001</c:v>
                </c:pt>
                <c:pt idx="32727">
                  <c:v>3.6079924106600001</c:v>
                </c:pt>
                <c:pt idx="32728">
                  <c:v>3.6080851554870002</c:v>
                </c:pt>
                <c:pt idx="32729">
                  <c:v>3.608164548874</c:v>
                </c:pt>
                <c:pt idx="32730">
                  <c:v>3.6082286834719999</c:v>
                </c:pt>
                <c:pt idx="32731">
                  <c:v>3.6082835197450001</c:v>
                </c:pt>
                <c:pt idx="32732">
                  <c:v>3.608339309692</c:v>
                </c:pt>
                <c:pt idx="32733">
                  <c:v>3.6083946228029999</c:v>
                </c:pt>
                <c:pt idx="32734">
                  <c:v>3.6084487438199999</c:v>
                </c:pt>
                <c:pt idx="32735">
                  <c:v>3.6085038185120002</c:v>
                </c:pt>
                <c:pt idx="32736">
                  <c:v>3.608560800552</c:v>
                </c:pt>
                <c:pt idx="32737">
                  <c:v>3.6086137294770002</c:v>
                </c:pt>
                <c:pt idx="32738">
                  <c:v>3.6086680889129998</c:v>
                </c:pt>
                <c:pt idx="32739">
                  <c:v>3.6087357997890002</c:v>
                </c:pt>
                <c:pt idx="32740">
                  <c:v>3.6088192462920001</c:v>
                </c:pt>
                <c:pt idx="32741">
                  <c:v>3.6089072227479999</c:v>
                </c:pt>
                <c:pt idx="32742">
                  <c:v>3.6090793609620002</c:v>
                </c:pt>
                <c:pt idx="32743">
                  <c:v>3.6092290878300002</c:v>
                </c:pt>
                <c:pt idx="32744">
                  <c:v>3.609467506409</c:v>
                </c:pt>
                <c:pt idx="32745">
                  <c:v>3.6094474792479998</c:v>
                </c:pt>
                <c:pt idx="32746">
                  <c:v>3.6094329357150001</c:v>
                </c:pt>
                <c:pt idx="32747">
                  <c:v>3.6096048355099999</c:v>
                </c:pt>
                <c:pt idx="32748">
                  <c:v>3.6097555160520001</c:v>
                </c:pt>
                <c:pt idx="32749">
                  <c:v>3.6098487377169999</c:v>
                </c:pt>
                <c:pt idx="32750">
                  <c:v>3.6099402904510001</c:v>
                </c:pt>
                <c:pt idx="32751">
                  <c:v>3.610001325607</c:v>
                </c:pt>
                <c:pt idx="32752">
                  <c:v>3.6100034713750002</c:v>
                </c:pt>
                <c:pt idx="32753">
                  <c:v>3.609974861145</c:v>
                </c:pt>
                <c:pt idx="32754">
                  <c:v>3.6099402904510001</c:v>
                </c:pt>
                <c:pt idx="32755">
                  <c:v>3.6099064350129999</c:v>
                </c:pt>
                <c:pt idx="32756">
                  <c:v>3.6099054813390001</c:v>
                </c:pt>
                <c:pt idx="32757">
                  <c:v>3.6099641323089999</c:v>
                </c:pt>
                <c:pt idx="32758">
                  <c:v>3.6100554466250001</c:v>
                </c:pt>
                <c:pt idx="32759">
                  <c:v>3.6102638244629999</c:v>
                </c:pt>
                <c:pt idx="32760">
                  <c:v>3.6104810237880001</c:v>
                </c:pt>
                <c:pt idx="32761">
                  <c:v>3.6105587482449999</c:v>
                </c:pt>
                <c:pt idx="32762">
                  <c:v>3.6105425357819998</c:v>
                </c:pt>
                <c:pt idx="32763">
                  <c:v>3.6105127334590001</c:v>
                </c:pt>
                <c:pt idx="32764">
                  <c:v>3.6105072498320001</c:v>
                </c:pt>
                <c:pt idx="32765">
                  <c:v>3.6106693744660001</c:v>
                </c:pt>
                <c:pt idx="32766">
                  <c:v>3.6108651161190002</c:v>
                </c:pt>
                <c:pt idx="32767">
                  <c:v>3.6113495826720001</c:v>
                </c:pt>
                <c:pt idx="32768">
                  <c:v>3.6113743782040002</c:v>
                </c:pt>
                <c:pt idx="32769">
                  <c:v>3.6113903522489998</c:v>
                </c:pt>
                <c:pt idx="32770">
                  <c:v>3.611410140991</c:v>
                </c:pt>
                <c:pt idx="32771">
                  <c:v>3.6114277839660001</c:v>
                </c:pt>
                <c:pt idx="32772">
                  <c:v>3.6114575862880001</c:v>
                </c:pt>
                <c:pt idx="32773">
                  <c:v>3.6115100383760002</c:v>
                </c:pt>
                <c:pt idx="32774">
                  <c:v>3.6115753650669999</c:v>
                </c:pt>
                <c:pt idx="32775">
                  <c:v>3.6116600036620001</c:v>
                </c:pt>
                <c:pt idx="32776">
                  <c:v>3.6117508411410002</c:v>
                </c:pt>
                <c:pt idx="32777">
                  <c:v>3.6118471622469999</c:v>
                </c:pt>
                <c:pt idx="32778">
                  <c:v>3.611943721771</c:v>
                </c:pt>
                <c:pt idx="32779">
                  <c:v>3.6120409965519999</c:v>
                </c:pt>
                <c:pt idx="32780">
                  <c:v>3.6121344566350002</c:v>
                </c:pt>
                <c:pt idx="32781">
                  <c:v>3.6122272014619998</c:v>
                </c:pt>
                <c:pt idx="32782">
                  <c:v>3.612316846848</c:v>
                </c:pt>
                <c:pt idx="32783">
                  <c:v>3.6123976707460002</c:v>
                </c:pt>
                <c:pt idx="32784">
                  <c:v>3.6125395297999998</c:v>
                </c:pt>
                <c:pt idx="32785">
                  <c:v>3.6126947402949998</c:v>
                </c:pt>
                <c:pt idx="32786">
                  <c:v>3.61266207695</c:v>
                </c:pt>
                <c:pt idx="32787">
                  <c:v>3.6126654148099999</c:v>
                </c:pt>
                <c:pt idx="32788">
                  <c:v>3.6127908229829999</c:v>
                </c:pt>
                <c:pt idx="32789">
                  <c:v>3.6128916740419998</c:v>
                </c:pt>
                <c:pt idx="32790">
                  <c:v>3.613035440445</c:v>
                </c:pt>
                <c:pt idx="32791">
                  <c:v>3.6131336689000002</c:v>
                </c:pt>
                <c:pt idx="32792">
                  <c:v>3.6132142543789998</c:v>
                </c:pt>
                <c:pt idx="32793">
                  <c:v>3.6132457256319999</c:v>
                </c:pt>
                <c:pt idx="32794">
                  <c:v>3.6132240295410001</c:v>
                </c:pt>
                <c:pt idx="32795">
                  <c:v>3.6131937503809999</c:v>
                </c:pt>
                <c:pt idx="32796">
                  <c:v>3.6131587028499998</c:v>
                </c:pt>
                <c:pt idx="32797">
                  <c:v>3.6131379604339999</c:v>
                </c:pt>
                <c:pt idx="32798">
                  <c:v>3.6131622791289999</c:v>
                </c:pt>
                <c:pt idx="32799">
                  <c:v>3.6132378578190001</c:v>
                </c:pt>
                <c:pt idx="32800">
                  <c:v>3.6133284568790001</c:v>
                </c:pt>
                <c:pt idx="32801">
                  <c:v>3.6134228706360001</c:v>
                </c:pt>
                <c:pt idx="32802">
                  <c:v>3.613522052765</c:v>
                </c:pt>
                <c:pt idx="32803">
                  <c:v>3.6136519908909999</c:v>
                </c:pt>
                <c:pt idx="32804">
                  <c:v>3.6136760711670002</c:v>
                </c:pt>
                <c:pt idx="32805">
                  <c:v>3.613654375076</c:v>
                </c:pt>
                <c:pt idx="32806">
                  <c:v>3.6136398315429998</c:v>
                </c:pt>
                <c:pt idx="32807">
                  <c:v>3.6136116981509998</c:v>
                </c:pt>
                <c:pt idx="32808">
                  <c:v>3.6135892868039998</c:v>
                </c:pt>
                <c:pt idx="32809">
                  <c:v>3.613617897034</c:v>
                </c:pt>
                <c:pt idx="32810">
                  <c:v>3.6137051582340001</c:v>
                </c:pt>
                <c:pt idx="32811">
                  <c:v>3.613933563232</c:v>
                </c:pt>
                <c:pt idx="32812">
                  <c:v>3.6141397953030001</c:v>
                </c:pt>
                <c:pt idx="32813">
                  <c:v>3.614250659943</c:v>
                </c:pt>
                <c:pt idx="32814">
                  <c:v>3.6142866611479998</c:v>
                </c:pt>
                <c:pt idx="32815">
                  <c:v>3.6143248081210002</c:v>
                </c:pt>
                <c:pt idx="32816">
                  <c:v>3.6143655776979999</c:v>
                </c:pt>
                <c:pt idx="32817">
                  <c:v>3.6144111156459999</c:v>
                </c:pt>
                <c:pt idx="32818">
                  <c:v>3.6144597530359999</c:v>
                </c:pt>
                <c:pt idx="32819">
                  <c:v>3.6145102977749999</c:v>
                </c:pt>
                <c:pt idx="32820">
                  <c:v>3.6145563125610001</c:v>
                </c:pt>
                <c:pt idx="32821">
                  <c:v>3.6146035194400001</c:v>
                </c:pt>
                <c:pt idx="32822">
                  <c:v>3.6146636009219999</c:v>
                </c:pt>
                <c:pt idx="32823">
                  <c:v>3.6147370338439999</c:v>
                </c:pt>
                <c:pt idx="32824">
                  <c:v>3.614824533463</c:v>
                </c:pt>
                <c:pt idx="32825">
                  <c:v>3.6149148941039999</c:v>
                </c:pt>
                <c:pt idx="32826">
                  <c:v>3.6149995327000002</c:v>
                </c:pt>
                <c:pt idx="32827">
                  <c:v>3.6151602268219998</c:v>
                </c:pt>
                <c:pt idx="32828">
                  <c:v>3.6153101921080002</c:v>
                </c:pt>
                <c:pt idx="32829">
                  <c:v>3.615447282791</c:v>
                </c:pt>
                <c:pt idx="32830">
                  <c:v>3.6154363155359999</c:v>
                </c:pt>
                <c:pt idx="32831">
                  <c:v>3.6154866218569999</c:v>
                </c:pt>
                <c:pt idx="32832">
                  <c:v>3.615639209747</c:v>
                </c:pt>
                <c:pt idx="32833">
                  <c:v>3.6157424449920001</c:v>
                </c:pt>
                <c:pt idx="32834">
                  <c:v>3.6158456802369998</c:v>
                </c:pt>
                <c:pt idx="32835">
                  <c:v>3.6158931255339999</c:v>
                </c:pt>
                <c:pt idx="32836">
                  <c:v>3.6159427165990001</c:v>
                </c:pt>
                <c:pt idx="32837">
                  <c:v>3.6159281730649999</c:v>
                </c:pt>
                <c:pt idx="32838">
                  <c:v>3.6159150600430001</c:v>
                </c:pt>
                <c:pt idx="32839">
                  <c:v>3.6158897876739999</c:v>
                </c:pt>
                <c:pt idx="32840">
                  <c:v>3.6158616542819999</c:v>
                </c:pt>
                <c:pt idx="32841">
                  <c:v>3.61585688591</c:v>
                </c:pt>
                <c:pt idx="32842">
                  <c:v>3.6158719062809999</c:v>
                </c:pt>
                <c:pt idx="32843">
                  <c:v>3.6159567832950001</c:v>
                </c:pt>
                <c:pt idx="32844">
                  <c:v>3.6161670684809999</c:v>
                </c:pt>
                <c:pt idx="32845">
                  <c:v>3.6164035797120002</c:v>
                </c:pt>
                <c:pt idx="32846">
                  <c:v>3.6163859367370002</c:v>
                </c:pt>
                <c:pt idx="32847">
                  <c:v>3.6163651943209998</c:v>
                </c:pt>
                <c:pt idx="32848">
                  <c:v>3.6163938045499999</c:v>
                </c:pt>
                <c:pt idx="32849">
                  <c:v>3.6164839267729998</c:v>
                </c:pt>
                <c:pt idx="32850">
                  <c:v>3.6165869235989998</c:v>
                </c:pt>
                <c:pt idx="32851">
                  <c:v>3.6169843673709998</c:v>
                </c:pt>
                <c:pt idx="32852">
                  <c:v>3.6169662475590001</c:v>
                </c:pt>
                <c:pt idx="32853">
                  <c:v>3.6169698238370001</c:v>
                </c:pt>
                <c:pt idx="32854">
                  <c:v>3.6170544624329999</c:v>
                </c:pt>
                <c:pt idx="32855">
                  <c:v>3.6172966957089998</c:v>
                </c:pt>
                <c:pt idx="32856">
                  <c:v>3.6176402568819999</c:v>
                </c:pt>
                <c:pt idx="32857">
                  <c:v>3.6176867485050002</c:v>
                </c:pt>
                <c:pt idx="32858">
                  <c:v>3.617712497711</c:v>
                </c:pt>
                <c:pt idx="32859">
                  <c:v>3.617736816406</c:v>
                </c:pt>
                <c:pt idx="32860">
                  <c:v>3.6178841590880002</c:v>
                </c:pt>
                <c:pt idx="32861">
                  <c:v>3.6180365085599999</c:v>
                </c:pt>
                <c:pt idx="32862">
                  <c:v>3.6182012557980001</c:v>
                </c:pt>
                <c:pt idx="32863">
                  <c:v>3.6182856559749998</c:v>
                </c:pt>
                <c:pt idx="32864">
                  <c:v>3.6183726787569999</c:v>
                </c:pt>
                <c:pt idx="32865">
                  <c:v>3.6184651851649998</c:v>
                </c:pt>
                <c:pt idx="32866">
                  <c:v>3.6185405254359999</c:v>
                </c:pt>
                <c:pt idx="32867">
                  <c:v>3.6185986995700001</c:v>
                </c:pt>
                <c:pt idx="32868">
                  <c:v>3.6186459064480001</c:v>
                </c:pt>
                <c:pt idx="32869">
                  <c:v>3.6186850070949999</c:v>
                </c:pt>
                <c:pt idx="32870">
                  <c:v>3.6187148094179999</c:v>
                </c:pt>
                <c:pt idx="32871">
                  <c:v>3.6187438964840002</c:v>
                </c:pt>
                <c:pt idx="32872">
                  <c:v>3.6187751293180002</c:v>
                </c:pt>
                <c:pt idx="32873">
                  <c:v>3.6188077926640001</c:v>
                </c:pt>
                <c:pt idx="32874">
                  <c:v>3.618837118149</c:v>
                </c:pt>
                <c:pt idx="32875">
                  <c:v>3.6188640594480002</c:v>
                </c:pt>
                <c:pt idx="32876">
                  <c:v>3.618903398514</c:v>
                </c:pt>
                <c:pt idx="32877">
                  <c:v>3.618955850601</c:v>
                </c:pt>
                <c:pt idx="32878">
                  <c:v>3.6190886497500001</c:v>
                </c:pt>
                <c:pt idx="32879">
                  <c:v>3.6196415424350001</c:v>
                </c:pt>
                <c:pt idx="32880">
                  <c:v>3.6196279525759998</c:v>
                </c:pt>
                <c:pt idx="32881">
                  <c:v>3.6196033954620002</c:v>
                </c:pt>
                <c:pt idx="32882">
                  <c:v>3.6195752620700001</c:v>
                </c:pt>
                <c:pt idx="32883">
                  <c:v>3.6195685863490001</c:v>
                </c:pt>
                <c:pt idx="32884">
                  <c:v>3.6195878982540002</c:v>
                </c:pt>
                <c:pt idx="32885">
                  <c:v>3.6196606159210001</c:v>
                </c:pt>
                <c:pt idx="32886">
                  <c:v>3.6197471618649999</c:v>
                </c:pt>
                <c:pt idx="32887">
                  <c:v>3.619792699814</c:v>
                </c:pt>
                <c:pt idx="32888">
                  <c:v>3.6198842525480002</c:v>
                </c:pt>
                <c:pt idx="32889">
                  <c:v>3.6199698448180002</c:v>
                </c:pt>
                <c:pt idx="32890">
                  <c:v>3.6200113296510001</c:v>
                </c:pt>
                <c:pt idx="32891">
                  <c:v>3.6200737953190001</c:v>
                </c:pt>
                <c:pt idx="32892">
                  <c:v>3.6200830936430002</c:v>
                </c:pt>
                <c:pt idx="32893">
                  <c:v>3.6200797557829998</c:v>
                </c:pt>
                <c:pt idx="32894">
                  <c:v>3.6200506687159999</c:v>
                </c:pt>
                <c:pt idx="32895">
                  <c:v>3.62003159523</c:v>
                </c:pt>
                <c:pt idx="32896">
                  <c:v>3.6200175285339999</c:v>
                </c:pt>
                <c:pt idx="32897">
                  <c:v>3.6199891567229998</c:v>
                </c:pt>
                <c:pt idx="32898">
                  <c:v>3.6199800968170002</c:v>
                </c:pt>
                <c:pt idx="32899">
                  <c:v>3.620007276535</c:v>
                </c:pt>
                <c:pt idx="32900">
                  <c:v>3.6200413703919998</c:v>
                </c:pt>
                <c:pt idx="32901">
                  <c:v>3.6200861930850001</c:v>
                </c:pt>
                <c:pt idx="32902">
                  <c:v>3.6201846599579999</c:v>
                </c:pt>
                <c:pt idx="32903">
                  <c:v>3.6202855110169998</c:v>
                </c:pt>
                <c:pt idx="32904">
                  <c:v>3.6203863620760002</c:v>
                </c:pt>
                <c:pt idx="32905">
                  <c:v>3.620479822159</c:v>
                </c:pt>
                <c:pt idx="32906">
                  <c:v>3.6205632686609999</c:v>
                </c:pt>
                <c:pt idx="32907">
                  <c:v>3.6205806732179999</c:v>
                </c:pt>
                <c:pt idx="32908">
                  <c:v>3.6206023693080001</c:v>
                </c:pt>
                <c:pt idx="32909">
                  <c:v>3.6206274032589998</c:v>
                </c:pt>
                <c:pt idx="32910">
                  <c:v>3.620662927628</c:v>
                </c:pt>
                <c:pt idx="32911">
                  <c:v>3.6207058429719998</c:v>
                </c:pt>
                <c:pt idx="32912">
                  <c:v>3.620769262314</c:v>
                </c:pt>
                <c:pt idx="32913">
                  <c:v>3.6208524703979998</c:v>
                </c:pt>
                <c:pt idx="32914">
                  <c:v>3.6209461689000002</c:v>
                </c:pt>
                <c:pt idx="32915">
                  <c:v>3.621044874191</c:v>
                </c:pt>
                <c:pt idx="32916">
                  <c:v>3.6211450099950002</c:v>
                </c:pt>
                <c:pt idx="32917">
                  <c:v>3.6212477684020001</c:v>
                </c:pt>
                <c:pt idx="32918">
                  <c:v>3.6213498115539999</c:v>
                </c:pt>
                <c:pt idx="32919">
                  <c:v>3.62145113945</c:v>
                </c:pt>
                <c:pt idx="32920">
                  <c:v>3.6215393543240002</c:v>
                </c:pt>
                <c:pt idx="32921">
                  <c:v>3.6216094493869999</c:v>
                </c:pt>
                <c:pt idx="32922">
                  <c:v>3.6216578483580002</c:v>
                </c:pt>
                <c:pt idx="32923">
                  <c:v>3.6216912269589998</c:v>
                </c:pt>
                <c:pt idx="32924">
                  <c:v>3.6217439174649999</c:v>
                </c:pt>
                <c:pt idx="32925">
                  <c:v>3.621780872345</c:v>
                </c:pt>
                <c:pt idx="32926">
                  <c:v>3.621854066849</c:v>
                </c:pt>
                <c:pt idx="32927">
                  <c:v>3.62220287323</c:v>
                </c:pt>
                <c:pt idx="32928">
                  <c:v>3.622352838516</c:v>
                </c:pt>
                <c:pt idx="32929">
                  <c:v>3.622361183167</c:v>
                </c:pt>
                <c:pt idx="32930">
                  <c:v>3.6223433017729998</c:v>
                </c:pt>
                <c:pt idx="32931">
                  <c:v>3.6223187446590002</c:v>
                </c:pt>
                <c:pt idx="32932">
                  <c:v>3.6222999095919999</c:v>
                </c:pt>
                <c:pt idx="32933">
                  <c:v>3.6223258972169998</c:v>
                </c:pt>
                <c:pt idx="32934">
                  <c:v>3.6224143505100002</c:v>
                </c:pt>
                <c:pt idx="32935">
                  <c:v>3.6225087642670002</c:v>
                </c:pt>
                <c:pt idx="32936">
                  <c:v>3.6226069927219999</c:v>
                </c:pt>
                <c:pt idx="32937">
                  <c:v>3.6227059364319998</c:v>
                </c:pt>
                <c:pt idx="32938">
                  <c:v>3.6228353977199999</c:v>
                </c:pt>
                <c:pt idx="32939">
                  <c:v>3.6228384971619998</c:v>
                </c:pt>
                <c:pt idx="32940">
                  <c:v>3.6233389377590002</c:v>
                </c:pt>
                <c:pt idx="32941">
                  <c:v>3.623563051224</c:v>
                </c:pt>
                <c:pt idx="32942">
                  <c:v>3.623585700989</c:v>
                </c:pt>
                <c:pt idx="32943">
                  <c:v>3.6239235401149998</c:v>
                </c:pt>
                <c:pt idx="32944">
                  <c:v>3.6241877079010001</c:v>
                </c:pt>
                <c:pt idx="32945">
                  <c:v>3.6242823600770002</c:v>
                </c:pt>
                <c:pt idx="32946">
                  <c:v>3.6243209838869999</c:v>
                </c:pt>
                <c:pt idx="32947">
                  <c:v>3.6245908737180002</c:v>
                </c:pt>
                <c:pt idx="32948">
                  <c:v>3.624991178513</c:v>
                </c:pt>
                <c:pt idx="32949">
                  <c:v>3.6250107288360001</c:v>
                </c:pt>
                <c:pt idx="32950">
                  <c:v>3.6250002384190001</c:v>
                </c:pt>
                <c:pt idx="32951">
                  <c:v>3.6249837875369999</c:v>
                </c:pt>
                <c:pt idx="32952">
                  <c:v>3.6249716281889999</c:v>
                </c:pt>
                <c:pt idx="32953">
                  <c:v>3.625012397766</c:v>
                </c:pt>
                <c:pt idx="32954">
                  <c:v>3.625102996826</c:v>
                </c:pt>
                <c:pt idx="32955">
                  <c:v>3.6251990795140001</c:v>
                </c:pt>
                <c:pt idx="32956">
                  <c:v>3.6252477169040001</c:v>
                </c:pt>
                <c:pt idx="32957">
                  <c:v>3.6253516674039998</c:v>
                </c:pt>
                <c:pt idx="32958">
                  <c:v>3.6254754066469999</c:v>
                </c:pt>
                <c:pt idx="32959">
                  <c:v>3.6255159378049999</c:v>
                </c:pt>
                <c:pt idx="32960">
                  <c:v>3.625936508179</c:v>
                </c:pt>
                <c:pt idx="32961">
                  <c:v>3.6260824203489999</c:v>
                </c:pt>
                <c:pt idx="32962">
                  <c:v>3.626210212708</c:v>
                </c:pt>
                <c:pt idx="32963">
                  <c:v>3.6262891292570001</c:v>
                </c:pt>
                <c:pt idx="32964">
                  <c:v>3.6263070106509998</c:v>
                </c:pt>
                <c:pt idx="32965">
                  <c:v>3.6263380050660001</c:v>
                </c:pt>
                <c:pt idx="32966">
                  <c:v>3.6263525485989998</c:v>
                </c:pt>
                <c:pt idx="32967">
                  <c:v>3.62637925148</c:v>
                </c:pt>
                <c:pt idx="32968">
                  <c:v>3.626435279846</c:v>
                </c:pt>
                <c:pt idx="32969">
                  <c:v>3.626538038254</c:v>
                </c:pt>
                <c:pt idx="32970">
                  <c:v>3.6266825199129999</c:v>
                </c:pt>
                <c:pt idx="32971">
                  <c:v>3.6272106170649998</c:v>
                </c:pt>
                <c:pt idx="32972">
                  <c:v>3.6271922588350001</c:v>
                </c:pt>
                <c:pt idx="32973">
                  <c:v>3.6271650791169998</c:v>
                </c:pt>
                <c:pt idx="32974">
                  <c:v>3.6271347999570001</c:v>
                </c:pt>
                <c:pt idx="32975">
                  <c:v>3.6271300315859998</c:v>
                </c:pt>
                <c:pt idx="32976">
                  <c:v>3.6271557807920001</c:v>
                </c:pt>
                <c:pt idx="32977">
                  <c:v>3.6272263526919999</c:v>
                </c:pt>
                <c:pt idx="32978">
                  <c:v>3.6273145675660001</c:v>
                </c:pt>
                <c:pt idx="32979">
                  <c:v>3.6273987293240002</c:v>
                </c:pt>
                <c:pt idx="32980">
                  <c:v>3.6274828910829999</c:v>
                </c:pt>
                <c:pt idx="32981">
                  <c:v>3.6275677680970002</c:v>
                </c:pt>
                <c:pt idx="32982">
                  <c:v>3.6276452541349999</c:v>
                </c:pt>
                <c:pt idx="32983">
                  <c:v>3.6276690959929998</c:v>
                </c:pt>
                <c:pt idx="32984">
                  <c:v>3.6276483535769999</c:v>
                </c:pt>
                <c:pt idx="32985">
                  <c:v>3.6276240348819999</c:v>
                </c:pt>
                <c:pt idx="32986">
                  <c:v>3.627596616745</c:v>
                </c:pt>
                <c:pt idx="32987">
                  <c:v>3.6275806426999999</c:v>
                </c:pt>
                <c:pt idx="32988">
                  <c:v>3.6276230812070001</c:v>
                </c:pt>
                <c:pt idx="32989">
                  <c:v>3.627723693848</c:v>
                </c:pt>
                <c:pt idx="32990">
                  <c:v>3.6278851032260002</c:v>
                </c:pt>
                <c:pt idx="32991">
                  <c:v>3.6283302307129999</c:v>
                </c:pt>
                <c:pt idx="32992">
                  <c:v>3.628377914429</c:v>
                </c:pt>
                <c:pt idx="32993">
                  <c:v>3.6284031867979998</c:v>
                </c:pt>
                <c:pt idx="32994">
                  <c:v>3.6284279823299999</c:v>
                </c:pt>
                <c:pt idx="32995">
                  <c:v>3.6284565925600001</c:v>
                </c:pt>
                <c:pt idx="32996">
                  <c:v>3.6284840106959999</c:v>
                </c:pt>
                <c:pt idx="32997">
                  <c:v>3.6285178661350002</c:v>
                </c:pt>
                <c:pt idx="32998">
                  <c:v>3.6285600662230002</c:v>
                </c:pt>
                <c:pt idx="32999">
                  <c:v>3.6286091804499998</c:v>
                </c:pt>
                <c:pt idx="33000">
                  <c:v>3.6286773681639999</c:v>
                </c:pt>
                <c:pt idx="33001">
                  <c:v>3.6287591457369999</c:v>
                </c:pt>
                <c:pt idx="33002">
                  <c:v>3.628841638565</c:v>
                </c:pt>
                <c:pt idx="33003">
                  <c:v>3.6289262771609998</c:v>
                </c:pt>
                <c:pt idx="33004">
                  <c:v>3.6290113925930001</c:v>
                </c:pt>
                <c:pt idx="33005">
                  <c:v>3.6290948390960001</c:v>
                </c:pt>
                <c:pt idx="33006">
                  <c:v>3.6291821002960001</c:v>
                </c:pt>
                <c:pt idx="33007">
                  <c:v>3.629267215729</c:v>
                </c:pt>
                <c:pt idx="33008">
                  <c:v>3.62935090065</c:v>
                </c:pt>
                <c:pt idx="33009">
                  <c:v>3.6294353008270002</c:v>
                </c:pt>
                <c:pt idx="33010">
                  <c:v>3.6295070648190002</c:v>
                </c:pt>
                <c:pt idx="33011">
                  <c:v>3.6295673847200001</c:v>
                </c:pt>
                <c:pt idx="33012">
                  <c:v>3.629608869553</c:v>
                </c:pt>
                <c:pt idx="33013">
                  <c:v>3.6296296119689999</c:v>
                </c:pt>
                <c:pt idx="33014">
                  <c:v>3.629652738571</c:v>
                </c:pt>
                <c:pt idx="33015">
                  <c:v>3.6296675205229998</c:v>
                </c:pt>
                <c:pt idx="33016">
                  <c:v>3.6296949386600001</c:v>
                </c:pt>
                <c:pt idx="33017">
                  <c:v>3.6298842430109999</c:v>
                </c:pt>
                <c:pt idx="33018">
                  <c:v>3.6304485797880002</c:v>
                </c:pt>
                <c:pt idx="33019">
                  <c:v>3.630466938019</c:v>
                </c:pt>
                <c:pt idx="33020">
                  <c:v>3.630446195602</c:v>
                </c:pt>
                <c:pt idx="33021">
                  <c:v>3.6304018497469999</c:v>
                </c:pt>
                <c:pt idx="33022">
                  <c:v>3.6303746700290001</c:v>
                </c:pt>
                <c:pt idx="33023">
                  <c:v>3.6303975582120001</c:v>
                </c:pt>
                <c:pt idx="33024">
                  <c:v>3.630517482758</c:v>
                </c:pt>
                <c:pt idx="33025">
                  <c:v>3.630562782288</c:v>
                </c:pt>
                <c:pt idx="33026">
                  <c:v>3.6306507587430001</c:v>
                </c:pt>
                <c:pt idx="33027">
                  <c:v>3.6307368278499998</c:v>
                </c:pt>
                <c:pt idx="33028">
                  <c:v>3.6308202743529998</c:v>
                </c:pt>
                <c:pt idx="33029">
                  <c:v>3.6309022903439998</c:v>
                </c:pt>
                <c:pt idx="33030">
                  <c:v>3.6309561729430002</c:v>
                </c:pt>
                <c:pt idx="33031">
                  <c:v>3.6309542655940001</c:v>
                </c:pt>
                <c:pt idx="33032">
                  <c:v>3.6309227943420002</c:v>
                </c:pt>
                <c:pt idx="33033">
                  <c:v>3.6308896541600002</c:v>
                </c:pt>
                <c:pt idx="33034">
                  <c:v>3.630859375</c:v>
                </c:pt>
                <c:pt idx="33035">
                  <c:v>3.63085770607</c:v>
                </c:pt>
                <c:pt idx="33036">
                  <c:v>3.630916833878</c:v>
                </c:pt>
                <c:pt idx="33037">
                  <c:v>3.6310067176819998</c:v>
                </c:pt>
                <c:pt idx="33038">
                  <c:v>3.631100177765</c:v>
                </c:pt>
                <c:pt idx="33039">
                  <c:v>3.6311955451969999</c:v>
                </c:pt>
                <c:pt idx="33040">
                  <c:v>3.6312961578370002</c:v>
                </c:pt>
                <c:pt idx="33041">
                  <c:v>3.631373882294</c:v>
                </c:pt>
                <c:pt idx="33042">
                  <c:v>3.63139295578</c:v>
                </c:pt>
                <c:pt idx="33043">
                  <c:v>3.6314346790309999</c:v>
                </c:pt>
                <c:pt idx="33044">
                  <c:v>3.631586313248</c:v>
                </c:pt>
                <c:pt idx="33045">
                  <c:v>3.6316661834719999</c:v>
                </c:pt>
                <c:pt idx="33046">
                  <c:v>3.631755828857</c:v>
                </c:pt>
                <c:pt idx="33047">
                  <c:v>3.6318485736850001</c:v>
                </c:pt>
                <c:pt idx="33048">
                  <c:v>3.631951093674</c:v>
                </c:pt>
                <c:pt idx="33049">
                  <c:v>3.6320550441739998</c:v>
                </c:pt>
                <c:pt idx="33050">
                  <c:v>3.632160186768</c:v>
                </c:pt>
                <c:pt idx="33051">
                  <c:v>3.6322593688959999</c:v>
                </c:pt>
                <c:pt idx="33052">
                  <c:v>3.6323444843289998</c:v>
                </c:pt>
                <c:pt idx="33053">
                  <c:v>3.6324145793909999</c:v>
                </c:pt>
                <c:pt idx="33054">
                  <c:v>3.6324720382689999</c:v>
                </c:pt>
                <c:pt idx="33055">
                  <c:v>3.632528543472</c:v>
                </c:pt>
                <c:pt idx="33056">
                  <c:v>3.6325757503510001</c:v>
                </c:pt>
                <c:pt idx="33057">
                  <c:v>3.6326210498810001</c:v>
                </c:pt>
                <c:pt idx="33058">
                  <c:v>3.6326599121090002</c:v>
                </c:pt>
                <c:pt idx="33059">
                  <c:v>3.6326916217799998</c:v>
                </c:pt>
                <c:pt idx="33060">
                  <c:v>3.6327238082890001</c:v>
                </c:pt>
                <c:pt idx="33061">
                  <c:v>3.632805585861</c:v>
                </c:pt>
                <c:pt idx="33062">
                  <c:v>3.6333470344540002</c:v>
                </c:pt>
                <c:pt idx="33063">
                  <c:v>3.633338928223</c:v>
                </c:pt>
                <c:pt idx="33064">
                  <c:v>3.6333065032960001</c:v>
                </c:pt>
                <c:pt idx="33065">
                  <c:v>3.633353233337</c:v>
                </c:pt>
                <c:pt idx="33066">
                  <c:v>3.6334497928620002</c:v>
                </c:pt>
                <c:pt idx="33067">
                  <c:v>3.633550405502</c:v>
                </c:pt>
                <c:pt idx="33068">
                  <c:v>3.6336464881900001</c:v>
                </c:pt>
                <c:pt idx="33069">
                  <c:v>3.6337425708770001</c:v>
                </c:pt>
                <c:pt idx="33070">
                  <c:v>3.633801221848</c:v>
                </c:pt>
                <c:pt idx="33071">
                  <c:v>3.6337950229640001</c:v>
                </c:pt>
                <c:pt idx="33072">
                  <c:v>3.633759260178</c:v>
                </c:pt>
                <c:pt idx="33073">
                  <c:v>3.63374376297</c:v>
                </c:pt>
                <c:pt idx="33074">
                  <c:v>3.6337285041810001</c:v>
                </c:pt>
                <c:pt idx="33075">
                  <c:v>3.6336925029749998</c:v>
                </c:pt>
                <c:pt idx="33076">
                  <c:v>3.6336820125579998</c:v>
                </c:pt>
                <c:pt idx="33077">
                  <c:v>3.6336891651149998</c:v>
                </c:pt>
                <c:pt idx="33078">
                  <c:v>3.6337475776670001</c:v>
                </c:pt>
                <c:pt idx="33079">
                  <c:v>3.633794307709</c:v>
                </c:pt>
                <c:pt idx="33080">
                  <c:v>3.6338837146760001</c:v>
                </c:pt>
                <c:pt idx="33081">
                  <c:v>3.633979320526</c:v>
                </c:pt>
                <c:pt idx="33082">
                  <c:v>3.6340825557710001</c:v>
                </c:pt>
                <c:pt idx="33083">
                  <c:v>3.6341824531559999</c:v>
                </c:pt>
                <c:pt idx="33084">
                  <c:v>3.634249210358</c:v>
                </c:pt>
                <c:pt idx="33085">
                  <c:v>3.6342439651489999</c:v>
                </c:pt>
                <c:pt idx="33086">
                  <c:v>3.6342074871059999</c:v>
                </c:pt>
                <c:pt idx="33087">
                  <c:v>3.6341865062709999</c:v>
                </c:pt>
                <c:pt idx="33088">
                  <c:v>3.6342263221739999</c:v>
                </c:pt>
                <c:pt idx="33089">
                  <c:v>3.6343252658840002</c:v>
                </c:pt>
                <c:pt idx="33090">
                  <c:v>3.6345849037170002</c:v>
                </c:pt>
                <c:pt idx="33091">
                  <c:v>3.6346707344059999</c:v>
                </c:pt>
                <c:pt idx="33092">
                  <c:v>3.6347615718839998</c:v>
                </c:pt>
                <c:pt idx="33093">
                  <c:v>3.6348569393160002</c:v>
                </c:pt>
                <c:pt idx="33094">
                  <c:v>3.634959220886</c:v>
                </c:pt>
                <c:pt idx="33095">
                  <c:v>3.635058641434</c:v>
                </c:pt>
                <c:pt idx="33096">
                  <c:v>3.635147809982</c:v>
                </c:pt>
                <c:pt idx="33097">
                  <c:v>3.6352217197419998</c:v>
                </c:pt>
                <c:pt idx="33098">
                  <c:v>3.635280132294</c:v>
                </c:pt>
                <c:pt idx="33099">
                  <c:v>3.635329008102</c:v>
                </c:pt>
                <c:pt idx="33100">
                  <c:v>3.6353712081910001</c:v>
                </c:pt>
                <c:pt idx="33101">
                  <c:v>3.6354069709779999</c:v>
                </c:pt>
                <c:pt idx="33102">
                  <c:v>3.6354432106019998</c:v>
                </c:pt>
                <c:pt idx="33103">
                  <c:v>3.6354765892029999</c:v>
                </c:pt>
                <c:pt idx="33104">
                  <c:v>3.6355040073390001</c:v>
                </c:pt>
                <c:pt idx="33105">
                  <c:v>3.6355319023130002</c:v>
                </c:pt>
                <c:pt idx="33106">
                  <c:v>3.635571479797</c:v>
                </c:pt>
                <c:pt idx="33107">
                  <c:v>3.6356258392330001</c:v>
                </c:pt>
                <c:pt idx="33108">
                  <c:v>3.6357541084289999</c:v>
                </c:pt>
                <c:pt idx="33109">
                  <c:v>3.6362090110779999</c:v>
                </c:pt>
                <c:pt idx="33110">
                  <c:v>3.6363530159000002</c:v>
                </c:pt>
                <c:pt idx="33111">
                  <c:v>3.6363396644589998</c:v>
                </c:pt>
                <c:pt idx="33112">
                  <c:v>3.6362946033479999</c:v>
                </c:pt>
                <c:pt idx="33113">
                  <c:v>3.6362645626069998</c:v>
                </c:pt>
                <c:pt idx="33114">
                  <c:v>3.6362557411190002</c:v>
                </c:pt>
                <c:pt idx="33115">
                  <c:v>3.636303663254</c:v>
                </c:pt>
                <c:pt idx="33116">
                  <c:v>3.6363918781279998</c:v>
                </c:pt>
                <c:pt idx="33117">
                  <c:v>3.6364855766300002</c:v>
                </c:pt>
                <c:pt idx="33118">
                  <c:v>3.6365761756900001</c:v>
                </c:pt>
                <c:pt idx="33119">
                  <c:v>3.6366667747500001</c:v>
                </c:pt>
                <c:pt idx="33120">
                  <c:v>3.636711597443</c:v>
                </c:pt>
                <c:pt idx="33121">
                  <c:v>3.6367528438569998</c:v>
                </c:pt>
                <c:pt idx="33122">
                  <c:v>3.6367924213410001</c:v>
                </c:pt>
                <c:pt idx="33123">
                  <c:v>3.6367862224579999</c:v>
                </c:pt>
                <c:pt idx="33124">
                  <c:v>3.6367511749269998</c:v>
                </c:pt>
                <c:pt idx="33125">
                  <c:v>3.6367137432100001</c:v>
                </c:pt>
                <c:pt idx="33126">
                  <c:v>3.63667345047</c:v>
                </c:pt>
                <c:pt idx="33127">
                  <c:v>3.6366539001459999</c:v>
                </c:pt>
                <c:pt idx="33128">
                  <c:v>3.6367018222810001</c:v>
                </c:pt>
                <c:pt idx="33129">
                  <c:v>3.636791944504</c:v>
                </c:pt>
                <c:pt idx="33130">
                  <c:v>3.636889457703</c:v>
                </c:pt>
                <c:pt idx="33131">
                  <c:v>3.637057304382</c:v>
                </c:pt>
                <c:pt idx="33132">
                  <c:v>3.637259483337</c:v>
                </c:pt>
                <c:pt idx="33133">
                  <c:v>3.6373817920680001</c:v>
                </c:pt>
                <c:pt idx="33134">
                  <c:v>3.6374242305759998</c:v>
                </c:pt>
                <c:pt idx="33135">
                  <c:v>3.6374504566189998</c:v>
                </c:pt>
                <c:pt idx="33136">
                  <c:v>3.6374700069429999</c:v>
                </c:pt>
                <c:pt idx="33137">
                  <c:v>3.637493133545</c:v>
                </c:pt>
                <c:pt idx="33138">
                  <c:v>3.6375200748440002</c:v>
                </c:pt>
                <c:pt idx="33139">
                  <c:v>3.6375398635859999</c:v>
                </c:pt>
                <c:pt idx="33140">
                  <c:v>3.6375613212590001</c:v>
                </c:pt>
                <c:pt idx="33141">
                  <c:v>3.637582063675</c:v>
                </c:pt>
                <c:pt idx="33142">
                  <c:v>3.6376082897190001</c:v>
                </c:pt>
                <c:pt idx="33143">
                  <c:v>3.6376478672029999</c:v>
                </c:pt>
                <c:pt idx="33144">
                  <c:v>3.6377019882199999</c:v>
                </c:pt>
                <c:pt idx="33145">
                  <c:v>3.6378479003909998</c:v>
                </c:pt>
                <c:pt idx="33146">
                  <c:v>3.6380715370179999</c:v>
                </c:pt>
                <c:pt idx="33147">
                  <c:v>3.6382908821109998</c:v>
                </c:pt>
                <c:pt idx="33148">
                  <c:v>3.6385197639469999</c:v>
                </c:pt>
                <c:pt idx="33149">
                  <c:v>3.6385016441350002</c:v>
                </c:pt>
                <c:pt idx="33150">
                  <c:v>3.638657808304</c:v>
                </c:pt>
                <c:pt idx="33151">
                  <c:v>3.639217853546</c:v>
                </c:pt>
                <c:pt idx="33152">
                  <c:v>3.6392374038700002</c:v>
                </c:pt>
                <c:pt idx="33153">
                  <c:v>3.6392488479609999</c:v>
                </c:pt>
                <c:pt idx="33154">
                  <c:v>3.639489889145</c:v>
                </c:pt>
                <c:pt idx="33155">
                  <c:v>3.639629125595</c:v>
                </c:pt>
                <c:pt idx="33156">
                  <c:v>3.6397752761839999</c:v>
                </c:pt>
                <c:pt idx="33157">
                  <c:v>3.6399116516109999</c:v>
                </c:pt>
                <c:pt idx="33158">
                  <c:v>3.639986753464</c:v>
                </c:pt>
                <c:pt idx="33159">
                  <c:v>3.6400487422940002</c:v>
                </c:pt>
                <c:pt idx="33160">
                  <c:v>3.64026761055</c:v>
                </c:pt>
                <c:pt idx="33161">
                  <c:v>3.640379190445</c:v>
                </c:pt>
                <c:pt idx="33162">
                  <c:v>3.6404671669009998</c:v>
                </c:pt>
                <c:pt idx="33163">
                  <c:v>3.6404931545260002</c:v>
                </c:pt>
                <c:pt idx="33164">
                  <c:v>3.6404824256900001</c:v>
                </c:pt>
                <c:pt idx="33165">
                  <c:v>3.6404666900630001</c:v>
                </c:pt>
                <c:pt idx="33166">
                  <c:v>3.6404490470890001</c:v>
                </c:pt>
                <c:pt idx="33167">
                  <c:v>3.640480041504</c:v>
                </c:pt>
                <c:pt idx="33168">
                  <c:v>3.6405773162839998</c:v>
                </c:pt>
                <c:pt idx="33169">
                  <c:v>3.6407468318939999</c:v>
                </c:pt>
                <c:pt idx="33170">
                  <c:v>3.6409101486209998</c:v>
                </c:pt>
                <c:pt idx="33171">
                  <c:v>3.6409730911249998</c:v>
                </c:pt>
                <c:pt idx="33172">
                  <c:v>3.640970468521</c:v>
                </c:pt>
                <c:pt idx="33173">
                  <c:v>3.641032934189</c:v>
                </c:pt>
                <c:pt idx="33174">
                  <c:v>3.6412229537959999</c:v>
                </c:pt>
                <c:pt idx="33175">
                  <c:v>3.6414406299589999</c:v>
                </c:pt>
                <c:pt idx="33176">
                  <c:v>3.6415908336639999</c:v>
                </c:pt>
                <c:pt idx="33177">
                  <c:v>3.6417355537409999</c:v>
                </c:pt>
                <c:pt idx="33178">
                  <c:v>3.6417889595030002</c:v>
                </c:pt>
                <c:pt idx="33179">
                  <c:v>3.6418616771700001</c:v>
                </c:pt>
                <c:pt idx="33180">
                  <c:v>3.6418871879579999</c:v>
                </c:pt>
                <c:pt idx="33181">
                  <c:v>3.6419122219090001</c:v>
                </c:pt>
                <c:pt idx="33182">
                  <c:v>3.6419367790220001</c:v>
                </c:pt>
                <c:pt idx="33183">
                  <c:v>3.6419603824619999</c:v>
                </c:pt>
                <c:pt idx="33184">
                  <c:v>3.6419839859010001</c:v>
                </c:pt>
                <c:pt idx="33185">
                  <c:v>3.6420123577119998</c:v>
                </c:pt>
                <c:pt idx="33186">
                  <c:v>3.642043113708</c:v>
                </c:pt>
                <c:pt idx="33187">
                  <c:v>3.6420938968660002</c:v>
                </c:pt>
                <c:pt idx="33188">
                  <c:v>3.6421554088589998</c:v>
                </c:pt>
                <c:pt idx="33189">
                  <c:v>3.6423170566560001</c:v>
                </c:pt>
                <c:pt idx="33190">
                  <c:v>3.6424069404599999</c:v>
                </c:pt>
                <c:pt idx="33191">
                  <c:v>3.6425020694730001</c:v>
                </c:pt>
                <c:pt idx="33192">
                  <c:v>3.6425957679750001</c:v>
                </c:pt>
                <c:pt idx="33193">
                  <c:v>3.6426930427549999</c:v>
                </c:pt>
                <c:pt idx="33194">
                  <c:v>3.6427922248839999</c:v>
                </c:pt>
                <c:pt idx="33195">
                  <c:v>3.6428925991060002</c:v>
                </c:pt>
                <c:pt idx="33196">
                  <c:v>3.6429889202119998</c:v>
                </c:pt>
                <c:pt idx="33197">
                  <c:v>3.6430652141570001</c:v>
                </c:pt>
                <c:pt idx="33198">
                  <c:v>3.6431231498719998</c:v>
                </c:pt>
                <c:pt idx="33199">
                  <c:v>3.6431591510770001</c:v>
                </c:pt>
                <c:pt idx="33200">
                  <c:v>3.643185138702</c:v>
                </c:pt>
                <c:pt idx="33201">
                  <c:v>3.6432046890260001</c:v>
                </c:pt>
                <c:pt idx="33202">
                  <c:v>3.643221616745</c:v>
                </c:pt>
                <c:pt idx="33203">
                  <c:v>3.6432578563689999</c:v>
                </c:pt>
                <c:pt idx="33204">
                  <c:v>3.6436190605159999</c:v>
                </c:pt>
                <c:pt idx="33205">
                  <c:v>3.6437666416169998</c:v>
                </c:pt>
                <c:pt idx="33206">
                  <c:v>3.6437840461729998</c:v>
                </c:pt>
                <c:pt idx="33207">
                  <c:v>3.6437597274779998</c:v>
                </c:pt>
                <c:pt idx="33208">
                  <c:v>3.643744945526</c:v>
                </c:pt>
                <c:pt idx="33209">
                  <c:v>3.6437389850619999</c:v>
                </c:pt>
                <c:pt idx="33210">
                  <c:v>3.6437962055209998</c:v>
                </c:pt>
                <c:pt idx="33211">
                  <c:v>3.6438970565800002</c:v>
                </c:pt>
                <c:pt idx="33212">
                  <c:v>3.643948793411</c:v>
                </c:pt>
                <c:pt idx="33213">
                  <c:v>3.6440434455870001</c:v>
                </c:pt>
                <c:pt idx="33214">
                  <c:v>3.6441290378570002</c:v>
                </c:pt>
                <c:pt idx="33215">
                  <c:v>3.6441507339479999</c:v>
                </c:pt>
                <c:pt idx="33216">
                  <c:v>3.6441392898560001</c:v>
                </c:pt>
                <c:pt idx="33217">
                  <c:v>3.6441106796259999</c:v>
                </c:pt>
                <c:pt idx="33218">
                  <c:v>3.644123315811</c:v>
                </c:pt>
                <c:pt idx="33219">
                  <c:v>3.6442611217500001</c:v>
                </c:pt>
                <c:pt idx="33220">
                  <c:v>3.6443665027619998</c:v>
                </c:pt>
                <c:pt idx="33221">
                  <c:v>3.644654989243</c:v>
                </c:pt>
                <c:pt idx="33222">
                  <c:v>3.6446852684020001</c:v>
                </c:pt>
                <c:pt idx="33223">
                  <c:v>3.644724845886</c:v>
                </c:pt>
                <c:pt idx="33224">
                  <c:v>3.6447725296020002</c:v>
                </c:pt>
                <c:pt idx="33225">
                  <c:v>3.64484167099</c:v>
                </c:pt>
                <c:pt idx="33226">
                  <c:v>3.6449992656710002</c:v>
                </c:pt>
                <c:pt idx="33227">
                  <c:v>3.6450774669650001</c:v>
                </c:pt>
                <c:pt idx="33228">
                  <c:v>3.6451549530029999</c:v>
                </c:pt>
                <c:pt idx="33229">
                  <c:v>3.6452343463900001</c:v>
                </c:pt>
                <c:pt idx="33230">
                  <c:v>3.6453912258150001</c:v>
                </c:pt>
                <c:pt idx="33231">
                  <c:v>3.6455643177030002</c:v>
                </c:pt>
                <c:pt idx="33232">
                  <c:v>3.6455919742580001</c:v>
                </c:pt>
                <c:pt idx="33233">
                  <c:v>3.645741462708</c:v>
                </c:pt>
                <c:pt idx="33234">
                  <c:v>3.6458976268769998</c:v>
                </c:pt>
                <c:pt idx="33235">
                  <c:v>3.6460022926329998</c:v>
                </c:pt>
                <c:pt idx="33236">
                  <c:v>3.6461062431340001</c:v>
                </c:pt>
                <c:pt idx="33237">
                  <c:v>3.6461930274959999</c:v>
                </c:pt>
                <c:pt idx="33238">
                  <c:v>3.646234989166</c:v>
                </c:pt>
                <c:pt idx="33239">
                  <c:v>3.6462202072140002</c:v>
                </c:pt>
                <c:pt idx="33240">
                  <c:v>3.6461925506589998</c:v>
                </c:pt>
                <c:pt idx="33241">
                  <c:v>3.6461591720580002</c:v>
                </c:pt>
                <c:pt idx="33242">
                  <c:v>3.646140813828</c:v>
                </c:pt>
                <c:pt idx="33243">
                  <c:v>3.6461672782900001</c:v>
                </c:pt>
                <c:pt idx="33244">
                  <c:v>3.6462514400480002</c:v>
                </c:pt>
                <c:pt idx="33245">
                  <c:v>3.646346569061</c:v>
                </c:pt>
                <c:pt idx="33246">
                  <c:v>3.6464412212370001</c:v>
                </c:pt>
                <c:pt idx="33247">
                  <c:v>3.646597623825</c:v>
                </c:pt>
                <c:pt idx="33248">
                  <c:v>3.6467115879060001</c:v>
                </c:pt>
                <c:pt idx="33249">
                  <c:v>3.646786212921</c:v>
                </c:pt>
                <c:pt idx="33250">
                  <c:v>3.6468160152440001</c:v>
                </c:pt>
                <c:pt idx="33251">
                  <c:v>3.6468493938450002</c:v>
                </c:pt>
                <c:pt idx="33252">
                  <c:v>3.6468648910520001</c:v>
                </c:pt>
                <c:pt idx="33253">
                  <c:v>3.6468884944919999</c:v>
                </c:pt>
                <c:pt idx="33254">
                  <c:v>3.6469347476960001</c:v>
                </c:pt>
                <c:pt idx="33255">
                  <c:v>3.6470572948459998</c:v>
                </c:pt>
                <c:pt idx="33256">
                  <c:v>3.6471962928770001</c:v>
                </c:pt>
                <c:pt idx="33257">
                  <c:v>3.6473410129550001</c:v>
                </c:pt>
                <c:pt idx="33258">
                  <c:v>3.6474862098690002</c:v>
                </c:pt>
                <c:pt idx="33259">
                  <c:v>3.6477568149569999</c:v>
                </c:pt>
                <c:pt idx="33260">
                  <c:v>3.6478426456449999</c:v>
                </c:pt>
                <c:pt idx="33261">
                  <c:v>3.6480331420900001</c:v>
                </c:pt>
                <c:pt idx="33262">
                  <c:v>3.6482899189000002</c:v>
                </c:pt>
                <c:pt idx="33263">
                  <c:v>3.64857006073</c:v>
                </c:pt>
                <c:pt idx="33264">
                  <c:v>3.648587465286</c:v>
                </c:pt>
                <c:pt idx="33265">
                  <c:v>3.6489267349240002</c:v>
                </c:pt>
                <c:pt idx="33266">
                  <c:v>3.6490767002109998</c:v>
                </c:pt>
                <c:pt idx="33267">
                  <c:v>3.6491658687589998</c:v>
                </c:pt>
                <c:pt idx="33268">
                  <c:v>3.6492154598240001</c:v>
                </c:pt>
                <c:pt idx="33269">
                  <c:v>3.6492116451259999</c:v>
                </c:pt>
                <c:pt idx="33270">
                  <c:v>3.6491863727570002</c:v>
                </c:pt>
                <c:pt idx="33271">
                  <c:v>3.6491622924799998</c:v>
                </c:pt>
                <c:pt idx="33272">
                  <c:v>3.6491451263429999</c:v>
                </c:pt>
                <c:pt idx="33273">
                  <c:v>3.6491749286649999</c:v>
                </c:pt>
                <c:pt idx="33274">
                  <c:v>3.6492609977720001</c:v>
                </c:pt>
                <c:pt idx="33275">
                  <c:v>3.6494185924529998</c:v>
                </c:pt>
                <c:pt idx="33276">
                  <c:v>3.6497240066529999</c:v>
                </c:pt>
                <c:pt idx="33277">
                  <c:v>3.6498436927800002</c:v>
                </c:pt>
                <c:pt idx="33278">
                  <c:v>3.6499559879299999</c:v>
                </c:pt>
                <c:pt idx="33279">
                  <c:v>3.6503710746769999</c:v>
                </c:pt>
                <c:pt idx="33280">
                  <c:v>3.6504526138309998</c:v>
                </c:pt>
                <c:pt idx="33281">
                  <c:v>3.650578737259</c:v>
                </c:pt>
                <c:pt idx="33282">
                  <c:v>3.6507155895230001</c:v>
                </c:pt>
                <c:pt idx="33283">
                  <c:v>3.6508512496950001</c:v>
                </c:pt>
                <c:pt idx="33284">
                  <c:v>3.651002883911</c:v>
                </c:pt>
                <c:pt idx="33285">
                  <c:v>3.6510775089259999</c:v>
                </c:pt>
                <c:pt idx="33286">
                  <c:v>3.6511745452879998</c:v>
                </c:pt>
                <c:pt idx="33287">
                  <c:v>3.6512229442600002</c:v>
                </c:pt>
                <c:pt idx="33288">
                  <c:v>3.6512577533720001</c:v>
                </c:pt>
                <c:pt idx="33289">
                  <c:v>3.651273012161</c:v>
                </c:pt>
                <c:pt idx="33290">
                  <c:v>3.6513674259190001</c:v>
                </c:pt>
                <c:pt idx="33291">
                  <c:v>3.6516594886779998</c:v>
                </c:pt>
                <c:pt idx="33292">
                  <c:v>3.6518809795379998</c:v>
                </c:pt>
                <c:pt idx="33293">
                  <c:v>3.6519169807430001</c:v>
                </c:pt>
                <c:pt idx="33294">
                  <c:v>3.6518950462339999</c:v>
                </c:pt>
                <c:pt idx="33295">
                  <c:v>3.6518874168400002</c:v>
                </c:pt>
                <c:pt idx="33296">
                  <c:v>3.651998519897</c:v>
                </c:pt>
                <c:pt idx="33297">
                  <c:v>3.6521046161649999</c:v>
                </c:pt>
                <c:pt idx="33298">
                  <c:v>3.6522614955899999</c:v>
                </c:pt>
                <c:pt idx="33299">
                  <c:v>3.652315855026</c:v>
                </c:pt>
                <c:pt idx="33300">
                  <c:v>3.6524071693420002</c:v>
                </c:pt>
                <c:pt idx="33301">
                  <c:v>3.6524350643160002</c:v>
                </c:pt>
                <c:pt idx="33302">
                  <c:v>3.652418851852</c:v>
                </c:pt>
                <c:pt idx="33303">
                  <c:v>3.652401447296</c:v>
                </c:pt>
                <c:pt idx="33304">
                  <c:v>3.6523764133449999</c:v>
                </c:pt>
                <c:pt idx="33305">
                  <c:v>3.652399778366</c:v>
                </c:pt>
                <c:pt idx="33306">
                  <c:v>3.6525473594669999</c:v>
                </c:pt>
                <c:pt idx="33307">
                  <c:v>3.6527101993560001</c:v>
                </c:pt>
                <c:pt idx="33308">
                  <c:v>3.6528189182280002</c:v>
                </c:pt>
                <c:pt idx="33309">
                  <c:v>3.652892827988</c:v>
                </c:pt>
                <c:pt idx="33310">
                  <c:v>3.6529011726379998</c:v>
                </c:pt>
                <c:pt idx="33311">
                  <c:v>3.6530160903929998</c:v>
                </c:pt>
                <c:pt idx="33312">
                  <c:v>3.6534330844879999</c:v>
                </c:pt>
                <c:pt idx="33313">
                  <c:v>3.6535885334009999</c:v>
                </c:pt>
                <c:pt idx="33314">
                  <c:v>3.6536641120910001</c:v>
                </c:pt>
                <c:pt idx="33315">
                  <c:v>3.653732061386</c:v>
                </c:pt>
                <c:pt idx="33316">
                  <c:v>3.6537821292879999</c:v>
                </c:pt>
                <c:pt idx="33317">
                  <c:v>3.6538197994230002</c:v>
                </c:pt>
                <c:pt idx="33318">
                  <c:v>3.6538529396060002</c:v>
                </c:pt>
                <c:pt idx="33319">
                  <c:v>3.6538865566249998</c:v>
                </c:pt>
                <c:pt idx="33320">
                  <c:v>3.6539196968079999</c:v>
                </c:pt>
                <c:pt idx="33321">
                  <c:v>3.6539492607119999</c:v>
                </c:pt>
                <c:pt idx="33322">
                  <c:v>3.653977632523</c:v>
                </c:pt>
                <c:pt idx="33323">
                  <c:v>3.6540050506589998</c:v>
                </c:pt>
                <c:pt idx="33324">
                  <c:v>3.6540360450740001</c:v>
                </c:pt>
                <c:pt idx="33325">
                  <c:v>3.6540765762329999</c:v>
                </c:pt>
                <c:pt idx="33326">
                  <c:v>3.6541359424589999</c:v>
                </c:pt>
                <c:pt idx="33327">
                  <c:v>3.654279708862</c:v>
                </c:pt>
                <c:pt idx="33328">
                  <c:v>3.6544284820559998</c:v>
                </c:pt>
                <c:pt idx="33329">
                  <c:v>3.6546468734739999</c:v>
                </c:pt>
                <c:pt idx="33330">
                  <c:v>3.6547892093660002</c:v>
                </c:pt>
                <c:pt idx="33331">
                  <c:v>3.6548886299130001</c:v>
                </c:pt>
                <c:pt idx="33332">
                  <c:v>3.6549181938170001</c:v>
                </c:pt>
                <c:pt idx="33333">
                  <c:v>3.6550028324129999</c:v>
                </c:pt>
                <c:pt idx="33334">
                  <c:v>3.6550958156590001</c:v>
                </c:pt>
                <c:pt idx="33335">
                  <c:v>3.6551880836490001</c:v>
                </c:pt>
                <c:pt idx="33336">
                  <c:v>3.6552364826199999</c:v>
                </c:pt>
                <c:pt idx="33337">
                  <c:v>3.6553299427030002</c:v>
                </c:pt>
                <c:pt idx="33338">
                  <c:v>3.655421733856</c:v>
                </c:pt>
                <c:pt idx="33339">
                  <c:v>3.6554765701290002</c:v>
                </c:pt>
                <c:pt idx="33340">
                  <c:v>3.6554663181299998</c:v>
                </c:pt>
                <c:pt idx="33341">
                  <c:v>3.6554398536680002</c:v>
                </c:pt>
                <c:pt idx="33342">
                  <c:v>3.655409097672</c:v>
                </c:pt>
                <c:pt idx="33343">
                  <c:v>3.6553835868840001</c:v>
                </c:pt>
                <c:pt idx="33344">
                  <c:v>3.6554048061370001</c:v>
                </c:pt>
                <c:pt idx="33345">
                  <c:v>3.6554903984070002</c:v>
                </c:pt>
                <c:pt idx="33346">
                  <c:v>3.655591011047</c:v>
                </c:pt>
                <c:pt idx="33347">
                  <c:v>3.6556973457340001</c:v>
                </c:pt>
                <c:pt idx="33348">
                  <c:v>3.6558012962339999</c:v>
                </c:pt>
                <c:pt idx="33349">
                  <c:v>3.6558978557590001</c:v>
                </c:pt>
                <c:pt idx="33350">
                  <c:v>3.655932664871</c:v>
                </c:pt>
                <c:pt idx="33351">
                  <c:v>3.6559195518490002</c:v>
                </c:pt>
                <c:pt idx="33352">
                  <c:v>3.656077623367</c:v>
                </c:pt>
                <c:pt idx="33353">
                  <c:v>3.6561589241029999</c:v>
                </c:pt>
                <c:pt idx="33354">
                  <c:v>3.6562452316280001</c:v>
                </c:pt>
                <c:pt idx="33355">
                  <c:v>3.6563367843629999</c:v>
                </c:pt>
                <c:pt idx="33356">
                  <c:v>3.6564309597019999</c:v>
                </c:pt>
                <c:pt idx="33357">
                  <c:v>3.6565270423889999</c:v>
                </c:pt>
                <c:pt idx="33358">
                  <c:v>3.6566257476809998</c:v>
                </c:pt>
                <c:pt idx="33359">
                  <c:v>3.6567287445069998</c:v>
                </c:pt>
                <c:pt idx="33360">
                  <c:v>3.6568303108219999</c:v>
                </c:pt>
                <c:pt idx="33361">
                  <c:v>3.65691447258</c:v>
                </c:pt>
                <c:pt idx="33362">
                  <c:v>3.6569802761079999</c:v>
                </c:pt>
                <c:pt idx="33363">
                  <c:v>3.6570370197300002</c:v>
                </c:pt>
                <c:pt idx="33364">
                  <c:v>3.6570727825159999</c:v>
                </c:pt>
                <c:pt idx="33365">
                  <c:v>3.6570997238160001</c:v>
                </c:pt>
                <c:pt idx="33366">
                  <c:v>3.657125234604</c:v>
                </c:pt>
                <c:pt idx="33367">
                  <c:v>3.6571505069730001</c:v>
                </c:pt>
                <c:pt idx="33368">
                  <c:v>3.6571762561800001</c:v>
                </c:pt>
                <c:pt idx="33369">
                  <c:v>3.6571972370150001</c:v>
                </c:pt>
                <c:pt idx="33370">
                  <c:v>3.6572172641749998</c:v>
                </c:pt>
                <c:pt idx="33371">
                  <c:v>3.6572952270510002</c:v>
                </c:pt>
                <c:pt idx="33372">
                  <c:v>3.6574909687039998</c:v>
                </c:pt>
                <c:pt idx="33373">
                  <c:v>3.6578381061549998</c:v>
                </c:pt>
                <c:pt idx="33374">
                  <c:v>3.6579086780550001</c:v>
                </c:pt>
                <c:pt idx="33375">
                  <c:v>3.657906770706</c:v>
                </c:pt>
                <c:pt idx="33376">
                  <c:v>3.6578826904300001</c:v>
                </c:pt>
                <c:pt idx="33377">
                  <c:v>3.657852649689</c:v>
                </c:pt>
                <c:pt idx="33378">
                  <c:v>3.6578359603880002</c:v>
                </c:pt>
                <c:pt idx="33379">
                  <c:v>3.657817840576</c:v>
                </c:pt>
                <c:pt idx="33380">
                  <c:v>3.657854557037</c:v>
                </c:pt>
                <c:pt idx="33381">
                  <c:v>3.657941818237</c:v>
                </c:pt>
                <c:pt idx="33382">
                  <c:v>3.6580405235289999</c:v>
                </c:pt>
                <c:pt idx="33383">
                  <c:v>3.6581401824949999</c:v>
                </c:pt>
                <c:pt idx="33384">
                  <c:v>3.6581871509549999</c:v>
                </c:pt>
                <c:pt idx="33385">
                  <c:v>3.6582272052759999</c:v>
                </c:pt>
                <c:pt idx="33386">
                  <c:v>3.6582593917850001</c:v>
                </c:pt>
                <c:pt idx="33387">
                  <c:v>3.6582655906679999</c:v>
                </c:pt>
                <c:pt idx="33388">
                  <c:v>3.6582405567170002</c:v>
                </c:pt>
                <c:pt idx="33389">
                  <c:v>3.6582198143009999</c:v>
                </c:pt>
                <c:pt idx="33390">
                  <c:v>3.6582000255580001</c:v>
                </c:pt>
                <c:pt idx="33391">
                  <c:v>3.65820479393</c:v>
                </c:pt>
                <c:pt idx="33392">
                  <c:v>3.6582734584810002</c:v>
                </c:pt>
                <c:pt idx="33393">
                  <c:v>3.6583821773529999</c:v>
                </c:pt>
                <c:pt idx="33394">
                  <c:v>3.658808231354</c:v>
                </c:pt>
                <c:pt idx="33395">
                  <c:v>3.6588389873499998</c:v>
                </c:pt>
                <c:pt idx="33396">
                  <c:v>3.6589310169220002</c:v>
                </c:pt>
                <c:pt idx="33397">
                  <c:v>3.6590025424960002</c:v>
                </c:pt>
                <c:pt idx="33398">
                  <c:v>3.659080505371</c:v>
                </c:pt>
                <c:pt idx="33399">
                  <c:v>3.659163951874</c:v>
                </c:pt>
                <c:pt idx="33400">
                  <c:v>3.659249305725</c:v>
                </c:pt>
                <c:pt idx="33401">
                  <c:v>3.6593308448789998</c:v>
                </c:pt>
                <c:pt idx="33402">
                  <c:v>3.6594130992889999</c:v>
                </c:pt>
                <c:pt idx="33403">
                  <c:v>3.6594936847690001</c:v>
                </c:pt>
                <c:pt idx="33404">
                  <c:v>3.6595723629000001</c:v>
                </c:pt>
                <c:pt idx="33405">
                  <c:v>3.6597106456759998</c:v>
                </c:pt>
                <c:pt idx="33406">
                  <c:v>3.6598517894740001</c:v>
                </c:pt>
                <c:pt idx="33407">
                  <c:v>3.6599848270419999</c:v>
                </c:pt>
                <c:pt idx="33408">
                  <c:v>3.6602060794829998</c:v>
                </c:pt>
                <c:pt idx="33409">
                  <c:v>3.6603744030000001</c:v>
                </c:pt>
                <c:pt idx="33410">
                  <c:v>3.6605231761930002</c:v>
                </c:pt>
                <c:pt idx="33411">
                  <c:v>3.6605665683750002</c:v>
                </c:pt>
                <c:pt idx="33412">
                  <c:v>3.6605424880980002</c:v>
                </c:pt>
                <c:pt idx="33413">
                  <c:v>3.6605131626129999</c:v>
                </c:pt>
                <c:pt idx="33414">
                  <c:v>3.6604835987089999</c:v>
                </c:pt>
                <c:pt idx="33415">
                  <c:v>3.6604609489439999</c:v>
                </c:pt>
                <c:pt idx="33416">
                  <c:v>3.6605317592620001</c:v>
                </c:pt>
                <c:pt idx="33417">
                  <c:v>3.6606798172000001</c:v>
                </c:pt>
                <c:pt idx="33418">
                  <c:v>3.6611011028289999</c:v>
                </c:pt>
                <c:pt idx="33419">
                  <c:v>3.6612398624420002</c:v>
                </c:pt>
                <c:pt idx="33420">
                  <c:v>3.661293268204</c:v>
                </c:pt>
                <c:pt idx="33421">
                  <c:v>3.6613323688510002</c:v>
                </c:pt>
                <c:pt idx="33422">
                  <c:v>3.6613566875460002</c:v>
                </c:pt>
                <c:pt idx="33423">
                  <c:v>3.6613788604740001</c:v>
                </c:pt>
                <c:pt idx="33424">
                  <c:v>3.6613972187039998</c:v>
                </c:pt>
                <c:pt idx="33425">
                  <c:v>3.6614148616789999</c:v>
                </c:pt>
                <c:pt idx="33426">
                  <c:v>3.6614382267000001</c:v>
                </c:pt>
                <c:pt idx="33427">
                  <c:v>3.6614634990689998</c:v>
                </c:pt>
                <c:pt idx="33428">
                  <c:v>3.6614899635309999</c:v>
                </c:pt>
                <c:pt idx="33429">
                  <c:v>3.6615152359010001</c:v>
                </c:pt>
                <c:pt idx="33430">
                  <c:v>3.6615588665010002</c:v>
                </c:pt>
                <c:pt idx="33431">
                  <c:v>3.66161775589</c:v>
                </c:pt>
                <c:pt idx="33432">
                  <c:v>3.661689043045</c:v>
                </c:pt>
                <c:pt idx="33433">
                  <c:v>3.661763906479</c:v>
                </c:pt>
                <c:pt idx="33434">
                  <c:v>3.6619169712069999</c:v>
                </c:pt>
                <c:pt idx="33435">
                  <c:v>3.6620559692380001</c:v>
                </c:pt>
                <c:pt idx="33436">
                  <c:v>3.6621963977809999</c:v>
                </c:pt>
                <c:pt idx="33437">
                  <c:v>3.6623346805570001</c:v>
                </c:pt>
                <c:pt idx="33438">
                  <c:v>3.6624727249150002</c:v>
                </c:pt>
                <c:pt idx="33439">
                  <c:v>3.6626212596890002</c:v>
                </c:pt>
                <c:pt idx="33440">
                  <c:v>3.6626236438749999</c:v>
                </c:pt>
                <c:pt idx="33441">
                  <c:v>3.6626572608950001</c:v>
                </c:pt>
                <c:pt idx="33442">
                  <c:v>3.6628530025480002</c:v>
                </c:pt>
                <c:pt idx="33443">
                  <c:v>3.663007259369</c:v>
                </c:pt>
                <c:pt idx="33444">
                  <c:v>3.6630995273589999</c:v>
                </c:pt>
                <c:pt idx="33445">
                  <c:v>3.6631841659550002</c:v>
                </c:pt>
                <c:pt idx="33446">
                  <c:v>3.6632263660429998</c:v>
                </c:pt>
                <c:pt idx="33447">
                  <c:v>3.663275957108</c:v>
                </c:pt>
                <c:pt idx="33448">
                  <c:v>3.6632606983180001</c:v>
                </c:pt>
                <c:pt idx="33449">
                  <c:v>3.6632246971129998</c:v>
                </c:pt>
                <c:pt idx="33450">
                  <c:v>3.663206100464</c:v>
                </c:pt>
                <c:pt idx="33451">
                  <c:v>3.6631875038150001</c:v>
                </c:pt>
                <c:pt idx="33452">
                  <c:v>3.663146972656</c:v>
                </c:pt>
                <c:pt idx="33453">
                  <c:v>3.6631371974950002</c:v>
                </c:pt>
                <c:pt idx="33454">
                  <c:v>3.6631901264189999</c:v>
                </c:pt>
                <c:pt idx="33455">
                  <c:v>3.6632337570189999</c:v>
                </c:pt>
                <c:pt idx="33456">
                  <c:v>3.6632757186889999</c:v>
                </c:pt>
                <c:pt idx="33457">
                  <c:v>3.6633622646330002</c:v>
                </c:pt>
                <c:pt idx="33458">
                  <c:v>3.6634044647219999</c:v>
                </c:pt>
                <c:pt idx="33459">
                  <c:v>3.6635038852689998</c:v>
                </c:pt>
                <c:pt idx="33460">
                  <c:v>3.663603782654</c:v>
                </c:pt>
                <c:pt idx="33461">
                  <c:v>3.6636724472050002</c:v>
                </c:pt>
                <c:pt idx="33462">
                  <c:v>3.6636455059049999</c:v>
                </c:pt>
                <c:pt idx="33463">
                  <c:v>3.6636095047000001</c:v>
                </c:pt>
                <c:pt idx="33464">
                  <c:v>3.6635732650759998</c:v>
                </c:pt>
                <c:pt idx="33465">
                  <c:v>3.6635715961459998</c:v>
                </c:pt>
                <c:pt idx="33466">
                  <c:v>3.663635253906</c:v>
                </c:pt>
                <c:pt idx="33467">
                  <c:v>3.6636781692499998</c:v>
                </c:pt>
                <c:pt idx="33468">
                  <c:v>3.6637744903559999</c:v>
                </c:pt>
                <c:pt idx="33469">
                  <c:v>3.663872241974</c:v>
                </c:pt>
                <c:pt idx="33470">
                  <c:v>3.6639707088470002</c:v>
                </c:pt>
                <c:pt idx="33471">
                  <c:v>3.6641194820399998</c:v>
                </c:pt>
                <c:pt idx="33472">
                  <c:v>3.664175748825</c:v>
                </c:pt>
                <c:pt idx="33473">
                  <c:v>3.664207458496</c:v>
                </c:pt>
                <c:pt idx="33474">
                  <c:v>3.6642310619349998</c:v>
                </c:pt>
                <c:pt idx="33475">
                  <c:v>3.6642582416530001</c:v>
                </c:pt>
                <c:pt idx="33476">
                  <c:v>3.6643016338350001</c:v>
                </c:pt>
                <c:pt idx="33477">
                  <c:v>3.6643681526180001</c:v>
                </c:pt>
                <c:pt idx="33478">
                  <c:v>3.664451599121</c:v>
                </c:pt>
                <c:pt idx="33479">
                  <c:v>3.6645476818080001</c:v>
                </c:pt>
                <c:pt idx="33480">
                  <c:v>3.6646506786350002</c:v>
                </c:pt>
                <c:pt idx="33481">
                  <c:v>3.6647531986240001</c:v>
                </c:pt>
                <c:pt idx="33482">
                  <c:v>3.664855718613</c:v>
                </c:pt>
                <c:pt idx="33483">
                  <c:v>3.6649575233460001</c:v>
                </c:pt>
                <c:pt idx="33484">
                  <c:v>3.6650609970089998</c:v>
                </c:pt>
                <c:pt idx="33485">
                  <c:v>3.6651673316959998</c:v>
                </c:pt>
                <c:pt idx="33486">
                  <c:v>3.6652684211729998</c:v>
                </c:pt>
                <c:pt idx="33487">
                  <c:v>3.6653640270230001</c:v>
                </c:pt>
                <c:pt idx="33488">
                  <c:v>3.665445566177</c:v>
                </c:pt>
                <c:pt idx="33489">
                  <c:v>3.6655111312869999</c:v>
                </c:pt>
                <c:pt idx="33490">
                  <c:v>3.6655530929569999</c:v>
                </c:pt>
                <c:pt idx="33491">
                  <c:v>3.665585041046</c:v>
                </c:pt>
                <c:pt idx="33492">
                  <c:v>3.6656115055080001</c:v>
                </c:pt>
                <c:pt idx="33493">
                  <c:v>3.6656341552730001</c:v>
                </c:pt>
                <c:pt idx="33494">
                  <c:v>3.6656508445739999</c:v>
                </c:pt>
                <c:pt idx="33495">
                  <c:v>3.6656734943389999</c:v>
                </c:pt>
                <c:pt idx="33496">
                  <c:v>3.6657097339629998</c:v>
                </c:pt>
                <c:pt idx="33497">
                  <c:v>3.6662263870239999</c:v>
                </c:pt>
                <c:pt idx="33498">
                  <c:v>3.6663577556610001</c:v>
                </c:pt>
                <c:pt idx="33499">
                  <c:v>3.6663932800289998</c:v>
                </c:pt>
                <c:pt idx="33500">
                  <c:v>3.66637134552</c:v>
                </c:pt>
                <c:pt idx="33501">
                  <c:v>3.6663405895230001</c:v>
                </c:pt>
                <c:pt idx="33502">
                  <c:v>3.6663110256200002</c:v>
                </c:pt>
                <c:pt idx="33503">
                  <c:v>3.6662905216219999</c:v>
                </c:pt>
                <c:pt idx="33504">
                  <c:v>3.666310310364</c:v>
                </c:pt>
                <c:pt idx="33505">
                  <c:v>3.666390657425</c:v>
                </c:pt>
                <c:pt idx="33506">
                  <c:v>3.666470766068</c:v>
                </c:pt>
                <c:pt idx="33507">
                  <c:v>3.6665515899660002</c:v>
                </c:pt>
                <c:pt idx="33508">
                  <c:v>3.666631221771</c:v>
                </c:pt>
                <c:pt idx="33509">
                  <c:v>3.6667127609249999</c:v>
                </c:pt>
                <c:pt idx="33510">
                  <c:v>3.6667802333830002</c:v>
                </c:pt>
                <c:pt idx="33511">
                  <c:v>3.6667814254760001</c:v>
                </c:pt>
                <c:pt idx="33512">
                  <c:v>3.6667544841769999</c:v>
                </c:pt>
                <c:pt idx="33513">
                  <c:v>3.66672539711</c:v>
                </c:pt>
                <c:pt idx="33514">
                  <c:v>3.6666998863220002</c:v>
                </c:pt>
                <c:pt idx="33515">
                  <c:v>3.6667187213900001</c:v>
                </c:pt>
                <c:pt idx="33516">
                  <c:v>3.6668112277980001</c:v>
                </c:pt>
                <c:pt idx="33517">
                  <c:v>3.666975021362</c:v>
                </c:pt>
                <c:pt idx="33518">
                  <c:v>3.6673512458799999</c:v>
                </c:pt>
                <c:pt idx="33519">
                  <c:v>3.6673920154570001</c:v>
                </c:pt>
                <c:pt idx="33520">
                  <c:v>3.6674129962920001</c:v>
                </c:pt>
                <c:pt idx="33521">
                  <c:v>3.6674408912660001</c:v>
                </c:pt>
                <c:pt idx="33522">
                  <c:v>3.6674711704249998</c:v>
                </c:pt>
                <c:pt idx="33523">
                  <c:v>3.667503118515</c:v>
                </c:pt>
                <c:pt idx="33524">
                  <c:v>3.6675407886509999</c:v>
                </c:pt>
                <c:pt idx="33525">
                  <c:v>3.6675794124599999</c:v>
                </c:pt>
                <c:pt idx="33526">
                  <c:v>3.6676332950589998</c:v>
                </c:pt>
                <c:pt idx="33527">
                  <c:v>3.6677021980290001</c:v>
                </c:pt>
                <c:pt idx="33528">
                  <c:v>3.6677901744839998</c:v>
                </c:pt>
                <c:pt idx="33529">
                  <c:v>3.6678795814509999</c:v>
                </c:pt>
                <c:pt idx="33530">
                  <c:v>3.6679675579070001</c:v>
                </c:pt>
                <c:pt idx="33531">
                  <c:v>3.6680512428280001</c:v>
                </c:pt>
                <c:pt idx="33532">
                  <c:v>3.6682102680209998</c:v>
                </c:pt>
                <c:pt idx="33533">
                  <c:v>3.66841506958</c:v>
                </c:pt>
                <c:pt idx="33534">
                  <c:v>3.6684107780459998</c:v>
                </c:pt>
                <c:pt idx="33535">
                  <c:v>3.6685814857480001</c:v>
                </c:pt>
                <c:pt idx="33536">
                  <c:v>3.6688101291659998</c:v>
                </c:pt>
                <c:pt idx="33537">
                  <c:v>3.6689169406889999</c:v>
                </c:pt>
                <c:pt idx="33538">
                  <c:v>3.6689107418060001</c:v>
                </c:pt>
                <c:pt idx="33539">
                  <c:v>3.6688921451569998</c:v>
                </c:pt>
                <c:pt idx="33540">
                  <c:v>3.6690526008609998</c:v>
                </c:pt>
                <c:pt idx="33541">
                  <c:v>3.6695265769960002</c:v>
                </c:pt>
                <c:pt idx="33542">
                  <c:v>3.6695554256439999</c:v>
                </c:pt>
                <c:pt idx="33543">
                  <c:v>3.6695744991299999</c:v>
                </c:pt>
                <c:pt idx="33544">
                  <c:v>3.6696283817289999</c:v>
                </c:pt>
                <c:pt idx="33545">
                  <c:v>3.6700835227969999</c:v>
                </c:pt>
                <c:pt idx="33546">
                  <c:v>3.6701900959009999</c:v>
                </c:pt>
                <c:pt idx="33547">
                  <c:v>3.6702518463130001</c:v>
                </c:pt>
                <c:pt idx="33548">
                  <c:v>3.6702258586880001</c:v>
                </c:pt>
                <c:pt idx="33549">
                  <c:v>3.6702089309689998</c:v>
                </c:pt>
                <c:pt idx="33550">
                  <c:v>3.6702499389650001</c:v>
                </c:pt>
                <c:pt idx="33551">
                  <c:v>3.6703343391419998</c:v>
                </c:pt>
                <c:pt idx="33552">
                  <c:v>3.6704390048979998</c:v>
                </c:pt>
                <c:pt idx="33553">
                  <c:v>3.6705942153929998</c:v>
                </c:pt>
                <c:pt idx="33554">
                  <c:v>3.6708021163939999</c:v>
                </c:pt>
                <c:pt idx="33555">
                  <c:v>3.6708474159239999</c:v>
                </c:pt>
                <c:pt idx="33556">
                  <c:v>3.6708297729489998</c:v>
                </c:pt>
                <c:pt idx="33557">
                  <c:v>3.671025514603</c:v>
                </c:pt>
                <c:pt idx="33558">
                  <c:v>3.6712198257450002</c:v>
                </c:pt>
                <c:pt idx="33559">
                  <c:v>3.6715021133420001</c:v>
                </c:pt>
                <c:pt idx="33560">
                  <c:v>3.6716556549070001</c:v>
                </c:pt>
                <c:pt idx="33561">
                  <c:v>3.6717288494110001</c:v>
                </c:pt>
                <c:pt idx="33562">
                  <c:v>3.6717855930329999</c:v>
                </c:pt>
                <c:pt idx="33563">
                  <c:v>3.6718299388890001</c:v>
                </c:pt>
                <c:pt idx="33564">
                  <c:v>3.6718676090239999</c:v>
                </c:pt>
                <c:pt idx="33565">
                  <c:v>3.6719036102290001</c:v>
                </c:pt>
                <c:pt idx="33566">
                  <c:v>3.6719374656679999</c:v>
                </c:pt>
                <c:pt idx="33567">
                  <c:v>3.6719734668730002</c:v>
                </c:pt>
                <c:pt idx="33568">
                  <c:v>3.672002077103</c:v>
                </c:pt>
                <c:pt idx="33569">
                  <c:v>3.6720342636110002</c:v>
                </c:pt>
                <c:pt idx="33570">
                  <c:v>3.6720695495609998</c:v>
                </c:pt>
                <c:pt idx="33571">
                  <c:v>3.6721098422999998</c:v>
                </c:pt>
                <c:pt idx="33572">
                  <c:v>3.6721687316890002</c:v>
                </c:pt>
                <c:pt idx="33573">
                  <c:v>3.672243118286</c:v>
                </c:pt>
                <c:pt idx="33574">
                  <c:v>3.6723263263699999</c:v>
                </c:pt>
                <c:pt idx="33575">
                  <c:v>3.6724114418029998</c:v>
                </c:pt>
                <c:pt idx="33576">
                  <c:v>3.6724932193759998</c:v>
                </c:pt>
                <c:pt idx="33577">
                  <c:v>3.6725733280180002</c:v>
                </c:pt>
                <c:pt idx="33578">
                  <c:v>3.6726517677310002</c:v>
                </c:pt>
                <c:pt idx="33579">
                  <c:v>3.6727931499480002</c:v>
                </c:pt>
                <c:pt idx="33580">
                  <c:v>3.6730134487149999</c:v>
                </c:pt>
                <c:pt idx="33581">
                  <c:v>3.67298579216</c:v>
                </c:pt>
                <c:pt idx="33582">
                  <c:v>3.672980546951</c:v>
                </c:pt>
                <c:pt idx="33583">
                  <c:v>3.67303109169</c:v>
                </c:pt>
                <c:pt idx="33584">
                  <c:v>3.67312002182</c:v>
                </c:pt>
                <c:pt idx="33585">
                  <c:v>3.6731655597690001</c:v>
                </c:pt>
                <c:pt idx="33586">
                  <c:v>3.6733062267299998</c:v>
                </c:pt>
                <c:pt idx="33587">
                  <c:v>3.6733949184419998</c:v>
                </c:pt>
                <c:pt idx="33588">
                  <c:v>3.6734774112699999</c:v>
                </c:pt>
                <c:pt idx="33589">
                  <c:v>3.6735141277309999</c:v>
                </c:pt>
                <c:pt idx="33590">
                  <c:v>3.673537254333</c:v>
                </c:pt>
                <c:pt idx="33591">
                  <c:v>3.6735267639160001</c:v>
                </c:pt>
                <c:pt idx="33592">
                  <c:v>3.6734888553620002</c:v>
                </c:pt>
                <c:pt idx="33593">
                  <c:v>3.6734495162959999</c:v>
                </c:pt>
                <c:pt idx="33594">
                  <c:v>3.673413038254</c:v>
                </c:pt>
                <c:pt idx="33595">
                  <c:v>3.6734018325809998</c:v>
                </c:pt>
                <c:pt idx="33596">
                  <c:v>3.6734561920169999</c:v>
                </c:pt>
                <c:pt idx="33597">
                  <c:v>3.673544168472</c:v>
                </c:pt>
                <c:pt idx="33598">
                  <c:v>3.673632860184</c:v>
                </c:pt>
                <c:pt idx="33599">
                  <c:v>3.6737260818480002</c:v>
                </c:pt>
                <c:pt idx="33600">
                  <c:v>3.673819303513</c:v>
                </c:pt>
                <c:pt idx="33601">
                  <c:v>3.6739122867580001</c:v>
                </c:pt>
                <c:pt idx="33602">
                  <c:v>3.6739602088929999</c:v>
                </c:pt>
                <c:pt idx="33603">
                  <c:v>3.6739580631259998</c:v>
                </c:pt>
                <c:pt idx="33604">
                  <c:v>3.6739304065699998</c:v>
                </c:pt>
                <c:pt idx="33605">
                  <c:v>3.6741364002229999</c:v>
                </c:pt>
                <c:pt idx="33606">
                  <c:v>3.6745374202729999</c:v>
                </c:pt>
                <c:pt idx="33607">
                  <c:v>3.6745944023130002</c:v>
                </c:pt>
                <c:pt idx="33608">
                  <c:v>3.674658060074</c:v>
                </c:pt>
                <c:pt idx="33609">
                  <c:v>3.6746835708619998</c:v>
                </c:pt>
                <c:pt idx="33610">
                  <c:v>3.674731254578</c:v>
                </c:pt>
                <c:pt idx="33611">
                  <c:v>3.6747572422029999</c:v>
                </c:pt>
                <c:pt idx="33612">
                  <c:v>3.674787282944</c:v>
                </c:pt>
                <c:pt idx="33613">
                  <c:v>3.6748166084289999</c:v>
                </c:pt>
                <c:pt idx="33614">
                  <c:v>3.6748492717739998</c:v>
                </c:pt>
                <c:pt idx="33615">
                  <c:v>3.6748976707460002</c:v>
                </c:pt>
                <c:pt idx="33616">
                  <c:v>3.6749675273900002</c:v>
                </c:pt>
                <c:pt idx="33617">
                  <c:v>3.675048828125</c:v>
                </c:pt>
                <c:pt idx="33618">
                  <c:v>3.6751327514650001</c:v>
                </c:pt>
                <c:pt idx="33619">
                  <c:v>3.6752157211299998</c:v>
                </c:pt>
                <c:pt idx="33620">
                  <c:v>3.6752979755399999</c:v>
                </c:pt>
                <c:pt idx="33621">
                  <c:v>3.6754505634310002</c:v>
                </c:pt>
                <c:pt idx="33622">
                  <c:v>3.6756858825680001</c:v>
                </c:pt>
                <c:pt idx="33623">
                  <c:v>3.675702810287</c:v>
                </c:pt>
                <c:pt idx="33624">
                  <c:v>3.6758425235750001</c:v>
                </c:pt>
                <c:pt idx="33625">
                  <c:v>3.6759443283080002</c:v>
                </c:pt>
                <c:pt idx="33626">
                  <c:v>3.6760478019709999</c:v>
                </c:pt>
                <c:pt idx="33627">
                  <c:v>3.676143884659</c:v>
                </c:pt>
                <c:pt idx="33628">
                  <c:v>3.6761965751650001</c:v>
                </c:pt>
                <c:pt idx="33629">
                  <c:v>3.6761896610260001</c:v>
                </c:pt>
                <c:pt idx="33630">
                  <c:v>3.6761679649349999</c:v>
                </c:pt>
                <c:pt idx="33631">
                  <c:v>3.6761698722839999</c:v>
                </c:pt>
                <c:pt idx="33632">
                  <c:v>3.6763424873349999</c:v>
                </c:pt>
                <c:pt idx="33633">
                  <c:v>3.67649102211</c:v>
                </c:pt>
                <c:pt idx="33634">
                  <c:v>3.6766424179079999</c:v>
                </c:pt>
                <c:pt idx="33635">
                  <c:v>3.6767408847810001</c:v>
                </c:pt>
                <c:pt idx="33636">
                  <c:v>3.676773548126</c:v>
                </c:pt>
                <c:pt idx="33637">
                  <c:v>3.676836490631</c:v>
                </c:pt>
                <c:pt idx="33638">
                  <c:v>3.677033185959</c:v>
                </c:pt>
                <c:pt idx="33639">
                  <c:v>3.6772382259369998</c:v>
                </c:pt>
                <c:pt idx="33640">
                  <c:v>3.6774661540990001</c:v>
                </c:pt>
                <c:pt idx="33641">
                  <c:v>3.6775553226470001</c:v>
                </c:pt>
                <c:pt idx="33642">
                  <c:v>3.6781225204469998</c:v>
                </c:pt>
                <c:pt idx="33643">
                  <c:v>3.6783111095429999</c:v>
                </c:pt>
                <c:pt idx="33644">
                  <c:v>3.6784157752989999</c:v>
                </c:pt>
                <c:pt idx="33645">
                  <c:v>3.678564548492</c:v>
                </c:pt>
                <c:pt idx="33646">
                  <c:v>3.6786460876459999</c:v>
                </c:pt>
                <c:pt idx="33647">
                  <c:v>3.6787314414979999</c:v>
                </c:pt>
                <c:pt idx="33648">
                  <c:v>3.6788165569309998</c:v>
                </c:pt>
                <c:pt idx="33649">
                  <c:v>3.6789040565489999</c:v>
                </c:pt>
                <c:pt idx="33650">
                  <c:v>3.6789815425870001</c:v>
                </c:pt>
                <c:pt idx="33651">
                  <c:v>3.6790404319759999</c:v>
                </c:pt>
                <c:pt idx="33652">
                  <c:v>3.6791043281559999</c:v>
                </c:pt>
                <c:pt idx="33653">
                  <c:v>3.6791231632230001</c:v>
                </c:pt>
                <c:pt idx="33654">
                  <c:v>3.6791586875919999</c:v>
                </c:pt>
                <c:pt idx="33655">
                  <c:v>3.6791808605190002</c:v>
                </c:pt>
                <c:pt idx="33656">
                  <c:v>3.679678678513</c:v>
                </c:pt>
                <c:pt idx="33657">
                  <c:v>3.6798155307770002</c:v>
                </c:pt>
                <c:pt idx="33658">
                  <c:v>3.6797945499420002</c:v>
                </c:pt>
                <c:pt idx="33659">
                  <c:v>3.6797735691070002</c:v>
                </c:pt>
                <c:pt idx="33660">
                  <c:v>3.6797528266909998</c:v>
                </c:pt>
                <c:pt idx="33661">
                  <c:v>3.6797752380370001</c:v>
                </c:pt>
                <c:pt idx="33662">
                  <c:v>3.6798527240749999</c:v>
                </c:pt>
                <c:pt idx="33663">
                  <c:v>3.6799495220180001</c:v>
                </c:pt>
                <c:pt idx="33664">
                  <c:v>3.6799981594090001</c:v>
                </c:pt>
                <c:pt idx="33665">
                  <c:v>3.6800928115840001</c:v>
                </c:pt>
                <c:pt idx="33666">
                  <c:v>3.6801838874819999</c:v>
                </c:pt>
                <c:pt idx="33667">
                  <c:v>3.6802322864530002</c:v>
                </c:pt>
                <c:pt idx="33668">
                  <c:v>3.6802163124080001</c:v>
                </c:pt>
                <c:pt idx="33669">
                  <c:v>3.680181026459</c:v>
                </c:pt>
                <c:pt idx="33670">
                  <c:v>3.680144548416</c:v>
                </c:pt>
                <c:pt idx="33671">
                  <c:v>3.6801106929779999</c:v>
                </c:pt>
                <c:pt idx="33672">
                  <c:v>3.6801176071169999</c:v>
                </c:pt>
                <c:pt idx="33673">
                  <c:v>3.6801919937130001</c:v>
                </c:pt>
                <c:pt idx="33674">
                  <c:v>3.6802830696109998</c:v>
                </c:pt>
                <c:pt idx="33675">
                  <c:v>3.6803789138790002</c:v>
                </c:pt>
                <c:pt idx="33676">
                  <c:v>3.6804840564729999</c:v>
                </c:pt>
                <c:pt idx="33677">
                  <c:v>3.6805777549740002</c:v>
                </c:pt>
                <c:pt idx="33678">
                  <c:v>3.6806278228760001</c:v>
                </c:pt>
                <c:pt idx="33679">
                  <c:v>3.6806232929229998</c:v>
                </c:pt>
                <c:pt idx="33680">
                  <c:v>3.6805965900420001</c:v>
                </c:pt>
                <c:pt idx="33681">
                  <c:v>3.6805624961849999</c:v>
                </c:pt>
                <c:pt idx="33682">
                  <c:v>3.6805410385130002</c:v>
                </c:pt>
                <c:pt idx="33683">
                  <c:v>3.6805615425110001</c:v>
                </c:pt>
                <c:pt idx="33684">
                  <c:v>3.6805973052979999</c:v>
                </c:pt>
                <c:pt idx="33685">
                  <c:v>3.6806929111479998</c:v>
                </c:pt>
                <c:pt idx="33686">
                  <c:v>3.6808006763460002</c:v>
                </c:pt>
                <c:pt idx="33687">
                  <c:v>3.6809179782869998</c:v>
                </c:pt>
                <c:pt idx="33688">
                  <c:v>3.6810867786410002</c:v>
                </c:pt>
                <c:pt idx="33689">
                  <c:v>3.681161165237</c:v>
                </c:pt>
                <c:pt idx="33690">
                  <c:v>3.6811909675600001</c:v>
                </c:pt>
                <c:pt idx="33691">
                  <c:v>3.6812143325809998</c:v>
                </c:pt>
                <c:pt idx="33692">
                  <c:v>3.6812477111819999</c:v>
                </c:pt>
                <c:pt idx="33693">
                  <c:v>3.6812908649440002</c:v>
                </c:pt>
                <c:pt idx="33694">
                  <c:v>3.6813509464259999</c:v>
                </c:pt>
                <c:pt idx="33695">
                  <c:v>3.6814424991610002</c:v>
                </c:pt>
                <c:pt idx="33696">
                  <c:v>3.6815509796139998</c:v>
                </c:pt>
                <c:pt idx="33697">
                  <c:v>3.6816651821140001</c:v>
                </c:pt>
                <c:pt idx="33698">
                  <c:v>3.6817824840550002</c:v>
                </c:pt>
                <c:pt idx="33699">
                  <c:v>3.6819031238559998</c:v>
                </c:pt>
                <c:pt idx="33700">
                  <c:v>3.682024478912</c:v>
                </c:pt>
                <c:pt idx="33701">
                  <c:v>3.682142972946</c:v>
                </c:pt>
                <c:pt idx="33702">
                  <c:v>3.6822555065159999</c:v>
                </c:pt>
                <c:pt idx="33703">
                  <c:v>3.6823570728299999</c:v>
                </c:pt>
                <c:pt idx="33704">
                  <c:v>3.6824443340299999</c:v>
                </c:pt>
                <c:pt idx="33705">
                  <c:v>3.6825091838840001</c:v>
                </c:pt>
                <c:pt idx="33706">
                  <c:v>3.682547569275</c:v>
                </c:pt>
                <c:pt idx="33707">
                  <c:v>3.6826012134549999</c:v>
                </c:pt>
                <c:pt idx="33708">
                  <c:v>3.682645082474</c:v>
                </c:pt>
                <c:pt idx="33709">
                  <c:v>3.6826786994930001</c:v>
                </c:pt>
                <c:pt idx="33710">
                  <c:v>3.6827273368840001</c:v>
                </c:pt>
                <c:pt idx="33711">
                  <c:v>3.6828336715700001</c:v>
                </c:pt>
                <c:pt idx="33712">
                  <c:v>3.6831698417659999</c:v>
                </c:pt>
                <c:pt idx="33713">
                  <c:v>3.6834030151369999</c:v>
                </c:pt>
                <c:pt idx="33714">
                  <c:v>3.6833841800689999</c:v>
                </c:pt>
                <c:pt idx="33715">
                  <c:v>3.6833631992339999</c:v>
                </c:pt>
                <c:pt idx="33716">
                  <c:v>3.6833434104920002</c:v>
                </c:pt>
                <c:pt idx="33717">
                  <c:v>3.6833841800689999</c:v>
                </c:pt>
                <c:pt idx="33718">
                  <c:v>3.683473587036</c:v>
                </c:pt>
                <c:pt idx="33719">
                  <c:v>3.6835758686069999</c:v>
                </c:pt>
                <c:pt idx="33720">
                  <c:v>3.6836786270139998</c:v>
                </c:pt>
                <c:pt idx="33721">
                  <c:v>3.683877944946</c:v>
                </c:pt>
                <c:pt idx="33722">
                  <c:v>3.683919906616</c:v>
                </c:pt>
                <c:pt idx="33723">
                  <c:v>3.684291362762</c:v>
                </c:pt>
                <c:pt idx="33724">
                  <c:v>3.6845488548279999</c:v>
                </c:pt>
                <c:pt idx="33725">
                  <c:v>3.6846427917479998</c:v>
                </c:pt>
                <c:pt idx="33726">
                  <c:v>3.6846675872799999</c:v>
                </c:pt>
                <c:pt idx="33727">
                  <c:v>3.6846866607669999</c:v>
                </c:pt>
                <c:pt idx="33728">
                  <c:v>3.6847035884860002</c:v>
                </c:pt>
                <c:pt idx="33729">
                  <c:v>3.6847207546230001</c:v>
                </c:pt>
                <c:pt idx="33730">
                  <c:v>3.684741020203</c:v>
                </c:pt>
                <c:pt idx="33731">
                  <c:v>3.6847693920140001</c:v>
                </c:pt>
                <c:pt idx="33732">
                  <c:v>3.6848065853119998</c:v>
                </c:pt>
                <c:pt idx="33733">
                  <c:v>3.6848602294920001</c:v>
                </c:pt>
                <c:pt idx="33734">
                  <c:v>3.6849355697630002</c:v>
                </c:pt>
                <c:pt idx="33735">
                  <c:v>3.6850211620329998</c:v>
                </c:pt>
                <c:pt idx="33736">
                  <c:v>3.6851046085360002</c:v>
                </c:pt>
                <c:pt idx="33737">
                  <c:v>3.6851880550380001</c:v>
                </c:pt>
                <c:pt idx="33738">
                  <c:v>3.6852674484249999</c:v>
                </c:pt>
                <c:pt idx="33739">
                  <c:v>3.685421466827</c:v>
                </c:pt>
                <c:pt idx="33740">
                  <c:v>3.685496330261</c:v>
                </c:pt>
                <c:pt idx="33741">
                  <c:v>3.6856625080110001</c:v>
                </c:pt>
                <c:pt idx="33742">
                  <c:v>3.6856548786159999</c:v>
                </c:pt>
                <c:pt idx="33743">
                  <c:v>3.6856465339660001</c:v>
                </c:pt>
                <c:pt idx="33744">
                  <c:v>3.685688257217</c:v>
                </c:pt>
                <c:pt idx="33745">
                  <c:v>3.68577170372</c:v>
                </c:pt>
                <c:pt idx="33746">
                  <c:v>3.6858601570129998</c:v>
                </c:pt>
                <c:pt idx="33747">
                  <c:v>3.6859519481660001</c:v>
                </c:pt>
                <c:pt idx="33748">
                  <c:v>3.6860444545750002</c:v>
                </c:pt>
                <c:pt idx="33749">
                  <c:v>3.6861023902890002</c:v>
                </c:pt>
                <c:pt idx="33750">
                  <c:v>3.6861088275910001</c:v>
                </c:pt>
                <c:pt idx="33751">
                  <c:v>3.6860864162450002</c:v>
                </c:pt>
                <c:pt idx="33752">
                  <c:v>3.6860618591310002</c:v>
                </c:pt>
                <c:pt idx="33753">
                  <c:v>3.6860346794129999</c:v>
                </c:pt>
                <c:pt idx="33754">
                  <c:v>3.6860220432280002</c:v>
                </c:pt>
                <c:pt idx="33755">
                  <c:v>3.6861088275910001</c:v>
                </c:pt>
                <c:pt idx="33756">
                  <c:v>3.6862063407900001</c:v>
                </c:pt>
                <c:pt idx="33757">
                  <c:v>3.6863033771509999</c:v>
                </c:pt>
                <c:pt idx="33758">
                  <c:v>3.6863496303560002</c:v>
                </c:pt>
                <c:pt idx="33759">
                  <c:v>3.6864445209499999</c:v>
                </c:pt>
                <c:pt idx="33760">
                  <c:v>3.6864888668060001</c:v>
                </c:pt>
                <c:pt idx="33761">
                  <c:v>3.6865379810330001</c:v>
                </c:pt>
                <c:pt idx="33762">
                  <c:v>3.6865255832670001</c:v>
                </c:pt>
                <c:pt idx="33763">
                  <c:v>3.6865000724789998</c:v>
                </c:pt>
                <c:pt idx="33764">
                  <c:v>3.6864840984340002</c:v>
                </c:pt>
                <c:pt idx="33765">
                  <c:v>3.6865010261540001</c:v>
                </c:pt>
                <c:pt idx="33766">
                  <c:v>3.6866989135739998</c:v>
                </c:pt>
                <c:pt idx="33767">
                  <c:v>3.686854839325</c:v>
                </c:pt>
                <c:pt idx="33768">
                  <c:v>3.686955928802</c:v>
                </c:pt>
                <c:pt idx="33769">
                  <c:v>3.6870596408840002</c:v>
                </c:pt>
                <c:pt idx="33770">
                  <c:v>3.6871399879459998</c:v>
                </c:pt>
                <c:pt idx="33771">
                  <c:v>3.6871979236599999</c:v>
                </c:pt>
                <c:pt idx="33772">
                  <c:v>3.6872317790990001</c:v>
                </c:pt>
                <c:pt idx="33773">
                  <c:v>3.6872582435610002</c:v>
                </c:pt>
                <c:pt idx="33774">
                  <c:v>3.6872990131379999</c:v>
                </c:pt>
                <c:pt idx="33775">
                  <c:v>3.687428474426</c:v>
                </c:pt>
                <c:pt idx="33776">
                  <c:v>3.6875126361850001</c:v>
                </c:pt>
                <c:pt idx="33777">
                  <c:v>3.6876008510589999</c:v>
                </c:pt>
                <c:pt idx="33778">
                  <c:v>3.687691926956</c:v>
                </c:pt>
                <c:pt idx="33779">
                  <c:v>3.6877803802489999</c:v>
                </c:pt>
                <c:pt idx="33780">
                  <c:v>3.687864303589</c:v>
                </c:pt>
                <c:pt idx="33781">
                  <c:v>3.6880276203159998</c:v>
                </c:pt>
                <c:pt idx="33782">
                  <c:v>3.6881806850430001</c:v>
                </c:pt>
                <c:pt idx="33783">
                  <c:v>3.6882963180539998</c:v>
                </c:pt>
                <c:pt idx="33784">
                  <c:v>3.6885123252869998</c:v>
                </c:pt>
                <c:pt idx="33785">
                  <c:v>3.6887195110320001</c:v>
                </c:pt>
                <c:pt idx="33786">
                  <c:v>3.688980340958</c:v>
                </c:pt>
                <c:pt idx="33787">
                  <c:v>3.689086914063</c:v>
                </c:pt>
                <c:pt idx="33788">
                  <c:v>3.689296245575</c:v>
                </c:pt>
                <c:pt idx="33789">
                  <c:v>3.6897051334380002</c:v>
                </c:pt>
                <c:pt idx="33790">
                  <c:v>3.6896953582759999</c:v>
                </c:pt>
                <c:pt idx="33791">
                  <c:v>3.6898128986360001</c:v>
                </c:pt>
                <c:pt idx="33792">
                  <c:v>3.6900510787959999</c:v>
                </c:pt>
                <c:pt idx="33793">
                  <c:v>3.690218687057</c:v>
                </c:pt>
                <c:pt idx="33794">
                  <c:v>3.6903886795040002</c:v>
                </c:pt>
                <c:pt idx="33795">
                  <c:v>3.690689325333</c:v>
                </c:pt>
                <c:pt idx="33796">
                  <c:v>3.6908299922940002</c:v>
                </c:pt>
                <c:pt idx="33797">
                  <c:v>3.6910459995270002</c:v>
                </c:pt>
                <c:pt idx="33798">
                  <c:v>3.691218137741</c:v>
                </c:pt>
                <c:pt idx="33799">
                  <c:v>3.6913270950319998</c:v>
                </c:pt>
                <c:pt idx="33800">
                  <c:v>3.6913926601410001</c:v>
                </c:pt>
                <c:pt idx="33801">
                  <c:v>3.6913850307459999</c:v>
                </c:pt>
                <c:pt idx="33802">
                  <c:v>3.6913900375369999</c:v>
                </c:pt>
                <c:pt idx="33803">
                  <c:v>3.6915311813349998</c:v>
                </c:pt>
                <c:pt idx="33804">
                  <c:v>3.6918313503269999</c:v>
                </c:pt>
                <c:pt idx="33805">
                  <c:v>3.6920256614690001</c:v>
                </c:pt>
                <c:pt idx="33806">
                  <c:v>3.6920611858369998</c:v>
                </c:pt>
                <c:pt idx="33807">
                  <c:v>3.6921150684359998</c:v>
                </c:pt>
                <c:pt idx="33808">
                  <c:v>3.692239999771</c:v>
                </c:pt>
                <c:pt idx="33809">
                  <c:v>3.6924116611479998</c:v>
                </c:pt>
                <c:pt idx="33810">
                  <c:v>3.6925005912779998</c:v>
                </c:pt>
                <c:pt idx="33811">
                  <c:v>3.692588567734</c:v>
                </c:pt>
                <c:pt idx="33812">
                  <c:v>3.6926779747010001</c:v>
                </c:pt>
                <c:pt idx="33813">
                  <c:v>3.6927609443659999</c:v>
                </c:pt>
                <c:pt idx="33814">
                  <c:v>3.6928410530089999</c:v>
                </c:pt>
                <c:pt idx="33815">
                  <c:v>3.6928975582120001</c:v>
                </c:pt>
                <c:pt idx="33816">
                  <c:v>3.6929581165309999</c:v>
                </c:pt>
                <c:pt idx="33817">
                  <c:v>3.6929743289950001</c:v>
                </c:pt>
                <c:pt idx="33818">
                  <c:v>3.6930119991299999</c:v>
                </c:pt>
                <c:pt idx="33819">
                  <c:v>3.6932275295260002</c:v>
                </c:pt>
                <c:pt idx="33820">
                  <c:v>3.6934008598329999</c:v>
                </c:pt>
                <c:pt idx="33821">
                  <c:v>3.6935126781459999</c:v>
                </c:pt>
                <c:pt idx="33822">
                  <c:v>3.693594694138</c:v>
                </c:pt>
                <c:pt idx="33823">
                  <c:v>3.693610429764</c:v>
                </c:pt>
                <c:pt idx="33824">
                  <c:v>3.6935939788819998</c:v>
                </c:pt>
                <c:pt idx="33825">
                  <c:v>3.6935677528380002</c:v>
                </c:pt>
                <c:pt idx="33826">
                  <c:v>3.6936464309689998</c:v>
                </c:pt>
                <c:pt idx="33827">
                  <c:v>3.6938042640690001</c:v>
                </c:pt>
                <c:pt idx="33828">
                  <c:v>3.693906784058</c:v>
                </c:pt>
                <c:pt idx="33829">
                  <c:v>3.6940076351169999</c:v>
                </c:pt>
                <c:pt idx="33830">
                  <c:v>3.6940436363220002</c:v>
                </c:pt>
                <c:pt idx="33831">
                  <c:v>3.6940584182739999</c:v>
                </c:pt>
                <c:pt idx="33832">
                  <c:v>3.6940398216250001</c:v>
                </c:pt>
                <c:pt idx="33833">
                  <c:v>3.6940226554870002</c:v>
                </c:pt>
                <c:pt idx="33834">
                  <c:v>3.6941142082209999</c:v>
                </c:pt>
                <c:pt idx="33835">
                  <c:v>3.6944692134860002</c:v>
                </c:pt>
                <c:pt idx="33836">
                  <c:v>3.694651842117</c:v>
                </c:pt>
                <c:pt idx="33837">
                  <c:v>3.6946866512300001</c:v>
                </c:pt>
                <c:pt idx="33838">
                  <c:v>3.6947066783909999</c:v>
                </c:pt>
                <c:pt idx="33839">
                  <c:v>3.694751024246</c:v>
                </c:pt>
                <c:pt idx="33840">
                  <c:v>3.694772005081</c:v>
                </c:pt>
                <c:pt idx="33841">
                  <c:v>3.6948072910310001</c:v>
                </c:pt>
                <c:pt idx="33842">
                  <c:v>3.6949248313899998</c:v>
                </c:pt>
                <c:pt idx="33843">
                  <c:v>3.6950774192810001</c:v>
                </c:pt>
                <c:pt idx="33844">
                  <c:v>3.6952354907989999</c:v>
                </c:pt>
                <c:pt idx="33845">
                  <c:v>3.6953163146970001</c:v>
                </c:pt>
                <c:pt idx="33846">
                  <c:v>3.6953988075259998</c:v>
                </c:pt>
                <c:pt idx="33847">
                  <c:v>3.6954841613770002</c:v>
                </c:pt>
                <c:pt idx="33848">
                  <c:v>3.6955647468569999</c:v>
                </c:pt>
                <c:pt idx="33849">
                  <c:v>3.6956329345699999</c:v>
                </c:pt>
                <c:pt idx="33850">
                  <c:v>3.6956901550289998</c:v>
                </c:pt>
                <c:pt idx="33851">
                  <c:v>3.6957261562350001</c:v>
                </c:pt>
                <c:pt idx="33852">
                  <c:v>3.6957514286039999</c:v>
                </c:pt>
                <c:pt idx="33853">
                  <c:v>3.695771217346</c:v>
                </c:pt>
                <c:pt idx="33854">
                  <c:v>3.695786714554</c:v>
                </c:pt>
                <c:pt idx="33855">
                  <c:v>3.6958117485050002</c:v>
                </c:pt>
                <c:pt idx="33856">
                  <c:v>3.696215867996</c:v>
                </c:pt>
                <c:pt idx="33857">
                  <c:v>3.6964478492740001</c:v>
                </c:pt>
                <c:pt idx="33858">
                  <c:v>3.696494817734</c:v>
                </c:pt>
                <c:pt idx="33859">
                  <c:v>3.6964659690859998</c:v>
                </c:pt>
                <c:pt idx="33860">
                  <c:v>3.6964478492740001</c:v>
                </c:pt>
                <c:pt idx="33861">
                  <c:v>3.696479320526</c:v>
                </c:pt>
                <c:pt idx="33862">
                  <c:v>3.6965632438660001</c:v>
                </c:pt>
                <c:pt idx="33863">
                  <c:v>3.6966521739960001</c:v>
                </c:pt>
                <c:pt idx="33864">
                  <c:v>3.6966965198519999</c:v>
                </c:pt>
                <c:pt idx="33865">
                  <c:v>3.696784496307</c:v>
                </c:pt>
                <c:pt idx="33866">
                  <c:v>3.6968300342560001</c:v>
                </c:pt>
                <c:pt idx="33867">
                  <c:v>3.696873188019</c:v>
                </c:pt>
                <c:pt idx="33868">
                  <c:v>3.6969561576840002</c:v>
                </c:pt>
                <c:pt idx="33869">
                  <c:v>3.6969940662380001</c:v>
                </c:pt>
                <c:pt idx="33870">
                  <c:v>3.6970219612120001</c:v>
                </c:pt>
                <c:pt idx="33871">
                  <c:v>3.6970279216769999</c:v>
                </c:pt>
                <c:pt idx="33872">
                  <c:v>3.6969938278200001</c:v>
                </c:pt>
                <c:pt idx="33873">
                  <c:v>3.6969521045680001</c:v>
                </c:pt>
                <c:pt idx="33874">
                  <c:v>3.6969318389889998</c:v>
                </c:pt>
                <c:pt idx="33875">
                  <c:v>3.6969032287600001</c:v>
                </c:pt>
                <c:pt idx="33876">
                  <c:v>3.6969549655909999</c:v>
                </c:pt>
                <c:pt idx="33877">
                  <c:v>3.6975328922270001</c:v>
                </c:pt>
                <c:pt idx="33878">
                  <c:v>3.6977310180659999</c:v>
                </c:pt>
                <c:pt idx="33879">
                  <c:v>3.6977899074549998</c:v>
                </c:pt>
                <c:pt idx="33880">
                  <c:v>3.6978328228000001</c:v>
                </c:pt>
                <c:pt idx="33881">
                  <c:v>3.6978697776790002</c:v>
                </c:pt>
                <c:pt idx="33882">
                  <c:v>3.6978921890260001</c:v>
                </c:pt>
                <c:pt idx="33883">
                  <c:v>3.6979079246520001</c:v>
                </c:pt>
                <c:pt idx="33884">
                  <c:v>3.6979236602780001</c:v>
                </c:pt>
                <c:pt idx="33885">
                  <c:v>3.6979479789730001</c:v>
                </c:pt>
                <c:pt idx="33886">
                  <c:v>3.6979644298549998</c:v>
                </c:pt>
                <c:pt idx="33887">
                  <c:v>3.6979775428770001</c:v>
                </c:pt>
                <c:pt idx="33888">
                  <c:v>3.6980044841769999</c:v>
                </c:pt>
                <c:pt idx="33889">
                  <c:v>3.6980464458469999</c:v>
                </c:pt>
                <c:pt idx="33890">
                  <c:v>3.6980996131900001</c:v>
                </c:pt>
                <c:pt idx="33891">
                  <c:v>3.6982378959659998</c:v>
                </c:pt>
                <c:pt idx="33892">
                  <c:v>3.6983752250670001</c:v>
                </c:pt>
                <c:pt idx="33893">
                  <c:v>3.698920726776</c:v>
                </c:pt>
                <c:pt idx="33894">
                  <c:v>3.6989648342130002</c:v>
                </c:pt>
                <c:pt idx="33895">
                  <c:v>3.6991715431209999</c:v>
                </c:pt>
                <c:pt idx="33896">
                  <c:v>3.6993288993840001</c:v>
                </c:pt>
                <c:pt idx="33897">
                  <c:v>3.6994845867159998</c:v>
                </c:pt>
                <c:pt idx="33898">
                  <c:v>3.699600934982</c:v>
                </c:pt>
                <c:pt idx="33899">
                  <c:v>3.69957280159</c:v>
                </c:pt>
                <c:pt idx="33900">
                  <c:v>3.7000565528870002</c:v>
                </c:pt>
                <c:pt idx="33901">
                  <c:v>3.70019698143</c:v>
                </c:pt>
                <c:pt idx="33902">
                  <c:v>3.7002198696140001</c:v>
                </c:pt>
                <c:pt idx="33903">
                  <c:v>3.700211048126</c:v>
                </c:pt>
                <c:pt idx="33904">
                  <c:v>3.7001965045929999</c:v>
                </c:pt>
                <c:pt idx="33905">
                  <c:v>3.7001740932459999</c:v>
                </c:pt>
                <c:pt idx="33906">
                  <c:v>3.7001583576199999</c:v>
                </c:pt>
                <c:pt idx="33907">
                  <c:v>3.7001793384549999</c:v>
                </c:pt>
                <c:pt idx="33908">
                  <c:v>3.7002584934230001</c:v>
                </c:pt>
                <c:pt idx="33909">
                  <c:v>3.7003517150879999</c:v>
                </c:pt>
                <c:pt idx="33910">
                  <c:v>3.7004554271700001</c:v>
                </c:pt>
                <c:pt idx="33911">
                  <c:v>3.7005584239960001</c:v>
                </c:pt>
                <c:pt idx="33912">
                  <c:v>3.7007868289950001</c:v>
                </c:pt>
                <c:pt idx="33913">
                  <c:v>3.7007753849029998</c:v>
                </c:pt>
                <c:pt idx="33914">
                  <c:v>3.7007474899289998</c:v>
                </c:pt>
                <c:pt idx="33915">
                  <c:v>3.7008347511289998</c:v>
                </c:pt>
                <c:pt idx="33916">
                  <c:v>3.701100349426</c:v>
                </c:pt>
                <c:pt idx="33917">
                  <c:v>3.7012457847600002</c:v>
                </c:pt>
                <c:pt idx="33918">
                  <c:v>3.701451063156</c:v>
                </c:pt>
                <c:pt idx="33919">
                  <c:v>3.701546907425</c:v>
                </c:pt>
                <c:pt idx="33920">
                  <c:v>3.701595544815</c:v>
                </c:pt>
                <c:pt idx="33921">
                  <c:v>3.7016191482540002</c:v>
                </c:pt>
                <c:pt idx="33922">
                  <c:v>3.701646089554</c:v>
                </c:pt>
                <c:pt idx="33923">
                  <c:v>3.701675891876</c:v>
                </c:pt>
                <c:pt idx="33924">
                  <c:v>3.701709270477</c:v>
                </c:pt>
                <c:pt idx="33925">
                  <c:v>3.7017414569849998</c:v>
                </c:pt>
                <c:pt idx="33926">
                  <c:v>3.7017827034000002</c:v>
                </c:pt>
                <c:pt idx="33927">
                  <c:v>3.7018349170680001</c:v>
                </c:pt>
                <c:pt idx="33928">
                  <c:v>3.7019050121310002</c:v>
                </c:pt>
                <c:pt idx="33929">
                  <c:v>3.7019848823550001</c:v>
                </c:pt>
                <c:pt idx="33930">
                  <c:v>3.7020676136019999</c:v>
                </c:pt>
                <c:pt idx="33931">
                  <c:v>3.702226877213</c:v>
                </c:pt>
                <c:pt idx="33932">
                  <c:v>3.7023797035219999</c:v>
                </c:pt>
                <c:pt idx="33933">
                  <c:v>3.7025294303890002</c:v>
                </c:pt>
                <c:pt idx="33934">
                  <c:v>3.7026395797729998</c:v>
                </c:pt>
                <c:pt idx="33935">
                  <c:v>3.702692508698</c:v>
                </c:pt>
                <c:pt idx="33936">
                  <c:v>3.7027254104609999</c:v>
                </c:pt>
                <c:pt idx="33937">
                  <c:v>3.702868700027</c:v>
                </c:pt>
                <c:pt idx="33938">
                  <c:v>3.7030129432679999</c:v>
                </c:pt>
                <c:pt idx="33939">
                  <c:v>3.7030856609340002</c:v>
                </c:pt>
                <c:pt idx="33940">
                  <c:v>3.7032406330110001</c:v>
                </c:pt>
                <c:pt idx="33941">
                  <c:v>3.703320264816</c:v>
                </c:pt>
                <c:pt idx="33942">
                  <c:v>3.7033979892729998</c:v>
                </c:pt>
                <c:pt idx="33943">
                  <c:v>3.7034642696379998</c:v>
                </c:pt>
                <c:pt idx="33944">
                  <c:v>3.7035136222839999</c:v>
                </c:pt>
                <c:pt idx="33945">
                  <c:v>3.7035465240479999</c:v>
                </c:pt>
                <c:pt idx="33946">
                  <c:v>3.7035715579990001</c:v>
                </c:pt>
                <c:pt idx="33947">
                  <c:v>3.7035899162289998</c:v>
                </c:pt>
                <c:pt idx="33948">
                  <c:v>3.7036211490630002</c:v>
                </c:pt>
                <c:pt idx="33949">
                  <c:v>3.7036397457120001</c:v>
                </c:pt>
                <c:pt idx="33950">
                  <c:v>3.704002141953</c:v>
                </c:pt>
                <c:pt idx="33951">
                  <c:v>3.7040967941280001</c:v>
                </c:pt>
                <c:pt idx="33952">
                  <c:v>3.7041728496549999</c:v>
                </c:pt>
                <c:pt idx="33953">
                  <c:v>3.7041962146760001</c:v>
                </c:pt>
                <c:pt idx="33954">
                  <c:v>3.7041776180269999</c:v>
                </c:pt>
                <c:pt idx="33955">
                  <c:v>3.7041392326349998</c:v>
                </c:pt>
                <c:pt idx="33956">
                  <c:v>3.7041108608250002</c:v>
                </c:pt>
                <c:pt idx="33957">
                  <c:v>3.7040965557100001</c:v>
                </c:pt>
                <c:pt idx="33958">
                  <c:v>3.7041325569149999</c:v>
                </c:pt>
                <c:pt idx="33959">
                  <c:v>3.7042064666750001</c:v>
                </c:pt>
                <c:pt idx="33960">
                  <c:v>3.7042963504789999</c:v>
                </c:pt>
                <c:pt idx="33961">
                  <c:v>3.7043380737299998</c:v>
                </c:pt>
                <c:pt idx="33962">
                  <c:v>3.7044231891630002</c:v>
                </c:pt>
                <c:pt idx="33963">
                  <c:v>3.7044653892519999</c:v>
                </c:pt>
                <c:pt idx="33964">
                  <c:v>3.7045257091520001</c:v>
                </c:pt>
                <c:pt idx="33965">
                  <c:v>3.7045354843139999</c:v>
                </c:pt>
                <c:pt idx="33966">
                  <c:v>3.7045257091520001</c:v>
                </c:pt>
                <c:pt idx="33967">
                  <c:v>3.7044949531559999</c:v>
                </c:pt>
                <c:pt idx="33968">
                  <c:v>3.7044820785520001</c:v>
                </c:pt>
                <c:pt idx="33969">
                  <c:v>3.7044703960419998</c:v>
                </c:pt>
                <c:pt idx="33970">
                  <c:v>3.7044420242310001</c:v>
                </c:pt>
                <c:pt idx="33971">
                  <c:v>3.704443216324</c:v>
                </c:pt>
                <c:pt idx="33972">
                  <c:v>3.7045071125029998</c:v>
                </c:pt>
                <c:pt idx="33973">
                  <c:v>3.7046082019809998</c:v>
                </c:pt>
                <c:pt idx="33974">
                  <c:v>3.7047088146210001</c:v>
                </c:pt>
                <c:pt idx="33975">
                  <c:v>3.7048120498660002</c:v>
                </c:pt>
                <c:pt idx="33976">
                  <c:v>3.7048904895780002</c:v>
                </c:pt>
                <c:pt idx="33977">
                  <c:v>3.7049021720890001</c:v>
                </c:pt>
                <c:pt idx="33978">
                  <c:v>3.7048883438110001</c:v>
                </c:pt>
                <c:pt idx="33979">
                  <c:v>3.7048749923709998</c:v>
                </c:pt>
                <c:pt idx="33980">
                  <c:v>3.7048547267909999</c:v>
                </c:pt>
                <c:pt idx="33981">
                  <c:v>3.7048711776730001</c:v>
                </c:pt>
                <c:pt idx="33982">
                  <c:v>3.704957962036</c:v>
                </c:pt>
                <c:pt idx="33983">
                  <c:v>3.705069541931</c:v>
                </c:pt>
                <c:pt idx="33984">
                  <c:v>3.7051873207089998</c:v>
                </c:pt>
                <c:pt idx="33985">
                  <c:v>3.705313444138</c:v>
                </c:pt>
                <c:pt idx="33986">
                  <c:v>3.705460071564</c:v>
                </c:pt>
                <c:pt idx="33987">
                  <c:v>3.7054874896999999</c:v>
                </c:pt>
                <c:pt idx="33988">
                  <c:v>3.70552110672</c:v>
                </c:pt>
                <c:pt idx="33989">
                  <c:v>3.7055613994600001</c:v>
                </c:pt>
                <c:pt idx="33990">
                  <c:v>3.7056078910829999</c:v>
                </c:pt>
                <c:pt idx="33991">
                  <c:v>3.7056617736819999</c:v>
                </c:pt>
                <c:pt idx="33992">
                  <c:v>3.705732107162</c:v>
                </c:pt>
                <c:pt idx="33993">
                  <c:v>3.70583152771</c:v>
                </c:pt>
                <c:pt idx="33994">
                  <c:v>3.7059442996979999</c:v>
                </c:pt>
                <c:pt idx="33995">
                  <c:v>3.7060673236850001</c:v>
                </c:pt>
                <c:pt idx="33996">
                  <c:v>3.7061917781829998</c:v>
                </c:pt>
                <c:pt idx="33997">
                  <c:v>3.7063136100770002</c:v>
                </c:pt>
                <c:pt idx="33998">
                  <c:v>3.7064306735989998</c:v>
                </c:pt>
                <c:pt idx="33999">
                  <c:v>3.7065401077270002</c:v>
                </c:pt>
                <c:pt idx="34000">
                  <c:v>3.706647396088</c:v>
                </c:pt>
                <c:pt idx="34001">
                  <c:v>3.706747055054</c:v>
                </c:pt>
                <c:pt idx="34002">
                  <c:v>3.7068312168120001</c:v>
                </c:pt>
                <c:pt idx="34003">
                  <c:v>3.706891536713</c:v>
                </c:pt>
                <c:pt idx="34004">
                  <c:v>3.7069575786589999</c:v>
                </c:pt>
                <c:pt idx="34005">
                  <c:v>3.7071955204010001</c:v>
                </c:pt>
                <c:pt idx="34006">
                  <c:v>3.7072942256929999</c:v>
                </c:pt>
                <c:pt idx="34007">
                  <c:v>3.707441091537</c:v>
                </c:pt>
                <c:pt idx="34008">
                  <c:v>3.7075166702270002</c:v>
                </c:pt>
                <c:pt idx="34009">
                  <c:v>3.7075304985050002</c:v>
                </c:pt>
                <c:pt idx="34010">
                  <c:v>3.707504034042</c:v>
                </c:pt>
                <c:pt idx="34011">
                  <c:v>3.7074713706970002</c:v>
                </c:pt>
                <c:pt idx="34012">
                  <c:v>3.7074518203740001</c:v>
                </c:pt>
                <c:pt idx="34013">
                  <c:v>3.7074155807500002</c:v>
                </c:pt>
                <c:pt idx="34014">
                  <c:v>3.7074341773990001</c:v>
                </c:pt>
                <c:pt idx="34015">
                  <c:v>3.707502365112</c:v>
                </c:pt>
                <c:pt idx="34016">
                  <c:v>3.7075901031490002</c:v>
                </c:pt>
                <c:pt idx="34017">
                  <c:v>3.7076807022090001</c:v>
                </c:pt>
                <c:pt idx="34018">
                  <c:v>3.7077262401579998</c:v>
                </c:pt>
                <c:pt idx="34019">
                  <c:v>3.7077674865720001</c:v>
                </c:pt>
                <c:pt idx="34020">
                  <c:v>3.707808971405</c:v>
                </c:pt>
                <c:pt idx="34021">
                  <c:v>3.7078919410709998</c:v>
                </c:pt>
                <c:pt idx="34022">
                  <c:v>3.7079308032989999</c:v>
                </c:pt>
                <c:pt idx="34023">
                  <c:v>3.707969427109</c:v>
                </c:pt>
                <c:pt idx="34024">
                  <c:v>3.707957029343</c:v>
                </c:pt>
                <c:pt idx="34025">
                  <c:v>3.7079353332520002</c:v>
                </c:pt>
                <c:pt idx="34026">
                  <c:v>3.7079308032989999</c:v>
                </c:pt>
                <c:pt idx="34027">
                  <c:v>3.7085206508640001</c:v>
                </c:pt>
                <c:pt idx="34028">
                  <c:v>3.7085928916930002</c:v>
                </c:pt>
                <c:pt idx="34029">
                  <c:v>3.7086541652679998</c:v>
                </c:pt>
                <c:pt idx="34030">
                  <c:v>3.7086997032169999</c:v>
                </c:pt>
                <c:pt idx="34031">
                  <c:v>3.708726406097</c:v>
                </c:pt>
                <c:pt idx="34032">
                  <c:v>3.7087545394900001</c:v>
                </c:pt>
                <c:pt idx="34033">
                  <c:v>3.7087826728820001</c:v>
                </c:pt>
                <c:pt idx="34034">
                  <c:v>3.7088131904599999</c:v>
                </c:pt>
                <c:pt idx="34035">
                  <c:v>3.7088418006900001</c:v>
                </c:pt>
                <c:pt idx="34036">
                  <c:v>3.7088716030120001</c:v>
                </c:pt>
                <c:pt idx="34037">
                  <c:v>3.7089033126830002</c:v>
                </c:pt>
                <c:pt idx="34038">
                  <c:v>3.70893907547</c:v>
                </c:pt>
                <c:pt idx="34039">
                  <c:v>3.7089865207670001</c:v>
                </c:pt>
                <c:pt idx="34040">
                  <c:v>3.7090482711789998</c:v>
                </c:pt>
                <c:pt idx="34041">
                  <c:v>3.7091298103330002</c:v>
                </c:pt>
                <c:pt idx="34042">
                  <c:v>3.7092115879060001</c:v>
                </c:pt>
                <c:pt idx="34043">
                  <c:v>3.7092924118039998</c:v>
                </c:pt>
                <c:pt idx="34044">
                  <c:v>3.7093703746800002</c:v>
                </c:pt>
                <c:pt idx="34045">
                  <c:v>3.709661006927</c:v>
                </c:pt>
                <c:pt idx="34046">
                  <c:v>3.7098364830019999</c:v>
                </c:pt>
                <c:pt idx="34047">
                  <c:v>3.709884166718</c:v>
                </c:pt>
                <c:pt idx="34048">
                  <c:v>3.7099041938780002</c:v>
                </c:pt>
                <c:pt idx="34049">
                  <c:v>3.7099196910860002</c:v>
                </c:pt>
                <c:pt idx="34050">
                  <c:v>3.7104148864750002</c:v>
                </c:pt>
                <c:pt idx="34051">
                  <c:v>3.7105424404140002</c:v>
                </c:pt>
                <c:pt idx="34052">
                  <c:v>3.7105288505549998</c:v>
                </c:pt>
                <c:pt idx="34053">
                  <c:v>3.7105095386509999</c:v>
                </c:pt>
                <c:pt idx="34054">
                  <c:v>3.7104909420009999</c:v>
                </c:pt>
                <c:pt idx="34055">
                  <c:v>3.7105185985569999</c:v>
                </c:pt>
                <c:pt idx="34056">
                  <c:v>3.7106595039369998</c:v>
                </c:pt>
                <c:pt idx="34057">
                  <c:v>3.7107660770419999</c:v>
                </c:pt>
                <c:pt idx="34058">
                  <c:v>3.7108762264249999</c:v>
                </c:pt>
                <c:pt idx="34059">
                  <c:v>3.7109973430630001</c:v>
                </c:pt>
                <c:pt idx="34060">
                  <c:v>3.7109820842739998</c:v>
                </c:pt>
                <c:pt idx="34061">
                  <c:v>3.7109582424159999</c:v>
                </c:pt>
                <c:pt idx="34062">
                  <c:v>3.7109262943269998</c:v>
                </c:pt>
                <c:pt idx="34063">
                  <c:v>3.7109098434450001</c:v>
                </c:pt>
                <c:pt idx="34064">
                  <c:v>3.7109537124630001</c:v>
                </c:pt>
                <c:pt idx="34065">
                  <c:v>3.7110371589660001</c:v>
                </c:pt>
                <c:pt idx="34066">
                  <c:v>3.7111272811889999</c:v>
                </c:pt>
                <c:pt idx="34067">
                  <c:v>3.7112221717830001</c:v>
                </c:pt>
                <c:pt idx="34068">
                  <c:v>3.7113111019130001</c:v>
                </c:pt>
                <c:pt idx="34069">
                  <c:v>3.7113566398620002</c:v>
                </c:pt>
                <c:pt idx="34070">
                  <c:v>3.7113451957699999</c:v>
                </c:pt>
                <c:pt idx="34071">
                  <c:v>3.7113251686100002</c:v>
                </c:pt>
                <c:pt idx="34072">
                  <c:v>3.7113029956819998</c:v>
                </c:pt>
                <c:pt idx="34073">
                  <c:v>3.71129155159</c:v>
                </c:pt>
                <c:pt idx="34074">
                  <c:v>3.7113802433009999</c:v>
                </c:pt>
                <c:pt idx="34075">
                  <c:v>3.7114896774289998</c:v>
                </c:pt>
                <c:pt idx="34076">
                  <c:v>3.711661338806</c:v>
                </c:pt>
                <c:pt idx="34077">
                  <c:v>3.711774587631</c:v>
                </c:pt>
                <c:pt idx="34078">
                  <c:v>3.711842536926</c:v>
                </c:pt>
                <c:pt idx="34079">
                  <c:v>3.7118866443630001</c:v>
                </c:pt>
                <c:pt idx="34080">
                  <c:v>3.7119371891020001</c:v>
                </c:pt>
                <c:pt idx="34081">
                  <c:v>3.7119979858400001</c:v>
                </c:pt>
                <c:pt idx="34082">
                  <c:v>3.7120783329010001</c:v>
                </c:pt>
                <c:pt idx="34083">
                  <c:v>3.7121779918670001</c:v>
                </c:pt>
                <c:pt idx="34084">
                  <c:v>3.7122826576230001</c:v>
                </c:pt>
                <c:pt idx="34085">
                  <c:v>3.7123928070069998</c:v>
                </c:pt>
                <c:pt idx="34086">
                  <c:v>3.7125072479250001</c:v>
                </c:pt>
                <c:pt idx="34087">
                  <c:v>3.7126235961909999</c:v>
                </c:pt>
                <c:pt idx="34088">
                  <c:v>3.712732076645</c:v>
                </c:pt>
                <c:pt idx="34089">
                  <c:v>3.7128424644470002</c:v>
                </c:pt>
                <c:pt idx="34090">
                  <c:v>3.7129409313199999</c:v>
                </c:pt>
                <c:pt idx="34091">
                  <c:v>3.713030338287</c:v>
                </c:pt>
                <c:pt idx="34092">
                  <c:v>3.7130916118620001</c:v>
                </c:pt>
                <c:pt idx="34093">
                  <c:v>3.7131335735320001</c:v>
                </c:pt>
                <c:pt idx="34094">
                  <c:v>3.7131648063660001</c:v>
                </c:pt>
                <c:pt idx="34095">
                  <c:v>3.7131912708280002</c:v>
                </c:pt>
                <c:pt idx="34096">
                  <c:v>3.7132086753850002</c:v>
                </c:pt>
                <c:pt idx="34097">
                  <c:v>3.7132380008700001</c:v>
                </c:pt>
                <c:pt idx="34098">
                  <c:v>3.7132682800289998</c:v>
                </c:pt>
                <c:pt idx="34099">
                  <c:v>3.7137126922610002</c:v>
                </c:pt>
                <c:pt idx="34100">
                  <c:v>3.7138211727139998</c:v>
                </c:pt>
                <c:pt idx="34101">
                  <c:v>3.7139146327970001</c:v>
                </c:pt>
                <c:pt idx="34102">
                  <c:v>3.7139074802400001</c:v>
                </c:pt>
                <c:pt idx="34103">
                  <c:v>3.7138781547550002</c:v>
                </c:pt>
                <c:pt idx="34104">
                  <c:v>3.7138431072240001</c:v>
                </c:pt>
                <c:pt idx="34105">
                  <c:v>3.7138178348539999</c:v>
                </c:pt>
                <c:pt idx="34106">
                  <c:v>3.7138469219210002</c:v>
                </c:pt>
                <c:pt idx="34107">
                  <c:v>3.7139828205110001</c:v>
                </c:pt>
                <c:pt idx="34108">
                  <c:v>3.7141346931460002</c:v>
                </c:pt>
                <c:pt idx="34109">
                  <c:v>3.7142405509950001</c:v>
                </c:pt>
                <c:pt idx="34110">
                  <c:v>3.7143330574040001</c:v>
                </c:pt>
                <c:pt idx="34111">
                  <c:v>3.7143669128419998</c:v>
                </c:pt>
                <c:pt idx="34112">
                  <c:v>3.7143809795379998</c:v>
                </c:pt>
                <c:pt idx="34113">
                  <c:v>3.7143740653989998</c:v>
                </c:pt>
                <c:pt idx="34114">
                  <c:v>3.7143511772159998</c:v>
                </c:pt>
                <c:pt idx="34115">
                  <c:v>3.7143306732179999</c:v>
                </c:pt>
                <c:pt idx="34116">
                  <c:v>3.7144067287450002</c:v>
                </c:pt>
                <c:pt idx="34117">
                  <c:v>3.714952230453</c:v>
                </c:pt>
                <c:pt idx="34118">
                  <c:v>3.7149853706360001</c:v>
                </c:pt>
                <c:pt idx="34119">
                  <c:v>3.7150177955629999</c:v>
                </c:pt>
                <c:pt idx="34120">
                  <c:v>3.7150537967680002</c:v>
                </c:pt>
                <c:pt idx="34121">
                  <c:v>3.71506857872</c:v>
                </c:pt>
                <c:pt idx="34122">
                  <c:v>3.7151474952700001</c:v>
                </c:pt>
                <c:pt idx="34123">
                  <c:v>3.7152857780459998</c:v>
                </c:pt>
                <c:pt idx="34124">
                  <c:v>3.71550822258</c:v>
                </c:pt>
                <c:pt idx="34125">
                  <c:v>3.7156536579130002</c:v>
                </c:pt>
                <c:pt idx="34126">
                  <c:v>3.7158384323120002</c:v>
                </c:pt>
                <c:pt idx="34127">
                  <c:v>3.716340065002</c:v>
                </c:pt>
                <c:pt idx="34128">
                  <c:v>3.716411352158</c:v>
                </c:pt>
                <c:pt idx="34129">
                  <c:v>3.7164785861969998</c:v>
                </c:pt>
                <c:pt idx="34130">
                  <c:v>3.7166440486910002</c:v>
                </c:pt>
                <c:pt idx="34131">
                  <c:v>3.7167608737950002</c:v>
                </c:pt>
                <c:pt idx="34132">
                  <c:v>3.7169671058649998</c:v>
                </c:pt>
                <c:pt idx="34133">
                  <c:v>3.7173941135409998</c:v>
                </c:pt>
                <c:pt idx="34134">
                  <c:v>3.717674016953</c:v>
                </c:pt>
                <c:pt idx="34135">
                  <c:v>3.7177031040189998</c:v>
                </c:pt>
                <c:pt idx="34136">
                  <c:v>3.7177305221560002</c:v>
                </c:pt>
                <c:pt idx="34137">
                  <c:v>3.7177462577820002</c:v>
                </c:pt>
                <c:pt idx="34138">
                  <c:v>3.7177624702449998</c:v>
                </c:pt>
                <c:pt idx="34139">
                  <c:v>3.7177965641020001</c:v>
                </c:pt>
                <c:pt idx="34140">
                  <c:v>3.7178463935849999</c:v>
                </c:pt>
                <c:pt idx="34141">
                  <c:v>3.7179095745090001</c:v>
                </c:pt>
                <c:pt idx="34142">
                  <c:v>3.717979431152</c:v>
                </c:pt>
                <c:pt idx="34143">
                  <c:v>3.7180538177489999</c:v>
                </c:pt>
                <c:pt idx="34144">
                  <c:v>3.718204259872</c:v>
                </c:pt>
                <c:pt idx="34145">
                  <c:v>3.7183458805080001</c:v>
                </c:pt>
                <c:pt idx="34146">
                  <c:v>3.7185516357420001</c:v>
                </c:pt>
                <c:pt idx="34147">
                  <c:v>3.7186658382419999</c:v>
                </c:pt>
                <c:pt idx="34148">
                  <c:v>3.718692302704</c:v>
                </c:pt>
                <c:pt idx="34149">
                  <c:v>3.718739748001</c:v>
                </c:pt>
                <c:pt idx="34150">
                  <c:v>3.7189640998839999</c:v>
                </c:pt>
                <c:pt idx="34151">
                  <c:v>3.7194097042080001</c:v>
                </c:pt>
                <c:pt idx="34152">
                  <c:v>3.7193925380709998</c:v>
                </c:pt>
                <c:pt idx="34153">
                  <c:v>3.7194271087650002</c:v>
                </c:pt>
                <c:pt idx="34154">
                  <c:v>3.7196226120000002</c:v>
                </c:pt>
                <c:pt idx="34155">
                  <c:v>3.7197265625</c:v>
                </c:pt>
                <c:pt idx="34156">
                  <c:v>3.7198250293730002</c:v>
                </c:pt>
                <c:pt idx="34157">
                  <c:v>3.7199141979219998</c:v>
                </c:pt>
                <c:pt idx="34158">
                  <c:v>3.7199382781980002</c:v>
                </c:pt>
                <c:pt idx="34159">
                  <c:v>3.7199175357819998</c:v>
                </c:pt>
                <c:pt idx="34160">
                  <c:v>3.7198898792269999</c:v>
                </c:pt>
                <c:pt idx="34161">
                  <c:v>3.7198626995090001</c:v>
                </c:pt>
                <c:pt idx="34162">
                  <c:v>3.719853878021</c:v>
                </c:pt>
                <c:pt idx="34163">
                  <c:v>3.7199525833129998</c:v>
                </c:pt>
                <c:pt idx="34164">
                  <c:v>3.7200517654419998</c:v>
                </c:pt>
                <c:pt idx="34165">
                  <c:v>3.7201514244079998</c:v>
                </c:pt>
                <c:pt idx="34166">
                  <c:v>3.7202503681180001</c:v>
                </c:pt>
                <c:pt idx="34167">
                  <c:v>3.7203519344329998</c:v>
                </c:pt>
                <c:pt idx="34168">
                  <c:v>3.7204401493070001</c:v>
                </c:pt>
                <c:pt idx="34169">
                  <c:v>3.720476388931</c:v>
                </c:pt>
                <c:pt idx="34170">
                  <c:v>3.7204353809359998</c:v>
                </c:pt>
                <c:pt idx="34171">
                  <c:v>3.7207331657410001</c:v>
                </c:pt>
                <c:pt idx="34172">
                  <c:v>3.72092461586</c:v>
                </c:pt>
                <c:pt idx="34173">
                  <c:v>3.720996141434</c:v>
                </c:pt>
                <c:pt idx="34174">
                  <c:v>3.7211482524870001</c:v>
                </c:pt>
                <c:pt idx="34175">
                  <c:v>3.7212257385249998</c:v>
                </c:pt>
                <c:pt idx="34176">
                  <c:v>3.7213032245640001</c:v>
                </c:pt>
                <c:pt idx="34177">
                  <c:v>3.7213776111599999</c:v>
                </c:pt>
                <c:pt idx="34178">
                  <c:v>3.7214400768279998</c:v>
                </c:pt>
                <c:pt idx="34179">
                  <c:v>3.721486091614</c:v>
                </c:pt>
                <c:pt idx="34180">
                  <c:v>3.7215225696559999</c:v>
                </c:pt>
                <c:pt idx="34181">
                  <c:v>3.7215511798860001</c:v>
                </c:pt>
                <c:pt idx="34182">
                  <c:v>3.7215762138369999</c:v>
                </c:pt>
                <c:pt idx="34183">
                  <c:v>3.7215983867650002</c:v>
                </c:pt>
                <c:pt idx="34184">
                  <c:v>3.721618890762</c:v>
                </c:pt>
                <c:pt idx="34185">
                  <c:v>3.7216420173650002</c:v>
                </c:pt>
                <c:pt idx="34186">
                  <c:v>3.7216880321499999</c:v>
                </c:pt>
                <c:pt idx="34187">
                  <c:v>3.7217776775360001</c:v>
                </c:pt>
                <c:pt idx="34188">
                  <c:v>3.722174882889</c:v>
                </c:pt>
                <c:pt idx="34189">
                  <c:v>3.7222776412959999</c:v>
                </c:pt>
                <c:pt idx="34190">
                  <c:v>3.7224183082579998</c:v>
                </c:pt>
                <c:pt idx="34191">
                  <c:v>3.7224509716030001</c:v>
                </c:pt>
                <c:pt idx="34192">
                  <c:v>3.7224285602570002</c:v>
                </c:pt>
                <c:pt idx="34193">
                  <c:v>3.7224042415619998</c:v>
                </c:pt>
                <c:pt idx="34194">
                  <c:v>3.7223663330079999</c:v>
                </c:pt>
                <c:pt idx="34195">
                  <c:v>3.7224657535549999</c:v>
                </c:pt>
                <c:pt idx="34196">
                  <c:v>3.7228524684909998</c:v>
                </c:pt>
                <c:pt idx="34197">
                  <c:v>3.7229549884800002</c:v>
                </c:pt>
                <c:pt idx="34198">
                  <c:v>3.7230231761930002</c:v>
                </c:pt>
                <c:pt idx="34199">
                  <c:v>3.7230229377750002</c:v>
                </c:pt>
                <c:pt idx="34200">
                  <c:v>3.723027467728</c:v>
                </c:pt>
                <c:pt idx="34201">
                  <c:v>3.723062515259</c:v>
                </c:pt>
                <c:pt idx="34202">
                  <c:v>3.7230982780459998</c:v>
                </c:pt>
                <c:pt idx="34203">
                  <c:v>3.7231571674350001</c:v>
                </c:pt>
                <c:pt idx="34204">
                  <c:v>3.7232308387759998</c:v>
                </c:pt>
                <c:pt idx="34205">
                  <c:v>3.723310232162</c:v>
                </c:pt>
                <c:pt idx="34206">
                  <c:v>3.7234623432160001</c:v>
                </c:pt>
                <c:pt idx="34207">
                  <c:v>3.7236130237579999</c:v>
                </c:pt>
                <c:pt idx="34208">
                  <c:v>3.723759889603</c:v>
                </c:pt>
                <c:pt idx="34209">
                  <c:v>3.723885774612</c:v>
                </c:pt>
                <c:pt idx="34210">
                  <c:v>3.7239446640009999</c:v>
                </c:pt>
                <c:pt idx="34211">
                  <c:v>3.7239673137659999</c:v>
                </c:pt>
                <c:pt idx="34212">
                  <c:v>3.7241640090939998</c:v>
                </c:pt>
                <c:pt idx="34213">
                  <c:v>3.7243342399600001</c:v>
                </c:pt>
                <c:pt idx="34214">
                  <c:v>3.7244496345520002</c:v>
                </c:pt>
                <c:pt idx="34215">
                  <c:v>3.7246236801150001</c:v>
                </c:pt>
                <c:pt idx="34216">
                  <c:v>3.7246017456049998</c:v>
                </c:pt>
                <c:pt idx="34217">
                  <c:v>3.7246799468990002</c:v>
                </c:pt>
                <c:pt idx="34218">
                  <c:v>3.7248365879060001</c:v>
                </c:pt>
                <c:pt idx="34219">
                  <c:v>3.7249412536620001</c:v>
                </c:pt>
                <c:pt idx="34220">
                  <c:v>3.7250998020170001</c:v>
                </c:pt>
                <c:pt idx="34221">
                  <c:v>3.7251646518710002</c:v>
                </c:pt>
                <c:pt idx="34222">
                  <c:v>3.7251775264739999</c:v>
                </c:pt>
                <c:pt idx="34223">
                  <c:v>3.7257127761839999</c:v>
                </c:pt>
                <c:pt idx="34224">
                  <c:v>3.7258200645450001</c:v>
                </c:pt>
                <c:pt idx="34225">
                  <c:v>3.7258961200709999</c:v>
                </c:pt>
                <c:pt idx="34226">
                  <c:v>3.726063966751</c:v>
                </c:pt>
                <c:pt idx="34227">
                  <c:v>3.7264034748079999</c:v>
                </c:pt>
                <c:pt idx="34228">
                  <c:v>3.7265665531160002</c:v>
                </c:pt>
                <c:pt idx="34229">
                  <c:v>3.7268319129940002</c:v>
                </c:pt>
                <c:pt idx="34230">
                  <c:v>3.7271819114690001</c:v>
                </c:pt>
                <c:pt idx="34231">
                  <c:v>3.7272028923030001</c:v>
                </c:pt>
                <c:pt idx="34232">
                  <c:v>3.7272436618799998</c:v>
                </c:pt>
                <c:pt idx="34233">
                  <c:v>3.727415084839</c:v>
                </c:pt>
                <c:pt idx="34234">
                  <c:v>3.7280023097989998</c:v>
                </c:pt>
                <c:pt idx="34235">
                  <c:v>3.7280128002169999</c:v>
                </c:pt>
                <c:pt idx="34236">
                  <c:v>3.7279884815219999</c:v>
                </c:pt>
                <c:pt idx="34237">
                  <c:v>3.7279930114750002</c:v>
                </c:pt>
                <c:pt idx="34238">
                  <c:v>3.7281167507170001</c:v>
                </c:pt>
                <c:pt idx="34239">
                  <c:v>3.728330612183</c:v>
                </c:pt>
                <c:pt idx="34240">
                  <c:v>3.7286632060999998</c:v>
                </c:pt>
                <c:pt idx="34241">
                  <c:v>3.728968858719</c:v>
                </c:pt>
                <c:pt idx="34242">
                  <c:v>3.7293937206269998</c:v>
                </c:pt>
                <c:pt idx="34243">
                  <c:v>3.7294497489929999</c:v>
                </c:pt>
                <c:pt idx="34244">
                  <c:v>3.7294690608979999</c:v>
                </c:pt>
                <c:pt idx="34245">
                  <c:v>3.7294986248019999</c:v>
                </c:pt>
                <c:pt idx="34246">
                  <c:v>3.7295205593110001</c:v>
                </c:pt>
                <c:pt idx="34247">
                  <c:v>3.7295930385589999</c:v>
                </c:pt>
                <c:pt idx="34248">
                  <c:v>3.7296533584590001</c:v>
                </c:pt>
                <c:pt idx="34249">
                  <c:v>3.7297282218930001</c:v>
                </c:pt>
                <c:pt idx="34250">
                  <c:v>3.72989153862</c:v>
                </c:pt>
                <c:pt idx="34251">
                  <c:v>3.7299780845639998</c:v>
                </c:pt>
                <c:pt idx="34252">
                  <c:v>3.7300593853000001</c:v>
                </c:pt>
                <c:pt idx="34253">
                  <c:v>3.730219364166</c:v>
                </c:pt>
                <c:pt idx="34254">
                  <c:v>3.7302877902980001</c:v>
                </c:pt>
                <c:pt idx="34255">
                  <c:v>3.730374574661</c:v>
                </c:pt>
                <c:pt idx="34256">
                  <c:v>3.7304122447969998</c:v>
                </c:pt>
                <c:pt idx="34257">
                  <c:v>3.73042678833</c:v>
                </c:pt>
                <c:pt idx="34258">
                  <c:v>3.7304553985600002</c:v>
                </c:pt>
                <c:pt idx="34259">
                  <c:v>3.730480909348</c:v>
                </c:pt>
                <c:pt idx="34260">
                  <c:v>3.7309441566469999</c:v>
                </c:pt>
                <c:pt idx="34261">
                  <c:v>3.731077432632</c:v>
                </c:pt>
                <c:pt idx="34262">
                  <c:v>3.7310745716090001</c:v>
                </c:pt>
                <c:pt idx="34263">
                  <c:v>3.7310521602629998</c:v>
                </c:pt>
                <c:pt idx="34264">
                  <c:v>3.7310106754299999</c:v>
                </c:pt>
                <c:pt idx="34265">
                  <c:v>3.731011152267</c:v>
                </c:pt>
                <c:pt idx="34266">
                  <c:v>3.731075525284</c:v>
                </c:pt>
                <c:pt idx="34267">
                  <c:v>3.7311196327210001</c:v>
                </c:pt>
                <c:pt idx="34268">
                  <c:v>3.7312092781069999</c:v>
                </c:pt>
                <c:pt idx="34269">
                  <c:v>3.7312548160549999</c:v>
                </c:pt>
                <c:pt idx="34270">
                  <c:v>3.731303930283</c:v>
                </c:pt>
                <c:pt idx="34271">
                  <c:v>3.731349468231</c:v>
                </c:pt>
                <c:pt idx="34272">
                  <c:v>3.7314374446869998</c:v>
                </c:pt>
                <c:pt idx="34273">
                  <c:v>3.7314703464510002</c:v>
                </c:pt>
                <c:pt idx="34274">
                  <c:v>3.7314951419829998</c:v>
                </c:pt>
                <c:pt idx="34275">
                  <c:v>3.731471538544</c:v>
                </c:pt>
                <c:pt idx="34276">
                  <c:v>3.731438398361</c:v>
                </c:pt>
                <c:pt idx="34277">
                  <c:v>3.7314059734340002</c:v>
                </c:pt>
                <c:pt idx="34278">
                  <c:v>3.731386184692</c:v>
                </c:pt>
                <c:pt idx="34279">
                  <c:v>3.731396198273</c:v>
                </c:pt>
                <c:pt idx="34280">
                  <c:v>3.731460809708</c:v>
                </c:pt>
                <c:pt idx="34281">
                  <c:v>3.7315533161159999</c:v>
                </c:pt>
                <c:pt idx="34282">
                  <c:v>3.7316014766690002</c:v>
                </c:pt>
                <c:pt idx="34283">
                  <c:v>3.7316913604740001</c:v>
                </c:pt>
                <c:pt idx="34284">
                  <c:v>3.7317857742310001</c:v>
                </c:pt>
                <c:pt idx="34285">
                  <c:v>3.731872558594</c:v>
                </c:pt>
                <c:pt idx="34286">
                  <c:v>3.7319433689119998</c:v>
                </c:pt>
                <c:pt idx="34287">
                  <c:v>3.7319552898409998</c:v>
                </c:pt>
                <c:pt idx="34288">
                  <c:v>3.7319295406339998</c:v>
                </c:pt>
                <c:pt idx="34289">
                  <c:v>3.7321505546570002</c:v>
                </c:pt>
                <c:pt idx="34290">
                  <c:v>3.7323071956630001</c:v>
                </c:pt>
                <c:pt idx="34291">
                  <c:v>3.732392072678</c:v>
                </c:pt>
                <c:pt idx="34292">
                  <c:v>3.7324786186219998</c:v>
                </c:pt>
                <c:pt idx="34293">
                  <c:v>3.7325751781459999</c:v>
                </c:pt>
                <c:pt idx="34294">
                  <c:v>3.7326679229740001</c:v>
                </c:pt>
                <c:pt idx="34295">
                  <c:v>3.732762098312</c:v>
                </c:pt>
                <c:pt idx="34296">
                  <c:v>3.7328536510469998</c:v>
                </c:pt>
                <c:pt idx="34297">
                  <c:v>3.7329387664790001</c:v>
                </c:pt>
                <c:pt idx="34298">
                  <c:v>3.7330064773560001</c:v>
                </c:pt>
                <c:pt idx="34299">
                  <c:v>3.7330577373499998</c:v>
                </c:pt>
                <c:pt idx="34300">
                  <c:v>3.7330927848819999</c:v>
                </c:pt>
                <c:pt idx="34301">
                  <c:v>3.7331199646000002</c:v>
                </c:pt>
                <c:pt idx="34302">
                  <c:v>3.7331528663640001</c:v>
                </c:pt>
                <c:pt idx="34303">
                  <c:v>3.7331783771509999</c:v>
                </c:pt>
                <c:pt idx="34304">
                  <c:v>3.733206510544</c:v>
                </c:pt>
                <c:pt idx="34305">
                  <c:v>3.7332353591919998</c:v>
                </c:pt>
                <c:pt idx="34306">
                  <c:v>3.7332620620729999</c:v>
                </c:pt>
                <c:pt idx="34307">
                  <c:v>3.7332963943480002</c:v>
                </c:pt>
                <c:pt idx="34308">
                  <c:v>3.7333440780639999</c:v>
                </c:pt>
                <c:pt idx="34309">
                  <c:v>3.733403921127</c:v>
                </c:pt>
                <c:pt idx="34310">
                  <c:v>3.733478784561</c:v>
                </c:pt>
                <c:pt idx="34311">
                  <c:v>3.7335538864140001</c:v>
                </c:pt>
                <c:pt idx="34312">
                  <c:v>3.7340745925899999</c:v>
                </c:pt>
                <c:pt idx="34313">
                  <c:v>3.734073400497</c:v>
                </c:pt>
                <c:pt idx="34314">
                  <c:v>3.7340497970580002</c:v>
                </c:pt>
                <c:pt idx="34315">
                  <c:v>3.7340164184570002</c:v>
                </c:pt>
                <c:pt idx="34316">
                  <c:v>3.734003782272</c:v>
                </c:pt>
                <c:pt idx="34317">
                  <c:v>3.734102964401</c:v>
                </c:pt>
                <c:pt idx="34318">
                  <c:v>3.7342045307160001</c:v>
                </c:pt>
                <c:pt idx="34319">
                  <c:v>3.7343065738679999</c:v>
                </c:pt>
                <c:pt idx="34320">
                  <c:v>3.7344050407410001</c:v>
                </c:pt>
                <c:pt idx="34321">
                  <c:v>3.7344851493840001</c:v>
                </c:pt>
                <c:pt idx="34322">
                  <c:v>3.7344968318939999</c:v>
                </c:pt>
                <c:pt idx="34323">
                  <c:v>3.7344734668730002</c:v>
                </c:pt>
                <c:pt idx="34324">
                  <c:v>3.7344477176669999</c:v>
                </c:pt>
                <c:pt idx="34325">
                  <c:v>3.7344200611109999</c:v>
                </c:pt>
                <c:pt idx="34326">
                  <c:v>3.7344121932980001</c:v>
                </c:pt>
                <c:pt idx="34327">
                  <c:v>3.7344689369199999</c:v>
                </c:pt>
                <c:pt idx="34328">
                  <c:v>3.7345116138460002</c:v>
                </c:pt>
                <c:pt idx="34329">
                  <c:v>3.734605073929</c:v>
                </c:pt>
                <c:pt idx="34330">
                  <c:v>3.7346508502960001</c:v>
                </c:pt>
                <c:pt idx="34331">
                  <c:v>3.7347493171689998</c:v>
                </c:pt>
                <c:pt idx="34332">
                  <c:v>3.7348368167879999</c:v>
                </c:pt>
                <c:pt idx="34333">
                  <c:v>3.734894752502</c:v>
                </c:pt>
                <c:pt idx="34334">
                  <c:v>3.7348923683169999</c:v>
                </c:pt>
                <c:pt idx="34335">
                  <c:v>3.7348747253419998</c:v>
                </c:pt>
                <c:pt idx="34336">
                  <c:v>3.7348518371580002</c:v>
                </c:pt>
                <c:pt idx="34337">
                  <c:v>3.7348394393920001</c:v>
                </c:pt>
                <c:pt idx="34338">
                  <c:v>3.7348937988280002</c:v>
                </c:pt>
                <c:pt idx="34339">
                  <c:v>3.734983682632</c:v>
                </c:pt>
                <c:pt idx="34340">
                  <c:v>3.7354393005370001</c:v>
                </c:pt>
                <c:pt idx="34341">
                  <c:v>3.735522508621</c:v>
                </c:pt>
                <c:pt idx="34342">
                  <c:v>3.7355995178220001</c:v>
                </c:pt>
                <c:pt idx="34343">
                  <c:v>3.7356736659999998</c:v>
                </c:pt>
                <c:pt idx="34344">
                  <c:v>3.7357311248779999</c:v>
                </c:pt>
                <c:pt idx="34345">
                  <c:v>3.7357778549190002</c:v>
                </c:pt>
                <c:pt idx="34346">
                  <c:v>3.7358231544490001</c:v>
                </c:pt>
                <c:pt idx="34347">
                  <c:v>3.7358644008640001</c:v>
                </c:pt>
                <c:pt idx="34348">
                  <c:v>3.7359001636509999</c:v>
                </c:pt>
                <c:pt idx="34349">
                  <c:v>3.735937356949</c:v>
                </c:pt>
                <c:pt idx="34350">
                  <c:v>3.7359750270840002</c:v>
                </c:pt>
                <c:pt idx="34351">
                  <c:v>3.7360129356380001</c:v>
                </c:pt>
                <c:pt idx="34352">
                  <c:v>3.7360601425170001</c:v>
                </c:pt>
                <c:pt idx="34353">
                  <c:v>3.736115217209</c:v>
                </c:pt>
                <c:pt idx="34354">
                  <c:v>3.7361836433410001</c:v>
                </c:pt>
                <c:pt idx="34355">
                  <c:v>3.7362651824949999</c:v>
                </c:pt>
                <c:pt idx="34356">
                  <c:v>3.7363502979279999</c:v>
                </c:pt>
                <c:pt idx="34357">
                  <c:v>3.7364356517789998</c:v>
                </c:pt>
                <c:pt idx="34358">
                  <c:v>3.7365279197689998</c:v>
                </c:pt>
                <c:pt idx="34359">
                  <c:v>3.7366130352020002</c:v>
                </c:pt>
                <c:pt idx="34360">
                  <c:v>3.736696243286</c:v>
                </c:pt>
                <c:pt idx="34361">
                  <c:v>3.736781597137</c:v>
                </c:pt>
                <c:pt idx="34362">
                  <c:v>3.736865520477</c:v>
                </c:pt>
                <c:pt idx="34363">
                  <c:v>3.7369475364690001</c:v>
                </c:pt>
                <c:pt idx="34364">
                  <c:v>3.737023830414</c:v>
                </c:pt>
                <c:pt idx="34365">
                  <c:v>3.7370991706850001</c:v>
                </c:pt>
                <c:pt idx="34366">
                  <c:v>3.737296104431</c:v>
                </c:pt>
                <c:pt idx="34367">
                  <c:v>3.7373836040500001</c:v>
                </c:pt>
                <c:pt idx="34368">
                  <c:v>3.7373573780060001</c:v>
                </c:pt>
                <c:pt idx="34369">
                  <c:v>3.737468481064</c:v>
                </c:pt>
                <c:pt idx="34370">
                  <c:v>3.7375581264500002</c:v>
                </c:pt>
                <c:pt idx="34371">
                  <c:v>3.7376441955569999</c:v>
                </c:pt>
                <c:pt idx="34372">
                  <c:v>3.737728357315</c:v>
                </c:pt>
                <c:pt idx="34373">
                  <c:v>3.7378153800959999</c:v>
                </c:pt>
                <c:pt idx="34374">
                  <c:v>3.7379021644589998</c:v>
                </c:pt>
                <c:pt idx="34375">
                  <c:v>3.737979412079</c:v>
                </c:pt>
                <c:pt idx="34376">
                  <c:v>3.73801445961</c:v>
                </c:pt>
                <c:pt idx="34377">
                  <c:v>3.7379884719850001</c:v>
                </c:pt>
                <c:pt idx="34378">
                  <c:v>3.737948179245</c:v>
                </c:pt>
                <c:pt idx="34379">
                  <c:v>3.737906217575</c:v>
                </c:pt>
                <c:pt idx="34380">
                  <c:v>3.7378778457639998</c:v>
                </c:pt>
                <c:pt idx="34381">
                  <c:v>3.737894058228</c:v>
                </c:pt>
                <c:pt idx="34382">
                  <c:v>3.7379693984990001</c:v>
                </c:pt>
                <c:pt idx="34383">
                  <c:v>3.7380609512329999</c:v>
                </c:pt>
                <c:pt idx="34384">
                  <c:v>3.7381546497340001</c:v>
                </c:pt>
                <c:pt idx="34385">
                  <c:v>3.7382495403289999</c:v>
                </c:pt>
                <c:pt idx="34386">
                  <c:v>3.738342285156</c:v>
                </c:pt>
                <c:pt idx="34387">
                  <c:v>3.7384414672849999</c:v>
                </c:pt>
                <c:pt idx="34388">
                  <c:v>3.7385194301609999</c:v>
                </c:pt>
                <c:pt idx="34389">
                  <c:v>3.7385439872739998</c:v>
                </c:pt>
                <c:pt idx="34390">
                  <c:v>3.738640546799</c:v>
                </c:pt>
                <c:pt idx="34391">
                  <c:v>3.7387151718139999</c:v>
                </c:pt>
                <c:pt idx="34392">
                  <c:v>3.7387986183169999</c:v>
                </c:pt>
                <c:pt idx="34393">
                  <c:v>3.7388868331910001</c:v>
                </c:pt>
                <c:pt idx="34394">
                  <c:v>3.7389793396000002</c:v>
                </c:pt>
                <c:pt idx="34395">
                  <c:v>3.7390756607059998</c:v>
                </c:pt>
                <c:pt idx="34396">
                  <c:v>3.7391769886019999</c:v>
                </c:pt>
                <c:pt idx="34397">
                  <c:v>3.7392826080320001</c:v>
                </c:pt>
                <c:pt idx="34398">
                  <c:v>3.7393882274629999</c:v>
                </c:pt>
                <c:pt idx="34399">
                  <c:v>3.739488124847</c:v>
                </c:pt>
                <c:pt idx="34400">
                  <c:v>3.7395832538599998</c:v>
                </c:pt>
                <c:pt idx="34401">
                  <c:v>3.7396702766419998</c:v>
                </c:pt>
                <c:pt idx="34402">
                  <c:v>3.7397558689119998</c:v>
                </c:pt>
                <c:pt idx="34403">
                  <c:v>3.7398314476009999</c:v>
                </c:pt>
                <c:pt idx="34404">
                  <c:v>3.739894151688</c:v>
                </c:pt>
                <c:pt idx="34405">
                  <c:v>3.7399625778200001</c:v>
                </c:pt>
                <c:pt idx="34406">
                  <c:v>3.739983320236</c:v>
                </c:pt>
                <c:pt idx="34407">
                  <c:v>3.7401466369629999</c:v>
                </c:pt>
                <c:pt idx="34408">
                  <c:v>3.7402980327609998</c:v>
                </c:pt>
                <c:pt idx="34409">
                  <c:v>3.7404515743259998</c:v>
                </c:pt>
                <c:pt idx="34410">
                  <c:v>3.7405450344090001</c:v>
                </c:pt>
                <c:pt idx="34411">
                  <c:v>3.7406051158909999</c:v>
                </c:pt>
                <c:pt idx="34412">
                  <c:v>3.7405807971949998</c:v>
                </c:pt>
                <c:pt idx="34413">
                  <c:v>3.7405505180360001</c:v>
                </c:pt>
                <c:pt idx="34414">
                  <c:v>3.7405197620389998</c:v>
                </c:pt>
                <c:pt idx="34415">
                  <c:v>3.7405021190640002</c:v>
                </c:pt>
                <c:pt idx="34416">
                  <c:v>3.7405428886409999</c:v>
                </c:pt>
                <c:pt idx="34417">
                  <c:v>3.7406289577480001</c:v>
                </c:pt>
                <c:pt idx="34418">
                  <c:v>3.7407145500180001</c:v>
                </c:pt>
                <c:pt idx="34419">
                  <c:v>3.7407596111300001</c:v>
                </c:pt>
                <c:pt idx="34420">
                  <c:v>3.7408456802369998</c:v>
                </c:pt>
                <c:pt idx="34421">
                  <c:v>3.740928649902</c:v>
                </c:pt>
                <c:pt idx="34422">
                  <c:v>3.740996599197</c:v>
                </c:pt>
                <c:pt idx="34423">
                  <c:v>3.740998268127</c:v>
                </c:pt>
                <c:pt idx="34424">
                  <c:v>3.7409849166870002</c:v>
                </c:pt>
                <c:pt idx="34425">
                  <c:v>3.740951061249</c:v>
                </c:pt>
                <c:pt idx="34426">
                  <c:v>3.7409343719480002</c:v>
                </c:pt>
                <c:pt idx="34427">
                  <c:v>3.7409079074860001</c:v>
                </c:pt>
                <c:pt idx="34428">
                  <c:v>3.7408978939059998</c:v>
                </c:pt>
                <c:pt idx="34429">
                  <c:v>3.7410061359409998</c:v>
                </c:pt>
                <c:pt idx="34430">
                  <c:v>3.7411057949069999</c:v>
                </c:pt>
                <c:pt idx="34431">
                  <c:v>3.7412047386170002</c:v>
                </c:pt>
                <c:pt idx="34432">
                  <c:v>3.7412531375890001</c:v>
                </c:pt>
                <c:pt idx="34433">
                  <c:v>3.7413511276250002</c:v>
                </c:pt>
                <c:pt idx="34434">
                  <c:v>3.74143409729</c:v>
                </c:pt>
                <c:pt idx="34435">
                  <c:v>3.7414586544040001</c:v>
                </c:pt>
                <c:pt idx="34436">
                  <c:v>3.7414894103999998</c:v>
                </c:pt>
                <c:pt idx="34437">
                  <c:v>3.7415156364439999</c:v>
                </c:pt>
                <c:pt idx="34438">
                  <c:v>3.7415583133700001</c:v>
                </c:pt>
                <c:pt idx="34439">
                  <c:v>3.7416234016419998</c:v>
                </c:pt>
                <c:pt idx="34440">
                  <c:v>3.7417128086089999</c:v>
                </c:pt>
                <c:pt idx="34441">
                  <c:v>3.7418138980869999</c:v>
                </c:pt>
                <c:pt idx="34442">
                  <c:v>3.74192237854</c:v>
                </c:pt>
                <c:pt idx="34443">
                  <c:v>3.742033958435</c:v>
                </c:pt>
                <c:pt idx="34444">
                  <c:v>3.7421443462370001</c:v>
                </c:pt>
                <c:pt idx="34445">
                  <c:v>3.742255449295</c:v>
                </c:pt>
                <c:pt idx="34446">
                  <c:v>3.7423660755160002</c:v>
                </c:pt>
                <c:pt idx="34447">
                  <c:v>3.7424721717830001</c:v>
                </c:pt>
                <c:pt idx="34448">
                  <c:v>3.7425737380980002</c:v>
                </c:pt>
                <c:pt idx="34449">
                  <c:v>3.742663383484</c:v>
                </c:pt>
                <c:pt idx="34450">
                  <c:v>3.7427389621730001</c:v>
                </c:pt>
                <c:pt idx="34451">
                  <c:v>3.7427933216090001</c:v>
                </c:pt>
                <c:pt idx="34452">
                  <c:v>3.7428278923030001</c:v>
                </c:pt>
                <c:pt idx="34453">
                  <c:v>3.7428505420680001</c:v>
                </c:pt>
                <c:pt idx="34454">
                  <c:v>3.7428777217859999</c:v>
                </c:pt>
                <c:pt idx="34455">
                  <c:v>3.743158578873</c:v>
                </c:pt>
                <c:pt idx="34456">
                  <c:v>3.7434339523319999</c:v>
                </c:pt>
                <c:pt idx="34457">
                  <c:v>3.7434985637659999</c:v>
                </c:pt>
                <c:pt idx="34458">
                  <c:v>3.7434861659999998</c:v>
                </c:pt>
                <c:pt idx="34459">
                  <c:v>3.7434561252590002</c:v>
                </c:pt>
                <c:pt idx="34460">
                  <c:v>3.7434210777280001</c:v>
                </c:pt>
                <c:pt idx="34461">
                  <c:v>3.7433955669399999</c:v>
                </c:pt>
                <c:pt idx="34462">
                  <c:v>3.7434282302859998</c:v>
                </c:pt>
                <c:pt idx="34463">
                  <c:v>3.7434701919559998</c:v>
                </c:pt>
                <c:pt idx="34464">
                  <c:v>3.74356341362</c:v>
                </c:pt>
                <c:pt idx="34465">
                  <c:v>3.7436585426329998</c:v>
                </c:pt>
                <c:pt idx="34466">
                  <c:v>3.7437522411350002</c:v>
                </c:pt>
                <c:pt idx="34467">
                  <c:v>3.7438435554499998</c:v>
                </c:pt>
                <c:pt idx="34468">
                  <c:v>3.7439134120939999</c:v>
                </c:pt>
                <c:pt idx="34469">
                  <c:v>3.7438941001889998</c:v>
                </c:pt>
                <c:pt idx="34470">
                  <c:v>3.7438626289369998</c:v>
                </c:pt>
                <c:pt idx="34471">
                  <c:v>3.7438316345209999</c:v>
                </c:pt>
                <c:pt idx="34472">
                  <c:v>3.743812799454</c:v>
                </c:pt>
                <c:pt idx="34473">
                  <c:v>3.7438433170319998</c:v>
                </c:pt>
                <c:pt idx="34474">
                  <c:v>3.7441368103029999</c:v>
                </c:pt>
                <c:pt idx="34475">
                  <c:v>3.7442374229430002</c:v>
                </c:pt>
                <c:pt idx="34476">
                  <c:v>3.7443854808810002</c:v>
                </c:pt>
                <c:pt idx="34477">
                  <c:v>3.7444491386409999</c:v>
                </c:pt>
                <c:pt idx="34478">
                  <c:v>3.7444584369660001</c:v>
                </c:pt>
                <c:pt idx="34479">
                  <c:v>3.7444636821750001</c:v>
                </c:pt>
                <c:pt idx="34480">
                  <c:v>3.7444853782649998</c:v>
                </c:pt>
                <c:pt idx="34481">
                  <c:v>3.7445602416989998</c:v>
                </c:pt>
                <c:pt idx="34482">
                  <c:v>3.7446174621580002</c:v>
                </c:pt>
                <c:pt idx="34483">
                  <c:v>3.7448065280909999</c:v>
                </c:pt>
                <c:pt idx="34484">
                  <c:v>3.745064735413</c:v>
                </c:pt>
                <c:pt idx="34485">
                  <c:v>3.7452054023739998</c:v>
                </c:pt>
                <c:pt idx="34486">
                  <c:v>3.745347261429</c:v>
                </c:pt>
                <c:pt idx="34487">
                  <c:v>3.7454140186310001</c:v>
                </c:pt>
                <c:pt idx="34488">
                  <c:v>3.74551987648</c:v>
                </c:pt>
                <c:pt idx="34489">
                  <c:v>3.7455387115479999</c:v>
                </c:pt>
                <c:pt idx="34490">
                  <c:v>3.7455711364750002</c:v>
                </c:pt>
                <c:pt idx="34491">
                  <c:v>3.7456538677219999</c:v>
                </c:pt>
                <c:pt idx="34492">
                  <c:v>3.7457532882689999</c:v>
                </c:pt>
                <c:pt idx="34493">
                  <c:v>3.7458515167240001</c:v>
                </c:pt>
                <c:pt idx="34494">
                  <c:v>3.7459528446200001</c:v>
                </c:pt>
                <c:pt idx="34495">
                  <c:v>3.746055364609</c:v>
                </c:pt>
                <c:pt idx="34496">
                  <c:v>3.7461888790129998</c:v>
                </c:pt>
                <c:pt idx="34497">
                  <c:v>3.7462027072909998</c:v>
                </c:pt>
                <c:pt idx="34498">
                  <c:v>3.7461800575259998</c:v>
                </c:pt>
                <c:pt idx="34499">
                  <c:v>3.7461562156679999</c:v>
                </c:pt>
                <c:pt idx="34500">
                  <c:v>3.7461354732509999</c:v>
                </c:pt>
                <c:pt idx="34501">
                  <c:v>3.746153116226</c:v>
                </c:pt>
                <c:pt idx="34502">
                  <c:v>3.746233224869</c:v>
                </c:pt>
                <c:pt idx="34503">
                  <c:v>3.746330976486</c:v>
                </c:pt>
                <c:pt idx="34504">
                  <c:v>3.7463803291320001</c:v>
                </c:pt>
                <c:pt idx="34505">
                  <c:v>3.7466180324549998</c:v>
                </c:pt>
                <c:pt idx="34506">
                  <c:v>3.7468154430389999</c:v>
                </c:pt>
                <c:pt idx="34507">
                  <c:v>3.7468178272250001</c:v>
                </c:pt>
                <c:pt idx="34508">
                  <c:v>3.746860980988</c:v>
                </c:pt>
                <c:pt idx="34509">
                  <c:v>3.7469127178189998</c:v>
                </c:pt>
                <c:pt idx="34510">
                  <c:v>3.7470576763149999</c:v>
                </c:pt>
                <c:pt idx="34511">
                  <c:v>3.7471344470979999</c:v>
                </c:pt>
                <c:pt idx="34512">
                  <c:v>3.7472176551819998</c:v>
                </c:pt>
                <c:pt idx="34513">
                  <c:v>3.7473013401030002</c:v>
                </c:pt>
                <c:pt idx="34514">
                  <c:v>3.747387647629</c:v>
                </c:pt>
                <c:pt idx="34515">
                  <c:v>3.747478485107</c:v>
                </c:pt>
                <c:pt idx="34516">
                  <c:v>3.7475686073299999</c:v>
                </c:pt>
                <c:pt idx="34517">
                  <c:v>3.7476570606230002</c:v>
                </c:pt>
                <c:pt idx="34518">
                  <c:v>3.747746944427</c:v>
                </c:pt>
                <c:pt idx="34519">
                  <c:v>3.7478244304659998</c:v>
                </c:pt>
                <c:pt idx="34520">
                  <c:v>3.7478942871090002</c:v>
                </c:pt>
                <c:pt idx="34521">
                  <c:v>3.747952699661</c:v>
                </c:pt>
                <c:pt idx="34522">
                  <c:v>3.7479920387269998</c:v>
                </c:pt>
                <c:pt idx="34523">
                  <c:v>3.7480204105379999</c:v>
                </c:pt>
                <c:pt idx="34524">
                  <c:v>3.7480421066280001</c:v>
                </c:pt>
                <c:pt idx="34525">
                  <c:v>3.7480621337889999</c:v>
                </c:pt>
                <c:pt idx="34526">
                  <c:v>3.7480776309969999</c:v>
                </c:pt>
                <c:pt idx="34527">
                  <c:v>3.7480924129490001</c:v>
                </c:pt>
                <c:pt idx="34528">
                  <c:v>3.7481102943420002</c:v>
                </c:pt>
                <c:pt idx="34529">
                  <c:v>3.7481379508970001</c:v>
                </c:pt>
                <c:pt idx="34530">
                  <c:v>3.7481751441959998</c:v>
                </c:pt>
                <c:pt idx="34531">
                  <c:v>3.7482221126559998</c:v>
                </c:pt>
                <c:pt idx="34532">
                  <c:v>3.7482798099519998</c:v>
                </c:pt>
                <c:pt idx="34533">
                  <c:v>3.7484214305879999</c:v>
                </c:pt>
                <c:pt idx="34534">
                  <c:v>3.7484922409060002</c:v>
                </c:pt>
                <c:pt idx="34535">
                  <c:v>3.7486338615419998</c:v>
                </c:pt>
                <c:pt idx="34536">
                  <c:v>3.7488265037540001</c:v>
                </c:pt>
                <c:pt idx="34537">
                  <c:v>3.7490556240080002</c:v>
                </c:pt>
                <c:pt idx="34538">
                  <c:v>3.7490084171300002</c:v>
                </c:pt>
                <c:pt idx="34539">
                  <c:v>3.7490055561069999</c:v>
                </c:pt>
                <c:pt idx="34540">
                  <c:v>3.7491056919100001</c:v>
                </c:pt>
                <c:pt idx="34541">
                  <c:v>3.7493150234220001</c:v>
                </c:pt>
                <c:pt idx="34542">
                  <c:v>3.749464988708</c:v>
                </c:pt>
                <c:pt idx="34543">
                  <c:v>3.7496392726900001</c:v>
                </c:pt>
                <c:pt idx="34544">
                  <c:v>3.7496552467350002</c:v>
                </c:pt>
                <c:pt idx="34545">
                  <c:v>3.7496125698089999</c:v>
                </c:pt>
                <c:pt idx="34546">
                  <c:v>3.7495791912079999</c:v>
                </c:pt>
                <c:pt idx="34547">
                  <c:v>3.7495441436769998</c:v>
                </c:pt>
                <c:pt idx="34548">
                  <c:v>3.7495474815369998</c:v>
                </c:pt>
                <c:pt idx="34549">
                  <c:v>3.7496113777160001</c:v>
                </c:pt>
                <c:pt idx="34550">
                  <c:v>3.749699831009</c:v>
                </c:pt>
                <c:pt idx="34551">
                  <c:v>3.7497911453250001</c:v>
                </c:pt>
                <c:pt idx="34552">
                  <c:v>3.7498898506159999</c:v>
                </c:pt>
                <c:pt idx="34553">
                  <c:v>3.7499899864200001</c:v>
                </c:pt>
                <c:pt idx="34554">
                  <c:v>3.7500813007349998</c:v>
                </c:pt>
                <c:pt idx="34555">
                  <c:v>3.7501251697539999</c:v>
                </c:pt>
                <c:pt idx="34556">
                  <c:v>3.750113248825</c:v>
                </c:pt>
                <c:pt idx="34557">
                  <c:v>3.7500865459439998</c:v>
                </c:pt>
                <c:pt idx="34558">
                  <c:v>3.7503595352170001</c:v>
                </c:pt>
                <c:pt idx="34559">
                  <c:v>3.750776052475</c:v>
                </c:pt>
                <c:pt idx="34560">
                  <c:v>3.7508106231689999</c:v>
                </c:pt>
                <c:pt idx="34561">
                  <c:v>3.7508375644680001</c:v>
                </c:pt>
                <c:pt idx="34562">
                  <c:v>3.750861406326</c:v>
                </c:pt>
                <c:pt idx="34563">
                  <c:v>3.7508852481839998</c:v>
                </c:pt>
                <c:pt idx="34564">
                  <c:v>3.7509107589720001</c:v>
                </c:pt>
                <c:pt idx="34565">
                  <c:v>3.7509369850160001</c:v>
                </c:pt>
                <c:pt idx="34566">
                  <c:v>3.7509667873380002</c:v>
                </c:pt>
                <c:pt idx="34567">
                  <c:v>3.7510025501249999</c:v>
                </c:pt>
                <c:pt idx="34568">
                  <c:v>3.7510495185849999</c:v>
                </c:pt>
                <c:pt idx="34569">
                  <c:v>3.7511093616490001</c:v>
                </c:pt>
                <c:pt idx="34570">
                  <c:v>3.7511775493620001</c:v>
                </c:pt>
                <c:pt idx="34571">
                  <c:v>3.7512569427489999</c:v>
                </c:pt>
                <c:pt idx="34572">
                  <c:v>3.7513363361360001</c:v>
                </c:pt>
                <c:pt idx="34573">
                  <c:v>3.7514901161190002</c:v>
                </c:pt>
                <c:pt idx="34574">
                  <c:v>3.7516307830810001</c:v>
                </c:pt>
                <c:pt idx="34575">
                  <c:v>3.7519021034239999</c:v>
                </c:pt>
                <c:pt idx="34576">
                  <c:v>3.7519335746769999</c:v>
                </c:pt>
                <c:pt idx="34577">
                  <c:v>3.7519121170040002</c:v>
                </c:pt>
                <c:pt idx="34578">
                  <c:v>3.751883506775</c:v>
                </c:pt>
                <c:pt idx="34579">
                  <c:v>3.7518458366390002</c:v>
                </c:pt>
                <c:pt idx="34580">
                  <c:v>3.7518284320830002</c:v>
                </c:pt>
                <c:pt idx="34581">
                  <c:v>3.7518367767330001</c:v>
                </c:pt>
                <c:pt idx="34582">
                  <c:v>3.7519013881680001</c:v>
                </c:pt>
                <c:pt idx="34583">
                  <c:v>3.7519841194149999</c:v>
                </c:pt>
                <c:pt idx="34584">
                  <c:v>3.7520728111269999</c:v>
                </c:pt>
                <c:pt idx="34585">
                  <c:v>3.752158880234</c:v>
                </c:pt>
                <c:pt idx="34586">
                  <c:v>3.7522449493410002</c:v>
                </c:pt>
                <c:pt idx="34587">
                  <c:v>3.752328157425</c:v>
                </c:pt>
                <c:pt idx="34588">
                  <c:v>3.7523674964899998</c:v>
                </c:pt>
                <c:pt idx="34589">
                  <c:v>3.752408266068</c:v>
                </c:pt>
                <c:pt idx="34590">
                  <c:v>3.7523913383480001</c:v>
                </c:pt>
                <c:pt idx="34591">
                  <c:v>3.7523572444919999</c:v>
                </c:pt>
                <c:pt idx="34592">
                  <c:v>3.7523388862610001</c:v>
                </c:pt>
                <c:pt idx="34593">
                  <c:v>3.7523028850559998</c:v>
                </c:pt>
                <c:pt idx="34594">
                  <c:v>3.7522833347320002</c:v>
                </c:pt>
                <c:pt idx="34595">
                  <c:v>3.752315998077</c:v>
                </c:pt>
                <c:pt idx="34596">
                  <c:v>3.7523927688600001</c:v>
                </c:pt>
                <c:pt idx="34597">
                  <c:v>3.7524335384369998</c:v>
                </c:pt>
                <c:pt idx="34598">
                  <c:v>3.7525174617769999</c:v>
                </c:pt>
                <c:pt idx="34599">
                  <c:v>3.7525620460510001</c:v>
                </c:pt>
                <c:pt idx="34600">
                  <c:v>3.7527055740359998</c:v>
                </c:pt>
                <c:pt idx="34601">
                  <c:v>3.753074407578</c:v>
                </c:pt>
                <c:pt idx="34602">
                  <c:v>3.753102302551</c:v>
                </c:pt>
                <c:pt idx="34603">
                  <c:v>3.753127098083</c:v>
                </c:pt>
                <c:pt idx="34604">
                  <c:v>3.7531535625460002</c:v>
                </c:pt>
                <c:pt idx="34605">
                  <c:v>3.753180742264</c:v>
                </c:pt>
                <c:pt idx="34606">
                  <c:v>3.7532155513759999</c:v>
                </c:pt>
                <c:pt idx="34607">
                  <c:v>3.7532658576969999</c:v>
                </c:pt>
                <c:pt idx="34608">
                  <c:v>3.753334522247</c:v>
                </c:pt>
                <c:pt idx="34609">
                  <c:v>3.7534139156339998</c:v>
                </c:pt>
                <c:pt idx="34610">
                  <c:v>3.7535078525540002</c:v>
                </c:pt>
                <c:pt idx="34611">
                  <c:v>3.7536032199860001</c:v>
                </c:pt>
                <c:pt idx="34612">
                  <c:v>3.753691911697</c:v>
                </c:pt>
                <c:pt idx="34613">
                  <c:v>3.7537767887119999</c:v>
                </c:pt>
                <c:pt idx="34614">
                  <c:v>3.7538628578190001</c:v>
                </c:pt>
                <c:pt idx="34615">
                  <c:v>3.753946065903</c:v>
                </c:pt>
                <c:pt idx="34616">
                  <c:v>3.754030227661</c:v>
                </c:pt>
                <c:pt idx="34617">
                  <c:v>3.7541127204900002</c:v>
                </c:pt>
                <c:pt idx="34618">
                  <c:v>3.7541918754579999</c:v>
                </c:pt>
                <c:pt idx="34619">
                  <c:v>3.7543504238129999</c:v>
                </c:pt>
                <c:pt idx="34620">
                  <c:v>3.7544884681699999</c:v>
                </c:pt>
                <c:pt idx="34621">
                  <c:v>3.7545692920680001</c:v>
                </c:pt>
                <c:pt idx="34622">
                  <c:v>3.7545983791349999</c:v>
                </c:pt>
                <c:pt idx="34623">
                  <c:v>3.7547585964199999</c:v>
                </c:pt>
                <c:pt idx="34624">
                  <c:v>3.754977226257</c:v>
                </c:pt>
                <c:pt idx="34625">
                  <c:v>3.755137443542</c:v>
                </c:pt>
                <c:pt idx="34626">
                  <c:v>3.7552590370179999</c:v>
                </c:pt>
                <c:pt idx="34627">
                  <c:v>3.755276918411</c:v>
                </c:pt>
                <c:pt idx="34628">
                  <c:v>3.7552583217620001</c:v>
                </c:pt>
                <c:pt idx="34629">
                  <c:v>3.7552301883700001</c:v>
                </c:pt>
                <c:pt idx="34630">
                  <c:v>3.7552223205569999</c:v>
                </c:pt>
                <c:pt idx="34631">
                  <c:v>3.7552459239960001</c:v>
                </c:pt>
                <c:pt idx="34632">
                  <c:v>3.7553269863129999</c:v>
                </c:pt>
                <c:pt idx="34633">
                  <c:v>3.7554204463960001</c:v>
                </c:pt>
                <c:pt idx="34634">
                  <c:v>3.7555222511289998</c:v>
                </c:pt>
                <c:pt idx="34635">
                  <c:v>3.7556142807009998</c:v>
                </c:pt>
                <c:pt idx="34636">
                  <c:v>3.7556974887850001</c:v>
                </c:pt>
                <c:pt idx="34637">
                  <c:v>3.755730390549</c:v>
                </c:pt>
                <c:pt idx="34638">
                  <c:v>3.7557222843170002</c:v>
                </c:pt>
                <c:pt idx="34639">
                  <c:v>3.7556922435760001</c:v>
                </c:pt>
                <c:pt idx="34640">
                  <c:v>3.7556631565090002</c:v>
                </c:pt>
                <c:pt idx="34641">
                  <c:v>3.755632638931</c:v>
                </c:pt>
                <c:pt idx="34642">
                  <c:v>3.75563454628</c:v>
                </c:pt>
                <c:pt idx="34643">
                  <c:v>3.755693674088</c:v>
                </c:pt>
                <c:pt idx="34644">
                  <c:v>3.7557864189150001</c:v>
                </c:pt>
                <c:pt idx="34645">
                  <c:v>3.7558796405789998</c:v>
                </c:pt>
                <c:pt idx="34646">
                  <c:v>3.7559254169459999</c:v>
                </c:pt>
                <c:pt idx="34647">
                  <c:v>3.7560222148900002</c:v>
                </c:pt>
                <c:pt idx="34648">
                  <c:v>3.7561161518100001</c:v>
                </c:pt>
                <c:pt idx="34649">
                  <c:v>3.7562334537509998</c:v>
                </c:pt>
                <c:pt idx="34650">
                  <c:v>3.7562558650970002</c:v>
                </c:pt>
                <c:pt idx="34651">
                  <c:v>3.756283044815</c:v>
                </c:pt>
                <c:pt idx="34652">
                  <c:v>3.7563202381130001</c:v>
                </c:pt>
                <c:pt idx="34653">
                  <c:v>3.7563743591310002</c:v>
                </c:pt>
                <c:pt idx="34654">
                  <c:v>3.7564406394960002</c:v>
                </c:pt>
                <c:pt idx="34655">
                  <c:v>3.7565314769740001</c:v>
                </c:pt>
                <c:pt idx="34656">
                  <c:v>3.756645917892</c:v>
                </c:pt>
                <c:pt idx="34657">
                  <c:v>3.756769657135</c:v>
                </c:pt>
                <c:pt idx="34658">
                  <c:v>3.7568931579589999</c:v>
                </c:pt>
                <c:pt idx="34659">
                  <c:v>3.7570133209229999</c:v>
                </c:pt>
                <c:pt idx="34660">
                  <c:v>3.7571334838869999</c:v>
                </c:pt>
                <c:pt idx="34661">
                  <c:v>3.757250785828</c:v>
                </c:pt>
                <c:pt idx="34662">
                  <c:v>3.7573561668400002</c:v>
                </c:pt>
                <c:pt idx="34663">
                  <c:v>3.75745844841</c:v>
                </c:pt>
                <c:pt idx="34664">
                  <c:v>3.757552623749</c:v>
                </c:pt>
                <c:pt idx="34665">
                  <c:v>3.75763630867</c:v>
                </c:pt>
                <c:pt idx="34666">
                  <c:v>3.757817983627</c:v>
                </c:pt>
                <c:pt idx="34667">
                  <c:v>3.7578151226040002</c:v>
                </c:pt>
                <c:pt idx="34668">
                  <c:v>3.7577948570249999</c:v>
                </c:pt>
                <c:pt idx="34669">
                  <c:v>3.7579131126399998</c:v>
                </c:pt>
                <c:pt idx="34670">
                  <c:v>3.758013010025</c:v>
                </c:pt>
                <c:pt idx="34671">
                  <c:v>3.7581617832180001</c:v>
                </c:pt>
                <c:pt idx="34672">
                  <c:v>3.7582988739009999</c:v>
                </c:pt>
                <c:pt idx="34673">
                  <c:v>3.7583403587339999</c:v>
                </c:pt>
                <c:pt idx="34674">
                  <c:v>3.7583262920379998</c:v>
                </c:pt>
                <c:pt idx="34675">
                  <c:v>3.7582926750180001</c:v>
                </c:pt>
                <c:pt idx="34676">
                  <c:v>3.7582619190219999</c:v>
                </c:pt>
                <c:pt idx="34677">
                  <c:v>3.758229017258</c:v>
                </c:pt>
                <c:pt idx="34678">
                  <c:v>3.758244752884</c:v>
                </c:pt>
                <c:pt idx="34679">
                  <c:v>3.7583189010620002</c:v>
                </c:pt>
                <c:pt idx="34680">
                  <c:v>3.7584097385409998</c:v>
                </c:pt>
                <c:pt idx="34681">
                  <c:v>3.758492708206</c:v>
                </c:pt>
                <c:pt idx="34682">
                  <c:v>3.7585864067079999</c:v>
                </c:pt>
                <c:pt idx="34683">
                  <c:v>3.7586696147919998</c:v>
                </c:pt>
                <c:pt idx="34684">
                  <c:v>3.7587168216709999</c:v>
                </c:pt>
                <c:pt idx="34685">
                  <c:v>3.7587060928340001</c:v>
                </c:pt>
                <c:pt idx="34686">
                  <c:v>3.7586853504179998</c:v>
                </c:pt>
                <c:pt idx="34687">
                  <c:v>3.758653402328</c:v>
                </c:pt>
                <c:pt idx="34688">
                  <c:v>3.758708953857</c:v>
                </c:pt>
                <c:pt idx="34689">
                  <c:v>3.7588591575620001</c:v>
                </c:pt>
                <c:pt idx="34690">
                  <c:v>3.7589609622959999</c:v>
                </c:pt>
                <c:pt idx="34691">
                  <c:v>3.759114980698</c:v>
                </c:pt>
                <c:pt idx="34692">
                  <c:v>3.7592186927800002</c:v>
                </c:pt>
                <c:pt idx="34693">
                  <c:v>3.7593467235569999</c:v>
                </c:pt>
                <c:pt idx="34694">
                  <c:v>3.7593686580660002</c:v>
                </c:pt>
                <c:pt idx="34695">
                  <c:v>3.7593860626220001</c:v>
                </c:pt>
                <c:pt idx="34696">
                  <c:v>3.759402751923</c:v>
                </c:pt>
                <c:pt idx="34697">
                  <c:v>3.7594301700589998</c:v>
                </c:pt>
                <c:pt idx="34698">
                  <c:v>3.7594754695889998</c:v>
                </c:pt>
                <c:pt idx="34699">
                  <c:v>3.759533643723</c:v>
                </c:pt>
                <c:pt idx="34700">
                  <c:v>3.7596082687379999</c:v>
                </c:pt>
                <c:pt idx="34701">
                  <c:v>3.759693861008</c:v>
                </c:pt>
                <c:pt idx="34702">
                  <c:v>3.7597868442540001</c:v>
                </c:pt>
                <c:pt idx="34703">
                  <c:v>3.7598795890810002</c:v>
                </c:pt>
                <c:pt idx="34704">
                  <c:v>3.759973287582</c:v>
                </c:pt>
                <c:pt idx="34705">
                  <c:v>3.7600662708280002</c:v>
                </c:pt>
                <c:pt idx="34706">
                  <c:v>3.7601640224459998</c:v>
                </c:pt>
                <c:pt idx="34707">
                  <c:v>3.760259151459</c:v>
                </c:pt>
                <c:pt idx="34708">
                  <c:v>3.7603540420530002</c:v>
                </c:pt>
                <c:pt idx="34709">
                  <c:v>3.7604465484620002</c:v>
                </c:pt>
                <c:pt idx="34710">
                  <c:v>3.7605333328250001</c:v>
                </c:pt>
                <c:pt idx="34711">
                  <c:v>3.760597467422</c:v>
                </c:pt>
                <c:pt idx="34712">
                  <c:v>3.7606668472289999</c:v>
                </c:pt>
                <c:pt idx="34713">
                  <c:v>3.760688066483</c:v>
                </c:pt>
                <c:pt idx="34714">
                  <c:v>3.7607190608979999</c:v>
                </c:pt>
                <c:pt idx="34715">
                  <c:v>3.7607398033139998</c:v>
                </c:pt>
                <c:pt idx="34716">
                  <c:v>3.7608227729800001</c:v>
                </c:pt>
                <c:pt idx="34717">
                  <c:v>3.7610793113710002</c:v>
                </c:pt>
                <c:pt idx="34718">
                  <c:v>3.7612314224240002</c:v>
                </c:pt>
                <c:pt idx="34719">
                  <c:v>3.7613284587860001</c:v>
                </c:pt>
                <c:pt idx="34720">
                  <c:v>3.7614471912380001</c:v>
                </c:pt>
                <c:pt idx="34721">
                  <c:v>3.7614388465880002</c:v>
                </c:pt>
                <c:pt idx="34722">
                  <c:v>3.761403083801</c:v>
                </c:pt>
                <c:pt idx="34723">
                  <c:v>3.7613658905029999</c:v>
                </c:pt>
                <c:pt idx="34724">
                  <c:v>3.7613353729250001</c:v>
                </c:pt>
                <c:pt idx="34725">
                  <c:v>3.7613527774810001</c:v>
                </c:pt>
                <c:pt idx="34726">
                  <c:v>3.7614226341250001</c:v>
                </c:pt>
                <c:pt idx="34727">
                  <c:v>3.7615115642550001</c:v>
                </c:pt>
                <c:pt idx="34728">
                  <c:v>3.7616028785709998</c:v>
                </c:pt>
                <c:pt idx="34729">
                  <c:v>3.761699438095</c:v>
                </c:pt>
                <c:pt idx="34730">
                  <c:v>3.7617912292479998</c:v>
                </c:pt>
                <c:pt idx="34731">
                  <c:v>3.761889696121</c:v>
                </c:pt>
                <c:pt idx="34732">
                  <c:v>3.7619676589969999</c:v>
                </c:pt>
                <c:pt idx="34733">
                  <c:v>3.7619552612299998</c:v>
                </c:pt>
                <c:pt idx="34734">
                  <c:v>3.7619290351869998</c:v>
                </c:pt>
                <c:pt idx="34735">
                  <c:v>3.7622764110569999</c:v>
                </c:pt>
                <c:pt idx="34736">
                  <c:v>3.7627472877499999</c:v>
                </c:pt>
                <c:pt idx="34737">
                  <c:v>3.7627577781679999</c:v>
                </c:pt>
                <c:pt idx="34738">
                  <c:v>3.7627713680269999</c:v>
                </c:pt>
                <c:pt idx="34739">
                  <c:v>3.7628009319309998</c:v>
                </c:pt>
                <c:pt idx="34740">
                  <c:v>3.7628178596500002</c:v>
                </c:pt>
                <c:pt idx="34741">
                  <c:v>3.762845039368</c:v>
                </c:pt>
                <c:pt idx="34742">
                  <c:v>3.7629346847530001</c:v>
                </c:pt>
                <c:pt idx="34743">
                  <c:v>3.7629959583280002</c:v>
                </c:pt>
                <c:pt idx="34744">
                  <c:v>3.7630708217620001</c:v>
                </c:pt>
                <c:pt idx="34745">
                  <c:v>3.7632281780239998</c:v>
                </c:pt>
                <c:pt idx="34746">
                  <c:v>3.7633080482480001</c:v>
                </c:pt>
                <c:pt idx="34747">
                  <c:v>3.7633831501010002</c:v>
                </c:pt>
                <c:pt idx="34748">
                  <c:v>3.7635335922239999</c:v>
                </c:pt>
                <c:pt idx="34749">
                  <c:v>3.763609170914</c:v>
                </c:pt>
                <c:pt idx="34750">
                  <c:v>3.7637529373169998</c:v>
                </c:pt>
                <c:pt idx="34751">
                  <c:v>3.7639148235320001</c:v>
                </c:pt>
                <c:pt idx="34752">
                  <c:v>3.763907194138</c:v>
                </c:pt>
                <c:pt idx="34753">
                  <c:v>3.7639725208280002</c:v>
                </c:pt>
                <c:pt idx="34754">
                  <c:v>3.764015197754</c:v>
                </c:pt>
                <c:pt idx="34755">
                  <c:v>3.7641100883480001</c:v>
                </c:pt>
                <c:pt idx="34756">
                  <c:v>3.76415848732</c:v>
                </c:pt>
                <c:pt idx="34757">
                  <c:v>3.7642536163329998</c:v>
                </c:pt>
                <c:pt idx="34758">
                  <c:v>3.7643499374389999</c:v>
                </c:pt>
                <c:pt idx="34759">
                  <c:v>3.7644474506379999</c:v>
                </c:pt>
                <c:pt idx="34760">
                  <c:v>3.7644994258879998</c:v>
                </c:pt>
                <c:pt idx="34761">
                  <c:v>3.764479160309</c:v>
                </c:pt>
                <c:pt idx="34762">
                  <c:v>3.7644529342649999</c:v>
                </c:pt>
                <c:pt idx="34763">
                  <c:v>3.7644298076629998</c:v>
                </c:pt>
                <c:pt idx="34764">
                  <c:v>3.7645134925839998</c:v>
                </c:pt>
                <c:pt idx="34765">
                  <c:v>3.7647867202760001</c:v>
                </c:pt>
                <c:pt idx="34766">
                  <c:v>3.7649452686310001</c:v>
                </c:pt>
                <c:pt idx="34767">
                  <c:v>3.7650203704830001</c:v>
                </c:pt>
                <c:pt idx="34768">
                  <c:v>3.7650141715999998</c:v>
                </c:pt>
                <c:pt idx="34769">
                  <c:v>3.7649905681610001</c:v>
                </c:pt>
                <c:pt idx="34770">
                  <c:v>3.7650089263919999</c:v>
                </c:pt>
                <c:pt idx="34771">
                  <c:v>3.7654397487639999</c:v>
                </c:pt>
                <c:pt idx="34772">
                  <c:v>3.7656450271609998</c:v>
                </c:pt>
                <c:pt idx="34773">
                  <c:v>3.7657387256620001</c:v>
                </c:pt>
                <c:pt idx="34774">
                  <c:v>3.7657763957979999</c:v>
                </c:pt>
                <c:pt idx="34775">
                  <c:v>3.7657949924469998</c:v>
                </c:pt>
                <c:pt idx="34776">
                  <c:v>3.765806436539</c:v>
                </c:pt>
                <c:pt idx="34777">
                  <c:v>3.765816688538</c:v>
                </c:pt>
                <c:pt idx="34778">
                  <c:v>3.7658402919770002</c:v>
                </c:pt>
                <c:pt idx="34779">
                  <c:v>3.7658662796020002</c:v>
                </c:pt>
                <c:pt idx="34780">
                  <c:v>3.765907526016</c:v>
                </c:pt>
                <c:pt idx="34781">
                  <c:v>3.7661488056180001</c:v>
                </c:pt>
                <c:pt idx="34782">
                  <c:v>3.766404390335</c:v>
                </c:pt>
                <c:pt idx="34783">
                  <c:v>3.7667562961579999</c:v>
                </c:pt>
                <c:pt idx="34784">
                  <c:v>3.7667067050930001</c:v>
                </c:pt>
                <c:pt idx="34785">
                  <c:v>3.766697645187</c:v>
                </c:pt>
                <c:pt idx="34786">
                  <c:v>3.7667441368099999</c:v>
                </c:pt>
                <c:pt idx="34787">
                  <c:v>3.7668271064760002</c:v>
                </c:pt>
                <c:pt idx="34788">
                  <c:v>3.7669184207919999</c:v>
                </c:pt>
                <c:pt idx="34789">
                  <c:v>3.7670178413389999</c:v>
                </c:pt>
                <c:pt idx="34790">
                  <c:v>3.767112493515</c:v>
                </c:pt>
                <c:pt idx="34791">
                  <c:v>3.7672061920169999</c:v>
                </c:pt>
                <c:pt idx="34792">
                  <c:v>3.7672750949860001</c:v>
                </c:pt>
                <c:pt idx="34793">
                  <c:v>3.7672784328460001</c:v>
                </c:pt>
                <c:pt idx="34794">
                  <c:v>3.7672488689420001</c:v>
                </c:pt>
                <c:pt idx="34795">
                  <c:v>3.7672288417819999</c:v>
                </c:pt>
                <c:pt idx="34796">
                  <c:v>3.7672181129459998</c:v>
                </c:pt>
                <c:pt idx="34797">
                  <c:v>3.7674381732939999</c:v>
                </c:pt>
                <c:pt idx="34798">
                  <c:v>3.7676103115080002</c:v>
                </c:pt>
                <c:pt idx="34799">
                  <c:v>3.767900705338</c:v>
                </c:pt>
                <c:pt idx="34800">
                  <c:v>3.7679245471949998</c:v>
                </c:pt>
                <c:pt idx="34801">
                  <c:v>3.7679622173310001</c:v>
                </c:pt>
                <c:pt idx="34802">
                  <c:v>3.767998456955</c:v>
                </c:pt>
                <c:pt idx="34803">
                  <c:v>3.7680621147159998</c:v>
                </c:pt>
                <c:pt idx="34804">
                  <c:v>3.7681376934049999</c:v>
                </c:pt>
                <c:pt idx="34805">
                  <c:v>3.7683074474330001</c:v>
                </c:pt>
                <c:pt idx="34806">
                  <c:v>3.768393993378</c:v>
                </c:pt>
                <c:pt idx="34807">
                  <c:v>3.768477916718</c:v>
                </c:pt>
                <c:pt idx="34808">
                  <c:v>3.7685604095460001</c:v>
                </c:pt>
                <c:pt idx="34809">
                  <c:v>3.7686386108400001</c:v>
                </c:pt>
                <c:pt idx="34810">
                  <c:v>3.7687838077550002</c:v>
                </c:pt>
                <c:pt idx="34811">
                  <c:v>3.7688891887659999</c:v>
                </c:pt>
                <c:pt idx="34812">
                  <c:v>3.7689237594599998</c:v>
                </c:pt>
                <c:pt idx="34813">
                  <c:v>3.769016742706</c:v>
                </c:pt>
                <c:pt idx="34814">
                  <c:v>3.769124746323</c:v>
                </c:pt>
                <c:pt idx="34815">
                  <c:v>3.769288778305</c:v>
                </c:pt>
                <c:pt idx="34816">
                  <c:v>3.7693967819209999</c:v>
                </c:pt>
                <c:pt idx="34817">
                  <c:v>3.7694606781009998</c:v>
                </c:pt>
                <c:pt idx="34818">
                  <c:v>3.7694499492650002</c:v>
                </c:pt>
                <c:pt idx="34819">
                  <c:v>3.769428491592</c:v>
                </c:pt>
                <c:pt idx="34820">
                  <c:v>3.7694036960599999</c:v>
                </c:pt>
                <c:pt idx="34821">
                  <c:v>3.7693991661070001</c:v>
                </c:pt>
                <c:pt idx="34822">
                  <c:v>3.7696542739869998</c:v>
                </c:pt>
                <c:pt idx="34823">
                  <c:v>3.7697961330409999</c:v>
                </c:pt>
                <c:pt idx="34824">
                  <c:v>3.769947767258</c:v>
                </c:pt>
                <c:pt idx="34825">
                  <c:v>3.7700245380399999</c:v>
                </c:pt>
                <c:pt idx="34826">
                  <c:v>3.7701740264889998</c:v>
                </c:pt>
                <c:pt idx="34827">
                  <c:v>3.7702381610870002</c:v>
                </c:pt>
                <c:pt idx="34828">
                  <c:v>3.7702817916870002</c:v>
                </c:pt>
                <c:pt idx="34829">
                  <c:v>3.7703101634979999</c:v>
                </c:pt>
                <c:pt idx="34830">
                  <c:v>3.7703304290770001</c:v>
                </c:pt>
                <c:pt idx="34831">
                  <c:v>3.7703530788420001</c:v>
                </c:pt>
                <c:pt idx="34832">
                  <c:v>3.7703723907470001</c:v>
                </c:pt>
                <c:pt idx="34833">
                  <c:v>3.7704043388369999</c:v>
                </c:pt>
                <c:pt idx="34834">
                  <c:v>3.770432710648</c:v>
                </c:pt>
                <c:pt idx="34835">
                  <c:v>3.7706146240230001</c:v>
                </c:pt>
                <c:pt idx="34836">
                  <c:v>3.7711210250849998</c:v>
                </c:pt>
                <c:pt idx="34837">
                  <c:v>3.7711207866669998</c:v>
                </c:pt>
                <c:pt idx="34838">
                  <c:v>3.7711002826689999</c:v>
                </c:pt>
                <c:pt idx="34839">
                  <c:v>3.7711644172669998</c:v>
                </c:pt>
                <c:pt idx="34840">
                  <c:v>3.7714457511899999</c:v>
                </c:pt>
                <c:pt idx="34841">
                  <c:v>3.771768331528</c:v>
                </c:pt>
                <c:pt idx="34842">
                  <c:v>3.7717487812039998</c:v>
                </c:pt>
                <c:pt idx="34843">
                  <c:v>3.7717294692990002</c:v>
                </c:pt>
                <c:pt idx="34844">
                  <c:v>3.772023439407</c:v>
                </c:pt>
                <c:pt idx="34845">
                  <c:v>3.7721712589259999</c:v>
                </c:pt>
                <c:pt idx="34846">
                  <c:v>3.7723236083980001</c:v>
                </c:pt>
                <c:pt idx="34847">
                  <c:v>3.7725431919100001</c:v>
                </c:pt>
                <c:pt idx="34848">
                  <c:v>3.772608995438</c:v>
                </c:pt>
                <c:pt idx="34849">
                  <c:v>3.7731850147250001</c:v>
                </c:pt>
                <c:pt idx="34850">
                  <c:v>3.7733926773070001</c:v>
                </c:pt>
                <c:pt idx="34851">
                  <c:v>3.7733654975889999</c:v>
                </c:pt>
                <c:pt idx="34852">
                  <c:v>3.7733354568480002</c:v>
                </c:pt>
                <c:pt idx="34853">
                  <c:v>3.773313522339</c:v>
                </c:pt>
                <c:pt idx="34854">
                  <c:v>3.7733471393590001</c:v>
                </c:pt>
                <c:pt idx="34855">
                  <c:v>3.7734344005580001</c:v>
                </c:pt>
                <c:pt idx="34856">
                  <c:v>3.7735331058499999</c:v>
                </c:pt>
                <c:pt idx="34857">
                  <c:v>3.7736299037930001</c:v>
                </c:pt>
                <c:pt idx="34858">
                  <c:v>3.773730754852</c:v>
                </c:pt>
                <c:pt idx="34859">
                  <c:v>3.7738251686100002</c:v>
                </c:pt>
                <c:pt idx="34860">
                  <c:v>3.7738802433009999</c:v>
                </c:pt>
                <c:pt idx="34861">
                  <c:v>3.7738659381869999</c:v>
                </c:pt>
                <c:pt idx="34862">
                  <c:v>3.7738251686100002</c:v>
                </c:pt>
                <c:pt idx="34863">
                  <c:v>3.7738256454469998</c:v>
                </c:pt>
                <c:pt idx="34864">
                  <c:v>3.7739324569699999</c:v>
                </c:pt>
                <c:pt idx="34865">
                  <c:v>3.7740418910979998</c:v>
                </c:pt>
                <c:pt idx="34866">
                  <c:v>3.77415060997</c:v>
                </c:pt>
                <c:pt idx="34867">
                  <c:v>3.7743747234340002</c:v>
                </c:pt>
                <c:pt idx="34868">
                  <c:v>3.774487257004</c:v>
                </c:pt>
                <c:pt idx="34869">
                  <c:v>3.7744989395139998</c:v>
                </c:pt>
                <c:pt idx="34870">
                  <c:v>3.774523973465</c:v>
                </c:pt>
                <c:pt idx="34871">
                  <c:v>3.7745428085329999</c:v>
                </c:pt>
                <c:pt idx="34872">
                  <c:v>3.774564027786</c:v>
                </c:pt>
                <c:pt idx="34873">
                  <c:v>3.7746393680570001</c:v>
                </c:pt>
                <c:pt idx="34874">
                  <c:v>3.7747657299039998</c:v>
                </c:pt>
                <c:pt idx="34875">
                  <c:v>3.774975776672</c:v>
                </c:pt>
                <c:pt idx="34876">
                  <c:v>3.775310277939</c:v>
                </c:pt>
                <c:pt idx="34877">
                  <c:v>3.7754628658290001</c:v>
                </c:pt>
                <c:pt idx="34878">
                  <c:v>3.7754833698270001</c:v>
                </c:pt>
                <c:pt idx="34879">
                  <c:v>3.7756128311160002</c:v>
                </c:pt>
                <c:pt idx="34880">
                  <c:v>3.7758712768549998</c:v>
                </c:pt>
                <c:pt idx="34881">
                  <c:v>3.7763075828549999</c:v>
                </c:pt>
                <c:pt idx="34882">
                  <c:v>3.7762758731839998</c:v>
                </c:pt>
                <c:pt idx="34883">
                  <c:v>3.776626825333</c:v>
                </c:pt>
                <c:pt idx="34884">
                  <c:v>3.7767701148990001</c:v>
                </c:pt>
                <c:pt idx="34885">
                  <c:v>3.7769229412079999</c:v>
                </c:pt>
                <c:pt idx="34886">
                  <c:v>3.7770688533780001</c:v>
                </c:pt>
                <c:pt idx="34887">
                  <c:v>3.7771825790409999</c:v>
                </c:pt>
                <c:pt idx="34888">
                  <c:v>3.7772259712220002</c:v>
                </c:pt>
                <c:pt idx="34889">
                  <c:v>3.777247667313</c:v>
                </c:pt>
                <c:pt idx="34890">
                  <c:v>3.7772593498229998</c:v>
                </c:pt>
                <c:pt idx="34891">
                  <c:v>3.7772696018219998</c:v>
                </c:pt>
                <c:pt idx="34892">
                  <c:v>3.7773010730740002</c:v>
                </c:pt>
                <c:pt idx="34893">
                  <c:v>3.7773232460020001</c:v>
                </c:pt>
                <c:pt idx="34894">
                  <c:v>3.7773621082309998</c:v>
                </c:pt>
                <c:pt idx="34895">
                  <c:v>3.777418851852</c:v>
                </c:pt>
                <c:pt idx="34896">
                  <c:v>3.7774870395660001</c:v>
                </c:pt>
                <c:pt idx="34897">
                  <c:v>3.777559995651</c:v>
                </c:pt>
                <c:pt idx="34898">
                  <c:v>3.7776973247529999</c:v>
                </c:pt>
                <c:pt idx="34899">
                  <c:v>3.7781288623810001</c:v>
                </c:pt>
                <c:pt idx="34900">
                  <c:v>3.7780826091769999</c:v>
                </c:pt>
                <c:pt idx="34901">
                  <c:v>3.7781348228449998</c:v>
                </c:pt>
                <c:pt idx="34902">
                  <c:v>3.77822804451</c:v>
                </c:pt>
                <c:pt idx="34903">
                  <c:v>3.7783253192899999</c:v>
                </c:pt>
                <c:pt idx="34904">
                  <c:v>3.778426408768</c:v>
                </c:pt>
                <c:pt idx="34905">
                  <c:v>3.7785229682920001</c:v>
                </c:pt>
                <c:pt idx="34906">
                  <c:v>3.7785689830779998</c:v>
                </c:pt>
                <c:pt idx="34907">
                  <c:v>3.7786195278169998</c:v>
                </c:pt>
                <c:pt idx="34908">
                  <c:v>3.7786145210269999</c:v>
                </c:pt>
                <c:pt idx="34909">
                  <c:v>3.7786006927489999</c:v>
                </c:pt>
                <c:pt idx="34910">
                  <c:v>3.7785701751710001</c:v>
                </c:pt>
                <c:pt idx="34911">
                  <c:v>3.778531312943</c:v>
                </c:pt>
                <c:pt idx="34912">
                  <c:v>3.7784957885739998</c:v>
                </c:pt>
                <c:pt idx="34913">
                  <c:v>3.7784945964809999</c:v>
                </c:pt>
                <c:pt idx="34914">
                  <c:v>3.7785081863399999</c:v>
                </c:pt>
                <c:pt idx="34915">
                  <c:v>3.7785835266109999</c:v>
                </c:pt>
                <c:pt idx="34916">
                  <c:v>3.7786278724670002</c:v>
                </c:pt>
                <c:pt idx="34917">
                  <c:v>3.7786710262300001</c:v>
                </c:pt>
                <c:pt idx="34918">
                  <c:v>3.7787628173829999</c:v>
                </c:pt>
                <c:pt idx="34919">
                  <c:v>3.7788095474240002</c:v>
                </c:pt>
                <c:pt idx="34920">
                  <c:v>3.7788996696470001</c:v>
                </c:pt>
                <c:pt idx="34921">
                  <c:v>3.7789943218230002</c:v>
                </c:pt>
                <c:pt idx="34922">
                  <c:v>3.7790601253510001</c:v>
                </c:pt>
                <c:pt idx="34923">
                  <c:v>3.7792127132419999</c:v>
                </c:pt>
                <c:pt idx="34924">
                  <c:v>3.7793626785279999</c:v>
                </c:pt>
                <c:pt idx="34925">
                  <c:v>3.7795152664180001</c:v>
                </c:pt>
                <c:pt idx="34926">
                  <c:v>3.7796659469599998</c:v>
                </c:pt>
                <c:pt idx="34927">
                  <c:v>3.7798128128049999</c:v>
                </c:pt>
                <c:pt idx="34928">
                  <c:v>3.779933452606</c:v>
                </c:pt>
                <c:pt idx="34929">
                  <c:v>3.7799816131589998</c:v>
                </c:pt>
                <c:pt idx="34930">
                  <c:v>3.7800111770629998</c:v>
                </c:pt>
                <c:pt idx="34931">
                  <c:v>3.7800228595730001</c:v>
                </c:pt>
                <c:pt idx="34932">
                  <c:v>3.7800557613370001</c:v>
                </c:pt>
                <c:pt idx="34933">
                  <c:v>3.7800812721249999</c:v>
                </c:pt>
                <c:pt idx="34934">
                  <c:v>3.7801177501679999</c:v>
                </c:pt>
                <c:pt idx="34935">
                  <c:v>3.7802462577820002</c:v>
                </c:pt>
                <c:pt idx="34936">
                  <c:v>3.7803947925569998</c:v>
                </c:pt>
                <c:pt idx="34937">
                  <c:v>3.7806057929989998</c:v>
                </c:pt>
                <c:pt idx="34938">
                  <c:v>3.78093957901</c:v>
                </c:pt>
                <c:pt idx="34939">
                  <c:v>3.7809131145479999</c:v>
                </c:pt>
                <c:pt idx="34940">
                  <c:v>3.7808988094329998</c:v>
                </c:pt>
                <c:pt idx="34941">
                  <c:v>3.7809529304499998</c:v>
                </c:pt>
                <c:pt idx="34942">
                  <c:v>3.7810466289520002</c:v>
                </c:pt>
                <c:pt idx="34943">
                  <c:v>3.7811982631680001</c:v>
                </c:pt>
                <c:pt idx="34944">
                  <c:v>3.781352996826</c:v>
                </c:pt>
                <c:pt idx="34945">
                  <c:v>3.7814538478849999</c:v>
                </c:pt>
                <c:pt idx="34946">
                  <c:v>3.7815275192260001</c:v>
                </c:pt>
                <c:pt idx="34947">
                  <c:v>3.781612634659</c:v>
                </c:pt>
                <c:pt idx="34948">
                  <c:v>3.7821929454799998</c:v>
                </c:pt>
                <c:pt idx="34949">
                  <c:v>3.78231549263</c:v>
                </c:pt>
                <c:pt idx="34950">
                  <c:v>3.7827847003940001</c:v>
                </c:pt>
                <c:pt idx="34951">
                  <c:v>3.782930850983</c:v>
                </c:pt>
                <c:pt idx="34952">
                  <c:v>3.7830696105960002</c:v>
                </c:pt>
                <c:pt idx="34953">
                  <c:v>3.78320145607</c:v>
                </c:pt>
                <c:pt idx="34954">
                  <c:v>3.7832994461060001</c:v>
                </c:pt>
                <c:pt idx="34955">
                  <c:v>3.7833395004270001</c:v>
                </c:pt>
                <c:pt idx="34956">
                  <c:v>3.7833509445189999</c:v>
                </c:pt>
                <c:pt idx="34957">
                  <c:v>3.7833557128909998</c:v>
                </c:pt>
                <c:pt idx="34958">
                  <c:v>3.7833657264710001</c:v>
                </c:pt>
                <c:pt idx="34959">
                  <c:v>3.7833979129789999</c:v>
                </c:pt>
                <c:pt idx="34960">
                  <c:v>3.7834212780000001</c:v>
                </c:pt>
                <c:pt idx="34961">
                  <c:v>3.7834606170649998</c:v>
                </c:pt>
                <c:pt idx="34962">
                  <c:v>3.7835795879359999</c:v>
                </c:pt>
                <c:pt idx="34963">
                  <c:v>3.7837169170379998</c:v>
                </c:pt>
                <c:pt idx="34964">
                  <c:v>3.783848285675</c:v>
                </c:pt>
                <c:pt idx="34965">
                  <c:v>3.7840311527249999</c:v>
                </c:pt>
                <c:pt idx="34966">
                  <c:v>3.7844700813290002</c:v>
                </c:pt>
                <c:pt idx="34967">
                  <c:v>3.784455060959</c:v>
                </c:pt>
                <c:pt idx="34968">
                  <c:v>3.7844176292420002</c:v>
                </c:pt>
                <c:pt idx="34969">
                  <c:v>3.7843954563139999</c:v>
                </c:pt>
                <c:pt idx="34970">
                  <c:v>3.7843573093409999</c:v>
                </c:pt>
                <c:pt idx="34971">
                  <c:v>3.7843551635739998</c:v>
                </c:pt>
                <c:pt idx="34972">
                  <c:v>3.7843992710109999</c:v>
                </c:pt>
                <c:pt idx="34973">
                  <c:v>3.784472703934</c:v>
                </c:pt>
                <c:pt idx="34974">
                  <c:v>3.7845551967620001</c:v>
                </c:pt>
                <c:pt idx="34975">
                  <c:v>3.7846353054050001</c:v>
                </c:pt>
                <c:pt idx="34976">
                  <c:v>3.7846727371219999</c:v>
                </c:pt>
                <c:pt idx="34977">
                  <c:v>3.7847518920900001</c:v>
                </c:pt>
                <c:pt idx="34978">
                  <c:v>3.7847940921780001</c:v>
                </c:pt>
                <c:pt idx="34979">
                  <c:v>3.784880876541</c:v>
                </c:pt>
                <c:pt idx="34980">
                  <c:v>3.784950256348</c:v>
                </c:pt>
                <c:pt idx="34981">
                  <c:v>3.7849850654599999</c:v>
                </c:pt>
                <c:pt idx="34982">
                  <c:v>3.7849709987639999</c:v>
                </c:pt>
                <c:pt idx="34983">
                  <c:v>3.7849342823029999</c:v>
                </c:pt>
                <c:pt idx="34984">
                  <c:v>3.784896373749</c:v>
                </c:pt>
                <c:pt idx="34985">
                  <c:v>3.7848734855649999</c:v>
                </c:pt>
                <c:pt idx="34986">
                  <c:v>3.78489112854</c:v>
                </c:pt>
                <c:pt idx="34987">
                  <c:v>3.7850675582890001</c:v>
                </c:pt>
                <c:pt idx="34988">
                  <c:v>3.7852723598479998</c:v>
                </c:pt>
                <c:pt idx="34989">
                  <c:v>3.7854340076450002</c:v>
                </c:pt>
                <c:pt idx="34990">
                  <c:v>3.7855343818659999</c:v>
                </c:pt>
                <c:pt idx="34991">
                  <c:v>3.7856264114379998</c:v>
                </c:pt>
                <c:pt idx="34992">
                  <c:v>3.785651445389</c:v>
                </c:pt>
                <c:pt idx="34993">
                  <c:v>3.785672664642</c:v>
                </c:pt>
                <c:pt idx="34994">
                  <c:v>3.7856955528260001</c:v>
                </c:pt>
                <c:pt idx="34995">
                  <c:v>3.785727977753</c:v>
                </c:pt>
                <c:pt idx="34996">
                  <c:v>3.78577876091</c:v>
                </c:pt>
                <c:pt idx="34997">
                  <c:v>3.7858550548549998</c:v>
                </c:pt>
                <c:pt idx="34998">
                  <c:v>3.785941123962</c:v>
                </c:pt>
                <c:pt idx="34999">
                  <c:v>3.786029815674</c:v>
                </c:pt>
                <c:pt idx="35000">
                  <c:v>3.7861213684080002</c:v>
                </c:pt>
                <c:pt idx="35001">
                  <c:v>3.7862126827239999</c:v>
                </c:pt>
                <c:pt idx="35002">
                  <c:v>3.786300420761</c:v>
                </c:pt>
                <c:pt idx="35003">
                  <c:v>3.7863800525669999</c:v>
                </c:pt>
                <c:pt idx="35004">
                  <c:v>3.786539077759</c:v>
                </c:pt>
                <c:pt idx="35005">
                  <c:v>3.7866864204409998</c:v>
                </c:pt>
                <c:pt idx="35006">
                  <c:v>3.7867577075960002</c:v>
                </c:pt>
                <c:pt idx="35007">
                  <c:v>3.7868633270259999</c:v>
                </c:pt>
                <c:pt idx="35008">
                  <c:v>3.7869005203250001</c:v>
                </c:pt>
                <c:pt idx="35009">
                  <c:v>3.786915779114</c:v>
                </c:pt>
                <c:pt idx="35010">
                  <c:v>3.7869281768800001</c:v>
                </c:pt>
                <c:pt idx="35011">
                  <c:v>3.7872962951660001</c:v>
                </c:pt>
                <c:pt idx="35012">
                  <c:v>3.7874555587769998</c:v>
                </c:pt>
                <c:pt idx="35013">
                  <c:v>3.7875552177429999</c:v>
                </c:pt>
                <c:pt idx="35014">
                  <c:v>3.787608146667</c:v>
                </c:pt>
                <c:pt idx="35015">
                  <c:v>3.7876055240630002</c:v>
                </c:pt>
                <c:pt idx="35016">
                  <c:v>3.7875812053679998</c:v>
                </c:pt>
                <c:pt idx="35017">
                  <c:v>3.7875673770899998</c:v>
                </c:pt>
                <c:pt idx="35018">
                  <c:v>3.7875525951390001</c:v>
                </c:pt>
                <c:pt idx="35019">
                  <c:v>3.7875251770020002</c:v>
                </c:pt>
                <c:pt idx="35020">
                  <c:v>3.7875149250029998</c:v>
                </c:pt>
                <c:pt idx="35021">
                  <c:v>3.787536621094</c:v>
                </c:pt>
                <c:pt idx="35022">
                  <c:v>3.787620306015</c:v>
                </c:pt>
                <c:pt idx="35023">
                  <c:v>3.7877206802369998</c:v>
                </c:pt>
                <c:pt idx="35024">
                  <c:v>3.7878203392029999</c:v>
                </c:pt>
                <c:pt idx="35025">
                  <c:v>3.7879207134250001</c:v>
                </c:pt>
                <c:pt idx="35026">
                  <c:v>3.7879984378809999</c:v>
                </c:pt>
                <c:pt idx="35027">
                  <c:v>3.788012504578</c:v>
                </c:pt>
                <c:pt idx="35028">
                  <c:v>3.7879974842070001</c:v>
                </c:pt>
                <c:pt idx="35029">
                  <c:v>3.7879862785339999</c:v>
                </c:pt>
                <c:pt idx="35030">
                  <c:v>3.7883460521700001</c:v>
                </c:pt>
                <c:pt idx="35031">
                  <c:v>3.7884218692779998</c:v>
                </c:pt>
                <c:pt idx="35032">
                  <c:v>3.788504600525</c:v>
                </c:pt>
                <c:pt idx="35033">
                  <c:v>3.7885901927950001</c:v>
                </c:pt>
                <c:pt idx="35034">
                  <c:v>3.7886838912959999</c:v>
                </c:pt>
                <c:pt idx="35035">
                  <c:v>3.788779973984</c:v>
                </c:pt>
                <c:pt idx="35036">
                  <c:v>3.7888720035549999</c:v>
                </c:pt>
                <c:pt idx="35037">
                  <c:v>3.7889521121979999</c:v>
                </c:pt>
                <c:pt idx="35038">
                  <c:v>3.7890222072599999</c:v>
                </c:pt>
                <c:pt idx="35039">
                  <c:v>3.7890791893009999</c:v>
                </c:pt>
                <c:pt idx="35040">
                  <c:v>3.7891283035279999</c:v>
                </c:pt>
                <c:pt idx="35041">
                  <c:v>3.7891666889189999</c:v>
                </c:pt>
                <c:pt idx="35042">
                  <c:v>3.7892029285429998</c:v>
                </c:pt>
                <c:pt idx="35043">
                  <c:v>3.7892374992370002</c:v>
                </c:pt>
                <c:pt idx="35044">
                  <c:v>3.7892673015590002</c:v>
                </c:pt>
                <c:pt idx="35045">
                  <c:v>3.7892923355099999</c:v>
                </c:pt>
                <c:pt idx="35046">
                  <c:v>3.7893230915070002</c:v>
                </c:pt>
                <c:pt idx="35047">
                  <c:v>3.7893650531769998</c:v>
                </c:pt>
                <c:pt idx="35048">
                  <c:v>3.7894167900090001</c:v>
                </c:pt>
                <c:pt idx="35049">
                  <c:v>3.78954911232</c:v>
                </c:pt>
                <c:pt idx="35050">
                  <c:v>3.7896218299869999</c:v>
                </c:pt>
                <c:pt idx="35051">
                  <c:v>3.789760112762</c:v>
                </c:pt>
                <c:pt idx="35052">
                  <c:v>3.7901539802549999</c:v>
                </c:pt>
                <c:pt idx="35053">
                  <c:v>3.7902157306670001</c:v>
                </c:pt>
                <c:pt idx="35054">
                  <c:v>3.7902004718779998</c:v>
                </c:pt>
                <c:pt idx="35055">
                  <c:v>3.7901692390439998</c:v>
                </c:pt>
                <c:pt idx="35056">
                  <c:v>3.7901353836060001</c:v>
                </c:pt>
                <c:pt idx="35057">
                  <c:v>3.7901151180269999</c:v>
                </c:pt>
                <c:pt idx="35058">
                  <c:v>3.790140390396</c:v>
                </c:pt>
                <c:pt idx="35059">
                  <c:v>3.7901766300199999</c:v>
                </c:pt>
                <c:pt idx="35060">
                  <c:v>3.790253400803</c:v>
                </c:pt>
                <c:pt idx="35061">
                  <c:v>3.7902944087980002</c:v>
                </c:pt>
                <c:pt idx="35062">
                  <c:v>3.790375709534</c:v>
                </c:pt>
                <c:pt idx="35063">
                  <c:v>3.7904570102689998</c:v>
                </c:pt>
                <c:pt idx="35064">
                  <c:v>3.7904984951020002</c:v>
                </c:pt>
                <c:pt idx="35065">
                  <c:v>3.790577888489</c:v>
                </c:pt>
                <c:pt idx="35066">
                  <c:v>3.7906210422519999</c:v>
                </c:pt>
                <c:pt idx="35067">
                  <c:v>3.790685892105</c:v>
                </c:pt>
                <c:pt idx="35068">
                  <c:v>3.7906942367549998</c:v>
                </c:pt>
                <c:pt idx="35069">
                  <c:v>3.790691137314</c:v>
                </c:pt>
                <c:pt idx="35070">
                  <c:v>3.790656328201</c:v>
                </c:pt>
                <c:pt idx="35071">
                  <c:v>3.7906131744380001</c:v>
                </c:pt>
                <c:pt idx="35072">
                  <c:v>3.7905714511870001</c:v>
                </c:pt>
                <c:pt idx="35073">
                  <c:v>3.7905540466310002</c:v>
                </c:pt>
                <c:pt idx="35074">
                  <c:v>3.790548324585</c:v>
                </c:pt>
                <c:pt idx="35075">
                  <c:v>3.790588140488</c:v>
                </c:pt>
                <c:pt idx="35076">
                  <c:v>3.7910826206210002</c:v>
                </c:pt>
                <c:pt idx="35077">
                  <c:v>3.7912757396700001</c:v>
                </c:pt>
                <c:pt idx="35078">
                  <c:v>3.7914822101590002</c:v>
                </c:pt>
                <c:pt idx="35079">
                  <c:v>3.7915086746219999</c:v>
                </c:pt>
                <c:pt idx="35080">
                  <c:v>3.7915258407589998</c:v>
                </c:pt>
                <c:pt idx="35081">
                  <c:v>3.7915449142459998</c:v>
                </c:pt>
                <c:pt idx="35082">
                  <c:v>3.791561365128</c:v>
                </c:pt>
                <c:pt idx="35083">
                  <c:v>3.7915766239169999</c:v>
                </c:pt>
                <c:pt idx="35084">
                  <c:v>3.7915923595429999</c:v>
                </c:pt>
                <c:pt idx="35085">
                  <c:v>3.7916142940520001</c:v>
                </c:pt>
                <c:pt idx="35086">
                  <c:v>3.7916407585140002</c:v>
                </c:pt>
                <c:pt idx="35087">
                  <c:v>3.7916772365570002</c:v>
                </c:pt>
                <c:pt idx="35088">
                  <c:v>3.79172539711</c:v>
                </c:pt>
                <c:pt idx="35089">
                  <c:v>3.7917852401730001</c:v>
                </c:pt>
                <c:pt idx="35090">
                  <c:v>3.7918539047239999</c:v>
                </c:pt>
                <c:pt idx="35091">
                  <c:v>3.7920000553130002</c:v>
                </c:pt>
                <c:pt idx="35092">
                  <c:v>3.7921414375309999</c:v>
                </c:pt>
                <c:pt idx="35093">
                  <c:v>3.7923924922940002</c:v>
                </c:pt>
                <c:pt idx="35094">
                  <c:v>3.7926328182220002</c:v>
                </c:pt>
                <c:pt idx="35095">
                  <c:v>3.7926473617549998</c:v>
                </c:pt>
                <c:pt idx="35096">
                  <c:v>3.7926189899440002</c:v>
                </c:pt>
                <c:pt idx="35097">
                  <c:v>3.7925858497620002</c:v>
                </c:pt>
                <c:pt idx="35098">
                  <c:v>3.792563915253</c:v>
                </c:pt>
                <c:pt idx="35099">
                  <c:v>3.7925760745999999</c:v>
                </c:pt>
                <c:pt idx="35100">
                  <c:v>3.7926347255709998</c:v>
                </c:pt>
                <c:pt idx="35101">
                  <c:v>3.792716026306</c:v>
                </c:pt>
                <c:pt idx="35102">
                  <c:v>3.792803049088</c:v>
                </c:pt>
                <c:pt idx="35103">
                  <c:v>3.79288315773</c:v>
                </c:pt>
                <c:pt idx="35104">
                  <c:v>3.7929253578190001</c:v>
                </c:pt>
                <c:pt idx="35105">
                  <c:v>3.7930109500890001</c:v>
                </c:pt>
                <c:pt idx="35106">
                  <c:v>3.7930982112880001</c:v>
                </c:pt>
                <c:pt idx="35107">
                  <c:v>3.7931461334229999</c:v>
                </c:pt>
                <c:pt idx="35108">
                  <c:v>3.7931318283080002</c:v>
                </c:pt>
                <c:pt idx="35109">
                  <c:v>3.7930984497070002</c:v>
                </c:pt>
                <c:pt idx="35110">
                  <c:v>3.7930605411529998</c:v>
                </c:pt>
                <c:pt idx="35111">
                  <c:v>3.793017864227</c:v>
                </c:pt>
                <c:pt idx="35112">
                  <c:v>3.793006896973</c:v>
                </c:pt>
                <c:pt idx="35113">
                  <c:v>3.7930145263670001</c:v>
                </c:pt>
                <c:pt idx="35114">
                  <c:v>3.793077230453</c:v>
                </c:pt>
                <c:pt idx="35115">
                  <c:v>3.7931602001189999</c:v>
                </c:pt>
                <c:pt idx="35116">
                  <c:v>3.793300151825</c:v>
                </c:pt>
                <c:pt idx="35117">
                  <c:v>3.7937176227570002</c:v>
                </c:pt>
                <c:pt idx="35118">
                  <c:v>3.7937984466549999</c:v>
                </c:pt>
                <c:pt idx="35119">
                  <c:v>3.7938330173489998</c:v>
                </c:pt>
                <c:pt idx="35120">
                  <c:v>3.7938473224639999</c:v>
                </c:pt>
                <c:pt idx="35121">
                  <c:v>3.7938594818119999</c:v>
                </c:pt>
                <c:pt idx="35122">
                  <c:v>3.793893098831</c:v>
                </c:pt>
                <c:pt idx="35123">
                  <c:v>3.793973207474</c:v>
                </c:pt>
                <c:pt idx="35124">
                  <c:v>3.794107437134</c:v>
                </c:pt>
                <c:pt idx="35125">
                  <c:v>3.7942576408390001</c:v>
                </c:pt>
                <c:pt idx="35126">
                  <c:v>3.7944085597989998</c:v>
                </c:pt>
                <c:pt idx="35127">
                  <c:v>3.794486045837</c:v>
                </c:pt>
                <c:pt idx="35128">
                  <c:v>3.7946405410769999</c:v>
                </c:pt>
                <c:pt idx="35129">
                  <c:v>3.7947182655330001</c:v>
                </c:pt>
                <c:pt idx="35130">
                  <c:v>3.794796466827</c:v>
                </c:pt>
                <c:pt idx="35131">
                  <c:v>3.7948741912839998</c:v>
                </c:pt>
                <c:pt idx="35132">
                  <c:v>3.7949464321140001</c:v>
                </c:pt>
                <c:pt idx="35133">
                  <c:v>3.7950115203860002</c:v>
                </c:pt>
                <c:pt idx="35134">
                  <c:v>3.7950589656829998</c:v>
                </c:pt>
                <c:pt idx="35135">
                  <c:v>3.7951059341429998</c:v>
                </c:pt>
                <c:pt idx="35136">
                  <c:v>3.7951200008389998</c:v>
                </c:pt>
                <c:pt idx="35137">
                  <c:v>3.7951393127439998</c:v>
                </c:pt>
                <c:pt idx="35138">
                  <c:v>3.7951662540440001</c:v>
                </c:pt>
                <c:pt idx="35139">
                  <c:v>3.7951843738559998</c:v>
                </c:pt>
                <c:pt idx="35140">
                  <c:v>3.7952554225920001</c:v>
                </c:pt>
                <c:pt idx="35141">
                  <c:v>3.7953138351439999</c:v>
                </c:pt>
                <c:pt idx="35142">
                  <c:v>3.795382022858</c:v>
                </c:pt>
                <c:pt idx="35143">
                  <c:v>3.795525312424</c:v>
                </c:pt>
                <c:pt idx="35144">
                  <c:v>3.7955977916719998</c:v>
                </c:pt>
                <c:pt idx="35145">
                  <c:v>3.795792341232</c:v>
                </c:pt>
                <c:pt idx="35146">
                  <c:v>3.7960991859440001</c:v>
                </c:pt>
                <c:pt idx="35147">
                  <c:v>3.7961735725399999</c:v>
                </c:pt>
                <c:pt idx="35148">
                  <c:v>3.7962603569029998</c:v>
                </c:pt>
                <c:pt idx="35149">
                  <c:v>3.7964143753049999</c:v>
                </c:pt>
                <c:pt idx="35150">
                  <c:v>3.7965171337129999</c:v>
                </c:pt>
                <c:pt idx="35151">
                  <c:v>3.7966117858890001</c:v>
                </c:pt>
                <c:pt idx="35152">
                  <c:v>3.7967066764830002</c:v>
                </c:pt>
                <c:pt idx="35153">
                  <c:v>3.79678606987</c:v>
                </c:pt>
                <c:pt idx="35154">
                  <c:v>3.7968184947969998</c:v>
                </c:pt>
                <c:pt idx="35155">
                  <c:v>3.7967925071719999</c:v>
                </c:pt>
                <c:pt idx="35156">
                  <c:v>3.796759843826</c:v>
                </c:pt>
                <c:pt idx="35157">
                  <c:v>3.7967221736910002</c:v>
                </c:pt>
                <c:pt idx="35158">
                  <c:v>3.7966911792759999</c:v>
                </c:pt>
                <c:pt idx="35159">
                  <c:v>3.796712636948</c:v>
                </c:pt>
                <c:pt idx="35160">
                  <c:v>3.7967953681950002</c:v>
                </c:pt>
                <c:pt idx="35161">
                  <c:v>3.7969381809230001</c:v>
                </c:pt>
                <c:pt idx="35162">
                  <c:v>3.797091007233</c:v>
                </c:pt>
                <c:pt idx="35163">
                  <c:v>3.797192335129</c:v>
                </c:pt>
                <c:pt idx="35164">
                  <c:v>3.7973036766049999</c:v>
                </c:pt>
                <c:pt idx="35165">
                  <c:v>3.7973079681400002</c:v>
                </c:pt>
                <c:pt idx="35166">
                  <c:v>3.7972784042360002</c:v>
                </c:pt>
                <c:pt idx="35167">
                  <c:v>3.7972409725189999</c:v>
                </c:pt>
                <c:pt idx="35168">
                  <c:v>3.7972090244290002</c:v>
                </c:pt>
                <c:pt idx="35169">
                  <c:v>3.7972090244290002</c:v>
                </c:pt>
                <c:pt idx="35170">
                  <c:v>3.7972717285159998</c:v>
                </c:pt>
                <c:pt idx="35171">
                  <c:v>3.797488689423</c:v>
                </c:pt>
                <c:pt idx="35172">
                  <c:v>3.7978065013890001</c:v>
                </c:pt>
                <c:pt idx="35173">
                  <c:v>3.7979466915129998</c:v>
                </c:pt>
                <c:pt idx="35174">
                  <c:v>3.7980105876920001</c:v>
                </c:pt>
                <c:pt idx="35175">
                  <c:v>3.7980599403380002</c:v>
                </c:pt>
                <c:pt idx="35176">
                  <c:v>3.7981023788449999</c:v>
                </c:pt>
                <c:pt idx="35177">
                  <c:v>3.7981429100040001</c:v>
                </c:pt>
                <c:pt idx="35178">
                  <c:v>3.7981817722320002</c:v>
                </c:pt>
                <c:pt idx="35179">
                  <c:v>3.7982184886930002</c:v>
                </c:pt>
                <c:pt idx="35180">
                  <c:v>3.7982537746429998</c:v>
                </c:pt>
                <c:pt idx="35181">
                  <c:v>3.7982943058009999</c:v>
                </c:pt>
                <c:pt idx="35182">
                  <c:v>3.7983336448670002</c:v>
                </c:pt>
                <c:pt idx="35183">
                  <c:v>3.79838180542</c:v>
                </c:pt>
                <c:pt idx="35184">
                  <c:v>3.798435688019</c:v>
                </c:pt>
                <c:pt idx="35185">
                  <c:v>3.798501968384</c:v>
                </c:pt>
                <c:pt idx="35186">
                  <c:v>3.7985773086550001</c:v>
                </c:pt>
                <c:pt idx="35187">
                  <c:v>3.7986586093899999</c:v>
                </c:pt>
                <c:pt idx="35188">
                  <c:v>3.7987396717070001</c:v>
                </c:pt>
                <c:pt idx="35189">
                  <c:v>3.7988989353179998</c:v>
                </c:pt>
                <c:pt idx="35190">
                  <c:v>3.7992959022520001</c:v>
                </c:pt>
                <c:pt idx="35191">
                  <c:v>3.7992806434630002</c:v>
                </c:pt>
                <c:pt idx="35192">
                  <c:v>3.7993142604829999</c:v>
                </c:pt>
                <c:pt idx="35193">
                  <c:v>3.7995162010189998</c:v>
                </c:pt>
                <c:pt idx="35194">
                  <c:v>3.7996695041659998</c:v>
                </c:pt>
                <c:pt idx="35195">
                  <c:v>3.7997651100160001</c:v>
                </c:pt>
                <c:pt idx="35196">
                  <c:v>3.7998208999630001</c:v>
                </c:pt>
                <c:pt idx="35197">
                  <c:v>3.7998228073120002</c:v>
                </c:pt>
                <c:pt idx="35198">
                  <c:v>3.7997970581049998</c:v>
                </c:pt>
                <c:pt idx="35199">
                  <c:v>3.799764871597</c:v>
                </c:pt>
                <c:pt idx="35200">
                  <c:v>3.799732923508</c:v>
                </c:pt>
                <c:pt idx="35201">
                  <c:v>3.7997164726260002</c:v>
                </c:pt>
                <c:pt idx="35202">
                  <c:v>3.7997598648070001</c:v>
                </c:pt>
                <c:pt idx="35203">
                  <c:v>3.7998006343839998</c:v>
                </c:pt>
                <c:pt idx="35204">
                  <c:v>3.799842834473</c:v>
                </c:pt>
                <c:pt idx="35205">
                  <c:v>3.7999334335329999</c:v>
                </c:pt>
                <c:pt idx="35206">
                  <c:v>3.7999761104580001</c:v>
                </c:pt>
                <c:pt idx="35207">
                  <c:v>3.800019264221</c:v>
                </c:pt>
                <c:pt idx="35208">
                  <c:v>3.8001070022580001</c:v>
                </c:pt>
                <c:pt idx="35209">
                  <c:v>3.8001456260680002</c:v>
                </c:pt>
                <c:pt idx="35210">
                  <c:v>3.8001754283909999</c:v>
                </c:pt>
                <c:pt idx="35211">
                  <c:v>3.800193786621</c:v>
                </c:pt>
                <c:pt idx="35212">
                  <c:v>3.8001792430879999</c:v>
                </c:pt>
                <c:pt idx="35213">
                  <c:v>3.8001644611360001</c:v>
                </c:pt>
                <c:pt idx="35214">
                  <c:v>3.800654172897</c:v>
                </c:pt>
                <c:pt idx="35215">
                  <c:v>3.800788164139</c:v>
                </c:pt>
                <c:pt idx="35216">
                  <c:v>3.800835132599</c:v>
                </c:pt>
                <c:pt idx="35217">
                  <c:v>3.8008935451510002</c:v>
                </c:pt>
                <c:pt idx="35218">
                  <c:v>3.8009200096129998</c:v>
                </c:pt>
                <c:pt idx="35219">
                  <c:v>3.800952196121</c:v>
                </c:pt>
                <c:pt idx="35220">
                  <c:v>3.8009881973269999</c:v>
                </c:pt>
                <c:pt idx="35221">
                  <c:v>3.8010225296020002</c:v>
                </c:pt>
                <c:pt idx="35222">
                  <c:v>3.801060438156</c:v>
                </c:pt>
                <c:pt idx="35223">
                  <c:v>3.8011064529419998</c:v>
                </c:pt>
                <c:pt idx="35224">
                  <c:v>3.8011655807500002</c:v>
                </c:pt>
                <c:pt idx="35225">
                  <c:v>3.8012409210209999</c:v>
                </c:pt>
                <c:pt idx="35226">
                  <c:v>3.8013293743130001</c:v>
                </c:pt>
                <c:pt idx="35227">
                  <c:v>3.8014354705810001</c:v>
                </c:pt>
                <c:pt idx="35228">
                  <c:v>3.8015446662899999</c:v>
                </c:pt>
                <c:pt idx="35229">
                  <c:v>3.8016474246979999</c:v>
                </c:pt>
                <c:pt idx="35230">
                  <c:v>3.8017435073849999</c:v>
                </c:pt>
                <c:pt idx="35231">
                  <c:v>3.8018383979800001</c:v>
                </c:pt>
                <c:pt idx="35232">
                  <c:v>3.801923274994</c:v>
                </c:pt>
                <c:pt idx="35233">
                  <c:v>3.8020584583280002</c:v>
                </c:pt>
                <c:pt idx="35234">
                  <c:v>3.8021512031559999</c:v>
                </c:pt>
                <c:pt idx="35235">
                  <c:v>3.8025038242339999</c:v>
                </c:pt>
                <c:pt idx="35236">
                  <c:v>3.802610397339</c:v>
                </c:pt>
                <c:pt idx="35237">
                  <c:v>3.8026797771449998</c:v>
                </c:pt>
                <c:pt idx="35238">
                  <c:v>3.8026871681209999</c:v>
                </c:pt>
                <c:pt idx="35239">
                  <c:v>3.8026583194730001</c:v>
                </c:pt>
                <c:pt idx="35240">
                  <c:v>3.802628278732</c:v>
                </c:pt>
                <c:pt idx="35241">
                  <c:v>3.8025977611539998</c:v>
                </c:pt>
                <c:pt idx="35242">
                  <c:v>3.8025996685029999</c:v>
                </c:pt>
                <c:pt idx="35243">
                  <c:v>3.8026623725889999</c:v>
                </c:pt>
                <c:pt idx="35244">
                  <c:v>3.802755355835</c:v>
                </c:pt>
                <c:pt idx="35245">
                  <c:v>3.8028490543369999</c:v>
                </c:pt>
                <c:pt idx="35246">
                  <c:v>3.802942037582</c:v>
                </c:pt>
                <c:pt idx="35247">
                  <c:v>3.8029878139500002</c:v>
                </c:pt>
                <c:pt idx="35248">
                  <c:v>3.803055047989</c:v>
                </c:pt>
                <c:pt idx="35249">
                  <c:v>3.803056955338</c:v>
                </c:pt>
                <c:pt idx="35250">
                  <c:v>3.8030285835269999</c:v>
                </c:pt>
                <c:pt idx="35251">
                  <c:v>3.8030045032499999</c:v>
                </c:pt>
                <c:pt idx="35252">
                  <c:v>3.8029859066010001</c:v>
                </c:pt>
                <c:pt idx="35253">
                  <c:v>3.8029932975770002</c:v>
                </c:pt>
                <c:pt idx="35254">
                  <c:v>3.8031296730039998</c:v>
                </c:pt>
                <c:pt idx="35255">
                  <c:v>3.803241968155</c:v>
                </c:pt>
                <c:pt idx="35256">
                  <c:v>3.8034191131589998</c:v>
                </c:pt>
                <c:pt idx="35257">
                  <c:v>3.8035709857939999</c:v>
                </c:pt>
                <c:pt idx="35258">
                  <c:v>3.8036181926729999</c:v>
                </c:pt>
                <c:pt idx="35259">
                  <c:v>3.8036475181579998</c:v>
                </c:pt>
                <c:pt idx="35260">
                  <c:v>3.803679466248</c:v>
                </c:pt>
                <c:pt idx="35261">
                  <c:v>3.8037123680109999</c:v>
                </c:pt>
                <c:pt idx="35262">
                  <c:v>3.8037481307980001</c:v>
                </c:pt>
                <c:pt idx="35263">
                  <c:v>3.803785800934</c:v>
                </c:pt>
                <c:pt idx="35264">
                  <c:v>3.8038308620449999</c:v>
                </c:pt>
                <c:pt idx="35265">
                  <c:v>3.8038847446439998</c:v>
                </c:pt>
                <c:pt idx="35266">
                  <c:v>3.803955078125</c:v>
                </c:pt>
                <c:pt idx="35267">
                  <c:v>3.8040399551389998</c:v>
                </c:pt>
                <c:pt idx="35268">
                  <c:v>3.8041300773620002</c:v>
                </c:pt>
                <c:pt idx="35269">
                  <c:v>3.8042924404140002</c:v>
                </c:pt>
                <c:pt idx="35270">
                  <c:v>3.804448604584</c:v>
                </c:pt>
                <c:pt idx="35271">
                  <c:v>3.8046813011170002</c:v>
                </c:pt>
                <c:pt idx="35272">
                  <c:v>3.8046889305109999</c:v>
                </c:pt>
                <c:pt idx="35273">
                  <c:v>3.8047966957089998</c:v>
                </c:pt>
                <c:pt idx="35274">
                  <c:v>3.8049011230469998</c:v>
                </c:pt>
                <c:pt idx="35275">
                  <c:v>3.8050060272219999</c:v>
                </c:pt>
                <c:pt idx="35276">
                  <c:v>3.8051080703740001</c:v>
                </c:pt>
                <c:pt idx="35277">
                  <c:v>3.805195093155</c:v>
                </c:pt>
                <c:pt idx="35278">
                  <c:v>3.80521941185</c:v>
                </c:pt>
                <c:pt idx="35279">
                  <c:v>3.8051927089689999</c:v>
                </c:pt>
                <c:pt idx="35280">
                  <c:v>3.8051745891570001</c:v>
                </c:pt>
                <c:pt idx="35281">
                  <c:v>3.8052113056180001</c:v>
                </c:pt>
                <c:pt idx="35282">
                  <c:v>3.8054151535030001</c:v>
                </c:pt>
                <c:pt idx="35283">
                  <c:v>3.8056473731990001</c:v>
                </c:pt>
                <c:pt idx="35284">
                  <c:v>3.8057937622070002</c:v>
                </c:pt>
                <c:pt idx="35285">
                  <c:v>3.8058631420140001</c:v>
                </c:pt>
                <c:pt idx="35286">
                  <c:v>3.8063919544220002</c:v>
                </c:pt>
                <c:pt idx="35287">
                  <c:v>3.8065092563629999</c:v>
                </c:pt>
                <c:pt idx="35288">
                  <c:v>3.80650639534</c:v>
                </c:pt>
                <c:pt idx="35289">
                  <c:v>3.8068387508389998</c:v>
                </c:pt>
                <c:pt idx="35290">
                  <c:v>3.8072321414950001</c:v>
                </c:pt>
                <c:pt idx="35291">
                  <c:v>3.8072724342350002</c:v>
                </c:pt>
                <c:pt idx="35292">
                  <c:v>3.8074274063110001</c:v>
                </c:pt>
                <c:pt idx="35293">
                  <c:v>3.8077223300930001</c:v>
                </c:pt>
                <c:pt idx="35294">
                  <c:v>3.8078846931460002</c:v>
                </c:pt>
                <c:pt idx="35295">
                  <c:v>3.8079683780670002</c:v>
                </c:pt>
                <c:pt idx="35296">
                  <c:v>3.8080437183379998</c:v>
                </c:pt>
                <c:pt idx="35297">
                  <c:v>3.8080902099610001</c:v>
                </c:pt>
                <c:pt idx="35298">
                  <c:v>3.8081233501430001</c:v>
                </c:pt>
                <c:pt idx="35299">
                  <c:v>3.8081481456759998</c:v>
                </c:pt>
                <c:pt idx="35300">
                  <c:v>3.8081729412079999</c:v>
                </c:pt>
                <c:pt idx="35301">
                  <c:v>3.80819773674</c:v>
                </c:pt>
                <c:pt idx="35302">
                  <c:v>3.808217048645</c:v>
                </c:pt>
                <c:pt idx="35303">
                  <c:v>3.8082377910609999</c:v>
                </c:pt>
                <c:pt idx="35304">
                  <c:v>3.8082530498499998</c:v>
                </c:pt>
                <c:pt idx="35305">
                  <c:v>3.808346271515</c:v>
                </c:pt>
                <c:pt idx="35306">
                  <c:v>3.8085560798650002</c:v>
                </c:pt>
                <c:pt idx="35307">
                  <c:v>3.8087005615230001</c:v>
                </c:pt>
                <c:pt idx="35308">
                  <c:v>3.808975934982</c:v>
                </c:pt>
                <c:pt idx="35309">
                  <c:v>3.809067964554</c:v>
                </c:pt>
                <c:pt idx="35310">
                  <c:v>3.8092622756960002</c:v>
                </c:pt>
                <c:pt idx="35311">
                  <c:v>3.809365987778</c:v>
                </c:pt>
                <c:pt idx="35312">
                  <c:v>3.8094663620000002</c:v>
                </c:pt>
                <c:pt idx="35313">
                  <c:v>3.8095607757569998</c:v>
                </c:pt>
                <c:pt idx="35314">
                  <c:v>3.8096091747280001</c:v>
                </c:pt>
                <c:pt idx="35315">
                  <c:v>3.8095996379849999</c:v>
                </c:pt>
                <c:pt idx="35316">
                  <c:v>3.8095715045929999</c:v>
                </c:pt>
                <c:pt idx="35317">
                  <c:v>3.8095414638520002</c:v>
                </c:pt>
                <c:pt idx="35318">
                  <c:v>3.8095135688780002</c:v>
                </c:pt>
                <c:pt idx="35319">
                  <c:v>3.8095362186430002</c:v>
                </c:pt>
                <c:pt idx="35320">
                  <c:v>3.809610128403</c:v>
                </c:pt>
                <c:pt idx="35321">
                  <c:v>3.8097074031829998</c:v>
                </c:pt>
                <c:pt idx="35322">
                  <c:v>3.8098118305209998</c:v>
                </c:pt>
                <c:pt idx="35323">
                  <c:v>3.809962511063</c:v>
                </c:pt>
                <c:pt idx="35324">
                  <c:v>3.8100390434269999</c:v>
                </c:pt>
                <c:pt idx="35325">
                  <c:v>3.810043096542</c:v>
                </c:pt>
                <c:pt idx="35326">
                  <c:v>3.8100168704990001</c:v>
                </c:pt>
                <c:pt idx="35327">
                  <c:v>3.809987068176</c:v>
                </c:pt>
                <c:pt idx="35328">
                  <c:v>3.8099563121800002</c:v>
                </c:pt>
                <c:pt idx="35329">
                  <c:v>3.809954166412</c:v>
                </c:pt>
                <c:pt idx="35330">
                  <c:v>3.8100252151489999</c:v>
                </c:pt>
                <c:pt idx="35331">
                  <c:v>3.8101186752320002</c:v>
                </c:pt>
                <c:pt idx="35332">
                  <c:v>3.8102152347559999</c:v>
                </c:pt>
                <c:pt idx="35333">
                  <c:v>3.8103218078609999</c:v>
                </c:pt>
                <c:pt idx="35334">
                  <c:v>3.8104758262630001</c:v>
                </c:pt>
                <c:pt idx="35335">
                  <c:v>3.8105022907260002</c:v>
                </c:pt>
                <c:pt idx="35336">
                  <c:v>3.8105425834659998</c:v>
                </c:pt>
                <c:pt idx="35337">
                  <c:v>3.8105680942540001</c:v>
                </c:pt>
                <c:pt idx="35338">
                  <c:v>3.810595750809</c:v>
                </c:pt>
                <c:pt idx="35339">
                  <c:v>3.8106346130370001</c:v>
                </c:pt>
                <c:pt idx="35340">
                  <c:v>3.8106904029850002</c:v>
                </c:pt>
                <c:pt idx="35341">
                  <c:v>3.8107655048370002</c:v>
                </c:pt>
                <c:pt idx="35342">
                  <c:v>3.8108530044559998</c:v>
                </c:pt>
                <c:pt idx="35343">
                  <c:v>3.8109455108639998</c:v>
                </c:pt>
                <c:pt idx="35344">
                  <c:v>3.8110373020170001</c:v>
                </c:pt>
                <c:pt idx="35345">
                  <c:v>3.8111262321470001</c:v>
                </c:pt>
                <c:pt idx="35346">
                  <c:v>3.811295032501</c:v>
                </c:pt>
                <c:pt idx="35347">
                  <c:v>3.8113791942600002</c:v>
                </c:pt>
                <c:pt idx="35348">
                  <c:v>3.8114578723910002</c:v>
                </c:pt>
                <c:pt idx="35349">
                  <c:v>3.8115191459659998</c:v>
                </c:pt>
                <c:pt idx="35350">
                  <c:v>3.8115596771239999</c:v>
                </c:pt>
                <c:pt idx="35351">
                  <c:v>3.8115856647489998</c:v>
                </c:pt>
                <c:pt idx="35352">
                  <c:v>3.811607122421</c:v>
                </c:pt>
                <c:pt idx="35353">
                  <c:v>3.811643838882</c:v>
                </c:pt>
                <c:pt idx="35354">
                  <c:v>3.8116638660429998</c:v>
                </c:pt>
                <c:pt idx="35355">
                  <c:v>3.8116981983180001</c:v>
                </c:pt>
                <c:pt idx="35356">
                  <c:v>3.8117549419399999</c:v>
                </c:pt>
                <c:pt idx="35357">
                  <c:v>3.8120114803309999</c:v>
                </c:pt>
                <c:pt idx="35358">
                  <c:v>3.8123402595520002</c:v>
                </c:pt>
                <c:pt idx="35359">
                  <c:v>3.8123438358309998</c:v>
                </c:pt>
                <c:pt idx="35360">
                  <c:v>3.8123281002040001</c:v>
                </c:pt>
                <c:pt idx="35361">
                  <c:v>3.8123126029969998</c:v>
                </c:pt>
                <c:pt idx="35362">
                  <c:v>3.8123056888579998</c:v>
                </c:pt>
                <c:pt idx="35363">
                  <c:v>3.8123521804810001</c:v>
                </c:pt>
                <c:pt idx="35364">
                  <c:v>3.8124501705170002</c:v>
                </c:pt>
                <c:pt idx="35365">
                  <c:v>3.812552213669</c:v>
                </c:pt>
                <c:pt idx="35366">
                  <c:v>3.8126485347750001</c:v>
                </c:pt>
                <c:pt idx="35367">
                  <c:v>3.8127431869509998</c:v>
                </c:pt>
                <c:pt idx="35368">
                  <c:v>3.8127956390379998</c:v>
                </c:pt>
                <c:pt idx="35369">
                  <c:v>3.8127892017359999</c:v>
                </c:pt>
                <c:pt idx="35370">
                  <c:v>3.8127665519709999</c:v>
                </c:pt>
                <c:pt idx="35371">
                  <c:v>3.8127503395079998</c:v>
                </c:pt>
                <c:pt idx="35372">
                  <c:v>3.8127436637879999</c:v>
                </c:pt>
                <c:pt idx="35373">
                  <c:v>3.8130795955660002</c:v>
                </c:pt>
                <c:pt idx="35374">
                  <c:v>3.81347823143</c:v>
                </c:pt>
                <c:pt idx="35375">
                  <c:v>3.8135144710539999</c:v>
                </c:pt>
                <c:pt idx="35376">
                  <c:v>3.8135328292850001</c:v>
                </c:pt>
                <c:pt idx="35377">
                  <c:v>3.813553333282</c:v>
                </c:pt>
                <c:pt idx="35378">
                  <c:v>3.813579320908</c:v>
                </c:pt>
                <c:pt idx="35379">
                  <c:v>3.8136060237880001</c:v>
                </c:pt>
                <c:pt idx="35380">
                  <c:v>3.8136355876920001</c:v>
                </c:pt>
                <c:pt idx="35381">
                  <c:v>3.8136720657350001</c:v>
                </c:pt>
                <c:pt idx="35382">
                  <c:v>3.8137245178220001</c:v>
                </c:pt>
                <c:pt idx="35383">
                  <c:v>3.8137950897219999</c:v>
                </c:pt>
                <c:pt idx="35384">
                  <c:v>3.8138802051540002</c:v>
                </c:pt>
                <c:pt idx="35385">
                  <c:v>3.8139667510990001</c:v>
                </c:pt>
                <c:pt idx="35386">
                  <c:v>3.8140506744380001</c:v>
                </c:pt>
                <c:pt idx="35387">
                  <c:v>3.814132452011</c:v>
                </c:pt>
                <c:pt idx="35388">
                  <c:v>3.8142077922820001</c:v>
                </c:pt>
                <c:pt idx="35389">
                  <c:v>3.8145093917850001</c:v>
                </c:pt>
                <c:pt idx="35390">
                  <c:v>3.8148040771480001</c:v>
                </c:pt>
                <c:pt idx="35391">
                  <c:v>3.814965724945</c:v>
                </c:pt>
                <c:pt idx="35392">
                  <c:v>3.8150553703310002</c:v>
                </c:pt>
                <c:pt idx="35393">
                  <c:v>3.8150918483730001</c:v>
                </c:pt>
                <c:pt idx="35394">
                  <c:v>3.815068721771</c:v>
                </c:pt>
                <c:pt idx="35395">
                  <c:v>3.8150370120999999</c:v>
                </c:pt>
                <c:pt idx="35396">
                  <c:v>3.815021753311</c:v>
                </c:pt>
                <c:pt idx="35397">
                  <c:v>3.8149969577789999</c:v>
                </c:pt>
                <c:pt idx="35398">
                  <c:v>3.8149931430819999</c:v>
                </c:pt>
                <c:pt idx="35399">
                  <c:v>3.8150677680970002</c:v>
                </c:pt>
                <c:pt idx="35400">
                  <c:v>3.8151686191560001</c:v>
                </c:pt>
                <c:pt idx="35401">
                  <c:v>3.8153767585749998</c:v>
                </c:pt>
                <c:pt idx="35402">
                  <c:v>3.8155267238619999</c:v>
                </c:pt>
                <c:pt idx="35403">
                  <c:v>3.8155128955839999</c:v>
                </c:pt>
                <c:pt idx="35404">
                  <c:v>3.8154969215390002</c:v>
                </c:pt>
                <c:pt idx="35405">
                  <c:v>3.8155136108400001</c:v>
                </c:pt>
                <c:pt idx="35406">
                  <c:v>3.8161149024959999</c:v>
                </c:pt>
                <c:pt idx="35407">
                  <c:v>3.8162167072300002</c:v>
                </c:pt>
                <c:pt idx="35408">
                  <c:v>3.8163878917690002</c:v>
                </c:pt>
                <c:pt idx="35409">
                  <c:v>3.8165290355680002</c:v>
                </c:pt>
                <c:pt idx="35410">
                  <c:v>3.8166797161099999</c:v>
                </c:pt>
                <c:pt idx="35411">
                  <c:v>3.8168344497679998</c:v>
                </c:pt>
                <c:pt idx="35412">
                  <c:v>3.8169639110569999</c:v>
                </c:pt>
                <c:pt idx="35413">
                  <c:v>3.817037582397</c:v>
                </c:pt>
                <c:pt idx="35414">
                  <c:v>3.8171703815460001</c:v>
                </c:pt>
                <c:pt idx="35415">
                  <c:v>3.8174633979800001</c:v>
                </c:pt>
                <c:pt idx="35416">
                  <c:v>3.8176743984220001</c:v>
                </c:pt>
                <c:pt idx="35417">
                  <c:v>3.817719459534</c:v>
                </c:pt>
                <c:pt idx="35418">
                  <c:v>3.817707300186</c:v>
                </c:pt>
                <c:pt idx="35419">
                  <c:v>3.8176841735839999</c:v>
                </c:pt>
                <c:pt idx="35420">
                  <c:v>3.8181669712069999</c:v>
                </c:pt>
                <c:pt idx="35421">
                  <c:v>3.8183484077449998</c:v>
                </c:pt>
                <c:pt idx="35422">
                  <c:v>3.8183448314669999</c:v>
                </c:pt>
                <c:pt idx="35423">
                  <c:v>3.8184382915500001</c:v>
                </c:pt>
                <c:pt idx="35424">
                  <c:v>3.818545818329</c:v>
                </c:pt>
                <c:pt idx="35425">
                  <c:v>3.818659305573</c:v>
                </c:pt>
                <c:pt idx="35426">
                  <c:v>3.8187716007230001</c:v>
                </c:pt>
                <c:pt idx="35427">
                  <c:v>3.818877220154</c:v>
                </c:pt>
                <c:pt idx="35428">
                  <c:v>3.818946838379</c:v>
                </c:pt>
                <c:pt idx="35429">
                  <c:v>3.8189556598659999</c:v>
                </c:pt>
                <c:pt idx="35430">
                  <c:v>3.8189740180970002</c:v>
                </c:pt>
                <c:pt idx="35431">
                  <c:v>3.8189978599550001</c:v>
                </c:pt>
                <c:pt idx="35432">
                  <c:v>3.8190433979030001</c:v>
                </c:pt>
                <c:pt idx="35433">
                  <c:v>3.8191106319429999</c:v>
                </c:pt>
                <c:pt idx="35434">
                  <c:v>3.8191967010500001</c:v>
                </c:pt>
                <c:pt idx="35435">
                  <c:v>3.819286823273</c:v>
                </c:pt>
                <c:pt idx="35436">
                  <c:v>3.81938123703</c:v>
                </c:pt>
                <c:pt idx="35437">
                  <c:v>3.8194761276250002</c:v>
                </c:pt>
                <c:pt idx="35438">
                  <c:v>3.8195683956150002</c:v>
                </c:pt>
                <c:pt idx="35439">
                  <c:v>3.8196640014650001</c:v>
                </c:pt>
                <c:pt idx="35440">
                  <c:v>3.8197593688959999</c:v>
                </c:pt>
                <c:pt idx="35441">
                  <c:v>3.819852113724</c:v>
                </c:pt>
                <c:pt idx="35442">
                  <c:v>3.8199396133420001</c:v>
                </c:pt>
                <c:pt idx="35443">
                  <c:v>3.820014476776</c:v>
                </c:pt>
                <c:pt idx="35444">
                  <c:v>3.820070028305</c:v>
                </c:pt>
                <c:pt idx="35445">
                  <c:v>3.820106744766</c:v>
                </c:pt>
                <c:pt idx="35446">
                  <c:v>3.8201334476470001</c:v>
                </c:pt>
                <c:pt idx="35447">
                  <c:v>3.8201565742489998</c:v>
                </c:pt>
                <c:pt idx="35448">
                  <c:v>3.8201770782470001</c:v>
                </c:pt>
                <c:pt idx="35449">
                  <c:v>3.8201932907099998</c:v>
                </c:pt>
                <c:pt idx="35450">
                  <c:v>3.8202173709870002</c:v>
                </c:pt>
                <c:pt idx="35451">
                  <c:v>3.8202571868900002</c:v>
                </c:pt>
                <c:pt idx="35452">
                  <c:v>3.8207376003269999</c:v>
                </c:pt>
                <c:pt idx="35453">
                  <c:v>3.8209660053249999</c:v>
                </c:pt>
                <c:pt idx="35454">
                  <c:v>3.820938825607</c:v>
                </c:pt>
                <c:pt idx="35455">
                  <c:v>3.8209407329560001</c:v>
                </c:pt>
                <c:pt idx="35456">
                  <c:v>3.821001291275</c:v>
                </c:pt>
                <c:pt idx="35457">
                  <c:v>3.8210942745210001</c:v>
                </c:pt>
                <c:pt idx="35458">
                  <c:v>3.821193218231</c:v>
                </c:pt>
                <c:pt idx="35459">
                  <c:v>3.821294307709</c:v>
                </c:pt>
                <c:pt idx="35460">
                  <c:v>3.8214509487149999</c:v>
                </c:pt>
                <c:pt idx="35461">
                  <c:v>3.8215067386629999</c:v>
                </c:pt>
                <c:pt idx="35462">
                  <c:v>3.821491241455</c:v>
                </c:pt>
                <c:pt idx="35463">
                  <c:v>3.8214776515960001</c:v>
                </c:pt>
                <c:pt idx="35464">
                  <c:v>3.8214631080629999</c:v>
                </c:pt>
                <c:pt idx="35465">
                  <c:v>3.8214991092680002</c:v>
                </c:pt>
                <c:pt idx="35466">
                  <c:v>3.8215901851649998</c:v>
                </c:pt>
                <c:pt idx="35467">
                  <c:v>3.8216912746429998</c:v>
                </c:pt>
                <c:pt idx="35468">
                  <c:v>3.8217964172359999</c:v>
                </c:pt>
                <c:pt idx="35469">
                  <c:v>3.8220987319950002</c:v>
                </c:pt>
                <c:pt idx="35470">
                  <c:v>3.8221831321719999</c:v>
                </c:pt>
                <c:pt idx="35471">
                  <c:v>3.8223710060120002</c:v>
                </c:pt>
                <c:pt idx="35472">
                  <c:v>3.8225121498110002</c:v>
                </c:pt>
                <c:pt idx="35473">
                  <c:v>3.8226678371429998</c:v>
                </c:pt>
                <c:pt idx="35474">
                  <c:v>3.8227458000180001</c:v>
                </c:pt>
                <c:pt idx="35475">
                  <c:v>3.822823524475</c:v>
                </c:pt>
                <c:pt idx="35476">
                  <c:v>3.8229634761810001</c:v>
                </c:pt>
                <c:pt idx="35477">
                  <c:v>3.8230159282680001</c:v>
                </c:pt>
                <c:pt idx="35478">
                  <c:v>3.8230516910549999</c:v>
                </c:pt>
                <c:pt idx="35479">
                  <c:v>3.8230850696559999</c:v>
                </c:pt>
                <c:pt idx="35480">
                  <c:v>3.8230960369110001</c:v>
                </c:pt>
                <c:pt idx="35481">
                  <c:v>3.8231194019319998</c:v>
                </c:pt>
                <c:pt idx="35482">
                  <c:v>3.823380231857</c:v>
                </c:pt>
                <c:pt idx="35483">
                  <c:v>3.8235478401180001</c:v>
                </c:pt>
                <c:pt idx="35484">
                  <c:v>3.8236601352689998</c:v>
                </c:pt>
                <c:pt idx="35485">
                  <c:v>3.8237316608429999</c:v>
                </c:pt>
                <c:pt idx="35486">
                  <c:v>3.8237280845639998</c:v>
                </c:pt>
                <c:pt idx="35487">
                  <c:v>3.8237040042879999</c:v>
                </c:pt>
                <c:pt idx="35488">
                  <c:v>3.823678016663</c:v>
                </c:pt>
                <c:pt idx="35489">
                  <c:v>3.8236532211299998</c:v>
                </c:pt>
                <c:pt idx="35490">
                  <c:v>3.8236582279209999</c:v>
                </c:pt>
                <c:pt idx="35491">
                  <c:v>3.82373213768</c:v>
                </c:pt>
                <c:pt idx="35492">
                  <c:v>3.823828220367</c:v>
                </c:pt>
                <c:pt idx="35493">
                  <c:v>3.823920726776</c:v>
                </c:pt>
                <c:pt idx="35494">
                  <c:v>3.8240115642550001</c:v>
                </c:pt>
                <c:pt idx="35495">
                  <c:v>3.824095010757</c:v>
                </c:pt>
                <c:pt idx="35496">
                  <c:v>3.824136972427</c:v>
                </c:pt>
                <c:pt idx="35497">
                  <c:v>3.824117422104</c:v>
                </c:pt>
                <c:pt idx="35498">
                  <c:v>3.8240892887119999</c:v>
                </c:pt>
                <c:pt idx="35499">
                  <c:v>3.8240644931790002</c:v>
                </c:pt>
                <c:pt idx="35500">
                  <c:v>3.8240489959719999</c:v>
                </c:pt>
                <c:pt idx="35501">
                  <c:v>3.8245248794559998</c:v>
                </c:pt>
                <c:pt idx="35502">
                  <c:v>3.8247113227840002</c:v>
                </c:pt>
                <c:pt idx="35503">
                  <c:v>3.8248102664950001</c:v>
                </c:pt>
                <c:pt idx="35504">
                  <c:v>3.824829101563</c:v>
                </c:pt>
                <c:pt idx="35505">
                  <c:v>3.824851751328</c:v>
                </c:pt>
                <c:pt idx="35506">
                  <c:v>3.824871063232</c:v>
                </c:pt>
                <c:pt idx="35507">
                  <c:v>3.8248922824860001</c:v>
                </c:pt>
                <c:pt idx="35508">
                  <c:v>3.8249201774600001</c:v>
                </c:pt>
                <c:pt idx="35509">
                  <c:v>3.8249585628510001</c:v>
                </c:pt>
                <c:pt idx="35510">
                  <c:v>3.8250064849849998</c:v>
                </c:pt>
                <c:pt idx="35511">
                  <c:v>3.825076818466</c:v>
                </c:pt>
                <c:pt idx="35512">
                  <c:v>3.8251535892490001</c:v>
                </c:pt>
                <c:pt idx="35513">
                  <c:v>3.825308561325</c:v>
                </c:pt>
                <c:pt idx="35514">
                  <c:v>3.8254520893100001</c:v>
                </c:pt>
                <c:pt idx="35515">
                  <c:v>3.8258445262910001</c:v>
                </c:pt>
                <c:pt idx="35516">
                  <c:v>3.8258605003359998</c:v>
                </c:pt>
                <c:pt idx="35517">
                  <c:v>3.8258724212650002</c:v>
                </c:pt>
                <c:pt idx="35518">
                  <c:v>3.825901508331</c:v>
                </c:pt>
                <c:pt idx="35519">
                  <c:v>3.826046466827</c:v>
                </c:pt>
                <c:pt idx="35520">
                  <c:v>3.826407432556</c:v>
                </c:pt>
                <c:pt idx="35521">
                  <c:v>3.8265337944029998</c:v>
                </c:pt>
                <c:pt idx="35522">
                  <c:v>3.8265388011930002</c:v>
                </c:pt>
                <c:pt idx="35523">
                  <c:v>3.8265349864960001</c:v>
                </c:pt>
                <c:pt idx="35524">
                  <c:v>3.8266627788540002</c:v>
                </c:pt>
                <c:pt idx="35525">
                  <c:v>3.8267745971679998</c:v>
                </c:pt>
                <c:pt idx="35526">
                  <c:v>3.8268806934359998</c:v>
                </c:pt>
                <c:pt idx="35527">
                  <c:v>3.8269832134250001</c:v>
                </c:pt>
                <c:pt idx="35528">
                  <c:v>3.8270573616029999</c:v>
                </c:pt>
                <c:pt idx="35529">
                  <c:v>3.82706284523</c:v>
                </c:pt>
                <c:pt idx="35530">
                  <c:v>3.8270435333249999</c:v>
                </c:pt>
                <c:pt idx="35531">
                  <c:v>3.827036857605</c:v>
                </c:pt>
                <c:pt idx="35532">
                  <c:v>3.8270881175990001</c:v>
                </c:pt>
                <c:pt idx="35533">
                  <c:v>3.8271932601929999</c:v>
                </c:pt>
                <c:pt idx="35534">
                  <c:v>3.8273015022279999</c:v>
                </c:pt>
                <c:pt idx="35535">
                  <c:v>3.8274033069610001</c:v>
                </c:pt>
                <c:pt idx="35536">
                  <c:v>3.8275036811829999</c:v>
                </c:pt>
                <c:pt idx="35537">
                  <c:v>3.8275709152220001</c:v>
                </c:pt>
                <c:pt idx="35538">
                  <c:v>3.8275816440580002</c:v>
                </c:pt>
                <c:pt idx="35539">
                  <c:v>3.827558279037</c:v>
                </c:pt>
                <c:pt idx="35540">
                  <c:v>3.827532291412</c:v>
                </c:pt>
                <c:pt idx="35541">
                  <c:v>3.8275060653690001</c:v>
                </c:pt>
                <c:pt idx="35542">
                  <c:v>3.8275403976439999</c:v>
                </c:pt>
                <c:pt idx="35543">
                  <c:v>3.8276898860930002</c:v>
                </c:pt>
                <c:pt idx="35544">
                  <c:v>3.8279201984409998</c:v>
                </c:pt>
                <c:pt idx="35545">
                  <c:v>3.8282461166380002</c:v>
                </c:pt>
                <c:pt idx="35546">
                  <c:v>3.8282704353330002</c:v>
                </c:pt>
                <c:pt idx="35547">
                  <c:v>3.8282880783080002</c:v>
                </c:pt>
                <c:pt idx="35548">
                  <c:v>3.8283076286319999</c:v>
                </c:pt>
                <c:pt idx="35549">
                  <c:v>3.828336000443</c:v>
                </c:pt>
                <c:pt idx="35550">
                  <c:v>3.8283705711359999</c:v>
                </c:pt>
                <c:pt idx="35551">
                  <c:v>3.8284151554110002</c:v>
                </c:pt>
                <c:pt idx="35552">
                  <c:v>3.8284783363339998</c:v>
                </c:pt>
                <c:pt idx="35553">
                  <c:v>3.8285553455349999</c:v>
                </c:pt>
                <c:pt idx="35554">
                  <c:v>3.828642845154</c:v>
                </c:pt>
                <c:pt idx="35555">
                  <c:v>3.8287324905400002</c:v>
                </c:pt>
                <c:pt idx="35556">
                  <c:v>3.8288166522979998</c:v>
                </c:pt>
                <c:pt idx="35557">
                  <c:v>3.8288991451259999</c:v>
                </c:pt>
                <c:pt idx="35558">
                  <c:v>3.8290619850160001</c:v>
                </c:pt>
                <c:pt idx="35559">
                  <c:v>3.8291423320770002</c:v>
                </c:pt>
                <c:pt idx="35560">
                  <c:v>3.8292250633239999</c:v>
                </c:pt>
                <c:pt idx="35561">
                  <c:v>3.8293826580050001</c:v>
                </c:pt>
                <c:pt idx="35562">
                  <c:v>3.82950091362</c:v>
                </c:pt>
                <c:pt idx="35563">
                  <c:v>3.829549789429</c:v>
                </c:pt>
                <c:pt idx="35564">
                  <c:v>3.8295731544490001</c:v>
                </c:pt>
                <c:pt idx="35565">
                  <c:v>3.8295869827270002</c:v>
                </c:pt>
                <c:pt idx="35566">
                  <c:v>3.8300347328190001</c:v>
                </c:pt>
                <c:pt idx="35567">
                  <c:v>3.8302962780000001</c:v>
                </c:pt>
                <c:pt idx="35568">
                  <c:v>3.8304116725920001</c:v>
                </c:pt>
                <c:pt idx="35569">
                  <c:v>3.8305797576899998</c:v>
                </c:pt>
                <c:pt idx="35570">
                  <c:v>3.8308641910549999</c:v>
                </c:pt>
                <c:pt idx="35571">
                  <c:v>3.8309719562529998</c:v>
                </c:pt>
                <c:pt idx="35572">
                  <c:v>3.8310787677759999</c:v>
                </c:pt>
                <c:pt idx="35573">
                  <c:v>3.831066846848</c:v>
                </c:pt>
                <c:pt idx="35574">
                  <c:v>3.8310472965239999</c:v>
                </c:pt>
                <c:pt idx="35575">
                  <c:v>3.8310437202449998</c:v>
                </c:pt>
                <c:pt idx="35576">
                  <c:v>3.8311548233030002</c:v>
                </c:pt>
                <c:pt idx="35577">
                  <c:v>3.8313167095180001</c:v>
                </c:pt>
                <c:pt idx="35578">
                  <c:v>3.8316936492920002</c:v>
                </c:pt>
                <c:pt idx="35579">
                  <c:v>3.8316645622249998</c:v>
                </c:pt>
                <c:pt idx="35580">
                  <c:v>3.8322525024409999</c:v>
                </c:pt>
                <c:pt idx="35581">
                  <c:v>3.8323667049410002</c:v>
                </c:pt>
                <c:pt idx="35582">
                  <c:v>3.832400798798</c:v>
                </c:pt>
                <c:pt idx="35583">
                  <c:v>3.832627773285</c:v>
                </c:pt>
                <c:pt idx="35584">
                  <c:v>3.8329002857210002</c:v>
                </c:pt>
                <c:pt idx="35585">
                  <c:v>3.8329994678500001</c:v>
                </c:pt>
                <c:pt idx="35586">
                  <c:v>3.833002328873</c:v>
                </c:pt>
                <c:pt idx="35587">
                  <c:v>3.833114147186</c:v>
                </c:pt>
                <c:pt idx="35588">
                  <c:v>3.8333528041839999</c:v>
                </c:pt>
                <c:pt idx="35589">
                  <c:v>3.8334684371950001</c:v>
                </c:pt>
                <c:pt idx="35590">
                  <c:v>3.8334639072419998</c:v>
                </c:pt>
                <c:pt idx="35591">
                  <c:v>3.8334510326390001</c:v>
                </c:pt>
                <c:pt idx="35592">
                  <c:v>3.8334410190580002</c:v>
                </c:pt>
                <c:pt idx="35593">
                  <c:v>3.8334548473360002</c:v>
                </c:pt>
                <c:pt idx="35594">
                  <c:v>3.8335514068599998</c:v>
                </c:pt>
                <c:pt idx="35595">
                  <c:v>3.8336753845209999</c:v>
                </c:pt>
                <c:pt idx="35596">
                  <c:v>3.8339869976040002</c:v>
                </c:pt>
                <c:pt idx="35597">
                  <c:v>3.8340268135070001</c:v>
                </c:pt>
                <c:pt idx="35598">
                  <c:v>3.8341825008389998</c:v>
                </c:pt>
                <c:pt idx="35599">
                  <c:v>3.8344044685359999</c:v>
                </c:pt>
                <c:pt idx="35600">
                  <c:v>3.8345601558690001</c:v>
                </c:pt>
                <c:pt idx="35601">
                  <c:v>3.8346691131589998</c:v>
                </c:pt>
                <c:pt idx="35602">
                  <c:v>3.8347160816189998</c:v>
                </c:pt>
                <c:pt idx="35603">
                  <c:v>3.834760427475</c:v>
                </c:pt>
                <c:pt idx="35604">
                  <c:v>3.8347842693329999</c:v>
                </c:pt>
                <c:pt idx="35605">
                  <c:v>3.8348238468170002</c:v>
                </c:pt>
                <c:pt idx="35606">
                  <c:v>3.8348717689509999</c:v>
                </c:pt>
                <c:pt idx="35607">
                  <c:v>3.8349864482879998</c:v>
                </c:pt>
                <c:pt idx="35608">
                  <c:v>3.8352015018459999</c:v>
                </c:pt>
                <c:pt idx="35609">
                  <c:v>3.8355426788329998</c:v>
                </c:pt>
                <c:pt idx="35610">
                  <c:v>3.8355431556699999</c:v>
                </c:pt>
                <c:pt idx="35611">
                  <c:v>3.8355700969700002</c:v>
                </c:pt>
                <c:pt idx="35612">
                  <c:v>3.8356595039369998</c:v>
                </c:pt>
                <c:pt idx="35613">
                  <c:v>3.8357686996460001</c:v>
                </c:pt>
                <c:pt idx="35614">
                  <c:v>3.8358778953549999</c:v>
                </c:pt>
                <c:pt idx="35615">
                  <c:v>3.835972547531</c:v>
                </c:pt>
                <c:pt idx="35616">
                  <c:v>3.8360040187840001</c:v>
                </c:pt>
                <c:pt idx="35617">
                  <c:v>3.8359889984129998</c:v>
                </c:pt>
                <c:pt idx="35618">
                  <c:v>3.8359680175780002</c:v>
                </c:pt>
                <c:pt idx="35619">
                  <c:v>3.8359453678130002</c:v>
                </c:pt>
                <c:pt idx="35620">
                  <c:v>3.8359315395359999</c:v>
                </c:pt>
                <c:pt idx="35621">
                  <c:v>3.835951328278</c:v>
                </c:pt>
                <c:pt idx="35622">
                  <c:v>3.8360257148739998</c:v>
                </c:pt>
                <c:pt idx="35623">
                  <c:v>3.8361263275150002</c:v>
                </c:pt>
                <c:pt idx="35624">
                  <c:v>3.8362274169920001</c:v>
                </c:pt>
                <c:pt idx="35625">
                  <c:v>3.836328268051</c:v>
                </c:pt>
                <c:pt idx="35626">
                  <c:v>3.836408376694</c:v>
                </c:pt>
                <c:pt idx="35627">
                  <c:v>3.8364236354829999</c:v>
                </c:pt>
                <c:pt idx="35628">
                  <c:v>3.8364050388340001</c:v>
                </c:pt>
                <c:pt idx="35629">
                  <c:v>3.8363816738129999</c:v>
                </c:pt>
                <c:pt idx="35630">
                  <c:v>3.8367400169370001</c:v>
                </c:pt>
                <c:pt idx="35631">
                  <c:v>3.836882829666</c:v>
                </c:pt>
                <c:pt idx="35632">
                  <c:v>3.8370254039759999</c:v>
                </c:pt>
                <c:pt idx="35633">
                  <c:v>3.837175369263</c:v>
                </c:pt>
                <c:pt idx="35634">
                  <c:v>3.837234735489</c:v>
                </c:pt>
                <c:pt idx="35635">
                  <c:v>3.8372824192050001</c:v>
                </c:pt>
                <c:pt idx="35636">
                  <c:v>3.83731508255</c:v>
                </c:pt>
                <c:pt idx="35637">
                  <c:v>3.837344884872</c:v>
                </c:pt>
                <c:pt idx="35638">
                  <c:v>3.8373765945430001</c:v>
                </c:pt>
                <c:pt idx="35639">
                  <c:v>3.8374116420750002</c:v>
                </c:pt>
                <c:pt idx="35640">
                  <c:v>3.8374538421629998</c:v>
                </c:pt>
                <c:pt idx="35641">
                  <c:v>3.8374950885770001</c:v>
                </c:pt>
                <c:pt idx="35642">
                  <c:v>3.8375356197360002</c:v>
                </c:pt>
                <c:pt idx="35643">
                  <c:v>3.837585687637</c:v>
                </c:pt>
                <c:pt idx="35644">
                  <c:v>3.8376493453979998</c:v>
                </c:pt>
                <c:pt idx="35645">
                  <c:v>3.8377263545989999</c:v>
                </c:pt>
                <c:pt idx="35646">
                  <c:v>3.8378183841709999</c:v>
                </c:pt>
                <c:pt idx="35647">
                  <c:v>3.8379120826720001</c:v>
                </c:pt>
                <c:pt idx="35648">
                  <c:v>3.8380012512210002</c:v>
                </c:pt>
                <c:pt idx="35649">
                  <c:v>3.838085651398</c:v>
                </c:pt>
                <c:pt idx="35650">
                  <c:v>3.8382380008700001</c:v>
                </c:pt>
                <c:pt idx="35651">
                  <c:v>3.8385035991669998</c:v>
                </c:pt>
                <c:pt idx="35652">
                  <c:v>3.8385837078090002</c:v>
                </c:pt>
                <c:pt idx="35653">
                  <c:v>3.8387594223020001</c:v>
                </c:pt>
                <c:pt idx="35654">
                  <c:v>3.8389208316799999</c:v>
                </c:pt>
                <c:pt idx="35655">
                  <c:v>3.8390793800349998</c:v>
                </c:pt>
                <c:pt idx="35656">
                  <c:v>3.8391485214230001</c:v>
                </c:pt>
                <c:pt idx="35657">
                  <c:v>3.8391661643980002</c:v>
                </c:pt>
                <c:pt idx="35658">
                  <c:v>3.839149475098</c:v>
                </c:pt>
                <c:pt idx="35659">
                  <c:v>3.8391242027280001</c:v>
                </c:pt>
                <c:pt idx="35660">
                  <c:v>3.8391029834750001</c:v>
                </c:pt>
                <c:pt idx="35661">
                  <c:v>3.8391122817990002</c:v>
                </c:pt>
                <c:pt idx="35662">
                  <c:v>3.8392221927639998</c:v>
                </c:pt>
                <c:pt idx="35663">
                  <c:v>3.8393194675450002</c:v>
                </c:pt>
                <c:pt idx="35664">
                  <c:v>3.8394160270689999</c:v>
                </c:pt>
                <c:pt idx="35665">
                  <c:v>3.8395118713379999</c:v>
                </c:pt>
                <c:pt idx="35666">
                  <c:v>3.8396039009090002</c:v>
                </c:pt>
                <c:pt idx="35667">
                  <c:v>3.8396863937379999</c:v>
                </c:pt>
                <c:pt idx="35668">
                  <c:v>3.8397140502929998</c:v>
                </c:pt>
                <c:pt idx="35669">
                  <c:v>3.8396914005279998</c:v>
                </c:pt>
                <c:pt idx="35670">
                  <c:v>3.8396639823909999</c:v>
                </c:pt>
                <c:pt idx="35671">
                  <c:v>3.8396372795099998</c:v>
                </c:pt>
                <c:pt idx="35672">
                  <c:v>3.8401167392729998</c:v>
                </c:pt>
                <c:pt idx="35673">
                  <c:v>3.840325117111</c:v>
                </c:pt>
                <c:pt idx="35674">
                  <c:v>3.8403854370119999</c:v>
                </c:pt>
                <c:pt idx="35675">
                  <c:v>3.8404352664950001</c:v>
                </c:pt>
                <c:pt idx="35676">
                  <c:v>3.8404774665830002</c:v>
                </c:pt>
                <c:pt idx="35677">
                  <c:v>3.8405179977419999</c:v>
                </c:pt>
                <c:pt idx="35678">
                  <c:v>3.84055685997</c:v>
                </c:pt>
                <c:pt idx="35679">
                  <c:v>3.8406019210819999</c:v>
                </c:pt>
                <c:pt idx="35680">
                  <c:v>3.8406507968899999</c:v>
                </c:pt>
                <c:pt idx="35681">
                  <c:v>3.8406968116760001</c:v>
                </c:pt>
                <c:pt idx="35682">
                  <c:v>3.8407433032989999</c:v>
                </c:pt>
                <c:pt idx="35683">
                  <c:v>3.8407926559450001</c:v>
                </c:pt>
                <c:pt idx="35684">
                  <c:v>3.8408510684969999</c:v>
                </c:pt>
                <c:pt idx="35685">
                  <c:v>3.8409209251399998</c:v>
                </c:pt>
                <c:pt idx="35686">
                  <c:v>3.8410003185270001</c:v>
                </c:pt>
                <c:pt idx="35687">
                  <c:v>3.8410856723790001</c:v>
                </c:pt>
                <c:pt idx="35688">
                  <c:v>3.8411698341370002</c:v>
                </c:pt>
                <c:pt idx="35689">
                  <c:v>3.841249465942</c:v>
                </c:pt>
                <c:pt idx="35690">
                  <c:v>3.8414034843440001</c:v>
                </c:pt>
                <c:pt idx="35691">
                  <c:v>3.841547250748</c:v>
                </c:pt>
                <c:pt idx="35692">
                  <c:v>3.8417580127719999</c:v>
                </c:pt>
                <c:pt idx="35693">
                  <c:v>3.8418033123019999</c:v>
                </c:pt>
                <c:pt idx="35694">
                  <c:v>3.8419501781459999</c:v>
                </c:pt>
                <c:pt idx="35695">
                  <c:v>3.8420960903169998</c:v>
                </c:pt>
                <c:pt idx="35696">
                  <c:v>3.8422255516049999</c:v>
                </c:pt>
                <c:pt idx="35697">
                  <c:v>3.8422489166260001</c:v>
                </c:pt>
                <c:pt idx="35698">
                  <c:v>3.8422245979310001</c:v>
                </c:pt>
                <c:pt idx="35699">
                  <c:v>3.8421940803529999</c:v>
                </c:pt>
                <c:pt idx="35700">
                  <c:v>3.8421669006350001</c:v>
                </c:pt>
                <c:pt idx="35701">
                  <c:v>3.8421533107760002</c:v>
                </c:pt>
                <c:pt idx="35702">
                  <c:v>3.8421602249150002</c:v>
                </c:pt>
                <c:pt idx="35703">
                  <c:v>3.842190742493</c:v>
                </c:pt>
                <c:pt idx="35704">
                  <c:v>3.8422784805300001</c:v>
                </c:pt>
                <c:pt idx="35705">
                  <c:v>3.8423752784729999</c:v>
                </c:pt>
                <c:pt idx="35706">
                  <c:v>3.8424761295319998</c:v>
                </c:pt>
                <c:pt idx="35707">
                  <c:v>3.8425734043120001</c:v>
                </c:pt>
                <c:pt idx="35708">
                  <c:v>3.8426136970520002</c:v>
                </c:pt>
                <c:pt idx="35709">
                  <c:v>3.8426134586330001</c:v>
                </c:pt>
                <c:pt idx="35710">
                  <c:v>3.8425772190090002</c:v>
                </c:pt>
                <c:pt idx="35711">
                  <c:v>3.8425543308260002</c:v>
                </c:pt>
                <c:pt idx="35712">
                  <c:v>3.8425583839419999</c:v>
                </c:pt>
                <c:pt idx="35713">
                  <c:v>3.8426213264469999</c:v>
                </c:pt>
                <c:pt idx="35714">
                  <c:v>3.8427188396449998</c:v>
                </c:pt>
                <c:pt idx="35715">
                  <c:v>3.8428208827970001</c:v>
                </c:pt>
                <c:pt idx="35716">
                  <c:v>3.842916250229</c:v>
                </c:pt>
                <c:pt idx="35717">
                  <c:v>3.8429851531980002</c:v>
                </c:pt>
                <c:pt idx="35718">
                  <c:v>3.842989683151</c:v>
                </c:pt>
                <c:pt idx="35719">
                  <c:v>3.8429839611049998</c:v>
                </c:pt>
                <c:pt idx="35720">
                  <c:v>3.8429837226869998</c:v>
                </c:pt>
                <c:pt idx="35721">
                  <c:v>3.8431007862089999</c:v>
                </c:pt>
                <c:pt idx="35722">
                  <c:v>3.8431823253630002</c:v>
                </c:pt>
                <c:pt idx="35723">
                  <c:v>3.843270301819</c:v>
                </c:pt>
                <c:pt idx="35724">
                  <c:v>3.8433632850650001</c:v>
                </c:pt>
                <c:pt idx="35725">
                  <c:v>3.8434619903559999</c:v>
                </c:pt>
                <c:pt idx="35726">
                  <c:v>3.8435699939729999</c:v>
                </c:pt>
                <c:pt idx="35727">
                  <c:v>3.8436799049379999</c:v>
                </c:pt>
                <c:pt idx="35728">
                  <c:v>3.8437922000890001</c:v>
                </c:pt>
                <c:pt idx="35729">
                  <c:v>3.8438956737519998</c:v>
                </c:pt>
                <c:pt idx="35730">
                  <c:v>3.8439846038819998</c:v>
                </c:pt>
                <c:pt idx="35731">
                  <c:v>3.844051599503</c:v>
                </c:pt>
                <c:pt idx="35732">
                  <c:v>3.8441085815429998</c:v>
                </c:pt>
                <c:pt idx="35733">
                  <c:v>3.8441553115840001</c:v>
                </c:pt>
                <c:pt idx="35734">
                  <c:v>3.844198226929</c:v>
                </c:pt>
                <c:pt idx="35735">
                  <c:v>3.8442347049709999</c:v>
                </c:pt>
                <c:pt idx="35736">
                  <c:v>3.8442673683169999</c:v>
                </c:pt>
                <c:pt idx="35737">
                  <c:v>3.8442964553830001</c:v>
                </c:pt>
                <c:pt idx="35738">
                  <c:v>3.8443236351009999</c:v>
                </c:pt>
                <c:pt idx="35739">
                  <c:v>3.8443582057949999</c:v>
                </c:pt>
                <c:pt idx="35740">
                  <c:v>3.8444731235499998</c:v>
                </c:pt>
                <c:pt idx="35741">
                  <c:v>3.845066547394</c:v>
                </c:pt>
                <c:pt idx="35742">
                  <c:v>3.845075130463</c:v>
                </c:pt>
                <c:pt idx="35743">
                  <c:v>3.8450436592099999</c:v>
                </c:pt>
                <c:pt idx="35744">
                  <c:v>3.8450095653530001</c:v>
                </c:pt>
                <c:pt idx="35745">
                  <c:v>3.845071792603</c:v>
                </c:pt>
                <c:pt idx="35746">
                  <c:v>3.8451633453370002</c:v>
                </c:pt>
                <c:pt idx="35747">
                  <c:v>3.8452551364900001</c:v>
                </c:pt>
                <c:pt idx="35748">
                  <c:v>3.8453471660609999</c:v>
                </c:pt>
                <c:pt idx="35749">
                  <c:v>3.8454401493070001</c:v>
                </c:pt>
                <c:pt idx="35750">
                  <c:v>3.8455219268800001</c:v>
                </c:pt>
                <c:pt idx="35751">
                  <c:v>3.8455657958980001</c:v>
                </c:pt>
                <c:pt idx="35752">
                  <c:v>3.8455460071559999</c:v>
                </c:pt>
                <c:pt idx="35753">
                  <c:v>3.8455109596249999</c:v>
                </c:pt>
                <c:pt idx="35754">
                  <c:v>3.8454732894900001</c:v>
                </c:pt>
                <c:pt idx="35755">
                  <c:v>3.845444917679</c:v>
                </c:pt>
                <c:pt idx="35756">
                  <c:v>3.8454525470730001</c:v>
                </c:pt>
                <c:pt idx="35757">
                  <c:v>3.8455243110659998</c:v>
                </c:pt>
                <c:pt idx="35758">
                  <c:v>3.8456163406370001</c:v>
                </c:pt>
                <c:pt idx="35759">
                  <c:v>3.8457121849060001</c:v>
                </c:pt>
                <c:pt idx="35760">
                  <c:v>3.845865249634</c:v>
                </c:pt>
                <c:pt idx="35761">
                  <c:v>3.8459501266479998</c:v>
                </c:pt>
                <c:pt idx="35762">
                  <c:v>3.8459711074829999</c:v>
                </c:pt>
                <c:pt idx="35763">
                  <c:v>3.8459503650669999</c:v>
                </c:pt>
                <c:pt idx="35764">
                  <c:v>3.8459255695340002</c:v>
                </c:pt>
                <c:pt idx="35765">
                  <c:v>3.8458976745609998</c:v>
                </c:pt>
                <c:pt idx="35766">
                  <c:v>3.8458960056299998</c:v>
                </c:pt>
                <c:pt idx="35767">
                  <c:v>3.846001386642</c:v>
                </c:pt>
                <c:pt idx="35768">
                  <c:v>3.8461694717410002</c:v>
                </c:pt>
                <c:pt idx="35769">
                  <c:v>3.8464508056639999</c:v>
                </c:pt>
                <c:pt idx="35770">
                  <c:v>3.8465833663939999</c:v>
                </c:pt>
                <c:pt idx="35771">
                  <c:v>3.8466346263890001</c:v>
                </c:pt>
                <c:pt idx="35772">
                  <c:v>3.8466765880580001</c:v>
                </c:pt>
                <c:pt idx="35773">
                  <c:v>3.846716165543</c:v>
                </c:pt>
                <c:pt idx="35774">
                  <c:v>3.8467574119569998</c:v>
                </c:pt>
                <c:pt idx="35775">
                  <c:v>3.8467926979059999</c:v>
                </c:pt>
                <c:pt idx="35776">
                  <c:v>3.8468286991120002</c:v>
                </c:pt>
                <c:pt idx="35777">
                  <c:v>3.8468639850619999</c:v>
                </c:pt>
                <c:pt idx="35778">
                  <c:v>3.8469002246859998</c:v>
                </c:pt>
                <c:pt idx="35779">
                  <c:v>3.8469429016109999</c:v>
                </c:pt>
                <c:pt idx="35780">
                  <c:v>3.8469958305360001</c:v>
                </c:pt>
                <c:pt idx="35781">
                  <c:v>3.8470623493190002</c:v>
                </c:pt>
                <c:pt idx="35782">
                  <c:v>3.8472177982329998</c:v>
                </c:pt>
                <c:pt idx="35783">
                  <c:v>3.8473813533780001</c:v>
                </c:pt>
                <c:pt idx="35784">
                  <c:v>3.8475332260130002</c:v>
                </c:pt>
                <c:pt idx="35785">
                  <c:v>3.8476741313930001</c:v>
                </c:pt>
                <c:pt idx="35786">
                  <c:v>3.8478431701660001</c:v>
                </c:pt>
                <c:pt idx="35787">
                  <c:v>3.8478946685789999</c:v>
                </c:pt>
                <c:pt idx="35788">
                  <c:v>3.847987651825</c:v>
                </c:pt>
                <c:pt idx="35789">
                  <c:v>3.8480875492100002</c:v>
                </c:pt>
                <c:pt idx="35790">
                  <c:v>3.8481767177580002</c:v>
                </c:pt>
                <c:pt idx="35791">
                  <c:v>3.8482241630549998</c:v>
                </c:pt>
                <c:pt idx="35792">
                  <c:v>3.848311901093</c:v>
                </c:pt>
                <c:pt idx="35793">
                  <c:v>3.848397254944</c:v>
                </c:pt>
                <c:pt idx="35794">
                  <c:v>3.8484327793120001</c:v>
                </c:pt>
                <c:pt idx="35795">
                  <c:v>3.8484187126160001</c:v>
                </c:pt>
                <c:pt idx="35796">
                  <c:v>3.8483810424799998</c:v>
                </c:pt>
                <c:pt idx="35797">
                  <c:v>3.8483603000639999</c:v>
                </c:pt>
                <c:pt idx="35798">
                  <c:v>3.8488137722019999</c:v>
                </c:pt>
                <c:pt idx="35799">
                  <c:v>3.8490974903109998</c:v>
                </c:pt>
                <c:pt idx="35800">
                  <c:v>3.8491377830509999</c:v>
                </c:pt>
                <c:pt idx="35801">
                  <c:v>3.8491747379299999</c:v>
                </c:pt>
                <c:pt idx="35802">
                  <c:v>3.8491940498349999</c:v>
                </c:pt>
                <c:pt idx="35803">
                  <c:v>3.849215507507</c:v>
                </c:pt>
                <c:pt idx="35804">
                  <c:v>3.8492391109469999</c:v>
                </c:pt>
                <c:pt idx="35805">
                  <c:v>3.8492636680599999</c:v>
                </c:pt>
                <c:pt idx="35806">
                  <c:v>3.8492982387539998</c:v>
                </c:pt>
                <c:pt idx="35807">
                  <c:v>3.8494198322300002</c:v>
                </c:pt>
                <c:pt idx="35808">
                  <c:v>3.8495655059809999</c:v>
                </c:pt>
                <c:pt idx="35809">
                  <c:v>3.8497805595400001</c:v>
                </c:pt>
                <c:pt idx="35810">
                  <c:v>3.8500180244450002</c:v>
                </c:pt>
                <c:pt idx="35811">
                  <c:v>3.849994897842</c:v>
                </c:pt>
                <c:pt idx="35812">
                  <c:v>3.8500084877009999</c:v>
                </c:pt>
                <c:pt idx="35813">
                  <c:v>3.8500828742979998</c:v>
                </c:pt>
                <c:pt idx="35814">
                  <c:v>3.8501765728000001</c:v>
                </c:pt>
                <c:pt idx="35815">
                  <c:v>3.8502750396729999</c:v>
                </c:pt>
                <c:pt idx="35816">
                  <c:v>3.8503720760350002</c:v>
                </c:pt>
                <c:pt idx="35817">
                  <c:v>3.8504579067229998</c:v>
                </c:pt>
                <c:pt idx="35818">
                  <c:v>3.8505315780639999</c:v>
                </c:pt>
                <c:pt idx="35819">
                  <c:v>3.8505427837370001</c:v>
                </c:pt>
                <c:pt idx="35820">
                  <c:v>3.8505203723910002</c:v>
                </c:pt>
                <c:pt idx="35821">
                  <c:v>3.8504834175110001</c:v>
                </c:pt>
                <c:pt idx="35822">
                  <c:v>3.8504583835599999</c:v>
                </c:pt>
                <c:pt idx="35823">
                  <c:v>3.8504843711849999</c:v>
                </c:pt>
                <c:pt idx="35824">
                  <c:v>3.8505651950840001</c:v>
                </c:pt>
                <c:pt idx="35825">
                  <c:v>3.8506104946140001</c:v>
                </c:pt>
                <c:pt idx="35826">
                  <c:v>3.8507041931149999</c:v>
                </c:pt>
                <c:pt idx="35827">
                  <c:v>3.850749731064</c:v>
                </c:pt>
                <c:pt idx="35828">
                  <c:v>3.850796937943</c:v>
                </c:pt>
                <c:pt idx="35829">
                  <c:v>3.8508868217469998</c:v>
                </c:pt>
                <c:pt idx="35830">
                  <c:v>3.8509240150449999</c:v>
                </c:pt>
                <c:pt idx="35831">
                  <c:v>3.850950479507</c:v>
                </c:pt>
                <c:pt idx="35832">
                  <c:v>3.8509585857389999</c:v>
                </c:pt>
                <c:pt idx="35833">
                  <c:v>3.8509454727170001</c:v>
                </c:pt>
                <c:pt idx="35834">
                  <c:v>3.8509111404419998</c:v>
                </c:pt>
                <c:pt idx="35835">
                  <c:v>3.8508820533749999</c:v>
                </c:pt>
                <c:pt idx="35836">
                  <c:v>3.850861310959</c:v>
                </c:pt>
                <c:pt idx="35837">
                  <c:v>3.850882530212</c:v>
                </c:pt>
                <c:pt idx="35838">
                  <c:v>3.8509597778320002</c:v>
                </c:pt>
                <c:pt idx="35839">
                  <c:v>3.851058721542</c:v>
                </c:pt>
                <c:pt idx="35840">
                  <c:v>3.851213932037</c:v>
                </c:pt>
                <c:pt idx="35841">
                  <c:v>3.851410627365</c:v>
                </c:pt>
                <c:pt idx="35842">
                  <c:v>3.851468324661</c:v>
                </c:pt>
                <c:pt idx="35843">
                  <c:v>3.8515055179600002</c:v>
                </c:pt>
                <c:pt idx="35844">
                  <c:v>3.8515965938569998</c:v>
                </c:pt>
                <c:pt idx="35845">
                  <c:v>3.8516738414759999</c:v>
                </c:pt>
                <c:pt idx="35846">
                  <c:v>3.851764678955</c:v>
                </c:pt>
                <c:pt idx="35847">
                  <c:v>3.8518662452700001</c:v>
                </c:pt>
                <c:pt idx="35848">
                  <c:v>3.8519716262819998</c:v>
                </c:pt>
                <c:pt idx="35849">
                  <c:v>3.8520808219910001</c:v>
                </c:pt>
                <c:pt idx="35850">
                  <c:v>3.852197170258</c:v>
                </c:pt>
                <c:pt idx="35851">
                  <c:v>3.8523163795470001</c:v>
                </c:pt>
                <c:pt idx="35852">
                  <c:v>3.8524339199069999</c:v>
                </c:pt>
                <c:pt idx="35853">
                  <c:v>3.8525464534760001</c:v>
                </c:pt>
                <c:pt idx="35854">
                  <c:v>3.8526425361630001</c:v>
                </c:pt>
                <c:pt idx="35855">
                  <c:v>3.8527159690859998</c:v>
                </c:pt>
                <c:pt idx="35856">
                  <c:v>3.8527681827550002</c:v>
                </c:pt>
                <c:pt idx="35857">
                  <c:v>3.8528091907499999</c:v>
                </c:pt>
                <c:pt idx="35858">
                  <c:v>3.8528463840480001</c:v>
                </c:pt>
                <c:pt idx="35859">
                  <c:v>3.8528802394869999</c:v>
                </c:pt>
                <c:pt idx="35860">
                  <c:v>3.8529093265530001</c:v>
                </c:pt>
                <c:pt idx="35861">
                  <c:v>3.8529322147370002</c:v>
                </c:pt>
                <c:pt idx="35862">
                  <c:v>3.852950572968</c:v>
                </c:pt>
                <c:pt idx="35863">
                  <c:v>3.8530540466310002</c:v>
                </c:pt>
                <c:pt idx="35864">
                  <c:v>3.8536627292630001</c:v>
                </c:pt>
                <c:pt idx="35865">
                  <c:v>3.8536965847019999</c:v>
                </c:pt>
                <c:pt idx="35866">
                  <c:v>3.8540682792659999</c:v>
                </c:pt>
                <c:pt idx="35867">
                  <c:v>3.854331731796</c:v>
                </c:pt>
                <c:pt idx="35868">
                  <c:v>3.8543505668639999</c:v>
                </c:pt>
                <c:pt idx="35869">
                  <c:v>3.8543260097499998</c:v>
                </c:pt>
                <c:pt idx="35870">
                  <c:v>3.8547523021700001</c:v>
                </c:pt>
                <c:pt idx="35871">
                  <c:v>3.8549599647520001</c:v>
                </c:pt>
                <c:pt idx="35872">
                  <c:v>3.8549742698670002</c:v>
                </c:pt>
                <c:pt idx="35873">
                  <c:v>3.8550965785979998</c:v>
                </c:pt>
                <c:pt idx="35874">
                  <c:v>3.8554577827449998</c:v>
                </c:pt>
                <c:pt idx="35875">
                  <c:v>3.8555850982669999</c:v>
                </c:pt>
                <c:pt idx="35876">
                  <c:v>3.8555724620820002</c:v>
                </c:pt>
                <c:pt idx="35877">
                  <c:v>3.855543851852</c:v>
                </c:pt>
                <c:pt idx="35878">
                  <c:v>3.855545520782</c:v>
                </c:pt>
                <c:pt idx="35879">
                  <c:v>3.85560131073</c:v>
                </c:pt>
                <c:pt idx="35880">
                  <c:v>3.8556430339809999</c:v>
                </c:pt>
                <c:pt idx="35881">
                  <c:v>3.8557434082030002</c:v>
                </c:pt>
                <c:pt idx="35882">
                  <c:v>3.8558449745179999</c:v>
                </c:pt>
                <c:pt idx="35883">
                  <c:v>3.8559472560880002</c:v>
                </c:pt>
                <c:pt idx="35884">
                  <c:v>3.8561022281650001</c:v>
                </c:pt>
                <c:pt idx="35885">
                  <c:v>3.856092691422</c:v>
                </c:pt>
                <c:pt idx="35886">
                  <c:v>3.8563921451569998</c:v>
                </c:pt>
                <c:pt idx="35887">
                  <c:v>3.8565986156459999</c:v>
                </c:pt>
                <c:pt idx="35888">
                  <c:v>3.856745481491</c:v>
                </c:pt>
                <c:pt idx="35889">
                  <c:v>3.8568887710570001</c:v>
                </c:pt>
                <c:pt idx="35890">
                  <c:v>3.8569784164429999</c:v>
                </c:pt>
                <c:pt idx="35891">
                  <c:v>3.8570091724400002</c:v>
                </c:pt>
                <c:pt idx="35892">
                  <c:v>3.857170581818</c:v>
                </c:pt>
                <c:pt idx="35893">
                  <c:v>3.857566833496</c:v>
                </c:pt>
                <c:pt idx="35894">
                  <c:v>3.8577666282649998</c:v>
                </c:pt>
                <c:pt idx="35895">
                  <c:v>3.8578755855560001</c:v>
                </c:pt>
                <c:pt idx="35896">
                  <c:v>3.8579261302950001</c:v>
                </c:pt>
                <c:pt idx="35897">
                  <c:v>3.8579471111300001</c:v>
                </c:pt>
                <c:pt idx="35898">
                  <c:v>3.8579683303830001</c:v>
                </c:pt>
                <c:pt idx="35899">
                  <c:v>3.857992172241</c:v>
                </c:pt>
                <c:pt idx="35900">
                  <c:v>3.8580160140989999</c:v>
                </c:pt>
                <c:pt idx="35901">
                  <c:v>3.8580396175380001</c:v>
                </c:pt>
                <c:pt idx="35902">
                  <c:v>3.858068704605</c:v>
                </c:pt>
                <c:pt idx="35903">
                  <c:v>3.8581047058109998</c:v>
                </c:pt>
                <c:pt idx="35904">
                  <c:v>3.8581564426420001</c:v>
                </c:pt>
                <c:pt idx="35905">
                  <c:v>3.858227729797</c:v>
                </c:pt>
                <c:pt idx="35906">
                  <c:v>3.8583052158359998</c:v>
                </c:pt>
                <c:pt idx="35907">
                  <c:v>3.8583850860600002</c:v>
                </c:pt>
                <c:pt idx="35908">
                  <c:v>3.8584661483759999</c:v>
                </c:pt>
                <c:pt idx="35909">
                  <c:v>3.8586177825929999</c:v>
                </c:pt>
                <c:pt idx="35910">
                  <c:v>3.858965158463</c:v>
                </c:pt>
                <c:pt idx="35911">
                  <c:v>3.8589377403260001</c:v>
                </c:pt>
                <c:pt idx="35912">
                  <c:v>3.8589136600490002</c:v>
                </c:pt>
                <c:pt idx="35913">
                  <c:v>3.8589067459109998</c:v>
                </c:pt>
                <c:pt idx="35914">
                  <c:v>3.8589577674869999</c:v>
                </c:pt>
                <c:pt idx="35915">
                  <c:v>3.8595016002659999</c:v>
                </c:pt>
                <c:pt idx="35916">
                  <c:v>3.859528541565</c:v>
                </c:pt>
                <c:pt idx="35917">
                  <c:v>3.8598659038540002</c:v>
                </c:pt>
                <c:pt idx="35918">
                  <c:v>3.860210180283</c:v>
                </c:pt>
                <c:pt idx="35919">
                  <c:v>3.8601849079130002</c:v>
                </c:pt>
                <c:pt idx="35920">
                  <c:v>3.8602285385130002</c:v>
                </c:pt>
                <c:pt idx="35921">
                  <c:v>3.8603188991550001</c:v>
                </c:pt>
                <c:pt idx="35922">
                  <c:v>3.860423326492</c:v>
                </c:pt>
                <c:pt idx="35923">
                  <c:v>3.8605196475980001</c:v>
                </c:pt>
                <c:pt idx="35924">
                  <c:v>3.8606138229370002</c:v>
                </c:pt>
                <c:pt idx="35925">
                  <c:v>3.8607022762300001</c:v>
                </c:pt>
                <c:pt idx="35926">
                  <c:v>3.8607430458069998</c:v>
                </c:pt>
                <c:pt idx="35927">
                  <c:v>3.8607273101809998</c:v>
                </c:pt>
                <c:pt idx="35928">
                  <c:v>3.8606979846949998</c:v>
                </c:pt>
                <c:pt idx="35929">
                  <c:v>3.8606715202330002</c:v>
                </c:pt>
                <c:pt idx="35930">
                  <c:v>3.8608582019809998</c:v>
                </c:pt>
                <c:pt idx="35931">
                  <c:v>3.8610243797299999</c:v>
                </c:pt>
                <c:pt idx="35932">
                  <c:v>3.8611352443700002</c:v>
                </c:pt>
                <c:pt idx="35933">
                  <c:v>3.861226797104</c:v>
                </c:pt>
                <c:pt idx="35934">
                  <c:v>3.8612675666810001</c:v>
                </c:pt>
                <c:pt idx="35935">
                  <c:v>3.8612484931950002</c:v>
                </c:pt>
                <c:pt idx="35936">
                  <c:v>3.8612215518949999</c:v>
                </c:pt>
                <c:pt idx="35937">
                  <c:v>3.8611993789670001</c:v>
                </c:pt>
                <c:pt idx="35938">
                  <c:v>3.8614656925199999</c:v>
                </c:pt>
                <c:pt idx="35939">
                  <c:v>3.8616180419920001</c:v>
                </c:pt>
                <c:pt idx="35940">
                  <c:v>3.8617775440219999</c:v>
                </c:pt>
                <c:pt idx="35941">
                  <c:v>3.8618621826170001</c:v>
                </c:pt>
                <c:pt idx="35942">
                  <c:v>3.86194729805</c:v>
                </c:pt>
                <c:pt idx="35943">
                  <c:v>3.862020492554</c:v>
                </c:pt>
                <c:pt idx="35944">
                  <c:v>3.8621208667759999</c:v>
                </c:pt>
                <c:pt idx="35945">
                  <c:v>3.8621428012850001</c:v>
                </c:pt>
                <c:pt idx="35946">
                  <c:v>3.8621592521669998</c:v>
                </c:pt>
                <c:pt idx="35947">
                  <c:v>3.8621973991390002</c:v>
                </c:pt>
                <c:pt idx="35948">
                  <c:v>3.8622283935550001</c:v>
                </c:pt>
                <c:pt idx="35949">
                  <c:v>3.8627543449399999</c:v>
                </c:pt>
                <c:pt idx="35950">
                  <c:v>3.862916946411</c:v>
                </c:pt>
                <c:pt idx="35951">
                  <c:v>3.8629076480869999</c:v>
                </c:pt>
                <c:pt idx="35952">
                  <c:v>3.8632621765140001</c:v>
                </c:pt>
                <c:pt idx="35953">
                  <c:v>3.8634042739869998</c:v>
                </c:pt>
                <c:pt idx="35954">
                  <c:v>3.8635430336000001</c:v>
                </c:pt>
                <c:pt idx="35955">
                  <c:v>3.863665103912</c:v>
                </c:pt>
                <c:pt idx="35956">
                  <c:v>3.863706827164</c:v>
                </c:pt>
                <c:pt idx="35957">
                  <c:v>3.863753795624</c:v>
                </c:pt>
                <c:pt idx="35958">
                  <c:v>3.8637688159939998</c:v>
                </c:pt>
                <c:pt idx="35959">
                  <c:v>3.8637950420379998</c:v>
                </c:pt>
                <c:pt idx="35960">
                  <c:v>3.8638188838960001</c:v>
                </c:pt>
                <c:pt idx="35961">
                  <c:v>3.8639519214629998</c:v>
                </c:pt>
                <c:pt idx="35962">
                  <c:v>3.8645265102390001</c:v>
                </c:pt>
                <c:pt idx="35963">
                  <c:v>3.8645467758179999</c:v>
                </c:pt>
                <c:pt idx="35964">
                  <c:v>3.8645250797270001</c:v>
                </c:pt>
                <c:pt idx="35965">
                  <c:v>3.8645050525669999</c:v>
                </c:pt>
                <c:pt idx="35966">
                  <c:v>3.8645937442779998</c:v>
                </c:pt>
                <c:pt idx="35967">
                  <c:v>3.864686727524</c:v>
                </c:pt>
                <c:pt idx="35968">
                  <c:v>3.8647847175600001</c:v>
                </c:pt>
                <c:pt idx="35969">
                  <c:v>3.86488199234</c:v>
                </c:pt>
                <c:pt idx="35970">
                  <c:v>3.864974498749</c:v>
                </c:pt>
                <c:pt idx="35971">
                  <c:v>3.8650467395780002</c:v>
                </c:pt>
                <c:pt idx="35972">
                  <c:v>3.8650784492489998</c:v>
                </c:pt>
                <c:pt idx="35973">
                  <c:v>3.8650577068329999</c:v>
                </c:pt>
                <c:pt idx="35974">
                  <c:v>3.865030288696</c:v>
                </c:pt>
                <c:pt idx="35975">
                  <c:v>3.86501121521</c:v>
                </c:pt>
                <c:pt idx="35976">
                  <c:v>3.8650643825530002</c:v>
                </c:pt>
                <c:pt idx="35977">
                  <c:v>3.8654439449310001</c:v>
                </c:pt>
                <c:pt idx="35978">
                  <c:v>3.8655958175660001</c:v>
                </c:pt>
                <c:pt idx="35979">
                  <c:v>3.865673542023</c:v>
                </c:pt>
                <c:pt idx="35980">
                  <c:v>3.8657503128049999</c:v>
                </c:pt>
                <c:pt idx="35981">
                  <c:v>3.8658084869380001</c:v>
                </c:pt>
                <c:pt idx="35982">
                  <c:v>3.865849733353</c:v>
                </c:pt>
                <c:pt idx="35983">
                  <c:v>3.8658814430240001</c:v>
                </c:pt>
                <c:pt idx="35984">
                  <c:v>3.8659033775329998</c:v>
                </c:pt>
                <c:pt idx="35985">
                  <c:v>3.8659212589259999</c:v>
                </c:pt>
                <c:pt idx="35986">
                  <c:v>3.8659410476680001</c:v>
                </c:pt>
                <c:pt idx="35987">
                  <c:v>3.8659594058989999</c:v>
                </c:pt>
                <c:pt idx="35988">
                  <c:v>3.865977287292</c:v>
                </c:pt>
                <c:pt idx="35989">
                  <c:v>3.86599111557</c:v>
                </c:pt>
                <c:pt idx="35990">
                  <c:v>3.866046905518</c:v>
                </c:pt>
                <c:pt idx="35991">
                  <c:v>3.8664193153380002</c:v>
                </c:pt>
                <c:pt idx="35992">
                  <c:v>3.8667807579039999</c:v>
                </c:pt>
                <c:pt idx="35993">
                  <c:v>3.8667659759520001</c:v>
                </c:pt>
                <c:pt idx="35994">
                  <c:v>3.8669166564939998</c:v>
                </c:pt>
                <c:pt idx="35995">
                  <c:v>3.8671956062319999</c:v>
                </c:pt>
                <c:pt idx="35996">
                  <c:v>3.8673858642579999</c:v>
                </c:pt>
                <c:pt idx="35997">
                  <c:v>3.8673925399779998</c:v>
                </c:pt>
                <c:pt idx="35998">
                  <c:v>3.867373943329</c:v>
                </c:pt>
                <c:pt idx="35999">
                  <c:v>3.8673553466800001</c:v>
                </c:pt>
                <c:pt idx="36000">
                  <c:v>3.8673717975619999</c:v>
                </c:pt>
                <c:pt idx="36001">
                  <c:v>3.8674492836000001</c:v>
                </c:pt>
                <c:pt idx="36002">
                  <c:v>3.8675496578219999</c:v>
                </c:pt>
                <c:pt idx="36003">
                  <c:v>3.8676519393920001</c:v>
                </c:pt>
                <c:pt idx="36004">
                  <c:v>3.8677551746369998</c:v>
                </c:pt>
                <c:pt idx="36005">
                  <c:v>3.8678228855130001</c:v>
                </c:pt>
                <c:pt idx="36006">
                  <c:v>3.8678245544430001</c:v>
                </c:pt>
                <c:pt idx="36007">
                  <c:v>3.8678121566770001</c:v>
                </c:pt>
                <c:pt idx="36008">
                  <c:v>3.8677952289580002</c:v>
                </c:pt>
                <c:pt idx="36009">
                  <c:v>3.8679919242860001</c:v>
                </c:pt>
                <c:pt idx="36010">
                  <c:v>3.8683848381039998</c:v>
                </c:pt>
                <c:pt idx="36011">
                  <c:v>3.8684968948359999</c:v>
                </c:pt>
                <c:pt idx="36012">
                  <c:v>3.8686478137970002</c:v>
                </c:pt>
                <c:pt idx="36013">
                  <c:v>3.8687331676480001</c:v>
                </c:pt>
                <c:pt idx="36014">
                  <c:v>3.8688194751739999</c:v>
                </c:pt>
                <c:pt idx="36015">
                  <c:v>3.868912220001</c:v>
                </c:pt>
                <c:pt idx="36016">
                  <c:v>3.8690052032470001</c:v>
                </c:pt>
                <c:pt idx="36017">
                  <c:v>3.8690941333770001</c:v>
                </c:pt>
                <c:pt idx="36018">
                  <c:v>3.869170188904</c:v>
                </c:pt>
                <c:pt idx="36019">
                  <c:v>3.869224309921</c:v>
                </c:pt>
                <c:pt idx="36020">
                  <c:v>3.8692617416380002</c:v>
                </c:pt>
                <c:pt idx="36021">
                  <c:v>3.8692901134489999</c:v>
                </c:pt>
                <c:pt idx="36022">
                  <c:v>3.8693149089809999</c:v>
                </c:pt>
                <c:pt idx="36023">
                  <c:v>3.8693523406980002</c:v>
                </c:pt>
                <c:pt idx="36024">
                  <c:v>3.869684696198</c:v>
                </c:pt>
                <c:pt idx="36025">
                  <c:v>3.8699765205380001</c:v>
                </c:pt>
                <c:pt idx="36026">
                  <c:v>3.870094537735</c:v>
                </c:pt>
                <c:pt idx="36027">
                  <c:v>3.870528936386</c:v>
                </c:pt>
                <c:pt idx="36028">
                  <c:v>3.8705890178679998</c:v>
                </c:pt>
                <c:pt idx="36029">
                  <c:v>3.8705821037289998</c:v>
                </c:pt>
                <c:pt idx="36030">
                  <c:v>3.8706445693970002</c:v>
                </c:pt>
                <c:pt idx="36031">
                  <c:v>3.8711996078489999</c:v>
                </c:pt>
                <c:pt idx="36032">
                  <c:v>3.871233463287</c:v>
                </c:pt>
                <c:pt idx="36033">
                  <c:v>3.8712563514710001</c:v>
                </c:pt>
                <c:pt idx="36034">
                  <c:v>3.8712923526759999</c:v>
                </c:pt>
                <c:pt idx="36035">
                  <c:v>3.8713655471799999</c:v>
                </c:pt>
                <c:pt idx="36036">
                  <c:v>3.8714954853060002</c:v>
                </c:pt>
                <c:pt idx="36037">
                  <c:v>3.871968984604</c:v>
                </c:pt>
                <c:pt idx="36038">
                  <c:v>3.8719739913939999</c:v>
                </c:pt>
                <c:pt idx="36039">
                  <c:v>3.8719575405120001</c:v>
                </c:pt>
                <c:pt idx="36040">
                  <c:v>3.871942996979</c:v>
                </c:pt>
                <c:pt idx="36041">
                  <c:v>3.8719248771669998</c:v>
                </c:pt>
                <c:pt idx="36042">
                  <c:v>3.8719460964199999</c:v>
                </c:pt>
                <c:pt idx="36043">
                  <c:v>3.8720357418060001</c:v>
                </c:pt>
                <c:pt idx="36044">
                  <c:v>3.8720865249630001</c:v>
                </c:pt>
                <c:pt idx="36045">
                  <c:v>3.8721892833710001</c:v>
                </c:pt>
                <c:pt idx="36046">
                  <c:v>3.872241258621</c:v>
                </c:pt>
                <c:pt idx="36047">
                  <c:v>3.8723399639129998</c:v>
                </c:pt>
                <c:pt idx="36048">
                  <c:v>3.8723742961880001</c:v>
                </c:pt>
                <c:pt idx="36049">
                  <c:v>3.8723871707919999</c:v>
                </c:pt>
                <c:pt idx="36050">
                  <c:v>3.8723673820500002</c:v>
                </c:pt>
                <c:pt idx="36051">
                  <c:v>3.8723561763759999</c:v>
                </c:pt>
                <c:pt idx="36052">
                  <c:v>3.872330188751</c:v>
                </c:pt>
                <c:pt idx="36053">
                  <c:v>3.8723044395450001</c:v>
                </c:pt>
                <c:pt idx="36054">
                  <c:v>3.872300386429</c:v>
                </c:pt>
                <c:pt idx="36055">
                  <c:v>3.8723638057710001</c:v>
                </c:pt>
                <c:pt idx="36056">
                  <c:v>3.872462511063</c:v>
                </c:pt>
                <c:pt idx="36057">
                  <c:v>3.8725121021270001</c:v>
                </c:pt>
                <c:pt idx="36058">
                  <c:v>3.8725624084470001</c:v>
                </c:pt>
                <c:pt idx="36059">
                  <c:v>3.8726713657379999</c:v>
                </c:pt>
                <c:pt idx="36060">
                  <c:v>3.8728682994839998</c:v>
                </c:pt>
                <c:pt idx="36061">
                  <c:v>3.8730196952820002</c:v>
                </c:pt>
                <c:pt idx="36062">
                  <c:v>3.873174190521</c:v>
                </c:pt>
                <c:pt idx="36063">
                  <c:v>3.8733453750610001</c:v>
                </c:pt>
                <c:pt idx="36064">
                  <c:v>3.8734343051910001</c:v>
                </c:pt>
                <c:pt idx="36065">
                  <c:v>3.8735275268549998</c:v>
                </c:pt>
                <c:pt idx="36066">
                  <c:v>3.8736221790309999</c:v>
                </c:pt>
                <c:pt idx="36067">
                  <c:v>3.8737089633939998</c:v>
                </c:pt>
                <c:pt idx="36068">
                  <c:v>3.8737769126889998</c:v>
                </c:pt>
                <c:pt idx="36069">
                  <c:v>3.8738293647769999</c:v>
                </c:pt>
                <c:pt idx="36070">
                  <c:v>3.873864889145</c:v>
                </c:pt>
                <c:pt idx="36071">
                  <c:v>3.873897790909</c:v>
                </c:pt>
                <c:pt idx="36072">
                  <c:v>3.8739280700680001</c:v>
                </c:pt>
                <c:pt idx="36073">
                  <c:v>3.8739593029020001</c:v>
                </c:pt>
                <c:pt idx="36074">
                  <c:v>3.8739881515499999</c:v>
                </c:pt>
                <c:pt idx="36075">
                  <c:v>3.8740127086639999</c:v>
                </c:pt>
                <c:pt idx="36076">
                  <c:v>3.8740661144259998</c:v>
                </c:pt>
                <c:pt idx="36077">
                  <c:v>3.874120950699</c:v>
                </c:pt>
                <c:pt idx="36078">
                  <c:v>3.8742704391479998</c:v>
                </c:pt>
                <c:pt idx="36079">
                  <c:v>3.8743567466740001</c:v>
                </c:pt>
                <c:pt idx="36080">
                  <c:v>3.874445438385</c:v>
                </c:pt>
                <c:pt idx="36081">
                  <c:v>3.8746123313899998</c:v>
                </c:pt>
                <c:pt idx="36082">
                  <c:v>3.874696493149</c:v>
                </c:pt>
                <c:pt idx="36083">
                  <c:v>3.8747794628140002</c:v>
                </c:pt>
                <c:pt idx="36084">
                  <c:v>3.8749253749850001</c:v>
                </c:pt>
                <c:pt idx="36085">
                  <c:v>3.8749847412110001</c:v>
                </c:pt>
                <c:pt idx="36086">
                  <c:v>3.8749840259549999</c:v>
                </c:pt>
                <c:pt idx="36087">
                  <c:v>3.8751006126399998</c:v>
                </c:pt>
                <c:pt idx="36088">
                  <c:v>3.8752627372739998</c:v>
                </c:pt>
                <c:pt idx="36089">
                  <c:v>3.8753685951230001</c:v>
                </c:pt>
                <c:pt idx="36090">
                  <c:v>3.8754618167879999</c:v>
                </c:pt>
                <c:pt idx="36091">
                  <c:v>3.87548661232</c:v>
                </c:pt>
                <c:pt idx="36092">
                  <c:v>3.875465631485</c:v>
                </c:pt>
                <c:pt idx="36093">
                  <c:v>3.8754513263699999</c:v>
                </c:pt>
                <c:pt idx="36094">
                  <c:v>3.8754227161410002</c:v>
                </c:pt>
                <c:pt idx="36095">
                  <c:v>3.875407934189</c:v>
                </c:pt>
                <c:pt idx="36096">
                  <c:v>3.8753917217249998</c:v>
                </c:pt>
                <c:pt idx="36097">
                  <c:v>3.8754401206970002</c:v>
                </c:pt>
                <c:pt idx="36098">
                  <c:v>3.8754839897159998</c:v>
                </c:pt>
                <c:pt idx="36099">
                  <c:v>3.8755798339840002</c:v>
                </c:pt>
                <c:pt idx="36100">
                  <c:v>3.8756301403050002</c:v>
                </c:pt>
                <c:pt idx="36101">
                  <c:v>3.8757250308989999</c:v>
                </c:pt>
                <c:pt idx="36102">
                  <c:v>3.8757796287540001</c:v>
                </c:pt>
                <c:pt idx="36103">
                  <c:v>3.8757736682889998</c:v>
                </c:pt>
                <c:pt idx="36104">
                  <c:v>3.875762224197</c:v>
                </c:pt>
                <c:pt idx="36105">
                  <c:v>3.875747919083</c:v>
                </c:pt>
                <c:pt idx="36106">
                  <c:v>3.8757226467130002</c:v>
                </c:pt>
                <c:pt idx="36107">
                  <c:v>3.87571144104</c:v>
                </c:pt>
                <c:pt idx="36108">
                  <c:v>3.8757007122039999</c:v>
                </c:pt>
                <c:pt idx="36109">
                  <c:v>3.875749826431</c:v>
                </c:pt>
                <c:pt idx="36110">
                  <c:v>3.8758482933040002</c:v>
                </c:pt>
                <c:pt idx="36111">
                  <c:v>3.8759527206420001</c:v>
                </c:pt>
                <c:pt idx="36112">
                  <c:v>3.8760526180269999</c:v>
                </c:pt>
                <c:pt idx="36113">
                  <c:v>3.8761520385739998</c:v>
                </c:pt>
                <c:pt idx="36114">
                  <c:v>3.8761932849880001</c:v>
                </c:pt>
                <c:pt idx="36115">
                  <c:v>3.8761880397800001</c:v>
                </c:pt>
                <c:pt idx="36116">
                  <c:v>3.8761827945710001</c:v>
                </c:pt>
                <c:pt idx="36117">
                  <c:v>3.876368761063</c:v>
                </c:pt>
                <c:pt idx="36118">
                  <c:v>3.8765351772310002</c:v>
                </c:pt>
                <c:pt idx="36119">
                  <c:v>3.8766331672669998</c:v>
                </c:pt>
                <c:pt idx="36120">
                  <c:v>3.8767390251160001</c:v>
                </c:pt>
                <c:pt idx="36121">
                  <c:v>3.8768548965449998</c:v>
                </c:pt>
                <c:pt idx="36122">
                  <c:v>3.8769743442540001</c:v>
                </c:pt>
                <c:pt idx="36123">
                  <c:v>3.8770902156829998</c:v>
                </c:pt>
                <c:pt idx="36124">
                  <c:v>3.8771905899050001</c:v>
                </c:pt>
                <c:pt idx="36125">
                  <c:v>3.8772749900819998</c:v>
                </c:pt>
                <c:pt idx="36126">
                  <c:v>3.87734913826</c:v>
                </c:pt>
                <c:pt idx="36127">
                  <c:v>3.8774180412289998</c:v>
                </c:pt>
                <c:pt idx="36128">
                  <c:v>3.8774807453159998</c:v>
                </c:pt>
                <c:pt idx="36129">
                  <c:v>3.8775370120999999</c:v>
                </c:pt>
                <c:pt idx="36130">
                  <c:v>3.8775882720950001</c:v>
                </c:pt>
                <c:pt idx="36131">
                  <c:v>3.8776338100430001</c:v>
                </c:pt>
                <c:pt idx="36132">
                  <c:v>3.8776748180389999</c:v>
                </c:pt>
                <c:pt idx="36133">
                  <c:v>3.8777182102199999</c:v>
                </c:pt>
                <c:pt idx="36134">
                  <c:v>3.8777782917020001</c:v>
                </c:pt>
                <c:pt idx="36135">
                  <c:v>3.877852916718</c:v>
                </c:pt>
                <c:pt idx="36136">
                  <c:v>3.8780167102809999</c:v>
                </c:pt>
                <c:pt idx="36137">
                  <c:v>3.8781735897059999</c:v>
                </c:pt>
                <c:pt idx="36138">
                  <c:v>3.8784224987029998</c:v>
                </c:pt>
                <c:pt idx="36139">
                  <c:v>3.8784177303309999</c:v>
                </c:pt>
                <c:pt idx="36140">
                  <c:v>3.8784427642820001</c:v>
                </c:pt>
                <c:pt idx="36141">
                  <c:v>3.8785321712490002</c:v>
                </c:pt>
                <c:pt idx="36142">
                  <c:v>3.8786320686339999</c:v>
                </c:pt>
                <c:pt idx="36143">
                  <c:v>3.8786833286290001</c:v>
                </c:pt>
                <c:pt idx="36144">
                  <c:v>3.8787779808040002</c:v>
                </c:pt>
                <c:pt idx="36145">
                  <c:v>3.8788239955899999</c:v>
                </c:pt>
                <c:pt idx="36146">
                  <c:v>3.878801822662</c:v>
                </c:pt>
                <c:pt idx="36147">
                  <c:v>3.8787765502929998</c:v>
                </c:pt>
                <c:pt idx="36148">
                  <c:v>3.8787472248079999</c:v>
                </c:pt>
                <c:pt idx="36149">
                  <c:v>3.8787217140200001</c:v>
                </c:pt>
                <c:pt idx="36150">
                  <c:v>3.878744125366</c:v>
                </c:pt>
                <c:pt idx="36151">
                  <c:v>3.8787837028499998</c:v>
                </c:pt>
                <c:pt idx="36152">
                  <c:v>3.8788802623750001</c:v>
                </c:pt>
                <c:pt idx="36153">
                  <c:v>3.8789825439449999</c:v>
                </c:pt>
                <c:pt idx="36154">
                  <c:v>3.879077196121</c:v>
                </c:pt>
                <c:pt idx="36155">
                  <c:v>3.8791480064389998</c:v>
                </c:pt>
                <c:pt idx="36156">
                  <c:v>3.8791484832759999</c:v>
                </c:pt>
                <c:pt idx="36157">
                  <c:v>3.8791270256039998</c:v>
                </c:pt>
                <c:pt idx="36158">
                  <c:v>3.8791041374209998</c:v>
                </c:pt>
                <c:pt idx="36159">
                  <c:v>3.8790884017940002</c:v>
                </c:pt>
                <c:pt idx="36160">
                  <c:v>3.879103422165</c:v>
                </c:pt>
                <c:pt idx="36161">
                  <c:v>3.879185199738</c:v>
                </c:pt>
                <c:pt idx="36162">
                  <c:v>3.8792867660520001</c:v>
                </c:pt>
                <c:pt idx="36163">
                  <c:v>3.8793919086459998</c:v>
                </c:pt>
                <c:pt idx="36164">
                  <c:v>3.8796112537380001</c:v>
                </c:pt>
                <c:pt idx="36165">
                  <c:v>3.8797302246090002</c:v>
                </c:pt>
                <c:pt idx="36166">
                  <c:v>3.8798825740809999</c:v>
                </c:pt>
                <c:pt idx="36167">
                  <c:v>3.8799715042109999</c:v>
                </c:pt>
                <c:pt idx="36168">
                  <c:v>3.8800687789919999</c:v>
                </c:pt>
                <c:pt idx="36169">
                  <c:v>3.8801672458650001</c:v>
                </c:pt>
                <c:pt idx="36170">
                  <c:v>3.8802692890169999</c:v>
                </c:pt>
                <c:pt idx="36171">
                  <c:v>3.8803725242609999</c:v>
                </c:pt>
                <c:pt idx="36172">
                  <c:v>3.880475521088</c:v>
                </c:pt>
                <c:pt idx="36173">
                  <c:v>3.880568504333</c:v>
                </c:pt>
                <c:pt idx="36174">
                  <c:v>3.8806428909299999</c:v>
                </c:pt>
                <c:pt idx="36175">
                  <c:v>3.8807039260859999</c:v>
                </c:pt>
                <c:pt idx="36176">
                  <c:v>3.880750894547</c:v>
                </c:pt>
                <c:pt idx="36177">
                  <c:v>3.8807888031009998</c:v>
                </c:pt>
                <c:pt idx="36178">
                  <c:v>3.880821228027</c:v>
                </c:pt>
                <c:pt idx="36179">
                  <c:v>3.8808500766749998</c:v>
                </c:pt>
                <c:pt idx="36180">
                  <c:v>3.8808746337889999</c:v>
                </c:pt>
                <c:pt idx="36181">
                  <c:v>3.880908489227</c:v>
                </c:pt>
                <c:pt idx="36182">
                  <c:v>3.880967855453</c:v>
                </c:pt>
                <c:pt idx="36183">
                  <c:v>3.8812434673310001</c:v>
                </c:pt>
                <c:pt idx="36184">
                  <c:v>3.8813519477840002</c:v>
                </c:pt>
                <c:pt idx="36185">
                  <c:v>3.8814551830289998</c:v>
                </c:pt>
                <c:pt idx="36186">
                  <c:v>3.8815300464629998</c:v>
                </c:pt>
                <c:pt idx="36187">
                  <c:v>3.8815488815310002</c:v>
                </c:pt>
                <c:pt idx="36188">
                  <c:v>3.8815240859990001</c:v>
                </c:pt>
                <c:pt idx="36189">
                  <c:v>3.8814921379089999</c:v>
                </c:pt>
                <c:pt idx="36190">
                  <c:v>3.8814623355869999</c:v>
                </c:pt>
                <c:pt idx="36191">
                  <c:v>3.8814554214479999</c:v>
                </c:pt>
                <c:pt idx="36192">
                  <c:v>3.8815047740940001</c:v>
                </c:pt>
                <c:pt idx="36193">
                  <c:v>3.8815910816189998</c:v>
                </c:pt>
                <c:pt idx="36194">
                  <c:v>3.8816888332369999</c:v>
                </c:pt>
                <c:pt idx="36195">
                  <c:v>3.8817341327669999</c:v>
                </c:pt>
                <c:pt idx="36196">
                  <c:v>3.8818280696869998</c:v>
                </c:pt>
                <c:pt idx="36197">
                  <c:v>3.8819117546080002</c:v>
                </c:pt>
                <c:pt idx="36198">
                  <c:v>3.8819379806519998</c:v>
                </c:pt>
                <c:pt idx="36199">
                  <c:v>3.8819220066070002</c:v>
                </c:pt>
                <c:pt idx="36200">
                  <c:v>3.8818972110750001</c:v>
                </c:pt>
                <c:pt idx="36201">
                  <c:v>3.8818750381470002</c:v>
                </c:pt>
                <c:pt idx="36202">
                  <c:v>3.8818686008449999</c:v>
                </c:pt>
                <c:pt idx="36203">
                  <c:v>3.8819210529329999</c:v>
                </c:pt>
                <c:pt idx="36204">
                  <c:v>3.88201546669</c:v>
                </c:pt>
                <c:pt idx="36205">
                  <c:v>3.8821249008179999</c:v>
                </c:pt>
                <c:pt idx="36206">
                  <c:v>3.8822956085209999</c:v>
                </c:pt>
                <c:pt idx="36207">
                  <c:v>3.8823316097260001</c:v>
                </c:pt>
                <c:pt idx="36208">
                  <c:v>3.8823306560519999</c:v>
                </c:pt>
                <c:pt idx="36209">
                  <c:v>3.8823168277739999</c:v>
                </c:pt>
                <c:pt idx="36210">
                  <c:v>3.8823022842410002</c:v>
                </c:pt>
                <c:pt idx="36211">
                  <c:v>3.8823256492609999</c:v>
                </c:pt>
                <c:pt idx="36212">
                  <c:v>3.8825311660769999</c:v>
                </c:pt>
                <c:pt idx="36213">
                  <c:v>3.8827996253969999</c:v>
                </c:pt>
                <c:pt idx="36214">
                  <c:v>3.8828971385959998</c:v>
                </c:pt>
                <c:pt idx="36215">
                  <c:v>3.8829343318939999</c:v>
                </c:pt>
                <c:pt idx="36216">
                  <c:v>3.8829722404479998</c:v>
                </c:pt>
                <c:pt idx="36217">
                  <c:v>3.883016586304</c:v>
                </c:pt>
                <c:pt idx="36218">
                  <c:v>3.8830657005310001</c:v>
                </c:pt>
                <c:pt idx="36219">
                  <c:v>3.8831131458280002</c:v>
                </c:pt>
                <c:pt idx="36220">
                  <c:v>3.883155822754</c:v>
                </c:pt>
                <c:pt idx="36221">
                  <c:v>3.883203268051</c:v>
                </c:pt>
                <c:pt idx="36222">
                  <c:v>3.8832590579990001</c:v>
                </c:pt>
                <c:pt idx="36223">
                  <c:v>3.8833329677580002</c:v>
                </c:pt>
                <c:pt idx="36224">
                  <c:v>3.8834185600279998</c:v>
                </c:pt>
                <c:pt idx="36225">
                  <c:v>3.883511781693</c:v>
                </c:pt>
                <c:pt idx="36226">
                  <c:v>3.8836050033570002</c:v>
                </c:pt>
                <c:pt idx="36227">
                  <c:v>3.8836970329280001</c:v>
                </c:pt>
                <c:pt idx="36228">
                  <c:v>3.8837871551509999</c:v>
                </c:pt>
                <c:pt idx="36229">
                  <c:v>3.8838789463040002</c:v>
                </c:pt>
                <c:pt idx="36230">
                  <c:v>3.8839707374570001</c:v>
                </c:pt>
                <c:pt idx="36231">
                  <c:v>3.884048700333</c:v>
                </c:pt>
                <c:pt idx="36232">
                  <c:v>3.8841078281399999</c:v>
                </c:pt>
                <c:pt idx="36233">
                  <c:v>3.8841676712040001</c:v>
                </c:pt>
                <c:pt idx="36234">
                  <c:v>3.8841948509219999</c:v>
                </c:pt>
                <c:pt idx="36235">
                  <c:v>3.884343624115</c:v>
                </c:pt>
                <c:pt idx="36236">
                  <c:v>3.8844599723819999</c:v>
                </c:pt>
                <c:pt idx="36237">
                  <c:v>3.8846232891080001</c:v>
                </c:pt>
                <c:pt idx="36238">
                  <c:v>3.8847119808200001</c:v>
                </c:pt>
                <c:pt idx="36239">
                  <c:v>3.8847315311430002</c:v>
                </c:pt>
                <c:pt idx="36240">
                  <c:v>3.8847069740300002</c:v>
                </c:pt>
                <c:pt idx="36241">
                  <c:v>3.8846900463099998</c:v>
                </c:pt>
                <c:pt idx="36242">
                  <c:v>3.8846840858460001</c:v>
                </c:pt>
                <c:pt idx="36243">
                  <c:v>3.8848662376399998</c:v>
                </c:pt>
                <c:pt idx="36244">
                  <c:v>3.885095357895</c:v>
                </c:pt>
                <c:pt idx="36245">
                  <c:v>3.8852343559269999</c:v>
                </c:pt>
                <c:pt idx="36246">
                  <c:v>3.8852090835570001</c:v>
                </c:pt>
                <c:pt idx="36247">
                  <c:v>3.8851943016049999</c:v>
                </c:pt>
                <c:pt idx="36248">
                  <c:v>3.8852553367609999</c:v>
                </c:pt>
                <c:pt idx="36249">
                  <c:v>3.8854725360870002</c:v>
                </c:pt>
                <c:pt idx="36250">
                  <c:v>3.8856942653659998</c:v>
                </c:pt>
                <c:pt idx="36251">
                  <c:v>3.8857800960539999</c:v>
                </c:pt>
                <c:pt idx="36252">
                  <c:v>3.8857729434969999</c:v>
                </c:pt>
                <c:pt idx="36253">
                  <c:v>3.885756254196</c:v>
                </c:pt>
                <c:pt idx="36254">
                  <c:v>3.8857376575470002</c:v>
                </c:pt>
                <c:pt idx="36255">
                  <c:v>3.885733604431</c:v>
                </c:pt>
                <c:pt idx="36256">
                  <c:v>3.8858265876770002</c:v>
                </c:pt>
                <c:pt idx="36257">
                  <c:v>3.8859298229219998</c:v>
                </c:pt>
                <c:pt idx="36258">
                  <c:v>3.886031627655</c:v>
                </c:pt>
                <c:pt idx="36259">
                  <c:v>3.8861949443819999</c:v>
                </c:pt>
                <c:pt idx="36260">
                  <c:v>3.8862788677219999</c:v>
                </c:pt>
                <c:pt idx="36261">
                  <c:v>3.8862941265109998</c:v>
                </c:pt>
                <c:pt idx="36262">
                  <c:v>3.8863112926480001</c:v>
                </c:pt>
                <c:pt idx="36263">
                  <c:v>3.88636136055</c:v>
                </c:pt>
                <c:pt idx="36264">
                  <c:v>3.8864183425899999</c:v>
                </c:pt>
                <c:pt idx="36265">
                  <c:v>3.8864998817440002</c:v>
                </c:pt>
                <c:pt idx="36266">
                  <c:v>3.8865795135500001</c:v>
                </c:pt>
                <c:pt idx="36267">
                  <c:v>3.886664628983</c:v>
                </c:pt>
                <c:pt idx="36268">
                  <c:v>3.8867559432980001</c:v>
                </c:pt>
                <c:pt idx="36269">
                  <c:v>3.8868527412409999</c:v>
                </c:pt>
                <c:pt idx="36270">
                  <c:v>3.8869512081150002</c:v>
                </c:pt>
                <c:pt idx="36271">
                  <c:v>3.8870487213130001</c:v>
                </c:pt>
                <c:pt idx="36272">
                  <c:v>3.887144327164</c:v>
                </c:pt>
                <c:pt idx="36273">
                  <c:v>3.8872253894809998</c:v>
                </c:pt>
                <c:pt idx="36274">
                  <c:v>3.8872845172880002</c:v>
                </c:pt>
                <c:pt idx="36275">
                  <c:v>3.8873245716090001</c:v>
                </c:pt>
                <c:pt idx="36276">
                  <c:v>3.8873522281650001</c:v>
                </c:pt>
                <c:pt idx="36277">
                  <c:v>3.8873748779300001</c:v>
                </c:pt>
                <c:pt idx="36278">
                  <c:v>3.8874099254610002</c:v>
                </c:pt>
                <c:pt idx="36279">
                  <c:v>3.8877639770510002</c:v>
                </c:pt>
                <c:pt idx="36280">
                  <c:v>3.8878769874570001</c:v>
                </c:pt>
                <c:pt idx="36281">
                  <c:v>3.8879625797270001</c:v>
                </c:pt>
                <c:pt idx="36282">
                  <c:v>3.8879537582400001</c:v>
                </c:pt>
                <c:pt idx="36283">
                  <c:v>3.8879399299620001</c:v>
                </c:pt>
                <c:pt idx="36284">
                  <c:v>3.887936115265</c:v>
                </c:pt>
                <c:pt idx="36285">
                  <c:v>3.8879978656769998</c:v>
                </c:pt>
                <c:pt idx="36286">
                  <c:v>3.8881011009219999</c:v>
                </c:pt>
                <c:pt idx="36287">
                  <c:v>3.8882136344910001</c:v>
                </c:pt>
                <c:pt idx="36288">
                  <c:v>3.8883225917819999</c:v>
                </c:pt>
                <c:pt idx="36289">
                  <c:v>3.8884780406949999</c:v>
                </c:pt>
                <c:pt idx="36290">
                  <c:v>3.8886272907260002</c:v>
                </c:pt>
                <c:pt idx="36291">
                  <c:v>3.8887822628020001</c:v>
                </c:pt>
                <c:pt idx="36292">
                  <c:v>3.888869047165</c:v>
                </c:pt>
                <c:pt idx="36293">
                  <c:v>3.8889584541320001</c:v>
                </c:pt>
                <c:pt idx="36294">
                  <c:v>3.889043331146</c:v>
                </c:pt>
                <c:pt idx="36295">
                  <c:v>3.8891291618350001</c:v>
                </c:pt>
                <c:pt idx="36296">
                  <c:v>3.8892118930819999</c:v>
                </c:pt>
                <c:pt idx="36297">
                  <c:v>3.889282226563</c:v>
                </c:pt>
                <c:pt idx="36298">
                  <c:v>3.8893246650700002</c:v>
                </c:pt>
                <c:pt idx="36299">
                  <c:v>3.889353752136</c:v>
                </c:pt>
                <c:pt idx="36300">
                  <c:v>3.889390230179</c:v>
                </c:pt>
                <c:pt idx="36301">
                  <c:v>3.8894085884090002</c:v>
                </c:pt>
                <c:pt idx="36302">
                  <c:v>3.8895590305329999</c:v>
                </c:pt>
                <c:pt idx="36303">
                  <c:v>3.8900694847109998</c:v>
                </c:pt>
                <c:pt idx="36304">
                  <c:v>3.8900690078740001</c:v>
                </c:pt>
                <c:pt idx="36305">
                  <c:v>3.8900499343870001</c:v>
                </c:pt>
                <c:pt idx="36306">
                  <c:v>3.890028476715</c:v>
                </c:pt>
                <c:pt idx="36307">
                  <c:v>3.8900136947630002</c:v>
                </c:pt>
                <c:pt idx="36308">
                  <c:v>3.8900699615479999</c:v>
                </c:pt>
                <c:pt idx="36309">
                  <c:v>3.890173196793</c:v>
                </c:pt>
                <c:pt idx="36310">
                  <c:v>3.8902776241299999</c:v>
                </c:pt>
                <c:pt idx="36311">
                  <c:v>3.890380859375</c:v>
                </c:pt>
                <c:pt idx="36312">
                  <c:v>3.8904290199279998</c:v>
                </c:pt>
                <c:pt idx="36313">
                  <c:v>3.8904941082</c:v>
                </c:pt>
                <c:pt idx="36314">
                  <c:v>3.8904988765719999</c:v>
                </c:pt>
                <c:pt idx="36315">
                  <c:v>3.8904895782470001</c:v>
                </c:pt>
                <c:pt idx="36316">
                  <c:v>3.8904602527619998</c:v>
                </c:pt>
                <c:pt idx="36317">
                  <c:v>3.890433073044</c:v>
                </c:pt>
                <c:pt idx="36318">
                  <c:v>3.8904044628140002</c:v>
                </c:pt>
                <c:pt idx="36319">
                  <c:v>3.8903992176059998</c:v>
                </c:pt>
                <c:pt idx="36320">
                  <c:v>3.8905026912689999</c:v>
                </c:pt>
                <c:pt idx="36321">
                  <c:v>3.8910131454469998</c:v>
                </c:pt>
                <c:pt idx="36322">
                  <c:v>3.8910651206970002</c:v>
                </c:pt>
                <c:pt idx="36323">
                  <c:v>3.891099452972</c:v>
                </c:pt>
                <c:pt idx="36324">
                  <c:v>3.8911752700809998</c:v>
                </c:pt>
                <c:pt idx="36325">
                  <c:v>3.8913152217859999</c:v>
                </c:pt>
                <c:pt idx="36326">
                  <c:v>3.8915374279020001</c:v>
                </c:pt>
                <c:pt idx="36327">
                  <c:v>3.8916785717010001</c:v>
                </c:pt>
                <c:pt idx="36328">
                  <c:v>3.8918645381929999</c:v>
                </c:pt>
                <c:pt idx="36329">
                  <c:v>3.891898155212</c:v>
                </c:pt>
                <c:pt idx="36330">
                  <c:v>3.891920804977</c:v>
                </c:pt>
                <c:pt idx="36331">
                  <c:v>3.891943216324</c:v>
                </c:pt>
                <c:pt idx="36332">
                  <c:v>3.8919672965999998</c:v>
                </c:pt>
                <c:pt idx="36333">
                  <c:v>3.8919942379000001</c:v>
                </c:pt>
                <c:pt idx="36334">
                  <c:v>3.8920204639430001</c:v>
                </c:pt>
                <c:pt idx="36335">
                  <c:v>3.8920474052429999</c:v>
                </c:pt>
                <c:pt idx="36336">
                  <c:v>3.892072439194</c:v>
                </c:pt>
                <c:pt idx="36337">
                  <c:v>3.8921051025389999</c:v>
                </c:pt>
                <c:pt idx="36338">
                  <c:v>3.892215490341</c:v>
                </c:pt>
                <c:pt idx="36339">
                  <c:v>3.8922905921940001</c:v>
                </c:pt>
                <c:pt idx="36340">
                  <c:v>3.8924474716190001</c:v>
                </c:pt>
                <c:pt idx="36341">
                  <c:v>3.892590522766</c:v>
                </c:pt>
                <c:pt idx="36342">
                  <c:v>3.8927865028380002</c:v>
                </c:pt>
                <c:pt idx="36343">
                  <c:v>3.892771482468</c:v>
                </c:pt>
                <c:pt idx="36344">
                  <c:v>3.8927788734440001</c:v>
                </c:pt>
                <c:pt idx="36345">
                  <c:v>3.8928577899930001</c:v>
                </c:pt>
                <c:pt idx="36346">
                  <c:v>3.8929615020749999</c:v>
                </c:pt>
                <c:pt idx="36347">
                  <c:v>3.893120288849</c:v>
                </c:pt>
                <c:pt idx="36348">
                  <c:v>3.8932201862340001</c:v>
                </c:pt>
                <c:pt idx="36349">
                  <c:v>3.893273830414</c:v>
                </c:pt>
                <c:pt idx="36350">
                  <c:v>3.8932573795319998</c:v>
                </c:pt>
                <c:pt idx="36351">
                  <c:v>3.8932299613949999</c:v>
                </c:pt>
                <c:pt idx="36352">
                  <c:v>3.893202066422</c:v>
                </c:pt>
                <c:pt idx="36353">
                  <c:v>3.8931787014010002</c:v>
                </c:pt>
                <c:pt idx="36354">
                  <c:v>3.89320230484</c:v>
                </c:pt>
                <c:pt idx="36355">
                  <c:v>3.8932940959929998</c:v>
                </c:pt>
                <c:pt idx="36356">
                  <c:v>3.8934512138369999</c:v>
                </c:pt>
                <c:pt idx="36357">
                  <c:v>3.8936600685120002</c:v>
                </c:pt>
                <c:pt idx="36358">
                  <c:v>3.893751859665</c:v>
                </c:pt>
                <c:pt idx="36359">
                  <c:v>3.8940351009369998</c:v>
                </c:pt>
                <c:pt idx="36360">
                  <c:v>3.8941874504089999</c:v>
                </c:pt>
                <c:pt idx="36361">
                  <c:v>3.8943371772769999</c:v>
                </c:pt>
                <c:pt idx="36362">
                  <c:v>3.8944182395940001</c:v>
                </c:pt>
                <c:pt idx="36363">
                  <c:v>3.8944926261899999</c:v>
                </c:pt>
                <c:pt idx="36364">
                  <c:v>3.8946180343629999</c:v>
                </c:pt>
                <c:pt idx="36365">
                  <c:v>3.8946747779850002</c:v>
                </c:pt>
                <c:pt idx="36366">
                  <c:v>3.8946943283080002</c:v>
                </c:pt>
                <c:pt idx="36367">
                  <c:v>3.8947112560270001</c:v>
                </c:pt>
                <c:pt idx="36368">
                  <c:v>3.8947279453279999</c:v>
                </c:pt>
                <c:pt idx="36369">
                  <c:v>3.894766807556</c:v>
                </c:pt>
                <c:pt idx="36370">
                  <c:v>3.8949975967410002</c:v>
                </c:pt>
                <c:pt idx="36371">
                  <c:v>3.8951878547669998</c:v>
                </c:pt>
                <c:pt idx="36372">
                  <c:v>3.8955776691440001</c:v>
                </c:pt>
                <c:pt idx="36373">
                  <c:v>3.8955411911010001</c:v>
                </c:pt>
                <c:pt idx="36374">
                  <c:v>3.8955142498019999</c:v>
                </c:pt>
                <c:pt idx="36375">
                  <c:v>3.8955371379849999</c:v>
                </c:pt>
                <c:pt idx="36376">
                  <c:v>3.8956184387210002</c:v>
                </c:pt>
                <c:pt idx="36377">
                  <c:v>3.896180868149</c:v>
                </c:pt>
                <c:pt idx="36378">
                  <c:v>3.8962740898130002</c:v>
                </c:pt>
                <c:pt idx="36379">
                  <c:v>3.8962755203250001</c:v>
                </c:pt>
                <c:pt idx="36380">
                  <c:v>3.89630484581</c:v>
                </c:pt>
                <c:pt idx="36381">
                  <c:v>3.896444320679</c:v>
                </c:pt>
                <c:pt idx="36382">
                  <c:v>3.8965516090390002</c:v>
                </c:pt>
                <c:pt idx="36383">
                  <c:v>3.8967061042790001</c:v>
                </c:pt>
                <c:pt idx="36384">
                  <c:v>3.8968124389650001</c:v>
                </c:pt>
                <c:pt idx="36385">
                  <c:v>3.8968813419339998</c:v>
                </c:pt>
                <c:pt idx="36386">
                  <c:v>3.8968839645390001</c:v>
                </c:pt>
                <c:pt idx="36387">
                  <c:v>3.8968591690059999</c:v>
                </c:pt>
                <c:pt idx="36388">
                  <c:v>3.8968305587769998</c:v>
                </c:pt>
                <c:pt idx="36389">
                  <c:v>3.8967998027799999</c:v>
                </c:pt>
                <c:pt idx="36390">
                  <c:v>3.8968110084530001</c:v>
                </c:pt>
                <c:pt idx="36391">
                  <c:v>3.8968861103060002</c:v>
                </c:pt>
                <c:pt idx="36392">
                  <c:v>3.8969857692719998</c:v>
                </c:pt>
                <c:pt idx="36393">
                  <c:v>3.8970918655400002</c:v>
                </c:pt>
                <c:pt idx="36394">
                  <c:v>3.8971965312960002</c:v>
                </c:pt>
                <c:pt idx="36395">
                  <c:v>3.8973014354709998</c:v>
                </c:pt>
                <c:pt idx="36396">
                  <c:v>3.8973994255069999</c:v>
                </c:pt>
                <c:pt idx="36397">
                  <c:v>3.8975205421450001</c:v>
                </c:pt>
                <c:pt idx="36398">
                  <c:v>3.8977239131929999</c:v>
                </c:pt>
                <c:pt idx="36399">
                  <c:v>3.897804498672</c:v>
                </c:pt>
                <c:pt idx="36400">
                  <c:v>3.8979723453520001</c:v>
                </c:pt>
                <c:pt idx="36401">
                  <c:v>3.8980653285979998</c:v>
                </c:pt>
                <c:pt idx="36402">
                  <c:v>3.8981645107270002</c:v>
                </c:pt>
                <c:pt idx="36403">
                  <c:v>3.8982634544370001</c:v>
                </c:pt>
                <c:pt idx="36404">
                  <c:v>3.8983602523799998</c:v>
                </c:pt>
                <c:pt idx="36405">
                  <c:v>3.8984436988829998</c:v>
                </c:pt>
                <c:pt idx="36406">
                  <c:v>3.898509025574</c:v>
                </c:pt>
                <c:pt idx="36407">
                  <c:v>3.8985552787779998</c:v>
                </c:pt>
                <c:pt idx="36408">
                  <c:v>3.8985900878909998</c:v>
                </c:pt>
                <c:pt idx="36409">
                  <c:v>3.8986246585850002</c:v>
                </c:pt>
                <c:pt idx="36410">
                  <c:v>3.8986618518829999</c:v>
                </c:pt>
                <c:pt idx="36411">
                  <c:v>3.8986837863920001</c:v>
                </c:pt>
                <c:pt idx="36412">
                  <c:v>3.8992054462430001</c:v>
                </c:pt>
                <c:pt idx="36413">
                  <c:v>3.8994643688199999</c:v>
                </c:pt>
                <c:pt idx="36414">
                  <c:v>3.8994801044459999</c:v>
                </c:pt>
                <c:pt idx="36415">
                  <c:v>3.8995249271389998</c:v>
                </c:pt>
                <c:pt idx="36416">
                  <c:v>3.8996398448940002</c:v>
                </c:pt>
                <c:pt idx="36417">
                  <c:v>3.8997824192050001</c:v>
                </c:pt>
                <c:pt idx="36418">
                  <c:v>3.8999261856079999</c:v>
                </c:pt>
                <c:pt idx="36419">
                  <c:v>3.9000720977780001</c:v>
                </c:pt>
                <c:pt idx="36420">
                  <c:v>3.9003026485440002</c:v>
                </c:pt>
                <c:pt idx="36421">
                  <c:v>3.9002923965449998</c:v>
                </c:pt>
                <c:pt idx="36422">
                  <c:v>3.900421857834</c:v>
                </c:pt>
                <c:pt idx="36423">
                  <c:v>3.9008274078370002</c:v>
                </c:pt>
                <c:pt idx="36424">
                  <c:v>3.9009487628940001</c:v>
                </c:pt>
                <c:pt idx="36425">
                  <c:v>3.9009470939640001</c:v>
                </c:pt>
                <c:pt idx="36426">
                  <c:v>3.9009239673609999</c:v>
                </c:pt>
                <c:pt idx="36427">
                  <c:v>3.9009008407589998</c:v>
                </c:pt>
                <c:pt idx="36428">
                  <c:v>3.9008803367609999</c:v>
                </c:pt>
                <c:pt idx="36429">
                  <c:v>3.900884389877</c:v>
                </c:pt>
                <c:pt idx="36430">
                  <c:v>3.9009602069849998</c:v>
                </c:pt>
                <c:pt idx="36431">
                  <c:v>3.90105342865</c:v>
                </c:pt>
                <c:pt idx="36432">
                  <c:v>3.9011461734770001</c:v>
                </c:pt>
                <c:pt idx="36433">
                  <c:v>3.901238203049</c:v>
                </c:pt>
                <c:pt idx="36434">
                  <c:v>3.9012825489040002</c:v>
                </c:pt>
                <c:pt idx="36435">
                  <c:v>3.9013228416439998</c:v>
                </c:pt>
                <c:pt idx="36436">
                  <c:v>3.9013092517849999</c:v>
                </c:pt>
                <c:pt idx="36437">
                  <c:v>3.901292324066</c:v>
                </c:pt>
                <c:pt idx="36438">
                  <c:v>3.9012753963470002</c:v>
                </c:pt>
                <c:pt idx="36439">
                  <c:v>3.9013144969939999</c:v>
                </c:pt>
                <c:pt idx="36440">
                  <c:v>3.901749134064</c:v>
                </c:pt>
                <c:pt idx="36441">
                  <c:v>3.9018993377690001</c:v>
                </c:pt>
                <c:pt idx="36442">
                  <c:v>3.9019246101379998</c:v>
                </c:pt>
                <c:pt idx="36443">
                  <c:v>3.9019491672519999</c:v>
                </c:pt>
                <c:pt idx="36444">
                  <c:v>3.901984453201</c:v>
                </c:pt>
                <c:pt idx="36445">
                  <c:v>3.902040243149</c:v>
                </c:pt>
                <c:pt idx="36446">
                  <c:v>3.90212059021</c:v>
                </c:pt>
                <c:pt idx="36447">
                  <c:v>3.9022071361539998</c:v>
                </c:pt>
                <c:pt idx="36448">
                  <c:v>3.9022996425629999</c:v>
                </c:pt>
                <c:pt idx="36449">
                  <c:v>3.9023940563199999</c:v>
                </c:pt>
                <c:pt idx="36450">
                  <c:v>3.9024853706360001</c:v>
                </c:pt>
                <c:pt idx="36451">
                  <c:v>3.9025783538819998</c:v>
                </c:pt>
                <c:pt idx="36452">
                  <c:v>3.902667999268</c:v>
                </c:pt>
                <c:pt idx="36453">
                  <c:v>3.902750015259</c:v>
                </c:pt>
                <c:pt idx="36454">
                  <c:v>3.9028177261349999</c:v>
                </c:pt>
                <c:pt idx="36455">
                  <c:v>3.9028654098510001</c:v>
                </c:pt>
                <c:pt idx="36456">
                  <c:v>3.9028985500340001</c:v>
                </c:pt>
                <c:pt idx="36457">
                  <c:v>3.9029307365419998</c:v>
                </c:pt>
                <c:pt idx="36458">
                  <c:v>3.9029586315159999</c:v>
                </c:pt>
                <c:pt idx="36459">
                  <c:v>3.9029860496520001</c:v>
                </c:pt>
                <c:pt idx="36460">
                  <c:v>3.9030263423920002</c:v>
                </c:pt>
                <c:pt idx="36461">
                  <c:v>3.9033892154690002</c:v>
                </c:pt>
                <c:pt idx="36462">
                  <c:v>3.9034972190859998</c:v>
                </c:pt>
                <c:pt idx="36463">
                  <c:v>3.9035458564760002</c:v>
                </c:pt>
                <c:pt idx="36464">
                  <c:v>3.9035377502439998</c:v>
                </c:pt>
                <c:pt idx="36465">
                  <c:v>3.9035124778750001</c:v>
                </c:pt>
                <c:pt idx="36466">
                  <c:v>3.9034960269929999</c:v>
                </c:pt>
                <c:pt idx="36467">
                  <c:v>3.9035024642940002</c:v>
                </c:pt>
                <c:pt idx="36468">
                  <c:v>3.9035797119139999</c:v>
                </c:pt>
                <c:pt idx="36469">
                  <c:v>3.9036808013919999</c:v>
                </c:pt>
                <c:pt idx="36470">
                  <c:v>3.9037330150599998</c:v>
                </c:pt>
                <c:pt idx="36471">
                  <c:v>3.9038350582120001</c:v>
                </c:pt>
                <c:pt idx="36472">
                  <c:v>3.9038984775540002</c:v>
                </c:pt>
                <c:pt idx="36473">
                  <c:v>3.9039013385770001</c:v>
                </c:pt>
                <c:pt idx="36474">
                  <c:v>3.903885364532</c:v>
                </c:pt>
                <c:pt idx="36475">
                  <c:v>3.9038579463960001</c:v>
                </c:pt>
                <c:pt idx="36476">
                  <c:v>3.9038546085360002</c:v>
                </c:pt>
                <c:pt idx="36477">
                  <c:v>3.903909921646</c:v>
                </c:pt>
                <c:pt idx="36478">
                  <c:v>3.9040110111240001</c:v>
                </c:pt>
                <c:pt idx="36479">
                  <c:v>3.9041125774380001</c:v>
                </c:pt>
                <c:pt idx="36480">
                  <c:v>3.9042208194730001</c:v>
                </c:pt>
                <c:pt idx="36481">
                  <c:v>3.9043085575099998</c:v>
                </c:pt>
                <c:pt idx="36482">
                  <c:v>3.9043354988100001</c:v>
                </c:pt>
                <c:pt idx="36483">
                  <c:v>3.904396057129</c:v>
                </c:pt>
                <c:pt idx="36484">
                  <c:v>3.9046657085419998</c:v>
                </c:pt>
                <c:pt idx="36485">
                  <c:v>3.9048240184780001</c:v>
                </c:pt>
                <c:pt idx="36486">
                  <c:v>3.9049847126010002</c:v>
                </c:pt>
                <c:pt idx="36487">
                  <c:v>3.9050593376160001</c:v>
                </c:pt>
                <c:pt idx="36488">
                  <c:v>3.9051101207730001</c:v>
                </c:pt>
                <c:pt idx="36489">
                  <c:v>3.9051437377929998</c:v>
                </c:pt>
                <c:pt idx="36490">
                  <c:v>3.9051661491390002</c:v>
                </c:pt>
                <c:pt idx="36491">
                  <c:v>3.9051873683929998</c:v>
                </c:pt>
                <c:pt idx="36492">
                  <c:v>3.9052202701569998</c:v>
                </c:pt>
                <c:pt idx="36493">
                  <c:v>3.9052493572240001</c:v>
                </c:pt>
                <c:pt idx="36494">
                  <c:v>3.9053893089290002</c:v>
                </c:pt>
                <c:pt idx="36495">
                  <c:v>3.9057667255399999</c:v>
                </c:pt>
                <c:pt idx="36496">
                  <c:v>3.9058320522310002</c:v>
                </c:pt>
                <c:pt idx="36497">
                  <c:v>3.9058213233950001</c:v>
                </c:pt>
                <c:pt idx="36498">
                  <c:v>3.9058060646060002</c:v>
                </c:pt>
                <c:pt idx="36499">
                  <c:v>3.9057943820949999</c:v>
                </c:pt>
                <c:pt idx="36500">
                  <c:v>3.9057881832120001</c:v>
                </c:pt>
                <c:pt idx="36501">
                  <c:v>3.905859470367</c:v>
                </c:pt>
                <c:pt idx="36502">
                  <c:v>3.9059631824490002</c:v>
                </c:pt>
                <c:pt idx="36503">
                  <c:v>3.9060711860659998</c:v>
                </c:pt>
                <c:pt idx="36504">
                  <c:v>3.9061686992650002</c:v>
                </c:pt>
                <c:pt idx="36505">
                  <c:v>3.9062056541439998</c:v>
                </c:pt>
                <c:pt idx="36506">
                  <c:v>3.9062082767490001</c:v>
                </c:pt>
                <c:pt idx="36507">
                  <c:v>3.9064204692839999</c:v>
                </c:pt>
                <c:pt idx="36508">
                  <c:v>3.9065914154049999</c:v>
                </c:pt>
                <c:pt idx="36509">
                  <c:v>3.9066812992100002</c:v>
                </c:pt>
                <c:pt idx="36510">
                  <c:v>3.9067702293400002</c:v>
                </c:pt>
                <c:pt idx="36511">
                  <c:v>3.9068510532379999</c:v>
                </c:pt>
                <c:pt idx="36512">
                  <c:v>3.9069113731380001</c:v>
                </c:pt>
                <c:pt idx="36513">
                  <c:v>3.906950950623</c:v>
                </c:pt>
                <c:pt idx="36514">
                  <c:v>3.9069805145259999</c:v>
                </c:pt>
                <c:pt idx="36515">
                  <c:v>3.907012224197</c:v>
                </c:pt>
                <c:pt idx="36516">
                  <c:v>3.9070427417759999</c:v>
                </c:pt>
                <c:pt idx="36517">
                  <c:v>3.9070715904240001</c:v>
                </c:pt>
                <c:pt idx="36518">
                  <c:v>3.907102823257</c:v>
                </c:pt>
                <c:pt idx="36519">
                  <c:v>3.907132148743</c:v>
                </c:pt>
                <c:pt idx="36520">
                  <c:v>3.9071626663210002</c:v>
                </c:pt>
                <c:pt idx="36521">
                  <c:v>3.9072041511540001</c:v>
                </c:pt>
                <c:pt idx="36522">
                  <c:v>3.907264709473</c:v>
                </c:pt>
                <c:pt idx="36523">
                  <c:v>3.9073488712310001</c:v>
                </c:pt>
                <c:pt idx="36524">
                  <c:v>3.9074385166169998</c:v>
                </c:pt>
                <c:pt idx="36525">
                  <c:v>3.907528162003</c:v>
                </c:pt>
                <c:pt idx="36526">
                  <c:v>3.9076163768769998</c:v>
                </c:pt>
                <c:pt idx="36527">
                  <c:v>3.9077799320220001</c:v>
                </c:pt>
                <c:pt idx="36528">
                  <c:v>3.9079072475430001</c:v>
                </c:pt>
                <c:pt idx="36529">
                  <c:v>3.907976150513</c:v>
                </c:pt>
                <c:pt idx="36530">
                  <c:v>3.9079964160920002</c:v>
                </c:pt>
                <c:pt idx="36531">
                  <c:v>3.9080591201780002</c:v>
                </c:pt>
                <c:pt idx="36532">
                  <c:v>3.9085736274720002</c:v>
                </c:pt>
                <c:pt idx="36533">
                  <c:v>3.9086158275599998</c:v>
                </c:pt>
                <c:pt idx="36534">
                  <c:v>3.9086003303529999</c:v>
                </c:pt>
                <c:pt idx="36535">
                  <c:v>3.9085774421689998</c:v>
                </c:pt>
                <c:pt idx="36536">
                  <c:v>3.9085481166839999</c:v>
                </c:pt>
                <c:pt idx="36537">
                  <c:v>3.9085352420809998</c:v>
                </c:pt>
                <c:pt idx="36538">
                  <c:v>3.9085299968720002</c:v>
                </c:pt>
                <c:pt idx="36539">
                  <c:v>3.9085552692409999</c:v>
                </c:pt>
                <c:pt idx="36540">
                  <c:v>3.908597230911</c:v>
                </c:pt>
                <c:pt idx="36541">
                  <c:v>3.9086892604829999</c:v>
                </c:pt>
                <c:pt idx="36542">
                  <c:v>3.9087378978729999</c:v>
                </c:pt>
                <c:pt idx="36543">
                  <c:v>3.9088387489319998</c:v>
                </c:pt>
                <c:pt idx="36544">
                  <c:v>3.9089305400850001</c:v>
                </c:pt>
                <c:pt idx="36545">
                  <c:v>3.9089784622189998</c:v>
                </c:pt>
                <c:pt idx="36546">
                  <c:v>3.9089624881740002</c:v>
                </c:pt>
                <c:pt idx="36547">
                  <c:v>3.9089384078979998</c:v>
                </c:pt>
                <c:pt idx="36548">
                  <c:v>3.9089148044590001</c:v>
                </c:pt>
                <c:pt idx="36549">
                  <c:v>3.9089012146000002</c:v>
                </c:pt>
                <c:pt idx="36550">
                  <c:v>3.9094161987299998</c:v>
                </c:pt>
                <c:pt idx="36551">
                  <c:v>3.9095027446750001</c:v>
                </c:pt>
                <c:pt idx="36552">
                  <c:v>3.9094967842099999</c:v>
                </c:pt>
                <c:pt idx="36553">
                  <c:v>3.9094877243039998</c:v>
                </c:pt>
                <c:pt idx="36554">
                  <c:v>3.9096307754519999</c:v>
                </c:pt>
                <c:pt idx="36555">
                  <c:v>3.909788131714</c:v>
                </c:pt>
                <c:pt idx="36556">
                  <c:v>3.9098694324490002</c:v>
                </c:pt>
                <c:pt idx="36557">
                  <c:v>3.9100346565250002</c:v>
                </c:pt>
                <c:pt idx="36558">
                  <c:v>3.9101688861850001</c:v>
                </c:pt>
                <c:pt idx="36559">
                  <c:v>3.910231113434</c:v>
                </c:pt>
                <c:pt idx="36560">
                  <c:v>3.9102666378020001</c:v>
                </c:pt>
                <c:pt idx="36561">
                  <c:v>3.910307884216</c:v>
                </c:pt>
                <c:pt idx="36562">
                  <c:v>3.9103298187259998</c:v>
                </c:pt>
                <c:pt idx="36563">
                  <c:v>3.91038107872</c:v>
                </c:pt>
                <c:pt idx="36564">
                  <c:v>3.9104292392729998</c:v>
                </c:pt>
                <c:pt idx="36565">
                  <c:v>3.9104940891269999</c:v>
                </c:pt>
                <c:pt idx="36566">
                  <c:v>3.9106581211089999</c:v>
                </c:pt>
                <c:pt idx="36567">
                  <c:v>3.9107463359830001</c:v>
                </c:pt>
                <c:pt idx="36568">
                  <c:v>3.9109139442440002</c:v>
                </c:pt>
                <c:pt idx="36569">
                  <c:v>3.9110004901890001</c:v>
                </c:pt>
                <c:pt idx="36570">
                  <c:v>3.9110760688780002</c:v>
                </c:pt>
                <c:pt idx="36571">
                  <c:v>3.911165952682</c:v>
                </c:pt>
                <c:pt idx="36572">
                  <c:v>3.9111950397489998</c:v>
                </c:pt>
                <c:pt idx="36573">
                  <c:v>3.9112267494199999</c:v>
                </c:pt>
                <c:pt idx="36574">
                  <c:v>3.9113719463350001</c:v>
                </c:pt>
                <c:pt idx="36575">
                  <c:v>3.9115414619450002</c:v>
                </c:pt>
                <c:pt idx="36576">
                  <c:v>3.911643743515</c:v>
                </c:pt>
                <c:pt idx="36577">
                  <c:v>3.9116921424869999</c:v>
                </c:pt>
                <c:pt idx="36578">
                  <c:v>3.9116773605350001</c:v>
                </c:pt>
                <c:pt idx="36579">
                  <c:v>3.9116675853729999</c:v>
                </c:pt>
                <c:pt idx="36580">
                  <c:v>3.9116497039790001</c:v>
                </c:pt>
                <c:pt idx="36581">
                  <c:v>3.911633253098</c:v>
                </c:pt>
                <c:pt idx="36582">
                  <c:v>3.9116463661190002</c:v>
                </c:pt>
                <c:pt idx="36583">
                  <c:v>3.911727190018</c:v>
                </c:pt>
                <c:pt idx="36584">
                  <c:v>3.9118394851680001</c:v>
                </c:pt>
                <c:pt idx="36585">
                  <c:v>3.9119474887850001</c:v>
                </c:pt>
                <c:pt idx="36586">
                  <c:v>3.9120197296139998</c:v>
                </c:pt>
                <c:pt idx="36587">
                  <c:v>3.912025928497</c:v>
                </c:pt>
                <c:pt idx="36588">
                  <c:v>3.9120061397549999</c:v>
                </c:pt>
                <c:pt idx="36589">
                  <c:v>3.9119851589199999</c:v>
                </c:pt>
                <c:pt idx="36590">
                  <c:v>3.9119648933410001</c:v>
                </c:pt>
                <c:pt idx="36591">
                  <c:v>3.9119546413420001</c:v>
                </c:pt>
                <c:pt idx="36592">
                  <c:v>3.9120042324069999</c:v>
                </c:pt>
                <c:pt idx="36593">
                  <c:v>3.9121112823490001</c:v>
                </c:pt>
                <c:pt idx="36594">
                  <c:v>3.912219285965</c:v>
                </c:pt>
                <c:pt idx="36595">
                  <c:v>3.9123244285580001</c:v>
                </c:pt>
                <c:pt idx="36596">
                  <c:v>3.9123828411099999</c:v>
                </c:pt>
                <c:pt idx="36597">
                  <c:v>3.9123809337619999</c:v>
                </c:pt>
                <c:pt idx="36598">
                  <c:v>3.912367582321</c:v>
                </c:pt>
                <c:pt idx="36599">
                  <c:v>3.9123616218569999</c:v>
                </c:pt>
                <c:pt idx="36600">
                  <c:v>3.9123578071590002</c:v>
                </c:pt>
                <c:pt idx="36601">
                  <c:v>3.9128673076629998</c:v>
                </c:pt>
                <c:pt idx="36602">
                  <c:v>3.91295170784</c:v>
                </c:pt>
                <c:pt idx="36603">
                  <c:v>3.9130296707149999</c:v>
                </c:pt>
                <c:pt idx="36604">
                  <c:v>3.9130864143370001</c:v>
                </c:pt>
                <c:pt idx="36605">
                  <c:v>3.913143396378</c:v>
                </c:pt>
                <c:pt idx="36606">
                  <c:v>3.9132020473479998</c:v>
                </c:pt>
                <c:pt idx="36607">
                  <c:v>3.9132630825039998</c:v>
                </c:pt>
                <c:pt idx="36608">
                  <c:v>3.9133260250089998</c:v>
                </c:pt>
                <c:pt idx="36609">
                  <c:v>3.9133954048159998</c:v>
                </c:pt>
                <c:pt idx="36610">
                  <c:v>3.9134650230410002</c:v>
                </c:pt>
                <c:pt idx="36611">
                  <c:v>3.9135334491729998</c:v>
                </c:pt>
                <c:pt idx="36612">
                  <c:v>3.9136018753049999</c:v>
                </c:pt>
                <c:pt idx="36613">
                  <c:v>3.913682460785</c:v>
                </c:pt>
                <c:pt idx="36614">
                  <c:v>3.9137821197510001</c:v>
                </c:pt>
                <c:pt idx="36615">
                  <c:v>3.9138815402980001</c:v>
                </c:pt>
                <c:pt idx="36616">
                  <c:v>3.9139809608460001</c:v>
                </c:pt>
                <c:pt idx="36617">
                  <c:v>3.914078235626</c:v>
                </c:pt>
                <c:pt idx="36618">
                  <c:v>3.914168834686</c:v>
                </c:pt>
                <c:pt idx="36619">
                  <c:v>3.9142556190489999</c:v>
                </c:pt>
                <c:pt idx="36620">
                  <c:v>3.9143917560579999</c:v>
                </c:pt>
                <c:pt idx="36621">
                  <c:v>3.9144854545590002</c:v>
                </c:pt>
                <c:pt idx="36622">
                  <c:v>3.9146077632899998</c:v>
                </c:pt>
                <c:pt idx="36623">
                  <c:v>3.9147124290469999</c:v>
                </c:pt>
                <c:pt idx="36624">
                  <c:v>3.9148156642909999</c:v>
                </c:pt>
                <c:pt idx="36625">
                  <c:v>3.9149074554440002</c:v>
                </c:pt>
                <c:pt idx="36626">
                  <c:v>3.9149439334870002</c:v>
                </c:pt>
                <c:pt idx="36627">
                  <c:v>3.9149370193480002</c:v>
                </c:pt>
                <c:pt idx="36628">
                  <c:v>3.9149093627929998</c:v>
                </c:pt>
                <c:pt idx="36629">
                  <c:v>3.9148914814000002</c:v>
                </c:pt>
                <c:pt idx="36630">
                  <c:v>3.9148745536799998</c:v>
                </c:pt>
                <c:pt idx="36631">
                  <c:v>3.9148466587069999</c:v>
                </c:pt>
                <c:pt idx="36632">
                  <c:v>3.9148344993589999</c:v>
                </c:pt>
                <c:pt idx="36633">
                  <c:v>3.9148414134979999</c:v>
                </c:pt>
                <c:pt idx="36634">
                  <c:v>3.914901018143</c:v>
                </c:pt>
                <c:pt idx="36635">
                  <c:v>3.91499376297</c:v>
                </c:pt>
                <c:pt idx="36636">
                  <c:v>3.9150867462160002</c:v>
                </c:pt>
                <c:pt idx="36637">
                  <c:v>3.9151339530940001</c:v>
                </c:pt>
                <c:pt idx="36638">
                  <c:v>3.9151806831360001</c:v>
                </c:pt>
                <c:pt idx="36639">
                  <c:v>3.91526055336</c:v>
                </c:pt>
                <c:pt idx="36640">
                  <c:v>3.9152755737299998</c:v>
                </c:pt>
                <c:pt idx="36641">
                  <c:v>3.9152624607090001</c:v>
                </c:pt>
                <c:pt idx="36642">
                  <c:v>3.9152405261990002</c:v>
                </c:pt>
                <c:pt idx="36643">
                  <c:v>3.9152212142940002</c:v>
                </c:pt>
                <c:pt idx="36644">
                  <c:v>3.9152021408080002</c:v>
                </c:pt>
                <c:pt idx="36645">
                  <c:v>3.915227174759</c:v>
                </c:pt>
                <c:pt idx="36646">
                  <c:v>3.9153151512150002</c:v>
                </c:pt>
                <c:pt idx="36647">
                  <c:v>3.9154126644130001</c:v>
                </c:pt>
                <c:pt idx="36648">
                  <c:v>3.915459394455</c:v>
                </c:pt>
                <c:pt idx="36649">
                  <c:v>3.9155635833739999</c:v>
                </c:pt>
                <c:pt idx="36650">
                  <c:v>3.915663003922</c:v>
                </c:pt>
                <c:pt idx="36651">
                  <c:v>3.9157304763790002</c:v>
                </c:pt>
                <c:pt idx="36652">
                  <c:v>3.9157986640929998</c:v>
                </c:pt>
                <c:pt idx="36653">
                  <c:v>3.9158573150630001</c:v>
                </c:pt>
                <c:pt idx="36654">
                  <c:v>3.9159386157989999</c:v>
                </c:pt>
                <c:pt idx="36655">
                  <c:v>3.9160335063930001</c:v>
                </c:pt>
                <c:pt idx="36656">
                  <c:v>3.9161381721500002</c:v>
                </c:pt>
                <c:pt idx="36657">
                  <c:v>3.9162437915799999</c:v>
                </c:pt>
                <c:pt idx="36658">
                  <c:v>3.9163496494290002</c:v>
                </c:pt>
                <c:pt idx="36659">
                  <c:v>3.9164562225339998</c:v>
                </c:pt>
                <c:pt idx="36660">
                  <c:v>3.9165620803830001</c:v>
                </c:pt>
                <c:pt idx="36661">
                  <c:v>3.9166605472559999</c:v>
                </c:pt>
                <c:pt idx="36662">
                  <c:v>3.9167501926420001</c:v>
                </c:pt>
                <c:pt idx="36663">
                  <c:v>3.916819810867</c:v>
                </c:pt>
                <c:pt idx="36664">
                  <c:v>3.9168677330019999</c:v>
                </c:pt>
                <c:pt idx="36665">
                  <c:v>3.91690158844</c:v>
                </c:pt>
                <c:pt idx="36666">
                  <c:v>3.9169266223910002</c:v>
                </c:pt>
                <c:pt idx="36667">
                  <c:v>3.9169704914090002</c:v>
                </c:pt>
                <c:pt idx="36668">
                  <c:v>3.9171605110169998</c:v>
                </c:pt>
                <c:pt idx="36669">
                  <c:v>3.917326927185</c:v>
                </c:pt>
                <c:pt idx="36670">
                  <c:v>3.9174306392670002</c:v>
                </c:pt>
                <c:pt idx="36671">
                  <c:v>3.9174933433530001</c:v>
                </c:pt>
                <c:pt idx="36672">
                  <c:v>3.9174861907960001</c:v>
                </c:pt>
                <c:pt idx="36673">
                  <c:v>3.917466640472</c:v>
                </c:pt>
                <c:pt idx="36674">
                  <c:v>3.9174408912660001</c:v>
                </c:pt>
                <c:pt idx="36675">
                  <c:v>3.9174311161039999</c:v>
                </c:pt>
                <c:pt idx="36676">
                  <c:v>3.9174215793610001</c:v>
                </c:pt>
                <c:pt idx="36677">
                  <c:v>3.9174377918240002</c:v>
                </c:pt>
                <c:pt idx="36678">
                  <c:v>3.917529582977</c:v>
                </c:pt>
                <c:pt idx="36679">
                  <c:v>3.9176280498499998</c:v>
                </c:pt>
                <c:pt idx="36680">
                  <c:v>3.9176812171940001</c:v>
                </c:pt>
                <c:pt idx="36681">
                  <c:v>3.9177758693700002</c:v>
                </c:pt>
                <c:pt idx="36682">
                  <c:v>3.9178156852720001</c:v>
                </c:pt>
                <c:pt idx="36683">
                  <c:v>3.9178059101099998</c:v>
                </c:pt>
                <c:pt idx="36684">
                  <c:v>3.9177901744839998</c:v>
                </c:pt>
                <c:pt idx="36685">
                  <c:v>3.917775392532</c:v>
                </c:pt>
                <c:pt idx="36686">
                  <c:v>3.9177691936489998</c:v>
                </c:pt>
                <c:pt idx="36687">
                  <c:v>3.9183025360110002</c:v>
                </c:pt>
                <c:pt idx="36688">
                  <c:v>3.9183199405670002</c:v>
                </c:pt>
                <c:pt idx="36689">
                  <c:v>3.9184799194340001</c:v>
                </c:pt>
                <c:pt idx="36690">
                  <c:v>3.9187018871310002</c:v>
                </c:pt>
                <c:pt idx="36691">
                  <c:v>3.9189338684080002</c:v>
                </c:pt>
                <c:pt idx="36692">
                  <c:v>3.918994426727</c:v>
                </c:pt>
                <c:pt idx="36693">
                  <c:v>3.9191641807559998</c:v>
                </c:pt>
                <c:pt idx="36694">
                  <c:v>3.9195082187649999</c:v>
                </c:pt>
                <c:pt idx="36695">
                  <c:v>3.9195895195010002</c:v>
                </c:pt>
                <c:pt idx="36696">
                  <c:v>3.9196317195889998</c:v>
                </c:pt>
                <c:pt idx="36697">
                  <c:v>3.9197576045989999</c:v>
                </c:pt>
                <c:pt idx="36698">
                  <c:v>3.91992521286</c:v>
                </c:pt>
                <c:pt idx="36699">
                  <c:v>3.9200191497799999</c:v>
                </c:pt>
                <c:pt idx="36700">
                  <c:v>3.9201180934909998</c:v>
                </c:pt>
                <c:pt idx="36701">
                  <c:v>3.9202153682710001</c:v>
                </c:pt>
                <c:pt idx="36702">
                  <c:v>3.9202978610989998</c:v>
                </c:pt>
                <c:pt idx="36703">
                  <c:v>3.9203617572780001</c:v>
                </c:pt>
                <c:pt idx="36704">
                  <c:v>3.9204072952270002</c:v>
                </c:pt>
                <c:pt idx="36705">
                  <c:v>3.9204533100129999</c:v>
                </c:pt>
                <c:pt idx="36706">
                  <c:v>3.9204943180080001</c:v>
                </c:pt>
                <c:pt idx="36707">
                  <c:v>3.9205384254459998</c:v>
                </c:pt>
                <c:pt idx="36708">
                  <c:v>3.9205784797669998</c:v>
                </c:pt>
                <c:pt idx="36709">
                  <c:v>3.920617580414</c:v>
                </c:pt>
                <c:pt idx="36710">
                  <c:v>3.9206557273859999</c:v>
                </c:pt>
                <c:pt idx="36711">
                  <c:v>3.9206974506379999</c:v>
                </c:pt>
                <c:pt idx="36712">
                  <c:v>3.9208278656009998</c:v>
                </c:pt>
                <c:pt idx="36713">
                  <c:v>3.920915603638</c:v>
                </c:pt>
                <c:pt idx="36714">
                  <c:v>3.921001195908</c:v>
                </c:pt>
                <c:pt idx="36715">
                  <c:v>3.9211745262150002</c:v>
                </c:pt>
                <c:pt idx="36716">
                  <c:v>3.9213054180150002</c:v>
                </c:pt>
                <c:pt idx="36717">
                  <c:v>3.9214050769809998</c:v>
                </c:pt>
                <c:pt idx="36718">
                  <c:v>3.9215619564059998</c:v>
                </c:pt>
                <c:pt idx="36719">
                  <c:v>3.9216766357420001</c:v>
                </c:pt>
                <c:pt idx="36720">
                  <c:v>3.9217836856839998</c:v>
                </c:pt>
                <c:pt idx="36721">
                  <c:v>3.9218270778659998</c:v>
                </c:pt>
                <c:pt idx="36722">
                  <c:v>3.9218115806579998</c:v>
                </c:pt>
                <c:pt idx="36723">
                  <c:v>3.9217853546139998</c:v>
                </c:pt>
                <c:pt idx="36724">
                  <c:v>3.9217643737789998</c:v>
                </c:pt>
                <c:pt idx="36725">
                  <c:v>3.9217445850370001</c:v>
                </c:pt>
                <c:pt idx="36726">
                  <c:v>3.9217867851260002</c:v>
                </c:pt>
                <c:pt idx="36727">
                  <c:v>3.9218811988829998</c:v>
                </c:pt>
                <c:pt idx="36728">
                  <c:v>3.9219853878020001</c:v>
                </c:pt>
                <c:pt idx="36729">
                  <c:v>3.9220886230469998</c:v>
                </c:pt>
                <c:pt idx="36730">
                  <c:v>3.9221465587619999</c:v>
                </c:pt>
                <c:pt idx="36731">
                  <c:v>3.9221360683439999</c:v>
                </c:pt>
                <c:pt idx="36732">
                  <c:v>3.9221251010890001</c:v>
                </c:pt>
                <c:pt idx="36733">
                  <c:v>3.92214345932</c:v>
                </c:pt>
                <c:pt idx="36734">
                  <c:v>3.9226686954500001</c:v>
                </c:pt>
                <c:pt idx="36735">
                  <c:v>3.9226741790770001</c:v>
                </c:pt>
                <c:pt idx="36736">
                  <c:v>3.9230105876920001</c:v>
                </c:pt>
                <c:pt idx="36737">
                  <c:v>3.9231896400449999</c:v>
                </c:pt>
                <c:pt idx="36738">
                  <c:v>3.9231872558590002</c:v>
                </c:pt>
                <c:pt idx="36739">
                  <c:v>3.9231860637659999</c:v>
                </c:pt>
                <c:pt idx="36740">
                  <c:v>3.9231927394869999</c:v>
                </c:pt>
                <c:pt idx="36741">
                  <c:v>3.923681497574</c:v>
                </c:pt>
                <c:pt idx="36742">
                  <c:v>3.9237580299379999</c:v>
                </c:pt>
                <c:pt idx="36743">
                  <c:v>3.9238014221189998</c:v>
                </c:pt>
                <c:pt idx="36744">
                  <c:v>3.923841953278</c:v>
                </c:pt>
                <c:pt idx="36745">
                  <c:v>3.9238650798800001</c:v>
                </c:pt>
                <c:pt idx="36746">
                  <c:v>3.9238920211789998</c:v>
                </c:pt>
                <c:pt idx="36747">
                  <c:v>3.9239232540129998</c:v>
                </c:pt>
                <c:pt idx="36748">
                  <c:v>3.9239690303799999</c:v>
                </c:pt>
                <c:pt idx="36749">
                  <c:v>3.9240326881410001</c:v>
                </c:pt>
                <c:pt idx="36750">
                  <c:v>3.924115896225</c:v>
                </c:pt>
                <c:pt idx="36751">
                  <c:v>3.9242088794710002</c:v>
                </c:pt>
                <c:pt idx="36752">
                  <c:v>3.9242978096010002</c:v>
                </c:pt>
                <c:pt idx="36753">
                  <c:v>3.9243874549869999</c:v>
                </c:pt>
                <c:pt idx="36754">
                  <c:v>3.9244711399079999</c:v>
                </c:pt>
                <c:pt idx="36755">
                  <c:v>3.9245841503140002</c:v>
                </c:pt>
                <c:pt idx="36756">
                  <c:v>3.9247162342070001</c:v>
                </c:pt>
                <c:pt idx="36757">
                  <c:v>3.9248287677759999</c:v>
                </c:pt>
                <c:pt idx="36758">
                  <c:v>3.92494058609</c:v>
                </c:pt>
                <c:pt idx="36759">
                  <c:v>3.9250409603119998</c:v>
                </c:pt>
                <c:pt idx="36760">
                  <c:v>3.9250619411469998</c:v>
                </c:pt>
                <c:pt idx="36761">
                  <c:v>3.9250547885890001</c:v>
                </c:pt>
                <c:pt idx="36762">
                  <c:v>3.9250411987299998</c:v>
                </c:pt>
                <c:pt idx="36763">
                  <c:v>3.92502784729</c:v>
                </c:pt>
                <c:pt idx="36764">
                  <c:v>3.9250166416169998</c:v>
                </c:pt>
                <c:pt idx="36765">
                  <c:v>3.9250204563139999</c:v>
                </c:pt>
                <c:pt idx="36766">
                  <c:v>3.9250485897059999</c:v>
                </c:pt>
                <c:pt idx="36767">
                  <c:v>3.925154924393</c:v>
                </c:pt>
                <c:pt idx="36768">
                  <c:v>3.9252097606660001</c:v>
                </c:pt>
                <c:pt idx="36769">
                  <c:v>3.9253153800959999</c:v>
                </c:pt>
                <c:pt idx="36770">
                  <c:v>3.925387382507</c:v>
                </c:pt>
                <c:pt idx="36771">
                  <c:v>3.9253909587860001</c:v>
                </c:pt>
                <c:pt idx="36772">
                  <c:v>3.9253737926480001</c:v>
                </c:pt>
                <c:pt idx="36773">
                  <c:v>3.9253654479979998</c:v>
                </c:pt>
                <c:pt idx="36774">
                  <c:v>3.9253628253940001</c:v>
                </c:pt>
                <c:pt idx="36775">
                  <c:v>3.9254400730130001</c:v>
                </c:pt>
                <c:pt idx="36776">
                  <c:v>3.9256126880650002</c:v>
                </c:pt>
                <c:pt idx="36777">
                  <c:v>3.9257192611690002</c:v>
                </c:pt>
                <c:pt idx="36778">
                  <c:v>3.9257807731629999</c:v>
                </c:pt>
                <c:pt idx="36779">
                  <c:v>3.9257805347439998</c:v>
                </c:pt>
                <c:pt idx="36780">
                  <c:v>3.9257683753969999</c:v>
                </c:pt>
                <c:pt idx="36781">
                  <c:v>3.9257614612579999</c:v>
                </c:pt>
                <c:pt idx="36782">
                  <c:v>3.925755023956</c:v>
                </c:pt>
                <c:pt idx="36783">
                  <c:v>3.9261331558229999</c:v>
                </c:pt>
                <c:pt idx="36784">
                  <c:v>3.9262316226960001</c:v>
                </c:pt>
                <c:pt idx="36785">
                  <c:v>3.9263262748719998</c:v>
                </c:pt>
                <c:pt idx="36786">
                  <c:v>3.9264130592350002</c:v>
                </c:pt>
                <c:pt idx="36787">
                  <c:v>3.9264914989470001</c:v>
                </c:pt>
                <c:pt idx="36788">
                  <c:v>3.9265570640559999</c:v>
                </c:pt>
                <c:pt idx="36789">
                  <c:v>3.9266231060029999</c:v>
                </c:pt>
                <c:pt idx="36790">
                  <c:v>3.9266965389249999</c:v>
                </c:pt>
                <c:pt idx="36791">
                  <c:v>3.926774978638</c:v>
                </c:pt>
                <c:pt idx="36792">
                  <c:v>3.9268550872799999</c:v>
                </c:pt>
                <c:pt idx="36793">
                  <c:v>3.9269292354580001</c:v>
                </c:pt>
                <c:pt idx="36794">
                  <c:v>3.9269998073579999</c:v>
                </c:pt>
                <c:pt idx="36795">
                  <c:v>3.9270739555360001</c:v>
                </c:pt>
                <c:pt idx="36796">
                  <c:v>3.9271569252009999</c:v>
                </c:pt>
                <c:pt idx="36797">
                  <c:v>3.9272470474240002</c:v>
                </c:pt>
                <c:pt idx="36798">
                  <c:v>3.9273519515989999</c:v>
                </c:pt>
                <c:pt idx="36799">
                  <c:v>3.9274549484249999</c:v>
                </c:pt>
                <c:pt idx="36800">
                  <c:v>3.9275524616239998</c:v>
                </c:pt>
                <c:pt idx="36801">
                  <c:v>3.9277207851410001</c:v>
                </c:pt>
                <c:pt idx="36802">
                  <c:v>3.9278478622440001</c:v>
                </c:pt>
                <c:pt idx="36803">
                  <c:v>3.9279167652129998</c:v>
                </c:pt>
                <c:pt idx="36804">
                  <c:v>3.9280397892000001</c:v>
                </c:pt>
                <c:pt idx="36805">
                  <c:v>3.9282147884369998</c:v>
                </c:pt>
                <c:pt idx="36806">
                  <c:v>3.928252458572</c:v>
                </c:pt>
                <c:pt idx="36807">
                  <c:v>3.928238391876</c:v>
                </c:pt>
                <c:pt idx="36808">
                  <c:v>3.9282181262970002</c:v>
                </c:pt>
                <c:pt idx="36809">
                  <c:v>3.9281997680659999</c:v>
                </c:pt>
                <c:pt idx="36810">
                  <c:v>3.928210258484</c:v>
                </c:pt>
                <c:pt idx="36811">
                  <c:v>3.9282979965210001</c:v>
                </c:pt>
                <c:pt idx="36812">
                  <c:v>3.9284009933470001</c:v>
                </c:pt>
                <c:pt idx="36813">
                  <c:v>3.9285020828250001</c:v>
                </c:pt>
                <c:pt idx="36814">
                  <c:v>3.9285562038420001</c:v>
                </c:pt>
                <c:pt idx="36815">
                  <c:v>3.928552389145</c:v>
                </c:pt>
                <c:pt idx="36816">
                  <c:v>3.9285292625429999</c:v>
                </c:pt>
                <c:pt idx="36817">
                  <c:v>3.928504943848</c:v>
                </c:pt>
                <c:pt idx="36818">
                  <c:v>3.9284837245939999</c:v>
                </c:pt>
                <c:pt idx="36819">
                  <c:v>3.9285080432889998</c:v>
                </c:pt>
                <c:pt idx="36820">
                  <c:v>3.9285979270940001</c:v>
                </c:pt>
                <c:pt idx="36821">
                  <c:v>3.9287066459659998</c:v>
                </c:pt>
                <c:pt idx="36822">
                  <c:v>3.9288761615749999</c:v>
                </c:pt>
                <c:pt idx="36823">
                  <c:v>3.928927183151</c:v>
                </c:pt>
                <c:pt idx="36824">
                  <c:v>3.928947925568</c:v>
                </c:pt>
                <c:pt idx="36825">
                  <c:v>3.929047584534</c:v>
                </c:pt>
                <c:pt idx="36826">
                  <c:v>3.929206132889</c:v>
                </c:pt>
                <c:pt idx="36827">
                  <c:v>3.9293653965000002</c:v>
                </c:pt>
                <c:pt idx="36828">
                  <c:v>3.9295291900630001</c:v>
                </c:pt>
                <c:pt idx="36829">
                  <c:v>3.9296092987060001</c:v>
                </c:pt>
                <c:pt idx="36830">
                  <c:v>3.9296684265140001</c:v>
                </c:pt>
                <c:pt idx="36831">
                  <c:v>3.9297063350679999</c:v>
                </c:pt>
                <c:pt idx="36832">
                  <c:v>3.9297378063199999</c:v>
                </c:pt>
                <c:pt idx="36833">
                  <c:v>3.9297595024110001</c:v>
                </c:pt>
                <c:pt idx="36834">
                  <c:v>3.9298048019410001</c:v>
                </c:pt>
                <c:pt idx="36835">
                  <c:v>3.9298279285429998</c:v>
                </c:pt>
                <c:pt idx="36836">
                  <c:v>3.9298646450039998</c:v>
                </c:pt>
                <c:pt idx="36837">
                  <c:v>3.9301142692569999</c:v>
                </c:pt>
                <c:pt idx="36838">
                  <c:v>3.9303076267239998</c:v>
                </c:pt>
                <c:pt idx="36839">
                  <c:v>3.9304475784299999</c:v>
                </c:pt>
                <c:pt idx="36840">
                  <c:v>3.9304456710819999</c:v>
                </c:pt>
                <c:pt idx="36841">
                  <c:v>3.930559396744</c:v>
                </c:pt>
                <c:pt idx="36842">
                  <c:v>3.9308059215550002</c:v>
                </c:pt>
                <c:pt idx="36843">
                  <c:v>3.9309828281399999</c:v>
                </c:pt>
                <c:pt idx="36844">
                  <c:v>3.9311711788179999</c:v>
                </c:pt>
                <c:pt idx="36845">
                  <c:v>3.931649208069</c:v>
                </c:pt>
                <c:pt idx="36846">
                  <c:v>3.9318056106569998</c:v>
                </c:pt>
                <c:pt idx="36847">
                  <c:v>3.9320719242100002</c:v>
                </c:pt>
                <c:pt idx="36848">
                  <c:v>3.932209253311</c:v>
                </c:pt>
                <c:pt idx="36849">
                  <c:v>3.932336568832</c:v>
                </c:pt>
                <c:pt idx="36850">
                  <c:v>3.9324076175689999</c:v>
                </c:pt>
                <c:pt idx="36851">
                  <c:v>3.9324328899380001</c:v>
                </c:pt>
                <c:pt idx="36852">
                  <c:v>3.9324629306790002</c:v>
                </c:pt>
                <c:pt idx="36853">
                  <c:v>3.9325170516969998</c:v>
                </c:pt>
                <c:pt idx="36854">
                  <c:v>3.932629346848</c:v>
                </c:pt>
                <c:pt idx="36855">
                  <c:v>3.9327869415280001</c:v>
                </c:pt>
                <c:pt idx="36856">
                  <c:v>3.9328687191010001</c:v>
                </c:pt>
                <c:pt idx="36857">
                  <c:v>3.9329552650449999</c:v>
                </c:pt>
                <c:pt idx="36858">
                  <c:v>3.9330422878269999</c:v>
                </c:pt>
                <c:pt idx="36859">
                  <c:v>3.9331338405610001</c:v>
                </c:pt>
                <c:pt idx="36860">
                  <c:v>3.9332160949710002</c:v>
                </c:pt>
                <c:pt idx="36861">
                  <c:v>3.9332828521729999</c:v>
                </c:pt>
                <c:pt idx="36862">
                  <c:v>3.9333453178409998</c:v>
                </c:pt>
                <c:pt idx="36863">
                  <c:v>3.9333825111389999</c:v>
                </c:pt>
                <c:pt idx="36864">
                  <c:v>3.933422803879</c:v>
                </c:pt>
                <c:pt idx="36865">
                  <c:v>3.9335069656370001</c:v>
                </c:pt>
                <c:pt idx="36866">
                  <c:v>3.9336261749269998</c:v>
                </c:pt>
                <c:pt idx="36867">
                  <c:v>3.9337937831879999</c:v>
                </c:pt>
                <c:pt idx="36868">
                  <c:v>3.933869361877</c:v>
                </c:pt>
                <c:pt idx="36869">
                  <c:v>3.933855295181</c:v>
                </c:pt>
                <c:pt idx="36870">
                  <c:v>3.9338335990909998</c:v>
                </c:pt>
                <c:pt idx="36871">
                  <c:v>3.9338300228119998</c:v>
                </c:pt>
                <c:pt idx="36872">
                  <c:v>3.933871030807</c:v>
                </c:pt>
                <c:pt idx="36873">
                  <c:v>3.9341084957120001</c:v>
                </c:pt>
                <c:pt idx="36874">
                  <c:v>3.9342436790469999</c:v>
                </c:pt>
                <c:pt idx="36875">
                  <c:v>3.9342415332790002</c:v>
                </c:pt>
                <c:pt idx="36876">
                  <c:v>3.934228420258</c:v>
                </c:pt>
                <c:pt idx="36877">
                  <c:v>3.9342122077939998</c:v>
                </c:pt>
                <c:pt idx="36878">
                  <c:v>3.9341976642610001</c:v>
                </c:pt>
                <c:pt idx="36879">
                  <c:v>3.9342322349550001</c:v>
                </c:pt>
                <c:pt idx="36880">
                  <c:v>3.9343426227570002</c:v>
                </c:pt>
                <c:pt idx="36881">
                  <c:v>3.9345200061800001</c:v>
                </c:pt>
                <c:pt idx="36882">
                  <c:v>3.9345898628230001</c:v>
                </c:pt>
                <c:pt idx="36883">
                  <c:v>3.9345901012420001</c:v>
                </c:pt>
                <c:pt idx="36884">
                  <c:v>3.9345781803130002</c:v>
                </c:pt>
                <c:pt idx="36885">
                  <c:v>3.9345629215239999</c:v>
                </c:pt>
                <c:pt idx="36886">
                  <c:v>3.9345490932459999</c:v>
                </c:pt>
                <c:pt idx="36887">
                  <c:v>3.9345810413360001</c:v>
                </c:pt>
                <c:pt idx="36888">
                  <c:v>3.9346809387210002</c:v>
                </c:pt>
                <c:pt idx="36889">
                  <c:v>3.93479347229</c:v>
                </c:pt>
                <c:pt idx="36890">
                  <c:v>3.9349038600920001</c:v>
                </c:pt>
                <c:pt idx="36891">
                  <c:v>3.93497133255</c:v>
                </c:pt>
                <c:pt idx="36892">
                  <c:v>3.93496799469</c:v>
                </c:pt>
                <c:pt idx="36893">
                  <c:v>3.935048103333</c:v>
                </c:pt>
                <c:pt idx="36894">
                  <c:v>3.9352099895479999</c:v>
                </c:pt>
                <c:pt idx="36895">
                  <c:v>3.9352989196779999</c:v>
                </c:pt>
                <c:pt idx="36896">
                  <c:v>3.9353964328769999</c:v>
                </c:pt>
                <c:pt idx="36897">
                  <c:v>3.9354975223539999</c:v>
                </c:pt>
                <c:pt idx="36898">
                  <c:v>3.935597419739</c:v>
                </c:pt>
                <c:pt idx="36899">
                  <c:v>3.9356975555420002</c:v>
                </c:pt>
                <c:pt idx="36900">
                  <c:v>3.935794353485</c:v>
                </c:pt>
                <c:pt idx="36901">
                  <c:v>3.935869455338</c:v>
                </c:pt>
                <c:pt idx="36902">
                  <c:v>3.9359257221220001</c:v>
                </c:pt>
                <c:pt idx="36903">
                  <c:v>3.9359710216520001</c:v>
                </c:pt>
                <c:pt idx="36904">
                  <c:v>3.9360082149509998</c:v>
                </c:pt>
                <c:pt idx="36905">
                  <c:v>3.9360458850860001</c:v>
                </c:pt>
                <c:pt idx="36906">
                  <c:v>3.93607711792</c:v>
                </c:pt>
                <c:pt idx="36907">
                  <c:v>3.9361054897310002</c:v>
                </c:pt>
                <c:pt idx="36908">
                  <c:v>3.9361529350279998</c:v>
                </c:pt>
                <c:pt idx="36909">
                  <c:v>3.9362249374389999</c:v>
                </c:pt>
                <c:pt idx="36910">
                  <c:v>3.9365823268889999</c:v>
                </c:pt>
                <c:pt idx="36911">
                  <c:v>3.9367356300349998</c:v>
                </c:pt>
                <c:pt idx="36912">
                  <c:v>3.9367597103119998</c:v>
                </c:pt>
                <c:pt idx="36913">
                  <c:v>3.9367372989649998</c:v>
                </c:pt>
                <c:pt idx="36914">
                  <c:v>3.9367091655730002</c:v>
                </c:pt>
                <c:pt idx="36915">
                  <c:v>3.9367003440859998</c:v>
                </c:pt>
                <c:pt idx="36916">
                  <c:v>3.936760663986</c:v>
                </c:pt>
                <c:pt idx="36917">
                  <c:v>3.9368524551389998</c:v>
                </c:pt>
                <c:pt idx="36918">
                  <c:v>3.936947107315</c:v>
                </c:pt>
                <c:pt idx="36919">
                  <c:v>3.9370472431180001</c:v>
                </c:pt>
                <c:pt idx="36920">
                  <c:v>3.9371345043180002</c:v>
                </c:pt>
                <c:pt idx="36921">
                  <c:v>3.9371709823610002</c:v>
                </c:pt>
                <c:pt idx="36922">
                  <c:v>3.937161445618</c:v>
                </c:pt>
                <c:pt idx="36923">
                  <c:v>3.9371330738069998</c:v>
                </c:pt>
                <c:pt idx="36924">
                  <c:v>3.937116384506</c:v>
                </c:pt>
                <c:pt idx="36925">
                  <c:v>3.9371032714840002</c:v>
                </c:pt>
                <c:pt idx="36926">
                  <c:v>3.9370772838589998</c:v>
                </c:pt>
                <c:pt idx="36927">
                  <c:v>3.937074422836</c:v>
                </c:pt>
                <c:pt idx="36928">
                  <c:v>3.9371113777160001</c:v>
                </c:pt>
                <c:pt idx="36929">
                  <c:v>3.9372127056120001</c:v>
                </c:pt>
                <c:pt idx="36930">
                  <c:v>3.9373910427090002</c:v>
                </c:pt>
                <c:pt idx="36931">
                  <c:v>3.9375746250149999</c:v>
                </c:pt>
                <c:pt idx="36932">
                  <c:v>3.9377219676970001</c:v>
                </c:pt>
                <c:pt idx="36933">
                  <c:v>3.9378111362460002</c:v>
                </c:pt>
                <c:pt idx="36934">
                  <c:v>3.9379053115840001</c:v>
                </c:pt>
                <c:pt idx="36935">
                  <c:v>3.9380068778989998</c:v>
                </c:pt>
                <c:pt idx="36936">
                  <c:v>3.938110351563</c:v>
                </c:pt>
                <c:pt idx="36937">
                  <c:v>3.9382154941560001</c:v>
                </c:pt>
                <c:pt idx="36938">
                  <c:v>3.9383177757259999</c:v>
                </c:pt>
                <c:pt idx="36939">
                  <c:v>3.9384071826930001</c:v>
                </c:pt>
                <c:pt idx="36940">
                  <c:v>3.9384734630580001</c:v>
                </c:pt>
                <c:pt idx="36941">
                  <c:v>3.9385168552400001</c:v>
                </c:pt>
                <c:pt idx="36942">
                  <c:v>3.9385437965390002</c:v>
                </c:pt>
                <c:pt idx="36943">
                  <c:v>3.938585042953</c:v>
                </c:pt>
                <c:pt idx="36944">
                  <c:v>3.9386250972750001</c:v>
                </c:pt>
                <c:pt idx="36945">
                  <c:v>3.9389169216159998</c:v>
                </c:pt>
                <c:pt idx="36946">
                  <c:v>3.9391405582429999</c:v>
                </c:pt>
                <c:pt idx="36947">
                  <c:v>3.939299583435</c:v>
                </c:pt>
                <c:pt idx="36948">
                  <c:v>3.9393367767330001</c:v>
                </c:pt>
                <c:pt idx="36949">
                  <c:v>3.9393582344059999</c:v>
                </c:pt>
                <c:pt idx="36950">
                  <c:v>3.939392089844</c:v>
                </c:pt>
                <c:pt idx="36951">
                  <c:v>3.9394674301150001</c:v>
                </c:pt>
                <c:pt idx="36952">
                  <c:v>3.9396786689760002</c:v>
                </c:pt>
                <c:pt idx="36953">
                  <c:v>3.9400084018710002</c:v>
                </c:pt>
                <c:pt idx="36954">
                  <c:v>3.9400000572199998</c:v>
                </c:pt>
                <c:pt idx="36955">
                  <c:v>3.9400126934049999</c:v>
                </c:pt>
                <c:pt idx="36956">
                  <c:v>3.9401578903200001</c:v>
                </c:pt>
                <c:pt idx="36957">
                  <c:v>3.9402723312379999</c:v>
                </c:pt>
                <c:pt idx="36958">
                  <c:v>3.9403779506680001</c:v>
                </c:pt>
                <c:pt idx="36959">
                  <c:v>3.94043135643</c:v>
                </c:pt>
                <c:pt idx="36960">
                  <c:v>3.9404234886170002</c:v>
                </c:pt>
                <c:pt idx="36961">
                  <c:v>3.9404067993159999</c:v>
                </c:pt>
                <c:pt idx="36962">
                  <c:v>3.940394878387</c:v>
                </c:pt>
                <c:pt idx="36963">
                  <c:v>3.9403841495509999</c:v>
                </c:pt>
                <c:pt idx="36964">
                  <c:v>3.940366983414</c:v>
                </c:pt>
                <c:pt idx="36965">
                  <c:v>3.9403955936430002</c:v>
                </c:pt>
                <c:pt idx="36966">
                  <c:v>3.940481901169</c:v>
                </c:pt>
                <c:pt idx="36967">
                  <c:v>3.9405322074889999</c:v>
                </c:pt>
                <c:pt idx="36968">
                  <c:v>3.9405803680420002</c:v>
                </c:pt>
                <c:pt idx="36969">
                  <c:v>3.9406788349149999</c:v>
                </c:pt>
                <c:pt idx="36970">
                  <c:v>3.9407265186310001</c:v>
                </c:pt>
                <c:pt idx="36971">
                  <c:v>3.9407601356509998</c:v>
                </c:pt>
                <c:pt idx="36972">
                  <c:v>3.9407777786249998</c:v>
                </c:pt>
                <c:pt idx="36973">
                  <c:v>3.940778255463</c:v>
                </c:pt>
                <c:pt idx="36974">
                  <c:v>3.940773248672</c:v>
                </c:pt>
                <c:pt idx="36975">
                  <c:v>3.9407553672789999</c:v>
                </c:pt>
                <c:pt idx="36976">
                  <c:v>3.9407446384429998</c:v>
                </c:pt>
                <c:pt idx="36977">
                  <c:v>3.9407844543460002</c:v>
                </c:pt>
                <c:pt idx="36978">
                  <c:v>3.94100689888</c:v>
                </c:pt>
                <c:pt idx="36979">
                  <c:v>3.9411749839780001</c:v>
                </c:pt>
                <c:pt idx="36980">
                  <c:v>3.9412748813629999</c:v>
                </c:pt>
                <c:pt idx="36981">
                  <c:v>3.9413237571719999</c:v>
                </c:pt>
                <c:pt idx="36982">
                  <c:v>3.9413611888890001</c:v>
                </c:pt>
                <c:pt idx="36983">
                  <c:v>3.941386938095</c:v>
                </c:pt>
                <c:pt idx="36984">
                  <c:v>3.9414227008820002</c:v>
                </c:pt>
                <c:pt idx="36985">
                  <c:v>3.9414713382720001</c:v>
                </c:pt>
                <c:pt idx="36986">
                  <c:v>3.9415454864499999</c:v>
                </c:pt>
                <c:pt idx="36987">
                  <c:v>3.9416456222530001</c:v>
                </c:pt>
                <c:pt idx="36988">
                  <c:v>3.9417648315429998</c:v>
                </c:pt>
                <c:pt idx="36989">
                  <c:v>3.9418869018549998</c:v>
                </c:pt>
                <c:pt idx="36990">
                  <c:v>3.9420151710510001</c:v>
                </c:pt>
                <c:pt idx="36991">
                  <c:v>3.9421401023859999</c:v>
                </c:pt>
                <c:pt idx="36992">
                  <c:v>3.942262411118</c:v>
                </c:pt>
                <c:pt idx="36993">
                  <c:v>3.9423785209659998</c:v>
                </c:pt>
                <c:pt idx="36994">
                  <c:v>3.9424834251399998</c:v>
                </c:pt>
                <c:pt idx="36995">
                  <c:v>3.9425673484799999</c:v>
                </c:pt>
                <c:pt idx="36996">
                  <c:v>3.9426276683810002</c:v>
                </c:pt>
                <c:pt idx="36997">
                  <c:v>3.9426796436310001</c:v>
                </c:pt>
                <c:pt idx="36998">
                  <c:v>3.9428305625919999</c:v>
                </c:pt>
                <c:pt idx="36999">
                  <c:v>3.9429368972779999</c:v>
                </c:pt>
                <c:pt idx="37000">
                  <c:v>3.9430406093600001</c:v>
                </c:pt>
                <c:pt idx="37001">
                  <c:v>3.9431419372560002</c:v>
                </c:pt>
                <c:pt idx="37002">
                  <c:v>3.9432344436650002</c:v>
                </c:pt>
                <c:pt idx="37003">
                  <c:v>3.9432682991029999</c:v>
                </c:pt>
                <c:pt idx="37004">
                  <c:v>3.9432542324069999</c:v>
                </c:pt>
                <c:pt idx="37005">
                  <c:v>3.9432277679440002</c:v>
                </c:pt>
                <c:pt idx="37006">
                  <c:v>3.9432005882259999</c:v>
                </c:pt>
                <c:pt idx="37007">
                  <c:v>3.9431822299960002</c:v>
                </c:pt>
                <c:pt idx="37008">
                  <c:v>3.9431943893430002</c:v>
                </c:pt>
                <c:pt idx="37009">
                  <c:v>3.943221569061</c:v>
                </c:pt>
                <c:pt idx="37010">
                  <c:v>3.943310260773</c:v>
                </c:pt>
                <c:pt idx="37011">
                  <c:v>3.9434087276460001</c:v>
                </c:pt>
                <c:pt idx="37012">
                  <c:v>3.9435102939609998</c:v>
                </c:pt>
                <c:pt idx="37013">
                  <c:v>3.9435584545140001</c:v>
                </c:pt>
                <c:pt idx="37014">
                  <c:v>3.9436340332030002</c:v>
                </c:pt>
                <c:pt idx="37015">
                  <c:v>3.9436438083650001</c:v>
                </c:pt>
                <c:pt idx="37016">
                  <c:v>3.9436187744139999</c:v>
                </c:pt>
                <c:pt idx="37017">
                  <c:v>3.9435956478119998</c:v>
                </c:pt>
                <c:pt idx="37018">
                  <c:v>3.943573713303</c:v>
                </c:pt>
                <c:pt idx="37019">
                  <c:v>3.943577289581</c:v>
                </c:pt>
                <c:pt idx="37020">
                  <c:v>3.9437713623050001</c:v>
                </c:pt>
                <c:pt idx="37021">
                  <c:v>3.9442424774170002</c:v>
                </c:pt>
                <c:pt idx="37022">
                  <c:v>3.9442708492279999</c:v>
                </c:pt>
                <c:pt idx="37023">
                  <c:v>3.9442946910860002</c:v>
                </c:pt>
                <c:pt idx="37024">
                  <c:v>3.9443228244780002</c:v>
                </c:pt>
                <c:pt idx="37025">
                  <c:v>3.9443526268009999</c:v>
                </c:pt>
                <c:pt idx="37026">
                  <c:v>3.9443895816799999</c:v>
                </c:pt>
                <c:pt idx="37027">
                  <c:v>3.944442272186</c:v>
                </c:pt>
                <c:pt idx="37028">
                  <c:v>3.9445168972019999</c:v>
                </c:pt>
                <c:pt idx="37029">
                  <c:v>3.9446089267729998</c:v>
                </c:pt>
                <c:pt idx="37030">
                  <c:v>3.9447085857389999</c:v>
                </c:pt>
                <c:pt idx="37031">
                  <c:v>3.9448134899139999</c:v>
                </c:pt>
                <c:pt idx="37032">
                  <c:v>3.9449124336239998</c:v>
                </c:pt>
                <c:pt idx="37033">
                  <c:v>3.9450137615199998</c:v>
                </c:pt>
                <c:pt idx="37034">
                  <c:v>3.9451105594640001</c:v>
                </c:pt>
                <c:pt idx="37035">
                  <c:v>3.945204257965</c:v>
                </c:pt>
                <c:pt idx="37036">
                  <c:v>3.9452838897709999</c:v>
                </c:pt>
                <c:pt idx="37037">
                  <c:v>3.9453446865080002</c:v>
                </c:pt>
                <c:pt idx="37038">
                  <c:v>3.9453833103179998</c:v>
                </c:pt>
                <c:pt idx="37039">
                  <c:v>3.9454262256620001</c:v>
                </c:pt>
                <c:pt idx="37040">
                  <c:v>3.9454655647279999</c:v>
                </c:pt>
                <c:pt idx="37041">
                  <c:v>3.945497274399</c:v>
                </c:pt>
                <c:pt idx="37042">
                  <c:v>3.9455416202550002</c:v>
                </c:pt>
                <c:pt idx="37043">
                  <c:v>3.9457068443300001</c:v>
                </c:pt>
                <c:pt idx="37044">
                  <c:v>3.9461030960080001</c:v>
                </c:pt>
                <c:pt idx="37045">
                  <c:v>3.9462137222289999</c:v>
                </c:pt>
                <c:pt idx="37046">
                  <c:v>3.9466769695280002</c:v>
                </c:pt>
                <c:pt idx="37047">
                  <c:v>3.9466557502750002</c:v>
                </c:pt>
                <c:pt idx="37048">
                  <c:v>3.9466915130619999</c:v>
                </c:pt>
                <c:pt idx="37049">
                  <c:v>3.946920156479</c:v>
                </c:pt>
                <c:pt idx="37050">
                  <c:v>3.947152376175</c:v>
                </c:pt>
                <c:pt idx="37051">
                  <c:v>3.947228908539</c:v>
                </c:pt>
                <c:pt idx="37052">
                  <c:v>3.9472110271449998</c:v>
                </c:pt>
                <c:pt idx="37053">
                  <c:v>3.947193861008</c:v>
                </c:pt>
                <c:pt idx="37054">
                  <c:v>3.9471752643590001</c:v>
                </c:pt>
                <c:pt idx="37055">
                  <c:v>3.947204828262</c:v>
                </c:pt>
                <c:pt idx="37056">
                  <c:v>3.9472875595089998</c:v>
                </c:pt>
                <c:pt idx="37057">
                  <c:v>3.9473922252659999</c:v>
                </c:pt>
                <c:pt idx="37058">
                  <c:v>3.9474937915799999</c:v>
                </c:pt>
                <c:pt idx="37059">
                  <c:v>3.9475946426389998</c:v>
                </c:pt>
                <c:pt idx="37060">
                  <c:v>3.9476215839390001</c:v>
                </c:pt>
                <c:pt idx="37061">
                  <c:v>3.9476411342620001</c:v>
                </c:pt>
                <c:pt idx="37062">
                  <c:v>3.9477255344389999</c:v>
                </c:pt>
                <c:pt idx="37063">
                  <c:v>3.9478404521939998</c:v>
                </c:pt>
                <c:pt idx="37064">
                  <c:v>3.947963237762</c:v>
                </c:pt>
                <c:pt idx="37065">
                  <c:v>3.9481341838840001</c:v>
                </c:pt>
                <c:pt idx="37066">
                  <c:v>3.9481577873229998</c:v>
                </c:pt>
                <c:pt idx="37067">
                  <c:v>3.9481866359710001</c:v>
                </c:pt>
                <c:pt idx="37068">
                  <c:v>3.9482216835020001</c:v>
                </c:pt>
                <c:pt idx="37069">
                  <c:v>3.9482598304750001</c:v>
                </c:pt>
                <c:pt idx="37070">
                  <c:v>3.948302984238</c:v>
                </c:pt>
                <c:pt idx="37071">
                  <c:v>3.948343276978</c:v>
                </c:pt>
                <c:pt idx="37072">
                  <c:v>3.9483861923219998</c:v>
                </c:pt>
                <c:pt idx="37073">
                  <c:v>3.9484493732449999</c:v>
                </c:pt>
                <c:pt idx="37074">
                  <c:v>3.9485249519350001</c:v>
                </c:pt>
                <c:pt idx="37075">
                  <c:v>3.9486129283909999</c:v>
                </c:pt>
                <c:pt idx="37076">
                  <c:v>3.9487030506130001</c:v>
                </c:pt>
                <c:pt idx="37077">
                  <c:v>3.9487948417659999</c:v>
                </c:pt>
                <c:pt idx="37078">
                  <c:v>3.948960542679</c:v>
                </c:pt>
                <c:pt idx="37079">
                  <c:v>3.9491338729860002</c:v>
                </c:pt>
                <c:pt idx="37080">
                  <c:v>3.949152469635</c:v>
                </c:pt>
                <c:pt idx="37081">
                  <c:v>3.9492268562319999</c:v>
                </c:pt>
                <c:pt idx="37082">
                  <c:v>3.9493305683140001</c:v>
                </c:pt>
                <c:pt idx="37083">
                  <c:v>3.949434995651</c:v>
                </c:pt>
                <c:pt idx="37084">
                  <c:v>3.949536323547</c:v>
                </c:pt>
                <c:pt idx="37085">
                  <c:v>3.949626922607</c:v>
                </c:pt>
                <c:pt idx="37086">
                  <c:v>3.9496591091159998</c:v>
                </c:pt>
                <c:pt idx="37087">
                  <c:v>3.9496386051179999</c:v>
                </c:pt>
                <c:pt idx="37088">
                  <c:v>3.949607610703</c:v>
                </c:pt>
                <c:pt idx="37089">
                  <c:v>3.94957447052</c:v>
                </c:pt>
                <c:pt idx="37090">
                  <c:v>3.9495568275449999</c:v>
                </c:pt>
                <c:pt idx="37091">
                  <c:v>3.9495928287509998</c:v>
                </c:pt>
                <c:pt idx="37092">
                  <c:v>3.9496803283689998</c:v>
                </c:pt>
                <c:pt idx="37093">
                  <c:v>3.9497268199920001</c:v>
                </c:pt>
                <c:pt idx="37094">
                  <c:v>3.9497768878940001</c:v>
                </c:pt>
                <c:pt idx="37095">
                  <c:v>3.949876070023</c:v>
                </c:pt>
                <c:pt idx="37096">
                  <c:v>3.9499678611759999</c:v>
                </c:pt>
                <c:pt idx="37097">
                  <c:v>3.9500129222870002</c:v>
                </c:pt>
                <c:pt idx="37098">
                  <c:v>3.950012207031</c:v>
                </c:pt>
                <c:pt idx="37099">
                  <c:v>3.9499952793120001</c:v>
                </c:pt>
                <c:pt idx="37100">
                  <c:v>3.9499788284299999</c:v>
                </c:pt>
                <c:pt idx="37101">
                  <c:v>3.949961662292</c:v>
                </c:pt>
                <c:pt idx="37102">
                  <c:v>3.9500114917759999</c:v>
                </c:pt>
                <c:pt idx="37103">
                  <c:v>3.950566530228</c:v>
                </c:pt>
                <c:pt idx="37104">
                  <c:v>3.9506194591520001</c:v>
                </c:pt>
                <c:pt idx="37105">
                  <c:v>3.9506354331970002</c:v>
                </c:pt>
                <c:pt idx="37106">
                  <c:v>3.9506528377530001</c:v>
                </c:pt>
                <c:pt idx="37107">
                  <c:v>3.9506955146789999</c:v>
                </c:pt>
                <c:pt idx="37108">
                  <c:v>3.9507241249080001</c:v>
                </c:pt>
                <c:pt idx="37109">
                  <c:v>3.9507577419280002</c:v>
                </c:pt>
                <c:pt idx="37110">
                  <c:v>3.9507913589479999</c:v>
                </c:pt>
                <c:pt idx="37111">
                  <c:v>3.950838804245</c:v>
                </c:pt>
                <c:pt idx="37112">
                  <c:v>3.9509141445160001</c:v>
                </c:pt>
                <c:pt idx="37113">
                  <c:v>3.9510087966919998</c:v>
                </c:pt>
                <c:pt idx="37114">
                  <c:v>3.9511115550990001</c:v>
                </c:pt>
                <c:pt idx="37115">
                  <c:v>3.9512176513670001</c:v>
                </c:pt>
                <c:pt idx="37116">
                  <c:v>3.9513244628909998</c:v>
                </c:pt>
                <c:pt idx="37117">
                  <c:v>3.9514269828800002</c:v>
                </c:pt>
                <c:pt idx="37118">
                  <c:v>3.9515271186829999</c:v>
                </c:pt>
                <c:pt idx="37119">
                  <c:v>3.951622009277</c:v>
                </c:pt>
                <c:pt idx="37120">
                  <c:v>3.951709270477</c:v>
                </c:pt>
                <c:pt idx="37121">
                  <c:v>3.9517848491669998</c:v>
                </c:pt>
                <c:pt idx="37122">
                  <c:v>3.9518384933470001</c:v>
                </c:pt>
                <c:pt idx="37123">
                  <c:v>3.951869249344</c:v>
                </c:pt>
                <c:pt idx="37124">
                  <c:v>3.951893806458</c:v>
                </c:pt>
                <c:pt idx="37125">
                  <c:v>3.9519300460819999</c:v>
                </c:pt>
                <c:pt idx="37126">
                  <c:v>3.9519574642180002</c:v>
                </c:pt>
                <c:pt idx="37127">
                  <c:v>3.9523468017579999</c:v>
                </c:pt>
                <c:pt idx="37128">
                  <c:v>3.9525239467620001</c:v>
                </c:pt>
                <c:pt idx="37129">
                  <c:v>3.9525115489960001</c:v>
                </c:pt>
                <c:pt idx="37130">
                  <c:v>3.952490329742</c:v>
                </c:pt>
                <c:pt idx="37131">
                  <c:v>3.9524681568150002</c:v>
                </c:pt>
                <c:pt idx="37132">
                  <c:v>3.9524612426760002</c:v>
                </c:pt>
                <c:pt idx="37133">
                  <c:v>3.952516317368</c:v>
                </c:pt>
                <c:pt idx="37134">
                  <c:v>3.9526178836820001</c:v>
                </c:pt>
                <c:pt idx="37135">
                  <c:v>3.952716827393</c:v>
                </c:pt>
                <c:pt idx="37136">
                  <c:v>3.9528236389160001</c:v>
                </c:pt>
                <c:pt idx="37137">
                  <c:v>3.9529395103449998</c:v>
                </c:pt>
                <c:pt idx="37138">
                  <c:v>3.9531495571140001</c:v>
                </c:pt>
                <c:pt idx="37139">
                  <c:v>3.9536035060880002</c:v>
                </c:pt>
                <c:pt idx="37140">
                  <c:v>3.9536268711089999</c:v>
                </c:pt>
                <c:pt idx="37141">
                  <c:v>3.9536473751069998</c:v>
                </c:pt>
                <c:pt idx="37142">
                  <c:v>3.953695058823</c:v>
                </c:pt>
                <c:pt idx="37143">
                  <c:v>3.9538011550899999</c:v>
                </c:pt>
                <c:pt idx="37144">
                  <c:v>3.9540579319</c:v>
                </c:pt>
                <c:pt idx="37145">
                  <c:v>3.9543697834009999</c:v>
                </c:pt>
                <c:pt idx="37146">
                  <c:v>3.9543664455409999</c:v>
                </c:pt>
                <c:pt idx="37147">
                  <c:v>3.9543378353119998</c:v>
                </c:pt>
                <c:pt idx="37148">
                  <c:v>3.9543380737299998</c:v>
                </c:pt>
                <c:pt idx="37149">
                  <c:v>3.954401731491</c:v>
                </c:pt>
                <c:pt idx="37150">
                  <c:v>3.9545040130619999</c:v>
                </c:pt>
                <c:pt idx="37151">
                  <c:v>3.954614162445</c:v>
                </c:pt>
                <c:pt idx="37152">
                  <c:v>3.9547741413119999</c:v>
                </c:pt>
                <c:pt idx="37153">
                  <c:v>3.9548068046570002</c:v>
                </c:pt>
                <c:pt idx="37154">
                  <c:v>3.9548015594480002</c:v>
                </c:pt>
                <c:pt idx="37155">
                  <c:v>3.9551365375519998</c:v>
                </c:pt>
                <c:pt idx="37156">
                  <c:v>3.9553773403169998</c:v>
                </c:pt>
                <c:pt idx="37157">
                  <c:v>3.9553835392000001</c:v>
                </c:pt>
                <c:pt idx="37158">
                  <c:v>3.9554474353789999</c:v>
                </c:pt>
                <c:pt idx="37159">
                  <c:v>3.9558579921720001</c:v>
                </c:pt>
                <c:pt idx="37160">
                  <c:v>3.9559574127200001</c:v>
                </c:pt>
                <c:pt idx="37161">
                  <c:v>3.956007957458</c:v>
                </c:pt>
                <c:pt idx="37162">
                  <c:v>3.956206560135</c:v>
                </c:pt>
                <c:pt idx="37163">
                  <c:v>3.9563617706300001</c:v>
                </c:pt>
                <c:pt idx="37164">
                  <c:v>3.9565222263340001</c:v>
                </c:pt>
                <c:pt idx="37165">
                  <c:v>3.9566028118130001</c:v>
                </c:pt>
                <c:pt idx="37166">
                  <c:v>3.9566872119899998</c:v>
                </c:pt>
                <c:pt idx="37167">
                  <c:v>3.9567615985870002</c:v>
                </c:pt>
                <c:pt idx="37168">
                  <c:v>3.956823587418</c:v>
                </c:pt>
                <c:pt idx="37169">
                  <c:v>3.956862211227</c:v>
                </c:pt>
                <c:pt idx="37170">
                  <c:v>3.9568924903870002</c:v>
                </c:pt>
                <c:pt idx="37171">
                  <c:v>3.9569222927090002</c:v>
                </c:pt>
                <c:pt idx="37172">
                  <c:v>3.9569506645199999</c:v>
                </c:pt>
                <c:pt idx="37173">
                  <c:v>3.956977367401</c:v>
                </c:pt>
                <c:pt idx="37174">
                  <c:v>3.9570047855379999</c:v>
                </c:pt>
                <c:pt idx="37175">
                  <c:v>3.9570369720460001</c:v>
                </c:pt>
                <c:pt idx="37176">
                  <c:v>3.9570682048800001</c:v>
                </c:pt>
                <c:pt idx="37177">
                  <c:v>3.9571125507349998</c:v>
                </c:pt>
                <c:pt idx="37178">
                  <c:v>3.9571697711940002</c:v>
                </c:pt>
                <c:pt idx="37179">
                  <c:v>3.9572467803959999</c:v>
                </c:pt>
                <c:pt idx="37180">
                  <c:v>3.9573297500610001</c:v>
                </c:pt>
                <c:pt idx="37181">
                  <c:v>3.957491636276</c:v>
                </c:pt>
                <c:pt idx="37182">
                  <c:v>3.9576492309570002</c:v>
                </c:pt>
                <c:pt idx="37183">
                  <c:v>3.9578516483309998</c:v>
                </c:pt>
                <c:pt idx="37184">
                  <c:v>3.9578645229339999</c:v>
                </c:pt>
                <c:pt idx="37185">
                  <c:v>3.958014726639</c:v>
                </c:pt>
                <c:pt idx="37186">
                  <c:v>3.9581296443939999</c:v>
                </c:pt>
                <c:pt idx="37187">
                  <c:v>3.958236455917</c:v>
                </c:pt>
                <c:pt idx="37188">
                  <c:v>3.958305835724</c:v>
                </c:pt>
                <c:pt idx="37189">
                  <c:v>3.9583048820500002</c:v>
                </c:pt>
                <c:pt idx="37190">
                  <c:v>3.958281517029</c:v>
                </c:pt>
                <c:pt idx="37191">
                  <c:v>3.9582550525669999</c:v>
                </c:pt>
                <c:pt idx="37192">
                  <c:v>3.9582264423370002</c:v>
                </c:pt>
                <c:pt idx="37193">
                  <c:v>3.9582359790799999</c:v>
                </c:pt>
                <c:pt idx="37194">
                  <c:v>3.95827126503</c:v>
                </c:pt>
                <c:pt idx="37195">
                  <c:v>3.9583599567409999</c:v>
                </c:pt>
                <c:pt idx="37196">
                  <c:v>3.9584100246429998</c:v>
                </c:pt>
                <c:pt idx="37197">
                  <c:v>3.9585027694699999</c:v>
                </c:pt>
                <c:pt idx="37198">
                  <c:v>3.958599090576</c:v>
                </c:pt>
                <c:pt idx="37199">
                  <c:v>3.9586782455440002</c:v>
                </c:pt>
                <c:pt idx="37200">
                  <c:v>3.9586813449860001</c:v>
                </c:pt>
                <c:pt idx="37201">
                  <c:v>3.9586486816409998</c:v>
                </c:pt>
                <c:pt idx="37202">
                  <c:v>3.9586296081539998</c:v>
                </c:pt>
                <c:pt idx="37203">
                  <c:v>3.9586124420169999</c:v>
                </c:pt>
                <c:pt idx="37204">
                  <c:v>3.9585771560669998</c:v>
                </c:pt>
                <c:pt idx="37205">
                  <c:v>3.958564043045</c:v>
                </c:pt>
                <c:pt idx="37206">
                  <c:v>3.958562374115</c:v>
                </c:pt>
                <c:pt idx="37207">
                  <c:v>3.95858168602</c:v>
                </c:pt>
                <c:pt idx="37208">
                  <c:v>3.958665132523</c:v>
                </c:pt>
                <c:pt idx="37209">
                  <c:v>3.958712339401</c:v>
                </c:pt>
                <c:pt idx="37210">
                  <c:v>3.958816766739</c:v>
                </c:pt>
                <c:pt idx="37211">
                  <c:v>3.9589323997500001</c:v>
                </c:pt>
                <c:pt idx="37212">
                  <c:v>3.9591128826139999</c:v>
                </c:pt>
                <c:pt idx="37213">
                  <c:v>3.959139585495</c:v>
                </c:pt>
                <c:pt idx="37214">
                  <c:v>3.9591591358180001</c:v>
                </c:pt>
                <c:pt idx="37215">
                  <c:v>3.9591772556299998</c:v>
                </c:pt>
                <c:pt idx="37216">
                  <c:v>3.959235668182</c:v>
                </c:pt>
                <c:pt idx="37217">
                  <c:v>3.959303379059</c:v>
                </c:pt>
                <c:pt idx="37218">
                  <c:v>3.9593894481660001</c:v>
                </c:pt>
                <c:pt idx="37219">
                  <c:v>3.9594876766199998</c:v>
                </c:pt>
                <c:pt idx="37220">
                  <c:v>3.959593057632</c:v>
                </c:pt>
                <c:pt idx="37221">
                  <c:v>3.9597053527830002</c:v>
                </c:pt>
                <c:pt idx="37222">
                  <c:v>3.9598217010500001</c:v>
                </c:pt>
                <c:pt idx="37223">
                  <c:v>3.9599356651309998</c:v>
                </c:pt>
                <c:pt idx="37224">
                  <c:v>3.9600484371190001</c:v>
                </c:pt>
                <c:pt idx="37225">
                  <c:v>3.960155963898</c:v>
                </c:pt>
                <c:pt idx="37226">
                  <c:v>3.9602508544920001</c:v>
                </c:pt>
                <c:pt idx="37227">
                  <c:v>3.9603223800660001</c:v>
                </c:pt>
                <c:pt idx="37228">
                  <c:v>3.960369110107</c:v>
                </c:pt>
                <c:pt idx="37229">
                  <c:v>3.96040558815</c:v>
                </c:pt>
                <c:pt idx="37230">
                  <c:v>3.9604330062869999</c:v>
                </c:pt>
                <c:pt idx="37231">
                  <c:v>3.9604661464689999</c:v>
                </c:pt>
                <c:pt idx="37232">
                  <c:v>3.9607124328609999</c:v>
                </c:pt>
                <c:pt idx="37233">
                  <c:v>3.9608240127559999</c:v>
                </c:pt>
                <c:pt idx="37234">
                  <c:v>3.9609277248380002</c:v>
                </c:pt>
                <c:pt idx="37235">
                  <c:v>3.960974216461</c:v>
                </c:pt>
                <c:pt idx="37236">
                  <c:v>3.9609632492069999</c:v>
                </c:pt>
                <c:pt idx="37237">
                  <c:v>3.960942745209</c:v>
                </c:pt>
                <c:pt idx="37238">
                  <c:v>3.9609222412110001</c:v>
                </c:pt>
                <c:pt idx="37239">
                  <c:v>3.960928678513</c:v>
                </c:pt>
                <c:pt idx="37240">
                  <c:v>3.9609990119930001</c:v>
                </c:pt>
                <c:pt idx="37241">
                  <c:v>3.961091041565</c:v>
                </c:pt>
                <c:pt idx="37242">
                  <c:v>3.9611916542049999</c:v>
                </c:pt>
                <c:pt idx="37243">
                  <c:v>3.9612708091740001</c:v>
                </c:pt>
                <c:pt idx="37244">
                  <c:v>3.9612786769869999</c:v>
                </c:pt>
                <c:pt idx="37245">
                  <c:v>3.9612641334530001</c:v>
                </c:pt>
                <c:pt idx="37246">
                  <c:v>3.9612517356870001</c:v>
                </c:pt>
                <c:pt idx="37247">
                  <c:v>3.9612360000610001</c:v>
                </c:pt>
                <c:pt idx="37248">
                  <c:v>3.961240768433</c:v>
                </c:pt>
                <c:pt idx="37249">
                  <c:v>3.9613728523249998</c:v>
                </c:pt>
                <c:pt idx="37250">
                  <c:v>3.9614803791050002</c:v>
                </c:pt>
                <c:pt idx="37251">
                  <c:v>3.9615905284880002</c:v>
                </c:pt>
                <c:pt idx="37252">
                  <c:v>3.9616458415990001</c:v>
                </c:pt>
                <c:pt idx="37253">
                  <c:v>3.9616475105290001</c:v>
                </c:pt>
                <c:pt idx="37254">
                  <c:v>3.961643695831</c:v>
                </c:pt>
                <c:pt idx="37255">
                  <c:v>3.9616422653200001</c:v>
                </c:pt>
                <c:pt idx="37256">
                  <c:v>3.961664438248</c:v>
                </c:pt>
                <c:pt idx="37257">
                  <c:v>3.9617578983309998</c:v>
                </c:pt>
                <c:pt idx="37258">
                  <c:v>3.961879014969</c:v>
                </c:pt>
                <c:pt idx="37259">
                  <c:v>3.9620540142060001</c:v>
                </c:pt>
                <c:pt idx="37260">
                  <c:v>3.9621467590330002</c:v>
                </c:pt>
                <c:pt idx="37261">
                  <c:v>3.9621911048889999</c:v>
                </c:pt>
                <c:pt idx="37262">
                  <c:v>3.962218999863</c:v>
                </c:pt>
                <c:pt idx="37263">
                  <c:v>3.962254047394</c:v>
                </c:pt>
                <c:pt idx="37264">
                  <c:v>3.9622926712040001</c:v>
                </c:pt>
                <c:pt idx="37265">
                  <c:v>3.962337732315</c:v>
                </c:pt>
                <c:pt idx="37266">
                  <c:v>3.9624028205870001</c:v>
                </c:pt>
                <c:pt idx="37267">
                  <c:v>3.9624903202059998</c:v>
                </c:pt>
                <c:pt idx="37268">
                  <c:v>3.9625864028929998</c:v>
                </c:pt>
                <c:pt idx="37269">
                  <c:v>3.9626824855799998</c:v>
                </c:pt>
                <c:pt idx="37270">
                  <c:v>3.9627766609189998</c:v>
                </c:pt>
                <c:pt idx="37271">
                  <c:v>3.9628715515140001</c:v>
                </c:pt>
                <c:pt idx="37272">
                  <c:v>3.962965488434</c:v>
                </c:pt>
                <c:pt idx="37273">
                  <c:v>3.9630515575410001</c:v>
                </c:pt>
                <c:pt idx="37274">
                  <c:v>3.9631145000460002</c:v>
                </c:pt>
                <c:pt idx="37275">
                  <c:v>3.9631874561310001</c:v>
                </c:pt>
                <c:pt idx="37276">
                  <c:v>3.9632146358489999</c:v>
                </c:pt>
                <c:pt idx="37277">
                  <c:v>3.9632465839390001</c:v>
                </c:pt>
                <c:pt idx="37278">
                  <c:v>3.9633409976960001</c:v>
                </c:pt>
                <c:pt idx="37279">
                  <c:v>3.9634814262389999</c:v>
                </c:pt>
                <c:pt idx="37280">
                  <c:v>3.9636313915249999</c:v>
                </c:pt>
                <c:pt idx="37281">
                  <c:v>3.9637863636019999</c:v>
                </c:pt>
                <c:pt idx="37282">
                  <c:v>3.9639258384699998</c:v>
                </c:pt>
                <c:pt idx="37283">
                  <c:v>3.963992595673</c:v>
                </c:pt>
                <c:pt idx="37284">
                  <c:v>3.9640157222750001</c:v>
                </c:pt>
                <c:pt idx="37285">
                  <c:v>3.9640471935270001</c:v>
                </c:pt>
                <c:pt idx="37286">
                  <c:v>3.964066028595</c:v>
                </c:pt>
                <c:pt idx="37287">
                  <c:v>3.964125156403</c:v>
                </c:pt>
                <c:pt idx="37288">
                  <c:v>3.9642496109010001</c:v>
                </c:pt>
                <c:pt idx="37289">
                  <c:v>3.9644553661350002</c:v>
                </c:pt>
                <c:pt idx="37290">
                  <c:v>3.964744567871</c:v>
                </c:pt>
                <c:pt idx="37291">
                  <c:v>3.9647221565250002</c:v>
                </c:pt>
                <c:pt idx="37292">
                  <c:v>3.964697122574</c:v>
                </c:pt>
                <c:pt idx="37293">
                  <c:v>3.9647004604339999</c:v>
                </c:pt>
                <c:pt idx="37294">
                  <c:v>3.964768886566</c:v>
                </c:pt>
                <c:pt idx="37295">
                  <c:v>3.9648134708399998</c:v>
                </c:pt>
                <c:pt idx="37296">
                  <c:v>3.964906454086</c:v>
                </c:pt>
                <c:pt idx="37297">
                  <c:v>3.9649541378020001</c:v>
                </c:pt>
                <c:pt idx="37298">
                  <c:v>3.9650490283969999</c:v>
                </c:pt>
                <c:pt idx="37299">
                  <c:v>3.9651300907140001</c:v>
                </c:pt>
                <c:pt idx="37300">
                  <c:v>3.9651606082919999</c:v>
                </c:pt>
                <c:pt idx="37301">
                  <c:v>3.9651424884800002</c:v>
                </c:pt>
                <c:pt idx="37302">
                  <c:v>3.9651086330409999</c:v>
                </c:pt>
                <c:pt idx="37303">
                  <c:v>3.9650928974149999</c:v>
                </c:pt>
                <c:pt idx="37304">
                  <c:v>3.9650747776030002</c:v>
                </c:pt>
                <c:pt idx="37305">
                  <c:v>3.965053081512</c:v>
                </c:pt>
                <c:pt idx="37306">
                  <c:v>3.9650559425349998</c:v>
                </c:pt>
                <c:pt idx="37307">
                  <c:v>3.9650838375089998</c:v>
                </c:pt>
                <c:pt idx="37308">
                  <c:v>3.965166568756</c:v>
                </c:pt>
                <c:pt idx="37309">
                  <c:v>3.9652125835419998</c:v>
                </c:pt>
                <c:pt idx="37310">
                  <c:v>3.9652621746059999</c:v>
                </c:pt>
                <c:pt idx="37311">
                  <c:v>3.9653661251069998</c:v>
                </c:pt>
                <c:pt idx="37312">
                  <c:v>3.9654774665830002</c:v>
                </c:pt>
                <c:pt idx="37313">
                  <c:v>3.9656028747560002</c:v>
                </c:pt>
                <c:pt idx="37314">
                  <c:v>3.9656033515929998</c:v>
                </c:pt>
                <c:pt idx="37315">
                  <c:v>3.9655764102940001</c:v>
                </c:pt>
                <c:pt idx="37316">
                  <c:v>3.965797662735</c:v>
                </c:pt>
                <c:pt idx="37317">
                  <c:v>3.9658803939820002</c:v>
                </c:pt>
                <c:pt idx="37318">
                  <c:v>3.9659659862519998</c:v>
                </c:pt>
                <c:pt idx="37319">
                  <c:v>3.966057300568</c:v>
                </c:pt>
                <c:pt idx="37320">
                  <c:v>3.9661579132079998</c:v>
                </c:pt>
                <c:pt idx="37321">
                  <c:v>3.9662659168240002</c:v>
                </c:pt>
                <c:pt idx="37322">
                  <c:v>3.9663751125340001</c:v>
                </c:pt>
                <c:pt idx="37323">
                  <c:v>3.9664802551270002</c:v>
                </c:pt>
                <c:pt idx="37324">
                  <c:v>3.96657705307</c:v>
                </c:pt>
                <c:pt idx="37325">
                  <c:v>3.966657161713</c:v>
                </c:pt>
                <c:pt idx="37326">
                  <c:v>3.9667129516599999</c:v>
                </c:pt>
                <c:pt idx="37327">
                  <c:v>3.9667544364929999</c:v>
                </c:pt>
                <c:pt idx="37328">
                  <c:v>3.9667892456049998</c:v>
                </c:pt>
                <c:pt idx="37329">
                  <c:v>3.9668202400210002</c:v>
                </c:pt>
                <c:pt idx="37330">
                  <c:v>3.9668426513670001</c:v>
                </c:pt>
                <c:pt idx="37331">
                  <c:v>3.9668722152710001</c:v>
                </c:pt>
                <c:pt idx="37332">
                  <c:v>3.9672605991359999</c:v>
                </c:pt>
                <c:pt idx="37333">
                  <c:v>3.9673631191249998</c:v>
                </c:pt>
                <c:pt idx="37334">
                  <c:v>3.9674482345580002</c:v>
                </c:pt>
                <c:pt idx="37335">
                  <c:v>3.9674775600430001</c:v>
                </c:pt>
                <c:pt idx="37336">
                  <c:v>3.9674634933470001</c:v>
                </c:pt>
                <c:pt idx="37337">
                  <c:v>3.9674398899079999</c:v>
                </c:pt>
                <c:pt idx="37338">
                  <c:v>3.9674417972559999</c:v>
                </c:pt>
                <c:pt idx="37339">
                  <c:v>3.9674985408780001</c:v>
                </c:pt>
                <c:pt idx="37340">
                  <c:v>3.9675977230070001</c:v>
                </c:pt>
                <c:pt idx="37341">
                  <c:v>3.9676978588099998</c:v>
                </c:pt>
                <c:pt idx="37342">
                  <c:v>3.9678001403810002</c:v>
                </c:pt>
                <c:pt idx="37343">
                  <c:v>3.9678769111630001</c:v>
                </c:pt>
                <c:pt idx="37344">
                  <c:v>3.9678869247440001</c:v>
                </c:pt>
                <c:pt idx="37345">
                  <c:v>3.967871189117</c:v>
                </c:pt>
                <c:pt idx="37346">
                  <c:v>3.9678504467010001</c:v>
                </c:pt>
                <c:pt idx="37347">
                  <c:v>3.9678304195399998</c:v>
                </c:pt>
                <c:pt idx="37348">
                  <c:v>3.967811584473</c:v>
                </c:pt>
                <c:pt idx="37349">
                  <c:v>3.9678480625149999</c:v>
                </c:pt>
                <c:pt idx="37350">
                  <c:v>3.967941045761</c:v>
                </c:pt>
                <c:pt idx="37351">
                  <c:v>3.9680421352390001</c:v>
                </c:pt>
                <c:pt idx="37352">
                  <c:v>3.9680917263030002</c:v>
                </c:pt>
                <c:pt idx="37353">
                  <c:v>3.9681923389430001</c:v>
                </c:pt>
                <c:pt idx="37354">
                  <c:v>3.968267202377</c:v>
                </c:pt>
                <c:pt idx="37355">
                  <c:v>3.9682786464689999</c:v>
                </c:pt>
                <c:pt idx="37356">
                  <c:v>3.9684095382689999</c:v>
                </c:pt>
                <c:pt idx="37357">
                  <c:v>3.9685702323909999</c:v>
                </c:pt>
                <c:pt idx="37358">
                  <c:v>3.9686591625209999</c:v>
                </c:pt>
                <c:pt idx="37359">
                  <c:v>3.9688408374790001</c:v>
                </c:pt>
                <c:pt idx="37360">
                  <c:v>3.968938112259</c:v>
                </c:pt>
                <c:pt idx="37361">
                  <c:v>3.969030857086</c:v>
                </c:pt>
                <c:pt idx="37362">
                  <c:v>3.969100236893</c:v>
                </c:pt>
                <c:pt idx="37363">
                  <c:v>3.96914935112</c:v>
                </c:pt>
                <c:pt idx="37364">
                  <c:v>3.9691932201390001</c:v>
                </c:pt>
                <c:pt idx="37365">
                  <c:v>3.9692368507390001</c:v>
                </c:pt>
                <c:pt idx="37366">
                  <c:v>3.9692795276639998</c:v>
                </c:pt>
                <c:pt idx="37367">
                  <c:v>3.969320058823</c:v>
                </c:pt>
                <c:pt idx="37368">
                  <c:v>3.9693598747249998</c:v>
                </c:pt>
                <c:pt idx="37369">
                  <c:v>3.9693961143490002</c:v>
                </c:pt>
                <c:pt idx="37370">
                  <c:v>3.9694323539730001</c:v>
                </c:pt>
                <c:pt idx="37371">
                  <c:v>3.9694745540619998</c:v>
                </c:pt>
                <c:pt idx="37372">
                  <c:v>3.9695413112639999</c:v>
                </c:pt>
                <c:pt idx="37373">
                  <c:v>3.9696285724639999</c:v>
                </c:pt>
                <c:pt idx="37374">
                  <c:v>3.969799995422</c:v>
                </c:pt>
                <c:pt idx="37375">
                  <c:v>3.9698863029479998</c:v>
                </c:pt>
                <c:pt idx="37376">
                  <c:v>3.970047473907</c:v>
                </c:pt>
                <c:pt idx="37377">
                  <c:v>3.9701092243190002</c:v>
                </c:pt>
                <c:pt idx="37378">
                  <c:v>3.970168113708</c:v>
                </c:pt>
                <c:pt idx="37379">
                  <c:v>3.9703180789950001</c:v>
                </c:pt>
                <c:pt idx="37380">
                  <c:v>3.970621109009</c:v>
                </c:pt>
                <c:pt idx="37381">
                  <c:v>3.9707279205320001</c:v>
                </c:pt>
                <c:pt idx="37382">
                  <c:v>3.970903635025</c:v>
                </c:pt>
                <c:pt idx="37383">
                  <c:v>3.9710073471070002</c:v>
                </c:pt>
                <c:pt idx="37384">
                  <c:v>3.971111297607</c:v>
                </c:pt>
                <c:pt idx="37385">
                  <c:v>3.9711980819699999</c:v>
                </c:pt>
                <c:pt idx="37386">
                  <c:v>3.971229553223</c:v>
                </c:pt>
                <c:pt idx="37387">
                  <c:v>3.9712095260620002</c:v>
                </c:pt>
                <c:pt idx="37388">
                  <c:v>3.9711833000180001</c:v>
                </c:pt>
                <c:pt idx="37389">
                  <c:v>3.971156597137</c:v>
                </c:pt>
                <c:pt idx="37390">
                  <c:v>3.9711482524870001</c:v>
                </c:pt>
                <c:pt idx="37391">
                  <c:v>3.9711945056919999</c:v>
                </c:pt>
                <c:pt idx="37392">
                  <c:v>3.971348285675</c:v>
                </c:pt>
                <c:pt idx="37393">
                  <c:v>3.9714508056639999</c:v>
                </c:pt>
                <c:pt idx="37394">
                  <c:v>3.9715521335599999</c:v>
                </c:pt>
                <c:pt idx="37395">
                  <c:v>3.9716389179229998</c:v>
                </c:pt>
                <c:pt idx="37396">
                  <c:v>3.9716649055479998</c:v>
                </c:pt>
                <c:pt idx="37397">
                  <c:v>3.9716424942019999</c:v>
                </c:pt>
                <c:pt idx="37398">
                  <c:v>3.9716160297390002</c:v>
                </c:pt>
                <c:pt idx="37399">
                  <c:v>3.9715876579280001</c:v>
                </c:pt>
                <c:pt idx="37400">
                  <c:v>3.9715776443480002</c:v>
                </c:pt>
                <c:pt idx="37401">
                  <c:v>3.9716875553130002</c:v>
                </c:pt>
                <c:pt idx="37402">
                  <c:v>3.9722685813899998</c:v>
                </c:pt>
                <c:pt idx="37403">
                  <c:v>3.9722945690159999</c:v>
                </c:pt>
                <c:pt idx="37404">
                  <c:v>3.9723124504089999</c:v>
                </c:pt>
                <c:pt idx="37405">
                  <c:v>3.9723391532900001</c:v>
                </c:pt>
                <c:pt idx="37406">
                  <c:v>3.972375631332</c:v>
                </c:pt>
                <c:pt idx="37407">
                  <c:v>3.9724256992339999</c:v>
                </c:pt>
                <c:pt idx="37408">
                  <c:v>3.972490549088</c:v>
                </c:pt>
                <c:pt idx="37409">
                  <c:v>3.9725782871250002</c:v>
                </c:pt>
                <c:pt idx="37410">
                  <c:v>3.9726791381840001</c:v>
                </c:pt>
                <c:pt idx="37411">
                  <c:v>3.9727830886839999</c:v>
                </c:pt>
                <c:pt idx="37412">
                  <c:v>3.9728825092319999</c:v>
                </c:pt>
                <c:pt idx="37413">
                  <c:v>3.972979068756</c:v>
                </c:pt>
                <c:pt idx="37414">
                  <c:v>3.9730701446530001</c:v>
                </c:pt>
                <c:pt idx="37415">
                  <c:v>3.9731571674350001</c:v>
                </c:pt>
                <c:pt idx="37416">
                  <c:v>3.973312139511</c:v>
                </c:pt>
                <c:pt idx="37417">
                  <c:v>3.9734871387480002</c:v>
                </c:pt>
                <c:pt idx="37418">
                  <c:v>3.9735004901890001</c:v>
                </c:pt>
                <c:pt idx="37419">
                  <c:v>3.9735538959499999</c:v>
                </c:pt>
                <c:pt idx="37420">
                  <c:v>3.973648548126</c:v>
                </c:pt>
                <c:pt idx="37421">
                  <c:v>3.9737448692320001</c:v>
                </c:pt>
                <c:pt idx="37422">
                  <c:v>3.9737944602969999</c:v>
                </c:pt>
                <c:pt idx="37423">
                  <c:v>3.97389960289</c:v>
                </c:pt>
                <c:pt idx="37424">
                  <c:v>3.9739804267880001</c:v>
                </c:pt>
                <c:pt idx="37425">
                  <c:v>3.973985433578</c:v>
                </c:pt>
                <c:pt idx="37426">
                  <c:v>3.9739663600920001</c:v>
                </c:pt>
                <c:pt idx="37427">
                  <c:v>3.97394490242</c:v>
                </c:pt>
                <c:pt idx="37428">
                  <c:v>3.9739181995389998</c:v>
                </c:pt>
                <c:pt idx="37429">
                  <c:v>3.9739155769350001</c:v>
                </c:pt>
                <c:pt idx="37430">
                  <c:v>3.9739444255829999</c:v>
                </c:pt>
                <c:pt idx="37431">
                  <c:v>3.9740464687350001</c:v>
                </c:pt>
                <c:pt idx="37432">
                  <c:v>3.9741520881649999</c:v>
                </c:pt>
                <c:pt idx="37433">
                  <c:v>3.9742670059199998</c:v>
                </c:pt>
                <c:pt idx="37434">
                  <c:v>3.9743654727940001</c:v>
                </c:pt>
                <c:pt idx="37435">
                  <c:v>3.9743897914890001</c:v>
                </c:pt>
                <c:pt idx="37436">
                  <c:v>3.974380970001</c:v>
                </c:pt>
                <c:pt idx="37437">
                  <c:v>3.974373817444</c:v>
                </c:pt>
                <c:pt idx="37438">
                  <c:v>3.97447514534</c:v>
                </c:pt>
                <c:pt idx="37439">
                  <c:v>3.9749507904049999</c:v>
                </c:pt>
                <c:pt idx="37440">
                  <c:v>3.9750459194180001</c:v>
                </c:pt>
                <c:pt idx="37441">
                  <c:v>3.9750773906710002</c:v>
                </c:pt>
                <c:pt idx="37442">
                  <c:v>3.9751069545750002</c:v>
                </c:pt>
                <c:pt idx="37443">
                  <c:v>3.975137710571</c:v>
                </c:pt>
                <c:pt idx="37444">
                  <c:v>3.975169420242</c:v>
                </c:pt>
                <c:pt idx="37445">
                  <c:v>3.975202322006</c:v>
                </c:pt>
                <c:pt idx="37446">
                  <c:v>3.9752337932590001</c:v>
                </c:pt>
                <c:pt idx="37447">
                  <c:v>3.9752681255339999</c:v>
                </c:pt>
                <c:pt idx="37448">
                  <c:v>3.9753088951110001</c:v>
                </c:pt>
                <c:pt idx="37449">
                  <c:v>3.9753673076629998</c:v>
                </c:pt>
                <c:pt idx="37450">
                  <c:v>3.9754419326780002</c:v>
                </c:pt>
                <c:pt idx="37451">
                  <c:v>3.9756109714510002</c:v>
                </c:pt>
                <c:pt idx="37452">
                  <c:v>3.9756987094879999</c:v>
                </c:pt>
                <c:pt idx="37453">
                  <c:v>3.9757826328279999</c:v>
                </c:pt>
                <c:pt idx="37454">
                  <c:v>3.9759497642519999</c:v>
                </c:pt>
                <c:pt idx="37455">
                  <c:v>3.9760534763340001</c:v>
                </c:pt>
                <c:pt idx="37456">
                  <c:v>3.9760999679569999</c:v>
                </c:pt>
                <c:pt idx="37457">
                  <c:v>3.9761412143710002</c:v>
                </c:pt>
                <c:pt idx="37458">
                  <c:v>3.9762928485870002</c:v>
                </c:pt>
                <c:pt idx="37459">
                  <c:v>3.976799488068</c:v>
                </c:pt>
                <c:pt idx="37460">
                  <c:v>3.9768810272219999</c:v>
                </c:pt>
                <c:pt idx="37461">
                  <c:v>3.9770376682280002</c:v>
                </c:pt>
                <c:pt idx="37462">
                  <c:v>3.9772021770479999</c:v>
                </c:pt>
                <c:pt idx="37463">
                  <c:v>3.9773414134979999</c:v>
                </c:pt>
                <c:pt idx="37464">
                  <c:v>3.9773645401</c:v>
                </c:pt>
                <c:pt idx="37465">
                  <c:v>3.9773404598240001</c:v>
                </c:pt>
                <c:pt idx="37466">
                  <c:v>3.9773135185239998</c:v>
                </c:pt>
                <c:pt idx="37467">
                  <c:v>3.977286100388</c:v>
                </c:pt>
                <c:pt idx="37468">
                  <c:v>3.9773099422449998</c:v>
                </c:pt>
                <c:pt idx="37469">
                  <c:v>3.9773886203769999</c:v>
                </c:pt>
                <c:pt idx="37470">
                  <c:v>3.9774837493900002</c:v>
                </c:pt>
                <c:pt idx="37471">
                  <c:v>3.977577209473</c:v>
                </c:pt>
                <c:pt idx="37472">
                  <c:v>3.977674722672</c:v>
                </c:pt>
                <c:pt idx="37473">
                  <c:v>3.9777393341059999</c:v>
                </c:pt>
                <c:pt idx="37474">
                  <c:v>3.9777445793149999</c:v>
                </c:pt>
                <c:pt idx="37475">
                  <c:v>3.9777154922490001</c:v>
                </c:pt>
                <c:pt idx="37476">
                  <c:v>3.9776980876920001</c:v>
                </c:pt>
                <c:pt idx="37477">
                  <c:v>3.9776816368099999</c:v>
                </c:pt>
                <c:pt idx="37478">
                  <c:v>3.9776499271389998</c:v>
                </c:pt>
                <c:pt idx="37479">
                  <c:v>3.9776413440699998</c:v>
                </c:pt>
                <c:pt idx="37480">
                  <c:v>3.9776794910429998</c:v>
                </c:pt>
                <c:pt idx="37481">
                  <c:v>3.977771043777</c:v>
                </c:pt>
                <c:pt idx="37482">
                  <c:v>3.9779422283170001</c:v>
                </c:pt>
                <c:pt idx="37483">
                  <c:v>3.9780600070949999</c:v>
                </c:pt>
                <c:pt idx="37484">
                  <c:v>3.9781689643860001</c:v>
                </c:pt>
                <c:pt idx="37485">
                  <c:v>3.978238344193</c:v>
                </c:pt>
                <c:pt idx="37486">
                  <c:v>3.9782900810239998</c:v>
                </c:pt>
                <c:pt idx="37487">
                  <c:v>3.9783270359039999</c:v>
                </c:pt>
                <c:pt idx="37488">
                  <c:v>3.9783544540409999</c:v>
                </c:pt>
                <c:pt idx="37489">
                  <c:v>3.9784047603610002</c:v>
                </c:pt>
                <c:pt idx="37490">
                  <c:v>3.9784748554229998</c:v>
                </c:pt>
                <c:pt idx="37491">
                  <c:v>3.978569746017</c:v>
                </c:pt>
                <c:pt idx="37492">
                  <c:v>3.9786803722380002</c:v>
                </c:pt>
                <c:pt idx="37493">
                  <c:v>3.978790998459</c:v>
                </c:pt>
                <c:pt idx="37494">
                  <c:v>3.9789004325869999</c:v>
                </c:pt>
                <c:pt idx="37495">
                  <c:v>3.979014158249</c:v>
                </c:pt>
                <c:pt idx="37496">
                  <c:v>3.979125976563</c:v>
                </c:pt>
                <c:pt idx="37497">
                  <c:v>3.9792387485499998</c:v>
                </c:pt>
                <c:pt idx="37498">
                  <c:v>3.979349136353</c:v>
                </c:pt>
                <c:pt idx="37499">
                  <c:v>3.97945022583</c:v>
                </c:pt>
                <c:pt idx="37500">
                  <c:v>3.9795300960539999</c:v>
                </c:pt>
                <c:pt idx="37501">
                  <c:v>3.9795906543730002</c:v>
                </c:pt>
                <c:pt idx="37502">
                  <c:v>3.9796273708340002</c:v>
                </c:pt>
                <c:pt idx="37503">
                  <c:v>3.9796714782709999</c:v>
                </c:pt>
                <c:pt idx="37504">
                  <c:v>3.9797005653380002</c:v>
                </c:pt>
                <c:pt idx="37505">
                  <c:v>3.9800360202789999</c:v>
                </c:pt>
                <c:pt idx="37506">
                  <c:v>3.980198383331</c:v>
                </c:pt>
                <c:pt idx="37507">
                  <c:v>3.9803178310390002</c:v>
                </c:pt>
                <c:pt idx="37508">
                  <c:v>3.9803133010859999</c:v>
                </c:pt>
                <c:pt idx="37509">
                  <c:v>3.9802801609039999</c:v>
                </c:pt>
                <c:pt idx="37510">
                  <c:v>3.9803369045260002</c:v>
                </c:pt>
                <c:pt idx="37511">
                  <c:v>3.9804954528810002</c:v>
                </c:pt>
                <c:pt idx="37512">
                  <c:v>3.9806089401250002</c:v>
                </c:pt>
                <c:pt idx="37513">
                  <c:v>3.9807612895969999</c:v>
                </c:pt>
                <c:pt idx="37514">
                  <c:v>3.9807918071750001</c:v>
                </c:pt>
                <c:pt idx="37515">
                  <c:v>3.9807696342469998</c:v>
                </c:pt>
                <c:pt idx="37516">
                  <c:v>3.9807381629940002</c:v>
                </c:pt>
                <c:pt idx="37517">
                  <c:v>3.9807555675509998</c:v>
                </c:pt>
                <c:pt idx="37518">
                  <c:v>3.980908155441</c:v>
                </c:pt>
                <c:pt idx="37519">
                  <c:v>3.9810786247249998</c:v>
                </c:pt>
                <c:pt idx="37520">
                  <c:v>3.9811851978299999</c:v>
                </c:pt>
                <c:pt idx="37521">
                  <c:v>3.9812192916870002</c:v>
                </c:pt>
                <c:pt idx="37522">
                  <c:v>3.981211662292</c:v>
                </c:pt>
                <c:pt idx="37523">
                  <c:v>3.981514930725</c:v>
                </c:pt>
                <c:pt idx="37524">
                  <c:v>3.981832265854</c:v>
                </c:pt>
                <c:pt idx="37525">
                  <c:v>3.98188996315</c:v>
                </c:pt>
                <c:pt idx="37526">
                  <c:v>3.9819149971010002</c:v>
                </c:pt>
                <c:pt idx="37527">
                  <c:v>3.9819478988650001</c:v>
                </c:pt>
                <c:pt idx="37528">
                  <c:v>3.9819679260249998</c:v>
                </c:pt>
                <c:pt idx="37529">
                  <c:v>3.982010126114</c:v>
                </c:pt>
                <c:pt idx="37530">
                  <c:v>3.9820878505709998</c:v>
                </c:pt>
                <c:pt idx="37531">
                  <c:v>3.9822394847870002</c:v>
                </c:pt>
                <c:pt idx="37532">
                  <c:v>3.9823217391969998</c:v>
                </c:pt>
                <c:pt idx="37533">
                  <c:v>3.9824807643889999</c:v>
                </c:pt>
                <c:pt idx="37534">
                  <c:v>3.982629299164</c:v>
                </c:pt>
                <c:pt idx="37535">
                  <c:v>3.9827754497529999</c:v>
                </c:pt>
                <c:pt idx="37536">
                  <c:v>3.9828617572780001</c:v>
                </c:pt>
                <c:pt idx="37537">
                  <c:v>3.982901334763</c:v>
                </c:pt>
                <c:pt idx="37538">
                  <c:v>3.983271360397</c:v>
                </c:pt>
                <c:pt idx="37539">
                  <c:v>3.9833831787110001</c:v>
                </c:pt>
                <c:pt idx="37540">
                  <c:v>3.9834930896760001</c:v>
                </c:pt>
                <c:pt idx="37541">
                  <c:v>3.98348736763</c:v>
                </c:pt>
                <c:pt idx="37542">
                  <c:v>3.9834599494930001</c:v>
                </c:pt>
                <c:pt idx="37543">
                  <c:v>3.983436584473</c:v>
                </c:pt>
                <c:pt idx="37544">
                  <c:v>3.9834668636320001</c:v>
                </c:pt>
                <c:pt idx="37545">
                  <c:v>3.9835577011110002</c:v>
                </c:pt>
                <c:pt idx="37546">
                  <c:v>3.983724594116</c:v>
                </c:pt>
                <c:pt idx="37547">
                  <c:v>3.9838929176329998</c:v>
                </c:pt>
                <c:pt idx="37548">
                  <c:v>3.9840238094329998</c:v>
                </c:pt>
                <c:pt idx="37549">
                  <c:v>3.9840080738069998</c:v>
                </c:pt>
                <c:pt idx="37550">
                  <c:v>3.983984231949</c:v>
                </c:pt>
                <c:pt idx="37551">
                  <c:v>3.9839591979979998</c:v>
                </c:pt>
                <c:pt idx="37552">
                  <c:v>3.9839556217190002</c:v>
                </c:pt>
                <c:pt idx="37553">
                  <c:v>3.9840097427369998</c:v>
                </c:pt>
                <c:pt idx="37554">
                  <c:v>3.9841625690460001</c:v>
                </c:pt>
                <c:pt idx="37555">
                  <c:v>3.9842700958249999</c:v>
                </c:pt>
                <c:pt idx="37556">
                  <c:v>3.9843752384190001</c:v>
                </c:pt>
                <c:pt idx="37557">
                  <c:v>3.9844758510589999</c:v>
                </c:pt>
                <c:pt idx="37558">
                  <c:v>3.9845499992370002</c:v>
                </c:pt>
                <c:pt idx="37559">
                  <c:v>3.9845676422120002</c:v>
                </c:pt>
                <c:pt idx="37560">
                  <c:v>3.9845805168149999</c:v>
                </c:pt>
                <c:pt idx="37561">
                  <c:v>3.9845960140229999</c:v>
                </c:pt>
                <c:pt idx="37562">
                  <c:v>3.984620809555</c:v>
                </c:pt>
                <c:pt idx="37563">
                  <c:v>3.9846549034119998</c:v>
                </c:pt>
                <c:pt idx="37564">
                  <c:v>3.9847109317779998</c:v>
                </c:pt>
                <c:pt idx="37565">
                  <c:v>3.9847841262819998</c:v>
                </c:pt>
                <c:pt idx="37566">
                  <c:v>3.9848678112029998</c:v>
                </c:pt>
                <c:pt idx="37567">
                  <c:v>3.9849526882170001</c:v>
                </c:pt>
                <c:pt idx="37568">
                  <c:v>3.9850344657900001</c:v>
                </c:pt>
                <c:pt idx="37569">
                  <c:v>3.9851181507110001</c:v>
                </c:pt>
                <c:pt idx="37570">
                  <c:v>3.9852795600889999</c:v>
                </c:pt>
                <c:pt idx="37571">
                  <c:v>3.985433340073</c:v>
                </c:pt>
                <c:pt idx="37572">
                  <c:v>3.9856004714969999</c:v>
                </c:pt>
                <c:pt idx="37573">
                  <c:v>3.9856214523319999</c:v>
                </c:pt>
                <c:pt idx="37574">
                  <c:v>3.9857034683229999</c:v>
                </c:pt>
                <c:pt idx="37575">
                  <c:v>3.985811948776</c:v>
                </c:pt>
                <c:pt idx="37576">
                  <c:v>3.9859850406650001</c:v>
                </c:pt>
                <c:pt idx="37577">
                  <c:v>3.986092567444</c:v>
                </c:pt>
                <c:pt idx="37578">
                  <c:v>3.986141681671</c:v>
                </c:pt>
                <c:pt idx="37579">
                  <c:v>3.986130952835</c:v>
                </c:pt>
                <c:pt idx="37580">
                  <c:v>3.9861145019530002</c:v>
                </c:pt>
                <c:pt idx="37581">
                  <c:v>3.9860906600949999</c:v>
                </c:pt>
                <c:pt idx="37582">
                  <c:v>3.9860923290249999</c:v>
                </c:pt>
                <c:pt idx="37583">
                  <c:v>3.9861662387850001</c:v>
                </c:pt>
                <c:pt idx="37584">
                  <c:v>3.9862642288210002</c:v>
                </c:pt>
                <c:pt idx="37585">
                  <c:v>3.9863619804380002</c:v>
                </c:pt>
                <c:pt idx="37586">
                  <c:v>3.9864649772640002</c:v>
                </c:pt>
                <c:pt idx="37587">
                  <c:v>3.98654961586</c:v>
                </c:pt>
                <c:pt idx="37588">
                  <c:v>3.9865641593930001</c:v>
                </c:pt>
                <c:pt idx="37589">
                  <c:v>3.986541032791</c:v>
                </c:pt>
                <c:pt idx="37590">
                  <c:v>3.986519813538</c:v>
                </c:pt>
                <c:pt idx="37591">
                  <c:v>3.9865002632139999</c:v>
                </c:pt>
                <c:pt idx="37592">
                  <c:v>3.9864940643310001</c:v>
                </c:pt>
                <c:pt idx="37593">
                  <c:v>3.9865589141850002</c:v>
                </c:pt>
                <c:pt idx="37594">
                  <c:v>3.986659526825</c:v>
                </c:pt>
                <c:pt idx="37595">
                  <c:v>3.9867098331449999</c:v>
                </c:pt>
                <c:pt idx="37596">
                  <c:v>3.9868118762970002</c:v>
                </c:pt>
                <c:pt idx="37597">
                  <c:v>3.9869136810299999</c:v>
                </c:pt>
                <c:pt idx="37598">
                  <c:v>3.9869885444639999</c:v>
                </c:pt>
                <c:pt idx="37599">
                  <c:v>3.9870564937589998</c:v>
                </c:pt>
                <c:pt idx="37600">
                  <c:v>3.9870865344999999</c:v>
                </c:pt>
                <c:pt idx="37601">
                  <c:v>3.9871246814729999</c:v>
                </c:pt>
                <c:pt idx="37602">
                  <c:v>3.9871695041659998</c:v>
                </c:pt>
                <c:pt idx="37603">
                  <c:v>3.9872353076930001</c:v>
                </c:pt>
                <c:pt idx="37604">
                  <c:v>3.987318754196</c:v>
                </c:pt>
                <c:pt idx="37605">
                  <c:v>3.9874148368840001</c:v>
                </c:pt>
                <c:pt idx="37606">
                  <c:v>3.9875264167790001</c:v>
                </c:pt>
                <c:pt idx="37607">
                  <c:v>3.9876372814179999</c:v>
                </c:pt>
                <c:pt idx="37608">
                  <c:v>3.9877505302429999</c:v>
                </c:pt>
                <c:pt idx="37609">
                  <c:v>3.9878623485569999</c:v>
                </c:pt>
                <c:pt idx="37610">
                  <c:v>3.9879665374759998</c:v>
                </c:pt>
                <c:pt idx="37611">
                  <c:v>3.9880695343019998</c:v>
                </c:pt>
                <c:pt idx="37612">
                  <c:v>3.9881677627559999</c:v>
                </c:pt>
                <c:pt idx="37613">
                  <c:v>3.9882576465609998</c:v>
                </c:pt>
                <c:pt idx="37614">
                  <c:v>3.9883189201349998</c:v>
                </c:pt>
                <c:pt idx="37615">
                  <c:v>3.9883642196659999</c:v>
                </c:pt>
                <c:pt idx="37616">
                  <c:v>3.9883937835690002</c:v>
                </c:pt>
                <c:pt idx="37617">
                  <c:v>3.9884414672849999</c:v>
                </c:pt>
                <c:pt idx="37618">
                  <c:v>3.9884796142579999</c:v>
                </c:pt>
                <c:pt idx="37619">
                  <c:v>3.9885108470919999</c:v>
                </c:pt>
                <c:pt idx="37620">
                  <c:v>3.9887778758999999</c:v>
                </c:pt>
                <c:pt idx="37621">
                  <c:v>3.9890124797820001</c:v>
                </c:pt>
                <c:pt idx="37622">
                  <c:v>3.9890568256379999</c:v>
                </c:pt>
                <c:pt idx="37623">
                  <c:v>3.9890499114989999</c:v>
                </c:pt>
                <c:pt idx="37624">
                  <c:v>3.9890387058260002</c:v>
                </c:pt>
                <c:pt idx="37625">
                  <c:v>3.9890253543849998</c:v>
                </c:pt>
                <c:pt idx="37626">
                  <c:v>3.9890158176420001</c:v>
                </c:pt>
                <c:pt idx="37627">
                  <c:v>3.989072799683</c:v>
                </c:pt>
                <c:pt idx="37628">
                  <c:v>3.9891726970670001</c:v>
                </c:pt>
                <c:pt idx="37629">
                  <c:v>3.9892721176150001</c:v>
                </c:pt>
                <c:pt idx="37630">
                  <c:v>3.9893679618840001</c:v>
                </c:pt>
                <c:pt idx="37631">
                  <c:v>3.9894263744349998</c:v>
                </c:pt>
                <c:pt idx="37632">
                  <c:v>3.9894142150879999</c:v>
                </c:pt>
                <c:pt idx="37633">
                  <c:v>3.9893887043</c:v>
                </c:pt>
                <c:pt idx="37634">
                  <c:v>3.989356994629</c:v>
                </c:pt>
                <c:pt idx="37635">
                  <c:v>3.9893341064449999</c:v>
                </c:pt>
                <c:pt idx="37636">
                  <c:v>3.9893531799319999</c:v>
                </c:pt>
                <c:pt idx="37637">
                  <c:v>3.989442825317</c:v>
                </c:pt>
                <c:pt idx="37638">
                  <c:v>3.9896061420439999</c:v>
                </c:pt>
                <c:pt idx="37639">
                  <c:v>3.9897193908689998</c:v>
                </c:pt>
                <c:pt idx="37640">
                  <c:v>3.9898161888120001</c:v>
                </c:pt>
                <c:pt idx="37641">
                  <c:v>3.9898388385770001</c:v>
                </c:pt>
                <c:pt idx="37642">
                  <c:v>3.9898273944849998</c:v>
                </c:pt>
                <c:pt idx="37643">
                  <c:v>3.9898056983950001</c:v>
                </c:pt>
                <c:pt idx="37644">
                  <c:v>3.9897856712339999</c:v>
                </c:pt>
                <c:pt idx="37645">
                  <c:v>3.9897885322570001</c:v>
                </c:pt>
                <c:pt idx="37646">
                  <c:v>3.9898602962490002</c:v>
                </c:pt>
                <c:pt idx="37647">
                  <c:v>3.990195989609</c:v>
                </c:pt>
                <c:pt idx="37648">
                  <c:v>3.9903450012210002</c:v>
                </c:pt>
                <c:pt idx="37649">
                  <c:v>3.990478515625</c:v>
                </c:pt>
                <c:pt idx="37650">
                  <c:v>3.9905321598049999</c:v>
                </c:pt>
                <c:pt idx="37651">
                  <c:v>3.9905722141269999</c:v>
                </c:pt>
                <c:pt idx="37652">
                  <c:v>3.9906108379359999</c:v>
                </c:pt>
                <c:pt idx="37653">
                  <c:v>3.9906485080719998</c:v>
                </c:pt>
                <c:pt idx="37654">
                  <c:v>3.9906926155089999</c:v>
                </c:pt>
                <c:pt idx="37655">
                  <c:v>3.990735054016</c:v>
                </c:pt>
                <c:pt idx="37656">
                  <c:v>3.9907774925230002</c:v>
                </c:pt>
                <c:pt idx="37657">
                  <c:v>3.9908230304719998</c:v>
                </c:pt>
                <c:pt idx="37658">
                  <c:v>3.9908704757689999</c:v>
                </c:pt>
                <c:pt idx="37659">
                  <c:v>3.9909331798549998</c:v>
                </c:pt>
                <c:pt idx="37660">
                  <c:v>3.9910089969640001</c:v>
                </c:pt>
                <c:pt idx="37661">
                  <c:v>3.991102695465</c:v>
                </c:pt>
                <c:pt idx="37662">
                  <c:v>3.9911997318269998</c:v>
                </c:pt>
                <c:pt idx="37663">
                  <c:v>3.9912953376770002</c:v>
                </c:pt>
                <c:pt idx="37664">
                  <c:v>3.9913914203640002</c:v>
                </c:pt>
                <c:pt idx="37665">
                  <c:v>3.991493463516</c:v>
                </c:pt>
                <c:pt idx="37666">
                  <c:v>3.9915940761569999</c:v>
                </c:pt>
                <c:pt idx="37667">
                  <c:v>3.991687059402</c:v>
                </c:pt>
                <c:pt idx="37668">
                  <c:v>3.9917774200439999</c:v>
                </c:pt>
                <c:pt idx="37669">
                  <c:v>3.9918525218959999</c:v>
                </c:pt>
                <c:pt idx="37670">
                  <c:v>3.991908311844</c:v>
                </c:pt>
                <c:pt idx="37671">
                  <c:v>3.9919440746310002</c:v>
                </c:pt>
                <c:pt idx="37672">
                  <c:v>3.9919693469999999</c:v>
                </c:pt>
                <c:pt idx="37673">
                  <c:v>3.9919910430910002</c:v>
                </c:pt>
                <c:pt idx="37674">
                  <c:v>3.9920239448550001</c:v>
                </c:pt>
                <c:pt idx="37675">
                  <c:v>3.9921462535860002</c:v>
                </c:pt>
                <c:pt idx="37676">
                  <c:v>3.9922575950620001</c:v>
                </c:pt>
                <c:pt idx="37677">
                  <c:v>3.9923675060270001</c:v>
                </c:pt>
                <c:pt idx="37678">
                  <c:v>3.9924721717830001</c:v>
                </c:pt>
                <c:pt idx="37679">
                  <c:v>3.9925279617310001</c:v>
                </c:pt>
                <c:pt idx="37680">
                  <c:v>3.992520570755</c:v>
                </c:pt>
                <c:pt idx="37681">
                  <c:v>3.9925003051760002</c:v>
                </c:pt>
                <c:pt idx="37682">
                  <c:v>3.992475271225</c:v>
                </c:pt>
                <c:pt idx="37683">
                  <c:v>3.9924528598790001</c:v>
                </c:pt>
                <c:pt idx="37684">
                  <c:v>3.9924795627590002</c:v>
                </c:pt>
                <c:pt idx="37685">
                  <c:v>3.992565870285</c:v>
                </c:pt>
                <c:pt idx="37686">
                  <c:v>3.9926609992979998</c:v>
                </c:pt>
                <c:pt idx="37687">
                  <c:v>3.9927623271939998</c:v>
                </c:pt>
                <c:pt idx="37688">
                  <c:v>3.992813587189</c:v>
                </c:pt>
                <c:pt idx="37689">
                  <c:v>3.9928719997409998</c:v>
                </c:pt>
                <c:pt idx="37690">
                  <c:v>3.992871046066</c:v>
                </c:pt>
                <c:pt idx="37691">
                  <c:v>3.9928486347200001</c:v>
                </c:pt>
                <c:pt idx="37692">
                  <c:v>3.9928252696989999</c:v>
                </c:pt>
                <c:pt idx="37693">
                  <c:v>3.9927949905400002</c:v>
                </c:pt>
                <c:pt idx="37694">
                  <c:v>3.9927759170530002</c:v>
                </c:pt>
                <c:pt idx="37695">
                  <c:v>3.9928355216979998</c:v>
                </c:pt>
                <c:pt idx="37696">
                  <c:v>3.9928839206700002</c:v>
                </c:pt>
                <c:pt idx="37697">
                  <c:v>3.9929347038270002</c:v>
                </c:pt>
                <c:pt idx="37698">
                  <c:v>3.9930377006529998</c:v>
                </c:pt>
                <c:pt idx="37699">
                  <c:v>3.9931428432459999</c:v>
                </c:pt>
                <c:pt idx="37700">
                  <c:v>3.9931998252869998</c:v>
                </c:pt>
                <c:pt idx="37701">
                  <c:v>3.9931890964510002</c:v>
                </c:pt>
                <c:pt idx="37702">
                  <c:v>3.993169307709</c:v>
                </c:pt>
                <c:pt idx="37703">
                  <c:v>3.9931480884549999</c:v>
                </c:pt>
                <c:pt idx="37704">
                  <c:v>3.9931340217589999</c:v>
                </c:pt>
                <c:pt idx="37705">
                  <c:v>3.993171215057</c:v>
                </c:pt>
                <c:pt idx="37706">
                  <c:v>3.9935679435729998</c:v>
                </c:pt>
                <c:pt idx="37707">
                  <c:v>3.9936883449549998</c:v>
                </c:pt>
                <c:pt idx="37708">
                  <c:v>3.9937250614169999</c:v>
                </c:pt>
                <c:pt idx="37709">
                  <c:v>3.9937577247620002</c:v>
                </c:pt>
                <c:pt idx="37710">
                  <c:v>3.9937856197360002</c:v>
                </c:pt>
                <c:pt idx="37711">
                  <c:v>3.9938168525700002</c:v>
                </c:pt>
                <c:pt idx="37712">
                  <c:v>3.9938519001010002</c:v>
                </c:pt>
                <c:pt idx="37713">
                  <c:v>3.993887901306</c:v>
                </c:pt>
                <c:pt idx="37714">
                  <c:v>3.9939382076259999</c:v>
                </c:pt>
                <c:pt idx="37715">
                  <c:v>3.9939920902249999</c:v>
                </c:pt>
                <c:pt idx="37716">
                  <c:v>3.994060516357</c:v>
                </c:pt>
                <c:pt idx="37717">
                  <c:v>3.9941411018370001</c:v>
                </c:pt>
                <c:pt idx="37718">
                  <c:v>3.994246959686</c:v>
                </c:pt>
                <c:pt idx="37719">
                  <c:v>3.994354963303</c:v>
                </c:pt>
                <c:pt idx="37720">
                  <c:v>3.994463443756</c:v>
                </c:pt>
                <c:pt idx="37721">
                  <c:v>3.9945702552800002</c:v>
                </c:pt>
                <c:pt idx="37722">
                  <c:v>3.9946720600129999</c:v>
                </c:pt>
                <c:pt idx="37723">
                  <c:v>3.9947712421419999</c:v>
                </c:pt>
                <c:pt idx="37724">
                  <c:v>3.9948577880860001</c:v>
                </c:pt>
                <c:pt idx="37725">
                  <c:v>3.9949629306790002</c:v>
                </c:pt>
                <c:pt idx="37726">
                  <c:v>3.9950721263890001</c:v>
                </c:pt>
                <c:pt idx="37727">
                  <c:v>3.9953622817990002</c:v>
                </c:pt>
                <c:pt idx="37728">
                  <c:v>3.995506286621</c:v>
                </c:pt>
                <c:pt idx="37729">
                  <c:v>3.9955248832699999</c:v>
                </c:pt>
                <c:pt idx="37730">
                  <c:v>3.9955058097839999</c:v>
                </c:pt>
                <c:pt idx="37731">
                  <c:v>3.9954826831819998</c:v>
                </c:pt>
                <c:pt idx="37732">
                  <c:v>3.995462656021</c:v>
                </c:pt>
                <c:pt idx="37733">
                  <c:v>3.9954876899720002</c:v>
                </c:pt>
                <c:pt idx="37734">
                  <c:v>3.9955840110779999</c:v>
                </c:pt>
                <c:pt idx="37735">
                  <c:v>3.9956903457639998</c:v>
                </c:pt>
                <c:pt idx="37736">
                  <c:v>3.9957942962650002</c:v>
                </c:pt>
                <c:pt idx="37737">
                  <c:v>3.995891571045</c:v>
                </c:pt>
                <c:pt idx="37738">
                  <c:v>3.9959292411799998</c:v>
                </c:pt>
                <c:pt idx="37739">
                  <c:v>3.995910406113</c:v>
                </c:pt>
                <c:pt idx="37740">
                  <c:v>3.9958889484409998</c:v>
                </c:pt>
                <c:pt idx="37741">
                  <c:v>3.9958660602570002</c:v>
                </c:pt>
                <c:pt idx="37742">
                  <c:v>3.9958515167240001</c:v>
                </c:pt>
                <c:pt idx="37743">
                  <c:v>3.9958906173709998</c:v>
                </c:pt>
                <c:pt idx="37744">
                  <c:v>3.9959869384769999</c:v>
                </c:pt>
                <c:pt idx="37745">
                  <c:v>3.9960365295410001</c:v>
                </c:pt>
                <c:pt idx="37746">
                  <c:v>3.9960837364200001</c:v>
                </c:pt>
                <c:pt idx="37747">
                  <c:v>3.9961824417109999</c:v>
                </c:pt>
                <c:pt idx="37748">
                  <c:v>3.9962289333340002</c:v>
                </c:pt>
                <c:pt idx="37749">
                  <c:v>3.9962706565859998</c:v>
                </c:pt>
                <c:pt idx="37750">
                  <c:v>3.9963200092319999</c:v>
                </c:pt>
                <c:pt idx="37751">
                  <c:v>3.9963078498839999</c:v>
                </c:pt>
                <c:pt idx="37752">
                  <c:v>3.9962885379789999</c:v>
                </c:pt>
                <c:pt idx="37753">
                  <c:v>3.99627161026</c:v>
                </c:pt>
                <c:pt idx="37754">
                  <c:v>3.9964489936829999</c:v>
                </c:pt>
                <c:pt idx="37755">
                  <c:v>3.9965963363650001</c:v>
                </c:pt>
                <c:pt idx="37756">
                  <c:v>3.9966738224029998</c:v>
                </c:pt>
                <c:pt idx="37757">
                  <c:v>3.996751070023</c:v>
                </c:pt>
                <c:pt idx="37758">
                  <c:v>3.9968357086180002</c:v>
                </c:pt>
                <c:pt idx="37759">
                  <c:v>3.9969210624690001</c:v>
                </c:pt>
                <c:pt idx="37760">
                  <c:v>3.9970083236690002</c:v>
                </c:pt>
                <c:pt idx="37761">
                  <c:v>3.9970951080320001</c:v>
                </c:pt>
                <c:pt idx="37762">
                  <c:v>3.997171401978</c:v>
                </c:pt>
                <c:pt idx="37763">
                  <c:v>3.9972362518310001</c:v>
                </c:pt>
                <c:pt idx="37764">
                  <c:v>3.9972867965700001</c:v>
                </c:pt>
                <c:pt idx="37765">
                  <c:v>3.9973242282869998</c:v>
                </c:pt>
                <c:pt idx="37766">
                  <c:v>3.9973490238189999</c:v>
                </c:pt>
                <c:pt idx="37767">
                  <c:v>3.9973745346070002</c:v>
                </c:pt>
                <c:pt idx="37768">
                  <c:v>3.997396230698</c:v>
                </c:pt>
                <c:pt idx="37769">
                  <c:v>3.9974248409270001</c:v>
                </c:pt>
                <c:pt idx="37770">
                  <c:v>3.997461080551</c:v>
                </c:pt>
                <c:pt idx="37771">
                  <c:v>3.9975957870480001</c:v>
                </c:pt>
                <c:pt idx="37772">
                  <c:v>3.9981853961940002</c:v>
                </c:pt>
                <c:pt idx="37773">
                  <c:v>3.998263120651</c:v>
                </c:pt>
                <c:pt idx="37774">
                  <c:v>3.9982373714450001</c:v>
                </c:pt>
                <c:pt idx="37775">
                  <c:v>3.9982085227969999</c:v>
                </c:pt>
                <c:pt idx="37776">
                  <c:v>3.9982128143310001</c:v>
                </c:pt>
                <c:pt idx="37777">
                  <c:v>3.9982740879060001</c:v>
                </c:pt>
                <c:pt idx="37778">
                  <c:v>3.9983179569240002</c:v>
                </c:pt>
                <c:pt idx="37779">
                  <c:v>3.9984126090999998</c:v>
                </c:pt>
                <c:pt idx="37780">
                  <c:v>3.998507022858</c:v>
                </c:pt>
                <c:pt idx="37781">
                  <c:v>3.9986011981959999</c:v>
                </c:pt>
                <c:pt idx="37782">
                  <c:v>3.9986932277679998</c:v>
                </c:pt>
                <c:pt idx="37783">
                  <c:v>3.9987552165990001</c:v>
                </c:pt>
                <c:pt idx="37784">
                  <c:v>3.99875831604</c:v>
                </c:pt>
                <c:pt idx="37785">
                  <c:v>3.998728513718</c:v>
                </c:pt>
                <c:pt idx="37786">
                  <c:v>3.9986987113949999</c:v>
                </c:pt>
                <c:pt idx="37787">
                  <c:v>3.9986681938170001</c:v>
                </c:pt>
                <c:pt idx="37788">
                  <c:v>3.9991030693049998</c:v>
                </c:pt>
                <c:pt idx="37789">
                  <c:v>3.9991831779479998</c:v>
                </c:pt>
                <c:pt idx="37790">
                  <c:v>3.9992663860320001</c:v>
                </c:pt>
                <c:pt idx="37791">
                  <c:v>3.9993526935579999</c:v>
                </c:pt>
                <c:pt idx="37792">
                  <c:v>3.9994392395020002</c:v>
                </c:pt>
                <c:pt idx="37793">
                  <c:v>3.9995214939119998</c:v>
                </c:pt>
                <c:pt idx="37794">
                  <c:v>3.999592065811</c:v>
                </c:pt>
                <c:pt idx="37795">
                  <c:v>3.99964427948</c:v>
                </c:pt>
                <c:pt idx="37796">
                  <c:v>3.9996829032900001</c:v>
                </c:pt>
                <c:pt idx="37797">
                  <c:v>3.999721050262</c:v>
                </c:pt>
                <c:pt idx="37798">
                  <c:v>3.9997537136079999</c:v>
                </c:pt>
                <c:pt idx="37799">
                  <c:v>3.999783992767</c:v>
                </c:pt>
                <c:pt idx="37800">
                  <c:v>3.9998095035549999</c:v>
                </c:pt>
                <c:pt idx="37801">
                  <c:v>3.9998331069950002</c:v>
                </c:pt>
                <c:pt idx="37802">
                  <c:v>3.9998528957369999</c:v>
                </c:pt>
                <c:pt idx="37803">
                  <c:v>3.9998784065250002</c:v>
                </c:pt>
                <c:pt idx="37804">
                  <c:v>3.999968767166</c:v>
                </c:pt>
                <c:pt idx="37805">
                  <c:v>4.0005846023559997</c:v>
                </c:pt>
                <c:pt idx="37806">
                  <c:v>4.0006256103520004</c:v>
                </c:pt>
                <c:pt idx="37807">
                  <c:v>4.0005874633790004</c:v>
                </c:pt>
                <c:pt idx="37808">
                  <c:v>4.0005702972410004</c:v>
                </c:pt>
                <c:pt idx="37809">
                  <c:v>4.000610351563</c:v>
                </c:pt>
                <c:pt idx="37810">
                  <c:v>4.000700950623</c:v>
                </c:pt>
                <c:pt idx="37811">
                  <c:v>4.0007967948910004</c:v>
                </c:pt>
                <c:pt idx="37812">
                  <c:v>4.0008912086489996</c:v>
                </c:pt>
                <c:pt idx="37813">
                  <c:v>4.0009865760799999</c:v>
                </c:pt>
                <c:pt idx="37814">
                  <c:v>4.0010728836059997</c:v>
                </c:pt>
                <c:pt idx="37815">
                  <c:v>4.0010938644409997</c:v>
                </c:pt>
                <c:pt idx="37816">
                  <c:v>4.0010719299320003</c:v>
                </c:pt>
                <c:pt idx="37817">
                  <c:v>4.0010581016540003</c:v>
                </c:pt>
                <c:pt idx="37818">
                  <c:v>4.0010409355160004</c:v>
                </c:pt>
                <c:pt idx="37819">
                  <c:v>4.0009999275209998</c:v>
                </c:pt>
                <c:pt idx="37820">
                  <c:v>4.0010166168210004</c:v>
                </c:pt>
                <c:pt idx="37821">
                  <c:v>4.0011563301089996</c:v>
                </c:pt>
                <c:pt idx="37822">
                  <c:v>4.0015664100650001</c:v>
                </c:pt>
                <c:pt idx="37823">
                  <c:v>4.0016655921939996</c:v>
                </c:pt>
                <c:pt idx="37824">
                  <c:v>4.0016875267029999</c:v>
                </c:pt>
                <c:pt idx="37825">
                  <c:v>4.0017118453979998</c:v>
                </c:pt>
                <c:pt idx="37826">
                  <c:v>4.0017595291139996</c:v>
                </c:pt>
                <c:pt idx="37827">
                  <c:v>4.0019431114200001</c:v>
                </c:pt>
                <c:pt idx="37828">
                  <c:v>4.0021533966060003</c:v>
                </c:pt>
                <c:pt idx="37829">
                  <c:v>4.0023012161249998</c:v>
                </c:pt>
                <c:pt idx="37830">
                  <c:v>4.0024456977840002</c:v>
                </c:pt>
                <c:pt idx="37831">
                  <c:v>4.002539157867</c:v>
                </c:pt>
                <c:pt idx="37832">
                  <c:v>4.0025696754459998</c:v>
                </c:pt>
                <c:pt idx="37833">
                  <c:v>4.002594947815</c:v>
                </c:pt>
                <c:pt idx="37834">
                  <c:v>4.0026149749759998</c:v>
                </c:pt>
                <c:pt idx="37835">
                  <c:v>4.0027112960820004</c:v>
                </c:pt>
                <c:pt idx="37836">
                  <c:v>4.0029764175420004</c:v>
                </c:pt>
                <c:pt idx="37837">
                  <c:v>4.0033855438229997</c:v>
                </c:pt>
                <c:pt idx="37838">
                  <c:v>4.0033583641049999</c:v>
                </c:pt>
                <c:pt idx="37839">
                  <c:v>4.0033502578739997</c:v>
                </c:pt>
                <c:pt idx="37840">
                  <c:v>4.0034718513490004</c:v>
                </c:pt>
                <c:pt idx="37841">
                  <c:v>4.00368309021</c:v>
                </c:pt>
                <c:pt idx="37842">
                  <c:v>4.0040078163150001</c:v>
                </c:pt>
                <c:pt idx="37843">
                  <c:v>4.0040392875670001</c:v>
                </c:pt>
                <c:pt idx="37844">
                  <c:v>4.0040431022640002</c:v>
                </c:pt>
                <c:pt idx="37845">
                  <c:v>4.0040378570559998</c:v>
                </c:pt>
                <c:pt idx="37846">
                  <c:v>4.0041074752809998</c:v>
                </c:pt>
                <c:pt idx="37847">
                  <c:v>4.0041985511779998</c:v>
                </c:pt>
                <c:pt idx="37848">
                  <c:v>4.0042963027949998</c:v>
                </c:pt>
                <c:pt idx="37849">
                  <c:v>4.0043969154359997</c:v>
                </c:pt>
                <c:pt idx="37850">
                  <c:v>4.0044970512390003</c:v>
                </c:pt>
                <c:pt idx="37851">
                  <c:v>4.0045866966250001</c:v>
                </c:pt>
                <c:pt idx="37852">
                  <c:v>4.004624843597</c:v>
                </c:pt>
                <c:pt idx="37853">
                  <c:v>4.0046076774600001</c:v>
                </c:pt>
                <c:pt idx="37854">
                  <c:v>4.0045809745790004</c:v>
                </c:pt>
                <c:pt idx="37855">
                  <c:v>4.0045590400700002</c:v>
                </c:pt>
                <c:pt idx="37856">
                  <c:v>4.0045547485349999</c:v>
                </c:pt>
                <c:pt idx="37857">
                  <c:v>4.0046291351320003</c:v>
                </c:pt>
                <c:pt idx="37858">
                  <c:v>4.0047349929809997</c:v>
                </c:pt>
                <c:pt idx="37859">
                  <c:v>4.0048356056210004</c:v>
                </c:pt>
                <c:pt idx="37860">
                  <c:v>4.0049390792850001</c:v>
                </c:pt>
                <c:pt idx="37861">
                  <c:v>4.0050449371339996</c:v>
                </c:pt>
                <c:pt idx="37862">
                  <c:v>4.0051417350770002</c:v>
                </c:pt>
                <c:pt idx="37863">
                  <c:v>4.0052428245540002</c:v>
                </c:pt>
                <c:pt idx="37864">
                  <c:v>4.005301475525</c:v>
                </c:pt>
                <c:pt idx="37865">
                  <c:v>4.0054221153259997</c:v>
                </c:pt>
                <c:pt idx="37866">
                  <c:v>4.0055027008059998</c:v>
                </c:pt>
                <c:pt idx="37867">
                  <c:v>4.0055875778200001</c:v>
                </c:pt>
                <c:pt idx="37868">
                  <c:v>4.0056791305540003</c:v>
                </c:pt>
                <c:pt idx="37869">
                  <c:v>4.0057735443120004</c:v>
                </c:pt>
                <c:pt idx="37870">
                  <c:v>4.0058631896970001</c:v>
                </c:pt>
                <c:pt idx="37871">
                  <c:v>4.005953788757</c:v>
                </c:pt>
                <c:pt idx="37872">
                  <c:v>4.0060420036320004</c:v>
                </c:pt>
                <c:pt idx="37873">
                  <c:v>4.0061326026920003</c:v>
                </c:pt>
                <c:pt idx="37874">
                  <c:v>4.0062241554259996</c:v>
                </c:pt>
                <c:pt idx="37875">
                  <c:v>4.0063138008120003</c:v>
                </c:pt>
                <c:pt idx="37876">
                  <c:v>4.0063829422000001</c:v>
                </c:pt>
                <c:pt idx="37877">
                  <c:v>4.0064430236820003</c:v>
                </c:pt>
                <c:pt idx="37878">
                  <c:v>4.0064759254459998</c:v>
                </c:pt>
                <c:pt idx="37879">
                  <c:v>4.0065007209779999</c:v>
                </c:pt>
                <c:pt idx="37880">
                  <c:v>4.0065226554870002</c:v>
                </c:pt>
                <c:pt idx="37881">
                  <c:v>4.0065445899960004</c:v>
                </c:pt>
                <c:pt idx="37882">
                  <c:v>4.0065736770629998</c:v>
                </c:pt>
                <c:pt idx="37883">
                  <c:v>4.006595134735</c:v>
                </c:pt>
                <c:pt idx="37884">
                  <c:v>4.0069842338560004</c:v>
                </c:pt>
                <c:pt idx="37885">
                  <c:v>4.0070948600770002</c:v>
                </c:pt>
                <c:pt idx="37886">
                  <c:v>4.0071940422059997</c:v>
                </c:pt>
                <c:pt idx="37887">
                  <c:v>4.0072340965270001</c:v>
                </c:pt>
                <c:pt idx="37888">
                  <c:v>4.0072493553159996</c:v>
                </c:pt>
                <c:pt idx="37889">
                  <c:v>4.0072274208070002</c:v>
                </c:pt>
                <c:pt idx="37890">
                  <c:v>4.0071949958799999</c:v>
                </c:pt>
                <c:pt idx="37891">
                  <c:v>4.0071625709529997</c:v>
                </c:pt>
                <c:pt idx="37892">
                  <c:v>4.0071473121640002</c:v>
                </c:pt>
                <c:pt idx="37893">
                  <c:v>4.0071992874150002</c:v>
                </c:pt>
                <c:pt idx="37894">
                  <c:v>4.0072879791259997</c:v>
                </c:pt>
                <c:pt idx="37895">
                  <c:v>4.0073337554929997</c:v>
                </c:pt>
                <c:pt idx="37896">
                  <c:v>4.0074300765990003</c:v>
                </c:pt>
                <c:pt idx="37897">
                  <c:v>4.0075249671939996</c:v>
                </c:pt>
                <c:pt idx="37898">
                  <c:v>4.0076212883000002</c:v>
                </c:pt>
                <c:pt idx="37899">
                  <c:v>4.0077037811279999</c:v>
                </c:pt>
                <c:pt idx="37900">
                  <c:v>4.00772190094</c:v>
                </c:pt>
                <c:pt idx="37901">
                  <c:v>4.0076971054079999</c:v>
                </c:pt>
                <c:pt idx="37902">
                  <c:v>4.0076680183409996</c:v>
                </c:pt>
                <c:pt idx="37903">
                  <c:v>4.0076375007629998</c:v>
                </c:pt>
                <c:pt idx="37904">
                  <c:v>4.0076227188109996</c:v>
                </c:pt>
                <c:pt idx="37905">
                  <c:v>4.0076723098749998</c:v>
                </c:pt>
                <c:pt idx="37906">
                  <c:v>4.0077657699579996</c:v>
                </c:pt>
                <c:pt idx="37907">
                  <c:v>4.0078148841859997</c:v>
                </c:pt>
                <c:pt idx="37908">
                  <c:v>4.0079112052920003</c:v>
                </c:pt>
                <c:pt idx="37909">
                  <c:v>4.0079593658450001</c:v>
                </c:pt>
                <c:pt idx="37910">
                  <c:v>4.0080499649050001</c:v>
                </c:pt>
                <c:pt idx="37911">
                  <c:v>4.0081448554990002</c:v>
                </c:pt>
                <c:pt idx="37912">
                  <c:v>4.0082335472109998</c:v>
                </c:pt>
                <c:pt idx="37913">
                  <c:v>4.0082564353940002</c:v>
                </c:pt>
                <c:pt idx="37914">
                  <c:v>4.0082812309270004</c:v>
                </c:pt>
                <c:pt idx="37915">
                  <c:v>4.008307933807</c:v>
                </c:pt>
                <c:pt idx="37916">
                  <c:v>4.0083398818970002</c:v>
                </c:pt>
                <c:pt idx="37917">
                  <c:v>4.0083794593809996</c:v>
                </c:pt>
                <c:pt idx="37918">
                  <c:v>4.0084319114689997</c:v>
                </c:pt>
                <c:pt idx="37919">
                  <c:v>4.0085110664370003</c:v>
                </c:pt>
                <c:pt idx="37920">
                  <c:v>4.0086092948910004</c:v>
                </c:pt>
                <c:pt idx="37921">
                  <c:v>4.0087246894839996</c:v>
                </c:pt>
                <c:pt idx="37922">
                  <c:v>4.0088467597959996</c:v>
                </c:pt>
                <c:pt idx="37923">
                  <c:v>4.0089735984799999</c:v>
                </c:pt>
                <c:pt idx="37924">
                  <c:v>4.0090894699100001</c:v>
                </c:pt>
                <c:pt idx="37925">
                  <c:v>4.0092034339899998</c:v>
                </c:pt>
                <c:pt idx="37926">
                  <c:v>4.0093135833740003</c:v>
                </c:pt>
                <c:pt idx="37927">
                  <c:v>4.0094213485720003</c:v>
                </c:pt>
                <c:pt idx="37928">
                  <c:v>4.0095229148860003</c:v>
                </c:pt>
                <c:pt idx="37929">
                  <c:v>4.0096154212949999</c:v>
                </c:pt>
                <c:pt idx="37930">
                  <c:v>4.0096936225890003</c:v>
                </c:pt>
                <c:pt idx="37931">
                  <c:v>4.0098128318789996</c:v>
                </c:pt>
                <c:pt idx="37932">
                  <c:v>4.0098867416379997</c:v>
                </c:pt>
                <c:pt idx="37933">
                  <c:v>4.0103125572199998</c:v>
                </c:pt>
                <c:pt idx="37934">
                  <c:v>4.0104136466979998</c:v>
                </c:pt>
                <c:pt idx="37935">
                  <c:v>4.0104899406429997</c:v>
                </c:pt>
                <c:pt idx="37936">
                  <c:v>4.0104999542239996</c:v>
                </c:pt>
                <c:pt idx="37937">
                  <c:v>4.0104703903200001</c:v>
                </c:pt>
                <c:pt idx="37938">
                  <c:v>4.0104370117189996</c:v>
                </c:pt>
                <c:pt idx="37939">
                  <c:v>4.0104041099550001</c:v>
                </c:pt>
                <c:pt idx="37940">
                  <c:v>4.0103888511659997</c:v>
                </c:pt>
                <c:pt idx="37941">
                  <c:v>4.0104022026060004</c:v>
                </c:pt>
                <c:pt idx="37942">
                  <c:v>4.01047706604</c:v>
                </c:pt>
                <c:pt idx="37943">
                  <c:v>4.01056432724</c:v>
                </c:pt>
                <c:pt idx="37944">
                  <c:v>4.0106501579279996</c:v>
                </c:pt>
                <c:pt idx="37945">
                  <c:v>4.0107326507570003</c:v>
                </c:pt>
                <c:pt idx="37946">
                  <c:v>4.010770320892</c:v>
                </c:pt>
                <c:pt idx="37947">
                  <c:v>4.0108094215390002</c:v>
                </c:pt>
                <c:pt idx="37948">
                  <c:v>4.0108809471129998</c:v>
                </c:pt>
                <c:pt idx="37949">
                  <c:v>4.0109033584590001</c:v>
                </c:pt>
                <c:pt idx="37950">
                  <c:v>4.0109076499940004</c:v>
                </c:pt>
                <c:pt idx="37951">
                  <c:v>4.0108795166020004</c:v>
                </c:pt>
                <c:pt idx="37952">
                  <c:v>4.0108637809749998</c:v>
                </c:pt>
                <c:pt idx="37953">
                  <c:v>4.0108294487</c:v>
                </c:pt>
                <c:pt idx="37954">
                  <c:v>4.0107917785640002</c:v>
                </c:pt>
                <c:pt idx="37955">
                  <c:v>4.0107851028440002</c:v>
                </c:pt>
                <c:pt idx="37956">
                  <c:v>4.0108437538150001</c:v>
                </c:pt>
                <c:pt idx="37957">
                  <c:v>4.0109357833860004</c:v>
                </c:pt>
                <c:pt idx="37958">
                  <c:v>4.0110378265379998</c:v>
                </c:pt>
                <c:pt idx="37959">
                  <c:v>4.0112705230710004</c:v>
                </c:pt>
                <c:pt idx="37960">
                  <c:v>4.0113949775700002</c:v>
                </c:pt>
                <c:pt idx="37961">
                  <c:v>4.0114321708679999</c:v>
                </c:pt>
                <c:pt idx="37962">
                  <c:v>4.0114583969120003</c:v>
                </c:pt>
                <c:pt idx="37963">
                  <c:v>4.0114970207210003</c:v>
                </c:pt>
                <c:pt idx="37964">
                  <c:v>4.0115466117859997</c:v>
                </c:pt>
                <c:pt idx="37965">
                  <c:v>4.0116195678709996</c:v>
                </c:pt>
                <c:pt idx="37966">
                  <c:v>4.0117216110229998</c:v>
                </c:pt>
                <c:pt idx="37967">
                  <c:v>4.0118370056149999</c:v>
                </c:pt>
                <c:pt idx="37968">
                  <c:v>4.0119590759279999</c:v>
                </c:pt>
                <c:pt idx="37969">
                  <c:v>4.0120782852170001</c:v>
                </c:pt>
                <c:pt idx="37970">
                  <c:v>4.0121927261349999</c:v>
                </c:pt>
                <c:pt idx="37971">
                  <c:v>4.012308120728</c:v>
                </c:pt>
                <c:pt idx="37972">
                  <c:v>4.0124173164370003</c:v>
                </c:pt>
                <c:pt idx="37973">
                  <c:v>4.0125122070310004</c:v>
                </c:pt>
                <c:pt idx="37974">
                  <c:v>4.012594223022</c:v>
                </c:pt>
                <c:pt idx="37975">
                  <c:v>4.01265335083</c:v>
                </c:pt>
                <c:pt idx="37976">
                  <c:v>4.0127010345459997</c:v>
                </c:pt>
                <c:pt idx="37977">
                  <c:v>4.0127325057979997</c:v>
                </c:pt>
                <c:pt idx="37978">
                  <c:v>4.0130052566529999</c:v>
                </c:pt>
                <c:pt idx="37979">
                  <c:v>4.0131125450129996</c:v>
                </c:pt>
                <c:pt idx="37980">
                  <c:v>4.0132160186770003</c:v>
                </c:pt>
                <c:pt idx="37981">
                  <c:v>4.0132632255549998</c:v>
                </c:pt>
                <c:pt idx="37982">
                  <c:v>4.0132527351379998</c:v>
                </c:pt>
                <c:pt idx="37983">
                  <c:v>4.0132346153259997</c:v>
                </c:pt>
                <c:pt idx="37984">
                  <c:v>4.0131993293760004</c:v>
                </c:pt>
                <c:pt idx="37985">
                  <c:v>4.0131931304929997</c:v>
                </c:pt>
                <c:pt idx="37986">
                  <c:v>4.0132622718809996</c:v>
                </c:pt>
                <c:pt idx="37987">
                  <c:v>4.0133643150329998</c:v>
                </c:pt>
                <c:pt idx="37988">
                  <c:v>4.0134711265560004</c:v>
                </c:pt>
                <c:pt idx="37989">
                  <c:v>4.0136356353759997</c:v>
                </c:pt>
                <c:pt idx="37990">
                  <c:v>4.0137224197389996</c:v>
                </c:pt>
                <c:pt idx="37991">
                  <c:v>4.0140490531920001</c:v>
                </c:pt>
                <c:pt idx="37992">
                  <c:v>4.0141963958740003</c:v>
                </c:pt>
                <c:pt idx="37993">
                  <c:v>4.0143389701840002</c:v>
                </c:pt>
                <c:pt idx="37994">
                  <c:v>4.0144023895260004</c:v>
                </c:pt>
                <c:pt idx="37995">
                  <c:v>4.0144786834720003</c:v>
                </c:pt>
                <c:pt idx="37996">
                  <c:v>4.0145115852359998</c:v>
                </c:pt>
                <c:pt idx="37997">
                  <c:v>4.0145421028139996</c:v>
                </c:pt>
                <c:pt idx="37998">
                  <c:v>4.01500415802</c:v>
                </c:pt>
                <c:pt idx="37999">
                  <c:v>4.0151371955870001</c:v>
                </c:pt>
                <c:pt idx="38000">
                  <c:v>4.0151371955870001</c:v>
                </c:pt>
                <c:pt idx="38001">
                  <c:v>4.0151267051700001</c:v>
                </c:pt>
                <c:pt idx="38002">
                  <c:v>4.0151119232179999</c:v>
                </c:pt>
                <c:pt idx="38003">
                  <c:v>4.0151071548459996</c:v>
                </c:pt>
                <c:pt idx="38004">
                  <c:v>4.0151586532590002</c:v>
                </c:pt>
                <c:pt idx="38005">
                  <c:v>4.0152521133420001</c:v>
                </c:pt>
                <c:pt idx="38006">
                  <c:v>4.0153441429140004</c:v>
                </c:pt>
                <c:pt idx="38007">
                  <c:v>4.0154900550840003</c:v>
                </c:pt>
                <c:pt idx="38008">
                  <c:v>4.0155730247500001</c:v>
                </c:pt>
                <c:pt idx="38009">
                  <c:v>4.0155997276309998</c:v>
                </c:pt>
                <c:pt idx="38010">
                  <c:v>4.0155806541440002</c:v>
                </c:pt>
                <c:pt idx="38011">
                  <c:v>4.0155663490300002</c:v>
                </c:pt>
                <c:pt idx="38012">
                  <c:v>4.0155453681950002</c:v>
                </c:pt>
                <c:pt idx="38013">
                  <c:v>4.0155401229859997</c:v>
                </c:pt>
                <c:pt idx="38014">
                  <c:v>4.0155992507929996</c:v>
                </c:pt>
                <c:pt idx="38015">
                  <c:v>4.0156922340390002</c:v>
                </c:pt>
                <c:pt idx="38016">
                  <c:v>4.0158400535579997</c:v>
                </c:pt>
                <c:pt idx="38017">
                  <c:v>4.0159468650820003</c:v>
                </c:pt>
                <c:pt idx="38018">
                  <c:v>4.016039848328</c:v>
                </c:pt>
                <c:pt idx="38019">
                  <c:v>4.0160689353940002</c:v>
                </c:pt>
                <c:pt idx="38020">
                  <c:v>4.0160632133479996</c:v>
                </c:pt>
                <c:pt idx="38021">
                  <c:v>4.016043663025</c:v>
                </c:pt>
                <c:pt idx="38022">
                  <c:v>4.0160288810729998</c:v>
                </c:pt>
                <c:pt idx="38023">
                  <c:v>4.0160512924190002</c:v>
                </c:pt>
                <c:pt idx="38024">
                  <c:v>4.016503810883</c:v>
                </c:pt>
                <c:pt idx="38025">
                  <c:v>4.0166392326349998</c:v>
                </c:pt>
                <c:pt idx="38026">
                  <c:v>4.016709804535</c:v>
                </c:pt>
                <c:pt idx="38027">
                  <c:v>4.0168533325200002</c:v>
                </c:pt>
                <c:pt idx="38028">
                  <c:v>4.0170083045959997</c:v>
                </c:pt>
                <c:pt idx="38029">
                  <c:v>4.0170936584470001</c:v>
                </c:pt>
                <c:pt idx="38030">
                  <c:v>4.0171866416929998</c:v>
                </c:pt>
                <c:pt idx="38031">
                  <c:v>4.0172877311709998</c:v>
                </c:pt>
                <c:pt idx="38032">
                  <c:v>4.0173912048340004</c:v>
                </c:pt>
                <c:pt idx="38033">
                  <c:v>4.0174894332889997</c:v>
                </c:pt>
                <c:pt idx="38034">
                  <c:v>4.0175714492800001</c:v>
                </c:pt>
                <c:pt idx="38035">
                  <c:v>4.017633914948</c:v>
                </c:pt>
                <c:pt idx="38036">
                  <c:v>4.0176830291750001</c:v>
                </c:pt>
                <c:pt idx="38037">
                  <c:v>4.017731666565</c:v>
                </c:pt>
                <c:pt idx="38038">
                  <c:v>4.0177826881409997</c:v>
                </c:pt>
                <c:pt idx="38039">
                  <c:v>4.017829418182</c:v>
                </c:pt>
                <c:pt idx="38040">
                  <c:v>4.0178718566890002</c:v>
                </c:pt>
                <c:pt idx="38041">
                  <c:v>4.0179100036620001</c:v>
                </c:pt>
                <c:pt idx="38042">
                  <c:v>4.0179457664490004</c:v>
                </c:pt>
                <c:pt idx="38043">
                  <c:v>4.0179910659790004</c:v>
                </c:pt>
                <c:pt idx="38044">
                  <c:v>4.0180444717409998</c:v>
                </c:pt>
                <c:pt idx="38045">
                  <c:v>4.0181179046629998</c:v>
                </c:pt>
                <c:pt idx="38046">
                  <c:v>4.0182042121889996</c:v>
                </c:pt>
                <c:pt idx="38047">
                  <c:v>4.0183591842649999</c:v>
                </c:pt>
                <c:pt idx="38048">
                  <c:v>4.0186867713929999</c:v>
                </c:pt>
                <c:pt idx="38049">
                  <c:v>4.0186772346500002</c:v>
                </c:pt>
                <c:pt idx="38050">
                  <c:v>4.01877784729</c:v>
                </c:pt>
                <c:pt idx="38051">
                  <c:v>4.0188798904420002</c:v>
                </c:pt>
                <c:pt idx="38052">
                  <c:v>4.0189805030820001</c:v>
                </c:pt>
                <c:pt idx="38053">
                  <c:v>4.0190801620479997</c:v>
                </c:pt>
                <c:pt idx="38054">
                  <c:v>4.0191578865049999</c:v>
                </c:pt>
                <c:pt idx="38055">
                  <c:v>4.0191664695740004</c:v>
                </c:pt>
                <c:pt idx="38056">
                  <c:v>4.0191478729250001</c:v>
                </c:pt>
                <c:pt idx="38057">
                  <c:v>4.01913022995</c:v>
                </c:pt>
                <c:pt idx="38058">
                  <c:v>4.0191135406490002</c:v>
                </c:pt>
                <c:pt idx="38059">
                  <c:v>4.0191111564639996</c:v>
                </c:pt>
                <c:pt idx="38060">
                  <c:v>4.0191855430599999</c:v>
                </c:pt>
                <c:pt idx="38061">
                  <c:v>4.0192856788639997</c:v>
                </c:pt>
                <c:pt idx="38062">
                  <c:v>4.0193381309509997</c:v>
                </c:pt>
                <c:pt idx="38063">
                  <c:v>4.0194392204279996</c:v>
                </c:pt>
                <c:pt idx="38064">
                  <c:v>4.0195379257199999</c:v>
                </c:pt>
                <c:pt idx="38065">
                  <c:v>4.0195617675779998</c:v>
                </c:pt>
                <c:pt idx="38066">
                  <c:v>4.0195579528809997</c:v>
                </c:pt>
                <c:pt idx="38067">
                  <c:v>4.019538402557</c:v>
                </c:pt>
                <c:pt idx="38068">
                  <c:v>4.0195169448849999</c:v>
                </c:pt>
                <c:pt idx="38069">
                  <c:v>4.0194969177250002</c:v>
                </c:pt>
                <c:pt idx="38070">
                  <c:v>4.0195260047910004</c:v>
                </c:pt>
                <c:pt idx="38071">
                  <c:v>4.019674301147</c:v>
                </c:pt>
                <c:pt idx="38072">
                  <c:v>4.0199065208439997</c:v>
                </c:pt>
                <c:pt idx="38073">
                  <c:v>4.0199751853940002</c:v>
                </c:pt>
                <c:pt idx="38074">
                  <c:v>4.019981384277</c:v>
                </c:pt>
                <c:pt idx="38075">
                  <c:v>4.0199737548829999</c:v>
                </c:pt>
                <c:pt idx="38076">
                  <c:v>4.0200309753420003</c:v>
                </c:pt>
                <c:pt idx="38077">
                  <c:v>4.0201478004459998</c:v>
                </c:pt>
                <c:pt idx="38078">
                  <c:v>4.0202293396000002</c:v>
                </c:pt>
                <c:pt idx="38079">
                  <c:v>4.0203166008000002</c:v>
                </c:pt>
                <c:pt idx="38080">
                  <c:v>4.0204086303709996</c:v>
                </c:pt>
                <c:pt idx="38081">
                  <c:v>4.0205049514770002</c:v>
                </c:pt>
                <c:pt idx="38082">
                  <c:v>4.0205965042110003</c:v>
                </c:pt>
                <c:pt idx="38083">
                  <c:v>4.0206742286679997</c:v>
                </c:pt>
                <c:pt idx="38084">
                  <c:v>4.0207290649410004</c:v>
                </c:pt>
                <c:pt idx="38085">
                  <c:v>4.0207672119140003</c:v>
                </c:pt>
                <c:pt idx="38086">
                  <c:v>4.0208091735840004</c:v>
                </c:pt>
                <c:pt idx="38087">
                  <c:v>4.0208549499509996</c:v>
                </c:pt>
                <c:pt idx="38088">
                  <c:v>4.0209059715270001</c:v>
                </c:pt>
                <c:pt idx="38089">
                  <c:v>4.0209589004520003</c:v>
                </c:pt>
                <c:pt idx="38090">
                  <c:v>4.021006584167</c:v>
                </c:pt>
                <c:pt idx="38091">
                  <c:v>4.021051883698</c:v>
                </c:pt>
                <c:pt idx="38092">
                  <c:v>4.0211024284360004</c:v>
                </c:pt>
                <c:pt idx="38093">
                  <c:v>4.0211620330809996</c:v>
                </c:pt>
                <c:pt idx="38094">
                  <c:v>4.0212416648860003</c:v>
                </c:pt>
                <c:pt idx="38095">
                  <c:v>4.0213332176209997</c:v>
                </c:pt>
                <c:pt idx="38096">
                  <c:v>4.0214228630070004</c:v>
                </c:pt>
                <c:pt idx="38097">
                  <c:v>4.0216631889340002</c:v>
                </c:pt>
                <c:pt idx="38098">
                  <c:v>4.021787643433</c:v>
                </c:pt>
                <c:pt idx="38099">
                  <c:v>4.0217642784120002</c:v>
                </c:pt>
                <c:pt idx="38100">
                  <c:v>4.0217804908749999</c:v>
                </c:pt>
                <c:pt idx="38101">
                  <c:v>4.0218725204470003</c:v>
                </c:pt>
                <c:pt idx="38102">
                  <c:v>4.021983146667</c:v>
                </c:pt>
                <c:pt idx="38103">
                  <c:v>4.0220990180970002</c:v>
                </c:pt>
                <c:pt idx="38104">
                  <c:v>4.0222392082210003</c:v>
                </c:pt>
                <c:pt idx="38105">
                  <c:v>4.0222425460820004</c:v>
                </c:pt>
                <c:pt idx="38106">
                  <c:v>4.0222287178040004</c:v>
                </c:pt>
                <c:pt idx="38107">
                  <c:v>4.022209644318</c:v>
                </c:pt>
                <c:pt idx="38108">
                  <c:v>4.0222010612489996</c:v>
                </c:pt>
                <c:pt idx="38109">
                  <c:v>4.0222172737120001</c:v>
                </c:pt>
                <c:pt idx="38110">
                  <c:v>4.0223093032839996</c:v>
                </c:pt>
                <c:pt idx="38111">
                  <c:v>4.0224804878229996</c:v>
                </c:pt>
                <c:pt idx="38112">
                  <c:v>4.0226974487299998</c:v>
                </c:pt>
                <c:pt idx="38113">
                  <c:v>4.022718906403</c:v>
                </c:pt>
                <c:pt idx="38114">
                  <c:v>4.0230450630189996</c:v>
                </c:pt>
                <c:pt idx="38115">
                  <c:v>4.023203849792</c:v>
                </c:pt>
                <c:pt idx="38116">
                  <c:v>4.023276805878</c:v>
                </c:pt>
                <c:pt idx="38117">
                  <c:v>4.0233302116390002</c:v>
                </c:pt>
                <c:pt idx="38118">
                  <c:v>4.0233907699579996</c:v>
                </c:pt>
                <c:pt idx="38119">
                  <c:v>4.0234351158140003</c:v>
                </c:pt>
                <c:pt idx="38120">
                  <c:v>4.0234761238100001</c:v>
                </c:pt>
                <c:pt idx="38121">
                  <c:v>4.0235004425050001</c:v>
                </c:pt>
                <c:pt idx="38122">
                  <c:v>4.0235233306879996</c:v>
                </c:pt>
                <c:pt idx="38123">
                  <c:v>4.0235567092900002</c:v>
                </c:pt>
                <c:pt idx="38124">
                  <c:v>4.0236105918879996</c:v>
                </c:pt>
                <c:pt idx="38125">
                  <c:v>4.0236811637879999</c:v>
                </c:pt>
                <c:pt idx="38126">
                  <c:v>4.023845672607</c:v>
                </c:pt>
                <c:pt idx="38127">
                  <c:v>4.024002552032</c:v>
                </c:pt>
                <c:pt idx="38128">
                  <c:v>4.0243086814879998</c:v>
                </c:pt>
                <c:pt idx="38129">
                  <c:v>4.0244255065920003</c:v>
                </c:pt>
                <c:pt idx="38130">
                  <c:v>4.0249605178829997</c:v>
                </c:pt>
                <c:pt idx="38131">
                  <c:v>4.0250530242920002</c:v>
                </c:pt>
                <c:pt idx="38132">
                  <c:v>4.025551319122</c:v>
                </c:pt>
                <c:pt idx="38133">
                  <c:v>4.0255365371699998</c:v>
                </c:pt>
                <c:pt idx="38134">
                  <c:v>4.0255188941959998</c:v>
                </c:pt>
                <c:pt idx="38135">
                  <c:v>4.0254993438720001</c:v>
                </c:pt>
                <c:pt idx="38136">
                  <c:v>4.025554656982</c:v>
                </c:pt>
                <c:pt idx="38137">
                  <c:v>4.0256466865540004</c:v>
                </c:pt>
                <c:pt idx="38138">
                  <c:v>4.0257415771479996</c:v>
                </c:pt>
                <c:pt idx="38139">
                  <c:v>4.0258350372310003</c:v>
                </c:pt>
                <c:pt idx="38140">
                  <c:v>4.0259156227109996</c:v>
                </c:pt>
                <c:pt idx="38141">
                  <c:v>4.0259366035459996</c:v>
                </c:pt>
                <c:pt idx="38142">
                  <c:v>4.0259141922000001</c:v>
                </c:pt>
                <c:pt idx="38143">
                  <c:v>4.0259003639220001</c:v>
                </c:pt>
                <c:pt idx="38144">
                  <c:v>4.0258703231809996</c:v>
                </c:pt>
                <c:pt idx="38145">
                  <c:v>4.0258479118350001</c:v>
                </c:pt>
                <c:pt idx="38146">
                  <c:v>4.0258603096009997</c:v>
                </c:pt>
                <c:pt idx="38147">
                  <c:v>4.0259442329409998</c:v>
                </c:pt>
                <c:pt idx="38148">
                  <c:v>4.0263562202449998</c:v>
                </c:pt>
                <c:pt idx="38149">
                  <c:v>4.026436805725</c:v>
                </c:pt>
                <c:pt idx="38150">
                  <c:v>4.0265579223629997</c:v>
                </c:pt>
                <c:pt idx="38151">
                  <c:v>4.0266361236570001</c:v>
                </c:pt>
                <c:pt idx="38152">
                  <c:v>4.0267167091370002</c:v>
                </c:pt>
                <c:pt idx="38153">
                  <c:v>4.0268983840940002</c:v>
                </c:pt>
                <c:pt idx="38154">
                  <c:v>4.0269961357120003</c:v>
                </c:pt>
                <c:pt idx="38155">
                  <c:v>4.0270972251890003</c:v>
                </c:pt>
                <c:pt idx="38156">
                  <c:v>4.027200698853</c:v>
                </c:pt>
                <c:pt idx="38157">
                  <c:v>4.0273022651670001</c:v>
                </c:pt>
                <c:pt idx="38158">
                  <c:v>4.0273981094359996</c:v>
                </c:pt>
                <c:pt idx="38159">
                  <c:v>4.0274767875670001</c:v>
                </c:pt>
                <c:pt idx="38160">
                  <c:v>4.0275316238399999</c:v>
                </c:pt>
                <c:pt idx="38161">
                  <c:v>4.0275716781620003</c:v>
                </c:pt>
                <c:pt idx="38162">
                  <c:v>4.0276055336000001</c:v>
                </c:pt>
                <c:pt idx="38163">
                  <c:v>4.0276341438290002</c:v>
                </c:pt>
                <c:pt idx="38164">
                  <c:v>4.0276570320129998</c:v>
                </c:pt>
                <c:pt idx="38165">
                  <c:v>4.027675151825</c:v>
                </c:pt>
                <c:pt idx="38166">
                  <c:v>4.0277199745179999</c:v>
                </c:pt>
                <c:pt idx="38167">
                  <c:v>4.0282764434810003</c:v>
                </c:pt>
                <c:pt idx="38168">
                  <c:v>4.0283579826349998</c:v>
                </c:pt>
                <c:pt idx="38169">
                  <c:v>4.0283689498899999</c:v>
                </c:pt>
                <c:pt idx="38170">
                  <c:v>4.0283436775209998</c:v>
                </c:pt>
                <c:pt idx="38171">
                  <c:v>4.0283174514770002</c:v>
                </c:pt>
                <c:pt idx="38172">
                  <c:v>4.0282845497129998</c:v>
                </c:pt>
                <c:pt idx="38173">
                  <c:v>4.02832365036</c:v>
                </c:pt>
                <c:pt idx="38174">
                  <c:v>4.02841091156</c:v>
                </c:pt>
                <c:pt idx="38175">
                  <c:v>4.028508663177</c:v>
                </c:pt>
                <c:pt idx="38176">
                  <c:v>4.0286040306090003</c:v>
                </c:pt>
                <c:pt idx="38177">
                  <c:v>4.0286531448360003</c:v>
                </c:pt>
                <c:pt idx="38178">
                  <c:v>4.0287308692929997</c:v>
                </c:pt>
                <c:pt idx="38179">
                  <c:v>4.0287470817570004</c:v>
                </c:pt>
                <c:pt idx="38180">
                  <c:v>4.0287451744079998</c:v>
                </c:pt>
                <c:pt idx="38181">
                  <c:v>4.0287194252010003</c:v>
                </c:pt>
                <c:pt idx="38182">
                  <c:v>4.0287060737609997</c:v>
                </c:pt>
                <c:pt idx="38183">
                  <c:v>4.028683185577</c:v>
                </c:pt>
                <c:pt idx="38184">
                  <c:v>4.0286650657649998</c:v>
                </c:pt>
                <c:pt idx="38185">
                  <c:v>4.0286827087399999</c:v>
                </c:pt>
                <c:pt idx="38186">
                  <c:v>4.02876663208</c:v>
                </c:pt>
                <c:pt idx="38187">
                  <c:v>4.0288701057429996</c:v>
                </c:pt>
                <c:pt idx="38188">
                  <c:v>4.0289673805239996</c:v>
                </c:pt>
                <c:pt idx="38189">
                  <c:v>4.0290565490720001</c:v>
                </c:pt>
                <c:pt idx="38190">
                  <c:v>4.0290999412539996</c:v>
                </c:pt>
                <c:pt idx="38191">
                  <c:v>4.0291347503660004</c:v>
                </c:pt>
                <c:pt idx="38192">
                  <c:v>4.0291428565979999</c:v>
                </c:pt>
                <c:pt idx="38193">
                  <c:v>4.029129505157</c:v>
                </c:pt>
                <c:pt idx="38194">
                  <c:v>4.0291042327879998</c:v>
                </c:pt>
                <c:pt idx="38195">
                  <c:v>4.0290927886960004</c:v>
                </c:pt>
                <c:pt idx="38196">
                  <c:v>4.029373645782</c:v>
                </c:pt>
                <c:pt idx="38197">
                  <c:v>4.029659748077</c:v>
                </c:pt>
                <c:pt idx="38198">
                  <c:v>4.0297322273249998</c:v>
                </c:pt>
                <c:pt idx="38199">
                  <c:v>4.0297913551329998</c:v>
                </c:pt>
                <c:pt idx="38200">
                  <c:v>4.0298318862920004</c:v>
                </c:pt>
                <c:pt idx="38201">
                  <c:v>4.0298657417300001</c:v>
                </c:pt>
                <c:pt idx="38202">
                  <c:v>4.0298991203309997</c:v>
                </c:pt>
                <c:pt idx="38203">
                  <c:v>4.0299363136290003</c:v>
                </c:pt>
                <c:pt idx="38204">
                  <c:v>4.029976844788</c:v>
                </c:pt>
                <c:pt idx="38205">
                  <c:v>4.030018806458</c:v>
                </c:pt>
                <c:pt idx="38206">
                  <c:v>4.030060768127</c:v>
                </c:pt>
                <c:pt idx="38207">
                  <c:v>4.0301046371459996</c:v>
                </c:pt>
                <c:pt idx="38208">
                  <c:v>4.0301566123960004</c:v>
                </c:pt>
                <c:pt idx="38209">
                  <c:v>4.0302181243900002</c:v>
                </c:pt>
                <c:pt idx="38210">
                  <c:v>4.0303010940549999</c:v>
                </c:pt>
                <c:pt idx="38211">
                  <c:v>4.0303916931149999</c:v>
                </c:pt>
                <c:pt idx="38212">
                  <c:v>4.0304803848270003</c:v>
                </c:pt>
                <c:pt idx="38213">
                  <c:v>4.0306377410890004</c:v>
                </c:pt>
                <c:pt idx="38214">
                  <c:v>4.0309462547299999</c:v>
                </c:pt>
                <c:pt idx="38215">
                  <c:v>4.0310201644900001</c:v>
                </c:pt>
                <c:pt idx="38216">
                  <c:v>4.0312261581420001</c:v>
                </c:pt>
                <c:pt idx="38217">
                  <c:v>4.0313944816590004</c:v>
                </c:pt>
                <c:pt idx="38218">
                  <c:v>4.0315032005309996</c:v>
                </c:pt>
                <c:pt idx="38219">
                  <c:v>4.0315999984740003</c:v>
                </c:pt>
                <c:pt idx="38220">
                  <c:v>4.0316390991209996</c:v>
                </c:pt>
                <c:pt idx="38221">
                  <c:v>4.0318236351010004</c:v>
                </c:pt>
                <c:pt idx="38222">
                  <c:v>4.0321636199949999</c:v>
                </c:pt>
                <c:pt idx="38223">
                  <c:v>4.0323438644409997</c:v>
                </c:pt>
                <c:pt idx="38224">
                  <c:v>4.0323300361629997</c:v>
                </c:pt>
                <c:pt idx="38225">
                  <c:v>4.0323247909550002</c:v>
                </c:pt>
                <c:pt idx="38226">
                  <c:v>4.0323820114139997</c:v>
                </c:pt>
                <c:pt idx="38227">
                  <c:v>4.0326156616209996</c:v>
                </c:pt>
                <c:pt idx="38228">
                  <c:v>4.0329627990720001</c:v>
                </c:pt>
                <c:pt idx="38229">
                  <c:v>4.0329732894900001</c:v>
                </c:pt>
                <c:pt idx="38230">
                  <c:v>4.0330233573910004</c:v>
                </c:pt>
                <c:pt idx="38231">
                  <c:v>4.0331349372860004</c:v>
                </c:pt>
                <c:pt idx="38232">
                  <c:v>4.0332922935489997</c:v>
                </c:pt>
                <c:pt idx="38233">
                  <c:v>4.0333814620970001</c:v>
                </c:pt>
                <c:pt idx="38234">
                  <c:v>4.0334706306459998</c:v>
                </c:pt>
                <c:pt idx="38235">
                  <c:v>4.0335669517520003</c:v>
                </c:pt>
                <c:pt idx="38236">
                  <c:v>4.0336689949039997</c:v>
                </c:pt>
                <c:pt idx="38237">
                  <c:v>4.0337686538700002</c:v>
                </c:pt>
                <c:pt idx="38238">
                  <c:v>4.0338592529300001</c:v>
                </c:pt>
                <c:pt idx="38239">
                  <c:v>4.033932209015</c:v>
                </c:pt>
                <c:pt idx="38240">
                  <c:v>4.033984661102</c:v>
                </c:pt>
                <c:pt idx="38241">
                  <c:v>4.0340251922609998</c:v>
                </c:pt>
                <c:pt idx="38242">
                  <c:v>4.0340585708620003</c:v>
                </c:pt>
                <c:pt idx="38243">
                  <c:v>4.0340857505800001</c:v>
                </c:pt>
                <c:pt idx="38244">
                  <c:v>4.0341091156009998</c:v>
                </c:pt>
                <c:pt idx="38245">
                  <c:v>4.0341386795040002</c:v>
                </c:pt>
                <c:pt idx="38246">
                  <c:v>4.034440994263</c:v>
                </c:pt>
                <c:pt idx="38247">
                  <c:v>4.0345959663390003</c:v>
                </c:pt>
                <c:pt idx="38248">
                  <c:v>4.03467130661</c:v>
                </c:pt>
                <c:pt idx="38249">
                  <c:v>4.0346441268920001</c:v>
                </c:pt>
                <c:pt idx="38250">
                  <c:v>4.0346307754520003</c:v>
                </c:pt>
                <c:pt idx="38251">
                  <c:v>4.0346083641049999</c:v>
                </c:pt>
                <c:pt idx="38252">
                  <c:v>4.034591197968</c:v>
                </c:pt>
                <c:pt idx="38253">
                  <c:v>4.034636497498</c:v>
                </c:pt>
                <c:pt idx="38254">
                  <c:v>4.0347328186039997</c:v>
                </c:pt>
                <c:pt idx="38255">
                  <c:v>4.0348310470579998</c:v>
                </c:pt>
                <c:pt idx="38256">
                  <c:v>4.0349273681640003</c:v>
                </c:pt>
                <c:pt idx="38257">
                  <c:v>4.034995555878</c:v>
                </c:pt>
                <c:pt idx="38258">
                  <c:v>4.0349941253660004</c:v>
                </c:pt>
                <c:pt idx="38259">
                  <c:v>4.0349636077879998</c:v>
                </c:pt>
                <c:pt idx="38260">
                  <c:v>4.0349497795099998</c:v>
                </c:pt>
                <c:pt idx="38261">
                  <c:v>4.0349340438840002</c:v>
                </c:pt>
                <c:pt idx="38262">
                  <c:v>4.0349006652829997</c:v>
                </c:pt>
                <c:pt idx="38263">
                  <c:v>4.0348916053770001</c:v>
                </c:pt>
                <c:pt idx="38264">
                  <c:v>4.0349283218379997</c:v>
                </c:pt>
                <c:pt idx="38265">
                  <c:v>4.0349693298340004</c:v>
                </c:pt>
                <c:pt idx="38266">
                  <c:v>4.0350160598749998</c:v>
                </c:pt>
                <c:pt idx="38267">
                  <c:v>4.0351123809810003</c:v>
                </c:pt>
                <c:pt idx="38268">
                  <c:v>4.0352125167850001</c:v>
                </c:pt>
                <c:pt idx="38269">
                  <c:v>4.0353112220760003</c:v>
                </c:pt>
                <c:pt idx="38270">
                  <c:v>4.0353817939759997</c:v>
                </c:pt>
                <c:pt idx="38271">
                  <c:v>4.0353789329529999</c:v>
                </c:pt>
                <c:pt idx="38272">
                  <c:v>4.0353498458860004</c:v>
                </c:pt>
                <c:pt idx="38273">
                  <c:v>4.0357251167300001</c:v>
                </c:pt>
                <c:pt idx="38274">
                  <c:v>4.0358047485349999</c:v>
                </c:pt>
                <c:pt idx="38275">
                  <c:v>4.035892009735</c:v>
                </c:pt>
                <c:pt idx="38276">
                  <c:v>4.0359787940979999</c:v>
                </c:pt>
                <c:pt idx="38277">
                  <c:v>4.0360674858090002</c:v>
                </c:pt>
                <c:pt idx="38278">
                  <c:v>4.0361599922179998</c:v>
                </c:pt>
                <c:pt idx="38279">
                  <c:v>4.0362467765809997</c:v>
                </c:pt>
                <c:pt idx="38280">
                  <c:v>4.0363197326659996</c:v>
                </c:pt>
                <c:pt idx="38281">
                  <c:v>4.0363826751709997</c:v>
                </c:pt>
                <c:pt idx="38282">
                  <c:v>4.0364279747009997</c:v>
                </c:pt>
                <c:pt idx="38283">
                  <c:v>4.0364618301390003</c:v>
                </c:pt>
                <c:pt idx="38284">
                  <c:v>4.0364942550659997</c:v>
                </c:pt>
                <c:pt idx="38285">
                  <c:v>4.0365214347840004</c:v>
                </c:pt>
                <c:pt idx="38286">
                  <c:v>4.0365462303159996</c:v>
                </c:pt>
                <c:pt idx="38287">
                  <c:v>4.0365672111509996</c:v>
                </c:pt>
                <c:pt idx="38288">
                  <c:v>4.0365848541259997</c:v>
                </c:pt>
                <c:pt idx="38289">
                  <c:v>4.0366430282590002</c:v>
                </c:pt>
                <c:pt idx="38290">
                  <c:v>4.036809444427</c:v>
                </c:pt>
                <c:pt idx="38291">
                  <c:v>4.0371565818789996</c:v>
                </c:pt>
                <c:pt idx="38292">
                  <c:v>4.0373086929320001</c:v>
                </c:pt>
                <c:pt idx="38293">
                  <c:v>4.0373439788820003</c:v>
                </c:pt>
                <c:pt idx="38294">
                  <c:v>4.0374870300290002</c:v>
                </c:pt>
                <c:pt idx="38295">
                  <c:v>4.0376625061039997</c:v>
                </c:pt>
                <c:pt idx="38296">
                  <c:v>4.0378866195679999</c:v>
                </c:pt>
                <c:pt idx="38297">
                  <c:v>4.0379443168640003</c:v>
                </c:pt>
                <c:pt idx="38298">
                  <c:v>4.0379257202150001</c:v>
                </c:pt>
                <c:pt idx="38299">
                  <c:v>4.0379028320310004</c:v>
                </c:pt>
                <c:pt idx="38300">
                  <c:v>4.0378804206850001</c:v>
                </c:pt>
                <c:pt idx="38301">
                  <c:v>4.0378875732420001</c:v>
                </c:pt>
                <c:pt idx="38302">
                  <c:v>4.0379567146299999</c:v>
                </c:pt>
                <c:pt idx="38303">
                  <c:v>4.0381283760070001</c:v>
                </c:pt>
                <c:pt idx="38304">
                  <c:v>4.0384130477909999</c:v>
                </c:pt>
                <c:pt idx="38305">
                  <c:v>4.0384340286249998</c:v>
                </c:pt>
                <c:pt idx="38306">
                  <c:v>4.0384154319760004</c:v>
                </c:pt>
                <c:pt idx="38307">
                  <c:v>4.0384168624879999</c:v>
                </c:pt>
                <c:pt idx="38308">
                  <c:v>4.0386133193970002</c:v>
                </c:pt>
                <c:pt idx="38309">
                  <c:v>4.0388436317440002</c:v>
                </c:pt>
                <c:pt idx="38310">
                  <c:v>4.0389599800109997</c:v>
                </c:pt>
                <c:pt idx="38311">
                  <c:v>4.038985729218</c:v>
                </c:pt>
                <c:pt idx="38312">
                  <c:v>4.0390210151670001</c:v>
                </c:pt>
                <c:pt idx="38313">
                  <c:v>4.03905916214</c:v>
                </c:pt>
                <c:pt idx="38314">
                  <c:v>4.0391221046450001</c:v>
                </c:pt>
                <c:pt idx="38315">
                  <c:v>4.0392746925349998</c:v>
                </c:pt>
                <c:pt idx="38316">
                  <c:v>4.0393576622009997</c:v>
                </c:pt>
                <c:pt idx="38317">
                  <c:v>4.0394449234009997</c:v>
                </c:pt>
                <c:pt idx="38318">
                  <c:v>4.0395312309270004</c:v>
                </c:pt>
                <c:pt idx="38319">
                  <c:v>4.0396175384520001</c:v>
                </c:pt>
                <c:pt idx="38320">
                  <c:v>4.039704322815</c:v>
                </c:pt>
                <c:pt idx="38321">
                  <c:v>4.0398535728449998</c:v>
                </c:pt>
                <c:pt idx="38322">
                  <c:v>4.0399022102359998</c:v>
                </c:pt>
                <c:pt idx="38323">
                  <c:v>4.0399341583249999</c:v>
                </c:pt>
                <c:pt idx="38324">
                  <c:v>4.0399775505070004</c:v>
                </c:pt>
                <c:pt idx="38325">
                  <c:v>4.0400114059450001</c:v>
                </c:pt>
                <c:pt idx="38326">
                  <c:v>4.0403909683229999</c:v>
                </c:pt>
                <c:pt idx="38327">
                  <c:v>4.0405077934270004</c:v>
                </c:pt>
                <c:pt idx="38328">
                  <c:v>4.0405893325809998</c:v>
                </c:pt>
                <c:pt idx="38329">
                  <c:v>4.0406036376949999</c:v>
                </c:pt>
                <c:pt idx="38330">
                  <c:v>4.040586471558</c:v>
                </c:pt>
                <c:pt idx="38331">
                  <c:v>4.0405750274659997</c:v>
                </c:pt>
                <c:pt idx="38332">
                  <c:v>4.040551662445</c:v>
                </c:pt>
                <c:pt idx="38333">
                  <c:v>4.0405297279359997</c:v>
                </c:pt>
                <c:pt idx="38334">
                  <c:v>4.0405406951899998</c:v>
                </c:pt>
                <c:pt idx="38335">
                  <c:v>4.0406131744379996</c:v>
                </c:pt>
                <c:pt idx="38336">
                  <c:v>4.0406608581540002</c:v>
                </c:pt>
                <c:pt idx="38337">
                  <c:v>4.040760993958</c:v>
                </c:pt>
                <c:pt idx="38338">
                  <c:v>4.0408143997190002</c:v>
                </c:pt>
                <c:pt idx="38339">
                  <c:v>4.0409159660340004</c:v>
                </c:pt>
                <c:pt idx="38340">
                  <c:v>4.040977478027</c:v>
                </c:pt>
                <c:pt idx="38341">
                  <c:v>4.0409832000729997</c:v>
                </c:pt>
                <c:pt idx="38342">
                  <c:v>4.0409622192379997</c:v>
                </c:pt>
                <c:pt idx="38343">
                  <c:v>4.0409531593320001</c:v>
                </c:pt>
                <c:pt idx="38344">
                  <c:v>4.0409302711489996</c:v>
                </c:pt>
                <c:pt idx="38345">
                  <c:v>4.0409121513370003</c:v>
                </c:pt>
                <c:pt idx="38346">
                  <c:v>4.0409398078920002</c:v>
                </c:pt>
                <c:pt idx="38347">
                  <c:v>4.041032791138</c:v>
                </c:pt>
                <c:pt idx="38348">
                  <c:v>4.0412063598629997</c:v>
                </c:pt>
                <c:pt idx="38349">
                  <c:v>4.0414419174190002</c:v>
                </c:pt>
                <c:pt idx="38350">
                  <c:v>4.0416054725650001</c:v>
                </c:pt>
                <c:pt idx="38351">
                  <c:v>4.0416941642759996</c:v>
                </c:pt>
                <c:pt idx="38352">
                  <c:v>4.0417923927309998</c:v>
                </c:pt>
                <c:pt idx="38353">
                  <c:v>4.041894435883</c:v>
                </c:pt>
                <c:pt idx="38354">
                  <c:v>4.0420041084290004</c:v>
                </c:pt>
                <c:pt idx="38355">
                  <c:v>4.0421147346500002</c:v>
                </c:pt>
                <c:pt idx="38356">
                  <c:v>4.0422244071959996</c:v>
                </c:pt>
                <c:pt idx="38357">
                  <c:v>4.0423274040220001</c:v>
                </c:pt>
                <c:pt idx="38358">
                  <c:v>4.0424180030820001</c:v>
                </c:pt>
                <c:pt idx="38359">
                  <c:v>4.0424880981450002</c:v>
                </c:pt>
                <c:pt idx="38360">
                  <c:v>4.0425376892090004</c:v>
                </c:pt>
                <c:pt idx="38361">
                  <c:v>4.0425724983220004</c:v>
                </c:pt>
                <c:pt idx="38362">
                  <c:v>4.0425972938539996</c:v>
                </c:pt>
                <c:pt idx="38363">
                  <c:v>4.0426211357120003</c:v>
                </c:pt>
                <c:pt idx="38364">
                  <c:v>4.0426559448240003</c:v>
                </c:pt>
                <c:pt idx="38365">
                  <c:v>4.0426878929140004</c:v>
                </c:pt>
                <c:pt idx="38366">
                  <c:v>4.0428185462949999</c:v>
                </c:pt>
                <c:pt idx="38367">
                  <c:v>4.0431056022640002</c:v>
                </c:pt>
                <c:pt idx="38368">
                  <c:v>4.0433654785159998</c:v>
                </c:pt>
                <c:pt idx="38369">
                  <c:v>4.0434169769289996</c:v>
                </c:pt>
                <c:pt idx="38370">
                  <c:v>4.0434174537659997</c:v>
                </c:pt>
                <c:pt idx="38371">
                  <c:v>4.0436143875120001</c:v>
                </c:pt>
                <c:pt idx="38372">
                  <c:v>4.0439519882199999</c:v>
                </c:pt>
                <c:pt idx="38373">
                  <c:v>4.0440063476560004</c:v>
                </c:pt>
                <c:pt idx="38374">
                  <c:v>4.0444917678829997</c:v>
                </c:pt>
                <c:pt idx="38375">
                  <c:v>4.044674396515</c:v>
                </c:pt>
                <c:pt idx="38376">
                  <c:v>4.0447344779970003</c:v>
                </c:pt>
                <c:pt idx="38377">
                  <c:v>4.044764995575</c:v>
                </c:pt>
                <c:pt idx="38378">
                  <c:v>4.0448536872860004</c:v>
                </c:pt>
                <c:pt idx="38379">
                  <c:v>4.0449509620670003</c:v>
                </c:pt>
                <c:pt idx="38380">
                  <c:v>4.0450539588929999</c:v>
                </c:pt>
                <c:pt idx="38381">
                  <c:v>4.0451598167420002</c:v>
                </c:pt>
                <c:pt idx="38382">
                  <c:v>4.0453028678890002</c:v>
                </c:pt>
                <c:pt idx="38383">
                  <c:v>4.0453262329099999</c:v>
                </c:pt>
                <c:pt idx="38384">
                  <c:v>4.0452919006350001</c:v>
                </c:pt>
                <c:pt idx="38385">
                  <c:v>4.0452680587770002</c:v>
                </c:pt>
                <c:pt idx="38386">
                  <c:v>4.0452675819400001</c:v>
                </c:pt>
                <c:pt idx="38387">
                  <c:v>4.0453348159790004</c:v>
                </c:pt>
                <c:pt idx="38388">
                  <c:v>4.0454325675960003</c:v>
                </c:pt>
                <c:pt idx="38389">
                  <c:v>4.0455403327940003</c:v>
                </c:pt>
                <c:pt idx="38390">
                  <c:v>4.0456466674799998</c:v>
                </c:pt>
                <c:pt idx="38391">
                  <c:v>4.0457353591920002</c:v>
                </c:pt>
                <c:pt idx="38392">
                  <c:v>4.0457401275629996</c:v>
                </c:pt>
                <c:pt idx="38393">
                  <c:v>4.0457258224489996</c:v>
                </c:pt>
                <c:pt idx="38394">
                  <c:v>4.0457029342649999</c:v>
                </c:pt>
                <c:pt idx="38395">
                  <c:v>4.045682430267</c:v>
                </c:pt>
                <c:pt idx="38396">
                  <c:v>4.045689105988</c:v>
                </c:pt>
                <c:pt idx="38397">
                  <c:v>4.0457143783570002</c:v>
                </c:pt>
                <c:pt idx="38398">
                  <c:v>4.0458126068120004</c:v>
                </c:pt>
                <c:pt idx="38399">
                  <c:v>4.045866966248</c:v>
                </c:pt>
                <c:pt idx="38400">
                  <c:v>4.045975208282</c:v>
                </c:pt>
                <c:pt idx="38401">
                  <c:v>4.0460662841800001</c:v>
                </c:pt>
                <c:pt idx="38402">
                  <c:v>4.0460915565490003</c:v>
                </c:pt>
                <c:pt idx="38403">
                  <c:v>4.0460796356199999</c:v>
                </c:pt>
                <c:pt idx="38404">
                  <c:v>4.0460629463200002</c:v>
                </c:pt>
                <c:pt idx="38405">
                  <c:v>4.0460534095760003</c:v>
                </c:pt>
                <c:pt idx="38406">
                  <c:v>4.0460386276250002</c:v>
                </c:pt>
                <c:pt idx="38407">
                  <c:v>4.0460820198059997</c:v>
                </c:pt>
                <c:pt idx="38408">
                  <c:v>4.0461874008179999</c:v>
                </c:pt>
                <c:pt idx="38409">
                  <c:v>4.0463161468509998</c:v>
                </c:pt>
                <c:pt idx="38410">
                  <c:v>4.0464725494379996</c:v>
                </c:pt>
                <c:pt idx="38411">
                  <c:v>4.046617031097</c:v>
                </c:pt>
                <c:pt idx="38412">
                  <c:v>4.046672821045</c:v>
                </c:pt>
                <c:pt idx="38413">
                  <c:v>4.0467128753660004</c:v>
                </c:pt>
                <c:pt idx="38414">
                  <c:v>4.0467514991759996</c:v>
                </c:pt>
                <c:pt idx="38415">
                  <c:v>4.046794891357</c:v>
                </c:pt>
                <c:pt idx="38416">
                  <c:v>4.0468478202820002</c:v>
                </c:pt>
                <c:pt idx="38417">
                  <c:v>4.046906471252</c:v>
                </c:pt>
                <c:pt idx="38418">
                  <c:v>4.0469636917110003</c:v>
                </c:pt>
                <c:pt idx="38419">
                  <c:v>4.0470204353329997</c:v>
                </c:pt>
                <c:pt idx="38420">
                  <c:v>4.0470814704900002</c:v>
                </c:pt>
                <c:pt idx="38421">
                  <c:v>4.0471649169920001</c:v>
                </c:pt>
                <c:pt idx="38422">
                  <c:v>4.047258853912</c:v>
                </c:pt>
                <c:pt idx="38423">
                  <c:v>4.0473709106450002</c:v>
                </c:pt>
                <c:pt idx="38424">
                  <c:v>4.047485351563</c:v>
                </c:pt>
                <c:pt idx="38425">
                  <c:v>4.047596931458</c:v>
                </c:pt>
                <c:pt idx="38426">
                  <c:v>4.0477013587949999</c:v>
                </c:pt>
                <c:pt idx="38427">
                  <c:v>4.0478038787840003</c:v>
                </c:pt>
                <c:pt idx="38428">
                  <c:v>4.0478997230529998</c:v>
                </c:pt>
                <c:pt idx="38429">
                  <c:v>4.0479931831359997</c:v>
                </c:pt>
                <c:pt idx="38430">
                  <c:v>4.0480718612670001</c:v>
                </c:pt>
                <c:pt idx="38431">
                  <c:v>4.0481290817259996</c:v>
                </c:pt>
                <c:pt idx="38432">
                  <c:v>4.04816198349</c:v>
                </c:pt>
                <c:pt idx="38433">
                  <c:v>4.0481953620909996</c:v>
                </c:pt>
                <c:pt idx="38434">
                  <c:v>4.0482220649720002</c:v>
                </c:pt>
                <c:pt idx="38435">
                  <c:v>4.0485963821409996</c:v>
                </c:pt>
                <c:pt idx="38436">
                  <c:v>4.0487580299379999</c:v>
                </c:pt>
                <c:pt idx="38437">
                  <c:v>4.048810958862</c:v>
                </c:pt>
                <c:pt idx="38438">
                  <c:v>4.0487813949579996</c:v>
                </c:pt>
                <c:pt idx="38439">
                  <c:v>4.0487461090089996</c:v>
                </c:pt>
                <c:pt idx="38440">
                  <c:v>4.0487470626829998</c:v>
                </c:pt>
                <c:pt idx="38441">
                  <c:v>4.048814296722</c:v>
                </c:pt>
                <c:pt idx="38442">
                  <c:v>4.0489110946659999</c:v>
                </c:pt>
                <c:pt idx="38443">
                  <c:v>4.0490074157710003</c:v>
                </c:pt>
                <c:pt idx="38444">
                  <c:v>4.0491061210629997</c:v>
                </c:pt>
                <c:pt idx="38445">
                  <c:v>4.0492033958439997</c:v>
                </c:pt>
                <c:pt idx="38446">
                  <c:v>4.0492568016049999</c:v>
                </c:pt>
                <c:pt idx="38447">
                  <c:v>4.0492463111879999</c:v>
                </c:pt>
                <c:pt idx="38448">
                  <c:v>4.0492162704470003</c:v>
                </c:pt>
                <c:pt idx="38449">
                  <c:v>4.0491871833799999</c:v>
                </c:pt>
                <c:pt idx="38450">
                  <c:v>4.04931306839</c:v>
                </c:pt>
                <c:pt idx="38451">
                  <c:v>4.0496068000790002</c:v>
                </c:pt>
                <c:pt idx="38452">
                  <c:v>4.0498042106629999</c:v>
                </c:pt>
                <c:pt idx="38453">
                  <c:v>4.0498900413510004</c:v>
                </c:pt>
                <c:pt idx="38454">
                  <c:v>4.0499205589290002</c:v>
                </c:pt>
                <c:pt idx="38455">
                  <c:v>4.0499515533450001</c:v>
                </c:pt>
                <c:pt idx="38456">
                  <c:v>4.0499868392940002</c:v>
                </c:pt>
                <c:pt idx="38457">
                  <c:v>4.0500240325929999</c:v>
                </c:pt>
                <c:pt idx="38458">
                  <c:v>4.0500583648679997</c:v>
                </c:pt>
                <c:pt idx="38459">
                  <c:v>4.0500993728639996</c:v>
                </c:pt>
                <c:pt idx="38460">
                  <c:v>4.0501446723939996</c:v>
                </c:pt>
                <c:pt idx="38461">
                  <c:v>4.050195217133</c:v>
                </c:pt>
                <c:pt idx="38462">
                  <c:v>4.0502624511720002</c:v>
                </c:pt>
                <c:pt idx="38463">
                  <c:v>4.0503411293029998</c:v>
                </c:pt>
                <c:pt idx="38464">
                  <c:v>4.050432682037</c:v>
                </c:pt>
                <c:pt idx="38465">
                  <c:v>4.0505247116090004</c:v>
                </c:pt>
                <c:pt idx="38466">
                  <c:v>4.0506148338320003</c:v>
                </c:pt>
                <c:pt idx="38467">
                  <c:v>4.0506992340089996</c:v>
                </c:pt>
                <c:pt idx="38468">
                  <c:v>4.05078125</c:v>
                </c:pt>
                <c:pt idx="38469">
                  <c:v>4.0509290695190003</c:v>
                </c:pt>
                <c:pt idx="38470">
                  <c:v>4.0510311126709997</c:v>
                </c:pt>
                <c:pt idx="38471">
                  <c:v>4.0510339736940004</c:v>
                </c:pt>
                <c:pt idx="38472">
                  <c:v>4.0510959625240002</c:v>
                </c:pt>
                <c:pt idx="38473">
                  <c:v>4.0511932373050001</c:v>
                </c:pt>
                <c:pt idx="38474">
                  <c:v>4.0512881278990003</c:v>
                </c:pt>
                <c:pt idx="38475">
                  <c:v>4.0513877868649999</c:v>
                </c:pt>
                <c:pt idx="38476">
                  <c:v>4.0514650344850001</c:v>
                </c:pt>
                <c:pt idx="38477">
                  <c:v>4.0514774322509997</c:v>
                </c:pt>
                <c:pt idx="38478">
                  <c:v>4.0514502525329998</c:v>
                </c:pt>
                <c:pt idx="38479">
                  <c:v>4.0514163970950001</c:v>
                </c:pt>
                <c:pt idx="38480">
                  <c:v>4.05140209198</c:v>
                </c:pt>
                <c:pt idx="38481">
                  <c:v>4.0513710975650001</c:v>
                </c:pt>
                <c:pt idx="38482">
                  <c:v>4.0513873100279998</c:v>
                </c:pt>
                <c:pt idx="38483">
                  <c:v>4.0514664649960004</c:v>
                </c:pt>
                <c:pt idx="38484">
                  <c:v>4.0515637397770004</c:v>
                </c:pt>
                <c:pt idx="38485">
                  <c:v>4.0516657829279996</c:v>
                </c:pt>
                <c:pt idx="38486">
                  <c:v>4.051764965057</c:v>
                </c:pt>
                <c:pt idx="38487">
                  <c:v>4.0518140792850001</c:v>
                </c:pt>
                <c:pt idx="38488">
                  <c:v>4.0518131256099998</c:v>
                </c:pt>
                <c:pt idx="38489">
                  <c:v>4.0517969131470002</c:v>
                </c:pt>
                <c:pt idx="38490">
                  <c:v>4.0517816543579999</c:v>
                </c:pt>
                <c:pt idx="38491">
                  <c:v>4.0519080162050001</c:v>
                </c:pt>
                <c:pt idx="38492">
                  <c:v>4.0521197319029998</c:v>
                </c:pt>
                <c:pt idx="38493">
                  <c:v>4.0524516105649999</c:v>
                </c:pt>
                <c:pt idx="38494">
                  <c:v>4.0527777671810004</c:v>
                </c:pt>
                <c:pt idx="38495">
                  <c:v>4.0530352592470003</c:v>
                </c:pt>
                <c:pt idx="38496">
                  <c:v>4.0531234741209996</c:v>
                </c:pt>
                <c:pt idx="38497">
                  <c:v>4.0534906387329999</c:v>
                </c:pt>
                <c:pt idx="38498">
                  <c:v>4.0536661148070001</c:v>
                </c:pt>
                <c:pt idx="38499">
                  <c:v>4.0537824630739996</c:v>
                </c:pt>
                <c:pt idx="38500">
                  <c:v>4.0540690422059997</c:v>
                </c:pt>
                <c:pt idx="38501">
                  <c:v>4.0541567802429999</c:v>
                </c:pt>
                <c:pt idx="38502">
                  <c:v>4.0542459487920004</c:v>
                </c:pt>
                <c:pt idx="38503">
                  <c:v>4.0543365478520004</c:v>
                </c:pt>
                <c:pt idx="38504">
                  <c:v>4.05442237854</c:v>
                </c:pt>
                <c:pt idx="38505">
                  <c:v>4.0544981956479997</c:v>
                </c:pt>
                <c:pt idx="38506">
                  <c:v>4.0545530319210004</c:v>
                </c:pt>
                <c:pt idx="38507">
                  <c:v>4.0545916557310004</c:v>
                </c:pt>
                <c:pt idx="38508">
                  <c:v>4.0546250343320001</c:v>
                </c:pt>
                <c:pt idx="38509">
                  <c:v>4.0546541213990004</c:v>
                </c:pt>
                <c:pt idx="38510">
                  <c:v>4.0546827316279996</c:v>
                </c:pt>
                <c:pt idx="38511">
                  <c:v>4.054704666138</c:v>
                </c:pt>
                <c:pt idx="38512">
                  <c:v>4.0547270774840003</c:v>
                </c:pt>
                <c:pt idx="38513">
                  <c:v>4.0547471046450001</c:v>
                </c:pt>
                <c:pt idx="38514">
                  <c:v>4.05477809906</c:v>
                </c:pt>
                <c:pt idx="38515">
                  <c:v>4.0548186302189997</c:v>
                </c:pt>
                <c:pt idx="38516">
                  <c:v>4.0548801422120002</c:v>
                </c:pt>
                <c:pt idx="38517">
                  <c:v>4.054959774017</c:v>
                </c:pt>
                <c:pt idx="38518">
                  <c:v>4.0550465583799999</c:v>
                </c:pt>
                <c:pt idx="38519">
                  <c:v>4.05513048172</c:v>
                </c:pt>
                <c:pt idx="38520">
                  <c:v>4.0552134513849998</c:v>
                </c:pt>
                <c:pt idx="38521">
                  <c:v>4.0553774833679999</c:v>
                </c:pt>
                <c:pt idx="38522">
                  <c:v>4.0555343627929998</c:v>
                </c:pt>
                <c:pt idx="38523">
                  <c:v>4.0556421279909998</c:v>
                </c:pt>
                <c:pt idx="38524">
                  <c:v>4.0556659698489996</c:v>
                </c:pt>
                <c:pt idx="38525">
                  <c:v>4.0556945800779998</c:v>
                </c:pt>
                <c:pt idx="38526">
                  <c:v>4.0557188987729997</c:v>
                </c:pt>
                <c:pt idx="38527">
                  <c:v>4.0558829307559998</c:v>
                </c:pt>
                <c:pt idx="38528">
                  <c:v>4.0559930801390003</c:v>
                </c:pt>
                <c:pt idx="38529">
                  <c:v>4.0561518669129999</c:v>
                </c:pt>
                <c:pt idx="38530">
                  <c:v>4.056221961975</c:v>
                </c:pt>
                <c:pt idx="38531">
                  <c:v>4.0562276840209996</c:v>
                </c:pt>
                <c:pt idx="38532">
                  <c:v>4.056204795837</c:v>
                </c:pt>
                <c:pt idx="38533">
                  <c:v>4.0561742782590002</c:v>
                </c:pt>
                <c:pt idx="38534">
                  <c:v>4.0561423301700001</c:v>
                </c:pt>
                <c:pt idx="38535">
                  <c:v>4.0561437606809996</c:v>
                </c:pt>
                <c:pt idx="38536">
                  <c:v>4.0562086105350001</c:v>
                </c:pt>
                <c:pt idx="38537">
                  <c:v>4.0562973022459996</c:v>
                </c:pt>
                <c:pt idx="38538">
                  <c:v>4.0563907623290003</c:v>
                </c:pt>
                <c:pt idx="38539">
                  <c:v>4.0564393997190002</c:v>
                </c:pt>
                <c:pt idx="38540">
                  <c:v>4.0564861297609998</c:v>
                </c:pt>
                <c:pt idx="38541">
                  <c:v>4.0565528869629999</c:v>
                </c:pt>
                <c:pt idx="38542">
                  <c:v>4.0565590858459997</c:v>
                </c:pt>
                <c:pt idx="38543">
                  <c:v>4.0565366745000002</c:v>
                </c:pt>
                <c:pt idx="38544">
                  <c:v>4.0565061569210004</c:v>
                </c:pt>
                <c:pt idx="38545">
                  <c:v>4.056473255157</c:v>
                </c:pt>
                <c:pt idx="38546">
                  <c:v>4.0564608573910004</c:v>
                </c:pt>
                <c:pt idx="38547">
                  <c:v>4.056452274323</c:v>
                </c:pt>
                <c:pt idx="38548">
                  <c:v>4.0564785003660004</c:v>
                </c:pt>
                <c:pt idx="38549">
                  <c:v>4.056515216827</c:v>
                </c:pt>
                <c:pt idx="38550">
                  <c:v>4.0566105842590003</c:v>
                </c:pt>
                <c:pt idx="38551">
                  <c:v>4.0567078590390002</c:v>
                </c:pt>
                <c:pt idx="38552">
                  <c:v>4.056811332703</c:v>
                </c:pt>
                <c:pt idx="38553">
                  <c:v>4.0569095611570001</c:v>
                </c:pt>
                <c:pt idx="38554">
                  <c:v>4.0569519996640002</c:v>
                </c:pt>
                <c:pt idx="38555">
                  <c:v>4.0569462776179996</c:v>
                </c:pt>
                <c:pt idx="38556">
                  <c:v>4.0571413040159996</c:v>
                </c:pt>
                <c:pt idx="38557">
                  <c:v>4.0575137138370003</c:v>
                </c:pt>
                <c:pt idx="38558">
                  <c:v>4.0576467514040004</c:v>
                </c:pt>
                <c:pt idx="38559">
                  <c:v>4.0576996803279997</c:v>
                </c:pt>
                <c:pt idx="38560">
                  <c:v>4.0577311515809997</c:v>
                </c:pt>
                <c:pt idx="38561">
                  <c:v>4.0577592849729998</c:v>
                </c:pt>
                <c:pt idx="38562">
                  <c:v>4.0577855110170002</c:v>
                </c:pt>
                <c:pt idx="38563">
                  <c:v>4.0578136444090003</c:v>
                </c:pt>
                <c:pt idx="38564">
                  <c:v>4.0578413009640002</c:v>
                </c:pt>
                <c:pt idx="38565">
                  <c:v>4.0578680038449999</c:v>
                </c:pt>
                <c:pt idx="38566">
                  <c:v>4.0579004287720002</c:v>
                </c:pt>
                <c:pt idx="38567">
                  <c:v>4.0579361915590004</c:v>
                </c:pt>
                <c:pt idx="38568">
                  <c:v>4.0579915046690003</c:v>
                </c:pt>
                <c:pt idx="38569">
                  <c:v>4.0580520629879997</c:v>
                </c:pt>
                <c:pt idx="38570">
                  <c:v>4.0582189559939996</c:v>
                </c:pt>
                <c:pt idx="38571">
                  <c:v>4.0583882331850001</c:v>
                </c:pt>
                <c:pt idx="38572">
                  <c:v>4.0585479736329999</c:v>
                </c:pt>
                <c:pt idx="38573">
                  <c:v>4.058733463287</c:v>
                </c:pt>
                <c:pt idx="38574">
                  <c:v>4.0591039657590002</c:v>
                </c:pt>
                <c:pt idx="38575">
                  <c:v>4.0592141151429999</c:v>
                </c:pt>
                <c:pt idx="38576">
                  <c:v>4.0592894554140004</c:v>
                </c:pt>
                <c:pt idx="38577">
                  <c:v>4.0592937469479997</c:v>
                </c:pt>
                <c:pt idx="38578">
                  <c:v>4.0592699050899999</c:v>
                </c:pt>
                <c:pt idx="38579">
                  <c:v>4.0592446327209997</c:v>
                </c:pt>
                <c:pt idx="38580">
                  <c:v>4.0592203140259997</c:v>
                </c:pt>
                <c:pt idx="38581">
                  <c:v>4.059231758118</c:v>
                </c:pt>
                <c:pt idx="38582">
                  <c:v>4.0592617988589996</c:v>
                </c:pt>
                <c:pt idx="38583">
                  <c:v>4.0593519210820004</c:v>
                </c:pt>
                <c:pt idx="38584">
                  <c:v>4.0594496726990004</c:v>
                </c:pt>
                <c:pt idx="38585">
                  <c:v>4.0595469474790002</c:v>
                </c:pt>
                <c:pt idx="38586">
                  <c:v>4.0595970153809997</c:v>
                </c:pt>
                <c:pt idx="38587">
                  <c:v>4.0596699714659996</c:v>
                </c:pt>
                <c:pt idx="38588">
                  <c:v>4.059681892395</c:v>
                </c:pt>
                <c:pt idx="38589">
                  <c:v>4.0596575737</c:v>
                </c:pt>
                <c:pt idx="38590">
                  <c:v>4.0596251487729997</c:v>
                </c:pt>
                <c:pt idx="38591">
                  <c:v>4.0595993995670003</c:v>
                </c:pt>
                <c:pt idx="38592">
                  <c:v>4.0596003532409997</c:v>
                </c:pt>
                <c:pt idx="38593">
                  <c:v>4.0601043701170001</c:v>
                </c:pt>
                <c:pt idx="38594">
                  <c:v>4.0601792335509996</c:v>
                </c:pt>
                <c:pt idx="38595">
                  <c:v>4.0602583885190002</c:v>
                </c:pt>
                <c:pt idx="38596">
                  <c:v>4.0603280067440002</c:v>
                </c:pt>
                <c:pt idx="38597">
                  <c:v>4.0603833198550001</c:v>
                </c:pt>
                <c:pt idx="38598">
                  <c:v>4.0604329109190003</c:v>
                </c:pt>
                <c:pt idx="38599">
                  <c:v>4.0604724884029997</c:v>
                </c:pt>
                <c:pt idx="38600">
                  <c:v>4.0605072975159997</c:v>
                </c:pt>
                <c:pt idx="38601">
                  <c:v>4.06054353714</c:v>
                </c:pt>
                <c:pt idx="38602">
                  <c:v>4.060575008392</c:v>
                </c:pt>
                <c:pt idx="38603">
                  <c:v>4.0606074333190003</c:v>
                </c:pt>
                <c:pt idx="38604">
                  <c:v>4.0606427192689996</c:v>
                </c:pt>
                <c:pt idx="38605">
                  <c:v>4.0606813430789996</c:v>
                </c:pt>
                <c:pt idx="38606">
                  <c:v>4.0607347488399999</c:v>
                </c:pt>
                <c:pt idx="38607">
                  <c:v>4.060804843903</c:v>
                </c:pt>
                <c:pt idx="38608">
                  <c:v>4.0608844757079998</c:v>
                </c:pt>
                <c:pt idx="38609">
                  <c:v>4.0609774589540004</c:v>
                </c:pt>
                <c:pt idx="38610">
                  <c:v>4.0610742568970002</c:v>
                </c:pt>
                <c:pt idx="38611">
                  <c:v>4.0611653327940003</c:v>
                </c:pt>
                <c:pt idx="38612">
                  <c:v>4.0612545013429999</c:v>
                </c:pt>
                <c:pt idx="38613">
                  <c:v>4.0613408088679996</c:v>
                </c:pt>
                <c:pt idx="38614">
                  <c:v>4.061425685883</c:v>
                </c:pt>
                <c:pt idx="38615">
                  <c:v>4.0615086555479998</c:v>
                </c:pt>
                <c:pt idx="38616">
                  <c:v>4.0615873336790003</c:v>
                </c:pt>
                <c:pt idx="38617">
                  <c:v>4.0617322921749999</c:v>
                </c:pt>
                <c:pt idx="38618">
                  <c:v>4.0618357658389996</c:v>
                </c:pt>
                <c:pt idx="38619">
                  <c:v>4.0618562698360003</c:v>
                </c:pt>
                <c:pt idx="38620">
                  <c:v>4.061997890472</c:v>
                </c:pt>
                <c:pt idx="38621">
                  <c:v>4.0621509551999999</c:v>
                </c:pt>
                <c:pt idx="38622">
                  <c:v>4.0622515678409998</c:v>
                </c:pt>
                <c:pt idx="38623">
                  <c:v>4.0623226165770001</c:v>
                </c:pt>
                <c:pt idx="38624">
                  <c:v>4.0623321533199999</c:v>
                </c:pt>
                <c:pt idx="38625">
                  <c:v>4.0623111724849998</c:v>
                </c:pt>
                <c:pt idx="38626">
                  <c:v>4.0622787475589996</c:v>
                </c:pt>
                <c:pt idx="38627">
                  <c:v>4.0622439384459996</c:v>
                </c:pt>
                <c:pt idx="38628">
                  <c:v>4.0622262954709996</c:v>
                </c:pt>
                <c:pt idx="38629">
                  <c:v>4.0622167587279998</c:v>
                </c:pt>
                <c:pt idx="38630">
                  <c:v>4.0622720718379997</c:v>
                </c:pt>
                <c:pt idx="38631">
                  <c:v>4.0623168945310004</c:v>
                </c:pt>
                <c:pt idx="38632">
                  <c:v>4.0624103546140002</c:v>
                </c:pt>
                <c:pt idx="38633">
                  <c:v>4.0624542236329999</c:v>
                </c:pt>
                <c:pt idx="38634">
                  <c:v>4.0625534057620003</c:v>
                </c:pt>
                <c:pt idx="38635">
                  <c:v>4.062597751617</c:v>
                </c:pt>
                <c:pt idx="38636">
                  <c:v>4.0626573562620001</c:v>
                </c:pt>
                <c:pt idx="38637">
                  <c:v>4.0626583099370004</c:v>
                </c:pt>
                <c:pt idx="38638">
                  <c:v>4.0626454353329997</c:v>
                </c:pt>
                <c:pt idx="38639">
                  <c:v>4.0626096725460004</c:v>
                </c:pt>
                <c:pt idx="38640">
                  <c:v>4.0625844001770002</c:v>
                </c:pt>
                <c:pt idx="38641">
                  <c:v>4.0625896453859998</c:v>
                </c:pt>
                <c:pt idx="38642">
                  <c:v>4.0631880760190002</c:v>
                </c:pt>
                <c:pt idx="38643">
                  <c:v>4.0632953643800001</c:v>
                </c:pt>
                <c:pt idx="38644">
                  <c:v>4.0633206367490002</c:v>
                </c:pt>
                <c:pt idx="38645">
                  <c:v>4.063354492188</c:v>
                </c:pt>
                <c:pt idx="38646">
                  <c:v>4.0634012222290004</c:v>
                </c:pt>
                <c:pt idx="38647">
                  <c:v>4.0634379386899999</c:v>
                </c:pt>
                <c:pt idx="38648">
                  <c:v>4.0635681152340002</c:v>
                </c:pt>
                <c:pt idx="38649">
                  <c:v>4.0637083053590004</c:v>
                </c:pt>
                <c:pt idx="38650">
                  <c:v>4.0641169548029996</c:v>
                </c:pt>
                <c:pt idx="38651">
                  <c:v>4.0641345977779997</c:v>
                </c:pt>
                <c:pt idx="38652">
                  <c:v>4.0641121864320002</c:v>
                </c:pt>
                <c:pt idx="38653">
                  <c:v>4.0640892982479997</c:v>
                </c:pt>
                <c:pt idx="38654">
                  <c:v>4.064073085785</c:v>
                </c:pt>
                <c:pt idx="38655">
                  <c:v>4.0641074180599999</c:v>
                </c:pt>
                <c:pt idx="38656">
                  <c:v>4.0641989707950001</c:v>
                </c:pt>
                <c:pt idx="38657">
                  <c:v>4.0643019676209997</c:v>
                </c:pt>
                <c:pt idx="38658">
                  <c:v>4.06440782547</c:v>
                </c:pt>
                <c:pt idx="38659">
                  <c:v>4.0645093917850001</c:v>
                </c:pt>
                <c:pt idx="38660">
                  <c:v>4.0645956993099999</c:v>
                </c:pt>
                <c:pt idx="38661">
                  <c:v>4.0646157264709997</c:v>
                </c:pt>
                <c:pt idx="38662">
                  <c:v>4.0646004676820002</c:v>
                </c:pt>
                <c:pt idx="38663">
                  <c:v>4.064578533173</c:v>
                </c:pt>
                <c:pt idx="38664">
                  <c:v>4.0649666786190002</c:v>
                </c:pt>
                <c:pt idx="38665">
                  <c:v>4.0650854110720003</c:v>
                </c:pt>
                <c:pt idx="38666">
                  <c:v>4.0652313232420001</c:v>
                </c:pt>
                <c:pt idx="38667">
                  <c:v>4.0652494430540003</c:v>
                </c:pt>
                <c:pt idx="38668">
                  <c:v>4.0653100013729997</c:v>
                </c:pt>
                <c:pt idx="38669">
                  <c:v>4.0659747123720003</c:v>
                </c:pt>
                <c:pt idx="38670">
                  <c:v>4.0660390853879997</c:v>
                </c:pt>
                <c:pt idx="38671">
                  <c:v>4.0660996437070001</c:v>
                </c:pt>
                <c:pt idx="38672">
                  <c:v>4.06613779068</c:v>
                </c:pt>
                <c:pt idx="38673">
                  <c:v>4.066172599792</c:v>
                </c:pt>
                <c:pt idx="38674">
                  <c:v>4.0662016868590003</c:v>
                </c:pt>
                <c:pt idx="38675">
                  <c:v>4.0662336349489996</c:v>
                </c:pt>
                <c:pt idx="38676">
                  <c:v>4.0662746429440002</c:v>
                </c:pt>
                <c:pt idx="38677">
                  <c:v>4.0663151741029999</c:v>
                </c:pt>
                <c:pt idx="38678">
                  <c:v>4.0663599967959998</c:v>
                </c:pt>
                <c:pt idx="38679">
                  <c:v>4.0664105415340002</c:v>
                </c:pt>
                <c:pt idx="38680">
                  <c:v>4.0664706230160004</c:v>
                </c:pt>
                <c:pt idx="38681">
                  <c:v>4.0665402412410003</c:v>
                </c:pt>
                <c:pt idx="38682">
                  <c:v>4.0666356086729998</c:v>
                </c:pt>
                <c:pt idx="38683">
                  <c:v>4.0667395591739997</c:v>
                </c:pt>
                <c:pt idx="38684">
                  <c:v>4.0668478012079996</c:v>
                </c:pt>
                <c:pt idx="38685">
                  <c:v>4.0669555664060004</c:v>
                </c:pt>
                <c:pt idx="38686">
                  <c:v>4.0670561790470003</c:v>
                </c:pt>
                <c:pt idx="38687">
                  <c:v>4.0671544075010004</c:v>
                </c:pt>
                <c:pt idx="38688">
                  <c:v>4.0672445297240003</c:v>
                </c:pt>
                <c:pt idx="38689">
                  <c:v>4.0673294067379997</c:v>
                </c:pt>
                <c:pt idx="38690">
                  <c:v>4.0674066543579999</c:v>
                </c:pt>
                <c:pt idx="38691">
                  <c:v>4.0675473213200002</c:v>
                </c:pt>
                <c:pt idx="38692">
                  <c:v>4.06765127182</c:v>
                </c:pt>
                <c:pt idx="38693">
                  <c:v>4.0676546096799999</c:v>
                </c:pt>
                <c:pt idx="38694">
                  <c:v>4.0677638053890002</c:v>
                </c:pt>
                <c:pt idx="38695">
                  <c:v>4.0679101943970002</c:v>
                </c:pt>
                <c:pt idx="38696">
                  <c:v>4.0680012702940003</c:v>
                </c:pt>
                <c:pt idx="38697">
                  <c:v>4.0680952072140002</c:v>
                </c:pt>
                <c:pt idx="38698">
                  <c:v>4.0681724548340004</c:v>
                </c:pt>
                <c:pt idx="38699">
                  <c:v>4.068192005157</c:v>
                </c:pt>
                <c:pt idx="38700">
                  <c:v>4.068192005157</c:v>
                </c:pt>
                <c:pt idx="38701">
                  <c:v>4.0681519508359996</c:v>
                </c:pt>
                <c:pt idx="38702">
                  <c:v>4.0681071281429997</c:v>
                </c:pt>
                <c:pt idx="38703">
                  <c:v>4.068059444427</c:v>
                </c:pt>
                <c:pt idx="38704">
                  <c:v>4.0680403709409996</c:v>
                </c:pt>
                <c:pt idx="38705">
                  <c:v>4.0680284500120001</c:v>
                </c:pt>
                <c:pt idx="38706">
                  <c:v>4.0680885314940003</c:v>
                </c:pt>
                <c:pt idx="38707">
                  <c:v>4.0681762695310004</c:v>
                </c:pt>
                <c:pt idx="38708">
                  <c:v>4.06826877594</c:v>
                </c:pt>
                <c:pt idx="38709">
                  <c:v>4.0683641433720004</c:v>
                </c:pt>
                <c:pt idx="38710">
                  <c:v>4.068467617035</c:v>
                </c:pt>
                <c:pt idx="38711">
                  <c:v>4.068575382233</c:v>
                </c:pt>
                <c:pt idx="38712">
                  <c:v>4.068561553955</c:v>
                </c:pt>
                <c:pt idx="38713">
                  <c:v>4.0685334205629999</c:v>
                </c:pt>
                <c:pt idx="38714">
                  <c:v>4.0685272216800001</c:v>
                </c:pt>
                <c:pt idx="38715">
                  <c:v>4.0686407089229997</c:v>
                </c:pt>
                <c:pt idx="38716">
                  <c:v>4.0688657760620002</c:v>
                </c:pt>
                <c:pt idx="38717">
                  <c:v>4.0691699981690004</c:v>
                </c:pt>
                <c:pt idx="38718">
                  <c:v>4.0692358016970003</c:v>
                </c:pt>
                <c:pt idx="38719">
                  <c:v>4.0692567825320003</c:v>
                </c:pt>
                <c:pt idx="38720">
                  <c:v>4.0692749023439996</c:v>
                </c:pt>
                <c:pt idx="38721">
                  <c:v>4.0692954063420004</c:v>
                </c:pt>
                <c:pt idx="38722">
                  <c:v>4.0693197250370003</c:v>
                </c:pt>
                <c:pt idx="38723">
                  <c:v>4.0693426132199999</c:v>
                </c:pt>
                <c:pt idx="38724">
                  <c:v>4.0693664550779998</c:v>
                </c:pt>
                <c:pt idx="38725">
                  <c:v>4.0693912506099998</c:v>
                </c:pt>
                <c:pt idx="38726">
                  <c:v>4.0694255828859998</c:v>
                </c:pt>
                <c:pt idx="38727">
                  <c:v>4.0694780349729998</c:v>
                </c:pt>
                <c:pt idx="38728">
                  <c:v>4.0695514678959999</c:v>
                </c:pt>
                <c:pt idx="38729">
                  <c:v>4.0696287155149999</c:v>
                </c:pt>
                <c:pt idx="38730">
                  <c:v>4.0697135925290002</c:v>
                </c:pt>
                <c:pt idx="38731">
                  <c:v>4.0697975158690003</c:v>
                </c:pt>
                <c:pt idx="38732">
                  <c:v>4.0698771476750002</c:v>
                </c:pt>
                <c:pt idx="38733">
                  <c:v>4.0700364112849998</c:v>
                </c:pt>
                <c:pt idx="38734">
                  <c:v>4.0701837539670001</c:v>
                </c:pt>
                <c:pt idx="38735">
                  <c:v>4.0702576637270003</c:v>
                </c:pt>
                <c:pt idx="38736">
                  <c:v>4.0702829360959996</c:v>
                </c:pt>
                <c:pt idx="38737">
                  <c:v>4.0703125</c:v>
                </c:pt>
                <c:pt idx="38738">
                  <c:v>4.0704627037050001</c:v>
                </c:pt>
                <c:pt idx="38739">
                  <c:v>4.0706291198729998</c:v>
                </c:pt>
                <c:pt idx="38740">
                  <c:v>4.0707907676700001</c:v>
                </c:pt>
                <c:pt idx="38741">
                  <c:v>4.0708465576170001</c:v>
                </c:pt>
                <c:pt idx="38742">
                  <c:v>4.070817947388</c:v>
                </c:pt>
                <c:pt idx="38743">
                  <c:v>4.0707941055300001</c:v>
                </c:pt>
                <c:pt idx="38744">
                  <c:v>4.0707745552060004</c:v>
                </c:pt>
                <c:pt idx="38745">
                  <c:v>4.0708560943599998</c:v>
                </c:pt>
                <c:pt idx="38746">
                  <c:v>4.0710191726679996</c:v>
                </c:pt>
                <c:pt idx="38747">
                  <c:v>4.0711836814879998</c:v>
                </c:pt>
                <c:pt idx="38748">
                  <c:v>4.0712866783140003</c:v>
                </c:pt>
                <c:pt idx="38749">
                  <c:v>4.0713367462159997</c:v>
                </c:pt>
                <c:pt idx="38750">
                  <c:v>4.0713200569149999</c:v>
                </c:pt>
                <c:pt idx="38751">
                  <c:v>4.071302890778</c:v>
                </c:pt>
                <c:pt idx="38752">
                  <c:v>4.0718545913700002</c:v>
                </c:pt>
                <c:pt idx="38753">
                  <c:v>4.0719671249390004</c:v>
                </c:pt>
                <c:pt idx="38754">
                  <c:v>4.0720057487489996</c:v>
                </c:pt>
                <c:pt idx="38755">
                  <c:v>4.0721178054809997</c:v>
                </c:pt>
                <c:pt idx="38756">
                  <c:v>4.0723385810849999</c:v>
                </c:pt>
                <c:pt idx="38757">
                  <c:v>4.072558879852</c:v>
                </c:pt>
                <c:pt idx="38758">
                  <c:v>4.0727186202999999</c:v>
                </c:pt>
                <c:pt idx="38759">
                  <c:v>4.0732479095459997</c:v>
                </c:pt>
                <c:pt idx="38760">
                  <c:v>4.0733132362370004</c:v>
                </c:pt>
                <c:pt idx="38761">
                  <c:v>4.0732870101929999</c:v>
                </c:pt>
                <c:pt idx="38762">
                  <c:v>4.0732717514040004</c:v>
                </c:pt>
                <c:pt idx="38763">
                  <c:v>4.0732626914979999</c:v>
                </c:pt>
                <c:pt idx="38764">
                  <c:v>4.0733437538150001</c:v>
                </c:pt>
                <c:pt idx="38765">
                  <c:v>4.0734510421749999</c:v>
                </c:pt>
                <c:pt idx="38766">
                  <c:v>4.0735592842099999</c:v>
                </c:pt>
                <c:pt idx="38767">
                  <c:v>4.073664188385</c:v>
                </c:pt>
                <c:pt idx="38768">
                  <c:v>4.0737414360050002</c:v>
                </c:pt>
                <c:pt idx="38769">
                  <c:v>4.0737543106079999</c:v>
                </c:pt>
                <c:pt idx="38770">
                  <c:v>4.073740959167</c:v>
                </c:pt>
                <c:pt idx="38771">
                  <c:v>4.0737252235410004</c:v>
                </c:pt>
                <c:pt idx="38772">
                  <c:v>4.0737395286559996</c:v>
                </c:pt>
                <c:pt idx="38773">
                  <c:v>4.0739622116090004</c:v>
                </c:pt>
                <c:pt idx="38774">
                  <c:v>4.074211597443</c:v>
                </c:pt>
                <c:pt idx="38775">
                  <c:v>4.07430934906</c:v>
                </c:pt>
                <c:pt idx="38776">
                  <c:v>4.0743017196659999</c:v>
                </c:pt>
                <c:pt idx="38777">
                  <c:v>4.0744061470029997</c:v>
                </c:pt>
                <c:pt idx="38778">
                  <c:v>4.0744738578800002</c:v>
                </c:pt>
                <c:pt idx="38779">
                  <c:v>4.0745577812190001</c:v>
                </c:pt>
                <c:pt idx="38780">
                  <c:v>4.0746526718140004</c:v>
                </c:pt>
                <c:pt idx="38781">
                  <c:v>4.0747504234310004</c:v>
                </c:pt>
                <c:pt idx="38782">
                  <c:v>4.0748491287229998</c:v>
                </c:pt>
                <c:pt idx="38783">
                  <c:v>4.0749444961550001</c:v>
                </c:pt>
                <c:pt idx="38784">
                  <c:v>4.075041770935</c:v>
                </c:pt>
                <c:pt idx="38785">
                  <c:v>4.075125694275</c:v>
                </c:pt>
                <c:pt idx="38786">
                  <c:v>4.0751905441279996</c:v>
                </c:pt>
                <c:pt idx="38787">
                  <c:v>4.0752377510070001</c:v>
                </c:pt>
                <c:pt idx="38788">
                  <c:v>4.0752983093259996</c:v>
                </c:pt>
                <c:pt idx="38789">
                  <c:v>4.0753364562990004</c:v>
                </c:pt>
                <c:pt idx="38790">
                  <c:v>4.0753674507140003</c:v>
                </c:pt>
                <c:pt idx="38791">
                  <c:v>4.0755434036249998</c:v>
                </c:pt>
                <c:pt idx="38792">
                  <c:v>4.0758571624759998</c:v>
                </c:pt>
                <c:pt idx="38793">
                  <c:v>4.0759973526</c:v>
                </c:pt>
                <c:pt idx="38794">
                  <c:v>4.0760035514829998</c:v>
                </c:pt>
                <c:pt idx="38795">
                  <c:v>4.0759816169740004</c:v>
                </c:pt>
                <c:pt idx="38796">
                  <c:v>4.0759587287899999</c:v>
                </c:pt>
                <c:pt idx="38797">
                  <c:v>4.0759773254390002</c:v>
                </c:pt>
                <c:pt idx="38798">
                  <c:v>4.076063632965</c:v>
                </c:pt>
                <c:pt idx="38799">
                  <c:v>4.0761690139770002</c:v>
                </c:pt>
                <c:pt idx="38800">
                  <c:v>4.0762734413150001</c:v>
                </c:pt>
                <c:pt idx="38801">
                  <c:v>4.0763735771179999</c:v>
                </c:pt>
                <c:pt idx="38802">
                  <c:v>4.0764546394350001</c:v>
                </c:pt>
                <c:pt idx="38803">
                  <c:v>4.0764760971070002</c:v>
                </c:pt>
                <c:pt idx="38804">
                  <c:v>4.0765776634220003</c:v>
                </c:pt>
                <c:pt idx="38805">
                  <c:v>4.0769314765929998</c:v>
                </c:pt>
                <c:pt idx="38806">
                  <c:v>4.0770106315610004</c:v>
                </c:pt>
                <c:pt idx="38807">
                  <c:v>4.0771636962890003</c:v>
                </c:pt>
                <c:pt idx="38808">
                  <c:v>4.0772137641909998</c:v>
                </c:pt>
                <c:pt idx="38809">
                  <c:v>4.0772533416750001</c:v>
                </c:pt>
                <c:pt idx="38810">
                  <c:v>4.0772852897640002</c:v>
                </c:pt>
                <c:pt idx="38811">
                  <c:v>4.077309131622</c:v>
                </c:pt>
                <c:pt idx="38812">
                  <c:v>4.0773344039920003</c:v>
                </c:pt>
                <c:pt idx="38813">
                  <c:v>4.0773568153379998</c:v>
                </c:pt>
                <c:pt idx="38814">
                  <c:v>4.0773940086360003</c:v>
                </c:pt>
                <c:pt idx="38815">
                  <c:v>4.0774173736570001</c:v>
                </c:pt>
                <c:pt idx="38816">
                  <c:v>4.0775141715999998</c:v>
                </c:pt>
                <c:pt idx="38817">
                  <c:v>4.0775885581970002</c:v>
                </c:pt>
                <c:pt idx="38818">
                  <c:v>4.0776710510249998</c:v>
                </c:pt>
                <c:pt idx="38819">
                  <c:v>4.0777564048770003</c:v>
                </c:pt>
                <c:pt idx="38820">
                  <c:v>4.0778398513790002</c:v>
                </c:pt>
                <c:pt idx="38821">
                  <c:v>4.0779271125790002</c:v>
                </c:pt>
                <c:pt idx="38822">
                  <c:v>4.0780148506160003</c:v>
                </c:pt>
                <c:pt idx="38823">
                  <c:v>4.0781011581420001</c:v>
                </c:pt>
                <c:pt idx="38824">
                  <c:v>4.0781793594359996</c:v>
                </c:pt>
                <c:pt idx="38825">
                  <c:v>4.0783014297489997</c:v>
                </c:pt>
                <c:pt idx="38826">
                  <c:v>4.0783491134640002</c:v>
                </c:pt>
                <c:pt idx="38827">
                  <c:v>4.078529834747</c:v>
                </c:pt>
                <c:pt idx="38828">
                  <c:v>4.0786991119379996</c:v>
                </c:pt>
                <c:pt idx="38829">
                  <c:v>4.0788564682009998</c:v>
                </c:pt>
                <c:pt idx="38830">
                  <c:v>4.0788831710820004</c:v>
                </c:pt>
                <c:pt idx="38831">
                  <c:v>4.0788578987120001</c:v>
                </c:pt>
                <c:pt idx="38832">
                  <c:v>4.0788626670839996</c:v>
                </c:pt>
                <c:pt idx="38833">
                  <c:v>4.078948020935</c:v>
                </c:pt>
                <c:pt idx="38834">
                  <c:v>4.0790433883670003</c:v>
                </c:pt>
                <c:pt idx="38835">
                  <c:v>4.0791420936579996</c:v>
                </c:pt>
                <c:pt idx="38836">
                  <c:v>4.0792417526250002</c:v>
                </c:pt>
                <c:pt idx="38837">
                  <c:v>4.0793194770810004</c:v>
                </c:pt>
                <c:pt idx="38838">
                  <c:v>4.0792951583860004</c:v>
                </c:pt>
                <c:pt idx="38839">
                  <c:v>4.0792675018309996</c:v>
                </c:pt>
                <c:pt idx="38840">
                  <c:v>4.0792837142940002</c:v>
                </c:pt>
                <c:pt idx="38841">
                  <c:v>4.0794916152949998</c:v>
                </c:pt>
                <c:pt idx="38842">
                  <c:v>4.0798778533939997</c:v>
                </c:pt>
                <c:pt idx="38843">
                  <c:v>4.0799055099489996</c:v>
                </c:pt>
                <c:pt idx="38844">
                  <c:v>4.0799255371090002</c:v>
                </c:pt>
                <c:pt idx="38845">
                  <c:v>4.0799517631529998</c:v>
                </c:pt>
                <c:pt idx="38846">
                  <c:v>4.0799851417540003</c:v>
                </c:pt>
                <c:pt idx="38847">
                  <c:v>4.0800790786740002</c:v>
                </c:pt>
                <c:pt idx="38848">
                  <c:v>4.0802254676820002</c:v>
                </c:pt>
                <c:pt idx="38849">
                  <c:v>4.080374717712</c:v>
                </c:pt>
                <c:pt idx="38850">
                  <c:v>4.08052444458</c:v>
                </c:pt>
                <c:pt idx="38851">
                  <c:v>4.0807328224179997</c:v>
                </c:pt>
                <c:pt idx="38852">
                  <c:v>4.0808577537539996</c:v>
                </c:pt>
                <c:pt idx="38853">
                  <c:v>4.0809721946720003</c:v>
                </c:pt>
                <c:pt idx="38854">
                  <c:v>4.0811395645140003</c:v>
                </c:pt>
                <c:pt idx="38855">
                  <c:v>4.0812478065490003</c:v>
                </c:pt>
                <c:pt idx="38856">
                  <c:v>4.0813527107240004</c:v>
                </c:pt>
                <c:pt idx="38857">
                  <c:v>4.0814113616940002</c:v>
                </c:pt>
                <c:pt idx="38858">
                  <c:v>4.0814023017879997</c:v>
                </c:pt>
                <c:pt idx="38859">
                  <c:v>4.0813732147220003</c:v>
                </c:pt>
                <c:pt idx="38860">
                  <c:v>4.0813469886779998</c:v>
                </c:pt>
                <c:pt idx="38861">
                  <c:v>4.0813236236570001</c:v>
                </c:pt>
                <c:pt idx="38862">
                  <c:v>4.0813217163089996</c:v>
                </c:pt>
                <c:pt idx="38863">
                  <c:v>4.0813899040220001</c:v>
                </c:pt>
                <c:pt idx="38864">
                  <c:v>4.08150100708</c:v>
                </c:pt>
                <c:pt idx="38865">
                  <c:v>4.0817394256590003</c:v>
                </c:pt>
                <c:pt idx="38866">
                  <c:v>4.08189535141</c:v>
                </c:pt>
                <c:pt idx="38867">
                  <c:v>4.0818819999690001</c:v>
                </c:pt>
                <c:pt idx="38868">
                  <c:v>4.0818738937379999</c:v>
                </c:pt>
                <c:pt idx="38869">
                  <c:v>4.0822658538820003</c:v>
                </c:pt>
                <c:pt idx="38870">
                  <c:v>4.0824398994450002</c:v>
                </c:pt>
                <c:pt idx="38871">
                  <c:v>4.0824885368350001</c:v>
                </c:pt>
                <c:pt idx="38872">
                  <c:v>4.0824828147890004</c:v>
                </c:pt>
                <c:pt idx="38873">
                  <c:v>4.0824961662290002</c:v>
                </c:pt>
                <c:pt idx="38874">
                  <c:v>4.0825572013849998</c:v>
                </c:pt>
                <c:pt idx="38875">
                  <c:v>4.082617282867</c:v>
                </c:pt>
                <c:pt idx="38876">
                  <c:v>4.0826930999759998</c:v>
                </c:pt>
                <c:pt idx="38877">
                  <c:v>4.0827765464779997</c:v>
                </c:pt>
                <c:pt idx="38878">
                  <c:v>4.0828561782839996</c:v>
                </c:pt>
                <c:pt idx="38879">
                  <c:v>4.0829377174379999</c:v>
                </c:pt>
                <c:pt idx="38880">
                  <c:v>4.0830197334290004</c:v>
                </c:pt>
                <c:pt idx="38881">
                  <c:v>4.083105564117</c:v>
                </c:pt>
                <c:pt idx="38882">
                  <c:v>4.083192825317</c:v>
                </c:pt>
                <c:pt idx="38883">
                  <c:v>4.0832767486570001</c:v>
                </c:pt>
                <c:pt idx="38884">
                  <c:v>4.0833401679990002</c:v>
                </c:pt>
                <c:pt idx="38885">
                  <c:v>4.0833849906920001</c:v>
                </c:pt>
                <c:pt idx="38886">
                  <c:v>4.0834121704099999</c:v>
                </c:pt>
                <c:pt idx="38887">
                  <c:v>4.0834522247310003</c:v>
                </c:pt>
                <c:pt idx="38888">
                  <c:v>4.0834846496579997</c:v>
                </c:pt>
                <c:pt idx="38889">
                  <c:v>4.083736896515</c:v>
                </c:pt>
                <c:pt idx="38890">
                  <c:v>4.0839781761170002</c:v>
                </c:pt>
                <c:pt idx="38891">
                  <c:v>4.0840950012209998</c:v>
                </c:pt>
                <c:pt idx="38892">
                  <c:v>4.0841045379640004</c:v>
                </c:pt>
                <c:pt idx="38893">
                  <c:v>4.0842399597170003</c:v>
                </c:pt>
                <c:pt idx="38894">
                  <c:v>4.0844106674190002</c:v>
                </c:pt>
                <c:pt idx="38895">
                  <c:v>4.0845794677729996</c:v>
                </c:pt>
                <c:pt idx="38896">
                  <c:v>4.0846514701840002</c:v>
                </c:pt>
                <c:pt idx="38897">
                  <c:v>4.0846595764159996</c:v>
                </c:pt>
                <c:pt idx="38898">
                  <c:v>4.0846381187440004</c:v>
                </c:pt>
                <c:pt idx="38899">
                  <c:v>4.08460521698</c:v>
                </c:pt>
                <c:pt idx="38900">
                  <c:v>4.0850467681879996</c:v>
                </c:pt>
                <c:pt idx="38901">
                  <c:v>4.0852613449100001</c:v>
                </c:pt>
                <c:pt idx="38902">
                  <c:v>4.0854029655459998</c:v>
                </c:pt>
                <c:pt idx="38903">
                  <c:v>4.0856781005859997</c:v>
                </c:pt>
                <c:pt idx="38904">
                  <c:v>4.0860924720760003</c:v>
                </c:pt>
                <c:pt idx="38905">
                  <c:v>4.0861515998840003</c:v>
                </c:pt>
                <c:pt idx="38906">
                  <c:v>4.0864801406859996</c:v>
                </c:pt>
                <c:pt idx="38907">
                  <c:v>4.0866508483889996</c:v>
                </c:pt>
                <c:pt idx="38908">
                  <c:v>4.0867371559140002</c:v>
                </c:pt>
                <c:pt idx="38909">
                  <c:v>4.086753368378</c:v>
                </c:pt>
                <c:pt idx="38910">
                  <c:v>4.0867300033570002</c:v>
                </c:pt>
                <c:pt idx="38911">
                  <c:v>4.0866990089420003</c:v>
                </c:pt>
                <c:pt idx="38912">
                  <c:v>4.0866703987120001</c:v>
                </c:pt>
                <c:pt idx="38913">
                  <c:v>4.0866889953610004</c:v>
                </c:pt>
                <c:pt idx="38914">
                  <c:v>4.0867691040040004</c:v>
                </c:pt>
                <c:pt idx="38915">
                  <c:v>4.0868167877200001</c:v>
                </c:pt>
                <c:pt idx="38916">
                  <c:v>4.0868635177610004</c:v>
                </c:pt>
                <c:pt idx="38917">
                  <c:v>4.08695936203</c:v>
                </c:pt>
                <c:pt idx="38918">
                  <c:v>4.0870070457459997</c:v>
                </c:pt>
                <c:pt idx="38919">
                  <c:v>4.0870552062990004</c:v>
                </c:pt>
                <c:pt idx="38920">
                  <c:v>4.0870995521550002</c:v>
                </c:pt>
                <c:pt idx="38921">
                  <c:v>4.0871591567990002</c:v>
                </c:pt>
                <c:pt idx="38922">
                  <c:v>4.0871634483339996</c:v>
                </c:pt>
                <c:pt idx="38923">
                  <c:v>4.0871424674989996</c:v>
                </c:pt>
                <c:pt idx="38924">
                  <c:v>4.0871286392209996</c:v>
                </c:pt>
                <c:pt idx="38925">
                  <c:v>4.087102413177</c:v>
                </c:pt>
                <c:pt idx="38926">
                  <c:v>4.0870866775510004</c:v>
                </c:pt>
                <c:pt idx="38927">
                  <c:v>4.0871305465700001</c:v>
                </c:pt>
                <c:pt idx="38928">
                  <c:v>4.0872263908389996</c:v>
                </c:pt>
                <c:pt idx="38929">
                  <c:v>4.0873355865479999</c:v>
                </c:pt>
                <c:pt idx="38930">
                  <c:v>4.0874466896059998</c:v>
                </c:pt>
                <c:pt idx="38931">
                  <c:v>4.087629318237</c:v>
                </c:pt>
                <c:pt idx="38932">
                  <c:v>4.0877575874329999</c:v>
                </c:pt>
                <c:pt idx="38933">
                  <c:v>4.0877981185910004</c:v>
                </c:pt>
                <c:pt idx="38934">
                  <c:v>4.087824344635</c:v>
                </c:pt>
                <c:pt idx="38935">
                  <c:v>4.0878543853759997</c:v>
                </c:pt>
                <c:pt idx="38936">
                  <c:v>4.0878925323489996</c:v>
                </c:pt>
                <c:pt idx="38937">
                  <c:v>4.0879383087159997</c:v>
                </c:pt>
                <c:pt idx="38938">
                  <c:v>4.0879859924320003</c:v>
                </c:pt>
                <c:pt idx="38939">
                  <c:v>4.0880532264709997</c:v>
                </c:pt>
                <c:pt idx="38940">
                  <c:v>4.088138103485</c:v>
                </c:pt>
                <c:pt idx="38941">
                  <c:v>4.0882501602170001</c:v>
                </c:pt>
                <c:pt idx="38942">
                  <c:v>4.0883774757389997</c:v>
                </c:pt>
                <c:pt idx="38943">
                  <c:v>4.0885066986079996</c:v>
                </c:pt>
                <c:pt idx="38944">
                  <c:v>4.0886387825010004</c:v>
                </c:pt>
                <c:pt idx="38945">
                  <c:v>4.0887684822079997</c:v>
                </c:pt>
                <c:pt idx="38946">
                  <c:v>4.0888977050779998</c:v>
                </c:pt>
                <c:pt idx="38947">
                  <c:v>4.0890254974370004</c:v>
                </c:pt>
                <c:pt idx="38948">
                  <c:v>4.0891518592829996</c:v>
                </c:pt>
                <c:pt idx="38949">
                  <c:v>4.0892629623410004</c:v>
                </c:pt>
                <c:pt idx="38950">
                  <c:v>4.0893535614010004</c:v>
                </c:pt>
                <c:pt idx="38951">
                  <c:v>4.0894188880920002</c:v>
                </c:pt>
                <c:pt idx="38952">
                  <c:v>4.0894727706909997</c:v>
                </c:pt>
                <c:pt idx="38953">
                  <c:v>4.0895152091979998</c:v>
                </c:pt>
                <c:pt idx="38954">
                  <c:v>4.0895514488220002</c:v>
                </c:pt>
                <c:pt idx="38955">
                  <c:v>4.0895829200740001</c:v>
                </c:pt>
                <c:pt idx="38956">
                  <c:v>4.0896077156070003</c:v>
                </c:pt>
                <c:pt idx="38957">
                  <c:v>4.0896458625790002</c:v>
                </c:pt>
                <c:pt idx="38958">
                  <c:v>4.0901188850399999</c:v>
                </c:pt>
                <c:pt idx="38959">
                  <c:v>4.090206623077</c:v>
                </c:pt>
                <c:pt idx="38960">
                  <c:v>4.0902123451229997</c:v>
                </c:pt>
                <c:pt idx="38961">
                  <c:v>4.09019613266</c:v>
                </c:pt>
                <c:pt idx="38962">
                  <c:v>4.09015417099</c:v>
                </c:pt>
                <c:pt idx="38963">
                  <c:v>4.0901336669920001</c:v>
                </c:pt>
                <c:pt idx="38964">
                  <c:v>4.090164661407</c:v>
                </c:pt>
                <c:pt idx="38965">
                  <c:v>4.0902528762820003</c:v>
                </c:pt>
                <c:pt idx="38966">
                  <c:v>4.0903468132020002</c:v>
                </c:pt>
                <c:pt idx="38967">
                  <c:v>4.0904474258420001</c:v>
                </c:pt>
                <c:pt idx="38968">
                  <c:v>4.0905361175539996</c:v>
                </c:pt>
                <c:pt idx="38969">
                  <c:v>4.0905733108520002</c:v>
                </c:pt>
                <c:pt idx="38970">
                  <c:v>4.0905675888059996</c:v>
                </c:pt>
                <c:pt idx="38971">
                  <c:v>4.0905513763429999</c:v>
                </c:pt>
                <c:pt idx="38972">
                  <c:v>4.0905246734620002</c:v>
                </c:pt>
                <c:pt idx="38973">
                  <c:v>4.0904917716979998</c:v>
                </c:pt>
                <c:pt idx="38974">
                  <c:v>4.0904698371889996</c:v>
                </c:pt>
                <c:pt idx="38975">
                  <c:v>4.0904984474179997</c:v>
                </c:pt>
                <c:pt idx="38976">
                  <c:v>4.0905895233149998</c:v>
                </c:pt>
                <c:pt idx="38977">
                  <c:v>4.0906848907470001</c:v>
                </c:pt>
                <c:pt idx="38978">
                  <c:v>4.09077835083</c:v>
                </c:pt>
                <c:pt idx="38979">
                  <c:v>4.0908732414250002</c:v>
                </c:pt>
                <c:pt idx="38980">
                  <c:v>4.0909585952759997</c:v>
                </c:pt>
                <c:pt idx="38981">
                  <c:v>4.0909919738770002</c:v>
                </c:pt>
                <c:pt idx="38982">
                  <c:v>4.0909819602970003</c:v>
                </c:pt>
                <c:pt idx="38983">
                  <c:v>4.0909657478329997</c:v>
                </c:pt>
                <c:pt idx="38984">
                  <c:v>4.0909361839290002</c:v>
                </c:pt>
                <c:pt idx="38985">
                  <c:v>4.0909199714659996</c:v>
                </c:pt>
                <c:pt idx="38986">
                  <c:v>4.0908904075620001</c:v>
                </c:pt>
                <c:pt idx="38987">
                  <c:v>4.0908856391909998</c:v>
                </c:pt>
                <c:pt idx="38988">
                  <c:v>4.0909523963929999</c:v>
                </c:pt>
                <c:pt idx="38989">
                  <c:v>4.0910563468929997</c:v>
                </c:pt>
                <c:pt idx="38990">
                  <c:v>4.091214179993</c:v>
                </c:pt>
                <c:pt idx="38991">
                  <c:v>4.0913186073299999</c:v>
                </c:pt>
                <c:pt idx="38992">
                  <c:v>4.091420173645</c:v>
                </c:pt>
                <c:pt idx="38993">
                  <c:v>4.0914773941040004</c:v>
                </c:pt>
                <c:pt idx="38994">
                  <c:v>4.0914568901060004</c:v>
                </c:pt>
                <c:pt idx="38995">
                  <c:v>4.091472625732</c:v>
                </c:pt>
                <c:pt idx="38996">
                  <c:v>4.0915260314940003</c:v>
                </c:pt>
                <c:pt idx="38997">
                  <c:v>4.0915803909299999</c:v>
                </c:pt>
                <c:pt idx="38998">
                  <c:v>4.0916552543640003</c:v>
                </c:pt>
                <c:pt idx="38999">
                  <c:v>4.0917530059810003</c:v>
                </c:pt>
                <c:pt idx="39000">
                  <c:v>4.0918583869929996</c:v>
                </c:pt>
                <c:pt idx="39001">
                  <c:v>4.0919685363770002</c:v>
                </c:pt>
                <c:pt idx="39002">
                  <c:v>4.0920834541320001</c:v>
                </c:pt>
                <c:pt idx="39003">
                  <c:v>4.0921955108640002</c:v>
                </c:pt>
                <c:pt idx="39004">
                  <c:v>4.0923066139220001</c:v>
                </c:pt>
                <c:pt idx="39005">
                  <c:v>4.0924181938170001</c:v>
                </c:pt>
                <c:pt idx="39006">
                  <c:v>4.0925288200379999</c:v>
                </c:pt>
                <c:pt idx="39007">
                  <c:v>4.0926342010500001</c:v>
                </c:pt>
                <c:pt idx="39008">
                  <c:v>4.0927200317379997</c:v>
                </c:pt>
                <c:pt idx="39009">
                  <c:v>4.0927786827089996</c:v>
                </c:pt>
                <c:pt idx="39010">
                  <c:v>4.0928158760070001</c:v>
                </c:pt>
                <c:pt idx="39011">
                  <c:v>4.0928425788879998</c:v>
                </c:pt>
                <c:pt idx="39012">
                  <c:v>4.0928621292110003</c:v>
                </c:pt>
                <c:pt idx="39013">
                  <c:v>4.092877864838</c:v>
                </c:pt>
                <c:pt idx="39014">
                  <c:v>4.0928897857670004</c:v>
                </c:pt>
                <c:pt idx="39015">
                  <c:v>4.0931096076970004</c:v>
                </c:pt>
                <c:pt idx="39016">
                  <c:v>4.0932083129879997</c:v>
                </c:pt>
                <c:pt idx="39017">
                  <c:v>4.0933065414429999</c:v>
                </c:pt>
                <c:pt idx="39018">
                  <c:v>4.0934009551999999</c:v>
                </c:pt>
                <c:pt idx="39019">
                  <c:v>4.0934801101679996</c:v>
                </c:pt>
                <c:pt idx="39020">
                  <c:v>4.0935034751890003</c:v>
                </c:pt>
                <c:pt idx="39021">
                  <c:v>4.0934834480289997</c:v>
                </c:pt>
                <c:pt idx="39022">
                  <c:v>4.0934457778929998</c:v>
                </c:pt>
                <c:pt idx="39023">
                  <c:v>4.0934343338010004</c:v>
                </c:pt>
                <c:pt idx="39024">
                  <c:v>4.0933971405029999</c:v>
                </c:pt>
                <c:pt idx="39025">
                  <c:v>4.0934009551999999</c:v>
                </c:pt>
                <c:pt idx="39026">
                  <c:v>4.0934653282170004</c:v>
                </c:pt>
                <c:pt idx="39027">
                  <c:v>4.0935544967649999</c:v>
                </c:pt>
                <c:pt idx="39028">
                  <c:v>4.0936441421509997</c:v>
                </c:pt>
                <c:pt idx="39029">
                  <c:v>4.0936913490300002</c:v>
                </c:pt>
                <c:pt idx="39030">
                  <c:v>4.0937385559079997</c:v>
                </c:pt>
                <c:pt idx="39031">
                  <c:v>4.0938305854800001</c:v>
                </c:pt>
                <c:pt idx="39032">
                  <c:v>4.0938658714290002</c:v>
                </c:pt>
                <c:pt idx="39033">
                  <c:v>4.0938839912410003</c:v>
                </c:pt>
                <c:pt idx="39034">
                  <c:v>4.0938630104060003</c:v>
                </c:pt>
                <c:pt idx="39035">
                  <c:v>4.0938391685489997</c:v>
                </c:pt>
                <c:pt idx="39036">
                  <c:v>4.0938210487370004</c:v>
                </c:pt>
                <c:pt idx="39037">
                  <c:v>4.09384059906</c:v>
                </c:pt>
                <c:pt idx="39038">
                  <c:v>4.0939264297489997</c:v>
                </c:pt>
                <c:pt idx="39039">
                  <c:v>4.0940284728999998</c:v>
                </c:pt>
                <c:pt idx="39040">
                  <c:v>4.0941357612609997</c:v>
                </c:pt>
                <c:pt idx="39041">
                  <c:v>4.0942373275759998</c:v>
                </c:pt>
                <c:pt idx="39042">
                  <c:v>4.0943102836609997</c:v>
                </c:pt>
                <c:pt idx="39043">
                  <c:v>4.0942955017090004</c:v>
                </c:pt>
                <c:pt idx="39044">
                  <c:v>4.0942859649659997</c:v>
                </c:pt>
                <c:pt idx="39045">
                  <c:v>4.0942692756649999</c:v>
                </c:pt>
                <c:pt idx="39046">
                  <c:v>4.0942683219909997</c:v>
                </c:pt>
                <c:pt idx="39047">
                  <c:v>4.0947399139399998</c:v>
                </c:pt>
                <c:pt idx="39048">
                  <c:v>4.094820976257</c:v>
                </c:pt>
                <c:pt idx="39049">
                  <c:v>4.0949058532710003</c:v>
                </c:pt>
                <c:pt idx="39050">
                  <c:v>4.0949840545649998</c:v>
                </c:pt>
                <c:pt idx="39051">
                  <c:v>4.0950498580929997</c:v>
                </c:pt>
                <c:pt idx="39052">
                  <c:v>4.0951051712039996</c:v>
                </c:pt>
                <c:pt idx="39053">
                  <c:v>4.0951476097109998</c:v>
                </c:pt>
                <c:pt idx="39054">
                  <c:v>4.0951814651490004</c:v>
                </c:pt>
                <c:pt idx="39055">
                  <c:v>4.09521818161</c:v>
                </c:pt>
                <c:pt idx="39056">
                  <c:v>4.0952620506289996</c:v>
                </c:pt>
                <c:pt idx="39057">
                  <c:v>4.0953078269959997</c:v>
                </c:pt>
                <c:pt idx="39058">
                  <c:v>4.0953526496889996</c:v>
                </c:pt>
                <c:pt idx="39059">
                  <c:v>4.0954036712650002</c:v>
                </c:pt>
                <c:pt idx="39060">
                  <c:v>4.0954632759090002</c:v>
                </c:pt>
                <c:pt idx="39061">
                  <c:v>4.0955371856690004</c:v>
                </c:pt>
                <c:pt idx="39062">
                  <c:v>4.0956192016599999</c:v>
                </c:pt>
                <c:pt idx="39063">
                  <c:v>4.0957174301150001</c:v>
                </c:pt>
                <c:pt idx="39064">
                  <c:v>4.0958256721500002</c:v>
                </c:pt>
                <c:pt idx="39065">
                  <c:v>4.0959291458129998</c:v>
                </c:pt>
                <c:pt idx="39066">
                  <c:v>4.0960254669190004</c:v>
                </c:pt>
                <c:pt idx="39067">
                  <c:v>4.0961184501650001</c:v>
                </c:pt>
                <c:pt idx="39068">
                  <c:v>4.0962104797360004</c:v>
                </c:pt>
                <c:pt idx="39069">
                  <c:v>4.0962934494020002</c:v>
                </c:pt>
                <c:pt idx="39070">
                  <c:v>4.0964422225949999</c:v>
                </c:pt>
                <c:pt idx="39071">
                  <c:v>4.0965642929079999</c:v>
                </c:pt>
                <c:pt idx="39072">
                  <c:v>4.0965590476990004</c:v>
                </c:pt>
                <c:pt idx="39073">
                  <c:v>4.0965924263</c:v>
                </c:pt>
                <c:pt idx="39074">
                  <c:v>4.0967431068420002</c:v>
                </c:pt>
                <c:pt idx="39075">
                  <c:v>4.0968484878540004</c:v>
                </c:pt>
                <c:pt idx="39076">
                  <c:v>4.0969562530520003</c:v>
                </c:pt>
                <c:pt idx="39077">
                  <c:v>4.0970363616940002</c:v>
                </c:pt>
                <c:pt idx="39078">
                  <c:v>4.0970520973209998</c:v>
                </c:pt>
                <c:pt idx="39079">
                  <c:v>4.0970273017879997</c:v>
                </c:pt>
                <c:pt idx="39080">
                  <c:v>4.0969982147220003</c:v>
                </c:pt>
                <c:pt idx="39081">
                  <c:v>4.0969676971439997</c:v>
                </c:pt>
                <c:pt idx="39082">
                  <c:v>4.0969648361209998</c:v>
                </c:pt>
                <c:pt idx="39083">
                  <c:v>4.0970306396479996</c:v>
                </c:pt>
                <c:pt idx="39084">
                  <c:v>4.0970788002010003</c:v>
                </c:pt>
                <c:pt idx="39085">
                  <c:v>4.097181797028</c:v>
                </c:pt>
                <c:pt idx="39086">
                  <c:v>4.0972890853879997</c:v>
                </c:pt>
                <c:pt idx="39087">
                  <c:v>4.0973849296570002</c:v>
                </c:pt>
                <c:pt idx="39088">
                  <c:v>4.0974202156070003</c:v>
                </c:pt>
                <c:pt idx="39089">
                  <c:v>4.0974035263059996</c:v>
                </c:pt>
                <c:pt idx="39090">
                  <c:v>4.0973811149600001</c:v>
                </c:pt>
                <c:pt idx="39091">
                  <c:v>4.0973587036129997</c:v>
                </c:pt>
                <c:pt idx="39092">
                  <c:v>4.0973591804499998</c:v>
                </c:pt>
                <c:pt idx="39093">
                  <c:v>4.0974340438840002</c:v>
                </c:pt>
                <c:pt idx="39094">
                  <c:v>4.0975432395939997</c:v>
                </c:pt>
                <c:pt idx="39095">
                  <c:v>4.0976533889770002</c:v>
                </c:pt>
                <c:pt idx="39096">
                  <c:v>4.0978240966800001</c:v>
                </c:pt>
                <c:pt idx="39097">
                  <c:v>4.0979976654049999</c:v>
                </c:pt>
                <c:pt idx="39098">
                  <c:v>4.0980248451229997</c:v>
                </c:pt>
                <c:pt idx="39099">
                  <c:v>4.0980563163759998</c:v>
                </c:pt>
                <c:pt idx="39100">
                  <c:v>4.0981040000920004</c:v>
                </c:pt>
                <c:pt idx="39101">
                  <c:v>4.0981721878049999</c:v>
                </c:pt>
                <c:pt idx="39102">
                  <c:v>4.0982551574709998</c:v>
                </c:pt>
                <c:pt idx="39103">
                  <c:v>4.098346710205</c:v>
                </c:pt>
                <c:pt idx="39104">
                  <c:v>4.0984425544740004</c:v>
                </c:pt>
                <c:pt idx="39105">
                  <c:v>4.098538398743</c:v>
                </c:pt>
                <c:pt idx="39106">
                  <c:v>4.0986342430110003</c:v>
                </c:pt>
                <c:pt idx="39107">
                  <c:v>4.0987257957459997</c:v>
                </c:pt>
                <c:pt idx="39108">
                  <c:v>4.0988135337829998</c:v>
                </c:pt>
                <c:pt idx="39109">
                  <c:v>4.0989017486570001</c:v>
                </c:pt>
                <c:pt idx="39110">
                  <c:v>4.0989871025089997</c:v>
                </c:pt>
                <c:pt idx="39111">
                  <c:v>4.099071979523</c:v>
                </c:pt>
                <c:pt idx="39112">
                  <c:v>4.0991921424870004</c:v>
                </c:pt>
                <c:pt idx="39113">
                  <c:v>4.0992341041560003</c:v>
                </c:pt>
                <c:pt idx="39114">
                  <c:v>4.0992784500120001</c:v>
                </c:pt>
                <c:pt idx="39115">
                  <c:v>4.0993700027470004</c:v>
                </c:pt>
                <c:pt idx="39116">
                  <c:v>4.0994677543640003</c:v>
                </c:pt>
                <c:pt idx="39117">
                  <c:v>4.0995631217959998</c:v>
                </c:pt>
                <c:pt idx="39118">
                  <c:v>4.0996570587159997</c:v>
                </c:pt>
                <c:pt idx="39119">
                  <c:v>4.099717617035</c:v>
                </c:pt>
                <c:pt idx="39120">
                  <c:v>4.0997204780579999</c:v>
                </c:pt>
                <c:pt idx="39121">
                  <c:v>4.0996956825259998</c:v>
                </c:pt>
                <c:pt idx="39122">
                  <c:v>4.0996708869929996</c:v>
                </c:pt>
                <c:pt idx="39123">
                  <c:v>4.0996456146240003</c:v>
                </c:pt>
                <c:pt idx="39124">
                  <c:v>4.0996556282040002</c:v>
                </c:pt>
                <c:pt idx="39125">
                  <c:v>4.0997743606570003</c:v>
                </c:pt>
                <c:pt idx="39126">
                  <c:v>4.0998730659479996</c:v>
                </c:pt>
                <c:pt idx="39127">
                  <c:v>4.099975585938</c:v>
                </c:pt>
                <c:pt idx="39128">
                  <c:v>4.1000709533690003</c:v>
                </c:pt>
                <c:pt idx="39129">
                  <c:v>4.1001453399659997</c:v>
                </c:pt>
                <c:pt idx="39130">
                  <c:v>4.1001052856450002</c:v>
                </c:pt>
                <c:pt idx="39131">
                  <c:v>4.1001029014589996</c:v>
                </c:pt>
                <c:pt idx="39132">
                  <c:v>4.1001176834109998</c:v>
                </c:pt>
              </c:numCache>
            </c:numRef>
          </c:xVal>
          <c:yVal>
            <c:numRef>
              <c:f>'General Summary'!$J:$J</c:f>
              <c:numCache>
                <c:formatCode>General</c:formatCode>
                <c:ptCount val="1048576"/>
                <c:pt idx="0">
                  <c:v>2.5826140136719997E-2</c:v>
                </c:pt>
                <c:pt idx="1">
                  <c:v>2.5955793457030401E-2</c:v>
                </c:pt>
                <c:pt idx="2">
                  <c:v>2.5999938964844798E-2</c:v>
                </c:pt>
                <c:pt idx="3">
                  <c:v>2.5954301757811198E-2</c:v>
                </c:pt>
                <c:pt idx="4">
                  <c:v>2.5797902832032E-2</c:v>
                </c:pt>
                <c:pt idx="5">
                  <c:v>2.5967426757811198E-2</c:v>
                </c:pt>
                <c:pt idx="6">
                  <c:v>2.6064467773436798E-2</c:v>
                </c:pt>
                <c:pt idx="7">
                  <c:v>2.6129494628905601E-2</c:v>
                </c:pt>
                <c:pt idx="8">
                  <c:v>2.6069340820313598E-2</c:v>
                </c:pt>
                <c:pt idx="9">
                  <c:v>2.6062875976563201E-2</c:v>
                </c:pt>
                <c:pt idx="10">
                  <c:v>2.6158327636719998E-2</c:v>
                </c:pt>
                <c:pt idx="11">
                  <c:v>2.6136552734374402E-2</c:v>
                </c:pt>
                <c:pt idx="12">
                  <c:v>2.6000734863280001E-2</c:v>
                </c:pt>
                <c:pt idx="13">
                  <c:v>2.59894995117184E-2</c:v>
                </c:pt>
                <c:pt idx="14">
                  <c:v>2.6132575683593597E-2</c:v>
                </c:pt>
                <c:pt idx="15">
                  <c:v>2.6094196777343998E-2</c:v>
                </c:pt>
                <c:pt idx="16">
                  <c:v>2.6177319335936002E-2</c:v>
                </c:pt>
                <c:pt idx="17">
                  <c:v>2.6235583496092799E-2</c:v>
                </c:pt>
                <c:pt idx="18">
                  <c:v>2.6231904296873599E-2</c:v>
                </c:pt>
                <c:pt idx="19">
                  <c:v>2.63265600585952E-2</c:v>
                </c:pt>
                <c:pt idx="20">
                  <c:v>2.62258398437504E-2</c:v>
                </c:pt>
                <c:pt idx="21">
                  <c:v>2.63497265624992E-2</c:v>
                </c:pt>
                <c:pt idx="22">
                  <c:v>2.64483593750016E-2</c:v>
                </c:pt>
                <c:pt idx="23">
                  <c:v>2.6556137695311999E-2</c:v>
                </c:pt>
                <c:pt idx="24">
                  <c:v>2.6646020507811199E-2</c:v>
                </c:pt>
                <c:pt idx="25">
                  <c:v>2.6933864746092797E-2</c:v>
                </c:pt>
                <c:pt idx="26">
                  <c:v>2.7005651855468799E-2</c:v>
                </c:pt>
                <c:pt idx="27">
                  <c:v>2.7100903320313598E-2</c:v>
                </c:pt>
                <c:pt idx="28">
                  <c:v>2.7367966308595199E-2</c:v>
                </c:pt>
                <c:pt idx="29">
                  <c:v>2.7735549316406403E-2</c:v>
                </c:pt>
                <c:pt idx="30">
                  <c:v>2.7879025878905603E-2</c:v>
                </c:pt>
                <c:pt idx="31">
                  <c:v>2.8170446777344E-2</c:v>
                </c:pt>
                <c:pt idx="32">
                  <c:v>2.8491201171875199E-2</c:v>
                </c:pt>
                <c:pt idx="33">
                  <c:v>2.8596496582032001E-2</c:v>
                </c:pt>
                <c:pt idx="34">
                  <c:v>2.8917248535155201E-2</c:v>
                </c:pt>
                <c:pt idx="35">
                  <c:v>2.92491381835936E-2</c:v>
                </c:pt>
                <c:pt idx="36">
                  <c:v>2.9597036132812803E-2</c:v>
                </c:pt>
                <c:pt idx="37">
                  <c:v>2.9930915527343997E-2</c:v>
                </c:pt>
                <c:pt idx="38">
                  <c:v>3.0315998535155202E-2</c:v>
                </c:pt>
                <c:pt idx="39">
                  <c:v>3.0644907226563201E-2</c:v>
                </c:pt>
                <c:pt idx="40">
                  <c:v>3.1060612792969601E-2</c:v>
                </c:pt>
                <c:pt idx="41">
                  <c:v>3.1287805175782404E-2</c:v>
                </c:pt>
                <c:pt idx="42">
                  <c:v>3.1649523925782408E-2</c:v>
                </c:pt>
                <c:pt idx="43">
                  <c:v>3.1988176269532799E-2</c:v>
                </c:pt>
                <c:pt idx="44">
                  <c:v>3.2372065429695999E-2</c:v>
                </c:pt>
                <c:pt idx="45">
                  <c:v>3.2699482421887999E-2</c:v>
                </c:pt>
                <c:pt idx="46">
                  <c:v>3.3024411621088004E-2</c:v>
                </c:pt>
                <c:pt idx="47">
                  <c:v>3.3221677246079995E-2</c:v>
                </c:pt>
                <c:pt idx="48">
                  <c:v>3.3543325195327996E-2</c:v>
                </c:pt>
                <c:pt idx="49">
                  <c:v>3.3864079589856003E-2</c:v>
                </c:pt>
                <c:pt idx="50">
                  <c:v>3.4194279785152E-2</c:v>
                </c:pt>
                <c:pt idx="51">
                  <c:v>3.4552119140639999E-2</c:v>
                </c:pt>
                <c:pt idx="52">
                  <c:v>3.4881225585952004E-2</c:v>
                </c:pt>
                <c:pt idx="53">
                  <c:v>3.5205061035168003E-2</c:v>
                </c:pt>
                <c:pt idx="54">
                  <c:v>3.5550771484384E-2</c:v>
                </c:pt>
                <c:pt idx="55">
                  <c:v>3.5866555175775999E-2</c:v>
                </c:pt>
                <c:pt idx="56">
                  <c:v>3.6269733886720001E-2</c:v>
                </c:pt>
                <c:pt idx="57">
                  <c:v>3.6623796386719996E-2</c:v>
                </c:pt>
                <c:pt idx="58">
                  <c:v>3.6973283691392002E-2</c:v>
                </c:pt>
                <c:pt idx="59">
                  <c:v>3.7340273437504005E-2</c:v>
                </c:pt>
                <c:pt idx="60">
                  <c:v>3.7713623046880002E-2</c:v>
                </c:pt>
                <c:pt idx="61">
                  <c:v>3.8039548339840003E-2</c:v>
                </c:pt>
                <c:pt idx="62">
                  <c:v>3.8379492187487999E-2</c:v>
                </c:pt>
                <c:pt idx="63">
                  <c:v>3.8766166992192E-2</c:v>
                </c:pt>
                <c:pt idx="64">
                  <c:v>3.9210209960928E-2</c:v>
                </c:pt>
                <c:pt idx="65">
                  <c:v>3.9617565917984002E-2</c:v>
                </c:pt>
                <c:pt idx="66">
                  <c:v>4.0009809570303999E-2</c:v>
                </c:pt>
                <c:pt idx="67">
                  <c:v>4.0333544921888002E-2</c:v>
                </c:pt>
                <c:pt idx="68">
                  <c:v>4.0707194824224004E-2</c:v>
                </c:pt>
                <c:pt idx="69">
                  <c:v>4.1060463867199998E-2</c:v>
                </c:pt>
                <c:pt idx="70">
                  <c:v>4.1448725585952001E-2</c:v>
                </c:pt>
                <c:pt idx="71">
                  <c:v>4.1808359375008E-2</c:v>
                </c:pt>
                <c:pt idx="72">
                  <c:v>4.2213823242175999E-2</c:v>
                </c:pt>
                <c:pt idx="73">
                  <c:v>4.2542631835935998E-2</c:v>
                </c:pt>
                <c:pt idx="74">
                  <c:v>4.2868056640640001E-2</c:v>
                </c:pt>
                <c:pt idx="75">
                  <c:v>4.3214565429695997E-2</c:v>
                </c:pt>
                <c:pt idx="76">
                  <c:v>4.3585229492191999E-2</c:v>
                </c:pt>
                <c:pt idx="77">
                  <c:v>4.3957685546880003E-2</c:v>
                </c:pt>
                <c:pt idx="78">
                  <c:v>4.4330444335935998E-2</c:v>
                </c:pt>
                <c:pt idx="79">
                  <c:v>4.4708071289055996E-2</c:v>
                </c:pt>
                <c:pt idx="80">
                  <c:v>4.5075751953119997E-2</c:v>
                </c:pt>
                <c:pt idx="81">
                  <c:v>4.5431606445312002E-2</c:v>
                </c:pt>
                <c:pt idx="82">
                  <c:v>4.5800878906239996E-2</c:v>
                </c:pt>
                <c:pt idx="83">
                  <c:v>4.606774414064E-2</c:v>
                </c:pt>
                <c:pt idx="84">
                  <c:v>4.6404404296864002E-2</c:v>
                </c:pt>
                <c:pt idx="85">
                  <c:v>4.6785214843743997E-2</c:v>
                </c:pt>
                <c:pt idx="86">
                  <c:v>4.7117104492192002E-2</c:v>
                </c:pt>
                <c:pt idx="87">
                  <c:v>4.7458935546880007E-2</c:v>
                </c:pt>
                <c:pt idx="88">
                  <c:v>4.7797988281248004E-2</c:v>
                </c:pt>
                <c:pt idx="89">
                  <c:v>4.8119931640639997E-2</c:v>
                </c:pt>
                <c:pt idx="90">
                  <c:v>4.8477773437504007E-2</c:v>
                </c:pt>
                <c:pt idx="91">
                  <c:v>4.8814633789055997E-2</c:v>
                </c:pt>
                <c:pt idx="92">
                  <c:v>4.8497661132800005E-2</c:v>
                </c:pt>
                <c:pt idx="93">
                  <c:v>4.8524902343743993E-2</c:v>
                </c:pt>
                <c:pt idx="94">
                  <c:v>4.8792563476575998E-2</c:v>
                </c:pt>
                <c:pt idx="95">
                  <c:v>4.9130815429696002E-2</c:v>
                </c:pt>
                <c:pt idx="96">
                  <c:v>4.9186694335935997E-2</c:v>
                </c:pt>
                <c:pt idx="97">
                  <c:v>4.94092138672E-2</c:v>
                </c:pt>
                <c:pt idx="98">
                  <c:v>4.9483881835935994E-2</c:v>
                </c:pt>
                <c:pt idx="99">
                  <c:v>4.9360693359359997E-2</c:v>
                </c:pt>
                <c:pt idx="100">
                  <c:v>4.8946772460927997E-2</c:v>
                </c:pt>
                <c:pt idx="101">
                  <c:v>4.9160346679679993E-2</c:v>
                </c:pt>
                <c:pt idx="102">
                  <c:v>4.9488159179679997E-2</c:v>
                </c:pt>
                <c:pt idx="103">
                  <c:v>4.9871152343743994E-2</c:v>
                </c:pt>
                <c:pt idx="104">
                  <c:v>5.0215073242176E-2</c:v>
                </c:pt>
                <c:pt idx="105">
                  <c:v>5.0585244140640001E-2</c:v>
                </c:pt>
                <c:pt idx="106">
                  <c:v>5.0967944335935995E-2</c:v>
                </c:pt>
                <c:pt idx="107">
                  <c:v>5.1345966796864005E-2</c:v>
                </c:pt>
                <c:pt idx="108">
                  <c:v>5.172279785155201E-2</c:v>
                </c:pt>
                <c:pt idx="109">
                  <c:v>5.2090380859359998E-2</c:v>
                </c:pt>
                <c:pt idx="110">
                  <c:v>5.2424262695327996E-2</c:v>
                </c:pt>
                <c:pt idx="111">
                  <c:v>5.2811132812511999E-2</c:v>
                </c:pt>
                <c:pt idx="112">
                  <c:v>5.3166191406239995E-2</c:v>
                </c:pt>
                <c:pt idx="113">
                  <c:v>5.3509116210944001E-2</c:v>
                </c:pt>
                <c:pt idx="114">
                  <c:v>5.3908818359359997E-2</c:v>
                </c:pt>
                <c:pt idx="115">
                  <c:v>5.4333969726560002E-2</c:v>
                </c:pt>
                <c:pt idx="116">
                  <c:v>5.4684355468736005E-2</c:v>
                </c:pt>
                <c:pt idx="117">
                  <c:v>5.5092602539072007E-2</c:v>
                </c:pt>
                <c:pt idx="118">
                  <c:v>5.5420317382816005E-2</c:v>
                </c:pt>
                <c:pt idx="119">
                  <c:v>5.5845273437504006E-2</c:v>
                </c:pt>
                <c:pt idx="120">
                  <c:v>5.6169404296863998E-2</c:v>
                </c:pt>
                <c:pt idx="121">
                  <c:v>5.6549619140640002E-2</c:v>
                </c:pt>
                <c:pt idx="122">
                  <c:v>5.6920185546879991E-2</c:v>
                </c:pt>
                <c:pt idx="123">
                  <c:v>5.7269277343743999E-2</c:v>
                </c:pt>
                <c:pt idx="124">
                  <c:v>5.7617075195328001E-2</c:v>
                </c:pt>
                <c:pt idx="125">
                  <c:v>5.7942104492191997E-2</c:v>
                </c:pt>
                <c:pt idx="126">
                  <c:v>5.8304916992191994E-2</c:v>
                </c:pt>
                <c:pt idx="127">
                  <c:v>5.8687910156255997E-2</c:v>
                </c:pt>
                <c:pt idx="128">
                  <c:v>5.902606445312001E-2</c:v>
                </c:pt>
                <c:pt idx="129">
                  <c:v>5.9443662109375996E-2</c:v>
                </c:pt>
                <c:pt idx="130">
                  <c:v>5.9841572265632005E-2</c:v>
                </c:pt>
                <c:pt idx="131">
                  <c:v>6.0209853515615995E-2</c:v>
                </c:pt>
                <c:pt idx="132">
                  <c:v>6.0619594726560005E-2</c:v>
                </c:pt>
                <c:pt idx="133">
                  <c:v>6.1011938476575996E-2</c:v>
                </c:pt>
                <c:pt idx="134">
                  <c:v>6.1439873046879992E-2</c:v>
                </c:pt>
                <c:pt idx="135">
                  <c:v>6.1857070312511996E-2</c:v>
                </c:pt>
                <c:pt idx="136">
                  <c:v>6.2182001953120007E-2</c:v>
                </c:pt>
                <c:pt idx="137">
                  <c:v>6.2512998046879986E-2</c:v>
                </c:pt>
                <c:pt idx="138">
                  <c:v>6.2866562500000001E-2</c:v>
                </c:pt>
                <c:pt idx="139">
                  <c:v>6.3231264648447999E-2</c:v>
                </c:pt>
                <c:pt idx="140">
                  <c:v>6.3621816406239998E-2</c:v>
                </c:pt>
                <c:pt idx="141">
                  <c:v>6.3991884765632001E-2</c:v>
                </c:pt>
                <c:pt idx="142">
                  <c:v>6.4322880859359999E-2</c:v>
                </c:pt>
                <c:pt idx="143">
                  <c:v>6.4643334960927987E-2</c:v>
                </c:pt>
                <c:pt idx="144">
                  <c:v>6.5012812500000003E-2</c:v>
                </c:pt>
                <c:pt idx="145">
                  <c:v>6.5367368164064008E-2</c:v>
                </c:pt>
                <c:pt idx="146">
                  <c:v>6.5700849609376E-2</c:v>
                </c:pt>
                <c:pt idx="147">
                  <c:v>6.6059086914047993E-2</c:v>
                </c:pt>
                <c:pt idx="148">
                  <c:v>6.6505517578112003E-2</c:v>
                </c:pt>
                <c:pt idx="149">
                  <c:v>6.6836015624991987E-2</c:v>
                </c:pt>
                <c:pt idx="150">
                  <c:v>6.7227861328128011E-2</c:v>
                </c:pt>
                <c:pt idx="151">
                  <c:v>6.756492187500801E-2</c:v>
                </c:pt>
                <c:pt idx="152">
                  <c:v>6.7891743164064003E-2</c:v>
                </c:pt>
                <c:pt idx="153">
                  <c:v>6.8218759765632006E-2</c:v>
                </c:pt>
                <c:pt idx="154">
                  <c:v>6.859529296873601E-2</c:v>
                </c:pt>
                <c:pt idx="155">
                  <c:v>6.8827358398432001E-2</c:v>
                </c:pt>
                <c:pt idx="156">
                  <c:v>6.9188579101568004E-2</c:v>
                </c:pt>
                <c:pt idx="157">
                  <c:v>6.9560537109376E-2</c:v>
                </c:pt>
                <c:pt idx="158">
                  <c:v>6.9928320312511991E-2</c:v>
                </c:pt>
                <c:pt idx="159">
                  <c:v>7.0328515624991997E-2</c:v>
                </c:pt>
                <c:pt idx="160">
                  <c:v>7.0651557617184002E-2</c:v>
                </c:pt>
                <c:pt idx="161">
                  <c:v>7.100949707030399E-2</c:v>
                </c:pt>
                <c:pt idx="162">
                  <c:v>7.1458115234368E-2</c:v>
                </c:pt>
                <c:pt idx="163">
                  <c:v>7.1858012695328002E-2</c:v>
                </c:pt>
                <c:pt idx="164">
                  <c:v>7.2228681640640002E-2</c:v>
                </c:pt>
                <c:pt idx="165">
                  <c:v>7.2654926757823993E-2</c:v>
                </c:pt>
                <c:pt idx="166">
                  <c:v>7.2995170898431994E-2</c:v>
                </c:pt>
                <c:pt idx="167">
                  <c:v>7.3408989257823992E-2</c:v>
                </c:pt>
                <c:pt idx="168">
                  <c:v>7.3761459960927991E-2</c:v>
                </c:pt>
                <c:pt idx="169">
                  <c:v>7.4133818359360004E-2</c:v>
                </c:pt>
                <c:pt idx="170">
                  <c:v>7.4492153320319998E-2</c:v>
                </c:pt>
                <c:pt idx="171">
                  <c:v>7.486341796873601E-2</c:v>
                </c:pt>
                <c:pt idx="172">
                  <c:v>7.5197890624991992E-2</c:v>
                </c:pt>
                <c:pt idx="173">
                  <c:v>7.5559111328128009E-2</c:v>
                </c:pt>
                <c:pt idx="174">
                  <c:v>7.5906914062496E-2</c:v>
                </c:pt>
                <c:pt idx="175">
                  <c:v>7.6260180664064009E-2</c:v>
                </c:pt>
                <c:pt idx="176">
                  <c:v>7.6611855468736001E-2</c:v>
                </c:pt>
                <c:pt idx="177">
                  <c:v>7.6951298828128012E-2</c:v>
                </c:pt>
                <c:pt idx="178">
                  <c:v>7.7317495117183999E-2</c:v>
                </c:pt>
                <c:pt idx="179">
                  <c:v>7.7668969726560011E-2</c:v>
                </c:pt>
                <c:pt idx="180">
                  <c:v>7.8023032226559999E-2</c:v>
                </c:pt>
                <c:pt idx="181">
                  <c:v>7.7659028320319998E-2</c:v>
                </c:pt>
                <c:pt idx="182">
                  <c:v>7.7319580078112002E-2</c:v>
                </c:pt>
                <c:pt idx="183">
                  <c:v>7.7713710937503996E-2</c:v>
                </c:pt>
                <c:pt idx="184">
                  <c:v>7.809104003907201E-2</c:v>
                </c:pt>
                <c:pt idx="185">
                  <c:v>7.8481992187487998E-2</c:v>
                </c:pt>
                <c:pt idx="186">
                  <c:v>7.8854248046879988E-2</c:v>
                </c:pt>
                <c:pt idx="187">
                  <c:v>7.9260810546879987E-2</c:v>
                </c:pt>
                <c:pt idx="188">
                  <c:v>7.9685268554687994E-2</c:v>
                </c:pt>
                <c:pt idx="189">
                  <c:v>8.0037041015615998E-2</c:v>
                </c:pt>
                <c:pt idx="190">
                  <c:v>8.0430874023423998E-2</c:v>
                </c:pt>
                <c:pt idx="191">
                  <c:v>8.0887050781247999E-2</c:v>
                </c:pt>
                <c:pt idx="192">
                  <c:v>8.1247080078112002E-2</c:v>
                </c:pt>
                <c:pt idx="193">
                  <c:v>8.1585927734367999E-2</c:v>
                </c:pt>
                <c:pt idx="194">
                  <c:v>8.1995371093760011E-2</c:v>
                </c:pt>
                <c:pt idx="195">
                  <c:v>8.2339785156255993E-2</c:v>
                </c:pt>
                <c:pt idx="196">
                  <c:v>8.2696337890624E-2</c:v>
                </c:pt>
                <c:pt idx="197">
                  <c:v>8.3034091796863982E-2</c:v>
                </c:pt>
                <c:pt idx="198">
                  <c:v>8.3373642578112001E-2</c:v>
                </c:pt>
                <c:pt idx="199">
                  <c:v>8.3783085937503998E-2</c:v>
                </c:pt>
                <c:pt idx="200">
                  <c:v>8.4109501953120003E-2</c:v>
                </c:pt>
                <c:pt idx="201">
                  <c:v>8.4435429687487989E-2</c:v>
                </c:pt>
                <c:pt idx="202">
                  <c:v>8.4829462890624013E-2</c:v>
                </c:pt>
                <c:pt idx="203">
                  <c:v>8.5195751953120014E-2</c:v>
                </c:pt>
                <c:pt idx="204">
                  <c:v>8.5609570312512012E-2</c:v>
                </c:pt>
                <c:pt idx="205">
                  <c:v>8.5985205078111998E-2</c:v>
                </c:pt>
                <c:pt idx="206">
                  <c:v>8.6374570312512014E-2</c:v>
                </c:pt>
                <c:pt idx="207">
                  <c:v>8.6735693359359989E-2</c:v>
                </c:pt>
                <c:pt idx="208">
                  <c:v>8.7084980468735987E-2</c:v>
                </c:pt>
                <c:pt idx="209">
                  <c:v>8.7500683593760009E-2</c:v>
                </c:pt>
                <c:pt idx="210">
                  <c:v>8.7868466796863984E-2</c:v>
                </c:pt>
                <c:pt idx="211">
                  <c:v>8.8208906250016011E-2</c:v>
                </c:pt>
                <c:pt idx="212">
                  <c:v>8.8628994140640016E-2</c:v>
                </c:pt>
                <c:pt idx="213">
                  <c:v>8.8988720703136015E-2</c:v>
                </c:pt>
                <c:pt idx="214">
                  <c:v>8.93290625E-2</c:v>
                </c:pt>
                <c:pt idx="215">
                  <c:v>8.9681132812512013E-2</c:v>
                </c:pt>
                <c:pt idx="216">
                  <c:v>9.0057773437503999E-2</c:v>
                </c:pt>
                <c:pt idx="217">
                  <c:v>9.0401093750016009E-2</c:v>
                </c:pt>
                <c:pt idx="218">
                  <c:v>9.0052597656255992E-2</c:v>
                </c:pt>
                <c:pt idx="219">
                  <c:v>8.9689394531264011E-2</c:v>
                </c:pt>
                <c:pt idx="220">
                  <c:v>8.9279648437503994E-2</c:v>
                </c:pt>
                <c:pt idx="221">
                  <c:v>8.8860664062496E-2</c:v>
                </c:pt>
                <c:pt idx="222">
                  <c:v>8.8742636718752002E-2</c:v>
                </c:pt>
                <c:pt idx="223">
                  <c:v>8.9021728515616003E-2</c:v>
                </c:pt>
                <c:pt idx="224">
                  <c:v>8.9312460937504001E-2</c:v>
                </c:pt>
                <c:pt idx="225">
                  <c:v>8.9650312499999996E-2</c:v>
                </c:pt>
                <c:pt idx="226">
                  <c:v>8.9985888671871989E-2</c:v>
                </c:pt>
                <c:pt idx="227">
                  <c:v>9.0281982421888007E-2</c:v>
                </c:pt>
                <c:pt idx="228">
                  <c:v>9.0621826171871991E-2</c:v>
                </c:pt>
                <c:pt idx="229">
                  <c:v>9.0583837890624005E-2</c:v>
                </c:pt>
                <c:pt idx="230">
                  <c:v>9.0918515624991994E-2</c:v>
                </c:pt>
                <c:pt idx="231">
                  <c:v>9.129038085935999E-2</c:v>
                </c:pt>
                <c:pt idx="232">
                  <c:v>9.1641757812512006E-2</c:v>
                </c:pt>
                <c:pt idx="233">
                  <c:v>9.1981005859359991E-2</c:v>
                </c:pt>
                <c:pt idx="234">
                  <c:v>9.2369267578111994E-2</c:v>
                </c:pt>
                <c:pt idx="235">
                  <c:v>9.2722333984384009E-2</c:v>
                </c:pt>
                <c:pt idx="236">
                  <c:v>9.3082167968735988E-2</c:v>
                </c:pt>
                <c:pt idx="237">
                  <c:v>9.3446074218751993E-2</c:v>
                </c:pt>
                <c:pt idx="238">
                  <c:v>9.3856708984384002E-2</c:v>
                </c:pt>
                <c:pt idx="239">
                  <c:v>9.4193369140640013E-2</c:v>
                </c:pt>
                <c:pt idx="240">
                  <c:v>9.4515419921888E-2</c:v>
                </c:pt>
                <c:pt idx="241">
                  <c:v>9.4847900390624004E-2</c:v>
                </c:pt>
                <c:pt idx="242">
                  <c:v>9.516945312499199E-2</c:v>
                </c:pt>
                <c:pt idx="243">
                  <c:v>9.5516152343743999E-2</c:v>
                </c:pt>
                <c:pt idx="244">
                  <c:v>9.5836445312512009E-2</c:v>
                </c:pt>
                <c:pt idx="245">
                  <c:v>9.6204482421888005E-2</c:v>
                </c:pt>
                <c:pt idx="246">
                  <c:v>9.6559882812512002E-2</c:v>
                </c:pt>
                <c:pt idx="247">
                  <c:v>9.6899072265632005E-2</c:v>
                </c:pt>
                <c:pt idx="248">
                  <c:v>9.7227919921888006E-2</c:v>
                </c:pt>
                <c:pt idx="249">
                  <c:v>9.7632656250016006E-2</c:v>
                </c:pt>
                <c:pt idx="250">
                  <c:v>9.8005468750016006E-2</c:v>
                </c:pt>
                <c:pt idx="251">
                  <c:v>9.8434179687487994E-2</c:v>
                </c:pt>
                <c:pt idx="252">
                  <c:v>9.8828183593760013E-2</c:v>
                </c:pt>
                <c:pt idx="253">
                  <c:v>9.9328710937503992E-2</c:v>
                </c:pt>
                <c:pt idx="254">
                  <c:v>9.9735039062496006E-2</c:v>
                </c:pt>
                <c:pt idx="255">
                  <c:v>0.10011899414064002</c:v>
                </c:pt>
                <c:pt idx="256">
                  <c:v>0.10049707031251201</c:v>
                </c:pt>
                <c:pt idx="257">
                  <c:v>0.10087644531251201</c:v>
                </c:pt>
                <c:pt idx="258">
                  <c:v>0.101222802734368</c:v>
                </c:pt>
                <c:pt idx="259">
                  <c:v>0.10160068359376001</c:v>
                </c:pt>
                <c:pt idx="260">
                  <c:v>0.10195220703126401</c:v>
                </c:pt>
                <c:pt idx="261">
                  <c:v>0.102345009765632</c:v>
                </c:pt>
                <c:pt idx="262">
                  <c:v>0.102749150390624</c:v>
                </c:pt>
                <c:pt idx="263">
                  <c:v>0.103070839843744</c:v>
                </c:pt>
                <c:pt idx="264">
                  <c:v>0.10351376953126401</c:v>
                </c:pt>
                <c:pt idx="265">
                  <c:v>0.10393442382812801</c:v>
                </c:pt>
                <c:pt idx="266">
                  <c:v>0.10429231445312001</c:v>
                </c:pt>
                <c:pt idx="267">
                  <c:v>0.104625634765632</c:v>
                </c:pt>
                <c:pt idx="268">
                  <c:v>0.10500740234374401</c:v>
                </c:pt>
                <c:pt idx="269">
                  <c:v>0.10542497070313601</c:v>
                </c:pt>
                <c:pt idx="270">
                  <c:v>0.10585686523436799</c:v>
                </c:pt>
                <c:pt idx="271">
                  <c:v>0.10621147460937599</c:v>
                </c:pt>
                <c:pt idx="272">
                  <c:v>0.10666017578124801</c:v>
                </c:pt>
                <c:pt idx="273">
                  <c:v>0.10705944335935999</c:v>
                </c:pt>
                <c:pt idx="274">
                  <c:v>0.10750119140624</c:v>
                </c:pt>
                <c:pt idx="275">
                  <c:v>0.10799345703126401</c:v>
                </c:pt>
                <c:pt idx="276">
                  <c:v>0.10850174804687999</c:v>
                </c:pt>
                <c:pt idx="277">
                  <c:v>0.10884999023436799</c:v>
                </c:pt>
                <c:pt idx="278">
                  <c:v>0.10932495117187199</c:v>
                </c:pt>
                <c:pt idx="279">
                  <c:v>0.109696767578112</c:v>
                </c:pt>
                <c:pt idx="280">
                  <c:v>0.11010349609375999</c:v>
                </c:pt>
                <c:pt idx="281">
                  <c:v>0.11045263671875198</c:v>
                </c:pt>
                <c:pt idx="282">
                  <c:v>0.11092730468748799</c:v>
                </c:pt>
                <c:pt idx="283">
                  <c:v>0.11130806640624</c:v>
                </c:pt>
                <c:pt idx="284">
                  <c:v>0.11172792968748799</c:v>
                </c:pt>
                <c:pt idx="285">
                  <c:v>0.11206483398438399</c:v>
                </c:pt>
                <c:pt idx="286">
                  <c:v>0.11252765625001603</c:v>
                </c:pt>
                <c:pt idx="287">
                  <c:v>0.112903154296864</c:v>
                </c:pt>
                <c:pt idx="288">
                  <c:v>0.11336310546873599</c:v>
                </c:pt>
                <c:pt idx="289">
                  <c:v>0.113697216796864</c:v>
                </c:pt>
                <c:pt idx="290">
                  <c:v>0.11405809570313601</c:v>
                </c:pt>
                <c:pt idx="291">
                  <c:v>0.114503515624992</c:v>
                </c:pt>
                <c:pt idx="292">
                  <c:v>0.11497549804688</c:v>
                </c:pt>
                <c:pt idx="293">
                  <c:v>0.11540858398438399</c:v>
                </c:pt>
                <c:pt idx="294">
                  <c:v>0.115885039062496</c:v>
                </c:pt>
                <c:pt idx="295">
                  <c:v>0.116243125</c:v>
                </c:pt>
                <c:pt idx="296">
                  <c:v>0.11671103515625601</c:v>
                </c:pt>
                <c:pt idx="297">
                  <c:v>0.11717584960937599</c:v>
                </c:pt>
                <c:pt idx="298">
                  <c:v>0.11750668945312001</c:v>
                </c:pt>
                <c:pt idx="299">
                  <c:v>0.11783732421875198</c:v>
                </c:pt>
                <c:pt idx="300">
                  <c:v>0.11816039062499201</c:v>
                </c:pt>
                <c:pt idx="301">
                  <c:v>0.118606513671872</c:v>
                </c:pt>
                <c:pt idx="302">
                  <c:v>0.11907918945312</c:v>
                </c:pt>
                <c:pt idx="303">
                  <c:v>0.11952560546873599</c:v>
                </c:pt>
                <c:pt idx="304">
                  <c:v>0.11985833007811202</c:v>
                </c:pt>
                <c:pt idx="305">
                  <c:v>0.12031548828124801</c:v>
                </c:pt>
                <c:pt idx="306">
                  <c:v>0.12072192382812801</c:v>
                </c:pt>
                <c:pt idx="307">
                  <c:v>0.12116237304687999</c:v>
                </c:pt>
                <c:pt idx="308">
                  <c:v>0.12151708007811202</c:v>
                </c:pt>
                <c:pt idx="309">
                  <c:v>0.1218434375</c:v>
                </c:pt>
                <c:pt idx="310">
                  <c:v>0.12222958007811201</c:v>
                </c:pt>
                <c:pt idx="311">
                  <c:v>0.12266525390624002</c:v>
                </c:pt>
                <c:pt idx="312">
                  <c:v>0.122989716796864</c:v>
                </c:pt>
                <c:pt idx="313">
                  <c:v>0.123312597656256</c:v>
                </c:pt>
                <c:pt idx="314">
                  <c:v>0.12368451171875199</c:v>
                </c:pt>
                <c:pt idx="315">
                  <c:v>0.124100888671872</c:v>
                </c:pt>
                <c:pt idx="316">
                  <c:v>0.124436601562496</c:v>
                </c:pt>
                <c:pt idx="317">
                  <c:v>0.12484919921875198</c:v>
                </c:pt>
                <c:pt idx="318">
                  <c:v>0.125247265624992</c:v>
                </c:pt>
                <c:pt idx="319">
                  <c:v>0.125619482421888</c:v>
                </c:pt>
                <c:pt idx="320">
                  <c:v>0.12596473632812802</c:v>
                </c:pt>
                <c:pt idx="321">
                  <c:v>0.126343320312512</c:v>
                </c:pt>
                <c:pt idx="322">
                  <c:v>0.12671732421875198</c:v>
                </c:pt>
                <c:pt idx="323">
                  <c:v>0.12708187500000001</c:v>
                </c:pt>
                <c:pt idx="324">
                  <c:v>0.12756022460937599</c:v>
                </c:pt>
                <c:pt idx="325">
                  <c:v>0.12791781250000001</c:v>
                </c:pt>
                <c:pt idx="326">
                  <c:v>0.128324150390624</c:v>
                </c:pt>
                <c:pt idx="327">
                  <c:v>0.12877832031251199</c:v>
                </c:pt>
                <c:pt idx="328">
                  <c:v>0.12917162109375999</c:v>
                </c:pt>
                <c:pt idx="329">
                  <c:v>0.12957138671875199</c:v>
                </c:pt>
                <c:pt idx="330">
                  <c:v>0.12989227539062401</c:v>
                </c:pt>
                <c:pt idx="331">
                  <c:v>0.130242705078112</c:v>
                </c:pt>
                <c:pt idx="332">
                  <c:v>0.130655703124992</c:v>
                </c:pt>
                <c:pt idx="333">
                  <c:v>0.13098992187500799</c:v>
                </c:pt>
                <c:pt idx="334">
                  <c:v>0.13133736328124801</c:v>
                </c:pt>
                <c:pt idx="335">
                  <c:v>0.13169296875001602</c:v>
                </c:pt>
                <c:pt idx="336">
                  <c:v>0.13205742187500799</c:v>
                </c:pt>
                <c:pt idx="337">
                  <c:v>0.13238168945312001</c:v>
                </c:pt>
                <c:pt idx="338">
                  <c:v>0.13270446289062401</c:v>
                </c:pt>
                <c:pt idx="339">
                  <c:v>0.133119052734368</c:v>
                </c:pt>
                <c:pt idx="340">
                  <c:v>0.13347335937500801</c:v>
                </c:pt>
                <c:pt idx="341">
                  <c:v>0.13306384765625601</c:v>
                </c:pt>
                <c:pt idx="342">
                  <c:v>0.13253974609375999</c:v>
                </c:pt>
                <c:pt idx="343">
                  <c:v>0.13183878906249599</c:v>
                </c:pt>
                <c:pt idx="344">
                  <c:v>0.13102214843750401</c:v>
                </c:pt>
                <c:pt idx="345">
                  <c:v>0.13011568359376</c:v>
                </c:pt>
                <c:pt idx="346">
                  <c:v>0.12909682617187199</c:v>
                </c:pt>
                <c:pt idx="347">
                  <c:v>0.12797163085936</c:v>
                </c:pt>
                <c:pt idx="348">
                  <c:v>0.12684255859375998</c:v>
                </c:pt>
                <c:pt idx="349">
                  <c:v>0.12569985351561602</c:v>
                </c:pt>
                <c:pt idx="350">
                  <c:v>0.12472853515625601</c:v>
                </c:pt>
                <c:pt idx="351">
                  <c:v>0.12396352539062401</c:v>
                </c:pt>
                <c:pt idx="352">
                  <c:v>0.12340729492188798</c:v>
                </c:pt>
                <c:pt idx="353">
                  <c:v>0.122934716796864</c:v>
                </c:pt>
                <c:pt idx="354">
                  <c:v>0.12256806640624002</c:v>
                </c:pt>
                <c:pt idx="355">
                  <c:v>0.12213866210937599</c:v>
                </c:pt>
                <c:pt idx="356">
                  <c:v>0.12238017578124802</c:v>
                </c:pt>
                <c:pt idx="357">
                  <c:v>0.12274462890624002</c:v>
                </c:pt>
                <c:pt idx="358">
                  <c:v>0.12307407226563201</c:v>
                </c:pt>
                <c:pt idx="359">
                  <c:v>0.123435039062496</c:v>
                </c:pt>
                <c:pt idx="360">
                  <c:v>0.12377791015625601</c:v>
                </c:pt>
                <c:pt idx="361">
                  <c:v>0.12421298828124801</c:v>
                </c:pt>
                <c:pt idx="362">
                  <c:v>0.12455357421875199</c:v>
                </c:pt>
                <c:pt idx="363">
                  <c:v>0.12502734375001601</c:v>
                </c:pt>
                <c:pt idx="364">
                  <c:v>0.125498730468736</c:v>
                </c:pt>
                <c:pt idx="365">
                  <c:v>0.12588257812499201</c:v>
                </c:pt>
                <c:pt idx="366">
                  <c:v>0.12634500976563201</c:v>
                </c:pt>
                <c:pt idx="367">
                  <c:v>0.12668818359376</c:v>
                </c:pt>
                <c:pt idx="368">
                  <c:v>0.12703422851561602</c:v>
                </c:pt>
                <c:pt idx="369">
                  <c:v>0.12752759765625601</c:v>
                </c:pt>
                <c:pt idx="370">
                  <c:v>0.12805031250000001</c:v>
                </c:pt>
                <c:pt idx="371">
                  <c:v>0.12840491210937599</c:v>
                </c:pt>
                <c:pt idx="372">
                  <c:v>0.128746992187488</c:v>
                </c:pt>
                <c:pt idx="373">
                  <c:v>0.129073154296864</c:v>
                </c:pt>
                <c:pt idx="374">
                  <c:v>0.12942159179686399</c:v>
                </c:pt>
                <c:pt idx="375">
                  <c:v>0.12976665039062402</c:v>
                </c:pt>
                <c:pt idx="376">
                  <c:v>0.130199042968736</c:v>
                </c:pt>
                <c:pt idx="377">
                  <c:v>0.13059791015625602</c:v>
                </c:pt>
                <c:pt idx="378">
                  <c:v>0.13092397460937599</c:v>
                </c:pt>
                <c:pt idx="379">
                  <c:v>0.131365117187488</c:v>
                </c:pt>
                <c:pt idx="380">
                  <c:v>0.13171156249999999</c:v>
                </c:pt>
                <c:pt idx="381">
                  <c:v>0.13217717773436799</c:v>
                </c:pt>
                <c:pt idx="382">
                  <c:v>0.132586591796864</c:v>
                </c:pt>
                <c:pt idx="383">
                  <c:v>0.13297024414063999</c:v>
                </c:pt>
                <c:pt idx="384">
                  <c:v>0.133393388671872</c:v>
                </c:pt>
                <c:pt idx="385">
                  <c:v>0.13373585937500801</c:v>
                </c:pt>
                <c:pt idx="386">
                  <c:v>0.134110664062496</c:v>
                </c:pt>
                <c:pt idx="387">
                  <c:v>0.13454265625001602</c:v>
                </c:pt>
                <c:pt idx="388">
                  <c:v>0.134964902343744</c:v>
                </c:pt>
                <c:pt idx="389">
                  <c:v>0.13534368164064001</c:v>
                </c:pt>
                <c:pt idx="390">
                  <c:v>0.13576523437500801</c:v>
                </c:pt>
                <c:pt idx="391">
                  <c:v>0.13611536132812802</c:v>
                </c:pt>
                <c:pt idx="392">
                  <c:v>0.135677792968736</c:v>
                </c:pt>
                <c:pt idx="393">
                  <c:v>0.13509211914064001</c:v>
                </c:pt>
                <c:pt idx="394">
                  <c:v>0.13468459960937598</c:v>
                </c:pt>
                <c:pt idx="395">
                  <c:v>0.13427160156249601</c:v>
                </c:pt>
                <c:pt idx="396">
                  <c:v>0.13385612304687999</c:v>
                </c:pt>
                <c:pt idx="397">
                  <c:v>0.133497929687488</c:v>
                </c:pt>
                <c:pt idx="398">
                  <c:v>0.132971738281248</c:v>
                </c:pt>
                <c:pt idx="399">
                  <c:v>0.13264538085936001</c:v>
                </c:pt>
                <c:pt idx="400">
                  <c:v>0.13270775390624001</c:v>
                </c:pt>
                <c:pt idx="401">
                  <c:v>0.13312800781251199</c:v>
                </c:pt>
                <c:pt idx="402">
                  <c:v>0.133467197265632</c:v>
                </c:pt>
                <c:pt idx="403">
                  <c:v>0.13381573242188799</c:v>
                </c:pt>
                <c:pt idx="404">
                  <c:v>0.134178896484384</c:v>
                </c:pt>
                <c:pt idx="405">
                  <c:v>0.13454743164064001</c:v>
                </c:pt>
                <c:pt idx="406">
                  <c:v>0.13495505859375997</c:v>
                </c:pt>
                <c:pt idx="407">
                  <c:v>0.13536486328124803</c:v>
                </c:pt>
                <c:pt idx="408">
                  <c:v>0.13569391601561601</c:v>
                </c:pt>
                <c:pt idx="409">
                  <c:v>0.13607388671875198</c:v>
                </c:pt>
                <c:pt idx="410">
                  <c:v>0.136404912109376</c:v>
                </c:pt>
                <c:pt idx="411">
                  <c:v>0.136760517578112</c:v>
                </c:pt>
                <c:pt idx="412">
                  <c:v>0.13708806640624002</c:v>
                </c:pt>
                <c:pt idx="413">
                  <c:v>0.13724562500000001</c:v>
                </c:pt>
                <c:pt idx="414">
                  <c:v>0.13762898437500801</c:v>
                </c:pt>
                <c:pt idx="415">
                  <c:v>0.13798896484374398</c:v>
                </c:pt>
                <c:pt idx="416">
                  <c:v>0.138351923828128</c:v>
                </c:pt>
                <c:pt idx="417">
                  <c:v>0.13870881835936</c:v>
                </c:pt>
                <c:pt idx="418">
                  <c:v>0.13907058593750399</c:v>
                </c:pt>
                <c:pt idx="419">
                  <c:v>0.13945682617187199</c:v>
                </c:pt>
                <c:pt idx="420">
                  <c:v>0.1398903125</c:v>
                </c:pt>
                <c:pt idx="421">
                  <c:v>0.14025387695312</c:v>
                </c:pt>
                <c:pt idx="422">
                  <c:v>0.14052323242188799</c:v>
                </c:pt>
                <c:pt idx="423">
                  <c:v>0.140909667968736</c:v>
                </c:pt>
                <c:pt idx="424">
                  <c:v>0.141262988281248</c:v>
                </c:pt>
                <c:pt idx="425">
                  <c:v>0.14163798828124802</c:v>
                </c:pt>
                <c:pt idx="426">
                  <c:v>0.141984736328128</c:v>
                </c:pt>
                <c:pt idx="427">
                  <c:v>0.142330390624992</c:v>
                </c:pt>
                <c:pt idx="428">
                  <c:v>0.142692958984384</c:v>
                </c:pt>
                <c:pt idx="429">
                  <c:v>0.143023388671872</c:v>
                </c:pt>
                <c:pt idx="430">
                  <c:v>0.14347736328124802</c:v>
                </c:pt>
                <c:pt idx="431">
                  <c:v>0.14381894531251199</c:v>
                </c:pt>
                <c:pt idx="432">
                  <c:v>0.14417325195312</c:v>
                </c:pt>
                <c:pt idx="433">
                  <c:v>0.14454416992188798</c:v>
                </c:pt>
                <c:pt idx="434">
                  <c:v>0.144977265624992</c:v>
                </c:pt>
                <c:pt idx="435">
                  <c:v>0.14543114257811202</c:v>
                </c:pt>
                <c:pt idx="436">
                  <c:v>0.14580334960937599</c:v>
                </c:pt>
                <c:pt idx="437">
                  <c:v>0.146179648437504</c:v>
                </c:pt>
                <c:pt idx="438">
                  <c:v>0.14655961914064</c:v>
                </c:pt>
                <c:pt idx="439">
                  <c:v>0.14699867187500801</c:v>
                </c:pt>
                <c:pt idx="440">
                  <c:v>0.14739714843750401</c:v>
                </c:pt>
                <c:pt idx="441">
                  <c:v>0.147802783203136</c:v>
                </c:pt>
                <c:pt idx="442">
                  <c:v>0.14816246093750399</c:v>
                </c:pt>
                <c:pt idx="443">
                  <c:v>0.14848961914063999</c:v>
                </c:pt>
                <c:pt idx="444">
                  <c:v>0.14881895507811202</c:v>
                </c:pt>
                <c:pt idx="445">
                  <c:v>0.14919922851561601</c:v>
                </c:pt>
                <c:pt idx="446">
                  <c:v>0.14953383789062399</c:v>
                </c:pt>
                <c:pt idx="447">
                  <c:v>0.14986239257811201</c:v>
                </c:pt>
                <c:pt idx="448">
                  <c:v>0.15019053710937599</c:v>
                </c:pt>
                <c:pt idx="449">
                  <c:v>0.15052803710937598</c:v>
                </c:pt>
                <c:pt idx="450">
                  <c:v>0.15086603515625602</c:v>
                </c:pt>
                <c:pt idx="451">
                  <c:v>0.15122550781251198</c:v>
                </c:pt>
                <c:pt idx="452">
                  <c:v>0.150431953124992</c:v>
                </c:pt>
                <c:pt idx="453">
                  <c:v>0.14756535156249601</c:v>
                </c:pt>
                <c:pt idx="454">
                  <c:v>0.143981083984384</c:v>
                </c:pt>
                <c:pt idx="455">
                  <c:v>0.14014893554687999</c:v>
                </c:pt>
                <c:pt idx="456">
                  <c:v>0.13622657226563201</c:v>
                </c:pt>
                <c:pt idx="457">
                  <c:v>0.13226262695312002</c:v>
                </c:pt>
                <c:pt idx="458">
                  <c:v>0.12827083007811202</c:v>
                </c:pt>
                <c:pt idx="459">
                  <c:v>0.12428689453126401</c:v>
                </c:pt>
                <c:pt idx="460">
                  <c:v>0.12035946289062401</c:v>
                </c:pt>
                <c:pt idx="461">
                  <c:v>0.116484736328128</c:v>
                </c:pt>
                <c:pt idx="462">
                  <c:v>0.11309036132812801</c:v>
                </c:pt>
                <c:pt idx="463">
                  <c:v>0.111837646484384</c:v>
                </c:pt>
                <c:pt idx="464">
                  <c:v>0.11125525390624</c:v>
                </c:pt>
                <c:pt idx="465">
                  <c:v>0.110683203124992</c:v>
                </c:pt>
                <c:pt idx="466">
                  <c:v>0.11031815429686398</c:v>
                </c:pt>
                <c:pt idx="467">
                  <c:v>0.10990555664064001</c:v>
                </c:pt>
                <c:pt idx="468">
                  <c:v>0.10937259765625601</c:v>
                </c:pt>
                <c:pt idx="469">
                  <c:v>0.108980488281248</c:v>
                </c:pt>
                <c:pt idx="470">
                  <c:v>0.10860569335935999</c:v>
                </c:pt>
                <c:pt idx="471">
                  <c:v>0.108201455078112</c:v>
                </c:pt>
                <c:pt idx="472">
                  <c:v>0.107726982421888</c:v>
                </c:pt>
                <c:pt idx="473">
                  <c:v>0.10728375</c:v>
                </c:pt>
                <c:pt idx="474">
                  <c:v>0.10680102539062401</c:v>
                </c:pt>
                <c:pt idx="475">
                  <c:v>0.10628806640623999</c:v>
                </c:pt>
                <c:pt idx="476">
                  <c:v>0.105770322265632</c:v>
                </c:pt>
                <c:pt idx="477">
                  <c:v>0.105235478515616</c:v>
                </c:pt>
                <c:pt idx="478">
                  <c:v>0.10484208007811199</c:v>
                </c:pt>
                <c:pt idx="479">
                  <c:v>0.10436771484374401</c:v>
                </c:pt>
                <c:pt idx="480">
                  <c:v>0.10371131835935998</c:v>
                </c:pt>
                <c:pt idx="481">
                  <c:v>0.102990664062496</c:v>
                </c:pt>
                <c:pt idx="482">
                  <c:v>0.102298457031264</c:v>
                </c:pt>
                <c:pt idx="483">
                  <c:v>0.101495742187488</c:v>
                </c:pt>
                <c:pt idx="484">
                  <c:v>0.100719384765632</c:v>
                </c:pt>
                <c:pt idx="485">
                  <c:v>9.9872802734367994E-2</c:v>
                </c:pt>
                <c:pt idx="486">
                  <c:v>9.9011005859359985E-2</c:v>
                </c:pt>
                <c:pt idx="487">
                  <c:v>9.8149404296863987E-2</c:v>
                </c:pt>
                <c:pt idx="488">
                  <c:v>9.7293964843744002E-2</c:v>
                </c:pt>
                <c:pt idx="489">
                  <c:v>9.660942382812801E-2</c:v>
                </c:pt>
                <c:pt idx="490">
                  <c:v>9.6127392578111995E-2</c:v>
                </c:pt>
                <c:pt idx="491">
                  <c:v>9.5732314453120013E-2</c:v>
                </c:pt>
                <c:pt idx="492">
                  <c:v>9.5232587890624013E-2</c:v>
                </c:pt>
                <c:pt idx="493">
                  <c:v>9.4905966796863986E-2</c:v>
                </c:pt>
                <c:pt idx="494">
                  <c:v>9.4985908203136016E-2</c:v>
                </c:pt>
                <c:pt idx="495">
                  <c:v>9.5316699218751993E-2</c:v>
                </c:pt>
                <c:pt idx="496">
                  <c:v>9.5684189453120003E-2</c:v>
                </c:pt>
                <c:pt idx="497">
                  <c:v>9.6014990234367992E-2</c:v>
                </c:pt>
                <c:pt idx="498">
                  <c:v>9.6373779296863984E-2</c:v>
                </c:pt>
                <c:pt idx="499">
                  <c:v>9.6693867187487986E-2</c:v>
                </c:pt>
                <c:pt idx="500">
                  <c:v>9.6900068359359992E-2</c:v>
                </c:pt>
                <c:pt idx="501">
                  <c:v>9.6577988281248001E-2</c:v>
                </c:pt>
                <c:pt idx="502">
                  <c:v>9.6151367187487999E-2</c:v>
                </c:pt>
                <c:pt idx="503">
                  <c:v>9.5825507812512006E-2</c:v>
                </c:pt>
                <c:pt idx="504">
                  <c:v>9.5757167968735998E-2</c:v>
                </c:pt>
                <c:pt idx="505">
                  <c:v>9.6089599609375992E-2</c:v>
                </c:pt>
                <c:pt idx="506">
                  <c:v>9.643993164064002E-2</c:v>
                </c:pt>
                <c:pt idx="507">
                  <c:v>9.6767480468735997E-2</c:v>
                </c:pt>
                <c:pt idx="508">
                  <c:v>9.7127753906239997E-2</c:v>
                </c:pt>
                <c:pt idx="509">
                  <c:v>9.7471718750016006E-2</c:v>
                </c:pt>
                <c:pt idx="510">
                  <c:v>9.7838564453120003E-2</c:v>
                </c:pt>
                <c:pt idx="511">
                  <c:v>9.8214550781247995E-2</c:v>
                </c:pt>
                <c:pt idx="512">
                  <c:v>9.8599999999999993E-2</c:v>
                </c:pt>
                <c:pt idx="513">
                  <c:v>9.9034374999999994E-2</c:v>
                </c:pt>
                <c:pt idx="514">
                  <c:v>9.9357949218752004E-2</c:v>
                </c:pt>
                <c:pt idx="515">
                  <c:v>9.9816699218751997E-2</c:v>
                </c:pt>
                <c:pt idx="516">
                  <c:v>0.100200351562496</c:v>
                </c:pt>
                <c:pt idx="517">
                  <c:v>0.10060857421875199</c:v>
                </c:pt>
                <c:pt idx="518">
                  <c:v>0.100961298828128</c:v>
                </c:pt>
                <c:pt idx="519">
                  <c:v>0.10136036132812801</c:v>
                </c:pt>
                <c:pt idx="520">
                  <c:v>0.101742822265632</c:v>
                </c:pt>
                <c:pt idx="521">
                  <c:v>0.10217849609376001</c:v>
                </c:pt>
                <c:pt idx="522">
                  <c:v>0.10255429687500801</c:v>
                </c:pt>
                <c:pt idx="523">
                  <c:v>0.102937646484384</c:v>
                </c:pt>
                <c:pt idx="524">
                  <c:v>0.103307177734368</c:v>
                </c:pt>
                <c:pt idx="525">
                  <c:v>0.103712607421888</c:v>
                </c:pt>
                <c:pt idx="526">
                  <c:v>0.10404005859376</c:v>
                </c:pt>
                <c:pt idx="527">
                  <c:v>0.104363535156256</c:v>
                </c:pt>
                <c:pt idx="528">
                  <c:v>0.104709384765632</c:v>
                </c:pt>
                <c:pt idx="529">
                  <c:v>0.10503873046873599</c:v>
                </c:pt>
                <c:pt idx="530">
                  <c:v>0.10548096679686399</c:v>
                </c:pt>
                <c:pt idx="531">
                  <c:v>0.105956835937504</c:v>
                </c:pt>
                <c:pt idx="532">
                  <c:v>0.10631043945312001</c:v>
                </c:pt>
                <c:pt idx="533">
                  <c:v>0.10664147460937599</c:v>
                </c:pt>
                <c:pt idx="534">
                  <c:v>0.10703925781251201</c:v>
                </c:pt>
                <c:pt idx="535">
                  <c:v>0.10740300781251201</c:v>
                </c:pt>
                <c:pt idx="536">
                  <c:v>0.1077690625</c:v>
                </c:pt>
                <c:pt idx="537">
                  <c:v>0.10809153320313601</c:v>
                </c:pt>
                <c:pt idx="538">
                  <c:v>0.108524521484384</c:v>
                </c:pt>
                <c:pt idx="539">
                  <c:v>0.10891663085935999</c:v>
                </c:pt>
                <c:pt idx="540">
                  <c:v>0.10932316406249599</c:v>
                </c:pt>
                <c:pt idx="541">
                  <c:v>0.10973954101561599</c:v>
                </c:pt>
                <c:pt idx="542">
                  <c:v>0.11013642578124801</c:v>
                </c:pt>
                <c:pt idx="543">
                  <c:v>0.11052882812499198</c:v>
                </c:pt>
                <c:pt idx="544">
                  <c:v>0.11090054687500801</c:v>
                </c:pt>
                <c:pt idx="545">
                  <c:v>0.11129693359376</c:v>
                </c:pt>
                <c:pt idx="546">
                  <c:v>0.11164715820313602</c:v>
                </c:pt>
                <c:pt idx="547">
                  <c:v>0.11206612304687999</c:v>
                </c:pt>
                <c:pt idx="548">
                  <c:v>0.11249036132812801</c:v>
                </c:pt>
                <c:pt idx="549">
                  <c:v>0.11285829101561601</c:v>
                </c:pt>
                <c:pt idx="550">
                  <c:v>0.11319419921875198</c:v>
                </c:pt>
                <c:pt idx="551">
                  <c:v>0.11355120117187199</c:v>
                </c:pt>
                <c:pt idx="552">
                  <c:v>0.11387426757811202</c:v>
                </c:pt>
                <c:pt idx="553">
                  <c:v>0.11428866210937599</c:v>
                </c:pt>
                <c:pt idx="554">
                  <c:v>0.11461193359375998</c:v>
                </c:pt>
                <c:pt idx="555">
                  <c:v>0.11508083007811201</c:v>
                </c:pt>
                <c:pt idx="556">
                  <c:v>0.11543454101561601</c:v>
                </c:pt>
                <c:pt idx="557">
                  <c:v>0.11583332031251199</c:v>
                </c:pt>
                <c:pt idx="558">
                  <c:v>0.116234179687488</c:v>
                </c:pt>
                <c:pt idx="559">
                  <c:v>0.11660668945312001</c:v>
                </c:pt>
                <c:pt idx="560">
                  <c:v>0.11707050781251199</c:v>
                </c:pt>
                <c:pt idx="561">
                  <c:v>0.11751862304687999</c:v>
                </c:pt>
                <c:pt idx="562">
                  <c:v>0.11792734375001603</c:v>
                </c:pt>
                <c:pt idx="563">
                  <c:v>0.118415537109376</c:v>
                </c:pt>
                <c:pt idx="564">
                  <c:v>0.118925410156256</c:v>
                </c:pt>
                <c:pt idx="565">
                  <c:v>0.11925435546873599</c:v>
                </c:pt>
                <c:pt idx="566">
                  <c:v>0.119692617187488</c:v>
                </c:pt>
                <c:pt idx="567">
                  <c:v>0.120161015624992</c:v>
                </c:pt>
                <c:pt idx="568">
                  <c:v>0.12058366210937599</c:v>
                </c:pt>
                <c:pt idx="569">
                  <c:v>0.12098929687500799</c:v>
                </c:pt>
                <c:pt idx="570">
                  <c:v>0.121493203124992</c:v>
                </c:pt>
                <c:pt idx="571">
                  <c:v>0.12192340820313601</c:v>
                </c:pt>
                <c:pt idx="572">
                  <c:v>0.122371025390624</c:v>
                </c:pt>
                <c:pt idx="573">
                  <c:v>0.12276203125001602</c:v>
                </c:pt>
                <c:pt idx="574">
                  <c:v>0.12321830078124801</c:v>
                </c:pt>
                <c:pt idx="575">
                  <c:v>0.123647509765632</c:v>
                </c:pt>
                <c:pt idx="576">
                  <c:v>0.12403145507811202</c:v>
                </c:pt>
                <c:pt idx="577">
                  <c:v>0.12440367187500799</c:v>
                </c:pt>
                <c:pt idx="578">
                  <c:v>0.12484680664064</c:v>
                </c:pt>
                <c:pt idx="579">
                  <c:v>0.12526716796873599</c:v>
                </c:pt>
                <c:pt idx="580">
                  <c:v>0.12566722656249601</c:v>
                </c:pt>
                <c:pt idx="581">
                  <c:v>0.12600353515625601</c:v>
                </c:pt>
                <c:pt idx="582">
                  <c:v>0.126475019531264</c:v>
                </c:pt>
                <c:pt idx="583">
                  <c:v>0.12683011718748802</c:v>
                </c:pt>
                <c:pt idx="584">
                  <c:v>0.12719328125001603</c:v>
                </c:pt>
                <c:pt idx="585">
                  <c:v>0.12754083007811201</c:v>
                </c:pt>
                <c:pt idx="586">
                  <c:v>0.127901601562496</c:v>
                </c:pt>
                <c:pt idx="587">
                  <c:v>0.128306738281248</c:v>
                </c:pt>
                <c:pt idx="588">
                  <c:v>0.12862782226563199</c:v>
                </c:pt>
                <c:pt idx="589">
                  <c:v>0.129045791015616</c:v>
                </c:pt>
                <c:pt idx="590">
                  <c:v>0.129467548828128</c:v>
                </c:pt>
                <c:pt idx="591">
                  <c:v>0.12980494140624002</c:v>
                </c:pt>
                <c:pt idx="592">
                  <c:v>0.129359921875008</c:v>
                </c:pt>
                <c:pt idx="593">
                  <c:v>0.128783300781248</c:v>
                </c:pt>
                <c:pt idx="594">
                  <c:v>0.12828097656249601</c:v>
                </c:pt>
                <c:pt idx="595">
                  <c:v>0.12766785156249599</c:v>
                </c:pt>
                <c:pt idx="596">
                  <c:v>0.12702906250000001</c:v>
                </c:pt>
                <c:pt idx="597">
                  <c:v>0.12646148437500801</c:v>
                </c:pt>
                <c:pt idx="598">
                  <c:v>0.12587720703126401</c:v>
                </c:pt>
                <c:pt idx="599">
                  <c:v>0.12533202148438399</c:v>
                </c:pt>
                <c:pt idx="600">
                  <c:v>0.124767236328128</c:v>
                </c:pt>
                <c:pt idx="601">
                  <c:v>0.12426621093750399</c:v>
                </c:pt>
                <c:pt idx="602">
                  <c:v>0.12376010742188799</c:v>
                </c:pt>
                <c:pt idx="603">
                  <c:v>0.123308417968736</c:v>
                </c:pt>
                <c:pt idx="604">
                  <c:v>0.122984345703136</c:v>
                </c:pt>
                <c:pt idx="605">
                  <c:v>0.122564384765632</c:v>
                </c:pt>
                <c:pt idx="606">
                  <c:v>0.12221833984374399</c:v>
                </c:pt>
                <c:pt idx="607">
                  <c:v>0.12183607421875199</c:v>
                </c:pt>
                <c:pt idx="608">
                  <c:v>0.12144486328124801</c:v>
                </c:pt>
                <c:pt idx="609">
                  <c:v>0.12106280273436799</c:v>
                </c:pt>
                <c:pt idx="610">
                  <c:v>0.12074141601561601</c:v>
                </c:pt>
                <c:pt idx="611">
                  <c:v>0.12041824218748801</c:v>
                </c:pt>
                <c:pt idx="612">
                  <c:v>0.12003976562499201</c:v>
                </c:pt>
                <c:pt idx="613">
                  <c:v>0.119555351562496</c:v>
                </c:pt>
                <c:pt idx="614">
                  <c:v>0.11899743164064</c:v>
                </c:pt>
                <c:pt idx="615">
                  <c:v>0.11836271484374399</c:v>
                </c:pt>
                <c:pt idx="616">
                  <c:v>0.11804103515625601</c:v>
                </c:pt>
                <c:pt idx="617">
                  <c:v>0.11793887695312001</c:v>
                </c:pt>
                <c:pt idx="618">
                  <c:v>0.11830204101561601</c:v>
                </c:pt>
                <c:pt idx="619">
                  <c:v>0.1186340625</c:v>
                </c:pt>
                <c:pt idx="620">
                  <c:v>0.119055019531264</c:v>
                </c:pt>
                <c:pt idx="621">
                  <c:v>0.11941599609375998</c:v>
                </c:pt>
                <c:pt idx="622">
                  <c:v>0.119870966796864</c:v>
                </c:pt>
                <c:pt idx="623">
                  <c:v>0.12021642578124801</c:v>
                </c:pt>
                <c:pt idx="624">
                  <c:v>0.12060643554688</c:v>
                </c:pt>
                <c:pt idx="625">
                  <c:v>0.121005908203136</c:v>
                </c:pt>
                <c:pt idx="626">
                  <c:v>0.12141681640624001</c:v>
                </c:pt>
                <c:pt idx="627">
                  <c:v>0.12176644531251199</c:v>
                </c:pt>
                <c:pt idx="628">
                  <c:v>0.12215358398438399</c:v>
                </c:pt>
                <c:pt idx="629">
                  <c:v>0.122573046875008</c:v>
                </c:pt>
                <c:pt idx="630">
                  <c:v>0.12291889648438399</c:v>
                </c:pt>
                <c:pt idx="631">
                  <c:v>0.12341226562499201</c:v>
                </c:pt>
                <c:pt idx="632">
                  <c:v>0.12388404296873599</c:v>
                </c:pt>
                <c:pt idx="633">
                  <c:v>0.12422125000000001</c:v>
                </c:pt>
                <c:pt idx="634">
                  <c:v>0.124590576171872</c:v>
                </c:pt>
                <c:pt idx="635">
                  <c:v>0.12492130859375998</c:v>
                </c:pt>
                <c:pt idx="636">
                  <c:v>0.1253725</c:v>
                </c:pt>
                <c:pt idx="637">
                  <c:v>0.12574531250000001</c:v>
                </c:pt>
                <c:pt idx="638">
                  <c:v>0.12608112304687999</c:v>
                </c:pt>
                <c:pt idx="639">
                  <c:v>0.12653041992188799</c:v>
                </c:pt>
                <c:pt idx="640">
                  <c:v>0.127000009765632</c:v>
                </c:pt>
                <c:pt idx="641">
                  <c:v>0.12746751953126401</c:v>
                </c:pt>
                <c:pt idx="642">
                  <c:v>0.12793025390624002</c:v>
                </c:pt>
                <c:pt idx="643">
                  <c:v>0.12832384765625601</c:v>
                </c:pt>
                <c:pt idx="644">
                  <c:v>0.12865956054687999</c:v>
                </c:pt>
                <c:pt idx="645">
                  <c:v>0.12904887695312001</c:v>
                </c:pt>
                <c:pt idx="646">
                  <c:v>0.129494902343744</c:v>
                </c:pt>
                <c:pt idx="647">
                  <c:v>0.129659716796864</c:v>
                </c:pt>
                <c:pt idx="648">
                  <c:v>0.12927387695312001</c:v>
                </c:pt>
                <c:pt idx="649">
                  <c:v>0.12887838867187199</c:v>
                </c:pt>
                <c:pt idx="650">
                  <c:v>0.12849314453126401</c:v>
                </c:pt>
                <c:pt idx="651">
                  <c:v>0.12815792968748801</c:v>
                </c:pt>
                <c:pt idx="652">
                  <c:v>0.12780551757811201</c:v>
                </c:pt>
                <c:pt idx="653">
                  <c:v>0.12736079101561601</c:v>
                </c:pt>
                <c:pt idx="654">
                  <c:v>0.12690591796873599</c:v>
                </c:pt>
                <c:pt idx="655">
                  <c:v>0.12651331054688</c:v>
                </c:pt>
                <c:pt idx="656">
                  <c:v>0.126038945312512</c:v>
                </c:pt>
                <c:pt idx="657">
                  <c:v>0.125575712890624</c:v>
                </c:pt>
                <c:pt idx="658">
                  <c:v>0.12515078125001602</c:v>
                </c:pt>
                <c:pt idx="659">
                  <c:v>0.12478851562499201</c:v>
                </c:pt>
                <c:pt idx="660">
                  <c:v>0.124415712890624</c:v>
                </c:pt>
                <c:pt idx="661">
                  <c:v>0.12409273437500799</c:v>
                </c:pt>
                <c:pt idx="662">
                  <c:v>0.123663125</c:v>
                </c:pt>
                <c:pt idx="663">
                  <c:v>0.12329518554687999</c:v>
                </c:pt>
                <c:pt idx="664">
                  <c:v>0.12280380859375999</c:v>
                </c:pt>
                <c:pt idx="665">
                  <c:v>0.122310048828128</c:v>
                </c:pt>
                <c:pt idx="666">
                  <c:v>0.121882929687488</c:v>
                </c:pt>
                <c:pt idx="667">
                  <c:v>0.12142706054687999</c:v>
                </c:pt>
                <c:pt idx="668">
                  <c:v>0.12102550781251199</c:v>
                </c:pt>
                <c:pt idx="669">
                  <c:v>0.12068173828124801</c:v>
                </c:pt>
                <c:pt idx="670">
                  <c:v>0.120278095703136</c:v>
                </c:pt>
                <c:pt idx="671">
                  <c:v>0.119953027343744</c:v>
                </c:pt>
                <c:pt idx="672">
                  <c:v>0.11952491210937599</c:v>
                </c:pt>
                <c:pt idx="673">
                  <c:v>0.11909739257811201</c:v>
                </c:pt>
                <c:pt idx="674">
                  <c:v>0.1187421875</c:v>
                </c:pt>
                <c:pt idx="675">
                  <c:v>0.11881380859375998</c:v>
                </c:pt>
                <c:pt idx="676">
                  <c:v>0.11879888671875198</c:v>
                </c:pt>
                <c:pt idx="677">
                  <c:v>0.11833954101561601</c:v>
                </c:pt>
                <c:pt idx="678">
                  <c:v>0.11790645507811201</c:v>
                </c:pt>
                <c:pt idx="679">
                  <c:v>0.11732515625001602</c:v>
                </c:pt>
                <c:pt idx="680">
                  <c:v>0.11698208007811201</c:v>
                </c:pt>
                <c:pt idx="681">
                  <c:v>0.11629086914064</c:v>
                </c:pt>
                <c:pt idx="682">
                  <c:v>0.11594392578124801</c:v>
                </c:pt>
                <c:pt idx="683">
                  <c:v>0.11550317382812801</c:v>
                </c:pt>
                <c:pt idx="684">
                  <c:v>0.11506760742188799</c:v>
                </c:pt>
                <c:pt idx="685">
                  <c:v>0.11458169921875198</c:v>
                </c:pt>
                <c:pt idx="686">
                  <c:v>0.11403232421875199</c:v>
                </c:pt>
                <c:pt idx="687">
                  <c:v>0.1135390625</c:v>
                </c:pt>
                <c:pt idx="688">
                  <c:v>0.11309771484374399</c:v>
                </c:pt>
                <c:pt idx="689">
                  <c:v>0.11264473632812801</c:v>
                </c:pt>
                <c:pt idx="690">
                  <c:v>0.11222985351561601</c:v>
                </c:pt>
                <c:pt idx="691">
                  <c:v>0.111895927734368</c:v>
                </c:pt>
                <c:pt idx="692">
                  <c:v>0.11131502929686399</c:v>
                </c:pt>
                <c:pt idx="693">
                  <c:v>0.110841757812512</c:v>
                </c:pt>
                <c:pt idx="694">
                  <c:v>0.110507148437504</c:v>
                </c:pt>
                <c:pt idx="695">
                  <c:v>0.110186162109376</c:v>
                </c:pt>
                <c:pt idx="696">
                  <c:v>0.11054862304688</c:v>
                </c:pt>
                <c:pt idx="697">
                  <c:v>0.11096450195312001</c:v>
                </c:pt>
                <c:pt idx="698">
                  <c:v>0.11133353515625601</c:v>
                </c:pt>
                <c:pt idx="699">
                  <c:v>0.11167948242188801</c:v>
                </c:pt>
                <c:pt idx="700">
                  <c:v>0.112127597656256</c:v>
                </c:pt>
                <c:pt idx="701">
                  <c:v>0.112534023437504</c:v>
                </c:pt>
                <c:pt idx="702">
                  <c:v>0.112917382812512</c:v>
                </c:pt>
                <c:pt idx="703">
                  <c:v>0.113255976562496</c:v>
                </c:pt>
                <c:pt idx="704">
                  <c:v>0.11368418945312</c:v>
                </c:pt>
                <c:pt idx="705">
                  <c:v>0.114018398437504</c:v>
                </c:pt>
                <c:pt idx="706">
                  <c:v>0.11448013671875198</c:v>
                </c:pt>
                <c:pt idx="707">
                  <c:v>0.11489551757811201</c:v>
                </c:pt>
                <c:pt idx="708">
                  <c:v>0.11534939453126401</c:v>
                </c:pt>
                <c:pt idx="709">
                  <c:v>0.115822578124992</c:v>
                </c:pt>
                <c:pt idx="710">
                  <c:v>0.11620264648438398</c:v>
                </c:pt>
                <c:pt idx="711">
                  <c:v>0.1166621875</c:v>
                </c:pt>
                <c:pt idx="712">
                  <c:v>0.117089912109376</c:v>
                </c:pt>
                <c:pt idx="713">
                  <c:v>0.11744719726563201</c:v>
                </c:pt>
                <c:pt idx="714">
                  <c:v>0.11789212890624001</c:v>
                </c:pt>
                <c:pt idx="715">
                  <c:v>0.11829755859375998</c:v>
                </c:pt>
                <c:pt idx="716">
                  <c:v>0.11879580078124802</c:v>
                </c:pt>
                <c:pt idx="717">
                  <c:v>0.119253164062496</c:v>
                </c:pt>
                <c:pt idx="718">
                  <c:v>0.11975240234374399</c:v>
                </c:pt>
                <c:pt idx="719">
                  <c:v>0.12018976562499201</c:v>
                </c:pt>
                <c:pt idx="720">
                  <c:v>0.120691484375008</c:v>
                </c:pt>
                <c:pt idx="721">
                  <c:v>0.121255673828128</c:v>
                </c:pt>
                <c:pt idx="722">
                  <c:v>0.12176744140624002</c:v>
                </c:pt>
                <c:pt idx="723">
                  <c:v>0.122284980468736</c:v>
                </c:pt>
                <c:pt idx="724">
                  <c:v>0.12284807617187199</c:v>
                </c:pt>
                <c:pt idx="725">
                  <c:v>0.12345026367187199</c:v>
                </c:pt>
                <c:pt idx="726">
                  <c:v>0.12399544921875198</c:v>
                </c:pt>
                <c:pt idx="727">
                  <c:v>0.12460141601561601</c:v>
                </c:pt>
                <c:pt idx="728">
                  <c:v>0.12523155273436801</c:v>
                </c:pt>
                <c:pt idx="729">
                  <c:v>0.12555194335936001</c:v>
                </c:pt>
                <c:pt idx="730">
                  <c:v>0.12591908203126401</c:v>
                </c:pt>
                <c:pt idx="731">
                  <c:v>0.126270908203136</c:v>
                </c:pt>
                <c:pt idx="732">
                  <c:v>0.126913076171872</c:v>
                </c:pt>
                <c:pt idx="733">
                  <c:v>0.12757733398438398</c:v>
                </c:pt>
                <c:pt idx="734">
                  <c:v>0.12821224609375997</c:v>
                </c:pt>
                <c:pt idx="735">
                  <c:v>0.12883561523436798</c:v>
                </c:pt>
                <c:pt idx="736">
                  <c:v>0.12937484375001601</c:v>
                </c:pt>
                <c:pt idx="737">
                  <c:v>0.129698017578112</c:v>
                </c:pt>
                <c:pt idx="738">
                  <c:v>0.13002994140624002</c:v>
                </c:pt>
                <c:pt idx="739">
                  <c:v>0.13035232421875198</c:v>
                </c:pt>
                <c:pt idx="740">
                  <c:v>0.130880898437504</c:v>
                </c:pt>
                <c:pt idx="741">
                  <c:v>0.131422509765632</c:v>
                </c:pt>
                <c:pt idx="742">
                  <c:v>0.131958154296864</c:v>
                </c:pt>
                <c:pt idx="743">
                  <c:v>0.13245131835936</c:v>
                </c:pt>
                <c:pt idx="744">
                  <c:v>0.13283188476563201</c:v>
                </c:pt>
                <c:pt idx="745">
                  <c:v>0.133334111328128</c:v>
                </c:pt>
                <c:pt idx="746">
                  <c:v>0.13379633789062401</c:v>
                </c:pt>
                <c:pt idx="747">
                  <c:v>0.13432989257811201</c:v>
                </c:pt>
                <c:pt idx="748">
                  <c:v>0.134930888671872</c:v>
                </c:pt>
                <c:pt idx="749">
                  <c:v>0.13551815429686401</c:v>
                </c:pt>
                <c:pt idx="750">
                  <c:v>0.13607577148438399</c:v>
                </c:pt>
                <c:pt idx="751">
                  <c:v>0.136697851562496</c:v>
                </c:pt>
                <c:pt idx="752">
                  <c:v>0.13720693359375999</c:v>
                </c:pt>
                <c:pt idx="753">
                  <c:v>0.13766021484374399</c:v>
                </c:pt>
                <c:pt idx="754">
                  <c:v>0.13814393554687998</c:v>
                </c:pt>
                <c:pt idx="755">
                  <c:v>0.13856200195312002</c:v>
                </c:pt>
                <c:pt idx="756">
                  <c:v>0.13892069335936</c:v>
                </c:pt>
                <c:pt idx="757">
                  <c:v>0.13932751953126402</c:v>
                </c:pt>
                <c:pt idx="758">
                  <c:v>0.139754042968736</c:v>
                </c:pt>
                <c:pt idx="759">
                  <c:v>0.14012237304687999</c:v>
                </c:pt>
                <c:pt idx="760">
                  <c:v>0.14064886718748801</c:v>
                </c:pt>
                <c:pt idx="761">
                  <c:v>0.14116262695312001</c:v>
                </c:pt>
                <c:pt idx="762">
                  <c:v>0.14162744140624001</c:v>
                </c:pt>
                <c:pt idx="763">
                  <c:v>0.14213911132812801</c:v>
                </c:pt>
                <c:pt idx="764">
                  <c:v>0.14271433593750399</c:v>
                </c:pt>
                <c:pt idx="765">
                  <c:v>0.14325356445312001</c:v>
                </c:pt>
                <c:pt idx="766">
                  <c:v>0.14385445312499201</c:v>
                </c:pt>
                <c:pt idx="767">
                  <c:v>0.14451244140624001</c:v>
                </c:pt>
                <c:pt idx="768">
                  <c:v>0.14508708007811202</c:v>
                </c:pt>
                <c:pt idx="769">
                  <c:v>0.14573481445312</c:v>
                </c:pt>
                <c:pt idx="770">
                  <c:v>0.14627702148438398</c:v>
                </c:pt>
                <c:pt idx="771">
                  <c:v>0.14687105468748801</c:v>
                </c:pt>
                <c:pt idx="772">
                  <c:v>0.14743077148438399</c:v>
                </c:pt>
                <c:pt idx="773">
                  <c:v>0.14775423828124801</c:v>
                </c:pt>
                <c:pt idx="774">
                  <c:v>0.14825069335936</c:v>
                </c:pt>
                <c:pt idx="775">
                  <c:v>0.14882413085936</c:v>
                </c:pt>
                <c:pt idx="776">
                  <c:v>0.14946351562499199</c:v>
                </c:pt>
                <c:pt idx="777">
                  <c:v>0.15008171875001602</c:v>
                </c:pt>
                <c:pt idx="778">
                  <c:v>0.15070568359375999</c:v>
                </c:pt>
                <c:pt idx="779">
                  <c:v>0.15108177734374398</c:v>
                </c:pt>
                <c:pt idx="780">
                  <c:v>0.151414902343744</c:v>
                </c:pt>
                <c:pt idx="781">
                  <c:v>0.151743046875008</c:v>
                </c:pt>
                <c:pt idx="782">
                  <c:v>0.152112177734368</c:v>
                </c:pt>
                <c:pt idx="783">
                  <c:v>0.152513837890624</c:v>
                </c:pt>
                <c:pt idx="784">
                  <c:v>0.15315262695312001</c:v>
                </c:pt>
                <c:pt idx="785">
                  <c:v>0.15353836914064001</c:v>
                </c:pt>
                <c:pt idx="786">
                  <c:v>0.15397732421875199</c:v>
                </c:pt>
                <c:pt idx="787">
                  <c:v>0.15431781250000001</c:v>
                </c:pt>
                <c:pt idx="788">
                  <c:v>0.15464058593750399</c:v>
                </c:pt>
                <c:pt idx="789">
                  <c:v>0.154991611328128</c:v>
                </c:pt>
                <c:pt idx="790">
                  <c:v>0.15533229492188799</c:v>
                </c:pt>
                <c:pt idx="791">
                  <c:v>0.155659345703136</c:v>
                </c:pt>
                <c:pt idx="792">
                  <c:v>0.15601046875001601</c:v>
                </c:pt>
                <c:pt idx="793">
                  <c:v>0.156435605468736</c:v>
                </c:pt>
                <c:pt idx="794">
                  <c:v>0.15680333984374398</c:v>
                </c:pt>
                <c:pt idx="795">
                  <c:v>0.15715108398438399</c:v>
                </c:pt>
                <c:pt idx="796">
                  <c:v>0.15747544921875198</c:v>
                </c:pt>
                <c:pt idx="797">
                  <c:v>0.15788984375001602</c:v>
                </c:pt>
                <c:pt idx="798">
                  <c:v>0.15831775390624001</c:v>
                </c:pt>
                <c:pt idx="799">
                  <c:v>0.15876706054688</c:v>
                </c:pt>
                <c:pt idx="800">
                  <c:v>0.159236855468736</c:v>
                </c:pt>
                <c:pt idx="801">
                  <c:v>0.15965521484374398</c:v>
                </c:pt>
                <c:pt idx="802">
                  <c:v>0.16007826171875197</c:v>
                </c:pt>
                <c:pt idx="803">
                  <c:v>0.160416660156256</c:v>
                </c:pt>
                <c:pt idx="804">
                  <c:v>0.160808662109376</c:v>
                </c:pt>
                <c:pt idx="805">
                  <c:v>0.16118505859375998</c:v>
                </c:pt>
                <c:pt idx="806">
                  <c:v>0.16158342773436798</c:v>
                </c:pt>
                <c:pt idx="807">
                  <c:v>0.16227921875001602</c:v>
                </c:pt>
                <c:pt idx="808">
                  <c:v>0.162665849609376</c:v>
                </c:pt>
                <c:pt idx="809">
                  <c:v>0.16300931640624003</c:v>
                </c:pt>
                <c:pt idx="810">
                  <c:v>0.16336820312499201</c:v>
                </c:pt>
                <c:pt idx="811">
                  <c:v>0.16370401367187198</c:v>
                </c:pt>
                <c:pt idx="812">
                  <c:v>0.16408984375001601</c:v>
                </c:pt>
                <c:pt idx="813">
                  <c:v>0.16446365234374399</c:v>
                </c:pt>
                <c:pt idx="814">
                  <c:v>0.16486023437500799</c:v>
                </c:pt>
                <c:pt idx="815">
                  <c:v>0.165226582031264</c:v>
                </c:pt>
                <c:pt idx="816">
                  <c:v>0.16564603515625601</c:v>
                </c:pt>
                <c:pt idx="817">
                  <c:v>0.16602761718748801</c:v>
                </c:pt>
                <c:pt idx="818">
                  <c:v>0.16638908203126401</c:v>
                </c:pt>
                <c:pt idx="819">
                  <c:v>0.16677412109376</c:v>
                </c:pt>
                <c:pt idx="820">
                  <c:v>0.16720183593750401</c:v>
                </c:pt>
                <c:pt idx="821">
                  <c:v>0.167607382812512</c:v>
                </c:pt>
                <c:pt idx="822">
                  <c:v>0.16800464843750401</c:v>
                </c:pt>
                <c:pt idx="823">
                  <c:v>0.16843457031251199</c:v>
                </c:pt>
                <c:pt idx="824">
                  <c:v>0.168837402343744</c:v>
                </c:pt>
                <c:pt idx="825">
                  <c:v>0.169215390624992</c:v>
                </c:pt>
                <c:pt idx="826">
                  <c:v>0.16958720703126401</c:v>
                </c:pt>
                <c:pt idx="827">
                  <c:v>0.16997324218748799</c:v>
                </c:pt>
                <c:pt idx="828">
                  <c:v>0.17037113281251198</c:v>
                </c:pt>
                <c:pt idx="829">
                  <c:v>0.17076333984374398</c:v>
                </c:pt>
                <c:pt idx="830">
                  <c:v>0.17113763671875198</c:v>
                </c:pt>
                <c:pt idx="831">
                  <c:v>0.17154685546873599</c:v>
                </c:pt>
                <c:pt idx="832">
                  <c:v>0.17194630859375998</c:v>
                </c:pt>
                <c:pt idx="833">
                  <c:v>0.17232896484374399</c:v>
                </c:pt>
                <c:pt idx="834">
                  <c:v>0.172706269531264</c:v>
                </c:pt>
                <c:pt idx="835">
                  <c:v>0.173099570312512</c:v>
                </c:pt>
                <c:pt idx="836">
                  <c:v>0.17358675781251198</c:v>
                </c:pt>
                <c:pt idx="837">
                  <c:v>0.17400074218748801</c:v>
                </c:pt>
                <c:pt idx="838">
                  <c:v>0.17433974609375999</c:v>
                </c:pt>
                <c:pt idx="839">
                  <c:v>0.17493933593750399</c:v>
                </c:pt>
                <c:pt idx="840">
                  <c:v>0.175376914062496</c:v>
                </c:pt>
                <c:pt idx="841">
                  <c:v>0.17586550781251201</c:v>
                </c:pt>
                <c:pt idx="842">
                  <c:v>0.17620707031251198</c:v>
                </c:pt>
                <c:pt idx="843">
                  <c:v>0.17665089843750401</c:v>
                </c:pt>
                <c:pt idx="844">
                  <c:v>0.17722822265625601</c:v>
                </c:pt>
                <c:pt idx="845">
                  <c:v>0.17789228515625602</c:v>
                </c:pt>
                <c:pt idx="846">
                  <c:v>0.17821994140624001</c:v>
                </c:pt>
                <c:pt idx="847">
                  <c:v>0.17856816406249601</c:v>
                </c:pt>
                <c:pt idx="848">
                  <c:v>0.17897201171875199</c:v>
                </c:pt>
                <c:pt idx="849">
                  <c:v>0.179315195312512</c:v>
                </c:pt>
                <c:pt idx="850">
                  <c:v>0.179993769531264</c:v>
                </c:pt>
                <c:pt idx="851">
                  <c:v>0.180396914062496</c:v>
                </c:pt>
                <c:pt idx="852">
                  <c:v>0.180741875</c:v>
                </c:pt>
                <c:pt idx="853">
                  <c:v>0.18116810546873599</c:v>
                </c:pt>
                <c:pt idx="854">
                  <c:v>0.18157611328124801</c:v>
                </c:pt>
                <c:pt idx="855">
                  <c:v>0.18192634765625601</c:v>
                </c:pt>
                <c:pt idx="856">
                  <c:v>0.18224962890624002</c:v>
                </c:pt>
                <c:pt idx="857">
                  <c:v>0.182631679687488</c:v>
                </c:pt>
                <c:pt idx="858">
                  <c:v>0.18302976562499201</c:v>
                </c:pt>
                <c:pt idx="859">
                  <c:v>0.18336666015625602</c:v>
                </c:pt>
                <c:pt idx="860">
                  <c:v>0.183743242187488</c:v>
                </c:pt>
                <c:pt idx="861">
                  <c:v>0.18409707031251199</c:v>
                </c:pt>
                <c:pt idx="862">
                  <c:v>0.18441894531251199</c:v>
                </c:pt>
                <c:pt idx="863">
                  <c:v>0.18501785156249601</c:v>
                </c:pt>
                <c:pt idx="864">
                  <c:v>0.18539552734374398</c:v>
                </c:pt>
                <c:pt idx="865">
                  <c:v>0.18573601562499201</c:v>
                </c:pt>
                <c:pt idx="866">
                  <c:v>0.186070136718752</c:v>
                </c:pt>
                <c:pt idx="867">
                  <c:v>0.186443730468736</c:v>
                </c:pt>
                <c:pt idx="868">
                  <c:v>0.18685783203126402</c:v>
                </c:pt>
                <c:pt idx="869">
                  <c:v>0.187218710937504</c:v>
                </c:pt>
                <c:pt idx="870">
                  <c:v>0.18761796875001602</c:v>
                </c:pt>
                <c:pt idx="871">
                  <c:v>0.18806289062499201</c:v>
                </c:pt>
                <c:pt idx="872">
                  <c:v>0.18850572265625601</c:v>
                </c:pt>
                <c:pt idx="873">
                  <c:v>0.188906601562496</c:v>
                </c:pt>
                <c:pt idx="874">
                  <c:v>0.18929671875001602</c:v>
                </c:pt>
                <c:pt idx="875">
                  <c:v>0.189719453124992</c:v>
                </c:pt>
                <c:pt idx="876">
                  <c:v>0.19013623046873598</c:v>
                </c:pt>
                <c:pt idx="877">
                  <c:v>0.19053708984374398</c:v>
                </c:pt>
                <c:pt idx="878">
                  <c:v>0.190921835937504</c:v>
                </c:pt>
                <c:pt idx="879">
                  <c:v>0.19133900390624001</c:v>
                </c:pt>
                <c:pt idx="880">
                  <c:v>0.19174255859375999</c:v>
                </c:pt>
                <c:pt idx="881">
                  <c:v>0.19207328125001602</c:v>
                </c:pt>
                <c:pt idx="882">
                  <c:v>0.192420742187488</c:v>
                </c:pt>
                <c:pt idx="883">
                  <c:v>0.19274998046873598</c:v>
                </c:pt>
                <c:pt idx="884">
                  <c:v>0.19315193359375998</c:v>
                </c:pt>
                <c:pt idx="885">
                  <c:v>0.19355</c:v>
                </c:pt>
                <c:pt idx="886">
                  <c:v>0.19419277343750399</c:v>
                </c:pt>
                <c:pt idx="887">
                  <c:v>0.19457205078124801</c:v>
                </c:pt>
                <c:pt idx="888">
                  <c:v>0.19489283203126401</c:v>
                </c:pt>
                <c:pt idx="889">
                  <c:v>0.19564999999999999</c:v>
                </c:pt>
                <c:pt idx="890">
                  <c:v>0.19609671875001602</c:v>
                </c:pt>
                <c:pt idx="891">
                  <c:v>0.19651439453126401</c:v>
                </c:pt>
                <c:pt idx="892">
                  <c:v>0.197121347656256</c:v>
                </c:pt>
                <c:pt idx="893">
                  <c:v>0.19750748046873598</c:v>
                </c:pt>
                <c:pt idx="894">
                  <c:v>0.19786617187500799</c:v>
                </c:pt>
                <c:pt idx="895">
                  <c:v>0.19856255859375999</c:v>
                </c:pt>
                <c:pt idx="896">
                  <c:v>0.198951777343744</c:v>
                </c:pt>
                <c:pt idx="897">
                  <c:v>0.19952630859375997</c:v>
                </c:pt>
                <c:pt idx="898">
                  <c:v>0.199864511718752</c:v>
                </c:pt>
                <c:pt idx="899">
                  <c:v>0.20022835937500799</c:v>
                </c:pt>
                <c:pt idx="900">
                  <c:v>0.20056109375001602</c:v>
                </c:pt>
                <c:pt idx="901">
                  <c:v>0.20110140625001602</c:v>
                </c:pt>
                <c:pt idx="902">
                  <c:v>0.201638144531264</c:v>
                </c:pt>
                <c:pt idx="903">
                  <c:v>0.20216205078124802</c:v>
                </c:pt>
                <c:pt idx="904">
                  <c:v>0.20266873046873599</c:v>
                </c:pt>
                <c:pt idx="905">
                  <c:v>0.20320994140624002</c:v>
                </c:pt>
                <c:pt idx="906">
                  <c:v>0.203843164062496</c:v>
                </c:pt>
                <c:pt idx="907">
                  <c:v>0.20442656249999999</c:v>
                </c:pt>
                <c:pt idx="908">
                  <c:v>0.20490111328124802</c:v>
                </c:pt>
                <c:pt idx="909">
                  <c:v>0.205340273437504</c:v>
                </c:pt>
                <c:pt idx="910">
                  <c:v>0.20570324218748801</c:v>
                </c:pt>
                <c:pt idx="911">
                  <c:v>0.206092070312512</c:v>
                </c:pt>
                <c:pt idx="912">
                  <c:v>0.20643144531251201</c:v>
                </c:pt>
                <c:pt idx="913">
                  <c:v>0.20699017578124801</c:v>
                </c:pt>
                <c:pt idx="914">
                  <c:v>0.20746095703126402</c:v>
                </c:pt>
                <c:pt idx="915">
                  <c:v>0.207995117187488</c:v>
                </c:pt>
                <c:pt idx="916">
                  <c:v>0.208574023437504</c:v>
                </c:pt>
                <c:pt idx="917">
                  <c:v>0.208981640624992</c:v>
                </c:pt>
                <c:pt idx="918">
                  <c:v>0.209416328124992</c:v>
                </c:pt>
                <c:pt idx="919">
                  <c:v>0.20985070312499202</c:v>
                </c:pt>
                <c:pt idx="920">
                  <c:v>0.21026619140624001</c:v>
                </c:pt>
                <c:pt idx="921">
                  <c:v>0.21066226562499199</c:v>
                </c:pt>
                <c:pt idx="922">
                  <c:v>0.21104642578124802</c:v>
                </c:pt>
                <c:pt idx="923">
                  <c:v>0.21148169921875198</c:v>
                </c:pt>
                <c:pt idx="924">
                  <c:v>0.21194244140624002</c:v>
                </c:pt>
                <c:pt idx="925">
                  <c:v>0.21235861328124803</c:v>
                </c:pt>
                <c:pt idx="926">
                  <c:v>0.21283755859376</c:v>
                </c:pt>
                <c:pt idx="927">
                  <c:v>0.21328716796873598</c:v>
                </c:pt>
                <c:pt idx="928">
                  <c:v>0.21375804687500799</c:v>
                </c:pt>
                <c:pt idx="929">
                  <c:v>0.21418626953126402</c:v>
                </c:pt>
                <c:pt idx="930">
                  <c:v>0.214633867187488</c:v>
                </c:pt>
                <c:pt idx="931">
                  <c:v>0.21511988281251199</c:v>
                </c:pt>
                <c:pt idx="932">
                  <c:v>0.21560886718748801</c:v>
                </c:pt>
                <c:pt idx="933">
                  <c:v>0.2160746875</c:v>
                </c:pt>
                <c:pt idx="934">
                  <c:v>0.216530351562496</c:v>
                </c:pt>
                <c:pt idx="935">
                  <c:v>0.21702074218748801</c:v>
                </c:pt>
                <c:pt idx="936">
                  <c:v>0.21744138671875199</c:v>
                </c:pt>
                <c:pt idx="937">
                  <c:v>0.217935957031264</c:v>
                </c:pt>
                <c:pt idx="938">
                  <c:v>0.218399765624992</c:v>
                </c:pt>
                <c:pt idx="939">
                  <c:v>0.218896035156256</c:v>
                </c:pt>
                <c:pt idx="940">
                  <c:v>0.21939675781251203</c:v>
                </c:pt>
                <c:pt idx="941">
                  <c:v>0.2199325</c:v>
                </c:pt>
                <c:pt idx="942">
                  <c:v>0.22044248046873599</c:v>
                </c:pt>
                <c:pt idx="943">
                  <c:v>0.22096876953126401</c:v>
                </c:pt>
                <c:pt idx="944">
                  <c:v>0.22148171875001602</c:v>
                </c:pt>
                <c:pt idx="945">
                  <c:v>0.222029199218752</c:v>
                </c:pt>
                <c:pt idx="946">
                  <c:v>0.222557285156256</c:v>
                </c:pt>
                <c:pt idx="947">
                  <c:v>0.22303234375001602</c:v>
                </c:pt>
                <c:pt idx="948">
                  <c:v>0.22357583984374399</c:v>
                </c:pt>
                <c:pt idx="949">
                  <c:v>0.22410333984374398</c:v>
                </c:pt>
                <c:pt idx="950">
                  <c:v>0.22459480468748799</c:v>
                </c:pt>
                <c:pt idx="951">
                  <c:v>0.22509662109376</c:v>
                </c:pt>
                <c:pt idx="952">
                  <c:v>0.22557029296873599</c:v>
                </c:pt>
                <c:pt idx="953">
                  <c:v>0.22607679687500801</c:v>
                </c:pt>
                <c:pt idx="954">
                  <c:v>0.22656320312499201</c:v>
                </c:pt>
                <c:pt idx="955">
                  <c:v>0.22702224609375998</c:v>
                </c:pt>
                <c:pt idx="956">
                  <c:v>0.22749662109375998</c:v>
                </c:pt>
                <c:pt idx="957">
                  <c:v>0.22798501953126402</c:v>
                </c:pt>
                <c:pt idx="958">
                  <c:v>0.22836130859375997</c:v>
                </c:pt>
                <c:pt idx="959">
                  <c:v>0.22878175781251203</c:v>
                </c:pt>
                <c:pt idx="960">
                  <c:v>0.22924082031251203</c:v>
                </c:pt>
                <c:pt idx="961">
                  <c:v>0.22969847656249603</c:v>
                </c:pt>
                <c:pt idx="962">
                  <c:v>0.230136738281248</c:v>
                </c:pt>
                <c:pt idx="963">
                  <c:v>0.23053978515625601</c:v>
                </c:pt>
                <c:pt idx="964">
                  <c:v>0.23096908203126401</c:v>
                </c:pt>
                <c:pt idx="965">
                  <c:v>0.231406542968736</c:v>
                </c:pt>
                <c:pt idx="966">
                  <c:v>0.23183525390624002</c:v>
                </c:pt>
                <c:pt idx="967">
                  <c:v>0.23222597656249602</c:v>
                </c:pt>
                <c:pt idx="968">
                  <c:v>0.23270431640624001</c:v>
                </c:pt>
                <c:pt idx="969">
                  <c:v>0.23310279296873598</c:v>
                </c:pt>
                <c:pt idx="970">
                  <c:v>0.23351121093750396</c:v>
                </c:pt>
                <c:pt idx="971">
                  <c:v>0.23393068359375999</c:v>
                </c:pt>
                <c:pt idx="972">
                  <c:v>0.23436644531251202</c:v>
                </c:pt>
                <c:pt idx="973">
                  <c:v>0.23478134765625602</c:v>
                </c:pt>
                <c:pt idx="974">
                  <c:v>0.23525431640624</c:v>
                </c:pt>
                <c:pt idx="975">
                  <c:v>0.23569865234374399</c:v>
                </c:pt>
                <c:pt idx="976">
                  <c:v>0.23616673828124801</c:v>
                </c:pt>
                <c:pt idx="977">
                  <c:v>0.23669244140624002</c:v>
                </c:pt>
                <c:pt idx="978">
                  <c:v>0.23718779296873599</c:v>
                </c:pt>
                <c:pt idx="979">
                  <c:v>0.23771199218748798</c:v>
                </c:pt>
                <c:pt idx="980">
                  <c:v>0.23821689453126402</c:v>
                </c:pt>
                <c:pt idx="981">
                  <c:v>0.23868609375001598</c:v>
                </c:pt>
                <c:pt idx="982">
                  <c:v>0.23924033203126402</c:v>
                </c:pt>
                <c:pt idx="983">
                  <c:v>0.23984650390624002</c:v>
                </c:pt>
                <c:pt idx="984">
                  <c:v>0.240408300781248</c:v>
                </c:pt>
                <c:pt idx="985">
                  <c:v>0.240989296875008</c:v>
                </c:pt>
                <c:pt idx="986">
                  <c:v>0.24155707031251203</c:v>
                </c:pt>
                <c:pt idx="987">
                  <c:v>0.24206466796873599</c:v>
                </c:pt>
                <c:pt idx="988">
                  <c:v>0.24265042968748798</c:v>
                </c:pt>
                <c:pt idx="989">
                  <c:v>0.24323322265625602</c:v>
                </c:pt>
                <c:pt idx="990">
                  <c:v>0.243830332031264</c:v>
                </c:pt>
                <c:pt idx="991">
                  <c:v>0.24447908203126401</c:v>
                </c:pt>
                <c:pt idx="992">
                  <c:v>0.24510474609375998</c:v>
                </c:pt>
                <c:pt idx="993">
                  <c:v>0.24568105468748799</c:v>
                </c:pt>
                <c:pt idx="994">
                  <c:v>0.246291406250016</c:v>
                </c:pt>
                <c:pt idx="995">
                  <c:v>0.24694103515625601</c:v>
                </c:pt>
                <c:pt idx="996">
                  <c:v>0.24763324218748797</c:v>
                </c:pt>
                <c:pt idx="997">
                  <c:v>0.248305449218752</c:v>
                </c:pt>
                <c:pt idx="998">
                  <c:v>0.2489259375</c:v>
                </c:pt>
                <c:pt idx="999">
                  <c:v>0.24963833984374398</c:v>
                </c:pt>
                <c:pt idx="1000">
                  <c:v>0.25029503906249601</c:v>
                </c:pt>
                <c:pt idx="1001">
                  <c:v>0.250934414062496</c:v>
                </c:pt>
                <c:pt idx="1002">
                  <c:v>0.25164035156249603</c:v>
                </c:pt>
                <c:pt idx="1003">
                  <c:v>0.25231744140624002</c:v>
                </c:pt>
                <c:pt idx="1004">
                  <c:v>0.25295912109376001</c:v>
                </c:pt>
                <c:pt idx="1005">
                  <c:v>0.25363390625001597</c:v>
                </c:pt>
                <c:pt idx="1006">
                  <c:v>0.25430105468748798</c:v>
                </c:pt>
                <c:pt idx="1007">
                  <c:v>0.25500171875001598</c:v>
                </c:pt>
                <c:pt idx="1008">
                  <c:v>0.255743261718752</c:v>
                </c:pt>
                <c:pt idx="1009">
                  <c:v>0.25647554687500801</c:v>
                </c:pt>
                <c:pt idx="1010">
                  <c:v>0.25723419921875201</c:v>
                </c:pt>
                <c:pt idx="1011">
                  <c:v>0.25796857421875197</c:v>
                </c:pt>
                <c:pt idx="1012">
                  <c:v>0.258666660156256</c:v>
                </c:pt>
                <c:pt idx="1013">
                  <c:v>0.25941078125001599</c:v>
                </c:pt>
                <c:pt idx="1014">
                  <c:v>0.26021220703126402</c:v>
                </c:pt>
                <c:pt idx="1015">
                  <c:v>0.260909375</c:v>
                </c:pt>
                <c:pt idx="1016">
                  <c:v>0.26165162109376</c:v>
                </c:pt>
                <c:pt idx="1017">
                  <c:v>0.26239236328124799</c:v>
                </c:pt>
                <c:pt idx="1018">
                  <c:v>0.26317201171875199</c:v>
                </c:pt>
                <c:pt idx="1019">
                  <c:v>0.26390439453126402</c:v>
                </c:pt>
                <c:pt idx="1020">
                  <c:v>0.26465597656249601</c:v>
                </c:pt>
                <c:pt idx="1021">
                  <c:v>0.26548238281251202</c:v>
                </c:pt>
                <c:pt idx="1022">
                  <c:v>0.26628419921875196</c:v>
                </c:pt>
                <c:pt idx="1023">
                  <c:v>0.26707935546873601</c:v>
                </c:pt>
                <c:pt idx="1024">
                  <c:v>0.267816718750016</c:v>
                </c:pt>
                <c:pt idx="1025">
                  <c:v>0.26865195312499202</c:v>
                </c:pt>
                <c:pt idx="1026">
                  <c:v>0.26937121093750399</c:v>
                </c:pt>
                <c:pt idx="1027">
                  <c:v>0.27015414062499199</c:v>
                </c:pt>
                <c:pt idx="1028">
                  <c:v>0.27094044921875199</c:v>
                </c:pt>
                <c:pt idx="1029">
                  <c:v>0.27175818359375997</c:v>
                </c:pt>
                <c:pt idx="1030">
                  <c:v>0.27255582031251202</c:v>
                </c:pt>
                <c:pt idx="1031">
                  <c:v>0.27332373046873598</c:v>
                </c:pt>
                <c:pt idx="1032">
                  <c:v>0.274081972656256</c:v>
                </c:pt>
                <c:pt idx="1033">
                  <c:v>0.274880117187488</c:v>
                </c:pt>
                <c:pt idx="1034">
                  <c:v>0.27569566406249602</c:v>
                </c:pt>
                <c:pt idx="1035">
                  <c:v>0.27653716796873601</c:v>
                </c:pt>
                <c:pt idx="1036">
                  <c:v>0.27744173828124802</c:v>
                </c:pt>
                <c:pt idx="1037">
                  <c:v>0.27830880859376</c:v>
                </c:pt>
                <c:pt idx="1038">
                  <c:v>0.27907701171875199</c:v>
                </c:pt>
                <c:pt idx="1039">
                  <c:v>0.27988410156249605</c:v>
                </c:pt>
                <c:pt idx="1040">
                  <c:v>0.28069080078124803</c:v>
                </c:pt>
                <c:pt idx="1041">
                  <c:v>0.28155757812499199</c:v>
                </c:pt>
                <c:pt idx="1042">
                  <c:v>0.28238873046873597</c:v>
                </c:pt>
                <c:pt idx="1043">
                  <c:v>0.28323154296873598</c:v>
                </c:pt>
                <c:pt idx="1044">
                  <c:v>0.28409244140624001</c:v>
                </c:pt>
                <c:pt idx="1045">
                  <c:v>0.284894765624992</c:v>
                </c:pt>
                <c:pt idx="1046">
                  <c:v>0.28573070312499199</c:v>
                </c:pt>
                <c:pt idx="1047">
                  <c:v>0.28654673828124799</c:v>
                </c:pt>
                <c:pt idx="1048">
                  <c:v>0.28742585937500797</c:v>
                </c:pt>
                <c:pt idx="1049">
                  <c:v>0.28826476562499198</c:v>
                </c:pt>
                <c:pt idx="1050">
                  <c:v>0.28913025390624003</c:v>
                </c:pt>
                <c:pt idx="1051">
                  <c:v>0.28995625000000003</c:v>
                </c:pt>
                <c:pt idx="1052">
                  <c:v>0.29086490234374401</c:v>
                </c:pt>
                <c:pt idx="1053">
                  <c:v>0.29174132812499198</c:v>
                </c:pt>
                <c:pt idx="1054">
                  <c:v>0.29262470703126403</c:v>
                </c:pt>
                <c:pt idx="1055">
                  <c:v>0.29348550781251204</c:v>
                </c:pt>
                <c:pt idx="1056">
                  <c:v>0.29436869140624</c:v>
                </c:pt>
                <c:pt idx="1057">
                  <c:v>0.29522839843750398</c:v>
                </c:pt>
                <c:pt idx="1058">
                  <c:v>0.29615525390624003</c:v>
                </c:pt>
                <c:pt idx="1059">
                  <c:v>0.29707544921875201</c:v>
                </c:pt>
                <c:pt idx="1060">
                  <c:v>0.297945605468736</c:v>
                </c:pt>
                <c:pt idx="1061">
                  <c:v>0.29883873046873599</c:v>
                </c:pt>
                <c:pt idx="1062">
                  <c:v>0.29978578125001598</c:v>
                </c:pt>
                <c:pt idx="1063">
                  <c:v>0.30073601562499203</c:v>
                </c:pt>
                <c:pt idx="1064">
                  <c:v>0.30163898437500802</c:v>
                </c:pt>
                <c:pt idx="1065">
                  <c:v>0.30261816406249603</c:v>
                </c:pt>
                <c:pt idx="1066">
                  <c:v>0.30357068359375999</c:v>
                </c:pt>
                <c:pt idx="1067">
                  <c:v>0.30453632812499198</c:v>
                </c:pt>
                <c:pt idx="1068">
                  <c:v>0.30544369140624</c:v>
                </c:pt>
                <c:pt idx="1069">
                  <c:v>0.306359785156256</c:v>
                </c:pt>
                <c:pt idx="1070">
                  <c:v>0.30731648437500797</c:v>
                </c:pt>
                <c:pt idx="1071">
                  <c:v>0.30823070312499201</c:v>
                </c:pt>
                <c:pt idx="1072">
                  <c:v>0.30912324218748799</c:v>
                </c:pt>
                <c:pt idx="1073">
                  <c:v>0.310018867187488</c:v>
                </c:pt>
                <c:pt idx="1074">
                  <c:v>0.31094054687500799</c:v>
                </c:pt>
                <c:pt idx="1075">
                  <c:v>0.31182582031251205</c:v>
                </c:pt>
                <c:pt idx="1076">
                  <c:v>0.31275904296873597</c:v>
                </c:pt>
                <c:pt idx="1077">
                  <c:v>0.31368330078124801</c:v>
                </c:pt>
                <c:pt idx="1078">
                  <c:v>0.31460558593750398</c:v>
                </c:pt>
                <c:pt idx="1079">
                  <c:v>0.31555431640624004</c:v>
                </c:pt>
                <c:pt idx="1080">
                  <c:v>0.31648037109375998</c:v>
                </c:pt>
                <c:pt idx="1081">
                  <c:v>0.31741826171875198</c:v>
                </c:pt>
                <c:pt idx="1082">
                  <c:v>0.31837666015625599</c:v>
                </c:pt>
                <c:pt idx="1083">
                  <c:v>0.3193315625</c:v>
                </c:pt>
                <c:pt idx="1084">
                  <c:v>0.32027791015615997</c:v>
                </c:pt>
                <c:pt idx="1085">
                  <c:v>0.32123648437504004</c:v>
                </c:pt>
                <c:pt idx="1086">
                  <c:v>0.32218742187487998</c:v>
                </c:pt>
                <c:pt idx="1087">
                  <c:v>0.32318291015616002</c:v>
                </c:pt>
                <c:pt idx="1088">
                  <c:v>0.32418474609375997</c:v>
                </c:pt>
                <c:pt idx="1089">
                  <c:v>0.32522001953120006</c:v>
                </c:pt>
                <c:pt idx="1090">
                  <c:v>0.32627499999999998</c:v>
                </c:pt>
                <c:pt idx="1091">
                  <c:v>0.32724720703136001</c:v>
                </c:pt>
                <c:pt idx="1092">
                  <c:v>0.32827382812512002</c:v>
                </c:pt>
                <c:pt idx="1093">
                  <c:v>0.32927371093759999</c:v>
                </c:pt>
                <c:pt idx="1094">
                  <c:v>0.33031324218751995</c:v>
                </c:pt>
                <c:pt idx="1095">
                  <c:v>0.33135656250015999</c:v>
                </c:pt>
                <c:pt idx="1096">
                  <c:v>0.33237792968736002</c:v>
                </c:pt>
                <c:pt idx="1097">
                  <c:v>0.33338664062495998</c:v>
                </c:pt>
                <c:pt idx="1098">
                  <c:v>0.33435316406240001</c:v>
                </c:pt>
                <c:pt idx="1099">
                  <c:v>0.3353944140624</c:v>
                </c:pt>
                <c:pt idx="1100">
                  <c:v>0.33638554687487998</c:v>
                </c:pt>
                <c:pt idx="1101">
                  <c:v>0.33747042968736002</c:v>
                </c:pt>
                <c:pt idx="1102">
                  <c:v>0.3384606640624</c:v>
                </c:pt>
                <c:pt idx="1103">
                  <c:v>0.33950488281248004</c:v>
                </c:pt>
                <c:pt idx="1104">
                  <c:v>0.34050625000000001</c:v>
                </c:pt>
                <c:pt idx="1105">
                  <c:v>0.34148718750015999</c:v>
                </c:pt>
                <c:pt idx="1106">
                  <c:v>0.34253371093759999</c:v>
                </c:pt>
                <c:pt idx="1107">
                  <c:v>0.34355835937504003</c:v>
                </c:pt>
                <c:pt idx="1108">
                  <c:v>0.34466523437504004</c:v>
                </c:pt>
                <c:pt idx="1109">
                  <c:v>0.34566667968736003</c:v>
                </c:pt>
                <c:pt idx="1110">
                  <c:v>0.34669648437504003</c:v>
                </c:pt>
                <c:pt idx="1111">
                  <c:v>0.34776300781248004</c:v>
                </c:pt>
                <c:pt idx="1112">
                  <c:v>0.34880953124991998</c:v>
                </c:pt>
                <c:pt idx="1113">
                  <c:v>0.34984417968736004</c:v>
                </c:pt>
                <c:pt idx="1114">
                  <c:v>0.35088953124992001</c:v>
                </c:pt>
                <c:pt idx="1115">
                  <c:v>0.3519812890624</c:v>
                </c:pt>
                <c:pt idx="1116">
                  <c:v>0.3530487890624</c:v>
                </c:pt>
                <c:pt idx="1117">
                  <c:v>0.35408398437504002</c:v>
                </c:pt>
                <c:pt idx="1118">
                  <c:v>0.35506175781248001</c:v>
                </c:pt>
                <c:pt idx="1119">
                  <c:v>0.35610636718751998</c:v>
                </c:pt>
                <c:pt idx="1120">
                  <c:v>0.35717289062495994</c:v>
                </c:pt>
                <c:pt idx="1121">
                  <c:v>0.35822675781248003</c:v>
                </c:pt>
                <c:pt idx="1122">
                  <c:v>0.35925468750015999</c:v>
                </c:pt>
                <c:pt idx="1123">
                  <c:v>0.36027890624991998</c:v>
                </c:pt>
                <c:pt idx="1124">
                  <c:v>0.36128722656256007</c:v>
                </c:pt>
                <c:pt idx="1125">
                  <c:v>0.36229175781248002</c:v>
                </c:pt>
                <c:pt idx="1126">
                  <c:v>0.36325960937504004</c:v>
                </c:pt>
                <c:pt idx="1127">
                  <c:v>0.36432253906240003</c:v>
                </c:pt>
                <c:pt idx="1128">
                  <c:v>0.36539371093759998</c:v>
                </c:pt>
                <c:pt idx="1129">
                  <c:v>0.36642140624991998</c:v>
                </c:pt>
                <c:pt idx="1130">
                  <c:v>0.36746406250016</c:v>
                </c:pt>
                <c:pt idx="1131">
                  <c:v>0.36848132812512002</c:v>
                </c:pt>
                <c:pt idx="1132">
                  <c:v>0.36954503906239999</c:v>
                </c:pt>
                <c:pt idx="1133">
                  <c:v>0.37061601562495994</c:v>
                </c:pt>
                <c:pt idx="1134">
                  <c:v>0.37171765624991998</c:v>
                </c:pt>
                <c:pt idx="1135">
                  <c:v>0.37280503906240003</c:v>
                </c:pt>
                <c:pt idx="1136">
                  <c:v>0.3738925390624</c:v>
                </c:pt>
                <c:pt idx="1137">
                  <c:v>0.37494613281248002</c:v>
                </c:pt>
                <c:pt idx="1138">
                  <c:v>0.37598566406240003</c:v>
                </c:pt>
                <c:pt idx="1139">
                  <c:v>0.37706511718751995</c:v>
                </c:pt>
                <c:pt idx="1140">
                  <c:v>0.37814960937504005</c:v>
                </c:pt>
                <c:pt idx="1141">
                  <c:v>0.37926347656256004</c:v>
                </c:pt>
                <c:pt idx="1142">
                  <c:v>0.38036269531264</c:v>
                </c:pt>
                <c:pt idx="1143">
                  <c:v>0.38141488281248004</c:v>
                </c:pt>
                <c:pt idx="1144">
                  <c:v>0.38251988281248001</c:v>
                </c:pt>
                <c:pt idx="1145">
                  <c:v>0.38361156250015999</c:v>
                </c:pt>
                <c:pt idx="1146">
                  <c:v>0.38471</c:v>
                </c:pt>
                <c:pt idx="1147">
                  <c:v>0.38583769531263995</c:v>
                </c:pt>
                <c:pt idx="1148">
                  <c:v>0.38694785156256006</c:v>
                </c:pt>
                <c:pt idx="1149">
                  <c:v>0.38797925781248005</c:v>
                </c:pt>
                <c:pt idx="1150">
                  <c:v>0.38901710937504003</c:v>
                </c:pt>
                <c:pt idx="1151">
                  <c:v>0.39001042968736005</c:v>
                </c:pt>
                <c:pt idx="1152">
                  <c:v>0.39103882812512003</c:v>
                </c:pt>
                <c:pt idx="1153">
                  <c:v>0.39209867187488001</c:v>
                </c:pt>
                <c:pt idx="1154">
                  <c:v>0.39313921875008001</c:v>
                </c:pt>
                <c:pt idx="1155">
                  <c:v>0.39422898437504006</c:v>
                </c:pt>
                <c:pt idx="1156">
                  <c:v>0.39528128906240001</c:v>
                </c:pt>
                <c:pt idx="1157">
                  <c:v>0.39637343750015996</c:v>
                </c:pt>
                <c:pt idx="1158">
                  <c:v>0.39752382812511999</c:v>
                </c:pt>
                <c:pt idx="1159">
                  <c:v>0.39867078124992</c:v>
                </c:pt>
                <c:pt idx="1160">
                  <c:v>0.39977589843743994</c:v>
                </c:pt>
                <c:pt idx="1161">
                  <c:v>0.40094832031263999</c:v>
                </c:pt>
                <c:pt idx="1162">
                  <c:v>0.40209003906240004</c:v>
                </c:pt>
                <c:pt idx="1163">
                  <c:v>0.40328804687488001</c:v>
                </c:pt>
                <c:pt idx="1164">
                  <c:v>0.40443640624992</c:v>
                </c:pt>
                <c:pt idx="1165">
                  <c:v>0.40557464843743996</c:v>
                </c:pt>
                <c:pt idx="1166">
                  <c:v>0.40671785156256007</c:v>
                </c:pt>
                <c:pt idx="1167">
                  <c:v>0.40782574218751999</c:v>
                </c:pt>
                <c:pt idx="1168">
                  <c:v>0.40895886718751995</c:v>
                </c:pt>
                <c:pt idx="1169">
                  <c:v>0.41007691406239999</c:v>
                </c:pt>
                <c:pt idx="1170">
                  <c:v>0.41122429687487999</c:v>
                </c:pt>
                <c:pt idx="1171">
                  <c:v>0.41232898437504001</c:v>
                </c:pt>
                <c:pt idx="1172">
                  <c:v>0.41350183593759998</c:v>
                </c:pt>
                <c:pt idx="1173">
                  <c:v>0.41454000000000002</c:v>
                </c:pt>
                <c:pt idx="1174">
                  <c:v>0.41568058593759999</c:v>
                </c:pt>
                <c:pt idx="1175">
                  <c:v>0.41679624999999998</c:v>
                </c:pt>
                <c:pt idx="1176">
                  <c:v>0.41796152343743997</c:v>
                </c:pt>
                <c:pt idx="1177">
                  <c:v>0.41912820312512</c:v>
                </c:pt>
                <c:pt idx="1178">
                  <c:v>0.42020425781248005</c:v>
                </c:pt>
                <c:pt idx="1179">
                  <c:v>0.42135292968736004</c:v>
                </c:pt>
                <c:pt idx="1180">
                  <c:v>0.42253898437504006</c:v>
                </c:pt>
                <c:pt idx="1181">
                  <c:v>0.42377730468736002</c:v>
                </c:pt>
                <c:pt idx="1182">
                  <c:v>0.42496156250015998</c:v>
                </c:pt>
                <c:pt idx="1183">
                  <c:v>0.42623269531263996</c:v>
                </c:pt>
                <c:pt idx="1184">
                  <c:v>0.42743566406240002</c:v>
                </c:pt>
                <c:pt idx="1185">
                  <c:v>0.42865265624991999</c:v>
                </c:pt>
                <c:pt idx="1186">
                  <c:v>0.42990437500000001</c:v>
                </c:pt>
                <c:pt idx="1187">
                  <c:v>0.43111261718751998</c:v>
                </c:pt>
                <c:pt idx="1188">
                  <c:v>0.43234218750016001</c:v>
                </c:pt>
                <c:pt idx="1189">
                  <c:v>0.43355050781248006</c:v>
                </c:pt>
                <c:pt idx="1190">
                  <c:v>0.43470863281248001</c:v>
                </c:pt>
                <c:pt idx="1191">
                  <c:v>0.43586007812512001</c:v>
                </c:pt>
                <c:pt idx="1192">
                  <c:v>0.43703441406240007</c:v>
                </c:pt>
                <c:pt idx="1193">
                  <c:v>0.43819246093759995</c:v>
                </c:pt>
                <c:pt idx="1194">
                  <c:v>0.43937992187488001</c:v>
                </c:pt>
                <c:pt idx="1195">
                  <c:v>0.44055753906240008</c:v>
                </c:pt>
                <c:pt idx="1196">
                  <c:v>0.44167484375008004</c:v>
                </c:pt>
                <c:pt idx="1197">
                  <c:v>0.44284511718751995</c:v>
                </c:pt>
                <c:pt idx="1198">
                  <c:v>0.44403136718751995</c:v>
                </c:pt>
                <c:pt idx="1199">
                  <c:v>0.44523265624991998</c:v>
                </c:pt>
                <c:pt idx="1200">
                  <c:v>0.44641257812512003</c:v>
                </c:pt>
                <c:pt idx="1201">
                  <c:v>0.44758460937503991</c:v>
                </c:pt>
                <c:pt idx="1202">
                  <c:v>0.44875140624991994</c:v>
                </c:pt>
                <c:pt idx="1203">
                  <c:v>0.4499623437500801</c:v>
                </c:pt>
                <c:pt idx="1204">
                  <c:v>0.45111585937503995</c:v>
                </c:pt>
                <c:pt idx="1205">
                  <c:v>0.45231796875008007</c:v>
                </c:pt>
                <c:pt idx="1206">
                  <c:v>0.45350300781248004</c:v>
                </c:pt>
                <c:pt idx="1207">
                  <c:v>0.45462374999999999</c:v>
                </c:pt>
                <c:pt idx="1208">
                  <c:v>0.45582703124991991</c:v>
                </c:pt>
                <c:pt idx="1209">
                  <c:v>0.45695101562496004</c:v>
                </c:pt>
                <c:pt idx="1210">
                  <c:v>0.45816535156256</c:v>
                </c:pt>
                <c:pt idx="1211">
                  <c:v>0.45934187500000001</c:v>
                </c:pt>
                <c:pt idx="1212">
                  <c:v>0.46050753906240005</c:v>
                </c:pt>
                <c:pt idx="1213">
                  <c:v>0.46164128906240004</c:v>
                </c:pt>
                <c:pt idx="1214">
                  <c:v>0.46278945312511999</c:v>
                </c:pt>
                <c:pt idx="1215">
                  <c:v>0.46392949218751994</c:v>
                </c:pt>
                <c:pt idx="1216">
                  <c:v>0.46507277343744002</c:v>
                </c:pt>
                <c:pt idx="1217">
                  <c:v>0.46622460937503996</c:v>
                </c:pt>
                <c:pt idx="1218">
                  <c:v>0.46736406250015994</c:v>
                </c:pt>
                <c:pt idx="1219">
                  <c:v>0.46855468750015994</c:v>
                </c:pt>
                <c:pt idx="1220">
                  <c:v>0.46973945312512</c:v>
                </c:pt>
                <c:pt idx="1221">
                  <c:v>0.47091519531263998</c:v>
                </c:pt>
                <c:pt idx="1222">
                  <c:v>0.47212632812512001</c:v>
                </c:pt>
                <c:pt idx="1223">
                  <c:v>0.47335894531263994</c:v>
                </c:pt>
                <c:pt idx="1224">
                  <c:v>0.47462050781248005</c:v>
                </c:pt>
                <c:pt idx="1225">
                  <c:v>0.47579585937503993</c:v>
                </c:pt>
                <c:pt idx="1226">
                  <c:v>0.47705871093759994</c:v>
                </c:pt>
                <c:pt idx="1227">
                  <c:v>0.47832824218751996</c:v>
                </c:pt>
                <c:pt idx="1228">
                  <c:v>0.47960421875008008</c:v>
                </c:pt>
                <c:pt idx="1229">
                  <c:v>0.48087750000000001</c:v>
                </c:pt>
                <c:pt idx="1230">
                  <c:v>0.48214574218751999</c:v>
                </c:pt>
                <c:pt idx="1231">
                  <c:v>0.48336156250015994</c:v>
                </c:pt>
                <c:pt idx="1232">
                  <c:v>0.48459019531263997</c:v>
                </c:pt>
                <c:pt idx="1233">
                  <c:v>0.48582917968736</c:v>
                </c:pt>
                <c:pt idx="1234">
                  <c:v>0.48704667968736004</c:v>
                </c:pt>
                <c:pt idx="1235">
                  <c:v>0.48829203124991993</c:v>
                </c:pt>
                <c:pt idx="1236">
                  <c:v>0.48951062499999998</c:v>
                </c:pt>
                <c:pt idx="1237">
                  <c:v>0.49077300781248001</c:v>
                </c:pt>
                <c:pt idx="1238">
                  <c:v>0.49197976562496004</c:v>
                </c:pt>
                <c:pt idx="1239">
                  <c:v>0.49323812500000003</c:v>
                </c:pt>
                <c:pt idx="1240">
                  <c:v>0.49442261718751995</c:v>
                </c:pt>
                <c:pt idx="1241">
                  <c:v>0.49568886718751998</c:v>
                </c:pt>
                <c:pt idx="1242">
                  <c:v>0.49692964843743997</c:v>
                </c:pt>
                <c:pt idx="1243">
                  <c:v>0.49814625000000001</c:v>
                </c:pt>
                <c:pt idx="1244">
                  <c:v>0.49935140624991992</c:v>
                </c:pt>
                <c:pt idx="1245">
                  <c:v>0.50059777343744005</c:v>
                </c:pt>
                <c:pt idx="1246">
                  <c:v>0.50182253906240004</c:v>
                </c:pt>
                <c:pt idx="1247">
                  <c:v>0.50301644531264</c:v>
                </c:pt>
                <c:pt idx="1248">
                  <c:v>0.50425117187488</c:v>
                </c:pt>
                <c:pt idx="1249">
                  <c:v>0.50544519531263998</c:v>
                </c:pt>
                <c:pt idx="1250">
                  <c:v>0.50669949218751997</c:v>
                </c:pt>
                <c:pt idx="1251">
                  <c:v>0.50795589843744005</c:v>
                </c:pt>
                <c:pt idx="1252">
                  <c:v>0.50920195312511995</c:v>
                </c:pt>
                <c:pt idx="1253">
                  <c:v>0.51044769531264</c:v>
                </c:pt>
                <c:pt idx="1254">
                  <c:v>0.51176566406240009</c:v>
                </c:pt>
                <c:pt idx="1255">
                  <c:v>0.51301855468736002</c:v>
                </c:pt>
                <c:pt idx="1256">
                  <c:v>0.51425933593759998</c:v>
                </c:pt>
                <c:pt idx="1257">
                  <c:v>0.51553730468736003</c:v>
                </c:pt>
                <c:pt idx="1258">
                  <c:v>0.51678644531263995</c:v>
                </c:pt>
                <c:pt idx="1259">
                  <c:v>0.51806992187487999</c:v>
                </c:pt>
                <c:pt idx="1260">
                  <c:v>0.51934082031263995</c:v>
                </c:pt>
                <c:pt idx="1261">
                  <c:v>0.52052132812511998</c:v>
                </c:pt>
                <c:pt idx="1262">
                  <c:v>0.52176707031264002</c:v>
                </c:pt>
                <c:pt idx="1263">
                  <c:v>0.52302464843744001</c:v>
                </c:pt>
                <c:pt idx="1264">
                  <c:v>0.52423449218751994</c:v>
                </c:pt>
                <c:pt idx="1265">
                  <c:v>0.5255285937500801</c:v>
                </c:pt>
                <c:pt idx="1266">
                  <c:v>0.52680855468735999</c:v>
                </c:pt>
                <c:pt idx="1267">
                  <c:v>0.52809261718751999</c:v>
                </c:pt>
                <c:pt idx="1268">
                  <c:v>0.52936472656255995</c:v>
                </c:pt>
                <c:pt idx="1269">
                  <c:v>0.53066945312512004</c:v>
                </c:pt>
                <c:pt idx="1270">
                  <c:v>0.53193531250015991</c:v>
                </c:pt>
                <c:pt idx="1271">
                  <c:v>0.53331097656255999</c:v>
                </c:pt>
                <c:pt idx="1272">
                  <c:v>0.53462683593759996</c:v>
                </c:pt>
                <c:pt idx="1273">
                  <c:v>0.53593703124991998</c:v>
                </c:pt>
                <c:pt idx="1274">
                  <c:v>0.53722984375008009</c:v>
                </c:pt>
                <c:pt idx="1275">
                  <c:v>0.53854234375008003</c:v>
                </c:pt>
                <c:pt idx="1276">
                  <c:v>0.53980687500000002</c:v>
                </c:pt>
                <c:pt idx="1277">
                  <c:v>0.5411164843750399</c:v>
                </c:pt>
                <c:pt idx="1278">
                  <c:v>0.54241734375008011</c:v>
                </c:pt>
                <c:pt idx="1279">
                  <c:v>0.54366320312511995</c:v>
                </c:pt>
                <c:pt idx="1280">
                  <c:v>0.54498316406240011</c:v>
                </c:pt>
                <c:pt idx="1281">
                  <c:v>0.54627785156256004</c:v>
                </c:pt>
                <c:pt idx="1282">
                  <c:v>0.54752160156256002</c:v>
                </c:pt>
                <c:pt idx="1283">
                  <c:v>0.54882902343744</c:v>
                </c:pt>
                <c:pt idx="1284">
                  <c:v>0.55012042968736008</c:v>
                </c:pt>
                <c:pt idx="1285">
                  <c:v>0.55139015624991994</c:v>
                </c:pt>
                <c:pt idx="1286">
                  <c:v>0.55268625000000005</c:v>
                </c:pt>
                <c:pt idx="1287">
                  <c:v>0.55396671875008008</c:v>
                </c:pt>
                <c:pt idx="1288">
                  <c:v>0.55526996093759995</c:v>
                </c:pt>
                <c:pt idx="1289">
                  <c:v>0.55654015624991993</c:v>
                </c:pt>
                <c:pt idx="1290">
                  <c:v>0.55781964843744003</c:v>
                </c:pt>
                <c:pt idx="1291">
                  <c:v>0.55911593750015998</c:v>
                </c:pt>
                <c:pt idx="1292">
                  <c:v>0.56045628906240008</c:v>
                </c:pt>
                <c:pt idx="1293">
                  <c:v>0.56176339843743994</c:v>
                </c:pt>
                <c:pt idx="1294">
                  <c:v>0.56312812499999998</c:v>
                </c:pt>
                <c:pt idx="1295">
                  <c:v>0.56447613281247999</c:v>
                </c:pt>
                <c:pt idx="1296">
                  <c:v>0.56585167968736005</c:v>
                </c:pt>
                <c:pt idx="1297">
                  <c:v>0.56718007812512006</c:v>
                </c:pt>
                <c:pt idx="1298">
                  <c:v>0.56849007812511998</c:v>
                </c:pt>
                <c:pt idx="1299">
                  <c:v>0.56982417968735999</c:v>
                </c:pt>
                <c:pt idx="1300">
                  <c:v>0.57116937499999998</c:v>
                </c:pt>
                <c:pt idx="1301">
                  <c:v>0.57251410156256</c:v>
                </c:pt>
                <c:pt idx="1302">
                  <c:v>0.57382652343744001</c:v>
                </c:pt>
                <c:pt idx="1303">
                  <c:v>0.57514585937503993</c:v>
                </c:pt>
                <c:pt idx="1304">
                  <c:v>0.57647867187488</c:v>
                </c:pt>
                <c:pt idx="1305">
                  <c:v>0.57779183593759997</c:v>
                </c:pt>
                <c:pt idx="1306">
                  <c:v>0.57909898437503993</c:v>
                </c:pt>
                <c:pt idx="1307">
                  <c:v>0.58036937499999997</c:v>
                </c:pt>
                <c:pt idx="1308">
                  <c:v>0.58170335937503992</c:v>
                </c:pt>
                <c:pt idx="1309">
                  <c:v>0.58307574218752001</c:v>
                </c:pt>
                <c:pt idx="1310">
                  <c:v>0.58438714843744</c:v>
                </c:pt>
                <c:pt idx="1311">
                  <c:v>0.58571644531264</c:v>
                </c:pt>
                <c:pt idx="1312">
                  <c:v>0.58707835937503994</c:v>
                </c:pt>
                <c:pt idx="1313">
                  <c:v>0.58839464843744005</c:v>
                </c:pt>
                <c:pt idx="1314">
                  <c:v>0.58971121093759993</c:v>
                </c:pt>
                <c:pt idx="1315">
                  <c:v>0.59104062499999999</c:v>
                </c:pt>
                <c:pt idx="1316">
                  <c:v>0.59237121093759992</c:v>
                </c:pt>
                <c:pt idx="1317">
                  <c:v>0.59375980468736</c:v>
                </c:pt>
                <c:pt idx="1318">
                  <c:v>0.59508953124991992</c:v>
                </c:pt>
                <c:pt idx="1319">
                  <c:v>0.59639722656256</c:v>
                </c:pt>
                <c:pt idx="1320">
                  <c:v>0.59772238281248002</c:v>
                </c:pt>
                <c:pt idx="1321">
                  <c:v>0.59901515624991997</c:v>
                </c:pt>
                <c:pt idx="1322">
                  <c:v>0.60034785156255999</c:v>
                </c:pt>
                <c:pt idx="1323">
                  <c:v>0.60167785156256004</c:v>
                </c:pt>
                <c:pt idx="1324">
                  <c:v>0.60299999999999998</c:v>
                </c:pt>
                <c:pt idx="1325">
                  <c:v>0.60434382812512</c:v>
                </c:pt>
                <c:pt idx="1326">
                  <c:v>0.60573152343743997</c:v>
                </c:pt>
                <c:pt idx="1327">
                  <c:v>0.60705367187488002</c:v>
                </c:pt>
                <c:pt idx="1328">
                  <c:v>0.60838058593759992</c:v>
                </c:pt>
                <c:pt idx="1329">
                  <c:v>0.60972667968736005</c:v>
                </c:pt>
                <c:pt idx="1330">
                  <c:v>0.61113140624991991</c:v>
                </c:pt>
                <c:pt idx="1331">
                  <c:v>0.61246984375008007</c:v>
                </c:pt>
                <c:pt idx="1332">
                  <c:v>0.61381019531263992</c:v>
                </c:pt>
                <c:pt idx="1333">
                  <c:v>0.61517183593759994</c:v>
                </c:pt>
                <c:pt idx="1334">
                  <c:v>0.61651457031264001</c:v>
                </c:pt>
                <c:pt idx="1335">
                  <c:v>0.61781394531264</c:v>
                </c:pt>
                <c:pt idx="1336">
                  <c:v>0.61913019531264002</c:v>
                </c:pt>
                <c:pt idx="1337">
                  <c:v>0.62050179687487994</c:v>
                </c:pt>
                <c:pt idx="1338">
                  <c:v>0.62190332031263995</c:v>
                </c:pt>
                <c:pt idx="1339">
                  <c:v>0.62328253906240005</c:v>
                </c:pt>
                <c:pt idx="1340">
                  <c:v>0.62460894531264</c:v>
                </c:pt>
                <c:pt idx="1341">
                  <c:v>0.62603316406240006</c:v>
                </c:pt>
                <c:pt idx="1342">
                  <c:v>0.6274224609375999</c:v>
                </c:pt>
                <c:pt idx="1343">
                  <c:v>0.62882285156256001</c:v>
                </c:pt>
                <c:pt idx="1344">
                  <c:v>0.63019226562496011</c:v>
                </c:pt>
                <c:pt idx="1345">
                  <c:v>0.63160878906240003</c:v>
                </c:pt>
                <c:pt idx="1346">
                  <c:v>0.63296437500000002</c:v>
                </c:pt>
                <c:pt idx="1347">
                  <c:v>0.6343603125001599</c:v>
                </c:pt>
                <c:pt idx="1348">
                  <c:v>0.63572523437503992</c:v>
                </c:pt>
                <c:pt idx="1349">
                  <c:v>0.63707542968735997</c:v>
                </c:pt>
                <c:pt idx="1350">
                  <c:v>0.63843906250015992</c:v>
                </c:pt>
                <c:pt idx="1351">
                  <c:v>0.63983589843744004</c:v>
                </c:pt>
                <c:pt idx="1352">
                  <c:v>0.64117335937503994</c:v>
                </c:pt>
                <c:pt idx="1353">
                  <c:v>0.64255160156255997</c:v>
                </c:pt>
                <c:pt idx="1354">
                  <c:v>0.64391035156256005</c:v>
                </c:pt>
                <c:pt idx="1355">
                  <c:v>0.64528511718752002</c:v>
                </c:pt>
                <c:pt idx="1356">
                  <c:v>0.64671238281248</c:v>
                </c:pt>
                <c:pt idx="1357">
                  <c:v>0.64804933593759995</c:v>
                </c:pt>
                <c:pt idx="1358">
                  <c:v>0.6494603125001599</c:v>
                </c:pt>
                <c:pt idx="1359">
                  <c:v>0.65086234375008012</c:v>
                </c:pt>
                <c:pt idx="1360">
                  <c:v>0.65221871093759998</c:v>
                </c:pt>
                <c:pt idx="1361">
                  <c:v>0.65355855468736002</c:v>
                </c:pt>
                <c:pt idx="1362">
                  <c:v>0.65495988281248008</c:v>
                </c:pt>
                <c:pt idx="1363">
                  <c:v>0.65632531250016002</c:v>
                </c:pt>
                <c:pt idx="1364">
                  <c:v>0.65772109375008003</c:v>
                </c:pt>
                <c:pt idx="1365">
                  <c:v>0.65909656250016002</c:v>
                </c:pt>
                <c:pt idx="1366">
                  <c:v>0.66041710937503995</c:v>
                </c:pt>
                <c:pt idx="1367">
                  <c:v>0.66181624999999999</c:v>
                </c:pt>
                <c:pt idx="1368">
                  <c:v>0.66315820312512008</c:v>
                </c:pt>
                <c:pt idx="1369">
                  <c:v>0.66452453124991995</c:v>
                </c:pt>
                <c:pt idx="1370">
                  <c:v>0.66592812499999998</c:v>
                </c:pt>
                <c:pt idx="1371">
                  <c:v>0.66727062500000001</c:v>
                </c:pt>
                <c:pt idx="1372">
                  <c:v>0.66860546875008009</c:v>
                </c:pt>
                <c:pt idx="1373">
                  <c:v>0.66998437499999997</c:v>
                </c:pt>
                <c:pt idx="1374">
                  <c:v>0.67136601562496001</c:v>
                </c:pt>
                <c:pt idx="1375">
                  <c:v>0.67270367187487989</c:v>
                </c:pt>
                <c:pt idx="1376">
                  <c:v>0.67405914062496008</c:v>
                </c:pt>
                <c:pt idx="1377">
                  <c:v>0.67541695312512007</c:v>
                </c:pt>
                <c:pt idx="1378">
                  <c:v>0.67676179687487992</c:v>
                </c:pt>
                <c:pt idx="1379">
                  <c:v>0.67807179687487995</c:v>
                </c:pt>
                <c:pt idx="1380">
                  <c:v>0.67946070312512008</c:v>
                </c:pt>
                <c:pt idx="1381">
                  <c:v>0.68081218750016004</c:v>
                </c:pt>
                <c:pt idx="1382">
                  <c:v>0.68216664062496002</c:v>
                </c:pt>
                <c:pt idx="1383">
                  <c:v>0.68344609375008003</c:v>
                </c:pt>
                <c:pt idx="1384">
                  <c:v>0.68478249999999996</c:v>
                </c:pt>
                <c:pt idx="1385">
                  <c:v>0.68617085937503997</c:v>
                </c:pt>
                <c:pt idx="1386">
                  <c:v>0.68754234375008005</c:v>
                </c:pt>
                <c:pt idx="1387">
                  <c:v>0.68891859375008002</c:v>
                </c:pt>
                <c:pt idx="1388">
                  <c:v>0.69035000000000002</c:v>
                </c:pt>
                <c:pt idx="1389">
                  <c:v>0.69172234375008002</c:v>
                </c:pt>
                <c:pt idx="1390">
                  <c:v>0.69310578124991995</c:v>
                </c:pt>
                <c:pt idx="1391">
                  <c:v>0.69453226562496007</c:v>
                </c:pt>
                <c:pt idx="1392">
                  <c:v>0.69595156250015999</c:v>
                </c:pt>
                <c:pt idx="1393">
                  <c:v>0.69738960937503991</c:v>
                </c:pt>
                <c:pt idx="1394">
                  <c:v>0.69885437500000003</c:v>
                </c:pt>
                <c:pt idx="1395">
                  <c:v>0.7002979687500801</c:v>
                </c:pt>
                <c:pt idx="1396">
                  <c:v>0.70175273437503993</c:v>
                </c:pt>
                <c:pt idx="1397">
                  <c:v>0.7031792968748799</c:v>
                </c:pt>
                <c:pt idx="1398">
                  <c:v>0.70460757812512009</c:v>
                </c:pt>
                <c:pt idx="1399">
                  <c:v>0.70604859375008011</c:v>
                </c:pt>
                <c:pt idx="1400">
                  <c:v>0.70745726562496003</c:v>
                </c:pt>
                <c:pt idx="1401">
                  <c:v>0.70887851562496007</c:v>
                </c:pt>
                <c:pt idx="1402">
                  <c:v>0.71027992187487987</c:v>
                </c:pt>
                <c:pt idx="1403">
                  <c:v>0.71172500000000005</c:v>
                </c:pt>
                <c:pt idx="1404">
                  <c:v>0.71313781250016006</c:v>
                </c:pt>
                <c:pt idx="1405">
                  <c:v>0.71451109375008004</c:v>
                </c:pt>
                <c:pt idx="1406">
                  <c:v>0.71592992187487992</c:v>
                </c:pt>
                <c:pt idx="1407">
                  <c:v>0.7173910156249601</c:v>
                </c:pt>
                <c:pt idx="1408">
                  <c:v>0.71879945312512006</c:v>
                </c:pt>
                <c:pt idx="1409">
                  <c:v>0.72023914062496008</c:v>
                </c:pt>
                <c:pt idx="1410">
                  <c:v>0.72173773437503996</c:v>
                </c:pt>
                <c:pt idx="1411">
                  <c:v>0.72316734375008007</c:v>
                </c:pt>
                <c:pt idx="1412">
                  <c:v>0.72458632812512014</c:v>
                </c:pt>
                <c:pt idx="1413">
                  <c:v>0.72606734375008009</c:v>
                </c:pt>
                <c:pt idx="1414">
                  <c:v>0.72755515624991995</c:v>
                </c:pt>
                <c:pt idx="1415">
                  <c:v>0.72902257812512006</c:v>
                </c:pt>
                <c:pt idx="1416">
                  <c:v>0.73049109375008003</c:v>
                </c:pt>
                <c:pt idx="1417">
                  <c:v>0.73197195312512009</c:v>
                </c:pt>
                <c:pt idx="1418">
                  <c:v>0.73347164062496006</c:v>
                </c:pt>
                <c:pt idx="1419">
                  <c:v>0.73499898437503997</c:v>
                </c:pt>
                <c:pt idx="1420">
                  <c:v>0.7364629687500801</c:v>
                </c:pt>
                <c:pt idx="1421">
                  <c:v>0.73796593750016004</c:v>
                </c:pt>
                <c:pt idx="1422">
                  <c:v>0.73944898437503992</c:v>
                </c:pt>
                <c:pt idx="1423">
                  <c:v>0.74089656250016001</c:v>
                </c:pt>
                <c:pt idx="1424">
                  <c:v>0.74230796875008009</c:v>
                </c:pt>
                <c:pt idx="1425">
                  <c:v>0.74377843750016004</c:v>
                </c:pt>
                <c:pt idx="1426">
                  <c:v>0.74524062499999999</c:v>
                </c:pt>
                <c:pt idx="1427">
                  <c:v>0.74672031250016002</c:v>
                </c:pt>
                <c:pt idx="1428">
                  <c:v>0.74822351562496003</c:v>
                </c:pt>
                <c:pt idx="1429">
                  <c:v>0.74970304687487987</c:v>
                </c:pt>
                <c:pt idx="1430">
                  <c:v>0.75117226562496009</c:v>
                </c:pt>
                <c:pt idx="1431">
                  <c:v>0.7526997656249601</c:v>
                </c:pt>
                <c:pt idx="1432">
                  <c:v>0.75423398437503997</c:v>
                </c:pt>
                <c:pt idx="1433">
                  <c:v>0.75579781250016009</c:v>
                </c:pt>
                <c:pt idx="1434">
                  <c:v>0.75741359375008011</c:v>
                </c:pt>
                <c:pt idx="1435">
                  <c:v>0.75900382812512013</c:v>
                </c:pt>
                <c:pt idx="1436">
                  <c:v>0.76056382812512013</c:v>
                </c:pt>
                <c:pt idx="1437">
                  <c:v>0.76210718750016004</c:v>
                </c:pt>
                <c:pt idx="1438">
                  <c:v>0.76364109375008005</c:v>
                </c:pt>
                <c:pt idx="1439">
                  <c:v>0.76512562500000003</c:v>
                </c:pt>
                <c:pt idx="1440">
                  <c:v>0.76669210937503995</c:v>
                </c:pt>
                <c:pt idx="1441">
                  <c:v>0.76821757812512015</c:v>
                </c:pt>
                <c:pt idx="1442">
                  <c:v>0.7697735156249601</c:v>
                </c:pt>
                <c:pt idx="1443">
                  <c:v>0.77129054687487986</c:v>
                </c:pt>
                <c:pt idx="1444">
                  <c:v>0.77281671875008007</c:v>
                </c:pt>
                <c:pt idx="1445">
                  <c:v>0.77432687499999997</c:v>
                </c:pt>
                <c:pt idx="1446">
                  <c:v>0.7758994531251201</c:v>
                </c:pt>
                <c:pt idx="1447">
                  <c:v>0.77743953124991994</c:v>
                </c:pt>
                <c:pt idx="1448">
                  <c:v>0.77896750000000003</c:v>
                </c:pt>
                <c:pt idx="1449">
                  <c:v>0.78051781250016006</c:v>
                </c:pt>
                <c:pt idx="1450">
                  <c:v>0.78207749999999998</c:v>
                </c:pt>
                <c:pt idx="1451">
                  <c:v>0.78362968750016004</c:v>
                </c:pt>
                <c:pt idx="1452">
                  <c:v>0.78519515624991998</c:v>
                </c:pt>
                <c:pt idx="1453">
                  <c:v>0.78677109375008003</c:v>
                </c:pt>
                <c:pt idx="1454">
                  <c:v>0.78834304687487988</c:v>
                </c:pt>
                <c:pt idx="1455">
                  <c:v>0.78988992187487994</c:v>
                </c:pt>
                <c:pt idx="1456">
                  <c:v>0.79140890624991989</c:v>
                </c:pt>
                <c:pt idx="1457">
                  <c:v>0.79298718750016006</c:v>
                </c:pt>
                <c:pt idx="1458">
                  <c:v>0.7945191406249601</c:v>
                </c:pt>
                <c:pt idx="1459">
                  <c:v>0.79608304687487985</c:v>
                </c:pt>
                <c:pt idx="1460">
                  <c:v>0.79759515624991995</c:v>
                </c:pt>
                <c:pt idx="1461">
                  <c:v>0.79916070312512011</c:v>
                </c:pt>
                <c:pt idx="1462">
                  <c:v>0.80070015624991997</c:v>
                </c:pt>
                <c:pt idx="1463">
                  <c:v>0.80219398437503997</c:v>
                </c:pt>
                <c:pt idx="1464">
                  <c:v>0.80369015624991991</c:v>
                </c:pt>
                <c:pt idx="1465">
                  <c:v>0.80521296875008008</c:v>
                </c:pt>
                <c:pt idx="1466">
                  <c:v>0.80678960937503996</c:v>
                </c:pt>
                <c:pt idx="1467">
                  <c:v>0.80829765624991989</c:v>
                </c:pt>
                <c:pt idx="1468">
                  <c:v>0.80982718750016003</c:v>
                </c:pt>
                <c:pt idx="1469">
                  <c:v>0.81139249999999996</c:v>
                </c:pt>
                <c:pt idx="1470">
                  <c:v>0.81292820312512015</c:v>
                </c:pt>
                <c:pt idx="1471">
                  <c:v>0.81448328124991998</c:v>
                </c:pt>
                <c:pt idx="1472">
                  <c:v>0.81604257812512015</c:v>
                </c:pt>
                <c:pt idx="1473">
                  <c:v>0.81764546875008004</c:v>
                </c:pt>
                <c:pt idx="1474">
                  <c:v>0.81920601562496009</c:v>
                </c:pt>
                <c:pt idx="1475">
                  <c:v>0.82080210937503995</c:v>
                </c:pt>
                <c:pt idx="1476">
                  <c:v>0.82235765624991997</c:v>
                </c:pt>
                <c:pt idx="1477">
                  <c:v>0.82391132812512013</c:v>
                </c:pt>
                <c:pt idx="1478">
                  <c:v>0.82555992187487992</c:v>
                </c:pt>
                <c:pt idx="1479">
                  <c:v>0.82711789062496011</c:v>
                </c:pt>
                <c:pt idx="1480">
                  <c:v>0.82872687499999997</c:v>
                </c:pt>
                <c:pt idx="1481">
                  <c:v>0.83026492187487988</c:v>
                </c:pt>
                <c:pt idx="1482">
                  <c:v>0.83185507812512005</c:v>
                </c:pt>
                <c:pt idx="1483">
                  <c:v>0.83338625</c:v>
                </c:pt>
                <c:pt idx="1484">
                  <c:v>0.83495851562496004</c:v>
                </c:pt>
                <c:pt idx="1485">
                  <c:v>0.83652921875008002</c:v>
                </c:pt>
                <c:pt idx="1486">
                  <c:v>0.83805867187487992</c:v>
                </c:pt>
                <c:pt idx="1487">
                  <c:v>0.83965773437503999</c:v>
                </c:pt>
                <c:pt idx="1488">
                  <c:v>0.84116281250016001</c:v>
                </c:pt>
                <c:pt idx="1489">
                  <c:v>0.84269890624991994</c:v>
                </c:pt>
                <c:pt idx="1490">
                  <c:v>0.84421484375008005</c:v>
                </c:pt>
                <c:pt idx="1491">
                  <c:v>0.84579148437503993</c:v>
                </c:pt>
                <c:pt idx="1492">
                  <c:v>0.84729898437503992</c:v>
                </c:pt>
                <c:pt idx="1493">
                  <c:v>0.84887882812512006</c:v>
                </c:pt>
                <c:pt idx="1494">
                  <c:v>0.85046507812512007</c:v>
                </c:pt>
                <c:pt idx="1495">
                  <c:v>0.85205062499999995</c:v>
                </c:pt>
                <c:pt idx="1496">
                  <c:v>0.85365960937503993</c:v>
                </c:pt>
                <c:pt idx="1497">
                  <c:v>0.85520046875008005</c:v>
                </c:pt>
                <c:pt idx="1498">
                  <c:v>0.85682562500000004</c:v>
                </c:pt>
                <c:pt idx="1499">
                  <c:v>0.85847867187487992</c:v>
                </c:pt>
                <c:pt idx="1500">
                  <c:v>0.86008382812512008</c:v>
                </c:pt>
                <c:pt idx="1501">
                  <c:v>0.86164757812512005</c:v>
                </c:pt>
                <c:pt idx="1502">
                  <c:v>0.8633027343750399</c:v>
                </c:pt>
                <c:pt idx="1503">
                  <c:v>0.8649071093750399</c:v>
                </c:pt>
                <c:pt idx="1504">
                  <c:v>0.86649093750016004</c:v>
                </c:pt>
                <c:pt idx="1505">
                  <c:v>0.86806484375008008</c:v>
                </c:pt>
                <c:pt idx="1506">
                  <c:v>0.86962460937503994</c:v>
                </c:pt>
                <c:pt idx="1507">
                  <c:v>0.8712330468748799</c:v>
                </c:pt>
                <c:pt idx="1508">
                  <c:v>0.87279203124991989</c:v>
                </c:pt>
                <c:pt idx="1509">
                  <c:v>0.87437117187487989</c:v>
                </c:pt>
                <c:pt idx="1510">
                  <c:v>0.87592757812512012</c:v>
                </c:pt>
                <c:pt idx="1511">
                  <c:v>0.87754789062496008</c:v>
                </c:pt>
                <c:pt idx="1512">
                  <c:v>0.87914468750016006</c:v>
                </c:pt>
                <c:pt idx="1513">
                  <c:v>0.88073851562496008</c:v>
                </c:pt>
                <c:pt idx="1514">
                  <c:v>0.88228765624992</c:v>
                </c:pt>
                <c:pt idx="1515">
                  <c:v>0.88392867187487989</c:v>
                </c:pt>
                <c:pt idx="1516">
                  <c:v>0.88556093750016007</c:v>
                </c:pt>
                <c:pt idx="1517">
                  <c:v>0.88722960937503992</c:v>
                </c:pt>
                <c:pt idx="1518">
                  <c:v>0.88888851562496007</c:v>
                </c:pt>
                <c:pt idx="1519">
                  <c:v>0.8906000781251201</c:v>
                </c:pt>
                <c:pt idx="1520">
                  <c:v>0.89236132812512015</c:v>
                </c:pt>
                <c:pt idx="1521">
                  <c:v>0.89412156250016006</c:v>
                </c:pt>
                <c:pt idx="1522">
                  <c:v>0.895865625</c:v>
                </c:pt>
                <c:pt idx="1523">
                  <c:v>0.89760546875007985</c:v>
                </c:pt>
                <c:pt idx="1524">
                  <c:v>0.89938343750016014</c:v>
                </c:pt>
                <c:pt idx="1525">
                  <c:v>0.90108351562496003</c:v>
                </c:pt>
                <c:pt idx="1526">
                  <c:v>0.90282757812512004</c:v>
                </c:pt>
                <c:pt idx="1527">
                  <c:v>0.90451499999999996</c:v>
                </c:pt>
                <c:pt idx="1528">
                  <c:v>0.90622054687487996</c:v>
                </c:pt>
                <c:pt idx="1529">
                  <c:v>0.90790859375007982</c:v>
                </c:pt>
                <c:pt idx="1530">
                  <c:v>0.90954351562496005</c:v>
                </c:pt>
                <c:pt idx="1531">
                  <c:v>0.91113195312511996</c:v>
                </c:pt>
                <c:pt idx="1532">
                  <c:v>0.91273429687487995</c:v>
                </c:pt>
                <c:pt idx="1533">
                  <c:v>0.91435187500000004</c:v>
                </c:pt>
                <c:pt idx="1534">
                  <c:v>0.91597484375007987</c:v>
                </c:pt>
                <c:pt idx="1535">
                  <c:v>0.9176128906249601</c:v>
                </c:pt>
                <c:pt idx="1536">
                  <c:v>0.91922554687488001</c:v>
                </c:pt>
                <c:pt idx="1537">
                  <c:v>0.92083499999999996</c:v>
                </c:pt>
                <c:pt idx="1538">
                  <c:v>0.92244515624992018</c:v>
                </c:pt>
                <c:pt idx="1539">
                  <c:v>0.92404874999999997</c:v>
                </c:pt>
                <c:pt idx="1540">
                  <c:v>0.92569023437503994</c:v>
                </c:pt>
                <c:pt idx="1541">
                  <c:v>0.92732234375007982</c:v>
                </c:pt>
                <c:pt idx="1542">
                  <c:v>0.92895476562496004</c:v>
                </c:pt>
                <c:pt idx="1543">
                  <c:v>0.93057101562496003</c:v>
                </c:pt>
                <c:pt idx="1544">
                  <c:v>0.93220218750016015</c:v>
                </c:pt>
                <c:pt idx="1545">
                  <c:v>0.93384187500000004</c:v>
                </c:pt>
                <c:pt idx="1546">
                  <c:v>0.93554593750016013</c:v>
                </c:pt>
                <c:pt idx="1547">
                  <c:v>0.93719031250016016</c:v>
                </c:pt>
                <c:pt idx="1548">
                  <c:v>0.93882835937503994</c:v>
                </c:pt>
                <c:pt idx="1549">
                  <c:v>0.94052445312512001</c:v>
                </c:pt>
                <c:pt idx="1550">
                  <c:v>0.94216601562496005</c:v>
                </c:pt>
                <c:pt idx="1551">
                  <c:v>0.94381265624992017</c:v>
                </c:pt>
                <c:pt idx="1552">
                  <c:v>0.94547507812511999</c:v>
                </c:pt>
                <c:pt idx="1553">
                  <c:v>0.94719078124992018</c:v>
                </c:pt>
                <c:pt idx="1554">
                  <c:v>0.94883007812511999</c:v>
                </c:pt>
                <c:pt idx="1555">
                  <c:v>0.950503125</c:v>
                </c:pt>
                <c:pt idx="1556">
                  <c:v>0.95213710937503993</c:v>
                </c:pt>
                <c:pt idx="1557">
                  <c:v>0.95381335937503997</c:v>
                </c:pt>
                <c:pt idx="1558">
                  <c:v>0.95550367187487995</c:v>
                </c:pt>
                <c:pt idx="1559">
                  <c:v>0.95718820312511999</c:v>
                </c:pt>
                <c:pt idx="1560">
                  <c:v>0.95893484375007987</c:v>
                </c:pt>
                <c:pt idx="1561">
                  <c:v>0.96066320312511999</c:v>
                </c:pt>
                <c:pt idx="1562">
                  <c:v>0.96242492187488005</c:v>
                </c:pt>
                <c:pt idx="1563">
                  <c:v>0.96414921875007986</c:v>
                </c:pt>
                <c:pt idx="1564">
                  <c:v>0.96594015624992013</c:v>
                </c:pt>
                <c:pt idx="1565">
                  <c:v>0.96771710937503996</c:v>
                </c:pt>
                <c:pt idx="1566">
                  <c:v>0.96948851562496008</c:v>
                </c:pt>
                <c:pt idx="1567">
                  <c:v>0.97126468750016015</c:v>
                </c:pt>
                <c:pt idx="1568">
                  <c:v>0.97301960937503995</c:v>
                </c:pt>
                <c:pt idx="1569">
                  <c:v>0.97478601562496003</c:v>
                </c:pt>
                <c:pt idx="1570">
                  <c:v>0.97646640624992009</c:v>
                </c:pt>
                <c:pt idx="1571">
                  <c:v>0.97818046875007991</c:v>
                </c:pt>
                <c:pt idx="1572">
                  <c:v>0.97988968750016014</c:v>
                </c:pt>
                <c:pt idx="1573">
                  <c:v>0.98162562499999995</c:v>
                </c:pt>
                <c:pt idx="1574">
                  <c:v>0.9833027343750399</c:v>
                </c:pt>
                <c:pt idx="1575">
                  <c:v>0.98498398437503998</c:v>
                </c:pt>
                <c:pt idx="1576">
                  <c:v>0.98671007812512002</c:v>
                </c:pt>
                <c:pt idx="1577">
                  <c:v>0.98838445312512002</c:v>
                </c:pt>
                <c:pt idx="1578">
                  <c:v>0.99006726562496006</c:v>
                </c:pt>
                <c:pt idx="1579">
                  <c:v>0.99172757812512002</c:v>
                </c:pt>
                <c:pt idx="1580">
                  <c:v>0.99347171875007989</c:v>
                </c:pt>
                <c:pt idx="1581">
                  <c:v>0.99520156250016012</c:v>
                </c:pt>
                <c:pt idx="1582">
                  <c:v>0.99694164062496005</c:v>
                </c:pt>
                <c:pt idx="1583">
                  <c:v>0.99866812500000002</c:v>
                </c:pt>
                <c:pt idx="1584">
                  <c:v>1.0004223437500799</c:v>
                </c:pt>
                <c:pt idx="1585">
                  <c:v>1.0021369531251201</c:v>
                </c:pt>
                <c:pt idx="1586">
                  <c:v>1.0038642968748801</c:v>
                </c:pt>
                <c:pt idx="1587">
                  <c:v>1.00558429687488</c:v>
                </c:pt>
                <c:pt idx="1588">
                  <c:v>1.00733601562496</c:v>
                </c:pt>
                <c:pt idx="1589">
                  <c:v>1.0091040625001602</c:v>
                </c:pt>
                <c:pt idx="1590">
                  <c:v>1.0108256250000001</c:v>
                </c:pt>
                <c:pt idx="1591">
                  <c:v>1.0125432812499202</c:v>
                </c:pt>
                <c:pt idx="1592">
                  <c:v>1.01424414062496</c:v>
                </c:pt>
                <c:pt idx="1593">
                  <c:v>1.0159849999999999</c:v>
                </c:pt>
                <c:pt idx="1594">
                  <c:v>1.0176488281251199</c:v>
                </c:pt>
                <c:pt idx="1595">
                  <c:v>1.01937156250016</c:v>
                </c:pt>
                <c:pt idx="1596">
                  <c:v>1.02113335937504</c:v>
                </c:pt>
                <c:pt idx="1597">
                  <c:v>1.0228751562499201</c:v>
                </c:pt>
                <c:pt idx="1598">
                  <c:v>1.0246157812499201</c:v>
                </c:pt>
                <c:pt idx="1599">
                  <c:v>1.02632820312512</c:v>
                </c:pt>
                <c:pt idx="1600">
                  <c:v>1.0280666406249601</c:v>
                </c:pt>
                <c:pt idx="1601">
                  <c:v>1.0298226562499202</c:v>
                </c:pt>
                <c:pt idx="1602">
                  <c:v>1.0315454687500798</c:v>
                </c:pt>
                <c:pt idx="1603">
                  <c:v>1.03331859375008</c:v>
                </c:pt>
                <c:pt idx="1604">
                  <c:v>1.035110625</c:v>
                </c:pt>
                <c:pt idx="1605">
                  <c:v>1.0369103125001602</c:v>
                </c:pt>
                <c:pt idx="1606">
                  <c:v>1.0386712499999999</c:v>
                </c:pt>
                <c:pt idx="1607">
                  <c:v>1.0404847656249601</c:v>
                </c:pt>
                <c:pt idx="1608">
                  <c:v>1.042241875</c:v>
                </c:pt>
                <c:pt idx="1609">
                  <c:v>1.04406054687488</c:v>
                </c:pt>
                <c:pt idx="1610">
                  <c:v>1.04589289062496</c:v>
                </c:pt>
                <c:pt idx="1611">
                  <c:v>1.0476715625001602</c:v>
                </c:pt>
                <c:pt idx="1612">
                  <c:v>1.04949007812512</c:v>
                </c:pt>
                <c:pt idx="1613">
                  <c:v>1.0513032812499201</c:v>
                </c:pt>
                <c:pt idx="1614">
                  <c:v>1.05315929687488</c:v>
                </c:pt>
                <c:pt idx="1615">
                  <c:v>1.0549483593750399</c:v>
                </c:pt>
                <c:pt idx="1616">
                  <c:v>1.0567472656249601</c:v>
                </c:pt>
                <c:pt idx="1617">
                  <c:v>1.05848460937504</c:v>
                </c:pt>
                <c:pt idx="1618">
                  <c:v>1.06029375</c:v>
                </c:pt>
                <c:pt idx="1619">
                  <c:v>1.06205171875008</c:v>
                </c:pt>
                <c:pt idx="1620">
                  <c:v>1.0638163281251201</c:v>
                </c:pt>
                <c:pt idx="1621">
                  <c:v>1.0655696875001601</c:v>
                </c:pt>
                <c:pt idx="1622">
                  <c:v>1.06738679687488</c:v>
                </c:pt>
                <c:pt idx="1623">
                  <c:v>1.06917117187488</c:v>
                </c:pt>
                <c:pt idx="1624">
                  <c:v>1.0709018749999999</c:v>
                </c:pt>
                <c:pt idx="1625">
                  <c:v>1.0726820312499201</c:v>
                </c:pt>
                <c:pt idx="1626">
                  <c:v>1.07450773437504</c:v>
                </c:pt>
                <c:pt idx="1627">
                  <c:v>1.0763420312499201</c:v>
                </c:pt>
                <c:pt idx="1628">
                  <c:v>1.0781488281251199</c:v>
                </c:pt>
                <c:pt idx="1629">
                  <c:v>1.0799791406249601</c:v>
                </c:pt>
                <c:pt idx="1630">
                  <c:v>1.08181226562496</c:v>
                </c:pt>
                <c:pt idx="1631">
                  <c:v>1.0836447656249601</c:v>
                </c:pt>
                <c:pt idx="1632">
                  <c:v>1.08545382812512</c:v>
                </c:pt>
                <c:pt idx="1633">
                  <c:v>1.08724296875008</c:v>
                </c:pt>
                <c:pt idx="1634">
                  <c:v>1.0890590625001602</c:v>
                </c:pt>
                <c:pt idx="1635">
                  <c:v>1.0908276562499202</c:v>
                </c:pt>
                <c:pt idx="1636">
                  <c:v>1.09258039062496</c:v>
                </c:pt>
                <c:pt idx="1637">
                  <c:v>1.0943625781251201</c:v>
                </c:pt>
                <c:pt idx="1638">
                  <c:v>1.0960735156249601</c:v>
                </c:pt>
                <c:pt idx="1639">
                  <c:v>1.0978596093750399</c:v>
                </c:pt>
                <c:pt idx="1640">
                  <c:v>1.0996383593750398</c:v>
                </c:pt>
                <c:pt idx="1641">
                  <c:v>1.10144625</c:v>
                </c:pt>
                <c:pt idx="1642">
                  <c:v>1.103211875</c:v>
                </c:pt>
                <c:pt idx="1643">
                  <c:v>1.1050235937500799</c:v>
                </c:pt>
                <c:pt idx="1644">
                  <c:v>1.1068310937500798</c:v>
                </c:pt>
                <c:pt idx="1645">
                  <c:v>1.1086823437500799</c:v>
                </c:pt>
                <c:pt idx="1646">
                  <c:v>1.1105303906249602</c:v>
                </c:pt>
                <c:pt idx="1647">
                  <c:v>1.112431875</c:v>
                </c:pt>
                <c:pt idx="1648">
                  <c:v>1.1143624999999999</c:v>
                </c:pt>
                <c:pt idx="1649">
                  <c:v>1.11620632812512</c:v>
                </c:pt>
                <c:pt idx="1650">
                  <c:v>1.1180807031251201</c:v>
                </c:pt>
                <c:pt idx="1651">
                  <c:v>1.1199139062499202</c:v>
                </c:pt>
                <c:pt idx="1652">
                  <c:v>1.12177281250016</c:v>
                </c:pt>
                <c:pt idx="1653">
                  <c:v>1.1236289062499201</c:v>
                </c:pt>
                <c:pt idx="1654">
                  <c:v>1.1254890625001601</c:v>
                </c:pt>
                <c:pt idx="1655">
                  <c:v>1.1272982812499202</c:v>
                </c:pt>
                <c:pt idx="1656">
                  <c:v>1.12912992187488</c:v>
                </c:pt>
                <c:pt idx="1657">
                  <c:v>1.130948125</c:v>
                </c:pt>
                <c:pt idx="1658">
                  <c:v>1.1327260937500798</c:v>
                </c:pt>
                <c:pt idx="1659">
                  <c:v>1.13455226562496</c:v>
                </c:pt>
                <c:pt idx="1660">
                  <c:v>1.13640929687488</c:v>
                </c:pt>
                <c:pt idx="1661">
                  <c:v>1.1382497656249602</c:v>
                </c:pt>
                <c:pt idx="1662">
                  <c:v>1.1400404687500798</c:v>
                </c:pt>
                <c:pt idx="1663">
                  <c:v>1.141868125</c:v>
                </c:pt>
                <c:pt idx="1664">
                  <c:v>1.14368421875008</c:v>
                </c:pt>
                <c:pt idx="1665">
                  <c:v>1.1454904687500798</c:v>
                </c:pt>
                <c:pt idx="1666">
                  <c:v>1.1472678125001601</c:v>
                </c:pt>
                <c:pt idx="1667">
                  <c:v>1.1490707812499201</c:v>
                </c:pt>
                <c:pt idx="1668">
                  <c:v>1.15089679687488</c:v>
                </c:pt>
                <c:pt idx="1669">
                  <c:v>1.15270625</c:v>
                </c:pt>
                <c:pt idx="1670">
                  <c:v>1.1544996875001601</c:v>
                </c:pt>
                <c:pt idx="1671">
                  <c:v>1.1562919531251199</c:v>
                </c:pt>
                <c:pt idx="1672">
                  <c:v>1.15817429687488</c:v>
                </c:pt>
                <c:pt idx="1673">
                  <c:v>1.1599875781251201</c:v>
                </c:pt>
                <c:pt idx="1674">
                  <c:v>1.1618510937500799</c:v>
                </c:pt>
                <c:pt idx="1675">
                  <c:v>1.1637574218748801</c:v>
                </c:pt>
                <c:pt idx="1676">
                  <c:v>1.16566554687488</c:v>
                </c:pt>
                <c:pt idx="1677">
                  <c:v>1.1675482812499201</c:v>
                </c:pt>
                <c:pt idx="1678">
                  <c:v>1.1694270312499202</c:v>
                </c:pt>
                <c:pt idx="1679">
                  <c:v>1.17129195312512</c:v>
                </c:pt>
                <c:pt idx="1680">
                  <c:v>1.1731751562499202</c:v>
                </c:pt>
                <c:pt idx="1681">
                  <c:v>1.1750746875001601</c:v>
                </c:pt>
                <c:pt idx="1682">
                  <c:v>1.1769349218748799</c:v>
                </c:pt>
                <c:pt idx="1683">
                  <c:v>1.1788401562499202</c:v>
                </c:pt>
                <c:pt idx="1684">
                  <c:v>1.1807274999999999</c:v>
                </c:pt>
                <c:pt idx="1685">
                  <c:v>1.1826464843750399</c:v>
                </c:pt>
                <c:pt idx="1686">
                  <c:v>1.1845273437500798</c:v>
                </c:pt>
                <c:pt idx="1687">
                  <c:v>1.1865135937500799</c:v>
                </c:pt>
                <c:pt idx="1688">
                  <c:v>1.1884653125001601</c:v>
                </c:pt>
                <c:pt idx="1689">
                  <c:v>1.1904667187500799</c:v>
                </c:pt>
                <c:pt idx="1690">
                  <c:v>1.1924600000000001</c:v>
                </c:pt>
                <c:pt idx="1691">
                  <c:v>1.1944628125001602</c:v>
                </c:pt>
                <c:pt idx="1692">
                  <c:v>1.1964406249999999</c:v>
                </c:pt>
                <c:pt idx="1693">
                  <c:v>1.19840734375008</c:v>
                </c:pt>
                <c:pt idx="1694">
                  <c:v>1.2004673437500799</c:v>
                </c:pt>
                <c:pt idx="1695">
                  <c:v>1.20241117187488</c:v>
                </c:pt>
                <c:pt idx="1696">
                  <c:v>1.20438203124992</c:v>
                </c:pt>
                <c:pt idx="1697">
                  <c:v>1.20629835937504</c:v>
                </c:pt>
                <c:pt idx="1698">
                  <c:v>1.2082485156249601</c:v>
                </c:pt>
                <c:pt idx="1699">
                  <c:v>1.2101371093750399</c:v>
                </c:pt>
                <c:pt idx="1700">
                  <c:v>1.2120248437500798</c:v>
                </c:pt>
                <c:pt idx="1701">
                  <c:v>1.2139267968748799</c:v>
                </c:pt>
                <c:pt idx="1702">
                  <c:v>1.2158267968748799</c:v>
                </c:pt>
                <c:pt idx="1703">
                  <c:v>1.2177407812499201</c:v>
                </c:pt>
                <c:pt idx="1704">
                  <c:v>1.2195667187500798</c:v>
                </c:pt>
                <c:pt idx="1705">
                  <c:v>1.2214097656249601</c:v>
                </c:pt>
                <c:pt idx="1706">
                  <c:v>1.2232724218748801</c:v>
                </c:pt>
                <c:pt idx="1707">
                  <c:v>1.22517039062496</c:v>
                </c:pt>
                <c:pt idx="1708">
                  <c:v>1.2270712500000001</c:v>
                </c:pt>
                <c:pt idx="1709">
                  <c:v>1.22897695312512</c:v>
                </c:pt>
                <c:pt idx="1710">
                  <c:v>1.23090570312512</c:v>
                </c:pt>
                <c:pt idx="1711">
                  <c:v>1.23281085937504</c:v>
                </c:pt>
                <c:pt idx="1712">
                  <c:v>1.2347476562499202</c:v>
                </c:pt>
                <c:pt idx="1713">
                  <c:v>1.23667648437504</c:v>
                </c:pt>
                <c:pt idx="1714">
                  <c:v>1.2386109375001602</c:v>
                </c:pt>
                <c:pt idx="1715">
                  <c:v>1.2405775000000001</c:v>
                </c:pt>
                <c:pt idx="1716">
                  <c:v>1.2425375000000001</c:v>
                </c:pt>
                <c:pt idx="1717">
                  <c:v>1.2445192968748799</c:v>
                </c:pt>
                <c:pt idx="1718">
                  <c:v>1.2464365625001601</c:v>
                </c:pt>
                <c:pt idx="1719">
                  <c:v>1.2483345312499201</c:v>
                </c:pt>
                <c:pt idx="1720">
                  <c:v>1.2502538281251201</c:v>
                </c:pt>
                <c:pt idx="1721">
                  <c:v>1.2522027343750399</c:v>
                </c:pt>
                <c:pt idx="1722">
                  <c:v>1.2541104687500799</c:v>
                </c:pt>
                <c:pt idx="1723">
                  <c:v>1.2560667187500798</c:v>
                </c:pt>
                <c:pt idx="1724">
                  <c:v>1.25801570312512</c:v>
                </c:pt>
                <c:pt idx="1725">
                  <c:v>1.2599898437500798</c:v>
                </c:pt>
                <c:pt idx="1726">
                  <c:v>1.2619597656249602</c:v>
                </c:pt>
                <c:pt idx="1727">
                  <c:v>1.2638432031251201</c:v>
                </c:pt>
                <c:pt idx="1728">
                  <c:v>1.26577867187488</c:v>
                </c:pt>
                <c:pt idx="1729">
                  <c:v>1.2677494531251201</c:v>
                </c:pt>
                <c:pt idx="1730">
                  <c:v>1.2696969531251201</c:v>
                </c:pt>
                <c:pt idx="1731">
                  <c:v>1.2716507031251201</c:v>
                </c:pt>
                <c:pt idx="1732">
                  <c:v>1.2736160937500798</c:v>
                </c:pt>
                <c:pt idx="1733">
                  <c:v>1.27551257812512</c:v>
                </c:pt>
                <c:pt idx="1734">
                  <c:v>1.2774909375001602</c:v>
                </c:pt>
                <c:pt idx="1735">
                  <c:v>1.279455625</c:v>
                </c:pt>
                <c:pt idx="1736">
                  <c:v>1.2813702343750399</c:v>
                </c:pt>
                <c:pt idx="1737">
                  <c:v>1.2833045312499201</c:v>
                </c:pt>
                <c:pt idx="1738">
                  <c:v>1.2852570312499201</c:v>
                </c:pt>
                <c:pt idx="1739">
                  <c:v>1.28721710937504</c:v>
                </c:pt>
                <c:pt idx="1740">
                  <c:v>1.2891818749999999</c:v>
                </c:pt>
                <c:pt idx="1741">
                  <c:v>1.29118648437504</c:v>
                </c:pt>
                <c:pt idx="1742">
                  <c:v>1.29311179687488</c:v>
                </c:pt>
                <c:pt idx="1743">
                  <c:v>1.2950820312499201</c:v>
                </c:pt>
                <c:pt idx="1744">
                  <c:v>1.29696960937504</c:v>
                </c:pt>
                <c:pt idx="1745">
                  <c:v>1.29884539062496</c:v>
                </c:pt>
                <c:pt idx="1746">
                  <c:v>1.30080820312512</c:v>
                </c:pt>
                <c:pt idx="1747">
                  <c:v>1.3027575</c:v>
                </c:pt>
                <c:pt idx="1748">
                  <c:v>1.3047380468748799</c:v>
                </c:pt>
                <c:pt idx="1749">
                  <c:v>1.30664601562496</c:v>
                </c:pt>
                <c:pt idx="1750">
                  <c:v>1.3086082812499202</c:v>
                </c:pt>
                <c:pt idx="1751">
                  <c:v>1.31053117187488</c:v>
                </c:pt>
                <c:pt idx="1752">
                  <c:v>1.3125</c:v>
                </c:pt>
                <c:pt idx="1753">
                  <c:v>1.3144892187500798</c:v>
                </c:pt>
                <c:pt idx="1754">
                  <c:v>1.3164915625001601</c:v>
                </c:pt>
                <c:pt idx="1755">
                  <c:v>1.31847625</c:v>
                </c:pt>
                <c:pt idx="1756">
                  <c:v>1.32048875</c:v>
                </c:pt>
                <c:pt idx="1757">
                  <c:v>1.3225331250000001</c:v>
                </c:pt>
                <c:pt idx="1758">
                  <c:v>1.3245334375001601</c:v>
                </c:pt>
                <c:pt idx="1759">
                  <c:v>1.32657890624992</c:v>
                </c:pt>
                <c:pt idx="1760">
                  <c:v>1.3286085937500798</c:v>
                </c:pt>
                <c:pt idx="1761">
                  <c:v>1.3306404687500799</c:v>
                </c:pt>
                <c:pt idx="1762">
                  <c:v>1.3326784375001601</c:v>
                </c:pt>
                <c:pt idx="1763">
                  <c:v>1.33471546875008</c:v>
                </c:pt>
                <c:pt idx="1764">
                  <c:v>1.3367696875001602</c:v>
                </c:pt>
                <c:pt idx="1765">
                  <c:v>1.3388714062499201</c:v>
                </c:pt>
                <c:pt idx="1766">
                  <c:v>1.3408745312499202</c:v>
                </c:pt>
                <c:pt idx="1767">
                  <c:v>1.34291</c:v>
                </c:pt>
                <c:pt idx="1768">
                  <c:v>1.3449376562499202</c:v>
                </c:pt>
                <c:pt idx="1769">
                  <c:v>1.3469996875001602</c:v>
                </c:pt>
                <c:pt idx="1770">
                  <c:v>1.3490017187500798</c:v>
                </c:pt>
                <c:pt idx="1771">
                  <c:v>1.3510270312499202</c:v>
                </c:pt>
                <c:pt idx="1772">
                  <c:v>1.3530423437500798</c:v>
                </c:pt>
                <c:pt idx="1773">
                  <c:v>1.3550899999999999</c:v>
                </c:pt>
                <c:pt idx="1774">
                  <c:v>1.3571724999999999</c:v>
                </c:pt>
                <c:pt idx="1775">
                  <c:v>1.3592387500000001</c:v>
                </c:pt>
                <c:pt idx="1776">
                  <c:v>1.3613139062499202</c:v>
                </c:pt>
                <c:pt idx="1777">
                  <c:v>1.3633728125001601</c:v>
                </c:pt>
                <c:pt idx="1778">
                  <c:v>1.3654368750000001</c:v>
                </c:pt>
                <c:pt idx="1779">
                  <c:v>1.3674760937500798</c:v>
                </c:pt>
                <c:pt idx="1780">
                  <c:v>1.3695635937500799</c:v>
                </c:pt>
                <c:pt idx="1781">
                  <c:v>1.3716950000000001</c:v>
                </c:pt>
                <c:pt idx="1782">
                  <c:v>1.3738020312499202</c:v>
                </c:pt>
                <c:pt idx="1783">
                  <c:v>1.37579953124992</c:v>
                </c:pt>
                <c:pt idx="1784">
                  <c:v>1.3777970312499201</c:v>
                </c:pt>
                <c:pt idx="1785">
                  <c:v>1.3797870312499201</c:v>
                </c:pt>
                <c:pt idx="1786">
                  <c:v>1.3817757812499201</c:v>
                </c:pt>
                <c:pt idx="1787">
                  <c:v>1.3837706249999999</c:v>
                </c:pt>
                <c:pt idx="1788">
                  <c:v>1.3857706249999999</c:v>
                </c:pt>
                <c:pt idx="1789">
                  <c:v>1.3877726562499202</c:v>
                </c:pt>
                <c:pt idx="1790">
                  <c:v>1.3897537499999999</c:v>
                </c:pt>
                <c:pt idx="1791">
                  <c:v>1.3916726562499202</c:v>
                </c:pt>
                <c:pt idx="1792">
                  <c:v>1.3936540625001601</c:v>
                </c:pt>
                <c:pt idx="1793">
                  <c:v>1.3956654687500798</c:v>
                </c:pt>
                <c:pt idx="1794">
                  <c:v>1.3976917187500799</c:v>
                </c:pt>
                <c:pt idx="1795">
                  <c:v>1.399705625</c:v>
                </c:pt>
                <c:pt idx="1796">
                  <c:v>1.4017665625001601</c:v>
                </c:pt>
                <c:pt idx="1797">
                  <c:v>1.4038109375001602</c:v>
                </c:pt>
                <c:pt idx="1798">
                  <c:v>1.40590375</c:v>
                </c:pt>
                <c:pt idx="1799">
                  <c:v>1.4079649999999999</c:v>
                </c:pt>
                <c:pt idx="1800">
                  <c:v>1.41005328124992</c:v>
                </c:pt>
                <c:pt idx="1801">
                  <c:v>1.4121714062499202</c:v>
                </c:pt>
                <c:pt idx="1802">
                  <c:v>1.4143035937500799</c:v>
                </c:pt>
                <c:pt idx="1803">
                  <c:v>1.4164120312499202</c:v>
                </c:pt>
                <c:pt idx="1804">
                  <c:v>1.418531875</c:v>
                </c:pt>
                <c:pt idx="1805">
                  <c:v>1.42057046875008</c:v>
                </c:pt>
                <c:pt idx="1806">
                  <c:v>1.4225985937500798</c:v>
                </c:pt>
                <c:pt idx="1807">
                  <c:v>1.4246589062499202</c:v>
                </c:pt>
                <c:pt idx="1808">
                  <c:v>1.4267051562499202</c:v>
                </c:pt>
                <c:pt idx="1809">
                  <c:v>1.4287132812499201</c:v>
                </c:pt>
                <c:pt idx="1810">
                  <c:v>1.4307204687500799</c:v>
                </c:pt>
                <c:pt idx="1811">
                  <c:v>1.4327881250000001</c:v>
                </c:pt>
                <c:pt idx="1812">
                  <c:v>1.4347615625001602</c:v>
                </c:pt>
                <c:pt idx="1813">
                  <c:v>1.43676625</c:v>
                </c:pt>
                <c:pt idx="1814">
                  <c:v>1.4388093749999999</c:v>
                </c:pt>
                <c:pt idx="1815">
                  <c:v>1.4409309375001602</c:v>
                </c:pt>
                <c:pt idx="1816">
                  <c:v>1.4430164062499202</c:v>
                </c:pt>
                <c:pt idx="1817">
                  <c:v>1.4450585937500799</c:v>
                </c:pt>
                <c:pt idx="1818">
                  <c:v>1.4471598437500799</c:v>
                </c:pt>
                <c:pt idx="1819">
                  <c:v>1.449259375</c:v>
                </c:pt>
                <c:pt idx="1820">
                  <c:v>1.4514065625001602</c:v>
                </c:pt>
                <c:pt idx="1821">
                  <c:v>1.4535278125001601</c:v>
                </c:pt>
                <c:pt idx="1822">
                  <c:v>1.4556617187500798</c:v>
                </c:pt>
                <c:pt idx="1823">
                  <c:v>1.4577898437500798</c:v>
                </c:pt>
                <c:pt idx="1824">
                  <c:v>1.4598620312499202</c:v>
                </c:pt>
                <c:pt idx="1825">
                  <c:v>1.4620001562499201</c:v>
                </c:pt>
                <c:pt idx="1826">
                  <c:v>1.4640873437500799</c:v>
                </c:pt>
                <c:pt idx="1827">
                  <c:v>1.46626515624992</c:v>
                </c:pt>
                <c:pt idx="1828">
                  <c:v>1.4683628125001602</c:v>
                </c:pt>
                <c:pt idx="1829">
                  <c:v>1.47053671875008</c:v>
                </c:pt>
                <c:pt idx="1830">
                  <c:v>1.4725356249999999</c:v>
                </c:pt>
                <c:pt idx="1831">
                  <c:v>1.4745515625001602</c:v>
                </c:pt>
                <c:pt idx="1832">
                  <c:v>1.47661140624992</c:v>
                </c:pt>
                <c:pt idx="1833">
                  <c:v>1.4787190625001601</c:v>
                </c:pt>
                <c:pt idx="1834">
                  <c:v>1.4808521875001601</c:v>
                </c:pt>
                <c:pt idx="1835">
                  <c:v>1.4829656250000001</c:v>
                </c:pt>
                <c:pt idx="1836">
                  <c:v>1.48509984375008</c:v>
                </c:pt>
                <c:pt idx="1837">
                  <c:v>1.4871814062499202</c:v>
                </c:pt>
                <c:pt idx="1838">
                  <c:v>1.4893273437500798</c:v>
                </c:pt>
                <c:pt idx="1839">
                  <c:v>1.49147390624992</c:v>
                </c:pt>
                <c:pt idx="1840">
                  <c:v>1.4937371875001602</c:v>
                </c:pt>
                <c:pt idx="1841">
                  <c:v>1.4960085937500798</c:v>
                </c:pt>
                <c:pt idx="1842">
                  <c:v>1.4982457812499201</c:v>
                </c:pt>
                <c:pt idx="1843">
                  <c:v>1.5004490625001601</c:v>
                </c:pt>
                <c:pt idx="1844">
                  <c:v>1.50268468750016</c:v>
                </c:pt>
                <c:pt idx="1845">
                  <c:v>1.5048907812499202</c:v>
                </c:pt>
                <c:pt idx="1846">
                  <c:v>1.5070729687500799</c:v>
                </c:pt>
                <c:pt idx="1847">
                  <c:v>1.5092853125001602</c:v>
                </c:pt>
                <c:pt idx="1848">
                  <c:v>1.5115106250000001</c:v>
                </c:pt>
                <c:pt idx="1849">
                  <c:v>1.5136209375001601</c:v>
                </c:pt>
                <c:pt idx="1850">
                  <c:v>1.51569859375008</c:v>
                </c:pt>
                <c:pt idx="1851">
                  <c:v>1.5178426562499201</c:v>
                </c:pt>
                <c:pt idx="1852">
                  <c:v>1.5199087499999999</c:v>
                </c:pt>
                <c:pt idx="1853">
                  <c:v>1.52195875</c:v>
                </c:pt>
                <c:pt idx="1854">
                  <c:v>1.5239520312499202</c:v>
                </c:pt>
                <c:pt idx="1855">
                  <c:v>1.525995</c:v>
                </c:pt>
                <c:pt idx="1856">
                  <c:v>1.5280810937500799</c:v>
                </c:pt>
                <c:pt idx="1857">
                  <c:v>1.5301773437500799</c:v>
                </c:pt>
                <c:pt idx="1858">
                  <c:v>1.532275625</c:v>
                </c:pt>
                <c:pt idx="1859">
                  <c:v>1.53443</c:v>
                </c:pt>
                <c:pt idx="1860">
                  <c:v>1.5365773437500798</c:v>
                </c:pt>
                <c:pt idx="1861">
                  <c:v>1.5386181249999999</c:v>
                </c:pt>
                <c:pt idx="1862">
                  <c:v>1.5408353125001601</c:v>
                </c:pt>
                <c:pt idx="1863">
                  <c:v>1.5430471875001601</c:v>
                </c:pt>
                <c:pt idx="1864">
                  <c:v>1.5452481250000001</c:v>
                </c:pt>
                <c:pt idx="1865">
                  <c:v>1.5473956250000001</c:v>
                </c:pt>
                <c:pt idx="1866">
                  <c:v>1.5495362500000001</c:v>
                </c:pt>
                <c:pt idx="1867">
                  <c:v>1.5516051562499202</c:v>
                </c:pt>
                <c:pt idx="1868">
                  <c:v>1.5536829687500799</c:v>
                </c:pt>
                <c:pt idx="1869">
                  <c:v>1.5558009375001602</c:v>
                </c:pt>
                <c:pt idx="1870">
                  <c:v>1.5579032812499201</c:v>
                </c:pt>
                <c:pt idx="1871">
                  <c:v>1.5600384375001601</c:v>
                </c:pt>
                <c:pt idx="1872">
                  <c:v>1.5621476562499201</c:v>
                </c:pt>
                <c:pt idx="1873">
                  <c:v>1.5641990625001601</c:v>
                </c:pt>
                <c:pt idx="1874">
                  <c:v>1.5663328125001601</c:v>
                </c:pt>
                <c:pt idx="1875">
                  <c:v>1.5685228125001602</c:v>
                </c:pt>
                <c:pt idx="1876">
                  <c:v>1.5706771875001602</c:v>
                </c:pt>
                <c:pt idx="1877">
                  <c:v>1.5728354687500798</c:v>
                </c:pt>
                <c:pt idx="1878">
                  <c:v>1.5750939062499201</c:v>
                </c:pt>
                <c:pt idx="1879">
                  <c:v>1.5772567187500799</c:v>
                </c:pt>
                <c:pt idx="1880">
                  <c:v>1.5794628125001602</c:v>
                </c:pt>
                <c:pt idx="1881">
                  <c:v>1.5816860937500798</c:v>
                </c:pt>
                <c:pt idx="1882">
                  <c:v>1.5838954687500799</c:v>
                </c:pt>
                <c:pt idx="1883">
                  <c:v>1.5861025</c:v>
                </c:pt>
                <c:pt idx="1884">
                  <c:v>1.5883278125001601</c:v>
                </c:pt>
                <c:pt idx="1885">
                  <c:v>1.59048156250016</c:v>
                </c:pt>
                <c:pt idx="1886">
                  <c:v>1.592671875</c:v>
                </c:pt>
                <c:pt idx="1887">
                  <c:v>1.59489015624992</c:v>
                </c:pt>
                <c:pt idx="1888">
                  <c:v>1.5969904687500798</c:v>
                </c:pt>
                <c:pt idx="1889">
                  <c:v>1.59913234375008</c:v>
                </c:pt>
                <c:pt idx="1890">
                  <c:v>1.601246875</c:v>
                </c:pt>
                <c:pt idx="1891">
                  <c:v>1.6033725000000001</c:v>
                </c:pt>
                <c:pt idx="1892">
                  <c:v>1.6055131250000001</c:v>
                </c:pt>
                <c:pt idx="1893">
                  <c:v>1.607661875</c:v>
                </c:pt>
                <c:pt idx="1894">
                  <c:v>1.609720625</c:v>
                </c:pt>
                <c:pt idx="1895">
                  <c:v>1.61184640624992</c:v>
                </c:pt>
                <c:pt idx="1896">
                  <c:v>1.6139801562499201</c:v>
                </c:pt>
                <c:pt idx="1897">
                  <c:v>1.6160937500000001</c:v>
                </c:pt>
                <c:pt idx="1898">
                  <c:v>1.6182539062499202</c:v>
                </c:pt>
                <c:pt idx="1899">
                  <c:v>1.6204253125001602</c:v>
                </c:pt>
                <c:pt idx="1900">
                  <c:v>1.6226396875001601</c:v>
                </c:pt>
                <c:pt idx="1901">
                  <c:v>1.6248021875001601</c:v>
                </c:pt>
                <c:pt idx="1902">
                  <c:v>1.6269571875001601</c:v>
                </c:pt>
                <c:pt idx="1903">
                  <c:v>1.6291789062499202</c:v>
                </c:pt>
                <c:pt idx="1904">
                  <c:v>1.63137359375008</c:v>
                </c:pt>
                <c:pt idx="1905">
                  <c:v>1.6336098437500799</c:v>
                </c:pt>
                <c:pt idx="1906">
                  <c:v>1.6358474999999999</c:v>
                </c:pt>
                <c:pt idx="1907">
                  <c:v>1.6380804687500798</c:v>
                </c:pt>
                <c:pt idx="1908">
                  <c:v>1.64031171875008</c:v>
                </c:pt>
                <c:pt idx="1909">
                  <c:v>1.6425889062499202</c:v>
                </c:pt>
                <c:pt idx="1910">
                  <c:v>1.644825625</c:v>
                </c:pt>
                <c:pt idx="1911">
                  <c:v>1.6470884375001602</c:v>
                </c:pt>
                <c:pt idx="1912">
                  <c:v>1.6493435937500798</c:v>
                </c:pt>
                <c:pt idx="1913">
                  <c:v>1.6515129687500798</c:v>
                </c:pt>
                <c:pt idx="1914">
                  <c:v>1.6537534375001601</c:v>
                </c:pt>
                <c:pt idx="1915">
                  <c:v>1.6559725000000001</c:v>
                </c:pt>
                <c:pt idx="1916">
                  <c:v>1.6581545312499202</c:v>
                </c:pt>
                <c:pt idx="1917">
                  <c:v>1.6603660937500799</c:v>
                </c:pt>
                <c:pt idx="1918">
                  <c:v>1.6625643750000001</c:v>
                </c:pt>
                <c:pt idx="1919">
                  <c:v>1.6647681249999999</c:v>
                </c:pt>
                <c:pt idx="1920">
                  <c:v>1.6669740625001601</c:v>
                </c:pt>
                <c:pt idx="1921">
                  <c:v>1.6691903125001601</c:v>
                </c:pt>
                <c:pt idx="1922">
                  <c:v>1.6714304687500798</c:v>
                </c:pt>
                <c:pt idx="1923">
                  <c:v>1.6737045312499201</c:v>
                </c:pt>
                <c:pt idx="1924">
                  <c:v>1.6759635937500799</c:v>
                </c:pt>
                <c:pt idx="1925">
                  <c:v>1.6782576562499201</c:v>
                </c:pt>
                <c:pt idx="1926">
                  <c:v>1.6805456249999999</c:v>
                </c:pt>
                <c:pt idx="1927">
                  <c:v>1.6828025</c:v>
                </c:pt>
                <c:pt idx="1928">
                  <c:v>1.6850945312499201</c:v>
                </c:pt>
                <c:pt idx="1929">
                  <c:v>1.6873312499999999</c:v>
                </c:pt>
                <c:pt idx="1930">
                  <c:v>1.68954125</c:v>
                </c:pt>
                <c:pt idx="1931">
                  <c:v>1.691776875</c:v>
                </c:pt>
                <c:pt idx="1932">
                  <c:v>1.6940201562499202</c:v>
                </c:pt>
                <c:pt idx="1933">
                  <c:v>1.69623578124992</c:v>
                </c:pt>
                <c:pt idx="1934">
                  <c:v>1.69843046875008</c:v>
                </c:pt>
                <c:pt idx="1935">
                  <c:v>1.7006243750000001</c:v>
                </c:pt>
                <c:pt idx="1936">
                  <c:v>1.7028928125001601</c:v>
                </c:pt>
                <c:pt idx="1937">
                  <c:v>1.7051710937500799</c:v>
                </c:pt>
                <c:pt idx="1938">
                  <c:v>1.7073859375001601</c:v>
                </c:pt>
                <c:pt idx="1939">
                  <c:v>1.7096625000000001</c:v>
                </c:pt>
                <c:pt idx="1940">
                  <c:v>1.7119517187500799</c:v>
                </c:pt>
                <c:pt idx="1941">
                  <c:v>1.71421984375008</c:v>
                </c:pt>
                <c:pt idx="1942">
                  <c:v>1.7164646875001601</c:v>
                </c:pt>
                <c:pt idx="1943">
                  <c:v>1.7187878125001601</c:v>
                </c:pt>
                <c:pt idx="1944">
                  <c:v>1.7211414062499202</c:v>
                </c:pt>
                <c:pt idx="1945">
                  <c:v>1.7234281250000001</c:v>
                </c:pt>
                <c:pt idx="1946">
                  <c:v>1.7257053125001602</c:v>
                </c:pt>
                <c:pt idx="1947">
                  <c:v>1.7279701562499201</c:v>
                </c:pt>
                <c:pt idx="1948">
                  <c:v>1.7302564062499202</c:v>
                </c:pt>
                <c:pt idx="1949">
                  <c:v>1.7324985937500799</c:v>
                </c:pt>
                <c:pt idx="1950">
                  <c:v>1.7347507812499201</c:v>
                </c:pt>
                <c:pt idx="1951">
                  <c:v>1.73701281250016</c:v>
                </c:pt>
                <c:pt idx="1952">
                  <c:v>1.7392779687500799</c:v>
                </c:pt>
                <c:pt idx="1953">
                  <c:v>1.7414959375001602</c:v>
                </c:pt>
                <c:pt idx="1954">
                  <c:v>1.7436879687500799</c:v>
                </c:pt>
                <c:pt idx="1955">
                  <c:v>1.74592171875008</c:v>
                </c:pt>
                <c:pt idx="1956">
                  <c:v>1.74817921875008</c:v>
                </c:pt>
                <c:pt idx="1957">
                  <c:v>1.750458125</c:v>
                </c:pt>
                <c:pt idx="1958">
                  <c:v>1.7527551562499202</c:v>
                </c:pt>
                <c:pt idx="1959">
                  <c:v>1.75504375</c:v>
                </c:pt>
                <c:pt idx="1960">
                  <c:v>1.75732031250016</c:v>
                </c:pt>
                <c:pt idx="1961">
                  <c:v>1.7596042187500798</c:v>
                </c:pt>
                <c:pt idx="1962">
                  <c:v>1.7618931250000001</c:v>
                </c:pt>
                <c:pt idx="1963">
                  <c:v>1.7642032812499202</c:v>
                </c:pt>
                <c:pt idx="1964">
                  <c:v>1.7664765625001599</c:v>
                </c:pt>
                <c:pt idx="1965">
                  <c:v>1.7687504687500799</c:v>
                </c:pt>
                <c:pt idx="1966">
                  <c:v>1.7709762499999999</c:v>
                </c:pt>
                <c:pt idx="1967">
                  <c:v>1.7732335937500798</c:v>
                </c:pt>
                <c:pt idx="1968">
                  <c:v>1.775473125</c:v>
                </c:pt>
                <c:pt idx="1969">
                  <c:v>1.7777529687500799</c:v>
                </c:pt>
                <c:pt idx="1970">
                  <c:v>1.7800067187500799</c:v>
                </c:pt>
                <c:pt idx="1971">
                  <c:v>1.7822732812499202</c:v>
                </c:pt>
                <c:pt idx="1972">
                  <c:v>1.7845723437500798</c:v>
                </c:pt>
                <c:pt idx="1973">
                  <c:v>1.7868129687500798</c:v>
                </c:pt>
                <c:pt idx="1974">
                  <c:v>1.7890735937500799</c:v>
                </c:pt>
                <c:pt idx="1975">
                  <c:v>1.7913839062499202</c:v>
                </c:pt>
                <c:pt idx="1976">
                  <c:v>1.7936720312499201</c:v>
                </c:pt>
                <c:pt idx="1977">
                  <c:v>1.7958948437500799</c:v>
                </c:pt>
                <c:pt idx="1978">
                  <c:v>1.7980648437500799</c:v>
                </c:pt>
                <c:pt idx="1979">
                  <c:v>1.8002759375001598</c:v>
                </c:pt>
                <c:pt idx="1980">
                  <c:v>1.8025128125001597</c:v>
                </c:pt>
                <c:pt idx="1981">
                  <c:v>1.80471484375008</c:v>
                </c:pt>
                <c:pt idx="1982">
                  <c:v>1.8068909375001598</c:v>
                </c:pt>
                <c:pt idx="1983">
                  <c:v>1.8091157812499201</c:v>
                </c:pt>
                <c:pt idx="1984">
                  <c:v>1.81142125</c:v>
                </c:pt>
                <c:pt idx="1985">
                  <c:v>1.8136559375001597</c:v>
                </c:pt>
                <c:pt idx="1986">
                  <c:v>1.8159385937500798</c:v>
                </c:pt>
                <c:pt idx="1987">
                  <c:v>1.81824546875008</c:v>
                </c:pt>
                <c:pt idx="1988">
                  <c:v>1.8206525</c:v>
                </c:pt>
                <c:pt idx="1989">
                  <c:v>1.8229789062499202</c:v>
                </c:pt>
                <c:pt idx="1990">
                  <c:v>1.8252781250000001</c:v>
                </c:pt>
                <c:pt idx="1991">
                  <c:v>1.8276103125001597</c:v>
                </c:pt>
                <c:pt idx="1992">
                  <c:v>1.8299510937500798</c:v>
                </c:pt>
                <c:pt idx="1993">
                  <c:v>1.83228375</c:v>
                </c:pt>
                <c:pt idx="1994">
                  <c:v>1.8345664062499201</c:v>
                </c:pt>
                <c:pt idx="1995">
                  <c:v>1.8368748437500799</c:v>
                </c:pt>
                <c:pt idx="1996">
                  <c:v>1.8391732812499202</c:v>
                </c:pt>
                <c:pt idx="1997">
                  <c:v>1.8414935937500798</c:v>
                </c:pt>
                <c:pt idx="1998">
                  <c:v>1.843760625</c:v>
                </c:pt>
                <c:pt idx="1999">
                  <c:v>1.8461226562499202</c:v>
                </c:pt>
                <c:pt idx="2000">
                  <c:v>1.848470625</c:v>
                </c:pt>
                <c:pt idx="2001">
                  <c:v>1.8507995312499201</c:v>
                </c:pt>
                <c:pt idx="2002">
                  <c:v>1.8531520312499201</c:v>
                </c:pt>
                <c:pt idx="2003">
                  <c:v>1.8555332812499201</c:v>
                </c:pt>
                <c:pt idx="2004">
                  <c:v>1.8579317187500799</c:v>
                </c:pt>
                <c:pt idx="2005">
                  <c:v>1.8603218749999999</c:v>
                </c:pt>
                <c:pt idx="2006">
                  <c:v>1.8627617187500798</c:v>
                </c:pt>
                <c:pt idx="2007">
                  <c:v>1.8651396875001598</c:v>
                </c:pt>
                <c:pt idx="2008">
                  <c:v>1.8675009375001597</c:v>
                </c:pt>
                <c:pt idx="2009">
                  <c:v>1.8698335937500798</c:v>
                </c:pt>
                <c:pt idx="2010">
                  <c:v>1.8721953125001598</c:v>
                </c:pt>
                <c:pt idx="2011">
                  <c:v>1.8745367187500799</c:v>
                </c:pt>
                <c:pt idx="2012">
                  <c:v>1.87686140624992</c:v>
                </c:pt>
                <c:pt idx="2013">
                  <c:v>1.8792260937500798</c:v>
                </c:pt>
                <c:pt idx="2014">
                  <c:v>1.8815273437500799</c:v>
                </c:pt>
                <c:pt idx="2015">
                  <c:v>1.8838551562499202</c:v>
                </c:pt>
                <c:pt idx="2016">
                  <c:v>1.8861112499999999</c:v>
                </c:pt>
                <c:pt idx="2017">
                  <c:v>1.8883943750000001</c:v>
                </c:pt>
                <c:pt idx="2018">
                  <c:v>1.8906645312499202</c:v>
                </c:pt>
                <c:pt idx="2019">
                  <c:v>1.8929742187500798</c:v>
                </c:pt>
                <c:pt idx="2020">
                  <c:v>1.8952676562499202</c:v>
                </c:pt>
                <c:pt idx="2021">
                  <c:v>1.8975351562499201</c:v>
                </c:pt>
                <c:pt idx="2022">
                  <c:v>1.8997939062499201</c:v>
                </c:pt>
                <c:pt idx="2023">
                  <c:v>1.9020195312499202</c:v>
                </c:pt>
                <c:pt idx="2024">
                  <c:v>1.904301875</c:v>
                </c:pt>
                <c:pt idx="2025">
                  <c:v>1.9065715625001598</c:v>
                </c:pt>
                <c:pt idx="2026">
                  <c:v>1.9088709375001598</c:v>
                </c:pt>
                <c:pt idx="2027">
                  <c:v>1.9111396875001598</c:v>
                </c:pt>
                <c:pt idx="2028">
                  <c:v>1.91345046875008</c:v>
                </c:pt>
                <c:pt idx="2029">
                  <c:v>1.9158029687500799</c:v>
                </c:pt>
                <c:pt idx="2030">
                  <c:v>1.9181325</c:v>
                </c:pt>
                <c:pt idx="2031">
                  <c:v>1.9204953125001598</c:v>
                </c:pt>
                <c:pt idx="2032">
                  <c:v>1.9229217187500798</c:v>
                </c:pt>
                <c:pt idx="2033">
                  <c:v>1.925283125</c:v>
                </c:pt>
                <c:pt idx="2034">
                  <c:v>1.92766640624992</c:v>
                </c:pt>
                <c:pt idx="2035">
                  <c:v>1.9300267187500799</c:v>
                </c:pt>
                <c:pt idx="2036">
                  <c:v>1.93237171875008</c:v>
                </c:pt>
                <c:pt idx="2037">
                  <c:v>1.9347620312499201</c:v>
                </c:pt>
                <c:pt idx="2038">
                  <c:v>1.9371354687500799</c:v>
                </c:pt>
                <c:pt idx="2039">
                  <c:v>1.9394198437500798</c:v>
                </c:pt>
                <c:pt idx="2040">
                  <c:v>1.9417825</c:v>
                </c:pt>
                <c:pt idx="2041">
                  <c:v>1.9441810937500799</c:v>
                </c:pt>
                <c:pt idx="2042">
                  <c:v>1.9465303125001598</c:v>
                </c:pt>
                <c:pt idx="2043">
                  <c:v>1.94892625</c:v>
                </c:pt>
                <c:pt idx="2044">
                  <c:v>1.9513114062499202</c:v>
                </c:pt>
                <c:pt idx="2045">
                  <c:v>1.9537451562499202</c:v>
                </c:pt>
                <c:pt idx="2046">
                  <c:v>1.956174375</c:v>
                </c:pt>
                <c:pt idx="2047">
                  <c:v>1.9586332812499201</c:v>
                </c:pt>
                <c:pt idx="2048">
                  <c:v>1.9610960937500799</c:v>
                </c:pt>
                <c:pt idx="2049">
                  <c:v>1.96352640624992</c:v>
                </c:pt>
                <c:pt idx="2050">
                  <c:v>1.9659190625001597</c:v>
                </c:pt>
                <c:pt idx="2051">
                  <c:v>1.968274375</c:v>
                </c:pt>
                <c:pt idx="2052">
                  <c:v>1.9706548437500799</c:v>
                </c:pt>
                <c:pt idx="2053">
                  <c:v>1.97303390624992</c:v>
                </c:pt>
                <c:pt idx="2054">
                  <c:v>1.9753764062499202</c:v>
                </c:pt>
                <c:pt idx="2055">
                  <c:v>1.9776920312499202</c:v>
                </c:pt>
                <c:pt idx="2056">
                  <c:v>1.9800282812499201</c:v>
                </c:pt>
                <c:pt idx="2057">
                  <c:v>1.9823209375001598</c:v>
                </c:pt>
                <c:pt idx="2058">
                  <c:v>1.984614375</c:v>
                </c:pt>
                <c:pt idx="2059">
                  <c:v>1.9869248437500799</c:v>
                </c:pt>
                <c:pt idx="2060">
                  <c:v>1.9892725</c:v>
                </c:pt>
                <c:pt idx="2061">
                  <c:v>1.9916003125001598</c:v>
                </c:pt>
                <c:pt idx="2062">
                  <c:v>1.9939126562499201</c:v>
                </c:pt>
                <c:pt idx="2063">
                  <c:v>1.99619875</c:v>
                </c:pt>
                <c:pt idx="2064">
                  <c:v>1.9985648437500798</c:v>
                </c:pt>
                <c:pt idx="2065">
                  <c:v>2.0009107812499201</c:v>
                </c:pt>
                <c:pt idx="2066">
                  <c:v>2.0032532812499202</c:v>
                </c:pt>
                <c:pt idx="2067">
                  <c:v>2.0056437499999999</c:v>
                </c:pt>
                <c:pt idx="2068">
                  <c:v>2.0080562500000001</c:v>
                </c:pt>
                <c:pt idx="2069">
                  <c:v>2.01045843750016</c:v>
                </c:pt>
                <c:pt idx="2070">
                  <c:v>2.0128803125001595</c:v>
                </c:pt>
                <c:pt idx="2071">
                  <c:v>2.0153845312499201</c:v>
                </c:pt>
                <c:pt idx="2072">
                  <c:v>2.0178046875001598</c:v>
                </c:pt>
                <c:pt idx="2073">
                  <c:v>2.0203189062499201</c:v>
                </c:pt>
                <c:pt idx="2074">
                  <c:v>2.0227723437500797</c:v>
                </c:pt>
                <c:pt idx="2075">
                  <c:v>2.0252289062499202</c:v>
                </c:pt>
                <c:pt idx="2076">
                  <c:v>2.0276832812499199</c:v>
                </c:pt>
                <c:pt idx="2077">
                  <c:v>2.0301407812499201</c:v>
                </c:pt>
                <c:pt idx="2078">
                  <c:v>2.0325964062499202</c:v>
                </c:pt>
                <c:pt idx="2079">
                  <c:v>2.03507078124992</c:v>
                </c:pt>
                <c:pt idx="2080">
                  <c:v>2.0375251562499201</c:v>
                </c:pt>
                <c:pt idx="2081">
                  <c:v>2.0399146875001599</c:v>
                </c:pt>
                <c:pt idx="2082">
                  <c:v>2.0423757812499201</c:v>
                </c:pt>
                <c:pt idx="2083">
                  <c:v>2.0448200000000001</c:v>
                </c:pt>
                <c:pt idx="2084">
                  <c:v>2.0472762499999999</c:v>
                </c:pt>
                <c:pt idx="2085">
                  <c:v>2.049706875</c:v>
                </c:pt>
                <c:pt idx="2086">
                  <c:v>2.0522146875001597</c:v>
                </c:pt>
                <c:pt idx="2087">
                  <c:v>2.05467921875008</c:v>
                </c:pt>
                <c:pt idx="2088">
                  <c:v>2.05716421875008</c:v>
                </c:pt>
                <c:pt idx="2089">
                  <c:v>2.0596021875001598</c:v>
                </c:pt>
                <c:pt idx="2090">
                  <c:v>2.0620557812499203</c:v>
                </c:pt>
                <c:pt idx="2091">
                  <c:v>2.0645876562499201</c:v>
                </c:pt>
                <c:pt idx="2092">
                  <c:v>2.06704390624992</c:v>
                </c:pt>
                <c:pt idx="2093">
                  <c:v>2.0694812499999999</c:v>
                </c:pt>
                <c:pt idx="2094">
                  <c:v>2.0719306249999998</c:v>
                </c:pt>
                <c:pt idx="2095">
                  <c:v>2.0743978125001599</c:v>
                </c:pt>
                <c:pt idx="2096">
                  <c:v>2.0767837500000002</c:v>
                </c:pt>
                <c:pt idx="2097">
                  <c:v>2.0792009375001599</c:v>
                </c:pt>
                <c:pt idx="2098">
                  <c:v>2.0816082812499199</c:v>
                </c:pt>
                <c:pt idx="2099">
                  <c:v>2.0840112500000001</c:v>
                </c:pt>
                <c:pt idx="2100">
                  <c:v>2.0864109375001596</c:v>
                </c:pt>
                <c:pt idx="2101">
                  <c:v>2.0887418750000002</c:v>
                </c:pt>
                <c:pt idx="2102">
                  <c:v>2.0910793750000001</c:v>
                </c:pt>
                <c:pt idx="2103">
                  <c:v>2.093498125</c:v>
                </c:pt>
                <c:pt idx="2104">
                  <c:v>2.09585296875008</c:v>
                </c:pt>
                <c:pt idx="2105">
                  <c:v>2.0981973437500798</c:v>
                </c:pt>
                <c:pt idx="2106">
                  <c:v>2.1005853125001597</c:v>
                </c:pt>
                <c:pt idx="2107">
                  <c:v>2.1030500000000001</c:v>
                </c:pt>
                <c:pt idx="2108">
                  <c:v>2.1054864062499203</c:v>
                </c:pt>
                <c:pt idx="2109">
                  <c:v>2.10795359375008</c:v>
                </c:pt>
                <c:pt idx="2110">
                  <c:v>2.1104551562499201</c:v>
                </c:pt>
                <c:pt idx="2111">
                  <c:v>2.1129285937500799</c:v>
                </c:pt>
                <c:pt idx="2112">
                  <c:v>2.11544390624992</c:v>
                </c:pt>
                <c:pt idx="2113">
                  <c:v>2.1179290625001599</c:v>
                </c:pt>
                <c:pt idx="2114">
                  <c:v>2.1204507812499203</c:v>
                </c:pt>
                <c:pt idx="2115">
                  <c:v>2.1229878125001598</c:v>
                </c:pt>
                <c:pt idx="2116">
                  <c:v>2.12545484375008</c:v>
                </c:pt>
                <c:pt idx="2117">
                  <c:v>2.12786281250016</c:v>
                </c:pt>
                <c:pt idx="2118">
                  <c:v>2.1302656249999998</c:v>
                </c:pt>
                <c:pt idx="2119">
                  <c:v>2.13266734375008</c:v>
                </c:pt>
                <c:pt idx="2120">
                  <c:v>2.1351170312499201</c:v>
                </c:pt>
                <c:pt idx="2121">
                  <c:v>2.1375401562499201</c:v>
                </c:pt>
                <c:pt idx="2122">
                  <c:v>2.1399806250000002</c:v>
                </c:pt>
                <c:pt idx="2123">
                  <c:v>2.1423553125001598</c:v>
                </c:pt>
                <c:pt idx="2124">
                  <c:v>2.14477578124992</c:v>
                </c:pt>
                <c:pt idx="2125">
                  <c:v>2.1471273437500797</c:v>
                </c:pt>
                <c:pt idx="2126">
                  <c:v>2.1495525</c:v>
                </c:pt>
                <c:pt idx="2127">
                  <c:v>2.1520354687500798</c:v>
                </c:pt>
                <c:pt idx="2128">
                  <c:v>2.15449953124992</c:v>
                </c:pt>
                <c:pt idx="2129">
                  <c:v>2.1569493749999999</c:v>
                </c:pt>
                <c:pt idx="2130">
                  <c:v>2.15938390624992</c:v>
                </c:pt>
                <c:pt idx="2131">
                  <c:v>2.1618559375001598</c:v>
                </c:pt>
                <c:pt idx="2132">
                  <c:v>2.1642814062499203</c:v>
                </c:pt>
                <c:pt idx="2133">
                  <c:v>2.1667284375001596</c:v>
                </c:pt>
                <c:pt idx="2134">
                  <c:v>2.16918703124992</c:v>
                </c:pt>
                <c:pt idx="2135">
                  <c:v>2.1716278125001596</c:v>
                </c:pt>
                <c:pt idx="2136">
                  <c:v>2.1741023437500799</c:v>
                </c:pt>
                <c:pt idx="2137">
                  <c:v>2.1765360937500797</c:v>
                </c:pt>
                <c:pt idx="2138">
                  <c:v>2.17894875</c:v>
                </c:pt>
                <c:pt idx="2139">
                  <c:v>2.1813899999999999</c:v>
                </c:pt>
                <c:pt idx="2140">
                  <c:v>2.18383171875008</c:v>
                </c:pt>
                <c:pt idx="2141">
                  <c:v>2.1862548437500799</c:v>
                </c:pt>
                <c:pt idx="2142">
                  <c:v>2.1887070312499199</c:v>
                </c:pt>
                <c:pt idx="2143">
                  <c:v>2.1912462499999998</c:v>
                </c:pt>
                <c:pt idx="2144">
                  <c:v>2.1937337499999998</c:v>
                </c:pt>
                <c:pt idx="2145">
                  <c:v>2.1962623437500799</c:v>
                </c:pt>
                <c:pt idx="2146">
                  <c:v>2.1987845312499203</c:v>
                </c:pt>
                <c:pt idx="2147">
                  <c:v>2.20132703124992</c:v>
                </c:pt>
                <c:pt idx="2148">
                  <c:v>2.2038578125001598</c:v>
                </c:pt>
                <c:pt idx="2149">
                  <c:v>2.2064728125001598</c:v>
                </c:pt>
                <c:pt idx="2150">
                  <c:v>2.2090801562499203</c:v>
                </c:pt>
                <c:pt idx="2151">
                  <c:v>2.2116929687500799</c:v>
                </c:pt>
                <c:pt idx="2152">
                  <c:v>2.2143012500000001</c:v>
                </c:pt>
                <c:pt idx="2153">
                  <c:v>2.2169301562499202</c:v>
                </c:pt>
                <c:pt idx="2154">
                  <c:v>2.2195195312499201</c:v>
                </c:pt>
                <c:pt idx="2155">
                  <c:v>2.2221139062499202</c:v>
                </c:pt>
                <c:pt idx="2156">
                  <c:v>2.224763125</c:v>
                </c:pt>
                <c:pt idx="2157">
                  <c:v>2.2273646875001596</c:v>
                </c:pt>
                <c:pt idx="2158">
                  <c:v>2.2299557812499202</c:v>
                </c:pt>
                <c:pt idx="2159">
                  <c:v>2.23250609375008</c:v>
                </c:pt>
                <c:pt idx="2160">
                  <c:v>2.2350525000000001</c:v>
                </c:pt>
                <c:pt idx="2161">
                  <c:v>2.2375626562499202</c:v>
                </c:pt>
                <c:pt idx="2162">
                  <c:v>2.24006765624992</c:v>
                </c:pt>
                <c:pt idx="2163">
                  <c:v>2.2425184375001597</c:v>
                </c:pt>
                <c:pt idx="2164">
                  <c:v>2.2449898437500799</c:v>
                </c:pt>
                <c:pt idx="2165">
                  <c:v>2.2474690625001599</c:v>
                </c:pt>
                <c:pt idx="2166">
                  <c:v>2.2498828125001595</c:v>
                </c:pt>
                <c:pt idx="2167">
                  <c:v>2.2523076562499202</c:v>
                </c:pt>
                <c:pt idx="2168">
                  <c:v>2.2547404687500801</c:v>
                </c:pt>
                <c:pt idx="2169">
                  <c:v>2.2572420312499202</c:v>
                </c:pt>
                <c:pt idx="2170">
                  <c:v>2.2597140625001599</c:v>
                </c:pt>
                <c:pt idx="2171">
                  <c:v>2.2621740625001596</c:v>
                </c:pt>
                <c:pt idx="2172">
                  <c:v>2.2646979687500797</c:v>
                </c:pt>
                <c:pt idx="2173">
                  <c:v>2.267215625</c:v>
                </c:pt>
                <c:pt idx="2174">
                  <c:v>2.2697140625001597</c:v>
                </c:pt>
                <c:pt idx="2175">
                  <c:v>2.2722360937500801</c:v>
                </c:pt>
                <c:pt idx="2176">
                  <c:v>2.2748148437500797</c:v>
                </c:pt>
                <c:pt idx="2177">
                  <c:v>2.2773139062499199</c:v>
                </c:pt>
                <c:pt idx="2178">
                  <c:v>2.2798659375001598</c:v>
                </c:pt>
                <c:pt idx="2179">
                  <c:v>2.28234296875008</c:v>
                </c:pt>
                <c:pt idx="2180">
                  <c:v>2.2848346875001599</c:v>
                </c:pt>
                <c:pt idx="2181">
                  <c:v>2.2873475000000001</c:v>
                </c:pt>
                <c:pt idx="2182">
                  <c:v>2.2898342187500798</c:v>
                </c:pt>
                <c:pt idx="2183">
                  <c:v>2.2923745312499202</c:v>
                </c:pt>
                <c:pt idx="2184">
                  <c:v>2.2948576562499201</c:v>
                </c:pt>
                <c:pt idx="2185">
                  <c:v>2.2974073437500797</c:v>
                </c:pt>
                <c:pt idx="2186">
                  <c:v>2.2998695312499202</c:v>
                </c:pt>
                <c:pt idx="2187">
                  <c:v>2.3024010937500798</c:v>
                </c:pt>
                <c:pt idx="2188">
                  <c:v>2.30497703124992</c:v>
                </c:pt>
                <c:pt idx="2189">
                  <c:v>2.3075742187500801</c:v>
                </c:pt>
                <c:pt idx="2190">
                  <c:v>2.3101331250000001</c:v>
                </c:pt>
                <c:pt idx="2191">
                  <c:v>2.3127332812499199</c:v>
                </c:pt>
                <c:pt idx="2192">
                  <c:v>2.3153631250000002</c:v>
                </c:pt>
                <c:pt idx="2193">
                  <c:v>2.3179654687500797</c:v>
                </c:pt>
                <c:pt idx="2194">
                  <c:v>2.3205634375001596</c:v>
                </c:pt>
                <c:pt idx="2195">
                  <c:v>2.3231498437500799</c:v>
                </c:pt>
                <c:pt idx="2196">
                  <c:v>2.3258134375001598</c:v>
                </c:pt>
                <c:pt idx="2197">
                  <c:v>2.3284121875001595</c:v>
                </c:pt>
                <c:pt idx="2198">
                  <c:v>2.330970625</c:v>
                </c:pt>
                <c:pt idx="2199">
                  <c:v>2.3334964062499202</c:v>
                </c:pt>
                <c:pt idx="2200">
                  <c:v>2.3360714062499199</c:v>
                </c:pt>
                <c:pt idx="2201">
                  <c:v>2.3385723437500801</c:v>
                </c:pt>
                <c:pt idx="2202">
                  <c:v>2.3410834375001599</c:v>
                </c:pt>
                <c:pt idx="2203">
                  <c:v>2.3435848437500799</c:v>
                </c:pt>
                <c:pt idx="2204">
                  <c:v>2.34609890624992</c:v>
                </c:pt>
                <c:pt idx="2205">
                  <c:v>2.3486215625001599</c:v>
                </c:pt>
                <c:pt idx="2206">
                  <c:v>2.3511462500000002</c:v>
                </c:pt>
                <c:pt idx="2207">
                  <c:v>2.3536898437500797</c:v>
                </c:pt>
                <c:pt idx="2208">
                  <c:v>2.3562128125001598</c:v>
                </c:pt>
                <c:pt idx="2209">
                  <c:v>2.3587607812499201</c:v>
                </c:pt>
                <c:pt idx="2210">
                  <c:v>2.3612971875001598</c:v>
                </c:pt>
                <c:pt idx="2211">
                  <c:v>2.3638753125001597</c:v>
                </c:pt>
                <c:pt idx="2212">
                  <c:v>2.3664399999999999</c:v>
                </c:pt>
                <c:pt idx="2213">
                  <c:v>2.3690029687500798</c:v>
                </c:pt>
                <c:pt idx="2214">
                  <c:v>2.3716095312499199</c:v>
                </c:pt>
                <c:pt idx="2215">
                  <c:v>2.374160625</c:v>
                </c:pt>
                <c:pt idx="2216">
                  <c:v>2.3767129687500801</c:v>
                </c:pt>
                <c:pt idx="2217">
                  <c:v>2.3792760937500801</c:v>
                </c:pt>
                <c:pt idx="2218">
                  <c:v>2.3818340625001597</c:v>
                </c:pt>
                <c:pt idx="2219">
                  <c:v>2.3844156249999999</c:v>
                </c:pt>
                <c:pt idx="2220">
                  <c:v>2.3869657812499203</c:v>
                </c:pt>
                <c:pt idx="2221">
                  <c:v>2.3895084375001598</c:v>
                </c:pt>
                <c:pt idx="2222">
                  <c:v>2.3920526562499203</c:v>
                </c:pt>
                <c:pt idx="2223">
                  <c:v>2.3945709375001596</c:v>
                </c:pt>
                <c:pt idx="2224">
                  <c:v>2.3970659375001597</c:v>
                </c:pt>
                <c:pt idx="2225">
                  <c:v>2.3996317187500797</c:v>
                </c:pt>
                <c:pt idx="2226">
                  <c:v>2.4021637500000002</c:v>
                </c:pt>
                <c:pt idx="2227">
                  <c:v>2.4046942187500799</c:v>
                </c:pt>
                <c:pt idx="2228">
                  <c:v>2.4072414062499203</c:v>
                </c:pt>
                <c:pt idx="2229">
                  <c:v>2.4098170312499203</c:v>
                </c:pt>
                <c:pt idx="2230">
                  <c:v>2.4123854687500801</c:v>
                </c:pt>
                <c:pt idx="2231">
                  <c:v>2.4149768749999998</c:v>
                </c:pt>
                <c:pt idx="2232">
                  <c:v>2.4175809375001598</c:v>
                </c:pt>
                <c:pt idx="2233">
                  <c:v>2.4202484375001596</c:v>
                </c:pt>
                <c:pt idx="2234">
                  <c:v>2.4229109375001596</c:v>
                </c:pt>
                <c:pt idx="2235">
                  <c:v>2.4255185937500801</c:v>
                </c:pt>
                <c:pt idx="2236">
                  <c:v>2.42816640624992</c:v>
                </c:pt>
                <c:pt idx="2237">
                  <c:v>2.4307717187500799</c:v>
                </c:pt>
                <c:pt idx="2238">
                  <c:v>2.4334051562499202</c:v>
                </c:pt>
                <c:pt idx="2239">
                  <c:v>2.4359946875001599</c:v>
                </c:pt>
                <c:pt idx="2240">
                  <c:v>2.4385539062499202</c:v>
                </c:pt>
                <c:pt idx="2241">
                  <c:v>2.4411325000000001</c:v>
                </c:pt>
                <c:pt idx="2242">
                  <c:v>2.4436801562499202</c:v>
                </c:pt>
                <c:pt idx="2243">
                  <c:v>2.4462160937500799</c:v>
                </c:pt>
                <c:pt idx="2244">
                  <c:v>2.4487765625001598</c:v>
                </c:pt>
                <c:pt idx="2245">
                  <c:v>2.4513357812499201</c:v>
                </c:pt>
                <c:pt idx="2246">
                  <c:v>2.45391390624992</c:v>
                </c:pt>
                <c:pt idx="2247">
                  <c:v>2.4564846875001596</c:v>
                </c:pt>
                <c:pt idx="2248">
                  <c:v>2.4589910937500798</c:v>
                </c:pt>
                <c:pt idx="2249">
                  <c:v>2.4616368749999999</c:v>
                </c:pt>
                <c:pt idx="2250">
                  <c:v>2.46427265624992</c:v>
                </c:pt>
                <c:pt idx="2251">
                  <c:v>2.4668912500000002</c:v>
                </c:pt>
                <c:pt idx="2252">
                  <c:v>2.469554375</c:v>
                </c:pt>
                <c:pt idx="2253">
                  <c:v>2.4722050000000002</c:v>
                </c:pt>
                <c:pt idx="2254">
                  <c:v>2.4748476562499202</c:v>
                </c:pt>
                <c:pt idx="2255">
                  <c:v>2.4775215625001596</c:v>
                </c:pt>
                <c:pt idx="2256">
                  <c:v>2.4801645312499203</c:v>
                </c:pt>
                <c:pt idx="2257">
                  <c:v>2.4828004687500798</c:v>
                </c:pt>
                <c:pt idx="2258">
                  <c:v>2.4855214062499202</c:v>
                </c:pt>
                <c:pt idx="2259">
                  <c:v>2.48810921875008</c:v>
                </c:pt>
                <c:pt idx="2260">
                  <c:v>2.4907090625001596</c:v>
                </c:pt>
                <c:pt idx="2261">
                  <c:v>2.4933312500000002</c:v>
                </c:pt>
                <c:pt idx="2262">
                  <c:v>2.4959775</c:v>
                </c:pt>
                <c:pt idx="2263">
                  <c:v>2.4985348437500798</c:v>
                </c:pt>
                <c:pt idx="2264">
                  <c:v>2.50112093750016</c:v>
                </c:pt>
                <c:pt idx="2265">
                  <c:v>2.503725625</c:v>
                </c:pt>
                <c:pt idx="2266">
                  <c:v>2.5062890625001599</c:v>
                </c:pt>
                <c:pt idx="2267">
                  <c:v>2.50887703124992</c:v>
                </c:pt>
                <c:pt idx="2268">
                  <c:v>2.5114512499999999</c:v>
                </c:pt>
                <c:pt idx="2269">
                  <c:v>2.5140406249999998</c:v>
                </c:pt>
                <c:pt idx="2270">
                  <c:v>2.51665328124992</c:v>
                </c:pt>
                <c:pt idx="2271">
                  <c:v>2.519266875</c:v>
                </c:pt>
                <c:pt idx="2272">
                  <c:v>2.5218995312499199</c:v>
                </c:pt>
                <c:pt idx="2273">
                  <c:v>2.5245096875001596</c:v>
                </c:pt>
                <c:pt idx="2274">
                  <c:v>2.52718859375008</c:v>
                </c:pt>
                <c:pt idx="2275">
                  <c:v>2.5298485937500801</c:v>
                </c:pt>
                <c:pt idx="2276">
                  <c:v>2.5325196875001597</c:v>
                </c:pt>
                <c:pt idx="2277">
                  <c:v>2.53512859375008</c:v>
                </c:pt>
                <c:pt idx="2278">
                  <c:v>2.5378112499999999</c:v>
                </c:pt>
                <c:pt idx="2279">
                  <c:v>2.5404767187500799</c:v>
                </c:pt>
                <c:pt idx="2280">
                  <c:v>2.543138125</c:v>
                </c:pt>
                <c:pt idx="2281">
                  <c:v>2.5457520312499202</c:v>
                </c:pt>
                <c:pt idx="2282">
                  <c:v>2.5483278125001596</c:v>
                </c:pt>
                <c:pt idx="2283">
                  <c:v>2.5509523437500801</c:v>
                </c:pt>
                <c:pt idx="2284">
                  <c:v>2.5534571875001597</c:v>
                </c:pt>
                <c:pt idx="2285">
                  <c:v>2.5559403125001596</c:v>
                </c:pt>
                <c:pt idx="2286">
                  <c:v>2.5584964062499203</c:v>
                </c:pt>
                <c:pt idx="2287">
                  <c:v>2.5611234375001599</c:v>
                </c:pt>
                <c:pt idx="2288">
                  <c:v>2.5636715625001596</c:v>
                </c:pt>
                <c:pt idx="2289">
                  <c:v>2.5662320312499203</c:v>
                </c:pt>
                <c:pt idx="2290">
                  <c:v>2.5688573437500799</c:v>
                </c:pt>
                <c:pt idx="2291">
                  <c:v>2.5714996875001597</c:v>
                </c:pt>
                <c:pt idx="2292">
                  <c:v>2.5741285937500797</c:v>
                </c:pt>
                <c:pt idx="2293">
                  <c:v>2.5767937500000002</c:v>
                </c:pt>
                <c:pt idx="2294">
                  <c:v>2.5794912499999998</c:v>
                </c:pt>
                <c:pt idx="2295">
                  <c:v>2.5822167187500797</c:v>
                </c:pt>
                <c:pt idx="2296">
                  <c:v>2.5848796875001598</c:v>
                </c:pt>
                <c:pt idx="2297">
                  <c:v>2.5875673437500799</c:v>
                </c:pt>
                <c:pt idx="2298">
                  <c:v>2.5902946875001596</c:v>
                </c:pt>
                <c:pt idx="2299">
                  <c:v>2.5930098437500799</c:v>
                </c:pt>
                <c:pt idx="2300">
                  <c:v>2.5956732812499199</c:v>
                </c:pt>
                <c:pt idx="2301">
                  <c:v>2.5983665625001597</c:v>
                </c:pt>
                <c:pt idx="2302">
                  <c:v>2.6010987499999998</c:v>
                </c:pt>
                <c:pt idx="2303">
                  <c:v>2.6037460937500798</c:v>
                </c:pt>
                <c:pt idx="2304">
                  <c:v>2.60645203124992</c:v>
                </c:pt>
                <c:pt idx="2305">
                  <c:v>2.6091159375001598</c:v>
                </c:pt>
                <c:pt idx="2306">
                  <c:v>2.6118090625001598</c:v>
                </c:pt>
                <c:pt idx="2307">
                  <c:v>2.61450953124992</c:v>
                </c:pt>
                <c:pt idx="2308">
                  <c:v>2.6171975000000001</c:v>
                </c:pt>
                <c:pt idx="2309">
                  <c:v>2.61990015624992</c:v>
                </c:pt>
                <c:pt idx="2310">
                  <c:v>2.6226346875001596</c:v>
                </c:pt>
                <c:pt idx="2311">
                  <c:v>2.625356875</c:v>
                </c:pt>
                <c:pt idx="2312">
                  <c:v>2.6280465625001597</c:v>
                </c:pt>
                <c:pt idx="2313">
                  <c:v>2.6307971875001597</c:v>
                </c:pt>
                <c:pt idx="2314">
                  <c:v>2.6334956250000001</c:v>
                </c:pt>
                <c:pt idx="2315">
                  <c:v>2.636291875</c:v>
                </c:pt>
                <c:pt idx="2316">
                  <c:v>2.6390262500000001</c:v>
                </c:pt>
                <c:pt idx="2317">
                  <c:v>2.6417221875001595</c:v>
                </c:pt>
                <c:pt idx="2318">
                  <c:v>2.64445</c:v>
                </c:pt>
                <c:pt idx="2319">
                  <c:v>2.6471784375001599</c:v>
                </c:pt>
                <c:pt idx="2320">
                  <c:v>2.6498681249999998</c:v>
                </c:pt>
                <c:pt idx="2321">
                  <c:v>2.6525615625001597</c:v>
                </c:pt>
                <c:pt idx="2322">
                  <c:v>2.6552140625001597</c:v>
                </c:pt>
                <c:pt idx="2323">
                  <c:v>2.6578881249999999</c:v>
                </c:pt>
                <c:pt idx="2324">
                  <c:v>2.6605531249999999</c:v>
                </c:pt>
                <c:pt idx="2325">
                  <c:v>2.6632221875001596</c:v>
                </c:pt>
                <c:pt idx="2326">
                  <c:v>2.6659306250000001</c:v>
                </c:pt>
                <c:pt idx="2327">
                  <c:v>2.6686506250000002</c:v>
                </c:pt>
                <c:pt idx="2328">
                  <c:v>2.6712781250000002</c:v>
                </c:pt>
                <c:pt idx="2329">
                  <c:v>2.6739324999999998</c:v>
                </c:pt>
                <c:pt idx="2330">
                  <c:v>2.6765690625001599</c:v>
                </c:pt>
                <c:pt idx="2331">
                  <c:v>2.6792703125001598</c:v>
                </c:pt>
                <c:pt idx="2332">
                  <c:v>2.6819609375001598</c:v>
                </c:pt>
                <c:pt idx="2333">
                  <c:v>2.6846365625001596</c:v>
                </c:pt>
                <c:pt idx="2334">
                  <c:v>2.6873315625001597</c:v>
                </c:pt>
                <c:pt idx="2335">
                  <c:v>2.6899890625001599</c:v>
                </c:pt>
                <c:pt idx="2336">
                  <c:v>2.6926406250000001</c:v>
                </c:pt>
                <c:pt idx="2337">
                  <c:v>2.695294375</c:v>
                </c:pt>
                <c:pt idx="2338">
                  <c:v>2.6979756250000002</c:v>
                </c:pt>
                <c:pt idx="2339">
                  <c:v>2.7006762499999999</c:v>
                </c:pt>
                <c:pt idx="2340">
                  <c:v>2.7033700000000001</c:v>
                </c:pt>
                <c:pt idx="2341">
                  <c:v>2.7060659375001599</c:v>
                </c:pt>
                <c:pt idx="2342">
                  <c:v>2.708831875</c:v>
                </c:pt>
                <c:pt idx="2343">
                  <c:v>2.7115337500000001</c:v>
                </c:pt>
                <c:pt idx="2344">
                  <c:v>2.714251875</c:v>
                </c:pt>
                <c:pt idx="2345">
                  <c:v>2.7169684375001597</c:v>
                </c:pt>
                <c:pt idx="2346">
                  <c:v>2.7196799999999999</c:v>
                </c:pt>
                <c:pt idx="2347">
                  <c:v>2.7224015625001599</c:v>
                </c:pt>
                <c:pt idx="2348">
                  <c:v>2.7251650000000001</c:v>
                </c:pt>
                <c:pt idx="2349">
                  <c:v>2.7278365625001597</c:v>
                </c:pt>
                <c:pt idx="2350">
                  <c:v>2.7305549999999998</c:v>
                </c:pt>
                <c:pt idx="2351">
                  <c:v>2.7332540625001598</c:v>
                </c:pt>
                <c:pt idx="2352">
                  <c:v>2.7359140625001599</c:v>
                </c:pt>
                <c:pt idx="2353">
                  <c:v>2.7386603125001598</c:v>
                </c:pt>
                <c:pt idx="2354">
                  <c:v>2.7413824999999998</c:v>
                </c:pt>
                <c:pt idx="2355">
                  <c:v>2.7441171875001595</c:v>
                </c:pt>
                <c:pt idx="2356">
                  <c:v>2.7468653125001596</c:v>
                </c:pt>
                <c:pt idx="2357">
                  <c:v>2.7495987500000001</c:v>
                </c:pt>
                <c:pt idx="2358">
                  <c:v>2.7523384375001596</c:v>
                </c:pt>
                <c:pt idx="2359">
                  <c:v>2.7550668749999998</c:v>
                </c:pt>
                <c:pt idx="2360">
                  <c:v>2.7577625000000001</c:v>
                </c:pt>
                <c:pt idx="2361">
                  <c:v>2.7604371875001599</c:v>
                </c:pt>
                <c:pt idx="2362">
                  <c:v>2.7631521875001597</c:v>
                </c:pt>
                <c:pt idx="2363">
                  <c:v>2.7657765625001596</c:v>
                </c:pt>
                <c:pt idx="2364">
                  <c:v>2.7684224999999998</c:v>
                </c:pt>
                <c:pt idx="2365">
                  <c:v>2.7709878125001599</c:v>
                </c:pt>
                <c:pt idx="2366">
                  <c:v>2.7735265625001597</c:v>
                </c:pt>
                <c:pt idx="2367">
                  <c:v>2.77612375</c:v>
                </c:pt>
                <c:pt idx="2368">
                  <c:v>2.7786696875001597</c:v>
                </c:pt>
                <c:pt idx="2369">
                  <c:v>2.7813468750000001</c:v>
                </c:pt>
                <c:pt idx="2370">
                  <c:v>2.7839943749999998</c:v>
                </c:pt>
                <c:pt idx="2371">
                  <c:v>2.78661125</c:v>
                </c:pt>
                <c:pt idx="2372">
                  <c:v>2.7892281250000002</c:v>
                </c:pt>
                <c:pt idx="2373">
                  <c:v>2.79194875</c:v>
                </c:pt>
                <c:pt idx="2374">
                  <c:v>2.7946459375001598</c:v>
                </c:pt>
                <c:pt idx="2375">
                  <c:v>2.7974559375001595</c:v>
                </c:pt>
                <c:pt idx="2376">
                  <c:v>2.8003024999999999</c:v>
                </c:pt>
                <c:pt idx="2377">
                  <c:v>2.8030718750000001</c:v>
                </c:pt>
                <c:pt idx="2378">
                  <c:v>2.8058796875001599</c:v>
                </c:pt>
                <c:pt idx="2379">
                  <c:v>2.8086271875001598</c:v>
                </c:pt>
                <c:pt idx="2380">
                  <c:v>2.8114159375001599</c:v>
                </c:pt>
                <c:pt idx="2381">
                  <c:v>2.8142340625001596</c:v>
                </c:pt>
                <c:pt idx="2382">
                  <c:v>2.8170668750000001</c:v>
                </c:pt>
                <c:pt idx="2383">
                  <c:v>2.8197981250000002</c:v>
                </c:pt>
                <c:pt idx="2384">
                  <c:v>2.8225471875001595</c:v>
                </c:pt>
                <c:pt idx="2385">
                  <c:v>2.8252921875001595</c:v>
                </c:pt>
                <c:pt idx="2386">
                  <c:v>2.8280071875001598</c:v>
                </c:pt>
                <c:pt idx="2387">
                  <c:v>2.8307453125001598</c:v>
                </c:pt>
                <c:pt idx="2388">
                  <c:v>2.8334818749999999</c:v>
                </c:pt>
                <c:pt idx="2389">
                  <c:v>2.8362078125001595</c:v>
                </c:pt>
                <c:pt idx="2390">
                  <c:v>2.8389509375001598</c:v>
                </c:pt>
                <c:pt idx="2391">
                  <c:v>2.8417581250000001</c:v>
                </c:pt>
                <c:pt idx="2392">
                  <c:v>2.8445296875001596</c:v>
                </c:pt>
                <c:pt idx="2393">
                  <c:v>2.8473881250000002</c:v>
                </c:pt>
                <c:pt idx="2394">
                  <c:v>2.8501768749999998</c:v>
                </c:pt>
                <c:pt idx="2395">
                  <c:v>2.8529246875001597</c:v>
                </c:pt>
                <c:pt idx="2396">
                  <c:v>2.8557537499999999</c:v>
                </c:pt>
                <c:pt idx="2397">
                  <c:v>2.8585771875001598</c:v>
                </c:pt>
                <c:pt idx="2398">
                  <c:v>2.8614171875001597</c:v>
                </c:pt>
                <c:pt idx="2399">
                  <c:v>2.8642418749999998</c:v>
                </c:pt>
                <c:pt idx="2400">
                  <c:v>2.8670412500000002</c:v>
                </c:pt>
                <c:pt idx="2401">
                  <c:v>2.8697715625001599</c:v>
                </c:pt>
                <c:pt idx="2402">
                  <c:v>2.8725040625001599</c:v>
                </c:pt>
                <c:pt idx="2403">
                  <c:v>2.87518875</c:v>
                </c:pt>
                <c:pt idx="2404">
                  <c:v>2.877949375</c:v>
                </c:pt>
                <c:pt idx="2405">
                  <c:v>2.8806553125001599</c:v>
                </c:pt>
                <c:pt idx="2406">
                  <c:v>2.88329406250016</c:v>
                </c:pt>
                <c:pt idx="2407">
                  <c:v>2.8859468750000001</c:v>
                </c:pt>
                <c:pt idx="2408">
                  <c:v>2.8885884375001596</c:v>
                </c:pt>
                <c:pt idx="2409">
                  <c:v>2.8912978125001598</c:v>
                </c:pt>
                <c:pt idx="2410">
                  <c:v>2.8940074999999998</c:v>
                </c:pt>
                <c:pt idx="2411">
                  <c:v>2.8967465625001596</c:v>
                </c:pt>
                <c:pt idx="2412">
                  <c:v>2.8994162499999998</c:v>
                </c:pt>
                <c:pt idx="2413">
                  <c:v>2.9021662500000001</c:v>
                </c:pt>
                <c:pt idx="2414">
                  <c:v>2.9048987500000001</c:v>
                </c:pt>
                <c:pt idx="2415">
                  <c:v>2.9076474999999999</c:v>
                </c:pt>
                <c:pt idx="2416">
                  <c:v>2.9104390625001599</c:v>
                </c:pt>
                <c:pt idx="2417">
                  <c:v>2.9131868750000001</c:v>
                </c:pt>
                <c:pt idx="2418">
                  <c:v>2.91594593750016</c:v>
                </c:pt>
                <c:pt idx="2419">
                  <c:v>2.9186593749999998</c:v>
                </c:pt>
                <c:pt idx="2420">
                  <c:v>2.9214059375001598</c:v>
                </c:pt>
                <c:pt idx="2421">
                  <c:v>2.9240925</c:v>
                </c:pt>
                <c:pt idx="2422">
                  <c:v>2.9268546875001595</c:v>
                </c:pt>
                <c:pt idx="2423">
                  <c:v>2.9295765625001597</c:v>
                </c:pt>
                <c:pt idx="2424">
                  <c:v>2.9322940625001599</c:v>
                </c:pt>
                <c:pt idx="2425">
                  <c:v>2.9350131249999998</c:v>
                </c:pt>
                <c:pt idx="2426">
                  <c:v>2.9377271875001596</c:v>
                </c:pt>
                <c:pt idx="2427">
                  <c:v>2.940521875</c:v>
                </c:pt>
                <c:pt idx="2428">
                  <c:v>2.9432475</c:v>
                </c:pt>
                <c:pt idx="2429">
                  <c:v>2.9459640625001597</c:v>
                </c:pt>
                <c:pt idx="2430">
                  <c:v>2.9486987500000001</c:v>
                </c:pt>
                <c:pt idx="2431">
                  <c:v>2.951429375</c:v>
                </c:pt>
                <c:pt idx="2432">
                  <c:v>2.9541615625001598</c:v>
                </c:pt>
                <c:pt idx="2433">
                  <c:v>2.9569156250000002</c:v>
                </c:pt>
                <c:pt idx="2434">
                  <c:v>2.9596746875001596</c:v>
                </c:pt>
                <c:pt idx="2435">
                  <c:v>2.962455625</c:v>
                </c:pt>
                <c:pt idx="2436">
                  <c:v>2.9652409375001598</c:v>
                </c:pt>
                <c:pt idx="2437">
                  <c:v>2.9679962500000001</c:v>
                </c:pt>
                <c:pt idx="2438">
                  <c:v>2.9707887500000001</c:v>
                </c:pt>
                <c:pt idx="2439">
                  <c:v>2.9735840625001599</c:v>
                </c:pt>
                <c:pt idx="2440">
                  <c:v>2.9763821875001599</c:v>
                </c:pt>
                <c:pt idx="2441">
                  <c:v>2.9791990625001596</c:v>
                </c:pt>
                <c:pt idx="2442">
                  <c:v>2.9820415625001599</c:v>
                </c:pt>
                <c:pt idx="2443">
                  <c:v>2.9848546875001598</c:v>
                </c:pt>
                <c:pt idx="2444">
                  <c:v>2.987630625</c:v>
                </c:pt>
                <c:pt idx="2445">
                  <c:v>2.9904424999999999</c:v>
                </c:pt>
                <c:pt idx="2446">
                  <c:v>2.9932156249999999</c:v>
                </c:pt>
                <c:pt idx="2447">
                  <c:v>2.9960271875001596</c:v>
                </c:pt>
                <c:pt idx="2448">
                  <c:v>2.9988143749999998</c:v>
                </c:pt>
                <c:pt idx="2449">
                  <c:v>3.0016375000000002</c:v>
                </c:pt>
                <c:pt idx="2450">
                  <c:v>3.0044403125001597</c:v>
                </c:pt>
                <c:pt idx="2451">
                  <c:v>3.0072753125001599</c:v>
                </c:pt>
                <c:pt idx="2452">
                  <c:v>3.0100440625001599</c:v>
                </c:pt>
                <c:pt idx="2453">
                  <c:v>3.0128650000000001</c:v>
                </c:pt>
                <c:pt idx="2454">
                  <c:v>3.0157753125001596</c:v>
                </c:pt>
                <c:pt idx="2455">
                  <c:v>3.0186268749999998</c:v>
                </c:pt>
                <c:pt idx="2456">
                  <c:v>3.0215359375001598</c:v>
                </c:pt>
                <c:pt idx="2457">
                  <c:v>3.0243953125001597</c:v>
                </c:pt>
                <c:pt idx="2458">
                  <c:v>3.0272765625001599</c:v>
                </c:pt>
                <c:pt idx="2459">
                  <c:v>3.0301731250000001</c:v>
                </c:pt>
                <c:pt idx="2460">
                  <c:v>3.0331437499999998</c:v>
                </c:pt>
                <c:pt idx="2461">
                  <c:v>3.03600156250016</c:v>
                </c:pt>
                <c:pt idx="2462">
                  <c:v>3.0389118750000002</c:v>
                </c:pt>
                <c:pt idx="2463">
                  <c:v>3.0417968750000002</c:v>
                </c:pt>
                <c:pt idx="2464">
                  <c:v>3.0446456249999998</c:v>
                </c:pt>
                <c:pt idx="2465">
                  <c:v>3.0474424999999998</c:v>
                </c:pt>
                <c:pt idx="2466">
                  <c:v>3.0502121875001595</c:v>
                </c:pt>
                <c:pt idx="2467">
                  <c:v>3.0530081249999999</c:v>
                </c:pt>
                <c:pt idx="2468">
                  <c:v>3.05577343750016</c:v>
                </c:pt>
                <c:pt idx="2469">
                  <c:v>3.0584978125001596</c:v>
                </c:pt>
                <c:pt idx="2470">
                  <c:v>3.0611350000000002</c:v>
                </c:pt>
                <c:pt idx="2471">
                  <c:v>3.0638390625001599</c:v>
                </c:pt>
                <c:pt idx="2472">
                  <c:v>3.0665915625001596</c:v>
                </c:pt>
                <c:pt idx="2473">
                  <c:v>3.0693081250000001</c:v>
                </c:pt>
                <c:pt idx="2474">
                  <c:v>3.07204343750016</c:v>
                </c:pt>
                <c:pt idx="2475">
                  <c:v>3.0748278125001596</c:v>
                </c:pt>
                <c:pt idx="2476">
                  <c:v>3.0776328125001595</c:v>
                </c:pt>
                <c:pt idx="2477">
                  <c:v>3.0803893750000002</c:v>
                </c:pt>
                <c:pt idx="2478">
                  <c:v>3.0831681249999998</c:v>
                </c:pt>
                <c:pt idx="2479">
                  <c:v>3.0859603125001596</c:v>
                </c:pt>
                <c:pt idx="2480">
                  <c:v>3.0888103125001596</c:v>
                </c:pt>
                <c:pt idx="2481">
                  <c:v>3.0915993749999999</c:v>
                </c:pt>
                <c:pt idx="2482">
                  <c:v>3.0943353125001596</c:v>
                </c:pt>
                <c:pt idx="2483">
                  <c:v>3.09707</c:v>
                </c:pt>
                <c:pt idx="2484">
                  <c:v>3.0997528125001597</c:v>
                </c:pt>
                <c:pt idx="2485">
                  <c:v>3.1024799999999999</c:v>
                </c:pt>
                <c:pt idx="2486">
                  <c:v>3.1051828125001597</c:v>
                </c:pt>
                <c:pt idx="2487">
                  <c:v>3.1079146875001595</c:v>
                </c:pt>
                <c:pt idx="2488">
                  <c:v>3.1106390625001596</c:v>
                </c:pt>
                <c:pt idx="2489">
                  <c:v>3.1133571875001596</c:v>
                </c:pt>
                <c:pt idx="2490">
                  <c:v>3.1160271875001597</c:v>
                </c:pt>
                <c:pt idx="2491">
                  <c:v>3.1187890625001597</c:v>
                </c:pt>
                <c:pt idx="2492">
                  <c:v>3.121544375</c:v>
                </c:pt>
                <c:pt idx="2493">
                  <c:v>3.1243771875001598</c:v>
                </c:pt>
                <c:pt idx="2494">
                  <c:v>3.1272240625001597</c:v>
                </c:pt>
                <c:pt idx="2495">
                  <c:v>3.1300190625001596</c:v>
                </c:pt>
                <c:pt idx="2496">
                  <c:v>3.1328609375001597</c:v>
                </c:pt>
                <c:pt idx="2497">
                  <c:v>3.1357096875001598</c:v>
                </c:pt>
                <c:pt idx="2498">
                  <c:v>3.138555625</c:v>
                </c:pt>
                <c:pt idx="2499">
                  <c:v>3.1414521875001595</c:v>
                </c:pt>
                <c:pt idx="2500">
                  <c:v>3.1443712499999998</c:v>
                </c:pt>
                <c:pt idx="2501">
                  <c:v>3.1472603125001597</c:v>
                </c:pt>
                <c:pt idx="2502">
                  <c:v>3.1501190625001598</c:v>
                </c:pt>
                <c:pt idx="2503">
                  <c:v>3.1529281249999999</c:v>
                </c:pt>
                <c:pt idx="2504">
                  <c:v>3.1556718749999999</c:v>
                </c:pt>
                <c:pt idx="2505">
                  <c:v>3.1584668749999998</c:v>
                </c:pt>
                <c:pt idx="2506">
                  <c:v>3.1612159375001596</c:v>
                </c:pt>
                <c:pt idx="2507">
                  <c:v>3.1639712499999999</c:v>
                </c:pt>
                <c:pt idx="2508">
                  <c:v>3.1667421875001596</c:v>
                </c:pt>
                <c:pt idx="2509">
                  <c:v>3.1694578125001596</c:v>
                </c:pt>
                <c:pt idx="2510">
                  <c:v>3.17219843750016</c:v>
                </c:pt>
                <c:pt idx="2511">
                  <c:v>3.1748931250000001</c:v>
                </c:pt>
                <c:pt idx="2512">
                  <c:v>3.1775906250000001</c:v>
                </c:pt>
                <c:pt idx="2513">
                  <c:v>3.1803365625001598</c:v>
                </c:pt>
                <c:pt idx="2514">
                  <c:v>3.1831743750000001</c:v>
                </c:pt>
                <c:pt idx="2515">
                  <c:v>3.1859703125001597</c:v>
                </c:pt>
                <c:pt idx="2516">
                  <c:v>3.1887743749999999</c:v>
                </c:pt>
                <c:pt idx="2517">
                  <c:v>3.191564375</c:v>
                </c:pt>
                <c:pt idx="2518">
                  <c:v>3.1943709375001599</c:v>
                </c:pt>
                <c:pt idx="2519">
                  <c:v>3.1972053125001598</c:v>
                </c:pt>
                <c:pt idx="2520">
                  <c:v>3.2000321875008</c:v>
                </c:pt>
                <c:pt idx="2521">
                  <c:v>3.2028340624992002</c:v>
                </c:pt>
                <c:pt idx="2522">
                  <c:v>3.2057306250016002</c:v>
                </c:pt>
                <c:pt idx="2523">
                  <c:v>3.2085581250016002</c:v>
                </c:pt>
                <c:pt idx="2524">
                  <c:v>3.2113578124991999</c:v>
                </c:pt>
                <c:pt idx="2525">
                  <c:v>3.2141943750016</c:v>
                </c:pt>
                <c:pt idx="2526">
                  <c:v>3.2169699999999999</c:v>
                </c:pt>
                <c:pt idx="2527">
                  <c:v>3.2197506250016001</c:v>
                </c:pt>
                <c:pt idx="2528">
                  <c:v>3.2225221875007999</c:v>
                </c:pt>
                <c:pt idx="2529">
                  <c:v>3.2252999999999998</c:v>
                </c:pt>
                <c:pt idx="2530">
                  <c:v>3.2280371875007998</c:v>
                </c:pt>
                <c:pt idx="2531">
                  <c:v>3.2308868750016</c:v>
                </c:pt>
                <c:pt idx="2532">
                  <c:v>3.2336684375007998</c:v>
                </c:pt>
                <c:pt idx="2533">
                  <c:v>3.2364631250016003</c:v>
                </c:pt>
                <c:pt idx="2534">
                  <c:v>3.2392875000000001</c:v>
                </c:pt>
                <c:pt idx="2535">
                  <c:v>3.2421031250016004</c:v>
                </c:pt>
                <c:pt idx="2536">
                  <c:v>3.2449849999999998</c:v>
                </c:pt>
                <c:pt idx="2537">
                  <c:v>3.2478750000000001</c:v>
                </c:pt>
                <c:pt idx="2538">
                  <c:v>3.2508018750016001</c:v>
                </c:pt>
                <c:pt idx="2539">
                  <c:v>3.2537324999999999</c:v>
                </c:pt>
                <c:pt idx="2540">
                  <c:v>3.2566431250016001</c:v>
                </c:pt>
                <c:pt idx="2541">
                  <c:v>3.2595331250016</c:v>
                </c:pt>
                <c:pt idx="2542">
                  <c:v>3.2624134375008</c:v>
                </c:pt>
                <c:pt idx="2543">
                  <c:v>3.2653443750016002</c:v>
                </c:pt>
                <c:pt idx="2544">
                  <c:v>3.2682606250016</c:v>
                </c:pt>
                <c:pt idx="2545">
                  <c:v>3.2712031250016</c:v>
                </c:pt>
                <c:pt idx="2546">
                  <c:v>3.2740425000000002</c:v>
                </c:pt>
                <c:pt idx="2547">
                  <c:v>3.2769203124991999</c:v>
                </c:pt>
                <c:pt idx="2548">
                  <c:v>3.2797290624992002</c:v>
                </c:pt>
                <c:pt idx="2549">
                  <c:v>3.2824912500000001</c:v>
                </c:pt>
                <c:pt idx="2550">
                  <c:v>3.2852659375008</c:v>
                </c:pt>
                <c:pt idx="2551">
                  <c:v>3.2880306250016003</c:v>
                </c:pt>
                <c:pt idx="2552">
                  <c:v>3.2908384375008</c:v>
                </c:pt>
                <c:pt idx="2553">
                  <c:v>3.2936165624992002</c:v>
                </c:pt>
                <c:pt idx="2554">
                  <c:v>3.2963396875008</c:v>
                </c:pt>
                <c:pt idx="2555">
                  <c:v>3.2990878124992</c:v>
                </c:pt>
                <c:pt idx="2556">
                  <c:v>3.3019362499999998</c:v>
                </c:pt>
                <c:pt idx="2557">
                  <c:v>3.3047553124992</c:v>
                </c:pt>
                <c:pt idx="2558">
                  <c:v>3.3075700000000001</c:v>
                </c:pt>
                <c:pt idx="2559">
                  <c:v>3.3104215624991999</c:v>
                </c:pt>
                <c:pt idx="2560">
                  <c:v>3.3133612499999998</c:v>
                </c:pt>
                <c:pt idx="2561">
                  <c:v>3.3162262500000002</c:v>
                </c:pt>
                <c:pt idx="2562">
                  <c:v>3.3190512499999998</c:v>
                </c:pt>
                <c:pt idx="2563">
                  <c:v>3.3219112499999999</c:v>
                </c:pt>
                <c:pt idx="2564">
                  <c:v>3.3247934375007997</c:v>
                </c:pt>
                <c:pt idx="2565">
                  <c:v>3.32761</c:v>
                </c:pt>
                <c:pt idx="2566">
                  <c:v>3.3304253124992003</c:v>
                </c:pt>
                <c:pt idx="2567">
                  <c:v>3.3332468750016</c:v>
                </c:pt>
                <c:pt idx="2568">
                  <c:v>3.3360625000000002</c:v>
                </c:pt>
                <c:pt idx="2569">
                  <c:v>3.3388653124992</c:v>
                </c:pt>
                <c:pt idx="2570">
                  <c:v>3.3416431250016001</c:v>
                </c:pt>
                <c:pt idx="2571">
                  <c:v>3.3444128124992001</c:v>
                </c:pt>
                <c:pt idx="2572">
                  <c:v>3.3472368750016002</c:v>
                </c:pt>
                <c:pt idx="2573">
                  <c:v>3.3500378124992003</c:v>
                </c:pt>
                <c:pt idx="2574">
                  <c:v>3.35284125</c:v>
                </c:pt>
                <c:pt idx="2575">
                  <c:v>3.3556553124991999</c:v>
                </c:pt>
                <c:pt idx="2576">
                  <c:v>3.3584671875007999</c:v>
                </c:pt>
                <c:pt idx="2577">
                  <c:v>3.3613040624992001</c:v>
                </c:pt>
                <c:pt idx="2578">
                  <c:v>3.3641468750016004</c:v>
                </c:pt>
                <c:pt idx="2579">
                  <c:v>3.3669890624992003</c:v>
                </c:pt>
                <c:pt idx="2580">
                  <c:v>3.3698196875008</c:v>
                </c:pt>
                <c:pt idx="2581">
                  <c:v>3.3726646875007997</c:v>
                </c:pt>
                <c:pt idx="2582">
                  <c:v>3.3755015624992</c:v>
                </c:pt>
                <c:pt idx="2583">
                  <c:v>3.3783415624991999</c:v>
                </c:pt>
                <c:pt idx="2584">
                  <c:v>3.3812034375007998</c:v>
                </c:pt>
                <c:pt idx="2585">
                  <c:v>3.3840315624991999</c:v>
                </c:pt>
                <c:pt idx="2586">
                  <c:v>3.386825</c:v>
                </c:pt>
                <c:pt idx="2587">
                  <c:v>3.3896359375007998</c:v>
                </c:pt>
                <c:pt idx="2588">
                  <c:v>3.3924693750016002</c:v>
                </c:pt>
                <c:pt idx="2589">
                  <c:v>3.3952896875007998</c:v>
                </c:pt>
                <c:pt idx="2590">
                  <c:v>3.3980909375007999</c:v>
                </c:pt>
                <c:pt idx="2591">
                  <c:v>3.4009624999999999</c:v>
                </c:pt>
                <c:pt idx="2592">
                  <c:v>3.4037437499999998</c:v>
                </c:pt>
                <c:pt idx="2593">
                  <c:v>3.4065584375008</c:v>
                </c:pt>
                <c:pt idx="2594">
                  <c:v>3.4093696875007997</c:v>
                </c:pt>
                <c:pt idx="2595">
                  <c:v>3.4121865624992003</c:v>
                </c:pt>
                <c:pt idx="2596">
                  <c:v>3.4150309375007999</c:v>
                </c:pt>
                <c:pt idx="2597">
                  <c:v>3.4178218750016001</c:v>
                </c:pt>
                <c:pt idx="2598">
                  <c:v>3.4205687500000002</c:v>
                </c:pt>
                <c:pt idx="2599">
                  <c:v>3.4233500000000001</c:v>
                </c:pt>
                <c:pt idx="2600">
                  <c:v>3.4261221875008001</c:v>
                </c:pt>
                <c:pt idx="2601">
                  <c:v>3.4288637500000001</c:v>
                </c:pt>
                <c:pt idx="2602">
                  <c:v>3.4316734375008</c:v>
                </c:pt>
                <c:pt idx="2603">
                  <c:v>3.4344684375007999</c:v>
                </c:pt>
                <c:pt idx="2604">
                  <c:v>3.4372718750016</c:v>
                </c:pt>
                <c:pt idx="2605">
                  <c:v>3.4400465624992003</c:v>
                </c:pt>
                <c:pt idx="2606">
                  <c:v>3.4428340624992</c:v>
                </c:pt>
                <c:pt idx="2607">
                  <c:v>3.4457106250016003</c:v>
                </c:pt>
                <c:pt idx="2608">
                  <c:v>3.4485412499999999</c:v>
                </c:pt>
                <c:pt idx="2609">
                  <c:v>3.4514153124992002</c:v>
                </c:pt>
                <c:pt idx="2610">
                  <c:v>3.4543115624992002</c:v>
                </c:pt>
                <c:pt idx="2611">
                  <c:v>3.4572137500000002</c:v>
                </c:pt>
                <c:pt idx="2612">
                  <c:v>3.4601099999999998</c:v>
                </c:pt>
                <c:pt idx="2613">
                  <c:v>3.4629637500000001</c:v>
                </c:pt>
                <c:pt idx="2614">
                  <c:v>3.4658793750016001</c:v>
                </c:pt>
                <c:pt idx="2615">
                  <c:v>3.4687912500000002</c:v>
                </c:pt>
                <c:pt idx="2616">
                  <c:v>3.4716925000000001</c:v>
                </c:pt>
                <c:pt idx="2617">
                  <c:v>3.4746140624991999</c:v>
                </c:pt>
                <c:pt idx="2618">
                  <c:v>3.4775571875007998</c:v>
                </c:pt>
                <c:pt idx="2619">
                  <c:v>3.4804721875008</c:v>
                </c:pt>
                <c:pt idx="2620">
                  <c:v>3.4834259375008001</c:v>
                </c:pt>
                <c:pt idx="2621">
                  <c:v>3.4863634375007999</c:v>
                </c:pt>
                <c:pt idx="2622">
                  <c:v>3.4892393750016</c:v>
                </c:pt>
                <c:pt idx="2623">
                  <c:v>3.4921481250016</c:v>
                </c:pt>
                <c:pt idx="2624">
                  <c:v>3.4950468750016004</c:v>
                </c:pt>
                <c:pt idx="2625">
                  <c:v>3.4979121875007997</c:v>
                </c:pt>
                <c:pt idx="2626">
                  <c:v>3.5007659375007996</c:v>
                </c:pt>
                <c:pt idx="2627">
                  <c:v>3.5035487500000002</c:v>
                </c:pt>
                <c:pt idx="2628">
                  <c:v>3.5063675000000001</c:v>
                </c:pt>
                <c:pt idx="2629">
                  <c:v>3.5091328124992005</c:v>
                </c:pt>
                <c:pt idx="2630">
                  <c:v>3.5118478124992003</c:v>
                </c:pt>
                <c:pt idx="2631">
                  <c:v>3.5145499999999998</c:v>
                </c:pt>
                <c:pt idx="2632">
                  <c:v>3.5173121875007993</c:v>
                </c:pt>
                <c:pt idx="2633">
                  <c:v>3.5200856250016002</c:v>
                </c:pt>
                <c:pt idx="2634">
                  <c:v>3.5227731250016001</c:v>
                </c:pt>
                <c:pt idx="2635">
                  <c:v>3.5255493750016003</c:v>
                </c:pt>
                <c:pt idx="2636">
                  <c:v>3.5283265624992004</c:v>
                </c:pt>
                <c:pt idx="2637">
                  <c:v>3.5311090624992003</c:v>
                </c:pt>
                <c:pt idx="2638">
                  <c:v>3.5338740624992004</c:v>
                </c:pt>
                <c:pt idx="2639">
                  <c:v>3.5366646875007994</c:v>
                </c:pt>
                <c:pt idx="2640">
                  <c:v>3.5395071875007993</c:v>
                </c:pt>
                <c:pt idx="2641">
                  <c:v>3.5423809375007993</c:v>
                </c:pt>
                <c:pt idx="2642">
                  <c:v>3.5451990624992007</c:v>
                </c:pt>
                <c:pt idx="2643">
                  <c:v>3.5480553124992005</c:v>
                </c:pt>
                <c:pt idx="2644">
                  <c:v>3.5509662500000001</c:v>
                </c:pt>
                <c:pt idx="2645">
                  <c:v>3.5538381250016</c:v>
                </c:pt>
                <c:pt idx="2646">
                  <c:v>3.5567043750016003</c:v>
                </c:pt>
                <c:pt idx="2647">
                  <c:v>3.5595603124992006</c:v>
                </c:pt>
                <c:pt idx="2648">
                  <c:v>3.5624112499999998</c:v>
                </c:pt>
                <c:pt idx="2649">
                  <c:v>3.5652624999999998</c:v>
                </c:pt>
                <c:pt idx="2650">
                  <c:v>3.5680862499999999</c:v>
                </c:pt>
                <c:pt idx="2651">
                  <c:v>3.5708912499999999</c:v>
                </c:pt>
                <c:pt idx="2652">
                  <c:v>3.5737153124992007</c:v>
                </c:pt>
                <c:pt idx="2653">
                  <c:v>3.5765012500000002</c:v>
                </c:pt>
                <c:pt idx="2654">
                  <c:v>3.5793331250016007</c:v>
                </c:pt>
                <c:pt idx="2655">
                  <c:v>3.5821209375007994</c:v>
                </c:pt>
                <c:pt idx="2656">
                  <c:v>3.5849181250016007</c:v>
                </c:pt>
                <c:pt idx="2657">
                  <c:v>3.5877512500000002</c:v>
                </c:pt>
                <c:pt idx="2658">
                  <c:v>3.5905893750016005</c:v>
                </c:pt>
                <c:pt idx="2659">
                  <c:v>3.5933978124992003</c:v>
                </c:pt>
                <c:pt idx="2660">
                  <c:v>3.5962253124992003</c:v>
                </c:pt>
                <c:pt idx="2661">
                  <c:v>3.5990537499999999</c:v>
                </c:pt>
                <c:pt idx="2662">
                  <c:v>3.6018903124992003</c:v>
                </c:pt>
                <c:pt idx="2663">
                  <c:v>3.6046675000000001</c:v>
                </c:pt>
                <c:pt idx="2664">
                  <c:v>3.6074384375007993</c:v>
                </c:pt>
                <c:pt idx="2665">
                  <c:v>3.6102643750016008</c:v>
                </c:pt>
                <c:pt idx="2666">
                  <c:v>3.6130596875007996</c:v>
                </c:pt>
                <c:pt idx="2667">
                  <c:v>3.6158118750016004</c:v>
                </c:pt>
                <c:pt idx="2668">
                  <c:v>3.6185918750016004</c:v>
                </c:pt>
                <c:pt idx="2669">
                  <c:v>3.6213443750016006</c:v>
                </c:pt>
                <c:pt idx="2670">
                  <c:v>3.6241056250016004</c:v>
                </c:pt>
                <c:pt idx="2671">
                  <c:v>3.6268684375007996</c:v>
                </c:pt>
                <c:pt idx="2672">
                  <c:v>3.6295903124992006</c:v>
                </c:pt>
                <c:pt idx="2673">
                  <c:v>3.6323534375007993</c:v>
                </c:pt>
                <c:pt idx="2674">
                  <c:v>3.63510125</c:v>
                </c:pt>
                <c:pt idx="2675">
                  <c:v>3.6378140624992006</c:v>
                </c:pt>
                <c:pt idx="2676">
                  <c:v>3.64061375</c:v>
                </c:pt>
                <c:pt idx="2677">
                  <c:v>3.6433953124992007</c:v>
                </c:pt>
                <c:pt idx="2678">
                  <c:v>3.6461496875007997</c:v>
                </c:pt>
                <c:pt idx="2679">
                  <c:v>3.6489384375007994</c:v>
                </c:pt>
                <c:pt idx="2680">
                  <c:v>3.6517518750016005</c:v>
                </c:pt>
                <c:pt idx="2681">
                  <c:v>3.6545806250016004</c:v>
                </c:pt>
                <c:pt idx="2682">
                  <c:v>3.6574278124992006</c:v>
                </c:pt>
                <c:pt idx="2683">
                  <c:v>3.6603378124992005</c:v>
                </c:pt>
                <c:pt idx="2684">
                  <c:v>3.6632290624992003</c:v>
                </c:pt>
                <c:pt idx="2685">
                  <c:v>3.6661428124992006</c:v>
                </c:pt>
                <c:pt idx="2686">
                  <c:v>3.6689906250016007</c:v>
                </c:pt>
                <c:pt idx="2687">
                  <c:v>3.6719409375007994</c:v>
                </c:pt>
                <c:pt idx="2688">
                  <c:v>3.6749125</c:v>
                </c:pt>
                <c:pt idx="2689">
                  <c:v>3.67786875</c:v>
                </c:pt>
                <c:pt idx="2690">
                  <c:v>3.6807434375007997</c:v>
                </c:pt>
                <c:pt idx="2691">
                  <c:v>3.6836771875007996</c:v>
                </c:pt>
                <c:pt idx="2692">
                  <c:v>3.6865803124992005</c:v>
                </c:pt>
                <c:pt idx="2693">
                  <c:v>3.6894243750016007</c:v>
                </c:pt>
                <c:pt idx="2694">
                  <c:v>3.6923293750016004</c:v>
                </c:pt>
                <c:pt idx="2695">
                  <c:v>3.6951637499999999</c:v>
                </c:pt>
                <c:pt idx="2696">
                  <c:v>3.6980790624992004</c:v>
                </c:pt>
                <c:pt idx="2697">
                  <c:v>3.7009618750016005</c:v>
                </c:pt>
                <c:pt idx="2698">
                  <c:v>3.7038446875007995</c:v>
                </c:pt>
                <c:pt idx="2699">
                  <c:v>3.7066499999999998</c:v>
                </c:pt>
                <c:pt idx="2700">
                  <c:v>3.7095521875007993</c:v>
                </c:pt>
                <c:pt idx="2701">
                  <c:v>3.7123849999999998</c:v>
                </c:pt>
                <c:pt idx="2702">
                  <c:v>3.7152893750016007</c:v>
                </c:pt>
                <c:pt idx="2703">
                  <c:v>3.7181462500000002</c:v>
                </c:pt>
                <c:pt idx="2704">
                  <c:v>3.7210131250016008</c:v>
                </c:pt>
                <c:pt idx="2705">
                  <c:v>3.7239537500000002</c:v>
                </c:pt>
                <c:pt idx="2706">
                  <c:v>3.7268037500000002</c:v>
                </c:pt>
                <c:pt idx="2707">
                  <c:v>3.7296943750016007</c:v>
                </c:pt>
                <c:pt idx="2708">
                  <c:v>3.7325353124992007</c:v>
                </c:pt>
                <c:pt idx="2709">
                  <c:v>3.7354178124992004</c:v>
                </c:pt>
                <c:pt idx="2710">
                  <c:v>3.7382718750016006</c:v>
                </c:pt>
                <c:pt idx="2711">
                  <c:v>3.7411193750016007</c:v>
                </c:pt>
                <c:pt idx="2712">
                  <c:v>3.7439178124992005</c:v>
                </c:pt>
                <c:pt idx="2713">
                  <c:v>3.746715</c:v>
                </c:pt>
                <c:pt idx="2714">
                  <c:v>3.7494940624992004</c:v>
                </c:pt>
                <c:pt idx="2715">
                  <c:v>3.7522099999999998</c:v>
                </c:pt>
                <c:pt idx="2716">
                  <c:v>3.7549431250016005</c:v>
                </c:pt>
                <c:pt idx="2717">
                  <c:v>3.7575875000000001</c:v>
                </c:pt>
                <c:pt idx="2718">
                  <c:v>3.76025125</c:v>
                </c:pt>
                <c:pt idx="2719">
                  <c:v>3.7629937500000001</c:v>
                </c:pt>
                <c:pt idx="2720">
                  <c:v>3.7656843750016007</c:v>
                </c:pt>
                <c:pt idx="2721">
                  <c:v>3.7684534375007996</c:v>
                </c:pt>
                <c:pt idx="2722">
                  <c:v>3.77122125</c:v>
                </c:pt>
                <c:pt idx="2723">
                  <c:v>3.7740381250016006</c:v>
                </c:pt>
                <c:pt idx="2724">
                  <c:v>3.7768250000000001</c:v>
                </c:pt>
                <c:pt idx="2725">
                  <c:v>3.77963</c:v>
                </c:pt>
                <c:pt idx="2726">
                  <c:v>3.7824643750016005</c:v>
                </c:pt>
                <c:pt idx="2727">
                  <c:v>3.7853484375007995</c:v>
                </c:pt>
                <c:pt idx="2728">
                  <c:v>3.7882334375007995</c:v>
                </c:pt>
                <c:pt idx="2729">
                  <c:v>3.7910684375007997</c:v>
                </c:pt>
                <c:pt idx="2730">
                  <c:v>3.7938934375007993</c:v>
                </c:pt>
                <c:pt idx="2731">
                  <c:v>3.7966684375007995</c:v>
                </c:pt>
                <c:pt idx="2732">
                  <c:v>3.7994043750016004</c:v>
                </c:pt>
                <c:pt idx="2733">
                  <c:v>3.8021281250016008</c:v>
                </c:pt>
                <c:pt idx="2734">
                  <c:v>3.8048540624992007</c:v>
                </c:pt>
                <c:pt idx="2735">
                  <c:v>3.8075781250016005</c:v>
                </c:pt>
                <c:pt idx="2736">
                  <c:v>3.8102771875007995</c:v>
                </c:pt>
                <c:pt idx="2737">
                  <c:v>3.8129659375007994</c:v>
                </c:pt>
                <c:pt idx="2738">
                  <c:v>3.8156875000000001</c:v>
                </c:pt>
                <c:pt idx="2739">
                  <c:v>3.8184059375007995</c:v>
                </c:pt>
                <c:pt idx="2740">
                  <c:v>3.8211762500000002</c:v>
                </c:pt>
                <c:pt idx="2741">
                  <c:v>3.8239121875007993</c:v>
                </c:pt>
                <c:pt idx="2742">
                  <c:v>3.8266853124992006</c:v>
                </c:pt>
                <c:pt idx="2743">
                  <c:v>3.8294646875007996</c:v>
                </c:pt>
                <c:pt idx="2744">
                  <c:v>3.8322559375007996</c:v>
                </c:pt>
                <c:pt idx="2745">
                  <c:v>3.8350734375007995</c:v>
                </c:pt>
                <c:pt idx="2746">
                  <c:v>3.8379378124992005</c:v>
                </c:pt>
                <c:pt idx="2747">
                  <c:v>3.8407749999999998</c:v>
                </c:pt>
                <c:pt idx="2748">
                  <c:v>3.8435940624992004</c:v>
                </c:pt>
                <c:pt idx="2749">
                  <c:v>3.8463781250016007</c:v>
                </c:pt>
                <c:pt idx="2750">
                  <c:v>3.8491562500000001</c:v>
                </c:pt>
                <c:pt idx="2751">
                  <c:v>3.8519790624992005</c:v>
                </c:pt>
                <c:pt idx="2752">
                  <c:v>3.8547756250016008</c:v>
                </c:pt>
                <c:pt idx="2753">
                  <c:v>3.8575971875007995</c:v>
                </c:pt>
                <c:pt idx="2754">
                  <c:v>3.8603656250016005</c:v>
                </c:pt>
                <c:pt idx="2755">
                  <c:v>3.8631528124992003</c:v>
                </c:pt>
                <c:pt idx="2756">
                  <c:v>3.8659318750016007</c:v>
                </c:pt>
                <c:pt idx="2757">
                  <c:v>3.8686984375007993</c:v>
                </c:pt>
                <c:pt idx="2758">
                  <c:v>3.8714778124992004</c:v>
                </c:pt>
                <c:pt idx="2759">
                  <c:v>3.87433125</c:v>
                </c:pt>
                <c:pt idx="2760">
                  <c:v>3.8771868750016005</c:v>
                </c:pt>
                <c:pt idx="2761">
                  <c:v>3.8800734375007995</c:v>
                </c:pt>
                <c:pt idx="2762">
                  <c:v>3.8829806250016006</c:v>
                </c:pt>
                <c:pt idx="2763">
                  <c:v>3.8858981250016007</c:v>
                </c:pt>
                <c:pt idx="2764">
                  <c:v>3.8888781250016007</c:v>
                </c:pt>
                <c:pt idx="2765">
                  <c:v>3.8918165624992005</c:v>
                </c:pt>
                <c:pt idx="2766">
                  <c:v>3.8947093750016006</c:v>
                </c:pt>
                <c:pt idx="2767">
                  <c:v>3.8976418750016006</c:v>
                </c:pt>
                <c:pt idx="2768">
                  <c:v>3.9006050000000001</c:v>
                </c:pt>
                <c:pt idx="2769">
                  <c:v>3.9035549999999999</c:v>
                </c:pt>
                <c:pt idx="2770">
                  <c:v>3.906485</c:v>
                </c:pt>
                <c:pt idx="2771">
                  <c:v>3.9093840624992007</c:v>
                </c:pt>
                <c:pt idx="2772">
                  <c:v>3.9122753124992005</c:v>
                </c:pt>
                <c:pt idx="2773">
                  <c:v>3.9151165624992004</c:v>
                </c:pt>
                <c:pt idx="2774">
                  <c:v>3.9179887500000001</c:v>
                </c:pt>
                <c:pt idx="2775">
                  <c:v>3.9208206250016007</c:v>
                </c:pt>
                <c:pt idx="2776">
                  <c:v>3.9236562500000001</c:v>
                </c:pt>
                <c:pt idx="2777">
                  <c:v>3.9264381250016007</c:v>
                </c:pt>
                <c:pt idx="2778">
                  <c:v>3.9291603124992007</c:v>
                </c:pt>
                <c:pt idx="2779">
                  <c:v>3.9318412500000002</c:v>
                </c:pt>
                <c:pt idx="2780">
                  <c:v>3.9345237499999999</c:v>
                </c:pt>
                <c:pt idx="2781">
                  <c:v>3.9372096875007996</c:v>
                </c:pt>
                <c:pt idx="2782">
                  <c:v>3.9398746875007995</c:v>
                </c:pt>
                <c:pt idx="2783">
                  <c:v>3.9425678124992003</c:v>
                </c:pt>
                <c:pt idx="2784">
                  <c:v>3.9452053124992004</c:v>
                </c:pt>
                <c:pt idx="2785">
                  <c:v>3.9478978124992006</c:v>
                </c:pt>
                <c:pt idx="2786">
                  <c:v>3.9505731250016005</c:v>
                </c:pt>
                <c:pt idx="2787">
                  <c:v>3.9533746875007996</c:v>
                </c:pt>
                <c:pt idx="2788">
                  <c:v>3.9561687499999998</c:v>
                </c:pt>
                <c:pt idx="2789">
                  <c:v>3.9589375000000002</c:v>
                </c:pt>
                <c:pt idx="2790">
                  <c:v>3.9617643750016005</c:v>
                </c:pt>
                <c:pt idx="2791">
                  <c:v>3.9645868750016007</c:v>
                </c:pt>
                <c:pt idx="2792">
                  <c:v>3.9674053124992006</c:v>
                </c:pt>
                <c:pt idx="2793">
                  <c:v>3.9702265624992004</c:v>
                </c:pt>
                <c:pt idx="2794">
                  <c:v>3.9730446875007996</c:v>
                </c:pt>
                <c:pt idx="2795">
                  <c:v>3.97588125</c:v>
                </c:pt>
                <c:pt idx="2796">
                  <c:v>3.9786693750016005</c:v>
                </c:pt>
                <c:pt idx="2797">
                  <c:v>3.9813868750016006</c:v>
                </c:pt>
                <c:pt idx="2798">
                  <c:v>3.9841456250016005</c:v>
                </c:pt>
                <c:pt idx="2799">
                  <c:v>3.9869178124992004</c:v>
                </c:pt>
                <c:pt idx="2800">
                  <c:v>3.9896337499999999</c:v>
                </c:pt>
                <c:pt idx="2801">
                  <c:v>3.9924200000000001</c:v>
                </c:pt>
                <c:pt idx="2802">
                  <c:v>3.9952065624992006</c:v>
                </c:pt>
                <c:pt idx="2803">
                  <c:v>3.9980025000000001</c:v>
                </c:pt>
                <c:pt idx="2804">
                  <c:v>4.0008056250016004</c:v>
                </c:pt>
                <c:pt idx="2805">
                  <c:v>4.0036318750016004</c:v>
                </c:pt>
                <c:pt idx="2806">
                  <c:v>4.0065684375007997</c:v>
                </c:pt>
                <c:pt idx="2807">
                  <c:v>4.0094531250016008</c:v>
                </c:pt>
                <c:pt idx="2808">
                  <c:v>4.0123715624992009</c:v>
                </c:pt>
                <c:pt idx="2809">
                  <c:v>4.0152887499999999</c:v>
                </c:pt>
                <c:pt idx="2810">
                  <c:v>4.0182124999999997</c:v>
                </c:pt>
                <c:pt idx="2811">
                  <c:v>4.0211100000000002</c:v>
                </c:pt>
                <c:pt idx="2812">
                  <c:v>4.0239943750016005</c:v>
                </c:pt>
                <c:pt idx="2813">
                  <c:v>4.0268750000000004</c:v>
                </c:pt>
                <c:pt idx="2814">
                  <c:v>4.0297099999999997</c:v>
                </c:pt>
                <c:pt idx="2815">
                  <c:v>4.0324746875007991</c:v>
                </c:pt>
                <c:pt idx="2816">
                  <c:v>4.0351465624992002</c:v>
                </c:pt>
                <c:pt idx="2817">
                  <c:v>4.0378175000000001</c:v>
                </c:pt>
                <c:pt idx="2818">
                  <c:v>4.0404534375007994</c:v>
                </c:pt>
                <c:pt idx="2819">
                  <c:v>4.0431343750016007</c:v>
                </c:pt>
                <c:pt idx="2820">
                  <c:v>4.0457690624992004</c:v>
                </c:pt>
                <c:pt idx="2821">
                  <c:v>4.0484446875007993</c:v>
                </c:pt>
                <c:pt idx="2822">
                  <c:v>4.0510821875007998</c:v>
                </c:pt>
                <c:pt idx="2823">
                  <c:v>4.0536862500000002</c:v>
                </c:pt>
                <c:pt idx="2824">
                  <c:v>4.0563184375007992</c:v>
                </c:pt>
                <c:pt idx="2825">
                  <c:v>4.0589818750016002</c:v>
                </c:pt>
                <c:pt idx="2826">
                  <c:v>4.0616309375007997</c:v>
                </c:pt>
                <c:pt idx="2827">
                  <c:v>4.0643540624992003</c:v>
                </c:pt>
                <c:pt idx="2828">
                  <c:v>4.0670784375007996</c:v>
                </c:pt>
                <c:pt idx="2829">
                  <c:v>4.0697549999999998</c:v>
                </c:pt>
                <c:pt idx="2830">
                  <c:v>4.0724828124992003</c:v>
                </c:pt>
                <c:pt idx="2831">
                  <c:v>4.0751684375007997</c:v>
                </c:pt>
                <c:pt idx="2832">
                  <c:v>4.0778962500000002</c:v>
                </c:pt>
                <c:pt idx="2833">
                  <c:v>4.0806159375007995</c:v>
                </c:pt>
                <c:pt idx="2834">
                  <c:v>4.0833543750016004</c:v>
                </c:pt>
                <c:pt idx="2835">
                  <c:v>4.0860918750016006</c:v>
                </c:pt>
                <c:pt idx="2836">
                  <c:v>4.0888600000000004</c:v>
                </c:pt>
                <c:pt idx="2837">
                  <c:v>4.0916090624992005</c:v>
                </c:pt>
                <c:pt idx="2838">
                  <c:v>4.0943293750016005</c:v>
                </c:pt>
                <c:pt idx="2839">
                  <c:v>4.0970306250016009</c:v>
                </c:pt>
                <c:pt idx="2840">
                  <c:v>4.0997115624992002</c:v>
                </c:pt>
                <c:pt idx="2841">
                  <c:v>4.1023737499999999</c:v>
                </c:pt>
                <c:pt idx="2842">
                  <c:v>4.1050590624992003</c:v>
                </c:pt>
                <c:pt idx="2843">
                  <c:v>4.107725625001601</c:v>
                </c:pt>
                <c:pt idx="2844">
                  <c:v>4.1104640624992008</c:v>
                </c:pt>
                <c:pt idx="2845">
                  <c:v>4.1132034375007995</c:v>
                </c:pt>
                <c:pt idx="2846">
                  <c:v>4.1159434375007997</c:v>
                </c:pt>
                <c:pt idx="2847">
                  <c:v>4.1186999999999996</c:v>
                </c:pt>
                <c:pt idx="2848">
                  <c:v>4.1215015624992004</c:v>
                </c:pt>
                <c:pt idx="2849">
                  <c:v>4.1243128124992001</c:v>
                </c:pt>
                <c:pt idx="2850">
                  <c:v>4.1271596875007992</c:v>
                </c:pt>
                <c:pt idx="2851">
                  <c:v>4.1300268750016009</c:v>
                </c:pt>
                <c:pt idx="2852">
                  <c:v>4.1328921875007998</c:v>
                </c:pt>
                <c:pt idx="2853">
                  <c:v>4.1357678124992008</c:v>
                </c:pt>
                <c:pt idx="2854">
                  <c:v>4.1385890624992001</c:v>
                </c:pt>
                <c:pt idx="2855">
                  <c:v>4.1413828124992005</c:v>
                </c:pt>
                <c:pt idx="2856">
                  <c:v>4.1441540624992008</c:v>
                </c:pt>
                <c:pt idx="2857">
                  <c:v>4.1469428124992005</c:v>
                </c:pt>
                <c:pt idx="2858">
                  <c:v>4.1497281250016007</c:v>
                </c:pt>
                <c:pt idx="2859">
                  <c:v>4.1525240624992001</c:v>
                </c:pt>
                <c:pt idx="2860">
                  <c:v>4.1552621875007993</c:v>
                </c:pt>
                <c:pt idx="2861">
                  <c:v>4.1580268750016005</c:v>
                </c:pt>
                <c:pt idx="2862">
                  <c:v>4.1607200000000004</c:v>
                </c:pt>
                <c:pt idx="2863">
                  <c:v>4.1634221875007995</c:v>
                </c:pt>
                <c:pt idx="2864">
                  <c:v>4.1661231250016009</c:v>
                </c:pt>
                <c:pt idx="2865">
                  <c:v>4.1688725</c:v>
                </c:pt>
                <c:pt idx="2866">
                  <c:v>4.1716312499999999</c:v>
                </c:pt>
                <c:pt idx="2867">
                  <c:v>4.1743259375007993</c:v>
                </c:pt>
                <c:pt idx="2868">
                  <c:v>4.1769865624992004</c:v>
                </c:pt>
                <c:pt idx="2869">
                  <c:v>4.1796415624992003</c:v>
                </c:pt>
                <c:pt idx="2870">
                  <c:v>4.1823559375007999</c:v>
                </c:pt>
                <c:pt idx="2871">
                  <c:v>4.1850034375007992</c:v>
                </c:pt>
                <c:pt idx="2872">
                  <c:v>4.1876790624992006</c:v>
                </c:pt>
                <c:pt idx="2873">
                  <c:v>4.1904168750016009</c:v>
                </c:pt>
                <c:pt idx="2874">
                  <c:v>4.1931703124992001</c:v>
                </c:pt>
                <c:pt idx="2875">
                  <c:v>4.1958515624992003</c:v>
                </c:pt>
                <c:pt idx="2876">
                  <c:v>4.1985240624992004</c:v>
                </c:pt>
                <c:pt idx="2877">
                  <c:v>4.2012046875007991</c:v>
                </c:pt>
                <c:pt idx="2878">
                  <c:v>4.2039046875007999</c:v>
                </c:pt>
                <c:pt idx="2879">
                  <c:v>4.2066062500000001</c:v>
                </c:pt>
                <c:pt idx="2880">
                  <c:v>4.2092596875007997</c:v>
                </c:pt>
                <c:pt idx="2881">
                  <c:v>4.2119328124992004</c:v>
                </c:pt>
                <c:pt idx="2882">
                  <c:v>4.2146228124992007</c:v>
                </c:pt>
                <c:pt idx="2883">
                  <c:v>4.2172453124992009</c:v>
                </c:pt>
                <c:pt idx="2884">
                  <c:v>4.219834375001601</c:v>
                </c:pt>
                <c:pt idx="2885">
                  <c:v>4.2224434375007993</c:v>
                </c:pt>
                <c:pt idx="2886">
                  <c:v>4.2251156250016004</c:v>
                </c:pt>
                <c:pt idx="2887">
                  <c:v>4.2277750000000003</c:v>
                </c:pt>
                <c:pt idx="2888">
                  <c:v>4.2304221875007997</c:v>
                </c:pt>
                <c:pt idx="2889">
                  <c:v>4.2330771875007995</c:v>
                </c:pt>
                <c:pt idx="2890">
                  <c:v>4.2357484375007992</c:v>
                </c:pt>
                <c:pt idx="2891">
                  <c:v>4.2384237499999999</c:v>
                </c:pt>
                <c:pt idx="2892">
                  <c:v>4.2410678124992005</c:v>
                </c:pt>
                <c:pt idx="2893">
                  <c:v>4.2437365624992003</c:v>
                </c:pt>
                <c:pt idx="2894">
                  <c:v>4.2464046875007995</c:v>
                </c:pt>
                <c:pt idx="2895">
                  <c:v>4.2491374999999998</c:v>
                </c:pt>
                <c:pt idx="2896">
                  <c:v>4.2518409375007993</c:v>
                </c:pt>
                <c:pt idx="2897">
                  <c:v>4.2545149999999996</c:v>
                </c:pt>
                <c:pt idx="2898">
                  <c:v>4.2572271875007992</c:v>
                </c:pt>
                <c:pt idx="2899">
                  <c:v>4.2599603124992003</c:v>
                </c:pt>
                <c:pt idx="2900">
                  <c:v>4.2626684375007997</c:v>
                </c:pt>
                <c:pt idx="2901">
                  <c:v>4.2653815624992006</c:v>
                </c:pt>
                <c:pt idx="2902">
                  <c:v>4.2680912500000003</c:v>
                </c:pt>
                <c:pt idx="2903">
                  <c:v>4.2708137500000003</c:v>
                </c:pt>
                <c:pt idx="2904">
                  <c:v>4.2735403124992004</c:v>
                </c:pt>
                <c:pt idx="2905">
                  <c:v>4.276198125001601</c:v>
                </c:pt>
                <c:pt idx="2906">
                  <c:v>4.2788393750016009</c:v>
                </c:pt>
                <c:pt idx="2907">
                  <c:v>4.2815424999999996</c:v>
                </c:pt>
                <c:pt idx="2908">
                  <c:v>4.2842640624992008</c:v>
                </c:pt>
                <c:pt idx="2909">
                  <c:v>4.2868674999999996</c:v>
                </c:pt>
                <c:pt idx="2910">
                  <c:v>4.2895337500000004</c:v>
                </c:pt>
                <c:pt idx="2911">
                  <c:v>4.2921603124992007</c:v>
                </c:pt>
                <c:pt idx="2912">
                  <c:v>4.2948662500000001</c:v>
                </c:pt>
                <c:pt idx="2913">
                  <c:v>4.2974912500000002</c:v>
                </c:pt>
                <c:pt idx="2914">
                  <c:v>4.3001693750016008</c:v>
                </c:pt>
                <c:pt idx="2915">
                  <c:v>4.302873125001601</c:v>
                </c:pt>
                <c:pt idx="2916">
                  <c:v>4.3056090624992009</c:v>
                </c:pt>
                <c:pt idx="2917">
                  <c:v>4.3083078124992005</c:v>
                </c:pt>
                <c:pt idx="2918">
                  <c:v>4.3109743750016003</c:v>
                </c:pt>
                <c:pt idx="2919">
                  <c:v>4.3137350000000003</c:v>
                </c:pt>
                <c:pt idx="2920">
                  <c:v>4.3164384375007998</c:v>
                </c:pt>
                <c:pt idx="2921">
                  <c:v>4.3192021875007995</c:v>
                </c:pt>
                <c:pt idx="2922">
                  <c:v>4.3219196875007997</c:v>
                </c:pt>
                <c:pt idx="2923">
                  <c:v>4.3247225</c:v>
                </c:pt>
                <c:pt idx="2924">
                  <c:v>4.3274846875007995</c:v>
                </c:pt>
                <c:pt idx="2925">
                  <c:v>4.3302293750016005</c:v>
                </c:pt>
                <c:pt idx="2926">
                  <c:v>4.3329071875007994</c:v>
                </c:pt>
                <c:pt idx="2927">
                  <c:v>4.3356312499999996</c:v>
                </c:pt>
                <c:pt idx="2928">
                  <c:v>4.3383587500000003</c:v>
                </c:pt>
                <c:pt idx="2929">
                  <c:v>4.3410815624992001</c:v>
                </c:pt>
                <c:pt idx="2930">
                  <c:v>4.3438356250016001</c:v>
                </c:pt>
                <c:pt idx="2931">
                  <c:v>4.3465350000000003</c:v>
                </c:pt>
                <c:pt idx="2932">
                  <c:v>4.3492571875007995</c:v>
                </c:pt>
                <c:pt idx="2933">
                  <c:v>4.3519600000000001</c:v>
                </c:pt>
                <c:pt idx="2934">
                  <c:v>4.3546725000000004</c:v>
                </c:pt>
                <c:pt idx="2935">
                  <c:v>4.3574484375007998</c:v>
                </c:pt>
                <c:pt idx="2936">
                  <c:v>4.3602362499999998</c:v>
                </c:pt>
                <c:pt idx="2937">
                  <c:v>4.3630296875007994</c:v>
                </c:pt>
                <c:pt idx="2938">
                  <c:v>4.3658121875007998</c:v>
                </c:pt>
                <c:pt idx="2939">
                  <c:v>4.3685221875007993</c:v>
                </c:pt>
                <c:pt idx="2940">
                  <c:v>4.3712312500000001</c:v>
                </c:pt>
                <c:pt idx="2941">
                  <c:v>4.3739756250016004</c:v>
                </c:pt>
                <c:pt idx="2942">
                  <c:v>4.3767159375007996</c:v>
                </c:pt>
                <c:pt idx="2943">
                  <c:v>4.3793906250016006</c:v>
                </c:pt>
                <c:pt idx="2944">
                  <c:v>4.3820484375007993</c:v>
                </c:pt>
                <c:pt idx="2945">
                  <c:v>4.3846696875007991</c:v>
                </c:pt>
                <c:pt idx="2946">
                  <c:v>4.3873146875007993</c:v>
                </c:pt>
                <c:pt idx="2947">
                  <c:v>4.3899224999999999</c:v>
                </c:pt>
                <c:pt idx="2948">
                  <c:v>4.3925049999999999</c:v>
                </c:pt>
                <c:pt idx="2949">
                  <c:v>4.3950881250016005</c:v>
                </c:pt>
                <c:pt idx="2950">
                  <c:v>4.3976596875007994</c:v>
                </c:pt>
                <c:pt idx="2951">
                  <c:v>4.4002515624992009</c:v>
                </c:pt>
                <c:pt idx="2952">
                  <c:v>4.4028312500000002</c:v>
                </c:pt>
                <c:pt idx="2953">
                  <c:v>4.4054081250016006</c:v>
                </c:pt>
                <c:pt idx="2954">
                  <c:v>4.4079821875007994</c:v>
                </c:pt>
                <c:pt idx="2955">
                  <c:v>4.4105343750016006</c:v>
                </c:pt>
                <c:pt idx="2956">
                  <c:v>4.4130165624992008</c:v>
                </c:pt>
                <c:pt idx="2957">
                  <c:v>4.4155603124992009</c:v>
                </c:pt>
                <c:pt idx="2958">
                  <c:v>4.4181206250016007</c:v>
                </c:pt>
                <c:pt idx="2959">
                  <c:v>4.4207540624992001</c:v>
                </c:pt>
                <c:pt idx="2960">
                  <c:v>4.4233078124992007</c:v>
                </c:pt>
                <c:pt idx="2961">
                  <c:v>4.4259134375007996</c:v>
                </c:pt>
                <c:pt idx="2962">
                  <c:v>4.4285268750016007</c:v>
                </c:pt>
                <c:pt idx="2963">
                  <c:v>4.4311299999999996</c:v>
                </c:pt>
                <c:pt idx="2964">
                  <c:v>4.4337509375007995</c:v>
                </c:pt>
                <c:pt idx="2965">
                  <c:v>4.4363824999999997</c:v>
                </c:pt>
                <c:pt idx="2966">
                  <c:v>4.4390400000000003</c:v>
                </c:pt>
                <c:pt idx="2967">
                  <c:v>4.4416118750016009</c:v>
                </c:pt>
                <c:pt idx="2968">
                  <c:v>4.4442346875007992</c:v>
                </c:pt>
                <c:pt idx="2969">
                  <c:v>4.4468381250016007</c:v>
                </c:pt>
                <c:pt idx="2970">
                  <c:v>4.4494784375007992</c:v>
                </c:pt>
                <c:pt idx="2971">
                  <c:v>4.4520237500000004</c:v>
                </c:pt>
                <c:pt idx="2972">
                  <c:v>4.4545821875007992</c:v>
                </c:pt>
                <c:pt idx="2973">
                  <c:v>4.4571318750016005</c:v>
                </c:pt>
                <c:pt idx="2974">
                  <c:v>4.4596450000000001</c:v>
                </c:pt>
                <c:pt idx="2975">
                  <c:v>4.4622240624992004</c:v>
                </c:pt>
                <c:pt idx="2976">
                  <c:v>4.4647424999999998</c:v>
                </c:pt>
                <c:pt idx="2977">
                  <c:v>4.4672746875007991</c:v>
                </c:pt>
                <c:pt idx="2978">
                  <c:v>4.4697790624992004</c:v>
                </c:pt>
                <c:pt idx="2979">
                  <c:v>4.4722821875007996</c:v>
                </c:pt>
                <c:pt idx="2980">
                  <c:v>4.4747806250016007</c:v>
                </c:pt>
                <c:pt idx="2981">
                  <c:v>4.4773181250016005</c:v>
                </c:pt>
                <c:pt idx="2982">
                  <c:v>4.4798206250016008</c:v>
                </c:pt>
                <c:pt idx="2983">
                  <c:v>4.4823418750016009</c:v>
                </c:pt>
                <c:pt idx="2984">
                  <c:v>4.4848974999999998</c:v>
                </c:pt>
                <c:pt idx="2985">
                  <c:v>4.487429375001601</c:v>
                </c:pt>
                <c:pt idx="2986">
                  <c:v>4.4899721875007996</c:v>
                </c:pt>
                <c:pt idx="2987">
                  <c:v>4.49250375</c:v>
                </c:pt>
                <c:pt idx="2988">
                  <c:v>4.4951034375007994</c:v>
                </c:pt>
                <c:pt idx="2989">
                  <c:v>4.4976590624992001</c:v>
                </c:pt>
                <c:pt idx="2990">
                  <c:v>4.5001850000000001</c:v>
                </c:pt>
                <c:pt idx="2991">
                  <c:v>4.5027256250016006</c:v>
                </c:pt>
                <c:pt idx="2992">
                  <c:v>4.5052537499999996</c:v>
                </c:pt>
                <c:pt idx="2993">
                  <c:v>4.5077487500000002</c:v>
                </c:pt>
                <c:pt idx="2994">
                  <c:v>4.5102324999999999</c:v>
                </c:pt>
                <c:pt idx="2995">
                  <c:v>4.5127075000000003</c:v>
                </c:pt>
                <c:pt idx="2996">
                  <c:v>4.5151581250016006</c:v>
                </c:pt>
                <c:pt idx="2997">
                  <c:v>4.5176156250016009</c:v>
                </c:pt>
                <c:pt idx="2998">
                  <c:v>4.5200778124992009</c:v>
                </c:pt>
                <c:pt idx="2999">
                  <c:v>4.5225471875007992</c:v>
                </c:pt>
                <c:pt idx="3000">
                  <c:v>4.5249656250016006</c:v>
                </c:pt>
                <c:pt idx="3001">
                  <c:v>4.5273943750016006</c:v>
                </c:pt>
                <c:pt idx="3002">
                  <c:v>4.5298343750016006</c:v>
                </c:pt>
                <c:pt idx="3003">
                  <c:v>4.5322593750016003</c:v>
                </c:pt>
                <c:pt idx="3004">
                  <c:v>4.5346965624992004</c:v>
                </c:pt>
                <c:pt idx="3005">
                  <c:v>4.5371303124992002</c:v>
                </c:pt>
                <c:pt idx="3006">
                  <c:v>4.5396246875007993</c:v>
                </c:pt>
                <c:pt idx="3007">
                  <c:v>4.5421381250016006</c:v>
                </c:pt>
                <c:pt idx="3008">
                  <c:v>4.5446303124992005</c:v>
                </c:pt>
                <c:pt idx="3009">
                  <c:v>4.5471468750016006</c:v>
                </c:pt>
                <c:pt idx="3010">
                  <c:v>4.5497350000000001</c:v>
                </c:pt>
                <c:pt idx="3011">
                  <c:v>4.5522284375007995</c:v>
                </c:pt>
                <c:pt idx="3012">
                  <c:v>4.5548062500000004</c:v>
                </c:pt>
                <c:pt idx="3013">
                  <c:v>4.5573934375007994</c:v>
                </c:pt>
                <c:pt idx="3014">
                  <c:v>4.5599625000000001</c:v>
                </c:pt>
                <c:pt idx="3015">
                  <c:v>4.5625878124992001</c:v>
                </c:pt>
                <c:pt idx="3016">
                  <c:v>4.5651671875007995</c:v>
                </c:pt>
                <c:pt idx="3017">
                  <c:v>4.56774375</c:v>
                </c:pt>
                <c:pt idx="3018">
                  <c:v>4.5703221875007998</c:v>
                </c:pt>
                <c:pt idx="3019">
                  <c:v>4.5728881250016009</c:v>
                </c:pt>
                <c:pt idx="3020">
                  <c:v>4.5754443750016005</c:v>
                </c:pt>
                <c:pt idx="3021">
                  <c:v>4.5780509375007998</c:v>
                </c:pt>
                <c:pt idx="3022">
                  <c:v>4.5805978124992004</c:v>
                </c:pt>
                <c:pt idx="3023">
                  <c:v>4.5830746875007993</c:v>
                </c:pt>
                <c:pt idx="3024">
                  <c:v>4.5855034375007993</c:v>
                </c:pt>
                <c:pt idx="3025">
                  <c:v>4.5879553124992007</c:v>
                </c:pt>
                <c:pt idx="3026">
                  <c:v>4.5904781250016002</c:v>
                </c:pt>
                <c:pt idx="3027">
                  <c:v>4.5929396875007997</c:v>
                </c:pt>
                <c:pt idx="3028">
                  <c:v>4.5953324999999996</c:v>
                </c:pt>
                <c:pt idx="3029">
                  <c:v>4.5977706250016004</c:v>
                </c:pt>
                <c:pt idx="3030">
                  <c:v>4.6001925000000004</c:v>
                </c:pt>
                <c:pt idx="3031">
                  <c:v>4.6026049999999996</c:v>
                </c:pt>
                <c:pt idx="3032">
                  <c:v>4.6050721875007996</c:v>
                </c:pt>
                <c:pt idx="3033">
                  <c:v>4.6075993750016009</c:v>
                </c:pt>
                <c:pt idx="3034">
                  <c:v>4.6101265624992003</c:v>
                </c:pt>
                <c:pt idx="3035">
                  <c:v>4.6126034375007992</c:v>
                </c:pt>
                <c:pt idx="3036">
                  <c:v>4.6150256250016009</c:v>
                </c:pt>
                <c:pt idx="3037">
                  <c:v>4.6174831250016002</c:v>
                </c:pt>
                <c:pt idx="3038">
                  <c:v>4.6199475000000003</c:v>
                </c:pt>
                <c:pt idx="3039">
                  <c:v>4.6223571875007998</c:v>
                </c:pt>
                <c:pt idx="3040">
                  <c:v>4.6247606250016009</c:v>
                </c:pt>
                <c:pt idx="3041">
                  <c:v>4.6272109375007995</c:v>
                </c:pt>
                <c:pt idx="3042">
                  <c:v>4.6295796875007991</c:v>
                </c:pt>
                <c:pt idx="3043">
                  <c:v>4.6319187499999996</c:v>
                </c:pt>
                <c:pt idx="3044">
                  <c:v>4.6342812499999999</c:v>
                </c:pt>
                <c:pt idx="3045">
                  <c:v>4.6366406250016006</c:v>
                </c:pt>
                <c:pt idx="3046">
                  <c:v>4.6390421875007997</c:v>
                </c:pt>
                <c:pt idx="3047">
                  <c:v>4.6413940624992005</c:v>
                </c:pt>
                <c:pt idx="3048">
                  <c:v>4.6437590624992007</c:v>
                </c:pt>
                <c:pt idx="3049">
                  <c:v>4.6461421875007991</c:v>
                </c:pt>
                <c:pt idx="3050">
                  <c:v>4.6485240624992006</c:v>
                </c:pt>
                <c:pt idx="3051">
                  <c:v>4.6508796875007992</c:v>
                </c:pt>
                <c:pt idx="3052">
                  <c:v>4.6532712500000004</c:v>
                </c:pt>
                <c:pt idx="3053">
                  <c:v>4.6557128124992007</c:v>
                </c:pt>
                <c:pt idx="3054">
                  <c:v>4.6581762500000004</c:v>
                </c:pt>
                <c:pt idx="3055">
                  <c:v>4.6605918750016002</c:v>
                </c:pt>
                <c:pt idx="3056">
                  <c:v>4.6629728124992003</c:v>
                </c:pt>
                <c:pt idx="3057">
                  <c:v>4.6654434375007998</c:v>
                </c:pt>
                <c:pt idx="3058">
                  <c:v>4.6678793750016006</c:v>
                </c:pt>
                <c:pt idx="3059">
                  <c:v>4.6702818750016002</c:v>
                </c:pt>
                <c:pt idx="3060">
                  <c:v>4.6727212500000004</c:v>
                </c:pt>
                <c:pt idx="3061">
                  <c:v>4.6751353124992008</c:v>
                </c:pt>
                <c:pt idx="3062">
                  <c:v>4.6775181250016002</c:v>
                </c:pt>
                <c:pt idx="3063">
                  <c:v>4.6798896875007996</c:v>
                </c:pt>
                <c:pt idx="3064">
                  <c:v>4.6821856250016003</c:v>
                </c:pt>
                <c:pt idx="3065">
                  <c:v>4.6845196875007993</c:v>
                </c:pt>
                <c:pt idx="3066">
                  <c:v>4.6867856250016002</c:v>
                </c:pt>
                <c:pt idx="3067">
                  <c:v>4.6890312500000002</c:v>
                </c:pt>
                <c:pt idx="3068">
                  <c:v>4.6913396875007995</c:v>
                </c:pt>
                <c:pt idx="3069">
                  <c:v>4.6935943750016005</c:v>
                </c:pt>
                <c:pt idx="3070">
                  <c:v>4.6958212499999998</c:v>
                </c:pt>
                <c:pt idx="3071">
                  <c:v>4.6980378124992006</c:v>
                </c:pt>
                <c:pt idx="3072">
                  <c:v>4.7002631250016007</c:v>
                </c:pt>
                <c:pt idx="3073">
                  <c:v>4.7025078124992001</c:v>
                </c:pt>
                <c:pt idx="3074">
                  <c:v>4.7047821875007996</c:v>
                </c:pt>
                <c:pt idx="3075">
                  <c:v>4.7070790624992007</c:v>
                </c:pt>
                <c:pt idx="3076">
                  <c:v>4.7094134375007997</c:v>
                </c:pt>
                <c:pt idx="3077">
                  <c:v>4.71172375</c:v>
                </c:pt>
                <c:pt idx="3078">
                  <c:v>4.7140356250016007</c:v>
                </c:pt>
                <c:pt idx="3079">
                  <c:v>4.7164037499999996</c:v>
                </c:pt>
                <c:pt idx="3080">
                  <c:v>4.7188146875007995</c:v>
                </c:pt>
                <c:pt idx="3081">
                  <c:v>4.7211990624992008</c:v>
                </c:pt>
                <c:pt idx="3082">
                  <c:v>4.7235962499999999</c:v>
                </c:pt>
                <c:pt idx="3083">
                  <c:v>4.7259765624992003</c:v>
                </c:pt>
                <c:pt idx="3084">
                  <c:v>4.7283884375007998</c:v>
                </c:pt>
                <c:pt idx="3085">
                  <c:v>4.7307212500000002</c:v>
                </c:pt>
                <c:pt idx="3086">
                  <c:v>4.7331053124992009</c:v>
                </c:pt>
                <c:pt idx="3087">
                  <c:v>4.7354806250016006</c:v>
                </c:pt>
                <c:pt idx="3088">
                  <c:v>4.7377900000000004</c:v>
                </c:pt>
                <c:pt idx="3089">
                  <c:v>4.7401506250016006</c:v>
                </c:pt>
                <c:pt idx="3090">
                  <c:v>4.7424515624992001</c:v>
                </c:pt>
                <c:pt idx="3091">
                  <c:v>4.7447821875007996</c:v>
                </c:pt>
                <c:pt idx="3092">
                  <c:v>4.7470909375007997</c:v>
                </c:pt>
                <c:pt idx="3093">
                  <c:v>4.7493934375007996</c:v>
                </c:pt>
                <c:pt idx="3094">
                  <c:v>4.7517115624992003</c:v>
                </c:pt>
                <c:pt idx="3095">
                  <c:v>4.7541040624992004</c:v>
                </c:pt>
                <c:pt idx="3096">
                  <c:v>4.7564634375007993</c:v>
                </c:pt>
                <c:pt idx="3097">
                  <c:v>4.7588259375007995</c:v>
                </c:pt>
                <c:pt idx="3098">
                  <c:v>4.7612453124992005</c:v>
                </c:pt>
                <c:pt idx="3099">
                  <c:v>4.7636459375007991</c:v>
                </c:pt>
                <c:pt idx="3100">
                  <c:v>4.7660434375007998</c:v>
                </c:pt>
                <c:pt idx="3101">
                  <c:v>4.7684771875007996</c:v>
                </c:pt>
                <c:pt idx="3102">
                  <c:v>4.7709581250016004</c:v>
                </c:pt>
                <c:pt idx="3103">
                  <c:v>4.7734412500000003</c:v>
                </c:pt>
                <c:pt idx="3104">
                  <c:v>4.7759240624992003</c:v>
                </c:pt>
                <c:pt idx="3105">
                  <c:v>4.7783959375007994</c:v>
                </c:pt>
                <c:pt idx="3106">
                  <c:v>4.7808843750016008</c:v>
                </c:pt>
                <c:pt idx="3107">
                  <c:v>4.7833321875007995</c:v>
                </c:pt>
                <c:pt idx="3108">
                  <c:v>4.7857646875007998</c:v>
                </c:pt>
                <c:pt idx="3109">
                  <c:v>4.7881200000000002</c:v>
                </c:pt>
                <c:pt idx="3110">
                  <c:v>4.7905481250016004</c:v>
                </c:pt>
                <c:pt idx="3111">
                  <c:v>4.7929465624992007</c:v>
                </c:pt>
                <c:pt idx="3112">
                  <c:v>4.7952890624992008</c:v>
                </c:pt>
                <c:pt idx="3113">
                  <c:v>4.7976781250016005</c:v>
                </c:pt>
                <c:pt idx="3114">
                  <c:v>4.8000418750016003</c:v>
                </c:pt>
                <c:pt idx="3115">
                  <c:v>4.8023534375007992</c:v>
                </c:pt>
                <c:pt idx="3116">
                  <c:v>4.8046093750016006</c:v>
                </c:pt>
                <c:pt idx="3117">
                  <c:v>4.8068915624992004</c:v>
                </c:pt>
                <c:pt idx="3118">
                  <c:v>4.8091671875007993</c:v>
                </c:pt>
                <c:pt idx="3119">
                  <c:v>4.8114815624992007</c:v>
                </c:pt>
                <c:pt idx="3120">
                  <c:v>4.8137121875007995</c:v>
                </c:pt>
                <c:pt idx="3121">
                  <c:v>4.8159556250016005</c:v>
                </c:pt>
                <c:pt idx="3122">
                  <c:v>4.8182240624992003</c:v>
                </c:pt>
                <c:pt idx="3123">
                  <c:v>4.8204209375007991</c:v>
                </c:pt>
                <c:pt idx="3124">
                  <c:v>4.8226165624992001</c:v>
                </c:pt>
                <c:pt idx="3125">
                  <c:v>4.8248384375007998</c:v>
                </c:pt>
                <c:pt idx="3126">
                  <c:v>4.8270740624992001</c:v>
                </c:pt>
                <c:pt idx="3127">
                  <c:v>4.8293362499999999</c:v>
                </c:pt>
                <c:pt idx="3128">
                  <c:v>4.8315534375007996</c:v>
                </c:pt>
                <c:pt idx="3129">
                  <c:v>4.8338196875007995</c:v>
                </c:pt>
                <c:pt idx="3130">
                  <c:v>4.8361515624992002</c:v>
                </c:pt>
                <c:pt idx="3131">
                  <c:v>4.8384334375007994</c:v>
                </c:pt>
                <c:pt idx="3132">
                  <c:v>4.8406615624992009</c:v>
                </c:pt>
                <c:pt idx="3133">
                  <c:v>4.8429665624992007</c:v>
                </c:pt>
                <c:pt idx="3134">
                  <c:v>4.8452396875007997</c:v>
                </c:pt>
                <c:pt idx="3135">
                  <c:v>4.8475159375007992</c:v>
                </c:pt>
                <c:pt idx="3136">
                  <c:v>4.8498065624992002</c:v>
                </c:pt>
                <c:pt idx="3137">
                  <c:v>4.8520781250016007</c:v>
                </c:pt>
                <c:pt idx="3138">
                  <c:v>4.8544049999999999</c:v>
                </c:pt>
                <c:pt idx="3139">
                  <c:v>4.8566368750016009</c:v>
                </c:pt>
                <c:pt idx="3140">
                  <c:v>4.8588787499999997</c:v>
                </c:pt>
                <c:pt idx="3141">
                  <c:v>4.8611340624992003</c:v>
                </c:pt>
                <c:pt idx="3142">
                  <c:v>4.8634206250016003</c:v>
                </c:pt>
                <c:pt idx="3143">
                  <c:v>4.8656237500000001</c:v>
                </c:pt>
                <c:pt idx="3144">
                  <c:v>4.8678512500000002</c:v>
                </c:pt>
                <c:pt idx="3145">
                  <c:v>4.8701456250016006</c:v>
                </c:pt>
                <c:pt idx="3146">
                  <c:v>4.8723709375007997</c:v>
                </c:pt>
                <c:pt idx="3147">
                  <c:v>4.8746015624992003</c:v>
                </c:pt>
                <c:pt idx="3148">
                  <c:v>4.8768240624992005</c:v>
                </c:pt>
                <c:pt idx="3149">
                  <c:v>4.8790975000000003</c:v>
                </c:pt>
                <c:pt idx="3150">
                  <c:v>4.8813668750016008</c:v>
                </c:pt>
                <c:pt idx="3151">
                  <c:v>4.8836343750016002</c:v>
                </c:pt>
                <c:pt idx="3152">
                  <c:v>4.8859268750016005</c:v>
                </c:pt>
                <c:pt idx="3153">
                  <c:v>4.8883271875007992</c:v>
                </c:pt>
                <c:pt idx="3154">
                  <c:v>4.8906862499999999</c:v>
                </c:pt>
                <c:pt idx="3155">
                  <c:v>4.8929724999999999</c:v>
                </c:pt>
                <c:pt idx="3156">
                  <c:v>4.8953096875007995</c:v>
                </c:pt>
                <c:pt idx="3157">
                  <c:v>4.8976640624992003</c:v>
                </c:pt>
                <c:pt idx="3158">
                  <c:v>4.9000203124992003</c:v>
                </c:pt>
                <c:pt idx="3159">
                  <c:v>4.9022868750016002</c:v>
                </c:pt>
                <c:pt idx="3160">
                  <c:v>4.9045696875007998</c:v>
                </c:pt>
                <c:pt idx="3161">
                  <c:v>4.9068431250016005</c:v>
                </c:pt>
                <c:pt idx="3162">
                  <c:v>4.9091087499999997</c:v>
                </c:pt>
                <c:pt idx="3163">
                  <c:v>4.9112853124992002</c:v>
                </c:pt>
                <c:pt idx="3164">
                  <c:v>4.9134921875007995</c:v>
                </c:pt>
                <c:pt idx="3165">
                  <c:v>4.9157143750016008</c:v>
                </c:pt>
                <c:pt idx="3166">
                  <c:v>4.9178893750016002</c:v>
                </c:pt>
                <c:pt idx="3167">
                  <c:v>4.9200259375007995</c:v>
                </c:pt>
                <c:pt idx="3168">
                  <c:v>4.9221521875007994</c:v>
                </c:pt>
                <c:pt idx="3169">
                  <c:v>4.9243456250016004</c:v>
                </c:pt>
                <c:pt idx="3170">
                  <c:v>4.9264637499999999</c:v>
                </c:pt>
                <c:pt idx="3171">
                  <c:v>4.9285890624992001</c:v>
                </c:pt>
                <c:pt idx="3172">
                  <c:v>4.9307081250016003</c:v>
                </c:pt>
                <c:pt idx="3173">
                  <c:v>4.9328493750016005</c:v>
                </c:pt>
                <c:pt idx="3174">
                  <c:v>4.9349737500000002</c:v>
                </c:pt>
                <c:pt idx="3175">
                  <c:v>4.9370237499999998</c:v>
                </c:pt>
                <c:pt idx="3176">
                  <c:v>4.93919</c:v>
                </c:pt>
                <c:pt idx="3177">
                  <c:v>4.9413965624992002</c:v>
                </c:pt>
                <c:pt idx="3178">
                  <c:v>4.9435450000000003</c:v>
                </c:pt>
                <c:pt idx="3179">
                  <c:v>4.9456840624992005</c:v>
                </c:pt>
                <c:pt idx="3180">
                  <c:v>4.9478440624992004</c:v>
                </c:pt>
                <c:pt idx="3181">
                  <c:v>4.9500190624992007</c:v>
                </c:pt>
                <c:pt idx="3182">
                  <c:v>4.9521609375007998</c:v>
                </c:pt>
                <c:pt idx="3183">
                  <c:v>4.9542796875007991</c:v>
                </c:pt>
                <c:pt idx="3184">
                  <c:v>4.9564415624992009</c:v>
                </c:pt>
                <c:pt idx="3185">
                  <c:v>4.9586456250016004</c:v>
                </c:pt>
                <c:pt idx="3186">
                  <c:v>4.9608034375007994</c:v>
                </c:pt>
                <c:pt idx="3187">
                  <c:v>4.9628665624992001</c:v>
                </c:pt>
                <c:pt idx="3188">
                  <c:v>4.9650146875007994</c:v>
                </c:pt>
                <c:pt idx="3189">
                  <c:v>4.9671387500000002</c:v>
                </c:pt>
                <c:pt idx="3190">
                  <c:v>4.9692543750016007</c:v>
                </c:pt>
                <c:pt idx="3191">
                  <c:v>4.9713559375007996</c:v>
                </c:pt>
                <c:pt idx="3192">
                  <c:v>4.9734584375007991</c:v>
                </c:pt>
                <c:pt idx="3193">
                  <c:v>4.9755950000000002</c:v>
                </c:pt>
                <c:pt idx="3194">
                  <c:v>4.9777053124992001</c:v>
                </c:pt>
                <c:pt idx="3195">
                  <c:v>4.9797725000000002</c:v>
                </c:pt>
                <c:pt idx="3196">
                  <c:v>4.9818328124992002</c:v>
                </c:pt>
                <c:pt idx="3197">
                  <c:v>4.9839687499999998</c:v>
                </c:pt>
                <c:pt idx="3198">
                  <c:v>4.9860696875007999</c:v>
                </c:pt>
                <c:pt idx="3199">
                  <c:v>4.9881821875007999</c:v>
                </c:pt>
                <c:pt idx="3200">
                  <c:v>4.9903403124992005</c:v>
                </c:pt>
                <c:pt idx="3201">
                  <c:v>4.9925143750016003</c:v>
                </c:pt>
                <c:pt idx="3202">
                  <c:v>4.9946868750016007</c:v>
                </c:pt>
                <c:pt idx="3203">
                  <c:v>4.9968378124992006</c:v>
                </c:pt>
                <c:pt idx="3204">
                  <c:v>4.9989896875007993</c:v>
                </c:pt>
                <c:pt idx="3205">
                  <c:v>5.0012056250016004</c:v>
                </c:pt>
                <c:pt idx="3206">
                  <c:v>5.0034221875007994</c:v>
                </c:pt>
                <c:pt idx="3207">
                  <c:v>5.0056212499999999</c:v>
                </c:pt>
                <c:pt idx="3208">
                  <c:v>5.0078256250016002</c:v>
                </c:pt>
                <c:pt idx="3209">
                  <c:v>5.0100506250016004</c:v>
                </c:pt>
                <c:pt idx="3210">
                  <c:v>5.0122256250016006</c:v>
                </c:pt>
                <c:pt idx="3211">
                  <c:v>5.0144318750016001</c:v>
                </c:pt>
                <c:pt idx="3212">
                  <c:v>5.016580625001601</c:v>
                </c:pt>
                <c:pt idx="3213">
                  <c:v>5.0187871875007994</c:v>
                </c:pt>
                <c:pt idx="3214">
                  <c:v>5.0209690624992005</c:v>
                </c:pt>
                <c:pt idx="3215">
                  <c:v>5.0230887500000003</c:v>
                </c:pt>
                <c:pt idx="3216">
                  <c:v>5.0252425000000001</c:v>
                </c:pt>
                <c:pt idx="3217">
                  <c:v>5.0274212499999997</c:v>
                </c:pt>
                <c:pt idx="3218">
                  <c:v>5.0295343750016004</c:v>
                </c:pt>
                <c:pt idx="3219">
                  <c:v>5.0316059375007995</c:v>
                </c:pt>
                <c:pt idx="3220">
                  <c:v>5.0336856250016009</c:v>
                </c:pt>
                <c:pt idx="3221">
                  <c:v>5.0357512499999997</c:v>
                </c:pt>
                <c:pt idx="3222">
                  <c:v>5.0378518750016008</c:v>
                </c:pt>
                <c:pt idx="3223">
                  <c:v>5.0398746875007996</c:v>
                </c:pt>
                <c:pt idx="3224">
                  <c:v>5.0419774999999998</c:v>
                </c:pt>
                <c:pt idx="3225">
                  <c:v>5.0440525000000003</c:v>
                </c:pt>
                <c:pt idx="3226">
                  <c:v>5.0460759375007997</c:v>
                </c:pt>
                <c:pt idx="3227">
                  <c:v>5.0480703124992008</c:v>
                </c:pt>
                <c:pt idx="3228">
                  <c:v>5.0501221875007998</c:v>
                </c:pt>
                <c:pt idx="3229">
                  <c:v>5.0522381250016002</c:v>
                </c:pt>
                <c:pt idx="3230">
                  <c:v>5.0543199999999997</c:v>
                </c:pt>
                <c:pt idx="3231">
                  <c:v>5.0563746875007993</c:v>
                </c:pt>
                <c:pt idx="3232">
                  <c:v>5.0584181250016007</c:v>
                </c:pt>
                <c:pt idx="3233">
                  <c:v>5.0605271875007993</c:v>
                </c:pt>
                <c:pt idx="3234">
                  <c:v>5.0625728124992007</c:v>
                </c:pt>
                <c:pt idx="3235">
                  <c:v>5.0646478124992003</c:v>
                </c:pt>
                <c:pt idx="3236">
                  <c:v>5.0667262500000003</c:v>
                </c:pt>
                <c:pt idx="3237">
                  <c:v>5.0688646875007999</c:v>
                </c:pt>
                <c:pt idx="3238">
                  <c:v>5.0709503124992006</c:v>
                </c:pt>
                <c:pt idx="3239">
                  <c:v>5.0730034375007991</c:v>
                </c:pt>
                <c:pt idx="3240">
                  <c:v>5.0750837500000001</c:v>
                </c:pt>
                <c:pt idx="3241">
                  <c:v>5.0771537499999999</c:v>
                </c:pt>
                <c:pt idx="3242">
                  <c:v>5.0792371875007998</c:v>
                </c:pt>
                <c:pt idx="3243">
                  <c:v>5.0813237500000001</c:v>
                </c:pt>
                <c:pt idx="3244">
                  <c:v>5.0833993750016004</c:v>
                </c:pt>
                <c:pt idx="3245">
                  <c:v>5.0853696875007994</c:v>
                </c:pt>
                <c:pt idx="3246">
                  <c:v>5.0873881250016009</c:v>
                </c:pt>
                <c:pt idx="3247">
                  <c:v>5.0893762499999999</c:v>
                </c:pt>
                <c:pt idx="3248">
                  <c:v>5.0913075000000001</c:v>
                </c:pt>
                <c:pt idx="3249">
                  <c:v>5.0933299999999999</c:v>
                </c:pt>
                <c:pt idx="3250">
                  <c:v>5.0953068750016008</c:v>
                </c:pt>
                <c:pt idx="3251">
                  <c:v>5.0972881250016009</c:v>
                </c:pt>
                <c:pt idx="3252">
                  <c:v>5.0992103124992001</c:v>
                </c:pt>
                <c:pt idx="3253">
                  <c:v>5.1010334375007993</c:v>
                </c:pt>
                <c:pt idx="3254">
                  <c:v>5.1029271875007991</c:v>
                </c:pt>
                <c:pt idx="3255">
                  <c:v>5.1048831250016002</c:v>
                </c:pt>
                <c:pt idx="3256">
                  <c:v>5.1068468750016009</c:v>
                </c:pt>
                <c:pt idx="3257">
                  <c:v>5.1087687500000003</c:v>
                </c:pt>
                <c:pt idx="3258">
                  <c:v>5.1106934375007995</c:v>
                </c:pt>
                <c:pt idx="3259">
                  <c:v>5.1125668750016002</c:v>
                </c:pt>
                <c:pt idx="3260">
                  <c:v>5.1144931250016006</c:v>
                </c:pt>
                <c:pt idx="3261">
                  <c:v>5.1163768750016008</c:v>
                </c:pt>
                <c:pt idx="3262">
                  <c:v>5.1183140624992003</c:v>
                </c:pt>
                <c:pt idx="3263">
                  <c:v>5.1203303124992008</c:v>
                </c:pt>
                <c:pt idx="3264">
                  <c:v>5.1222253124992001</c:v>
                </c:pt>
                <c:pt idx="3265">
                  <c:v>5.1241171875007998</c:v>
                </c:pt>
                <c:pt idx="3266">
                  <c:v>5.1260446875007997</c:v>
                </c:pt>
                <c:pt idx="3267">
                  <c:v>5.1279118750016002</c:v>
                </c:pt>
                <c:pt idx="3268">
                  <c:v>5.129861875001601</c:v>
                </c:pt>
                <c:pt idx="3269">
                  <c:v>5.1317971875007995</c:v>
                </c:pt>
                <c:pt idx="3270">
                  <c:v>5.1337331250016005</c:v>
                </c:pt>
                <c:pt idx="3271">
                  <c:v>5.1356090624992001</c:v>
                </c:pt>
                <c:pt idx="3272">
                  <c:v>5.1375278124992008</c:v>
                </c:pt>
                <c:pt idx="3273">
                  <c:v>5.1394368750016008</c:v>
                </c:pt>
                <c:pt idx="3274">
                  <c:v>5.141415625001601</c:v>
                </c:pt>
                <c:pt idx="3275">
                  <c:v>5.1433696875007993</c:v>
                </c:pt>
                <c:pt idx="3276">
                  <c:v>5.1452249999999999</c:v>
                </c:pt>
                <c:pt idx="3277">
                  <c:v>5.1471440624992004</c:v>
                </c:pt>
                <c:pt idx="3278">
                  <c:v>5.1489921875007996</c:v>
                </c:pt>
                <c:pt idx="3279">
                  <c:v>5.1508346875007991</c:v>
                </c:pt>
                <c:pt idx="3280">
                  <c:v>5.1527050000000001</c:v>
                </c:pt>
                <c:pt idx="3281">
                  <c:v>5.1545996875007996</c:v>
                </c:pt>
                <c:pt idx="3282">
                  <c:v>5.1564415624992002</c:v>
                </c:pt>
                <c:pt idx="3283">
                  <c:v>5.1583218750016009</c:v>
                </c:pt>
                <c:pt idx="3284">
                  <c:v>5.1601206250016007</c:v>
                </c:pt>
                <c:pt idx="3285">
                  <c:v>5.1619887499999999</c:v>
                </c:pt>
                <c:pt idx="3286">
                  <c:v>5.16388625</c:v>
                </c:pt>
                <c:pt idx="3287">
                  <c:v>5.1657943750016004</c:v>
                </c:pt>
                <c:pt idx="3288">
                  <c:v>5.1677528124992005</c:v>
                </c:pt>
                <c:pt idx="3289">
                  <c:v>5.1696503124992006</c:v>
                </c:pt>
                <c:pt idx="3290">
                  <c:v>5.1715409375007999</c:v>
                </c:pt>
                <c:pt idx="3291">
                  <c:v>5.1734650000000002</c:v>
                </c:pt>
                <c:pt idx="3292">
                  <c:v>5.1753574999999996</c:v>
                </c:pt>
                <c:pt idx="3293">
                  <c:v>5.1772012500000004</c:v>
                </c:pt>
                <c:pt idx="3294">
                  <c:v>5.1791556250016004</c:v>
                </c:pt>
                <c:pt idx="3295">
                  <c:v>5.1810559375007994</c:v>
                </c:pt>
                <c:pt idx="3296">
                  <c:v>5.1829187499999998</c:v>
                </c:pt>
                <c:pt idx="3297">
                  <c:v>5.1847962499999998</c:v>
                </c:pt>
                <c:pt idx="3298">
                  <c:v>5.1866899999999996</c:v>
                </c:pt>
                <c:pt idx="3299">
                  <c:v>5.1886112500000001</c:v>
                </c:pt>
                <c:pt idx="3300">
                  <c:v>5.1904853124992005</c:v>
                </c:pt>
                <c:pt idx="3301">
                  <c:v>5.1923562499999996</c:v>
                </c:pt>
                <c:pt idx="3302">
                  <c:v>5.1942703124992002</c:v>
                </c:pt>
                <c:pt idx="3303">
                  <c:v>5.1961643750016009</c:v>
                </c:pt>
                <c:pt idx="3304">
                  <c:v>5.1980296875007994</c:v>
                </c:pt>
                <c:pt idx="3305">
                  <c:v>5.1999206250016003</c:v>
                </c:pt>
                <c:pt idx="3306">
                  <c:v>5.2018553124992009</c:v>
                </c:pt>
                <c:pt idx="3307">
                  <c:v>5.2037665624992009</c:v>
                </c:pt>
                <c:pt idx="3308">
                  <c:v>5.2056624999999999</c:v>
                </c:pt>
                <c:pt idx="3309">
                  <c:v>5.2075234375007993</c:v>
                </c:pt>
                <c:pt idx="3310">
                  <c:v>5.2094156250016006</c:v>
                </c:pt>
                <c:pt idx="3311">
                  <c:v>5.2113234375007993</c:v>
                </c:pt>
                <c:pt idx="3312">
                  <c:v>5.2132340624992004</c:v>
                </c:pt>
                <c:pt idx="3313">
                  <c:v>5.2151543750016005</c:v>
                </c:pt>
                <c:pt idx="3314">
                  <c:v>5.2170778124992001</c:v>
                </c:pt>
                <c:pt idx="3315">
                  <c:v>5.2189878124992006</c:v>
                </c:pt>
                <c:pt idx="3316">
                  <c:v>5.2208815624992004</c:v>
                </c:pt>
                <c:pt idx="3317">
                  <c:v>5.2228109375007996</c:v>
                </c:pt>
                <c:pt idx="3318">
                  <c:v>5.2247268750016005</c:v>
                </c:pt>
                <c:pt idx="3319">
                  <c:v>5.2267356250016004</c:v>
                </c:pt>
                <c:pt idx="3320">
                  <c:v>5.2286584375007994</c:v>
                </c:pt>
                <c:pt idx="3321">
                  <c:v>5.2306043750016009</c:v>
                </c:pt>
                <c:pt idx="3322">
                  <c:v>5.2325596875007996</c:v>
                </c:pt>
                <c:pt idx="3323">
                  <c:v>5.2345112499999997</c:v>
                </c:pt>
                <c:pt idx="3324">
                  <c:v>5.2364365624992004</c:v>
                </c:pt>
                <c:pt idx="3325">
                  <c:v>5.2383409375007997</c:v>
                </c:pt>
                <c:pt idx="3326">
                  <c:v>5.2402862499999996</c:v>
                </c:pt>
                <c:pt idx="3327">
                  <c:v>5.2421831250016009</c:v>
                </c:pt>
                <c:pt idx="3328">
                  <c:v>5.2440918750016001</c:v>
                </c:pt>
                <c:pt idx="3329">
                  <c:v>5.2459206250015997</c:v>
                </c:pt>
                <c:pt idx="3330">
                  <c:v>5.2478224999999998</c:v>
                </c:pt>
                <c:pt idx="3331">
                  <c:v>5.2496556250015995</c:v>
                </c:pt>
                <c:pt idx="3332">
                  <c:v>5.2514618750016</c:v>
                </c:pt>
                <c:pt idx="3333">
                  <c:v>5.2532662500000002</c:v>
                </c:pt>
                <c:pt idx="3334">
                  <c:v>5.2550818750015997</c:v>
                </c:pt>
                <c:pt idx="3335">
                  <c:v>5.2569056250015995</c:v>
                </c:pt>
                <c:pt idx="3336">
                  <c:v>5.2587000000000002</c:v>
                </c:pt>
                <c:pt idx="3337">
                  <c:v>5.2604856250015999</c:v>
                </c:pt>
                <c:pt idx="3338">
                  <c:v>5.2622637499999998</c:v>
                </c:pt>
                <c:pt idx="3339">
                  <c:v>5.2640306250015998</c:v>
                </c:pt>
                <c:pt idx="3340">
                  <c:v>5.2658193750016</c:v>
                </c:pt>
                <c:pt idx="3341">
                  <c:v>5.2676137499999998</c:v>
                </c:pt>
                <c:pt idx="3342">
                  <c:v>5.2694175000000003</c:v>
                </c:pt>
                <c:pt idx="3343">
                  <c:v>5.2712237499999999</c:v>
                </c:pt>
                <c:pt idx="3344">
                  <c:v>5.2730393750015994</c:v>
                </c:pt>
                <c:pt idx="3345">
                  <c:v>5.2748400000000002</c:v>
                </c:pt>
                <c:pt idx="3346">
                  <c:v>5.2766393750015999</c:v>
                </c:pt>
                <c:pt idx="3347">
                  <c:v>5.2784575</c:v>
                </c:pt>
                <c:pt idx="3348">
                  <c:v>5.2802575000000003</c:v>
                </c:pt>
                <c:pt idx="3349">
                  <c:v>5.2820818750015999</c:v>
                </c:pt>
                <c:pt idx="3350">
                  <c:v>5.2838331250015997</c:v>
                </c:pt>
                <c:pt idx="3351">
                  <c:v>5.2856350000000001</c:v>
                </c:pt>
                <c:pt idx="3352">
                  <c:v>5.2874256250015996</c:v>
                </c:pt>
                <c:pt idx="3353">
                  <c:v>5.2891312499999996</c:v>
                </c:pt>
                <c:pt idx="3354">
                  <c:v>5.2907937499999997</c:v>
                </c:pt>
                <c:pt idx="3355">
                  <c:v>5.2925550000000001</c:v>
                </c:pt>
                <c:pt idx="3356">
                  <c:v>5.2942299999999998</c:v>
                </c:pt>
                <c:pt idx="3357">
                  <c:v>5.2958868750015995</c:v>
                </c:pt>
                <c:pt idx="3358">
                  <c:v>5.2975106250015997</c:v>
                </c:pt>
                <c:pt idx="3359">
                  <c:v>5.2991356250015995</c:v>
                </c:pt>
                <c:pt idx="3360">
                  <c:v>5.3007606250016002</c:v>
                </c:pt>
                <c:pt idx="3361">
                  <c:v>5.3023775000000004</c:v>
                </c:pt>
                <c:pt idx="3362">
                  <c:v>5.30401875</c:v>
                </c:pt>
                <c:pt idx="3363">
                  <c:v>5.3057268750016</c:v>
                </c:pt>
                <c:pt idx="3364">
                  <c:v>5.3074443750015998</c:v>
                </c:pt>
                <c:pt idx="3365">
                  <c:v>5.3091056250015995</c:v>
                </c:pt>
                <c:pt idx="3366">
                  <c:v>5.3107293750015998</c:v>
                </c:pt>
                <c:pt idx="3367">
                  <c:v>5.3123856250015997</c:v>
                </c:pt>
                <c:pt idx="3368">
                  <c:v>5.3141056250015994</c:v>
                </c:pt>
                <c:pt idx="3369">
                  <c:v>5.315785</c:v>
                </c:pt>
                <c:pt idx="3370">
                  <c:v>5.3174087500000002</c:v>
                </c:pt>
                <c:pt idx="3371">
                  <c:v>5.3190268750016001</c:v>
                </c:pt>
                <c:pt idx="3372">
                  <c:v>5.3206668750016002</c:v>
                </c:pt>
                <c:pt idx="3373">
                  <c:v>5.3222343750015995</c:v>
                </c:pt>
                <c:pt idx="3374">
                  <c:v>5.3237762499999999</c:v>
                </c:pt>
                <c:pt idx="3375">
                  <c:v>5.3253318750015994</c:v>
                </c:pt>
                <c:pt idx="3376">
                  <c:v>5.3269500000000001</c:v>
                </c:pt>
                <c:pt idx="3377">
                  <c:v>5.3285256250015998</c:v>
                </c:pt>
                <c:pt idx="3378">
                  <c:v>5.3301068750015999</c:v>
                </c:pt>
                <c:pt idx="3379">
                  <c:v>5.3317118750015995</c:v>
                </c:pt>
                <c:pt idx="3380">
                  <c:v>5.3333124999999999</c:v>
                </c:pt>
                <c:pt idx="3381">
                  <c:v>5.3349368750016</c:v>
                </c:pt>
                <c:pt idx="3382">
                  <c:v>5.3364606250015996</c:v>
                </c:pt>
                <c:pt idx="3383">
                  <c:v>5.3380031250015998</c:v>
                </c:pt>
                <c:pt idx="3384">
                  <c:v>5.3395581250015995</c:v>
                </c:pt>
                <c:pt idx="3385">
                  <c:v>5.3410700000000002</c:v>
                </c:pt>
                <c:pt idx="3386">
                  <c:v>5.3425231250016001</c:v>
                </c:pt>
                <c:pt idx="3387">
                  <c:v>5.3439493750015998</c:v>
                </c:pt>
                <c:pt idx="3388">
                  <c:v>5.3452868750015998</c:v>
                </c:pt>
                <c:pt idx="3389">
                  <c:v>5.3466243750015998</c:v>
                </c:pt>
                <c:pt idx="3390">
                  <c:v>5.3479531250015997</c:v>
                </c:pt>
                <c:pt idx="3391">
                  <c:v>5.3492662500000003</c:v>
                </c:pt>
                <c:pt idx="3392">
                  <c:v>5.3506331250015995</c:v>
                </c:pt>
                <c:pt idx="3393">
                  <c:v>5.3519812499999997</c:v>
                </c:pt>
                <c:pt idx="3394">
                  <c:v>5.3532787500000003</c:v>
                </c:pt>
                <c:pt idx="3395">
                  <c:v>5.3546031250016002</c:v>
                </c:pt>
                <c:pt idx="3396">
                  <c:v>5.3559543750016001</c:v>
                </c:pt>
                <c:pt idx="3397">
                  <c:v>5.3572474999999997</c:v>
                </c:pt>
                <c:pt idx="3398">
                  <c:v>5.3586181250016001</c:v>
                </c:pt>
                <c:pt idx="3399">
                  <c:v>5.3600062499999996</c:v>
                </c:pt>
                <c:pt idx="3400">
                  <c:v>5.3614162500000004</c:v>
                </c:pt>
                <c:pt idx="3401">
                  <c:v>5.3627649999999996</c:v>
                </c:pt>
                <c:pt idx="3402">
                  <c:v>5.3641449999999997</c:v>
                </c:pt>
                <c:pt idx="3403">
                  <c:v>5.36553375</c:v>
                </c:pt>
                <c:pt idx="3404">
                  <c:v>5.3669362500000002</c:v>
                </c:pt>
                <c:pt idx="3405">
                  <c:v>5.3683831250015999</c:v>
                </c:pt>
                <c:pt idx="3406">
                  <c:v>5.3697931250015998</c:v>
                </c:pt>
                <c:pt idx="3407">
                  <c:v>5.37125875</c:v>
                </c:pt>
                <c:pt idx="3408">
                  <c:v>5.3726837500000002</c:v>
                </c:pt>
                <c:pt idx="3409">
                  <c:v>5.3741393750016</c:v>
                </c:pt>
                <c:pt idx="3410">
                  <c:v>5.3756387500000002</c:v>
                </c:pt>
                <c:pt idx="3411">
                  <c:v>5.3771018750015998</c:v>
                </c:pt>
                <c:pt idx="3412">
                  <c:v>5.3786037499999999</c:v>
                </c:pt>
                <c:pt idx="3413">
                  <c:v>5.3800962500000002</c:v>
                </c:pt>
                <c:pt idx="3414">
                  <c:v>5.3815993750016</c:v>
                </c:pt>
                <c:pt idx="3415">
                  <c:v>5.3830724999999999</c:v>
                </c:pt>
                <c:pt idx="3416">
                  <c:v>5.3846049999999996</c:v>
                </c:pt>
                <c:pt idx="3417">
                  <c:v>5.3861743750016</c:v>
                </c:pt>
                <c:pt idx="3418">
                  <c:v>5.3877668750016001</c:v>
                </c:pt>
                <c:pt idx="3419">
                  <c:v>5.3892825000000002</c:v>
                </c:pt>
                <c:pt idx="3420">
                  <c:v>5.3908100000000001</c:v>
                </c:pt>
                <c:pt idx="3421">
                  <c:v>5.3923350000000001</c:v>
                </c:pt>
                <c:pt idx="3422">
                  <c:v>5.3938543750015997</c:v>
                </c:pt>
                <c:pt idx="3423">
                  <c:v>5.3953431250015997</c:v>
                </c:pt>
                <c:pt idx="3424">
                  <c:v>5.3967824999999996</c:v>
                </c:pt>
                <c:pt idx="3425">
                  <c:v>5.3982875000000003</c:v>
                </c:pt>
                <c:pt idx="3426">
                  <c:v>5.3997612500000001</c:v>
                </c:pt>
                <c:pt idx="3427">
                  <c:v>5.4011862500000003</c:v>
                </c:pt>
                <c:pt idx="3428">
                  <c:v>5.4026125</c:v>
                </c:pt>
                <c:pt idx="3429">
                  <c:v>5.4040825000000003</c:v>
                </c:pt>
                <c:pt idx="3430">
                  <c:v>5.4054599999999997</c:v>
                </c:pt>
                <c:pt idx="3431">
                  <c:v>5.4069293750015994</c:v>
                </c:pt>
                <c:pt idx="3432">
                  <c:v>5.4083918750016</c:v>
                </c:pt>
                <c:pt idx="3433">
                  <c:v>5.4098600000000001</c:v>
                </c:pt>
                <c:pt idx="3434">
                  <c:v>5.4113775000000004</c:v>
                </c:pt>
                <c:pt idx="3435">
                  <c:v>5.4127793750016</c:v>
                </c:pt>
                <c:pt idx="3436">
                  <c:v>5.4142268750015994</c:v>
                </c:pt>
                <c:pt idx="3437">
                  <c:v>5.4157262499999996</c:v>
                </c:pt>
                <c:pt idx="3438">
                  <c:v>5.4172387500000001</c:v>
                </c:pt>
                <c:pt idx="3439">
                  <c:v>5.4187162500000001</c:v>
                </c:pt>
                <c:pt idx="3440">
                  <c:v>5.42021</c:v>
                </c:pt>
                <c:pt idx="3441">
                  <c:v>5.4216493750015999</c:v>
                </c:pt>
                <c:pt idx="3442">
                  <c:v>5.4230693750015995</c:v>
                </c:pt>
                <c:pt idx="3443">
                  <c:v>5.4244424999999996</c:v>
                </c:pt>
                <c:pt idx="3444">
                  <c:v>5.4258024999999996</c:v>
                </c:pt>
                <c:pt idx="3445">
                  <c:v>5.4272306250015996</c:v>
                </c:pt>
                <c:pt idx="3446">
                  <c:v>5.4285581250016</c:v>
                </c:pt>
                <c:pt idx="3447">
                  <c:v>5.4297950000000004</c:v>
                </c:pt>
                <c:pt idx="3448">
                  <c:v>5.4310081250015996</c:v>
                </c:pt>
                <c:pt idx="3449">
                  <c:v>5.4322518750016</c:v>
                </c:pt>
                <c:pt idx="3450">
                  <c:v>5.4334568750015997</c:v>
                </c:pt>
                <c:pt idx="3451">
                  <c:v>5.4346462500000001</c:v>
                </c:pt>
                <c:pt idx="3452">
                  <c:v>5.4358468750015998</c:v>
                </c:pt>
                <c:pt idx="3453">
                  <c:v>5.4370306250015998</c:v>
                </c:pt>
                <c:pt idx="3454">
                  <c:v>5.4381725000000003</c:v>
                </c:pt>
                <c:pt idx="3455">
                  <c:v>5.4392368750015994</c:v>
                </c:pt>
                <c:pt idx="3456">
                  <c:v>5.4403487500000001</c:v>
                </c:pt>
                <c:pt idx="3457">
                  <c:v>5.4414393750015995</c:v>
                </c:pt>
                <c:pt idx="3458">
                  <c:v>5.4425224999999999</c:v>
                </c:pt>
                <c:pt idx="3459">
                  <c:v>5.4435581250015996</c:v>
                </c:pt>
                <c:pt idx="3460">
                  <c:v>5.4445787499999998</c:v>
                </c:pt>
                <c:pt idx="3461">
                  <c:v>5.4456168750015994</c:v>
                </c:pt>
                <c:pt idx="3462">
                  <c:v>5.4465962499999998</c:v>
                </c:pt>
                <c:pt idx="3463">
                  <c:v>5.4476018750015998</c:v>
                </c:pt>
                <c:pt idx="3464">
                  <c:v>5.4486024999999998</c:v>
                </c:pt>
                <c:pt idx="3465">
                  <c:v>5.4496068750015993</c:v>
                </c:pt>
                <c:pt idx="3466">
                  <c:v>5.4506431250015996</c:v>
                </c:pt>
                <c:pt idx="3467">
                  <c:v>5.4516993750016001</c:v>
                </c:pt>
                <c:pt idx="3468">
                  <c:v>5.4527099999999997</c:v>
                </c:pt>
                <c:pt idx="3469">
                  <c:v>5.45377125</c:v>
                </c:pt>
                <c:pt idx="3470">
                  <c:v>5.4548181250015997</c:v>
                </c:pt>
                <c:pt idx="3471">
                  <c:v>5.4558450000000001</c:v>
                </c:pt>
                <c:pt idx="3472">
                  <c:v>5.4568725000000002</c:v>
                </c:pt>
                <c:pt idx="3473">
                  <c:v>5.4579224999999996</c:v>
                </c:pt>
                <c:pt idx="3474">
                  <c:v>5.4590062499999998</c:v>
                </c:pt>
                <c:pt idx="3475">
                  <c:v>5.4600931250015998</c:v>
                </c:pt>
                <c:pt idx="3476">
                  <c:v>5.4611406250016001</c:v>
                </c:pt>
                <c:pt idx="3477">
                  <c:v>5.4622018750015995</c:v>
                </c:pt>
                <c:pt idx="3478">
                  <c:v>5.4632493750015998</c:v>
                </c:pt>
                <c:pt idx="3479">
                  <c:v>5.4642900000000001</c:v>
                </c:pt>
                <c:pt idx="3480">
                  <c:v>5.4653743750016002</c:v>
                </c:pt>
                <c:pt idx="3481">
                  <c:v>5.4664393750015998</c:v>
                </c:pt>
                <c:pt idx="3482">
                  <c:v>5.4675324999999999</c:v>
                </c:pt>
                <c:pt idx="3483">
                  <c:v>5.4685937500000001</c:v>
                </c:pt>
                <c:pt idx="3484">
                  <c:v>5.4696193750016002</c:v>
                </c:pt>
                <c:pt idx="3485">
                  <c:v>5.4706975</c:v>
                </c:pt>
                <c:pt idx="3486">
                  <c:v>5.4717618750015999</c:v>
                </c:pt>
                <c:pt idx="3487">
                  <c:v>5.4728031250016</c:v>
                </c:pt>
                <c:pt idx="3488">
                  <c:v>5.4738837499999997</c:v>
                </c:pt>
                <c:pt idx="3489">
                  <c:v>5.4749193750015994</c:v>
                </c:pt>
                <c:pt idx="3490">
                  <c:v>5.4759956250016</c:v>
                </c:pt>
                <c:pt idx="3491">
                  <c:v>5.4770556250015998</c:v>
                </c:pt>
                <c:pt idx="3492">
                  <c:v>5.4780875</c:v>
                </c:pt>
                <c:pt idx="3493">
                  <c:v>5.4791331250016002</c:v>
                </c:pt>
                <c:pt idx="3494">
                  <c:v>5.4801399999999996</c:v>
                </c:pt>
                <c:pt idx="3495">
                  <c:v>5.4811093750015996</c:v>
                </c:pt>
                <c:pt idx="3496">
                  <c:v>5.4821099999999996</c:v>
                </c:pt>
                <c:pt idx="3497">
                  <c:v>5.4830893750016001</c:v>
                </c:pt>
                <c:pt idx="3498">
                  <c:v>5.4840918750015994</c:v>
                </c:pt>
                <c:pt idx="3499">
                  <c:v>5.4851456250016</c:v>
                </c:pt>
                <c:pt idx="3500">
                  <c:v>5.4861500000000003</c:v>
                </c:pt>
                <c:pt idx="3501">
                  <c:v>5.4872056250016001</c:v>
                </c:pt>
                <c:pt idx="3502">
                  <c:v>5.4882499999999999</c:v>
                </c:pt>
                <c:pt idx="3503">
                  <c:v>5.4892993750015995</c:v>
                </c:pt>
                <c:pt idx="3504">
                  <c:v>5.4904056250015998</c:v>
                </c:pt>
                <c:pt idx="3505">
                  <c:v>5.4915374999999997</c:v>
                </c:pt>
                <c:pt idx="3506">
                  <c:v>5.4926331250015998</c:v>
                </c:pt>
                <c:pt idx="3507">
                  <c:v>5.4937462500000001</c:v>
                </c:pt>
                <c:pt idx="3508">
                  <c:v>5.4948293750015997</c:v>
                </c:pt>
                <c:pt idx="3509">
                  <c:v>5.4958962500000004</c:v>
                </c:pt>
                <c:pt idx="3510">
                  <c:v>5.4969250000000001</c:v>
                </c:pt>
                <c:pt idx="3511">
                  <c:v>5.4979162500000003</c:v>
                </c:pt>
                <c:pt idx="3512">
                  <c:v>5.4989375000000003</c:v>
                </c:pt>
                <c:pt idx="3513">
                  <c:v>5.49994125</c:v>
                </c:pt>
                <c:pt idx="3514">
                  <c:v>5.5008949999999999</c:v>
                </c:pt>
                <c:pt idx="3515">
                  <c:v>5.5018193750015998</c:v>
                </c:pt>
                <c:pt idx="3516">
                  <c:v>5.5027643750015995</c:v>
                </c:pt>
                <c:pt idx="3517">
                  <c:v>5.5036887500000002</c:v>
                </c:pt>
                <c:pt idx="3518">
                  <c:v>5.5045762500000004</c:v>
                </c:pt>
                <c:pt idx="3519">
                  <c:v>5.5054375000000002</c:v>
                </c:pt>
                <c:pt idx="3520">
                  <c:v>5.5063000000000004</c:v>
                </c:pt>
                <c:pt idx="3521">
                  <c:v>5.5071612500000002</c:v>
                </c:pt>
                <c:pt idx="3522">
                  <c:v>5.5079812500000003</c:v>
                </c:pt>
                <c:pt idx="3523">
                  <c:v>5.5087681250016001</c:v>
                </c:pt>
                <c:pt idx="3524">
                  <c:v>5.5095812500000001</c:v>
                </c:pt>
                <c:pt idx="3525">
                  <c:v>5.5103506250015997</c:v>
                </c:pt>
                <c:pt idx="3526">
                  <c:v>5.5111243750016001</c:v>
                </c:pt>
                <c:pt idx="3527">
                  <c:v>5.5119018750016</c:v>
                </c:pt>
                <c:pt idx="3528">
                  <c:v>5.5126549999999996</c:v>
                </c:pt>
                <c:pt idx="3529">
                  <c:v>5.5133737500000004</c:v>
                </c:pt>
                <c:pt idx="3530">
                  <c:v>5.5140712499999998</c:v>
                </c:pt>
                <c:pt idx="3531">
                  <c:v>5.5147962499999998</c:v>
                </c:pt>
                <c:pt idx="3532">
                  <c:v>5.5155318750015994</c:v>
                </c:pt>
                <c:pt idx="3533">
                  <c:v>5.5162812499999996</c:v>
                </c:pt>
                <c:pt idx="3534">
                  <c:v>5.5170593750016002</c:v>
                </c:pt>
                <c:pt idx="3535">
                  <c:v>5.5178437499999999</c:v>
                </c:pt>
                <c:pt idx="3536">
                  <c:v>5.5186368750015999</c:v>
                </c:pt>
                <c:pt idx="3537">
                  <c:v>5.5193987499999997</c:v>
                </c:pt>
                <c:pt idx="3538">
                  <c:v>5.5201912499999999</c:v>
                </c:pt>
                <c:pt idx="3539">
                  <c:v>5.5210187499999996</c:v>
                </c:pt>
                <c:pt idx="3540">
                  <c:v>5.5218562499999999</c:v>
                </c:pt>
                <c:pt idx="3541">
                  <c:v>5.5226674999999998</c:v>
                </c:pt>
                <c:pt idx="3542">
                  <c:v>5.5235200000000004</c:v>
                </c:pt>
                <c:pt idx="3543">
                  <c:v>5.5244018750016002</c:v>
                </c:pt>
                <c:pt idx="3544">
                  <c:v>5.5252387499999998</c:v>
                </c:pt>
                <c:pt idx="3545">
                  <c:v>5.5260956250015996</c:v>
                </c:pt>
                <c:pt idx="3546">
                  <c:v>5.5269343750016002</c:v>
                </c:pt>
                <c:pt idx="3547">
                  <c:v>5.5277262499999997</c:v>
                </c:pt>
                <c:pt idx="3548">
                  <c:v>5.5285037499999996</c:v>
                </c:pt>
                <c:pt idx="3549">
                  <c:v>5.5293443750015996</c:v>
                </c:pt>
                <c:pt idx="3550">
                  <c:v>5.5301187499999997</c:v>
                </c:pt>
                <c:pt idx="3551">
                  <c:v>5.5308531250015998</c:v>
                </c:pt>
                <c:pt idx="3552">
                  <c:v>5.5315849999999998</c:v>
                </c:pt>
                <c:pt idx="3553">
                  <c:v>5.5322762499999998</c:v>
                </c:pt>
                <c:pt idx="3554">
                  <c:v>5.5329499999999996</c:v>
                </c:pt>
                <c:pt idx="3555">
                  <c:v>5.5335856250016002</c:v>
                </c:pt>
                <c:pt idx="3556">
                  <c:v>5.5342068750015994</c:v>
                </c:pt>
                <c:pt idx="3557">
                  <c:v>5.5348462500000002</c:v>
                </c:pt>
                <c:pt idx="3558">
                  <c:v>5.53550875</c:v>
                </c:pt>
                <c:pt idx="3559">
                  <c:v>5.5360474999999996</c:v>
                </c:pt>
                <c:pt idx="3560">
                  <c:v>5.5365900000000003</c:v>
                </c:pt>
                <c:pt idx="3561">
                  <c:v>5.5371418750016002</c:v>
                </c:pt>
                <c:pt idx="3562">
                  <c:v>5.53761875</c:v>
                </c:pt>
                <c:pt idx="3563">
                  <c:v>5.5381643750015996</c:v>
                </c:pt>
                <c:pt idx="3564">
                  <c:v>5.5386493750015999</c:v>
                </c:pt>
                <c:pt idx="3565">
                  <c:v>5.5391787499999996</c:v>
                </c:pt>
                <c:pt idx="3566">
                  <c:v>5.5396618750015998</c:v>
                </c:pt>
                <c:pt idx="3567">
                  <c:v>5.54013125</c:v>
                </c:pt>
                <c:pt idx="3568">
                  <c:v>5.5405787499999999</c:v>
                </c:pt>
                <c:pt idx="3569">
                  <c:v>5.5410775000000001</c:v>
                </c:pt>
                <c:pt idx="3570">
                  <c:v>5.5415968750015994</c:v>
                </c:pt>
                <c:pt idx="3571">
                  <c:v>5.5421199999999997</c:v>
                </c:pt>
                <c:pt idx="3572">
                  <c:v>5.5426756250015998</c:v>
                </c:pt>
                <c:pt idx="3573">
                  <c:v>5.5431731250015996</c:v>
                </c:pt>
                <c:pt idx="3574">
                  <c:v>5.5436456250015995</c:v>
                </c:pt>
                <c:pt idx="3575">
                  <c:v>5.5441406250015994</c:v>
                </c:pt>
                <c:pt idx="3576">
                  <c:v>5.5446737500000003</c:v>
                </c:pt>
                <c:pt idx="3577">
                  <c:v>5.5451768750015997</c:v>
                </c:pt>
                <c:pt idx="3578">
                  <c:v>5.5457124999999996</c:v>
                </c:pt>
                <c:pt idx="3579">
                  <c:v>5.5462093750015997</c:v>
                </c:pt>
                <c:pt idx="3580">
                  <c:v>5.5467199999999997</c:v>
                </c:pt>
                <c:pt idx="3581">
                  <c:v>5.5472099999999998</c:v>
                </c:pt>
                <c:pt idx="3582">
                  <c:v>5.5476643750015997</c:v>
                </c:pt>
                <c:pt idx="3583">
                  <c:v>5.5481112499999998</c:v>
                </c:pt>
                <c:pt idx="3584">
                  <c:v>5.5486700000000004</c:v>
                </c:pt>
                <c:pt idx="3585">
                  <c:v>5.549175</c:v>
                </c:pt>
                <c:pt idx="3586">
                  <c:v>5.5497212500000002</c:v>
                </c:pt>
                <c:pt idx="3587">
                  <c:v>5.5502337500000003</c:v>
                </c:pt>
                <c:pt idx="3588">
                  <c:v>5.5507375000000003</c:v>
                </c:pt>
                <c:pt idx="3589">
                  <c:v>5.5512206250015996</c:v>
                </c:pt>
                <c:pt idx="3590">
                  <c:v>5.5516731250015994</c:v>
                </c:pt>
                <c:pt idx="3591">
                  <c:v>5.5521618750016</c:v>
                </c:pt>
                <c:pt idx="3592">
                  <c:v>5.5526450000000001</c:v>
                </c:pt>
                <c:pt idx="3593">
                  <c:v>5.5530974999999998</c:v>
                </c:pt>
                <c:pt idx="3594">
                  <c:v>5.55347875</c:v>
                </c:pt>
                <c:pt idx="3595">
                  <c:v>5.5538575000000003</c:v>
                </c:pt>
                <c:pt idx="3596">
                  <c:v>5.5542043750015999</c:v>
                </c:pt>
                <c:pt idx="3597">
                  <c:v>5.5545962500000003</c:v>
                </c:pt>
                <c:pt idx="3598">
                  <c:v>5.5549212499999996</c:v>
                </c:pt>
                <c:pt idx="3599">
                  <c:v>5.5552718750015995</c:v>
                </c:pt>
                <c:pt idx="3600">
                  <c:v>5.5556524999999999</c:v>
                </c:pt>
                <c:pt idx="3601">
                  <c:v>5.5559781250015998</c:v>
                </c:pt>
                <c:pt idx="3602">
                  <c:v>5.5563556250015997</c:v>
                </c:pt>
                <c:pt idx="3603">
                  <c:v>5.5567468750015996</c:v>
                </c:pt>
                <c:pt idx="3604">
                  <c:v>5.5571181250016002</c:v>
                </c:pt>
                <c:pt idx="3605">
                  <c:v>5.5575349999999997</c:v>
                </c:pt>
                <c:pt idx="3606">
                  <c:v>5.5579287500000003</c:v>
                </c:pt>
                <c:pt idx="3607">
                  <c:v>5.5582937499999998</c:v>
                </c:pt>
                <c:pt idx="3608">
                  <c:v>5.5586931250016001</c:v>
                </c:pt>
                <c:pt idx="3609">
                  <c:v>5.5591243750016002</c:v>
                </c:pt>
                <c:pt idx="3610">
                  <c:v>5.5596131250015999</c:v>
                </c:pt>
                <c:pt idx="3611">
                  <c:v>5.56007125</c:v>
                </c:pt>
                <c:pt idx="3612">
                  <c:v>5.5605062500000004</c:v>
                </c:pt>
                <c:pt idx="3613">
                  <c:v>5.5609193750015997</c:v>
                </c:pt>
                <c:pt idx="3614">
                  <c:v>5.5613312500000003</c:v>
                </c:pt>
                <c:pt idx="3615">
                  <c:v>5.5616587500000003</c:v>
                </c:pt>
                <c:pt idx="3616">
                  <c:v>5.5620168750015999</c:v>
                </c:pt>
                <c:pt idx="3617">
                  <c:v>5.5625631250016001</c:v>
                </c:pt>
                <c:pt idx="3618">
                  <c:v>5.5629243750016002</c:v>
                </c:pt>
                <c:pt idx="3619">
                  <c:v>5.5624706250016001</c:v>
                </c:pt>
                <c:pt idx="3620">
                  <c:v>5.5620925000000003</c:v>
                </c:pt>
                <c:pt idx="3621">
                  <c:v>5.5616374999999998</c:v>
                </c:pt>
                <c:pt idx="3622">
                  <c:v>5.5611562499999998</c:v>
                </c:pt>
                <c:pt idx="3623">
                  <c:v>5.5606400000000002</c:v>
                </c:pt>
                <c:pt idx="3624">
                  <c:v>5.5602962500000004</c:v>
                </c:pt>
                <c:pt idx="3625">
                  <c:v>5.5596537499999998</c:v>
                </c:pt>
                <c:pt idx="3626">
                  <c:v>5.5592487500000001</c:v>
                </c:pt>
                <c:pt idx="3627">
                  <c:v>5.5589162500000002</c:v>
                </c:pt>
                <c:pt idx="3628">
                  <c:v>5.5585699999999996</c:v>
                </c:pt>
                <c:pt idx="3629">
                  <c:v>5.5582106250015997</c:v>
                </c:pt>
                <c:pt idx="3630">
                  <c:v>5.5577056250016001</c:v>
                </c:pt>
                <c:pt idx="3631">
                  <c:v>5.5572456250015998</c:v>
                </c:pt>
                <c:pt idx="3632">
                  <c:v>5.5567268750015995</c:v>
                </c:pt>
                <c:pt idx="3633">
                  <c:v>5.5561850000000002</c:v>
                </c:pt>
                <c:pt idx="3634">
                  <c:v>5.5556124999999996</c:v>
                </c:pt>
                <c:pt idx="3635">
                  <c:v>5.5549581250015994</c:v>
                </c:pt>
                <c:pt idx="3636">
                  <c:v>5.5542456250015997</c:v>
                </c:pt>
                <c:pt idx="3637">
                  <c:v>5.5534018750016001</c:v>
                </c:pt>
                <c:pt idx="3638">
                  <c:v>5.5525668750015997</c:v>
                </c:pt>
                <c:pt idx="3639">
                  <c:v>5.5516831250015999</c:v>
                </c:pt>
                <c:pt idx="3640">
                  <c:v>5.5508168750015994</c:v>
                </c:pt>
                <c:pt idx="3641">
                  <c:v>5.5498962499999998</c:v>
                </c:pt>
                <c:pt idx="3642">
                  <c:v>5.5489918750016001</c:v>
                </c:pt>
                <c:pt idx="3643">
                  <c:v>5.5480218750015995</c:v>
                </c:pt>
                <c:pt idx="3644">
                  <c:v>5.5469981250015996</c:v>
                </c:pt>
                <c:pt idx="3645">
                  <c:v>5.5459037499999999</c:v>
                </c:pt>
                <c:pt idx="3646">
                  <c:v>5.5447831250016</c:v>
                </c:pt>
                <c:pt idx="3647">
                  <c:v>5.5436906250015996</c:v>
                </c:pt>
                <c:pt idx="3648">
                  <c:v>5.5424312499999999</c:v>
                </c:pt>
                <c:pt idx="3649">
                  <c:v>5.5411581250015995</c:v>
                </c:pt>
                <c:pt idx="3650">
                  <c:v>5.5398050000000003</c:v>
                </c:pt>
                <c:pt idx="3651">
                  <c:v>5.5383181250015996</c:v>
                </c:pt>
                <c:pt idx="3652">
                  <c:v>5.5366931250015998</c:v>
                </c:pt>
                <c:pt idx="3653">
                  <c:v>5.5349962499999998</c:v>
                </c:pt>
                <c:pt idx="3654">
                  <c:v>5.5332224999999999</c:v>
                </c:pt>
                <c:pt idx="3655">
                  <c:v>5.5313781250015994</c:v>
                </c:pt>
                <c:pt idx="3656">
                  <c:v>5.5294431250015998</c:v>
                </c:pt>
                <c:pt idx="3657">
                  <c:v>5.5274143750015998</c:v>
                </c:pt>
                <c:pt idx="3658">
                  <c:v>5.5254137500000002</c:v>
                </c:pt>
                <c:pt idx="3659">
                  <c:v>5.5233293750015999</c:v>
                </c:pt>
                <c:pt idx="3660">
                  <c:v>5.5211731250015994</c:v>
                </c:pt>
                <c:pt idx="3661">
                  <c:v>5.5190418750015997</c:v>
                </c:pt>
                <c:pt idx="3662">
                  <c:v>5.5169487500000001</c:v>
                </c:pt>
                <c:pt idx="3663">
                  <c:v>5.5148687499999998</c:v>
                </c:pt>
                <c:pt idx="3664">
                  <c:v>5.5127974999999996</c:v>
                </c:pt>
                <c:pt idx="3665">
                  <c:v>5.5107662499999996</c:v>
                </c:pt>
                <c:pt idx="3666">
                  <c:v>5.5087868750015998</c:v>
                </c:pt>
                <c:pt idx="3667">
                  <c:v>5.5068675000000002</c:v>
                </c:pt>
                <c:pt idx="3668">
                  <c:v>5.5049581250015995</c:v>
                </c:pt>
                <c:pt idx="3669">
                  <c:v>5.5031193750015994</c:v>
                </c:pt>
                <c:pt idx="3670">
                  <c:v>5.5013399999999999</c:v>
                </c:pt>
                <c:pt idx="3671">
                  <c:v>5.4996331250015995</c:v>
                </c:pt>
                <c:pt idx="3672">
                  <c:v>5.4979162500000003</c:v>
                </c:pt>
                <c:pt idx="3673">
                  <c:v>5.4962368750015997</c:v>
                </c:pt>
                <c:pt idx="3674">
                  <c:v>5.4945437500000001</c:v>
                </c:pt>
                <c:pt idx="3675">
                  <c:v>5.4929556250016001</c:v>
                </c:pt>
                <c:pt idx="3676">
                  <c:v>5.4914350000000001</c:v>
                </c:pt>
                <c:pt idx="3677">
                  <c:v>5.489865</c:v>
                </c:pt>
                <c:pt idx="3678">
                  <c:v>5.4883543750015997</c:v>
                </c:pt>
                <c:pt idx="3679">
                  <c:v>5.4867643750015995</c:v>
                </c:pt>
                <c:pt idx="3680">
                  <c:v>5.4849975000000004</c:v>
                </c:pt>
                <c:pt idx="3681">
                  <c:v>5.4831831250015997</c:v>
                </c:pt>
                <c:pt idx="3682">
                  <c:v>5.4813643750015997</c:v>
                </c:pt>
                <c:pt idx="3683">
                  <c:v>5.4794850000000004</c:v>
                </c:pt>
                <c:pt idx="3684">
                  <c:v>5.4776068750015998</c:v>
                </c:pt>
                <c:pt idx="3685">
                  <c:v>5.4756743750016001</c:v>
                </c:pt>
                <c:pt idx="3686">
                  <c:v>5.4737218750015995</c:v>
                </c:pt>
                <c:pt idx="3687">
                  <c:v>5.4717874999999996</c:v>
                </c:pt>
                <c:pt idx="3688">
                  <c:v>5.4698631250015994</c:v>
                </c:pt>
                <c:pt idx="3689">
                  <c:v>5.4680343750015998</c:v>
                </c:pt>
                <c:pt idx="3690">
                  <c:v>5.4663975000000002</c:v>
                </c:pt>
                <c:pt idx="3691">
                  <c:v>5.4647906250015996</c:v>
                </c:pt>
                <c:pt idx="3692">
                  <c:v>5.4632500000000004</c:v>
                </c:pt>
                <c:pt idx="3693">
                  <c:v>5.4617781250016</c:v>
                </c:pt>
                <c:pt idx="3694">
                  <c:v>5.4603306250015997</c:v>
                </c:pt>
                <c:pt idx="3695">
                  <c:v>5.4589268750016</c:v>
                </c:pt>
                <c:pt idx="3696">
                  <c:v>5.4575475000000004</c:v>
                </c:pt>
                <c:pt idx="3697">
                  <c:v>5.4562125000000004</c:v>
                </c:pt>
                <c:pt idx="3698">
                  <c:v>5.4548618750015994</c:v>
                </c:pt>
                <c:pt idx="3699">
                  <c:v>5.4535493750016002</c:v>
                </c:pt>
                <c:pt idx="3700">
                  <c:v>5.4523006250016</c:v>
                </c:pt>
                <c:pt idx="3701">
                  <c:v>5.4510562499999997</c:v>
                </c:pt>
                <c:pt idx="3702">
                  <c:v>5.4498699999999998</c:v>
                </c:pt>
                <c:pt idx="3703">
                  <c:v>5.4487131250015999</c:v>
                </c:pt>
                <c:pt idx="3704">
                  <c:v>5.4476081250016</c:v>
                </c:pt>
                <c:pt idx="3705">
                  <c:v>5.4464462500000002</c:v>
                </c:pt>
                <c:pt idx="3706">
                  <c:v>5.4453737499999999</c:v>
                </c:pt>
                <c:pt idx="3707">
                  <c:v>5.4442862500000002</c:v>
                </c:pt>
                <c:pt idx="3708">
                  <c:v>5.4431750000000001</c:v>
                </c:pt>
                <c:pt idx="3709">
                  <c:v>5.4420456250016001</c:v>
                </c:pt>
                <c:pt idx="3710">
                  <c:v>5.4408868750016</c:v>
                </c:pt>
                <c:pt idx="3711">
                  <c:v>5.4397462499999998</c:v>
                </c:pt>
                <c:pt idx="3712">
                  <c:v>5.4385118750016002</c:v>
                </c:pt>
                <c:pt idx="3713">
                  <c:v>5.4373062499999998</c:v>
                </c:pt>
                <c:pt idx="3714">
                  <c:v>5.4359968750015994</c:v>
                </c:pt>
                <c:pt idx="3715">
                  <c:v>5.434755</c:v>
                </c:pt>
                <c:pt idx="3716">
                  <c:v>5.4334881250015998</c:v>
                </c:pt>
                <c:pt idx="3717">
                  <c:v>5.4322024999999998</c:v>
                </c:pt>
                <c:pt idx="3718">
                  <c:v>5.4309599999999998</c:v>
                </c:pt>
                <c:pt idx="3719">
                  <c:v>5.4296906250015997</c:v>
                </c:pt>
                <c:pt idx="3720">
                  <c:v>5.4284062500000001</c:v>
                </c:pt>
                <c:pt idx="3721">
                  <c:v>5.4270618750016002</c:v>
                </c:pt>
                <c:pt idx="3722">
                  <c:v>5.42577</c:v>
                </c:pt>
                <c:pt idx="3723">
                  <c:v>5.4244568750016002</c:v>
                </c:pt>
                <c:pt idx="3724">
                  <c:v>5.4231674999999999</c:v>
                </c:pt>
                <c:pt idx="3725">
                  <c:v>5.4217918750015999</c:v>
                </c:pt>
                <c:pt idx="3726">
                  <c:v>5.4204131250016001</c:v>
                </c:pt>
                <c:pt idx="3727">
                  <c:v>5.4189831250016001</c:v>
                </c:pt>
                <c:pt idx="3728">
                  <c:v>5.4175256250016002</c:v>
                </c:pt>
                <c:pt idx="3729">
                  <c:v>5.4160899999999996</c:v>
                </c:pt>
                <c:pt idx="3730">
                  <c:v>5.4146268750016002</c:v>
                </c:pt>
                <c:pt idx="3731">
                  <c:v>5.4131706250015998</c:v>
                </c:pt>
                <c:pt idx="3732">
                  <c:v>5.4116468750015994</c:v>
                </c:pt>
                <c:pt idx="3733">
                  <c:v>5.4101006250015997</c:v>
                </c:pt>
                <c:pt idx="3734">
                  <c:v>5.4085637499999999</c:v>
                </c:pt>
                <c:pt idx="3735">
                  <c:v>5.4069787500000004</c:v>
                </c:pt>
                <c:pt idx="3736">
                  <c:v>5.4053224999999996</c:v>
                </c:pt>
                <c:pt idx="3737">
                  <c:v>5.4037062499999999</c:v>
                </c:pt>
                <c:pt idx="3738">
                  <c:v>5.4020468750015995</c:v>
                </c:pt>
                <c:pt idx="3739">
                  <c:v>5.4003506250015993</c:v>
                </c:pt>
                <c:pt idx="3740">
                  <c:v>5.39868375</c:v>
                </c:pt>
                <c:pt idx="3741">
                  <c:v>5.3969806250015999</c:v>
                </c:pt>
                <c:pt idx="3742">
                  <c:v>5.3952656250016</c:v>
                </c:pt>
                <c:pt idx="3743">
                  <c:v>5.3935599999999999</c:v>
                </c:pt>
                <c:pt idx="3744">
                  <c:v>5.39178625</c:v>
                </c:pt>
                <c:pt idx="3745">
                  <c:v>5.3900837499999996</c:v>
                </c:pt>
                <c:pt idx="3746">
                  <c:v>5.3884218750016002</c:v>
                </c:pt>
                <c:pt idx="3747">
                  <c:v>5.3867399999999996</c:v>
                </c:pt>
                <c:pt idx="3748">
                  <c:v>5.3850218750016001</c:v>
                </c:pt>
                <c:pt idx="3749">
                  <c:v>5.3833106250015996</c:v>
                </c:pt>
                <c:pt idx="3750">
                  <c:v>5.3816237500000002</c:v>
                </c:pt>
                <c:pt idx="3751">
                  <c:v>5.3799074999999998</c:v>
                </c:pt>
                <c:pt idx="3752">
                  <c:v>5.3782043750015998</c:v>
                </c:pt>
                <c:pt idx="3753">
                  <c:v>5.3765625000000004</c:v>
                </c:pt>
                <c:pt idx="3754">
                  <c:v>5.3749675000000003</c:v>
                </c:pt>
                <c:pt idx="3755">
                  <c:v>5.3732868750015994</c:v>
                </c:pt>
                <c:pt idx="3756">
                  <c:v>5.37163375</c:v>
                </c:pt>
                <c:pt idx="3757">
                  <c:v>5.3700631250016002</c:v>
                </c:pt>
                <c:pt idx="3758">
                  <c:v>5.3684556250015998</c:v>
                </c:pt>
                <c:pt idx="3759">
                  <c:v>5.3668668750016</c:v>
                </c:pt>
                <c:pt idx="3760">
                  <c:v>5.3652918750016001</c:v>
                </c:pt>
                <c:pt idx="3761">
                  <c:v>5.3637649999999999</c:v>
                </c:pt>
                <c:pt idx="3762">
                  <c:v>5.3622368750015994</c:v>
                </c:pt>
                <c:pt idx="3763">
                  <c:v>5.3606793750015997</c:v>
                </c:pt>
                <c:pt idx="3764">
                  <c:v>5.3591531250015993</c:v>
                </c:pt>
                <c:pt idx="3765">
                  <c:v>5.3576681250015996</c:v>
                </c:pt>
                <c:pt idx="3766">
                  <c:v>5.3562075</c:v>
                </c:pt>
                <c:pt idx="3767">
                  <c:v>5.3546787499999997</c:v>
                </c:pt>
                <c:pt idx="3768">
                  <c:v>5.3532025000000001</c:v>
                </c:pt>
                <c:pt idx="3769">
                  <c:v>5.3517349999999997</c:v>
                </c:pt>
                <c:pt idx="3770">
                  <c:v>5.3502900000000002</c:v>
                </c:pt>
                <c:pt idx="3771">
                  <c:v>5.3488418750015994</c:v>
                </c:pt>
                <c:pt idx="3772">
                  <c:v>5.3473731250015994</c:v>
                </c:pt>
                <c:pt idx="3773">
                  <c:v>5.34592125</c:v>
                </c:pt>
                <c:pt idx="3774">
                  <c:v>5.3444862500000001</c:v>
                </c:pt>
                <c:pt idx="3775">
                  <c:v>5.3430400000000002</c:v>
                </c:pt>
                <c:pt idx="3776">
                  <c:v>5.3415962500000003</c:v>
                </c:pt>
                <c:pt idx="3777">
                  <c:v>5.3402050000000001</c:v>
                </c:pt>
                <c:pt idx="3778">
                  <c:v>5.3388625000000003</c:v>
                </c:pt>
                <c:pt idx="3779">
                  <c:v>5.3375137500000003</c:v>
                </c:pt>
                <c:pt idx="3780">
                  <c:v>5.3361974999999999</c:v>
                </c:pt>
                <c:pt idx="3781">
                  <c:v>5.3348224999999996</c:v>
                </c:pt>
                <c:pt idx="3782">
                  <c:v>5.3335299999999997</c:v>
                </c:pt>
                <c:pt idx="3783">
                  <c:v>5.3322656250015994</c:v>
                </c:pt>
                <c:pt idx="3784">
                  <c:v>5.3310018750015997</c:v>
                </c:pt>
                <c:pt idx="3785">
                  <c:v>5.3297693750016002</c:v>
                </c:pt>
                <c:pt idx="3786">
                  <c:v>5.3285056250015996</c:v>
                </c:pt>
                <c:pt idx="3787">
                  <c:v>5.32733875</c:v>
                </c:pt>
                <c:pt idx="3788">
                  <c:v>5.3260918750016</c:v>
                </c:pt>
                <c:pt idx="3789">
                  <c:v>5.32484</c:v>
                </c:pt>
                <c:pt idx="3790">
                  <c:v>5.3236168750015995</c:v>
                </c:pt>
                <c:pt idx="3791">
                  <c:v>5.3224268750016002</c:v>
                </c:pt>
                <c:pt idx="3792">
                  <c:v>5.3212662499999999</c:v>
                </c:pt>
                <c:pt idx="3793">
                  <c:v>5.3200631250015995</c:v>
                </c:pt>
                <c:pt idx="3794">
                  <c:v>5.3189368750016</c:v>
                </c:pt>
                <c:pt idx="3795">
                  <c:v>5.3177962499999998</c:v>
                </c:pt>
                <c:pt idx="3796">
                  <c:v>5.3166793750016001</c:v>
                </c:pt>
                <c:pt idx="3797">
                  <c:v>5.3154925000000004</c:v>
                </c:pt>
                <c:pt idx="3798">
                  <c:v>5.3143574999999998</c:v>
                </c:pt>
                <c:pt idx="3799">
                  <c:v>5.3132512500000004</c:v>
                </c:pt>
                <c:pt idx="3800">
                  <c:v>5.3121206250016</c:v>
                </c:pt>
                <c:pt idx="3801">
                  <c:v>5.3110524999999997</c:v>
                </c:pt>
                <c:pt idx="3802">
                  <c:v>5.3099224999999999</c:v>
                </c:pt>
                <c:pt idx="3803">
                  <c:v>5.3088668750016001</c:v>
                </c:pt>
                <c:pt idx="3804">
                  <c:v>5.3078012499999998</c:v>
                </c:pt>
                <c:pt idx="3805">
                  <c:v>5.3067231250016</c:v>
                </c:pt>
                <c:pt idx="3806">
                  <c:v>5.3056587500000001</c:v>
                </c:pt>
                <c:pt idx="3807">
                  <c:v>5.3046537499999999</c:v>
                </c:pt>
                <c:pt idx="3808">
                  <c:v>5.3036643750015999</c:v>
                </c:pt>
                <c:pt idx="3809">
                  <c:v>5.3026825000000004</c:v>
                </c:pt>
                <c:pt idx="3810">
                  <c:v>5.3016525000000003</c:v>
                </c:pt>
                <c:pt idx="3811">
                  <c:v>5.3006856250015995</c:v>
                </c:pt>
                <c:pt idx="3812">
                  <c:v>5.2997174999999999</c:v>
                </c:pt>
                <c:pt idx="3813">
                  <c:v>5.2987318750016001</c:v>
                </c:pt>
                <c:pt idx="3814">
                  <c:v>5.2977224999999999</c:v>
                </c:pt>
                <c:pt idx="3815">
                  <c:v>5.2967475000000004</c:v>
                </c:pt>
                <c:pt idx="3816">
                  <c:v>5.2957931250015999</c:v>
                </c:pt>
                <c:pt idx="3817">
                  <c:v>5.2948693750015998</c:v>
                </c:pt>
                <c:pt idx="3818">
                  <c:v>5.2939556250016002</c:v>
                </c:pt>
                <c:pt idx="3819">
                  <c:v>5.2930093750016001</c:v>
                </c:pt>
                <c:pt idx="3820">
                  <c:v>5.2920943750016001</c:v>
                </c:pt>
                <c:pt idx="3821">
                  <c:v>5.2911549999999998</c:v>
                </c:pt>
                <c:pt idx="3822">
                  <c:v>5.2902468750015998</c:v>
                </c:pt>
                <c:pt idx="3823">
                  <c:v>5.2892943750015995</c:v>
                </c:pt>
                <c:pt idx="3824">
                  <c:v>5.2883893750016</c:v>
                </c:pt>
                <c:pt idx="3825">
                  <c:v>5.2874418750015995</c:v>
                </c:pt>
                <c:pt idx="3826">
                  <c:v>5.2864993750015996</c:v>
                </c:pt>
                <c:pt idx="3827">
                  <c:v>5.28553125</c:v>
                </c:pt>
                <c:pt idx="3828">
                  <c:v>5.2845187500000002</c:v>
                </c:pt>
                <c:pt idx="3829">
                  <c:v>5.2835281250015997</c:v>
                </c:pt>
                <c:pt idx="3830">
                  <c:v>5.2825812499999998</c:v>
                </c:pt>
                <c:pt idx="3831">
                  <c:v>5.2816256250015998</c:v>
                </c:pt>
                <c:pt idx="3832">
                  <c:v>5.2806375000000001</c:v>
                </c:pt>
                <c:pt idx="3833">
                  <c:v>5.2797143750015998</c:v>
                </c:pt>
                <c:pt idx="3834">
                  <c:v>5.2787243750016</c:v>
                </c:pt>
                <c:pt idx="3835">
                  <c:v>5.2777612500000002</c:v>
                </c:pt>
                <c:pt idx="3836">
                  <c:v>5.2767756250015996</c:v>
                </c:pt>
                <c:pt idx="3837">
                  <c:v>5.2757493750015998</c:v>
                </c:pt>
                <c:pt idx="3838">
                  <c:v>5.2747762500000004</c:v>
                </c:pt>
                <c:pt idx="3839">
                  <c:v>5.2738156250015997</c:v>
                </c:pt>
                <c:pt idx="3840">
                  <c:v>5.2728381250015994</c:v>
                </c:pt>
                <c:pt idx="3841">
                  <c:v>5.2718931250015997</c:v>
                </c:pt>
                <c:pt idx="3842">
                  <c:v>5.2709062500000003</c:v>
                </c:pt>
                <c:pt idx="3843">
                  <c:v>5.2699287500000001</c:v>
                </c:pt>
                <c:pt idx="3844">
                  <c:v>5.2689931250016002</c:v>
                </c:pt>
                <c:pt idx="3845">
                  <c:v>5.2680681250015997</c:v>
                </c:pt>
                <c:pt idx="3846">
                  <c:v>5.2671531250015997</c:v>
                </c:pt>
                <c:pt idx="3847">
                  <c:v>5.2662862500000003</c:v>
                </c:pt>
                <c:pt idx="3848">
                  <c:v>5.2654237500000001</c:v>
                </c:pt>
                <c:pt idx="3849">
                  <c:v>5.2644462499999998</c:v>
                </c:pt>
                <c:pt idx="3850">
                  <c:v>5.2635437500000002</c:v>
                </c:pt>
                <c:pt idx="3851">
                  <c:v>5.2626200000000001</c:v>
                </c:pt>
                <c:pt idx="3852">
                  <c:v>5.2617356250015996</c:v>
                </c:pt>
                <c:pt idx="3853">
                  <c:v>5.26082625</c:v>
                </c:pt>
                <c:pt idx="3854">
                  <c:v>5.2599549999999997</c:v>
                </c:pt>
                <c:pt idx="3855">
                  <c:v>5.2590525000000001</c:v>
                </c:pt>
                <c:pt idx="3856">
                  <c:v>5.2581581250016001</c:v>
                </c:pt>
                <c:pt idx="3857">
                  <c:v>5.2572468750015995</c:v>
                </c:pt>
                <c:pt idx="3858">
                  <c:v>5.2562875</c:v>
                </c:pt>
                <c:pt idx="3859">
                  <c:v>5.2555006250015994</c:v>
                </c:pt>
                <c:pt idx="3860">
                  <c:v>5.2546468750016002</c:v>
                </c:pt>
                <c:pt idx="3861">
                  <c:v>5.2538031250015997</c:v>
                </c:pt>
                <c:pt idx="3862">
                  <c:v>5.2529537499999996</c:v>
                </c:pt>
                <c:pt idx="3863">
                  <c:v>5.2521206250015995</c:v>
                </c:pt>
                <c:pt idx="3864">
                  <c:v>5.2512781250015994</c:v>
                </c:pt>
                <c:pt idx="3865">
                  <c:v>5.2504487500000003</c:v>
                </c:pt>
                <c:pt idx="3866">
                  <c:v>5.2496418750015996</c:v>
                </c:pt>
                <c:pt idx="3867">
                  <c:v>5.2488781250015997</c:v>
                </c:pt>
                <c:pt idx="3868">
                  <c:v>5.2480975000000001</c:v>
                </c:pt>
                <c:pt idx="3869">
                  <c:v>5.2473062500000003</c:v>
                </c:pt>
                <c:pt idx="3870">
                  <c:v>5.2465506250015999</c:v>
                </c:pt>
                <c:pt idx="3871">
                  <c:v>5.2457693750015997</c:v>
                </c:pt>
                <c:pt idx="3872">
                  <c:v>5.2449862500000002</c:v>
                </c:pt>
                <c:pt idx="3873">
                  <c:v>5.2442481250016</c:v>
                </c:pt>
                <c:pt idx="3874">
                  <c:v>5.2435293750016001</c:v>
                </c:pt>
                <c:pt idx="3875">
                  <c:v>5.2428153124992001</c:v>
                </c:pt>
                <c:pt idx="3876">
                  <c:v>5.2420903124992009</c:v>
                </c:pt>
                <c:pt idx="3877">
                  <c:v>5.2413903124992007</c:v>
                </c:pt>
                <c:pt idx="3878">
                  <c:v>5.2407146875007999</c:v>
                </c:pt>
                <c:pt idx="3879">
                  <c:v>5.2400156250016003</c:v>
                </c:pt>
                <c:pt idx="3880">
                  <c:v>5.2392759375007998</c:v>
                </c:pt>
                <c:pt idx="3881">
                  <c:v>5.2385603124992004</c:v>
                </c:pt>
                <c:pt idx="3882">
                  <c:v>5.2379031250016004</c:v>
                </c:pt>
                <c:pt idx="3883">
                  <c:v>5.2371731250016005</c:v>
                </c:pt>
                <c:pt idx="3884">
                  <c:v>5.2363825000000004</c:v>
                </c:pt>
                <c:pt idx="3885">
                  <c:v>5.2356474999999998</c:v>
                </c:pt>
                <c:pt idx="3886">
                  <c:v>5.2349500000000004</c:v>
                </c:pt>
                <c:pt idx="3887">
                  <c:v>5.2341928124992005</c:v>
                </c:pt>
                <c:pt idx="3888">
                  <c:v>5.2334653124992006</c:v>
                </c:pt>
                <c:pt idx="3889">
                  <c:v>5.23271</c:v>
                </c:pt>
                <c:pt idx="3890">
                  <c:v>5.2320593750016009</c:v>
                </c:pt>
                <c:pt idx="3891">
                  <c:v>5.2313821875007998</c:v>
                </c:pt>
                <c:pt idx="3892">
                  <c:v>5.2307331250016009</c:v>
                </c:pt>
                <c:pt idx="3893">
                  <c:v>5.2301053124992007</c:v>
                </c:pt>
                <c:pt idx="3894">
                  <c:v>5.2294493750016002</c:v>
                </c:pt>
                <c:pt idx="3895">
                  <c:v>5.2288268750016007</c:v>
                </c:pt>
                <c:pt idx="3896">
                  <c:v>5.2281818750016003</c:v>
                </c:pt>
                <c:pt idx="3897">
                  <c:v>5.2276084375007992</c:v>
                </c:pt>
                <c:pt idx="3898">
                  <c:v>5.2270521875007994</c:v>
                </c:pt>
                <c:pt idx="3899">
                  <c:v>5.2264643750016004</c:v>
                </c:pt>
                <c:pt idx="3900">
                  <c:v>5.2258050000000003</c:v>
                </c:pt>
                <c:pt idx="3901">
                  <c:v>5.2251871875007998</c:v>
                </c:pt>
                <c:pt idx="3902">
                  <c:v>5.2245278124992005</c:v>
                </c:pt>
                <c:pt idx="3903">
                  <c:v>5.2239503124992002</c:v>
                </c:pt>
                <c:pt idx="3904">
                  <c:v>5.2234084375007992</c:v>
                </c:pt>
                <c:pt idx="3905">
                  <c:v>5.2228178124992004</c:v>
                </c:pt>
                <c:pt idx="3906">
                  <c:v>5.2221865624992008</c:v>
                </c:pt>
                <c:pt idx="3907">
                  <c:v>5.2215428124992007</c:v>
                </c:pt>
                <c:pt idx="3908">
                  <c:v>5.2209325</c:v>
                </c:pt>
                <c:pt idx="3909">
                  <c:v>5.2203571875007997</c:v>
                </c:pt>
                <c:pt idx="3910">
                  <c:v>5.2198003124992001</c:v>
                </c:pt>
                <c:pt idx="3911">
                  <c:v>5.2192128124992001</c:v>
                </c:pt>
                <c:pt idx="3912">
                  <c:v>5.2186296875007994</c:v>
                </c:pt>
                <c:pt idx="3913">
                  <c:v>5.2179715624992005</c:v>
                </c:pt>
                <c:pt idx="3914">
                  <c:v>5.2173646875007993</c:v>
                </c:pt>
                <c:pt idx="3915">
                  <c:v>5.2167543750016003</c:v>
                </c:pt>
                <c:pt idx="3916">
                  <c:v>5.2161853124992001</c:v>
                </c:pt>
                <c:pt idx="3917">
                  <c:v>5.2155734375007992</c:v>
                </c:pt>
                <c:pt idx="3918">
                  <c:v>5.2149653124992001</c:v>
                </c:pt>
                <c:pt idx="3919">
                  <c:v>5.2143693750016009</c:v>
                </c:pt>
                <c:pt idx="3920">
                  <c:v>5.2137643750016007</c:v>
                </c:pt>
                <c:pt idx="3921">
                  <c:v>5.2132224999999996</c:v>
                </c:pt>
                <c:pt idx="3922">
                  <c:v>5.212643125001601</c:v>
                </c:pt>
                <c:pt idx="3923">
                  <c:v>5.2120568750016005</c:v>
                </c:pt>
                <c:pt idx="3924">
                  <c:v>5.2115062500000002</c:v>
                </c:pt>
                <c:pt idx="3925">
                  <c:v>5.2109928124992004</c:v>
                </c:pt>
                <c:pt idx="3926">
                  <c:v>5.2104237500000004</c:v>
                </c:pt>
                <c:pt idx="3927">
                  <c:v>5.2098778124992009</c:v>
                </c:pt>
                <c:pt idx="3928">
                  <c:v>5.2093350000000003</c:v>
                </c:pt>
                <c:pt idx="3929">
                  <c:v>5.2087250000000003</c:v>
                </c:pt>
                <c:pt idx="3930">
                  <c:v>5.2081271875007991</c:v>
                </c:pt>
                <c:pt idx="3931">
                  <c:v>5.2075384375007996</c:v>
                </c:pt>
                <c:pt idx="3932">
                  <c:v>5.2070043750016008</c:v>
                </c:pt>
                <c:pt idx="3933">
                  <c:v>5.2064609375007995</c:v>
                </c:pt>
                <c:pt idx="3934">
                  <c:v>5.2059121875007994</c:v>
                </c:pt>
                <c:pt idx="3935">
                  <c:v>5.205370625001601</c:v>
                </c:pt>
                <c:pt idx="3936">
                  <c:v>5.2048409375007996</c:v>
                </c:pt>
                <c:pt idx="3937">
                  <c:v>5.2043028124992006</c:v>
                </c:pt>
                <c:pt idx="3938">
                  <c:v>5.2037737499999999</c:v>
                </c:pt>
                <c:pt idx="3939">
                  <c:v>5.2032956250016005</c:v>
                </c:pt>
                <c:pt idx="3940">
                  <c:v>5.2028290624992009</c:v>
                </c:pt>
                <c:pt idx="3941">
                  <c:v>5.2023215624992005</c:v>
                </c:pt>
                <c:pt idx="3942">
                  <c:v>5.2018490624992006</c:v>
                </c:pt>
                <c:pt idx="3943">
                  <c:v>5.201369375001601</c:v>
                </c:pt>
                <c:pt idx="3944">
                  <c:v>5.2008690624992004</c:v>
                </c:pt>
                <c:pt idx="3945">
                  <c:v>5.200420625001601</c:v>
                </c:pt>
                <c:pt idx="3946">
                  <c:v>5.1999715624992007</c:v>
                </c:pt>
                <c:pt idx="3947">
                  <c:v>5.1995240624992007</c:v>
                </c:pt>
                <c:pt idx="3948">
                  <c:v>5.1990924999999999</c:v>
                </c:pt>
                <c:pt idx="3949">
                  <c:v>5.1986728124992005</c:v>
                </c:pt>
                <c:pt idx="3950">
                  <c:v>5.1982478124992006</c:v>
                </c:pt>
                <c:pt idx="3951">
                  <c:v>5.1978190624992004</c:v>
                </c:pt>
                <c:pt idx="3952">
                  <c:v>5.1973525</c:v>
                </c:pt>
                <c:pt idx="3953">
                  <c:v>5.1968912500000002</c:v>
                </c:pt>
                <c:pt idx="3954">
                  <c:v>5.1964399999999999</c:v>
                </c:pt>
                <c:pt idx="3955">
                  <c:v>5.1960162499999996</c:v>
                </c:pt>
                <c:pt idx="3956">
                  <c:v>5.1955393750016006</c:v>
                </c:pt>
                <c:pt idx="3957">
                  <c:v>5.1950918750016006</c:v>
                </c:pt>
                <c:pt idx="3958">
                  <c:v>5.1946981250016009</c:v>
                </c:pt>
                <c:pt idx="3959">
                  <c:v>5.1942578124992007</c:v>
                </c:pt>
                <c:pt idx="3960">
                  <c:v>5.1937768750016007</c:v>
                </c:pt>
                <c:pt idx="3961">
                  <c:v>5.1933781250016002</c:v>
                </c:pt>
                <c:pt idx="3962">
                  <c:v>5.1929834375007999</c:v>
                </c:pt>
                <c:pt idx="3963">
                  <c:v>5.1925896875007993</c:v>
                </c:pt>
                <c:pt idx="3964">
                  <c:v>5.1922525000000004</c:v>
                </c:pt>
                <c:pt idx="3965">
                  <c:v>5.1918403124992007</c:v>
                </c:pt>
                <c:pt idx="3966">
                  <c:v>5.1914865624992004</c:v>
                </c:pt>
                <c:pt idx="3967">
                  <c:v>5.1911224999999996</c:v>
                </c:pt>
                <c:pt idx="3968">
                  <c:v>5.1907340624992004</c:v>
                </c:pt>
                <c:pt idx="3969">
                  <c:v>5.1903790624992006</c:v>
                </c:pt>
                <c:pt idx="3970">
                  <c:v>5.1900403124992005</c:v>
                </c:pt>
                <c:pt idx="3971">
                  <c:v>5.1896856250016006</c:v>
                </c:pt>
                <c:pt idx="3972">
                  <c:v>5.1893203124992002</c:v>
                </c:pt>
                <c:pt idx="3973">
                  <c:v>5.1889975000000002</c:v>
                </c:pt>
                <c:pt idx="3974">
                  <c:v>5.1886134375007993</c:v>
                </c:pt>
                <c:pt idx="3975">
                  <c:v>5.1882546875007991</c:v>
                </c:pt>
                <c:pt idx="3976">
                  <c:v>5.1878453124992001</c:v>
                </c:pt>
                <c:pt idx="3977">
                  <c:v>5.1874693750016005</c:v>
                </c:pt>
                <c:pt idx="3978">
                  <c:v>5.1870968750016004</c:v>
                </c:pt>
                <c:pt idx="3979">
                  <c:v>5.1867012499999996</c:v>
                </c:pt>
                <c:pt idx="3980">
                  <c:v>5.18631625</c:v>
                </c:pt>
                <c:pt idx="3981">
                  <c:v>5.1859259375007998</c:v>
                </c:pt>
                <c:pt idx="3982">
                  <c:v>5.1855384375007993</c:v>
                </c:pt>
                <c:pt idx="3983">
                  <c:v>5.1851237499999998</c:v>
                </c:pt>
                <c:pt idx="3984">
                  <c:v>5.184755</c:v>
                </c:pt>
                <c:pt idx="3985">
                  <c:v>5.1844012499999996</c:v>
                </c:pt>
                <c:pt idx="3986">
                  <c:v>5.1840693750016005</c:v>
                </c:pt>
                <c:pt idx="3987">
                  <c:v>5.1836921875007995</c:v>
                </c:pt>
                <c:pt idx="3988">
                  <c:v>5.1833615624992007</c:v>
                </c:pt>
                <c:pt idx="3989">
                  <c:v>5.1830240624992001</c:v>
                </c:pt>
                <c:pt idx="3990">
                  <c:v>5.1824315624992003</c:v>
                </c:pt>
                <c:pt idx="3991">
                  <c:v>5.1821018750016004</c:v>
                </c:pt>
                <c:pt idx="3992">
                  <c:v>5.1814703124992008</c:v>
                </c:pt>
                <c:pt idx="3993">
                  <c:v>5.181146875001601</c:v>
                </c:pt>
                <c:pt idx="3994">
                  <c:v>5.1805849999999998</c:v>
                </c:pt>
                <c:pt idx="3995">
                  <c:v>5.1802609375007993</c:v>
                </c:pt>
                <c:pt idx="3996">
                  <c:v>5.1796431250016006</c:v>
                </c:pt>
                <c:pt idx="3997">
                  <c:v>5.1793165624992001</c:v>
                </c:pt>
                <c:pt idx="3998">
                  <c:v>5.1787546875007999</c:v>
                </c:pt>
                <c:pt idx="3999">
                  <c:v>5.1782284375007999</c:v>
                </c:pt>
                <c:pt idx="4000">
                  <c:v>5.1776878124992001</c:v>
                </c:pt>
                <c:pt idx="4001">
                  <c:v>5.1773634375007997</c:v>
                </c:pt>
                <c:pt idx="4002">
                  <c:v>5.1768371875007997</c:v>
                </c:pt>
                <c:pt idx="4003">
                  <c:v>5.1763068750016004</c:v>
                </c:pt>
                <c:pt idx="4004">
                  <c:v>5.1757687499999996</c:v>
                </c:pt>
                <c:pt idx="4005">
                  <c:v>5.1751750000000003</c:v>
                </c:pt>
                <c:pt idx="4006">
                  <c:v>5.1746506250016004</c:v>
                </c:pt>
                <c:pt idx="4007">
                  <c:v>5.1741403124992003</c:v>
                </c:pt>
                <c:pt idx="4008">
                  <c:v>5.1736424999999997</c:v>
                </c:pt>
                <c:pt idx="4009">
                  <c:v>5.1731843750016004</c:v>
                </c:pt>
                <c:pt idx="4010">
                  <c:v>5.1727153124992009</c:v>
                </c:pt>
                <c:pt idx="4011">
                  <c:v>5.1722643750016006</c:v>
                </c:pt>
                <c:pt idx="4012">
                  <c:v>5.1717975000000003</c:v>
                </c:pt>
                <c:pt idx="4013">
                  <c:v>5.1713665624992009</c:v>
                </c:pt>
                <c:pt idx="4014">
                  <c:v>5.1709328124992009</c:v>
                </c:pt>
                <c:pt idx="4015">
                  <c:v>5.1705168750016002</c:v>
                </c:pt>
                <c:pt idx="4016">
                  <c:v>5.1701446875007999</c:v>
                </c:pt>
                <c:pt idx="4017">
                  <c:v>5.1697737500000001</c:v>
                </c:pt>
                <c:pt idx="4018">
                  <c:v>5.1693837499999997</c:v>
                </c:pt>
                <c:pt idx="4019">
                  <c:v>5.1690084375007999</c:v>
                </c:pt>
                <c:pt idx="4020">
                  <c:v>5.1686812499999997</c:v>
                </c:pt>
                <c:pt idx="4021">
                  <c:v>5.168266875001601</c:v>
                </c:pt>
                <c:pt idx="4022">
                  <c:v>5.16794625</c:v>
                </c:pt>
                <c:pt idx="4023">
                  <c:v>5.1676200000000003</c:v>
                </c:pt>
                <c:pt idx="4024">
                  <c:v>5.1672765624992003</c:v>
                </c:pt>
                <c:pt idx="4025">
                  <c:v>5.1669099999999997</c:v>
                </c:pt>
                <c:pt idx="4026">
                  <c:v>5.1665615624992007</c:v>
                </c:pt>
                <c:pt idx="4027">
                  <c:v>5.1661665624992006</c:v>
                </c:pt>
                <c:pt idx="4028">
                  <c:v>5.1657856250016003</c:v>
                </c:pt>
                <c:pt idx="4029">
                  <c:v>5.1654468750016003</c:v>
                </c:pt>
                <c:pt idx="4030">
                  <c:v>5.1650931250016008</c:v>
                </c:pt>
                <c:pt idx="4031">
                  <c:v>5.1647037500000001</c:v>
                </c:pt>
                <c:pt idx="4032">
                  <c:v>5.1643518750016009</c:v>
                </c:pt>
                <c:pt idx="4033">
                  <c:v>5.1639187499999997</c:v>
                </c:pt>
                <c:pt idx="4034">
                  <c:v>5.1635593750016007</c:v>
                </c:pt>
                <c:pt idx="4035">
                  <c:v>5.1631815624992008</c:v>
                </c:pt>
                <c:pt idx="4036">
                  <c:v>5.16282</c:v>
                </c:pt>
                <c:pt idx="4037">
                  <c:v>5.1624590624992006</c:v>
                </c:pt>
                <c:pt idx="4038">
                  <c:v>5.1620900000000001</c:v>
                </c:pt>
                <c:pt idx="4039">
                  <c:v>5.16175125</c:v>
                </c:pt>
                <c:pt idx="4040">
                  <c:v>5.1614128124992007</c:v>
                </c:pt>
                <c:pt idx="4041">
                  <c:v>5.1610787499999997</c:v>
                </c:pt>
                <c:pt idx="4042">
                  <c:v>5.1608549999999997</c:v>
                </c:pt>
                <c:pt idx="4043">
                  <c:v>5.1606556250016009</c:v>
                </c:pt>
                <c:pt idx="4044">
                  <c:v>5.1608546875007999</c:v>
                </c:pt>
                <c:pt idx="4045">
                  <c:v>5.1607556250016007</c:v>
                </c:pt>
                <c:pt idx="4046">
                  <c:v>5.1610878124992006</c:v>
                </c:pt>
                <c:pt idx="4047">
                  <c:v>5.1614087499999997</c:v>
                </c:pt>
                <c:pt idx="4048">
                  <c:v>5.1617506250016003</c:v>
                </c:pt>
                <c:pt idx="4049">
                  <c:v>5.1621590624992004</c:v>
                </c:pt>
                <c:pt idx="4050">
                  <c:v>5.1625234375007993</c:v>
                </c:pt>
                <c:pt idx="4051">
                  <c:v>5.1628940624992001</c:v>
                </c:pt>
                <c:pt idx="4052">
                  <c:v>5.1632337499999998</c:v>
                </c:pt>
                <c:pt idx="4053">
                  <c:v>5.1636187500000004</c:v>
                </c:pt>
                <c:pt idx="4054">
                  <c:v>5.1640034375007993</c:v>
                </c:pt>
                <c:pt idx="4055">
                  <c:v>5.1644659375007995</c:v>
                </c:pt>
                <c:pt idx="4056">
                  <c:v>5.1648321875007994</c:v>
                </c:pt>
                <c:pt idx="4057">
                  <c:v>5.1652278124992002</c:v>
                </c:pt>
                <c:pt idx="4058">
                  <c:v>5.1656275000000003</c:v>
                </c:pt>
                <c:pt idx="4059">
                  <c:v>5.1660475000000003</c:v>
                </c:pt>
                <c:pt idx="4060">
                  <c:v>5.1663915624992001</c:v>
                </c:pt>
                <c:pt idx="4061">
                  <c:v>5.1668653124992003</c:v>
                </c:pt>
                <c:pt idx="4062">
                  <c:v>5.1672803124992006</c:v>
                </c:pt>
                <c:pt idx="4063">
                  <c:v>5.1676634375007993</c:v>
                </c:pt>
                <c:pt idx="4064">
                  <c:v>5.1680696875007994</c:v>
                </c:pt>
                <c:pt idx="4065">
                  <c:v>5.1684728124992008</c:v>
                </c:pt>
                <c:pt idx="4066">
                  <c:v>5.1688046875007991</c:v>
                </c:pt>
                <c:pt idx="4067">
                  <c:v>5.1691725000000002</c:v>
                </c:pt>
                <c:pt idx="4068">
                  <c:v>5.1695525</c:v>
                </c:pt>
                <c:pt idx="4069">
                  <c:v>5.1699668750016006</c:v>
                </c:pt>
                <c:pt idx="4070">
                  <c:v>5.1703440624992005</c:v>
                </c:pt>
                <c:pt idx="4071">
                  <c:v>5.1706640624992009</c:v>
                </c:pt>
                <c:pt idx="4072">
                  <c:v>5.1709943750016008</c:v>
                </c:pt>
                <c:pt idx="4073">
                  <c:v>5.1713484375007992</c:v>
                </c:pt>
                <c:pt idx="4074">
                  <c:v>5.17167625</c:v>
                </c:pt>
                <c:pt idx="4075">
                  <c:v>5.1720600000000001</c:v>
                </c:pt>
                <c:pt idx="4076">
                  <c:v>5.1724581250016008</c:v>
                </c:pt>
                <c:pt idx="4077">
                  <c:v>5.1728837499999996</c:v>
                </c:pt>
                <c:pt idx="4078">
                  <c:v>5.17326</c:v>
                </c:pt>
                <c:pt idx="4079">
                  <c:v>5.1736975000000003</c:v>
                </c:pt>
                <c:pt idx="4080">
                  <c:v>5.1740199999999996</c:v>
                </c:pt>
                <c:pt idx="4081">
                  <c:v>5.1744106250016006</c:v>
                </c:pt>
                <c:pt idx="4082">
                  <c:v>5.1747359375007997</c:v>
                </c:pt>
                <c:pt idx="4083">
                  <c:v>5.1751528124992001</c:v>
                </c:pt>
                <c:pt idx="4084">
                  <c:v>5.1755368750016002</c:v>
                </c:pt>
                <c:pt idx="4085">
                  <c:v>5.1759771875007994</c:v>
                </c:pt>
                <c:pt idx="4086">
                  <c:v>5.1764146875007997</c:v>
                </c:pt>
                <c:pt idx="4087">
                  <c:v>5.1767884375007993</c:v>
                </c:pt>
                <c:pt idx="4088">
                  <c:v>5.1772284375007995</c:v>
                </c:pt>
                <c:pt idx="4089">
                  <c:v>5.1775762500000004</c:v>
                </c:pt>
                <c:pt idx="4090">
                  <c:v>5.1778987499999998</c:v>
                </c:pt>
                <c:pt idx="4091">
                  <c:v>5.1782271875007995</c:v>
                </c:pt>
                <c:pt idx="4092">
                  <c:v>5.1786746875007994</c:v>
                </c:pt>
                <c:pt idx="4093">
                  <c:v>5.1790896875007997</c:v>
                </c:pt>
                <c:pt idx="4094">
                  <c:v>5.1794943750016005</c:v>
                </c:pt>
                <c:pt idx="4095">
                  <c:v>5.1799121875007996</c:v>
                </c:pt>
                <c:pt idx="4096">
                  <c:v>5.1803259375007995</c:v>
                </c:pt>
                <c:pt idx="4097">
                  <c:v>5.1807353124992002</c:v>
                </c:pt>
                <c:pt idx="4098">
                  <c:v>5.1811534375007993</c:v>
                </c:pt>
                <c:pt idx="4099">
                  <c:v>5.1816068750016004</c:v>
                </c:pt>
                <c:pt idx="4100">
                  <c:v>5.1819906250016006</c:v>
                </c:pt>
                <c:pt idx="4101">
                  <c:v>5.1821115624992009</c:v>
                </c:pt>
                <c:pt idx="4102">
                  <c:v>5.1824884375007993</c:v>
                </c:pt>
                <c:pt idx="4103">
                  <c:v>5.1828515624992004</c:v>
                </c:pt>
                <c:pt idx="4104">
                  <c:v>5.1832415624992008</c:v>
                </c:pt>
                <c:pt idx="4105">
                  <c:v>5.1836028124992009</c:v>
                </c:pt>
                <c:pt idx="4106">
                  <c:v>5.1839734375007991</c:v>
                </c:pt>
                <c:pt idx="4107">
                  <c:v>5.1843887500000001</c:v>
                </c:pt>
                <c:pt idx="4108">
                  <c:v>5.1847609375007995</c:v>
                </c:pt>
                <c:pt idx="4109">
                  <c:v>5.1851212499999999</c:v>
                </c:pt>
                <c:pt idx="4110">
                  <c:v>5.1854528124992001</c:v>
                </c:pt>
                <c:pt idx="4111">
                  <c:v>5.1857818750016005</c:v>
                </c:pt>
                <c:pt idx="4112">
                  <c:v>5.1861843750016003</c:v>
                </c:pt>
                <c:pt idx="4113">
                  <c:v>5.1865112499999997</c:v>
                </c:pt>
                <c:pt idx="4114">
                  <c:v>5.1869078124992001</c:v>
                </c:pt>
                <c:pt idx="4115">
                  <c:v>5.1873478124992003</c:v>
                </c:pt>
                <c:pt idx="4116">
                  <c:v>5.1877834375007996</c:v>
                </c:pt>
                <c:pt idx="4117">
                  <c:v>5.1881990624992005</c:v>
                </c:pt>
                <c:pt idx="4118">
                  <c:v>5.1885940624992006</c:v>
                </c:pt>
                <c:pt idx="4119">
                  <c:v>5.1890715624992003</c:v>
                </c:pt>
                <c:pt idx="4120">
                  <c:v>5.1894390624992006</c:v>
                </c:pt>
                <c:pt idx="4121">
                  <c:v>5.1897593750016009</c:v>
                </c:pt>
                <c:pt idx="4122">
                  <c:v>5.1901250000000001</c:v>
                </c:pt>
                <c:pt idx="4123">
                  <c:v>5.1904759375007998</c:v>
                </c:pt>
                <c:pt idx="4124">
                  <c:v>5.1907990624992006</c:v>
                </c:pt>
                <c:pt idx="4125">
                  <c:v>5.1912003124992001</c:v>
                </c:pt>
                <c:pt idx="4126">
                  <c:v>5.1916434375007992</c:v>
                </c:pt>
                <c:pt idx="4127">
                  <c:v>5.1920696875007994</c:v>
                </c:pt>
                <c:pt idx="4128">
                  <c:v>5.1924349999999997</c:v>
                </c:pt>
                <c:pt idx="4129">
                  <c:v>5.1927962499999998</c:v>
                </c:pt>
                <c:pt idx="4130">
                  <c:v>5.1932065624992001</c:v>
                </c:pt>
                <c:pt idx="4131">
                  <c:v>5.1935878124992003</c:v>
                </c:pt>
                <c:pt idx="4132">
                  <c:v>5.1939503124992008</c:v>
                </c:pt>
                <c:pt idx="4133">
                  <c:v>5.1943590624992009</c:v>
                </c:pt>
                <c:pt idx="4134">
                  <c:v>5.1946793750016003</c:v>
                </c:pt>
                <c:pt idx="4135">
                  <c:v>5.1950212499999999</c:v>
                </c:pt>
                <c:pt idx="4136">
                  <c:v>5.1953871875007991</c:v>
                </c:pt>
                <c:pt idx="4137">
                  <c:v>5.1957812499999996</c:v>
                </c:pt>
                <c:pt idx="4138">
                  <c:v>5.1962262499999996</c:v>
                </c:pt>
                <c:pt idx="4139">
                  <c:v>5.196631875001601</c:v>
                </c:pt>
                <c:pt idx="4140">
                  <c:v>5.1970071875007999</c:v>
                </c:pt>
                <c:pt idx="4141">
                  <c:v>5.1973581250016005</c:v>
                </c:pt>
                <c:pt idx="4142">
                  <c:v>5.1977437499999999</c:v>
                </c:pt>
                <c:pt idx="4143">
                  <c:v>5.1980856250016005</c:v>
                </c:pt>
                <c:pt idx="4144">
                  <c:v>5.1984790624992003</c:v>
                </c:pt>
                <c:pt idx="4145">
                  <c:v>5.1988184375007993</c:v>
                </c:pt>
                <c:pt idx="4146">
                  <c:v>5.1993040624992002</c:v>
                </c:pt>
                <c:pt idx="4147">
                  <c:v>5.1996390624992008</c:v>
                </c:pt>
                <c:pt idx="4148">
                  <c:v>5.2001303124992004</c:v>
                </c:pt>
                <c:pt idx="4149">
                  <c:v>5.2005218750016002</c:v>
                </c:pt>
                <c:pt idx="4150">
                  <c:v>5.2009687500000004</c:v>
                </c:pt>
                <c:pt idx="4151">
                  <c:v>5.2013818750016005</c:v>
                </c:pt>
                <c:pt idx="4152">
                  <c:v>5.20184625</c:v>
                </c:pt>
                <c:pt idx="4153">
                  <c:v>5.2023184375007991</c:v>
                </c:pt>
                <c:pt idx="4154">
                  <c:v>5.2027637499999999</c:v>
                </c:pt>
                <c:pt idx="4155">
                  <c:v>5.2031646875007995</c:v>
                </c:pt>
                <c:pt idx="4156">
                  <c:v>5.2036012500000002</c:v>
                </c:pt>
                <c:pt idx="4157">
                  <c:v>5.2040390624992003</c:v>
                </c:pt>
                <c:pt idx="4158">
                  <c:v>5.2043753124992005</c:v>
                </c:pt>
                <c:pt idx="4159">
                  <c:v>5.2048034375007992</c:v>
                </c:pt>
                <c:pt idx="4160">
                  <c:v>5.2051418750016003</c:v>
                </c:pt>
                <c:pt idx="4161">
                  <c:v>5.2055440624992002</c:v>
                </c:pt>
                <c:pt idx="4162">
                  <c:v>5.2059018750016008</c:v>
                </c:pt>
                <c:pt idx="4163">
                  <c:v>5.2062278124992005</c:v>
                </c:pt>
                <c:pt idx="4164">
                  <c:v>5.2066443750016003</c:v>
                </c:pt>
                <c:pt idx="4165">
                  <c:v>5.2070387499999997</c:v>
                </c:pt>
                <c:pt idx="4166">
                  <c:v>5.2073774999999998</c:v>
                </c:pt>
                <c:pt idx="4167">
                  <c:v>5.2077484375007996</c:v>
                </c:pt>
                <c:pt idx="4168">
                  <c:v>5.2081715624992002</c:v>
                </c:pt>
                <c:pt idx="4169">
                  <c:v>5.2085949999999999</c:v>
                </c:pt>
                <c:pt idx="4170">
                  <c:v>5.2090603124992008</c:v>
                </c:pt>
                <c:pt idx="4171">
                  <c:v>5.2093806250016002</c:v>
                </c:pt>
                <c:pt idx="4172">
                  <c:v>5.2097612499999997</c:v>
                </c:pt>
                <c:pt idx="4173">
                  <c:v>5.2100875000000002</c:v>
                </c:pt>
                <c:pt idx="4174">
                  <c:v>5.2105665624992001</c:v>
                </c:pt>
                <c:pt idx="4175">
                  <c:v>5.2110140624992001</c:v>
                </c:pt>
                <c:pt idx="4176">
                  <c:v>5.2113831250016007</c:v>
                </c:pt>
                <c:pt idx="4177">
                  <c:v>5.2117040624992006</c:v>
                </c:pt>
                <c:pt idx="4178">
                  <c:v>5.2120962500000001</c:v>
                </c:pt>
                <c:pt idx="4179">
                  <c:v>5.2125709375007991</c:v>
                </c:pt>
                <c:pt idx="4180">
                  <c:v>5.2130346875007998</c:v>
                </c:pt>
                <c:pt idx="4181">
                  <c:v>5.2133915624992007</c:v>
                </c:pt>
                <c:pt idx="4182">
                  <c:v>5.2137740624992004</c:v>
                </c:pt>
                <c:pt idx="4183">
                  <c:v>5.2141521875007992</c:v>
                </c:pt>
                <c:pt idx="4184">
                  <c:v>5.2146143750016005</c:v>
                </c:pt>
                <c:pt idx="4185">
                  <c:v>5.2151165624992002</c:v>
                </c:pt>
                <c:pt idx="4186">
                  <c:v>5.2155718750016007</c:v>
                </c:pt>
                <c:pt idx="4187">
                  <c:v>5.2158968750016008</c:v>
                </c:pt>
                <c:pt idx="4188">
                  <c:v>5.216255625001601</c:v>
                </c:pt>
                <c:pt idx="4189">
                  <c:v>5.2166946875007998</c:v>
                </c:pt>
                <c:pt idx="4190">
                  <c:v>5.2171500000000002</c:v>
                </c:pt>
                <c:pt idx="4191">
                  <c:v>5.2176484375007997</c:v>
                </c:pt>
                <c:pt idx="4192">
                  <c:v>5.2180787500000001</c:v>
                </c:pt>
                <c:pt idx="4193">
                  <c:v>5.2183999999999999</c:v>
                </c:pt>
                <c:pt idx="4194">
                  <c:v>5.2187700000000001</c:v>
                </c:pt>
                <c:pt idx="4195">
                  <c:v>5.2192584375007991</c:v>
                </c:pt>
                <c:pt idx="4196">
                  <c:v>5.2196237500000002</c:v>
                </c:pt>
                <c:pt idx="4197">
                  <c:v>5.2199543750016009</c:v>
                </c:pt>
                <c:pt idx="4198">
                  <c:v>5.2203362499999999</c:v>
                </c:pt>
                <c:pt idx="4199">
                  <c:v>5.2206849999999996</c:v>
                </c:pt>
                <c:pt idx="4200">
                  <c:v>5.2210256250016007</c:v>
                </c:pt>
                <c:pt idx="4201">
                  <c:v>5.2215131250016009</c:v>
                </c:pt>
                <c:pt idx="4202">
                  <c:v>5.2218665624992004</c:v>
                </c:pt>
                <c:pt idx="4203">
                  <c:v>5.2223203124992006</c:v>
                </c:pt>
                <c:pt idx="4204">
                  <c:v>5.2226693750016002</c:v>
                </c:pt>
                <c:pt idx="4205">
                  <c:v>5.2230806250016002</c:v>
                </c:pt>
                <c:pt idx="4206">
                  <c:v>5.223410625001601</c:v>
                </c:pt>
                <c:pt idx="4207">
                  <c:v>5.2238118750016005</c:v>
                </c:pt>
                <c:pt idx="4208">
                  <c:v>5.2242543750016006</c:v>
                </c:pt>
                <c:pt idx="4209">
                  <c:v>5.2245900000000001</c:v>
                </c:pt>
                <c:pt idx="4210">
                  <c:v>5.2250368750016003</c:v>
                </c:pt>
                <c:pt idx="4211">
                  <c:v>5.2255134375007994</c:v>
                </c:pt>
                <c:pt idx="4212">
                  <c:v>5.2259493750016004</c:v>
                </c:pt>
                <c:pt idx="4213">
                  <c:v>5.2263562500000003</c:v>
                </c:pt>
                <c:pt idx="4214">
                  <c:v>5.2267965624992003</c:v>
                </c:pt>
                <c:pt idx="4215">
                  <c:v>5.2272321875007997</c:v>
                </c:pt>
                <c:pt idx="4216">
                  <c:v>5.2276840624992005</c:v>
                </c:pt>
                <c:pt idx="4217">
                  <c:v>5.2280396875007993</c:v>
                </c:pt>
                <c:pt idx="4218">
                  <c:v>5.2283884375007998</c:v>
                </c:pt>
                <c:pt idx="4219">
                  <c:v>5.2288556250016009</c:v>
                </c:pt>
                <c:pt idx="4220">
                  <c:v>5.2293259375007999</c:v>
                </c:pt>
                <c:pt idx="4221">
                  <c:v>5.2298015624992003</c:v>
                </c:pt>
                <c:pt idx="4222">
                  <c:v>5.2302125000000004</c:v>
                </c:pt>
                <c:pt idx="4223">
                  <c:v>5.2306437499999996</c:v>
                </c:pt>
                <c:pt idx="4224">
                  <c:v>5.2309818750016008</c:v>
                </c:pt>
                <c:pt idx="4225">
                  <c:v>5.2313774999999998</c:v>
                </c:pt>
                <c:pt idx="4226">
                  <c:v>5.2317553124992004</c:v>
                </c:pt>
                <c:pt idx="4227">
                  <c:v>5.2321831250016002</c:v>
                </c:pt>
                <c:pt idx="4228">
                  <c:v>5.2325143750016005</c:v>
                </c:pt>
                <c:pt idx="4229">
                  <c:v>5.2329062500000001</c:v>
                </c:pt>
                <c:pt idx="4230">
                  <c:v>5.2332565624992009</c:v>
                </c:pt>
                <c:pt idx="4231">
                  <c:v>5.2336215624992004</c:v>
                </c:pt>
                <c:pt idx="4232">
                  <c:v>5.2338624999999999</c:v>
                </c:pt>
                <c:pt idx="4233">
                  <c:v>5.2341006250016004</c:v>
                </c:pt>
                <c:pt idx="4234">
                  <c:v>5.2336724999999999</c:v>
                </c:pt>
                <c:pt idx="4235">
                  <c:v>5.2333184375007997</c:v>
                </c:pt>
                <c:pt idx="4236">
                  <c:v>5.2328353124992004</c:v>
                </c:pt>
                <c:pt idx="4237">
                  <c:v>5.2323443750016008</c:v>
                </c:pt>
                <c:pt idx="4238">
                  <c:v>5.2318556250016002</c:v>
                </c:pt>
                <c:pt idx="4239">
                  <c:v>5.2315190624992001</c:v>
                </c:pt>
                <c:pt idx="4240">
                  <c:v>5.2311953124992003</c:v>
                </c:pt>
                <c:pt idx="4241">
                  <c:v>5.2308415624992008</c:v>
                </c:pt>
                <c:pt idx="4242">
                  <c:v>5.2303175</c:v>
                </c:pt>
                <c:pt idx="4243">
                  <c:v>5.2299603124992009</c:v>
                </c:pt>
                <c:pt idx="4244">
                  <c:v>5.2296256250016002</c:v>
                </c:pt>
                <c:pt idx="4245">
                  <c:v>5.2292912500000002</c:v>
                </c:pt>
                <c:pt idx="4246">
                  <c:v>5.2289031250016009</c:v>
                </c:pt>
                <c:pt idx="4247">
                  <c:v>5.2285590624992002</c:v>
                </c:pt>
                <c:pt idx="4248">
                  <c:v>5.2281943750016007</c:v>
                </c:pt>
                <c:pt idx="4249">
                  <c:v>5.2277043750016006</c:v>
                </c:pt>
                <c:pt idx="4250">
                  <c:v>5.2273718750016007</c:v>
                </c:pt>
                <c:pt idx="4251">
                  <c:v>5.2269825000000001</c:v>
                </c:pt>
                <c:pt idx="4252">
                  <c:v>5.2266374999999998</c:v>
                </c:pt>
                <c:pt idx="4253">
                  <c:v>5.2263090624992001</c:v>
                </c:pt>
                <c:pt idx="4254">
                  <c:v>5.2259471875007995</c:v>
                </c:pt>
                <c:pt idx="4255">
                  <c:v>5.2255490624992005</c:v>
                </c:pt>
                <c:pt idx="4256">
                  <c:v>5.2252128124992003</c:v>
                </c:pt>
                <c:pt idx="4257">
                  <c:v>5.2247653124992004</c:v>
                </c:pt>
                <c:pt idx="4258">
                  <c:v>5.2243584375007996</c:v>
                </c:pt>
                <c:pt idx="4259">
                  <c:v>5.2238687500000003</c:v>
                </c:pt>
                <c:pt idx="4260">
                  <c:v>5.2235453124992004</c:v>
                </c:pt>
                <c:pt idx="4261">
                  <c:v>5.2231956250016003</c:v>
                </c:pt>
                <c:pt idx="4262">
                  <c:v>5.2228353124992006</c:v>
                </c:pt>
                <c:pt idx="4263">
                  <c:v>5.2224881250016004</c:v>
                </c:pt>
                <c:pt idx="4264">
                  <c:v>5.2220315624992004</c:v>
                </c:pt>
                <c:pt idx="4265">
                  <c:v>5.2215243750016009</c:v>
                </c:pt>
                <c:pt idx="4266">
                  <c:v>5.2212003124992004</c:v>
                </c:pt>
                <c:pt idx="4267">
                  <c:v>5.2207928124992007</c:v>
                </c:pt>
                <c:pt idx="4268">
                  <c:v>5.2204590624992004</c:v>
                </c:pt>
                <c:pt idx="4269">
                  <c:v>5.2200240624992009</c:v>
                </c:pt>
                <c:pt idx="4270">
                  <c:v>5.2196862499999996</c:v>
                </c:pt>
                <c:pt idx="4271">
                  <c:v>5.2193575000000001</c:v>
                </c:pt>
                <c:pt idx="4272">
                  <c:v>5.2189309375007991</c:v>
                </c:pt>
                <c:pt idx="4273">
                  <c:v>5.2185828124992009</c:v>
                </c:pt>
                <c:pt idx="4274">
                  <c:v>5.2182103124992008</c:v>
                </c:pt>
                <c:pt idx="4275">
                  <c:v>5.2178750000000003</c:v>
                </c:pt>
                <c:pt idx="4276">
                  <c:v>5.2174112499999996</c:v>
                </c:pt>
                <c:pt idx="4277">
                  <c:v>5.2170390624992002</c:v>
                </c:pt>
                <c:pt idx="4278">
                  <c:v>5.2166443750016009</c:v>
                </c:pt>
                <c:pt idx="4279">
                  <c:v>5.2162859375007997</c:v>
                </c:pt>
                <c:pt idx="4280">
                  <c:v>5.2159234375007992</c:v>
                </c:pt>
                <c:pt idx="4281">
                  <c:v>5.215586875001601</c:v>
                </c:pt>
                <c:pt idx="4282">
                  <c:v>5.2151953124992003</c:v>
                </c:pt>
                <c:pt idx="4283">
                  <c:v>5.2147862500000004</c:v>
                </c:pt>
                <c:pt idx="4284">
                  <c:v>5.2143631250016007</c:v>
                </c:pt>
                <c:pt idx="4285">
                  <c:v>5.2139690624992001</c:v>
                </c:pt>
                <c:pt idx="4286">
                  <c:v>5.213639375001601</c:v>
                </c:pt>
                <c:pt idx="4287">
                  <c:v>5.2132328124992009</c:v>
                </c:pt>
                <c:pt idx="4288">
                  <c:v>5.2127771875007998</c:v>
                </c:pt>
                <c:pt idx="4289">
                  <c:v>5.2123609375007991</c:v>
                </c:pt>
                <c:pt idx="4290">
                  <c:v>5.212033125001601</c:v>
                </c:pt>
                <c:pt idx="4291">
                  <c:v>5.2116668750016002</c:v>
                </c:pt>
                <c:pt idx="4292">
                  <c:v>5.2113137500000004</c:v>
                </c:pt>
                <c:pt idx="4293">
                  <c:v>5.2109396875007992</c:v>
                </c:pt>
                <c:pt idx="4294">
                  <c:v>5.2106093750016003</c:v>
                </c:pt>
                <c:pt idx="4295">
                  <c:v>5.2101800000000003</c:v>
                </c:pt>
                <c:pt idx="4296">
                  <c:v>5.2097690624992001</c:v>
                </c:pt>
                <c:pt idx="4297">
                  <c:v>5.2093615624992005</c:v>
                </c:pt>
                <c:pt idx="4298">
                  <c:v>5.2089937500000003</c:v>
                </c:pt>
                <c:pt idx="4299">
                  <c:v>5.2086059375007991</c:v>
                </c:pt>
                <c:pt idx="4300">
                  <c:v>5.2082171875007992</c:v>
                </c:pt>
                <c:pt idx="4301">
                  <c:v>5.2077865624992006</c:v>
                </c:pt>
                <c:pt idx="4302">
                  <c:v>5.2074006250016005</c:v>
                </c:pt>
                <c:pt idx="4303">
                  <c:v>5.2070721875007999</c:v>
                </c:pt>
                <c:pt idx="4304">
                  <c:v>5.2067356250016008</c:v>
                </c:pt>
                <c:pt idx="4305">
                  <c:v>5.2063290624992007</c:v>
                </c:pt>
                <c:pt idx="4306">
                  <c:v>5.2059371875007994</c:v>
                </c:pt>
                <c:pt idx="4307">
                  <c:v>5.2055596875007994</c:v>
                </c:pt>
                <c:pt idx="4308">
                  <c:v>5.2051609375007999</c:v>
                </c:pt>
                <c:pt idx="4309">
                  <c:v>5.2047999999999996</c:v>
                </c:pt>
                <c:pt idx="4310">
                  <c:v>5.2045021875007995</c:v>
                </c:pt>
                <c:pt idx="4311">
                  <c:v>5.2041528124992009</c:v>
                </c:pt>
                <c:pt idx="4312">
                  <c:v>5.2040393750016003</c:v>
                </c:pt>
                <c:pt idx="4313">
                  <c:v>5.2040303124992002</c:v>
                </c:pt>
                <c:pt idx="4314">
                  <c:v>5.2040718750016008</c:v>
                </c:pt>
                <c:pt idx="4315">
                  <c:v>5.2039612499999999</c:v>
                </c:pt>
                <c:pt idx="4316">
                  <c:v>5.2038896875007996</c:v>
                </c:pt>
                <c:pt idx="4317">
                  <c:v>5.2042643750016007</c:v>
                </c:pt>
                <c:pt idx="4318">
                  <c:v>5.2045678124992003</c:v>
                </c:pt>
                <c:pt idx="4319">
                  <c:v>5.2047643750016004</c:v>
                </c:pt>
                <c:pt idx="4320">
                  <c:v>5.2050887499999998</c:v>
                </c:pt>
                <c:pt idx="4321">
                  <c:v>5.2054206250016009</c:v>
                </c:pt>
                <c:pt idx="4322">
                  <c:v>5.2057790624992002</c:v>
                </c:pt>
                <c:pt idx="4323">
                  <c:v>5.2061409375007992</c:v>
                </c:pt>
                <c:pt idx="4324">
                  <c:v>5.2065193750016006</c:v>
                </c:pt>
                <c:pt idx="4325">
                  <c:v>5.2069625000000004</c:v>
                </c:pt>
                <c:pt idx="4326">
                  <c:v>5.2072956250016009</c:v>
                </c:pt>
                <c:pt idx="4327">
                  <c:v>5.2076565624992002</c:v>
                </c:pt>
                <c:pt idx="4328">
                  <c:v>5.2080781250016006</c:v>
                </c:pt>
                <c:pt idx="4329">
                  <c:v>5.2084493750016003</c:v>
                </c:pt>
                <c:pt idx="4330">
                  <c:v>5.2087728124992001</c:v>
                </c:pt>
                <c:pt idx="4331">
                  <c:v>5.2091168750016008</c:v>
                </c:pt>
                <c:pt idx="4332">
                  <c:v>5.2095278124992008</c:v>
                </c:pt>
                <c:pt idx="4333">
                  <c:v>5.2098775000000002</c:v>
                </c:pt>
                <c:pt idx="4334">
                  <c:v>5.2101984375007993</c:v>
                </c:pt>
                <c:pt idx="4335">
                  <c:v>5.2105359375007998</c:v>
                </c:pt>
                <c:pt idx="4336">
                  <c:v>5.2108749999999997</c:v>
                </c:pt>
                <c:pt idx="4337">
                  <c:v>5.2112412499999996</c:v>
                </c:pt>
                <c:pt idx="4338">
                  <c:v>5.2115946875007992</c:v>
                </c:pt>
                <c:pt idx="4339">
                  <c:v>5.2120065624992007</c:v>
                </c:pt>
                <c:pt idx="4340">
                  <c:v>5.2124268750016007</c:v>
                </c:pt>
                <c:pt idx="4341">
                  <c:v>5.2127984375007994</c:v>
                </c:pt>
                <c:pt idx="4342">
                  <c:v>5.2131262500000002</c:v>
                </c:pt>
                <c:pt idx="4343">
                  <c:v>5.2134796875007998</c:v>
                </c:pt>
                <c:pt idx="4344">
                  <c:v>5.2138646875007995</c:v>
                </c:pt>
                <c:pt idx="4345">
                  <c:v>5.2142012500000003</c:v>
                </c:pt>
                <c:pt idx="4346">
                  <c:v>5.2145456250016009</c:v>
                </c:pt>
                <c:pt idx="4347">
                  <c:v>5.2148881250016004</c:v>
                </c:pt>
                <c:pt idx="4348">
                  <c:v>5.2152709375007991</c:v>
                </c:pt>
                <c:pt idx="4349">
                  <c:v>5.2156443750016006</c:v>
                </c:pt>
                <c:pt idx="4350">
                  <c:v>5.2160740624992004</c:v>
                </c:pt>
                <c:pt idx="4351">
                  <c:v>5.2165143750016005</c:v>
                </c:pt>
                <c:pt idx="4352">
                  <c:v>5.2168803124992005</c:v>
                </c:pt>
                <c:pt idx="4353">
                  <c:v>5.2172499999999999</c:v>
                </c:pt>
                <c:pt idx="4354">
                  <c:v>5.2176096875007998</c:v>
                </c:pt>
                <c:pt idx="4355">
                  <c:v>5.2180421875007994</c:v>
                </c:pt>
                <c:pt idx="4356">
                  <c:v>5.2183781250016006</c:v>
                </c:pt>
                <c:pt idx="4357">
                  <c:v>5.2187631250016002</c:v>
                </c:pt>
                <c:pt idx="4358">
                  <c:v>5.2191309375007995</c:v>
                </c:pt>
                <c:pt idx="4359">
                  <c:v>5.2194518750016003</c:v>
                </c:pt>
                <c:pt idx="4360">
                  <c:v>5.2198253124992009</c:v>
                </c:pt>
                <c:pt idx="4361">
                  <c:v>5.2202153124992003</c:v>
                </c:pt>
                <c:pt idx="4362">
                  <c:v>5.2205781250016008</c:v>
                </c:pt>
                <c:pt idx="4363">
                  <c:v>5.2209081250016007</c:v>
                </c:pt>
                <c:pt idx="4364">
                  <c:v>5.2212575000000001</c:v>
                </c:pt>
                <c:pt idx="4365">
                  <c:v>5.2216187500000002</c:v>
                </c:pt>
                <c:pt idx="4366">
                  <c:v>5.2219581250016009</c:v>
                </c:pt>
                <c:pt idx="4367">
                  <c:v>5.2223106250016009</c:v>
                </c:pt>
                <c:pt idx="4368">
                  <c:v>5.2226306250016004</c:v>
                </c:pt>
                <c:pt idx="4369">
                  <c:v>5.2230146875007994</c:v>
                </c:pt>
                <c:pt idx="4370">
                  <c:v>5.2233512500000003</c:v>
                </c:pt>
                <c:pt idx="4371">
                  <c:v>5.2237343750016008</c:v>
                </c:pt>
                <c:pt idx="4372">
                  <c:v>5.2241531250016005</c:v>
                </c:pt>
                <c:pt idx="4373">
                  <c:v>5.2245568750016007</c:v>
                </c:pt>
                <c:pt idx="4374">
                  <c:v>5.2249212500000004</c:v>
                </c:pt>
                <c:pt idx="4375">
                  <c:v>5.2253375000000002</c:v>
                </c:pt>
                <c:pt idx="4376">
                  <c:v>5.2257396875007993</c:v>
                </c:pt>
                <c:pt idx="4377">
                  <c:v>5.2261087499999999</c:v>
                </c:pt>
                <c:pt idx="4378">
                  <c:v>5.2264584375007992</c:v>
                </c:pt>
                <c:pt idx="4379">
                  <c:v>5.2268221875007992</c:v>
                </c:pt>
                <c:pt idx="4380">
                  <c:v>5.2271646875007995</c:v>
                </c:pt>
                <c:pt idx="4381">
                  <c:v>5.2275234375007997</c:v>
                </c:pt>
                <c:pt idx="4382">
                  <c:v>5.2279150000000003</c:v>
                </c:pt>
                <c:pt idx="4383">
                  <c:v>5.2282971875007993</c:v>
                </c:pt>
                <c:pt idx="4384">
                  <c:v>5.2287412499999997</c:v>
                </c:pt>
                <c:pt idx="4385">
                  <c:v>5.2291006250016006</c:v>
                </c:pt>
                <c:pt idx="4386">
                  <c:v>5.2294490624992003</c:v>
                </c:pt>
                <c:pt idx="4387">
                  <c:v>5.2297703124992001</c:v>
                </c:pt>
                <c:pt idx="4388">
                  <c:v>5.2301624999999996</c:v>
                </c:pt>
                <c:pt idx="4389">
                  <c:v>5.2305025000000001</c:v>
                </c:pt>
                <c:pt idx="4390">
                  <c:v>5.2308506250016009</c:v>
                </c:pt>
                <c:pt idx="4391">
                  <c:v>5.2312312500000004</c:v>
                </c:pt>
                <c:pt idx="4392">
                  <c:v>5.2315571875007993</c:v>
                </c:pt>
                <c:pt idx="4393">
                  <c:v>5.231916875001601</c:v>
                </c:pt>
                <c:pt idx="4394">
                  <c:v>5.2322715624992009</c:v>
                </c:pt>
                <c:pt idx="4395">
                  <c:v>5.2326359375007998</c:v>
                </c:pt>
                <c:pt idx="4396">
                  <c:v>5.2330293750016006</c:v>
                </c:pt>
                <c:pt idx="4397">
                  <c:v>5.2333553124992003</c:v>
                </c:pt>
                <c:pt idx="4398">
                  <c:v>5.2337031250016004</c:v>
                </c:pt>
                <c:pt idx="4399">
                  <c:v>5.2340409375007999</c:v>
                </c:pt>
                <c:pt idx="4400">
                  <c:v>5.2344499999999998</c:v>
                </c:pt>
                <c:pt idx="4401">
                  <c:v>5.2348778124992004</c:v>
                </c:pt>
                <c:pt idx="4402">
                  <c:v>5.2352074999999996</c:v>
                </c:pt>
                <c:pt idx="4403">
                  <c:v>5.2356218750016001</c:v>
                </c:pt>
                <c:pt idx="4404">
                  <c:v>5.2360175</c:v>
                </c:pt>
                <c:pt idx="4405">
                  <c:v>5.2363915624992003</c:v>
                </c:pt>
                <c:pt idx="4406">
                  <c:v>5.2367731250016005</c:v>
                </c:pt>
                <c:pt idx="4407">
                  <c:v>5.2371368750016005</c:v>
                </c:pt>
                <c:pt idx="4408">
                  <c:v>5.2374840624992007</c:v>
                </c:pt>
                <c:pt idx="4409">
                  <c:v>5.2378196875007994</c:v>
                </c:pt>
                <c:pt idx="4410">
                  <c:v>5.2381615624992008</c:v>
                </c:pt>
                <c:pt idx="4411">
                  <c:v>5.2385559375007995</c:v>
                </c:pt>
                <c:pt idx="4412">
                  <c:v>5.2389028124992008</c:v>
                </c:pt>
                <c:pt idx="4413">
                  <c:v>5.2392428124992003</c:v>
                </c:pt>
                <c:pt idx="4414">
                  <c:v>5.2396618750016009</c:v>
                </c:pt>
                <c:pt idx="4415">
                  <c:v>5.2400337500000003</c:v>
                </c:pt>
                <c:pt idx="4416">
                  <c:v>5.2404025000000001</c:v>
                </c:pt>
                <c:pt idx="4417">
                  <c:v>5.2407231250016002</c:v>
                </c:pt>
                <c:pt idx="4418">
                  <c:v>5.2410440624992001</c:v>
                </c:pt>
                <c:pt idx="4419">
                  <c:v>5.2413837499999998</c:v>
                </c:pt>
                <c:pt idx="4420">
                  <c:v>5.2417678124992007</c:v>
                </c:pt>
                <c:pt idx="4421">
                  <c:v>5.2421046875007997</c:v>
                </c:pt>
                <c:pt idx="4422">
                  <c:v>5.2425075000000003</c:v>
                </c:pt>
                <c:pt idx="4423">
                  <c:v>5.2429275000000004</c:v>
                </c:pt>
                <c:pt idx="4424">
                  <c:v>5.2432781250015994</c:v>
                </c:pt>
                <c:pt idx="4425">
                  <c:v>5.2436231250015997</c:v>
                </c:pt>
                <c:pt idx="4426">
                  <c:v>5.2439662499999997</c:v>
                </c:pt>
                <c:pt idx="4427">
                  <c:v>5.2443212499999996</c:v>
                </c:pt>
                <c:pt idx="4428">
                  <c:v>5.2447024999999998</c:v>
                </c:pt>
                <c:pt idx="4429">
                  <c:v>5.2450981250015998</c:v>
                </c:pt>
                <c:pt idx="4430">
                  <c:v>5.2454337500000001</c:v>
                </c:pt>
                <c:pt idx="4431">
                  <c:v>5.2458012500000004</c:v>
                </c:pt>
                <c:pt idx="4432">
                  <c:v>5.2461281250015999</c:v>
                </c:pt>
                <c:pt idx="4433">
                  <c:v>5.2464874999999997</c:v>
                </c:pt>
                <c:pt idx="4434">
                  <c:v>5.2467962500000001</c:v>
                </c:pt>
                <c:pt idx="4435">
                  <c:v>5.2472025000000002</c:v>
                </c:pt>
                <c:pt idx="4436">
                  <c:v>5.2475406250015997</c:v>
                </c:pt>
                <c:pt idx="4437">
                  <c:v>5.2478775000000004</c:v>
                </c:pt>
                <c:pt idx="4438">
                  <c:v>5.2482212500000003</c:v>
                </c:pt>
                <c:pt idx="4439">
                  <c:v>5.2485831250016002</c:v>
                </c:pt>
                <c:pt idx="4440">
                  <c:v>5.2489343750015998</c:v>
                </c:pt>
                <c:pt idx="4441">
                  <c:v>5.2493175000000001</c:v>
                </c:pt>
                <c:pt idx="4442">
                  <c:v>5.2484306250015997</c:v>
                </c:pt>
                <c:pt idx="4443">
                  <c:v>5.2476075</c:v>
                </c:pt>
                <c:pt idx="4444">
                  <c:v>5.2467456250015996</c:v>
                </c:pt>
                <c:pt idx="4445">
                  <c:v>5.2457824999999998</c:v>
                </c:pt>
                <c:pt idx="4446">
                  <c:v>5.2448343750015995</c:v>
                </c:pt>
                <c:pt idx="4447">
                  <c:v>5.2438393750015999</c:v>
                </c:pt>
                <c:pt idx="4448">
                  <c:v>5.2428140624992006</c:v>
                </c:pt>
                <c:pt idx="4449">
                  <c:v>5.241735625001601</c:v>
                </c:pt>
                <c:pt idx="4450">
                  <c:v>5.2406840624992004</c:v>
                </c:pt>
                <c:pt idx="4451">
                  <c:v>5.2399075000000002</c:v>
                </c:pt>
                <c:pt idx="4452">
                  <c:v>5.2394681250016006</c:v>
                </c:pt>
                <c:pt idx="4453">
                  <c:v>5.2391190624992001</c:v>
                </c:pt>
                <c:pt idx="4454">
                  <c:v>5.2386281250016005</c:v>
                </c:pt>
                <c:pt idx="4455">
                  <c:v>5.2381415624992007</c:v>
                </c:pt>
                <c:pt idx="4456">
                  <c:v>5.2376825</c:v>
                </c:pt>
                <c:pt idx="4457">
                  <c:v>5.2371724999999998</c:v>
                </c:pt>
                <c:pt idx="4458">
                  <c:v>5.2368221875007999</c:v>
                </c:pt>
                <c:pt idx="4459">
                  <c:v>5.236444375001601</c:v>
                </c:pt>
                <c:pt idx="4460">
                  <c:v>5.2359878124992001</c:v>
                </c:pt>
                <c:pt idx="4461">
                  <c:v>5.2355109375007993</c:v>
                </c:pt>
                <c:pt idx="4462">
                  <c:v>5.2351431250016009</c:v>
                </c:pt>
                <c:pt idx="4463">
                  <c:v>5.2347409375007992</c:v>
                </c:pt>
                <c:pt idx="4464">
                  <c:v>5.2343262499999996</c:v>
                </c:pt>
                <c:pt idx="4465">
                  <c:v>5.2339487499999997</c:v>
                </c:pt>
                <c:pt idx="4466">
                  <c:v>5.2335881250016003</c:v>
                </c:pt>
                <c:pt idx="4467">
                  <c:v>5.2331965624992005</c:v>
                </c:pt>
                <c:pt idx="4468">
                  <c:v>5.2327387500000002</c:v>
                </c:pt>
                <c:pt idx="4469">
                  <c:v>5.2324087500000003</c:v>
                </c:pt>
                <c:pt idx="4470">
                  <c:v>5.2319828124992007</c:v>
                </c:pt>
                <c:pt idx="4471">
                  <c:v>5.2316000000000003</c:v>
                </c:pt>
                <c:pt idx="4472">
                  <c:v>5.2312009375007991</c:v>
                </c:pt>
                <c:pt idx="4473">
                  <c:v>5.2308374999999998</c:v>
                </c:pt>
                <c:pt idx="4474">
                  <c:v>5.2303778124992002</c:v>
                </c:pt>
                <c:pt idx="4475">
                  <c:v>5.2299193750016002</c:v>
                </c:pt>
                <c:pt idx="4476">
                  <c:v>5.2295984375007993</c:v>
                </c:pt>
                <c:pt idx="4477">
                  <c:v>5.2291431250016007</c:v>
                </c:pt>
                <c:pt idx="4478">
                  <c:v>5.2287800000000004</c:v>
                </c:pt>
                <c:pt idx="4479">
                  <c:v>5.228433125001601</c:v>
                </c:pt>
                <c:pt idx="4480">
                  <c:v>5.2280193750016002</c:v>
                </c:pt>
                <c:pt idx="4481">
                  <c:v>5.2276956250016005</c:v>
                </c:pt>
                <c:pt idx="4482">
                  <c:v>5.2272812499999999</c:v>
                </c:pt>
                <c:pt idx="4483">
                  <c:v>5.2268837499999998</c:v>
                </c:pt>
                <c:pt idx="4484">
                  <c:v>5.2265449999999998</c:v>
                </c:pt>
                <c:pt idx="4485">
                  <c:v>5.2261309375007992</c:v>
                </c:pt>
                <c:pt idx="4486">
                  <c:v>5.2257643750016003</c:v>
                </c:pt>
                <c:pt idx="4487">
                  <c:v>5.2254037499999999</c:v>
                </c:pt>
                <c:pt idx="4488">
                  <c:v>5.2250125000000001</c:v>
                </c:pt>
                <c:pt idx="4489">
                  <c:v>5.2246787499999998</c:v>
                </c:pt>
                <c:pt idx="4490">
                  <c:v>5.2242881250016007</c:v>
                </c:pt>
                <c:pt idx="4491">
                  <c:v>5.2239568750016003</c:v>
                </c:pt>
                <c:pt idx="4492">
                  <c:v>5.2235565624992004</c:v>
                </c:pt>
                <c:pt idx="4493">
                  <c:v>5.2232009375007991</c:v>
                </c:pt>
                <c:pt idx="4494">
                  <c:v>5.2228275000000002</c:v>
                </c:pt>
                <c:pt idx="4495">
                  <c:v>5.2224981250016009</c:v>
                </c:pt>
                <c:pt idx="4496">
                  <c:v>5.2221368750016008</c:v>
                </c:pt>
                <c:pt idx="4497">
                  <c:v>5.2217915624992006</c:v>
                </c:pt>
                <c:pt idx="4498">
                  <c:v>5.2214581250016003</c:v>
                </c:pt>
                <c:pt idx="4499">
                  <c:v>5.2211062500000001</c:v>
                </c:pt>
                <c:pt idx="4500">
                  <c:v>5.2207531250016004</c:v>
                </c:pt>
                <c:pt idx="4501">
                  <c:v>5.2204224999999997</c:v>
                </c:pt>
                <c:pt idx="4502">
                  <c:v>5.2201181250016004</c:v>
                </c:pt>
                <c:pt idx="4503">
                  <c:v>5.2198631250016003</c:v>
                </c:pt>
                <c:pt idx="4504">
                  <c:v>5.2197590624992003</c:v>
                </c:pt>
                <c:pt idx="4505">
                  <c:v>5.219563125001601</c:v>
                </c:pt>
                <c:pt idx="4506">
                  <c:v>5.2196962500000001</c:v>
                </c:pt>
                <c:pt idx="4507">
                  <c:v>5.2197028124992002</c:v>
                </c:pt>
                <c:pt idx="4508">
                  <c:v>5.2199331250016003</c:v>
                </c:pt>
                <c:pt idx="4509">
                  <c:v>5.2200181250016007</c:v>
                </c:pt>
                <c:pt idx="4510">
                  <c:v>5.2201037499999998</c:v>
                </c:pt>
                <c:pt idx="4511">
                  <c:v>5.2202278124992008</c:v>
                </c:pt>
                <c:pt idx="4512">
                  <c:v>5.2205815624992002</c:v>
                </c:pt>
                <c:pt idx="4513">
                  <c:v>5.2209040624992005</c:v>
                </c:pt>
                <c:pt idx="4514">
                  <c:v>5.2213171875007998</c:v>
                </c:pt>
                <c:pt idx="4515">
                  <c:v>5.2216312499999997</c:v>
                </c:pt>
                <c:pt idx="4516">
                  <c:v>5.2220218750016008</c:v>
                </c:pt>
                <c:pt idx="4517">
                  <c:v>5.2223584375007999</c:v>
                </c:pt>
                <c:pt idx="4518">
                  <c:v>5.2226937500000004</c:v>
                </c:pt>
                <c:pt idx="4519">
                  <c:v>5.2230146875007994</c:v>
                </c:pt>
                <c:pt idx="4520">
                  <c:v>5.2233431250016009</c:v>
                </c:pt>
                <c:pt idx="4521">
                  <c:v>5.2236950000000002</c:v>
                </c:pt>
                <c:pt idx="4522">
                  <c:v>5.2240149999999996</c:v>
                </c:pt>
                <c:pt idx="4523">
                  <c:v>5.2244009375007998</c:v>
                </c:pt>
                <c:pt idx="4524">
                  <c:v>5.2247634375007994</c:v>
                </c:pt>
                <c:pt idx="4525">
                  <c:v>5.2251468750016006</c:v>
                </c:pt>
                <c:pt idx="4526">
                  <c:v>5.2254775000000002</c:v>
                </c:pt>
                <c:pt idx="4527">
                  <c:v>5.2258374999999999</c:v>
                </c:pt>
                <c:pt idx="4528">
                  <c:v>5.2261837499999997</c:v>
                </c:pt>
                <c:pt idx="4529">
                  <c:v>5.2266021875007995</c:v>
                </c:pt>
                <c:pt idx="4530">
                  <c:v>5.2269990624992007</c:v>
                </c:pt>
                <c:pt idx="4531">
                  <c:v>5.2273399999999999</c:v>
                </c:pt>
                <c:pt idx="4532">
                  <c:v>5.2276962500000002</c:v>
                </c:pt>
                <c:pt idx="4533">
                  <c:v>5.2280721875007998</c:v>
                </c:pt>
                <c:pt idx="4534">
                  <c:v>5.2284009375007994</c:v>
                </c:pt>
                <c:pt idx="4535">
                  <c:v>5.228738125001601</c:v>
                </c:pt>
                <c:pt idx="4536">
                  <c:v>5.2291231250016006</c:v>
                </c:pt>
                <c:pt idx="4537">
                  <c:v>5.2294734375007996</c:v>
                </c:pt>
                <c:pt idx="4538">
                  <c:v>5.2298346875007997</c:v>
                </c:pt>
                <c:pt idx="4539">
                  <c:v>5.2301687499999998</c:v>
                </c:pt>
                <c:pt idx="4540">
                  <c:v>5.2305128124992004</c:v>
                </c:pt>
                <c:pt idx="4541">
                  <c:v>5.2308712499999999</c:v>
                </c:pt>
                <c:pt idx="4542">
                  <c:v>5.2312262499999997</c:v>
                </c:pt>
                <c:pt idx="4543">
                  <c:v>5.2315584375007997</c:v>
                </c:pt>
                <c:pt idx="4544">
                  <c:v>5.2318962500000001</c:v>
                </c:pt>
                <c:pt idx="4545">
                  <c:v>5.2322656250016006</c:v>
                </c:pt>
                <c:pt idx="4546">
                  <c:v>5.2326125000000001</c:v>
                </c:pt>
                <c:pt idx="4547">
                  <c:v>5.2329531250016004</c:v>
                </c:pt>
                <c:pt idx="4548">
                  <c:v>5.233288125001601</c:v>
                </c:pt>
                <c:pt idx="4549">
                  <c:v>5.2336218750016004</c:v>
                </c:pt>
                <c:pt idx="4550">
                  <c:v>5.23403375</c:v>
                </c:pt>
                <c:pt idx="4551">
                  <c:v>5.2344537500000001</c:v>
                </c:pt>
                <c:pt idx="4552">
                  <c:v>5.2347871875007996</c:v>
                </c:pt>
                <c:pt idx="4553">
                  <c:v>5.2351803124992005</c:v>
                </c:pt>
                <c:pt idx="4554">
                  <c:v>5.2356100000000003</c:v>
                </c:pt>
                <c:pt idx="4555">
                  <c:v>5.2359440624992004</c:v>
                </c:pt>
                <c:pt idx="4556">
                  <c:v>5.2363359375007992</c:v>
                </c:pt>
                <c:pt idx="4557">
                  <c:v>5.2366768750016002</c:v>
                </c:pt>
                <c:pt idx="4558">
                  <c:v>5.2370381250016003</c:v>
                </c:pt>
                <c:pt idx="4559">
                  <c:v>5.237359375001601</c:v>
                </c:pt>
                <c:pt idx="4560">
                  <c:v>5.2377293750016003</c:v>
                </c:pt>
                <c:pt idx="4561">
                  <c:v>5.2380781250016009</c:v>
                </c:pt>
                <c:pt idx="4562">
                  <c:v>5.2384215624992008</c:v>
                </c:pt>
                <c:pt idx="4563">
                  <c:v>5.2387796875007995</c:v>
                </c:pt>
                <c:pt idx="4564">
                  <c:v>5.2391168750016002</c:v>
                </c:pt>
                <c:pt idx="4565">
                  <c:v>5.2394662500000004</c:v>
                </c:pt>
                <c:pt idx="4566">
                  <c:v>5.2398631250016008</c:v>
                </c:pt>
                <c:pt idx="4567">
                  <c:v>5.2402171875007992</c:v>
                </c:pt>
                <c:pt idx="4568">
                  <c:v>5.2405621875007995</c:v>
                </c:pt>
                <c:pt idx="4569">
                  <c:v>5.2409365624992006</c:v>
                </c:pt>
                <c:pt idx="4570">
                  <c:v>5.2413037500000002</c:v>
                </c:pt>
                <c:pt idx="4571">
                  <c:v>5.2415318750016002</c:v>
                </c:pt>
                <c:pt idx="4572">
                  <c:v>5.2418590624992003</c:v>
                </c:pt>
                <c:pt idx="4573">
                  <c:v>5.2421971875007998</c:v>
                </c:pt>
                <c:pt idx="4574">
                  <c:v>5.2425646875007992</c:v>
                </c:pt>
                <c:pt idx="4575">
                  <c:v>5.2428968750016001</c:v>
                </c:pt>
                <c:pt idx="4576">
                  <c:v>5.2432462500000003</c:v>
                </c:pt>
                <c:pt idx="4577">
                  <c:v>5.2434587500000003</c:v>
                </c:pt>
                <c:pt idx="4578">
                  <c:v>5.2437956250015993</c:v>
                </c:pt>
                <c:pt idx="4579">
                  <c:v>5.24372375</c:v>
                </c:pt>
                <c:pt idx="4580">
                  <c:v>5.2440862499999996</c:v>
                </c:pt>
                <c:pt idx="4581">
                  <c:v>5.2441325000000001</c:v>
                </c:pt>
                <c:pt idx="4582">
                  <c:v>5.2444631250015998</c:v>
                </c:pt>
                <c:pt idx="4583">
                  <c:v>5.2448206250015996</c:v>
                </c:pt>
                <c:pt idx="4584">
                  <c:v>5.2451906250015998</c:v>
                </c:pt>
                <c:pt idx="4585">
                  <c:v>5.2455637499999996</c:v>
                </c:pt>
                <c:pt idx="4586">
                  <c:v>5.2458912499999997</c:v>
                </c:pt>
                <c:pt idx="4587">
                  <c:v>5.24627</c:v>
                </c:pt>
                <c:pt idx="4588">
                  <c:v>5.2466100000000004</c:v>
                </c:pt>
                <c:pt idx="4589">
                  <c:v>5.2469606250015994</c:v>
                </c:pt>
                <c:pt idx="4590">
                  <c:v>5.2474093750015998</c:v>
                </c:pt>
                <c:pt idx="4591">
                  <c:v>5.2477943750015994</c:v>
                </c:pt>
                <c:pt idx="4592">
                  <c:v>5.2481999999999998</c:v>
                </c:pt>
                <c:pt idx="4593">
                  <c:v>5.2485850000000003</c:v>
                </c:pt>
                <c:pt idx="4594">
                  <c:v>5.2489556250015994</c:v>
                </c:pt>
                <c:pt idx="4595">
                  <c:v>5.2492768750016001</c:v>
                </c:pt>
                <c:pt idx="4596">
                  <c:v>5.2496643750015997</c:v>
                </c:pt>
                <c:pt idx="4597">
                  <c:v>5.2500093750015999</c:v>
                </c:pt>
                <c:pt idx="4598">
                  <c:v>5.2503631250015994</c:v>
                </c:pt>
                <c:pt idx="4599">
                  <c:v>5.2507012499999997</c:v>
                </c:pt>
                <c:pt idx="4600">
                  <c:v>5.2511025</c:v>
                </c:pt>
                <c:pt idx="4601">
                  <c:v>5.2514475000000003</c:v>
                </c:pt>
                <c:pt idx="4602">
                  <c:v>5.2518381250015995</c:v>
                </c:pt>
                <c:pt idx="4603">
                  <c:v>5.2522018750015995</c:v>
                </c:pt>
                <c:pt idx="4604">
                  <c:v>5.2525899999999996</c:v>
                </c:pt>
                <c:pt idx="4605">
                  <c:v>5.2529693750015998</c:v>
                </c:pt>
                <c:pt idx="4606">
                  <c:v>5.253355</c:v>
                </c:pt>
                <c:pt idx="4607">
                  <c:v>5.2537599999999998</c:v>
                </c:pt>
                <c:pt idx="4608">
                  <c:v>5.2541193750015998</c:v>
                </c:pt>
                <c:pt idx="4609">
                  <c:v>5.2544581250015998</c:v>
                </c:pt>
                <c:pt idx="4610">
                  <c:v>5.2548137500000003</c:v>
                </c:pt>
                <c:pt idx="4611">
                  <c:v>5.2551831250015999</c:v>
                </c:pt>
                <c:pt idx="4612">
                  <c:v>5.2555768750015996</c:v>
                </c:pt>
                <c:pt idx="4613">
                  <c:v>5.2559281250016001</c:v>
                </c:pt>
                <c:pt idx="4614">
                  <c:v>5.2562518750015998</c:v>
                </c:pt>
                <c:pt idx="4615">
                  <c:v>5.2566493750015999</c:v>
                </c:pt>
                <c:pt idx="4616">
                  <c:v>5.2569818750015997</c:v>
                </c:pt>
                <c:pt idx="4617">
                  <c:v>5.2573587499999999</c:v>
                </c:pt>
                <c:pt idx="4618">
                  <c:v>5.2576875000000003</c:v>
                </c:pt>
                <c:pt idx="4619">
                  <c:v>5.2580093750015999</c:v>
                </c:pt>
                <c:pt idx="4620">
                  <c:v>5.2583962499999997</c:v>
                </c:pt>
                <c:pt idx="4621">
                  <c:v>5.2587243750015995</c:v>
                </c:pt>
                <c:pt idx="4622">
                  <c:v>5.2590368750016001</c:v>
                </c:pt>
                <c:pt idx="4623">
                  <c:v>5.2594531250015999</c:v>
                </c:pt>
                <c:pt idx="4624">
                  <c:v>5.2598312500000004</c:v>
                </c:pt>
                <c:pt idx="4625">
                  <c:v>5.2601856250015997</c:v>
                </c:pt>
                <c:pt idx="4626">
                  <c:v>5.2605174999999997</c:v>
                </c:pt>
                <c:pt idx="4627">
                  <c:v>5.2608575000000002</c:v>
                </c:pt>
                <c:pt idx="4628">
                  <c:v>5.2612462500000001</c:v>
                </c:pt>
                <c:pt idx="4629">
                  <c:v>5.2616100000000001</c:v>
                </c:pt>
                <c:pt idx="4630">
                  <c:v>5.2619518750015999</c:v>
                </c:pt>
                <c:pt idx="4631">
                  <c:v>5.2623674999999999</c:v>
                </c:pt>
                <c:pt idx="4632">
                  <c:v>5.2628374999999998</c:v>
                </c:pt>
                <c:pt idx="4633">
                  <c:v>5.2632793750015994</c:v>
                </c:pt>
                <c:pt idx="4634">
                  <c:v>5.2636168750015999</c:v>
                </c:pt>
                <c:pt idx="4635">
                  <c:v>5.2640056250015999</c:v>
                </c:pt>
                <c:pt idx="4636">
                  <c:v>5.2644281250015998</c:v>
                </c:pt>
                <c:pt idx="4637">
                  <c:v>5.2648656250016002</c:v>
                </c:pt>
                <c:pt idx="4638">
                  <c:v>5.2652312500000003</c:v>
                </c:pt>
                <c:pt idx="4639">
                  <c:v>5.2656043750016002</c:v>
                </c:pt>
                <c:pt idx="4640">
                  <c:v>5.2660993750016001</c:v>
                </c:pt>
                <c:pt idx="4641">
                  <c:v>5.2664749999999998</c:v>
                </c:pt>
                <c:pt idx="4642">
                  <c:v>5.2668225</c:v>
                </c:pt>
                <c:pt idx="4643">
                  <c:v>5.2672156250016</c:v>
                </c:pt>
                <c:pt idx="4644">
                  <c:v>5.2676137499999998</c:v>
                </c:pt>
                <c:pt idx="4645">
                  <c:v>5.2679431250016</c:v>
                </c:pt>
                <c:pt idx="4646">
                  <c:v>5.2683387499999998</c:v>
                </c:pt>
                <c:pt idx="4647">
                  <c:v>5.2686918750015996</c:v>
                </c:pt>
                <c:pt idx="4648">
                  <c:v>5.2690456250016</c:v>
                </c:pt>
                <c:pt idx="4649">
                  <c:v>5.2695137499999998</c:v>
                </c:pt>
                <c:pt idx="4650">
                  <c:v>5.2698581250015994</c:v>
                </c:pt>
                <c:pt idx="4651">
                  <c:v>5.2702287500000002</c:v>
                </c:pt>
                <c:pt idx="4652">
                  <c:v>5.2706481250015997</c:v>
                </c:pt>
                <c:pt idx="4653">
                  <c:v>5.2709918750015996</c:v>
                </c:pt>
                <c:pt idx="4654">
                  <c:v>5.2713637499999999</c:v>
                </c:pt>
                <c:pt idx="4655">
                  <c:v>5.2716975000000001</c:v>
                </c:pt>
                <c:pt idx="4656">
                  <c:v>5.2720525</c:v>
                </c:pt>
                <c:pt idx="4657">
                  <c:v>5.27239375</c:v>
                </c:pt>
                <c:pt idx="4658">
                  <c:v>5.2728124999999997</c:v>
                </c:pt>
                <c:pt idx="4659">
                  <c:v>5.27321375</c:v>
                </c:pt>
                <c:pt idx="4660">
                  <c:v>5.2735856250015996</c:v>
                </c:pt>
                <c:pt idx="4661">
                  <c:v>5.2740024999999999</c:v>
                </c:pt>
                <c:pt idx="4662">
                  <c:v>5.2743556250015997</c:v>
                </c:pt>
                <c:pt idx="4663">
                  <c:v>5.2746975000000003</c:v>
                </c:pt>
                <c:pt idx="4664">
                  <c:v>5.2750862500000002</c:v>
                </c:pt>
                <c:pt idx="4665">
                  <c:v>5.2754393750016</c:v>
                </c:pt>
                <c:pt idx="4666">
                  <c:v>5.2758606250015996</c:v>
                </c:pt>
                <c:pt idx="4667">
                  <c:v>5.2762450000000003</c:v>
                </c:pt>
                <c:pt idx="4668">
                  <c:v>5.2767018750016002</c:v>
                </c:pt>
                <c:pt idx="4669">
                  <c:v>5.2771524999999997</c:v>
                </c:pt>
                <c:pt idx="4670">
                  <c:v>5.2775587499999999</c:v>
                </c:pt>
                <c:pt idx="4671">
                  <c:v>5.2779068750015998</c:v>
                </c:pt>
                <c:pt idx="4672">
                  <c:v>5.2782512500000003</c:v>
                </c:pt>
                <c:pt idx="4673">
                  <c:v>5.2786400000000002</c:v>
                </c:pt>
                <c:pt idx="4674">
                  <c:v>5.2790143750015996</c:v>
                </c:pt>
                <c:pt idx="4675">
                  <c:v>5.2793675000000002</c:v>
                </c:pt>
                <c:pt idx="4676">
                  <c:v>5.2797187499999998</c:v>
                </c:pt>
                <c:pt idx="4677">
                  <c:v>5.2801468750015994</c:v>
                </c:pt>
                <c:pt idx="4678">
                  <c:v>5.2805006250015998</c:v>
                </c:pt>
                <c:pt idx="4679">
                  <c:v>5.2808887499999999</c:v>
                </c:pt>
                <c:pt idx="4680">
                  <c:v>5.2812868750015998</c:v>
                </c:pt>
                <c:pt idx="4681">
                  <c:v>5.2816443750015996</c:v>
                </c:pt>
                <c:pt idx="4682">
                  <c:v>5.2820524999999998</c:v>
                </c:pt>
                <c:pt idx="4683">
                  <c:v>5.2824268750016001</c:v>
                </c:pt>
                <c:pt idx="4684">
                  <c:v>5.2828262500000003</c:v>
                </c:pt>
                <c:pt idx="4685">
                  <c:v>5.2831893750015997</c:v>
                </c:pt>
                <c:pt idx="4686">
                  <c:v>5.2835412499999999</c:v>
                </c:pt>
                <c:pt idx="4687">
                  <c:v>5.2839793750016</c:v>
                </c:pt>
                <c:pt idx="4688">
                  <c:v>5.2844037500000001</c:v>
                </c:pt>
                <c:pt idx="4689">
                  <c:v>5.2848337499999998</c:v>
                </c:pt>
                <c:pt idx="4690">
                  <c:v>5.2852318750015996</c:v>
                </c:pt>
                <c:pt idx="4691">
                  <c:v>5.2856468750015999</c:v>
                </c:pt>
                <c:pt idx="4692">
                  <c:v>5.2859843750015996</c:v>
                </c:pt>
                <c:pt idx="4693">
                  <c:v>5.2863306250016002</c:v>
                </c:pt>
                <c:pt idx="4694">
                  <c:v>5.2867368750015995</c:v>
                </c:pt>
                <c:pt idx="4695">
                  <c:v>5.2872643750016</c:v>
                </c:pt>
                <c:pt idx="4696">
                  <c:v>5.2875862500000004</c:v>
                </c:pt>
                <c:pt idx="4697">
                  <c:v>5.2879812499999996</c:v>
                </c:pt>
                <c:pt idx="4698">
                  <c:v>5.28843</c:v>
                </c:pt>
                <c:pt idx="4699">
                  <c:v>5.2888412499999999</c:v>
                </c:pt>
                <c:pt idx="4700">
                  <c:v>5.2892637499999999</c:v>
                </c:pt>
                <c:pt idx="4701">
                  <c:v>5.2897006250015997</c:v>
                </c:pt>
                <c:pt idx="4702">
                  <c:v>5.2901125000000002</c:v>
                </c:pt>
                <c:pt idx="4703">
                  <c:v>5.2905693750016001</c:v>
                </c:pt>
                <c:pt idx="4704">
                  <c:v>5.2909218750016</c:v>
                </c:pt>
                <c:pt idx="4705">
                  <c:v>5.2912474999999999</c:v>
                </c:pt>
                <c:pt idx="4706">
                  <c:v>5.2916612499999998</c:v>
                </c:pt>
                <c:pt idx="4707">
                  <c:v>5.2920943750016001</c:v>
                </c:pt>
                <c:pt idx="4708">
                  <c:v>5.2924437500000003</c:v>
                </c:pt>
                <c:pt idx="4709">
                  <c:v>5.2928018750015999</c:v>
                </c:pt>
                <c:pt idx="4710">
                  <c:v>5.2931956250015997</c:v>
                </c:pt>
                <c:pt idx="4711">
                  <c:v>5.2935575000000004</c:v>
                </c:pt>
                <c:pt idx="4712">
                  <c:v>5.2939181250015999</c:v>
                </c:pt>
                <c:pt idx="4713">
                  <c:v>5.2943325000000003</c:v>
                </c:pt>
                <c:pt idx="4714">
                  <c:v>5.2947012500000001</c:v>
                </c:pt>
                <c:pt idx="4715">
                  <c:v>5.2950768750016</c:v>
                </c:pt>
                <c:pt idx="4716">
                  <c:v>5.2954012500000003</c:v>
                </c:pt>
                <c:pt idx="4717">
                  <c:v>5.2957712499999996</c:v>
                </c:pt>
                <c:pt idx="4718">
                  <c:v>5.2960912499999999</c:v>
                </c:pt>
                <c:pt idx="4719">
                  <c:v>5.2963912500000001</c:v>
                </c:pt>
                <c:pt idx="4720">
                  <c:v>5.29679375</c:v>
                </c:pt>
                <c:pt idx="4721">
                  <c:v>5.2971312499999996</c:v>
                </c:pt>
                <c:pt idx="4722">
                  <c:v>5.2974712500000001</c:v>
                </c:pt>
                <c:pt idx="4723">
                  <c:v>5.2977881250015999</c:v>
                </c:pt>
                <c:pt idx="4724">
                  <c:v>5.2981643750015994</c:v>
                </c:pt>
                <c:pt idx="4725">
                  <c:v>5.29841125</c:v>
                </c:pt>
                <c:pt idx="4726">
                  <c:v>5.2983162500000001</c:v>
                </c:pt>
                <c:pt idx="4727">
                  <c:v>5.2984481250015998</c:v>
                </c:pt>
                <c:pt idx="4728">
                  <c:v>5.2987856250015994</c:v>
                </c:pt>
                <c:pt idx="4729">
                  <c:v>5.2988843750015997</c:v>
                </c:pt>
                <c:pt idx="4730">
                  <c:v>5.29927875</c:v>
                </c:pt>
                <c:pt idx="4731">
                  <c:v>5.2996737500000002</c:v>
                </c:pt>
                <c:pt idx="4732">
                  <c:v>5.30003125</c:v>
                </c:pt>
                <c:pt idx="4733">
                  <c:v>5.3004043750015999</c:v>
                </c:pt>
                <c:pt idx="4734">
                  <c:v>5.3008249999999997</c:v>
                </c:pt>
                <c:pt idx="4735">
                  <c:v>5.3011606250016001</c:v>
                </c:pt>
                <c:pt idx="4736">
                  <c:v>5.3015024999999998</c:v>
                </c:pt>
                <c:pt idx="4737">
                  <c:v>5.3019068750015999</c:v>
                </c:pt>
                <c:pt idx="4738">
                  <c:v>5.3022581250015994</c:v>
                </c:pt>
                <c:pt idx="4739">
                  <c:v>5.3026293750016</c:v>
                </c:pt>
                <c:pt idx="4740">
                  <c:v>5.3029506250015999</c:v>
                </c:pt>
                <c:pt idx="4741">
                  <c:v>5.3033374999999996</c:v>
                </c:pt>
                <c:pt idx="4742">
                  <c:v>5.3037943750015994</c:v>
                </c:pt>
                <c:pt idx="4743">
                  <c:v>5.3041150000000004</c:v>
                </c:pt>
                <c:pt idx="4744">
                  <c:v>5.3045274999999998</c:v>
                </c:pt>
                <c:pt idx="4745">
                  <c:v>5.3048793750016001</c:v>
                </c:pt>
                <c:pt idx="4746">
                  <c:v>5.3052468750015995</c:v>
                </c:pt>
                <c:pt idx="4747">
                  <c:v>5.3056675000000002</c:v>
                </c:pt>
                <c:pt idx="4748">
                  <c:v>5.3059918750015997</c:v>
                </c:pt>
                <c:pt idx="4749">
                  <c:v>5.3063399999999996</c:v>
                </c:pt>
                <c:pt idx="4750">
                  <c:v>5.3066768750015996</c:v>
                </c:pt>
                <c:pt idx="4751">
                  <c:v>5.3070475000000004</c:v>
                </c:pt>
                <c:pt idx="4752">
                  <c:v>5.3073699999999997</c:v>
                </c:pt>
                <c:pt idx="4753">
                  <c:v>5.3078200000000004</c:v>
                </c:pt>
                <c:pt idx="4754">
                  <c:v>5.3081587499999996</c:v>
                </c:pt>
                <c:pt idx="4755">
                  <c:v>5.3084912500000003</c:v>
                </c:pt>
                <c:pt idx="4756">
                  <c:v>5.3088600000000001</c:v>
                </c:pt>
                <c:pt idx="4757">
                  <c:v>5.3092593750015995</c:v>
                </c:pt>
                <c:pt idx="4758">
                  <c:v>5.3095800000000004</c:v>
                </c:pt>
                <c:pt idx="4759">
                  <c:v>5.3099112499999999</c:v>
                </c:pt>
                <c:pt idx="4760">
                  <c:v>5.3103393750015995</c:v>
                </c:pt>
                <c:pt idx="4761">
                  <c:v>5.3107106250016001</c:v>
                </c:pt>
                <c:pt idx="4762">
                  <c:v>5.3110524999999997</c:v>
                </c:pt>
                <c:pt idx="4763">
                  <c:v>5.3114074999999996</c:v>
                </c:pt>
                <c:pt idx="4764">
                  <c:v>5.3117450000000002</c:v>
                </c:pt>
                <c:pt idx="4765">
                  <c:v>5.3121206250016</c:v>
                </c:pt>
                <c:pt idx="4766">
                  <c:v>5.3124743750015995</c:v>
                </c:pt>
                <c:pt idx="4767">
                  <c:v>5.3128543750016002</c:v>
                </c:pt>
                <c:pt idx="4768">
                  <c:v>5.3132368750015999</c:v>
                </c:pt>
                <c:pt idx="4769">
                  <c:v>5.3135675000000004</c:v>
                </c:pt>
                <c:pt idx="4770">
                  <c:v>5.3138887500000003</c:v>
                </c:pt>
                <c:pt idx="4771">
                  <c:v>5.3142131250015998</c:v>
                </c:pt>
                <c:pt idx="4772">
                  <c:v>5.3145524999999996</c:v>
                </c:pt>
                <c:pt idx="4773">
                  <c:v>5.3149050000000004</c:v>
                </c:pt>
                <c:pt idx="4774">
                  <c:v>5.3152518750016</c:v>
                </c:pt>
                <c:pt idx="4775">
                  <c:v>5.3156137499999998</c:v>
                </c:pt>
                <c:pt idx="4776">
                  <c:v>5.3159437499999997</c:v>
                </c:pt>
                <c:pt idx="4777">
                  <c:v>5.3163843750015998</c:v>
                </c:pt>
                <c:pt idx="4778">
                  <c:v>5.3167350000000004</c:v>
                </c:pt>
                <c:pt idx="4779">
                  <c:v>5.3171312500000001</c:v>
                </c:pt>
                <c:pt idx="4780">
                  <c:v>5.3175150000000002</c:v>
                </c:pt>
                <c:pt idx="4781">
                  <c:v>5.3178656250016001</c:v>
                </c:pt>
                <c:pt idx="4782">
                  <c:v>5.3182081250015996</c:v>
                </c:pt>
                <c:pt idx="4783">
                  <c:v>5.3185962499999997</c:v>
                </c:pt>
                <c:pt idx="4784">
                  <c:v>5.3189256250015999</c:v>
                </c:pt>
                <c:pt idx="4785">
                  <c:v>5.3192531250016</c:v>
                </c:pt>
                <c:pt idx="4786">
                  <c:v>5.3195812499999997</c:v>
                </c:pt>
                <c:pt idx="4787">
                  <c:v>5.3199056250016001</c:v>
                </c:pt>
                <c:pt idx="4788">
                  <c:v>5.3202806250016001</c:v>
                </c:pt>
                <c:pt idx="4789">
                  <c:v>5.32065375</c:v>
                </c:pt>
                <c:pt idx="4790">
                  <c:v>5.3209974999999998</c:v>
                </c:pt>
                <c:pt idx="4791">
                  <c:v>5.3213306250015995</c:v>
                </c:pt>
                <c:pt idx="4792">
                  <c:v>5.3216593750015999</c:v>
                </c:pt>
                <c:pt idx="4793">
                  <c:v>5.3219956250016001</c:v>
                </c:pt>
                <c:pt idx="4794">
                  <c:v>5.3223162500000001</c:v>
                </c:pt>
                <c:pt idx="4795">
                  <c:v>5.3226662500000002</c:v>
                </c:pt>
                <c:pt idx="4796">
                  <c:v>5.3230187500000001</c:v>
                </c:pt>
                <c:pt idx="4797">
                  <c:v>5.3234262499999998</c:v>
                </c:pt>
                <c:pt idx="4798">
                  <c:v>5.3237606250015999</c:v>
                </c:pt>
                <c:pt idx="4799">
                  <c:v>5.3240875000000001</c:v>
                </c:pt>
                <c:pt idx="4800">
                  <c:v>5.3244199999999999</c:v>
                </c:pt>
                <c:pt idx="4801">
                  <c:v>5.3247468750015994</c:v>
                </c:pt>
                <c:pt idx="4802">
                  <c:v>5.3250400000000004</c:v>
                </c:pt>
                <c:pt idx="4803">
                  <c:v>5.32538</c:v>
                </c:pt>
                <c:pt idx="4804">
                  <c:v>5.3256143750015994</c:v>
                </c:pt>
                <c:pt idx="4805">
                  <c:v>5.3259181250015999</c:v>
                </c:pt>
                <c:pt idx="4806">
                  <c:v>5.3262506250015997</c:v>
                </c:pt>
                <c:pt idx="4807">
                  <c:v>5.3265124999999998</c:v>
                </c:pt>
                <c:pt idx="4808">
                  <c:v>5.3268481250016002</c:v>
                </c:pt>
                <c:pt idx="4809">
                  <c:v>5.32717375</c:v>
                </c:pt>
                <c:pt idx="4810">
                  <c:v>5.3275212500000002</c:v>
                </c:pt>
                <c:pt idx="4811">
                  <c:v>5.3278768750015999</c:v>
                </c:pt>
                <c:pt idx="4812">
                  <c:v>5.3282681250015997</c:v>
                </c:pt>
                <c:pt idx="4813">
                  <c:v>5.3286137499999997</c:v>
                </c:pt>
                <c:pt idx="4814">
                  <c:v>5.3289512500000003</c:v>
                </c:pt>
                <c:pt idx="4815">
                  <c:v>5.3293074999999996</c:v>
                </c:pt>
                <c:pt idx="4816">
                  <c:v>5.3296737500000004</c:v>
                </c:pt>
                <c:pt idx="4817">
                  <c:v>5.3300162499999999</c:v>
                </c:pt>
                <c:pt idx="4818">
                  <c:v>5.3302837500000004</c:v>
                </c:pt>
                <c:pt idx="4819">
                  <c:v>5.3307062500000004</c:v>
                </c:pt>
                <c:pt idx="4820">
                  <c:v>5.3310475000000004</c:v>
                </c:pt>
                <c:pt idx="4821">
                  <c:v>5.3313881250015998</c:v>
                </c:pt>
                <c:pt idx="4822">
                  <c:v>5.3318287499999997</c:v>
                </c:pt>
                <c:pt idx="4823">
                  <c:v>5.3322275000000001</c:v>
                </c:pt>
                <c:pt idx="4824">
                  <c:v>5.3325975000000003</c:v>
                </c:pt>
                <c:pt idx="4825">
                  <c:v>5.3328375000000001</c:v>
                </c:pt>
                <c:pt idx="4826">
                  <c:v>5.33325125</c:v>
                </c:pt>
                <c:pt idx="4827">
                  <c:v>5.3335781250015994</c:v>
                </c:pt>
                <c:pt idx="4828">
                  <c:v>5.3339462500000003</c:v>
                </c:pt>
                <c:pt idx="4829">
                  <c:v>5.3342918750015995</c:v>
                </c:pt>
                <c:pt idx="4830">
                  <c:v>5.3346299999999998</c:v>
                </c:pt>
                <c:pt idx="4831">
                  <c:v>5.3349599999999997</c:v>
                </c:pt>
                <c:pt idx="4832">
                  <c:v>5.3353087500000003</c:v>
                </c:pt>
                <c:pt idx="4833">
                  <c:v>5.3356637500000001</c:v>
                </c:pt>
                <c:pt idx="4834">
                  <c:v>5.3360787500000004</c:v>
                </c:pt>
                <c:pt idx="4835">
                  <c:v>5.3364231250016001</c:v>
                </c:pt>
                <c:pt idx="4836">
                  <c:v>5.33679375</c:v>
                </c:pt>
                <c:pt idx="4837">
                  <c:v>5.3371562499999996</c:v>
                </c:pt>
                <c:pt idx="4838">
                  <c:v>5.3375318750015994</c:v>
                </c:pt>
                <c:pt idx="4839">
                  <c:v>5.3378756250016002</c:v>
                </c:pt>
                <c:pt idx="4840">
                  <c:v>5.3382649999999998</c:v>
                </c:pt>
                <c:pt idx="4841">
                  <c:v>5.3386624999999999</c:v>
                </c:pt>
                <c:pt idx="4842">
                  <c:v>5.3389974999999996</c:v>
                </c:pt>
                <c:pt idx="4843">
                  <c:v>5.3393575000000002</c:v>
                </c:pt>
                <c:pt idx="4844">
                  <c:v>5.3396937500000003</c:v>
                </c:pt>
                <c:pt idx="4845">
                  <c:v>5.3400618750015996</c:v>
                </c:pt>
                <c:pt idx="4846">
                  <c:v>5.3404593750015996</c:v>
                </c:pt>
                <c:pt idx="4847">
                  <c:v>5.3408487500000001</c:v>
                </c:pt>
                <c:pt idx="4848">
                  <c:v>5.3411993750016</c:v>
                </c:pt>
                <c:pt idx="4849">
                  <c:v>5.3415650000000001</c:v>
                </c:pt>
                <c:pt idx="4850">
                  <c:v>5.3419131250016001</c:v>
                </c:pt>
                <c:pt idx="4851">
                  <c:v>5.3422631250016002</c:v>
                </c:pt>
                <c:pt idx="4852">
                  <c:v>5.3426656250016</c:v>
                </c:pt>
                <c:pt idx="4853">
                  <c:v>5.3430406250016</c:v>
                </c:pt>
                <c:pt idx="4854">
                  <c:v>5.3434331250015994</c:v>
                </c:pt>
                <c:pt idx="4855">
                  <c:v>5.3438112499999999</c:v>
                </c:pt>
                <c:pt idx="4856">
                  <c:v>5.3442012500000002</c:v>
                </c:pt>
                <c:pt idx="4857">
                  <c:v>5.3445431250016</c:v>
                </c:pt>
                <c:pt idx="4858">
                  <c:v>5.3448737499999996</c:v>
                </c:pt>
                <c:pt idx="4859">
                  <c:v>5.3452856250015994</c:v>
                </c:pt>
                <c:pt idx="4860">
                  <c:v>5.3456725</c:v>
                </c:pt>
                <c:pt idx="4861">
                  <c:v>5.3460156250016002</c:v>
                </c:pt>
                <c:pt idx="4862">
                  <c:v>5.3463631250015995</c:v>
                </c:pt>
                <c:pt idx="4863">
                  <c:v>5.3467162500000001</c:v>
                </c:pt>
                <c:pt idx="4864">
                  <c:v>5.3470993750015996</c:v>
                </c:pt>
                <c:pt idx="4865">
                  <c:v>5.3474562499999996</c:v>
                </c:pt>
                <c:pt idx="4866">
                  <c:v>5.3478312499999996</c:v>
                </c:pt>
                <c:pt idx="4867">
                  <c:v>5.3481706250015995</c:v>
                </c:pt>
                <c:pt idx="4868">
                  <c:v>5.3485337499999996</c:v>
                </c:pt>
                <c:pt idx="4869">
                  <c:v>5.3489100000000001</c:v>
                </c:pt>
                <c:pt idx="4870">
                  <c:v>5.3492456250015996</c:v>
                </c:pt>
                <c:pt idx="4871">
                  <c:v>5.3496118750015995</c:v>
                </c:pt>
                <c:pt idx="4872">
                  <c:v>5.3499506250015996</c:v>
                </c:pt>
                <c:pt idx="4873">
                  <c:v>5.3502787500000002</c:v>
                </c:pt>
                <c:pt idx="4874">
                  <c:v>5.3506331250015995</c:v>
                </c:pt>
                <c:pt idx="4875">
                  <c:v>5.3509831250015996</c:v>
                </c:pt>
                <c:pt idx="4876">
                  <c:v>5.3513381250015994</c:v>
                </c:pt>
                <c:pt idx="4877">
                  <c:v>5.3517175000000003</c:v>
                </c:pt>
                <c:pt idx="4878">
                  <c:v>5.3520450000000004</c:v>
                </c:pt>
                <c:pt idx="4879">
                  <c:v>5.3524093750016002</c:v>
                </c:pt>
                <c:pt idx="4880">
                  <c:v>5.3527643750016001</c:v>
                </c:pt>
                <c:pt idx="4881">
                  <c:v>5.3531056250016</c:v>
                </c:pt>
                <c:pt idx="4882">
                  <c:v>5.3534281250015994</c:v>
                </c:pt>
                <c:pt idx="4883">
                  <c:v>5.3538281250016002</c:v>
                </c:pt>
                <c:pt idx="4884">
                  <c:v>5.3542087499999997</c:v>
                </c:pt>
                <c:pt idx="4885">
                  <c:v>5.3546075000000002</c:v>
                </c:pt>
                <c:pt idx="4886">
                  <c:v>5.3550656250015995</c:v>
                </c:pt>
                <c:pt idx="4887">
                  <c:v>5.3553924999999998</c:v>
                </c:pt>
                <c:pt idx="4888">
                  <c:v>5.3557499999999996</c:v>
                </c:pt>
                <c:pt idx="4889">
                  <c:v>5.3561075000000002</c:v>
                </c:pt>
                <c:pt idx="4890">
                  <c:v>5.3562787500000004</c:v>
                </c:pt>
                <c:pt idx="4891">
                  <c:v>5.3561956250015994</c:v>
                </c:pt>
                <c:pt idx="4892">
                  <c:v>5.3565293750015996</c:v>
                </c:pt>
                <c:pt idx="4893">
                  <c:v>5.3568512500000001</c:v>
                </c:pt>
                <c:pt idx="4894">
                  <c:v>5.3572118750015996</c:v>
                </c:pt>
                <c:pt idx="4895">
                  <c:v>5.3575606250016001</c:v>
                </c:pt>
                <c:pt idx="4896">
                  <c:v>5.3578824999999997</c:v>
                </c:pt>
                <c:pt idx="4897">
                  <c:v>5.3582025</c:v>
                </c:pt>
                <c:pt idx="4898">
                  <c:v>5.3586018750015993</c:v>
                </c:pt>
                <c:pt idx="4899">
                  <c:v>5.3589318750016002</c:v>
                </c:pt>
                <c:pt idx="4900">
                  <c:v>5.3592862500000003</c:v>
                </c:pt>
                <c:pt idx="4901">
                  <c:v>5.3596193750015999</c:v>
                </c:pt>
                <c:pt idx="4902">
                  <c:v>5.3599531250016001</c:v>
                </c:pt>
                <c:pt idx="4903">
                  <c:v>5.3603306250016001</c:v>
                </c:pt>
                <c:pt idx="4904">
                  <c:v>5.3606681250015997</c:v>
                </c:pt>
                <c:pt idx="4905">
                  <c:v>5.3610181250015998</c:v>
                </c:pt>
                <c:pt idx="4906">
                  <c:v>5.3612368750016</c:v>
                </c:pt>
                <c:pt idx="4907">
                  <c:v>5.3616237499999997</c:v>
                </c:pt>
                <c:pt idx="4908">
                  <c:v>5.3619731250016001</c:v>
                </c:pt>
                <c:pt idx="4909">
                  <c:v>5.3623181250015994</c:v>
                </c:pt>
                <c:pt idx="4910">
                  <c:v>5.3626424999999998</c:v>
                </c:pt>
                <c:pt idx="4911">
                  <c:v>5.3630081250016</c:v>
                </c:pt>
                <c:pt idx="4912">
                  <c:v>5.36334</c:v>
                </c:pt>
                <c:pt idx="4913">
                  <c:v>5.3637449999999998</c:v>
                </c:pt>
                <c:pt idx="4914">
                  <c:v>5.3640656250015999</c:v>
                </c:pt>
                <c:pt idx="4915">
                  <c:v>5.3643981250015997</c:v>
                </c:pt>
                <c:pt idx="4916">
                  <c:v>5.3647181250016001</c:v>
                </c:pt>
                <c:pt idx="4917">
                  <c:v>5.3651049999999998</c:v>
                </c:pt>
                <c:pt idx="4918">
                  <c:v>5.3654368750015999</c:v>
                </c:pt>
                <c:pt idx="4919">
                  <c:v>5.36579125</c:v>
                </c:pt>
                <c:pt idx="4920">
                  <c:v>5.3661818750016002</c:v>
                </c:pt>
                <c:pt idx="4921">
                  <c:v>5.3665606250015996</c:v>
                </c:pt>
                <c:pt idx="4922">
                  <c:v>5.3668975000000003</c:v>
                </c:pt>
                <c:pt idx="4923">
                  <c:v>5.3672231250015994</c:v>
                </c:pt>
                <c:pt idx="4924">
                  <c:v>5.3675781250016001</c:v>
                </c:pt>
                <c:pt idx="4925">
                  <c:v>5.3679706250015995</c:v>
                </c:pt>
                <c:pt idx="4926">
                  <c:v>5.3683318750015996</c:v>
                </c:pt>
                <c:pt idx="4927">
                  <c:v>5.3687068750015996</c:v>
                </c:pt>
                <c:pt idx="4928">
                  <c:v>5.3690625000000001</c:v>
                </c:pt>
                <c:pt idx="4929">
                  <c:v>5.3694525000000004</c:v>
                </c:pt>
                <c:pt idx="4930">
                  <c:v>5.36978125</c:v>
                </c:pt>
                <c:pt idx="4931">
                  <c:v>5.37013125</c:v>
                </c:pt>
                <c:pt idx="4932">
                  <c:v>5.3704718750015994</c:v>
                </c:pt>
                <c:pt idx="4933">
                  <c:v>5.3708206250016</c:v>
                </c:pt>
                <c:pt idx="4934">
                  <c:v>5.3711706250016</c:v>
                </c:pt>
                <c:pt idx="4935">
                  <c:v>5.3715275</c:v>
                </c:pt>
                <c:pt idx="4936">
                  <c:v>5.3718987499999997</c:v>
                </c:pt>
                <c:pt idx="4937">
                  <c:v>5.3722325</c:v>
                </c:pt>
                <c:pt idx="4938">
                  <c:v>5.3725575000000001</c:v>
                </c:pt>
                <c:pt idx="4939">
                  <c:v>5.3729018750015998</c:v>
                </c:pt>
                <c:pt idx="4940">
                  <c:v>5.3732368750015995</c:v>
                </c:pt>
                <c:pt idx="4941">
                  <c:v>5.3735737500000003</c:v>
                </c:pt>
                <c:pt idx="4942">
                  <c:v>5.3739037500000002</c:v>
                </c:pt>
                <c:pt idx="4943">
                  <c:v>5.3742700000000001</c:v>
                </c:pt>
                <c:pt idx="4944">
                  <c:v>5.3745956250016</c:v>
                </c:pt>
                <c:pt idx="4945">
                  <c:v>5.3749181250015994</c:v>
                </c:pt>
                <c:pt idx="4946">
                  <c:v>5.3752493750015997</c:v>
                </c:pt>
                <c:pt idx="4947">
                  <c:v>5.3755462500000002</c:v>
                </c:pt>
                <c:pt idx="4948">
                  <c:v>5.3758800000000004</c:v>
                </c:pt>
                <c:pt idx="4949">
                  <c:v>5.3762699999999999</c:v>
                </c:pt>
                <c:pt idx="4950">
                  <c:v>5.3766187499999996</c:v>
                </c:pt>
                <c:pt idx="4951">
                  <c:v>5.37697</c:v>
                </c:pt>
                <c:pt idx="4952">
                  <c:v>5.3773237500000004</c:v>
                </c:pt>
                <c:pt idx="4953">
                  <c:v>5.3776756250015998</c:v>
                </c:pt>
                <c:pt idx="4954">
                  <c:v>5.3780343750016</c:v>
                </c:pt>
                <c:pt idx="4955">
                  <c:v>5.3784143750015998</c:v>
                </c:pt>
                <c:pt idx="4956">
                  <c:v>5.3788175000000003</c:v>
                </c:pt>
                <c:pt idx="4957">
                  <c:v>5.3791862500000001</c:v>
                </c:pt>
                <c:pt idx="4958">
                  <c:v>5.3795231250016</c:v>
                </c:pt>
                <c:pt idx="4959">
                  <c:v>5.3798543750015995</c:v>
                </c:pt>
                <c:pt idx="4960">
                  <c:v>5.3802812500000003</c:v>
                </c:pt>
                <c:pt idx="4961">
                  <c:v>5.3806156250015995</c:v>
                </c:pt>
                <c:pt idx="4962">
                  <c:v>5.3809768750015996</c:v>
                </c:pt>
                <c:pt idx="4963">
                  <c:v>5.38131</c:v>
                </c:pt>
                <c:pt idx="4964">
                  <c:v>5.3816937500000002</c:v>
                </c:pt>
                <c:pt idx="4965">
                  <c:v>5.3820881250015997</c:v>
                </c:pt>
                <c:pt idx="4966">
                  <c:v>5.3824293750015997</c:v>
                </c:pt>
                <c:pt idx="4967">
                  <c:v>5.3828093750015995</c:v>
                </c:pt>
                <c:pt idx="4968">
                  <c:v>5.3831493750016</c:v>
                </c:pt>
                <c:pt idx="4969">
                  <c:v>5.3835168750015994</c:v>
                </c:pt>
                <c:pt idx="4970">
                  <c:v>5.3838387499999998</c:v>
                </c:pt>
                <c:pt idx="4971">
                  <c:v>5.3842431250015999</c:v>
                </c:pt>
                <c:pt idx="4972">
                  <c:v>5.384665</c:v>
                </c:pt>
                <c:pt idx="4973">
                  <c:v>5.3849912499999997</c:v>
                </c:pt>
                <c:pt idx="4974">
                  <c:v>5.3853862499999998</c:v>
                </c:pt>
                <c:pt idx="4975">
                  <c:v>5.3857343750015998</c:v>
                </c:pt>
                <c:pt idx="4976">
                  <c:v>5.3860793750016001</c:v>
                </c:pt>
                <c:pt idx="4977">
                  <c:v>5.3864337500000001</c:v>
                </c:pt>
                <c:pt idx="4978">
                  <c:v>5.3867693750015997</c:v>
                </c:pt>
                <c:pt idx="4979">
                  <c:v>5.3871243750015996</c:v>
                </c:pt>
                <c:pt idx="4980">
                  <c:v>5.3874862500000003</c:v>
                </c:pt>
                <c:pt idx="4981">
                  <c:v>5.3878968750015996</c:v>
                </c:pt>
                <c:pt idx="4982">
                  <c:v>5.38822125</c:v>
                </c:pt>
                <c:pt idx="4983">
                  <c:v>5.3886362500000002</c:v>
                </c:pt>
                <c:pt idx="4984">
                  <c:v>5.3889662500000002</c:v>
                </c:pt>
                <c:pt idx="4985">
                  <c:v>5.3892993750015998</c:v>
                </c:pt>
                <c:pt idx="4986">
                  <c:v>5.3896924999999998</c:v>
                </c:pt>
                <c:pt idx="4987">
                  <c:v>5.3900456250015996</c:v>
                </c:pt>
                <c:pt idx="4988">
                  <c:v>5.3904593750015994</c:v>
                </c:pt>
                <c:pt idx="4989">
                  <c:v>5.3909093750016002</c:v>
                </c:pt>
                <c:pt idx="4990">
                  <c:v>5.3913193750015997</c:v>
                </c:pt>
                <c:pt idx="4991">
                  <c:v>5.3916662500000001</c:v>
                </c:pt>
                <c:pt idx="4992">
                  <c:v>5.3920506250016</c:v>
                </c:pt>
                <c:pt idx="4993">
                  <c:v>5.3924099999999999</c:v>
                </c:pt>
                <c:pt idx="4994">
                  <c:v>5.3927762499999998</c:v>
                </c:pt>
                <c:pt idx="4995">
                  <c:v>5.3932287499999996</c:v>
                </c:pt>
                <c:pt idx="4996">
                  <c:v>5.3935550000000001</c:v>
                </c:pt>
                <c:pt idx="4997">
                  <c:v>5.3940056250015997</c:v>
                </c:pt>
                <c:pt idx="4998">
                  <c:v>5.3943531250015999</c:v>
                </c:pt>
                <c:pt idx="4999">
                  <c:v>5.3946987499999999</c:v>
                </c:pt>
                <c:pt idx="5000">
                  <c:v>5.3950893750016</c:v>
                </c:pt>
                <c:pt idx="5001">
                  <c:v>5.3955306250015997</c:v>
                </c:pt>
                <c:pt idx="5002">
                  <c:v>5.3958618750016001</c:v>
                </c:pt>
                <c:pt idx="5003">
                  <c:v>5.3962806250015998</c:v>
                </c:pt>
                <c:pt idx="5004">
                  <c:v>5.3966574999999999</c:v>
                </c:pt>
                <c:pt idx="5005">
                  <c:v>5.3970856250015995</c:v>
                </c:pt>
                <c:pt idx="5006">
                  <c:v>5.39746375</c:v>
                </c:pt>
                <c:pt idx="5007">
                  <c:v>5.3979256250015997</c:v>
                </c:pt>
                <c:pt idx="5008">
                  <c:v>5.3982687499999997</c:v>
                </c:pt>
                <c:pt idx="5009">
                  <c:v>5.3985962499999998</c:v>
                </c:pt>
                <c:pt idx="5010">
                  <c:v>5.3990093750015999</c:v>
                </c:pt>
                <c:pt idx="5011">
                  <c:v>5.3994093750015999</c:v>
                </c:pt>
                <c:pt idx="5012">
                  <c:v>5.3997393750015998</c:v>
                </c:pt>
                <c:pt idx="5013">
                  <c:v>5.4000593750016002</c:v>
                </c:pt>
                <c:pt idx="5014">
                  <c:v>5.4003862500000004</c:v>
                </c:pt>
                <c:pt idx="5015">
                  <c:v>5.4007224999999996</c:v>
                </c:pt>
                <c:pt idx="5016">
                  <c:v>5.4011056250016001</c:v>
                </c:pt>
                <c:pt idx="5017">
                  <c:v>5.4014937500000002</c:v>
                </c:pt>
                <c:pt idx="5018">
                  <c:v>5.4018474999999997</c:v>
                </c:pt>
                <c:pt idx="5019">
                  <c:v>5.4022156250015998</c:v>
                </c:pt>
                <c:pt idx="5020">
                  <c:v>5.4026243750015999</c:v>
                </c:pt>
                <c:pt idx="5021">
                  <c:v>5.4030525000000003</c:v>
                </c:pt>
                <c:pt idx="5022">
                  <c:v>5.4034437500000001</c:v>
                </c:pt>
                <c:pt idx="5023">
                  <c:v>5.4037687500000002</c:v>
                </c:pt>
                <c:pt idx="5024">
                  <c:v>5.4041181250015997</c:v>
                </c:pt>
                <c:pt idx="5025">
                  <c:v>5.4044581250016002</c:v>
                </c:pt>
                <c:pt idx="5026">
                  <c:v>5.4048518750015999</c:v>
                </c:pt>
                <c:pt idx="5027">
                  <c:v>5.4051724999999999</c:v>
                </c:pt>
                <c:pt idx="5028">
                  <c:v>5.4055506250015997</c:v>
                </c:pt>
                <c:pt idx="5029">
                  <c:v>5.4059031250015996</c:v>
                </c:pt>
                <c:pt idx="5030">
                  <c:v>5.40632</c:v>
                </c:pt>
                <c:pt idx="5031">
                  <c:v>5.4066974999999999</c:v>
                </c:pt>
                <c:pt idx="5032">
                  <c:v>5.4070293750016001</c:v>
                </c:pt>
                <c:pt idx="5033">
                  <c:v>5.4073862500000001</c:v>
                </c:pt>
                <c:pt idx="5034">
                  <c:v>5.4077868750015998</c:v>
                </c:pt>
                <c:pt idx="5035">
                  <c:v>5.4082274999999997</c:v>
                </c:pt>
                <c:pt idx="5036">
                  <c:v>5.4086031250015996</c:v>
                </c:pt>
                <c:pt idx="5037">
                  <c:v>5.4089393750015997</c:v>
                </c:pt>
                <c:pt idx="5038">
                  <c:v>5.4093206250015999</c:v>
                </c:pt>
                <c:pt idx="5039">
                  <c:v>5.4096681250016001</c:v>
                </c:pt>
                <c:pt idx="5040">
                  <c:v>5.4099968750015996</c:v>
                </c:pt>
                <c:pt idx="5041">
                  <c:v>5.4103412500000001</c:v>
                </c:pt>
                <c:pt idx="5042">
                  <c:v>5.4106718750015999</c:v>
                </c:pt>
                <c:pt idx="5043">
                  <c:v>5.4110418750016001</c:v>
                </c:pt>
                <c:pt idx="5044">
                  <c:v>5.4114281250016001</c:v>
                </c:pt>
                <c:pt idx="5045">
                  <c:v>5.4117562499999998</c:v>
                </c:pt>
                <c:pt idx="5046">
                  <c:v>5.4121543750015997</c:v>
                </c:pt>
                <c:pt idx="5047">
                  <c:v>5.4124843750015996</c:v>
                </c:pt>
                <c:pt idx="5048">
                  <c:v>5.4128431250015998</c:v>
                </c:pt>
                <c:pt idx="5049">
                  <c:v>5.4131931250015999</c:v>
                </c:pt>
                <c:pt idx="5050">
                  <c:v>5.4130881250015994</c:v>
                </c:pt>
                <c:pt idx="5051">
                  <c:v>5.4134425000000004</c:v>
                </c:pt>
                <c:pt idx="5052">
                  <c:v>5.4137649999999997</c:v>
                </c:pt>
                <c:pt idx="5053">
                  <c:v>5.4141181250015995</c:v>
                </c:pt>
                <c:pt idx="5054">
                  <c:v>5.4144418750016001</c:v>
                </c:pt>
                <c:pt idx="5055">
                  <c:v>5.4148556250016</c:v>
                </c:pt>
                <c:pt idx="5056">
                  <c:v>5.4151893750015994</c:v>
                </c:pt>
                <c:pt idx="5057">
                  <c:v>5.4155743750015999</c:v>
                </c:pt>
                <c:pt idx="5058">
                  <c:v>5.4159468750016</c:v>
                </c:pt>
                <c:pt idx="5059">
                  <c:v>5.4163293750015997</c:v>
                </c:pt>
                <c:pt idx="5060">
                  <c:v>5.4166949999999998</c:v>
                </c:pt>
                <c:pt idx="5061">
                  <c:v>5.4170212500000003</c:v>
                </c:pt>
                <c:pt idx="5062">
                  <c:v>5.4174125000000002</c:v>
                </c:pt>
                <c:pt idx="5063">
                  <c:v>5.4177549999999997</c:v>
                </c:pt>
                <c:pt idx="5064">
                  <c:v>5.4181425000000001</c:v>
                </c:pt>
                <c:pt idx="5065">
                  <c:v>5.4184725</c:v>
                </c:pt>
                <c:pt idx="5066">
                  <c:v>5.4187993750015995</c:v>
                </c:pt>
                <c:pt idx="5067">
                  <c:v>5.41914125</c:v>
                </c:pt>
                <c:pt idx="5068">
                  <c:v>5.4194806250015999</c:v>
                </c:pt>
                <c:pt idx="5069">
                  <c:v>5.4198956250016002</c:v>
                </c:pt>
                <c:pt idx="5070">
                  <c:v>5.4202775000000001</c:v>
                </c:pt>
                <c:pt idx="5071">
                  <c:v>5.4206475000000003</c:v>
                </c:pt>
                <c:pt idx="5072">
                  <c:v>5.4209893750016001</c:v>
                </c:pt>
                <c:pt idx="5073">
                  <c:v>5.4213624999999999</c:v>
                </c:pt>
                <c:pt idx="5074">
                  <c:v>5.4217406250015996</c:v>
                </c:pt>
                <c:pt idx="5075">
                  <c:v>5.4221587500000004</c:v>
                </c:pt>
                <c:pt idx="5076">
                  <c:v>5.4224937500000001</c:v>
                </c:pt>
                <c:pt idx="5077">
                  <c:v>5.4228268750015998</c:v>
                </c:pt>
                <c:pt idx="5078">
                  <c:v>5.4232162500000003</c:v>
                </c:pt>
                <c:pt idx="5079">
                  <c:v>5.4235637499999996</c:v>
                </c:pt>
                <c:pt idx="5080">
                  <c:v>5.4239781250016001</c:v>
                </c:pt>
                <c:pt idx="5081">
                  <c:v>5.4243243750015999</c:v>
                </c:pt>
                <c:pt idx="5082">
                  <c:v>5.4246812499999999</c:v>
                </c:pt>
                <c:pt idx="5083">
                  <c:v>5.4250156250016</c:v>
                </c:pt>
                <c:pt idx="5084">
                  <c:v>5.4253687499999996</c:v>
                </c:pt>
                <c:pt idx="5085">
                  <c:v>5.4257356250016002</c:v>
                </c:pt>
                <c:pt idx="5086">
                  <c:v>5.4261200000000001</c:v>
                </c:pt>
                <c:pt idx="5087">
                  <c:v>5.4265356250016001</c:v>
                </c:pt>
                <c:pt idx="5088">
                  <c:v>5.4269562499999999</c:v>
                </c:pt>
                <c:pt idx="5089">
                  <c:v>5.4273300000000004</c:v>
                </c:pt>
                <c:pt idx="5090">
                  <c:v>5.4276631250016001</c:v>
                </c:pt>
                <c:pt idx="5091">
                  <c:v>5.4279856250015994</c:v>
                </c:pt>
                <c:pt idx="5092">
                  <c:v>5.4283275</c:v>
                </c:pt>
                <c:pt idx="5093">
                  <c:v>5.4286956250016001</c:v>
                </c:pt>
                <c:pt idx="5094">
                  <c:v>5.4291168750015997</c:v>
                </c:pt>
                <c:pt idx="5095">
                  <c:v>5.4294593750016</c:v>
                </c:pt>
                <c:pt idx="5096">
                  <c:v>5.4298650000000004</c:v>
                </c:pt>
                <c:pt idx="5097">
                  <c:v>5.4302493750015994</c:v>
                </c:pt>
                <c:pt idx="5098">
                  <c:v>5.4305931250016002</c:v>
                </c:pt>
                <c:pt idx="5099">
                  <c:v>5.4309212499999999</c:v>
                </c:pt>
                <c:pt idx="5100">
                  <c:v>5.4305693750015998</c:v>
                </c:pt>
                <c:pt idx="5101">
                  <c:v>5.4302074999999999</c:v>
                </c:pt>
                <c:pt idx="5102">
                  <c:v>5.4298400000000004</c:v>
                </c:pt>
                <c:pt idx="5103">
                  <c:v>5.4294950000000002</c:v>
                </c:pt>
                <c:pt idx="5104">
                  <c:v>5.42913625</c:v>
                </c:pt>
                <c:pt idx="5105">
                  <c:v>5.4292318750015998</c:v>
                </c:pt>
                <c:pt idx="5106">
                  <c:v>5.4295249999999999</c:v>
                </c:pt>
                <c:pt idx="5107">
                  <c:v>5.4299043750016001</c:v>
                </c:pt>
                <c:pt idx="5108">
                  <c:v>5.4302418750015997</c:v>
                </c:pt>
                <c:pt idx="5109">
                  <c:v>5.4306049999999999</c:v>
                </c:pt>
                <c:pt idx="5110">
                  <c:v>5.4309262499999997</c:v>
                </c:pt>
                <c:pt idx="5111">
                  <c:v>5.4313106250015997</c:v>
                </c:pt>
                <c:pt idx="5112">
                  <c:v>5.4316812499999996</c:v>
                </c:pt>
                <c:pt idx="5113">
                  <c:v>5.4320087499999996</c:v>
                </c:pt>
                <c:pt idx="5114">
                  <c:v>5.4323868750016002</c:v>
                </c:pt>
                <c:pt idx="5115">
                  <c:v>5.4327406250015997</c:v>
                </c:pt>
                <c:pt idx="5116">
                  <c:v>5.4330762500000001</c:v>
                </c:pt>
                <c:pt idx="5117">
                  <c:v>5.4334206250015997</c:v>
                </c:pt>
                <c:pt idx="5118">
                  <c:v>5.4336668750015997</c:v>
                </c:pt>
                <c:pt idx="5119">
                  <c:v>5.43401625</c:v>
                </c:pt>
                <c:pt idx="5120">
                  <c:v>5.4344356250015995</c:v>
                </c:pt>
                <c:pt idx="5121">
                  <c:v>5.4347818750016001</c:v>
                </c:pt>
                <c:pt idx="5122">
                  <c:v>5.4351193750015998</c:v>
                </c:pt>
                <c:pt idx="5123">
                  <c:v>5.4354493750015997</c:v>
                </c:pt>
                <c:pt idx="5124">
                  <c:v>5.4359112500000002</c:v>
                </c:pt>
                <c:pt idx="5125">
                  <c:v>5.4362325</c:v>
                </c:pt>
                <c:pt idx="5126">
                  <c:v>5.4366025000000002</c:v>
                </c:pt>
                <c:pt idx="5127">
                  <c:v>5.4369387500000004</c:v>
                </c:pt>
                <c:pt idx="5128">
                  <c:v>5.4373681250015995</c:v>
                </c:pt>
                <c:pt idx="5129">
                  <c:v>5.4377843750016002</c:v>
                </c:pt>
                <c:pt idx="5130">
                  <c:v>5.4381262499999998</c:v>
                </c:pt>
                <c:pt idx="5131">
                  <c:v>5.4384474999999997</c:v>
                </c:pt>
                <c:pt idx="5132">
                  <c:v>5.4387937500000003</c:v>
                </c:pt>
                <c:pt idx="5133">
                  <c:v>5.4391150000000001</c:v>
                </c:pt>
                <c:pt idx="5134">
                  <c:v>5.4394387499999999</c:v>
                </c:pt>
                <c:pt idx="5135">
                  <c:v>5.4397843750015999</c:v>
                </c:pt>
                <c:pt idx="5136">
                  <c:v>5.4401256250015999</c:v>
                </c:pt>
                <c:pt idx="5137">
                  <c:v>5.4405150000000004</c:v>
                </c:pt>
                <c:pt idx="5138">
                  <c:v>5.4408849999999997</c:v>
                </c:pt>
                <c:pt idx="5139">
                  <c:v>5.4413043750016001</c:v>
                </c:pt>
                <c:pt idx="5140">
                  <c:v>5.4417643750015996</c:v>
                </c:pt>
                <c:pt idx="5141">
                  <c:v>5.4421787500000001</c:v>
                </c:pt>
                <c:pt idx="5142">
                  <c:v>5.4425106250016002</c:v>
                </c:pt>
                <c:pt idx="5143">
                  <c:v>5.4428993750016001</c:v>
                </c:pt>
                <c:pt idx="5144">
                  <c:v>5.4432543750016</c:v>
                </c:pt>
                <c:pt idx="5145">
                  <c:v>5.4436193750015995</c:v>
                </c:pt>
                <c:pt idx="5146">
                  <c:v>5.4439843750015999</c:v>
                </c:pt>
                <c:pt idx="5147">
                  <c:v>5.4443425000000003</c:v>
                </c:pt>
                <c:pt idx="5148">
                  <c:v>5.4446681250015994</c:v>
                </c:pt>
                <c:pt idx="5149">
                  <c:v>5.4449931250015995</c:v>
                </c:pt>
                <c:pt idx="5150">
                  <c:v>5.4453706250015994</c:v>
                </c:pt>
                <c:pt idx="5151">
                  <c:v>5.4457043750015997</c:v>
                </c:pt>
                <c:pt idx="5152">
                  <c:v>5.4460406250015998</c:v>
                </c:pt>
                <c:pt idx="5153">
                  <c:v>5.4464656250015997</c:v>
                </c:pt>
                <c:pt idx="5154">
                  <c:v>5.4468575000000001</c:v>
                </c:pt>
                <c:pt idx="5155">
                  <c:v>5.4471793750015998</c:v>
                </c:pt>
                <c:pt idx="5156">
                  <c:v>5.4475518750015999</c:v>
                </c:pt>
                <c:pt idx="5157">
                  <c:v>5.4478718750016002</c:v>
                </c:pt>
                <c:pt idx="5158">
                  <c:v>5.4482681250015998</c:v>
                </c:pt>
                <c:pt idx="5159">
                  <c:v>5.4486293750015999</c:v>
                </c:pt>
                <c:pt idx="5160">
                  <c:v>5.4489593750015999</c:v>
                </c:pt>
                <c:pt idx="5161">
                  <c:v>5.4493231250015999</c:v>
                </c:pt>
                <c:pt idx="5162">
                  <c:v>5.4496468750015996</c:v>
                </c:pt>
                <c:pt idx="5163">
                  <c:v>5.4499712499999999</c:v>
                </c:pt>
                <c:pt idx="5164">
                  <c:v>5.4503087499999996</c:v>
                </c:pt>
                <c:pt idx="5165">
                  <c:v>5.4507225000000004</c:v>
                </c:pt>
                <c:pt idx="5166">
                  <c:v>5.45106</c:v>
                </c:pt>
                <c:pt idx="5167">
                  <c:v>5.4514250000000004</c:v>
                </c:pt>
                <c:pt idx="5168">
                  <c:v>5.4517531250015994</c:v>
                </c:pt>
                <c:pt idx="5169">
                  <c:v>5.4521499999999996</c:v>
                </c:pt>
                <c:pt idx="5170">
                  <c:v>5.4525587499999997</c:v>
                </c:pt>
                <c:pt idx="5171">
                  <c:v>5.4528837499999998</c:v>
                </c:pt>
                <c:pt idx="5172">
                  <c:v>5.4532331250016002</c:v>
                </c:pt>
                <c:pt idx="5173">
                  <c:v>5.4535749999999998</c:v>
                </c:pt>
                <c:pt idx="5174">
                  <c:v>5.4540024999999996</c:v>
                </c:pt>
                <c:pt idx="5175">
                  <c:v>5.4543237500000004</c:v>
                </c:pt>
                <c:pt idx="5176">
                  <c:v>5.4546556250015996</c:v>
                </c:pt>
                <c:pt idx="5177">
                  <c:v>5.4550168750015997</c:v>
                </c:pt>
                <c:pt idx="5178">
                  <c:v>5.4553525</c:v>
                </c:pt>
                <c:pt idx="5179">
                  <c:v>5.4557793750016002</c:v>
                </c:pt>
                <c:pt idx="5180">
                  <c:v>5.4561037499999996</c:v>
                </c:pt>
                <c:pt idx="5181">
                  <c:v>5.4564331250015998</c:v>
                </c:pt>
                <c:pt idx="5182">
                  <c:v>5.4567706250015995</c:v>
                </c:pt>
                <c:pt idx="5183">
                  <c:v>5.4571693750015999</c:v>
                </c:pt>
                <c:pt idx="5184">
                  <c:v>5.4575843750016002</c:v>
                </c:pt>
                <c:pt idx="5185">
                  <c:v>5.4579343750015994</c:v>
                </c:pt>
                <c:pt idx="5186">
                  <c:v>5.4582724999999996</c:v>
                </c:pt>
                <c:pt idx="5187">
                  <c:v>5.4586281250016002</c:v>
                </c:pt>
                <c:pt idx="5188">
                  <c:v>5.4589718750016001</c:v>
                </c:pt>
                <c:pt idx="5189">
                  <c:v>5.4593299999999996</c:v>
                </c:pt>
                <c:pt idx="5190">
                  <c:v>5.4596618750015997</c:v>
                </c:pt>
                <c:pt idx="5191">
                  <c:v>5.4600043750016001</c:v>
                </c:pt>
                <c:pt idx="5192">
                  <c:v>5.4603975</c:v>
                </c:pt>
                <c:pt idx="5193">
                  <c:v>5.4607468750015995</c:v>
                </c:pt>
                <c:pt idx="5194">
                  <c:v>5.4610118750016001</c:v>
                </c:pt>
                <c:pt idx="5195">
                  <c:v>5.4606599999999998</c:v>
                </c:pt>
                <c:pt idx="5196">
                  <c:v>5.4603318750016001</c:v>
                </c:pt>
                <c:pt idx="5197">
                  <c:v>5.4599618750015999</c:v>
                </c:pt>
                <c:pt idx="5198">
                  <c:v>5.4595843750016</c:v>
                </c:pt>
                <c:pt idx="5199">
                  <c:v>5.4591225000000003</c:v>
                </c:pt>
                <c:pt idx="5200">
                  <c:v>5.4587962499999998</c:v>
                </c:pt>
                <c:pt idx="5201">
                  <c:v>5.4583731250016001</c:v>
                </c:pt>
                <c:pt idx="5202">
                  <c:v>5.4580374999999997</c:v>
                </c:pt>
                <c:pt idx="5203">
                  <c:v>5.4576537500000004</c:v>
                </c:pt>
                <c:pt idx="5204">
                  <c:v>5.4573006250015998</c:v>
                </c:pt>
                <c:pt idx="5205">
                  <c:v>5.4569781250015996</c:v>
                </c:pt>
                <c:pt idx="5206">
                  <c:v>5.4566074999999996</c:v>
                </c:pt>
                <c:pt idx="5207">
                  <c:v>5.4562206250015999</c:v>
                </c:pt>
                <c:pt idx="5208">
                  <c:v>5.4558749999999998</c:v>
                </c:pt>
                <c:pt idx="5209">
                  <c:v>5.4555443750016002</c:v>
                </c:pt>
                <c:pt idx="5210">
                  <c:v>5.4553874999999996</c:v>
                </c:pt>
                <c:pt idx="5211">
                  <c:v>5.4554131250015994</c:v>
                </c:pt>
                <c:pt idx="5212">
                  <c:v>5.4552418750016001</c:v>
                </c:pt>
                <c:pt idx="5213">
                  <c:v>5.455355</c:v>
                </c:pt>
                <c:pt idx="5214">
                  <c:v>5.4553124999999998</c:v>
                </c:pt>
                <c:pt idx="5215">
                  <c:v>5.4551581250016001</c:v>
                </c:pt>
                <c:pt idx="5216">
                  <c:v>5.4554487500000004</c:v>
                </c:pt>
                <c:pt idx="5217">
                  <c:v>5.4555724999999997</c:v>
                </c:pt>
                <c:pt idx="5218">
                  <c:v>5.4557862500000001</c:v>
                </c:pt>
                <c:pt idx="5219">
                  <c:v>5.4561943750015995</c:v>
                </c:pt>
                <c:pt idx="5220">
                  <c:v>5.4565225000000002</c:v>
                </c:pt>
                <c:pt idx="5221">
                  <c:v>5.4566474999999999</c:v>
                </c:pt>
                <c:pt idx="5222">
                  <c:v>5.4569831250015994</c:v>
                </c:pt>
                <c:pt idx="5223">
                  <c:v>5.4570906250015998</c:v>
                </c:pt>
                <c:pt idx="5224">
                  <c:v>5.4571268750015998</c:v>
                </c:pt>
                <c:pt idx="5225">
                  <c:v>5.4574656250015998</c:v>
                </c:pt>
                <c:pt idx="5226">
                  <c:v>5.4576475000000002</c:v>
                </c:pt>
                <c:pt idx="5227">
                  <c:v>5.4579775000000001</c:v>
                </c:pt>
                <c:pt idx="5228">
                  <c:v>5.4583568750015994</c:v>
                </c:pt>
                <c:pt idx="5229">
                  <c:v>5.4586093750015996</c:v>
                </c:pt>
                <c:pt idx="5230">
                  <c:v>5.4589337499999999</c:v>
                </c:pt>
                <c:pt idx="5231">
                  <c:v>5.45926125</c:v>
                </c:pt>
                <c:pt idx="5232">
                  <c:v>5.4595981250015999</c:v>
                </c:pt>
                <c:pt idx="5233">
                  <c:v>5.4599443750015997</c:v>
                </c:pt>
                <c:pt idx="5234">
                  <c:v>5.4602793750015994</c:v>
                </c:pt>
                <c:pt idx="5235">
                  <c:v>5.4606737499999998</c:v>
                </c:pt>
                <c:pt idx="5236">
                  <c:v>5.4610406250015995</c:v>
                </c:pt>
                <c:pt idx="5237">
                  <c:v>5.4613612500000004</c:v>
                </c:pt>
                <c:pt idx="5238">
                  <c:v>5.4617731250016002</c:v>
                </c:pt>
                <c:pt idx="5239">
                  <c:v>5.4620943750016</c:v>
                </c:pt>
                <c:pt idx="5240">
                  <c:v>5.4625012499999999</c:v>
                </c:pt>
                <c:pt idx="5241">
                  <c:v>5.4629649999999996</c:v>
                </c:pt>
                <c:pt idx="5242">
                  <c:v>5.4632868750016002</c:v>
                </c:pt>
                <c:pt idx="5243">
                  <c:v>5.4636468750015998</c:v>
                </c:pt>
                <c:pt idx="5244">
                  <c:v>5.4639949999999997</c:v>
                </c:pt>
                <c:pt idx="5245">
                  <c:v>5.4643224999999997</c:v>
                </c:pt>
                <c:pt idx="5246">
                  <c:v>5.4646812499999999</c:v>
                </c:pt>
                <c:pt idx="5247">
                  <c:v>5.4650162499999997</c:v>
                </c:pt>
                <c:pt idx="5248">
                  <c:v>5.4654006250015996</c:v>
                </c:pt>
                <c:pt idx="5249">
                  <c:v>5.4657856250016001</c:v>
                </c:pt>
                <c:pt idx="5250">
                  <c:v>5.4661524999999997</c:v>
                </c:pt>
                <c:pt idx="5251">
                  <c:v>5.4665024999999998</c:v>
                </c:pt>
                <c:pt idx="5252">
                  <c:v>5.4668225000000001</c:v>
                </c:pt>
                <c:pt idx="5253">
                  <c:v>5.4671906250015994</c:v>
                </c:pt>
                <c:pt idx="5254">
                  <c:v>5.4675781250015998</c:v>
                </c:pt>
                <c:pt idx="5255">
                  <c:v>5.4679037499999996</c:v>
                </c:pt>
                <c:pt idx="5256">
                  <c:v>5.46829375</c:v>
                </c:pt>
                <c:pt idx="5257">
                  <c:v>5.4686881250015995</c:v>
                </c:pt>
                <c:pt idx="5258">
                  <c:v>5.4690556250015998</c:v>
                </c:pt>
                <c:pt idx="5259">
                  <c:v>5.4694131250015996</c:v>
                </c:pt>
                <c:pt idx="5260">
                  <c:v>5.4697800000000001</c:v>
                </c:pt>
                <c:pt idx="5261">
                  <c:v>5.4701243750015998</c:v>
                </c:pt>
                <c:pt idx="5262">
                  <c:v>5.4704606250015999</c:v>
                </c:pt>
                <c:pt idx="5263">
                  <c:v>5.4708268750015998</c:v>
                </c:pt>
                <c:pt idx="5264">
                  <c:v>5.4711656250015999</c:v>
                </c:pt>
                <c:pt idx="5265">
                  <c:v>5.4714893750015996</c:v>
                </c:pt>
                <c:pt idx="5266">
                  <c:v>5.4718375000000004</c:v>
                </c:pt>
                <c:pt idx="5267">
                  <c:v>5.4721306250015997</c:v>
                </c:pt>
                <c:pt idx="5268">
                  <c:v>5.4724812500000004</c:v>
                </c:pt>
                <c:pt idx="5269">
                  <c:v>5.4728162500000002</c:v>
                </c:pt>
                <c:pt idx="5270">
                  <c:v>5.4731474999999996</c:v>
                </c:pt>
                <c:pt idx="5271">
                  <c:v>5.4735449999999997</c:v>
                </c:pt>
                <c:pt idx="5272">
                  <c:v>5.4739187500000002</c:v>
                </c:pt>
                <c:pt idx="5273">
                  <c:v>5.4742731250015995</c:v>
                </c:pt>
                <c:pt idx="5274">
                  <c:v>5.4746350000000001</c:v>
                </c:pt>
                <c:pt idx="5275">
                  <c:v>5.4749793750015998</c:v>
                </c:pt>
                <c:pt idx="5276">
                  <c:v>5.4753143750015996</c:v>
                </c:pt>
                <c:pt idx="5277">
                  <c:v>5.4756600000000004</c:v>
                </c:pt>
                <c:pt idx="5278">
                  <c:v>5.4760293750016</c:v>
                </c:pt>
                <c:pt idx="5279">
                  <c:v>5.4764518750016</c:v>
                </c:pt>
                <c:pt idx="5280">
                  <c:v>5.4767962499999996</c:v>
                </c:pt>
                <c:pt idx="5281">
                  <c:v>5.4771524999999999</c:v>
                </c:pt>
                <c:pt idx="5282">
                  <c:v>5.4775024999999999</c:v>
                </c:pt>
                <c:pt idx="5283">
                  <c:v>5.4778331250015997</c:v>
                </c:pt>
                <c:pt idx="5284">
                  <c:v>5.4781599999999999</c:v>
                </c:pt>
                <c:pt idx="5285">
                  <c:v>5.4785399999999997</c:v>
                </c:pt>
                <c:pt idx="5286">
                  <c:v>5.4788837499999996</c:v>
                </c:pt>
                <c:pt idx="5287">
                  <c:v>5.4792737499999999</c:v>
                </c:pt>
                <c:pt idx="5288">
                  <c:v>5.4795956250015996</c:v>
                </c:pt>
                <c:pt idx="5289">
                  <c:v>5.4799268750015999</c:v>
                </c:pt>
                <c:pt idx="5290">
                  <c:v>5.4802556250015995</c:v>
                </c:pt>
                <c:pt idx="5291">
                  <c:v>5.4805881250016002</c:v>
                </c:pt>
                <c:pt idx="5292">
                  <c:v>5.4809468750015995</c:v>
                </c:pt>
                <c:pt idx="5293">
                  <c:v>5.4813337500000001</c:v>
                </c:pt>
                <c:pt idx="5294">
                  <c:v>5.4816593750016001</c:v>
                </c:pt>
                <c:pt idx="5295">
                  <c:v>5.48199375</c:v>
                </c:pt>
                <c:pt idx="5296">
                  <c:v>5.4824025000000001</c:v>
                </c:pt>
                <c:pt idx="5297">
                  <c:v>5.4827925000000004</c:v>
                </c:pt>
                <c:pt idx="5298">
                  <c:v>5.4831668750015998</c:v>
                </c:pt>
                <c:pt idx="5299">
                  <c:v>5.4835587500000003</c:v>
                </c:pt>
                <c:pt idx="5300">
                  <c:v>5.4839756250015999</c:v>
                </c:pt>
                <c:pt idx="5301">
                  <c:v>5.4843393750015998</c:v>
                </c:pt>
                <c:pt idx="5302">
                  <c:v>5.4847393750015998</c:v>
                </c:pt>
                <c:pt idx="5303">
                  <c:v>5.4850637500000001</c:v>
                </c:pt>
                <c:pt idx="5304">
                  <c:v>5.4854000000000003</c:v>
                </c:pt>
                <c:pt idx="5305">
                  <c:v>5.4857300000000002</c:v>
                </c:pt>
                <c:pt idx="5306">
                  <c:v>5.4860881250015998</c:v>
                </c:pt>
                <c:pt idx="5307">
                  <c:v>5.4865293750015995</c:v>
                </c:pt>
                <c:pt idx="5308">
                  <c:v>5.4868956250015994</c:v>
                </c:pt>
                <c:pt idx="5309">
                  <c:v>5.4872168750016002</c:v>
                </c:pt>
                <c:pt idx="5310">
                  <c:v>5.4875931250015997</c:v>
                </c:pt>
                <c:pt idx="5311">
                  <c:v>5.4879712500000002</c:v>
                </c:pt>
                <c:pt idx="5312">
                  <c:v>5.4883143750015995</c:v>
                </c:pt>
                <c:pt idx="5313">
                  <c:v>5.4886425000000001</c:v>
                </c:pt>
                <c:pt idx="5314">
                  <c:v>5.4890650000000001</c:v>
                </c:pt>
                <c:pt idx="5315">
                  <c:v>5.4894856250016</c:v>
                </c:pt>
                <c:pt idx="5316">
                  <c:v>5.489865</c:v>
                </c:pt>
                <c:pt idx="5317">
                  <c:v>5.4902662500000003</c:v>
                </c:pt>
                <c:pt idx="5318">
                  <c:v>5.4906231250015995</c:v>
                </c:pt>
                <c:pt idx="5319">
                  <c:v>5.4909843750015996</c:v>
                </c:pt>
                <c:pt idx="5320">
                  <c:v>5.4913125000000003</c:v>
                </c:pt>
                <c:pt idx="5321">
                  <c:v>5.4917443750016002</c:v>
                </c:pt>
                <c:pt idx="5322">
                  <c:v>5.4921068750015998</c:v>
                </c:pt>
                <c:pt idx="5323">
                  <c:v>5.4924774999999997</c:v>
                </c:pt>
                <c:pt idx="5324">
                  <c:v>5.4928024999999998</c:v>
                </c:pt>
                <c:pt idx="5325">
                  <c:v>5.4932425</c:v>
                </c:pt>
                <c:pt idx="5326">
                  <c:v>5.49367625</c:v>
                </c:pt>
                <c:pt idx="5327">
                  <c:v>5.4940381250015999</c:v>
                </c:pt>
                <c:pt idx="5328">
                  <c:v>5.4944224999999998</c:v>
                </c:pt>
                <c:pt idx="5329">
                  <c:v>5.4947825000000003</c:v>
                </c:pt>
                <c:pt idx="5330">
                  <c:v>5.4952243750015999</c:v>
                </c:pt>
                <c:pt idx="5331">
                  <c:v>5.4956218750015999</c:v>
                </c:pt>
                <c:pt idx="5332">
                  <c:v>5.4959931250015996</c:v>
                </c:pt>
                <c:pt idx="5333">
                  <c:v>5.4964081250015999</c:v>
                </c:pt>
                <c:pt idx="5334">
                  <c:v>5.4967699999999997</c:v>
                </c:pt>
                <c:pt idx="5335">
                  <c:v>5.4971793750015996</c:v>
                </c:pt>
                <c:pt idx="5336">
                  <c:v>5.49757125</c:v>
                </c:pt>
                <c:pt idx="5337">
                  <c:v>5.4979812499999996</c:v>
                </c:pt>
                <c:pt idx="5338">
                  <c:v>5.4983193750016</c:v>
                </c:pt>
                <c:pt idx="5339">
                  <c:v>5.4986793750015996</c:v>
                </c:pt>
                <c:pt idx="5340">
                  <c:v>5.4990218750016</c:v>
                </c:pt>
                <c:pt idx="5341">
                  <c:v>5.4993918750016002</c:v>
                </c:pt>
                <c:pt idx="5342">
                  <c:v>5.4997350000000003</c:v>
                </c:pt>
                <c:pt idx="5343">
                  <c:v>5.5000806250015994</c:v>
                </c:pt>
                <c:pt idx="5344">
                  <c:v>5.5004387499999998</c:v>
                </c:pt>
                <c:pt idx="5345">
                  <c:v>5.5008499999999998</c:v>
                </c:pt>
                <c:pt idx="5346">
                  <c:v>5.5011893750015997</c:v>
                </c:pt>
                <c:pt idx="5347">
                  <c:v>5.50153625</c:v>
                </c:pt>
                <c:pt idx="5348">
                  <c:v>5.5018599999999998</c:v>
                </c:pt>
                <c:pt idx="5349">
                  <c:v>5.5022343750016001</c:v>
                </c:pt>
                <c:pt idx="5350">
                  <c:v>5.5026381250015994</c:v>
                </c:pt>
                <c:pt idx="5351">
                  <c:v>5.5029874999999997</c:v>
                </c:pt>
                <c:pt idx="5352">
                  <c:v>5.5034006250015999</c:v>
                </c:pt>
                <c:pt idx="5353">
                  <c:v>5.5037250000000002</c:v>
                </c:pt>
                <c:pt idx="5354">
                  <c:v>5.5040537499999997</c:v>
                </c:pt>
                <c:pt idx="5355">
                  <c:v>5.50437625</c:v>
                </c:pt>
                <c:pt idx="5356">
                  <c:v>5.5047600000000001</c:v>
                </c:pt>
                <c:pt idx="5357">
                  <c:v>5.5051993750015997</c:v>
                </c:pt>
                <c:pt idx="5358">
                  <c:v>5.5055449999999997</c:v>
                </c:pt>
                <c:pt idx="5359">
                  <c:v>5.5058862499999996</c:v>
                </c:pt>
                <c:pt idx="5360">
                  <c:v>5.5062724999999997</c:v>
                </c:pt>
                <c:pt idx="5361">
                  <c:v>5.5066381250015999</c:v>
                </c:pt>
                <c:pt idx="5362">
                  <c:v>5.5069768750015999</c:v>
                </c:pt>
                <c:pt idx="5363">
                  <c:v>5.5073268750016</c:v>
                </c:pt>
                <c:pt idx="5364">
                  <c:v>5.5076893750015996</c:v>
                </c:pt>
                <c:pt idx="5365">
                  <c:v>5.5080212499999996</c:v>
                </c:pt>
                <c:pt idx="5366">
                  <c:v>5.5084062500000002</c:v>
                </c:pt>
                <c:pt idx="5367">
                  <c:v>5.5087418750015997</c:v>
                </c:pt>
                <c:pt idx="5368">
                  <c:v>5.5090975000000002</c:v>
                </c:pt>
                <c:pt idx="5369">
                  <c:v>5.5095256250015998</c:v>
                </c:pt>
                <c:pt idx="5370">
                  <c:v>5.5099225000000001</c:v>
                </c:pt>
                <c:pt idx="5371">
                  <c:v>5.5102662499999999</c:v>
                </c:pt>
                <c:pt idx="5372">
                  <c:v>5.5105968750015997</c:v>
                </c:pt>
                <c:pt idx="5373">
                  <c:v>5.5109599999999999</c:v>
                </c:pt>
                <c:pt idx="5374">
                  <c:v>5.5113700000000003</c:v>
                </c:pt>
                <c:pt idx="5375">
                  <c:v>5.5117124999999998</c:v>
                </c:pt>
                <c:pt idx="5376">
                  <c:v>5.5121225000000003</c:v>
                </c:pt>
                <c:pt idx="5377">
                  <c:v>5.5124793750015995</c:v>
                </c:pt>
                <c:pt idx="5378">
                  <c:v>5.5128462499999999</c:v>
                </c:pt>
                <c:pt idx="5379">
                  <c:v>5.51319625</c:v>
                </c:pt>
                <c:pt idx="5380">
                  <c:v>5.5135443750016</c:v>
                </c:pt>
                <c:pt idx="5381">
                  <c:v>5.5139381250015997</c:v>
                </c:pt>
                <c:pt idx="5382">
                  <c:v>5.5143149999999999</c:v>
                </c:pt>
                <c:pt idx="5383">
                  <c:v>5.5146443750016001</c:v>
                </c:pt>
                <c:pt idx="5384">
                  <c:v>5.5150093750015996</c:v>
                </c:pt>
                <c:pt idx="5385">
                  <c:v>5.5153906250015998</c:v>
                </c:pt>
                <c:pt idx="5386">
                  <c:v>5.5157981250015995</c:v>
                </c:pt>
                <c:pt idx="5387">
                  <c:v>5.5161212500000003</c:v>
                </c:pt>
                <c:pt idx="5388">
                  <c:v>5.5165437500000003</c:v>
                </c:pt>
                <c:pt idx="5389">
                  <c:v>5.5169593750015995</c:v>
                </c:pt>
                <c:pt idx="5390">
                  <c:v>5.5173256250015994</c:v>
                </c:pt>
                <c:pt idx="5391">
                  <c:v>5.5177118750015994</c:v>
                </c:pt>
                <c:pt idx="5392">
                  <c:v>5.5180556250016002</c:v>
                </c:pt>
                <c:pt idx="5393">
                  <c:v>5.5184625</c:v>
                </c:pt>
                <c:pt idx="5394">
                  <c:v>5.5187868750015996</c:v>
                </c:pt>
                <c:pt idx="5395">
                  <c:v>5.5191281250015995</c:v>
                </c:pt>
                <c:pt idx="5396">
                  <c:v>5.5194587500000001</c:v>
                </c:pt>
                <c:pt idx="5397">
                  <c:v>5.5198006250015998</c:v>
                </c:pt>
                <c:pt idx="5398">
                  <c:v>5.5202031250015997</c:v>
                </c:pt>
                <c:pt idx="5399">
                  <c:v>5.5205612500000001</c:v>
                </c:pt>
                <c:pt idx="5400">
                  <c:v>5.5209200000000003</c:v>
                </c:pt>
                <c:pt idx="5401">
                  <c:v>5.5212706250016002</c:v>
                </c:pt>
                <c:pt idx="5402">
                  <c:v>5.5216018750015996</c:v>
                </c:pt>
                <c:pt idx="5403">
                  <c:v>5.5219518750015997</c:v>
                </c:pt>
                <c:pt idx="5404">
                  <c:v>5.5222756250015994</c:v>
                </c:pt>
                <c:pt idx="5405">
                  <c:v>5.5225974999999998</c:v>
                </c:pt>
                <c:pt idx="5406">
                  <c:v>5.5229262500000003</c:v>
                </c:pt>
                <c:pt idx="5407">
                  <c:v>5.52328375</c:v>
                </c:pt>
                <c:pt idx="5408">
                  <c:v>5.5236706250015999</c:v>
                </c:pt>
                <c:pt idx="5409">
                  <c:v>5.5240524999999998</c:v>
                </c:pt>
                <c:pt idx="5410">
                  <c:v>5.5243881250015994</c:v>
                </c:pt>
                <c:pt idx="5411">
                  <c:v>5.5247468750015996</c:v>
                </c:pt>
                <c:pt idx="5412">
                  <c:v>5.5250887500000001</c:v>
                </c:pt>
                <c:pt idx="5413">
                  <c:v>5.5254231250016002</c:v>
                </c:pt>
                <c:pt idx="5414">
                  <c:v>5.5258256250016</c:v>
                </c:pt>
                <c:pt idx="5415">
                  <c:v>5.5262312500000004</c:v>
                </c:pt>
                <c:pt idx="5416">
                  <c:v>5.5266143750015999</c:v>
                </c:pt>
                <c:pt idx="5417">
                  <c:v>5.5269468750015998</c:v>
                </c:pt>
                <c:pt idx="5418">
                  <c:v>5.5272831250015999</c:v>
                </c:pt>
                <c:pt idx="5419">
                  <c:v>5.5277200000000004</c:v>
                </c:pt>
                <c:pt idx="5420">
                  <c:v>5.5280737499999999</c:v>
                </c:pt>
                <c:pt idx="5421">
                  <c:v>5.5283981250015994</c:v>
                </c:pt>
                <c:pt idx="5422">
                  <c:v>5.52882125</c:v>
                </c:pt>
                <c:pt idx="5423">
                  <c:v>5.5291606250015999</c:v>
                </c:pt>
                <c:pt idx="5424">
                  <c:v>5.5295243750015999</c:v>
                </c:pt>
                <c:pt idx="5425">
                  <c:v>5.5298887499999996</c:v>
                </c:pt>
                <c:pt idx="5426">
                  <c:v>5.5302893750016002</c:v>
                </c:pt>
                <c:pt idx="5427">
                  <c:v>5.5306381250015999</c:v>
                </c:pt>
                <c:pt idx="5428">
                  <c:v>5.5310318750015997</c:v>
                </c:pt>
                <c:pt idx="5429">
                  <c:v>5.5314043750015998</c:v>
                </c:pt>
                <c:pt idx="5430">
                  <c:v>5.5317793750015998</c:v>
                </c:pt>
                <c:pt idx="5431">
                  <c:v>5.5321012500000002</c:v>
                </c:pt>
                <c:pt idx="5432">
                  <c:v>5.5324237500000004</c:v>
                </c:pt>
                <c:pt idx="5433">
                  <c:v>5.5327812500000002</c:v>
                </c:pt>
                <c:pt idx="5434">
                  <c:v>5.5331175000000004</c:v>
                </c:pt>
                <c:pt idx="5435">
                  <c:v>5.5335106250015995</c:v>
                </c:pt>
                <c:pt idx="5436">
                  <c:v>5.5338387500000001</c:v>
                </c:pt>
                <c:pt idx="5437">
                  <c:v>5.5341912500000001</c:v>
                </c:pt>
                <c:pt idx="5438">
                  <c:v>5.5345806250015999</c:v>
                </c:pt>
                <c:pt idx="5439">
                  <c:v>5.5349362500000003</c:v>
                </c:pt>
                <c:pt idx="5440">
                  <c:v>5.5353712499999999</c:v>
                </c:pt>
                <c:pt idx="5441">
                  <c:v>5.5357450000000004</c:v>
                </c:pt>
                <c:pt idx="5442">
                  <c:v>5.5360756250016001</c:v>
                </c:pt>
                <c:pt idx="5443">
                  <c:v>5.5363974999999996</c:v>
                </c:pt>
                <c:pt idx="5444">
                  <c:v>5.5367256250015995</c:v>
                </c:pt>
                <c:pt idx="5445">
                  <c:v>5.5370549999999996</c:v>
                </c:pt>
                <c:pt idx="5446">
                  <c:v>5.53743125</c:v>
                </c:pt>
                <c:pt idx="5447">
                  <c:v>5.5377725</c:v>
                </c:pt>
                <c:pt idx="5448">
                  <c:v>5.5381431250016</c:v>
                </c:pt>
                <c:pt idx="5449">
                  <c:v>5.5385299999999997</c:v>
                </c:pt>
                <c:pt idx="5450">
                  <c:v>5.5389668750015995</c:v>
                </c:pt>
                <c:pt idx="5451">
                  <c:v>5.5393031250015996</c:v>
                </c:pt>
                <c:pt idx="5452">
                  <c:v>5.5396781250015996</c:v>
                </c:pt>
                <c:pt idx="5453">
                  <c:v>5.5400381250016002</c:v>
                </c:pt>
                <c:pt idx="5454">
                  <c:v>5.5403756250015999</c:v>
                </c:pt>
                <c:pt idx="5455">
                  <c:v>5.54073875</c:v>
                </c:pt>
                <c:pt idx="5456">
                  <c:v>5.5410856250015996</c:v>
                </c:pt>
                <c:pt idx="5457">
                  <c:v>5.54142125</c:v>
                </c:pt>
                <c:pt idx="5458">
                  <c:v>5.5418043750015995</c:v>
                </c:pt>
                <c:pt idx="5459">
                  <c:v>5.5421456250015995</c:v>
                </c:pt>
                <c:pt idx="5460">
                  <c:v>5.5424662500000004</c:v>
                </c:pt>
                <c:pt idx="5461">
                  <c:v>5.5428018750015999</c:v>
                </c:pt>
                <c:pt idx="5462">
                  <c:v>5.5431218750015994</c:v>
                </c:pt>
                <c:pt idx="5463">
                  <c:v>5.5434993750016002</c:v>
                </c:pt>
                <c:pt idx="5464">
                  <c:v>5.5439181250015999</c:v>
                </c:pt>
                <c:pt idx="5465">
                  <c:v>5.5442618750015997</c:v>
                </c:pt>
                <c:pt idx="5466">
                  <c:v>5.5446074999999997</c:v>
                </c:pt>
                <c:pt idx="5467">
                  <c:v>5.5449725000000001</c:v>
                </c:pt>
                <c:pt idx="5468">
                  <c:v>5.5453299999999999</c:v>
                </c:pt>
                <c:pt idx="5469">
                  <c:v>5.5456543750015994</c:v>
                </c:pt>
                <c:pt idx="5470">
                  <c:v>5.5460506250016</c:v>
                </c:pt>
                <c:pt idx="5471">
                  <c:v>5.5464018750015995</c:v>
                </c:pt>
                <c:pt idx="5472">
                  <c:v>5.5467831250015998</c:v>
                </c:pt>
                <c:pt idx="5473">
                  <c:v>5.5471581250015998</c:v>
                </c:pt>
                <c:pt idx="5474">
                  <c:v>5.5475262499999998</c:v>
                </c:pt>
                <c:pt idx="5475">
                  <c:v>5.5478987499999999</c:v>
                </c:pt>
                <c:pt idx="5476">
                  <c:v>5.5482762499999998</c:v>
                </c:pt>
                <c:pt idx="5477">
                  <c:v>5.5486624999999998</c:v>
                </c:pt>
                <c:pt idx="5478">
                  <c:v>5.5489937500000002</c:v>
                </c:pt>
                <c:pt idx="5479">
                  <c:v>5.5493924999999997</c:v>
                </c:pt>
                <c:pt idx="5480">
                  <c:v>5.5497325000000002</c:v>
                </c:pt>
                <c:pt idx="5481">
                  <c:v>5.5501050000000003</c:v>
                </c:pt>
                <c:pt idx="5482">
                  <c:v>5.5504325000000003</c:v>
                </c:pt>
                <c:pt idx="5483">
                  <c:v>5.5508006250015995</c:v>
                </c:pt>
                <c:pt idx="5484">
                  <c:v>5.5512068750015997</c:v>
                </c:pt>
                <c:pt idx="5485">
                  <c:v>5.5516043750015998</c:v>
                </c:pt>
                <c:pt idx="5486">
                  <c:v>5.5519499999999997</c:v>
                </c:pt>
                <c:pt idx="5487">
                  <c:v>5.5523474999999998</c:v>
                </c:pt>
                <c:pt idx="5488">
                  <c:v>5.5526968750016001</c:v>
                </c:pt>
                <c:pt idx="5489">
                  <c:v>5.5530993750016</c:v>
                </c:pt>
                <c:pt idx="5490">
                  <c:v>5.5534237500000003</c:v>
                </c:pt>
                <c:pt idx="5491">
                  <c:v>5.5537881250016001</c:v>
                </c:pt>
                <c:pt idx="5492">
                  <c:v>5.5541493750016002</c:v>
                </c:pt>
                <c:pt idx="5493">
                  <c:v>5.5545506250015997</c:v>
                </c:pt>
                <c:pt idx="5494">
                  <c:v>5.5548875000000004</c:v>
                </c:pt>
                <c:pt idx="5495">
                  <c:v>5.5552425000000003</c:v>
                </c:pt>
                <c:pt idx="5496">
                  <c:v>5.5556074999999998</c:v>
                </c:pt>
                <c:pt idx="5497">
                  <c:v>5.5559462499999999</c:v>
                </c:pt>
                <c:pt idx="5498">
                  <c:v>5.5563281250015999</c:v>
                </c:pt>
                <c:pt idx="5499">
                  <c:v>5.5566725000000003</c:v>
                </c:pt>
                <c:pt idx="5500">
                  <c:v>5.5570537499999997</c:v>
                </c:pt>
                <c:pt idx="5501">
                  <c:v>5.5573781250016001</c:v>
                </c:pt>
                <c:pt idx="5502">
                  <c:v>5.5577006250015994</c:v>
                </c:pt>
                <c:pt idx="5503">
                  <c:v>5.5580999999999996</c:v>
                </c:pt>
                <c:pt idx="5504">
                  <c:v>5.5584812499999998</c:v>
                </c:pt>
                <c:pt idx="5505">
                  <c:v>5.5588231250015996</c:v>
                </c:pt>
                <c:pt idx="5506">
                  <c:v>5.5591681250015998</c:v>
                </c:pt>
                <c:pt idx="5507">
                  <c:v>5.5596243750015999</c:v>
                </c:pt>
                <c:pt idx="5508">
                  <c:v>5.5592381250015999</c:v>
                </c:pt>
                <c:pt idx="5509">
                  <c:v>5.5589181250015995</c:v>
                </c:pt>
                <c:pt idx="5510">
                  <c:v>5.5585593750015994</c:v>
                </c:pt>
                <c:pt idx="5511">
                  <c:v>5.5582231250016001</c:v>
                </c:pt>
                <c:pt idx="5512">
                  <c:v>5.5578043750015995</c:v>
                </c:pt>
                <c:pt idx="5513">
                  <c:v>5.5573800000000002</c:v>
                </c:pt>
                <c:pt idx="5514">
                  <c:v>5.5569550000000003</c:v>
                </c:pt>
                <c:pt idx="5515">
                  <c:v>5.5565974999999996</c:v>
                </c:pt>
                <c:pt idx="5516">
                  <c:v>5.5561962500000002</c:v>
                </c:pt>
                <c:pt idx="5517">
                  <c:v>5.5558231250015995</c:v>
                </c:pt>
                <c:pt idx="5518">
                  <c:v>5.5554387500000004</c:v>
                </c:pt>
                <c:pt idx="5519">
                  <c:v>5.5553612499999998</c:v>
                </c:pt>
                <c:pt idx="5520">
                  <c:v>5.5557356250016001</c:v>
                </c:pt>
                <c:pt idx="5521">
                  <c:v>5.5558125</c:v>
                </c:pt>
                <c:pt idx="5522">
                  <c:v>5.5561956250015996</c:v>
                </c:pt>
                <c:pt idx="5523">
                  <c:v>5.5565162499999996</c:v>
                </c:pt>
                <c:pt idx="5524">
                  <c:v>5.5567981250015999</c:v>
                </c:pt>
                <c:pt idx="5525">
                  <c:v>5.55692875</c:v>
                </c:pt>
                <c:pt idx="5526">
                  <c:v>5.5572818750015998</c:v>
                </c:pt>
                <c:pt idx="5527">
                  <c:v>5.5575562500000002</c:v>
                </c:pt>
                <c:pt idx="5528">
                  <c:v>5.5578456250016002</c:v>
                </c:pt>
                <c:pt idx="5529">
                  <c:v>5.5581224999999996</c:v>
                </c:pt>
                <c:pt idx="5530">
                  <c:v>5.5584468750016001</c:v>
                </c:pt>
                <c:pt idx="5531">
                  <c:v>5.5587875000000002</c:v>
                </c:pt>
                <c:pt idx="5532">
                  <c:v>5.5590931250016</c:v>
                </c:pt>
                <c:pt idx="5533">
                  <c:v>5.5594543750016001</c:v>
                </c:pt>
                <c:pt idx="5534">
                  <c:v>5.5598318750016</c:v>
                </c:pt>
                <c:pt idx="5535">
                  <c:v>5.5602324999999997</c:v>
                </c:pt>
                <c:pt idx="5536">
                  <c:v>5.5605706250016</c:v>
                </c:pt>
                <c:pt idx="5537">
                  <c:v>5.56088</c:v>
                </c:pt>
                <c:pt idx="5538">
                  <c:v>5.5612331250015998</c:v>
                </c:pt>
                <c:pt idx="5539">
                  <c:v>5.5615800000000002</c:v>
                </c:pt>
                <c:pt idx="5540">
                  <c:v>5.5619156250015998</c:v>
                </c:pt>
                <c:pt idx="5541">
                  <c:v>5.5622631250015999</c:v>
                </c:pt>
                <c:pt idx="5542">
                  <c:v>5.5626125000000002</c:v>
                </c:pt>
                <c:pt idx="5543">
                  <c:v>5.5629418750015995</c:v>
                </c:pt>
                <c:pt idx="5544">
                  <c:v>5.5632718750015995</c:v>
                </c:pt>
                <c:pt idx="5545">
                  <c:v>5.5636287500000003</c:v>
                </c:pt>
                <c:pt idx="5546">
                  <c:v>5.5640312500000002</c:v>
                </c:pt>
                <c:pt idx="5547">
                  <c:v>5.5643862500000001</c:v>
                </c:pt>
                <c:pt idx="5548">
                  <c:v>5.5647237499999997</c:v>
                </c:pt>
                <c:pt idx="5549">
                  <c:v>5.5650718750015997</c:v>
                </c:pt>
                <c:pt idx="5550">
                  <c:v>5.5653981250015994</c:v>
                </c:pt>
                <c:pt idx="5551">
                  <c:v>5.5658018750015996</c:v>
                </c:pt>
                <c:pt idx="5552">
                  <c:v>5.5662281250015999</c:v>
                </c:pt>
                <c:pt idx="5553">
                  <c:v>5.5666287499999996</c:v>
                </c:pt>
                <c:pt idx="5554">
                  <c:v>5.5670500000000001</c:v>
                </c:pt>
                <c:pt idx="5555">
                  <c:v>5.5674950000000001</c:v>
                </c:pt>
                <c:pt idx="5556">
                  <c:v>5.5678481250015999</c:v>
                </c:pt>
                <c:pt idx="5557">
                  <c:v>5.5682331250015995</c:v>
                </c:pt>
                <c:pt idx="5558">
                  <c:v>5.5685543750016002</c:v>
                </c:pt>
                <c:pt idx="5559">
                  <c:v>5.5689475000000002</c:v>
                </c:pt>
                <c:pt idx="5560">
                  <c:v>5.5693743750015994</c:v>
                </c:pt>
                <c:pt idx="5561">
                  <c:v>5.5697106250015995</c:v>
                </c:pt>
                <c:pt idx="5562">
                  <c:v>5.5701062500000003</c:v>
                </c:pt>
                <c:pt idx="5563">
                  <c:v>5.5704450000000003</c:v>
                </c:pt>
                <c:pt idx="5564">
                  <c:v>5.57081625</c:v>
                </c:pt>
                <c:pt idx="5565">
                  <c:v>5.5711362500000003</c:v>
                </c:pt>
                <c:pt idx="5566">
                  <c:v>5.5714649999999999</c:v>
                </c:pt>
                <c:pt idx="5567">
                  <c:v>5.5717993750015999</c:v>
                </c:pt>
                <c:pt idx="5568">
                  <c:v>5.5722037499999999</c:v>
                </c:pt>
                <c:pt idx="5569">
                  <c:v>5.5725843750015995</c:v>
                </c:pt>
                <c:pt idx="5570">
                  <c:v>5.5729443750016001</c:v>
                </c:pt>
                <c:pt idx="5571">
                  <c:v>5.5733312499999998</c:v>
                </c:pt>
                <c:pt idx="5572">
                  <c:v>5.57365625</c:v>
                </c:pt>
                <c:pt idx="5573">
                  <c:v>5.5739856250016002</c:v>
                </c:pt>
                <c:pt idx="5574">
                  <c:v>5.5743831250015994</c:v>
                </c:pt>
                <c:pt idx="5575">
                  <c:v>5.5747106250015994</c:v>
                </c:pt>
                <c:pt idx="5576">
                  <c:v>5.5750918750015996</c:v>
                </c:pt>
                <c:pt idx="5577">
                  <c:v>5.5754768750016002</c:v>
                </c:pt>
                <c:pt idx="5578">
                  <c:v>5.5758824999999996</c:v>
                </c:pt>
                <c:pt idx="5579">
                  <c:v>5.57623625</c:v>
                </c:pt>
                <c:pt idx="5580">
                  <c:v>5.5765593750016</c:v>
                </c:pt>
                <c:pt idx="5581">
                  <c:v>5.5769062500000004</c:v>
                </c:pt>
                <c:pt idx="5582">
                  <c:v>5.5772918750015998</c:v>
                </c:pt>
                <c:pt idx="5583">
                  <c:v>5.5776674999999996</c:v>
                </c:pt>
                <c:pt idx="5584">
                  <c:v>5.5780068750015994</c:v>
                </c:pt>
                <c:pt idx="5585">
                  <c:v>5.5783587499999996</c:v>
                </c:pt>
                <c:pt idx="5586">
                  <c:v>5.5787612500000003</c:v>
                </c:pt>
                <c:pt idx="5587">
                  <c:v>5.5791149999999998</c:v>
                </c:pt>
                <c:pt idx="5588">
                  <c:v>5.5794750000000004</c:v>
                </c:pt>
                <c:pt idx="5589">
                  <c:v>5.5798506250016002</c:v>
                </c:pt>
                <c:pt idx="5590">
                  <c:v>5.5802656250015996</c:v>
                </c:pt>
                <c:pt idx="5591">
                  <c:v>5.5806106250015999</c:v>
                </c:pt>
                <c:pt idx="5592">
                  <c:v>5.5809331250016001</c:v>
                </c:pt>
                <c:pt idx="5593">
                  <c:v>5.5812581250015993</c:v>
                </c:pt>
                <c:pt idx="5594">
                  <c:v>5.5816362499999999</c:v>
                </c:pt>
                <c:pt idx="5595">
                  <c:v>5.5820231250015997</c:v>
                </c:pt>
                <c:pt idx="5596">
                  <c:v>5.5823856250016002</c:v>
                </c:pt>
                <c:pt idx="5597">
                  <c:v>5.5827187499999997</c:v>
                </c:pt>
                <c:pt idx="5598">
                  <c:v>5.58306375</c:v>
                </c:pt>
                <c:pt idx="5599">
                  <c:v>5.5834031250015999</c:v>
                </c:pt>
                <c:pt idx="5600">
                  <c:v>5.5838018750015994</c:v>
                </c:pt>
                <c:pt idx="5601">
                  <c:v>5.58414375</c:v>
                </c:pt>
                <c:pt idx="5602">
                  <c:v>5.5845806250015997</c:v>
                </c:pt>
                <c:pt idx="5603">
                  <c:v>5.5849606250015995</c:v>
                </c:pt>
                <c:pt idx="5604">
                  <c:v>5.5852868750016</c:v>
                </c:pt>
                <c:pt idx="5605">
                  <c:v>5.5856418750015999</c:v>
                </c:pt>
                <c:pt idx="5606">
                  <c:v>5.5860493750015996</c:v>
                </c:pt>
                <c:pt idx="5607">
                  <c:v>5.5864143750016</c:v>
                </c:pt>
                <c:pt idx="5608">
                  <c:v>5.5867718750015998</c:v>
                </c:pt>
                <c:pt idx="5609">
                  <c:v>5.58714625</c:v>
                </c:pt>
                <c:pt idx="5610">
                  <c:v>5.5875718750015997</c:v>
                </c:pt>
                <c:pt idx="5611">
                  <c:v>5.5879381250015996</c:v>
                </c:pt>
                <c:pt idx="5612">
                  <c:v>5.5882693750015999</c:v>
                </c:pt>
                <c:pt idx="5613">
                  <c:v>5.5886356250015998</c:v>
                </c:pt>
                <c:pt idx="5614">
                  <c:v>5.5889743750015999</c:v>
                </c:pt>
                <c:pt idx="5615">
                  <c:v>5.5894050000000002</c:v>
                </c:pt>
                <c:pt idx="5616">
                  <c:v>5.5898262499999998</c:v>
                </c:pt>
                <c:pt idx="5617">
                  <c:v>5.5901993750015997</c:v>
                </c:pt>
                <c:pt idx="5618">
                  <c:v>5.5905374999999999</c:v>
                </c:pt>
                <c:pt idx="5619">
                  <c:v>5.5908656250015998</c:v>
                </c:pt>
                <c:pt idx="5620">
                  <c:v>5.5911862499999998</c:v>
                </c:pt>
                <c:pt idx="5621">
                  <c:v>5.5915231250015998</c:v>
                </c:pt>
                <c:pt idx="5622">
                  <c:v>5.5918524999999999</c:v>
                </c:pt>
                <c:pt idx="5623">
                  <c:v>5.5921856250015995</c:v>
                </c:pt>
                <c:pt idx="5624">
                  <c:v>5.5923631250015999</c:v>
                </c:pt>
                <c:pt idx="5625">
                  <c:v>5.5924462500000001</c:v>
                </c:pt>
                <c:pt idx="5626">
                  <c:v>5.5927756250015994</c:v>
                </c:pt>
                <c:pt idx="5627">
                  <c:v>5.5931199999999999</c:v>
                </c:pt>
                <c:pt idx="5628">
                  <c:v>5.5934481250015997</c:v>
                </c:pt>
                <c:pt idx="5629">
                  <c:v>5.5937706250015999</c:v>
                </c:pt>
                <c:pt idx="5630">
                  <c:v>5.5941231250015999</c:v>
                </c:pt>
                <c:pt idx="5631">
                  <c:v>5.5944506250016</c:v>
                </c:pt>
                <c:pt idx="5632">
                  <c:v>5.5947918750015999</c:v>
                </c:pt>
                <c:pt idx="5633">
                  <c:v>5.5951568750015994</c:v>
                </c:pt>
                <c:pt idx="5634">
                  <c:v>5.59552125</c:v>
                </c:pt>
                <c:pt idx="5635">
                  <c:v>5.5959237499999999</c:v>
                </c:pt>
                <c:pt idx="5636">
                  <c:v>5.5963056250015999</c:v>
                </c:pt>
                <c:pt idx="5637">
                  <c:v>5.5966268750015997</c:v>
                </c:pt>
                <c:pt idx="5638">
                  <c:v>5.5969724999999997</c:v>
                </c:pt>
                <c:pt idx="5639">
                  <c:v>5.5973268750015999</c:v>
                </c:pt>
                <c:pt idx="5640">
                  <c:v>5.5975368750015999</c:v>
                </c:pt>
                <c:pt idx="5641">
                  <c:v>5.5978743750015996</c:v>
                </c:pt>
                <c:pt idx="5642">
                  <c:v>5.5982012499999998</c:v>
                </c:pt>
                <c:pt idx="5643">
                  <c:v>5.5985556250016</c:v>
                </c:pt>
                <c:pt idx="5644">
                  <c:v>5.5988918750016001</c:v>
                </c:pt>
                <c:pt idx="5645">
                  <c:v>5.5992537499999999</c:v>
                </c:pt>
                <c:pt idx="5646">
                  <c:v>5.5996568750015996</c:v>
                </c:pt>
                <c:pt idx="5647">
                  <c:v>5.6000037499999999</c:v>
                </c:pt>
                <c:pt idx="5648">
                  <c:v>5.6003674999999999</c:v>
                </c:pt>
                <c:pt idx="5649">
                  <c:v>5.6007049999999996</c:v>
                </c:pt>
                <c:pt idx="5650">
                  <c:v>5.6010875000000002</c:v>
                </c:pt>
                <c:pt idx="5651">
                  <c:v>5.6014768750016</c:v>
                </c:pt>
                <c:pt idx="5652">
                  <c:v>5.6018074999999996</c:v>
                </c:pt>
                <c:pt idx="5653">
                  <c:v>5.6022218750016002</c:v>
                </c:pt>
                <c:pt idx="5654">
                  <c:v>5.6025662499999997</c:v>
                </c:pt>
                <c:pt idx="5655">
                  <c:v>5.6028993750015994</c:v>
                </c:pt>
                <c:pt idx="5656">
                  <c:v>5.6032599999999997</c:v>
                </c:pt>
                <c:pt idx="5657">
                  <c:v>5.6036206250016001</c:v>
                </c:pt>
                <c:pt idx="5658">
                  <c:v>5.6040337500000001</c:v>
                </c:pt>
                <c:pt idx="5659">
                  <c:v>5.6043893750015998</c:v>
                </c:pt>
                <c:pt idx="5660">
                  <c:v>5.6047218750015997</c:v>
                </c:pt>
                <c:pt idx="5661">
                  <c:v>5.6051006250016</c:v>
                </c:pt>
                <c:pt idx="5662">
                  <c:v>5.6054500000000003</c:v>
                </c:pt>
                <c:pt idx="5663">
                  <c:v>5.6058174999999997</c:v>
                </c:pt>
                <c:pt idx="5664">
                  <c:v>5.6061531250016001</c:v>
                </c:pt>
                <c:pt idx="5665">
                  <c:v>5.6065506250016002</c:v>
                </c:pt>
                <c:pt idx="5666">
                  <c:v>5.6069556250015999</c:v>
                </c:pt>
                <c:pt idx="5667">
                  <c:v>5.6073325000000001</c:v>
                </c:pt>
                <c:pt idx="5668">
                  <c:v>5.6076550000000003</c:v>
                </c:pt>
                <c:pt idx="5669">
                  <c:v>5.6080687500000002</c:v>
                </c:pt>
                <c:pt idx="5670">
                  <c:v>5.6084262499999999</c:v>
                </c:pt>
                <c:pt idx="5671">
                  <c:v>5.6088618750016002</c:v>
                </c:pt>
                <c:pt idx="5672">
                  <c:v>5.6092068750015995</c:v>
                </c:pt>
                <c:pt idx="5673">
                  <c:v>5.6095893750016002</c:v>
                </c:pt>
                <c:pt idx="5674">
                  <c:v>5.6099393750016002</c:v>
                </c:pt>
                <c:pt idx="5675">
                  <c:v>5.6102937500000003</c:v>
                </c:pt>
                <c:pt idx="5676">
                  <c:v>5.6106318750015998</c:v>
                </c:pt>
                <c:pt idx="5677">
                  <c:v>5.6110550000000003</c:v>
                </c:pt>
                <c:pt idx="5678">
                  <c:v>5.6114368750015995</c:v>
                </c:pt>
                <c:pt idx="5679">
                  <c:v>5.6117806250015994</c:v>
                </c:pt>
                <c:pt idx="5680">
                  <c:v>5.6121100000000004</c:v>
                </c:pt>
                <c:pt idx="5681">
                  <c:v>5.6122899999999998</c:v>
                </c:pt>
                <c:pt idx="5682">
                  <c:v>5.61264875</c:v>
                </c:pt>
                <c:pt idx="5683">
                  <c:v>5.6130656250015996</c:v>
                </c:pt>
                <c:pt idx="5684">
                  <c:v>5.6133912500000003</c:v>
                </c:pt>
                <c:pt idx="5685">
                  <c:v>5.6137437500000003</c:v>
                </c:pt>
                <c:pt idx="5686">
                  <c:v>5.6141674999999998</c:v>
                </c:pt>
                <c:pt idx="5687">
                  <c:v>5.6145281250016001</c:v>
                </c:pt>
                <c:pt idx="5688">
                  <c:v>5.6149381250015997</c:v>
                </c:pt>
                <c:pt idx="5689">
                  <c:v>5.6152737500000001</c:v>
                </c:pt>
                <c:pt idx="5690">
                  <c:v>5.6156800000000002</c:v>
                </c:pt>
                <c:pt idx="5691">
                  <c:v>5.6160356250015999</c:v>
                </c:pt>
                <c:pt idx="5692">
                  <c:v>5.615545</c:v>
                </c:pt>
                <c:pt idx="5693">
                  <c:v>5.6151331250015994</c:v>
                </c:pt>
                <c:pt idx="5694">
                  <c:v>5.6147043750016001</c:v>
                </c:pt>
                <c:pt idx="5695">
                  <c:v>5.6143225000000001</c:v>
                </c:pt>
                <c:pt idx="5696">
                  <c:v>5.6139425000000003</c:v>
                </c:pt>
                <c:pt idx="5697">
                  <c:v>5.613715</c:v>
                </c:pt>
                <c:pt idx="5698">
                  <c:v>5.6139650000000003</c:v>
                </c:pt>
                <c:pt idx="5699">
                  <c:v>5.6139681250016</c:v>
                </c:pt>
                <c:pt idx="5700">
                  <c:v>5.6143493750015994</c:v>
                </c:pt>
                <c:pt idx="5701">
                  <c:v>5.6146937499999998</c:v>
                </c:pt>
                <c:pt idx="5702">
                  <c:v>5.6150962499999997</c:v>
                </c:pt>
                <c:pt idx="5703">
                  <c:v>5.6154737499999996</c:v>
                </c:pt>
                <c:pt idx="5704">
                  <c:v>5.6157468750015997</c:v>
                </c:pt>
                <c:pt idx="5705">
                  <c:v>5.6161043750015995</c:v>
                </c:pt>
                <c:pt idx="5706">
                  <c:v>5.6164718750015998</c:v>
                </c:pt>
                <c:pt idx="5707">
                  <c:v>5.6168437500000001</c:v>
                </c:pt>
                <c:pt idx="5708">
                  <c:v>5.6172381250015997</c:v>
                </c:pt>
                <c:pt idx="5709">
                  <c:v>5.6176312499999996</c:v>
                </c:pt>
                <c:pt idx="5710">
                  <c:v>5.617985</c:v>
                </c:pt>
                <c:pt idx="5711">
                  <c:v>5.6183162500000003</c:v>
                </c:pt>
                <c:pt idx="5712">
                  <c:v>5.618665</c:v>
                </c:pt>
                <c:pt idx="5713">
                  <c:v>5.6189974999999999</c:v>
                </c:pt>
                <c:pt idx="5714">
                  <c:v>5.6193456250015998</c:v>
                </c:pt>
                <c:pt idx="5715">
                  <c:v>5.6197112499999999</c:v>
                </c:pt>
                <c:pt idx="5716">
                  <c:v>5.6201043750016</c:v>
                </c:pt>
                <c:pt idx="5717">
                  <c:v>5.6205306250015994</c:v>
                </c:pt>
                <c:pt idx="5718">
                  <c:v>5.6208931250015999</c:v>
                </c:pt>
                <c:pt idx="5719">
                  <c:v>5.6212268750016001</c:v>
                </c:pt>
                <c:pt idx="5720">
                  <c:v>5.6216156250016001</c:v>
                </c:pt>
                <c:pt idx="5721">
                  <c:v>5.6219787500000002</c:v>
                </c:pt>
                <c:pt idx="5722">
                  <c:v>5.6223293750016001</c:v>
                </c:pt>
                <c:pt idx="5723">
                  <c:v>5.6226818750016001</c:v>
                </c:pt>
                <c:pt idx="5724">
                  <c:v>5.6230206250016002</c:v>
                </c:pt>
                <c:pt idx="5725">
                  <c:v>5.6233725000000003</c:v>
                </c:pt>
                <c:pt idx="5726">
                  <c:v>5.6237193750015999</c:v>
                </c:pt>
                <c:pt idx="5727">
                  <c:v>5.6240812499999997</c:v>
                </c:pt>
                <c:pt idx="5728">
                  <c:v>5.6244075000000002</c:v>
                </c:pt>
                <c:pt idx="5729">
                  <c:v>5.6247687500000003</c:v>
                </c:pt>
                <c:pt idx="5730">
                  <c:v>5.6251150000000001</c:v>
                </c:pt>
                <c:pt idx="5731">
                  <c:v>5.6254999999999997</c:v>
                </c:pt>
                <c:pt idx="5732">
                  <c:v>5.6258693750016002</c:v>
                </c:pt>
                <c:pt idx="5733">
                  <c:v>5.6262181250015999</c:v>
                </c:pt>
                <c:pt idx="5734">
                  <c:v>5.6265549999999998</c:v>
                </c:pt>
                <c:pt idx="5735">
                  <c:v>5.6269</c:v>
                </c:pt>
                <c:pt idx="5736">
                  <c:v>5.6272374999999997</c:v>
                </c:pt>
                <c:pt idx="5737">
                  <c:v>5.6276337500000002</c:v>
                </c:pt>
                <c:pt idx="5738">
                  <c:v>5.6280006250015999</c:v>
                </c:pt>
                <c:pt idx="5739">
                  <c:v>5.6283606250015996</c:v>
                </c:pt>
                <c:pt idx="5740">
                  <c:v>5.6287124999999998</c:v>
                </c:pt>
                <c:pt idx="5741">
                  <c:v>5.62904625</c:v>
                </c:pt>
                <c:pt idx="5742">
                  <c:v>5.6293974999999996</c:v>
                </c:pt>
                <c:pt idx="5743">
                  <c:v>5.6297249999999996</c:v>
                </c:pt>
                <c:pt idx="5744">
                  <c:v>5.6301218750016</c:v>
                </c:pt>
                <c:pt idx="5745">
                  <c:v>5.6305062499999998</c:v>
                </c:pt>
                <c:pt idx="5746">
                  <c:v>5.6308806250016001</c:v>
                </c:pt>
                <c:pt idx="5747">
                  <c:v>5.6312306250016002</c:v>
                </c:pt>
                <c:pt idx="5748">
                  <c:v>5.6316256250015995</c:v>
                </c:pt>
                <c:pt idx="5749">
                  <c:v>5.6319462500000004</c:v>
                </c:pt>
                <c:pt idx="5750">
                  <c:v>5.6323081250015994</c:v>
                </c:pt>
                <c:pt idx="5751">
                  <c:v>5.6326324999999997</c:v>
                </c:pt>
                <c:pt idx="5752">
                  <c:v>5.6329618750015999</c:v>
                </c:pt>
                <c:pt idx="5753">
                  <c:v>5.6334181250016</c:v>
                </c:pt>
                <c:pt idx="5754">
                  <c:v>5.6337743750015994</c:v>
                </c:pt>
                <c:pt idx="5755">
                  <c:v>5.6341768750016001</c:v>
                </c:pt>
                <c:pt idx="5756">
                  <c:v>5.6345581250015995</c:v>
                </c:pt>
                <c:pt idx="5757">
                  <c:v>5.6349</c:v>
                </c:pt>
                <c:pt idx="5758">
                  <c:v>5.6353249999999999</c:v>
                </c:pt>
                <c:pt idx="5759">
                  <c:v>5.6356506250015999</c:v>
                </c:pt>
                <c:pt idx="5760">
                  <c:v>5.6360287500000004</c:v>
                </c:pt>
                <c:pt idx="5761">
                  <c:v>5.6364431250016001</c:v>
                </c:pt>
                <c:pt idx="5762">
                  <c:v>5.6368274999999999</c:v>
                </c:pt>
                <c:pt idx="5763">
                  <c:v>5.6371543750016002</c:v>
                </c:pt>
                <c:pt idx="5764">
                  <c:v>5.6374762499999997</c:v>
                </c:pt>
                <c:pt idx="5765">
                  <c:v>5.6378068750015995</c:v>
                </c:pt>
                <c:pt idx="5766">
                  <c:v>5.6381462500000001</c:v>
                </c:pt>
                <c:pt idx="5767">
                  <c:v>5.6384856250016</c:v>
                </c:pt>
                <c:pt idx="5768">
                  <c:v>5.6388443750016002</c:v>
                </c:pt>
                <c:pt idx="5769">
                  <c:v>5.63925125</c:v>
                </c:pt>
                <c:pt idx="5770">
                  <c:v>5.6395987500000002</c:v>
                </c:pt>
                <c:pt idx="5771">
                  <c:v>5.6399581250016002</c:v>
                </c:pt>
                <c:pt idx="5772">
                  <c:v>5.6402999999999999</c:v>
                </c:pt>
                <c:pt idx="5773">
                  <c:v>5.6406443750015995</c:v>
                </c:pt>
                <c:pt idx="5774">
                  <c:v>5.6410018750016002</c:v>
                </c:pt>
                <c:pt idx="5775">
                  <c:v>5.6413768750015993</c:v>
                </c:pt>
                <c:pt idx="5776">
                  <c:v>5.6417456250016</c:v>
                </c:pt>
                <c:pt idx="5777">
                  <c:v>5.6421006250015999</c:v>
                </c:pt>
                <c:pt idx="5778">
                  <c:v>5.6424337500000004</c:v>
                </c:pt>
                <c:pt idx="5779">
                  <c:v>5.6427606250015998</c:v>
                </c:pt>
                <c:pt idx="5780">
                  <c:v>5.6431593750015994</c:v>
                </c:pt>
                <c:pt idx="5781">
                  <c:v>5.6435843750016002</c:v>
                </c:pt>
                <c:pt idx="5782">
                  <c:v>5.6439331250015998</c:v>
                </c:pt>
                <c:pt idx="5783">
                  <c:v>5.6442600000000001</c:v>
                </c:pt>
                <c:pt idx="5784">
                  <c:v>5.6446431250015996</c:v>
                </c:pt>
                <c:pt idx="5785">
                  <c:v>5.6450224999999996</c:v>
                </c:pt>
                <c:pt idx="5786">
                  <c:v>5.6453462500000002</c:v>
                </c:pt>
                <c:pt idx="5787">
                  <c:v>5.6456749999999998</c:v>
                </c:pt>
                <c:pt idx="5788">
                  <c:v>5.6460143750015996</c:v>
                </c:pt>
                <c:pt idx="5789">
                  <c:v>5.6463574999999997</c:v>
                </c:pt>
                <c:pt idx="5790">
                  <c:v>5.6467781250015996</c:v>
                </c:pt>
                <c:pt idx="5791">
                  <c:v>5.6471274999999999</c:v>
                </c:pt>
                <c:pt idx="5792">
                  <c:v>5.6474593750016</c:v>
                </c:pt>
                <c:pt idx="5793">
                  <c:v>5.6478243750015995</c:v>
                </c:pt>
                <c:pt idx="5794">
                  <c:v>5.6482275</c:v>
                </c:pt>
                <c:pt idx="5795">
                  <c:v>5.6485756250015999</c:v>
                </c:pt>
                <c:pt idx="5796">
                  <c:v>5.6489493750015995</c:v>
                </c:pt>
                <c:pt idx="5797">
                  <c:v>5.6492762499999998</c:v>
                </c:pt>
                <c:pt idx="5798">
                  <c:v>5.6496368750016002</c:v>
                </c:pt>
                <c:pt idx="5799">
                  <c:v>5.6500424999999996</c:v>
                </c:pt>
                <c:pt idx="5800">
                  <c:v>5.6504856250015996</c:v>
                </c:pt>
                <c:pt idx="5801">
                  <c:v>5.6508293750015994</c:v>
                </c:pt>
                <c:pt idx="5802">
                  <c:v>5.6511837500000004</c:v>
                </c:pt>
                <c:pt idx="5803">
                  <c:v>5.6515231250015994</c:v>
                </c:pt>
                <c:pt idx="5804">
                  <c:v>5.65194375</c:v>
                </c:pt>
                <c:pt idx="5805">
                  <c:v>5.6522874999999999</c:v>
                </c:pt>
                <c:pt idx="5806">
                  <c:v>5.6526268750015998</c:v>
                </c:pt>
                <c:pt idx="5807">
                  <c:v>5.6529612499999997</c:v>
                </c:pt>
                <c:pt idx="5808">
                  <c:v>5.6533443750016001</c:v>
                </c:pt>
                <c:pt idx="5809">
                  <c:v>5.6536681250015999</c:v>
                </c:pt>
                <c:pt idx="5810">
                  <c:v>5.6540206250015999</c:v>
                </c:pt>
                <c:pt idx="5811">
                  <c:v>5.6543481250015999</c:v>
                </c:pt>
                <c:pt idx="5812">
                  <c:v>5.6547212499999997</c:v>
                </c:pt>
                <c:pt idx="5813">
                  <c:v>5.6550581250015997</c:v>
                </c:pt>
                <c:pt idx="5814">
                  <c:v>5.65539375</c:v>
                </c:pt>
                <c:pt idx="5815">
                  <c:v>5.6557531250016</c:v>
                </c:pt>
                <c:pt idx="5816">
                  <c:v>5.6561306250015999</c:v>
                </c:pt>
                <c:pt idx="5817">
                  <c:v>5.6565525000000001</c:v>
                </c:pt>
                <c:pt idx="5818">
                  <c:v>5.6569262499999997</c:v>
                </c:pt>
                <c:pt idx="5819">
                  <c:v>5.6572843750016002</c:v>
                </c:pt>
                <c:pt idx="5820">
                  <c:v>5.6576168750016</c:v>
                </c:pt>
                <c:pt idx="5821">
                  <c:v>5.6580399999999997</c:v>
                </c:pt>
                <c:pt idx="5822">
                  <c:v>5.6584181250015995</c:v>
                </c:pt>
                <c:pt idx="5823">
                  <c:v>5.6587593750015994</c:v>
                </c:pt>
                <c:pt idx="5824">
                  <c:v>5.6590974999999997</c:v>
                </c:pt>
                <c:pt idx="5825">
                  <c:v>5.6595275000000003</c:v>
                </c:pt>
                <c:pt idx="5826">
                  <c:v>5.6599506250016001</c:v>
                </c:pt>
                <c:pt idx="5827">
                  <c:v>5.6603137500000003</c:v>
                </c:pt>
                <c:pt idx="5828">
                  <c:v>5.6607056250015999</c:v>
                </c:pt>
                <c:pt idx="5829">
                  <c:v>5.6610562499999997</c:v>
                </c:pt>
                <c:pt idx="5830">
                  <c:v>5.6614325000000001</c:v>
                </c:pt>
                <c:pt idx="5831">
                  <c:v>5.66179875</c:v>
                </c:pt>
                <c:pt idx="5832">
                  <c:v>5.6622162500000002</c:v>
                </c:pt>
                <c:pt idx="5833">
                  <c:v>5.6625562499999997</c:v>
                </c:pt>
                <c:pt idx="5834">
                  <c:v>5.6628918750016002</c:v>
                </c:pt>
                <c:pt idx="5835">
                  <c:v>5.6632600000000002</c:v>
                </c:pt>
                <c:pt idx="5836">
                  <c:v>5.6635974999999998</c:v>
                </c:pt>
                <c:pt idx="5837">
                  <c:v>5.6639193750015995</c:v>
                </c:pt>
                <c:pt idx="5838">
                  <c:v>5.6642787500000003</c:v>
                </c:pt>
                <c:pt idx="5839">
                  <c:v>5.6645987499999997</c:v>
                </c:pt>
                <c:pt idx="5840">
                  <c:v>5.6649237499999998</c:v>
                </c:pt>
                <c:pt idx="5841">
                  <c:v>5.6653518750015994</c:v>
                </c:pt>
                <c:pt idx="5842">
                  <c:v>5.6656962499999999</c:v>
                </c:pt>
                <c:pt idx="5843">
                  <c:v>5.6661581250015995</c:v>
                </c:pt>
                <c:pt idx="5844">
                  <c:v>5.66651375</c:v>
                </c:pt>
                <c:pt idx="5845">
                  <c:v>5.6668893750015998</c:v>
                </c:pt>
                <c:pt idx="5846">
                  <c:v>5.6672193750015998</c:v>
                </c:pt>
                <c:pt idx="5847">
                  <c:v>5.6675700000000004</c:v>
                </c:pt>
                <c:pt idx="5848">
                  <c:v>5.6678937500000002</c:v>
                </c:pt>
                <c:pt idx="5849">
                  <c:v>5.6682806250016</c:v>
                </c:pt>
                <c:pt idx="5850">
                  <c:v>5.6686143750015994</c:v>
                </c:pt>
                <c:pt idx="5851">
                  <c:v>5.6690075000000002</c:v>
                </c:pt>
                <c:pt idx="5852">
                  <c:v>5.6693718750016</c:v>
                </c:pt>
                <c:pt idx="5853">
                  <c:v>5.6697793750015997</c:v>
                </c:pt>
                <c:pt idx="5854">
                  <c:v>5.6701237500000001</c:v>
                </c:pt>
                <c:pt idx="5855">
                  <c:v>5.6704543750015999</c:v>
                </c:pt>
                <c:pt idx="5856">
                  <c:v>5.6708418750015994</c:v>
                </c:pt>
                <c:pt idx="5857">
                  <c:v>5.6711631250016001</c:v>
                </c:pt>
                <c:pt idx="5858">
                  <c:v>5.67148875</c:v>
                </c:pt>
                <c:pt idx="5859">
                  <c:v>5.67181625</c:v>
                </c:pt>
                <c:pt idx="5860">
                  <c:v>5.6719393750015996</c:v>
                </c:pt>
                <c:pt idx="5861">
                  <c:v>5.6722887499999999</c:v>
                </c:pt>
                <c:pt idx="5862">
                  <c:v>5.6726681250016</c:v>
                </c:pt>
                <c:pt idx="5863">
                  <c:v>5.6730537500000002</c:v>
                </c:pt>
                <c:pt idx="5864">
                  <c:v>5.6734431250016</c:v>
                </c:pt>
                <c:pt idx="5865">
                  <c:v>5.6737700000000002</c:v>
                </c:pt>
                <c:pt idx="5866">
                  <c:v>5.6741549999999998</c:v>
                </c:pt>
                <c:pt idx="5867">
                  <c:v>5.6745181250016001</c:v>
                </c:pt>
                <c:pt idx="5868">
                  <c:v>5.6748637500000001</c:v>
                </c:pt>
                <c:pt idx="5869">
                  <c:v>5.6752693750015997</c:v>
                </c:pt>
                <c:pt idx="5870">
                  <c:v>5.6755968750015997</c:v>
                </c:pt>
                <c:pt idx="5871">
                  <c:v>5.6759693750015998</c:v>
                </c:pt>
                <c:pt idx="5872">
                  <c:v>5.6763081250015999</c:v>
                </c:pt>
                <c:pt idx="5873">
                  <c:v>5.6767206250015994</c:v>
                </c:pt>
                <c:pt idx="5874">
                  <c:v>5.6770612500000004</c:v>
                </c:pt>
                <c:pt idx="5875">
                  <c:v>5.6774174999999998</c:v>
                </c:pt>
                <c:pt idx="5876">
                  <c:v>5.6778487499999999</c:v>
                </c:pt>
                <c:pt idx="5877">
                  <c:v>5.6782056250016</c:v>
                </c:pt>
                <c:pt idx="5878">
                  <c:v>5.6784918750015994</c:v>
                </c:pt>
                <c:pt idx="5879">
                  <c:v>5.6788375000000002</c:v>
                </c:pt>
                <c:pt idx="5880">
                  <c:v>5.6791162499999999</c:v>
                </c:pt>
                <c:pt idx="5881">
                  <c:v>5.67951125</c:v>
                </c:pt>
                <c:pt idx="5882">
                  <c:v>5.6799387499999998</c:v>
                </c:pt>
                <c:pt idx="5883">
                  <c:v>5.6803043750016</c:v>
                </c:pt>
                <c:pt idx="5884">
                  <c:v>5.6807381250016</c:v>
                </c:pt>
                <c:pt idx="5885">
                  <c:v>5.6811112499999998</c:v>
                </c:pt>
                <c:pt idx="5886">
                  <c:v>5.6815031250015995</c:v>
                </c:pt>
                <c:pt idx="5887">
                  <c:v>5.6819668750016001</c:v>
                </c:pt>
                <c:pt idx="5888">
                  <c:v>5.6823437500000002</c:v>
                </c:pt>
                <c:pt idx="5889">
                  <c:v>5.6827431250015996</c:v>
                </c:pt>
                <c:pt idx="5890">
                  <c:v>5.6830774999999996</c:v>
                </c:pt>
                <c:pt idx="5891">
                  <c:v>5.6834224999999998</c:v>
                </c:pt>
                <c:pt idx="5892">
                  <c:v>5.6837531250015996</c:v>
                </c:pt>
                <c:pt idx="5893">
                  <c:v>5.6840812500000002</c:v>
                </c:pt>
                <c:pt idx="5894">
                  <c:v>5.6845156250016</c:v>
                </c:pt>
                <c:pt idx="5895">
                  <c:v>5.6848818750015999</c:v>
                </c:pt>
                <c:pt idx="5896">
                  <c:v>5.6852056250015996</c:v>
                </c:pt>
                <c:pt idx="5897">
                  <c:v>5.6855525</c:v>
                </c:pt>
                <c:pt idx="5898">
                  <c:v>5.6859193750015997</c:v>
                </c:pt>
                <c:pt idx="5899">
                  <c:v>5.68628</c:v>
                </c:pt>
                <c:pt idx="5900">
                  <c:v>5.6866762499999997</c:v>
                </c:pt>
                <c:pt idx="5901">
                  <c:v>5.6870812500000003</c:v>
                </c:pt>
                <c:pt idx="5902">
                  <c:v>5.6875150000000003</c:v>
                </c:pt>
                <c:pt idx="5903">
                  <c:v>5.6878718750015995</c:v>
                </c:pt>
                <c:pt idx="5904">
                  <c:v>5.6882312500000003</c:v>
                </c:pt>
                <c:pt idx="5905">
                  <c:v>5.6885531250015999</c:v>
                </c:pt>
                <c:pt idx="5906">
                  <c:v>5.6888756250016002</c:v>
                </c:pt>
                <c:pt idx="5907">
                  <c:v>5.6892368750015994</c:v>
                </c:pt>
                <c:pt idx="5908">
                  <c:v>5.6896399999999998</c:v>
                </c:pt>
                <c:pt idx="5909">
                  <c:v>5.6899643750015994</c:v>
                </c:pt>
                <c:pt idx="5910">
                  <c:v>5.6902949999999999</c:v>
                </c:pt>
                <c:pt idx="5911">
                  <c:v>5.6906556250015994</c:v>
                </c:pt>
                <c:pt idx="5912">
                  <c:v>5.6910518750015999</c:v>
                </c:pt>
                <c:pt idx="5913">
                  <c:v>5.6914362499999998</c:v>
                </c:pt>
                <c:pt idx="5914">
                  <c:v>5.6916681250016001</c:v>
                </c:pt>
                <c:pt idx="5915">
                  <c:v>5.6920543750016002</c:v>
                </c:pt>
                <c:pt idx="5916">
                  <c:v>5.6924662499999998</c:v>
                </c:pt>
                <c:pt idx="5917">
                  <c:v>5.6928862499999999</c:v>
                </c:pt>
                <c:pt idx="5918">
                  <c:v>5.6932156250016002</c:v>
                </c:pt>
                <c:pt idx="5919">
                  <c:v>5.6936781250015995</c:v>
                </c:pt>
                <c:pt idx="5920">
                  <c:v>5.6941087499999998</c:v>
                </c:pt>
                <c:pt idx="5921">
                  <c:v>5.6945187500000003</c:v>
                </c:pt>
                <c:pt idx="5922">
                  <c:v>5.6948693750016002</c:v>
                </c:pt>
                <c:pt idx="5923">
                  <c:v>5.6952462500000003</c:v>
                </c:pt>
                <c:pt idx="5924">
                  <c:v>5.6956193750016002</c:v>
                </c:pt>
                <c:pt idx="5925">
                  <c:v>5.6959881250016</c:v>
                </c:pt>
                <c:pt idx="5926">
                  <c:v>5.6964218750016</c:v>
                </c:pt>
                <c:pt idx="5927">
                  <c:v>5.6967456250015998</c:v>
                </c:pt>
                <c:pt idx="5928">
                  <c:v>5.69713125</c:v>
                </c:pt>
                <c:pt idx="5929">
                  <c:v>5.6974831250015994</c:v>
                </c:pt>
                <c:pt idx="5930">
                  <c:v>5.6978437499999997</c:v>
                </c:pt>
                <c:pt idx="5931">
                  <c:v>5.6982181250016</c:v>
                </c:pt>
                <c:pt idx="5932">
                  <c:v>5.6985606250015994</c:v>
                </c:pt>
                <c:pt idx="5933">
                  <c:v>5.6989118750015999</c:v>
                </c:pt>
                <c:pt idx="5934">
                  <c:v>5.6992493750015996</c:v>
                </c:pt>
                <c:pt idx="5935">
                  <c:v>5.6996181250015994</c:v>
                </c:pt>
                <c:pt idx="5936">
                  <c:v>5.7000281250015998</c:v>
                </c:pt>
                <c:pt idx="5937">
                  <c:v>5.7003762499999997</c:v>
                </c:pt>
                <c:pt idx="5938">
                  <c:v>5.7007412500000001</c:v>
                </c:pt>
                <c:pt idx="5939">
                  <c:v>5.7011443750015998</c:v>
                </c:pt>
                <c:pt idx="5940">
                  <c:v>5.7015506250015999</c:v>
                </c:pt>
                <c:pt idx="5941">
                  <c:v>5.7019168750015998</c:v>
                </c:pt>
                <c:pt idx="5942">
                  <c:v>5.7022537499999997</c:v>
                </c:pt>
                <c:pt idx="5943">
                  <c:v>5.7026181250015995</c:v>
                </c:pt>
                <c:pt idx="5944">
                  <c:v>5.7030412500000001</c:v>
                </c:pt>
                <c:pt idx="5945">
                  <c:v>5.7033793750015995</c:v>
                </c:pt>
                <c:pt idx="5946">
                  <c:v>5.7037262499999999</c:v>
                </c:pt>
                <c:pt idx="5947">
                  <c:v>5.7041393750016001</c:v>
                </c:pt>
                <c:pt idx="5948">
                  <c:v>5.70447375</c:v>
                </c:pt>
                <c:pt idx="5949">
                  <c:v>5.7048612500000004</c:v>
                </c:pt>
                <c:pt idx="5950">
                  <c:v>5.7052156250015997</c:v>
                </c:pt>
                <c:pt idx="5951">
                  <c:v>5.7055356250016001</c:v>
                </c:pt>
                <c:pt idx="5952">
                  <c:v>5.7058593750015998</c:v>
                </c:pt>
                <c:pt idx="5953">
                  <c:v>5.7059937500000002</c:v>
                </c:pt>
                <c:pt idx="5954">
                  <c:v>5.7056593750015994</c:v>
                </c:pt>
                <c:pt idx="5955">
                  <c:v>5.7055850000000001</c:v>
                </c:pt>
                <c:pt idx="5956">
                  <c:v>5.7059974999999996</c:v>
                </c:pt>
                <c:pt idx="5957">
                  <c:v>5.7063962500000001</c:v>
                </c:pt>
                <c:pt idx="5958">
                  <c:v>5.7067800000000002</c:v>
                </c:pt>
                <c:pt idx="5959">
                  <c:v>5.7071500000000004</c:v>
                </c:pt>
                <c:pt idx="5960">
                  <c:v>5.7075043750015997</c:v>
                </c:pt>
                <c:pt idx="5961">
                  <c:v>5.7078387499999996</c:v>
                </c:pt>
                <c:pt idx="5962">
                  <c:v>5.7082143750015994</c:v>
                </c:pt>
                <c:pt idx="5963">
                  <c:v>5.7086287499999999</c:v>
                </c:pt>
                <c:pt idx="5964">
                  <c:v>5.7090624999999999</c:v>
                </c:pt>
                <c:pt idx="5965">
                  <c:v>5.7093918750016002</c:v>
                </c:pt>
                <c:pt idx="5966">
                  <c:v>5.7097393750015994</c:v>
                </c:pt>
                <c:pt idx="5967">
                  <c:v>5.7100956250015997</c:v>
                </c:pt>
                <c:pt idx="5968">
                  <c:v>5.7104925</c:v>
                </c:pt>
                <c:pt idx="5969">
                  <c:v>5.71085625</c:v>
                </c:pt>
                <c:pt idx="5970">
                  <c:v>5.7112075000000004</c:v>
                </c:pt>
                <c:pt idx="5971">
                  <c:v>5.7115943750015994</c:v>
                </c:pt>
                <c:pt idx="5972">
                  <c:v>5.7119362499999999</c:v>
                </c:pt>
                <c:pt idx="5973">
                  <c:v>5.7122562500000003</c:v>
                </c:pt>
                <c:pt idx="5974">
                  <c:v>5.7125131250015997</c:v>
                </c:pt>
                <c:pt idx="5975">
                  <c:v>5.7129068750015994</c:v>
                </c:pt>
                <c:pt idx="5976">
                  <c:v>5.7132375</c:v>
                </c:pt>
                <c:pt idx="5977">
                  <c:v>5.7135731250015995</c:v>
                </c:pt>
                <c:pt idx="5978">
                  <c:v>5.7139412500000004</c:v>
                </c:pt>
                <c:pt idx="5979">
                  <c:v>5.7143731250015994</c:v>
                </c:pt>
                <c:pt idx="5980">
                  <c:v>5.7146956250015997</c:v>
                </c:pt>
                <c:pt idx="5981">
                  <c:v>5.7150781250015994</c:v>
                </c:pt>
                <c:pt idx="5982">
                  <c:v>5.7154012500000002</c:v>
                </c:pt>
                <c:pt idx="5983">
                  <c:v>5.7158168750015994</c:v>
                </c:pt>
                <c:pt idx="5984">
                  <c:v>5.7162424999999999</c:v>
                </c:pt>
                <c:pt idx="5985">
                  <c:v>5.7166012500000001</c:v>
                </c:pt>
                <c:pt idx="5986">
                  <c:v>5.7169762500000001</c:v>
                </c:pt>
                <c:pt idx="5987">
                  <c:v>5.7173456250015997</c:v>
                </c:pt>
                <c:pt idx="5988">
                  <c:v>5.7177687500000003</c:v>
                </c:pt>
                <c:pt idx="5989">
                  <c:v>5.7180999999999997</c:v>
                </c:pt>
                <c:pt idx="5990">
                  <c:v>5.7184600000000003</c:v>
                </c:pt>
                <c:pt idx="5991">
                  <c:v>5.7188325000000004</c:v>
                </c:pt>
                <c:pt idx="5992">
                  <c:v>5.7191831250015994</c:v>
                </c:pt>
                <c:pt idx="5993">
                  <c:v>5.7195868750015997</c:v>
                </c:pt>
                <c:pt idx="5994">
                  <c:v>5.7199506250015997</c:v>
                </c:pt>
                <c:pt idx="5995">
                  <c:v>5.7202849999999996</c:v>
                </c:pt>
                <c:pt idx="5996">
                  <c:v>5.7206725</c:v>
                </c:pt>
                <c:pt idx="5997">
                  <c:v>5.7209956250016001</c:v>
                </c:pt>
                <c:pt idx="5998">
                  <c:v>5.7213568750016002</c:v>
                </c:pt>
                <c:pt idx="5999">
                  <c:v>5.7217368750016</c:v>
                </c:pt>
                <c:pt idx="6000">
                  <c:v>5.7221118750016</c:v>
                </c:pt>
                <c:pt idx="6001">
                  <c:v>5.7224768750015995</c:v>
                </c:pt>
                <c:pt idx="6002">
                  <c:v>5.7228000000000003</c:v>
                </c:pt>
                <c:pt idx="6003">
                  <c:v>5.7231531250016001</c:v>
                </c:pt>
                <c:pt idx="6004">
                  <c:v>5.7235174999999998</c:v>
                </c:pt>
                <c:pt idx="6005">
                  <c:v>5.7238868750015994</c:v>
                </c:pt>
                <c:pt idx="6006">
                  <c:v>5.7242368750015995</c:v>
                </c:pt>
                <c:pt idx="6007">
                  <c:v>5.7246287499999999</c:v>
                </c:pt>
                <c:pt idx="6008">
                  <c:v>5.7249668750015994</c:v>
                </c:pt>
                <c:pt idx="6009">
                  <c:v>5.7253718750016001</c:v>
                </c:pt>
                <c:pt idx="6010">
                  <c:v>5.7257968750016</c:v>
                </c:pt>
                <c:pt idx="6011">
                  <c:v>5.7261637500000004</c:v>
                </c:pt>
                <c:pt idx="6012">
                  <c:v>5.7265756250016002</c:v>
                </c:pt>
                <c:pt idx="6013">
                  <c:v>5.7269287499999999</c:v>
                </c:pt>
                <c:pt idx="6014">
                  <c:v>5.7272631250016</c:v>
                </c:pt>
                <c:pt idx="6015">
                  <c:v>5.7276825000000002</c:v>
                </c:pt>
                <c:pt idx="6016">
                  <c:v>5.7280575000000002</c:v>
                </c:pt>
                <c:pt idx="6017">
                  <c:v>5.7284662500000003</c:v>
                </c:pt>
                <c:pt idx="6018">
                  <c:v>5.7289062499999996</c:v>
                </c:pt>
                <c:pt idx="6019">
                  <c:v>5.7292493750015998</c:v>
                </c:pt>
                <c:pt idx="6020">
                  <c:v>5.7296125</c:v>
                </c:pt>
                <c:pt idx="6021">
                  <c:v>5.7299981250015994</c:v>
                </c:pt>
                <c:pt idx="6022">
                  <c:v>5.7303343750015996</c:v>
                </c:pt>
                <c:pt idx="6023">
                  <c:v>5.7307387500000004</c:v>
                </c:pt>
                <c:pt idx="6024">
                  <c:v>5.7310868750015995</c:v>
                </c:pt>
                <c:pt idx="6025">
                  <c:v>5.7314075000000004</c:v>
                </c:pt>
                <c:pt idx="6026">
                  <c:v>5.7316162500000001</c:v>
                </c:pt>
                <c:pt idx="6027">
                  <c:v>5.732005</c:v>
                </c:pt>
                <c:pt idx="6028">
                  <c:v>5.7323931250015994</c:v>
                </c:pt>
                <c:pt idx="6029">
                  <c:v>5.7327831250015997</c:v>
                </c:pt>
                <c:pt idx="6030">
                  <c:v>5.7332562500000002</c:v>
                </c:pt>
                <c:pt idx="6031">
                  <c:v>5.7336</c:v>
                </c:pt>
                <c:pt idx="6032">
                  <c:v>5.7341018750016</c:v>
                </c:pt>
                <c:pt idx="6033">
                  <c:v>5.7344937500000004</c:v>
                </c:pt>
                <c:pt idx="6034">
                  <c:v>5.7348712500000003</c:v>
                </c:pt>
                <c:pt idx="6035">
                  <c:v>5.7352612499999998</c:v>
                </c:pt>
                <c:pt idx="6036">
                  <c:v>5.7356056250015994</c:v>
                </c:pt>
                <c:pt idx="6037">
                  <c:v>5.7359774999999997</c:v>
                </c:pt>
                <c:pt idx="6038">
                  <c:v>5.7363737500000003</c:v>
                </c:pt>
                <c:pt idx="6039">
                  <c:v>5.7367062500000001</c:v>
                </c:pt>
                <c:pt idx="6040">
                  <c:v>5.7370831250015994</c:v>
                </c:pt>
                <c:pt idx="6041">
                  <c:v>5.7374818750015999</c:v>
                </c:pt>
                <c:pt idx="6042">
                  <c:v>5.7378418750015996</c:v>
                </c:pt>
                <c:pt idx="6043">
                  <c:v>5.7382118750015998</c:v>
                </c:pt>
                <c:pt idx="6044">
                  <c:v>5.73863375</c:v>
                </c:pt>
                <c:pt idx="6045">
                  <c:v>5.7390706250015997</c:v>
                </c:pt>
                <c:pt idx="6046">
                  <c:v>5.7394581250016001</c:v>
                </c:pt>
                <c:pt idx="6047">
                  <c:v>5.7398818750015996</c:v>
                </c:pt>
                <c:pt idx="6048">
                  <c:v>5.7402443750016001</c:v>
                </c:pt>
                <c:pt idx="6049">
                  <c:v>5.7406249999999996</c:v>
                </c:pt>
                <c:pt idx="6050">
                  <c:v>5.7408599999999996</c:v>
                </c:pt>
                <c:pt idx="6051">
                  <c:v>5.7411956250016001</c:v>
                </c:pt>
                <c:pt idx="6052">
                  <c:v>5.7415312500000004</c:v>
                </c:pt>
                <c:pt idx="6053">
                  <c:v>5.7418624999999999</c:v>
                </c:pt>
                <c:pt idx="6054">
                  <c:v>5.7422587500000004</c:v>
                </c:pt>
                <c:pt idx="6055">
                  <c:v>5.7426312499999996</c:v>
                </c:pt>
                <c:pt idx="6056">
                  <c:v>5.7430037499999997</c:v>
                </c:pt>
                <c:pt idx="6057">
                  <c:v>5.7433325000000002</c:v>
                </c:pt>
                <c:pt idx="6058">
                  <c:v>5.7436699999999998</c:v>
                </c:pt>
                <c:pt idx="6059">
                  <c:v>5.7441137500000004</c:v>
                </c:pt>
                <c:pt idx="6060">
                  <c:v>5.7445149999999998</c:v>
                </c:pt>
                <c:pt idx="6061">
                  <c:v>5.74485125</c:v>
                </c:pt>
                <c:pt idx="6062">
                  <c:v>5.7451918750016002</c:v>
                </c:pt>
                <c:pt idx="6063">
                  <c:v>5.7455843750015996</c:v>
                </c:pt>
                <c:pt idx="6064">
                  <c:v>5.7459337499999998</c:v>
                </c:pt>
                <c:pt idx="6065">
                  <c:v>5.7463981250015994</c:v>
                </c:pt>
                <c:pt idx="6066">
                  <c:v>5.7467681250015996</c:v>
                </c:pt>
                <c:pt idx="6067">
                  <c:v>5.7471937500000001</c:v>
                </c:pt>
                <c:pt idx="6068">
                  <c:v>5.7475674999999997</c:v>
                </c:pt>
                <c:pt idx="6069">
                  <c:v>5.7479531250016</c:v>
                </c:pt>
                <c:pt idx="6070">
                  <c:v>5.7483043750015996</c:v>
                </c:pt>
                <c:pt idx="6071">
                  <c:v>5.7486818750015996</c:v>
                </c:pt>
                <c:pt idx="6072">
                  <c:v>5.7490031250015994</c:v>
                </c:pt>
                <c:pt idx="6073">
                  <c:v>5.7493974999999997</c:v>
                </c:pt>
                <c:pt idx="6074">
                  <c:v>5.7497999999999996</c:v>
                </c:pt>
                <c:pt idx="6075">
                  <c:v>5.7501562499999999</c:v>
                </c:pt>
                <c:pt idx="6076">
                  <c:v>5.7504987500000002</c:v>
                </c:pt>
                <c:pt idx="6077">
                  <c:v>5.7508231250015998</c:v>
                </c:pt>
                <c:pt idx="6078">
                  <c:v>5.7511912499999998</c:v>
                </c:pt>
                <c:pt idx="6079">
                  <c:v>5.7514487499999998</c:v>
                </c:pt>
                <c:pt idx="6080">
                  <c:v>5.7517693750015999</c:v>
                </c:pt>
                <c:pt idx="6081">
                  <c:v>5.7521418750016</c:v>
                </c:pt>
                <c:pt idx="6082">
                  <c:v>5.7525199999999996</c:v>
                </c:pt>
                <c:pt idx="6083">
                  <c:v>5.7528481250015995</c:v>
                </c:pt>
                <c:pt idx="6084">
                  <c:v>5.7531812499999999</c:v>
                </c:pt>
                <c:pt idx="6085">
                  <c:v>5.7535587499999998</c:v>
                </c:pt>
                <c:pt idx="6086">
                  <c:v>5.7539043750015999</c:v>
                </c:pt>
                <c:pt idx="6087">
                  <c:v>5.7543206250015997</c:v>
                </c:pt>
                <c:pt idx="6088">
                  <c:v>5.7547106250016</c:v>
                </c:pt>
                <c:pt idx="6089">
                  <c:v>5.7551100000000002</c:v>
                </c:pt>
                <c:pt idx="6090">
                  <c:v>5.7554918750016002</c:v>
                </c:pt>
                <c:pt idx="6091">
                  <c:v>5.7558118750015996</c:v>
                </c:pt>
                <c:pt idx="6092">
                  <c:v>5.7561600000000004</c:v>
                </c:pt>
                <c:pt idx="6093">
                  <c:v>5.7564925000000002</c:v>
                </c:pt>
                <c:pt idx="6094">
                  <c:v>5.7569400000000002</c:v>
                </c:pt>
                <c:pt idx="6095">
                  <c:v>5.7572981250015998</c:v>
                </c:pt>
                <c:pt idx="6096">
                  <c:v>5.7577343750015997</c:v>
                </c:pt>
                <c:pt idx="6097">
                  <c:v>5.7581049999999996</c:v>
                </c:pt>
                <c:pt idx="6098">
                  <c:v>5.7584706250015998</c:v>
                </c:pt>
                <c:pt idx="6099">
                  <c:v>5.75883375</c:v>
                </c:pt>
                <c:pt idx="6100">
                  <c:v>5.7591731250015998</c:v>
                </c:pt>
                <c:pt idx="6101">
                  <c:v>5.7595068750016001</c:v>
                </c:pt>
                <c:pt idx="6102">
                  <c:v>5.7599406250016001</c:v>
                </c:pt>
                <c:pt idx="6103">
                  <c:v>5.7602931250016001</c:v>
                </c:pt>
                <c:pt idx="6104">
                  <c:v>5.7606818750016</c:v>
                </c:pt>
                <c:pt idx="6105">
                  <c:v>5.7610749999999999</c:v>
                </c:pt>
                <c:pt idx="6106">
                  <c:v>5.7614068750016001</c:v>
                </c:pt>
                <c:pt idx="6107">
                  <c:v>5.7617425000000004</c:v>
                </c:pt>
                <c:pt idx="6108">
                  <c:v>5.7620768750015996</c:v>
                </c:pt>
                <c:pt idx="6109">
                  <c:v>5.7624443750015999</c:v>
                </c:pt>
                <c:pt idx="6110">
                  <c:v>5.76277375</c:v>
                </c:pt>
                <c:pt idx="6111">
                  <c:v>5.76317375</c:v>
                </c:pt>
                <c:pt idx="6112">
                  <c:v>5.763585</c:v>
                </c:pt>
                <c:pt idx="6113">
                  <c:v>5.7639068750015996</c:v>
                </c:pt>
                <c:pt idx="6114">
                  <c:v>5.7642393750015994</c:v>
                </c:pt>
                <c:pt idx="6115">
                  <c:v>5.7646162500000004</c:v>
                </c:pt>
                <c:pt idx="6116">
                  <c:v>5.7650281250016002</c:v>
                </c:pt>
                <c:pt idx="6117">
                  <c:v>5.7654062499999998</c:v>
                </c:pt>
                <c:pt idx="6118">
                  <c:v>5.7657562499999999</c:v>
                </c:pt>
                <c:pt idx="6119">
                  <c:v>5.7661756250015994</c:v>
                </c:pt>
                <c:pt idx="6120">
                  <c:v>5.7665062499999999</c:v>
                </c:pt>
                <c:pt idx="6121">
                  <c:v>5.7669356250016</c:v>
                </c:pt>
                <c:pt idx="6122">
                  <c:v>5.7673968750015998</c:v>
                </c:pt>
                <c:pt idx="6123">
                  <c:v>5.7678106250015997</c:v>
                </c:pt>
                <c:pt idx="6124">
                  <c:v>5.7682012499999997</c:v>
                </c:pt>
                <c:pt idx="6125">
                  <c:v>5.7686525</c:v>
                </c:pt>
                <c:pt idx="6126">
                  <c:v>5.7690037500000004</c:v>
                </c:pt>
                <c:pt idx="6127">
                  <c:v>5.7693943750015997</c:v>
                </c:pt>
                <c:pt idx="6128">
                  <c:v>5.7697593750016001</c:v>
                </c:pt>
                <c:pt idx="6129">
                  <c:v>5.7701087500000003</c:v>
                </c:pt>
                <c:pt idx="6130">
                  <c:v>5.7705843750015999</c:v>
                </c:pt>
                <c:pt idx="6131">
                  <c:v>5.7709393750015998</c:v>
                </c:pt>
                <c:pt idx="6132">
                  <c:v>5.7713293750016001</c:v>
                </c:pt>
                <c:pt idx="6133">
                  <c:v>5.7716531250015999</c:v>
                </c:pt>
                <c:pt idx="6134">
                  <c:v>5.7717912499999997</c:v>
                </c:pt>
                <c:pt idx="6135">
                  <c:v>5.7721431250016</c:v>
                </c:pt>
                <c:pt idx="6136">
                  <c:v>5.7725187499999997</c:v>
                </c:pt>
                <c:pt idx="6137">
                  <c:v>5.7729143750015997</c:v>
                </c:pt>
                <c:pt idx="6138">
                  <c:v>5.7732875000000003</c:v>
                </c:pt>
                <c:pt idx="6139">
                  <c:v>5.7736225000000001</c:v>
                </c:pt>
                <c:pt idx="6140">
                  <c:v>5.7739637500000001</c:v>
                </c:pt>
                <c:pt idx="6141">
                  <c:v>5.77433</c:v>
                </c:pt>
                <c:pt idx="6142">
                  <c:v>5.7746581250015998</c:v>
                </c:pt>
                <c:pt idx="6143">
                  <c:v>5.7750387500000002</c:v>
                </c:pt>
                <c:pt idx="6144">
                  <c:v>5.7754506250016</c:v>
                </c:pt>
                <c:pt idx="6145">
                  <c:v>5.77581875</c:v>
                </c:pt>
                <c:pt idx="6146">
                  <c:v>5.7762806250015997</c:v>
                </c:pt>
                <c:pt idx="6147">
                  <c:v>5.7766481250016</c:v>
                </c:pt>
                <c:pt idx="6148">
                  <c:v>5.7769849999999998</c:v>
                </c:pt>
                <c:pt idx="6149">
                  <c:v>5.7773287499999997</c:v>
                </c:pt>
                <c:pt idx="6150">
                  <c:v>5.7777143750016</c:v>
                </c:pt>
                <c:pt idx="6151">
                  <c:v>5.7780399999999998</c:v>
                </c:pt>
                <c:pt idx="6152">
                  <c:v>5.7783993750015998</c:v>
                </c:pt>
                <c:pt idx="6153">
                  <c:v>5.7787325000000003</c:v>
                </c:pt>
                <c:pt idx="6154">
                  <c:v>5.7790731250015996</c:v>
                </c:pt>
                <c:pt idx="6155">
                  <c:v>5.7794212500000004</c:v>
                </c:pt>
                <c:pt idx="6156">
                  <c:v>5.7797749999999999</c:v>
                </c:pt>
                <c:pt idx="6157">
                  <c:v>5.7801131250015994</c:v>
                </c:pt>
                <c:pt idx="6158">
                  <c:v>5.7805056250015996</c:v>
                </c:pt>
                <c:pt idx="6159">
                  <c:v>5.7808406250016002</c:v>
                </c:pt>
                <c:pt idx="6160">
                  <c:v>5.7812431250016001</c:v>
                </c:pt>
                <c:pt idx="6161">
                  <c:v>5.7815806250015997</c:v>
                </c:pt>
                <c:pt idx="6162">
                  <c:v>5.7819981250015999</c:v>
                </c:pt>
                <c:pt idx="6163">
                  <c:v>5.7821524999999996</c:v>
                </c:pt>
                <c:pt idx="6164">
                  <c:v>5.7825637499999996</c:v>
                </c:pt>
                <c:pt idx="6165">
                  <c:v>5.7829937500000002</c:v>
                </c:pt>
                <c:pt idx="6166">
                  <c:v>5.7833387500000004</c:v>
                </c:pt>
                <c:pt idx="6167">
                  <c:v>5.7837825</c:v>
                </c:pt>
                <c:pt idx="6168">
                  <c:v>5.7841699999999996</c:v>
                </c:pt>
                <c:pt idx="6169">
                  <c:v>5.7845381250015997</c:v>
                </c:pt>
                <c:pt idx="6170">
                  <c:v>5.7849818750016002</c:v>
                </c:pt>
                <c:pt idx="6171">
                  <c:v>5.7853631250015995</c:v>
                </c:pt>
                <c:pt idx="6172">
                  <c:v>5.7858162499999999</c:v>
                </c:pt>
                <c:pt idx="6173">
                  <c:v>5.7862299999999998</c:v>
                </c:pt>
                <c:pt idx="6174">
                  <c:v>5.7866293750016</c:v>
                </c:pt>
                <c:pt idx="6175">
                  <c:v>5.7870524999999997</c:v>
                </c:pt>
                <c:pt idx="6176">
                  <c:v>5.7875187500000003</c:v>
                </c:pt>
                <c:pt idx="6177">
                  <c:v>5.7879593750015994</c:v>
                </c:pt>
                <c:pt idx="6178">
                  <c:v>5.7882931250015996</c:v>
                </c:pt>
                <c:pt idx="6179">
                  <c:v>5.7886593750015995</c:v>
                </c:pt>
                <c:pt idx="6180">
                  <c:v>5.7889918750015994</c:v>
                </c:pt>
                <c:pt idx="6181">
                  <c:v>5.78932</c:v>
                </c:pt>
                <c:pt idx="6182">
                  <c:v>5.7896443750015996</c:v>
                </c:pt>
                <c:pt idx="6183">
                  <c:v>5.7900656250016</c:v>
                </c:pt>
                <c:pt idx="6184">
                  <c:v>5.7904049999999998</c:v>
                </c:pt>
                <c:pt idx="6185">
                  <c:v>5.7907937499999997</c:v>
                </c:pt>
                <c:pt idx="6186">
                  <c:v>5.7911893750015997</c:v>
                </c:pt>
                <c:pt idx="6187">
                  <c:v>5.7915556250015996</c:v>
                </c:pt>
                <c:pt idx="6188">
                  <c:v>5.7919574999999996</c:v>
                </c:pt>
                <c:pt idx="6189">
                  <c:v>5.7923431250016</c:v>
                </c:pt>
                <c:pt idx="6190">
                  <c:v>5.7926693750015996</c:v>
                </c:pt>
                <c:pt idx="6191">
                  <c:v>5.7927437499999996</c:v>
                </c:pt>
                <c:pt idx="6192">
                  <c:v>5.7930887499999999</c:v>
                </c:pt>
                <c:pt idx="6193">
                  <c:v>5.7934462499999997</c:v>
                </c:pt>
                <c:pt idx="6194">
                  <c:v>5.7937987499999997</c:v>
                </c:pt>
                <c:pt idx="6195">
                  <c:v>5.7941399999999996</c:v>
                </c:pt>
                <c:pt idx="6196">
                  <c:v>5.7945143750015999</c:v>
                </c:pt>
                <c:pt idx="6197">
                  <c:v>5.7949381250015994</c:v>
                </c:pt>
                <c:pt idx="6198">
                  <c:v>5.7953468750015995</c:v>
                </c:pt>
                <c:pt idx="6199">
                  <c:v>5.7957524999999999</c:v>
                </c:pt>
                <c:pt idx="6200">
                  <c:v>5.7960906250016002</c:v>
                </c:pt>
                <c:pt idx="6201">
                  <c:v>5.7965493750016002</c:v>
                </c:pt>
                <c:pt idx="6202">
                  <c:v>5.7969087500000001</c:v>
                </c:pt>
                <c:pt idx="6203">
                  <c:v>5.7972662499999998</c:v>
                </c:pt>
                <c:pt idx="6204">
                  <c:v>5.7976281250015997</c:v>
                </c:pt>
                <c:pt idx="6205">
                  <c:v>5.7979525000000001</c:v>
                </c:pt>
                <c:pt idx="6206">
                  <c:v>5.7983081250015998</c:v>
                </c:pt>
                <c:pt idx="6207">
                  <c:v>5.7986512499999998</c:v>
                </c:pt>
                <c:pt idx="6208">
                  <c:v>5.7990243750015997</c:v>
                </c:pt>
                <c:pt idx="6209">
                  <c:v>5.7994818750016002</c:v>
                </c:pt>
                <c:pt idx="6210">
                  <c:v>5.7998693750015997</c:v>
                </c:pt>
                <c:pt idx="6211">
                  <c:v>5.8003012500000004</c:v>
                </c:pt>
                <c:pt idx="6212">
                  <c:v>5.8006387500000001</c:v>
                </c:pt>
                <c:pt idx="6213">
                  <c:v>5.8010606250015995</c:v>
                </c:pt>
                <c:pt idx="6214">
                  <c:v>5.8014275</c:v>
                </c:pt>
                <c:pt idx="6215">
                  <c:v>5.8018000000000001</c:v>
                </c:pt>
                <c:pt idx="6216">
                  <c:v>5.8021231250016001</c:v>
                </c:pt>
                <c:pt idx="6217">
                  <c:v>5.8024487499999999</c:v>
                </c:pt>
                <c:pt idx="6218">
                  <c:v>5.8027743750015999</c:v>
                </c:pt>
                <c:pt idx="6219">
                  <c:v>5.80310375</c:v>
                </c:pt>
                <c:pt idx="6220">
                  <c:v>5.8034843750015996</c:v>
                </c:pt>
                <c:pt idx="6221">
                  <c:v>5.8038931250015997</c:v>
                </c:pt>
                <c:pt idx="6222">
                  <c:v>5.8042875</c:v>
                </c:pt>
                <c:pt idx="6223">
                  <c:v>5.8046681250015997</c:v>
                </c:pt>
                <c:pt idx="6224">
                  <c:v>5.8050881250015998</c:v>
                </c:pt>
                <c:pt idx="6225">
                  <c:v>5.8054381250015998</c:v>
                </c:pt>
                <c:pt idx="6226">
                  <c:v>5.8058818750015995</c:v>
                </c:pt>
                <c:pt idx="6227">
                  <c:v>5.8062081250016</c:v>
                </c:pt>
                <c:pt idx="6228">
                  <c:v>5.8065456250015997</c:v>
                </c:pt>
                <c:pt idx="6229">
                  <c:v>5.8069525000000004</c:v>
                </c:pt>
                <c:pt idx="6230">
                  <c:v>5.8073118750015995</c:v>
                </c:pt>
                <c:pt idx="6231">
                  <c:v>5.8077612500000004</c:v>
                </c:pt>
                <c:pt idx="6232">
                  <c:v>5.8081731250016002</c:v>
                </c:pt>
                <c:pt idx="6233">
                  <c:v>5.8086206250016001</c:v>
                </c:pt>
                <c:pt idx="6234">
                  <c:v>5.8090250000000001</c:v>
                </c:pt>
                <c:pt idx="6235">
                  <c:v>5.8094756250015998</c:v>
                </c:pt>
                <c:pt idx="6236">
                  <c:v>5.8098974999999999</c:v>
                </c:pt>
                <c:pt idx="6237">
                  <c:v>5.8102931250015999</c:v>
                </c:pt>
                <c:pt idx="6238">
                  <c:v>5.8106937500000004</c:v>
                </c:pt>
                <c:pt idx="6239">
                  <c:v>5.8110168750015996</c:v>
                </c:pt>
                <c:pt idx="6240">
                  <c:v>5.811445</c:v>
                </c:pt>
                <c:pt idx="6241">
                  <c:v>5.8117993750016002</c:v>
                </c:pt>
                <c:pt idx="6242">
                  <c:v>5.8121493750016002</c:v>
                </c:pt>
                <c:pt idx="6243">
                  <c:v>5.8124987499999996</c:v>
                </c:pt>
                <c:pt idx="6244">
                  <c:v>5.8128425000000004</c:v>
                </c:pt>
                <c:pt idx="6245">
                  <c:v>5.8132356250015995</c:v>
                </c:pt>
                <c:pt idx="6246">
                  <c:v>5.8136237499999996</c:v>
                </c:pt>
                <c:pt idx="6247">
                  <c:v>5.8140074999999998</c:v>
                </c:pt>
                <c:pt idx="6248">
                  <c:v>5.8143762499999996</c:v>
                </c:pt>
                <c:pt idx="6249">
                  <c:v>5.81473</c:v>
                </c:pt>
                <c:pt idx="6250">
                  <c:v>5.8150662500000001</c:v>
                </c:pt>
                <c:pt idx="6251">
                  <c:v>5.8154506250016</c:v>
                </c:pt>
                <c:pt idx="6252">
                  <c:v>5.8158243750015997</c:v>
                </c:pt>
                <c:pt idx="6253">
                  <c:v>5.8162349999999998</c:v>
                </c:pt>
                <c:pt idx="6254">
                  <c:v>5.8165818750015994</c:v>
                </c:pt>
                <c:pt idx="6255">
                  <c:v>5.8170043750015994</c:v>
                </c:pt>
                <c:pt idx="6256">
                  <c:v>5.8174406250016002</c:v>
                </c:pt>
                <c:pt idx="6257">
                  <c:v>5.8178712499999996</c:v>
                </c:pt>
                <c:pt idx="6258">
                  <c:v>5.8182581250015994</c:v>
                </c:pt>
                <c:pt idx="6259">
                  <c:v>5.8186037500000003</c:v>
                </c:pt>
                <c:pt idx="6260">
                  <c:v>5.8189250000000001</c:v>
                </c:pt>
                <c:pt idx="6261">
                  <c:v>5.8192925000000004</c:v>
                </c:pt>
                <c:pt idx="6262">
                  <c:v>5.8196556250015998</c:v>
                </c:pt>
                <c:pt idx="6263">
                  <c:v>5.8200268750015995</c:v>
                </c:pt>
                <c:pt idx="6264">
                  <c:v>5.8203987499999998</c:v>
                </c:pt>
                <c:pt idx="6265">
                  <c:v>5.8208099999999998</c:v>
                </c:pt>
                <c:pt idx="6266">
                  <c:v>5.8212381250015994</c:v>
                </c:pt>
                <c:pt idx="6267">
                  <c:v>5.8216081250015996</c:v>
                </c:pt>
                <c:pt idx="6268">
                  <c:v>5.8220274999999999</c:v>
                </c:pt>
                <c:pt idx="6269">
                  <c:v>5.8223481250016</c:v>
                </c:pt>
                <c:pt idx="6270">
                  <c:v>5.8227231250016001</c:v>
                </c:pt>
                <c:pt idx="6271">
                  <c:v>5.82306875</c:v>
                </c:pt>
                <c:pt idx="6272">
                  <c:v>5.8234468750015997</c:v>
                </c:pt>
                <c:pt idx="6273">
                  <c:v>5.8237937500000001</c:v>
                </c:pt>
                <c:pt idx="6274">
                  <c:v>5.8238025000000002</c:v>
                </c:pt>
                <c:pt idx="6275">
                  <c:v>5.8241693750015999</c:v>
                </c:pt>
                <c:pt idx="6276">
                  <c:v>5.8244893750015994</c:v>
                </c:pt>
                <c:pt idx="6277">
                  <c:v>5.8248474999999997</c:v>
                </c:pt>
                <c:pt idx="6278">
                  <c:v>5.8251843750015997</c:v>
                </c:pt>
                <c:pt idx="6279">
                  <c:v>5.8255293750016</c:v>
                </c:pt>
                <c:pt idx="6280">
                  <c:v>5.8259487500000002</c:v>
                </c:pt>
                <c:pt idx="6281">
                  <c:v>5.8263056250015994</c:v>
                </c:pt>
                <c:pt idx="6282">
                  <c:v>5.8267274999999996</c:v>
                </c:pt>
                <c:pt idx="6283">
                  <c:v>5.8271249999999997</c:v>
                </c:pt>
                <c:pt idx="6284">
                  <c:v>5.8274575000000004</c:v>
                </c:pt>
                <c:pt idx="6285">
                  <c:v>5.8278600000000003</c:v>
                </c:pt>
                <c:pt idx="6286">
                  <c:v>5.8283193750016</c:v>
                </c:pt>
                <c:pt idx="6287">
                  <c:v>5.8286743750015999</c:v>
                </c:pt>
                <c:pt idx="6288">
                  <c:v>5.8290856250015999</c:v>
                </c:pt>
                <c:pt idx="6289">
                  <c:v>5.8294468750016</c:v>
                </c:pt>
                <c:pt idx="6290">
                  <c:v>5.8297993750015999</c:v>
                </c:pt>
                <c:pt idx="6291">
                  <c:v>5.8301443750016002</c:v>
                </c:pt>
                <c:pt idx="6292">
                  <c:v>5.8305293750015998</c:v>
                </c:pt>
                <c:pt idx="6293">
                  <c:v>5.8308600000000004</c:v>
                </c:pt>
                <c:pt idx="6294">
                  <c:v>5.8312175000000002</c:v>
                </c:pt>
                <c:pt idx="6295">
                  <c:v>5.8315687499999997</c:v>
                </c:pt>
                <c:pt idx="6296">
                  <c:v>5.8319418750015997</c:v>
                </c:pt>
                <c:pt idx="6297">
                  <c:v>5.8322624999999997</c:v>
                </c:pt>
                <c:pt idx="6298">
                  <c:v>5.8326387500000001</c:v>
                </c:pt>
                <c:pt idx="6299">
                  <c:v>5.8329137500000003</c:v>
                </c:pt>
                <c:pt idx="6300">
                  <c:v>5.8332887500000004</c:v>
                </c:pt>
                <c:pt idx="6301">
                  <c:v>5.8337050000000001</c:v>
                </c:pt>
                <c:pt idx="6302">
                  <c:v>5.8340612500000004</c:v>
                </c:pt>
                <c:pt idx="6303">
                  <c:v>5.8344581250015999</c:v>
                </c:pt>
                <c:pt idx="6304">
                  <c:v>5.8348100000000001</c:v>
                </c:pt>
                <c:pt idx="6305">
                  <c:v>5.8351943750016</c:v>
                </c:pt>
                <c:pt idx="6306">
                  <c:v>5.8355193750016001</c:v>
                </c:pt>
                <c:pt idx="6307">
                  <c:v>5.8358956250015996</c:v>
                </c:pt>
                <c:pt idx="6308">
                  <c:v>5.8362556250016002</c:v>
                </c:pt>
                <c:pt idx="6309">
                  <c:v>5.8365762500000002</c:v>
                </c:pt>
                <c:pt idx="6310">
                  <c:v>5.8369693750015994</c:v>
                </c:pt>
                <c:pt idx="6311">
                  <c:v>5.8373231250015998</c:v>
                </c:pt>
                <c:pt idx="6312">
                  <c:v>5.8377481250015997</c:v>
                </c:pt>
                <c:pt idx="6313">
                  <c:v>5.8380781250015996</c:v>
                </c:pt>
                <c:pt idx="6314">
                  <c:v>5.8384068750016</c:v>
                </c:pt>
                <c:pt idx="6315">
                  <c:v>5.8388843750015997</c:v>
                </c:pt>
                <c:pt idx="6316">
                  <c:v>5.8392225</c:v>
                </c:pt>
                <c:pt idx="6317">
                  <c:v>5.8396731250015996</c:v>
                </c:pt>
                <c:pt idx="6318">
                  <c:v>5.8400912500000004</c:v>
                </c:pt>
                <c:pt idx="6319">
                  <c:v>5.8404999999999996</c:v>
                </c:pt>
                <c:pt idx="6320">
                  <c:v>5.8409143750016002</c:v>
                </c:pt>
                <c:pt idx="6321">
                  <c:v>5.8413343750015994</c:v>
                </c:pt>
                <c:pt idx="6322">
                  <c:v>5.8417106250015998</c:v>
                </c:pt>
                <c:pt idx="6323">
                  <c:v>5.8420893750016001</c:v>
                </c:pt>
                <c:pt idx="6324">
                  <c:v>5.8424231250015994</c:v>
                </c:pt>
                <c:pt idx="6325">
                  <c:v>5.8427737500000001</c:v>
                </c:pt>
                <c:pt idx="6326">
                  <c:v>5.8431268750015999</c:v>
                </c:pt>
                <c:pt idx="6327">
                  <c:v>5.8433624999999996</c:v>
                </c:pt>
                <c:pt idx="6328">
                  <c:v>5.8436918750015998</c:v>
                </c:pt>
                <c:pt idx="6329">
                  <c:v>5.8441181250016001</c:v>
                </c:pt>
                <c:pt idx="6330">
                  <c:v>5.8445306250015996</c:v>
                </c:pt>
                <c:pt idx="6331">
                  <c:v>5.8448549999999999</c:v>
                </c:pt>
                <c:pt idx="6332">
                  <c:v>5.8452262499999996</c:v>
                </c:pt>
                <c:pt idx="6333">
                  <c:v>5.8455643750016</c:v>
                </c:pt>
                <c:pt idx="6334">
                  <c:v>5.8460118750015999</c:v>
                </c:pt>
                <c:pt idx="6335">
                  <c:v>5.8463918750015997</c:v>
                </c:pt>
                <c:pt idx="6336">
                  <c:v>5.84676375</c:v>
                </c:pt>
                <c:pt idx="6337">
                  <c:v>5.8471181250016002</c:v>
                </c:pt>
                <c:pt idx="6338">
                  <c:v>5.8475318750016001</c:v>
                </c:pt>
                <c:pt idx="6339">
                  <c:v>5.8479256250015998</c:v>
                </c:pt>
                <c:pt idx="6340">
                  <c:v>5.8482937499999998</c:v>
                </c:pt>
                <c:pt idx="6341">
                  <c:v>5.8487068750016</c:v>
                </c:pt>
                <c:pt idx="6342">
                  <c:v>5.8490531250015998</c:v>
                </c:pt>
                <c:pt idx="6343">
                  <c:v>5.8494068750016002</c:v>
                </c:pt>
                <c:pt idx="6344">
                  <c:v>5.8497818750016002</c:v>
                </c:pt>
                <c:pt idx="6345">
                  <c:v>5.8501412500000001</c:v>
                </c:pt>
                <c:pt idx="6346">
                  <c:v>5.8505225000000003</c:v>
                </c:pt>
                <c:pt idx="6347">
                  <c:v>5.8509037499999996</c:v>
                </c:pt>
                <c:pt idx="6348">
                  <c:v>5.8512518750015996</c:v>
                </c:pt>
                <c:pt idx="6349">
                  <c:v>5.8514650000000001</c:v>
                </c:pt>
                <c:pt idx="6350">
                  <c:v>5.8514862499999998</c:v>
                </c:pt>
                <c:pt idx="6351">
                  <c:v>5.8518706250015997</c:v>
                </c:pt>
                <c:pt idx="6352">
                  <c:v>5.8522912500000004</c:v>
                </c:pt>
                <c:pt idx="6353">
                  <c:v>5.8527256250016002</c:v>
                </c:pt>
                <c:pt idx="6354">
                  <c:v>5.8530818750015996</c:v>
                </c:pt>
                <c:pt idx="6355">
                  <c:v>5.8534899999999999</c:v>
                </c:pt>
                <c:pt idx="6356">
                  <c:v>5.8538518750015998</c:v>
                </c:pt>
                <c:pt idx="6357">
                  <c:v>5.8541918750016002</c:v>
                </c:pt>
                <c:pt idx="6358">
                  <c:v>5.8545231250015997</c:v>
                </c:pt>
                <c:pt idx="6359">
                  <c:v>5.8548574999999996</c:v>
                </c:pt>
                <c:pt idx="6360">
                  <c:v>5.8552606250016002</c:v>
                </c:pt>
                <c:pt idx="6361">
                  <c:v>5.8556587499999999</c:v>
                </c:pt>
                <c:pt idx="6362">
                  <c:v>5.8560024999999998</c:v>
                </c:pt>
                <c:pt idx="6363">
                  <c:v>5.8564093750015997</c:v>
                </c:pt>
                <c:pt idx="6364">
                  <c:v>5.8567349999999996</c:v>
                </c:pt>
                <c:pt idx="6365">
                  <c:v>5.8570843750016</c:v>
                </c:pt>
                <c:pt idx="6366">
                  <c:v>5.85745</c:v>
                </c:pt>
                <c:pt idx="6367">
                  <c:v>5.8577950000000003</c:v>
                </c:pt>
                <c:pt idx="6368">
                  <c:v>5.8582087500000002</c:v>
                </c:pt>
                <c:pt idx="6369">
                  <c:v>5.8585756250015999</c:v>
                </c:pt>
                <c:pt idx="6370">
                  <c:v>5.85893</c:v>
                </c:pt>
                <c:pt idx="6371">
                  <c:v>5.8593287500000004</c:v>
                </c:pt>
                <c:pt idx="6372">
                  <c:v>5.8597037500000004</c:v>
                </c:pt>
                <c:pt idx="6373">
                  <c:v>5.8601681250016</c:v>
                </c:pt>
                <c:pt idx="6374">
                  <c:v>5.8604975000000001</c:v>
                </c:pt>
                <c:pt idx="6375">
                  <c:v>5.8609074999999997</c:v>
                </c:pt>
                <c:pt idx="6376">
                  <c:v>5.8613512500000002</c:v>
                </c:pt>
                <c:pt idx="6377">
                  <c:v>5.8616712499999997</c:v>
                </c:pt>
                <c:pt idx="6378">
                  <c:v>5.8619156250015996</c:v>
                </c:pt>
                <c:pt idx="6379">
                  <c:v>5.8619899999999996</c:v>
                </c:pt>
                <c:pt idx="6380">
                  <c:v>5.86233</c:v>
                </c:pt>
                <c:pt idx="6381">
                  <c:v>5.8626843750016002</c:v>
                </c:pt>
                <c:pt idx="6382">
                  <c:v>5.8630168750016001</c:v>
                </c:pt>
                <c:pt idx="6383">
                  <c:v>5.8633887500000004</c:v>
                </c:pt>
                <c:pt idx="6384">
                  <c:v>5.86375125</c:v>
                </c:pt>
                <c:pt idx="6385">
                  <c:v>5.8641356250015999</c:v>
                </c:pt>
                <c:pt idx="6386">
                  <c:v>5.8645618750016002</c:v>
                </c:pt>
                <c:pt idx="6387">
                  <c:v>5.8649818750015994</c:v>
                </c:pt>
                <c:pt idx="6388">
                  <c:v>5.8653506250016001</c:v>
                </c:pt>
                <c:pt idx="6389">
                  <c:v>5.8657418750015999</c:v>
                </c:pt>
                <c:pt idx="6390">
                  <c:v>5.8660825000000001</c:v>
                </c:pt>
                <c:pt idx="6391">
                  <c:v>5.8664243750015999</c:v>
                </c:pt>
                <c:pt idx="6392">
                  <c:v>5.8667556250016002</c:v>
                </c:pt>
                <c:pt idx="6393">
                  <c:v>5.8671049999999996</c:v>
                </c:pt>
                <c:pt idx="6394">
                  <c:v>5.8674856250016001</c:v>
                </c:pt>
                <c:pt idx="6395">
                  <c:v>5.8678268750016001</c:v>
                </c:pt>
                <c:pt idx="6396">
                  <c:v>5.8682081250015994</c:v>
                </c:pt>
                <c:pt idx="6397">
                  <c:v>5.8685881250016001</c:v>
                </c:pt>
                <c:pt idx="6398">
                  <c:v>5.8689356250015994</c:v>
                </c:pt>
                <c:pt idx="6399">
                  <c:v>5.8693712500000004</c:v>
                </c:pt>
                <c:pt idx="6400">
                  <c:v>5.8698399999999999</c:v>
                </c:pt>
                <c:pt idx="6401">
                  <c:v>5.8701856250016</c:v>
                </c:pt>
                <c:pt idx="6402">
                  <c:v>5.8705425</c:v>
                </c:pt>
                <c:pt idx="6403">
                  <c:v>5.8708875000000003</c:v>
                </c:pt>
                <c:pt idx="6404">
                  <c:v>5.8708818750015999</c:v>
                </c:pt>
                <c:pt idx="6405">
                  <c:v>5.8712443750015995</c:v>
                </c:pt>
                <c:pt idx="6406">
                  <c:v>5.87170375</c:v>
                </c:pt>
                <c:pt idx="6407">
                  <c:v>5.8721100000000002</c:v>
                </c:pt>
                <c:pt idx="6408">
                  <c:v>5.8724931250015997</c:v>
                </c:pt>
                <c:pt idx="6409">
                  <c:v>5.8728606250016</c:v>
                </c:pt>
                <c:pt idx="6410">
                  <c:v>5.8732556250016001</c:v>
                </c:pt>
                <c:pt idx="6411">
                  <c:v>5.8735856250016001</c:v>
                </c:pt>
                <c:pt idx="6412">
                  <c:v>5.8739487500000003</c:v>
                </c:pt>
                <c:pt idx="6413">
                  <c:v>5.8743643750015995</c:v>
                </c:pt>
                <c:pt idx="6414">
                  <c:v>5.8747024999999997</c:v>
                </c:pt>
                <c:pt idx="6415">
                  <c:v>5.8750718750016002</c:v>
                </c:pt>
                <c:pt idx="6416">
                  <c:v>5.8754793750015999</c:v>
                </c:pt>
                <c:pt idx="6417">
                  <c:v>5.8759456250015996</c:v>
                </c:pt>
                <c:pt idx="6418">
                  <c:v>5.87630125</c:v>
                </c:pt>
                <c:pt idx="6419">
                  <c:v>5.8766962500000002</c:v>
                </c:pt>
                <c:pt idx="6420">
                  <c:v>5.8770300000000004</c:v>
                </c:pt>
                <c:pt idx="6421">
                  <c:v>5.8774806250016001</c:v>
                </c:pt>
                <c:pt idx="6422">
                  <c:v>5.8779587500000003</c:v>
                </c:pt>
                <c:pt idx="6423">
                  <c:v>5.8783143750016</c:v>
                </c:pt>
                <c:pt idx="6424">
                  <c:v>5.8786956250015994</c:v>
                </c:pt>
                <c:pt idx="6425">
                  <c:v>5.8791662499999999</c:v>
                </c:pt>
                <c:pt idx="6426">
                  <c:v>5.8795193750015997</c:v>
                </c:pt>
                <c:pt idx="6427">
                  <c:v>5.8798593750016002</c:v>
                </c:pt>
                <c:pt idx="6428">
                  <c:v>5.8802387500000002</c:v>
                </c:pt>
                <c:pt idx="6429">
                  <c:v>5.8806431250015994</c:v>
                </c:pt>
                <c:pt idx="6430">
                  <c:v>5.8809818750015994</c:v>
                </c:pt>
                <c:pt idx="6431">
                  <c:v>5.8811568750015999</c:v>
                </c:pt>
                <c:pt idx="6432">
                  <c:v>5.8815393750015996</c:v>
                </c:pt>
                <c:pt idx="6433">
                  <c:v>5.8819181250015999</c:v>
                </c:pt>
                <c:pt idx="6434">
                  <c:v>5.8822831250015994</c:v>
                </c:pt>
                <c:pt idx="6435">
                  <c:v>5.8827006250015996</c:v>
                </c:pt>
                <c:pt idx="6436">
                  <c:v>5.8830431250016</c:v>
                </c:pt>
                <c:pt idx="6437">
                  <c:v>5.8834181250016</c:v>
                </c:pt>
                <c:pt idx="6438">
                  <c:v>5.8837950000000001</c:v>
                </c:pt>
                <c:pt idx="6439">
                  <c:v>5.8841512500000004</c:v>
                </c:pt>
                <c:pt idx="6440">
                  <c:v>5.8846018750016</c:v>
                </c:pt>
                <c:pt idx="6441">
                  <c:v>5.8849962500000004</c:v>
                </c:pt>
                <c:pt idx="6442">
                  <c:v>5.8853693750015994</c:v>
                </c:pt>
                <c:pt idx="6443">
                  <c:v>5.88575625</c:v>
                </c:pt>
                <c:pt idx="6444">
                  <c:v>5.8861281250015995</c:v>
                </c:pt>
                <c:pt idx="6445">
                  <c:v>5.8864875000000003</c:v>
                </c:pt>
                <c:pt idx="6446">
                  <c:v>5.8868425000000002</c:v>
                </c:pt>
                <c:pt idx="6447">
                  <c:v>5.8873337499999998</c:v>
                </c:pt>
                <c:pt idx="6448">
                  <c:v>5.8876656250016</c:v>
                </c:pt>
                <c:pt idx="6449">
                  <c:v>5.8880224999999999</c:v>
                </c:pt>
                <c:pt idx="6450">
                  <c:v>5.8884037500000002</c:v>
                </c:pt>
                <c:pt idx="6451">
                  <c:v>5.8887637499999999</c:v>
                </c:pt>
                <c:pt idx="6452">
                  <c:v>5.8891400000000003</c:v>
                </c:pt>
                <c:pt idx="6453">
                  <c:v>5.8895524999999997</c:v>
                </c:pt>
                <c:pt idx="6454">
                  <c:v>5.8899256250015997</c:v>
                </c:pt>
                <c:pt idx="6455">
                  <c:v>5.8898849999999996</c:v>
                </c:pt>
                <c:pt idx="6456">
                  <c:v>5.8901793750015994</c:v>
                </c:pt>
                <c:pt idx="6457">
                  <c:v>5.8905431250015994</c:v>
                </c:pt>
                <c:pt idx="6458">
                  <c:v>5.8909250000000002</c:v>
                </c:pt>
                <c:pt idx="6459">
                  <c:v>5.8912493750015997</c:v>
                </c:pt>
                <c:pt idx="6460">
                  <c:v>5.8915899999999999</c:v>
                </c:pt>
                <c:pt idx="6461">
                  <c:v>5.8920256250016001</c:v>
                </c:pt>
                <c:pt idx="6462">
                  <c:v>5.8923981250016002</c:v>
                </c:pt>
                <c:pt idx="6463">
                  <c:v>5.8927887500000002</c:v>
                </c:pt>
                <c:pt idx="6464">
                  <c:v>5.8931387500000003</c:v>
                </c:pt>
                <c:pt idx="6465">
                  <c:v>5.8935431250015995</c:v>
                </c:pt>
                <c:pt idx="6466">
                  <c:v>5.8938818750015995</c:v>
                </c:pt>
                <c:pt idx="6467">
                  <c:v>5.8942631250015998</c:v>
                </c:pt>
                <c:pt idx="6468">
                  <c:v>5.8945856250016</c:v>
                </c:pt>
                <c:pt idx="6469">
                  <c:v>5.8949731250015995</c:v>
                </c:pt>
                <c:pt idx="6470">
                  <c:v>5.895295</c:v>
                </c:pt>
                <c:pt idx="6471">
                  <c:v>5.8956612499999999</c:v>
                </c:pt>
                <c:pt idx="6472">
                  <c:v>5.8960631250016</c:v>
                </c:pt>
                <c:pt idx="6473">
                  <c:v>5.8957162500000004</c:v>
                </c:pt>
                <c:pt idx="6474">
                  <c:v>5.8950868750016001</c:v>
                </c:pt>
                <c:pt idx="6475">
                  <c:v>5.8946662500000002</c:v>
                </c:pt>
                <c:pt idx="6476">
                  <c:v>5.8942699999999997</c:v>
                </c:pt>
                <c:pt idx="6477">
                  <c:v>5.8937362499999999</c:v>
                </c:pt>
                <c:pt idx="6478">
                  <c:v>5.8931624999999999</c:v>
                </c:pt>
                <c:pt idx="6479">
                  <c:v>5.8927275000000003</c:v>
                </c:pt>
                <c:pt idx="6480">
                  <c:v>5.8923993750015997</c:v>
                </c:pt>
                <c:pt idx="6481">
                  <c:v>5.8920531250015999</c:v>
                </c:pt>
                <c:pt idx="6482">
                  <c:v>5.8917256250015999</c:v>
                </c:pt>
                <c:pt idx="6483">
                  <c:v>5.8910731250015997</c:v>
                </c:pt>
                <c:pt idx="6484">
                  <c:v>5.8907468750016001</c:v>
                </c:pt>
                <c:pt idx="6485">
                  <c:v>5.8901424999999996</c:v>
                </c:pt>
                <c:pt idx="6486">
                  <c:v>5.8897162500000002</c:v>
                </c:pt>
                <c:pt idx="6487">
                  <c:v>5.8893343750015994</c:v>
                </c:pt>
                <c:pt idx="6488">
                  <c:v>5.8890943750015996</c:v>
                </c:pt>
                <c:pt idx="6489">
                  <c:v>5.8894443750015997</c:v>
                </c:pt>
                <c:pt idx="6490">
                  <c:v>5.8897793750015994</c:v>
                </c:pt>
                <c:pt idx="6491">
                  <c:v>5.8901012499999998</c:v>
                </c:pt>
                <c:pt idx="6492">
                  <c:v>5.8905156250015995</c:v>
                </c:pt>
                <c:pt idx="6493">
                  <c:v>5.8908956250015994</c:v>
                </c:pt>
                <c:pt idx="6494">
                  <c:v>5.891235</c:v>
                </c:pt>
                <c:pt idx="6495">
                  <c:v>5.8916481250016002</c:v>
                </c:pt>
                <c:pt idx="6496">
                  <c:v>5.8920031250016001</c:v>
                </c:pt>
                <c:pt idx="6497">
                  <c:v>5.8923281250016002</c:v>
                </c:pt>
                <c:pt idx="6498">
                  <c:v>5.8927862500000003</c:v>
                </c:pt>
                <c:pt idx="6499">
                  <c:v>5.8931731250016002</c:v>
                </c:pt>
                <c:pt idx="6500">
                  <c:v>5.8936131250015995</c:v>
                </c:pt>
                <c:pt idx="6501">
                  <c:v>5.8939562499999996</c:v>
                </c:pt>
                <c:pt idx="6502">
                  <c:v>5.8943649999999996</c:v>
                </c:pt>
                <c:pt idx="6503">
                  <c:v>5.8947518750015995</c:v>
                </c:pt>
                <c:pt idx="6504">
                  <c:v>5.8950731250016002</c:v>
                </c:pt>
                <c:pt idx="6505">
                  <c:v>5.8954006250016002</c:v>
                </c:pt>
                <c:pt idx="6506">
                  <c:v>5.8957868750015994</c:v>
                </c:pt>
                <c:pt idx="6507">
                  <c:v>5.8961537499999999</c:v>
                </c:pt>
                <c:pt idx="6508">
                  <c:v>5.8964768750015999</c:v>
                </c:pt>
                <c:pt idx="6509">
                  <c:v>5.8966012499999998</c:v>
                </c:pt>
                <c:pt idx="6510">
                  <c:v>5.8963718750015994</c:v>
                </c:pt>
                <c:pt idx="6511">
                  <c:v>5.8966537499999996</c:v>
                </c:pt>
                <c:pt idx="6512">
                  <c:v>5.8970206250016002</c:v>
                </c:pt>
                <c:pt idx="6513">
                  <c:v>5.8974299999999999</c:v>
                </c:pt>
                <c:pt idx="6514">
                  <c:v>5.8978062500000004</c:v>
                </c:pt>
                <c:pt idx="6515">
                  <c:v>5.8981856250015996</c:v>
                </c:pt>
                <c:pt idx="6516">
                  <c:v>5.8986162499999999</c:v>
                </c:pt>
                <c:pt idx="6517">
                  <c:v>5.8989637500000001</c:v>
                </c:pt>
                <c:pt idx="6518">
                  <c:v>5.8993124999999997</c:v>
                </c:pt>
                <c:pt idx="6519">
                  <c:v>5.8996537499999997</c:v>
                </c:pt>
                <c:pt idx="6520">
                  <c:v>5.9001187499999999</c:v>
                </c:pt>
                <c:pt idx="6521">
                  <c:v>5.9005018750015994</c:v>
                </c:pt>
                <c:pt idx="6522">
                  <c:v>5.9009918750015995</c:v>
                </c:pt>
                <c:pt idx="6523">
                  <c:v>5.9013825000000004</c:v>
                </c:pt>
                <c:pt idx="6524">
                  <c:v>5.9017400000000002</c:v>
                </c:pt>
                <c:pt idx="6525">
                  <c:v>5.9021181250015999</c:v>
                </c:pt>
                <c:pt idx="6526">
                  <c:v>5.9026193750016001</c:v>
                </c:pt>
                <c:pt idx="6527">
                  <c:v>5.9029618750015995</c:v>
                </c:pt>
                <c:pt idx="6528">
                  <c:v>5.9033543750015998</c:v>
                </c:pt>
                <c:pt idx="6529">
                  <c:v>5.9037424999999999</c:v>
                </c:pt>
                <c:pt idx="6530">
                  <c:v>5.9041387500000004</c:v>
                </c:pt>
                <c:pt idx="6531">
                  <c:v>5.9045025000000004</c:v>
                </c:pt>
                <c:pt idx="6532">
                  <c:v>5.9047568750016</c:v>
                </c:pt>
                <c:pt idx="6533">
                  <c:v>5.9051499999999999</c:v>
                </c:pt>
                <c:pt idx="6534">
                  <c:v>5.9055049999999998</c:v>
                </c:pt>
                <c:pt idx="6535">
                  <c:v>5.9058618750015999</c:v>
                </c:pt>
                <c:pt idx="6536">
                  <c:v>5.9062006250015999</c:v>
                </c:pt>
                <c:pt idx="6537">
                  <c:v>5.9065962499999998</c:v>
                </c:pt>
                <c:pt idx="6538">
                  <c:v>5.9069343750016001</c:v>
                </c:pt>
                <c:pt idx="6539">
                  <c:v>5.9072631250015997</c:v>
                </c:pt>
                <c:pt idx="6540">
                  <c:v>5.9075974999999996</c:v>
                </c:pt>
                <c:pt idx="6541">
                  <c:v>5.9079337499999998</c:v>
                </c:pt>
                <c:pt idx="6542">
                  <c:v>5.9084312499999996</c:v>
                </c:pt>
                <c:pt idx="6543">
                  <c:v>5.9087656250015996</c:v>
                </c:pt>
                <c:pt idx="6544">
                  <c:v>5.9082943750016002</c:v>
                </c:pt>
                <c:pt idx="6545">
                  <c:v>5.9078175000000002</c:v>
                </c:pt>
                <c:pt idx="6546">
                  <c:v>5.9072231250015994</c:v>
                </c:pt>
                <c:pt idx="6547">
                  <c:v>5.9065681250016002</c:v>
                </c:pt>
                <c:pt idx="6548">
                  <c:v>5.9058518750015994</c:v>
                </c:pt>
                <c:pt idx="6549">
                  <c:v>5.9049793750015995</c:v>
                </c:pt>
                <c:pt idx="6550">
                  <c:v>5.9041143750015994</c:v>
                </c:pt>
                <c:pt idx="6551">
                  <c:v>5.9032549999999997</c:v>
                </c:pt>
                <c:pt idx="6552">
                  <c:v>5.9022612499999996</c:v>
                </c:pt>
                <c:pt idx="6553">
                  <c:v>5.9015731250016001</c:v>
                </c:pt>
                <c:pt idx="6554">
                  <c:v>5.9010350000000003</c:v>
                </c:pt>
                <c:pt idx="6555">
                  <c:v>5.9005318750016</c:v>
                </c:pt>
                <c:pt idx="6556">
                  <c:v>5.9000700000000004</c:v>
                </c:pt>
                <c:pt idx="6557">
                  <c:v>5.8996843750016001</c:v>
                </c:pt>
                <c:pt idx="6558">
                  <c:v>5.8993437499999999</c:v>
                </c:pt>
                <c:pt idx="6559">
                  <c:v>5.8990093750015999</c:v>
                </c:pt>
                <c:pt idx="6560">
                  <c:v>5.8985081250015998</c:v>
                </c:pt>
                <c:pt idx="6561">
                  <c:v>5.8980543750015997</c:v>
                </c:pt>
                <c:pt idx="6562">
                  <c:v>5.8976893750016002</c:v>
                </c:pt>
                <c:pt idx="6563">
                  <c:v>5.8973106250015999</c:v>
                </c:pt>
                <c:pt idx="6564">
                  <c:v>5.8969706250015994</c:v>
                </c:pt>
                <c:pt idx="6565">
                  <c:v>5.8965174999999999</c:v>
                </c:pt>
                <c:pt idx="6566">
                  <c:v>5.8961924999999997</c:v>
                </c:pt>
                <c:pt idx="6567">
                  <c:v>5.8958649999999997</c:v>
                </c:pt>
                <c:pt idx="6568">
                  <c:v>5.8958156250015996</c:v>
                </c:pt>
                <c:pt idx="6569">
                  <c:v>5.8960206250015998</c:v>
                </c:pt>
                <c:pt idx="6570">
                  <c:v>5.89615125</c:v>
                </c:pt>
                <c:pt idx="6571">
                  <c:v>5.8961949999999996</c:v>
                </c:pt>
                <c:pt idx="6572">
                  <c:v>5.8963774999999998</c:v>
                </c:pt>
                <c:pt idx="6573">
                  <c:v>5.8966593750016001</c:v>
                </c:pt>
                <c:pt idx="6574">
                  <c:v>5.8970843750016</c:v>
                </c:pt>
                <c:pt idx="6575">
                  <c:v>5.8974043750015994</c:v>
                </c:pt>
                <c:pt idx="6576">
                  <c:v>5.8974056250015998</c:v>
                </c:pt>
                <c:pt idx="6577">
                  <c:v>5.8977031250016001</c:v>
                </c:pt>
                <c:pt idx="6578">
                  <c:v>5.8980862500000004</c:v>
                </c:pt>
                <c:pt idx="6579">
                  <c:v>5.8984218750016</c:v>
                </c:pt>
                <c:pt idx="6580">
                  <c:v>5.8987550000000004</c:v>
                </c:pt>
                <c:pt idx="6581">
                  <c:v>5.8990781250015996</c:v>
                </c:pt>
                <c:pt idx="6582">
                  <c:v>5.8989368750016</c:v>
                </c:pt>
                <c:pt idx="6583">
                  <c:v>5.8985043750015995</c:v>
                </c:pt>
                <c:pt idx="6584">
                  <c:v>5.8984181250015997</c:v>
                </c:pt>
                <c:pt idx="6585">
                  <c:v>5.8987637499999996</c:v>
                </c:pt>
                <c:pt idx="6586">
                  <c:v>5.8990893750015996</c:v>
                </c:pt>
                <c:pt idx="6587">
                  <c:v>5.8995112499999998</c:v>
                </c:pt>
                <c:pt idx="6588">
                  <c:v>5.8998518750016</c:v>
                </c:pt>
                <c:pt idx="6589">
                  <c:v>5.9002175000000001</c:v>
                </c:pt>
                <c:pt idx="6590">
                  <c:v>5.9005599999999996</c:v>
                </c:pt>
                <c:pt idx="6591">
                  <c:v>5.9008843750016</c:v>
                </c:pt>
                <c:pt idx="6592">
                  <c:v>5.9012262499999997</c:v>
                </c:pt>
                <c:pt idx="6593">
                  <c:v>5.9016149999999996</c:v>
                </c:pt>
                <c:pt idx="6594">
                  <c:v>5.9019612500000003</c:v>
                </c:pt>
                <c:pt idx="6595">
                  <c:v>5.9022993750015997</c:v>
                </c:pt>
                <c:pt idx="6596">
                  <c:v>5.9026312499999998</c:v>
                </c:pt>
                <c:pt idx="6597">
                  <c:v>5.9030606250015998</c:v>
                </c:pt>
                <c:pt idx="6598">
                  <c:v>5.9033981250015994</c:v>
                </c:pt>
                <c:pt idx="6599">
                  <c:v>5.9037550000000003</c:v>
                </c:pt>
                <c:pt idx="6600">
                  <c:v>5.9041356250015999</c:v>
                </c:pt>
                <c:pt idx="6601">
                  <c:v>5.9045381250015998</c:v>
                </c:pt>
                <c:pt idx="6602">
                  <c:v>5.9048837499999998</c:v>
                </c:pt>
                <c:pt idx="6603">
                  <c:v>5.9052143750015995</c:v>
                </c:pt>
                <c:pt idx="6604">
                  <c:v>5.9056362499999997</c:v>
                </c:pt>
                <c:pt idx="6605">
                  <c:v>5.9060312499999998</c:v>
                </c:pt>
                <c:pt idx="6606">
                  <c:v>5.9058256250015999</c:v>
                </c:pt>
                <c:pt idx="6607">
                  <c:v>5.9062043750016002</c:v>
                </c:pt>
                <c:pt idx="6608">
                  <c:v>5.9066206250016</c:v>
                </c:pt>
                <c:pt idx="6609">
                  <c:v>5.9070049999999998</c:v>
                </c:pt>
                <c:pt idx="6610">
                  <c:v>5.9073568750016001</c:v>
                </c:pt>
                <c:pt idx="6611">
                  <c:v>5.9077562500000003</c:v>
                </c:pt>
                <c:pt idx="6612">
                  <c:v>5.9080768750015995</c:v>
                </c:pt>
                <c:pt idx="6613">
                  <c:v>5.9084331250015998</c:v>
                </c:pt>
                <c:pt idx="6614">
                  <c:v>5.9088324999999999</c:v>
                </c:pt>
                <c:pt idx="6615">
                  <c:v>5.90917125</c:v>
                </c:pt>
                <c:pt idx="6616">
                  <c:v>5.9095743750015997</c:v>
                </c:pt>
                <c:pt idx="6617">
                  <c:v>5.9099956250016001</c:v>
                </c:pt>
                <c:pt idx="6618">
                  <c:v>5.9104431250016001</c:v>
                </c:pt>
                <c:pt idx="6619">
                  <c:v>5.9108324999999997</c:v>
                </c:pt>
                <c:pt idx="6620">
                  <c:v>5.9112712500000004</c:v>
                </c:pt>
                <c:pt idx="6621">
                  <c:v>5.9116606250016002</c:v>
                </c:pt>
                <c:pt idx="6622">
                  <c:v>5.9121625</c:v>
                </c:pt>
                <c:pt idx="6623">
                  <c:v>5.91257375</c:v>
                </c:pt>
                <c:pt idx="6624">
                  <c:v>5.9129337499999997</c:v>
                </c:pt>
                <c:pt idx="6625">
                  <c:v>5.9132631250015999</c:v>
                </c:pt>
                <c:pt idx="6626">
                  <c:v>5.91360375</c:v>
                </c:pt>
                <c:pt idx="6627">
                  <c:v>5.9139418750015995</c:v>
                </c:pt>
                <c:pt idx="6628">
                  <c:v>5.9143481250015997</c:v>
                </c:pt>
                <c:pt idx="6629">
                  <c:v>5.9146931250015999</c:v>
                </c:pt>
                <c:pt idx="6630">
                  <c:v>5.9150381250016002</c:v>
                </c:pt>
                <c:pt idx="6631">
                  <c:v>5.9149450000000003</c:v>
                </c:pt>
                <c:pt idx="6632">
                  <c:v>5.9153287499999996</c:v>
                </c:pt>
                <c:pt idx="6633">
                  <c:v>5.9156987499999998</c:v>
                </c:pt>
                <c:pt idx="6634">
                  <c:v>5.9160281250016</c:v>
                </c:pt>
                <c:pt idx="6635">
                  <c:v>5.9163674999999998</c:v>
                </c:pt>
                <c:pt idx="6636">
                  <c:v>5.9167825000000001</c:v>
                </c:pt>
                <c:pt idx="6637">
                  <c:v>5.9171143750016002</c:v>
                </c:pt>
                <c:pt idx="6638">
                  <c:v>5.91751</c:v>
                </c:pt>
                <c:pt idx="6639">
                  <c:v>5.9178881250015998</c:v>
                </c:pt>
                <c:pt idx="6640">
                  <c:v>5.9182443750016001</c:v>
                </c:pt>
                <c:pt idx="6641">
                  <c:v>5.9185693750016002</c:v>
                </c:pt>
                <c:pt idx="6642">
                  <c:v>5.9190075000000002</c:v>
                </c:pt>
                <c:pt idx="6643">
                  <c:v>5.9193831250016</c:v>
                </c:pt>
                <c:pt idx="6644">
                  <c:v>5.9197237500000002</c:v>
                </c:pt>
                <c:pt idx="6645">
                  <c:v>5.9200506250015996</c:v>
                </c:pt>
                <c:pt idx="6646">
                  <c:v>5.9203768750016001</c:v>
                </c:pt>
                <c:pt idx="6647">
                  <c:v>5.9207556250015996</c:v>
                </c:pt>
                <c:pt idx="6648">
                  <c:v>5.9210856250015995</c:v>
                </c:pt>
                <c:pt idx="6649">
                  <c:v>5.9215099999999996</c:v>
                </c:pt>
                <c:pt idx="6650">
                  <c:v>5.9218324999999998</c:v>
                </c:pt>
                <c:pt idx="6651">
                  <c:v>5.9221787499999996</c:v>
                </c:pt>
                <c:pt idx="6652">
                  <c:v>5.9225543750015994</c:v>
                </c:pt>
                <c:pt idx="6653">
                  <c:v>5.922885</c:v>
                </c:pt>
                <c:pt idx="6654">
                  <c:v>5.9232743750015997</c:v>
                </c:pt>
                <c:pt idx="6655">
                  <c:v>5.9236193750016</c:v>
                </c:pt>
                <c:pt idx="6656">
                  <c:v>5.9239743750015998</c:v>
                </c:pt>
                <c:pt idx="6657">
                  <c:v>5.9243187500000003</c:v>
                </c:pt>
                <c:pt idx="6658">
                  <c:v>5.9246987500000001</c:v>
                </c:pt>
                <c:pt idx="6659">
                  <c:v>5.9246812499999999</c:v>
                </c:pt>
                <c:pt idx="6660">
                  <c:v>5.9250343750015997</c:v>
                </c:pt>
                <c:pt idx="6661">
                  <c:v>5.9253974999999999</c:v>
                </c:pt>
                <c:pt idx="6662">
                  <c:v>5.9257437499999996</c:v>
                </c:pt>
                <c:pt idx="6663">
                  <c:v>5.9261274999999998</c:v>
                </c:pt>
                <c:pt idx="6664">
                  <c:v>5.9265068750015999</c:v>
                </c:pt>
                <c:pt idx="6665">
                  <c:v>5.9268425000000002</c:v>
                </c:pt>
                <c:pt idx="6666">
                  <c:v>5.9272018750016002</c:v>
                </c:pt>
                <c:pt idx="6667">
                  <c:v>5.9275374999999997</c:v>
                </c:pt>
                <c:pt idx="6668">
                  <c:v>5.9279712499999997</c:v>
                </c:pt>
                <c:pt idx="6669">
                  <c:v>5.9284031250015996</c:v>
                </c:pt>
                <c:pt idx="6670">
                  <c:v>5.9287650000000003</c:v>
                </c:pt>
                <c:pt idx="6671">
                  <c:v>5.9291118750015999</c:v>
                </c:pt>
                <c:pt idx="6672">
                  <c:v>5.9294981250015999</c:v>
                </c:pt>
                <c:pt idx="6673">
                  <c:v>5.9298762500000004</c:v>
                </c:pt>
                <c:pt idx="6674">
                  <c:v>5.9302512500000004</c:v>
                </c:pt>
                <c:pt idx="6675">
                  <c:v>5.9306200000000002</c:v>
                </c:pt>
                <c:pt idx="6676">
                  <c:v>5.9310200000000002</c:v>
                </c:pt>
                <c:pt idx="6677">
                  <c:v>5.9314206250015999</c:v>
                </c:pt>
                <c:pt idx="6678">
                  <c:v>5.9317693750015996</c:v>
                </c:pt>
                <c:pt idx="6679">
                  <c:v>5.9321562500000002</c:v>
                </c:pt>
                <c:pt idx="6680">
                  <c:v>5.9324781250015999</c:v>
                </c:pt>
                <c:pt idx="6681">
                  <c:v>5.9329006250015999</c:v>
                </c:pt>
                <c:pt idx="6682">
                  <c:v>5.9332637500000001</c:v>
                </c:pt>
                <c:pt idx="6683">
                  <c:v>5.9335699999999996</c:v>
                </c:pt>
                <c:pt idx="6684">
                  <c:v>5.93392125</c:v>
                </c:pt>
                <c:pt idx="6685">
                  <c:v>5.9343000000000004</c:v>
                </c:pt>
                <c:pt idx="6686">
                  <c:v>5.9346768750015997</c:v>
                </c:pt>
                <c:pt idx="6687">
                  <c:v>5.9350137500000004</c:v>
                </c:pt>
                <c:pt idx="6688">
                  <c:v>5.9354006250015994</c:v>
                </c:pt>
                <c:pt idx="6689">
                  <c:v>5.9358025000000003</c:v>
                </c:pt>
                <c:pt idx="6690">
                  <c:v>5.9361462500000002</c:v>
                </c:pt>
                <c:pt idx="6691">
                  <c:v>5.9366262499999998</c:v>
                </c:pt>
                <c:pt idx="6692">
                  <c:v>5.9369612500000004</c:v>
                </c:pt>
                <c:pt idx="6693">
                  <c:v>5.9372837499999997</c:v>
                </c:pt>
                <c:pt idx="6694">
                  <c:v>5.9376587499999998</c:v>
                </c:pt>
                <c:pt idx="6695">
                  <c:v>5.9379868750015996</c:v>
                </c:pt>
                <c:pt idx="6696">
                  <c:v>5.9383418750015995</c:v>
                </c:pt>
                <c:pt idx="6697">
                  <c:v>5.9387949999999998</c:v>
                </c:pt>
                <c:pt idx="6698">
                  <c:v>5.9391974999999997</c:v>
                </c:pt>
                <c:pt idx="6699">
                  <c:v>5.9395274999999996</c:v>
                </c:pt>
                <c:pt idx="6700">
                  <c:v>5.9399649999999999</c:v>
                </c:pt>
                <c:pt idx="6701">
                  <c:v>5.9403018750015999</c:v>
                </c:pt>
                <c:pt idx="6702">
                  <c:v>5.9406531250015995</c:v>
                </c:pt>
                <c:pt idx="6703">
                  <c:v>5.9403356250016</c:v>
                </c:pt>
                <c:pt idx="6704">
                  <c:v>5.9404968750015996</c:v>
                </c:pt>
                <c:pt idx="6705">
                  <c:v>5.94072625</c:v>
                </c:pt>
                <c:pt idx="6706">
                  <c:v>5.9411337499999997</c:v>
                </c:pt>
                <c:pt idx="6707">
                  <c:v>5.9414606250016</c:v>
                </c:pt>
                <c:pt idx="6708">
                  <c:v>5.9418493750015999</c:v>
                </c:pt>
                <c:pt idx="6709">
                  <c:v>5.9421843750015997</c:v>
                </c:pt>
                <c:pt idx="6710">
                  <c:v>5.9425131250016001</c:v>
                </c:pt>
                <c:pt idx="6711">
                  <c:v>5.9429156250016</c:v>
                </c:pt>
                <c:pt idx="6712">
                  <c:v>5.94325875</c:v>
                </c:pt>
                <c:pt idx="6713">
                  <c:v>5.9436287500000002</c:v>
                </c:pt>
                <c:pt idx="6714">
                  <c:v>5.9440093750015999</c:v>
                </c:pt>
                <c:pt idx="6715">
                  <c:v>5.9443981250015998</c:v>
                </c:pt>
                <c:pt idx="6716">
                  <c:v>5.94480875</c:v>
                </c:pt>
                <c:pt idx="6717">
                  <c:v>5.9451375000000004</c:v>
                </c:pt>
                <c:pt idx="6718">
                  <c:v>5.9454906250016002</c:v>
                </c:pt>
                <c:pt idx="6719">
                  <c:v>5.9458574999999998</c:v>
                </c:pt>
                <c:pt idx="6720">
                  <c:v>5.9463387499999998</c:v>
                </c:pt>
                <c:pt idx="6721">
                  <c:v>5.9468193750016001</c:v>
                </c:pt>
                <c:pt idx="6722">
                  <c:v>5.9471456250015997</c:v>
                </c:pt>
                <c:pt idx="6723">
                  <c:v>5.9474925000000001</c:v>
                </c:pt>
                <c:pt idx="6724">
                  <c:v>5.9478549999999997</c:v>
                </c:pt>
                <c:pt idx="6725">
                  <c:v>5.9481999999999999</c:v>
                </c:pt>
                <c:pt idx="6726">
                  <c:v>5.9486093750015998</c:v>
                </c:pt>
                <c:pt idx="6727">
                  <c:v>5.9489725</c:v>
                </c:pt>
                <c:pt idx="6728">
                  <c:v>5.9493531250015996</c:v>
                </c:pt>
                <c:pt idx="6729">
                  <c:v>5.9497043750016001</c:v>
                </c:pt>
                <c:pt idx="6730">
                  <c:v>5.9499281250016001</c:v>
                </c:pt>
                <c:pt idx="6731">
                  <c:v>5.9501524999999997</c:v>
                </c:pt>
                <c:pt idx="6732">
                  <c:v>5.9505006250015997</c:v>
                </c:pt>
                <c:pt idx="6733">
                  <c:v>5.9508693750015995</c:v>
                </c:pt>
                <c:pt idx="6734">
                  <c:v>5.9511956250016</c:v>
                </c:pt>
                <c:pt idx="6735">
                  <c:v>5.9515681250016002</c:v>
                </c:pt>
                <c:pt idx="6736">
                  <c:v>5.9519000000000002</c:v>
                </c:pt>
                <c:pt idx="6737">
                  <c:v>5.9522656250015995</c:v>
                </c:pt>
                <c:pt idx="6738">
                  <c:v>5.9526387500000002</c:v>
                </c:pt>
                <c:pt idx="6739">
                  <c:v>5.9531175000000003</c:v>
                </c:pt>
                <c:pt idx="6740">
                  <c:v>5.9534706250016001</c:v>
                </c:pt>
                <c:pt idx="6741">
                  <c:v>5.95379375</c:v>
                </c:pt>
                <c:pt idx="6742">
                  <c:v>5.9541525000000002</c:v>
                </c:pt>
                <c:pt idx="6743">
                  <c:v>5.9545606250015997</c:v>
                </c:pt>
                <c:pt idx="6744">
                  <c:v>5.9549043750015995</c:v>
                </c:pt>
                <c:pt idx="6745">
                  <c:v>5.9552449999999997</c:v>
                </c:pt>
                <c:pt idx="6746">
                  <c:v>5.9555656250015998</c:v>
                </c:pt>
                <c:pt idx="6747">
                  <c:v>5.9559949999999997</c:v>
                </c:pt>
                <c:pt idx="6748">
                  <c:v>5.9563162500000004</c:v>
                </c:pt>
                <c:pt idx="6749">
                  <c:v>5.9566393750015996</c:v>
                </c:pt>
                <c:pt idx="6750">
                  <c:v>5.9570449999999999</c:v>
                </c:pt>
                <c:pt idx="6751">
                  <c:v>5.9571662500000002</c:v>
                </c:pt>
                <c:pt idx="6752">
                  <c:v>5.9570049999999997</c:v>
                </c:pt>
                <c:pt idx="6753">
                  <c:v>5.9573331250015995</c:v>
                </c:pt>
                <c:pt idx="6754">
                  <c:v>5.9577274999999998</c:v>
                </c:pt>
                <c:pt idx="6755">
                  <c:v>5.9581012500000003</c:v>
                </c:pt>
                <c:pt idx="6756">
                  <c:v>5.9585206250015998</c:v>
                </c:pt>
                <c:pt idx="6757">
                  <c:v>5.9588643750015997</c:v>
                </c:pt>
                <c:pt idx="6758">
                  <c:v>5.9592749999999999</c:v>
                </c:pt>
                <c:pt idx="6759">
                  <c:v>5.9596056250015996</c:v>
                </c:pt>
                <c:pt idx="6760">
                  <c:v>5.9600437499999996</c:v>
                </c:pt>
                <c:pt idx="6761">
                  <c:v>5.9603918750015996</c:v>
                </c:pt>
                <c:pt idx="6762">
                  <c:v>5.9607518750016002</c:v>
                </c:pt>
                <c:pt idx="6763">
                  <c:v>5.9610818750016001</c:v>
                </c:pt>
                <c:pt idx="6764">
                  <c:v>5.9614500000000001</c:v>
                </c:pt>
                <c:pt idx="6765">
                  <c:v>5.9617987499999998</c:v>
                </c:pt>
                <c:pt idx="6766">
                  <c:v>5.9621250000000003</c:v>
                </c:pt>
                <c:pt idx="6767">
                  <c:v>5.9617218750015999</c:v>
                </c:pt>
                <c:pt idx="6768">
                  <c:v>5.9613468750015999</c:v>
                </c:pt>
                <c:pt idx="6769">
                  <c:v>5.9609281250016002</c:v>
                </c:pt>
                <c:pt idx="6770">
                  <c:v>5.9604393750015996</c:v>
                </c:pt>
                <c:pt idx="6771">
                  <c:v>5.9600993750016</c:v>
                </c:pt>
                <c:pt idx="6772">
                  <c:v>5.95956375</c:v>
                </c:pt>
                <c:pt idx="6773">
                  <c:v>5.9592243750015994</c:v>
                </c:pt>
                <c:pt idx="6774">
                  <c:v>5.9588993750016002</c:v>
                </c:pt>
                <c:pt idx="6775">
                  <c:v>5.9586531250016002</c:v>
                </c:pt>
                <c:pt idx="6776">
                  <c:v>5.95895375</c:v>
                </c:pt>
                <c:pt idx="6777">
                  <c:v>5.9593156250015999</c:v>
                </c:pt>
                <c:pt idx="6778">
                  <c:v>5.9596356250015994</c:v>
                </c:pt>
                <c:pt idx="6779">
                  <c:v>5.9599650000000004</c:v>
                </c:pt>
                <c:pt idx="6780">
                  <c:v>5.9602925000000004</c:v>
                </c:pt>
                <c:pt idx="6781">
                  <c:v>5.9606737499999998</c:v>
                </c:pt>
                <c:pt idx="6782">
                  <c:v>5.9610243750015997</c:v>
                </c:pt>
                <c:pt idx="6783">
                  <c:v>5.9614056250015999</c:v>
                </c:pt>
                <c:pt idx="6784">
                  <c:v>5.9617656250015996</c:v>
                </c:pt>
                <c:pt idx="6785">
                  <c:v>5.9621831250015997</c:v>
                </c:pt>
                <c:pt idx="6786">
                  <c:v>5.9625081250015999</c:v>
                </c:pt>
                <c:pt idx="6787">
                  <c:v>5.9628674999999998</c:v>
                </c:pt>
                <c:pt idx="6788">
                  <c:v>5.9632837500000004</c:v>
                </c:pt>
                <c:pt idx="6789">
                  <c:v>5.9636487499999999</c:v>
                </c:pt>
                <c:pt idx="6790">
                  <c:v>5.9639843750015995</c:v>
                </c:pt>
                <c:pt idx="6791">
                  <c:v>5.9643424999999999</c:v>
                </c:pt>
                <c:pt idx="6792">
                  <c:v>5.9647312499999998</c:v>
                </c:pt>
                <c:pt idx="6793">
                  <c:v>5.9646737500000002</c:v>
                </c:pt>
                <c:pt idx="6794">
                  <c:v>5.9649662499999998</c:v>
                </c:pt>
                <c:pt idx="6795">
                  <c:v>5.9653150000000004</c:v>
                </c:pt>
                <c:pt idx="6796">
                  <c:v>5.9656762499999996</c:v>
                </c:pt>
                <c:pt idx="6797">
                  <c:v>5.9660700000000002</c:v>
                </c:pt>
                <c:pt idx="6798">
                  <c:v>5.9664431250016001</c:v>
                </c:pt>
                <c:pt idx="6799">
                  <c:v>5.9667681250015994</c:v>
                </c:pt>
                <c:pt idx="6800">
                  <c:v>5.9670887500000003</c:v>
                </c:pt>
                <c:pt idx="6801">
                  <c:v>5.9674462500000001</c:v>
                </c:pt>
                <c:pt idx="6802">
                  <c:v>5.96777625</c:v>
                </c:pt>
                <c:pt idx="6803">
                  <c:v>5.9682106250015998</c:v>
                </c:pt>
                <c:pt idx="6804">
                  <c:v>5.9685918750016</c:v>
                </c:pt>
                <c:pt idx="6805">
                  <c:v>5.9690443750015998</c:v>
                </c:pt>
                <c:pt idx="6806">
                  <c:v>5.9693956250015994</c:v>
                </c:pt>
                <c:pt idx="6807">
                  <c:v>5.9697331250015999</c:v>
                </c:pt>
                <c:pt idx="6808">
                  <c:v>5.9701387500000003</c:v>
                </c:pt>
                <c:pt idx="6809">
                  <c:v>5.9705781250015999</c:v>
                </c:pt>
                <c:pt idx="6810">
                  <c:v>5.9709112500000003</c:v>
                </c:pt>
                <c:pt idx="6811">
                  <c:v>5.9712649999999998</c:v>
                </c:pt>
                <c:pt idx="6812">
                  <c:v>5.9716406250015996</c:v>
                </c:pt>
                <c:pt idx="6813">
                  <c:v>5.9719912500000003</c:v>
                </c:pt>
                <c:pt idx="6814">
                  <c:v>5.9724449999999996</c:v>
                </c:pt>
                <c:pt idx="6815">
                  <c:v>5.9723268750015999</c:v>
                </c:pt>
                <c:pt idx="6816">
                  <c:v>5.9726443750015994</c:v>
                </c:pt>
                <c:pt idx="6817">
                  <c:v>5.9729975</c:v>
                </c:pt>
                <c:pt idx="6818">
                  <c:v>5.9733406250016001</c:v>
                </c:pt>
                <c:pt idx="6819">
                  <c:v>5.9736943750015996</c:v>
                </c:pt>
                <c:pt idx="6820">
                  <c:v>5.9741087500000001</c:v>
                </c:pt>
                <c:pt idx="6821">
                  <c:v>5.9744537500000003</c:v>
                </c:pt>
                <c:pt idx="6822">
                  <c:v>5.9748475000000001</c:v>
                </c:pt>
                <c:pt idx="6823">
                  <c:v>5.9752631250016002</c:v>
                </c:pt>
                <c:pt idx="6824">
                  <c:v>5.9756693750015994</c:v>
                </c:pt>
                <c:pt idx="6825">
                  <c:v>5.9759950000000002</c:v>
                </c:pt>
                <c:pt idx="6826">
                  <c:v>5.9763412499999999</c:v>
                </c:pt>
                <c:pt idx="6827">
                  <c:v>5.9766725000000003</c:v>
                </c:pt>
                <c:pt idx="6828">
                  <c:v>5.9771193750015996</c:v>
                </c:pt>
                <c:pt idx="6829">
                  <c:v>5.9775543750016</c:v>
                </c:pt>
                <c:pt idx="6830">
                  <c:v>5.9780156250015999</c:v>
                </c:pt>
                <c:pt idx="6831">
                  <c:v>5.9785181250015995</c:v>
                </c:pt>
                <c:pt idx="6832">
                  <c:v>5.9789506250016</c:v>
                </c:pt>
                <c:pt idx="6833">
                  <c:v>5.9793812500000003</c:v>
                </c:pt>
                <c:pt idx="6834">
                  <c:v>5.9797018750015996</c:v>
                </c:pt>
                <c:pt idx="6835">
                  <c:v>5.9800550000000001</c:v>
                </c:pt>
                <c:pt idx="6836">
                  <c:v>5.9804387500000002</c:v>
                </c:pt>
                <c:pt idx="6837">
                  <c:v>5.9805074999999999</c:v>
                </c:pt>
                <c:pt idx="6838">
                  <c:v>5.9807643750016002</c:v>
                </c:pt>
                <c:pt idx="6839">
                  <c:v>5.9811318750015996</c:v>
                </c:pt>
                <c:pt idx="6840">
                  <c:v>5.9815337499999996</c:v>
                </c:pt>
                <c:pt idx="6841">
                  <c:v>5.9818606250016</c:v>
                </c:pt>
                <c:pt idx="6842">
                  <c:v>5.9822575000000002</c:v>
                </c:pt>
                <c:pt idx="6843">
                  <c:v>5.9826031250015994</c:v>
                </c:pt>
                <c:pt idx="6844">
                  <c:v>5.9830087499999998</c:v>
                </c:pt>
                <c:pt idx="6845">
                  <c:v>5.9833293750015999</c:v>
                </c:pt>
                <c:pt idx="6846">
                  <c:v>5.9837056250015994</c:v>
                </c:pt>
                <c:pt idx="6847">
                  <c:v>5.9840912499999996</c:v>
                </c:pt>
                <c:pt idx="6848">
                  <c:v>5.9844256250015997</c:v>
                </c:pt>
                <c:pt idx="6849">
                  <c:v>5.9848643750015995</c:v>
                </c:pt>
                <c:pt idx="6850">
                  <c:v>5.9852343750015997</c:v>
                </c:pt>
                <c:pt idx="6851">
                  <c:v>5.9855956250015998</c:v>
                </c:pt>
                <c:pt idx="6852">
                  <c:v>5.9859368750015998</c:v>
                </c:pt>
                <c:pt idx="6853">
                  <c:v>5.9862925000000002</c:v>
                </c:pt>
                <c:pt idx="6854">
                  <c:v>5.9867324999999996</c:v>
                </c:pt>
                <c:pt idx="6855">
                  <c:v>5.9870743750016002</c:v>
                </c:pt>
                <c:pt idx="6856">
                  <c:v>5.9874162499999999</c:v>
                </c:pt>
                <c:pt idx="6857">
                  <c:v>5.9877406250015994</c:v>
                </c:pt>
                <c:pt idx="6858">
                  <c:v>5.9878693750015994</c:v>
                </c:pt>
                <c:pt idx="6859">
                  <c:v>5.9882256250015997</c:v>
                </c:pt>
                <c:pt idx="6860">
                  <c:v>5.9885881250016002</c:v>
                </c:pt>
                <c:pt idx="6861">
                  <c:v>5.9889493750015994</c:v>
                </c:pt>
                <c:pt idx="6862">
                  <c:v>5.9892887500000001</c:v>
                </c:pt>
                <c:pt idx="6863">
                  <c:v>5.9896537500000004</c:v>
                </c:pt>
                <c:pt idx="6864">
                  <c:v>5.9900175000000004</c:v>
                </c:pt>
                <c:pt idx="6865">
                  <c:v>5.9903449999999996</c:v>
                </c:pt>
                <c:pt idx="6866">
                  <c:v>5.9907149999999998</c:v>
                </c:pt>
                <c:pt idx="6867">
                  <c:v>5.9910618750015994</c:v>
                </c:pt>
                <c:pt idx="6868">
                  <c:v>5.9914418750016001</c:v>
                </c:pt>
                <c:pt idx="6869">
                  <c:v>5.9919081250015997</c:v>
                </c:pt>
                <c:pt idx="6870">
                  <c:v>5.9922718750015997</c:v>
                </c:pt>
                <c:pt idx="6871">
                  <c:v>5.9926106250015998</c:v>
                </c:pt>
                <c:pt idx="6872">
                  <c:v>5.9929668750016001</c:v>
                </c:pt>
                <c:pt idx="6873">
                  <c:v>5.9933249999999996</c:v>
                </c:pt>
                <c:pt idx="6874">
                  <c:v>5.9936837499999998</c:v>
                </c:pt>
                <c:pt idx="6875">
                  <c:v>5.9940681250015997</c:v>
                </c:pt>
                <c:pt idx="6876">
                  <c:v>5.9943900000000001</c:v>
                </c:pt>
                <c:pt idx="6877">
                  <c:v>5.9947318750015999</c:v>
                </c:pt>
                <c:pt idx="6878">
                  <c:v>5.9949781250015999</c:v>
                </c:pt>
                <c:pt idx="6879">
                  <c:v>5.9949812500000004</c:v>
                </c:pt>
                <c:pt idx="6880">
                  <c:v>5.9953068750015994</c:v>
                </c:pt>
                <c:pt idx="6881">
                  <c:v>5.9956812499999996</c:v>
                </c:pt>
                <c:pt idx="6882">
                  <c:v>5.9961256250016</c:v>
                </c:pt>
                <c:pt idx="6883">
                  <c:v>5.9965681250016001</c:v>
                </c:pt>
                <c:pt idx="6884">
                  <c:v>5.9970543750015999</c:v>
                </c:pt>
                <c:pt idx="6885">
                  <c:v>5.9974856250016</c:v>
                </c:pt>
                <c:pt idx="6886">
                  <c:v>5.9978218750016001</c:v>
                </c:pt>
                <c:pt idx="6887">
                  <c:v>5.9982018750016</c:v>
                </c:pt>
                <c:pt idx="6888">
                  <c:v>5.9985875000000002</c:v>
                </c:pt>
                <c:pt idx="6889">
                  <c:v>5.9989531250015995</c:v>
                </c:pt>
                <c:pt idx="6890">
                  <c:v>5.9992756250015997</c:v>
                </c:pt>
                <c:pt idx="6891">
                  <c:v>5.9996618750015998</c:v>
                </c:pt>
                <c:pt idx="6892">
                  <c:v>6.0000681250015999</c:v>
                </c:pt>
                <c:pt idx="6893">
                  <c:v>6.0004068750016</c:v>
                </c:pt>
                <c:pt idx="6894">
                  <c:v>6.0007406250016002</c:v>
                </c:pt>
                <c:pt idx="6895">
                  <c:v>6.0011031250015998</c:v>
                </c:pt>
                <c:pt idx="6896">
                  <c:v>6.0014481250016001</c:v>
                </c:pt>
                <c:pt idx="6897">
                  <c:v>6.0018025000000002</c:v>
                </c:pt>
                <c:pt idx="6898">
                  <c:v>6.0021687500000001</c:v>
                </c:pt>
                <c:pt idx="6899">
                  <c:v>6.0025506250016001</c:v>
                </c:pt>
                <c:pt idx="6900">
                  <c:v>6.0029318750015994</c:v>
                </c:pt>
                <c:pt idx="6901">
                  <c:v>6.0032718750015999</c:v>
                </c:pt>
                <c:pt idx="6902">
                  <c:v>6.0036212500000001</c:v>
                </c:pt>
                <c:pt idx="6903">
                  <c:v>6.0033943750015997</c:v>
                </c:pt>
                <c:pt idx="6904">
                  <c:v>6.0035943750016001</c:v>
                </c:pt>
                <c:pt idx="6905">
                  <c:v>6.0039518750015999</c:v>
                </c:pt>
                <c:pt idx="6906">
                  <c:v>6.0043418750016002</c:v>
                </c:pt>
                <c:pt idx="6907">
                  <c:v>6.0047306250016002</c:v>
                </c:pt>
                <c:pt idx="6908">
                  <c:v>6.00509</c:v>
                </c:pt>
                <c:pt idx="6909">
                  <c:v>6.0054531250015994</c:v>
                </c:pt>
                <c:pt idx="6910">
                  <c:v>6.0057781250015996</c:v>
                </c:pt>
                <c:pt idx="6911">
                  <c:v>6.0062487500000001</c:v>
                </c:pt>
                <c:pt idx="6912">
                  <c:v>6.0065968750016001</c:v>
                </c:pt>
                <c:pt idx="6913">
                  <c:v>6.0069312500000001</c:v>
                </c:pt>
                <c:pt idx="6914">
                  <c:v>6.0072737500000004</c:v>
                </c:pt>
                <c:pt idx="6915">
                  <c:v>6.0076568750015999</c:v>
                </c:pt>
                <c:pt idx="6916">
                  <c:v>6.0080556250015995</c:v>
                </c:pt>
                <c:pt idx="6917">
                  <c:v>6.0084131250016002</c:v>
                </c:pt>
                <c:pt idx="6918">
                  <c:v>6.0087374999999996</c:v>
                </c:pt>
                <c:pt idx="6919">
                  <c:v>6.0091181250016001</c:v>
                </c:pt>
                <c:pt idx="6920">
                  <c:v>6.0094831250015996</c:v>
                </c:pt>
                <c:pt idx="6921">
                  <c:v>6.0098293750015994</c:v>
                </c:pt>
                <c:pt idx="6922">
                  <c:v>6.0101781250016</c:v>
                </c:pt>
                <c:pt idx="6923">
                  <c:v>6.0105237499999999</c:v>
                </c:pt>
                <c:pt idx="6924">
                  <c:v>6.0108724999999996</c:v>
                </c:pt>
                <c:pt idx="6925">
                  <c:v>6.0109937499999999</c:v>
                </c:pt>
                <c:pt idx="6926">
                  <c:v>6.0113106250015997</c:v>
                </c:pt>
                <c:pt idx="6927">
                  <c:v>6.0116943750015999</c:v>
                </c:pt>
                <c:pt idx="6928">
                  <c:v>6.0120512499999998</c:v>
                </c:pt>
                <c:pt idx="6929">
                  <c:v>6.0124568750015994</c:v>
                </c:pt>
                <c:pt idx="6930">
                  <c:v>6.0127974999999996</c:v>
                </c:pt>
                <c:pt idx="6931">
                  <c:v>6.0132337500000004</c:v>
                </c:pt>
                <c:pt idx="6932">
                  <c:v>6.0135837499999996</c:v>
                </c:pt>
                <c:pt idx="6933">
                  <c:v>6.0139531250016001</c:v>
                </c:pt>
                <c:pt idx="6934">
                  <c:v>6.0143556250015999</c:v>
                </c:pt>
                <c:pt idx="6935">
                  <c:v>6.0147106250015998</c:v>
                </c:pt>
                <c:pt idx="6936">
                  <c:v>6.0150724999999996</c:v>
                </c:pt>
                <c:pt idx="6937">
                  <c:v>6.0154312499999998</c:v>
                </c:pt>
                <c:pt idx="6938">
                  <c:v>6.0158250000000004</c:v>
                </c:pt>
                <c:pt idx="6939">
                  <c:v>6.01627125</c:v>
                </c:pt>
                <c:pt idx="6940">
                  <c:v>6.0167725000000001</c:v>
                </c:pt>
                <c:pt idx="6941">
                  <c:v>6.0172068750015999</c:v>
                </c:pt>
                <c:pt idx="6942">
                  <c:v>6.0175631250016002</c:v>
                </c:pt>
                <c:pt idx="6943">
                  <c:v>6.0179062500000002</c:v>
                </c:pt>
                <c:pt idx="6944">
                  <c:v>6.0182562500000003</c:v>
                </c:pt>
                <c:pt idx="6945">
                  <c:v>6.01783</c:v>
                </c:pt>
                <c:pt idx="6946">
                  <c:v>6.0174475000000003</c:v>
                </c:pt>
                <c:pt idx="6947">
                  <c:v>6.0178006250016001</c:v>
                </c:pt>
                <c:pt idx="6948">
                  <c:v>6.0181437500000001</c:v>
                </c:pt>
                <c:pt idx="6949">
                  <c:v>6.0184699999999998</c:v>
                </c:pt>
                <c:pt idx="6950">
                  <c:v>6.0182343750016001</c:v>
                </c:pt>
                <c:pt idx="6951">
                  <c:v>6.0176656250015998</c:v>
                </c:pt>
                <c:pt idx="6952">
                  <c:v>6.0173424999999998</c:v>
                </c:pt>
                <c:pt idx="6953">
                  <c:v>6.0167124999999997</c:v>
                </c:pt>
                <c:pt idx="6954">
                  <c:v>6.0163331250015997</c:v>
                </c:pt>
                <c:pt idx="6955">
                  <c:v>6.0159693750015997</c:v>
                </c:pt>
                <c:pt idx="6956">
                  <c:v>6.0156243750015994</c:v>
                </c:pt>
                <c:pt idx="6957">
                  <c:v>6.0152475000000001</c:v>
                </c:pt>
                <c:pt idx="6958">
                  <c:v>6.0148824999999997</c:v>
                </c:pt>
                <c:pt idx="6959">
                  <c:v>6.0144149999999996</c:v>
                </c:pt>
                <c:pt idx="6960">
                  <c:v>6.0140212499999999</c:v>
                </c:pt>
                <c:pt idx="6961">
                  <c:v>6.0135662500000002</c:v>
                </c:pt>
                <c:pt idx="6962">
                  <c:v>6.0131224999999997</c:v>
                </c:pt>
                <c:pt idx="6963">
                  <c:v>6.0127100000000002</c:v>
                </c:pt>
                <c:pt idx="6964">
                  <c:v>6.0123024999999997</c:v>
                </c:pt>
                <c:pt idx="6965">
                  <c:v>6.0119143750015995</c:v>
                </c:pt>
                <c:pt idx="6966">
                  <c:v>6.0119712500000002</c:v>
                </c:pt>
                <c:pt idx="6967">
                  <c:v>6.0122387499999999</c:v>
                </c:pt>
                <c:pt idx="6968">
                  <c:v>6.0125999999999999</c:v>
                </c:pt>
                <c:pt idx="6969">
                  <c:v>6.0129331250015996</c:v>
                </c:pt>
                <c:pt idx="6970">
                  <c:v>6.0132712499999998</c:v>
                </c:pt>
                <c:pt idx="6971">
                  <c:v>6.0136168750015999</c:v>
                </c:pt>
                <c:pt idx="6972">
                  <c:v>6.0138643750015994</c:v>
                </c:pt>
                <c:pt idx="6973">
                  <c:v>6.0142681250015997</c:v>
                </c:pt>
                <c:pt idx="6974">
                  <c:v>6.01467375</c:v>
                </c:pt>
                <c:pt idx="6975">
                  <c:v>6.0149949999999999</c:v>
                </c:pt>
                <c:pt idx="6976">
                  <c:v>6.0154518750015997</c:v>
                </c:pt>
                <c:pt idx="6977">
                  <c:v>6.0158618750016002</c:v>
                </c:pt>
                <c:pt idx="6978">
                  <c:v>6.0159250000000002</c:v>
                </c:pt>
                <c:pt idx="6979">
                  <c:v>6.0162562499999996</c:v>
                </c:pt>
                <c:pt idx="6980">
                  <c:v>6.0165906250015997</c:v>
                </c:pt>
                <c:pt idx="6981">
                  <c:v>6.0164656250016</c:v>
                </c:pt>
                <c:pt idx="6982">
                  <c:v>6.0162993750015996</c:v>
                </c:pt>
                <c:pt idx="6983">
                  <c:v>6.0166837500000003</c:v>
                </c:pt>
                <c:pt idx="6984">
                  <c:v>6.0170849999999998</c:v>
                </c:pt>
                <c:pt idx="6985">
                  <c:v>6.0174300000000001</c:v>
                </c:pt>
                <c:pt idx="6986">
                  <c:v>6.0177550000000002</c:v>
                </c:pt>
                <c:pt idx="6987">
                  <c:v>6.0181456250015994</c:v>
                </c:pt>
                <c:pt idx="6988">
                  <c:v>6.0184974999999996</c:v>
                </c:pt>
                <c:pt idx="6989">
                  <c:v>6.0188912500000002</c:v>
                </c:pt>
                <c:pt idx="6990">
                  <c:v>6.0192562499999998</c:v>
                </c:pt>
                <c:pt idx="6991">
                  <c:v>6.0196406250015997</c:v>
                </c:pt>
                <c:pt idx="6992">
                  <c:v>6.02004625</c:v>
                </c:pt>
                <c:pt idx="6993">
                  <c:v>6.0203743750015999</c:v>
                </c:pt>
                <c:pt idx="6994">
                  <c:v>6.0207837499999997</c:v>
                </c:pt>
                <c:pt idx="6995">
                  <c:v>6.0211562499999998</c:v>
                </c:pt>
                <c:pt idx="6996">
                  <c:v>6.0215106250015999</c:v>
                </c:pt>
                <c:pt idx="6997">
                  <c:v>6.0218568750015997</c:v>
                </c:pt>
                <c:pt idx="6998">
                  <c:v>6.02229875</c:v>
                </c:pt>
                <c:pt idx="6999">
                  <c:v>6.0227399999999998</c:v>
                </c:pt>
                <c:pt idx="7000">
                  <c:v>6.023085</c:v>
                </c:pt>
                <c:pt idx="7001">
                  <c:v>6.0231631250015996</c:v>
                </c:pt>
                <c:pt idx="7002">
                  <c:v>6.0228268750015994</c:v>
                </c:pt>
                <c:pt idx="7003">
                  <c:v>6.0228000000000002</c:v>
                </c:pt>
                <c:pt idx="7004">
                  <c:v>6.0231668750015999</c:v>
                </c:pt>
                <c:pt idx="7005">
                  <c:v>6.0235743750015995</c:v>
                </c:pt>
                <c:pt idx="7006">
                  <c:v>6.0240324999999997</c:v>
                </c:pt>
                <c:pt idx="7007">
                  <c:v>6.0243874999999996</c:v>
                </c:pt>
                <c:pt idx="7008">
                  <c:v>6.0247381250015994</c:v>
                </c:pt>
                <c:pt idx="7009">
                  <c:v>6.0251081250015996</c:v>
                </c:pt>
                <c:pt idx="7010">
                  <c:v>6.0254300000000001</c:v>
                </c:pt>
                <c:pt idx="7011">
                  <c:v>6.0257649999999998</c:v>
                </c:pt>
                <c:pt idx="7012">
                  <c:v>6.0260924999999999</c:v>
                </c:pt>
                <c:pt idx="7013">
                  <c:v>6.0264312499999999</c:v>
                </c:pt>
                <c:pt idx="7014">
                  <c:v>6.0267850000000003</c:v>
                </c:pt>
                <c:pt idx="7015">
                  <c:v>6.0271487500000003</c:v>
                </c:pt>
                <c:pt idx="7016">
                  <c:v>6.02748375</c:v>
                </c:pt>
                <c:pt idx="7017">
                  <c:v>6.0279125000000002</c:v>
                </c:pt>
                <c:pt idx="7018">
                  <c:v>6.0282787500000001</c:v>
                </c:pt>
                <c:pt idx="7019">
                  <c:v>6.0283018750016</c:v>
                </c:pt>
                <c:pt idx="7020">
                  <c:v>6.0287012500000001</c:v>
                </c:pt>
                <c:pt idx="7021">
                  <c:v>6.0288106250015998</c:v>
                </c:pt>
                <c:pt idx="7022">
                  <c:v>6.0291525000000004</c:v>
                </c:pt>
                <c:pt idx="7023">
                  <c:v>6.0295106250016</c:v>
                </c:pt>
                <c:pt idx="7024">
                  <c:v>6.0298456250015997</c:v>
                </c:pt>
                <c:pt idx="7025">
                  <c:v>6.0301999999999998</c:v>
                </c:pt>
                <c:pt idx="7026">
                  <c:v>6.0306375000000001</c:v>
                </c:pt>
                <c:pt idx="7027">
                  <c:v>6.0309881250016</c:v>
                </c:pt>
                <c:pt idx="7028">
                  <c:v>6.0313306250015994</c:v>
                </c:pt>
                <c:pt idx="7029">
                  <c:v>6.0316856250016002</c:v>
                </c:pt>
                <c:pt idx="7030">
                  <c:v>6.0320187499999998</c:v>
                </c:pt>
                <c:pt idx="7031">
                  <c:v>6.0324362499999999</c:v>
                </c:pt>
                <c:pt idx="7032">
                  <c:v>6.0327650000000004</c:v>
                </c:pt>
                <c:pt idx="7033">
                  <c:v>6.0331137500000001</c:v>
                </c:pt>
                <c:pt idx="7034">
                  <c:v>6.0335037500000004</c:v>
                </c:pt>
                <c:pt idx="7035">
                  <c:v>6.0338256250016</c:v>
                </c:pt>
                <c:pt idx="7036">
                  <c:v>6.0341718750015998</c:v>
                </c:pt>
                <c:pt idx="7037">
                  <c:v>6.0345337499999996</c:v>
                </c:pt>
                <c:pt idx="7038">
                  <c:v>6.0347968750016001</c:v>
                </c:pt>
                <c:pt idx="7039">
                  <c:v>6.0351231250015998</c:v>
                </c:pt>
                <c:pt idx="7040">
                  <c:v>6.0354743750016002</c:v>
                </c:pt>
                <c:pt idx="7041">
                  <c:v>6.0357275000000001</c:v>
                </c:pt>
                <c:pt idx="7042">
                  <c:v>6.0360506250016002</c:v>
                </c:pt>
                <c:pt idx="7043">
                  <c:v>6.0363875</c:v>
                </c:pt>
                <c:pt idx="7044">
                  <c:v>6.0367887500000004</c:v>
                </c:pt>
                <c:pt idx="7045">
                  <c:v>6.0371687500000002</c:v>
                </c:pt>
                <c:pt idx="7046">
                  <c:v>6.0376137500000002</c:v>
                </c:pt>
                <c:pt idx="7047">
                  <c:v>6.0379350000000001</c:v>
                </c:pt>
                <c:pt idx="7048">
                  <c:v>6.0383106250015999</c:v>
                </c:pt>
                <c:pt idx="7049">
                  <c:v>6.0386662500000003</c:v>
                </c:pt>
                <c:pt idx="7050">
                  <c:v>6.0390843750015994</c:v>
                </c:pt>
                <c:pt idx="7051">
                  <c:v>6.0394162500000004</c:v>
                </c:pt>
                <c:pt idx="7052">
                  <c:v>6.0398287499999999</c:v>
                </c:pt>
                <c:pt idx="7053">
                  <c:v>6.0402337499999996</c:v>
                </c:pt>
                <c:pt idx="7054">
                  <c:v>6.0405706250015996</c:v>
                </c:pt>
                <c:pt idx="7055">
                  <c:v>6.0408524999999997</c:v>
                </c:pt>
                <c:pt idx="7056">
                  <c:v>6.0411887499999999</c:v>
                </c:pt>
                <c:pt idx="7057">
                  <c:v>6.0415368750015999</c:v>
                </c:pt>
                <c:pt idx="7058">
                  <c:v>6.0419143750015998</c:v>
                </c:pt>
                <c:pt idx="7059">
                  <c:v>6.0423256250015998</c:v>
                </c:pt>
                <c:pt idx="7060">
                  <c:v>6.0426956250016</c:v>
                </c:pt>
                <c:pt idx="7061">
                  <c:v>6.0431062500000001</c:v>
                </c:pt>
                <c:pt idx="7062">
                  <c:v>6.0435187499999996</c:v>
                </c:pt>
                <c:pt idx="7063">
                  <c:v>6.0438475</c:v>
                </c:pt>
                <c:pt idx="7064">
                  <c:v>6.0441756250015999</c:v>
                </c:pt>
                <c:pt idx="7065">
                  <c:v>6.0445031250015999</c:v>
                </c:pt>
                <c:pt idx="7066">
                  <c:v>6.0448131250015997</c:v>
                </c:pt>
                <c:pt idx="7067">
                  <c:v>6.0452050000000002</c:v>
                </c:pt>
                <c:pt idx="7068">
                  <c:v>6.0455281250016002</c:v>
                </c:pt>
                <c:pt idx="7069">
                  <c:v>6.0458556250016002</c:v>
                </c:pt>
                <c:pt idx="7070">
                  <c:v>6.0462006250015996</c:v>
                </c:pt>
                <c:pt idx="7071">
                  <c:v>6.0465237500000004</c:v>
                </c:pt>
                <c:pt idx="7072">
                  <c:v>6.0469162499999998</c:v>
                </c:pt>
                <c:pt idx="7073">
                  <c:v>6.0472650000000003</c:v>
                </c:pt>
                <c:pt idx="7074">
                  <c:v>6.0476206250016</c:v>
                </c:pt>
                <c:pt idx="7075">
                  <c:v>6.0478162500000003</c:v>
                </c:pt>
                <c:pt idx="7076">
                  <c:v>6.0482199999999997</c:v>
                </c:pt>
                <c:pt idx="7077">
                  <c:v>6.0485518750015999</c:v>
                </c:pt>
                <c:pt idx="7078">
                  <c:v>6.04895125</c:v>
                </c:pt>
                <c:pt idx="7079">
                  <c:v>6.0493199999999998</c:v>
                </c:pt>
                <c:pt idx="7080">
                  <c:v>6.0497018750015998</c:v>
                </c:pt>
                <c:pt idx="7081">
                  <c:v>6.0500974999999997</c:v>
                </c:pt>
                <c:pt idx="7082">
                  <c:v>6.0504531250015994</c:v>
                </c:pt>
                <c:pt idx="7083">
                  <c:v>6.0508656250015997</c:v>
                </c:pt>
                <c:pt idx="7084">
                  <c:v>6.0511912499999996</c:v>
                </c:pt>
                <c:pt idx="7085">
                  <c:v>6.0515343750015997</c:v>
                </c:pt>
                <c:pt idx="7086">
                  <c:v>6.0519224999999999</c:v>
                </c:pt>
                <c:pt idx="7087">
                  <c:v>6.0523187500000004</c:v>
                </c:pt>
                <c:pt idx="7088">
                  <c:v>6.0526650000000002</c:v>
                </c:pt>
                <c:pt idx="7089">
                  <c:v>6.0528199999999996</c:v>
                </c:pt>
                <c:pt idx="7090">
                  <c:v>6.0531593750015995</c:v>
                </c:pt>
                <c:pt idx="7091">
                  <c:v>6.0532950000000003</c:v>
                </c:pt>
                <c:pt idx="7092">
                  <c:v>6.0531443750016001</c:v>
                </c:pt>
                <c:pt idx="7093">
                  <c:v>6.0535156250015998</c:v>
                </c:pt>
                <c:pt idx="7094">
                  <c:v>6.0538637499999997</c:v>
                </c:pt>
                <c:pt idx="7095">
                  <c:v>6.0542512500000001</c:v>
                </c:pt>
                <c:pt idx="7096">
                  <c:v>6.0546731250015995</c:v>
                </c:pt>
                <c:pt idx="7097">
                  <c:v>6.0550731250015994</c:v>
                </c:pt>
                <c:pt idx="7098">
                  <c:v>6.0554125000000001</c:v>
                </c:pt>
                <c:pt idx="7099">
                  <c:v>6.0557906250015998</c:v>
                </c:pt>
                <c:pt idx="7100">
                  <c:v>6.0561831250016001</c:v>
                </c:pt>
                <c:pt idx="7101">
                  <c:v>6.0565418750015994</c:v>
                </c:pt>
                <c:pt idx="7102">
                  <c:v>6.0569293750015998</c:v>
                </c:pt>
                <c:pt idx="7103">
                  <c:v>6.0573031250015994</c:v>
                </c:pt>
                <c:pt idx="7104">
                  <c:v>6.0576712500000003</c:v>
                </c:pt>
                <c:pt idx="7105">
                  <c:v>6.05802</c:v>
                </c:pt>
                <c:pt idx="7106">
                  <c:v>6.0583787500000001</c:v>
                </c:pt>
                <c:pt idx="7107">
                  <c:v>6.0587168750015996</c:v>
                </c:pt>
                <c:pt idx="7108">
                  <c:v>6.0591225</c:v>
                </c:pt>
                <c:pt idx="7109">
                  <c:v>6.0593718750015997</c:v>
                </c:pt>
                <c:pt idx="7110">
                  <c:v>6.0592956250015995</c:v>
                </c:pt>
                <c:pt idx="7111">
                  <c:v>6.0596287499999999</c:v>
                </c:pt>
                <c:pt idx="7112">
                  <c:v>6.0599675</c:v>
                </c:pt>
                <c:pt idx="7113">
                  <c:v>6.0602506250015997</c:v>
                </c:pt>
                <c:pt idx="7114">
                  <c:v>6.0606406250016001</c:v>
                </c:pt>
                <c:pt idx="7115">
                  <c:v>6.0609843750015999</c:v>
                </c:pt>
                <c:pt idx="7116">
                  <c:v>6.0613206250016001</c:v>
                </c:pt>
                <c:pt idx="7117">
                  <c:v>6.0617006250015999</c:v>
                </c:pt>
                <c:pt idx="7118">
                  <c:v>6.0620431250015994</c:v>
                </c:pt>
                <c:pt idx="7119">
                  <c:v>6.0623812499999996</c:v>
                </c:pt>
                <c:pt idx="7120">
                  <c:v>6.0628293750015994</c:v>
                </c:pt>
                <c:pt idx="7121">
                  <c:v>6.0632187499999999</c:v>
                </c:pt>
                <c:pt idx="7122">
                  <c:v>6.0636018750015994</c:v>
                </c:pt>
                <c:pt idx="7123">
                  <c:v>6.0639706250016001</c:v>
                </c:pt>
                <c:pt idx="7124">
                  <c:v>6.0643112500000003</c:v>
                </c:pt>
                <c:pt idx="7125">
                  <c:v>6.0647062500000004</c:v>
                </c:pt>
                <c:pt idx="7126">
                  <c:v>6.0650268750015996</c:v>
                </c:pt>
                <c:pt idx="7127">
                  <c:v>6.0654631250015996</c:v>
                </c:pt>
                <c:pt idx="7128">
                  <c:v>6.0656037500000002</c:v>
                </c:pt>
                <c:pt idx="7129">
                  <c:v>6.0652362499999999</c:v>
                </c:pt>
                <c:pt idx="7130">
                  <c:v>6.0649893750016002</c:v>
                </c:pt>
                <c:pt idx="7131">
                  <c:v>6.0646262499999999</c:v>
                </c:pt>
                <c:pt idx="7132">
                  <c:v>6.0645981250015994</c:v>
                </c:pt>
                <c:pt idx="7133">
                  <c:v>6.0650543750015995</c:v>
                </c:pt>
                <c:pt idx="7134">
                  <c:v>6.0652018750016001</c:v>
                </c:pt>
                <c:pt idx="7135">
                  <c:v>6.0655849999999996</c:v>
                </c:pt>
                <c:pt idx="7136">
                  <c:v>6.0660281250015995</c:v>
                </c:pt>
                <c:pt idx="7137">
                  <c:v>6.0663862499999999</c:v>
                </c:pt>
                <c:pt idx="7138">
                  <c:v>6.0667412499999998</c:v>
                </c:pt>
                <c:pt idx="7139">
                  <c:v>6.0670900000000003</c:v>
                </c:pt>
                <c:pt idx="7140">
                  <c:v>6.0674237499999997</c:v>
                </c:pt>
                <c:pt idx="7141">
                  <c:v>6.0677599999999998</c:v>
                </c:pt>
                <c:pt idx="7142">
                  <c:v>6.0681099999999999</c:v>
                </c:pt>
                <c:pt idx="7143">
                  <c:v>6.0684481250015994</c:v>
                </c:pt>
                <c:pt idx="7144">
                  <c:v>6.0689037499999996</c:v>
                </c:pt>
                <c:pt idx="7145">
                  <c:v>6.0692443750015999</c:v>
                </c:pt>
                <c:pt idx="7146">
                  <c:v>6.0689225000000002</c:v>
                </c:pt>
                <c:pt idx="7147">
                  <c:v>6.0691718750015999</c:v>
                </c:pt>
                <c:pt idx="7148">
                  <c:v>6.0694375000000003</c:v>
                </c:pt>
                <c:pt idx="7149">
                  <c:v>6.0697824999999996</c:v>
                </c:pt>
                <c:pt idx="7150">
                  <c:v>6.0701262500000004</c:v>
                </c:pt>
                <c:pt idx="7151">
                  <c:v>6.0704531250015998</c:v>
                </c:pt>
                <c:pt idx="7152">
                  <c:v>6.070805</c:v>
                </c:pt>
                <c:pt idx="7153">
                  <c:v>6.0712081250015997</c:v>
                </c:pt>
                <c:pt idx="7154">
                  <c:v>6.0715775000000001</c:v>
                </c:pt>
                <c:pt idx="7155">
                  <c:v>6.0720175000000003</c:v>
                </c:pt>
                <c:pt idx="7156">
                  <c:v>6.0723675000000004</c:v>
                </c:pt>
                <c:pt idx="7157">
                  <c:v>6.0727012499999997</c:v>
                </c:pt>
                <c:pt idx="7158">
                  <c:v>6.0729143750015995</c:v>
                </c:pt>
                <c:pt idx="7159">
                  <c:v>6.0732256250015997</c:v>
                </c:pt>
                <c:pt idx="7160">
                  <c:v>6.0735912499999998</c:v>
                </c:pt>
                <c:pt idx="7161">
                  <c:v>6.0739312500000002</c:v>
                </c:pt>
                <c:pt idx="7162">
                  <c:v>6.0742993750015994</c:v>
                </c:pt>
                <c:pt idx="7163">
                  <c:v>6.0743262500000004</c:v>
                </c:pt>
                <c:pt idx="7164">
                  <c:v>6.0743287500000003</c:v>
                </c:pt>
                <c:pt idx="7165">
                  <c:v>6.0746574999999998</c:v>
                </c:pt>
                <c:pt idx="7166">
                  <c:v>6.0747675000000001</c:v>
                </c:pt>
                <c:pt idx="7167">
                  <c:v>6.0750212499999998</c:v>
                </c:pt>
                <c:pt idx="7168">
                  <c:v>6.0753793750015994</c:v>
                </c:pt>
                <c:pt idx="7169">
                  <c:v>6.0757318750015994</c:v>
                </c:pt>
                <c:pt idx="7170">
                  <c:v>6.07609625</c:v>
                </c:pt>
                <c:pt idx="7171">
                  <c:v>6.07644875</c:v>
                </c:pt>
                <c:pt idx="7172">
                  <c:v>6.0768456250015994</c:v>
                </c:pt>
                <c:pt idx="7173">
                  <c:v>6.0772718750015997</c:v>
                </c:pt>
                <c:pt idx="7174">
                  <c:v>6.0776287499999997</c:v>
                </c:pt>
                <c:pt idx="7175">
                  <c:v>6.0780025000000002</c:v>
                </c:pt>
                <c:pt idx="7176">
                  <c:v>6.0783387500000003</c:v>
                </c:pt>
                <c:pt idx="7177">
                  <c:v>6.0787100000000001</c:v>
                </c:pt>
                <c:pt idx="7178">
                  <c:v>6.0790368750015995</c:v>
                </c:pt>
                <c:pt idx="7179">
                  <c:v>6.0793681250015998</c:v>
                </c:pt>
                <c:pt idx="7180">
                  <c:v>6.0793400000000002</c:v>
                </c:pt>
                <c:pt idx="7181">
                  <c:v>6.0789387499999998</c:v>
                </c:pt>
                <c:pt idx="7182">
                  <c:v>6.0791087499999996</c:v>
                </c:pt>
                <c:pt idx="7183">
                  <c:v>6.0795168750016</c:v>
                </c:pt>
                <c:pt idx="7184">
                  <c:v>6.0798512499999999</c:v>
                </c:pt>
                <c:pt idx="7185">
                  <c:v>6.0802256250015994</c:v>
                </c:pt>
                <c:pt idx="7186">
                  <c:v>6.0806112499999996</c:v>
                </c:pt>
                <c:pt idx="7187">
                  <c:v>6.08099875</c:v>
                </c:pt>
                <c:pt idx="7188">
                  <c:v>6.0814043750015996</c:v>
                </c:pt>
                <c:pt idx="7189">
                  <c:v>6.0817843750015994</c:v>
                </c:pt>
                <c:pt idx="7190">
                  <c:v>6.0821193750016</c:v>
                </c:pt>
                <c:pt idx="7191">
                  <c:v>6.0824418750015994</c:v>
                </c:pt>
                <c:pt idx="7192">
                  <c:v>6.0827818750015998</c:v>
                </c:pt>
                <c:pt idx="7193">
                  <c:v>6.0832050000000004</c:v>
                </c:pt>
                <c:pt idx="7194">
                  <c:v>6.0832356250016</c:v>
                </c:pt>
                <c:pt idx="7195">
                  <c:v>6.0828562499999999</c:v>
                </c:pt>
                <c:pt idx="7196">
                  <c:v>6.0831212499999996</c:v>
                </c:pt>
                <c:pt idx="7197">
                  <c:v>6.0831150000000003</c:v>
                </c:pt>
                <c:pt idx="7198">
                  <c:v>6.0834806250015996</c:v>
                </c:pt>
                <c:pt idx="7199">
                  <c:v>6.0838374999999996</c:v>
                </c:pt>
                <c:pt idx="7200">
                  <c:v>6.0842887499999998</c:v>
                </c:pt>
                <c:pt idx="7201">
                  <c:v>6.0846781250015995</c:v>
                </c:pt>
                <c:pt idx="7202">
                  <c:v>6.0851431250015997</c:v>
                </c:pt>
                <c:pt idx="7203">
                  <c:v>6.0854718750016001</c:v>
                </c:pt>
                <c:pt idx="7204">
                  <c:v>6.0858118750015997</c:v>
                </c:pt>
                <c:pt idx="7205">
                  <c:v>6.0860331250015998</c:v>
                </c:pt>
                <c:pt idx="7206">
                  <c:v>6.0863050000000003</c:v>
                </c:pt>
                <c:pt idx="7207">
                  <c:v>6.0862506250015995</c:v>
                </c:pt>
                <c:pt idx="7208">
                  <c:v>6.0863950000000004</c:v>
                </c:pt>
                <c:pt idx="7209">
                  <c:v>6.0867218750015999</c:v>
                </c:pt>
                <c:pt idx="7210">
                  <c:v>6.0871849999999998</c:v>
                </c:pt>
                <c:pt idx="7211">
                  <c:v>6.0875412500000001</c:v>
                </c:pt>
                <c:pt idx="7212">
                  <c:v>6.08792125</c:v>
                </c:pt>
                <c:pt idx="7213">
                  <c:v>6.0883656250015994</c:v>
                </c:pt>
                <c:pt idx="7214">
                  <c:v>6.0887218750015997</c:v>
                </c:pt>
                <c:pt idx="7215">
                  <c:v>6.0890437500000001</c:v>
                </c:pt>
                <c:pt idx="7216">
                  <c:v>6.0894337500000004</c:v>
                </c:pt>
                <c:pt idx="7217">
                  <c:v>6.0897806250016</c:v>
                </c:pt>
                <c:pt idx="7218">
                  <c:v>6.0901062499999998</c:v>
                </c:pt>
                <c:pt idx="7219">
                  <c:v>6.0904837499999998</c:v>
                </c:pt>
                <c:pt idx="7220">
                  <c:v>6.0908224999999998</c:v>
                </c:pt>
                <c:pt idx="7221">
                  <c:v>6.0911968750016001</c:v>
                </c:pt>
                <c:pt idx="7222">
                  <c:v>6.0915324999999996</c:v>
                </c:pt>
                <c:pt idx="7223">
                  <c:v>6.0918781250015996</c:v>
                </c:pt>
                <c:pt idx="7224">
                  <c:v>6.0920893750016001</c:v>
                </c:pt>
                <c:pt idx="7225">
                  <c:v>6.0922218750015995</c:v>
                </c:pt>
                <c:pt idx="7226">
                  <c:v>6.0918925000000002</c:v>
                </c:pt>
                <c:pt idx="7227">
                  <c:v>6.0916306250016001</c:v>
                </c:pt>
                <c:pt idx="7228">
                  <c:v>6.09197875</c:v>
                </c:pt>
                <c:pt idx="7229">
                  <c:v>6.0923681250015997</c:v>
                </c:pt>
                <c:pt idx="7230">
                  <c:v>6.09274</c:v>
                </c:pt>
                <c:pt idx="7231">
                  <c:v>6.0931312499999999</c:v>
                </c:pt>
                <c:pt idx="7232">
                  <c:v>6.0934668750015994</c:v>
                </c:pt>
                <c:pt idx="7233">
                  <c:v>6.0938299999999996</c:v>
                </c:pt>
                <c:pt idx="7234">
                  <c:v>6.0942012500000002</c:v>
                </c:pt>
                <c:pt idx="7235">
                  <c:v>6.0945687499999996</c:v>
                </c:pt>
                <c:pt idx="7236">
                  <c:v>6.0949524999999998</c:v>
                </c:pt>
                <c:pt idx="7237">
                  <c:v>6.0953156250016001</c:v>
                </c:pt>
                <c:pt idx="7238">
                  <c:v>6.0956406250016002</c:v>
                </c:pt>
                <c:pt idx="7239">
                  <c:v>6.0960687499999997</c:v>
                </c:pt>
                <c:pt idx="7240">
                  <c:v>6.0964443750015995</c:v>
                </c:pt>
                <c:pt idx="7241">
                  <c:v>6.0969412500000004</c:v>
                </c:pt>
                <c:pt idx="7242">
                  <c:v>6.0972693750015994</c:v>
                </c:pt>
                <c:pt idx="7243">
                  <c:v>6.0975975</c:v>
                </c:pt>
                <c:pt idx="7244">
                  <c:v>6.0979537500000003</c:v>
                </c:pt>
                <c:pt idx="7245">
                  <c:v>6.0974849999999998</c:v>
                </c:pt>
                <c:pt idx="7246">
                  <c:v>6.09744625</c:v>
                </c:pt>
                <c:pt idx="7247">
                  <c:v>6.0977856250015998</c:v>
                </c:pt>
                <c:pt idx="7248">
                  <c:v>6.0981218750016</c:v>
                </c:pt>
                <c:pt idx="7249">
                  <c:v>6.0985312499999997</c:v>
                </c:pt>
                <c:pt idx="7250">
                  <c:v>6.0988793750015997</c:v>
                </c:pt>
                <c:pt idx="7251">
                  <c:v>6.0992631250015998</c:v>
                </c:pt>
                <c:pt idx="7252">
                  <c:v>6.0996325000000002</c:v>
                </c:pt>
                <c:pt idx="7253">
                  <c:v>6.0999893750015994</c:v>
                </c:pt>
                <c:pt idx="7254">
                  <c:v>6.1004112499999996</c:v>
                </c:pt>
                <c:pt idx="7255">
                  <c:v>6.1008093750015995</c:v>
                </c:pt>
                <c:pt idx="7256">
                  <c:v>6.1012075000000001</c:v>
                </c:pt>
                <c:pt idx="7257">
                  <c:v>6.1015637500000004</c:v>
                </c:pt>
                <c:pt idx="7258">
                  <c:v>6.1019924999999997</c:v>
                </c:pt>
                <c:pt idx="7259">
                  <c:v>6.1023250000000004</c:v>
                </c:pt>
                <c:pt idx="7260">
                  <c:v>6.1026718750016</c:v>
                </c:pt>
                <c:pt idx="7261">
                  <c:v>6.1030406250015998</c:v>
                </c:pt>
                <c:pt idx="7262">
                  <c:v>6.1034493750015999</c:v>
                </c:pt>
                <c:pt idx="7263">
                  <c:v>6.1037974999999998</c:v>
                </c:pt>
                <c:pt idx="7264">
                  <c:v>6.1041375000000002</c:v>
                </c:pt>
                <c:pt idx="7265">
                  <c:v>6.10398</c:v>
                </c:pt>
                <c:pt idx="7266">
                  <c:v>6.1042143750015994</c:v>
                </c:pt>
                <c:pt idx="7267">
                  <c:v>6.1045199999999999</c:v>
                </c:pt>
                <c:pt idx="7268">
                  <c:v>6.1048918750015995</c:v>
                </c:pt>
                <c:pt idx="7269">
                  <c:v>6.1052481250015997</c:v>
                </c:pt>
                <c:pt idx="7270">
                  <c:v>6.1055950000000001</c:v>
                </c:pt>
                <c:pt idx="7271">
                  <c:v>6.1060187499999996</c:v>
                </c:pt>
                <c:pt idx="7272">
                  <c:v>6.1064468750016001</c:v>
                </c:pt>
                <c:pt idx="7273">
                  <c:v>6.1068143750015995</c:v>
                </c:pt>
                <c:pt idx="7274">
                  <c:v>6.1071612499999999</c:v>
                </c:pt>
                <c:pt idx="7275">
                  <c:v>6.1074824999999997</c:v>
                </c:pt>
                <c:pt idx="7276">
                  <c:v>6.1078737500000004</c:v>
                </c:pt>
                <c:pt idx="7277">
                  <c:v>6.1082068750016001</c:v>
                </c:pt>
                <c:pt idx="7278">
                  <c:v>6.1085812500000003</c:v>
                </c:pt>
                <c:pt idx="7279">
                  <c:v>6.1089556250015997</c:v>
                </c:pt>
                <c:pt idx="7280">
                  <c:v>6.1093618750015999</c:v>
                </c:pt>
                <c:pt idx="7281">
                  <c:v>6.1097149999999996</c:v>
                </c:pt>
                <c:pt idx="7282">
                  <c:v>6.1100656250015994</c:v>
                </c:pt>
                <c:pt idx="7283">
                  <c:v>6.1104231250016001</c:v>
                </c:pt>
                <c:pt idx="7284">
                  <c:v>6.1106562499999999</c:v>
                </c:pt>
                <c:pt idx="7285">
                  <c:v>6.1107618750016002</c:v>
                </c:pt>
                <c:pt idx="7286">
                  <c:v>6.1111368750016002</c:v>
                </c:pt>
                <c:pt idx="7287">
                  <c:v>6.1114924999999998</c:v>
                </c:pt>
                <c:pt idx="7288">
                  <c:v>6.1118406250015997</c:v>
                </c:pt>
                <c:pt idx="7289">
                  <c:v>6.1121631250016</c:v>
                </c:pt>
                <c:pt idx="7290">
                  <c:v>6.1125137499999997</c:v>
                </c:pt>
                <c:pt idx="7291">
                  <c:v>6.1128425000000002</c:v>
                </c:pt>
                <c:pt idx="7292">
                  <c:v>6.11327</c:v>
                </c:pt>
                <c:pt idx="7293">
                  <c:v>6.1135950000000001</c:v>
                </c:pt>
                <c:pt idx="7294">
                  <c:v>6.1139506250015998</c:v>
                </c:pt>
                <c:pt idx="7295">
                  <c:v>6.1142918750015998</c:v>
                </c:pt>
                <c:pt idx="7296">
                  <c:v>6.1146500000000001</c:v>
                </c:pt>
                <c:pt idx="7297">
                  <c:v>6.1150124999999997</c:v>
                </c:pt>
                <c:pt idx="7298">
                  <c:v>6.1153743750015996</c:v>
                </c:pt>
                <c:pt idx="7299">
                  <c:v>6.1157187500000001</c:v>
                </c:pt>
                <c:pt idx="7300">
                  <c:v>6.1160443750016</c:v>
                </c:pt>
                <c:pt idx="7301">
                  <c:v>6.1164812499999996</c:v>
                </c:pt>
                <c:pt idx="7302">
                  <c:v>6.1168687500000001</c:v>
                </c:pt>
                <c:pt idx="7303">
                  <c:v>6.1166824999999996</c:v>
                </c:pt>
                <c:pt idx="7304">
                  <c:v>6.1170218750015994</c:v>
                </c:pt>
                <c:pt idx="7305">
                  <c:v>6.1173856250015994</c:v>
                </c:pt>
                <c:pt idx="7306">
                  <c:v>6.1177349999999997</c:v>
                </c:pt>
                <c:pt idx="7307">
                  <c:v>6.1180787499999996</c:v>
                </c:pt>
                <c:pt idx="7308">
                  <c:v>6.1184643750015999</c:v>
                </c:pt>
                <c:pt idx="7309">
                  <c:v>6.1187856250015997</c:v>
                </c:pt>
                <c:pt idx="7310">
                  <c:v>6.1192487499999997</c:v>
                </c:pt>
                <c:pt idx="7311">
                  <c:v>6.11959125</c:v>
                </c:pt>
                <c:pt idx="7312">
                  <c:v>6.1199124999999999</c:v>
                </c:pt>
                <c:pt idx="7313">
                  <c:v>6.1202643750016001</c:v>
                </c:pt>
                <c:pt idx="7314">
                  <c:v>6.1206306250016</c:v>
                </c:pt>
                <c:pt idx="7315">
                  <c:v>6.1210212500000001</c:v>
                </c:pt>
                <c:pt idx="7316">
                  <c:v>6.12141</c:v>
                </c:pt>
                <c:pt idx="7317">
                  <c:v>6.1218268750015996</c:v>
                </c:pt>
                <c:pt idx="7318">
                  <c:v>6.1221775000000003</c:v>
                </c:pt>
                <c:pt idx="7319">
                  <c:v>6.1225462500000001</c:v>
                </c:pt>
                <c:pt idx="7320">
                  <c:v>6.1228749999999996</c:v>
                </c:pt>
                <c:pt idx="7321">
                  <c:v>6.1232387499999996</c:v>
                </c:pt>
                <c:pt idx="7322">
                  <c:v>6.1232431250015997</c:v>
                </c:pt>
                <c:pt idx="7323">
                  <c:v>6.1235881250016</c:v>
                </c:pt>
                <c:pt idx="7324">
                  <c:v>6.1239418750015995</c:v>
                </c:pt>
                <c:pt idx="7325">
                  <c:v>6.1243249999999998</c:v>
                </c:pt>
                <c:pt idx="7326">
                  <c:v>6.1246650000000002</c:v>
                </c:pt>
                <c:pt idx="7327">
                  <c:v>6.1249931250016001</c:v>
                </c:pt>
                <c:pt idx="7328">
                  <c:v>6.1254131250016002</c:v>
                </c:pt>
                <c:pt idx="7329">
                  <c:v>6.1257462499999997</c:v>
                </c:pt>
                <c:pt idx="7330">
                  <c:v>6.1260824999999999</c:v>
                </c:pt>
                <c:pt idx="7331">
                  <c:v>6.1264700000000003</c:v>
                </c:pt>
                <c:pt idx="7332">
                  <c:v>6.12695875</c:v>
                </c:pt>
                <c:pt idx="7333">
                  <c:v>6.1273281250015996</c:v>
                </c:pt>
                <c:pt idx="7334">
                  <c:v>6.1277062500000001</c:v>
                </c:pt>
                <c:pt idx="7335">
                  <c:v>6.1281056250015995</c:v>
                </c:pt>
                <c:pt idx="7336">
                  <c:v>6.1283174999999996</c:v>
                </c:pt>
                <c:pt idx="7337">
                  <c:v>6.1286506250016002</c:v>
                </c:pt>
                <c:pt idx="7338">
                  <c:v>6.1290118750015994</c:v>
                </c:pt>
                <c:pt idx="7339">
                  <c:v>6.1291462499999998</c:v>
                </c:pt>
                <c:pt idx="7340">
                  <c:v>6.1294431250015995</c:v>
                </c:pt>
                <c:pt idx="7341">
                  <c:v>6.1297668750016001</c:v>
                </c:pt>
                <c:pt idx="7342">
                  <c:v>6.1301237500000001</c:v>
                </c:pt>
                <c:pt idx="7343">
                  <c:v>6.1305218750016</c:v>
                </c:pt>
                <c:pt idx="7344">
                  <c:v>6.1308662500000004</c:v>
                </c:pt>
                <c:pt idx="7345">
                  <c:v>6.1313156250015997</c:v>
                </c:pt>
                <c:pt idx="7346">
                  <c:v>6.1316462500000002</c:v>
                </c:pt>
                <c:pt idx="7347">
                  <c:v>6.1320456250015996</c:v>
                </c:pt>
                <c:pt idx="7348">
                  <c:v>6.1320724999999996</c:v>
                </c:pt>
                <c:pt idx="7349">
                  <c:v>6.1324331250016</c:v>
                </c:pt>
                <c:pt idx="7350">
                  <c:v>6.1328025000000004</c:v>
                </c:pt>
                <c:pt idx="7351">
                  <c:v>6.13322375</c:v>
                </c:pt>
                <c:pt idx="7352">
                  <c:v>6.1336606250015997</c:v>
                </c:pt>
                <c:pt idx="7353">
                  <c:v>6.133985</c:v>
                </c:pt>
                <c:pt idx="7354">
                  <c:v>6.1343181250015997</c:v>
                </c:pt>
                <c:pt idx="7355">
                  <c:v>6.1347250000000004</c:v>
                </c:pt>
                <c:pt idx="7356">
                  <c:v>6.1352462499999998</c:v>
                </c:pt>
                <c:pt idx="7357">
                  <c:v>6.1356400000000004</c:v>
                </c:pt>
                <c:pt idx="7358">
                  <c:v>6.1359849999999998</c:v>
                </c:pt>
                <c:pt idx="7359">
                  <c:v>6.1363087500000004</c:v>
                </c:pt>
                <c:pt idx="7360">
                  <c:v>6.1362649999999999</c:v>
                </c:pt>
                <c:pt idx="7361">
                  <c:v>6.1363700000000003</c:v>
                </c:pt>
                <c:pt idx="7362">
                  <c:v>6.1367093750016002</c:v>
                </c:pt>
                <c:pt idx="7363">
                  <c:v>6.1370443750015999</c:v>
                </c:pt>
                <c:pt idx="7364">
                  <c:v>6.1374124999999999</c:v>
                </c:pt>
                <c:pt idx="7365">
                  <c:v>6.1377775000000003</c:v>
                </c:pt>
                <c:pt idx="7366">
                  <c:v>6.1381887500000003</c:v>
                </c:pt>
                <c:pt idx="7367">
                  <c:v>6.1385631250015997</c:v>
                </c:pt>
                <c:pt idx="7368">
                  <c:v>6.1389149999999999</c:v>
                </c:pt>
                <c:pt idx="7369">
                  <c:v>6.1393737499999999</c:v>
                </c:pt>
                <c:pt idx="7370">
                  <c:v>6.1397325</c:v>
                </c:pt>
                <c:pt idx="7371">
                  <c:v>6.1401081250015999</c:v>
                </c:pt>
                <c:pt idx="7372">
                  <c:v>6.1404993750015997</c:v>
                </c:pt>
                <c:pt idx="7373">
                  <c:v>6.1409118750016001</c:v>
                </c:pt>
                <c:pt idx="7374">
                  <c:v>6.141375</c:v>
                </c:pt>
                <c:pt idx="7375">
                  <c:v>6.1417787500000003</c:v>
                </c:pt>
                <c:pt idx="7376">
                  <c:v>6.1421462499999997</c:v>
                </c:pt>
                <c:pt idx="7377">
                  <c:v>6.1425200000000002</c:v>
                </c:pt>
                <c:pt idx="7378">
                  <c:v>6.1426581250016001</c:v>
                </c:pt>
                <c:pt idx="7379">
                  <c:v>6.1430293750015998</c:v>
                </c:pt>
                <c:pt idx="7380">
                  <c:v>6.1433506250015997</c:v>
                </c:pt>
                <c:pt idx="7381">
                  <c:v>6.1437200000000001</c:v>
                </c:pt>
                <c:pt idx="7382">
                  <c:v>6.1441249999999998</c:v>
                </c:pt>
                <c:pt idx="7383">
                  <c:v>6.1444856250016002</c:v>
                </c:pt>
                <c:pt idx="7384">
                  <c:v>6.14483625</c:v>
                </c:pt>
                <c:pt idx="7385">
                  <c:v>6.1451775</c:v>
                </c:pt>
                <c:pt idx="7386">
                  <c:v>6.1455025000000001</c:v>
                </c:pt>
                <c:pt idx="7387">
                  <c:v>6.1458587500000004</c:v>
                </c:pt>
                <c:pt idx="7388">
                  <c:v>6.1462231250016002</c:v>
                </c:pt>
                <c:pt idx="7389">
                  <c:v>6.1465556250016</c:v>
                </c:pt>
                <c:pt idx="7390">
                  <c:v>6.1468918750016002</c:v>
                </c:pt>
                <c:pt idx="7391">
                  <c:v>6.1473381250015997</c:v>
                </c:pt>
                <c:pt idx="7392">
                  <c:v>6.1476906250015997</c:v>
                </c:pt>
                <c:pt idx="7393">
                  <c:v>6.1478781250015997</c:v>
                </c:pt>
                <c:pt idx="7394">
                  <c:v>6.1481975000000002</c:v>
                </c:pt>
                <c:pt idx="7395">
                  <c:v>6.1485337500000004</c:v>
                </c:pt>
                <c:pt idx="7396">
                  <c:v>6.1488750000000003</c:v>
                </c:pt>
                <c:pt idx="7397">
                  <c:v>6.1492106250015999</c:v>
                </c:pt>
                <c:pt idx="7398">
                  <c:v>6.1495875</c:v>
                </c:pt>
                <c:pt idx="7399">
                  <c:v>6.1499606250015999</c:v>
                </c:pt>
                <c:pt idx="7400">
                  <c:v>6.1503112499999997</c:v>
                </c:pt>
                <c:pt idx="7401">
                  <c:v>6.1506587499999998</c:v>
                </c:pt>
                <c:pt idx="7402">
                  <c:v>6.1509987500000003</c:v>
                </c:pt>
                <c:pt idx="7403">
                  <c:v>6.1513512500000003</c:v>
                </c:pt>
                <c:pt idx="7404">
                  <c:v>6.1517175000000002</c:v>
                </c:pt>
                <c:pt idx="7405">
                  <c:v>6.1520831250015995</c:v>
                </c:pt>
                <c:pt idx="7406">
                  <c:v>6.1524931250015999</c:v>
                </c:pt>
                <c:pt idx="7407">
                  <c:v>6.1528650000000003</c:v>
                </c:pt>
                <c:pt idx="7408">
                  <c:v>6.1532368750015998</c:v>
                </c:pt>
                <c:pt idx="7409">
                  <c:v>6.1535875000000004</c:v>
                </c:pt>
                <c:pt idx="7410">
                  <c:v>6.1539481250015999</c:v>
                </c:pt>
                <c:pt idx="7411">
                  <c:v>6.1541062499999999</c:v>
                </c:pt>
                <c:pt idx="7412">
                  <c:v>6.1542443750015998</c:v>
                </c:pt>
                <c:pt idx="7413">
                  <c:v>6.1544987500000001</c:v>
                </c:pt>
                <c:pt idx="7414">
                  <c:v>6.1548524999999996</c:v>
                </c:pt>
                <c:pt idx="7415">
                  <c:v>6.1552193750016002</c:v>
                </c:pt>
                <c:pt idx="7416">
                  <c:v>6.1555481250015998</c:v>
                </c:pt>
                <c:pt idx="7417">
                  <c:v>6.1558756250015998</c:v>
                </c:pt>
                <c:pt idx="7418">
                  <c:v>6.1562268750015994</c:v>
                </c:pt>
                <c:pt idx="7419">
                  <c:v>6.1566231250015999</c:v>
                </c:pt>
                <c:pt idx="7420">
                  <c:v>6.1570281250015997</c:v>
                </c:pt>
                <c:pt idx="7421">
                  <c:v>6.1573950000000002</c:v>
                </c:pt>
                <c:pt idx="7422">
                  <c:v>6.1577318750016001</c:v>
                </c:pt>
                <c:pt idx="7423">
                  <c:v>6.1581293750016002</c:v>
                </c:pt>
                <c:pt idx="7424">
                  <c:v>6.1584731250016</c:v>
                </c:pt>
                <c:pt idx="7425">
                  <c:v>6.1588168750015999</c:v>
                </c:pt>
                <c:pt idx="7426">
                  <c:v>6.1591587499999996</c:v>
                </c:pt>
                <c:pt idx="7427">
                  <c:v>6.1591987499999998</c:v>
                </c:pt>
                <c:pt idx="7428">
                  <c:v>6.1593006250015998</c:v>
                </c:pt>
                <c:pt idx="7429">
                  <c:v>6.1595449999999996</c:v>
                </c:pt>
                <c:pt idx="7430">
                  <c:v>6.1597225</c:v>
                </c:pt>
                <c:pt idx="7431">
                  <c:v>6.1600462499999997</c:v>
                </c:pt>
                <c:pt idx="7432">
                  <c:v>6.16043875</c:v>
                </c:pt>
                <c:pt idx="7433">
                  <c:v>6.1607806250015997</c:v>
                </c:pt>
                <c:pt idx="7434">
                  <c:v>6.1611012499999998</c:v>
                </c:pt>
                <c:pt idx="7435">
                  <c:v>6.1614849999999999</c:v>
                </c:pt>
                <c:pt idx="7436">
                  <c:v>6.1618506250016001</c:v>
                </c:pt>
                <c:pt idx="7437">
                  <c:v>6.1622881250015995</c:v>
                </c:pt>
                <c:pt idx="7438">
                  <c:v>6.1626399999999997</c:v>
                </c:pt>
                <c:pt idx="7439">
                  <c:v>6.1630081250015998</c:v>
                </c:pt>
                <c:pt idx="7440">
                  <c:v>6.1634181250015994</c:v>
                </c:pt>
                <c:pt idx="7441">
                  <c:v>6.1637681250015994</c:v>
                </c:pt>
                <c:pt idx="7442">
                  <c:v>6.1633849999999999</c:v>
                </c:pt>
                <c:pt idx="7443">
                  <c:v>6.1630418750015998</c:v>
                </c:pt>
                <c:pt idx="7444">
                  <c:v>6.1628712500000002</c:v>
                </c:pt>
                <c:pt idx="7445">
                  <c:v>6.1632518750015999</c:v>
                </c:pt>
                <c:pt idx="7446">
                  <c:v>6.16358125</c:v>
                </c:pt>
                <c:pt idx="7447">
                  <c:v>6.1639118750015998</c:v>
                </c:pt>
                <c:pt idx="7448">
                  <c:v>6.1643156250016</c:v>
                </c:pt>
                <c:pt idx="7449">
                  <c:v>6.16472</c:v>
                </c:pt>
                <c:pt idx="7450">
                  <c:v>6.1651575000000003</c:v>
                </c:pt>
                <c:pt idx="7451">
                  <c:v>6.1655812499999998</c:v>
                </c:pt>
                <c:pt idx="7452">
                  <c:v>6.1659768750015997</c:v>
                </c:pt>
                <c:pt idx="7453">
                  <c:v>6.1663093750015996</c:v>
                </c:pt>
                <c:pt idx="7454">
                  <c:v>6.1666568750015998</c:v>
                </c:pt>
                <c:pt idx="7455">
                  <c:v>6.1670443750016002</c:v>
                </c:pt>
                <c:pt idx="7456">
                  <c:v>6.1674350000000002</c:v>
                </c:pt>
                <c:pt idx="7457">
                  <c:v>6.1678081250016001</c:v>
                </c:pt>
                <c:pt idx="7458">
                  <c:v>6.1682212500000002</c:v>
                </c:pt>
                <c:pt idx="7459">
                  <c:v>6.1685699999999999</c:v>
                </c:pt>
                <c:pt idx="7460">
                  <c:v>6.1687406250015995</c:v>
                </c:pt>
                <c:pt idx="7461">
                  <c:v>6.1683831250015997</c:v>
                </c:pt>
                <c:pt idx="7462">
                  <c:v>6.1682381250015998</c:v>
                </c:pt>
                <c:pt idx="7463">
                  <c:v>6.1684256250015999</c:v>
                </c:pt>
                <c:pt idx="7464">
                  <c:v>6.1685581250016002</c:v>
                </c:pt>
                <c:pt idx="7465">
                  <c:v>6.1687725000000002</c:v>
                </c:pt>
                <c:pt idx="7466">
                  <c:v>6.1691256250016</c:v>
                </c:pt>
                <c:pt idx="7467">
                  <c:v>6.1694518750015996</c:v>
                </c:pt>
                <c:pt idx="7468">
                  <c:v>6.1696762500000002</c:v>
                </c:pt>
                <c:pt idx="7469">
                  <c:v>6.1700331250015994</c:v>
                </c:pt>
                <c:pt idx="7470">
                  <c:v>6.1703900000000003</c:v>
                </c:pt>
                <c:pt idx="7471">
                  <c:v>6.1708043750016</c:v>
                </c:pt>
                <c:pt idx="7472">
                  <c:v>6.1710500000000001</c:v>
                </c:pt>
                <c:pt idx="7473">
                  <c:v>6.1711274999999999</c:v>
                </c:pt>
                <c:pt idx="7474">
                  <c:v>6.1715231250015998</c:v>
                </c:pt>
                <c:pt idx="7475">
                  <c:v>6.1718493750015995</c:v>
                </c:pt>
                <c:pt idx="7476">
                  <c:v>6.1722306250015997</c:v>
                </c:pt>
                <c:pt idx="7477">
                  <c:v>6.1725824999999999</c:v>
                </c:pt>
                <c:pt idx="7478">
                  <c:v>6.1729093750016002</c:v>
                </c:pt>
                <c:pt idx="7479">
                  <c:v>6.1732406250015996</c:v>
                </c:pt>
                <c:pt idx="7480">
                  <c:v>6.1736562499999996</c:v>
                </c:pt>
                <c:pt idx="7481">
                  <c:v>6.1739899999999999</c:v>
                </c:pt>
                <c:pt idx="7482">
                  <c:v>6.1743325000000002</c:v>
                </c:pt>
                <c:pt idx="7483">
                  <c:v>6.1747368750015994</c:v>
                </c:pt>
                <c:pt idx="7484">
                  <c:v>6.1750706250015996</c:v>
                </c:pt>
                <c:pt idx="7485">
                  <c:v>6.1751987499999998</c:v>
                </c:pt>
                <c:pt idx="7486">
                  <c:v>6.1755768750015996</c:v>
                </c:pt>
                <c:pt idx="7487">
                  <c:v>6.1759775000000001</c:v>
                </c:pt>
                <c:pt idx="7488">
                  <c:v>6.1763899999999996</c:v>
                </c:pt>
                <c:pt idx="7489">
                  <c:v>6.1767149999999997</c:v>
                </c:pt>
                <c:pt idx="7490">
                  <c:v>6.1771081250015998</c:v>
                </c:pt>
                <c:pt idx="7491">
                  <c:v>6.1774581250015999</c:v>
                </c:pt>
                <c:pt idx="7492">
                  <c:v>6.1778806250015998</c:v>
                </c:pt>
                <c:pt idx="7493">
                  <c:v>6.1782500000000002</c:v>
                </c:pt>
                <c:pt idx="7494">
                  <c:v>6.1785781250016001</c:v>
                </c:pt>
                <c:pt idx="7495">
                  <c:v>6.1789100000000001</c:v>
                </c:pt>
                <c:pt idx="7496">
                  <c:v>6.1792400000000001</c:v>
                </c:pt>
                <c:pt idx="7497">
                  <c:v>6.1795662499999997</c:v>
                </c:pt>
                <c:pt idx="7498">
                  <c:v>6.1799031250015997</c:v>
                </c:pt>
                <c:pt idx="7499">
                  <c:v>6.1802524999999999</c:v>
                </c:pt>
                <c:pt idx="7500">
                  <c:v>6.1799762500000002</c:v>
                </c:pt>
                <c:pt idx="7501">
                  <c:v>6.1802206250016001</c:v>
                </c:pt>
                <c:pt idx="7502">
                  <c:v>6.1803249999999998</c:v>
                </c:pt>
                <c:pt idx="7503">
                  <c:v>6.1805118750016002</c:v>
                </c:pt>
                <c:pt idx="7504">
                  <c:v>6.1808718750015998</c:v>
                </c:pt>
                <c:pt idx="7505">
                  <c:v>6.1812093750015995</c:v>
                </c:pt>
                <c:pt idx="7506">
                  <c:v>6.1815906250015997</c:v>
                </c:pt>
                <c:pt idx="7507">
                  <c:v>6.1819837499999997</c:v>
                </c:pt>
                <c:pt idx="7508">
                  <c:v>6.1823087499999998</c:v>
                </c:pt>
                <c:pt idx="7509">
                  <c:v>6.1826937500000003</c:v>
                </c:pt>
                <c:pt idx="7510">
                  <c:v>6.1830418750015994</c:v>
                </c:pt>
                <c:pt idx="7511">
                  <c:v>6.1834581250016001</c:v>
                </c:pt>
                <c:pt idx="7512">
                  <c:v>6.18378125</c:v>
                </c:pt>
                <c:pt idx="7513">
                  <c:v>6.1842662500000003</c:v>
                </c:pt>
                <c:pt idx="7514">
                  <c:v>6.1844543750016001</c:v>
                </c:pt>
                <c:pt idx="7515">
                  <c:v>6.18439125</c:v>
                </c:pt>
                <c:pt idx="7516">
                  <c:v>6.1846006250015995</c:v>
                </c:pt>
                <c:pt idx="7517">
                  <c:v>6.1849543750015998</c:v>
                </c:pt>
                <c:pt idx="7518">
                  <c:v>6.1853487500000002</c:v>
                </c:pt>
                <c:pt idx="7519">
                  <c:v>6.1857087499999999</c:v>
                </c:pt>
                <c:pt idx="7520">
                  <c:v>6.1860537500000001</c:v>
                </c:pt>
                <c:pt idx="7521">
                  <c:v>6.1864100000000004</c:v>
                </c:pt>
                <c:pt idx="7522">
                  <c:v>6.1867374999999996</c:v>
                </c:pt>
                <c:pt idx="7523">
                  <c:v>6.1871037500000003</c:v>
                </c:pt>
                <c:pt idx="7524">
                  <c:v>6.1874268750015995</c:v>
                </c:pt>
                <c:pt idx="7525">
                  <c:v>6.1877543750015995</c:v>
                </c:pt>
                <c:pt idx="7526">
                  <c:v>6.18809875</c:v>
                </c:pt>
                <c:pt idx="7527">
                  <c:v>6.1884525000000004</c:v>
                </c:pt>
                <c:pt idx="7528">
                  <c:v>6.1888168750016002</c:v>
                </c:pt>
                <c:pt idx="7529">
                  <c:v>6.1891543750015998</c:v>
                </c:pt>
                <c:pt idx="7530">
                  <c:v>6.1895512500000001</c:v>
                </c:pt>
                <c:pt idx="7531">
                  <c:v>6.1898825000000004</c:v>
                </c:pt>
                <c:pt idx="7532">
                  <c:v>6.1894831250015994</c:v>
                </c:pt>
                <c:pt idx="7533">
                  <c:v>6.1894656250016</c:v>
                </c:pt>
                <c:pt idx="7534">
                  <c:v>6.1898168750015996</c:v>
                </c:pt>
                <c:pt idx="7535">
                  <c:v>6.1902081250015994</c:v>
                </c:pt>
                <c:pt idx="7536">
                  <c:v>6.1905418750015997</c:v>
                </c:pt>
                <c:pt idx="7537">
                  <c:v>6.1908937499999999</c:v>
                </c:pt>
                <c:pt idx="7538">
                  <c:v>6.1912718750015996</c:v>
                </c:pt>
                <c:pt idx="7539">
                  <c:v>6.1915987499999998</c:v>
                </c:pt>
                <c:pt idx="7540">
                  <c:v>6.1919275000000003</c:v>
                </c:pt>
                <c:pt idx="7541">
                  <c:v>6.1922625</c:v>
                </c:pt>
                <c:pt idx="7542">
                  <c:v>6.1926062499999999</c:v>
                </c:pt>
                <c:pt idx="7543">
                  <c:v>6.1929718750016001</c:v>
                </c:pt>
                <c:pt idx="7544">
                  <c:v>6.1931587500000003</c:v>
                </c:pt>
                <c:pt idx="7545">
                  <c:v>6.1935612500000001</c:v>
                </c:pt>
                <c:pt idx="7546">
                  <c:v>6.1939137500000001</c:v>
                </c:pt>
                <c:pt idx="7547">
                  <c:v>6.1943593750015999</c:v>
                </c:pt>
                <c:pt idx="7548">
                  <c:v>6.1946975000000002</c:v>
                </c:pt>
                <c:pt idx="7549">
                  <c:v>6.1950562500000004</c:v>
                </c:pt>
                <c:pt idx="7550">
                  <c:v>6.195195</c:v>
                </c:pt>
                <c:pt idx="7551">
                  <c:v>6.1953924999999996</c:v>
                </c:pt>
                <c:pt idx="7552">
                  <c:v>6.1957543750015995</c:v>
                </c:pt>
                <c:pt idx="7553">
                  <c:v>6.1959637499999998</c:v>
                </c:pt>
                <c:pt idx="7554">
                  <c:v>6.1962456250016</c:v>
                </c:pt>
                <c:pt idx="7555">
                  <c:v>6.1965887500000001</c:v>
                </c:pt>
                <c:pt idx="7556">
                  <c:v>6.1969843750016</c:v>
                </c:pt>
                <c:pt idx="7557">
                  <c:v>6.1973750000000001</c:v>
                </c:pt>
                <c:pt idx="7558">
                  <c:v>6.1977337500000003</c:v>
                </c:pt>
                <c:pt idx="7559">
                  <c:v>6.1981137500000001</c:v>
                </c:pt>
                <c:pt idx="7560">
                  <c:v>6.1985549999999998</c:v>
                </c:pt>
                <c:pt idx="7561">
                  <c:v>6.1988787500000004</c:v>
                </c:pt>
                <c:pt idx="7562">
                  <c:v>6.1992568750016002</c:v>
                </c:pt>
                <c:pt idx="7563">
                  <c:v>6.199605</c:v>
                </c:pt>
                <c:pt idx="7564">
                  <c:v>6.1999268750015997</c:v>
                </c:pt>
                <c:pt idx="7565">
                  <c:v>6.2002674999999998</c:v>
                </c:pt>
                <c:pt idx="7566">
                  <c:v>6.1999124999999999</c:v>
                </c:pt>
                <c:pt idx="7567">
                  <c:v>6.2002187500000003</c:v>
                </c:pt>
                <c:pt idx="7568">
                  <c:v>6.2005893750015995</c:v>
                </c:pt>
                <c:pt idx="7569">
                  <c:v>6.2009437500000004</c:v>
                </c:pt>
                <c:pt idx="7570">
                  <c:v>6.2013518750015999</c:v>
                </c:pt>
                <c:pt idx="7571">
                  <c:v>6.2016974999999999</c:v>
                </c:pt>
                <c:pt idx="7572">
                  <c:v>6.2016168750015996</c:v>
                </c:pt>
                <c:pt idx="7573">
                  <c:v>6.2020024999999999</c:v>
                </c:pt>
                <c:pt idx="7574">
                  <c:v>6.2023606250015995</c:v>
                </c:pt>
                <c:pt idx="7575">
                  <c:v>6.2027337500000002</c:v>
                </c:pt>
                <c:pt idx="7576">
                  <c:v>6.2031049999999999</c:v>
                </c:pt>
                <c:pt idx="7577">
                  <c:v>6.2034624999999997</c:v>
                </c:pt>
                <c:pt idx="7578">
                  <c:v>6.2035450000000001</c:v>
                </c:pt>
                <c:pt idx="7579">
                  <c:v>6.2033187500000002</c:v>
                </c:pt>
                <c:pt idx="7580">
                  <c:v>6.2036443750016002</c:v>
                </c:pt>
                <c:pt idx="7581">
                  <c:v>6.2040800000000003</c:v>
                </c:pt>
                <c:pt idx="7582">
                  <c:v>6.2045306250015999</c:v>
                </c:pt>
                <c:pt idx="7583">
                  <c:v>6.2049593750016001</c:v>
                </c:pt>
                <c:pt idx="7584">
                  <c:v>6.2053393750015999</c:v>
                </c:pt>
                <c:pt idx="7585">
                  <c:v>6.2057212499999999</c:v>
                </c:pt>
                <c:pt idx="7586">
                  <c:v>6.2060706250016002</c:v>
                </c:pt>
                <c:pt idx="7587">
                  <c:v>6.2064500000000002</c:v>
                </c:pt>
                <c:pt idx="7588">
                  <c:v>6.20679625</c:v>
                </c:pt>
                <c:pt idx="7589">
                  <c:v>6.2071531250016001</c:v>
                </c:pt>
                <c:pt idx="7590">
                  <c:v>6.2074881250015999</c:v>
                </c:pt>
                <c:pt idx="7591">
                  <c:v>6.2074962500000002</c:v>
                </c:pt>
                <c:pt idx="7592">
                  <c:v>6.2078456250015996</c:v>
                </c:pt>
                <c:pt idx="7593">
                  <c:v>6.2078268750015999</c:v>
                </c:pt>
                <c:pt idx="7594">
                  <c:v>6.2081125000000004</c:v>
                </c:pt>
                <c:pt idx="7595">
                  <c:v>6.2084743750015994</c:v>
                </c:pt>
                <c:pt idx="7596">
                  <c:v>6.2088299999999998</c:v>
                </c:pt>
                <c:pt idx="7597">
                  <c:v>6.2091506250016</c:v>
                </c:pt>
                <c:pt idx="7598">
                  <c:v>6.2095349999999998</c:v>
                </c:pt>
                <c:pt idx="7599">
                  <c:v>6.2098568750015994</c:v>
                </c:pt>
                <c:pt idx="7600">
                  <c:v>6.2101881250015998</c:v>
                </c:pt>
                <c:pt idx="7601">
                  <c:v>6.2105631250015998</c:v>
                </c:pt>
                <c:pt idx="7602">
                  <c:v>6.2109206250015996</c:v>
                </c:pt>
                <c:pt idx="7603">
                  <c:v>6.2112631250015999</c:v>
                </c:pt>
                <c:pt idx="7604">
                  <c:v>6.2115931250015999</c:v>
                </c:pt>
                <c:pt idx="7605">
                  <c:v>6.2119343750015998</c:v>
                </c:pt>
                <c:pt idx="7606">
                  <c:v>6.2122712499999997</c:v>
                </c:pt>
                <c:pt idx="7607">
                  <c:v>6.2127131250016001</c:v>
                </c:pt>
                <c:pt idx="7608">
                  <c:v>6.2130762500000003</c:v>
                </c:pt>
                <c:pt idx="7609">
                  <c:v>6.2134237499999996</c:v>
                </c:pt>
                <c:pt idx="7610">
                  <c:v>6.2137506250015999</c:v>
                </c:pt>
                <c:pt idx="7611">
                  <c:v>6.2134043750016001</c:v>
                </c:pt>
                <c:pt idx="7612">
                  <c:v>6.2134900000000002</c:v>
                </c:pt>
                <c:pt idx="7613">
                  <c:v>6.2138099999999996</c:v>
                </c:pt>
                <c:pt idx="7614">
                  <c:v>6.2141549999999999</c:v>
                </c:pt>
                <c:pt idx="7615">
                  <c:v>6.2144862500000002</c:v>
                </c:pt>
                <c:pt idx="7616">
                  <c:v>6.2148531250015999</c:v>
                </c:pt>
                <c:pt idx="7617">
                  <c:v>6.2151868750016002</c:v>
                </c:pt>
                <c:pt idx="7618">
                  <c:v>6.21557125</c:v>
                </c:pt>
                <c:pt idx="7619">
                  <c:v>6.21561875</c:v>
                </c:pt>
                <c:pt idx="7620">
                  <c:v>6.2160243750015995</c:v>
                </c:pt>
                <c:pt idx="7621">
                  <c:v>6.2164056250015998</c:v>
                </c:pt>
                <c:pt idx="7622">
                  <c:v>6.2167431250015994</c:v>
                </c:pt>
                <c:pt idx="7623">
                  <c:v>6.2170818750015995</c:v>
                </c:pt>
                <c:pt idx="7624">
                  <c:v>6.2174037499999999</c:v>
                </c:pt>
                <c:pt idx="7625">
                  <c:v>6.2171837500000002</c:v>
                </c:pt>
                <c:pt idx="7626">
                  <c:v>6.2172450000000001</c:v>
                </c:pt>
                <c:pt idx="7627">
                  <c:v>6.2171450000000004</c:v>
                </c:pt>
                <c:pt idx="7628">
                  <c:v>6.21747125</c:v>
                </c:pt>
                <c:pt idx="7629">
                  <c:v>6.2178768750015996</c:v>
                </c:pt>
                <c:pt idx="7630">
                  <c:v>6.2183200000000003</c:v>
                </c:pt>
                <c:pt idx="7631">
                  <c:v>6.2183706250016</c:v>
                </c:pt>
                <c:pt idx="7632">
                  <c:v>6.2187006250015999</c:v>
                </c:pt>
                <c:pt idx="7633">
                  <c:v>6.2190349999999999</c:v>
                </c:pt>
                <c:pt idx="7634">
                  <c:v>6.2194137500000002</c:v>
                </c:pt>
                <c:pt idx="7635">
                  <c:v>6.2197631250015997</c:v>
                </c:pt>
                <c:pt idx="7636">
                  <c:v>6.2200899999999999</c:v>
                </c:pt>
                <c:pt idx="7637">
                  <c:v>6.2204256250015995</c:v>
                </c:pt>
                <c:pt idx="7638">
                  <c:v>6.2208206250015996</c:v>
                </c:pt>
                <c:pt idx="7639">
                  <c:v>6.2211668750015994</c:v>
                </c:pt>
                <c:pt idx="7640">
                  <c:v>6.2214875000000003</c:v>
                </c:pt>
                <c:pt idx="7641">
                  <c:v>6.2210637499999999</c:v>
                </c:pt>
                <c:pt idx="7642">
                  <c:v>6.2207100000000004</c:v>
                </c:pt>
                <c:pt idx="7643">
                  <c:v>6.2205550000000001</c:v>
                </c:pt>
                <c:pt idx="7644">
                  <c:v>6.2205824999999999</c:v>
                </c:pt>
                <c:pt idx="7645">
                  <c:v>6.2208174999999999</c:v>
                </c:pt>
                <c:pt idx="7646">
                  <c:v>6.2207800000000004</c:v>
                </c:pt>
                <c:pt idx="7647">
                  <c:v>6.2204443750016001</c:v>
                </c:pt>
                <c:pt idx="7648">
                  <c:v>6.2208174999999999</c:v>
                </c:pt>
                <c:pt idx="7649">
                  <c:v>6.2211650000000001</c:v>
                </c:pt>
                <c:pt idx="7650">
                  <c:v>6.2215512500000001</c:v>
                </c:pt>
                <c:pt idx="7651">
                  <c:v>6.2217368750016</c:v>
                </c:pt>
                <c:pt idx="7652">
                  <c:v>6.2216699999999996</c:v>
                </c:pt>
                <c:pt idx="7653">
                  <c:v>6.2219943750016</c:v>
                </c:pt>
                <c:pt idx="7654">
                  <c:v>6.2222506250015996</c:v>
                </c:pt>
                <c:pt idx="7655">
                  <c:v>6.2226231250015998</c:v>
                </c:pt>
                <c:pt idx="7656">
                  <c:v>6.2230687500000004</c:v>
                </c:pt>
                <c:pt idx="7657">
                  <c:v>6.2233918750015995</c:v>
                </c:pt>
                <c:pt idx="7658">
                  <c:v>6.2237531250015996</c:v>
                </c:pt>
                <c:pt idx="7659">
                  <c:v>6.2240831250015995</c:v>
                </c:pt>
                <c:pt idx="7660">
                  <c:v>6.2243475000000004</c:v>
                </c:pt>
                <c:pt idx="7661">
                  <c:v>6.2242150000000001</c:v>
                </c:pt>
                <c:pt idx="7662">
                  <c:v>6.2245018750016001</c:v>
                </c:pt>
                <c:pt idx="7663">
                  <c:v>6.2241825000000004</c:v>
                </c:pt>
                <c:pt idx="7664">
                  <c:v>6.2243449999999996</c:v>
                </c:pt>
                <c:pt idx="7665">
                  <c:v>6.2247837500000003</c:v>
                </c:pt>
                <c:pt idx="7666">
                  <c:v>6.2252193750015996</c:v>
                </c:pt>
                <c:pt idx="7667">
                  <c:v>6.2255968750015995</c:v>
                </c:pt>
                <c:pt idx="7668">
                  <c:v>6.2259368750016</c:v>
                </c:pt>
                <c:pt idx="7669">
                  <c:v>6.2262868750016001</c:v>
                </c:pt>
                <c:pt idx="7670">
                  <c:v>6.2266268750015996</c:v>
                </c:pt>
                <c:pt idx="7671">
                  <c:v>6.2270381250015996</c:v>
                </c:pt>
                <c:pt idx="7672">
                  <c:v>6.2274256250016</c:v>
                </c:pt>
                <c:pt idx="7673">
                  <c:v>6.2278093750016001</c:v>
                </c:pt>
                <c:pt idx="7674">
                  <c:v>6.2281306250016</c:v>
                </c:pt>
                <c:pt idx="7675">
                  <c:v>6.2285000000000004</c:v>
                </c:pt>
                <c:pt idx="7676">
                  <c:v>6.2288449999999997</c:v>
                </c:pt>
                <c:pt idx="7677">
                  <c:v>6.2286281250015998</c:v>
                </c:pt>
                <c:pt idx="7678">
                  <c:v>6.2283024999999999</c:v>
                </c:pt>
                <c:pt idx="7679">
                  <c:v>6.2279656250016</c:v>
                </c:pt>
                <c:pt idx="7680">
                  <c:v>6.2276325000000003</c:v>
                </c:pt>
                <c:pt idx="7681">
                  <c:v>6.2280506250015994</c:v>
                </c:pt>
                <c:pt idx="7682">
                  <c:v>6.2283187499999997</c:v>
                </c:pt>
                <c:pt idx="7683">
                  <c:v>6.2279887499999997</c:v>
                </c:pt>
                <c:pt idx="7684">
                  <c:v>6.2274593750016001</c:v>
                </c:pt>
                <c:pt idx="7685">
                  <c:v>6.2270518750015995</c:v>
                </c:pt>
                <c:pt idx="7686">
                  <c:v>6.2267124999999997</c:v>
                </c:pt>
                <c:pt idx="7687">
                  <c:v>6.2263118750016</c:v>
                </c:pt>
                <c:pt idx="7688">
                  <c:v>6.2258624999999999</c:v>
                </c:pt>
                <c:pt idx="7689">
                  <c:v>6.2254399999999999</c:v>
                </c:pt>
                <c:pt idx="7690">
                  <c:v>6.2250387500000004</c:v>
                </c:pt>
                <c:pt idx="7691">
                  <c:v>6.2246993750015998</c:v>
                </c:pt>
                <c:pt idx="7692">
                  <c:v>6.2241887499999997</c:v>
                </c:pt>
                <c:pt idx="7693">
                  <c:v>6.2241312500000001</c:v>
                </c:pt>
                <c:pt idx="7694">
                  <c:v>6.2240343750016001</c:v>
                </c:pt>
                <c:pt idx="7695">
                  <c:v>6.224405</c:v>
                </c:pt>
                <c:pt idx="7696">
                  <c:v>6.2242162499999996</c:v>
                </c:pt>
                <c:pt idx="7697">
                  <c:v>6.2243556250015999</c:v>
                </c:pt>
                <c:pt idx="7698">
                  <c:v>6.2244131250015995</c:v>
                </c:pt>
                <c:pt idx="7699">
                  <c:v>6.2247593750016001</c:v>
                </c:pt>
                <c:pt idx="7700">
                  <c:v>6.2251162500000001</c:v>
                </c:pt>
                <c:pt idx="7701">
                  <c:v>6.2254493750015998</c:v>
                </c:pt>
                <c:pt idx="7702">
                  <c:v>6.2257893750015993</c:v>
                </c:pt>
                <c:pt idx="7703">
                  <c:v>6.2260268750016001</c:v>
                </c:pt>
                <c:pt idx="7704">
                  <c:v>6.2263531250015998</c:v>
                </c:pt>
                <c:pt idx="7705">
                  <c:v>6.2267124999999997</c:v>
                </c:pt>
                <c:pt idx="7706">
                  <c:v>6.2270399999999997</c:v>
                </c:pt>
                <c:pt idx="7707">
                  <c:v>6.2273668750016</c:v>
                </c:pt>
                <c:pt idx="7708">
                  <c:v>6.2275337500000001</c:v>
                </c:pt>
                <c:pt idx="7709">
                  <c:v>6.2271662499999998</c:v>
                </c:pt>
                <c:pt idx="7710">
                  <c:v>6.2268218750016002</c:v>
                </c:pt>
                <c:pt idx="7711">
                  <c:v>6.2271906250016</c:v>
                </c:pt>
                <c:pt idx="7712">
                  <c:v>6.2276150000000001</c:v>
                </c:pt>
                <c:pt idx="7713">
                  <c:v>6.2280075000000004</c:v>
                </c:pt>
                <c:pt idx="7714">
                  <c:v>6.2283643750015996</c:v>
                </c:pt>
                <c:pt idx="7715">
                  <c:v>6.2287006250015997</c:v>
                </c:pt>
                <c:pt idx="7716">
                  <c:v>6.2289275000000002</c:v>
                </c:pt>
                <c:pt idx="7717">
                  <c:v>6.2292156250015998</c:v>
                </c:pt>
                <c:pt idx="7718">
                  <c:v>6.2295443750016002</c:v>
                </c:pt>
                <c:pt idx="7719">
                  <c:v>6.2291837499999998</c:v>
                </c:pt>
                <c:pt idx="7720">
                  <c:v>6.2286549999999998</c:v>
                </c:pt>
                <c:pt idx="7721">
                  <c:v>6.2280993750015998</c:v>
                </c:pt>
                <c:pt idx="7722">
                  <c:v>6.2277618750016002</c:v>
                </c:pt>
                <c:pt idx="7723">
                  <c:v>6.2273793750015995</c:v>
                </c:pt>
                <c:pt idx="7724">
                  <c:v>6.2270025000000002</c:v>
                </c:pt>
                <c:pt idx="7725">
                  <c:v>6.2265962500000001</c:v>
                </c:pt>
                <c:pt idx="7726">
                  <c:v>6.2261949999999997</c:v>
                </c:pt>
                <c:pt idx="7727">
                  <c:v>6.2258687500000001</c:v>
                </c:pt>
                <c:pt idx="7728">
                  <c:v>6.2255231250016001</c:v>
                </c:pt>
                <c:pt idx="7729">
                  <c:v>6.2252012499999996</c:v>
                </c:pt>
                <c:pt idx="7730">
                  <c:v>6.2248362500000001</c:v>
                </c:pt>
                <c:pt idx="7731">
                  <c:v>6.2244687499999998</c:v>
                </c:pt>
                <c:pt idx="7732">
                  <c:v>6.2241387499999998</c:v>
                </c:pt>
                <c:pt idx="7733">
                  <c:v>6.2235356250015998</c:v>
                </c:pt>
                <c:pt idx="7734">
                  <c:v>6.2231093750015996</c:v>
                </c:pt>
                <c:pt idx="7735">
                  <c:v>6.2226431250015999</c:v>
                </c:pt>
                <c:pt idx="7736">
                  <c:v>6.2221799999999998</c:v>
                </c:pt>
                <c:pt idx="7737">
                  <c:v>6.2217656250015994</c:v>
                </c:pt>
                <c:pt idx="7738">
                  <c:v>6.2213712499999998</c:v>
                </c:pt>
                <c:pt idx="7739">
                  <c:v>6.2210781250015996</c:v>
                </c:pt>
                <c:pt idx="7740">
                  <c:v>6.2213681250016002</c:v>
                </c:pt>
                <c:pt idx="7741">
                  <c:v>6.2217056250015998</c:v>
                </c:pt>
                <c:pt idx="7742">
                  <c:v>6.2221312500000003</c:v>
                </c:pt>
                <c:pt idx="7743">
                  <c:v>6.2224693750015998</c:v>
                </c:pt>
                <c:pt idx="7744">
                  <c:v>6.2226881250016</c:v>
                </c:pt>
                <c:pt idx="7745">
                  <c:v>6.2230118750015997</c:v>
                </c:pt>
                <c:pt idx="7746">
                  <c:v>6.2233968750016002</c:v>
                </c:pt>
                <c:pt idx="7747">
                  <c:v>6.2234499999999997</c:v>
                </c:pt>
                <c:pt idx="7748">
                  <c:v>6.2230974999999997</c:v>
                </c:pt>
                <c:pt idx="7749">
                  <c:v>6.2227468750016</c:v>
                </c:pt>
                <c:pt idx="7750">
                  <c:v>6.2222299999999997</c:v>
                </c:pt>
                <c:pt idx="7751">
                  <c:v>6.2218249999999999</c:v>
                </c:pt>
                <c:pt idx="7752">
                  <c:v>6.2215775000000004</c:v>
                </c:pt>
                <c:pt idx="7753">
                  <c:v>6.2218</c:v>
                </c:pt>
                <c:pt idx="7754">
                  <c:v>6.2221381250015995</c:v>
                </c:pt>
                <c:pt idx="7755">
                  <c:v>6.2224506250016001</c:v>
                </c:pt>
                <c:pt idx="7756">
                  <c:v>6.2227993750015997</c:v>
                </c:pt>
                <c:pt idx="7757">
                  <c:v>6.2231318750015996</c:v>
                </c:pt>
                <c:pt idx="7758">
                  <c:v>6.2235162500000003</c:v>
                </c:pt>
                <c:pt idx="7759">
                  <c:v>6.2238499999999997</c:v>
                </c:pt>
                <c:pt idx="7760">
                  <c:v>6.224075</c:v>
                </c:pt>
                <c:pt idx="7761">
                  <c:v>6.2236937499999998</c:v>
                </c:pt>
                <c:pt idx="7762">
                  <c:v>6.2232756250015999</c:v>
                </c:pt>
                <c:pt idx="7763">
                  <c:v>6.22281</c:v>
                </c:pt>
                <c:pt idx="7764">
                  <c:v>6.2224381250015997</c:v>
                </c:pt>
                <c:pt idx="7765">
                  <c:v>6.2220806250015999</c:v>
                </c:pt>
                <c:pt idx="7766">
                  <c:v>6.2223143750015995</c:v>
                </c:pt>
                <c:pt idx="7767">
                  <c:v>6.2225512500000004</c:v>
                </c:pt>
                <c:pt idx="7768">
                  <c:v>6.2228806250015998</c:v>
                </c:pt>
                <c:pt idx="7769">
                  <c:v>6.2232618750016</c:v>
                </c:pt>
                <c:pt idx="7770">
                  <c:v>6.2235887500000002</c:v>
                </c:pt>
                <c:pt idx="7771">
                  <c:v>6.2239206250015995</c:v>
                </c:pt>
                <c:pt idx="7772">
                  <c:v>6.2242412500000004</c:v>
                </c:pt>
                <c:pt idx="7773">
                  <c:v>6.2246100000000002</c:v>
                </c:pt>
                <c:pt idx="7774">
                  <c:v>6.2250156250015998</c:v>
                </c:pt>
                <c:pt idx="7775">
                  <c:v>6.2252781250015996</c:v>
                </c:pt>
                <c:pt idx="7776">
                  <c:v>6.2252881250016001</c:v>
                </c:pt>
                <c:pt idx="7777">
                  <c:v>6.2252862499999999</c:v>
                </c:pt>
                <c:pt idx="7778">
                  <c:v>6.2252818750015999</c:v>
                </c:pt>
                <c:pt idx="7779">
                  <c:v>6.2256024999999999</c:v>
                </c:pt>
                <c:pt idx="7780">
                  <c:v>6.2258087499999997</c:v>
                </c:pt>
                <c:pt idx="7781">
                  <c:v>6.2261312499999999</c:v>
                </c:pt>
                <c:pt idx="7782">
                  <c:v>6.2264687500000004</c:v>
                </c:pt>
                <c:pt idx="7783">
                  <c:v>6.2265118750015995</c:v>
                </c:pt>
                <c:pt idx="7784">
                  <c:v>6.2266331250015998</c:v>
                </c:pt>
                <c:pt idx="7785">
                  <c:v>6.2263006250016</c:v>
                </c:pt>
                <c:pt idx="7786">
                  <c:v>6.2259662499999999</c:v>
                </c:pt>
                <c:pt idx="7787">
                  <c:v>6.2257206250015997</c:v>
                </c:pt>
                <c:pt idx="7788">
                  <c:v>6.2258981250016001</c:v>
                </c:pt>
                <c:pt idx="7789">
                  <c:v>6.2262393750016001</c:v>
                </c:pt>
                <c:pt idx="7790">
                  <c:v>6.2265687500000002</c:v>
                </c:pt>
                <c:pt idx="7791">
                  <c:v>6.2269731250015994</c:v>
                </c:pt>
                <c:pt idx="7792">
                  <c:v>6.2274181250015994</c:v>
                </c:pt>
                <c:pt idx="7793">
                  <c:v>6.2278556250015997</c:v>
                </c:pt>
                <c:pt idx="7794">
                  <c:v>6.2282243750015995</c:v>
                </c:pt>
                <c:pt idx="7795">
                  <c:v>6.2285618750016001</c:v>
                </c:pt>
                <c:pt idx="7796">
                  <c:v>6.2288906250015996</c:v>
                </c:pt>
                <c:pt idx="7797">
                  <c:v>6.2292199999999998</c:v>
                </c:pt>
                <c:pt idx="7798">
                  <c:v>6.2296081250016</c:v>
                </c:pt>
                <c:pt idx="7799">
                  <c:v>6.2299668750016002</c:v>
                </c:pt>
                <c:pt idx="7800">
                  <c:v>6.2303131250015999</c:v>
                </c:pt>
                <c:pt idx="7801">
                  <c:v>6.2306368750015997</c:v>
                </c:pt>
                <c:pt idx="7802">
                  <c:v>6.2308137500000003</c:v>
                </c:pt>
                <c:pt idx="7803">
                  <c:v>6.2311687500000001</c:v>
                </c:pt>
                <c:pt idx="7804">
                  <c:v>6.2315131250015998</c:v>
                </c:pt>
                <c:pt idx="7805">
                  <c:v>6.2318818750015996</c:v>
                </c:pt>
                <c:pt idx="7806">
                  <c:v>6.23225125</c:v>
                </c:pt>
                <c:pt idx="7807">
                  <c:v>6.2326462500000002</c:v>
                </c:pt>
                <c:pt idx="7808">
                  <c:v>6.2329781250015994</c:v>
                </c:pt>
                <c:pt idx="7809">
                  <c:v>6.2333562499999999</c:v>
                </c:pt>
                <c:pt idx="7810">
                  <c:v>6.2337375000000002</c:v>
                </c:pt>
                <c:pt idx="7811">
                  <c:v>6.2341424999999999</c:v>
                </c:pt>
                <c:pt idx="7812">
                  <c:v>6.2343768750016002</c:v>
                </c:pt>
                <c:pt idx="7813">
                  <c:v>6.2344281250015996</c:v>
                </c:pt>
                <c:pt idx="7814">
                  <c:v>6.2341699999999998</c:v>
                </c:pt>
                <c:pt idx="7815">
                  <c:v>6.2340049999999998</c:v>
                </c:pt>
                <c:pt idx="7816">
                  <c:v>6.2343624999999996</c:v>
                </c:pt>
                <c:pt idx="7817">
                  <c:v>6.2348293750015999</c:v>
                </c:pt>
                <c:pt idx="7818">
                  <c:v>6.2352112499999999</c:v>
                </c:pt>
                <c:pt idx="7819">
                  <c:v>6.2355787500000002</c:v>
                </c:pt>
                <c:pt idx="7820">
                  <c:v>6.2359331250015995</c:v>
                </c:pt>
                <c:pt idx="7821">
                  <c:v>6.2363206250015999</c:v>
                </c:pt>
                <c:pt idx="7822">
                  <c:v>6.2366987500000004</c:v>
                </c:pt>
                <c:pt idx="7823">
                  <c:v>6.2370437499999998</c:v>
                </c:pt>
                <c:pt idx="7824">
                  <c:v>6.2374481250015998</c:v>
                </c:pt>
                <c:pt idx="7825">
                  <c:v>6.2378206250016</c:v>
                </c:pt>
                <c:pt idx="7826">
                  <c:v>6.2381931250016001</c:v>
                </c:pt>
                <c:pt idx="7827">
                  <c:v>6.2385725000000001</c:v>
                </c:pt>
                <c:pt idx="7828">
                  <c:v>6.2389131250015994</c:v>
                </c:pt>
                <c:pt idx="7829">
                  <c:v>6.2392562500000004</c:v>
                </c:pt>
                <c:pt idx="7830">
                  <c:v>6.2396256250016</c:v>
                </c:pt>
                <c:pt idx="7831">
                  <c:v>6.2396149999999997</c:v>
                </c:pt>
                <c:pt idx="7832">
                  <c:v>6.2392387500000002</c:v>
                </c:pt>
                <c:pt idx="7833">
                  <c:v>6.23919625</c:v>
                </c:pt>
                <c:pt idx="7834">
                  <c:v>6.23893875</c:v>
                </c:pt>
                <c:pt idx="7835">
                  <c:v>6.2390362499999998</c:v>
                </c:pt>
                <c:pt idx="7836">
                  <c:v>6.2392250000000002</c:v>
                </c:pt>
                <c:pt idx="7837">
                  <c:v>6.2392906250015994</c:v>
                </c:pt>
                <c:pt idx="7838">
                  <c:v>6.2396531250015999</c:v>
                </c:pt>
                <c:pt idx="7839">
                  <c:v>6.24003</c:v>
                </c:pt>
                <c:pt idx="7840">
                  <c:v>6.2403768750015995</c:v>
                </c:pt>
                <c:pt idx="7841">
                  <c:v>6.2406724999999996</c:v>
                </c:pt>
                <c:pt idx="7842">
                  <c:v>6.2410831250015999</c:v>
                </c:pt>
                <c:pt idx="7843">
                  <c:v>6.2414325000000002</c:v>
                </c:pt>
                <c:pt idx="7844">
                  <c:v>6.2417550000000004</c:v>
                </c:pt>
                <c:pt idx="7845">
                  <c:v>6.2421100000000003</c:v>
                </c:pt>
                <c:pt idx="7846">
                  <c:v>6.2425081250016001</c:v>
                </c:pt>
                <c:pt idx="7847">
                  <c:v>6.2429087499999998</c:v>
                </c:pt>
                <c:pt idx="7848">
                  <c:v>6.2432731250015996</c:v>
                </c:pt>
                <c:pt idx="7849">
                  <c:v>6.2436575000000003</c:v>
                </c:pt>
                <c:pt idx="7850">
                  <c:v>6.2439868750015997</c:v>
                </c:pt>
                <c:pt idx="7851">
                  <c:v>6.2438149999999997</c:v>
                </c:pt>
                <c:pt idx="7852">
                  <c:v>6.2441443750015999</c:v>
                </c:pt>
                <c:pt idx="7853">
                  <c:v>6.2443193750015995</c:v>
                </c:pt>
                <c:pt idx="7854">
                  <c:v>6.2440825000000002</c:v>
                </c:pt>
                <c:pt idx="7855">
                  <c:v>6.2443662499999997</c:v>
                </c:pt>
                <c:pt idx="7856">
                  <c:v>6.2447425000000001</c:v>
                </c:pt>
                <c:pt idx="7857">
                  <c:v>6.2450631250016002</c:v>
                </c:pt>
                <c:pt idx="7858">
                  <c:v>6.2454106250015995</c:v>
                </c:pt>
                <c:pt idx="7859">
                  <c:v>6.2457431250016002</c:v>
                </c:pt>
                <c:pt idx="7860">
                  <c:v>6.2461212499999998</c:v>
                </c:pt>
                <c:pt idx="7861">
                  <c:v>6.2464656250015995</c:v>
                </c:pt>
                <c:pt idx="7862">
                  <c:v>6.2465512500000004</c:v>
                </c:pt>
                <c:pt idx="7863">
                  <c:v>6.2468906250015994</c:v>
                </c:pt>
                <c:pt idx="7864">
                  <c:v>6.24726625</c:v>
                </c:pt>
                <c:pt idx="7865">
                  <c:v>6.2474375000000002</c:v>
                </c:pt>
                <c:pt idx="7866">
                  <c:v>6.2471931250015995</c:v>
                </c:pt>
                <c:pt idx="7867">
                  <c:v>6.24686875</c:v>
                </c:pt>
                <c:pt idx="7868">
                  <c:v>6.2464924999999996</c:v>
                </c:pt>
                <c:pt idx="7869">
                  <c:v>6.2463325000000003</c:v>
                </c:pt>
                <c:pt idx="7870">
                  <c:v>6.2467131250015999</c:v>
                </c:pt>
                <c:pt idx="7871">
                  <c:v>6.2470600000000003</c:v>
                </c:pt>
                <c:pt idx="7872">
                  <c:v>6.2473999999999998</c:v>
                </c:pt>
                <c:pt idx="7873">
                  <c:v>6.2477574999999996</c:v>
                </c:pt>
                <c:pt idx="7874">
                  <c:v>6.2481568750015999</c:v>
                </c:pt>
                <c:pt idx="7875">
                  <c:v>6.2485281250015996</c:v>
                </c:pt>
                <c:pt idx="7876">
                  <c:v>6.2488662499999998</c:v>
                </c:pt>
                <c:pt idx="7877">
                  <c:v>6.2492349999999997</c:v>
                </c:pt>
                <c:pt idx="7878">
                  <c:v>6.2495631250015995</c:v>
                </c:pt>
                <c:pt idx="7879">
                  <c:v>6.2499756250015999</c:v>
                </c:pt>
                <c:pt idx="7880">
                  <c:v>6.2503468750015996</c:v>
                </c:pt>
                <c:pt idx="7881">
                  <c:v>6.2507481250015999</c:v>
                </c:pt>
                <c:pt idx="7882">
                  <c:v>6.2511018750015994</c:v>
                </c:pt>
                <c:pt idx="7883">
                  <c:v>6.2514675000000004</c:v>
                </c:pt>
                <c:pt idx="7884">
                  <c:v>6.2518193750015998</c:v>
                </c:pt>
                <c:pt idx="7885">
                  <c:v>6.2515375000000004</c:v>
                </c:pt>
                <c:pt idx="7886">
                  <c:v>6.2511156250016002</c:v>
                </c:pt>
                <c:pt idx="7887">
                  <c:v>6.2507912499999998</c:v>
                </c:pt>
                <c:pt idx="7888">
                  <c:v>6.2503818750016</c:v>
                </c:pt>
                <c:pt idx="7889">
                  <c:v>6.2500925000000001</c:v>
                </c:pt>
                <c:pt idx="7890">
                  <c:v>6.2498031250016002</c:v>
                </c:pt>
                <c:pt idx="7891">
                  <c:v>6.2501837499999997</c:v>
                </c:pt>
                <c:pt idx="7892">
                  <c:v>6.2506081250015999</c:v>
                </c:pt>
                <c:pt idx="7893">
                  <c:v>6.2509393750015994</c:v>
                </c:pt>
                <c:pt idx="7894">
                  <c:v>6.2512806250016002</c:v>
                </c:pt>
                <c:pt idx="7895">
                  <c:v>6.2516031250015995</c:v>
                </c:pt>
                <c:pt idx="7896">
                  <c:v>6.2519968750016002</c:v>
                </c:pt>
                <c:pt idx="7897">
                  <c:v>6.2518937499999998</c:v>
                </c:pt>
                <c:pt idx="7898">
                  <c:v>6.2520056250015994</c:v>
                </c:pt>
                <c:pt idx="7899">
                  <c:v>6.2523350000000004</c:v>
                </c:pt>
                <c:pt idx="7900">
                  <c:v>6.2527575000000004</c:v>
                </c:pt>
                <c:pt idx="7901">
                  <c:v>6.2530793750016</c:v>
                </c:pt>
                <c:pt idx="7902">
                  <c:v>6.2533512499999997</c:v>
                </c:pt>
                <c:pt idx="7903">
                  <c:v>6.2534543750016001</c:v>
                </c:pt>
                <c:pt idx="7904">
                  <c:v>6.2536899999999997</c:v>
                </c:pt>
                <c:pt idx="7905">
                  <c:v>6.2538968750016002</c:v>
                </c:pt>
                <c:pt idx="7906">
                  <c:v>6.2538850000000004</c:v>
                </c:pt>
                <c:pt idx="7907">
                  <c:v>6.2542287500000002</c:v>
                </c:pt>
                <c:pt idx="7908">
                  <c:v>6.2544050000000002</c:v>
                </c:pt>
                <c:pt idx="7909">
                  <c:v>6.2544843750016001</c:v>
                </c:pt>
                <c:pt idx="7910">
                  <c:v>6.2548156250015996</c:v>
                </c:pt>
                <c:pt idx="7911">
                  <c:v>6.2548374999999998</c:v>
                </c:pt>
                <c:pt idx="7912">
                  <c:v>6.2550093750015998</c:v>
                </c:pt>
                <c:pt idx="7913">
                  <c:v>6.2553625000000004</c:v>
                </c:pt>
                <c:pt idx="7914">
                  <c:v>6.2554443750016002</c:v>
                </c:pt>
                <c:pt idx="7915">
                  <c:v>6.2557731250015998</c:v>
                </c:pt>
                <c:pt idx="7916">
                  <c:v>6.2558118750015996</c:v>
                </c:pt>
                <c:pt idx="7917">
                  <c:v>6.25613375</c:v>
                </c:pt>
                <c:pt idx="7918">
                  <c:v>6.2559906250015995</c:v>
                </c:pt>
                <c:pt idx="7919">
                  <c:v>6.2559662500000002</c:v>
                </c:pt>
                <c:pt idx="7920">
                  <c:v>6.2559649999999998</c:v>
                </c:pt>
                <c:pt idx="7921">
                  <c:v>6.2563618750016001</c:v>
                </c:pt>
                <c:pt idx="7922">
                  <c:v>6.2567018750015997</c:v>
                </c:pt>
                <c:pt idx="7923">
                  <c:v>6.2571431250015994</c:v>
                </c:pt>
                <c:pt idx="7924">
                  <c:v>6.2574981250016002</c:v>
                </c:pt>
                <c:pt idx="7925">
                  <c:v>6.2578612500000004</c:v>
                </c:pt>
                <c:pt idx="7926">
                  <c:v>6.2582081250016</c:v>
                </c:pt>
                <c:pt idx="7927">
                  <c:v>6.2585893750016002</c:v>
                </c:pt>
                <c:pt idx="7928">
                  <c:v>6.2589399999999999</c:v>
                </c:pt>
                <c:pt idx="7929">
                  <c:v>6.2585456250015996</c:v>
                </c:pt>
                <c:pt idx="7930">
                  <c:v>6.2581837499999997</c:v>
                </c:pt>
                <c:pt idx="7931">
                  <c:v>6.2578543750015996</c:v>
                </c:pt>
                <c:pt idx="7932">
                  <c:v>6.2575099999999999</c:v>
                </c:pt>
                <c:pt idx="7933">
                  <c:v>6.2570793750015996</c:v>
                </c:pt>
                <c:pt idx="7934">
                  <c:v>6.2566456250015996</c:v>
                </c:pt>
                <c:pt idx="7935">
                  <c:v>6.2562956250015995</c:v>
                </c:pt>
                <c:pt idx="7936">
                  <c:v>6.2558462500000003</c:v>
                </c:pt>
                <c:pt idx="7937">
                  <c:v>6.2554831250016001</c:v>
                </c:pt>
                <c:pt idx="7938">
                  <c:v>6.2550862499999997</c:v>
                </c:pt>
                <c:pt idx="7939">
                  <c:v>6.2544756250016</c:v>
                </c:pt>
                <c:pt idx="7940">
                  <c:v>6.2537381250015995</c:v>
                </c:pt>
                <c:pt idx="7941">
                  <c:v>6.2529318750015994</c:v>
                </c:pt>
                <c:pt idx="7942">
                  <c:v>6.2521012499999999</c:v>
                </c:pt>
                <c:pt idx="7943">
                  <c:v>6.2512143750015996</c:v>
                </c:pt>
                <c:pt idx="7944">
                  <c:v>6.2502775000000002</c:v>
                </c:pt>
                <c:pt idx="7945">
                  <c:v>6.2492000000000001</c:v>
                </c:pt>
                <c:pt idx="7946">
                  <c:v>6.2481837499999999</c:v>
                </c:pt>
                <c:pt idx="7947">
                  <c:v>6.2471887500000003</c:v>
                </c:pt>
                <c:pt idx="7948">
                  <c:v>6.2463231250015996</c:v>
                </c:pt>
                <c:pt idx="7949">
                  <c:v>6.2457968750015995</c:v>
                </c:pt>
                <c:pt idx="7950">
                  <c:v>6.2453531250015999</c:v>
                </c:pt>
                <c:pt idx="7951">
                  <c:v>6.2449450000000004</c:v>
                </c:pt>
                <c:pt idx="7952">
                  <c:v>6.2443006250015998</c:v>
                </c:pt>
                <c:pt idx="7953">
                  <c:v>6.2437943750015998</c:v>
                </c:pt>
                <c:pt idx="7954">
                  <c:v>6.2432468750016001</c:v>
                </c:pt>
                <c:pt idx="7955">
                  <c:v>6.2428443750015994</c:v>
                </c:pt>
                <c:pt idx="7956">
                  <c:v>6.2424837499999999</c:v>
                </c:pt>
                <c:pt idx="7957">
                  <c:v>6.2420943750015994</c:v>
                </c:pt>
                <c:pt idx="7958">
                  <c:v>6.24175375</c:v>
                </c:pt>
                <c:pt idx="7959">
                  <c:v>6.2414325000000002</c:v>
                </c:pt>
                <c:pt idx="7960">
                  <c:v>6.2410437500000002</c:v>
                </c:pt>
                <c:pt idx="7961">
                  <c:v>6.2406249999999996</c:v>
                </c:pt>
                <c:pt idx="7962">
                  <c:v>6.2402993750015998</c:v>
                </c:pt>
                <c:pt idx="7963">
                  <c:v>6.2399643750016001</c:v>
                </c:pt>
                <c:pt idx="7964">
                  <c:v>6.2400525</c:v>
                </c:pt>
                <c:pt idx="7965">
                  <c:v>6.2398337499999998</c:v>
                </c:pt>
                <c:pt idx="7966">
                  <c:v>6.2399493750015997</c:v>
                </c:pt>
                <c:pt idx="7967">
                  <c:v>6.2401799999999996</c:v>
                </c:pt>
                <c:pt idx="7968">
                  <c:v>6.2405531250015995</c:v>
                </c:pt>
                <c:pt idx="7969">
                  <c:v>6.2405462500000004</c:v>
                </c:pt>
                <c:pt idx="7970">
                  <c:v>6.2403468750015998</c:v>
                </c:pt>
                <c:pt idx="7971">
                  <c:v>6.2400218750015997</c:v>
                </c:pt>
                <c:pt idx="7972">
                  <c:v>6.2395624999999999</c:v>
                </c:pt>
                <c:pt idx="7973">
                  <c:v>6.2390543750015999</c:v>
                </c:pt>
                <c:pt idx="7974">
                  <c:v>6.2386706250015997</c:v>
                </c:pt>
                <c:pt idx="7975">
                  <c:v>6.2383106250016001</c:v>
                </c:pt>
                <c:pt idx="7976">
                  <c:v>6.2379156250015999</c:v>
                </c:pt>
                <c:pt idx="7977">
                  <c:v>6.2375912500000004</c:v>
                </c:pt>
                <c:pt idx="7978">
                  <c:v>6.2372462500000001</c:v>
                </c:pt>
                <c:pt idx="7979">
                  <c:v>6.2369162500000002</c:v>
                </c:pt>
                <c:pt idx="7980">
                  <c:v>6.2365443750015999</c:v>
                </c:pt>
                <c:pt idx="7981">
                  <c:v>6.23644</c:v>
                </c:pt>
                <c:pt idx="7982">
                  <c:v>6.2367093750015998</c:v>
                </c:pt>
                <c:pt idx="7983">
                  <c:v>6.2370962499999996</c:v>
                </c:pt>
                <c:pt idx="7984">
                  <c:v>6.2372187500000003</c:v>
                </c:pt>
                <c:pt idx="7985">
                  <c:v>6.2368637500000004</c:v>
                </c:pt>
                <c:pt idx="7986">
                  <c:v>6.2366462499999997</c:v>
                </c:pt>
                <c:pt idx="7987">
                  <c:v>6.2370331250015996</c:v>
                </c:pt>
                <c:pt idx="7988">
                  <c:v>6.2374037500000004</c:v>
                </c:pt>
                <c:pt idx="7989">
                  <c:v>6.2373393750016</c:v>
                </c:pt>
                <c:pt idx="7990">
                  <c:v>6.2373756250015999</c:v>
                </c:pt>
                <c:pt idx="7991">
                  <c:v>6.2377149999999997</c:v>
                </c:pt>
                <c:pt idx="7992">
                  <c:v>6.2381062500000004</c:v>
                </c:pt>
                <c:pt idx="7993">
                  <c:v>6.23828125</c:v>
                </c:pt>
                <c:pt idx="7994">
                  <c:v>6.2386125000000003</c:v>
                </c:pt>
                <c:pt idx="7995">
                  <c:v>6.2390425</c:v>
                </c:pt>
                <c:pt idx="7996">
                  <c:v>6.2394156250016</c:v>
                </c:pt>
                <c:pt idx="7997">
                  <c:v>6.2394218750016002</c:v>
                </c:pt>
                <c:pt idx="7998">
                  <c:v>6.2397581250015994</c:v>
                </c:pt>
                <c:pt idx="7999">
                  <c:v>6.2401081250015995</c:v>
                </c:pt>
                <c:pt idx="8000">
                  <c:v>6.2404799999999998</c:v>
                </c:pt>
                <c:pt idx="8001">
                  <c:v>6.2404293750016002</c:v>
                </c:pt>
                <c:pt idx="8002">
                  <c:v>6.2400618750015999</c:v>
                </c:pt>
                <c:pt idx="8003">
                  <c:v>6.2396293750015994</c:v>
                </c:pt>
                <c:pt idx="8004">
                  <c:v>6.2398937500000002</c:v>
                </c:pt>
                <c:pt idx="8005">
                  <c:v>6.240335</c:v>
                </c:pt>
                <c:pt idx="8006">
                  <c:v>6.2406949999999997</c:v>
                </c:pt>
                <c:pt idx="8007">
                  <c:v>6.2410256250015994</c:v>
                </c:pt>
                <c:pt idx="8008">
                  <c:v>6.2414037499999999</c:v>
                </c:pt>
                <c:pt idx="8009">
                  <c:v>6.2418806250015999</c:v>
                </c:pt>
                <c:pt idx="8010">
                  <c:v>6.2423093750016001</c:v>
                </c:pt>
                <c:pt idx="8011">
                  <c:v>6.2426374999999998</c:v>
                </c:pt>
                <c:pt idx="8012">
                  <c:v>6.2430237499999999</c:v>
                </c:pt>
                <c:pt idx="8013">
                  <c:v>6.2433681250015995</c:v>
                </c:pt>
                <c:pt idx="8014">
                  <c:v>6.243665</c:v>
                </c:pt>
                <c:pt idx="8015">
                  <c:v>6.2437306250016</c:v>
                </c:pt>
                <c:pt idx="8016">
                  <c:v>6.2433418750016001</c:v>
                </c:pt>
                <c:pt idx="8017">
                  <c:v>6.2429787499999998</c:v>
                </c:pt>
                <c:pt idx="8018">
                  <c:v>6.2426387500000002</c:v>
                </c:pt>
                <c:pt idx="8019">
                  <c:v>6.2426856250015996</c:v>
                </c:pt>
                <c:pt idx="8020">
                  <c:v>6.2425468750016</c:v>
                </c:pt>
                <c:pt idx="8021">
                  <c:v>6.2428962500000003</c:v>
                </c:pt>
                <c:pt idx="8022">
                  <c:v>6.2432906250015998</c:v>
                </c:pt>
                <c:pt idx="8023">
                  <c:v>6.24372375</c:v>
                </c:pt>
                <c:pt idx="8024">
                  <c:v>6.2440724999999997</c:v>
                </c:pt>
                <c:pt idx="8025">
                  <c:v>6.2444387499999996</c:v>
                </c:pt>
                <c:pt idx="8026">
                  <c:v>6.2448031250015994</c:v>
                </c:pt>
                <c:pt idx="8027">
                  <c:v>6.2451431250015998</c:v>
                </c:pt>
                <c:pt idx="8028">
                  <c:v>6.2455162499999997</c:v>
                </c:pt>
                <c:pt idx="8029">
                  <c:v>6.2458931250015999</c:v>
                </c:pt>
                <c:pt idx="8030">
                  <c:v>6.2462206250015999</c:v>
                </c:pt>
                <c:pt idx="8031">
                  <c:v>6.2465893750015997</c:v>
                </c:pt>
                <c:pt idx="8032">
                  <c:v>6.2466387499999998</c:v>
                </c:pt>
                <c:pt idx="8033">
                  <c:v>6.2466631250016</c:v>
                </c:pt>
                <c:pt idx="8034">
                  <c:v>6.2467606250015999</c:v>
                </c:pt>
                <c:pt idx="8035">
                  <c:v>6.2471087499999998</c:v>
                </c:pt>
                <c:pt idx="8036">
                  <c:v>6.2474612499999997</c:v>
                </c:pt>
                <c:pt idx="8037">
                  <c:v>6.2476037499999997</c:v>
                </c:pt>
                <c:pt idx="8038">
                  <c:v>6.2474081250015994</c:v>
                </c:pt>
                <c:pt idx="8039">
                  <c:v>6.2474999999999996</c:v>
                </c:pt>
                <c:pt idx="8040">
                  <c:v>6.2477431250016</c:v>
                </c:pt>
                <c:pt idx="8041">
                  <c:v>6.2478175</c:v>
                </c:pt>
                <c:pt idx="8042">
                  <c:v>6.2481712500000004</c:v>
                </c:pt>
                <c:pt idx="8043">
                  <c:v>6.2484937499999997</c:v>
                </c:pt>
                <c:pt idx="8044">
                  <c:v>6.2486912500000003</c:v>
                </c:pt>
                <c:pt idx="8045">
                  <c:v>6.2491006250016001</c:v>
                </c:pt>
                <c:pt idx="8046">
                  <c:v>6.2494474999999996</c:v>
                </c:pt>
                <c:pt idx="8047">
                  <c:v>6.2498662500000002</c:v>
                </c:pt>
                <c:pt idx="8048">
                  <c:v>6.2502312499999997</c:v>
                </c:pt>
                <c:pt idx="8049">
                  <c:v>6.2505949999999997</c:v>
                </c:pt>
                <c:pt idx="8050">
                  <c:v>6.2509600000000001</c:v>
                </c:pt>
                <c:pt idx="8051">
                  <c:v>6.2513031250015993</c:v>
                </c:pt>
                <c:pt idx="8052">
                  <c:v>6.2517550000000002</c:v>
                </c:pt>
                <c:pt idx="8053">
                  <c:v>6.2520856250015999</c:v>
                </c:pt>
                <c:pt idx="8054">
                  <c:v>6.2517606250015998</c:v>
                </c:pt>
                <c:pt idx="8055">
                  <c:v>6.2514006250016001</c:v>
                </c:pt>
                <c:pt idx="8056">
                  <c:v>6.2510624999999997</c:v>
                </c:pt>
                <c:pt idx="8057">
                  <c:v>6.2507393750015998</c:v>
                </c:pt>
                <c:pt idx="8058">
                  <c:v>6.2503881250015993</c:v>
                </c:pt>
                <c:pt idx="8059">
                  <c:v>6.25029375</c:v>
                </c:pt>
                <c:pt idx="8060">
                  <c:v>6.2499025000000001</c:v>
                </c:pt>
                <c:pt idx="8061">
                  <c:v>6.2498568750015995</c:v>
                </c:pt>
                <c:pt idx="8062">
                  <c:v>6.2502168750016001</c:v>
                </c:pt>
                <c:pt idx="8063">
                  <c:v>6.2505806250016001</c:v>
                </c:pt>
                <c:pt idx="8064">
                  <c:v>6.2509587499999997</c:v>
                </c:pt>
                <c:pt idx="8065">
                  <c:v>6.25132625</c:v>
                </c:pt>
                <c:pt idx="8066">
                  <c:v>6.2516775000000004</c:v>
                </c:pt>
                <c:pt idx="8067">
                  <c:v>6.2520199999999999</c:v>
                </c:pt>
                <c:pt idx="8068">
                  <c:v>6.2524550000000003</c:v>
                </c:pt>
                <c:pt idx="8069">
                  <c:v>6.2528418750016002</c:v>
                </c:pt>
                <c:pt idx="8070">
                  <c:v>6.2531831250016001</c:v>
                </c:pt>
                <c:pt idx="8071">
                  <c:v>6.2535868750015995</c:v>
                </c:pt>
                <c:pt idx="8072">
                  <c:v>6.2540031250016002</c:v>
                </c:pt>
                <c:pt idx="8073">
                  <c:v>6.2543843750015995</c:v>
                </c:pt>
                <c:pt idx="8074">
                  <c:v>6.2547468750016</c:v>
                </c:pt>
                <c:pt idx="8075">
                  <c:v>6.2550868750015995</c:v>
                </c:pt>
                <c:pt idx="8076">
                  <c:v>6.2552412500000001</c:v>
                </c:pt>
                <c:pt idx="8077">
                  <c:v>6.2552849999999998</c:v>
                </c:pt>
                <c:pt idx="8078">
                  <c:v>6.2556349999999998</c:v>
                </c:pt>
                <c:pt idx="8079">
                  <c:v>6.2559581250015999</c:v>
                </c:pt>
                <c:pt idx="8080">
                  <c:v>6.2563318750015995</c:v>
                </c:pt>
                <c:pt idx="8081">
                  <c:v>6.2567606250015997</c:v>
                </c:pt>
                <c:pt idx="8082">
                  <c:v>6.2571206250015994</c:v>
                </c:pt>
                <c:pt idx="8083">
                  <c:v>6.2575281250015999</c:v>
                </c:pt>
                <c:pt idx="8084">
                  <c:v>6.25784875</c:v>
                </c:pt>
                <c:pt idx="8085">
                  <c:v>6.2579368750016</c:v>
                </c:pt>
                <c:pt idx="8086">
                  <c:v>6.2578187500000002</c:v>
                </c:pt>
                <c:pt idx="8087">
                  <c:v>6.2581968750015999</c:v>
                </c:pt>
                <c:pt idx="8088">
                  <c:v>6.2585256250015995</c:v>
                </c:pt>
                <c:pt idx="8089">
                  <c:v>6.2584368750015997</c:v>
                </c:pt>
                <c:pt idx="8090">
                  <c:v>6.2587487499999996</c:v>
                </c:pt>
                <c:pt idx="8091">
                  <c:v>6.2590849999999998</c:v>
                </c:pt>
                <c:pt idx="8092">
                  <c:v>6.2594475000000003</c:v>
                </c:pt>
                <c:pt idx="8093">
                  <c:v>6.2598318750016002</c:v>
                </c:pt>
                <c:pt idx="8094">
                  <c:v>6.2601793750015995</c:v>
                </c:pt>
                <c:pt idx="8095">
                  <c:v>6.2605043750015996</c:v>
                </c:pt>
                <c:pt idx="8096">
                  <c:v>6.260205</c:v>
                </c:pt>
                <c:pt idx="8097">
                  <c:v>6.2598768750015994</c:v>
                </c:pt>
                <c:pt idx="8098">
                  <c:v>6.2602406250015994</c:v>
                </c:pt>
                <c:pt idx="8099">
                  <c:v>6.2606056250015998</c:v>
                </c:pt>
                <c:pt idx="8100">
                  <c:v>6.2609343750016002</c:v>
                </c:pt>
                <c:pt idx="8101">
                  <c:v>6.2612556250016</c:v>
                </c:pt>
                <c:pt idx="8102">
                  <c:v>6.2616662500000002</c:v>
                </c:pt>
                <c:pt idx="8103">
                  <c:v>6.2620149999999999</c:v>
                </c:pt>
                <c:pt idx="8104">
                  <c:v>6.2623381250015999</c:v>
                </c:pt>
                <c:pt idx="8105">
                  <c:v>6.2627375000000001</c:v>
                </c:pt>
                <c:pt idx="8106">
                  <c:v>6.2630825000000003</c:v>
                </c:pt>
                <c:pt idx="8107">
                  <c:v>6.2634631250016</c:v>
                </c:pt>
                <c:pt idx="8108">
                  <c:v>6.2638281250015995</c:v>
                </c:pt>
                <c:pt idx="8109">
                  <c:v>6.2642112499999998</c:v>
                </c:pt>
                <c:pt idx="8110">
                  <c:v>6.2645843750015997</c:v>
                </c:pt>
                <c:pt idx="8111">
                  <c:v>6.2649468750016002</c:v>
                </c:pt>
                <c:pt idx="8112">
                  <c:v>6.2652818750015999</c:v>
                </c:pt>
                <c:pt idx="8113">
                  <c:v>6.2650981250015993</c:v>
                </c:pt>
                <c:pt idx="8114">
                  <c:v>6.2647693750015998</c:v>
                </c:pt>
                <c:pt idx="8115">
                  <c:v>6.26493375</c:v>
                </c:pt>
                <c:pt idx="8116">
                  <c:v>6.2647706250016002</c:v>
                </c:pt>
                <c:pt idx="8117">
                  <c:v>6.2644212499999998</c:v>
                </c:pt>
                <c:pt idx="8118">
                  <c:v>6.2640374999999997</c:v>
                </c:pt>
                <c:pt idx="8119">
                  <c:v>6.2636706250016001</c:v>
                </c:pt>
                <c:pt idx="8120">
                  <c:v>6.2632381250015996</c:v>
                </c:pt>
                <c:pt idx="8121">
                  <c:v>6.2628406250015995</c:v>
                </c:pt>
                <c:pt idx="8122">
                  <c:v>6.2624262499999999</c:v>
                </c:pt>
                <c:pt idx="8123">
                  <c:v>6.2620568750015995</c:v>
                </c:pt>
                <c:pt idx="8124">
                  <c:v>6.2618656250016</c:v>
                </c:pt>
                <c:pt idx="8125">
                  <c:v>6.2622412499999998</c:v>
                </c:pt>
                <c:pt idx="8126">
                  <c:v>6.2625856250015994</c:v>
                </c:pt>
                <c:pt idx="8127">
                  <c:v>6.2626256250015997</c:v>
                </c:pt>
                <c:pt idx="8128">
                  <c:v>6.2624831250015998</c:v>
                </c:pt>
                <c:pt idx="8129">
                  <c:v>6.2623875</c:v>
                </c:pt>
                <c:pt idx="8130">
                  <c:v>6.2627281250015994</c:v>
                </c:pt>
                <c:pt idx="8131">
                  <c:v>6.2630656250015999</c:v>
                </c:pt>
                <c:pt idx="8132">
                  <c:v>6.2634093750015998</c:v>
                </c:pt>
                <c:pt idx="8133">
                  <c:v>6.2637606250015994</c:v>
                </c:pt>
                <c:pt idx="8134">
                  <c:v>6.2640968750015995</c:v>
                </c:pt>
                <c:pt idx="8135">
                  <c:v>6.2644599999999997</c:v>
                </c:pt>
                <c:pt idx="8136">
                  <c:v>6.2648450000000002</c:v>
                </c:pt>
                <c:pt idx="8137">
                  <c:v>6.2652381250015994</c:v>
                </c:pt>
                <c:pt idx="8138">
                  <c:v>6.2655831250015996</c:v>
                </c:pt>
                <c:pt idx="8139">
                  <c:v>6.2659081250015998</c:v>
                </c:pt>
                <c:pt idx="8140">
                  <c:v>6.2661712500000002</c:v>
                </c:pt>
                <c:pt idx="8141">
                  <c:v>6.2661550000000004</c:v>
                </c:pt>
                <c:pt idx="8142">
                  <c:v>6.2657856250016</c:v>
                </c:pt>
                <c:pt idx="8143">
                  <c:v>6.2654306250016001</c:v>
                </c:pt>
                <c:pt idx="8144">
                  <c:v>6.2655331250015998</c:v>
                </c:pt>
                <c:pt idx="8145">
                  <c:v>6.2658612500000004</c:v>
                </c:pt>
                <c:pt idx="8146">
                  <c:v>6.2661981250015995</c:v>
                </c:pt>
                <c:pt idx="8147">
                  <c:v>6.2665131250016</c:v>
                </c:pt>
                <c:pt idx="8148">
                  <c:v>6.2664999999999997</c:v>
                </c:pt>
                <c:pt idx="8149">
                  <c:v>6.2664681250015999</c:v>
                </c:pt>
                <c:pt idx="8150">
                  <c:v>6.2667999999999999</c:v>
                </c:pt>
                <c:pt idx="8151">
                  <c:v>6.2670937499999999</c:v>
                </c:pt>
                <c:pt idx="8152">
                  <c:v>6.2674962499999998</c:v>
                </c:pt>
                <c:pt idx="8153">
                  <c:v>6.2675212499999997</c:v>
                </c:pt>
                <c:pt idx="8154">
                  <c:v>6.2679600000000004</c:v>
                </c:pt>
                <c:pt idx="8155">
                  <c:v>6.2684162499999996</c:v>
                </c:pt>
                <c:pt idx="8156">
                  <c:v>6.2688825000000001</c:v>
                </c:pt>
                <c:pt idx="8157">
                  <c:v>6.2685862500000002</c:v>
                </c:pt>
                <c:pt idx="8158">
                  <c:v>6.2686106250015996</c:v>
                </c:pt>
                <c:pt idx="8159">
                  <c:v>6.2683281250015996</c:v>
                </c:pt>
                <c:pt idx="8160">
                  <c:v>6.2679993750016001</c:v>
                </c:pt>
                <c:pt idx="8161">
                  <c:v>6.2676668750015994</c:v>
                </c:pt>
                <c:pt idx="8162">
                  <c:v>6.2677762499999998</c:v>
                </c:pt>
                <c:pt idx="8163">
                  <c:v>6.2674493750015996</c:v>
                </c:pt>
                <c:pt idx="8164">
                  <c:v>6.2677699999999996</c:v>
                </c:pt>
                <c:pt idx="8165">
                  <c:v>6.2680912500000003</c:v>
                </c:pt>
                <c:pt idx="8166">
                  <c:v>6.2684662500000004</c:v>
                </c:pt>
                <c:pt idx="8167">
                  <c:v>6.2689068750015995</c:v>
                </c:pt>
                <c:pt idx="8168">
                  <c:v>6.2692318750015996</c:v>
                </c:pt>
                <c:pt idx="8169">
                  <c:v>6.2696231250015995</c:v>
                </c:pt>
                <c:pt idx="8170">
                  <c:v>6.2700606250015998</c:v>
                </c:pt>
                <c:pt idx="8171">
                  <c:v>6.2703912500000003</c:v>
                </c:pt>
                <c:pt idx="8172">
                  <c:v>6.2707806250016001</c:v>
                </c:pt>
                <c:pt idx="8173">
                  <c:v>6.2712112500000003</c:v>
                </c:pt>
                <c:pt idx="8174">
                  <c:v>6.2715756250016002</c:v>
                </c:pt>
                <c:pt idx="8175">
                  <c:v>6.2719281250016001</c:v>
                </c:pt>
                <c:pt idx="8176">
                  <c:v>6.2722843750015995</c:v>
                </c:pt>
                <c:pt idx="8177">
                  <c:v>6.2722006250015996</c:v>
                </c:pt>
                <c:pt idx="8178">
                  <c:v>6.2718337499999999</c:v>
                </c:pt>
                <c:pt idx="8179">
                  <c:v>6.2717462499999996</c:v>
                </c:pt>
                <c:pt idx="8180">
                  <c:v>6.2719581250015999</c:v>
                </c:pt>
                <c:pt idx="8181">
                  <c:v>6.2715231250015995</c:v>
                </c:pt>
                <c:pt idx="8182">
                  <c:v>6.271185</c:v>
                </c:pt>
                <c:pt idx="8183">
                  <c:v>6.2715212500000002</c:v>
                </c:pt>
                <c:pt idx="8184">
                  <c:v>6.2718637499999996</c:v>
                </c:pt>
                <c:pt idx="8185">
                  <c:v>6.2715725000000004</c:v>
                </c:pt>
                <c:pt idx="8186">
                  <c:v>6.2711537499999999</c:v>
                </c:pt>
                <c:pt idx="8187">
                  <c:v>6.2706481250015997</c:v>
                </c:pt>
                <c:pt idx="8188">
                  <c:v>6.2701612500000001</c:v>
                </c:pt>
                <c:pt idx="8189">
                  <c:v>6.2697337500000003</c:v>
                </c:pt>
                <c:pt idx="8190">
                  <c:v>6.2692649999999999</c:v>
                </c:pt>
                <c:pt idx="8191">
                  <c:v>6.2689087499999996</c:v>
                </c:pt>
                <c:pt idx="8192">
                  <c:v>6.2692812499999997</c:v>
                </c:pt>
                <c:pt idx="8193">
                  <c:v>6.2696125</c:v>
                </c:pt>
                <c:pt idx="8194">
                  <c:v>6.2700199999999997</c:v>
                </c:pt>
                <c:pt idx="8195">
                  <c:v>6.2703587499999998</c:v>
                </c:pt>
                <c:pt idx="8196">
                  <c:v>6.2703131250016</c:v>
                </c:pt>
                <c:pt idx="8197">
                  <c:v>6.270645</c:v>
                </c:pt>
                <c:pt idx="8198">
                  <c:v>6.2709812500000002</c:v>
                </c:pt>
                <c:pt idx="8199">
                  <c:v>6.2713781250015996</c:v>
                </c:pt>
                <c:pt idx="8200">
                  <c:v>6.2717324999999997</c:v>
                </c:pt>
                <c:pt idx="8201">
                  <c:v>6.2720581250015996</c:v>
                </c:pt>
                <c:pt idx="8202">
                  <c:v>6.2723950000000004</c:v>
                </c:pt>
                <c:pt idx="8203">
                  <c:v>6.2727956250016002</c:v>
                </c:pt>
                <c:pt idx="8204">
                  <c:v>6.2731243750015997</c:v>
                </c:pt>
                <c:pt idx="8205">
                  <c:v>6.2734668750016001</c:v>
                </c:pt>
                <c:pt idx="8206">
                  <c:v>6.2736700000000001</c:v>
                </c:pt>
                <c:pt idx="8207">
                  <c:v>6.2733493750016001</c:v>
                </c:pt>
                <c:pt idx="8208">
                  <c:v>6.2732893750015997</c:v>
                </c:pt>
                <c:pt idx="8209">
                  <c:v>6.2728799999999998</c:v>
                </c:pt>
                <c:pt idx="8210">
                  <c:v>6.2725462500000004</c:v>
                </c:pt>
                <c:pt idx="8211">
                  <c:v>6.2725706250015998</c:v>
                </c:pt>
                <c:pt idx="8212">
                  <c:v>6.2729549999999996</c:v>
                </c:pt>
                <c:pt idx="8213">
                  <c:v>6.2733012500000003</c:v>
                </c:pt>
                <c:pt idx="8214">
                  <c:v>6.2733737500000002</c:v>
                </c:pt>
                <c:pt idx="8215">
                  <c:v>6.2733499999999998</c:v>
                </c:pt>
                <c:pt idx="8216">
                  <c:v>6.2732593750015999</c:v>
                </c:pt>
                <c:pt idx="8217">
                  <c:v>6.2733781250015994</c:v>
                </c:pt>
                <c:pt idx="8218">
                  <c:v>6.2737437500000004</c:v>
                </c:pt>
                <c:pt idx="8219">
                  <c:v>6.2740718750015994</c:v>
                </c:pt>
                <c:pt idx="8220">
                  <c:v>6.2744143750015997</c:v>
                </c:pt>
                <c:pt idx="8221">
                  <c:v>6.2747612500000001</c:v>
                </c:pt>
                <c:pt idx="8222">
                  <c:v>6.2752181250015999</c:v>
                </c:pt>
                <c:pt idx="8223">
                  <c:v>6.2755987500000003</c:v>
                </c:pt>
                <c:pt idx="8224">
                  <c:v>6.2759781250015996</c:v>
                </c:pt>
                <c:pt idx="8225">
                  <c:v>6.2763793750015999</c:v>
                </c:pt>
                <c:pt idx="8226">
                  <c:v>6.2767856250016001</c:v>
                </c:pt>
                <c:pt idx="8227">
                  <c:v>6.2771556250015994</c:v>
                </c:pt>
                <c:pt idx="8228">
                  <c:v>6.2775212500000004</c:v>
                </c:pt>
                <c:pt idx="8229">
                  <c:v>6.27785875</c:v>
                </c:pt>
                <c:pt idx="8230">
                  <c:v>6.2782331250015995</c:v>
                </c:pt>
                <c:pt idx="8231">
                  <c:v>6.2786087500000001</c:v>
                </c:pt>
                <c:pt idx="8232">
                  <c:v>6.2784193750016</c:v>
                </c:pt>
                <c:pt idx="8233">
                  <c:v>6.2779943750016001</c:v>
                </c:pt>
                <c:pt idx="8234">
                  <c:v>6.2775881250015999</c:v>
                </c:pt>
                <c:pt idx="8235">
                  <c:v>6.2770774999999999</c:v>
                </c:pt>
                <c:pt idx="8236">
                  <c:v>6.2767262500000003</c:v>
                </c:pt>
                <c:pt idx="8237">
                  <c:v>6.2763943750015994</c:v>
                </c:pt>
                <c:pt idx="8238">
                  <c:v>6.2761699999999996</c:v>
                </c:pt>
                <c:pt idx="8239">
                  <c:v>6.2765424999999997</c:v>
                </c:pt>
                <c:pt idx="8240">
                  <c:v>6.2768825000000001</c:v>
                </c:pt>
                <c:pt idx="8241">
                  <c:v>6.2772612499999996</c:v>
                </c:pt>
                <c:pt idx="8242">
                  <c:v>6.2776424999999998</c:v>
                </c:pt>
                <c:pt idx="8243">
                  <c:v>6.2780068750015996</c:v>
                </c:pt>
                <c:pt idx="8244">
                  <c:v>6.2783274999999996</c:v>
                </c:pt>
                <c:pt idx="8245">
                  <c:v>6.2786931250015998</c:v>
                </c:pt>
                <c:pt idx="8246">
                  <c:v>6.2790900000000001</c:v>
                </c:pt>
                <c:pt idx="8247">
                  <c:v>6.2794168750015995</c:v>
                </c:pt>
                <c:pt idx="8248">
                  <c:v>6.2798093750015997</c:v>
                </c:pt>
                <c:pt idx="8249">
                  <c:v>6.2801418750015996</c:v>
                </c:pt>
                <c:pt idx="8250">
                  <c:v>6.2805531250015996</c:v>
                </c:pt>
                <c:pt idx="8251">
                  <c:v>6.2808756250015998</c:v>
                </c:pt>
                <c:pt idx="8252">
                  <c:v>6.28074625</c:v>
                </c:pt>
                <c:pt idx="8253">
                  <c:v>6.2805818750015998</c:v>
                </c:pt>
                <c:pt idx="8254">
                  <c:v>6.2809324999999996</c:v>
                </c:pt>
                <c:pt idx="8255">
                  <c:v>6.2805643750015996</c:v>
                </c:pt>
                <c:pt idx="8256">
                  <c:v>6.2801262500000004</c:v>
                </c:pt>
                <c:pt idx="8257">
                  <c:v>6.2800200000000004</c:v>
                </c:pt>
                <c:pt idx="8258">
                  <c:v>6.2804074999999999</c:v>
                </c:pt>
                <c:pt idx="8259">
                  <c:v>6.2803149999999999</c:v>
                </c:pt>
                <c:pt idx="8260">
                  <c:v>6.2802481250015996</c:v>
                </c:pt>
                <c:pt idx="8261">
                  <c:v>6.2802731250015995</c:v>
                </c:pt>
                <c:pt idx="8262">
                  <c:v>6.2805299999999997</c:v>
                </c:pt>
                <c:pt idx="8263">
                  <c:v>6.2807493750015997</c:v>
                </c:pt>
                <c:pt idx="8264">
                  <c:v>6.28119125</c:v>
                </c:pt>
                <c:pt idx="8265">
                  <c:v>6.2815337500000004</c:v>
                </c:pt>
                <c:pt idx="8266">
                  <c:v>6.2819374999999997</c:v>
                </c:pt>
                <c:pt idx="8267">
                  <c:v>6.2823368750016</c:v>
                </c:pt>
                <c:pt idx="8268">
                  <c:v>6.2826743750015996</c:v>
                </c:pt>
                <c:pt idx="8269">
                  <c:v>6.2830337500000004</c:v>
                </c:pt>
                <c:pt idx="8270">
                  <c:v>6.28337375</c:v>
                </c:pt>
                <c:pt idx="8271">
                  <c:v>6.2834468750015997</c:v>
                </c:pt>
                <c:pt idx="8272">
                  <c:v>6.2832243750016001</c:v>
                </c:pt>
                <c:pt idx="8273">
                  <c:v>6.2831631250015993</c:v>
                </c:pt>
                <c:pt idx="8274">
                  <c:v>6.28356125</c:v>
                </c:pt>
                <c:pt idx="8275">
                  <c:v>6.2838962499999997</c:v>
                </c:pt>
                <c:pt idx="8276">
                  <c:v>6.2841118750015994</c:v>
                </c:pt>
                <c:pt idx="8277">
                  <c:v>6.2844668750016002</c:v>
                </c:pt>
                <c:pt idx="8278">
                  <c:v>6.2848768750015997</c:v>
                </c:pt>
                <c:pt idx="8279">
                  <c:v>6.2852381250015998</c:v>
                </c:pt>
                <c:pt idx="8280">
                  <c:v>6.2854587500000001</c:v>
                </c:pt>
                <c:pt idx="8281">
                  <c:v>6.2856249999999996</c:v>
                </c:pt>
                <c:pt idx="8282">
                  <c:v>6.285965</c:v>
                </c:pt>
                <c:pt idx="8283">
                  <c:v>6.285685</c:v>
                </c:pt>
                <c:pt idx="8284">
                  <c:v>6.2853374999999998</c:v>
                </c:pt>
                <c:pt idx="8285">
                  <c:v>6.2849356250015997</c:v>
                </c:pt>
                <c:pt idx="8286">
                  <c:v>6.2845856250015997</c:v>
                </c:pt>
                <c:pt idx="8287">
                  <c:v>6.2845206250015995</c:v>
                </c:pt>
                <c:pt idx="8288">
                  <c:v>6.2848937500000002</c:v>
                </c:pt>
                <c:pt idx="8289">
                  <c:v>6.2852781250016001</c:v>
                </c:pt>
                <c:pt idx="8290">
                  <c:v>6.2855999999999996</c:v>
                </c:pt>
                <c:pt idx="8291">
                  <c:v>6.2860250000000004</c:v>
                </c:pt>
                <c:pt idx="8292">
                  <c:v>6.2863531250015994</c:v>
                </c:pt>
                <c:pt idx="8293">
                  <c:v>6.2867281250015994</c:v>
                </c:pt>
                <c:pt idx="8294">
                  <c:v>6.2870581250016002</c:v>
                </c:pt>
                <c:pt idx="8295">
                  <c:v>6.2868062499999997</c:v>
                </c:pt>
                <c:pt idx="8296">
                  <c:v>6.2871606250015999</c:v>
                </c:pt>
                <c:pt idx="8297">
                  <c:v>6.2875912500000002</c:v>
                </c:pt>
                <c:pt idx="8298">
                  <c:v>6.2878356250016001</c:v>
                </c:pt>
                <c:pt idx="8299">
                  <c:v>6.2879399999999999</c:v>
                </c:pt>
                <c:pt idx="8300">
                  <c:v>6.2883424999999997</c:v>
                </c:pt>
                <c:pt idx="8301">
                  <c:v>6.2886749999999996</c:v>
                </c:pt>
                <c:pt idx="8302">
                  <c:v>6.2890056250016002</c:v>
                </c:pt>
                <c:pt idx="8303">
                  <c:v>6.2886618750015995</c:v>
                </c:pt>
                <c:pt idx="8304">
                  <c:v>6.2883043750015997</c:v>
                </c:pt>
                <c:pt idx="8305">
                  <c:v>6.2885475</c:v>
                </c:pt>
                <c:pt idx="8306">
                  <c:v>6.2888968750015994</c:v>
                </c:pt>
                <c:pt idx="8307">
                  <c:v>6.2892749999999999</c:v>
                </c:pt>
                <c:pt idx="8308">
                  <c:v>6.2895725000000002</c:v>
                </c:pt>
                <c:pt idx="8309">
                  <c:v>6.2896156250016002</c:v>
                </c:pt>
                <c:pt idx="8310">
                  <c:v>6.2894493750015998</c:v>
                </c:pt>
                <c:pt idx="8311">
                  <c:v>6.2899281250015999</c:v>
                </c:pt>
                <c:pt idx="8312">
                  <c:v>6.2902537499999998</c:v>
                </c:pt>
                <c:pt idx="8313">
                  <c:v>6.2904906250015999</c:v>
                </c:pt>
                <c:pt idx="8314">
                  <c:v>6.2908393750015996</c:v>
                </c:pt>
                <c:pt idx="8315">
                  <c:v>6.2911931250016</c:v>
                </c:pt>
                <c:pt idx="8316">
                  <c:v>6.2916699999999999</c:v>
                </c:pt>
                <c:pt idx="8317">
                  <c:v>6.2920325000000004</c:v>
                </c:pt>
                <c:pt idx="8318">
                  <c:v>6.2923743750016001</c:v>
                </c:pt>
                <c:pt idx="8319">
                  <c:v>6.2927</c:v>
                </c:pt>
                <c:pt idx="8320">
                  <c:v>6.2928443750016001</c:v>
                </c:pt>
                <c:pt idx="8321">
                  <c:v>6.2924787499999999</c:v>
                </c:pt>
                <c:pt idx="8322">
                  <c:v>6.2921543750015996</c:v>
                </c:pt>
                <c:pt idx="8323">
                  <c:v>6.2918031250016</c:v>
                </c:pt>
                <c:pt idx="8324">
                  <c:v>6.2921131250015998</c:v>
                </c:pt>
                <c:pt idx="8325">
                  <c:v>6.2922475000000002</c:v>
                </c:pt>
                <c:pt idx="8326">
                  <c:v>6.2926662499999999</c:v>
                </c:pt>
                <c:pt idx="8327">
                  <c:v>6.2930262499999996</c:v>
                </c:pt>
                <c:pt idx="8328">
                  <c:v>6.2933925000000004</c:v>
                </c:pt>
                <c:pt idx="8329">
                  <c:v>6.2938074999999998</c:v>
                </c:pt>
                <c:pt idx="8330">
                  <c:v>6.2941725000000002</c:v>
                </c:pt>
                <c:pt idx="8331">
                  <c:v>6.2945518750015994</c:v>
                </c:pt>
                <c:pt idx="8332">
                  <c:v>6.2947393750015994</c:v>
                </c:pt>
                <c:pt idx="8333">
                  <c:v>6.2946524999999998</c:v>
                </c:pt>
                <c:pt idx="8334">
                  <c:v>6.2942749999999998</c:v>
                </c:pt>
                <c:pt idx="8335">
                  <c:v>6.2942475</c:v>
                </c:pt>
                <c:pt idx="8336">
                  <c:v>6.2944343750015994</c:v>
                </c:pt>
                <c:pt idx="8337">
                  <c:v>6.2947737500000001</c:v>
                </c:pt>
                <c:pt idx="8338">
                  <c:v>6.2950949999999999</c:v>
                </c:pt>
                <c:pt idx="8339">
                  <c:v>6.2954343750015997</c:v>
                </c:pt>
                <c:pt idx="8340">
                  <c:v>6.2958243750016001</c:v>
                </c:pt>
                <c:pt idx="8341">
                  <c:v>6.2962787499999999</c:v>
                </c:pt>
                <c:pt idx="8342">
                  <c:v>6.2966300000000004</c:v>
                </c:pt>
                <c:pt idx="8343">
                  <c:v>6.2970056250016002</c:v>
                </c:pt>
                <c:pt idx="8344">
                  <c:v>6.2973381250016001</c:v>
                </c:pt>
                <c:pt idx="8345">
                  <c:v>6.2976587500000001</c:v>
                </c:pt>
                <c:pt idx="8346">
                  <c:v>6.2978456250015995</c:v>
                </c:pt>
                <c:pt idx="8347">
                  <c:v>6.2975843750016001</c:v>
                </c:pt>
                <c:pt idx="8348">
                  <c:v>6.2977318750015998</c:v>
                </c:pt>
                <c:pt idx="8349">
                  <c:v>6.2973825000000003</c:v>
                </c:pt>
                <c:pt idx="8350">
                  <c:v>6.2975481250016001</c:v>
                </c:pt>
                <c:pt idx="8351">
                  <c:v>6.2978956250015994</c:v>
                </c:pt>
                <c:pt idx="8352">
                  <c:v>6.2982887500000002</c:v>
                </c:pt>
                <c:pt idx="8353">
                  <c:v>6.2986406250015996</c:v>
                </c:pt>
                <c:pt idx="8354">
                  <c:v>6.2990225000000004</c:v>
                </c:pt>
                <c:pt idx="8355">
                  <c:v>6.2994431250015994</c:v>
                </c:pt>
                <c:pt idx="8356">
                  <c:v>6.2998293750015995</c:v>
                </c:pt>
                <c:pt idx="8357">
                  <c:v>6.3001312499999997</c:v>
                </c:pt>
                <c:pt idx="8358">
                  <c:v>6.3004656250015998</c:v>
                </c:pt>
                <c:pt idx="8359">
                  <c:v>6.3008106250016001</c:v>
                </c:pt>
                <c:pt idx="8360">
                  <c:v>6.3007</c:v>
                </c:pt>
                <c:pt idx="8361">
                  <c:v>6.3008731250015995</c:v>
                </c:pt>
                <c:pt idx="8362">
                  <c:v>6.3007743750016001</c:v>
                </c:pt>
                <c:pt idx="8363">
                  <c:v>6.3004175</c:v>
                </c:pt>
                <c:pt idx="8364">
                  <c:v>6.3000612499999997</c:v>
                </c:pt>
                <c:pt idx="8365">
                  <c:v>6.2996587499999999</c:v>
                </c:pt>
                <c:pt idx="8366">
                  <c:v>6.2995593750015999</c:v>
                </c:pt>
                <c:pt idx="8367">
                  <c:v>6.29942125</c:v>
                </c:pt>
                <c:pt idx="8368">
                  <c:v>6.2997218750016</c:v>
                </c:pt>
                <c:pt idx="8369">
                  <c:v>6.3000462500000003</c:v>
                </c:pt>
                <c:pt idx="8370">
                  <c:v>6.2996568750015998</c:v>
                </c:pt>
                <c:pt idx="8371">
                  <c:v>6.2993368750015994</c:v>
                </c:pt>
                <c:pt idx="8372">
                  <c:v>6.2996962500000002</c:v>
                </c:pt>
                <c:pt idx="8373">
                  <c:v>6.3000356250016001</c:v>
                </c:pt>
                <c:pt idx="8374">
                  <c:v>6.3004550000000004</c:v>
                </c:pt>
                <c:pt idx="8375">
                  <c:v>6.3007925</c:v>
                </c:pt>
                <c:pt idx="8376">
                  <c:v>6.3011468750016002</c:v>
                </c:pt>
                <c:pt idx="8377">
                  <c:v>6.3015168750015995</c:v>
                </c:pt>
                <c:pt idx="8378">
                  <c:v>6.3018706250015999</c:v>
                </c:pt>
                <c:pt idx="8379">
                  <c:v>6.3021962499999997</c:v>
                </c:pt>
                <c:pt idx="8380">
                  <c:v>6.3026937500000004</c:v>
                </c:pt>
                <c:pt idx="8381">
                  <c:v>6.3031424999999999</c:v>
                </c:pt>
                <c:pt idx="8382">
                  <c:v>6.3034762500000001</c:v>
                </c:pt>
                <c:pt idx="8383">
                  <c:v>6.3038443750016002</c:v>
                </c:pt>
                <c:pt idx="8384">
                  <c:v>6.3041974999999999</c:v>
                </c:pt>
                <c:pt idx="8385">
                  <c:v>6.3045450000000001</c:v>
                </c:pt>
                <c:pt idx="8386">
                  <c:v>6.3049206250015999</c:v>
                </c:pt>
                <c:pt idx="8387">
                  <c:v>6.3052799999999998</c:v>
                </c:pt>
                <c:pt idx="8388">
                  <c:v>6.3056431250016001</c:v>
                </c:pt>
                <c:pt idx="8389">
                  <c:v>6.3057393750015995</c:v>
                </c:pt>
                <c:pt idx="8390">
                  <c:v>6.3054012500000001</c:v>
                </c:pt>
                <c:pt idx="8391">
                  <c:v>6.3052762500000004</c:v>
                </c:pt>
                <c:pt idx="8392">
                  <c:v>6.3056562500000002</c:v>
                </c:pt>
                <c:pt idx="8393">
                  <c:v>6.3060049999999999</c:v>
                </c:pt>
                <c:pt idx="8394">
                  <c:v>6.3064131250016002</c:v>
                </c:pt>
                <c:pt idx="8395">
                  <c:v>6.3067762500000004</c:v>
                </c:pt>
                <c:pt idx="8396">
                  <c:v>6.3071206250016001</c:v>
                </c:pt>
                <c:pt idx="8397">
                  <c:v>6.3073606250015999</c:v>
                </c:pt>
                <c:pt idx="8398">
                  <c:v>6.3077025000000004</c:v>
                </c:pt>
                <c:pt idx="8399">
                  <c:v>6.3080718750016</c:v>
                </c:pt>
                <c:pt idx="8400">
                  <c:v>6.3084837499999997</c:v>
                </c:pt>
                <c:pt idx="8401">
                  <c:v>6.30882875</c:v>
                </c:pt>
                <c:pt idx="8402">
                  <c:v>6.3091499999999998</c:v>
                </c:pt>
                <c:pt idx="8403">
                  <c:v>6.3091512500000002</c:v>
                </c:pt>
                <c:pt idx="8404">
                  <c:v>6.3086818750016</c:v>
                </c:pt>
                <c:pt idx="8405">
                  <c:v>6.3081781250016</c:v>
                </c:pt>
                <c:pt idx="8406">
                  <c:v>6.3078312499999996</c:v>
                </c:pt>
                <c:pt idx="8407">
                  <c:v>6.3074368750016001</c:v>
                </c:pt>
                <c:pt idx="8408">
                  <c:v>6.3070775000000001</c:v>
                </c:pt>
                <c:pt idx="8409">
                  <c:v>6.3070456250015994</c:v>
                </c:pt>
                <c:pt idx="8410">
                  <c:v>6.3071856250015994</c:v>
                </c:pt>
                <c:pt idx="8411">
                  <c:v>6.3073712500000001</c:v>
                </c:pt>
                <c:pt idx="8412">
                  <c:v>6.3077375</c:v>
                </c:pt>
                <c:pt idx="8413">
                  <c:v>6.3080681250015997</c:v>
                </c:pt>
                <c:pt idx="8414">
                  <c:v>6.3084499999999997</c:v>
                </c:pt>
                <c:pt idx="8415">
                  <c:v>6.3088156250015999</c:v>
                </c:pt>
                <c:pt idx="8416">
                  <c:v>6.3091406250016</c:v>
                </c:pt>
                <c:pt idx="8417">
                  <c:v>6.3094893750015997</c:v>
                </c:pt>
                <c:pt idx="8418">
                  <c:v>6.3098675000000002</c:v>
                </c:pt>
                <c:pt idx="8419">
                  <c:v>6.3099606250016</c:v>
                </c:pt>
                <c:pt idx="8420">
                  <c:v>6.3096381250015998</c:v>
                </c:pt>
                <c:pt idx="8421">
                  <c:v>6.3099768750015999</c:v>
                </c:pt>
                <c:pt idx="8422">
                  <c:v>6.3103274999999996</c:v>
                </c:pt>
                <c:pt idx="8423">
                  <c:v>6.3107068750015998</c:v>
                </c:pt>
                <c:pt idx="8424">
                  <c:v>6.3110625000000002</c:v>
                </c:pt>
                <c:pt idx="8425">
                  <c:v>6.3114187499999996</c:v>
                </c:pt>
                <c:pt idx="8426">
                  <c:v>6.3117756250015997</c:v>
                </c:pt>
                <c:pt idx="8427">
                  <c:v>6.3120131250015996</c:v>
                </c:pt>
                <c:pt idx="8428">
                  <c:v>6.3118375000000002</c:v>
                </c:pt>
                <c:pt idx="8429">
                  <c:v>6.3119050000000003</c:v>
                </c:pt>
                <c:pt idx="8430">
                  <c:v>6.3118318750015998</c:v>
                </c:pt>
                <c:pt idx="8431">
                  <c:v>6.3114431250015999</c:v>
                </c:pt>
                <c:pt idx="8432">
                  <c:v>6.3110749999999998</c:v>
                </c:pt>
                <c:pt idx="8433">
                  <c:v>6.3114131250016001</c:v>
                </c:pt>
                <c:pt idx="8434">
                  <c:v>6.3117631250016002</c:v>
                </c:pt>
                <c:pt idx="8435">
                  <c:v>6.3121531250015996</c:v>
                </c:pt>
                <c:pt idx="8436">
                  <c:v>6.3124818750016001</c:v>
                </c:pt>
                <c:pt idx="8437">
                  <c:v>6.3128293750015994</c:v>
                </c:pt>
                <c:pt idx="8438">
                  <c:v>6.3132200000000003</c:v>
                </c:pt>
                <c:pt idx="8439">
                  <c:v>6.3135431250015994</c:v>
                </c:pt>
                <c:pt idx="8440">
                  <c:v>6.3139256250016</c:v>
                </c:pt>
                <c:pt idx="8441">
                  <c:v>6.3142849999999999</c:v>
                </c:pt>
                <c:pt idx="8442">
                  <c:v>6.3146093750015995</c:v>
                </c:pt>
                <c:pt idx="8443">
                  <c:v>6.3149393750015994</c:v>
                </c:pt>
                <c:pt idx="8444">
                  <c:v>6.3152962500000003</c:v>
                </c:pt>
                <c:pt idx="8445">
                  <c:v>6.3156224999999999</c:v>
                </c:pt>
                <c:pt idx="8446">
                  <c:v>6.3153987499999999</c:v>
                </c:pt>
                <c:pt idx="8447">
                  <c:v>6.3150218750015998</c:v>
                </c:pt>
                <c:pt idx="8448">
                  <c:v>6.3153606250015999</c:v>
                </c:pt>
                <c:pt idx="8449">
                  <c:v>6.3157418750016001</c:v>
                </c:pt>
                <c:pt idx="8450">
                  <c:v>6.3160737500000002</c:v>
                </c:pt>
                <c:pt idx="8451">
                  <c:v>6.3164431250015998</c:v>
                </c:pt>
                <c:pt idx="8452">
                  <c:v>6.3167774999999997</c:v>
                </c:pt>
                <c:pt idx="8453">
                  <c:v>6.31692125</c:v>
                </c:pt>
                <c:pt idx="8454">
                  <c:v>6.3165075000000002</c:v>
                </c:pt>
                <c:pt idx="8455">
                  <c:v>6.3160837499999998</c:v>
                </c:pt>
                <c:pt idx="8456">
                  <c:v>6.3157387500000004</c:v>
                </c:pt>
                <c:pt idx="8457">
                  <c:v>6.31560875</c:v>
                </c:pt>
                <c:pt idx="8458">
                  <c:v>6.3152181250016</c:v>
                </c:pt>
                <c:pt idx="8459">
                  <c:v>6.3148799999999996</c:v>
                </c:pt>
                <c:pt idx="8460">
                  <c:v>6.3143912499999999</c:v>
                </c:pt>
                <c:pt idx="8461">
                  <c:v>6.3139399999999997</c:v>
                </c:pt>
                <c:pt idx="8462">
                  <c:v>6.3135225000000004</c:v>
                </c:pt>
                <c:pt idx="8463">
                  <c:v>6.3139406250015995</c:v>
                </c:pt>
                <c:pt idx="8464">
                  <c:v>6.3142899999999997</c:v>
                </c:pt>
                <c:pt idx="8465">
                  <c:v>6.3146756250016001</c:v>
                </c:pt>
                <c:pt idx="8466">
                  <c:v>6.3150131250015997</c:v>
                </c:pt>
                <c:pt idx="8467">
                  <c:v>6.3154156250015996</c:v>
                </c:pt>
                <c:pt idx="8468">
                  <c:v>6.3158818750016001</c:v>
                </c:pt>
                <c:pt idx="8469">
                  <c:v>6.3162450000000003</c:v>
                </c:pt>
                <c:pt idx="8470">
                  <c:v>6.3165681250015995</c:v>
                </c:pt>
                <c:pt idx="8471">
                  <c:v>6.3169374999999999</c:v>
                </c:pt>
                <c:pt idx="8472">
                  <c:v>6.3173424999999996</c:v>
                </c:pt>
                <c:pt idx="8473">
                  <c:v>6.3176806250016</c:v>
                </c:pt>
                <c:pt idx="8474">
                  <c:v>6.3180031250016002</c:v>
                </c:pt>
                <c:pt idx="8475">
                  <c:v>6.3184050000000003</c:v>
                </c:pt>
                <c:pt idx="8476">
                  <c:v>6.31795375</c:v>
                </c:pt>
                <c:pt idx="8477">
                  <c:v>6.3175481250015997</c:v>
                </c:pt>
                <c:pt idx="8478">
                  <c:v>6.3172468750016</c:v>
                </c:pt>
                <c:pt idx="8479">
                  <c:v>6.3168956250015995</c:v>
                </c:pt>
                <c:pt idx="8480">
                  <c:v>6.3169362500000004</c:v>
                </c:pt>
                <c:pt idx="8481">
                  <c:v>6.3173056250016</c:v>
                </c:pt>
                <c:pt idx="8482">
                  <c:v>6.3176775000000003</c:v>
                </c:pt>
                <c:pt idx="8483">
                  <c:v>6.3180637500000003</c:v>
                </c:pt>
                <c:pt idx="8484">
                  <c:v>6.3183887500000004</c:v>
                </c:pt>
                <c:pt idx="8485">
                  <c:v>6.3187468750016</c:v>
                </c:pt>
                <c:pt idx="8486">
                  <c:v>6.31912875</c:v>
                </c:pt>
                <c:pt idx="8487">
                  <c:v>6.31945625</c:v>
                </c:pt>
                <c:pt idx="8488">
                  <c:v>6.3195587499999997</c:v>
                </c:pt>
                <c:pt idx="8489">
                  <c:v>6.3190893750015995</c:v>
                </c:pt>
                <c:pt idx="8490">
                  <c:v>6.3187556250016002</c:v>
                </c:pt>
                <c:pt idx="8491">
                  <c:v>6.3184081250016</c:v>
                </c:pt>
                <c:pt idx="8492">
                  <c:v>6.3187668750016002</c:v>
                </c:pt>
                <c:pt idx="8493">
                  <c:v>6.3191531250016002</c:v>
                </c:pt>
                <c:pt idx="8494">
                  <c:v>6.3195587499999997</c:v>
                </c:pt>
                <c:pt idx="8495">
                  <c:v>6.3198949999999998</c:v>
                </c:pt>
                <c:pt idx="8496">
                  <c:v>6.3202724999999997</c:v>
                </c:pt>
                <c:pt idx="8497">
                  <c:v>6.3203437500000001</c:v>
                </c:pt>
                <c:pt idx="8498">
                  <c:v>6.3203831250015998</c:v>
                </c:pt>
                <c:pt idx="8499">
                  <c:v>6.3207381250015997</c:v>
                </c:pt>
                <c:pt idx="8500">
                  <c:v>6.3210918750016001</c:v>
                </c:pt>
                <c:pt idx="8501">
                  <c:v>6.3207674999999997</c:v>
                </c:pt>
                <c:pt idx="8502">
                  <c:v>6.3204237499999998</c:v>
                </c:pt>
                <c:pt idx="8503">
                  <c:v>6.3200943750015997</c:v>
                </c:pt>
                <c:pt idx="8504">
                  <c:v>6.3196118750016002</c:v>
                </c:pt>
                <c:pt idx="8505">
                  <c:v>6.3192631250015996</c:v>
                </c:pt>
                <c:pt idx="8506">
                  <c:v>6.3196562500000004</c:v>
                </c:pt>
                <c:pt idx="8507">
                  <c:v>6.3201262500000004</c:v>
                </c:pt>
                <c:pt idx="8508">
                  <c:v>6.3204568750016001</c:v>
                </c:pt>
                <c:pt idx="8509">
                  <c:v>6.3209243750016002</c:v>
                </c:pt>
                <c:pt idx="8510">
                  <c:v>6.3212793750016001</c:v>
                </c:pt>
                <c:pt idx="8511">
                  <c:v>6.3217256250015996</c:v>
                </c:pt>
                <c:pt idx="8512">
                  <c:v>6.3220737500000004</c:v>
                </c:pt>
                <c:pt idx="8513">
                  <c:v>6.3224875000000003</c:v>
                </c:pt>
                <c:pt idx="8514">
                  <c:v>6.3229449999999998</c:v>
                </c:pt>
                <c:pt idx="8515">
                  <c:v>6.3233168750016002</c:v>
                </c:pt>
                <c:pt idx="8516">
                  <c:v>6.323645</c:v>
                </c:pt>
                <c:pt idx="8517">
                  <c:v>6.3239856250016002</c:v>
                </c:pt>
                <c:pt idx="8518">
                  <c:v>6.3243656250016</c:v>
                </c:pt>
                <c:pt idx="8519">
                  <c:v>6.3247081250015995</c:v>
                </c:pt>
                <c:pt idx="8520">
                  <c:v>6.3250287500000004</c:v>
                </c:pt>
                <c:pt idx="8521">
                  <c:v>6.3253762499999997</c:v>
                </c:pt>
                <c:pt idx="8522">
                  <c:v>6.3250225000000002</c:v>
                </c:pt>
                <c:pt idx="8523">
                  <c:v>6.3245893750016</c:v>
                </c:pt>
                <c:pt idx="8524">
                  <c:v>6.3246162500000001</c:v>
                </c:pt>
                <c:pt idx="8525">
                  <c:v>6.3249481250016002</c:v>
                </c:pt>
                <c:pt idx="8526">
                  <c:v>6.3253124999999999</c:v>
                </c:pt>
                <c:pt idx="8527">
                  <c:v>6.3256562499999998</c:v>
                </c:pt>
                <c:pt idx="8528">
                  <c:v>6.3260537499999998</c:v>
                </c:pt>
                <c:pt idx="8529">
                  <c:v>6.3263868750015995</c:v>
                </c:pt>
                <c:pt idx="8530">
                  <c:v>6.3268056250016</c:v>
                </c:pt>
                <c:pt idx="8531">
                  <c:v>6.3265556250015997</c:v>
                </c:pt>
                <c:pt idx="8532">
                  <c:v>6.3268818750015994</c:v>
                </c:pt>
                <c:pt idx="8533">
                  <c:v>6.3272956250016001</c:v>
                </c:pt>
                <c:pt idx="8534">
                  <c:v>6.3276831250015997</c:v>
                </c:pt>
                <c:pt idx="8535">
                  <c:v>6.3273337500000002</c:v>
                </c:pt>
                <c:pt idx="8536">
                  <c:v>6.3269281250015998</c:v>
                </c:pt>
                <c:pt idx="8537">
                  <c:v>6.3265606250015995</c:v>
                </c:pt>
                <c:pt idx="8538">
                  <c:v>6.32616625</c:v>
                </c:pt>
                <c:pt idx="8539">
                  <c:v>6.32583625</c:v>
                </c:pt>
                <c:pt idx="8540">
                  <c:v>6.3257856250015996</c:v>
                </c:pt>
                <c:pt idx="8541">
                  <c:v>6.3261812500000003</c:v>
                </c:pt>
                <c:pt idx="8542">
                  <c:v>6.3263224999999998</c:v>
                </c:pt>
                <c:pt idx="8543">
                  <c:v>6.3266675000000001</c:v>
                </c:pt>
                <c:pt idx="8544">
                  <c:v>6.3269693750015996</c:v>
                </c:pt>
                <c:pt idx="8545">
                  <c:v>6.3273725000000001</c:v>
                </c:pt>
                <c:pt idx="8546">
                  <c:v>6.3277625000000004</c:v>
                </c:pt>
                <c:pt idx="8547">
                  <c:v>6.3281074999999998</c:v>
                </c:pt>
                <c:pt idx="8548">
                  <c:v>6.3285843750015998</c:v>
                </c:pt>
                <c:pt idx="8549">
                  <c:v>6.3289231250015998</c:v>
                </c:pt>
                <c:pt idx="8550">
                  <c:v>6.3292824999999997</c:v>
                </c:pt>
                <c:pt idx="8551">
                  <c:v>6.3293606250016001</c:v>
                </c:pt>
                <c:pt idx="8552">
                  <c:v>6.3289937500000004</c:v>
                </c:pt>
                <c:pt idx="8553">
                  <c:v>6.3285462499999996</c:v>
                </c:pt>
                <c:pt idx="8554">
                  <c:v>6.3280506250016</c:v>
                </c:pt>
                <c:pt idx="8555">
                  <c:v>6.3276931250016002</c:v>
                </c:pt>
                <c:pt idx="8556">
                  <c:v>6.3280462499999999</c:v>
                </c:pt>
                <c:pt idx="8557">
                  <c:v>6.3284293750015994</c:v>
                </c:pt>
                <c:pt idx="8558">
                  <c:v>6.3287662500000001</c:v>
                </c:pt>
                <c:pt idx="8559">
                  <c:v>6.3291493750015997</c:v>
                </c:pt>
                <c:pt idx="8560">
                  <c:v>6.3294818750015995</c:v>
                </c:pt>
                <c:pt idx="8561">
                  <c:v>6.3298575000000001</c:v>
                </c:pt>
                <c:pt idx="8562">
                  <c:v>6.3302500000000004</c:v>
                </c:pt>
                <c:pt idx="8563">
                  <c:v>6.3305949999999998</c:v>
                </c:pt>
                <c:pt idx="8564">
                  <c:v>6.3309956250015995</c:v>
                </c:pt>
                <c:pt idx="8565">
                  <c:v>6.3313468750016</c:v>
                </c:pt>
                <c:pt idx="8566">
                  <c:v>6.3310593750016002</c:v>
                </c:pt>
                <c:pt idx="8567">
                  <c:v>6.3307237499999998</c:v>
                </c:pt>
                <c:pt idx="8568">
                  <c:v>6.3304012500000004</c:v>
                </c:pt>
                <c:pt idx="8569">
                  <c:v>6.3305631250015999</c:v>
                </c:pt>
                <c:pt idx="8570">
                  <c:v>6.3308443750015995</c:v>
                </c:pt>
                <c:pt idx="8571">
                  <c:v>6.3313137499999996</c:v>
                </c:pt>
                <c:pt idx="8572">
                  <c:v>6.3317350000000001</c:v>
                </c:pt>
                <c:pt idx="8573">
                  <c:v>6.3321006250015994</c:v>
                </c:pt>
                <c:pt idx="8574">
                  <c:v>6.3324224999999998</c:v>
                </c:pt>
                <c:pt idx="8575">
                  <c:v>6.3327062500000002</c:v>
                </c:pt>
                <c:pt idx="8576">
                  <c:v>6.3330531250015998</c:v>
                </c:pt>
                <c:pt idx="8577">
                  <c:v>6.3330868750015998</c:v>
                </c:pt>
                <c:pt idx="8578">
                  <c:v>6.3327549999999997</c:v>
                </c:pt>
                <c:pt idx="8579">
                  <c:v>6.3323762500000003</c:v>
                </c:pt>
                <c:pt idx="8580">
                  <c:v>6.3321899999999998</c:v>
                </c:pt>
                <c:pt idx="8581">
                  <c:v>6.3318081250015998</c:v>
                </c:pt>
                <c:pt idx="8582">
                  <c:v>6.3314362500000003</c:v>
                </c:pt>
                <c:pt idx="8583">
                  <c:v>6.3313268750015999</c:v>
                </c:pt>
                <c:pt idx="8584">
                  <c:v>6.3312274999999998</c:v>
                </c:pt>
                <c:pt idx="8585">
                  <c:v>6.3315906250016001</c:v>
                </c:pt>
                <c:pt idx="8586">
                  <c:v>6.3319312500000002</c:v>
                </c:pt>
                <c:pt idx="8587">
                  <c:v>6.3323343750015999</c:v>
                </c:pt>
                <c:pt idx="8588">
                  <c:v>6.3326849999999997</c:v>
                </c:pt>
                <c:pt idx="8589">
                  <c:v>6.3331312500000001</c:v>
                </c:pt>
                <c:pt idx="8590">
                  <c:v>6.3335612499999998</c:v>
                </c:pt>
                <c:pt idx="8591">
                  <c:v>6.3338893750015997</c:v>
                </c:pt>
                <c:pt idx="8592">
                  <c:v>6.334225</c:v>
                </c:pt>
                <c:pt idx="8593">
                  <c:v>6.3346837499999999</c:v>
                </c:pt>
                <c:pt idx="8594">
                  <c:v>6.335045</c:v>
                </c:pt>
                <c:pt idx="8595">
                  <c:v>6.3347556250016002</c:v>
                </c:pt>
                <c:pt idx="8596">
                  <c:v>6.3351668750016001</c:v>
                </c:pt>
                <c:pt idx="8597">
                  <c:v>6.3355687500000002</c:v>
                </c:pt>
                <c:pt idx="8598">
                  <c:v>6.3358956250015996</c:v>
                </c:pt>
                <c:pt idx="8599">
                  <c:v>6.3362350000000003</c:v>
                </c:pt>
                <c:pt idx="8600">
                  <c:v>6.3366118750015996</c:v>
                </c:pt>
                <c:pt idx="8601">
                  <c:v>6.3369437499999997</c:v>
                </c:pt>
                <c:pt idx="8602">
                  <c:v>6.3373681250015999</c:v>
                </c:pt>
                <c:pt idx="8603">
                  <c:v>6.3378318750015996</c:v>
                </c:pt>
                <c:pt idx="8604">
                  <c:v>6.3382356250015999</c:v>
                </c:pt>
                <c:pt idx="8605">
                  <c:v>6.3380656250016001</c:v>
                </c:pt>
                <c:pt idx="8606">
                  <c:v>6.3377168750015995</c:v>
                </c:pt>
                <c:pt idx="8607">
                  <c:v>6.3373368750015997</c:v>
                </c:pt>
                <c:pt idx="8608">
                  <c:v>6.3369387499999998</c:v>
                </c:pt>
                <c:pt idx="8609">
                  <c:v>6.33709875</c:v>
                </c:pt>
                <c:pt idx="8610">
                  <c:v>6.3369949999999999</c:v>
                </c:pt>
                <c:pt idx="8611">
                  <c:v>6.3367568750015995</c:v>
                </c:pt>
                <c:pt idx="8612">
                  <c:v>6.3363556250016</c:v>
                </c:pt>
                <c:pt idx="8613">
                  <c:v>6.3364793750016002</c:v>
                </c:pt>
                <c:pt idx="8614">
                  <c:v>6.3368556250015997</c:v>
                </c:pt>
                <c:pt idx="8615">
                  <c:v>6.3372537500000004</c:v>
                </c:pt>
                <c:pt idx="8616">
                  <c:v>6.3375781250015999</c:v>
                </c:pt>
                <c:pt idx="8617">
                  <c:v>6.3379237499999999</c:v>
                </c:pt>
                <c:pt idx="8618">
                  <c:v>6.3383687499999999</c:v>
                </c:pt>
                <c:pt idx="8619">
                  <c:v>6.3387012499999997</c:v>
                </c:pt>
                <c:pt idx="8620">
                  <c:v>6.3390531250016</c:v>
                </c:pt>
                <c:pt idx="8621">
                  <c:v>6.3394387500000002</c:v>
                </c:pt>
                <c:pt idx="8622">
                  <c:v>6.3398568750016002</c:v>
                </c:pt>
                <c:pt idx="8623">
                  <c:v>6.3397525000000003</c:v>
                </c:pt>
                <c:pt idx="8624">
                  <c:v>6.3398787499999996</c:v>
                </c:pt>
                <c:pt idx="8625">
                  <c:v>6.3399650000000003</c:v>
                </c:pt>
                <c:pt idx="8626">
                  <c:v>6.3403812500000001</c:v>
                </c:pt>
                <c:pt idx="8627">
                  <c:v>6.3408156250015999</c:v>
                </c:pt>
                <c:pt idx="8628">
                  <c:v>6.3405137500000004</c:v>
                </c:pt>
                <c:pt idx="8629">
                  <c:v>6.3406700000000003</c:v>
                </c:pt>
                <c:pt idx="8630">
                  <c:v>6.3410593750016</c:v>
                </c:pt>
                <c:pt idx="8631">
                  <c:v>6.3413956250016001</c:v>
                </c:pt>
                <c:pt idx="8632">
                  <c:v>6.3417349999999999</c:v>
                </c:pt>
                <c:pt idx="8633">
                  <c:v>6.3420556250016</c:v>
                </c:pt>
                <c:pt idx="8634">
                  <c:v>6.3422331250015995</c:v>
                </c:pt>
                <c:pt idx="8635">
                  <c:v>6.3418737500000004</c:v>
                </c:pt>
                <c:pt idx="8636">
                  <c:v>6.3417906250015994</c:v>
                </c:pt>
                <c:pt idx="8637">
                  <c:v>6.3420568750015995</c:v>
                </c:pt>
                <c:pt idx="8638">
                  <c:v>6.3423868750015995</c:v>
                </c:pt>
                <c:pt idx="8639">
                  <c:v>6.3427325000000003</c:v>
                </c:pt>
                <c:pt idx="8640">
                  <c:v>6.3431274999999996</c:v>
                </c:pt>
                <c:pt idx="8641">
                  <c:v>6.3431150000000001</c:v>
                </c:pt>
                <c:pt idx="8642">
                  <c:v>6.3434143750015997</c:v>
                </c:pt>
                <c:pt idx="8643">
                  <c:v>6.3435937500000001</c:v>
                </c:pt>
                <c:pt idx="8644">
                  <c:v>6.3440843750016001</c:v>
                </c:pt>
                <c:pt idx="8645">
                  <c:v>6.3444356250015996</c:v>
                </c:pt>
                <c:pt idx="8646">
                  <c:v>6.3447674999999997</c:v>
                </c:pt>
                <c:pt idx="8647">
                  <c:v>6.3451962499999999</c:v>
                </c:pt>
                <c:pt idx="8648">
                  <c:v>6.3455168750016</c:v>
                </c:pt>
                <c:pt idx="8649">
                  <c:v>6.3459081250015998</c:v>
                </c:pt>
                <c:pt idx="8650">
                  <c:v>6.3462937500000001</c:v>
                </c:pt>
                <c:pt idx="8651">
                  <c:v>6.3466162500000003</c:v>
                </c:pt>
                <c:pt idx="8652">
                  <c:v>6.3468499999999999</c:v>
                </c:pt>
                <c:pt idx="8653">
                  <c:v>6.3469800000000003</c:v>
                </c:pt>
                <c:pt idx="8654">
                  <c:v>6.3473937500000002</c:v>
                </c:pt>
                <c:pt idx="8655">
                  <c:v>6.3475400000000004</c:v>
                </c:pt>
                <c:pt idx="8656">
                  <c:v>6.3479318750016001</c:v>
                </c:pt>
                <c:pt idx="8657">
                  <c:v>6.3482881250015994</c:v>
                </c:pt>
                <c:pt idx="8658">
                  <c:v>6.3479343750016</c:v>
                </c:pt>
                <c:pt idx="8659">
                  <c:v>6.3478137500000003</c:v>
                </c:pt>
                <c:pt idx="8660">
                  <c:v>6.3478093750015994</c:v>
                </c:pt>
                <c:pt idx="8661">
                  <c:v>6.3474993750015996</c:v>
                </c:pt>
                <c:pt idx="8662">
                  <c:v>6.3471662499999999</c:v>
                </c:pt>
                <c:pt idx="8663">
                  <c:v>6.3475074999999999</c:v>
                </c:pt>
                <c:pt idx="8664">
                  <c:v>6.3474143750016001</c:v>
                </c:pt>
                <c:pt idx="8665">
                  <c:v>6.3477393750015993</c:v>
                </c:pt>
                <c:pt idx="8666">
                  <c:v>6.3480781250015994</c:v>
                </c:pt>
                <c:pt idx="8667">
                  <c:v>6.3484012500000002</c:v>
                </c:pt>
                <c:pt idx="8668">
                  <c:v>6.3488012500000002</c:v>
                </c:pt>
                <c:pt idx="8669">
                  <c:v>6.3492862499999996</c:v>
                </c:pt>
                <c:pt idx="8670">
                  <c:v>6.3496125000000001</c:v>
                </c:pt>
                <c:pt idx="8671">
                  <c:v>6.3497637500000002</c:v>
                </c:pt>
                <c:pt idx="8672">
                  <c:v>6.3501025000000002</c:v>
                </c:pt>
                <c:pt idx="8673">
                  <c:v>6.3501168750015999</c:v>
                </c:pt>
                <c:pt idx="8674">
                  <c:v>6.3497218750015998</c:v>
                </c:pt>
                <c:pt idx="8675">
                  <c:v>6.3498843750015999</c:v>
                </c:pt>
                <c:pt idx="8676">
                  <c:v>6.3494087500000003</c:v>
                </c:pt>
                <c:pt idx="8677">
                  <c:v>6.3490543750016002</c:v>
                </c:pt>
                <c:pt idx="8678">
                  <c:v>6.3489699999999996</c:v>
                </c:pt>
                <c:pt idx="8679">
                  <c:v>6.3492506250015994</c:v>
                </c:pt>
                <c:pt idx="8680">
                  <c:v>6.3488093750015997</c:v>
                </c:pt>
                <c:pt idx="8681">
                  <c:v>6.3484243750016001</c:v>
                </c:pt>
                <c:pt idx="8682">
                  <c:v>6.3479862499999999</c:v>
                </c:pt>
                <c:pt idx="8683">
                  <c:v>6.3476593750015997</c:v>
                </c:pt>
                <c:pt idx="8684">
                  <c:v>6.3478118750016002</c:v>
                </c:pt>
                <c:pt idx="8685">
                  <c:v>6.3481587499999996</c:v>
                </c:pt>
                <c:pt idx="8686">
                  <c:v>6.34850125</c:v>
                </c:pt>
                <c:pt idx="8687">
                  <c:v>6.3489081250016</c:v>
                </c:pt>
                <c:pt idx="8688">
                  <c:v>6.3493137500000003</c:v>
                </c:pt>
                <c:pt idx="8689">
                  <c:v>6.3496800000000002</c:v>
                </c:pt>
                <c:pt idx="8690">
                  <c:v>6.3497112500000004</c:v>
                </c:pt>
                <c:pt idx="8691">
                  <c:v>6.3500550000000002</c:v>
                </c:pt>
                <c:pt idx="8692">
                  <c:v>6.3504106250015999</c:v>
                </c:pt>
                <c:pt idx="8693">
                  <c:v>6.3507693750016001</c:v>
                </c:pt>
                <c:pt idx="8694">
                  <c:v>6.3510949999999999</c:v>
                </c:pt>
                <c:pt idx="8695">
                  <c:v>6.3514868750015996</c:v>
                </c:pt>
                <c:pt idx="8696">
                  <c:v>6.3518762500000001</c:v>
                </c:pt>
                <c:pt idx="8697">
                  <c:v>6.3522606250016</c:v>
                </c:pt>
                <c:pt idx="8698">
                  <c:v>6.3526493750016</c:v>
                </c:pt>
                <c:pt idx="8699">
                  <c:v>6.3528893750015998</c:v>
                </c:pt>
                <c:pt idx="8700">
                  <c:v>6.3527612500000004</c:v>
                </c:pt>
                <c:pt idx="8701">
                  <c:v>6.3524381250015995</c:v>
                </c:pt>
                <c:pt idx="8702">
                  <c:v>6.3520968750015996</c:v>
                </c:pt>
                <c:pt idx="8703">
                  <c:v>6.3517043750015993</c:v>
                </c:pt>
                <c:pt idx="8704">
                  <c:v>6.3513774999999999</c:v>
                </c:pt>
                <c:pt idx="8705">
                  <c:v>6.3510056250015996</c:v>
                </c:pt>
                <c:pt idx="8706">
                  <c:v>6.3512318750015995</c:v>
                </c:pt>
                <c:pt idx="8707">
                  <c:v>6.3515862500000004</c:v>
                </c:pt>
                <c:pt idx="8708">
                  <c:v>6.3520156250015996</c:v>
                </c:pt>
                <c:pt idx="8709">
                  <c:v>6.3523437500000002</c:v>
                </c:pt>
                <c:pt idx="8710">
                  <c:v>6.3526962500000002</c:v>
                </c:pt>
                <c:pt idx="8711">
                  <c:v>6.3530562499999998</c:v>
                </c:pt>
                <c:pt idx="8712">
                  <c:v>6.3530256250015995</c:v>
                </c:pt>
                <c:pt idx="8713">
                  <c:v>6.3534143750015994</c:v>
                </c:pt>
                <c:pt idx="8714">
                  <c:v>6.3537937500000004</c:v>
                </c:pt>
                <c:pt idx="8715">
                  <c:v>6.3541175000000001</c:v>
                </c:pt>
                <c:pt idx="8716">
                  <c:v>6.3545387499999997</c:v>
                </c:pt>
                <c:pt idx="8717">
                  <c:v>6.3541556250015994</c:v>
                </c:pt>
                <c:pt idx="8718">
                  <c:v>6.3537274999999998</c:v>
                </c:pt>
                <c:pt idx="8719">
                  <c:v>6.3533724999999999</c:v>
                </c:pt>
                <c:pt idx="8720">
                  <c:v>6.3533643750015996</c:v>
                </c:pt>
                <c:pt idx="8721">
                  <c:v>6.3537768750015999</c:v>
                </c:pt>
                <c:pt idx="8722">
                  <c:v>6.3541100000000004</c:v>
                </c:pt>
                <c:pt idx="8723">
                  <c:v>6.3545412499999996</c:v>
                </c:pt>
                <c:pt idx="8724">
                  <c:v>6.3549637499999996</c:v>
                </c:pt>
                <c:pt idx="8725">
                  <c:v>6.355315</c:v>
                </c:pt>
                <c:pt idx="8726">
                  <c:v>6.3556774999999996</c:v>
                </c:pt>
                <c:pt idx="8727">
                  <c:v>6.3560506250015996</c:v>
                </c:pt>
                <c:pt idx="8728">
                  <c:v>6.3564231250015997</c:v>
                </c:pt>
                <c:pt idx="8729">
                  <c:v>6.3567443750015995</c:v>
                </c:pt>
                <c:pt idx="8730">
                  <c:v>6.3571218750015994</c:v>
                </c:pt>
                <c:pt idx="8731">
                  <c:v>6.3570650000000004</c:v>
                </c:pt>
                <c:pt idx="8732">
                  <c:v>6.3567356250015994</c:v>
                </c:pt>
                <c:pt idx="8733">
                  <c:v>6.3562631250015995</c:v>
                </c:pt>
                <c:pt idx="8734">
                  <c:v>6.3559012499999996</c:v>
                </c:pt>
                <c:pt idx="8735">
                  <c:v>6.3554893750015999</c:v>
                </c:pt>
                <c:pt idx="8736">
                  <c:v>6.35511625</c:v>
                </c:pt>
                <c:pt idx="8737">
                  <c:v>6.3547493750015995</c:v>
                </c:pt>
                <c:pt idx="8738">
                  <c:v>6.3551343750016001</c:v>
                </c:pt>
                <c:pt idx="8739">
                  <c:v>6.3555243750015995</c:v>
                </c:pt>
                <c:pt idx="8740">
                  <c:v>6.3558643750016</c:v>
                </c:pt>
                <c:pt idx="8741">
                  <c:v>6.3560675</c:v>
                </c:pt>
                <c:pt idx="8742">
                  <c:v>6.3561843750015994</c:v>
                </c:pt>
                <c:pt idx="8743">
                  <c:v>6.3565687500000001</c:v>
                </c:pt>
                <c:pt idx="8744">
                  <c:v>6.3569656250015996</c:v>
                </c:pt>
                <c:pt idx="8745">
                  <c:v>6.3573068750015995</c:v>
                </c:pt>
                <c:pt idx="8746">
                  <c:v>6.3577349999999999</c:v>
                </c:pt>
                <c:pt idx="8747">
                  <c:v>6.3581806250015998</c:v>
                </c:pt>
                <c:pt idx="8748">
                  <c:v>6.3585462499999998</c:v>
                </c:pt>
                <c:pt idx="8749">
                  <c:v>6.3589756250015999</c:v>
                </c:pt>
                <c:pt idx="8750">
                  <c:v>6.3594718750016002</c:v>
                </c:pt>
                <c:pt idx="8751">
                  <c:v>6.3598118750015997</c:v>
                </c:pt>
                <c:pt idx="8752">
                  <c:v>6.3601799999999997</c:v>
                </c:pt>
                <c:pt idx="8753">
                  <c:v>6.3597881250016002</c:v>
                </c:pt>
                <c:pt idx="8754">
                  <c:v>6.3593887499999999</c:v>
                </c:pt>
                <c:pt idx="8755">
                  <c:v>6.3590668750015995</c:v>
                </c:pt>
                <c:pt idx="8756">
                  <c:v>6.3587356250016001</c:v>
                </c:pt>
                <c:pt idx="8757">
                  <c:v>6.3583987500000001</c:v>
                </c:pt>
                <c:pt idx="8758">
                  <c:v>6.3580293750015997</c:v>
                </c:pt>
                <c:pt idx="8759">
                  <c:v>6.3576525000000004</c:v>
                </c:pt>
                <c:pt idx="8760">
                  <c:v>6.3573043750015996</c:v>
                </c:pt>
                <c:pt idx="8761">
                  <c:v>6.3573943750015998</c:v>
                </c:pt>
                <c:pt idx="8762">
                  <c:v>6.3577331250015998</c:v>
                </c:pt>
                <c:pt idx="8763">
                  <c:v>6.3582025</c:v>
                </c:pt>
                <c:pt idx="8764">
                  <c:v>6.3585700000000003</c:v>
                </c:pt>
                <c:pt idx="8765">
                  <c:v>6.3589443750015997</c:v>
                </c:pt>
                <c:pt idx="8766">
                  <c:v>6.3592956250016002</c:v>
                </c:pt>
                <c:pt idx="8767">
                  <c:v>6.3596518750015996</c:v>
                </c:pt>
                <c:pt idx="8768">
                  <c:v>6.3596225000000004</c:v>
                </c:pt>
                <c:pt idx="8769">
                  <c:v>6.3592218750015999</c:v>
                </c:pt>
                <c:pt idx="8770">
                  <c:v>6.3595874999999999</c:v>
                </c:pt>
                <c:pt idx="8771">
                  <c:v>6.3600468750015997</c:v>
                </c:pt>
                <c:pt idx="8772">
                  <c:v>6.3604693750015997</c:v>
                </c:pt>
                <c:pt idx="8773">
                  <c:v>6.3608275000000001</c:v>
                </c:pt>
                <c:pt idx="8774">
                  <c:v>6.3611543750015995</c:v>
                </c:pt>
                <c:pt idx="8775">
                  <c:v>6.3615075000000001</c:v>
                </c:pt>
                <c:pt idx="8776">
                  <c:v>6.3619168750016</c:v>
                </c:pt>
                <c:pt idx="8777">
                  <c:v>6.3623468750015997</c:v>
                </c:pt>
                <c:pt idx="8778">
                  <c:v>6.36269375</c:v>
                </c:pt>
                <c:pt idx="8779">
                  <c:v>6.3625212500000004</c:v>
                </c:pt>
                <c:pt idx="8780">
                  <c:v>6.3628606250016002</c:v>
                </c:pt>
                <c:pt idx="8781">
                  <c:v>6.3626662500000002</c:v>
                </c:pt>
                <c:pt idx="8782">
                  <c:v>6.3630006250015994</c:v>
                </c:pt>
                <c:pt idx="8783">
                  <c:v>6.3626287499999998</c:v>
                </c:pt>
                <c:pt idx="8784">
                  <c:v>6.3621906250015998</c:v>
                </c:pt>
                <c:pt idx="8785">
                  <c:v>6.3618612499999996</c:v>
                </c:pt>
                <c:pt idx="8786">
                  <c:v>6.3620937499999997</c:v>
                </c:pt>
                <c:pt idx="8787">
                  <c:v>6.3624499999999999</c:v>
                </c:pt>
                <c:pt idx="8788">
                  <c:v>6.3627856250015995</c:v>
                </c:pt>
                <c:pt idx="8789">
                  <c:v>6.36316375</c:v>
                </c:pt>
                <c:pt idx="8790">
                  <c:v>6.3635312500000003</c:v>
                </c:pt>
                <c:pt idx="8791">
                  <c:v>6.3639881250016002</c:v>
                </c:pt>
                <c:pt idx="8792">
                  <c:v>6.3643256250015998</c:v>
                </c:pt>
                <c:pt idx="8793">
                  <c:v>6.3643062500000003</c:v>
                </c:pt>
                <c:pt idx="8794">
                  <c:v>6.3647306250015996</c:v>
                </c:pt>
                <c:pt idx="8795">
                  <c:v>6.3651625000000003</c:v>
                </c:pt>
                <c:pt idx="8796">
                  <c:v>6.3655131250016002</c:v>
                </c:pt>
                <c:pt idx="8797">
                  <c:v>6.3657606250015997</c:v>
                </c:pt>
                <c:pt idx="8798">
                  <c:v>6.3661706250016001</c:v>
                </c:pt>
                <c:pt idx="8799">
                  <c:v>6.3666031250015998</c:v>
                </c:pt>
                <c:pt idx="8800">
                  <c:v>6.3669275000000001</c:v>
                </c:pt>
                <c:pt idx="8801">
                  <c:v>6.3668587499999996</c:v>
                </c:pt>
                <c:pt idx="8802">
                  <c:v>6.3665349999999998</c:v>
                </c:pt>
                <c:pt idx="8803">
                  <c:v>6.3661531250015999</c:v>
                </c:pt>
                <c:pt idx="8804">
                  <c:v>6.3657543750015995</c:v>
                </c:pt>
                <c:pt idx="8805">
                  <c:v>6.3652518750015998</c:v>
                </c:pt>
                <c:pt idx="8806">
                  <c:v>6.3647881250016001</c:v>
                </c:pt>
                <c:pt idx="8807">
                  <c:v>6.3642525000000001</c:v>
                </c:pt>
                <c:pt idx="8808">
                  <c:v>6.3636906250015999</c:v>
                </c:pt>
                <c:pt idx="8809">
                  <c:v>6.3632531250015996</c:v>
                </c:pt>
                <c:pt idx="8810">
                  <c:v>6.3628024999999999</c:v>
                </c:pt>
                <c:pt idx="8811">
                  <c:v>6.3631281250015999</c:v>
                </c:pt>
                <c:pt idx="8812">
                  <c:v>6.3635262499999996</c:v>
                </c:pt>
                <c:pt idx="8813">
                  <c:v>6.3639337500000002</c:v>
                </c:pt>
                <c:pt idx="8814">
                  <c:v>6.3643706250015999</c:v>
                </c:pt>
                <c:pt idx="8815">
                  <c:v>6.36489875</c:v>
                </c:pt>
                <c:pt idx="8816">
                  <c:v>6.3653506250016001</c:v>
                </c:pt>
                <c:pt idx="8817">
                  <c:v>6.3657899999999996</c:v>
                </c:pt>
                <c:pt idx="8818">
                  <c:v>6.3661624999999997</c:v>
                </c:pt>
                <c:pt idx="8819">
                  <c:v>6.3665799999999999</c:v>
                </c:pt>
                <c:pt idx="8820">
                  <c:v>6.3670487500000004</c:v>
                </c:pt>
                <c:pt idx="8821">
                  <c:v>6.3674018750016002</c:v>
                </c:pt>
                <c:pt idx="8822">
                  <c:v>6.3677799999999998</c:v>
                </c:pt>
                <c:pt idx="8823">
                  <c:v>6.3680781250015999</c:v>
                </c:pt>
                <c:pt idx="8824">
                  <c:v>6.36836</c:v>
                </c:pt>
                <c:pt idx="8825">
                  <c:v>6.3680081250015999</c:v>
                </c:pt>
                <c:pt idx="8826">
                  <c:v>6.3676318750015994</c:v>
                </c:pt>
                <c:pt idx="8827">
                  <c:v>6.3671350000000002</c:v>
                </c:pt>
                <c:pt idx="8828">
                  <c:v>6.3667924999999999</c:v>
                </c:pt>
                <c:pt idx="8829">
                  <c:v>6.3671887500000004</c:v>
                </c:pt>
                <c:pt idx="8830">
                  <c:v>6.3676262499999998</c:v>
                </c:pt>
                <c:pt idx="8831">
                  <c:v>6.3679606250015999</c:v>
                </c:pt>
                <c:pt idx="8832">
                  <c:v>6.3683181250015997</c:v>
                </c:pt>
                <c:pt idx="8833">
                  <c:v>6.36865375</c:v>
                </c:pt>
                <c:pt idx="8834">
                  <c:v>6.3690143750015995</c:v>
                </c:pt>
                <c:pt idx="8835">
                  <c:v>6.3687199999999997</c:v>
                </c:pt>
                <c:pt idx="8836">
                  <c:v>6.3685856250016002</c:v>
                </c:pt>
                <c:pt idx="8837">
                  <c:v>6.3687612500000004</c:v>
                </c:pt>
                <c:pt idx="8838">
                  <c:v>6.3684718750015996</c:v>
                </c:pt>
                <c:pt idx="8839">
                  <c:v>6.3681231250015999</c:v>
                </c:pt>
                <c:pt idx="8840">
                  <c:v>6.3676149999999998</c:v>
                </c:pt>
                <c:pt idx="8841">
                  <c:v>6.3672475000000004</c:v>
                </c:pt>
                <c:pt idx="8842">
                  <c:v>6.36764375</c:v>
                </c:pt>
                <c:pt idx="8843">
                  <c:v>6.3680431250015994</c:v>
                </c:pt>
                <c:pt idx="8844">
                  <c:v>6.3684087500000004</c:v>
                </c:pt>
                <c:pt idx="8845">
                  <c:v>6.3687575000000001</c:v>
                </c:pt>
                <c:pt idx="8846">
                  <c:v>6.3691018750015997</c:v>
                </c:pt>
                <c:pt idx="8847">
                  <c:v>6.3694437500000003</c:v>
                </c:pt>
                <c:pt idx="8848">
                  <c:v>6.3698587499999997</c:v>
                </c:pt>
                <c:pt idx="8849">
                  <c:v>6.3702287499999999</c:v>
                </c:pt>
                <c:pt idx="8850">
                  <c:v>6.3705493750016</c:v>
                </c:pt>
                <c:pt idx="8851">
                  <c:v>6.3709993750015999</c:v>
                </c:pt>
                <c:pt idx="8852">
                  <c:v>6.3713274999999996</c:v>
                </c:pt>
                <c:pt idx="8853">
                  <c:v>6.3712062500000002</c:v>
                </c:pt>
                <c:pt idx="8854">
                  <c:v>6.3716006250015997</c:v>
                </c:pt>
                <c:pt idx="8855">
                  <c:v>6.3712749999999998</c:v>
                </c:pt>
                <c:pt idx="8856">
                  <c:v>6.3709524999999996</c:v>
                </c:pt>
                <c:pt idx="8857">
                  <c:v>6.3705843750015996</c:v>
                </c:pt>
                <c:pt idx="8858">
                  <c:v>6.3702587499999996</c:v>
                </c:pt>
                <c:pt idx="8859">
                  <c:v>6.3701400000000001</c:v>
                </c:pt>
                <c:pt idx="8860">
                  <c:v>6.3697462500000004</c:v>
                </c:pt>
                <c:pt idx="8861">
                  <c:v>6.3694249999999997</c:v>
                </c:pt>
                <c:pt idx="8862">
                  <c:v>6.3689981250015997</c:v>
                </c:pt>
                <c:pt idx="8863">
                  <c:v>6.3689974999999999</c:v>
                </c:pt>
                <c:pt idx="8864">
                  <c:v>6.3694181250015998</c:v>
                </c:pt>
                <c:pt idx="8865">
                  <c:v>6.3698418750016002</c:v>
                </c:pt>
                <c:pt idx="8866">
                  <c:v>6.3703162500000001</c:v>
                </c:pt>
                <c:pt idx="8867">
                  <c:v>6.3706987499999999</c:v>
                </c:pt>
                <c:pt idx="8868">
                  <c:v>6.3711112500000002</c:v>
                </c:pt>
                <c:pt idx="8869">
                  <c:v>6.3715043750015994</c:v>
                </c:pt>
                <c:pt idx="8870">
                  <c:v>6.3719681250016</c:v>
                </c:pt>
                <c:pt idx="8871">
                  <c:v>6.3720425000000001</c:v>
                </c:pt>
                <c:pt idx="8872">
                  <c:v>6.3723812500000001</c:v>
                </c:pt>
                <c:pt idx="8873">
                  <c:v>6.3721206250015996</c:v>
                </c:pt>
                <c:pt idx="8874">
                  <c:v>6.37165625</c:v>
                </c:pt>
                <c:pt idx="8875">
                  <c:v>6.3719650000000003</c:v>
                </c:pt>
                <c:pt idx="8876">
                  <c:v>6.3723974999999999</c:v>
                </c:pt>
                <c:pt idx="8877">
                  <c:v>6.3727193750015996</c:v>
                </c:pt>
                <c:pt idx="8878">
                  <c:v>6.3730650000000004</c:v>
                </c:pt>
                <c:pt idx="8879">
                  <c:v>6.3734781250015997</c:v>
                </c:pt>
                <c:pt idx="8880">
                  <c:v>6.3738687499999997</c:v>
                </c:pt>
                <c:pt idx="8881">
                  <c:v>6.3742581250015995</c:v>
                </c:pt>
                <c:pt idx="8882">
                  <c:v>6.3744775000000002</c:v>
                </c:pt>
                <c:pt idx="8883">
                  <c:v>6.3743368750015996</c:v>
                </c:pt>
                <c:pt idx="8884">
                  <c:v>6.3741899999999996</c:v>
                </c:pt>
                <c:pt idx="8885">
                  <c:v>6.3745775</c:v>
                </c:pt>
                <c:pt idx="8886">
                  <c:v>6.3750031250015997</c:v>
                </c:pt>
                <c:pt idx="8887">
                  <c:v>6.3747437500000004</c:v>
                </c:pt>
                <c:pt idx="8888">
                  <c:v>6.3744149999999999</c:v>
                </c:pt>
                <c:pt idx="8889">
                  <c:v>6.3744874999999999</c:v>
                </c:pt>
                <c:pt idx="8890">
                  <c:v>6.37484625</c:v>
                </c:pt>
                <c:pt idx="8891">
                  <c:v>6.3751875</c:v>
                </c:pt>
                <c:pt idx="8892">
                  <c:v>6.3755481250015995</c:v>
                </c:pt>
                <c:pt idx="8893">
                  <c:v>6.3759199999999998</c:v>
                </c:pt>
                <c:pt idx="8894">
                  <c:v>6.3762175000000001</c:v>
                </c:pt>
                <c:pt idx="8895">
                  <c:v>6.3760656250015995</c:v>
                </c:pt>
                <c:pt idx="8896">
                  <c:v>6.3762537500000001</c:v>
                </c:pt>
                <c:pt idx="8897">
                  <c:v>6.3759768750015997</c:v>
                </c:pt>
                <c:pt idx="8898">
                  <c:v>6.3756193750015999</c:v>
                </c:pt>
                <c:pt idx="8899">
                  <c:v>6.3752456250015994</c:v>
                </c:pt>
                <c:pt idx="8900">
                  <c:v>6.3748581250015999</c:v>
                </c:pt>
                <c:pt idx="8901">
                  <c:v>6.3745000000000003</c:v>
                </c:pt>
                <c:pt idx="8902">
                  <c:v>6.3741087500000004</c:v>
                </c:pt>
                <c:pt idx="8903">
                  <c:v>6.37362875</c:v>
                </c:pt>
                <c:pt idx="8904">
                  <c:v>6.3732100000000003</c:v>
                </c:pt>
                <c:pt idx="8905">
                  <c:v>6.3733656250015995</c:v>
                </c:pt>
                <c:pt idx="8906">
                  <c:v>6.3736881250015998</c:v>
                </c:pt>
                <c:pt idx="8907">
                  <c:v>6.3740587499999997</c:v>
                </c:pt>
                <c:pt idx="8908">
                  <c:v>6.3741937499999999</c:v>
                </c:pt>
                <c:pt idx="8909">
                  <c:v>6.3741993750015995</c:v>
                </c:pt>
                <c:pt idx="8910">
                  <c:v>6.3739631250016</c:v>
                </c:pt>
                <c:pt idx="8911">
                  <c:v>6.3743024999999998</c:v>
                </c:pt>
                <c:pt idx="8912">
                  <c:v>6.3746331250015995</c:v>
                </c:pt>
                <c:pt idx="8913">
                  <c:v>6.3748331250015999</c:v>
                </c:pt>
                <c:pt idx="8914">
                  <c:v>6.3752899999999997</c:v>
                </c:pt>
                <c:pt idx="8915">
                  <c:v>6.3756937499999999</c:v>
                </c:pt>
                <c:pt idx="8916">
                  <c:v>6.3761168750015997</c:v>
                </c:pt>
                <c:pt idx="8917">
                  <c:v>6.3764568750016002</c:v>
                </c:pt>
                <c:pt idx="8918">
                  <c:v>6.3767087499999997</c:v>
                </c:pt>
                <c:pt idx="8919">
                  <c:v>6.3770575000000003</c:v>
                </c:pt>
                <c:pt idx="8920">
                  <c:v>6.3774156250015999</c:v>
                </c:pt>
                <c:pt idx="8921">
                  <c:v>6.3777481250015997</c:v>
                </c:pt>
                <c:pt idx="8922">
                  <c:v>6.3773825000000004</c:v>
                </c:pt>
                <c:pt idx="8923">
                  <c:v>6.3770343750015996</c:v>
                </c:pt>
                <c:pt idx="8924">
                  <c:v>6.3766006250015996</c:v>
                </c:pt>
                <c:pt idx="8925">
                  <c:v>6.3762112499999999</c:v>
                </c:pt>
                <c:pt idx="8926">
                  <c:v>6.3766068750015998</c:v>
                </c:pt>
                <c:pt idx="8927">
                  <c:v>6.3769574999999996</c:v>
                </c:pt>
                <c:pt idx="8928">
                  <c:v>6.3772925000000003</c:v>
                </c:pt>
                <c:pt idx="8929">
                  <c:v>6.3772437499999999</c:v>
                </c:pt>
                <c:pt idx="8930">
                  <c:v>6.3776331250015996</c:v>
                </c:pt>
                <c:pt idx="8931">
                  <c:v>6.3778062499999999</c:v>
                </c:pt>
                <c:pt idx="8932">
                  <c:v>6.3782081250016001</c:v>
                </c:pt>
                <c:pt idx="8933">
                  <c:v>6.3781112499999999</c:v>
                </c:pt>
                <c:pt idx="8934">
                  <c:v>6.3777787500000001</c:v>
                </c:pt>
                <c:pt idx="8935">
                  <c:v>6.37812</c:v>
                </c:pt>
                <c:pt idx="8936">
                  <c:v>6.3784462499999997</c:v>
                </c:pt>
                <c:pt idx="8937">
                  <c:v>6.37883625</c:v>
                </c:pt>
                <c:pt idx="8938">
                  <c:v>6.3791799999999999</c:v>
                </c:pt>
                <c:pt idx="8939">
                  <c:v>6.3796031250015997</c:v>
                </c:pt>
                <c:pt idx="8940">
                  <c:v>6.3799875000000004</c:v>
                </c:pt>
                <c:pt idx="8941">
                  <c:v>6.3804224999999999</c:v>
                </c:pt>
                <c:pt idx="8942">
                  <c:v>6.3808037500000001</c:v>
                </c:pt>
                <c:pt idx="8943">
                  <c:v>6.3812424999999999</c:v>
                </c:pt>
                <c:pt idx="8944">
                  <c:v>6.3815650000000002</c:v>
                </c:pt>
                <c:pt idx="8945">
                  <c:v>6.3819381250016001</c:v>
                </c:pt>
                <c:pt idx="8946">
                  <c:v>6.3823425</c:v>
                </c:pt>
                <c:pt idx="8947">
                  <c:v>6.3827456250015997</c:v>
                </c:pt>
                <c:pt idx="8948">
                  <c:v>6.3831318750015997</c:v>
                </c:pt>
                <c:pt idx="8949">
                  <c:v>6.3834524999999998</c:v>
                </c:pt>
                <c:pt idx="8950">
                  <c:v>6.3838293750016</c:v>
                </c:pt>
                <c:pt idx="8951">
                  <c:v>6.38343375</c:v>
                </c:pt>
                <c:pt idx="8952">
                  <c:v>6.3828668750016</c:v>
                </c:pt>
                <c:pt idx="8953">
                  <c:v>6.3822225000000001</c:v>
                </c:pt>
                <c:pt idx="8954">
                  <c:v>6.3818137500000001</c:v>
                </c:pt>
                <c:pt idx="8955">
                  <c:v>6.3814725000000001</c:v>
                </c:pt>
                <c:pt idx="8956">
                  <c:v>6.3809693750015999</c:v>
                </c:pt>
                <c:pt idx="8957">
                  <c:v>6.3805787499999997</c:v>
                </c:pt>
                <c:pt idx="8958">
                  <c:v>6.3804762500000001</c:v>
                </c:pt>
                <c:pt idx="8959">
                  <c:v>6.3801081250016001</c:v>
                </c:pt>
                <c:pt idx="8960">
                  <c:v>6.3796493750016001</c:v>
                </c:pt>
                <c:pt idx="8961">
                  <c:v>6.3793081250016002</c:v>
                </c:pt>
                <c:pt idx="8962">
                  <c:v>6.3792262500000003</c:v>
                </c:pt>
                <c:pt idx="8963">
                  <c:v>6.3796462500000004</c:v>
                </c:pt>
                <c:pt idx="8964">
                  <c:v>6.3800306250015995</c:v>
                </c:pt>
                <c:pt idx="8965">
                  <c:v>6.3803675000000002</c:v>
                </c:pt>
                <c:pt idx="8966">
                  <c:v>6.3807412499999998</c:v>
                </c:pt>
                <c:pt idx="8967">
                  <c:v>6.3811087500000001</c:v>
                </c:pt>
                <c:pt idx="8968">
                  <c:v>6.3814581250015996</c:v>
                </c:pt>
                <c:pt idx="8969">
                  <c:v>6.3817925000000004</c:v>
                </c:pt>
                <c:pt idx="8970">
                  <c:v>6.3814650000000004</c:v>
                </c:pt>
                <c:pt idx="8971">
                  <c:v>6.3811425000000002</c:v>
                </c:pt>
                <c:pt idx="8972">
                  <c:v>6.3807493750016002</c:v>
                </c:pt>
                <c:pt idx="8973">
                  <c:v>6.3803562500000002</c:v>
                </c:pt>
                <c:pt idx="8974">
                  <c:v>6.3801787499999998</c:v>
                </c:pt>
                <c:pt idx="8975">
                  <c:v>6.3805037499999999</c:v>
                </c:pt>
                <c:pt idx="8976">
                  <c:v>6.3808468750016001</c:v>
                </c:pt>
                <c:pt idx="8977">
                  <c:v>6.3810599999999997</c:v>
                </c:pt>
                <c:pt idx="8978">
                  <c:v>6.3813912500000001</c:v>
                </c:pt>
                <c:pt idx="8979">
                  <c:v>6.3817824999999999</c:v>
                </c:pt>
                <c:pt idx="8980">
                  <c:v>6.3822887499999998</c:v>
                </c:pt>
                <c:pt idx="8981">
                  <c:v>6.3826406250016001</c:v>
                </c:pt>
                <c:pt idx="8982">
                  <c:v>6.3830024999999999</c:v>
                </c:pt>
                <c:pt idx="8983">
                  <c:v>6.3833893750015998</c:v>
                </c:pt>
                <c:pt idx="8984">
                  <c:v>6.3837806250015996</c:v>
                </c:pt>
                <c:pt idx="8985">
                  <c:v>6.3842512500000002</c:v>
                </c:pt>
                <c:pt idx="8986">
                  <c:v>6.3846662500000004</c:v>
                </c:pt>
                <c:pt idx="8987">
                  <c:v>6.3850531250015994</c:v>
                </c:pt>
                <c:pt idx="8988">
                  <c:v>6.3854175</c:v>
                </c:pt>
                <c:pt idx="8989">
                  <c:v>6.38580375</c:v>
                </c:pt>
                <c:pt idx="8990">
                  <c:v>6.3857474999999999</c:v>
                </c:pt>
                <c:pt idx="8991">
                  <c:v>6.3858237500000001</c:v>
                </c:pt>
                <c:pt idx="8992">
                  <c:v>6.3854800000000003</c:v>
                </c:pt>
                <c:pt idx="8993">
                  <c:v>6.3850787499999999</c:v>
                </c:pt>
                <c:pt idx="8994">
                  <c:v>6.3847406250015997</c:v>
                </c:pt>
                <c:pt idx="8995">
                  <c:v>6.3843731250015994</c:v>
                </c:pt>
                <c:pt idx="8996">
                  <c:v>6.3839868750016002</c:v>
                </c:pt>
                <c:pt idx="8997">
                  <c:v>6.3835431250015997</c:v>
                </c:pt>
                <c:pt idx="8998">
                  <c:v>6.3835125000000001</c:v>
                </c:pt>
                <c:pt idx="8999">
                  <c:v>6.3838575000000004</c:v>
                </c:pt>
                <c:pt idx="9000">
                  <c:v>6.3841818750015999</c:v>
                </c:pt>
                <c:pt idx="9001">
                  <c:v>6.3838162499999997</c:v>
                </c:pt>
                <c:pt idx="9002">
                  <c:v>6.3836449999999996</c:v>
                </c:pt>
                <c:pt idx="9003">
                  <c:v>6.3839831250015999</c:v>
                </c:pt>
                <c:pt idx="9004">
                  <c:v>6.3843087499999998</c:v>
                </c:pt>
                <c:pt idx="9005">
                  <c:v>6.3846631250015999</c:v>
                </c:pt>
                <c:pt idx="9006">
                  <c:v>6.3850825000000002</c:v>
                </c:pt>
                <c:pt idx="9007">
                  <c:v>6.3854187500000004</c:v>
                </c:pt>
                <c:pt idx="9008">
                  <c:v>6.3858199999999998</c:v>
                </c:pt>
                <c:pt idx="9009">
                  <c:v>6.3858199999999998</c:v>
                </c:pt>
                <c:pt idx="9010">
                  <c:v>6.3855868750016</c:v>
                </c:pt>
                <c:pt idx="9011">
                  <c:v>6.3856293750016002</c:v>
                </c:pt>
                <c:pt idx="9012">
                  <c:v>6.3859837500000003</c:v>
                </c:pt>
                <c:pt idx="9013">
                  <c:v>6.3863106250015997</c:v>
                </c:pt>
                <c:pt idx="9014">
                  <c:v>6.3866493750015998</c:v>
                </c:pt>
                <c:pt idx="9015">
                  <c:v>6.3866562499999997</c:v>
                </c:pt>
                <c:pt idx="9016">
                  <c:v>6.3869606250016</c:v>
                </c:pt>
                <c:pt idx="9017">
                  <c:v>6.3873781250016002</c:v>
                </c:pt>
                <c:pt idx="9018">
                  <c:v>6.3877231250015996</c:v>
                </c:pt>
                <c:pt idx="9019">
                  <c:v>6.3880956250015997</c:v>
                </c:pt>
                <c:pt idx="9020">
                  <c:v>6.3879856250015994</c:v>
                </c:pt>
                <c:pt idx="9021">
                  <c:v>6.3883081250015996</c:v>
                </c:pt>
                <c:pt idx="9022">
                  <c:v>6.3886531250015999</c:v>
                </c:pt>
                <c:pt idx="9023">
                  <c:v>6.3889993750015996</c:v>
                </c:pt>
                <c:pt idx="9024">
                  <c:v>6.3886981250015999</c:v>
                </c:pt>
                <c:pt idx="9025">
                  <c:v>6.3882287499999997</c:v>
                </c:pt>
                <c:pt idx="9026">
                  <c:v>6.3879056250015998</c:v>
                </c:pt>
                <c:pt idx="9027">
                  <c:v>6.3875181250016002</c:v>
                </c:pt>
                <c:pt idx="9028">
                  <c:v>6.3871500000000001</c:v>
                </c:pt>
                <c:pt idx="9029">
                  <c:v>6.3868925000000001</c:v>
                </c:pt>
                <c:pt idx="9030">
                  <c:v>6.3872362499999999</c:v>
                </c:pt>
                <c:pt idx="9031">
                  <c:v>6.3875993750015994</c:v>
                </c:pt>
                <c:pt idx="9032">
                  <c:v>6.3879531250015997</c:v>
                </c:pt>
                <c:pt idx="9033">
                  <c:v>6.388325</c:v>
                </c:pt>
                <c:pt idx="9034">
                  <c:v>6.3887693750015995</c:v>
                </c:pt>
                <c:pt idx="9035">
                  <c:v>6.3891787500000001</c:v>
                </c:pt>
                <c:pt idx="9036">
                  <c:v>6.3892775000000004</c:v>
                </c:pt>
                <c:pt idx="9037">
                  <c:v>6.38899375</c:v>
                </c:pt>
                <c:pt idx="9038">
                  <c:v>6.3891974999999999</c:v>
                </c:pt>
                <c:pt idx="9039">
                  <c:v>6.3896100000000002</c:v>
                </c:pt>
                <c:pt idx="9040">
                  <c:v>6.390085</c:v>
                </c:pt>
                <c:pt idx="9041">
                  <c:v>6.3904375</c:v>
                </c:pt>
                <c:pt idx="9042">
                  <c:v>6.39042625</c:v>
                </c:pt>
                <c:pt idx="9043">
                  <c:v>6.3900331250016</c:v>
                </c:pt>
                <c:pt idx="9044">
                  <c:v>6.3900712500000001</c:v>
                </c:pt>
                <c:pt idx="9045">
                  <c:v>6.3903931250015997</c:v>
                </c:pt>
                <c:pt idx="9046">
                  <c:v>6.3901899999999996</c:v>
                </c:pt>
                <c:pt idx="9047">
                  <c:v>6.3905256250016</c:v>
                </c:pt>
                <c:pt idx="9048">
                  <c:v>6.3908993750015997</c:v>
                </c:pt>
                <c:pt idx="9049">
                  <c:v>6.3912631250015997</c:v>
                </c:pt>
                <c:pt idx="9050">
                  <c:v>6.3916993750015996</c:v>
                </c:pt>
                <c:pt idx="9051">
                  <c:v>6.3921481250015999</c:v>
                </c:pt>
                <c:pt idx="9052">
                  <c:v>6.3926231250015997</c:v>
                </c:pt>
                <c:pt idx="9053">
                  <c:v>6.3930350000000002</c:v>
                </c:pt>
                <c:pt idx="9054">
                  <c:v>6.3933943750015994</c:v>
                </c:pt>
                <c:pt idx="9055">
                  <c:v>6.3935506250016001</c:v>
                </c:pt>
                <c:pt idx="9056">
                  <c:v>6.3931637500000003</c:v>
                </c:pt>
                <c:pt idx="9057">
                  <c:v>6.3926924999999999</c:v>
                </c:pt>
                <c:pt idx="9058">
                  <c:v>6.3921187499999998</c:v>
                </c:pt>
                <c:pt idx="9059">
                  <c:v>6.3915456250015996</c:v>
                </c:pt>
                <c:pt idx="9060">
                  <c:v>6.3910206250016</c:v>
                </c:pt>
                <c:pt idx="9061">
                  <c:v>6.3906781250015996</c:v>
                </c:pt>
                <c:pt idx="9062">
                  <c:v>6.3909987499999996</c:v>
                </c:pt>
                <c:pt idx="9063">
                  <c:v>6.3913562500000003</c:v>
                </c:pt>
                <c:pt idx="9064">
                  <c:v>6.39173875</c:v>
                </c:pt>
                <c:pt idx="9065">
                  <c:v>6.3920906250015994</c:v>
                </c:pt>
                <c:pt idx="9066">
                  <c:v>6.3924731250016</c:v>
                </c:pt>
                <c:pt idx="9067">
                  <c:v>6.3927931250015995</c:v>
                </c:pt>
                <c:pt idx="9068">
                  <c:v>6.3931181250015996</c:v>
                </c:pt>
                <c:pt idx="9069">
                  <c:v>6.3934887500000004</c:v>
                </c:pt>
                <c:pt idx="9070">
                  <c:v>6.3939093750015994</c:v>
                </c:pt>
                <c:pt idx="9071">
                  <c:v>6.3942681250015996</c:v>
                </c:pt>
                <c:pt idx="9072">
                  <c:v>6.3946093750015995</c:v>
                </c:pt>
                <c:pt idx="9073">
                  <c:v>6.3948218750015995</c:v>
                </c:pt>
                <c:pt idx="9074">
                  <c:v>6.3951918750015997</c:v>
                </c:pt>
                <c:pt idx="9075">
                  <c:v>6.3955331250015997</c:v>
                </c:pt>
                <c:pt idx="9076">
                  <c:v>6.3952037500000003</c:v>
                </c:pt>
                <c:pt idx="9077">
                  <c:v>6.3952612499999999</c:v>
                </c:pt>
                <c:pt idx="9078">
                  <c:v>6.3948768750016001</c:v>
                </c:pt>
                <c:pt idx="9079">
                  <c:v>6.394495</c:v>
                </c:pt>
                <c:pt idx="9080">
                  <c:v>6.3942381250015998</c:v>
                </c:pt>
                <c:pt idx="9081">
                  <c:v>6.3944606250015994</c:v>
                </c:pt>
                <c:pt idx="9082">
                  <c:v>6.3949068750015998</c:v>
                </c:pt>
                <c:pt idx="9083">
                  <c:v>6.3952737500000003</c:v>
                </c:pt>
                <c:pt idx="9084">
                  <c:v>6.3956506250015996</c:v>
                </c:pt>
                <c:pt idx="9085">
                  <c:v>6.3959743750015994</c:v>
                </c:pt>
                <c:pt idx="9086">
                  <c:v>6.3964600000000003</c:v>
                </c:pt>
                <c:pt idx="9087">
                  <c:v>6.3968999999999996</c:v>
                </c:pt>
                <c:pt idx="9088">
                  <c:v>6.3972325000000003</c:v>
                </c:pt>
                <c:pt idx="9089">
                  <c:v>6.3975675000000001</c:v>
                </c:pt>
                <c:pt idx="9090">
                  <c:v>6.3978925000000002</c:v>
                </c:pt>
                <c:pt idx="9091">
                  <c:v>6.3981950000000003</c:v>
                </c:pt>
                <c:pt idx="9092">
                  <c:v>6.3981275000000002</c:v>
                </c:pt>
                <c:pt idx="9093">
                  <c:v>6.3978025000000001</c:v>
                </c:pt>
                <c:pt idx="9094">
                  <c:v>6.3973512499999998</c:v>
                </c:pt>
                <c:pt idx="9095">
                  <c:v>6.3970012499999998</c:v>
                </c:pt>
                <c:pt idx="9096">
                  <c:v>6.3964549999999996</c:v>
                </c:pt>
                <c:pt idx="9097">
                  <c:v>6.3960812499999999</c:v>
                </c:pt>
                <c:pt idx="9098">
                  <c:v>6.3957199999999998</c:v>
                </c:pt>
                <c:pt idx="9099">
                  <c:v>6.3956049999999998</c:v>
                </c:pt>
                <c:pt idx="9100">
                  <c:v>6.3959599999999996</c:v>
                </c:pt>
                <c:pt idx="9101">
                  <c:v>6.3963056250015997</c:v>
                </c:pt>
                <c:pt idx="9102">
                  <c:v>6.3962399999999997</c:v>
                </c:pt>
                <c:pt idx="9103">
                  <c:v>6.3960731250015996</c:v>
                </c:pt>
                <c:pt idx="9104">
                  <c:v>6.3963981250015998</c:v>
                </c:pt>
                <c:pt idx="9105">
                  <c:v>6.3967681250016</c:v>
                </c:pt>
                <c:pt idx="9106">
                  <c:v>6.3968093750015997</c:v>
                </c:pt>
                <c:pt idx="9107">
                  <c:v>6.3964256250015996</c:v>
                </c:pt>
                <c:pt idx="9108">
                  <c:v>6.3961693750016</c:v>
                </c:pt>
                <c:pt idx="9109">
                  <c:v>6.3962250000000003</c:v>
                </c:pt>
                <c:pt idx="9110">
                  <c:v>6.3964737500000002</c:v>
                </c:pt>
                <c:pt idx="9111">
                  <c:v>6.3968243750016001</c:v>
                </c:pt>
                <c:pt idx="9112">
                  <c:v>6.3972806250016001</c:v>
                </c:pt>
                <c:pt idx="9113">
                  <c:v>6.3977356250015998</c:v>
                </c:pt>
                <c:pt idx="9114">
                  <c:v>6.3980943750015999</c:v>
                </c:pt>
                <c:pt idx="9115">
                  <c:v>6.3985637500000001</c:v>
                </c:pt>
                <c:pt idx="9116">
                  <c:v>6.3989849999999997</c:v>
                </c:pt>
                <c:pt idx="9117">
                  <c:v>6.3993218750015997</c:v>
                </c:pt>
                <c:pt idx="9118">
                  <c:v>6.3996700000000004</c:v>
                </c:pt>
                <c:pt idx="9119">
                  <c:v>6.4000718750015997</c:v>
                </c:pt>
                <c:pt idx="9120">
                  <c:v>6.4005656250016001</c:v>
                </c:pt>
                <c:pt idx="9121">
                  <c:v>6.4008975000000001</c:v>
                </c:pt>
                <c:pt idx="9122">
                  <c:v>6.4013518750016001</c:v>
                </c:pt>
                <c:pt idx="9123">
                  <c:v>6.4016875000000004</c:v>
                </c:pt>
                <c:pt idx="9124">
                  <c:v>6.4013412499999998</c:v>
                </c:pt>
                <c:pt idx="9125">
                  <c:v>6.4010081250016002</c:v>
                </c:pt>
                <c:pt idx="9126">
                  <c:v>6.4006762500000001</c:v>
                </c:pt>
                <c:pt idx="9127">
                  <c:v>6.40022</c:v>
                </c:pt>
                <c:pt idx="9128">
                  <c:v>6.3998856250016001</c:v>
                </c:pt>
                <c:pt idx="9129">
                  <c:v>6.3994881250016</c:v>
                </c:pt>
                <c:pt idx="9130">
                  <c:v>6.3990974999999999</c:v>
                </c:pt>
                <c:pt idx="9131">
                  <c:v>6.3993943750015996</c:v>
                </c:pt>
                <c:pt idx="9132">
                  <c:v>6.3997362500000001</c:v>
                </c:pt>
                <c:pt idx="9133">
                  <c:v>6.4000887500000001</c:v>
                </c:pt>
                <c:pt idx="9134">
                  <c:v>6.3998168750015996</c:v>
                </c:pt>
                <c:pt idx="9135">
                  <c:v>6.4001793750016001</c:v>
                </c:pt>
                <c:pt idx="9136">
                  <c:v>6.4005749999999999</c:v>
                </c:pt>
                <c:pt idx="9137">
                  <c:v>6.4009056250015997</c:v>
                </c:pt>
                <c:pt idx="9138">
                  <c:v>6.4013712500000004</c:v>
                </c:pt>
                <c:pt idx="9139">
                  <c:v>6.4017256250015997</c:v>
                </c:pt>
                <c:pt idx="9140">
                  <c:v>6.4020943750015995</c:v>
                </c:pt>
                <c:pt idx="9141">
                  <c:v>6.4024818750015999</c:v>
                </c:pt>
                <c:pt idx="9142">
                  <c:v>6.4028262500000004</c:v>
                </c:pt>
                <c:pt idx="9143">
                  <c:v>6.4032281250015997</c:v>
                </c:pt>
                <c:pt idx="9144">
                  <c:v>6.4035875000000004</c:v>
                </c:pt>
                <c:pt idx="9145">
                  <c:v>6.4039181250016002</c:v>
                </c:pt>
                <c:pt idx="9146">
                  <c:v>6.4038168750016</c:v>
                </c:pt>
                <c:pt idx="9147">
                  <c:v>6.40349375</c:v>
                </c:pt>
                <c:pt idx="9148">
                  <c:v>6.4030100000000001</c:v>
                </c:pt>
                <c:pt idx="9149">
                  <c:v>6.4025487500000002</c:v>
                </c:pt>
                <c:pt idx="9150">
                  <c:v>6.4021193750015994</c:v>
                </c:pt>
                <c:pt idx="9151">
                  <c:v>6.4017243750016002</c:v>
                </c:pt>
                <c:pt idx="9152">
                  <c:v>6.4021474999999999</c:v>
                </c:pt>
                <c:pt idx="9153">
                  <c:v>6.4025406250015999</c:v>
                </c:pt>
                <c:pt idx="9154">
                  <c:v>6.4029281250015995</c:v>
                </c:pt>
                <c:pt idx="9155">
                  <c:v>6.4032612499999999</c:v>
                </c:pt>
                <c:pt idx="9156">
                  <c:v>6.4036218750015994</c:v>
                </c:pt>
                <c:pt idx="9157">
                  <c:v>6.4038106250015998</c:v>
                </c:pt>
                <c:pt idx="9158">
                  <c:v>6.4041381250015998</c:v>
                </c:pt>
                <c:pt idx="9159">
                  <c:v>6.4045418750016001</c:v>
                </c:pt>
                <c:pt idx="9160">
                  <c:v>6.4045187500000003</c:v>
                </c:pt>
                <c:pt idx="9161">
                  <c:v>6.4041674999999998</c:v>
                </c:pt>
                <c:pt idx="9162">
                  <c:v>6.4036312500000001</c:v>
                </c:pt>
                <c:pt idx="9163">
                  <c:v>6.4032687499999996</c:v>
                </c:pt>
                <c:pt idx="9164">
                  <c:v>6.4029293750015999</c:v>
                </c:pt>
                <c:pt idx="9165">
                  <c:v>6.4029462500000003</c:v>
                </c:pt>
                <c:pt idx="9166">
                  <c:v>6.4025981250015995</c:v>
                </c:pt>
                <c:pt idx="9167">
                  <c:v>6.4028200000000002</c:v>
                </c:pt>
                <c:pt idx="9168">
                  <c:v>6.4032012500000004</c:v>
                </c:pt>
                <c:pt idx="9169">
                  <c:v>6.4035262499999996</c:v>
                </c:pt>
                <c:pt idx="9170">
                  <c:v>6.4038674999999996</c:v>
                </c:pt>
                <c:pt idx="9171">
                  <c:v>6.4042512499999997</c:v>
                </c:pt>
                <c:pt idx="9172">
                  <c:v>6.4046268750015996</c:v>
                </c:pt>
                <c:pt idx="9173">
                  <c:v>6.4050250000000002</c:v>
                </c:pt>
                <c:pt idx="9174">
                  <c:v>6.4053468750015998</c:v>
                </c:pt>
                <c:pt idx="9175">
                  <c:v>6.4056943750016</c:v>
                </c:pt>
                <c:pt idx="9176">
                  <c:v>6.4060750000000004</c:v>
                </c:pt>
                <c:pt idx="9177">
                  <c:v>6.4063325000000004</c:v>
                </c:pt>
                <c:pt idx="9178">
                  <c:v>6.4066524999999999</c:v>
                </c:pt>
                <c:pt idx="9179">
                  <c:v>6.4067800000000004</c:v>
                </c:pt>
                <c:pt idx="9180">
                  <c:v>6.4067618750015995</c:v>
                </c:pt>
                <c:pt idx="9181">
                  <c:v>6.4070850000000004</c:v>
                </c:pt>
                <c:pt idx="9182">
                  <c:v>6.4074106250015994</c:v>
                </c:pt>
                <c:pt idx="9183">
                  <c:v>6.4073443750015997</c:v>
                </c:pt>
                <c:pt idx="9184">
                  <c:v>6.4069750000000001</c:v>
                </c:pt>
                <c:pt idx="9185">
                  <c:v>6.4066124999999996</c:v>
                </c:pt>
                <c:pt idx="9186">
                  <c:v>6.4062406250016002</c:v>
                </c:pt>
                <c:pt idx="9187">
                  <c:v>6.4058056250015998</c:v>
                </c:pt>
                <c:pt idx="9188">
                  <c:v>6.4053725000000004</c:v>
                </c:pt>
                <c:pt idx="9189">
                  <c:v>6.4049275000000003</c:v>
                </c:pt>
                <c:pt idx="9190">
                  <c:v>6.4045806250016</c:v>
                </c:pt>
                <c:pt idx="9191">
                  <c:v>6.4041899999999998</c:v>
                </c:pt>
                <c:pt idx="9192">
                  <c:v>6.4038131250015997</c:v>
                </c:pt>
                <c:pt idx="9193">
                  <c:v>6.4040749999999997</c:v>
                </c:pt>
                <c:pt idx="9194">
                  <c:v>6.40440875</c:v>
                </c:pt>
                <c:pt idx="9195">
                  <c:v>6.4048206250015998</c:v>
                </c:pt>
                <c:pt idx="9196">
                  <c:v>6.4051893750015996</c:v>
                </c:pt>
                <c:pt idx="9197">
                  <c:v>6.4055131250016002</c:v>
                </c:pt>
                <c:pt idx="9198">
                  <c:v>6.4058900000000003</c:v>
                </c:pt>
                <c:pt idx="9199">
                  <c:v>6.4062712499999996</c:v>
                </c:pt>
                <c:pt idx="9200">
                  <c:v>6.4066337500000001</c:v>
                </c:pt>
                <c:pt idx="9201">
                  <c:v>6.4070912499999997</c:v>
                </c:pt>
                <c:pt idx="9202">
                  <c:v>6.4074618750015997</c:v>
                </c:pt>
                <c:pt idx="9203">
                  <c:v>6.4077006250016</c:v>
                </c:pt>
                <c:pt idx="9204">
                  <c:v>6.4080987499999997</c:v>
                </c:pt>
                <c:pt idx="9205">
                  <c:v>6.4084868750016</c:v>
                </c:pt>
                <c:pt idx="9206">
                  <c:v>6.4082712500000003</c:v>
                </c:pt>
                <c:pt idx="9207">
                  <c:v>6.4078281250015996</c:v>
                </c:pt>
                <c:pt idx="9208">
                  <c:v>6.4081718750015995</c:v>
                </c:pt>
                <c:pt idx="9209">
                  <c:v>6.4085962500000004</c:v>
                </c:pt>
                <c:pt idx="9210">
                  <c:v>6.4089868750015997</c:v>
                </c:pt>
                <c:pt idx="9211">
                  <c:v>6.4091456250015995</c:v>
                </c:pt>
                <c:pt idx="9212">
                  <c:v>6.4087793750015996</c:v>
                </c:pt>
                <c:pt idx="9213">
                  <c:v>6.40867875</c:v>
                </c:pt>
                <c:pt idx="9214">
                  <c:v>6.4090037500000001</c:v>
                </c:pt>
                <c:pt idx="9215">
                  <c:v>6.4086531250015994</c:v>
                </c:pt>
                <c:pt idx="9216">
                  <c:v>6.4083249999999996</c:v>
                </c:pt>
                <c:pt idx="9217">
                  <c:v>6.4086993750015999</c:v>
                </c:pt>
                <c:pt idx="9218">
                  <c:v>6.4090256250015996</c:v>
                </c:pt>
                <c:pt idx="9219">
                  <c:v>6.4093993750016001</c:v>
                </c:pt>
                <c:pt idx="9220">
                  <c:v>6.4091993750015996</c:v>
                </c:pt>
                <c:pt idx="9221">
                  <c:v>6.4094499999999996</c:v>
                </c:pt>
                <c:pt idx="9222">
                  <c:v>6.4097762500000002</c:v>
                </c:pt>
                <c:pt idx="9223">
                  <c:v>6.4101712500000003</c:v>
                </c:pt>
                <c:pt idx="9224">
                  <c:v>6.4105249999999998</c:v>
                </c:pt>
                <c:pt idx="9225">
                  <c:v>6.4108974999999999</c:v>
                </c:pt>
                <c:pt idx="9226">
                  <c:v>6.4112868750015997</c:v>
                </c:pt>
                <c:pt idx="9227">
                  <c:v>6.4116099999999996</c:v>
                </c:pt>
                <c:pt idx="9228">
                  <c:v>6.4120156250016</c:v>
                </c:pt>
                <c:pt idx="9229">
                  <c:v>6.4123950000000001</c:v>
                </c:pt>
                <c:pt idx="9230">
                  <c:v>6.4122750000000002</c:v>
                </c:pt>
                <c:pt idx="9231">
                  <c:v>6.4123506250015998</c:v>
                </c:pt>
                <c:pt idx="9232">
                  <c:v>6.4118843750016001</c:v>
                </c:pt>
                <c:pt idx="9233">
                  <c:v>6.4114775000000002</c:v>
                </c:pt>
                <c:pt idx="9234">
                  <c:v>6.4110681250015995</c:v>
                </c:pt>
                <c:pt idx="9235">
                  <c:v>6.4110512499999999</c:v>
                </c:pt>
                <c:pt idx="9236">
                  <c:v>6.4107200000000004</c:v>
                </c:pt>
                <c:pt idx="9237">
                  <c:v>6.4106156250015998</c:v>
                </c:pt>
                <c:pt idx="9238">
                  <c:v>6.4108475</c:v>
                </c:pt>
                <c:pt idx="9239">
                  <c:v>6.4112187499999997</c:v>
                </c:pt>
                <c:pt idx="9240">
                  <c:v>6.4116437499999996</c:v>
                </c:pt>
                <c:pt idx="9241">
                  <c:v>6.4120612499999998</c:v>
                </c:pt>
                <c:pt idx="9242">
                  <c:v>6.4124006250015997</c:v>
                </c:pt>
                <c:pt idx="9243">
                  <c:v>6.4127893750015996</c:v>
                </c:pt>
                <c:pt idx="9244">
                  <c:v>6.4131150000000003</c:v>
                </c:pt>
                <c:pt idx="9245">
                  <c:v>6.4134650000000004</c:v>
                </c:pt>
                <c:pt idx="9246">
                  <c:v>6.4138312500000003</c:v>
                </c:pt>
                <c:pt idx="9247">
                  <c:v>6.4141775000000001</c:v>
                </c:pt>
                <c:pt idx="9248">
                  <c:v>6.4145712499999998</c:v>
                </c:pt>
                <c:pt idx="9249">
                  <c:v>6.4145787500000004</c:v>
                </c:pt>
                <c:pt idx="9250">
                  <c:v>6.4141937499999999</c:v>
                </c:pt>
                <c:pt idx="9251">
                  <c:v>6.4141775000000001</c:v>
                </c:pt>
                <c:pt idx="9252">
                  <c:v>6.4145356250015997</c:v>
                </c:pt>
                <c:pt idx="9253">
                  <c:v>6.4142318750016001</c:v>
                </c:pt>
                <c:pt idx="9254">
                  <c:v>6.4140862500000004</c:v>
                </c:pt>
                <c:pt idx="9255">
                  <c:v>6.4142599999999996</c:v>
                </c:pt>
                <c:pt idx="9256">
                  <c:v>6.4146412499999999</c:v>
                </c:pt>
                <c:pt idx="9257">
                  <c:v>6.4150287500000003</c:v>
                </c:pt>
                <c:pt idx="9258">
                  <c:v>6.4147987500000001</c:v>
                </c:pt>
                <c:pt idx="9259">
                  <c:v>6.4145762499999996</c:v>
                </c:pt>
                <c:pt idx="9260">
                  <c:v>6.4149775</c:v>
                </c:pt>
                <c:pt idx="9261">
                  <c:v>6.4153093750016001</c:v>
                </c:pt>
                <c:pt idx="9262">
                  <c:v>6.4156537499999997</c:v>
                </c:pt>
                <c:pt idx="9263">
                  <c:v>6.4159812499999997</c:v>
                </c:pt>
                <c:pt idx="9264">
                  <c:v>6.4163637500000004</c:v>
                </c:pt>
                <c:pt idx="9265">
                  <c:v>6.4167162500000003</c:v>
                </c:pt>
                <c:pt idx="9266">
                  <c:v>6.4171068750015996</c:v>
                </c:pt>
                <c:pt idx="9267">
                  <c:v>6.41742875</c:v>
                </c:pt>
                <c:pt idx="9268">
                  <c:v>6.4177581250015994</c:v>
                </c:pt>
                <c:pt idx="9269">
                  <c:v>6.4181625000000002</c:v>
                </c:pt>
                <c:pt idx="9270">
                  <c:v>6.4184999999999999</c:v>
                </c:pt>
                <c:pt idx="9271">
                  <c:v>6.4189350000000003</c:v>
                </c:pt>
                <c:pt idx="9272">
                  <c:v>6.4192900000000002</c:v>
                </c:pt>
                <c:pt idx="9273">
                  <c:v>6.4197006250015995</c:v>
                </c:pt>
                <c:pt idx="9274">
                  <c:v>6.4200268750016001</c:v>
                </c:pt>
                <c:pt idx="9275">
                  <c:v>6.4203706250015999</c:v>
                </c:pt>
                <c:pt idx="9276">
                  <c:v>6.4206968750015996</c:v>
                </c:pt>
                <c:pt idx="9277">
                  <c:v>6.4210231250016001</c:v>
                </c:pt>
                <c:pt idx="9278">
                  <c:v>6.4206556250015998</c:v>
                </c:pt>
                <c:pt idx="9279">
                  <c:v>6.4202475000000003</c:v>
                </c:pt>
                <c:pt idx="9280">
                  <c:v>6.4198550000000001</c:v>
                </c:pt>
                <c:pt idx="9281">
                  <c:v>6.4194587500000004</c:v>
                </c:pt>
                <c:pt idx="9282">
                  <c:v>6.4190262499999999</c:v>
                </c:pt>
                <c:pt idx="9283">
                  <c:v>6.4189531250015994</c:v>
                </c:pt>
                <c:pt idx="9284">
                  <c:v>6.4185487500000002</c:v>
                </c:pt>
                <c:pt idx="9285">
                  <c:v>6.4180624999999996</c:v>
                </c:pt>
                <c:pt idx="9286">
                  <c:v>6.4176574999999998</c:v>
                </c:pt>
                <c:pt idx="9287">
                  <c:v>6.4172918750015997</c:v>
                </c:pt>
                <c:pt idx="9288">
                  <c:v>6.4169274999999999</c:v>
                </c:pt>
                <c:pt idx="9289">
                  <c:v>6.4165343750016</c:v>
                </c:pt>
                <c:pt idx="9290">
                  <c:v>6.4161668750015997</c:v>
                </c:pt>
                <c:pt idx="9291">
                  <c:v>6.4157956250015999</c:v>
                </c:pt>
                <c:pt idx="9292">
                  <c:v>6.4155631250015999</c:v>
                </c:pt>
                <c:pt idx="9293">
                  <c:v>6.4158643750015996</c:v>
                </c:pt>
                <c:pt idx="9294">
                  <c:v>6.4163350000000001</c:v>
                </c:pt>
                <c:pt idx="9295">
                  <c:v>6.4167831250015999</c:v>
                </c:pt>
                <c:pt idx="9296">
                  <c:v>6.4171118750015994</c:v>
                </c:pt>
                <c:pt idx="9297">
                  <c:v>6.4171787499999997</c:v>
                </c:pt>
                <c:pt idx="9298">
                  <c:v>6.4172643750015999</c:v>
                </c:pt>
                <c:pt idx="9299">
                  <c:v>6.4176506250015999</c:v>
                </c:pt>
                <c:pt idx="9300">
                  <c:v>6.4180574999999997</c:v>
                </c:pt>
                <c:pt idx="9301">
                  <c:v>6.4184374999999996</c:v>
                </c:pt>
                <c:pt idx="9302">
                  <c:v>6.4187768750015994</c:v>
                </c:pt>
                <c:pt idx="9303">
                  <c:v>6.4191324999999999</c:v>
                </c:pt>
                <c:pt idx="9304">
                  <c:v>6.4195093750016001</c:v>
                </c:pt>
                <c:pt idx="9305">
                  <c:v>6.4191618750016</c:v>
                </c:pt>
                <c:pt idx="9306">
                  <c:v>6.4188237499999996</c:v>
                </c:pt>
                <c:pt idx="9307">
                  <c:v>6.4191549999999999</c:v>
                </c:pt>
                <c:pt idx="9308">
                  <c:v>6.4190518750015997</c:v>
                </c:pt>
                <c:pt idx="9309">
                  <c:v>6.4191806250015997</c:v>
                </c:pt>
                <c:pt idx="9310">
                  <c:v>6.4195687499999998</c:v>
                </c:pt>
                <c:pt idx="9311">
                  <c:v>6.4199143750015999</c:v>
                </c:pt>
                <c:pt idx="9312">
                  <c:v>6.4198293750015996</c:v>
                </c:pt>
                <c:pt idx="9313">
                  <c:v>6.4202481250016001</c:v>
                </c:pt>
                <c:pt idx="9314">
                  <c:v>6.4207206250016</c:v>
                </c:pt>
                <c:pt idx="9315">
                  <c:v>6.4210450000000003</c:v>
                </c:pt>
                <c:pt idx="9316">
                  <c:v>6.4206793750015994</c:v>
                </c:pt>
                <c:pt idx="9317">
                  <c:v>6.4203287500000004</c:v>
                </c:pt>
                <c:pt idx="9318">
                  <c:v>6.4199762500000004</c:v>
                </c:pt>
                <c:pt idx="9319">
                  <c:v>6.4196175000000002</c:v>
                </c:pt>
                <c:pt idx="9320">
                  <c:v>6.41923625</c:v>
                </c:pt>
                <c:pt idx="9321">
                  <c:v>6.4187649999999996</c:v>
                </c:pt>
                <c:pt idx="9322">
                  <c:v>6.4182874999999999</c:v>
                </c:pt>
                <c:pt idx="9323">
                  <c:v>6.4179124999999999</c:v>
                </c:pt>
                <c:pt idx="9324">
                  <c:v>6.4175712499999999</c:v>
                </c:pt>
                <c:pt idx="9325">
                  <c:v>6.4179237499999999</c:v>
                </c:pt>
                <c:pt idx="9326">
                  <c:v>6.41829625</c:v>
                </c:pt>
                <c:pt idx="9327">
                  <c:v>6.4186649999999998</c:v>
                </c:pt>
                <c:pt idx="9328">
                  <c:v>6.4190287499999998</c:v>
                </c:pt>
                <c:pt idx="9329">
                  <c:v>6.4194337499999996</c:v>
                </c:pt>
                <c:pt idx="9330">
                  <c:v>6.4197606250015999</c:v>
                </c:pt>
                <c:pt idx="9331">
                  <c:v>6.4200968750016001</c:v>
                </c:pt>
                <c:pt idx="9332">
                  <c:v>6.4204387499999998</c:v>
                </c:pt>
                <c:pt idx="9333">
                  <c:v>6.4208375000000002</c:v>
                </c:pt>
                <c:pt idx="9334">
                  <c:v>6.4212837499999997</c:v>
                </c:pt>
                <c:pt idx="9335">
                  <c:v>6.4216931250015996</c:v>
                </c:pt>
                <c:pt idx="9336">
                  <c:v>6.4220300000000003</c:v>
                </c:pt>
                <c:pt idx="9337">
                  <c:v>6.4223800000000004</c:v>
                </c:pt>
                <c:pt idx="9338">
                  <c:v>6.4227637499999997</c:v>
                </c:pt>
                <c:pt idx="9339">
                  <c:v>6.4231187500000004</c:v>
                </c:pt>
                <c:pt idx="9340">
                  <c:v>6.4235156250015999</c:v>
                </c:pt>
                <c:pt idx="9341">
                  <c:v>6.4239806250016001</c:v>
                </c:pt>
                <c:pt idx="9342">
                  <c:v>6.4237956250016</c:v>
                </c:pt>
                <c:pt idx="9343">
                  <c:v>6.4233362500000002</c:v>
                </c:pt>
                <c:pt idx="9344">
                  <c:v>6.4228868750016002</c:v>
                </c:pt>
                <c:pt idx="9345">
                  <c:v>6.4224306250016001</c:v>
                </c:pt>
                <c:pt idx="9346">
                  <c:v>6.4220006250015995</c:v>
                </c:pt>
                <c:pt idx="9347">
                  <c:v>6.4216037500000001</c:v>
                </c:pt>
                <c:pt idx="9348">
                  <c:v>6.4211637499999998</c:v>
                </c:pt>
                <c:pt idx="9349">
                  <c:v>6.4209618750016002</c:v>
                </c:pt>
                <c:pt idx="9350">
                  <c:v>6.4213456250015994</c:v>
                </c:pt>
                <c:pt idx="9351">
                  <c:v>6.4216893750016002</c:v>
                </c:pt>
                <c:pt idx="9352">
                  <c:v>6.4218112500000002</c:v>
                </c:pt>
                <c:pt idx="9353">
                  <c:v>6.4218849999999996</c:v>
                </c:pt>
                <c:pt idx="9354">
                  <c:v>6.4222431250016001</c:v>
                </c:pt>
                <c:pt idx="9355">
                  <c:v>6.4226475000000001</c:v>
                </c:pt>
                <c:pt idx="9356">
                  <c:v>6.4231162499999996</c:v>
                </c:pt>
                <c:pt idx="9357">
                  <c:v>6.4234431250016</c:v>
                </c:pt>
                <c:pt idx="9358">
                  <c:v>6.4238456250015998</c:v>
                </c:pt>
                <c:pt idx="9359">
                  <c:v>6.4242506250015996</c:v>
                </c:pt>
                <c:pt idx="9360">
                  <c:v>6.4245931250016</c:v>
                </c:pt>
                <c:pt idx="9361">
                  <c:v>6.4245068750016001</c:v>
                </c:pt>
                <c:pt idx="9362">
                  <c:v>6.4241524999999999</c:v>
                </c:pt>
                <c:pt idx="9363">
                  <c:v>6.4237374999999997</c:v>
                </c:pt>
                <c:pt idx="9364">
                  <c:v>6.4233406250015994</c:v>
                </c:pt>
                <c:pt idx="9365">
                  <c:v>6.4230200000000002</c:v>
                </c:pt>
                <c:pt idx="9366">
                  <c:v>6.4225506250016</c:v>
                </c:pt>
                <c:pt idx="9367">
                  <c:v>6.4220931250015996</c:v>
                </c:pt>
                <c:pt idx="9368">
                  <c:v>6.4220874999999999</c:v>
                </c:pt>
                <c:pt idx="9369">
                  <c:v>6.4223131250016001</c:v>
                </c:pt>
                <c:pt idx="9370">
                  <c:v>6.4227393750015995</c:v>
                </c:pt>
                <c:pt idx="9371">
                  <c:v>6.4230799999999997</c:v>
                </c:pt>
                <c:pt idx="9372">
                  <c:v>6.4234943750015994</c:v>
                </c:pt>
                <c:pt idx="9373">
                  <c:v>6.4238324999999996</c:v>
                </c:pt>
                <c:pt idx="9374">
                  <c:v>6.4241831250015995</c:v>
                </c:pt>
                <c:pt idx="9375">
                  <c:v>6.4245093750016</c:v>
                </c:pt>
                <c:pt idx="9376">
                  <c:v>6.4249587500000001</c:v>
                </c:pt>
                <c:pt idx="9377">
                  <c:v>6.4253200000000001</c:v>
                </c:pt>
                <c:pt idx="9378">
                  <c:v>6.4254843750015995</c:v>
                </c:pt>
                <c:pt idx="9379">
                  <c:v>6.4253512500000003</c:v>
                </c:pt>
                <c:pt idx="9380">
                  <c:v>6.4253837499999999</c:v>
                </c:pt>
                <c:pt idx="9381">
                  <c:v>6.4251399999999999</c:v>
                </c:pt>
                <c:pt idx="9382">
                  <c:v>6.4247643750016001</c:v>
                </c:pt>
                <c:pt idx="9383">
                  <c:v>6.4243199999999998</c:v>
                </c:pt>
                <c:pt idx="9384">
                  <c:v>6.4247456250015995</c:v>
                </c:pt>
                <c:pt idx="9385">
                  <c:v>6.4250825000000003</c:v>
                </c:pt>
                <c:pt idx="9386">
                  <c:v>6.4255399999999998</c:v>
                </c:pt>
                <c:pt idx="9387">
                  <c:v>6.4258899999999999</c:v>
                </c:pt>
                <c:pt idx="9388">
                  <c:v>6.4262174999999999</c:v>
                </c:pt>
                <c:pt idx="9389">
                  <c:v>6.4265606250016001</c:v>
                </c:pt>
                <c:pt idx="9390">
                  <c:v>6.4270224999999996</c:v>
                </c:pt>
                <c:pt idx="9391">
                  <c:v>6.4274106250015999</c:v>
                </c:pt>
                <c:pt idx="9392">
                  <c:v>6.4277756250015994</c:v>
                </c:pt>
                <c:pt idx="9393">
                  <c:v>6.4274162500000003</c:v>
                </c:pt>
                <c:pt idx="9394">
                  <c:v>6.4274531250016</c:v>
                </c:pt>
                <c:pt idx="9395">
                  <c:v>6.4271293750015994</c:v>
                </c:pt>
                <c:pt idx="9396">
                  <c:v>6.4267018750015996</c:v>
                </c:pt>
                <c:pt idx="9397">
                  <c:v>6.4263756250016</c:v>
                </c:pt>
                <c:pt idx="9398">
                  <c:v>6.4267456250016002</c:v>
                </c:pt>
                <c:pt idx="9399">
                  <c:v>6.4270781250016</c:v>
                </c:pt>
                <c:pt idx="9400">
                  <c:v>6.4274412500000002</c:v>
                </c:pt>
                <c:pt idx="9401">
                  <c:v>6.4278293750015996</c:v>
                </c:pt>
                <c:pt idx="9402">
                  <c:v>6.4283006250015999</c:v>
                </c:pt>
                <c:pt idx="9403">
                  <c:v>6.4286700000000003</c:v>
                </c:pt>
                <c:pt idx="9404">
                  <c:v>6.4290843750016</c:v>
                </c:pt>
                <c:pt idx="9405">
                  <c:v>6.4294650000000004</c:v>
                </c:pt>
                <c:pt idx="9406">
                  <c:v>6.4294925000000003</c:v>
                </c:pt>
                <c:pt idx="9407">
                  <c:v>6.4299156250016001</c:v>
                </c:pt>
                <c:pt idx="9408">
                  <c:v>6.4296718750016</c:v>
                </c:pt>
                <c:pt idx="9409">
                  <c:v>6.4291531250015996</c:v>
                </c:pt>
                <c:pt idx="9410">
                  <c:v>6.4287606250015994</c:v>
                </c:pt>
                <c:pt idx="9411">
                  <c:v>6.4283000000000001</c:v>
                </c:pt>
                <c:pt idx="9412">
                  <c:v>6.4279774999999999</c:v>
                </c:pt>
                <c:pt idx="9413">
                  <c:v>6.42756375</c:v>
                </c:pt>
                <c:pt idx="9414">
                  <c:v>6.4271693750015997</c:v>
                </c:pt>
                <c:pt idx="9415">
                  <c:v>6.4267318750015994</c:v>
                </c:pt>
                <c:pt idx="9416">
                  <c:v>6.4261487500000003</c:v>
                </c:pt>
                <c:pt idx="9417">
                  <c:v>6.4255762499999998</c:v>
                </c:pt>
                <c:pt idx="9418">
                  <c:v>6.4251224999999996</c:v>
                </c:pt>
                <c:pt idx="9419">
                  <c:v>6.4246643750015995</c:v>
                </c:pt>
                <c:pt idx="9420">
                  <c:v>6.4247393750016002</c:v>
                </c:pt>
                <c:pt idx="9421">
                  <c:v>6.4250606250016</c:v>
                </c:pt>
                <c:pt idx="9422">
                  <c:v>6.4254543750015998</c:v>
                </c:pt>
                <c:pt idx="9423">
                  <c:v>6.4257749999999998</c:v>
                </c:pt>
                <c:pt idx="9424">
                  <c:v>6.4261843750015997</c:v>
                </c:pt>
                <c:pt idx="9425">
                  <c:v>6.4265437500000004</c:v>
                </c:pt>
                <c:pt idx="9426">
                  <c:v>6.4268993750016001</c:v>
                </c:pt>
                <c:pt idx="9427">
                  <c:v>6.4268812500000001</c:v>
                </c:pt>
                <c:pt idx="9428">
                  <c:v>6.4272093750015999</c:v>
                </c:pt>
                <c:pt idx="9429">
                  <c:v>6.4276350000000004</c:v>
                </c:pt>
                <c:pt idx="9430">
                  <c:v>6.4280425000000001</c:v>
                </c:pt>
                <c:pt idx="9431">
                  <c:v>6.4283856250015994</c:v>
                </c:pt>
                <c:pt idx="9432">
                  <c:v>6.4287987500000003</c:v>
                </c:pt>
                <c:pt idx="9433">
                  <c:v>6.4291524999999998</c:v>
                </c:pt>
                <c:pt idx="9434">
                  <c:v>6.4295062500000002</c:v>
                </c:pt>
                <c:pt idx="9435">
                  <c:v>6.4299093750015999</c:v>
                </c:pt>
                <c:pt idx="9436">
                  <c:v>6.4302487499999996</c:v>
                </c:pt>
                <c:pt idx="9437">
                  <c:v>6.4307274999999997</c:v>
                </c:pt>
                <c:pt idx="9438">
                  <c:v>6.4304881250015997</c:v>
                </c:pt>
                <c:pt idx="9439">
                  <c:v>6.4300956250015995</c:v>
                </c:pt>
                <c:pt idx="9440">
                  <c:v>6.4304168750016002</c:v>
                </c:pt>
                <c:pt idx="9441">
                  <c:v>6.4306274999999999</c:v>
                </c:pt>
                <c:pt idx="9442">
                  <c:v>6.4307112499999999</c:v>
                </c:pt>
                <c:pt idx="9443">
                  <c:v>6.4310700000000001</c:v>
                </c:pt>
                <c:pt idx="9444">
                  <c:v>6.4313531250015998</c:v>
                </c:pt>
                <c:pt idx="9445">
                  <c:v>6.4312543750015996</c:v>
                </c:pt>
                <c:pt idx="9446">
                  <c:v>6.4307918750016002</c:v>
                </c:pt>
                <c:pt idx="9447">
                  <c:v>6.4304562499999998</c:v>
                </c:pt>
                <c:pt idx="9448">
                  <c:v>6.4302931250016</c:v>
                </c:pt>
                <c:pt idx="9449">
                  <c:v>6.4305193750015999</c:v>
                </c:pt>
                <c:pt idx="9450">
                  <c:v>6.43018</c:v>
                </c:pt>
                <c:pt idx="9451">
                  <c:v>6.4305506250016</c:v>
                </c:pt>
                <c:pt idx="9452">
                  <c:v>6.4309231250016001</c:v>
                </c:pt>
                <c:pt idx="9453">
                  <c:v>6.4312768750015996</c:v>
                </c:pt>
                <c:pt idx="9454">
                  <c:v>6.4317331250015997</c:v>
                </c:pt>
                <c:pt idx="9455">
                  <c:v>6.4320906250015994</c:v>
                </c:pt>
                <c:pt idx="9456">
                  <c:v>6.4325931250016</c:v>
                </c:pt>
                <c:pt idx="9457">
                  <c:v>6.4329262500000004</c:v>
                </c:pt>
                <c:pt idx="9458">
                  <c:v>6.4333343750015999</c:v>
                </c:pt>
                <c:pt idx="9459">
                  <c:v>6.4336587500000002</c:v>
                </c:pt>
                <c:pt idx="9460">
                  <c:v>6.4340106250015996</c:v>
                </c:pt>
                <c:pt idx="9461">
                  <c:v>6.4343775000000001</c:v>
                </c:pt>
                <c:pt idx="9462">
                  <c:v>6.4348293750016001</c:v>
                </c:pt>
                <c:pt idx="9463">
                  <c:v>6.4352831250015994</c:v>
                </c:pt>
                <c:pt idx="9464">
                  <c:v>6.4356749999999998</c:v>
                </c:pt>
                <c:pt idx="9465">
                  <c:v>6.4358056250016</c:v>
                </c:pt>
                <c:pt idx="9466">
                  <c:v>6.4354406250015996</c:v>
                </c:pt>
                <c:pt idx="9467">
                  <c:v>6.4350456250015995</c:v>
                </c:pt>
                <c:pt idx="9468">
                  <c:v>6.4346568750015996</c:v>
                </c:pt>
                <c:pt idx="9469">
                  <c:v>6.4342024999999996</c:v>
                </c:pt>
                <c:pt idx="9470">
                  <c:v>6.4338406250015998</c:v>
                </c:pt>
                <c:pt idx="9471">
                  <c:v>6.4340549999999999</c:v>
                </c:pt>
                <c:pt idx="9472">
                  <c:v>6.4341956250015997</c:v>
                </c:pt>
                <c:pt idx="9473">
                  <c:v>6.4343987499999997</c:v>
                </c:pt>
                <c:pt idx="9474">
                  <c:v>6.4347374999999998</c:v>
                </c:pt>
                <c:pt idx="9475">
                  <c:v>6.4350956250015994</c:v>
                </c:pt>
                <c:pt idx="9476">
                  <c:v>6.4354812499999996</c:v>
                </c:pt>
                <c:pt idx="9477">
                  <c:v>6.4358975000000003</c:v>
                </c:pt>
                <c:pt idx="9478">
                  <c:v>6.4362487499999999</c:v>
                </c:pt>
                <c:pt idx="9479">
                  <c:v>6.4359281250015998</c:v>
                </c:pt>
                <c:pt idx="9480">
                  <c:v>6.4355156250015995</c:v>
                </c:pt>
                <c:pt idx="9481">
                  <c:v>6.4350412500000003</c:v>
                </c:pt>
                <c:pt idx="9482">
                  <c:v>6.4346687500000002</c:v>
                </c:pt>
                <c:pt idx="9483">
                  <c:v>6.4342806250016</c:v>
                </c:pt>
                <c:pt idx="9484">
                  <c:v>6.4339587500000004</c:v>
                </c:pt>
                <c:pt idx="9485">
                  <c:v>6.4339506250016001</c:v>
                </c:pt>
                <c:pt idx="9486">
                  <c:v>6.4342768750015997</c:v>
                </c:pt>
                <c:pt idx="9487">
                  <c:v>6.4346431250015996</c:v>
                </c:pt>
                <c:pt idx="9488">
                  <c:v>6.4350293750015997</c:v>
                </c:pt>
                <c:pt idx="9489">
                  <c:v>6.4354825</c:v>
                </c:pt>
                <c:pt idx="9490">
                  <c:v>6.4359087500000003</c:v>
                </c:pt>
                <c:pt idx="9491">
                  <c:v>6.4362500000000002</c:v>
                </c:pt>
                <c:pt idx="9492">
                  <c:v>6.4365937500000001</c:v>
                </c:pt>
                <c:pt idx="9493">
                  <c:v>6.4369649999999998</c:v>
                </c:pt>
                <c:pt idx="9494">
                  <c:v>6.4373775000000002</c:v>
                </c:pt>
                <c:pt idx="9495">
                  <c:v>6.4377087499999996</c:v>
                </c:pt>
                <c:pt idx="9496">
                  <c:v>6.4375749999999998</c:v>
                </c:pt>
                <c:pt idx="9497">
                  <c:v>6.4373525000000003</c:v>
                </c:pt>
                <c:pt idx="9498">
                  <c:v>6.4373218750015999</c:v>
                </c:pt>
                <c:pt idx="9499">
                  <c:v>6.4375456250015999</c:v>
                </c:pt>
                <c:pt idx="9500">
                  <c:v>6.4379256250015997</c:v>
                </c:pt>
                <c:pt idx="9501">
                  <c:v>6.4382968750015994</c:v>
                </c:pt>
                <c:pt idx="9502">
                  <c:v>6.4386975</c:v>
                </c:pt>
                <c:pt idx="9503">
                  <c:v>6.4390343750015999</c:v>
                </c:pt>
                <c:pt idx="9504">
                  <c:v>6.4393556250015997</c:v>
                </c:pt>
                <c:pt idx="9505">
                  <c:v>6.4389406250015995</c:v>
                </c:pt>
                <c:pt idx="9506">
                  <c:v>6.4385537499999996</c:v>
                </c:pt>
                <c:pt idx="9507">
                  <c:v>6.43840375</c:v>
                </c:pt>
                <c:pt idx="9508">
                  <c:v>6.4380481250015995</c:v>
                </c:pt>
                <c:pt idx="9509">
                  <c:v>6.4376881250015998</c:v>
                </c:pt>
                <c:pt idx="9510">
                  <c:v>6.4373181250015996</c:v>
                </c:pt>
                <c:pt idx="9511">
                  <c:v>6.4369762499999998</c:v>
                </c:pt>
                <c:pt idx="9512">
                  <c:v>6.4366450000000004</c:v>
                </c:pt>
                <c:pt idx="9513">
                  <c:v>6.4362862500000002</c:v>
                </c:pt>
                <c:pt idx="9514">
                  <c:v>6.4359437499999999</c:v>
                </c:pt>
                <c:pt idx="9515">
                  <c:v>6.4358081250015999</c:v>
                </c:pt>
                <c:pt idx="9516">
                  <c:v>6.4360468750016002</c:v>
                </c:pt>
                <c:pt idx="9517">
                  <c:v>6.4363906250016001</c:v>
                </c:pt>
                <c:pt idx="9518">
                  <c:v>6.4363431250016001</c:v>
                </c:pt>
                <c:pt idx="9519">
                  <c:v>6.4363943750015995</c:v>
                </c:pt>
                <c:pt idx="9520">
                  <c:v>6.4368218750016002</c:v>
                </c:pt>
                <c:pt idx="9521">
                  <c:v>6.4371981250015997</c:v>
                </c:pt>
                <c:pt idx="9522">
                  <c:v>6.43760625</c:v>
                </c:pt>
                <c:pt idx="9523">
                  <c:v>6.4380443750016001</c:v>
                </c:pt>
                <c:pt idx="9524">
                  <c:v>6.4384206250015996</c:v>
                </c:pt>
                <c:pt idx="9525">
                  <c:v>6.4387543750015999</c:v>
                </c:pt>
                <c:pt idx="9526">
                  <c:v>6.4390843750015998</c:v>
                </c:pt>
                <c:pt idx="9527">
                  <c:v>6.4394731250015997</c:v>
                </c:pt>
                <c:pt idx="9528">
                  <c:v>6.4398856250016001</c:v>
                </c:pt>
                <c:pt idx="9529">
                  <c:v>6.4402062500000001</c:v>
                </c:pt>
                <c:pt idx="9530">
                  <c:v>6.4404543750015995</c:v>
                </c:pt>
                <c:pt idx="9531">
                  <c:v>6.4406537500000001</c:v>
                </c:pt>
                <c:pt idx="9532">
                  <c:v>6.4402387499999998</c:v>
                </c:pt>
                <c:pt idx="9533">
                  <c:v>6.4398799999999996</c:v>
                </c:pt>
                <c:pt idx="9534">
                  <c:v>6.4395387499999996</c:v>
                </c:pt>
                <c:pt idx="9535">
                  <c:v>6.4394400000000003</c:v>
                </c:pt>
                <c:pt idx="9536">
                  <c:v>6.4391350000000003</c:v>
                </c:pt>
                <c:pt idx="9537">
                  <c:v>6.4395412500000004</c:v>
                </c:pt>
                <c:pt idx="9538">
                  <c:v>6.4399031250015994</c:v>
                </c:pt>
                <c:pt idx="9539">
                  <c:v>6.4402875000000002</c:v>
                </c:pt>
                <c:pt idx="9540">
                  <c:v>6.4406743750016</c:v>
                </c:pt>
                <c:pt idx="9541">
                  <c:v>6.4410681250015998</c:v>
                </c:pt>
                <c:pt idx="9542">
                  <c:v>6.4414568750015997</c:v>
                </c:pt>
                <c:pt idx="9543">
                  <c:v>6.4414274999999996</c:v>
                </c:pt>
                <c:pt idx="9544">
                  <c:v>6.4410575000000003</c:v>
                </c:pt>
                <c:pt idx="9545">
                  <c:v>6.4407181250015997</c:v>
                </c:pt>
                <c:pt idx="9546">
                  <c:v>6.4409375000000004</c:v>
                </c:pt>
                <c:pt idx="9547">
                  <c:v>6.4411281250016001</c:v>
                </c:pt>
                <c:pt idx="9548">
                  <c:v>6.4414524999999996</c:v>
                </c:pt>
                <c:pt idx="9549">
                  <c:v>6.4412406250015994</c:v>
                </c:pt>
                <c:pt idx="9550">
                  <c:v>6.4416425000000004</c:v>
                </c:pt>
                <c:pt idx="9551">
                  <c:v>6.4420506250015999</c:v>
                </c:pt>
                <c:pt idx="9552">
                  <c:v>6.4424175000000004</c:v>
                </c:pt>
                <c:pt idx="9553">
                  <c:v>6.4427737499999997</c:v>
                </c:pt>
                <c:pt idx="9554">
                  <c:v>6.4430949999999996</c:v>
                </c:pt>
                <c:pt idx="9555">
                  <c:v>6.4434924999999996</c:v>
                </c:pt>
                <c:pt idx="9556">
                  <c:v>6.4438174999999998</c:v>
                </c:pt>
                <c:pt idx="9557">
                  <c:v>6.4436274999999998</c:v>
                </c:pt>
                <c:pt idx="9558">
                  <c:v>6.4431818750016001</c:v>
                </c:pt>
                <c:pt idx="9559">
                  <c:v>6.4427631250015995</c:v>
                </c:pt>
                <c:pt idx="9560">
                  <c:v>6.4427843750016001</c:v>
                </c:pt>
                <c:pt idx="9561">
                  <c:v>6.4424093750016</c:v>
                </c:pt>
                <c:pt idx="9562">
                  <c:v>6.4420250000000001</c:v>
                </c:pt>
                <c:pt idx="9563">
                  <c:v>6.4416468750015996</c:v>
                </c:pt>
                <c:pt idx="9564">
                  <c:v>6.4413062500000002</c:v>
                </c:pt>
                <c:pt idx="9565">
                  <c:v>6.4412337500000003</c:v>
                </c:pt>
                <c:pt idx="9566">
                  <c:v>6.4415637500000003</c:v>
                </c:pt>
                <c:pt idx="9567">
                  <c:v>6.4413687499999996</c:v>
                </c:pt>
                <c:pt idx="9568">
                  <c:v>6.4415331250015999</c:v>
                </c:pt>
                <c:pt idx="9569">
                  <c:v>6.4417925</c:v>
                </c:pt>
                <c:pt idx="9570">
                  <c:v>6.4421675</c:v>
                </c:pt>
                <c:pt idx="9571">
                  <c:v>6.4426337499999997</c:v>
                </c:pt>
                <c:pt idx="9572">
                  <c:v>6.4429924999999999</c:v>
                </c:pt>
                <c:pt idx="9573">
                  <c:v>6.4433550000000004</c:v>
                </c:pt>
                <c:pt idx="9574">
                  <c:v>6.4436118750015998</c:v>
                </c:pt>
                <c:pt idx="9575">
                  <c:v>6.4439374999999997</c:v>
                </c:pt>
                <c:pt idx="9576">
                  <c:v>6.4442756250016</c:v>
                </c:pt>
                <c:pt idx="9577">
                  <c:v>6.4446099999999999</c:v>
                </c:pt>
                <c:pt idx="9578">
                  <c:v>6.44494875</c:v>
                </c:pt>
                <c:pt idx="9579">
                  <c:v>6.4453550000000002</c:v>
                </c:pt>
                <c:pt idx="9580">
                  <c:v>6.4457581250015998</c:v>
                </c:pt>
                <c:pt idx="9581">
                  <c:v>6.4460825000000002</c:v>
                </c:pt>
                <c:pt idx="9582">
                  <c:v>6.4464368750015995</c:v>
                </c:pt>
                <c:pt idx="9583">
                  <c:v>6.4463062500000001</c:v>
                </c:pt>
                <c:pt idx="9584">
                  <c:v>6.4459425000000001</c:v>
                </c:pt>
                <c:pt idx="9585">
                  <c:v>6.4458843750015999</c:v>
                </c:pt>
                <c:pt idx="9586">
                  <c:v>6.4455074999999997</c:v>
                </c:pt>
                <c:pt idx="9587">
                  <c:v>6.4451081250015996</c:v>
                </c:pt>
                <c:pt idx="9588">
                  <c:v>6.4447625000000004</c:v>
                </c:pt>
                <c:pt idx="9589">
                  <c:v>6.4442987499999997</c:v>
                </c:pt>
                <c:pt idx="9590">
                  <c:v>6.4438868750016001</c:v>
                </c:pt>
                <c:pt idx="9591">
                  <c:v>6.4435000000000002</c:v>
                </c:pt>
                <c:pt idx="9592">
                  <c:v>6.4431081250015998</c:v>
                </c:pt>
                <c:pt idx="9593">
                  <c:v>6.4426618750015994</c:v>
                </c:pt>
                <c:pt idx="9594">
                  <c:v>6.4423025000000003</c:v>
                </c:pt>
                <c:pt idx="9595">
                  <c:v>6.4418643750015994</c:v>
                </c:pt>
                <c:pt idx="9596">
                  <c:v>6.4415193750016</c:v>
                </c:pt>
                <c:pt idx="9597">
                  <c:v>6.4410581250016001</c:v>
                </c:pt>
                <c:pt idx="9598">
                  <c:v>6.4406931250015997</c:v>
                </c:pt>
                <c:pt idx="9599">
                  <c:v>6.4410412499999996</c:v>
                </c:pt>
                <c:pt idx="9600">
                  <c:v>6.4415031250016002</c:v>
                </c:pt>
                <c:pt idx="9601">
                  <c:v>6.4418687500000003</c:v>
                </c:pt>
                <c:pt idx="9602">
                  <c:v>6.4422649999999999</c:v>
                </c:pt>
                <c:pt idx="9603">
                  <c:v>6.4426337499999997</c:v>
                </c:pt>
                <c:pt idx="9604">
                  <c:v>6.4429887499999996</c:v>
                </c:pt>
                <c:pt idx="9605">
                  <c:v>6.4434393750016001</c:v>
                </c:pt>
                <c:pt idx="9606">
                  <c:v>6.4438700000000004</c:v>
                </c:pt>
                <c:pt idx="9607">
                  <c:v>6.4442543750015995</c:v>
                </c:pt>
                <c:pt idx="9608">
                  <c:v>6.4445993750015997</c:v>
                </c:pt>
                <c:pt idx="9609">
                  <c:v>6.4449924999999997</c:v>
                </c:pt>
                <c:pt idx="9610">
                  <c:v>6.4454425000000004</c:v>
                </c:pt>
                <c:pt idx="9611">
                  <c:v>6.4457981250016001</c:v>
                </c:pt>
                <c:pt idx="9612">
                  <c:v>6.4461931250015994</c:v>
                </c:pt>
                <c:pt idx="9613">
                  <c:v>6.4465643750016</c:v>
                </c:pt>
                <c:pt idx="9614">
                  <c:v>6.446885</c:v>
                </c:pt>
                <c:pt idx="9615">
                  <c:v>6.4473075</c:v>
                </c:pt>
                <c:pt idx="9616">
                  <c:v>6.4476418750016</c:v>
                </c:pt>
                <c:pt idx="9617">
                  <c:v>6.4478056250015996</c:v>
                </c:pt>
                <c:pt idx="9618">
                  <c:v>6.44741125</c:v>
                </c:pt>
                <c:pt idx="9619">
                  <c:v>6.4470081250015996</c:v>
                </c:pt>
                <c:pt idx="9620">
                  <c:v>6.4467681250015998</c:v>
                </c:pt>
                <c:pt idx="9621">
                  <c:v>6.4464350000000001</c:v>
                </c:pt>
                <c:pt idx="9622">
                  <c:v>6.4461756250016</c:v>
                </c:pt>
                <c:pt idx="9623">
                  <c:v>6.4465106250015998</c:v>
                </c:pt>
                <c:pt idx="9624">
                  <c:v>6.4468906250015996</c:v>
                </c:pt>
                <c:pt idx="9625">
                  <c:v>6.4472231250015994</c:v>
                </c:pt>
                <c:pt idx="9626">
                  <c:v>6.4476062499999998</c:v>
                </c:pt>
                <c:pt idx="9627">
                  <c:v>6.4479462500000002</c:v>
                </c:pt>
                <c:pt idx="9628">
                  <c:v>6.4481343750016</c:v>
                </c:pt>
                <c:pt idx="9629">
                  <c:v>6.4481218750015996</c:v>
                </c:pt>
                <c:pt idx="9630">
                  <c:v>6.4476943750015998</c:v>
                </c:pt>
                <c:pt idx="9631">
                  <c:v>6.4473481250016</c:v>
                </c:pt>
                <c:pt idx="9632">
                  <c:v>6.4469475000000003</c:v>
                </c:pt>
                <c:pt idx="9633">
                  <c:v>6.4465656250015995</c:v>
                </c:pt>
                <c:pt idx="9634">
                  <c:v>6.4461624999999998</c:v>
                </c:pt>
                <c:pt idx="9635">
                  <c:v>6.4457825</c:v>
                </c:pt>
                <c:pt idx="9636">
                  <c:v>6.4453781250016</c:v>
                </c:pt>
                <c:pt idx="9637">
                  <c:v>6.4450143750016</c:v>
                </c:pt>
                <c:pt idx="9638">
                  <c:v>6.4452674999999999</c:v>
                </c:pt>
                <c:pt idx="9639">
                  <c:v>6.44562875</c:v>
                </c:pt>
                <c:pt idx="9640">
                  <c:v>6.4459749999999998</c:v>
                </c:pt>
                <c:pt idx="9641">
                  <c:v>6.4464043750015998</c:v>
                </c:pt>
                <c:pt idx="9642">
                  <c:v>6.4468087499999998</c:v>
                </c:pt>
                <c:pt idx="9643">
                  <c:v>6.4470312500000002</c:v>
                </c:pt>
                <c:pt idx="9644">
                  <c:v>6.4472943750015999</c:v>
                </c:pt>
                <c:pt idx="9645">
                  <c:v>6.4477231250016001</c:v>
                </c:pt>
                <c:pt idx="9646">
                  <c:v>6.4477668750015997</c:v>
                </c:pt>
                <c:pt idx="9647">
                  <c:v>6.4474200000000002</c:v>
                </c:pt>
                <c:pt idx="9648">
                  <c:v>6.4470893750015996</c:v>
                </c:pt>
                <c:pt idx="9649">
                  <c:v>6.4467625000000002</c:v>
                </c:pt>
                <c:pt idx="9650">
                  <c:v>6.4470893750015996</c:v>
                </c:pt>
                <c:pt idx="9651">
                  <c:v>6.4474468750015994</c:v>
                </c:pt>
                <c:pt idx="9652">
                  <c:v>6.4477743750015994</c:v>
                </c:pt>
                <c:pt idx="9653">
                  <c:v>6.4481175000000004</c:v>
                </c:pt>
                <c:pt idx="9654">
                  <c:v>6.4484381250015996</c:v>
                </c:pt>
                <c:pt idx="9655">
                  <c:v>6.4487724999999996</c:v>
                </c:pt>
                <c:pt idx="9656">
                  <c:v>6.4488318750015994</c:v>
                </c:pt>
                <c:pt idx="9657">
                  <c:v>6.4491924999999997</c:v>
                </c:pt>
                <c:pt idx="9658">
                  <c:v>6.4496193750015998</c:v>
                </c:pt>
                <c:pt idx="9659">
                  <c:v>6.4499525000000002</c:v>
                </c:pt>
                <c:pt idx="9660">
                  <c:v>6.4502875</c:v>
                </c:pt>
                <c:pt idx="9661">
                  <c:v>6.4506631250015998</c:v>
                </c:pt>
                <c:pt idx="9662">
                  <c:v>6.4511124999999998</c:v>
                </c:pt>
                <c:pt idx="9663">
                  <c:v>6.4515081250015998</c:v>
                </c:pt>
                <c:pt idx="9664">
                  <c:v>6.4518756250016001</c:v>
                </c:pt>
                <c:pt idx="9665">
                  <c:v>6.4522537499999997</c:v>
                </c:pt>
                <c:pt idx="9666">
                  <c:v>6.4525812499999997</c:v>
                </c:pt>
                <c:pt idx="9667">
                  <c:v>6.4525518750015998</c:v>
                </c:pt>
                <c:pt idx="9668">
                  <c:v>6.4521118750015996</c:v>
                </c:pt>
                <c:pt idx="9669">
                  <c:v>6.4517237500000002</c:v>
                </c:pt>
                <c:pt idx="9670">
                  <c:v>6.4513643750015994</c:v>
                </c:pt>
                <c:pt idx="9671">
                  <c:v>6.4509974999999997</c:v>
                </c:pt>
                <c:pt idx="9672">
                  <c:v>6.4505937500000003</c:v>
                </c:pt>
                <c:pt idx="9673">
                  <c:v>6.4502212500000002</c:v>
                </c:pt>
                <c:pt idx="9674">
                  <c:v>6.4498112499999998</c:v>
                </c:pt>
                <c:pt idx="9675">
                  <c:v>6.4494218750016001</c:v>
                </c:pt>
                <c:pt idx="9676">
                  <c:v>6.44910125</c:v>
                </c:pt>
                <c:pt idx="9677">
                  <c:v>6.4487781250016001</c:v>
                </c:pt>
                <c:pt idx="9678">
                  <c:v>6.4486406250016</c:v>
                </c:pt>
                <c:pt idx="9679">
                  <c:v>6.4489693750015995</c:v>
                </c:pt>
                <c:pt idx="9680">
                  <c:v>6.4493243750015994</c:v>
                </c:pt>
                <c:pt idx="9681">
                  <c:v>6.4496556250015997</c:v>
                </c:pt>
                <c:pt idx="9682">
                  <c:v>6.4496493750015995</c:v>
                </c:pt>
                <c:pt idx="9683">
                  <c:v>6.4496218750015997</c:v>
                </c:pt>
                <c:pt idx="9684">
                  <c:v>6.4494825000000002</c:v>
                </c:pt>
                <c:pt idx="9685">
                  <c:v>6.4496937499999998</c:v>
                </c:pt>
                <c:pt idx="9686">
                  <c:v>6.4500718750015995</c:v>
                </c:pt>
                <c:pt idx="9687">
                  <c:v>6.4504018750015994</c:v>
                </c:pt>
                <c:pt idx="9688">
                  <c:v>6.4507649999999996</c:v>
                </c:pt>
                <c:pt idx="9689">
                  <c:v>6.4512574999999996</c:v>
                </c:pt>
                <c:pt idx="9690">
                  <c:v>6.4516156250016001</c:v>
                </c:pt>
                <c:pt idx="9691">
                  <c:v>6.4519475000000002</c:v>
                </c:pt>
                <c:pt idx="9692">
                  <c:v>6.4523268750015994</c:v>
                </c:pt>
                <c:pt idx="9693">
                  <c:v>6.4527031250015998</c:v>
                </c:pt>
                <c:pt idx="9694">
                  <c:v>6.4530574999999999</c:v>
                </c:pt>
                <c:pt idx="9695">
                  <c:v>6.4534031250016</c:v>
                </c:pt>
                <c:pt idx="9696">
                  <c:v>6.4538337500000003</c:v>
                </c:pt>
                <c:pt idx="9697">
                  <c:v>6.4540768750015998</c:v>
                </c:pt>
                <c:pt idx="9698">
                  <c:v>6.45440375</c:v>
                </c:pt>
                <c:pt idx="9699">
                  <c:v>6.4547731250015996</c:v>
                </c:pt>
                <c:pt idx="9700">
                  <c:v>6.4543868750015996</c:v>
                </c:pt>
                <c:pt idx="9701">
                  <c:v>6.4539062500000002</c:v>
                </c:pt>
                <c:pt idx="9702">
                  <c:v>6.4534149999999997</c:v>
                </c:pt>
                <c:pt idx="9703">
                  <c:v>6.4530318750015994</c:v>
                </c:pt>
                <c:pt idx="9704">
                  <c:v>6.4525868750016002</c:v>
                </c:pt>
                <c:pt idx="9705">
                  <c:v>6.4522325</c:v>
                </c:pt>
                <c:pt idx="9706">
                  <c:v>6.4519087500000003</c:v>
                </c:pt>
                <c:pt idx="9707">
                  <c:v>6.4515075</c:v>
                </c:pt>
                <c:pt idx="9708">
                  <c:v>6.4511687499999999</c:v>
                </c:pt>
                <c:pt idx="9709">
                  <c:v>6.4508456250016</c:v>
                </c:pt>
                <c:pt idx="9710">
                  <c:v>6.45048625</c:v>
                </c:pt>
                <c:pt idx="9711">
                  <c:v>6.4507487499999998</c:v>
                </c:pt>
                <c:pt idx="9712">
                  <c:v>6.4511050000000001</c:v>
                </c:pt>
                <c:pt idx="9713">
                  <c:v>6.4514399999999998</c:v>
                </c:pt>
                <c:pt idx="9714">
                  <c:v>6.4515900000000004</c:v>
                </c:pt>
                <c:pt idx="9715">
                  <c:v>6.4519756250015998</c:v>
                </c:pt>
                <c:pt idx="9716">
                  <c:v>6.4516593750015998</c:v>
                </c:pt>
                <c:pt idx="9717">
                  <c:v>6.4512868750015997</c:v>
                </c:pt>
                <c:pt idx="9718">
                  <c:v>6.4512668750015996</c:v>
                </c:pt>
                <c:pt idx="9719">
                  <c:v>6.4510206250015996</c:v>
                </c:pt>
                <c:pt idx="9720">
                  <c:v>6.4509337499999999</c:v>
                </c:pt>
                <c:pt idx="9721">
                  <c:v>6.4513075000000004</c:v>
                </c:pt>
                <c:pt idx="9722">
                  <c:v>6.4516406250016001</c:v>
                </c:pt>
                <c:pt idx="9723">
                  <c:v>6.4519943750015996</c:v>
                </c:pt>
                <c:pt idx="9724">
                  <c:v>6.4523700000000002</c:v>
                </c:pt>
                <c:pt idx="9725">
                  <c:v>6.4527962499999996</c:v>
                </c:pt>
                <c:pt idx="9726">
                  <c:v>6.4531506250015997</c:v>
                </c:pt>
                <c:pt idx="9727">
                  <c:v>6.4534925000000003</c:v>
                </c:pt>
                <c:pt idx="9728">
                  <c:v>6.4533793750015995</c:v>
                </c:pt>
                <c:pt idx="9729">
                  <c:v>6.4537512499999998</c:v>
                </c:pt>
                <c:pt idx="9730">
                  <c:v>6.4535456250015999</c:v>
                </c:pt>
                <c:pt idx="9731">
                  <c:v>6.4535343750015999</c:v>
                </c:pt>
                <c:pt idx="9732">
                  <c:v>6.4531037500000004</c:v>
                </c:pt>
                <c:pt idx="9733">
                  <c:v>6.4525375</c:v>
                </c:pt>
                <c:pt idx="9734">
                  <c:v>6.4520568750015999</c:v>
                </c:pt>
                <c:pt idx="9735">
                  <c:v>6.4517281250015994</c:v>
                </c:pt>
                <c:pt idx="9736">
                  <c:v>6.4521550000000003</c:v>
                </c:pt>
                <c:pt idx="9737">
                  <c:v>6.4525212500000002</c:v>
                </c:pt>
                <c:pt idx="9738">
                  <c:v>6.4528918750016002</c:v>
                </c:pt>
                <c:pt idx="9739">
                  <c:v>6.4532243750016001</c:v>
                </c:pt>
                <c:pt idx="9740">
                  <c:v>6.4535468750015994</c:v>
                </c:pt>
                <c:pt idx="9741">
                  <c:v>6.4539362499999999</c:v>
                </c:pt>
                <c:pt idx="9742">
                  <c:v>6.4543156250016001</c:v>
                </c:pt>
                <c:pt idx="9743">
                  <c:v>6.4546406250016002</c:v>
                </c:pt>
                <c:pt idx="9744">
                  <c:v>6.4549824999999998</c:v>
                </c:pt>
                <c:pt idx="9745">
                  <c:v>6.4552050000000003</c:v>
                </c:pt>
                <c:pt idx="9746">
                  <c:v>6.45517875</c:v>
                </c:pt>
                <c:pt idx="9747">
                  <c:v>6.4556193750016</c:v>
                </c:pt>
                <c:pt idx="9748">
                  <c:v>6.4557525</c:v>
                </c:pt>
                <c:pt idx="9749">
                  <c:v>6.4553968750015995</c:v>
                </c:pt>
                <c:pt idx="9750">
                  <c:v>6.4550481250015999</c:v>
                </c:pt>
                <c:pt idx="9751">
                  <c:v>6.4546543750016001</c:v>
                </c:pt>
                <c:pt idx="9752">
                  <c:v>6.4542074999999999</c:v>
                </c:pt>
                <c:pt idx="9753">
                  <c:v>6.4538418750015998</c:v>
                </c:pt>
                <c:pt idx="9754">
                  <c:v>6.4534968750015995</c:v>
                </c:pt>
                <c:pt idx="9755">
                  <c:v>6.4531499999999999</c:v>
                </c:pt>
                <c:pt idx="9756">
                  <c:v>6.4527762500000003</c:v>
                </c:pt>
                <c:pt idx="9757">
                  <c:v>6.4524324999999996</c:v>
                </c:pt>
                <c:pt idx="9758">
                  <c:v>6.4520087500000001</c:v>
                </c:pt>
                <c:pt idx="9759">
                  <c:v>6.45165875</c:v>
                </c:pt>
                <c:pt idx="9760">
                  <c:v>6.4515868750015999</c:v>
                </c:pt>
                <c:pt idx="9761">
                  <c:v>6.4520012500000004</c:v>
                </c:pt>
                <c:pt idx="9762">
                  <c:v>6.4523843750015999</c:v>
                </c:pt>
                <c:pt idx="9763">
                  <c:v>6.4527337500000002</c:v>
                </c:pt>
                <c:pt idx="9764">
                  <c:v>6.4531675000000002</c:v>
                </c:pt>
                <c:pt idx="9765">
                  <c:v>6.4535306250015996</c:v>
                </c:pt>
                <c:pt idx="9766">
                  <c:v>6.4538543750016002</c:v>
                </c:pt>
                <c:pt idx="9767">
                  <c:v>6.4542062500000004</c:v>
                </c:pt>
                <c:pt idx="9768">
                  <c:v>6.4545312499999996</c:v>
                </c:pt>
                <c:pt idx="9769">
                  <c:v>6.45486</c:v>
                </c:pt>
                <c:pt idx="9770">
                  <c:v>6.4552262499999999</c:v>
                </c:pt>
                <c:pt idx="9771">
                  <c:v>6.4549000000000003</c:v>
                </c:pt>
                <c:pt idx="9772">
                  <c:v>6.4545337500000004</c:v>
                </c:pt>
                <c:pt idx="9773">
                  <c:v>6.4546099999999997</c:v>
                </c:pt>
                <c:pt idx="9774">
                  <c:v>6.4549806250015997</c:v>
                </c:pt>
                <c:pt idx="9775">
                  <c:v>6.4553287499999996</c:v>
                </c:pt>
                <c:pt idx="9776">
                  <c:v>6.4556837500000004</c:v>
                </c:pt>
                <c:pt idx="9777">
                  <c:v>6.4555956250015996</c:v>
                </c:pt>
                <c:pt idx="9778">
                  <c:v>6.4551875000000001</c:v>
                </c:pt>
                <c:pt idx="9779">
                  <c:v>6.4553931250016001</c:v>
                </c:pt>
                <c:pt idx="9780">
                  <c:v>6.4557918750015997</c:v>
                </c:pt>
                <c:pt idx="9781">
                  <c:v>6.4561581250015996</c:v>
                </c:pt>
                <c:pt idx="9782">
                  <c:v>6.4560812500000004</c:v>
                </c:pt>
                <c:pt idx="9783">
                  <c:v>6.4559249999999997</c:v>
                </c:pt>
                <c:pt idx="9784">
                  <c:v>6.4558281250015996</c:v>
                </c:pt>
                <c:pt idx="9785">
                  <c:v>6.4561450000000002</c:v>
                </c:pt>
                <c:pt idx="9786">
                  <c:v>6.4563806250016</c:v>
                </c:pt>
                <c:pt idx="9787">
                  <c:v>6.4567831250015999</c:v>
                </c:pt>
                <c:pt idx="9788">
                  <c:v>6.4572050000000001</c:v>
                </c:pt>
                <c:pt idx="9789">
                  <c:v>6.4575924999999996</c:v>
                </c:pt>
                <c:pt idx="9790">
                  <c:v>6.4579643750016</c:v>
                </c:pt>
                <c:pt idx="9791">
                  <c:v>6.4582862499999996</c:v>
                </c:pt>
                <c:pt idx="9792">
                  <c:v>6.4584918750015996</c:v>
                </c:pt>
                <c:pt idx="9793">
                  <c:v>6.4581625000000003</c:v>
                </c:pt>
                <c:pt idx="9794">
                  <c:v>6.4585418750015995</c:v>
                </c:pt>
                <c:pt idx="9795">
                  <c:v>6.4588912499999998</c:v>
                </c:pt>
                <c:pt idx="9796">
                  <c:v>6.4592218750015995</c:v>
                </c:pt>
                <c:pt idx="9797">
                  <c:v>6.4591925000000003</c:v>
                </c:pt>
                <c:pt idx="9798">
                  <c:v>6.4590087499999997</c:v>
                </c:pt>
                <c:pt idx="9799">
                  <c:v>6.4592156250016002</c:v>
                </c:pt>
                <c:pt idx="9800">
                  <c:v>6.4595450000000003</c:v>
                </c:pt>
                <c:pt idx="9801">
                  <c:v>6.45913</c:v>
                </c:pt>
                <c:pt idx="9802">
                  <c:v>6.4587587500000003</c:v>
                </c:pt>
                <c:pt idx="9803">
                  <c:v>6.4584143750015999</c:v>
                </c:pt>
                <c:pt idx="9804">
                  <c:v>6.4587956250016001</c:v>
                </c:pt>
                <c:pt idx="9805">
                  <c:v>6.4591337500000003</c:v>
                </c:pt>
                <c:pt idx="9806">
                  <c:v>6.4595212499999999</c:v>
                </c:pt>
                <c:pt idx="9807">
                  <c:v>6.4599268750015995</c:v>
                </c:pt>
                <c:pt idx="9808">
                  <c:v>6.4599662499999999</c:v>
                </c:pt>
                <c:pt idx="9809">
                  <c:v>6.45963625</c:v>
                </c:pt>
                <c:pt idx="9810">
                  <c:v>6.4590725000000004</c:v>
                </c:pt>
                <c:pt idx="9811">
                  <c:v>6.4586174999999999</c:v>
                </c:pt>
                <c:pt idx="9812">
                  <c:v>6.4581212499999996</c:v>
                </c:pt>
                <c:pt idx="9813">
                  <c:v>6.4577731250015997</c:v>
                </c:pt>
                <c:pt idx="9814">
                  <c:v>6.4573337500000001</c:v>
                </c:pt>
                <c:pt idx="9815">
                  <c:v>6.456855</c:v>
                </c:pt>
                <c:pt idx="9816">
                  <c:v>6.4564243750015997</c:v>
                </c:pt>
                <c:pt idx="9817">
                  <c:v>6.4561006250016</c:v>
                </c:pt>
                <c:pt idx="9818">
                  <c:v>6.4560618750016001</c:v>
                </c:pt>
                <c:pt idx="9819">
                  <c:v>6.4564681250015994</c:v>
                </c:pt>
                <c:pt idx="9820">
                  <c:v>6.4567912500000002</c:v>
                </c:pt>
                <c:pt idx="9821">
                  <c:v>6.4572493750015996</c:v>
                </c:pt>
                <c:pt idx="9822">
                  <c:v>6.4576806250015997</c:v>
                </c:pt>
                <c:pt idx="9823">
                  <c:v>6.458075</c:v>
                </c:pt>
                <c:pt idx="9824">
                  <c:v>6.4582981250015994</c:v>
                </c:pt>
                <c:pt idx="9825">
                  <c:v>6.4586800000000002</c:v>
                </c:pt>
                <c:pt idx="9826">
                  <c:v>6.4590874999999999</c:v>
                </c:pt>
                <c:pt idx="9827">
                  <c:v>6.4594449999999997</c:v>
                </c:pt>
                <c:pt idx="9828">
                  <c:v>6.4598387500000003</c:v>
                </c:pt>
                <c:pt idx="9829">
                  <c:v>6.4601868750015994</c:v>
                </c:pt>
                <c:pt idx="9830">
                  <c:v>6.4605075000000003</c:v>
                </c:pt>
                <c:pt idx="9831">
                  <c:v>6.4609537499999998</c:v>
                </c:pt>
                <c:pt idx="9832">
                  <c:v>6.4613331250016</c:v>
                </c:pt>
                <c:pt idx="9833">
                  <c:v>6.4608474999999999</c:v>
                </c:pt>
                <c:pt idx="9834">
                  <c:v>6.4605125000000001</c:v>
                </c:pt>
                <c:pt idx="9835">
                  <c:v>6.4601518750015998</c:v>
                </c:pt>
                <c:pt idx="9836">
                  <c:v>6.4597175</c:v>
                </c:pt>
                <c:pt idx="9837">
                  <c:v>6.4593749999999996</c:v>
                </c:pt>
                <c:pt idx="9838">
                  <c:v>6.4590756250016002</c:v>
                </c:pt>
                <c:pt idx="9839">
                  <c:v>6.45886125</c:v>
                </c:pt>
                <c:pt idx="9840">
                  <c:v>6.4592162499999999</c:v>
                </c:pt>
                <c:pt idx="9841">
                  <c:v>6.4595712499999998</c:v>
                </c:pt>
                <c:pt idx="9842">
                  <c:v>6.4598356250015998</c:v>
                </c:pt>
                <c:pt idx="9843">
                  <c:v>6.4601918750016001</c:v>
                </c:pt>
                <c:pt idx="9844">
                  <c:v>6.4605156250015998</c:v>
                </c:pt>
                <c:pt idx="9845">
                  <c:v>6.4608631250016</c:v>
                </c:pt>
                <c:pt idx="9846">
                  <c:v>6.46125375</c:v>
                </c:pt>
                <c:pt idx="9847">
                  <c:v>6.4615781250015996</c:v>
                </c:pt>
                <c:pt idx="9848">
                  <c:v>6.4611281250015997</c:v>
                </c:pt>
                <c:pt idx="9849">
                  <c:v>6.4607268750015994</c:v>
                </c:pt>
                <c:pt idx="9850">
                  <c:v>6.4604006250015997</c:v>
                </c:pt>
                <c:pt idx="9851">
                  <c:v>6.4600481250015998</c:v>
                </c:pt>
                <c:pt idx="9852">
                  <c:v>6.4597118750015996</c:v>
                </c:pt>
                <c:pt idx="9853">
                  <c:v>6.4592599999999996</c:v>
                </c:pt>
                <c:pt idx="9854">
                  <c:v>6.4588487499999996</c:v>
                </c:pt>
                <c:pt idx="9855">
                  <c:v>6.4591743750015995</c:v>
                </c:pt>
                <c:pt idx="9856">
                  <c:v>6.4595631250015995</c:v>
                </c:pt>
                <c:pt idx="9857">
                  <c:v>6.4599718750015995</c:v>
                </c:pt>
                <c:pt idx="9858">
                  <c:v>6.4603137500000001</c:v>
                </c:pt>
                <c:pt idx="9859">
                  <c:v>6.4607406250016002</c:v>
                </c:pt>
                <c:pt idx="9860">
                  <c:v>6.4611706250015999</c:v>
                </c:pt>
                <c:pt idx="9861">
                  <c:v>6.4615512500000003</c:v>
                </c:pt>
                <c:pt idx="9862">
                  <c:v>6.4620193750016002</c:v>
                </c:pt>
                <c:pt idx="9863">
                  <c:v>6.4623893750015995</c:v>
                </c:pt>
                <c:pt idx="9864">
                  <c:v>6.4627650000000001</c:v>
                </c:pt>
                <c:pt idx="9865">
                  <c:v>6.4630118750015999</c:v>
                </c:pt>
                <c:pt idx="9866">
                  <c:v>6.4626268750015994</c:v>
                </c:pt>
                <c:pt idx="9867">
                  <c:v>6.4622506250015999</c:v>
                </c:pt>
                <c:pt idx="9868">
                  <c:v>6.4619131250016002</c:v>
                </c:pt>
                <c:pt idx="9869">
                  <c:v>6.4615749999999998</c:v>
                </c:pt>
                <c:pt idx="9870">
                  <c:v>6.4611074999999998</c:v>
                </c:pt>
                <c:pt idx="9871">
                  <c:v>6.4607124999999996</c:v>
                </c:pt>
                <c:pt idx="9872">
                  <c:v>6.4602787499999996</c:v>
                </c:pt>
                <c:pt idx="9873">
                  <c:v>6.4598781250016</c:v>
                </c:pt>
                <c:pt idx="9874">
                  <c:v>6.4594931250015994</c:v>
                </c:pt>
                <c:pt idx="9875">
                  <c:v>6.4591581250015997</c:v>
                </c:pt>
                <c:pt idx="9876">
                  <c:v>6.4591824999999998</c:v>
                </c:pt>
                <c:pt idx="9877">
                  <c:v>6.4595587500000002</c:v>
                </c:pt>
                <c:pt idx="9878">
                  <c:v>6.4599218750015996</c:v>
                </c:pt>
                <c:pt idx="9879">
                  <c:v>6.4602418750016</c:v>
                </c:pt>
                <c:pt idx="9880">
                  <c:v>6.4605856250015998</c:v>
                </c:pt>
                <c:pt idx="9881">
                  <c:v>6.4605631250015998</c:v>
                </c:pt>
                <c:pt idx="9882">
                  <c:v>6.4608856250016</c:v>
                </c:pt>
                <c:pt idx="9883">
                  <c:v>6.4613193750016</c:v>
                </c:pt>
                <c:pt idx="9884">
                  <c:v>6.4617325000000001</c:v>
                </c:pt>
                <c:pt idx="9885">
                  <c:v>6.4622056250015998</c:v>
                </c:pt>
                <c:pt idx="9886">
                  <c:v>6.4626037500000004</c:v>
                </c:pt>
                <c:pt idx="9887">
                  <c:v>6.4629637500000001</c:v>
                </c:pt>
                <c:pt idx="9888">
                  <c:v>6.4633606250015996</c:v>
                </c:pt>
                <c:pt idx="9889">
                  <c:v>6.4637912499999999</c:v>
                </c:pt>
                <c:pt idx="9890">
                  <c:v>6.4641256250015999</c:v>
                </c:pt>
                <c:pt idx="9891">
                  <c:v>6.4642575000000004</c:v>
                </c:pt>
                <c:pt idx="9892">
                  <c:v>6.4645918750015996</c:v>
                </c:pt>
                <c:pt idx="9893">
                  <c:v>6.4647212500000002</c:v>
                </c:pt>
                <c:pt idx="9894">
                  <c:v>6.4643556250016001</c:v>
                </c:pt>
                <c:pt idx="9895">
                  <c:v>6.4639812499999998</c:v>
                </c:pt>
                <c:pt idx="9896">
                  <c:v>6.46362375</c:v>
                </c:pt>
                <c:pt idx="9897">
                  <c:v>6.4640143750016001</c:v>
                </c:pt>
                <c:pt idx="9898">
                  <c:v>6.4643693750016</c:v>
                </c:pt>
                <c:pt idx="9899">
                  <c:v>6.4647375</c:v>
                </c:pt>
                <c:pt idx="9900">
                  <c:v>6.4649668750015996</c:v>
                </c:pt>
                <c:pt idx="9901">
                  <c:v>6.4647412500000003</c:v>
                </c:pt>
                <c:pt idx="9902">
                  <c:v>6.4643606250015999</c:v>
                </c:pt>
                <c:pt idx="9903">
                  <c:v>6.4638106250015994</c:v>
                </c:pt>
                <c:pt idx="9904">
                  <c:v>6.4634462499999996</c:v>
                </c:pt>
                <c:pt idx="9905">
                  <c:v>6.4630799999999997</c:v>
                </c:pt>
                <c:pt idx="9906">
                  <c:v>6.4627600000000003</c:v>
                </c:pt>
                <c:pt idx="9907">
                  <c:v>6.4621424999999997</c:v>
                </c:pt>
                <c:pt idx="9908">
                  <c:v>6.4617306250016</c:v>
                </c:pt>
                <c:pt idx="9909">
                  <c:v>6.46113625</c:v>
                </c:pt>
                <c:pt idx="9910">
                  <c:v>6.4606306250015999</c:v>
                </c:pt>
                <c:pt idx="9911">
                  <c:v>6.4602237499999999</c:v>
                </c:pt>
                <c:pt idx="9912">
                  <c:v>6.4597768750015998</c:v>
                </c:pt>
                <c:pt idx="9913">
                  <c:v>6.4594668750016</c:v>
                </c:pt>
                <c:pt idx="9914">
                  <c:v>6.4597868750015994</c:v>
                </c:pt>
                <c:pt idx="9915">
                  <c:v>6.46014</c:v>
                </c:pt>
                <c:pt idx="9916">
                  <c:v>6.4605381250015999</c:v>
                </c:pt>
                <c:pt idx="9917">
                  <c:v>6.4608881250015999</c:v>
                </c:pt>
                <c:pt idx="9918">
                  <c:v>6.4612837499999998</c:v>
                </c:pt>
                <c:pt idx="9919">
                  <c:v>6.4617662500000002</c:v>
                </c:pt>
                <c:pt idx="9920">
                  <c:v>6.4621706250016002</c:v>
                </c:pt>
                <c:pt idx="9921">
                  <c:v>6.4625431250015994</c:v>
                </c:pt>
                <c:pt idx="9922">
                  <c:v>6.4629275000000002</c:v>
                </c:pt>
                <c:pt idx="9923">
                  <c:v>6.46327125</c:v>
                </c:pt>
                <c:pt idx="9924">
                  <c:v>6.4636275000000003</c:v>
                </c:pt>
                <c:pt idx="9925">
                  <c:v>6.4639487500000001</c:v>
                </c:pt>
                <c:pt idx="9926">
                  <c:v>6.4643012500000001</c:v>
                </c:pt>
                <c:pt idx="9927">
                  <c:v>6.4640818750015994</c:v>
                </c:pt>
                <c:pt idx="9928">
                  <c:v>6.4636537499999998</c:v>
                </c:pt>
                <c:pt idx="9929">
                  <c:v>6.4633162500000001</c:v>
                </c:pt>
                <c:pt idx="9930">
                  <c:v>6.4629756250015999</c:v>
                </c:pt>
                <c:pt idx="9931">
                  <c:v>6.4626181250016002</c:v>
                </c:pt>
                <c:pt idx="9932">
                  <c:v>6.4625849999999998</c:v>
                </c:pt>
                <c:pt idx="9933">
                  <c:v>6.4621231250015994</c:v>
                </c:pt>
                <c:pt idx="9934">
                  <c:v>6.4615349999999996</c:v>
                </c:pt>
                <c:pt idx="9935">
                  <c:v>6.4610399999999997</c:v>
                </c:pt>
                <c:pt idx="9936">
                  <c:v>6.46066875</c:v>
                </c:pt>
                <c:pt idx="9937">
                  <c:v>6.46099625</c:v>
                </c:pt>
                <c:pt idx="9938">
                  <c:v>6.4608449999999999</c:v>
                </c:pt>
                <c:pt idx="9939">
                  <c:v>6.4604662499999996</c:v>
                </c:pt>
                <c:pt idx="9940">
                  <c:v>6.4601075000000003</c:v>
                </c:pt>
                <c:pt idx="9941">
                  <c:v>6.4602775000000001</c:v>
                </c:pt>
                <c:pt idx="9942">
                  <c:v>6.4603731250015999</c:v>
                </c:pt>
                <c:pt idx="9943">
                  <c:v>6.4607818750015999</c:v>
                </c:pt>
                <c:pt idx="9944">
                  <c:v>6.4611618750015998</c:v>
                </c:pt>
                <c:pt idx="9945">
                  <c:v>6.4615774999999998</c:v>
                </c:pt>
                <c:pt idx="9946">
                  <c:v>6.4619662499999997</c:v>
                </c:pt>
                <c:pt idx="9947">
                  <c:v>6.4623081250015995</c:v>
                </c:pt>
                <c:pt idx="9948">
                  <c:v>6.4626306250015997</c:v>
                </c:pt>
                <c:pt idx="9949">
                  <c:v>6.4629950000000003</c:v>
                </c:pt>
                <c:pt idx="9950">
                  <c:v>6.4633468750015997</c:v>
                </c:pt>
                <c:pt idx="9951">
                  <c:v>6.4636775000000002</c:v>
                </c:pt>
                <c:pt idx="9952">
                  <c:v>6.4641337500000002</c:v>
                </c:pt>
                <c:pt idx="9953">
                  <c:v>6.4641262499999996</c:v>
                </c:pt>
                <c:pt idx="9954">
                  <c:v>6.4644918750015998</c:v>
                </c:pt>
                <c:pt idx="9955">
                  <c:v>6.4648743750015996</c:v>
                </c:pt>
                <c:pt idx="9956">
                  <c:v>6.4652293750015994</c:v>
                </c:pt>
                <c:pt idx="9957">
                  <c:v>6.4651387500000004</c:v>
                </c:pt>
                <c:pt idx="9958">
                  <c:v>6.46500875</c:v>
                </c:pt>
                <c:pt idx="9959">
                  <c:v>6.4649237499999996</c:v>
                </c:pt>
                <c:pt idx="9960">
                  <c:v>6.4645781250015997</c:v>
                </c:pt>
                <c:pt idx="9961">
                  <c:v>6.4643793750015996</c:v>
                </c:pt>
                <c:pt idx="9962">
                  <c:v>6.4644087499999996</c:v>
                </c:pt>
                <c:pt idx="9963">
                  <c:v>6.4642162499999998</c:v>
                </c:pt>
                <c:pt idx="9964">
                  <c:v>6.4643875</c:v>
                </c:pt>
                <c:pt idx="9965">
                  <c:v>6.4640068750015995</c:v>
                </c:pt>
                <c:pt idx="9966">
                  <c:v>6.4637393750015999</c:v>
                </c:pt>
                <c:pt idx="9967">
                  <c:v>6.4632649999999998</c:v>
                </c:pt>
                <c:pt idx="9968">
                  <c:v>6.4628800000000002</c:v>
                </c:pt>
                <c:pt idx="9969">
                  <c:v>6.4625106250015998</c:v>
                </c:pt>
                <c:pt idx="9970">
                  <c:v>6.4621781250015999</c:v>
                </c:pt>
                <c:pt idx="9971">
                  <c:v>6.4620537499999999</c:v>
                </c:pt>
                <c:pt idx="9972">
                  <c:v>6.4619931250015998</c:v>
                </c:pt>
                <c:pt idx="9973">
                  <c:v>6.4621562499999996</c:v>
                </c:pt>
                <c:pt idx="9974">
                  <c:v>6.4625543750015995</c:v>
                </c:pt>
                <c:pt idx="9975">
                  <c:v>6.4628981250016002</c:v>
                </c:pt>
                <c:pt idx="9976">
                  <c:v>6.4632525000000003</c:v>
                </c:pt>
                <c:pt idx="9977">
                  <c:v>6.46357625</c:v>
                </c:pt>
                <c:pt idx="9978">
                  <c:v>6.4639087499999999</c:v>
                </c:pt>
                <c:pt idx="9979">
                  <c:v>6.4642518750016</c:v>
                </c:pt>
                <c:pt idx="9980">
                  <c:v>6.4646181250015999</c:v>
                </c:pt>
                <c:pt idx="9981">
                  <c:v>6.4649425000000003</c:v>
                </c:pt>
                <c:pt idx="9982">
                  <c:v>6.4653243750015994</c:v>
                </c:pt>
                <c:pt idx="9983">
                  <c:v>6.4653812500000001</c:v>
                </c:pt>
                <c:pt idx="9984">
                  <c:v>6.4654625000000001</c:v>
                </c:pt>
                <c:pt idx="9985">
                  <c:v>6.4656393750015999</c:v>
                </c:pt>
                <c:pt idx="9986">
                  <c:v>6.4659674999999996</c:v>
                </c:pt>
                <c:pt idx="9987">
                  <c:v>6.4663931250015994</c:v>
                </c:pt>
                <c:pt idx="9988">
                  <c:v>6.4667387500000002</c:v>
                </c:pt>
                <c:pt idx="9989">
                  <c:v>6.4672543750016001</c:v>
                </c:pt>
                <c:pt idx="9990">
                  <c:v>6.4677181250015998</c:v>
                </c:pt>
                <c:pt idx="9991">
                  <c:v>6.4674993750015997</c:v>
                </c:pt>
                <c:pt idx="9992">
                  <c:v>6.4673637499999996</c:v>
                </c:pt>
                <c:pt idx="9993">
                  <c:v>6.4669768750015999</c:v>
                </c:pt>
                <c:pt idx="9994">
                  <c:v>6.4666137499999996</c:v>
                </c:pt>
                <c:pt idx="9995">
                  <c:v>6.4662693750016</c:v>
                </c:pt>
                <c:pt idx="9996">
                  <c:v>6.4658424999999999</c:v>
                </c:pt>
                <c:pt idx="9997">
                  <c:v>6.4655212500000001</c:v>
                </c:pt>
                <c:pt idx="9998">
                  <c:v>6.4651781250016001</c:v>
                </c:pt>
                <c:pt idx="9999">
                  <c:v>6.4647943750015999</c:v>
                </c:pt>
                <c:pt idx="10000">
                  <c:v>6.4644293750015995</c:v>
                </c:pt>
                <c:pt idx="10001">
                  <c:v>6.4640624999999998</c:v>
                </c:pt>
                <c:pt idx="10002">
                  <c:v>6.4635837499999997</c:v>
                </c:pt>
                <c:pt idx="10003">
                  <c:v>6.4632543750015996</c:v>
                </c:pt>
                <c:pt idx="10004">
                  <c:v>6.4627462500000004</c:v>
                </c:pt>
                <c:pt idx="10005">
                  <c:v>6.4623537500000001</c:v>
                </c:pt>
                <c:pt idx="10006">
                  <c:v>6.4619531250015996</c:v>
                </c:pt>
                <c:pt idx="10007">
                  <c:v>6.4619274999999998</c:v>
                </c:pt>
                <c:pt idx="10008">
                  <c:v>6.4622549999999999</c:v>
                </c:pt>
                <c:pt idx="10009">
                  <c:v>6.4625906250015994</c:v>
                </c:pt>
                <c:pt idx="10010">
                  <c:v>6.4629362500000003</c:v>
                </c:pt>
                <c:pt idx="10011">
                  <c:v>6.4633337500000003</c:v>
                </c:pt>
                <c:pt idx="10012">
                  <c:v>6.4638081250015995</c:v>
                </c:pt>
                <c:pt idx="10013">
                  <c:v>6.46416375</c:v>
                </c:pt>
                <c:pt idx="10014">
                  <c:v>6.4645299999999999</c:v>
                </c:pt>
                <c:pt idx="10015">
                  <c:v>6.4648731250016001</c:v>
                </c:pt>
                <c:pt idx="10016">
                  <c:v>6.46500875</c:v>
                </c:pt>
                <c:pt idx="10017">
                  <c:v>6.4653393750015997</c:v>
                </c:pt>
                <c:pt idx="10018">
                  <c:v>6.4656881250015994</c:v>
                </c:pt>
                <c:pt idx="10019">
                  <c:v>6.4657774999999997</c:v>
                </c:pt>
                <c:pt idx="10020">
                  <c:v>6.4654918750016002</c:v>
                </c:pt>
                <c:pt idx="10021">
                  <c:v>6.4651224999999997</c:v>
                </c:pt>
                <c:pt idx="10022">
                  <c:v>6.4653087500000002</c:v>
                </c:pt>
                <c:pt idx="10023">
                  <c:v>6.4656812500000003</c:v>
                </c:pt>
                <c:pt idx="10024">
                  <c:v>6.4660149999999996</c:v>
                </c:pt>
                <c:pt idx="10025">
                  <c:v>6.4664087500000003</c:v>
                </c:pt>
                <c:pt idx="10026">
                  <c:v>6.4668450000000002</c:v>
                </c:pt>
                <c:pt idx="10027">
                  <c:v>6.4669418750015994</c:v>
                </c:pt>
                <c:pt idx="10028">
                  <c:v>6.4665756250015995</c:v>
                </c:pt>
                <c:pt idx="10029">
                  <c:v>6.4661906250015999</c:v>
                </c:pt>
                <c:pt idx="10030">
                  <c:v>6.4661581250015994</c:v>
                </c:pt>
                <c:pt idx="10031">
                  <c:v>6.4664843750015999</c:v>
                </c:pt>
                <c:pt idx="10032">
                  <c:v>6.4668187499999998</c:v>
                </c:pt>
                <c:pt idx="10033">
                  <c:v>6.4671756250015999</c:v>
                </c:pt>
                <c:pt idx="10034">
                  <c:v>6.4671206250016002</c:v>
                </c:pt>
                <c:pt idx="10035">
                  <c:v>6.4674424999999998</c:v>
                </c:pt>
                <c:pt idx="10036">
                  <c:v>6.4677800000000003</c:v>
                </c:pt>
                <c:pt idx="10037">
                  <c:v>6.4681181250015998</c:v>
                </c:pt>
                <c:pt idx="10038">
                  <c:v>6.4685543750015997</c:v>
                </c:pt>
                <c:pt idx="10039">
                  <c:v>6.4688924999999999</c:v>
                </c:pt>
                <c:pt idx="10040">
                  <c:v>6.4684637499999997</c:v>
                </c:pt>
                <c:pt idx="10041">
                  <c:v>6.4680799999999996</c:v>
                </c:pt>
                <c:pt idx="10042">
                  <c:v>6.4677075000000004</c:v>
                </c:pt>
                <c:pt idx="10043">
                  <c:v>6.4673125000000002</c:v>
                </c:pt>
                <c:pt idx="10044">
                  <c:v>6.4676831250015994</c:v>
                </c:pt>
                <c:pt idx="10045">
                  <c:v>6.4680843750015997</c:v>
                </c:pt>
                <c:pt idx="10046">
                  <c:v>6.4677143750015995</c:v>
                </c:pt>
                <c:pt idx="10047">
                  <c:v>6.4673350000000003</c:v>
                </c:pt>
                <c:pt idx="10048">
                  <c:v>6.4669668750015994</c:v>
                </c:pt>
                <c:pt idx="10049">
                  <c:v>6.4664287500000004</c:v>
                </c:pt>
                <c:pt idx="10050">
                  <c:v>6.4660993750015994</c:v>
                </c:pt>
                <c:pt idx="10051">
                  <c:v>6.4656693750015997</c:v>
                </c:pt>
                <c:pt idx="10052">
                  <c:v>6.4653318750016</c:v>
                </c:pt>
                <c:pt idx="10053">
                  <c:v>6.4649368750015999</c:v>
                </c:pt>
                <c:pt idx="10054">
                  <c:v>6.4646131250016001</c:v>
                </c:pt>
                <c:pt idx="10055">
                  <c:v>6.4642749999999998</c:v>
                </c:pt>
                <c:pt idx="10056">
                  <c:v>6.46395125</c:v>
                </c:pt>
                <c:pt idx="10057">
                  <c:v>6.4635749999999996</c:v>
                </c:pt>
                <c:pt idx="10058">
                  <c:v>6.4634968750016002</c:v>
                </c:pt>
                <c:pt idx="10059">
                  <c:v>6.4639068750015998</c:v>
                </c:pt>
                <c:pt idx="10060">
                  <c:v>6.4642425000000001</c:v>
                </c:pt>
                <c:pt idx="10061">
                  <c:v>6.4645656250016001</c:v>
                </c:pt>
                <c:pt idx="10062">
                  <c:v>6.4649824999999996</c:v>
                </c:pt>
                <c:pt idx="10063">
                  <c:v>6.4653168750015997</c:v>
                </c:pt>
                <c:pt idx="10064">
                  <c:v>6.4657562500000001</c:v>
                </c:pt>
                <c:pt idx="10065">
                  <c:v>6.4661493750016001</c:v>
                </c:pt>
                <c:pt idx="10066">
                  <c:v>6.4662281250015994</c:v>
                </c:pt>
                <c:pt idx="10067">
                  <c:v>6.4660931250016001</c:v>
                </c:pt>
                <c:pt idx="10068">
                  <c:v>6.4657600000000004</c:v>
                </c:pt>
                <c:pt idx="10069">
                  <c:v>6.4661156250016001</c:v>
                </c:pt>
                <c:pt idx="10070">
                  <c:v>6.4664368750015999</c:v>
                </c:pt>
                <c:pt idx="10071">
                  <c:v>6.46662625</c:v>
                </c:pt>
                <c:pt idx="10072">
                  <c:v>6.4670843750015994</c:v>
                </c:pt>
                <c:pt idx="10073">
                  <c:v>6.4674981250016002</c:v>
                </c:pt>
                <c:pt idx="10074">
                  <c:v>6.4679006250016</c:v>
                </c:pt>
                <c:pt idx="10075">
                  <c:v>6.4682374999999999</c:v>
                </c:pt>
                <c:pt idx="10076">
                  <c:v>6.4686181250015995</c:v>
                </c:pt>
                <c:pt idx="10077">
                  <c:v>6.4689899999999998</c:v>
                </c:pt>
                <c:pt idx="10078">
                  <c:v>6.4693456250015995</c:v>
                </c:pt>
                <c:pt idx="10079">
                  <c:v>6.4690250000000002</c:v>
                </c:pt>
                <c:pt idx="10080">
                  <c:v>6.4684868750015996</c:v>
                </c:pt>
                <c:pt idx="10081">
                  <c:v>6.4679768750015993</c:v>
                </c:pt>
                <c:pt idx="10082">
                  <c:v>6.4673687500000003</c:v>
                </c:pt>
                <c:pt idx="10083">
                  <c:v>6.46686125</c:v>
                </c:pt>
                <c:pt idx="10084">
                  <c:v>6.4662843750015995</c:v>
                </c:pt>
                <c:pt idx="10085">
                  <c:v>6.4657918750015995</c:v>
                </c:pt>
                <c:pt idx="10086">
                  <c:v>6.4654375000000002</c:v>
                </c:pt>
                <c:pt idx="10087">
                  <c:v>6.4651156250015998</c:v>
                </c:pt>
                <c:pt idx="10088">
                  <c:v>6.4647575000000002</c:v>
                </c:pt>
                <c:pt idx="10089">
                  <c:v>6.46437375</c:v>
                </c:pt>
                <c:pt idx="10090">
                  <c:v>6.4640174999999997</c:v>
                </c:pt>
                <c:pt idx="10091">
                  <c:v>6.4633874999999996</c:v>
                </c:pt>
                <c:pt idx="10092">
                  <c:v>6.4628631250015998</c:v>
                </c:pt>
                <c:pt idx="10093">
                  <c:v>6.4624743750015998</c:v>
                </c:pt>
                <c:pt idx="10094">
                  <c:v>6.4626381250015994</c:v>
                </c:pt>
                <c:pt idx="10095">
                  <c:v>6.4629606250015996</c:v>
                </c:pt>
                <c:pt idx="10096">
                  <c:v>6.4632987499999999</c:v>
                </c:pt>
                <c:pt idx="10097">
                  <c:v>6.4637031250015999</c:v>
                </c:pt>
                <c:pt idx="10098">
                  <c:v>6.4640712499999999</c:v>
                </c:pt>
                <c:pt idx="10099">
                  <c:v>6.4644025000000003</c:v>
                </c:pt>
                <c:pt idx="10100">
                  <c:v>6.4647306250016001</c:v>
                </c:pt>
                <c:pt idx="10101">
                  <c:v>6.4651149999999999</c:v>
                </c:pt>
                <c:pt idx="10102">
                  <c:v>6.4654481250015996</c:v>
                </c:pt>
                <c:pt idx="10103">
                  <c:v>6.4657931250015999</c:v>
                </c:pt>
                <c:pt idx="10104">
                  <c:v>6.4662350000000002</c:v>
                </c:pt>
                <c:pt idx="10105">
                  <c:v>6.4665968750016001</c:v>
                </c:pt>
                <c:pt idx="10106">
                  <c:v>6.4670481250015994</c:v>
                </c:pt>
                <c:pt idx="10107">
                  <c:v>6.4674081250016</c:v>
                </c:pt>
                <c:pt idx="10108">
                  <c:v>6.4677368750015996</c:v>
                </c:pt>
                <c:pt idx="10109">
                  <c:v>6.4680606250016002</c:v>
                </c:pt>
                <c:pt idx="10110">
                  <c:v>6.4684112499999999</c:v>
                </c:pt>
                <c:pt idx="10111">
                  <c:v>6.4687950000000001</c:v>
                </c:pt>
                <c:pt idx="10112">
                  <c:v>6.4691225000000001</c:v>
                </c:pt>
                <c:pt idx="10113">
                  <c:v>6.4693393750016002</c:v>
                </c:pt>
                <c:pt idx="10114">
                  <c:v>6.4689881250015997</c:v>
                </c:pt>
                <c:pt idx="10115">
                  <c:v>6.4686668750015999</c:v>
                </c:pt>
                <c:pt idx="10116">
                  <c:v>6.4681881250015998</c:v>
                </c:pt>
                <c:pt idx="10117">
                  <c:v>6.4678031250016002</c:v>
                </c:pt>
                <c:pt idx="10118">
                  <c:v>6.4674381250015998</c:v>
                </c:pt>
                <c:pt idx="10119">
                  <c:v>6.4677100000000003</c:v>
                </c:pt>
                <c:pt idx="10120">
                  <c:v>6.4680781250015995</c:v>
                </c:pt>
                <c:pt idx="10121">
                  <c:v>6.4684387499999998</c:v>
                </c:pt>
                <c:pt idx="10122">
                  <c:v>6.4688299999999996</c:v>
                </c:pt>
                <c:pt idx="10123">
                  <c:v>6.4691562500000002</c:v>
                </c:pt>
                <c:pt idx="10124">
                  <c:v>6.4695</c:v>
                </c:pt>
                <c:pt idx="10125">
                  <c:v>6.4699418750015996</c:v>
                </c:pt>
                <c:pt idx="10126">
                  <c:v>6.4702918750015996</c:v>
                </c:pt>
                <c:pt idx="10127">
                  <c:v>6.4706225000000002</c:v>
                </c:pt>
                <c:pt idx="10128">
                  <c:v>6.4708431250015996</c:v>
                </c:pt>
                <c:pt idx="10129">
                  <c:v>6.47051</c:v>
                </c:pt>
                <c:pt idx="10130">
                  <c:v>6.4701331250015999</c:v>
                </c:pt>
                <c:pt idx="10131">
                  <c:v>6.4697374999999999</c:v>
                </c:pt>
                <c:pt idx="10132">
                  <c:v>6.4692887499999996</c:v>
                </c:pt>
                <c:pt idx="10133">
                  <c:v>6.4688168750015995</c:v>
                </c:pt>
                <c:pt idx="10134">
                  <c:v>6.46833875</c:v>
                </c:pt>
                <c:pt idx="10135">
                  <c:v>6.4678837500000004</c:v>
                </c:pt>
                <c:pt idx="10136">
                  <c:v>6.46742375</c:v>
                </c:pt>
                <c:pt idx="10137">
                  <c:v>6.4669231250015997</c:v>
                </c:pt>
                <c:pt idx="10138">
                  <c:v>6.4664912499999998</c:v>
                </c:pt>
                <c:pt idx="10139">
                  <c:v>6.4659431250015995</c:v>
                </c:pt>
                <c:pt idx="10140">
                  <c:v>6.46545375</c:v>
                </c:pt>
                <c:pt idx="10141">
                  <c:v>6.4650499999999997</c:v>
                </c:pt>
                <c:pt idx="10142">
                  <c:v>6.4650368750015996</c:v>
                </c:pt>
                <c:pt idx="10143">
                  <c:v>6.4654075000000004</c:v>
                </c:pt>
                <c:pt idx="10144">
                  <c:v>6.4657900000000001</c:v>
                </c:pt>
                <c:pt idx="10145">
                  <c:v>6.4661681250015999</c:v>
                </c:pt>
                <c:pt idx="10146">
                  <c:v>6.4665431250015999</c:v>
                </c:pt>
                <c:pt idx="10147">
                  <c:v>6.4669081250015994</c:v>
                </c:pt>
                <c:pt idx="10148">
                  <c:v>6.4671925000000003</c:v>
                </c:pt>
                <c:pt idx="10149">
                  <c:v>6.4675481250016</c:v>
                </c:pt>
                <c:pt idx="10150">
                  <c:v>6.4678856250015997</c:v>
                </c:pt>
                <c:pt idx="10151">
                  <c:v>6.4682743750015996</c:v>
                </c:pt>
                <c:pt idx="10152">
                  <c:v>6.4686706250016002</c:v>
                </c:pt>
                <c:pt idx="10153">
                  <c:v>6.4690206250015994</c:v>
                </c:pt>
                <c:pt idx="10154">
                  <c:v>6.4691737500000004</c:v>
                </c:pt>
                <c:pt idx="10155">
                  <c:v>6.4687381250015994</c:v>
                </c:pt>
                <c:pt idx="10156">
                  <c:v>6.46828</c:v>
                </c:pt>
                <c:pt idx="10157">
                  <c:v>6.467905</c:v>
                </c:pt>
                <c:pt idx="10158">
                  <c:v>6.4675368750016</c:v>
                </c:pt>
                <c:pt idx="10159">
                  <c:v>6.4676375000000004</c:v>
                </c:pt>
                <c:pt idx="10160">
                  <c:v>6.4680187499999997</c:v>
                </c:pt>
                <c:pt idx="10161">
                  <c:v>6.4677474999999998</c:v>
                </c:pt>
                <c:pt idx="10162">
                  <c:v>6.4678387500000003</c:v>
                </c:pt>
                <c:pt idx="10163">
                  <c:v>6.4675556250015998</c:v>
                </c:pt>
                <c:pt idx="10164">
                  <c:v>6.4675037499999997</c:v>
                </c:pt>
                <c:pt idx="10165">
                  <c:v>6.4671612500000002</c:v>
                </c:pt>
                <c:pt idx="10166">
                  <c:v>6.4667612500000002</c:v>
                </c:pt>
                <c:pt idx="10167">
                  <c:v>6.4662643750016002</c:v>
                </c:pt>
                <c:pt idx="10168">
                  <c:v>6.4658718750016</c:v>
                </c:pt>
                <c:pt idx="10169">
                  <c:v>6.4655474999999996</c:v>
                </c:pt>
                <c:pt idx="10170">
                  <c:v>6.4651218750016</c:v>
                </c:pt>
                <c:pt idx="10171">
                  <c:v>6.4647862500000004</c:v>
                </c:pt>
                <c:pt idx="10172">
                  <c:v>6.4644331250015998</c:v>
                </c:pt>
                <c:pt idx="10173">
                  <c:v>6.4641006250016</c:v>
                </c:pt>
                <c:pt idx="10174">
                  <c:v>6.4637368750016</c:v>
                </c:pt>
                <c:pt idx="10175">
                  <c:v>6.46409375</c:v>
                </c:pt>
                <c:pt idx="10176">
                  <c:v>6.4645250000000001</c:v>
                </c:pt>
                <c:pt idx="10177">
                  <c:v>6.4648750000000001</c:v>
                </c:pt>
                <c:pt idx="10178">
                  <c:v>6.4651949999999996</c:v>
                </c:pt>
                <c:pt idx="10179">
                  <c:v>6.4655281250016001</c:v>
                </c:pt>
                <c:pt idx="10180">
                  <c:v>6.4658968750015999</c:v>
                </c:pt>
                <c:pt idx="10181">
                  <c:v>6.4662350000000002</c:v>
                </c:pt>
                <c:pt idx="10182">
                  <c:v>6.4666762499999999</c:v>
                </c:pt>
                <c:pt idx="10183">
                  <c:v>6.4670474999999996</c:v>
                </c:pt>
                <c:pt idx="10184">
                  <c:v>6.4674231250015994</c:v>
                </c:pt>
                <c:pt idx="10185">
                  <c:v>6.4677706250015996</c:v>
                </c:pt>
                <c:pt idx="10186">
                  <c:v>6.4681375000000001</c:v>
                </c:pt>
                <c:pt idx="10187">
                  <c:v>6.4685287499999999</c:v>
                </c:pt>
                <c:pt idx="10188">
                  <c:v>6.4688999999999997</c:v>
                </c:pt>
                <c:pt idx="10189">
                  <c:v>6.4692737500000002</c:v>
                </c:pt>
                <c:pt idx="10190">
                  <c:v>6.4696387499999997</c:v>
                </c:pt>
                <c:pt idx="10191">
                  <c:v>6.4700312499999999</c:v>
                </c:pt>
                <c:pt idx="10192">
                  <c:v>6.4703937500000004</c:v>
                </c:pt>
                <c:pt idx="10193">
                  <c:v>6.4700387499999996</c:v>
                </c:pt>
                <c:pt idx="10194">
                  <c:v>6.4697100000000001</c:v>
                </c:pt>
                <c:pt idx="10195">
                  <c:v>6.4691599999999996</c:v>
                </c:pt>
                <c:pt idx="10196">
                  <c:v>6.4688218750016002</c:v>
                </c:pt>
                <c:pt idx="10197">
                  <c:v>6.4683768750016002</c:v>
                </c:pt>
                <c:pt idx="10198">
                  <c:v>6.4680268750016001</c:v>
                </c:pt>
                <c:pt idx="10199">
                  <c:v>6.4676450000000001</c:v>
                </c:pt>
                <c:pt idx="10200">
                  <c:v>6.4672868750015997</c:v>
                </c:pt>
                <c:pt idx="10201">
                  <c:v>6.4668887499999999</c:v>
                </c:pt>
                <c:pt idx="10202">
                  <c:v>6.4665474999999999</c:v>
                </c:pt>
                <c:pt idx="10203">
                  <c:v>6.4665237500000003</c:v>
                </c:pt>
                <c:pt idx="10204">
                  <c:v>6.4668931250016</c:v>
                </c:pt>
                <c:pt idx="10205">
                  <c:v>6.4665237500000003</c:v>
                </c:pt>
                <c:pt idx="10206">
                  <c:v>6.4661518750016</c:v>
                </c:pt>
                <c:pt idx="10207">
                  <c:v>6.4657681250015999</c:v>
                </c:pt>
                <c:pt idx="10208">
                  <c:v>6.4658749999999996</c:v>
                </c:pt>
                <c:pt idx="10209">
                  <c:v>6.4657543750016</c:v>
                </c:pt>
                <c:pt idx="10210">
                  <c:v>6.4657850000000003</c:v>
                </c:pt>
                <c:pt idx="10211">
                  <c:v>6.4661268750016001</c:v>
                </c:pt>
                <c:pt idx="10212">
                  <c:v>6.4665443750015994</c:v>
                </c:pt>
                <c:pt idx="10213">
                  <c:v>6.4668850000000004</c:v>
                </c:pt>
                <c:pt idx="10214">
                  <c:v>6.4672993750016001</c:v>
                </c:pt>
                <c:pt idx="10215">
                  <c:v>6.4676349999999996</c:v>
                </c:pt>
                <c:pt idx="10216">
                  <c:v>6.4678593750015994</c:v>
                </c:pt>
                <c:pt idx="10217">
                  <c:v>6.4682831250015997</c:v>
                </c:pt>
                <c:pt idx="10218">
                  <c:v>6.4686399999999997</c:v>
                </c:pt>
                <c:pt idx="10219">
                  <c:v>6.4690093750016002</c:v>
                </c:pt>
                <c:pt idx="10220">
                  <c:v>6.4687700000000001</c:v>
                </c:pt>
                <c:pt idx="10221">
                  <c:v>6.4684356250016002</c:v>
                </c:pt>
                <c:pt idx="10222">
                  <c:v>6.4680593750015998</c:v>
                </c:pt>
                <c:pt idx="10223">
                  <c:v>6.4676393750015997</c:v>
                </c:pt>
                <c:pt idx="10224">
                  <c:v>6.4672668750015996</c:v>
                </c:pt>
                <c:pt idx="10225">
                  <c:v>6.4669343750015997</c:v>
                </c:pt>
                <c:pt idx="10226">
                  <c:v>6.4665793750015998</c:v>
                </c:pt>
                <c:pt idx="10227">
                  <c:v>6.4667843750016001</c:v>
                </c:pt>
                <c:pt idx="10228">
                  <c:v>6.4671693750015997</c:v>
                </c:pt>
                <c:pt idx="10229">
                  <c:v>6.4675312500000004</c:v>
                </c:pt>
                <c:pt idx="10230">
                  <c:v>6.4679187499999999</c:v>
                </c:pt>
                <c:pt idx="10231">
                  <c:v>6.4682843750016001</c:v>
                </c:pt>
                <c:pt idx="10232">
                  <c:v>6.4686056250016</c:v>
                </c:pt>
                <c:pt idx="10233">
                  <c:v>6.4689537499999998</c:v>
                </c:pt>
                <c:pt idx="10234">
                  <c:v>6.4694106250015997</c:v>
                </c:pt>
                <c:pt idx="10235">
                  <c:v>6.4698874999999996</c:v>
                </c:pt>
                <c:pt idx="10236">
                  <c:v>6.4702206250016001</c:v>
                </c:pt>
                <c:pt idx="10237">
                  <c:v>6.4705631250015996</c:v>
                </c:pt>
                <c:pt idx="10238">
                  <c:v>6.4706237499999997</c:v>
                </c:pt>
                <c:pt idx="10239">
                  <c:v>6.4709374999999998</c:v>
                </c:pt>
                <c:pt idx="10240">
                  <c:v>6.4711862499999997</c:v>
                </c:pt>
                <c:pt idx="10241">
                  <c:v>6.4708406250015997</c:v>
                </c:pt>
                <c:pt idx="10242">
                  <c:v>6.4704531250016002</c:v>
                </c:pt>
                <c:pt idx="10243">
                  <c:v>6.4699524999999998</c:v>
                </c:pt>
                <c:pt idx="10244">
                  <c:v>6.4695393750015997</c:v>
                </c:pt>
                <c:pt idx="10245">
                  <c:v>6.4690737499999997</c:v>
                </c:pt>
                <c:pt idx="10246">
                  <c:v>6.4687025</c:v>
                </c:pt>
                <c:pt idx="10247">
                  <c:v>6.4682562499999996</c:v>
                </c:pt>
                <c:pt idx="10248">
                  <c:v>6.4679349999999998</c:v>
                </c:pt>
                <c:pt idx="10249">
                  <c:v>6.4677087499999999</c:v>
                </c:pt>
                <c:pt idx="10250">
                  <c:v>6.4673218750016002</c:v>
                </c:pt>
                <c:pt idx="10251">
                  <c:v>6.4669518750016</c:v>
                </c:pt>
                <c:pt idx="10252">
                  <c:v>6.4665587499999999</c:v>
                </c:pt>
                <c:pt idx="10253">
                  <c:v>6.4665437499999996</c:v>
                </c:pt>
                <c:pt idx="10254">
                  <c:v>6.4667349999999999</c:v>
                </c:pt>
                <c:pt idx="10255">
                  <c:v>6.4664037499999996</c:v>
                </c:pt>
                <c:pt idx="10256">
                  <c:v>6.4667574999999999</c:v>
                </c:pt>
                <c:pt idx="10257">
                  <c:v>6.4666637500000004</c:v>
                </c:pt>
                <c:pt idx="10258">
                  <c:v>6.4669024999999998</c:v>
                </c:pt>
                <c:pt idx="10259">
                  <c:v>6.4672425000000002</c:v>
                </c:pt>
                <c:pt idx="10260">
                  <c:v>6.4675775</c:v>
                </c:pt>
                <c:pt idx="10261">
                  <c:v>6.4679012499999997</c:v>
                </c:pt>
                <c:pt idx="10262">
                  <c:v>6.4683318750016001</c:v>
                </c:pt>
                <c:pt idx="10263">
                  <c:v>6.4685543750015997</c:v>
                </c:pt>
                <c:pt idx="10264">
                  <c:v>6.46906625</c:v>
                </c:pt>
                <c:pt idx="10265">
                  <c:v>6.4694374999999997</c:v>
                </c:pt>
                <c:pt idx="10266">
                  <c:v>6.4697687500000001</c:v>
                </c:pt>
                <c:pt idx="10267">
                  <c:v>6.4700981250015994</c:v>
                </c:pt>
                <c:pt idx="10268">
                  <c:v>6.4705874999999997</c:v>
                </c:pt>
                <c:pt idx="10269">
                  <c:v>6.4709762499999997</c:v>
                </c:pt>
                <c:pt idx="10270">
                  <c:v>6.4712975000000004</c:v>
                </c:pt>
                <c:pt idx="10271">
                  <c:v>6.4716731250016002</c:v>
                </c:pt>
                <c:pt idx="10272">
                  <c:v>6.4719968750015999</c:v>
                </c:pt>
                <c:pt idx="10273">
                  <c:v>6.47178875</c:v>
                </c:pt>
                <c:pt idx="10274">
                  <c:v>6.4721399999999996</c:v>
                </c:pt>
                <c:pt idx="10275">
                  <c:v>6.4719049999999996</c:v>
                </c:pt>
                <c:pt idx="10276">
                  <c:v>6.4715175</c:v>
                </c:pt>
                <c:pt idx="10277">
                  <c:v>6.4710637499999999</c:v>
                </c:pt>
                <c:pt idx="10278">
                  <c:v>6.4706312500000003</c:v>
                </c:pt>
                <c:pt idx="10279">
                  <c:v>6.4700881250015998</c:v>
                </c:pt>
                <c:pt idx="10280">
                  <c:v>6.4697224999999996</c:v>
                </c:pt>
                <c:pt idx="10281">
                  <c:v>6.4692487500000002</c:v>
                </c:pt>
                <c:pt idx="10282">
                  <c:v>6.4686925000000004</c:v>
                </c:pt>
                <c:pt idx="10283">
                  <c:v>6.4682618750016001</c:v>
                </c:pt>
                <c:pt idx="10284">
                  <c:v>6.4678481250016002</c:v>
                </c:pt>
                <c:pt idx="10285">
                  <c:v>6.4674512499999999</c:v>
                </c:pt>
                <c:pt idx="10286">
                  <c:v>6.4670787499999998</c:v>
                </c:pt>
                <c:pt idx="10287">
                  <c:v>6.4669812499999999</c:v>
                </c:pt>
                <c:pt idx="10288">
                  <c:v>6.4667737499999998</c:v>
                </c:pt>
                <c:pt idx="10289">
                  <c:v>6.46709625</c:v>
                </c:pt>
                <c:pt idx="10290">
                  <c:v>6.4675137500000002</c:v>
                </c:pt>
                <c:pt idx="10291">
                  <c:v>6.4676131250015994</c:v>
                </c:pt>
                <c:pt idx="10292">
                  <c:v>6.4672781250015996</c:v>
                </c:pt>
                <c:pt idx="10293">
                  <c:v>6.4669443750015994</c:v>
                </c:pt>
                <c:pt idx="10294">
                  <c:v>6.4673343750015997</c:v>
                </c:pt>
                <c:pt idx="10295">
                  <c:v>6.4677300000000004</c:v>
                </c:pt>
                <c:pt idx="10296">
                  <c:v>6.4680656250016</c:v>
                </c:pt>
                <c:pt idx="10297">
                  <c:v>6.4685018750015999</c:v>
                </c:pt>
                <c:pt idx="10298">
                  <c:v>6.4688800000000004</c:v>
                </c:pt>
                <c:pt idx="10299">
                  <c:v>6.4692043750015999</c:v>
                </c:pt>
                <c:pt idx="10300">
                  <c:v>6.4695299999999998</c:v>
                </c:pt>
                <c:pt idx="10301">
                  <c:v>6.4698581250015996</c:v>
                </c:pt>
                <c:pt idx="10302">
                  <c:v>6.4703062500000001</c:v>
                </c:pt>
                <c:pt idx="10303">
                  <c:v>6.4707106250016002</c:v>
                </c:pt>
                <c:pt idx="10304">
                  <c:v>6.47103875</c:v>
                </c:pt>
                <c:pt idx="10305">
                  <c:v>6.4714274999999999</c:v>
                </c:pt>
                <c:pt idx="10306">
                  <c:v>6.4711006250015997</c:v>
                </c:pt>
                <c:pt idx="10307">
                  <c:v>6.4707549999999996</c:v>
                </c:pt>
                <c:pt idx="10308">
                  <c:v>6.4703687499999996</c:v>
                </c:pt>
                <c:pt idx="10309">
                  <c:v>6.4700437500000003</c:v>
                </c:pt>
                <c:pt idx="10310">
                  <c:v>6.4696518750015999</c:v>
                </c:pt>
                <c:pt idx="10311">
                  <c:v>6.4692075000000004</c:v>
                </c:pt>
                <c:pt idx="10312">
                  <c:v>6.4687837500000001</c:v>
                </c:pt>
                <c:pt idx="10313">
                  <c:v>6.4682225000000004</c:v>
                </c:pt>
                <c:pt idx="10314">
                  <c:v>6.46768375</c:v>
                </c:pt>
                <c:pt idx="10315">
                  <c:v>6.4671781250015998</c:v>
                </c:pt>
                <c:pt idx="10316">
                  <c:v>6.4667887500000001</c:v>
                </c:pt>
                <c:pt idx="10317">
                  <c:v>6.4664556250015996</c:v>
                </c:pt>
                <c:pt idx="10318">
                  <c:v>6.4668400000000004</c:v>
                </c:pt>
                <c:pt idx="10319">
                  <c:v>6.4672068750016001</c:v>
                </c:pt>
                <c:pt idx="10320">
                  <c:v>6.4675368750016</c:v>
                </c:pt>
                <c:pt idx="10321">
                  <c:v>6.4679293750015994</c:v>
                </c:pt>
                <c:pt idx="10322">
                  <c:v>6.4683143750015999</c:v>
                </c:pt>
                <c:pt idx="10323">
                  <c:v>6.4686712499999999</c:v>
                </c:pt>
                <c:pt idx="10324">
                  <c:v>6.4690649999999996</c:v>
                </c:pt>
                <c:pt idx="10325">
                  <c:v>6.4694581250015997</c:v>
                </c:pt>
                <c:pt idx="10326">
                  <c:v>6.4698156250015995</c:v>
                </c:pt>
                <c:pt idx="10327">
                  <c:v>6.4699531250015996</c:v>
                </c:pt>
                <c:pt idx="10328">
                  <c:v>6.4702812500000002</c:v>
                </c:pt>
                <c:pt idx="10329">
                  <c:v>6.4704724999999996</c:v>
                </c:pt>
                <c:pt idx="10330">
                  <c:v>6.4703356250016002</c:v>
                </c:pt>
                <c:pt idx="10331">
                  <c:v>6.47</c:v>
                </c:pt>
                <c:pt idx="10332">
                  <c:v>6.4696381250016</c:v>
                </c:pt>
                <c:pt idx="10333">
                  <c:v>6.4692724999999998</c:v>
                </c:pt>
                <c:pt idx="10334">
                  <c:v>6.4694675000000004</c:v>
                </c:pt>
                <c:pt idx="10335">
                  <c:v>6.4698612500000001</c:v>
                </c:pt>
                <c:pt idx="10336">
                  <c:v>6.4702581250015996</c:v>
                </c:pt>
                <c:pt idx="10337">
                  <c:v>6.4705843750016001</c:v>
                </c:pt>
                <c:pt idx="10338">
                  <c:v>6.4707593750015997</c:v>
                </c:pt>
                <c:pt idx="10339">
                  <c:v>6.4704100000000002</c:v>
                </c:pt>
                <c:pt idx="10340">
                  <c:v>6.4700256250015995</c:v>
                </c:pt>
                <c:pt idx="10341">
                  <c:v>6.4695087500000001</c:v>
                </c:pt>
                <c:pt idx="10342">
                  <c:v>6.4691443750015996</c:v>
                </c:pt>
                <c:pt idx="10343">
                  <c:v>6.4687931250016</c:v>
                </c:pt>
                <c:pt idx="10344">
                  <c:v>6.4685506250015994</c:v>
                </c:pt>
                <c:pt idx="10345">
                  <c:v>6.4681587499999997</c:v>
                </c:pt>
                <c:pt idx="10346">
                  <c:v>6.4677056250015994</c:v>
                </c:pt>
                <c:pt idx="10347">
                  <c:v>6.4672218750015995</c:v>
                </c:pt>
                <c:pt idx="10348">
                  <c:v>6.4667387500000002</c:v>
                </c:pt>
                <c:pt idx="10349">
                  <c:v>6.4662337499999998</c:v>
                </c:pt>
                <c:pt idx="10350">
                  <c:v>6.4658131250016</c:v>
                </c:pt>
                <c:pt idx="10351">
                  <c:v>6.4653656250016001</c:v>
                </c:pt>
                <c:pt idx="10352">
                  <c:v>6.4654887499999996</c:v>
                </c:pt>
                <c:pt idx="10353">
                  <c:v>6.4658268750015999</c:v>
                </c:pt>
                <c:pt idx="10354">
                  <c:v>6.4661999999999997</c:v>
                </c:pt>
                <c:pt idx="10355">
                  <c:v>6.4665537500000001</c:v>
                </c:pt>
                <c:pt idx="10356">
                  <c:v>6.4669350000000003</c:v>
                </c:pt>
                <c:pt idx="10357">
                  <c:v>6.4672862499999999</c:v>
                </c:pt>
                <c:pt idx="10358">
                  <c:v>6.4677300000000004</c:v>
                </c:pt>
                <c:pt idx="10359">
                  <c:v>6.4682000000000004</c:v>
                </c:pt>
                <c:pt idx="10360">
                  <c:v>6.4686462499999999</c:v>
                </c:pt>
                <c:pt idx="10361">
                  <c:v>6.4691806250015995</c:v>
                </c:pt>
                <c:pt idx="10362">
                  <c:v>6.4696575000000003</c:v>
                </c:pt>
                <c:pt idx="10363">
                  <c:v>6.470065</c:v>
                </c:pt>
                <c:pt idx="10364">
                  <c:v>6.4704456250015996</c:v>
                </c:pt>
                <c:pt idx="10365">
                  <c:v>6.4707131250016001</c:v>
                </c:pt>
                <c:pt idx="10366">
                  <c:v>6.4709700000000003</c:v>
                </c:pt>
                <c:pt idx="10367">
                  <c:v>6.4713050000000001</c:v>
                </c:pt>
                <c:pt idx="10368">
                  <c:v>6.4716662500000002</c:v>
                </c:pt>
                <c:pt idx="10369">
                  <c:v>6.4718337500000001</c:v>
                </c:pt>
                <c:pt idx="10370">
                  <c:v>6.4714693750015995</c:v>
                </c:pt>
                <c:pt idx="10371">
                  <c:v>6.4711350000000003</c:v>
                </c:pt>
                <c:pt idx="10372">
                  <c:v>6.47079</c:v>
                </c:pt>
                <c:pt idx="10373">
                  <c:v>6.4706412499999999</c:v>
                </c:pt>
                <c:pt idx="10374">
                  <c:v>6.4704937500000002</c:v>
                </c:pt>
                <c:pt idx="10375">
                  <c:v>6.4708943750015999</c:v>
                </c:pt>
                <c:pt idx="10376">
                  <c:v>6.4713200000000004</c:v>
                </c:pt>
                <c:pt idx="10377">
                  <c:v>6.4716431250015996</c:v>
                </c:pt>
                <c:pt idx="10378">
                  <c:v>6.4715618750015995</c:v>
                </c:pt>
                <c:pt idx="10379">
                  <c:v>6.4714381250016002</c:v>
                </c:pt>
                <c:pt idx="10380">
                  <c:v>6.471095</c:v>
                </c:pt>
                <c:pt idx="10381">
                  <c:v>6.4706237499999997</c:v>
                </c:pt>
                <c:pt idx="10382">
                  <c:v>6.4702837500000001</c:v>
                </c:pt>
                <c:pt idx="10383">
                  <c:v>6.4698906250016002</c:v>
                </c:pt>
                <c:pt idx="10384">
                  <c:v>6.4694531250015999</c:v>
                </c:pt>
                <c:pt idx="10385">
                  <c:v>6.4690987499999997</c:v>
                </c:pt>
                <c:pt idx="10386">
                  <c:v>6.4693056250016001</c:v>
                </c:pt>
                <c:pt idx="10387">
                  <c:v>6.4696381250016</c:v>
                </c:pt>
                <c:pt idx="10388">
                  <c:v>6.4699937500000004</c:v>
                </c:pt>
                <c:pt idx="10389">
                  <c:v>6.4701018750015997</c:v>
                </c:pt>
                <c:pt idx="10390">
                  <c:v>6.4697050000000003</c:v>
                </c:pt>
                <c:pt idx="10391">
                  <c:v>6.4693300000000002</c:v>
                </c:pt>
                <c:pt idx="10392">
                  <c:v>6.4693899999999998</c:v>
                </c:pt>
                <c:pt idx="10393">
                  <c:v>6.4697556250016</c:v>
                </c:pt>
                <c:pt idx="10394">
                  <c:v>6.4702149999999996</c:v>
                </c:pt>
                <c:pt idx="10395">
                  <c:v>6.4705456250015994</c:v>
                </c:pt>
                <c:pt idx="10396">
                  <c:v>6.4709031250016</c:v>
                </c:pt>
                <c:pt idx="10397">
                  <c:v>6.4713087500000004</c:v>
                </c:pt>
                <c:pt idx="10398">
                  <c:v>6.47167125</c:v>
                </c:pt>
                <c:pt idx="10399">
                  <c:v>6.4720231250015994</c:v>
                </c:pt>
                <c:pt idx="10400">
                  <c:v>6.4721181250016002</c:v>
                </c:pt>
                <c:pt idx="10401">
                  <c:v>6.4723931250015996</c:v>
                </c:pt>
                <c:pt idx="10402">
                  <c:v>6.4718925</c:v>
                </c:pt>
                <c:pt idx="10403">
                  <c:v>6.4714331250015995</c:v>
                </c:pt>
                <c:pt idx="10404">
                  <c:v>6.4708174999999999</c:v>
                </c:pt>
                <c:pt idx="10405">
                  <c:v>6.4703043750016001</c:v>
                </c:pt>
                <c:pt idx="10406">
                  <c:v>6.4699024999999999</c:v>
                </c:pt>
                <c:pt idx="10407">
                  <c:v>6.46957</c:v>
                </c:pt>
                <c:pt idx="10408">
                  <c:v>6.4691356250015994</c:v>
                </c:pt>
                <c:pt idx="10409">
                  <c:v>6.4688081250015994</c:v>
                </c:pt>
                <c:pt idx="10410">
                  <c:v>6.4684143750015997</c:v>
                </c:pt>
                <c:pt idx="10411">
                  <c:v>6.4683868750015998</c:v>
                </c:pt>
                <c:pt idx="10412">
                  <c:v>6.4680493750016002</c:v>
                </c:pt>
                <c:pt idx="10413">
                  <c:v>6.4676</c:v>
                </c:pt>
                <c:pt idx="10414">
                  <c:v>6.4671962499999998</c:v>
                </c:pt>
                <c:pt idx="10415">
                  <c:v>6.4671799999999999</c:v>
                </c:pt>
                <c:pt idx="10416">
                  <c:v>6.4676049999999998</c:v>
                </c:pt>
                <c:pt idx="10417">
                  <c:v>6.4680999999999997</c:v>
                </c:pt>
                <c:pt idx="10418">
                  <c:v>6.4684499999999998</c:v>
                </c:pt>
                <c:pt idx="10419">
                  <c:v>6.4687912499999998</c:v>
                </c:pt>
                <c:pt idx="10420">
                  <c:v>6.4691637499999999</c:v>
                </c:pt>
                <c:pt idx="10421">
                  <c:v>6.4696112499999998</c:v>
                </c:pt>
                <c:pt idx="10422">
                  <c:v>6.4699400000000002</c:v>
                </c:pt>
                <c:pt idx="10423">
                  <c:v>6.4702725000000001</c:v>
                </c:pt>
                <c:pt idx="10424">
                  <c:v>6.4706418750015997</c:v>
                </c:pt>
                <c:pt idx="10425">
                  <c:v>6.4705556250015999</c:v>
                </c:pt>
                <c:pt idx="10426">
                  <c:v>6.470955</c:v>
                </c:pt>
                <c:pt idx="10427">
                  <c:v>6.4713425000000004</c:v>
                </c:pt>
                <c:pt idx="10428">
                  <c:v>6.4717206250016002</c:v>
                </c:pt>
                <c:pt idx="10429">
                  <c:v>6.4720599999999999</c:v>
                </c:pt>
                <c:pt idx="10430">
                  <c:v>6.4724106250015998</c:v>
                </c:pt>
                <c:pt idx="10431">
                  <c:v>6.4727956250015994</c:v>
                </c:pt>
                <c:pt idx="10432">
                  <c:v>6.4728287499999997</c:v>
                </c:pt>
                <c:pt idx="10433">
                  <c:v>6.4724725000000003</c:v>
                </c:pt>
                <c:pt idx="10434">
                  <c:v>6.4720918750015999</c:v>
                </c:pt>
                <c:pt idx="10435">
                  <c:v>6.4724649999999997</c:v>
                </c:pt>
                <c:pt idx="10436">
                  <c:v>6.4728343750016002</c:v>
                </c:pt>
                <c:pt idx="10437">
                  <c:v>6.4724618750016001</c:v>
                </c:pt>
                <c:pt idx="10438">
                  <c:v>6.4721168750015998</c:v>
                </c:pt>
                <c:pt idx="10439">
                  <c:v>6.4717743750015995</c:v>
                </c:pt>
                <c:pt idx="10440">
                  <c:v>6.4712606250015998</c:v>
                </c:pt>
                <c:pt idx="10441">
                  <c:v>6.4708337499999997</c:v>
                </c:pt>
                <c:pt idx="10442">
                  <c:v>6.4703425000000001</c:v>
                </c:pt>
                <c:pt idx="10443">
                  <c:v>6.4698581250015996</c:v>
                </c:pt>
                <c:pt idx="10444">
                  <c:v>6.4695337500000001</c:v>
                </c:pt>
                <c:pt idx="10445">
                  <c:v>6.4691768750016001</c:v>
                </c:pt>
                <c:pt idx="10446">
                  <c:v>6.4687656250016001</c:v>
                </c:pt>
                <c:pt idx="10447">
                  <c:v>6.4683537500000003</c:v>
                </c:pt>
                <c:pt idx="10448">
                  <c:v>6.4678968750015997</c:v>
                </c:pt>
                <c:pt idx="10449">
                  <c:v>6.46749375</c:v>
                </c:pt>
                <c:pt idx="10450">
                  <c:v>6.4679062500000004</c:v>
                </c:pt>
                <c:pt idx="10451">
                  <c:v>6.4682337499999996</c:v>
                </c:pt>
                <c:pt idx="10452">
                  <c:v>6.4685625</c:v>
                </c:pt>
                <c:pt idx="10453">
                  <c:v>6.4689356250015999</c:v>
                </c:pt>
                <c:pt idx="10454">
                  <c:v>6.4692656250015999</c:v>
                </c:pt>
                <c:pt idx="10455">
                  <c:v>6.4696362499999998</c:v>
                </c:pt>
                <c:pt idx="10456">
                  <c:v>6.4700893750016002</c:v>
                </c:pt>
                <c:pt idx="10457">
                  <c:v>6.4704137499999996</c:v>
                </c:pt>
                <c:pt idx="10458">
                  <c:v>6.4703768750016</c:v>
                </c:pt>
                <c:pt idx="10459">
                  <c:v>6.4699218750015994</c:v>
                </c:pt>
                <c:pt idx="10460">
                  <c:v>6.4695662499999997</c:v>
                </c:pt>
                <c:pt idx="10461">
                  <c:v>6.4691925000000001</c:v>
                </c:pt>
                <c:pt idx="10462">
                  <c:v>6.469525</c:v>
                </c:pt>
                <c:pt idx="10463">
                  <c:v>6.4696856250015999</c:v>
                </c:pt>
                <c:pt idx="10464">
                  <c:v>6.4693637500000003</c:v>
                </c:pt>
                <c:pt idx="10465">
                  <c:v>6.46939625</c:v>
                </c:pt>
                <c:pt idx="10466">
                  <c:v>6.4697906250015995</c:v>
                </c:pt>
                <c:pt idx="10467">
                  <c:v>6.4698287499999996</c:v>
                </c:pt>
                <c:pt idx="10468">
                  <c:v>6.4693843750015994</c:v>
                </c:pt>
                <c:pt idx="10469">
                  <c:v>6.4689287499999999</c:v>
                </c:pt>
                <c:pt idx="10470">
                  <c:v>6.4685943750015999</c:v>
                </c:pt>
                <c:pt idx="10471">
                  <c:v>6.4681206250015997</c:v>
                </c:pt>
                <c:pt idx="10472">
                  <c:v>6.46774</c:v>
                </c:pt>
                <c:pt idx="10473">
                  <c:v>6.4673431250015998</c:v>
                </c:pt>
                <c:pt idx="10474">
                  <c:v>6.4669056250015995</c:v>
                </c:pt>
                <c:pt idx="10475">
                  <c:v>6.4664493750015994</c:v>
                </c:pt>
                <c:pt idx="10476">
                  <c:v>6.4659868750016001</c:v>
                </c:pt>
                <c:pt idx="10477">
                  <c:v>6.4655449999999997</c:v>
                </c:pt>
                <c:pt idx="10478">
                  <c:v>6.4649925000000001</c:v>
                </c:pt>
                <c:pt idx="10479">
                  <c:v>6.4644018750015997</c:v>
                </c:pt>
                <c:pt idx="10480">
                  <c:v>6.4639837499999997</c:v>
                </c:pt>
                <c:pt idx="10481">
                  <c:v>6.4635012500000002</c:v>
                </c:pt>
                <c:pt idx="10482">
                  <c:v>6.4631331250016002</c:v>
                </c:pt>
                <c:pt idx="10483">
                  <c:v>6.4627600000000003</c:v>
                </c:pt>
                <c:pt idx="10484">
                  <c:v>6.4629018750015996</c:v>
                </c:pt>
                <c:pt idx="10485">
                  <c:v>6.4631418750015994</c:v>
                </c:pt>
                <c:pt idx="10486">
                  <c:v>6.4627949999999998</c:v>
                </c:pt>
                <c:pt idx="10487">
                  <c:v>6.4631081250015994</c:v>
                </c:pt>
                <c:pt idx="10488">
                  <c:v>6.4634962500000004</c:v>
                </c:pt>
                <c:pt idx="10489">
                  <c:v>6.4638356250015994</c:v>
                </c:pt>
                <c:pt idx="10490">
                  <c:v>6.4642006250015998</c:v>
                </c:pt>
                <c:pt idx="10491">
                  <c:v>6.4646318750015999</c:v>
                </c:pt>
                <c:pt idx="10492">
                  <c:v>6.4649656250016001</c:v>
                </c:pt>
                <c:pt idx="10493">
                  <c:v>6.4645425000000003</c:v>
                </c:pt>
                <c:pt idx="10494">
                  <c:v>6.4641281250015998</c:v>
                </c:pt>
                <c:pt idx="10495">
                  <c:v>6.4637531250015998</c:v>
                </c:pt>
                <c:pt idx="10496">
                  <c:v>6.4633568750016002</c:v>
                </c:pt>
                <c:pt idx="10497">
                  <c:v>6.4629456250016002</c:v>
                </c:pt>
                <c:pt idx="10498">
                  <c:v>6.4625818750016002</c:v>
                </c:pt>
                <c:pt idx="10499">
                  <c:v>6.4622268750015994</c:v>
                </c:pt>
                <c:pt idx="10500">
                  <c:v>6.4623768750016</c:v>
                </c:pt>
                <c:pt idx="10501">
                  <c:v>6.4627724999999998</c:v>
                </c:pt>
                <c:pt idx="10502">
                  <c:v>6.4631131250016001</c:v>
                </c:pt>
                <c:pt idx="10503">
                  <c:v>6.4634518750016001</c:v>
                </c:pt>
                <c:pt idx="10504">
                  <c:v>6.4638524999999998</c:v>
                </c:pt>
                <c:pt idx="10505">
                  <c:v>6.4641731250015999</c:v>
                </c:pt>
                <c:pt idx="10506">
                  <c:v>6.4644993750015995</c:v>
                </c:pt>
                <c:pt idx="10507">
                  <c:v>6.4648725000000002</c:v>
                </c:pt>
                <c:pt idx="10508">
                  <c:v>6.4652787500000004</c:v>
                </c:pt>
                <c:pt idx="10509">
                  <c:v>6.4656168750015999</c:v>
                </c:pt>
                <c:pt idx="10510">
                  <c:v>6.4659443750015999</c:v>
                </c:pt>
                <c:pt idx="10511">
                  <c:v>6.4662800000000002</c:v>
                </c:pt>
                <c:pt idx="10512">
                  <c:v>6.4666756250016002</c:v>
                </c:pt>
                <c:pt idx="10513">
                  <c:v>6.46631</c:v>
                </c:pt>
                <c:pt idx="10514">
                  <c:v>6.4658850000000001</c:v>
                </c:pt>
                <c:pt idx="10515">
                  <c:v>6.4653087500000002</c:v>
                </c:pt>
                <c:pt idx="10516">
                  <c:v>6.4646543750015999</c:v>
                </c:pt>
                <c:pt idx="10517">
                  <c:v>6.4642774999999997</c:v>
                </c:pt>
                <c:pt idx="10518">
                  <c:v>6.4636924999999996</c:v>
                </c:pt>
                <c:pt idx="10519">
                  <c:v>6.4632137500000004</c:v>
                </c:pt>
                <c:pt idx="10520">
                  <c:v>6.4628587499999997</c:v>
                </c:pt>
                <c:pt idx="10521">
                  <c:v>6.4624912500000002</c:v>
                </c:pt>
                <c:pt idx="10522">
                  <c:v>6.4620818750015996</c:v>
                </c:pt>
                <c:pt idx="10523">
                  <c:v>6.4617487499999999</c:v>
                </c:pt>
                <c:pt idx="10524">
                  <c:v>6.4613062499999998</c:v>
                </c:pt>
                <c:pt idx="10525">
                  <c:v>6.4609793750015996</c:v>
                </c:pt>
                <c:pt idx="10526">
                  <c:v>6.4606237499999999</c:v>
                </c:pt>
                <c:pt idx="10527">
                  <c:v>6.4603025000000001</c:v>
                </c:pt>
                <c:pt idx="10528">
                  <c:v>6.4599549999999999</c:v>
                </c:pt>
                <c:pt idx="10529">
                  <c:v>6.4602756250016</c:v>
                </c:pt>
                <c:pt idx="10530">
                  <c:v>6.4601875</c:v>
                </c:pt>
                <c:pt idx="10531">
                  <c:v>6.4598068750015996</c:v>
                </c:pt>
                <c:pt idx="10532">
                  <c:v>6.4594681250015995</c:v>
                </c:pt>
                <c:pt idx="10533">
                  <c:v>6.4590456250015995</c:v>
                </c:pt>
                <c:pt idx="10534">
                  <c:v>6.4586606250015999</c:v>
                </c:pt>
                <c:pt idx="10535">
                  <c:v>6.4584731250015999</c:v>
                </c:pt>
                <c:pt idx="10536">
                  <c:v>6.4587950000000003</c:v>
                </c:pt>
                <c:pt idx="10537">
                  <c:v>6.45911875</c:v>
                </c:pt>
                <c:pt idx="10538">
                  <c:v>6.4594668750016</c:v>
                </c:pt>
                <c:pt idx="10539">
                  <c:v>6.4598481250016002</c:v>
                </c:pt>
                <c:pt idx="10540">
                  <c:v>6.4601687500000002</c:v>
                </c:pt>
                <c:pt idx="10541">
                  <c:v>6.4604906250015999</c:v>
                </c:pt>
                <c:pt idx="10542">
                  <c:v>6.4605543750015997</c:v>
                </c:pt>
                <c:pt idx="10543">
                  <c:v>6.4609768750015997</c:v>
                </c:pt>
                <c:pt idx="10544">
                  <c:v>6.4614587500000003</c:v>
                </c:pt>
                <c:pt idx="10545">
                  <c:v>6.4619237500000004</c:v>
                </c:pt>
                <c:pt idx="10546">
                  <c:v>6.4622868750015998</c:v>
                </c:pt>
                <c:pt idx="10547">
                  <c:v>6.4626231250016</c:v>
                </c:pt>
                <c:pt idx="10548">
                  <c:v>6.4629443750015998</c:v>
                </c:pt>
                <c:pt idx="10549">
                  <c:v>6.4626218750015996</c:v>
                </c:pt>
                <c:pt idx="10550">
                  <c:v>6.4622887499999999</c:v>
                </c:pt>
                <c:pt idx="10551">
                  <c:v>6.4619168750015996</c:v>
                </c:pt>
                <c:pt idx="10552">
                  <c:v>6.4615543750016</c:v>
                </c:pt>
                <c:pt idx="10553">
                  <c:v>6.46122</c:v>
                </c:pt>
                <c:pt idx="10554">
                  <c:v>6.4608987500000001</c:v>
                </c:pt>
                <c:pt idx="10555">
                  <c:v>6.4605693750016</c:v>
                </c:pt>
                <c:pt idx="10556">
                  <c:v>6.4603981250015998</c:v>
                </c:pt>
                <c:pt idx="10557">
                  <c:v>6.4600668750015995</c:v>
                </c:pt>
                <c:pt idx="10558">
                  <c:v>6.45984625</c:v>
                </c:pt>
                <c:pt idx="10559">
                  <c:v>6.4601875</c:v>
                </c:pt>
                <c:pt idx="10560">
                  <c:v>6.4605693750016</c:v>
                </c:pt>
                <c:pt idx="10561">
                  <c:v>6.4609443750016</c:v>
                </c:pt>
                <c:pt idx="10562">
                  <c:v>6.4605775000000003</c:v>
                </c:pt>
                <c:pt idx="10563">
                  <c:v>6.4602225000000004</c:v>
                </c:pt>
                <c:pt idx="10564">
                  <c:v>6.4598587500000004</c:v>
                </c:pt>
                <c:pt idx="10565">
                  <c:v>6.4596749999999998</c:v>
                </c:pt>
                <c:pt idx="10566">
                  <c:v>6.4600987500000002</c:v>
                </c:pt>
                <c:pt idx="10567">
                  <c:v>6.4604743750016</c:v>
                </c:pt>
                <c:pt idx="10568">
                  <c:v>6.4608425</c:v>
                </c:pt>
                <c:pt idx="10569">
                  <c:v>6.4612156250016</c:v>
                </c:pt>
                <c:pt idx="10570">
                  <c:v>6.4616131250016</c:v>
                </c:pt>
                <c:pt idx="10571">
                  <c:v>6.4619974999999998</c:v>
                </c:pt>
                <c:pt idx="10572">
                  <c:v>6.4624300000000003</c:v>
                </c:pt>
                <c:pt idx="10573">
                  <c:v>6.4626599999999996</c:v>
                </c:pt>
                <c:pt idx="10574">
                  <c:v>6.4627681250015998</c:v>
                </c:pt>
                <c:pt idx="10575">
                  <c:v>6.4627131250016001</c:v>
                </c:pt>
                <c:pt idx="10576">
                  <c:v>6.4623881250016</c:v>
                </c:pt>
                <c:pt idx="10577">
                  <c:v>6.4621562499999996</c:v>
                </c:pt>
                <c:pt idx="10578">
                  <c:v>6.4618349999999998</c:v>
                </c:pt>
                <c:pt idx="10579">
                  <c:v>6.4612987500000001</c:v>
                </c:pt>
                <c:pt idx="10580">
                  <c:v>6.4608924999999999</c:v>
                </c:pt>
                <c:pt idx="10581">
                  <c:v>6.4603437499999998</c:v>
                </c:pt>
                <c:pt idx="10582">
                  <c:v>6.4598918750015999</c:v>
                </c:pt>
                <c:pt idx="10583">
                  <c:v>6.4593843750015996</c:v>
                </c:pt>
                <c:pt idx="10584">
                  <c:v>6.4588812500000001</c:v>
                </c:pt>
                <c:pt idx="10585">
                  <c:v>6.4584393750015998</c:v>
                </c:pt>
                <c:pt idx="10586">
                  <c:v>6.4580237499999997</c:v>
                </c:pt>
                <c:pt idx="10587">
                  <c:v>6.457605</c:v>
                </c:pt>
                <c:pt idx="10588">
                  <c:v>6.4571206250015996</c:v>
                </c:pt>
                <c:pt idx="10589">
                  <c:v>6.4566924999999999</c:v>
                </c:pt>
                <c:pt idx="10590">
                  <c:v>6.4567812499999997</c:v>
                </c:pt>
                <c:pt idx="10591">
                  <c:v>6.45714875</c:v>
                </c:pt>
                <c:pt idx="10592">
                  <c:v>6.4576700000000002</c:v>
                </c:pt>
                <c:pt idx="10593">
                  <c:v>6.4581593750015998</c:v>
                </c:pt>
                <c:pt idx="10594">
                  <c:v>6.4584912499999998</c:v>
                </c:pt>
                <c:pt idx="10595">
                  <c:v>6.4589206250015998</c:v>
                </c:pt>
                <c:pt idx="10596">
                  <c:v>6.4593862499999997</c:v>
                </c:pt>
                <c:pt idx="10597">
                  <c:v>6.4598343750015994</c:v>
                </c:pt>
                <c:pt idx="10598">
                  <c:v>6.4601993750015998</c:v>
                </c:pt>
                <c:pt idx="10599">
                  <c:v>6.46061</c:v>
                </c:pt>
                <c:pt idx="10600">
                  <c:v>6.4610525000000001</c:v>
                </c:pt>
                <c:pt idx="10601">
                  <c:v>6.4615574999999996</c:v>
                </c:pt>
                <c:pt idx="10602">
                  <c:v>6.4618831250015996</c:v>
                </c:pt>
                <c:pt idx="10603">
                  <c:v>6.4619037500000003</c:v>
                </c:pt>
                <c:pt idx="10604">
                  <c:v>6.4619012500000004</c:v>
                </c:pt>
                <c:pt idx="10605">
                  <c:v>6.4617000000000004</c:v>
                </c:pt>
                <c:pt idx="10606">
                  <c:v>6.46144125</c:v>
                </c:pt>
                <c:pt idx="10607">
                  <c:v>6.4618068750016002</c:v>
                </c:pt>
                <c:pt idx="10608">
                  <c:v>6.4621831250015997</c:v>
                </c:pt>
                <c:pt idx="10609">
                  <c:v>6.4626187499999999</c:v>
                </c:pt>
                <c:pt idx="10610">
                  <c:v>6.4630625000000004</c:v>
                </c:pt>
                <c:pt idx="10611">
                  <c:v>6.4634206250016</c:v>
                </c:pt>
                <c:pt idx="10612">
                  <c:v>6.4638475</c:v>
                </c:pt>
                <c:pt idx="10613">
                  <c:v>6.4642318750015999</c:v>
                </c:pt>
                <c:pt idx="10614">
                  <c:v>6.4645625000000004</c:v>
                </c:pt>
                <c:pt idx="10615">
                  <c:v>6.4645918750015996</c:v>
                </c:pt>
                <c:pt idx="10616">
                  <c:v>6.4641593750016</c:v>
                </c:pt>
                <c:pt idx="10617">
                  <c:v>6.4636818750015994</c:v>
                </c:pt>
                <c:pt idx="10618">
                  <c:v>6.4633581250015997</c:v>
                </c:pt>
                <c:pt idx="10619">
                  <c:v>6.4628706250015995</c:v>
                </c:pt>
                <c:pt idx="10620">
                  <c:v>6.4624218750016</c:v>
                </c:pt>
                <c:pt idx="10621">
                  <c:v>6.4619431250016</c:v>
                </c:pt>
                <c:pt idx="10622">
                  <c:v>6.4613862500000003</c:v>
                </c:pt>
                <c:pt idx="10623">
                  <c:v>6.4610256250016</c:v>
                </c:pt>
                <c:pt idx="10624">
                  <c:v>6.4604187499999997</c:v>
                </c:pt>
                <c:pt idx="10625">
                  <c:v>6.4600581250015994</c:v>
                </c:pt>
                <c:pt idx="10626">
                  <c:v>6.4595799999999999</c:v>
                </c:pt>
                <c:pt idx="10627">
                  <c:v>6.4590087499999997</c:v>
                </c:pt>
                <c:pt idx="10628">
                  <c:v>6.4585262500000002</c:v>
                </c:pt>
                <c:pt idx="10629">
                  <c:v>6.4581049999999998</c:v>
                </c:pt>
                <c:pt idx="10630">
                  <c:v>6.4577656250016</c:v>
                </c:pt>
                <c:pt idx="10631">
                  <c:v>6.45740625</c:v>
                </c:pt>
                <c:pt idx="10632">
                  <c:v>6.4570499999999997</c:v>
                </c:pt>
                <c:pt idx="10633">
                  <c:v>6.4566387499999998</c:v>
                </c:pt>
                <c:pt idx="10634">
                  <c:v>6.4562187499999997</c:v>
                </c:pt>
                <c:pt idx="10635">
                  <c:v>6.4558731250015997</c:v>
                </c:pt>
                <c:pt idx="10636">
                  <c:v>6.4562181250016</c:v>
                </c:pt>
                <c:pt idx="10637">
                  <c:v>6.4565524999999999</c:v>
                </c:pt>
                <c:pt idx="10638">
                  <c:v>6.4568918750015998</c:v>
                </c:pt>
                <c:pt idx="10639">
                  <c:v>6.4572418750015999</c:v>
                </c:pt>
                <c:pt idx="10640">
                  <c:v>6.4575868750016001</c:v>
                </c:pt>
                <c:pt idx="10641">
                  <c:v>6.4579356250015998</c:v>
                </c:pt>
                <c:pt idx="10642">
                  <c:v>6.45827375</c:v>
                </c:pt>
                <c:pt idx="10643">
                  <c:v>6.4586406250015997</c:v>
                </c:pt>
                <c:pt idx="10644">
                  <c:v>6.4590162500000003</c:v>
                </c:pt>
                <c:pt idx="10645">
                  <c:v>6.4593612499999997</c:v>
                </c:pt>
                <c:pt idx="10646">
                  <c:v>6.4598068750015996</c:v>
                </c:pt>
                <c:pt idx="10647">
                  <c:v>6.4601481250015995</c:v>
                </c:pt>
                <c:pt idx="10648">
                  <c:v>6.4604706250015997</c:v>
                </c:pt>
                <c:pt idx="10649">
                  <c:v>6.4601731250015995</c:v>
                </c:pt>
                <c:pt idx="10650">
                  <c:v>6.4604981250015996</c:v>
                </c:pt>
                <c:pt idx="10651">
                  <c:v>6.4608687500000004</c:v>
                </c:pt>
                <c:pt idx="10652">
                  <c:v>6.4611974999999999</c:v>
                </c:pt>
                <c:pt idx="10653">
                  <c:v>6.4615531250015996</c:v>
                </c:pt>
                <c:pt idx="10654">
                  <c:v>6.4619093750015999</c:v>
                </c:pt>
                <c:pt idx="10655">
                  <c:v>6.4622812500000002</c:v>
                </c:pt>
                <c:pt idx="10656">
                  <c:v>6.4626056250015997</c:v>
                </c:pt>
                <c:pt idx="10657">
                  <c:v>6.4623393750015996</c:v>
                </c:pt>
                <c:pt idx="10658">
                  <c:v>6.4619668750015995</c:v>
                </c:pt>
                <c:pt idx="10659">
                  <c:v>6.4616043750015999</c:v>
                </c:pt>
                <c:pt idx="10660">
                  <c:v>6.4611574999999997</c:v>
                </c:pt>
                <c:pt idx="10661">
                  <c:v>6.4606218750015998</c:v>
                </c:pt>
                <c:pt idx="10662">
                  <c:v>6.4601887500000004</c:v>
                </c:pt>
                <c:pt idx="10663">
                  <c:v>6.4595562500000003</c:v>
                </c:pt>
                <c:pt idx="10664">
                  <c:v>6.4589768750015999</c:v>
                </c:pt>
                <c:pt idx="10665">
                  <c:v>6.4586024999999996</c:v>
                </c:pt>
                <c:pt idx="10666">
                  <c:v>6.4582656250015997</c:v>
                </c:pt>
                <c:pt idx="10667">
                  <c:v>6.4578768750015998</c:v>
                </c:pt>
                <c:pt idx="10668">
                  <c:v>6.4574287500000001</c:v>
                </c:pt>
                <c:pt idx="10669">
                  <c:v>6.4568987499999997</c:v>
                </c:pt>
                <c:pt idx="10670">
                  <c:v>6.4565543750016001</c:v>
                </c:pt>
                <c:pt idx="10671">
                  <c:v>6.456175</c:v>
                </c:pt>
                <c:pt idx="10672">
                  <c:v>6.4558499999999999</c:v>
                </c:pt>
                <c:pt idx="10673">
                  <c:v>6.4562187499999997</c:v>
                </c:pt>
                <c:pt idx="10674">
                  <c:v>6.4565950000000001</c:v>
                </c:pt>
                <c:pt idx="10675">
                  <c:v>6.4569443750015996</c:v>
                </c:pt>
                <c:pt idx="10676">
                  <c:v>6.4573993750016001</c:v>
                </c:pt>
                <c:pt idx="10677">
                  <c:v>6.4577999999999998</c:v>
                </c:pt>
                <c:pt idx="10678">
                  <c:v>6.4581949999999999</c:v>
                </c:pt>
                <c:pt idx="10679">
                  <c:v>6.4585762500000001</c:v>
                </c:pt>
                <c:pt idx="10680">
                  <c:v>6.4589293750015999</c:v>
                </c:pt>
                <c:pt idx="10681">
                  <c:v>6.4584756250015998</c:v>
                </c:pt>
                <c:pt idx="10682">
                  <c:v>6.4580906250016001</c:v>
                </c:pt>
                <c:pt idx="10683">
                  <c:v>6.4575968750015997</c:v>
                </c:pt>
                <c:pt idx="10684">
                  <c:v>6.4572000000000003</c:v>
                </c:pt>
                <c:pt idx="10685">
                  <c:v>6.4568231250016002</c:v>
                </c:pt>
                <c:pt idx="10686">
                  <c:v>6.4564950000000003</c:v>
                </c:pt>
                <c:pt idx="10687">
                  <c:v>6.4562650000000001</c:v>
                </c:pt>
                <c:pt idx="10688">
                  <c:v>6.4563687500000002</c:v>
                </c:pt>
                <c:pt idx="10689">
                  <c:v>6.4561012499999997</c:v>
                </c:pt>
                <c:pt idx="10690">
                  <c:v>6.4564656250015995</c:v>
                </c:pt>
                <c:pt idx="10691">
                  <c:v>6.4568925000000004</c:v>
                </c:pt>
                <c:pt idx="10692">
                  <c:v>6.4573862499999999</c:v>
                </c:pt>
                <c:pt idx="10693">
                  <c:v>6.4577081250015995</c:v>
                </c:pt>
                <c:pt idx="10694">
                  <c:v>6.4573274999999999</c:v>
                </c:pt>
                <c:pt idx="10695">
                  <c:v>6.4572525000000001</c:v>
                </c:pt>
                <c:pt idx="10696">
                  <c:v>6.4568193750015999</c:v>
                </c:pt>
                <c:pt idx="10697">
                  <c:v>6.4563118750015995</c:v>
                </c:pt>
                <c:pt idx="10698">
                  <c:v>6.4557431250016002</c:v>
                </c:pt>
                <c:pt idx="10699">
                  <c:v>6.4552575000000001</c:v>
                </c:pt>
                <c:pt idx="10700">
                  <c:v>6.4548399999999999</c:v>
                </c:pt>
                <c:pt idx="10701">
                  <c:v>6.4548056250016002</c:v>
                </c:pt>
                <c:pt idx="10702">
                  <c:v>6.4552375</c:v>
                </c:pt>
                <c:pt idx="10703">
                  <c:v>6.4555625000000001</c:v>
                </c:pt>
                <c:pt idx="10704">
                  <c:v>6.4553874999999996</c:v>
                </c:pt>
                <c:pt idx="10705">
                  <c:v>6.4558237500000004</c:v>
                </c:pt>
                <c:pt idx="10706">
                  <c:v>6.4562350000000004</c:v>
                </c:pt>
                <c:pt idx="10707">
                  <c:v>6.4565900000000003</c:v>
                </c:pt>
                <c:pt idx="10708">
                  <c:v>6.4569318750016</c:v>
                </c:pt>
                <c:pt idx="10709">
                  <c:v>6.4573462499999996</c:v>
                </c:pt>
                <c:pt idx="10710">
                  <c:v>6.4576700000000002</c:v>
                </c:pt>
                <c:pt idx="10711">
                  <c:v>6.4580943750015996</c:v>
                </c:pt>
                <c:pt idx="10712">
                  <c:v>6.4584656250016002</c:v>
                </c:pt>
                <c:pt idx="10713">
                  <c:v>6.4588306250015997</c:v>
                </c:pt>
                <c:pt idx="10714">
                  <c:v>6.4592206250016</c:v>
                </c:pt>
                <c:pt idx="10715">
                  <c:v>6.4595818750016001</c:v>
                </c:pt>
                <c:pt idx="10716">
                  <c:v>6.4599281250015999</c:v>
                </c:pt>
                <c:pt idx="10717">
                  <c:v>6.4595912499999999</c:v>
                </c:pt>
                <c:pt idx="10718">
                  <c:v>6.4592018750015994</c:v>
                </c:pt>
                <c:pt idx="10719">
                  <c:v>6.4588531250015997</c:v>
                </c:pt>
                <c:pt idx="10720">
                  <c:v>6.4584700000000002</c:v>
                </c:pt>
                <c:pt idx="10721">
                  <c:v>6.4588675000000002</c:v>
                </c:pt>
                <c:pt idx="10722">
                  <c:v>6.4592524999999998</c:v>
                </c:pt>
                <c:pt idx="10723">
                  <c:v>6.4595737499999997</c:v>
                </c:pt>
                <c:pt idx="10724">
                  <c:v>6.4598637500000002</c:v>
                </c:pt>
                <c:pt idx="10725">
                  <c:v>6.4599818750016</c:v>
                </c:pt>
                <c:pt idx="10726">
                  <c:v>6.4597656250015998</c:v>
                </c:pt>
                <c:pt idx="10727">
                  <c:v>6.4594075000000002</c:v>
                </c:pt>
                <c:pt idx="10728">
                  <c:v>6.4590449999999997</c:v>
                </c:pt>
                <c:pt idx="10729">
                  <c:v>6.4586056250016002</c:v>
                </c:pt>
                <c:pt idx="10730">
                  <c:v>6.4581981250015996</c:v>
                </c:pt>
                <c:pt idx="10731">
                  <c:v>6.4576543750016002</c:v>
                </c:pt>
                <c:pt idx="10732">
                  <c:v>6.4570331250016002</c:v>
                </c:pt>
                <c:pt idx="10733">
                  <c:v>6.4566406250016</c:v>
                </c:pt>
                <c:pt idx="10734">
                  <c:v>6.4561650000000004</c:v>
                </c:pt>
                <c:pt idx="10735">
                  <c:v>6.4557793750016002</c:v>
                </c:pt>
                <c:pt idx="10736">
                  <c:v>6.4553231250016001</c:v>
                </c:pt>
                <c:pt idx="10737">
                  <c:v>6.4548612500000004</c:v>
                </c:pt>
                <c:pt idx="10738">
                  <c:v>6.4544181250015997</c:v>
                </c:pt>
                <c:pt idx="10739">
                  <c:v>6.4537743750015997</c:v>
                </c:pt>
                <c:pt idx="10740">
                  <c:v>6.4532962500000002</c:v>
                </c:pt>
                <c:pt idx="10741">
                  <c:v>6.45297375</c:v>
                </c:pt>
                <c:pt idx="10742">
                  <c:v>6.4525943750015999</c:v>
                </c:pt>
                <c:pt idx="10743">
                  <c:v>6.4525206250015996</c:v>
                </c:pt>
                <c:pt idx="10744">
                  <c:v>6.4528812499999999</c:v>
                </c:pt>
                <c:pt idx="10745">
                  <c:v>6.4532631250015999</c:v>
                </c:pt>
                <c:pt idx="10746">
                  <c:v>6.4536006250015996</c:v>
                </c:pt>
                <c:pt idx="10747">
                  <c:v>6.4539949999999999</c:v>
                </c:pt>
                <c:pt idx="10748">
                  <c:v>6.4543356250016002</c:v>
                </c:pt>
                <c:pt idx="10749">
                  <c:v>6.4547924999999999</c:v>
                </c:pt>
                <c:pt idx="10750">
                  <c:v>6.4551150000000002</c:v>
                </c:pt>
                <c:pt idx="10751">
                  <c:v>6.455495</c:v>
                </c:pt>
                <c:pt idx="10752">
                  <c:v>6.4559175</c:v>
                </c:pt>
                <c:pt idx="10753">
                  <c:v>6.4563787499999998</c:v>
                </c:pt>
                <c:pt idx="10754">
                  <c:v>6.4567937500000001</c:v>
                </c:pt>
                <c:pt idx="10755">
                  <c:v>6.4571506250016002</c:v>
                </c:pt>
                <c:pt idx="10756">
                  <c:v>6.4568793750015994</c:v>
                </c:pt>
                <c:pt idx="10757">
                  <c:v>6.4565381250015994</c:v>
                </c:pt>
                <c:pt idx="10758">
                  <c:v>6.4568481250016001</c:v>
                </c:pt>
                <c:pt idx="10759">
                  <c:v>6.4567387500000004</c:v>
                </c:pt>
                <c:pt idx="10760">
                  <c:v>6.4571612500000004</c:v>
                </c:pt>
                <c:pt idx="10761">
                  <c:v>6.4573562500000001</c:v>
                </c:pt>
                <c:pt idx="10762">
                  <c:v>6.4577568750015999</c:v>
                </c:pt>
                <c:pt idx="10763">
                  <c:v>6.4581443750015994</c:v>
                </c:pt>
                <c:pt idx="10764">
                  <c:v>6.4584737499999996</c:v>
                </c:pt>
                <c:pt idx="10765">
                  <c:v>6.4588625000000004</c:v>
                </c:pt>
                <c:pt idx="10766">
                  <c:v>6.4592218750015995</c:v>
                </c:pt>
                <c:pt idx="10767">
                  <c:v>6.4595818750016001</c:v>
                </c:pt>
                <c:pt idx="10768">
                  <c:v>6.4593850000000002</c:v>
                </c:pt>
                <c:pt idx="10769">
                  <c:v>6.4589756250015995</c:v>
                </c:pt>
                <c:pt idx="10770">
                  <c:v>6.4585962500000003</c:v>
                </c:pt>
                <c:pt idx="10771">
                  <c:v>6.4581925</c:v>
                </c:pt>
                <c:pt idx="10772">
                  <c:v>6.4575800000000001</c:v>
                </c:pt>
                <c:pt idx="10773">
                  <c:v>6.45703125</c:v>
                </c:pt>
                <c:pt idx="10774">
                  <c:v>6.4564968750015996</c:v>
                </c:pt>
                <c:pt idx="10775">
                  <c:v>6.4559206250015997</c:v>
                </c:pt>
                <c:pt idx="10776">
                  <c:v>6.4554756250015997</c:v>
                </c:pt>
                <c:pt idx="10777">
                  <c:v>6.4549668750015998</c:v>
                </c:pt>
                <c:pt idx="10778">
                  <c:v>6.4546331250015996</c:v>
                </c:pt>
                <c:pt idx="10779">
                  <c:v>6.4542893750015997</c:v>
                </c:pt>
                <c:pt idx="10780">
                  <c:v>6.4538356250015996</c:v>
                </c:pt>
                <c:pt idx="10781">
                  <c:v>6.4536668750016002</c:v>
                </c:pt>
                <c:pt idx="10782">
                  <c:v>6.4537775000000002</c:v>
                </c:pt>
                <c:pt idx="10783">
                  <c:v>6.4541006250016002</c:v>
                </c:pt>
                <c:pt idx="10784">
                  <c:v>6.4544281250015993</c:v>
                </c:pt>
                <c:pt idx="10785">
                  <c:v>6.4547687500000004</c:v>
                </c:pt>
                <c:pt idx="10786">
                  <c:v>6.4551456250015997</c:v>
                </c:pt>
                <c:pt idx="10787">
                  <c:v>6.4554687499999996</c:v>
                </c:pt>
                <c:pt idx="10788">
                  <c:v>6.4558893750015995</c:v>
                </c:pt>
                <c:pt idx="10789">
                  <c:v>6.4562756250015996</c:v>
                </c:pt>
                <c:pt idx="10790">
                  <c:v>6.4566006250015997</c:v>
                </c:pt>
                <c:pt idx="10791">
                  <c:v>6.4569381250015994</c:v>
                </c:pt>
                <c:pt idx="10792">
                  <c:v>6.4566731250015996</c:v>
                </c:pt>
                <c:pt idx="10793">
                  <c:v>6.4563193750016001</c:v>
                </c:pt>
                <c:pt idx="10794">
                  <c:v>6.4564325</c:v>
                </c:pt>
                <c:pt idx="10795">
                  <c:v>6.4561006250016</c:v>
                </c:pt>
                <c:pt idx="10796">
                  <c:v>6.4559206250015997</c:v>
                </c:pt>
                <c:pt idx="10797">
                  <c:v>6.4562462500000004</c:v>
                </c:pt>
                <c:pt idx="10798">
                  <c:v>6.4566575000000004</c:v>
                </c:pt>
                <c:pt idx="10799">
                  <c:v>6.4570231250015997</c:v>
                </c:pt>
                <c:pt idx="10800">
                  <c:v>6.4573749999999999</c:v>
                </c:pt>
                <c:pt idx="10801">
                  <c:v>6.4577043750016001</c:v>
                </c:pt>
                <c:pt idx="10802">
                  <c:v>6.458145</c:v>
                </c:pt>
                <c:pt idx="10803">
                  <c:v>6.4582656250015997</c:v>
                </c:pt>
                <c:pt idx="10804">
                  <c:v>6.4579050000000002</c:v>
                </c:pt>
                <c:pt idx="10805">
                  <c:v>6.4574850000000001</c:v>
                </c:pt>
                <c:pt idx="10806">
                  <c:v>6.45698375</c:v>
                </c:pt>
                <c:pt idx="10807">
                  <c:v>6.4566056250015995</c:v>
                </c:pt>
                <c:pt idx="10808">
                  <c:v>6.4562375000000003</c:v>
                </c:pt>
                <c:pt idx="10809">
                  <c:v>6.4558406250016001</c:v>
                </c:pt>
                <c:pt idx="10810">
                  <c:v>6.455495</c:v>
                </c:pt>
                <c:pt idx="10811">
                  <c:v>6.4551474999999998</c:v>
                </c:pt>
                <c:pt idx="10812">
                  <c:v>6.4547749999999997</c:v>
                </c:pt>
                <c:pt idx="10813">
                  <c:v>6.4544137499999996</c:v>
                </c:pt>
                <c:pt idx="10814">
                  <c:v>6.4539768750016</c:v>
                </c:pt>
                <c:pt idx="10815">
                  <c:v>6.4536493750016</c:v>
                </c:pt>
                <c:pt idx="10816">
                  <c:v>6.4534562500000003</c:v>
                </c:pt>
                <c:pt idx="10817">
                  <c:v>6.4533575000000001</c:v>
                </c:pt>
                <c:pt idx="10818">
                  <c:v>6.4536800000000003</c:v>
                </c:pt>
                <c:pt idx="10819">
                  <c:v>6.4540525000000004</c:v>
                </c:pt>
                <c:pt idx="10820">
                  <c:v>6.4542574999999998</c:v>
                </c:pt>
                <c:pt idx="10821">
                  <c:v>6.4547062500000001</c:v>
                </c:pt>
                <c:pt idx="10822">
                  <c:v>6.4551024999999997</c:v>
                </c:pt>
                <c:pt idx="10823">
                  <c:v>6.4554562500000001</c:v>
                </c:pt>
                <c:pt idx="10824">
                  <c:v>6.4558212499999996</c:v>
                </c:pt>
                <c:pt idx="10825">
                  <c:v>6.4561425000000003</c:v>
                </c:pt>
                <c:pt idx="10826">
                  <c:v>6.4562537500000001</c:v>
                </c:pt>
                <c:pt idx="10827">
                  <c:v>6.4566518750016</c:v>
                </c:pt>
                <c:pt idx="10828">
                  <c:v>6.4570418750015994</c:v>
                </c:pt>
                <c:pt idx="10829">
                  <c:v>6.4574381250016</c:v>
                </c:pt>
                <c:pt idx="10830">
                  <c:v>6.4570543750015998</c:v>
                </c:pt>
                <c:pt idx="10831">
                  <c:v>6.4567237500000001</c:v>
                </c:pt>
                <c:pt idx="10832">
                  <c:v>6.4563537499999999</c:v>
                </c:pt>
                <c:pt idx="10833">
                  <c:v>6.4560006250016002</c:v>
                </c:pt>
                <c:pt idx="10834">
                  <c:v>6.4558468750015994</c:v>
                </c:pt>
                <c:pt idx="10835">
                  <c:v>6.4553362500000002</c:v>
                </c:pt>
                <c:pt idx="10836">
                  <c:v>6.45494375</c:v>
                </c:pt>
                <c:pt idx="10837">
                  <c:v>6.4544537499999999</c:v>
                </c:pt>
                <c:pt idx="10838">
                  <c:v>6.4540743750015999</c:v>
                </c:pt>
                <c:pt idx="10839">
                  <c:v>6.4537337499999996</c:v>
                </c:pt>
                <c:pt idx="10840">
                  <c:v>6.4533893750016</c:v>
                </c:pt>
                <c:pt idx="10841">
                  <c:v>6.4530081250015998</c:v>
                </c:pt>
                <c:pt idx="10842">
                  <c:v>6.4526399999999997</c:v>
                </c:pt>
                <c:pt idx="10843">
                  <c:v>6.4525137499999996</c:v>
                </c:pt>
                <c:pt idx="10844">
                  <c:v>6.4527468750015995</c:v>
                </c:pt>
                <c:pt idx="10845">
                  <c:v>6.4531568750016</c:v>
                </c:pt>
                <c:pt idx="10846">
                  <c:v>6.4535168750015997</c:v>
                </c:pt>
                <c:pt idx="10847">
                  <c:v>6.4536918750016001</c:v>
                </c:pt>
                <c:pt idx="10848">
                  <c:v>6.4540481250015995</c:v>
                </c:pt>
                <c:pt idx="10849">
                  <c:v>6.4544368750015995</c:v>
                </c:pt>
                <c:pt idx="10850">
                  <c:v>6.4547631250016</c:v>
                </c:pt>
                <c:pt idx="10851">
                  <c:v>6.4551749999999997</c:v>
                </c:pt>
                <c:pt idx="10852">
                  <c:v>6.4554999999999998</c:v>
                </c:pt>
                <c:pt idx="10853">
                  <c:v>6.4559456250015996</c:v>
                </c:pt>
                <c:pt idx="10854">
                  <c:v>6.4562825000000004</c:v>
                </c:pt>
                <c:pt idx="10855">
                  <c:v>6.4568018750015996</c:v>
                </c:pt>
                <c:pt idx="10856">
                  <c:v>6.4571981250016002</c:v>
                </c:pt>
                <c:pt idx="10857">
                  <c:v>6.4575893750016</c:v>
                </c:pt>
                <c:pt idx="10858">
                  <c:v>6.4578806250016001</c:v>
                </c:pt>
                <c:pt idx="10859">
                  <c:v>6.4580299999999999</c:v>
                </c:pt>
                <c:pt idx="10860">
                  <c:v>6.4584374999999996</c:v>
                </c:pt>
                <c:pt idx="10861">
                  <c:v>6.4580943750015996</c:v>
                </c:pt>
                <c:pt idx="10862">
                  <c:v>6.4581031250015997</c:v>
                </c:pt>
                <c:pt idx="10863">
                  <c:v>6.4577012500000004</c:v>
                </c:pt>
                <c:pt idx="10864">
                  <c:v>6.4573806250015995</c:v>
                </c:pt>
                <c:pt idx="10865">
                  <c:v>6.4570462500000003</c:v>
                </c:pt>
                <c:pt idx="10866">
                  <c:v>6.4567068750015997</c:v>
                </c:pt>
                <c:pt idx="10867">
                  <c:v>6.4563499999999996</c:v>
                </c:pt>
                <c:pt idx="10868">
                  <c:v>6.4559518750015998</c:v>
                </c:pt>
                <c:pt idx="10869">
                  <c:v>6.4555293750015998</c:v>
                </c:pt>
                <c:pt idx="10870">
                  <c:v>6.4551856250016</c:v>
                </c:pt>
                <c:pt idx="10871">
                  <c:v>6.4548412500000003</c:v>
                </c:pt>
                <c:pt idx="10872">
                  <c:v>6.4545037499999998</c:v>
                </c:pt>
                <c:pt idx="10873">
                  <c:v>6.4540412500000004</c:v>
                </c:pt>
                <c:pt idx="10874">
                  <c:v>6.4535331250015995</c:v>
                </c:pt>
                <c:pt idx="10875">
                  <c:v>6.4531225000000001</c:v>
                </c:pt>
                <c:pt idx="10876">
                  <c:v>6.4529462500000001</c:v>
                </c:pt>
                <c:pt idx="10877">
                  <c:v>6.4529831250015999</c:v>
                </c:pt>
                <c:pt idx="10878">
                  <c:v>6.4533356250015999</c:v>
                </c:pt>
                <c:pt idx="10879">
                  <c:v>6.4537224999999996</c:v>
                </c:pt>
                <c:pt idx="10880">
                  <c:v>6.4540924999999998</c:v>
                </c:pt>
                <c:pt idx="10881">
                  <c:v>6.45449875</c:v>
                </c:pt>
                <c:pt idx="10882">
                  <c:v>6.4548243750015999</c:v>
                </c:pt>
                <c:pt idx="10883">
                  <c:v>6.4552062499999998</c:v>
                </c:pt>
                <c:pt idx="10884">
                  <c:v>6.4555562499999999</c:v>
                </c:pt>
                <c:pt idx="10885">
                  <c:v>6.4558818750015998</c:v>
                </c:pt>
                <c:pt idx="10886">
                  <c:v>6.4554481250015998</c:v>
                </c:pt>
                <c:pt idx="10887">
                  <c:v>6.4550918750015995</c:v>
                </c:pt>
                <c:pt idx="10888">
                  <c:v>6.4546587500000001</c:v>
                </c:pt>
                <c:pt idx="10889">
                  <c:v>6.4541631250015996</c:v>
                </c:pt>
                <c:pt idx="10890">
                  <c:v>6.45384125</c:v>
                </c:pt>
                <c:pt idx="10891">
                  <c:v>6.4535156250016001</c:v>
                </c:pt>
                <c:pt idx="10892">
                  <c:v>6.4531206250016</c:v>
                </c:pt>
                <c:pt idx="10893">
                  <c:v>6.4527756250015997</c:v>
                </c:pt>
                <c:pt idx="10894">
                  <c:v>6.4531124999999996</c:v>
                </c:pt>
                <c:pt idx="10895">
                  <c:v>6.4528499999999998</c:v>
                </c:pt>
                <c:pt idx="10896">
                  <c:v>6.4529668750016</c:v>
                </c:pt>
                <c:pt idx="10897">
                  <c:v>6.4533312499999997</c:v>
                </c:pt>
                <c:pt idx="10898">
                  <c:v>6.4537312499999997</c:v>
                </c:pt>
                <c:pt idx="10899">
                  <c:v>6.4541231250015993</c:v>
                </c:pt>
                <c:pt idx="10900">
                  <c:v>6.4544487500000001</c:v>
                </c:pt>
                <c:pt idx="10901">
                  <c:v>6.4547706250015997</c:v>
                </c:pt>
                <c:pt idx="10902">
                  <c:v>6.4550981250015997</c:v>
                </c:pt>
                <c:pt idx="10903">
                  <c:v>6.4553768750015994</c:v>
                </c:pt>
                <c:pt idx="10904">
                  <c:v>6.4550562500000002</c:v>
                </c:pt>
                <c:pt idx="10905">
                  <c:v>6.4549093750016002</c:v>
                </c:pt>
                <c:pt idx="10906">
                  <c:v>6.4548618750015994</c:v>
                </c:pt>
                <c:pt idx="10907">
                  <c:v>6.4552181250015996</c:v>
                </c:pt>
                <c:pt idx="10908">
                  <c:v>6.4555524999999996</c:v>
                </c:pt>
                <c:pt idx="10909">
                  <c:v>6.4559118750015996</c:v>
                </c:pt>
                <c:pt idx="10910">
                  <c:v>6.456245</c:v>
                </c:pt>
                <c:pt idx="10911">
                  <c:v>6.4558612499999999</c:v>
                </c:pt>
                <c:pt idx="10912">
                  <c:v>6.4554450000000001</c:v>
                </c:pt>
                <c:pt idx="10913">
                  <c:v>6.4550587500000001</c:v>
                </c:pt>
                <c:pt idx="10914">
                  <c:v>6.4546287500000004</c:v>
                </c:pt>
                <c:pt idx="10915">
                  <c:v>6.4542787500000003</c:v>
                </c:pt>
                <c:pt idx="10916">
                  <c:v>6.4538806250015996</c:v>
                </c:pt>
                <c:pt idx="10917">
                  <c:v>6.4535462499999996</c:v>
                </c:pt>
                <c:pt idx="10918">
                  <c:v>6.45318375</c:v>
                </c:pt>
                <c:pt idx="10919">
                  <c:v>6.4527175000000003</c:v>
                </c:pt>
                <c:pt idx="10920">
                  <c:v>6.4523293750016002</c:v>
                </c:pt>
                <c:pt idx="10921">
                  <c:v>6.4521887500000004</c:v>
                </c:pt>
                <c:pt idx="10922">
                  <c:v>6.4525131250015999</c:v>
                </c:pt>
                <c:pt idx="10923">
                  <c:v>6.4528637499999997</c:v>
                </c:pt>
                <c:pt idx="10924">
                  <c:v>6.4530818750016001</c:v>
                </c:pt>
                <c:pt idx="10925">
                  <c:v>6.4534243750015996</c:v>
                </c:pt>
                <c:pt idx="10926">
                  <c:v>6.45374625</c:v>
                </c:pt>
                <c:pt idx="10927">
                  <c:v>6.4539781250015995</c:v>
                </c:pt>
                <c:pt idx="10928">
                  <c:v>6.4543618750015996</c:v>
                </c:pt>
                <c:pt idx="10929">
                  <c:v>6.4547481250015997</c:v>
                </c:pt>
                <c:pt idx="10930">
                  <c:v>6.4550725</c:v>
                </c:pt>
                <c:pt idx="10931">
                  <c:v>6.45541125</c:v>
                </c:pt>
                <c:pt idx="10932">
                  <c:v>6.4557687499999998</c:v>
                </c:pt>
                <c:pt idx="10933">
                  <c:v>6.4556481250015993</c:v>
                </c:pt>
                <c:pt idx="10934">
                  <c:v>6.4558274999999998</c:v>
                </c:pt>
                <c:pt idx="10935">
                  <c:v>6.4561481250016</c:v>
                </c:pt>
                <c:pt idx="10936">
                  <c:v>6.4560706250016002</c:v>
                </c:pt>
                <c:pt idx="10937">
                  <c:v>6.4564656250015995</c:v>
                </c:pt>
                <c:pt idx="10938">
                  <c:v>6.4568050000000001</c:v>
                </c:pt>
                <c:pt idx="10939">
                  <c:v>6.4571481250015994</c:v>
                </c:pt>
                <c:pt idx="10940">
                  <c:v>6.4572043750015995</c:v>
                </c:pt>
                <c:pt idx="10941">
                  <c:v>6.4571943750015999</c:v>
                </c:pt>
                <c:pt idx="10942">
                  <c:v>6.4568250000000003</c:v>
                </c:pt>
                <c:pt idx="10943">
                  <c:v>6.4566506250015996</c:v>
                </c:pt>
                <c:pt idx="10944">
                  <c:v>6.4562506250015996</c:v>
                </c:pt>
                <c:pt idx="10945">
                  <c:v>6.4556837500000004</c:v>
                </c:pt>
                <c:pt idx="10946">
                  <c:v>6.4551781250015994</c:v>
                </c:pt>
                <c:pt idx="10947">
                  <c:v>6.4545681250015994</c:v>
                </c:pt>
                <c:pt idx="10948">
                  <c:v>6.4540724999999997</c:v>
                </c:pt>
                <c:pt idx="10949">
                  <c:v>6.4536768750015998</c:v>
                </c:pt>
                <c:pt idx="10950">
                  <c:v>6.4538731250015999</c:v>
                </c:pt>
                <c:pt idx="10951">
                  <c:v>6.4535343750015999</c:v>
                </c:pt>
                <c:pt idx="10952">
                  <c:v>6.4538574999999998</c:v>
                </c:pt>
                <c:pt idx="10953">
                  <c:v>6.4542031250015999</c:v>
                </c:pt>
                <c:pt idx="10954">
                  <c:v>6.4545531250015999</c:v>
                </c:pt>
                <c:pt idx="10955">
                  <c:v>6.4548837499999996</c:v>
                </c:pt>
                <c:pt idx="10956">
                  <c:v>6.45527125</c:v>
                </c:pt>
                <c:pt idx="10957">
                  <c:v>6.4556287499999998</c:v>
                </c:pt>
                <c:pt idx="10958">
                  <c:v>6.45595125</c:v>
                </c:pt>
                <c:pt idx="10959">
                  <c:v>6.4555756250015994</c:v>
                </c:pt>
                <c:pt idx="10960">
                  <c:v>6.4552312499999998</c:v>
                </c:pt>
                <c:pt idx="10961">
                  <c:v>6.4549081250015998</c:v>
                </c:pt>
                <c:pt idx="10962">
                  <c:v>6.45524875</c:v>
                </c:pt>
                <c:pt idx="10963">
                  <c:v>6.4555899999999999</c:v>
                </c:pt>
                <c:pt idx="10964">
                  <c:v>6.4559381250015999</c:v>
                </c:pt>
                <c:pt idx="10965">
                  <c:v>6.4563156250015998</c:v>
                </c:pt>
                <c:pt idx="10966">
                  <c:v>6.4566675</c:v>
                </c:pt>
                <c:pt idx="10967">
                  <c:v>6.4569881250016001</c:v>
                </c:pt>
                <c:pt idx="10968">
                  <c:v>6.4569618750015998</c:v>
                </c:pt>
                <c:pt idx="10969">
                  <c:v>6.4565931250016</c:v>
                </c:pt>
                <c:pt idx="10970">
                  <c:v>6.4566193750015994</c:v>
                </c:pt>
                <c:pt idx="10971">
                  <c:v>6.4562949999999999</c:v>
                </c:pt>
                <c:pt idx="10972">
                  <c:v>6.4557918750015997</c:v>
                </c:pt>
                <c:pt idx="10973">
                  <c:v>6.4553881250015994</c:v>
                </c:pt>
                <c:pt idx="10974">
                  <c:v>6.4549356250015997</c:v>
                </c:pt>
                <c:pt idx="10975">
                  <c:v>6.4545368750016001</c:v>
                </c:pt>
                <c:pt idx="10976">
                  <c:v>6.4540237500000002</c:v>
                </c:pt>
                <c:pt idx="10977">
                  <c:v>6.4535799999999997</c:v>
                </c:pt>
                <c:pt idx="10978">
                  <c:v>6.4531156250016002</c:v>
                </c:pt>
                <c:pt idx="10979">
                  <c:v>6.4527112500000001</c:v>
                </c:pt>
                <c:pt idx="10980">
                  <c:v>6.4522050000000002</c:v>
                </c:pt>
                <c:pt idx="10981">
                  <c:v>6.4516918750015995</c:v>
                </c:pt>
                <c:pt idx="10982">
                  <c:v>6.4513106250016001</c:v>
                </c:pt>
                <c:pt idx="10983">
                  <c:v>6.4509562499999999</c:v>
                </c:pt>
                <c:pt idx="10984">
                  <c:v>6.4506012500000001</c:v>
                </c:pt>
                <c:pt idx="10985">
                  <c:v>6.4501099999999996</c:v>
                </c:pt>
                <c:pt idx="10986">
                  <c:v>6.4495581250015999</c:v>
                </c:pt>
                <c:pt idx="10987">
                  <c:v>6.4492306250015998</c:v>
                </c:pt>
                <c:pt idx="10988">
                  <c:v>6.4488275000000002</c:v>
                </c:pt>
                <c:pt idx="10989">
                  <c:v>6.4484637500000002</c:v>
                </c:pt>
                <c:pt idx="10990">
                  <c:v>6.4481318750016001</c:v>
                </c:pt>
                <c:pt idx="10991">
                  <c:v>6.4484668750015999</c:v>
                </c:pt>
                <c:pt idx="10992">
                  <c:v>6.4488149999999997</c:v>
                </c:pt>
                <c:pt idx="10993">
                  <c:v>6.4491762499999998</c:v>
                </c:pt>
                <c:pt idx="10994">
                  <c:v>6.4495506250016001</c:v>
                </c:pt>
                <c:pt idx="10995">
                  <c:v>6.4498974999999996</c:v>
                </c:pt>
                <c:pt idx="10996">
                  <c:v>6.4502562499999998</c:v>
                </c:pt>
                <c:pt idx="10997">
                  <c:v>6.4506462500000001</c:v>
                </c:pt>
                <c:pt idx="10998">
                  <c:v>6.4510112499999996</c:v>
                </c:pt>
                <c:pt idx="10999">
                  <c:v>6.4513843750015996</c:v>
                </c:pt>
                <c:pt idx="11000">
                  <c:v>6.4517268750015999</c:v>
                </c:pt>
                <c:pt idx="11001">
                  <c:v>6.4521474999999997</c:v>
                </c:pt>
                <c:pt idx="11002">
                  <c:v>6.4524774999999996</c:v>
                </c:pt>
                <c:pt idx="11003">
                  <c:v>6.4528337499999999</c:v>
                </c:pt>
                <c:pt idx="11004">
                  <c:v>6.4532518750015999</c:v>
                </c:pt>
                <c:pt idx="11005">
                  <c:v>6.4535825000000004</c:v>
                </c:pt>
                <c:pt idx="11006">
                  <c:v>6.4539350000000004</c:v>
                </c:pt>
                <c:pt idx="11007">
                  <c:v>6.4535993750016001</c:v>
                </c:pt>
                <c:pt idx="11008">
                  <c:v>6.4531543750016001</c:v>
                </c:pt>
                <c:pt idx="11009">
                  <c:v>6.4528331250016002</c:v>
                </c:pt>
                <c:pt idx="11010">
                  <c:v>6.4525112499999997</c:v>
                </c:pt>
                <c:pt idx="11011">
                  <c:v>6.4523406250016002</c:v>
                </c:pt>
                <c:pt idx="11012">
                  <c:v>6.4527225000000001</c:v>
                </c:pt>
                <c:pt idx="11013">
                  <c:v>6.4530993750015995</c:v>
                </c:pt>
                <c:pt idx="11014">
                  <c:v>6.4535175000000002</c:v>
                </c:pt>
                <c:pt idx="11015">
                  <c:v>6.4538631250015994</c:v>
                </c:pt>
                <c:pt idx="11016">
                  <c:v>6.4542624999999996</c:v>
                </c:pt>
                <c:pt idx="11017">
                  <c:v>6.4546081250015996</c:v>
                </c:pt>
                <c:pt idx="11018">
                  <c:v>6.4549293750015995</c:v>
                </c:pt>
                <c:pt idx="11019">
                  <c:v>6.4552725000000004</c:v>
                </c:pt>
                <c:pt idx="11020">
                  <c:v>6.4556518750015996</c:v>
                </c:pt>
                <c:pt idx="11021">
                  <c:v>6.4560481250016002</c:v>
                </c:pt>
                <c:pt idx="11022">
                  <c:v>6.4564281250016</c:v>
                </c:pt>
                <c:pt idx="11023">
                  <c:v>6.4568318750015994</c:v>
                </c:pt>
                <c:pt idx="11024">
                  <c:v>6.4568599999999998</c:v>
                </c:pt>
                <c:pt idx="11025">
                  <c:v>6.4565843750015999</c:v>
                </c:pt>
                <c:pt idx="11026">
                  <c:v>6.4561306250015997</c:v>
                </c:pt>
                <c:pt idx="11027">
                  <c:v>6.4557518750015994</c:v>
                </c:pt>
                <c:pt idx="11028">
                  <c:v>6.4554206250016</c:v>
                </c:pt>
                <c:pt idx="11029">
                  <c:v>6.4550112500000001</c:v>
                </c:pt>
                <c:pt idx="11030">
                  <c:v>6.4545275000000002</c:v>
                </c:pt>
                <c:pt idx="11031">
                  <c:v>6.4539962500000003</c:v>
                </c:pt>
                <c:pt idx="11032">
                  <c:v>6.4534437499999999</c:v>
                </c:pt>
                <c:pt idx="11033">
                  <c:v>6.4530162500000001</c:v>
                </c:pt>
                <c:pt idx="11034">
                  <c:v>6.4526918750015998</c:v>
                </c:pt>
                <c:pt idx="11035">
                  <c:v>6.4530618750016</c:v>
                </c:pt>
                <c:pt idx="11036">
                  <c:v>6.4531937499999996</c:v>
                </c:pt>
                <c:pt idx="11037">
                  <c:v>6.4528556250015994</c:v>
                </c:pt>
                <c:pt idx="11038">
                  <c:v>6.4527443750015996</c:v>
                </c:pt>
                <c:pt idx="11039">
                  <c:v>6.4527912499999998</c:v>
                </c:pt>
                <c:pt idx="11040">
                  <c:v>6.45280875</c:v>
                </c:pt>
                <c:pt idx="11041">
                  <c:v>6.4531987500000003</c:v>
                </c:pt>
                <c:pt idx="11042">
                  <c:v>6.4533174999999998</c:v>
                </c:pt>
                <c:pt idx="11043">
                  <c:v>6.4531462499999996</c:v>
                </c:pt>
                <c:pt idx="11044">
                  <c:v>6.4533131250015998</c:v>
                </c:pt>
                <c:pt idx="11045">
                  <c:v>6.4536981250015995</c:v>
                </c:pt>
                <c:pt idx="11046">
                  <c:v>6.4540612499999996</c:v>
                </c:pt>
                <c:pt idx="11047">
                  <c:v>6.4545062499999997</c:v>
                </c:pt>
                <c:pt idx="11048">
                  <c:v>6.4548756250016002</c:v>
                </c:pt>
                <c:pt idx="11049">
                  <c:v>6.4553874999999996</c:v>
                </c:pt>
                <c:pt idx="11050">
                  <c:v>6.4557700000000002</c:v>
                </c:pt>
                <c:pt idx="11051">
                  <c:v>6.4561456250016001</c:v>
                </c:pt>
                <c:pt idx="11052">
                  <c:v>6.4566462500000004</c:v>
                </c:pt>
                <c:pt idx="11053">
                  <c:v>6.4569668750015996</c:v>
                </c:pt>
                <c:pt idx="11054">
                  <c:v>6.4571912500000002</c:v>
                </c:pt>
                <c:pt idx="11055">
                  <c:v>6.4575531250016001</c:v>
                </c:pt>
                <c:pt idx="11056">
                  <c:v>6.4571375</c:v>
                </c:pt>
                <c:pt idx="11057">
                  <c:v>6.4567362499999996</c:v>
                </c:pt>
                <c:pt idx="11058">
                  <c:v>6.4563943750016</c:v>
                </c:pt>
                <c:pt idx="11059">
                  <c:v>6.4559087499999999</c:v>
                </c:pt>
                <c:pt idx="11060">
                  <c:v>6.4554393750015997</c:v>
                </c:pt>
                <c:pt idx="11061">
                  <c:v>6.4551156250016</c:v>
                </c:pt>
                <c:pt idx="11062">
                  <c:v>6.4546599999999996</c:v>
                </c:pt>
                <c:pt idx="11063">
                  <c:v>6.4539850000000003</c:v>
                </c:pt>
                <c:pt idx="11064">
                  <c:v>6.4536518750015999</c:v>
                </c:pt>
                <c:pt idx="11065">
                  <c:v>6.4531049999999999</c:v>
                </c:pt>
                <c:pt idx="11066">
                  <c:v>6.4527668750015996</c:v>
                </c:pt>
                <c:pt idx="11067">
                  <c:v>6.4524387499999998</c:v>
                </c:pt>
                <c:pt idx="11068">
                  <c:v>6.4525393750015994</c:v>
                </c:pt>
                <c:pt idx="11069">
                  <c:v>6.4521487500000001</c:v>
                </c:pt>
                <c:pt idx="11070">
                  <c:v>6.4519012499999997</c:v>
                </c:pt>
                <c:pt idx="11071">
                  <c:v>6.4522337500000004</c:v>
                </c:pt>
                <c:pt idx="11072">
                  <c:v>6.4526775000000001</c:v>
                </c:pt>
                <c:pt idx="11073">
                  <c:v>6.4531331250015995</c:v>
                </c:pt>
                <c:pt idx="11074">
                  <c:v>6.4534675000000004</c:v>
                </c:pt>
                <c:pt idx="11075">
                  <c:v>6.4538306250015998</c:v>
                </c:pt>
                <c:pt idx="11076">
                  <c:v>6.4542931250016</c:v>
                </c:pt>
                <c:pt idx="11077">
                  <c:v>6.4547006250015997</c:v>
                </c:pt>
                <c:pt idx="11078">
                  <c:v>6.4550531250015997</c:v>
                </c:pt>
                <c:pt idx="11079">
                  <c:v>6.4553993750015994</c:v>
                </c:pt>
                <c:pt idx="11080">
                  <c:v>6.4553231250016001</c:v>
                </c:pt>
                <c:pt idx="11081">
                  <c:v>6.4549950000000003</c:v>
                </c:pt>
                <c:pt idx="11082">
                  <c:v>6.4545987499999997</c:v>
                </c:pt>
                <c:pt idx="11083">
                  <c:v>6.4542087500000003</c:v>
                </c:pt>
                <c:pt idx="11084">
                  <c:v>6.4543412499999997</c:v>
                </c:pt>
                <c:pt idx="11085">
                  <c:v>6.4546875000000004</c:v>
                </c:pt>
                <c:pt idx="11086">
                  <c:v>6.4550925000000001</c:v>
                </c:pt>
                <c:pt idx="11087">
                  <c:v>6.4554475</c:v>
                </c:pt>
                <c:pt idx="11088">
                  <c:v>6.4557731250015999</c:v>
                </c:pt>
                <c:pt idx="11089">
                  <c:v>6.4554175000000003</c:v>
                </c:pt>
                <c:pt idx="11090">
                  <c:v>6.4557387500000001</c:v>
                </c:pt>
                <c:pt idx="11091">
                  <c:v>6.4558787500000001</c:v>
                </c:pt>
                <c:pt idx="11092">
                  <c:v>6.4558056250015996</c:v>
                </c:pt>
                <c:pt idx="11093">
                  <c:v>6.4553206250016002</c:v>
                </c:pt>
                <c:pt idx="11094">
                  <c:v>6.4549981250016</c:v>
                </c:pt>
                <c:pt idx="11095">
                  <c:v>6.4544912500000002</c:v>
                </c:pt>
                <c:pt idx="11096">
                  <c:v>6.4541500000000003</c:v>
                </c:pt>
                <c:pt idx="11097">
                  <c:v>6.4538175000000004</c:v>
                </c:pt>
                <c:pt idx="11098">
                  <c:v>6.4533887500000002</c:v>
                </c:pt>
                <c:pt idx="11099">
                  <c:v>6.4529681250015996</c:v>
                </c:pt>
                <c:pt idx="11100">
                  <c:v>6.4526393750016</c:v>
                </c:pt>
                <c:pt idx="11101">
                  <c:v>6.4522849999999998</c:v>
                </c:pt>
                <c:pt idx="11102">
                  <c:v>6.4518756250016001</c:v>
                </c:pt>
                <c:pt idx="11103">
                  <c:v>6.4515362500000002</c:v>
                </c:pt>
                <c:pt idx="11104">
                  <c:v>6.4509718750016001</c:v>
                </c:pt>
                <c:pt idx="11105">
                  <c:v>6.4506006250015995</c:v>
                </c:pt>
                <c:pt idx="11106">
                  <c:v>6.4502350000000002</c:v>
                </c:pt>
                <c:pt idx="11107">
                  <c:v>6.4498656250015998</c:v>
                </c:pt>
                <c:pt idx="11108">
                  <c:v>6.4499624999999998</c:v>
                </c:pt>
                <c:pt idx="11109">
                  <c:v>6.4502943750016</c:v>
                </c:pt>
                <c:pt idx="11110">
                  <c:v>6.4506600000000001</c:v>
                </c:pt>
                <c:pt idx="11111">
                  <c:v>6.4510331250016</c:v>
                </c:pt>
                <c:pt idx="11112">
                  <c:v>6.4514531250016001</c:v>
                </c:pt>
                <c:pt idx="11113">
                  <c:v>6.4517893750016002</c:v>
                </c:pt>
                <c:pt idx="11114">
                  <c:v>6.4523087500000003</c:v>
                </c:pt>
                <c:pt idx="11115">
                  <c:v>6.4527037500000004</c:v>
                </c:pt>
                <c:pt idx="11116">
                  <c:v>6.4530681250016002</c:v>
                </c:pt>
                <c:pt idx="11117">
                  <c:v>6.4534725000000002</c:v>
                </c:pt>
                <c:pt idx="11118">
                  <c:v>6.4537987499999998</c:v>
                </c:pt>
                <c:pt idx="11119">
                  <c:v>6.4541887500000001</c:v>
                </c:pt>
                <c:pt idx="11120">
                  <c:v>6.4546056250015997</c:v>
                </c:pt>
                <c:pt idx="11121">
                  <c:v>6.4549368750016001</c:v>
                </c:pt>
                <c:pt idx="11122">
                  <c:v>6.4552693750015999</c:v>
                </c:pt>
                <c:pt idx="11123">
                  <c:v>6.4556718750015998</c:v>
                </c:pt>
                <c:pt idx="11124">
                  <c:v>6.4560162500000002</c:v>
                </c:pt>
                <c:pt idx="11125">
                  <c:v>6.4561737499999996</c:v>
                </c:pt>
                <c:pt idx="11126">
                  <c:v>6.4557918750015997</c:v>
                </c:pt>
                <c:pt idx="11127">
                  <c:v>6.4554643750015996</c:v>
                </c:pt>
                <c:pt idx="11128">
                  <c:v>6.4550718750015994</c:v>
                </c:pt>
                <c:pt idx="11129">
                  <c:v>6.4547168750015995</c:v>
                </c:pt>
                <c:pt idx="11130">
                  <c:v>6.4543862499999998</c:v>
                </c:pt>
                <c:pt idx="11131">
                  <c:v>6.4548287499999999</c:v>
                </c:pt>
                <c:pt idx="11132">
                  <c:v>6.4547749999999997</c:v>
                </c:pt>
                <c:pt idx="11133">
                  <c:v>6.4549050000000001</c:v>
                </c:pt>
                <c:pt idx="11134">
                  <c:v>6.4553849999999997</c:v>
                </c:pt>
                <c:pt idx="11135">
                  <c:v>6.4557468750015996</c:v>
                </c:pt>
                <c:pt idx="11136">
                  <c:v>6.4561018750015995</c:v>
                </c:pt>
                <c:pt idx="11137">
                  <c:v>6.4564412500000001</c:v>
                </c:pt>
                <c:pt idx="11138">
                  <c:v>6.4561425000000003</c:v>
                </c:pt>
                <c:pt idx="11139">
                  <c:v>6.4557806250015997</c:v>
                </c:pt>
                <c:pt idx="11140">
                  <c:v>6.4559749999999996</c:v>
                </c:pt>
                <c:pt idx="11141">
                  <c:v>6.4555506250015995</c:v>
                </c:pt>
                <c:pt idx="11142">
                  <c:v>6.4550537500000003</c:v>
                </c:pt>
                <c:pt idx="11143">
                  <c:v>6.4546706250015999</c:v>
                </c:pt>
                <c:pt idx="11144">
                  <c:v>6.4543243750016002</c:v>
                </c:pt>
                <c:pt idx="11145">
                  <c:v>6.4547868750015995</c:v>
                </c:pt>
                <c:pt idx="11146">
                  <c:v>6.4551081250015994</c:v>
                </c:pt>
                <c:pt idx="11147">
                  <c:v>6.4547737500000002</c:v>
                </c:pt>
                <c:pt idx="11148">
                  <c:v>6.4542743750015994</c:v>
                </c:pt>
                <c:pt idx="11149">
                  <c:v>6.4538262499999997</c:v>
                </c:pt>
                <c:pt idx="11150">
                  <c:v>6.4534562500000003</c:v>
                </c:pt>
                <c:pt idx="11151">
                  <c:v>6.4532800000000003</c:v>
                </c:pt>
                <c:pt idx="11152">
                  <c:v>6.4533874999999998</c:v>
                </c:pt>
                <c:pt idx="11153">
                  <c:v>6.4537924999999996</c:v>
                </c:pt>
                <c:pt idx="11154">
                  <c:v>6.4541575</c:v>
                </c:pt>
                <c:pt idx="11155">
                  <c:v>6.4544899999999998</c:v>
                </c:pt>
                <c:pt idx="11156">
                  <c:v>6.4548956250015994</c:v>
                </c:pt>
                <c:pt idx="11157">
                  <c:v>6.4551631250015999</c:v>
                </c:pt>
                <c:pt idx="11158">
                  <c:v>6.45519</c:v>
                </c:pt>
                <c:pt idx="11159">
                  <c:v>6.4552987499999999</c:v>
                </c:pt>
                <c:pt idx="11160">
                  <c:v>6.4553237499999998</c:v>
                </c:pt>
                <c:pt idx="11161">
                  <c:v>6.4556800000000001</c:v>
                </c:pt>
                <c:pt idx="11162">
                  <c:v>6.4560750000000002</c:v>
                </c:pt>
                <c:pt idx="11163">
                  <c:v>6.4565287500000004</c:v>
                </c:pt>
                <c:pt idx="11164">
                  <c:v>6.4570112499999999</c:v>
                </c:pt>
                <c:pt idx="11165">
                  <c:v>6.4573999999999998</c:v>
                </c:pt>
                <c:pt idx="11166">
                  <c:v>6.4577293750016</c:v>
                </c:pt>
                <c:pt idx="11167">
                  <c:v>6.4581437499999996</c:v>
                </c:pt>
                <c:pt idx="11168">
                  <c:v>6.4585100000000004</c:v>
                </c:pt>
                <c:pt idx="11169">
                  <c:v>6.4588568750016</c:v>
                </c:pt>
                <c:pt idx="11170">
                  <c:v>6.4591937499999998</c:v>
                </c:pt>
                <c:pt idx="11171">
                  <c:v>6.4595381250015995</c:v>
                </c:pt>
                <c:pt idx="11172">
                  <c:v>6.4591849999999997</c:v>
                </c:pt>
                <c:pt idx="11173">
                  <c:v>6.4591068750015994</c:v>
                </c:pt>
                <c:pt idx="11174">
                  <c:v>6.4586581250016</c:v>
                </c:pt>
                <c:pt idx="11175">
                  <c:v>6.4583306250015999</c:v>
                </c:pt>
                <c:pt idx="11176">
                  <c:v>6.4577999999999998</c:v>
                </c:pt>
                <c:pt idx="11177">
                  <c:v>6.4573712499999996</c:v>
                </c:pt>
                <c:pt idx="11178">
                  <c:v>6.4567562499999998</c:v>
                </c:pt>
                <c:pt idx="11179">
                  <c:v>6.4563906250015997</c:v>
                </c:pt>
                <c:pt idx="11180">
                  <c:v>6.4559162499999996</c:v>
                </c:pt>
                <c:pt idx="11181">
                  <c:v>6.4557737499999996</c:v>
                </c:pt>
                <c:pt idx="11182">
                  <c:v>6.4558475</c:v>
                </c:pt>
                <c:pt idx="11183">
                  <c:v>6.4553893750015998</c:v>
                </c:pt>
                <c:pt idx="11184">
                  <c:v>6.4549893750015999</c:v>
                </c:pt>
                <c:pt idx="11185">
                  <c:v>6.4546256250015999</c:v>
                </c:pt>
                <c:pt idx="11186">
                  <c:v>6.4547243750016001</c:v>
                </c:pt>
                <c:pt idx="11187">
                  <c:v>6.4548100000000002</c:v>
                </c:pt>
                <c:pt idx="11188">
                  <c:v>6.4546725</c:v>
                </c:pt>
                <c:pt idx="11189">
                  <c:v>6.4543231250015998</c:v>
                </c:pt>
                <c:pt idx="11190">
                  <c:v>6.4539981250015996</c:v>
                </c:pt>
                <c:pt idx="11191">
                  <c:v>6.4540825000000002</c:v>
                </c:pt>
                <c:pt idx="11192">
                  <c:v>6.4544874999999999</c:v>
                </c:pt>
                <c:pt idx="11193">
                  <c:v>6.4548406250015997</c:v>
                </c:pt>
                <c:pt idx="11194">
                  <c:v>6.4551812499999999</c:v>
                </c:pt>
                <c:pt idx="11195">
                  <c:v>6.4555437500000004</c:v>
                </c:pt>
                <c:pt idx="11196">
                  <c:v>6.4552006250015994</c:v>
                </c:pt>
                <c:pt idx="11197">
                  <c:v>6.4548674999999998</c:v>
                </c:pt>
                <c:pt idx="11198">
                  <c:v>6.4552075000000002</c:v>
                </c:pt>
                <c:pt idx="11199">
                  <c:v>6.4555749999999996</c:v>
                </c:pt>
                <c:pt idx="11200">
                  <c:v>6.45590625</c:v>
                </c:pt>
                <c:pt idx="11201">
                  <c:v>6.4562443750015994</c:v>
                </c:pt>
                <c:pt idx="11202">
                  <c:v>6.4565824999999997</c:v>
                </c:pt>
                <c:pt idx="11203">
                  <c:v>6.456385</c:v>
                </c:pt>
                <c:pt idx="11204">
                  <c:v>6.4560593750016002</c:v>
                </c:pt>
                <c:pt idx="11205">
                  <c:v>6.4564418750015999</c:v>
                </c:pt>
                <c:pt idx="11206">
                  <c:v>6.4567631250015998</c:v>
                </c:pt>
                <c:pt idx="11207">
                  <c:v>6.4563868750015994</c:v>
                </c:pt>
                <c:pt idx="11208">
                  <c:v>6.4559850000000001</c:v>
                </c:pt>
                <c:pt idx="11209">
                  <c:v>6.4555668750016002</c:v>
                </c:pt>
                <c:pt idx="11210">
                  <c:v>6.45520125</c:v>
                </c:pt>
                <c:pt idx="11211">
                  <c:v>6.4547893750015994</c:v>
                </c:pt>
                <c:pt idx="11212">
                  <c:v>6.4543418750015995</c:v>
                </c:pt>
                <c:pt idx="11213">
                  <c:v>6.4540081250016001</c:v>
                </c:pt>
                <c:pt idx="11214">
                  <c:v>6.4536199999999999</c:v>
                </c:pt>
                <c:pt idx="11215">
                  <c:v>6.4530831250015996</c:v>
                </c:pt>
                <c:pt idx="11216">
                  <c:v>6.4527299999999999</c:v>
                </c:pt>
                <c:pt idx="11217">
                  <c:v>6.4523993750016002</c:v>
                </c:pt>
                <c:pt idx="11218">
                  <c:v>6.4520618750015997</c:v>
                </c:pt>
                <c:pt idx="11219">
                  <c:v>6.4516825000000004</c:v>
                </c:pt>
                <c:pt idx="11220">
                  <c:v>6.4520043750016001</c:v>
                </c:pt>
                <c:pt idx="11221">
                  <c:v>6.4523356250015995</c:v>
                </c:pt>
                <c:pt idx="11222">
                  <c:v>6.4526775000000001</c:v>
                </c:pt>
                <c:pt idx="11223">
                  <c:v>6.4531562500000001</c:v>
                </c:pt>
                <c:pt idx="11224">
                  <c:v>6.4535768750016</c:v>
                </c:pt>
                <c:pt idx="11225">
                  <c:v>6.4539675000000001</c:v>
                </c:pt>
                <c:pt idx="11226">
                  <c:v>6.4543093750015998</c:v>
                </c:pt>
                <c:pt idx="11227">
                  <c:v>6.4546718750015994</c:v>
                </c:pt>
                <c:pt idx="11228">
                  <c:v>6.4550393750015997</c:v>
                </c:pt>
                <c:pt idx="11229">
                  <c:v>6.4553874999999996</c:v>
                </c:pt>
                <c:pt idx="11230">
                  <c:v>6.4558343750015998</c:v>
                </c:pt>
                <c:pt idx="11231">
                  <c:v>6.4563056250016002</c:v>
                </c:pt>
                <c:pt idx="11232">
                  <c:v>6.4566993750016</c:v>
                </c:pt>
                <c:pt idx="11233">
                  <c:v>6.4571399999999999</c:v>
                </c:pt>
                <c:pt idx="11234">
                  <c:v>6.4574637499999996</c:v>
                </c:pt>
                <c:pt idx="11235">
                  <c:v>6.4577887499999997</c:v>
                </c:pt>
                <c:pt idx="11236">
                  <c:v>6.4581974999999998</c:v>
                </c:pt>
                <c:pt idx="11237">
                  <c:v>6.4584812500000002</c:v>
                </c:pt>
                <c:pt idx="11238">
                  <c:v>6.4584443750015996</c:v>
                </c:pt>
                <c:pt idx="11239">
                  <c:v>6.4586756250016002</c:v>
                </c:pt>
                <c:pt idx="11240">
                  <c:v>6.4582243750016</c:v>
                </c:pt>
                <c:pt idx="11241">
                  <c:v>6.4578518750015999</c:v>
                </c:pt>
                <c:pt idx="11242">
                  <c:v>6.4573274999999999</c:v>
                </c:pt>
                <c:pt idx="11243">
                  <c:v>6.4568306250015999</c:v>
                </c:pt>
                <c:pt idx="11244">
                  <c:v>6.4562987500000002</c:v>
                </c:pt>
                <c:pt idx="11245">
                  <c:v>6.4559706250015996</c:v>
                </c:pt>
                <c:pt idx="11246">
                  <c:v>6.4555881250015998</c:v>
                </c:pt>
                <c:pt idx="11247">
                  <c:v>6.4552624999999999</c:v>
                </c:pt>
                <c:pt idx="11248">
                  <c:v>6.4550218750015995</c:v>
                </c:pt>
                <c:pt idx="11249">
                  <c:v>6.4546787500000002</c:v>
                </c:pt>
                <c:pt idx="11250">
                  <c:v>6.4542612500000001</c:v>
                </c:pt>
                <c:pt idx="11251">
                  <c:v>6.4538843750015999</c:v>
                </c:pt>
                <c:pt idx="11252">
                  <c:v>6.4535081250015995</c:v>
                </c:pt>
                <c:pt idx="11253">
                  <c:v>6.4531312500000002</c:v>
                </c:pt>
                <c:pt idx="11254">
                  <c:v>6.4526956250016001</c:v>
                </c:pt>
                <c:pt idx="11255">
                  <c:v>6.4521943750016</c:v>
                </c:pt>
                <c:pt idx="11256">
                  <c:v>6.4515431250016002</c:v>
                </c:pt>
                <c:pt idx="11257">
                  <c:v>6.4510449999999997</c:v>
                </c:pt>
                <c:pt idx="11258">
                  <c:v>6.4507156250015996</c:v>
                </c:pt>
                <c:pt idx="11259">
                  <c:v>6.4502006250015995</c:v>
                </c:pt>
                <c:pt idx="11260">
                  <c:v>6.4498218750016001</c:v>
                </c:pt>
                <c:pt idx="11261">
                  <c:v>6.4493812500000001</c:v>
                </c:pt>
                <c:pt idx="11262">
                  <c:v>6.4494918750016001</c:v>
                </c:pt>
                <c:pt idx="11263">
                  <c:v>6.4499093750015994</c:v>
                </c:pt>
                <c:pt idx="11264">
                  <c:v>6.4502968750015999</c:v>
                </c:pt>
                <c:pt idx="11265">
                  <c:v>6.4506424999999998</c:v>
                </c:pt>
                <c:pt idx="11266">
                  <c:v>6.4510681250015995</c:v>
                </c:pt>
                <c:pt idx="11267">
                  <c:v>6.4514518750015997</c:v>
                </c:pt>
                <c:pt idx="11268">
                  <c:v>6.4518443750015999</c:v>
                </c:pt>
                <c:pt idx="11269">
                  <c:v>6.4521681250015996</c:v>
                </c:pt>
                <c:pt idx="11270">
                  <c:v>6.4525393750015994</c:v>
                </c:pt>
                <c:pt idx="11271">
                  <c:v>6.4530143750016</c:v>
                </c:pt>
                <c:pt idx="11272">
                  <c:v>6.4533431250015996</c:v>
                </c:pt>
                <c:pt idx="11273">
                  <c:v>6.4536643750015994</c:v>
                </c:pt>
                <c:pt idx="11274">
                  <c:v>6.4540631250015998</c:v>
                </c:pt>
                <c:pt idx="11275">
                  <c:v>6.4543987500000002</c:v>
                </c:pt>
                <c:pt idx="11276">
                  <c:v>6.4541443750015999</c:v>
                </c:pt>
                <c:pt idx="11277">
                  <c:v>6.4537575</c:v>
                </c:pt>
                <c:pt idx="11278">
                  <c:v>6.45341875</c:v>
                </c:pt>
                <c:pt idx="11279">
                  <c:v>6.4529825000000001</c:v>
                </c:pt>
                <c:pt idx="11280">
                  <c:v>6.4526075000000001</c:v>
                </c:pt>
                <c:pt idx="11281">
                  <c:v>6.4522399999999998</c:v>
                </c:pt>
                <c:pt idx="11282">
                  <c:v>6.4525112499999997</c:v>
                </c:pt>
                <c:pt idx="11283">
                  <c:v>6.4526693750015998</c:v>
                </c:pt>
                <c:pt idx="11284">
                  <c:v>6.4526843750016001</c:v>
                </c:pt>
                <c:pt idx="11285">
                  <c:v>6.4530381250015996</c:v>
                </c:pt>
                <c:pt idx="11286">
                  <c:v>6.4526562500000004</c:v>
                </c:pt>
                <c:pt idx="11287">
                  <c:v>6.4522718750015997</c:v>
                </c:pt>
                <c:pt idx="11288">
                  <c:v>6.4519200000000003</c:v>
                </c:pt>
                <c:pt idx="11289">
                  <c:v>6.4515149999999997</c:v>
                </c:pt>
                <c:pt idx="11290">
                  <c:v>6.4510224999999997</c:v>
                </c:pt>
                <c:pt idx="11291">
                  <c:v>6.4506218750016</c:v>
                </c:pt>
                <c:pt idx="11292">
                  <c:v>6.4506287499999999</c:v>
                </c:pt>
                <c:pt idx="11293">
                  <c:v>6.4509868750015995</c:v>
                </c:pt>
                <c:pt idx="11294">
                  <c:v>6.4513150000000001</c:v>
                </c:pt>
                <c:pt idx="11295">
                  <c:v>6.4516718750016002</c:v>
                </c:pt>
                <c:pt idx="11296">
                  <c:v>6.4520287500000002</c:v>
                </c:pt>
                <c:pt idx="11297">
                  <c:v>6.4524237500000003</c:v>
                </c:pt>
                <c:pt idx="11298">
                  <c:v>6.45283125</c:v>
                </c:pt>
                <c:pt idx="11299">
                  <c:v>6.4531568750016</c:v>
                </c:pt>
                <c:pt idx="11300">
                  <c:v>6.4535549999999997</c:v>
                </c:pt>
                <c:pt idx="11301">
                  <c:v>6.4539062500000002</c:v>
                </c:pt>
                <c:pt idx="11302">
                  <c:v>6.4542287500000004</c:v>
                </c:pt>
                <c:pt idx="11303">
                  <c:v>6.4546062500000003</c:v>
                </c:pt>
                <c:pt idx="11304">
                  <c:v>6.4549262499999998</c:v>
                </c:pt>
                <c:pt idx="11305">
                  <c:v>6.4553700000000003</c:v>
                </c:pt>
                <c:pt idx="11306">
                  <c:v>6.4557275000000001</c:v>
                </c:pt>
                <c:pt idx="11307">
                  <c:v>6.4560725000000003</c:v>
                </c:pt>
                <c:pt idx="11308">
                  <c:v>6.4564149999999998</c:v>
                </c:pt>
                <c:pt idx="11309">
                  <c:v>6.4567593750015995</c:v>
                </c:pt>
                <c:pt idx="11310">
                  <c:v>6.4571056250016001</c:v>
                </c:pt>
                <c:pt idx="11311">
                  <c:v>6.4567743750015998</c:v>
                </c:pt>
                <c:pt idx="11312">
                  <c:v>6.4563518750015998</c:v>
                </c:pt>
                <c:pt idx="11313">
                  <c:v>6.4559550000000003</c:v>
                </c:pt>
                <c:pt idx="11314">
                  <c:v>6.4556318750015995</c:v>
                </c:pt>
                <c:pt idx="11315">
                  <c:v>6.4552350000000001</c:v>
                </c:pt>
                <c:pt idx="11316">
                  <c:v>6.4548793750015996</c:v>
                </c:pt>
                <c:pt idx="11317">
                  <c:v>6.4545093750015994</c:v>
                </c:pt>
                <c:pt idx="11318">
                  <c:v>6.4540368750015995</c:v>
                </c:pt>
                <c:pt idx="11319">
                  <c:v>6.4536656250015998</c:v>
                </c:pt>
                <c:pt idx="11320">
                  <c:v>6.4532724999999997</c:v>
                </c:pt>
                <c:pt idx="11321">
                  <c:v>6.4529062499999998</c:v>
                </c:pt>
                <c:pt idx="11322">
                  <c:v>6.4525806250016</c:v>
                </c:pt>
                <c:pt idx="11323">
                  <c:v>6.4528568750015998</c:v>
                </c:pt>
                <c:pt idx="11324">
                  <c:v>6.4531881250016001</c:v>
                </c:pt>
                <c:pt idx="11325">
                  <c:v>6.4532918750016002</c:v>
                </c:pt>
                <c:pt idx="11326">
                  <c:v>6.4528493750016001</c:v>
                </c:pt>
                <c:pt idx="11327">
                  <c:v>6.4524999999999997</c:v>
                </c:pt>
                <c:pt idx="11328">
                  <c:v>6.4524049999999997</c:v>
                </c:pt>
                <c:pt idx="11329">
                  <c:v>6.4527150000000004</c:v>
                </c:pt>
                <c:pt idx="11330">
                  <c:v>6.4531268750016002</c:v>
                </c:pt>
                <c:pt idx="11331">
                  <c:v>6.4533250000000004</c:v>
                </c:pt>
                <c:pt idx="11332">
                  <c:v>6.4535318750016</c:v>
                </c:pt>
                <c:pt idx="11333">
                  <c:v>6.4537056250016001</c:v>
                </c:pt>
                <c:pt idx="11334">
                  <c:v>6.4533306250016</c:v>
                </c:pt>
                <c:pt idx="11335">
                  <c:v>6.4529656250015996</c:v>
                </c:pt>
                <c:pt idx="11336">
                  <c:v>6.4525868750016002</c:v>
                </c:pt>
                <c:pt idx="11337">
                  <c:v>6.4526331250015998</c:v>
                </c:pt>
                <c:pt idx="11338">
                  <c:v>6.4522756250016</c:v>
                </c:pt>
                <c:pt idx="11339">
                  <c:v>6.4518893750016</c:v>
                </c:pt>
                <c:pt idx="11340">
                  <c:v>6.4514856250015997</c:v>
                </c:pt>
                <c:pt idx="11341">
                  <c:v>6.4518550000000001</c:v>
                </c:pt>
                <c:pt idx="11342">
                  <c:v>6.4522668750015999</c:v>
                </c:pt>
                <c:pt idx="11343">
                  <c:v>6.4526331250015998</c:v>
                </c:pt>
                <c:pt idx="11344">
                  <c:v>6.4529681250015996</c:v>
                </c:pt>
                <c:pt idx="11345">
                  <c:v>6.4532974999999997</c:v>
                </c:pt>
                <c:pt idx="11346">
                  <c:v>6.4535512500000003</c:v>
                </c:pt>
                <c:pt idx="11347">
                  <c:v>6.4533025000000004</c:v>
                </c:pt>
                <c:pt idx="11348">
                  <c:v>6.4537306250016</c:v>
                </c:pt>
                <c:pt idx="11349">
                  <c:v>6.4541356250015998</c:v>
                </c:pt>
                <c:pt idx="11350">
                  <c:v>6.4544625</c:v>
                </c:pt>
                <c:pt idx="11351">
                  <c:v>6.4544937500000001</c:v>
                </c:pt>
                <c:pt idx="11352">
                  <c:v>6.4541506250016001</c:v>
                </c:pt>
                <c:pt idx="11353">
                  <c:v>6.4538156250015994</c:v>
                </c:pt>
                <c:pt idx="11354">
                  <c:v>6.4534693750015997</c:v>
                </c:pt>
                <c:pt idx="11355">
                  <c:v>6.4530950000000002</c:v>
                </c:pt>
                <c:pt idx="11356">
                  <c:v>6.4526937499999999</c:v>
                </c:pt>
                <c:pt idx="11357">
                  <c:v>6.4523356250015995</c:v>
                </c:pt>
                <c:pt idx="11358">
                  <c:v>6.4523343750016</c:v>
                </c:pt>
                <c:pt idx="11359">
                  <c:v>6.4520024999999999</c:v>
                </c:pt>
                <c:pt idx="11360">
                  <c:v>6.4516037500000003</c:v>
                </c:pt>
                <c:pt idx="11361">
                  <c:v>6.4512799999999997</c:v>
                </c:pt>
                <c:pt idx="11362">
                  <c:v>6.4516481250015998</c:v>
                </c:pt>
                <c:pt idx="11363">
                  <c:v>6.4519725000000001</c:v>
                </c:pt>
                <c:pt idx="11364">
                  <c:v>6.4523993750016002</c:v>
                </c:pt>
                <c:pt idx="11365">
                  <c:v>6.4527812500000001</c:v>
                </c:pt>
                <c:pt idx="11366">
                  <c:v>6.45266625</c:v>
                </c:pt>
                <c:pt idx="11367">
                  <c:v>6.4523406250016002</c:v>
                </c:pt>
                <c:pt idx="11368">
                  <c:v>6.4521206250015997</c:v>
                </c:pt>
                <c:pt idx="11369">
                  <c:v>6.4522925000000004</c:v>
                </c:pt>
                <c:pt idx="11370">
                  <c:v>6.4525674999999998</c:v>
                </c:pt>
                <c:pt idx="11371">
                  <c:v>6.4529818750015995</c:v>
                </c:pt>
                <c:pt idx="11372">
                  <c:v>6.4533468750015999</c:v>
                </c:pt>
                <c:pt idx="11373">
                  <c:v>6.4537750000000003</c:v>
                </c:pt>
                <c:pt idx="11374">
                  <c:v>6.4541424999999997</c:v>
                </c:pt>
                <c:pt idx="11375">
                  <c:v>6.4545981250016</c:v>
                </c:pt>
                <c:pt idx="11376">
                  <c:v>6.4549312499999996</c:v>
                </c:pt>
                <c:pt idx="11377">
                  <c:v>6.4553006250016001</c:v>
                </c:pt>
                <c:pt idx="11378">
                  <c:v>6.4557056250015998</c:v>
                </c:pt>
                <c:pt idx="11379">
                  <c:v>6.4560806250015998</c:v>
                </c:pt>
                <c:pt idx="11380">
                  <c:v>6.4564756250016</c:v>
                </c:pt>
                <c:pt idx="11381">
                  <c:v>6.4568987499999997</c:v>
                </c:pt>
                <c:pt idx="11382">
                  <c:v>6.4573187499999998</c:v>
                </c:pt>
                <c:pt idx="11383">
                  <c:v>6.4576425000000004</c:v>
                </c:pt>
                <c:pt idx="11384">
                  <c:v>6.4579750000000002</c:v>
                </c:pt>
                <c:pt idx="11385">
                  <c:v>6.4580793750016001</c:v>
                </c:pt>
                <c:pt idx="11386">
                  <c:v>6.4577393750015997</c:v>
                </c:pt>
                <c:pt idx="11387">
                  <c:v>6.4574187500000004</c:v>
                </c:pt>
                <c:pt idx="11388">
                  <c:v>6.4568362500000003</c:v>
                </c:pt>
                <c:pt idx="11389">
                  <c:v>6.4563287499999999</c:v>
                </c:pt>
                <c:pt idx="11390">
                  <c:v>6.4558162499999998</c:v>
                </c:pt>
                <c:pt idx="11391">
                  <c:v>6.4554037500000003</c:v>
                </c:pt>
                <c:pt idx="11392">
                  <c:v>6.4550481250015999</c:v>
                </c:pt>
                <c:pt idx="11393">
                  <c:v>6.4546587500000001</c:v>
                </c:pt>
                <c:pt idx="11394">
                  <c:v>6.4543012500000003</c:v>
                </c:pt>
                <c:pt idx="11395">
                  <c:v>6.4539418750015995</c:v>
                </c:pt>
                <c:pt idx="11396">
                  <c:v>6.4535318750016</c:v>
                </c:pt>
                <c:pt idx="11397">
                  <c:v>6.4531281250015997</c:v>
                </c:pt>
                <c:pt idx="11398">
                  <c:v>6.45278375</c:v>
                </c:pt>
                <c:pt idx="11399">
                  <c:v>6.4523443750015996</c:v>
                </c:pt>
                <c:pt idx="11400">
                  <c:v>6.4519512499999996</c:v>
                </c:pt>
                <c:pt idx="11401">
                  <c:v>6.4515399999999996</c:v>
                </c:pt>
                <c:pt idx="11402">
                  <c:v>6.4511537499999996</c:v>
                </c:pt>
                <c:pt idx="11403">
                  <c:v>6.4512381250016002</c:v>
                </c:pt>
                <c:pt idx="11404">
                  <c:v>6.4516106250015994</c:v>
                </c:pt>
                <c:pt idx="11405">
                  <c:v>6.4520893750015995</c:v>
                </c:pt>
                <c:pt idx="11406">
                  <c:v>6.4524418750015995</c:v>
                </c:pt>
                <c:pt idx="11407">
                  <c:v>6.4527787500000002</c:v>
                </c:pt>
                <c:pt idx="11408">
                  <c:v>6.4531331250015995</c:v>
                </c:pt>
                <c:pt idx="11409">
                  <c:v>6.4530081250015998</c:v>
                </c:pt>
                <c:pt idx="11410">
                  <c:v>6.4526243750015997</c:v>
                </c:pt>
                <c:pt idx="11411">
                  <c:v>6.4527793750016</c:v>
                </c:pt>
                <c:pt idx="11412">
                  <c:v>6.4532206250015998</c:v>
                </c:pt>
                <c:pt idx="11413">
                  <c:v>6.4535662499999997</c:v>
                </c:pt>
                <c:pt idx="11414">
                  <c:v>6.4538931250016001</c:v>
                </c:pt>
                <c:pt idx="11415">
                  <c:v>6.4535537500000002</c:v>
                </c:pt>
                <c:pt idx="11416">
                  <c:v>6.4538324999999999</c:v>
                </c:pt>
                <c:pt idx="11417">
                  <c:v>6.4541649999999997</c:v>
                </c:pt>
                <c:pt idx="11418">
                  <c:v>6.4545143750016001</c:v>
                </c:pt>
                <c:pt idx="11419">
                  <c:v>6.4549056250015999</c:v>
                </c:pt>
                <c:pt idx="11420">
                  <c:v>6.4545824999999999</c:v>
                </c:pt>
                <c:pt idx="11421">
                  <c:v>6.4542418750015997</c:v>
                </c:pt>
                <c:pt idx="11422">
                  <c:v>6.4538399999999996</c:v>
                </c:pt>
                <c:pt idx="11423">
                  <c:v>6.4534943750015996</c:v>
                </c:pt>
                <c:pt idx="11424">
                  <c:v>6.4530206250016002</c:v>
                </c:pt>
                <c:pt idx="11425">
                  <c:v>6.4526862500000002</c:v>
                </c:pt>
                <c:pt idx="11426">
                  <c:v>6.4522149999999998</c:v>
                </c:pt>
                <c:pt idx="11427">
                  <c:v>6.4516074999999997</c:v>
                </c:pt>
                <c:pt idx="11428">
                  <c:v>6.4512762500000003</c:v>
                </c:pt>
                <c:pt idx="11429">
                  <c:v>6.45074375</c:v>
                </c:pt>
                <c:pt idx="11430">
                  <c:v>6.4503312499999996</c:v>
                </c:pt>
                <c:pt idx="11431">
                  <c:v>6.45034375</c:v>
                </c:pt>
                <c:pt idx="11432">
                  <c:v>6.45076625</c:v>
                </c:pt>
                <c:pt idx="11433">
                  <c:v>6.4511787500000004</c:v>
                </c:pt>
                <c:pt idx="11434">
                  <c:v>6.4516262500000003</c:v>
                </c:pt>
                <c:pt idx="11435">
                  <c:v>6.4519581250015996</c:v>
                </c:pt>
                <c:pt idx="11436">
                  <c:v>6.4523012499999997</c:v>
                </c:pt>
                <c:pt idx="11437">
                  <c:v>6.4519462499999998</c:v>
                </c:pt>
                <c:pt idx="11438">
                  <c:v>6.4515712499999998</c:v>
                </c:pt>
                <c:pt idx="11439">
                  <c:v>6.4511893750015998</c:v>
                </c:pt>
                <c:pt idx="11440">
                  <c:v>6.4512181250016001</c:v>
                </c:pt>
                <c:pt idx="11441">
                  <c:v>6.4511306250015998</c:v>
                </c:pt>
                <c:pt idx="11442">
                  <c:v>6.4514756250016001</c:v>
                </c:pt>
                <c:pt idx="11443">
                  <c:v>6.4516256250015998</c:v>
                </c:pt>
                <c:pt idx="11444">
                  <c:v>6.4520062500000002</c:v>
                </c:pt>
                <c:pt idx="11445">
                  <c:v>6.4524518750016</c:v>
                </c:pt>
                <c:pt idx="11446">
                  <c:v>6.4527818750015999</c:v>
                </c:pt>
                <c:pt idx="11447">
                  <c:v>6.4529331250016</c:v>
                </c:pt>
                <c:pt idx="11448">
                  <c:v>6.4530937499999999</c:v>
                </c:pt>
                <c:pt idx="11449">
                  <c:v>6.4532606250016</c:v>
                </c:pt>
                <c:pt idx="11450">
                  <c:v>6.4534525</c:v>
                </c:pt>
                <c:pt idx="11451">
                  <c:v>6.4536199999999999</c:v>
                </c:pt>
                <c:pt idx="11452">
                  <c:v>6.4539506250015997</c:v>
                </c:pt>
                <c:pt idx="11453">
                  <c:v>6.454275</c:v>
                </c:pt>
                <c:pt idx="11454">
                  <c:v>6.4546037500000004</c:v>
                </c:pt>
                <c:pt idx="11455">
                  <c:v>6.4549500000000002</c:v>
                </c:pt>
                <c:pt idx="11456">
                  <c:v>6.4546206250016001</c:v>
                </c:pt>
                <c:pt idx="11457">
                  <c:v>6.4541412500000002</c:v>
                </c:pt>
                <c:pt idx="11458">
                  <c:v>6.4538206250016001</c:v>
                </c:pt>
                <c:pt idx="11459">
                  <c:v>6.4534831250015996</c:v>
                </c:pt>
                <c:pt idx="11460">
                  <c:v>6.4529125000000001</c:v>
                </c:pt>
                <c:pt idx="11461">
                  <c:v>6.4525606250015999</c:v>
                </c:pt>
                <c:pt idx="11462">
                  <c:v>6.4520618750015997</c:v>
                </c:pt>
                <c:pt idx="11463">
                  <c:v>6.4515581250015996</c:v>
                </c:pt>
                <c:pt idx="11464">
                  <c:v>6.4511649999999996</c:v>
                </c:pt>
                <c:pt idx="11465">
                  <c:v>6.4508268750015993</c:v>
                </c:pt>
                <c:pt idx="11466">
                  <c:v>6.4504987500000004</c:v>
                </c:pt>
                <c:pt idx="11467">
                  <c:v>6.4507443750015998</c:v>
                </c:pt>
                <c:pt idx="11468">
                  <c:v>6.4511031250016</c:v>
                </c:pt>
                <c:pt idx="11469">
                  <c:v>6.4514762499999998</c:v>
                </c:pt>
                <c:pt idx="11470">
                  <c:v>6.4518725000000003</c:v>
                </c:pt>
                <c:pt idx="11471">
                  <c:v>6.4522018750015997</c:v>
                </c:pt>
                <c:pt idx="11472">
                  <c:v>6.4525812499999997</c:v>
                </c:pt>
                <c:pt idx="11473">
                  <c:v>6.4529181250015997</c:v>
                </c:pt>
                <c:pt idx="11474">
                  <c:v>6.4532706250015996</c:v>
                </c:pt>
                <c:pt idx="11475">
                  <c:v>6.4536600000000002</c:v>
                </c:pt>
                <c:pt idx="11476">
                  <c:v>6.45402875</c:v>
                </c:pt>
                <c:pt idx="11477">
                  <c:v>6.4543912499999996</c:v>
                </c:pt>
                <c:pt idx="11478">
                  <c:v>6.4548393750016002</c:v>
                </c:pt>
                <c:pt idx="11479">
                  <c:v>6.4551618750015995</c:v>
                </c:pt>
                <c:pt idx="11480">
                  <c:v>6.4555049999999996</c:v>
                </c:pt>
                <c:pt idx="11481">
                  <c:v>6.4551762500000001</c:v>
                </c:pt>
                <c:pt idx="11482">
                  <c:v>6.4547106250016002</c:v>
                </c:pt>
                <c:pt idx="11483">
                  <c:v>6.4543037500000002</c:v>
                </c:pt>
                <c:pt idx="11484">
                  <c:v>6.4539756250015996</c:v>
                </c:pt>
                <c:pt idx="11485">
                  <c:v>6.4536325000000003</c:v>
                </c:pt>
                <c:pt idx="11486">
                  <c:v>6.4532443750016002</c:v>
                </c:pt>
                <c:pt idx="11487">
                  <c:v>6.4528724999999998</c:v>
                </c:pt>
                <c:pt idx="11488">
                  <c:v>6.4525312499999998</c:v>
                </c:pt>
                <c:pt idx="11489">
                  <c:v>6.45217375</c:v>
                </c:pt>
                <c:pt idx="11490">
                  <c:v>6.4519212499999998</c:v>
                </c:pt>
                <c:pt idx="11491">
                  <c:v>6.4518562499999996</c:v>
                </c:pt>
                <c:pt idx="11492">
                  <c:v>6.4517924999999998</c:v>
                </c:pt>
                <c:pt idx="11493">
                  <c:v>6.4513487500000002</c:v>
                </c:pt>
                <c:pt idx="11494">
                  <c:v>6.4509356250016001</c:v>
                </c:pt>
                <c:pt idx="11495">
                  <c:v>6.4505274999999997</c:v>
                </c:pt>
                <c:pt idx="11496">
                  <c:v>6.4501856250016001</c:v>
                </c:pt>
                <c:pt idx="11497">
                  <c:v>6.4504656250016001</c:v>
                </c:pt>
                <c:pt idx="11498">
                  <c:v>6.4507950000000003</c:v>
                </c:pt>
                <c:pt idx="11499">
                  <c:v>6.4511324999999999</c:v>
                </c:pt>
                <c:pt idx="11500">
                  <c:v>6.4514637500000003</c:v>
                </c:pt>
                <c:pt idx="11501">
                  <c:v>6.4518043750015996</c:v>
                </c:pt>
                <c:pt idx="11502">
                  <c:v>6.4522237499999999</c:v>
                </c:pt>
                <c:pt idx="11503">
                  <c:v>6.4525537499999999</c:v>
                </c:pt>
                <c:pt idx="11504">
                  <c:v>6.4529500000000004</c:v>
                </c:pt>
                <c:pt idx="11505">
                  <c:v>6.4532806250016002</c:v>
                </c:pt>
                <c:pt idx="11506">
                  <c:v>6.4536862499999996</c:v>
                </c:pt>
                <c:pt idx="11507">
                  <c:v>6.4540199999999999</c:v>
                </c:pt>
                <c:pt idx="11508">
                  <c:v>6.4545025000000003</c:v>
                </c:pt>
                <c:pt idx="11509">
                  <c:v>6.4548406250015997</c:v>
                </c:pt>
                <c:pt idx="11510">
                  <c:v>6.4553731250016</c:v>
                </c:pt>
                <c:pt idx="11511">
                  <c:v>6.4557818750016001</c:v>
                </c:pt>
                <c:pt idx="11512">
                  <c:v>6.4553168750015999</c:v>
                </c:pt>
                <c:pt idx="11513">
                  <c:v>6.4549943750015997</c:v>
                </c:pt>
                <c:pt idx="11514">
                  <c:v>6.4545306250015999</c:v>
                </c:pt>
                <c:pt idx="11515">
                  <c:v>6.4539443750015995</c:v>
                </c:pt>
                <c:pt idx="11516">
                  <c:v>6.4536224999999998</c:v>
                </c:pt>
                <c:pt idx="11517">
                  <c:v>6.4531156250016002</c:v>
                </c:pt>
                <c:pt idx="11518">
                  <c:v>6.4526818750016002</c:v>
                </c:pt>
                <c:pt idx="11519">
                  <c:v>6.4523275</c:v>
                </c:pt>
                <c:pt idx="11520">
                  <c:v>6.4518993750015996</c:v>
                </c:pt>
                <c:pt idx="11521">
                  <c:v>6.4513968750016</c:v>
                </c:pt>
                <c:pt idx="11522">
                  <c:v>6.4509193750015994</c:v>
                </c:pt>
                <c:pt idx="11523">
                  <c:v>6.45022875</c:v>
                </c:pt>
                <c:pt idx="11524">
                  <c:v>6.4496537500000004</c:v>
                </c:pt>
                <c:pt idx="11525">
                  <c:v>6.4490356250016001</c:v>
                </c:pt>
                <c:pt idx="11526">
                  <c:v>6.4485793750016001</c:v>
                </c:pt>
                <c:pt idx="11527">
                  <c:v>6.4480649999999997</c:v>
                </c:pt>
                <c:pt idx="11528">
                  <c:v>6.4476031250016002</c:v>
                </c:pt>
                <c:pt idx="11529">
                  <c:v>6.4475956250015996</c:v>
                </c:pt>
                <c:pt idx="11530">
                  <c:v>6.4473837500000002</c:v>
                </c:pt>
                <c:pt idx="11531">
                  <c:v>6.44778875</c:v>
                </c:pt>
                <c:pt idx="11532">
                  <c:v>6.4481868750015998</c:v>
                </c:pt>
                <c:pt idx="11533">
                  <c:v>6.4485518750016002</c:v>
                </c:pt>
                <c:pt idx="11534">
                  <c:v>6.4489025</c:v>
                </c:pt>
                <c:pt idx="11535">
                  <c:v>6.4493625000000003</c:v>
                </c:pt>
                <c:pt idx="11536">
                  <c:v>6.4497749999999998</c:v>
                </c:pt>
                <c:pt idx="11537">
                  <c:v>6.4501068750016</c:v>
                </c:pt>
                <c:pt idx="11538">
                  <c:v>6.4505468750016002</c:v>
                </c:pt>
                <c:pt idx="11539">
                  <c:v>6.4502137499999996</c:v>
                </c:pt>
                <c:pt idx="11540">
                  <c:v>6.4498937500000002</c:v>
                </c:pt>
                <c:pt idx="11541">
                  <c:v>6.4494781250016002</c:v>
                </c:pt>
                <c:pt idx="11542">
                  <c:v>6.4492487499999998</c:v>
                </c:pt>
                <c:pt idx="11543">
                  <c:v>6.4494331250016002</c:v>
                </c:pt>
                <c:pt idx="11544">
                  <c:v>6.4498706250015996</c:v>
                </c:pt>
                <c:pt idx="11545">
                  <c:v>6.4503662500000001</c:v>
                </c:pt>
                <c:pt idx="11546">
                  <c:v>6.4507481250016001</c:v>
                </c:pt>
                <c:pt idx="11547">
                  <c:v>6.4511225000000003</c:v>
                </c:pt>
                <c:pt idx="11548">
                  <c:v>6.4515281250015999</c:v>
                </c:pt>
                <c:pt idx="11549">
                  <c:v>6.4518975000000003</c:v>
                </c:pt>
                <c:pt idx="11550">
                  <c:v>6.4522868750016</c:v>
                </c:pt>
                <c:pt idx="11551">
                  <c:v>6.4526824999999999</c:v>
                </c:pt>
                <c:pt idx="11552">
                  <c:v>6.4522824999999999</c:v>
                </c:pt>
                <c:pt idx="11553">
                  <c:v>6.4519143750015999</c:v>
                </c:pt>
                <c:pt idx="11554">
                  <c:v>6.4515443750015997</c:v>
                </c:pt>
                <c:pt idx="11555">
                  <c:v>6.4511268750015995</c:v>
                </c:pt>
                <c:pt idx="11556">
                  <c:v>6.4506018750015999</c:v>
                </c:pt>
                <c:pt idx="11557">
                  <c:v>6.4501312500000001</c:v>
                </c:pt>
                <c:pt idx="11558">
                  <c:v>6.4496481250016</c:v>
                </c:pt>
                <c:pt idx="11559">
                  <c:v>6.4491862500000003</c:v>
                </c:pt>
                <c:pt idx="11560">
                  <c:v>6.4487525000000003</c:v>
                </c:pt>
                <c:pt idx="11561">
                  <c:v>6.4483387499999996</c:v>
                </c:pt>
                <c:pt idx="11562">
                  <c:v>6.4485718750015995</c:v>
                </c:pt>
                <c:pt idx="11563">
                  <c:v>6.4489731250015998</c:v>
                </c:pt>
                <c:pt idx="11564">
                  <c:v>6.4493612499999999</c:v>
                </c:pt>
                <c:pt idx="11565">
                  <c:v>6.4498049999999996</c:v>
                </c:pt>
                <c:pt idx="11566">
                  <c:v>6.4502218750016</c:v>
                </c:pt>
                <c:pt idx="11567">
                  <c:v>6.4505687500000004</c:v>
                </c:pt>
                <c:pt idx="11568">
                  <c:v>6.4509625000000002</c:v>
                </c:pt>
                <c:pt idx="11569">
                  <c:v>6.4514181250015996</c:v>
                </c:pt>
                <c:pt idx="11570">
                  <c:v>6.4517406250015998</c:v>
                </c:pt>
                <c:pt idx="11571">
                  <c:v>6.4522006250016002</c:v>
                </c:pt>
                <c:pt idx="11572">
                  <c:v>6.4525249999999996</c:v>
                </c:pt>
                <c:pt idx="11573">
                  <c:v>6.45285625</c:v>
                </c:pt>
                <c:pt idx="11574">
                  <c:v>6.4532231250015997</c:v>
                </c:pt>
                <c:pt idx="11575">
                  <c:v>6.4535606250016002</c:v>
                </c:pt>
                <c:pt idx="11576">
                  <c:v>6.45397</c:v>
                </c:pt>
                <c:pt idx="11577">
                  <c:v>6.45440375</c:v>
                </c:pt>
                <c:pt idx="11578">
                  <c:v>6.4549168750015999</c:v>
                </c:pt>
                <c:pt idx="11579">
                  <c:v>6.4553324999999999</c:v>
                </c:pt>
                <c:pt idx="11580">
                  <c:v>6.4557043750015994</c:v>
                </c:pt>
                <c:pt idx="11581">
                  <c:v>6.4558943750015994</c:v>
                </c:pt>
                <c:pt idx="11582">
                  <c:v>6.4554893750015996</c:v>
                </c:pt>
                <c:pt idx="11583">
                  <c:v>6.4550343750015999</c:v>
                </c:pt>
                <c:pt idx="11584">
                  <c:v>6.4545918750015998</c:v>
                </c:pt>
                <c:pt idx="11585">
                  <c:v>6.4541575</c:v>
                </c:pt>
                <c:pt idx="11586">
                  <c:v>6.4537512499999998</c:v>
                </c:pt>
                <c:pt idx="11587">
                  <c:v>6.4534099999999999</c:v>
                </c:pt>
                <c:pt idx="11588">
                  <c:v>6.4530562500000004</c:v>
                </c:pt>
                <c:pt idx="11589">
                  <c:v>6.4525787499999998</c:v>
                </c:pt>
                <c:pt idx="11590">
                  <c:v>6.4520206250015999</c:v>
                </c:pt>
                <c:pt idx="11591">
                  <c:v>6.4516825000000004</c:v>
                </c:pt>
                <c:pt idx="11592">
                  <c:v>6.4512468750015994</c:v>
                </c:pt>
                <c:pt idx="11593">
                  <c:v>6.4508000000000001</c:v>
                </c:pt>
                <c:pt idx="11594">
                  <c:v>6.4502781250016001</c:v>
                </c:pt>
                <c:pt idx="11595">
                  <c:v>6.4498243750016</c:v>
                </c:pt>
                <c:pt idx="11596">
                  <c:v>6.4493156250016002</c:v>
                </c:pt>
                <c:pt idx="11597">
                  <c:v>6.4487862500000004</c:v>
                </c:pt>
                <c:pt idx="11598">
                  <c:v>6.4483743750015998</c:v>
                </c:pt>
                <c:pt idx="11599">
                  <c:v>6.4479518750015998</c:v>
                </c:pt>
                <c:pt idx="11600">
                  <c:v>6.4475893750016002</c:v>
                </c:pt>
                <c:pt idx="11601">
                  <c:v>6.4470806250015995</c:v>
                </c:pt>
                <c:pt idx="11602">
                  <c:v>6.4466900000000003</c:v>
                </c:pt>
                <c:pt idx="11603">
                  <c:v>6.4463312500000001</c:v>
                </c:pt>
                <c:pt idx="11604">
                  <c:v>6.4460043750015998</c:v>
                </c:pt>
                <c:pt idx="11605">
                  <c:v>6.4456350000000002</c:v>
                </c:pt>
                <c:pt idx="11606">
                  <c:v>6.4460437500000003</c:v>
                </c:pt>
                <c:pt idx="11607">
                  <c:v>6.4463981250015996</c:v>
                </c:pt>
                <c:pt idx="11608">
                  <c:v>6.4467356250016001</c:v>
                </c:pt>
                <c:pt idx="11609">
                  <c:v>6.4470731250015998</c:v>
                </c:pt>
                <c:pt idx="11610">
                  <c:v>6.4474031250015997</c:v>
                </c:pt>
                <c:pt idx="11611">
                  <c:v>6.4477462499999998</c:v>
                </c:pt>
                <c:pt idx="11612">
                  <c:v>6.4481287500000004</c:v>
                </c:pt>
                <c:pt idx="11613">
                  <c:v>6.4486781250015994</c:v>
                </c:pt>
                <c:pt idx="11614">
                  <c:v>6.4491131250015998</c:v>
                </c:pt>
                <c:pt idx="11615">
                  <c:v>6.4494775000000004</c:v>
                </c:pt>
                <c:pt idx="11616">
                  <c:v>6.4498137499999997</c:v>
                </c:pt>
                <c:pt idx="11617">
                  <c:v>6.4502024999999996</c:v>
                </c:pt>
                <c:pt idx="11618">
                  <c:v>6.4507312499999996</c:v>
                </c:pt>
                <c:pt idx="11619">
                  <c:v>6.4511212499999999</c:v>
                </c:pt>
                <c:pt idx="11620">
                  <c:v>6.4508343750016</c:v>
                </c:pt>
                <c:pt idx="11621">
                  <c:v>6.4507925000000004</c:v>
                </c:pt>
                <c:pt idx="11622">
                  <c:v>6.4510437500000002</c:v>
                </c:pt>
                <c:pt idx="11623">
                  <c:v>6.451085</c:v>
                </c:pt>
                <c:pt idx="11624">
                  <c:v>6.4514918750015999</c:v>
                </c:pt>
                <c:pt idx="11625">
                  <c:v>6.4518325000000001</c:v>
                </c:pt>
                <c:pt idx="11626">
                  <c:v>6.4521868750015994</c:v>
                </c:pt>
                <c:pt idx="11627">
                  <c:v>6.4526512499999997</c:v>
                </c:pt>
                <c:pt idx="11628">
                  <c:v>6.4530200000000004</c:v>
                </c:pt>
                <c:pt idx="11629">
                  <c:v>6.4527643750015997</c:v>
                </c:pt>
                <c:pt idx="11630">
                  <c:v>6.45217375</c:v>
                </c:pt>
                <c:pt idx="11631">
                  <c:v>6.451765</c:v>
                </c:pt>
                <c:pt idx="11632">
                  <c:v>6.4513800000000003</c:v>
                </c:pt>
                <c:pt idx="11633">
                  <c:v>6.4509868750015995</c:v>
                </c:pt>
                <c:pt idx="11634">
                  <c:v>6.45052</c:v>
                </c:pt>
                <c:pt idx="11635">
                  <c:v>6.4501875000000002</c:v>
                </c:pt>
                <c:pt idx="11636">
                  <c:v>6.4497499999999999</c:v>
                </c:pt>
                <c:pt idx="11637">
                  <c:v>6.4492593750016001</c:v>
                </c:pt>
                <c:pt idx="11638">
                  <c:v>6.4488275000000002</c:v>
                </c:pt>
                <c:pt idx="11639">
                  <c:v>6.4482724999999999</c:v>
                </c:pt>
                <c:pt idx="11640">
                  <c:v>6.4478062500000002</c:v>
                </c:pt>
                <c:pt idx="11641">
                  <c:v>6.4473331250015997</c:v>
                </c:pt>
                <c:pt idx="11642">
                  <c:v>6.4469225000000003</c:v>
                </c:pt>
                <c:pt idx="11643">
                  <c:v>6.4465162500000002</c:v>
                </c:pt>
                <c:pt idx="11644">
                  <c:v>6.4461649999999997</c:v>
                </c:pt>
                <c:pt idx="11645">
                  <c:v>6.4461793750015994</c:v>
                </c:pt>
                <c:pt idx="11646">
                  <c:v>6.4465181250015995</c:v>
                </c:pt>
                <c:pt idx="11647">
                  <c:v>6.4468525000000003</c:v>
                </c:pt>
                <c:pt idx="11648">
                  <c:v>6.4472312499999997</c:v>
                </c:pt>
                <c:pt idx="11649">
                  <c:v>6.44759875</c:v>
                </c:pt>
                <c:pt idx="11650">
                  <c:v>6.4480399999999998</c:v>
                </c:pt>
                <c:pt idx="11651">
                  <c:v>6.4483674999999998</c:v>
                </c:pt>
                <c:pt idx="11652">
                  <c:v>6.4487174999999999</c:v>
                </c:pt>
                <c:pt idx="11653">
                  <c:v>6.4490425</c:v>
                </c:pt>
                <c:pt idx="11654">
                  <c:v>6.4494262500000001</c:v>
                </c:pt>
                <c:pt idx="11655">
                  <c:v>6.4497593750015998</c:v>
                </c:pt>
                <c:pt idx="11656">
                  <c:v>6.4501724999999999</c:v>
                </c:pt>
                <c:pt idx="11657">
                  <c:v>6.4505299999999997</c:v>
                </c:pt>
                <c:pt idx="11658">
                  <c:v>6.4508806250015995</c:v>
                </c:pt>
                <c:pt idx="11659">
                  <c:v>6.4504687499999998</c:v>
                </c:pt>
                <c:pt idx="11660">
                  <c:v>6.4498487500000001</c:v>
                </c:pt>
                <c:pt idx="11661">
                  <c:v>6.4493824999999996</c:v>
                </c:pt>
                <c:pt idx="11662">
                  <c:v>6.4489175000000003</c:v>
                </c:pt>
                <c:pt idx="11663">
                  <c:v>6.4485349999999997</c:v>
                </c:pt>
                <c:pt idx="11664">
                  <c:v>6.4481762500000004</c:v>
                </c:pt>
                <c:pt idx="11665">
                  <c:v>6.4480649999999997</c:v>
                </c:pt>
                <c:pt idx="11666">
                  <c:v>6.44760125</c:v>
                </c:pt>
                <c:pt idx="11667">
                  <c:v>6.44720125</c:v>
                </c:pt>
                <c:pt idx="11668">
                  <c:v>6.4468762499999999</c:v>
                </c:pt>
                <c:pt idx="11669">
                  <c:v>6.4472887500000002</c:v>
                </c:pt>
                <c:pt idx="11670">
                  <c:v>6.4473568750016002</c:v>
                </c:pt>
                <c:pt idx="11671">
                  <c:v>6.4473418750015998</c:v>
                </c:pt>
                <c:pt idx="11672">
                  <c:v>6.44767125</c:v>
                </c:pt>
                <c:pt idx="11673">
                  <c:v>6.4479956250015995</c:v>
                </c:pt>
                <c:pt idx="11674">
                  <c:v>6.4483931250015996</c:v>
                </c:pt>
                <c:pt idx="11675">
                  <c:v>6.4487437500000002</c:v>
                </c:pt>
                <c:pt idx="11676">
                  <c:v>6.4491081250016</c:v>
                </c:pt>
                <c:pt idx="11677">
                  <c:v>6.4494400000000001</c:v>
                </c:pt>
                <c:pt idx="11678">
                  <c:v>6.4498224999999998</c:v>
                </c:pt>
                <c:pt idx="11679">
                  <c:v>6.4502031250015994</c:v>
                </c:pt>
                <c:pt idx="11680">
                  <c:v>6.4498462500000002</c:v>
                </c:pt>
                <c:pt idx="11681">
                  <c:v>6.4497412499999998</c:v>
                </c:pt>
                <c:pt idx="11682">
                  <c:v>6.4499431250015995</c:v>
                </c:pt>
                <c:pt idx="11683">
                  <c:v>6.4500525</c:v>
                </c:pt>
                <c:pt idx="11684">
                  <c:v>6.4502281250015994</c:v>
                </c:pt>
                <c:pt idx="11685">
                  <c:v>6.4501143750015997</c:v>
                </c:pt>
                <c:pt idx="11686">
                  <c:v>6.4503781250015999</c:v>
                </c:pt>
                <c:pt idx="11687">
                  <c:v>6.4507312499999996</c:v>
                </c:pt>
                <c:pt idx="11688">
                  <c:v>6.4503618750016001</c:v>
                </c:pt>
                <c:pt idx="11689">
                  <c:v>6.4500368750015999</c:v>
                </c:pt>
                <c:pt idx="11690">
                  <c:v>6.4495887500000002</c:v>
                </c:pt>
                <c:pt idx="11691">
                  <c:v>6.4491681250015995</c:v>
                </c:pt>
                <c:pt idx="11692">
                  <c:v>6.4486262500000002</c:v>
                </c:pt>
                <c:pt idx="11693">
                  <c:v>6.4480950000000004</c:v>
                </c:pt>
                <c:pt idx="11694">
                  <c:v>6.4477324999999999</c:v>
                </c:pt>
                <c:pt idx="11695">
                  <c:v>6.4473812500000003</c:v>
                </c:pt>
                <c:pt idx="11696">
                  <c:v>6.4471993750015999</c:v>
                </c:pt>
                <c:pt idx="11697">
                  <c:v>6.4473312500000004</c:v>
                </c:pt>
                <c:pt idx="11698">
                  <c:v>6.4476662500000002</c:v>
                </c:pt>
                <c:pt idx="11699">
                  <c:v>6.4480056250016</c:v>
                </c:pt>
                <c:pt idx="11700">
                  <c:v>6.4483331250016001</c:v>
                </c:pt>
                <c:pt idx="11701">
                  <c:v>6.4486606250016001</c:v>
                </c:pt>
                <c:pt idx="11702">
                  <c:v>6.4489962500000004</c:v>
                </c:pt>
                <c:pt idx="11703">
                  <c:v>6.4494381250016</c:v>
                </c:pt>
                <c:pt idx="11704">
                  <c:v>6.4497799999999996</c:v>
                </c:pt>
                <c:pt idx="11705">
                  <c:v>6.4501262500000003</c:v>
                </c:pt>
                <c:pt idx="11706">
                  <c:v>6.4505606250016001</c:v>
                </c:pt>
                <c:pt idx="11707">
                  <c:v>6.4509443750016002</c:v>
                </c:pt>
                <c:pt idx="11708">
                  <c:v>6.4513418750015994</c:v>
                </c:pt>
                <c:pt idx="11709">
                  <c:v>6.4516831250015994</c:v>
                </c:pt>
                <c:pt idx="11710">
                  <c:v>6.4520431250015999</c:v>
                </c:pt>
                <c:pt idx="11711">
                  <c:v>6.4515056250015999</c:v>
                </c:pt>
                <c:pt idx="11712">
                  <c:v>6.4510306250016001</c:v>
                </c:pt>
                <c:pt idx="11713">
                  <c:v>6.4505106250016002</c:v>
                </c:pt>
                <c:pt idx="11714">
                  <c:v>6.4501468750016002</c:v>
                </c:pt>
                <c:pt idx="11715">
                  <c:v>6.4495768750015996</c:v>
                </c:pt>
                <c:pt idx="11716">
                  <c:v>6.4491612500000004</c:v>
                </c:pt>
                <c:pt idx="11717">
                  <c:v>6.4487387500000004</c:v>
                </c:pt>
                <c:pt idx="11718">
                  <c:v>6.4482037500000002</c:v>
                </c:pt>
                <c:pt idx="11719">
                  <c:v>6.447845</c:v>
                </c:pt>
                <c:pt idx="11720">
                  <c:v>6.4474524999999998</c:v>
                </c:pt>
                <c:pt idx="11721">
                  <c:v>6.4470381250016002</c:v>
                </c:pt>
                <c:pt idx="11722">
                  <c:v>6.4467031250015996</c:v>
                </c:pt>
                <c:pt idx="11723">
                  <c:v>6.4463781250015995</c:v>
                </c:pt>
                <c:pt idx="11724">
                  <c:v>6.4467181250015999</c:v>
                </c:pt>
                <c:pt idx="11725">
                  <c:v>6.4470749999999999</c:v>
                </c:pt>
                <c:pt idx="11726">
                  <c:v>6.4474493750016002</c:v>
                </c:pt>
                <c:pt idx="11727">
                  <c:v>6.4475912500000003</c:v>
                </c:pt>
                <c:pt idx="11728">
                  <c:v>6.4478281250015996</c:v>
                </c:pt>
                <c:pt idx="11729">
                  <c:v>6.4481993750016002</c:v>
                </c:pt>
                <c:pt idx="11730">
                  <c:v>6.4485425000000003</c:v>
                </c:pt>
                <c:pt idx="11731">
                  <c:v>6.4488712499999998</c:v>
                </c:pt>
                <c:pt idx="11732">
                  <c:v>6.4492293750015994</c:v>
                </c:pt>
                <c:pt idx="11733">
                  <c:v>6.44957125</c:v>
                </c:pt>
                <c:pt idx="11734">
                  <c:v>6.4498981250015994</c:v>
                </c:pt>
                <c:pt idx="11735">
                  <c:v>6.4500356250015995</c:v>
                </c:pt>
                <c:pt idx="11736">
                  <c:v>6.4496968750015995</c:v>
                </c:pt>
                <c:pt idx="11737">
                  <c:v>6.4493693750015995</c:v>
                </c:pt>
                <c:pt idx="11738">
                  <c:v>6.4492531250015999</c:v>
                </c:pt>
                <c:pt idx="11739">
                  <c:v>6.4496549999999999</c:v>
                </c:pt>
                <c:pt idx="11740">
                  <c:v>6.4500531250015998</c:v>
                </c:pt>
                <c:pt idx="11741">
                  <c:v>6.4504268750015994</c:v>
                </c:pt>
                <c:pt idx="11742">
                  <c:v>6.4507831250015997</c:v>
                </c:pt>
                <c:pt idx="11743">
                  <c:v>6.4511837500000002</c:v>
                </c:pt>
                <c:pt idx="11744">
                  <c:v>6.4515862500000001</c:v>
                </c:pt>
                <c:pt idx="11745">
                  <c:v>6.4511618750016</c:v>
                </c:pt>
                <c:pt idx="11746">
                  <c:v>6.4507193750015999</c:v>
                </c:pt>
                <c:pt idx="11747">
                  <c:v>6.4503325</c:v>
                </c:pt>
                <c:pt idx="11748">
                  <c:v>6.4503500000000003</c:v>
                </c:pt>
                <c:pt idx="11749">
                  <c:v>6.4499287499999998</c:v>
                </c:pt>
                <c:pt idx="11750">
                  <c:v>6.4495950000000004</c:v>
                </c:pt>
                <c:pt idx="11751">
                  <c:v>6.4490143750015996</c:v>
                </c:pt>
                <c:pt idx="11752">
                  <c:v>6.4486456250015998</c:v>
                </c:pt>
                <c:pt idx="11753">
                  <c:v>6.4481200000000003</c:v>
                </c:pt>
                <c:pt idx="11754">
                  <c:v>6.4477712499999997</c:v>
                </c:pt>
                <c:pt idx="11755">
                  <c:v>6.4472906250015996</c:v>
                </c:pt>
                <c:pt idx="11756">
                  <c:v>6.4468787499999998</c:v>
                </c:pt>
                <c:pt idx="11757">
                  <c:v>6.4465556250015998</c:v>
                </c:pt>
                <c:pt idx="11758">
                  <c:v>6.4462287500000004</c:v>
                </c:pt>
                <c:pt idx="11759">
                  <c:v>6.4456218750016001</c:v>
                </c:pt>
                <c:pt idx="11760">
                  <c:v>6.4452281250015995</c:v>
                </c:pt>
                <c:pt idx="11761">
                  <c:v>6.4447131250015994</c:v>
                </c:pt>
                <c:pt idx="11762">
                  <c:v>6.4442512499999998</c:v>
                </c:pt>
                <c:pt idx="11763">
                  <c:v>6.4438275000000003</c:v>
                </c:pt>
                <c:pt idx="11764">
                  <c:v>6.4434881250015996</c:v>
                </c:pt>
                <c:pt idx="11765">
                  <c:v>6.4438418750016</c:v>
                </c:pt>
                <c:pt idx="11766">
                  <c:v>6.4441981250015994</c:v>
                </c:pt>
                <c:pt idx="11767">
                  <c:v>6.4445506250015994</c:v>
                </c:pt>
                <c:pt idx="11768">
                  <c:v>6.4450193750015998</c:v>
                </c:pt>
                <c:pt idx="11769">
                  <c:v>6.4453575000000001</c:v>
                </c:pt>
                <c:pt idx="11770">
                  <c:v>6.4457743750015997</c:v>
                </c:pt>
                <c:pt idx="11771">
                  <c:v>6.4461106250015998</c:v>
                </c:pt>
                <c:pt idx="11772">
                  <c:v>6.446485</c:v>
                </c:pt>
                <c:pt idx="11773">
                  <c:v>6.4468768750015997</c:v>
                </c:pt>
                <c:pt idx="11774">
                  <c:v>6.4472418750016001</c:v>
                </c:pt>
                <c:pt idx="11775">
                  <c:v>6.4476100000000001</c:v>
                </c:pt>
                <c:pt idx="11776">
                  <c:v>6.4474806250015995</c:v>
                </c:pt>
                <c:pt idx="11777">
                  <c:v>6.4474593750015998</c:v>
                </c:pt>
                <c:pt idx="11778">
                  <c:v>6.4472781250016</c:v>
                </c:pt>
                <c:pt idx="11779">
                  <c:v>6.4468500000000004</c:v>
                </c:pt>
                <c:pt idx="11780">
                  <c:v>6.4464281250016002</c:v>
                </c:pt>
                <c:pt idx="11781">
                  <c:v>6.4460687500000002</c:v>
                </c:pt>
                <c:pt idx="11782">
                  <c:v>6.4456956250015995</c:v>
                </c:pt>
                <c:pt idx="11783">
                  <c:v>6.4453056250016001</c:v>
                </c:pt>
                <c:pt idx="11784">
                  <c:v>6.4450493750015996</c:v>
                </c:pt>
                <c:pt idx="11785">
                  <c:v>6.4454174999999996</c:v>
                </c:pt>
                <c:pt idx="11786">
                  <c:v>6.4458306250015998</c:v>
                </c:pt>
                <c:pt idx="11787">
                  <c:v>6.4458737499999996</c:v>
                </c:pt>
                <c:pt idx="11788">
                  <c:v>6.4462081250015997</c:v>
                </c:pt>
                <c:pt idx="11789">
                  <c:v>6.4465562500000004</c:v>
                </c:pt>
                <c:pt idx="11790">
                  <c:v>6.4468931250015995</c:v>
                </c:pt>
                <c:pt idx="11791">
                  <c:v>6.4472424999999998</c:v>
                </c:pt>
                <c:pt idx="11792">
                  <c:v>6.4471231250015997</c:v>
                </c:pt>
                <c:pt idx="11793">
                  <c:v>6.4471437500000004</c:v>
                </c:pt>
                <c:pt idx="11794">
                  <c:v>6.4466987500000004</c:v>
                </c:pt>
                <c:pt idx="11795">
                  <c:v>6.4462493750015994</c:v>
                </c:pt>
                <c:pt idx="11796">
                  <c:v>6.4458200000000003</c:v>
                </c:pt>
                <c:pt idx="11797">
                  <c:v>6.4454006250016</c:v>
                </c:pt>
                <c:pt idx="11798">
                  <c:v>6.4454849999999997</c:v>
                </c:pt>
                <c:pt idx="11799">
                  <c:v>6.4454087500000004</c:v>
                </c:pt>
                <c:pt idx="11800">
                  <c:v>6.4457693750015999</c:v>
                </c:pt>
                <c:pt idx="11801">
                  <c:v>6.4461674999999996</c:v>
                </c:pt>
                <c:pt idx="11802">
                  <c:v>6.4457787499999997</c:v>
                </c:pt>
                <c:pt idx="11803">
                  <c:v>6.4453424999999998</c:v>
                </c:pt>
                <c:pt idx="11804">
                  <c:v>6.4449643750016001</c:v>
                </c:pt>
                <c:pt idx="11805">
                  <c:v>6.4445012500000001</c:v>
                </c:pt>
                <c:pt idx="11806">
                  <c:v>6.4448731250015996</c:v>
                </c:pt>
                <c:pt idx="11807">
                  <c:v>6.4452325000000004</c:v>
                </c:pt>
                <c:pt idx="11808">
                  <c:v>6.4455718750016002</c:v>
                </c:pt>
                <c:pt idx="11809">
                  <c:v>6.4459006250015998</c:v>
                </c:pt>
                <c:pt idx="11810">
                  <c:v>6.4462650000000004</c:v>
                </c:pt>
                <c:pt idx="11811">
                  <c:v>6.4465931250016002</c:v>
                </c:pt>
                <c:pt idx="11812">
                  <c:v>6.44693</c:v>
                </c:pt>
                <c:pt idx="11813">
                  <c:v>6.4473756250015999</c:v>
                </c:pt>
                <c:pt idx="11814">
                  <c:v>6.4477599999999997</c:v>
                </c:pt>
                <c:pt idx="11815">
                  <c:v>6.4480131250015997</c:v>
                </c:pt>
                <c:pt idx="11816">
                  <c:v>6.4483381250015999</c:v>
                </c:pt>
                <c:pt idx="11817">
                  <c:v>6.44877375</c:v>
                </c:pt>
                <c:pt idx="11818">
                  <c:v>6.4491218750015999</c:v>
                </c:pt>
                <c:pt idx="11819">
                  <c:v>6.4487968750015998</c:v>
                </c:pt>
                <c:pt idx="11820">
                  <c:v>6.4484293750015995</c:v>
                </c:pt>
                <c:pt idx="11821">
                  <c:v>6.4479575000000002</c:v>
                </c:pt>
                <c:pt idx="11822">
                  <c:v>6.4475699999999998</c:v>
                </c:pt>
                <c:pt idx="11823">
                  <c:v>6.4469537499999996</c:v>
                </c:pt>
                <c:pt idx="11824">
                  <c:v>6.4464381250015999</c:v>
                </c:pt>
                <c:pt idx="11825">
                  <c:v>6.4459524999999998</c:v>
                </c:pt>
                <c:pt idx="11826">
                  <c:v>6.4456249999999997</c:v>
                </c:pt>
                <c:pt idx="11827">
                  <c:v>6.4452749999999996</c:v>
                </c:pt>
                <c:pt idx="11828">
                  <c:v>6.4448875000000001</c:v>
                </c:pt>
                <c:pt idx="11829">
                  <c:v>6.4446381250015996</c:v>
                </c:pt>
                <c:pt idx="11830">
                  <c:v>6.4444049999999997</c:v>
                </c:pt>
                <c:pt idx="11831">
                  <c:v>6.4447237499999996</c:v>
                </c:pt>
                <c:pt idx="11832">
                  <c:v>6.4450556250015998</c:v>
                </c:pt>
                <c:pt idx="11833">
                  <c:v>6.4454118750016001</c:v>
                </c:pt>
                <c:pt idx="11834">
                  <c:v>6.4459081250015995</c:v>
                </c:pt>
                <c:pt idx="11835">
                  <c:v>6.4463212499999996</c:v>
                </c:pt>
                <c:pt idx="11836">
                  <c:v>6.4458299999999999</c:v>
                </c:pt>
                <c:pt idx="11837">
                  <c:v>6.4452918750016002</c:v>
                </c:pt>
                <c:pt idx="11838">
                  <c:v>6.4449612500000004</c:v>
                </c:pt>
                <c:pt idx="11839">
                  <c:v>6.4445812499999997</c:v>
                </c:pt>
                <c:pt idx="11840">
                  <c:v>6.4441906250015997</c:v>
                </c:pt>
                <c:pt idx="11841">
                  <c:v>6.4438387500000003</c:v>
                </c:pt>
                <c:pt idx="11842">
                  <c:v>6.4434787499999997</c:v>
                </c:pt>
                <c:pt idx="11843">
                  <c:v>6.4431200000000004</c:v>
                </c:pt>
                <c:pt idx="11844">
                  <c:v>6.4430924999999997</c:v>
                </c:pt>
                <c:pt idx="11845">
                  <c:v>6.4435531250015998</c:v>
                </c:pt>
                <c:pt idx="11846">
                  <c:v>6.4439212499999998</c:v>
                </c:pt>
                <c:pt idx="11847">
                  <c:v>6.4442881250015995</c:v>
                </c:pt>
                <c:pt idx="11848">
                  <c:v>6.4446262499999998</c:v>
                </c:pt>
                <c:pt idx="11849">
                  <c:v>6.4449981250016002</c:v>
                </c:pt>
                <c:pt idx="11850">
                  <c:v>6.4454181250015994</c:v>
                </c:pt>
                <c:pt idx="11851">
                  <c:v>6.4458031250015999</c:v>
                </c:pt>
                <c:pt idx="11852">
                  <c:v>6.4461331250015999</c:v>
                </c:pt>
                <c:pt idx="11853">
                  <c:v>6.4457912500000001</c:v>
                </c:pt>
                <c:pt idx="11854">
                  <c:v>6.4452918750016002</c:v>
                </c:pt>
                <c:pt idx="11855">
                  <c:v>6.4448862499999997</c:v>
                </c:pt>
                <c:pt idx="11856">
                  <c:v>6.4445174999999999</c:v>
                </c:pt>
                <c:pt idx="11857">
                  <c:v>6.4440774999999997</c:v>
                </c:pt>
                <c:pt idx="11858">
                  <c:v>6.4435843750016</c:v>
                </c:pt>
                <c:pt idx="11859">
                  <c:v>6.4432574999999996</c:v>
                </c:pt>
                <c:pt idx="11860">
                  <c:v>6.4428549999999998</c:v>
                </c:pt>
                <c:pt idx="11861">
                  <c:v>6.4427824999999999</c:v>
                </c:pt>
                <c:pt idx="11862">
                  <c:v>6.4431218750015997</c:v>
                </c:pt>
                <c:pt idx="11863">
                  <c:v>6.4434812499999996</c:v>
                </c:pt>
                <c:pt idx="11864">
                  <c:v>6.4439018750015995</c:v>
                </c:pt>
                <c:pt idx="11865">
                  <c:v>6.4442881250015995</c:v>
                </c:pt>
                <c:pt idx="11866">
                  <c:v>6.4446881250015995</c:v>
                </c:pt>
                <c:pt idx="11867">
                  <c:v>6.4451681250016</c:v>
                </c:pt>
                <c:pt idx="11868">
                  <c:v>6.4456499999999997</c:v>
                </c:pt>
                <c:pt idx="11869">
                  <c:v>6.4459968750016001</c:v>
                </c:pt>
                <c:pt idx="11870">
                  <c:v>6.4461193750015999</c:v>
                </c:pt>
                <c:pt idx="11871">
                  <c:v>6.4463274999999998</c:v>
                </c:pt>
                <c:pt idx="11872">
                  <c:v>6.4467350000000003</c:v>
                </c:pt>
                <c:pt idx="11873">
                  <c:v>6.4464106250016</c:v>
                </c:pt>
                <c:pt idx="11874">
                  <c:v>6.4466118750015999</c:v>
                </c:pt>
                <c:pt idx="11875">
                  <c:v>6.4469318750015994</c:v>
                </c:pt>
                <c:pt idx="11876">
                  <c:v>6.4472843750016002</c:v>
                </c:pt>
                <c:pt idx="11877">
                  <c:v>6.4477218750015997</c:v>
                </c:pt>
                <c:pt idx="11878">
                  <c:v>6.4480487499999999</c:v>
                </c:pt>
                <c:pt idx="11879">
                  <c:v>6.4481943750015995</c:v>
                </c:pt>
                <c:pt idx="11880">
                  <c:v>6.4485956250015999</c:v>
                </c:pt>
                <c:pt idx="11881">
                  <c:v>6.4489256250015998</c:v>
                </c:pt>
                <c:pt idx="11882">
                  <c:v>6.4485124999999996</c:v>
                </c:pt>
                <c:pt idx="11883">
                  <c:v>6.4480424999999997</c:v>
                </c:pt>
                <c:pt idx="11884">
                  <c:v>6.4476599999999999</c:v>
                </c:pt>
                <c:pt idx="11885">
                  <c:v>6.4472468750015999</c:v>
                </c:pt>
                <c:pt idx="11886">
                  <c:v>6.4468343750015995</c:v>
                </c:pt>
                <c:pt idx="11887">
                  <c:v>6.4464174999999999</c:v>
                </c:pt>
                <c:pt idx="11888">
                  <c:v>6.4459531250015996</c:v>
                </c:pt>
                <c:pt idx="11889">
                  <c:v>6.4456262500000001</c:v>
                </c:pt>
                <c:pt idx="11890">
                  <c:v>6.4452499999999997</c:v>
                </c:pt>
                <c:pt idx="11891">
                  <c:v>6.4448637499999997</c:v>
                </c:pt>
                <c:pt idx="11892">
                  <c:v>6.4444193750015994</c:v>
                </c:pt>
                <c:pt idx="11893">
                  <c:v>6.4442062499999997</c:v>
                </c:pt>
                <c:pt idx="11894">
                  <c:v>6.4443093750016001</c:v>
                </c:pt>
                <c:pt idx="11895">
                  <c:v>6.4446599999999998</c:v>
                </c:pt>
                <c:pt idx="11896">
                  <c:v>6.4451087500000002</c:v>
                </c:pt>
                <c:pt idx="11897">
                  <c:v>6.4454337500000003</c:v>
                </c:pt>
                <c:pt idx="11898">
                  <c:v>6.44581625</c:v>
                </c:pt>
                <c:pt idx="11899">
                  <c:v>6.4461487499999999</c:v>
                </c:pt>
                <c:pt idx="11900">
                  <c:v>6.4465093750015994</c:v>
                </c:pt>
                <c:pt idx="11901">
                  <c:v>6.4468712500000001</c:v>
                </c:pt>
                <c:pt idx="11902">
                  <c:v>6.4470093750016</c:v>
                </c:pt>
                <c:pt idx="11903">
                  <c:v>6.4467231250015997</c:v>
                </c:pt>
                <c:pt idx="11904">
                  <c:v>6.4462712499999997</c:v>
                </c:pt>
                <c:pt idx="11905">
                  <c:v>6.4458506250015999</c:v>
                </c:pt>
                <c:pt idx="11906">
                  <c:v>6.4454562500000003</c:v>
                </c:pt>
                <c:pt idx="11907">
                  <c:v>6.4450381250015996</c:v>
                </c:pt>
                <c:pt idx="11908">
                  <c:v>6.4450687499999999</c:v>
                </c:pt>
                <c:pt idx="11909">
                  <c:v>6.4452281250015995</c:v>
                </c:pt>
                <c:pt idx="11910">
                  <c:v>6.4448587499999999</c:v>
                </c:pt>
                <c:pt idx="11911">
                  <c:v>6.4445356250015999</c:v>
                </c:pt>
                <c:pt idx="11912">
                  <c:v>6.4441850000000001</c:v>
                </c:pt>
                <c:pt idx="11913">
                  <c:v>6.4438156250015997</c:v>
                </c:pt>
                <c:pt idx="11914">
                  <c:v>6.4434687500000001</c:v>
                </c:pt>
                <c:pt idx="11915">
                  <c:v>6.4430275000000004</c:v>
                </c:pt>
                <c:pt idx="11916">
                  <c:v>6.4426106250016</c:v>
                </c:pt>
                <c:pt idx="11917">
                  <c:v>6.4421756250015996</c:v>
                </c:pt>
                <c:pt idx="11918">
                  <c:v>6.4417768750016</c:v>
                </c:pt>
                <c:pt idx="11919">
                  <c:v>6.4413049999999998</c:v>
                </c:pt>
                <c:pt idx="11920">
                  <c:v>6.4416268750015995</c:v>
                </c:pt>
                <c:pt idx="11921">
                  <c:v>6.4419481250016002</c:v>
                </c:pt>
                <c:pt idx="11922">
                  <c:v>6.4423424999999996</c:v>
                </c:pt>
                <c:pt idx="11923">
                  <c:v>6.4426812499999997</c:v>
                </c:pt>
                <c:pt idx="11924">
                  <c:v>6.4431368750016</c:v>
                </c:pt>
                <c:pt idx="11925">
                  <c:v>6.4435293750015994</c:v>
                </c:pt>
                <c:pt idx="11926">
                  <c:v>6.4439587500000002</c:v>
                </c:pt>
                <c:pt idx="11927">
                  <c:v>6.4442868750016</c:v>
                </c:pt>
                <c:pt idx="11928">
                  <c:v>6.4446418750015999</c:v>
                </c:pt>
                <c:pt idx="11929">
                  <c:v>6.4450099999999999</c:v>
                </c:pt>
                <c:pt idx="11930">
                  <c:v>6.4454343750016001</c:v>
                </c:pt>
                <c:pt idx="11931">
                  <c:v>6.4457656250015996</c:v>
                </c:pt>
                <c:pt idx="11932">
                  <c:v>6.44612125</c:v>
                </c:pt>
                <c:pt idx="11933">
                  <c:v>6.4466306250015997</c:v>
                </c:pt>
                <c:pt idx="11934">
                  <c:v>6.4469706250016001</c:v>
                </c:pt>
                <c:pt idx="11935">
                  <c:v>6.4473543750015994</c:v>
                </c:pt>
                <c:pt idx="11936">
                  <c:v>6.4477756250015998</c:v>
                </c:pt>
                <c:pt idx="11937">
                  <c:v>6.4481837500000001</c:v>
                </c:pt>
                <c:pt idx="11938">
                  <c:v>6.4478425000000001</c:v>
                </c:pt>
                <c:pt idx="11939">
                  <c:v>6.4474431250016</c:v>
                </c:pt>
                <c:pt idx="11940">
                  <c:v>6.4469381250015996</c:v>
                </c:pt>
                <c:pt idx="11941">
                  <c:v>6.4465106250015998</c:v>
                </c:pt>
                <c:pt idx="11942">
                  <c:v>6.4458774999999999</c:v>
                </c:pt>
                <c:pt idx="11943">
                  <c:v>6.4453931250015994</c:v>
                </c:pt>
                <c:pt idx="11944">
                  <c:v>6.4449699999999996</c:v>
                </c:pt>
                <c:pt idx="11945">
                  <c:v>6.4446156250015996</c:v>
                </c:pt>
                <c:pt idx="11946">
                  <c:v>6.4442793750015994</c:v>
                </c:pt>
                <c:pt idx="11947">
                  <c:v>6.4438106250015998</c:v>
                </c:pt>
                <c:pt idx="11948">
                  <c:v>6.4433337499999999</c:v>
                </c:pt>
                <c:pt idx="11949">
                  <c:v>6.4429856250016</c:v>
                </c:pt>
                <c:pt idx="11950">
                  <c:v>6.4426468750015999</c:v>
                </c:pt>
                <c:pt idx="11951">
                  <c:v>6.4428743750016002</c:v>
                </c:pt>
                <c:pt idx="11952">
                  <c:v>6.4429706250015997</c:v>
                </c:pt>
                <c:pt idx="11953">
                  <c:v>6.4427275000000002</c:v>
                </c:pt>
                <c:pt idx="11954">
                  <c:v>6.4424012499999996</c:v>
                </c:pt>
                <c:pt idx="11955">
                  <c:v>6.4424700000000001</c:v>
                </c:pt>
                <c:pt idx="11956">
                  <c:v>6.44211125</c:v>
                </c:pt>
                <c:pt idx="11957">
                  <c:v>6.4425418750015995</c:v>
                </c:pt>
                <c:pt idx="11958">
                  <c:v>6.4426943750015999</c:v>
                </c:pt>
                <c:pt idx="11959">
                  <c:v>6.4426668750016001</c:v>
                </c:pt>
                <c:pt idx="11960">
                  <c:v>6.4428662499999998</c:v>
                </c:pt>
                <c:pt idx="11961">
                  <c:v>6.4425231250015997</c:v>
                </c:pt>
                <c:pt idx="11962">
                  <c:v>6.4421206250015999</c:v>
                </c:pt>
                <c:pt idx="11963">
                  <c:v>6.4425062500000001</c:v>
                </c:pt>
                <c:pt idx="11964">
                  <c:v>6.4428781250015996</c:v>
                </c:pt>
                <c:pt idx="11965">
                  <c:v>6.4430331250016</c:v>
                </c:pt>
                <c:pt idx="11966">
                  <c:v>6.4433743750015999</c:v>
                </c:pt>
                <c:pt idx="11967">
                  <c:v>6.4437268750015999</c:v>
                </c:pt>
                <c:pt idx="11968">
                  <c:v>6.4440575000000004</c:v>
                </c:pt>
                <c:pt idx="11969">
                  <c:v>6.4444262500000002</c:v>
                </c:pt>
                <c:pt idx="11970">
                  <c:v>6.4447706250015999</c:v>
                </c:pt>
                <c:pt idx="11971">
                  <c:v>6.4447456250016</c:v>
                </c:pt>
                <c:pt idx="11972">
                  <c:v>6.4442962499999998</c:v>
                </c:pt>
                <c:pt idx="11973">
                  <c:v>6.44396375</c:v>
                </c:pt>
                <c:pt idx="11974">
                  <c:v>6.4437518750015998</c:v>
                </c:pt>
                <c:pt idx="11975">
                  <c:v>6.4436074999999997</c:v>
                </c:pt>
                <c:pt idx="11976">
                  <c:v>6.4439631250015994</c:v>
                </c:pt>
                <c:pt idx="11977">
                  <c:v>6.4444812499999999</c:v>
                </c:pt>
                <c:pt idx="11978">
                  <c:v>6.44485375</c:v>
                </c:pt>
                <c:pt idx="11979">
                  <c:v>6.4452325000000004</c:v>
                </c:pt>
                <c:pt idx="11980">
                  <c:v>6.4455668750015995</c:v>
                </c:pt>
                <c:pt idx="11981">
                  <c:v>6.4458912499999999</c:v>
                </c:pt>
                <c:pt idx="11982">
                  <c:v>6.4462587500000001</c:v>
                </c:pt>
                <c:pt idx="11983">
                  <c:v>6.4466293750016002</c:v>
                </c:pt>
                <c:pt idx="11984">
                  <c:v>6.4463293750016</c:v>
                </c:pt>
                <c:pt idx="11985">
                  <c:v>6.4459281250015996</c:v>
                </c:pt>
                <c:pt idx="11986">
                  <c:v>6.4455662499999997</c:v>
                </c:pt>
                <c:pt idx="11987">
                  <c:v>6.4451762500000003</c:v>
                </c:pt>
                <c:pt idx="11988">
                  <c:v>6.4447175000000003</c:v>
                </c:pt>
                <c:pt idx="11989">
                  <c:v>6.4442237499999999</c:v>
                </c:pt>
                <c:pt idx="11990">
                  <c:v>6.4438968750015997</c:v>
                </c:pt>
                <c:pt idx="11991">
                  <c:v>6.4434837500000004</c:v>
                </c:pt>
                <c:pt idx="11992">
                  <c:v>6.4430387500000004</c:v>
                </c:pt>
                <c:pt idx="11993">
                  <c:v>6.4426600000000001</c:v>
                </c:pt>
                <c:pt idx="11994">
                  <c:v>6.4422187500000003</c:v>
                </c:pt>
                <c:pt idx="11995">
                  <c:v>6.4417350000000004</c:v>
                </c:pt>
                <c:pt idx="11996">
                  <c:v>6.4414024999999997</c:v>
                </c:pt>
                <c:pt idx="11997">
                  <c:v>6.4410743750016</c:v>
                </c:pt>
                <c:pt idx="11998">
                  <c:v>6.4406718750016001</c:v>
                </c:pt>
                <c:pt idx="11999">
                  <c:v>6.4408068750015994</c:v>
                </c:pt>
                <c:pt idx="12000">
                  <c:v>6.4406437499999996</c:v>
                </c:pt>
                <c:pt idx="12001">
                  <c:v>6.4406249999999998</c:v>
                </c:pt>
                <c:pt idx="12002">
                  <c:v>6.4402856250016001</c:v>
                </c:pt>
                <c:pt idx="12003">
                  <c:v>6.4398825000000004</c:v>
                </c:pt>
                <c:pt idx="12004">
                  <c:v>6.4403356250016</c:v>
                </c:pt>
                <c:pt idx="12005">
                  <c:v>6.4407125000000001</c:v>
                </c:pt>
                <c:pt idx="12006">
                  <c:v>6.4410625000000001</c:v>
                </c:pt>
                <c:pt idx="12007">
                  <c:v>6.4414056250015994</c:v>
                </c:pt>
                <c:pt idx="12008">
                  <c:v>6.4419174999999997</c:v>
                </c:pt>
                <c:pt idx="12009">
                  <c:v>6.4422943750016</c:v>
                </c:pt>
                <c:pt idx="12010">
                  <c:v>6.4426318750015996</c:v>
                </c:pt>
                <c:pt idx="12011">
                  <c:v>6.4430093750015995</c:v>
                </c:pt>
                <c:pt idx="12012">
                  <c:v>6.4433587499999998</c:v>
                </c:pt>
                <c:pt idx="12013">
                  <c:v>6.4437449999999998</c:v>
                </c:pt>
                <c:pt idx="12014">
                  <c:v>6.4441575000000002</c:v>
                </c:pt>
                <c:pt idx="12015">
                  <c:v>6.4445981250016002</c:v>
                </c:pt>
                <c:pt idx="12016">
                  <c:v>6.4449825000000001</c:v>
                </c:pt>
                <c:pt idx="12017">
                  <c:v>6.4452356250016001</c:v>
                </c:pt>
                <c:pt idx="12018">
                  <c:v>6.4455862499999999</c:v>
                </c:pt>
                <c:pt idx="12019">
                  <c:v>6.4451043750016002</c:v>
                </c:pt>
                <c:pt idx="12020">
                  <c:v>6.4447431250016001</c:v>
                </c:pt>
                <c:pt idx="12021">
                  <c:v>6.4442962499999998</c:v>
                </c:pt>
                <c:pt idx="12022">
                  <c:v>6.4438874999999998</c:v>
                </c:pt>
                <c:pt idx="12023">
                  <c:v>6.4435506250015999</c:v>
                </c:pt>
                <c:pt idx="12024">
                  <c:v>6.4432106250015995</c:v>
                </c:pt>
                <c:pt idx="12025">
                  <c:v>6.4427431250015994</c:v>
                </c:pt>
                <c:pt idx="12026">
                  <c:v>6.4424087500000002</c:v>
                </c:pt>
                <c:pt idx="12027">
                  <c:v>6.4418881250015998</c:v>
                </c:pt>
                <c:pt idx="12028">
                  <c:v>6.4414024999999997</c:v>
                </c:pt>
                <c:pt idx="12029">
                  <c:v>6.4408300000000001</c:v>
                </c:pt>
                <c:pt idx="12030">
                  <c:v>6.4404981250016</c:v>
                </c:pt>
                <c:pt idx="12031">
                  <c:v>6.44009125</c:v>
                </c:pt>
                <c:pt idx="12032">
                  <c:v>6.4397124999999997</c:v>
                </c:pt>
                <c:pt idx="12033">
                  <c:v>6.4393637500000001</c:v>
                </c:pt>
                <c:pt idx="12034">
                  <c:v>6.4389500000000002</c:v>
                </c:pt>
                <c:pt idx="12035">
                  <c:v>6.4386231250015999</c:v>
                </c:pt>
                <c:pt idx="12036">
                  <c:v>6.4381824999999999</c:v>
                </c:pt>
                <c:pt idx="12037">
                  <c:v>6.4378318750016001</c:v>
                </c:pt>
                <c:pt idx="12038">
                  <c:v>6.4381624999999998</c:v>
                </c:pt>
                <c:pt idx="12039">
                  <c:v>6.4384975000000004</c:v>
                </c:pt>
                <c:pt idx="12040">
                  <c:v>6.4388656250015996</c:v>
                </c:pt>
                <c:pt idx="12041">
                  <c:v>6.4392250000000004</c:v>
                </c:pt>
                <c:pt idx="12042">
                  <c:v>6.4396693750015999</c:v>
                </c:pt>
                <c:pt idx="12043">
                  <c:v>6.4400275000000002</c:v>
                </c:pt>
                <c:pt idx="12044">
                  <c:v>6.4404193750015999</c:v>
                </c:pt>
                <c:pt idx="12045">
                  <c:v>6.4408456250016002</c:v>
                </c:pt>
                <c:pt idx="12046">
                  <c:v>6.4411662500000002</c:v>
                </c:pt>
                <c:pt idx="12047">
                  <c:v>6.4409512500000003</c:v>
                </c:pt>
                <c:pt idx="12048">
                  <c:v>6.4405912499999998</c:v>
                </c:pt>
                <c:pt idx="12049">
                  <c:v>6.4402187499999997</c:v>
                </c:pt>
                <c:pt idx="12050">
                  <c:v>6.4398668750015995</c:v>
                </c:pt>
                <c:pt idx="12051">
                  <c:v>6.4399387499999996</c:v>
                </c:pt>
                <c:pt idx="12052">
                  <c:v>6.4399550000000003</c:v>
                </c:pt>
                <c:pt idx="12053">
                  <c:v>6.4396075000000002</c:v>
                </c:pt>
                <c:pt idx="12054">
                  <c:v>6.4392687500000001</c:v>
                </c:pt>
                <c:pt idx="12055">
                  <c:v>6.4396424999999997</c:v>
                </c:pt>
                <c:pt idx="12056">
                  <c:v>6.4399724999999997</c:v>
                </c:pt>
                <c:pt idx="12057">
                  <c:v>6.4404025000000003</c:v>
                </c:pt>
                <c:pt idx="12058">
                  <c:v>6.4408443750015998</c:v>
                </c:pt>
                <c:pt idx="12059">
                  <c:v>6.4412456250016001</c:v>
                </c:pt>
                <c:pt idx="12060">
                  <c:v>6.4416331250015997</c:v>
                </c:pt>
                <c:pt idx="12061">
                  <c:v>6.4417125000000004</c:v>
                </c:pt>
                <c:pt idx="12062">
                  <c:v>6.4413356250015994</c:v>
                </c:pt>
                <c:pt idx="12063">
                  <c:v>6.4409993750016001</c:v>
                </c:pt>
                <c:pt idx="12064">
                  <c:v>6.4405068750016001</c:v>
                </c:pt>
                <c:pt idx="12065">
                  <c:v>6.4401443750015996</c:v>
                </c:pt>
                <c:pt idx="12066">
                  <c:v>6.4397437499999999</c:v>
                </c:pt>
                <c:pt idx="12067">
                  <c:v>6.4393599999999998</c:v>
                </c:pt>
                <c:pt idx="12068">
                  <c:v>6.4390218750015995</c:v>
                </c:pt>
                <c:pt idx="12069">
                  <c:v>6.4389631250015995</c:v>
                </c:pt>
                <c:pt idx="12070">
                  <c:v>6.4392081250016</c:v>
                </c:pt>
                <c:pt idx="12071">
                  <c:v>6.4396006250015994</c:v>
                </c:pt>
                <c:pt idx="12072">
                  <c:v>6.4399449999999998</c:v>
                </c:pt>
                <c:pt idx="12073">
                  <c:v>6.4403268750015998</c:v>
                </c:pt>
                <c:pt idx="12074">
                  <c:v>6.4406875000000001</c:v>
                </c:pt>
                <c:pt idx="12075">
                  <c:v>6.4406918750016002</c:v>
                </c:pt>
                <c:pt idx="12076">
                  <c:v>6.4402825000000004</c:v>
                </c:pt>
                <c:pt idx="12077">
                  <c:v>6.4400718750015997</c:v>
                </c:pt>
                <c:pt idx="12078">
                  <c:v>6.4396762499999998</c:v>
                </c:pt>
                <c:pt idx="12079">
                  <c:v>6.4393025000000002</c:v>
                </c:pt>
                <c:pt idx="12080">
                  <c:v>6.4389099999999999</c:v>
                </c:pt>
                <c:pt idx="12081">
                  <c:v>6.4393387500000001</c:v>
                </c:pt>
                <c:pt idx="12082">
                  <c:v>6.4397774999999999</c:v>
                </c:pt>
                <c:pt idx="12083">
                  <c:v>6.4401824999999997</c:v>
                </c:pt>
                <c:pt idx="12084">
                  <c:v>6.4405768750016001</c:v>
                </c:pt>
                <c:pt idx="12085">
                  <c:v>6.4410681250015998</c:v>
                </c:pt>
                <c:pt idx="12086">
                  <c:v>6.4414006250015996</c:v>
                </c:pt>
                <c:pt idx="12087">
                  <c:v>6.4417212499999996</c:v>
                </c:pt>
                <c:pt idx="12088">
                  <c:v>6.4420581250015996</c:v>
                </c:pt>
                <c:pt idx="12089">
                  <c:v>6.4419556250015999</c:v>
                </c:pt>
                <c:pt idx="12090">
                  <c:v>6.4415662500000002</c:v>
                </c:pt>
                <c:pt idx="12091">
                  <c:v>6.4412331250015997</c:v>
                </c:pt>
                <c:pt idx="12092">
                  <c:v>6.4408381250015996</c:v>
                </c:pt>
                <c:pt idx="12093">
                  <c:v>6.4403393750015994</c:v>
                </c:pt>
                <c:pt idx="12094">
                  <c:v>6.4398981250015996</c:v>
                </c:pt>
                <c:pt idx="12095">
                  <c:v>6.4395281250015994</c:v>
                </c:pt>
                <c:pt idx="12096">
                  <c:v>6.4390368750015998</c:v>
                </c:pt>
                <c:pt idx="12097">
                  <c:v>6.4387162499999997</c:v>
                </c:pt>
                <c:pt idx="12098">
                  <c:v>6.4383524999999997</c:v>
                </c:pt>
                <c:pt idx="12099">
                  <c:v>6.4379731250015997</c:v>
                </c:pt>
                <c:pt idx="12100">
                  <c:v>6.4377793750015995</c:v>
                </c:pt>
                <c:pt idx="12101">
                  <c:v>6.4379</c:v>
                </c:pt>
                <c:pt idx="12102">
                  <c:v>6.4380081250016001</c:v>
                </c:pt>
                <c:pt idx="12103">
                  <c:v>6.4376868750015994</c:v>
                </c:pt>
                <c:pt idx="12104">
                  <c:v>6.4380606250015999</c:v>
                </c:pt>
                <c:pt idx="12105">
                  <c:v>6.4384356250015999</c:v>
                </c:pt>
                <c:pt idx="12106">
                  <c:v>6.4388500000000004</c:v>
                </c:pt>
                <c:pt idx="12107">
                  <c:v>6.4391781250015994</c:v>
                </c:pt>
                <c:pt idx="12108">
                  <c:v>6.439565</c:v>
                </c:pt>
                <c:pt idx="12109">
                  <c:v>6.4398900000000001</c:v>
                </c:pt>
                <c:pt idx="12110">
                  <c:v>6.4402200000000001</c:v>
                </c:pt>
                <c:pt idx="12111">
                  <c:v>6.4405943750015995</c:v>
                </c:pt>
                <c:pt idx="12112">
                  <c:v>6.4409168750015997</c:v>
                </c:pt>
                <c:pt idx="12113">
                  <c:v>6.4413150000000003</c:v>
                </c:pt>
                <c:pt idx="12114">
                  <c:v>6.4416693750015996</c:v>
                </c:pt>
                <c:pt idx="12115">
                  <c:v>6.4419893750016</c:v>
                </c:pt>
                <c:pt idx="12116">
                  <c:v>6.4423118750016002</c:v>
                </c:pt>
                <c:pt idx="12117">
                  <c:v>6.4426575000000001</c:v>
                </c:pt>
                <c:pt idx="12118">
                  <c:v>6.4430681250015995</c:v>
                </c:pt>
                <c:pt idx="12119">
                  <c:v>6.4434306250016</c:v>
                </c:pt>
                <c:pt idx="12120">
                  <c:v>6.44384625</c:v>
                </c:pt>
                <c:pt idx="12121">
                  <c:v>6.4441724999999996</c:v>
                </c:pt>
                <c:pt idx="12122">
                  <c:v>6.4445625</c:v>
                </c:pt>
                <c:pt idx="12123">
                  <c:v>6.4449543750015996</c:v>
                </c:pt>
                <c:pt idx="12124">
                  <c:v>6.4451381250016002</c:v>
                </c:pt>
                <c:pt idx="12125">
                  <c:v>6.4451993750016001</c:v>
                </c:pt>
                <c:pt idx="12126">
                  <c:v>6.4447681250016</c:v>
                </c:pt>
                <c:pt idx="12127">
                  <c:v>6.4444274999999998</c:v>
                </c:pt>
                <c:pt idx="12128">
                  <c:v>6.4439687499999998</c:v>
                </c:pt>
                <c:pt idx="12129">
                  <c:v>6.4436368750015998</c:v>
                </c:pt>
                <c:pt idx="12130">
                  <c:v>6.4431087500000004</c:v>
                </c:pt>
                <c:pt idx="12131">
                  <c:v>6.4426943750015999</c:v>
                </c:pt>
                <c:pt idx="12132">
                  <c:v>6.4421293750016</c:v>
                </c:pt>
                <c:pt idx="12133">
                  <c:v>6.4416081250015997</c:v>
                </c:pt>
                <c:pt idx="12134">
                  <c:v>6.4409781250015996</c:v>
                </c:pt>
                <c:pt idx="12135">
                  <c:v>6.4405556250015996</c:v>
                </c:pt>
                <c:pt idx="12136">
                  <c:v>6.4402162499999998</c:v>
                </c:pt>
                <c:pt idx="12137">
                  <c:v>6.4398906250015999</c:v>
                </c:pt>
                <c:pt idx="12138">
                  <c:v>6.4393643750015999</c:v>
                </c:pt>
                <c:pt idx="12139">
                  <c:v>6.4390437499999997</c:v>
                </c:pt>
                <c:pt idx="12140">
                  <c:v>6.4387056250015995</c:v>
                </c:pt>
                <c:pt idx="12141">
                  <c:v>6.4381993750015996</c:v>
                </c:pt>
                <c:pt idx="12142">
                  <c:v>6.4378243750015995</c:v>
                </c:pt>
                <c:pt idx="12143">
                  <c:v>6.4374662499999999</c:v>
                </c:pt>
                <c:pt idx="12144">
                  <c:v>6.4368643750015995</c:v>
                </c:pt>
                <c:pt idx="12145">
                  <c:v>6.4365024999999996</c:v>
                </c:pt>
                <c:pt idx="12146">
                  <c:v>6.4360625000000002</c:v>
                </c:pt>
                <c:pt idx="12147">
                  <c:v>6.4355931250016001</c:v>
                </c:pt>
                <c:pt idx="12148">
                  <c:v>6.4352099999999997</c:v>
                </c:pt>
                <c:pt idx="12149">
                  <c:v>6.4348343750015999</c:v>
                </c:pt>
                <c:pt idx="12150">
                  <c:v>6.4346712500000001</c:v>
                </c:pt>
                <c:pt idx="12151">
                  <c:v>6.4342924999999997</c:v>
                </c:pt>
                <c:pt idx="12152">
                  <c:v>6.4338318750015997</c:v>
                </c:pt>
                <c:pt idx="12153">
                  <c:v>6.4334331250016001</c:v>
                </c:pt>
                <c:pt idx="12154">
                  <c:v>6.4329562500000002</c:v>
                </c:pt>
                <c:pt idx="12155">
                  <c:v>6.4325812500000001</c:v>
                </c:pt>
                <c:pt idx="12156">
                  <c:v>6.4329493750015994</c:v>
                </c:pt>
                <c:pt idx="12157">
                  <c:v>6.4332775</c:v>
                </c:pt>
                <c:pt idx="12158">
                  <c:v>6.4336418750015998</c:v>
                </c:pt>
                <c:pt idx="12159">
                  <c:v>6.4340112500000002</c:v>
                </c:pt>
                <c:pt idx="12160">
                  <c:v>6.4343399999999997</c:v>
                </c:pt>
                <c:pt idx="12161">
                  <c:v>6.4346893750016001</c:v>
                </c:pt>
                <c:pt idx="12162">
                  <c:v>6.4350149999999999</c:v>
                </c:pt>
                <c:pt idx="12163">
                  <c:v>6.4354275000000003</c:v>
                </c:pt>
                <c:pt idx="12164">
                  <c:v>6.4352175000000003</c:v>
                </c:pt>
                <c:pt idx="12165">
                  <c:v>6.4355243750015996</c:v>
                </c:pt>
                <c:pt idx="12166">
                  <c:v>6.4358637500000002</c:v>
                </c:pt>
                <c:pt idx="12167">
                  <c:v>6.4362281250016</c:v>
                </c:pt>
                <c:pt idx="12168">
                  <c:v>6.4366199999999996</c:v>
                </c:pt>
                <c:pt idx="12169">
                  <c:v>6.4370706250016001</c:v>
                </c:pt>
                <c:pt idx="12170">
                  <c:v>6.4373950000000004</c:v>
                </c:pt>
                <c:pt idx="12171">
                  <c:v>6.4377674999999996</c:v>
                </c:pt>
                <c:pt idx="12172">
                  <c:v>6.4381012499999999</c:v>
                </c:pt>
                <c:pt idx="12173">
                  <c:v>6.4384506250015994</c:v>
                </c:pt>
                <c:pt idx="12174">
                  <c:v>6.43886</c:v>
                </c:pt>
                <c:pt idx="12175">
                  <c:v>6.4384443750016001</c:v>
                </c:pt>
                <c:pt idx="12176">
                  <c:v>6.4380981250015994</c:v>
                </c:pt>
                <c:pt idx="12177">
                  <c:v>6.43762875</c:v>
                </c:pt>
                <c:pt idx="12178">
                  <c:v>6.4371425000000002</c:v>
                </c:pt>
                <c:pt idx="12179">
                  <c:v>6.4366681250015993</c:v>
                </c:pt>
                <c:pt idx="12180">
                  <c:v>6.4361612499999996</c:v>
                </c:pt>
                <c:pt idx="12181">
                  <c:v>6.4358243750015998</c:v>
                </c:pt>
                <c:pt idx="12182">
                  <c:v>6.43514125</c:v>
                </c:pt>
                <c:pt idx="12183">
                  <c:v>6.4347243750015997</c:v>
                </c:pt>
                <c:pt idx="12184">
                  <c:v>6.4341999999999997</c:v>
                </c:pt>
                <c:pt idx="12185">
                  <c:v>6.4336275000000001</c:v>
                </c:pt>
                <c:pt idx="12186">
                  <c:v>6.4332443750015997</c:v>
                </c:pt>
                <c:pt idx="12187">
                  <c:v>6.4329074999999998</c:v>
                </c:pt>
                <c:pt idx="12188">
                  <c:v>6.4328675000000004</c:v>
                </c:pt>
                <c:pt idx="12189">
                  <c:v>6.4332931250016001</c:v>
                </c:pt>
                <c:pt idx="12190">
                  <c:v>6.4336537500000004</c:v>
                </c:pt>
                <c:pt idx="12191">
                  <c:v>6.4339856250015997</c:v>
                </c:pt>
                <c:pt idx="12192">
                  <c:v>6.4344299999999999</c:v>
                </c:pt>
                <c:pt idx="12193">
                  <c:v>6.4347731250016</c:v>
                </c:pt>
                <c:pt idx="12194">
                  <c:v>6.4351475000000002</c:v>
                </c:pt>
                <c:pt idx="12195">
                  <c:v>6.4355081250015997</c:v>
                </c:pt>
                <c:pt idx="12196">
                  <c:v>6.4359462499999998</c:v>
                </c:pt>
                <c:pt idx="12197">
                  <c:v>6.4362856250015996</c:v>
                </c:pt>
                <c:pt idx="12198">
                  <c:v>6.4368181250015999</c:v>
                </c:pt>
                <c:pt idx="12199">
                  <c:v>6.4372474999999998</c:v>
                </c:pt>
                <c:pt idx="12200">
                  <c:v>6.4376493750015999</c:v>
                </c:pt>
                <c:pt idx="12201">
                  <c:v>6.4380550000000003</c:v>
                </c:pt>
                <c:pt idx="12202">
                  <c:v>6.4375218750015994</c:v>
                </c:pt>
                <c:pt idx="12203">
                  <c:v>6.4371637499999999</c:v>
                </c:pt>
                <c:pt idx="12204">
                  <c:v>6.4367268750015993</c:v>
                </c:pt>
                <c:pt idx="12205">
                  <c:v>6.4362106250015998</c:v>
                </c:pt>
                <c:pt idx="12206">
                  <c:v>6.4355849999999997</c:v>
                </c:pt>
                <c:pt idx="12207">
                  <c:v>6.4352549999999997</c:v>
                </c:pt>
                <c:pt idx="12208">
                  <c:v>6.4347200000000004</c:v>
                </c:pt>
                <c:pt idx="12209">
                  <c:v>6.434145</c:v>
                </c:pt>
                <c:pt idx="12210">
                  <c:v>6.4337049999999998</c:v>
                </c:pt>
                <c:pt idx="12211">
                  <c:v>6.4332531250015998</c:v>
                </c:pt>
                <c:pt idx="12212">
                  <c:v>6.4248568750016002</c:v>
                </c:pt>
                <c:pt idx="12213">
                  <c:v>6.4135093750015999</c:v>
                </c:pt>
                <c:pt idx="12214">
                  <c:v>6.4012068750015994</c:v>
                </c:pt>
                <c:pt idx="12215">
                  <c:v>6.3881362499999996</c:v>
                </c:pt>
                <c:pt idx="12216">
                  <c:v>6.3744318750015996</c:v>
                </c:pt>
                <c:pt idx="12217">
                  <c:v>6.3603275000000004</c:v>
                </c:pt>
                <c:pt idx="12218">
                  <c:v>6.3459931250016002</c:v>
                </c:pt>
                <c:pt idx="12219">
                  <c:v>6.3313237500000001</c:v>
                </c:pt>
                <c:pt idx="12220">
                  <c:v>6.3163637499999998</c:v>
                </c:pt>
                <c:pt idx="12221">
                  <c:v>6.3013950000000003</c:v>
                </c:pt>
                <c:pt idx="12222">
                  <c:v>6.2941656250015994</c:v>
                </c:pt>
                <c:pt idx="12223">
                  <c:v>6.2899206250016002</c:v>
                </c:pt>
                <c:pt idx="12224">
                  <c:v>6.2865306250015998</c:v>
                </c:pt>
                <c:pt idx="12225">
                  <c:v>6.2837649999999998</c:v>
                </c:pt>
                <c:pt idx="12226">
                  <c:v>6.2815968750015996</c:v>
                </c:pt>
                <c:pt idx="12227">
                  <c:v>6.2796962499999998</c:v>
                </c:pt>
                <c:pt idx="12228">
                  <c:v>6.2780112499999996</c:v>
                </c:pt>
                <c:pt idx="12229">
                  <c:v>6.2766137500000001</c:v>
                </c:pt>
                <c:pt idx="12230">
                  <c:v>6.2754200000000004</c:v>
                </c:pt>
                <c:pt idx="12231">
                  <c:v>6.2742418750016</c:v>
                </c:pt>
                <c:pt idx="12232">
                  <c:v>6.2731537499999996</c:v>
                </c:pt>
                <c:pt idx="12233">
                  <c:v>6.27232375</c:v>
                </c:pt>
                <c:pt idx="12234">
                  <c:v>6.2715437500000002</c:v>
                </c:pt>
                <c:pt idx="12235">
                  <c:v>6.2708287499999997</c:v>
                </c:pt>
                <c:pt idx="12236">
                  <c:v>6.2701043750015995</c:v>
                </c:pt>
                <c:pt idx="12237">
                  <c:v>6.2695524999999996</c:v>
                </c:pt>
                <c:pt idx="12238">
                  <c:v>6.2690312500000003</c:v>
                </c:pt>
                <c:pt idx="12239">
                  <c:v>6.2685368750016002</c:v>
                </c:pt>
                <c:pt idx="12240">
                  <c:v>6.2680981250015995</c:v>
                </c:pt>
                <c:pt idx="12241">
                  <c:v>6.2677643750016001</c:v>
                </c:pt>
                <c:pt idx="12242">
                  <c:v>6.2674424999999996</c:v>
                </c:pt>
                <c:pt idx="12243">
                  <c:v>6.2670643750016</c:v>
                </c:pt>
                <c:pt idx="12244">
                  <c:v>6.2667400000000004</c:v>
                </c:pt>
                <c:pt idx="12245">
                  <c:v>6.2662193750016</c:v>
                </c:pt>
                <c:pt idx="12246">
                  <c:v>6.2656693750015995</c:v>
                </c:pt>
                <c:pt idx="12247">
                  <c:v>6.2652606250015994</c:v>
                </c:pt>
                <c:pt idx="12248">
                  <c:v>6.2647381250015997</c:v>
                </c:pt>
                <c:pt idx="12249">
                  <c:v>6.264265</c:v>
                </c:pt>
                <c:pt idx="12250">
                  <c:v>6.2639243750015998</c:v>
                </c:pt>
                <c:pt idx="12251">
                  <c:v>6.2635256250015994</c:v>
                </c:pt>
                <c:pt idx="12252">
                  <c:v>6.2630825000000003</c:v>
                </c:pt>
                <c:pt idx="12253">
                  <c:v>6.26274</c:v>
                </c:pt>
                <c:pt idx="12254">
                  <c:v>6.2622712500000004</c:v>
                </c:pt>
                <c:pt idx="12255">
                  <c:v>6.2617718750015996</c:v>
                </c:pt>
                <c:pt idx="12256">
                  <c:v>6.26136625</c:v>
                </c:pt>
                <c:pt idx="12257">
                  <c:v>6.2610150000000004</c:v>
                </c:pt>
                <c:pt idx="12258">
                  <c:v>6.2605593750016002</c:v>
                </c:pt>
                <c:pt idx="12259">
                  <c:v>6.2601056250016001</c:v>
                </c:pt>
                <c:pt idx="12260">
                  <c:v>6.2596749999999997</c:v>
                </c:pt>
                <c:pt idx="12261">
                  <c:v>6.25925625</c:v>
                </c:pt>
                <c:pt idx="12262">
                  <c:v>6.2587437499999998</c:v>
                </c:pt>
                <c:pt idx="12263">
                  <c:v>6.2582362500000004</c:v>
                </c:pt>
                <c:pt idx="12264">
                  <c:v>6.2577325000000004</c:v>
                </c:pt>
                <c:pt idx="12265">
                  <c:v>6.2572356250015995</c:v>
                </c:pt>
                <c:pt idx="12266">
                  <c:v>6.2568299999999999</c:v>
                </c:pt>
                <c:pt idx="12267">
                  <c:v>6.2564993750015994</c:v>
                </c:pt>
                <c:pt idx="12268">
                  <c:v>6.2560468750015996</c:v>
                </c:pt>
                <c:pt idx="12269">
                  <c:v>6.2556993750015994</c:v>
                </c:pt>
                <c:pt idx="12270">
                  <c:v>6.2553737500000004</c:v>
                </c:pt>
                <c:pt idx="12271">
                  <c:v>6.2549206250016001</c:v>
                </c:pt>
                <c:pt idx="12272">
                  <c:v>6.2544943750015998</c:v>
                </c:pt>
                <c:pt idx="12273">
                  <c:v>6.2541374999999997</c:v>
                </c:pt>
                <c:pt idx="12274">
                  <c:v>6.2537406250015994</c:v>
                </c:pt>
                <c:pt idx="12275">
                  <c:v>6.2532968750015998</c:v>
                </c:pt>
                <c:pt idx="12276">
                  <c:v>6.2528050000000004</c:v>
                </c:pt>
                <c:pt idx="12277">
                  <c:v>6.2524593750015995</c:v>
                </c:pt>
                <c:pt idx="12278">
                  <c:v>6.2520875</c:v>
                </c:pt>
                <c:pt idx="12279">
                  <c:v>6.2517512499999999</c:v>
                </c:pt>
                <c:pt idx="12280">
                  <c:v>6.2514168750015999</c:v>
                </c:pt>
                <c:pt idx="12281">
                  <c:v>6.2510174999999997</c:v>
                </c:pt>
                <c:pt idx="12282">
                  <c:v>6.2505724999999996</c:v>
                </c:pt>
                <c:pt idx="12283">
                  <c:v>6.2502137500000003</c:v>
                </c:pt>
                <c:pt idx="12284">
                  <c:v>6.2498374999999999</c:v>
                </c:pt>
                <c:pt idx="12285">
                  <c:v>6.2494874999999999</c:v>
                </c:pt>
                <c:pt idx="12286">
                  <c:v>6.2490837499999996</c:v>
                </c:pt>
                <c:pt idx="12287">
                  <c:v>6.2485181250016</c:v>
                </c:pt>
                <c:pt idx="12288">
                  <c:v>6.2481831250016002</c:v>
                </c:pt>
                <c:pt idx="12289">
                  <c:v>6.2477693750015995</c:v>
                </c:pt>
                <c:pt idx="12290">
                  <c:v>6.2473956250015998</c:v>
                </c:pt>
                <c:pt idx="12291">
                  <c:v>6.2470575000000004</c:v>
                </c:pt>
                <c:pt idx="12292">
                  <c:v>6.2466074999999996</c:v>
                </c:pt>
                <c:pt idx="12293">
                  <c:v>6.2462856250016001</c:v>
                </c:pt>
                <c:pt idx="12294">
                  <c:v>6.2458231250015999</c:v>
                </c:pt>
                <c:pt idx="12295">
                  <c:v>6.2453781250015998</c:v>
                </c:pt>
                <c:pt idx="12296">
                  <c:v>6.2450099999999997</c:v>
                </c:pt>
                <c:pt idx="12297">
                  <c:v>6.2446631250015994</c:v>
                </c:pt>
                <c:pt idx="12298">
                  <c:v>6.2442387500000001</c:v>
                </c:pt>
                <c:pt idx="12299">
                  <c:v>6.2438925000000003</c:v>
                </c:pt>
                <c:pt idx="12300">
                  <c:v>6.2434012499999998</c:v>
                </c:pt>
                <c:pt idx="12301">
                  <c:v>6.2429606250015999</c:v>
                </c:pt>
                <c:pt idx="12302">
                  <c:v>6.2424787500000001</c:v>
                </c:pt>
                <c:pt idx="12303">
                  <c:v>6.2421056250015994</c:v>
                </c:pt>
                <c:pt idx="12304">
                  <c:v>6.2416937499999996</c:v>
                </c:pt>
                <c:pt idx="12305">
                  <c:v>6.2413518750015999</c:v>
                </c:pt>
                <c:pt idx="12306">
                  <c:v>6.2409912500000004</c:v>
                </c:pt>
                <c:pt idx="12307">
                  <c:v>6.2406699999999997</c:v>
                </c:pt>
                <c:pt idx="12308">
                  <c:v>6.2403487499999999</c:v>
                </c:pt>
                <c:pt idx="12309">
                  <c:v>6.2399624999999999</c:v>
                </c:pt>
                <c:pt idx="12310">
                  <c:v>6.2396206250016002</c:v>
                </c:pt>
                <c:pt idx="12311">
                  <c:v>6.2391031250015994</c:v>
                </c:pt>
                <c:pt idx="12312">
                  <c:v>6.2387537499999999</c:v>
                </c:pt>
                <c:pt idx="12313">
                  <c:v>6.2384268750015996</c:v>
                </c:pt>
                <c:pt idx="12314">
                  <c:v>6.2381037499999996</c:v>
                </c:pt>
                <c:pt idx="12315">
                  <c:v>6.2377374999999997</c:v>
                </c:pt>
                <c:pt idx="12316">
                  <c:v>6.2373968750015996</c:v>
                </c:pt>
                <c:pt idx="12317">
                  <c:v>6.2370293750016002</c:v>
                </c:pt>
                <c:pt idx="12318">
                  <c:v>6.2365581250015998</c:v>
                </c:pt>
                <c:pt idx="12319">
                  <c:v>6.2361637500000002</c:v>
                </c:pt>
                <c:pt idx="12320">
                  <c:v>6.2357231250015994</c:v>
                </c:pt>
                <c:pt idx="12321">
                  <c:v>6.2352837499999998</c:v>
                </c:pt>
                <c:pt idx="12322">
                  <c:v>6.2349424999999998</c:v>
                </c:pt>
                <c:pt idx="12323">
                  <c:v>6.2352650000000001</c:v>
                </c:pt>
                <c:pt idx="12324">
                  <c:v>6.2348893750015995</c:v>
                </c:pt>
                <c:pt idx="12325">
                  <c:v>6.2345556250016001</c:v>
                </c:pt>
                <c:pt idx="12326">
                  <c:v>6.2348906250015999</c:v>
                </c:pt>
                <c:pt idx="12327">
                  <c:v>6.2353312499999998</c:v>
                </c:pt>
                <c:pt idx="12328">
                  <c:v>6.2357775000000002</c:v>
                </c:pt>
                <c:pt idx="12329">
                  <c:v>6.2361374999999999</c:v>
                </c:pt>
                <c:pt idx="12330">
                  <c:v>6.2364693750016</c:v>
                </c:pt>
                <c:pt idx="12331">
                  <c:v>6.2368312499999998</c:v>
                </c:pt>
                <c:pt idx="12332">
                  <c:v>6.2367931250015998</c:v>
                </c:pt>
                <c:pt idx="12333">
                  <c:v>6.23645125</c:v>
                </c:pt>
                <c:pt idx="12334">
                  <c:v>6.2360625000000001</c:v>
                </c:pt>
                <c:pt idx="12335">
                  <c:v>6.2364199999999999</c:v>
                </c:pt>
                <c:pt idx="12336">
                  <c:v>6.2362799999999998</c:v>
                </c:pt>
                <c:pt idx="12337">
                  <c:v>6.2366581250015996</c:v>
                </c:pt>
                <c:pt idx="12338">
                  <c:v>6.2370337500000002</c:v>
                </c:pt>
                <c:pt idx="12339">
                  <c:v>6.2374437499999997</c:v>
                </c:pt>
                <c:pt idx="12340">
                  <c:v>6.2377781250015998</c:v>
                </c:pt>
                <c:pt idx="12341">
                  <c:v>6.2377200000000004</c:v>
                </c:pt>
                <c:pt idx="12342">
                  <c:v>6.2373993750015995</c:v>
                </c:pt>
                <c:pt idx="12343">
                  <c:v>6.2370743750016002</c:v>
                </c:pt>
                <c:pt idx="12344">
                  <c:v>6.2366849999999996</c:v>
                </c:pt>
                <c:pt idx="12345">
                  <c:v>6.2363375000000003</c:v>
                </c:pt>
                <c:pt idx="12346">
                  <c:v>6.2362525</c:v>
                </c:pt>
                <c:pt idx="12347">
                  <c:v>6.2366299999999999</c:v>
                </c:pt>
                <c:pt idx="12348">
                  <c:v>6.2369931250016002</c:v>
                </c:pt>
                <c:pt idx="12349">
                  <c:v>6.2373393750016</c:v>
                </c:pt>
                <c:pt idx="12350">
                  <c:v>6.23771875</c:v>
                </c:pt>
                <c:pt idx="12351">
                  <c:v>6.2381312500000003</c:v>
                </c:pt>
                <c:pt idx="12352">
                  <c:v>6.2385868750015998</c:v>
                </c:pt>
                <c:pt idx="12353">
                  <c:v>6.2390762500000001</c:v>
                </c:pt>
                <c:pt idx="12354">
                  <c:v>6.2395350000000001</c:v>
                </c:pt>
                <c:pt idx="12355">
                  <c:v>6.2398731250015995</c:v>
                </c:pt>
                <c:pt idx="12356">
                  <c:v>6.2403912500000001</c:v>
                </c:pt>
                <c:pt idx="12357">
                  <c:v>6.2409268750016</c:v>
                </c:pt>
                <c:pt idx="12358">
                  <c:v>6.2413699999999999</c:v>
                </c:pt>
                <c:pt idx="12359">
                  <c:v>6.2418568750015995</c:v>
                </c:pt>
                <c:pt idx="12360">
                  <c:v>6.2424018750016002</c:v>
                </c:pt>
                <c:pt idx="12361">
                  <c:v>6.2428012500000003</c:v>
                </c:pt>
                <c:pt idx="12362">
                  <c:v>6.2432368750015996</c:v>
                </c:pt>
                <c:pt idx="12363">
                  <c:v>6.2436800000000003</c:v>
                </c:pt>
                <c:pt idx="12364">
                  <c:v>6.2434193750015998</c:v>
                </c:pt>
                <c:pt idx="12365">
                  <c:v>6.2430537499999996</c:v>
                </c:pt>
                <c:pt idx="12366">
                  <c:v>6.2430149999999998</c:v>
                </c:pt>
                <c:pt idx="12367">
                  <c:v>6.2433637500000003</c:v>
                </c:pt>
                <c:pt idx="12368">
                  <c:v>6.2434118750016001</c:v>
                </c:pt>
                <c:pt idx="12369">
                  <c:v>6.2430618750016</c:v>
                </c:pt>
                <c:pt idx="12370">
                  <c:v>6.2426918750015998</c:v>
                </c:pt>
                <c:pt idx="12371">
                  <c:v>6.2422443750015999</c:v>
                </c:pt>
                <c:pt idx="12372">
                  <c:v>6.2418243750015998</c:v>
                </c:pt>
                <c:pt idx="12373">
                  <c:v>6.2414281250016002</c:v>
                </c:pt>
                <c:pt idx="12374">
                  <c:v>6.2409331250015994</c:v>
                </c:pt>
                <c:pt idx="12375">
                  <c:v>6.2405693750015994</c:v>
                </c:pt>
                <c:pt idx="12376">
                  <c:v>6.2402256250015995</c:v>
                </c:pt>
                <c:pt idx="12377">
                  <c:v>6.2398818750015996</c:v>
                </c:pt>
                <c:pt idx="12378">
                  <c:v>6.2394812499999999</c:v>
                </c:pt>
                <c:pt idx="12379">
                  <c:v>6.2390737500000002</c:v>
                </c:pt>
                <c:pt idx="12380">
                  <c:v>6.2386987500000002</c:v>
                </c:pt>
                <c:pt idx="12381">
                  <c:v>6.2390912500000004</c:v>
                </c:pt>
                <c:pt idx="12382">
                  <c:v>6.2394631250015999</c:v>
                </c:pt>
                <c:pt idx="12383">
                  <c:v>6.2400037499999996</c:v>
                </c:pt>
                <c:pt idx="12384">
                  <c:v>6.2403374999999999</c:v>
                </c:pt>
                <c:pt idx="12385">
                  <c:v>6.2408412499999999</c:v>
                </c:pt>
                <c:pt idx="12386">
                  <c:v>6.2411706250016001</c:v>
                </c:pt>
                <c:pt idx="12387">
                  <c:v>6.2416293750016001</c:v>
                </c:pt>
                <c:pt idx="12388">
                  <c:v>6.2420687499999996</c:v>
                </c:pt>
                <c:pt idx="12389">
                  <c:v>6.24262125</c:v>
                </c:pt>
                <c:pt idx="12390">
                  <c:v>6.2431493750015994</c:v>
                </c:pt>
                <c:pt idx="12391">
                  <c:v>6.2435406250016001</c:v>
                </c:pt>
                <c:pt idx="12392">
                  <c:v>6.2438931250016001</c:v>
                </c:pt>
                <c:pt idx="12393">
                  <c:v>6.2442231250016</c:v>
                </c:pt>
                <c:pt idx="12394">
                  <c:v>6.2447518750016</c:v>
                </c:pt>
                <c:pt idx="12395">
                  <c:v>6.2451443750015994</c:v>
                </c:pt>
                <c:pt idx="12396">
                  <c:v>6.2456212500000001</c:v>
                </c:pt>
                <c:pt idx="12397">
                  <c:v>6.2460181250015996</c:v>
                </c:pt>
                <c:pt idx="12398">
                  <c:v>6.2463906250015997</c:v>
                </c:pt>
                <c:pt idx="12399">
                  <c:v>6.2467818750015995</c:v>
                </c:pt>
                <c:pt idx="12400">
                  <c:v>6.2471081250016001</c:v>
                </c:pt>
                <c:pt idx="12401">
                  <c:v>6.2475893750016001</c:v>
                </c:pt>
                <c:pt idx="12402">
                  <c:v>6.2479593750015994</c:v>
                </c:pt>
                <c:pt idx="12403">
                  <c:v>6.2484037499999996</c:v>
                </c:pt>
                <c:pt idx="12404">
                  <c:v>6.2487468750015998</c:v>
                </c:pt>
                <c:pt idx="12405">
                  <c:v>6.2491399999999997</c:v>
                </c:pt>
                <c:pt idx="12406">
                  <c:v>6.2495043750015995</c:v>
                </c:pt>
                <c:pt idx="12407">
                  <c:v>6.2499831250015996</c:v>
                </c:pt>
                <c:pt idx="12408">
                  <c:v>6.2494756250016001</c:v>
                </c:pt>
                <c:pt idx="12409">
                  <c:v>6.2489387499999998</c:v>
                </c:pt>
                <c:pt idx="12410">
                  <c:v>6.2483781250015999</c:v>
                </c:pt>
                <c:pt idx="12411">
                  <c:v>6.2480068750015993</c:v>
                </c:pt>
                <c:pt idx="12412">
                  <c:v>6.2476581250015997</c:v>
                </c:pt>
                <c:pt idx="12413">
                  <c:v>6.2478425</c:v>
                </c:pt>
                <c:pt idx="12414">
                  <c:v>6.2481787500000001</c:v>
                </c:pt>
                <c:pt idx="12415">
                  <c:v>6.2485187499999997</c:v>
                </c:pt>
                <c:pt idx="12416">
                  <c:v>6.2488793750016001</c:v>
                </c:pt>
                <c:pt idx="12417">
                  <c:v>6.2492812500000001</c:v>
                </c:pt>
                <c:pt idx="12418">
                  <c:v>6.2494043750015997</c:v>
                </c:pt>
                <c:pt idx="12419">
                  <c:v>6.2494424999999998</c:v>
                </c:pt>
                <c:pt idx="12420">
                  <c:v>6.2497868750015995</c:v>
                </c:pt>
                <c:pt idx="12421">
                  <c:v>6.2501081250016002</c:v>
                </c:pt>
                <c:pt idx="12422">
                  <c:v>6.2506018750015997</c:v>
                </c:pt>
                <c:pt idx="12423">
                  <c:v>6.2510793750015994</c:v>
                </c:pt>
                <c:pt idx="12424">
                  <c:v>6.2507349999999997</c:v>
                </c:pt>
                <c:pt idx="12425">
                  <c:v>6.25041125</c:v>
                </c:pt>
                <c:pt idx="12426">
                  <c:v>6.2499781250015998</c:v>
                </c:pt>
                <c:pt idx="12427">
                  <c:v>6.2496375000000004</c:v>
                </c:pt>
                <c:pt idx="12428">
                  <c:v>6.2495268750015995</c:v>
                </c:pt>
                <c:pt idx="12429">
                  <c:v>6.2491868750016</c:v>
                </c:pt>
                <c:pt idx="12430">
                  <c:v>6.2492843750015998</c:v>
                </c:pt>
                <c:pt idx="12431">
                  <c:v>6.2496287500000003</c:v>
                </c:pt>
                <c:pt idx="12432">
                  <c:v>6.2500187499999997</c:v>
                </c:pt>
                <c:pt idx="12433">
                  <c:v>6.2503487499999997</c:v>
                </c:pt>
                <c:pt idx="12434">
                  <c:v>6.2507037499999996</c:v>
                </c:pt>
                <c:pt idx="12435">
                  <c:v>6.2511131250015994</c:v>
                </c:pt>
                <c:pt idx="12436">
                  <c:v>6.2516043750015999</c:v>
                </c:pt>
                <c:pt idx="12437">
                  <c:v>6.2520550000000004</c:v>
                </c:pt>
                <c:pt idx="12438">
                  <c:v>6.2525243750015997</c:v>
                </c:pt>
                <c:pt idx="12439">
                  <c:v>6.2529562500000004</c:v>
                </c:pt>
                <c:pt idx="12440">
                  <c:v>6.2532812499999997</c:v>
                </c:pt>
                <c:pt idx="12441">
                  <c:v>6.2536025000000004</c:v>
                </c:pt>
                <c:pt idx="12442">
                  <c:v>6.2539756250015994</c:v>
                </c:pt>
                <c:pt idx="12443">
                  <c:v>6.2542987500000002</c:v>
                </c:pt>
                <c:pt idx="12444">
                  <c:v>6.2538093750015999</c:v>
                </c:pt>
                <c:pt idx="12445">
                  <c:v>6.2534599999999996</c:v>
                </c:pt>
                <c:pt idx="12446">
                  <c:v>6.2527575000000004</c:v>
                </c:pt>
                <c:pt idx="12447">
                  <c:v>6.2523018750016002</c:v>
                </c:pt>
                <c:pt idx="12448">
                  <c:v>6.2519768750016</c:v>
                </c:pt>
                <c:pt idx="12449">
                  <c:v>6.2512506250015996</c:v>
                </c:pt>
                <c:pt idx="12450">
                  <c:v>6.2508693750016002</c:v>
                </c:pt>
                <c:pt idx="12451">
                  <c:v>6.2504687499999996</c:v>
                </c:pt>
                <c:pt idx="12452">
                  <c:v>6.2501468750016</c:v>
                </c:pt>
                <c:pt idx="12453">
                  <c:v>6.2502837500000004</c:v>
                </c:pt>
                <c:pt idx="12454">
                  <c:v>6.2507281250015998</c:v>
                </c:pt>
                <c:pt idx="12455">
                  <c:v>6.2510712499999999</c:v>
                </c:pt>
                <c:pt idx="12456">
                  <c:v>6.2514331250015998</c:v>
                </c:pt>
                <c:pt idx="12457">
                  <c:v>6.2518231250016001</c:v>
                </c:pt>
                <c:pt idx="12458">
                  <c:v>6.2519618750015997</c:v>
                </c:pt>
                <c:pt idx="12459">
                  <c:v>6.2523637499999998</c:v>
                </c:pt>
                <c:pt idx="12460">
                  <c:v>6.2526893750015997</c:v>
                </c:pt>
                <c:pt idx="12461">
                  <c:v>6.2530524999999999</c:v>
                </c:pt>
                <c:pt idx="12462">
                  <c:v>6.2534018750015994</c:v>
                </c:pt>
                <c:pt idx="12463">
                  <c:v>6.2537387500000001</c:v>
                </c:pt>
                <c:pt idx="12464">
                  <c:v>6.2542787500000001</c:v>
                </c:pt>
                <c:pt idx="12465">
                  <c:v>6.2547424999999999</c:v>
                </c:pt>
                <c:pt idx="12466">
                  <c:v>6.2543656250015998</c:v>
                </c:pt>
                <c:pt idx="12467">
                  <c:v>6.2539181250015998</c:v>
                </c:pt>
                <c:pt idx="12468">
                  <c:v>6.2535068750015999</c:v>
                </c:pt>
                <c:pt idx="12469">
                  <c:v>6.2531625000000002</c:v>
                </c:pt>
                <c:pt idx="12470">
                  <c:v>6.2532056250016002</c:v>
                </c:pt>
                <c:pt idx="12471">
                  <c:v>6.2535512500000001</c:v>
                </c:pt>
                <c:pt idx="12472">
                  <c:v>6.2536056250016001</c:v>
                </c:pt>
                <c:pt idx="12473">
                  <c:v>6.2534743750016002</c:v>
                </c:pt>
                <c:pt idx="12474">
                  <c:v>6.2530168750015998</c:v>
                </c:pt>
                <c:pt idx="12475">
                  <c:v>6.2525624999999998</c:v>
                </c:pt>
                <c:pt idx="12476">
                  <c:v>6.2522243750015996</c:v>
                </c:pt>
                <c:pt idx="12477">
                  <c:v>6.2518037499999997</c:v>
                </c:pt>
                <c:pt idx="12478">
                  <c:v>6.2518750000000001</c:v>
                </c:pt>
                <c:pt idx="12479">
                  <c:v>6.2522212499999998</c:v>
                </c:pt>
                <c:pt idx="12480">
                  <c:v>6.2521518750015996</c:v>
                </c:pt>
                <c:pt idx="12481">
                  <c:v>6.2521025000000003</c:v>
                </c:pt>
                <c:pt idx="12482">
                  <c:v>6.2518781250015998</c:v>
                </c:pt>
                <c:pt idx="12483">
                  <c:v>6.2522437499999999</c:v>
                </c:pt>
                <c:pt idx="12484">
                  <c:v>6.2526087500000003</c:v>
                </c:pt>
                <c:pt idx="12485">
                  <c:v>6.2529362500000003</c:v>
                </c:pt>
                <c:pt idx="12486">
                  <c:v>6.2534049999999999</c:v>
                </c:pt>
                <c:pt idx="12487">
                  <c:v>6.2537793750016002</c:v>
                </c:pt>
                <c:pt idx="12488">
                  <c:v>6.2541975000000001</c:v>
                </c:pt>
                <c:pt idx="12489">
                  <c:v>6.2545875000000004</c:v>
                </c:pt>
                <c:pt idx="12490">
                  <c:v>6.2549543750016001</c:v>
                </c:pt>
                <c:pt idx="12491">
                  <c:v>6.2553212499999997</c:v>
                </c:pt>
                <c:pt idx="12492">
                  <c:v>6.255725</c:v>
                </c:pt>
                <c:pt idx="12493">
                  <c:v>6.2561781250015995</c:v>
                </c:pt>
                <c:pt idx="12494">
                  <c:v>6.2565499999999998</c:v>
                </c:pt>
                <c:pt idx="12495">
                  <c:v>6.2569256250015997</c:v>
                </c:pt>
                <c:pt idx="12496">
                  <c:v>6.2574243750015999</c:v>
                </c:pt>
                <c:pt idx="12497">
                  <c:v>6.2578025000000004</c:v>
                </c:pt>
                <c:pt idx="12498">
                  <c:v>6.2582006250015993</c:v>
                </c:pt>
                <c:pt idx="12499">
                  <c:v>6.2586743750015996</c:v>
                </c:pt>
                <c:pt idx="12500">
                  <c:v>6.2591368750015999</c:v>
                </c:pt>
                <c:pt idx="12501">
                  <c:v>6.2595843750015998</c:v>
                </c:pt>
                <c:pt idx="12502">
                  <c:v>6.2599368750015998</c:v>
                </c:pt>
                <c:pt idx="12503">
                  <c:v>6.2603018750016002</c:v>
                </c:pt>
                <c:pt idx="12504">
                  <c:v>6.2607043750016</c:v>
                </c:pt>
                <c:pt idx="12505">
                  <c:v>6.2610887499999999</c:v>
                </c:pt>
                <c:pt idx="12506">
                  <c:v>6.2614893750015996</c:v>
                </c:pt>
                <c:pt idx="12507">
                  <c:v>6.2613806250015998</c:v>
                </c:pt>
                <c:pt idx="12508">
                  <c:v>6.2609443750015998</c:v>
                </c:pt>
                <c:pt idx="12509">
                  <c:v>6.2603581250015994</c:v>
                </c:pt>
                <c:pt idx="12510">
                  <c:v>6.2600224999999998</c:v>
                </c:pt>
                <c:pt idx="12511">
                  <c:v>6.2596587499999998</c:v>
                </c:pt>
                <c:pt idx="12512">
                  <c:v>6.2592150000000002</c:v>
                </c:pt>
                <c:pt idx="12513">
                  <c:v>6.2588400000000002</c:v>
                </c:pt>
                <c:pt idx="12514">
                  <c:v>6.2585093750015997</c:v>
                </c:pt>
                <c:pt idx="12515">
                  <c:v>6.2581312499999999</c:v>
                </c:pt>
                <c:pt idx="12516">
                  <c:v>6.2578056250016001</c:v>
                </c:pt>
                <c:pt idx="12517">
                  <c:v>6.2574112499999996</c:v>
                </c:pt>
                <c:pt idx="12518">
                  <c:v>6.2569443750015994</c:v>
                </c:pt>
                <c:pt idx="12519">
                  <c:v>6.25653375</c:v>
                </c:pt>
                <c:pt idx="12520">
                  <c:v>6.2561650000000002</c:v>
                </c:pt>
                <c:pt idx="12521">
                  <c:v>6.2564806250015996</c:v>
                </c:pt>
                <c:pt idx="12522">
                  <c:v>6.2562331250016001</c:v>
                </c:pt>
                <c:pt idx="12523">
                  <c:v>6.2559112499999996</c:v>
                </c:pt>
                <c:pt idx="12524">
                  <c:v>6.2555424999999998</c:v>
                </c:pt>
                <c:pt idx="12525">
                  <c:v>6.2554293750015999</c:v>
                </c:pt>
                <c:pt idx="12526">
                  <c:v>6.2555287499999999</c:v>
                </c:pt>
                <c:pt idx="12527">
                  <c:v>6.2557375000000004</c:v>
                </c:pt>
                <c:pt idx="12528">
                  <c:v>6.2561381250016002</c:v>
                </c:pt>
                <c:pt idx="12529">
                  <c:v>6.2564631250015994</c:v>
                </c:pt>
                <c:pt idx="12530">
                  <c:v>6.2567137500000003</c:v>
                </c:pt>
                <c:pt idx="12531">
                  <c:v>6.2570375</c:v>
                </c:pt>
                <c:pt idx="12532">
                  <c:v>6.2573606250016001</c:v>
                </c:pt>
                <c:pt idx="12533">
                  <c:v>6.2576806250015995</c:v>
                </c:pt>
                <c:pt idx="12534">
                  <c:v>6.2581018750016</c:v>
                </c:pt>
                <c:pt idx="12535">
                  <c:v>6.2584318750015999</c:v>
                </c:pt>
                <c:pt idx="12536">
                  <c:v>6.2587662499999999</c:v>
                </c:pt>
                <c:pt idx="12537">
                  <c:v>6.2591368750015999</c:v>
                </c:pt>
                <c:pt idx="12538">
                  <c:v>6.2596581250016001</c:v>
                </c:pt>
                <c:pt idx="12539">
                  <c:v>6.2601637500000002</c:v>
                </c:pt>
                <c:pt idx="12540">
                  <c:v>6.2602881250015994</c:v>
                </c:pt>
                <c:pt idx="12541">
                  <c:v>6.2606393750015998</c:v>
                </c:pt>
                <c:pt idx="12542">
                  <c:v>6.2608387499999996</c:v>
                </c:pt>
                <c:pt idx="12543">
                  <c:v>6.2605112500000004</c:v>
                </c:pt>
                <c:pt idx="12544">
                  <c:v>6.2599987500000003</c:v>
                </c:pt>
                <c:pt idx="12545">
                  <c:v>6.2599206250016</c:v>
                </c:pt>
                <c:pt idx="12546">
                  <c:v>6.2599181250016001</c:v>
                </c:pt>
                <c:pt idx="12547">
                  <c:v>6.259595</c:v>
                </c:pt>
                <c:pt idx="12548">
                  <c:v>6.2592093750015998</c:v>
                </c:pt>
                <c:pt idx="12549">
                  <c:v>6.2588593750015997</c:v>
                </c:pt>
                <c:pt idx="12550">
                  <c:v>6.2584949999999999</c:v>
                </c:pt>
                <c:pt idx="12551">
                  <c:v>6.2580962500000004</c:v>
                </c:pt>
                <c:pt idx="12552">
                  <c:v>6.2575656250015994</c:v>
                </c:pt>
                <c:pt idx="12553">
                  <c:v>6.2571287499999997</c:v>
                </c:pt>
                <c:pt idx="12554">
                  <c:v>6.2567987499999997</c:v>
                </c:pt>
                <c:pt idx="12555">
                  <c:v>6.2572293750016001</c:v>
                </c:pt>
                <c:pt idx="12556">
                  <c:v>6.2576456250015999</c:v>
                </c:pt>
                <c:pt idx="12557">
                  <c:v>6.2580912499999997</c:v>
                </c:pt>
                <c:pt idx="12558">
                  <c:v>6.2584193750015995</c:v>
                </c:pt>
                <c:pt idx="12559">
                  <c:v>6.2588318750015999</c:v>
                </c:pt>
                <c:pt idx="12560">
                  <c:v>6.2592106250016002</c:v>
                </c:pt>
                <c:pt idx="12561">
                  <c:v>6.2596518750015999</c:v>
                </c:pt>
                <c:pt idx="12562">
                  <c:v>6.259995</c:v>
                </c:pt>
                <c:pt idx="12563">
                  <c:v>6.2600912500000003</c:v>
                </c:pt>
                <c:pt idx="12564">
                  <c:v>6.2604443750016001</c:v>
                </c:pt>
                <c:pt idx="12565">
                  <c:v>6.2608481250015995</c:v>
                </c:pt>
                <c:pt idx="12566">
                  <c:v>6.2611749999999997</c:v>
                </c:pt>
                <c:pt idx="12567">
                  <c:v>6.2606962499999996</c:v>
                </c:pt>
                <c:pt idx="12568">
                  <c:v>6.2603493750016002</c:v>
                </c:pt>
                <c:pt idx="12569">
                  <c:v>6.2597912500000001</c:v>
                </c:pt>
                <c:pt idx="12570">
                  <c:v>6.2593843750015994</c:v>
                </c:pt>
                <c:pt idx="12571">
                  <c:v>6.2590362500000003</c:v>
                </c:pt>
                <c:pt idx="12572">
                  <c:v>6.2585781250016002</c:v>
                </c:pt>
                <c:pt idx="12573">
                  <c:v>6.2580281250015997</c:v>
                </c:pt>
                <c:pt idx="12574">
                  <c:v>6.2573568750015998</c:v>
                </c:pt>
                <c:pt idx="12575">
                  <c:v>6.2569687500000004</c:v>
                </c:pt>
                <c:pt idx="12576">
                  <c:v>6.2565881250016</c:v>
                </c:pt>
                <c:pt idx="12577">
                  <c:v>6.2561937500000004</c:v>
                </c:pt>
                <c:pt idx="12578">
                  <c:v>6.2557650000000002</c:v>
                </c:pt>
                <c:pt idx="12579">
                  <c:v>6.2553831250015994</c:v>
                </c:pt>
                <c:pt idx="12580">
                  <c:v>6.2548268750015996</c:v>
                </c:pt>
                <c:pt idx="12581">
                  <c:v>6.2543231250015996</c:v>
                </c:pt>
                <c:pt idx="12582">
                  <c:v>6.2539093750015997</c:v>
                </c:pt>
                <c:pt idx="12583">
                  <c:v>6.2535718750016001</c:v>
                </c:pt>
                <c:pt idx="12584">
                  <c:v>6.2535506250015995</c:v>
                </c:pt>
                <c:pt idx="12585">
                  <c:v>6.2538956250015998</c:v>
                </c:pt>
                <c:pt idx="12586">
                  <c:v>6.2542881250016</c:v>
                </c:pt>
                <c:pt idx="12587">
                  <c:v>6.2544712499999999</c:v>
                </c:pt>
                <c:pt idx="12588">
                  <c:v>6.2548918750015998</c:v>
                </c:pt>
                <c:pt idx="12589">
                  <c:v>6.25531375</c:v>
                </c:pt>
                <c:pt idx="12590">
                  <c:v>6.2557168750015997</c:v>
                </c:pt>
                <c:pt idx="12591">
                  <c:v>6.2560843750016</c:v>
                </c:pt>
                <c:pt idx="12592">
                  <c:v>6.2564643750015998</c:v>
                </c:pt>
                <c:pt idx="12593">
                  <c:v>6.2568425000000003</c:v>
                </c:pt>
                <c:pt idx="12594">
                  <c:v>6.2566718750015999</c:v>
                </c:pt>
                <c:pt idx="12595">
                  <c:v>6.2562724999999997</c:v>
                </c:pt>
                <c:pt idx="12596">
                  <c:v>6.2559468750015998</c:v>
                </c:pt>
                <c:pt idx="12597">
                  <c:v>6.2554406250015999</c:v>
                </c:pt>
                <c:pt idx="12598">
                  <c:v>6.2556637500000001</c:v>
                </c:pt>
                <c:pt idx="12599">
                  <c:v>6.2559849999999999</c:v>
                </c:pt>
                <c:pt idx="12600">
                  <c:v>6.2563281250016001</c:v>
                </c:pt>
                <c:pt idx="12601">
                  <c:v>6.2567456250015994</c:v>
                </c:pt>
                <c:pt idx="12602">
                  <c:v>6.2570793750015996</c:v>
                </c:pt>
                <c:pt idx="12603">
                  <c:v>6.2575231250016001</c:v>
                </c:pt>
                <c:pt idx="12604">
                  <c:v>6.2578568750015995</c:v>
                </c:pt>
                <c:pt idx="12605">
                  <c:v>6.25819875</c:v>
                </c:pt>
                <c:pt idx="12606">
                  <c:v>6.2585531250016002</c:v>
                </c:pt>
                <c:pt idx="12607">
                  <c:v>6.25890375</c:v>
                </c:pt>
                <c:pt idx="12608">
                  <c:v>6.2593325000000002</c:v>
                </c:pt>
                <c:pt idx="12609">
                  <c:v>6.2596806250016002</c:v>
                </c:pt>
                <c:pt idx="12610">
                  <c:v>6.2595537500000002</c:v>
                </c:pt>
                <c:pt idx="12611">
                  <c:v>6.2592249999999998</c:v>
                </c:pt>
                <c:pt idx="12612">
                  <c:v>6.2588168750015996</c:v>
                </c:pt>
                <c:pt idx="12613">
                  <c:v>6.2584768750016</c:v>
                </c:pt>
                <c:pt idx="12614">
                  <c:v>6.2581125000000002</c:v>
                </c:pt>
                <c:pt idx="12615">
                  <c:v>6.2576643750015997</c:v>
                </c:pt>
                <c:pt idx="12616">
                  <c:v>6.2573037500000002</c:v>
                </c:pt>
                <c:pt idx="12617">
                  <c:v>6.2568037500000004</c:v>
                </c:pt>
                <c:pt idx="12618">
                  <c:v>6.2564362500000001</c:v>
                </c:pt>
                <c:pt idx="12619">
                  <c:v>6.2560425000000004</c:v>
                </c:pt>
                <c:pt idx="12620">
                  <c:v>6.2556431250015994</c:v>
                </c:pt>
                <c:pt idx="12621">
                  <c:v>6.2558856250015999</c:v>
                </c:pt>
                <c:pt idx="12622">
                  <c:v>6.2563768750015996</c:v>
                </c:pt>
                <c:pt idx="12623">
                  <c:v>6.2567281250016</c:v>
                </c:pt>
                <c:pt idx="12624">
                  <c:v>6.2571506250016</c:v>
                </c:pt>
                <c:pt idx="12625">
                  <c:v>6.2575631250015995</c:v>
                </c:pt>
                <c:pt idx="12626">
                  <c:v>6.2578943750015998</c:v>
                </c:pt>
                <c:pt idx="12627">
                  <c:v>6.2583156250015994</c:v>
                </c:pt>
                <c:pt idx="12628">
                  <c:v>6.2586562499999996</c:v>
                </c:pt>
                <c:pt idx="12629">
                  <c:v>6.2590881250015995</c:v>
                </c:pt>
                <c:pt idx="12630">
                  <c:v>6.2594706250016001</c:v>
                </c:pt>
                <c:pt idx="12631">
                  <c:v>6.2599037500000003</c:v>
                </c:pt>
                <c:pt idx="12632">
                  <c:v>6.2603256250015997</c:v>
                </c:pt>
                <c:pt idx="12633">
                  <c:v>6.2607118750015998</c:v>
                </c:pt>
                <c:pt idx="12634">
                  <c:v>6.2611431250015999</c:v>
                </c:pt>
                <c:pt idx="12635">
                  <c:v>6.2606868750015998</c:v>
                </c:pt>
                <c:pt idx="12636">
                  <c:v>6.2601956250016002</c:v>
                </c:pt>
                <c:pt idx="12637">
                  <c:v>6.2598081250015998</c:v>
                </c:pt>
                <c:pt idx="12638">
                  <c:v>6.2593924999999997</c:v>
                </c:pt>
                <c:pt idx="12639">
                  <c:v>6.2588974999999998</c:v>
                </c:pt>
                <c:pt idx="12640">
                  <c:v>6.2583756250015998</c:v>
                </c:pt>
                <c:pt idx="12641">
                  <c:v>6.2580137499999999</c:v>
                </c:pt>
                <c:pt idx="12642">
                  <c:v>6.2576875000000003</c:v>
                </c:pt>
                <c:pt idx="12643">
                  <c:v>6.2572062500000003</c:v>
                </c:pt>
                <c:pt idx="12644">
                  <c:v>6.2568656250016002</c:v>
                </c:pt>
                <c:pt idx="12645">
                  <c:v>6.2563899999999997</c:v>
                </c:pt>
                <c:pt idx="12646">
                  <c:v>6.2560162500000001</c:v>
                </c:pt>
                <c:pt idx="12647">
                  <c:v>6.2556687499999999</c:v>
                </c:pt>
                <c:pt idx="12648">
                  <c:v>6.2558262500000001</c:v>
                </c:pt>
                <c:pt idx="12649">
                  <c:v>6.2561625000000003</c:v>
                </c:pt>
                <c:pt idx="12650">
                  <c:v>6.25660375</c:v>
                </c:pt>
                <c:pt idx="12651">
                  <c:v>6.2569618750015996</c:v>
                </c:pt>
                <c:pt idx="12652">
                  <c:v>6.2566368750015995</c:v>
                </c:pt>
                <c:pt idx="12653">
                  <c:v>6.2568362500000001</c:v>
                </c:pt>
                <c:pt idx="12654">
                  <c:v>6.2571762499999997</c:v>
                </c:pt>
                <c:pt idx="12655">
                  <c:v>6.25761375</c:v>
                </c:pt>
                <c:pt idx="12656">
                  <c:v>6.2571874999999997</c:v>
                </c:pt>
                <c:pt idx="12657">
                  <c:v>6.2567943750015997</c:v>
                </c:pt>
                <c:pt idx="12658">
                  <c:v>6.2564506250015999</c:v>
                </c:pt>
                <c:pt idx="12659">
                  <c:v>6.2568756250015998</c:v>
                </c:pt>
                <c:pt idx="12660">
                  <c:v>6.2572881250016001</c:v>
                </c:pt>
                <c:pt idx="12661">
                  <c:v>6.2577299999999996</c:v>
                </c:pt>
                <c:pt idx="12662">
                  <c:v>6.2580518750016001</c:v>
                </c:pt>
                <c:pt idx="12663">
                  <c:v>6.2584018750016002</c:v>
                </c:pt>
                <c:pt idx="12664">
                  <c:v>6.2587624999999996</c:v>
                </c:pt>
                <c:pt idx="12665">
                  <c:v>6.2591337500000002</c:v>
                </c:pt>
                <c:pt idx="12666">
                  <c:v>6.2594768750015994</c:v>
                </c:pt>
                <c:pt idx="12667">
                  <c:v>6.2598031250016</c:v>
                </c:pt>
                <c:pt idx="12668">
                  <c:v>6.2602018750015995</c:v>
                </c:pt>
                <c:pt idx="12669">
                  <c:v>6.2605381250015997</c:v>
                </c:pt>
                <c:pt idx="12670">
                  <c:v>6.2608706250015995</c:v>
                </c:pt>
                <c:pt idx="12671">
                  <c:v>6.2612543750015996</c:v>
                </c:pt>
                <c:pt idx="12672">
                  <c:v>6.2616243750015999</c:v>
                </c:pt>
                <c:pt idx="12673">
                  <c:v>6.2612906250015996</c:v>
                </c:pt>
                <c:pt idx="12674">
                  <c:v>6.2608087499999998</c:v>
                </c:pt>
                <c:pt idx="12675">
                  <c:v>6.2604024999999996</c:v>
                </c:pt>
                <c:pt idx="12676">
                  <c:v>6.2600699999999998</c:v>
                </c:pt>
                <c:pt idx="12677">
                  <c:v>6.2595256250015998</c:v>
                </c:pt>
                <c:pt idx="12678">
                  <c:v>6.2591768750016001</c:v>
                </c:pt>
                <c:pt idx="12679">
                  <c:v>6.2590712499999999</c:v>
                </c:pt>
                <c:pt idx="12680">
                  <c:v>6.25899625</c:v>
                </c:pt>
                <c:pt idx="12681">
                  <c:v>6.2586743750015996</c:v>
                </c:pt>
                <c:pt idx="12682">
                  <c:v>6.2583787500000003</c:v>
                </c:pt>
                <c:pt idx="12683">
                  <c:v>6.2580024999999999</c:v>
                </c:pt>
                <c:pt idx="12684">
                  <c:v>6.2576681250016</c:v>
                </c:pt>
                <c:pt idx="12685">
                  <c:v>6.2573387499999997</c:v>
                </c:pt>
                <c:pt idx="12686">
                  <c:v>6.2569981250015996</c:v>
                </c:pt>
                <c:pt idx="12687">
                  <c:v>6.2566231250015996</c:v>
                </c:pt>
                <c:pt idx="12688">
                  <c:v>6.2566712500000001</c:v>
                </c:pt>
                <c:pt idx="12689">
                  <c:v>6.25709625</c:v>
                </c:pt>
                <c:pt idx="12690">
                  <c:v>6.2567568750015994</c:v>
                </c:pt>
                <c:pt idx="12691">
                  <c:v>6.2564268750015994</c:v>
                </c:pt>
                <c:pt idx="12692">
                  <c:v>6.2562256250015995</c:v>
                </c:pt>
                <c:pt idx="12693">
                  <c:v>6.2565749999999998</c:v>
                </c:pt>
                <c:pt idx="12694">
                  <c:v>6.2569150000000002</c:v>
                </c:pt>
                <c:pt idx="12695">
                  <c:v>6.2572637499999999</c:v>
                </c:pt>
                <c:pt idx="12696">
                  <c:v>6.2576218750015995</c:v>
                </c:pt>
                <c:pt idx="12697">
                  <c:v>6.2579687499999999</c:v>
                </c:pt>
                <c:pt idx="12698">
                  <c:v>6.2583431250016002</c:v>
                </c:pt>
                <c:pt idx="12699">
                  <c:v>6.2586868750016</c:v>
                </c:pt>
                <c:pt idx="12700">
                  <c:v>6.2588956250015997</c:v>
                </c:pt>
                <c:pt idx="12701">
                  <c:v>6.2587225000000002</c:v>
                </c:pt>
                <c:pt idx="12702">
                  <c:v>6.2591412499999999</c:v>
                </c:pt>
                <c:pt idx="12703">
                  <c:v>6.2591568750016</c:v>
                </c:pt>
                <c:pt idx="12704">
                  <c:v>6.2589018750015999</c:v>
                </c:pt>
                <c:pt idx="12705">
                  <c:v>6.2592512500000002</c:v>
                </c:pt>
                <c:pt idx="12706">
                  <c:v>6.2595793750016</c:v>
                </c:pt>
                <c:pt idx="12707">
                  <c:v>6.2599225000000001</c:v>
                </c:pt>
                <c:pt idx="12708">
                  <c:v>6.2595543750016001</c:v>
                </c:pt>
                <c:pt idx="12709">
                  <c:v>6.25920875</c:v>
                </c:pt>
                <c:pt idx="12710">
                  <c:v>6.2588737500000002</c:v>
                </c:pt>
                <c:pt idx="12711">
                  <c:v>6.2585318750015997</c:v>
                </c:pt>
                <c:pt idx="12712">
                  <c:v>6.2581125000000002</c:v>
                </c:pt>
                <c:pt idx="12713">
                  <c:v>6.2577018750016</c:v>
                </c:pt>
                <c:pt idx="12714">
                  <c:v>6.2572599999999996</c:v>
                </c:pt>
                <c:pt idx="12715">
                  <c:v>6.2569193750015994</c:v>
                </c:pt>
                <c:pt idx="12716">
                  <c:v>6.2565381250016001</c:v>
                </c:pt>
                <c:pt idx="12717">
                  <c:v>6.2561993750016001</c:v>
                </c:pt>
                <c:pt idx="12718">
                  <c:v>6.2565299999999997</c:v>
                </c:pt>
                <c:pt idx="12719">
                  <c:v>6.2567868750016</c:v>
                </c:pt>
                <c:pt idx="12720">
                  <c:v>6.2571412500000001</c:v>
                </c:pt>
                <c:pt idx="12721">
                  <c:v>6.2574643750016001</c:v>
                </c:pt>
                <c:pt idx="12722">
                  <c:v>6.2571356250015997</c:v>
                </c:pt>
                <c:pt idx="12723">
                  <c:v>6.2567887500000001</c:v>
                </c:pt>
                <c:pt idx="12724">
                  <c:v>6.2564349999999997</c:v>
                </c:pt>
                <c:pt idx="12725">
                  <c:v>6.2560506250015999</c:v>
                </c:pt>
                <c:pt idx="12726">
                  <c:v>6.2556981250015999</c:v>
                </c:pt>
                <c:pt idx="12727">
                  <c:v>6.2553256250015998</c:v>
                </c:pt>
                <c:pt idx="12728">
                  <c:v>6.2549212499999998</c:v>
                </c:pt>
                <c:pt idx="12729">
                  <c:v>6.2545925000000002</c:v>
                </c:pt>
                <c:pt idx="12730">
                  <c:v>6.25425875</c:v>
                </c:pt>
                <c:pt idx="12731">
                  <c:v>6.2538893750015996</c:v>
                </c:pt>
                <c:pt idx="12732">
                  <c:v>6.2540481250015993</c:v>
                </c:pt>
                <c:pt idx="12733">
                  <c:v>6.2544031250016001</c:v>
                </c:pt>
                <c:pt idx="12734">
                  <c:v>6.2547424999999999</c:v>
                </c:pt>
                <c:pt idx="12735">
                  <c:v>6.2551637500000004</c:v>
                </c:pt>
                <c:pt idx="12736">
                  <c:v>6.25549</c:v>
                </c:pt>
                <c:pt idx="12737">
                  <c:v>6.2549681250016</c:v>
                </c:pt>
                <c:pt idx="12738">
                  <c:v>6.2545262499999996</c:v>
                </c:pt>
                <c:pt idx="12739">
                  <c:v>6.2541900000000004</c:v>
                </c:pt>
                <c:pt idx="12740">
                  <c:v>6.2543743750015999</c:v>
                </c:pt>
                <c:pt idx="12741">
                  <c:v>6.2547081250016001</c:v>
                </c:pt>
                <c:pt idx="12742">
                  <c:v>6.2551693750016</c:v>
                </c:pt>
                <c:pt idx="12743">
                  <c:v>6.2555143750015993</c:v>
                </c:pt>
                <c:pt idx="12744">
                  <c:v>6.2558731250015995</c:v>
                </c:pt>
                <c:pt idx="12745">
                  <c:v>6.2561937500000004</c:v>
                </c:pt>
                <c:pt idx="12746">
                  <c:v>6.2565712500000004</c:v>
                </c:pt>
                <c:pt idx="12747">
                  <c:v>6.2569375000000003</c:v>
                </c:pt>
                <c:pt idx="12748">
                  <c:v>6.2573168750015995</c:v>
                </c:pt>
                <c:pt idx="12749">
                  <c:v>6.2576712499999996</c:v>
                </c:pt>
                <c:pt idx="12750">
                  <c:v>6.2580531250015996</c:v>
                </c:pt>
                <c:pt idx="12751">
                  <c:v>6.2584249999999999</c:v>
                </c:pt>
                <c:pt idx="12752">
                  <c:v>6.258775</c:v>
                </c:pt>
                <c:pt idx="12753">
                  <c:v>6.2590968750015996</c:v>
                </c:pt>
                <c:pt idx="12754">
                  <c:v>6.2594174999999996</c:v>
                </c:pt>
                <c:pt idx="12755">
                  <c:v>6.2597881250015996</c:v>
                </c:pt>
                <c:pt idx="12756">
                  <c:v>6.2601800000000001</c:v>
                </c:pt>
                <c:pt idx="12757">
                  <c:v>6.2606412499999999</c:v>
                </c:pt>
                <c:pt idx="12758">
                  <c:v>6.2609843750016001</c:v>
                </c:pt>
                <c:pt idx="12759">
                  <c:v>6.2606562500000003</c:v>
                </c:pt>
                <c:pt idx="12760">
                  <c:v>6.2601899999999997</c:v>
                </c:pt>
                <c:pt idx="12761">
                  <c:v>6.2597056250016001</c:v>
                </c:pt>
                <c:pt idx="12762">
                  <c:v>6.2592631250016</c:v>
                </c:pt>
                <c:pt idx="12763">
                  <c:v>6.2587606250015995</c:v>
                </c:pt>
                <c:pt idx="12764">
                  <c:v>6.2582781250016</c:v>
                </c:pt>
                <c:pt idx="12765">
                  <c:v>6.2578649999999998</c:v>
                </c:pt>
                <c:pt idx="12766">
                  <c:v>6.2575181250015994</c:v>
                </c:pt>
                <c:pt idx="12767">
                  <c:v>6.2576343750015999</c:v>
                </c:pt>
                <c:pt idx="12768">
                  <c:v>6.2577481250015996</c:v>
                </c:pt>
                <c:pt idx="12769">
                  <c:v>6.2581118750015996</c:v>
                </c:pt>
                <c:pt idx="12770">
                  <c:v>6.2584912499999996</c:v>
                </c:pt>
                <c:pt idx="12771">
                  <c:v>6.2581668750016002</c:v>
                </c:pt>
                <c:pt idx="12772">
                  <c:v>6.2577056250015994</c:v>
                </c:pt>
                <c:pt idx="12773">
                  <c:v>6.2572568750016</c:v>
                </c:pt>
                <c:pt idx="12774">
                  <c:v>6.2569193750015994</c:v>
                </c:pt>
                <c:pt idx="12775">
                  <c:v>6.2565606250016002</c:v>
                </c:pt>
                <c:pt idx="12776">
                  <c:v>6.25624</c:v>
                </c:pt>
                <c:pt idx="12777">
                  <c:v>6.2558737500000001</c:v>
                </c:pt>
                <c:pt idx="12778">
                  <c:v>6.2555149999999999</c:v>
                </c:pt>
                <c:pt idx="12779">
                  <c:v>6.2557425000000002</c:v>
                </c:pt>
                <c:pt idx="12780">
                  <c:v>6.2560356250015996</c:v>
                </c:pt>
                <c:pt idx="12781">
                  <c:v>6.2564450000000003</c:v>
                </c:pt>
                <c:pt idx="12782">
                  <c:v>6.2568362500000001</c:v>
                </c:pt>
                <c:pt idx="12783">
                  <c:v>6.2571612500000002</c:v>
                </c:pt>
                <c:pt idx="12784">
                  <c:v>6.2575343750016001</c:v>
                </c:pt>
                <c:pt idx="12785">
                  <c:v>6.2580074999999997</c:v>
                </c:pt>
                <c:pt idx="12786">
                  <c:v>6.2584143750015997</c:v>
                </c:pt>
                <c:pt idx="12787">
                  <c:v>6.2587737499999996</c:v>
                </c:pt>
                <c:pt idx="12788">
                  <c:v>6.2591093750016</c:v>
                </c:pt>
                <c:pt idx="12789">
                  <c:v>6.2594675000000004</c:v>
                </c:pt>
                <c:pt idx="12790">
                  <c:v>6.2597893750016</c:v>
                </c:pt>
                <c:pt idx="12791">
                  <c:v>6.2603368750015997</c:v>
                </c:pt>
                <c:pt idx="12792">
                  <c:v>6.2607006250015997</c:v>
                </c:pt>
                <c:pt idx="12793">
                  <c:v>6.2610681250016</c:v>
                </c:pt>
                <c:pt idx="12794">
                  <c:v>6.2607125000000003</c:v>
                </c:pt>
                <c:pt idx="12795">
                  <c:v>6.2603150000000003</c:v>
                </c:pt>
                <c:pt idx="12796">
                  <c:v>6.2599299999999998</c:v>
                </c:pt>
                <c:pt idx="12797">
                  <c:v>6.2595687499999997</c:v>
                </c:pt>
                <c:pt idx="12798">
                  <c:v>6.2592243750016001</c:v>
                </c:pt>
                <c:pt idx="12799">
                  <c:v>6.2587093750016001</c:v>
                </c:pt>
                <c:pt idx="12800">
                  <c:v>6.2583650000000004</c:v>
                </c:pt>
                <c:pt idx="12801">
                  <c:v>6.2578750000000003</c:v>
                </c:pt>
                <c:pt idx="12802">
                  <c:v>6.25744875</c:v>
                </c:pt>
                <c:pt idx="12803">
                  <c:v>6.2569512500000002</c:v>
                </c:pt>
                <c:pt idx="12804">
                  <c:v>6.2566112499999997</c:v>
                </c:pt>
                <c:pt idx="12805">
                  <c:v>6.2562356250016</c:v>
                </c:pt>
                <c:pt idx="12806">
                  <c:v>6.2559093750015995</c:v>
                </c:pt>
                <c:pt idx="12807">
                  <c:v>6.25550125</c:v>
                </c:pt>
                <c:pt idx="12808">
                  <c:v>6.2551618750015994</c:v>
                </c:pt>
                <c:pt idx="12809">
                  <c:v>6.2551506250015994</c:v>
                </c:pt>
                <c:pt idx="12810">
                  <c:v>6.2554875000000001</c:v>
                </c:pt>
                <c:pt idx="12811">
                  <c:v>6.2558112499999998</c:v>
                </c:pt>
                <c:pt idx="12812">
                  <c:v>6.2561743750016001</c:v>
                </c:pt>
                <c:pt idx="12813">
                  <c:v>6.2562187500000004</c:v>
                </c:pt>
                <c:pt idx="12814">
                  <c:v>6.2558400000000001</c:v>
                </c:pt>
                <c:pt idx="12815">
                  <c:v>6.2555043750015997</c:v>
                </c:pt>
                <c:pt idx="12816">
                  <c:v>6.2554781250015994</c:v>
                </c:pt>
                <c:pt idx="12817">
                  <c:v>6.2556037499999997</c:v>
                </c:pt>
                <c:pt idx="12818">
                  <c:v>6.2559443750015999</c:v>
                </c:pt>
                <c:pt idx="12819">
                  <c:v>6.2562918750016001</c:v>
                </c:pt>
                <c:pt idx="12820">
                  <c:v>6.2567975000000002</c:v>
                </c:pt>
                <c:pt idx="12821">
                  <c:v>6.2571250000000003</c:v>
                </c:pt>
                <c:pt idx="12822">
                  <c:v>6.2575675000000004</c:v>
                </c:pt>
                <c:pt idx="12823">
                  <c:v>6.25808125</c:v>
                </c:pt>
                <c:pt idx="12824">
                  <c:v>6.2585381250015999</c:v>
                </c:pt>
                <c:pt idx="12825">
                  <c:v>6.2588906250015999</c:v>
                </c:pt>
                <c:pt idx="12826">
                  <c:v>6.2592650000000001</c:v>
                </c:pt>
                <c:pt idx="12827">
                  <c:v>6.2596299999999996</c:v>
                </c:pt>
                <c:pt idx="12828">
                  <c:v>6.2599743750016001</c:v>
                </c:pt>
                <c:pt idx="12829">
                  <c:v>6.2603118750015998</c:v>
                </c:pt>
                <c:pt idx="12830">
                  <c:v>6.2606881250016002</c:v>
                </c:pt>
                <c:pt idx="12831">
                  <c:v>6.2602281250015999</c:v>
                </c:pt>
                <c:pt idx="12832">
                  <c:v>6.2598218750015997</c:v>
                </c:pt>
                <c:pt idx="12833">
                  <c:v>6.25929</c:v>
                </c:pt>
                <c:pt idx="12834">
                  <c:v>6.2589499999999996</c:v>
                </c:pt>
                <c:pt idx="12835">
                  <c:v>6.2585537499999999</c:v>
                </c:pt>
                <c:pt idx="12836">
                  <c:v>6.2581406250015998</c:v>
                </c:pt>
                <c:pt idx="12837">
                  <c:v>6.2577087499999999</c:v>
                </c:pt>
                <c:pt idx="12838">
                  <c:v>6.2573356250016001</c:v>
                </c:pt>
                <c:pt idx="12839">
                  <c:v>6.2569856250016</c:v>
                </c:pt>
                <c:pt idx="12840">
                  <c:v>6.2566618750015994</c:v>
                </c:pt>
                <c:pt idx="12841">
                  <c:v>6.2567281250016</c:v>
                </c:pt>
                <c:pt idx="12842">
                  <c:v>6.2563075000000001</c:v>
                </c:pt>
                <c:pt idx="12843">
                  <c:v>6.2559831250015998</c:v>
                </c:pt>
                <c:pt idx="12844">
                  <c:v>6.2554293750015999</c:v>
                </c:pt>
                <c:pt idx="12845">
                  <c:v>6.2550368750015997</c:v>
                </c:pt>
                <c:pt idx="12846">
                  <c:v>6.2547093750015996</c:v>
                </c:pt>
                <c:pt idx="12847">
                  <c:v>6.2543656250015998</c:v>
                </c:pt>
                <c:pt idx="12848">
                  <c:v>6.2537849999999997</c:v>
                </c:pt>
                <c:pt idx="12849">
                  <c:v>6.2534543750016001</c:v>
                </c:pt>
                <c:pt idx="12850">
                  <c:v>6.2532424999999998</c:v>
                </c:pt>
                <c:pt idx="12851">
                  <c:v>6.2528256250015994</c:v>
                </c:pt>
                <c:pt idx="12852">
                  <c:v>6.2530256250015999</c:v>
                </c:pt>
                <c:pt idx="12853">
                  <c:v>6.2533562500000004</c:v>
                </c:pt>
                <c:pt idx="12854">
                  <c:v>6.2537181250015994</c:v>
                </c:pt>
                <c:pt idx="12855">
                  <c:v>6.2540831250015998</c:v>
                </c:pt>
                <c:pt idx="12856">
                  <c:v>6.2544674999999996</c:v>
                </c:pt>
                <c:pt idx="12857">
                  <c:v>6.25489125</c:v>
                </c:pt>
                <c:pt idx="12858">
                  <c:v>6.2552512499999997</c:v>
                </c:pt>
                <c:pt idx="12859">
                  <c:v>6.2555924999999997</c:v>
                </c:pt>
                <c:pt idx="12860">
                  <c:v>6.2559243750015998</c:v>
                </c:pt>
                <c:pt idx="12861">
                  <c:v>6.2562818750015996</c:v>
                </c:pt>
                <c:pt idx="12862">
                  <c:v>6.2566556250016001</c:v>
                </c:pt>
                <c:pt idx="12863">
                  <c:v>6.2570224999999997</c:v>
                </c:pt>
                <c:pt idx="12864">
                  <c:v>6.2576112500000001</c:v>
                </c:pt>
                <c:pt idx="12865">
                  <c:v>6.2581337499999998</c:v>
                </c:pt>
                <c:pt idx="12866">
                  <c:v>6.2584612499999999</c:v>
                </c:pt>
                <c:pt idx="12867">
                  <c:v>6.2588987500000002</c:v>
                </c:pt>
                <c:pt idx="12868">
                  <c:v>6.2592643750015995</c:v>
                </c:pt>
                <c:pt idx="12869">
                  <c:v>6.2594168750015999</c:v>
                </c:pt>
                <c:pt idx="12870">
                  <c:v>6.2590468750015997</c:v>
                </c:pt>
                <c:pt idx="12871">
                  <c:v>6.2584537500000001</c:v>
                </c:pt>
                <c:pt idx="12872">
                  <c:v>6.2581143750015995</c:v>
                </c:pt>
                <c:pt idx="12873">
                  <c:v>6.2575593750016001</c:v>
                </c:pt>
                <c:pt idx="12874">
                  <c:v>6.2571643750015999</c:v>
                </c:pt>
                <c:pt idx="12875">
                  <c:v>6.2567581250015998</c:v>
                </c:pt>
                <c:pt idx="12876">
                  <c:v>6.2563531250016</c:v>
                </c:pt>
                <c:pt idx="12877">
                  <c:v>6.2557562500000001</c:v>
                </c:pt>
                <c:pt idx="12878">
                  <c:v>6.2552725000000002</c:v>
                </c:pt>
                <c:pt idx="12879">
                  <c:v>6.25488</c:v>
                </c:pt>
                <c:pt idx="12880">
                  <c:v>6.2548093750015994</c:v>
                </c:pt>
                <c:pt idx="12881">
                  <c:v>6.2543806250016001</c:v>
                </c:pt>
                <c:pt idx="12882">
                  <c:v>6.2539637499999996</c:v>
                </c:pt>
                <c:pt idx="12883">
                  <c:v>6.2535881250015999</c:v>
                </c:pt>
                <c:pt idx="12884">
                  <c:v>6.2539300000000004</c:v>
                </c:pt>
                <c:pt idx="12885">
                  <c:v>6.2537943750015996</c:v>
                </c:pt>
                <c:pt idx="12886">
                  <c:v>6.2541556250015997</c:v>
                </c:pt>
                <c:pt idx="12887">
                  <c:v>6.2539899999999999</c:v>
                </c:pt>
                <c:pt idx="12888">
                  <c:v>6.2543787499999999</c:v>
                </c:pt>
                <c:pt idx="12889">
                  <c:v>6.2547006250015995</c:v>
                </c:pt>
                <c:pt idx="12890">
                  <c:v>6.25503125</c:v>
                </c:pt>
                <c:pt idx="12891">
                  <c:v>6.2555343750015995</c:v>
                </c:pt>
                <c:pt idx="12892">
                  <c:v>6.2559193750016</c:v>
                </c:pt>
                <c:pt idx="12893">
                  <c:v>6.2562474999999997</c:v>
                </c:pt>
                <c:pt idx="12894">
                  <c:v>6.2565681250015999</c:v>
                </c:pt>
                <c:pt idx="12895">
                  <c:v>6.2568962499999996</c:v>
                </c:pt>
                <c:pt idx="12896">
                  <c:v>6.2572493750015994</c:v>
                </c:pt>
                <c:pt idx="12897">
                  <c:v>6.2575812500000003</c:v>
                </c:pt>
                <c:pt idx="12898">
                  <c:v>6.2572081250015996</c:v>
                </c:pt>
                <c:pt idx="12899">
                  <c:v>6.2572456250016</c:v>
                </c:pt>
                <c:pt idx="12900">
                  <c:v>6.2568025</c:v>
                </c:pt>
                <c:pt idx="12901">
                  <c:v>6.2563893750016</c:v>
                </c:pt>
                <c:pt idx="12902">
                  <c:v>6.2557668750015996</c:v>
                </c:pt>
                <c:pt idx="12903">
                  <c:v>6.2552337500000004</c:v>
                </c:pt>
                <c:pt idx="12904">
                  <c:v>6.2547231250015995</c:v>
                </c:pt>
                <c:pt idx="12905">
                  <c:v>6.2542168750015996</c:v>
                </c:pt>
                <c:pt idx="12906">
                  <c:v>6.2538</c:v>
                </c:pt>
                <c:pt idx="12907">
                  <c:v>6.2534774999999998</c:v>
                </c:pt>
                <c:pt idx="12908">
                  <c:v>6.2531299999999996</c:v>
                </c:pt>
                <c:pt idx="12909">
                  <c:v>6.2528100000000002</c:v>
                </c:pt>
                <c:pt idx="12910">
                  <c:v>6.2523362499999999</c:v>
                </c:pt>
                <c:pt idx="12911">
                  <c:v>6.2519943750015994</c:v>
                </c:pt>
                <c:pt idx="12912">
                  <c:v>6.2515737500000004</c:v>
                </c:pt>
                <c:pt idx="12913">
                  <c:v>6.2512231250015997</c:v>
                </c:pt>
                <c:pt idx="12914">
                  <c:v>6.2516681250015997</c:v>
                </c:pt>
                <c:pt idx="12915">
                  <c:v>6.2519987500000003</c:v>
                </c:pt>
                <c:pt idx="12916">
                  <c:v>6.2523837499999999</c:v>
                </c:pt>
                <c:pt idx="12917">
                  <c:v>6.2527843750015997</c:v>
                </c:pt>
                <c:pt idx="12918">
                  <c:v>6.2531993750015999</c:v>
                </c:pt>
                <c:pt idx="12919">
                  <c:v>6.2536718750015998</c:v>
                </c:pt>
                <c:pt idx="12920">
                  <c:v>6.2540893750016</c:v>
                </c:pt>
                <c:pt idx="12921">
                  <c:v>6.2545262499999996</c:v>
                </c:pt>
                <c:pt idx="12922">
                  <c:v>6.2550400000000002</c:v>
                </c:pt>
                <c:pt idx="12923">
                  <c:v>6.2554468750016001</c:v>
                </c:pt>
                <c:pt idx="12924">
                  <c:v>6.2558162499999996</c:v>
                </c:pt>
                <c:pt idx="12925">
                  <c:v>6.2561425000000002</c:v>
                </c:pt>
                <c:pt idx="12926">
                  <c:v>6.25648625</c:v>
                </c:pt>
                <c:pt idx="12927">
                  <c:v>6.2564606250015995</c:v>
                </c:pt>
                <c:pt idx="12928">
                  <c:v>6.2561393750015997</c:v>
                </c:pt>
                <c:pt idx="12929">
                  <c:v>6.2557824999999996</c:v>
                </c:pt>
                <c:pt idx="12930">
                  <c:v>6.2554456250015997</c:v>
                </c:pt>
                <c:pt idx="12931">
                  <c:v>6.2551125000000001</c:v>
                </c:pt>
                <c:pt idx="12932">
                  <c:v>6.2544581250015998</c:v>
                </c:pt>
                <c:pt idx="12933">
                  <c:v>6.2540387500000003</c:v>
                </c:pt>
                <c:pt idx="12934">
                  <c:v>6.2536818750015994</c:v>
                </c:pt>
                <c:pt idx="12935">
                  <c:v>6.2530918750015996</c:v>
                </c:pt>
                <c:pt idx="12936">
                  <c:v>6.2526893750015997</c:v>
                </c:pt>
                <c:pt idx="12937">
                  <c:v>6.2523625000000003</c:v>
                </c:pt>
                <c:pt idx="12938">
                  <c:v>6.2520075000000004</c:v>
                </c:pt>
                <c:pt idx="12939">
                  <c:v>6.2516468750016001</c:v>
                </c:pt>
                <c:pt idx="12940">
                  <c:v>6.2513187500000003</c:v>
                </c:pt>
                <c:pt idx="12941">
                  <c:v>6.2508893750015995</c:v>
                </c:pt>
                <c:pt idx="12942">
                  <c:v>6.2509587499999997</c:v>
                </c:pt>
                <c:pt idx="12943">
                  <c:v>6.2513593750015994</c:v>
                </c:pt>
                <c:pt idx="12944">
                  <c:v>6.2517068750015996</c:v>
                </c:pt>
                <c:pt idx="12945">
                  <c:v>6.2520674999999999</c:v>
                </c:pt>
                <c:pt idx="12946">
                  <c:v>6.2523999999999997</c:v>
                </c:pt>
                <c:pt idx="12947">
                  <c:v>6.2527650000000001</c:v>
                </c:pt>
                <c:pt idx="12948">
                  <c:v>6.2532362499999996</c:v>
                </c:pt>
                <c:pt idx="12949">
                  <c:v>6.2537481250016</c:v>
                </c:pt>
                <c:pt idx="12950">
                  <c:v>6.2542331250015994</c:v>
                </c:pt>
                <c:pt idx="12951">
                  <c:v>6.2546675</c:v>
                </c:pt>
                <c:pt idx="12952">
                  <c:v>6.2551018750015999</c:v>
                </c:pt>
                <c:pt idx="12953">
                  <c:v>6.25549</c:v>
                </c:pt>
                <c:pt idx="12954">
                  <c:v>6.2551268750015998</c:v>
                </c:pt>
                <c:pt idx="12955">
                  <c:v>6.2547912500000002</c:v>
                </c:pt>
                <c:pt idx="12956">
                  <c:v>6.2543662500000003</c:v>
                </c:pt>
                <c:pt idx="12957">
                  <c:v>6.2539881250015998</c:v>
                </c:pt>
                <c:pt idx="12958">
                  <c:v>6.2545106250015996</c:v>
                </c:pt>
                <c:pt idx="12959">
                  <c:v>6.2548312499999996</c:v>
                </c:pt>
                <c:pt idx="12960">
                  <c:v>6.2551893750016001</c:v>
                </c:pt>
                <c:pt idx="12961">
                  <c:v>6.2555362499999996</c:v>
                </c:pt>
                <c:pt idx="12962">
                  <c:v>6.2558743750015999</c:v>
                </c:pt>
                <c:pt idx="12963">
                  <c:v>6.2562031250015995</c:v>
                </c:pt>
                <c:pt idx="12964">
                  <c:v>6.2565668750015995</c:v>
                </c:pt>
                <c:pt idx="12965">
                  <c:v>6.2569156250016</c:v>
                </c:pt>
                <c:pt idx="12966">
                  <c:v>6.2574100000000001</c:v>
                </c:pt>
                <c:pt idx="12967">
                  <c:v>6.2578181250015996</c:v>
                </c:pt>
                <c:pt idx="12968">
                  <c:v>6.2581443750016001</c:v>
                </c:pt>
                <c:pt idx="12969">
                  <c:v>6.25852875</c:v>
                </c:pt>
                <c:pt idx="12970">
                  <c:v>6.2588499999999998</c:v>
                </c:pt>
                <c:pt idx="12971">
                  <c:v>6.2583831250015995</c:v>
                </c:pt>
                <c:pt idx="12972">
                  <c:v>6.2579200000000004</c:v>
                </c:pt>
                <c:pt idx="12973">
                  <c:v>6.2575787500000004</c:v>
                </c:pt>
                <c:pt idx="12974">
                  <c:v>6.2571887500000001</c:v>
                </c:pt>
                <c:pt idx="12975">
                  <c:v>6.2568681250016001</c:v>
                </c:pt>
                <c:pt idx="12976">
                  <c:v>6.2564993750015994</c:v>
                </c:pt>
                <c:pt idx="12977">
                  <c:v>6.2561593750015998</c:v>
                </c:pt>
                <c:pt idx="12978">
                  <c:v>6.2557756250015997</c:v>
                </c:pt>
                <c:pt idx="12979">
                  <c:v>6.2554068750015999</c:v>
                </c:pt>
                <c:pt idx="12980">
                  <c:v>6.2556306250015998</c:v>
                </c:pt>
                <c:pt idx="12981">
                  <c:v>6.2552543750015994</c:v>
                </c:pt>
                <c:pt idx="12982">
                  <c:v>6.2548631250015996</c:v>
                </c:pt>
                <c:pt idx="12983">
                  <c:v>6.25451625</c:v>
                </c:pt>
                <c:pt idx="12984">
                  <c:v>6.2539893750015993</c:v>
                </c:pt>
                <c:pt idx="12985">
                  <c:v>6.2535756250015995</c:v>
                </c:pt>
                <c:pt idx="12986">
                  <c:v>6.2532375</c:v>
                </c:pt>
                <c:pt idx="12987">
                  <c:v>6.2529031250016001</c:v>
                </c:pt>
                <c:pt idx="12988">
                  <c:v>6.2525025000000003</c:v>
                </c:pt>
                <c:pt idx="12989">
                  <c:v>6.2521468750015998</c:v>
                </c:pt>
                <c:pt idx="12990">
                  <c:v>6.2517468750015999</c:v>
                </c:pt>
                <c:pt idx="12991">
                  <c:v>6.2514075</c:v>
                </c:pt>
                <c:pt idx="12992">
                  <c:v>6.2510156250015996</c:v>
                </c:pt>
                <c:pt idx="12993">
                  <c:v>6.2506325</c:v>
                </c:pt>
                <c:pt idx="12994">
                  <c:v>6.2502537499999997</c:v>
                </c:pt>
                <c:pt idx="12995">
                  <c:v>6.2499281250015999</c:v>
                </c:pt>
                <c:pt idx="12996">
                  <c:v>6.2503112500000002</c:v>
                </c:pt>
                <c:pt idx="12997">
                  <c:v>6.2506493750015997</c:v>
                </c:pt>
                <c:pt idx="12998">
                  <c:v>6.2510612500000002</c:v>
                </c:pt>
                <c:pt idx="12999">
                  <c:v>6.2514762499999996</c:v>
                </c:pt>
                <c:pt idx="13000">
                  <c:v>6.2519643750015996</c:v>
                </c:pt>
                <c:pt idx="13001">
                  <c:v>6.2523237500000004</c:v>
                </c:pt>
                <c:pt idx="13002">
                  <c:v>6.2528050000000004</c:v>
                </c:pt>
                <c:pt idx="13003">
                  <c:v>6.2531706250015997</c:v>
                </c:pt>
                <c:pt idx="13004">
                  <c:v>6.2536581250015999</c:v>
                </c:pt>
                <c:pt idx="13005">
                  <c:v>6.2540100000000001</c:v>
                </c:pt>
                <c:pt idx="13006">
                  <c:v>6.2536281250016001</c:v>
                </c:pt>
                <c:pt idx="13007">
                  <c:v>6.2536649999999998</c:v>
                </c:pt>
                <c:pt idx="13008">
                  <c:v>6.2540418750016</c:v>
                </c:pt>
                <c:pt idx="13009">
                  <c:v>6.2538531250015996</c:v>
                </c:pt>
                <c:pt idx="13010">
                  <c:v>6.2533968750015996</c:v>
                </c:pt>
                <c:pt idx="13011">
                  <c:v>6.2530756250015997</c:v>
                </c:pt>
                <c:pt idx="13012">
                  <c:v>6.2527381250016001</c:v>
                </c:pt>
                <c:pt idx="13013">
                  <c:v>6.2523012500000004</c:v>
                </c:pt>
                <c:pt idx="13014">
                  <c:v>6.2519768750016</c:v>
                </c:pt>
                <c:pt idx="13015">
                  <c:v>6.2523437499999996</c:v>
                </c:pt>
                <c:pt idx="13016">
                  <c:v>6.2526837500000001</c:v>
                </c:pt>
                <c:pt idx="13017">
                  <c:v>6.2530262499999996</c:v>
                </c:pt>
                <c:pt idx="13018">
                  <c:v>6.2533631250015995</c:v>
                </c:pt>
                <c:pt idx="13019">
                  <c:v>6.2537781250015998</c:v>
                </c:pt>
                <c:pt idx="13020">
                  <c:v>6.2541187499999999</c:v>
                </c:pt>
                <c:pt idx="13021">
                  <c:v>6.2545206250016001</c:v>
                </c:pt>
                <c:pt idx="13022">
                  <c:v>6.2541581250015996</c:v>
                </c:pt>
                <c:pt idx="13023">
                  <c:v>6.2538175000000003</c:v>
                </c:pt>
                <c:pt idx="13024">
                  <c:v>6.2534175000000003</c:v>
                </c:pt>
                <c:pt idx="13025">
                  <c:v>6.2533025000000002</c:v>
                </c:pt>
                <c:pt idx="13026">
                  <c:v>6.2528956250015995</c:v>
                </c:pt>
                <c:pt idx="13027">
                  <c:v>6.2524843750015995</c:v>
                </c:pt>
                <c:pt idx="13028">
                  <c:v>6.2524081250016001</c:v>
                </c:pt>
                <c:pt idx="13029">
                  <c:v>6.2527418750015995</c:v>
                </c:pt>
                <c:pt idx="13030">
                  <c:v>6.2531568750015998</c:v>
                </c:pt>
                <c:pt idx="13031">
                  <c:v>6.2534806250015995</c:v>
                </c:pt>
                <c:pt idx="13032">
                  <c:v>6.2538037500000003</c:v>
                </c:pt>
                <c:pt idx="13033">
                  <c:v>6.2541612500000001</c:v>
                </c:pt>
                <c:pt idx="13034">
                  <c:v>6.2545231250016</c:v>
                </c:pt>
                <c:pt idx="13035">
                  <c:v>6.2549381250015994</c:v>
                </c:pt>
                <c:pt idx="13036">
                  <c:v>6.2553268750016002</c:v>
                </c:pt>
                <c:pt idx="13037">
                  <c:v>6.2552056250015999</c:v>
                </c:pt>
                <c:pt idx="13038">
                  <c:v>6.2548781250015999</c:v>
                </c:pt>
                <c:pt idx="13039">
                  <c:v>6.2544893750016</c:v>
                </c:pt>
                <c:pt idx="13040">
                  <c:v>6.2541381250015995</c:v>
                </c:pt>
                <c:pt idx="13041">
                  <c:v>6.2538106250015995</c:v>
                </c:pt>
                <c:pt idx="13042">
                  <c:v>6.2533781250015998</c:v>
                </c:pt>
                <c:pt idx="13043">
                  <c:v>6.2527806250015994</c:v>
                </c:pt>
                <c:pt idx="13044">
                  <c:v>6.2522981250015999</c:v>
                </c:pt>
                <c:pt idx="13045">
                  <c:v>6.2517793750015995</c:v>
                </c:pt>
                <c:pt idx="13046">
                  <c:v>6.2514237499999998</c:v>
                </c:pt>
                <c:pt idx="13047">
                  <c:v>6.2510700000000003</c:v>
                </c:pt>
                <c:pt idx="13048">
                  <c:v>6.2509718750015999</c:v>
                </c:pt>
                <c:pt idx="13049">
                  <c:v>6.2510187500000001</c:v>
                </c:pt>
                <c:pt idx="13050">
                  <c:v>6.2514593750016001</c:v>
                </c:pt>
                <c:pt idx="13051">
                  <c:v>6.2517874999999998</c:v>
                </c:pt>
                <c:pt idx="13052">
                  <c:v>6.2515118750015999</c:v>
                </c:pt>
                <c:pt idx="13053">
                  <c:v>6.2518581250015997</c:v>
                </c:pt>
                <c:pt idx="13054">
                  <c:v>6.2522381250015995</c:v>
                </c:pt>
                <c:pt idx="13055">
                  <c:v>6.2518812500000003</c:v>
                </c:pt>
                <c:pt idx="13056">
                  <c:v>6.2515281250015997</c:v>
                </c:pt>
                <c:pt idx="13057">
                  <c:v>6.2518387500000001</c:v>
                </c:pt>
                <c:pt idx="13058">
                  <c:v>6.2521762499999998</c:v>
                </c:pt>
                <c:pt idx="13059">
                  <c:v>6.2525106250015998</c:v>
                </c:pt>
                <c:pt idx="13060">
                  <c:v>6.2528381250015999</c:v>
                </c:pt>
                <c:pt idx="13061">
                  <c:v>6.2532112499999997</c:v>
                </c:pt>
                <c:pt idx="13062">
                  <c:v>6.2535343750015997</c:v>
                </c:pt>
                <c:pt idx="13063">
                  <c:v>6.2539356250016001</c:v>
                </c:pt>
                <c:pt idx="13064">
                  <c:v>6.2543781250016002</c:v>
                </c:pt>
                <c:pt idx="13065">
                  <c:v>6.2547649999999999</c:v>
                </c:pt>
                <c:pt idx="13066">
                  <c:v>6.2551156250015998</c:v>
                </c:pt>
                <c:pt idx="13067">
                  <c:v>6.2552256250016001</c:v>
                </c:pt>
                <c:pt idx="13068">
                  <c:v>6.2556862500000001</c:v>
                </c:pt>
                <c:pt idx="13069">
                  <c:v>6.2560374999999997</c:v>
                </c:pt>
                <c:pt idx="13070">
                  <c:v>6.2555725000000004</c:v>
                </c:pt>
                <c:pt idx="13071">
                  <c:v>6.2549731250015999</c:v>
                </c:pt>
                <c:pt idx="13072">
                  <c:v>6.2545087500000003</c:v>
                </c:pt>
                <c:pt idx="13073">
                  <c:v>6.2541606250015995</c:v>
                </c:pt>
                <c:pt idx="13074">
                  <c:v>6.2538274999999999</c:v>
                </c:pt>
                <c:pt idx="13075">
                  <c:v>6.2534106250015995</c:v>
                </c:pt>
                <c:pt idx="13076">
                  <c:v>6.2530381250015994</c:v>
                </c:pt>
                <c:pt idx="13077">
                  <c:v>6.2525381250015997</c:v>
                </c:pt>
                <c:pt idx="13078">
                  <c:v>6.2518512499999996</c:v>
                </c:pt>
                <c:pt idx="13079">
                  <c:v>6.2514918750015998</c:v>
                </c:pt>
                <c:pt idx="13080">
                  <c:v>6.2509356250015999</c:v>
                </c:pt>
                <c:pt idx="13081">
                  <c:v>6.2503781250015997</c:v>
                </c:pt>
                <c:pt idx="13082">
                  <c:v>6.2500225</c:v>
                </c:pt>
                <c:pt idx="13083">
                  <c:v>6.2496168750015997</c:v>
                </c:pt>
                <c:pt idx="13084">
                  <c:v>6.2492568750016</c:v>
                </c:pt>
                <c:pt idx="13085">
                  <c:v>6.2496218750015995</c:v>
                </c:pt>
                <c:pt idx="13086">
                  <c:v>6.2492593750015999</c:v>
                </c:pt>
                <c:pt idx="13087">
                  <c:v>6.2494993750015997</c:v>
                </c:pt>
                <c:pt idx="13088">
                  <c:v>6.2498218750015999</c:v>
                </c:pt>
                <c:pt idx="13089">
                  <c:v>6.2502899999999997</c:v>
                </c:pt>
                <c:pt idx="13090">
                  <c:v>6.2506768750015995</c:v>
                </c:pt>
                <c:pt idx="13091">
                  <c:v>6.2511118750015999</c:v>
                </c:pt>
                <c:pt idx="13092">
                  <c:v>6.2514606250015996</c:v>
                </c:pt>
                <c:pt idx="13093">
                  <c:v>6.2513081250016</c:v>
                </c:pt>
                <c:pt idx="13094">
                  <c:v>6.2508962500000003</c:v>
                </c:pt>
                <c:pt idx="13095">
                  <c:v>6.2512506250015996</c:v>
                </c:pt>
                <c:pt idx="13096">
                  <c:v>6.2516337499999999</c:v>
                </c:pt>
                <c:pt idx="13097">
                  <c:v>6.2519675000000001</c:v>
                </c:pt>
                <c:pt idx="13098">
                  <c:v>6.2523625000000003</c:v>
                </c:pt>
                <c:pt idx="13099">
                  <c:v>6.2527356250016002</c:v>
                </c:pt>
                <c:pt idx="13100">
                  <c:v>6.2531893750015994</c:v>
                </c:pt>
                <c:pt idx="13101">
                  <c:v>6.2535962500000002</c:v>
                </c:pt>
                <c:pt idx="13102">
                  <c:v>6.2532462500000001</c:v>
                </c:pt>
                <c:pt idx="13103">
                  <c:v>6.2528949999999996</c:v>
                </c:pt>
                <c:pt idx="13104">
                  <c:v>6.2525368750016002</c:v>
                </c:pt>
                <c:pt idx="13105">
                  <c:v>6.2521993750015996</c:v>
                </c:pt>
                <c:pt idx="13106">
                  <c:v>6.2523712500000004</c:v>
                </c:pt>
                <c:pt idx="13107">
                  <c:v>6.2527206250015999</c:v>
                </c:pt>
                <c:pt idx="13108">
                  <c:v>6.2531543750015999</c:v>
                </c:pt>
                <c:pt idx="13109">
                  <c:v>6.2534743750016002</c:v>
                </c:pt>
                <c:pt idx="13110">
                  <c:v>6.2530187499999998</c:v>
                </c:pt>
                <c:pt idx="13111">
                  <c:v>6.2524968750015999</c:v>
                </c:pt>
                <c:pt idx="13112">
                  <c:v>6.2519662499999997</c:v>
                </c:pt>
                <c:pt idx="13113">
                  <c:v>6.2515524999999998</c:v>
                </c:pt>
                <c:pt idx="13114">
                  <c:v>6.2511956250015999</c:v>
                </c:pt>
                <c:pt idx="13115">
                  <c:v>6.2508631250016</c:v>
                </c:pt>
                <c:pt idx="13116">
                  <c:v>6.2507343750016</c:v>
                </c:pt>
                <c:pt idx="13117">
                  <c:v>6.2510750000000002</c:v>
                </c:pt>
                <c:pt idx="13118">
                  <c:v>6.2508331250015994</c:v>
                </c:pt>
                <c:pt idx="13119">
                  <c:v>6.2511681250016</c:v>
                </c:pt>
                <c:pt idx="13120">
                  <c:v>6.2515112500000001</c:v>
                </c:pt>
                <c:pt idx="13121">
                  <c:v>6.2518543750015994</c:v>
                </c:pt>
                <c:pt idx="13122">
                  <c:v>6.2521775000000002</c:v>
                </c:pt>
                <c:pt idx="13123">
                  <c:v>6.2525056250016</c:v>
                </c:pt>
                <c:pt idx="13124">
                  <c:v>6.2528943750015999</c:v>
                </c:pt>
                <c:pt idx="13125">
                  <c:v>6.2532312499999998</c:v>
                </c:pt>
                <c:pt idx="13126">
                  <c:v>6.2536156250015997</c:v>
                </c:pt>
                <c:pt idx="13127">
                  <c:v>6.2539681250015997</c:v>
                </c:pt>
                <c:pt idx="13128">
                  <c:v>6.2536806250015999</c:v>
                </c:pt>
                <c:pt idx="13129">
                  <c:v>6.2532918750016</c:v>
                </c:pt>
                <c:pt idx="13130">
                  <c:v>6.2529424999999996</c:v>
                </c:pt>
                <c:pt idx="13131">
                  <c:v>6.2525993750015996</c:v>
                </c:pt>
                <c:pt idx="13132">
                  <c:v>6.2519987500000003</c:v>
                </c:pt>
                <c:pt idx="13133">
                  <c:v>6.2516468750016001</c:v>
                </c:pt>
                <c:pt idx="13134">
                  <c:v>6.2512362499999998</c:v>
                </c:pt>
                <c:pt idx="13135">
                  <c:v>6.2507131250015995</c:v>
                </c:pt>
                <c:pt idx="13136">
                  <c:v>6.2502218750015999</c:v>
                </c:pt>
                <c:pt idx="13137">
                  <c:v>6.2498962499999999</c:v>
                </c:pt>
                <c:pt idx="13138">
                  <c:v>6.2495506250016</c:v>
                </c:pt>
                <c:pt idx="13139">
                  <c:v>6.2491412500000001</c:v>
                </c:pt>
                <c:pt idx="13140">
                  <c:v>6.2487793750015994</c:v>
                </c:pt>
                <c:pt idx="13141">
                  <c:v>6.2484062500000004</c:v>
                </c:pt>
                <c:pt idx="13142">
                  <c:v>6.2479493750015997</c:v>
                </c:pt>
                <c:pt idx="13143">
                  <c:v>6.2475212500000001</c:v>
                </c:pt>
                <c:pt idx="13144">
                  <c:v>6.2471575000000001</c:v>
                </c:pt>
                <c:pt idx="13145">
                  <c:v>6.2473556250015996</c:v>
                </c:pt>
                <c:pt idx="13146">
                  <c:v>6.2477356250015994</c:v>
                </c:pt>
                <c:pt idx="13147">
                  <c:v>6.24815875</c:v>
                </c:pt>
                <c:pt idx="13148">
                  <c:v>6.2486368750015995</c:v>
                </c:pt>
                <c:pt idx="13149">
                  <c:v>6.2489843750015996</c:v>
                </c:pt>
                <c:pt idx="13150">
                  <c:v>6.2493937500000003</c:v>
                </c:pt>
                <c:pt idx="13151">
                  <c:v>6.2497768750015998</c:v>
                </c:pt>
                <c:pt idx="13152">
                  <c:v>6.2502193750016</c:v>
                </c:pt>
                <c:pt idx="13153">
                  <c:v>6.2498737499999999</c:v>
                </c:pt>
                <c:pt idx="13154">
                  <c:v>6.2493912500000004</c:v>
                </c:pt>
                <c:pt idx="13155">
                  <c:v>6.2494718750015998</c:v>
                </c:pt>
                <c:pt idx="13156">
                  <c:v>6.2496412499999998</c:v>
                </c:pt>
                <c:pt idx="13157">
                  <c:v>6.2497212500000003</c:v>
                </c:pt>
                <c:pt idx="13158">
                  <c:v>6.2500387499999999</c:v>
                </c:pt>
                <c:pt idx="13159">
                  <c:v>6.2504206250015999</c:v>
                </c:pt>
                <c:pt idx="13160">
                  <c:v>6.2508100000000004</c:v>
                </c:pt>
                <c:pt idx="13161">
                  <c:v>6.25122</c:v>
                </c:pt>
                <c:pt idx="13162">
                  <c:v>6.2515737500000004</c:v>
                </c:pt>
                <c:pt idx="13163">
                  <c:v>6.2520850000000001</c:v>
                </c:pt>
                <c:pt idx="13164">
                  <c:v>6.2525424999999997</c:v>
                </c:pt>
                <c:pt idx="13165">
                  <c:v>6.2528856250015998</c:v>
                </c:pt>
                <c:pt idx="13166">
                  <c:v>6.25324875</c:v>
                </c:pt>
                <c:pt idx="13167">
                  <c:v>6.2536375</c:v>
                </c:pt>
                <c:pt idx="13168">
                  <c:v>6.2532575000000001</c:v>
                </c:pt>
                <c:pt idx="13169">
                  <c:v>6.2528537499999999</c:v>
                </c:pt>
                <c:pt idx="13170">
                  <c:v>6.2524631250015998</c:v>
                </c:pt>
                <c:pt idx="13171">
                  <c:v>6.2519731250015997</c:v>
                </c:pt>
                <c:pt idx="13172">
                  <c:v>6.2516175</c:v>
                </c:pt>
                <c:pt idx="13173">
                  <c:v>6.2511256250015999</c:v>
                </c:pt>
                <c:pt idx="13174">
                  <c:v>6.2506387500000002</c:v>
                </c:pt>
                <c:pt idx="13175">
                  <c:v>6.2499700000000002</c:v>
                </c:pt>
                <c:pt idx="13176">
                  <c:v>6.2494468750015999</c:v>
                </c:pt>
                <c:pt idx="13177">
                  <c:v>6.2490518750015998</c:v>
                </c:pt>
                <c:pt idx="13178">
                  <c:v>6.2486649999999999</c:v>
                </c:pt>
                <c:pt idx="13179">
                  <c:v>6.2482749999999996</c:v>
                </c:pt>
                <c:pt idx="13180">
                  <c:v>6.2479043750015997</c:v>
                </c:pt>
                <c:pt idx="13181">
                  <c:v>6.2474800000000004</c:v>
                </c:pt>
                <c:pt idx="13182">
                  <c:v>6.2471387500000004</c:v>
                </c:pt>
                <c:pt idx="13183">
                  <c:v>6.2465525</c:v>
                </c:pt>
                <c:pt idx="13184">
                  <c:v>6.2459899999999999</c:v>
                </c:pt>
                <c:pt idx="13185">
                  <c:v>6.2455912500000004</c:v>
                </c:pt>
                <c:pt idx="13186">
                  <c:v>6.2452306250016001</c:v>
                </c:pt>
                <c:pt idx="13187">
                  <c:v>6.2448618750015994</c:v>
                </c:pt>
                <c:pt idx="13188">
                  <c:v>6.2445149999999998</c:v>
                </c:pt>
                <c:pt idx="13189">
                  <c:v>6.2441793750015995</c:v>
                </c:pt>
                <c:pt idx="13190">
                  <c:v>6.243995</c:v>
                </c:pt>
                <c:pt idx="13191">
                  <c:v>6.2436487500000002</c:v>
                </c:pt>
                <c:pt idx="13192">
                  <c:v>6.2435056250015997</c:v>
                </c:pt>
                <c:pt idx="13193">
                  <c:v>6.2436612499999997</c:v>
                </c:pt>
                <c:pt idx="13194">
                  <c:v>6.2440487500000001</c:v>
                </c:pt>
                <c:pt idx="13195">
                  <c:v>6.2444575000000002</c:v>
                </c:pt>
                <c:pt idx="13196">
                  <c:v>6.2447893750015995</c:v>
                </c:pt>
                <c:pt idx="13197">
                  <c:v>6.2452887500000003</c:v>
                </c:pt>
                <c:pt idx="13198">
                  <c:v>6.2456612500000004</c:v>
                </c:pt>
                <c:pt idx="13199">
                  <c:v>6.2460231250015994</c:v>
                </c:pt>
                <c:pt idx="13200">
                  <c:v>6.2464737499999998</c:v>
                </c:pt>
                <c:pt idx="13201">
                  <c:v>6.2468787499999996</c:v>
                </c:pt>
                <c:pt idx="13202">
                  <c:v>6.2472406250015995</c:v>
                </c:pt>
                <c:pt idx="13203">
                  <c:v>6.2475718750015998</c:v>
                </c:pt>
                <c:pt idx="13204">
                  <c:v>6.2479206250015995</c:v>
                </c:pt>
                <c:pt idx="13205">
                  <c:v>6.2483606250015997</c:v>
                </c:pt>
                <c:pt idx="13206">
                  <c:v>6.2487124999999999</c:v>
                </c:pt>
                <c:pt idx="13207">
                  <c:v>6.2491881250015995</c:v>
                </c:pt>
                <c:pt idx="13208">
                  <c:v>6.2495643750015999</c:v>
                </c:pt>
                <c:pt idx="13209">
                  <c:v>6.2498862500000003</c:v>
                </c:pt>
                <c:pt idx="13210">
                  <c:v>6.2502787499999997</c:v>
                </c:pt>
                <c:pt idx="13211">
                  <c:v>6.2506506250016001</c:v>
                </c:pt>
                <c:pt idx="13212">
                  <c:v>6.2510318750015994</c:v>
                </c:pt>
                <c:pt idx="13213">
                  <c:v>6.2514200000000004</c:v>
                </c:pt>
                <c:pt idx="13214">
                  <c:v>6.2511850000000004</c:v>
                </c:pt>
                <c:pt idx="13215">
                  <c:v>6.2508481250015997</c:v>
                </c:pt>
                <c:pt idx="13216">
                  <c:v>6.2505168750015994</c:v>
                </c:pt>
                <c:pt idx="13217">
                  <c:v>6.2500900000000001</c:v>
                </c:pt>
                <c:pt idx="13218">
                  <c:v>6.2496774999999998</c:v>
                </c:pt>
                <c:pt idx="13219">
                  <c:v>6.2492462499999997</c:v>
                </c:pt>
                <c:pt idx="13220">
                  <c:v>6.2487981250016</c:v>
                </c:pt>
                <c:pt idx="13221">
                  <c:v>6.2484131250015995</c:v>
                </c:pt>
                <c:pt idx="13222">
                  <c:v>6.2480306250015998</c:v>
                </c:pt>
                <c:pt idx="13223">
                  <c:v>6.2475618750016002</c:v>
                </c:pt>
                <c:pt idx="13224">
                  <c:v>6.24721875</c:v>
                </c:pt>
                <c:pt idx="13225">
                  <c:v>6.2466762500000002</c:v>
                </c:pt>
                <c:pt idx="13226">
                  <c:v>6.2461574999999998</c:v>
                </c:pt>
                <c:pt idx="13227">
                  <c:v>6.2457956250016</c:v>
                </c:pt>
                <c:pt idx="13228">
                  <c:v>6.2454606250015994</c:v>
                </c:pt>
                <c:pt idx="13229">
                  <c:v>6.2449349999999999</c:v>
                </c:pt>
                <c:pt idx="13230">
                  <c:v>6.2445031250016001</c:v>
                </c:pt>
                <c:pt idx="13231">
                  <c:v>6.2440749999999996</c:v>
                </c:pt>
                <c:pt idx="13232">
                  <c:v>6.2442725000000001</c:v>
                </c:pt>
                <c:pt idx="13233">
                  <c:v>6.2446868750015998</c:v>
                </c:pt>
                <c:pt idx="13234">
                  <c:v>6.2450943750015995</c:v>
                </c:pt>
                <c:pt idx="13235">
                  <c:v>6.2454956250015998</c:v>
                </c:pt>
                <c:pt idx="13236">
                  <c:v>6.2458287500000003</c:v>
                </c:pt>
                <c:pt idx="13237">
                  <c:v>6.2461743750015994</c:v>
                </c:pt>
                <c:pt idx="13238">
                  <c:v>6.2465675000000003</c:v>
                </c:pt>
                <c:pt idx="13239">
                  <c:v>6.2469006250015999</c:v>
                </c:pt>
                <c:pt idx="13240">
                  <c:v>6.2472631250015995</c:v>
                </c:pt>
                <c:pt idx="13241">
                  <c:v>6.2473049999999999</c:v>
                </c:pt>
                <c:pt idx="13242">
                  <c:v>6.2473662499999998</c:v>
                </c:pt>
                <c:pt idx="13243">
                  <c:v>6.2473712499999996</c:v>
                </c:pt>
                <c:pt idx="13244">
                  <c:v>6.2470487500000003</c:v>
                </c:pt>
                <c:pt idx="13245">
                  <c:v>6.2465193750015997</c:v>
                </c:pt>
                <c:pt idx="13246">
                  <c:v>6.2459643750015994</c:v>
                </c:pt>
                <c:pt idx="13247">
                  <c:v>6.2456375</c:v>
                </c:pt>
                <c:pt idx="13248">
                  <c:v>6.2451875000000001</c:v>
                </c:pt>
                <c:pt idx="13249">
                  <c:v>6.244605</c:v>
                </c:pt>
                <c:pt idx="13250">
                  <c:v>6.2442543750016002</c:v>
                </c:pt>
                <c:pt idx="13251">
                  <c:v>6.2437512499999999</c:v>
                </c:pt>
                <c:pt idx="13252">
                  <c:v>6.2432249999999998</c:v>
                </c:pt>
                <c:pt idx="13253">
                  <c:v>6.2429006250015995</c:v>
                </c:pt>
                <c:pt idx="13254">
                  <c:v>6.2424806250015994</c:v>
                </c:pt>
                <c:pt idx="13255">
                  <c:v>6.2420156250016001</c:v>
                </c:pt>
                <c:pt idx="13256">
                  <c:v>6.2416168750015997</c:v>
                </c:pt>
                <c:pt idx="13257">
                  <c:v>6.2416781250015996</c:v>
                </c:pt>
                <c:pt idx="13258">
                  <c:v>6.2421256250015995</c:v>
                </c:pt>
                <c:pt idx="13259">
                  <c:v>6.2424531250015995</c:v>
                </c:pt>
                <c:pt idx="13260">
                  <c:v>6.2428581250016002</c:v>
                </c:pt>
                <c:pt idx="13261">
                  <c:v>6.2432131250016001</c:v>
                </c:pt>
                <c:pt idx="13262">
                  <c:v>6.2435843750015998</c:v>
                </c:pt>
                <c:pt idx="13263">
                  <c:v>6.2439162499999998</c:v>
                </c:pt>
                <c:pt idx="13264">
                  <c:v>6.2443074999999997</c:v>
                </c:pt>
                <c:pt idx="13265">
                  <c:v>6.2446212499999998</c:v>
                </c:pt>
                <c:pt idx="13266">
                  <c:v>6.2442281250015998</c:v>
                </c:pt>
                <c:pt idx="13267">
                  <c:v>6.2440793750015997</c:v>
                </c:pt>
                <c:pt idx="13268">
                  <c:v>6.2441256250016002</c:v>
                </c:pt>
                <c:pt idx="13269">
                  <c:v>6.2437849999999999</c:v>
                </c:pt>
                <c:pt idx="13270">
                  <c:v>6.2440256250015995</c:v>
                </c:pt>
                <c:pt idx="13271">
                  <c:v>6.2443981250015996</c:v>
                </c:pt>
                <c:pt idx="13272">
                  <c:v>6.2447512500000002</c:v>
                </c:pt>
                <c:pt idx="13273">
                  <c:v>6.2451668750015994</c:v>
                </c:pt>
                <c:pt idx="13274">
                  <c:v>6.2455231250015997</c:v>
                </c:pt>
                <c:pt idx="13275">
                  <c:v>6.2458643750015996</c:v>
                </c:pt>
                <c:pt idx="13276">
                  <c:v>6.2462393750015996</c:v>
                </c:pt>
                <c:pt idx="13277">
                  <c:v>6.2465700000000002</c:v>
                </c:pt>
                <c:pt idx="13278">
                  <c:v>6.2470062500000001</c:v>
                </c:pt>
                <c:pt idx="13279">
                  <c:v>6.2475187500000002</c:v>
                </c:pt>
                <c:pt idx="13280">
                  <c:v>6.24790125</c:v>
                </c:pt>
                <c:pt idx="13281">
                  <c:v>6.2483168750016</c:v>
                </c:pt>
                <c:pt idx="13282">
                  <c:v>6.2480006250016</c:v>
                </c:pt>
                <c:pt idx="13283">
                  <c:v>6.2481768750016</c:v>
                </c:pt>
                <c:pt idx="13284">
                  <c:v>6.24796</c:v>
                </c:pt>
                <c:pt idx="13285">
                  <c:v>6.2474937500000003</c:v>
                </c:pt>
                <c:pt idx="13286">
                  <c:v>6.2470531250015995</c:v>
                </c:pt>
                <c:pt idx="13287">
                  <c:v>6.2466918750015994</c:v>
                </c:pt>
                <c:pt idx="13288">
                  <c:v>6.2463474999999997</c:v>
                </c:pt>
                <c:pt idx="13289">
                  <c:v>6.2461725000000001</c:v>
                </c:pt>
                <c:pt idx="13290">
                  <c:v>6.2461450000000003</c:v>
                </c:pt>
                <c:pt idx="13291">
                  <c:v>6.2464918750015999</c:v>
                </c:pt>
                <c:pt idx="13292">
                  <c:v>6.2468837500000003</c:v>
                </c:pt>
                <c:pt idx="13293">
                  <c:v>6.2463881250015998</c:v>
                </c:pt>
                <c:pt idx="13294">
                  <c:v>6.2459087499999999</c:v>
                </c:pt>
                <c:pt idx="13295">
                  <c:v>6.2454124999999996</c:v>
                </c:pt>
                <c:pt idx="13296">
                  <c:v>6.2448943750015999</c:v>
                </c:pt>
                <c:pt idx="13297">
                  <c:v>6.2444706250015996</c:v>
                </c:pt>
                <c:pt idx="13298">
                  <c:v>6.2438531250015998</c:v>
                </c:pt>
                <c:pt idx="13299">
                  <c:v>6.2432243750016001</c:v>
                </c:pt>
                <c:pt idx="13300">
                  <c:v>6.2428818750015997</c:v>
                </c:pt>
                <c:pt idx="13301">
                  <c:v>6.2423212499999998</c:v>
                </c:pt>
                <c:pt idx="13302">
                  <c:v>6.2417162499999996</c:v>
                </c:pt>
                <c:pt idx="13303">
                  <c:v>6.2412524999999999</c:v>
                </c:pt>
                <c:pt idx="13304">
                  <c:v>6.2408543750016001</c:v>
                </c:pt>
                <c:pt idx="13305">
                  <c:v>6.2404956250015999</c:v>
                </c:pt>
                <c:pt idx="13306">
                  <c:v>6.2404762500000004</c:v>
                </c:pt>
                <c:pt idx="13307">
                  <c:v>6.2408618750015998</c:v>
                </c:pt>
                <c:pt idx="13308">
                  <c:v>6.2412400000000003</c:v>
                </c:pt>
                <c:pt idx="13309">
                  <c:v>6.2416387499999999</c:v>
                </c:pt>
                <c:pt idx="13310">
                  <c:v>6.2420806250015994</c:v>
                </c:pt>
                <c:pt idx="13311">
                  <c:v>6.2422874999999998</c:v>
                </c:pt>
                <c:pt idx="13312">
                  <c:v>6.2426300000000001</c:v>
                </c:pt>
                <c:pt idx="13313">
                  <c:v>6.2429706250015995</c:v>
                </c:pt>
                <c:pt idx="13314">
                  <c:v>6.2433906250015996</c:v>
                </c:pt>
                <c:pt idx="13315">
                  <c:v>6.2438068750015994</c:v>
                </c:pt>
                <c:pt idx="13316">
                  <c:v>6.2442543750016002</c:v>
                </c:pt>
                <c:pt idx="13317">
                  <c:v>6.2438956250016</c:v>
                </c:pt>
                <c:pt idx="13318">
                  <c:v>6.2434918750015997</c:v>
                </c:pt>
                <c:pt idx="13319">
                  <c:v>6.2431187499999998</c:v>
                </c:pt>
                <c:pt idx="13320">
                  <c:v>6.2430187500000001</c:v>
                </c:pt>
                <c:pt idx="13321">
                  <c:v>6.2433918750016</c:v>
                </c:pt>
                <c:pt idx="13322">
                  <c:v>6.24372375</c:v>
                </c:pt>
                <c:pt idx="13323">
                  <c:v>6.2441568750015994</c:v>
                </c:pt>
                <c:pt idx="13324">
                  <c:v>6.2446243750015995</c:v>
                </c:pt>
                <c:pt idx="13325">
                  <c:v>6.2449968750015996</c:v>
                </c:pt>
                <c:pt idx="13326">
                  <c:v>6.2453306250015999</c:v>
                </c:pt>
                <c:pt idx="13327">
                  <c:v>6.2456881250015996</c:v>
                </c:pt>
                <c:pt idx="13328">
                  <c:v>6.2460556250015999</c:v>
                </c:pt>
                <c:pt idx="13329">
                  <c:v>6.2464187500000001</c:v>
                </c:pt>
                <c:pt idx="13330">
                  <c:v>6.2460518750015996</c:v>
                </c:pt>
                <c:pt idx="13331">
                  <c:v>6.2457243750015996</c:v>
                </c:pt>
                <c:pt idx="13332">
                  <c:v>6.2453599999999998</c:v>
                </c:pt>
                <c:pt idx="13333">
                  <c:v>6.24487375</c:v>
                </c:pt>
                <c:pt idx="13334">
                  <c:v>6.2445387500000002</c:v>
                </c:pt>
                <c:pt idx="13335">
                  <c:v>6.2440593750015996</c:v>
                </c:pt>
                <c:pt idx="13336">
                  <c:v>6.2436456250015997</c:v>
                </c:pt>
                <c:pt idx="13337">
                  <c:v>6.2432681250015998</c:v>
                </c:pt>
                <c:pt idx="13338">
                  <c:v>6.2428368750015997</c:v>
                </c:pt>
                <c:pt idx="13339">
                  <c:v>6.2424774999999997</c:v>
                </c:pt>
                <c:pt idx="13340">
                  <c:v>6.2421199999999999</c:v>
                </c:pt>
                <c:pt idx="13341">
                  <c:v>6.2417775000000004</c:v>
                </c:pt>
                <c:pt idx="13342">
                  <c:v>6.2414081250016</c:v>
                </c:pt>
                <c:pt idx="13343">
                  <c:v>6.2412599999999996</c:v>
                </c:pt>
                <c:pt idx="13344">
                  <c:v>6.2416225000000001</c:v>
                </c:pt>
                <c:pt idx="13345">
                  <c:v>6.2419981250015999</c:v>
                </c:pt>
                <c:pt idx="13346">
                  <c:v>6.2423968750015995</c:v>
                </c:pt>
                <c:pt idx="13347">
                  <c:v>6.2428362499999999</c:v>
                </c:pt>
                <c:pt idx="13348">
                  <c:v>6.2433437500000002</c:v>
                </c:pt>
                <c:pt idx="13349">
                  <c:v>6.2437381250015997</c:v>
                </c:pt>
                <c:pt idx="13350">
                  <c:v>6.2441087499999997</c:v>
                </c:pt>
                <c:pt idx="13351">
                  <c:v>6.2441862500000003</c:v>
                </c:pt>
                <c:pt idx="13352">
                  <c:v>6.2438937499999998</c:v>
                </c:pt>
                <c:pt idx="13353">
                  <c:v>6.2434925000000003</c:v>
                </c:pt>
                <c:pt idx="13354">
                  <c:v>6.2430637500000001</c:v>
                </c:pt>
                <c:pt idx="13355">
                  <c:v>6.2425193750016001</c:v>
                </c:pt>
                <c:pt idx="13356">
                  <c:v>6.2420106250015994</c:v>
                </c:pt>
                <c:pt idx="13357">
                  <c:v>6.2415462499999999</c:v>
                </c:pt>
                <c:pt idx="13358">
                  <c:v>6.2411843750016001</c:v>
                </c:pt>
                <c:pt idx="13359">
                  <c:v>6.2407893750015999</c:v>
                </c:pt>
                <c:pt idx="13360">
                  <c:v>6.2404668750015997</c:v>
                </c:pt>
                <c:pt idx="13361">
                  <c:v>6.2400812500000002</c:v>
                </c:pt>
                <c:pt idx="13362">
                  <c:v>6.2399131250015998</c:v>
                </c:pt>
                <c:pt idx="13363">
                  <c:v>6.2403456250015994</c:v>
                </c:pt>
                <c:pt idx="13364">
                  <c:v>6.2406750000000004</c:v>
                </c:pt>
                <c:pt idx="13365">
                  <c:v>6.2407475000000003</c:v>
                </c:pt>
                <c:pt idx="13366">
                  <c:v>6.2411531250015999</c:v>
                </c:pt>
                <c:pt idx="13367">
                  <c:v>6.2415556250015998</c:v>
                </c:pt>
                <c:pt idx="13368">
                  <c:v>6.24193</c:v>
                </c:pt>
                <c:pt idx="13369">
                  <c:v>6.2417981250015995</c:v>
                </c:pt>
                <c:pt idx="13370">
                  <c:v>6.2416693750015995</c:v>
                </c:pt>
                <c:pt idx="13371">
                  <c:v>6.2419074999999999</c:v>
                </c:pt>
                <c:pt idx="13372">
                  <c:v>6.2422487499999999</c:v>
                </c:pt>
                <c:pt idx="13373">
                  <c:v>6.24262125</c:v>
                </c:pt>
                <c:pt idx="13374">
                  <c:v>6.2429975000000004</c:v>
                </c:pt>
                <c:pt idx="13375">
                  <c:v>6.2432518750015999</c:v>
                </c:pt>
                <c:pt idx="13376">
                  <c:v>6.2434225000000003</c:v>
                </c:pt>
                <c:pt idx="13377">
                  <c:v>6.2437756250016001</c:v>
                </c:pt>
                <c:pt idx="13378">
                  <c:v>6.24411</c:v>
                </c:pt>
                <c:pt idx="13379">
                  <c:v>6.2444918750016001</c:v>
                </c:pt>
                <c:pt idx="13380">
                  <c:v>6.2449306250015999</c:v>
                </c:pt>
                <c:pt idx="13381">
                  <c:v>6.2452825000000001</c:v>
                </c:pt>
                <c:pt idx="13382">
                  <c:v>6.2456281250016001</c:v>
                </c:pt>
                <c:pt idx="13383">
                  <c:v>6.2455512500000001</c:v>
                </c:pt>
                <c:pt idx="13384">
                  <c:v>6.2455106250016001</c:v>
                </c:pt>
                <c:pt idx="13385">
                  <c:v>6.2450981250015998</c:v>
                </c:pt>
                <c:pt idx="13386">
                  <c:v>6.2447575000000004</c:v>
                </c:pt>
                <c:pt idx="13387">
                  <c:v>6.24428625</c:v>
                </c:pt>
                <c:pt idx="13388">
                  <c:v>6.2439618750015997</c:v>
                </c:pt>
                <c:pt idx="13389">
                  <c:v>6.2434731250016</c:v>
                </c:pt>
                <c:pt idx="13390">
                  <c:v>6.2431124999999996</c:v>
                </c:pt>
                <c:pt idx="13391">
                  <c:v>6.2427412499999999</c:v>
                </c:pt>
                <c:pt idx="13392">
                  <c:v>6.2422731250016001</c:v>
                </c:pt>
                <c:pt idx="13393">
                  <c:v>6.2417218750016001</c:v>
                </c:pt>
                <c:pt idx="13394">
                  <c:v>6.2412725</c:v>
                </c:pt>
                <c:pt idx="13395">
                  <c:v>6.2409224999999999</c:v>
                </c:pt>
                <c:pt idx="13396">
                  <c:v>6.2406318750015997</c:v>
                </c:pt>
                <c:pt idx="13397">
                  <c:v>6.2401324999999996</c:v>
                </c:pt>
                <c:pt idx="13398">
                  <c:v>6.2396275000000001</c:v>
                </c:pt>
                <c:pt idx="13399">
                  <c:v>6.2392899999999996</c:v>
                </c:pt>
                <c:pt idx="13400">
                  <c:v>6.2388624999999998</c:v>
                </c:pt>
                <c:pt idx="13401">
                  <c:v>6.2384812500000004</c:v>
                </c:pt>
                <c:pt idx="13402">
                  <c:v>6.2386231250015998</c:v>
                </c:pt>
                <c:pt idx="13403">
                  <c:v>6.23896125</c:v>
                </c:pt>
                <c:pt idx="13404">
                  <c:v>6.2393156250016002</c:v>
                </c:pt>
                <c:pt idx="13405">
                  <c:v>6.2396512499999996</c:v>
                </c:pt>
                <c:pt idx="13406">
                  <c:v>6.2400124999999997</c:v>
                </c:pt>
                <c:pt idx="13407">
                  <c:v>6.2403712499999999</c:v>
                </c:pt>
                <c:pt idx="13408">
                  <c:v>6.2407318750015994</c:v>
                </c:pt>
                <c:pt idx="13409">
                  <c:v>6.2410575000000001</c:v>
                </c:pt>
                <c:pt idx="13410">
                  <c:v>6.2406412500000004</c:v>
                </c:pt>
                <c:pt idx="13411">
                  <c:v>6.2402912500000003</c:v>
                </c:pt>
                <c:pt idx="13412">
                  <c:v>6.2398949999999997</c:v>
                </c:pt>
                <c:pt idx="13413">
                  <c:v>6.23950125</c:v>
                </c:pt>
                <c:pt idx="13414">
                  <c:v>6.2391112499999997</c:v>
                </c:pt>
                <c:pt idx="13415">
                  <c:v>6.2386381250016001</c:v>
                </c:pt>
                <c:pt idx="13416">
                  <c:v>6.2382606250016002</c:v>
                </c:pt>
                <c:pt idx="13417">
                  <c:v>6.2381781250015997</c:v>
                </c:pt>
                <c:pt idx="13418">
                  <c:v>6.2381662499999999</c:v>
                </c:pt>
                <c:pt idx="13419">
                  <c:v>6.2386218750015994</c:v>
                </c:pt>
                <c:pt idx="13420">
                  <c:v>6.2389518750016002</c:v>
                </c:pt>
                <c:pt idx="13421">
                  <c:v>6.2393200000000002</c:v>
                </c:pt>
                <c:pt idx="13422">
                  <c:v>6.2393549999999998</c:v>
                </c:pt>
                <c:pt idx="13423">
                  <c:v>6.2397049999999998</c:v>
                </c:pt>
                <c:pt idx="13424">
                  <c:v>6.2400343750016001</c:v>
                </c:pt>
                <c:pt idx="13425">
                  <c:v>6.2404181250016002</c:v>
                </c:pt>
                <c:pt idx="13426">
                  <c:v>6.2408431250016001</c:v>
                </c:pt>
                <c:pt idx="13427">
                  <c:v>6.2411806250015998</c:v>
                </c:pt>
                <c:pt idx="13428">
                  <c:v>6.2415568750016002</c:v>
                </c:pt>
                <c:pt idx="13429">
                  <c:v>6.241905</c:v>
                </c:pt>
                <c:pt idx="13430">
                  <c:v>6.2422831250015998</c:v>
                </c:pt>
                <c:pt idx="13431">
                  <c:v>6.2426143750016001</c:v>
                </c:pt>
                <c:pt idx="13432">
                  <c:v>6.2429656250015997</c:v>
                </c:pt>
                <c:pt idx="13433">
                  <c:v>6.2433081250016</c:v>
                </c:pt>
                <c:pt idx="13434">
                  <c:v>6.2435012499999996</c:v>
                </c:pt>
                <c:pt idx="13435">
                  <c:v>6.2430349999999999</c:v>
                </c:pt>
                <c:pt idx="13436">
                  <c:v>6.2426037499999998</c:v>
                </c:pt>
                <c:pt idx="13437">
                  <c:v>6.2423306250015997</c:v>
                </c:pt>
                <c:pt idx="13438">
                  <c:v>6.2420062500000002</c:v>
                </c:pt>
                <c:pt idx="13439">
                  <c:v>6.2416793750016</c:v>
                </c:pt>
                <c:pt idx="13440">
                  <c:v>6.2413137499999998</c:v>
                </c:pt>
                <c:pt idx="13441">
                  <c:v>6.2408487499999996</c:v>
                </c:pt>
                <c:pt idx="13442">
                  <c:v>6.2403899999999997</c:v>
                </c:pt>
                <c:pt idx="13443">
                  <c:v>6.23980625</c:v>
                </c:pt>
                <c:pt idx="13444">
                  <c:v>6.2391318750015996</c:v>
                </c:pt>
                <c:pt idx="13445">
                  <c:v>6.2385999999999999</c:v>
                </c:pt>
                <c:pt idx="13446">
                  <c:v>6.2381175000000004</c:v>
                </c:pt>
                <c:pt idx="13447">
                  <c:v>6.2377243750015996</c:v>
                </c:pt>
                <c:pt idx="13448">
                  <c:v>6.2372899999999998</c:v>
                </c:pt>
                <c:pt idx="13449">
                  <c:v>6.2367812499999999</c:v>
                </c:pt>
                <c:pt idx="13450">
                  <c:v>6.2364050000000004</c:v>
                </c:pt>
                <c:pt idx="13451">
                  <c:v>6.2357768750015996</c:v>
                </c:pt>
                <c:pt idx="13452">
                  <c:v>6.23541875</c:v>
                </c:pt>
                <c:pt idx="13453">
                  <c:v>6.2355781250015996</c:v>
                </c:pt>
                <c:pt idx="13454">
                  <c:v>6.2359400000000003</c:v>
                </c:pt>
                <c:pt idx="13455">
                  <c:v>6.2363668750015995</c:v>
                </c:pt>
                <c:pt idx="13456">
                  <c:v>6.2367018750016001</c:v>
                </c:pt>
                <c:pt idx="13457">
                  <c:v>6.2370243750015995</c:v>
                </c:pt>
                <c:pt idx="13458">
                  <c:v>6.2374799999999997</c:v>
                </c:pt>
                <c:pt idx="13459">
                  <c:v>6.2378825000000004</c:v>
                </c:pt>
                <c:pt idx="13460">
                  <c:v>6.2383150000000001</c:v>
                </c:pt>
                <c:pt idx="13461">
                  <c:v>6.2380956250016002</c:v>
                </c:pt>
                <c:pt idx="13462">
                  <c:v>6.2384325</c:v>
                </c:pt>
                <c:pt idx="13463">
                  <c:v>6.2389187499999998</c:v>
                </c:pt>
                <c:pt idx="13464">
                  <c:v>6.2393974999999999</c:v>
                </c:pt>
                <c:pt idx="13465">
                  <c:v>6.2397668750015995</c:v>
                </c:pt>
                <c:pt idx="13466">
                  <c:v>6.2400906250016002</c:v>
                </c:pt>
                <c:pt idx="13467">
                  <c:v>6.2404312500000003</c:v>
                </c:pt>
                <c:pt idx="13468">
                  <c:v>6.2407518750015996</c:v>
                </c:pt>
                <c:pt idx="13469">
                  <c:v>6.2411637500000001</c:v>
                </c:pt>
                <c:pt idx="13470">
                  <c:v>6.2407156250015996</c:v>
                </c:pt>
                <c:pt idx="13471">
                  <c:v>6.2403837500000003</c:v>
                </c:pt>
                <c:pt idx="13472">
                  <c:v>6.2398962500000001</c:v>
                </c:pt>
                <c:pt idx="13473">
                  <c:v>6.2393981250015997</c:v>
                </c:pt>
                <c:pt idx="13474">
                  <c:v>6.2390018750016001</c:v>
                </c:pt>
                <c:pt idx="13475">
                  <c:v>6.2385349999999997</c:v>
                </c:pt>
                <c:pt idx="13476">
                  <c:v>6.2379712500000002</c:v>
                </c:pt>
                <c:pt idx="13477">
                  <c:v>6.2374718750015994</c:v>
                </c:pt>
                <c:pt idx="13478">
                  <c:v>6.2369281250016</c:v>
                </c:pt>
                <c:pt idx="13479">
                  <c:v>6.2365231250016002</c:v>
                </c:pt>
                <c:pt idx="13480">
                  <c:v>6.2359962500000004</c:v>
                </c:pt>
                <c:pt idx="13481">
                  <c:v>6.2356268750016</c:v>
                </c:pt>
                <c:pt idx="13482">
                  <c:v>6.2353568750015995</c:v>
                </c:pt>
                <c:pt idx="13483">
                  <c:v>6.2355175000000003</c:v>
                </c:pt>
                <c:pt idx="13484">
                  <c:v>6.2351056250015997</c:v>
                </c:pt>
                <c:pt idx="13485">
                  <c:v>6.2354443750015998</c:v>
                </c:pt>
                <c:pt idx="13486">
                  <c:v>6.2358837500000002</c:v>
                </c:pt>
                <c:pt idx="13487">
                  <c:v>6.2359237500000004</c:v>
                </c:pt>
                <c:pt idx="13488">
                  <c:v>6.2363999999999997</c:v>
                </c:pt>
                <c:pt idx="13489">
                  <c:v>6.2362906250016001</c:v>
                </c:pt>
                <c:pt idx="13490">
                  <c:v>6.2359506250015997</c:v>
                </c:pt>
                <c:pt idx="13491">
                  <c:v>6.2355612499999999</c:v>
                </c:pt>
                <c:pt idx="13492">
                  <c:v>6.2351618750015998</c:v>
                </c:pt>
                <c:pt idx="13493">
                  <c:v>6.2347849999999996</c:v>
                </c:pt>
                <c:pt idx="13494">
                  <c:v>6.2344400000000002</c:v>
                </c:pt>
                <c:pt idx="13495">
                  <c:v>6.2340825000000004</c:v>
                </c:pt>
                <c:pt idx="13496">
                  <c:v>6.2337512500000001</c:v>
                </c:pt>
                <c:pt idx="13497">
                  <c:v>6.2340331250015995</c:v>
                </c:pt>
                <c:pt idx="13498">
                  <c:v>6.2343681250016001</c:v>
                </c:pt>
                <c:pt idx="13499">
                  <c:v>6.2347437499999998</c:v>
                </c:pt>
                <c:pt idx="13500">
                  <c:v>6.2351168750015997</c:v>
                </c:pt>
                <c:pt idx="13501">
                  <c:v>6.2355087500000002</c:v>
                </c:pt>
                <c:pt idx="13502">
                  <c:v>6.2359543750016</c:v>
                </c:pt>
                <c:pt idx="13503">
                  <c:v>6.2363012500000004</c:v>
                </c:pt>
                <c:pt idx="13504">
                  <c:v>6.2366675000000003</c:v>
                </c:pt>
                <c:pt idx="13505">
                  <c:v>6.2370206250016</c:v>
                </c:pt>
                <c:pt idx="13506">
                  <c:v>6.2374056250015997</c:v>
                </c:pt>
                <c:pt idx="13507">
                  <c:v>6.2378037500000003</c:v>
                </c:pt>
                <c:pt idx="13508">
                  <c:v>6.2382081250015995</c:v>
                </c:pt>
                <c:pt idx="13509">
                  <c:v>6.2386487500000003</c:v>
                </c:pt>
                <c:pt idx="13510">
                  <c:v>6.2381518750015994</c:v>
                </c:pt>
                <c:pt idx="13511">
                  <c:v>6.2378125000000004</c:v>
                </c:pt>
                <c:pt idx="13512">
                  <c:v>6.2374743750016002</c:v>
                </c:pt>
                <c:pt idx="13513">
                  <c:v>6.2374524999999998</c:v>
                </c:pt>
                <c:pt idx="13514">
                  <c:v>6.2375218750016002</c:v>
                </c:pt>
                <c:pt idx="13515">
                  <c:v>6.2375643750015994</c:v>
                </c:pt>
                <c:pt idx="13516">
                  <c:v>6.2379093750015997</c:v>
                </c:pt>
                <c:pt idx="13517">
                  <c:v>6.2382468750015994</c:v>
                </c:pt>
                <c:pt idx="13518">
                  <c:v>6.2385881250016002</c:v>
                </c:pt>
                <c:pt idx="13519">
                  <c:v>6.2389124999999996</c:v>
                </c:pt>
                <c:pt idx="13520">
                  <c:v>6.2389781250015997</c:v>
                </c:pt>
                <c:pt idx="13521">
                  <c:v>6.2393787500000002</c:v>
                </c:pt>
                <c:pt idx="13522">
                  <c:v>6.2392181250015994</c:v>
                </c:pt>
                <c:pt idx="13523">
                  <c:v>6.2387137499999996</c:v>
                </c:pt>
                <c:pt idx="13524">
                  <c:v>6.2383556250016001</c:v>
                </c:pt>
                <c:pt idx="13525">
                  <c:v>6.2379150000000001</c:v>
                </c:pt>
                <c:pt idx="13526">
                  <c:v>6.2375212500000004</c:v>
                </c:pt>
                <c:pt idx="13527">
                  <c:v>6.2373031250016</c:v>
                </c:pt>
                <c:pt idx="13528">
                  <c:v>6.2374687499999997</c:v>
                </c:pt>
                <c:pt idx="13529">
                  <c:v>6.2378443750015995</c:v>
                </c:pt>
                <c:pt idx="13530">
                  <c:v>6.2381756250015998</c:v>
                </c:pt>
                <c:pt idx="13531">
                  <c:v>6.2385112500000002</c:v>
                </c:pt>
                <c:pt idx="13532">
                  <c:v>6.2387506250015994</c:v>
                </c:pt>
                <c:pt idx="13533">
                  <c:v>6.2388393750016</c:v>
                </c:pt>
                <c:pt idx="13534">
                  <c:v>6.23870375</c:v>
                </c:pt>
                <c:pt idx="13535">
                  <c:v>6.2383224999999998</c:v>
                </c:pt>
                <c:pt idx="13536">
                  <c:v>6.2379368750015995</c:v>
                </c:pt>
                <c:pt idx="13537">
                  <c:v>6.2375350000000003</c:v>
                </c:pt>
                <c:pt idx="13538">
                  <c:v>6.2370143750015998</c:v>
                </c:pt>
                <c:pt idx="13539">
                  <c:v>6.2364587499999997</c:v>
                </c:pt>
                <c:pt idx="13540">
                  <c:v>6.2359468750015994</c:v>
                </c:pt>
                <c:pt idx="13541">
                  <c:v>6.2355056250015997</c:v>
                </c:pt>
                <c:pt idx="13542">
                  <c:v>6.2351768750016001</c:v>
                </c:pt>
                <c:pt idx="13543">
                  <c:v>6.2346693750015998</c:v>
                </c:pt>
                <c:pt idx="13544">
                  <c:v>6.2342906250015995</c:v>
                </c:pt>
                <c:pt idx="13545">
                  <c:v>6.2339481250016</c:v>
                </c:pt>
                <c:pt idx="13546">
                  <c:v>6.2334468750015999</c:v>
                </c:pt>
                <c:pt idx="13547">
                  <c:v>6.2330249999999996</c:v>
                </c:pt>
                <c:pt idx="13548">
                  <c:v>6.2327018750015997</c:v>
                </c:pt>
                <c:pt idx="13549">
                  <c:v>6.2323231250015994</c:v>
                </c:pt>
                <c:pt idx="13550">
                  <c:v>6.2322350000000002</c:v>
                </c:pt>
                <c:pt idx="13551">
                  <c:v>6.2326087499999998</c:v>
                </c:pt>
                <c:pt idx="13552">
                  <c:v>6.2329387499999998</c:v>
                </c:pt>
                <c:pt idx="13553">
                  <c:v>6.2333012500000002</c:v>
                </c:pt>
                <c:pt idx="13554">
                  <c:v>6.2334181250015996</c:v>
                </c:pt>
                <c:pt idx="13555">
                  <c:v>6.2338206250015995</c:v>
                </c:pt>
                <c:pt idx="13556">
                  <c:v>6.2341862499999996</c:v>
                </c:pt>
                <c:pt idx="13557">
                  <c:v>6.2336999999999998</c:v>
                </c:pt>
                <c:pt idx="13558">
                  <c:v>6.2332012499999996</c:v>
                </c:pt>
                <c:pt idx="13559">
                  <c:v>6.2327025000000003</c:v>
                </c:pt>
                <c:pt idx="13560">
                  <c:v>6.2323624999999998</c:v>
                </c:pt>
                <c:pt idx="13561">
                  <c:v>6.2328062500000003</c:v>
                </c:pt>
                <c:pt idx="13562">
                  <c:v>6.2331931250016002</c:v>
                </c:pt>
                <c:pt idx="13563">
                  <c:v>6.2335349999999998</c:v>
                </c:pt>
                <c:pt idx="13564">
                  <c:v>6.2339037499999996</c:v>
                </c:pt>
                <c:pt idx="13565">
                  <c:v>6.2334906250015996</c:v>
                </c:pt>
                <c:pt idx="13566">
                  <c:v>6.2337012500000002</c:v>
                </c:pt>
                <c:pt idx="13567">
                  <c:v>6.2340693750015994</c:v>
                </c:pt>
                <c:pt idx="13568">
                  <c:v>6.2337443750016002</c:v>
                </c:pt>
                <c:pt idx="13569">
                  <c:v>6.2334143750016002</c:v>
                </c:pt>
                <c:pt idx="13570">
                  <c:v>6.23300125</c:v>
                </c:pt>
                <c:pt idx="13571">
                  <c:v>6.2325806250015994</c:v>
                </c:pt>
                <c:pt idx="13572">
                  <c:v>6.2329193750015994</c:v>
                </c:pt>
                <c:pt idx="13573">
                  <c:v>6.2331387500000002</c:v>
                </c:pt>
                <c:pt idx="13574">
                  <c:v>6.2331556250015998</c:v>
                </c:pt>
                <c:pt idx="13575">
                  <c:v>6.2334493750015998</c:v>
                </c:pt>
                <c:pt idx="13576">
                  <c:v>6.2338412500000002</c:v>
                </c:pt>
                <c:pt idx="13577">
                  <c:v>6.2335156250015995</c:v>
                </c:pt>
                <c:pt idx="13578">
                  <c:v>6.2332706250015999</c:v>
                </c:pt>
                <c:pt idx="13579">
                  <c:v>6.2336181250016001</c:v>
                </c:pt>
                <c:pt idx="13580">
                  <c:v>6.2340925</c:v>
                </c:pt>
                <c:pt idx="13581">
                  <c:v>6.2345393750015994</c:v>
                </c:pt>
                <c:pt idx="13582">
                  <c:v>6.2349843750015994</c:v>
                </c:pt>
                <c:pt idx="13583">
                  <c:v>6.2353224999999997</c:v>
                </c:pt>
                <c:pt idx="13584">
                  <c:v>6.2357481250015994</c:v>
                </c:pt>
                <c:pt idx="13585">
                  <c:v>6.2361531250016</c:v>
                </c:pt>
                <c:pt idx="13586">
                  <c:v>6.2364731250015994</c:v>
                </c:pt>
                <c:pt idx="13587">
                  <c:v>6.2369981250016</c:v>
                </c:pt>
                <c:pt idx="13588">
                  <c:v>6.2373525000000001</c:v>
                </c:pt>
                <c:pt idx="13589">
                  <c:v>6.2377681250016002</c:v>
                </c:pt>
                <c:pt idx="13590">
                  <c:v>6.2376562499999997</c:v>
                </c:pt>
                <c:pt idx="13591">
                  <c:v>6.2372068750015996</c:v>
                </c:pt>
                <c:pt idx="13592">
                  <c:v>6.2367518750016</c:v>
                </c:pt>
                <c:pt idx="13593">
                  <c:v>6.2361156250015997</c:v>
                </c:pt>
                <c:pt idx="13594">
                  <c:v>6.2357449999999996</c:v>
                </c:pt>
                <c:pt idx="13595">
                  <c:v>6.2354043750015995</c:v>
                </c:pt>
                <c:pt idx="13596">
                  <c:v>6.2350737499999997</c:v>
                </c:pt>
                <c:pt idx="13597">
                  <c:v>6.2347306250015997</c:v>
                </c:pt>
                <c:pt idx="13598">
                  <c:v>6.2343525</c:v>
                </c:pt>
                <c:pt idx="13599">
                  <c:v>6.2340175000000002</c:v>
                </c:pt>
                <c:pt idx="13600">
                  <c:v>6.2336087500000001</c:v>
                </c:pt>
                <c:pt idx="13601">
                  <c:v>6.2332324999999997</c:v>
                </c:pt>
                <c:pt idx="13602">
                  <c:v>6.2328712499999996</c:v>
                </c:pt>
                <c:pt idx="13603">
                  <c:v>6.2322637500000004</c:v>
                </c:pt>
                <c:pt idx="13604">
                  <c:v>6.2318518750015999</c:v>
                </c:pt>
                <c:pt idx="13605">
                  <c:v>6.2314381250016</c:v>
                </c:pt>
                <c:pt idx="13606">
                  <c:v>6.2311062499999998</c:v>
                </c:pt>
                <c:pt idx="13607">
                  <c:v>6.2306712500000003</c:v>
                </c:pt>
                <c:pt idx="13608">
                  <c:v>6.2302974999999998</c:v>
                </c:pt>
                <c:pt idx="13609">
                  <c:v>6.2302993750016</c:v>
                </c:pt>
                <c:pt idx="13610">
                  <c:v>6.2300112499999996</c:v>
                </c:pt>
                <c:pt idx="13611">
                  <c:v>6.2296874999999998</c:v>
                </c:pt>
                <c:pt idx="13612">
                  <c:v>6.2295400000000001</c:v>
                </c:pt>
                <c:pt idx="13613">
                  <c:v>6.2298724999999999</c:v>
                </c:pt>
                <c:pt idx="13614">
                  <c:v>6.2302474999999999</c:v>
                </c:pt>
                <c:pt idx="13615">
                  <c:v>6.2306299999999997</c:v>
                </c:pt>
                <c:pt idx="13616">
                  <c:v>6.2309793750016</c:v>
                </c:pt>
                <c:pt idx="13617">
                  <c:v>6.2306368750015997</c:v>
                </c:pt>
                <c:pt idx="13618">
                  <c:v>6.2302487500000003</c:v>
                </c:pt>
                <c:pt idx="13619">
                  <c:v>6.2299075000000004</c:v>
                </c:pt>
                <c:pt idx="13620">
                  <c:v>6.2295781250015994</c:v>
                </c:pt>
                <c:pt idx="13621">
                  <c:v>6.2299656250015998</c:v>
                </c:pt>
                <c:pt idx="13622">
                  <c:v>6.2303649999999999</c:v>
                </c:pt>
                <c:pt idx="13623">
                  <c:v>6.23081</c:v>
                </c:pt>
                <c:pt idx="13624">
                  <c:v>6.2312099999999999</c:v>
                </c:pt>
                <c:pt idx="13625">
                  <c:v>6.2315874999999998</c:v>
                </c:pt>
                <c:pt idx="13626">
                  <c:v>6.2320068750016002</c:v>
                </c:pt>
                <c:pt idx="13627">
                  <c:v>6.2324006250016</c:v>
                </c:pt>
                <c:pt idx="13628">
                  <c:v>6.2329143750015996</c:v>
                </c:pt>
                <c:pt idx="13629">
                  <c:v>6.2332887499999998</c:v>
                </c:pt>
                <c:pt idx="13630">
                  <c:v>6.232945</c:v>
                </c:pt>
                <c:pt idx="13631">
                  <c:v>6.2325774999999997</c:v>
                </c:pt>
                <c:pt idx="13632">
                  <c:v>6.2322424999999999</c:v>
                </c:pt>
                <c:pt idx="13633">
                  <c:v>6.2327668750015999</c:v>
                </c:pt>
                <c:pt idx="13634">
                  <c:v>6.2331462499999999</c:v>
                </c:pt>
                <c:pt idx="13635">
                  <c:v>6.2326287499999999</c:v>
                </c:pt>
                <c:pt idx="13636">
                  <c:v>6.2322431250015997</c:v>
                </c:pt>
                <c:pt idx="13637">
                  <c:v>6.2317787500000001</c:v>
                </c:pt>
                <c:pt idx="13638">
                  <c:v>6.2313581250015995</c:v>
                </c:pt>
                <c:pt idx="13639">
                  <c:v>6.2309031250015998</c:v>
                </c:pt>
                <c:pt idx="13640">
                  <c:v>6.23048</c:v>
                </c:pt>
                <c:pt idx="13641">
                  <c:v>6.2300618750016001</c:v>
                </c:pt>
                <c:pt idx="13642">
                  <c:v>6.2296606250015998</c:v>
                </c:pt>
                <c:pt idx="13643">
                  <c:v>6.2293250000000002</c:v>
                </c:pt>
                <c:pt idx="13644">
                  <c:v>6.2288899999999998</c:v>
                </c:pt>
                <c:pt idx="13645">
                  <c:v>6.2284768750015997</c:v>
                </c:pt>
                <c:pt idx="13646">
                  <c:v>6.2280662500000004</c:v>
                </c:pt>
                <c:pt idx="13647">
                  <c:v>6.2276718750016</c:v>
                </c:pt>
                <c:pt idx="13648">
                  <c:v>6.2277449999999996</c:v>
                </c:pt>
                <c:pt idx="13649">
                  <c:v>6.2281518750015996</c:v>
                </c:pt>
                <c:pt idx="13650">
                  <c:v>6.2285681250015994</c:v>
                </c:pt>
                <c:pt idx="13651">
                  <c:v>6.2291118750015997</c:v>
                </c:pt>
                <c:pt idx="13652">
                  <c:v>6.2295337499999999</c:v>
                </c:pt>
                <c:pt idx="13653">
                  <c:v>6.2299806250016001</c:v>
                </c:pt>
                <c:pt idx="13654">
                  <c:v>6.2303543750015997</c:v>
                </c:pt>
                <c:pt idx="13655">
                  <c:v>6.2306974999999998</c:v>
                </c:pt>
                <c:pt idx="13656">
                  <c:v>6.2310231250015997</c:v>
                </c:pt>
                <c:pt idx="13657">
                  <c:v>6.2314531250015994</c:v>
                </c:pt>
                <c:pt idx="13658">
                  <c:v>6.23184</c:v>
                </c:pt>
                <c:pt idx="13659">
                  <c:v>6.2322368750015995</c:v>
                </c:pt>
                <c:pt idx="13660">
                  <c:v>6.2322012500000001</c:v>
                </c:pt>
                <c:pt idx="13661">
                  <c:v>6.2318418750015994</c:v>
                </c:pt>
                <c:pt idx="13662">
                  <c:v>6.23147875</c:v>
                </c:pt>
                <c:pt idx="13663">
                  <c:v>6.2310962500000002</c:v>
                </c:pt>
                <c:pt idx="13664">
                  <c:v>6.2307012500000001</c:v>
                </c:pt>
                <c:pt idx="13665">
                  <c:v>6.2302774999999997</c:v>
                </c:pt>
                <c:pt idx="13666">
                  <c:v>6.2298999999999998</c:v>
                </c:pt>
                <c:pt idx="13667">
                  <c:v>6.2301568750016001</c:v>
                </c:pt>
                <c:pt idx="13668">
                  <c:v>6.2305431250016001</c:v>
                </c:pt>
                <c:pt idx="13669">
                  <c:v>6.2309049999999999</c:v>
                </c:pt>
                <c:pt idx="13670">
                  <c:v>6.2306193750015995</c:v>
                </c:pt>
                <c:pt idx="13671">
                  <c:v>6.2302062500000002</c:v>
                </c:pt>
                <c:pt idx="13672">
                  <c:v>6.2298562500000001</c:v>
                </c:pt>
                <c:pt idx="13673">
                  <c:v>6.2295325000000004</c:v>
                </c:pt>
                <c:pt idx="13674">
                  <c:v>6.2291350000000003</c:v>
                </c:pt>
                <c:pt idx="13675">
                  <c:v>6.22866125</c:v>
                </c:pt>
                <c:pt idx="13676">
                  <c:v>6.2281174999999998</c:v>
                </c:pt>
                <c:pt idx="13677">
                  <c:v>6.2277674999999997</c:v>
                </c:pt>
                <c:pt idx="13678">
                  <c:v>6.2274256250016</c:v>
                </c:pt>
                <c:pt idx="13679">
                  <c:v>6.2270862500000002</c:v>
                </c:pt>
                <c:pt idx="13680">
                  <c:v>6.2267287500000004</c:v>
                </c:pt>
                <c:pt idx="13681">
                  <c:v>6.2263943750015995</c:v>
                </c:pt>
                <c:pt idx="13682">
                  <c:v>6.2259443750015997</c:v>
                </c:pt>
                <c:pt idx="13683">
                  <c:v>6.2255824999999998</c:v>
                </c:pt>
                <c:pt idx="13684">
                  <c:v>6.2258087499999997</c:v>
                </c:pt>
                <c:pt idx="13685">
                  <c:v>6.2263018750015995</c:v>
                </c:pt>
                <c:pt idx="13686">
                  <c:v>6.2266318750015994</c:v>
                </c:pt>
                <c:pt idx="13687">
                  <c:v>6.2269924999999997</c:v>
                </c:pt>
                <c:pt idx="13688">
                  <c:v>6.2273206250015996</c:v>
                </c:pt>
                <c:pt idx="13689">
                  <c:v>6.2277243750015998</c:v>
                </c:pt>
                <c:pt idx="13690">
                  <c:v>6.2280550000000003</c:v>
                </c:pt>
                <c:pt idx="13691">
                  <c:v>6.2285325</c:v>
                </c:pt>
                <c:pt idx="13692">
                  <c:v>6.2290124999999996</c:v>
                </c:pt>
                <c:pt idx="13693">
                  <c:v>6.2294225000000001</c:v>
                </c:pt>
                <c:pt idx="13694">
                  <c:v>6.2297693750015997</c:v>
                </c:pt>
                <c:pt idx="13695">
                  <c:v>6.230105</c:v>
                </c:pt>
                <c:pt idx="13696">
                  <c:v>6.2304631250015996</c:v>
                </c:pt>
                <c:pt idx="13697">
                  <c:v>6.2308374999999998</c:v>
                </c:pt>
                <c:pt idx="13698">
                  <c:v>6.2312206250015993</c:v>
                </c:pt>
                <c:pt idx="13699">
                  <c:v>6.2310168750015995</c:v>
                </c:pt>
                <c:pt idx="13700">
                  <c:v>6.23067875</c:v>
                </c:pt>
                <c:pt idx="13701">
                  <c:v>6.2301731250015999</c:v>
                </c:pt>
                <c:pt idx="13702">
                  <c:v>6.2297831250015996</c:v>
                </c:pt>
                <c:pt idx="13703">
                  <c:v>6.2294337500000001</c:v>
                </c:pt>
                <c:pt idx="13704">
                  <c:v>6.2290599999999996</c:v>
                </c:pt>
                <c:pt idx="13705">
                  <c:v>6.2286868750015998</c:v>
                </c:pt>
                <c:pt idx="13706">
                  <c:v>6.2282843750015999</c:v>
                </c:pt>
                <c:pt idx="13707">
                  <c:v>6.2284093750015996</c:v>
                </c:pt>
                <c:pt idx="13708">
                  <c:v>6.2287662499999996</c:v>
                </c:pt>
                <c:pt idx="13709">
                  <c:v>6.2292362499999996</c:v>
                </c:pt>
                <c:pt idx="13710">
                  <c:v>6.2295575000000003</c:v>
                </c:pt>
                <c:pt idx="13711">
                  <c:v>6.2291481250015996</c:v>
                </c:pt>
                <c:pt idx="13712">
                  <c:v>6.2287893750015995</c:v>
                </c:pt>
                <c:pt idx="13713">
                  <c:v>6.22842875</c:v>
                </c:pt>
                <c:pt idx="13714">
                  <c:v>6.2280581250016001</c:v>
                </c:pt>
                <c:pt idx="13715">
                  <c:v>6.2280218750016001</c:v>
                </c:pt>
                <c:pt idx="13716">
                  <c:v>6.2284312499999999</c:v>
                </c:pt>
                <c:pt idx="13717">
                  <c:v>6.2288043750015998</c:v>
                </c:pt>
                <c:pt idx="13718">
                  <c:v>6.2291612499999998</c:v>
                </c:pt>
                <c:pt idx="13719">
                  <c:v>6.2294831250015994</c:v>
                </c:pt>
                <c:pt idx="13720">
                  <c:v>6.2298231250015998</c:v>
                </c:pt>
                <c:pt idx="13721">
                  <c:v>6.2302187499999997</c:v>
                </c:pt>
                <c:pt idx="13722">
                  <c:v>6.2305856250015994</c:v>
                </c:pt>
                <c:pt idx="13723">
                  <c:v>6.2302093750015999</c:v>
                </c:pt>
                <c:pt idx="13724">
                  <c:v>6.2300975000000003</c:v>
                </c:pt>
                <c:pt idx="13725">
                  <c:v>6.2304493750015997</c:v>
                </c:pt>
                <c:pt idx="13726">
                  <c:v>6.2306212500000004</c:v>
                </c:pt>
                <c:pt idx="13727">
                  <c:v>6.2302687499999996</c:v>
                </c:pt>
                <c:pt idx="13728">
                  <c:v>6.2298268750016002</c:v>
                </c:pt>
                <c:pt idx="13729">
                  <c:v>6.2293587500000003</c:v>
                </c:pt>
                <c:pt idx="13730">
                  <c:v>6.2290181250016001</c:v>
                </c:pt>
                <c:pt idx="13731">
                  <c:v>6.2285812500000004</c:v>
                </c:pt>
                <c:pt idx="13732">
                  <c:v>6.2281893750016</c:v>
                </c:pt>
                <c:pt idx="13733">
                  <c:v>6.2279218750015994</c:v>
                </c:pt>
                <c:pt idx="13734">
                  <c:v>6.2278506250015999</c:v>
                </c:pt>
                <c:pt idx="13735">
                  <c:v>6.2275893750015996</c:v>
                </c:pt>
                <c:pt idx="13736">
                  <c:v>6.2272493750016</c:v>
                </c:pt>
                <c:pt idx="13737">
                  <c:v>6.22763125</c:v>
                </c:pt>
                <c:pt idx="13738">
                  <c:v>6.2279756250015996</c:v>
                </c:pt>
                <c:pt idx="13739">
                  <c:v>6.2283712500000004</c:v>
                </c:pt>
                <c:pt idx="13740">
                  <c:v>6.2287287500000001</c:v>
                </c:pt>
                <c:pt idx="13741">
                  <c:v>6.2290806250015995</c:v>
                </c:pt>
                <c:pt idx="13742">
                  <c:v>6.2294312500000002</c:v>
                </c:pt>
                <c:pt idx="13743">
                  <c:v>6.2290406250016002</c:v>
                </c:pt>
                <c:pt idx="13744">
                  <c:v>6.2286406250016002</c:v>
                </c:pt>
                <c:pt idx="13745">
                  <c:v>6.2282712499999997</c:v>
                </c:pt>
                <c:pt idx="13746">
                  <c:v>6.2278287499999996</c:v>
                </c:pt>
                <c:pt idx="13747">
                  <c:v>6.2272956250015996</c:v>
                </c:pt>
                <c:pt idx="13748">
                  <c:v>6.2269474999999996</c:v>
                </c:pt>
                <c:pt idx="13749">
                  <c:v>6.2264312500000001</c:v>
                </c:pt>
                <c:pt idx="13750">
                  <c:v>6.2259349999999998</c:v>
                </c:pt>
                <c:pt idx="13751">
                  <c:v>6.2255918750015997</c:v>
                </c:pt>
                <c:pt idx="13752">
                  <c:v>6.2252581250015995</c:v>
                </c:pt>
                <c:pt idx="13753">
                  <c:v>6.2250881250015997</c:v>
                </c:pt>
                <c:pt idx="13754">
                  <c:v>6.2246993750015998</c:v>
                </c:pt>
                <c:pt idx="13755">
                  <c:v>6.2251093750016002</c:v>
                </c:pt>
                <c:pt idx="13756">
                  <c:v>6.2254431250015996</c:v>
                </c:pt>
                <c:pt idx="13757">
                  <c:v>6.2257637499999996</c:v>
                </c:pt>
                <c:pt idx="13758">
                  <c:v>6.2260481250015998</c:v>
                </c:pt>
                <c:pt idx="13759">
                  <c:v>6.2258381250015997</c:v>
                </c:pt>
                <c:pt idx="13760">
                  <c:v>6.2254656250015996</c:v>
                </c:pt>
                <c:pt idx="13761">
                  <c:v>6.2255824999999998</c:v>
                </c:pt>
                <c:pt idx="13762">
                  <c:v>6.2259543750016002</c:v>
                </c:pt>
                <c:pt idx="13763">
                  <c:v>6.2263468750015996</c:v>
                </c:pt>
                <c:pt idx="13764">
                  <c:v>6.2267231250016</c:v>
                </c:pt>
                <c:pt idx="13765">
                  <c:v>6.2268643750015995</c:v>
                </c:pt>
                <c:pt idx="13766">
                  <c:v>6.2268468750016002</c:v>
                </c:pt>
                <c:pt idx="13767">
                  <c:v>6.2272437500000004</c:v>
                </c:pt>
                <c:pt idx="13768">
                  <c:v>6.2275900000000002</c:v>
                </c:pt>
                <c:pt idx="13769">
                  <c:v>6.22804</c:v>
                </c:pt>
                <c:pt idx="13770">
                  <c:v>6.2284406250015998</c:v>
                </c:pt>
                <c:pt idx="13771">
                  <c:v>6.2280681250015997</c:v>
                </c:pt>
                <c:pt idx="13772">
                  <c:v>6.2275906250016</c:v>
                </c:pt>
                <c:pt idx="13773">
                  <c:v>6.2271706250015999</c:v>
                </c:pt>
                <c:pt idx="13774">
                  <c:v>6.2268825000000003</c:v>
                </c:pt>
                <c:pt idx="13775">
                  <c:v>6.2264993750016</c:v>
                </c:pt>
                <c:pt idx="13776">
                  <c:v>6.2265306250016001</c:v>
                </c:pt>
                <c:pt idx="13777">
                  <c:v>6.2261012500000001</c:v>
                </c:pt>
                <c:pt idx="13778">
                  <c:v>6.2257143750015995</c:v>
                </c:pt>
                <c:pt idx="13779">
                  <c:v>6.2260756250015996</c:v>
                </c:pt>
                <c:pt idx="13780">
                  <c:v>6.2264625000000002</c:v>
                </c:pt>
                <c:pt idx="13781">
                  <c:v>6.2268337499999999</c:v>
                </c:pt>
                <c:pt idx="13782">
                  <c:v>6.2271999999999998</c:v>
                </c:pt>
                <c:pt idx="13783">
                  <c:v>6.2275787500000002</c:v>
                </c:pt>
                <c:pt idx="13784">
                  <c:v>6.2280418750016002</c:v>
                </c:pt>
                <c:pt idx="13785">
                  <c:v>6.2283856250016001</c:v>
                </c:pt>
                <c:pt idx="13786">
                  <c:v>6.2288831250015999</c:v>
                </c:pt>
                <c:pt idx="13787">
                  <c:v>6.2293231250016001</c:v>
                </c:pt>
                <c:pt idx="13788">
                  <c:v>6.22966</c:v>
                </c:pt>
                <c:pt idx="13789">
                  <c:v>6.2294212499999997</c:v>
                </c:pt>
                <c:pt idx="13790">
                  <c:v>6.2290993750016002</c:v>
                </c:pt>
                <c:pt idx="13791">
                  <c:v>6.2287400000000002</c:v>
                </c:pt>
                <c:pt idx="13792">
                  <c:v>6.2283481250015997</c:v>
                </c:pt>
                <c:pt idx="13793">
                  <c:v>6.2278225000000003</c:v>
                </c:pt>
                <c:pt idx="13794">
                  <c:v>6.2274324999999999</c:v>
                </c:pt>
                <c:pt idx="13795">
                  <c:v>6.2270456250016002</c:v>
                </c:pt>
                <c:pt idx="13796">
                  <c:v>6.2266781250015999</c:v>
                </c:pt>
                <c:pt idx="13797">
                  <c:v>6.2262287499999998</c:v>
                </c:pt>
                <c:pt idx="13798">
                  <c:v>6.2256943750015994</c:v>
                </c:pt>
                <c:pt idx="13799">
                  <c:v>6.2251768750015994</c:v>
                </c:pt>
                <c:pt idx="13800">
                  <c:v>6.2247562500000004</c:v>
                </c:pt>
                <c:pt idx="13801">
                  <c:v>6.2242618750015994</c:v>
                </c:pt>
                <c:pt idx="13802">
                  <c:v>6.2237993750016001</c:v>
                </c:pt>
                <c:pt idx="13803">
                  <c:v>6.2234118750015996</c:v>
                </c:pt>
                <c:pt idx="13804">
                  <c:v>6.22302</c:v>
                </c:pt>
                <c:pt idx="13805">
                  <c:v>6.2226612499999998</c:v>
                </c:pt>
                <c:pt idx="13806">
                  <c:v>6.2221556250015997</c:v>
                </c:pt>
                <c:pt idx="13807">
                  <c:v>6.2216643750016001</c:v>
                </c:pt>
                <c:pt idx="13808">
                  <c:v>6.2212174999999998</c:v>
                </c:pt>
                <c:pt idx="13809">
                  <c:v>6.2206756250015998</c:v>
                </c:pt>
                <c:pt idx="13810">
                  <c:v>6.2202293750016002</c:v>
                </c:pt>
                <c:pt idx="13811">
                  <c:v>6.2196662500000004</c:v>
                </c:pt>
                <c:pt idx="13812">
                  <c:v>6.2193181250015996</c:v>
                </c:pt>
                <c:pt idx="13813">
                  <c:v>6.2189881250015997</c:v>
                </c:pt>
                <c:pt idx="13814">
                  <c:v>6.2191506250015998</c:v>
                </c:pt>
                <c:pt idx="13815">
                  <c:v>6.2194762499999996</c:v>
                </c:pt>
                <c:pt idx="13816">
                  <c:v>6.2198181250015994</c:v>
                </c:pt>
                <c:pt idx="13817">
                  <c:v>6.2202037499999996</c:v>
                </c:pt>
                <c:pt idx="13818">
                  <c:v>6.2205918750015998</c:v>
                </c:pt>
                <c:pt idx="13819">
                  <c:v>6.2211256250015996</c:v>
                </c:pt>
                <c:pt idx="13820">
                  <c:v>6.2216006250015994</c:v>
                </c:pt>
                <c:pt idx="13821">
                  <c:v>6.2220543750015995</c:v>
                </c:pt>
                <c:pt idx="13822">
                  <c:v>6.2224481250016002</c:v>
                </c:pt>
                <c:pt idx="13823">
                  <c:v>6.2228925000000004</c:v>
                </c:pt>
                <c:pt idx="13824">
                  <c:v>6.2232368750016001</c:v>
                </c:pt>
                <c:pt idx="13825">
                  <c:v>6.2234043750015999</c:v>
                </c:pt>
                <c:pt idx="13826">
                  <c:v>6.2231843750015994</c:v>
                </c:pt>
                <c:pt idx="13827">
                  <c:v>6.2234875000000001</c:v>
                </c:pt>
                <c:pt idx="13828">
                  <c:v>6.2238256250015995</c:v>
                </c:pt>
                <c:pt idx="13829">
                  <c:v>6.2241574999999996</c:v>
                </c:pt>
                <c:pt idx="13830">
                  <c:v>6.2245193750015995</c:v>
                </c:pt>
                <c:pt idx="13831">
                  <c:v>6.2249068750015999</c:v>
                </c:pt>
                <c:pt idx="13832">
                  <c:v>6.2252506250015998</c:v>
                </c:pt>
                <c:pt idx="13833">
                  <c:v>6.2256049999999998</c:v>
                </c:pt>
                <c:pt idx="13834">
                  <c:v>6.2259256250016</c:v>
                </c:pt>
                <c:pt idx="13835">
                  <c:v>6.2263781250015997</c:v>
                </c:pt>
                <c:pt idx="13836">
                  <c:v>6.2261406250015998</c:v>
                </c:pt>
                <c:pt idx="13837">
                  <c:v>6.2264843750015997</c:v>
                </c:pt>
                <c:pt idx="13838">
                  <c:v>6.2261481250015995</c:v>
                </c:pt>
                <c:pt idx="13839">
                  <c:v>6.2258006250015994</c:v>
                </c:pt>
                <c:pt idx="13840">
                  <c:v>6.2253918750016002</c:v>
                </c:pt>
                <c:pt idx="13841">
                  <c:v>6.2250343750015995</c:v>
                </c:pt>
                <c:pt idx="13842">
                  <c:v>6.2248831250015995</c:v>
                </c:pt>
                <c:pt idx="13843">
                  <c:v>6.2251631250015995</c:v>
                </c:pt>
                <c:pt idx="13844">
                  <c:v>6.225085</c:v>
                </c:pt>
                <c:pt idx="13845">
                  <c:v>6.2246006250015995</c:v>
                </c:pt>
                <c:pt idx="13846">
                  <c:v>6.2242424999999999</c:v>
                </c:pt>
                <c:pt idx="13847">
                  <c:v>6.2237662499999997</c:v>
                </c:pt>
                <c:pt idx="13848">
                  <c:v>6.2232318750015994</c:v>
                </c:pt>
                <c:pt idx="13849">
                  <c:v>6.2228887500000001</c:v>
                </c:pt>
                <c:pt idx="13850">
                  <c:v>6.2224481250016002</c:v>
                </c:pt>
                <c:pt idx="13851">
                  <c:v>6.2220337499999996</c:v>
                </c:pt>
                <c:pt idx="13852">
                  <c:v>6.2223881250015998</c:v>
                </c:pt>
                <c:pt idx="13853">
                  <c:v>6.222715</c:v>
                </c:pt>
                <c:pt idx="13854">
                  <c:v>6.2227787499999998</c:v>
                </c:pt>
                <c:pt idx="13855">
                  <c:v>6.2225706250016</c:v>
                </c:pt>
                <c:pt idx="13856">
                  <c:v>6.2228062499999997</c:v>
                </c:pt>
                <c:pt idx="13857">
                  <c:v>6.2231612500000004</c:v>
                </c:pt>
                <c:pt idx="13858">
                  <c:v>6.2235031250016002</c:v>
                </c:pt>
                <c:pt idx="13859">
                  <c:v>6.2232799999999999</c:v>
                </c:pt>
                <c:pt idx="13860">
                  <c:v>6.2235531250016001</c:v>
                </c:pt>
                <c:pt idx="13861">
                  <c:v>6.2235649999999998</c:v>
                </c:pt>
                <c:pt idx="13862">
                  <c:v>6.2232368750016001</c:v>
                </c:pt>
                <c:pt idx="13863">
                  <c:v>6.2228481250016001</c:v>
                </c:pt>
                <c:pt idx="13864">
                  <c:v>6.2223706250015995</c:v>
                </c:pt>
                <c:pt idx="13865">
                  <c:v>6.2219106250016001</c:v>
                </c:pt>
                <c:pt idx="13866">
                  <c:v>6.2223743750015998</c:v>
                </c:pt>
                <c:pt idx="13867">
                  <c:v>6.2226974999999998</c:v>
                </c:pt>
                <c:pt idx="13868">
                  <c:v>6.2230474999999998</c:v>
                </c:pt>
                <c:pt idx="13869">
                  <c:v>6.2233737500000004</c:v>
                </c:pt>
                <c:pt idx="13870">
                  <c:v>6.2237318750016</c:v>
                </c:pt>
                <c:pt idx="13871">
                  <c:v>6.2241400000000002</c:v>
                </c:pt>
                <c:pt idx="13872">
                  <c:v>6.2246018750015999</c:v>
                </c:pt>
                <c:pt idx="13873">
                  <c:v>6.2249456250015998</c:v>
                </c:pt>
                <c:pt idx="13874">
                  <c:v>6.2252987500000003</c:v>
                </c:pt>
                <c:pt idx="13875">
                  <c:v>6.2256206250016</c:v>
                </c:pt>
                <c:pt idx="13876">
                  <c:v>6.2256987500000003</c:v>
                </c:pt>
                <c:pt idx="13877">
                  <c:v>6.2260231250015998</c:v>
                </c:pt>
                <c:pt idx="13878">
                  <c:v>6.2256812500000001</c:v>
                </c:pt>
                <c:pt idx="13879">
                  <c:v>6.2252868750015997</c:v>
                </c:pt>
                <c:pt idx="13880">
                  <c:v>6.2249531250015995</c:v>
                </c:pt>
                <c:pt idx="13881">
                  <c:v>6.2245625000000002</c:v>
                </c:pt>
                <c:pt idx="13882">
                  <c:v>6.2241987500000002</c:v>
                </c:pt>
                <c:pt idx="13883">
                  <c:v>6.22378125</c:v>
                </c:pt>
                <c:pt idx="13884">
                  <c:v>6.2233087500000002</c:v>
                </c:pt>
                <c:pt idx="13885">
                  <c:v>6.2228756250016</c:v>
                </c:pt>
                <c:pt idx="13886">
                  <c:v>6.2222612499999999</c:v>
                </c:pt>
                <c:pt idx="13887">
                  <c:v>6.2217793750016002</c:v>
                </c:pt>
                <c:pt idx="13888">
                  <c:v>6.22127125</c:v>
                </c:pt>
                <c:pt idx="13889">
                  <c:v>6.2208806250016</c:v>
                </c:pt>
                <c:pt idx="13890">
                  <c:v>6.2204912500000002</c:v>
                </c:pt>
                <c:pt idx="13891">
                  <c:v>6.22054375</c:v>
                </c:pt>
                <c:pt idx="13892">
                  <c:v>6.2201849999999999</c:v>
                </c:pt>
                <c:pt idx="13893">
                  <c:v>6.2204724999999996</c:v>
                </c:pt>
                <c:pt idx="13894">
                  <c:v>6.2201525000000002</c:v>
                </c:pt>
                <c:pt idx="13895">
                  <c:v>6.2204443750016001</c:v>
                </c:pt>
                <c:pt idx="13896">
                  <c:v>6.2208156250015998</c:v>
                </c:pt>
                <c:pt idx="13897">
                  <c:v>6.2212212500000001</c:v>
                </c:pt>
                <c:pt idx="13898">
                  <c:v>6.2215556250016002</c:v>
                </c:pt>
                <c:pt idx="13899">
                  <c:v>6.2219462500000002</c:v>
                </c:pt>
                <c:pt idx="13900">
                  <c:v>6.2223687500000002</c:v>
                </c:pt>
                <c:pt idx="13901">
                  <c:v>6.2227631250015998</c:v>
                </c:pt>
                <c:pt idx="13902">
                  <c:v>6.2231825000000001</c:v>
                </c:pt>
                <c:pt idx="13903">
                  <c:v>6.2235143750016002</c:v>
                </c:pt>
                <c:pt idx="13904">
                  <c:v>6.2231231250015995</c:v>
                </c:pt>
                <c:pt idx="13905">
                  <c:v>6.2226724999999998</c:v>
                </c:pt>
                <c:pt idx="13906">
                  <c:v>6.2223249999999997</c:v>
                </c:pt>
                <c:pt idx="13907">
                  <c:v>6.2219674999999999</c:v>
                </c:pt>
                <c:pt idx="13908">
                  <c:v>6.2215237500000002</c:v>
                </c:pt>
                <c:pt idx="13909">
                  <c:v>6.2218787500000001</c:v>
                </c:pt>
                <c:pt idx="13910">
                  <c:v>6.2222600000000003</c:v>
                </c:pt>
                <c:pt idx="13911">
                  <c:v>6.2224337500000004</c:v>
                </c:pt>
                <c:pt idx="13912">
                  <c:v>6.2221062500000004</c:v>
                </c:pt>
                <c:pt idx="13913">
                  <c:v>6.2225187499999999</c:v>
                </c:pt>
                <c:pt idx="13914">
                  <c:v>6.22289125</c:v>
                </c:pt>
                <c:pt idx="13915">
                  <c:v>6.2232131250015996</c:v>
                </c:pt>
                <c:pt idx="13916">
                  <c:v>6.22357125</c:v>
                </c:pt>
                <c:pt idx="13917">
                  <c:v>6.2238993750015998</c:v>
                </c:pt>
                <c:pt idx="13918">
                  <c:v>6.2242525000000004</c:v>
                </c:pt>
                <c:pt idx="13919">
                  <c:v>6.2245993750016</c:v>
                </c:pt>
                <c:pt idx="13920">
                  <c:v>6.2242018750015999</c:v>
                </c:pt>
                <c:pt idx="13921">
                  <c:v>6.2238631250015999</c:v>
                </c:pt>
                <c:pt idx="13922">
                  <c:v>6.2233999999999998</c:v>
                </c:pt>
                <c:pt idx="13923">
                  <c:v>6.2230600000000003</c:v>
                </c:pt>
                <c:pt idx="13924">
                  <c:v>6.2226993750016</c:v>
                </c:pt>
                <c:pt idx="13925">
                  <c:v>6.2223787499999998</c:v>
                </c:pt>
                <c:pt idx="13926">
                  <c:v>6.2220531250016</c:v>
                </c:pt>
                <c:pt idx="13927">
                  <c:v>6.2215243750016</c:v>
                </c:pt>
                <c:pt idx="13928">
                  <c:v>6.2210581250015995</c:v>
                </c:pt>
                <c:pt idx="13929">
                  <c:v>6.22098</c:v>
                </c:pt>
                <c:pt idx="13930">
                  <c:v>6.2205812500000004</c:v>
                </c:pt>
                <c:pt idx="13931">
                  <c:v>6.2205362500000003</c:v>
                </c:pt>
                <c:pt idx="13932">
                  <c:v>6.2202062500000004</c:v>
                </c:pt>
                <c:pt idx="13933">
                  <c:v>6.2197931250015994</c:v>
                </c:pt>
                <c:pt idx="13934">
                  <c:v>6.2193174999999998</c:v>
                </c:pt>
                <c:pt idx="13935">
                  <c:v>6.2188418750015995</c:v>
                </c:pt>
                <c:pt idx="13936">
                  <c:v>6.2183487499999996</c:v>
                </c:pt>
                <c:pt idx="13937">
                  <c:v>6.2180037500000003</c:v>
                </c:pt>
                <c:pt idx="13938">
                  <c:v>6.2176543750016</c:v>
                </c:pt>
                <c:pt idx="13939">
                  <c:v>6.2172581250015995</c:v>
                </c:pt>
                <c:pt idx="13940">
                  <c:v>6.2176562500000001</c:v>
                </c:pt>
                <c:pt idx="13941">
                  <c:v>6.2180093750015999</c:v>
                </c:pt>
                <c:pt idx="13942">
                  <c:v>6.2184368750015997</c:v>
                </c:pt>
                <c:pt idx="13943">
                  <c:v>6.2187893750015997</c:v>
                </c:pt>
                <c:pt idx="13944">
                  <c:v>6.2191356250015994</c:v>
                </c:pt>
                <c:pt idx="13945">
                  <c:v>6.2194893750015998</c:v>
                </c:pt>
                <c:pt idx="13946">
                  <c:v>6.2198212499999999</c:v>
                </c:pt>
                <c:pt idx="13947">
                  <c:v>6.2202093750016001</c:v>
                </c:pt>
                <c:pt idx="13948">
                  <c:v>6.2205418750015999</c:v>
                </c:pt>
                <c:pt idx="13949">
                  <c:v>6.2209525000000001</c:v>
                </c:pt>
                <c:pt idx="13950">
                  <c:v>6.2214206250016</c:v>
                </c:pt>
                <c:pt idx="13951">
                  <c:v>6.2217406250015994</c:v>
                </c:pt>
                <c:pt idx="13952">
                  <c:v>6.2220743750015997</c:v>
                </c:pt>
                <c:pt idx="13953">
                  <c:v>6.2224056250016</c:v>
                </c:pt>
                <c:pt idx="13954">
                  <c:v>6.2221318750016001</c:v>
                </c:pt>
                <c:pt idx="13955">
                  <c:v>6.2219331250016001</c:v>
                </c:pt>
                <c:pt idx="13956">
                  <c:v>6.2222612499999999</c:v>
                </c:pt>
                <c:pt idx="13957">
                  <c:v>6.2221268750015994</c:v>
                </c:pt>
                <c:pt idx="13958">
                  <c:v>6.22174125</c:v>
                </c:pt>
                <c:pt idx="13959">
                  <c:v>6.2211974999999997</c:v>
                </c:pt>
                <c:pt idx="13960">
                  <c:v>6.2206543750016001</c:v>
                </c:pt>
                <c:pt idx="13961">
                  <c:v>6.2202812500000002</c:v>
                </c:pt>
                <c:pt idx="13962">
                  <c:v>6.2197199999999997</c:v>
                </c:pt>
                <c:pt idx="13963">
                  <c:v>6.2193443750016</c:v>
                </c:pt>
                <c:pt idx="13964">
                  <c:v>6.2188675</c:v>
                </c:pt>
                <c:pt idx="13965">
                  <c:v>6.2183656250016002</c:v>
                </c:pt>
                <c:pt idx="13966">
                  <c:v>6.2179387500000001</c:v>
                </c:pt>
                <c:pt idx="13967">
                  <c:v>6.2182637500000002</c:v>
                </c:pt>
                <c:pt idx="13968">
                  <c:v>6.2185531250016002</c:v>
                </c:pt>
                <c:pt idx="13969">
                  <c:v>6.2181375000000001</c:v>
                </c:pt>
                <c:pt idx="13970">
                  <c:v>6.2178006250015994</c:v>
                </c:pt>
                <c:pt idx="13971">
                  <c:v>6.2178618750016001</c:v>
                </c:pt>
                <c:pt idx="13972">
                  <c:v>6.2182643750016</c:v>
                </c:pt>
                <c:pt idx="13973">
                  <c:v>6.2186275000000002</c:v>
                </c:pt>
                <c:pt idx="13974">
                  <c:v>6.2191212499999997</c:v>
                </c:pt>
                <c:pt idx="13975">
                  <c:v>6.2195606250016002</c:v>
                </c:pt>
                <c:pt idx="13976">
                  <c:v>6.2199981250015997</c:v>
                </c:pt>
                <c:pt idx="13977">
                  <c:v>6.2195881250016001</c:v>
                </c:pt>
                <c:pt idx="13978">
                  <c:v>6.2191962500000004</c:v>
                </c:pt>
                <c:pt idx="13979">
                  <c:v>6.2187700000000001</c:v>
                </c:pt>
                <c:pt idx="13980">
                  <c:v>6.2186106250015998</c:v>
                </c:pt>
                <c:pt idx="13981">
                  <c:v>6.2182343750015994</c:v>
                </c:pt>
                <c:pt idx="13982">
                  <c:v>6.2177362499999997</c:v>
                </c:pt>
                <c:pt idx="13983">
                  <c:v>6.2171968750015996</c:v>
                </c:pt>
                <c:pt idx="13984">
                  <c:v>6.2168650000000003</c:v>
                </c:pt>
                <c:pt idx="13985">
                  <c:v>6.2162087499999998</c:v>
                </c:pt>
                <c:pt idx="13986">
                  <c:v>6.2156149999999997</c:v>
                </c:pt>
                <c:pt idx="13987">
                  <c:v>6.2151843750015994</c:v>
                </c:pt>
                <c:pt idx="13988">
                  <c:v>6.21484375</c:v>
                </c:pt>
                <c:pt idx="13989">
                  <c:v>6.2144831250015997</c:v>
                </c:pt>
                <c:pt idx="13990">
                  <c:v>6.2148312499999996</c:v>
                </c:pt>
                <c:pt idx="13991">
                  <c:v>6.2152456250016002</c:v>
                </c:pt>
                <c:pt idx="13992">
                  <c:v>6.2156700000000003</c:v>
                </c:pt>
                <c:pt idx="13993">
                  <c:v>6.2160868750015998</c:v>
                </c:pt>
                <c:pt idx="13994">
                  <c:v>6.2165074999999996</c:v>
                </c:pt>
                <c:pt idx="13995">
                  <c:v>6.2168518750016002</c:v>
                </c:pt>
                <c:pt idx="13996">
                  <c:v>6.2165018750016001</c:v>
                </c:pt>
                <c:pt idx="13997">
                  <c:v>6.2165306250015995</c:v>
                </c:pt>
                <c:pt idx="13998">
                  <c:v>6.2165443750015994</c:v>
                </c:pt>
                <c:pt idx="13999">
                  <c:v>6.2161393750015996</c:v>
                </c:pt>
                <c:pt idx="14000">
                  <c:v>6.2158162499999996</c:v>
                </c:pt>
                <c:pt idx="14001">
                  <c:v>6.2154425</c:v>
                </c:pt>
                <c:pt idx="14002">
                  <c:v>6.2158912500000003</c:v>
                </c:pt>
                <c:pt idx="14003">
                  <c:v>6.2163012499999999</c:v>
                </c:pt>
                <c:pt idx="14004">
                  <c:v>6.2166681250015996</c:v>
                </c:pt>
                <c:pt idx="14005">
                  <c:v>6.2170456250015995</c:v>
                </c:pt>
                <c:pt idx="14006">
                  <c:v>6.2174325000000001</c:v>
                </c:pt>
                <c:pt idx="14007">
                  <c:v>6.2177625000000001</c:v>
                </c:pt>
                <c:pt idx="14008">
                  <c:v>6.2181362499999997</c:v>
                </c:pt>
                <c:pt idx="14009">
                  <c:v>6.2184181250016</c:v>
                </c:pt>
                <c:pt idx="14010">
                  <c:v>6.2188162499999997</c:v>
                </c:pt>
                <c:pt idx="14011">
                  <c:v>6.2191793750016</c:v>
                </c:pt>
                <c:pt idx="14012">
                  <c:v>6.2196462500000003</c:v>
                </c:pt>
                <c:pt idx="14013">
                  <c:v>6.2200587499999997</c:v>
                </c:pt>
                <c:pt idx="14014">
                  <c:v>6.2198356250015996</c:v>
                </c:pt>
                <c:pt idx="14015">
                  <c:v>6.2194356250015996</c:v>
                </c:pt>
                <c:pt idx="14016">
                  <c:v>6.2190099999999999</c:v>
                </c:pt>
                <c:pt idx="14017">
                  <c:v>6.2186450000000004</c:v>
                </c:pt>
                <c:pt idx="14018">
                  <c:v>6.2183156250015994</c:v>
                </c:pt>
                <c:pt idx="14019">
                  <c:v>6.2178081250016</c:v>
                </c:pt>
                <c:pt idx="14020">
                  <c:v>6.2174587499999996</c:v>
                </c:pt>
                <c:pt idx="14021">
                  <c:v>6.2170506250016002</c:v>
                </c:pt>
                <c:pt idx="14022">
                  <c:v>6.2170525000000003</c:v>
                </c:pt>
                <c:pt idx="14023">
                  <c:v>6.2171000000000003</c:v>
                </c:pt>
                <c:pt idx="14024">
                  <c:v>6.2166793750015996</c:v>
                </c:pt>
                <c:pt idx="14025">
                  <c:v>6.21662625</c:v>
                </c:pt>
                <c:pt idx="14026">
                  <c:v>6.2170668750016</c:v>
                </c:pt>
                <c:pt idx="14027">
                  <c:v>6.2173981250015995</c:v>
                </c:pt>
                <c:pt idx="14028">
                  <c:v>6.2177512500000001</c:v>
                </c:pt>
                <c:pt idx="14029">
                  <c:v>6.2181256250015995</c:v>
                </c:pt>
                <c:pt idx="14030">
                  <c:v>6.2184893750015995</c:v>
                </c:pt>
                <c:pt idx="14031">
                  <c:v>6.2188125000000003</c:v>
                </c:pt>
                <c:pt idx="14032">
                  <c:v>6.2191893750015996</c:v>
                </c:pt>
                <c:pt idx="14033">
                  <c:v>6.2195987500000003</c:v>
                </c:pt>
                <c:pt idx="14034">
                  <c:v>6.2192862499999997</c:v>
                </c:pt>
                <c:pt idx="14035">
                  <c:v>6.2188512500000002</c:v>
                </c:pt>
                <c:pt idx="14036">
                  <c:v>6.2183025000000001</c:v>
                </c:pt>
                <c:pt idx="14037">
                  <c:v>6.2178318750015995</c:v>
                </c:pt>
                <c:pt idx="14038">
                  <c:v>6.2174306250016</c:v>
                </c:pt>
                <c:pt idx="14039">
                  <c:v>6.2170899999999998</c:v>
                </c:pt>
                <c:pt idx="14040">
                  <c:v>6.2167475000000003</c:v>
                </c:pt>
                <c:pt idx="14041">
                  <c:v>6.2163250000000003</c:v>
                </c:pt>
                <c:pt idx="14042">
                  <c:v>6.2159950000000004</c:v>
                </c:pt>
                <c:pt idx="14043">
                  <c:v>6.2158206250015997</c:v>
                </c:pt>
                <c:pt idx="14044">
                  <c:v>6.2158756250015994</c:v>
                </c:pt>
                <c:pt idx="14045">
                  <c:v>6.2154618750015995</c:v>
                </c:pt>
                <c:pt idx="14046">
                  <c:v>6.2150987500000001</c:v>
                </c:pt>
                <c:pt idx="14047">
                  <c:v>6.2147387500000004</c:v>
                </c:pt>
                <c:pt idx="14048">
                  <c:v>6.2143668750016001</c:v>
                </c:pt>
                <c:pt idx="14049">
                  <c:v>6.2140362500000004</c:v>
                </c:pt>
                <c:pt idx="14050">
                  <c:v>6.2140437500000001</c:v>
                </c:pt>
                <c:pt idx="14051">
                  <c:v>6.2144887500000001</c:v>
                </c:pt>
                <c:pt idx="14052">
                  <c:v>6.2146168750015995</c:v>
                </c:pt>
                <c:pt idx="14053">
                  <c:v>6.2150893750015994</c:v>
                </c:pt>
                <c:pt idx="14054">
                  <c:v>6.2154981250015995</c:v>
                </c:pt>
                <c:pt idx="14055">
                  <c:v>6.2158662500000004</c:v>
                </c:pt>
                <c:pt idx="14056">
                  <c:v>6.2162100000000002</c:v>
                </c:pt>
                <c:pt idx="14057">
                  <c:v>6.2165474999999999</c:v>
                </c:pt>
                <c:pt idx="14058">
                  <c:v>6.2169287500000001</c:v>
                </c:pt>
                <c:pt idx="14059">
                  <c:v>6.2172725</c:v>
                </c:pt>
                <c:pt idx="14060">
                  <c:v>6.2176081250015995</c:v>
                </c:pt>
                <c:pt idx="14061">
                  <c:v>6.2178456250015994</c:v>
                </c:pt>
                <c:pt idx="14062">
                  <c:v>6.2175062499999996</c:v>
                </c:pt>
                <c:pt idx="14063">
                  <c:v>6.2171531250015999</c:v>
                </c:pt>
                <c:pt idx="14064">
                  <c:v>6.2167806250015998</c:v>
                </c:pt>
                <c:pt idx="14065">
                  <c:v>6.2163975000000002</c:v>
                </c:pt>
                <c:pt idx="14066">
                  <c:v>6.2163662500000001</c:v>
                </c:pt>
                <c:pt idx="14067">
                  <c:v>6.2165324999999996</c:v>
                </c:pt>
                <c:pt idx="14068">
                  <c:v>6.2160806250015996</c:v>
                </c:pt>
                <c:pt idx="14069">
                  <c:v>6.2155243750015998</c:v>
                </c:pt>
                <c:pt idx="14070">
                  <c:v>6.2150125000000003</c:v>
                </c:pt>
                <c:pt idx="14071">
                  <c:v>6.21439875</c:v>
                </c:pt>
                <c:pt idx="14072">
                  <c:v>6.2139375000000001</c:v>
                </c:pt>
                <c:pt idx="14073">
                  <c:v>6.2135274999999996</c:v>
                </c:pt>
                <c:pt idx="14074">
                  <c:v>6.2135493750016</c:v>
                </c:pt>
                <c:pt idx="14075">
                  <c:v>6.213425</c:v>
                </c:pt>
                <c:pt idx="14076">
                  <c:v>6.2130418750015997</c:v>
                </c:pt>
                <c:pt idx="14077">
                  <c:v>6.2126368750015999</c:v>
                </c:pt>
                <c:pt idx="14078">
                  <c:v>6.2122425000000003</c:v>
                </c:pt>
                <c:pt idx="14079">
                  <c:v>6.2124437500000003</c:v>
                </c:pt>
                <c:pt idx="14080">
                  <c:v>6.2128093750015996</c:v>
                </c:pt>
                <c:pt idx="14081">
                  <c:v>6.2131806250016002</c:v>
                </c:pt>
                <c:pt idx="14082">
                  <c:v>6.2135637499999996</c:v>
                </c:pt>
                <c:pt idx="14083">
                  <c:v>6.2139199999999999</c:v>
                </c:pt>
                <c:pt idx="14084">
                  <c:v>6.2143756250015993</c:v>
                </c:pt>
                <c:pt idx="14085">
                  <c:v>6.2144281250016</c:v>
                </c:pt>
                <c:pt idx="14086">
                  <c:v>6.2140825</c:v>
                </c:pt>
                <c:pt idx="14087">
                  <c:v>6.2137118750016</c:v>
                </c:pt>
                <c:pt idx="14088">
                  <c:v>6.2134387499999999</c:v>
                </c:pt>
                <c:pt idx="14089">
                  <c:v>6.2135412499999996</c:v>
                </c:pt>
                <c:pt idx="14090">
                  <c:v>6.2138743750016001</c:v>
                </c:pt>
                <c:pt idx="14091">
                  <c:v>6.2143106250016</c:v>
                </c:pt>
                <c:pt idx="14092">
                  <c:v>6.2146524999999997</c:v>
                </c:pt>
                <c:pt idx="14093">
                  <c:v>6.2142637499999998</c:v>
                </c:pt>
                <c:pt idx="14094">
                  <c:v>6.2138981250015997</c:v>
                </c:pt>
                <c:pt idx="14095">
                  <c:v>6.2134900000000002</c:v>
                </c:pt>
                <c:pt idx="14096">
                  <c:v>6.2132768750015996</c:v>
                </c:pt>
                <c:pt idx="14097">
                  <c:v>6.2130281250015997</c:v>
                </c:pt>
                <c:pt idx="14098">
                  <c:v>6.2129250000000003</c:v>
                </c:pt>
                <c:pt idx="14099">
                  <c:v>6.2133243750015996</c:v>
                </c:pt>
                <c:pt idx="14100">
                  <c:v>6.2136518750015997</c:v>
                </c:pt>
                <c:pt idx="14101">
                  <c:v>6.2140118750015993</c:v>
                </c:pt>
                <c:pt idx="14102">
                  <c:v>6.2144149999999998</c:v>
                </c:pt>
                <c:pt idx="14103">
                  <c:v>6.2148199999999996</c:v>
                </c:pt>
                <c:pt idx="14104">
                  <c:v>6.2151975000000004</c:v>
                </c:pt>
                <c:pt idx="14105">
                  <c:v>6.2155962499999999</c:v>
                </c:pt>
                <c:pt idx="14106">
                  <c:v>6.2160881250015994</c:v>
                </c:pt>
                <c:pt idx="14107">
                  <c:v>6.2158087499999999</c:v>
                </c:pt>
                <c:pt idx="14108">
                  <c:v>6.2152950000000002</c:v>
                </c:pt>
                <c:pt idx="14109">
                  <c:v>6.2147937500000001</c:v>
                </c:pt>
                <c:pt idx="14110">
                  <c:v>6.2142443750015994</c:v>
                </c:pt>
                <c:pt idx="14111">
                  <c:v>6.2137612500000001</c:v>
                </c:pt>
                <c:pt idx="14112">
                  <c:v>6.2132275000000003</c:v>
                </c:pt>
                <c:pt idx="14113">
                  <c:v>6.2127843750015996</c:v>
                </c:pt>
                <c:pt idx="14114">
                  <c:v>6.2123143750015997</c:v>
                </c:pt>
                <c:pt idx="14115">
                  <c:v>6.2118093750016001</c:v>
                </c:pt>
                <c:pt idx="14116">
                  <c:v>6.2114862500000001</c:v>
                </c:pt>
                <c:pt idx="14117">
                  <c:v>6.2112731250015996</c:v>
                </c:pt>
                <c:pt idx="14118">
                  <c:v>6.2108387499999997</c:v>
                </c:pt>
                <c:pt idx="14119">
                  <c:v>6.2103687499999998</c:v>
                </c:pt>
                <c:pt idx="14120">
                  <c:v>6.2100487500000003</c:v>
                </c:pt>
                <c:pt idx="14121">
                  <c:v>6.2100862499999998</c:v>
                </c:pt>
                <c:pt idx="14122">
                  <c:v>6.2103843750015999</c:v>
                </c:pt>
                <c:pt idx="14123">
                  <c:v>6.2107074999999998</c:v>
                </c:pt>
                <c:pt idx="14124">
                  <c:v>6.2110362500000003</c:v>
                </c:pt>
                <c:pt idx="14125">
                  <c:v>6.2113868750016001</c:v>
                </c:pt>
                <c:pt idx="14126">
                  <c:v>6.2111043750016002</c:v>
                </c:pt>
                <c:pt idx="14127">
                  <c:v>6.2106537499999996</c:v>
                </c:pt>
                <c:pt idx="14128">
                  <c:v>6.21031625</c:v>
                </c:pt>
                <c:pt idx="14129">
                  <c:v>6.2099306250015998</c:v>
                </c:pt>
                <c:pt idx="14130">
                  <c:v>6.2096012500000004</c:v>
                </c:pt>
                <c:pt idx="14131">
                  <c:v>6.2100106250015994</c:v>
                </c:pt>
                <c:pt idx="14132">
                  <c:v>6.2103631250015994</c:v>
                </c:pt>
                <c:pt idx="14133">
                  <c:v>6.21075</c:v>
                </c:pt>
                <c:pt idx="14134">
                  <c:v>6.2110743750015995</c:v>
                </c:pt>
                <c:pt idx="14135">
                  <c:v>6.2114462499999998</c:v>
                </c:pt>
                <c:pt idx="14136">
                  <c:v>6.2118450000000003</c:v>
                </c:pt>
                <c:pt idx="14137">
                  <c:v>6.212205</c:v>
                </c:pt>
                <c:pt idx="14138">
                  <c:v>6.2126856250015994</c:v>
                </c:pt>
                <c:pt idx="14139">
                  <c:v>6.2130156250016002</c:v>
                </c:pt>
                <c:pt idx="14140">
                  <c:v>6.2133456250016001</c:v>
                </c:pt>
                <c:pt idx="14141">
                  <c:v>6.2137149999999997</c:v>
                </c:pt>
                <c:pt idx="14142">
                  <c:v>6.2133806250015997</c:v>
                </c:pt>
                <c:pt idx="14143">
                  <c:v>6.2130537500000003</c:v>
                </c:pt>
                <c:pt idx="14144">
                  <c:v>6.2127268750016</c:v>
                </c:pt>
                <c:pt idx="14145">
                  <c:v>6.2123749999999998</c:v>
                </c:pt>
                <c:pt idx="14146">
                  <c:v>6.2119881250016</c:v>
                </c:pt>
                <c:pt idx="14147">
                  <c:v>6.2116199999999999</c:v>
                </c:pt>
                <c:pt idx="14148">
                  <c:v>6.2112112499999999</c:v>
                </c:pt>
                <c:pt idx="14149">
                  <c:v>6.2108656250015999</c:v>
                </c:pt>
                <c:pt idx="14150">
                  <c:v>6.2108918750016002</c:v>
                </c:pt>
                <c:pt idx="14151">
                  <c:v>6.2112981250015995</c:v>
                </c:pt>
                <c:pt idx="14152">
                  <c:v>6.2116843750015995</c:v>
                </c:pt>
                <c:pt idx="14153">
                  <c:v>6.2115931250015999</c:v>
                </c:pt>
                <c:pt idx="14154">
                  <c:v>6.2118643750015998</c:v>
                </c:pt>
                <c:pt idx="14155">
                  <c:v>6.2120293750015998</c:v>
                </c:pt>
                <c:pt idx="14156">
                  <c:v>6.2115806250015995</c:v>
                </c:pt>
                <c:pt idx="14157">
                  <c:v>6.2111881250016001</c:v>
                </c:pt>
                <c:pt idx="14158">
                  <c:v>6.2107362500000001</c:v>
                </c:pt>
                <c:pt idx="14159">
                  <c:v>6.2102856250015996</c:v>
                </c:pt>
                <c:pt idx="14160">
                  <c:v>6.2098831250015998</c:v>
                </c:pt>
                <c:pt idx="14161">
                  <c:v>6.2094781250016</c:v>
                </c:pt>
                <c:pt idx="14162">
                  <c:v>6.2090306250016001</c:v>
                </c:pt>
                <c:pt idx="14163">
                  <c:v>6.2086399999999999</c:v>
                </c:pt>
                <c:pt idx="14164">
                  <c:v>6.2081625000000003</c:v>
                </c:pt>
                <c:pt idx="14165">
                  <c:v>6.2077956250015998</c:v>
                </c:pt>
                <c:pt idx="14166">
                  <c:v>6.20735875</c:v>
                </c:pt>
                <c:pt idx="14167">
                  <c:v>6.2070318750015998</c:v>
                </c:pt>
                <c:pt idx="14168">
                  <c:v>6.2074162499999996</c:v>
                </c:pt>
                <c:pt idx="14169">
                  <c:v>6.2077912499999996</c:v>
                </c:pt>
                <c:pt idx="14170">
                  <c:v>6.2079025000000003</c:v>
                </c:pt>
                <c:pt idx="14171">
                  <c:v>6.2082743750015998</c:v>
                </c:pt>
                <c:pt idx="14172">
                  <c:v>6.2085956250015997</c:v>
                </c:pt>
                <c:pt idx="14173">
                  <c:v>6.2089568750015998</c:v>
                </c:pt>
                <c:pt idx="14174">
                  <c:v>6.2092999999999998</c:v>
                </c:pt>
                <c:pt idx="14175">
                  <c:v>6.2096406250016001</c:v>
                </c:pt>
                <c:pt idx="14176">
                  <c:v>6.2093625000000001</c:v>
                </c:pt>
                <c:pt idx="14177">
                  <c:v>6.2093168750015995</c:v>
                </c:pt>
                <c:pt idx="14178">
                  <c:v>6.2091262499999997</c:v>
                </c:pt>
                <c:pt idx="14179">
                  <c:v>6.2087568750016002</c:v>
                </c:pt>
                <c:pt idx="14180">
                  <c:v>6.2083424999999997</c:v>
                </c:pt>
                <c:pt idx="14181">
                  <c:v>6.2079700000000004</c:v>
                </c:pt>
                <c:pt idx="14182">
                  <c:v>6.2083025000000003</c:v>
                </c:pt>
                <c:pt idx="14183">
                  <c:v>6.2085437499999996</c:v>
                </c:pt>
                <c:pt idx="14184">
                  <c:v>6.2083468750015998</c:v>
                </c:pt>
                <c:pt idx="14185">
                  <c:v>6.2079731250016001</c:v>
                </c:pt>
                <c:pt idx="14186">
                  <c:v>6.2073999999999998</c:v>
                </c:pt>
                <c:pt idx="14187">
                  <c:v>6.2069431250016001</c:v>
                </c:pt>
                <c:pt idx="14188">
                  <c:v>6.2072950000000002</c:v>
                </c:pt>
                <c:pt idx="14189">
                  <c:v>6.2076874999999996</c:v>
                </c:pt>
                <c:pt idx="14190">
                  <c:v>6.2082243750016</c:v>
                </c:pt>
                <c:pt idx="14191">
                  <c:v>6.2087750000000002</c:v>
                </c:pt>
                <c:pt idx="14192">
                  <c:v>6.2091737499999997</c:v>
                </c:pt>
                <c:pt idx="14193">
                  <c:v>6.2096256250015998</c:v>
                </c:pt>
                <c:pt idx="14194">
                  <c:v>6.2099918750015997</c:v>
                </c:pt>
                <c:pt idx="14195">
                  <c:v>6.2103762500000004</c:v>
                </c:pt>
                <c:pt idx="14196">
                  <c:v>6.21071375</c:v>
                </c:pt>
                <c:pt idx="14197">
                  <c:v>6.2107962499999996</c:v>
                </c:pt>
                <c:pt idx="14198">
                  <c:v>6.2111706250015999</c:v>
                </c:pt>
                <c:pt idx="14199">
                  <c:v>6.2114937499999998</c:v>
                </c:pt>
                <c:pt idx="14200">
                  <c:v>6.2116793750015997</c:v>
                </c:pt>
                <c:pt idx="14201">
                  <c:v>6.2112456250015997</c:v>
                </c:pt>
                <c:pt idx="14202">
                  <c:v>6.2108549999999996</c:v>
                </c:pt>
                <c:pt idx="14203">
                  <c:v>6.2103925000000002</c:v>
                </c:pt>
                <c:pt idx="14204">
                  <c:v>6.2099806250015996</c:v>
                </c:pt>
                <c:pt idx="14205">
                  <c:v>6.2096543750016</c:v>
                </c:pt>
                <c:pt idx="14206">
                  <c:v>6.2100175000000002</c:v>
                </c:pt>
                <c:pt idx="14207">
                  <c:v>6.2104024999999998</c:v>
                </c:pt>
                <c:pt idx="14208">
                  <c:v>6.2107324999999998</c:v>
                </c:pt>
                <c:pt idx="14209">
                  <c:v>6.2103968750015994</c:v>
                </c:pt>
                <c:pt idx="14210">
                  <c:v>6.2098912500000001</c:v>
                </c:pt>
                <c:pt idx="14211">
                  <c:v>6.2095112500000003</c:v>
                </c:pt>
                <c:pt idx="14212">
                  <c:v>6.2090818750015995</c:v>
                </c:pt>
                <c:pt idx="14213">
                  <c:v>6.2087337500000004</c:v>
                </c:pt>
                <c:pt idx="14214">
                  <c:v>6.2084074999999999</c:v>
                </c:pt>
                <c:pt idx="14215">
                  <c:v>6.2080037499999996</c:v>
                </c:pt>
                <c:pt idx="14216">
                  <c:v>6.2075525000000003</c:v>
                </c:pt>
                <c:pt idx="14217">
                  <c:v>6.2070431250015998</c:v>
                </c:pt>
                <c:pt idx="14218">
                  <c:v>6.2065374999999996</c:v>
                </c:pt>
                <c:pt idx="14219">
                  <c:v>6.2061437499999998</c:v>
                </c:pt>
                <c:pt idx="14220">
                  <c:v>6.2057993750015994</c:v>
                </c:pt>
                <c:pt idx="14221">
                  <c:v>6.2053718750015996</c:v>
                </c:pt>
                <c:pt idx="14222">
                  <c:v>6.2049781250015998</c:v>
                </c:pt>
                <c:pt idx="14223">
                  <c:v>6.2043831250016002</c:v>
                </c:pt>
                <c:pt idx="14224">
                  <c:v>6.2040562499999998</c:v>
                </c:pt>
                <c:pt idx="14225">
                  <c:v>6.2035037500000003</c:v>
                </c:pt>
                <c:pt idx="14226">
                  <c:v>6.2031824999999996</c:v>
                </c:pt>
                <c:pt idx="14227">
                  <c:v>6.2027156250016002</c:v>
                </c:pt>
                <c:pt idx="14228">
                  <c:v>6.2023799999999998</c:v>
                </c:pt>
                <c:pt idx="14229">
                  <c:v>6.2019068750016002</c:v>
                </c:pt>
                <c:pt idx="14230">
                  <c:v>6.2015087500000003</c:v>
                </c:pt>
                <c:pt idx="14231">
                  <c:v>6.2011543750015994</c:v>
                </c:pt>
                <c:pt idx="14232">
                  <c:v>6.2007256250016001</c:v>
                </c:pt>
                <c:pt idx="14233">
                  <c:v>6.2011475000000003</c:v>
                </c:pt>
                <c:pt idx="14234">
                  <c:v>6.2015399999999996</c:v>
                </c:pt>
                <c:pt idx="14235">
                  <c:v>6.2020706250015998</c:v>
                </c:pt>
                <c:pt idx="14236">
                  <c:v>6.2024150000000002</c:v>
                </c:pt>
                <c:pt idx="14237">
                  <c:v>6.2027687499999997</c:v>
                </c:pt>
                <c:pt idx="14238">
                  <c:v>6.2031587500000001</c:v>
                </c:pt>
                <c:pt idx="14239">
                  <c:v>6.2034900000000004</c:v>
                </c:pt>
                <c:pt idx="14240">
                  <c:v>6.2036199999999999</c:v>
                </c:pt>
                <c:pt idx="14241">
                  <c:v>6.2040593750015995</c:v>
                </c:pt>
                <c:pt idx="14242">
                  <c:v>6.2044443750016001</c:v>
                </c:pt>
                <c:pt idx="14243">
                  <c:v>6.2047906250015998</c:v>
                </c:pt>
                <c:pt idx="14244">
                  <c:v>6.2052406250015997</c:v>
                </c:pt>
                <c:pt idx="14245">
                  <c:v>6.2056025000000004</c:v>
                </c:pt>
                <c:pt idx="14246">
                  <c:v>6.2061481250016</c:v>
                </c:pt>
                <c:pt idx="14247">
                  <c:v>6.2065443750015996</c:v>
                </c:pt>
                <c:pt idx="14248">
                  <c:v>6.2069375000000004</c:v>
                </c:pt>
                <c:pt idx="14249">
                  <c:v>6.2072649999999996</c:v>
                </c:pt>
                <c:pt idx="14250">
                  <c:v>6.2077681250015999</c:v>
                </c:pt>
                <c:pt idx="14251">
                  <c:v>6.2081012500000003</c:v>
                </c:pt>
                <c:pt idx="14252">
                  <c:v>6.2077887499999997</c:v>
                </c:pt>
                <c:pt idx="14253">
                  <c:v>6.207465</c:v>
                </c:pt>
                <c:pt idx="14254">
                  <c:v>6.2069774999999998</c:v>
                </c:pt>
                <c:pt idx="14255">
                  <c:v>6.2064812500000004</c:v>
                </c:pt>
                <c:pt idx="14256">
                  <c:v>6.2061487499999997</c:v>
                </c:pt>
                <c:pt idx="14257">
                  <c:v>6.2058212499999996</c:v>
                </c:pt>
                <c:pt idx="14258">
                  <c:v>6.2061500000000001</c:v>
                </c:pt>
                <c:pt idx="14259">
                  <c:v>6.2065362500000001</c:v>
                </c:pt>
                <c:pt idx="14260">
                  <c:v>6.2069437499999998</c:v>
                </c:pt>
                <c:pt idx="14261">
                  <c:v>6.2072881250015994</c:v>
                </c:pt>
                <c:pt idx="14262">
                  <c:v>6.2077218750015994</c:v>
                </c:pt>
                <c:pt idx="14263">
                  <c:v>6.2081518750016</c:v>
                </c:pt>
                <c:pt idx="14264">
                  <c:v>6.2084906250016001</c:v>
                </c:pt>
                <c:pt idx="14265">
                  <c:v>6.2088118750015999</c:v>
                </c:pt>
                <c:pt idx="14266">
                  <c:v>6.2083606250015997</c:v>
                </c:pt>
                <c:pt idx="14267">
                  <c:v>6.2079956250016002</c:v>
                </c:pt>
                <c:pt idx="14268">
                  <c:v>6.2076549999999999</c:v>
                </c:pt>
                <c:pt idx="14269">
                  <c:v>6.2072918750015997</c:v>
                </c:pt>
                <c:pt idx="14270">
                  <c:v>6.2067687500000002</c:v>
                </c:pt>
                <c:pt idx="14271">
                  <c:v>6.2063837499999996</c:v>
                </c:pt>
                <c:pt idx="14272">
                  <c:v>6.2058862499999998</c:v>
                </c:pt>
                <c:pt idx="14273">
                  <c:v>6.2056331250015999</c:v>
                </c:pt>
                <c:pt idx="14274">
                  <c:v>6.2060337499999996</c:v>
                </c:pt>
                <c:pt idx="14275">
                  <c:v>6.2065243750015995</c:v>
                </c:pt>
                <c:pt idx="14276">
                  <c:v>6.2069418750015997</c:v>
                </c:pt>
                <c:pt idx="14277">
                  <c:v>6.2073018750015994</c:v>
                </c:pt>
                <c:pt idx="14278">
                  <c:v>6.2069206250016</c:v>
                </c:pt>
                <c:pt idx="14279">
                  <c:v>6.2063937500000002</c:v>
                </c:pt>
                <c:pt idx="14280">
                  <c:v>6.2058225</c:v>
                </c:pt>
                <c:pt idx="14281">
                  <c:v>6.2052612500000004</c:v>
                </c:pt>
                <c:pt idx="14282">
                  <c:v>6.2047812499999999</c:v>
                </c:pt>
                <c:pt idx="14283">
                  <c:v>6.2043281250015996</c:v>
                </c:pt>
                <c:pt idx="14284">
                  <c:v>6.2039137499999999</c:v>
                </c:pt>
                <c:pt idx="14285">
                  <c:v>6.2034700000000003</c:v>
                </c:pt>
                <c:pt idx="14286">
                  <c:v>6.2029474999999996</c:v>
                </c:pt>
                <c:pt idx="14287">
                  <c:v>6.2024987500000002</c:v>
                </c:pt>
                <c:pt idx="14288">
                  <c:v>6.2020156250016001</c:v>
                </c:pt>
                <c:pt idx="14289">
                  <c:v>6.2016400000000003</c:v>
                </c:pt>
                <c:pt idx="14290">
                  <c:v>6.2010918750016</c:v>
                </c:pt>
                <c:pt idx="14291">
                  <c:v>6.2006887500000003</c:v>
                </c:pt>
                <c:pt idx="14292">
                  <c:v>6.2003181250015995</c:v>
                </c:pt>
                <c:pt idx="14293">
                  <c:v>6.1999068750015995</c:v>
                </c:pt>
                <c:pt idx="14294">
                  <c:v>6.1995606250015998</c:v>
                </c:pt>
                <c:pt idx="14295">
                  <c:v>6.1991881250015997</c:v>
                </c:pt>
                <c:pt idx="14296">
                  <c:v>6.1988068750015994</c:v>
                </c:pt>
                <c:pt idx="14297">
                  <c:v>6.1987593750015995</c:v>
                </c:pt>
                <c:pt idx="14298">
                  <c:v>6.1986581250016002</c:v>
                </c:pt>
                <c:pt idx="14299">
                  <c:v>6.1989900000000002</c:v>
                </c:pt>
                <c:pt idx="14300">
                  <c:v>6.1993443750015995</c:v>
                </c:pt>
                <c:pt idx="14301">
                  <c:v>6.1997118750015998</c:v>
                </c:pt>
                <c:pt idx="14302">
                  <c:v>6.2001400000000002</c:v>
                </c:pt>
                <c:pt idx="14303">
                  <c:v>6.2005281250015996</c:v>
                </c:pt>
                <c:pt idx="14304">
                  <c:v>6.2008693750015995</c:v>
                </c:pt>
                <c:pt idx="14305">
                  <c:v>6.2012143750015998</c:v>
                </c:pt>
                <c:pt idx="14306">
                  <c:v>6.2016656250016</c:v>
                </c:pt>
                <c:pt idx="14307">
                  <c:v>6.2020474999999999</c:v>
                </c:pt>
                <c:pt idx="14308">
                  <c:v>6.2024387499999998</c:v>
                </c:pt>
                <c:pt idx="14309">
                  <c:v>6.2027756250015997</c:v>
                </c:pt>
                <c:pt idx="14310">
                  <c:v>6.2031118750015999</c:v>
                </c:pt>
                <c:pt idx="14311">
                  <c:v>6.2035093750015999</c:v>
                </c:pt>
                <c:pt idx="14312">
                  <c:v>6.2040362499999997</c:v>
                </c:pt>
                <c:pt idx="14313">
                  <c:v>6.2045275000000002</c:v>
                </c:pt>
                <c:pt idx="14314">
                  <c:v>6.2049587500000003</c:v>
                </c:pt>
                <c:pt idx="14315">
                  <c:v>6.2044837499999996</c:v>
                </c:pt>
                <c:pt idx="14316">
                  <c:v>6.2039306250015995</c:v>
                </c:pt>
                <c:pt idx="14317">
                  <c:v>6.2035906250016</c:v>
                </c:pt>
                <c:pt idx="14318">
                  <c:v>6.2031150000000004</c:v>
                </c:pt>
                <c:pt idx="14319">
                  <c:v>6.2027793750016</c:v>
                </c:pt>
                <c:pt idx="14320">
                  <c:v>6.2023987500000004</c:v>
                </c:pt>
                <c:pt idx="14321">
                  <c:v>6.20207</c:v>
                </c:pt>
                <c:pt idx="14322">
                  <c:v>6.2023950000000001</c:v>
                </c:pt>
                <c:pt idx="14323">
                  <c:v>6.2027737500000004</c:v>
                </c:pt>
                <c:pt idx="14324">
                  <c:v>6.2031475</c:v>
                </c:pt>
                <c:pt idx="14325">
                  <c:v>6.2032299999999996</c:v>
                </c:pt>
                <c:pt idx="14326">
                  <c:v>6.2029025000000004</c:v>
                </c:pt>
                <c:pt idx="14327">
                  <c:v>6.2024600000000003</c:v>
                </c:pt>
                <c:pt idx="14328">
                  <c:v>6.2020343750015998</c:v>
                </c:pt>
                <c:pt idx="14329">
                  <c:v>6.2016062500000002</c:v>
                </c:pt>
                <c:pt idx="14330">
                  <c:v>6.2012450000000001</c:v>
                </c:pt>
                <c:pt idx="14331">
                  <c:v>6.2007725000000002</c:v>
                </c:pt>
                <c:pt idx="14332">
                  <c:v>6.2003581250015998</c:v>
                </c:pt>
                <c:pt idx="14333">
                  <c:v>6.1999762499999997</c:v>
                </c:pt>
                <c:pt idx="14334">
                  <c:v>6.1995825</c:v>
                </c:pt>
                <c:pt idx="14335">
                  <c:v>6.1991212500000001</c:v>
                </c:pt>
                <c:pt idx="14336">
                  <c:v>6.1986756250015995</c:v>
                </c:pt>
                <c:pt idx="14337">
                  <c:v>6.1990181250015999</c:v>
                </c:pt>
                <c:pt idx="14338">
                  <c:v>6.1993643750015996</c:v>
                </c:pt>
                <c:pt idx="14339">
                  <c:v>6.1997850000000003</c:v>
                </c:pt>
                <c:pt idx="14340">
                  <c:v>6.2002256250015995</c:v>
                </c:pt>
                <c:pt idx="14341">
                  <c:v>6.2006812499999997</c:v>
                </c:pt>
                <c:pt idx="14342">
                  <c:v>6.2011599999999998</c:v>
                </c:pt>
                <c:pt idx="14343">
                  <c:v>6.2016162499999998</c:v>
                </c:pt>
                <c:pt idx="14344">
                  <c:v>6.2019418750015998</c:v>
                </c:pt>
                <c:pt idx="14345">
                  <c:v>6.2023931250016</c:v>
                </c:pt>
                <c:pt idx="14346">
                  <c:v>6.2027599999999996</c:v>
                </c:pt>
                <c:pt idx="14347">
                  <c:v>6.2032049999999996</c:v>
                </c:pt>
                <c:pt idx="14348">
                  <c:v>6.2036918750016001</c:v>
                </c:pt>
                <c:pt idx="14349">
                  <c:v>6.2041893750015999</c:v>
                </c:pt>
                <c:pt idx="14350">
                  <c:v>6.2045893750015999</c:v>
                </c:pt>
                <c:pt idx="14351">
                  <c:v>6.2050875000000003</c:v>
                </c:pt>
                <c:pt idx="14352">
                  <c:v>6.2050156250016002</c:v>
                </c:pt>
                <c:pt idx="14353">
                  <c:v>6.205355</c:v>
                </c:pt>
                <c:pt idx="14354">
                  <c:v>6.2049918750015998</c:v>
                </c:pt>
                <c:pt idx="14355">
                  <c:v>6.2045943750015997</c:v>
                </c:pt>
                <c:pt idx="14356">
                  <c:v>6.2042131250015995</c:v>
                </c:pt>
                <c:pt idx="14357">
                  <c:v>6.2036031250015995</c:v>
                </c:pt>
                <c:pt idx="14358">
                  <c:v>6.2032212500000004</c:v>
                </c:pt>
                <c:pt idx="14359">
                  <c:v>6.2028850000000002</c:v>
                </c:pt>
                <c:pt idx="14360">
                  <c:v>6.2023137500000001</c:v>
                </c:pt>
                <c:pt idx="14361">
                  <c:v>6.2017199999999999</c:v>
                </c:pt>
                <c:pt idx="14362">
                  <c:v>6.2012106250015995</c:v>
                </c:pt>
                <c:pt idx="14363">
                  <c:v>6.2006562499999998</c:v>
                </c:pt>
                <c:pt idx="14364">
                  <c:v>6.2002231250015996</c:v>
                </c:pt>
                <c:pt idx="14365">
                  <c:v>6.1997737500000003</c:v>
                </c:pt>
                <c:pt idx="14366">
                  <c:v>6.1994406250015999</c:v>
                </c:pt>
                <c:pt idx="14367">
                  <c:v>6.1990924999999999</c:v>
                </c:pt>
                <c:pt idx="14368">
                  <c:v>6.1987275000000004</c:v>
                </c:pt>
                <c:pt idx="14369">
                  <c:v>6.1986062500000001</c:v>
                </c:pt>
                <c:pt idx="14370">
                  <c:v>6.1989687499999997</c:v>
                </c:pt>
                <c:pt idx="14371">
                  <c:v>6.1992956250016</c:v>
                </c:pt>
                <c:pt idx="14372">
                  <c:v>6.1996762500000004</c:v>
                </c:pt>
                <c:pt idx="14373">
                  <c:v>6.2000824999999997</c:v>
                </c:pt>
                <c:pt idx="14374">
                  <c:v>6.2005125000000003</c:v>
                </c:pt>
                <c:pt idx="14375">
                  <c:v>6.2009449999999999</c:v>
                </c:pt>
                <c:pt idx="14376">
                  <c:v>6.2005299999999997</c:v>
                </c:pt>
                <c:pt idx="14377">
                  <c:v>6.19992375</c:v>
                </c:pt>
                <c:pt idx="14378">
                  <c:v>6.1992450000000003</c:v>
                </c:pt>
                <c:pt idx="14379">
                  <c:v>6.1988106250015997</c:v>
                </c:pt>
                <c:pt idx="14380">
                  <c:v>6.1984368750016001</c:v>
                </c:pt>
                <c:pt idx="14381">
                  <c:v>6.1978093750015999</c:v>
                </c:pt>
                <c:pt idx="14382">
                  <c:v>6.1974056250015996</c:v>
                </c:pt>
                <c:pt idx="14383">
                  <c:v>6.1970181250016001</c:v>
                </c:pt>
                <c:pt idx="14384">
                  <c:v>6.1966650000000003</c:v>
                </c:pt>
                <c:pt idx="14385">
                  <c:v>6.1967443750015994</c:v>
                </c:pt>
                <c:pt idx="14386">
                  <c:v>6.1971362499999998</c:v>
                </c:pt>
                <c:pt idx="14387">
                  <c:v>6.1974656250016</c:v>
                </c:pt>
                <c:pt idx="14388">
                  <c:v>6.1978062500000002</c:v>
                </c:pt>
                <c:pt idx="14389">
                  <c:v>6.1981362500000001</c:v>
                </c:pt>
                <c:pt idx="14390">
                  <c:v>6.1985250000000001</c:v>
                </c:pt>
                <c:pt idx="14391">
                  <c:v>6.1989256250015998</c:v>
                </c:pt>
                <c:pt idx="14392">
                  <c:v>6.1993012500000004</c:v>
                </c:pt>
                <c:pt idx="14393">
                  <c:v>6.1996518750015994</c:v>
                </c:pt>
                <c:pt idx="14394">
                  <c:v>6.2000318750016001</c:v>
                </c:pt>
                <c:pt idx="14395">
                  <c:v>6.2002118750015995</c:v>
                </c:pt>
                <c:pt idx="14396">
                  <c:v>6.200545</c:v>
                </c:pt>
                <c:pt idx="14397">
                  <c:v>6.20107125</c:v>
                </c:pt>
                <c:pt idx="14398">
                  <c:v>6.2014956250016002</c:v>
                </c:pt>
                <c:pt idx="14399">
                  <c:v>6.2014800000000001</c:v>
                </c:pt>
                <c:pt idx="14400">
                  <c:v>6.2010031250016002</c:v>
                </c:pt>
                <c:pt idx="14401">
                  <c:v>6.2005106250016002</c:v>
                </c:pt>
                <c:pt idx="14402">
                  <c:v>6.1999712499999999</c:v>
                </c:pt>
                <c:pt idx="14403">
                  <c:v>6.1995356250015998</c:v>
                </c:pt>
                <c:pt idx="14404">
                  <c:v>6.1990949999999998</c:v>
                </c:pt>
                <c:pt idx="14405">
                  <c:v>6.1988137500000002</c:v>
                </c:pt>
                <c:pt idx="14406">
                  <c:v>6.1984787499999996</c:v>
                </c:pt>
                <c:pt idx="14407">
                  <c:v>6.1983631250015998</c:v>
                </c:pt>
                <c:pt idx="14408">
                  <c:v>6.1986837499999998</c:v>
                </c:pt>
                <c:pt idx="14409">
                  <c:v>6.1984718750015997</c:v>
                </c:pt>
                <c:pt idx="14410">
                  <c:v>6.1980943750015998</c:v>
                </c:pt>
                <c:pt idx="14411">
                  <c:v>6.1977518750015994</c:v>
                </c:pt>
                <c:pt idx="14412">
                  <c:v>6.1973631250015995</c:v>
                </c:pt>
                <c:pt idx="14413">
                  <c:v>6.1974406250016001</c:v>
                </c:pt>
                <c:pt idx="14414">
                  <c:v>6.1978431250016</c:v>
                </c:pt>
                <c:pt idx="14415">
                  <c:v>6.1977137500000001</c:v>
                </c:pt>
                <c:pt idx="14416">
                  <c:v>6.1973549999999999</c:v>
                </c:pt>
                <c:pt idx="14417">
                  <c:v>6.1978437499999997</c:v>
                </c:pt>
                <c:pt idx="14418">
                  <c:v>6.1977018750015995</c:v>
                </c:pt>
                <c:pt idx="14419">
                  <c:v>6.1973324999999999</c:v>
                </c:pt>
                <c:pt idx="14420">
                  <c:v>6.1970124999999996</c:v>
                </c:pt>
                <c:pt idx="14421">
                  <c:v>6.1966893750015997</c:v>
                </c:pt>
                <c:pt idx="14422">
                  <c:v>6.1963406250016</c:v>
                </c:pt>
                <c:pt idx="14423">
                  <c:v>6.1960056250015993</c:v>
                </c:pt>
                <c:pt idx="14424">
                  <c:v>6.1961162500000002</c:v>
                </c:pt>
                <c:pt idx="14425">
                  <c:v>6.1965256250016001</c:v>
                </c:pt>
                <c:pt idx="14426">
                  <c:v>6.1968856250015998</c:v>
                </c:pt>
                <c:pt idx="14427">
                  <c:v>6.1972518750015997</c:v>
                </c:pt>
                <c:pt idx="14428">
                  <c:v>6.1976250000000004</c:v>
                </c:pt>
                <c:pt idx="14429">
                  <c:v>6.1979793750015997</c:v>
                </c:pt>
                <c:pt idx="14430">
                  <c:v>6.1983412500000004</c:v>
                </c:pt>
                <c:pt idx="14431">
                  <c:v>6.1986699999999999</c:v>
                </c:pt>
                <c:pt idx="14432">
                  <c:v>6.1986606250016001</c:v>
                </c:pt>
                <c:pt idx="14433">
                  <c:v>6.1990181250015999</c:v>
                </c:pt>
                <c:pt idx="14434">
                  <c:v>6.1993499999999999</c:v>
                </c:pt>
                <c:pt idx="14435">
                  <c:v>6.1990074999999996</c:v>
                </c:pt>
                <c:pt idx="14436">
                  <c:v>6.1985781250015997</c:v>
                </c:pt>
                <c:pt idx="14437">
                  <c:v>6.1982074999999996</c:v>
                </c:pt>
                <c:pt idx="14438">
                  <c:v>6.1978549999999997</c:v>
                </c:pt>
                <c:pt idx="14439">
                  <c:v>6.1982293750016</c:v>
                </c:pt>
                <c:pt idx="14440">
                  <c:v>6.1986012500000003</c:v>
                </c:pt>
                <c:pt idx="14441">
                  <c:v>6.1989450000000001</c:v>
                </c:pt>
                <c:pt idx="14442">
                  <c:v>6.1988018750015996</c:v>
                </c:pt>
                <c:pt idx="14443">
                  <c:v>6.1984537499999997</c:v>
                </c:pt>
                <c:pt idx="14444">
                  <c:v>6.1988412500000001</c:v>
                </c:pt>
                <c:pt idx="14445">
                  <c:v>6.1992237499999998</c:v>
                </c:pt>
                <c:pt idx="14446">
                  <c:v>6.1995899999999997</c:v>
                </c:pt>
                <c:pt idx="14447">
                  <c:v>6.1999968750015997</c:v>
                </c:pt>
                <c:pt idx="14448">
                  <c:v>6.2003481250016002</c:v>
                </c:pt>
                <c:pt idx="14449">
                  <c:v>6.20067375</c:v>
                </c:pt>
                <c:pt idx="14450">
                  <c:v>6.2008481250015999</c:v>
                </c:pt>
                <c:pt idx="14451">
                  <c:v>6.2003300000000001</c:v>
                </c:pt>
                <c:pt idx="14452">
                  <c:v>6.1997175000000002</c:v>
                </c:pt>
                <c:pt idx="14453">
                  <c:v>6.1993625000000003</c:v>
                </c:pt>
                <c:pt idx="14454">
                  <c:v>6.1989718750015994</c:v>
                </c:pt>
                <c:pt idx="14455">
                  <c:v>6.1985993750016002</c:v>
                </c:pt>
                <c:pt idx="14456">
                  <c:v>6.1981137500000001</c:v>
                </c:pt>
                <c:pt idx="14457">
                  <c:v>6.1976837500000004</c:v>
                </c:pt>
                <c:pt idx="14458">
                  <c:v>6.1973493750015995</c:v>
                </c:pt>
                <c:pt idx="14459">
                  <c:v>6.1969893750015999</c:v>
                </c:pt>
                <c:pt idx="14460">
                  <c:v>6.1965837500000003</c:v>
                </c:pt>
                <c:pt idx="14461">
                  <c:v>6.1961981250016001</c:v>
                </c:pt>
                <c:pt idx="14462">
                  <c:v>6.1957118750015994</c:v>
                </c:pt>
                <c:pt idx="14463">
                  <c:v>6.1952393750015995</c:v>
                </c:pt>
                <c:pt idx="14464">
                  <c:v>6.1947643750015997</c:v>
                </c:pt>
                <c:pt idx="14465">
                  <c:v>6.1943200000000003</c:v>
                </c:pt>
                <c:pt idx="14466">
                  <c:v>6.1947349999999997</c:v>
                </c:pt>
                <c:pt idx="14467">
                  <c:v>6.1951718750015994</c:v>
                </c:pt>
                <c:pt idx="14468">
                  <c:v>6.1956143750015995</c:v>
                </c:pt>
                <c:pt idx="14469">
                  <c:v>6.1959893750015995</c:v>
                </c:pt>
                <c:pt idx="14470">
                  <c:v>6.1963456250015998</c:v>
                </c:pt>
                <c:pt idx="14471">
                  <c:v>6.19670875</c:v>
                </c:pt>
                <c:pt idx="14472">
                  <c:v>6.1971449999999999</c:v>
                </c:pt>
                <c:pt idx="14473">
                  <c:v>6.1976750000000003</c:v>
                </c:pt>
                <c:pt idx="14474">
                  <c:v>6.1980106250015998</c:v>
                </c:pt>
                <c:pt idx="14475">
                  <c:v>6.1976374999999999</c:v>
                </c:pt>
                <c:pt idx="14476">
                  <c:v>6.1972456250015995</c:v>
                </c:pt>
                <c:pt idx="14477">
                  <c:v>6.1969137500000002</c:v>
                </c:pt>
                <c:pt idx="14478">
                  <c:v>6.1971781250015994</c:v>
                </c:pt>
                <c:pt idx="14479">
                  <c:v>6.1968543750015996</c:v>
                </c:pt>
                <c:pt idx="14480">
                  <c:v>6.19666125</c:v>
                </c:pt>
                <c:pt idx="14481">
                  <c:v>6.1968531250016001</c:v>
                </c:pt>
                <c:pt idx="14482">
                  <c:v>6.1972106250015999</c:v>
                </c:pt>
                <c:pt idx="14483">
                  <c:v>6.1975875</c:v>
                </c:pt>
                <c:pt idx="14484">
                  <c:v>6.1979306250016002</c:v>
                </c:pt>
                <c:pt idx="14485">
                  <c:v>6.1982712500000003</c:v>
                </c:pt>
                <c:pt idx="14486">
                  <c:v>6.1978931250015998</c:v>
                </c:pt>
                <c:pt idx="14487">
                  <c:v>6.1975206250015997</c:v>
                </c:pt>
                <c:pt idx="14488">
                  <c:v>6.1975318750015997</c:v>
                </c:pt>
                <c:pt idx="14489">
                  <c:v>6.1970981250015997</c:v>
                </c:pt>
                <c:pt idx="14490">
                  <c:v>6.1965775000000001</c:v>
                </c:pt>
                <c:pt idx="14491">
                  <c:v>6.1960006250015995</c:v>
                </c:pt>
                <c:pt idx="14492">
                  <c:v>6.1953606250015998</c:v>
                </c:pt>
                <c:pt idx="14493">
                  <c:v>6.1950250000000002</c:v>
                </c:pt>
                <c:pt idx="14494">
                  <c:v>6.1944631250016</c:v>
                </c:pt>
                <c:pt idx="14495">
                  <c:v>6.1939650000000004</c:v>
                </c:pt>
                <c:pt idx="14496">
                  <c:v>6.1936150000000003</c:v>
                </c:pt>
                <c:pt idx="14497">
                  <c:v>6.1939693750015996</c:v>
                </c:pt>
                <c:pt idx="14498">
                  <c:v>6.1943081250015997</c:v>
                </c:pt>
                <c:pt idx="14499">
                  <c:v>6.1946556250015998</c:v>
                </c:pt>
                <c:pt idx="14500">
                  <c:v>6.1949825000000001</c:v>
                </c:pt>
                <c:pt idx="14501">
                  <c:v>6.1953849999999999</c:v>
                </c:pt>
                <c:pt idx="14502">
                  <c:v>6.1957487499999999</c:v>
                </c:pt>
                <c:pt idx="14503">
                  <c:v>6.19625</c:v>
                </c:pt>
                <c:pt idx="14504">
                  <c:v>6.1966437499999998</c:v>
                </c:pt>
                <c:pt idx="14505">
                  <c:v>6.1969806250015997</c:v>
                </c:pt>
                <c:pt idx="14506">
                  <c:v>6.1965568750015994</c:v>
                </c:pt>
                <c:pt idx="14507">
                  <c:v>6.1961575</c:v>
                </c:pt>
                <c:pt idx="14508">
                  <c:v>6.1957056250016</c:v>
                </c:pt>
                <c:pt idx="14509">
                  <c:v>6.1952181250015999</c:v>
                </c:pt>
                <c:pt idx="14510">
                  <c:v>6.1948156250016</c:v>
                </c:pt>
                <c:pt idx="14511">
                  <c:v>6.1944937500000004</c:v>
                </c:pt>
                <c:pt idx="14512">
                  <c:v>6.1940868750015996</c:v>
                </c:pt>
                <c:pt idx="14513">
                  <c:v>6.1936287500000002</c:v>
                </c:pt>
                <c:pt idx="14514">
                  <c:v>6.1931668750015998</c:v>
                </c:pt>
                <c:pt idx="14515">
                  <c:v>6.1928124999999996</c:v>
                </c:pt>
                <c:pt idx="14516">
                  <c:v>6.1923406250015995</c:v>
                </c:pt>
                <c:pt idx="14517">
                  <c:v>6.1918381250015999</c:v>
                </c:pt>
                <c:pt idx="14518">
                  <c:v>6.1914018750016</c:v>
                </c:pt>
                <c:pt idx="14519">
                  <c:v>6.1910281250015995</c:v>
                </c:pt>
                <c:pt idx="14520">
                  <c:v>6.1906650000000001</c:v>
                </c:pt>
                <c:pt idx="14521">
                  <c:v>6.1906318750015998</c:v>
                </c:pt>
                <c:pt idx="14522">
                  <c:v>6.1910699999999999</c:v>
                </c:pt>
                <c:pt idx="14523">
                  <c:v>6.1915268750015997</c:v>
                </c:pt>
                <c:pt idx="14524">
                  <c:v>6.1919881250015996</c:v>
                </c:pt>
                <c:pt idx="14525">
                  <c:v>6.1924487499999996</c:v>
                </c:pt>
                <c:pt idx="14526">
                  <c:v>6.1928393750015998</c:v>
                </c:pt>
                <c:pt idx="14527">
                  <c:v>6.1932999999999998</c:v>
                </c:pt>
                <c:pt idx="14528">
                  <c:v>6.1936843750015997</c:v>
                </c:pt>
                <c:pt idx="14529">
                  <c:v>6.1940743750016001</c:v>
                </c:pt>
                <c:pt idx="14530">
                  <c:v>6.1943962499999996</c:v>
                </c:pt>
                <c:pt idx="14531">
                  <c:v>6.1948274999999997</c:v>
                </c:pt>
                <c:pt idx="14532">
                  <c:v>6.1952168750015995</c:v>
                </c:pt>
                <c:pt idx="14533">
                  <c:v>6.1956181250015998</c:v>
                </c:pt>
                <c:pt idx="14534">
                  <c:v>6.1960756250015994</c:v>
                </c:pt>
                <c:pt idx="14535">
                  <c:v>6.1964018750015999</c:v>
                </c:pt>
                <c:pt idx="14536">
                  <c:v>6.1962518750015994</c:v>
                </c:pt>
                <c:pt idx="14537">
                  <c:v>6.1959200000000001</c:v>
                </c:pt>
                <c:pt idx="14538">
                  <c:v>6.1955637499999998</c:v>
                </c:pt>
                <c:pt idx="14539">
                  <c:v>6.1951306250015996</c:v>
                </c:pt>
                <c:pt idx="14540">
                  <c:v>6.1947000000000001</c:v>
                </c:pt>
                <c:pt idx="14541">
                  <c:v>6.1943406250016002</c:v>
                </c:pt>
                <c:pt idx="14542">
                  <c:v>6.1940062500000002</c:v>
                </c:pt>
                <c:pt idx="14543">
                  <c:v>6.19365875</c:v>
                </c:pt>
                <c:pt idx="14544">
                  <c:v>6.1939000000000002</c:v>
                </c:pt>
                <c:pt idx="14545">
                  <c:v>6.1942325</c:v>
                </c:pt>
                <c:pt idx="14546">
                  <c:v>6.1936925</c:v>
                </c:pt>
                <c:pt idx="14547">
                  <c:v>6.1933006250015996</c:v>
                </c:pt>
                <c:pt idx="14548">
                  <c:v>6.1928381250015994</c:v>
                </c:pt>
                <c:pt idx="14549">
                  <c:v>6.1923899999999996</c:v>
                </c:pt>
                <c:pt idx="14550">
                  <c:v>6.1921356250016002</c:v>
                </c:pt>
                <c:pt idx="14551">
                  <c:v>6.1917531250015996</c:v>
                </c:pt>
                <c:pt idx="14552">
                  <c:v>6.1913787500000002</c:v>
                </c:pt>
                <c:pt idx="14553">
                  <c:v>6.1909675000000002</c:v>
                </c:pt>
                <c:pt idx="14554">
                  <c:v>6.1905774999999998</c:v>
                </c:pt>
                <c:pt idx="14555">
                  <c:v>6.1910193750015994</c:v>
                </c:pt>
                <c:pt idx="14556">
                  <c:v>6.1913681250015999</c:v>
                </c:pt>
                <c:pt idx="14557">
                  <c:v>6.1917024999999999</c:v>
                </c:pt>
                <c:pt idx="14558">
                  <c:v>6.1920793750016001</c:v>
                </c:pt>
                <c:pt idx="14559">
                  <c:v>6.1925274999999997</c:v>
                </c:pt>
                <c:pt idx="14560">
                  <c:v>6.1929681250015998</c:v>
                </c:pt>
                <c:pt idx="14561">
                  <c:v>6.1932937499999996</c:v>
                </c:pt>
                <c:pt idx="14562">
                  <c:v>6.1929506250015995</c:v>
                </c:pt>
                <c:pt idx="14563">
                  <c:v>6.1930424999999998</c:v>
                </c:pt>
                <c:pt idx="14564">
                  <c:v>6.1928356250015995</c:v>
                </c:pt>
                <c:pt idx="14565">
                  <c:v>6.1931668750015998</c:v>
                </c:pt>
                <c:pt idx="14566">
                  <c:v>6.1932543750016</c:v>
                </c:pt>
                <c:pt idx="14567">
                  <c:v>6.1928331250015995</c:v>
                </c:pt>
                <c:pt idx="14568">
                  <c:v>6.1922381250015999</c:v>
                </c:pt>
                <c:pt idx="14569">
                  <c:v>6.1918412500000004</c:v>
                </c:pt>
                <c:pt idx="14570">
                  <c:v>6.1912193750015998</c:v>
                </c:pt>
                <c:pt idx="14571">
                  <c:v>6.1908843750016</c:v>
                </c:pt>
                <c:pt idx="14572">
                  <c:v>6.1903756250016002</c:v>
                </c:pt>
                <c:pt idx="14573">
                  <c:v>6.1898418750015995</c:v>
                </c:pt>
                <c:pt idx="14574">
                  <c:v>6.1894862499999999</c:v>
                </c:pt>
                <c:pt idx="14575">
                  <c:v>6.1891474999999998</c:v>
                </c:pt>
                <c:pt idx="14576">
                  <c:v>6.1886443750015996</c:v>
                </c:pt>
                <c:pt idx="14577">
                  <c:v>6.1883212500000004</c:v>
                </c:pt>
                <c:pt idx="14578">
                  <c:v>6.1886418750015997</c:v>
                </c:pt>
                <c:pt idx="14579">
                  <c:v>6.1889837500000002</c:v>
                </c:pt>
                <c:pt idx="14580">
                  <c:v>6.1894093750015999</c:v>
                </c:pt>
                <c:pt idx="14581">
                  <c:v>6.18978625</c:v>
                </c:pt>
                <c:pt idx="14582">
                  <c:v>6.1902037500000002</c:v>
                </c:pt>
                <c:pt idx="14583">
                  <c:v>6.1906743750016</c:v>
                </c:pt>
                <c:pt idx="14584">
                  <c:v>6.1912262499999997</c:v>
                </c:pt>
                <c:pt idx="14585">
                  <c:v>6.1916287499999996</c:v>
                </c:pt>
                <c:pt idx="14586">
                  <c:v>6.1921087500000001</c:v>
                </c:pt>
                <c:pt idx="14587">
                  <c:v>6.1925875000000001</c:v>
                </c:pt>
                <c:pt idx="14588">
                  <c:v>6.1929137499999998</c:v>
                </c:pt>
                <c:pt idx="14589">
                  <c:v>6.1925731250015996</c:v>
                </c:pt>
                <c:pt idx="14590">
                  <c:v>6.1926762499999999</c:v>
                </c:pt>
                <c:pt idx="14591">
                  <c:v>6.1924868750015998</c:v>
                </c:pt>
                <c:pt idx="14592">
                  <c:v>6.1921375000000003</c:v>
                </c:pt>
                <c:pt idx="14593">
                  <c:v>6.1917343750015998</c:v>
                </c:pt>
                <c:pt idx="14594">
                  <c:v>6.1917875000000002</c:v>
                </c:pt>
                <c:pt idx="14595">
                  <c:v>6.1921312500000001</c:v>
                </c:pt>
                <c:pt idx="14596">
                  <c:v>6.19248625</c:v>
                </c:pt>
                <c:pt idx="14597">
                  <c:v>6.19241625</c:v>
                </c:pt>
                <c:pt idx="14598">
                  <c:v>6.1919968750015997</c:v>
                </c:pt>
                <c:pt idx="14599">
                  <c:v>6.1916137500000001</c:v>
                </c:pt>
                <c:pt idx="14600">
                  <c:v>6.1912643750015999</c:v>
                </c:pt>
                <c:pt idx="14601">
                  <c:v>6.1908918750015998</c:v>
                </c:pt>
                <c:pt idx="14602">
                  <c:v>6.1905368750015999</c:v>
                </c:pt>
                <c:pt idx="14603">
                  <c:v>6.1907912500000002</c:v>
                </c:pt>
                <c:pt idx="14604">
                  <c:v>6.1903881250015997</c:v>
                </c:pt>
                <c:pt idx="14605">
                  <c:v>6.1905524999999999</c:v>
                </c:pt>
                <c:pt idx="14606">
                  <c:v>6.1901437499999998</c:v>
                </c:pt>
                <c:pt idx="14607">
                  <c:v>6.1901962499999996</c:v>
                </c:pt>
                <c:pt idx="14608">
                  <c:v>6.1902774999999997</c:v>
                </c:pt>
                <c:pt idx="14609">
                  <c:v>6.1906331250015993</c:v>
                </c:pt>
                <c:pt idx="14610">
                  <c:v>6.1909656250016001</c:v>
                </c:pt>
                <c:pt idx="14611">
                  <c:v>6.1913381250016002</c:v>
                </c:pt>
                <c:pt idx="14612">
                  <c:v>6.1917306250015995</c:v>
                </c:pt>
                <c:pt idx="14613">
                  <c:v>6.1920549999999999</c:v>
                </c:pt>
                <c:pt idx="14614">
                  <c:v>6.1923968750015996</c:v>
                </c:pt>
                <c:pt idx="14615">
                  <c:v>6.1920043750015994</c:v>
                </c:pt>
                <c:pt idx="14616">
                  <c:v>6.19152375</c:v>
                </c:pt>
                <c:pt idx="14617">
                  <c:v>6.1911281250016001</c:v>
                </c:pt>
                <c:pt idx="14618">
                  <c:v>6.1908012499999998</c:v>
                </c:pt>
                <c:pt idx="14619">
                  <c:v>6.1903418750016002</c:v>
                </c:pt>
                <c:pt idx="14620">
                  <c:v>6.1898712500000004</c:v>
                </c:pt>
                <c:pt idx="14621">
                  <c:v>6.1893262499999997</c:v>
                </c:pt>
                <c:pt idx="14622">
                  <c:v>6.1889537499999996</c:v>
                </c:pt>
                <c:pt idx="14623">
                  <c:v>6.1886118750015999</c:v>
                </c:pt>
                <c:pt idx="14624">
                  <c:v>6.1881656250015995</c:v>
                </c:pt>
                <c:pt idx="14625">
                  <c:v>6.1877412500000002</c:v>
                </c:pt>
                <c:pt idx="14626">
                  <c:v>6.1873856250015997</c:v>
                </c:pt>
                <c:pt idx="14627">
                  <c:v>6.1872375000000002</c:v>
                </c:pt>
                <c:pt idx="14628">
                  <c:v>6.1868137499999998</c:v>
                </c:pt>
                <c:pt idx="14629">
                  <c:v>6.1869181250015997</c:v>
                </c:pt>
                <c:pt idx="14630">
                  <c:v>6.1872681250015997</c:v>
                </c:pt>
                <c:pt idx="14631">
                  <c:v>6.1876699999999998</c:v>
                </c:pt>
                <c:pt idx="14632">
                  <c:v>6.1880343750015996</c:v>
                </c:pt>
                <c:pt idx="14633">
                  <c:v>6.1884043750015998</c:v>
                </c:pt>
                <c:pt idx="14634">
                  <c:v>6.1887656250015999</c:v>
                </c:pt>
                <c:pt idx="14635">
                  <c:v>6.1891956250015996</c:v>
                </c:pt>
                <c:pt idx="14636">
                  <c:v>6.1895300000000004</c:v>
                </c:pt>
                <c:pt idx="14637">
                  <c:v>6.1899674999999998</c:v>
                </c:pt>
                <c:pt idx="14638">
                  <c:v>6.1903806250016</c:v>
                </c:pt>
                <c:pt idx="14639">
                  <c:v>6.1898693750015994</c:v>
                </c:pt>
                <c:pt idx="14640">
                  <c:v>6.1894125000000004</c:v>
                </c:pt>
                <c:pt idx="14641">
                  <c:v>6.18891875</c:v>
                </c:pt>
                <c:pt idx="14642">
                  <c:v>6.1885750000000002</c:v>
                </c:pt>
                <c:pt idx="14643">
                  <c:v>6.1881362500000003</c:v>
                </c:pt>
                <c:pt idx="14644">
                  <c:v>6.1883493750016001</c:v>
                </c:pt>
                <c:pt idx="14645">
                  <c:v>6.1884768750015997</c:v>
                </c:pt>
                <c:pt idx="14646">
                  <c:v>6.1887981250015995</c:v>
                </c:pt>
                <c:pt idx="14647">
                  <c:v>6.1892906250015995</c:v>
                </c:pt>
                <c:pt idx="14648">
                  <c:v>6.1896325000000001</c:v>
                </c:pt>
                <c:pt idx="14649">
                  <c:v>6.1900775000000001</c:v>
                </c:pt>
                <c:pt idx="14650">
                  <c:v>6.1905200000000002</c:v>
                </c:pt>
                <c:pt idx="14651">
                  <c:v>6.1909700000000001</c:v>
                </c:pt>
                <c:pt idx="14652">
                  <c:v>6.1914306250015994</c:v>
                </c:pt>
                <c:pt idx="14653">
                  <c:v>6.1918768750015998</c:v>
                </c:pt>
                <c:pt idx="14654">
                  <c:v>6.1922825000000001</c:v>
                </c:pt>
                <c:pt idx="14655">
                  <c:v>6.19264875</c:v>
                </c:pt>
                <c:pt idx="14656">
                  <c:v>6.1927562500000004</c:v>
                </c:pt>
                <c:pt idx="14657">
                  <c:v>6.1922012500000001</c:v>
                </c:pt>
                <c:pt idx="14658">
                  <c:v>6.1917900000000001</c:v>
                </c:pt>
                <c:pt idx="14659">
                  <c:v>6.1914343750015997</c:v>
                </c:pt>
                <c:pt idx="14660">
                  <c:v>6.1911131250015998</c:v>
                </c:pt>
                <c:pt idx="14661">
                  <c:v>6.1905000000000001</c:v>
                </c:pt>
                <c:pt idx="14662">
                  <c:v>6.1900218750015998</c:v>
                </c:pt>
                <c:pt idx="14663">
                  <c:v>6.1896374999999999</c:v>
                </c:pt>
                <c:pt idx="14664">
                  <c:v>6.1890499999999999</c:v>
                </c:pt>
                <c:pt idx="14665">
                  <c:v>6.1886231250015999</c:v>
                </c:pt>
                <c:pt idx="14666">
                  <c:v>6.1882999999999999</c:v>
                </c:pt>
                <c:pt idx="14667">
                  <c:v>6.1877581250015998</c:v>
                </c:pt>
                <c:pt idx="14668">
                  <c:v>6.1874012499999997</c:v>
                </c:pt>
                <c:pt idx="14669">
                  <c:v>6.18690125</c:v>
                </c:pt>
                <c:pt idx="14670">
                  <c:v>6.1865593750015995</c:v>
                </c:pt>
                <c:pt idx="14671">
                  <c:v>6.1861837499999996</c:v>
                </c:pt>
                <c:pt idx="14672">
                  <c:v>6.1855650000000004</c:v>
                </c:pt>
                <c:pt idx="14673">
                  <c:v>6.1851331250015997</c:v>
                </c:pt>
                <c:pt idx="14674">
                  <c:v>6.1847193750015999</c:v>
                </c:pt>
                <c:pt idx="14675">
                  <c:v>6.1840706250016</c:v>
                </c:pt>
                <c:pt idx="14676">
                  <c:v>6.1836725000000001</c:v>
                </c:pt>
                <c:pt idx="14677">
                  <c:v>6.1831874999999998</c:v>
                </c:pt>
                <c:pt idx="14678">
                  <c:v>6.1827631250015997</c:v>
                </c:pt>
                <c:pt idx="14679">
                  <c:v>6.1824181250015995</c:v>
                </c:pt>
                <c:pt idx="14680">
                  <c:v>6.18208</c:v>
                </c:pt>
                <c:pt idx="14681">
                  <c:v>6.1817456250016001</c:v>
                </c:pt>
                <c:pt idx="14682">
                  <c:v>6.1813399999999996</c:v>
                </c:pt>
                <c:pt idx="14683">
                  <c:v>6.1809950000000002</c:v>
                </c:pt>
                <c:pt idx="14684">
                  <c:v>6.1807987500000001</c:v>
                </c:pt>
                <c:pt idx="14685">
                  <c:v>6.1811231250015997</c:v>
                </c:pt>
                <c:pt idx="14686">
                  <c:v>6.1815143750015995</c:v>
                </c:pt>
                <c:pt idx="14687">
                  <c:v>6.1818856250016001</c:v>
                </c:pt>
                <c:pt idx="14688">
                  <c:v>6.1822437499999996</c:v>
                </c:pt>
                <c:pt idx="14689">
                  <c:v>6.1828143750016</c:v>
                </c:pt>
                <c:pt idx="14690">
                  <c:v>6.1833349999999996</c:v>
                </c:pt>
                <c:pt idx="14691">
                  <c:v>6.1836918750015997</c:v>
                </c:pt>
                <c:pt idx="14692">
                  <c:v>6.1840331250015996</c:v>
                </c:pt>
                <c:pt idx="14693">
                  <c:v>6.1843606250015997</c:v>
                </c:pt>
                <c:pt idx="14694">
                  <c:v>6.1839906250015995</c:v>
                </c:pt>
                <c:pt idx="14695">
                  <c:v>6.1841031250015996</c:v>
                </c:pt>
                <c:pt idx="14696">
                  <c:v>6.1844331250015996</c:v>
                </c:pt>
                <c:pt idx="14697">
                  <c:v>6.18476625</c:v>
                </c:pt>
                <c:pt idx="14698">
                  <c:v>6.1851543750015994</c:v>
                </c:pt>
                <c:pt idx="14699">
                  <c:v>6.1855731250015999</c:v>
                </c:pt>
                <c:pt idx="14700">
                  <c:v>6.1859687499999998</c:v>
                </c:pt>
                <c:pt idx="14701">
                  <c:v>6.1863593750015999</c:v>
                </c:pt>
                <c:pt idx="14702">
                  <c:v>6.1867150000000004</c:v>
                </c:pt>
                <c:pt idx="14703">
                  <c:v>6.1871231250015999</c:v>
                </c:pt>
                <c:pt idx="14704">
                  <c:v>6.1874568750016001</c:v>
                </c:pt>
                <c:pt idx="14705">
                  <c:v>6.1874056250015999</c:v>
                </c:pt>
                <c:pt idx="14706">
                  <c:v>6.1870581250015997</c:v>
                </c:pt>
                <c:pt idx="14707">
                  <c:v>6.1872449999999999</c:v>
                </c:pt>
                <c:pt idx="14708">
                  <c:v>6.1867856250016002</c:v>
                </c:pt>
                <c:pt idx="14709">
                  <c:v>6.1864162499999997</c:v>
                </c:pt>
                <c:pt idx="14710">
                  <c:v>6.1858837500000003</c:v>
                </c:pt>
                <c:pt idx="14711">
                  <c:v>6.1855012499999997</c:v>
                </c:pt>
                <c:pt idx="14712">
                  <c:v>6.1850993750015997</c:v>
                </c:pt>
                <c:pt idx="14713">
                  <c:v>6.1846712500000001</c:v>
                </c:pt>
                <c:pt idx="14714">
                  <c:v>6.1847849999999998</c:v>
                </c:pt>
                <c:pt idx="14715">
                  <c:v>6.1851981250015999</c:v>
                </c:pt>
                <c:pt idx="14716">
                  <c:v>6.1856506250015997</c:v>
                </c:pt>
                <c:pt idx="14717">
                  <c:v>6.1859787500000003</c:v>
                </c:pt>
                <c:pt idx="14718">
                  <c:v>6.1863925000000002</c:v>
                </c:pt>
                <c:pt idx="14719">
                  <c:v>6.1867650000000003</c:v>
                </c:pt>
                <c:pt idx="14720">
                  <c:v>6.1871781250015996</c:v>
                </c:pt>
                <c:pt idx="14721">
                  <c:v>6.1875218750015994</c:v>
                </c:pt>
                <c:pt idx="14722">
                  <c:v>6.1876212500000003</c:v>
                </c:pt>
                <c:pt idx="14723">
                  <c:v>6.1872893750015994</c:v>
                </c:pt>
                <c:pt idx="14724">
                  <c:v>6.1867937499999996</c:v>
                </c:pt>
                <c:pt idx="14725">
                  <c:v>6.1864656250015999</c:v>
                </c:pt>
                <c:pt idx="14726">
                  <c:v>6.1860831250016002</c:v>
                </c:pt>
                <c:pt idx="14727">
                  <c:v>6.1857162499999996</c:v>
                </c:pt>
                <c:pt idx="14728">
                  <c:v>6.1854112499999996</c:v>
                </c:pt>
                <c:pt idx="14729">
                  <c:v>6.1850649999999998</c:v>
                </c:pt>
                <c:pt idx="14730">
                  <c:v>6.1847275000000002</c:v>
                </c:pt>
                <c:pt idx="14731">
                  <c:v>6.1843018750015997</c:v>
                </c:pt>
                <c:pt idx="14732">
                  <c:v>6.1838381250015999</c:v>
                </c:pt>
                <c:pt idx="14733">
                  <c:v>6.1833818750015999</c:v>
                </c:pt>
                <c:pt idx="14734">
                  <c:v>6.1829193750015996</c:v>
                </c:pt>
                <c:pt idx="14735">
                  <c:v>6.1825356250015995</c:v>
                </c:pt>
                <c:pt idx="14736">
                  <c:v>6.1820918750015998</c:v>
                </c:pt>
                <c:pt idx="14737">
                  <c:v>6.1817025000000001</c:v>
                </c:pt>
                <c:pt idx="14738">
                  <c:v>6.1812943750015998</c:v>
                </c:pt>
                <c:pt idx="14739">
                  <c:v>6.1808912500000002</c:v>
                </c:pt>
                <c:pt idx="14740">
                  <c:v>6.1808668750016</c:v>
                </c:pt>
                <c:pt idx="14741">
                  <c:v>6.1808643750016001</c:v>
                </c:pt>
                <c:pt idx="14742">
                  <c:v>6.1813212499999999</c:v>
                </c:pt>
                <c:pt idx="14743">
                  <c:v>6.1817312500000003</c:v>
                </c:pt>
                <c:pt idx="14744">
                  <c:v>6.1821081250015997</c:v>
                </c:pt>
                <c:pt idx="14745">
                  <c:v>6.1824624999999997</c:v>
                </c:pt>
                <c:pt idx="14746">
                  <c:v>6.1828500000000002</c:v>
                </c:pt>
                <c:pt idx="14747">
                  <c:v>6.1825087500000002</c:v>
                </c:pt>
                <c:pt idx="14748">
                  <c:v>6.1820143750016001</c:v>
                </c:pt>
                <c:pt idx="14749">
                  <c:v>6.1823612499999996</c:v>
                </c:pt>
                <c:pt idx="14750">
                  <c:v>6.1827043750015998</c:v>
                </c:pt>
                <c:pt idx="14751">
                  <c:v>6.1830881250015999</c:v>
                </c:pt>
                <c:pt idx="14752">
                  <c:v>6.1834325000000003</c:v>
                </c:pt>
                <c:pt idx="14753">
                  <c:v>6.1837787500000001</c:v>
                </c:pt>
                <c:pt idx="14754">
                  <c:v>6.1841743750016001</c:v>
                </c:pt>
                <c:pt idx="14755">
                  <c:v>6.1845618750015996</c:v>
                </c:pt>
                <c:pt idx="14756">
                  <c:v>6.1849575000000003</c:v>
                </c:pt>
                <c:pt idx="14757">
                  <c:v>6.1853206250015997</c:v>
                </c:pt>
                <c:pt idx="14758">
                  <c:v>6.1856581250015994</c:v>
                </c:pt>
                <c:pt idx="14759">
                  <c:v>6.1860675000000001</c:v>
                </c:pt>
                <c:pt idx="14760">
                  <c:v>6.1861381250015999</c:v>
                </c:pt>
                <c:pt idx="14761">
                  <c:v>6.1858118750015993</c:v>
                </c:pt>
                <c:pt idx="14762">
                  <c:v>6.1857781250016002</c:v>
                </c:pt>
                <c:pt idx="14763">
                  <c:v>6.1853418750015994</c:v>
                </c:pt>
                <c:pt idx="14764">
                  <c:v>6.1847368750016001</c:v>
                </c:pt>
                <c:pt idx="14765">
                  <c:v>6.1842131250015999</c:v>
                </c:pt>
                <c:pt idx="14766">
                  <c:v>6.1838456250015996</c:v>
                </c:pt>
                <c:pt idx="14767">
                  <c:v>6.1834837499999997</c:v>
                </c:pt>
                <c:pt idx="14768">
                  <c:v>6.1827493750015998</c:v>
                </c:pt>
                <c:pt idx="14769">
                  <c:v>6.1823193750016001</c:v>
                </c:pt>
                <c:pt idx="14770">
                  <c:v>6.1819606250015999</c:v>
                </c:pt>
                <c:pt idx="14771">
                  <c:v>6.1816043750015996</c:v>
                </c:pt>
                <c:pt idx="14772">
                  <c:v>6.1812631250015997</c:v>
                </c:pt>
                <c:pt idx="14773">
                  <c:v>6.1809331250015997</c:v>
                </c:pt>
                <c:pt idx="14774">
                  <c:v>6.1803668750015994</c:v>
                </c:pt>
                <c:pt idx="14775">
                  <c:v>6.17976875</c:v>
                </c:pt>
                <c:pt idx="14776">
                  <c:v>6.1793543750015996</c:v>
                </c:pt>
                <c:pt idx="14777">
                  <c:v>6.1788875000000001</c:v>
                </c:pt>
                <c:pt idx="14778">
                  <c:v>6.1785525000000003</c:v>
                </c:pt>
                <c:pt idx="14779">
                  <c:v>6.1781981250015994</c:v>
                </c:pt>
                <c:pt idx="14780">
                  <c:v>6.1784181250015999</c:v>
                </c:pt>
                <c:pt idx="14781">
                  <c:v>6.1788306250015994</c:v>
                </c:pt>
                <c:pt idx="14782">
                  <c:v>6.1791581250015994</c:v>
                </c:pt>
                <c:pt idx="14783">
                  <c:v>6.1795206250015999</c:v>
                </c:pt>
                <c:pt idx="14784">
                  <c:v>6.1799818750015998</c:v>
                </c:pt>
                <c:pt idx="14785">
                  <c:v>6.1803043750016</c:v>
                </c:pt>
                <c:pt idx="14786">
                  <c:v>6.1806312500000002</c:v>
                </c:pt>
                <c:pt idx="14787">
                  <c:v>6.1809531250015999</c:v>
                </c:pt>
                <c:pt idx="14788">
                  <c:v>6.181305</c:v>
                </c:pt>
                <c:pt idx="14789">
                  <c:v>6.1817006250016</c:v>
                </c:pt>
                <c:pt idx="14790">
                  <c:v>6.1821512500000004</c:v>
                </c:pt>
                <c:pt idx="14791">
                  <c:v>6.1825200000000002</c:v>
                </c:pt>
                <c:pt idx="14792">
                  <c:v>6.1828543750015994</c:v>
                </c:pt>
                <c:pt idx="14793">
                  <c:v>6.1831887500000002</c:v>
                </c:pt>
                <c:pt idx="14794">
                  <c:v>6.1828593750016001</c:v>
                </c:pt>
                <c:pt idx="14795">
                  <c:v>6.1822756250015996</c:v>
                </c:pt>
                <c:pt idx="14796">
                  <c:v>6.1817599999999997</c:v>
                </c:pt>
                <c:pt idx="14797">
                  <c:v>6.1811699999999998</c:v>
                </c:pt>
                <c:pt idx="14798">
                  <c:v>6.1806431250016001</c:v>
                </c:pt>
                <c:pt idx="14799">
                  <c:v>6.1801193750015999</c:v>
                </c:pt>
                <c:pt idx="14800">
                  <c:v>6.1794781250015998</c:v>
                </c:pt>
                <c:pt idx="14801">
                  <c:v>6.1788024999999998</c:v>
                </c:pt>
                <c:pt idx="14802">
                  <c:v>6.1782318750015994</c:v>
                </c:pt>
                <c:pt idx="14803">
                  <c:v>6.1777024999999997</c:v>
                </c:pt>
                <c:pt idx="14804">
                  <c:v>6.1772237499999996</c:v>
                </c:pt>
                <c:pt idx="14805">
                  <c:v>6.1768562500000002</c:v>
                </c:pt>
                <c:pt idx="14806">
                  <c:v>6.1764324999999998</c:v>
                </c:pt>
                <c:pt idx="14807">
                  <c:v>6.1759862500000002</c:v>
                </c:pt>
                <c:pt idx="14808">
                  <c:v>6.1758468750016</c:v>
                </c:pt>
                <c:pt idx="14809">
                  <c:v>6.1760706250016</c:v>
                </c:pt>
                <c:pt idx="14810">
                  <c:v>6.1764099999999997</c:v>
                </c:pt>
                <c:pt idx="14811">
                  <c:v>6.1767856250015996</c:v>
                </c:pt>
                <c:pt idx="14812">
                  <c:v>6.1769656250015998</c:v>
                </c:pt>
                <c:pt idx="14813">
                  <c:v>6.1773274999999996</c:v>
                </c:pt>
                <c:pt idx="14814">
                  <c:v>6.1777756250015994</c:v>
                </c:pt>
                <c:pt idx="14815">
                  <c:v>6.1781899999999998</c:v>
                </c:pt>
                <c:pt idx="14816">
                  <c:v>6.1785275000000004</c:v>
                </c:pt>
                <c:pt idx="14817">
                  <c:v>6.1788724999999998</c:v>
                </c:pt>
                <c:pt idx="14818">
                  <c:v>6.1791987500000003</c:v>
                </c:pt>
                <c:pt idx="14819">
                  <c:v>6.1795981250015997</c:v>
                </c:pt>
                <c:pt idx="14820">
                  <c:v>6.1799481250015997</c:v>
                </c:pt>
                <c:pt idx="14821">
                  <c:v>6.1803274999999998</c:v>
                </c:pt>
                <c:pt idx="14822">
                  <c:v>6.1807118750015997</c:v>
                </c:pt>
                <c:pt idx="14823">
                  <c:v>6.1812393750016001</c:v>
                </c:pt>
                <c:pt idx="14824">
                  <c:v>6.1816006250015993</c:v>
                </c:pt>
                <c:pt idx="14825">
                  <c:v>6.1815712500000002</c:v>
                </c:pt>
                <c:pt idx="14826">
                  <c:v>6.1811999999999996</c:v>
                </c:pt>
                <c:pt idx="14827">
                  <c:v>6.1808612500000004</c:v>
                </c:pt>
                <c:pt idx="14828">
                  <c:v>6.1803074999999996</c:v>
                </c:pt>
                <c:pt idx="14829">
                  <c:v>6.1797743750015997</c:v>
                </c:pt>
                <c:pt idx="14830">
                  <c:v>6.179125</c:v>
                </c:pt>
                <c:pt idx="14831">
                  <c:v>6.1787031250015998</c:v>
                </c:pt>
                <c:pt idx="14832">
                  <c:v>6.1781424999999999</c:v>
                </c:pt>
                <c:pt idx="14833">
                  <c:v>6.1775743750015994</c:v>
                </c:pt>
                <c:pt idx="14834">
                  <c:v>6.1771643750015999</c:v>
                </c:pt>
                <c:pt idx="14835">
                  <c:v>6.1767562500000004</c:v>
                </c:pt>
                <c:pt idx="14836">
                  <c:v>6.1763643750016</c:v>
                </c:pt>
                <c:pt idx="14837">
                  <c:v>6.1765981250015995</c:v>
                </c:pt>
                <c:pt idx="14838">
                  <c:v>6.1764337500000002</c:v>
                </c:pt>
                <c:pt idx="14839">
                  <c:v>6.1760887499999999</c:v>
                </c:pt>
                <c:pt idx="14840">
                  <c:v>6.1763256250016001</c:v>
                </c:pt>
                <c:pt idx="14841">
                  <c:v>6.1766550000000002</c:v>
                </c:pt>
                <c:pt idx="14842">
                  <c:v>6.1771374999999997</c:v>
                </c:pt>
                <c:pt idx="14843">
                  <c:v>6.1774737499999999</c:v>
                </c:pt>
                <c:pt idx="14844">
                  <c:v>6.1778831250015998</c:v>
                </c:pt>
                <c:pt idx="14845">
                  <c:v>6.1782250000000003</c:v>
                </c:pt>
                <c:pt idx="14846">
                  <c:v>6.1786624999999997</c:v>
                </c:pt>
                <c:pt idx="14847">
                  <c:v>6.1791725</c:v>
                </c:pt>
                <c:pt idx="14848">
                  <c:v>6.1795306250015996</c:v>
                </c:pt>
                <c:pt idx="14849">
                  <c:v>6.1798643750015998</c:v>
                </c:pt>
                <c:pt idx="14850">
                  <c:v>6.1802437499999998</c:v>
                </c:pt>
                <c:pt idx="14851">
                  <c:v>6.1806749999999999</c:v>
                </c:pt>
                <c:pt idx="14852">
                  <c:v>6.1805981250016</c:v>
                </c:pt>
                <c:pt idx="14853">
                  <c:v>6.1801131250015997</c:v>
                </c:pt>
                <c:pt idx="14854">
                  <c:v>6.1797418750016</c:v>
                </c:pt>
                <c:pt idx="14855">
                  <c:v>6.1792550000000004</c:v>
                </c:pt>
                <c:pt idx="14856">
                  <c:v>6.1789118750015994</c:v>
                </c:pt>
                <c:pt idx="14857">
                  <c:v>6.1785237500000001</c:v>
                </c:pt>
                <c:pt idx="14858">
                  <c:v>6.1787743750016002</c:v>
                </c:pt>
                <c:pt idx="14859">
                  <c:v>6.1786849999999998</c:v>
                </c:pt>
                <c:pt idx="14860">
                  <c:v>6.1782537499999997</c:v>
                </c:pt>
                <c:pt idx="14861">
                  <c:v>6.1782300000000001</c:v>
                </c:pt>
                <c:pt idx="14862">
                  <c:v>6.177835</c:v>
                </c:pt>
                <c:pt idx="14863">
                  <c:v>6.1775093750016001</c:v>
                </c:pt>
                <c:pt idx="14864">
                  <c:v>6.1771681250016002</c:v>
                </c:pt>
                <c:pt idx="14865">
                  <c:v>6.1768212499999997</c:v>
                </c:pt>
                <c:pt idx="14866">
                  <c:v>6.1764493750015994</c:v>
                </c:pt>
                <c:pt idx="14867">
                  <c:v>6.1760881250016002</c:v>
                </c:pt>
                <c:pt idx="14868">
                  <c:v>6.1762556250016001</c:v>
                </c:pt>
                <c:pt idx="14869">
                  <c:v>6.1759118750016002</c:v>
                </c:pt>
                <c:pt idx="14870">
                  <c:v>6.1755012499999999</c:v>
                </c:pt>
                <c:pt idx="14871">
                  <c:v>6.1753549999999997</c:v>
                </c:pt>
                <c:pt idx="14872">
                  <c:v>6.1752649999999996</c:v>
                </c:pt>
                <c:pt idx="14873">
                  <c:v>6.17537</c:v>
                </c:pt>
                <c:pt idx="14874">
                  <c:v>6.1754350000000002</c:v>
                </c:pt>
                <c:pt idx="14875">
                  <c:v>6.1751618750016002</c:v>
                </c:pt>
                <c:pt idx="14876">
                  <c:v>6.1747868750016002</c:v>
                </c:pt>
                <c:pt idx="14877">
                  <c:v>6.1744343750016002</c:v>
                </c:pt>
                <c:pt idx="14878">
                  <c:v>6.1740787499999996</c:v>
                </c:pt>
                <c:pt idx="14879">
                  <c:v>6.1737299999999999</c:v>
                </c:pt>
                <c:pt idx="14880">
                  <c:v>6.1733518750015994</c:v>
                </c:pt>
                <c:pt idx="14881">
                  <c:v>6.1736693750015998</c:v>
                </c:pt>
                <c:pt idx="14882">
                  <c:v>6.1740387500000002</c:v>
                </c:pt>
                <c:pt idx="14883">
                  <c:v>6.1743662500000003</c:v>
                </c:pt>
                <c:pt idx="14884">
                  <c:v>6.1747843750015994</c:v>
                </c:pt>
                <c:pt idx="14885">
                  <c:v>6.1751281250016001</c:v>
                </c:pt>
                <c:pt idx="14886">
                  <c:v>6.1755062499999998</c:v>
                </c:pt>
                <c:pt idx="14887">
                  <c:v>6.1757024999999999</c:v>
                </c:pt>
                <c:pt idx="14888">
                  <c:v>6.1760806250015996</c:v>
                </c:pt>
                <c:pt idx="14889">
                  <c:v>6.1764106250015995</c:v>
                </c:pt>
                <c:pt idx="14890">
                  <c:v>6.1768599999999996</c:v>
                </c:pt>
                <c:pt idx="14891">
                  <c:v>6.1772443750015995</c:v>
                </c:pt>
                <c:pt idx="14892">
                  <c:v>6.1775893750015998</c:v>
                </c:pt>
                <c:pt idx="14893">
                  <c:v>6.1779612500000001</c:v>
                </c:pt>
                <c:pt idx="14894">
                  <c:v>6.1783381250015994</c:v>
                </c:pt>
                <c:pt idx="14895">
                  <c:v>6.1787018750015994</c:v>
                </c:pt>
                <c:pt idx="14896">
                  <c:v>6.1782206250015994</c:v>
                </c:pt>
                <c:pt idx="14897">
                  <c:v>6.1777825000000002</c:v>
                </c:pt>
                <c:pt idx="14898">
                  <c:v>6.1773231250015996</c:v>
                </c:pt>
                <c:pt idx="14899">
                  <c:v>6.1768531250015997</c:v>
                </c:pt>
                <c:pt idx="14900">
                  <c:v>6.1763856250015996</c:v>
                </c:pt>
                <c:pt idx="14901">
                  <c:v>6.1759893750015999</c:v>
                </c:pt>
                <c:pt idx="14902">
                  <c:v>6.1756368750016</c:v>
                </c:pt>
                <c:pt idx="14903">
                  <c:v>6.1751899999999997</c:v>
                </c:pt>
                <c:pt idx="14904">
                  <c:v>6.1751462500000001</c:v>
                </c:pt>
                <c:pt idx="14905">
                  <c:v>6.1750543750015998</c:v>
                </c:pt>
                <c:pt idx="14906">
                  <c:v>6.1746056250015995</c:v>
                </c:pt>
                <c:pt idx="14907">
                  <c:v>6.1741774999999999</c:v>
                </c:pt>
                <c:pt idx="14908">
                  <c:v>6.1736156250015997</c:v>
                </c:pt>
                <c:pt idx="14909">
                  <c:v>6.1731175</c:v>
                </c:pt>
                <c:pt idx="14910">
                  <c:v>6.1726037500000004</c:v>
                </c:pt>
                <c:pt idx="14911">
                  <c:v>6.1721731250016001</c:v>
                </c:pt>
                <c:pt idx="14912">
                  <c:v>6.1718206250016001</c:v>
                </c:pt>
                <c:pt idx="14913">
                  <c:v>6.1713868750016001</c:v>
                </c:pt>
                <c:pt idx="14914">
                  <c:v>6.1710143750016</c:v>
                </c:pt>
                <c:pt idx="14915">
                  <c:v>6.1705943750015999</c:v>
                </c:pt>
                <c:pt idx="14916">
                  <c:v>6.1702012499999999</c:v>
                </c:pt>
                <c:pt idx="14917">
                  <c:v>6.1701606250015999</c:v>
                </c:pt>
                <c:pt idx="14918">
                  <c:v>6.1705587499999996</c:v>
                </c:pt>
                <c:pt idx="14919">
                  <c:v>6.1709868750016001</c:v>
                </c:pt>
                <c:pt idx="14920">
                  <c:v>6.1714937499999998</c:v>
                </c:pt>
                <c:pt idx="14921">
                  <c:v>6.1718181250016002</c:v>
                </c:pt>
                <c:pt idx="14922">
                  <c:v>6.1722012499999996</c:v>
                </c:pt>
                <c:pt idx="14923">
                  <c:v>6.1725668750015998</c:v>
                </c:pt>
                <c:pt idx="14924">
                  <c:v>6.1729725000000002</c:v>
                </c:pt>
                <c:pt idx="14925">
                  <c:v>6.1733137500000002</c:v>
                </c:pt>
                <c:pt idx="14926">
                  <c:v>6.1736368750016002</c:v>
                </c:pt>
                <c:pt idx="14927">
                  <c:v>6.1740300000000001</c:v>
                </c:pt>
                <c:pt idx="14928">
                  <c:v>6.1743800000000002</c:v>
                </c:pt>
                <c:pt idx="14929">
                  <c:v>6.1748000000000003</c:v>
                </c:pt>
                <c:pt idx="14930">
                  <c:v>6.1752081250015998</c:v>
                </c:pt>
                <c:pt idx="14931">
                  <c:v>6.1756237499999997</c:v>
                </c:pt>
                <c:pt idx="14932">
                  <c:v>6.1752568750016001</c:v>
                </c:pt>
                <c:pt idx="14933">
                  <c:v>6.1749256250015998</c:v>
                </c:pt>
                <c:pt idx="14934">
                  <c:v>6.1744750000000002</c:v>
                </c:pt>
                <c:pt idx="14935">
                  <c:v>6.1740068750015995</c:v>
                </c:pt>
                <c:pt idx="14936">
                  <c:v>6.1735881250015998</c:v>
                </c:pt>
                <c:pt idx="14937">
                  <c:v>6.1731162499999996</c:v>
                </c:pt>
                <c:pt idx="14938">
                  <c:v>6.1727131250016001</c:v>
                </c:pt>
                <c:pt idx="14939">
                  <c:v>6.1723693750016002</c:v>
                </c:pt>
                <c:pt idx="14940">
                  <c:v>6.1720462500000002</c:v>
                </c:pt>
                <c:pt idx="14941">
                  <c:v>6.1716768750015998</c:v>
                </c:pt>
                <c:pt idx="14942">
                  <c:v>6.1712493750016</c:v>
                </c:pt>
                <c:pt idx="14943">
                  <c:v>6.1715475</c:v>
                </c:pt>
                <c:pt idx="14944">
                  <c:v>6.1719575000000004</c:v>
                </c:pt>
                <c:pt idx="14945">
                  <c:v>6.1723618750015996</c:v>
                </c:pt>
                <c:pt idx="14946">
                  <c:v>6.1726850000000004</c:v>
                </c:pt>
                <c:pt idx="14947">
                  <c:v>6.1730456250015999</c:v>
                </c:pt>
                <c:pt idx="14948">
                  <c:v>6.1734375000000004</c:v>
                </c:pt>
                <c:pt idx="14949">
                  <c:v>6.1738206250015999</c:v>
                </c:pt>
                <c:pt idx="14950">
                  <c:v>6.1742493750016001</c:v>
                </c:pt>
                <c:pt idx="14951">
                  <c:v>6.1745831250015994</c:v>
                </c:pt>
                <c:pt idx="14952">
                  <c:v>6.1749200000000002</c:v>
                </c:pt>
                <c:pt idx="14953">
                  <c:v>6.1753556250015995</c:v>
                </c:pt>
                <c:pt idx="14954">
                  <c:v>6.1757143750015997</c:v>
                </c:pt>
                <c:pt idx="14955">
                  <c:v>6.1760524999999999</c:v>
                </c:pt>
                <c:pt idx="14956">
                  <c:v>6.1756675000000003</c:v>
                </c:pt>
                <c:pt idx="14957">
                  <c:v>6.1752637500000001</c:v>
                </c:pt>
                <c:pt idx="14958">
                  <c:v>6.1748981250016</c:v>
                </c:pt>
                <c:pt idx="14959">
                  <c:v>6.1744925000000004</c:v>
                </c:pt>
                <c:pt idx="14960">
                  <c:v>6.1741225000000002</c:v>
                </c:pt>
                <c:pt idx="14961">
                  <c:v>6.1737631250015994</c:v>
                </c:pt>
                <c:pt idx="14962">
                  <c:v>6.1733775</c:v>
                </c:pt>
                <c:pt idx="14963">
                  <c:v>6.1730112500000001</c:v>
                </c:pt>
                <c:pt idx="14964">
                  <c:v>6.1724606250015999</c:v>
                </c:pt>
                <c:pt idx="14965">
                  <c:v>6.1720006250015995</c:v>
                </c:pt>
                <c:pt idx="14966">
                  <c:v>6.1716706250015996</c:v>
                </c:pt>
                <c:pt idx="14967">
                  <c:v>6.1712468750016001</c:v>
                </c:pt>
                <c:pt idx="14968">
                  <c:v>6.1707306250015996</c:v>
                </c:pt>
                <c:pt idx="14969">
                  <c:v>6.1703200000000002</c:v>
                </c:pt>
                <c:pt idx="14970">
                  <c:v>6.1699287500000004</c:v>
                </c:pt>
                <c:pt idx="14971">
                  <c:v>6.1695037499999996</c:v>
                </c:pt>
                <c:pt idx="14972">
                  <c:v>6.1689768750015999</c:v>
                </c:pt>
                <c:pt idx="14973">
                  <c:v>6.1684493750015994</c:v>
                </c:pt>
                <c:pt idx="14974">
                  <c:v>6.1681106250015993</c:v>
                </c:pt>
                <c:pt idx="14975">
                  <c:v>6.1676937499999998</c:v>
                </c:pt>
                <c:pt idx="14976">
                  <c:v>6.1672387500000001</c:v>
                </c:pt>
                <c:pt idx="14977">
                  <c:v>6.1668031250016</c:v>
                </c:pt>
                <c:pt idx="14978">
                  <c:v>6.1664793750015994</c:v>
                </c:pt>
                <c:pt idx="14979">
                  <c:v>6.1668062499999996</c:v>
                </c:pt>
                <c:pt idx="14980">
                  <c:v>6.1671306250016</c:v>
                </c:pt>
                <c:pt idx="14981">
                  <c:v>6.1675199999999997</c:v>
                </c:pt>
                <c:pt idx="14982">
                  <c:v>6.1679318750015995</c:v>
                </c:pt>
                <c:pt idx="14983">
                  <c:v>6.1682806250016</c:v>
                </c:pt>
                <c:pt idx="14984">
                  <c:v>6.1682462500000002</c:v>
                </c:pt>
                <c:pt idx="14985">
                  <c:v>6.1685912500000004</c:v>
                </c:pt>
                <c:pt idx="14986">
                  <c:v>6.1689162499999997</c:v>
                </c:pt>
                <c:pt idx="14987">
                  <c:v>6.1692681250015999</c:v>
                </c:pt>
                <c:pt idx="14988">
                  <c:v>6.1696731250015997</c:v>
                </c:pt>
                <c:pt idx="14989">
                  <c:v>6.1700187499999997</c:v>
                </c:pt>
                <c:pt idx="14990">
                  <c:v>6.1703506250015998</c:v>
                </c:pt>
                <c:pt idx="14991">
                  <c:v>6.1707062500000003</c:v>
                </c:pt>
                <c:pt idx="14992">
                  <c:v>6.1703481250015999</c:v>
                </c:pt>
                <c:pt idx="14993">
                  <c:v>6.1699768750016002</c:v>
                </c:pt>
                <c:pt idx="14994">
                  <c:v>6.1696268750016001</c:v>
                </c:pt>
                <c:pt idx="14995">
                  <c:v>6.1692412499999998</c:v>
                </c:pt>
                <c:pt idx="14996">
                  <c:v>6.1691281250015999</c:v>
                </c:pt>
                <c:pt idx="14997">
                  <c:v>6.1695981250015999</c:v>
                </c:pt>
                <c:pt idx="14998">
                  <c:v>6.1698500000000003</c:v>
                </c:pt>
                <c:pt idx="14999">
                  <c:v>6.1701968750015999</c:v>
                </c:pt>
                <c:pt idx="15000">
                  <c:v>6.1706374999999998</c:v>
                </c:pt>
                <c:pt idx="15001">
                  <c:v>6.1710443750015997</c:v>
                </c:pt>
                <c:pt idx="15002">
                  <c:v>6.1713718750015998</c:v>
                </c:pt>
                <c:pt idx="15003">
                  <c:v>6.1718168750015998</c:v>
                </c:pt>
                <c:pt idx="15004">
                  <c:v>6.1721831250015997</c:v>
                </c:pt>
                <c:pt idx="15005">
                  <c:v>6.1722000000000001</c:v>
                </c:pt>
                <c:pt idx="15006">
                  <c:v>6.1718200000000003</c:v>
                </c:pt>
                <c:pt idx="15007">
                  <c:v>6.1713118750015994</c:v>
                </c:pt>
                <c:pt idx="15008">
                  <c:v>6.1707787500000002</c:v>
                </c:pt>
                <c:pt idx="15009">
                  <c:v>6.1701531250016002</c:v>
                </c:pt>
                <c:pt idx="15010">
                  <c:v>6.1696937500000004</c:v>
                </c:pt>
                <c:pt idx="15011">
                  <c:v>6.1693625000000001</c:v>
                </c:pt>
                <c:pt idx="15012">
                  <c:v>6.1689256250015996</c:v>
                </c:pt>
                <c:pt idx="15013">
                  <c:v>6.1685524999999997</c:v>
                </c:pt>
                <c:pt idx="15014">
                  <c:v>6.1680468750015995</c:v>
                </c:pt>
                <c:pt idx="15015">
                  <c:v>6.1676887499999999</c:v>
                </c:pt>
                <c:pt idx="15016">
                  <c:v>6.1681143750015996</c:v>
                </c:pt>
                <c:pt idx="15017">
                  <c:v>6.1684987500000004</c:v>
                </c:pt>
                <c:pt idx="15018">
                  <c:v>6.1688418750015996</c:v>
                </c:pt>
                <c:pt idx="15019">
                  <c:v>6.1692306250015996</c:v>
                </c:pt>
                <c:pt idx="15020">
                  <c:v>6.1695593750016</c:v>
                </c:pt>
                <c:pt idx="15021">
                  <c:v>6.1698818750015993</c:v>
                </c:pt>
                <c:pt idx="15022">
                  <c:v>6.1696156250016001</c:v>
                </c:pt>
                <c:pt idx="15023">
                  <c:v>6.1691843750016</c:v>
                </c:pt>
                <c:pt idx="15024">
                  <c:v>6.1688225000000001</c:v>
                </c:pt>
                <c:pt idx="15025">
                  <c:v>6.1690849999999999</c:v>
                </c:pt>
                <c:pt idx="15026">
                  <c:v>6.1694156250015997</c:v>
                </c:pt>
                <c:pt idx="15027">
                  <c:v>6.1689856250016</c:v>
                </c:pt>
                <c:pt idx="15028">
                  <c:v>6.1685150000000002</c:v>
                </c:pt>
                <c:pt idx="15029">
                  <c:v>6.1681900000000001</c:v>
                </c:pt>
                <c:pt idx="15030">
                  <c:v>6.1677881250016</c:v>
                </c:pt>
                <c:pt idx="15031">
                  <c:v>6.1674193750016002</c:v>
                </c:pt>
                <c:pt idx="15032">
                  <c:v>6.1673218750015995</c:v>
                </c:pt>
                <c:pt idx="15033">
                  <c:v>6.1676599999999997</c:v>
                </c:pt>
                <c:pt idx="15034">
                  <c:v>6.16731125</c:v>
                </c:pt>
                <c:pt idx="15035">
                  <c:v>6.1669437499999997</c:v>
                </c:pt>
                <c:pt idx="15036">
                  <c:v>6.1668250000000002</c:v>
                </c:pt>
                <c:pt idx="15037">
                  <c:v>6.1672043750015995</c:v>
                </c:pt>
                <c:pt idx="15038">
                  <c:v>6.1676168750015998</c:v>
                </c:pt>
                <c:pt idx="15039">
                  <c:v>6.1679868750016</c:v>
                </c:pt>
                <c:pt idx="15040">
                  <c:v>6.1683374999999998</c:v>
                </c:pt>
                <c:pt idx="15041">
                  <c:v>6.1687431250015994</c:v>
                </c:pt>
                <c:pt idx="15042">
                  <c:v>6.1691856250015995</c:v>
                </c:pt>
                <c:pt idx="15043">
                  <c:v>6.1695368750016</c:v>
                </c:pt>
                <c:pt idx="15044">
                  <c:v>6.1699718750015995</c:v>
                </c:pt>
                <c:pt idx="15045">
                  <c:v>6.1703749999999999</c:v>
                </c:pt>
                <c:pt idx="15046">
                  <c:v>6.1700437499999996</c:v>
                </c:pt>
                <c:pt idx="15047">
                  <c:v>6.1694731250016002</c:v>
                </c:pt>
                <c:pt idx="15048">
                  <c:v>6.1689431250015998</c:v>
                </c:pt>
                <c:pt idx="15049">
                  <c:v>6.1685862499999997</c:v>
                </c:pt>
                <c:pt idx="15050">
                  <c:v>6.1682087499999998</c:v>
                </c:pt>
                <c:pt idx="15051">
                  <c:v>6.1678100000000002</c:v>
                </c:pt>
                <c:pt idx="15052">
                  <c:v>6.1671693750015999</c:v>
                </c:pt>
                <c:pt idx="15053">
                  <c:v>6.1667656250015996</c:v>
                </c:pt>
                <c:pt idx="15054">
                  <c:v>6.1662287500000001</c:v>
                </c:pt>
                <c:pt idx="15055">
                  <c:v>6.1659075000000003</c:v>
                </c:pt>
                <c:pt idx="15056">
                  <c:v>6.1654406250016001</c:v>
                </c:pt>
                <c:pt idx="15057">
                  <c:v>6.1649968750015995</c:v>
                </c:pt>
                <c:pt idx="15058">
                  <c:v>6.1646506250015998</c:v>
                </c:pt>
                <c:pt idx="15059">
                  <c:v>6.1651081250016002</c:v>
                </c:pt>
                <c:pt idx="15060">
                  <c:v>6.1654431250016</c:v>
                </c:pt>
                <c:pt idx="15061">
                  <c:v>6.1658925</c:v>
                </c:pt>
                <c:pt idx="15062">
                  <c:v>6.1662906250015999</c:v>
                </c:pt>
                <c:pt idx="15063">
                  <c:v>6.1666281250015995</c:v>
                </c:pt>
                <c:pt idx="15064">
                  <c:v>6.1663587499999997</c:v>
                </c:pt>
                <c:pt idx="15065">
                  <c:v>6.1660000000000004</c:v>
                </c:pt>
                <c:pt idx="15066">
                  <c:v>6.1658406250016</c:v>
                </c:pt>
                <c:pt idx="15067">
                  <c:v>6.1659262500000001</c:v>
                </c:pt>
                <c:pt idx="15068">
                  <c:v>6.1663362499999996</c:v>
                </c:pt>
                <c:pt idx="15069">
                  <c:v>6.1660506250016001</c:v>
                </c:pt>
                <c:pt idx="15070">
                  <c:v>6.1656037499999998</c:v>
                </c:pt>
                <c:pt idx="15071">
                  <c:v>6.1652262499999999</c:v>
                </c:pt>
                <c:pt idx="15072">
                  <c:v>6.1648350000000001</c:v>
                </c:pt>
                <c:pt idx="15073">
                  <c:v>6.1644543750015997</c:v>
                </c:pt>
                <c:pt idx="15074">
                  <c:v>6.1640668750016001</c:v>
                </c:pt>
                <c:pt idx="15075">
                  <c:v>6.1637387500000003</c:v>
                </c:pt>
                <c:pt idx="15076">
                  <c:v>6.1632175</c:v>
                </c:pt>
                <c:pt idx="15077">
                  <c:v>6.162865</c:v>
                </c:pt>
                <c:pt idx="15078">
                  <c:v>6.1632118750015996</c:v>
                </c:pt>
                <c:pt idx="15079">
                  <c:v>6.1635425000000001</c:v>
                </c:pt>
                <c:pt idx="15080">
                  <c:v>6.1639587499999999</c:v>
                </c:pt>
                <c:pt idx="15081">
                  <c:v>6.1643081250015994</c:v>
                </c:pt>
                <c:pt idx="15082">
                  <c:v>6.1646531250015997</c:v>
                </c:pt>
                <c:pt idx="15083">
                  <c:v>6.1650893750015996</c:v>
                </c:pt>
                <c:pt idx="15084">
                  <c:v>6.1646418750015997</c:v>
                </c:pt>
                <c:pt idx="15085">
                  <c:v>6.16470875</c:v>
                </c:pt>
                <c:pt idx="15086">
                  <c:v>6.1648193750016</c:v>
                </c:pt>
                <c:pt idx="15087">
                  <c:v>6.1643949999999998</c:v>
                </c:pt>
                <c:pt idx="15088">
                  <c:v>6.1638962499999996</c:v>
                </c:pt>
                <c:pt idx="15089">
                  <c:v>6.1634631250015994</c:v>
                </c:pt>
                <c:pt idx="15090">
                  <c:v>6.1631256250015998</c:v>
                </c:pt>
                <c:pt idx="15091">
                  <c:v>6.1626775</c:v>
                </c:pt>
                <c:pt idx="15092">
                  <c:v>6.1623087500000002</c:v>
                </c:pt>
                <c:pt idx="15093">
                  <c:v>6.1618962499999999</c:v>
                </c:pt>
                <c:pt idx="15094">
                  <c:v>6.1614037499999998</c:v>
                </c:pt>
                <c:pt idx="15095">
                  <c:v>6.1608943750015994</c:v>
                </c:pt>
                <c:pt idx="15096">
                  <c:v>6.1605118750015997</c:v>
                </c:pt>
                <c:pt idx="15097">
                  <c:v>6.1605181250015999</c:v>
                </c:pt>
                <c:pt idx="15098">
                  <c:v>6.1601587499999999</c:v>
                </c:pt>
                <c:pt idx="15099">
                  <c:v>6.1601324999999996</c:v>
                </c:pt>
                <c:pt idx="15100">
                  <c:v>6.1604656250016001</c:v>
                </c:pt>
                <c:pt idx="15101">
                  <c:v>6.1608706250015999</c:v>
                </c:pt>
                <c:pt idx="15102">
                  <c:v>6.1612168750015996</c:v>
                </c:pt>
                <c:pt idx="15103">
                  <c:v>6.1616393750015996</c:v>
                </c:pt>
                <c:pt idx="15104">
                  <c:v>6.1619999999999999</c:v>
                </c:pt>
                <c:pt idx="15105">
                  <c:v>6.1623875000000004</c:v>
                </c:pt>
                <c:pt idx="15106">
                  <c:v>6.1628006250015996</c:v>
                </c:pt>
                <c:pt idx="15107">
                  <c:v>6.1633118750015994</c:v>
                </c:pt>
                <c:pt idx="15108">
                  <c:v>6.1636856250015999</c:v>
                </c:pt>
                <c:pt idx="15109">
                  <c:v>6.1632924999999998</c:v>
                </c:pt>
                <c:pt idx="15110">
                  <c:v>6.1629143750016002</c:v>
                </c:pt>
                <c:pt idx="15111">
                  <c:v>6.1625187500000003</c:v>
                </c:pt>
                <c:pt idx="15112">
                  <c:v>6.1621318750015996</c:v>
                </c:pt>
                <c:pt idx="15113">
                  <c:v>6.1624193750015994</c:v>
                </c:pt>
                <c:pt idx="15114">
                  <c:v>6.1627856250016002</c:v>
                </c:pt>
                <c:pt idx="15115">
                  <c:v>6.1631074999999997</c:v>
                </c:pt>
                <c:pt idx="15116">
                  <c:v>6.1634912499999999</c:v>
                </c:pt>
                <c:pt idx="15117">
                  <c:v>6.1638987500000004</c:v>
                </c:pt>
                <c:pt idx="15118">
                  <c:v>6.1643100000000004</c:v>
                </c:pt>
                <c:pt idx="15119">
                  <c:v>6.1647162499999997</c:v>
                </c:pt>
                <c:pt idx="15120">
                  <c:v>6.1650818750015999</c:v>
                </c:pt>
                <c:pt idx="15121">
                  <c:v>6.1654787500000001</c:v>
                </c:pt>
                <c:pt idx="15122">
                  <c:v>6.1658406250016</c:v>
                </c:pt>
                <c:pt idx="15123">
                  <c:v>6.1661818750016</c:v>
                </c:pt>
                <c:pt idx="15124">
                  <c:v>6.1665981250015998</c:v>
                </c:pt>
                <c:pt idx="15125">
                  <c:v>6.1670375000000002</c:v>
                </c:pt>
                <c:pt idx="15126">
                  <c:v>6.1673631250016001</c:v>
                </c:pt>
                <c:pt idx="15127">
                  <c:v>6.1670237500000002</c:v>
                </c:pt>
                <c:pt idx="15128">
                  <c:v>6.1666712500000003</c:v>
                </c:pt>
                <c:pt idx="15129">
                  <c:v>6.16632625</c:v>
                </c:pt>
                <c:pt idx="15130">
                  <c:v>6.16588125</c:v>
                </c:pt>
                <c:pt idx="15131">
                  <c:v>6.1655437500000003</c:v>
                </c:pt>
                <c:pt idx="15132">
                  <c:v>6.1651643750015994</c:v>
                </c:pt>
                <c:pt idx="15133">
                  <c:v>6.1645899999999996</c:v>
                </c:pt>
                <c:pt idx="15134">
                  <c:v>6.1640493750015999</c:v>
                </c:pt>
                <c:pt idx="15135">
                  <c:v>6.1637237499999999</c:v>
                </c:pt>
                <c:pt idx="15136">
                  <c:v>6.1632737500000001</c:v>
                </c:pt>
                <c:pt idx="15137">
                  <c:v>6.1628956250015996</c:v>
                </c:pt>
                <c:pt idx="15138">
                  <c:v>6.1624675</c:v>
                </c:pt>
                <c:pt idx="15139">
                  <c:v>6.1619981250015998</c:v>
                </c:pt>
                <c:pt idx="15140">
                  <c:v>6.16149375</c:v>
                </c:pt>
                <c:pt idx="15141">
                  <c:v>6.1611287499999996</c:v>
                </c:pt>
                <c:pt idx="15142">
                  <c:v>6.1605375000000002</c:v>
                </c:pt>
                <c:pt idx="15143">
                  <c:v>6.1601831250016001</c:v>
                </c:pt>
                <c:pt idx="15144">
                  <c:v>6.1596831250015995</c:v>
                </c:pt>
                <c:pt idx="15145">
                  <c:v>6.1593531250015996</c:v>
                </c:pt>
                <c:pt idx="15146">
                  <c:v>6.1590081250016002</c:v>
                </c:pt>
                <c:pt idx="15147">
                  <c:v>6.1587899999999998</c:v>
                </c:pt>
                <c:pt idx="15148">
                  <c:v>6.1584387500000002</c:v>
                </c:pt>
                <c:pt idx="15149">
                  <c:v>6.1580506250016001</c:v>
                </c:pt>
                <c:pt idx="15150">
                  <c:v>6.1577018750015995</c:v>
                </c:pt>
                <c:pt idx="15151">
                  <c:v>6.1573693750015996</c:v>
                </c:pt>
                <c:pt idx="15152">
                  <c:v>6.1572125</c:v>
                </c:pt>
                <c:pt idx="15153">
                  <c:v>6.1575393750015994</c:v>
                </c:pt>
                <c:pt idx="15154">
                  <c:v>6.1578650000000001</c:v>
                </c:pt>
                <c:pt idx="15155">
                  <c:v>6.1582687500000004</c:v>
                </c:pt>
                <c:pt idx="15156">
                  <c:v>6.1579368750015995</c:v>
                </c:pt>
                <c:pt idx="15157">
                  <c:v>6.1576762499999997</c:v>
                </c:pt>
                <c:pt idx="15158">
                  <c:v>6.1578518750016</c:v>
                </c:pt>
                <c:pt idx="15159">
                  <c:v>6.1581981250015998</c:v>
                </c:pt>
                <c:pt idx="15160">
                  <c:v>6.1585425000000003</c:v>
                </c:pt>
                <c:pt idx="15161">
                  <c:v>6.1589237499999996</c:v>
                </c:pt>
                <c:pt idx="15162">
                  <c:v>6.1593031250015997</c:v>
                </c:pt>
                <c:pt idx="15163">
                  <c:v>6.1596543750016002</c:v>
                </c:pt>
                <c:pt idx="15164">
                  <c:v>6.1600431250016001</c:v>
                </c:pt>
                <c:pt idx="15165">
                  <c:v>6.1603762499999997</c:v>
                </c:pt>
                <c:pt idx="15166">
                  <c:v>6.1607000000000003</c:v>
                </c:pt>
                <c:pt idx="15167">
                  <c:v>6.1611043750015995</c:v>
                </c:pt>
                <c:pt idx="15168">
                  <c:v>6.1615868750015999</c:v>
                </c:pt>
                <c:pt idx="15169">
                  <c:v>6.1619468750015995</c:v>
                </c:pt>
                <c:pt idx="15170">
                  <c:v>6.1622856250015996</c:v>
                </c:pt>
                <c:pt idx="15171">
                  <c:v>6.1627931250015999</c:v>
                </c:pt>
                <c:pt idx="15172">
                  <c:v>6.1632049999999996</c:v>
                </c:pt>
                <c:pt idx="15173">
                  <c:v>6.1626775</c:v>
                </c:pt>
                <c:pt idx="15174">
                  <c:v>6.1622756250016</c:v>
                </c:pt>
                <c:pt idx="15175">
                  <c:v>6.1618624999999998</c:v>
                </c:pt>
                <c:pt idx="15176">
                  <c:v>6.1614624999999998</c:v>
                </c:pt>
                <c:pt idx="15177">
                  <c:v>6.1610068750015996</c:v>
                </c:pt>
                <c:pt idx="15178">
                  <c:v>6.1606181250015997</c:v>
                </c:pt>
                <c:pt idx="15179">
                  <c:v>6.1607312500000004</c:v>
                </c:pt>
                <c:pt idx="15180">
                  <c:v>6.1611481250016</c:v>
                </c:pt>
                <c:pt idx="15181">
                  <c:v>6.1615143750015999</c:v>
                </c:pt>
                <c:pt idx="15182">
                  <c:v>6.1619462499999997</c:v>
                </c:pt>
                <c:pt idx="15183">
                  <c:v>6.1622374999999998</c:v>
                </c:pt>
                <c:pt idx="15184">
                  <c:v>6.1618456250015994</c:v>
                </c:pt>
                <c:pt idx="15185">
                  <c:v>6.1613187500000004</c:v>
                </c:pt>
                <c:pt idx="15186">
                  <c:v>6.1606949999999996</c:v>
                </c:pt>
                <c:pt idx="15187">
                  <c:v>6.1602212500000002</c:v>
                </c:pt>
                <c:pt idx="15188">
                  <c:v>6.1597324999999996</c:v>
                </c:pt>
                <c:pt idx="15189">
                  <c:v>6.1593999999999998</c:v>
                </c:pt>
                <c:pt idx="15190">
                  <c:v>6.1590699999999998</c:v>
                </c:pt>
                <c:pt idx="15191">
                  <c:v>6.1586818750015997</c:v>
                </c:pt>
                <c:pt idx="15192">
                  <c:v>6.1582600000000003</c:v>
                </c:pt>
                <c:pt idx="15193">
                  <c:v>6.1578925</c:v>
                </c:pt>
                <c:pt idx="15194">
                  <c:v>6.1578587499999999</c:v>
                </c:pt>
                <c:pt idx="15195">
                  <c:v>6.1574956250015997</c:v>
                </c:pt>
                <c:pt idx="15196">
                  <c:v>6.1571362499999998</c:v>
                </c:pt>
                <c:pt idx="15197">
                  <c:v>6.1568100000000001</c:v>
                </c:pt>
                <c:pt idx="15198">
                  <c:v>6.1569643750015999</c:v>
                </c:pt>
                <c:pt idx="15199">
                  <c:v>6.1566443750015996</c:v>
                </c:pt>
                <c:pt idx="15200">
                  <c:v>6.1565787500000004</c:v>
                </c:pt>
                <c:pt idx="15201">
                  <c:v>6.1561931250016002</c:v>
                </c:pt>
                <c:pt idx="15202">
                  <c:v>6.1565574999999999</c:v>
                </c:pt>
                <c:pt idx="15203">
                  <c:v>6.15698875</c:v>
                </c:pt>
                <c:pt idx="15204">
                  <c:v>6.1573543750016002</c:v>
                </c:pt>
                <c:pt idx="15205">
                  <c:v>6.15733</c:v>
                </c:pt>
                <c:pt idx="15206">
                  <c:v>6.1576618750016001</c:v>
                </c:pt>
                <c:pt idx="15207">
                  <c:v>6.1580262499999998</c:v>
                </c:pt>
                <c:pt idx="15208">
                  <c:v>6.1576281250016001</c:v>
                </c:pt>
                <c:pt idx="15209">
                  <c:v>6.1572756250016001</c:v>
                </c:pt>
                <c:pt idx="15210">
                  <c:v>6.1569506250016</c:v>
                </c:pt>
                <c:pt idx="15211">
                  <c:v>6.1568281250016001</c:v>
                </c:pt>
                <c:pt idx="15212">
                  <c:v>6.1566675000000002</c:v>
                </c:pt>
                <c:pt idx="15213">
                  <c:v>6.1565862500000001</c:v>
                </c:pt>
                <c:pt idx="15214">
                  <c:v>6.1570387499999999</c:v>
                </c:pt>
                <c:pt idx="15215">
                  <c:v>6.1573774999999999</c:v>
                </c:pt>
                <c:pt idx="15216">
                  <c:v>6.1577662499999999</c:v>
                </c:pt>
                <c:pt idx="15217">
                  <c:v>6.1581468750015995</c:v>
                </c:pt>
                <c:pt idx="15218">
                  <c:v>6.1584831250015997</c:v>
                </c:pt>
                <c:pt idx="15219">
                  <c:v>6.1589281250015997</c:v>
                </c:pt>
                <c:pt idx="15220">
                  <c:v>6.1592500000000001</c:v>
                </c:pt>
                <c:pt idx="15221">
                  <c:v>6.15870125</c:v>
                </c:pt>
                <c:pt idx="15222">
                  <c:v>6.1583643750016002</c:v>
                </c:pt>
                <c:pt idx="15223">
                  <c:v>6.1577662499999999</c:v>
                </c:pt>
                <c:pt idx="15224">
                  <c:v>6.1571049999999996</c:v>
                </c:pt>
                <c:pt idx="15225">
                  <c:v>6.1567706250015997</c:v>
                </c:pt>
                <c:pt idx="15226">
                  <c:v>6.1567206250015998</c:v>
                </c:pt>
                <c:pt idx="15227">
                  <c:v>6.1569118750016001</c:v>
                </c:pt>
                <c:pt idx="15228">
                  <c:v>6.1565087500000004</c:v>
                </c:pt>
                <c:pt idx="15229">
                  <c:v>6.1561593750016002</c:v>
                </c:pt>
                <c:pt idx="15230">
                  <c:v>6.1558275</c:v>
                </c:pt>
                <c:pt idx="15231">
                  <c:v>6.1554593750016</c:v>
                </c:pt>
                <c:pt idx="15232">
                  <c:v>6.1558206250016001</c:v>
                </c:pt>
                <c:pt idx="15233">
                  <c:v>6.1561568750015994</c:v>
                </c:pt>
                <c:pt idx="15234">
                  <c:v>6.1559256250015997</c:v>
                </c:pt>
                <c:pt idx="15235">
                  <c:v>6.1555487500000003</c:v>
                </c:pt>
                <c:pt idx="15236">
                  <c:v>6.1550549999999999</c:v>
                </c:pt>
                <c:pt idx="15237">
                  <c:v>6.1546481250016001</c:v>
                </c:pt>
                <c:pt idx="15238">
                  <c:v>6.1546856250015995</c:v>
                </c:pt>
                <c:pt idx="15239">
                  <c:v>6.1544012500000003</c:v>
                </c:pt>
                <c:pt idx="15240">
                  <c:v>6.1540293750016</c:v>
                </c:pt>
                <c:pt idx="15241">
                  <c:v>6.1543787500000002</c:v>
                </c:pt>
                <c:pt idx="15242">
                  <c:v>6.1547118750015999</c:v>
                </c:pt>
                <c:pt idx="15243">
                  <c:v>6.1551143750015997</c:v>
                </c:pt>
                <c:pt idx="15244">
                  <c:v>6.1554725000000001</c:v>
                </c:pt>
                <c:pt idx="15245">
                  <c:v>6.1558368750015999</c:v>
                </c:pt>
                <c:pt idx="15246">
                  <c:v>6.1558400000000004</c:v>
                </c:pt>
                <c:pt idx="15247">
                  <c:v>6.1554218750015997</c:v>
                </c:pt>
                <c:pt idx="15248">
                  <c:v>6.1550856250015995</c:v>
                </c:pt>
                <c:pt idx="15249">
                  <c:v>6.1547368750015998</c:v>
                </c:pt>
                <c:pt idx="15250">
                  <c:v>6.1543818750015999</c:v>
                </c:pt>
                <c:pt idx="15251">
                  <c:v>6.1539381250015994</c:v>
                </c:pt>
                <c:pt idx="15252">
                  <c:v>6.1535900000000003</c:v>
                </c:pt>
                <c:pt idx="15253">
                  <c:v>6.1531718750015996</c:v>
                </c:pt>
                <c:pt idx="15254">
                  <c:v>6.1528306250015996</c:v>
                </c:pt>
                <c:pt idx="15255">
                  <c:v>6.1524731250015998</c:v>
                </c:pt>
                <c:pt idx="15256">
                  <c:v>6.1528281250015997</c:v>
                </c:pt>
                <c:pt idx="15257">
                  <c:v>6.1526662500000002</c:v>
                </c:pt>
                <c:pt idx="15258">
                  <c:v>6.1529606250016</c:v>
                </c:pt>
                <c:pt idx="15259">
                  <c:v>6.1533456250015997</c:v>
                </c:pt>
                <c:pt idx="15260">
                  <c:v>6.1536856250016001</c:v>
                </c:pt>
                <c:pt idx="15261">
                  <c:v>6.1536675000000001</c:v>
                </c:pt>
                <c:pt idx="15262">
                  <c:v>6.1538243750015997</c:v>
                </c:pt>
                <c:pt idx="15263">
                  <c:v>6.1536574999999996</c:v>
                </c:pt>
                <c:pt idx="15264">
                  <c:v>6.1533112499999998</c:v>
                </c:pt>
                <c:pt idx="15265">
                  <c:v>6.1529143750015995</c:v>
                </c:pt>
                <c:pt idx="15266">
                  <c:v>6.1525875000000001</c:v>
                </c:pt>
                <c:pt idx="15267">
                  <c:v>6.1522362499999996</c:v>
                </c:pt>
                <c:pt idx="15268">
                  <c:v>6.15187375</c:v>
                </c:pt>
                <c:pt idx="15269">
                  <c:v>6.1517712500000004</c:v>
                </c:pt>
                <c:pt idx="15270">
                  <c:v>6.1513099999999996</c:v>
                </c:pt>
                <c:pt idx="15271">
                  <c:v>6.1509543750016</c:v>
                </c:pt>
                <c:pt idx="15272">
                  <c:v>6.1507643750016001</c:v>
                </c:pt>
                <c:pt idx="15273">
                  <c:v>6.1511668750016</c:v>
                </c:pt>
                <c:pt idx="15274">
                  <c:v>6.1515475000000004</c:v>
                </c:pt>
                <c:pt idx="15275">
                  <c:v>6.1520131250015995</c:v>
                </c:pt>
                <c:pt idx="15276">
                  <c:v>6.1525306250015994</c:v>
                </c:pt>
                <c:pt idx="15277">
                  <c:v>6.152895</c:v>
                </c:pt>
                <c:pt idx="15278">
                  <c:v>6.1533937500000002</c:v>
                </c:pt>
                <c:pt idx="15279">
                  <c:v>6.1537912500000003</c:v>
                </c:pt>
                <c:pt idx="15280">
                  <c:v>6.1541981250015994</c:v>
                </c:pt>
                <c:pt idx="15281">
                  <c:v>6.1545856250015998</c:v>
                </c:pt>
                <c:pt idx="15282">
                  <c:v>6.1549818750015994</c:v>
                </c:pt>
                <c:pt idx="15283">
                  <c:v>6.1550525</c:v>
                </c:pt>
                <c:pt idx="15284">
                  <c:v>6.1547425000000002</c:v>
                </c:pt>
                <c:pt idx="15285">
                  <c:v>6.1543793750016</c:v>
                </c:pt>
                <c:pt idx="15286">
                  <c:v>6.1539574999999997</c:v>
                </c:pt>
                <c:pt idx="15287">
                  <c:v>6.1533843750015995</c:v>
                </c:pt>
                <c:pt idx="15288">
                  <c:v>6.1530056250016001</c:v>
                </c:pt>
                <c:pt idx="15289">
                  <c:v>6.1525662499999996</c:v>
                </c:pt>
                <c:pt idx="15290">
                  <c:v>6.1520275</c:v>
                </c:pt>
                <c:pt idx="15291">
                  <c:v>6.1517949999999999</c:v>
                </c:pt>
                <c:pt idx="15292">
                  <c:v>6.1513418750015996</c:v>
                </c:pt>
                <c:pt idx="15293">
                  <c:v>6.1510087499999999</c:v>
                </c:pt>
                <c:pt idx="15294">
                  <c:v>6.1506299999999996</c:v>
                </c:pt>
                <c:pt idx="15295">
                  <c:v>6.1501556250015996</c:v>
                </c:pt>
                <c:pt idx="15296">
                  <c:v>6.1498143750015997</c:v>
                </c:pt>
                <c:pt idx="15297">
                  <c:v>6.1496225000000004</c:v>
                </c:pt>
                <c:pt idx="15298">
                  <c:v>6.1492674999999997</c:v>
                </c:pt>
                <c:pt idx="15299">
                  <c:v>6.1493599999999997</c:v>
                </c:pt>
                <c:pt idx="15300">
                  <c:v>6.1490393750015997</c:v>
                </c:pt>
                <c:pt idx="15301">
                  <c:v>6.1486968750016002</c:v>
                </c:pt>
                <c:pt idx="15302">
                  <c:v>6.1490324999999997</c:v>
                </c:pt>
                <c:pt idx="15303">
                  <c:v>6.1493706250016</c:v>
                </c:pt>
                <c:pt idx="15304">
                  <c:v>6.1497849999999996</c:v>
                </c:pt>
                <c:pt idx="15305">
                  <c:v>6.149375</c:v>
                </c:pt>
                <c:pt idx="15306">
                  <c:v>6.1489156250015995</c:v>
                </c:pt>
                <c:pt idx="15307">
                  <c:v>6.1485868750015999</c:v>
                </c:pt>
                <c:pt idx="15308">
                  <c:v>6.1482625000000004</c:v>
                </c:pt>
                <c:pt idx="15309">
                  <c:v>6.1478618750015999</c:v>
                </c:pt>
                <c:pt idx="15310">
                  <c:v>6.1474418750015998</c:v>
                </c:pt>
                <c:pt idx="15311">
                  <c:v>6.1474681250016001</c:v>
                </c:pt>
                <c:pt idx="15312">
                  <c:v>6.1477468750015998</c:v>
                </c:pt>
                <c:pt idx="15313">
                  <c:v>6.1475093750015999</c:v>
                </c:pt>
                <c:pt idx="15314">
                  <c:v>6.1472893750016002</c:v>
                </c:pt>
                <c:pt idx="15315">
                  <c:v>6.1470525</c:v>
                </c:pt>
                <c:pt idx="15316">
                  <c:v>6.1474187499999999</c:v>
                </c:pt>
                <c:pt idx="15317">
                  <c:v>6.1471393750015997</c:v>
                </c:pt>
                <c:pt idx="15318">
                  <c:v>6.1474774999999999</c:v>
                </c:pt>
                <c:pt idx="15319">
                  <c:v>6.1478906250016001</c:v>
                </c:pt>
                <c:pt idx="15320">
                  <c:v>6.1482462499999997</c:v>
                </c:pt>
                <c:pt idx="15321">
                  <c:v>6.1485787500000004</c:v>
                </c:pt>
                <c:pt idx="15322">
                  <c:v>6.1489037499999997</c:v>
                </c:pt>
                <c:pt idx="15323">
                  <c:v>6.1492631250015997</c:v>
                </c:pt>
                <c:pt idx="15324">
                  <c:v>6.1496793750015994</c:v>
                </c:pt>
                <c:pt idx="15325">
                  <c:v>6.1501581250015995</c:v>
                </c:pt>
                <c:pt idx="15326">
                  <c:v>6.1497762500000004</c:v>
                </c:pt>
                <c:pt idx="15327">
                  <c:v>6.1492962499999999</c:v>
                </c:pt>
                <c:pt idx="15328">
                  <c:v>6.1495918750016001</c:v>
                </c:pt>
                <c:pt idx="15329">
                  <c:v>6.1499712500000001</c:v>
                </c:pt>
                <c:pt idx="15330">
                  <c:v>6.1496300000000002</c:v>
                </c:pt>
                <c:pt idx="15331">
                  <c:v>6.1492518750015996</c:v>
                </c:pt>
                <c:pt idx="15332">
                  <c:v>6.1488387500000004</c:v>
                </c:pt>
                <c:pt idx="15333">
                  <c:v>6.1485143750016</c:v>
                </c:pt>
                <c:pt idx="15334">
                  <c:v>6.1481237499999999</c:v>
                </c:pt>
                <c:pt idx="15335">
                  <c:v>6.1477206250015994</c:v>
                </c:pt>
                <c:pt idx="15336">
                  <c:v>6.1471375000000004</c:v>
                </c:pt>
                <c:pt idx="15337">
                  <c:v>6.1467475</c:v>
                </c:pt>
                <c:pt idx="15338">
                  <c:v>6.1462768750015995</c:v>
                </c:pt>
                <c:pt idx="15339">
                  <c:v>6.1459518750016002</c:v>
                </c:pt>
                <c:pt idx="15340">
                  <c:v>6.1454587500000004</c:v>
                </c:pt>
                <c:pt idx="15341">
                  <c:v>6.1449474999999998</c:v>
                </c:pt>
                <c:pt idx="15342">
                  <c:v>6.1444868750015997</c:v>
                </c:pt>
                <c:pt idx="15343">
                  <c:v>6.1441418750015995</c:v>
                </c:pt>
                <c:pt idx="15344">
                  <c:v>6.1441487500000003</c:v>
                </c:pt>
                <c:pt idx="15345">
                  <c:v>6.1445018750016001</c:v>
                </c:pt>
                <c:pt idx="15346">
                  <c:v>6.1448675000000001</c:v>
                </c:pt>
                <c:pt idx="15347">
                  <c:v>6.1453031250015995</c:v>
                </c:pt>
                <c:pt idx="15348">
                  <c:v>6.1456749999999998</c:v>
                </c:pt>
                <c:pt idx="15349">
                  <c:v>6.1461575000000002</c:v>
                </c:pt>
                <c:pt idx="15350">
                  <c:v>6.1465337499999997</c:v>
                </c:pt>
                <c:pt idx="15351">
                  <c:v>6.1469618750016002</c:v>
                </c:pt>
                <c:pt idx="15352">
                  <c:v>6.1472968750015999</c:v>
                </c:pt>
                <c:pt idx="15353">
                  <c:v>6.1476562499999998</c:v>
                </c:pt>
                <c:pt idx="15354">
                  <c:v>6.1473456250015994</c:v>
                </c:pt>
                <c:pt idx="15355">
                  <c:v>6.1475543750016</c:v>
                </c:pt>
                <c:pt idx="15356">
                  <c:v>6.1479243750016002</c:v>
                </c:pt>
                <c:pt idx="15357">
                  <c:v>6.1481237499999999</c:v>
                </c:pt>
                <c:pt idx="15358">
                  <c:v>6.1483631250016</c:v>
                </c:pt>
                <c:pt idx="15359">
                  <c:v>6.1484837499999996</c:v>
                </c:pt>
                <c:pt idx="15360">
                  <c:v>6.1485025000000002</c:v>
                </c:pt>
                <c:pt idx="15361">
                  <c:v>6.1488550000000002</c:v>
                </c:pt>
                <c:pt idx="15362">
                  <c:v>6.1487375000000002</c:v>
                </c:pt>
                <c:pt idx="15363">
                  <c:v>6.1484050000000003</c:v>
                </c:pt>
                <c:pt idx="15364">
                  <c:v>6.1481993750015995</c:v>
                </c:pt>
                <c:pt idx="15365">
                  <c:v>6.1478250000000001</c:v>
                </c:pt>
                <c:pt idx="15366">
                  <c:v>6.1475049999999998</c:v>
                </c:pt>
                <c:pt idx="15367">
                  <c:v>6.1470849999999997</c:v>
                </c:pt>
                <c:pt idx="15368">
                  <c:v>6.1467168750015997</c:v>
                </c:pt>
                <c:pt idx="15369">
                  <c:v>6.1462256250016001</c:v>
                </c:pt>
                <c:pt idx="15370">
                  <c:v>6.145645</c:v>
                </c:pt>
                <c:pt idx="15371">
                  <c:v>6.1453068750015998</c:v>
                </c:pt>
                <c:pt idx="15372">
                  <c:v>6.1449049999999996</c:v>
                </c:pt>
                <c:pt idx="15373">
                  <c:v>6.1447918750015997</c:v>
                </c:pt>
                <c:pt idx="15374">
                  <c:v>6.1443962499999998</c:v>
                </c:pt>
                <c:pt idx="15375">
                  <c:v>6.1440337500000002</c:v>
                </c:pt>
                <c:pt idx="15376">
                  <c:v>6.14366375</c:v>
                </c:pt>
                <c:pt idx="15377">
                  <c:v>6.1433256250015997</c:v>
                </c:pt>
                <c:pt idx="15378">
                  <c:v>6.1428574999999999</c:v>
                </c:pt>
                <c:pt idx="15379">
                  <c:v>6.1429893750015996</c:v>
                </c:pt>
                <c:pt idx="15380">
                  <c:v>6.1433731250015997</c:v>
                </c:pt>
                <c:pt idx="15381">
                  <c:v>6.1436937499999997</c:v>
                </c:pt>
                <c:pt idx="15382">
                  <c:v>6.1440625000000004</c:v>
                </c:pt>
                <c:pt idx="15383">
                  <c:v>6.1443443750015998</c:v>
                </c:pt>
                <c:pt idx="15384">
                  <c:v>6.1447493750015996</c:v>
                </c:pt>
                <c:pt idx="15385">
                  <c:v>6.1450143750016002</c:v>
                </c:pt>
                <c:pt idx="15386">
                  <c:v>6.1446887500000003</c:v>
                </c:pt>
                <c:pt idx="15387">
                  <c:v>6.1442106250016</c:v>
                </c:pt>
                <c:pt idx="15388">
                  <c:v>6.1438724999999996</c:v>
                </c:pt>
                <c:pt idx="15389">
                  <c:v>6.14354625</c:v>
                </c:pt>
                <c:pt idx="15390">
                  <c:v>6.1431750000000003</c:v>
                </c:pt>
                <c:pt idx="15391">
                  <c:v>6.1428056250015999</c:v>
                </c:pt>
                <c:pt idx="15392">
                  <c:v>6.1424649999999996</c:v>
                </c:pt>
                <c:pt idx="15393">
                  <c:v>6.1421400000000004</c:v>
                </c:pt>
                <c:pt idx="15394">
                  <c:v>6.1425018750015994</c:v>
                </c:pt>
                <c:pt idx="15395">
                  <c:v>6.1428543750015994</c:v>
                </c:pt>
                <c:pt idx="15396">
                  <c:v>6.1432643750015998</c:v>
                </c:pt>
                <c:pt idx="15397">
                  <c:v>6.1438275000000004</c:v>
                </c:pt>
                <c:pt idx="15398">
                  <c:v>6.1442606250015999</c:v>
                </c:pt>
                <c:pt idx="15399">
                  <c:v>6.1447512499999997</c:v>
                </c:pt>
                <c:pt idx="15400">
                  <c:v>6.1451831250015996</c:v>
                </c:pt>
                <c:pt idx="15401">
                  <c:v>6.14567</c:v>
                </c:pt>
                <c:pt idx="15402">
                  <c:v>6.1460356250016002</c:v>
                </c:pt>
                <c:pt idx="15403">
                  <c:v>6.1463599999999996</c:v>
                </c:pt>
                <c:pt idx="15404">
                  <c:v>6.14612625</c:v>
                </c:pt>
                <c:pt idx="15405">
                  <c:v>6.1458006250016002</c:v>
                </c:pt>
                <c:pt idx="15406">
                  <c:v>6.1454768750015996</c:v>
                </c:pt>
                <c:pt idx="15407">
                  <c:v>6.1451337500000003</c:v>
                </c:pt>
                <c:pt idx="15408">
                  <c:v>6.1447637500000001</c:v>
                </c:pt>
                <c:pt idx="15409">
                  <c:v>6.1444168750015997</c:v>
                </c:pt>
                <c:pt idx="15410">
                  <c:v>6.1439718750015997</c:v>
                </c:pt>
                <c:pt idx="15411">
                  <c:v>6.1435325000000001</c:v>
                </c:pt>
                <c:pt idx="15412">
                  <c:v>6.1432037499999996</c:v>
                </c:pt>
                <c:pt idx="15413">
                  <c:v>6.1427931250015995</c:v>
                </c:pt>
                <c:pt idx="15414">
                  <c:v>6.1424306250015999</c:v>
                </c:pt>
                <c:pt idx="15415">
                  <c:v>6.1421025</c:v>
                </c:pt>
                <c:pt idx="15416">
                  <c:v>6.1420137500000003</c:v>
                </c:pt>
                <c:pt idx="15417">
                  <c:v>6.1416737499999998</c:v>
                </c:pt>
                <c:pt idx="15418">
                  <c:v>6.1415956250015995</c:v>
                </c:pt>
                <c:pt idx="15419">
                  <c:v>6.1419881250015997</c:v>
                </c:pt>
                <c:pt idx="15420">
                  <c:v>6.1423674999999998</c:v>
                </c:pt>
                <c:pt idx="15421">
                  <c:v>6.1426887499999996</c:v>
                </c:pt>
                <c:pt idx="15422">
                  <c:v>6.1426268750016</c:v>
                </c:pt>
                <c:pt idx="15423">
                  <c:v>6.14229</c:v>
                </c:pt>
                <c:pt idx="15424">
                  <c:v>6.1419693750016</c:v>
                </c:pt>
                <c:pt idx="15425">
                  <c:v>6.1415468750016</c:v>
                </c:pt>
                <c:pt idx="15426">
                  <c:v>6.1418699999999999</c:v>
                </c:pt>
                <c:pt idx="15427">
                  <c:v>6.1417231250016</c:v>
                </c:pt>
                <c:pt idx="15428">
                  <c:v>6.1413425000000004</c:v>
                </c:pt>
                <c:pt idx="15429">
                  <c:v>6.1409968750015995</c:v>
                </c:pt>
                <c:pt idx="15430">
                  <c:v>6.1405012499999998</c:v>
                </c:pt>
                <c:pt idx="15431">
                  <c:v>6.1399706250015997</c:v>
                </c:pt>
                <c:pt idx="15432">
                  <c:v>6.1395074999999997</c:v>
                </c:pt>
                <c:pt idx="15433">
                  <c:v>6.1391512500000003</c:v>
                </c:pt>
                <c:pt idx="15434">
                  <c:v>6.1387774999999998</c:v>
                </c:pt>
                <c:pt idx="15435">
                  <c:v>6.1383756250015997</c:v>
                </c:pt>
                <c:pt idx="15436">
                  <c:v>6.1385949999999996</c:v>
                </c:pt>
                <c:pt idx="15437">
                  <c:v>6.1389156250015997</c:v>
                </c:pt>
                <c:pt idx="15438">
                  <c:v>6.1392506250015995</c:v>
                </c:pt>
                <c:pt idx="15439">
                  <c:v>6.1395818750015998</c:v>
                </c:pt>
                <c:pt idx="15440">
                  <c:v>6.1391249999999999</c:v>
                </c:pt>
                <c:pt idx="15441">
                  <c:v>6.1387537500000002</c:v>
                </c:pt>
                <c:pt idx="15442">
                  <c:v>6.1391781250015995</c:v>
                </c:pt>
                <c:pt idx="15443">
                  <c:v>6.1394993750015994</c:v>
                </c:pt>
                <c:pt idx="15444">
                  <c:v>6.1398668750015997</c:v>
                </c:pt>
                <c:pt idx="15445">
                  <c:v>6.1401931250016002</c:v>
                </c:pt>
                <c:pt idx="15446">
                  <c:v>6.1405193750015998</c:v>
                </c:pt>
                <c:pt idx="15447">
                  <c:v>6.14094125</c:v>
                </c:pt>
                <c:pt idx="15448">
                  <c:v>6.1414343750015998</c:v>
                </c:pt>
                <c:pt idx="15449">
                  <c:v>6.1418331250015994</c:v>
                </c:pt>
                <c:pt idx="15450">
                  <c:v>6.1421937499999997</c:v>
                </c:pt>
                <c:pt idx="15451">
                  <c:v>6.1425324999999997</c:v>
                </c:pt>
                <c:pt idx="15452">
                  <c:v>6.1420543750015995</c:v>
                </c:pt>
                <c:pt idx="15453">
                  <c:v>6.1417043750015994</c:v>
                </c:pt>
                <c:pt idx="15454">
                  <c:v>6.1413700000000002</c:v>
                </c:pt>
                <c:pt idx="15455">
                  <c:v>6.1415768750015998</c:v>
                </c:pt>
                <c:pt idx="15456">
                  <c:v>6.1412293750015996</c:v>
                </c:pt>
                <c:pt idx="15457">
                  <c:v>6.1407412499999996</c:v>
                </c:pt>
                <c:pt idx="15458">
                  <c:v>6.1402749999999999</c:v>
                </c:pt>
                <c:pt idx="15459">
                  <c:v>6.13964</c:v>
                </c:pt>
                <c:pt idx="15460">
                  <c:v>6.1390506250015999</c:v>
                </c:pt>
                <c:pt idx="15461">
                  <c:v>6.1384218750016002</c:v>
                </c:pt>
                <c:pt idx="15462">
                  <c:v>6.1379368750015999</c:v>
                </c:pt>
                <c:pt idx="15463">
                  <c:v>6.1373756250015994</c:v>
                </c:pt>
                <c:pt idx="15464">
                  <c:v>6.1370550000000001</c:v>
                </c:pt>
                <c:pt idx="15465">
                  <c:v>6.1366874999999999</c:v>
                </c:pt>
                <c:pt idx="15466">
                  <c:v>6.1370125</c:v>
                </c:pt>
                <c:pt idx="15467">
                  <c:v>6.1375243750015995</c:v>
                </c:pt>
                <c:pt idx="15468">
                  <c:v>6.1378493750015997</c:v>
                </c:pt>
                <c:pt idx="15469">
                  <c:v>6.1382956250016001</c:v>
                </c:pt>
                <c:pt idx="15470">
                  <c:v>6.1386518750015995</c:v>
                </c:pt>
                <c:pt idx="15471">
                  <c:v>6.1390275000000001</c:v>
                </c:pt>
                <c:pt idx="15472">
                  <c:v>6.139475</c:v>
                </c:pt>
                <c:pt idx="15473">
                  <c:v>6.1398306250015997</c:v>
                </c:pt>
                <c:pt idx="15474">
                  <c:v>6.1402662499999998</c:v>
                </c:pt>
                <c:pt idx="15475">
                  <c:v>6.1398718750015995</c:v>
                </c:pt>
                <c:pt idx="15476">
                  <c:v>6.1395150000000003</c:v>
                </c:pt>
                <c:pt idx="15477">
                  <c:v>6.1391431250016</c:v>
                </c:pt>
                <c:pt idx="15478">
                  <c:v>6.1389550000000002</c:v>
                </c:pt>
                <c:pt idx="15479">
                  <c:v>6.1388256250015996</c:v>
                </c:pt>
                <c:pt idx="15480">
                  <c:v>6.1388337499999999</c:v>
                </c:pt>
                <c:pt idx="15481">
                  <c:v>6.13845375</c:v>
                </c:pt>
                <c:pt idx="15482">
                  <c:v>6.1383299999999998</c:v>
                </c:pt>
                <c:pt idx="15483">
                  <c:v>6.1380031250015996</c:v>
                </c:pt>
                <c:pt idx="15484">
                  <c:v>6.1375218750015996</c:v>
                </c:pt>
                <c:pt idx="15485">
                  <c:v>6.1370956250016002</c:v>
                </c:pt>
                <c:pt idx="15486">
                  <c:v>6.1365018750016</c:v>
                </c:pt>
                <c:pt idx="15487">
                  <c:v>6.1360031250015998</c:v>
                </c:pt>
                <c:pt idx="15488">
                  <c:v>6.1356356250015995</c:v>
                </c:pt>
                <c:pt idx="15489">
                  <c:v>6.1350687500000003</c:v>
                </c:pt>
                <c:pt idx="15490">
                  <c:v>6.1345593750015999</c:v>
                </c:pt>
                <c:pt idx="15491">
                  <c:v>6.1341299999999999</c:v>
                </c:pt>
                <c:pt idx="15492">
                  <c:v>6.1337606250015995</c:v>
                </c:pt>
                <c:pt idx="15493">
                  <c:v>6.1335368750015995</c:v>
                </c:pt>
                <c:pt idx="15494">
                  <c:v>6.1331681250015997</c:v>
                </c:pt>
                <c:pt idx="15495">
                  <c:v>6.1331687500000003</c:v>
                </c:pt>
                <c:pt idx="15496">
                  <c:v>6.1332387500000003</c:v>
                </c:pt>
                <c:pt idx="15497">
                  <c:v>6.1336118750016002</c:v>
                </c:pt>
                <c:pt idx="15498">
                  <c:v>6.1339756250016002</c:v>
                </c:pt>
                <c:pt idx="15499">
                  <c:v>6.1344018750015996</c:v>
                </c:pt>
                <c:pt idx="15500">
                  <c:v>6.1347224999999996</c:v>
                </c:pt>
                <c:pt idx="15501">
                  <c:v>6.1345793750016</c:v>
                </c:pt>
                <c:pt idx="15502">
                  <c:v>6.1350068750015998</c:v>
                </c:pt>
                <c:pt idx="15503">
                  <c:v>6.1353900000000001</c:v>
                </c:pt>
                <c:pt idx="15504">
                  <c:v>6.1357925</c:v>
                </c:pt>
                <c:pt idx="15505">
                  <c:v>6.1361618750015996</c:v>
                </c:pt>
                <c:pt idx="15506">
                  <c:v>6.1365218750016002</c:v>
                </c:pt>
                <c:pt idx="15507">
                  <c:v>6.1368737500000003</c:v>
                </c:pt>
                <c:pt idx="15508">
                  <c:v>6.1373350000000002</c:v>
                </c:pt>
                <c:pt idx="15509">
                  <c:v>6.1377706250015995</c:v>
                </c:pt>
                <c:pt idx="15510">
                  <c:v>6.13812625</c:v>
                </c:pt>
                <c:pt idx="15511">
                  <c:v>6.1384731250015996</c:v>
                </c:pt>
                <c:pt idx="15512">
                  <c:v>6.1388518750015999</c:v>
                </c:pt>
                <c:pt idx="15513">
                  <c:v>6.1388125000000002</c:v>
                </c:pt>
                <c:pt idx="15514">
                  <c:v>6.1385125</c:v>
                </c:pt>
                <c:pt idx="15515">
                  <c:v>6.1383274999999999</c:v>
                </c:pt>
                <c:pt idx="15516">
                  <c:v>6.1378656250015995</c:v>
                </c:pt>
                <c:pt idx="15517">
                  <c:v>6.1373625000000001</c:v>
                </c:pt>
                <c:pt idx="15518">
                  <c:v>6.1369781250016002</c:v>
                </c:pt>
                <c:pt idx="15519">
                  <c:v>6.1365981250015995</c:v>
                </c:pt>
                <c:pt idx="15520">
                  <c:v>6.1365350000000003</c:v>
                </c:pt>
                <c:pt idx="15521">
                  <c:v>6.1369775000000004</c:v>
                </c:pt>
                <c:pt idx="15522">
                  <c:v>6.1373131250016</c:v>
                </c:pt>
                <c:pt idx="15523">
                  <c:v>6.1377143750015994</c:v>
                </c:pt>
                <c:pt idx="15524">
                  <c:v>6.1380537500000001</c:v>
                </c:pt>
                <c:pt idx="15525">
                  <c:v>6.1384187499999996</c:v>
                </c:pt>
                <c:pt idx="15526">
                  <c:v>6.1387437499999997</c:v>
                </c:pt>
                <c:pt idx="15527">
                  <c:v>6.1384068750015999</c:v>
                </c:pt>
                <c:pt idx="15528">
                  <c:v>6.1382181250015995</c:v>
                </c:pt>
                <c:pt idx="15529">
                  <c:v>6.1378131250015997</c:v>
                </c:pt>
                <c:pt idx="15530">
                  <c:v>6.1372743750016001</c:v>
                </c:pt>
                <c:pt idx="15531">
                  <c:v>6.1368593750015998</c:v>
                </c:pt>
                <c:pt idx="15532">
                  <c:v>6.1364593750015999</c:v>
                </c:pt>
                <c:pt idx="15533">
                  <c:v>6.1359149999999998</c:v>
                </c:pt>
                <c:pt idx="15534">
                  <c:v>6.1353600000000004</c:v>
                </c:pt>
                <c:pt idx="15535">
                  <c:v>6.1349918750015995</c:v>
                </c:pt>
                <c:pt idx="15536">
                  <c:v>6.1344824999999998</c:v>
                </c:pt>
                <c:pt idx="15537">
                  <c:v>6.1339575000000002</c:v>
                </c:pt>
                <c:pt idx="15538">
                  <c:v>6.1335643750015993</c:v>
                </c:pt>
                <c:pt idx="15539">
                  <c:v>6.1331956250015995</c:v>
                </c:pt>
                <c:pt idx="15540">
                  <c:v>6.1328068750015996</c:v>
                </c:pt>
                <c:pt idx="15541">
                  <c:v>6.1324106250015999</c:v>
                </c:pt>
                <c:pt idx="15542">
                  <c:v>6.1318950000000001</c:v>
                </c:pt>
                <c:pt idx="15543">
                  <c:v>6.1315412499999997</c:v>
                </c:pt>
                <c:pt idx="15544">
                  <c:v>6.1310574999999998</c:v>
                </c:pt>
                <c:pt idx="15545">
                  <c:v>6.1306081250015998</c:v>
                </c:pt>
                <c:pt idx="15546">
                  <c:v>6.1306206250016002</c:v>
                </c:pt>
                <c:pt idx="15547">
                  <c:v>6.1309924999999996</c:v>
                </c:pt>
                <c:pt idx="15548">
                  <c:v>6.1313293750015996</c:v>
                </c:pt>
                <c:pt idx="15549">
                  <c:v>6.1316912500000003</c:v>
                </c:pt>
                <c:pt idx="15550">
                  <c:v>6.1320125000000001</c:v>
                </c:pt>
                <c:pt idx="15551">
                  <c:v>6.1320843750015994</c:v>
                </c:pt>
                <c:pt idx="15552">
                  <c:v>6.1325137500000002</c:v>
                </c:pt>
                <c:pt idx="15553">
                  <c:v>6.1329393750015999</c:v>
                </c:pt>
                <c:pt idx="15554">
                  <c:v>6.1333706250016</c:v>
                </c:pt>
                <c:pt idx="15555">
                  <c:v>6.1337337500000002</c:v>
                </c:pt>
                <c:pt idx="15556">
                  <c:v>6.1341606250015994</c:v>
                </c:pt>
                <c:pt idx="15557">
                  <c:v>6.1345387499999999</c:v>
                </c:pt>
                <c:pt idx="15558">
                  <c:v>6.1346768750015999</c:v>
                </c:pt>
                <c:pt idx="15559">
                  <c:v>6.1345512500000003</c:v>
                </c:pt>
                <c:pt idx="15560">
                  <c:v>6.134925</c:v>
                </c:pt>
                <c:pt idx="15561">
                  <c:v>6.1345587500000001</c:v>
                </c:pt>
                <c:pt idx="15562">
                  <c:v>6.1345218750015995</c:v>
                </c:pt>
                <c:pt idx="15563">
                  <c:v>6.1341000000000001</c:v>
                </c:pt>
                <c:pt idx="15564">
                  <c:v>6.1341812500000001</c:v>
                </c:pt>
                <c:pt idx="15565">
                  <c:v>6.1338793750015999</c:v>
                </c:pt>
                <c:pt idx="15566">
                  <c:v>6.1333756250015998</c:v>
                </c:pt>
                <c:pt idx="15567">
                  <c:v>6.1328681250015995</c:v>
                </c:pt>
                <c:pt idx="15568">
                  <c:v>6.1323800000000004</c:v>
                </c:pt>
                <c:pt idx="15569">
                  <c:v>6.13204875</c:v>
                </c:pt>
                <c:pt idx="15570">
                  <c:v>6.1316050000000004</c:v>
                </c:pt>
                <c:pt idx="15571">
                  <c:v>6.1312718750016</c:v>
                </c:pt>
                <c:pt idx="15572">
                  <c:v>6.1308206250015997</c:v>
                </c:pt>
                <c:pt idx="15573">
                  <c:v>6.1303574999999997</c:v>
                </c:pt>
                <c:pt idx="15574">
                  <c:v>6.1306031250016</c:v>
                </c:pt>
                <c:pt idx="15575">
                  <c:v>6.13042</c:v>
                </c:pt>
                <c:pt idx="15576">
                  <c:v>6.1307749999999999</c:v>
                </c:pt>
                <c:pt idx="15577">
                  <c:v>6.1312424999999999</c:v>
                </c:pt>
                <c:pt idx="15578">
                  <c:v>6.1317356250015997</c:v>
                </c:pt>
                <c:pt idx="15579">
                  <c:v>6.1321056250015999</c:v>
                </c:pt>
                <c:pt idx="15580">
                  <c:v>6.1325718750015996</c:v>
                </c:pt>
                <c:pt idx="15581">
                  <c:v>6.1330274999999999</c:v>
                </c:pt>
                <c:pt idx="15582">
                  <c:v>6.1335281250015994</c:v>
                </c:pt>
                <c:pt idx="15583">
                  <c:v>6.1338643750015995</c:v>
                </c:pt>
                <c:pt idx="15584">
                  <c:v>6.1335162499999996</c:v>
                </c:pt>
                <c:pt idx="15585">
                  <c:v>6.1331800000000003</c:v>
                </c:pt>
                <c:pt idx="15586">
                  <c:v>6.1328156250015997</c:v>
                </c:pt>
                <c:pt idx="15587">
                  <c:v>6.1324500000000004</c:v>
                </c:pt>
                <c:pt idx="15588">
                  <c:v>6.1319818750015997</c:v>
                </c:pt>
                <c:pt idx="15589">
                  <c:v>6.1315887499999997</c:v>
                </c:pt>
                <c:pt idx="15590">
                  <c:v>6.1312325000000003</c:v>
                </c:pt>
                <c:pt idx="15591">
                  <c:v>6.1308818750015996</c:v>
                </c:pt>
                <c:pt idx="15592">
                  <c:v>6.1305531250016001</c:v>
                </c:pt>
                <c:pt idx="15593">
                  <c:v>6.1303774999999998</c:v>
                </c:pt>
                <c:pt idx="15594">
                  <c:v>6.1299700000000001</c:v>
                </c:pt>
                <c:pt idx="15595">
                  <c:v>6.1302318750015994</c:v>
                </c:pt>
                <c:pt idx="15596">
                  <c:v>6.1305912500000002</c:v>
                </c:pt>
                <c:pt idx="15597">
                  <c:v>6.1309168750016001</c:v>
                </c:pt>
                <c:pt idx="15598">
                  <c:v>6.1313231250015994</c:v>
                </c:pt>
                <c:pt idx="15599">
                  <c:v>6.1310306250015998</c:v>
                </c:pt>
                <c:pt idx="15600">
                  <c:v>6.1306237499999998</c:v>
                </c:pt>
                <c:pt idx="15601">
                  <c:v>6.1301787499999998</c:v>
                </c:pt>
                <c:pt idx="15602">
                  <c:v>6.1297706250015995</c:v>
                </c:pt>
                <c:pt idx="15603">
                  <c:v>6.1293243750016</c:v>
                </c:pt>
                <c:pt idx="15604">
                  <c:v>6.1288393750015997</c:v>
                </c:pt>
                <c:pt idx="15605">
                  <c:v>6.1283918750015998</c:v>
                </c:pt>
                <c:pt idx="15606">
                  <c:v>6.1277699999999999</c:v>
                </c:pt>
                <c:pt idx="15607">
                  <c:v>6.1272025000000001</c:v>
                </c:pt>
                <c:pt idx="15608">
                  <c:v>6.1267256250016002</c:v>
                </c:pt>
                <c:pt idx="15609">
                  <c:v>6.1263268750015998</c:v>
                </c:pt>
                <c:pt idx="15610">
                  <c:v>6.1259912500000002</c:v>
                </c:pt>
                <c:pt idx="15611">
                  <c:v>6.1261993750016002</c:v>
                </c:pt>
                <c:pt idx="15612">
                  <c:v>6.1265368750015998</c:v>
                </c:pt>
                <c:pt idx="15613">
                  <c:v>6.1265499999999999</c:v>
                </c:pt>
                <c:pt idx="15614">
                  <c:v>6.1262056250015995</c:v>
                </c:pt>
                <c:pt idx="15615">
                  <c:v>6.1266043750015999</c:v>
                </c:pt>
                <c:pt idx="15616">
                  <c:v>6.1269331250015995</c:v>
                </c:pt>
                <c:pt idx="15617">
                  <c:v>6.1272837500000001</c:v>
                </c:pt>
                <c:pt idx="15618">
                  <c:v>6.1276431250016001</c:v>
                </c:pt>
                <c:pt idx="15619">
                  <c:v>6.1279943750015997</c:v>
                </c:pt>
                <c:pt idx="15620">
                  <c:v>6.1284025</c:v>
                </c:pt>
                <c:pt idx="15621">
                  <c:v>6.1288906250016</c:v>
                </c:pt>
                <c:pt idx="15622">
                  <c:v>6.1292968750016001</c:v>
                </c:pt>
                <c:pt idx="15623">
                  <c:v>6.1296425000000001</c:v>
                </c:pt>
                <c:pt idx="15624">
                  <c:v>6.1300774999999996</c:v>
                </c:pt>
                <c:pt idx="15625">
                  <c:v>6.1304625000000001</c:v>
                </c:pt>
                <c:pt idx="15626">
                  <c:v>6.1301231250015995</c:v>
                </c:pt>
                <c:pt idx="15627">
                  <c:v>6.1296393750015996</c:v>
                </c:pt>
                <c:pt idx="15628">
                  <c:v>6.1289781250016002</c:v>
                </c:pt>
                <c:pt idx="15629">
                  <c:v>6.1284056250015997</c:v>
                </c:pt>
                <c:pt idx="15630">
                  <c:v>6.1277581250016002</c:v>
                </c:pt>
                <c:pt idx="15631">
                  <c:v>6.1273093750015999</c:v>
                </c:pt>
                <c:pt idx="15632">
                  <c:v>6.1269062500000002</c:v>
                </c:pt>
                <c:pt idx="15633">
                  <c:v>6.1265081250015996</c:v>
                </c:pt>
                <c:pt idx="15634">
                  <c:v>6.1262668750015994</c:v>
                </c:pt>
                <c:pt idx="15635">
                  <c:v>6.1259412500000003</c:v>
                </c:pt>
                <c:pt idx="15636">
                  <c:v>6.1255093750015996</c:v>
                </c:pt>
                <c:pt idx="15637">
                  <c:v>6.1258524999999997</c:v>
                </c:pt>
                <c:pt idx="15638">
                  <c:v>6.1263268750015998</c:v>
                </c:pt>
                <c:pt idx="15639">
                  <c:v>6.1266962500000002</c:v>
                </c:pt>
                <c:pt idx="15640">
                  <c:v>6.1271993750015996</c:v>
                </c:pt>
                <c:pt idx="15641">
                  <c:v>6.1276849999999996</c:v>
                </c:pt>
                <c:pt idx="15642">
                  <c:v>6.1280243750015995</c:v>
                </c:pt>
                <c:pt idx="15643">
                  <c:v>6.1284025</c:v>
                </c:pt>
                <c:pt idx="15644">
                  <c:v>6.1287225000000003</c:v>
                </c:pt>
                <c:pt idx="15645">
                  <c:v>6.1291031250015999</c:v>
                </c:pt>
                <c:pt idx="15646">
                  <c:v>6.1294475000000004</c:v>
                </c:pt>
                <c:pt idx="15647">
                  <c:v>6.1298306250015999</c:v>
                </c:pt>
                <c:pt idx="15648">
                  <c:v>6.1298856250015996</c:v>
                </c:pt>
                <c:pt idx="15649">
                  <c:v>6.1302381250015996</c:v>
                </c:pt>
                <c:pt idx="15650">
                  <c:v>6.1303681250016</c:v>
                </c:pt>
                <c:pt idx="15651">
                  <c:v>6.1298781250015999</c:v>
                </c:pt>
                <c:pt idx="15652">
                  <c:v>6.1295262499999996</c:v>
                </c:pt>
                <c:pt idx="15653">
                  <c:v>6.1291343750016001</c:v>
                </c:pt>
                <c:pt idx="15654">
                  <c:v>6.1286931250015995</c:v>
                </c:pt>
                <c:pt idx="15655">
                  <c:v>6.1283368750016001</c:v>
                </c:pt>
                <c:pt idx="15656">
                  <c:v>6.1279399999999997</c:v>
                </c:pt>
                <c:pt idx="15657">
                  <c:v>6.1273881250016</c:v>
                </c:pt>
                <c:pt idx="15658">
                  <c:v>6.1270625000000001</c:v>
                </c:pt>
                <c:pt idx="15659">
                  <c:v>6.1267193750016</c:v>
                </c:pt>
                <c:pt idx="15660">
                  <c:v>6.1263662500000002</c:v>
                </c:pt>
                <c:pt idx="15661">
                  <c:v>6.1260231250016002</c:v>
                </c:pt>
                <c:pt idx="15662">
                  <c:v>6.1256950000000003</c:v>
                </c:pt>
                <c:pt idx="15663">
                  <c:v>6.1252981250016001</c:v>
                </c:pt>
                <c:pt idx="15664">
                  <c:v>6.1248743750015997</c:v>
                </c:pt>
                <c:pt idx="15665">
                  <c:v>6.1244568750015995</c:v>
                </c:pt>
                <c:pt idx="15666">
                  <c:v>6.1240362499999996</c:v>
                </c:pt>
                <c:pt idx="15667">
                  <c:v>6.1235412499999997</c:v>
                </c:pt>
                <c:pt idx="15668">
                  <c:v>6.1231099999999996</c:v>
                </c:pt>
                <c:pt idx="15669">
                  <c:v>6.1227556250015995</c:v>
                </c:pt>
                <c:pt idx="15670">
                  <c:v>6.1221956250015994</c:v>
                </c:pt>
                <c:pt idx="15671">
                  <c:v>6.1218387500000002</c:v>
                </c:pt>
                <c:pt idx="15672">
                  <c:v>6.1214793750015994</c:v>
                </c:pt>
                <c:pt idx="15673">
                  <c:v>6.1211493750015995</c:v>
                </c:pt>
                <c:pt idx="15674">
                  <c:v>6.1215462499999997</c:v>
                </c:pt>
                <c:pt idx="15675">
                  <c:v>6.1219143750015999</c:v>
                </c:pt>
                <c:pt idx="15676">
                  <c:v>6.1223106250015995</c:v>
                </c:pt>
                <c:pt idx="15677">
                  <c:v>6.1227687499999996</c:v>
                </c:pt>
                <c:pt idx="15678">
                  <c:v>6.12268875</c:v>
                </c:pt>
                <c:pt idx="15679">
                  <c:v>6.1227162499999999</c:v>
                </c:pt>
                <c:pt idx="15680">
                  <c:v>6.1229874999999998</c:v>
                </c:pt>
                <c:pt idx="15681">
                  <c:v>6.1233599999999999</c:v>
                </c:pt>
                <c:pt idx="15682">
                  <c:v>6.1237868750016</c:v>
                </c:pt>
                <c:pt idx="15683">
                  <c:v>6.1241706250016001</c:v>
                </c:pt>
                <c:pt idx="15684">
                  <c:v>6.1246556250015995</c:v>
                </c:pt>
                <c:pt idx="15685">
                  <c:v>6.1250331250015995</c:v>
                </c:pt>
                <c:pt idx="15686">
                  <c:v>6.1254743750016001</c:v>
                </c:pt>
                <c:pt idx="15687">
                  <c:v>6.1258656250015999</c:v>
                </c:pt>
                <c:pt idx="15688">
                  <c:v>6.1262375000000002</c:v>
                </c:pt>
                <c:pt idx="15689">
                  <c:v>6.1258493750016001</c:v>
                </c:pt>
                <c:pt idx="15690">
                  <c:v>6.1254418750015995</c:v>
                </c:pt>
                <c:pt idx="15691">
                  <c:v>6.1249281250015999</c:v>
                </c:pt>
                <c:pt idx="15692">
                  <c:v>6.1245237499999998</c:v>
                </c:pt>
                <c:pt idx="15693">
                  <c:v>6.1240993750015997</c:v>
                </c:pt>
                <c:pt idx="15694">
                  <c:v>6.1236318750015997</c:v>
                </c:pt>
                <c:pt idx="15695">
                  <c:v>6.1232812499999998</c:v>
                </c:pt>
                <c:pt idx="15696">
                  <c:v>6.1228868750015994</c:v>
                </c:pt>
                <c:pt idx="15697">
                  <c:v>6.1225431250015996</c:v>
                </c:pt>
                <c:pt idx="15698">
                  <c:v>6.1222099999999999</c:v>
                </c:pt>
                <c:pt idx="15699">
                  <c:v>6.1224699999999999</c:v>
                </c:pt>
                <c:pt idx="15700">
                  <c:v>6.1228024999999997</c:v>
                </c:pt>
                <c:pt idx="15701">
                  <c:v>6.1224687500000003</c:v>
                </c:pt>
                <c:pt idx="15702">
                  <c:v>6.1220506250015996</c:v>
                </c:pt>
                <c:pt idx="15703">
                  <c:v>6.1224456250015997</c:v>
                </c:pt>
                <c:pt idx="15704">
                  <c:v>6.1224031250015996</c:v>
                </c:pt>
                <c:pt idx="15705">
                  <c:v>6.1225831250015998</c:v>
                </c:pt>
                <c:pt idx="15706">
                  <c:v>6.1221393750016002</c:v>
                </c:pt>
                <c:pt idx="15707">
                  <c:v>6.1220456250015998</c:v>
                </c:pt>
                <c:pt idx="15708">
                  <c:v>6.1223925000000001</c:v>
                </c:pt>
                <c:pt idx="15709">
                  <c:v>6.1227312500000002</c:v>
                </c:pt>
                <c:pt idx="15710">
                  <c:v>6.1228981250015995</c:v>
                </c:pt>
                <c:pt idx="15711">
                  <c:v>6.1224593750015996</c:v>
                </c:pt>
                <c:pt idx="15712">
                  <c:v>6.1221162500000004</c:v>
                </c:pt>
                <c:pt idx="15713">
                  <c:v>6.1222025000000002</c:v>
                </c:pt>
                <c:pt idx="15714">
                  <c:v>6.1221625</c:v>
                </c:pt>
                <c:pt idx="15715">
                  <c:v>6.1223887499999998</c:v>
                </c:pt>
                <c:pt idx="15716">
                  <c:v>6.1226950000000002</c:v>
                </c:pt>
                <c:pt idx="15717">
                  <c:v>6.1223650000000003</c:v>
                </c:pt>
                <c:pt idx="15718">
                  <c:v>6.1219937499999997</c:v>
                </c:pt>
                <c:pt idx="15719">
                  <c:v>6.1216524999999997</c:v>
                </c:pt>
                <c:pt idx="15720">
                  <c:v>6.1213081250016002</c:v>
                </c:pt>
                <c:pt idx="15721">
                  <c:v>6.1208881250016001</c:v>
                </c:pt>
                <c:pt idx="15722">
                  <c:v>6.1205331250016002</c:v>
                </c:pt>
                <c:pt idx="15723">
                  <c:v>6.1205100000000003</c:v>
                </c:pt>
                <c:pt idx="15724">
                  <c:v>6.1203906250015994</c:v>
                </c:pt>
                <c:pt idx="15725">
                  <c:v>6.1208074999999997</c:v>
                </c:pt>
                <c:pt idx="15726">
                  <c:v>6.1208431250016</c:v>
                </c:pt>
                <c:pt idx="15727">
                  <c:v>6.1204524999999999</c:v>
                </c:pt>
                <c:pt idx="15728">
                  <c:v>6.1200549999999998</c:v>
                </c:pt>
                <c:pt idx="15729">
                  <c:v>6.1197081250015994</c:v>
                </c:pt>
                <c:pt idx="15730">
                  <c:v>6.1193081250015995</c:v>
                </c:pt>
                <c:pt idx="15731">
                  <c:v>6.1189768750016</c:v>
                </c:pt>
                <c:pt idx="15732">
                  <c:v>6.1186518750015999</c:v>
                </c:pt>
                <c:pt idx="15733">
                  <c:v>6.1182912500000004</c:v>
                </c:pt>
                <c:pt idx="15734">
                  <c:v>6.1179625</c:v>
                </c:pt>
                <c:pt idx="15735">
                  <c:v>6.1175768750015997</c:v>
                </c:pt>
                <c:pt idx="15736">
                  <c:v>6.1171931250015996</c:v>
                </c:pt>
                <c:pt idx="15737">
                  <c:v>6.1167224999999998</c:v>
                </c:pt>
                <c:pt idx="15738">
                  <c:v>6.1163556250015993</c:v>
                </c:pt>
                <c:pt idx="15739">
                  <c:v>6.1159650000000001</c:v>
                </c:pt>
                <c:pt idx="15740">
                  <c:v>6.1156356250016</c:v>
                </c:pt>
                <c:pt idx="15741">
                  <c:v>6.1152837499999997</c:v>
                </c:pt>
                <c:pt idx="15742">
                  <c:v>6.1156781250016001</c:v>
                </c:pt>
                <c:pt idx="15743">
                  <c:v>6.1161056250015999</c:v>
                </c:pt>
                <c:pt idx="15744">
                  <c:v>6.1165418750015998</c:v>
                </c:pt>
                <c:pt idx="15745">
                  <c:v>6.1170074999999997</c:v>
                </c:pt>
                <c:pt idx="15746">
                  <c:v>6.1174150000000003</c:v>
                </c:pt>
                <c:pt idx="15747">
                  <c:v>6.1177918750015996</c:v>
                </c:pt>
                <c:pt idx="15748">
                  <c:v>6.1181524999999999</c:v>
                </c:pt>
                <c:pt idx="15749">
                  <c:v>6.1186731250015995</c:v>
                </c:pt>
                <c:pt idx="15750">
                  <c:v>6.1190631250015999</c:v>
                </c:pt>
                <c:pt idx="15751">
                  <c:v>6.1194712500000001</c:v>
                </c:pt>
                <c:pt idx="15752">
                  <c:v>6.1198275000000004</c:v>
                </c:pt>
                <c:pt idx="15753">
                  <c:v>6.12017875</c:v>
                </c:pt>
                <c:pt idx="15754">
                  <c:v>6.1206250000000004</c:v>
                </c:pt>
                <c:pt idx="15755">
                  <c:v>6.1210581250015998</c:v>
                </c:pt>
                <c:pt idx="15756">
                  <c:v>6.1214343750015994</c:v>
                </c:pt>
                <c:pt idx="15757">
                  <c:v>6.1214906250015995</c:v>
                </c:pt>
                <c:pt idx="15758">
                  <c:v>6.1210874999999998</c:v>
                </c:pt>
                <c:pt idx="15759">
                  <c:v>6.1207243750015996</c:v>
                </c:pt>
                <c:pt idx="15760">
                  <c:v>6.1202643750016001</c:v>
                </c:pt>
                <c:pt idx="15761">
                  <c:v>6.1198674999999998</c:v>
                </c:pt>
                <c:pt idx="15762">
                  <c:v>6.1193456250015998</c:v>
                </c:pt>
                <c:pt idx="15763">
                  <c:v>6.1189268750016002</c:v>
                </c:pt>
                <c:pt idx="15764">
                  <c:v>6.1183899999999998</c:v>
                </c:pt>
                <c:pt idx="15765">
                  <c:v>6.1178487500000003</c:v>
                </c:pt>
                <c:pt idx="15766">
                  <c:v>6.1172825</c:v>
                </c:pt>
                <c:pt idx="15767">
                  <c:v>6.1167562499999999</c:v>
                </c:pt>
                <c:pt idx="15768">
                  <c:v>6.1163437500000004</c:v>
                </c:pt>
                <c:pt idx="15769">
                  <c:v>6.1160181250015997</c:v>
                </c:pt>
                <c:pt idx="15770">
                  <c:v>6.1156474999999997</c:v>
                </c:pt>
                <c:pt idx="15771">
                  <c:v>6.1158281250015998</c:v>
                </c:pt>
                <c:pt idx="15772">
                  <c:v>6.1162793750016</c:v>
                </c:pt>
                <c:pt idx="15773">
                  <c:v>6.1167125000000002</c:v>
                </c:pt>
                <c:pt idx="15774">
                  <c:v>6.1171049999999996</c:v>
                </c:pt>
                <c:pt idx="15775">
                  <c:v>6.1174724999999999</c:v>
                </c:pt>
                <c:pt idx="15776">
                  <c:v>6.1178143750015996</c:v>
                </c:pt>
                <c:pt idx="15777">
                  <c:v>6.1182425</c:v>
                </c:pt>
                <c:pt idx="15778">
                  <c:v>6.1178312500000001</c:v>
                </c:pt>
                <c:pt idx="15779">
                  <c:v>6.1175006250015995</c:v>
                </c:pt>
                <c:pt idx="15780">
                  <c:v>6.1170625000000003</c:v>
                </c:pt>
                <c:pt idx="15781">
                  <c:v>6.1165900000000004</c:v>
                </c:pt>
                <c:pt idx="15782">
                  <c:v>6.1162512500000004</c:v>
                </c:pt>
                <c:pt idx="15783">
                  <c:v>6.1157531250016</c:v>
                </c:pt>
                <c:pt idx="15784">
                  <c:v>6.1154193750015997</c:v>
                </c:pt>
                <c:pt idx="15785">
                  <c:v>6.1150312500000004</c:v>
                </c:pt>
                <c:pt idx="15786">
                  <c:v>6.1146768750015994</c:v>
                </c:pt>
                <c:pt idx="15787">
                  <c:v>6.1143356250015994</c:v>
                </c:pt>
                <c:pt idx="15788">
                  <c:v>6.1139799999999997</c:v>
                </c:pt>
                <c:pt idx="15789">
                  <c:v>6.1138812500000004</c:v>
                </c:pt>
                <c:pt idx="15790">
                  <c:v>6.1135443750015996</c:v>
                </c:pt>
                <c:pt idx="15791">
                  <c:v>6.1132206250015999</c:v>
                </c:pt>
                <c:pt idx="15792">
                  <c:v>6.1131956250016</c:v>
                </c:pt>
                <c:pt idx="15793">
                  <c:v>6.1128537500000002</c:v>
                </c:pt>
                <c:pt idx="15794">
                  <c:v>6.1131250000000001</c:v>
                </c:pt>
                <c:pt idx="15795">
                  <c:v>6.1135425000000003</c:v>
                </c:pt>
                <c:pt idx="15796">
                  <c:v>6.1138831250015997</c:v>
                </c:pt>
                <c:pt idx="15797">
                  <c:v>6.1142812500000003</c:v>
                </c:pt>
                <c:pt idx="15798">
                  <c:v>6.1146250000000002</c:v>
                </c:pt>
                <c:pt idx="15799">
                  <c:v>6.1149093750015995</c:v>
                </c:pt>
                <c:pt idx="15800">
                  <c:v>6.1151125000000004</c:v>
                </c:pt>
                <c:pt idx="15801">
                  <c:v>6.1151862499999998</c:v>
                </c:pt>
                <c:pt idx="15802">
                  <c:v>6.1150512499999996</c:v>
                </c:pt>
                <c:pt idx="15803">
                  <c:v>6.1149718750015998</c:v>
                </c:pt>
                <c:pt idx="15804">
                  <c:v>6.1148175</c:v>
                </c:pt>
                <c:pt idx="15805">
                  <c:v>6.1151724999999999</c:v>
                </c:pt>
                <c:pt idx="15806">
                  <c:v>6.1155474999999999</c:v>
                </c:pt>
                <c:pt idx="15807">
                  <c:v>6.1159656250015999</c:v>
                </c:pt>
                <c:pt idx="15808">
                  <c:v>6.1161012499999998</c:v>
                </c:pt>
                <c:pt idx="15809">
                  <c:v>6.1164025000000004</c:v>
                </c:pt>
                <c:pt idx="15810">
                  <c:v>6.1160187500000003</c:v>
                </c:pt>
                <c:pt idx="15811">
                  <c:v>6.1157706250016002</c:v>
                </c:pt>
                <c:pt idx="15812">
                  <c:v>6.1154331250015996</c:v>
                </c:pt>
                <c:pt idx="15813">
                  <c:v>6.1150643750015998</c:v>
                </c:pt>
                <c:pt idx="15814">
                  <c:v>6.1146675000000004</c:v>
                </c:pt>
                <c:pt idx="15815">
                  <c:v>6.1141468750015999</c:v>
                </c:pt>
                <c:pt idx="15816">
                  <c:v>6.1135299999999999</c:v>
                </c:pt>
                <c:pt idx="15817">
                  <c:v>6.1131318750016002</c:v>
                </c:pt>
                <c:pt idx="15818">
                  <c:v>6.1125368750015996</c:v>
                </c:pt>
                <c:pt idx="15819">
                  <c:v>6.1121531250015995</c:v>
                </c:pt>
                <c:pt idx="15820">
                  <c:v>6.1118174999999999</c:v>
                </c:pt>
                <c:pt idx="15821">
                  <c:v>6.1113162499999998</c:v>
                </c:pt>
                <c:pt idx="15822">
                  <c:v>6.1108562500000003</c:v>
                </c:pt>
                <c:pt idx="15823">
                  <c:v>6.1104399999999996</c:v>
                </c:pt>
                <c:pt idx="15824">
                  <c:v>6.1100918750015998</c:v>
                </c:pt>
                <c:pt idx="15825">
                  <c:v>6.1099981250016002</c:v>
                </c:pt>
                <c:pt idx="15826">
                  <c:v>6.1096674999999996</c:v>
                </c:pt>
                <c:pt idx="15827">
                  <c:v>6.1092824999999999</c:v>
                </c:pt>
                <c:pt idx="15828">
                  <c:v>6.1089174999999996</c:v>
                </c:pt>
                <c:pt idx="15829">
                  <c:v>6.1084662500000002</c:v>
                </c:pt>
                <c:pt idx="15830">
                  <c:v>6.1080706250015995</c:v>
                </c:pt>
                <c:pt idx="15831">
                  <c:v>6.1076293750015997</c:v>
                </c:pt>
                <c:pt idx="15832">
                  <c:v>6.1078012499999996</c:v>
                </c:pt>
                <c:pt idx="15833">
                  <c:v>6.1082324999999997</c:v>
                </c:pt>
                <c:pt idx="15834">
                  <c:v>6.1087068750015998</c:v>
                </c:pt>
                <c:pt idx="15835">
                  <c:v>6.1091006250015996</c:v>
                </c:pt>
                <c:pt idx="15836">
                  <c:v>6.1095756250016002</c:v>
                </c:pt>
                <c:pt idx="15837">
                  <c:v>6.109585</c:v>
                </c:pt>
                <c:pt idx="15838">
                  <c:v>6.1091231250015996</c:v>
                </c:pt>
                <c:pt idx="15839">
                  <c:v>6.1087412499999996</c:v>
                </c:pt>
                <c:pt idx="15840">
                  <c:v>6.1092118750015993</c:v>
                </c:pt>
                <c:pt idx="15841">
                  <c:v>6.1096118750016002</c:v>
                </c:pt>
                <c:pt idx="15842">
                  <c:v>6.1099625</c:v>
                </c:pt>
                <c:pt idx="15843">
                  <c:v>6.1103056250016001</c:v>
                </c:pt>
                <c:pt idx="15844">
                  <c:v>6.1106943750016001</c:v>
                </c:pt>
                <c:pt idx="15845">
                  <c:v>6.1110631250015999</c:v>
                </c:pt>
                <c:pt idx="15846">
                  <c:v>6.1115193750015999</c:v>
                </c:pt>
                <c:pt idx="15847">
                  <c:v>6.1118637500000004</c:v>
                </c:pt>
                <c:pt idx="15848">
                  <c:v>6.1119143750016001</c:v>
                </c:pt>
                <c:pt idx="15849">
                  <c:v>6.1115606250015997</c:v>
                </c:pt>
                <c:pt idx="15850">
                  <c:v>6.1115349999999999</c:v>
                </c:pt>
                <c:pt idx="15851">
                  <c:v>6.1118806250016</c:v>
                </c:pt>
                <c:pt idx="15852">
                  <c:v>6.1122893750016001</c:v>
                </c:pt>
                <c:pt idx="15853">
                  <c:v>6.1126550000000002</c:v>
                </c:pt>
                <c:pt idx="15854">
                  <c:v>6.1124581250015995</c:v>
                </c:pt>
                <c:pt idx="15855">
                  <c:v>6.11285875</c:v>
                </c:pt>
                <c:pt idx="15856">
                  <c:v>6.1123031250016</c:v>
                </c:pt>
                <c:pt idx="15857">
                  <c:v>6.1119824999999999</c:v>
                </c:pt>
                <c:pt idx="15858">
                  <c:v>6.1116431250016001</c:v>
                </c:pt>
                <c:pt idx="15859">
                  <c:v>6.1112693750015996</c:v>
                </c:pt>
                <c:pt idx="15860">
                  <c:v>6.1108987499999996</c:v>
                </c:pt>
                <c:pt idx="15861">
                  <c:v>6.1104975000000001</c:v>
                </c:pt>
                <c:pt idx="15862">
                  <c:v>6.1098168750015995</c:v>
                </c:pt>
                <c:pt idx="15863">
                  <c:v>6.1094256250015997</c:v>
                </c:pt>
                <c:pt idx="15864">
                  <c:v>6.1090012500000004</c:v>
                </c:pt>
                <c:pt idx="15865">
                  <c:v>6.1086443750015995</c:v>
                </c:pt>
                <c:pt idx="15866">
                  <c:v>6.1082843750015998</c:v>
                </c:pt>
                <c:pt idx="15867">
                  <c:v>6.1079056250015995</c:v>
                </c:pt>
                <c:pt idx="15868">
                  <c:v>6.1074737499999996</c:v>
                </c:pt>
                <c:pt idx="15869">
                  <c:v>6.1070062500000004</c:v>
                </c:pt>
                <c:pt idx="15870">
                  <c:v>6.1066512499999996</c:v>
                </c:pt>
                <c:pt idx="15871">
                  <c:v>6.1062981250016</c:v>
                </c:pt>
                <c:pt idx="15872">
                  <c:v>6.1059418750015997</c:v>
                </c:pt>
                <c:pt idx="15873">
                  <c:v>6.1055831250015995</c:v>
                </c:pt>
                <c:pt idx="15874">
                  <c:v>6.1051043750015994</c:v>
                </c:pt>
                <c:pt idx="15875">
                  <c:v>6.1047675000000003</c:v>
                </c:pt>
                <c:pt idx="15876">
                  <c:v>6.1050950000000004</c:v>
                </c:pt>
                <c:pt idx="15877">
                  <c:v>6.1054843750016001</c:v>
                </c:pt>
                <c:pt idx="15878">
                  <c:v>6.1058187500000001</c:v>
                </c:pt>
                <c:pt idx="15879">
                  <c:v>6.1061775000000003</c:v>
                </c:pt>
                <c:pt idx="15880">
                  <c:v>6.1065968750015998</c:v>
                </c:pt>
                <c:pt idx="15881">
                  <c:v>6.1069981250016001</c:v>
                </c:pt>
                <c:pt idx="15882">
                  <c:v>6.1073199999999996</c:v>
                </c:pt>
                <c:pt idx="15883">
                  <c:v>6.1077325</c:v>
                </c:pt>
                <c:pt idx="15884">
                  <c:v>6.1080631250015998</c:v>
                </c:pt>
                <c:pt idx="15885">
                  <c:v>6.1084618750016002</c:v>
                </c:pt>
                <c:pt idx="15886">
                  <c:v>6.1088918750015999</c:v>
                </c:pt>
                <c:pt idx="15887">
                  <c:v>6.1088843750016002</c:v>
                </c:pt>
                <c:pt idx="15888">
                  <c:v>6.10847125</c:v>
                </c:pt>
                <c:pt idx="15889">
                  <c:v>6.1078337500000002</c:v>
                </c:pt>
                <c:pt idx="15890">
                  <c:v>6.1073806250015998</c:v>
                </c:pt>
                <c:pt idx="15891">
                  <c:v>6.1069031250016002</c:v>
                </c:pt>
                <c:pt idx="15892">
                  <c:v>6.10682875</c:v>
                </c:pt>
                <c:pt idx="15893">
                  <c:v>6.1071612499999999</c:v>
                </c:pt>
                <c:pt idx="15894">
                  <c:v>6.1075731250015997</c:v>
                </c:pt>
                <c:pt idx="15895">
                  <c:v>6.1079968750016</c:v>
                </c:pt>
                <c:pt idx="15896">
                  <c:v>6.1083593750015996</c:v>
                </c:pt>
                <c:pt idx="15897">
                  <c:v>6.1087218750016001</c:v>
                </c:pt>
                <c:pt idx="15898">
                  <c:v>6.1090825000000004</c:v>
                </c:pt>
                <c:pt idx="15899">
                  <c:v>6.1087562499999999</c:v>
                </c:pt>
                <c:pt idx="15900">
                  <c:v>6.1083612499999997</c:v>
                </c:pt>
                <c:pt idx="15901">
                  <c:v>6.1079893750015994</c:v>
                </c:pt>
                <c:pt idx="15902">
                  <c:v>6.1076518750015998</c:v>
                </c:pt>
                <c:pt idx="15903">
                  <c:v>6.1073437500000001</c:v>
                </c:pt>
                <c:pt idx="15904">
                  <c:v>6.1070243750015996</c:v>
                </c:pt>
                <c:pt idx="15905">
                  <c:v>6.1065943750015999</c:v>
                </c:pt>
                <c:pt idx="15906">
                  <c:v>6.1062162500000001</c:v>
                </c:pt>
                <c:pt idx="15907">
                  <c:v>6.1065287499999998</c:v>
                </c:pt>
                <c:pt idx="15908">
                  <c:v>6.1061306250016001</c:v>
                </c:pt>
                <c:pt idx="15909">
                  <c:v>6.1056806250015994</c:v>
                </c:pt>
                <c:pt idx="15910">
                  <c:v>6.1053325000000003</c:v>
                </c:pt>
                <c:pt idx="15911">
                  <c:v>6.1049943750016</c:v>
                </c:pt>
                <c:pt idx="15912">
                  <c:v>6.1046456250015995</c:v>
                </c:pt>
                <c:pt idx="15913">
                  <c:v>6.1047162500000001</c:v>
                </c:pt>
                <c:pt idx="15914">
                  <c:v>6.1050787499999997</c:v>
                </c:pt>
                <c:pt idx="15915">
                  <c:v>6.1046531250016001</c:v>
                </c:pt>
                <c:pt idx="15916">
                  <c:v>6.1042418750016001</c:v>
                </c:pt>
                <c:pt idx="15917">
                  <c:v>6.1041018750016001</c:v>
                </c:pt>
                <c:pt idx="15918">
                  <c:v>6.1043050000000001</c:v>
                </c:pt>
                <c:pt idx="15919">
                  <c:v>6.1039750000000002</c:v>
                </c:pt>
                <c:pt idx="15920">
                  <c:v>6.1034212500000002</c:v>
                </c:pt>
                <c:pt idx="15921">
                  <c:v>6.1029287500000002</c:v>
                </c:pt>
                <c:pt idx="15922">
                  <c:v>6.1023631250015997</c:v>
                </c:pt>
                <c:pt idx="15923">
                  <c:v>6.1019018750015999</c:v>
                </c:pt>
                <c:pt idx="15924">
                  <c:v>6.1015381250015999</c:v>
                </c:pt>
                <c:pt idx="15925">
                  <c:v>6.1016068750015995</c:v>
                </c:pt>
                <c:pt idx="15926">
                  <c:v>6.1020981250016</c:v>
                </c:pt>
                <c:pt idx="15927">
                  <c:v>6.1024450000000003</c:v>
                </c:pt>
                <c:pt idx="15928">
                  <c:v>6.1027849999999999</c:v>
                </c:pt>
                <c:pt idx="15929">
                  <c:v>6.1032068750016002</c:v>
                </c:pt>
                <c:pt idx="15930">
                  <c:v>6.1036818750016</c:v>
                </c:pt>
                <c:pt idx="15931">
                  <c:v>6.1041287500000001</c:v>
                </c:pt>
                <c:pt idx="15932">
                  <c:v>6.1045581250016001</c:v>
                </c:pt>
                <c:pt idx="15933">
                  <c:v>6.1044506250015997</c:v>
                </c:pt>
                <c:pt idx="15934">
                  <c:v>6.1041162499999997</c:v>
                </c:pt>
                <c:pt idx="15935">
                  <c:v>6.10368625</c:v>
                </c:pt>
                <c:pt idx="15936">
                  <c:v>6.1031793750015995</c:v>
                </c:pt>
                <c:pt idx="15937">
                  <c:v>6.1028237499999998</c:v>
                </c:pt>
                <c:pt idx="15938">
                  <c:v>6.1024006250016001</c:v>
                </c:pt>
                <c:pt idx="15939">
                  <c:v>6.1019837499999996</c:v>
                </c:pt>
                <c:pt idx="15940">
                  <c:v>6.1016587500000004</c:v>
                </c:pt>
                <c:pt idx="15941">
                  <c:v>6.1017849999999996</c:v>
                </c:pt>
                <c:pt idx="15942">
                  <c:v>6.1019224999999997</c:v>
                </c:pt>
                <c:pt idx="15943">
                  <c:v>6.1019618750015994</c:v>
                </c:pt>
                <c:pt idx="15944">
                  <c:v>6.1019868750016002</c:v>
                </c:pt>
                <c:pt idx="15945">
                  <c:v>6.1023693750015999</c:v>
                </c:pt>
                <c:pt idx="15946">
                  <c:v>6.1028043750015994</c:v>
                </c:pt>
                <c:pt idx="15947">
                  <c:v>6.1032906250016001</c:v>
                </c:pt>
                <c:pt idx="15948">
                  <c:v>6.1036668750015997</c:v>
                </c:pt>
                <c:pt idx="15949">
                  <c:v>6.1040043750016002</c:v>
                </c:pt>
                <c:pt idx="15950">
                  <c:v>6.1044418750015996</c:v>
                </c:pt>
                <c:pt idx="15951">
                  <c:v>6.1048175000000002</c:v>
                </c:pt>
                <c:pt idx="15952">
                  <c:v>6.1051518750015994</c:v>
                </c:pt>
                <c:pt idx="15953">
                  <c:v>6.1046362500000004</c:v>
                </c:pt>
                <c:pt idx="15954">
                  <c:v>6.1041699999999999</c:v>
                </c:pt>
                <c:pt idx="15955">
                  <c:v>6.1038406250015997</c:v>
                </c:pt>
                <c:pt idx="15956">
                  <c:v>6.1033793750015999</c:v>
                </c:pt>
                <c:pt idx="15957">
                  <c:v>6.1028531250015998</c:v>
                </c:pt>
                <c:pt idx="15958">
                  <c:v>6.1025062500000002</c:v>
                </c:pt>
                <c:pt idx="15959">
                  <c:v>6.1021375000000004</c:v>
                </c:pt>
                <c:pt idx="15960">
                  <c:v>6.1017487499999996</c:v>
                </c:pt>
                <c:pt idx="15961">
                  <c:v>6.1013993750015993</c:v>
                </c:pt>
                <c:pt idx="15962">
                  <c:v>6.1010256250015997</c:v>
                </c:pt>
                <c:pt idx="15963">
                  <c:v>6.1013693750015996</c:v>
                </c:pt>
                <c:pt idx="15964">
                  <c:v>6.1017306250015997</c:v>
                </c:pt>
                <c:pt idx="15965">
                  <c:v>6.1020831250015997</c:v>
                </c:pt>
                <c:pt idx="15966">
                  <c:v>6.1024487499999998</c:v>
                </c:pt>
                <c:pt idx="15967">
                  <c:v>6.1021231250015999</c:v>
                </c:pt>
                <c:pt idx="15968">
                  <c:v>6.1023387500000004</c:v>
                </c:pt>
                <c:pt idx="15969">
                  <c:v>6.1026850000000001</c:v>
                </c:pt>
                <c:pt idx="15970">
                  <c:v>6.1030068750015998</c:v>
                </c:pt>
                <c:pt idx="15971">
                  <c:v>6.1029168750015996</c:v>
                </c:pt>
                <c:pt idx="15972">
                  <c:v>6.1025506250015997</c:v>
                </c:pt>
                <c:pt idx="15973">
                  <c:v>6.1021918750015995</c:v>
                </c:pt>
                <c:pt idx="15974">
                  <c:v>6.1017337500000002</c:v>
                </c:pt>
                <c:pt idx="15975">
                  <c:v>6.1012750000000002</c:v>
                </c:pt>
                <c:pt idx="15976">
                  <c:v>6.1008968750015997</c:v>
                </c:pt>
                <c:pt idx="15977">
                  <c:v>6.1005649999999996</c:v>
                </c:pt>
                <c:pt idx="15978">
                  <c:v>6.1001225000000003</c:v>
                </c:pt>
                <c:pt idx="15979">
                  <c:v>6.0997968750015996</c:v>
                </c:pt>
                <c:pt idx="15980">
                  <c:v>6.0993606250015997</c:v>
                </c:pt>
                <c:pt idx="15981">
                  <c:v>6.0989118750015994</c:v>
                </c:pt>
                <c:pt idx="15982">
                  <c:v>6.0985518750015997</c:v>
                </c:pt>
                <c:pt idx="15983">
                  <c:v>6.0979337500000002</c:v>
                </c:pt>
                <c:pt idx="15984">
                  <c:v>6.0973474999999997</c:v>
                </c:pt>
                <c:pt idx="15985">
                  <c:v>6.0970062499999997</c:v>
                </c:pt>
                <c:pt idx="15986">
                  <c:v>6.0964518750016001</c:v>
                </c:pt>
                <c:pt idx="15987">
                  <c:v>6.0958131250015999</c:v>
                </c:pt>
                <c:pt idx="15988">
                  <c:v>6.0953618750015996</c:v>
                </c:pt>
                <c:pt idx="15989">
                  <c:v>6.0949106250015994</c:v>
                </c:pt>
                <c:pt idx="15990">
                  <c:v>6.0945324999999997</c:v>
                </c:pt>
                <c:pt idx="15991">
                  <c:v>6.0941206250016</c:v>
                </c:pt>
                <c:pt idx="15992">
                  <c:v>6.0936193750015999</c:v>
                </c:pt>
                <c:pt idx="15993">
                  <c:v>6.0934218750015994</c:v>
                </c:pt>
                <c:pt idx="15994">
                  <c:v>6.0936031250016001</c:v>
                </c:pt>
                <c:pt idx="15995">
                  <c:v>6.0939562499999997</c:v>
                </c:pt>
                <c:pt idx="15996">
                  <c:v>6.0942856250016</c:v>
                </c:pt>
                <c:pt idx="15997">
                  <c:v>6.0947006250015994</c:v>
                </c:pt>
                <c:pt idx="15998">
                  <c:v>6.0950318750015997</c:v>
                </c:pt>
                <c:pt idx="15999">
                  <c:v>6.0954550000000003</c:v>
                </c:pt>
                <c:pt idx="16000">
                  <c:v>6.0958550000000002</c:v>
                </c:pt>
                <c:pt idx="16001">
                  <c:v>6.0962237500000001</c:v>
                </c:pt>
                <c:pt idx="16002">
                  <c:v>6.0965943750016001</c:v>
                </c:pt>
                <c:pt idx="16003">
                  <c:v>6.0970587500000004</c:v>
                </c:pt>
                <c:pt idx="16004">
                  <c:v>6.0973862499999996</c:v>
                </c:pt>
                <c:pt idx="16005">
                  <c:v>6.0977756250016002</c:v>
                </c:pt>
                <c:pt idx="16006">
                  <c:v>6.0981593750015994</c:v>
                </c:pt>
                <c:pt idx="16007">
                  <c:v>6.0985068750015996</c:v>
                </c:pt>
                <c:pt idx="16008">
                  <c:v>6.0988631250015999</c:v>
                </c:pt>
                <c:pt idx="16009">
                  <c:v>6.0992274999999996</c:v>
                </c:pt>
                <c:pt idx="16010">
                  <c:v>6.0997281250016</c:v>
                </c:pt>
                <c:pt idx="16011">
                  <c:v>6.1000924999999997</c:v>
                </c:pt>
                <c:pt idx="16012">
                  <c:v>6.1003100000000003</c:v>
                </c:pt>
                <c:pt idx="16013">
                  <c:v>6.10068375</c:v>
                </c:pt>
                <c:pt idx="16014">
                  <c:v>6.1010256250015997</c:v>
                </c:pt>
                <c:pt idx="16015">
                  <c:v>6.1006868750015997</c:v>
                </c:pt>
                <c:pt idx="16016">
                  <c:v>6.10004875</c:v>
                </c:pt>
                <c:pt idx="16017">
                  <c:v>6.0994693750015996</c:v>
                </c:pt>
                <c:pt idx="16018">
                  <c:v>6.0991175000000002</c:v>
                </c:pt>
                <c:pt idx="16019">
                  <c:v>6.0987262500000003</c:v>
                </c:pt>
                <c:pt idx="16020">
                  <c:v>6.0982275000000001</c:v>
                </c:pt>
                <c:pt idx="16021">
                  <c:v>6.0977543750015997</c:v>
                </c:pt>
                <c:pt idx="16022">
                  <c:v>6.0973081250016001</c:v>
                </c:pt>
                <c:pt idx="16023">
                  <c:v>6.0974025000000003</c:v>
                </c:pt>
                <c:pt idx="16024">
                  <c:v>6.0974318750015994</c:v>
                </c:pt>
                <c:pt idx="16025">
                  <c:v>6.0977550000000003</c:v>
                </c:pt>
                <c:pt idx="16026">
                  <c:v>6.0978362500000003</c:v>
                </c:pt>
                <c:pt idx="16027">
                  <c:v>6.0976675</c:v>
                </c:pt>
                <c:pt idx="16028">
                  <c:v>6.0971843750015999</c:v>
                </c:pt>
                <c:pt idx="16029">
                  <c:v>6.0968400000000003</c:v>
                </c:pt>
                <c:pt idx="16030">
                  <c:v>6.0965156250015999</c:v>
                </c:pt>
                <c:pt idx="16031">
                  <c:v>6.0961656250015999</c:v>
                </c:pt>
                <c:pt idx="16032">
                  <c:v>6.0955893750015999</c:v>
                </c:pt>
                <c:pt idx="16033">
                  <c:v>6.0950724999999997</c:v>
                </c:pt>
                <c:pt idx="16034">
                  <c:v>6.0947468750015998</c:v>
                </c:pt>
                <c:pt idx="16035">
                  <c:v>6.0943081250016</c:v>
                </c:pt>
                <c:pt idx="16036">
                  <c:v>6.0938699999999999</c:v>
                </c:pt>
                <c:pt idx="16037">
                  <c:v>6.0933887499999999</c:v>
                </c:pt>
                <c:pt idx="16038">
                  <c:v>6.0929500000000001</c:v>
                </c:pt>
                <c:pt idx="16039">
                  <c:v>6.0925118750016001</c:v>
                </c:pt>
                <c:pt idx="16040">
                  <c:v>6.0921087500000004</c:v>
                </c:pt>
                <c:pt idx="16041">
                  <c:v>6.0917581250015997</c:v>
                </c:pt>
                <c:pt idx="16042">
                  <c:v>6.0913831250015997</c:v>
                </c:pt>
                <c:pt idx="16043">
                  <c:v>6.0909893750016</c:v>
                </c:pt>
                <c:pt idx="16044">
                  <c:v>6.0911837499999999</c:v>
                </c:pt>
                <c:pt idx="16045">
                  <c:v>6.0916724999999996</c:v>
                </c:pt>
                <c:pt idx="16046">
                  <c:v>6.0920318750015996</c:v>
                </c:pt>
                <c:pt idx="16047">
                  <c:v>6.0924393750016002</c:v>
                </c:pt>
                <c:pt idx="16048">
                  <c:v>6.0926093750015999</c:v>
                </c:pt>
                <c:pt idx="16049">
                  <c:v>6.0929925000000003</c:v>
                </c:pt>
                <c:pt idx="16050">
                  <c:v>6.0933762500000004</c:v>
                </c:pt>
                <c:pt idx="16051">
                  <c:v>6.0937162499999999</c:v>
                </c:pt>
                <c:pt idx="16052">
                  <c:v>6.0941243750015994</c:v>
                </c:pt>
                <c:pt idx="16053">
                  <c:v>6.0944793750016002</c:v>
                </c:pt>
                <c:pt idx="16054">
                  <c:v>6.0950575000000002</c:v>
                </c:pt>
                <c:pt idx="16055">
                  <c:v>6.0947500000000003</c:v>
                </c:pt>
                <c:pt idx="16056">
                  <c:v>6.0942274999999997</c:v>
                </c:pt>
                <c:pt idx="16057">
                  <c:v>6.0937774999999998</c:v>
                </c:pt>
                <c:pt idx="16058">
                  <c:v>6.0940050000000001</c:v>
                </c:pt>
                <c:pt idx="16059">
                  <c:v>6.0943531250016001</c:v>
                </c:pt>
                <c:pt idx="16060">
                  <c:v>6.0947156250015997</c:v>
                </c:pt>
                <c:pt idx="16061">
                  <c:v>6.0952531250015998</c:v>
                </c:pt>
                <c:pt idx="16062">
                  <c:v>6.0956849999999996</c:v>
                </c:pt>
                <c:pt idx="16063">
                  <c:v>6.0960881250016001</c:v>
                </c:pt>
                <c:pt idx="16064">
                  <c:v>6.0964862499999999</c:v>
                </c:pt>
                <c:pt idx="16065">
                  <c:v>6.0968756250015996</c:v>
                </c:pt>
                <c:pt idx="16066">
                  <c:v>6.0971993750015994</c:v>
                </c:pt>
                <c:pt idx="16067">
                  <c:v>6.0968056250015996</c:v>
                </c:pt>
                <c:pt idx="16068">
                  <c:v>6.0964431250016</c:v>
                </c:pt>
                <c:pt idx="16069">
                  <c:v>6.0960543750016001</c:v>
                </c:pt>
                <c:pt idx="16070">
                  <c:v>6.0958762499999999</c:v>
                </c:pt>
                <c:pt idx="16071">
                  <c:v>6.0954449999999998</c:v>
                </c:pt>
                <c:pt idx="16072">
                  <c:v>6.0950531250015993</c:v>
                </c:pt>
                <c:pt idx="16073">
                  <c:v>6.0946468750016001</c:v>
                </c:pt>
                <c:pt idx="16074">
                  <c:v>6.0941712499999996</c:v>
                </c:pt>
                <c:pt idx="16075">
                  <c:v>6.0938112499999999</c:v>
                </c:pt>
                <c:pt idx="16076">
                  <c:v>6.0932187500000001</c:v>
                </c:pt>
                <c:pt idx="16077">
                  <c:v>6.0926925000000001</c:v>
                </c:pt>
                <c:pt idx="16078">
                  <c:v>6.0923281250015995</c:v>
                </c:pt>
                <c:pt idx="16079">
                  <c:v>6.0918018750015994</c:v>
                </c:pt>
                <c:pt idx="16080">
                  <c:v>6.0911681250015999</c:v>
                </c:pt>
                <c:pt idx="16081">
                  <c:v>6.0908118750015996</c:v>
                </c:pt>
                <c:pt idx="16082">
                  <c:v>6.0904656250015998</c:v>
                </c:pt>
                <c:pt idx="16083">
                  <c:v>6.0904637499999996</c:v>
                </c:pt>
                <c:pt idx="16084">
                  <c:v>6.0909087499999996</c:v>
                </c:pt>
                <c:pt idx="16085">
                  <c:v>6.0912312499999999</c:v>
                </c:pt>
                <c:pt idx="16086">
                  <c:v>6.0915881250016</c:v>
                </c:pt>
                <c:pt idx="16087">
                  <c:v>6.0920025000000004</c:v>
                </c:pt>
                <c:pt idx="16088">
                  <c:v>6.0923281250015995</c:v>
                </c:pt>
                <c:pt idx="16089">
                  <c:v>6.0918687499999997</c:v>
                </c:pt>
                <c:pt idx="16090">
                  <c:v>6.0914512500000004</c:v>
                </c:pt>
                <c:pt idx="16091">
                  <c:v>6.0910806250015996</c:v>
                </c:pt>
                <c:pt idx="16092">
                  <c:v>6.0911656250016</c:v>
                </c:pt>
                <c:pt idx="16093">
                  <c:v>6.0915499999999998</c:v>
                </c:pt>
                <c:pt idx="16094">
                  <c:v>6.0915043750016</c:v>
                </c:pt>
                <c:pt idx="16095">
                  <c:v>6.0910543750016002</c:v>
                </c:pt>
                <c:pt idx="16096">
                  <c:v>6.0905706250015994</c:v>
                </c:pt>
                <c:pt idx="16097">
                  <c:v>6.0900137499999998</c:v>
                </c:pt>
                <c:pt idx="16098">
                  <c:v>6.0896724999999998</c:v>
                </c:pt>
                <c:pt idx="16099">
                  <c:v>6.0893443750016001</c:v>
                </c:pt>
                <c:pt idx="16100">
                  <c:v>6.0886725000000004</c:v>
                </c:pt>
                <c:pt idx="16101">
                  <c:v>6.0883050000000001</c:v>
                </c:pt>
                <c:pt idx="16102">
                  <c:v>6.0879412500000001</c:v>
                </c:pt>
                <c:pt idx="16103">
                  <c:v>6.0875743750015996</c:v>
                </c:pt>
                <c:pt idx="16104">
                  <c:v>6.0871693750015998</c:v>
                </c:pt>
                <c:pt idx="16105">
                  <c:v>6.0867793750015995</c:v>
                </c:pt>
                <c:pt idx="16106">
                  <c:v>6.0871837500000003</c:v>
                </c:pt>
                <c:pt idx="16107">
                  <c:v>6.0875199999999996</c:v>
                </c:pt>
                <c:pt idx="16108">
                  <c:v>6.0878843750015994</c:v>
                </c:pt>
                <c:pt idx="16109">
                  <c:v>6.0882924999999997</c:v>
                </c:pt>
                <c:pt idx="16110">
                  <c:v>6.0886512499999998</c:v>
                </c:pt>
                <c:pt idx="16111">
                  <c:v>6.0884262500000004</c:v>
                </c:pt>
                <c:pt idx="16112">
                  <c:v>6.0880637499999999</c:v>
                </c:pt>
                <c:pt idx="16113">
                  <c:v>6.0884425000000002</c:v>
                </c:pt>
                <c:pt idx="16114">
                  <c:v>6.0887975000000001</c:v>
                </c:pt>
                <c:pt idx="16115">
                  <c:v>6.0891356250015995</c:v>
                </c:pt>
                <c:pt idx="16116">
                  <c:v>6.0895556250015996</c:v>
                </c:pt>
                <c:pt idx="16117">
                  <c:v>6.0891631250015994</c:v>
                </c:pt>
                <c:pt idx="16118">
                  <c:v>6.0826312500000004</c:v>
                </c:pt>
                <c:pt idx="16119">
                  <c:v>6.0721999999999996</c:v>
                </c:pt>
                <c:pt idx="16120">
                  <c:v>6.06089375</c:v>
                </c:pt>
                <c:pt idx="16121">
                  <c:v>6.0487156250015994</c:v>
                </c:pt>
                <c:pt idx="16122">
                  <c:v>6.0357931250016001</c:v>
                </c:pt>
                <c:pt idx="16123">
                  <c:v>6.0224043750015994</c:v>
                </c:pt>
                <c:pt idx="16124">
                  <c:v>6.0086475000000004</c:v>
                </c:pt>
                <c:pt idx="16125">
                  <c:v>5.9944325000000003</c:v>
                </c:pt>
                <c:pt idx="16126">
                  <c:v>5.9799962500000001</c:v>
                </c:pt>
                <c:pt idx="16127">
                  <c:v>5.9653706250015999</c:v>
                </c:pt>
                <c:pt idx="16128">
                  <c:v>5.9567237500000001</c:v>
                </c:pt>
                <c:pt idx="16129">
                  <c:v>5.9518393750016001</c:v>
                </c:pt>
                <c:pt idx="16130">
                  <c:v>5.9477975000000001</c:v>
                </c:pt>
                <c:pt idx="16131">
                  <c:v>5.9445581250016</c:v>
                </c:pt>
                <c:pt idx="16132">
                  <c:v>5.9418825000000002</c:v>
                </c:pt>
                <c:pt idx="16133">
                  <c:v>5.9396206250015995</c:v>
                </c:pt>
                <c:pt idx="16134">
                  <c:v>5.9376793750015997</c:v>
                </c:pt>
                <c:pt idx="16135">
                  <c:v>5.9361406250015998</c:v>
                </c:pt>
                <c:pt idx="16136">
                  <c:v>5.9348074999999998</c:v>
                </c:pt>
                <c:pt idx="16137">
                  <c:v>5.9336337500000003</c:v>
                </c:pt>
                <c:pt idx="16138">
                  <c:v>5.9326512500000002</c:v>
                </c:pt>
                <c:pt idx="16139">
                  <c:v>5.9318631250016001</c:v>
                </c:pt>
                <c:pt idx="16140">
                  <c:v>5.9311487500000002</c:v>
                </c:pt>
                <c:pt idx="16141">
                  <c:v>5.9304781250016001</c:v>
                </c:pt>
                <c:pt idx="16142">
                  <c:v>5.9299074999999997</c:v>
                </c:pt>
                <c:pt idx="16143">
                  <c:v>5.9294387500000001</c:v>
                </c:pt>
                <c:pt idx="16144">
                  <c:v>5.9289537499999998</c:v>
                </c:pt>
                <c:pt idx="16145">
                  <c:v>5.9285399999999999</c:v>
                </c:pt>
                <c:pt idx="16146">
                  <c:v>5.92819875</c:v>
                </c:pt>
                <c:pt idx="16147">
                  <c:v>5.9275874999999996</c:v>
                </c:pt>
                <c:pt idx="16148">
                  <c:v>5.9272650000000002</c:v>
                </c:pt>
                <c:pt idx="16149">
                  <c:v>5.9268037500000004</c:v>
                </c:pt>
                <c:pt idx="16150">
                  <c:v>5.9262593750015995</c:v>
                </c:pt>
                <c:pt idx="16151">
                  <c:v>5.92592125</c:v>
                </c:pt>
                <c:pt idx="16152">
                  <c:v>5.9254674999999999</c:v>
                </c:pt>
                <c:pt idx="16153">
                  <c:v>5.9249468750015994</c:v>
                </c:pt>
                <c:pt idx="16154">
                  <c:v>5.9244656250015995</c:v>
                </c:pt>
                <c:pt idx="16155">
                  <c:v>5.9240649999999997</c:v>
                </c:pt>
                <c:pt idx="16156">
                  <c:v>5.9235962500000001</c:v>
                </c:pt>
                <c:pt idx="16157">
                  <c:v>5.9232356250015998</c:v>
                </c:pt>
                <c:pt idx="16158">
                  <c:v>5.92287125</c:v>
                </c:pt>
                <c:pt idx="16159">
                  <c:v>5.9224568750015996</c:v>
                </c:pt>
                <c:pt idx="16160">
                  <c:v>5.9220981250015994</c:v>
                </c:pt>
                <c:pt idx="16161">
                  <c:v>5.9217531250016</c:v>
                </c:pt>
                <c:pt idx="16162">
                  <c:v>5.9214268750015995</c:v>
                </c:pt>
                <c:pt idx="16163">
                  <c:v>5.9210293750015994</c:v>
                </c:pt>
                <c:pt idx="16164">
                  <c:v>5.9206531250015999</c:v>
                </c:pt>
                <c:pt idx="16165">
                  <c:v>5.9201631250015998</c:v>
                </c:pt>
                <c:pt idx="16166">
                  <c:v>5.9197768750015998</c:v>
                </c:pt>
                <c:pt idx="16167">
                  <c:v>5.9194543750015995</c:v>
                </c:pt>
                <c:pt idx="16168">
                  <c:v>5.9190093750015995</c:v>
                </c:pt>
                <c:pt idx="16169">
                  <c:v>5.9186031250015994</c:v>
                </c:pt>
                <c:pt idx="16170">
                  <c:v>5.9182518750015998</c:v>
                </c:pt>
                <c:pt idx="16171">
                  <c:v>5.9177137499999999</c:v>
                </c:pt>
                <c:pt idx="16172">
                  <c:v>5.9173081250015995</c:v>
                </c:pt>
                <c:pt idx="16173">
                  <c:v>5.9169593750015999</c:v>
                </c:pt>
                <c:pt idx="16174">
                  <c:v>5.9165518750016002</c:v>
                </c:pt>
                <c:pt idx="16175">
                  <c:v>5.9161000000000001</c:v>
                </c:pt>
                <c:pt idx="16176">
                  <c:v>5.9157756250015998</c:v>
                </c:pt>
                <c:pt idx="16177">
                  <c:v>5.9154462499999996</c:v>
                </c:pt>
                <c:pt idx="16178">
                  <c:v>5.9150643750015997</c:v>
                </c:pt>
                <c:pt idx="16179">
                  <c:v>5.9146862499999999</c:v>
                </c:pt>
                <c:pt idx="16180">
                  <c:v>5.9142568750016</c:v>
                </c:pt>
                <c:pt idx="16181">
                  <c:v>5.9139018750016001</c:v>
                </c:pt>
                <c:pt idx="16182">
                  <c:v>5.9135093750015999</c:v>
                </c:pt>
                <c:pt idx="16183">
                  <c:v>5.9131512500000003</c:v>
                </c:pt>
                <c:pt idx="16184">
                  <c:v>5.9127824999999996</c:v>
                </c:pt>
                <c:pt idx="16185">
                  <c:v>5.91240875</c:v>
                </c:pt>
                <c:pt idx="16186">
                  <c:v>5.9120162499999998</c:v>
                </c:pt>
                <c:pt idx="16187">
                  <c:v>5.9116143750015997</c:v>
                </c:pt>
                <c:pt idx="16188">
                  <c:v>5.9112456250015999</c:v>
                </c:pt>
                <c:pt idx="16189">
                  <c:v>5.9109037500000001</c:v>
                </c:pt>
                <c:pt idx="16190">
                  <c:v>5.9104950000000001</c:v>
                </c:pt>
                <c:pt idx="16191">
                  <c:v>5.9101368750015997</c:v>
                </c:pt>
                <c:pt idx="16192">
                  <c:v>5.9097625000000003</c:v>
                </c:pt>
                <c:pt idx="16193">
                  <c:v>5.9096025000000001</c:v>
                </c:pt>
                <c:pt idx="16194">
                  <c:v>5.9096462499999998</c:v>
                </c:pt>
                <c:pt idx="16195">
                  <c:v>5.9098981250015994</c:v>
                </c:pt>
                <c:pt idx="16196">
                  <c:v>5.9097431250015999</c:v>
                </c:pt>
                <c:pt idx="16197">
                  <c:v>5.90940625</c:v>
                </c:pt>
                <c:pt idx="16198">
                  <c:v>5.9090437500000004</c:v>
                </c:pt>
                <c:pt idx="16199">
                  <c:v>5.9085168750015997</c:v>
                </c:pt>
                <c:pt idx="16200">
                  <c:v>5.9078943750016002</c:v>
                </c:pt>
                <c:pt idx="16201">
                  <c:v>5.9073981250015999</c:v>
                </c:pt>
                <c:pt idx="16202">
                  <c:v>5.9068787499999997</c:v>
                </c:pt>
                <c:pt idx="16203">
                  <c:v>5.9065531250015999</c:v>
                </c:pt>
                <c:pt idx="16204">
                  <c:v>5.9059662499999996</c:v>
                </c:pt>
                <c:pt idx="16205">
                  <c:v>5.9055937500000004</c:v>
                </c:pt>
                <c:pt idx="16206">
                  <c:v>5.9051187499999997</c:v>
                </c:pt>
                <c:pt idx="16207">
                  <c:v>5.9047018750015994</c:v>
                </c:pt>
                <c:pt idx="16208">
                  <c:v>5.9042881250015995</c:v>
                </c:pt>
                <c:pt idx="16209">
                  <c:v>5.9038012499999999</c:v>
                </c:pt>
                <c:pt idx="16210">
                  <c:v>5.9032218750015995</c:v>
                </c:pt>
                <c:pt idx="16211">
                  <c:v>5.9027399999999997</c:v>
                </c:pt>
                <c:pt idx="16212">
                  <c:v>5.9022350000000001</c:v>
                </c:pt>
                <c:pt idx="16213">
                  <c:v>5.9018381250015999</c:v>
                </c:pt>
                <c:pt idx="16214">
                  <c:v>5.9017681250015999</c:v>
                </c:pt>
                <c:pt idx="16215">
                  <c:v>5.9021681250015998</c:v>
                </c:pt>
                <c:pt idx="16216">
                  <c:v>5.9024962500000004</c:v>
                </c:pt>
                <c:pt idx="16217">
                  <c:v>5.9027031250016</c:v>
                </c:pt>
                <c:pt idx="16218">
                  <c:v>5.9031237499999998</c:v>
                </c:pt>
                <c:pt idx="16219">
                  <c:v>5.9035781250015997</c:v>
                </c:pt>
                <c:pt idx="16220">
                  <c:v>5.9039187499999999</c:v>
                </c:pt>
                <c:pt idx="16221">
                  <c:v>5.9035500000000001</c:v>
                </c:pt>
                <c:pt idx="16222">
                  <c:v>5.9031543750016002</c:v>
                </c:pt>
                <c:pt idx="16223">
                  <c:v>5.9035868750015998</c:v>
                </c:pt>
                <c:pt idx="16224">
                  <c:v>5.9040400000000002</c:v>
                </c:pt>
                <c:pt idx="16225">
                  <c:v>5.9044131250016001</c:v>
                </c:pt>
                <c:pt idx="16226">
                  <c:v>5.9047675000000002</c:v>
                </c:pt>
                <c:pt idx="16227">
                  <c:v>5.9049581250015999</c:v>
                </c:pt>
                <c:pt idx="16228">
                  <c:v>5.9053562499999996</c:v>
                </c:pt>
                <c:pt idx="16229">
                  <c:v>5.9057581250015998</c:v>
                </c:pt>
                <c:pt idx="16230">
                  <c:v>5.9061006250016002</c:v>
                </c:pt>
                <c:pt idx="16231">
                  <c:v>5.9064537499999998</c:v>
                </c:pt>
                <c:pt idx="16232">
                  <c:v>5.9068006250015994</c:v>
                </c:pt>
                <c:pt idx="16233">
                  <c:v>5.9071662500000004</c:v>
                </c:pt>
                <c:pt idx="16234">
                  <c:v>5.9074937500000004</c:v>
                </c:pt>
                <c:pt idx="16235">
                  <c:v>5.9078443750015994</c:v>
                </c:pt>
                <c:pt idx="16236">
                  <c:v>5.90820875</c:v>
                </c:pt>
                <c:pt idx="16237">
                  <c:v>5.9085756250015997</c:v>
                </c:pt>
                <c:pt idx="16238">
                  <c:v>5.9090449999999999</c:v>
                </c:pt>
                <c:pt idx="16239">
                  <c:v>5.9096218750015996</c:v>
                </c:pt>
                <c:pt idx="16240">
                  <c:v>5.9100349999999997</c:v>
                </c:pt>
                <c:pt idx="16241">
                  <c:v>5.9104887499999998</c:v>
                </c:pt>
                <c:pt idx="16242">
                  <c:v>5.9109343750015997</c:v>
                </c:pt>
                <c:pt idx="16243">
                  <c:v>5.9113024999999997</c:v>
                </c:pt>
                <c:pt idx="16244">
                  <c:v>5.9114056250016001</c:v>
                </c:pt>
                <c:pt idx="16245">
                  <c:v>5.9110775000000002</c:v>
                </c:pt>
                <c:pt idx="16246">
                  <c:v>5.9107156250015995</c:v>
                </c:pt>
                <c:pt idx="16247">
                  <c:v>5.9101756250015995</c:v>
                </c:pt>
                <c:pt idx="16248">
                  <c:v>5.9097181250016</c:v>
                </c:pt>
                <c:pt idx="16249">
                  <c:v>5.9092931250016001</c:v>
                </c:pt>
                <c:pt idx="16250">
                  <c:v>5.9088331250015997</c:v>
                </c:pt>
                <c:pt idx="16251">
                  <c:v>5.9083181250015997</c:v>
                </c:pt>
                <c:pt idx="16252">
                  <c:v>5.9078762500000002</c:v>
                </c:pt>
                <c:pt idx="16253">
                  <c:v>5.90726</c:v>
                </c:pt>
                <c:pt idx="16254">
                  <c:v>5.9068287499999999</c:v>
                </c:pt>
                <c:pt idx="16255">
                  <c:v>5.9063943750016001</c:v>
                </c:pt>
                <c:pt idx="16256">
                  <c:v>5.9059737500000002</c:v>
                </c:pt>
                <c:pt idx="16257">
                  <c:v>5.9055799999999996</c:v>
                </c:pt>
                <c:pt idx="16258">
                  <c:v>5.9052100000000003</c:v>
                </c:pt>
                <c:pt idx="16259">
                  <c:v>5.9048712500000002</c:v>
                </c:pt>
                <c:pt idx="16260">
                  <c:v>5.9045143750015994</c:v>
                </c:pt>
                <c:pt idx="16261">
                  <c:v>5.9040362499999999</c:v>
                </c:pt>
                <c:pt idx="16262">
                  <c:v>5.9035287500000004</c:v>
                </c:pt>
                <c:pt idx="16263">
                  <c:v>5.9031606250015995</c:v>
                </c:pt>
                <c:pt idx="16264">
                  <c:v>5.9027399999999997</c:v>
                </c:pt>
                <c:pt idx="16265">
                  <c:v>5.9030737499999999</c:v>
                </c:pt>
                <c:pt idx="16266">
                  <c:v>5.9034381250015997</c:v>
                </c:pt>
                <c:pt idx="16267">
                  <c:v>5.9038362500000003</c:v>
                </c:pt>
                <c:pt idx="16268">
                  <c:v>5.9042593750016001</c:v>
                </c:pt>
                <c:pt idx="16269">
                  <c:v>5.9045831250015999</c:v>
                </c:pt>
                <c:pt idx="16270">
                  <c:v>5.9049874999999998</c:v>
                </c:pt>
                <c:pt idx="16271">
                  <c:v>5.9053387500000003</c:v>
                </c:pt>
                <c:pt idx="16272">
                  <c:v>5.9057856250015996</c:v>
                </c:pt>
                <c:pt idx="16273">
                  <c:v>5.9061593750016002</c:v>
                </c:pt>
                <c:pt idx="16274">
                  <c:v>5.9065193750015998</c:v>
                </c:pt>
                <c:pt idx="16275">
                  <c:v>5.9069656250015994</c:v>
                </c:pt>
                <c:pt idx="16276">
                  <c:v>5.9073025000000001</c:v>
                </c:pt>
                <c:pt idx="16277">
                  <c:v>5.9076718750015997</c:v>
                </c:pt>
                <c:pt idx="16278">
                  <c:v>5.9081256250015999</c:v>
                </c:pt>
                <c:pt idx="16279">
                  <c:v>5.9084718750015996</c:v>
                </c:pt>
                <c:pt idx="16280">
                  <c:v>5.9088593750016001</c:v>
                </c:pt>
                <c:pt idx="16281">
                  <c:v>5.9092868750015999</c:v>
                </c:pt>
                <c:pt idx="16282">
                  <c:v>5.9096256250015999</c:v>
                </c:pt>
                <c:pt idx="16283">
                  <c:v>5.9100368750015999</c:v>
                </c:pt>
                <c:pt idx="16284">
                  <c:v>5.9103668750015999</c:v>
                </c:pt>
                <c:pt idx="16285">
                  <c:v>5.9099399999999997</c:v>
                </c:pt>
                <c:pt idx="16286">
                  <c:v>5.9092849999999997</c:v>
                </c:pt>
                <c:pt idx="16287">
                  <c:v>5.9088931250016001</c:v>
                </c:pt>
                <c:pt idx="16288">
                  <c:v>5.9084374999999998</c:v>
                </c:pt>
                <c:pt idx="16289">
                  <c:v>5.9079562499999998</c:v>
                </c:pt>
                <c:pt idx="16290">
                  <c:v>5.9073799999999999</c:v>
                </c:pt>
                <c:pt idx="16291">
                  <c:v>5.9069031250016</c:v>
                </c:pt>
                <c:pt idx="16292">
                  <c:v>5.9065775</c:v>
                </c:pt>
                <c:pt idx="16293">
                  <c:v>5.9062212499999998</c:v>
                </c:pt>
                <c:pt idx="16294">
                  <c:v>5.9058549999999999</c:v>
                </c:pt>
                <c:pt idx="16295">
                  <c:v>5.9054343750016001</c:v>
                </c:pt>
                <c:pt idx="16296">
                  <c:v>5.9050737499999997</c:v>
                </c:pt>
                <c:pt idx="16297">
                  <c:v>5.9054381250015995</c:v>
                </c:pt>
                <c:pt idx="16298">
                  <c:v>5.9057899999999997</c:v>
                </c:pt>
                <c:pt idx="16299">
                  <c:v>5.9061637500000002</c:v>
                </c:pt>
                <c:pt idx="16300">
                  <c:v>5.9065656250015994</c:v>
                </c:pt>
                <c:pt idx="16301">
                  <c:v>5.9069162500000001</c:v>
                </c:pt>
                <c:pt idx="16302">
                  <c:v>5.9073200000000003</c:v>
                </c:pt>
                <c:pt idx="16303">
                  <c:v>5.9078018750016001</c:v>
                </c:pt>
                <c:pt idx="16304">
                  <c:v>5.9081881250016002</c:v>
                </c:pt>
                <c:pt idx="16305">
                  <c:v>5.9083843750015994</c:v>
                </c:pt>
                <c:pt idx="16306">
                  <c:v>5.9087431250015996</c:v>
                </c:pt>
                <c:pt idx="16307">
                  <c:v>5.9091149999999999</c:v>
                </c:pt>
                <c:pt idx="16308">
                  <c:v>5.9094775000000004</c:v>
                </c:pt>
                <c:pt idx="16309">
                  <c:v>5.9098918750016001</c:v>
                </c:pt>
                <c:pt idx="16310">
                  <c:v>5.9103131250015997</c:v>
                </c:pt>
                <c:pt idx="16311">
                  <c:v>5.9107424999999996</c:v>
                </c:pt>
                <c:pt idx="16312">
                  <c:v>5.9111518750015994</c:v>
                </c:pt>
                <c:pt idx="16313">
                  <c:v>5.9115599999999997</c:v>
                </c:pt>
                <c:pt idx="16314">
                  <c:v>5.9121318750015996</c:v>
                </c:pt>
                <c:pt idx="16315">
                  <c:v>5.9125800000000002</c:v>
                </c:pt>
                <c:pt idx="16316">
                  <c:v>5.9130425000000004</c:v>
                </c:pt>
                <c:pt idx="16317">
                  <c:v>5.9134450000000003</c:v>
                </c:pt>
                <c:pt idx="16318">
                  <c:v>5.9138918750015996</c:v>
                </c:pt>
                <c:pt idx="16319">
                  <c:v>5.9143406250016</c:v>
                </c:pt>
                <c:pt idx="16320">
                  <c:v>5.9146931250015999</c:v>
                </c:pt>
                <c:pt idx="16321">
                  <c:v>5.9150524999999998</c:v>
                </c:pt>
                <c:pt idx="16322">
                  <c:v>5.9151974999999997</c:v>
                </c:pt>
                <c:pt idx="16323">
                  <c:v>5.9148056250016001</c:v>
                </c:pt>
                <c:pt idx="16324">
                  <c:v>5.9144224999999997</c:v>
                </c:pt>
                <c:pt idx="16325">
                  <c:v>5.9139643750015995</c:v>
                </c:pt>
                <c:pt idx="16326">
                  <c:v>5.9135299999999997</c:v>
                </c:pt>
                <c:pt idx="16327">
                  <c:v>5.91318375</c:v>
                </c:pt>
                <c:pt idx="16328">
                  <c:v>5.9127856250016002</c:v>
                </c:pt>
                <c:pt idx="16329">
                  <c:v>5.9124556250015994</c:v>
                </c:pt>
                <c:pt idx="16330">
                  <c:v>5.9127287500000003</c:v>
                </c:pt>
                <c:pt idx="16331">
                  <c:v>5.9131850000000004</c:v>
                </c:pt>
                <c:pt idx="16332">
                  <c:v>5.9136056250015994</c:v>
                </c:pt>
                <c:pt idx="16333">
                  <c:v>5.9139537500000001</c:v>
                </c:pt>
                <c:pt idx="16334">
                  <c:v>5.9143924999999999</c:v>
                </c:pt>
                <c:pt idx="16335">
                  <c:v>5.9148649999999998</c:v>
                </c:pt>
                <c:pt idx="16336">
                  <c:v>5.9145450000000004</c:v>
                </c:pt>
                <c:pt idx="16337">
                  <c:v>5.9142081250015996</c:v>
                </c:pt>
                <c:pt idx="16338">
                  <c:v>5.9138275</c:v>
                </c:pt>
                <c:pt idx="16339">
                  <c:v>5.9135037500000003</c:v>
                </c:pt>
                <c:pt idx="16340">
                  <c:v>5.9131625000000003</c:v>
                </c:pt>
                <c:pt idx="16341">
                  <c:v>5.9132300000000004</c:v>
                </c:pt>
                <c:pt idx="16342">
                  <c:v>5.9135731250015997</c:v>
                </c:pt>
                <c:pt idx="16343">
                  <c:v>5.9136812499999998</c:v>
                </c:pt>
                <c:pt idx="16344">
                  <c:v>5.9132293750015998</c:v>
                </c:pt>
                <c:pt idx="16345">
                  <c:v>5.9128693750016001</c:v>
                </c:pt>
                <c:pt idx="16346">
                  <c:v>5.9124918750016002</c:v>
                </c:pt>
                <c:pt idx="16347">
                  <c:v>5.9121381250015999</c:v>
                </c:pt>
                <c:pt idx="16348">
                  <c:v>5.9118943750015998</c:v>
                </c:pt>
                <c:pt idx="16349">
                  <c:v>5.9122599999999998</c:v>
                </c:pt>
                <c:pt idx="16350">
                  <c:v>5.9126731250016</c:v>
                </c:pt>
                <c:pt idx="16351">
                  <c:v>5.9130475000000002</c:v>
                </c:pt>
                <c:pt idx="16352">
                  <c:v>5.9134743750015994</c:v>
                </c:pt>
                <c:pt idx="16353">
                  <c:v>5.91383875</c:v>
                </c:pt>
                <c:pt idx="16354">
                  <c:v>5.9142568750016</c:v>
                </c:pt>
                <c:pt idx="16355">
                  <c:v>5.9145824999999999</c:v>
                </c:pt>
                <c:pt idx="16356">
                  <c:v>5.9150012500000004</c:v>
                </c:pt>
                <c:pt idx="16357">
                  <c:v>5.9149425000000004</c:v>
                </c:pt>
                <c:pt idx="16358">
                  <c:v>5.9153793750016002</c:v>
                </c:pt>
                <c:pt idx="16359">
                  <c:v>5.9158412499999997</c:v>
                </c:pt>
                <c:pt idx="16360">
                  <c:v>5.9161737499999996</c:v>
                </c:pt>
                <c:pt idx="16361">
                  <c:v>5.9164962499999998</c:v>
                </c:pt>
                <c:pt idx="16362">
                  <c:v>5.9169393750015997</c:v>
                </c:pt>
                <c:pt idx="16363">
                  <c:v>5.9173318750016</c:v>
                </c:pt>
                <c:pt idx="16364">
                  <c:v>5.9176937499999998</c:v>
                </c:pt>
                <c:pt idx="16365">
                  <c:v>5.9178443750016001</c:v>
                </c:pt>
                <c:pt idx="16366">
                  <c:v>5.9178018750015999</c:v>
                </c:pt>
                <c:pt idx="16367">
                  <c:v>5.9180025000000001</c:v>
                </c:pt>
                <c:pt idx="16368">
                  <c:v>5.9183581250015997</c:v>
                </c:pt>
                <c:pt idx="16369">
                  <c:v>5.9187487499999998</c:v>
                </c:pt>
                <c:pt idx="16370">
                  <c:v>5.9191475000000002</c:v>
                </c:pt>
                <c:pt idx="16371">
                  <c:v>5.9196381250016001</c:v>
                </c:pt>
                <c:pt idx="16372">
                  <c:v>5.9199693750015996</c:v>
                </c:pt>
                <c:pt idx="16373">
                  <c:v>5.9195874999999996</c:v>
                </c:pt>
                <c:pt idx="16374">
                  <c:v>5.9191675000000004</c:v>
                </c:pt>
                <c:pt idx="16375">
                  <c:v>5.9188431250016</c:v>
                </c:pt>
                <c:pt idx="16376">
                  <c:v>5.9184506250015998</c:v>
                </c:pt>
                <c:pt idx="16377">
                  <c:v>5.9180981250015998</c:v>
                </c:pt>
                <c:pt idx="16378">
                  <c:v>5.9176525</c:v>
                </c:pt>
                <c:pt idx="16379">
                  <c:v>5.9172075</c:v>
                </c:pt>
                <c:pt idx="16380">
                  <c:v>5.9168068750015994</c:v>
                </c:pt>
                <c:pt idx="16381">
                  <c:v>5.9164237499999999</c:v>
                </c:pt>
                <c:pt idx="16382">
                  <c:v>5.9159487500000001</c:v>
                </c:pt>
                <c:pt idx="16383">
                  <c:v>5.9155556250016001</c:v>
                </c:pt>
                <c:pt idx="16384">
                  <c:v>5.9151018750016</c:v>
                </c:pt>
                <c:pt idx="16385">
                  <c:v>5.9145606250015996</c:v>
                </c:pt>
                <c:pt idx="16386">
                  <c:v>5.9140937500000001</c:v>
                </c:pt>
                <c:pt idx="16387">
                  <c:v>5.9136899999999999</c:v>
                </c:pt>
                <c:pt idx="16388">
                  <c:v>5.9137168750016</c:v>
                </c:pt>
                <c:pt idx="16389">
                  <c:v>5.913805</c:v>
                </c:pt>
                <c:pt idx="16390">
                  <c:v>5.91346375</c:v>
                </c:pt>
                <c:pt idx="16391">
                  <c:v>5.9138275</c:v>
                </c:pt>
                <c:pt idx="16392">
                  <c:v>5.9142725</c:v>
                </c:pt>
                <c:pt idx="16393">
                  <c:v>5.9146131250015994</c:v>
                </c:pt>
                <c:pt idx="16394">
                  <c:v>5.9151131250016</c:v>
                </c:pt>
                <c:pt idx="16395">
                  <c:v>5.91548125</c:v>
                </c:pt>
                <c:pt idx="16396">
                  <c:v>5.9159474999999997</c:v>
                </c:pt>
                <c:pt idx="16397">
                  <c:v>5.9163199999999998</c:v>
                </c:pt>
                <c:pt idx="16398">
                  <c:v>5.9167800000000002</c:v>
                </c:pt>
                <c:pt idx="16399">
                  <c:v>5.9173456250015999</c:v>
                </c:pt>
                <c:pt idx="16400">
                  <c:v>5.9178443750016001</c:v>
                </c:pt>
                <c:pt idx="16401">
                  <c:v>5.9182618750015994</c:v>
                </c:pt>
                <c:pt idx="16402">
                  <c:v>5.9187256250016</c:v>
                </c:pt>
                <c:pt idx="16403">
                  <c:v>5.9191149999999997</c:v>
                </c:pt>
                <c:pt idx="16404">
                  <c:v>5.9194418750016</c:v>
                </c:pt>
                <c:pt idx="16405">
                  <c:v>5.9198162500000002</c:v>
                </c:pt>
                <c:pt idx="16406">
                  <c:v>5.9194806250015999</c:v>
                </c:pt>
                <c:pt idx="16407">
                  <c:v>5.9191137500000002</c:v>
                </c:pt>
                <c:pt idx="16408">
                  <c:v>5.9187312500000004</c:v>
                </c:pt>
                <c:pt idx="16409">
                  <c:v>5.9182856250015998</c:v>
                </c:pt>
                <c:pt idx="16410">
                  <c:v>5.9178831250016</c:v>
                </c:pt>
                <c:pt idx="16411">
                  <c:v>5.9173462499999996</c:v>
                </c:pt>
                <c:pt idx="16412">
                  <c:v>5.9168987499999997</c:v>
                </c:pt>
                <c:pt idx="16413">
                  <c:v>5.9164731250016001</c:v>
                </c:pt>
                <c:pt idx="16414">
                  <c:v>5.9160468750015998</c:v>
                </c:pt>
                <c:pt idx="16415">
                  <c:v>5.9157181250016002</c:v>
                </c:pt>
                <c:pt idx="16416">
                  <c:v>5.9152381250015997</c:v>
                </c:pt>
                <c:pt idx="16417">
                  <c:v>5.9148718750015998</c:v>
                </c:pt>
                <c:pt idx="16418">
                  <c:v>5.9145462499999999</c:v>
                </c:pt>
                <c:pt idx="16419">
                  <c:v>5.9142000000000001</c:v>
                </c:pt>
                <c:pt idx="16420">
                  <c:v>5.9138675000000003</c:v>
                </c:pt>
                <c:pt idx="16421">
                  <c:v>5.9141424999999996</c:v>
                </c:pt>
                <c:pt idx="16422">
                  <c:v>5.9146106250015995</c:v>
                </c:pt>
                <c:pt idx="16423">
                  <c:v>5.9147643750015995</c:v>
                </c:pt>
                <c:pt idx="16424">
                  <c:v>5.9151449999999999</c:v>
                </c:pt>
                <c:pt idx="16425">
                  <c:v>5.9156181250015996</c:v>
                </c:pt>
                <c:pt idx="16426">
                  <c:v>5.91597375</c:v>
                </c:pt>
                <c:pt idx="16427">
                  <c:v>5.9164056250015999</c:v>
                </c:pt>
                <c:pt idx="16428">
                  <c:v>5.9168099999999999</c:v>
                </c:pt>
                <c:pt idx="16429">
                  <c:v>5.9172031250016</c:v>
                </c:pt>
                <c:pt idx="16430">
                  <c:v>5.9176131250015995</c:v>
                </c:pt>
                <c:pt idx="16431">
                  <c:v>5.9179656250015995</c:v>
                </c:pt>
                <c:pt idx="16432">
                  <c:v>5.9183243750015997</c:v>
                </c:pt>
                <c:pt idx="16433">
                  <c:v>5.9188031250015998</c:v>
                </c:pt>
                <c:pt idx="16434">
                  <c:v>5.9191756250015999</c:v>
                </c:pt>
                <c:pt idx="16435">
                  <c:v>5.9188106250015995</c:v>
                </c:pt>
                <c:pt idx="16436">
                  <c:v>5.9184225000000001</c:v>
                </c:pt>
                <c:pt idx="16437">
                  <c:v>5.9180712499999997</c:v>
                </c:pt>
                <c:pt idx="16438">
                  <c:v>5.9176018750015995</c:v>
                </c:pt>
                <c:pt idx="16439">
                  <c:v>5.9172200000000004</c:v>
                </c:pt>
                <c:pt idx="16440">
                  <c:v>5.9168306250015998</c:v>
                </c:pt>
                <c:pt idx="16441">
                  <c:v>5.9164931250016002</c:v>
                </c:pt>
                <c:pt idx="16442">
                  <c:v>5.9160824999999999</c:v>
                </c:pt>
                <c:pt idx="16443">
                  <c:v>5.9163224999999997</c:v>
                </c:pt>
                <c:pt idx="16444">
                  <c:v>5.9163143750015994</c:v>
                </c:pt>
                <c:pt idx="16445">
                  <c:v>5.9159937500000002</c:v>
                </c:pt>
                <c:pt idx="16446">
                  <c:v>5.9156199999999997</c:v>
                </c:pt>
                <c:pt idx="16447">
                  <c:v>5.9152493750015998</c:v>
                </c:pt>
                <c:pt idx="16448">
                  <c:v>5.9147806250016002</c:v>
                </c:pt>
                <c:pt idx="16449">
                  <c:v>5.9143912500000004</c:v>
                </c:pt>
                <c:pt idx="16450">
                  <c:v>5.9140487500000001</c:v>
                </c:pt>
                <c:pt idx="16451">
                  <c:v>5.9143524999999997</c:v>
                </c:pt>
                <c:pt idx="16452">
                  <c:v>5.9145162500000001</c:v>
                </c:pt>
                <c:pt idx="16453">
                  <c:v>5.9148543750015996</c:v>
                </c:pt>
                <c:pt idx="16454">
                  <c:v>5.9152531250016001</c:v>
                </c:pt>
                <c:pt idx="16455">
                  <c:v>5.9153068750015994</c:v>
                </c:pt>
                <c:pt idx="16456">
                  <c:v>5.9156606250015997</c:v>
                </c:pt>
                <c:pt idx="16457">
                  <c:v>5.9160468750015998</c:v>
                </c:pt>
                <c:pt idx="16458">
                  <c:v>5.9164206250015994</c:v>
                </c:pt>
                <c:pt idx="16459">
                  <c:v>5.9167674999999997</c:v>
                </c:pt>
                <c:pt idx="16460">
                  <c:v>5.9172931250016001</c:v>
                </c:pt>
                <c:pt idx="16461">
                  <c:v>5.9178093750015996</c:v>
                </c:pt>
                <c:pt idx="16462">
                  <c:v>5.9181556250015994</c:v>
                </c:pt>
                <c:pt idx="16463">
                  <c:v>5.9185681250015998</c:v>
                </c:pt>
                <c:pt idx="16464">
                  <c:v>5.9190537499999998</c:v>
                </c:pt>
                <c:pt idx="16465">
                  <c:v>5.9193756250015994</c:v>
                </c:pt>
                <c:pt idx="16466">
                  <c:v>5.9197499999999996</c:v>
                </c:pt>
                <c:pt idx="16467">
                  <c:v>5.9192799999999997</c:v>
                </c:pt>
                <c:pt idx="16468">
                  <c:v>5.9189456250015997</c:v>
                </c:pt>
                <c:pt idx="16469">
                  <c:v>5.9185156250016</c:v>
                </c:pt>
                <c:pt idx="16470">
                  <c:v>5.9181912499999996</c:v>
                </c:pt>
                <c:pt idx="16471">
                  <c:v>5.9185875000000001</c:v>
                </c:pt>
                <c:pt idx="16472">
                  <c:v>5.9189075000000004</c:v>
                </c:pt>
                <c:pt idx="16473">
                  <c:v>5.9192668750015995</c:v>
                </c:pt>
                <c:pt idx="16474">
                  <c:v>5.9197218750016001</c:v>
                </c:pt>
                <c:pt idx="16475">
                  <c:v>5.9201437500000003</c:v>
                </c:pt>
                <c:pt idx="16476">
                  <c:v>5.9205287499999999</c:v>
                </c:pt>
                <c:pt idx="16477">
                  <c:v>5.92094875</c:v>
                </c:pt>
                <c:pt idx="16478">
                  <c:v>5.9213506250016001</c:v>
                </c:pt>
                <c:pt idx="16479">
                  <c:v>5.9218043750015994</c:v>
                </c:pt>
                <c:pt idx="16480">
                  <c:v>5.9221518750015996</c:v>
                </c:pt>
                <c:pt idx="16481">
                  <c:v>5.9217750000000002</c:v>
                </c:pt>
                <c:pt idx="16482">
                  <c:v>5.9211724999999999</c:v>
                </c:pt>
                <c:pt idx="16483">
                  <c:v>5.9205693750016</c:v>
                </c:pt>
                <c:pt idx="16484">
                  <c:v>5.9202018750015997</c:v>
                </c:pt>
                <c:pt idx="16485">
                  <c:v>5.9198000000000004</c:v>
                </c:pt>
                <c:pt idx="16486">
                  <c:v>5.9193881250015998</c:v>
                </c:pt>
                <c:pt idx="16487">
                  <c:v>5.91897875</c:v>
                </c:pt>
                <c:pt idx="16488">
                  <c:v>5.9185393750015995</c:v>
                </c:pt>
                <c:pt idx="16489">
                  <c:v>5.9180818750016</c:v>
                </c:pt>
                <c:pt idx="16490">
                  <c:v>5.9174924999999998</c:v>
                </c:pt>
                <c:pt idx="16491">
                  <c:v>5.9171462500000001</c:v>
                </c:pt>
                <c:pt idx="16492">
                  <c:v>5.9165574999999997</c:v>
                </c:pt>
                <c:pt idx="16493">
                  <c:v>5.9162024999999998</c:v>
                </c:pt>
                <c:pt idx="16494">
                  <c:v>5.9158125000000004</c:v>
                </c:pt>
                <c:pt idx="16495">
                  <c:v>5.9154643750015996</c:v>
                </c:pt>
                <c:pt idx="16496">
                  <c:v>5.9151393750015995</c:v>
                </c:pt>
                <c:pt idx="16497">
                  <c:v>5.9147293750015999</c:v>
                </c:pt>
                <c:pt idx="16498">
                  <c:v>5.9142562500000002</c:v>
                </c:pt>
                <c:pt idx="16499">
                  <c:v>5.9138643750015998</c:v>
                </c:pt>
                <c:pt idx="16500">
                  <c:v>5.9134574999999998</c:v>
                </c:pt>
                <c:pt idx="16501">
                  <c:v>5.91299375</c:v>
                </c:pt>
                <c:pt idx="16502">
                  <c:v>5.9126418750015999</c:v>
                </c:pt>
                <c:pt idx="16503">
                  <c:v>5.9123150000000004</c:v>
                </c:pt>
                <c:pt idx="16504">
                  <c:v>5.9117825000000002</c:v>
                </c:pt>
                <c:pt idx="16505">
                  <c:v>5.9113724999999997</c:v>
                </c:pt>
                <c:pt idx="16506">
                  <c:v>5.9109718750016</c:v>
                </c:pt>
                <c:pt idx="16507">
                  <c:v>5.9112168750015996</c:v>
                </c:pt>
                <c:pt idx="16508">
                  <c:v>5.9115606250015995</c:v>
                </c:pt>
                <c:pt idx="16509">
                  <c:v>5.9119762500000004</c:v>
                </c:pt>
                <c:pt idx="16510">
                  <c:v>5.9123962499999996</c:v>
                </c:pt>
                <c:pt idx="16511">
                  <c:v>5.9129356250015999</c:v>
                </c:pt>
                <c:pt idx="16512">
                  <c:v>5.9134181250015994</c:v>
                </c:pt>
                <c:pt idx="16513">
                  <c:v>5.9138237499999997</c:v>
                </c:pt>
                <c:pt idx="16514">
                  <c:v>5.9142049999999999</c:v>
                </c:pt>
                <c:pt idx="16515">
                  <c:v>5.9145443750015998</c:v>
                </c:pt>
                <c:pt idx="16516">
                  <c:v>5.9149256250016</c:v>
                </c:pt>
                <c:pt idx="16517">
                  <c:v>5.9153812500000003</c:v>
                </c:pt>
                <c:pt idx="16518">
                  <c:v>5.9157093750016001</c:v>
                </c:pt>
                <c:pt idx="16519">
                  <c:v>5.9160956250016001</c:v>
                </c:pt>
                <c:pt idx="16520">
                  <c:v>5.9164293750015995</c:v>
                </c:pt>
                <c:pt idx="16521">
                  <c:v>5.9167500000000004</c:v>
                </c:pt>
                <c:pt idx="16522">
                  <c:v>5.91707625</c:v>
                </c:pt>
                <c:pt idx="16523">
                  <c:v>5.91676</c:v>
                </c:pt>
                <c:pt idx="16524">
                  <c:v>5.9167174999999999</c:v>
                </c:pt>
                <c:pt idx="16525">
                  <c:v>5.9163837499999996</c:v>
                </c:pt>
                <c:pt idx="16526">
                  <c:v>5.9160525000000002</c:v>
                </c:pt>
                <c:pt idx="16527">
                  <c:v>5.9157043750015994</c:v>
                </c:pt>
                <c:pt idx="16528">
                  <c:v>5.9160856250015996</c:v>
                </c:pt>
                <c:pt idx="16529">
                  <c:v>5.9156725000000003</c:v>
                </c:pt>
                <c:pt idx="16530">
                  <c:v>5.9160312499999996</c:v>
                </c:pt>
                <c:pt idx="16531">
                  <c:v>5.9158918750015994</c:v>
                </c:pt>
                <c:pt idx="16532">
                  <c:v>5.9163181250015997</c:v>
                </c:pt>
                <c:pt idx="16533">
                  <c:v>5.9168250000000002</c:v>
                </c:pt>
                <c:pt idx="16534">
                  <c:v>5.9172731250016</c:v>
                </c:pt>
                <c:pt idx="16535">
                  <c:v>5.91771125</c:v>
                </c:pt>
                <c:pt idx="16536">
                  <c:v>5.9181212500000004</c:v>
                </c:pt>
                <c:pt idx="16537">
                  <c:v>5.9181393750015996</c:v>
                </c:pt>
                <c:pt idx="16538">
                  <c:v>5.9177600000000004</c:v>
                </c:pt>
                <c:pt idx="16539">
                  <c:v>5.9173906250016</c:v>
                </c:pt>
                <c:pt idx="16540">
                  <c:v>5.9170400000000001</c:v>
                </c:pt>
                <c:pt idx="16541">
                  <c:v>5.9166618750015996</c:v>
                </c:pt>
                <c:pt idx="16542">
                  <c:v>5.9161968750015994</c:v>
                </c:pt>
                <c:pt idx="16543">
                  <c:v>5.9158299999999997</c:v>
                </c:pt>
                <c:pt idx="16544">
                  <c:v>5.9154262500000003</c:v>
                </c:pt>
                <c:pt idx="16545">
                  <c:v>5.9150175000000003</c:v>
                </c:pt>
                <c:pt idx="16546">
                  <c:v>5.9146868750015997</c:v>
                </c:pt>
                <c:pt idx="16547">
                  <c:v>5.9143656250015999</c:v>
                </c:pt>
                <c:pt idx="16548">
                  <c:v>5.9139468750016002</c:v>
                </c:pt>
                <c:pt idx="16549">
                  <c:v>5.9136012500000001</c:v>
                </c:pt>
                <c:pt idx="16550">
                  <c:v>5.9132118750015996</c:v>
                </c:pt>
                <c:pt idx="16551">
                  <c:v>5.9128143750015996</c:v>
                </c:pt>
                <c:pt idx="16552">
                  <c:v>5.9124543750015999</c:v>
                </c:pt>
                <c:pt idx="16553">
                  <c:v>5.9121112499999997</c:v>
                </c:pt>
                <c:pt idx="16554">
                  <c:v>5.9121093750015996</c:v>
                </c:pt>
                <c:pt idx="16555">
                  <c:v>5.9124537500000001</c:v>
                </c:pt>
                <c:pt idx="16556">
                  <c:v>5.9120200000000001</c:v>
                </c:pt>
                <c:pt idx="16557">
                  <c:v>5.9124074999999996</c:v>
                </c:pt>
                <c:pt idx="16558">
                  <c:v>5.9128175000000001</c:v>
                </c:pt>
                <c:pt idx="16559">
                  <c:v>5.9132343750015997</c:v>
                </c:pt>
                <c:pt idx="16560">
                  <c:v>5.9135900000000001</c:v>
                </c:pt>
                <c:pt idx="16561">
                  <c:v>5.9139462500000004</c:v>
                </c:pt>
                <c:pt idx="16562">
                  <c:v>5.914345</c:v>
                </c:pt>
                <c:pt idx="16563">
                  <c:v>5.9147556250015993</c:v>
                </c:pt>
                <c:pt idx="16564">
                  <c:v>5.9151375000000002</c:v>
                </c:pt>
                <c:pt idx="16565">
                  <c:v>5.9155356250016</c:v>
                </c:pt>
                <c:pt idx="16566">
                  <c:v>5.9158968750016001</c:v>
                </c:pt>
                <c:pt idx="16567">
                  <c:v>5.9162206250015998</c:v>
                </c:pt>
                <c:pt idx="16568">
                  <c:v>5.9166456250015997</c:v>
                </c:pt>
                <c:pt idx="16569">
                  <c:v>5.9170299999999996</c:v>
                </c:pt>
                <c:pt idx="16570">
                  <c:v>5.9166831250016001</c:v>
                </c:pt>
                <c:pt idx="16571">
                  <c:v>5.9162706250015997</c:v>
                </c:pt>
                <c:pt idx="16572">
                  <c:v>5.9159143750015994</c:v>
                </c:pt>
                <c:pt idx="16573">
                  <c:v>5.9155899999999999</c:v>
                </c:pt>
                <c:pt idx="16574">
                  <c:v>5.9151631250015999</c:v>
                </c:pt>
                <c:pt idx="16575">
                  <c:v>5.9146937499999996</c:v>
                </c:pt>
                <c:pt idx="16576">
                  <c:v>5.9143012500000003</c:v>
                </c:pt>
                <c:pt idx="16577">
                  <c:v>5.9139406250016</c:v>
                </c:pt>
                <c:pt idx="16578">
                  <c:v>5.9136081250016002</c:v>
                </c:pt>
                <c:pt idx="16579">
                  <c:v>5.9131724999999999</c:v>
                </c:pt>
                <c:pt idx="16580">
                  <c:v>5.9126981250016</c:v>
                </c:pt>
                <c:pt idx="16581">
                  <c:v>5.9123468750015995</c:v>
                </c:pt>
                <c:pt idx="16582">
                  <c:v>5.9124012500000003</c:v>
                </c:pt>
                <c:pt idx="16583">
                  <c:v>5.9119975</c:v>
                </c:pt>
                <c:pt idx="16584">
                  <c:v>5.9115462499999998</c:v>
                </c:pt>
                <c:pt idx="16585">
                  <c:v>5.9110556250016</c:v>
                </c:pt>
                <c:pt idx="16586">
                  <c:v>5.9106125</c:v>
                </c:pt>
                <c:pt idx="16587">
                  <c:v>5.9102350000000001</c:v>
                </c:pt>
                <c:pt idx="16588">
                  <c:v>5.9097706250015998</c:v>
                </c:pt>
                <c:pt idx="16589">
                  <c:v>5.9094043750015999</c:v>
                </c:pt>
                <c:pt idx="16590">
                  <c:v>5.9098662500000003</c:v>
                </c:pt>
                <c:pt idx="16591">
                  <c:v>5.9102956250015994</c:v>
                </c:pt>
                <c:pt idx="16592">
                  <c:v>5.9107981250016</c:v>
                </c:pt>
                <c:pt idx="16593">
                  <c:v>5.9111181250015994</c:v>
                </c:pt>
                <c:pt idx="16594">
                  <c:v>5.9115799999999998</c:v>
                </c:pt>
                <c:pt idx="16595">
                  <c:v>5.9120006250015997</c:v>
                </c:pt>
                <c:pt idx="16596">
                  <c:v>5.9123450000000002</c:v>
                </c:pt>
                <c:pt idx="16597">
                  <c:v>5.9126668750015998</c:v>
                </c:pt>
                <c:pt idx="16598">
                  <c:v>5.9130293750015994</c:v>
                </c:pt>
                <c:pt idx="16599">
                  <c:v>5.9135218750015994</c:v>
                </c:pt>
                <c:pt idx="16600">
                  <c:v>5.9138574999999998</c:v>
                </c:pt>
                <c:pt idx="16601">
                  <c:v>5.9142781250015997</c:v>
                </c:pt>
                <c:pt idx="16602">
                  <c:v>5.9146124999999996</c:v>
                </c:pt>
                <c:pt idx="16603">
                  <c:v>5.9146606250015994</c:v>
                </c:pt>
                <c:pt idx="16604">
                  <c:v>5.9146893750015996</c:v>
                </c:pt>
                <c:pt idx="16605">
                  <c:v>5.9142537500000003</c:v>
                </c:pt>
                <c:pt idx="16606">
                  <c:v>5.9138712499999997</c:v>
                </c:pt>
                <c:pt idx="16607">
                  <c:v>5.9134856250015995</c:v>
                </c:pt>
                <c:pt idx="16608">
                  <c:v>5.9131099999999996</c:v>
                </c:pt>
                <c:pt idx="16609">
                  <c:v>5.9127506250015998</c:v>
                </c:pt>
                <c:pt idx="16610">
                  <c:v>5.9126068750015994</c:v>
                </c:pt>
                <c:pt idx="16611">
                  <c:v>5.9129506250016002</c:v>
                </c:pt>
                <c:pt idx="16612">
                  <c:v>5.9132862499999996</c:v>
                </c:pt>
                <c:pt idx="16613">
                  <c:v>5.9136306250016002</c:v>
                </c:pt>
                <c:pt idx="16614">
                  <c:v>5.9139612499999998</c:v>
                </c:pt>
                <c:pt idx="16615">
                  <c:v>5.9142856250015994</c:v>
                </c:pt>
                <c:pt idx="16616">
                  <c:v>5.9146168750015997</c:v>
                </c:pt>
                <c:pt idx="16617">
                  <c:v>5.9149693750015997</c:v>
                </c:pt>
                <c:pt idx="16618">
                  <c:v>5.9153137500000001</c:v>
                </c:pt>
                <c:pt idx="16619">
                  <c:v>5.9156556250015999</c:v>
                </c:pt>
                <c:pt idx="16620">
                  <c:v>5.9160737499999998</c:v>
                </c:pt>
                <c:pt idx="16621">
                  <c:v>5.9164818750016002</c:v>
                </c:pt>
                <c:pt idx="16622">
                  <c:v>5.9168275000000001</c:v>
                </c:pt>
                <c:pt idx="16623">
                  <c:v>5.9166712500000003</c:v>
                </c:pt>
                <c:pt idx="16624">
                  <c:v>5.9170274999999997</c:v>
                </c:pt>
                <c:pt idx="16625">
                  <c:v>5.9174293750015998</c:v>
                </c:pt>
                <c:pt idx="16626">
                  <c:v>5.9177656250016</c:v>
                </c:pt>
                <c:pt idx="16627">
                  <c:v>5.9181581250016002</c:v>
                </c:pt>
                <c:pt idx="16628">
                  <c:v>5.9177200000000001</c:v>
                </c:pt>
                <c:pt idx="16629">
                  <c:v>5.9171112499999996</c:v>
                </c:pt>
                <c:pt idx="16630">
                  <c:v>5.9164081250015998</c:v>
                </c:pt>
                <c:pt idx="16631">
                  <c:v>5.9159368750015995</c:v>
                </c:pt>
                <c:pt idx="16632">
                  <c:v>5.91552875</c:v>
                </c:pt>
                <c:pt idx="16633">
                  <c:v>5.9151818750015996</c:v>
                </c:pt>
                <c:pt idx="16634">
                  <c:v>5.9147625000000001</c:v>
                </c:pt>
                <c:pt idx="16635">
                  <c:v>5.9142774999999999</c:v>
                </c:pt>
                <c:pt idx="16636">
                  <c:v>5.9137862500000002</c:v>
                </c:pt>
                <c:pt idx="16637">
                  <c:v>5.9133118750015994</c:v>
                </c:pt>
                <c:pt idx="16638">
                  <c:v>5.9128437500000004</c:v>
                </c:pt>
                <c:pt idx="16639">
                  <c:v>5.9123593750015999</c:v>
                </c:pt>
                <c:pt idx="16640">
                  <c:v>5.9119956250015999</c:v>
                </c:pt>
                <c:pt idx="16641">
                  <c:v>5.911645</c:v>
                </c:pt>
                <c:pt idx="16642">
                  <c:v>5.9112337500000001</c:v>
                </c:pt>
                <c:pt idx="16643">
                  <c:v>5.9108700000000001</c:v>
                </c:pt>
                <c:pt idx="16644">
                  <c:v>5.9105443750015993</c:v>
                </c:pt>
                <c:pt idx="16645">
                  <c:v>5.9100356250015995</c:v>
                </c:pt>
                <c:pt idx="16646">
                  <c:v>5.9096262499999996</c:v>
                </c:pt>
                <c:pt idx="16647">
                  <c:v>5.90910125</c:v>
                </c:pt>
                <c:pt idx="16648">
                  <c:v>5.9086281250015995</c:v>
                </c:pt>
                <c:pt idx="16649">
                  <c:v>5.9082718750016001</c:v>
                </c:pt>
                <c:pt idx="16650">
                  <c:v>5.9078862499999998</c:v>
                </c:pt>
                <c:pt idx="16651">
                  <c:v>5.9075562499999998</c:v>
                </c:pt>
                <c:pt idx="16652">
                  <c:v>5.9069868750015999</c:v>
                </c:pt>
                <c:pt idx="16653">
                  <c:v>5.9066287500000003</c:v>
                </c:pt>
                <c:pt idx="16654">
                  <c:v>5.9062549999999998</c:v>
                </c:pt>
                <c:pt idx="16655">
                  <c:v>5.9058081250015997</c:v>
                </c:pt>
                <c:pt idx="16656">
                  <c:v>5.9061056250016</c:v>
                </c:pt>
                <c:pt idx="16657">
                  <c:v>5.9064387500000004</c:v>
                </c:pt>
                <c:pt idx="16658">
                  <c:v>5.9068025000000004</c:v>
                </c:pt>
                <c:pt idx="16659">
                  <c:v>5.9071743750015999</c:v>
                </c:pt>
                <c:pt idx="16660">
                  <c:v>5.9075368750015995</c:v>
                </c:pt>
                <c:pt idx="16661">
                  <c:v>5.9078637499999997</c:v>
                </c:pt>
                <c:pt idx="16662">
                  <c:v>5.9082625000000002</c:v>
                </c:pt>
                <c:pt idx="16663">
                  <c:v>5.9087224999999997</c:v>
                </c:pt>
                <c:pt idx="16664">
                  <c:v>5.9091193750016</c:v>
                </c:pt>
                <c:pt idx="16665">
                  <c:v>5.9094943750016</c:v>
                </c:pt>
                <c:pt idx="16666">
                  <c:v>5.9099250000000003</c:v>
                </c:pt>
                <c:pt idx="16667">
                  <c:v>5.9102893750016001</c:v>
                </c:pt>
                <c:pt idx="16668">
                  <c:v>5.9106918750016</c:v>
                </c:pt>
                <c:pt idx="16669">
                  <c:v>5.9110743750015997</c:v>
                </c:pt>
                <c:pt idx="16670">
                  <c:v>5.9114199999999997</c:v>
                </c:pt>
                <c:pt idx="16671">
                  <c:v>5.9118156250015996</c:v>
                </c:pt>
                <c:pt idx="16672">
                  <c:v>5.9121656250015997</c:v>
                </c:pt>
                <c:pt idx="16673">
                  <c:v>5.9118500000000003</c:v>
                </c:pt>
                <c:pt idx="16674">
                  <c:v>5.9121837499999996</c:v>
                </c:pt>
                <c:pt idx="16675">
                  <c:v>5.9125037499999999</c:v>
                </c:pt>
                <c:pt idx="16676">
                  <c:v>5.9128487500000002</c:v>
                </c:pt>
                <c:pt idx="16677">
                  <c:v>5.9131749999999998</c:v>
                </c:pt>
                <c:pt idx="16678">
                  <c:v>5.9127974999999999</c:v>
                </c:pt>
                <c:pt idx="16679">
                  <c:v>5.9123175000000003</c:v>
                </c:pt>
                <c:pt idx="16680">
                  <c:v>5.9118412500000002</c:v>
                </c:pt>
                <c:pt idx="16681">
                  <c:v>5.9115112500000002</c:v>
                </c:pt>
                <c:pt idx="16682">
                  <c:v>5.9112825000000004</c:v>
                </c:pt>
                <c:pt idx="16683">
                  <c:v>5.9113524999999996</c:v>
                </c:pt>
                <c:pt idx="16684">
                  <c:v>5.9111081250015998</c:v>
                </c:pt>
                <c:pt idx="16685">
                  <c:v>5.9112524999999998</c:v>
                </c:pt>
                <c:pt idx="16686">
                  <c:v>5.9111993750015994</c:v>
                </c:pt>
                <c:pt idx="16687">
                  <c:v>5.9116268750016001</c:v>
                </c:pt>
                <c:pt idx="16688">
                  <c:v>5.9120443750015994</c:v>
                </c:pt>
                <c:pt idx="16689">
                  <c:v>5.9124581250016002</c:v>
                </c:pt>
                <c:pt idx="16690">
                  <c:v>5.9128181250015999</c:v>
                </c:pt>
                <c:pt idx="16691">
                  <c:v>5.9131143750015998</c:v>
                </c:pt>
                <c:pt idx="16692">
                  <c:v>5.9127237499999996</c:v>
                </c:pt>
                <c:pt idx="16693">
                  <c:v>5.9122824999999999</c:v>
                </c:pt>
                <c:pt idx="16694">
                  <c:v>5.9118518750015996</c:v>
                </c:pt>
                <c:pt idx="16695">
                  <c:v>5.9113318750015997</c:v>
                </c:pt>
                <c:pt idx="16696">
                  <c:v>5.9108156250016002</c:v>
                </c:pt>
                <c:pt idx="16697">
                  <c:v>5.9103306250015999</c:v>
                </c:pt>
                <c:pt idx="16698">
                  <c:v>5.9098618750015994</c:v>
                </c:pt>
                <c:pt idx="16699">
                  <c:v>5.9093524999999998</c:v>
                </c:pt>
                <c:pt idx="16700">
                  <c:v>5.9090187500000004</c:v>
                </c:pt>
                <c:pt idx="16701">
                  <c:v>5.9086656250015999</c:v>
                </c:pt>
                <c:pt idx="16702">
                  <c:v>5.9082818750015997</c:v>
                </c:pt>
                <c:pt idx="16703">
                  <c:v>5.9079474999999997</c:v>
                </c:pt>
                <c:pt idx="16704">
                  <c:v>5.9079531250016002</c:v>
                </c:pt>
                <c:pt idx="16705">
                  <c:v>5.9075412500000004</c:v>
                </c:pt>
                <c:pt idx="16706">
                  <c:v>5.9071487500000002</c:v>
                </c:pt>
                <c:pt idx="16707">
                  <c:v>5.9067906250015998</c:v>
                </c:pt>
                <c:pt idx="16708">
                  <c:v>5.9068018750015998</c:v>
                </c:pt>
                <c:pt idx="16709">
                  <c:v>5.9071712500000002</c:v>
                </c:pt>
                <c:pt idx="16710">
                  <c:v>5.9071843750015995</c:v>
                </c:pt>
                <c:pt idx="16711">
                  <c:v>5.9075368750015995</c:v>
                </c:pt>
                <c:pt idx="16712">
                  <c:v>5.90792875</c:v>
                </c:pt>
                <c:pt idx="16713">
                  <c:v>5.9082549999999996</c:v>
                </c:pt>
                <c:pt idx="16714">
                  <c:v>5.9086581250016001</c:v>
                </c:pt>
                <c:pt idx="16715">
                  <c:v>5.9089787500000002</c:v>
                </c:pt>
                <c:pt idx="16716">
                  <c:v>5.9093125000000004</c:v>
                </c:pt>
                <c:pt idx="16717">
                  <c:v>5.9097125000000004</c:v>
                </c:pt>
                <c:pt idx="16718">
                  <c:v>5.9102656250015997</c:v>
                </c:pt>
                <c:pt idx="16719">
                  <c:v>5.9107399999999997</c:v>
                </c:pt>
                <c:pt idx="16720">
                  <c:v>5.9111218750015997</c:v>
                </c:pt>
                <c:pt idx="16721">
                  <c:v>5.9108856250016002</c:v>
                </c:pt>
                <c:pt idx="16722">
                  <c:v>5.9104337500000002</c:v>
                </c:pt>
                <c:pt idx="16723">
                  <c:v>5.9098687500000002</c:v>
                </c:pt>
                <c:pt idx="16724">
                  <c:v>5.9094918750016001</c:v>
                </c:pt>
                <c:pt idx="16725">
                  <c:v>5.9088675000000004</c:v>
                </c:pt>
                <c:pt idx="16726">
                  <c:v>5.9084312499999996</c:v>
                </c:pt>
                <c:pt idx="16727">
                  <c:v>5.9080450000000004</c:v>
                </c:pt>
                <c:pt idx="16728">
                  <c:v>5.9076968750015997</c:v>
                </c:pt>
                <c:pt idx="16729">
                  <c:v>5.9073706250016</c:v>
                </c:pt>
                <c:pt idx="16730">
                  <c:v>5.9069649999999996</c:v>
                </c:pt>
                <c:pt idx="16731">
                  <c:v>5.9065937499999999</c:v>
                </c:pt>
                <c:pt idx="16732">
                  <c:v>5.9062162499999999</c:v>
                </c:pt>
                <c:pt idx="16733">
                  <c:v>5.9058493750015995</c:v>
                </c:pt>
                <c:pt idx="16734">
                  <c:v>5.9054931250016001</c:v>
                </c:pt>
                <c:pt idx="16735">
                  <c:v>5.9051256250015998</c:v>
                </c:pt>
                <c:pt idx="16736">
                  <c:v>5.9047425000000002</c:v>
                </c:pt>
                <c:pt idx="16737">
                  <c:v>5.9043549999999998</c:v>
                </c:pt>
                <c:pt idx="16738">
                  <c:v>5.9041281250016002</c:v>
                </c:pt>
                <c:pt idx="16739">
                  <c:v>5.9044143750015996</c:v>
                </c:pt>
                <c:pt idx="16740">
                  <c:v>5.9048550000000004</c:v>
                </c:pt>
                <c:pt idx="16741">
                  <c:v>5.90520625</c:v>
                </c:pt>
                <c:pt idx="16742">
                  <c:v>5.9055431250015999</c:v>
                </c:pt>
                <c:pt idx="16743">
                  <c:v>5.9058468750015995</c:v>
                </c:pt>
                <c:pt idx="16744">
                  <c:v>5.9061806250015998</c:v>
                </c:pt>
                <c:pt idx="16745">
                  <c:v>5.9065475000000003</c:v>
                </c:pt>
                <c:pt idx="16746">
                  <c:v>5.9069681250016002</c:v>
                </c:pt>
                <c:pt idx="16747">
                  <c:v>5.9073862500000001</c:v>
                </c:pt>
                <c:pt idx="16748">
                  <c:v>5.90773875</c:v>
                </c:pt>
                <c:pt idx="16749">
                  <c:v>5.9080612500000003</c:v>
                </c:pt>
                <c:pt idx="16750">
                  <c:v>5.9082843750015996</c:v>
                </c:pt>
                <c:pt idx="16751">
                  <c:v>5.9084468750015997</c:v>
                </c:pt>
                <c:pt idx="16752">
                  <c:v>5.9088131250015996</c:v>
                </c:pt>
                <c:pt idx="16753">
                  <c:v>5.9091993750015996</c:v>
                </c:pt>
                <c:pt idx="16754">
                  <c:v>5.9096349999999997</c:v>
                </c:pt>
                <c:pt idx="16755">
                  <c:v>5.9100568750016</c:v>
                </c:pt>
                <c:pt idx="16756">
                  <c:v>5.9103831250015997</c:v>
                </c:pt>
                <c:pt idx="16757">
                  <c:v>5.9099525000000002</c:v>
                </c:pt>
                <c:pt idx="16758">
                  <c:v>5.9095275000000003</c:v>
                </c:pt>
                <c:pt idx="16759">
                  <c:v>5.9090581250016001</c:v>
                </c:pt>
                <c:pt idx="16760">
                  <c:v>5.9085343750015999</c:v>
                </c:pt>
                <c:pt idx="16761">
                  <c:v>5.9081656250016001</c:v>
                </c:pt>
                <c:pt idx="16762">
                  <c:v>5.9076881250015996</c:v>
                </c:pt>
                <c:pt idx="16763">
                  <c:v>5.9073399999999996</c:v>
                </c:pt>
                <c:pt idx="16764">
                  <c:v>5.90701375</c:v>
                </c:pt>
                <c:pt idx="16765">
                  <c:v>5.9066693750015995</c:v>
                </c:pt>
                <c:pt idx="16766">
                  <c:v>5.9063887499999996</c:v>
                </c:pt>
                <c:pt idx="16767">
                  <c:v>5.9060462500000002</c:v>
                </c:pt>
                <c:pt idx="16768">
                  <c:v>5.9056718750016</c:v>
                </c:pt>
                <c:pt idx="16769">
                  <c:v>5.9052262500000001</c:v>
                </c:pt>
                <c:pt idx="16770">
                  <c:v>5.9048037500000001</c:v>
                </c:pt>
                <c:pt idx="16771">
                  <c:v>5.9043693750015995</c:v>
                </c:pt>
                <c:pt idx="16772">
                  <c:v>5.9039700000000002</c:v>
                </c:pt>
                <c:pt idx="16773">
                  <c:v>5.9041750000000004</c:v>
                </c:pt>
                <c:pt idx="16774">
                  <c:v>5.9045075000000002</c:v>
                </c:pt>
                <c:pt idx="16775">
                  <c:v>5.9048699999999998</c:v>
                </c:pt>
                <c:pt idx="16776">
                  <c:v>5.9053062499999998</c:v>
                </c:pt>
                <c:pt idx="16777">
                  <c:v>5.9057268750015997</c:v>
                </c:pt>
                <c:pt idx="16778">
                  <c:v>5.9060662500000003</c:v>
                </c:pt>
                <c:pt idx="16779">
                  <c:v>5.9064481250015994</c:v>
                </c:pt>
                <c:pt idx="16780">
                  <c:v>5.9068818750015994</c:v>
                </c:pt>
                <c:pt idx="16781">
                  <c:v>5.90733</c:v>
                </c:pt>
                <c:pt idx="16782">
                  <c:v>5.9077312500000003</c:v>
                </c:pt>
                <c:pt idx="16783">
                  <c:v>5.9082293750015999</c:v>
                </c:pt>
                <c:pt idx="16784">
                  <c:v>5.9086268750016</c:v>
                </c:pt>
                <c:pt idx="16785">
                  <c:v>5.9089706250015999</c:v>
                </c:pt>
                <c:pt idx="16786">
                  <c:v>5.9093043750016001</c:v>
                </c:pt>
                <c:pt idx="16787">
                  <c:v>5.9097168750015996</c:v>
                </c:pt>
                <c:pt idx="16788">
                  <c:v>5.9100849999999996</c:v>
                </c:pt>
                <c:pt idx="16789">
                  <c:v>5.9097274999999998</c:v>
                </c:pt>
                <c:pt idx="16790">
                  <c:v>5.9089968750016002</c:v>
                </c:pt>
                <c:pt idx="16791">
                  <c:v>5.9085462499999997</c:v>
                </c:pt>
                <c:pt idx="16792">
                  <c:v>5.9081356250015995</c:v>
                </c:pt>
                <c:pt idx="16793">
                  <c:v>5.9077275</c:v>
                </c:pt>
                <c:pt idx="16794">
                  <c:v>5.9071743750015999</c:v>
                </c:pt>
                <c:pt idx="16795">
                  <c:v>5.9066556250015996</c:v>
                </c:pt>
                <c:pt idx="16796">
                  <c:v>5.9062549999999998</c:v>
                </c:pt>
                <c:pt idx="16797">
                  <c:v>5.9057887500000001</c:v>
                </c:pt>
                <c:pt idx="16798">
                  <c:v>5.9053300000000002</c:v>
                </c:pt>
                <c:pt idx="16799">
                  <c:v>5.9049831250015998</c:v>
                </c:pt>
                <c:pt idx="16800">
                  <c:v>5.90457375</c:v>
                </c:pt>
                <c:pt idx="16801">
                  <c:v>5.9041212500000002</c:v>
                </c:pt>
                <c:pt idx="16802">
                  <c:v>5.9036825000000004</c:v>
                </c:pt>
                <c:pt idx="16803">
                  <c:v>5.9032181250016</c:v>
                </c:pt>
                <c:pt idx="16804">
                  <c:v>5.9031093750016002</c:v>
                </c:pt>
                <c:pt idx="16805">
                  <c:v>5.9031681250016002</c:v>
                </c:pt>
                <c:pt idx="16806">
                  <c:v>5.9034525000000002</c:v>
                </c:pt>
                <c:pt idx="16807">
                  <c:v>5.9038612500000003</c:v>
                </c:pt>
                <c:pt idx="16808">
                  <c:v>5.9042674999999996</c:v>
                </c:pt>
                <c:pt idx="16809">
                  <c:v>5.9046212499999999</c:v>
                </c:pt>
                <c:pt idx="16810">
                  <c:v>5.9049775000000002</c:v>
                </c:pt>
                <c:pt idx="16811">
                  <c:v>5.9054537500000004</c:v>
                </c:pt>
                <c:pt idx="16812">
                  <c:v>5.9058518750015994</c:v>
                </c:pt>
                <c:pt idx="16813">
                  <c:v>5.9063418750015995</c:v>
                </c:pt>
                <c:pt idx="16814">
                  <c:v>5.9066706250015999</c:v>
                </c:pt>
                <c:pt idx="16815">
                  <c:v>5.9063437499999996</c:v>
                </c:pt>
                <c:pt idx="16816">
                  <c:v>5.9058618750015999</c:v>
                </c:pt>
                <c:pt idx="16817">
                  <c:v>5.9055299999999997</c:v>
                </c:pt>
                <c:pt idx="16818">
                  <c:v>5.9050343750016001</c:v>
                </c:pt>
                <c:pt idx="16819">
                  <c:v>5.9046775</c:v>
                </c:pt>
                <c:pt idx="16820">
                  <c:v>5.9042075000000001</c:v>
                </c:pt>
                <c:pt idx="16821">
                  <c:v>5.9038543750015995</c:v>
                </c:pt>
                <c:pt idx="16822">
                  <c:v>5.9039374999999996</c:v>
                </c:pt>
                <c:pt idx="16823">
                  <c:v>5.9035149999999996</c:v>
                </c:pt>
                <c:pt idx="16824">
                  <c:v>5.9030556250016</c:v>
                </c:pt>
                <c:pt idx="16825">
                  <c:v>5.9026668750016</c:v>
                </c:pt>
                <c:pt idx="16826">
                  <c:v>5.9022968750015998</c:v>
                </c:pt>
                <c:pt idx="16827">
                  <c:v>5.9018775000000003</c:v>
                </c:pt>
                <c:pt idx="16828">
                  <c:v>5.9018162500000004</c:v>
                </c:pt>
                <c:pt idx="16829">
                  <c:v>5.9020968750015994</c:v>
                </c:pt>
                <c:pt idx="16830">
                  <c:v>5.9022375</c:v>
                </c:pt>
                <c:pt idx="16831">
                  <c:v>5.9023387500000002</c:v>
                </c:pt>
                <c:pt idx="16832">
                  <c:v>5.9018593750015995</c:v>
                </c:pt>
                <c:pt idx="16833">
                  <c:v>5.9013400000000003</c:v>
                </c:pt>
                <c:pt idx="16834">
                  <c:v>5.9008062499999996</c:v>
                </c:pt>
                <c:pt idx="16835">
                  <c:v>5.9004306250015999</c:v>
                </c:pt>
                <c:pt idx="16836">
                  <c:v>5.9000337500000004</c:v>
                </c:pt>
                <c:pt idx="16837">
                  <c:v>5.9003543750015996</c:v>
                </c:pt>
                <c:pt idx="16838">
                  <c:v>5.8999843750015994</c:v>
                </c:pt>
                <c:pt idx="16839">
                  <c:v>5.8996124999999999</c:v>
                </c:pt>
                <c:pt idx="16840">
                  <c:v>5.8992562499999996</c:v>
                </c:pt>
                <c:pt idx="16841">
                  <c:v>5.8996887500000001</c:v>
                </c:pt>
                <c:pt idx="16842">
                  <c:v>5.9000450000000004</c:v>
                </c:pt>
                <c:pt idx="16843">
                  <c:v>5.8998200000000001</c:v>
                </c:pt>
                <c:pt idx="16844">
                  <c:v>5.9002081250015994</c:v>
                </c:pt>
                <c:pt idx="16845">
                  <c:v>5.9003862500000004</c:v>
                </c:pt>
                <c:pt idx="16846">
                  <c:v>5.9000262499999998</c:v>
                </c:pt>
                <c:pt idx="16847">
                  <c:v>5.8996881250015996</c:v>
                </c:pt>
                <c:pt idx="16848">
                  <c:v>5.8998900000000001</c:v>
                </c:pt>
                <c:pt idx="16849">
                  <c:v>5.90022</c:v>
                </c:pt>
                <c:pt idx="16850">
                  <c:v>5.9003556250016</c:v>
                </c:pt>
                <c:pt idx="16851">
                  <c:v>5.90020875</c:v>
                </c:pt>
                <c:pt idx="16852">
                  <c:v>5.9005893750015996</c:v>
                </c:pt>
                <c:pt idx="16853">
                  <c:v>5.9011018750015998</c:v>
                </c:pt>
                <c:pt idx="16854">
                  <c:v>5.9014381250015999</c:v>
                </c:pt>
                <c:pt idx="16855">
                  <c:v>5.9017843750015997</c:v>
                </c:pt>
                <c:pt idx="16856">
                  <c:v>5.9022768750015997</c:v>
                </c:pt>
                <c:pt idx="16857">
                  <c:v>5.9026856250015998</c:v>
                </c:pt>
                <c:pt idx="16858">
                  <c:v>5.9031525</c:v>
                </c:pt>
                <c:pt idx="16859">
                  <c:v>5.9035237499999997</c:v>
                </c:pt>
                <c:pt idx="16860">
                  <c:v>5.9030775000000002</c:v>
                </c:pt>
                <c:pt idx="16861">
                  <c:v>5.9026831250015999</c:v>
                </c:pt>
                <c:pt idx="16862">
                  <c:v>5.9022424999999998</c:v>
                </c:pt>
                <c:pt idx="16863">
                  <c:v>5.9017037500000002</c:v>
                </c:pt>
                <c:pt idx="16864">
                  <c:v>5.9013718750016002</c:v>
                </c:pt>
                <c:pt idx="16865">
                  <c:v>5.9009156250016002</c:v>
                </c:pt>
                <c:pt idx="16866">
                  <c:v>5.9003712500000001</c:v>
                </c:pt>
                <c:pt idx="16867">
                  <c:v>5.8998887499999997</c:v>
                </c:pt>
                <c:pt idx="16868">
                  <c:v>5.8993306250015998</c:v>
                </c:pt>
                <c:pt idx="16869">
                  <c:v>5.8989824999999998</c:v>
                </c:pt>
                <c:pt idx="16870">
                  <c:v>5.8985087500000004</c:v>
                </c:pt>
                <c:pt idx="16871">
                  <c:v>5.8980181250015997</c:v>
                </c:pt>
                <c:pt idx="16872">
                  <c:v>5.8976412500000004</c:v>
                </c:pt>
                <c:pt idx="16873">
                  <c:v>5.8980800000000002</c:v>
                </c:pt>
                <c:pt idx="16874">
                  <c:v>5.8985493750015996</c:v>
                </c:pt>
                <c:pt idx="16875">
                  <c:v>5.8988800000000001</c:v>
                </c:pt>
                <c:pt idx="16876">
                  <c:v>5.8992862500000003</c:v>
                </c:pt>
                <c:pt idx="16877">
                  <c:v>5.8996743750015996</c:v>
                </c:pt>
                <c:pt idx="16878">
                  <c:v>5.9000174999999997</c:v>
                </c:pt>
                <c:pt idx="16879">
                  <c:v>5.8996868750016001</c:v>
                </c:pt>
                <c:pt idx="16880">
                  <c:v>5.8992643750016001</c:v>
                </c:pt>
                <c:pt idx="16881">
                  <c:v>5.8989012499999998</c:v>
                </c:pt>
                <c:pt idx="16882">
                  <c:v>5.8984537499999998</c:v>
                </c:pt>
                <c:pt idx="16883">
                  <c:v>5.8979006250015997</c:v>
                </c:pt>
                <c:pt idx="16884">
                  <c:v>5.8973612500000003</c:v>
                </c:pt>
                <c:pt idx="16885">
                  <c:v>5.89704125</c:v>
                </c:pt>
                <c:pt idx="16886">
                  <c:v>5.8967031250015998</c:v>
                </c:pt>
                <c:pt idx="16887">
                  <c:v>5.8961206250015996</c:v>
                </c:pt>
                <c:pt idx="16888">
                  <c:v>5.8953687500000003</c:v>
                </c:pt>
                <c:pt idx="16889">
                  <c:v>5.8950231250015994</c:v>
                </c:pt>
                <c:pt idx="16890">
                  <c:v>5.8943862500000002</c:v>
                </c:pt>
                <c:pt idx="16891">
                  <c:v>5.8940475000000001</c:v>
                </c:pt>
                <c:pt idx="16892">
                  <c:v>5.8935581250015998</c:v>
                </c:pt>
                <c:pt idx="16893">
                  <c:v>5.8929625000000003</c:v>
                </c:pt>
                <c:pt idx="16894">
                  <c:v>5.8925356250015994</c:v>
                </c:pt>
                <c:pt idx="16895">
                  <c:v>5.8920256250016001</c:v>
                </c:pt>
                <c:pt idx="16896">
                  <c:v>5.8916468750015998</c:v>
                </c:pt>
                <c:pt idx="16897">
                  <c:v>5.8913124999999997</c:v>
                </c:pt>
                <c:pt idx="16898">
                  <c:v>5.8909812500000003</c:v>
                </c:pt>
                <c:pt idx="16899">
                  <c:v>5.8902506250015998</c:v>
                </c:pt>
                <c:pt idx="16900">
                  <c:v>5.8897443750015999</c:v>
                </c:pt>
                <c:pt idx="16901">
                  <c:v>5.8892712500000002</c:v>
                </c:pt>
                <c:pt idx="16902">
                  <c:v>5.8889456250015995</c:v>
                </c:pt>
                <c:pt idx="16903">
                  <c:v>5.8884962500000002</c:v>
                </c:pt>
                <c:pt idx="16904">
                  <c:v>5.8880012500000003</c:v>
                </c:pt>
                <c:pt idx="16905">
                  <c:v>5.8875693750015996</c:v>
                </c:pt>
                <c:pt idx="16906">
                  <c:v>5.8872387499999999</c:v>
                </c:pt>
                <c:pt idx="16907">
                  <c:v>5.8868681250015999</c:v>
                </c:pt>
                <c:pt idx="16908">
                  <c:v>5.8864856250016002</c:v>
                </c:pt>
                <c:pt idx="16909">
                  <c:v>5.8861168750015995</c:v>
                </c:pt>
                <c:pt idx="16910">
                  <c:v>5.8857031250015996</c:v>
                </c:pt>
                <c:pt idx="16911">
                  <c:v>5.8853368750015997</c:v>
                </c:pt>
                <c:pt idx="16912">
                  <c:v>5.8853012500000004</c:v>
                </c:pt>
                <c:pt idx="16913">
                  <c:v>5.8819293750016</c:v>
                </c:pt>
                <c:pt idx="16914">
                  <c:v>5.8753581250015996</c:v>
                </c:pt>
                <c:pt idx="16915">
                  <c:v>5.8680112500000003</c:v>
                </c:pt>
                <c:pt idx="16916">
                  <c:v>5.8600831250015997</c:v>
                </c:pt>
                <c:pt idx="16917">
                  <c:v>5.8515949999999997</c:v>
                </c:pt>
                <c:pt idx="16918">
                  <c:v>5.8425918750015997</c:v>
                </c:pt>
                <c:pt idx="16919">
                  <c:v>5.8331706250015998</c:v>
                </c:pt>
                <c:pt idx="16920">
                  <c:v>5.8236131250016001</c:v>
                </c:pt>
                <c:pt idx="16921">
                  <c:v>5.8138043750015997</c:v>
                </c:pt>
                <c:pt idx="16922">
                  <c:v>5.8037656250016001</c:v>
                </c:pt>
                <c:pt idx="16923">
                  <c:v>5.7968606250015995</c:v>
                </c:pt>
                <c:pt idx="16924">
                  <c:v>5.7931143750015996</c:v>
                </c:pt>
                <c:pt idx="16925">
                  <c:v>5.7899725000000002</c:v>
                </c:pt>
                <c:pt idx="16926">
                  <c:v>5.7873168750015997</c:v>
                </c:pt>
                <c:pt idx="16927">
                  <c:v>5.7851362499999999</c:v>
                </c:pt>
                <c:pt idx="16928">
                  <c:v>5.7833781250016001</c:v>
                </c:pt>
                <c:pt idx="16929">
                  <c:v>5.7819131250015996</c:v>
                </c:pt>
                <c:pt idx="16930">
                  <c:v>5.7805062500000002</c:v>
                </c:pt>
                <c:pt idx="16931">
                  <c:v>5.7793425000000003</c:v>
                </c:pt>
                <c:pt idx="16932">
                  <c:v>5.7784312499999997</c:v>
                </c:pt>
                <c:pt idx="16933">
                  <c:v>5.7775474999999998</c:v>
                </c:pt>
                <c:pt idx="16934">
                  <c:v>5.7767356250016002</c:v>
                </c:pt>
                <c:pt idx="16935">
                  <c:v>5.7760662500000004</c:v>
                </c:pt>
                <c:pt idx="16936">
                  <c:v>5.7755625000000004</c:v>
                </c:pt>
                <c:pt idx="16937">
                  <c:v>5.7750450000000004</c:v>
                </c:pt>
                <c:pt idx="16938">
                  <c:v>5.7745787499999999</c:v>
                </c:pt>
                <c:pt idx="16939">
                  <c:v>5.7742443750015999</c:v>
                </c:pt>
                <c:pt idx="16940">
                  <c:v>5.7736812500000001</c:v>
                </c:pt>
                <c:pt idx="16941">
                  <c:v>5.7731956250016001</c:v>
                </c:pt>
                <c:pt idx="16942">
                  <c:v>5.7728281250015998</c:v>
                </c:pt>
                <c:pt idx="16943">
                  <c:v>5.7724756250015998</c:v>
                </c:pt>
                <c:pt idx="16944">
                  <c:v>5.7721375000000004</c:v>
                </c:pt>
                <c:pt idx="16945">
                  <c:v>5.7717318750016</c:v>
                </c:pt>
                <c:pt idx="16946">
                  <c:v>5.77138375</c:v>
                </c:pt>
                <c:pt idx="16947">
                  <c:v>5.7710531250015995</c:v>
                </c:pt>
                <c:pt idx="16948">
                  <c:v>5.7706774999999997</c:v>
                </c:pt>
                <c:pt idx="16949">
                  <c:v>5.7702631250016001</c:v>
                </c:pt>
                <c:pt idx="16950">
                  <c:v>5.7699412499999996</c:v>
                </c:pt>
                <c:pt idx="16951">
                  <c:v>5.7695918750016002</c:v>
                </c:pt>
                <c:pt idx="16952">
                  <c:v>5.7692512499999999</c:v>
                </c:pt>
                <c:pt idx="16953">
                  <c:v>5.7689225000000004</c:v>
                </c:pt>
                <c:pt idx="16954">
                  <c:v>5.7685231250015994</c:v>
                </c:pt>
                <c:pt idx="16955">
                  <c:v>5.7681649999999998</c:v>
                </c:pt>
                <c:pt idx="16956">
                  <c:v>5.7678043750015995</c:v>
                </c:pt>
                <c:pt idx="16957">
                  <c:v>5.7673668750016001</c:v>
                </c:pt>
                <c:pt idx="16958">
                  <c:v>5.7669662500000003</c:v>
                </c:pt>
                <c:pt idx="16959">
                  <c:v>5.7666293750015996</c:v>
                </c:pt>
                <c:pt idx="16960">
                  <c:v>5.7666587500000004</c:v>
                </c:pt>
                <c:pt idx="16961">
                  <c:v>5.7666075000000001</c:v>
                </c:pt>
                <c:pt idx="16962">
                  <c:v>5.7669812499999997</c:v>
                </c:pt>
                <c:pt idx="16963">
                  <c:v>5.7673468750015999</c:v>
                </c:pt>
                <c:pt idx="16964">
                  <c:v>5.7670012499999999</c:v>
                </c:pt>
                <c:pt idx="16965">
                  <c:v>5.7665875</c:v>
                </c:pt>
                <c:pt idx="16966">
                  <c:v>5.7659881250015994</c:v>
                </c:pt>
                <c:pt idx="16967">
                  <c:v>5.7655900000000004</c:v>
                </c:pt>
                <c:pt idx="16968">
                  <c:v>5.7650212500000002</c:v>
                </c:pt>
                <c:pt idx="16969">
                  <c:v>5.7645437499999996</c:v>
                </c:pt>
                <c:pt idx="16970">
                  <c:v>5.7641825000000004</c:v>
                </c:pt>
                <c:pt idx="16971">
                  <c:v>5.7638224999999998</c:v>
                </c:pt>
                <c:pt idx="16972">
                  <c:v>5.7634581250016002</c:v>
                </c:pt>
                <c:pt idx="16973">
                  <c:v>5.7630856250016</c:v>
                </c:pt>
                <c:pt idx="16974">
                  <c:v>5.7627312499999999</c:v>
                </c:pt>
                <c:pt idx="16975">
                  <c:v>5.7623493750015999</c:v>
                </c:pt>
                <c:pt idx="16976">
                  <c:v>5.7622393750015997</c:v>
                </c:pt>
                <c:pt idx="16977">
                  <c:v>5.7619850000000001</c:v>
                </c:pt>
                <c:pt idx="16978">
                  <c:v>5.7622731250015997</c:v>
                </c:pt>
                <c:pt idx="16979">
                  <c:v>5.7627050000000004</c:v>
                </c:pt>
                <c:pt idx="16980">
                  <c:v>5.7630493750016001</c:v>
                </c:pt>
                <c:pt idx="16981">
                  <c:v>5.7634681250015998</c:v>
                </c:pt>
                <c:pt idx="16982">
                  <c:v>5.76390125</c:v>
                </c:pt>
                <c:pt idx="16983">
                  <c:v>5.7643306250016</c:v>
                </c:pt>
                <c:pt idx="16984">
                  <c:v>5.7647043750015996</c:v>
                </c:pt>
                <c:pt idx="16985">
                  <c:v>5.7651275000000002</c:v>
                </c:pt>
                <c:pt idx="16986">
                  <c:v>5.7655081250015998</c:v>
                </c:pt>
                <c:pt idx="16987">
                  <c:v>5.7658325000000001</c:v>
                </c:pt>
                <c:pt idx="16988">
                  <c:v>5.7654562499999997</c:v>
                </c:pt>
                <c:pt idx="16989">
                  <c:v>5.7649925</c:v>
                </c:pt>
                <c:pt idx="16990">
                  <c:v>5.7646587499999997</c:v>
                </c:pt>
                <c:pt idx="16991">
                  <c:v>5.7642118750015996</c:v>
                </c:pt>
                <c:pt idx="16992">
                  <c:v>5.7637337500000001</c:v>
                </c:pt>
                <c:pt idx="16993">
                  <c:v>5.7633168750015997</c:v>
                </c:pt>
                <c:pt idx="16994">
                  <c:v>5.7626656250016</c:v>
                </c:pt>
                <c:pt idx="16995">
                  <c:v>5.7620412500000002</c:v>
                </c:pt>
                <c:pt idx="16996">
                  <c:v>5.7616381250015998</c:v>
                </c:pt>
                <c:pt idx="16997">
                  <c:v>5.7611456250015998</c:v>
                </c:pt>
                <c:pt idx="16998">
                  <c:v>5.7607568750015998</c:v>
                </c:pt>
                <c:pt idx="16999">
                  <c:v>5.7603868750015996</c:v>
                </c:pt>
                <c:pt idx="17000">
                  <c:v>5.7598606250015996</c:v>
                </c:pt>
                <c:pt idx="17001">
                  <c:v>5.7594056250015999</c:v>
                </c:pt>
                <c:pt idx="17002">
                  <c:v>5.7589856250015998</c:v>
                </c:pt>
                <c:pt idx="17003">
                  <c:v>5.7585862499999996</c:v>
                </c:pt>
                <c:pt idx="17004">
                  <c:v>5.7581087499999999</c:v>
                </c:pt>
                <c:pt idx="17005">
                  <c:v>5.7576693750015995</c:v>
                </c:pt>
                <c:pt idx="17006">
                  <c:v>5.7570668750016001</c:v>
                </c:pt>
                <c:pt idx="17007">
                  <c:v>5.7566993750015998</c:v>
                </c:pt>
                <c:pt idx="17008">
                  <c:v>5.7563243750015998</c:v>
                </c:pt>
                <c:pt idx="17009">
                  <c:v>5.7557937499999996</c:v>
                </c:pt>
                <c:pt idx="17010">
                  <c:v>5.7553200000000002</c:v>
                </c:pt>
                <c:pt idx="17011">
                  <c:v>5.7549606250015994</c:v>
                </c:pt>
                <c:pt idx="17012">
                  <c:v>5.7552081250015998</c:v>
                </c:pt>
                <c:pt idx="17013">
                  <c:v>5.7555287499999999</c:v>
                </c:pt>
                <c:pt idx="17014">
                  <c:v>5.7558687500000003</c:v>
                </c:pt>
                <c:pt idx="17015">
                  <c:v>5.7563131250015998</c:v>
                </c:pt>
                <c:pt idx="17016">
                  <c:v>5.7568668750015997</c:v>
                </c:pt>
                <c:pt idx="17017">
                  <c:v>5.7572599999999996</c:v>
                </c:pt>
                <c:pt idx="17018">
                  <c:v>5.7576850000000004</c:v>
                </c:pt>
                <c:pt idx="17019">
                  <c:v>5.7580712500000004</c:v>
                </c:pt>
                <c:pt idx="17020">
                  <c:v>5.7585431250015997</c:v>
                </c:pt>
                <c:pt idx="17021">
                  <c:v>5.7589087499999998</c:v>
                </c:pt>
                <c:pt idx="17022">
                  <c:v>5.7593137499999996</c:v>
                </c:pt>
                <c:pt idx="17023">
                  <c:v>5.7597456250015995</c:v>
                </c:pt>
                <c:pt idx="17024">
                  <c:v>5.7601606250015998</c:v>
                </c:pt>
                <c:pt idx="17025">
                  <c:v>5.7605300000000002</c:v>
                </c:pt>
                <c:pt idx="17026">
                  <c:v>5.7609750000000002</c:v>
                </c:pt>
                <c:pt idx="17027">
                  <c:v>5.7613849999999998</c:v>
                </c:pt>
                <c:pt idx="17028">
                  <c:v>5.7617456250016001</c:v>
                </c:pt>
                <c:pt idx="17029">
                  <c:v>5.7620750000000003</c:v>
                </c:pt>
                <c:pt idx="17030">
                  <c:v>5.7624224999999996</c:v>
                </c:pt>
                <c:pt idx="17031">
                  <c:v>5.7628137500000003</c:v>
                </c:pt>
                <c:pt idx="17032">
                  <c:v>5.7632162500000002</c:v>
                </c:pt>
                <c:pt idx="17033">
                  <c:v>5.7635406250015997</c:v>
                </c:pt>
                <c:pt idx="17034">
                  <c:v>5.7630774999999996</c:v>
                </c:pt>
                <c:pt idx="17035">
                  <c:v>5.7626749999999998</c:v>
                </c:pt>
                <c:pt idx="17036">
                  <c:v>5.7628731250016001</c:v>
                </c:pt>
                <c:pt idx="17037">
                  <c:v>5.76232875</c:v>
                </c:pt>
                <c:pt idx="17038">
                  <c:v>5.7618318750016</c:v>
                </c:pt>
                <c:pt idx="17039">
                  <c:v>5.7611987500000001</c:v>
                </c:pt>
                <c:pt idx="17040">
                  <c:v>5.7608493750015999</c:v>
                </c:pt>
                <c:pt idx="17041">
                  <c:v>5.7603793750015999</c:v>
                </c:pt>
                <c:pt idx="17042">
                  <c:v>5.7599168750015997</c:v>
                </c:pt>
                <c:pt idx="17043">
                  <c:v>5.7597481250015994</c:v>
                </c:pt>
                <c:pt idx="17044">
                  <c:v>5.7600956250015996</c:v>
                </c:pt>
                <c:pt idx="17045">
                  <c:v>5.7600118750015996</c:v>
                </c:pt>
                <c:pt idx="17046">
                  <c:v>5.7596437500000004</c:v>
                </c:pt>
                <c:pt idx="17047">
                  <c:v>5.7592837499999998</c:v>
                </c:pt>
                <c:pt idx="17048">
                  <c:v>5.7588012500000003</c:v>
                </c:pt>
                <c:pt idx="17049">
                  <c:v>5.7583268750015995</c:v>
                </c:pt>
                <c:pt idx="17050">
                  <c:v>5.7579562500000003</c:v>
                </c:pt>
                <c:pt idx="17051">
                  <c:v>5.7583799999999998</c:v>
                </c:pt>
                <c:pt idx="17052">
                  <c:v>5.7588806250015994</c:v>
                </c:pt>
                <c:pt idx="17053">
                  <c:v>5.7592375000000002</c:v>
                </c:pt>
                <c:pt idx="17054">
                  <c:v>5.7587612500000001</c:v>
                </c:pt>
                <c:pt idx="17055">
                  <c:v>5.7584406250016</c:v>
                </c:pt>
                <c:pt idx="17056">
                  <c:v>5.7584049999999998</c:v>
                </c:pt>
                <c:pt idx="17057">
                  <c:v>5.7587712499999997</c:v>
                </c:pt>
                <c:pt idx="17058">
                  <c:v>5.7592187499999996</c:v>
                </c:pt>
                <c:pt idx="17059">
                  <c:v>5.7595756250015997</c:v>
                </c:pt>
                <c:pt idx="17060">
                  <c:v>5.7599668750015995</c:v>
                </c:pt>
                <c:pt idx="17061">
                  <c:v>5.7601374999999999</c:v>
                </c:pt>
                <c:pt idx="17062">
                  <c:v>5.75995875</c:v>
                </c:pt>
                <c:pt idx="17063">
                  <c:v>5.7595587500000001</c:v>
                </c:pt>
                <c:pt idx="17064">
                  <c:v>5.7591906250016001</c:v>
                </c:pt>
                <c:pt idx="17065">
                  <c:v>5.7589106250016</c:v>
                </c:pt>
                <c:pt idx="17066">
                  <c:v>5.7585437500000003</c:v>
                </c:pt>
                <c:pt idx="17067">
                  <c:v>5.7582043750015997</c:v>
                </c:pt>
                <c:pt idx="17068">
                  <c:v>5.7578750000000003</c:v>
                </c:pt>
                <c:pt idx="17069">
                  <c:v>5.7582056250016</c:v>
                </c:pt>
                <c:pt idx="17070">
                  <c:v>5.75852875</c:v>
                </c:pt>
                <c:pt idx="17071">
                  <c:v>5.7589456250015996</c:v>
                </c:pt>
                <c:pt idx="17072">
                  <c:v>5.7594318750015994</c:v>
                </c:pt>
                <c:pt idx="17073">
                  <c:v>5.75979625</c:v>
                </c:pt>
                <c:pt idx="17074">
                  <c:v>5.7602418750015998</c:v>
                </c:pt>
                <c:pt idx="17075">
                  <c:v>5.7607600000000003</c:v>
                </c:pt>
                <c:pt idx="17076">
                  <c:v>5.7611074999999996</c:v>
                </c:pt>
                <c:pt idx="17077">
                  <c:v>5.76155375</c:v>
                </c:pt>
                <c:pt idx="17078">
                  <c:v>5.7619943750016001</c:v>
                </c:pt>
                <c:pt idx="17079">
                  <c:v>5.7624849999999999</c:v>
                </c:pt>
                <c:pt idx="17080">
                  <c:v>5.7630150000000002</c:v>
                </c:pt>
                <c:pt idx="17081">
                  <c:v>5.7635031250016002</c:v>
                </c:pt>
                <c:pt idx="17082">
                  <c:v>5.7638775000000004</c:v>
                </c:pt>
                <c:pt idx="17083">
                  <c:v>5.7636181250015994</c:v>
                </c:pt>
                <c:pt idx="17084">
                  <c:v>5.7632968750015996</c:v>
                </c:pt>
                <c:pt idx="17085">
                  <c:v>5.7634631250016</c:v>
                </c:pt>
                <c:pt idx="17086">
                  <c:v>5.7630999999999997</c:v>
                </c:pt>
                <c:pt idx="17087">
                  <c:v>5.7630818750015997</c:v>
                </c:pt>
                <c:pt idx="17088">
                  <c:v>5.7634468750016001</c:v>
                </c:pt>
                <c:pt idx="17089">
                  <c:v>5.7638318750015998</c:v>
                </c:pt>
                <c:pt idx="17090">
                  <c:v>5.7641618750015997</c:v>
                </c:pt>
                <c:pt idx="17091">
                  <c:v>5.7645368750015997</c:v>
                </c:pt>
                <c:pt idx="17092">
                  <c:v>5.7648818750016</c:v>
                </c:pt>
                <c:pt idx="17093">
                  <c:v>5.7643281250016001</c:v>
                </c:pt>
                <c:pt idx="17094">
                  <c:v>5.7636293750015994</c:v>
                </c:pt>
                <c:pt idx="17095">
                  <c:v>5.7628093750015994</c:v>
                </c:pt>
                <c:pt idx="17096">
                  <c:v>5.7619199999999999</c:v>
                </c:pt>
                <c:pt idx="17097">
                  <c:v>5.7608224999999997</c:v>
                </c:pt>
                <c:pt idx="17098">
                  <c:v>5.7595625000000004</c:v>
                </c:pt>
                <c:pt idx="17099">
                  <c:v>5.758235</c:v>
                </c:pt>
                <c:pt idx="17100">
                  <c:v>5.7568431250016001</c:v>
                </c:pt>
                <c:pt idx="17101">
                  <c:v>5.7553187499999998</c:v>
                </c:pt>
                <c:pt idx="17102">
                  <c:v>5.7537418750015998</c:v>
                </c:pt>
                <c:pt idx="17103">
                  <c:v>5.7523856250016001</c:v>
                </c:pt>
                <c:pt idx="17104">
                  <c:v>5.7511762500000003</c:v>
                </c:pt>
                <c:pt idx="17105">
                  <c:v>5.7499306250015998</c:v>
                </c:pt>
                <c:pt idx="17106">
                  <c:v>5.7487325</c:v>
                </c:pt>
                <c:pt idx="17107">
                  <c:v>5.7476893750015998</c:v>
                </c:pt>
                <c:pt idx="17108">
                  <c:v>5.7467331250016001</c:v>
                </c:pt>
                <c:pt idx="17109">
                  <c:v>5.74578875</c:v>
                </c:pt>
                <c:pt idx="17110">
                  <c:v>5.7449062499999997</c:v>
                </c:pt>
                <c:pt idx="17111">
                  <c:v>5.7441337499999996</c:v>
                </c:pt>
                <c:pt idx="17112">
                  <c:v>5.74334875</c:v>
                </c:pt>
                <c:pt idx="17113">
                  <c:v>5.7425768750015997</c:v>
                </c:pt>
                <c:pt idx="17114">
                  <c:v>5.7418924999999996</c:v>
                </c:pt>
                <c:pt idx="17115">
                  <c:v>5.7412593750015999</c:v>
                </c:pt>
                <c:pt idx="17116">
                  <c:v>5.7406350000000002</c:v>
                </c:pt>
                <c:pt idx="17117">
                  <c:v>5.7399918750015999</c:v>
                </c:pt>
                <c:pt idx="17118">
                  <c:v>5.7393756250015997</c:v>
                </c:pt>
                <c:pt idx="17119">
                  <c:v>5.7388750000000002</c:v>
                </c:pt>
                <c:pt idx="17120">
                  <c:v>5.7383837499999997</c:v>
                </c:pt>
                <c:pt idx="17121">
                  <c:v>5.7378868750015997</c:v>
                </c:pt>
                <c:pt idx="17122">
                  <c:v>5.7375181250015999</c:v>
                </c:pt>
                <c:pt idx="17123">
                  <c:v>5.7369675000000004</c:v>
                </c:pt>
                <c:pt idx="17124">
                  <c:v>5.7366406250016002</c:v>
                </c:pt>
                <c:pt idx="17125">
                  <c:v>5.7369874999999997</c:v>
                </c:pt>
                <c:pt idx="17126">
                  <c:v>5.7373324999999999</c:v>
                </c:pt>
                <c:pt idx="17127">
                  <c:v>5.7376825</c:v>
                </c:pt>
                <c:pt idx="17128">
                  <c:v>5.7380656250015996</c:v>
                </c:pt>
                <c:pt idx="17129">
                  <c:v>5.7384306250015999</c:v>
                </c:pt>
                <c:pt idx="17130">
                  <c:v>5.7388468750015997</c:v>
                </c:pt>
                <c:pt idx="17131">
                  <c:v>5.7392025000000002</c:v>
                </c:pt>
                <c:pt idx="17132">
                  <c:v>5.7395993750015997</c:v>
                </c:pt>
                <c:pt idx="17133">
                  <c:v>5.7400612500000001</c:v>
                </c:pt>
                <c:pt idx="17134">
                  <c:v>5.7403924999999996</c:v>
                </c:pt>
                <c:pt idx="17135">
                  <c:v>5.7407612500000003</c:v>
                </c:pt>
                <c:pt idx="17136">
                  <c:v>5.7411149999999997</c:v>
                </c:pt>
                <c:pt idx="17137">
                  <c:v>5.7414418750016001</c:v>
                </c:pt>
                <c:pt idx="17138">
                  <c:v>5.7417712500000002</c:v>
                </c:pt>
                <c:pt idx="17139">
                  <c:v>5.7421049999999996</c:v>
                </c:pt>
                <c:pt idx="17140">
                  <c:v>5.7422649999999997</c:v>
                </c:pt>
                <c:pt idx="17141">
                  <c:v>5.7426649999999997</c:v>
                </c:pt>
                <c:pt idx="17142">
                  <c:v>5.7430781250015999</c:v>
                </c:pt>
                <c:pt idx="17143">
                  <c:v>5.74343</c:v>
                </c:pt>
                <c:pt idx="17144">
                  <c:v>5.7439249999999999</c:v>
                </c:pt>
                <c:pt idx="17145">
                  <c:v>5.7443125000000004</c:v>
                </c:pt>
                <c:pt idx="17146">
                  <c:v>5.7439081250015995</c:v>
                </c:pt>
                <c:pt idx="17147">
                  <c:v>5.7435562500000001</c:v>
                </c:pt>
                <c:pt idx="17148">
                  <c:v>5.7431562500000002</c:v>
                </c:pt>
                <c:pt idx="17149">
                  <c:v>5.7431556250015996</c:v>
                </c:pt>
                <c:pt idx="17150">
                  <c:v>5.7428268750016001</c:v>
                </c:pt>
                <c:pt idx="17151">
                  <c:v>5.7423875000000004</c:v>
                </c:pt>
                <c:pt idx="17152">
                  <c:v>5.7419650000000004</c:v>
                </c:pt>
                <c:pt idx="17153">
                  <c:v>5.7416418750015996</c:v>
                </c:pt>
                <c:pt idx="17154">
                  <c:v>5.7413012500000002</c:v>
                </c:pt>
                <c:pt idx="17155">
                  <c:v>5.7416887499999998</c:v>
                </c:pt>
                <c:pt idx="17156">
                  <c:v>5.7421243750016</c:v>
                </c:pt>
                <c:pt idx="17157">
                  <c:v>5.7424675000000001</c:v>
                </c:pt>
                <c:pt idx="17158">
                  <c:v>5.7429350000000001</c:v>
                </c:pt>
                <c:pt idx="17159">
                  <c:v>5.7432693750016002</c:v>
                </c:pt>
                <c:pt idx="17160">
                  <c:v>5.7436150000000001</c:v>
                </c:pt>
                <c:pt idx="17161">
                  <c:v>5.7439562500000001</c:v>
                </c:pt>
                <c:pt idx="17162">
                  <c:v>5.7443212499999996</c:v>
                </c:pt>
                <c:pt idx="17163">
                  <c:v>5.7444243750016</c:v>
                </c:pt>
                <c:pt idx="17164">
                  <c:v>5.7448031250015994</c:v>
                </c:pt>
                <c:pt idx="17165">
                  <c:v>5.7443462500000004</c:v>
                </c:pt>
                <c:pt idx="17166">
                  <c:v>5.7439600000000004</c:v>
                </c:pt>
                <c:pt idx="17167">
                  <c:v>5.7435349999999996</c:v>
                </c:pt>
                <c:pt idx="17168">
                  <c:v>5.7431875000000003</c:v>
                </c:pt>
                <c:pt idx="17169">
                  <c:v>5.7428612499999998</c:v>
                </c:pt>
                <c:pt idx="17170">
                  <c:v>5.7424331250015994</c:v>
                </c:pt>
                <c:pt idx="17171">
                  <c:v>5.7419387500000001</c:v>
                </c:pt>
                <c:pt idx="17172">
                  <c:v>5.7415856250015995</c:v>
                </c:pt>
                <c:pt idx="17173">
                  <c:v>5.7412543750016001</c:v>
                </c:pt>
                <c:pt idx="17174">
                  <c:v>5.7409018750016001</c:v>
                </c:pt>
                <c:pt idx="17175">
                  <c:v>5.7403368750016002</c:v>
                </c:pt>
                <c:pt idx="17176">
                  <c:v>5.7399762499999998</c:v>
                </c:pt>
                <c:pt idx="17177">
                  <c:v>5.7395775000000002</c:v>
                </c:pt>
                <c:pt idx="17178">
                  <c:v>5.7391912500000002</c:v>
                </c:pt>
                <c:pt idx="17179">
                  <c:v>5.7392268750015996</c:v>
                </c:pt>
                <c:pt idx="17180">
                  <c:v>5.7397175000000002</c:v>
                </c:pt>
                <c:pt idx="17181">
                  <c:v>5.7392987499999997</c:v>
                </c:pt>
                <c:pt idx="17182">
                  <c:v>5.7389143750015998</c:v>
                </c:pt>
                <c:pt idx="17183">
                  <c:v>5.7384506250016001</c:v>
                </c:pt>
                <c:pt idx="17184">
                  <c:v>5.7380418750016</c:v>
                </c:pt>
                <c:pt idx="17185">
                  <c:v>5.7383931250015996</c:v>
                </c:pt>
                <c:pt idx="17186">
                  <c:v>5.7387368750015995</c:v>
                </c:pt>
                <c:pt idx="17187">
                  <c:v>5.7390606250016001</c:v>
                </c:pt>
                <c:pt idx="17188">
                  <c:v>5.7395081250016</c:v>
                </c:pt>
                <c:pt idx="17189">
                  <c:v>5.7399112499999996</c:v>
                </c:pt>
                <c:pt idx="17190">
                  <c:v>5.7403206250015995</c:v>
                </c:pt>
                <c:pt idx="17191">
                  <c:v>5.7406781250016001</c:v>
                </c:pt>
                <c:pt idx="17192">
                  <c:v>5.7410206250015996</c:v>
                </c:pt>
                <c:pt idx="17193">
                  <c:v>5.7414212500000001</c:v>
                </c:pt>
                <c:pt idx="17194">
                  <c:v>5.7418337499999996</c:v>
                </c:pt>
                <c:pt idx="17195">
                  <c:v>5.7421862499999996</c:v>
                </c:pt>
                <c:pt idx="17196">
                  <c:v>5.7426518750015996</c:v>
                </c:pt>
                <c:pt idx="17197">
                  <c:v>5.7429937500000001</c:v>
                </c:pt>
                <c:pt idx="17198">
                  <c:v>5.74292625</c:v>
                </c:pt>
                <c:pt idx="17199">
                  <c:v>5.7426018750015997</c:v>
                </c:pt>
                <c:pt idx="17200">
                  <c:v>5.7422000000000004</c:v>
                </c:pt>
                <c:pt idx="17201">
                  <c:v>5.7421749999999996</c:v>
                </c:pt>
                <c:pt idx="17202">
                  <c:v>5.7421362499999997</c:v>
                </c:pt>
                <c:pt idx="17203">
                  <c:v>5.7417712500000002</c:v>
                </c:pt>
                <c:pt idx="17204">
                  <c:v>5.74201125</c:v>
                </c:pt>
                <c:pt idx="17205">
                  <c:v>5.7423337500000002</c:v>
                </c:pt>
                <c:pt idx="17206">
                  <c:v>5.7426843750016001</c:v>
                </c:pt>
                <c:pt idx="17207">
                  <c:v>5.7428724999999998</c:v>
                </c:pt>
                <c:pt idx="17208">
                  <c:v>5.74323125</c:v>
                </c:pt>
                <c:pt idx="17209">
                  <c:v>5.7428806250015993</c:v>
                </c:pt>
                <c:pt idx="17210">
                  <c:v>5.7424712500000004</c:v>
                </c:pt>
                <c:pt idx="17211">
                  <c:v>5.7421012500000002</c:v>
                </c:pt>
                <c:pt idx="17212">
                  <c:v>5.7416543750016</c:v>
                </c:pt>
                <c:pt idx="17213">
                  <c:v>5.7412650000000003</c:v>
                </c:pt>
                <c:pt idx="17214">
                  <c:v>5.7407525000000001</c:v>
                </c:pt>
                <c:pt idx="17215">
                  <c:v>5.7402449999999998</c:v>
                </c:pt>
                <c:pt idx="17216">
                  <c:v>5.7398043750015999</c:v>
                </c:pt>
                <c:pt idx="17217">
                  <c:v>5.7393737500000004</c:v>
                </c:pt>
                <c:pt idx="17218">
                  <c:v>5.7390156250016</c:v>
                </c:pt>
                <c:pt idx="17219">
                  <c:v>5.7386606250016001</c:v>
                </c:pt>
                <c:pt idx="17220">
                  <c:v>5.7389831250015995</c:v>
                </c:pt>
                <c:pt idx="17221">
                  <c:v>5.7394006250015996</c:v>
                </c:pt>
                <c:pt idx="17222">
                  <c:v>5.7397549999999997</c:v>
                </c:pt>
                <c:pt idx="17223">
                  <c:v>5.7400862500000001</c:v>
                </c:pt>
                <c:pt idx="17224">
                  <c:v>5.7405687500000004</c:v>
                </c:pt>
                <c:pt idx="17225">
                  <c:v>5.7409293750015999</c:v>
                </c:pt>
                <c:pt idx="17226">
                  <c:v>5.7414762499999998</c:v>
                </c:pt>
                <c:pt idx="17227">
                  <c:v>5.7418637500000003</c:v>
                </c:pt>
                <c:pt idx="17228">
                  <c:v>5.74219875</c:v>
                </c:pt>
                <c:pt idx="17229">
                  <c:v>5.7426393750016</c:v>
                </c:pt>
                <c:pt idx="17230">
                  <c:v>5.7429893750016001</c:v>
                </c:pt>
                <c:pt idx="17231">
                  <c:v>5.7434856250015995</c:v>
                </c:pt>
                <c:pt idx="17232">
                  <c:v>5.7439524999999998</c:v>
                </c:pt>
                <c:pt idx="17233">
                  <c:v>5.7442881250015994</c:v>
                </c:pt>
                <c:pt idx="17234">
                  <c:v>5.7446731250015999</c:v>
                </c:pt>
                <c:pt idx="17235">
                  <c:v>5.7450487499999996</c:v>
                </c:pt>
                <c:pt idx="17236">
                  <c:v>5.7453799999999999</c:v>
                </c:pt>
                <c:pt idx="17237">
                  <c:v>5.7455087499999999</c:v>
                </c:pt>
                <c:pt idx="17238">
                  <c:v>5.7455181250015999</c:v>
                </c:pt>
                <c:pt idx="17239">
                  <c:v>5.7451712500000003</c:v>
                </c:pt>
                <c:pt idx="17240">
                  <c:v>5.7447681250015998</c:v>
                </c:pt>
                <c:pt idx="17241">
                  <c:v>5.7443900000000001</c:v>
                </c:pt>
                <c:pt idx="17242">
                  <c:v>5.7440056250015994</c:v>
                </c:pt>
                <c:pt idx="17243">
                  <c:v>5.7436781250015994</c:v>
                </c:pt>
                <c:pt idx="17244">
                  <c:v>5.7433468750015999</c:v>
                </c:pt>
                <c:pt idx="17245">
                  <c:v>5.7430118750016002</c:v>
                </c:pt>
                <c:pt idx="17246">
                  <c:v>5.7426812500000004</c:v>
                </c:pt>
                <c:pt idx="17247">
                  <c:v>5.7423231250016</c:v>
                </c:pt>
                <c:pt idx="17248">
                  <c:v>5.7419074999999999</c:v>
                </c:pt>
                <c:pt idx="17249">
                  <c:v>5.7414550000000002</c:v>
                </c:pt>
                <c:pt idx="17250">
                  <c:v>5.7409387499999998</c:v>
                </c:pt>
                <c:pt idx="17251">
                  <c:v>5.7405681250015999</c:v>
                </c:pt>
                <c:pt idx="17252">
                  <c:v>5.7402249999999997</c:v>
                </c:pt>
                <c:pt idx="17253">
                  <c:v>5.7403393750016001</c:v>
                </c:pt>
                <c:pt idx="17254">
                  <c:v>5.7407868750016</c:v>
                </c:pt>
                <c:pt idx="17255">
                  <c:v>5.7407662500000001</c:v>
                </c:pt>
                <c:pt idx="17256">
                  <c:v>5.7403793750015994</c:v>
                </c:pt>
                <c:pt idx="17257">
                  <c:v>5.7406543750015997</c:v>
                </c:pt>
                <c:pt idx="17258">
                  <c:v>5.7408493750015994</c:v>
                </c:pt>
                <c:pt idx="17259">
                  <c:v>5.74125</c:v>
                </c:pt>
                <c:pt idx="17260">
                  <c:v>5.7417256250015996</c:v>
                </c:pt>
                <c:pt idx="17261">
                  <c:v>5.7421368750015995</c:v>
                </c:pt>
                <c:pt idx="17262">
                  <c:v>5.74177625</c:v>
                </c:pt>
                <c:pt idx="17263">
                  <c:v>5.7413212500000004</c:v>
                </c:pt>
                <c:pt idx="17264">
                  <c:v>5.7407950000000003</c:v>
                </c:pt>
                <c:pt idx="17265">
                  <c:v>5.7403131250015997</c:v>
                </c:pt>
                <c:pt idx="17266">
                  <c:v>5.7398350000000002</c:v>
                </c:pt>
                <c:pt idx="17267">
                  <c:v>5.7393843750015998</c:v>
                </c:pt>
                <c:pt idx="17268">
                  <c:v>5.7390375000000002</c:v>
                </c:pt>
                <c:pt idx="17269">
                  <c:v>5.7386568750015998</c:v>
                </c:pt>
                <c:pt idx="17270">
                  <c:v>5.7381681250016001</c:v>
                </c:pt>
                <c:pt idx="17271">
                  <c:v>5.7376125</c:v>
                </c:pt>
                <c:pt idx="17272">
                  <c:v>5.7372725000000004</c:v>
                </c:pt>
                <c:pt idx="17273">
                  <c:v>5.7368724999999996</c:v>
                </c:pt>
                <c:pt idx="17274">
                  <c:v>5.7364187500000003</c:v>
                </c:pt>
                <c:pt idx="17275">
                  <c:v>5.7366937499999997</c:v>
                </c:pt>
                <c:pt idx="17276">
                  <c:v>5.7370668750015996</c:v>
                </c:pt>
                <c:pt idx="17277">
                  <c:v>5.7375031250015995</c:v>
                </c:pt>
                <c:pt idx="17278">
                  <c:v>5.7378731250015997</c:v>
                </c:pt>
                <c:pt idx="17279">
                  <c:v>5.7383537499999999</c:v>
                </c:pt>
                <c:pt idx="17280">
                  <c:v>5.7387956250015995</c:v>
                </c:pt>
                <c:pt idx="17281">
                  <c:v>5.7392956250016001</c:v>
                </c:pt>
                <c:pt idx="17282">
                  <c:v>5.7397218750015995</c:v>
                </c:pt>
                <c:pt idx="17283">
                  <c:v>5.7401106250015994</c:v>
                </c:pt>
                <c:pt idx="17284">
                  <c:v>5.7404868750015998</c:v>
                </c:pt>
                <c:pt idx="17285">
                  <c:v>5.7408068750016001</c:v>
                </c:pt>
                <c:pt idx="17286">
                  <c:v>5.7412074999999998</c:v>
                </c:pt>
                <c:pt idx="17287">
                  <c:v>5.7415399999999996</c:v>
                </c:pt>
                <c:pt idx="17288">
                  <c:v>5.7420118750015998</c:v>
                </c:pt>
                <c:pt idx="17289">
                  <c:v>5.7423450000000003</c:v>
                </c:pt>
                <c:pt idx="17290">
                  <c:v>5.7420175000000002</c:v>
                </c:pt>
                <c:pt idx="17291">
                  <c:v>5.7420031250015997</c:v>
                </c:pt>
                <c:pt idx="17292">
                  <c:v>5.7423781250015997</c:v>
                </c:pt>
                <c:pt idx="17293">
                  <c:v>5.7428306250015995</c:v>
                </c:pt>
                <c:pt idx="17294">
                  <c:v>5.7426837500000003</c:v>
                </c:pt>
                <c:pt idx="17295">
                  <c:v>5.7430431250015994</c:v>
                </c:pt>
                <c:pt idx="17296">
                  <c:v>5.7434250000000002</c:v>
                </c:pt>
                <c:pt idx="17297">
                  <c:v>5.7432774999999996</c:v>
                </c:pt>
                <c:pt idx="17298">
                  <c:v>5.7429337499999997</c:v>
                </c:pt>
                <c:pt idx="17299">
                  <c:v>5.7425787499999998</c:v>
                </c:pt>
                <c:pt idx="17300">
                  <c:v>5.74222375</c:v>
                </c:pt>
                <c:pt idx="17301">
                  <c:v>5.7418887500000002</c:v>
                </c:pt>
                <c:pt idx="17302">
                  <c:v>5.7414937500000001</c:v>
                </c:pt>
                <c:pt idx="17303">
                  <c:v>5.7410743750015998</c:v>
                </c:pt>
                <c:pt idx="17304">
                  <c:v>5.7414168750016001</c:v>
                </c:pt>
                <c:pt idx="17305">
                  <c:v>5.7412074999999998</c:v>
                </c:pt>
                <c:pt idx="17306">
                  <c:v>5.7415456250016002</c:v>
                </c:pt>
                <c:pt idx="17307">
                  <c:v>5.7419700000000002</c:v>
                </c:pt>
                <c:pt idx="17308">
                  <c:v>5.7415156250015995</c:v>
                </c:pt>
                <c:pt idx="17309">
                  <c:v>5.7411237499999999</c:v>
                </c:pt>
                <c:pt idx="17310">
                  <c:v>5.7407812500000004</c:v>
                </c:pt>
                <c:pt idx="17311">
                  <c:v>5.7403537499999997</c:v>
                </c:pt>
                <c:pt idx="17312">
                  <c:v>5.7400025000000001</c:v>
                </c:pt>
                <c:pt idx="17313">
                  <c:v>5.7395312499999998</c:v>
                </c:pt>
                <c:pt idx="17314">
                  <c:v>5.7391818750015995</c:v>
                </c:pt>
                <c:pt idx="17315">
                  <c:v>5.7388537499999996</c:v>
                </c:pt>
                <c:pt idx="17316">
                  <c:v>5.7389356250015995</c:v>
                </c:pt>
                <c:pt idx="17317">
                  <c:v>5.7393074999999998</c:v>
                </c:pt>
                <c:pt idx="17318">
                  <c:v>5.7397650000000002</c:v>
                </c:pt>
                <c:pt idx="17319">
                  <c:v>5.7402406250015998</c:v>
                </c:pt>
                <c:pt idx="17320">
                  <c:v>5.7406456250015996</c:v>
                </c:pt>
                <c:pt idx="17321">
                  <c:v>5.7410768750015997</c:v>
                </c:pt>
                <c:pt idx="17322">
                  <c:v>5.7414706250015994</c:v>
                </c:pt>
                <c:pt idx="17323">
                  <c:v>5.7418550000000002</c:v>
                </c:pt>
                <c:pt idx="17324">
                  <c:v>5.7422750000000002</c:v>
                </c:pt>
                <c:pt idx="17325">
                  <c:v>5.7426987499999997</c:v>
                </c:pt>
                <c:pt idx="17326">
                  <c:v>5.7430487499999998</c:v>
                </c:pt>
                <c:pt idx="17327">
                  <c:v>5.7433800000000002</c:v>
                </c:pt>
                <c:pt idx="17328">
                  <c:v>5.7438543750016002</c:v>
                </c:pt>
                <c:pt idx="17329">
                  <c:v>5.7443256250015997</c:v>
                </c:pt>
                <c:pt idx="17330">
                  <c:v>5.7447131250016001</c:v>
                </c:pt>
                <c:pt idx="17331">
                  <c:v>5.7451243750016001</c:v>
                </c:pt>
                <c:pt idx="17332">
                  <c:v>5.7446650000000004</c:v>
                </c:pt>
                <c:pt idx="17333">
                  <c:v>5.7441656250015996</c:v>
                </c:pt>
                <c:pt idx="17334">
                  <c:v>5.7435187499999998</c:v>
                </c:pt>
                <c:pt idx="17335">
                  <c:v>5.7429018750015999</c:v>
                </c:pt>
                <c:pt idx="17336">
                  <c:v>5.7425724999999996</c:v>
                </c:pt>
                <c:pt idx="17337">
                  <c:v>5.7419081250015997</c:v>
                </c:pt>
                <c:pt idx="17338">
                  <c:v>5.7415212499999999</c:v>
                </c:pt>
                <c:pt idx="17339">
                  <c:v>5.7409737500000002</c:v>
                </c:pt>
                <c:pt idx="17340">
                  <c:v>5.7405081250015995</c:v>
                </c:pt>
                <c:pt idx="17341">
                  <c:v>5.7400549999999999</c:v>
                </c:pt>
                <c:pt idx="17342">
                  <c:v>5.7401556250015995</c:v>
                </c:pt>
                <c:pt idx="17343">
                  <c:v>5.7396581250015997</c:v>
                </c:pt>
                <c:pt idx="17344">
                  <c:v>5.7392406250015995</c:v>
                </c:pt>
                <c:pt idx="17345">
                  <c:v>5.7387206250015996</c:v>
                </c:pt>
                <c:pt idx="17346">
                  <c:v>5.7381743750015994</c:v>
                </c:pt>
                <c:pt idx="17347">
                  <c:v>5.7377075</c:v>
                </c:pt>
                <c:pt idx="17348">
                  <c:v>5.7373462499999999</c:v>
                </c:pt>
                <c:pt idx="17349">
                  <c:v>5.7370081250015996</c:v>
                </c:pt>
                <c:pt idx="17350">
                  <c:v>5.7374562500000001</c:v>
                </c:pt>
                <c:pt idx="17351">
                  <c:v>5.7378343750015999</c:v>
                </c:pt>
                <c:pt idx="17352">
                  <c:v>5.7381743750015994</c:v>
                </c:pt>
                <c:pt idx="17353">
                  <c:v>5.7385306250015997</c:v>
                </c:pt>
                <c:pt idx="17354">
                  <c:v>5.7388606250015997</c:v>
                </c:pt>
                <c:pt idx="17355">
                  <c:v>5.7391981250016002</c:v>
                </c:pt>
                <c:pt idx="17356">
                  <c:v>5.7395268750015997</c:v>
                </c:pt>
                <c:pt idx="17357">
                  <c:v>5.7399325000000001</c:v>
                </c:pt>
                <c:pt idx="17358">
                  <c:v>5.7402918750016001</c:v>
                </c:pt>
                <c:pt idx="17359">
                  <c:v>5.7406437500000003</c:v>
                </c:pt>
                <c:pt idx="17360">
                  <c:v>5.7410193750016001</c:v>
                </c:pt>
                <c:pt idx="17361">
                  <c:v>5.7414618750016002</c:v>
                </c:pt>
                <c:pt idx="17362">
                  <c:v>5.7418468750015998</c:v>
                </c:pt>
                <c:pt idx="17363">
                  <c:v>5.7419968750015995</c:v>
                </c:pt>
                <c:pt idx="17364">
                  <c:v>5.7423875000000004</c:v>
                </c:pt>
                <c:pt idx="17365">
                  <c:v>5.7427787500000003</c:v>
                </c:pt>
                <c:pt idx="17366">
                  <c:v>5.7429237500000001</c:v>
                </c:pt>
                <c:pt idx="17367">
                  <c:v>5.74250375</c:v>
                </c:pt>
                <c:pt idx="17368">
                  <c:v>5.7421175</c:v>
                </c:pt>
                <c:pt idx="17369">
                  <c:v>5.7417156250015999</c:v>
                </c:pt>
                <c:pt idx="17370">
                  <c:v>5.7411500000000002</c:v>
                </c:pt>
                <c:pt idx="17371">
                  <c:v>5.7407874999999997</c:v>
                </c:pt>
                <c:pt idx="17372">
                  <c:v>5.7404287500000004</c:v>
                </c:pt>
                <c:pt idx="17373">
                  <c:v>5.7400818750016001</c:v>
                </c:pt>
                <c:pt idx="17374">
                  <c:v>5.7395968750015998</c:v>
                </c:pt>
                <c:pt idx="17375">
                  <c:v>5.7390949999999998</c:v>
                </c:pt>
                <c:pt idx="17376">
                  <c:v>5.7385106250015996</c:v>
                </c:pt>
                <c:pt idx="17377">
                  <c:v>5.7380874999999998</c:v>
                </c:pt>
                <c:pt idx="17378">
                  <c:v>5.7375350000000003</c:v>
                </c:pt>
                <c:pt idx="17379">
                  <c:v>5.7370762500000003</c:v>
                </c:pt>
                <c:pt idx="17380">
                  <c:v>5.7367400000000002</c:v>
                </c:pt>
                <c:pt idx="17381">
                  <c:v>5.7367343750015998</c:v>
                </c:pt>
                <c:pt idx="17382">
                  <c:v>5.7365018750015997</c:v>
                </c:pt>
                <c:pt idx="17383">
                  <c:v>5.7364131250015999</c:v>
                </c:pt>
                <c:pt idx="17384">
                  <c:v>5.7366812500000002</c:v>
                </c:pt>
                <c:pt idx="17385">
                  <c:v>5.7370187499999998</c:v>
                </c:pt>
                <c:pt idx="17386">
                  <c:v>5.7373481250016001</c:v>
                </c:pt>
                <c:pt idx="17387">
                  <c:v>5.7377118750016001</c:v>
                </c:pt>
                <c:pt idx="17388">
                  <c:v>5.7380500000000003</c:v>
                </c:pt>
                <c:pt idx="17389">
                  <c:v>5.7376656250015996</c:v>
                </c:pt>
                <c:pt idx="17390">
                  <c:v>5.7373050000000001</c:v>
                </c:pt>
                <c:pt idx="17391">
                  <c:v>5.7376856250015997</c:v>
                </c:pt>
                <c:pt idx="17392">
                  <c:v>5.7380618750016001</c:v>
                </c:pt>
                <c:pt idx="17393">
                  <c:v>5.7383943750016</c:v>
                </c:pt>
                <c:pt idx="17394">
                  <c:v>5.7387493750015999</c:v>
                </c:pt>
                <c:pt idx="17395">
                  <c:v>5.7392075</c:v>
                </c:pt>
                <c:pt idx="17396">
                  <c:v>5.7395612500000004</c:v>
                </c:pt>
                <c:pt idx="17397">
                  <c:v>5.7397349999999996</c:v>
                </c:pt>
                <c:pt idx="17398">
                  <c:v>5.7401475</c:v>
                </c:pt>
                <c:pt idx="17399">
                  <c:v>5.7405681250015999</c:v>
                </c:pt>
                <c:pt idx="17400">
                  <c:v>5.7408893750015997</c:v>
                </c:pt>
                <c:pt idx="17401">
                  <c:v>5.7413018750016001</c:v>
                </c:pt>
                <c:pt idx="17402">
                  <c:v>5.7416687499999997</c:v>
                </c:pt>
                <c:pt idx="17403">
                  <c:v>5.7411887500000001</c:v>
                </c:pt>
                <c:pt idx="17404">
                  <c:v>5.7407362500000003</c:v>
                </c:pt>
                <c:pt idx="17405">
                  <c:v>5.7401743750016001</c:v>
                </c:pt>
                <c:pt idx="17406">
                  <c:v>5.7396537500000004</c:v>
                </c:pt>
                <c:pt idx="17407">
                  <c:v>5.7392612500000002</c:v>
                </c:pt>
                <c:pt idx="17408">
                  <c:v>5.7389124999999996</c:v>
                </c:pt>
                <c:pt idx="17409">
                  <c:v>5.7385181250016002</c:v>
                </c:pt>
                <c:pt idx="17410">
                  <c:v>5.7381756250015998</c:v>
                </c:pt>
                <c:pt idx="17411">
                  <c:v>5.7378487500000004</c:v>
                </c:pt>
                <c:pt idx="17412">
                  <c:v>5.7374962500000004</c:v>
                </c:pt>
                <c:pt idx="17413">
                  <c:v>5.7371612499999998</c:v>
                </c:pt>
                <c:pt idx="17414">
                  <c:v>5.7367400000000002</c:v>
                </c:pt>
                <c:pt idx="17415">
                  <c:v>5.7362856250015994</c:v>
                </c:pt>
                <c:pt idx="17416">
                  <c:v>5.7359412499999998</c:v>
                </c:pt>
                <c:pt idx="17417">
                  <c:v>5.7355743750016002</c:v>
                </c:pt>
                <c:pt idx="17418">
                  <c:v>5.7357075000000002</c:v>
                </c:pt>
                <c:pt idx="17419">
                  <c:v>5.7355868750015997</c:v>
                </c:pt>
                <c:pt idx="17420">
                  <c:v>5.7359175000000002</c:v>
                </c:pt>
                <c:pt idx="17421">
                  <c:v>5.7363806250015994</c:v>
                </c:pt>
                <c:pt idx="17422">
                  <c:v>5.7367699999999999</c:v>
                </c:pt>
                <c:pt idx="17423">
                  <c:v>5.7372325000000002</c:v>
                </c:pt>
                <c:pt idx="17424">
                  <c:v>5.7376387500000003</c:v>
                </c:pt>
                <c:pt idx="17425">
                  <c:v>5.7380868750016001</c:v>
                </c:pt>
                <c:pt idx="17426">
                  <c:v>5.73849125</c:v>
                </c:pt>
                <c:pt idx="17427">
                  <c:v>5.7388649999999997</c:v>
                </c:pt>
                <c:pt idx="17428">
                  <c:v>5.7393031250015998</c:v>
                </c:pt>
                <c:pt idx="17429">
                  <c:v>5.7396399999999996</c:v>
                </c:pt>
                <c:pt idx="17430">
                  <c:v>5.7391893750016001</c:v>
                </c:pt>
                <c:pt idx="17431">
                  <c:v>5.73877375</c:v>
                </c:pt>
                <c:pt idx="17432">
                  <c:v>5.7383499999999996</c:v>
                </c:pt>
                <c:pt idx="17433">
                  <c:v>5.7380212500000001</c:v>
                </c:pt>
                <c:pt idx="17434">
                  <c:v>5.7376837500000004</c:v>
                </c:pt>
                <c:pt idx="17435">
                  <c:v>5.7372662500000002</c:v>
                </c:pt>
                <c:pt idx="17436">
                  <c:v>5.7376412500000002</c:v>
                </c:pt>
                <c:pt idx="17437">
                  <c:v>5.7380606250015997</c:v>
                </c:pt>
                <c:pt idx="17438">
                  <c:v>5.7381981250015999</c:v>
                </c:pt>
                <c:pt idx="17439">
                  <c:v>5.7379587499999998</c:v>
                </c:pt>
                <c:pt idx="17440">
                  <c:v>5.7379600000000002</c:v>
                </c:pt>
                <c:pt idx="17441">
                  <c:v>5.7375681250015997</c:v>
                </c:pt>
                <c:pt idx="17442">
                  <c:v>5.7370962499999996</c:v>
                </c:pt>
                <c:pt idx="17443">
                  <c:v>5.7366856250015994</c:v>
                </c:pt>
                <c:pt idx="17444">
                  <c:v>5.7361075000000001</c:v>
                </c:pt>
                <c:pt idx="17445">
                  <c:v>5.7356937500000003</c:v>
                </c:pt>
                <c:pt idx="17446">
                  <c:v>5.7352393750015995</c:v>
                </c:pt>
                <c:pt idx="17447">
                  <c:v>5.7348850000000002</c:v>
                </c:pt>
                <c:pt idx="17448">
                  <c:v>5.73478625</c:v>
                </c:pt>
                <c:pt idx="17449">
                  <c:v>5.7351418750015997</c:v>
                </c:pt>
                <c:pt idx="17450">
                  <c:v>5.7355175000000003</c:v>
                </c:pt>
                <c:pt idx="17451">
                  <c:v>5.7353075000000002</c:v>
                </c:pt>
                <c:pt idx="17452">
                  <c:v>5.7357281250016001</c:v>
                </c:pt>
                <c:pt idx="17453">
                  <c:v>5.7360643750015994</c:v>
                </c:pt>
                <c:pt idx="17454">
                  <c:v>5.7365037499999998</c:v>
                </c:pt>
                <c:pt idx="17455">
                  <c:v>5.7368237500000001</c:v>
                </c:pt>
                <c:pt idx="17456">
                  <c:v>5.7371931250015997</c:v>
                </c:pt>
                <c:pt idx="17457">
                  <c:v>5.7367937500000004</c:v>
                </c:pt>
                <c:pt idx="17458">
                  <c:v>5.7364462500000002</c:v>
                </c:pt>
                <c:pt idx="17459">
                  <c:v>5.7360312499999999</c:v>
                </c:pt>
                <c:pt idx="17460">
                  <c:v>5.7355181250016001</c:v>
                </c:pt>
                <c:pt idx="17461">
                  <c:v>5.7351650000000003</c:v>
                </c:pt>
                <c:pt idx="17462">
                  <c:v>5.7346806250015998</c:v>
                </c:pt>
                <c:pt idx="17463">
                  <c:v>5.7342318750015995</c:v>
                </c:pt>
                <c:pt idx="17464">
                  <c:v>5.7338849999999999</c:v>
                </c:pt>
                <c:pt idx="17465">
                  <c:v>5.7339081250015997</c:v>
                </c:pt>
                <c:pt idx="17466">
                  <c:v>5.7342443750015999</c:v>
                </c:pt>
                <c:pt idx="17467">
                  <c:v>5.7345874999999999</c:v>
                </c:pt>
                <c:pt idx="17468">
                  <c:v>5.7347437499999998</c:v>
                </c:pt>
                <c:pt idx="17469">
                  <c:v>5.7350943750015997</c:v>
                </c:pt>
                <c:pt idx="17470">
                  <c:v>5.7354762499999996</c:v>
                </c:pt>
                <c:pt idx="17471">
                  <c:v>5.7358549999999999</c:v>
                </c:pt>
                <c:pt idx="17472">
                  <c:v>5.7359643750015996</c:v>
                </c:pt>
                <c:pt idx="17473">
                  <c:v>5.7363568750015999</c:v>
                </c:pt>
                <c:pt idx="17474">
                  <c:v>5.7368668750016001</c:v>
                </c:pt>
                <c:pt idx="17475">
                  <c:v>5.7373487499999998</c:v>
                </c:pt>
                <c:pt idx="17476">
                  <c:v>5.73776625</c:v>
                </c:pt>
                <c:pt idx="17477">
                  <c:v>5.7381137500000001</c:v>
                </c:pt>
                <c:pt idx="17478">
                  <c:v>5.7380199999999997</c:v>
                </c:pt>
                <c:pt idx="17479">
                  <c:v>5.7382087500000001</c:v>
                </c:pt>
                <c:pt idx="17480">
                  <c:v>5.7378024999999999</c:v>
                </c:pt>
                <c:pt idx="17481">
                  <c:v>5.7374468750015994</c:v>
                </c:pt>
                <c:pt idx="17482">
                  <c:v>5.7371256250015996</c:v>
                </c:pt>
                <c:pt idx="17483">
                  <c:v>5.7365443750015999</c:v>
                </c:pt>
                <c:pt idx="17484">
                  <c:v>5.7361874999999998</c:v>
                </c:pt>
                <c:pt idx="17485">
                  <c:v>5.7358131250015996</c:v>
                </c:pt>
                <c:pt idx="17486">
                  <c:v>5.7354843750016</c:v>
                </c:pt>
                <c:pt idx="17487">
                  <c:v>5.7350525000000001</c:v>
                </c:pt>
                <c:pt idx="17488">
                  <c:v>5.7347000000000001</c:v>
                </c:pt>
                <c:pt idx="17489">
                  <c:v>5.734445</c:v>
                </c:pt>
                <c:pt idx="17490">
                  <c:v>5.7340368750015998</c:v>
                </c:pt>
                <c:pt idx="17491">
                  <c:v>5.7337206250015997</c:v>
                </c:pt>
                <c:pt idx="17492">
                  <c:v>5.7341787499999999</c:v>
                </c:pt>
                <c:pt idx="17493">
                  <c:v>5.734585</c:v>
                </c:pt>
                <c:pt idx="17494">
                  <c:v>5.7349762499999999</c:v>
                </c:pt>
                <c:pt idx="17495">
                  <c:v>5.7353743750015997</c:v>
                </c:pt>
                <c:pt idx="17496">
                  <c:v>5.7358156250015995</c:v>
                </c:pt>
                <c:pt idx="17497">
                  <c:v>5.7361787499999997</c:v>
                </c:pt>
                <c:pt idx="17498">
                  <c:v>5.7365275000000002</c:v>
                </c:pt>
                <c:pt idx="17499">
                  <c:v>5.7368668750016001</c:v>
                </c:pt>
                <c:pt idx="17500">
                  <c:v>5.7373287499999996</c:v>
                </c:pt>
                <c:pt idx="17501">
                  <c:v>5.7367662499999996</c:v>
                </c:pt>
                <c:pt idx="17502">
                  <c:v>5.7364031250015994</c:v>
                </c:pt>
                <c:pt idx="17503">
                  <c:v>5.7360068750015998</c:v>
                </c:pt>
                <c:pt idx="17504">
                  <c:v>5.7356299999999996</c:v>
                </c:pt>
                <c:pt idx="17505">
                  <c:v>5.7351068750016001</c:v>
                </c:pt>
                <c:pt idx="17506">
                  <c:v>5.7345556250016001</c:v>
                </c:pt>
                <c:pt idx="17507">
                  <c:v>5.73396375</c:v>
                </c:pt>
                <c:pt idx="17508">
                  <c:v>5.7334500000000004</c:v>
                </c:pt>
                <c:pt idx="17509">
                  <c:v>5.7328581250015995</c:v>
                </c:pt>
                <c:pt idx="17510">
                  <c:v>5.7323218750015998</c:v>
                </c:pt>
                <c:pt idx="17511">
                  <c:v>5.73185375</c:v>
                </c:pt>
                <c:pt idx="17512">
                  <c:v>5.7313993750016001</c:v>
                </c:pt>
                <c:pt idx="17513">
                  <c:v>5.7308168750016</c:v>
                </c:pt>
                <c:pt idx="17514">
                  <c:v>5.7303318750015997</c:v>
                </c:pt>
                <c:pt idx="17515">
                  <c:v>5.7299893750016002</c:v>
                </c:pt>
                <c:pt idx="17516">
                  <c:v>5.7296193750016</c:v>
                </c:pt>
                <c:pt idx="17517">
                  <c:v>5.7292775000000002</c:v>
                </c:pt>
                <c:pt idx="17518">
                  <c:v>5.7288243750015999</c:v>
                </c:pt>
                <c:pt idx="17519">
                  <c:v>5.7284543750015997</c:v>
                </c:pt>
                <c:pt idx="17520">
                  <c:v>5.7287868750015996</c:v>
                </c:pt>
                <c:pt idx="17521">
                  <c:v>5.7292125</c:v>
                </c:pt>
                <c:pt idx="17522">
                  <c:v>5.7295887499999996</c:v>
                </c:pt>
                <c:pt idx="17523">
                  <c:v>5.7300381250015997</c:v>
                </c:pt>
                <c:pt idx="17524">
                  <c:v>5.7304250000000003</c:v>
                </c:pt>
                <c:pt idx="17525">
                  <c:v>5.7308087499999996</c:v>
                </c:pt>
                <c:pt idx="17526">
                  <c:v>5.7311443750016</c:v>
                </c:pt>
                <c:pt idx="17527">
                  <c:v>5.7316262499999997</c:v>
                </c:pt>
                <c:pt idx="17528">
                  <c:v>5.7320700000000002</c:v>
                </c:pt>
                <c:pt idx="17529">
                  <c:v>5.7324112500000002</c:v>
                </c:pt>
                <c:pt idx="17530">
                  <c:v>5.7329112499999999</c:v>
                </c:pt>
                <c:pt idx="17531">
                  <c:v>5.73328375</c:v>
                </c:pt>
                <c:pt idx="17532">
                  <c:v>5.7337362499999998</c:v>
                </c:pt>
                <c:pt idx="17533">
                  <c:v>5.7341893750016002</c:v>
                </c:pt>
                <c:pt idx="17534">
                  <c:v>5.7345537499999999</c:v>
                </c:pt>
                <c:pt idx="17535">
                  <c:v>5.7349218750016</c:v>
                </c:pt>
                <c:pt idx="17536">
                  <c:v>5.7353325000000002</c:v>
                </c:pt>
                <c:pt idx="17537">
                  <c:v>5.7357162500000003</c:v>
                </c:pt>
                <c:pt idx="17538">
                  <c:v>5.736205</c:v>
                </c:pt>
                <c:pt idx="17539">
                  <c:v>5.7366118750016</c:v>
                </c:pt>
                <c:pt idx="17540">
                  <c:v>5.7369443750015998</c:v>
                </c:pt>
                <c:pt idx="17541">
                  <c:v>5.7366968750015994</c:v>
                </c:pt>
                <c:pt idx="17542">
                  <c:v>5.7363756250015996</c:v>
                </c:pt>
                <c:pt idx="17543">
                  <c:v>5.7359568750015999</c:v>
                </c:pt>
                <c:pt idx="17544">
                  <c:v>5.7355181250016001</c:v>
                </c:pt>
                <c:pt idx="17545">
                  <c:v>5.7350618750016</c:v>
                </c:pt>
                <c:pt idx="17546">
                  <c:v>5.7353831250015999</c:v>
                </c:pt>
                <c:pt idx="17547">
                  <c:v>5.7357562499999997</c:v>
                </c:pt>
                <c:pt idx="17548">
                  <c:v>5.7353462500000001</c:v>
                </c:pt>
                <c:pt idx="17549">
                  <c:v>5.7349006250015995</c:v>
                </c:pt>
                <c:pt idx="17550">
                  <c:v>5.7344281250015996</c:v>
                </c:pt>
                <c:pt idx="17551">
                  <c:v>5.7338481250015993</c:v>
                </c:pt>
                <c:pt idx="17552">
                  <c:v>5.7333606250016</c:v>
                </c:pt>
                <c:pt idx="17553">
                  <c:v>5.7327374999999998</c:v>
                </c:pt>
                <c:pt idx="17554">
                  <c:v>5.7321862499999998</c:v>
                </c:pt>
                <c:pt idx="17555">
                  <c:v>5.7316831250015996</c:v>
                </c:pt>
                <c:pt idx="17556">
                  <c:v>5.7312531250015999</c:v>
                </c:pt>
                <c:pt idx="17557">
                  <c:v>5.7308849999999998</c:v>
                </c:pt>
                <c:pt idx="17558">
                  <c:v>5.7306156250016</c:v>
                </c:pt>
                <c:pt idx="17559">
                  <c:v>5.7304250000000003</c:v>
                </c:pt>
                <c:pt idx="17560">
                  <c:v>5.7300924999999996</c:v>
                </c:pt>
                <c:pt idx="17561">
                  <c:v>5.7303837499999997</c:v>
                </c:pt>
                <c:pt idx="17562">
                  <c:v>5.7306956250015997</c:v>
                </c:pt>
                <c:pt idx="17563">
                  <c:v>5.7311318750015996</c:v>
                </c:pt>
                <c:pt idx="17564">
                  <c:v>5.7307100000000002</c:v>
                </c:pt>
                <c:pt idx="17565">
                  <c:v>5.7300962499999999</c:v>
                </c:pt>
                <c:pt idx="17566">
                  <c:v>5.7295387499999997</c:v>
                </c:pt>
                <c:pt idx="17567">
                  <c:v>5.7291774999999996</c:v>
                </c:pt>
                <c:pt idx="17568">
                  <c:v>5.7287181250015999</c:v>
                </c:pt>
                <c:pt idx="17569">
                  <c:v>5.7289587500000003</c:v>
                </c:pt>
                <c:pt idx="17570">
                  <c:v>5.7285493750015997</c:v>
                </c:pt>
                <c:pt idx="17571">
                  <c:v>5.7280318750015997</c:v>
                </c:pt>
                <c:pt idx="17572">
                  <c:v>5.7274900000000004</c:v>
                </c:pt>
                <c:pt idx="17573">
                  <c:v>5.7270124999999998</c:v>
                </c:pt>
                <c:pt idx="17574">
                  <c:v>5.7264418750015995</c:v>
                </c:pt>
                <c:pt idx="17575">
                  <c:v>5.7258362500000004</c:v>
                </c:pt>
                <c:pt idx="17576">
                  <c:v>5.7254893750016</c:v>
                </c:pt>
                <c:pt idx="17577">
                  <c:v>5.7250812499999997</c:v>
                </c:pt>
                <c:pt idx="17578">
                  <c:v>5.7247568750015994</c:v>
                </c:pt>
                <c:pt idx="17579">
                  <c:v>5.7244087500000003</c:v>
                </c:pt>
                <c:pt idx="17580">
                  <c:v>5.7242499999999996</c:v>
                </c:pt>
                <c:pt idx="17581">
                  <c:v>5.7245749999999997</c:v>
                </c:pt>
                <c:pt idx="17582">
                  <c:v>5.7249112499999999</c:v>
                </c:pt>
                <c:pt idx="17583">
                  <c:v>5.7253037500000001</c:v>
                </c:pt>
                <c:pt idx="17584">
                  <c:v>5.7256437499999997</c:v>
                </c:pt>
                <c:pt idx="17585">
                  <c:v>5.7261218750016001</c:v>
                </c:pt>
                <c:pt idx="17586">
                  <c:v>5.7265474999999997</c:v>
                </c:pt>
                <c:pt idx="17587">
                  <c:v>5.7267806250015996</c:v>
                </c:pt>
                <c:pt idx="17588">
                  <c:v>5.7272006250015997</c:v>
                </c:pt>
                <c:pt idx="17589">
                  <c:v>5.7275312500000002</c:v>
                </c:pt>
                <c:pt idx="17590">
                  <c:v>5.7278756250015999</c:v>
                </c:pt>
                <c:pt idx="17591">
                  <c:v>5.7276137499999997</c:v>
                </c:pt>
                <c:pt idx="17592">
                  <c:v>5.7272100000000004</c:v>
                </c:pt>
                <c:pt idx="17593">
                  <c:v>5.7267068750016001</c:v>
                </c:pt>
                <c:pt idx="17594">
                  <c:v>5.7263718750015995</c:v>
                </c:pt>
                <c:pt idx="17595">
                  <c:v>5.7258306250016</c:v>
                </c:pt>
                <c:pt idx="17596">
                  <c:v>5.7253437500000004</c:v>
                </c:pt>
                <c:pt idx="17597">
                  <c:v>5.7247081250015999</c:v>
                </c:pt>
                <c:pt idx="17598">
                  <c:v>5.7241</c:v>
                </c:pt>
                <c:pt idx="17599">
                  <c:v>5.7237193750015996</c:v>
                </c:pt>
                <c:pt idx="17600">
                  <c:v>5.7233425000000002</c:v>
                </c:pt>
                <c:pt idx="17601">
                  <c:v>5.7229799999999997</c:v>
                </c:pt>
                <c:pt idx="17602">
                  <c:v>5.7224899999999996</c:v>
                </c:pt>
                <c:pt idx="17603">
                  <c:v>5.7219131250016</c:v>
                </c:pt>
                <c:pt idx="17604">
                  <c:v>5.7213525000000001</c:v>
                </c:pt>
                <c:pt idx="17605">
                  <c:v>5.7207487500000003</c:v>
                </c:pt>
                <c:pt idx="17606">
                  <c:v>5.720135</c:v>
                </c:pt>
                <c:pt idx="17607">
                  <c:v>5.7194668750015998</c:v>
                </c:pt>
                <c:pt idx="17608">
                  <c:v>5.7188543750015999</c:v>
                </c:pt>
                <c:pt idx="17609">
                  <c:v>5.7181424999999999</c:v>
                </c:pt>
                <c:pt idx="17610">
                  <c:v>5.7140093750015994</c:v>
                </c:pt>
                <c:pt idx="17611">
                  <c:v>5.7089112499999999</c:v>
                </c:pt>
                <c:pt idx="17612">
                  <c:v>5.7034250000000002</c:v>
                </c:pt>
                <c:pt idx="17613">
                  <c:v>5.69754</c:v>
                </c:pt>
                <c:pt idx="17614">
                  <c:v>5.6912950000000002</c:v>
                </c:pt>
                <c:pt idx="17615">
                  <c:v>5.6848718750015994</c:v>
                </c:pt>
                <c:pt idx="17616">
                  <c:v>5.6781637500000004</c:v>
                </c:pt>
                <c:pt idx="17617">
                  <c:v>5.6712362499999998</c:v>
                </c:pt>
                <c:pt idx="17618">
                  <c:v>5.6642237499999997</c:v>
                </c:pt>
                <c:pt idx="17619">
                  <c:v>5.6571206250015997</c:v>
                </c:pt>
                <c:pt idx="17620">
                  <c:v>5.6532856250016001</c:v>
                </c:pt>
                <c:pt idx="17621">
                  <c:v>5.6504075</c:v>
                </c:pt>
                <c:pt idx="17622">
                  <c:v>5.6479774999999997</c:v>
                </c:pt>
                <c:pt idx="17623">
                  <c:v>5.6458300000000001</c:v>
                </c:pt>
                <c:pt idx="17624">
                  <c:v>5.64401625</c:v>
                </c:pt>
                <c:pt idx="17625">
                  <c:v>5.6424399999999997</c:v>
                </c:pt>
                <c:pt idx="17626">
                  <c:v>5.6411274999999996</c:v>
                </c:pt>
                <c:pt idx="17627">
                  <c:v>5.6399743750016</c:v>
                </c:pt>
                <c:pt idx="17628">
                  <c:v>5.6389468750015999</c:v>
                </c:pt>
                <c:pt idx="17629">
                  <c:v>5.6381556250016001</c:v>
                </c:pt>
                <c:pt idx="17630">
                  <c:v>5.6374550000000001</c:v>
                </c:pt>
                <c:pt idx="17631">
                  <c:v>5.6368375000000004</c:v>
                </c:pt>
                <c:pt idx="17632">
                  <c:v>5.6363387500000002</c:v>
                </c:pt>
                <c:pt idx="17633">
                  <c:v>5.6359975000000002</c:v>
                </c:pt>
                <c:pt idx="17634">
                  <c:v>5.6356668750015997</c:v>
                </c:pt>
                <c:pt idx="17635">
                  <c:v>5.6351687500000001</c:v>
                </c:pt>
                <c:pt idx="17636">
                  <c:v>5.6347943750015999</c:v>
                </c:pt>
                <c:pt idx="17637">
                  <c:v>5.6343693750016</c:v>
                </c:pt>
                <c:pt idx="17638">
                  <c:v>5.6338999999999997</c:v>
                </c:pt>
                <c:pt idx="17639">
                  <c:v>5.6335043750015998</c:v>
                </c:pt>
                <c:pt idx="17640">
                  <c:v>5.6333906250016001</c:v>
                </c:pt>
                <c:pt idx="17641">
                  <c:v>5.6335343750015996</c:v>
                </c:pt>
                <c:pt idx="17642">
                  <c:v>5.6335937500000002</c:v>
                </c:pt>
                <c:pt idx="17643">
                  <c:v>5.6336337500000004</c:v>
                </c:pt>
                <c:pt idx="17644">
                  <c:v>5.6334918750015994</c:v>
                </c:pt>
                <c:pt idx="17645">
                  <c:v>5.6338656250015999</c:v>
                </c:pt>
                <c:pt idx="17646">
                  <c:v>5.6342418750015995</c:v>
                </c:pt>
                <c:pt idx="17647">
                  <c:v>5.6345656250016001</c:v>
                </c:pt>
                <c:pt idx="17648">
                  <c:v>5.6349062500000002</c:v>
                </c:pt>
                <c:pt idx="17649">
                  <c:v>5.6353081250015995</c:v>
                </c:pt>
                <c:pt idx="17650">
                  <c:v>5.6356650000000004</c:v>
                </c:pt>
                <c:pt idx="17651">
                  <c:v>5.6353312500000001</c:v>
                </c:pt>
                <c:pt idx="17652">
                  <c:v>5.6349312500000002</c:v>
                </c:pt>
                <c:pt idx="17653">
                  <c:v>5.6345706250015999</c:v>
                </c:pt>
                <c:pt idx="17654">
                  <c:v>5.6342474999999999</c:v>
                </c:pt>
                <c:pt idx="17655">
                  <c:v>5.6338781250015995</c:v>
                </c:pt>
                <c:pt idx="17656">
                  <c:v>5.6334181250016</c:v>
                </c:pt>
                <c:pt idx="17657">
                  <c:v>5.6328737499999999</c:v>
                </c:pt>
                <c:pt idx="17658">
                  <c:v>5.6324481250015994</c:v>
                </c:pt>
                <c:pt idx="17659">
                  <c:v>5.6319293750016</c:v>
                </c:pt>
                <c:pt idx="17660">
                  <c:v>5.6316043750015998</c:v>
                </c:pt>
                <c:pt idx="17661">
                  <c:v>5.6318618750015998</c:v>
                </c:pt>
                <c:pt idx="17662">
                  <c:v>5.6322093750016</c:v>
                </c:pt>
                <c:pt idx="17663">
                  <c:v>5.6325343750016001</c:v>
                </c:pt>
                <c:pt idx="17664">
                  <c:v>5.6329062499999996</c:v>
                </c:pt>
                <c:pt idx="17665">
                  <c:v>5.6334099999999996</c:v>
                </c:pt>
                <c:pt idx="17666">
                  <c:v>5.6337425000000003</c:v>
                </c:pt>
                <c:pt idx="17667">
                  <c:v>5.6333025000000001</c:v>
                </c:pt>
                <c:pt idx="17668">
                  <c:v>5.6329812500000003</c:v>
                </c:pt>
                <c:pt idx="17669">
                  <c:v>5.6333218750015996</c:v>
                </c:pt>
                <c:pt idx="17670">
                  <c:v>5.6336443750015999</c:v>
                </c:pt>
                <c:pt idx="17671">
                  <c:v>5.6332562499999996</c:v>
                </c:pt>
                <c:pt idx="17672">
                  <c:v>5.6327156250015999</c:v>
                </c:pt>
                <c:pt idx="17673">
                  <c:v>5.6323337499999999</c:v>
                </c:pt>
                <c:pt idx="17674">
                  <c:v>5.6319831250016001</c:v>
                </c:pt>
                <c:pt idx="17675">
                  <c:v>5.6312668750016002</c:v>
                </c:pt>
                <c:pt idx="17676">
                  <c:v>5.6309381250015997</c:v>
                </c:pt>
                <c:pt idx="17677">
                  <c:v>5.6306156250015995</c:v>
                </c:pt>
                <c:pt idx="17678">
                  <c:v>5.6301987499999999</c:v>
                </c:pt>
                <c:pt idx="17679">
                  <c:v>5.6298000000000004</c:v>
                </c:pt>
                <c:pt idx="17680">
                  <c:v>5.6294506250016001</c:v>
                </c:pt>
                <c:pt idx="17681">
                  <c:v>5.6289850000000001</c:v>
                </c:pt>
                <c:pt idx="17682">
                  <c:v>5.6286187500000002</c:v>
                </c:pt>
                <c:pt idx="17683">
                  <c:v>5.62815625</c:v>
                </c:pt>
                <c:pt idx="17684">
                  <c:v>5.6276700000000002</c:v>
                </c:pt>
                <c:pt idx="17685">
                  <c:v>5.6277425000000001</c:v>
                </c:pt>
                <c:pt idx="17686">
                  <c:v>5.6281231250015997</c:v>
                </c:pt>
                <c:pt idx="17687">
                  <c:v>5.6286137500000004</c:v>
                </c:pt>
                <c:pt idx="17688">
                  <c:v>5.6290243750015998</c:v>
                </c:pt>
                <c:pt idx="17689">
                  <c:v>5.6286381250015998</c:v>
                </c:pt>
                <c:pt idx="17690">
                  <c:v>5.6282943750015999</c:v>
                </c:pt>
                <c:pt idx="17691">
                  <c:v>5.6287131250015996</c:v>
                </c:pt>
                <c:pt idx="17692">
                  <c:v>5.6291306250015998</c:v>
                </c:pt>
                <c:pt idx="17693">
                  <c:v>5.6294750000000002</c:v>
                </c:pt>
                <c:pt idx="17694">
                  <c:v>5.6298606250015997</c:v>
                </c:pt>
                <c:pt idx="17695">
                  <c:v>5.6302050000000001</c:v>
                </c:pt>
                <c:pt idx="17696">
                  <c:v>5.6306193750015998</c:v>
                </c:pt>
                <c:pt idx="17697">
                  <c:v>5.6310031250015999</c:v>
                </c:pt>
                <c:pt idx="17698">
                  <c:v>5.6313924999999996</c:v>
                </c:pt>
                <c:pt idx="17699">
                  <c:v>5.6317793750015994</c:v>
                </c:pt>
                <c:pt idx="17700">
                  <c:v>5.6321149999999998</c:v>
                </c:pt>
                <c:pt idx="17701">
                  <c:v>5.6324918750016</c:v>
                </c:pt>
                <c:pt idx="17702">
                  <c:v>5.6328231250015994</c:v>
                </c:pt>
                <c:pt idx="17703">
                  <c:v>5.6324006250015994</c:v>
                </c:pt>
                <c:pt idx="17704">
                  <c:v>5.6319650000000001</c:v>
                </c:pt>
                <c:pt idx="17705">
                  <c:v>5.6314074999999999</c:v>
                </c:pt>
                <c:pt idx="17706">
                  <c:v>5.6308299999999996</c:v>
                </c:pt>
                <c:pt idx="17707">
                  <c:v>5.6303406250016002</c:v>
                </c:pt>
                <c:pt idx="17708">
                  <c:v>5.6298968750015996</c:v>
                </c:pt>
                <c:pt idx="17709">
                  <c:v>5.6295587500000002</c:v>
                </c:pt>
                <c:pt idx="17710">
                  <c:v>5.6297918750016001</c:v>
                </c:pt>
                <c:pt idx="17711">
                  <c:v>5.6301912500000002</c:v>
                </c:pt>
                <c:pt idx="17712">
                  <c:v>5.6305975000000004</c:v>
                </c:pt>
                <c:pt idx="17713">
                  <c:v>5.6310200000000004</c:v>
                </c:pt>
                <c:pt idx="17714">
                  <c:v>5.6314374999999997</c:v>
                </c:pt>
                <c:pt idx="17715">
                  <c:v>5.6318068750016002</c:v>
                </c:pt>
                <c:pt idx="17716">
                  <c:v>5.6321481250016001</c:v>
                </c:pt>
                <c:pt idx="17717">
                  <c:v>5.6326087500000002</c:v>
                </c:pt>
                <c:pt idx="17718">
                  <c:v>5.63293</c:v>
                </c:pt>
                <c:pt idx="17719">
                  <c:v>5.6326943750015994</c:v>
                </c:pt>
                <c:pt idx="17720">
                  <c:v>5.6325093750016002</c:v>
                </c:pt>
                <c:pt idx="17721">
                  <c:v>5.6321462499999999</c:v>
                </c:pt>
                <c:pt idx="17722">
                  <c:v>5.6315900000000001</c:v>
                </c:pt>
                <c:pt idx="17723">
                  <c:v>5.631005</c:v>
                </c:pt>
                <c:pt idx="17724">
                  <c:v>5.6306612500000002</c:v>
                </c:pt>
                <c:pt idx="17725">
                  <c:v>5.6303218750015995</c:v>
                </c:pt>
                <c:pt idx="17726">
                  <c:v>5.6296068750016</c:v>
                </c:pt>
                <c:pt idx="17727">
                  <c:v>5.6292099999999996</c:v>
                </c:pt>
                <c:pt idx="17728">
                  <c:v>5.6287256250016</c:v>
                </c:pt>
                <c:pt idx="17729">
                  <c:v>5.6283343750016002</c:v>
                </c:pt>
                <c:pt idx="17730">
                  <c:v>5.6279174999999997</c:v>
                </c:pt>
                <c:pt idx="17731">
                  <c:v>5.6274887500000004</c:v>
                </c:pt>
                <c:pt idx="17732">
                  <c:v>5.6270812499999998</c:v>
                </c:pt>
                <c:pt idx="17733">
                  <c:v>5.6267056250016001</c:v>
                </c:pt>
                <c:pt idx="17734">
                  <c:v>5.6263050000000003</c:v>
                </c:pt>
                <c:pt idx="17735">
                  <c:v>5.6259199999999998</c:v>
                </c:pt>
                <c:pt idx="17736">
                  <c:v>5.6254312500000001</c:v>
                </c:pt>
                <c:pt idx="17737">
                  <c:v>5.6250468750015994</c:v>
                </c:pt>
                <c:pt idx="17738">
                  <c:v>5.6246937499999996</c:v>
                </c:pt>
                <c:pt idx="17739">
                  <c:v>5.6244181250015997</c:v>
                </c:pt>
                <c:pt idx="17740">
                  <c:v>5.6245706250016001</c:v>
                </c:pt>
                <c:pt idx="17741">
                  <c:v>5.6249487499999997</c:v>
                </c:pt>
                <c:pt idx="17742">
                  <c:v>5.6252762499999998</c:v>
                </c:pt>
                <c:pt idx="17743">
                  <c:v>5.6256093750015994</c:v>
                </c:pt>
                <c:pt idx="17744">
                  <c:v>5.6259325000000002</c:v>
                </c:pt>
                <c:pt idx="17745">
                  <c:v>5.6258012500000003</c:v>
                </c:pt>
                <c:pt idx="17746">
                  <c:v>5.6259249999999996</c:v>
                </c:pt>
                <c:pt idx="17747">
                  <c:v>5.6255618750015994</c:v>
                </c:pt>
                <c:pt idx="17748">
                  <c:v>5.6251487500000001</c:v>
                </c:pt>
                <c:pt idx="17749">
                  <c:v>5.62548125</c:v>
                </c:pt>
                <c:pt idx="17750">
                  <c:v>5.6259462500000001</c:v>
                </c:pt>
                <c:pt idx="17751">
                  <c:v>5.6262668750015994</c:v>
                </c:pt>
                <c:pt idx="17752">
                  <c:v>5.6266212500000004</c:v>
                </c:pt>
                <c:pt idx="17753">
                  <c:v>5.6269718750016002</c:v>
                </c:pt>
                <c:pt idx="17754">
                  <c:v>5.6273175000000002</c:v>
                </c:pt>
                <c:pt idx="17755">
                  <c:v>5.6276599999999997</c:v>
                </c:pt>
                <c:pt idx="17756">
                  <c:v>5.6280418750015997</c:v>
                </c:pt>
                <c:pt idx="17757">
                  <c:v>5.62841375</c:v>
                </c:pt>
                <c:pt idx="17758">
                  <c:v>5.6287693750015997</c:v>
                </c:pt>
                <c:pt idx="17759">
                  <c:v>5.6291968750015995</c:v>
                </c:pt>
                <c:pt idx="17760">
                  <c:v>5.6296974999999998</c:v>
                </c:pt>
                <c:pt idx="17761">
                  <c:v>5.6302624999999997</c:v>
                </c:pt>
                <c:pt idx="17762">
                  <c:v>5.6308131250016</c:v>
                </c:pt>
                <c:pt idx="17763">
                  <c:v>5.6314506250015999</c:v>
                </c:pt>
                <c:pt idx="17764">
                  <c:v>5.6319137499999998</c:v>
                </c:pt>
                <c:pt idx="17765">
                  <c:v>5.6324162500000003</c:v>
                </c:pt>
                <c:pt idx="17766">
                  <c:v>5.6328987499999998</c:v>
                </c:pt>
                <c:pt idx="17767">
                  <c:v>5.6333493750015995</c:v>
                </c:pt>
                <c:pt idx="17768">
                  <c:v>5.6337549999999998</c:v>
                </c:pt>
                <c:pt idx="17769">
                  <c:v>5.6333756250015998</c:v>
                </c:pt>
                <c:pt idx="17770">
                  <c:v>5.6330143750015997</c:v>
                </c:pt>
                <c:pt idx="17771">
                  <c:v>5.6325331250015997</c:v>
                </c:pt>
                <c:pt idx="17772">
                  <c:v>5.632015</c:v>
                </c:pt>
                <c:pt idx="17773">
                  <c:v>5.6315125000000004</c:v>
                </c:pt>
                <c:pt idx="17774">
                  <c:v>5.6309956250016002</c:v>
                </c:pt>
                <c:pt idx="17775">
                  <c:v>5.6306481250016001</c:v>
                </c:pt>
                <c:pt idx="17776">
                  <c:v>5.6303006250015999</c:v>
                </c:pt>
                <c:pt idx="17777">
                  <c:v>5.6298050000000002</c:v>
                </c:pt>
                <c:pt idx="17778">
                  <c:v>5.62930625</c:v>
                </c:pt>
                <c:pt idx="17779">
                  <c:v>5.6289631250015999</c:v>
                </c:pt>
                <c:pt idx="17780">
                  <c:v>5.6286406250015997</c:v>
                </c:pt>
                <c:pt idx="17781">
                  <c:v>5.6282500000000004</c:v>
                </c:pt>
                <c:pt idx="17782">
                  <c:v>5.6286006250015994</c:v>
                </c:pt>
                <c:pt idx="17783">
                  <c:v>5.6289362499999998</c:v>
                </c:pt>
                <c:pt idx="17784">
                  <c:v>5.6294856250015997</c:v>
                </c:pt>
                <c:pt idx="17785">
                  <c:v>5.6298693750015998</c:v>
                </c:pt>
                <c:pt idx="17786">
                  <c:v>5.6303231250015999</c:v>
                </c:pt>
                <c:pt idx="17787">
                  <c:v>5.6306500000000002</c:v>
                </c:pt>
                <c:pt idx="17788">
                  <c:v>5.6310275000000001</c:v>
                </c:pt>
                <c:pt idx="17789">
                  <c:v>5.6312662500000004</c:v>
                </c:pt>
                <c:pt idx="17790">
                  <c:v>5.6316518750015998</c:v>
                </c:pt>
                <c:pt idx="17791">
                  <c:v>5.6319768750015999</c:v>
                </c:pt>
                <c:pt idx="17792">
                  <c:v>5.6320924999999997</c:v>
                </c:pt>
                <c:pt idx="17793">
                  <c:v>5.63167375</c:v>
                </c:pt>
                <c:pt idx="17794">
                  <c:v>5.6313268750015997</c:v>
                </c:pt>
                <c:pt idx="17795">
                  <c:v>5.63066625</c:v>
                </c:pt>
                <c:pt idx="17796">
                  <c:v>5.6300462500000004</c:v>
                </c:pt>
                <c:pt idx="17797">
                  <c:v>5.6294787499999996</c:v>
                </c:pt>
                <c:pt idx="17798">
                  <c:v>5.6290743750015997</c:v>
                </c:pt>
                <c:pt idx="17799">
                  <c:v>5.6286606250015998</c:v>
                </c:pt>
                <c:pt idx="17800">
                  <c:v>5.6281150000000002</c:v>
                </c:pt>
                <c:pt idx="17801">
                  <c:v>5.6274868750015994</c:v>
                </c:pt>
                <c:pt idx="17802">
                  <c:v>5.6271493750015997</c:v>
                </c:pt>
                <c:pt idx="17803">
                  <c:v>5.6267331250015999</c:v>
                </c:pt>
                <c:pt idx="17804">
                  <c:v>5.6261306250015997</c:v>
                </c:pt>
                <c:pt idx="17805">
                  <c:v>5.6255681250015996</c:v>
                </c:pt>
                <c:pt idx="17806">
                  <c:v>5.6250868750015997</c:v>
                </c:pt>
                <c:pt idx="17807">
                  <c:v>5.6246974999999999</c:v>
                </c:pt>
                <c:pt idx="17808">
                  <c:v>5.6243456250015997</c:v>
                </c:pt>
                <c:pt idx="17809">
                  <c:v>5.6240125000000001</c:v>
                </c:pt>
                <c:pt idx="17810">
                  <c:v>5.6236674999999998</c:v>
                </c:pt>
                <c:pt idx="17811">
                  <c:v>5.6233412500000002</c:v>
                </c:pt>
                <c:pt idx="17812">
                  <c:v>5.6237624999999998</c:v>
                </c:pt>
                <c:pt idx="17813">
                  <c:v>5.6241712499999998</c:v>
                </c:pt>
                <c:pt idx="17814">
                  <c:v>5.6245231250016001</c:v>
                </c:pt>
                <c:pt idx="17815">
                  <c:v>5.6248631250015997</c:v>
                </c:pt>
                <c:pt idx="17816">
                  <c:v>5.6252312499999997</c:v>
                </c:pt>
                <c:pt idx="17817">
                  <c:v>5.6256750000000002</c:v>
                </c:pt>
                <c:pt idx="17818">
                  <c:v>5.6260018750015997</c:v>
                </c:pt>
                <c:pt idx="17819">
                  <c:v>5.6264087500000004</c:v>
                </c:pt>
                <c:pt idx="17820">
                  <c:v>5.62683</c:v>
                </c:pt>
                <c:pt idx="17821">
                  <c:v>5.6271593750015994</c:v>
                </c:pt>
                <c:pt idx="17822">
                  <c:v>5.6275812500000004</c:v>
                </c:pt>
                <c:pt idx="17823">
                  <c:v>5.6279368750016001</c:v>
                </c:pt>
                <c:pt idx="17824">
                  <c:v>5.6282712500000001</c:v>
                </c:pt>
                <c:pt idx="17825">
                  <c:v>5.6285937500000003</c:v>
                </c:pt>
                <c:pt idx="17826">
                  <c:v>5.6289256250015995</c:v>
                </c:pt>
                <c:pt idx="17827">
                  <c:v>5.6292512500000003</c:v>
                </c:pt>
                <c:pt idx="17828">
                  <c:v>5.6295968750015994</c:v>
                </c:pt>
                <c:pt idx="17829">
                  <c:v>5.6299374999999996</c:v>
                </c:pt>
                <c:pt idx="17830">
                  <c:v>5.6302687499999999</c:v>
                </c:pt>
                <c:pt idx="17831">
                  <c:v>5.6300262500000002</c:v>
                </c:pt>
                <c:pt idx="17832">
                  <c:v>5.6296850000000003</c:v>
                </c:pt>
                <c:pt idx="17833">
                  <c:v>5.6293224999999998</c:v>
                </c:pt>
                <c:pt idx="17834">
                  <c:v>5.6295475000000001</c:v>
                </c:pt>
                <c:pt idx="17835">
                  <c:v>5.6296968750016001</c:v>
                </c:pt>
                <c:pt idx="17836">
                  <c:v>5.6292762500000002</c:v>
                </c:pt>
                <c:pt idx="17837">
                  <c:v>5.6288281250015997</c:v>
                </c:pt>
                <c:pt idx="17838">
                  <c:v>5.62819</c:v>
                </c:pt>
                <c:pt idx="17839">
                  <c:v>5.6275843750016001</c:v>
                </c:pt>
                <c:pt idx="17840">
                  <c:v>5.6269887499999998</c:v>
                </c:pt>
                <c:pt idx="17841">
                  <c:v>5.6266056250015994</c:v>
                </c:pt>
                <c:pt idx="17842">
                  <c:v>5.6268806250015997</c:v>
                </c:pt>
                <c:pt idx="17843">
                  <c:v>5.6272743750015994</c:v>
                </c:pt>
                <c:pt idx="17844">
                  <c:v>5.6277187499999997</c:v>
                </c:pt>
                <c:pt idx="17845">
                  <c:v>5.6282375</c:v>
                </c:pt>
                <c:pt idx="17846">
                  <c:v>5.6286156250015997</c:v>
                </c:pt>
                <c:pt idx="17847">
                  <c:v>5.6290387500000003</c:v>
                </c:pt>
                <c:pt idx="17848">
                  <c:v>5.6293937500000002</c:v>
                </c:pt>
                <c:pt idx="17849">
                  <c:v>5.6298068750015995</c:v>
                </c:pt>
                <c:pt idx="17850">
                  <c:v>5.6302112500000003</c:v>
                </c:pt>
                <c:pt idx="17851">
                  <c:v>5.6305393750016002</c:v>
                </c:pt>
                <c:pt idx="17852">
                  <c:v>5.6309125</c:v>
                </c:pt>
                <c:pt idx="17853">
                  <c:v>5.6312431250015997</c:v>
                </c:pt>
                <c:pt idx="17854">
                  <c:v>5.6308199999999999</c:v>
                </c:pt>
                <c:pt idx="17855">
                  <c:v>5.6302737499999997</c:v>
                </c:pt>
                <c:pt idx="17856">
                  <c:v>5.6299531250015997</c:v>
                </c:pt>
                <c:pt idx="17857">
                  <c:v>5.6295618750015999</c:v>
                </c:pt>
                <c:pt idx="17858">
                  <c:v>5.6290924999999996</c:v>
                </c:pt>
                <c:pt idx="17859">
                  <c:v>5.6287093750016002</c:v>
                </c:pt>
                <c:pt idx="17860">
                  <c:v>5.6282668750016001</c:v>
                </c:pt>
                <c:pt idx="17861">
                  <c:v>5.6277218750015994</c:v>
                </c:pt>
                <c:pt idx="17862">
                  <c:v>5.6273862499999998</c:v>
                </c:pt>
                <c:pt idx="17863">
                  <c:v>5.6270587499999998</c:v>
                </c:pt>
                <c:pt idx="17864">
                  <c:v>5.6274899999999999</c:v>
                </c:pt>
                <c:pt idx="17865">
                  <c:v>5.6278912500000002</c:v>
                </c:pt>
                <c:pt idx="17866">
                  <c:v>5.6282987499999999</c:v>
                </c:pt>
                <c:pt idx="17867">
                  <c:v>5.6282443750016</c:v>
                </c:pt>
                <c:pt idx="17868">
                  <c:v>5.6278831250015999</c:v>
                </c:pt>
                <c:pt idx="17869">
                  <c:v>5.6275193750015999</c:v>
                </c:pt>
                <c:pt idx="17870">
                  <c:v>5.6276875000000004</c:v>
                </c:pt>
                <c:pt idx="17871">
                  <c:v>5.6280981250015998</c:v>
                </c:pt>
                <c:pt idx="17872">
                  <c:v>5.6284587500000001</c:v>
                </c:pt>
                <c:pt idx="17873">
                  <c:v>5.6288137499999999</c:v>
                </c:pt>
                <c:pt idx="17874">
                  <c:v>5.6284062500000003</c:v>
                </c:pt>
                <c:pt idx="17875">
                  <c:v>5.6279487499999998</c:v>
                </c:pt>
                <c:pt idx="17876">
                  <c:v>5.6273918750015994</c:v>
                </c:pt>
                <c:pt idx="17877">
                  <c:v>5.6268118750016001</c:v>
                </c:pt>
                <c:pt idx="17878">
                  <c:v>5.6263725000000004</c:v>
                </c:pt>
                <c:pt idx="17879">
                  <c:v>5.6260174999999997</c:v>
                </c:pt>
                <c:pt idx="17880">
                  <c:v>5.6263243750015999</c:v>
                </c:pt>
                <c:pt idx="17881">
                  <c:v>5.6267318750015995</c:v>
                </c:pt>
                <c:pt idx="17882">
                  <c:v>5.6271631250015997</c:v>
                </c:pt>
                <c:pt idx="17883">
                  <c:v>5.6275631250015996</c:v>
                </c:pt>
                <c:pt idx="17884">
                  <c:v>5.6279431250015994</c:v>
                </c:pt>
                <c:pt idx="17885">
                  <c:v>5.6283887500000001</c:v>
                </c:pt>
                <c:pt idx="17886">
                  <c:v>5.628895</c:v>
                </c:pt>
                <c:pt idx="17887">
                  <c:v>5.6294962499999999</c:v>
                </c:pt>
                <c:pt idx="17888">
                  <c:v>5.6299406250016002</c:v>
                </c:pt>
                <c:pt idx="17889">
                  <c:v>5.6303293750016001</c:v>
                </c:pt>
                <c:pt idx="17890">
                  <c:v>5.6305525000000003</c:v>
                </c:pt>
                <c:pt idx="17891">
                  <c:v>5.6310287499999996</c:v>
                </c:pt>
                <c:pt idx="17892">
                  <c:v>5.6314687499999998</c:v>
                </c:pt>
                <c:pt idx="17893">
                  <c:v>5.6318275</c:v>
                </c:pt>
                <c:pt idx="17894">
                  <c:v>5.632085</c:v>
                </c:pt>
                <c:pt idx="17895">
                  <c:v>5.6319206250015998</c:v>
                </c:pt>
                <c:pt idx="17896">
                  <c:v>5.6315225</c:v>
                </c:pt>
                <c:pt idx="17897">
                  <c:v>5.6308974999999997</c:v>
                </c:pt>
                <c:pt idx="17898">
                  <c:v>5.6301562499999998</c:v>
                </c:pt>
                <c:pt idx="17899">
                  <c:v>5.6297781250016001</c:v>
                </c:pt>
                <c:pt idx="17900">
                  <c:v>5.6291874999999996</c:v>
                </c:pt>
                <c:pt idx="17901">
                  <c:v>5.6286931250015995</c:v>
                </c:pt>
                <c:pt idx="17902">
                  <c:v>5.6283149999999997</c:v>
                </c:pt>
                <c:pt idx="17903">
                  <c:v>5.6285306250015994</c:v>
                </c:pt>
                <c:pt idx="17904">
                  <c:v>5.62817875</c:v>
                </c:pt>
                <c:pt idx="17905">
                  <c:v>5.6284124999999996</c:v>
                </c:pt>
                <c:pt idx="17906">
                  <c:v>5.6287612500000002</c:v>
                </c:pt>
                <c:pt idx="17907">
                  <c:v>5.6291462499999998</c:v>
                </c:pt>
                <c:pt idx="17908">
                  <c:v>5.6295200000000003</c:v>
                </c:pt>
                <c:pt idx="17909">
                  <c:v>5.6299362500000001</c:v>
                </c:pt>
                <c:pt idx="17910">
                  <c:v>5.6296524999999997</c:v>
                </c:pt>
                <c:pt idx="17911">
                  <c:v>5.6299268750015994</c:v>
                </c:pt>
                <c:pt idx="17912">
                  <c:v>5.6303299999999998</c:v>
                </c:pt>
                <c:pt idx="17913">
                  <c:v>5.6307150000000004</c:v>
                </c:pt>
                <c:pt idx="17914">
                  <c:v>5.6311175000000002</c:v>
                </c:pt>
                <c:pt idx="17915">
                  <c:v>5.6314656250016002</c:v>
                </c:pt>
                <c:pt idx="17916">
                  <c:v>5.6318374999999996</c:v>
                </c:pt>
                <c:pt idx="17917">
                  <c:v>5.6317250000000003</c:v>
                </c:pt>
                <c:pt idx="17918">
                  <c:v>5.6313512499999998</c:v>
                </c:pt>
                <c:pt idx="17919">
                  <c:v>5.6309849999999999</c:v>
                </c:pt>
                <c:pt idx="17920">
                  <c:v>5.6304618750015996</c:v>
                </c:pt>
                <c:pt idx="17921">
                  <c:v>5.6301075000000003</c:v>
                </c:pt>
                <c:pt idx="17922">
                  <c:v>5.6295481250016</c:v>
                </c:pt>
                <c:pt idx="17923">
                  <c:v>5.6288631250016001</c:v>
                </c:pt>
                <c:pt idx="17924">
                  <c:v>5.6285150000000002</c:v>
                </c:pt>
                <c:pt idx="17925">
                  <c:v>5.6281881250015999</c:v>
                </c:pt>
                <c:pt idx="17926">
                  <c:v>5.6276450000000002</c:v>
                </c:pt>
                <c:pt idx="17927">
                  <c:v>5.62712375</c:v>
                </c:pt>
                <c:pt idx="17928">
                  <c:v>5.6267674999999997</c:v>
                </c:pt>
                <c:pt idx="17929">
                  <c:v>5.6270912500000003</c:v>
                </c:pt>
                <c:pt idx="17930">
                  <c:v>5.6274156250015999</c:v>
                </c:pt>
                <c:pt idx="17931">
                  <c:v>5.6269724999999999</c:v>
                </c:pt>
                <c:pt idx="17932">
                  <c:v>5.6266412499999996</c:v>
                </c:pt>
                <c:pt idx="17933">
                  <c:v>5.6269687499999996</c:v>
                </c:pt>
                <c:pt idx="17934">
                  <c:v>5.6273400000000002</c:v>
                </c:pt>
                <c:pt idx="17935">
                  <c:v>5.6277106250015994</c:v>
                </c:pt>
                <c:pt idx="17936">
                  <c:v>5.6273099999999996</c:v>
                </c:pt>
                <c:pt idx="17937">
                  <c:v>5.6268331250015997</c:v>
                </c:pt>
                <c:pt idx="17938">
                  <c:v>5.6265043750016002</c:v>
                </c:pt>
                <c:pt idx="17939">
                  <c:v>5.6261549999999998</c:v>
                </c:pt>
                <c:pt idx="17940">
                  <c:v>5.6256262499999998</c:v>
                </c:pt>
                <c:pt idx="17941">
                  <c:v>5.6252162500000003</c:v>
                </c:pt>
                <c:pt idx="17942">
                  <c:v>5.6248693750015999</c:v>
                </c:pt>
                <c:pt idx="17943">
                  <c:v>5.6252143750016002</c:v>
                </c:pt>
                <c:pt idx="17944">
                  <c:v>5.6255631250015998</c:v>
                </c:pt>
                <c:pt idx="17945">
                  <c:v>5.6258856250016001</c:v>
                </c:pt>
                <c:pt idx="17946">
                  <c:v>5.6262593750015997</c:v>
                </c:pt>
                <c:pt idx="17947">
                  <c:v>5.6266756250015995</c:v>
                </c:pt>
                <c:pt idx="17948">
                  <c:v>5.6270325000000003</c:v>
                </c:pt>
                <c:pt idx="17949">
                  <c:v>5.6273831250016002</c:v>
                </c:pt>
                <c:pt idx="17950">
                  <c:v>5.6277699999999999</c:v>
                </c:pt>
                <c:pt idx="17951">
                  <c:v>5.6281224999999999</c:v>
                </c:pt>
                <c:pt idx="17952">
                  <c:v>5.6286018750015998</c:v>
                </c:pt>
                <c:pt idx="17953">
                  <c:v>5.6290512499999998</c:v>
                </c:pt>
                <c:pt idx="17954">
                  <c:v>5.6294943750015998</c:v>
                </c:pt>
                <c:pt idx="17955">
                  <c:v>5.6298618750016001</c:v>
                </c:pt>
                <c:pt idx="17956">
                  <c:v>5.6294312499999997</c:v>
                </c:pt>
                <c:pt idx="17957">
                  <c:v>5.6289237500000002</c:v>
                </c:pt>
                <c:pt idx="17958">
                  <c:v>5.6283500000000002</c:v>
                </c:pt>
                <c:pt idx="17959">
                  <c:v>5.6278993750015998</c:v>
                </c:pt>
                <c:pt idx="17960">
                  <c:v>5.6275231250015993</c:v>
                </c:pt>
                <c:pt idx="17961">
                  <c:v>5.6271962499999999</c:v>
                </c:pt>
                <c:pt idx="17962">
                  <c:v>5.6267768750015996</c:v>
                </c:pt>
                <c:pt idx="17963">
                  <c:v>5.6262125000000003</c:v>
                </c:pt>
                <c:pt idx="17964">
                  <c:v>5.62578625</c:v>
                </c:pt>
                <c:pt idx="17965">
                  <c:v>5.6253762500000004</c:v>
                </c:pt>
                <c:pt idx="17966">
                  <c:v>5.6250018750016002</c:v>
                </c:pt>
                <c:pt idx="17967">
                  <c:v>5.6252018750015997</c:v>
                </c:pt>
                <c:pt idx="17968">
                  <c:v>5.6256606250015997</c:v>
                </c:pt>
                <c:pt idx="17969">
                  <c:v>5.6261431250016001</c:v>
                </c:pt>
                <c:pt idx="17970">
                  <c:v>5.6265700000000001</c:v>
                </c:pt>
                <c:pt idx="17971">
                  <c:v>5.6269137499999999</c:v>
                </c:pt>
                <c:pt idx="17972">
                  <c:v>5.6272399999999996</c:v>
                </c:pt>
                <c:pt idx="17973">
                  <c:v>5.6276725000000001</c:v>
                </c:pt>
                <c:pt idx="17974">
                  <c:v>5.6281187499999996</c:v>
                </c:pt>
                <c:pt idx="17975">
                  <c:v>5.6286156250015997</c:v>
                </c:pt>
                <c:pt idx="17976">
                  <c:v>5.6291793750016001</c:v>
                </c:pt>
                <c:pt idx="17977">
                  <c:v>5.6296787500000001</c:v>
                </c:pt>
                <c:pt idx="17978">
                  <c:v>5.6302300000000001</c:v>
                </c:pt>
                <c:pt idx="17979">
                  <c:v>5.6306124999999998</c:v>
                </c:pt>
                <c:pt idx="17980">
                  <c:v>5.6310493750015995</c:v>
                </c:pt>
                <c:pt idx="17981">
                  <c:v>5.6313881250015996</c:v>
                </c:pt>
                <c:pt idx="17982">
                  <c:v>5.6310662499999999</c:v>
                </c:pt>
                <c:pt idx="17983">
                  <c:v>5.6308800000000003</c:v>
                </c:pt>
                <c:pt idx="17984">
                  <c:v>5.6309643750016001</c:v>
                </c:pt>
                <c:pt idx="17985">
                  <c:v>5.6305493750015998</c:v>
                </c:pt>
                <c:pt idx="17986">
                  <c:v>5.6300512500000002</c:v>
                </c:pt>
                <c:pt idx="17987">
                  <c:v>5.6296012500000003</c:v>
                </c:pt>
                <c:pt idx="17988">
                  <c:v>5.6291731250015999</c:v>
                </c:pt>
                <c:pt idx="17989">
                  <c:v>5.6286318750015996</c:v>
                </c:pt>
                <c:pt idx="17990">
                  <c:v>5.6282218750016</c:v>
                </c:pt>
                <c:pt idx="17991">
                  <c:v>5.6278199999999998</c:v>
                </c:pt>
                <c:pt idx="17992">
                  <c:v>5.6281774999999996</c:v>
                </c:pt>
                <c:pt idx="17993">
                  <c:v>5.6285024999999997</c:v>
                </c:pt>
                <c:pt idx="17994">
                  <c:v>5.6288956250015998</c:v>
                </c:pt>
                <c:pt idx="17995">
                  <c:v>5.6292193750015995</c:v>
                </c:pt>
                <c:pt idx="17996">
                  <c:v>5.6288081250015995</c:v>
                </c:pt>
                <c:pt idx="17997">
                  <c:v>5.6283081250015998</c:v>
                </c:pt>
                <c:pt idx="17998">
                  <c:v>5.6278375</c:v>
                </c:pt>
                <c:pt idx="17999">
                  <c:v>5.6273506250015997</c:v>
                </c:pt>
                <c:pt idx="18000">
                  <c:v>5.6269606250016002</c:v>
                </c:pt>
                <c:pt idx="18001">
                  <c:v>5.6265212499999997</c:v>
                </c:pt>
                <c:pt idx="18002">
                  <c:v>5.6261368750015999</c:v>
                </c:pt>
                <c:pt idx="18003">
                  <c:v>5.6257718750015995</c:v>
                </c:pt>
                <c:pt idx="18004">
                  <c:v>5.6253450000000003</c:v>
                </c:pt>
                <c:pt idx="18005">
                  <c:v>5.6248643750016001</c:v>
                </c:pt>
                <c:pt idx="18006">
                  <c:v>5.6244362499999996</c:v>
                </c:pt>
                <c:pt idx="18007">
                  <c:v>5.6240231250015995</c:v>
                </c:pt>
                <c:pt idx="18008">
                  <c:v>5.6236868750015994</c:v>
                </c:pt>
                <c:pt idx="18009">
                  <c:v>5.6238475000000001</c:v>
                </c:pt>
                <c:pt idx="18010">
                  <c:v>5.6240081250016001</c:v>
                </c:pt>
                <c:pt idx="18011">
                  <c:v>5.6239756250015995</c:v>
                </c:pt>
                <c:pt idx="18012">
                  <c:v>5.6241068750015994</c:v>
                </c:pt>
                <c:pt idx="18013">
                  <c:v>5.6244856250015998</c:v>
                </c:pt>
                <c:pt idx="18014">
                  <c:v>5.6249118750016001</c:v>
                </c:pt>
                <c:pt idx="18015">
                  <c:v>5.6252318750015995</c:v>
                </c:pt>
                <c:pt idx="18016">
                  <c:v>5.6256812500000004</c:v>
                </c:pt>
                <c:pt idx="18017">
                  <c:v>5.6261150000000004</c:v>
                </c:pt>
                <c:pt idx="18018">
                  <c:v>5.6264525000000001</c:v>
                </c:pt>
                <c:pt idx="18019">
                  <c:v>5.6268018750015996</c:v>
                </c:pt>
                <c:pt idx="18020">
                  <c:v>5.62712375</c:v>
                </c:pt>
                <c:pt idx="18021">
                  <c:v>5.6275831250015997</c:v>
                </c:pt>
                <c:pt idx="18022">
                  <c:v>5.6279581250015998</c:v>
                </c:pt>
                <c:pt idx="18023">
                  <c:v>5.6282893750016001</c:v>
                </c:pt>
                <c:pt idx="18024">
                  <c:v>5.6286275000000003</c:v>
                </c:pt>
                <c:pt idx="18025">
                  <c:v>5.6289575000000003</c:v>
                </c:pt>
                <c:pt idx="18026">
                  <c:v>5.6285706250015997</c:v>
                </c:pt>
                <c:pt idx="18027">
                  <c:v>5.6289112499999998</c:v>
                </c:pt>
                <c:pt idx="18028">
                  <c:v>5.6289181250015998</c:v>
                </c:pt>
                <c:pt idx="18029">
                  <c:v>5.6293075000000004</c:v>
                </c:pt>
                <c:pt idx="18030">
                  <c:v>5.6296524999999997</c:v>
                </c:pt>
                <c:pt idx="18031">
                  <c:v>5.6291556250015997</c:v>
                </c:pt>
                <c:pt idx="18032">
                  <c:v>5.6287537499999996</c:v>
                </c:pt>
                <c:pt idx="18033">
                  <c:v>5.6284012499999996</c:v>
                </c:pt>
                <c:pt idx="18034">
                  <c:v>5.6279287499999997</c:v>
                </c:pt>
                <c:pt idx="18035">
                  <c:v>5.6274506250015994</c:v>
                </c:pt>
                <c:pt idx="18036">
                  <c:v>5.6270943750016</c:v>
                </c:pt>
                <c:pt idx="18037">
                  <c:v>5.6266981250015995</c:v>
                </c:pt>
                <c:pt idx="18038">
                  <c:v>5.6262681250015998</c:v>
                </c:pt>
                <c:pt idx="18039">
                  <c:v>5.6258524999999997</c:v>
                </c:pt>
                <c:pt idx="18040">
                  <c:v>5.6257725000000001</c:v>
                </c:pt>
                <c:pt idx="18041">
                  <c:v>5.6261593750015999</c:v>
                </c:pt>
                <c:pt idx="18042">
                  <c:v>5.6265937499999996</c:v>
                </c:pt>
                <c:pt idx="18043">
                  <c:v>5.6269481250015998</c:v>
                </c:pt>
                <c:pt idx="18044">
                  <c:v>5.6272743750015994</c:v>
                </c:pt>
                <c:pt idx="18045">
                  <c:v>5.627605</c:v>
                </c:pt>
                <c:pt idx="18046">
                  <c:v>5.6278493750015999</c:v>
                </c:pt>
                <c:pt idx="18047">
                  <c:v>5.6283399999999997</c:v>
                </c:pt>
                <c:pt idx="18048">
                  <c:v>5.6288118750015999</c:v>
                </c:pt>
                <c:pt idx="18049">
                  <c:v>5.6292675000000001</c:v>
                </c:pt>
                <c:pt idx="18050">
                  <c:v>5.6296281250015996</c:v>
                </c:pt>
                <c:pt idx="18051">
                  <c:v>5.6299781250015997</c:v>
                </c:pt>
                <c:pt idx="18052">
                  <c:v>5.62946875</c:v>
                </c:pt>
                <c:pt idx="18053">
                  <c:v>5.6290306250016</c:v>
                </c:pt>
                <c:pt idx="18054">
                  <c:v>5.6285031250015995</c:v>
                </c:pt>
                <c:pt idx="18055">
                  <c:v>5.6281150000000002</c:v>
                </c:pt>
                <c:pt idx="18056">
                  <c:v>5.6276337500000002</c:v>
                </c:pt>
                <c:pt idx="18057">
                  <c:v>5.6272462499999998</c:v>
                </c:pt>
                <c:pt idx="18058">
                  <c:v>5.6268656250015994</c:v>
                </c:pt>
                <c:pt idx="18059">
                  <c:v>5.6264824999999998</c:v>
                </c:pt>
                <c:pt idx="18060">
                  <c:v>5.6261274999999999</c:v>
                </c:pt>
                <c:pt idx="18061">
                  <c:v>5.6258006250015997</c:v>
                </c:pt>
                <c:pt idx="18062">
                  <c:v>5.6253768750016002</c:v>
                </c:pt>
                <c:pt idx="18063">
                  <c:v>5.6249787500000004</c:v>
                </c:pt>
                <c:pt idx="18064">
                  <c:v>5.6243100000000004</c:v>
                </c:pt>
                <c:pt idx="18065">
                  <c:v>5.6237537499999997</c:v>
                </c:pt>
                <c:pt idx="18066">
                  <c:v>5.6232831250016</c:v>
                </c:pt>
                <c:pt idx="18067">
                  <c:v>5.6228543750015998</c:v>
                </c:pt>
                <c:pt idx="18068">
                  <c:v>5.6222587500000003</c:v>
                </c:pt>
                <c:pt idx="18069">
                  <c:v>5.6218643750016</c:v>
                </c:pt>
                <c:pt idx="18070">
                  <c:v>5.6215212499999998</c:v>
                </c:pt>
                <c:pt idx="18071">
                  <c:v>5.6218731250016001</c:v>
                </c:pt>
                <c:pt idx="18072">
                  <c:v>5.6222250000000003</c:v>
                </c:pt>
                <c:pt idx="18073">
                  <c:v>5.6226331250015997</c:v>
                </c:pt>
                <c:pt idx="18074">
                  <c:v>5.62301875</c:v>
                </c:pt>
                <c:pt idx="18075">
                  <c:v>5.6233924999999996</c:v>
                </c:pt>
                <c:pt idx="18076">
                  <c:v>5.6237512499999998</c:v>
                </c:pt>
                <c:pt idx="18077">
                  <c:v>5.6241943750015997</c:v>
                </c:pt>
                <c:pt idx="18078">
                  <c:v>5.6245725000000002</c:v>
                </c:pt>
                <c:pt idx="18079">
                  <c:v>5.6249862500000001</c:v>
                </c:pt>
                <c:pt idx="18080">
                  <c:v>5.6254806250015994</c:v>
                </c:pt>
                <c:pt idx="18081">
                  <c:v>5.6258481250015997</c:v>
                </c:pt>
                <c:pt idx="18082">
                  <c:v>5.6261843750015998</c:v>
                </c:pt>
                <c:pt idx="18083">
                  <c:v>5.6259800000000002</c:v>
                </c:pt>
                <c:pt idx="18084">
                  <c:v>5.6254131250016002</c:v>
                </c:pt>
                <c:pt idx="18085">
                  <c:v>5.6249218750015997</c:v>
                </c:pt>
                <c:pt idx="18086">
                  <c:v>5.6245756250015999</c:v>
                </c:pt>
                <c:pt idx="18087">
                  <c:v>5.6241681250015993</c:v>
                </c:pt>
                <c:pt idx="18088">
                  <c:v>5.6236506250015994</c:v>
                </c:pt>
                <c:pt idx="18089">
                  <c:v>5.6229224999999996</c:v>
                </c:pt>
                <c:pt idx="18090">
                  <c:v>5.6222393750016</c:v>
                </c:pt>
                <c:pt idx="18091">
                  <c:v>5.6217943750016</c:v>
                </c:pt>
                <c:pt idx="18092">
                  <c:v>5.6213193750016002</c:v>
                </c:pt>
                <c:pt idx="18093">
                  <c:v>5.6206581250015999</c:v>
                </c:pt>
                <c:pt idx="18094">
                  <c:v>5.6203106250015997</c:v>
                </c:pt>
                <c:pt idx="18095">
                  <c:v>5.6197974999999998</c:v>
                </c:pt>
                <c:pt idx="18096">
                  <c:v>5.6193606250016002</c:v>
                </c:pt>
                <c:pt idx="18097">
                  <c:v>5.6189381250016002</c:v>
                </c:pt>
                <c:pt idx="18098">
                  <c:v>5.6188518750015994</c:v>
                </c:pt>
                <c:pt idx="18099">
                  <c:v>5.6192331250015997</c:v>
                </c:pt>
                <c:pt idx="18100">
                  <c:v>5.6196450000000002</c:v>
                </c:pt>
                <c:pt idx="18101">
                  <c:v>5.6200374999999996</c:v>
                </c:pt>
                <c:pt idx="18102">
                  <c:v>5.6196956250015999</c:v>
                </c:pt>
                <c:pt idx="18103">
                  <c:v>5.6194781250016002</c:v>
                </c:pt>
                <c:pt idx="18104">
                  <c:v>5.6198474999999997</c:v>
                </c:pt>
                <c:pt idx="18105">
                  <c:v>5.6197106250015993</c:v>
                </c:pt>
                <c:pt idx="18106">
                  <c:v>5.6196025000000001</c:v>
                </c:pt>
                <c:pt idx="18107">
                  <c:v>5.6194162499999996</c:v>
                </c:pt>
                <c:pt idx="18108">
                  <c:v>5.6191575</c:v>
                </c:pt>
                <c:pt idx="18109">
                  <c:v>5.6195668750015999</c:v>
                </c:pt>
                <c:pt idx="18110">
                  <c:v>5.6199300000000001</c:v>
                </c:pt>
                <c:pt idx="18111">
                  <c:v>5.6203837500000002</c:v>
                </c:pt>
                <c:pt idx="18112">
                  <c:v>5.6207668750015998</c:v>
                </c:pt>
                <c:pt idx="18113">
                  <c:v>5.6211381250015995</c:v>
                </c:pt>
                <c:pt idx="18114">
                  <c:v>5.6214725000000003</c:v>
                </c:pt>
                <c:pt idx="18115">
                  <c:v>5.6210668750016</c:v>
                </c:pt>
                <c:pt idx="18116">
                  <c:v>5.6206224999999996</c:v>
                </c:pt>
                <c:pt idx="18117">
                  <c:v>5.6202624999999999</c:v>
                </c:pt>
                <c:pt idx="18118">
                  <c:v>5.6199393750016</c:v>
                </c:pt>
                <c:pt idx="18119">
                  <c:v>5.6202537499999998</c:v>
                </c:pt>
                <c:pt idx="18120">
                  <c:v>5.6205918750016002</c:v>
                </c:pt>
                <c:pt idx="18121">
                  <c:v>5.6209681250015997</c:v>
                </c:pt>
                <c:pt idx="18122">
                  <c:v>5.6213175</c:v>
                </c:pt>
                <c:pt idx="18123">
                  <c:v>5.6217293750015997</c:v>
                </c:pt>
                <c:pt idx="18124">
                  <c:v>5.6221406250015997</c:v>
                </c:pt>
                <c:pt idx="18125">
                  <c:v>5.6225331250016</c:v>
                </c:pt>
                <c:pt idx="18126">
                  <c:v>5.6229756250016001</c:v>
                </c:pt>
                <c:pt idx="18127">
                  <c:v>5.6225837500000004</c:v>
                </c:pt>
                <c:pt idx="18128">
                  <c:v>5.6220181250015999</c:v>
                </c:pt>
                <c:pt idx="18129">
                  <c:v>5.6216212499999996</c:v>
                </c:pt>
                <c:pt idx="18130">
                  <c:v>5.6211206250016001</c:v>
                </c:pt>
                <c:pt idx="18131">
                  <c:v>5.6207450000000003</c:v>
                </c:pt>
                <c:pt idx="18132">
                  <c:v>5.6199568750015994</c:v>
                </c:pt>
                <c:pt idx="18133">
                  <c:v>5.6195493750015997</c:v>
                </c:pt>
                <c:pt idx="18134">
                  <c:v>5.6190512500000001</c:v>
                </c:pt>
                <c:pt idx="18135">
                  <c:v>5.6186562499999999</c:v>
                </c:pt>
                <c:pt idx="18136">
                  <c:v>5.6188237499999998</c:v>
                </c:pt>
                <c:pt idx="18137">
                  <c:v>5.6184762499999996</c:v>
                </c:pt>
                <c:pt idx="18138">
                  <c:v>5.6184912499999999</c:v>
                </c:pt>
                <c:pt idx="18139">
                  <c:v>5.6180906250015994</c:v>
                </c:pt>
                <c:pt idx="18140">
                  <c:v>5.6176575</c:v>
                </c:pt>
                <c:pt idx="18141">
                  <c:v>5.6172193750016</c:v>
                </c:pt>
                <c:pt idx="18142">
                  <c:v>5.6167181250015998</c:v>
                </c:pt>
                <c:pt idx="18143">
                  <c:v>5.6163662499999996</c:v>
                </c:pt>
                <c:pt idx="18144">
                  <c:v>5.6159343750015998</c:v>
                </c:pt>
                <c:pt idx="18145">
                  <c:v>5.6155875000000002</c:v>
                </c:pt>
                <c:pt idx="18146">
                  <c:v>5.6152662500000003</c:v>
                </c:pt>
                <c:pt idx="18147">
                  <c:v>5.6148712500000002</c:v>
                </c:pt>
                <c:pt idx="18148">
                  <c:v>5.6152087499999999</c:v>
                </c:pt>
                <c:pt idx="18149">
                  <c:v>5.6155575000000004</c:v>
                </c:pt>
                <c:pt idx="18150">
                  <c:v>5.6159487500000003</c:v>
                </c:pt>
                <c:pt idx="18151">
                  <c:v>5.6163125000000003</c:v>
                </c:pt>
                <c:pt idx="18152">
                  <c:v>5.6166812500000001</c:v>
                </c:pt>
                <c:pt idx="18153">
                  <c:v>5.61705875</c:v>
                </c:pt>
                <c:pt idx="18154">
                  <c:v>5.6175456250015996</c:v>
                </c:pt>
                <c:pt idx="18155">
                  <c:v>5.6179956250015994</c:v>
                </c:pt>
                <c:pt idx="18156">
                  <c:v>5.6183943750015999</c:v>
                </c:pt>
                <c:pt idx="18157">
                  <c:v>5.6187506250016002</c:v>
                </c:pt>
                <c:pt idx="18158">
                  <c:v>5.6192006250016</c:v>
                </c:pt>
                <c:pt idx="18159">
                  <c:v>5.6195681250015994</c:v>
                </c:pt>
                <c:pt idx="18160">
                  <c:v>5.6199824999999999</c:v>
                </c:pt>
                <c:pt idx="18161">
                  <c:v>5.6203868750015999</c:v>
                </c:pt>
                <c:pt idx="18162">
                  <c:v>5.6208568750015999</c:v>
                </c:pt>
                <c:pt idx="18163">
                  <c:v>5.6213550000000003</c:v>
                </c:pt>
                <c:pt idx="18164">
                  <c:v>5.6217156250015998</c:v>
                </c:pt>
                <c:pt idx="18165">
                  <c:v>5.6221681250015996</c:v>
                </c:pt>
                <c:pt idx="18166">
                  <c:v>5.6225543750015996</c:v>
                </c:pt>
                <c:pt idx="18167">
                  <c:v>5.6229956250016002</c:v>
                </c:pt>
                <c:pt idx="18168">
                  <c:v>5.6226468750015997</c:v>
                </c:pt>
                <c:pt idx="18169">
                  <c:v>5.6222056250015999</c:v>
                </c:pt>
                <c:pt idx="18170">
                  <c:v>5.6218443750015998</c:v>
                </c:pt>
                <c:pt idx="18171">
                  <c:v>5.6221899999999998</c:v>
                </c:pt>
                <c:pt idx="18172">
                  <c:v>5.6225887500000002</c:v>
                </c:pt>
                <c:pt idx="18173">
                  <c:v>5.6229368750016002</c:v>
                </c:pt>
                <c:pt idx="18174">
                  <c:v>5.6224193750015994</c:v>
                </c:pt>
                <c:pt idx="18175">
                  <c:v>5.6217712500000001</c:v>
                </c:pt>
                <c:pt idx="18176">
                  <c:v>5.6213537499999999</c:v>
                </c:pt>
                <c:pt idx="18177">
                  <c:v>5.6209125000000002</c:v>
                </c:pt>
                <c:pt idx="18178">
                  <c:v>5.6204693750015995</c:v>
                </c:pt>
                <c:pt idx="18179">
                  <c:v>5.6199262499999998</c:v>
                </c:pt>
                <c:pt idx="18180">
                  <c:v>5.6193900000000001</c:v>
                </c:pt>
                <c:pt idx="18181">
                  <c:v>5.6188212499999999</c:v>
                </c:pt>
                <c:pt idx="18182">
                  <c:v>5.6183306250016001</c:v>
                </c:pt>
                <c:pt idx="18183">
                  <c:v>5.6177574999999997</c:v>
                </c:pt>
                <c:pt idx="18184">
                  <c:v>5.6171875</c:v>
                </c:pt>
                <c:pt idx="18185">
                  <c:v>5.6167037500000001</c:v>
                </c:pt>
                <c:pt idx="18186">
                  <c:v>5.6161831250015997</c:v>
                </c:pt>
                <c:pt idx="18187">
                  <c:v>5.6155793750015999</c:v>
                </c:pt>
                <c:pt idx="18188">
                  <c:v>5.6150256250016</c:v>
                </c:pt>
                <c:pt idx="18189">
                  <c:v>5.6146124999999998</c:v>
                </c:pt>
                <c:pt idx="18190">
                  <c:v>5.6141206250015996</c:v>
                </c:pt>
                <c:pt idx="18191">
                  <c:v>5.6137050000000004</c:v>
                </c:pt>
                <c:pt idx="18192">
                  <c:v>5.6133162499999996</c:v>
                </c:pt>
                <c:pt idx="18193">
                  <c:v>5.6128181250016</c:v>
                </c:pt>
                <c:pt idx="18194">
                  <c:v>5.6124462499999996</c:v>
                </c:pt>
                <c:pt idx="18195">
                  <c:v>5.6127106250015997</c:v>
                </c:pt>
                <c:pt idx="18196">
                  <c:v>5.6130456250015994</c:v>
                </c:pt>
                <c:pt idx="18197">
                  <c:v>5.6133618750015994</c:v>
                </c:pt>
                <c:pt idx="18198">
                  <c:v>5.6137862500000004</c:v>
                </c:pt>
                <c:pt idx="18199">
                  <c:v>5.6141781250016001</c:v>
                </c:pt>
                <c:pt idx="18200">
                  <c:v>5.6146531250015999</c:v>
                </c:pt>
                <c:pt idx="18201">
                  <c:v>5.6149987499999998</c:v>
                </c:pt>
                <c:pt idx="18202">
                  <c:v>5.6154175000000004</c:v>
                </c:pt>
                <c:pt idx="18203">
                  <c:v>5.6157756250016</c:v>
                </c:pt>
                <c:pt idx="18204">
                  <c:v>5.6160656250015997</c:v>
                </c:pt>
                <c:pt idx="18205">
                  <c:v>5.6161181250015995</c:v>
                </c:pt>
                <c:pt idx="18206">
                  <c:v>5.6165174999999996</c:v>
                </c:pt>
                <c:pt idx="18207">
                  <c:v>5.6161056250015999</c:v>
                </c:pt>
                <c:pt idx="18208">
                  <c:v>5.6156356250016</c:v>
                </c:pt>
                <c:pt idx="18209">
                  <c:v>5.6150256250016</c:v>
                </c:pt>
                <c:pt idx="18210">
                  <c:v>5.6145287499999998</c:v>
                </c:pt>
                <c:pt idx="18211">
                  <c:v>5.6139681250016</c:v>
                </c:pt>
                <c:pt idx="18212">
                  <c:v>5.6136100000000004</c:v>
                </c:pt>
                <c:pt idx="18213">
                  <c:v>5.6132668750015995</c:v>
                </c:pt>
                <c:pt idx="18214">
                  <c:v>5.6128749999999998</c:v>
                </c:pt>
                <c:pt idx="18215">
                  <c:v>5.6128443750015995</c:v>
                </c:pt>
                <c:pt idx="18216">
                  <c:v>5.6123918750015998</c:v>
                </c:pt>
                <c:pt idx="18217">
                  <c:v>5.6127956250016</c:v>
                </c:pt>
                <c:pt idx="18218">
                  <c:v>5.6132531250015996</c:v>
                </c:pt>
                <c:pt idx="18219">
                  <c:v>5.6135962499999996</c:v>
                </c:pt>
                <c:pt idx="18220">
                  <c:v>5.6141199999999998</c:v>
                </c:pt>
                <c:pt idx="18221">
                  <c:v>5.6144550000000004</c:v>
                </c:pt>
                <c:pt idx="18222">
                  <c:v>5.6148731250015995</c:v>
                </c:pt>
                <c:pt idx="18223">
                  <c:v>5.6152625</c:v>
                </c:pt>
                <c:pt idx="18224">
                  <c:v>5.6156956250015995</c:v>
                </c:pt>
                <c:pt idx="18225">
                  <c:v>5.6161937499999999</c:v>
                </c:pt>
                <c:pt idx="18226">
                  <c:v>5.6165268750015995</c:v>
                </c:pt>
                <c:pt idx="18227">
                  <c:v>5.6169387500000001</c:v>
                </c:pt>
                <c:pt idx="18228">
                  <c:v>5.6174156250016001</c:v>
                </c:pt>
                <c:pt idx="18229">
                  <c:v>5.6177762500000004</c:v>
                </c:pt>
                <c:pt idx="18230">
                  <c:v>5.6181168750015997</c:v>
                </c:pt>
                <c:pt idx="18231">
                  <c:v>5.6185262500000004</c:v>
                </c:pt>
                <c:pt idx="18232">
                  <c:v>5.6189837499999999</c:v>
                </c:pt>
                <c:pt idx="18233">
                  <c:v>5.6194506250015994</c:v>
                </c:pt>
                <c:pt idx="18234">
                  <c:v>5.6197781250015995</c:v>
                </c:pt>
                <c:pt idx="18235">
                  <c:v>5.6193581250015994</c:v>
                </c:pt>
                <c:pt idx="18236">
                  <c:v>5.6189268750016002</c:v>
                </c:pt>
                <c:pt idx="18237">
                  <c:v>5.6185331250015995</c:v>
                </c:pt>
                <c:pt idx="18238">
                  <c:v>5.6182093750015998</c:v>
                </c:pt>
                <c:pt idx="18239">
                  <c:v>5.6178431250015999</c:v>
                </c:pt>
                <c:pt idx="18240">
                  <c:v>5.6182237500000003</c:v>
                </c:pt>
                <c:pt idx="18241">
                  <c:v>5.6186881250015999</c:v>
                </c:pt>
                <c:pt idx="18242">
                  <c:v>5.6187687500000001</c:v>
                </c:pt>
                <c:pt idx="18243">
                  <c:v>5.6184268750015995</c:v>
                </c:pt>
                <c:pt idx="18244">
                  <c:v>5.6180268750015996</c:v>
                </c:pt>
                <c:pt idx="18245">
                  <c:v>5.6175462500000002</c:v>
                </c:pt>
                <c:pt idx="18246">
                  <c:v>5.6170562500000001</c:v>
                </c:pt>
                <c:pt idx="18247">
                  <c:v>5.6164437500000002</c:v>
                </c:pt>
                <c:pt idx="18248">
                  <c:v>5.6159575000000004</c:v>
                </c:pt>
                <c:pt idx="18249">
                  <c:v>5.6155499999999998</c:v>
                </c:pt>
                <c:pt idx="18250">
                  <c:v>5.6151999999999997</c:v>
                </c:pt>
                <c:pt idx="18251">
                  <c:v>5.6152856250015999</c:v>
                </c:pt>
                <c:pt idx="18252">
                  <c:v>5.6146818750016001</c:v>
                </c:pt>
                <c:pt idx="18253">
                  <c:v>5.6142793750015993</c:v>
                </c:pt>
                <c:pt idx="18254">
                  <c:v>5.6137781250016001</c:v>
                </c:pt>
                <c:pt idx="18255">
                  <c:v>5.6132106250015994</c:v>
                </c:pt>
                <c:pt idx="18256">
                  <c:v>5.6126087499999997</c:v>
                </c:pt>
                <c:pt idx="18257">
                  <c:v>5.6120993750016002</c:v>
                </c:pt>
                <c:pt idx="18258">
                  <c:v>5.6115849999999998</c:v>
                </c:pt>
                <c:pt idx="18259">
                  <c:v>5.6110800000000003</c:v>
                </c:pt>
                <c:pt idx="18260">
                  <c:v>5.6106756250015994</c:v>
                </c:pt>
                <c:pt idx="18261">
                  <c:v>5.6103512499999999</c:v>
                </c:pt>
                <c:pt idx="18262">
                  <c:v>5.6099293750015997</c:v>
                </c:pt>
                <c:pt idx="18263">
                  <c:v>5.6097831250015995</c:v>
                </c:pt>
                <c:pt idx="18264">
                  <c:v>5.6101162499999999</c:v>
                </c:pt>
                <c:pt idx="18265">
                  <c:v>5.6105662499999998</c:v>
                </c:pt>
                <c:pt idx="18266">
                  <c:v>5.6109556250015995</c:v>
                </c:pt>
                <c:pt idx="18267">
                  <c:v>5.6113893750015995</c:v>
                </c:pt>
                <c:pt idx="18268">
                  <c:v>5.6118456250015996</c:v>
                </c:pt>
                <c:pt idx="18269">
                  <c:v>5.6122043750015997</c:v>
                </c:pt>
                <c:pt idx="18270">
                  <c:v>5.6126087499999997</c:v>
                </c:pt>
                <c:pt idx="18271">
                  <c:v>5.6129806250016001</c:v>
                </c:pt>
                <c:pt idx="18272">
                  <c:v>5.6133143750015995</c:v>
                </c:pt>
                <c:pt idx="18273">
                  <c:v>5.6136681250015998</c:v>
                </c:pt>
                <c:pt idx="18274">
                  <c:v>5.6140856250016</c:v>
                </c:pt>
                <c:pt idx="18275">
                  <c:v>5.6144350000000003</c:v>
                </c:pt>
                <c:pt idx="18276">
                  <c:v>5.6147906250016</c:v>
                </c:pt>
                <c:pt idx="18277">
                  <c:v>5.6151625000000003</c:v>
                </c:pt>
                <c:pt idx="18278">
                  <c:v>5.6156206250015996</c:v>
                </c:pt>
                <c:pt idx="18279">
                  <c:v>5.6160043750015998</c:v>
                </c:pt>
                <c:pt idx="18280">
                  <c:v>5.6160293750015997</c:v>
                </c:pt>
                <c:pt idx="18281">
                  <c:v>5.6163643750015995</c:v>
                </c:pt>
                <c:pt idx="18282">
                  <c:v>5.6166974999999999</c:v>
                </c:pt>
                <c:pt idx="18283">
                  <c:v>5.6170456250015999</c:v>
                </c:pt>
                <c:pt idx="18284">
                  <c:v>5.6166381250016002</c:v>
                </c:pt>
                <c:pt idx="18285">
                  <c:v>5.61630875</c:v>
                </c:pt>
                <c:pt idx="18286">
                  <c:v>5.6158450000000002</c:v>
                </c:pt>
                <c:pt idx="18287">
                  <c:v>5.6153756250016</c:v>
                </c:pt>
                <c:pt idx="18288">
                  <c:v>5.6149674999999997</c:v>
                </c:pt>
                <c:pt idx="18289">
                  <c:v>5.6146137500000002</c:v>
                </c:pt>
                <c:pt idx="18290">
                  <c:v>5.6142593750016001</c:v>
                </c:pt>
                <c:pt idx="18291">
                  <c:v>5.6139256250015999</c:v>
                </c:pt>
                <c:pt idx="18292">
                  <c:v>5.6135343750016</c:v>
                </c:pt>
                <c:pt idx="18293">
                  <c:v>5.6132143750015997</c:v>
                </c:pt>
                <c:pt idx="18294">
                  <c:v>5.6129881250015998</c:v>
                </c:pt>
                <c:pt idx="18295">
                  <c:v>5.6133718750016</c:v>
                </c:pt>
                <c:pt idx="18296">
                  <c:v>5.61370375</c:v>
                </c:pt>
                <c:pt idx="18297">
                  <c:v>5.6140693750016002</c:v>
                </c:pt>
                <c:pt idx="18298">
                  <c:v>5.6144318750015998</c:v>
                </c:pt>
                <c:pt idx="18299">
                  <c:v>5.61490125</c:v>
                </c:pt>
                <c:pt idx="18300">
                  <c:v>5.6154275</c:v>
                </c:pt>
                <c:pt idx="18301">
                  <c:v>5.6157831250015997</c:v>
                </c:pt>
                <c:pt idx="18302">
                  <c:v>5.6162299999999998</c:v>
                </c:pt>
                <c:pt idx="18303">
                  <c:v>5.6165518750015995</c:v>
                </c:pt>
                <c:pt idx="18304">
                  <c:v>5.6169956250016</c:v>
                </c:pt>
                <c:pt idx="18305">
                  <c:v>5.6174281250015996</c:v>
                </c:pt>
                <c:pt idx="18306">
                  <c:v>5.6177831250015995</c:v>
                </c:pt>
                <c:pt idx="18307">
                  <c:v>5.6181343750016</c:v>
                </c:pt>
                <c:pt idx="18308">
                  <c:v>5.6184918750015997</c:v>
                </c:pt>
                <c:pt idx="18309">
                  <c:v>5.6180556250015998</c:v>
                </c:pt>
                <c:pt idx="18310">
                  <c:v>5.6175618750015994</c:v>
                </c:pt>
                <c:pt idx="18311">
                  <c:v>5.6171274999999996</c:v>
                </c:pt>
                <c:pt idx="18312">
                  <c:v>5.6166700000000001</c:v>
                </c:pt>
                <c:pt idx="18313">
                  <c:v>5.6161643750015999</c:v>
                </c:pt>
                <c:pt idx="18314">
                  <c:v>5.6156062499999999</c:v>
                </c:pt>
                <c:pt idx="18315">
                  <c:v>5.6149424999999997</c:v>
                </c:pt>
                <c:pt idx="18316">
                  <c:v>5.6142849999999997</c:v>
                </c:pt>
                <c:pt idx="18317">
                  <c:v>5.6136825000000004</c:v>
                </c:pt>
                <c:pt idx="18318">
                  <c:v>5.6130599999999999</c:v>
                </c:pt>
                <c:pt idx="18319">
                  <c:v>5.6123906250015994</c:v>
                </c:pt>
                <c:pt idx="18320">
                  <c:v>5.6119174999999997</c:v>
                </c:pt>
                <c:pt idx="18321">
                  <c:v>5.6114843750015995</c:v>
                </c:pt>
                <c:pt idx="18322">
                  <c:v>5.6110662500000004</c:v>
                </c:pt>
                <c:pt idx="18323">
                  <c:v>5.610595</c:v>
                </c:pt>
                <c:pt idx="18324">
                  <c:v>5.6108206250016002</c:v>
                </c:pt>
                <c:pt idx="18325">
                  <c:v>5.6111624999999998</c:v>
                </c:pt>
                <c:pt idx="18326">
                  <c:v>5.6107668750016</c:v>
                </c:pt>
                <c:pt idx="18327">
                  <c:v>5.6106493750016</c:v>
                </c:pt>
                <c:pt idx="18328">
                  <c:v>5.610735</c:v>
                </c:pt>
                <c:pt idx="18329">
                  <c:v>5.6111137500000003</c:v>
                </c:pt>
                <c:pt idx="18330">
                  <c:v>5.6112525</c:v>
                </c:pt>
                <c:pt idx="18331">
                  <c:v>5.6114606250015999</c:v>
                </c:pt>
                <c:pt idx="18332">
                  <c:v>5.6115849999999998</c:v>
                </c:pt>
                <c:pt idx="18333">
                  <c:v>5.6111512499999998</c:v>
                </c:pt>
                <c:pt idx="18334">
                  <c:v>5.6108137500000002</c:v>
                </c:pt>
                <c:pt idx="18335">
                  <c:v>5.6104200000000004</c:v>
                </c:pt>
                <c:pt idx="18336">
                  <c:v>5.6104937499999998</c:v>
                </c:pt>
                <c:pt idx="18337">
                  <c:v>5.6100275000000002</c:v>
                </c:pt>
                <c:pt idx="18338">
                  <c:v>5.6095949999999997</c:v>
                </c:pt>
                <c:pt idx="18339">
                  <c:v>5.6091256250015995</c:v>
                </c:pt>
                <c:pt idx="18340">
                  <c:v>5.6087024999999997</c:v>
                </c:pt>
                <c:pt idx="18341">
                  <c:v>5.6084125</c:v>
                </c:pt>
                <c:pt idx="18342">
                  <c:v>5.6080187500000003</c:v>
                </c:pt>
                <c:pt idx="18343">
                  <c:v>5.6083550000000004</c:v>
                </c:pt>
                <c:pt idx="18344">
                  <c:v>5.6087162499999996</c:v>
                </c:pt>
                <c:pt idx="18345">
                  <c:v>5.6091318750015997</c:v>
                </c:pt>
                <c:pt idx="18346">
                  <c:v>5.6096899999999996</c:v>
                </c:pt>
                <c:pt idx="18347">
                  <c:v>5.6101093750016</c:v>
                </c:pt>
                <c:pt idx="18348">
                  <c:v>5.6104475000000003</c:v>
                </c:pt>
                <c:pt idx="18349">
                  <c:v>5.6108362500000002</c:v>
                </c:pt>
                <c:pt idx="18350">
                  <c:v>5.6112374999999997</c:v>
                </c:pt>
                <c:pt idx="18351">
                  <c:v>5.6115849999999998</c:v>
                </c:pt>
                <c:pt idx="18352">
                  <c:v>5.6115031250016001</c:v>
                </c:pt>
                <c:pt idx="18353">
                  <c:v>5.6111312499999997</c:v>
                </c:pt>
                <c:pt idx="18354">
                  <c:v>5.6108093750016002</c:v>
                </c:pt>
                <c:pt idx="18355">
                  <c:v>5.6103806250016</c:v>
                </c:pt>
                <c:pt idx="18356">
                  <c:v>5.6099687500000002</c:v>
                </c:pt>
                <c:pt idx="18357">
                  <c:v>5.6103125</c:v>
                </c:pt>
                <c:pt idx="18358">
                  <c:v>5.6106493750016</c:v>
                </c:pt>
                <c:pt idx="18359">
                  <c:v>5.6102737500000002</c:v>
                </c:pt>
                <c:pt idx="18360">
                  <c:v>5.6098443750015994</c:v>
                </c:pt>
                <c:pt idx="18361">
                  <c:v>5.6094425000000001</c:v>
                </c:pt>
                <c:pt idx="18362">
                  <c:v>5.6091218750016001</c:v>
                </c:pt>
                <c:pt idx="18363">
                  <c:v>5.60854125</c:v>
                </c:pt>
                <c:pt idx="18364">
                  <c:v>5.6079362499999998</c:v>
                </c:pt>
                <c:pt idx="18365">
                  <c:v>5.6074093750016001</c:v>
                </c:pt>
                <c:pt idx="18366">
                  <c:v>5.6069056250016001</c:v>
                </c:pt>
                <c:pt idx="18367">
                  <c:v>5.6072699999999998</c:v>
                </c:pt>
                <c:pt idx="18368">
                  <c:v>5.6076062499999999</c:v>
                </c:pt>
                <c:pt idx="18369">
                  <c:v>5.6074687499999998</c:v>
                </c:pt>
                <c:pt idx="18370">
                  <c:v>5.6075856250016001</c:v>
                </c:pt>
                <c:pt idx="18371">
                  <c:v>5.6080312499999998</c:v>
                </c:pt>
                <c:pt idx="18372">
                  <c:v>5.6084793750015995</c:v>
                </c:pt>
                <c:pt idx="18373">
                  <c:v>5.6083693750016002</c:v>
                </c:pt>
                <c:pt idx="18374">
                  <c:v>5.6083818750015997</c:v>
                </c:pt>
                <c:pt idx="18375">
                  <c:v>5.6087674999999999</c:v>
                </c:pt>
                <c:pt idx="18376">
                  <c:v>5.6091525000000004</c:v>
                </c:pt>
                <c:pt idx="18377">
                  <c:v>5.6096000000000004</c:v>
                </c:pt>
                <c:pt idx="18378">
                  <c:v>5.6099399999999999</c:v>
                </c:pt>
                <c:pt idx="18379">
                  <c:v>5.6103137500000004</c:v>
                </c:pt>
                <c:pt idx="18380">
                  <c:v>5.6106562499999999</c:v>
                </c:pt>
                <c:pt idx="18381">
                  <c:v>5.6104706250016001</c:v>
                </c:pt>
                <c:pt idx="18382">
                  <c:v>5.6100837500000003</c:v>
                </c:pt>
                <c:pt idx="18383">
                  <c:v>5.6096556250015999</c:v>
                </c:pt>
                <c:pt idx="18384">
                  <c:v>5.6091412500000004</c:v>
                </c:pt>
                <c:pt idx="18385">
                  <c:v>5.6087206250015997</c:v>
                </c:pt>
                <c:pt idx="18386">
                  <c:v>5.6082400000000003</c:v>
                </c:pt>
                <c:pt idx="18387">
                  <c:v>5.6077406250015995</c:v>
                </c:pt>
                <c:pt idx="18388">
                  <c:v>5.6072375000000001</c:v>
                </c:pt>
                <c:pt idx="18389">
                  <c:v>5.6066568750016001</c:v>
                </c:pt>
                <c:pt idx="18390">
                  <c:v>5.6063006250015999</c:v>
                </c:pt>
                <c:pt idx="18391">
                  <c:v>5.6059749999999999</c:v>
                </c:pt>
                <c:pt idx="18392">
                  <c:v>5.6056243750016002</c:v>
                </c:pt>
                <c:pt idx="18393">
                  <c:v>5.6052925</c:v>
                </c:pt>
                <c:pt idx="18394">
                  <c:v>5.6049274999999996</c:v>
                </c:pt>
                <c:pt idx="18395">
                  <c:v>5.6045881250015999</c:v>
                </c:pt>
                <c:pt idx="18396">
                  <c:v>5.6042162500000003</c:v>
                </c:pt>
                <c:pt idx="18397">
                  <c:v>5.6038712500000001</c:v>
                </c:pt>
                <c:pt idx="18398">
                  <c:v>5.60349875</c:v>
                </c:pt>
                <c:pt idx="18399">
                  <c:v>5.60392125</c:v>
                </c:pt>
                <c:pt idx="18400">
                  <c:v>5.6043337500000003</c:v>
                </c:pt>
                <c:pt idx="18401">
                  <c:v>5.6047381250015995</c:v>
                </c:pt>
                <c:pt idx="18402">
                  <c:v>5.6051624999999996</c:v>
                </c:pt>
                <c:pt idx="18403">
                  <c:v>5.6055018750015995</c:v>
                </c:pt>
                <c:pt idx="18404">
                  <c:v>5.6058731250016001</c:v>
                </c:pt>
                <c:pt idx="18405">
                  <c:v>5.6062068750015994</c:v>
                </c:pt>
                <c:pt idx="18406">
                  <c:v>5.6065874999999998</c:v>
                </c:pt>
                <c:pt idx="18407">
                  <c:v>5.6069118750015994</c:v>
                </c:pt>
                <c:pt idx="18408">
                  <c:v>5.6073225000000004</c:v>
                </c:pt>
                <c:pt idx="18409">
                  <c:v>5.6067762500000002</c:v>
                </c:pt>
                <c:pt idx="18410">
                  <c:v>5.6063581250015995</c:v>
                </c:pt>
                <c:pt idx="18411">
                  <c:v>5.6058537499999996</c:v>
                </c:pt>
                <c:pt idx="18412">
                  <c:v>5.6054012499999999</c:v>
                </c:pt>
                <c:pt idx="18413">
                  <c:v>5.6049637499999996</c:v>
                </c:pt>
                <c:pt idx="18414">
                  <c:v>5.6046156250015997</c:v>
                </c:pt>
                <c:pt idx="18415">
                  <c:v>5.6040912499999997</c:v>
                </c:pt>
                <c:pt idx="18416">
                  <c:v>5.6035693750015998</c:v>
                </c:pt>
                <c:pt idx="18417">
                  <c:v>5.6032099999999998</c:v>
                </c:pt>
                <c:pt idx="18418">
                  <c:v>5.6031756250016</c:v>
                </c:pt>
                <c:pt idx="18419">
                  <c:v>5.6036343750016</c:v>
                </c:pt>
                <c:pt idx="18420">
                  <c:v>5.6036787500000003</c:v>
                </c:pt>
                <c:pt idx="18421">
                  <c:v>5.6033137499999999</c:v>
                </c:pt>
                <c:pt idx="18422">
                  <c:v>5.6038424999999998</c:v>
                </c:pt>
                <c:pt idx="18423">
                  <c:v>5.6042343750015995</c:v>
                </c:pt>
                <c:pt idx="18424">
                  <c:v>5.60389625</c:v>
                </c:pt>
                <c:pt idx="18425">
                  <c:v>5.6034875</c:v>
                </c:pt>
                <c:pt idx="18426">
                  <c:v>5.6031525000000002</c:v>
                </c:pt>
                <c:pt idx="18427">
                  <c:v>5.6027262499999999</c:v>
                </c:pt>
                <c:pt idx="18428">
                  <c:v>5.6021243750015994</c:v>
                </c:pt>
                <c:pt idx="18429">
                  <c:v>5.60157375</c:v>
                </c:pt>
                <c:pt idx="18430">
                  <c:v>5.60110375</c:v>
                </c:pt>
                <c:pt idx="18431">
                  <c:v>5.6006856250016002</c:v>
                </c:pt>
                <c:pt idx="18432">
                  <c:v>5.6003606250016</c:v>
                </c:pt>
                <c:pt idx="18433">
                  <c:v>5.6000125000000001</c:v>
                </c:pt>
                <c:pt idx="18434">
                  <c:v>5.5995712500000003</c:v>
                </c:pt>
                <c:pt idx="18435">
                  <c:v>5.5994962499999996</c:v>
                </c:pt>
                <c:pt idx="18436">
                  <c:v>5.5994062500000004</c:v>
                </c:pt>
                <c:pt idx="18437">
                  <c:v>5.5990349999999998</c:v>
                </c:pt>
                <c:pt idx="18438">
                  <c:v>5.5985518750015997</c:v>
                </c:pt>
                <c:pt idx="18439">
                  <c:v>5.5981199999999998</c:v>
                </c:pt>
                <c:pt idx="18440">
                  <c:v>5.5975787500000003</c:v>
                </c:pt>
                <c:pt idx="18441">
                  <c:v>5.5971743750015994</c:v>
                </c:pt>
                <c:pt idx="18442">
                  <c:v>5.5967843750016</c:v>
                </c:pt>
                <c:pt idx="18443">
                  <c:v>5.5966556250016</c:v>
                </c:pt>
                <c:pt idx="18444">
                  <c:v>5.5969843750015995</c:v>
                </c:pt>
                <c:pt idx="18445">
                  <c:v>5.5973168750015994</c:v>
                </c:pt>
                <c:pt idx="18446">
                  <c:v>5.5976493750016001</c:v>
                </c:pt>
                <c:pt idx="18447">
                  <c:v>5.5979962499999996</c:v>
                </c:pt>
                <c:pt idx="18448">
                  <c:v>5.5983312500000002</c:v>
                </c:pt>
                <c:pt idx="18449">
                  <c:v>5.5984412499999996</c:v>
                </c:pt>
                <c:pt idx="18450">
                  <c:v>5.5979981250015998</c:v>
                </c:pt>
                <c:pt idx="18451">
                  <c:v>5.5974268750015996</c:v>
                </c:pt>
                <c:pt idx="18452">
                  <c:v>5.5969487500000001</c:v>
                </c:pt>
                <c:pt idx="18453">
                  <c:v>5.5964431250016</c:v>
                </c:pt>
                <c:pt idx="18454">
                  <c:v>5.5960156250016002</c:v>
                </c:pt>
                <c:pt idx="18455">
                  <c:v>5.5963725000000002</c:v>
                </c:pt>
                <c:pt idx="18456">
                  <c:v>5.5963656250015994</c:v>
                </c:pt>
                <c:pt idx="18457">
                  <c:v>5.5966931250015994</c:v>
                </c:pt>
                <c:pt idx="18458">
                  <c:v>5.5971156250015994</c:v>
                </c:pt>
                <c:pt idx="18459">
                  <c:v>5.5974737499999998</c:v>
                </c:pt>
                <c:pt idx="18460">
                  <c:v>5.5978006250016001</c:v>
                </c:pt>
                <c:pt idx="18461">
                  <c:v>5.5982093750016002</c:v>
                </c:pt>
                <c:pt idx="18462">
                  <c:v>5.5984449999999999</c:v>
                </c:pt>
                <c:pt idx="18463">
                  <c:v>5.5981100000000001</c:v>
                </c:pt>
                <c:pt idx="18464">
                  <c:v>5.5979868750015997</c:v>
                </c:pt>
                <c:pt idx="18465">
                  <c:v>5.5974787499999996</c:v>
                </c:pt>
                <c:pt idx="18466">
                  <c:v>5.5970331250015999</c:v>
                </c:pt>
                <c:pt idx="18467">
                  <c:v>5.5963593750016001</c:v>
                </c:pt>
                <c:pt idx="18468">
                  <c:v>5.5960168750015997</c:v>
                </c:pt>
                <c:pt idx="18469">
                  <c:v>5.5953643750015996</c:v>
                </c:pt>
                <c:pt idx="18470">
                  <c:v>5.5949543750016</c:v>
                </c:pt>
                <c:pt idx="18471">
                  <c:v>5.5946300000000004</c:v>
                </c:pt>
                <c:pt idx="18472">
                  <c:v>5.5940018750015996</c:v>
                </c:pt>
                <c:pt idx="18473">
                  <c:v>5.5936381250015996</c:v>
                </c:pt>
                <c:pt idx="18474">
                  <c:v>5.5931956250015995</c:v>
                </c:pt>
                <c:pt idx="18475">
                  <c:v>5.5925806250015997</c:v>
                </c:pt>
                <c:pt idx="18476">
                  <c:v>5.5922299999999998</c:v>
                </c:pt>
                <c:pt idx="18477">
                  <c:v>5.5917256250016001</c:v>
                </c:pt>
                <c:pt idx="18478">
                  <c:v>5.5903906250016</c:v>
                </c:pt>
                <c:pt idx="18479">
                  <c:v>5.5884124999999996</c:v>
                </c:pt>
                <c:pt idx="18480">
                  <c:v>5.5842143750015998</c:v>
                </c:pt>
                <c:pt idx="18481">
                  <c:v>5.5752756250016002</c:v>
                </c:pt>
                <c:pt idx="18482">
                  <c:v>5.5652493750016001</c:v>
                </c:pt>
                <c:pt idx="18483">
                  <c:v>5.5543943750015998</c:v>
                </c:pt>
                <c:pt idx="18484">
                  <c:v>5.5430362500000001</c:v>
                </c:pt>
                <c:pt idx="18485">
                  <c:v>5.5312006250015999</c:v>
                </c:pt>
                <c:pt idx="18486">
                  <c:v>5.5189831250015997</c:v>
                </c:pt>
                <c:pt idx="18487">
                  <c:v>5.5066274999999996</c:v>
                </c:pt>
                <c:pt idx="18488">
                  <c:v>5.4946943750015995</c:v>
                </c:pt>
                <c:pt idx="18489">
                  <c:v>5.4835087500000004</c:v>
                </c:pt>
                <c:pt idx="18490">
                  <c:v>5.4744043750015994</c:v>
                </c:pt>
                <c:pt idx="18491">
                  <c:v>5.4699799999999996</c:v>
                </c:pt>
                <c:pt idx="18492">
                  <c:v>5.4665843750015997</c:v>
                </c:pt>
                <c:pt idx="18493">
                  <c:v>5.4638287500000002</c:v>
                </c:pt>
                <c:pt idx="18494">
                  <c:v>5.46157</c:v>
                </c:pt>
                <c:pt idx="18495">
                  <c:v>5.4598243750015998</c:v>
                </c:pt>
                <c:pt idx="18496">
                  <c:v>5.4584981250015998</c:v>
                </c:pt>
                <c:pt idx="18497">
                  <c:v>5.4573231250015999</c:v>
                </c:pt>
                <c:pt idx="18498">
                  <c:v>5.4564037499999998</c:v>
                </c:pt>
                <c:pt idx="18499">
                  <c:v>5.4556506250016001</c:v>
                </c:pt>
                <c:pt idx="18500">
                  <c:v>5.4549887500000001</c:v>
                </c:pt>
                <c:pt idx="18501">
                  <c:v>5.4543962500000003</c:v>
                </c:pt>
                <c:pt idx="18502">
                  <c:v>5.4538937499999998</c:v>
                </c:pt>
                <c:pt idx="18503">
                  <c:v>5.45348875</c:v>
                </c:pt>
                <c:pt idx="18504">
                  <c:v>5.4531206250016</c:v>
                </c:pt>
                <c:pt idx="18505">
                  <c:v>5.4527568750016</c:v>
                </c:pt>
                <c:pt idx="18506">
                  <c:v>5.4523043750015994</c:v>
                </c:pt>
                <c:pt idx="18507">
                  <c:v>5.4518787499999997</c:v>
                </c:pt>
                <c:pt idx="18508">
                  <c:v>5.4515025000000001</c:v>
                </c:pt>
                <c:pt idx="18509">
                  <c:v>5.4511568750016002</c:v>
                </c:pt>
                <c:pt idx="18510">
                  <c:v>5.4507362500000003</c:v>
                </c:pt>
                <c:pt idx="18511">
                  <c:v>5.4503968750015996</c:v>
                </c:pt>
                <c:pt idx="18512">
                  <c:v>5.450075</c:v>
                </c:pt>
                <c:pt idx="18513">
                  <c:v>5.4497268750016001</c:v>
                </c:pt>
                <c:pt idx="18514">
                  <c:v>5.44928875</c:v>
                </c:pt>
                <c:pt idx="18515">
                  <c:v>5.4488687499999999</c:v>
                </c:pt>
                <c:pt idx="18516">
                  <c:v>5.4484568750015994</c:v>
                </c:pt>
                <c:pt idx="18517">
                  <c:v>5.4481243750015995</c:v>
                </c:pt>
                <c:pt idx="18518">
                  <c:v>5.44776375</c:v>
                </c:pt>
                <c:pt idx="18519">
                  <c:v>5.4474024999999999</c:v>
                </c:pt>
                <c:pt idx="18520">
                  <c:v>5.4469843750016</c:v>
                </c:pt>
                <c:pt idx="18521">
                  <c:v>5.4466549999999998</c:v>
                </c:pt>
                <c:pt idx="18522">
                  <c:v>5.4463343750015998</c:v>
                </c:pt>
                <c:pt idx="18523">
                  <c:v>5.4459999999999997</c:v>
                </c:pt>
                <c:pt idx="18524">
                  <c:v>5.4456018750016</c:v>
                </c:pt>
                <c:pt idx="18525">
                  <c:v>5.4452006250015996</c:v>
                </c:pt>
                <c:pt idx="18526">
                  <c:v>5.4448337499999999</c:v>
                </c:pt>
                <c:pt idx="18527">
                  <c:v>5.4444431250015999</c:v>
                </c:pt>
                <c:pt idx="18528">
                  <c:v>5.4440768750016</c:v>
                </c:pt>
                <c:pt idx="18529">
                  <c:v>5.4439900000000003</c:v>
                </c:pt>
                <c:pt idx="18530">
                  <c:v>5.4435906250016002</c:v>
                </c:pt>
                <c:pt idx="18531">
                  <c:v>5.4432218750015995</c:v>
                </c:pt>
                <c:pt idx="18532">
                  <c:v>5.4430393750016002</c:v>
                </c:pt>
                <c:pt idx="18533">
                  <c:v>5.4428862499999999</c:v>
                </c:pt>
                <c:pt idx="18534">
                  <c:v>5.4430337499999997</c:v>
                </c:pt>
                <c:pt idx="18535">
                  <c:v>5.4432531250015996</c:v>
                </c:pt>
                <c:pt idx="18536">
                  <c:v>5.4436256250015997</c:v>
                </c:pt>
                <c:pt idx="18537">
                  <c:v>5.4439756250015998</c:v>
                </c:pt>
                <c:pt idx="18538">
                  <c:v>5.4443481250015999</c:v>
                </c:pt>
                <c:pt idx="18539">
                  <c:v>5.4447475000000001</c:v>
                </c:pt>
                <c:pt idx="18540">
                  <c:v>5.4451324999999997</c:v>
                </c:pt>
                <c:pt idx="18541">
                  <c:v>5.4446037499999997</c:v>
                </c:pt>
                <c:pt idx="18542">
                  <c:v>5.4441856250015999</c:v>
                </c:pt>
                <c:pt idx="18543">
                  <c:v>5.4438037499999998</c:v>
                </c:pt>
                <c:pt idx="18544">
                  <c:v>5.4433906250015998</c:v>
                </c:pt>
                <c:pt idx="18545">
                  <c:v>5.4430550000000002</c:v>
                </c:pt>
                <c:pt idx="18546">
                  <c:v>5.4427174999999997</c:v>
                </c:pt>
                <c:pt idx="18547">
                  <c:v>5.4423325</c:v>
                </c:pt>
                <c:pt idx="18548">
                  <c:v>5.4419962499999999</c:v>
                </c:pt>
                <c:pt idx="18549">
                  <c:v>5.4414881250015998</c:v>
                </c:pt>
                <c:pt idx="18550">
                  <c:v>5.4411293750015997</c:v>
                </c:pt>
                <c:pt idx="18551">
                  <c:v>5.4409906250016</c:v>
                </c:pt>
                <c:pt idx="18552">
                  <c:v>5.4413968750016002</c:v>
                </c:pt>
                <c:pt idx="18553">
                  <c:v>5.4418068750015998</c:v>
                </c:pt>
                <c:pt idx="18554">
                  <c:v>5.4421274999999998</c:v>
                </c:pt>
                <c:pt idx="18555">
                  <c:v>5.4423149999999998</c:v>
                </c:pt>
                <c:pt idx="18556">
                  <c:v>5.4427418750015999</c:v>
                </c:pt>
                <c:pt idx="18557">
                  <c:v>5.4431656250015994</c:v>
                </c:pt>
                <c:pt idx="18558">
                  <c:v>5.4435468750015996</c:v>
                </c:pt>
                <c:pt idx="18559">
                  <c:v>5.4439012499999997</c:v>
                </c:pt>
                <c:pt idx="18560">
                  <c:v>5.4442481250016002</c:v>
                </c:pt>
                <c:pt idx="18561">
                  <c:v>5.4446512499999997</c:v>
                </c:pt>
                <c:pt idx="18562">
                  <c:v>5.4449737499999999</c:v>
                </c:pt>
                <c:pt idx="18563">
                  <c:v>5.4445699999999997</c:v>
                </c:pt>
                <c:pt idx="18564">
                  <c:v>5.4444093750015998</c:v>
                </c:pt>
                <c:pt idx="18565">
                  <c:v>5.4442525000000002</c:v>
                </c:pt>
                <c:pt idx="18566">
                  <c:v>5.4444812499999999</c:v>
                </c:pt>
                <c:pt idx="18567">
                  <c:v>5.4448212500000004</c:v>
                </c:pt>
                <c:pt idx="18568">
                  <c:v>5.4447131250015994</c:v>
                </c:pt>
                <c:pt idx="18569">
                  <c:v>5.4451287500000003</c:v>
                </c:pt>
                <c:pt idx="18570">
                  <c:v>5.4456175</c:v>
                </c:pt>
                <c:pt idx="18571">
                  <c:v>5.4460681250015996</c:v>
                </c:pt>
                <c:pt idx="18572">
                  <c:v>5.4465312499999996</c:v>
                </c:pt>
                <c:pt idx="18573">
                  <c:v>5.4470599999999996</c:v>
                </c:pt>
                <c:pt idx="18574">
                  <c:v>5.447495</c:v>
                </c:pt>
                <c:pt idx="18575">
                  <c:v>5.4479474999999997</c:v>
                </c:pt>
                <c:pt idx="18576">
                  <c:v>5.4482756250015996</c:v>
                </c:pt>
                <c:pt idx="18577">
                  <c:v>5.4487706250015995</c:v>
                </c:pt>
                <c:pt idx="18578">
                  <c:v>5.4492393750015999</c:v>
                </c:pt>
                <c:pt idx="18579">
                  <c:v>5.4495681250015995</c:v>
                </c:pt>
                <c:pt idx="18580">
                  <c:v>5.4490981250015995</c:v>
                </c:pt>
                <c:pt idx="18581">
                  <c:v>5.4487668750016001</c:v>
                </c:pt>
                <c:pt idx="18582">
                  <c:v>5.4491406250015997</c:v>
                </c:pt>
                <c:pt idx="18583">
                  <c:v>5.4486487500000003</c:v>
                </c:pt>
                <c:pt idx="18584">
                  <c:v>5.4481781250015997</c:v>
                </c:pt>
                <c:pt idx="18585">
                  <c:v>5.4476581250015998</c:v>
                </c:pt>
                <c:pt idx="18586">
                  <c:v>5.4472881250015996</c:v>
                </c:pt>
                <c:pt idx="18587">
                  <c:v>5.4468843750015994</c:v>
                </c:pt>
                <c:pt idx="18588">
                  <c:v>5.4465050000000002</c:v>
                </c:pt>
                <c:pt idx="18589">
                  <c:v>5.4468899999999998</c:v>
                </c:pt>
                <c:pt idx="18590">
                  <c:v>5.4472681250015995</c:v>
                </c:pt>
                <c:pt idx="18591">
                  <c:v>5.4468575000000001</c:v>
                </c:pt>
                <c:pt idx="18592">
                  <c:v>5.4465181250015995</c:v>
                </c:pt>
                <c:pt idx="18593">
                  <c:v>5.4461712499999999</c:v>
                </c:pt>
                <c:pt idx="18594">
                  <c:v>5.4465012499999998</c:v>
                </c:pt>
                <c:pt idx="18595">
                  <c:v>5.4470018750015994</c:v>
                </c:pt>
                <c:pt idx="18596">
                  <c:v>5.4475524999999996</c:v>
                </c:pt>
                <c:pt idx="18597">
                  <c:v>5.4480387500000003</c:v>
                </c:pt>
                <c:pt idx="18598">
                  <c:v>5.4485106250015995</c:v>
                </c:pt>
                <c:pt idx="18599">
                  <c:v>5.4489343750015999</c:v>
                </c:pt>
                <c:pt idx="18600">
                  <c:v>5.4493693750015995</c:v>
                </c:pt>
                <c:pt idx="18601">
                  <c:v>5.4497568750015999</c:v>
                </c:pt>
                <c:pt idx="18602">
                  <c:v>5.4500849999999996</c:v>
                </c:pt>
                <c:pt idx="18603">
                  <c:v>5.4504400000000004</c:v>
                </c:pt>
                <c:pt idx="18604">
                  <c:v>5.4508749999999999</c:v>
                </c:pt>
                <c:pt idx="18605">
                  <c:v>5.4512193750015996</c:v>
                </c:pt>
                <c:pt idx="18606">
                  <c:v>5.4517474999999997</c:v>
                </c:pt>
                <c:pt idx="18607">
                  <c:v>5.45207</c:v>
                </c:pt>
                <c:pt idx="18608">
                  <c:v>5.4517075000000004</c:v>
                </c:pt>
                <c:pt idx="18609">
                  <c:v>5.4513224999999998</c:v>
                </c:pt>
                <c:pt idx="18610">
                  <c:v>5.4512618750015998</c:v>
                </c:pt>
                <c:pt idx="18611">
                  <c:v>5.4512087500000002</c:v>
                </c:pt>
                <c:pt idx="18612">
                  <c:v>5.45151875</c:v>
                </c:pt>
                <c:pt idx="18613">
                  <c:v>5.4518443750015999</c:v>
                </c:pt>
                <c:pt idx="18614">
                  <c:v>5.4523068750016002</c:v>
                </c:pt>
                <c:pt idx="18615">
                  <c:v>5.45268</c:v>
                </c:pt>
                <c:pt idx="18616">
                  <c:v>5.4530512499999997</c:v>
                </c:pt>
                <c:pt idx="18617">
                  <c:v>5.4534443750015997</c:v>
                </c:pt>
                <c:pt idx="18618">
                  <c:v>5.4531218750015995</c:v>
                </c:pt>
                <c:pt idx="18619">
                  <c:v>5.4527537500000003</c:v>
                </c:pt>
                <c:pt idx="18620">
                  <c:v>5.452375</c:v>
                </c:pt>
                <c:pt idx="18621">
                  <c:v>5.4519487499999997</c:v>
                </c:pt>
                <c:pt idx="18622">
                  <c:v>5.4514456250015995</c:v>
                </c:pt>
                <c:pt idx="18623">
                  <c:v>5.4509793750015998</c:v>
                </c:pt>
                <c:pt idx="18624">
                  <c:v>5.4506193750016001</c:v>
                </c:pt>
                <c:pt idx="18625">
                  <c:v>5.4508562500000002</c:v>
                </c:pt>
                <c:pt idx="18626">
                  <c:v>5.4511706250016001</c:v>
                </c:pt>
                <c:pt idx="18627">
                  <c:v>5.4515525</c:v>
                </c:pt>
                <c:pt idx="18628">
                  <c:v>5.4518512499999998</c:v>
                </c:pt>
                <c:pt idx="18629">
                  <c:v>5.45229125</c:v>
                </c:pt>
                <c:pt idx="18630">
                  <c:v>5.4527481250015999</c:v>
                </c:pt>
                <c:pt idx="18631">
                  <c:v>5.45320625</c:v>
                </c:pt>
                <c:pt idx="18632">
                  <c:v>5.4536481250015996</c:v>
                </c:pt>
                <c:pt idx="18633">
                  <c:v>5.4539974999999998</c:v>
                </c:pt>
                <c:pt idx="18634">
                  <c:v>5.454485</c:v>
                </c:pt>
                <c:pt idx="18635">
                  <c:v>5.4549149999999997</c:v>
                </c:pt>
                <c:pt idx="18636">
                  <c:v>5.4553618750016</c:v>
                </c:pt>
                <c:pt idx="18637">
                  <c:v>5.4558568750015999</c:v>
                </c:pt>
                <c:pt idx="18638">
                  <c:v>5.4563775000000003</c:v>
                </c:pt>
                <c:pt idx="18639">
                  <c:v>5.4567943750015999</c:v>
                </c:pt>
                <c:pt idx="18640">
                  <c:v>5.4571762499999998</c:v>
                </c:pt>
                <c:pt idx="18641">
                  <c:v>5.4576399999999996</c:v>
                </c:pt>
                <c:pt idx="18642">
                  <c:v>5.4579806250015999</c:v>
                </c:pt>
                <c:pt idx="18643">
                  <c:v>5.4583599999999999</c:v>
                </c:pt>
                <c:pt idx="18644">
                  <c:v>5.4587624999999997</c:v>
                </c:pt>
                <c:pt idx="18645">
                  <c:v>5.4588274999999999</c:v>
                </c:pt>
                <c:pt idx="18646">
                  <c:v>5.4590481250015994</c:v>
                </c:pt>
                <c:pt idx="18647">
                  <c:v>5.4589850000000002</c:v>
                </c:pt>
                <c:pt idx="18648">
                  <c:v>5.4593843750015996</c:v>
                </c:pt>
                <c:pt idx="18649">
                  <c:v>5.4597049999999996</c:v>
                </c:pt>
                <c:pt idx="18650">
                  <c:v>5.4600581250015994</c:v>
                </c:pt>
                <c:pt idx="18651">
                  <c:v>5.4603293750016002</c:v>
                </c:pt>
                <c:pt idx="18652">
                  <c:v>5.4607687499999997</c:v>
                </c:pt>
                <c:pt idx="18653">
                  <c:v>5.4611943750015994</c:v>
                </c:pt>
                <c:pt idx="18654">
                  <c:v>5.4616024999999997</c:v>
                </c:pt>
                <c:pt idx="18655">
                  <c:v>5.46197</c:v>
                </c:pt>
                <c:pt idx="18656">
                  <c:v>5.4623787500000001</c:v>
                </c:pt>
                <c:pt idx="18657">
                  <c:v>5.4627162499999997</c:v>
                </c:pt>
                <c:pt idx="18658">
                  <c:v>5.4623799999999996</c:v>
                </c:pt>
                <c:pt idx="18659">
                  <c:v>5.4619350000000004</c:v>
                </c:pt>
                <c:pt idx="18660">
                  <c:v>5.4615012500000004</c:v>
                </c:pt>
                <c:pt idx="18661">
                  <c:v>5.4609537499999998</c:v>
                </c:pt>
                <c:pt idx="18662">
                  <c:v>5.4605718750015999</c:v>
                </c:pt>
                <c:pt idx="18663">
                  <c:v>5.4601543750015997</c:v>
                </c:pt>
                <c:pt idx="18664">
                  <c:v>5.4597343750015996</c:v>
                </c:pt>
                <c:pt idx="18665">
                  <c:v>5.4593400000000001</c:v>
                </c:pt>
                <c:pt idx="18666">
                  <c:v>5.4589931250015997</c:v>
                </c:pt>
                <c:pt idx="18667">
                  <c:v>5.4585749999999997</c:v>
                </c:pt>
                <c:pt idx="18668">
                  <c:v>5.4580793750016001</c:v>
                </c:pt>
                <c:pt idx="18669">
                  <c:v>5.4574643750015994</c:v>
                </c:pt>
                <c:pt idx="18670">
                  <c:v>5.4571337499999997</c:v>
                </c:pt>
                <c:pt idx="18671">
                  <c:v>5.4566162499999997</c:v>
                </c:pt>
                <c:pt idx="18672">
                  <c:v>5.4562768750016</c:v>
                </c:pt>
                <c:pt idx="18673">
                  <c:v>5.4558912499999996</c:v>
                </c:pt>
                <c:pt idx="18674">
                  <c:v>5.4552543750015996</c:v>
                </c:pt>
                <c:pt idx="18675">
                  <c:v>5.4548800000000002</c:v>
                </c:pt>
                <c:pt idx="18676">
                  <c:v>5.4545112500000004</c:v>
                </c:pt>
                <c:pt idx="18677">
                  <c:v>5.4541693750015998</c:v>
                </c:pt>
                <c:pt idx="18678">
                  <c:v>5.4536737500000001</c:v>
                </c:pt>
                <c:pt idx="18679">
                  <c:v>5.4531656250016001</c:v>
                </c:pt>
                <c:pt idx="18680">
                  <c:v>5.4527293750016002</c:v>
                </c:pt>
                <c:pt idx="18681">
                  <c:v>5.45233875</c:v>
                </c:pt>
                <c:pt idx="18682">
                  <c:v>5.4519081250015997</c:v>
                </c:pt>
                <c:pt idx="18683">
                  <c:v>5.4514975000000003</c:v>
                </c:pt>
                <c:pt idx="18684">
                  <c:v>5.4508593750015999</c:v>
                </c:pt>
                <c:pt idx="18685">
                  <c:v>5.4502550000000003</c:v>
                </c:pt>
                <c:pt idx="18686">
                  <c:v>5.4499181250015996</c:v>
                </c:pt>
                <c:pt idx="18687">
                  <c:v>5.4499331250015999</c:v>
                </c:pt>
                <c:pt idx="18688">
                  <c:v>5.4502649999999999</c:v>
                </c:pt>
                <c:pt idx="18689">
                  <c:v>5.4506731250015994</c:v>
                </c:pt>
                <c:pt idx="18690">
                  <c:v>5.4511143750016</c:v>
                </c:pt>
                <c:pt idx="18691">
                  <c:v>5.4514893750016</c:v>
                </c:pt>
                <c:pt idx="18692">
                  <c:v>5.4519431250016002</c:v>
                </c:pt>
                <c:pt idx="18693">
                  <c:v>5.4523368750015999</c:v>
                </c:pt>
                <c:pt idx="18694">
                  <c:v>5.4527274999999999</c:v>
                </c:pt>
                <c:pt idx="18695">
                  <c:v>5.4531818750015999</c:v>
                </c:pt>
                <c:pt idx="18696">
                  <c:v>5.4535737500000003</c:v>
                </c:pt>
                <c:pt idx="18697">
                  <c:v>5.4540381250015999</c:v>
                </c:pt>
                <c:pt idx="18698">
                  <c:v>5.4543937500000004</c:v>
                </c:pt>
                <c:pt idx="18699">
                  <c:v>5.4548031250015994</c:v>
                </c:pt>
                <c:pt idx="18700">
                  <c:v>5.4551774999999996</c:v>
                </c:pt>
                <c:pt idx="18701">
                  <c:v>5.45552875</c:v>
                </c:pt>
                <c:pt idx="18702">
                  <c:v>5.4559068750015998</c:v>
                </c:pt>
                <c:pt idx="18703">
                  <c:v>5.4563006250015995</c:v>
                </c:pt>
                <c:pt idx="18704">
                  <c:v>5.4566531250015995</c:v>
                </c:pt>
                <c:pt idx="18705">
                  <c:v>5.4570281250015995</c:v>
                </c:pt>
                <c:pt idx="18706">
                  <c:v>5.4573643750015997</c:v>
                </c:pt>
                <c:pt idx="18707">
                  <c:v>5.4578125000000002</c:v>
                </c:pt>
                <c:pt idx="18708">
                  <c:v>5.4572593750016001</c:v>
                </c:pt>
                <c:pt idx="18709">
                  <c:v>5.4567881250015997</c:v>
                </c:pt>
                <c:pt idx="18710">
                  <c:v>5.4562837499999999</c:v>
                </c:pt>
                <c:pt idx="18711">
                  <c:v>5.4559249999999997</c:v>
                </c:pt>
                <c:pt idx="18712">
                  <c:v>5.4555381250016</c:v>
                </c:pt>
                <c:pt idx="18713">
                  <c:v>5.4550537500000003</c:v>
                </c:pt>
                <c:pt idx="18714">
                  <c:v>5.4545168750016</c:v>
                </c:pt>
                <c:pt idx="18715">
                  <c:v>5.4541218750015998</c:v>
                </c:pt>
                <c:pt idx="18716">
                  <c:v>5.4537581250015998</c:v>
                </c:pt>
                <c:pt idx="18717">
                  <c:v>5.4540556250016001</c:v>
                </c:pt>
                <c:pt idx="18718">
                  <c:v>5.4544181250015997</c:v>
                </c:pt>
                <c:pt idx="18719">
                  <c:v>5.4548325000000002</c:v>
                </c:pt>
                <c:pt idx="18720">
                  <c:v>5.4551937500000003</c:v>
                </c:pt>
                <c:pt idx="18721">
                  <c:v>5.4555749999999996</c:v>
                </c:pt>
                <c:pt idx="18722">
                  <c:v>5.4559256250015995</c:v>
                </c:pt>
                <c:pt idx="18723">
                  <c:v>5.4562606250016001</c:v>
                </c:pt>
                <c:pt idx="18724">
                  <c:v>5.4566474999999999</c:v>
                </c:pt>
                <c:pt idx="18725">
                  <c:v>5.4570231250015997</c:v>
                </c:pt>
                <c:pt idx="18726">
                  <c:v>5.4575056250016001</c:v>
                </c:pt>
                <c:pt idx="18727">
                  <c:v>5.4579881250015996</c:v>
                </c:pt>
                <c:pt idx="18728">
                  <c:v>5.4584118750016</c:v>
                </c:pt>
                <c:pt idx="18729">
                  <c:v>5.4587537499999996</c:v>
                </c:pt>
                <c:pt idx="18730">
                  <c:v>5.4592162499999999</c:v>
                </c:pt>
                <c:pt idx="18731">
                  <c:v>5.4596068750016</c:v>
                </c:pt>
                <c:pt idx="18732">
                  <c:v>5.4600662499999997</c:v>
                </c:pt>
                <c:pt idx="18733">
                  <c:v>5.4604731250015996</c:v>
                </c:pt>
                <c:pt idx="18734">
                  <c:v>5.4608425</c:v>
                </c:pt>
                <c:pt idx="18735">
                  <c:v>5.4612575000000003</c:v>
                </c:pt>
                <c:pt idx="18736">
                  <c:v>5.4616031250015995</c:v>
                </c:pt>
                <c:pt idx="18737">
                  <c:v>5.4619450000000001</c:v>
                </c:pt>
                <c:pt idx="18738">
                  <c:v>5.4622712499999997</c:v>
                </c:pt>
                <c:pt idx="18739">
                  <c:v>5.4626681250016</c:v>
                </c:pt>
                <c:pt idx="18740">
                  <c:v>5.4630731250015998</c:v>
                </c:pt>
                <c:pt idx="18741">
                  <c:v>5.4626112500000001</c:v>
                </c:pt>
                <c:pt idx="18742">
                  <c:v>5.46211</c:v>
                </c:pt>
                <c:pt idx="18743">
                  <c:v>5.4615537500000002</c:v>
                </c:pt>
                <c:pt idx="18744">
                  <c:v>5.4610162500000001</c:v>
                </c:pt>
                <c:pt idx="18745">
                  <c:v>5.4604474999999999</c:v>
                </c:pt>
                <c:pt idx="18746">
                  <c:v>5.4598231250015994</c:v>
                </c:pt>
                <c:pt idx="18747">
                  <c:v>5.4591624999999997</c:v>
                </c:pt>
                <c:pt idx="18748">
                  <c:v>5.45860375</c:v>
                </c:pt>
                <c:pt idx="18749">
                  <c:v>5.4580256250015999</c:v>
                </c:pt>
                <c:pt idx="18750">
                  <c:v>5.4574668750016002</c:v>
                </c:pt>
                <c:pt idx="18751">
                  <c:v>5.4570837499999998</c:v>
                </c:pt>
                <c:pt idx="18752">
                  <c:v>5.4566862499999997</c:v>
                </c:pt>
                <c:pt idx="18753">
                  <c:v>5.4562681250015999</c:v>
                </c:pt>
                <c:pt idx="18754">
                  <c:v>5.4558974999999998</c:v>
                </c:pt>
                <c:pt idx="18755">
                  <c:v>5.4555393750015995</c:v>
                </c:pt>
                <c:pt idx="18756">
                  <c:v>5.4549143750016</c:v>
                </c:pt>
                <c:pt idx="18757">
                  <c:v>5.4544056250016002</c:v>
                </c:pt>
                <c:pt idx="18758">
                  <c:v>5.4540262500000001</c:v>
                </c:pt>
                <c:pt idx="18759">
                  <c:v>5.4534956250016</c:v>
                </c:pt>
                <c:pt idx="18760">
                  <c:v>5.4529856250015998</c:v>
                </c:pt>
                <c:pt idx="18761">
                  <c:v>5.4524887499999997</c:v>
                </c:pt>
                <c:pt idx="18762">
                  <c:v>5.4521206250015997</c:v>
                </c:pt>
                <c:pt idx="18763">
                  <c:v>5.4517981250015994</c:v>
                </c:pt>
                <c:pt idx="18764">
                  <c:v>5.4514256250016002</c:v>
                </c:pt>
                <c:pt idx="18765">
                  <c:v>5.4511006250016001</c:v>
                </c:pt>
                <c:pt idx="18766">
                  <c:v>5.4506162500000004</c:v>
                </c:pt>
                <c:pt idx="18767">
                  <c:v>5.4502199999999998</c:v>
                </c:pt>
                <c:pt idx="18768">
                  <c:v>5.4503856250015996</c:v>
                </c:pt>
                <c:pt idx="18769">
                  <c:v>5.4507531250015999</c:v>
                </c:pt>
                <c:pt idx="18770">
                  <c:v>5.4511775</c:v>
                </c:pt>
                <c:pt idx="18771">
                  <c:v>5.4515493750015995</c:v>
                </c:pt>
                <c:pt idx="18772">
                  <c:v>5.4519187499999999</c:v>
                </c:pt>
                <c:pt idx="18773">
                  <c:v>5.4522706250016002</c:v>
                </c:pt>
                <c:pt idx="18774">
                  <c:v>5.4526737499999998</c:v>
                </c:pt>
                <c:pt idx="18775">
                  <c:v>5.4530637500000001</c:v>
                </c:pt>
                <c:pt idx="18776">
                  <c:v>5.4534312500000004</c:v>
                </c:pt>
                <c:pt idx="18777">
                  <c:v>5.4539049999999998</c:v>
                </c:pt>
                <c:pt idx="18778">
                  <c:v>5.4543181250016</c:v>
                </c:pt>
                <c:pt idx="18779">
                  <c:v>5.4547531250015995</c:v>
                </c:pt>
                <c:pt idx="18780">
                  <c:v>5.4551606250016</c:v>
                </c:pt>
                <c:pt idx="18781">
                  <c:v>5.4555743750015999</c:v>
                </c:pt>
                <c:pt idx="18782">
                  <c:v>5.4559756250015994</c:v>
                </c:pt>
                <c:pt idx="18783">
                  <c:v>5.4561549999999999</c:v>
                </c:pt>
                <c:pt idx="18784">
                  <c:v>5.4565637499999999</c:v>
                </c:pt>
                <c:pt idx="18785">
                  <c:v>5.4569343750015999</c:v>
                </c:pt>
                <c:pt idx="18786">
                  <c:v>5.4573143750015998</c:v>
                </c:pt>
                <c:pt idx="18787">
                  <c:v>5.4573900000000002</c:v>
                </c:pt>
                <c:pt idx="18788">
                  <c:v>5.4569681250016</c:v>
                </c:pt>
                <c:pt idx="18789">
                  <c:v>5.4564962499999998</c:v>
                </c:pt>
                <c:pt idx="18790">
                  <c:v>5.4560931250015994</c:v>
                </c:pt>
                <c:pt idx="18791">
                  <c:v>5.4557206250016002</c:v>
                </c:pt>
                <c:pt idx="18792">
                  <c:v>5.4553968750015995</c:v>
                </c:pt>
                <c:pt idx="18793">
                  <c:v>5.4550524999999999</c:v>
                </c:pt>
                <c:pt idx="18794">
                  <c:v>5.4546893750015997</c:v>
                </c:pt>
                <c:pt idx="18795">
                  <c:v>5.4545862500000002</c:v>
                </c:pt>
                <c:pt idx="18796">
                  <c:v>5.4550175000000003</c:v>
                </c:pt>
                <c:pt idx="18797">
                  <c:v>5.4547224999999999</c:v>
                </c:pt>
                <c:pt idx="18798">
                  <c:v>5.4550537500000003</c:v>
                </c:pt>
                <c:pt idx="18799">
                  <c:v>5.4554543750016</c:v>
                </c:pt>
                <c:pt idx="18800">
                  <c:v>5.4553368750016</c:v>
                </c:pt>
                <c:pt idx="18801">
                  <c:v>5.4557662499999999</c:v>
                </c:pt>
                <c:pt idx="18802">
                  <c:v>5.4556556250016</c:v>
                </c:pt>
                <c:pt idx="18803">
                  <c:v>5.4553112500000003</c:v>
                </c:pt>
                <c:pt idx="18804">
                  <c:v>5.4549631250015995</c:v>
                </c:pt>
                <c:pt idx="18805">
                  <c:v>5.4554093750015999</c:v>
                </c:pt>
                <c:pt idx="18806">
                  <c:v>5.4557468750015996</c:v>
                </c:pt>
                <c:pt idx="18807">
                  <c:v>5.4561337500000002</c:v>
                </c:pt>
                <c:pt idx="18808">
                  <c:v>5.4564918750015998</c:v>
                </c:pt>
                <c:pt idx="18809">
                  <c:v>5.4568543750015994</c:v>
                </c:pt>
                <c:pt idx="18810">
                  <c:v>5.4568824999999999</c:v>
                </c:pt>
                <c:pt idx="18811">
                  <c:v>5.4568762499999997</c:v>
                </c:pt>
                <c:pt idx="18812">
                  <c:v>5.4566462500000004</c:v>
                </c:pt>
                <c:pt idx="18813">
                  <c:v>5.4570468750016001</c:v>
                </c:pt>
                <c:pt idx="18814">
                  <c:v>5.4573900000000002</c:v>
                </c:pt>
                <c:pt idx="18815">
                  <c:v>5.4574150000000001</c:v>
                </c:pt>
                <c:pt idx="18816">
                  <c:v>5.4570756250015995</c:v>
                </c:pt>
                <c:pt idx="18817">
                  <c:v>5.4566606250016001</c:v>
                </c:pt>
                <c:pt idx="18818">
                  <c:v>5.4562256250015997</c:v>
                </c:pt>
                <c:pt idx="18819">
                  <c:v>5.4558506250015997</c:v>
                </c:pt>
                <c:pt idx="18820">
                  <c:v>5.4554043750016001</c:v>
                </c:pt>
                <c:pt idx="18821">
                  <c:v>5.4549225000000003</c:v>
                </c:pt>
                <c:pt idx="18822">
                  <c:v>5.4543974999999998</c:v>
                </c:pt>
                <c:pt idx="18823">
                  <c:v>5.4540531250016002</c:v>
                </c:pt>
                <c:pt idx="18824">
                  <c:v>5.4537118750015994</c:v>
                </c:pt>
                <c:pt idx="18825">
                  <c:v>5.45337125</c:v>
                </c:pt>
                <c:pt idx="18826">
                  <c:v>5.4527162499999999</c:v>
                </c:pt>
                <c:pt idx="18827">
                  <c:v>5.4521449999999998</c:v>
                </c:pt>
                <c:pt idx="18828">
                  <c:v>5.4516087500000001</c:v>
                </c:pt>
                <c:pt idx="18829">
                  <c:v>5.4512162499999999</c:v>
                </c:pt>
                <c:pt idx="18830">
                  <c:v>5.4508081250015996</c:v>
                </c:pt>
                <c:pt idx="18831">
                  <c:v>5.4504631250015994</c:v>
                </c:pt>
                <c:pt idx="18832">
                  <c:v>5.4507981250016</c:v>
                </c:pt>
                <c:pt idx="18833">
                  <c:v>5.4513381250016</c:v>
                </c:pt>
                <c:pt idx="18834">
                  <c:v>5.4516675000000001</c:v>
                </c:pt>
                <c:pt idx="18835">
                  <c:v>5.4521156250015999</c:v>
                </c:pt>
                <c:pt idx="18836">
                  <c:v>5.4526068750015995</c:v>
                </c:pt>
                <c:pt idx="18837">
                  <c:v>5.4529525000000003</c:v>
                </c:pt>
                <c:pt idx="18838">
                  <c:v>5.4532812499999999</c:v>
                </c:pt>
                <c:pt idx="18839">
                  <c:v>5.4537093750015995</c:v>
                </c:pt>
                <c:pt idx="18840">
                  <c:v>5.4534431250016002</c:v>
                </c:pt>
                <c:pt idx="18841">
                  <c:v>5.4531049999999999</c:v>
                </c:pt>
                <c:pt idx="18842">
                  <c:v>5.4527181250016001</c:v>
                </c:pt>
                <c:pt idx="18843">
                  <c:v>5.4523774999999999</c:v>
                </c:pt>
                <c:pt idx="18844">
                  <c:v>5.4520175000000002</c:v>
                </c:pt>
                <c:pt idx="18845">
                  <c:v>5.4515918750015997</c:v>
                </c:pt>
                <c:pt idx="18846">
                  <c:v>5.4511700000000003</c:v>
                </c:pt>
                <c:pt idx="18847">
                  <c:v>5.4508374999999996</c:v>
                </c:pt>
                <c:pt idx="18848">
                  <c:v>5.4506956250015994</c:v>
                </c:pt>
                <c:pt idx="18849">
                  <c:v>5.4504806250015996</c:v>
                </c:pt>
                <c:pt idx="18850">
                  <c:v>5.4506018750015999</c:v>
                </c:pt>
                <c:pt idx="18851">
                  <c:v>5.4509287500000001</c:v>
                </c:pt>
                <c:pt idx="18852">
                  <c:v>5.4513224999999998</c:v>
                </c:pt>
                <c:pt idx="18853">
                  <c:v>5.4516562500000001</c:v>
                </c:pt>
                <c:pt idx="18854">
                  <c:v>5.4520481250015997</c:v>
                </c:pt>
                <c:pt idx="18855">
                  <c:v>5.4524575000000004</c:v>
                </c:pt>
                <c:pt idx="18856">
                  <c:v>5.4528718750016001</c:v>
                </c:pt>
                <c:pt idx="18857">
                  <c:v>5.4533343750015995</c:v>
                </c:pt>
                <c:pt idx="18858">
                  <c:v>5.4537012499999999</c:v>
                </c:pt>
                <c:pt idx="18859">
                  <c:v>5.4541037499999998</c:v>
                </c:pt>
                <c:pt idx="18860">
                  <c:v>5.4542200000000003</c:v>
                </c:pt>
                <c:pt idx="18861">
                  <c:v>5.4541106250015998</c:v>
                </c:pt>
                <c:pt idx="18862">
                  <c:v>5.45365375</c:v>
                </c:pt>
                <c:pt idx="18863">
                  <c:v>5.4531918750015995</c:v>
                </c:pt>
                <c:pt idx="18864">
                  <c:v>5.4526312499999996</c:v>
                </c:pt>
                <c:pt idx="18865">
                  <c:v>5.4520487500000003</c:v>
                </c:pt>
                <c:pt idx="18866">
                  <c:v>5.4515093750016002</c:v>
                </c:pt>
                <c:pt idx="18867">
                  <c:v>5.4510775000000002</c:v>
                </c:pt>
                <c:pt idx="18868">
                  <c:v>5.4507556250015998</c:v>
                </c:pt>
                <c:pt idx="18869">
                  <c:v>5.4511643750015999</c:v>
                </c:pt>
                <c:pt idx="18870">
                  <c:v>5.4515137500000002</c:v>
                </c:pt>
                <c:pt idx="18871">
                  <c:v>5.4516806250015994</c:v>
                </c:pt>
                <c:pt idx="18872">
                  <c:v>5.4512743750016002</c:v>
                </c:pt>
                <c:pt idx="18873">
                  <c:v>5.4508437499999998</c:v>
                </c:pt>
                <c:pt idx="18874">
                  <c:v>5.4503893750015999</c:v>
                </c:pt>
                <c:pt idx="18875">
                  <c:v>5.4498818750015996</c:v>
                </c:pt>
                <c:pt idx="18876">
                  <c:v>5.4494199999999999</c:v>
                </c:pt>
                <c:pt idx="18877">
                  <c:v>5.4490731250015996</c:v>
                </c:pt>
                <c:pt idx="18878">
                  <c:v>5.4494412499999996</c:v>
                </c:pt>
                <c:pt idx="18879">
                  <c:v>5.4498731250015995</c:v>
                </c:pt>
                <c:pt idx="18880">
                  <c:v>5.4502050000000004</c:v>
                </c:pt>
                <c:pt idx="18881">
                  <c:v>5.4507012499999998</c:v>
                </c:pt>
                <c:pt idx="18882">
                  <c:v>5.4510312499999998</c:v>
                </c:pt>
                <c:pt idx="18883">
                  <c:v>5.4514268750015997</c:v>
                </c:pt>
                <c:pt idx="18884">
                  <c:v>5.4519200000000003</c:v>
                </c:pt>
                <c:pt idx="18885">
                  <c:v>5.4523056250015998</c:v>
                </c:pt>
                <c:pt idx="18886">
                  <c:v>5.4526718750015997</c:v>
                </c:pt>
                <c:pt idx="18887">
                  <c:v>5.4532112499999998</c:v>
                </c:pt>
                <c:pt idx="18888">
                  <c:v>5.4536462500000003</c:v>
                </c:pt>
                <c:pt idx="18889">
                  <c:v>5.45409875</c:v>
                </c:pt>
                <c:pt idx="18890">
                  <c:v>5.4544312499999998</c:v>
                </c:pt>
                <c:pt idx="18891">
                  <c:v>5.4547581250016002</c:v>
                </c:pt>
                <c:pt idx="18892">
                  <c:v>5.4551600000000002</c:v>
                </c:pt>
                <c:pt idx="18893">
                  <c:v>5.4554987500000003</c:v>
                </c:pt>
                <c:pt idx="18894">
                  <c:v>5.4551781250015994</c:v>
                </c:pt>
                <c:pt idx="18895">
                  <c:v>5.4547731250015996</c:v>
                </c:pt>
                <c:pt idx="18896">
                  <c:v>5.4541781250015999</c:v>
                </c:pt>
                <c:pt idx="18897">
                  <c:v>5.4535568750015999</c:v>
                </c:pt>
                <c:pt idx="18898">
                  <c:v>5.4531531250015997</c:v>
                </c:pt>
                <c:pt idx="18899">
                  <c:v>5.4526962499999998</c:v>
                </c:pt>
                <c:pt idx="18900">
                  <c:v>5.4523549999999998</c:v>
                </c:pt>
                <c:pt idx="18901">
                  <c:v>5.4518618750016001</c:v>
                </c:pt>
                <c:pt idx="18902">
                  <c:v>5.4513737500000001</c:v>
                </c:pt>
                <c:pt idx="18903">
                  <c:v>5.4508943750015995</c:v>
                </c:pt>
                <c:pt idx="18904">
                  <c:v>5.4504700000000001</c:v>
                </c:pt>
                <c:pt idx="18905">
                  <c:v>5.4500156250015994</c:v>
                </c:pt>
                <c:pt idx="18906">
                  <c:v>5.449605</c:v>
                </c:pt>
                <c:pt idx="18907">
                  <c:v>5.4492831250015996</c:v>
                </c:pt>
                <c:pt idx="18908">
                  <c:v>5.4486693750016002</c:v>
                </c:pt>
                <c:pt idx="18909">
                  <c:v>5.4483356250016</c:v>
                </c:pt>
                <c:pt idx="18910">
                  <c:v>5.4479387499999996</c:v>
                </c:pt>
                <c:pt idx="18911">
                  <c:v>5.4474812500000001</c:v>
                </c:pt>
                <c:pt idx="18912">
                  <c:v>5.44712</c:v>
                </c:pt>
                <c:pt idx="18913">
                  <c:v>5.4467331250016002</c:v>
                </c:pt>
                <c:pt idx="18914">
                  <c:v>5.4462062500000004</c:v>
                </c:pt>
                <c:pt idx="18915">
                  <c:v>5.4457537499999997</c:v>
                </c:pt>
                <c:pt idx="18916">
                  <c:v>5.4454331250015997</c:v>
                </c:pt>
                <c:pt idx="18917">
                  <c:v>5.4450206250016002</c:v>
                </c:pt>
                <c:pt idx="18918">
                  <c:v>5.4445137499999996</c:v>
                </c:pt>
                <c:pt idx="18919">
                  <c:v>5.4441931250015996</c:v>
                </c:pt>
                <c:pt idx="18920">
                  <c:v>5.4437274999999996</c:v>
                </c:pt>
                <c:pt idx="18921">
                  <c:v>5.4431831250015996</c:v>
                </c:pt>
                <c:pt idx="18922">
                  <c:v>5.4428381250015994</c:v>
                </c:pt>
                <c:pt idx="18923">
                  <c:v>5.4424618750015998</c:v>
                </c:pt>
                <c:pt idx="18924">
                  <c:v>5.4429524999999996</c:v>
                </c:pt>
                <c:pt idx="18925">
                  <c:v>5.4434112499999996</c:v>
                </c:pt>
                <c:pt idx="18926">
                  <c:v>5.4439618750015999</c:v>
                </c:pt>
                <c:pt idx="18927">
                  <c:v>5.4443337500000002</c:v>
                </c:pt>
                <c:pt idx="18928">
                  <c:v>5.4446743750015996</c:v>
                </c:pt>
                <c:pt idx="18929">
                  <c:v>5.4450287499999996</c:v>
                </c:pt>
                <c:pt idx="18930">
                  <c:v>5.4446412500000001</c:v>
                </c:pt>
                <c:pt idx="18931">
                  <c:v>5.4386618750015998</c:v>
                </c:pt>
                <c:pt idx="18932">
                  <c:v>5.4315518750015999</c:v>
                </c:pt>
                <c:pt idx="18933">
                  <c:v>5.4236968750015997</c:v>
                </c:pt>
                <c:pt idx="18934">
                  <c:v>5.4153543750016002</c:v>
                </c:pt>
                <c:pt idx="18935">
                  <c:v>5.4066349999999996</c:v>
                </c:pt>
                <c:pt idx="18936">
                  <c:v>5.39765125</c:v>
                </c:pt>
                <c:pt idx="18937">
                  <c:v>5.3883593750015999</c:v>
                </c:pt>
                <c:pt idx="18938">
                  <c:v>5.3788099999999996</c:v>
                </c:pt>
                <c:pt idx="18939">
                  <c:v>5.3690724999999997</c:v>
                </c:pt>
                <c:pt idx="18940">
                  <c:v>5.3597406250016002</c:v>
                </c:pt>
                <c:pt idx="18941">
                  <c:v>5.3555737499999996</c:v>
                </c:pt>
                <c:pt idx="18942">
                  <c:v>5.3524374999999997</c:v>
                </c:pt>
                <c:pt idx="18943">
                  <c:v>5.3499156250016</c:v>
                </c:pt>
                <c:pt idx="18944">
                  <c:v>5.3477081250016001</c:v>
                </c:pt>
                <c:pt idx="18945">
                  <c:v>5.3457749999999997</c:v>
                </c:pt>
                <c:pt idx="18946">
                  <c:v>5.3440781250015998</c:v>
                </c:pt>
                <c:pt idx="18947">
                  <c:v>5.3427075000000004</c:v>
                </c:pt>
                <c:pt idx="18948">
                  <c:v>5.3414693750015996</c:v>
                </c:pt>
                <c:pt idx="18949">
                  <c:v>5.3404581250016001</c:v>
                </c:pt>
                <c:pt idx="18950">
                  <c:v>5.3396143750015996</c:v>
                </c:pt>
                <c:pt idx="18951">
                  <c:v>5.3389800000000003</c:v>
                </c:pt>
                <c:pt idx="18952">
                  <c:v>5.33843625</c:v>
                </c:pt>
                <c:pt idx="18953">
                  <c:v>5.3379018750015996</c:v>
                </c:pt>
                <c:pt idx="18954">
                  <c:v>5.3375706250016002</c:v>
                </c:pt>
                <c:pt idx="18955">
                  <c:v>5.3370362499999997</c:v>
                </c:pt>
                <c:pt idx="18956">
                  <c:v>5.336665</c:v>
                </c:pt>
                <c:pt idx="18957">
                  <c:v>5.3363275000000003</c:v>
                </c:pt>
                <c:pt idx="18958">
                  <c:v>5.3359068750015997</c:v>
                </c:pt>
                <c:pt idx="18959">
                  <c:v>5.3355718750015999</c:v>
                </c:pt>
                <c:pt idx="18960">
                  <c:v>5.3351943750016</c:v>
                </c:pt>
                <c:pt idx="18961">
                  <c:v>5.3349456250016001</c:v>
                </c:pt>
                <c:pt idx="18962">
                  <c:v>5.3347437500000003</c:v>
                </c:pt>
                <c:pt idx="18963">
                  <c:v>5.3344506250016002</c:v>
                </c:pt>
                <c:pt idx="18964">
                  <c:v>5.33418875</c:v>
                </c:pt>
                <c:pt idx="18965">
                  <c:v>5.3340387500000004</c:v>
                </c:pt>
                <c:pt idx="18966">
                  <c:v>5.3344387500000003</c:v>
                </c:pt>
                <c:pt idx="18967">
                  <c:v>5.3341099999999999</c:v>
                </c:pt>
                <c:pt idx="18968">
                  <c:v>5.3337262499999998</c:v>
                </c:pt>
                <c:pt idx="18969">
                  <c:v>5.3332499999999996</c:v>
                </c:pt>
                <c:pt idx="18970">
                  <c:v>5.3328806250016001</c:v>
                </c:pt>
                <c:pt idx="18971">
                  <c:v>5.3324825000000002</c:v>
                </c:pt>
                <c:pt idx="18972">
                  <c:v>5.3320168750015995</c:v>
                </c:pt>
                <c:pt idx="18973">
                  <c:v>5.331645</c:v>
                </c:pt>
                <c:pt idx="18974">
                  <c:v>5.3310931250015994</c:v>
                </c:pt>
                <c:pt idx="18975">
                  <c:v>5.3305856250015999</c:v>
                </c:pt>
                <c:pt idx="18976">
                  <c:v>5.3299562500000004</c:v>
                </c:pt>
                <c:pt idx="18977">
                  <c:v>5.3294256250015994</c:v>
                </c:pt>
                <c:pt idx="18978">
                  <c:v>5.3289187499999997</c:v>
                </c:pt>
                <c:pt idx="18979">
                  <c:v>5.3285331250015995</c:v>
                </c:pt>
                <c:pt idx="18980">
                  <c:v>5.3285356250015994</c:v>
                </c:pt>
                <c:pt idx="18981">
                  <c:v>5.3284093750016002</c:v>
                </c:pt>
                <c:pt idx="18982">
                  <c:v>5.3287481250016002</c:v>
                </c:pt>
                <c:pt idx="18983">
                  <c:v>5.3291268750015997</c:v>
                </c:pt>
                <c:pt idx="18984">
                  <c:v>5.3295131250015997</c:v>
                </c:pt>
                <c:pt idx="18985">
                  <c:v>5.3298337499999997</c:v>
                </c:pt>
                <c:pt idx="18986">
                  <c:v>5.3301668750015994</c:v>
                </c:pt>
                <c:pt idx="18987">
                  <c:v>5.3305024999999997</c:v>
                </c:pt>
                <c:pt idx="18988">
                  <c:v>5.33087</c:v>
                </c:pt>
                <c:pt idx="18989">
                  <c:v>5.3306093750015995</c:v>
                </c:pt>
                <c:pt idx="18990">
                  <c:v>5.3308206250015999</c:v>
                </c:pt>
                <c:pt idx="18991">
                  <c:v>5.3304568750015999</c:v>
                </c:pt>
                <c:pt idx="18992">
                  <c:v>5.3301131250016001</c:v>
                </c:pt>
                <c:pt idx="18993">
                  <c:v>5.32972</c:v>
                </c:pt>
                <c:pt idx="18994">
                  <c:v>5.3289868750015996</c:v>
                </c:pt>
                <c:pt idx="18995">
                  <c:v>5.3286018750016</c:v>
                </c:pt>
                <c:pt idx="18996">
                  <c:v>5.3282587499999998</c:v>
                </c:pt>
                <c:pt idx="18997">
                  <c:v>5.3278081250015994</c:v>
                </c:pt>
                <c:pt idx="18998">
                  <c:v>5.3274018750016001</c:v>
                </c:pt>
                <c:pt idx="18999">
                  <c:v>5.3270512500000002</c:v>
                </c:pt>
                <c:pt idx="19000">
                  <c:v>5.3265212499999999</c:v>
                </c:pt>
                <c:pt idx="19001">
                  <c:v>5.3261987499999996</c:v>
                </c:pt>
                <c:pt idx="19002">
                  <c:v>5.3258087500000002</c:v>
                </c:pt>
                <c:pt idx="19003">
                  <c:v>5.3254868750015998</c:v>
                </c:pt>
                <c:pt idx="19004">
                  <c:v>5.32511125</c:v>
                </c:pt>
                <c:pt idx="19005">
                  <c:v>5.3254243750015995</c:v>
                </c:pt>
                <c:pt idx="19006">
                  <c:v>5.3258556250015996</c:v>
                </c:pt>
                <c:pt idx="19007">
                  <c:v>5.3262168750015997</c:v>
                </c:pt>
                <c:pt idx="19008">
                  <c:v>5.3265587500000002</c:v>
                </c:pt>
                <c:pt idx="19009">
                  <c:v>5.3270143750015997</c:v>
                </c:pt>
                <c:pt idx="19010">
                  <c:v>5.3275143750015994</c:v>
                </c:pt>
                <c:pt idx="19011">
                  <c:v>5.3279550000000002</c:v>
                </c:pt>
                <c:pt idx="19012">
                  <c:v>5.3282812499999999</c:v>
                </c:pt>
                <c:pt idx="19013">
                  <c:v>5.3286406250015999</c:v>
                </c:pt>
                <c:pt idx="19014">
                  <c:v>5.3289981250015996</c:v>
                </c:pt>
                <c:pt idx="19015">
                  <c:v>5.3294412500000004</c:v>
                </c:pt>
                <c:pt idx="19016">
                  <c:v>5.3298362499999996</c:v>
                </c:pt>
                <c:pt idx="19017">
                  <c:v>5.3302231250015994</c:v>
                </c:pt>
                <c:pt idx="19018">
                  <c:v>5.3305718750016</c:v>
                </c:pt>
                <c:pt idx="19019">
                  <c:v>5.3302337499999997</c:v>
                </c:pt>
                <c:pt idx="19020">
                  <c:v>5.3297125000000003</c:v>
                </c:pt>
                <c:pt idx="19021">
                  <c:v>5.3292343750016</c:v>
                </c:pt>
                <c:pt idx="19022">
                  <c:v>5.3296606250015994</c:v>
                </c:pt>
                <c:pt idx="19023">
                  <c:v>5.3300524999999999</c:v>
                </c:pt>
                <c:pt idx="19024">
                  <c:v>5.3296918750015996</c:v>
                </c:pt>
                <c:pt idx="19025">
                  <c:v>5.3292568750016001</c:v>
                </c:pt>
                <c:pt idx="19026">
                  <c:v>5.3289193750015995</c:v>
                </c:pt>
                <c:pt idx="19027">
                  <c:v>5.3285412499999998</c:v>
                </c:pt>
                <c:pt idx="19028">
                  <c:v>5.3285499999999999</c:v>
                </c:pt>
                <c:pt idx="19029">
                  <c:v>5.3289375000000003</c:v>
                </c:pt>
                <c:pt idx="19030">
                  <c:v>5.3292999999999999</c:v>
                </c:pt>
                <c:pt idx="19031">
                  <c:v>5.3297931250015997</c:v>
                </c:pt>
                <c:pt idx="19032">
                  <c:v>5.3302556250016</c:v>
                </c:pt>
                <c:pt idx="19033">
                  <c:v>5.3305987500000001</c:v>
                </c:pt>
                <c:pt idx="19034">
                  <c:v>5.3310300000000002</c:v>
                </c:pt>
                <c:pt idx="19035">
                  <c:v>5.3313837499999996</c:v>
                </c:pt>
                <c:pt idx="19036">
                  <c:v>5.3317631250015998</c:v>
                </c:pt>
                <c:pt idx="19037">
                  <c:v>5.33216</c:v>
                </c:pt>
                <c:pt idx="19038">
                  <c:v>5.3325193750016</c:v>
                </c:pt>
                <c:pt idx="19039">
                  <c:v>5.3329243750015998</c:v>
                </c:pt>
                <c:pt idx="19040">
                  <c:v>5.3333943750015997</c:v>
                </c:pt>
                <c:pt idx="19041">
                  <c:v>5.3338175000000003</c:v>
                </c:pt>
                <c:pt idx="19042">
                  <c:v>5.3341881250015994</c:v>
                </c:pt>
                <c:pt idx="19043">
                  <c:v>5.3347243750016</c:v>
                </c:pt>
                <c:pt idx="19044">
                  <c:v>5.3351068750015997</c:v>
                </c:pt>
                <c:pt idx="19045">
                  <c:v>5.3354931250015998</c:v>
                </c:pt>
                <c:pt idx="19046">
                  <c:v>5.3358499999999998</c:v>
                </c:pt>
                <c:pt idx="19047">
                  <c:v>5.3361881250016001</c:v>
                </c:pt>
                <c:pt idx="19048">
                  <c:v>5.3365337500000001</c:v>
                </c:pt>
                <c:pt idx="19049">
                  <c:v>5.3362362499999998</c:v>
                </c:pt>
                <c:pt idx="19050">
                  <c:v>5.3358168750015995</c:v>
                </c:pt>
                <c:pt idx="19051">
                  <c:v>5.3354693750015993</c:v>
                </c:pt>
                <c:pt idx="19052">
                  <c:v>5.3350875000000002</c:v>
                </c:pt>
                <c:pt idx="19053">
                  <c:v>5.3346293750016001</c:v>
                </c:pt>
                <c:pt idx="19054">
                  <c:v>5.3342193750015996</c:v>
                </c:pt>
                <c:pt idx="19055">
                  <c:v>5.3338106250015995</c:v>
                </c:pt>
                <c:pt idx="19056">
                  <c:v>5.3331675000000001</c:v>
                </c:pt>
                <c:pt idx="19057">
                  <c:v>5.3328337499999998</c:v>
                </c:pt>
                <c:pt idx="19058">
                  <c:v>5.3323818750015999</c:v>
                </c:pt>
                <c:pt idx="19059">
                  <c:v>5.3318993750015995</c:v>
                </c:pt>
                <c:pt idx="19060">
                  <c:v>5.3314374999999998</c:v>
                </c:pt>
                <c:pt idx="19061">
                  <c:v>5.3310181250015996</c:v>
                </c:pt>
                <c:pt idx="19062">
                  <c:v>5.3305406250015999</c:v>
                </c:pt>
                <c:pt idx="19063">
                  <c:v>5.3299962499999998</c:v>
                </c:pt>
                <c:pt idx="19064">
                  <c:v>5.3295706250016002</c:v>
                </c:pt>
                <c:pt idx="19065">
                  <c:v>5.3289443750015995</c:v>
                </c:pt>
                <c:pt idx="19066">
                  <c:v>5.3286081250016002</c:v>
                </c:pt>
                <c:pt idx="19067">
                  <c:v>5.3281643750015997</c:v>
                </c:pt>
                <c:pt idx="19068">
                  <c:v>5.3276856250015996</c:v>
                </c:pt>
                <c:pt idx="19069">
                  <c:v>5.327305</c:v>
                </c:pt>
                <c:pt idx="19070">
                  <c:v>5.3275068750015997</c:v>
                </c:pt>
                <c:pt idx="19071">
                  <c:v>5.3279656250015996</c:v>
                </c:pt>
                <c:pt idx="19072">
                  <c:v>5.3283587499999996</c:v>
                </c:pt>
                <c:pt idx="19073">
                  <c:v>5.3286968750015999</c:v>
                </c:pt>
                <c:pt idx="19074">
                  <c:v>5.3290937500000002</c:v>
                </c:pt>
                <c:pt idx="19075">
                  <c:v>5.32944</c:v>
                </c:pt>
                <c:pt idx="19076">
                  <c:v>5.3299675000000004</c:v>
                </c:pt>
                <c:pt idx="19077">
                  <c:v>5.33041375</c:v>
                </c:pt>
                <c:pt idx="19078">
                  <c:v>5.3309687500000003</c:v>
                </c:pt>
                <c:pt idx="19079">
                  <c:v>5.3313843750015995</c:v>
                </c:pt>
                <c:pt idx="19080">
                  <c:v>5.3317156250015998</c:v>
                </c:pt>
                <c:pt idx="19081">
                  <c:v>5.3321787499999997</c:v>
                </c:pt>
                <c:pt idx="19082">
                  <c:v>5.3326762499999996</c:v>
                </c:pt>
                <c:pt idx="19083">
                  <c:v>5.3330556250015997</c:v>
                </c:pt>
                <c:pt idx="19084">
                  <c:v>5.3335543750015999</c:v>
                </c:pt>
                <c:pt idx="19085">
                  <c:v>5.3339625000000002</c:v>
                </c:pt>
                <c:pt idx="19086">
                  <c:v>5.3345250000000002</c:v>
                </c:pt>
                <c:pt idx="19087">
                  <c:v>5.3349337500000003</c:v>
                </c:pt>
                <c:pt idx="19088">
                  <c:v>5.3353343750016</c:v>
                </c:pt>
                <c:pt idx="19089">
                  <c:v>5.3356725000000003</c:v>
                </c:pt>
                <c:pt idx="19090">
                  <c:v>5.3352393750016001</c:v>
                </c:pt>
                <c:pt idx="19091">
                  <c:v>5.3348199999999997</c:v>
                </c:pt>
                <c:pt idx="19092">
                  <c:v>5.3343468750016001</c:v>
                </c:pt>
                <c:pt idx="19093">
                  <c:v>5.3340156250015998</c:v>
                </c:pt>
                <c:pt idx="19094">
                  <c:v>5.3336249999999996</c:v>
                </c:pt>
                <c:pt idx="19095">
                  <c:v>5.33327375</c:v>
                </c:pt>
                <c:pt idx="19096">
                  <c:v>5.3328818750015996</c:v>
                </c:pt>
                <c:pt idx="19097">
                  <c:v>5.3324006250015996</c:v>
                </c:pt>
                <c:pt idx="19098">
                  <c:v>5.3318631250015995</c:v>
                </c:pt>
                <c:pt idx="19099">
                  <c:v>5.3314275000000002</c:v>
                </c:pt>
                <c:pt idx="19100">
                  <c:v>5.3310962499999999</c:v>
                </c:pt>
                <c:pt idx="19101">
                  <c:v>5.3315687499999997</c:v>
                </c:pt>
                <c:pt idx="19102">
                  <c:v>5.3319225000000001</c:v>
                </c:pt>
                <c:pt idx="19103">
                  <c:v>5.3323681250016</c:v>
                </c:pt>
                <c:pt idx="19104">
                  <c:v>5.3327631250016001</c:v>
                </c:pt>
                <c:pt idx="19105">
                  <c:v>5.3332199999999998</c:v>
                </c:pt>
                <c:pt idx="19106">
                  <c:v>5.3335543750015999</c:v>
                </c:pt>
                <c:pt idx="19107">
                  <c:v>5.3340025000000004</c:v>
                </c:pt>
                <c:pt idx="19108">
                  <c:v>5.3345168750015999</c:v>
                </c:pt>
                <c:pt idx="19109">
                  <c:v>5.3349812500000002</c:v>
                </c:pt>
                <c:pt idx="19110">
                  <c:v>5.3353187499999999</c:v>
                </c:pt>
                <c:pt idx="19111">
                  <c:v>5.3349137500000001</c:v>
                </c:pt>
                <c:pt idx="19112">
                  <c:v>5.3345025000000001</c:v>
                </c:pt>
                <c:pt idx="19113">
                  <c:v>5.3341124999999998</c:v>
                </c:pt>
                <c:pt idx="19114">
                  <c:v>5.3341824999999998</c:v>
                </c:pt>
                <c:pt idx="19115">
                  <c:v>5.3346049999999998</c:v>
                </c:pt>
                <c:pt idx="19116">
                  <c:v>5.3350350000000004</c:v>
                </c:pt>
                <c:pt idx="19117">
                  <c:v>5.3348918750015999</c:v>
                </c:pt>
                <c:pt idx="19118">
                  <c:v>5.3352681250015994</c:v>
                </c:pt>
                <c:pt idx="19119">
                  <c:v>5.3355987499999999</c:v>
                </c:pt>
                <c:pt idx="19120">
                  <c:v>5.3359237500000001</c:v>
                </c:pt>
                <c:pt idx="19121">
                  <c:v>5.3356356250015997</c:v>
                </c:pt>
                <c:pt idx="19122">
                  <c:v>5.33517375</c:v>
                </c:pt>
                <c:pt idx="19123">
                  <c:v>5.33484625</c:v>
                </c:pt>
                <c:pt idx="19124">
                  <c:v>5.3351806250016001</c:v>
                </c:pt>
                <c:pt idx="19125">
                  <c:v>5.3355874999999999</c:v>
                </c:pt>
                <c:pt idx="19126">
                  <c:v>5.3360593750016001</c:v>
                </c:pt>
                <c:pt idx="19127">
                  <c:v>5.33639625</c:v>
                </c:pt>
                <c:pt idx="19128">
                  <c:v>5.3367575</c:v>
                </c:pt>
                <c:pt idx="19129">
                  <c:v>5.3371243750015998</c:v>
                </c:pt>
                <c:pt idx="19130">
                  <c:v>5.3375706250016002</c:v>
                </c:pt>
                <c:pt idx="19131">
                  <c:v>5.3379412500000001</c:v>
                </c:pt>
                <c:pt idx="19132">
                  <c:v>5.3382937500000001</c:v>
                </c:pt>
                <c:pt idx="19133">
                  <c:v>5.3386656250015996</c:v>
                </c:pt>
                <c:pt idx="19134">
                  <c:v>5.3390731250016001</c:v>
                </c:pt>
                <c:pt idx="19135">
                  <c:v>5.3394356250015997</c:v>
                </c:pt>
                <c:pt idx="19136">
                  <c:v>5.3397762499999999</c:v>
                </c:pt>
                <c:pt idx="19137">
                  <c:v>5.3401699999999996</c:v>
                </c:pt>
                <c:pt idx="19138">
                  <c:v>5.3405800000000001</c:v>
                </c:pt>
                <c:pt idx="19139">
                  <c:v>5.3409893750016</c:v>
                </c:pt>
                <c:pt idx="19140">
                  <c:v>5.3413868750016</c:v>
                </c:pt>
                <c:pt idx="19141">
                  <c:v>5.3417331250015998</c:v>
                </c:pt>
                <c:pt idx="19142">
                  <c:v>5.34214375</c:v>
                </c:pt>
                <c:pt idx="19143">
                  <c:v>5.3425468750015996</c:v>
                </c:pt>
                <c:pt idx="19144">
                  <c:v>5.3422049999999999</c:v>
                </c:pt>
                <c:pt idx="19145">
                  <c:v>5.3418200000000002</c:v>
                </c:pt>
                <c:pt idx="19146">
                  <c:v>5.3412724999999996</c:v>
                </c:pt>
                <c:pt idx="19147">
                  <c:v>5.3407262500000003</c:v>
                </c:pt>
                <c:pt idx="19148">
                  <c:v>5.3402081250015998</c:v>
                </c:pt>
                <c:pt idx="19149">
                  <c:v>5.3397712500000001</c:v>
                </c:pt>
                <c:pt idx="19150">
                  <c:v>5.3392881250016</c:v>
                </c:pt>
                <c:pt idx="19151">
                  <c:v>5.3386943750015998</c:v>
                </c:pt>
                <c:pt idx="19152">
                  <c:v>5.3378443750016</c:v>
                </c:pt>
                <c:pt idx="19153">
                  <c:v>5.3373331250015994</c:v>
                </c:pt>
                <c:pt idx="19154">
                  <c:v>5.3367381250015997</c:v>
                </c:pt>
                <c:pt idx="19155">
                  <c:v>5.3361568750016</c:v>
                </c:pt>
                <c:pt idx="19156">
                  <c:v>5.3355249999999996</c:v>
                </c:pt>
                <c:pt idx="19157">
                  <c:v>5.3348787499999997</c:v>
                </c:pt>
                <c:pt idx="19158">
                  <c:v>5.3343449999999999</c:v>
                </c:pt>
                <c:pt idx="19159">
                  <c:v>5.3337381250015996</c:v>
                </c:pt>
                <c:pt idx="19160">
                  <c:v>5.3331356250016002</c:v>
                </c:pt>
                <c:pt idx="19161">
                  <c:v>5.3326162500000001</c:v>
                </c:pt>
                <c:pt idx="19162">
                  <c:v>5.3322512499999997</c:v>
                </c:pt>
                <c:pt idx="19163">
                  <c:v>5.3318343750016002</c:v>
                </c:pt>
                <c:pt idx="19164">
                  <c:v>5.3313931250015996</c:v>
                </c:pt>
                <c:pt idx="19165">
                  <c:v>5.3309606250016</c:v>
                </c:pt>
                <c:pt idx="19166">
                  <c:v>5.3306018750015998</c:v>
                </c:pt>
                <c:pt idx="19167">
                  <c:v>5.3301575000000003</c:v>
                </c:pt>
                <c:pt idx="19168">
                  <c:v>5.3297043750016</c:v>
                </c:pt>
                <c:pt idx="19169">
                  <c:v>5.3291206250015994</c:v>
                </c:pt>
                <c:pt idx="19170">
                  <c:v>5.3287162500000003</c:v>
                </c:pt>
                <c:pt idx="19171">
                  <c:v>5.3283018750015998</c:v>
                </c:pt>
                <c:pt idx="19172">
                  <c:v>5.3279381250015998</c:v>
                </c:pt>
                <c:pt idx="19173">
                  <c:v>5.3276087499999996</c:v>
                </c:pt>
                <c:pt idx="19174">
                  <c:v>5.3272831250015997</c:v>
                </c:pt>
                <c:pt idx="19175">
                  <c:v>5.3269568750016001</c:v>
                </c:pt>
                <c:pt idx="19176">
                  <c:v>5.3265531250015998</c:v>
                </c:pt>
                <c:pt idx="19177">
                  <c:v>5.3261174999999996</c:v>
                </c:pt>
                <c:pt idx="19178">
                  <c:v>5.3265137500000002</c:v>
                </c:pt>
                <c:pt idx="19179">
                  <c:v>5.3269762500000004</c:v>
                </c:pt>
                <c:pt idx="19180">
                  <c:v>5.3275312499999998</c:v>
                </c:pt>
                <c:pt idx="19181">
                  <c:v>5.3279762499999999</c:v>
                </c:pt>
                <c:pt idx="19182">
                  <c:v>5.3284081250015998</c:v>
                </c:pt>
                <c:pt idx="19183">
                  <c:v>5.3288468750015996</c:v>
                </c:pt>
                <c:pt idx="19184">
                  <c:v>5.3293600000000003</c:v>
                </c:pt>
                <c:pt idx="19185">
                  <c:v>5.3297081250015994</c:v>
                </c:pt>
                <c:pt idx="19186">
                  <c:v>5.3302612500000004</c:v>
                </c:pt>
                <c:pt idx="19187">
                  <c:v>5.3305825000000002</c:v>
                </c:pt>
                <c:pt idx="19188">
                  <c:v>5.3311693750015996</c:v>
                </c:pt>
                <c:pt idx="19189">
                  <c:v>5.3316974999999998</c:v>
                </c:pt>
                <c:pt idx="19190">
                  <c:v>5.3323462499999996</c:v>
                </c:pt>
                <c:pt idx="19191">
                  <c:v>5.3328887500000004</c:v>
                </c:pt>
                <c:pt idx="19192">
                  <c:v>5.3334487499999996</c:v>
                </c:pt>
                <c:pt idx="19193">
                  <c:v>5.3339518750016</c:v>
                </c:pt>
                <c:pt idx="19194">
                  <c:v>5.3345743750015995</c:v>
                </c:pt>
                <c:pt idx="19195">
                  <c:v>5.3350487500000003</c:v>
                </c:pt>
                <c:pt idx="19196">
                  <c:v>5.33540875</c:v>
                </c:pt>
                <c:pt idx="19197">
                  <c:v>5.33573875</c:v>
                </c:pt>
                <c:pt idx="19198">
                  <c:v>5.3362493750016</c:v>
                </c:pt>
                <c:pt idx="19199">
                  <c:v>5.3366643750015994</c:v>
                </c:pt>
                <c:pt idx="19200">
                  <c:v>5.3365131250015994</c:v>
                </c:pt>
                <c:pt idx="19201">
                  <c:v>5.3361812500000001</c:v>
                </c:pt>
                <c:pt idx="19202">
                  <c:v>5.3355837499999996</c:v>
                </c:pt>
                <c:pt idx="19203">
                  <c:v>5.3351137499999997</c:v>
                </c:pt>
                <c:pt idx="19204">
                  <c:v>5.3345118750016001</c:v>
                </c:pt>
                <c:pt idx="19205">
                  <c:v>5.3340106250015999</c:v>
                </c:pt>
                <c:pt idx="19206">
                  <c:v>5.3336724999999996</c:v>
                </c:pt>
                <c:pt idx="19207">
                  <c:v>5.3333331250015998</c:v>
                </c:pt>
                <c:pt idx="19208">
                  <c:v>5.3328431250015997</c:v>
                </c:pt>
                <c:pt idx="19209">
                  <c:v>5.3325199999999997</c:v>
                </c:pt>
                <c:pt idx="19210">
                  <c:v>5.3321793750015996</c:v>
                </c:pt>
                <c:pt idx="19211">
                  <c:v>5.3316187499999996</c:v>
                </c:pt>
                <c:pt idx="19212">
                  <c:v>5.3310556250015999</c:v>
                </c:pt>
                <c:pt idx="19213">
                  <c:v>5.3306943750015998</c:v>
                </c:pt>
                <c:pt idx="19214">
                  <c:v>5.3303593750016001</c:v>
                </c:pt>
                <c:pt idx="19215">
                  <c:v>5.3304862499999999</c:v>
                </c:pt>
                <c:pt idx="19216">
                  <c:v>5.3308475</c:v>
                </c:pt>
                <c:pt idx="19217">
                  <c:v>5.3312187499999997</c:v>
                </c:pt>
                <c:pt idx="19218">
                  <c:v>5.33153875</c:v>
                </c:pt>
                <c:pt idx="19219">
                  <c:v>5.3319037500000004</c:v>
                </c:pt>
                <c:pt idx="19220">
                  <c:v>5.3322756250015999</c:v>
                </c:pt>
                <c:pt idx="19221">
                  <c:v>5.3326056250015998</c:v>
                </c:pt>
                <c:pt idx="19222">
                  <c:v>5.3331743750016001</c:v>
                </c:pt>
                <c:pt idx="19223">
                  <c:v>5.3335287500000002</c:v>
                </c:pt>
                <c:pt idx="19224">
                  <c:v>5.3340474999999996</c:v>
                </c:pt>
                <c:pt idx="19225">
                  <c:v>5.3343768750015998</c:v>
                </c:pt>
                <c:pt idx="19226">
                  <c:v>5.3347899999999999</c:v>
                </c:pt>
                <c:pt idx="19227">
                  <c:v>5.3351168750015994</c:v>
                </c:pt>
                <c:pt idx="19228">
                  <c:v>5.3355162500000004</c:v>
                </c:pt>
                <c:pt idx="19229">
                  <c:v>5.3359818750015995</c:v>
                </c:pt>
                <c:pt idx="19230">
                  <c:v>5.3363512499999999</c:v>
                </c:pt>
                <c:pt idx="19231">
                  <c:v>5.3367325000000001</c:v>
                </c:pt>
                <c:pt idx="19232">
                  <c:v>5.3371293750015996</c:v>
                </c:pt>
                <c:pt idx="19233">
                  <c:v>5.3375206250015994</c:v>
                </c:pt>
                <c:pt idx="19234">
                  <c:v>5.3380668750015996</c:v>
                </c:pt>
                <c:pt idx="19235">
                  <c:v>5.3384118750015999</c:v>
                </c:pt>
                <c:pt idx="19236">
                  <c:v>5.3387862500000001</c:v>
                </c:pt>
                <c:pt idx="19237">
                  <c:v>5.3383668750015998</c:v>
                </c:pt>
                <c:pt idx="19238">
                  <c:v>5.3380006250015999</c:v>
                </c:pt>
                <c:pt idx="19239">
                  <c:v>5.3375962499999998</c:v>
                </c:pt>
                <c:pt idx="19240">
                  <c:v>5.3372587500000002</c:v>
                </c:pt>
                <c:pt idx="19241">
                  <c:v>5.3369049999999998</c:v>
                </c:pt>
                <c:pt idx="19242">
                  <c:v>5.3365712500000004</c:v>
                </c:pt>
                <c:pt idx="19243">
                  <c:v>5.3358699999999999</c:v>
                </c:pt>
                <c:pt idx="19244">
                  <c:v>5.3353506250015998</c:v>
                </c:pt>
                <c:pt idx="19245">
                  <c:v>5.3348393750016001</c:v>
                </c:pt>
                <c:pt idx="19246">
                  <c:v>5.3344449999999997</c:v>
                </c:pt>
                <c:pt idx="19247">
                  <c:v>5.3339631250016</c:v>
                </c:pt>
                <c:pt idx="19248">
                  <c:v>5.3334631250015994</c:v>
                </c:pt>
                <c:pt idx="19249">
                  <c:v>5.3329731250016001</c:v>
                </c:pt>
                <c:pt idx="19250">
                  <c:v>5.3322618750016</c:v>
                </c:pt>
                <c:pt idx="19251">
                  <c:v>5.3318543750015994</c:v>
                </c:pt>
                <c:pt idx="19252">
                  <c:v>5.3314712499999999</c:v>
                </c:pt>
                <c:pt idx="19253">
                  <c:v>5.3309749999999996</c:v>
                </c:pt>
                <c:pt idx="19254">
                  <c:v>5.3305437500000004</c:v>
                </c:pt>
                <c:pt idx="19255">
                  <c:v>5.3306550000000001</c:v>
                </c:pt>
                <c:pt idx="19256">
                  <c:v>5.3308037500000003</c:v>
                </c:pt>
                <c:pt idx="19257">
                  <c:v>5.3311268750015994</c:v>
                </c:pt>
                <c:pt idx="19258">
                  <c:v>5.3315787500000003</c:v>
                </c:pt>
                <c:pt idx="19259">
                  <c:v>5.3319412499999999</c:v>
                </c:pt>
                <c:pt idx="19260">
                  <c:v>5.3323987500000003</c:v>
                </c:pt>
                <c:pt idx="19261">
                  <c:v>5.3329081250015999</c:v>
                </c:pt>
                <c:pt idx="19262">
                  <c:v>5.3334606250015995</c:v>
                </c:pt>
                <c:pt idx="19263">
                  <c:v>5.3338287500000003</c:v>
                </c:pt>
                <c:pt idx="19264">
                  <c:v>5.3343268750016</c:v>
                </c:pt>
                <c:pt idx="19265">
                  <c:v>5.3346600000000004</c:v>
                </c:pt>
                <c:pt idx="19266">
                  <c:v>5.3351050000000004</c:v>
                </c:pt>
                <c:pt idx="19267">
                  <c:v>5.3354356250016002</c:v>
                </c:pt>
                <c:pt idx="19268">
                  <c:v>5.3359131250015999</c:v>
                </c:pt>
                <c:pt idx="19269">
                  <c:v>5.3363006250015994</c:v>
                </c:pt>
                <c:pt idx="19270">
                  <c:v>5.3367718750015998</c:v>
                </c:pt>
                <c:pt idx="19271">
                  <c:v>5.3371393750016001</c:v>
                </c:pt>
                <c:pt idx="19272">
                  <c:v>5.3375493750015996</c:v>
                </c:pt>
                <c:pt idx="19273">
                  <c:v>5.3379006250016001</c:v>
                </c:pt>
                <c:pt idx="19274">
                  <c:v>5.3383225000000003</c:v>
                </c:pt>
                <c:pt idx="19275">
                  <c:v>5.3382062499999998</c:v>
                </c:pt>
                <c:pt idx="19276">
                  <c:v>5.3378231250015995</c:v>
                </c:pt>
                <c:pt idx="19277">
                  <c:v>5.3374256250015994</c:v>
                </c:pt>
                <c:pt idx="19278">
                  <c:v>5.3370718750016</c:v>
                </c:pt>
                <c:pt idx="19279">
                  <c:v>5.3366356250016</c:v>
                </c:pt>
                <c:pt idx="19280">
                  <c:v>5.3362375000000002</c:v>
                </c:pt>
                <c:pt idx="19281">
                  <c:v>5.33587875</c:v>
                </c:pt>
                <c:pt idx="19282">
                  <c:v>5.3354693750015993</c:v>
                </c:pt>
                <c:pt idx="19283">
                  <c:v>5.3350656250016</c:v>
                </c:pt>
                <c:pt idx="19284">
                  <c:v>5.3347375000000001</c:v>
                </c:pt>
                <c:pt idx="19285">
                  <c:v>5.3341743750015995</c:v>
                </c:pt>
                <c:pt idx="19286">
                  <c:v>5.3338518750016002</c:v>
                </c:pt>
                <c:pt idx="19287">
                  <c:v>5.3333456250015994</c:v>
                </c:pt>
                <c:pt idx="19288">
                  <c:v>5.3328043750015999</c:v>
                </c:pt>
                <c:pt idx="19289">
                  <c:v>5.3324743750015999</c:v>
                </c:pt>
                <c:pt idx="19290">
                  <c:v>5.33198375</c:v>
                </c:pt>
                <c:pt idx="19291">
                  <c:v>5.33146875</c:v>
                </c:pt>
                <c:pt idx="19292">
                  <c:v>5.3310568750015994</c:v>
                </c:pt>
                <c:pt idx="19293">
                  <c:v>5.3307368750016</c:v>
                </c:pt>
                <c:pt idx="19294">
                  <c:v>5.3303306250015998</c:v>
                </c:pt>
                <c:pt idx="19295">
                  <c:v>5.32989625</c:v>
                </c:pt>
                <c:pt idx="19296">
                  <c:v>5.3299306250015999</c:v>
                </c:pt>
                <c:pt idx="19297">
                  <c:v>5.3302762499999998</c:v>
                </c:pt>
                <c:pt idx="19298">
                  <c:v>5.3304406250016001</c:v>
                </c:pt>
                <c:pt idx="19299">
                  <c:v>5.3307756250015998</c:v>
                </c:pt>
                <c:pt idx="19300">
                  <c:v>5.3308650000000002</c:v>
                </c:pt>
                <c:pt idx="19301">
                  <c:v>5.3312825000000004</c:v>
                </c:pt>
                <c:pt idx="19302">
                  <c:v>5.3317343750015995</c:v>
                </c:pt>
                <c:pt idx="19303">
                  <c:v>5.3320812499999999</c:v>
                </c:pt>
                <c:pt idx="19304">
                  <c:v>5.3324718750016</c:v>
                </c:pt>
                <c:pt idx="19305">
                  <c:v>5.3328468750016</c:v>
                </c:pt>
                <c:pt idx="19306">
                  <c:v>5.3326087500000003</c:v>
                </c:pt>
                <c:pt idx="19307">
                  <c:v>5.3322275000000001</c:v>
                </c:pt>
                <c:pt idx="19308">
                  <c:v>5.3318543750015994</c:v>
                </c:pt>
                <c:pt idx="19309">
                  <c:v>5.3313612499999996</c:v>
                </c:pt>
                <c:pt idx="19310">
                  <c:v>5.3317031250015994</c:v>
                </c:pt>
                <c:pt idx="19311">
                  <c:v>5.3321181250015997</c:v>
                </c:pt>
                <c:pt idx="19312">
                  <c:v>5.3324625000000001</c:v>
                </c:pt>
                <c:pt idx="19313">
                  <c:v>5.3328243750016</c:v>
                </c:pt>
                <c:pt idx="19314">
                  <c:v>5.3332031250015994</c:v>
                </c:pt>
                <c:pt idx="19315">
                  <c:v>5.3335681250015998</c:v>
                </c:pt>
                <c:pt idx="19316">
                  <c:v>5.3339181250015999</c:v>
                </c:pt>
                <c:pt idx="19317">
                  <c:v>5.3334856250015994</c:v>
                </c:pt>
                <c:pt idx="19318">
                  <c:v>5.3329750000000002</c:v>
                </c:pt>
                <c:pt idx="19319">
                  <c:v>5.3326037499999996</c:v>
                </c:pt>
                <c:pt idx="19320">
                  <c:v>5.3329731250016001</c:v>
                </c:pt>
                <c:pt idx="19321">
                  <c:v>5.3333287499999997</c:v>
                </c:pt>
                <c:pt idx="19322">
                  <c:v>5.3336793750015996</c:v>
                </c:pt>
                <c:pt idx="19323">
                  <c:v>5.3341475000000003</c:v>
                </c:pt>
                <c:pt idx="19324">
                  <c:v>5.3345293750015994</c:v>
                </c:pt>
                <c:pt idx="19325">
                  <c:v>5.3349456250016001</c:v>
                </c:pt>
                <c:pt idx="19326">
                  <c:v>5.3353268750015994</c:v>
                </c:pt>
                <c:pt idx="19327">
                  <c:v>5.3357124999999996</c:v>
                </c:pt>
                <c:pt idx="19328">
                  <c:v>5.3361431250016</c:v>
                </c:pt>
                <c:pt idx="19329">
                  <c:v>5.3362299999999996</c:v>
                </c:pt>
                <c:pt idx="19330">
                  <c:v>5.3359006250015995</c:v>
                </c:pt>
                <c:pt idx="19331">
                  <c:v>5.3355318750015996</c:v>
                </c:pt>
                <c:pt idx="19332">
                  <c:v>5.3350200000000001</c:v>
                </c:pt>
                <c:pt idx="19333">
                  <c:v>5.3343249999999998</c:v>
                </c:pt>
                <c:pt idx="19334">
                  <c:v>5.3339668750015994</c:v>
                </c:pt>
                <c:pt idx="19335">
                  <c:v>5.3336087499999998</c:v>
                </c:pt>
                <c:pt idx="19336">
                  <c:v>5.3332699999999997</c:v>
                </c:pt>
                <c:pt idx="19337">
                  <c:v>5.3329300000000002</c:v>
                </c:pt>
                <c:pt idx="19338">
                  <c:v>5.3325668750016</c:v>
                </c:pt>
                <c:pt idx="19339">
                  <c:v>5.3322099999999999</c:v>
                </c:pt>
                <c:pt idx="19340">
                  <c:v>5.3318181250015995</c:v>
                </c:pt>
                <c:pt idx="19341">
                  <c:v>5.3313543750015997</c:v>
                </c:pt>
                <c:pt idx="19342">
                  <c:v>5.33094</c:v>
                </c:pt>
                <c:pt idx="19343">
                  <c:v>5.3306112499999996</c:v>
                </c:pt>
                <c:pt idx="19344">
                  <c:v>5.3301625000000001</c:v>
                </c:pt>
                <c:pt idx="19345">
                  <c:v>5.3303706250016001</c:v>
                </c:pt>
                <c:pt idx="19346">
                  <c:v>5.3308218750015994</c:v>
                </c:pt>
                <c:pt idx="19347">
                  <c:v>5.3312856250016001</c:v>
                </c:pt>
                <c:pt idx="19348">
                  <c:v>5.3316531250015995</c:v>
                </c:pt>
                <c:pt idx="19349">
                  <c:v>5.3321381250015998</c:v>
                </c:pt>
                <c:pt idx="19350">
                  <c:v>5.3325962499999999</c:v>
                </c:pt>
                <c:pt idx="19351">
                  <c:v>5.3331281250015996</c:v>
                </c:pt>
                <c:pt idx="19352">
                  <c:v>5.3335487500000003</c:v>
                </c:pt>
                <c:pt idx="19353">
                  <c:v>5.3340743750015998</c:v>
                </c:pt>
                <c:pt idx="19354">
                  <c:v>5.3344556250016</c:v>
                </c:pt>
                <c:pt idx="19355">
                  <c:v>5.3350274999999998</c:v>
                </c:pt>
                <c:pt idx="19356">
                  <c:v>5.3353943750015995</c:v>
                </c:pt>
                <c:pt idx="19357">
                  <c:v>5.3359037499999999</c:v>
                </c:pt>
                <c:pt idx="19358">
                  <c:v>5.3364118750016001</c:v>
                </c:pt>
                <c:pt idx="19359">
                  <c:v>5.3367775000000002</c:v>
                </c:pt>
                <c:pt idx="19360">
                  <c:v>5.3371206250015994</c:v>
                </c:pt>
                <c:pt idx="19361">
                  <c:v>5.3375406250015995</c:v>
                </c:pt>
                <c:pt idx="19362">
                  <c:v>5.3379831250015997</c:v>
                </c:pt>
                <c:pt idx="19363">
                  <c:v>5.3383131250015996</c:v>
                </c:pt>
                <c:pt idx="19364">
                  <c:v>5.3386781250016</c:v>
                </c:pt>
                <c:pt idx="19365">
                  <c:v>5.33826</c:v>
                </c:pt>
                <c:pt idx="19366">
                  <c:v>5.3378568750015996</c:v>
                </c:pt>
                <c:pt idx="19367">
                  <c:v>5.3374287499999999</c:v>
                </c:pt>
                <c:pt idx="19368">
                  <c:v>5.3370081250016002</c:v>
                </c:pt>
                <c:pt idx="19369">
                  <c:v>5.3365693750015994</c:v>
                </c:pt>
                <c:pt idx="19370">
                  <c:v>5.3361925000000001</c:v>
                </c:pt>
                <c:pt idx="19371">
                  <c:v>5.3355800000000002</c:v>
                </c:pt>
                <c:pt idx="19372">
                  <c:v>5.3352443750015999</c:v>
                </c:pt>
                <c:pt idx="19373">
                  <c:v>5.3348637500000002</c:v>
                </c:pt>
                <c:pt idx="19374">
                  <c:v>5.3344731250016002</c:v>
                </c:pt>
                <c:pt idx="19375">
                  <c:v>5.3337631250015995</c:v>
                </c:pt>
                <c:pt idx="19376">
                  <c:v>5.3332443750016001</c:v>
                </c:pt>
                <c:pt idx="19377">
                  <c:v>5.3328199999999999</c:v>
                </c:pt>
                <c:pt idx="19378">
                  <c:v>5.3324712500000002</c:v>
                </c:pt>
                <c:pt idx="19379">
                  <c:v>5.3320968750016</c:v>
                </c:pt>
                <c:pt idx="19380">
                  <c:v>5.3316818750015997</c:v>
                </c:pt>
                <c:pt idx="19381">
                  <c:v>5.3312568750015998</c:v>
                </c:pt>
                <c:pt idx="19382">
                  <c:v>5.3308356250015994</c:v>
                </c:pt>
                <c:pt idx="19383">
                  <c:v>5.3304987500000003</c:v>
                </c:pt>
                <c:pt idx="19384">
                  <c:v>5.32996625</c:v>
                </c:pt>
                <c:pt idx="19385">
                  <c:v>5.3294837499999996</c:v>
                </c:pt>
                <c:pt idx="19386">
                  <c:v>5.3290043750015998</c:v>
                </c:pt>
                <c:pt idx="19387">
                  <c:v>5.3286331250016001</c:v>
                </c:pt>
                <c:pt idx="19388">
                  <c:v>5.3283550000000002</c:v>
                </c:pt>
                <c:pt idx="19389">
                  <c:v>5.3287212500000001</c:v>
                </c:pt>
                <c:pt idx="19390">
                  <c:v>5.3290418750016002</c:v>
                </c:pt>
                <c:pt idx="19391">
                  <c:v>5.3293687500000004</c:v>
                </c:pt>
                <c:pt idx="19392">
                  <c:v>5.3297712500000003</c:v>
                </c:pt>
                <c:pt idx="19393">
                  <c:v>5.32968625</c:v>
                </c:pt>
                <c:pt idx="19394">
                  <c:v>5.3293156250016001</c:v>
                </c:pt>
                <c:pt idx="19395">
                  <c:v>5.3289237500000004</c:v>
                </c:pt>
                <c:pt idx="19396">
                  <c:v>5.3284725000000002</c:v>
                </c:pt>
                <c:pt idx="19397">
                  <c:v>5.3280424999999996</c:v>
                </c:pt>
                <c:pt idx="19398">
                  <c:v>5.3275943750015999</c:v>
                </c:pt>
                <c:pt idx="19399">
                  <c:v>5.32717375</c:v>
                </c:pt>
                <c:pt idx="19400">
                  <c:v>5.3272762499999997</c:v>
                </c:pt>
                <c:pt idx="19401">
                  <c:v>5.3276656250015995</c:v>
                </c:pt>
                <c:pt idx="19402">
                  <c:v>5.3279881250015997</c:v>
                </c:pt>
                <c:pt idx="19403">
                  <c:v>5.3284693750015997</c:v>
                </c:pt>
                <c:pt idx="19404">
                  <c:v>5.3289606250016002</c:v>
                </c:pt>
                <c:pt idx="19405">
                  <c:v>5.3293474999999999</c:v>
                </c:pt>
                <c:pt idx="19406">
                  <c:v>5.3298843750015994</c:v>
                </c:pt>
                <c:pt idx="19407">
                  <c:v>5.3303562500000004</c:v>
                </c:pt>
                <c:pt idx="19408">
                  <c:v>5.3306800000000001</c:v>
                </c:pt>
                <c:pt idx="19409">
                  <c:v>5.3310106250015998</c:v>
                </c:pt>
                <c:pt idx="19410">
                  <c:v>5.3313968750015999</c:v>
                </c:pt>
                <c:pt idx="19411">
                  <c:v>5.3317600000000001</c:v>
                </c:pt>
                <c:pt idx="19412">
                  <c:v>5.3321531250016001</c:v>
                </c:pt>
                <c:pt idx="19413">
                  <c:v>5.3326918750015997</c:v>
                </c:pt>
                <c:pt idx="19414">
                  <c:v>5.3330462499999998</c:v>
                </c:pt>
                <c:pt idx="19415">
                  <c:v>5.3334131250015995</c:v>
                </c:pt>
                <c:pt idx="19416">
                  <c:v>5.3332943750016</c:v>
                </c:pt>
                <c:pt idx="19417">
                  <c:v>5.3336975000000004</c:v>
                </c:pt>
                <c:pt idx="19418">
                  <c:v>5.3340343750015995</c:v>
                </c:pt>
                <c:pt idx="19419">
                  <c:v>5.3344025000000004</c:v>
                </c:pt>
                <c:pt idx="19420">
                  <c:v>5.3342406250016001</c:v>
                </c:pt>
                <c:pt idx="19421">
                  <c:v>5.3338593750015999</c:v>
                </c:pt>
                <c:pt idx="19422">
                  <c:v>5.33338</c:v>
                </c:pt>
                <c:pt idx="19423">
                  <c:v>5.3327806250015994</c:v>
                </c:pt>
                <c:pt idx="19424">
                  <c:v>5.3322012499999998</c:v>
                </c:pt>
                <c:pt idx="19425">
                  <c:v>5.3315856250015994</c:v>
                </c:pt>
                <c:pt idx="19426">
                  <c:v>5.3312106250015994</c:v>
                </c:pt>
                <c:pt idx="19427">
                  <c:v>5.3308475</c:v>
                </c:pt>
                <c:pt idx="19428">
                  <c:v>5.3303787500000004</c:v>
                </c:pt>
                <c:pt idx="19429">
                  <c:v>5.3300025</c:v>
                </c:pt>
                <c:pt idx="19430">
                  <c:v>5.3296768750016001</c:v>
                </c:pt>
                <c:pt idx="19431">
                  <c:v>5.3290768750015998</c:v>
                </c:pt>
                <c:pt idx="19432">
                  <c:v>5.3286674999999999</c:v>
                </c:pt>
                <c:pt idx="19433">
                  <c:v>5.3282400000000001</c:v>
                </c:pt>
                <c:pt idx="19434">
                  <c:v>5.3277912499999998</c:v>
                </c:pt>
                <c:pt idx="19435">
                  <c:v>5.3273881250016002</c:v>
                </c:pt>
                <c:pt idx="19436">
                  <c:v>5.3270662499999997</c:v>
                </c:pt>
                <c:pt idx="19437">
                  <c:v>5.3267431250015997</c:v>
                </c:pt>
                <c:pt idx="19438">
                  <c:v>5.3263856250016</c:v>
                </c:pt>
                <c:pt idx="19439">
                  <c:v>5.3266306250015996</c:v>
                </c:pt>
                <c:pt idx="19440">
                  <c:v>5.3270937500000004</c:v>
                </c:pt>
                <c:pt idx="19441">
                  <c:v>5.3275881250015997</c:v>
                </c:pt>
                <c:pt idx="19442">
                  <c:v>5.3279918750016</c:v>
                </c:pt>
                <c:pt idx="19443">
                  <c:v>5.3284037499999997</c:v>
                </c:pt>
                <c:pt idx="19444">
                  <c:v>5.3287887500000002</c:v>
                </c:pt>
                <c:pt idx="19445">
                  <c:v>5.3291925000000004</c:v>
                </c:pt>
                <c:pt idx="19446">
                  <c:v>5.3295337500000004</c:v>
                </c:pt>
                <c:pt idx="19447">
                  <c:v>5.3301137499999998</c:v>
                </c:pt>
                <c:pt idx="19448">
                  <c:v>5.3305568750015997</c:v>
                </c:pt>
                <c:pt idx="19449">
                  <c:v>5.3311443750015997</c:v>
                </c:pt>
                <c:pt idx="19450">
                  <c:v>5.3316956250015997</c:v>
                </c:pt>
                <c:pt idx="19451">
                  <c:v>5.3320181250015999</c:v>
                </c:pt>
                <c:pt idx="19452">
                  <c:v>5.3324287500000001</c:v>
                </c:pt>
                <c:pt idx="19453">
                  <c:v>5.3329874999999998</c:v>
                </c:pt>
                <c:pt idx="19454">
                  <c:v>5.3333431250015995</c:v>
                </c:pt>
                <c:pt idx="19455">
                  <c:v>5.333685</c:v>
                </c:pt>
                <c:pt idx="19456">
                  <c:v>5.3342450000000001</c:v>
                </c:pt>
                <c:pt idx="19457">
                  <c:v>5.3346181250016</c:v>
                </c:pt>
                <c:pt idx="19458">
                  <c:v>5.3351831250016</c:v>
                </c:pt>
                <c:pt idx="19459">
                  <c:v>5.3357462499999997</c:v>
                </c:pt>
                <c:pt idx="19460">
                  <c:v>5.3361437499999997</c:v>
                </c:pt>
                <c:pt idx="19461">
                  <c:v>5.3365450000000001</c:v>
                </c:pt>
                <c:pt idx="19462">
                  <c:v>5.3361150000000004</c:v>
                </c:pt>
                <c:pt idx="19463">
                  <c:v>5.3356950000000003</c:v>
                </c:pt>
                <c:pt idx="19464">
                  <c:v>5.3352893750015999</c:v>
                </c:pt>
                <c:pt idx="19465">
                  <c:v>5.3349437499999999</c:v>
                </c:pt>
                <c:pt idx="19466">
                  <c:v>5.3344512499999999</c:v>
                </c:pt>
                <c:pt idx="19467">
                  <c:v>5.3339268750016</c:v>
                </c:pt>
                <c:pt idx="19468">
                  <c:v>5.3334943750015995</c:v>
                </c:pt>
                <c:pt idx="19469">
                  <c:v>5.33287625</c:v>
                </c:pt>
                <c:pt idx="19470">
                  <c:v>5.3324224999999998</c:v>
                </c:pt>
                <c:pt idx="19471">
                  <c:v>5.3319437499999998</c:v>
                </c:pt>
                <c:pt idx="19472">
                  <c:v>5.3315799999999998</c:v>
                </c:pt>
                <c:pt idx="19473">
                  <c:v>5.3311500000000001</c:v>
                </c:pt>
                <c:pt idx="19474">
                  <c:v>5.3307918750015997</c:v>
                </c:pt>
                <c:pt idx="19475">
                  <c:v>5.3304456250015999</c:v>
                </c:pt>
                <c:pt idx="19476">
                  <c:v>5.3299606250015996</c:v>
                </c:pt>
                <c:pt idx="19477">
                  <c:v>5.3295706250016002</c:v>
                </c:pt>
                <c:pt idx="19478">
                  <c:v>5.3292425000000003</c:v>
                </c:pt>
                <c:pt idx="19479">
                  <c:v>5.3287956250016002</c:v>
                </c:pt>
                <c:pt idx="19480">
                  <c:v>5.3284568750016001</c:v>
                </c:pt>
                <c:pt idx="19481">
                  <c:v>5.3279843750015994</c:v>
                </c:pt>
                <c:pt idx="19482">
                  <c:v>5.3276362500000003</c:v>
                </c:pt>
                <c:pt idx="19483">
                  <c:v>5.3276362500000003</c:v>
                </c:pt>
                <c:pt idx="19484">
                  <c:v>5.3275943750015999</c:v>
                </c:pt>
                <c:pt idx="19485">
                  <c:v>5.3271281250015994</c:v>
                </c:pt>
                <c:pt idx="19486">
                  <c:v>5.3265918750015997</c:v>
                </c:pt>
                <c:pt idx="19487">
                  <c:v>5.3261287499999996</c:v>
                </c:pt>
                <c:pt idx="19488">
                  <c:v>5.3256075000000003</c:v>
                </c:pt>
                <c:pt idx="19489">
                  <c:v>5.3252424999999999</c:v>
                </c:pt>
                <c:pt idx="19490">
                  <c:v>5.3256531250016002</c:v>
                </c:pt>
                <c:pt idx="19491">
                  <c:v>5.3260525000000003</c:v>
                </c:pt>
                <c:pt idx="19492">
                  <c:v>5.326505</c:v>
                </c:pt>
                <c:pt idx="19493">
                  <c:v>5.3266656250016</c:v>
                </c:pt>
                <c:pt idx="19494">
                  <c:v>5.3268656250015995</c:v>
                </c:pt>
                <c:pt idx="19495">
                  <c:v>5.3271968750015999</c:v>
                </c:pt>
                <c:pt idx="19496">
                  <c:v>5.3271712500000001</c:v>
                </c:pt>
                <c:pt idx="19497">
                  <c:v>5.3272381250015997</c:v>
                </c:pt>
                <c:pt idx="19498">
                  <c:v>5.3276356250015997</c:v>
                </c:pt>
                <c:pt idx="19499">
                  <c:v>5.3279874999999999</c:v>
                </c:pt>
                <c:pt idx="19500">
                  <c:v>5.3283256250016002</c:v>
                </c:pt>
                <c:pt idx="19501">
                  <c:v>5.3287112499999996</c:v>
                </c:pt>
                <c:pt idx="19502">
                  <c:v>5.3291656250015995</c:v>
                </c:pt>
                <c:pt idx="19503">
                  <c:v>5.3295637500000002</c:v>
                </c:pt>
                <c:pt idx="19504">
                  <c:v>5.3300974999999999</c:v>
                </c:pt>
                <c:pt idx="19505">
                  <c:v>5.3306906250015995</c:v>
                </c:pt>
                <c:pt idx="19506">
                  <c:v>5.3311824999999997</c:v>
                </c:pt>
                <c:pt idx="19507">
                  <c:v>5.3316575000000004</c:v>
                </c:pt>
                <c:pt idx="19508">
                  <c:v>5.3320368750015996</c:v>
                </c:pt>
                <c:pt idx="19509">
                  <c:v>5.3323925000000001</c:v>
                </c:pt>
                <c:pt idx="19510">
                  <c:v>5.3320368750015996</c:v>
                </c:pt>
                <c:pt idx="19511">
                  <c:v>5.3316781250015994</c:v>
                </c:pt>
                <c:pt idx="19512">
                  <c:v>5.3312806250015994</c:v>
                </c:pt>
                <c:pt idx="19513">
                  <c:v>5.3309575000000002</c:v>
                </c:pt>
                <c:pt idx="19514">
                  <c:v>5.3306056250016001</c:v>
                </c:pt>
                <c:pt idx="19515">
                  <c:v>5.3308262500000003</c:v>
                </c:pt>
                <c:pt idx="19516">
                  <c:v>5.3309781250016002</c:v>
                </c:pt>
                <c:pt idx="19517">
                  <c:v>5.3306431250015995</c:v>
                </c:pt>
                <c:pt idx="19518">
                  <c:v>5.3310506250016001</c:v>
                </c:pt>
                <c:pt idx="19519">
                  <c:v>5.3314706250016002</c:v>
                </c:pt>
                <c:pt idx="19520">
                  <c:v>5.3318768750015995</c:v>
                </c:pt>
                <c:pt idx="19521">
                  <c:v>5.3324787499999999</c:v>
                </c:pt>
                <c:pt idx="19522">
                  <c:v>5.3328681250015997</c:v>
                </c:pt>
                <c:pt idx="19523">
                  <c:v>5.3324568750015997</c:v>
                </c:pt>
                <c:pt idx="19524">
                  <c:v>5.3323806250015995</c:v>
                </c:pt>
                <c:pt idx="19525">
                  <c:v>5.3321093750015995</c:v>
                </c:pt>
                <c:pt idx="19526">
                  <c:v>5.3317350000000001</c:v>
                </c:pt>
                <c:pt idx="19527">
                  <c:v>5.3314043750015996</c:v>
                </c:pt>
                <c:pt idx="19528">
                  <c:v>5.3308168750015996</c:v>
                </c:pt>
                <c:pt idx="19529">
                  <c:v>5.3302725000000004</c:v>
                </c:pt>
                <c:pt idx="19530">
                  <c:v>5.3297568750015998</c:v>
                </c:pt>
                <c:pt idx="19531">
                  <c:v>5.3293718750016001</c:v>
                </c:pt>
                <c:pt idx="19532">
                  <c:v>5.3298199999999998</c:v>
                </c:pt>
                <c:pt idx="19533">
                  <c:v>5.3301737500000002</c:v>
                </c:pt>
                <c:pt idx="19534">
                  <c:v>5.3305400000000001</c:v>
                </c:pt>
                <c:pt idx="19535">
                  <c:v>5.3300568750016</c:v>
                </c:pt>
                <c:pt idx="19536">
                  <c:v>5.3297262500000002</c:v>
                </c:pt>
                <c:pt idx="19537">
                  <c:v>5.3293681250015998</c:v>
                </c:pt>
                <c:pt idx="19538">
                  <c:v>5.3288118750016</c:v>
                </c:pt>
                <c:pt idx="19539">
                  <c:v>5.3284162500000001</c:v>
                </c:pt>
                <c:pt idx="19540">
                  <c:v>5.3286887500000004</c:v>
                </c:pt>
                <c:pt idx="19541">
                  <c:v>5.3290256250015995</c:v>
                </c:pt>
                <c:pt idx="19542">
                  <c:v>5.3294125000000001</c:v>
                </c:pt>
                <c:pt idx="19543">
                  <c:v>5.3298362499999996</c:v>
                </c:pt>
                <c:pt idx="19544">
                  <c:v>5.3302831250015998</c:v>
                </c:pt>
                <c:pt idx="19545">
                  <c:v>5.3299043750015995</c:v>
                </c:pt>
                <c:pt idx="19546">
                  <c:v>5.3293181250016</c:v>
                </c:pt>
                <c:pt idx="19547">
                  <c:v>5.3289524999999998</c:v>
                </c:pt>
                <c:pt idx="19548">
                  <c:v>5.3286137499999997</c:v>
                </c:pt>
                <c:pt idx="19549">
                  <c:v>5.3281481250015998</c:v>
                </c:pt>
                <c:pt idx="19550">
                  <c:v>5.3275312499999998</c:v>
                </c:pt>
                <c:pt idx="19551">
                  <c:v>5.3269806250015996</c:v>
                </c:pt>
                <c:pt idx="19552">
                  <c:v>5.3266</c:v>
                </c:pt>
                <c:pt idx="19553">
                  <c:v>5.3260631250015997</c:v>
                </c:pt>
                <c:pt idx="19554">
                  <c:v>5.3255943750016002</c:v>
                </c:pt>
                <c:pt idx="19555">
                  <c:v>5.3250262499999996</c:v>
                </c:pt>
                <c:pt idx="19556">
                  <c:v>5.3246793750016002</c:v>
                </c:pt>
                <c:pt idx="19557">
                  <c:v>5.3242687499999999</c:v>
                </c:pt>
                <c:pt idx="19558">
                  <c:v>5.3238500000000002</c:v>
                </c:pt>
                <c:pt idx="19559">
                  <c:v>5.3233699999999997</c:v>
                </c:pt>
                <c:pt idx="19560">
                  <c:v>5.3227556250015997</c:v>
                </c:pt>
                <c:pt idx="19561">
                  <c:v>5.3223487499999997</c:v>
                </c:pt>
                <c:pt idx="19562">
                  <c:v>5.3218300000000003</c:v>
                </c:pt>
                <c:pt idx="19563">
                  <c:v>5.3221800000000004</c:v>
                </c:pt>
                <c:pt idx="19564">
                  <c:v>5.3225512500000001</c:v>
                </c:pt>
                <c:pt idx="19565">
                  <c:v>5.3231106250015996</c:v>
                </c:pt>
                <c:pt idx="19566">
                  <c:v>5.3234518750015996</c:v>
                </c:pt>
                <c:pt idx="19567">
                  <c:v>5.3238781250015998</c:v>
                </c:pt>
                <c:pt idx="19568">
                  <c:v>5.3244100000000003</c:v>
                </c:pt>
                <c:pt idx="19569">
                  <c:v>5.3248962500000001</c:v>
                </c:pt>
                <c:pt idx="19570">
                  <c:v>5.3252600000000001</c:v>
                </c:pt>
                <c:pt idx="19571">
                  <c:v>5.3256412500000003</c:v>
                </c:pt>
                <c:pt idx="19572">
                  <c:v>5.3261406250015995</c:v>
                </c:pt>
                <c:pt idx="19573">
                  <c:v>5.3265025000000001</c:v>
                </c:pt>
                <c:pt idx="19574">
                  <c:v>5.3269606250015995</c:v>
                </c:pt>
                <c:pt idx="19575">
                  <c:v>5.3274256250015997</c:v>
                </c:pt>
                <c:pt idx="19576">
                  <c:v>5.3278243750016001</c:v>
                </c:pt>
                <c:pt idx="19577">
                  <c:v>5.3283093750015995</c:v>
                </c:pt>
                <c:pt idx="19578">
                  <c:v>5.32886375</c:v>
                </c:pt>
                <c:pt idx="19579">
                  <c:v>5.3292956250015999</c:v>
                </c:pt>
                <c:pt idx="19580">
                  <c:v>5.3296187499999998</c:v>
                </c:pt>
                <c:pt idx="19581">
                  <c:v>5.3299906250015994</c:v>
                </c:pt>
                <c:pt idx="19582">
                  <c:v>5.3300143750015998</c:v>
                </c:pt>
                <c:pt idx="19583">
                  <c:v>5.329955</c:v>
                </c:pt>
                <c:pt idx="19584">
                  <c:v>5.3295893750015999</c:v>
                </c:pt>
                <c:pt idx="19585">
                  <c:v>5.3292124999999997</c:v>
                </c:pt>
                <c:pt idx="19586">
                  <c:v>5.32883</c:v>
                </c:pt>
                <c:pt idx="19587">
                  <c:v>5.3284324999999999</c:v>
                </c:pt>
                <c:pt idx="19588">
                  <c:v>5.3278818750015997</c:v>
                </c:pt>
                <c:pt idx="19589">
                  <c:v>5.3273631250015994</c:v>
                </c:pt>
                <c:pt idx="19590">
                  <c:v>5.3269074999999999</c:v>
                </c:pt>
                <c:pt idx="19591">
                  <c:v>5.3265531250015998</c:v>
                </c:pt>
                <c:pt idx="19592">
                  <c:v>5.3267543750015998</c:v>
                </c:pt>
                <c:pt idx="19593">
                  <c:v>5.3270974999999998</c:v>
                </c:pt>
                <c:pt idx="19594">
                  <c:v>5.3274393750015996</c:v>
                </c:pt>
                <c:pt idx="19595">
                  <c:v>5.3278375000000002</c:v>
                </c:pt>
                <c:pt idx="19596">
                  <c:v>5.3282375000000002</c:v>
                </c:pt>
                <c:pt idx="19597">
                  <c:v>5.3285706250015998</c:v>
                </c:pt>
                <c:pt idx="19598">
                  <c:v>5.3289693750015994</c:v>
                </c:pt>
                <c:pt idx="19599">
                  <c:v>5.3286024999999997</c:v>
                </c:pt>
                <c:pt idx="19600">
                  <c:v>5.3282224999999999</c:v>
                </c:pt>
                <c:pt idx="19601">
                  <c:v>5.3278937500000003</c:v>
                </c:pt>
                <c:pt idx="19602">
                  <c:v>5.3274687500000004</c:v>
                </c:pt>
                <c:pt idx="19603">
                  <c:v>5.3271125000000001</c:v>
                </c:pt>
                <c:pt idx="19604">
                  <c:v>5.3267418750015993</c:v>
                </c:pt>
                <c:pt idx="19605">
                  <c:v>5.3262668750015996</c:v>
                </c:pt>
                <c:pt idx="19606">
                  <c:v>5.3258243750015994</c:v>
                </c:pt>
                <c:pt idx="19607">
                  <c:v>5.3252649999999999</c:v>
                </c:pt>
                <c:pt idx="19608">
                  <c:v>5.3248600000000001</c:v>
                </c:pt>
                <c:pt idx="19609">
                  <c:v>5.3244643750015994</c:v>
                </c:pt>
                <c:pt idx="19610">
                  <c:v>5.3241387500000004</c:v>
                </c:pt>
                <c:pt idx="19611">
                  <c:v>5.3246193750015998</c:v>
                </c:pt>
                <c:pt idx="19612">
                  <c:v>5.3250849999999996</c:v>
                </c:pt>
                <c:pt idx="19613">
                  <c:v>5.3254337500000002</c:v>
                </c:pt>
                <c:pt idx="19614">
                  <c:v>5.3258656250016001</c:v>
                </c:pt>
                <c:pt idx="19615">
                  <c:v>5.3262812500000001</c:v>
                </c:pt>
                <c:pt idx="19616">
                  <c:v>5.3266062500000002</c:v>
                </c:pt>
                <c:pt idx="19617">
                  <c:v>5.3269756250015998</c:v>
                </c:pt>
                <c:pt idx="19618">
                  <c:v>5.3274093750015998</c:v>
                </c:pt>
                <c:pt idx="19619">
                  <c:v>5.3278800000000004</c:v>
                </c:pt>
                <c:pt idx="19620">
                  <c:v>5.3282443750016002</c:v>
                </c:pt>
                <c:pt idx="19621">
                  <c:v>5.3286593750015996</c:v>
                </c:pt>
                <c:pt idx="19622">
                  <c:v>5.3289818750015998</c:v>
                </c:pt>
                <c:pt idx="19623">
                  <c:v>5.3293218750015994</c:v>
                </c:pt>
                <c:pt idx="19624">
                  <c:v>5.3288056250015998</c:v>
                </c:pt>
                <c:pt idx="19625">
                  <c:v>5.3282875000000001</c:v>
                </c:pt>
                <c:pt idx="19626">
                  <c:v>5.3277343750016</c:v>
                </c:pt>
                <c:pt idx="19627">
                  <c:v>5.3273231250016</c:v>
                </c:pt>
                <c:pt idx="19628">
                  <c:v>5.3269356250015996</c:v>
                </c:pt>
                <c:pt idx="19629">
                  <c:v>5.3273318750016001</c:v>
                </c:pt>
                <c:pt idx="19630">
                  <c:v>5.3278375000000002</c:v>
                </c:pt>
                <c:pt idx="19631">
                  <c:v>5.3281850000000004</c:v>
                </c:pt>
                <c:pt idx="19632">
                  <c:v>5.32858375</c:v>
                </c:pt>
                <c:pt idx="19633">
                  <c:v>5.3291837500000003</c:v>
                </c:pt>
                <c:pt idx="19634">
                  <c:v>5.3295631250015996</c:v>
                </c:pt>
                <c:pt idx="19635">
                  <c:v>5.3299806250015997</c:v>
                </c:pt>
                <c:pt idx="19636">
                  <c:v>5.3304487500000004</c:v>
                </c:pt>
                <c:pt idx="19637">
                  <c:v>5.3300037500000004</c:v>
                </c:pt>
                <c:pt idx="19638">
                  <c:v>5.3295387500000002</c:v>
                </c:pt>
                <c:pt idx="19639">
                  <c:v>5.3290974999999996</c:v>
                </c:pt>
                <c:pt idx="19640">
                  <c:v>5.3287325000000001</c:v>
                </c:pt>
                <c:pt idx="19641">
                  <c:v>5.3284106250015997</c:v>
                </c:pt>
                <c:pt idx="19642">
                  <c:v>5.3280162500000001</c:v>
                </c:pt>
                <c:pt idx="19643">
                  <c:v>5.3276706250016002</c:v>
                </c:pt>
                <c:pt idx="19644">
                  <c:v>5.3272443750015999</c:v>
                </c:pt>
                <c:pt idx="19645">
                  <c:v>5.3273581250015996</c:v>
                </c:pt>
                <c:pt idx="19646">
                  <c:v>5.3270093750015999</c:v>
                </c:pt>
                <c:pt idx="19647">
                  <c:v>5.3272831250015997</c:v>
                </c:pt>
                <c:pt idx="19648">
                  <c:v>5.3276287499999997</c:v>
                </c:pt>
                <c:pt idx="19649">
                  <c:v>5.3274387499999998</c:v>
                </c:pt>
                <c:pt idx="19650">
                  <c:v>5.3270137499999999</c:v>
                </c:pt>
                <c:pt idx="19651">
                  <c:v>5.3262868750015997</c:v>
                </c:pt>
                <c:pt idx="19652">
                  <c:v>5.3259287500000001</c:v>
                </c:pt>
                <c:pt idx="19653">
                  <c:v>5.3255981250015996</c:v>
                </c:pt>
                <c:pt idx="19654">
                  <c:v>5.3251662499999997</c:v>
                </c:pt>
                <c:pt idx="19655">
                  <c:v>5.3247118750015998</c:v>
                </c:pt>
                <c:pt idx="19656">
                  <c:v>5.3243156250016002</c:v>
                </c:pt>
                <c:pt idx="19657">
                  <c:v>5.3239443750015996</c:v>
                </c:pt>
                <c:pt idx="19658">
                  <c:v>5.3235956250015999</c:v>
                </c:pt>
                <c:pt idx="19659">
                  <c:v>5.3231068750016002</c:v>
                </c:pt>
                <c:pt idx="19660">
                  <c:v>5.3227062500000004</c:v>
                </c:pt>
                <c:pt idx="19661">
                  <c:v>5.3222981250016002</c:v>
                </c:pt>
                <c:pt idx="19662">
                  <c:v>5.3218643750016001</c:v>
                </c:pt>
                <c:pt idx="19663">
                  <c:v>5.3222062499999998</c:v>
                </c:pt>
                <c:pt idx="19664">
                  <c:v>5.3226100000000001</c:v>
                </c:pt>
                <c:pt idx="19665">
                  <c:v>5.3229306250016002</c:v>
                </c:pt>
                <c:pt idx="19666">
                  <c:v>5.3232637499999997</c:v>
                </c:pt>
                <c:pt idx="19667">
                  <c:v>5.3236425000000001</c:v>
                </c:pt>
                <c:pt idx="19668">
                  <c:v>5.3238956250016001</c:v>
                </c:pt>
                <c:pt idx="19669">
                  <c:v>5.3242450000000003</c:v>
                </c:pt>
                <c:pt idx="19670">
                  <c:v>5.3245887500000002</c:v>
                </c:pt>
                <c:pt idx="19671">
                  <c:v>5.32506375</c:v>
                </c:pt>
                <c:pt idx="19672">
                  <c:v>5.3255224999999999</c:v>
                </c:pt>
                <c:pt idx="19673">
                  <c:v>5.3259762500000001</c:v>
                </c:pt>
                <c:pt idx="19674">
                  <c:v>5.3263868750015995</c:v>
                </c:pt>
                <c:pt idx="19675">
                  <c:v>5.3268118750015994</c:v>
                </c:pt>
                <c:pt idx="19676">
                  <c:v>5.3271937500000002</c:v>
                </c:pt>
                <c:pt idx="19677">
                  <c:v>5.3275174999999999</c:v>
                </c:pt>
                <c:pt idx="19678">
                  <c:v>5.3279168750016002</c:v>
                </c:pt>
                <c:pt idx="19679">
                  <c:v>5.3279406250015997</c:v>
                </c:pt>
                <c:pt idx="19680">
                  <c:v>5.3279043750015997</c:v>
                </c:pt>
                <c:pt idx="19681">
                  <c:v>5.3283312499999997</c:v>
                </c:pt>
                <c:pt idx="19682">
                  <c:v>5.3287156250015997</c:v>
                </c:pt>
                <c:pt idx="19683">
                  <c:v>5.3290674999999998</c:v>
                </c:pt>
                <c:pt idx="19684">
                  <c:v>5.3287100000000001</c:v>
                </c:pt>
                <c:pt idx="19685">
                  <c:v>5.3282837499999998</c:v>
                </c:pt>
                <c:pt idx="19686">
                  <c:v>5.3278906250015998</c:v>
                </c:pt>
                <c:pt idx="19687">
                  <c:v>5.3274943750016002</c:v>
                </c:pt>
                <c:pt idx="19688">
                  <c:v>5.3273987500000004</c:v>
                </c:pt>
                <c:pt idx="19689">
                  <c:v>5.3270462500000004</c:v>
                </c:pt>
                <c:pt idx="19690">
                  <c:v>5.3266712500000004</c:v>
                </c:pt>
                <c:pt idx="19691">
                  <c:v>5.3263449999999999</c:v>
                </c:pt>
                <c:pt idx="19692">
                  <c:v>5.3258068750016001</c:v>
                </c:pt>
                <c:pt idx="19693">
                  <c:v>5.3254650000000003</c:v>
                </c:pt>
                <c:pt idx="19694">
                  <c:v>5.3250262499999996</c:v>
                </c:pt>
                <c:pt idx="19695">
                  <c:v>5.3245843750016002</c:v>
                </c:pt>
                <c:pt idx="19696">
                  <c:v>5.3248331250016001</c:v>
                </c:pt>
                <c:pt idx="19697">
                  <c:v>5.3253075000000001</c:v>
                </c:pt>
                <c:pt idx="19698">
                  <c:v>5.3257368750016001</c:v>
                </c:pt>
                <c:pt idx="19699">
                  <c:v>5.3261649999999996</c:v>
                </c:pt>
                <c:pt idx="19700">
                  <c:v>5.3265493750015995</c:v>
                </c:pt>
                <c:pt idx="19701">
                  <c:v>5.3269618750015999</c:v>
                </c:pt>
                <c:pt idx="19702">
                  <c:v>5.3272862500000002</c:v>
                </c:pt>
                <c:pt idx="19703">
                  <c:v>5.3276612500000002</c:v>
                </c:pt>
                <c:pt idx="19704">
                  <c:v>5.3279968750015998</c:v>
                </c:pt>
                <c:pt idx="19705">
                  <c:v>5.3283756250016001</c:v>
                </c:pt>
                <c:pt idx="19706">
                  <c:v>5.3287424999999997</c:v>
                </c:pt>
                <c:pt idx="19707">
                  <c:v>5.3291718750015997</c:v>
                </c:pt>
                <c:pt idx="19708">
                  <c:v>5.3295062499999997</c:v>
                </c:pt>
                <c:pt idx="19709">
                  <c:v>5.3294331250016</c:v>
                </c:pt>
                <c:pt idx="19710">
                  <c:v>5.3290562499999998</c:v>
                </c:pt>
                <c:pt idx="19711">
                  <c:v>5.3284631250015995</c:v>
                </c:pt>
                <c:pt idx="19712">
                  <c:v>5.3280843750016</c:v>
                </c:pt>
                <c:pt idx="19713">
                  <c:v>5.3273962499999996</c:v>
                </c:pt>
                <c:pt idx="19714">
                  <c:v>5.3268356250015998</c:v>
                </c:pt>
                <c:pt idx="19715">
                  <c:v>5.3262993750016001</c:v>
                </c:pt>
                <c:pt idx="19716">
                  <c:v>5.3258706250015999</c:v>
                </c:pt>
                <c:pt idx="19717">
                  <c:v>5.3253768750015995</c:v>
                </c:pt>
                <c:pt idx="19718">
                  <c:v>5.3247593750015998</c:v>
                </c:pt>
                <c:pt idx="19719">
                  <c:v>5.3242481250016001</c:v>
                </c:pt>
                <c:pt idx="19720">
                  <c:v>5.3238956250016001</c:v>
                </c:pt>
                <c:pt idx="19721">
                  <c:v>5.32348</c:v>
                </c:pt>
                <c:pt idx="19722">
                  <c:v>5.3230674999999996</c:v>
                </c:pt>
                <c:pt idx="19723">
                  <c:v>5.3226931250015994</c:v>
                </c:pt>
                <c:pt idx="19724">
                  <c:v>5.3223262499999997</c:v>
                </c:pt>
                <c:pt idx="19725">
                  <c:v>5.3219737499999997</c:v>
                </c:pt>
                <c:pt idx="19726">
                  <c:v>5.3218356250015999</c:v>
                </c:pt>
                <c:pt idx="19727">
                  <c:v>5.3214674999999998</c:v>
                </c:pt>
                <c:pt idx="19728">
                  <c:v>5.3215962499999998</c:v>
                </c:pt>
                <c:pt idx="19729">
                  <c:v>5.3211725000000003</c:v>
                </c:pt>
                <c:pt idx="19730">
                  <c:v>5.3208374999999997</c:v>
                </c:pt>
                <c:pt idx="19731">
                  <c:v>5.3203637500000003</c:v>
                </c:pt>
                <c:pt idx="19732">
                  <c:v>5.3200293750015994</c:v>
                </c:pt>
                <c:pt idx="19733">
                  <c:v>5.3203649999999998</c:v>
                </c:pt>
                <c:pt idx="19734">
                  <c:v>5.3206937500000002</c:v>
                </c:pt>
                <c:pt idx="19735">
                  <c:v>5.3210318750015997</c:v>
                </c:pt>
                <c:pt idx="19736">
                  <c:v>5.3215693750015998</c:v>
                </c:pt>
                <c:pt idx="19737">
                  <c:v>5.3219381250015996</c:v>
                </c:pt>
                <c:pt idx="19738">
                  <c:v>5.3224562500000001</c:v>
                </c:pt>
                <c:pt idx="19739">
                  <c:v>5.3228362499999999</c:v>
                </c:pt>
                <c:pt idx="19740">
                  <c:v>5.3232843750015997</c:v>
                </c:pt>
                <c:pt idx="19741">
                  <c:v>5.3237649999999999</c:v>
                </c:pt>
                <c:pt idx="19742">
                  <c:v>5.32417125</c:v>
                </c:pt>
                <c:pt idx="19743">
                  <c:v>5.3245250000000004</c:v>
                </c:pt>
                <c:pt idx="19744">
                  <c:v>5.3249343750015994</c:v>
                </c:pt>
                <c:pt idx="19745">
                  <c:v>5.3254225000000002</c:v>
                </c:pt>
                <c:pt idx="19746">
                  <c:v>5.3258000000000001</c:v>
                </c:pt>
                <c:pt idx="19747">
                  <c:v>5.3262324999999997</c:v>
                </c:pt>
                <c:pt idx="19748">
                  <c:v>5.3266774999999997</c:v>
                </c:pt>
                <c:pt idx="19749">
                  <c:v>5.3270431250015999</c:v>
                </c:pt>
                <c:pt idx="19750">
                  <c:v>5.3274056250015995</c:v>
                </c:pt>
                <c:pt idx="19751">
                  <c:v>5.3276856250015996</c:v>
                </c:pt>
                <c:pt idx="19752">
                  <c:v>5.3272475000000004</c:v>
                </c:pt>
                <c:pt idx="19753">
                  <c:v>5.3268487499999999</c:v>
                </c:pt>
                <c:pt idx="19754">
                  <c:v>5.3264581250015999</c:v>
                </c:pt>
                <c:pt idx="19755">
                  <c:v>5.3260693750015999</c:v>
                </c:pt>
                <c:pt idx="19756">
                  <c:v>5.3257374999999998</c:v>
                </c:pt>
                <c:pt idx="19757">
                  <c:v>5.3254156250015994</c:v>
                </c:pt>
                <c:pt idx="19758">
                  <c:v>5.3250493750015995</c:v>
                </c:pt>
                <c:pt idx="19759">
                  <c:v>5.32459375</c:v>
                </c:pt>
                <c:pt idx="19760">
                  <c:v>5.32410125</c:v>
                </c:pt>
                <c:pt idx="19761">
                  <c:v>5.3234987499999997</c:v>
                </c:pt>
                <c:pt idx="19762">
                  <c:v>5.3231675000000003</c:v>
                </c:pt>
                <c:pt idx="19763">
                  <c:v>5.3228062500000002</c:v>
                </c:pt>
                <c:pt idx="19764">
                  <c:v>5.3227256250016</c:v>
                </c:pt>
                <c:pt idx="19765">
                  <c:v>5.3230481250016002</c:v>
                </c:pt>
                <c:pt idx="19766">
                  <c:v>5.323385</c:v>
                </c:pt>
                <c:pt idx="19767">
                  <c:v>5.3238331250015998</c:v>
                </c:pt>
                <c:pt idx="19768">
                  <c:v>5.3241775000000002</c:v>
                </c:pt>
                <c:pt idx="19769">
                  <c:v>5.3247156250016001</c:v>
                </c:pt>
                <c:pt idx="19770">
                  <c:v>5.3251793750015999</c:v>
                </c:pt>
                <c:pt idx="19771">
                  <c:v>5.3255150000000002</c:v>
                </c:pt>
                <c:pt idx="19772">
                  <c:v>5.3258556250015996</c:v>
                </c:pt>
                <c:pt idx="19773">
                  <c:v>5.3254687499999998</c:v>
                </c:pt>
                <c:pt idx="19774">
                  <c:v>5.3250149999999996</c:v>
                </c:pt>
                <c:pt idx="19775">
                  <c:v>5.3246543750016002</c:v>
                </c:pt>
                <c:pt idx="19776">
                  <c:v>5.3242037499999997</c:v>
                </c:pt>
                <c:pt idx="19777">
                  <c:v>5.3239168750015997</c:v>
                </c:pt>
                <c:pt idx="19778">
                  <c:v>5.3234756250016</c:v>
                </c:pt>
                <c:pt idx="19779">
                  <c:v>5.3229537499999999</c:v>
                </c:pt>
                <c:pt idx="19780">
                  <c:v>5.3225318750015997</c:v>
                </c:pt>
                <c:pt idx="19781">
                  <c:v>5.3219881250015995</c:v>
                </c:pt>
                <c:pt idx="19782">
                  <c:v>5.3213474999999999</c:v>
                </c:pt>
                <c:pt idx="19783">
                  <c:v>5.320805</c:v>
                </c:pt>
                <c:pt idx="19784">
                  <c:v>5.32027625</c:v>
                </c:pt>
                <c:pt idx="19785">
                  <c:v>5.3197950000000001</c:v>
                </c:pt>
                <c:pt idx="19786">
                  <c:v>5.3194637499999997</c:v>
                </c:pt>
                <c:pt idx="19787">
                  <c:v>5.3193137500000001</c:v>
                </c:pt>
                <c:pt idx="19788">
                  <c:v>5.3196643750015999</c:v>
                </c:pt>
                <c:pt idx="19789">
                  <c:v>5.3199987499999999</c:v>
                </c:pt>
                <c:pt idx="19790">
                  <c:v>5.3203449999999997</c:v>
                </c:pt>
                <c:pt idx="19791">
                  <c:v>5.3207700000000004</c:v>
                </c:pt>
                <c:pt idx="19792">
                  <c:v>5.3211306250015999</c:v>
                </c:pt>
                <c:pt idx="19793">
                  <c:v>5.3214531250016002</c:v>
                </c:pt>
                <c:pt idx="19794">
                  <c:v>5.3218018750015998</c:v>
                </c:pt>
                <c:pt idx="19795">
                  <c:v>5.3221362499999998</c:v>
                </c:pt>
                <c:pt idx="19796">
                  <c:v>5.3226387500000003</c:v>
                </c:pt>
                <c:pt idx="19797">
                  <c:v>5.3231374999999996</c:v>
                </c:pt>
                <c:pt idx="19798">
                  <c:v>5.3235831250015995</c:v>
                </c:pt>
                <c:pt idx="19799">
                  <c:v>5.3240550000000004</c:v>
                </c:pt>
                <c:pt idx="19800">
                  <c:v>5.3245337499999996</c:v>
                </c:pt>
                <c:pt idx="19801">
                  <c:v>5.3248862499999996</c:v>
                </c:pt>
                <c:pt idx="19802">
                  <c:v>5.3252943750016</c:v>
                </c:pt>
                <c:pt idx="19803">
                  <c:v>5.3253981250016</c:v>
                </c:pt>
                <c:pt idx="19804">
                  <c:v>5.3250574999999998</c:v>
                </c:pt>
                <c:pt idx="19805">
                  <c:v>5.3246599999999997</c:v>
                </c:pt>
                <c:pt idx="19806">
                  <c:v>5.3244337499999999</c:v>
                </c:pt>
                <c:pt idx="19807">
                  <c:v>5.3240968750016</c:v>
                </c:pt>
                <c:pt idx="19808">
                  <c:v>5.3236812499999999</c:v>
                </c:pt>
                <c:pt idx="19809">
                  <c:v>5.3232993750016</c:v>
                </c:pt>
                <c:pt idx="19810">
                  <c:v>5.3229462500000002</c:v>
                </c:pt>
                <c:pt idx="19811">
                  <c:v>5.3225593750015996</c:v>
                </c:pt>
                <c:pt idx="19812">
                  <c:v>5.3221287500000001</c:v>
                </c:pt>
                <c:pt idx="19813">
                  <c:v>5.3216818750015999</c:v>
                </c:pt>
                <c:pt idx="19814">
                  <c:v>5.3212543750016001</c:v>
                </c:pt>
                <c:pt idx="19815">
                  <c:v>5.3209256250015997</c:v>
                </c:pt>
                <c:pt idx="19816">
                  <c:v>5.3205324999999997</c:v>
                </c:pt>
                <c:pt idx="19817">
                  <c:v>5.3201043750016002</c:v>
                </c:pt>
                <c:pt idx="19818">
                  <c:v>5.3197625000000004</c:v>
                </c:pt>
                <c:pt idx="19819">
                  <c:v>5.3192581250015998</c:v>
                </c:pt>
                <c:pt idx="19820">
                  <c:v>5.3188506250016001</c:v>
                </c:pt>
                <c:pt idx="19821">
                  <c:v>5.3184812499999996</c:v>
                </c:pt>
                <c:pt idx="19822">
                  <c:v>5.3188562499999996</c:v>
                </c:pt>
                <c:pt idx="19823">
                  <c:v>5.3191856250015999</c:v>
                </c:pt>
                <c:pt idx="19824">
                  <c:v>5.3196599999999998</c:v>
                </c:pt>
                <c:pt idx="19825">
                  <c:v>5.3201087500000002</c:v>
                </c:pt>
                <c:pt idx="19826">
                  <c:v>5.32058125</c:v>
                </c:pt>
                <c:pt idx="19827">
                  <c:v>5.3211075000000001</c:v>
                </c:pt>
                <c:pt idx="19828">
                  <c:v>5.3216068750016001</c:v>
                </c:pt>
                <c:pt idx="19829">
                  <c:v>5.3220443750015995</c:v>
                </c:pt>
                <c:pt idx="19830">
                  <c:v>5.3225825000000002</c:v>
                </c:pt>
                <c:pt idx="19831">
                  <c:v>5.3230006250016002</c:v>
                </c:pt>
                <c:pt idx="19832">
                  <c:v>5.3234775000000001</c:v>
                </c:pt>
                <c:pt idx="19833">
                  <c:v>5.3238899999999996</c:v>
                </c:pt>
                <c:pt idx="19834">
                  <c:v>5.3243450000000001</c:v>
                </c:pt>
                <c:pt idx="19835">
                  <c:v>5.3247706250015998</c:v>
                </c:pt>
                <c:pt idx="19836">
                  <c:v>5.3251156250016001</c:v>
                </c:pt>
                <c:pt idx="19837">
                  <c:v>5.3255037500000002</c:v>
                </c:pt>
                <c:pt idx="19838">
                  <c:v>5.3251206250015999</c:v>
                </c:pt>
                <c:pt idx="19839">
                  <c:v>5.3247724999999999</c:v>
                </c:pt>
                <c:pt idx="19840">
                  <c:v>5.3242312500000004</c:v>
                </c:pt>
                <c:pt idx="19841">
                  <c:v>5.3235568750016</c:v>
                </c:pt>
                <c:pt idx="19842">
                  <c:v>5.3230887500000001</c:v>
                </c:pt>
                <c:pt idx="19843">
                  <c:v>5.3226537499999997</c:v>
                </c:pt>
                <c:pt idx="19844">
                  <c:v>5.3222956250015994</c:v>
                </c:pt>
                <c:pt idx="19845">
                  <c:v>5.3219231250016001</c:v>
                </c:pt>
                <c:pt idx="19846">
                  <c:v>5.3214499999999996</c:v>
                </c:pt>
                <c:pt idx="19847">
                  <c:v>5.3209375000000003</c:v>
                </c:pt>
                <c:pt idx="19848">
                  <c:v>5.3205850000000003</c:v>
                </c:pt>
                <c:pt idx="19849">
                  <c:v>5.3205256250015998</c:v>
                </c:pt>
                <c:pt idx="19850">
                  <c:v>5.3209393750015996</c:v>
                </c:pt>
                <c:pt idx="19851">
                  <c:v>5.3214243750015999</c:v>
                </c:pt>
                <c:pt idx="19852">
                  <c:v>5.3219025000000002</c:v>
                </c:pt>
                <c:pt idx="19853">
                  <c:v>5.3223318750016002</c:v>
                </c:pt>
                <c:pt idx="19854">
                  <c:v>5.3228006250015998</c:v>
                </c:pt>
                <c:pt idx="19855">
                  <c:v>5.3228756250015996</c:v>
                </c:pt>
                <c:pt idx="19856">
                  <c:v>5.3231656250016002</c:v>
                </c:pt>
                <c:pt idx="19857">
                  <c:v>5.3235912499999998</c:v>
                </c:pt>
                <c:pt idx="19858">
                  <c:v>5.3240206250015998</c:v>
                </c:pt>
                <c:pt idx="19859">
                  <c:v>5.3244381250016</c:v>
                </c:pt>
                <c:pt idx="19860">
                  <c:v>5.3240887499999996</c:v>
                </c:pt>
                <c:pt idx="19861">
                  <c:v>5.32370375</c:v>
                </c:pt>
                <c:pt idx="19862">
                  <c:v>5.3231074999999999</c:v>
                </c:pt>
                <c:pt idx="19863">
                  <c:v>5.3227799999999998</c:v>
                </c:pt>
                <c:pt idx="19864">
                  <c:v>5.3222368750015994</c:v>
                </c:pt>
                <c:pt idx="19865">
                  <c:v>5.3216568750016</c:v>
                </c:pt>
                <c:pt idx="19866">
                  <c:v>5.32128625</c:v>
                </c:pt>
                <c:pt idx="19867">
                  <c:v>5.3209031250015997</c:v>
                </c:pt>
                <c:pt idx="19868">
                  <c:v>5.3205568750015999</c:v>
                </c:pt>
                <c:pt idx="19869">
                  <c:v>5.3201287500000003</c:v>
                </c:pt>
                <c:pt idx="19870">
                  <c:v>5.3195706250015995</c:v>
                </c:pt>
                <c:pt idx="19871">
                  <c:v>5.3190706250015998</c:v>
                </c:pt>
                <c:pt idx="19872">
                  <c:v>5.3186837499999999</c:v>
                </c:pt>
                <c:pt idx="19873">
                  <c:v>5.3182631250016001</c:v>
                </c:pt>
                <c:pt idx="19874">
                  <c:v>5.3178481250015999</c:v>
                </c:pt>
                <c:pt idx="19875">
                  <c:v>5.3174868750015998</c:v>
                </c:pt>
                <c:pt idx="19876">
                  <c:v>5.3168556250016001</c:v>
                </c:pt>
                <c:pt idx="19877">
                  <c:v>5.3163118750015999</c:v>
                </c:pt>
                <c:pt idx="19878">
                  <c:v>5.3158768750015994</c:v>
                </c:pt>
                <c:pt idx="19879">
                  <c:v>5.3162218750015997</c:v>
                </c:pt>
                <c:pt idx="19880">
                  <c:v>5.316605</c:v>
                </c:pt>
                <c:pt idx="19881">
                  <c:v>5.3170893750015997</c:v>
                </c:pt>
                <c:pt idx="19882">
                  <c:v>5.3174374999999996</c:v>
                </c:pt>
                <c:pt idx="19883">
                  <c:v>5.3178443750015996</c:v>
                </c:pt>
                <c:pt idx="19884">
                  <c:v>5.3181950000000002</c:v>
                </c:pt>
                <c:pt idx="19885">
                  <c:v>5.3186749999999998</c:v>
                </c:pt>
                <c:pt idx="19886">
                  <c:v>5.3190718750016002</c:v>
                </c:pt>
                <c:pt idx="19887">
                  <c:v>5.3194137499999998</c:v>
                </c:pt>
                <c:pt idx="19888">
                  <c:v>5.3198893750015994</c:v>
                </c:pt>
                <c:pt idx="19889">
                  <c:v>5.3204849999999997</c:v>
                </c:pt>
                <c:pt idx="19890">
                  <c:v>5.3210606250015999</c:v>
                </c:pt>
                <c:pt idx="19891">
                  <c:v>5.3214268750015998</c:v>
                </c:pt>
                <c:pt idx="19892">
                  <c:v>5.3218306250016001</c:v>
                </c:pt>
                <c:pt idx="19893">
                  <c:v>5.3214874999999999</c:v>
                </c:pt>
                <c:pt idx="19894">
                  <c:v>5.3214068750015997</c:v>
                </c:pt>
                <c:pt idx="19895">
                  <c:v>5.3217993750015999</c:v>
                </c:pt>
                <c:pt idx="19896">
                  <c:v>5.3221512500000001</c:v>
                </c:pt>
                <c:pt idx="19897">
                  <c:v>5.3225568750015997</c:v>
                </c:pt>
                <c:pt idx="19898">
                  <c:v>5.3229125000000002</c:v>
                </c:pt>
                <c:pt idx="19899">
                  <c:v>5.3232999999999997</c:v>
                </c:pt>
                <c:pt idx="19900">
                  <c:v>5.3238343750016002</c:v>
                </c:pt>
                <c:pt idx="19901">
                  <c:v>5.3241868750016001</c:v>
                </c:pt>
                <c:pt idx="19902">
                  <c:v>5.3245193750016</c:v>
                </c:pt>
                <c:pt idx="19903">
                  <c:v>5.3249725000000003</c:v>
                </c:pt>
                <c:pt idx="19904">
                  <c:v>5.32545</c:v>
                </c:pt>
                <c:pt idx="19905">
                  <c:v>5.3258200000000002</c:v>
                </c:pt>
                <c:pt idx="19906">
                  <c:v>5.3254450000000002</c:v>
                </c:pt>
                <c:pt idx="19907">
                  <c:v>5.3248075000000004</c:v>
                </c:pt>
                <c:pt idx="19908">
                  <c:v>5.3241612500000004</c:v>
                </c:pt>
                <c:pt idx="19909">
                  <c:v>5.3236293750015999</c:v>
                </c:pt>
                <c:pt idx="19910">
                  <c:v>5.3231793750016001</c:v>
                </c:pt>
                <c:pt idx="19911">
                  <c:v>5.3227206250016001</c:v>
                </c:pt>
                <c:pt idx="19912">
                  <c:v>5.3222768750015996</c:v>
                </c:pt>
                <c:pt idx="19913">
                  <c:v>5.3218112499999997</c:v>
                </c:pt>
                <c:pt idx="19914">
                  <c:v>5.3213737500000002</c:v>
                </c:pt>
                <c:pt idx="19915">
                  <c:v>5.3210106250016</c:v>
                </c:pt>
                <c:pt idx="19916">
                  <c:v>5.3206024999999997</c:v>
                </c:pt>
                <c:pt idx="19917">
                  <c:v>5.3201349999999996</c:v>
                </c:pt>
                <c:pt idx="19918">
                  <c:v>5.3197287500000003</c:v>
                </c:pt>
                <c:pt idx="19919">
                  <c:v>5.3193999999999999</c:v>
                </c:pt>
                <c:pt idx="19920">
                  <c:v>5.3189324999999998</c:v>
                </c:pt>
                <c:pt idx="19921">
                  <c:v>5.3184962499999999</c:v>
                </c:pt>
                <c:pt idx="19922">
                  <c:v>5.3178493750015994</c:v>
                </c:pt>
                <c:pt idx="19923">
                  <c:v>5.3174768750016002</c:v>
                </c:pt>
                <c:pt idx="19924">
                  <c:v>5.3170456250016001</c:v>
                </c:pt>
                <c:pt idx="19925">
                  <c:v>5.3166574999999998</c:v>
                </c:pt>
                <c:pt idx="19926">
                  <c:v>5.3163312500000002</c:v>
                </c:pt>
                <c:pt idx="19927">
                  <c:v>5.3159306250015996</c:v>
                </c:pt>
                <c:pt idx="19928">
                  <c:v>5.3155799999999997</c:v>
                </c:pt>
                <c:pt idx="19929">
                  <c:v>5.3150056250016</c:v>
                </c:pt>
                <c:pt idx="19930">
                  <c:v>5.3146031250016001</c:v>
                </c:pt>
                <c:pt idx="19931">
                  <c:v>5.3142668750016</c:v>
                </c:pt>
                <c:pt idx="19932">
                  <c:v>5.3139012499999998</c:v>
                </c:pt>
                <c:pt idx="19933">
                  <c:v>5.3135756250016</c:v>
                </c:pt>
                <c:pt idx="19934">
                  <c:v>5.3139293750015995</c:v>
                </c:pt>
                <c:pt idx="19935">
                  <c:v>5.3143956250016</c:v>
                </c:pt>
                <c:pt idx="19936">
                  <c:v>5.3148131250016002</c:v>
                </c:pt>
                <c:pt idx="19937">
                  <c:v>5.3153768750015997</c:v>
                </c:pt>
                <c:pt idx="19938">
                  <c:v>5.3158450000000004</c:v>
                </c:pt>
                <c:pt idx="19939">
                  <c:v>5.3164550000000004</c:v>
                </c:pt>
                <c:pt idx="19940">
                  <c:v>5.3169750000000002</c:v>
                </c:pt>
                <c:pt idx="19941">
                  <c:v>5.3175481250015997</c:v>
                </c:pt>
                <c:pt idx="19942">
                  <c:v>5.3179643750015995</c:v>
                </c:pt>
                <c:pt idx="19943">
                  <c:v>5.3185418750015998</c:v>
                </c:pt>
                <c:pt idx="19944">
                  <c:v>5.3189700000000002</c:v>
                </c:pt>
                <c:pt idx="19945">
                  <c:v>5.3194974999999998</c:v>
                </c:pt>
                <c:pt idx="19946">
                  <c:v>5.3199474999999996</c:v>
                </c:pt>
                <c:pt idx="19947">
                  <c:v>5.3202793750015998</c:v>
                </c:pt>
                <c:pt idx="19948">
                  <c:v>5.3206787499999999</c:v>
                </c:pt>
                <c:pt idx="19949">
                  <c:v>5.3211543750015995</c:v>
                </c:pt>
                <c:pt idx="19950">
                  <c:v>5.3214750000000004</c:v>
                </c:pt>
                <c:pt idx="19951">
                  <c:v>5.3219037499999997</c:v>
                </c:pt>
                <c:pt idx="19952">
                  <c:v>5.3223418750015998</c:v>
                </c:pt>
                <c:pt idx="19953">
                  <c:v>5.3226943750015998</c:v>
                </c:pt>
                <c:pt idx="19954">
                  <c:v>5.3222868750016001</c:v>
                </c:pt>
                <c:pt idx="19955">
                  <c:v>5.3219593750016001</c:v>
                </c:pt>
                <c:pt idx="19956">
                  <c:v>5.3214981250015994</c:v>
                </c:pt>
                <c:pt idx="19957">
                  <c:v>5.3210050000000004</c:v>
                </c:pt>
                <c:pt idx="19958">
                  <c:v>5.3206568750015997</c:v>
                </c:pt>
                <c:pt idx="19959">
                  <c:v>5.3202656250015998</c:v>
                </c:pt>
                <c:pt idx="19960">
                  <c:v>5.3199331250016</c:v>
                </c:pt>
                <c:pt idx="19961">
                  <c:v>5.3196012499999998</c:v>
                </c:pt>
                <c:pt idx="19962">
                  <c:v>5.3192118750016002</c:v>
                </c:pt>
                <c:pt idx="19963">
                  <c:v>5.3187862499999996</c:v>
                </c:pt>
                <c:pt idx="19964">
                  <c:v>5.3189993750015994</c:v>
                </c:pt>
                <c:pt idx="19965">
                  <c:v>5.3193368750015999</c:v>
                </c:pt>
                <c:pt idx="19966">
                  <c:v>5.3196837500000003</c:v>
                </c:pt>
                <c:pt idx="19967">
                  <c:v>5.3192156250015996</c:v>
                </c:pt>
                <c:pt idx="19968">
                  <c:v>5.3188137500000003</c:v>
                </c:pt>
                <c:pt idx="19969">
                  <c:v>5.3183887500000004</c:v>
                </c:pt>
                <c:pt idx="19970">
                  <c:v>5.3180518750015997</c:v>
                </c:pt>
                <c:pt idx="19971">
                  <c:v>5.3176731250015994</c:v>
                </c:pt>
                <c:pt idx="19972">
                  <c:v>5.3176306250016001</c:v>
                </c:pt>
                <c:pt idx="19973">
                  <c:v>5.3179924999999999</c:v>
                </c:pt>
                <c:pt idx="19974">
                  <c:v>5.3183687500000003</c:v>
                </c:pt>
                <c:pt idx="19975">
                  <c:v>5.3187943750016</c:v>
                </c:pt>
                <c:pt idx="19976">
                  <c:v>5.3191687500000002</c:v>
                </c:pt>
                <c:pt idx="19977">
                  <c:v>5.3196581250015997</c:v>
                </c:pt>
                <c:pt idx="19978">
                  <c:v>5.320055</c:v>
                </c:pt>
                <c:pt idx="19979">
                  <c:v>5.3205249999999999</c:v>
                </c:pt>
                <c:pt idx="19980">
                  <c:v>5.3209162499999998</c:v>
                </c:pt>
                <c:pt idx="19981">
                  <c:v>5.3213668750015994</c:v>
                </c:pt>
                <c:pt idx="19982">
                  <c:v>5.3217593750015997</c:v>
                </c:pt>
                <c:pt idx="19983">
                  <c:v>5.3221481250015996</c:v>
                </c:pt>
                <c:pt idx="19984">
                  <c:v>5.3225731250015995</c:v>
                </c:pt>
                <c:pt idx="19985">
                  <c:v>5.3222181250015996</c:v>
                </c:pt>
                <c:pt idx="19986">
                  <c:v>5.3218606250015998</c:v>
                </c:pt>
                <c:pt idx="19987">
                  <c:v>5.3215268750015996</c:v>
                </c:pt>
                <c:pt idx="19988">
                  <c:v>5.3211525000000002</c:v>
                </c:pt>
                <c:pt idx="19989">
                  <c:v>5.3206081250016002</c:v>
                </c:pt>
                <c:pt idx="19990">
                  <c:v>5.3202743750015999</c:v>
                </c:pt>
                <c:pt idx="19991">
                  <c:v>5.3197175000000003</c:v>
                </c:pt>
                <c:pt idx="19992">
                  <c:v>5.3193743750015994</c:v>
                </c:pt>
                <c:pt idx="19993">
                  <c:v>5.3189512499999996</c:v>
                </c:pt>
                <c:pt idx="19994">
                  <c:v>5.31837625</c:v>
                </c:pt>
                <c:pt idx="19995">
                  <c:v>5.3180281250016002</c:v>
                </c:pt>
                <c:pt idx="19996">
                  <c:v>5.3176050000000004</c:v>
                </c:pt>
                <c:pt idx="19997">
                  <c:v>5.3169537499999997</c:v>
                </c:pt>
                <c:pt idx="19998">
                  <c:v>5.3164962500000001</c:v>
                </c:pt>
                <c:pt idx="19999">
                  <c:v>5.3160524999999996</c:v>
                </c:pt>
                <c:pt idx="20000">
                  <c:v>5.3156931250015997</c:v>
                </c:pt>
                <c:pt idx="20001">
                  <c:v>5.3153312499999998</c:v>
                </c:pt>
                <c:pt idx="20002">
                  <c:v>5.3148556250015995</c:v>
                </c:pt>
                <c:pt idx="20003">
                  <c:v>5.3143781250015998</c:v>
                </c:pt>
                <c:pt idx="20004">
                  <c:v>5.3140312500000002</c:v>
                </c:pt>
                <c:pt idx="20005">
                  <c:v>5.3132793750016001</c:v>
                </c:pt>
                <c:pt idx="20006">
                  <c:v>5.3129256250015997</c:v>
                </c:pt>
                <c:pt idx="20007">
                  <c:v>5.3125187499999997</c:v>
                </c:pt>
                <c:pt idx="20008">
                  <c:v>5.3121037500000003</c:v>
                </c:pt>
                <c:pt idx="20009">
                  <c:v>5.3125568750015999</c:v>
                </c:pt>
                <c:pt idx="20010">
                  <c:v>5.3129768750016</c:v>
                </c:pt>
                <c:pt idx="20011">
                  <c:v>5.3133931250015998</c:v>
                </c:pt>
                <c:pt idx="20012">
                  <c:v>5.3138831250015999</c:v>
                </c:pt>
                <c:pt idx="20013">
                  <c:v>5.3143475000000002</c:v>
                </c:pt>
                <c:pt idx="20014">
                  <c:v>5.3146868750016001</c:v>
                </c:pt>
                <c:pt idx="20015">
                  <c:v>5.3150662500000001</c:v>
                </c:pt>
                <c:pt idx="20016">
                  <c:v>5.3155937499999997</c:v>
                </c:pt>
                <c:pt idx="20017">
                  <c:v>5.3160012500000002</c:v>
                </c:pt>
                <c:pt idx="20018">
                  <c:v>5.3164987500000001</c:v>
                </c:pt>
                <c:pt idx="20019">
                  <c:v>5.3168325000000003</c:v>
                </c:pt>
                <c:pt idx="20020">
                  <c:v>5.3173993750015995</c:v>
                </c:pt>
                <c:pt idx="20021">
                  <c:v>5.3177656250015994</c:v>
                </c:pt>
                <c:pt idx="20022">
                  <c:v>5.3182968750016002</c:v>
                </c:pt>
                <c:pt idx="20023">
                  <c:v>5.3186787500000001</c:v>
                </c:pt>
                <c:pt idx="20024">
                  <c:v>5.3191312499999999</c:v>
                </c:pt>
                <c:pt idx="20025">
                  <c:v>5.3196118750016002</c:v>
                </c:pt>
                <c:pt idx="20026">
                  <c:v>5.3191543750015997</c:v>
                </c:pt>
                <c:pt idx="20027">
                  <c:v>5.3188975000000003</c:v>
                </c:pt>
                <c:pt idx="20028">
                  <c:v>5.3185074999999999</c:v>
                </c:pt>
                <c:pt idx="20029">
                  <c:v>5.3182875000000003</c:v>
                </c:pt>
                <c:pt idx="20030">
                  <c:v>5.3187443750016001</c:v>
                </c:pt>
                <c:pt idx="20031">
                  <c:v>5.3192300000000001</c:v>
                </c:pt>
                <c:pt idx="20032">
                  <c:v>5.3197118750015999</c:v>
                </c:pt>
                <c:pt idx="20033">
                  <c:v>5.3201074999999998</c:v>
                </c:pt>
                <c:pt idx="20034">
                  <c:v>5.3205099999999996</c:v>
                </c:pt>
                <c:pt idx="20035">
                  <c:v>5.3209825000000004</c:v>
                </c:pt>
                <c:pt idx="20036">
                  <c:v>5.3213287500000002</c:v>
                </c:pt>
                <c:pt idx="20037">
                  <c:v>5.3218843750015994</c:v>
                </c:pt>
                <c:pt idx="20038">
                  <c:v>5.3222212500000001</c:v>
                </c:pt>
                <c:pt idx="20039">
                  <c:v>5.3226768750015996</c:v>
                </c:pt>
                <c:pt idx="20040">
                  <c:v>5.3223118750016001</c:v>
                </c:pt>
                <c:pt idx="20041">
                  <c:v>5.3216087500000002</c:v>
                </c:pt>
                <c:pt idx="20042">
                  <c:v>5.3211131250015997</c:v>
                </c:pt>
                <c:pt idx="20043">
                  <c:v>5.3204506250015999</c:v>
                </c:pt>
                <c:pt idx="20044">
                  <c:v>5.3199337499999997</c:v>
                </c:pt>
                <c:pt idx="20045">
                  <c:v>5.3193143750015999</c:v>
                </c:pt>
                <c:pt idx="20046">
                  <c:v>5.3186137499999999</c:v>
                </c:pt>
                <c:pt idx="20047">
                  <c:v>5.3179575000000003</c:v>
                </c:pt>
                <c:pt idx="20048">
                  <c:v>5.3174293750016002</c:v>
                </c:pt>
                <c:pt idx="20049">
                  <c:v>5.3169568750015994</c:v>
                </c:pt>
                <c:pt idx="20050">
                  <c:v>5.3164837499999997</c:v>
                </c:pt>
                <c:pt idx="20051">
                  <c:v>5.3161231250015994</c:v>
                </c:pt>
                <c:pt idx="20052">
                  <c:v>5.3156362499999998</c:v>
                </c:pt>
                <c:pt idx="20053">
                  <c:v>5.3152618750015996</c:v>
                </c:pt>
                <c:pt idx="20054">
                  <c:v>5.3156268750016</c:v>
                </c:pt>
                <c:pt idx="20055">
                  <c:v>5.3159956250015998</c:v>
                </c:pt>
                <c:pt idx="20056">
                  <c:v>5.3163787500000002</c:v>
                </c:pt>
                <c:pt idx="20057">
                  <c:v>5.3167024999999999</c:v>
                </c:pt>
                <c:pt idx="20058">
                  <c:v>5.3165331250015999</c:v>
                </c:pt>
                <c:pt idx="20059">
                  <c:v>5.3168556250016001</c:v>
                </c:pt>
                <c:pt idx="20060">
                  <c:v>5.3172699999999997</c:v>
                </c:pt>
                <c:pt idx="20061">
                  <c:v>5.3176043750015998</c:v>
                </c:pt>
                <c:pt idx="20062">
                  <c:v>5.3177562500000004</c:v>
                </c:pt>
                <c:pt idx="20063">
                  <c:v>5.3173862500000002</c:v>
                </c:pt>
                <c:pt idx="20064">
                  <c:v>5.3170500000000001</c:v>
                </c:pt>
                <c:pt idx="20065">
                  <c:v>5.3167293750016</c:v>
                </c:pt>
                <c:pt idx="20066">
                  <c:v>5.3170606250015995</c:v>
                </c:pt>
                <c:pt idx="20067">
                  <c:v>5.3175074999999996</c:v>
                </c:pt>
                <c:pt idx="20068">
                  <c:v>5.3178312500000002</c:v>
                </c:pt>
                <c:pt idx="20069">
                  <c:v>5.3183262500000001</c:v>
                </c:pt>
                <c:pt idx="20070">
                  <c:v>5.3187812499999998</c:v>
                </c:pt>
                <c:pt idx="20071">
                  <c:v>5.3192124999999999</c:v>
                </c:pt>
                <c:pt idx="20072">
                  <c:v>5.3196887500000001</c:v>
                </c:pt>
                <c:pt idx="20073">
                  <c:v>5.3201599999999996</c:v>
                </c:pt>
                <c:pt idx="20074">
                  <c:v>5.3198437500000004</c:v>
                </c:pt>
                <c:pt idx="20075">
                  <c:v>5.3195006250015995</c:v>
                </c:pt>
                <c:pt idx="20076">
                  <c:v>5.3190743750016001</c:v>
                </c:pt>
                <c:pt idx="20077">
                  <c:v>5.3186925</c:v>
                </c:pt>
                <c:pt idx="20078">
                  <c:v>5.3186781250015995</c:v>
                </c:pt>
                <c:pt idx="20079">
                  <c:v>5.3182537500000002</c:v>
                </c:pt>
                <c:pt idx="20080">
                  <c:v>5.3178331250015995</c:v>
                </c:pt>
                <c:pt idx="20081">
                  <c:v>5.3173181250015995</c:v>
                </c:pt>
                <c:pt idx="20082">
                  <c:v>5.3169712499999999</c:v>
                </c:pt>
                <c:pt idx="20083">
                  <c:v>5.3165662500000002</c:v>
                </c:pt>
                <c:pt idx="20084">
                  <c:v>5.3161800000000001</c:v>
                </c:pt>
                <c:pt idx="20085">
                  <c:v>5.3157606250015998</c:v>
                </c:pt>
                <c:pt idx="20086">
                  <c:v>5.3153437500000003</c:v>
                </c:pt>
                <c:pt idx="20087">
                  <c:v>5.3149749999999996</c:v>
                </c:pt>
                <c:pt idx="20088">
                  <c:v>5.3150581250015998</c:v>
                </c:pt>
                <c:pt idx="20089">
                  <c:v>5.3155675000000002</c:v>
                </c:pt>
                <c:pt idx="20090">
                  <c:v>5.3159237499999996</c:v>
                </c:pt>
                <c:pt idx="20091">
                  <c:v>5.3162806250015997</c:v>
                </c:pt>
                <c:pt idx="20092">
                  <c:v>5.3166574999999998</c:v>
                </c:pt>
                <c:pt idx="20093">
                  <c:v>5.3170450000000002</c:v>
                </c:pt>
                <c:pt idx="20094">
                  <c:v>5.3174631250016002</c:v>
                </c:pt>
                <c:pt idx="20095">
                  <c:v>5.3177849999999998</c:v>
                </c:pt>
                <c:pt idx="20096">
                  <c:v>5.3181631250015995</c:v>
                </c:pt>
                <c:pt idx="20097">
                  <c:v>5.31809625</c:v>
                </c:pt>
                <c:pt idx="20098">
                  <c:v>5.3184631250015997</c:v>
                </c:pt>
                <c:pt idx="20099">
                  <c:v>5.3188556250015999</c:v>
                </c:pt>
                <c:pt idx="20100">
                  <c:v>5.3192681250015994</c:v>
                </c:pt>
                <c:pt idx="20101">
                  <c:v>5.3196962499999998</c:v>
                </c:pt>
                <c:pt idx="20102">
                  <c:v>5.3196918750015998</c:v>
                </c:pt>
                <c:pt idx="20103">
                  <c:v>5.3195731250015994</c:v>
                </c:pt>
                <c:pt idx="20104">
                  <c:v>5.3192281250016</c:v>
                </c:pt>
                <c:pt idx="20105">
                  <c:v>5.3188618750016001</c:v>
                </c:pt>
                <c:pt idx="20106">
                  <c:v>5.31854125</c:v>
                </c:pt>
                <c:pt idx="20107">
                  <c:v>5.3181700000000003</c:v>
                </c:pt>
                <c:pt idx="20108">
                  <c:v>5.3183474999999998</c:v>
                </c:pt>
                <c:pt idx="20109">
                  <c:v>5.3178824999999996</c:v>
                </c:pt>
                <c:pt idx="20110">
                  <c:v>5.3173256250016001</c:v>
                </c:pt>
                <c:pt idx="20111">
                  <c:v>5.3166200000000003</c:v>
                </c:pt>
                <c:pt idx="20112">
                  <c:v>5.3161306250016001</c:v>
                </c:pt>
                <c:pt idx="20113">
                  <c:v>5.3156650000000001</c:v>
                </c:pt>
                <c:pt idx="20114">
                  <c:v>5.3152418750015995</c:v>
                </c:pt>
                <c:pt idx="20115">
                  <c:v>5.3147200000000003</c:v>
                </c:pt>
                <c:pt idx="20116">
                  <c:v>5.3141962500000002</c:v>
                </c:pt>
                <c:pt idx="20117">
                  <c:v>5.3138093750015996</c:v>
                </c:pt>
                <c:pt idx="20118">
                  <c:v>5.3134531250016002</c:v>
                </c:pt>
                <c:pt idx="20119">
                  <c:v>5.3130887500000004</c:v>
                </c:pt>
                <c:pt idx="20120">
                  <c:v>5.3126306250016002</c:v>
                </c:pt>
                <c:pt idx="20121">
                  <c:v>5.3122743750015999</c:v>
                </c:pt>
                <c:pt idx="20122">
                  <c:v>5.3125118750015998</c:v>
                </c:pt>
                <c:pt idx="20123">
                  <c:v>5.3129156250016001</c:v>
                </c:pt>
                <c:pt idx="20124">
                  <c:v>5.3132756250015998</c:v>
                </c:pt>
                <c:pt idx="20125">
                  <c:v>5.3136799999999997</c:v>
                </c:pt>
                <c:pt idx="20126">
                  <c:v>5.3140931250015999</c:v>
                </c:pt>
                <c:pt idx="20127">
                  <c:v>5.3144574999999996</c:v>
                </c:pt>
                <c:pt idx="20128">
                  <c:v>5.3148612499999999</c:v>
                </c:pt>
                <c:pt idx="20129">
                  <c:v>5.3153525000000004</c:v>
                </c:pt>
                <c:pt idx="20130">
                  <c:v>5.3157718750015999</c:v>
                </c:pt>
                <c:pt idx="20131">
                  <c:v>5.3162425000000004</c:v>
                </c:pt>
                <c:pt idx="20132">
                  <c:v>5.3166806250015997</c:v>
                </c:pt>
                <c:pt idx="20133">
                  <c:v>5.3171431250015999</c:v>
                </c:pt>
                <c:pt idx="20134">
                  <c:v>5.3175175000000001</c:v>
                </c:pt>
                <c:pt idx="20135">
                  <c:v>5.3179437500000004</c:v>
                </c:pt>
                <c:pt idx="20136">
                  <c:v>5.3182687499999997</c:v>
                </c:pt>
                <c:pt idx="20137">
                  <c:v>5.3186925</c:v>
                </c:pt>
                <c:pt idx="20138">
                  <c:v>5.3190400000000002</c:v>
                </c:pt>
                <c:pt idx="20139">
                  <c:v>5.3193993750016002</c:v>
                </c:pt>
                <c:pt idx="20140">
                  <c:v>5.31978375</c:v>
                </c:pt>
                <c:pt idx="20141">
                  <c:v>5.3202274999999997</c:v>
                </c:pt>
                <c:pt idx="20142">
                  <c:v>5.3198800000000004</c:v>
                </c:pt>
                <c:pt idx="20143">
                  <c:v>5.3194393750015996</c:v>
                </c:pt>
                <c:pt idx="20144">
                  <c:v>5.3187375000000001</c:v>
                </c:pt>
                <c:pt idx="20145">
                  <c:v>5.3183931250015997</c:v>
                </c:pt>
                <c:pt idx="20146">
                  <c:v>5.3178887499999998</c:v>
                </c:pt>
                <c:pt idx="20147">
                  <c:v>5.3174837500000001</c:v>
                </c:pt>
                <c:pt idx="20148">
                  <c:v>5.3171006250015997</c:v>
                </c:pt>
                <c:pt idx="20149">
                  <c:v>5.3164712500000002</c:v>
                </c:pt>
                <c:pt idx="20150">
                  <c:v>5.3161474999999996</c:v>
                </c:pt>
                <c:pt idx="20151">
                  <c:v>5.3157412500000003</c:v>
                </c:pt>
                <c:pt idx="20152">
                  <c:v>5.3153537499999999</c:v>
                </c:pt>
                <c:pt idx="20153">
                  <c:v>5.3150093750015994</c:v>
                </c:pt>
                <c:pt idx="20154">
                  <c:v>5.3146681250015995</c:v>
                </c:pt>
                <c:pt idx="20155">
                  <c:v>5.3142399999999999</c:v>
                </c:pt>
                <c:pt idx="20156">
                  <c:v>5.3138706250015995</c:v>
                </c:pt>
                <c:pt idx="20157">
                  <c:v>5.3135018750015997</c:v>
                </c:pt>
                <c:pt idx="20158">
                  <c:v>5.3131506250016001</c:v>
                </c:pt>
                <c:pt idx="20159">
                  <c:v>5.3128093750016001</c:v>
                </c:pt>
                <c:pt idx="20160">
                  <c:v>5.3130487500000001</c:v>
                </c:pt>
                <c:pt idx="20161">
                  <c:v>5.3135387500000002</c:v>
                </c:pt>
                <c:pt idx="20162">
                  <c:v>5.3140181250016001</c:v>
                </c:pt>
                <c:pt idx="20163">
                  <c:v>5.3143518750015994</c:v>
                </c:pt>
                <c:pt idx="20164">
                  <c:v>5.3148437499999996</c:v>
                </c:pt>
                <c:pt idx="20165">
                  <c:v>5.3153912500000002</c:v>
                </c:pt>
                <c:pt idx="20166">
                  <c:v>5.3158206250015994</c:v>
                </c:pt>
                <c:pt idx="20167">
                  <c:v>5.3163087500000001</c:v>
                </c:pt>
                <c:pt idx="20168">
                  <c:v>5.31663</c:v>
                </c:pt>
                <c:pt idx="20169">
                  <c:v>5.3171156250016001</c:v>
                </c:pt>
                <c:pt idx="20170">
                  <c:v>5.3175881250015999</c:v>
                </c:pt>
                <c:pt idx="20171">
                  <c:v>5.3179175000000001</c:v>
                </c:pt>
                <c:pt idx="20172">
                  <c:v>5.3182850000000004</c:v>
                </c:pt>
                <c:pt idx="20173">
                  <c:v>5.3186825000000004</c:v>
                </c:pt>
                <c:pt idx="20174">
                  <c:v>5.3191875</c:v>
                </c:pt>
                <c:pt idx="20175">
                  <c:v>5.3195575000000002</c:v>
                </c:pt>
                <c:pt idx="20176">
                  <c:v>5.3192087499999996</c:v>
                </c:pt>
                <c:pt idx="20177">
                  <c:v>5.3187575000000002</c:v>
                </c:pt>
                <c:pt idx="20178">
                  <c:v>5.3183056250015994</c:v>
                </c:pt>
                <c:pt idx="20179">
                  <c:v>5.3177768750015995</c:v>
                </c:pt>
                <c:pt idx="20180">
                  <c:v>5.3171756250015996</c:v>
                </c:pt>
                <c:pt idx="20181">
                  <c:v>5.3168550000000003</c:v>
                </c:pt>
                <c:pt idx="20182">
                  <c:v>5.3162599999999998</c:v>
                </c:pt>
                <c:pt idx="20183">
                  <c:v>5.3158643750015999</c:v>
                </c:pt>
                <c:pt idx="20184">
                  <c:v>5.3155262499999996</c:v>
                </c:pt>
                <c:pt idx="20185">
                  <c:v>5.3148268750016001</c:v>
                </c:pt>
                <c:pt idx="20186">
                  <c:v>5.3143987499999996</c:v>
                </c:pt>
                <c:pt idx="20187">
                  <c:v>5.3140112500000001</c:v>
                </c:pt>
                <c:pt idx="20188">
                  <c:v>5.3136518750016002</c:v>
                </c:pt>
                <c:pt idx="20189">
                  <c:v>5.3132131250015995</c:v>
                </c:pt>
                <c:pt idx="20190">
                  <c:v>5.3127956250016002</c:v>
                </c:pt>
                <c:pt idx="20191">
                  <c:v>5.3124156250015995</c:v>
                </c:pt>
                <c:pt idx="20192">
                  <c:v>5.3120106250015997</c:v>
                </c:pt>
                <c:pt idx="20193">
                  <c:v>5.3115556250016001</c:v>
                </c:pt>
                <c:pt idx="20194">
                  <c:v>5.3111125000000001</c:v>
                </c:pt>
                <c:pt idx="20195">
                  <c:v>5.3107912500000003</c:v>
                </c:pt>
                <c:pt idx="20196">
                  <c:v>5.3102793750016</c:v>
                </c:pt>
                <c:pt idx="20197">
                  <c:v>5.3098331250015995</c:v>
                </c:pt>
                <c:pt idx="20198">
                  <c:v>5.3099937500000003</c:v>
                </c:pt>
                <c:pt idx="20199">
                  <c:v>5.3103531250015994</c:v>
                </c:pt>
                <c:pt idx="20200">
                  <c:v>5.3107643750015994</c:v>
                </c:pt>
                <c:pt idx="20201">
                  <c:v>5.31136125</c:v>
                </c:pt>
                <c:pt idx="20202">
                  <c:v>5.3116856250015996</c:v>
                </c:pt>
                <c:pt idx="20203">
                  <c:v>5.3120675000000004</c:v>
                </c:pt>
                <c:pt idx="20204">
                  <c:v>5.3124631250015995</c:v>
                </c:pt>
                <c:pt idx="20205">
                  <c:v>5.3128275</c:v>
                </c:pt>
                <c:pt idx="20206">
                  <c:v>5.3132343750016</c:v>
                </c:pt>
                <c:pt idx="20207">
                  <c:v>5.3137699999999999</c:v>
                </c:pt>
                <c:pt idx="20208">
                  <c:v>5.3142106250015999</c:v>
                </c:pt>
                <c:pt idx="20209">
                  <c:v>5.3147831250015996</c:v>
                </c:pt>
                <c:pt idx="20210">
                  <c:v>5.3152418750015995</c:v>
                </c:pt>
                <c:pt idx="20211">
                  <c:v>5.3156499999999998</c:v>
                </c:pt>
                <c:pt idx="20212">
                  <c:v>5.3161662500000002</c:v>
                </c:pt>
                <c:pt idx="20213">
                  <c:v>5.3165868750016001</c:v>
                </c:pt>
                <c:pt idx="20214">
                  <c:v>5.3169162500000002</c:v>
                </c:pt>
                <c:pt idx="20215">
                  <c:v>5.3175131250016001</c:v>
                </c:pt>
                <c:pt idx="20216">
                  <c:v>5.3180174999999998</c:v>
                </c:pt>
                <c:pt idx="20217">
                  <c:v>5.3183881250015999</c:v>
                </c:pt>
                <c:pt idx="20218">
                  <c:v>5.3187143750015995</c:v>
                </c:pt>
                <c:pt idx="20219">
                  <c:v>5.31915125</c:v>
                </c:pt>
                <c:pt idx="20220">
                  <c:v>5.3194937500000004</c:v>
                </c:pt>
                <c:pt idx="20221">
                  <c:v>5.3189881250016002</c:v>
                </c:pt>
                <c:pt idx="20222">
                  <c:v>5.3184437500000001</c:v>
                </c:pt>
                <c:pt idx="20223">
                  <c:v>5.3178831250015994</c:v>
                </c:pt>
                <c:pt idx="20224">
                  <c:v>5.31745</c:v>
                </c:pt>
                <c:pt idx="20225">
                  <c:v>5.3168668750016002</c:v>
                </c:pt>
                <c:pt idx="20226">
                  <c:v>5.3162925000000003</c:v>
                </c:pt>
                <c:pt idx="20227">
                  <c:v>5.3159687499999997</c:v>
                </c:pt>
                <c:pt idx="20228">
                  <c:v>5.3164306250015994</c:v>
                </c:pt>
                <c:pt idx="20229">
                  <c:v>5.3163918750015995</c:v>
                </c:pt>
                <c:pt idx="20230">
                  <c:v>5.3160656250015998</c:v>
                </c:pt>
                <c:pt idx="20231">
                  <c:v>5.3155556250015996</c:v>
                </c:pt>
                <c:pt idx="20232">
                  <c:v>5.3152100000000004</c:v>
                </c:pt>
                <c:pt idx="20233">
                  <c:v>5.3148499999999999</c:v>
                </c:pt>
                <c:pt idx="20234">
                  <c:v>5.3145274999999996</c:v>
                </c:pt>
                <c:pt idx="20235">
                  <c:v>5.3139481250016001</c:v>
                </c:pt>
                <c:pt idx="20236">
                  <c:v>5.3135874999999997</c:v>
                </c:pt>
                <c:pt idx="20237">
                  <c:v>5.3132618750015999</c:v>
                </c:pt>
                <c:pt idx="20238">
                  <c:v>5.3128849999999996</c:v>
                </c:pt>
                <c:pt idx="20239">
                  <c:v>5.3124087500000003</c:v>
                </c:pt>
                <c:pt idx="20240">
                  <c:v>5.3123887500000002</c:v>
                </c:pt>
                <c:pt idx="20241">
                  <c:v>5.3128250000000001</c:v>
                </c:pt>
                <c:pt idx="20242">
                  <c:v>5.3132581250015996</c:v>
                </c:pt>
                <c:pt idx="20243">
                  <c:v>5.3137168750015995</c:v>
                </c:pt>
                <c:pt idx="20244">
                  <c:v>5.3141562499999999</c:v>
                </c:pt>
                <c:pt idx="20245">
                  <c:v>5.3144906250016</c:v>
                </c:pt>
                <c:pt idx="20246">
                  <c:v>5.3141575000000003</c:v>
                </c:pt>
                <c:pt idx="20247">
                  <c:v>5.3141868750015995</c:v>
                </c:pt>
                <c:pt idx="20248">
                  <c:v>5.3137375000000002</c:v>
                </c:pt>
                <c:pt idx="20249">
                  <c:v>5.3132574999999997</c:v>
                </c:pt>
                <c:pt idx="20250">
                  <c:v>5.3127712499999999</c:v>
                </c:pt>
                <c:pt idx="20251">
                  <c:v>5.3123856250015997</c:v>
                </c:pt>
                <c:pt idx="20252">
                  <c:v>5.3120649999999996</c:v>
                </c:pt>
                <c:pt idx="20253">
                  <c:v>5.3115793750015996</c:v>
                </c:pt>
                <c:pt idx="20254">
                  <c:v>5.3110962500000003</c:v>
                </c:pt>
                <c:pt idx="20255">
                  <c:v>5.3106693750015994</c:v>
                </c:pt>
                <c:pt idx="20256">
                  <c:v>5.3103243750016</c:v>
                </c:pt>
                <c:pt idx="20257">
                  <c:v>5.3099581250016001</c:v>
                </c:pt>
                <c:pt idx="20258">
                  <c:v>5.3099487500000002</c:v>
                </c:pt>
                <c:pt idx="20259">
                  <c:v>5.3102824999999996</c:v>
                </c:pt>
                <c:pt idx="20260">
                  <c:v>5.3106937500000004</c:v>
                </c:pt>
                <c:pt idx="20261">
                  <c:v>5.3110512500000002</c:v>
                </c:pt>
                <c:pt idx="20262">
                  <c:v>5.3114881250015999</c:v>
                </c:pt>
                <c:pt idx="20263">
                  <c:v>5.3118268750016</c:v>
                </c:pt>
                <c:pt idx="20264">
                  <c:v>5.3121943750015994</c:v>
                </c:pt>
                <c:pt idx="20265">
                  <c:v>5.3126143750015995</c:v>
                </c:pt>
                <c:pt idx="20266">
                  <c:v>5.3131881250015995</c:v>
                </c:pt>
                <c:pt idx="20267">
                  <c:v>5.3137018750016001</c:v>
                </c:pt>
                <c:pt idx="20268">
                  <c:v>5.3141887499999996</c:v>
                </c:pt>
                <c:pt idx="20269">
                  <c:v>5.3147256250016</c:v>
                </c:pt>
                <c:pt idx="20270">
                  <c:v>5.3151931250016</c:v>
                </c:pt>
                <c:pt idx="20271">
                  <c:v>5.3156206250015998</c:v>
                </c:pt>
                <c:pt idx="20272">
                  <c:v>5.3159531250015997</c:v>
                </c:pt>
                <c:pt idx="20273">
                  <c:v>5.3163712500000004</c:v>
                </c:pt>
                <c:pt idx="20274">
                  <c:v>5.3167512500000003</c:v>
                </c:pt>
                <c:pt idx="20275">
                  <c:v>5.3170918750015996</c:v>
                </c:pt>
                <c:pt idx="20276">
                  <c:v>5.3174374999999996</c:v>
                </c:pt>
                <c:pt idx="20277">
                  <c:v>5.3177606250015996</c:v>
                </c:pt>
                <c:pt idx="20278">
                  <c:v>5.3181556250015998</c:v>
                </c:pt>
                <c:pt idx="20279">
                  <c:v>5.3186381250016002</c:v>
                </c:pt>
                <c:pt idx="20280">
                  <c:v>5.3190093750015999</c:v>
                </c:pt>
                <c:pt idx="20281">
                  <c:v>5.3186499999999999</c:v>
                </c:pt>
                <c:pt idx="20282">
                  <c:v>5.3181781250015998</c:v>
                </c:pt>
                <c:pt idx="20283">
                  <c:v>5.3177624999999997</c:v>
                </c:pt>
                <c:pt idx="20284">
                  <c:v>5.3172981250015994</c:v>
                </c:pt>
                <c:pt idx="20285">
                  <c:v>5.3167437499999997</c:v>
                </c:pt>
                <c:pt idx="20286">
                  <c:v>5.31635875</c:v>
                </c:pt>
                <c:pt idx="20287">
                  <c:v>5.3159274999999999</c:v>
                </c:pt>
                <c:pt idx="20288">
                  <c:v>5.3156031250015996</c:v>
                </c:pt>
                <c:pt idx="20289">
                  <c:v>5.3151624999999996</c:v>
                </c:pt>
                <c:pt idx="20290">
                  <c:v>5.3146631250015997</c:v>
                </c:pt>
                <c:pt idx="20291">
                  <c:v>5.3142662500000002</c:v>
                </c:pt>
                <c:pt idx="20292">
                  <c:v>5.3139181250015994</c:v>
                </c:pt>
                <c:pt idx="20293">
                  <c:v>5.3135250000000003</c:v>
                </c:pt>
                <c:pt idx="20294">
                  <c:v>5.3131050000000002</c:v>
                </c:pt>
                <c:pt idx="20295">
                  <c:v>5.3127081250015999</c:v>
                </c:pt>
                <c:pt idx="20296">
                  <c:v>5.3121124999999996</c:v>
                </c:pt>
                <c:pt idx="20297">
                  <c:v>5.3117131250015994</c:v>
                </c:pt>
                <c:pt idx="20298">
                  <c:v>5.3111612499999996</c:v>
                </c:pt>
                <c:pt idx="20299">
                  <c:v>5.3108356250015998</c:v>
                </c:pt>
                <c:pt idx="20300">
                  <c:v>5.3103193750016002</c:v>
                </c:pt>
                <c:pt idx="20301">
                  <c:v>5.3099024999999997</c:v>
                </c:pt>
                <c:pt idx="20302">
                  <c:v>5.3095818750015997</c:v>
                </c:pt>
                <c:pt idx="20303">
                  <c:v>5.3099262500000002</c:v>
                </c:pt>
                <c:pt idx="20304">
                  <c:v>5.3103731250015995</c:v>
                </c:pt>
                <c:pt idx="20305">
                  <c:v>5.3108537499999997</c:v>
                </c:pt>
                <c:pt idx="20306">
                  <c:v>5.3113618750015998</c:v>
                </c:pt>
                <c:pt idx="20307">
                  <c:v>5.3118793750015998</c:v>
                </c:pt>
                <c:pt idx="20308">
                  <c:v>5.3122837499999997</c:v>
                </c:pt>
                <c:pt idx="20309">
                  <c:v>5.3126856250015999</c:v>
                </c:pt>
                <c:pt idx="20310">
                  <c:v>5.3131012499999999</c:v>
                </c:pt>
                <c:pt idx="20311">
                  <c:v>5.3135087499999996</c:v>
                </c:pt>
                <c:pt idx="20312">
                  <c:v>5.3139418750015999</c:v>
                </c:pt>
                <c:pt idx="20313">
                  <c:v>5.3143812500000003</c:v>
                </c:pt>
                <c:pt idx="20314">
                  <c:v>5.3148837499999999</c:v>
                </c:pt>
                <c:pt idx="20315">
                  <c:v>5.3154368750016001</c:v>
                </c:pt>
                <c:pt idx="20316">
                  <c:v>5.31579625</c:v>
                </c:pt>
                <c:pt idx="20317">
                  <c:v>5.3163768750016001</c:v>
                </c:pt>
                <c:pt idx="20318">
                  <c:v>5.3167925</c:v>
                </c:pt>
                <c:pt idx="20319">
                  <c:v>5.3171518750016</c:v>
                </c:pt>
                <c:pt idx="20320">
                  <c:v>5.3175237500000003</c:v>
                </c:pt>
                <c:pt idx="20321">
                  <c:v>5.3179662499999996</c:v>
                </c:pt>
                <c:pt idx="20322">
                  <c:v>5.3183662500000004</c:v>
                </c:pt>
                <c:pt idx="20323">
                  <c:v>5.3180331250016</c:v>
                </c:pt>
                <c:pt idx="20324">
                  <c:v>5.3176043750015998</c:v>
                </c:pt>
                <c:pt idx="20325">
                  <c:v>5.3170700000000002</c:v>
                </c:pt>
                <c:pt idx="20326">
                  <c:v>5.3166243750015996</c:v>
                </c:pt>
                <c:pt idx="20327">
                  <c:v>5.3160325000000004</c:v>
                </c:pt>
                <c:pt idx="20328">
                  <c:v>5.3156206250015998</c:v>
                </c:pt>
                <c:pt idx="20329">
                  <c:v>5.3152793750015999</c:v>
                </c:pt>
                <c:pt idx="20330">
                  <c:v>5.31492875</c:v>
                </c:pt>
                <c:pt idx="20331">
                  <c:v>5.3145625000000001</c:v>
                </c:pt>
                <c:pt idx="20332">
                  <c:v>5.3140037500000004</c:v>
                </c:pt>
                <c:pt idx="20333">
                  <c:v>5.3136687499999997</c:v>
                </c:pt>
                <c:pt idx="20334">
                  <c:v>5.3130674999999998</c:v>
                </c:pt>
                <c:pt idx="20335">
                  <c:v>5.3126481250015996</c:v>
                </c:pt>
                <c:pt idx="20336">
                  <c:v>5.3121668750015996</c:v>
                </c:pt>
                <c:pt idx="20337">
                  <c:v>5.3118156250016</c:v>
                </c:pt>
                <c:pt idx="20338">
                  <c:v>5.3114774999999996</c:v>
                </c:pt>
                <c:pt idx="20339">
                  <c:v>5.3109962499999996</c:v>
                </c:pt>
                <c:pt idx="20340">
                  <c:v>5.3104881250015996</c:v>
                </c:pt>
                <c:pt idx="20341">
                  <c:v>5.3100937500000001</c:v>
                </c:pt>
                <c:pt idx="20342">
                  <c:v>5.3095387499999998</c:v>
                </c:pt>
                <c:pt idx="20343">
                  <c:v>5.3091212499999996</c:v>
                </c:pt>
                <c:pt idx="20344">
                  <c:v>5.3087299999999997</c:v>
                </c:pt>
                <c:pt idx="20345">
                  <c:v>5.3082356250015996</c:v>
                </c:pt>
                <c:pt idx="20346">
                  <c:v>5.3078900000000004</c:v>
                </c:pt>
                <c:pt idx="20347">
                  <c:v>5.3081874999999998</c:v>
                </c:pt>
                <c:pt idx="20348">
                  <c:v>5.3086725000000001</c:v>
                </c:pt>
                <c:pt idx="20349">
                  <c:v>5.3092056250016002</c:v>
                </c:pt>
                <c:pt idx="20350">
                  <c:v>5.3095268750016</c:v>
                </c:pt>
                <c:pt idx="20351">
                  <c:v>5.3100775000000002</c:v>
                </c:pt>
                <c:pt idx="20352">
                  <c:v>5.3105200000000004</c:v>
                </c:pt>
                <c:pt idx="20353">
                  <c:v>5.3109993750015994</c:v>
                </c:pt>
                <c:pt idx="20354">
                  <c:v>5.3113681250016</c:v>
                </c:pt>
                <c:pt idx="20355">
                  <c:v>5.3118243750016001</c:v>
                </c:pt>
                <c:pt idx="20356">
                  <c:v>5.3122268750016</c:v>
                </c:pt>
                <c:pt idx="20357">
                  <c:v>5.3127443750015999</c:v>
                </c:pt>
                <c:pt idx="20358">
                  <c:v>5.3132000000000001</c:v>
                </c:pt>
                <c:pt idx="20359">
                  <c:v>5.3137868750015995</c:v>
                </c:pt>
                <c:pt idx="20360">
                  <c:v>5.3142950000000004</c:v>
                </c:pt>
                <c:pt idx="20361">
                  <c:v>5.3146156250015997</c:v>
                </c:pt>
                <c:pt idx="20362">
                  <c:v>5.3150237499999999</c:v>
                </c:pt>
                <c:pt idx="20363">
                  <c:v>5.3154637500000002</c:v>
                </c:pt>
                <c:pt idx="20364">
                  <c:v>5.3158487499999998</c:v>
                </c:pt>
                <c:pt idx="20365">
                  <c:v>5.3162025000000002</c:v>
                </c:pt>
                <c:pt idx="20366">
                  <c:v>5.3156156250016</c:v>
                </c:pt>
                <c:pt idx="20367">
                  <c:v>5.3151000000000002</c:v>
                </c:pt>
                <c:pt idx="20368">
                  <c:v>5.3147781250015997</c:v>
                </c:pt>
                <c:pt idx="20369">
                  <c:v>5.3142443750016</c:v>
                </c:pt>
                <c:pt idx="20370">
                  <c:v>5.3138231250015995</c:v>
                </c:pt>
                <c:pt idx="20371">
                  <c:v>5.3134174999999999</c:v>
                </c:pt>
                <c:pt idx="20372">
                  <c:v>5.3129412499999997</c:v>
                </c:pt>
                <c:pt idx="20373">
                  <c:v>5.3122287500000001</c:v>
                </c:pt>
                <c:pt idx="20374">
                  <c:v>5.3118037500000002</c:v>
                </c:pt>
                <c:pt idx="20375">
                  <c:v>5.31143125</c:v>
                </c:pt>
                <c:pt idx="20376">
                  <c:v>5.3110425000000001</c:v>
                </c:pt>
                <c:pt idx="20377">
                  <c:v>5.3106187499999997</c:v>
                </c:pt>
                <c:pt idx="20378">
                  <c:v>5.3102299999999998</c:v>
                </c:pt>
                <c:pt idx="20379">
                  <c:v>5.3096525000000003</c:v>
                </c:pt>
                <c:pt idx="20380">
                  <c:v>5.3093193750015999</c:v>
                </c:pt>
                <c:pt idx="20381">
                  <c:v>5.3089287499999998</c:v>
                </c:pt>
                <c:pt idx="20382">
                  <c:v>5.3085643750016001</c:v>
                </c:pt>
                <c:pt idx="20383">
                  <c:v>5.30817125</c:v>
                </c:pt>
                <c:pt idx="20384">
                  <c:v>5.3085512499999998</c:v>
                </c:pt>
                <c:pt idx="20385">
                  <c:v>5.3090581250015996</c:v>
                </c:pt>
                <c:pt idx="20386">
                  <c:v>5.3094806250015996</c:v>
                </c:pt>
                <c:pt idx="20387">
                  <c:v>5.30990875</c:v>
                </c:pt>
                <c:pt idx="20388">
                  <c:v>5.3103781250016002</c:v>
                </c:pt>
                <c:pt idx="20389">
                  <c:v>5.3107724999999997</c:v>
                </c:pt>
                <c:pt idx="20390">
                  <c:v>5.3112443750015998</c:v>
                </c:pt>
                <c:pt idx="20391">
                  <c:v>5.3117062500000003</c:v>
                </c:pt>
                <c:pt idx="20392">
                  <c:v>5.3121006250015999</c:v>
                </c:pt>
                <c:pt idx="20393">
                  <c:v>5.3125168750015996</c:v>
                </c:pt>
                <c:pt idx="20394">
                  <c:v>5.3129156250016001</c:v>
                </c:pt>
                <c:pt idx="20395">
                  <c:v>5.3133068750015999</c:v>
                </c:pt>
                <c:pt idx="20396">
                  <c:v>5.3137499999999998</c:v>
                </c:pt>
                <c:pt idx="20397">
                  <c:v>5.3142656250015996</c:v>
                </c:pt>
                <c:pt idx="20398">
                  <c:v>5.3146468750015998</c:v>
                </c:pt>
                <c:pt idx="20399">
                  <c:v>5.3151124999999997</c:v>
                </c:pt>
                <c:pt idx="20400">
                  <c:v>5.3147906250016002</c:v>
                </c:pt>
                <c:pt idx="20401">
                  <c:v>5.3144381250016002</c:v>
                </c:pt>
                <c:pt idx="20402">
                  <c:v>5.314095</c:v>
                </c:pt>
                <c:pt idx="20403">
                  <c:v>5.3136893750015997</c:v>
                </c:pt>
                <c:pt idx="20404">
                  <c:v>5.3133206250015999</c:v>
                </c:pt>
                <c:pt idx="20405">
                  <c:v>5.3129987500000002</c:v>
                </c:pt>
                <c:pt idx="20406">
                  <c:v>5.3124756250015999</c:v>
                </c:pt>
                <c:pt idx="20407">
                  <c:v>5.3121074999999998</c:v>
                </c:pt>
                <c:pt idx="20408">
                  <c:v>5.3113712499999997</c:v>
                </c:pt>
                <c:pt idx="20409">
                  <c:v>5.3108531250016</c:v>
                </c:pt>
                <c:pt idx="20410">
                  <c:v>5.3103556250016002</c:v>
                </c:pt>
                <c:pt idx="20411">
                  <c:v>5.3100350000000001</c:v>
                </c:pt>
                <c:pt idx="20412">
                  <c:v>5.3096868750016002</c:v>
                </c:pt>
                <c:pt idx="20413">
                  <c:v>5.3093156250015996</c:v>
                </c:pt>
                <c:pt idx="20414">
                  <c:v>5.3089881250015996</c:v>
                </c:pt>
                <c:pt idx="20415">
                  <c:v>5.3086312500000004</c:v>
                </c:pt>
                <c:pt idx="20416">
                  <c:v>5.3082937499999998</c:v>
                </c:pt>
                <c:pt idx="20417">
                  <c:v>5.30796125</c:v>
                </c:pt>
                <c:pt idx="20418">
                  <c:v>5.3083793750016</c:v>
                </c:pt>
                <c:pt idx="20419">
                  <c:v>5.3087556250015995</c:v>
                </c:pt>
                <c:pt idx="20420">
                  <c:v>5.3091606250016001</c:v>
                </c:pt>
                <c:pt idx="20421">
                  <c:v>5.3096312499999998</c:v>
                </c:pt>
                <c:pt idx="20422">
                  <c:v>5.3099556250016002</c:v>
                </c:pt>
                <c:pt idx="20423">
                  <c:v>5.3103506250015995</c:v>
                </c:pt>
                <c:pt idx="20424">
                  <c:v>5.3107412500000004</c:v>
                </c:pt>
                <c:pt idx="20425">
                  <c:v>5.3111031250015994</c:v>
                </c:pt>
                <c:pt idx="20426">
                  <c:v>5.3114468750016002</c:v>
                </c:pt>
                <c:pt idx="20427">
                  <c:v>5.3110331250015994</c:v>
                </c:pt>
                <c:pt idx="20428">
                  <c:v>5.3112743750015996</c:v>
                </c:pt>
                <c:pt idx="20429">
                  <c:v>5.3116262499999998</c:v>
                </c:pt>
                <c:pt idx="20430">
                  <c:v>5.3120612500000002</c:v>
                </c:pt>
                <c:pt idx="20431">
                  <c:v>5.3124312500000004</c:v>
                </c:pt>
                <c:pt idx="20432">
                  <c:v>5.3127906250015995</c:v>
                </c:pt>
                <c:pt idx="20433">
                  <c:v>5.3131624999999998</c:v>
                </c:pt>
                <c:pt idx="20434">
                  <c:v>5.31354375</c:v>
                </c:pt>
                <c:pt idx="20435">
                  <c:v>5.31393</c:v>
                </c:pt>
                <c:pt idx="20436">
                  <c:v>5.3143025000000002</c:v>
                </c:pt>
                <c:pt idx="20437">
                  <c:v>5.3147143750015999</c:v>
                </c:pt>
                <c:pt idx="20438">
                  <c:v>5.3150443750015999</c:v>
                </c:pt>
                <c:pt idx="20439">
                  <c:v>5.3154056250016</c:v>
                </c:pt>
                <c:pt idx="20440">
                  <c:v>5.3155099999999997</c:v>
                </c:pt>
                <c:pt idx="20441">
                  <c:v>5.3150743750015996</c:v>
                </c:pt>
                <c:pt idx="20442">
                  <c:v>5.3146487499999999</c:v>
                </c:pt>
                <c:pt idx="20443">
                  <c:v>5.3141625000000001</c:v>
                </c:pt>
                <c:pt idx="20444">
                  <c:v>5.3136112500000001</c:v>
                </c:pt>
                <c:pt idx="20445">
                  <c:v>5.3132443750015996</c:v>
                </c:pt>
                <c:pt idx="20446">
                  <c:v>5.3129206250015999</c:v>
                </c:pt>
                <c:pt idx="20447">
                  <c:v>5.3125537500000002</c:v>
                </c:pt>
                <c:pt idx="20448">
                  <c:v>5.3121437499999997</c:v>
                </c:pt>
                <c:pt idx="20449">
                  <c:v>5.3117774999999998</c:v>
                </c:pt>
                <c:pt idx="20450">
                  <c:v>5.3113256250015999</c:v>
                </c:pt>
                <c:pt idx="20451">
                  <c:v>5.3106868750015996</c:v>
                </c:pt>
                <c:pt idx="20452">
                  <c:v>5.3102456250015999</c:v>
                </c:pt>
                <c:pt idx="20453">
                  <c:v>5.3097393750016</c:v>
                </c:pt>
                <c:pt idx="20454">
                  <c:v>5.3092762499999999</c:v>
                </c:pt>
                <c:pt idx="20455">
                  <c:v>5.3089143750016001</c:v>
                </c:pt>
                <c:pt idx="20456">
                  <c:v>5.3084806250016001</c:v>
                </c:pt>
                <c:pt idx="20457">
                  <c:v>5.3080437500000004</c:v>
                </c:pt>
                <c:pt idx="20458">
                  <c:v>5.3076875000000001</c:v>
                </c:pt>
                <c:pt idx="20459">
                  <c:v>5.3073606250015999</c:v>
                </c:pt>
                <c:pt idx="20460">
                  <c:v>5.3068862499999998</c:v>
                </c:pt>
                <c:pt idx="20461">
                  <c:v>5.3065274999999996</c:v>
                </c:pt>
                <c:pt idx="20462">
                  <c:v>5.3067287500000004</c:v>
                </c:pt>
                <c:pt idx="20463">
                  <c:v>5.3071318750016001</c:v>
                </c:pt>
                <c:pt idx="20464">
                  <c:v>5.3074518750015995</c:v>
                </c:pt>
                <c:pt idx="20465">
                  <c:v>5.3079081250015996</c:v>
                </c:pt>
                <c:pt idx="20466">
                  <c:v>5.3082874999999996</c:v>
                </c:pt>
                <c:pt idx="20467">
                  <c:v>5.3086481250016</c:v>
                </c:pt>
                <c:pt idx="20468">
                  <c:v>5.3090218750015996</c:v>
                </c:pt>
                <c:pt idx="20469">
                  <c:v>5.3093893750015999</c:v>
                </c:pt>
                <c:pt idx="20470">
                  <c:v>5.3092974999999996</c:v>
                </c:pt>
                <c:pt idx="20471">
                  <c:v>5.3087406250016</c:v>
                </c:pt>
                <c:pt idx="20472">
                  <c:v>5.3083093750015999</c:v>
                </c:pt>
                <c:pt idx="20473">
                  <c:v>5.3079481250015998</c:v>
                </c:pt>
                <c:pt idx="20474">
                  <c:v>5.3075781250015996</c:v>
                </c:pt>
                <c:pt idx="20475">
                  <c:v>5.3077093750015996</c:v>
                </c:pt>
                <c:pt idx="20476">
                  <c:v>5.3074381250015996</c:v>
                </c:pt>
                <c:pt idx="20477">
                  <c:v>5.3070599999999999</c:v>
                </c:pt>
                <c:pt idx="20478">
                  <c:v>5.3074718750015997</c:v>
                </c:pt>
                <c:pt idx="20479">
                  <c:v>5.3079593750015999</c:v>
                </c:pt>
                <c:pt idx="20480">
                  <c:v>5.3083318750016</c:v>
                </c:pt>
                <c:pt idx="20481">
                  <c:v>5.3086574999999998</c:v>
                </c:pt>
                <c:pt idx="20482">
                  <c:v>5.3090175000000004</c:v>
                </c:pt>
                <c:pt idx="20483">
                  <c:v>5.3093456250015993</c:v>
                </c:pt>
                <c:pt idx="20484">
                  <c:v>5.3097193750015999</c:v>
                </c:pt>
                <c:pt idx="20485">
                  <c:v>5.3093818750016002</c:v>
                </c:pt>
                <c:pt idx="20486">
                  <c:v>5.3090793750016001</c:v>
                </c:pt>
                <c:pt idx="20487">
                  <c:v>5.3087006250015998</c:v>
                </c:pt>
                <c:pt idx="20488">
                  <c:v>5.3083749999999998</c:v>
                </c:pt>
                <c:pt idx="20489">
                  <c:v>5.3079543750016001</c:v>
                </c:pt>
                <c:pt idx="20490">
                  <c:v>5.3076168750015995</c:v>
                </c:pt>
                <c:pt idx="20491">
                  <c:v>5.3071956250015999</c:v>
                </c:pt>
                <c:pt idx="20492">
                  <c:v>5.306775</c:v>
                </c:pt>
                <c:pt idx="20493">
                  <c:v>5.3063900000000004</c:v>
                </c:pt>
                <c:pt idx="20494">
                  <c:v>5.306025</c:v>
                </c:pt>
                <c:pt idx="20495">
                  <c:v>5.3059075</c:v>
                </c:pt>
                <c:pt idx="20496">
                  <c:v>5.3062674999999997</c:v>
                </c:pt>
                <c:pt idx="20497">
                  <c:v>5.3066206250015995</c:v>
                </c:pt>
                <c:pt idx="20498">
                  <c:v>5.3070631250015996</c:v>
                </c:pt>
                <c:pt idx="20499">
                  <c:v>5.3074806250015998</c:v>
                </c:pt>
                <c:pt idx="20500">
                  <c:v>5.3079356250015994</c:v>
                </c:pt>
                <c:pt idx="20501">
                  <c:v>5.3084712500000002</c:v>
                </c:pt>
                <c:pt idx="20502">
                  <c:v>5.3089187500000001</c:v>
                </c:pt>
                <c:pt idx="20503">
                  <c:v>5.3094243750015995</c:v>
                </c:pt>
                <c:pt idx="20504">
                  <c:v>5.3097500000000002</c:v>
                </c:pt>
                <c:pt idx="20505">
                  <c:v>5.3102018750015993</c:v>
                </c:pt>
                <c:pt idx="20506">
                  <c:v>5.3107743750015999</c:v>
                </c:pt>
                <c:pt idx="20507">
                  <c:v>5.3113693750015996</c:v>
                </c:pt>
                <c:pt idx="20508">
                  <c:v>5.3117462499999997</c:v>
                </c:pt>
                <c:pt idx="20509">
                  <c:v>5.3120706250016001</c:v>
                </c:pt>
                <c:pt idx="20510">
                  <c:v>5.3125850000000003</c:v>
                </c:pt>
                <c:pt idx="20511">
                  <c:v>5.3129231250015998</c:v>
                </c:pt>
                <c:pt idx="20512">
                  <c:v>5.3134643750016002</c:v>
                </c:pt>
                <c:pt idx="20513">
                  <c:v>5.3140243750015994</c:v>
                </c:pt>
                <c:pt idx="20514">
                  <c:v>5.3144724999999999</c:v>
                </c:pt>
                <c:pt idx="20515">
                  <c:v>5.3148418750015995</c:v>
                </c:pt>
                <c:pt idx="20516">
                  <c:v>5.3144</c:v>
                </c:pt>
                <c:pt idx="20517">
                  <c:v>5.3139143750016</c:v>
                </c:pt>
                <c:pt idx="20518">
                  <c:v>5.3134556250016001</c:v>
                </c:pt>
                <c:pt idx="20519">
                  <c:v>5.31293375</c:v>
                </c:pt>
                <c:pt idx="20520">
                  <c:v>5.3124556250015997</c:v>
                </c:pt>
                <c:pt idx="20521">
                  <c:v>5.31190125</c:v>
                </c:pt>
                <c:pt idx="20522">
                  <c:v>5.3112656250015995</c:v>
                </c:pt>
                <c:pt idx="20523">
                  <c:v>5.3107274999999996</c:v>
                </c:pt>
                <c:pt idx="20524">
                  <c:v>5.3103199999999999</c:v>
                </c:pt>
                <c:pt idx="20525">
                  <c:v>5.3098650000000003</c:v>
                </c:pt>
                <c:pt idx="20526">
                  <c:v>5.3094087500000002</c:v>
                </c:pt>
                <c:pt idx="20527">
                  <c:v>5.3090793750016001</c:v>
                </c:pt>
                <c:pt idx="20528">
                  <c:v>5.3085343750015994</c:v>
                </c:pt>
                <c:pt idx="20529">
                  <c:v>5.3080112499999998</c:v>
                </c:pt>
                <c:pt idx="20530">
                  <c:v>5.3076400000000001</c:v>
                </c:pt>
                <c:pt idx="20531">
                  <c:v>5.3071893750015997</c:v>
                </c:pt>
                <c:pt idx="20532">
                  <c:v>5.3067149999999996</c:v>
                </c:pt>
                <c:pt idx="20533">
                  <c:v>5.3070487499999999</c:v>
                </c:pt>
                <c:pt idx="20534">
                  <c:v>5.3074412500000001</c:v>
                </c:pt>
                <c:pt idx="20535">
                  <c:v>5.3078156250015995</c:v>
                </c:pt>
                <c:pt idx="20536">
                  <c:v>5.3082675000000004</c:v>
                </c:pt>
                <c:pt idx="20537">
                  <c:v>5.3086525</c:v>
                </c:pt>
                <c:pt idx="20538">
                  <c:v>5.3087806250015994</c:v>
                </c:pt>
                <c:pt idx="20539">
                  <c:v>5.3083718750015993</c:v>
                </c:pt>
                <c:pt idx="20540">
                  <c:v>5.3081468750015999</c:v>
                </c:pt>
                <c:pt idx="20541">
                  <c:v>5.3077212500000002</c:v>
                </c:pt>
                <c:pt idx="20542">
                  <c:v>5.3073449999999998</c:v>
                </c:pt>
                <c:pt idx="20543">
                  <c:v>5.3070043750015996</c:v>
                </c:pt>
                <c:pt idx="20544">
                  <c:v>5.3067262499999996</c:v>
                </c:pt>
                <c:pt idx="20545">
                  <c:v>5.3063456250016001</c:v>
                </c:pt>
                <c:pt idx="20546">
                  <c:v>5.3059531250015999</c:v>
                </c:pt>
                <c:pt idx="20547">
                  <c:v>5.3055243750015997</c:v>
                </c:pt>
                <c:pt idx="20548">
                  <c:v>5.3049206250015999</c:v>
                </c:pt>
                <c:pt idx="20549">
                  <c:v>5.3043756250016001</c:v>
                </c:pt>
                <c:pt idx="20550">
                  <c:v>5.3037287500000003</c:v>
                </c:pt>
                <c:pt idx="20551">
                  <c:v>5.3033349999999997</c:v>
                </c:pt>
                <c:pt idx="20552">
                  <c:v>5.3029512499999996</c:v>
                </c:pt>
                <c:pt idx="20553">
                  <c:v>5.3025756250015998</c:v>
                </c:pt>
                <c:pt idx="20554">
                  <c:v>5.3022418750015996</c:v>
                </c:pt>
                <c:pt idx="20555">
                  <c:v>5.3020525000000003</c:v>
                </c:pt>
                <c:pt idx="20556">
                  <c:v>5.3023012500000002</c:v>
                </c:pt>
                <c:pt idx="20557">
                  <c:v>5.3027049999999996</c:v>
                </c:pt>
                <c:pt idx="20558">
                  <c:v>5.3030762500000002</c:v>
                </c:pt>
                <c:pt idx="20559">
                  <c:v>5.3034106250016002</c:v>
                </c:pt>
                <c:pt idx="20560">
                  <c:v>5.3039693750015999</c:v>
                </c:pt>
                <c:pt idx="20561">
                  <c:v>5.3044624999999996</c:v>
                </c:pt>
                <c:pt idx="20562">
                  <c:v>5.3047837500000004</c:v>
                </c:pt>
                <c:pt idx="20563">
                  <c:v>5.3053193750015994</c:v>
                </c:pt>
                <c:pt idx="20564">
                  <c:v>5.3058281250016002</c:v>
                </c:pt>
                <c:pt idx="20565">
                  <c:v>5.3062743750015997</c:v>
                </c:pt>
                <c:pt idx="20566">
                  <c:v>5.3066500000000003</c:v>
                </c:pt>
                <c:pt idx="20567">
                  <c:v>5.3071281250015998</c:v>
                </c:pt>
                <c:pt idx="20568">
                  <c:v>5.3075518750016002</c:v>
                </c:pt>
                <c:pt idx="20569">
                  <c:v>5.3080812499999999</c:v>
                </c:pt>
                <c:pt idx="20570">
                  <c:v>5.3084931250015996</c:v>
                </c:pt>
                <c:pt idx="20571">
                  <c:v>5.3088818750015996</c:v>
                </c:pt>
                <c:pt idx="20572">
                  <c:v>5.3092962500000001</c:v>
                </c:pt>
                <c:pt idx="20573">
                  <c:v>5.3096337499999997</c:v>
                </c:pt>
                <c:pt idx="20574">
                  <c:v>5.30992</c:v>
                </c:pt>
                <c:pt idx="20575">
                  <c:v>5.3102737500000003</c:v>
                </c:pt>
                <c:pt idx="20576">
                  <c:v>5.3106043750016001</c:v>
                </c:pt>
                <c:pt idx="20577">
                  <c:v>5.3102743750016002</c:v>
                </c:pt>
                <c:pt idx="20578">
                  <c:v>5.3099337499999999</c:v>
                </c:pt>
                <c:pt idx="20579">
                  <c:v>5.3095162499999997</c:v>
                </c:pt>
                <c:pt idx="20580">
                  <c:v>5.3089787499999996</c:v>
                </c:pt>
                <c:pt idx="20581">
                  <c:v>5.3083718750015993</c:v>
                </c:pt>
                <c:pt idx="20582">
                  <c:v>5.3080449999999999</c:v>
                </c:pt>
                <c:pt idx="20583">
                  <c:v>5.3074881250015995</c:v>
                </c:pt>
                <c:pt idx="20584">
                  <c:v>5.3071287500000004</c:v>
                </c:pt>
                <c:pt idx="20585">
                  <c:v>5.3067118750016</c:v>
                </c:pt>
                <c:pt idx="20586">
                  <c:v>5.3063349999999998</c:v>
                </c:pt>
                <c:pt idx="20587">
                  <c:v>5.3064993750016001</c:v>
                </c:pt>
                <c:pt idx="20588">
                  <c:v>5.3068825000000004</c:v>
                </c:pt>
                <c:pt idx="20589">
                  <c:v>5.3073399999999999</c:v>
                </c:pt>
                <c:pt idx="20590">
                  <c:v>5.3076625000000002</c:v>
                </c:pt>
                <c:pt idx="20591">
                  <c:v>5.3079925000000001</c:v>
                </c:pt>
                <c:pt idx="20592">
                  <c:v>5.3080075000000004</c:v>
                </c:pt>
                <c:pt idx="20593">
                  <c:v>5.3076031250015996</c:v>
                </c:pt>
                <c:pt idx="20594">
                  <c:v>5.3071412499999999</c:v>
                </c:pt>
                <c:pt idx="20595">
                  <c:v>5.3064962500000004</c:v>
                </c:pt>
                <c:pt idx="20596">
                  <c:v>5.3061512500000001</c:v>
                </c:pt>
                <c:pt idx="20597">
                  <c:v>5.3056987500000004</c:v>
                </c:pt>
                <c:pt idx="20598">
                  <c:v>5.3057106250016002</c:v>
                </c:pt>
                <c:pt idx="20599">
                  <c:v>5.3059756250015999</c:v>
                </c:pt>
                <c:pt idx="20600">
                  <c:v>5.3065106250016001</c:v>
                </c:pt>
                <c:pt idx="20601">
                  <c:v>5.3068799999999996</c:v>
                </c:pt>
                <c:pt idx="20602">
                  <c:v>5.3072162499999997</c:v>
                </c:pt>
                <c:pt idx="20603">
                  <c:v>5.30767875</c:v>
                </c:pt>
                <c:pt idx="20604">
                  <c:v>5.3080793750015998</c:v>
                </c:pt>
                <c:pt idx="20605">
                  <c:v>5.3084493750016</c:v>
                </c:pt>
                <c:pt idx="20606">
                  <c:v>5.3089275000000002</c:v>
                </c:pt>
                <c:pt idx="20607">
                  <c:v>5.3093356250015997</c:v>
                </c:pt>
                <c:pt idx="20608">
                  <c:v>5.3093475000000003</c:v>
                </c:pt>
                <c:pt idx="20609">
                  <c:v>5.3088431250015997</c:v>
                </c:pt>
                <c:pt idx="20610">
                  <c:v>5.3084556250016002</c:v>
                </c:pt>
                <c:pt idx="20611">
                  <c:v>5.30810125</c:v>
                </c:pt>
                <c:pt idx="20612">
                  <c:v>5.3075637499999999</c:v>
                </c:pt>
                <c:pt idx="20613">
                  <c:v>5.3072093750015998</c:v>
                </c:pt>
                <c:pt idx="20614">
                  <c:v>5.3068581250015994</c:v>
                </c:pt>
                <c:pt idx="20615">
                  <c:v>5.3073056250016002</c:v>
                </c:pt>
                <c:pt idx="20616">
                  <c:v>5.3076487500000002</c:v>
                </c:pt>
                <c:pt idx="20617">
                  <c:v>5.3080531250015994</c:v>
                </c:pt>
                <c:pt idx="20618">
                  <c:v>5.3084212500000003</c:v>
                </c:pt>
                <c:pt idx="20619">
                  <c:v>5.3087806250015994</c:v>
                </c:pt>
                <c:pt idx="20620">
                  <c:v>5.3091400000000002</c:v>
                </c:pt>
                <c:pt idx="20621">
                  <c:v>5.3095387499999998</c:v>
                </c:pt>
                <c:pt idx="20622">
                  <c:v>5.3099974999999997</c:v>
                </c:pt>
                <c:pt idx="20623">
                  <c:v>5.3103600000000002</c:v>
                </c:pt>
                <c:pt idx="20624">
                  <c:v>5.3108218750015999</c:v>
                </c:pt>
                <c:pt idx="20625">
                  <c:v>5.3113106250015996</c:v>
                </c:pt>
                <c:pt idx="20626">
                  <c:v>5.3116574999999999</c:v>
                </c:pt>
                <c:pt idx="20627">
                  <c:v>5.3112537499999997</c:v>
                </c:pt>
                <c:pt idx="20628">
                  <c:v>5.31068125</c:v>
                </c:pt>
                <c:pt idx="20629">
                  <c:v>5.3103531250015994</c:v>
                </c:pt>
                <c:pt idx="20630">
                  <c:v>5.3098143750015998</c:v>
                </c:pt>
                <c:pt idx="20631">
                  <c:v>5.3093768750015995</c:v>
                </c:pt>
                <c:pt idx="20632">
                  <c:v>5.3088256250015995</c:v>
                </c:pt>
                <c:pt idx="20633">
                  <c:v>5.3082025000000002</c:v>
                </c:pt>
                <c:pt idx="20634">
                  <c:v>5.307855</c:v>
                </c:pt>
                <c:pt idx="20635">
                  <c:v>5.3075318750016001</c:v>
                </c:pt>
                <c:pt idx="20636">
                  <c:v>5.3071618750015999</c:v>
                </c:pt>
                <c:pt idx="20637">
                  <c:v>5.3067106250015996</c:v>
                </c:pt>
                <c:pt idx="20638">
                  <c:v>5.3062250000000004</c:v>
                </c:pt>
                <c:pt idx="20639">
                  <c:v>5.3057693750016002</c:v>
                </c:pt>
                <c:pt idx="20640">
                  <c:v>5.3052731250015999</c:v>
                </c:pt>
                <c:pt idx="20641">
                  <c:v>5.3046643750015994</c:v>
                </c:pt>
                <c:pt idx="20642">
                  <c:v>5.3041318750016</c:v>
                </c:pt>
                <c:pt idx="20643">
                  <c:v>5.3037606250015994</c:v>
                </c:pt>
                <c:pt idx="20644">
                  <c:v>5.3033731250015999</c:v>
                </c:pt>
                <c:pt idx="20645">
                  <c:v>5.3029393750015998</c:v>
                </c:pt>
                <c:pt idx="20646">
                  <c:v>5.3023368750015996</c:v>
                </c:pt>
                <c:pt idx="20647">
                  <c:v>5.3017750000000001</c:v>
                </c:pt>
                <c:pt idx="20648">
                  <c:v>5.3013643750016</c:v>
                </c:pt>
                <c:pt idx="20649">
                  <c:v>5.3010406250016002</c:v>
                </c:pt>
                <c:pt idx="20650">
                  <c:v>5.3015331250015993</c:v>
                </c:pt>
                <c:pt idx="20651">
                  <c:v>5.3019687500000003</c:v>
                </c:pt>
                <c:pt idx="20652">
                  <c:v>5.3023706250015996</c:v>
                </c:pt>
                <c:pt idx="20653">
                  <c:v>5.3028806250015998</c:v>
                </c:pt>
                <c:pt idx="20654">
                  <c:v>5.30328</c:v>
                </c:pt>
                <c:pt idx="20655">
                  <c:v>5.3038093750015998</c:v>
                </c:pt>
                <c:pt idx="20656">
                  <c:v>5.3043199999999997</c:v>
                </c:pt>
                <c:pt idx="20657">
                  <c:v>5.3048612500000001</c:v>
                </c:pt>
                <c:pt idx="20658">
                  <c:v>5.3052574999999997</c:v>
                </c:pt>
                <c:pt idx="20659">
                  <c:v>5.3058174999999999</c:v>
                </c:pt>
                <c:pt idx="20660">
                  <c:v>5.3062312499999997</c:v>
                </c:pt>
                <c:pt idx="20661">
                  <c:v>5.3067568750016001</c:v>
                </c:pt>
                <c:pt idx="20662">
                  <c:v>5.3072268750016001</c:v>
                </c:pt>
                <c:pt idx="20663">
                  <c:v>5.3075693750015995</c:v>
                </c:pt>
                <c:pt idx="20664">
                  <c:v>5.3081362499999996</c:v>
                </c:pt>
                <c:pt idx="20665">
                  <c:v>5.3087787500000001</c:v>
                </c:pt>
                <c:pt idx="20666">
                  <c:v>5.3093149999999998</c:v>
                </c:pt>
                <c:pt idx="20667">
                  <c:v>5.3099924999999999</c:v>
                </c:pt>
                <c:pt idx="20668">
                  <c:v>5.3105337500000003</c:v>
                </c:pt>
                <c:pt idx="20669">
                  <c:v>5.3111668750016001</c:v>
                </c:pt>
                <c:pt idx="20670">
                  <c:v>5.3116706250016001</c:v>
                </c:pt>
                <c:pt idx="20671">
                  <c:v>5.3120218750015997</c:v>
                </c:pt>
                <c:pt idx="20672">
                  <c:v>5.3125249999999999</c:v>
                </c:pt>
                <c:pt idx="20673">
                  <c:v>5.3130243750016</c:v>
                </c:pt>
                <c:pt idx="20674">
                  <c:v>5.3133712500000003</c:v>
                </c:pt>
                <c:pt idx="20675">
                  <c:v>5.3137462500000003</c:v>
                </c:pt>
                <c:pt idx="20676">
                  <c:v>5.3142112499999996</c:v>
                </c:pt>
                <c:pt idx="20677">
                  <c:v>5.3137774999999996</c:v>
                </c:pt>
                <c:pt idx="20678">
                  <c:v>5.3134075000000003</c:v>
                </c:pt>
                <c:pt idx="20679">
                  <c:v>5.3129656250016</c:v>
                </c:pt>
                <c:pt idx="20680">
                  <c:v>5.3125368750015998</c:v>
                </c:pt>
                <c:pt idx="20681">
                  <c:v>5.3120987499999996</c:v>
                </c:pt>
                <c:pt idx="20682">
                  <c:v>5.3116231250016002</c:v>
                </c:pt>
                <c:pt idx="20683">
                  <c:v>5.3110862499999998</c:v>
                </c:pt>
                <c:pt idx="20684">
                  <c:v>5.3106187499999997</c:v>
                </c:pt>
                <c:pt idx="20685">
                  <c:v>5.3101362500000002</c:v>
                </c:pt>
                <c:pt idx="20686">
                  <c:v>5.3097374999999998</c:v>
                </c:pt>
                <c:pt idx="20687">
                  <c:v>5.3093168750016</c:v>
                </c:pt>
                <c:pt idx="20688">
                  <c:v>5.3088125000000002</c:v>
                </c:pt>
                <c:pt idx="20689">
                  <c:v>5.3083774999999997</c:v>
                </c:pt>
                <c:pt idx="20690">
                  <c:v>5.3077293750015997</c:v>
                </c:pt>
                <c:pt idx="20691">
                  <c:v>5.3072662499999996</c:v>
                </c:pt>
                <c:pt idx="20692">
                  <c:v>5.3069043750015998</c:v>
                </c:pt>
                <c:pt idx="20693">
                  <c:v>5.30650625</c:v>
                </c:pt>
                <c:pt idx="20694">
                  <c:v>5.3058281250016002</c:v>
                </c:pt>
                <c:pt idx="20695">
                  <c:v>5.3053687500000004</c:v>
                </c:pt>
                <c:pt idx="20696">
                  <c:v>5.3049306250015995</c:v>
                </c:pt>
                <c:pt idx="20697">
                  <c:v>5.3046087499999999</c:v>
                </c:pt>
                <c:pt idx="20698">
                  <c:v>5.3039750000000003</c:v>
                </c:pt>
                <c:pt idx="20699">
                  <c:v>5.3036281250016</c:v>
                </c:pt>
                <c:pt idx="20700">
                  <c:v>5.30315125</c:v>
                </c:pt>
                <c:pt idx="20701">
                  <c:v>5.3028174999999997</c:v>
                </c:pt>
                <c:pt idx="20702">
                  <c:v>5.3028424999999997</c:v>
                </c:pt>
                <c:pt idx="20703">
                  <c:v>5.3031806250016</c:v>
                </c:pt>
                <c:pt idx="20704">
                  <c:v>5.3035718750015999</c:v>
                </c:pt>
                <c:pt idx="20705">
                  <c:v>5.3039218750016</c:v>
                </c:pt>
                <c:pt idx="20706">
                  <c:v>5.3042906250015998</c:v>
                </c:pt>
                <c:pt idx="20707">
                  <c:v>5.3047118750015994</c:v>
                </c:pt>
                <c:pt idx="20708">
                  <c:v>5.3052049999999999</c:v>
                </c:pt>
                <c:pt idx="20709">
                  <c:v>5.3055881250015995</c:v>
                </c:pt>
                <c:pt idx="20710">
                  <c:v>5.30596625</c:v>
                </c:pt>
                <c:pt idx="20711">
                  <c:v>5.3063337500000003</c:v>
                </c:pt>
                <c:pt idx="20712">
                  <c:v>5.3066868750016001</c:v>
                </c:pt>
                <c:pt idx="20713">
                  <c:v>5.30704625</c:v>
                </c:pt>
                <c:pt idx="20714">
                  <c:v>5.3075312500000003</c:v>
                </c:pt>
                <c:pt idx="20715">
                  <c:v>5.3079131250015994</c:v>
                </c:pt>
                <c:pt idx="20716">
                  <c:v>5.3083887499999998</c:v>
                </c:pt>
                <c:pt idx="20717">
                  <c:v>5.3087237500000004</c:v>
                </c:pt>
                <c:pt idx="20718">
                  <c:v>5.3092075000000003</c:v>
                </c:pt>
                <c:pt idx="20719">
                  <c:v>5.3095931250015997</c:v>
                </c:pt>
                <c:pt idx="20720">
                  <c:v>5.3100456250015995</c:v>
                </c:pt>
                <c:pt idx="20721">
                  <c:v>5.3105237499999998</c:v>
                </c:pt>
                <c:pt idx="20722">
                  <c:v>5.3108975000000003</c:v>
                </c:pt>
                <c:pt idx="20723">
                  <c:v>5.3104787499999997</c:v>
                </c:pt>
                <c:pt idx="20724">
                  <c:v>5.3100081250016</c:v>
                </c:pt>
                <c:pt idx="20725">
                  <c:v>5.3096268750015998</c:v>
                </c:pt>
                <c:pt idx="20726">
                  <c:v>5.3090400000000004</c:v>
                </c:pt>
                <c:pt idx="20727">
                  <c:v>5.3084674999999999</c:v>
                </c:pt>
                <c:pt idx="20728">
                  <c:v>5.3080774999999996</c:v>
                </c:pt>
                <c:pt idx="20729">
                  <c:v>5.3076687500000004</c:v>
                </c:pt>
                <c:pt idx="20730">
                  <c:v>5.3069143750015995</c:v>
                </c:pt>
                <c:pt idx="20731">
                  <c:v>5.3064074999999997</c:v>
                </c:pt>
                <c:pt idx="20732">
                  <c:v>5.30584875</c:v>
                </c:pt>
                <c:pt idx="20733">
                  <c:v>5.3053524999999997</c:v>
                </c:pt>
                <c:pt idx="20734">
                  <c:v>5.3047706250015993</c:v>
                </c:pt>
                <c:pt idx="20735">
                  <c:v>5.3041499999999999</c:v>
                </c:pt>
                <c:pt idx="20736">
                  <c:v>5.3036356250015997</c:v>
                </c:pt>
                <c:pt idx="20737">
                  <c:v>5.3031818750015995</c:v>
                </c:pt>
                <c:pt idx="20738">
                  <c:v>5.3027268750015999</c:v>
                </c:pt>
                <c:pt idx="20739">
                  <c:v>5.3023006250015996</c:v>
                </c:pt>
                <c:pt idx="20740">
                  <c:v>5.3018368750015998</c:v>
                </c:pt>
                <c:pt idx="20741">
                  <c:v>5.3014556250015996</c:v>
                </c:pt>
                <c:pt idx="20742">
                  <c:v>5.3018593750015999</c:v>
                </c:pt>
                <c:pt idx="20743">
                  <c:v>5.3022074999999997</c:v>
                </c:pt>
                <c:pt idx="20744">
                  <c:v>5.3026162499999998</c:v>
                </c:pt>
                <c:pt idx="20745">
                  <c:v>5.3029468750015996</c:v>
                </c:pt>
                <c:pt idx="20746">
                  <c:v>5.3027656250015998</c:v>
                </c:pt>
                <c:pt idx="20747">
                  <c:v>5.3026956250015997</c:v>
                </c:pt>
                <c:pt idx="20748">
                  <c:v>5.3030850000000003</c:v>
                </c:pt>
                <c:pt idx="20749">
                  <c:v>5.3034137499999998</c:v>
                </c:pt>
                <c:pt idx="20750">
                  <c:v>5.3037818750015999</c:v>
                </c:pt>
                <c:pt idx="20751">
                  <c:v>5.3034212500000004</c:v>
                </c:pt>
                <c:pt idx="20752">
                  <c:v>5.3035006250015995</c:v>
                </c:pt>
                <c:pt idx="20753">
                  <c:v>5.3030306250015995</c:v>
                </c:pt>
                <c:pt idx="20754">
                  <c:v>5.3025512499999996</c:v>
                </c:pt>
                <c:pt idx="20755">
                  <c:v>5.3022218750015995</c:v>
                </c:pt>
                <c:pt idx="20756">
                  <c:v>5.3025981250015999</c:v>
                </c:pt>
                <c:pt idx="20757">
                  <c:v>5.3026212499999996</c:v>
                </c:pt>
                <c:pt idx="20758">
                  <c:v>5.3021693750015997</c:v>
                </c:pt>
                <c:pt idx="20759">
                  <c:v>5.3017631250015995</c:v>
                </c:pt>
                <c:pt idx="20760">
                  <c:v>5.3014187499999998</c:v>
                </c:pt>
                <c:pt idx="20761">
                  <c:v>5.30105</c:v>
                </c:pt>
                <c:pt idx="20762">
                  <c:v>5.3007156250016001</c:v>
                </c:pt>
                <c:pt idx="20763">
                  <c:v>5.3012468750016</c:v>
                </c:pt>
                <c:pt idx="20764">
                  <c:v>5.3016418750016001</c:v>
                </c:pt>
                <c:pt idx="20765">
                  <c:v>5.3019831250016001</c:v>
                </c:pt>
                <c:pt idx="20766">
                  <c:v>5.3023312499999999</c:v>
                </c:pt>
                <c:pt idx="20767">
                  <c:v>5.3027712500000002</c:v>
                </c:pt>
                <c:pt idx="20768">
                  <c:v>5.3032606250015997</c:v>
                </c:pt>
                <c:pt idx="20769">
                  <c:v>5.3037368750015998</c:v>
                </c:pt>
                <c:pt idx="20770">
                  <c:v>5.3043131250015998</c:v>
                </c:pt>
                <c:pt idx="20771">
                  <c:v>5.3048187499999999</c:v>
                </c:pt>
                <c:pt idx="20772">
                  <c:v>5.3053868750015996</c:v>
                </c:pt>
                <c:pt idx="20773">
                  <c:v>5.3058350000000001</c:v>
                </c:pt>
                <c:pt idx="20774">
                  <c:v>5.3062081250016</c:v>
                </c:pt>
                <c:pt idx="20775">
                  <c:v>5.3068037500000003</c:v>
                </c:pt>
                <c:pt idx="20776">
                  <c:v>5.3074631250015996</c:v>
                </c:pt>
                <c:pt idx="20777">
                  <c:v>5.3077949999999996</c:v>
                </c:pt>
                <c:pt idx="20778">
                  <c:v>5.3083493750016002</c:v>
                </c:pt>
                <c:pt idx="20779">
                  <c:v>5.3087212499999996</c:v>
                </c:pt>
                <c:pt idx="20780">
                  <c:v>5.3092062499999999</c:v>
                </c:pt>
                <c:pt idx="20781">
                  <c:v>5.3095443750015994</c:v>
                </c:pt>
                <c:pt idx="20782">
                  <c:v>5.3100068750015996</c:v>
                </c:pt>
                <c:pt idx="20783">
                  <c:v>5.3103425</c:v>
                </c:pt>
                <c:pt idx="20784">
                  <c:v>5.3107118750015996</c:v>
                </c:pt>
                <c:pt idx="20785">
                  <c:v>5.3110718750016002</c:v>
                </c:pt>
                <c:pt idx="20786">
                  <c:v>5.3106475</c:v>
                </c:pt>
                <c:pt idx="20787">
                  <c:v>5.3100456250015995</c:v>
                </c:pt>
                <c:pt idx="20788">
                  <c:v>5.3096193750016001</c:v>
                </c:pt>
                <c:pt idx="20789">
                  <c:v>5.3092537499999999</c:v>
                </c:pt>
                <c:pt idx="20790">
                  <c:v>5.3088625</c:v>
                </c:pt>
                <c:pt idx="20791">
                  <c:v>5.3082893750015998</c:v>
                </c:pt>
                <c:pt idx="20792">
                  <c:v>5.3077975000000004</c:v>
                </c:pt>
                <c:pt idx="20793">
                  <c:v>5.3074012499999998</c:v>
                </c:pt>
                <c:pt idx="20794">
                  <c:v>5.3069218750016001</c:v>
                </c:pt>
                <c:pt idx="20795">
                  <c:v>5.3064925000000001</c:v>
                </c:pt>
                <c:pt idx="20796">
                  <c:v>5.3060712499999996</c:v>
                </c:pt>
                <c:pt idx="20797">
                  <c:v>5.3056556250015996</c:v>
                </c:pt>
                <c:pt idx="20798">
                  <c:v>5.3052981250015998</c:v>
                </c:pt>
                <c:pt idx="20799">
                  <c:v>5.3049431250015999</c:v>
                </c:pt>
                <c:pt idx="20800">
                  <c:v>5.3045937500000004</c:v>
                </c:pt>
                <c:pt idx="20801">
                  <c:v>5.3042087499999999</c:v>
                </c:pt>
                <c:pt idx="20802">
                  <c:v>5.3037431250016001</c:v>
                </c:pt>
                <c:pt idx="20803">
                  <c:v>5.3033543750016001</c:v>
                </c:pt>
                <c:pt idx="20804">
                  <c:v>5.3029299999999999</c:v>
                </c:pt>
                <c:pt idx="20805">
                  <c:v>5.3033256250015999</c:v>
                </c:pt>
                <c:pt idx="20806">
                  <c:v>5.3036631250015995</c:v>
                </c:pt>
                <c:pt idx="20807">
                  <c:v>5.3040712499999998</c:v>
                </c:pt>
                <c:pt idx="20808">
                  <c:v>5.3044874999999996</c:v>
                </c:pt>
                <c:pt idx="20809">
                  <c:v>5.3048606250015995</c:v>
                </c:pt>
                <c:pt idx="20810">
                  <c:v>5.3052418750015997</c:v>
                </c:pt>
                <c:pt idx="20811">
                  <c:v>5.3047143750016001</c:v>
                </c:pt>
                <c:pt idx="20812">
                  <c:v>5.3042612499999997</c:v>
                </c:pt>
                <c:pt idx="20813">
                  <c:v>5.3039375</c:v>
                </c:pt>
                <c:pt idx="20814">
                  <c:v>5.3035787499999998</c:v>
                </c:pt>
                <c:pt idx="20815">
                  <c:v>5.3039256250015994</c:v>
                </c:pt>
                <c:pt idx="20816">
                  <c:v>5.3035493750015998</c:v>
                </c:pt>
                <c:pt idx="20817">
                  <c:v>5.3030856250016001</c:v>
                </c:pt>
                <c:pt idx="20818">
                  <c:v>5.3026687499999996</c:v>
                </c:pt>
                <c:pt idx="20819">
                  <c:v>5.3021143750016</c:v>
                </c:pt>
                <c:pt idx="20820">
                  <c:v>5.3017193750015998</c:v>
                </c:pt>
                <c:pt idx="20821">
                  <c:v>5.3011974999999998</c:v>
                </c:pt>
                <c:pt idx="20822">
                  <c:v>5.3008375000000001</c:v>
                </c:pt>
                <c:pt idx="20823">
                  <c:v>5.3011656250015999</c:v>
                </c:pt>
                <c:pt idx="20824">
                  <c:v>5.3015724999999998</c:v>
                </c:pt>
                <c:pt idx="20825">
                  <c:v>5.3019768750015999</c:v>
                </c:pt>
                <c:pt idx="20826">
                  <c:v>5.3023362499999998</c:v>
                </c:pt>
                <c:pt idx="20827">
                  <c:v>5.3027593750015996</c:v>
                </c:pt>
                <c:pt idx="20828">
                  <c:v>5.3031456250015996</c:v>
                </c:pt>
                <c:pt idx="20829">
                  <c:v>5.3036149999999997</c:v>
                </c:pt>
                <c:pt idx="20830">
                  <c:v>5.3041443750015995</c:v>
                </c:pt>
                <c:pt idx="20831">
                  <c:v>5.3045093750015999</c:v>
                </c:pt>
                <c:pt idx="20832">
                  <c:v>5.3040393750015999</c:v>
                </c:pt>
                <c:pt idx="20833">
                  <c:v>5.3035943750015999</c:v>
                </c:pt>
                <c:pt idx="20834">
                  <c:v>5.3030474999999999</c:v>
                </c:pt>
                <c:pt idx="20835">
                  <c:v>5.3025687499999998</c:v>
                </c:pt>
                <c:pt idx="20836">
                  <c:v>5.3020575000000001</c:v>
                </c:pt>
                <c:pt idx="20837">
                  <c:v>5.3016937500000001</c:v>
                </c:pt>
                <c:pt idx="20838">
                  <c:v>5.3011987500000002</c:v>
                </c:pt>
                <c:pt idx="20839">
                  <c:v>5.3013387500000002</c:v>
                </c:pt>
                <c:pt idx="20840">
                  <c:v>5.3017568750016002</c:v>
                </c:pt>
                <c:pt idx="20841">
                  <c:v>5.3021243750015996</c:v>
                </c:pt>
                <c:pt idx="20842">
                  <c:v>5.3023018750016</c:v>
                </c:pt>
                <c:pt idx="20843">
                  <c:v>5.3026612499999999</c:v>
                </c:pt>
                <c:pt idx="20844">
                  <c:v>5.3027518750015998</c:v>
                </c:pt>
                <c:pt idx="20845">
                  <c:v>5.3031212500000002</c:v>
                </c:pt>
                <c:pt idx="20846">
                  <c:v>5.3035431250015996</c:v>
                </c:pt>
                <c:pt idx="20847">
                  <c:v>5.3038712500000003</c:v>
                </c:pt>
                <c:pt idx="20848">
                  <c:v>5.3041987500000003</c:v>
                </c:pt>
                <c:pt idx="20849">
                  <c:v>5.3046031250015995</c:v>
                </c:pt>
                <c:pt idx="20850">
                  <c:v>5.3050756250015993</c:v>
                </c:pt>
                <c:pt idx="20851">
                  <c:v>5.3054249999999996</c:v>
                </c:pt>
                <c:pt idx="20852">
                  <c:v>5.3059606250015996</c:v>
                </c:pt>
                <c:pt idx="20853">
                  <c:v>5.3063849999999997</c:v>
                </c:pt>
                <c:pt idx="20854">
                  <c:v>5.3067581250015996</c:v>
                </c:pt>
                <c:pt idx="20855">
                  <c:v>5.3072762500000001</c:v>
                </c:pt>
                <c:pt idx="20856">
                  <c:v>5.3079312500000002</c:v>
                </c:pt>
                <c:pt idx="20857">
                  <c:v>5.3084581250016001</c:v>
                </c:pt>
                <c:pt idx="20858">
                  <c:v>5.3090218750015996</c:v>
                </c:pt>
                <c:pt idx="20859">
                  <c:v>5.3094781250015997</c:v>
                </c:pt>
                <c:pt idx="20860">
                  <c:v>5.3098556250015996</c:v>
                </c:pt>
                <c:pt idx="20861">
                  <c:v>5.3102074999999997</c:v>
                </c:pt>
                <c:pt idx="20862">
                  <c:v>5.3097537499999996</c:v>
                </c:pt>
                <c:pt idx="20863">
                  <c:v>5.3093106250015998</c:v>
                </c:pt>
                <c:pt idx="20864">
                  <c:v>5.3088306250016002</c:v>
                </c:pt>
                <c:pt idx="20865">
                  <c:v>5.3083087500000001</c:v>
                </c:pt>
                <c:pt idx="20866">
                  <c:v>5.3077918750016</c:v>
                </c:pt>
                <c:pt idx="20867">
                  <c:v>5.3073731250015994</c:v>
                </c:pt>
                <c:pt idx="20868">
                  <c:v>5.3069256250015995</c:v>
                </c:pt>
                <c:pt idx="20869">
                  <c:v>5.3064912499999997</c:v>
                </c:pt>
                <c:pt idx="20870">
                  <c:v>5.30579</c:v>
                </c:pt>
                <c:pt idx="20871">
                  <c:v>5.3053962500000003</c:v>
                </c:pt>
                <c:pt idx="20872">
                  <c:v>5.3050156250015998</c:v>
                </c:pt>
                <c:pt idx="20873">
                  <c:v>5.3045356250015994</c:v>
                </c:pt>
                <c:pt idx="20874">
                  <c:v>5.3040418750015998</c:v>
                </c:pt>
                <c:pt idx="20875">
                  <c:v>5.3035768750015997</c:v>
                </c:pt>
                <c:pt idx="20876">
                  <c:v>5.3030875000000002</c:v>
                </c:pt>
                <c:pt idx="20877">
                  <c:v>5.3025418750015998</c:v>
                </c:pt>
                <c:pt idx="20878">
                  <c:v>5.3020312499999998</c:v>
                </c:pt>
                <c:pt idx="20879">
                  <c:v>5.3016118750015995</c:v>
                </c:pt>
                <c:pt idx="20880">
                  <c:v>5.3011181250016</c:v>
                </c:pt>
                <c:pt idx="20881">
                  <c:v>5.3006106250015996</c:v>
                </c:pt>
                <c:pt idx="20882">
                  <c:v>5.3001518750015997</c:v>
                </c:pt>
                <c:pt idx="20883">
                  <c:v>5.29972625</c:v>
                </c:pt>
                <c:pt idx="20884">
                  <c:v>5.2992662499999996</c:v>
                </c:pt>
                <c:pt idx="20885">
                  <c:v>5.2987612500000001</c:v>
                </c:pt>
                <c:pt idx="20886">
                  <c:v>5.2983218750015997</c:v>
                </c:pt>
                <c:pt idx="20887">
                  <c:v>5.2978843750015994</c:v>
                </c:pt>
                <c:pt idx="20888">
                  <c:v>5.2974281250016002</c:v>
                </c:pt>
                <c:pt idx="20889">
                  <c:v>5.2969512500000002</c:v>
                </c:pt>
                <c:pt idx="20890">
                  <c:v>5.2963787499999997</c:v>
                </c:pt>
                <c:pt idx="20891">
                  <c:v>5.2959718750015998</c:v>
                </c:pt>
                <c:pt idx="20892">
                  <c:v>5.2956412500000001</c:v>
                </c:pt>
                <c:pt idx="20893">
                  <c:v>5.2952781250015999</c:v>
                </c:pt>
                <c:pt idx="20894">
                  <c:v>5.2949156250015994</c:v>
                </c:pt>
                <c:pt idx="20895">
                  <c:v>5.2949212499999998</c:v>
                </c:pt>
                <c:pt idx="20896">
                  <c:v>5.2953950000000001</c:v>
                </c:pt>
                <c:pt idx="20897">
                  <c:v>5.2959281250016002</c:v>
                </c:pt>
                <c:pt idx="20898">
                  <c:v>5.2964799999999999</c:v>
                </c:pt>
                <c:pt idx="20899">
                  <c:v>5.2969274999999998</c:v>
                </c:pt>
                <c:pt idx="20900">
                  <c:v>5.2973812499999999</c:v>
                </c:pt>
                <c:pt idx="20901">
                  <c:v>5.2977999999999996</c:v>
                </c:pt>
                <c:pt idx="20902">
                  <c:v>5.2981249999999998</c:v>
                </c:pt>
                <c:pt idx="20903">
                  <c:v>5.2984987500000003</c:v>
                </c:pt>
                <c:pt idx="20904">
                  <c:v>5.2990431250015995</c:v>
                </c:pt>
                <c:pt idx="20905">
                  <c:v>5.2994481250016001</c:v>
                </c:pt>
                <c:pt idx="20906">
                  <c:v>5.2997731250015994</c:v>
                </c:pt>
                <c:pt idx="20907">
                  <c:v>5.3003200000000001</c:v>
                </c:pt>
                <c:pt idx="20908">
                  <c:v>5.3008531250016002</c:v>
                </c:pt>
                <c:pt idx="20909">
                  <c:v>5.3011937500000004</c:v>
                </c:pt>
                <c:pt idx="20910">
                  <c:v>5.3016862500000004</c:v>
                </c:pt>
                <c:pt idx="20911">
                  <c:v>5.3020137500000004</c:v>
                </c:pt>
                <c:pt idx="20912">
                  <c:v>5.3024231250015994</c:v>
                </c:pt>
                <c:pt idx="20913">
                  <c:v>5.3029831250015995</c:v>
                </c:pt>
                <c:pt idx="20914">
                  <c:v>5.30333875</c:v>
                </c:pt>
                <c:pt idx="20915">
                  <c:v>5.3037737500000004</c:v>
                </c:pt>
                <c:pt idx="20916">
                  <c:v>5.3042712500000002</c:v>
                </c:pt>
                <c:pt idx="20917">
                  <c:v>5.3046006250015996</c:v>
                </c:pt>
                <c:pt idx="20918">
                  <c:v>5.3049225</c:v>
                </c:pt>
                <c:pt idx="20919">
                  <c:v>5.3045600000000004</c:v>
                </c:pt>
                <c:pt idx="20920">
                  <c:v>5.3040418750015998</c:v>
                </c:pt>
                <c:pt idx="20921">
                  <c:v>5.3036231250016002</c:v>
                </c:pt>
                <c:pt idx="20922">
                  <c:v>5.3031856250015998</c:v>
                </c:pt>
                <c:pt idx="20923">
                  <c:v>5.3026875000000002</c:v>
                </c:pt>
                <c:pt idx="20924">
                  <c:v>5.3023237500000002</c:v>
                </c:pt>
                <c:pt idx="20925">
                  <c:v>5.3019418750015994</c:v>
                </c:pt>
                <c:pt idx="20926">
                  <c:v>5.3015156250016</c:v>
                </c:pt>
                <c:pt idx="20927">
                  <c:v>5.3011818750015998</c:v>
                </c:pt>
                <c:pt idx="20928">
                  <c:v>5.3008087499999998</c:v>
                </c:pt>
                <c:pt idx="20929">
                  <c:v>5.3004800000000003</c:v>
                </c:pt>
                <c:pt idx="20930">
                  <c:v>5.2999043750016002</c:v>
                </c:pt>
                <c:pt idx="20931">
                  <c:v>5.2994387500000002</c:v>
                </c:pt>
                <c:pt idx="20932">
                  <c:v>5.2991175000000004</c:v>
                </c:pt>
                <c:pt idx="20933">
                  <c:v>5.2985912500000003</c:v>
                </c:pt>
                <c:pt idx="20934">
                  <c:v>5.2981875</c:v>
                </c:pt>
                <c:pt idx="20935">
                  <c:v>5.2976812500000001</c:v>
                </c:pt>
                <c:pt idx="20936">
                  <c:v>5.2973531250015995</c:v>
                </c:pt>
                <c:pt idx="20937">
                  <c:v>5.2977818750015997</c:v>
                </c:pt>
                <c:pt idx="20938">
                  <c:v>5.2981331250016002</c:v>
                </c:pt>
                <c:pt idx="20939">
                  <c:v>5.2986087499999996</c:v>
                </c:pt>
                <c:pt idx="20940">
                  <c:v>5.2989531250016002</c:v>
                </c:pt>
                <c:pt idx="20941">
                  <c:v>5.2992693750016002</c:v>
                </c:pt>
                <c:pt idx="20942">
                  <c:v>5.2993181250015997</c:v>
                </c:pt>
                <c:pt idx="20943">
                  <c:v>5.2993224999999997</c:v>
                </c:pt>
                <c:pt idx="20944">
                  <c:v>5.2996812499999999</c:v>
                </c:pt>
                <c:pt idx="20945">
                  <c:v>5.3001218750015999</c:v>
                </c:pt>
                <c:pt idx="20946">
                  <c:v>5.3005468750015998</c:v>
                </c:pt>
                <c:pt idx="20947">
                  <c:v>5.3009268750015996</c:v>
                </c:pt>
                <c:pt idx="20948">
                  <c:v>5.3012743750015998</c:v>
                </c:pt>
                <c:pt idx="20949">
                  <c:v>5.3016162500000004</c:v>
                </c:pt>
                <c:pt idx="20950">
                  <c:v>5.3021725000000002</c:v>
                </c:pt>
                <c:pt idx="20951">
                  <c:v>5.3025725000000001</c:v>
                </c:pt>
                <c:pt idx="20952">
                  <c:v>5.3028956250016002</c:v>
                </c:pt>
                <c:pt idx="20953">
                  <c:v>5.3032243750015997</c:v>
                </c:pt>
                <c:pt idx="20954">
                  <c:v>5.3035793750015996</c:v>
                </c:pt>
                <c:pt idx="20955">
                  <c:v>5.3039493750015998</c:v>
                </c:pt>
                <c:pt idx="20956">
                  <c:v>5.3044281250015999</c:v>
                </c:pt>
                <c:pt idx="20957">
                  <c:v>5.3048881250016002</c:v>
                </c:pt>
                <c:pt idx="20958">
                  <c:v>5.3053918750015994</c:v>
                </c:pt>
                <c:pt idx="20959">
                  <c:v>5.3058893750016001</c:v>
                </c:pt>
                <c:pt idx="20960">
                  <c:v>5.3062662500000002</c:v>
                </c:pt>
                <c:pt idx="20961">
                  <c:v>5.3066399999999998</c:v>
                </c:pt>
                <c:pt idx="20962">
                  <c:v>5.3062437500000001</c:v>
                </c:pt>
                <c:pt idx="20963">
                  <c:v>5.3056943750015995</c:v>
                </c:pt>
                <c:pt idx="20964">
                  <c:v>5.3053699999999999</c:v>
                </c:pt>
                <c:pt idx="20965">
                  <c:v>5.3047281250016001</c:v>
                </c:pt>
                <c:pt idx="20966">
                  <c:v>5.3040675000000004</c:v>
                </c:pt>
                <c:pt idx="20967">
                  <c:v>5.3035637500000004</c:v>
                </c:pt>
                <c:pt idx="20968">
                  <c:v>5.3029475000000001</c:v>
                </c:pt>
                <c:pt idx="20969">
                  <c:v>5.3023749999999996</c:v>
                </c:pt>
                <c:pt idx="20970">
                  <c:v>5.3016631250015998</c:v>
                </c:pt>
                <c:pt idx="20971">
                  <c:v>5.3007962500000003</c:v>
                </c:pt>
                <c:pt idx="20972">
                  <c:v>5.2998725000000002</c:v>
                </c:pt>
                <c:pt idx="20973">
                  <c:v>5.2991149999999996</c:v>
                </c:pt>
                <c:pt idx="20974">
                  <c:v>5.2984068750016</c:v>
                </c:pt>
                <c:pt idx="20975">
                  <c:v>5.2976587500000001</c:v>
                </c:pt>
                <c:pt idx="20976">
                  <c:v>5.2970612499999996</c:v>
                </c:pt>
                <c:pt idx="20977">
                  <c:v>5.2965837499999999</c:v>
                </c:pt>
                <c:pt idx="20978">
                  <c:v>5.29606625</c:v>
                </c:pt>
                <c:pt idx="20979">
                  <c:v>5.2955625</c:v>
                </c:pt>
                <c:pt idx="20980">
                  <c:v>5.2950743750016001</c:v>
                </c:pt>
                <c:pt idx="20981">
                  <c:v>5.2946831250016002</c:v>
                </c:pt>
                <c:pt idx="20982">
                  <c:v>5.2950350000000004</c:v>
                </c:pt>
                <c:pt idx="20983">
                  <c:v>5.2953831250015995</c:v>
                </c:pt>
                <c:pt idx="20984">
                  <c:v>5.2958387499999997</c:v>
                </c:pt>
                <c:pt idx="20985">
                  <c:v>5.2962674999999999</c:v>
                </c:pt>
                <c:pt idx="20986">
                  <c:v>5.2966068750015998</c:v>
                </c:pt>
                <c:pt idx="20987">
                  <c:v>5.2970518750015998</c:v>
                </c:pt>
                <c:pt idx="20988">
                  <c:v>5.2974156250015998</c:v>
                </c:pt>
                <c:pt idx="20989">
                  <c:v>5.2975649999999996</c:v>
                </c:pt>
                <c:pt idx="20990">
                  <c:v>5.2977356250016001</c:v>
                </c:pt>
                <c:pt idx="20991">
                  <c:v>5.2980712499999996</c:v>
                </c:pt>
                <c:pt idx="20992">
                  <c:v>5.2984168750015996</c:v>
                </c:pt>
                <c:pt idx="20993">
                  <c:v>5.2988175000000002</c:v>
                </c:pt>
                <c:pt idx="20994">
                  <c:v>5.2993837499999996</c:v>
                </c:pt>
                <c:pt idx="20995">
                  <c:v>5.2998106250015997</c:v>
                </c:pt>
                <c:pt idx="20996">
                  <c:v>5.3002431250016002</c:v>
                </c:pt>
                <c:pt idx="20997">
                  <c:v>5.3005656250015996</c:v>
                </c:pt>
                <c:pt idx="20998">
                  <c:v>5.3009750000000002</c:v>
                </c:pt>
                <c:pt idx="20999">
                  <c:v>5.3014162499999999</c:v>
                </c:pt>
                <c:pt idx="21000">
                  <c:v>5.30192</c:v>
                </c:pt>
                <c:pt idx="21001">
                  <c:v>5.3023137499999997</c:v>
                </c:pt>
                <c:pt idx="21002">
                  <c:v>5.3027631250015999</c:v>
                </c:pt>
                <c:pt idx="21003">
                  <c:v>5.3023381250016</c:v>
                </c:pt>
                <c:pt idx="21004">
                  <c:v>5.3019556250016002</c:v>
                </c:pt>
                <c:pt idx="21005">
                  <c:v>5.3014087500000002</c:v>
                </c:pt>
                <c:pt idx="21006">
                  <c:v>5.3010443750015996</c:v>
                </c:pt>
                <c:pt idx="21007">
                  <c:v>5.3007106250015994</c:v>
                </c:pt>
                <c:pt idx="21008">
                  <c:v>5.3003324999999997</c:v>
                </c:pt>
                <c:pt idx="21009">
                  <c:v>5.2998231250016001</c:v>
                </c:pt>
                <c:pt idx="21010">
                  <c:v>5.2993337499999997</c:v>
                </c:pt>
                <c:pt idx="21011">
                  <c:v>5.298915</c:v>
                </c:pt>
                <c:pt idx="21012">
                  <c:v>5.2983900000000004</c:v>
                </c:pt>
                <c:pt idx="21013">
                  <c:v>5.2978062499999998</c:v>
                </c:pt>
                <c:pt idx="21014">
                  <c:v>5.2973037500000002</c:v>
                </c:pt>
                <c:pt idx="21015">
                  <c:v>5.2965606250016002</c:v>
                </c:pt>
                <c:pt idx="21016">
                  <c:v>5.2961156250016002</c:v>
                </c:pt>
                <c:pt idx="21017">
                  <c:v>5.2956156250015995</c:v>
                </c:pt>
                <c:pt idx="21018">
                  <c:v>5.2951575000000002</c:v>
                </c:pt>
                <c:pt idx="21019">
                  <c:v>5.2953268750015994</c:v>
                </c:pt>
                <c:pt idx="21020">
                  <c:v>5.2957543750016001</c:v>
                </c:pt>
                <c:pt idx="21021">
                  <c:v>5.2961162499999999</c:v>
                </c:pt>
                <c:pt idx="21022">
                  <c:v>5.2966406250015998</c:v>
                </c:pt>
                <c:pt idx="21023">
                  <c:v>5.297085</c:v>
                </c:pt>
                <c:pt idx="21024">
                  <c:v>5.2977143750015996</c:v>
                </c:pt>
                <c:pt idx="21025">
                  <c:v>5.2981150000000001</c:v>
                </c:pt>
                <c:pt idx="21026">
                  <c:v>5.2985300000000004</c:v>
                </c:pt>
                <c:pt idx="21027">
                  <c:v>5.2988768750016</c:v>
                </c:pt>
                <c:pt idx="21028">
                  <c:v>5.2985049999999996</c:v>
                </c:pt>
                <c:pt idx="21029">
                  <c:v>5.2985531250015994</c:v>
                </c:pt>
                <c:pt idx="21030">
                  <c:v>5.2985993750015998</c:v>
                </c:pt>
                <c:pt idx="21031">
                  <c:v>5.2990824999999999</c:v>
                </c:pt>
                <c:pt idx="21032">
                  <c:v>5.2995481250015999</c:v>
                </c:pt>
                <c:pt idx="21033">
                  <c:v>5.2999312500000002</c:v>
                </c:pt>
                <c:pt idx="21034">
                  <c:v>5.3002750000000001</c:v>
                </c:pt>
                <c:pt idx="21035">
                  <c:v>5.3003581250015994</c:v>
                </c:pt>
                <c:pt idx="21036">
                  <c:v>5.3000087499999999</c:v>
                </c:pt>
                <c:pt idx="21037">
                  <c:v>5.2994993750015995</c:v>
                </c:pt>
                <c:pt idx="21038">
                  <c:v>5.2991743750015994</c:v>
                </c:pt>
                <c:pt idx="21039">
                  <c:v>5.2985974999999996</c:v>
                </c:pt>
                <c:pt idx="21040">
                  <c:v>5.2982250000000004</c:v>
                </c:pt>
                <c:pt idx="21041">
                  <c:v>5.2978237500000001</c:v>
                </c:pt>
                <c:pt idx="21042">
                  <c:v>5.2972856250015994</c:v>
                </c:pt>
                <c:pt idx="21043">
                  <c:v>5.2968518750015994</c:v>
                </c:pt>
                <c:pt idx="21044">
                  <c:v>5.2964606250015995</c:v>
                </c:pt>
                <c:pt idx="21045">
                  <c:v>5.2960050000000001</c:v>
                </c:pt>
                <c:pt idx="21046">
                  <c:v>5.2956337500000004</c:v>
                </c:pt>
                <c:pt idx="21047">
                  <c:v>5.2951249999999996</c:v>
                </c:pt>
                <c:pt idx="21048">
                  <c:v>5.2947643750015994</c:v>
                </c:pt>
                <c:pt idx="21049">
                  <c:v>5.2943868750015994</c:v>
                </c:pt>
                <c:pt idx="21050">
                  <c:v>5.2947637500000004</c:v>
                </c:pt>
                <c:pt idx="21051">
                  <c:v>5.2951162500000004</c:v>
                </c:pt>
                <c:pt idx="21052">
                  <c:v>5.2954531250015995</c:v>
                </c:pt>
                <c:pt idx="21053">
                  <c:v>5.2957918750015995</c:v>
                </c:pt>
                <c:pt idx="21054">
                  <c:v>5.2961843750015998</c:v>
                </c:pt>
                <c:pt idx="21055">
                  <c:v>5.29664</c:v>
                </c:pt>
                <c:pt idx="21056">
                  <c:v>5.2969850000000003</c:v>
                </c:pt>
                <c:pt idx="21057">
                  <c:v>5.2973606250016001</c:v>
                </c:pt>
                <c:pt idx="21058">
                  <c:v>5.2977406250015999</c:v>
                </c:pt>
                <c:pt idx="21059">
                  <c:v>5.2981118750015996</c:v>
                </c:pt>
                <c:pt idx="21060">
                  <c:v>5.2985175</c:v>
                </c:pt>
                <c:pt idx="21061">
                  <c:v>5.2982668750016</c:v>
                </c:pt>
                <c:pt idx="21062">
                  <c:v>5.2987624999999996</c:v>
                </c:pt>
                <c:pt idx="21063">
                  <c:v>5.2991425000000003</c:v>
                </c:pt>
                <c:pt idx="21064">
                  <c:v>5.2995187499999998</c:v>
                </c:pt>
                <c:pt idx="21065">
                  <c:v>5.2991824999999997</c:v>
                </c:pt>
                <c:pt idx="21066">
                  <c:v>5.2988131250016002</c:v>
                </c:pt>
                <c:pt idx="21067">
                  <c:v>5.2991956250015999</c:v>
                </c:pt>
                <c:pt idx="21068">
                  <c:v>5.2989531250016002</c:v>
                </c:pt>
                <c:pt idx="21069">
                  <c:v>5.2984518750016001</c:v>
                </c:pt>
                <c:pt idx="21070">
                  <c:v>5.2980243750015994</c:v>
                </c:pt>
                <c:pt idx="21071">
                  <c:v>5.2976918750015995</c:v>
                </c:pt>
                <c:pt idx="21072">
                  <c:v>5.2973493750016001</c:v>
                </c:pt>
                <c:pt idx="21073">
                  <c:v>5.2976962500000004</c:v>
                </c:pt>
                <c:pt idx="21074">
                  <c:v>5.2980574999999996</c:v>
                </c:pt>
                <c:pt idx="21075">
                  <c:v>5.2983968750015995</c:v>
                </c:pt>
                <c:pt idx="21076">
                  <c:v>5.2988918750015994</c:v>
                </c:pt>
                <c:pt idx="21077">
                  <c:v>5.2993743750015998</c:v>
                </c:pt>
                <c:pt idx="21078">
                  <c:v>5.2999074999999998</c:v>
                </c:pt>
                <c:pt idx="21079">
                  <c:v>5.3003068750016</c:v>
                </c:pt>
                <c:pt idx="21080">
                  <c:v>5.3007456250015998</c:v>
                </c:pt>
                <c:pt idx="21081">
                  <c:v>5.3012368750015995</c:v>
                </c:pt>
                <c:pt idx="21082">
                  <c:v>5.3016750000000004</c:v>
                </c:pt>
                <c:pt idx="21083">
                  <c:v>5.3020743750015997</c:v>
                </c:pt>
                <c:pt idx="21084">
                  <c:v>5.3025950000000002</c:v>
                </c:pt>
                <c:pt idx="21085">
                  <c:v>5.3029400000000004</c:v>
                </c:pt>
                <c:pt idx="21086">
                  <c:v>5.3034743750016</c:v>
                </c:pt>
                <c:pt idx="21087">
                  <c:v>5.3040599999999998</c:v>
                </c:pt>
                <c:pt idx="21088">
                  <c:v>5.3045074999999997</c:v>
                </c:pt>
                <c:pt idx="21089">
                  <c:v>5.3049781250015995</c:v>
                </c:pt>
                <c:pt idx="21090">
                  <c:v>5.3045918750015995</c:v>
                </c:pt>
                <c:pt idx="21091">
                  <c:v>5.3042431250015998</c:v>
                </c:pt>
                <c:pt idx="21092">
                  <c:v>5.3038306250015994</c:v>
                </c:pt>
                <c:pt idx="21093">
                  <c:v>5.3033706250015999</c:v>
                </c:pt>
                <c:pt idx="21094">
                  <c:v>5.3028918750015999</c:v>
                </c:pt>
                <c:pt idx="21095">
                  <c:v>5.3022450000000001</c:v>
                </c:pt>
                <c:pt idx="21096">
                  <c:v>5.30160125</c:v>
                </c:pt>
                <c:pt idx="21097">
                  <c:v>5.3011225</c:v>
                </c:pt>
                <c:pt idx="21098">
                  <c:v>5.3007187499999997</c:v>
                </c:pt>
                <c:pt idx="21099">
                  <c:v>5.3002543750015993</c:v>
                </c:pt>
                <c:pt idx="21100">
                  <c:v>5.2997424999999998</c:v>
                </c:pt>
                <c:pt idx="21101">
                  <c:v>5.2993356250015999</c:v>
                </c:pt>
                <c:pt idx="21102">
                  <c:v>5.2988768750016</c:v>
                </c:pt>
                <c:pt idx="21103">
                  <c:v>5.2983387500000001</c:v>
                </c:pt>
                <c:pt idx="21104">
                  <c:v>5.2978762499999998</c:v>
                </c:pt>
                <c:pt idx="21105">
                  <c:v>5.2974306250016001</c:v>
                </c:pt>
                <c:pt idx="21106">
                  <c:v>5.2968981250015998</c:v>
                </c:pt>
                <c:pt idx="21107">
                  <c:v>5.2962456250015997</c:v>
                </c:pt>
                <c:pt idx="21108">
                  <c:v>5.2956300000000001</c:v>
                </c:pt>
                <c:pt idx="21109">
                  <c:v>5.29510375</c:v>
                </c:pt>
                <c:pt idx="21110">
                  <c:v>5.2946281250015996</c:v>
                </c:pt>
                <c:pt idx="21111">
                  <c:v>5.2941262499999997</c:v>
                </c:pt>
                <c:pt idx="21112">
                  <c:v>5.2937056250015999</c:v>
                </c:pt>
                <c:pt idx="21113">
                  <c:v>5.2933143750016001</c:v>
                </c:pt>
                <c:pt idx="21114">
                  <c:v>5.2928462500000002</c:v>
                </c:pt>
                <c:pt idx="21115">
                  <c:v>5.2924543750015998</c:v>
                </c:pt>
                <c:pt idx="21116">
                  <c:v>5.2918981250016</c:v>
                </c:pt>
                <c:pt idx="21117">
                  <c:v>5.2913137499999996</c:v>
                </c:pt>
                <c:pt idx="21118">
                  <c:v>5.2909562499999998</c:v>
                </c:pt>
                <c:pt idx="21119">
                  <c:v>5.2906293750015996</c:v>
                </c:pt>
                <c:pt idx="21120">
                  <c:v>5.2910174999999997</c:v>
                </c:pt>
                <c:pt idx="21121">
                  <c:v>5.2914006250016001</c:v>
                </c:pt>
                <c:pt idx="21122">
                  <c:v>5.2918799999999999</c:v>
                </c:pt>
                <c:pt idx="21123">
                  <c:v>5.2922406250015994</c:v>
                </c:pt>
                <c:pt idx="21124">
                  <c:v>5.2926312500000003</c:v>
                </c:pt>
                <c:pt idx="21125">
                  <c:v>5.2930000000000001</c:v>
                </c:pt>
                <c:pt idx="21126">
                  <c:v>5.2935049999999997</c:v>
                </c:pt>
                <c:pt idx="21127">
                  <c:v>5.2940506250016002</c:v>
                </c:pt>
                <c:pt idx="21128">
                  <c:v>5.2945456250016001</c:v>
                </c:pt>
                <c:pt idx="21129">
                  <c:v>5.2950150000000002</c:v>
                </c:pt>
                <c:pt idx="21130">
                  <c:v>5.2954499999999998</c:v>
                </c:pt>
                <c:pt idx="21131">
                  <c:v>5.2959474999999996</c:v>
                </c:pt>
                <c:pt idx="21132">
                  <c:v>5.2963168750016001</c:v>
                </c:pt>
                <c:pt idx="21133">
                  <c:v>5.2966562499999998</c:v>
                </c:pt>
                <c:pt idx="21134">
                  <c:v>5.29700375</c:v>
                </c:pt>
                <c:pt idx="21135">
                  <c:v>5.2966256250015995</c:v>
                </c:pt>
                <c:pt idx="21136">
                  <c:v>5.2961881250016001</c:v>
                </c:pt>
                <c:pt idx="21137">
                  <c:v>5.2957443750015996</c:v>
                </c:pt>
                <c:pt idx="21138">
                  <c:v>5.2953799999999998</c:v>
                </c:pt>
                <c:pt idx="21139">
                  <c:v>5.2950143750015997</c:v>
                </c:pt>
                <c:pt idx="21140">
                  <c:v>5.2946531250015996</c:v>
                </c:pt>
                <c:pt idx="21141">
                  <c:v>5.2943131250016</c:v>
                </c:pt>
                <c:pt idx="21142">
                  <c:v>5.2946549999999997</c:v>
                </c:pt>
                <c:pt idx="21143">
                  <c:v>5.2949956250015999</c:v>
                </c:pt>
                <c:pt idx="21144">
                  <c:v>5.2946118750015998</c:v>
                </c:pt>
                <c:pt idx="21145">
                  <c:v>5.2941687499999999</c:v>
                </c:pt>
                <c:pt idx="21146">
                  <c:v>5.2940250000000004</c:v>
                </c:pt>
                <c:pt idx="21147">
                  <c:v>5.294365</c:v>
                </c:pt>
                <c:pt idx="21148">
                  <c:v>5.2947056250015994</c:v>
                </c:pt>
                <c:pt idx="21149">
                  <c:v>5.2951550000000003</c:v>
                </c:pt>
                <c:pt idx="21150">
                  <c:v>5.2955462500000001</c:v>
                </c:pt>
                <c:pt idx="21151">
                  <c:v>5.2958806250016002</c:v>
                </c:pt>
                <c:pt idx="21152">
                  <c:v>5.2962612499999997</c:v>
                </c:pt>
                <c:pt idx="21153">
                  <c:v>5.2965993750016001</c:v>
                </c:pt>
                <c:pt idx="21154">
                  <c:v>5.2969543750015999</c:v>
                </c:pt>
                <c:pt idx="21155">
                  <c:v>5.2973999999999997</c:v>
                </c:pt>
                <c:pt idx="21156">
                  <c:v>5.2978825000000001</c:v>
                </c:pt>
                <c:pt idx="21157">
                  <c:v>5.2982706250015994</c:v>
                </c:pt>
                <c:pt idx="21158">
                  <c:v>5.2987074999999999</c:v>
                </c:pt>
                <c:pt idx="21159">
                  <c:v>5.2991662499999999</c:v>
                </c:pt>
                <c:pt idx="21160">
                  <c:v>5.2996106250016002</c:v>
                </c:pt>
                <c:pt idx="21161">
                  <c:v>5.2999499999999999</c:v>
                </c:pt>
                <c:pt idx="21162">
                  <c:v>5.2995856250015994</c:v>
                </c:pt>
                <c:pt idx="21163">
                  <c:v>5.2991081250015997</c:v>
                </c:pt>
                <c:pt idx="21164">
                  <c:v>5.2987368750016</c:v>
                </c:pt>
                <c:pt idx="21165">
                  <c:v>5.2980862499999999</c:v>
                </c:pt>
                <c:pt idx="21166">
                  <c:v>5.2976918750015995</c:v>
                </c:pt>
                <c:pt idx="21167">
                  <c:v>5.2973356250016002</c:v>
                </c:pt>
                <c:pt idx="21168">
                  <c:v>5.2967943750015998</c:v>
                </c:pt>
                <c:pt idx="21169">
                  <c:v>5.2964137500000001</c:v>
                </c:pt>
                <c:pt idx="21170">
                  <c:v>5.2959949999999996</c:v>
                </c:pt>
                <c:pt idx="21171">
                  <c:v>5.29545625</c:v>
                </c:pt>
                <c:pt idx="21172">
                  <c:v>5.2949731250015999</c:v>
                </c:pt>
                <c:pt idx="21173">
                  <c:v>5.2946362499999999</c:v>
                </c:pt>
                <c:pt idx="21174">
                  <c:v>5.2940162500000003</c:v>
                </c:pt>
                <c:pt idx="21175">
                  <c:v>5.2934593750015999</c:v>
                </c:pt>
                <c:pt idx="21176">
                  <c:v>5.2931331250015994</c:v>
                </c:pt>
                <c:pt idx="21177">
                  <c:v>5.2925893750016</c:v>
                </c:pt>
                <c:pt idx="21178">
                  <c:v>5.2922212499999999</c:v>
                </c:pt>
                <c:pt idx="21179">
                  <c:v>5.2918856250015995</c:v>
                </c:pt>
                <c:pt idx="21180">
                  <c:v>5.2912868750015996</c:v>
                </c:pt>
                <c:pt idx="21181">
                  <c:v>5.2908974999999998</c:v>
                </c:pt>
                <c:pt idx="21182">
                  <c:v>5.2905306250016002</c:v>
                </c:pt>
                <c:pt idx="21183">
                  <c:v>5.2899262499999997</c:v>
                </c:pt>
                <c:pt idx="21184">
                  <c:v>5.2895906250015994</c:v>
                </c:pt>
                <c:pt idx="21185">
                  <c:v>5.2892687499999997</c:v>
                </c:pt>
                <c:pt idx="21186">
                  <c:v>5.2889081250015995</c:v>
                </c:pt>
                <c:pt idx="21187">
                  <c:v>5.2892412499999999</c:v>
                </c:pt>
                <c:pt idx="21188">
                  <c:v>5.2897206250015998</c:v>
                </c:pt>
                <c:pt idx="21189">
                  <c:v>5.2901393750015995</c:v>
                </c:pt>
                <c:pt idx="21190">
                  <c:v>5.2905256250015995</c:v>
                </c:pt>
                <c:pt idx="21191">
                  <c:v>5.2908818750015998</c:v>
                </c:pt>
                <c:pt idx="21192">
                  <c:v>5.2914093750015994</c:v>
                </c:pt>
                <c:pt idx="21193">
                  <c:v>5.2917337499999997</c:v>
                </c:pt>
                <c:pt idx="21194">
                  <c:v>5.2923312500000002</c:v>
                </c:pt>
                <c:pt idx="21195">
                  <c:v>5.2927512500000002</c:v>
                </c:pt>
                <c:pt idx="21196">
                  <c:v>5.2933993750015995</c:v>
                </c:pt>
                <c:pt idx="21197">
                  <c:v>5.2939043750015999</c:v>
                </c:pt>
                <c:pt idx="21198">
                  <c:v>5.2944543750015995</c:v>
                </c:pt>
                <c:pt idx="21199">
                  <c:v>5.2949374999999996</c:v>
                </c:pt>
                <c:pt idx="21200">
                  <c:v>5.2954381250016</c:v>
                </c:pt>
                <c:pt idx="21201">
                  <c:v>5.2958012500000002</c:v>
                </c:pt>
                <c:pt idx="21202">
                  <c:v>5.29543125</c:v>
                </c:pt>
                <c:pt idx="21203">
                  <c:v>5.2950706250015998</c:v>
                </c:pt>
                <c:pt idx="21204">
                  <c:v>5.2946749999999998</c:v>
                </c:pt>
                <c:pt idx="21205">
                  <c:v>5.2942512500000003</c:v>
                </c:pt>
                <c:pt idx="21206">
                  <c:v>5.2938962500000004</c:v>
                </c:pt>
                <c:pt idx="21207">
                  <c:v>5.2935256250015996</c:v>
                </c:pt>
                <c:pt idx="21208">
                  <c:v>5.2931225</c:v>
                </c:pt>
                <c:pt idx="21209">
                  <c:v>5.2927393750015996</c:v>
                </c:pt>
                <c:pt idx="21210">
                  <c:v>5.2924056250015994</c:v>
                </c:pt>
                <c:pt idx="21211">
                  <c:v>5.2924543750015998</c:v>
                </c:pt>
                <c:pt idx="21212">
                  <c:v>5.2919762500000003</c:v>
                </c:pt>
                <c:pt idx="21213">
                  <c:v>5.2915737500000004</c:v>
                </c:pt>
                <c:pt idx="21214">
                  <c:v>5.2911218750015996</c:v>
                </c:pt>
                <c:pt idx="21215">
                  <c:v>5.2906543750015995</c:v>
                </c:pt>
                <c:pt idx="21216">
                  <c:v>5.2901949999999998</c:v>
                </c:pt>
                <c:pt idx="21217">
                  <c:v>5.2897462500000003</c:v>
                </c:pt>
                <c:pt idx="21218">
                  <c:v>5.2894256250015994</c:v>
                </c:pt>
                <c:pt idx="21219">
                  <c:v>5.2894481250015994</c:v>
                </c:pt>
                <c:pt idx="21220">
                  <c:v>5.2897737500000002</c:v>
                </c:pt>
                <c:pt idx="21221">
                  <c:v>5.2901512500000001</c:v>
                </c:pt>
                <c:pt idx="21222">
                  <c:v>5.2905668750016002</c:v>
                </c:pt>
                <c:pt idx="21223">
                  <c:v>5.2910087499999996</c:v>
                </c:pt>
                <c:pt idx="21224">
                  <c:v>5.2913743750015998</c:v>
                </c:pt>
                <c:pt idx="21225">
                  <c:v>5.2918287499999996</c:v>
                </c:pt>
                <c:pt idx="21226">
                  <c:v>5.2921868750016001</c:v>
                </c:pt>
                <c:pt idx="21227">
                  <c:v>5.2927256250015997</c:v>
                </c:pt>
                <c:pt idx="21228">
                  <c:v>5.2930631250015994</c:v>
                </c:pt>
                <c:pt idx="21229">
                  <c:v>5.2936337499999997</c:v>
                </c:pt>
                <c:pt idx="21230">
                  <c:v>5.2940318750015996</c:v>
                </c:pt>
                <c:pt idx="21231">
                  <c:v>5.2945393750015999</c:v>
                </c:pt>
                <c:pt idx="21232">
                  <c:v>5.2948987499999998</c:v>
                </c:pt>
                <c:pt idx="21233">
                  <c:v>5.2952581250015998</c:v>
                </c:pt>
                <c:pt idx="21234">
                  <c:v>5.2955181250015997</c:v>
                </c:pt>
                <c:pt idx="21235">
                  <c:v>5.2958812499999999</c:v>
                </c:pt>
                <c:pt idx="21236">
                  <c:v>5.2954906250015998</c:v>
                </c:pt>
                <c:pt idx="21237">
                  <c:v>5.2951568750015996</c:v>
                </c:pt>
                <c:pt idx="21238">
                  <c:v>5.2948356250015998</c:v>
                </c:pt>
                <c:pt idx="21239">
                  <c:v>5.2942787500000001</c:v>
                </c:pt>
                <c:pt idx="21240">
                  <c:v>5.2938781250015996</c:v>
                </c:pt>
                <c:pt idx="21241">
                  <c:v>5.2934475000000001</c:v>
                </c:pt>
                <c:pt idx="21242">
                  <c:v>5.2930981250015998</c:v>
                </c:pt>
                <c:pt idx="21243">
                  <c:v>5.2924106250016001</c:v>
                </c:pt>
                <c:pt idx="21244">
                  <c:v>5.29200625</c:v>
                </c:pt>
                <c:pt idx="21245">
                  <c:v>5.2916518750015999</c:v>
                </c:pt>
                <c:pt idx="21246">
                  <c:v>5.2909831250016</c:v>
                </c:pt>
                <c:pt idx="21247">
                  <c:v>5.2905568750015997</c:v>
                </c:pt>
                <c:pt idx="21248">
                  <c:v>5.2901031250015995</c:v>
                </c:pt>
                <c:pt idx="21249">
                  <c:v>5.2895993750015995</c:v>
                </c:pt>
                <c:pt idx="21250">
                  <c:v>5.2891906250015994</c:v>
                </c:pt>
                <c:pt idx="21251">
                  <c:v>5.2897049999999997</c:v>
                </c:pt>
                <c:pt idx="21252">
                  <c:v>5.29015375</c:v>
                </c:pt>
                <c:pt idx="21253">
                  <c:v>5.2905337499999998</c:v>
                </c:pt>
                <c:pt idx="21254">
                  <c:v>5.2909062499999999</c:v>
                </c:pt>
                <c:pt idx="21255">
                  <c:v>5.2912518750016</c:v>
                </c:pt>
                <c:pt idx="21256">
                  <c:v>5.2907618750015999</c:v>
                </c:pt>
                <c:pt idx="21257">
                  <c:v>5.2903399999999996</c:v>
                </c:pt>
                <c:pt idx="21258">
                  <c:v>5.2899425000000004</c:v>
                </c:pt>
                <c:pt idx="21259">
                  <c:v>5.2895500000000002</c:v>
                </c:pt>
                <c:pt idx="21260">
                  <c:v>5.2891587500000004</c:v>
                </c:pt>
                <c:pt idx="21261">
                  <c:v>5.2891412500000001</c:v>
                </c:pt>
                <c:pt idx="21262">
                  <c:v>5.2894618750015994</c:v>
                </c:pt>
                <c:pt idx="21263">
                  <c:v>5.2888931250016</c:v>
                </c:pt>
                <c:pt idx="21264">
                  <c:v>5.2883212500000001</c:v>
                </c:pt>
                <c:pt idx="21265">
                  <c:v>5.2878031250015995</c:v>
                </c:pt>
                <c:pt idx="21266">
                  <c:v>5.2873212499999998</c:v>
                </c:pt>
                <c:pt idx="21267">
                  <c:v>5.2869962499999996</c:v>
                </c:pt>
                <c:pt idx="21268">
                  <c:v>5.2869218750015996</c:v>
                </c:pt>
                <c:pt idx="21269">
                  <c:v>5.2872475000000003</c:v>
                </c:pt>
                <c:pt idx="21270">
                  <c:v>5.2875975000000004</c:v>
                </c:pt>
                <c:pt idx="21271">
                  <c:v>5.2880250000000002</c:v>
                </c:pt>
                <c:pt idx="21272">
                  <c:v>5.2884681250016001</c:v>
                </c:pt>
                <c:pt idx="21273">
                  <c:v>5.2889393750015996</c:v>
                </c:pt>
                <c:pt idx="21274">
                  <c:v>5.2894231250015995</c:v>
                </c:pt>
                <c:pt idx="21275">
                  <c:v>5.2898143750015993</c:v>
                </c:pt>
                <c:pt idx="21276">
                  <c:v>5.2902699999999996</c:v>
                </c:pt>
                <c:pt idx="21277">
                  <c:v>5.2907225000000002</c:v>
                </c:pt>
                <c:pt idx="21278">
                  <c:v>5.2912625000000002</c:v>
                </c:pt>
                <c:pt idx="21279">
                  <c:v>5.2917068750015996</c:v>
                </c:pt>
                <c:pt idx="21280">
                  <c:v>5.2921887500000002</c:v>
                </c:pt>
                <c:pt idx="21281">
                  <c:v>5.2926431250016002</c:v>
                </c:pt>
                <c:pt idx="21282">
                  <c:v>5.2930993750016002</c:v>
                </c:pt>
                <c:pt idx="21283">
                  <c:v>5.2930506250015998</c:v>
                </c:pt>
                <c:pt idx="21284">
                  <c:v>5.2926712499999997</c:v>
                </c:pt>
                <c:pt idx="21285">
                  <c:v>5.2921737499999999</c:v>
                </c:pt>
                <c:pt idx="21286">
                  <c:v>5.2917787499999998</c:v>
                </c:pt>
                <c:pt idx="21287">
                  <c:v>5.291385</c:v>
                </c:pt>
                <c:pt idx="21288">
                  <c:v>5.2913906250015996</c:v>
                </c:pt>
                <c:pt idx="21289">
                  <c:v>5.2914256250016001</c:v>
                </c:pt>
                <c:pt idx="21290">
                  <c:v>5.2918543750015994</c:v>
                </c:pt>
                <c:pt idx="21291">
                  <c:v>5.2921931250015994</c:v>
                </c:pt>
                <c:pt idx="21292">
                  <c:v>5.2925318750015995</c:v>
                </c:pt>
                <c:pt idx="21293">
                  <c:v>5.2929081250015999</c:v>
                </c:pt>
                <c:pt idx="21294">
                  <c:v>5.2924143750015995</c:v>
                </c:pt>
                <c:pt idx="21295">
                  <c:v>5.2919425000000002</c:v>
                </c:pt>
                <c:pt idx="21296">
                  <c:v>5.2913018750015999</c:v>
                </c:pt>
                <c:pt idx="21297">
                  <c:v>5.2909125000000001</c:v>
                </c:pt>
                <c:pt idx="21298">
                  <c:v>5.2902849999999999</c:v>
                </c:pt>
                <c:pt idx="21299">
                  <c:v>5.2898649999999998</c:v>
                </c:pt>
                <c:pt idx="21300">
                  <c:v>5.2892900000000003</c:v>
                </c:pt>
                <c:pt idx="21301">
                  <c:v>5.2886199999999999</c:v>
                </c:pt>
                <c:pt idx="21302">
                  <c:v>5.2882318750015997</c:v>
                </c:pt>
                <c:pt idx="21303">
                  <c:v>5.2878493750016</c:v>
                </c:pt>
                <c:pt idx="21304">
                  <c:v>5.2874168750015995</c:v>
                </c:pt>
                <c:pt idx="21305">
                  <c:v>5.2870587499999999</c:v>
                </c:pt>
                <c:pt idx="21306">
                  <c:v>5.2874656250015999</c:v>
                </c:pt>
                <c:pt idx="21307">
                  <c:v>5.2878368750015996</c:v>
                </c:pt>
                <c:pt idx="21308">
                  <c:v>5.2882306250015993</c:v>
                </c:pt>
                <c:pt idx="21309">
                  <c:v>5.2886075000000003</c:v>
                </c:pt>
                <c:pt idx="21310">
                  <c:v>5.2883756250016001</c:v>
                </c:pt>
                <c:pt idx="21311">
                  <c:v>5.2879931250015995</c:v>
                </c:pt>
                <c:pt idx="21312">
                  <c:v>5.2876475000000003</c:v>
                </c:pt>
                <c:pt idx="21313">
                  <c:v>5.2873262499999996</c:v>
                </c:pt>
                <c:pt idx="21314">
                  <c:v>5.2870024999999998</c:v>
                </c:pt>
                <c:pt idx="21315">
                  <c:v>5.2873287500000004</c:v>
                </c:pt>
                <c:pt idx="21316">
                  <c:v>5.2873643750015997</c:v>
                </c:pt>
                <c:pt idx="21317">
                  <c:v>5.2873218750015996</c:v>
                </c:pt>
                <c:pt idx="21318">
                  <c:v>5.2876468750015997</c:v>
                </c:pt>
                <c:pt idx="21319">
                  <c:v>5.2880225000000003</c:v>
                </c:pt>
                <c:pt idx="21320">
                  <c:v>5.2884368750016</c:v>
                </c:pt>
                <c:pt idx="21321">
                  <c:v>5.2887787499999996</c:v>
                </c:pt>
                <c:pt idx="21322">
                  <c:v>5.2892506250015998</c:v>
                </c:pt>
                <c:pt idx="21323">
                  <c:v>5.2896006250015999</c:v>
                </c:pt>
                <c:pt idx="21324">
                  <c:v>5.2900512500000003</c:v>
                </c:pt>
                <c:pt idx="21325">
                  <c:v>5.2904662499999997</c:v>
                </c:pt>
                <c:pt idx="21326">
                  <c:v>5.2908487500000003</c:v>
                </c:pt>
                <c:pt idx="21327">
                  <c:v>5.2912499999999998</c:v>
                </c:pt>
                <c:pt idx="21328">
                  <c:v>5.2916587499999999</c:v>
                </c:pt>
                <c:pt idx="21329">
                  <c:v>5.2920368750015996</c:v>
                </c:pt>
                <c:pt idx="21330">
                  <c:v>5.2924093750015997</c:v>
                </c:pt>
                <c:pt idx="21331">
                  <c:v>5.2919868750015997</c:v>
                </c:pt>
                <c:pt idx="21332">
                  <c:v>5.2913543750015997</c:v>
                </c:pt>
                <c:pt idx="21333">
                  <c:v>5.2909643750016002</c:v>
                </c:pt>
                <c:pt idx="21334">
                  <c:v>5.2905931250015996</c:v>
                </c:pt>
                <c:pt idx="21335">
                  <c:v>5.2902543750015996</c:v>
                </c:pt>
                <c:pt idx="21336">
                  <c:v>5.2897943750016001</c:v>
                </c:pt>
                <c:pt idx="21337">
                  <c:v>5.2893274999999997</c:v>
                </c:pt>
                <c:pt idx="21338">
                  <c:v>5.2889512500000002</c:v>
                </c:pt>
                <c:pt idx="21339">
                  <c:v>5.2885650000000002</c:v>
                </c:pt>
                <c:pt idx="21340">
                  <c:v>5.2880706250016001</c:v>
                </c:pt>
                <c:pt idx="21341">
                  <c:v>5.2876862500000001</c:v>
                </c:pt>
                <c:pt idx="21342">
                  <c:v>5.2871325000000002</c:v>
                </c:pt>
                <c:pt idx="21343">
                  <c:v>5.2867587499999997</c:v>
                </c:pt>
                <c:pt idx="21344">
                  <c:v>5.2864018750015997</c:v>
                </c:pt>
                <c:pt idx="21345">
                  <c:v>5.2857725000000002</c:v>
                </c:pt>
                <c:pt idx="21346">
                  <c:v>5.2853337500000004</c:v>
                </c:pt>
                <c:pt idx="21347">
                  <c:v>5.2849624999999998</c:v>
                </c:pt>
                <c:pt idx="21348">
                  <c:v>5.2845281250016001</c:v>
                </c:pt>
                <c:pt idx="21349">
                  <c:v>5.2841481250015994</c:v>
                </c:pt>
                <c:pt idx="21350">
                  <c:v>5.2844781250016002</c:v>
                </c:pt>
                <c:pt idx="21351">
                  <c:v>5.2848306250016002</c:v>
                </c:pt>
                <c:pt idx="21352">
                  <c:v>5.2852731250015994</c:v>
                </c:pt>
                <c:pt idx="21353">
                  <c:v>5.28573</c:v>
                </c:pt>
                <c:pt idx="21354">
                  <c:v>5.2861431250016002</c:v>
                </c:pt>
                <c:pt idx="21355">
                  <c:v>5.2864725000000004</c:v>
                </c:pt>
                <c:pt idx="21356">
                  <c:v>5.2870312500000001</c:v>
                </c:pt>
                <c:pt idx="21357">
                  <c:v>5.2873581250015995</c:v>
                </c:pt>
                <c:pt idx="21358">
                  <c:v>5.2878581250016001</c:v>
                </c:pt>
                <c:pt idx="21359">
                  <c:v>5.2883656250015996</c:v>
                </c:pt>
                <c:pt idx="21360">
                  <c:v>5.2889774999999997</c:v>
                </c:pt>
                <c:pt idx="21361">
                  <c:v>5.2894024999999996</c:v>
                </c:pt>
                <c:pt idx="21362">
                  <c:v>5.2899312500000004</c:v>
                </c:pt>
                <c:pt idx="21363">
                  <c:v>5.2902956250016002</c:v>
                </c:pt>
                <c:pt idx="21364">
                  <c:v>5.2906281250016001</c:v>
                </c:pt>
                <c:pt idx="21365">
                  <c:v>5.2909918750016001</c:v>
                </c:pt>
                <c:pt idx="21366">
                  <c:v>5.2909837499999997</c:v>
                </c:pt>
                <c:pt idx="21367">
                  <c:v>5.2906537499999997</c:v>
                </c:pt>
                <c:pt idx="21368">
                  <c:v>5.2902337499999996</c:v>
                </c:pt>
                <c:pt idx="21369">
                  <c:v>5.2897737500000002</c:v>
                </c:pt>
                <c:pt idx="21370">
                  <c:v>5.2894281250016002</c:v>
                </c:pt>
                <c:pt idx="21371">
                  <c:v>5.2890550000000003</c:v>
                </c:pt>
                <c:pt idx="21372">
                  <c:v>5.2886600000000001</c:v>
                </c:pt>
                <c:pt idx="21373">
                  <c:v>5.2881481250015998</c:v>
                </c:pt>
                <c:pt idx="21374">
                  <c:v>5.2876262499999998</c:v>
                </c:pt>
                <c:pt idx="21375">
                  <c:v>5.2872787499999996</c:v>
                </c:pt>
                <c:pt idx="21376">
                  <c:v>5.2869393750015998</c:v>
                </c:pt>
                <c:pt idx="21377">
                  <c:v>5.2866006250015998</c:v>
                </c:pt>
                <c:pt idx="21378">
                  <c:v>5.2861787500000004</c:v>
                </c:pt>
                <c:pt idx="21379">
                  <c:v>5.2856787499999998</c:v>
                </c:pt>
                <c:pt idx="21380">
                  <c:v>5.2852537499999999</c:v>
                </c:pt>
                <c:pt idx="21381">
                  <c:v>5.2849168750016</c:v>
                </c:pt>
                <c:pt idx="21382">
                  <c:v>5.2845162500000002</c:v>
                </c:pt>
                <c:pt idx="21383">
                  <c:v>5.2840243750016</c:v>
                </c:pt>
                <c:pt idx="21384">
                  <c:v>5.2834250000000003</c:v>
                </c:pt>
                <c:pt idx="21385">
                  <c:v>5.2829581250016</c:v>
                </c:pt>
                <c:pt idx="21386">
                  <c:v>5.2824387499999998</c:v>
                </c:pt>
                <c:pt idx="21387">
                  <c:v>5.2819931250016001</c:v>
                </c:pt>
                <c:pt idx="21388">
                  <c:v>5.2824837499999999</c:v>
                </c:pt>
                <c:pt idx="21389">
                  <c:v>5.2830424999999996</c:v>
                </c:pt>
                <c:pt idx="21390">
                  <c:v>5.2834337500000004</c:v>
                </c:pt>
                <c:pt idx="21391">
                  <c:v>5.2838025000000002</c:v>
                </c:pt>
                <c:pt idx="21392">
                  <c:v>5.2842012499999997</c:v>
                </c:pt>
                <c:pt idx="21393">
                  <c:v>5.2846356250015996</c:v>
                </c:pt>
                <c:pt idx="21394">
                  <c:v>5.2850281250015998</c:v>
                </c:pt>
                <c:pt idx="21395">
                  <c:v>5.2855256250015996</c:v>
                </c:pt>
                <c:pt idx="21396">
                  <c:v>5.2859968750016</c:v>
                </c:pt>
                <c:pt idx="21397">
                  <c:v>5.2864849999999999</c:v>
                </c:pt>
                <c:pt idx="21398">
                  <c:v>5.2869225000000002</c:v>
                </c:pt>
                <c:pt idx="21399">
                  <c:v>5.2873124999999996</c:v>
                </c:pt>
                <c:pt idx="21400">
                  <c:v>5.2877793750016</c:v>
                </c:pt>
                <c:pt idx="21401">
                  <c:v>5.2882281250015994</c:v>
                </c:pt>
                <c:pt idx="21402">
                  <c:v>5.2886662500000003</c:v>
                </c:pt>
                <c:pt idx="21403">
                  <c:v>5.2890712500000001</c:v>
                </c:pt>
                <c:pt idx="21404">
                  <c:v>5.2894981250016002</c:v>
                </c:pt>
                <c:pt idx="21405">
                  <c:v>5.2899862500000001</c:v>
                </c:pt>
                <c:pt idx="21406">
                  <c:v>5.2903937499999998</c:v>
                </c:pt>
                <c:pt idx="21407">
                  <c:v>5.2904556250015995</c:v>
                </c:pt>
                <c:pt idx="21408">
                  <c:v>5.2901274999999996</c:v>
                </c:pt>
                <c:pt idx="21409">
                  <c:v>5.2896337500000001</c:v>
                </c:pt>
                <c:pt idx="21410">
                  <c:v>5.2892581250015995</c:v>
                </c:pt>
                <c:pt idx="21411">
                  <c:v>5.2886749999999996</c:v>
                </c:pt>
                <c:pt idx="21412">
                  <c:v>5.28832375</c:v>
                </c:pt>
                <c:pt idx="21413">
                  <c:v>5.2879912500000001</c:v>
                </c:pt>
                <c:pt idx="21414">
                  <c:v>5.2875468750015999</c:v>
                </c:pt>
                <c:pt idx="21415">
                  <c:v>5.2870693750015993</c:v>
                </c:pt>
                <c:pt idx="21416">
                  <c:v>5.2866512500000002</c:v>
                </c:pt>
                <c:pt idx="21417">
                  <c:v>5.2858824999999996</c:v>
                </c:pt>
                <c:pt idx="21418">
                  <c:v>5.2853718750015997</c:v>
                </c:pt>
                <c:pt idx="21419">
                  <c:v>5.2847799999999996</c:v>
                </c:pt>
                <c:pt idx="21420">
                  <c:v>5.2844350000000002</c:v>
                </c:pt>
                <c:pt idx="21421">
                  <c:v>5.2839531250015996</c:v>
                </c:pt>
                <c:pt idx="21422">
                  <c:v>5.2835887499999998</c:v>
                </c:pt>
                <c:pt idx="21423">
                  <c:v>5.2835618750015998</c:v>
                </c:pt>
                <c:pt idx="21424">
                  <c:v>5.2840474999999998</c:v>
                </c:pt>
                <c:pt idx="21425">
                  <c:v>5.2843875000000002</c:v>
                </c:pt>
                <c:pt idx="21426">
                  <c:v>5.2848256250015995</c:v>
                </c:pt>
                <c:pt idx="21427">
                  <c:v>5.2853306250015999</c:v>
                </c:pt>
                <c:pt idx="21428">
                  <c:v>5.2858812500000001</c:v>
                </c:pt>
                <c:pt idx="21429">
                  <c:v>5.2862925000000001</c:v>
                </c:pt>
                <c:pt idx="21430">
                  <c:v>5.2866462500000004</c:v>
                </c:pt>
                <c:pt idx="21431">
                  <c:v>5.2870512500000002</c:v>
                </c:pt>
                <c:pt idx="21432">
                  <c:v>5.28670375</c:v>
                </c:pt>
                <c:pt idx="21433">
                  <c:v>5.2867137499999997</c:v>
                </c:pt>
                <c:pt idx="21434">
                  <c:v>5.2871825000000001</c:v>
                </c:pt>
                <c:pt idx="21435">
                  <c:v>5.287585</c:v>
                </c:pt>
                <c:pt idx="21436">
                  <c:v>5.2879281250016001</c:v>
                </c:pt>
                <c:pt idx="21437">
                  <c:v>5.2875975000000004</c:v>
                </c:pt>
                <c:pt idx="21438">
                  <c:v>5.2872250000000003</c:v>
                </c:pt>
                <c:pt idx="21439">
                  <c:v>5.2869000000000002</c:v>
                </c:pt>
                <c:pt idx="21440">
                  <c:v>5.2865087500000003</c:v>
                </c:pt>
                <c:pt idx="21441">
                  <c:v>5.2860893750016</c:v>
                </c:pt>
                <c:pt idx="21442">
                  <c:v>5.2857424999999996</c:v>
                </c:pt>
                <c:pt idx="21443">
                  <c:v>5.2853406250015995</c:v>
                </c:pt>
                <c:pt idx="21444">
                  <c:v>5.2848743750015998</c:v>
                </c:pt>
                <c:pt idx="21445">
                  <c:v>5.2844043750015999</c:v>
                </c:pt>
                <c:pt idx="21446">
                  <c:v>5.2839343750015999</c:v>
                </c:pt>
                <c:pt idx="21447">
                  <c:v>5.2835281250015997</c:v>
                </c:pt>
                <c:pt idx="21448">
                  <c:v>5.2831468750015995</c:v>
                </c:pt>
                <c:pt idx="21449">
                  <c:v>5.28273875</c:v>
                </c:pt>
                <c:pt idx="21450">
                  <c:v>5.2828656250016</c:v>
                </c:pt>
                <c:pt idx="21451">
                  <c:v>5.2833668750016001</c:v>
                </c:pt>
                <c:pt idx="21452">
                  <c:v>5.2837768750015996</c:v>
                </c:pt>
                <c:pt idx="21453">
                  <c:v>5.2842137500000002</c:v>
                </c:pt>
                <c:pt idx="21454">
                  <c:v>5.2847137499999999</c:v>
                </c:pt>
                <c:pt idx="21455">
                  <c:v>5.2851743750016</c:v>
                </c:pt>
                <c:pt idx="21456">
                  <c:v>5.2857881250015994</c:v>
                </c:pt>
                <c:pt idx="21457">
                  <c:v>5.2862962500000004</c:v>
                </c:pt>
                <c:pt idx="21458">
                  <c:v>5.2868593750016002</c:v>
                </c:pt>
                <c:pt idx="21459">
                  <c:v>5.2872937499999999</c:v>
                </c:pt>
                <c:pt idx="21460">
                  <c:v>5.2878493750016</c:v>
                </c:pt>
                <c:pt idx="21461">
                  <c:v>5.2882037500000001</c:v>
                </c:pt>
                <c:pt idx="21462">
                  <c:v>5.2886787499999999</c:v>
                </c:pt>
                <c:pt idx="21463">
                  <c:v>5.2891700000000004</c:v>
                </c:pt>
                <c:pt idx="21464">
                  <c:v>5.2895537499999996</c:v>
                </c:pt>
                <c:pt idx="21465">
                  <c:v>5.2900150000000004</c:v>
                </c:pt>
                <c:pt idx="21466">
                  <c:v>5.2904862499999998</c:v>
                </c:pt>
                <c:pt idx="21467">
                  <c:v>5.2908518750016</c:v>
                </c:pt>
                <c:pt idx="21468">
                  <c:v>5.2912625000000002</c:v>
                </c:pt>
                <c:pt idx="21469">
                  <c:v>5.2916181250015999</c:v>
                </c:pt>
                <c:pt idx="21470">
                  <c:v>5.2920712500000002</c:v>
                </c:pt>
                <c:pt idx="21471">
                  <c:v>5.2924775000000004</c:v>
                </c:pt>
                <c:pt idx="21472">
                  <c:v>5.2921137500000004</c:v>
                </c:pt>
                <c:pt idx="21473">
                  <c:v>5.2917912500000002</c:v>
                </c:pt>
                <c:pt idx="21474">
                  <c:v>5.2914199999999996</c:v>
                </c:pt>
                <c:pt idx="21475">
                  <c:v>5.29108</c:v>
                </c:pt>
                <c:pt idx="21476">
                  <c:v>5.2906756250016</c:v>
                </c:pt>
                <c:pt idx="21477">
                  <c:v>5.2901212500000003</c:v>
                </c:pt>
                <c:pt idx="21478">
                  <c:v>5.2896643750015997</c:v>
                </c:pt>
                <c:pt idx="21479">
                  <c:v>5.2890437500000003</c:v>
                </c:pt>
                <c:pt idx="21480">
                  <c:v>5.2885437499999997</c:v>
                </c:pt>
                <c:pt idx="21481">
                  <c:v>5.2879375</c:v>
                </c:pt>
                <c:pt idx="21482">
                  <c:v>5.2876062499999996</c:v>
                </c:pt>
                <c:pt idx="21483">
                  <c:v>5.2872656250015995</c:v>
                </c:pt>
                <c:pt idx="21484">
                  <c:v>5.2867418750016002</c:v>
                </c:pt>
                <c:pt idx="21485">
                  <c:v>5.2860899999999997</c:v>
                </c:pt>
                <c:pt idx="21486">
                  <c:v>5.2854743750016002</c:v>
                </c:pt>
                <c:pt idx="21487">
                  <c:v>5.2848518750015998</c:v>
                </c:pt>
                <c:pt idx="21488">
                  <c:v>5.2840743750015999</c:v>
                </c:pt>
                <c:pt idx="21489">
                  <c:v>5.28327875</c:v>
                </c:pt>
                <c:pt idx="21490">
                  <c:v>5.2825175</c:v>
                </c:pt>
                <c:pt idx="21491">
                  <c:v>5.2817943750016001</c:v>
                </c:pt>
                <c:pt idx="21492">
                  <c:v>5.280945</c:v>
                </c:pt>
                <c:pt idx="21493">
                  <c:v>5.280195</c:v>
                </c:pt>
                <c:pt idx="21494">
                  <c:v>5.2796325</c:v>
                </c:pt>
                <c:pt idx="21495">
                  <c:v>5.2790943750016002</c:v>
                </c:pt>
                <c:pt idx="21496">
                  <c:v>5.2785262499999996</c:v>
                </c:pt>
                <c:pt idx="21497">
                  <c:v>5.2780575000000001</c:v>
                </c:pt>
                <c:pt idx="21498">
                  <c:v>5.27771875</c:v>
                </c:pt>
                <c:pt idx="21499">
                  <c:v>5.2771150000000002</c:v>
                </c:pt>
                <c:pt idx="21500">
                  <c:v>5.2767749999999998</c:v>
                </c:pt>
                <c:pt idx="21501">
                  <c:v>5.2764487500000001</c:v>
                </c:pt>
                <c:pt idx="21502">
                  <c:v>5.2768668750016001</c:v>
                </c:pt>
                <c:pt idx="21503">
                  <c:v>5.2772362499999996</c:v>
                </c:pt>
                <c:pt idx="21504">
                  <c:v>5.2777149999999997</c:v>
                </c:pt>
                <c:pt idx="21505">
                  <c:v>5.2780806250015999</c:v>
                </c:pt>
                <c:pt idx="21506">
                  <c:v>5.2784731250016002</c:v>
                </c:pt>
                <c:pt idx="21507">
                  <c:v>5.2788368750016001</c:v>
                </c:pt>
                <c:pt idx="21508">
                  <c:v>5.2792893750015999</c:v>
                </c:pt>
                <c:pt idx="21509">
                  <c:v>5.27971375</c:v>
                </c:pt>
                <c:pt idx="21510">
                  <c:v>5.2801381250016002</c:v>
                </c:pt>
                <c:pt idx="21511">
                  <c:v>5.2806231250015996</c:v>
                </c:pt>
                <c:pt idx="21512">
                  <c:v>5.2810499999999996</c:v>
                </c:pt>
                <c:pt idx="21513">
                  <c:v>5.2814756250016002</c:v>
                </c:pt>
                <c:pt idx="21514">
                  <c:v>5.28182375</c:v>
                </c:pt>
                <c:pt idx="21515">
                  <c:v>5.2821724999999997</c:v>
                </c:pt>
                <c:pt idx="21516">
                  <c:v>5.2817006250015996</c:v>
                </c:pt>
                <c:pt idx="21517">
                  <c:v>5.2813093750015998</c:v>
                </c:pt>
                <c:pt idx="21518">
                  <c:v>5.2809237500000004</c:v>
                </c:pt>
                <c:pt idx="21519">
                  <c:v>5.2805537500000002</c:v>
                </c:pt>
                <c:pt idx="21520">
                  <c:v>5.28020625</c:v>
                </c:pt>
                <c:pt idx="21521">
                  <c:v>5.2797993750016001</c:v>
                </c:pt>
                <c:pt idx="21522">
                  <c:v>5.2801318750016</c:v>
                </c:pt>
                <c:pt idx="21523">
                  <c:v>5.2797268750016002</c:v>
                </c:pt>
                <c:pt idx="21524">
                  <c:v>5.2792181250015995</c:v>
                </c:pt>
                <c:pt idx="21525">
                  <c:v>5.2787674999999998</c:v>
                </c:pt>
                <c:pt idx="21526">
                  <c:v>5.2782612499999999</c:v>
                </c:pt>
                <c:pt idx="21527">
                  <c:v>5.2777756250015999</c:v>
                </c:pt>
                <c:pt idx="21528">
                  <c:v>5.27800125</c:v>
                </c:pt>
                <c:pt idx="21529">
                  <c:v>5.2784424999999997</c:v>
                </c:pt>
                <c:pt idx="21530">
                  <c:v>5.2789962499999996</c:v>
                </c:pt>
                <c:pt idx="21531">
                  <c:v>5.2793993750016002</c:v>
                </c:pt>
                <c:pt idx="21532">
                  <c:v>5.2798949999999998</c:v>
                </c:pt>
                <c:pt idx="21533">
                  <c:v>5.2802749999999996</c:v>
                </c:pt>
                <c:pt idx="21534">
                  <c:v>5.2807287499999997</c:v>
                </c:pt>
                <c:pt idx="21535">
                  <c:v>5.2811262499999998</c:v>
                </c:pt>
                <c:pt idx="21536">
                  <c:v>5.2814856250015998</c:v>
                </c:pt>
                <c:pt idx="21537">
                  <c:v>5.2818787499999997</c:v>
                </c:pt>
                <c:pt idx="21538">
                  <c:v>5.2822881250015996</c:v>
                </c:pt>
                <c:pt idx="21539">
                  <c:v>5.2826899999999997</c:v>
                </c:pt>
                <c:pt idx="21540">
                  <c:v>5.2830843750016001</c:v>
                </c:pt>
                <c:pt idx="21541">
                  <c:v>5.2835693750015995</c:v>
                </c:pt>
                <c:pt idx="21542">
                  <c:v>5.2840737500000001</c:v>
                </c:pt>
                <c:pt idx="21543">
                  <c:v>5.2844256250015995</c:v>
                </c:pt>
                <c:pt idx="21544">
                  <c:v>5.2843893750015996</c:v>
                </c:pt>
                <c:pt idx="21545">
                  <c:v>5.2840412499999996</c:v>
                </c:pt>
                <c:pt idx="21546">
                  <c:v>5.2835993750016002</c:v>
                </c:pt>
                <c:pt idx="21547">
                  <c:v>5.2831368750015999</c:v>
                </c:pt>
                <c:pt idx="21548">
                  <c:v>5.2826887500000002</c:v>
                </c:pt>
                <c:pt idx="21549">
                  <c:v>5.2821656250015998</c:v>
                </c:pt>
                <c:pt idx="21550">
                  <c:v>5.2816962500000004</c:v>
                </c:pt>
                <c:pt idx="21551">
                  <c:v>5.2810750000000004</c:v>
                </c:pt>
                <c:pt idx="21552">
                  <c:v>5.2807356250015998</c:v>
                </c:pt>
                <c:pt idx="21553">
                  <c:v>5.2802431250015998</c:v>
                </c:pt>
                <c:pt idx="21554">
                  <c:v>5.2798343750015997</c:v>
                </c:pt>
                <c:pt idx="21555">
                  <c:v>5.2795050000000003</c:v>
                </c:pt>
                <c:pt idx="21556">
                  <c:v>5.2791249999999996</c:v>
                </c:pt>
                <c:pt idx="21557">
                  <c:v>5.2787412500000004</c:v>
                </c:pt>
                <c:pt idx="21558">
                  <c:v>5.2791275000000004</c:v>
                </c:pt>
                <c:pt idx="21559">
                  <c:v>5.2795881250015997</c:v>
                </c:pt>
                <c:pt idx="21560">
                  <c:v>5.2800631250015995</c:v>
                </c:pt>
                <c:pt idx="21561">
                  <c:v>5.2805162499999998</c:v>
                </c:pt>
                <c:pt idx="21562">
                  <c:v>5.2809537500000001</c:v>
                </c:pt>
                <c:pt idx="21563">
                  <c:v>5.2814449999999997</c:v>
                </c:pt>
                <c:pt idx="21564">
                  <c:v>5.2819956250016</c:v>
                </c:pt>
                <c:pt idx="21565">
                  <c:v>5.2825525000000004</c:v>
                </c:pt>
                <c:pt idx="21566">
                  <c:v>5.2830918750015998</c:v>
                </c:pt>
                <c:pt idx="21567">
                  <c:v>5.2835218750015995</c:v>
                </c:pt>
                <c:pt idx="21568">
                  <c:v>5.2841812499999996</c:v>
                </c:pt>
                <c:pt idx="21569">
                  <c:v>5.2847143750015997</c:v>
                </c:pt>
                <c:pt idx="21570">
                  <c:v>5.2852837499999996</c:v>
                </c:pt>
                <c:pt idx="21571">
                  <c:v>5.2858043750016002</c:v>
                </c:pt>
                <c:pt idx="21572">
                  <c:v>5.2861312500000004</c:v>
                </c:pt>
                <c:pt idx="21573">
                  <c:v>5.2864968750015997</c:v>
                </c:pt>
                <c:pt idx="21574">
                  <c:v>5.2868824999999999</c:v>
                </c:pt>
                <c:pt idx="21575">
                  <c:v>5.2873681250016</c:v>
                </c:pt>
                <c:pt idx="21576">
                  <c:v>5.2876975000000002</c:v>
                </c:pt>
                <c:pt idx="21577">
                  <c:v>5.2880831250015996</c:v>
                </c:pt>
                <c:pt idx="21578">
                  <c:v>5.2885324999999996</c:v>
                </c:pt>
                <c:pt idx="21579">
                  <c:v>5.2889637499999997</c:v>
                </c:pt>
                <c:pt idx="21580">
                  <c:v>5.2894093750015996</c:v>
                </c:pt>
                <c:pt idx="21581">
                  <c:v>5.2897556250015993</c:v>
                </c:pt>
                <c:pt idx="21582">
                  <c:v>5.2900862499999999</c:v>
                </c:pt>
                <c:pt idx="21583">
                  <c:v>5.2896512500000004</c:v>
                </c:pt>
                <c:pt idx="21584">
                  <c:v>5.2891681250015994</c:v>
                </c:pt>
                <c:pt idx="21585">
                  <c:v>5.2885387499999998</c:v>
                </c:pt>
                <c:pt idx="21586">
                  <c:v>5.2881818750015999</c:v>
                </c:pt>
                <c:pt idx="21587">
                  <c:v>5.2877324999999997</c:v>
                </c:pt>
                <c:pt idx="21588">
                  <c:v>5.2871062499999999</c:v>
                </c:pt>
                <c:pt idx="21589">
                  <c:v>5.2865912499999999</c:v>
                </c:pt>
                <c:pt idx="21590">
                  <c:v>5.2862487500000004</c:v>
                </c:pt>
                <c:pt idx="21591">
                  <c:v>5.2859162499999996</c:v>
                </c:pt>
                <c:pt idx="21592">
                  <c:v>5.2853993750015995</c:v>
                </c:pt>
                <c:pt idx="21593">
                  <c:v>5.2848931250015996</c:v>
                </c:pt>
                <c:pt idx="21594">
                  <c:v>5.2845287499999998</c:v>
                </c:pt>
                <c:pt idx="21595">
                  <c:v>5.2841056250016001</c:v>
                </c:pt>
                <c:pt idx="21596">
                  <c:v>5.2836956250015996</c:v>
                </c:pt>
                <c:pt idx="21597">
                  <c:v>5.2831381250015994</c:v>
                </c:pt>
                <c:pt idx="21598">
                  <c:v>5.2824737500000003</c:v>
                </c:pt>
                <c:pt idx="21599">
                  <c:v>5.2816625000000004</c:v>
                </c:pt>
                <c:pt idx="21600">
                  <c:v>5.28083875</c:v>
                </c:pt>
                <c:pt idx="21601">
                  <c:v>5.2799262499999999</c:v>
                </c:pt>
                <c:pt idx="21602">
                  <c:v>5.2789312500000003</c:v>
                </c:pt>
                <c:pt idx="21603">
                  <c:v>5.2778999999999998</c:v>
                </c:pt>
                <c:pt idx="21604">
                  <c:v>5.2769518750015996</c:v>
                </c:pt>
                <c:pt idx="21605">
                  <c:v>5.2760887500000004</c:v>
                </c:pt>
                <c:pt idx="21606">
                  <c:v>5.2752662499999996</c:v>
                </c:pt>
                <c:pt idx="21607">
                  <c:v>5.2746006250016002</c:v>
                </c:pt>
                <c:pt idx="21608">
                  <c:v>5.2740756250015997</c:v>
                </c:pt>
                <c:pt idx="21609">
                  <c:v>5.2736187499999998</c:v>
                </c:pt>
                <c:pt idx="21610">
                  <c:v>5.2732231250016</c:v>
                </c:pt>
                <c:pt idx="21611">
                  <c:v>5.2728793750016001</c:v>
                </c:pt>
                <c:pt idx="21612">
                  <c:v>5.2724624999999996</c:v>
                </c:pt>
                <c:pt idx="21613">
                  <c:v>5.2719868750016001</c:v>
                </c:pt>
                <c:pt idx="21614">
                  <c:v>5.2716124999999998</c:v>
                </c:pt>
                <c:pt idx="21615">
                  <c:v>5.2715656250015996</c:v>
                </c:pt>
                <c:pt idx="21616">
                  <c:v>5.2718937500000003</c:v>
                </c:pt>
                <c:pt idx="21617">
                  <c:v>5.2723193750016</c:v>
                </c:pt>
                <c:pt idx="21618">
                  <c:v>5.2727043750015996</c:v>
                </c:pt>
                <c:pt idx="21619">
                  <c:v>5.2730756250016002</c:v>
                </c:pt>
                <c:pt idx="21620">
                  <c:v>5.2734949999999996</c:v>
                </c:pt>
                <c:pt idx="21621">
                  <c:v>5.2738768750015996</c:v>
                </c:pt>
                <c:pt idx="21622">
                  <c:v>5.2742599999999999</c:v>
                </c:pt>
                <c:pt idx="21623">
                  <c:v>5.2746343750015994</c:v>
                </c:pt>
                <c:pt idx="21624">
                  <c:v>5.2751268750015994</c:v>
                </c:pt>
                <c:pt idx="21625">
                  <c:v>5.2755256250015998</c:v>
                </c:pt>
                <c:pt idx="21626">
                  <c:v>5.2759456250015999</c:v>
                </c:pt>
                <c:pt idx="21627">
                  <c:v>5.2763762500000002</c:v>
                </c:pt>
                <c:pt idx="21628">
                  <c:v>5.2767918750015994</c:v>
                </c:pt>
                <c:pt idx="21629">
                  <c:v>5.2772718750015999</c:v>
                </c:pt>
                <c:pt idx="21630">
                  <c:v>5.2777399999999997</c:v>
                </c:pt>
                <c:pt idx="21631">
                  <c:v>5.2780862500000003</c:v>
                </c:pt>
                <c:pt idx="21632">
                  <c:v>5.2784387500000003</c:v>
                </c:pt>
                <c:pt idx="21633">
                  <c:v>5.2787731250015995</c:v>
                </c:pt>
                <c:pt idx="21634">
                  <c:v>5.2791118750015995</c:v>
                </c:pt>
                <c:pt idx="21635">
                  <c:v>5.2794918750016002</c:v>
                </c:pt>
                <c:pt idx="21636">
                  <c:v>5.2798699999999998</c:v>
                </c:pt>
                <c:pt idx="21637">
                  <c:v>5.2794081250015994</c:v>
                </c:pt>
                <c:pt idx="21638">
                  <c:v>5.2790368750015997</c:v>
                </c:pt>
                <c:pt idx="21639">
                  <c:v>5.27870375</c:v>
                </c:pt>
                <c:pt idx="21640">
                  <c:v>5.2783793750015997</c:v>
                </c:pt>
                <c:pt idx="21641">
                  <c:v>5.2778962500000004</c:v>
                </c:pt>
                <c:pt idx="21642">
                  <c:v>5.2774581250015995</c:v>
                </c:pt>
                <c:pt idx="21643">
                  <c:v>5.2770312500000003</c:v>
                </c:pt>
                <c:pt idx="21644">
                  <c:v>5.2765018750015997</c:v>
                </c:pt>
                <c:pt idx="21645">
                  <c:v>5.2760812499999998</c:v>
                </c:pt>
                <c:pt idx="21646">
                  <c:v>5.2756156250016</c:v>
                </c:pt>
                <c:pt idx="21647">
                  <c:v>5.2750750000000002</c:v>
                </c:pt>
                <c:pt idx="21648">
                  <c:v>5.2747156250015994</c:v>
                </c:pt>
                <c:pt idx="21649">
                  <c:v>5.2743687499999998</c:v>
                </c:pt>
                <c:pt idx="21650">
                  <c:v>5.2738481250015994</c:v>
                </c:pt>
                <c:pt idx="21651">
                  <c:v>5.2734649999999998</c:v>
                </c:pt>
                <c:pt idx="21652">
                  <c:v>5.2728906250016001</c:v>
                </c:pt>
                <c:pt idx="21653">
                  <c:v>5.2723812499999996</c:v>
                </c:pt>
                <c:pt idx="21654">
                  <c:v>5.2728275</c:v>
                </c:pt>
                <c:pt idx="21655">
                  <c:v>5.2732831250015995</c:v>
                </c:pt>
                <c:pt idx="21656">
                  <c:v>5.2736875000000003</c:v>
                </c:pt>
                <c:pt idx="21657">
                  <c:v>5.2741343750015997</c:v>
                </c:pt>
                <c:pt idx="21658">
                  <c:v>5.2746306250016</c:v>
                </c:pt>
                <c:pt idx="21659">
                  <c:v>5.2751700000000001</c:v>
                </c:pt>
                <c:pt idx="21660">
                  <c:v>5.2755743750016002</c:v>
                </c:pt>
                <c:pt idx="21661">
                  <c:v>5.2760924999999999</c:v>
                </c:pt>
                <c:pt idx="21662">
                  <c:v>5.2766568750016001</c:v>
                </c:pt>
                <c:pt idx="21663">
                  <c:v>5.2770662499999998</c:v>
                </c:pt>
                <c:pt idx="21664">
                  <c:v>5.2775618750015996</c:v>
                </c:pt>
                <c:pt idx="21665">
                  <c:v>5.2780474999999996</c:v>
                </c:pt>
                <c:pt idx="21666">
                  <c:v>5.2784800000000001</c:v>
                </c:pt>
                <c:pt idx="21667">
                  <c:v>5.2788387500000002</c:v>
                </c:pt>
                <c:pt idx="21668">
                  <c:v>5.2793018750015994</c:v>
                </c:pt>
                <c:pt idx="21669">
                  <c:v>5.2797106250015995</c:v>
                </c:pt>
                <c:pt idx="21670">
                  <c:v>5.2801675000000001</c:v>
                </c:pt>
                <c:pt idx="21671">
                  <c:v>5.2805837499999999</c:v>
                </c:pt>
                <c:pt idx="21672">
                  <c:v>5.2809068750015999</c:v>
                </c:pt>
                <c:pt idx="21673">
                  <c:v>5.2806875</c:v>
                </c:pt>
                <c:pt idx="21674">
                  <c:v>5.2806068750015998</c:v>
                </c:pt>
                <c:pt idx="21675">
                  <c:v>5.2802081250016002</c:v>
                </c:pt>
                <c:pt idx="21676">
                  <c:v>5.2797218750015995</c:v>
                </c:pt>
                <c:pt idx="21677">
                  <c:v>5.2793675000000002</c:v>
                </c:pt>
                <c:pt idx="21678">
                  <c:v>5.2790331250015994</c:v>
                </c:pt>
                <c:pt idx="21679">
                  <c:v>5.2786425000000001</c:v>
                </c:pt>
                <c:pt idx="21680">
                  <c:v>5.2781931250016001</c:v>
                </c:pt>
                <c:pt idx="21681">
                  <c:v>5.2775662499999996</c:v>
                </c:pt>
                <c:pt idx="21682">
                  <c:v>5.2772075000000003</c:v>
                </c:pt>
                <c:pt idx="21683">
                  <c:v>5.2766437499999999</c:v>
                </c:pt>
                <c:pt idx="21684">
                  <c:v>5.2762900000000004</c:v>
                </c:pt>
                <c:pt idx="21685">
                  <c:v>5.2758912499999999</c:v>
                </c:pt>
                <c:pt idx="21686">
                  <c:v>5.2755262500000004</c:v>
                </c:pt>
                <c:pt idx="21687">
                  <c:v>5.2756168750015995</c:v>
                </c:pt>
                <c:pt idx="21688">
                  <c:v>5.2759443750015995</c:v>
                </c:pt>
                <c:pt idx="21689">
                  <c:v>5.2763081250015995</c:v>
                </c:pt>
                <c:pt idx="21690">
                  <c:v>5.2766956250015999</c:v>
                </c:pt>
                <c:pt idx="21691">
                  <c:v>5.2770337500000002</c:v>
                </c:pt>
                <c:pt idx="21692">
                  <c:v>5.2775368750015996</c:v>
                </c:pt>
                <c:pt idx="21693">
                  <c:v>5.2779274999999997</c:v>
                </c:pt>
                <c:pt idx="21694">
                  <c:v>5.2782549999999997</c:v>
                </c:pt>
                <c:pt idx="21695">
                  <c:v>5.2787356250016</c:v>
                </c:pt>
                <c:pt idx="21696">
                  <c:v>5.2792356250015997</c:v>
                </c:pt>
                <c:pt idx="21697">
                  <c:v>5.2796318750015994</c:v>
                </c:pt>
                <c:pt idx="21698">
                  <c:v>5.2801450000000001</c:v>
                </c:pt>
                <c:pt idx="21699">
                  <c:v>5.2806143750015995</c:v>
                </c:pt>
                <c:pt idx="21700">
                  <c:v>5.2811406250015995</c:v>
                </c:pt>
                <c:pt idx="21701">
                  <c:v>5.2815156250015995</c:v>
                </c:pt>
                <c:pt idx="21702">
                  <c:v>5.2819031250016</c:v>
                </c:pt>
                <c:pt idx="21703">
                  <c:v>5.2822674999999997</c:v>
                </c:pt>
                <c:pt idx="21704">
                  <c:v>5.2826525000000002</c:v>
                </c:pt>
                <c:pt idx="21705">
                  <c:v>5.2830068750015995</c:v>
                </c:pt>
                <c:pt idx="21706">
                  <c:v>5.2833668750016001</c:v>
                </c:pt>
                <c:pt idx="21707">
                  <c:v>5.2830443750015998</c:v>
                </c:pt>
                <c:pt idx="21708">
                  <c:v>5.2826418750016</c:v>
                </c:pt>
                <c:pt idx="21709">
                  <c:v>5.2821562499999999</c:v>
                </c:pt>
                <c:pt idx="21710">
                  <c:v>5.2818356250015999</c:v>
                </c:pt>
                <c:pt idx="21711">
                  <c:v>5.2814624999999999</c:v>
                </c:pt>
                <c:pt idx="21712">
                  <c:v>5.2809031250015996</c:v>
                </c:pt>
                <c:pt idx="21713">
                  <c:v>5.2804831250015996</c:v>
                </c:pt>
                <c:pt idx="21714">
                  <c:v>5.2800824999999998</c:v>
                </c:pt>
                <c:pt idx="21715">
                  <c:v>5.2796006250016001</c:v>
                </c:pt>
                <c:pt idx="21716">
                  <c:v>5.2790737500000002</c:v>
                </c:pt>
                <c:pt idx="21717">
                  <c:v>5.2785799999999998</c:v>
                </c:pt>
                <c:pt idx="21718">
                  <c:v>5.2781956250016</c:v>
                </c:pt>
                <c:pt idx="21719">
                  <c:v>5.2777700000000003</c:v>
                </c:pt>
                <c:pt idx="21720">
                  <c:v>5.2773606250015996</c:v>
                </c:pt>
                <c:pt idx="21721">
                  <c:v>5.2769225000000004</c:v>
                </c:pt>
                <c:pt idx="21722">
                  <c:v>5.2764106250016001</c:v>
                </c:pt>
                <c:pt idx="21723">
                  <c:v>5.2758349999999998</c:v>
                </c:pt>
                <c:pt idx="21724">
                  <c:v>5.2753356250015999</c:v>
                </c:pt>
                <c:pt idx="21725">
                  <c:v>5.2748524999999997</c:v>
                </c:pt>
                <c:pt idx="21726">
                  <c:v>5.2742881250015996</c:v>
                </c:pt>
                <c:pt idx="21727">
                  <c:v>5.2737706250015997</c:v>
                </c:pt>
                <c:pt idx="21728">
                  <c:v>5.2734168750016002</c:v>
                </c:pt>
                <c:pt idx="21729">
                  <c:v>5.2730568750015996</c:v>
                </c:pt>
                <c:pt idx="21730">
                  <c:v>5.2726443750016001</c:v>
                </c:pt>
                <c:pt idx="21731">
                  <c:v>5.2722974999999996</c:v>
                </c:pt>
                <c:pt idx="21732">
                  <c:v>5.2719081250016</c:v>
                </c:pt>
                <c:pt idx="21733">
                  <c:v>5.2714924999999999</c:v>
                </c:pt>
                <c:pt idx="21734">
                  <c:v>5.2711656250015997</c:v>
                </c:pt>
                <c:pt idx="21735">
                  <c:v>5.2715337499999997</c:v>
                </c:pt>
                <c:pt idx="21736">
                  <c:v>5.2719312499999997</c:v>
                </c:pt>
                <c:pt idx="21737">
                  <c:v>5.2722993750015998</c:v>
                </c:pt>
                <c:pt idx="21738">
                  <c:v>5.2726437500000003</c:v>
                </c:pt>
                <c:pt idx="21739">
                  <c:v>5.2723125</c:v>
                </c:pt>
                <c:pt idx="21740">
                  <c:v>5.2719531250016001</c:v>
                </c:pt>
                <c:pt idx="21741">
                  <c:v>5.2716099999999999</c:v>
                </c:pt>
                <c:pt idx="21742">
                  <c:v>5.2719800000000001</c:v>
                </c:pt>
                <c:pt idx="21743">
                  <c:v>5.2720018750015996</c:v>
                </c:pt>
                <c:pt idx="21744">
                  <c:v>5.2718162499999996</c:v>
                </c:pt>
                <c:pt idx="21745">
                  <c:v>5.2714293750015999</c:v>
                </c:pt>
                <c:pt idx="21746">
                  <c:v>5.27095</c:v>
                </c:pt>
                <c:pt idx="21747">
                  <c:v>5.2705287500000004</c:v>
                </c:pt>
                <c:pt idx="21748">
                  <c:v>5.2700825</c:v>
                </c:pt>
                <c:pt idx="21749">
                  <c:v>5.2705275</c:v>
                </c:pt>
                <c:pt idx="21750">
                  <c:v>5.2709518750016002</c:v>
                </c:pt>
                <c:pt idx="21751">
                  <c:v>5.2713518750016002</c:v>
                </c:pt>
                <c:pt idx="21752">
                  <c:v>5.2717562500000001</c:v>
                </c:pt>
                <c:pt idx="21753">
                  <c:v>5.27211125</c:v>
                </c:pt>
                <c:pt idx="21754">
                  <c:v>5.2725431250015999</c:v>
                </c:pt>
                <c:pt idx="21755">
                  <c:v>5.2729443750015994</c:v>
                </c:pt>
                <c:pt idx="21756">
                  <c:v>5.27333125</c:v>
                </c:pt>
                <c:pt idx="21757">
                  <c:v>5.2737506250015995</c:v>
                </c:pt>
                <c:pt idx="21758">
                  <c:v>5.2743356250015996</c:v>
                </c:pt>
                <c:pt idx="21759">
                  <c:v>5.2747450000000002</c:v>
                </c:pt>
                <c:pt idx="21760">
                  <c:v>5.2753437500000002</c:v>
                </c:pt>
                <c:pt idx="21761">
                  <c:v>5.2758868750015999</c:v>
                </c:pt>
                <c:pt idx="21762">
                  <c:v>5.2762425000000004</c:v>
                </c:pt>
                <c:pt idx="21763">
                  <c:v>5.2766056250015998</c:v>
                </c:pt>
                <c:pt idx="21764">
                  <c:v>5.2770725000000001</c:v>
                </c:pt>
                <c:pt idx="21765">
                  <c:v>5.2774487499999996</c:v>
                </c:pt>
                <c:pt idx="21766">
                  <c:v>5.2770743750015994</c:v>
                </c:pt>
                <c:pt idx="21767">
                  <c:v>5.2766687499999998</c:v>
                </c:pt>
                <c:pt idx="21768">
                  <c:v>5.2762843750016</c:v>
                </c:pt>
                <c:pt idx="21769">
                  <c:v>5.2758287499999996</c:v>
                </c:pt>
                <c:pt idx="21770">
                  <c:v>5.2754624999999997</c:v>
                </c:pt>
                <c:pt idx="21771">
                  <c:v>5.2750925000000004</c:v>
                </c:pt>
                <c:pt idx="21772">
                  <c:v>5.2746487499999999</c:v>
                </c:pt>
                <c:pt idx="21773">
                  <c:v>5.27422375</c:v>
                </c:pt>
                <c:pt idx="21774">
                  <c:v>5.2741612499999997</c:v>
                </c:pt>
                <c:pt idx="21775">
                  <c:v>5.2746118750016002</c:v>
                </c:pt>
                <c:pt idx="21776">
                  <c:v>5.2751243750015995</c:v>
                </c:pt>
                <c:pt idx="21777">
                  <c:v>5.2755493750015994</c:v>
                </c:pt>
                <c:pt idx="21778">
                  <c:v>5.2751431250016001</c:v>
                </c:pt>
                <c:pt idx="21779">
                  <c:v>5.2747900000000003</c:v>
                </c:pt>
                <c:pt idx="21780">
                  <c:v>5.2751475000000001</c:v>
                </c:pt>
                <c:pt idx="21781">
                  <c:v>5.2754812500000003</c:v>
                </c:pt>
                <c:pt idx="21782">
                  <c:v>5.2758756250015999</c:v>
                </c:pt>
                <c:pt idx="21783">
                  <c:v>5.2763375000000003</c:v>
                </c:pt>
                <c:pt idx="21784">
                  <c:v>5.2766999999999999</c:v>
                </c:pt>
                <c:pt idx="21785">
                  <c:v>5.2770662499999998</c:v>
                </c:pt>
                <c:pt idx="21786">
                  <c:v>5.2774068750016001</c:v>
                </c:pt>
                <c:pt idx="21787">
                  <c:v>5.2777337500000003</c:v>
                </c:pt>
                <c:pt idx="21788">
                  <c:v>5.2782049999999998</c:v>
                </c:pt>
                <c:pt idx="21789">
                  <c:v>5.2786249999999999</c:v>
                </c:pt>
                <c:pt idx="21790">
                  <c:v>5.2791399999999999</c:v>
                </c:pt>
                <c:pt idx="21791">
                  <c:v>5.2795081250016</c:v>
                </c:pt>
                <c:pt idx="21792">
                  <c:v>5.2800975000000001</c:v>
                </c:pt>
                <c:pt idx="21793">
                  <c:v>5.2806231250015996</c:v>
                </c:pt>
                <c:pt idx="21794">
                  <c:v>5.2809799999999996</c:v>
                </c:pt>
                <c:pt idx="21795">
                  <c:v>5.28139</c:v>
                </c:pt>
                <c:pt idx="21796">
                  <c:v>5.2817949999999998</c:v>
                </c:pt>
                <c:pt idx="21797">
                  <c:v>5.2821812499999998</c:v>
                </c:pt>
                <c:pt idx="21798">
                  <c:v>5.2825481250015995</c:v>
                </c:pt>
                <c:pt idx="21799">
                  <c:v>5.282915</c:v>
                </c:pt>
                <c:pt idx="21800">
                  <c:v>5.2832774999999996</c:v>
                </c:pt>
                <c:pt idx="21801">
                  <c:v>5.2837493750015998</c:v>
                </c:pt>
                <c:pt idx="21802">
                  <c:v>5.2841306250016</c:v>
                </c:pt>
                <c:pt idx="21803">
                  <c:v>5.2844662500000004</c:v>
                </c:pt>
                <c:pt idx="21804">
                  <c:v>5.2838281250015999</c:v>
                </c:pt>
                <c:pt idx="21805">
                  <c:v>5.2830199999999996</c:v>
                </c:pt>
                <c:pt idx="21806">
                  <c:v>5.2823681250016001</c:v>
                </c:pt>
                <c:pt idx="21807">
                  <c:v>5.2816337500000001</c:v>
                </c:pt>
                <c:pt idx="21808">
                  <c:v>5.2808956250015999</c:v>
                </c:pt>
                <c:pt idx="21809">
                  <c:v>5.2800475000000002</c:v>
                </c:pt>
                <c:pt idx="21810">
                  <c:v>5.2790162499999997</c:v>
                </c:pt>
                <c:pt idx="21811">
                  <c:v>5.2779362499999998</c:v>
                </c:pt>
                <c:pt idx="21812">
                  <c:v>5.2769025000000003</c:v>
                </c:pt>
                <c:pt idx="21813">
                  <c:v>5.2757906250015996</c:v>
                </c:pt>
                <c:pt idx="21814">
                  <c:v>5.2746399999999998</c:v>
                </c:pt>
                <c:pt idx="21815">
                  <c:v>5.2736118750015999</c:v>
                </c:pt>
                <c:pt idx="21816">
                  <c:v>5.2726668750016001</c:v>
                </c:pt>
                <c:pt idx="21817">
                  <c:v>5.2716618750016</c:v>
                </c:pt>
                <c:pt idx="21818">
                  <c:v>5.2706956250015997</c:v>
                </c:pt>
                <c:pt idx="21819">
                  <c:v>5.2698237499999996</c:v>
                </c:pt>
                <c:pt idx="21820">
                  <c:v>5.2691093750015998</c:v>
                </c:pt>
                <c:pt idx="21821">
                  <c:v>5.2684175</c:v>
                </c:pt>
                <c:pt idx="21822">
                  <c:v>5.26786625</c:v>
                </c:pt>
                <c:pt idx="21823">
                  <c:v>5.2674087500000004</c:v>
                </c:pt>
                <c:pt idx="21824">
                  <c:v>5.26704375</c:v>
                </c:pt>
                <c:pt idx="21825">
                  <c:v>5.2666587500000004</c:v>
                </c:pt>
                <c:pt idx="21826">
                  <c:v>5.2661718750016</c:v>
                </c:pt>
                <c:pt idx="21827">
                  <c:v>5.2661906250015997</c:v>
                </c:pt>
                <c:pt idx="21828">
                  <c:v>5.2665518750015998</c:v>
                </c:pt>
                <c:pt idx="21829">
                  <c:v>5.2670043750015996</c:v>
                </c:pt>
                <c:pt idx="21830">
                  <c:v>5.2675068750016001</c:v>
                </c:pt>
                <c:pt idx="21831">
                  <c:v>5.2678293750015994</c:v>
                </c:pt>
                <c:pt idx="21832">
                  <c:v>5.2682712499999997</c:v>
                </c:pt>
                <c:pt idx="21833">
                  <c:v>5.2687068750016</c:v>
                </c:pt>
                <c:pt idx="21834">
                  <c:v>5.2692018750015999</c:v>
                </c:pt>
                <c:pt idx="21835">
                  <c:v>5.2696931250015995</c:v>
                </c:pt>
                <c:pt idx="21836">
                  <c:v>5.2700956250016002</c:v>
                </c:pt>
                <c:pt idx="21837">
                  <c:v>5.2705887499999999</c:v>
                </c:pt>
                <c:pt idx="21838">
                  <c:v>5.2710774999999996</c:v>
                </c:pt>
                <c:pt idx="21839">
                  <c:v>5.2715874999999999</c:v>
                </c:pt>
                <c:pt idx="21840">
                  <c:v>5.2720556250015997</c:v>
                </c:pt>
                <c:pt idx="21841">
                  <c:v>5.2724324999999999</c:v>
                </c:pt>
                <c:pt idx="21842">
                  <c:v>5.2728287500000004</c:v>
                </c:pt>
                <c:pt idx="21843">
                  <c:v>5.2729656250015999</c:v>
                </c:pt>
                <c:pt idx="21844">
                  <c:v>5.2728631250015994</c:v>
                </c:pt>
                <c:pt idx="21845">
                  <c:v>5.2724849999999996</c:v>
                </c:pt>
                <c:pt idx="21846">
                  <c:v>5.2720062499999996</c:v>
                </c:pt>
                <c:pt idx="21847">
                  <c:v>5.2716174999999996</c:v>
                </c:pt>
                <c:pt idx="21848">
                  <c:v>5.2712374999999998</c:v>
                </c:pt>
                <c:pt idx="21849">
                  <c:v>5.2708843750016001</c:v>
                </c:pt>
                <c:pt idx="21850">
                  <c:v>5.2704887500000002</c:v>
                </c:pt>
                <c:pt idx="21851">
                  <c:v>5.2699968750016</c:v>
                </c:pt>
                <c:pt idx="21852">
                  <c:v>5.2694787500000002</c:v>
                </c:pt>
                <c:pt idx="21853">
                  <c:v>5.2690275</c:v>
                </c:pt>
                <c:pt idx="21854">
                  <c:v>5.2685431250015995</c:v>
                </c:pt>
                <c:pt idx="21855">
                  <c:v>5.2681587499999996</c:v>
                </c:pt>
                <c:pt idx="21856">
                  <c:v>5.2677356250015999</c:v>
                </c:pt>
                <c:pt idx="21857">
                  <c:v>5.2679668750015995</c:v>
                </c:pt>
                <c:pt idx="21858">
                  <c:v>5.2684656250015998</c:v>
                </c:pt>
                <c:pt idx="21859">
                  <c:v>5.2689531250016</c:v>
                </c:pt>
                <c:pt idx="21860">
                  <c:v>5.2692993750015997</c:v>
                </c:pt>
                <c:pt idx="21861">
                  <c:v>5.2696812499999997</c:v>
                </c:pt>
                <c:pt idx="21862">
                  <c:v>5.2700818750015994</c:v>
                </c:pt>
                <c:pt idx="21863">
                  <c:v>5.2705143750015999</c:v>
                </c:pt>
                <c:pt idx="21864">
                  <c:v>5.27088</c:v>
                </c:pt>
                <c:pt idx="21865">
                  <c:v>5.2712762499999997</c:v>
                </c:pt>
                <c:pt idx="21866">
                  <c:v>5.2717068750016001</c:v>
                </c:pt>
                <c:pt idx="21867">
                  <c:v>5.2721181250016</c:v>
                </c:pt>
                <c:pt idx="21868">
                  <c:v>5.2724481250016</c:v>
                </c:pt>
                <c:pt idx="21869">
                  <c:v>5.2727775000000001</c:v>
                </c:pt>
                <c:pt idx="21870">
                  <c:v>5.2732487499999996</c:v>
                </c:pt>
                <c:pt idx="21871">
                  <c:v>5.2735843750016</c:v>
                </c:pt>
                <c:pt idx="21872">
                  <c:v>5.2739462499999998</c:v>
                </c:pt>
                <c:pt idx="21873">
                  <c:v>5.2743012499999997</c:v>
                </c:pt>
                <c:pt idx="21874">
                  <c:v>5.2746906250015995</c:v>
                </c:pt>
                <c:pt idx="21875">
                  <c:v>5.2741087499999999</c:v>
                </c:pt>
                <c:pt idx="21876">
                  <c:v>5.2737068750015998</c:v>
                </c:pt>
                <c:pt idx="21877">
                  <c:v>5.2733625000000002</c:v>
                </c:pt>
                <c:pt idx="21878">
                  <c:v>5.2730399999999999</c:v>
                </c:pt>
                <c:pt idx="21879">
                  <c:v>5.2726249999999997</c:v>
                </c:pt>
                <c:pt idx="21880">
                  <c:v>5.2721631250016001</c:v>
                </c:pt>
                <c:pt idx="21881">
                  <c:v>5.2716387500000002</c:v>
                </c:pt>
                <c:pt idx="21882">
                  <c:v>5.271255</c:v>
                </c:pt>
                <c:pt idx="21883">
                  <c:v>5.2706125000000004</c:v>
                </c:pt>
                <c:pt idx="21884">
                  <c:v>5.2700762499999998</c:v>
                </c:pt>
                <c:pt idx="21885">
                  <c:v>5.2697218750015997</c:v>
                </c:pt>
                <c:pt idx="21886">
                  <c:v>5.2693349999999999</c:v>
                </c:pt>
                <c:pt idx="21887">
                  <c:v>5.2687631250016</c:v>
                </c:pt>
                <c:pt idx="21888">
                  <c:v>5.2684387499999996</c:v>
                </c:pt>
                <c:pt idx="21889">
                  <c:v>5.2681162500000003</c:v>
                </c:pt>
                <c:pt idx="21890">
                  <c:v>5.2677068750015996</c:v>
                </c:pt>
                <c:pt idx="21891">
                  <c:v>5.2673112499999997</c:v>
                </c:pt>
                <c:pt idx="21892">
                  <c:v>5.2669506250015994</c:v>
                </c:pt>
                <c:pt idx="21893">
                  <c:v>5.2672875000000001</c:v>
                </c:pt>
                <c:pt idx="21894">
                  <c:v>5.2676443750016002</c:v>
                </c:pt>
                <c:pt idx="21895">
                  <c:v>5.2680300000000004</c:v>
                </c:pt>
                <c:pt idx="21896">
                  <c:v>5.2683956250015997</c:v>
                </c:pt>
                <c:pt idx="21897">
                  <c:v>5.2687918750015994</c:v>
                </c:pt>
                <c:pt idx="21898">
                  <c:v>5.2692881250015997</c:v>
                </c:pt>
                <c:pt idx="21899">
                  <c:v>5.2696281250016002</c:v>
                </c:pt>
                <c:pt idx="21900">
                  <c:v>5.2700556250016</c:v>
                </c:pt>
                <c:pt idx="21901">
                  <c:v>5.2705799999999998</c:v>
                </c:pt>
                <c:pt idx="21902">
                  <c:v>5.2710343750015998</c:v>
                </c:pt>
                <c:pt idx="21903">
                  <c:v>5.2715256250015994</c:v>
                </c:pt>
                <c:pt idx="21904">
                  <c:v>5.2721099999999996</c:v>
                </c:pt>
                <c:pt idx="21905">
                  <c:v>5.2724693750015996</c:v>
                </c:pt>
                <c:pt idx="21906">
                  <c:v>5.2729131250016001</c:v>
                </c:pt>
                <c:pt idx="21907">
                  <c:v>5.2733375000000002</c:v>
                </c:pt>
                <c:pt idx="21908">
                  <c:v>5.2737437500000004</c:v>
                </c:pt>
                <c:pt idx="21909">
                  <c:v>5.2740862499999999</c:v>
                </c:pt>
                <c:pt idx="21910">
                  <c:v>5.2746506250016001</c:v>
                </c:pt>
                <c:pt idx="21911">
                  <c:v>5.2749712500000001</c:v>
                </c:pt>
                <c:pt idx="21912">
                  <c:v>5.2754349999999999</c:v>
                </c:pt>
                <c:pt idx="21913">
                  <c:v>5.27576</c:v>
                </c:pt>
                <c:pt idx="21914">
                  <c:v>5.2761418750016</c:v>
                </c:pt>
                <c:pt idx="21915">
                  <c:v>5.2765587500000004</c:v>
                </c:pt>
                <c:pt idx="21916">
                  <c:v>5.2762149999999997</c:v>
                </c:pt>
                <c:pt idx="21917">
                  <c:v>5.2758493750015996</c:v>
                </c:pt>
                <c:pt idx="21918">
                  <c:v>5.2754712499999998</c:v>
                </c:pt>
                <c:pt idx="21919">
                  <c:v>5.2749487500000001</c:v>
                </c:pt>
                <c:pt idx="21920">
                  <c:v>5.2745543750015997</c:v>
                </c:pt>
                <c:pt idx="21921">
                  <c:v>5.2740931250015999</c:v>
                </c:pt>
                <c:pt idx="21922">
                  <c:v>5.2736574999999997</c:v>
                </c:pt>
                <c:pt idx="21923">
                  <c:v>5.2731893750015999</c:v>
                </c:pt>
                <c:pt idx="21924">
                  <c:v>5.2726293750015998</c:v>
                </c:pt>
                <c:pt idx="21925">
                  <c:v>5.2720824999999998</c:v>
                </c:pt>
                <c:pt idx="21926">
                  <c:v>5.2716275000000001</c:v>
                </c:pt>
                <c:pt idx="21927">
                  <c:v>5.2711100000000002</c:v>
                </c:pt>
                <c:pt idx="21928">
                  <c:v>5.2704956250016002</c:v>
                </c:pt>
                <c:pt idx="21929">
                  <c:v>5.2699431250015998</c:v>
                </c:pt>
                <c:pt idx="21930">
                  <c:v>5.2694387499999999</c:v>
                </c:pt>
                <c:pt idx="21931">
                  <c:v>5.2688843750015995</c:v>
                </c:pt>
                <c:pt idx="21932">
                  <c:v>5.2682862500000001</c:v>
                </c:pt>
                <c:pt idx="21933">
                  <c:v>5.2677506250016002</c:v>
                </c:pt>
                <c:pt idx="21934">
                  <c:v>5.2672162499999997</c:v>
                </c:pt>
                <c:pt idx="21935">
                  <c:v>5.2666456250015994</c:v>
                </c:pt>
                <c:pt idx="21936">
                  <c:v>5.2660850000000003</c:v>
                </c:pt>
                <c:pt idx="21937">
                  <c:v>5.2656218750015995</c:v>
                </c:pt>
                <c:pt idx="21938">
                  <c:v>5.2652349999999997</c:v>
                </c:pt>
                <c:pt idx="21939">
                  <c:v>5.2648318750016001</c:v>
                </c:pt>
                <c:pt idx="21940">
                  <c:v>5.2644950000000001</c:v>
                </c:pt>
                <c:pt idx="21941">
                  <c:v>5.2640168750015999</c:v>
                </c:pt>
                <c:pt idx="21942">
                  <c:v>5.2636856250015995</c:v>
                </c:pt>
                <c:pt idx="21943">
                  <c:v>5.2633643750015997</c:v>
                </c:pt>
                <c:pt idx="21944">
                  <c:v>5.2637625000000003</c:v>
                </c:pt>
                <c:pt idx="21945">
                  <c:v>5.2641543750016</c:v>
                </c:pt>
                <c:pt idx="21946">
                  <c:v>5.2645324999999996</c:v>
                </c:pt>
                <c:pt idx="21947">
                  <c:v>5.2648993750016002</c:v>
                </c:pt>
                <c:pt idx="21948">
                  <c:v>5.2652756250015997</c:v>
                </c:pt>
                <c:pt idx="21949">
                  <c:v>5.2657293750015999</c:v>
                </c:pt>
                <c:pt idx="21950">
                  <c:v>5.2661962500000001</c:v>
                </c:pt>
                <c:pt idx="21951">
                  <c:v>5.2666968750015997</c:v>
                </c:pt>
                <c:pt idx="21952">
                  <c:v>5.2671000000000001</c:v>
                </c:pt>
                <c:pt idx="21953">
                  <c:v>5.2676987500000001</c:v>
                </c:pt>
                <c:pt idx="21954">
                  <c:v>5.2681037499999999</c:v>
                </c:pt>
                <c:pt idx="21955">
                  <c:v>5.2686331250015996</c:v>
                </c:pt>
                <c:pt idx="21956">
                  <c:v>5.2691381250016001</c:v>
                </c:pt>
                <c:pt idx="21957">
                  <c:v>5.2690268750015994</c:v>
                </c:pt>
                <c:pt idx="21958">
                  <c:v>5.2686531250015998</c:v>
                </c:pt>
                <c:pt idx="21959">
                  <c:v>5.2682662499999999</c:v>
                </c:pt>
                <c:pt idx="21960">
                  <c:v>5.2677768750015996</c:v>
                </c:pt>
                <c:pt idx="21961">
                  <c:v>5.2674168750015999</c:v>
                </c:pt>
                <c:pt idx="21962">
                  <c:v>5.2674500000000002</c:v>
                </c:pt>
                <c:pt idx="21963">
                  <c:v>5.2671912499999998</c:v>
                </c:pt>
                <c:pt idx="21964">
                  <c:v>5.2668243750016002</c:v>
                </c:pt>
                <c:pt idx="21965">
                  <c:v>5.2664862499999998</c:v>
                </c:pt>
                <c:pt idx="21966">
                  <c:v>5.2660499999999999</c:v>
                </c:pt>
                <c:pt idx="21967">
                  <c:v>5.2656268750016002</c:v>
                </c:pt>
                <c:pt idx="21968">
                  <c:v>5.2652912499999998</c:v>
                </c:pt>
                <c:pt idx="21969">
                  <c:v>5.2647674999999996</c:v>
                </c:pt>
                <c:pt idx="21970">
                  <c:v>5.2642468750016</c:v>
                </c:pt>
                <c:pt idx="21971">
                  <c:v>5.2637843750015998</c:v>
                </c:pt>
                <c:pt idx="21972">
                  <c:v>5.2634218750016002</c:v>
                </c:pt>
                <c:pt idx="21973">
                  <c:v>5.2630656250015999</c:v>
                </c:pt>
                <c:pt idx="21974">
                  <c:v>5.2634081250015994</c:v>
                </c:pt>
                <c:pt idx="21975">
                  <c:v>5.2637931250015999</c:v>
                </c:pt>
                <c:pt idx="21976">
                  <c:v>5.2641193750015995</c:v>
                </c:pt>
                <c:pt idx="21977">
                  <c:v>5.2645193750015995</c:v>
                </c:pt>
                <c:pt idx="21978">
                  <c:v>5.2648681250016001</c:v>
                </c:pt>
                <c:pt idx="21979">
                  <c:v>5.2653487500000002</c:v>
                </c:pt>
                <c:pt idx="21980">
                  <c:v>5.2658256250016002</c:v>
                </c:pt>
                <c:pt idx="21981">
                  <c:v>5.2661687500000003</c:v>
                </c:pt>
                <c:pt idx="21982">
                  <c:v>5.2665737500000001</c:v>
                </c:pt>
                <c:pt idx="21983">
                  <c:v>5.2670581250015998</c:v>
                </c:pt>
                <c:pt idx="21984">
                  <c:v>5.2675293750016001</c:v>
                </c:pt>
                <c:pt idx="21985">
                  <c:v>5.2678950000000002</c:v>
                </c:pt>
                <c:pt idx="21986">
                  <c:v>5.2683099999999996</c:v>
                </c:pt>
                <c:pt idx="21987">
                  <c:v>5.268675</c:v>
                </c:pt>
                <c:pt idx="21988">
                  <c:v>5.2690175000000004</c:v>
                </c:pt>
                <c:pt idx="21989">
                  <c:v>5.2693606250015996</c:v>
                </c:pt>
                <c:pt idx="21990">
                  <c:v>5.2697093750016002</c:v>
                </c:pt>
                <c:pt idx="21991">
                  <c:v>5.2700512499999999</c:v>
                </c:pt>
                <c:pt idx="21992">
                  <c:v>5.2696756250016001</c:v>
                </c:pt>
                <c:pt idx="21993">
                  <c:v>5.26917875</c:v>
                </c:pt>
                <c:pt idx="21994">
                  <c:v>5.2686281250015998</c:v>
                </c:pt>
                <c:pt idx="21995">
                  <c:v>5.2682093750016001</c:v>
                </c:pt>
                <c:pt idx="21996">
                  <c:v>5.2678174999999996</c:v>
                </c:pt>
                <c:pt idx="21997">
                  <c:v>5.2674856250015996</c:v>
                </c:pt>
                <c:pt idx="21998">
                  <c:v>5.26739625</c:v>
                </c:pt>
                <c:pt idx="21999">
                  <c:v>5.2678618750016</c:v>
                </c:pt>
                <c:pt idx="22000">
                  <c:v>5.2682106250015996</c:v>
                </c:pt>
                <c:pt idx="22001">
                  <c:v>5.2686543750016002</c:v>
                </c:pt>
                <c:pt idx="22002">
                  <c:v>5.2690181250016002</c:v>
                </c:pt>
                <c:pt idx="22003">
                  <c:v>5.2695143750015996</c:v>
                </c:pt>
                <c:pt idx="22004">
                  <c:v>5.2698468750015994</c:v>
                </c:pt>
                <c:pt idx="22005">
                  <c:v>5.2703281250015994</c:v>
                </c:pt>
                <c:pt idx="22006">
                  <c:v>5.2706843750015997</c:v>
                </c:pt>
                <c:pt idx="22007">
                  <c:v>5.2709231250016</c:v>
                </c:pt>
                <c:pt idx="22008">
                  <c:v>5.2713175000000003</c:v>
                </c:pt>
                <c:pt idx="22009">
                  <c:v>5.2716824999999998</c:v>
                </c:pt>
                <c:pt idx="22010">
                  <c:v>5.2720450000000003</c:v>
                </c:pt>
                <c:pt idx="22011">
                  <c:v>5.2724843750015999</c:v>
                </c:pt>
                <c:pt idx="22012">
                  <c:v>5.2728762500000004</c:v>
                </c:pt>
                <c:pt idx="22013">
                  <c:v>5.2733037500000002</c:v>
                </c:pt>
                <c:pt idx="22014">
                  <c:v>5.2737962500000002</c:v>
                </c:pt>
                <c:pt idx="22015">
                  <c:v>5.2742725000000004</c:v>
                </c:pt>
                <c:pt idx="22016">
                  <c:v>5.2746225000000004</c:v>
                </c:pt>
                <c:pt idx="22017">
                  <c:v>5.2741281250015994</c:v>
                </c:pt>
                <c:pt idx="22018">
                  <c:v>5.2737437500000004</c:v>
                </c:pt>
                <c:pt idx="22019">
                  <c:v>5.27410625</c:v>
                </c:pt>
                <c:pt idx="22020">
                  <c:v>5.27359125</c:v>
                </c:pt>
                <c:pt idx="22021">
                  <c:v>5.2732475000000001</c:v>
                </c:pt>
                <c:pt idx="22022">
                  <c:v>5.2728299999999999</c:v>
                </c:pt>
                <c:pt idx="22023">
                  <c:v>5.2723531250016</c:v>
                </c:pt>
                <c:pt idx="22024">
                  <c:v>5.2718350000000003</c:v>
                </c:pt>
                <c:pt idx="22025">
                  <c:v>5.2710393750015996</c:v>
                </c:pt>
                <c:pt idx="22026">
                  <c:v>5.2702175000000002</c:v>
                </c:pt>
                <c:pt idx="22027">
                  <c:v>5.2693906250015994</c:v>
                </c:pt>
                <c:pt idx="22028">
                  <c:v>5.2684424999999999</c:v>
                </c:pt>
                <c:pt idx="22029">
                  <c:v>5.2674374999999998</c:v>
                </c:pt>
                <c:pt idx="22030">
                  <c:v>5.2665050000000004</c:v>
                </c:pt>
                <c:pt idx="22031">
                  <c:v>5.2656237499999996</c:v>
                </c:pt>
                <c:pt idx="22032">
                  <c:v>5.2647306250015999</c:v>
                </c:pt>
                <c:pt idx="22033">
                  <c:v>5.2639293750015996</c:v>
                </c:pt>
                <c:pt idx="22034">
                  <c:v>5.2631512499999999</c:v>
                </c:pt>
                <c:pt idx="22035">
                  <c:v>5.2625337500000002</c:v>
                </c:pt>
                <c:pt idx="22036">
                  <c:v>5.2619687500000003</c:v>
                </c:pt>
                <c:pt idx="22037">
                  <c:v>5.2614462499999997</c:v>
                </c:pt>
                <c:pt idx="22038">
                  <c:v>5.26110875</c:v>
                </c:pt>
                <c:pt idx="22039">
                  <c:v>5.2604575000000002</c:v>
                </c:pt>
                <c:pt idx="22040">
                  <c:v>5.2600462500000003</c:v>
                </c:pt>
                <c:pt idx="22041">
                  <c:v>5.2596556250016002</c:v>
                </c:pt>
                <c:pt idx="22042">
                  <c:v>5.2591931250016</c:v>
                </c:pt>
                <c:pt idx="22043">
                  <c:v>5.2588393750015996</c:v>
                </c:pt>
                <c:pt idx="22044">
                  <c:v>5.2590450000000004</c:v>
                </c:pt>
                <c:pt idx="22045">
                  <c:v>5.2594137500000002</c:v>
                </c:pt>
                <c:pt idx="22046">
                  <c:v>5.2597468750015999</c:v>
                </c:pt>
                <c:pt idx="22047">
                  <c:v>5.2601206250015995</c:v>
                </c:pt>
                <c:pt idx="22048">
                  <c:v>5.2604699999999998</c:v>
                </c:pt>
                <c:pt idx="22049">
                  <c:v>5.2609081250015999</c:v>
                </c:pt>
                <c:pt idx="22050">
                  <c:v>5.2613362500000003</c:v>
                </c:pt>
                <c:pt idx="22051">
                  <c:v>5.2617750000000001</c:v>
                </c:pt>
                <c:pt idx="22052">
                  <c:v>5.2622675000000001</c:v>
                </c:pt>
                <c:pt idx="22053">
                  <c:v>5.2627843750015995</c:v>
                </c:pt>
                <c:pt idx="22054">
                  <c:v>5.2633112500000001</c:v>
                </c:pt>
                <c:pt idx="22055">
                  <c:v>5.2638425</c:v>
                </c:pt>
                <c:pt idx="22056">
                  <c:v>5.2643368750016002</c:v>
                </c:pt>
                <c:pt idx="22057">
                  <c:v>5.2646868750015994</c:v>
                </c:pt>
                <c:pt idx="22058">
                  <c:v>5.2651056250016</c:v>
                </c:pt>
                <c:pt idx="22059">
                  <c:v>5.2656700000000001</c:v>
                </c:pt>
                <c:pt idx="22060">
                  <c:v>5.2660468750015994</c:v>
                </c:pt>
                <c:pt idx="22061">
                  <c:v>5.2666424999999997</c:v>
                </c:pt>
                <c:pt idx="22062">
                  <c:v>5.2670874999999997</c:v>
                </c:pt>
                <c:pt idx="22063">
                  <c:v>5.2676949999999998</c:v>
                </c:pt>
                <c:pt idx="22064">
                  <c:v>5.2680268750015999</c:v>
                </c:pt>
                <c:pt idx="22065">
                  <c:v>5.2682156250015995</c:v>
                </c:pt>
                <c:pt idx="22066">
                  <c:v>5.2676112499999999</c:v>
                </c:pt>
                <c:pt idx="22067">
                  <c:v>5.2670624999999998</c:v>
                </c:pt>
                <c:pt idx="22068">
                  <c:v>5.2666406250015996</c:v>
                </c:pt>
                <c:pt idx="22069">
                  <c:v>5.2662500000000003</c:v>
                </c:pt>
                <c:pt idx="22070">
                  <c:v>5.2658718750015998</c:v>
                </c:pt>
                <c:pt idx="22071">
                  <c:v>5.2655025000000002</c:v>
                </c:pt>
                <c:pt idx="22072">
                  <c:v>5.2650699999999997</c:v>
                </c:pt>
                <c:pt idx="22073">
                  <c:v>5.2646724999999996</c:v>
                </c:pt>
                <c:pt idx="22074">
                  <c:v>5.2641937499999996</c:v>
                </c:pt>
                <c:pt idx="22075">
                  <c:v>5.2637056250015997</c:v>
                </c:pt>
                <c:pt idx="22076">
                  <c:v>5.2632756250016</c:v>
                </c:pt>
                <c:pt idx="22077">
                  <c:v>5.2628231250016002</c:v>
                </c:pt>
                <c:pt idx="22078">
                  <c:v>5.2624424999999997</c:v>
                </c:pt>
                <c:pt idx="22079">
                  <c:v>5.2623543750015997</c:v>
                </c:pt>
                <c:pt idx="22080">
                  <c:v>5.2626974999999998</c:v>
                </c:pt>
                <c:pt idx="22081">
                  <c:v>5.2630743750016</c:v>
                </c:pt>
                <c:pt idx="22082">
                  <c:v>5.2634618750015996</c:v>
                </c:pt>
                <c:pt idx="22083">
                  <c:v>5.2639093750015995</c:v>
                </c:pt>
                <c:pt idx="22084">
                  <c:v>5.2643162500000003</c:v>
                </c:pt>
                <c:pt idx="22085">
                  <c:v>5.2647056250016</c:v>
                </c:pt>
                <c:pt idx="22086">
                  <c:v>5.2651387500000002</c:v>
                </c:pt>
                <c:pt idx="22087">
                  <c:v>5.2655481250016001</c:v>
                </c:pt>
                <c:pt idx="22088">
                  <c:v>5.2658800000000001</c:v>
                </c:pt>
                <c:pt idx="22089">
                  <c:v>5.2662956250016002</c:v>
                </c:pt>
                <c:pt idx="22090">
                  <c:v>5.2667299999999999</c:v>
                </c:pt>
                <c:pt idx="22091">
                  <c:v>5.2671756250015997</c:v>
                </c:pt>
                <c:pt idx="22092">
                  <c:v>5.2676325000000004</c:v>
                </c:pt>
                <c:pt idx="22093">
                  <c:v>5.2680943750016</c:v>
                </c:pt>
                <c:pt idx="22094">
                  <c:v>5.2685256250016002</c:v>
                </c:pt>
                <c:pt idx="22095">
                  <c:v>5.2688856250015998</c:v>
                </c:pt>
                <c:pt idx="22096">
                  <c:v>5.2685343750015994</c:v>
                </c:pt>
                <c:pt idx="22097">
                  <c:v>5.2681112499999996</c:v>
                </c:pt>
                <c:pt idx="22098">
                  <c:v>5.2679087500000001</c:v>
                </c:pt>
                <c:pt idx="22099">
                  <c:v>5.2681437500000001</c:v>
                </c:pt>
                <c:pt idx="22100">
                  <c:v>5.2684674999999999</c:v>
                </c:pt>
                <c:pt idx="22101">
                  <c:v>5.2688556250016001</c:v>
                </c:pt>
                <c:pt idx="22102">
                  <c:v>5.2694343750015999</c:v>
                </c:pt>
                <c:pt idx="22103">
                  <c:v>5.2698112500000001</c:v>
                </c:pt>
                <c:pt idx="22104">
                  <c:v>5.2702606250016002</c:v>
                </c:pt>
                <c:pt idx="22105">
                  <c:v>5.2706293750016</c:v>
                </c:pt>
                <c:pt idx="22106">
                  <c:v>5.2709849999999996</c:v>
                </c:pt>
                <c:pt idx="22107">
                  <c:v>5.2705031250015999</c:v>
                </c:pt>
                <c:pt idx="22108">
                  <c:v>5.2698931250015999</c:v>
                </c:pt>
                <c:pt idx="22109">
                  <c:v>5.2694312500000002</c:v>
                </c:pt>
                <c:pt idx="22110">
                  <c:v>5.2688550000000003</c:v>
                </c:pt>
                <c:pt idx="22111">
                  <c:v>5.2683087500000001</c:v>
                </c:pt>
                <c:pt idx="22112">
                  <c:v>5.2677649999999998</c:v>
                </c:pt>
                <c:pt idx="22113">
                  <c:v>5.2671093750016</c:v>
                </c:pt>
                <c:pt idx="22114">
                  <c:v>5.2664306250015995</c:v>
                </c:pt>
                <c:pt idx="22115">
                  <c:v>5.2658231250015994</c:v>
                </c:pt>
                <c:pt idx="22116">
                  <c:v>5.2652881250016002</c:v>
                </c:pt>
                <c:pt idx="22117">
                  <c:v>5.2647206250015994</c:v>
                </c:pt>
                <c:pt idx="22118">
                  <c:v>5.2641606250016002</c:v>
                </c:pt>
                <c:pt idx="22119">
                  <c:v>5.2637737500000004</c:v>
                </c:pt>
                <c:pt idx="22120">
                  <c:v>5.2633593750015999</c:v>
                </c:pt>
                <c:pt idx="22121">
                  <c:v>5.2629256250015999</c:v>
                </c:pt>
                <c:pt idx="22122">
                  <c:v>5.2625925000000002</c:v>
                </c:pt>
                <c:pt idx="22123">
                  <c:v>5.2621393750015999</c:v>
                </c:pt>
                <c:pt idx="22124">
                  <c:v>5.2621824999999998</c:v>
                </c:pt>
                <c:pt idx="22125">
                  <c:v>5.2617106250015997</c:v>
                </c:pt>
                <c:pt idx="22126">
                  <c:v>5.2612762499999999</c:v>
                </c:pt>
                <c:pt idx="22127">
                  <c:v>5.2607906250015999</c:v>
                </c:pt>
                <c:pt idx="22128">
                  <c:v>5.2612018750015999</c:v>
                </c:pt>
                <c:pt idx="22129">
                  <c:v>5.2616018750015998</c:v>
                </c:pt>
                <c:pt idx="22130">
                  <c:v>5.2620893750016</c:v>
                </c:pt>
                <c:pt idx="22131">
                  <c:v>5.2625175000000004</c:v>
                </c:pt>
                <c:pt idx="22132">
                  <c:v>5.2628649999999997</c:v>
                </c:pt>
                <c:pt idx="22133">
                  <c:v>5.2633312500000002</c:v>
                </c:pt>
                <c:pt idx="22134">
                  <c:v>5.2636975000000001</c:v>
                </c:pt>
                <c:pt idx="22135">
                  <c:v>5.2640700000000002</c:v>
                </c:pt>
                <c:pt idx="22136">
                  <c:v>5.2645062500000002</c:v>
                </c:pt>
                <c:pt idx="22137">
                  <c:v>5.2648518750015993</c:v>
                </c:pt>
                <c:pt idx="22138">
                  <c:v>5.2651762499999997</c:v>
                </c:pt>
                <c:pt idx="22139">
                  <c:v>5.2648243750015995</c:v>
                </c:pt>
                <c:pt idx="22140">
                  <c:v>5.2644875000000004</c:v>
                </c:pt>
                <c:pt idx="22141">
                  <c:v>5.2641193750015995</c:v>
                </c:pt>
                <c:pt idx="22142">
                  <c:v>5.2637956250015998</c:v>
                </c:pt>
                <c:pt idx="22143">
                  <c:v>5.2633162499999999</c:v>
                </c:pt>
                <c:pt idx="22144">
                  <c:v>5.2629587500000001</c:v>
                </c:pt>
                <c:pt idx="22145">
                  <c:v>5.2626125000000004</c:v>
                </c:pt>
                <c:pt idx="22146">
                  <c:v>5.2622724999999999</c:v>
                </c:pt>
                <c:pt idx="22147">
                  <c:v>5.2618450000000001</c:v>
                </c:pt>
                <c:pt idx="22148">
                  <c:v>5.2614943750015994</c:v>
                </c:pt>
                <c:pt idx="22149">
                  <c:v>5.2619556250016002</c:v>
                </c:pt>
                <c:pt idx="22150">
                  <c:v>5.2623300000000004</c:v>
                </c:pt>
                <c:pt idx="22151">
                  <c:v>5.2627818750015996</c:v>
                </c:pt>
                <c:pt idx="22152">
                  <c:v>5.2632193750015999</c:v>
                </c:pt>
                <c:pt idx="22153">
                  <c:v>5.2635949999999996</c:v>
                </c:pt>
                <c:pt idx="22154">
                  <c:v>5.2637037500000003</c:v>
                </c:pt>
                <c:pt idx="22155">
                  <c:v>5.2642318750015997</c:v>
                </c:pt>
                <c:pt idx="22156">
                  <c:v>5.2646350000000002</c:v>
                </c:pt>
                <c:pt idx="22157">
                  <c:v>5.2651443750015998</c:v>
                </c:pt>
                <c:pt idx="22158">
                  <c:v>5.2655706250016001</c:v>
                </c:pt>
                <c:pt idx="22159">
                  <c:v>5.2661193750016002</c:v>
                </c:pt>
                <c:pt idx="22160">
                  <c:v>5.2665875</c:v>
                </c:pt>
                <c:pt idx="22161">
                  <c:v>5.2671087500000002</c:v>
                </c:pt>
                <c:pt idx="22162">
                  <c:v>5.2674962499999998</c:v>
                </c:pt>
                <c:pt idx="22163">
                  <c:v>5.26791125</c:v>
                </c:pt>
                <c:pt idx="22164">
                  <c:v>5.2683468750015994</c:v>
                </c:pt>
                <c:pt idx="22165">
                  <c:v>5.2687249999999999</c:v>
                </c:pt>
                <c:pt idx="22166">
                  <c:v>5.2692243750015999</c:v>
                </c:pt>
                <c:pt idx="22167">
                  <c:v>5.2697162500000001</c:v>
                </c:pt>
                <c:pt idx="22168">
                  <c:v>5.2701056250015998</c:v>
                </c:pt>
                <c:pt idx="22169">
                  <c:v>5.270505</c:v>
                </c:pt>
                <c:pt idx="22170">
                  <c:v>5.2701799999999999</c:v>
                </c:pt>
                <c:pt idx="22171">
                  <c:v>5.2698387499999999</c:v>
                </c:pt>
                <c:pt idx="22172">
                  <c:v>5.2694231250015999</c:v>
                </c:pt>
                <c:pt idx="22173">
                  <c:v>5.2690537500000003</c:v>
                </c:pt>
                <c:pt idx="22174">
                  <c:v>5.2687187499999997</c:v>
                </c:pt>
                <c:pt idx="22175">
                  <c:v>5.2681750000000003</c:v>
                </c:pt>
                <c:pt idx="22176">
                  <c:v>5.2675512500000004</c:v>
                </c:pt>
                <c:pt idx="22177">
                  <c:v>5.2671581250015995</c:v>
                </c:pt>
                <c:pt idx="22178">
                  <c:v>5.2668274999999998</c:v>
                </c:pt>
                <c:pt idx="22179">
                  <c:v>5.2664637499999998</c:v>
                </c:pt>
                <c:pt idx="22180">
                  <c:v>5.2659581250015997</c:v>
                </c:pt>
                <c:pt idx="22181">
                  <c:v>5.2654206250015996</c:v>
                </c:pt>
                <c:pt idx="22182">
                  <c:v>5.2649162499999997</c:v>
                </c:pt>
                <c:pt idx="22183">
                  <c:v>5.2644774999999999</c:v>
                </c:pt>
                <c:pt idx="22184">
                  <c:v>5.2639231250015994</c:v>
                </c:pt>
                <c:pt idx="22185">
                  <c:v>5.2634531250015995</c:v>
                </c:pt>
                <c:pt idx="22186">
                  <c:v>5.2629762500000004</c:v>
                </c:pt>
                <c:pt idx="22187">
                  <c:v>5.2624706250015993</c:v>
                </c:pt>
                <c:pt idx="22188">
                  <c:v>5.26187</c:v>
                </c:pt>
                <c:pt idx="22189">
                  <c:v>5.2613300000000001</c:v>
                </c:pt>
                <c:pt idx="22190">
                  <c:v>5.2609468750015997</c:v>
                </c:pt>
                <c:pt idx="22191">
                  <c:v>5.2605025000000003</c:v>
                </c:pt>
                <c:pt idx="22192">
                  <c:v>5.2600081250016002</c:v>
                </c:pt>
                <c:pt idx="22193">
                  <c:v>5.2595450000000001</c:v>
                </c:pt>
                <c:pt idx="22194">
                  <c:v>5.2588299999999997</c:v>
                </c:pt>
                <c:pt idx="22195">
                  <c:v>5.2584593750015998</c:v>
                </c:pt>
                <c:pt idx="22196">
                  <c:v>5.2580068750016</c:v>
                </c:pt>
                <c:pt idx="22197">
                  <c:v>5.2576193750015996</c:v>
                </c:pt>
                <c:pt idx="22198">
                  <c:v>5.2580062500000002</c:v>
                </c:pt>
                <c:pt idx="22199">
                  <c:v>5.2584024999999999</c:v>
                </c:pt>
                <c:pt idx="22200">
                  <c:v>5.2587443750015996</c:v>
                </c:pt>
                <c:pt idx="22201">
                  <c:v>5.2591543750016001</c:v>
                </c:pt>
                <c:pt idx="22202">
                  <c:v>5.2595106250015995</c:v>
                </c:pt>
                <c:pt idx="22203">
                  <c:v>5.2599562500000001</c:v>
                </c:pt>
                <c:pt idx="22204">
                  <c:v>5.2604424999999999</c:v>
                </c:pt>
                <c:pt idx="22205">
                  <c:v>5.2609612500000003</c:v>
                </c:pt>
                <c:pt idx="22206">
                  <c:v>5.2614650000000003</c:v>
                </c:pt>
                <c:pt idx="22207">
                  <c:v>5.2617981250015999</c:v>
                </c:pt>
                <c:pt idx="22208">
                  <c:v>5.2622618750015997</c:v>
                </c:pt>
                <c:pt idx="22209">
                  <c:v>5.2626887499999997</c:v>
                </c:pt>
                <c:pt idx="22210">
                  <c:v>5.26324375</c:v>
                </c:pt>
                <c:pt idx="22211">
                  <c:v>5.2637200000000002</c:v>
                </c:pt>
                <c:pt idx="22212">
                  <c:v>5.2641731250015997</c:v>
                </c:pt>
                <c:pt idx="22213">
                  <c:v>5.264545</c:v>
                </c:pt>
                <c:pt idx="22214">
                  <c:v>5.2649212500000004</c:v>
                </c:pt>
                <c:pt idx="22215">
                  <c:v>5.2653506250015996</c:v>
                </c:pt>
                <c:pt idx="22216">
                  <c:v>5.2657299999999996</c:v>
                </c:pt>
                <c:pt idx="22217">
                  <c:v>5.2660893750015996</c:v>
                </c:pt>
                <c:pt idx="22218">
                  <c:v>5.2656599999999996</c:v>
                </c:pt>
                <c:pt idx="22219">
                  <c:v>5.26521375</c:v>
                </c:pt>
                <c:pt idx="22220">
                  <c:v>5.2648743750015994</c:v>
                </c:pt>
                <c:pt idx="22221">
                  <c:v>5.2643656250015995</c:v>
                </c:pt>
                <c:pt idx="22222">
                  <c:v>5.2640450000000003</c:v>
                </c:pt>
                <c:pt idx="22223">
                  <c:v>5.2635493750015998</c:v>
                </c:pt>
                <c:pt idx="22224">
                  <c:v>5.2630575000000004</c:v>
                </c:pt>
                <c:pt idx="22225">
                  <c:v>5.2627331250016001</c:v>
                </c:pt>
                <c:pt idx="22226">
                  <c:v>5.2623106250016001</c:v>
                </c:pt>
                <c:pt idx="22227">
                  <c:v>5.2619687500000003</c:v>
                </c:pt>
                <c:pt idx="22228">
                  <c:v>5.2615443750016002</c:v>
                </c:pt>
                <c:pt idx="22229">
                  <c:v>5.2610931250016</c:v>
                </c:pt>
                <c:pt idx="22230">
                  <c:v>5.2608812499999997</c:v>
                </c:pt>
                <c:pt idx="22231">
                  <c:v>5.2605556250015999</c:v>
                </c:pt>
                <c:pt idx="22232">
                  <c:v>5.2600718750016</c:v>
                </c:pt>
                <c:pt idx="22233">
                  <c:v>5.2597512499999999</c:v>
                </c:pt>
                <c:pt idx="22234">
                  <c:v>5.2601556250015999</c:v>
                </c:pt>
                <c:pt idx="22235">
                  <c:v>5.26052125</c:v>
                </c:pt>
                <c:pt idx="22236">
                  <c:v>5.2608437500000003</c:v>
                </c:pt>
                <c:pt idx="22237">
                  <c:v>5.2609075000000001</c:v>
                </c:pt>
                <c:pt idx="22238">
                  <c:v>5.2612812499999997</c:v>
                </c:pt>
                <c:pt idx="22239">
                  <c:v>5.2616337499999997</c:v>
                </c:pt>
                <c:pt idx="22240">
                  <c:v>5.2619999999999996</c:v>
                </c:pt>
                <c:pt idx="22241">
                  <c:v>5.2623543750015997</c:v>
                </c:pt>
                <c:pt idx="22242">
                  <c:v>5.2627237500000001</c:v>
                </c:pt>
                <c:pt idx="22243">
                  <c:v>5.2631199999999998</c:v>
                </c:pt>
                <c:pt idx="22244">
                  <c:v>5.2635399999999999</c:v>
                </c:pt>
                <c:pt idx="22245">
                  <c:v>5.2640706250016001</c:v>
                </c:pt>
                <c:pt idx="22246">
                  <c:v>5.2644124999999997</c:v>
                </c:pt>
                <c:pt idx="22247">
                  <c:v>5.2648556250015996</c:v>
                </c:pt>
                <c:pt idx="22248">
                  <c:v>5.2653281250015995</c:v>
                </c:pt>
                <c:pt idx="22249">
                  <c:v>5.2659731250016</c:v>
                </c:pt>
                <c:pt idx="22250">
                  <c:v>5.2665156250015999</c:v>
                </c:pt>
                <c:pt idx="22251">
                  <c:v>5.2668443750015994</c:v>
                </c:pt>
                <c:pt idx="22252">
                  <c:v>5.2673674999999998</c:v>
                </c:pt>
                <c:pt idx="22253">
                  <c:v>5.2679293750016001</c:v>
                </c:pt>
                <c:pt idx="22254">
                  <c:v>5.2683574999999996</c:v>
                </c:pt>
                <c:pt idx="22255">
                  <c:v>5.2687600000000003</c:v>
                </c:pt>
                <c:pt idx="22256">
                  <c:v>5.2691274999999997</c:v>
                </c:pt>
                <c:pt idx="22257">
                  <c:v>5.2696431250015996</c:v>
                </c:pt>
                <c:pt idx="22258">
                  <c:v>5.2700356250015998</c:v>
                </c:pt>
                <c:pt idx="22259">
                  <c:v>5.2705068750016002</c:v>
                </c:pt>
                <c:pt idx="22260">
                  <c:v>5.2708281250016</c:v>
                </c:pt>
                <c:pt idx="22261">
                  <c:v>5.2703668750016002</c:v>
                </c:pt>
                <c:pt idx="22262">
                  <c:v>5.2697718750015996</c:v>
                </c:pt>
                <c:pt idx="22263">
                  <c:v>5.2693899999999996</c:v>
                </c:pt>
                <c:pt idx="22264">
                  <c:v>5.2689106250015998</c:v>
                </c:pt>
                <c:pt idx="22265">
                  <c:v>5.2682368750016</c:v>
                </c:pt>
                <c:pt idx="22266">
                  <c:v>5.2675475</c:v>
                </c:pt>
                <c:pt idx="22267">
                  <c:v>5.2668512500000002</c:v>
                </c:pt>
                <c:pt idx="22268">
                  <c:v>5.2660406250016001</c:v>
                </c:pt>
                <c:pt idx="22269">
                  <c:v>5.2651837500000003</c:v>
                </c:pt>
                <c:pt idx="22270">
                  <c:v>5.26441625</c:v>
                </c:pt>
                <c:pt idx="22271">
                  <c:v>5.2636487499999998</c:v>
                </c:pt>
                <c:pt idx="22272">
                  <c:v>5.2627606250015999</c:v>
                </c:pt>
                <c:pt idx="22273">
                  <c:v>5.2619224999999998</c:v>
                </c:pt>
                <c:pt idx="22274">
                  <c:v>5.2612137499999996</c:v>
                </c:pt>
                <c:pt idx="22275">
                  <c:v>5.2606212499999998</c:v>
                </c:pt>
                <c:pt idx="22276">
                  <c:v>5.2599556250015995</c:v>
                </c:pt>
                <c:pt idx="22277">
                  <c:v>5.25941875</c:v>
                </c:pt>
                <c:pt idx="22278">
                  <c:v>5.2589862500000004</c:v>
                </c:pt>
                <c:pt idx="22279">
                  <c:v>5.2585456250015996</c:v>
                </c:pt>
                <c:pt idx="22280">
                  <c:v>5.2580574999999996</c:v>
                </c:pt>
                <c:pt idx="22281">
                  <c:v>5.2576018750015994</c:v>
                </c:pt>
                <c:pt idx="22282">
                  <c:v>5.2570724999999996</c:v>
                </c:pt>
                <c:pt idx="22283">
                  <c:v>5.2567231250016002</c:v>
                </c:pt>
                <c:pt idx="22284">
                  <c:v>5.2564256250015999</c:v>
                </c:pt>
                <c:pt idx="22285">
                  <c:v>5.2560837500000002</c:v>
                </c:pt>
                <c:pt idx="22286">
                  <c:v>5.2557418750015996</c:v>
                </c:pt>
                <c:pt idx="22287">
                  <c:v>5.2561612499999999</c:v>
                </c:pt>
                <c:pt idx="22288">
                  <c:v>5.2561968750016002</c:v>
                </c:pt>
                <c:pt idx="22289">
                  <c:v>5.2563343750015994</c:v>
                </c:pt>
                <c:pt idx="22290">
                  <c:v>5.2567387500000002</c:v>
                </c:pt>
                <c:pt idx="22291">
                  <c:v>5.2570862500000004</c:v>
                </c:pt>
                <c:pt idx="22292">
                  <c:v>5.2575712499999998</c:v>
                </c:pt>
                <c:pt idx="22293">
                  <c:v>5.2579406250015994</c:v>
                </c:pt>
                <c:pt idx="22294">
                  <c:v>5.2584368750015997</c:v>
                </c:pt>
                <c:pt idx="22295">
                  <c:v>5.2589362499999996</c:v>
                </c:pt>
                <c:pt idx="22296">
                  <c:v>5.2592768750015999</c:v>
                </c:pt>
                <c:pt idx="22297">
                  <c:v>5.2596487500000002</c:v>
                </c:pt>
                <c:pt idx="22298">
                  <c:v>5.2601087499999997</c:v>
                </c:pt>
                <c:pt idx="22299">
                  <c:v>5.2604931250015996</c:v>
                </c:pt>
                <c:pt idx="22300">
                  <c:v>5.2608368750015995</c:v>
                </c:pt>
                <c:pt idx="22301">
                  <c:v>5.2613856250015996</c:v>
                </c:pt>
                <c:pt idx="22302">
                  <c:v>5.2617793750016002</c:v>
                </c:pt>
                <c:pt idx="22303">
                  <c:v>5.2621081250015997</c:v>
                </c:pt>
                <c:pt idx="22304">
                  <c:v>5.2625043750015994</c:v>
                </c:pt>
                <c:pt idx="22305">
                  <c:v>5.2628818750016002</c:v>
                </c:pt>
                <c:pt idx="22306">
                  <c:v>5.2628162500000002</c:v>
                </c:pt>
                <c:pt idx="22307">
                  <c:v>5.2624193750016</c:v>
                </c:pt>
                <c:pt idx="22308">
                  <c:v>5.2619775000000004</c:v>
                </c:pt>
                <c:pt idx="22309">
                  <c:v>5.2615387499999997</c:v>
                </c:pt>
                <c:pt idx="22310">
                  <c:v>5.2610937499999997</c:v>
                </c:pt>
                <c:pt idx="22311">
                  <c:v>5.2604856250015999</c:v>
                </c:pt>
                <c:pt idx="22312">
                  <c:v>5.2600562499999999</c:v>
                </c:pt>
                <c:pt idx="22313">
                  <c:v>5.25944375</c:v>
                </c:pt>
                <c:pt idx="22314">
                  <c:v>5.2590137500000003</c:v>
                </c:pt>
                <c:pt idx="22315">
                  <c:v>5.2586737499999998</c:v>
                </c:pt>
                <c:pt idx="22316">
                  <c:v>5.2586399999999998</c:v>
                </c:pt>
                <c:pt idx="22317">
                  <c:v>5.2590468750015997</c:v>
                </c:pt>
                <c:pt idx="22318">
                  <c:v>5.2594325</c:v>
                </c:pt>
                <c:pt idx="22319">
                  <c:v>5.25976</c:v>
                </c:pt>
                <c:pt idx="22320">
                  <c:v>5.2601849999999999</c:v>
                </c:pt>
                <c:pt idx="22321">
                  <c:v>5.2606349999999997</c:v>
                </c:pt>
                <c:pt idx="22322">
                  <c:v>5.2610193750015997</c:v>
                </c:pt>
                <c:pt idx="22323">
                  <c:v>5.2615812499999999</c:v>
                </c:pt>
                <c:pt idx="22324">
                  <c:v>5.2612562499999997</c:v>
                </c:pt>
                <c:pt idx="22325">
                  <c:v>5.2612949999999996</c:v>
                </c:pt>
                <c:pt idx="22326">
                  <c:v>5.2609043750015996</c:v>
                </c:pt>
                <c:pt idx="22327">
                  <c:v>5.2605649999999997</c:v>
                </c:pt>
                <c:pt idx="22328">
                  <c:v>5.2602349999999998</c:v>
                </c:pt>
                <c:pt idx="22329">
                  <c:v>5.2597681250015995</c:v>
                </c:pt>
                <c:pt idx="22330">
                  <c:v>5.2592049999999997</c:v>
                </c:pt>
                <c:pt idx="22331">
                  <c:v>5.2587875000000004</c:v>
                </c:pt>
                <c:pt idx="22332">
                  <c:v>5.2584650000000002</c:v>
                </c:pt>
                <c:pt idx="22333">
                  <c:v>5.2579349999999998</c:v>
                </c:pt>
                <c:pt idx="22334">
                  <c:v>5.2573999999999996</c:v>
                </c:pt>
                <c:pt idx="22335">
                  <c:v>5.2570224999999997</c:v>
                </c:pt>
                <c:pt idx="22336">
                  <c:v>5.2565749999999998</c:v>
                </c:pt>
                <c:pt idx="22337">
                  <c:v>5.2561549999999997</c:v>
                </c:pt>
                <c:pt idx="22338">
                  <c:v>5.2557643750015997</c:v>
                </c:pt>
                <c:pt idx="22339">
                  <c:v>5.2561493750016002</c:v>
                </c:pt>
                <c:pt idx="22340">
                  <c:v>5.2566968750015999</c:v>
                </c:pt>
                <c:pt idx="22341">
                  <c:v>5.2571500000000002</c:v>
                </c:pt>
                <c:pt idx="22342">
                  <c:v>5.25751875</c:v>
                </c:pt>
                <c:pt idx="22343">
                  <c:v>5.2578431250015996</c:v>
                </c:pt>
                <c:pt idx="22344">
                  <c:v>5.2582581250015998</c:v>
                </c:pt>
                <c:pt idx="22345">
                  <c:v>5.2579174999999996</c:v>
                </c:pt>
                <c:pt idx="22346">
                  <c:v>5.2575118750016001</c:v>
                </c:pt>
                <c:pt idx="22347">
                  <c:v>5.2572006250015999</c:v>
                </c:pt>
                <c:pt idx="22348">
                  <c:v>5.2571624999999997</c:v>
                </c:pt>
                <c:pt idx="22349">
                  <c:v>5.2575268750015995</c:v>
                </c:pt>
                <c:pt idx="22350">
                  <c:v>5.2579081250015998</c:v>
                </c:pt>
                <c:pt idx="22351">
                  <c:v>5.2582818750015994</c:v>
                </c:pt>
                <c:pt idx="22352">
                  <c:v>5.2587168750015998</c:v>
                </c:pt>
                <c:pt idx="22353">
                  <c:v>5.2590493750015996</c:v>
                </c:pt>
                <c:pt idx="22354">
                  <c:v>5.2585956250015995</c:v>
                </c:pt>
                <c:pt idx="22355">
                  <c:v>5.2581775000000004</c:v>
                </c:pt>
                <c:pt idx="22356">
                  <c:v>5.2577100000000003</c:v>
                </c:pt>
                <c:pt idx="22357">
                  <c:v>5.2572931250016</c:v>
                </c:pt>
                <c:pt idx="22358">
                  <c:v>5.2569343750015998</c:v>
                </c:pt>
                <c:pt idx="22359">
                  <c:v>5.2565999999999997</c:v>
                </c:pt>
                <c:pt idx="22360">
                  <c:v>5.2562100000000003</c:v>
                </c:pt>
                <c:pt idx="22361">
                  <c:v>5.2558718750016</c:v>
                </c:pt>
                <c:pt idx="22362">
                  <c:v>5.2554125000000003</c:v>
                </c:pt>
                <c:pt idx="22363">
                  <c:v>5.2548318750015994</c:v>
                </c:pt>
                <c:pt idx="22364">
                  <c:v>5.2544218750015999</c:v>
                </c:pt>
                <c:pt idx="22365">
                  <c:v>5.2545418750015997</c:v>
                </c:pt>
                <c:pt idx="22366">
                  <c:v>5.2550181250015999</c:v>
                </c:pt>
                <c:pt idx="22367">
                  <c:v>5.2553643750015997</c:v>
                </c:pt>
                <c:pt idx="22368">
                  <c:v>5.2557237499999996</c:v>
                </c:pt>
                <c:pt idx="22369">
                  <c:v>5.2561012500000004</c:v>
                </c:pt>
                <c:pt idx="22370">
                  <c:v>5.2566306250016002</c:v>
                </c:pt>
                <c:pt idx="22371">
                  <c:v>5.2570543750015997</c:v>
                </c:pt>
                <c:pt idx="22372">
                  <c:v>5.2574837499999996</c:v>
                </c:pt>
                <c:pt idx="22373">
                  <c:v>5.2578287499999998</c:v>
                </c:pt>
                <c:pt idx="22374">
                  <c:v>5.2583475000000002</c:v>
                </c:pt>
                <c:pt idx="22375">
                  <c:v>5.2587031250015999</c:v>
                </c:pt>
                <c:pt idx="22376">
                  <c:v>5.2591368750015999</c:v>
                </c:pt>
                <c:pt idx="22377">
                  <c:v>5.2588850000000003</c:v>
                </c:pt>
                <c:pt idx="22378">
                  <c:v>5.2589587499999997</c:v>
                </c:pt>
                <c:pt idx="22379">
                  <c:v>5.2594025000000002</c:v>
                </c:pt>
                <c:pt idx="22380">
                  <c:v>5.2597837500000004</c:v>
                </c:pt>
                <c:pt idx="22381">
                  <c:v>5.2601224999999996</c:v>
                </c:pt>
                <c:pt idx="22382">
                  <c:v>5.2604887500000004</c:v>
                </c:pt>
                <c:pt idx="22383">
                  <c:v>5.2605568750015994</c:v>
                </c:pt>
                <c:pt idx="22384">
                  <c:v>5.2602243750015996</c:v>
                </c:pt>
                <c:pt idx="22385">
                  <c:v>5.2598574999999999</c:v>
                </c:pt>
                <c:pt idx="22386">
                  <c:v>5.2594112500000003</c:v>
                </c:pt>
                <c:pt idx="22387">
                  <c:v>5.2590656250015995</c:v>
                </c:pt>
                <c:pt idx="22388">
                  <c:v>5.2587181250016002</c:v>
                </c:pt>
                <c:pt idx="22389">
                  <c:v>5.2584037500000003</c:v>
                </c:pt>
                <c:pt idx="22390">
                  <c:v>5.2580768750016</c:v>
                </c:pt>
                <c:pt idx="22391">
                  <c:v>5.2577468750016001</c:v>
                </c:pt>
                <c:pt idx="22392">
                  <c:v>5.2570137499999996</c:v>
                </c:pt>
                <c:pt idx="22393">
                  <c:v>5.2565575000000004</c:v>
                </c:pt>
                <c:pt idx="22394">
                  <c:v>5.2562075000000004</c:v>
                </c:pt>
                <c:pt idx="22395">
                  <c:v>5.2558493750016</c:v>
                </c:pt>
                <c:pt idx="22396">
                  <c:v>5.2554049999999997</c:v>
                </c:pt>
                <c:pt idx="22397">
                  <c:v>5.25496125</c:v>
                </c:pt>
                <c:pt idx="22398">
                  <c:v>5.2546343750015998</c:v>
                </c:pt>
                <c:pt idx="22399">
                  <c:v>5.2542881250016</c:v>
                </c:pt>
                <c:pt idx="22400">
                  <c:v>5.2539581250016001</c:v>
                </c:pt>
                <c:pt idx="22401">
                  <c:v>5.2534281250015997</c:v>
                </c:pt>
                <c:pt idx="22402">
                  <c:v>5.2528906250015996</c:v>
                </c:pt>
                <c:pt idx="22403">
                  <c:v>5.2525606250015997</c:v>
                </c:pt>
                <c:pt idx="22404">
                  <c:v>5.2521868750016001</c:v>
                </c:pt>
                <c:pt idx="22405">
                  <c:v>5.2521775000000002</c:v>
                </c:pt>
                <c:pt idx="22406">
                  <c:v>5.2525275000000002</c:v>
                </c:pt>
                <c:pt idx="22407">
                  <c:v>5.2530512500000004</c:v>
                </c:pt>
                <c:pt idx="22408">
                  <c:v>5.253495</c:v>
                </c:pt>
                <c:pt idx="22409">
                  <c:v>5.2538556250015995</c:v>
                </c:pt>
                <c:pt idx="22410">
                  <c:v>5.2542193750015995</c:v>
                </c:pt>
                <c:pt idx="22411">
                  <c:v>5.2546925</c:v>
                </c:pt>
                <c:pt idx="22412">
                  <c:v>5.2550800000000004</c:v>
                </c:pt>
                <c:pt idx="22413">
                  <c:v>5.2554356250016001</c:v>
                </c:pt>
                <c:pt idx="22414">
                  <c:v>5.2557656250016</c:v>
                </c:pt>
                <c:pt idx="22415">
                  <c:v>5.2561568750015999</c:v>
                </c:pt>
                <c:pt idx="22416">
                  <c:v>5.2560500000000001</c:v>
                </c:pt>
                <c:pt idx="22417">
                  <c:v>5.2557043750016001</c:v>
                </c:pt>
                <c:pt idx="22418">
                  <c:v>5.2552856250015996</c:v>
                </c:pt>
                <c:pt idx="22419">
                  <c:v>5.2555975000000004</c:v>
                </c:pt>
                <c:pt idx="22420">
                  <c:v>5.2559475000000004</c:v>
                </c:pt>
                <c:pt idx="22421">
                  <c:v>5.2563143750016001</c:v>
                </c:pt>
                <c:pt idx="22422">
                  <c:v>5.2559268750015997</c:v>
                </c:pt>
                <c:pt idx="22423">
                  <c:v>5.2562493750015999</c:v>
                </c:pt>
                <c:pt idx="22424">
                  <c:v>5.2567256250016001</c:v>
                </c:pt>
                <c:pt idx="22425">
                  <c:v>5.2571618750016</c:v>
                </c:pt>
                <c:pt idx="22426">
                  <c:v>5.2574918750016</c:v>
                </c:pt>
                <c:pt idx="22427">
                  <c:v>5.2578181250015996</c:v>
                </c:pt>
                <c:pt idx="22428">
                  <c:v>5.2582806250015999</c:v>
                </c:pt>
                <c:pt idx="22429">
                  <c:v>5.2587393750015998</c:v>
                </c:pt>
                <c:pt idx="22430">
                  <c:v>5.2590824999999999</c:v>
                </c:pt>
                <c:pt idx="22431">
                  <c:v>5.2595406250016001</c:v>
                </c:pt>
                <c:pt idx="22432">
                  <c:v>5.2598687499999999</c:v>
                </c:pt>
                <c:pt idx="22433">
                  <c:v>5.2602118750016</c:v>
                </c:pt>
                <c:pt idx="22434">
                  <c:v>5.2606631250015994</c:v>
                </c:pt>
                <c:pt idx="22435">
                  <c:v>5.2611068750015999</c:v>
                </c:pt>
                <c:pt idx="22436">
                  <c:v>5.2615568750015997</c:v>
                </c:pt>
                <c:pt idx="22437">
                  <c:v>5.2620143750016002</c:v>
                </c:pt>
                <c:pt idx="22438">
                  <c:v>5.2624887500000002</c:v>
                </c:pt>
                <c:pt idx="22439">
                  <c:v>5.2628462499999999</c:v>
                </c:pt>
                <c:pt idx="22440">
                  <c:v>5.2632037499999997</c:v>
                </c:pt>
                <c:pt idx="22441">
                  <c:v>5.2635293750015997</c:v>
                </c:pt>
                <c:pt idx="22442">
                  <c:v>5.2631556250016001</c:v>
                </c:pt>
                <c:pt idx="22443">
                  <c:v>5.2627368750015995</c:v>
                </c:pt>
                <c:pt idx="22444">
                  <c:v>5.2622168750015996</c:v>
                </c:pt>
                <c:pt idx="22445">
                  <c:v>5.2617706250016001</c:v>
                </c:pt>
                <c:pt idx="22446">
                  <c:v>5.2611506250015996</c:v>
                </c:pt>
                <c:pt idx="22447">
                  <c:v>5.2607793750015999</c:v>
                </c:pt>
                <c:pt idx="22448">
                  <c:v>5.2603862499999998</c:v>
                </c:pt>
                <c:pt idx="22449">
                  <c:v>5.2596906250015998</c:v>
                </c:pt>
                <c:pt idx="22450">
                  <c:v>5.2592262500000002</c:v>
                </c:pt>
                <c:pt idx="22451">
                  <c:v>5.2588062500000001</c:v>
                </c:pt>
                <c:pt idx="22452">
                  <c:v>5.2581481250015996</c:v>
                </c:pt>
                <c:pt idx="22453">
                  <c:v>5.2577262500000002</c:v>
                </c:pt>
                <c:pt idx="22454">
                  <c:v>5.2573512500000001</c:v>
                </c:pt>
                <c:pt idx="22455">
                  <c:v>5.2566818750015996</c:v>
                </c:pt>
                <c:pt idx="22456">
                  <c:v>5.2562618750015995</c:v>
                </c:pt>
                <c:pt idx="22457">
                  <c:v>5.2559056250016001</c:v>
                </c:pt>
                <c:pt idx="22458">
                  <c:v>5.2552581250015997</c:v>
                </c:pt>
                <c:pt idx="22459">
                  <c:v>5.2549074999999998</c:v>
                </c:pt>
                <c:pt idx="22460">
                  <c:v>5.2543818750015996</c:v>
                </c:pt>
                <c:pt idx="22461">
                  <c:v>5.2540212500000001</c:v>
                </c:pt>
                <c:pt idx="22462">
                  <c:v>5.2536825</c:v>
                </c:pt>
                <c:pt idx="22463">
                  <c:v>5.2531524999999997</c:v>
                </c:pt>
                <c:pt idx="22464">
                  <c:v>5.2525956250016002</c:v>
                </c:pt>
                <c:pt idx="22465">
                  <c:v>5.2522068750016002</c:v>
                </c:pt>
                <c:pt idx="22466">
                  <c:v>5.2517800000000001</c:v>
                </c:pt>
                <c:pt idx="22467">
                  <c:v>5.2514324999999999</c:v>
                </c:pt>
                <c:pt idx="22468">
                  <c:v>5.2511025</c:v>
                </c:pt>
                <c:pt idx="22469">
                  <c:v>5.2515412499999998</c:v>
                </c:pt>
                <c:pt idx="22470">
                  <c:v>5.2518862500000001</c:v>
                </c:pt>
                <c:pt idx="22471">
                  <c:v>5.2523062500000002</c:v>
                </c:pt>
                <c:pt idx="22472">
                  <c:v>5.2526831250015995</c:v>
                </c:pt>
                <c:pt idx="22473">
                  <c:v>5.2531356250016001</c:v>
                </c:pt>
                <c:pt idx="22474">
                  <c:v>5.2535418750015994</c:v>
                </c:pt>
                <c:pt idx="22475">
                  <c:v>5.2540449999999996</c:v>
                </c:pt>
                <c:pt idx="22476">
                  <c:v>5.2546418750015995</c:v>
                </c:pt>
                <c:pt idx="22477">
                  <c:v>5.2550981250015996</c:v>
                </c:pt>
                <c:pt idx="22478">
                  <c:v>5.2555293750015997</c:v>
                </c:pt>
                <c:pt idx="22479">
                  <c:v>5.2560206250016002</c:v>
                </c:pt>
                <c:pt idx="22480">
                  <c:v>5.2563506250016001</c:v>
                </c:pt>
                <c:pt idx="22481">
                  <c:v>5.2568324999999998</c:v>
                </c:pt>
                <c:pt idx="22482">
                  <c:v>5.2572431250016001</c:v>
                </c:pt>
                <c:pt idx="22483">
                  <c:v>5.257625</c:v>
                </c:pt>
                <c:pt idx="22484">
                  <c:v>5.2579574999999998</c:v>
                </c:pt>
                <c:pt idx="22485">
                  <c:v>5.2573837499999998</c:v>
                </c:pt>
                <c:pt idx="22486">
                  <c:v>5.2568574999999997</c:v>
                </c:pt>
                <c:pt idx="22487">
                  <c:v>5.2565168750015996</c:v>
                </c:pt>
                <c:pt idx="22488">
                  <c:v>5.25608875</c:v>
                </c:pt>
                <c:pt idx="22489">
                  <c:v>5.2557131250015994</c:v>
                </c:pt>
                <c:pt idx="22490">
                  <c:v>5.2550237500000003</c:v>
                </c:pt>
                <c:pt idx="22491">
                  <c:v>5.2545074999999999</c:v>
                </c:pt>
                <c:pt idx="22492">
                  <c:v>5.2541374999999997</c:v>
                </c:pt>
                <c:pt idx="22493">
                  <c:v>5.2538018750016002</c:v>
                </c:pt>
                <c:pt idx="22494">
                  <c:v>5.2534031250015998</c:v>
                </c:pt>
                <c:pt idx="22495">
                  <c:v>5.2530056250015997</c:v>
                </c:pt>
                <c:pt idx="22496">
                  <c:v>5.2526737499999996</c:v>
                </c:pt>
                <c:pt idx="22497">
                  <c:v>5.2520756250015994</c:v>
                </c:pt>
                <c:pt idx="22498">
                  <c:v>5.2516974999999997</c:v>
                </c:pt>
                <c:pt idx="22499">
                  <c:v>5.2512350000000003</c:v>
                </c:pt>
                <c:pt idx="22500">
                  <c:v>5.2508668750015994</c:v>
                </c:pt>
                <c:pt idx="22501">
                  <c:v>5.2512631250016</c:v>
                </c:pt>
                <c:pt idx="22502">
                  <c:v>5.2517174999999998</c:v>
                </c:pt>
                <c:pt idx="22503">
                  <c:v>5.2520543750015998</c:v>
                </c:pt>
                <c:pt idx="22504">
                  <c:v>5.2525418750016</c:v>
                </c:pt>
                <c:pt idx="22505">
                  <c:v>5.2529025000000003</c:v>
                </c:pt>
                <c:pt idx="22506">
                  <c:v>5.2534493750015994</c:v>
                </c:pt>
                <c:pt idx="22507">
                  <c:v>5.2538093750015999</c:v>
                </c:pt>
                <c:pt idx="22508">
                  <c:v>5.2541324999999999</c:v>
                </c:pt>
                <c:pt idx="22509">
                  <c:v>5.2539068750015998</c:v>
                </c:pt>
                <c:pt idx="22510">
                  <c:v>5.2534643750015997</c:v>
                </c:pt>
                <c:pt idx="22511">
                  <c:v>5.2530156250015994</c:v>
                </c:pt>
                <c:pt idx="22512">
                  <c:v>5.2524793750015997</c:v>
                </c:pt>
                <c:pt idx="22513">
                  <c:v>5.2520325000000003</c:v>
                </c:pt>
                <c:pt idx="22514">
                  <c:v>5.2517062499999998</c:v>
                </c:pt>
                <c:pt idx="22515">
                  <c:v>5.2513568750015995</c:v>
                </c:pt>
                <c:pt idx="22516">
                  <c:v>5.2515824999999996</c:v>
                </c:pt>
                <c:pt idx="22517">
                  <c:v>5.2519162499999998</c:v>
                </c:pt>
                <c:pt idx="22518">
                  <c:v>5.2523837499999999</c:v>
                </c:pt>
                <c:pt idx="22519">
                  <c:v>5.2527225</c:v>
                </c:pt>
                <c:pt idx="22520">
                  <c:v>5.2530431250016001</c:v>
                </c:pt>
                <c:pt idx="22521">
                  <c:v>5.2534175000000003</c:v>
                </c:pt>
                <c:pt idx="22522">
                  <c:v>5.2537906250016002</c:v>
                </c:pt>
                <c:pt idx="22523">
                  <c:v>5.2542556250015995</c:v>
                </c:pt>
                <c:pt idx="22524">
                  <c:v>5.2546518750016</c:v>
                </c:pt>
                <c:pt idx="22525">
                  <c:v>5.2550037500000002</c:v>
                </c:pt>
                <c:pt idx="22526">
                  <c:v>5.2545500000000001</c:v>
                </c:pt>
                <c:pt idx="22527">
                  <c:v>5.254035</c:v>
                </c:pt>
                <c:pt idx="22528">
                  <c:v>5.2536656250015996</c:v>
                </c:pt>
                <c:pt idx="22529">
                  <c:v>5.2530637499999999</c:v>
                </c:pt>
                <c:pt idx="22530">
                  <c:v>5.2526893750015997</c:v>
                </c:pt>
                <c:pt idx="22531">
                  <c:v>5.2522006250016</c:v>
                </c:pt>
                <c:pt idx="22532">
                  <c:v>5.2517268750015997</c:v>
                </c:pt>
                <c:pt idx="22533">
                  <c:v>5.2513068750015996</c:v>
                </c:pt>
                <c:pt idx="22534">
                  <c:v>5.2513668750016</c:v>
                </c:pt>
                <c:pt idx="22535">
                  <c:v>5.2517056250016001</c:v>
                </c:pt>
                <c:pt idx="22536">
                  <c:v>5.2521662500000001</c:v>
                </c:pt>
                <c:pt idx="22537">
                  <c:v>5.2526256250015999</c:v>
                </c:pt>
                <c:pt idx="22538">
                  <c:v>5.2531131250016001</c:v>
                </c:pt>
                <c:pt idx="22539">
                  <c:v>5.2536075000000002</c:v>
                </c:pt>
                <c:pt idx="22540">
                  <c:v>5.2540043750015997</c:v>
                </c:pt>
                <c:pt idx="22541">
                  <c:v>5.2543812499999998</c:v>
                </c:pt>
                <c:pt idx="22542">
                  <c:v>5.2547387499999996</c:v>
                </c:pt>
                <c:pt idx="22543">
                  <c:v>5.2551412500000003</c:v>
                </c:pt>
                <c:pt idx="22544">
                  <c:v>5.2554893750015994</c:v>
                </c:pt>
                <c:pt idx="22545">
                  <c:v>5.2559112499999996</c:v>
                </c:pt>
                <c:pt idx="22546">
                  <c:v>5.256335</c:v>
                </c:pt>
                <c:pt idx="22547">
                  <c:v>5.2558231250015996</c:v>
                </c:pt>
                <c:pt idx="22548">
                  <c:v>5.2554800000000004</c:v>
                </c:pt>
                <c:pt idx="22549">
                  <c:v>5.2551281250016002</c:v>
                </c:pt>
                <c:pt idx="22550">
                  <c:v>5.2547556250016001</c:v>
                </c:pt>
                <c:pt idx="22551">
                  <c:v>5.2542843750015997</c:v>
                </c:pt>
                <c:pt idx="22552">
                  <c:v>5.2537912499999999</c:v>
                </c:pt>
                <c:pt idx="22553">
                  <c:v>5.2533168750015999</c:v>
                </c:pt>
                <c:pt idx="22554">
                  <c:v>5.2527612499999998</c:v>
                </c:pt>
                <c:pt idx="22555">
                  <c:v>5.2524168750015994</c:v>
                </c:pt>
                <c:pt idx="22556">
                  <c:v>5.2520362499999997</c:v>
                </c:pt>
                <c:pt idx="22557">
                  <c:v>5.2516462500000003</c:v>
                </c:pt>
                <c:pt idx="22558">
                  <c:v>5.2512125000000003</c:v>
                </c:pt>
                <c:pt idx="22559">
                  <c:v>5.2508256250015997</c:v>
                </c:pt>
                <c:pt idx="22560">
                  <c:v>5.2503837500000001</c:v>
                </c:pt>
                <c:pt idx="22561">
                  <c:v>5.2499568750016001</c:v>
                </c:pt>
                <c:pt idx="22562">
                  <c:v>5.2495675000000004</c:v>
                </c:pt>
                <c:pt idx="22563">
                  <c:v>5.2492299999999998</c:v>
                </c:pt>
                <c:pt idx="22564">
                  <c:v>5.2490918750016</c:v>
                </c:pt>
                <c:pt idx="22565">
                  <c:v>5.2487531250016</c:v>
                </c:pt>
                <c:pt idx="22566">
                  <c:v>5.2492168750015997</c:v>
                </c:pt>
                <c:pt idx="22567">
                  <c:v>5.2497106250016001</c:v>
                </c:pt>
                <c:pt idx="22568">
                  <c:v>5.2500981250015997</c:v>
                </c:pt>
                <c:pt idx="22569">
                  <c:v>5.2505431250015997</c:v>
                </c:pt>
                <c:pt idx="22570">
                  <c:v>5.2509756250016002</c:v>
                </c:pt>
                <c:pt idx="22571">
                  <c:v>5.2515068750016001</c:v>
                </c:pt>
                <c:pt idx="22572">
                  <c:v>5.2518506250015999</c:v>
                </c:pt>
                <c:pt idx="22573">
                  <c:v>5.2522343750016001</c:v>
                </c:pt>
                <c:pt idx="22574">
                  <c:v>5.2526531250015998</c:v>
                </c:pt>
                <c:pt idx="22575">
                  <c:v>5.2530556250015996</c:v>
                </c:pt>
                <c:pt idx="22576">
                  <c:v>5.2535106250016002</c:v>
                </c:pt>
                <c:pt idx="22577">
                  <c:v>5.25406</c:v>
                </c:pt>
                <c:pt idx="22578">
                  <c:v>5.2545250000000001</c:v>
                </c:pt>
                <c:pt idx="22579">
                  <c:v>5.2540793750015995</c:v>
                </c:pt>
                <c:pt idx="22580">
                  <c:v>5.2536174999999998</c:v>
                </c:pt>
                <c:pt idx="22581">
                  <c:v>5.2537668750015998</c:v>
                </c:pt>
                <c:pt idx="22582">
                  <c:v>5.2542506250015997</c:v>
                </c:pt>
                <c:pt idx="22583">
                  <c:v>5.2546143750015997</c:v>
                </c:pt>
                <c:pt idx="22584">
                  <c:v>5.25507875</c:v>
                </c:pt>
                <c:pt idx="22585">
                  <c:v>5.2555256250015994</c:v>
                </c:pt>
                <c:pt idx="22586">
                  <c:v>5.2558518750015999</c:v>
                </c:pt>
                <c:pt idx="22587">
                  <c:v>5.2554487500000002</c:v>
                </c:pt>
                <c:pt idx="22588">
                  <c:v>5.2551006250015995</c:v>
                </c:pt>
                <c:pt idx="22589">
                  <c:v>5.2547006250015995</c:v>
                </c:pt>
                <c:pt idx="22590">
                  <c:v>5.2543525000000004</c:v>
                </c:pt>
                <c:pt idx="22591">
                  <c:v>5.2539712500000002</c:v>
                </c:pt>
                <c:pt idx="22592">
                  <c:v>5.2535393750015995</c:v>
                </c:pt>
                <c:pt idx="22593">
                  <c:v>5.2531187499999996</c:v>
                </c:pt>
                <c:pt idx="22594">
                  <c:v>5.2525931250015994</c:v>
                </c:pt>
                <c:pt idx="22595">
                  <c:v>5.2522631250015994</c:v>
                </c:pt>
                <c:pt idx="22596">
                  <c:v>5.2517343750015995</c:v>
                </c:pt>
                <c:pt idx="22597">
                  <c:v>5.2513550000000002</c:v>
                </c:pt>
                <c:pt idx="22598">
                  <c:v>5.2506787499999996</c:v>
                </c:pt>
                <c:pt idx="22599">
                  <c:v>5.2502250000000004</c:v>
                </c:pt>
                <c:pt idx="22600">
                  <c:v>5.2498693750015999</c:v>
                </c:pt>
                <c:pt idx="22601">
                  <c:v>5.249155</c:v>
                </c:pt>
                <c:pt idx="22602">
                  <c:v>5.2487500000000002</c:v>
                </c:pt>
                <c:pt idx="22603">
                  <c:v>5.2481925</c:v>
                </c:pt>
                <c:pt idx="22604">
                  <c:v>5.2477593750015998</c:v>
                </c:pt>
                <c:pt idx="22605">
                  <c:v>5.2473475000000001</c:v>
                </c:pt>
                <c:pt idx="22606">
                  <c:v>5.2477206250016</c:v>
                </c:pt>
                <c:pt idx="22607">
                  <c:v>5.2482125000000002</c:v>
                </c:pt>
                <c:pt idx="22608">
                  <c:v>5.2485474999999999</c:v>
                </c:pt>
                <c:pt idx="22609">
                  <c:v>5.2489812499999999</c:v>
                </c:pt>
                <c:pt idx="22610">
                  <c:v>5.2493481250015996</c:v>
                </c:pt>
                <c:pt idx="22611">
                  <c:v>5.2496812500000001</c:v>
                </c:pt>
                <c:pt idx="22612">
                  <c:v>5.2501318750015997</c:v>
                </c:pt>
                <c:pt idx="22613">
                  <c:v>5.2504974999999998</c:v>
                </c:pt>
                <c:pt idx="22614">
                  <c:v>5.2510381250015996</c:v>
                </c:pt>
                <c:pt idx="22615">
                  <c:v>5.2514456250016002</c:v>
                </c:pt>
                <c:pt idx="22616">
                  <c:v>5.2520393750015995</c:v>
                </c:pt>
                <c:pt idx="22617">
                  <c:v>5.2524662500000003</c:v>
                </c:pt>
                <c:pt idx="22618">
                  <c:v>5.2527906250015999</c:v>
                </c:pt>
                <c:pt idx="22619">
                  <c:v>5.2532449999999997</c:v>
                </c:pt>
                <c:pt idx="22620">
                  <c:v>5.2537418750015998</c:v>
                </c:pt>
                <c:pt idx="22621">
                  <c:v>5.2540718750015998</c:v>
                </c:pt>
                <c:pt idx="22622">
                  <c:v>5.2537206250016002</c:v>
                </c:pt>
                <c:pt idx="22623">
                  <c:v>5.2530556250015996</c:v>
                </c:pt>
                <c:pt idx="22624">
                  <c:v>5.2526487499999996</c:v>
                </c:pt>
                <c:pt idx="22625">
                  <c:v>5.2522737499999996</c:v>
                </c:pt>
                <c:pt idx="22626">
                  <c:v>5.2517118750015994</c:v>
                </c:pt>
                <c:pt idx="22627">
                  <c:v>5.2510862500000002</c:v>
                </c:pt>
                <c:pt idx="22628">
                  <c:v>5.2504999999999997</c:v>
                </c:pt>
                <c:pt idx="22629">
                  <c:v>5.2499993750015994</c:v>
                </c:pt>
                <c:pt idx="22630">
                  <c:v>5.2493837499999998</c:v>
                </c:pt>
                <c:pt idx="22631">
                  <c:v>5.2487706250016002</c:v>
                </c:pt>
                <c:pt idx="22632">
                  <c:v>5.2482375000000001</c:v>
                </c:pt>
                <c:pt idx="22633">
                  <c:v>5.2478137499999997</c:v>
                </c:pt>
                <c:pt idx="22634">
                  <c:v>5.2473062500000003</c:v>
                </c:pt>
                <c:pt idx="22635">
                  <c:v>5.2467756250016002</c:v>
                </c:pt>
                <c:pt idx="22636">
                  <c:v>5.2463699999999998</c:v>
                </c:pt>
                <c:pt idx="22637">
                  <c:v>5.2460287499999998</c:v>
                </c:pt>
                <c:pt idx="22638">
                  <c:v>5.2456693750015999</c:v>
                </c:pt>
                <c:pt idx="22639">
                  <c:v>5.2453093750016002</c:v>
                </c:pt>
                <c:pt idx="22640">
                  <c:v>5.2448356250015999</c:v>
                </c:pt>
                <c:pt idx="22641">
                  <c:v>5.2441275000000003</c:v>
                </c:pt>
                <c:pt idx="22642">
                  <c:v>5.2436706250015996</c:v>
                </c:pt>
                <c:pt idx="22643">
                  <c:v>5.2432043750016</c:v>
                </c:pt>
                <c:pt idx="22644">
                  <c:v>5.2426578124992007</c:v>
                </c:pt>
                <c:pt idx="22645">
                  <c:v>5.2429993750015997</c:v>
                </c:pt>
                <c:pt idx="22646">
                  <c:v>5.2433856250015998</c:v>
                </c:pt>
                <c:pt idx="22647">
                  <c:v>5.2438212499999999</c:v>
                </c:pt>
                <c:pt idx="22648">
                  <c:v>5.2441493750015997</c:v>
                </c:pt>
                <c:pt idx="22649">
                  <c:v>5.2447062500000001</c:v>
                </c:pt>
                <c:pt idx="22650">
                  <c:v>5.2450418750015997</c:v>
                </c:pt>
                <c:pt idx="22651">
                  <c:v>5.2455512500000001</c:v>
                </c:pt>
                <c:pt idx="22652">
                  <c:v>5.2460818750015994</c:v>
                </c:pt>
                <c:pt idx="22653">
                  <c:v>5.2465018750015995</c:v>
                </c:pt>
                <c:pt idx="22654">
                  <c:v>5.2469468750015995</c:v>
                </c:pt>
                <c:pt idx="22655">
                  <c:v>5.2474443750016002</c:v>
                </c:pt>
                <c:pt idx="22656">
                  <c:v>5.2479618750016002</c:v>
                </c:pt>
                <c:pt idx="22657">
                  <c:v>5.2484868750015998</c:v>
                </c:pt>
                <c:pt idx="22658">
                  <c:v>5.2489425000000001</c:v>
                </c:pt>
                <c:pt idx="22659">
                  <c:v>5.2493974999999997</c:v>
                </c:pt>
                <c:pt idx="22660">
                  <c:v>5.2499025000000001</c:v>
                </c:pt>
                <c:pt idx="22661">
                  <c:v>5.2502256250016002</c:v>
                </c:pt>
                <c:pt idx="22662">
                  <c:v>5.2506606250015997</c:v>
                </c:pt>
                <c:pt idx="22663">
                  <c:v>5.2511324999999998</c:v>
                </c:pt>
                <c:pt idx="22664">
                  <c:v>5.2507937499999997</c:v>
                </c:pt>
                <c:pt idx="22665">
                  <c:v>5.2503568750016001</c:v>
                </c:pt>
                <c:pt idx="22666">
                  <c:v>5.2498631250015997</c:v>
                </c:pt>
                <c:pt idx="22667">
                  <c:v>5.2495050000000001</c:v>
                </c:pt>
                <c:pt idx="22668">
                  <c:v>5.2490293750015997</c:v>
                </c:pt>
                <c:pt idx="22669">
                  <c:v>5.2486981250015994</c:v>
                </c:pt>
                <c:pt idx="22670">
                  <c:v>5.2482800000000003</c:v>
                </c:pt>
                <c:pt idx="22671">
                  <c:v>5.2478931250015997</c:v>
                </c:pt>
                <c:pt idx="22672">
                  <c:v>5.2479500000000003</c:v>
                </c:pt>
                <c:pt idx="22673">
                  <c:v>5.2483143750016001</c:v>
                </c:pt>
                <c:pt idx="22674">
                  <c:v>5.2486481250015995</c:v>
                </c:pt>
                <c:pt idx="22675">
                  <c:v>5.2490162500000004</c:v>
                </c:pt>
                <c:pt idx="22676">
                  <c:v>5.2493949999999998</c:v>
                </c:pt>
                <c:pt idx="22677">
                  <c:v>5.2497431250015998</c:v>
                </c:pt>
                <c:pt idx="22678">
                  <c:v>5.2500843750015997</c:v>
                </c:pt>
                <c:pt idx="22679">
                  <c:v>5.2497068750015998</c:v>
                </c:pt>
                <c:pt idx="22680">
                  <c:v>5.2493743750016</c:v>
                </c:pt>
                <c:pt idx="22681">
                  <c:v>5.2489387499999998</c:v>
                </c:pt>
                <c:pt idx="22682">
                  <c:v>5.2485806250015994</c:v>
                </c:pt>
                <c:pt idx="22683">
                  <c:v>5.2480425000000004</c:v>
                </c:pt>
                <c:pt idx="22684">
                  <c:v>5.2476962499999997</c:v>
                </c:pt>
                <c:pt idx="22685">
                  <c:v>5.2473256250015998</c:v>
                </c:pt>
                <c:pt idx="22686">
                  <c:v>5.2470006250015997</c:v>
                </c:pt>
                <c:pt idx="22687">
                  <c:v>5.2470381250016001</c:v>
                </c:pt>
                <c:pt idx="22688">
                  <c:v>5.2471368750015994</c:v>
                </c:pt>
                <c:pt idx="22689">
                  <c:v>5.2475331250016</c:v>
                </c:pt>
                <c:pt idx="22690">
                  <c:v>5.2480918750015997</c:v>
                </c:pt>
                <c:pt idx="22691">
                  <c:v>5.2484293750016002</c:v>
                </c:pt>
                <c:pt idx="22692">
                  <c:v>5.2489031250015996</c:v>
                </c:pt>
                <c:pt idx="22693">
                  <c:v>5.2493443750016002</c:v>
                </c:pt>
                <c:pt idx="22694">
                  <c:v>5.2499418750015998</c:v>
                </c:pt>
                <c:pt idx="22695">
                  <c:v>5.2503981250015999</c:v>
                </c:pt>
                <c:pt idx="22696">
                  <c:v>5.2510606250015996</c:v>
                </c:pt>
                <c:pt idx="22697">
                  <c:v>5.2515412499999998</c:v>
                </c:pt>
                <c:pt idx="22698">
                  <c:v>5.2521075000000002</c:v>
                </c:pt>
                <c:pt idx="22699">
                  <c:v>5.2525718750015997</c:v>
                </c:pt>
                <c:pt idx="22700">
                  <c:v>5.2531493750016001</c:v>
                </c:pt>
                <c:pt idx="22701">
                  <c:v>5.2534812500000001</c:v>
                </c:pt>
                <c:pt idx="22702">
                  <c:v>5.2540268750015997</c:v>
                </c:pt>
                <c:pt idx="22703">
                  <c:v>5.2544975000000003</c:v>
                </c:pt>
                <c:pt idx="22704">
                  <c:v>5.2550543750015999</c:v>
                </c:pt>
                <c:pt idx="22705">
                  <c:v>5.2554756250015995</c:v>
                </c:pt>
                <c:pt idx="22706">
                  <c:v>5.2559343750015994</c:v>
                </c:pt>
                <c:pt idx="22707">
                  <c:v>5.2564393750015999</c:v>
                </c:pt>
                <c:pt idx="22708">
                  <c:v>5.2569368750015997</c:v>
                </c:pt>
                <c:pt idx="22709">
                  <c:v>5.2568218750015996</c:v>
                </c:pt>
                <c:pt idx="22710">
                  <c:v>5.2562656250015998</c:v>
                </c:pt>
                <c:pt idx="22711">
                  <c:v>5.2558168750015994</c:v>
                </c:pt>
                <c:pt idx="22712">
                  <c:v>5.2554512500000001</c:v>
                </c:pt>
                <c:pt idx="22713">
                  <c:v>5.2550150000000002</c:v>
                </c:pt>
                <c:pt idx="22714">
                  <c:v>5.2545931250016</c:v>
                </c:pt>
                <c:pt idx="22715">
                  <c:v>5.2539100000000003</c:v>
                </c:pt>
                <c:pt idx="22716">
                  <c:v>5.2535643750015995</c:v>
                </c:pt>
                <c:pt idx="22717">
                  <c:v>5.2531006250015997</c:v>
                </c:pt>
                <c:pt idx="22718">
                  <c:v>5.2526650000000004</c:v>
                </c:pt>
                <c:pt idx="22719">
                  <c:v>5.2523299999999997</c:v>
                </c:pt>
                <c:pt idx="22720">
                  <c:v>5.2519337500000001</c:v>
                </c:pt>
                <c:pt idx="22721">
                  <c:v>5.2514343750016002</c:v>
                </c:pt>
                <c:pt idx="22722">
                  <c:v>5.2509068750015997</c:v>
                </c:pt>
                <c:pt idx="22723">
                  <c:v>5.2502112500000004</c:v>
                </c:pt>
                <c:pt idx="22724">
                  <c:v>5.2493074999999996</c:v>
                </c:pt>
                <c:pt idx="22725">
                  <c:v>5.2482893750016002</c:v>
                </c:pt>
                <c:pt idx="22726">
                  <c:v>5.2473293750016001</c:v>
                </c:pt>
                <c:pt idx="22727">
                  <c:v>5.2463050000000004</c:v>
                </c:pt>
                <c:pt idx="22728">
                  <c:v>5.2451793750015998</c:v>
                </c:pt>
                <c:pt idx="22729">
                  <c:v>5.2441943750015998</c:v>
                </c:pt>
                <c:pt idx="22730">
                  <c:v>5.2434324999999999</c:v>
                </c:pt>
                <c:pt idx="22731">
                  <c:v>5.2427124999999997</c:v>
                </c:pt>
                <c:pt idx="22732">
                  <c:v>5.2420368750016006</c:v>
                </c:pt>
                <c:pt idx="22733">
                  <c:v>5.2415718750016005</c:v>
                </c:pt>
                <c:pt idx="22734">
                  <c:v>5.2410109375007998</c:v>
                </c:pt>
                <c:pt idx="22735">
                  <c:v>5.2405356250016002</c:v>
                </c:pt>
                <c:pt idx="22736">
                  <c:v>5.2402046875007997</c:v>
                </c:pt>
                <c:pt idx="22737">
                  <c:v>5.2398490624992009</c:v>
                </c:pt>
                <c:pt idx="22738">
                  <c:v>5.2402734375007993</c:v>
                </c:pt>
                <c:pt idx="22739">
                  <c:v>5.240678125001601</c:v>
                </c:pt>
                <c:pt idx="22740">
                  <c:v>5.2412450000000002</c:v>
                </c:pt>
                <c:pt idx="22741">
                  <c:v>5.2416831250016003</c:v>
                </c:pt>
                <c:pt idx="22742">
                  <c:v>5.2422084375007998</c:v>
                </c:pt>
                <c:pt idx="22743">
                  <c:v>5.2426409375007994</c:v>
                </c:pt>
                <c:pt idx="22744">
                  <c:v>5.2432506250015996</c:v>
                </c:pt>
                <c:pt idx="22745">
                  <c:v>5.2436262500000002</c:v>
                </c:pt>
                <c:pt idx="22746">
                  <c:v>5.2440856250015999</c:v>
                </c:pt>
                <c:pt idx="22747">
                  <c:v>5.2444281250015994</c:v>
                </c:pt>
                <c:pt idx="22748">
                  <c:v>5.2449562500000004</c:v>
                </c:pt>
                <c:pt idx="22749">
                  <c:v>5.2453918750015998</c:v>
                </c:pt>
                <c:pt idx="22750">
                  <c:v>5.2452350000000001</c:v>
                </c:pt>
                <c:pt idx="22751">
                  <c:v>5.2447724999999998</c:v>
                </c:pt>
                <c:pt idx="22752">
                  <c:v>5.2441593750016002</c:v>
                </c:pt>
                <c:pt idx="22753">
                  <c:v>5.2436668750016002</c:v>
                </c:pt>
                <c:pt idx="22754">
                  <c:v>5.2429750000000004</c:v>
                </c:pt>
                <c:pt idx="22755">
                  <c:v>5.2426315624992004</c:v>
                </c:pt>
                <c:pt idx="22756">
                  <c:v>5.2420271875007991</c:v>
                </c:pt>
                <c:pt idx="22757">
                  <c:v>5.2416615624992007</c:v>
                </c:pt>
                <c:pt idx="22758">
                  <c:v>5.2413371875007995</c:v>
                </c:pt>
                <c:pt idx="22759">
                  <c:v>5.2406499999999996</c:v>
                </c:pt>
                <c:pt idx="22760">
                  <c:v>5.2401465624992003</c:v>
                </c:pt>
                <c:pt idx="22761">
                  <c:v>5.23977</c:v>
                </c:pt>
                <c:pt idx="22762">
                  <c:v>5.2394021875007999</c:v>
                </c:pt>
                <c:pt idx="22763">
                  <c:v>5.2393328124992005</c:v>
                </c:pt>
                <c:pt idx="22764">
                  <c:v>5.2397974999999999</c:v>
                </c:pt>
                <c:pt idx="22765">
                  <c:v>5.2402121875007994</c:v>
                </c:pt>
                <c:pt idx="22766">
                  <c:v>5.2406878124992007</c:v>
                </c:pt>
                <c:pt idx="22767">
                  <c:v>5.2410621875007992</c:v>
                </c:pt>
                <c:pt idx="22768">
                  <c:v>5.2415693750016006</c:v>
                </c:pt>
                <c:pt idx="22769">
                  <c:v>5.2420206250016008</c:v>
                </c:pt>
                <c:pt idx="22770">
                  <c:v>5.2425428124992006</c:v>
                </c:pt>
                <c:pt idx="22771">
                  <c:v>5.2430456250016002</c:v>
                </c:pt>
                <c:pt idx="22772">
                  <c:v>5.2435481250015998</c:v>
                </c:pt>
                <c:pt idx="22773">
                  <c:v>5.2440462500000002</c:v>
                </c:pt>
                <c:pt idx="22774">
                  <c:v>5.2444043750015998</c:v>
                </c:pt>
                <c:pt idx="22775">
                  <c:v>5.2448093750015996</c:v>
                </c:pt>
                <c:pt idx="22776">
                  <c:v>5.2452075000000002</c:v>
                </c:pt>
                <c:pt idx="22777">
                  <c:v>5.24566</c:v>
                </c:pt>
                <c:pt idx="22778">
                  <c:v>5.2460231250015994</c:v>
                </c:pt>
                <c:pt idx="22779">
                  <c:v>5.2464731250016001</c:v>
                </c:pt>
                <c:pt idx="22780">
                  <c:v>5.2468950000000003</c:v>
                </c:pt>
                <c:pt idx="22781">
                  <c:v>5.2470706250015997</c:v>
                </c:pt>
                <c:pt idx="22782">
                  <c:v>5.2474224999999999</c:v>
                </c:pt>
                <c:pt idx="22783">
                  <c:v>5.2477481250015998</c:v>
                </c:pt>
                <c:pt idx="22784">
                  <c:v>5.2481799999999996</c:v>
                </c:pt>
                <c:pt idx="22785">
                  <c:v>5.2485368750015997</c:v>
                </c:pt>
                <c:pt idx="22786">
                  <c:v>5.2489418750015995</c:v>
                </c:pt>
                <c:pt idx="22787">
                  <c:v>5.2492962500000004</c:v>
                </c:pt>
                <c:pt idx="22788">
                  <c:v>5.2496700000000001</c:v>
                </c:pt>
                <c:pt idx="22789">
                  <c:v>5.2500225</c:v>
                </c:pt>
                <c:pt idx="22790">
                  <c:v>5.2495718750015996</c:v>
                </c:pt>
                <c:pt idx="22791">
                  <c:v>5.2491312499999996</c:v>
                </c:pt>
                <c:pt idx="22792">
                  <c:v>5.2486018750015999</c:v>
                </c:pt>
                <c:pt idx="22793">
                  <c:v>5.24820625</c:v>
                </c:pt>
                <c:pt idx="22794">
                  <c:v>5.2478481250015996</c:v>
                </c:pt>
                <c:pt idx="22795">
                  <c:v>5.2475174999999998</c:v>
                </c:pt>
                <c:pt idx="22796">
                  <c:v>5.2471500000000004</c:v>
                </c:pt>
                <c:pt idx="22797">
                  <c:v>5.2467868750015993</c:v>
                </c:pt>
                <c:pt idx="22798">
                  <c:v>5.2462650000000002</c:v>
                </c:pt>
                <c:pt idx="22799">
                  <c:v>5.2459381250015999</c:v>
                </c:pt>
                <c:pt idx="22800">
                  <c:v>5.2455706250015997</c:v>
                </c:pt>
                <c:pt idx="22801">
                  <c:v>5.2450406250016002</c:v>
                </c:pt>
                <c:pt idx="22802">
                  <c:v>5.2446425000000003</c:v>
                </c:pt>
                <c:pt idx="22803">
                  <c:v>5.2441518750015996</c:v>
                </c:pt>
                <c:pt idx="22804">
                  <c:v>5.2437056250016001</c:v>
                </c:pt>
                <c:pt idx="22805">
                  <c:v>5.24334875</c:v>
                </c:pt>
                <c:pt idx="22806">
                  <c:v>5.2429075000000003</c:v>
                </c:pt>
                <c:pt idx="22807">
                  <c:v>5.2425490624992008</c:v>
                </c:pt>
                <c:pt idx="22808">
                  <c:v>5.2420968750016002</c:v>
                </c:pt>
                <c:pt idx="22809">
                  <c:v>5.2415678124992002</c:v>
                </c:pt>
                <c:pt idx="22810">
                  <c:v>5.2410853124992007</c:v>
                </c:pt>
                <c:pt idx="22811">
                  <c:v>5.2407021875007995</c:v>
                </c:pt>
                <c:pt idx="22812">
                  <c:v>5.2403456250016003</c:v>
                </c:pt>
                <c:pt idx="22813">
                  <c:v>5.2399887500000002</c:v>
                </c:pt>
                <c:pt idx="22814">
                  <c:v>5.2396099999999999</c:v>
                </c:pt>
                <c:pt idx="22815">
                  <c:v>5.2399962499999999</c:v>
                </c:pt>
                <c:pt idx="22816">
                  <c:v>5.2403787499999996</c:v>
                </c:pt>
                <c:pt idx="22817">
                  <c:v>5.2409481250016006</c:v>
                </c:pt>
                <c:pt idx="22818">
                  <c:v>5.2413696875007991</c:v>
                </c:pt>
                <c:pt idx="22819">
                  <c:v>5.24196375</c:v>
                </c:pt>
                <c:pt idx="22820">
                  <c:v>5.2424881250016009</c:v>
                </c:pt>
                <c:pt idx="22821">
                  <c:v>5.2428090624992008</c:v>
                </c:pt>
                <c:pt idx="22822">
                  <c:v>5.2431743750016002</c:v>
                </c:pt>
                <c:pt idx="22823">
                  <c:v>5.2436656250015998</c:v>
                </c:pt>
                <c:pt idx="22824">
                  <c:v>5.2443412499999997</c:v>
                </c:pt>
                <c:pt idx="22825">
                  <c:v>5.2448087499999998</c:v>
                </c:pt>
                <c:pt idx="22826">
                  <c:v>5.2454018750015994</c:v>
                </c:pt>
                <c:pt idx="22827">
                  <c:v>5.2458243750015994</c:v>
                </c:pt>
                <c:pt idx="22828">
                  <c:v>5.2464424999999997</c:v>
                </c:pt>
                <c:pt idx="22829">
                  <c:v>5.2469531250015997</c:v>
                </c:pt>
                <c:pt idx="22830">
                  <c:v>5.2473206250016</c:v>
                </c:pt>
                <c:pt idx="22831">
                  <c:v>5.2478737500000001</c:v>
                </c:pt>
                <c:pt idx="22832">
                  <c:v>5.2485237500000004</c:v>
                </c:pt>
                <c:pt idx="22833">
                  <c:v>5.2488843750015999</c:v>
                </c:pt>
                <c:pt idx="22834">
                  <c:v>5.2495068750015994</c:v>
                </c:pt>
                <c:pt idx="22835">
                  <c:v>5.2498793750015995</c:v>
                </c:pt>
                <c:pt idx="22836">
                  <c:v>5.2503087500000003</c:v>
                </c:pt>
                <c:pt idx="22837">
                  <c:v>5.2507574999999997</c:v>
                </c:pt>
                <c:pt idx="22838">
                  <c:v>5.2511306250015997</c:v>
                </c:pt>
                <c:pt idx="22839">
                  <c:v>5.2514562500000004</c:v>
                </c:pt>
                <c:pt idx="22840">
                  <c:v>5.2519243750015994</c:v>
                </c:pt>
                <c:pt idx="22841">
                  <c:v>5.2514981250016</c:v>
                </c:pt>
                <c:pt idx="22842">
                  <c:v>5.2508843750015997</c:v>
                </c:pt>
                <c:pt idx="22843">
                  <c:v>5.2503950000000001</c:v>
                </c:pt>
                <c:pt idx="22844">
                  <c:v>5.2500493750016002</c:v>
                </c:pt>
                <c:pt idx="22845">
                  <c:v>5.2495143750016</c:v>
                </c:pt>
                <c:pt idx="22846">
                  <c:v>5.2491543750015994</c:v>
                </c:pt>
                <c:pt idx="22847">
                  <c:v>5.2487700000000004</c:v>
                </c:pt>
                <c:pt idx="22848">
                  <c:v>5.2483568750015994</c:v>
                </c:pt>
                <c:pt idx="22849">
                  <c:v>5.2478206250015997</c:v>
                </c:pt>
                <c:pt idx="22850">
                  <c:v>5.2473987500000003</c:v>
                </c:pt>
                <c:pt idx="22851">
                  <c:v>5.2469856250015994</c:v>
                </c:pt>
                <c:pt idx="22852">
                  <c:v>5.2466437499999996</c:v>
                </c:pt>
                <c:pt idx="22853">
                  <c:v>5.2463162499999996</c:v>
                </c:pt>
                <c:pt idx="22854">
                  <c:v>5.2458693750015994</c:v>
                </c:pt>
                <c:pt idx="22855">
                  <c:v>5.2455093750015998</c:v>
                </c:pt>
                <c:pt idx="22856">
                  <c:v>5.2449843750016001</c:v>
                </c:pt>
                <c:pt idx="22857">
                  <c:v>5.2445925000000004</c:v>
                </c:pt>
                <c:pt idx="22858">
                  <c:v>5.2442643750015998</c:v>
                </c:pt>
                <c:pt idx="22859">
                  <c:v>5.2437699999999996</c:v>
                </c:pt>
                <c:pt idx="22860">
                  <c:v>5.2431212499999997</c:v>
                </c:pt>
                <c:pt idx="22861">
                  <c:v>5.2425128124992009</c:v>
                </c:pt>
                <c:pt idx="22862">
                  <c:v>5.24215125</c:v>
                </c:pt>
                <c:pt idx="22863">
                  <c:v>5.2416459375007998</c:v>
                </c:pt>
                <c:pt idx="22864">
                  <c:v>5.2413012500000002</c:v>
                </c:pt>
                <c:pt idx="22865">
                  <c:v>5.2407803124992007</c:v>
                </c:pt>
                <c:pt idx="22866">
                  <c:v>5.24034625</c:v>
                </c:pt>
                <c:pt idx="22867">
                  <c:v>5.2399134375007996</c:v>
                </c:pt>
                <c:pt idx="22868">
                  <c:v>5.2394290624992008</c:v>
                </c:pt>
                <c:pt idx="22869">
                  <c:v>5.2391075000000003</c:v>
                </c:pt>
                <c:pt idx="22870">
                  <c:v>5.2386643750016004</c:v>
                </c:pt>
                <c:pt idx="22871">
                  <c:v>5.2389106250016004</c:v>
                </c:pt>
                <c:pt idx="22872">
                  <c:v>5.2393821875007998</c:v>
                </c:pt>
                <c:pt idx="22873">
                  <c:v>5.2398162499999996</c:v>
                </c:pt>
                <c:pt idx="22874">
                  <c:v>5.2402653124992007</c:v>
                </c:pt>
                <c:pt idx="22875">
                  <c:v>5.2407525000000001</c:v>
                </c:pt>
                <c:pt idx="22876">
                  <c:v>5.2411506250016009</c:v>
                </c:pt>
                <c:pt idx="22877">
                  <c:v>5.2416121875007997</c:v>
                </c:pt>
                <c:pt idx="22878">
                  <c:v>5.2420425000000002</c:v>
                </c:pt>
                <c:pt idx="22879">
                  <c:v>5.2425496875007997</c:v>
                </c:pt>
                <c:pt idx="22880">
                  <c:v>5.2428756250016004</c:v>
                </c:pt>
                <c:pt idx="22881">
                  <c:v>5.2433031250016002</c:v>
                </c:pt>
                <c:pt idx="22882">
                  <c:v>5.2436287500000001</c:v>
                </c:pt>
                <c:pt idx="22883">
                  <c:v>5.2440150000000001</c:v>
                </c:pt>
                <c:pt idx="22884">
                  <c:v>5.2438225000000003</c:v>
                </c:pt>
                <c:pt idx="22885">
                  <c:v>5.2442131250015995</c:v>
                </c:pt>
                <c:pt idx="22886">
                  <c:v>5.2438562500000003</c:v>
                </c:pt>
                <c:pt idx="22887">
                  <c:v>5.2433649999999998</c:v>
                </c:pt>
                <c:pt idx="22888">
                  <c:v>5.24302125</c:v>
                </c:pt>
                <c:pt idx="22889">
                  <c:v>5.2424375000000003</c:v>
                </c:pt>
                <c:pt idx="22890">
                  <c:v>5.2420593750016007</c:v>
                </c:pt>
                <c:pt idx="22891">
                  <c:v>5.2415643750016008</c:v>
                </c:pt>
                <c:pt idx="22892">
                  <c:v>5.2411928124992002</c:v>
                </c:pt>
                <c:pt idx="22893">
                  <c:v>5.2408581250016004</c:v>
                </c:pt>
                <c:pt idx="22894">
                  <c:v>5.2402771875007996</c:v>
                </c:pt>
                <c:pt idx="22895">
                  <c:v>5.2399481250016002</c:v>
                </c:pt>
                <c:pt idx="22896">
                  <c:v>5.2394665624992003</c:v>
                </c:pt>
                <c:pt idx="22897">
                  <c:v>5.2389740624992003</c:v>
                </c:pt>
                <c:pt idx="22898">
                  <c:v>5.2393299999999998</c:v>
                </c:pt>
                <c:pt idx="22899">
                  <c:v>5.2397509375007996</c:v>
                </c:pt>
                <c:pt idx="22900">
                  <c:v>5.2401768750016009</c:v>
                </c:pt>
                <c:pt idx="22901">
                  <c:v>5.2405465624992003</c:v>
                </c:pt>
                <c:pt idx="22902">
                  <c:v>5.2409846875007995</c:v>
                </c:pt>
                <c:pt idx="22903">
                  <c:v>5.2414375</c:v>
                </c:pt>
                <c:pt idx="22904">
                  <c:v>5.2417850000000001</c:v>
                </c:pt>
                <c:pt idx="22905">
                  <c:v>5.2421800000000003</c:v>
                </c:pt>
                <c:pt idx="22906">
                  <c:v>5.2425271875007997</c:v>
                </c:pt>
                <c:pt idx="22907">
                  <c:v>5.2429212500000002</c:v>
                </c:pt>
                <c:pt idx="22908">
                  <c:v>5.2432906250015998</c:v>
                </c:pt>
                <c:pt idx="22909">
                  <c:v>5.24381875</c:v>
                </c:pt>
                <c:pt idx="22910">
                  <c:v>5.2442587500000002</c:v>
                </c:pt>
                <c:pt idx="22911">
                  <c:v>5.2447631250016</c:v>
                </c:pt>
                <c:pt idx="22912">
                  <c:v>5.2452375</c:v>
                </c:pt>
                <c:pt idx="22913">
                  <c:v>5.2455881250015999</c:v>
                </c:pt>
                <c:pt idx="22914">
                  <c:v>5.2452275000000004</c:v>
                </c:pt>
                <c:pt idx="22915">
                  <c:v>5.2447387499999998</c:v>
                </c:pt>
                <c:pt idx="22916">
                  <c:v>5.2441343750015994</c:v>
                </c:pt>
                <c:pt idx="22917">
                  <c:v>5.2437943750015998</c:v>
                </c:pt>
                <c:pt idx="22918">
                  <c:v>5.2433256250015994</c:v>
                </c:pt>
                <c:pt idx="22919">
                  <c:v>5.2429924999999997</c:v>
                </c:pt>
                <c:pt idx="22920">
                  <c:v>5.2425581250016009</c:v>
                </c:pt>
                <c:pt idx="22921">
                  <c:v>5.2419434375007992</c:v>
                </c:pt>
                <c:pt idx="22922">
                  <c:v>5.2415609375007994</c:v>
                </c:pt>
                <c:pt idx="22923">
                  <c:v>5.2411624999999997</c:v>
                </c:pt>
                <c:pt idx="22924">
                  <c:v>5.2406981250016003</c:v>
                </c:pt>
                <c:pt idx="22925">
                  <c:v>5.2403612500000003</c:v>
                </c:pt>
                <c:pt idx="22926">
                  <c:v>5.2400228124992001</c:v>
                </c:pt>
                <c:pt idx="22927">
                  <c:v>5.2396918750016006</c:v>
                </c:pt>
                <c:pt idx="22928">
                  <c:v>5.2397343750016008</c:v>
                </c:pt>
                <c:pt idx="22929">
                  <c:v>5.2400793750016001</c:v>
                </c:pt>
                <c:pt idx="22930">
                  <c:v>5.2404934375007999</c:v>
                </c:pt>
                <c:pt idx="22931">
                  <c:v>5.2408915624992005</c:v>
                </c:pt>
                <c:pt idx="22932">
                  <c:v>5.2413193750016003</c:v>
                </c:pt>
                <c:pt idx="22933">
                  <c:v>5.2417153124992009</c:v>
                </c:pt>
                <c:pt idx="22934">
                  <c:v>5.2421068750016007</c:v>
                </c:pt>
                <c:pt idx="22935">
                  <c:v>5.2423062500000004</c:v>
                </c:pt>
                <c:pt idx="22936">
                  <c:v>5.2421737500000001</c:v>
                </c:pt>
                <c:pt idx="22937">
                  <c:v>5.2421321875007996</c:v>
                </c:pt>
                <c:pt idx="22938">
                  <c:v>5.2425640624992003</c:v>
                </c:pt>
                <c:pt idx="22939">
                  <c:v>5.2430106250015998</c:v>
                </c:pt>
                <c:pt idx="22940">
                  <c:v>5.2433881250015997</c:v>
                </c:pt>
                <c:pt idx="22941">
                  <c:v>5.2438468750015996</c:v>
                </c:pt>
                <c:pt idx="22942">
                  <c:v>5.2442562500000003</c:v>
                </c:pt>
                <c:pt idx="22943">
                  <c:v>5.2446787500000003</c:v>
                </c:pt>
                <c:pt idx="22944">
                  <c:v>5.2450925000000002</c:v>
                </c:pt>
                <c:pt idx="22945">
                  <c:v>5.2445531250016</c:v>
                </c:pt>
                <c:pt idx="22946">
                  <c:v>5.2440981250015994</c:v>
                </c:pt>
                <c:pt idx="22947">
                  <c:v>5.2436687500000003</c:v>
                </c:pt>
                <c:pt idx="22948">
                  <c:v>5.2432818750015997</c:v>
                </c:pt>
                <c:pt idx="22949">
                  <c:v>5.2429481250015995</c:v>
                </c:pt>
                <c:pt idx="22950">
                  <c:v>5.2424718750016002</c:v>
                </c:pt>
                <c:pt idx="22951">
                  <c:v>5.2420306250016004</c:v>
                </c:pt>
                <c:pt idx="22952">
                  <c:v>5.2416600000000004</c:v>
                </c:pt>
                <c:pt idx="22953">
                  <c:v>5.2412690624992004</c:v>
                </c:pt>
                <c:pt idx="22954">
                  <c:v>5.2408593750016008</c:v>
                </c:pt>
                <c:pt idx="22955">
                  <c:v>5.2403046875007995</c:v>
                </c:pt>
                <c:pt idx="22956">
                  <c:v>5.2398903124992007</c:v>
                </c:pt>
                <c:pt idx="22957">
                  <c:v>5.2395424999999998</c:v>
                </c:pt>
                <c:pt idx="22958">
                  <c:v>5.2390409375007998</c:v>
                </c:pt>
                <c:pt idx="22959">
                  <c:v>5.2384653124992004</c:v>
                </c:pt>
                <c:pt idx="22960">
                  <c:v>5.2379012500000002</c:v>
                </c:pt>
                <c:pt idx="22961">
                  <c:v>5.2374799999999997</c:v>
                </c:pt>
                <c:pt idx="22962">
                  <c:v>5.2369296875007993</c:v>
                </c:pt>
                <c:pt idx="22963">
                  <c:v>5.23642875</c:v>
                </c:pt>
                <c:pt idx="22964">
                  <c:v>5.2360396875007993</c:v>
                </c:pt>
                <c:pt idx="22965">
                  <c:v>5.2356137499999997</c:v>
                </c:pt>
                <c:pt idx="22966">
                  <c:v>5.2351821875007998</c:v>
                </c:pt>
                <c:pt idx="22967">
                  <c:v>5.2348040624992009</c:v>
                </c:pt>
                <c:pt idx="22968">
                  <c:v>5.2343321875007991</c:v>
                </c:pt>
                <c:pt idx="22969">
                  <c:v>5.2337618750016004</c:v>
                </c:pt>
                <c:pt idx="22970">
                  <c:v>5.2332987500000003</c:v>
                </c:pt>
                <c:pt idx="22971">
                  <c:v>5.2329406250016008</c:v>
                </c:pt>
                <c:pt idx="22972">
                  <c:v>5.2334134375007997</c:v>
                </c:pt>
                <c:pt idx="22973">
                  <c:v>5.233769375001601</c:v>
                </c:pt>
                <c:pt idx="22974">
                  <c:v>5.2340903124992009</c:v>
                </c:pt>
                <c:pt idx="22975">
                  <c:v>5.2344537500000001</c:v>
                </c:pt>
                <c:pt idx="22976">
                  <c:v>5.2348206250016007</c:v>
                </c:pt>
                <c:pt idx="22977">
                  <c:v>5.2352415624992004</c:v>
                </c:pt>
                <c:pt idx="22978">
                  <c:v>5.2356290624992008</c:v>
                </c:pt>
                <c:pt idx="22979">
                  <c:v>5.2360153124992008</c:v>
                </c:pt>
                <c:pt idx="22980">
                  <c:v>5.2364571875007995</c:v>
                </c:pt>
                <c:pt idx="22981">
                  <c:v>5.2368953124992004</c:v>
                </c:pt>
                <c:pt idx="22982">
                  <c:v>5.2373324999999999</c:v>
                </c:pt>
                <c:pt idx="22983">
                  <c:v>5.2378253124992007</c:v>
                </c:pt>
                <c:pt idx="22984">
                  <c:v>5.2382056250016005</c:v>
                </c:pt>
                <c:pt idx="22985">
                  <c:v>5.2380300000000002</c:v>
                </c:pt>
                <c:pt idx="22986">
                  <c:v>5.2375643750016003</c:v>
                </c:pt>
                <c:pt idx="22987">
                  <c:v>5.2371481250016005</c:v>
                </c:pt>
                <c:pt idx="22988">
                  <c:v>5.2368224999999997</c:v>
                </c:pt>
                <c:pt idx="22989">
                  <c:v>5.2370140624992008</c:v>
                </c:pt>
                <c:pt idx="22990">
                  <c:v>5.2373465624992006</c:v>
                </c:pt>
                <c:pt idx="22991">
                  <c:v>5.2368696875007998</c:v>
                </c:pt>
                <c:pt idx="22992">
                  <c:v>5.2365265624992006</c:v>
                </c:pt>
                <c:pt idx="22993">
                  <c:v>5.2362056250016007</c:v>
                </c:pt>
                <c:pt idx="22994">
                  <c:v>5.2356890624992003</c:v>
                </c:pt>
                <c:pt idx="22995">
                  <c:v>5.2353656250016005</c:v>
                </c:pt>
                <c:pt idx="22996">
                  <c:v>5.2348571875007996</c:v>
                </c:pt>
                <c:pt idx="22997">
                  <c:v>5.2343784375007996</c:v>
                </c:pt>
                <c:pt idx="22998">
                  <c:v>5.2340468750016003</c:v>
                </c:pt>
                <c:pt idx="22999">
                  <c:v>5.2344840624992006</c:v>
                </c:pt>
                <c:pt idx="23000">
                  <c:v>5.2349259375007993</c:v>
                </c:pt>
                <c:pt idx="23001">
                  <c:v>5.2354340624992002</c:v>
                </c:pt>
                <c:pt idx="23002">
                  <c:v>5.2358540624992003</c:v>
                </c:pt>
                <c:pt idx="23003">
                  <c:v>5.2363662499999997</c:v>
                </c:pt>
                <c:pt idx="23004">
                  <c:v>5.2367465624992002</c:v>
                </c:pt>
                <c:pt idx="23005">
                  <c:v>5.2370912499999998</c:v>
                </c:pt>
                <c:pt idx="23006">
                  <c:v>5.2374243750016003</c:v>
                </c:pt>
                <c:pt idx="23007">
                  <c:v>5.2378553124992004</c:v>
                </c:pt>
                <c:pt idx="23008">
                  <c:v>5.2382106250016003</c:v>
                </c:pt>
                <c:pt idx="23009">
                  <c:v>5.2388043750016005</c:v>
                </c:pt>
                <c:pt idx="23010">
                  <c:v>5.2392071875007993</c:v>
                </c:pt>
                <c:pt idx="23011">
                  <c:v>5.2397806250016004</c:v>
                </c:pt>
                <c:pt idx="23012">
                  <c:v>5.2403256250016002</c:v>
                </c:pt>
                <c:pt idx="23013">
                  <c:v>5.2406953124992004</c:v>
                </c:pt>
                <c:pt idx="23014">
                  <c:v>5.2412468750016004</c:v>
                </c:pt>
                <c:pt idx="23015">
                  <c:v>5.2419312500000004</c:v>
                </c:pt>
                <c:pt idx="23016">
                  <c:v>5.2424340624992007</c:v>
                </c:pt>
                <c:pt idx="23017">
                  <c:v>5.2430787499999996</c:v>
                </c:pt>
                <c:pt idx="23018">
                  <c:v>5.2436593750015996</c:v>
                </c:pt>
                <c:pt idx="23019">
                  <c:v>5.2440637499999996</c:v>
                </c:pt>
                <c:pt idx="23020">
                  <c:v>5.2445193750015999</c:v>
                </c:pt>
                <c:pt idx="23021">
                  <c:v>5.2448899999999998</c:v>
                </c:pt>
                <c:pt idx="23022">
                  <c:v>5.2452674999999997</c:v>
                </c:pt>
                <c:pt idx="23023">
                  <c:v>5.2447499999999998</c:v>
                </c:pt>
                <c:pt idx="23024">
                  <c:v>5.2443943750016002</c:v>
                </c:pt>
                <c:pt idx="23025">
                  <c:v>5.2439793750015999</c:v>
                </c:pt>
                <c:pt idx="23026">
                  <c:v>5.2434606250015996</c:v>
                </c:pt>
                <c:pt idx="23027">
                  <c:v>5.2429287499999999</c:v>
                </c:pt>
                <c:pt idx="23028">
                  <c:v>5.2424071875007998</c:v>
                </c:pt>
                <c:pt idx="23029">
                  <c:v>5.2420503124992006</c:v>
                </c:pt>
                <c:pt idx="23030">
                  <c:v>5.2413915624992002</c:v>
                </c:pt>
                <c:pt idx="23031">
                  <c:v>5.2409499999999998</c:v>
                </c:pt>
                <c:pt idx="23032">
                  <c:v>5.2405296875007998</c:v>
                </c:pt>
                <c:pt idx="23033">
                  <c:v>5.2399437500000001</c:v>
                </c:pt>
                <c:pt idx="23034">
                  <c:v>5.2395399999999999</c:v>
                </c:pt>
                <c:pt idx="23035">
                  <c:v>5.2391968750016007</c:v>
                </c:pt>
                <c:pt idx="23036">
                  <c:v>5.2387543750016006</c:v>
                </c:pt>
                <c:pt idx="23037">
                  <c:v>5.2383718750016008</c:v>
                </c:pt>
                <c:pt idx="23038">
                  <c:v>5.2380275000000003</c:v>
                </c:pt>
                <c:pt idx="23039">
                  <c:v>5.2375821875007995</c:v>
                </c:pt>
                <c:pt idx="23040">
                  <c:v>5.2372240624992008</c:v>
                </c:pt>
                <c:pt idx="23041">
                  <c:v>5.2368084375007999</c:v>
                </c:pt>
                <c:pt idx="23042">
                  <c:v>5.2364593750016004</c:v>
                </c:pt>
                <c:pt idx="23043">
                  <c:v>5.2367900000000001</c:v>
                </c:pt>
                <c:pt idx="23044">
                  <c:v>5.2372221875007998</c:v>
                </c:pt>
                <c:pt idx="23045">
                  <c:v>5.2377328124992006</c:v>
                </c:pt>
                <c:pt idx="23046">
                  <c:v>5.2380784375007998</c:v>
                </c:pt>
                <c:pt idx="23047">
                  <c:v>5.2385425000000003</c:v>
                </c:pt>
                <c:pt idx="23048">
                  <c:v>5.2389615624992008</c:v>
                </c:pt>
                <c:pt idx="23049">
                  <c:v>5.2393725</c:v>
                </c:pt>
                <c:pt idx="23050">
                  <c:v>5.2397834375007992</c:v>
                </c:pt>
                <c:pt idx="23051">
                  <c:v>5.2402509375007993</c:v>
                </c:pt>
                <c:pt idx="23052">
                  <c:v>5.2406128124992009</c:v>
                </c:pt>
                <c:pt idx="23053">
                  <c:v>5.2401487500000004</c:v>
                </c:pt>
                <c:pt idx="23054">
                  <c:v>5.2395981250016002</c:v>
                </c:pt>
                <c:pt idx="23055">
                  <c:v>5.2392543750016003</c:v>
                </c:pt>
                <c:pt idx="23056">
                  <c:v>5.2387550000000003</c:v>
                </c:pt>
                <c:pt idx="23057">
                  <c:v>5.2382190624992004</c:v>
                </c:pt>
                <c:pt idx="23058">
                  <c:v>5.2377174999999996</c:v>
                </c:pt>
                <c:pt idx="23059">
                  <c:v>5.2373459375007991</c:v>
                </c:pt>
                <c:pt idx="23060">
                  <c:v>5.2368731250016003</c:v>
                </c:pt>
                <c:pt idx="23061">
                  <c:v>5.236205</c:v>
                </c:pt>
                <c:pt idx="23062">
                  <c:v>5.2357262499999999</c:v>
                </c:pt>
                <c:pt idx="23063">
                  <c:v>5.2350725000000002</c:v>
                </c:pt>
                <c:pt idx="23064">
                  <c:v>5.2347321875007999</c:v>
                </c:pt>
                <c:pt idx="23065">
                  <c:v>5.2343884375007992</c:v>
                </c:pt>
                <c:pt idx="23066">
                  <c:v>5.2339990624992003</c:v>
                </c:pt>
                <c:pt idx="23067">
                  <c:v>5.2336387499999999</c:v>
                </c:pt>
                <c:pt idx="23068">
                  <c:v>5.233276875001601</c:v>
                </c:pt>
                <c:pt idx="23069">
                  <c:v>5.2328709375007998</c:v>
                </c:pt>
                <c:pt idx="23070">
                  <c:v>5.2329384375007999</c:v>
                </c:pt>
                <c:pt idx="23071">
                  <c:v>5.2332996875007991</c:v>
                </c:pt>
                <c:pt idx="23072">
                  <c:v>5.2336859375007991</c:v>
                </c:pt>
                <c:pt idx="23073">
                  <c:v>5.2341159375007997</c:v>
                </c:pt>
                <c:pt idx="23074">
                  <c:v>5.2345503124992003</c:v>
                </c:pt>
                <c:pt idx="23075">
                  <c:v>5.23494875</c:v>
                </c:pt>
                <c:pt idx="23076">
                  <c:v>5.2353575000000001</c:v>
                </c:pt>
                <c:pt idx="23077">
                  <c:v>5.2357221875007998</c:v>
                </c:pt>
                <c:pt idx="23078">
                  <c:v>5.2360712500000002</c:v>
                </c:pt>
                <c:pt idx="23079">
                  <c:v>5.2364196875007991</c:v>
                </c:pt>
                <c:pt idx="23080">
                  <c:v>5.2359024999999999</c:v>
                </c:pt>
                <c:pt idx="23081">
                  <c:v>5.2355150000000004</c:v>
                </c:pt>
                <c:pt idx="23082">
                  <c:v>5.2349375</c:v>
                </c:pt>
                <c:pt idx="23083">
                  <c:v>5.2344728124992006</c:v>
                </c:pt>
                <c:pt idx="23084">
                  <c:v>5.2339137500000001</c:v>
                </c:pt>
                <c:pt idx="23085">
                  <c:v>5.2335612500000002</c:v>
                </c:pt>
                <c:pt idx="23086">
                  <c:v>5.2331599999999998</c:v>
                </c:pt>
                <c:pt idx="23087">
                  <c:v>5.2327765624992004</c:v>
                </c:pt>
                <c:pt idx="23088">
                  <c:v>5.2331025000000002</c:v>
                </c:pt>
                <c:pt idx="23089">
                  <c:v>5.2334287499999999</c:v>
                </c:pt>
                <c:pt idx="23090">
                  <c:v>5.2338359375007997</c:v>
                </c:pt>
                <c:pt idx="23091">
                  <c:v>5.2342050000000002</c:v>
                </c:pt>
                <c:pt idx="23092">
                  <c:v>5.2346434375007993</c:v>
                </c:pt>
                <c:pt idx="23093">
                  <c:v>5.2342615624992002</c:v>
                </c:pt>
                <c:pt idx="23094">
                  <c:v>5.2336818750016008</c:v>
                </c:pt>
                <c:pt idx="23095">
                  <c:v>5.233324375001601</c:v>
                </c:pt>
                <c:pt idx="23096">
                  <c:v>5.2327190624992008</c:v>
                </c:pt>
                <c:pt idx="23097">
                  <c:v>5.2322946875007998</c:v>
                </c:pt>
                <c:pt idx="23098">
                  <c:v>5.2318009375007994</c:v>
                </c:pt>
                <c:pt idx="23099">
                  <c:v>5.2321359375007992</c:v>
                </c:pt>
                <c:pt idx="23100">
                  <c:v>5.2324987500000004</c:v>
                </c:pt>
                <c:pt idx="23101">
                  <c:v>5.2328428124992001</c:v>
                </c:pt>
                <c:pt idx="23102">
                  <c:v>5.2332253124992008</c:v>
                </c:pt>
                <c:pt idx="23103">
                  <c:v>5.2335812500000003</c:v>
                </c:pt>
                <c:pt idx="23104">
                  <c:v>5.2339018750016004</c:v>
                </c:pt>
                <c:pt idx="23105">
                  <c:v>5.2343149999999996</c:v>
                </c:pt>
                <c:pt idx="23106">
                  <c:v>5.2348956250016005</c:v>
                </c:pt>
                <c:pt idx="23107">
                  <c:v>5.2353162500000003</c:v>
                </c:pt>
                <c:pt idx="23108">
                  <c:v>5.2356884375007997</c:v>
                </c:pt>
                <c:pt idx="23109">
                  <c:v>5.2360259375007994</c:v>
                </c:pt>
                <c:pt idx="23110">
                  <c:v>5.2365328124992008</c:v>
                </c:pt>
                <c:pt idx="23111">
                  <c:v>5.2368825000000001</c:v>
                </c:pt>
                <c:pt idx="23112">
                  <c:v>5.2372093750016004</c:v>
                </c:pt>
                <c:pt idx="23113">
                  <c:v>5.2377759375007997</c:v>
                </c:pt>
                <c:pt idx="23114">
                  <c:v>5.2381387500000001</c:v>
                </c:pt>
                <c:pt idx="23115">
                  <c:v>5.2386934375007996</c:v>
                </c:pt>
                <c:pt idx="23116">
                  <c:v>5.2390253124992006</c:v>
                </c:pt>
                <c:pt idx="23117">
                  <c:v>5.239395</c:v>
                </c:pt>
                <c:pt idx="23118">
                  <c:v>5.2398787499999999</c:v>
                </c:pt>
                <c:pt idx="23119">
                  <c:v>5.2402115624992005</c:v>
                </c:pt>
                <c:pt idx="23120">
                  <c:v>5.2407506250016009</c:v>
                </c:pt>
                <c:pt idx="23121">
                  <c:v>5.2412968750016002</c:v>
                </c:pt>
                <c:pt idx="23122">
                  <c:v>5.2418199999999997</c:v>
                </c:pt>
                <c:pt idx="23123">
                  <c:v>5.2424443750016003</c:v>
                </c:pt>
                <c:pt idx="23124">
                  <c:v>5.2428071875007998</c:v>
                </c:pt>
                <c:pt idx="23125">
                  <c:v>5.2433112499999996</c:v>
                </c:pt>
                <c:pt idx="23126">
                  <c:v>5.2436775000000004</c:v>
                </c:pt>
                <c:pt idx="23127">
                  <c:v>5.2432875000000001</c:v>
                </c:pt>
                <c:pt idx="23128">
                  <c:v>5.2427771875007991</c:v>
                </c:pt>
                <c:pt idx="23129">
                  <c:v>5.2422234375007992</c:v>
                </c:pt>
                <c:pt idx="23130">
                  <c:v>5.2417865624992004</c:v>
                </c:pt>
                <c:pt idx="23131">
                  <c:v>5.2414009375007993</c:v>
                </c:pt>
                <c:pt idx="23132">
                  <c:v>5.2409415624992004</c:v>
                </c:pt>
                <c:pt idx="23133">
                  <c:v>5.2405499999999998</c:v>
                </c:pt>
                <c:pt idx="23134">
                  <c:v>5.2399103124992008</c:v>
                </c:pt>
                <c:pt idx="23135">
                  <c:v>5.2395206250016004</c:v>
                </c:pt>
                <c:pt idx="23136">
                  <c:v>5.2391775000000003</c:v>
                </c:pt>
                <c:pt idx="23137">
                  <c:v>5.2387906250016005</c:v>
                </c:pt>
                <c:pt idx="23138">
                  <c:v>5.2382875000000002</c:v>
                </c:pt>
                <c:pt idx="23139">
                  <c:v>5.2376803124992009</c:v>
                </c:pt>
                <c:pt idx="23140">
                  <c:v>5.237194375001601</c:v>
                </c:pt>
                <c:pt idx="23141">
                  <c:v>5.2367043750016009</c:v>
                </c:pt>
                <c:pt idx="23142">
                  <c:v>5.2361834375007996</c:v>
                </c:pt>
                <c:pt idx="23143">
                  <c:v>5.2357215624992008</c:v>
                </c:pt>
                <c:pt idx="23144">
                  <c:v>5.2351940624992004</c:v>
                </c:pt>
                <c:pt idx="23145">
                  <c:v>5.2348024999999998</c:v>
                </c:pt>
                <c:pt idx="23146">
                  <c:v>5.2344303124992004</c:v>
                </c:pt>
                <c:pt idx="23147">
                  <c:v>5.2339315624992002</c:v>
                </c:pt>
                <c:pt idx="23148">
                  <c:v>5.2333884375007997</c:v>
                </c:pt>
                <c:pt idx="23149">
                  <c:v>5.2329553124992003</c:v>
                </c:pt>
                <c:pt idx="23150">
                  <c:v>5.2324609375007993</c:v>
                </c:pt>
                <c:pt idx="23151">
                  <c:v>5.2329121875007996</c:v>
                </c:pt>
                <c:pt idx="23152">
                  <c:v>5.233295</c:v>
                </c:pt>
                <c:pt idx="23153">
                  <c:v>5.2337090624992006</c:v>
                </c:pt>
                <c:pt idx="23154">
                  <c:v>5.2341978124992004</c:v>
                </c:pt>
                <c:pt idx="23155">
                  <c:v>5.2346943750016006</c:v>
                </c:pt>
                <c:pt idx="23156">
                  <c:v>5.2352012500000003</c:v>
                </c:pt>
                <c:pt idx="23157">
                  <c:v>5.2356325000000004</c:v>
                </c:pt>
                <c:pt idx="23158">
                  <c:v>5.2360793750016006</c:v>
                </c:pt>
                <c:pt idx="23159">
                  <c:v>5.2364643750016002</c:v>
                </c:pt>
                <c:pt idx="23160">
                  <c:v>5.2369250000000003</c:v>
                </c:pt>
                <c:pt idx="23161">
                  <c:v>5.2373993750016004</c:v>
                </c:pt>
                <c:pt idx="23162">
                  <c:v>5.2377928124992001</c:v>
                </c:pt>
                <c:pt idx="23163">
                  <c:v>5.2381484375007998</c:v>
                </c:pt>
                <c:pt idx="23164">
                  <c:v>5.2375931250016006</c:v>
                </c:pt>
                <c:pt idx="23165">
                  <c:v>5.2372403124992006</c:v>
                </c:pt>
                <c:pt idx="23166">
                  <c:v>5.2368646875007991</c:v>
                </c:pt>
                <c:pt idx="23167">
                  <c:v>5.2364459375007995</c:v>
                </c:pt>
                <c:pt idx="23168">
                  <c:v>5.2359896875007994</c:v>
                </c:pt>
                <c:pt idx="23169">
                  <c:v>5.2354146875007999</c:v>
                </c:pt>
                <c:pt idx="23170">
                  <c:v>5.2350206250016003</c:v>
                </c:pt>
                <c:pt idx="23171">
                  <c:v>5.2345934375007994</c:v>
                </c:pt>
                <c:pt idx="23172">
                  <c:v>5.2342446875007997</c:v>
                </c:pt>
                <c:pt idx="23173">
                  <c:v>5.2344675000000001</c:v>
                </c:pt>
                <c:pt idx="23174">
                  <c:v>5.2346399999999997</c:v>
                </c:pt>
                <c:pt idx="23175">
                  <c:v>5.2346181250016004</c:v>
                </c:pt>
                <c:pt idx="23176">
                  <c:v>5.2349915624992009</c:v>
                </c:pt>
                <c:pt idx="23177">
                  <c:v>5.2352818750016006</c:v>
                </c:pt>
                <c:pt idx="23178">
                  <c:v>5.2356190624992003</c:v>
                </c:pt>
                <c:pt idx="23179">
                  <c:v>5.2360134375007998</c:v>
                </c:pt>
                <c:pt idx="23180">
                  <c:v>5.236444375001601</c:v>
                </c:pt>
                <c:pt idx="23181">
                  <c:v>5.2368759375007992</c:v>
                </c:pt>
                <c:pt idx="23182">
                  <c:v>5.2373621875007998</c:v>
                </c:pt>
                <c:pt idx="23183">
                  <c:v>5.2369412500000001</c:v>
                </c:pt>
                <c:pt idx="23184">
                  <c:v>5.2363759375007994</c:v>
                </c:pt>
                <c:pt idx="23185">
                  <c:v>5.2358453124992002</c:v>
                </c:pt>
                <c:pt idx="23186">
                  <c:v>5.2353778124992001</c:v>
                </c:pt>
                <c:pt idx="23187">
                  <c:v>5.2349656250016006</c:v>
                </c:pt>
                <c:pt idx="23188">
                  <c:v>5.2343475000000002</c:v>
                </c:pt>
                <c:pt idx="23189">
                  <c:v>5.2338715624992007</c:v>
                </c:pt>
                <c:pt idx="23190">
                  <c:v>5.2335212499999999</c:v>
                </c:pt>
                <c:pt idx="23191">
                  <c:v>5.2335303124992008</c:v>
                </c:pt>
                <c:pt idx="23192">
                  <c:v>5.2335212499999999</c:v>
                </c:pt>
                <c:pt idx="23193">
                  <c:v>5.2331506250016009</c:v>
                </c:pt>
                <c:pt idx="23194">
                  <c:v>5.2328056250016006</c:v>
                </c:pt>
                <c:pt idx="23195">
                  <c:v>5.2324384375007993</c:v>
                </c:pt>
                <c:pt idx="23196">
                  <c:v>5.2321150000000003</c:v>
                </c:pt>
                <c:pt idx="23197">
                  <c:v>5.2315956250016002</c:v>
                </c:pt>
                <c:pt idx="23198">
                  <c:v>5.2312203124992003</c:v>
                </c:pt>
                <c:pt idx="23199">
                  <c:v>5.2307515624992007</c:v>
                </c:pt>
                <c:pt idx="23200">
                  <c:v>5.2303387499999996</c:v>
                </c:pt>
                <c:pt idx="23201">
                  <c:v>5.2299187500000004</c:v>
                </c:pt>
                <c:pt idx="23202">
                  <c:v>5.2295231250016005</c:v>
                </c:pt>
                <c:pt idx="23203">
                  <c:v>5.2294221875007993</c:v>
                </c:pt>
                <c:pt idx="23204">
                  <c:v>5.2297518750016003</c:v>
                </c:pt>
                <c:pt idx="23205">
                  <c:v>5.2301359375007994</c:v>
                </c:pt>
                <c:pt idx="23206">
                  <c:v>5.2304634375007995</c:v>
                </c:pt>
                <c:pt idx="23207">
                  <c:v>5.2308303124992008</c:v>
                </c:pt>
                <c:pt idx="23208">
                  <c:v>5.2311881250016006</c:v>
                </c:pt>
                <c:pt idx="23209">
                  <c:v>5.231623125001601</c:v>
                </c:pt>
                <c:pt idx="23210">
                  <c:v>5.2321218750016003</c:v>
                </c:pt>
                <c:pt idx="23211">
                  <c:v>5.2326253124992004</c:v>
                </c:pt>
                <c:pt idx="23212">
                  <c:v>5.2330406250016006</c:v>
                </c:pt>
                <c:pt idx="23213">
                  <c:v>5.2333668750016002</c:v>
                </c:pt>
                <c:pt idx="23214">
                  <c:v>5.2336937499999996</c:v>
                </c:pt>
                <c:pt idx="23215">
                  <c:v>5.2341081250016002</c:v>
                </c:pt>
                <c:pt idx="23216">
                  <c:v>5.2344778124992004</c:v>
                </c:pt>
                <c:pt idx="23217">
                  <c:v>5.2348693750016002</c:v>
                </c:pt>
                <c:pt idx="23218">
                  <c:v>5.2351968750016002</c:v>
                </c:pt>
                <c:pt idx="23219">
                  <c:v>5.2356178124992008</c:v>
                </c:pt>
                <c:pt idx="23220">
                  <c:v>5.23598125</c:v>
                </c:pt>
                <c:pt idx="23221">
                  <c:v>5.2355018750016002</c:v>
                </c:pt>
                <c:pt idx="23222">
                  <c:v>5.2350140624992001</c:v>
                </c:pt>
                <c:pt idx="23223">
                  <c:v>5.2346881250016004</c:v>
                </c:pt>
                <c:pt idx="23224">
                  <c:v>5.2342593750016002</c:v>
                </c:pt>
                <c:pt idx="23225">
                  <c:v>5.233695</c:v>
                </c:pt>
                <c:pt idx="23226">
                  <c:v>5.2333006250016005</c:v>
                </c:pt>
                <c:pt idx="23227">
                  <c:v>5.2329587499999999</c:v>
                </c:pt>
                <c:pt idx="23228">
                  <c:v>5.2323278124992001</c:v>
                </c:pt>
                <c:pt idx="23229">
                  <c:v>5.23192375</c:v>
                </c:pt>
                <c:pt idx="23230">
                  <c:v>5.2315634375007996</c:v>
                </c:pt>
                <c:pt idx="23231">
                  <c:v>5.2309103124992005</c:v>
                </c:pt>
                <c:pt idx="23232">
                  <c:v>5.2305365624992008</c:v>
                </c:pt>
                <c:pt idx="23233">
                  <c:v>5.2299965624992009</c:v>
                </c:pt>
                <c:pt idx="23234">
                  <c:v>5.2296759375007991</c:v>
                </c:pt>
                <c:pt idx="23235">
                  <c:v>5.2291340624992007</c:v>
                </c:pt>
                <c:pt idx="23236">
                  <c:v>5.2285903124992004</c:v>
                </c:pt>
                <c:pt idx="23237">
                  <c:v>5.2281796875007993</c:v>
                </c:pt>
                <c:pt idx="23238">
                  <c:v>5.2277465624992008</c:v>
                </c:pt>
                <c:pt idx="23239">
                  <c:v>5.2273556250016009</c:v>
                </c:pt>
                <c:pt idx="23240">
                  <c:v>5.2277071875007994</c:v>
                </c:pt>
                <c:pt idx="23241">
                  <c:v>5.2280978124992004</c:v>
                </c:pt>
                <c:pt idx="23242">
                  <c:v>5.2284649999999999</c:v>
                </c:pt>
                <c:pt idx="23243">
                  <c:v>5.2288953124992004</c:v>
                </c:pt>
                <c:pt idx="23244">
                  <c:v>5.2293328124992007</c:v>
                </c:pt>
                <c:pt idx="23245">
                  <c:v>5.2297415624992007</c:v>
                </c:pt>
                <c:pt idx="23246">
                  <c:v>5.2301915624992006</c:v>
                </c:pt>
                <c:pt idx="23247">
                  <c:v>5.2306015624992002</c:v>
                </c:pt>
                <c:pt idx="23248">
                  <c:v>5.2310643750016004</c:v>
                </c:pt>
                <c:pt idx="23249">
                  <c:v>5.2314546875007997</c:v>
                </c:pt>
                <c:pt idx="23250">
                  <c:v>5.2318293750016007</c:v>
                </c:pt>
                <c:pt idx="23251">
                  <c:v>5.2322387499999996</c:v>
                </c:pt>
                <c:pt idx="23252">
                  <c:v>5.2326446875007999</c:v>
                </c:pt>
                <c:pt idx="23253">
                  <c:v>5.2331965624992005</c:v>
                </c:pt>
                <c:pt idx="23254">
                  <c:v>5.2337206250016006</c:v>
                </c:pt>
                <c:pt idx="23255">
                  <c:v>5.2343459375007999</c:v>
                </c:pt>
                <c:pt idx="23256">
                  <c:v>5.2348565624992007</c:v>
                </c:pt>
                <c:pt idx="23257">
                  <c:v>5.2352112499999999</c:v>
                </c:pt>
                <c:pt idx="23258">
                  <c:v>5.2357381250016006</c:v>
                </c:pt>
                <c:pt idx="23259">
                  <c:v>5.2363643750016005</c:v>
                </c:pt>
                <c:pt idx="23260">
                  <c:v>5.23682625</c:v>
                </c:pt>
                <c:pt idx="23261">
                  <c:v>5.2372834375007997</c:v>
                </c:pt>
                <c:pt idx="23262">
                  <c:v>5.237825</c:v>
                </c:pt>
                <c:pt idx="23263">
                  <c:v>5.2373515624992004</c:v>
                </c:pt>
                <c:pt idx="23264">
                  <c:v>5.2369571875007992</c:v>
                </c:pt>
                <c:pt idx="23265">
                  <c:v>5.2366068750016002</c:v>
                </c:pt>
                <c:pt idx="23266">
                  <c:v>5.2360996875007997</c:v>
                </c:pt>
                <c:pt idx="23267">
                  <c:v>5.2355237499999996</c:v>
                </c:pt>
                <c:pt idx="23268">
                  <c:v>5.2350615624992001</c:v>
                </c:pt>
                <c:pt idx="23269">
                  <c:v>5.2347071875007991</c:v>
                </c:pt>
                <c:pt idx="23270">
                  <c:v>5.2342828124992007</c:v>
                </c:pt>
                <c:pt idx="23271">
                  <c:v>5.2339168750016007</c:v>
                </c:pt>
                <c:pt idx="23272">
                  <c:v>5.2334368750016003</c:v>
                </c:pt>
                <c:pt idx="23273">
                  <c:v>5.2327818750016002</c:v>
                </c:pt>
                <c:pt idx="23274">
                  <c:v>5.2322850000000001</c:v>
                </c:pt>
                <c:pt idx="23275">
                  <c:v>5.2318984375007993</c:v>
                </c:pt>
                <c:pt idx="23276">
                  <c:v>5.2315721875007997</c:v>
                </c:pt>
                <c:pt idx="23277">
                  <c:v>5.2310340624992007</c:v>
                </c:pt>
                <c:pt idx="23278">
                  <c:v>5.2305937499999997</c:v>
                </c:pt>
                <c:pt idx="23279">
                  <c:v>5.2302296875007999</c:v>
                </c:pt>
                <c:pt idx="23280">
                  <c:v>5.2298396875007995</c:v>
                </c:pt>
                <c:pt idx="23281">
                  <c:v>5.2294253124992007</c:v>
                </c:pt>
                <c:pt idx="23282">
                  <c:v>5.228995625001601</c:v>
                </c:pt>
                <c:pt idx="23283">
                  <c:v>5.2286696875007994</c:v>
                </c:pt>
                <c:pt idx="23284">
                  <c:v>5.2282753124992007</c:v>
                </c:pt>
                <c:pt idx="23285">
                  <c:v>5.2279103124992004</c:v>
                </c:pt>
                <c:pt idx="23286">
                  <c:v>5.2275828124992003</c:v>
                </c:pt>
                <c:pt idx="23287">
                  <c:v>5.2270278124992009</c:v>
                </c:pt>
                <c:pt idx="23288">
                  <c:v>5.2265287499999999</c:v>
                </c:pt>
                <c:pt idx="23289">
                  <c:v>5.2261021875007998</c:v>
                </c:pt>
                <c:pt idx="23290">
                  <c:v>5.2258221875007997</c:v>
                </c:pt>
                <c:pt idx="23291">
                  <c:v>5.2254899999999997</c:v>
                </c:pt>
                <c:pt idx="23292">
                  <c:v>5.2251487499999998</c:v>
                </c:pt>
                <c:pt idx="23293">
                  <c:v>5.2248000000000001</c:v>
                </c:pt>
                <c:pt idx="23294">
                  <c:v>5.2244262499999996</c:v>
                </c:pt>
                <c:pt idx="23295">
                  <c:v>5.2247824999999999</c:v>
                </c:pt>
                <c:pt idx="23296">
                  <c:v>5.2251056250016008</c:v>
                </c:pt>
                <c:pt idx="23297">
                  <c:v>5.2254784375007999</c:v>
                </c:pt>
                <c:pt idx="23298">
                  <c:v>5.2258750000000003</c:v>
                </c:pt>
                <c:pt idx="23299">
                  <c:v>5.2262906250016004</c:v>
                </c:pt>
                <c:pt idx="23300">
                  <c:v>5.2267456250016009</c:v>
                </c:pt>
                <c:pt idx="23301">
                  <c:v>5.2271453124992009</c:v>
                </c:pt>
                <c:pt idx="23302">
                  <c:v>5.2275765624992001</c:v>
                </c:pt>
                <c:pt idx="23303">
                  <c:v>5.2280321875007996</c:v>
                </c:pt>
                <c:pt idx="23304">
                  <c:v>5.228408125001601</c:v>
                </c:pt>
                <c:pt idx="23305">
                  <c:v>5.2288009375007993</c:v>
                </c:pt>
                <c:pt idx="23306">
                  <c:v>5.2292356250016008</c:v>
                </c:pt>
                <c:pt idx="23307">
                  <c:v>5.2289131250016005</c:v>
                </c:pt>
                <c:pt idx="23308">
                  <c:v>5.2287128124992002</c:v>
                </c:pt>
                <c:pt idx="23309">
                  <c:v>5.2284993750016007</c:v>
                </c:pt>
                <c:pt idx="23310">
                  <c:v>5.2280328124992002</c:v>
                </c:pt>
                <c:pt idx="23311">
                  <c:v>5.2276981250016004</c:v>
                </c:pt>
                <c:pt idx="23312">
                  <c:v>5.2272768750016008</c:v>
                </c:pt>
                <c:pt idx="23313">
                  <c:v>5.2268637499999997</c:v>
                </c:pt>
                <c:pt idx="23314">
                  <c:v>5.2269053124992002</c:v>
                </c:pt>
                <c:pt idx="23315">
                  <c:v>5.2273624999999999</c:v>
                </c:pt>
                <c:pt idx="23316">
                  <c:v>5.2277562499999997</c:v>
                </c:pt>
                <c:pt idx="23317">
                  <c:v>5.2280793750016006</c:v>
                </c:pt>
                <c:pt idx="23318">
                  <c:v>5.2284631250016007</c:v>
                </c:pt>
                <c:pt idx="23319">
                  <c:v>5.2290093750016009</c:v>
                </c:pt>
                <c:pt idx="23320">
                  <c:v>5.2293484375007999</c:v>
                </c:pt>
                <c:pt idx="23321">
                  <c:v>5.2298062500000002</c:v>
                </c:pt>
                <c:pt idx="23322">
                  <c:v>5.2301700000000002</c:v>
                </c:pt>
                <c:pt idx="23323">
                  <c:v>5.2305981250016007</c:v>
                </c:pt>
                <c:pt idx="23324">
                  <c:v>5.2309778124992006</c:v>
                </c:pt>
                <c:pt idx="23325">
                  <c:v>5.2312978124992009</c:v>
                </c:pt>
                <c:pt idx="23326">
                  <c:v>5.2316987499999996</c:v>
                </c:pt>
                <c:pt idx="23327">
                  <c:v>5.2322028124992004</c:v>
                </c:pt>
                <c:pt idx="23328">
                  <c:v>5.2325262500000003</c:v>
                </c:pt>
                <c:pt idx="23329">
                  <c:v>5.2329103124992002</c:v>
                </c:pt>
                <c:pt idx="23330">
                  <c:v>5.2332725</c:v>
                </c:pt>
                <c:pt idx="23331">
                  <c:v>5.2336056250016005</c:v>
                </c:pt>
                <c:pt idx="23332">
                  <c:v>5.2339378124992004</c:v>
                </c:pt>
                <c:pt idx="23333">
                  <c:v>5.2344506250016005</c:v>
                </c:pt>
                <c:pt idx="23334">
                  <c:v>5.2343240624992005</c:v>
                </c:pt>
                <c:pt idx="23335">
                  <c:v>5.2338853124992006</c:v>
                </c:pt>
                <c:pt idx="23336">
                  <c:v>5.2335162500000001</c:v>
                </c:pt>
                <c:pt idx="23337">
                  <c:v>5.2331231250016002</c:v>
                </c:pt>
                <c:pt idx="23338">
                  <c:v>5.2325737500000002</c:v>
                </c:pt>
                <c:pt idx="23339">
                  <c:v>5.2321906250016008</c:v>
                </c:pt>
                <c:pt idx="23340">
                  <c:v>5.2317690624992004</c:v>
                </c:pt>
                <c:pt idx="23341">
                  <c:v>5.23109</c:v>
                </c:pt>
                <c:pt idx="23342">
                  <c:v>5.2307224999999997</c:v>
                </c:pt>
                <c:pt idx="23343">
                  <c:v>5.2303740624992008</c:v>
                </c:pt>
                <c:pt idx="23344">
                  <c:v>5.2297421875007997</c:v>
                </c:pt>
                <c:pt idx="23345">
                  <c:v>5.2292924999999997</c:v>
                </c:pt>
                <c:pt idx="23346">
                  <c:v>5.2289718750016005</c:v>
                </c:pt>
                <c:pt idx="23347">
                  <c:v>5.2283037500000002</c:v>
                </c:pt>
                <c:pt idx="23348">
                  <c:v>5.2278403124992003</c:v>
                </c:pt>
                <c:pt idx="23349">
                  <c:v>5.2275193750016005</c:v>
                </c:pt>
                <c:pt idx="23350">
                  <c:v>5.2271787500000002</c:v>
                </c:pt>
                <c:pt idx="23351">
                  <c:v>5.2268490624992001</c:v>
                </c:pt>
                <c:pt idx="23352">
                  <c:v>5.2265024999999996</c:v>
                </c:pt>
                <c:pt idx="23353">
                  <c:v>5.2261759375007992</c:v>
                </c:pt>
                <c:pt idx="23354">
                  <c:v>5.2265890624992002</c:v>
                </c:pt>
                <c:pt idx="23355">
                  <c:v>5.22692625</c:v>
                </c:pt>
                <c:pt idx="23356">
                  <c:v>5.2273690624992009</c:v>
                </c:pt>
                <c:pt idx="23357">
                  <c:v>5.2277771875007994</c:v>
                </c:pt>
                <c:pt idx="23358">
                  <c:v>5.2282715624992004</c:v>
                </c:pt>
                <c:pt idx="23359">
                  <c:v>5.2288756250016002</c:v>
                </c:pt>
                <c:pt idx="23360">
                  <c:v>5.2293009375007999</c:v>
                </c:pt>
                <c:pt idx="23361">
                  <c:v>5.2297606250016004</c:v>
                </c:pt>
                <c:pt idx="23362">
                  <c:v>5.2302159375007999</c:v>
                </c:pt>
                <c:pt idx="23363">
                  <c:v>5.2305768750016002</c:v>
                </c:pt>
                <c:pt idx="23364">
                  <c:v>5.2310212500000004</c:v>
                </c:pt>
                <c:pt idx="23365">
                  <c:v>5.2315787499999997</c:v>
                </c:pt>
                <c:pt idx="23366">
                  <c:v>5.2319950000000004</c:v>
                </c:pt>
                <c:pt idx="23367">
                  <c:v>5.2325059375007994</c:v>
                </c:pt>
                <c:pt idx="23368">
                  <c:v>5.2330496875007997</c:v>
                </c:pt>
                <c:pt idx="23369">
                  <c:v>5.233383125001601</c:v>
                </c:pt>
                <c:pt idx="23370">
                  <c:v>5.232945</c:v>
                </c:pt>
                <c:pt idx="23371">
                  <c:v>5.2323831250016006</c:v>
                </c:pt>
                <c:pt idx="23372">
                  <c:v>5.2319090624992004</c:v>
                </c:pt>
                <c:pt idx="23373">
                  <c:v>5.2315690624992008</c:v>
                </c:pt>
                <c:pt idx="23374">
                  <c:v>5.2311871875007991</c:v>
                </c:pt>
                <c:pt idx="23375">
                  <c:v>5.2308478124992002</c:v>
                </c:pt>
                <c:pt idx="23376">
                  <c:v>5.2303121875007994</c:v>
                </c:pt>
                <c:pt idx="23377">
                  <c:v>5.2298118750016007</c:v>
                </c:pt>
                <c:pt idx="23378">
                  <c:v>5.2294359375007993</c:v>
                </c:pt>
                <c:pt idx="23379">
                  <c:v>5.2289250000000003</c:v>
                </c:pt>
                <c:pt idx="23380">
                  <c:v>5.2283393750016005</c:v>
                </c:pt>
                <c:pt idx="23381">
                  <c:v>5.2278475000000002</c:v>
                </c:pt>
                <c:pt idx="23382">
                  <c:v>5.2273021875007997</c:v>
                </c:pt>
                <c:pt idx="23383">
                  <c:v>5.2266540624992004</c:v>
                </c:pt>
                <c:pt idx="23384">
                  <c:v>5.2260074999999997</c:v>
                </c:pt>
                <c:pt idx="23385">
                  <c:v>5.2254831250016007</c:v>
                </c:pt>
                <c:pt idx="23386">
                  <c:v>5.2249309375007993</c:v>
                </c:pt>
                <c:pt idx="23387">
                  <c:v>5.2243662500000001</c:v>
                </c:pt>
                <c:pt idx="23388">
                  <c:v>5.2239453124992004</c:v>
                </c:pt>
                <c:pt idx="23389">
                  <c:v>5.2236228124992001</c:v>
                </c:pt>
                <c:pt idx="23390">
                  <c:v>5.2230143750016005</c:v>
                </c:pt>
                <c:pt idx="23391">
                  <c:v>5.2226790624992008</c:v>
                </c:pt>
                <c:pt idx="23392">
                  <c:v>5.2228665624992008</c:v>
                </c:pt>
                <c:pt idx="23393">
                  <c:v>5.2231184375007995</c:v>
                </c:pt>
                <c:pt idx="23394">
                  <c:v>5.2234540624992007</c:v>
                </c:pt>
                <c:pt idx="23395">
                  <c:v>5.2234249999999998</c:v>
                </c:pt>
                <c:pt idx="23396">
                  <c:v>5.2231040624992007</c:v>
                </c:pt>
                <c:pt idx="23397">
                  <c:v>5.2231137500000004</c:v>
                </c:pt>
                <c:pt idx="23398">
                  <c:v>5.223318125001601</c:v>
                </c:pt>
                <c:pt idx="23399">
                  <c:v>5.2236515624992004</c:v>
                </c:pt>
                <c:pt idx="23400">
                  <c:v>5.2240465624992005</c:v>
                </c:pt>
                <c:pt idx="23401">
                  <c:v>5.2244165624992007</c:v>
                </c:pt>
                <c:pt idx="23402">
                  <c:v>5.2247506250016009</c:v>
                </c:pt>
                <c:pt idx="23403">
                  <c:v>5.2249421875007993</c:v>
                </c:pt>
                <c:pt idx="23404">
                  <c:v>5.2246012500000001</c:v>
                </c:pt>
                <c:pt idx="23405">
                  <c:v>5.2242537499999999</c:v>
                </c:pt>
                <c:pt idx="23406">
                  <c:v>5.2238862499999996</c:v>
                </c:pt>
                <c:pt idx="23407">
                  <c:v>5.2240149999999996</c:v>
                </c:pt>
                <c:pt idx="23408">
                  <c:v>5.2236434375007992</c:v>
                </c:pt>
                <c:pt idx="23409">
                  <c:v>5.2232446875007996</c:v>
                </c:pt>
                <c:pt idx="23410">
                  <c:v>5.2228950000000003</c:v>
                </c:pt>
                <c:pt idx="23411">
                  <c:v>5.2225262499999996</c:v>
                </c:pt>
                <c:pt idx="23412">
                  <c:v>5.2224484375007991</c:v>
                </c:pt>
                <c:pt idx="23413">
                  <c:v>5.2227775000000003</c:v>
                </c:pt>
                <c:pt idx="23414">
                  <c:v>5.2231278124992002</c:v>
                </c:pt>
                <c:pt idx="23415">
                  <c:v>5.2235778124992009</c:v>
                </c:pt>
                <c:pt idx="23416">
                  <c:v>5.2240124999999997</c:v>
                </c:pt>
                <c:pt idx="23417">
                  <c:v>5.2243993750016005</c:v>
                </c:pt>
                <c:pt idx="23418">
                  <c:v>5.2247937499999999</c:v>
                </c:pt>
                <c:pt idx="23419">
                  <c:v>5.2247365624992002</c:v>
                </c:pt>
                <c:pt idx="23420">
                  <c:v>5.2243649999999997</c:v>
                </c:pt>
                <c:pt idx="23421">
                  <c:v>5.2239078124992009</c:v>
                </c:pt>
                <c:pt idx="23422">
                  <c:v>5.2234637499999996</c:v>
                </c:pt>
                <c:pt idx="23423">
                  <c:v>5.2229774999999998</c:v>
                </c:pt>
                <c:pt idx="23424">
                  <c:v>5.2224696875007997</c:v>
                </c:pt>
                <c:pt idx="23425">
                  <c:v>5.2220934375007992</c:v>
                </c:pt>
                <c:pt idx="23426">
                  <c:v>5.2217137500000002</c:v>
                </c:pt>
                <c:pt idx="23427">
                  <c:v>5.2213746875007994</c:v>
                </c:pt>
                <c:pt idx="23428">
                  <c:v>5.2213781250016007</c:v>
                </c:pt>
                <c:pt idx="23429">
                  <c:v>5.2218440624992004</c:v>
                </c:pt>
                <c:pt idx="23430">
                  <c:v>5.2222187499999997</c:v>
                </c:pt>
                <c:pt idx="23431">
                  <c:v>5.2227246875007998</c:v>
                </c:pt>
                <c:pt idx="23432">
                  <c:v>5.2232021875007995</c:v>
                </c:pt>
                <c:pt idx="23433">
                  <c:v>5.2237415624992005</c:v>
                </c:pt>
                <c:pt idx="23434">
                  <c:v>5.224185625001601</c:v>
                </c:pt>
                <c:pt idx="23435">
                  <c:v>5.2248515624992002</c:v>
                </c:pt>
                <c:pt idx="23436">
                  <c:v>5.2253653124992008</c:v>
                </c:pt>
                <c:pt idx="23437">
                  <c:v>5.2257068750016007</c:v>
                </c:pt>
                <c:pt idx="23438">
                  <c:v>5.2260356250016002</c:v>
                </c:pt>
                <c:pt idx="23439">
                  <c:v>5.2265924999999998</c:v>
                </c:pt>
                <c:pt idx="23440">
                  <c:v>5.2269312499999998</c:v>
                </c:pt>
                <c:pt idx="23441">
                  <c:v>5.2274556250016007</c:v>
                </c:pt>
                <c:pt idx="23442">
                  <c:v>5.2280424999999999</c:v>
                </c:pt>
                <c:pt idx="23443">
                  <c:v>5.2286025</c:v>
                </c:pt>
                <c:pt idx="23444">
                  <c:v>5.2292478124992003</c:v>
                </c:pt>
                <c:pt idx="23445">
                  <c:v>5.2297596875007999</c:v>
                </c:pt>
                <c:pt idx="23446">
                  <c:v>5.2301012499999997</c:v>
                </c:pt>
                <c:pt idx="23447">
                  <c:v>5.2304631250016005</c:v>
                </c:pt>
                <c:pt idx="23448">
                  <c:v>5.2310206250016007</c:v>
                </c:pt>
                <c:pt idx="23449">
                  <c:v>5.2316093750016002</c:v>
                </c:pt>
                <c:pt idx="23450">
                  <c:v>5.2320840624992009</c:v>
                </c:pt>
                <c:pt idx="23451">
                  <c:v>5.2325559375007993</c:v>
                </c:pt>
                <c:pt idx="23452">
                  <c:v>5.2329290624992009</c:v>
                </c:pt>
                <c:pt idx="23453">
                  <c:v>5.2325212499999996</c:v>
                </c:pt>
                <c:pt idx="23454">
                  <c:v>5.2318668750016002</c:v>
                </c:pt>
                <c:pt idx="23455">
                  <c:v>5.2313103124992004</c:v>
                </c:pt>
                <c:pt idx="23456">
                  <c:v>5.2308312499999996</c:v>
                </c:pt>
                <c:pt idx="23457">
                  <c:v>5.2303115624992005</c:v>
                </c:pt>
                <c:pt idx="23458">
                  <c:v>5.2298609375007992</c:v>
                </c:pt>
                <c:pt idx="23459">
                  <c:v>5.2294365624992007</c:v>
                </c:pt>
                <c:pt idx="23460">
                  <c:v>5.2290290624992002</c:v>
                </c:pt>
                <c:pt idx="23461">
                  <c:v>5.2285906250016003</c:v>
                </c:pt>
                <c:pt idx="23462">
                  <c:v>5.2279946875007992</c:v>
                </c:pt>
                <c:pt idx="23463">
                  <c:v>5.2276406250016008</c:v>
                </c:pt>
                <c:pt idx="23464">
                  <c:v>5.2273190624992001</c:v>
                </c:pt>
                <c:pt idx="23465">
                  <c:v>5.2269525000000003</c:v>
                </c:pt>
                <c:pt idx="23466">
                  <c:v>5.2264378124992001</c:v>
                </c:pt>
                <c:pt idx="23467">
                  <c:v>5.2259690624992006</c:v>
                </c:pt>
                <c:pt idx="23468">
                  <c:v>5.2256303124992005</c:v>
                </c:pt>
                <c:pt idx="23469">
                  <c:v>5.2252909375007999</c:v>
                </c:pt>
                <c:pt idx="23470">
                  <c:v>5.2245528124992004</c:v>
                </c:pt>
                <c:pt idx="23471">
                  <c:v>5.2240593750016009</c:v>
                </c:pt>
                <c:pt idx="23472">
                  <c:v>5.2236646875007997</c:v>
                </c:pt>
                <c:pt idx="23473">
                  <c:v>5.2232912499999999</c:v>
                </c:pt>
                <c:pt idx="23474">
                  <c:v>5.2227949999999996</c:v>
                </c:pt>
                <c:pt idx="23475">
                  <c:v>5.2222540624992009</c:v>
                </c:pt>
                <c:pt idx="23476">
                  <c:v>5.2218084375007994</c:v>
                </c:pt>
                <c:pt idx="23477">
                  <c:v>5.2213849999999997</c:v>
                </c:pt>
                <c:pt idx="23478">
                  <c:v>5.2208531250016001</c:v>
                </c:pt>
                <c:pt idx="23479">
                  <c:v>5.2203575000000004</c:v>
                </c:pt>
                <c:pt idx="23480">
                  <c:v>5.2199637499999998</c:v>
                </c:pt>
                <c:pt idx="23481">
                  <c:v>5.2195571875007998</c:v>
                </c:pt>
                <c:pt idx="23482">
                  <c:v>5.2190456250016002</c:v>
                </c:pt>
                <c:pt idx="23483">
                  <c:v>5.2185915624992001</c:v>
                </c:pt>
                <c:pt idx="23484">
                  <c:v>5.2182353124992007</c:v>
                </c:pt>
                <c:pt idx="23485">
                  <c:v>5.2178259375007991</c:v>
                </c:pt>
                <c:pt idx="23486">
                  <c:v>5.2155818750016003</c:v>
                </c:pt>
                <c:pt idx="23487">
                  <c:v>5.2089809375007992</c:v>
                </c:pt>
                <c:pt idx="23488">
                  <c:v>5.2014359375007997</c:v>
                </c:pt>
                <c:pt idx="23489">
                  <c:v>5.1930121875007993</c:v>
                </c:pt>
                <c:pt idx="23490">
                  <c:v>5.1840831250016004</c:v>
                </c:pt>
                <c:pt idx="23491">
                  <c:v>5.1747471875007998</c:v>
                </c:pt>
                <c:pt idx="23492">
                  <c:v>5.1652656250016005</c:v>
                </c:pt>
                <c:pt idx="23493">
                  <c:v>5.1554378124992004</c:v>
                </c:pt>
                <c:pt idx="23494">
                  <c:v>5.1454631250016005</c:v>
                </c:pt>
                <c:pt idx="23495">
                  <c:v>5.1354790624992006</c:v>
                </c:pt>
                <c:pt idx="23496">
                  <c:v>5.1271481250016002</c:v>
                </c:pt>
                <c:pt idx="23497">
                  <c:v>5.1230890624992007</c:v>
                </c:pt>
                <c:pt idx="23498">
                  <c:v>5.1200799999999997</c:v>
                </c:pt>
                <c:pt idx="23499">
                  <c:v>5.1179140624992003</c:v>
                </c:pt>
                <c:pt idx="23500">
                  <c:v>5.1161840624992001</c:v>
                </c:pt>
                <c:pt idx="23501">
                  <c:v>5.1148828124992001</c:v>
                </c:pt>
                <c:pt idx="23502">
                  <c:v>5.1138124999999999</c:v>
                </c:pt>
                <c:pt idx="23503">
                  <c:v>5.1130621875007991</c:v>
                </c:pt>
                <c:pt idx="23504">
                  <c:v>5.1124053124992006</c:v>
                </c:pt>
                <c:pt idx="23505">
                  <c:v>5.1118165624992002</c:v>
                </c:pt>
                <c:pt idx="23506">
                  <c:v>5.1114543750016006</c:v>
                </c:pt>
                <c:pt idx="23507">
                  <c:v>5.1109415624992005</c:v>
                </c:pt>
                <c:pt idx="23508">
                  <c:v>5.1104771875007993</c:v>
                </c:pt>
                <c:pt idx="23509">
                  <c:v>5.1101090624992009</c:v>
                </c:pt>
                <c:pt idx="23510">
                  <c:v>5.1097803124992005</c:v>
                </c:pt>
                <c:pt idx="23511">
                  <c:v>5.1094549999999996</c:v>
                </c:pt>
                <c:pt idx="23512">
                  <c:v>5.1090656250016009</c:v>
                </c:pt>
                <c:pt idx="23513">
                  <c:v>5.1090375000000003</c:v>
                </c:pt>
                <c:pt idx="23514">
                  <c:v>5.1088815624992003</c:v>
                </c:pt>
                <c:pt idx="23515">
                  <c:v>5.1085450000000003</c:v>
                </c:pt>
                <c:pt idx="23516">
                  <c:v>5.1086890624992005</c:v>
                </c:pt>
                <c:pt idx="23517">
                  <c:v>5.1084559375007998</c:v>
                </c:pt>
                <c:pt idx="23518">
                  <c:v>5.1085668750016007</c:v>
                </c:pt>
                <c:pt idx="23519">
                  <c:v>5.1087196875007992</c:v>
                </c:pt>
                <c:pt idx="23520">
                  <c:v>5.1090475</c:v>
                </c:pt>
                <c:pt idx="23521">
                  <c:v>5.1093928124992001</c:v>
                </c:pt>
                <c:pt idx="23522">
                  <c:v>5.1097265624992003</c:v>
                </c:pt>
                <c:pt idx="23523">
                  <c:v>5.1102078124992003</c:v>
                </c:pt>
                <c:pt idx="23524">
                  <c:v>5.1105774999999998</c:v>
                </c:pt>
                <c:pt idx="23525">
                  <c:v>5.1110209375007996</c:v>
                </c:pt>
                <c:pt idx="23526">
                  <c:v>5.1114012500000001</c:v>
                </c:pt>
                <c:pt idx="23527">
                  <c:v>5.1117618750016005</c:v>
                </c:pt>
                <c:pt idx="23528">
                  <c:v>5.1120884375007991</c:v>
                </c:pt>
                <c:pt idx="23529">
                  <c:v>5.1125078124992003</c:v>
                </c:pt>
                <c:pt idx="23530">
                  <c:v>5.1128865624992006</c:v>
                </c:pt>
                <c:pt idx="23531">
                  <c:v>5.1132687499999996</c:v>
                </c:pt>
                <c:pt idx="23532">
                  <c:v>5.1136987500000002</c:v>
                </c:pt>
                <c:pt idx="23533">
                  <c:v>5.1140396875007994</c:v>
                </c:pt>
                <c:pt idx="23534">
                  <c:v>5.1144696875007991</c:v>
                </c:pt>
                <c:pt idx="23535">
                  <c:v>5.1148156250016008</c:v>
                </c:pt>
                <c:pt idx="23536">
                  <c:v>5.1151865624992006</c:v>
                </c:pt>
                <c:pt idx="23537">
                  <c:v>5.1156125000000001</c:v>
                </c:pt>
                <c:pt idx="23538">
                  <c:v>5.1158659375007991</c:v>
                </c:pt>
                <c:pt idx="23539">
                  <c:v>5.1153418750016009</c:v>
                </c:pt>
                <c:pt idx="23540">
                  <c:v>5.114975625001601</c:v>
                </c:pt>
                <c:pt idx="23541">
                  <c:v>5.1142696875007996</c:v>
                </c:pt>
                <c:pt idx="23542">
                  <c:v>5.1138171875007998</c:v>
                </c:pt>
                <c:pt idx="23543">
                  <c:v>5.1133649999999999</c:v>
                </c:pt>
                <c:pt idx="23544">
                  <c:v>5.1129993750016007</c:v>
                </c:pt>
                <c:pt idx="23545">
                  <c:v>5.1126284375007991</c:v>
                </c:pt>
                <c:pt idx="23546">
                  <c:v>5.1122637500000003</c:v>
                </c:pt>
                <c:pt idx="23547">
                  <c:v>5.1116893750016006</c:v>
                </c:pt>
                <c:pt idx="23548">
                  <c:v>5.1113690624992003</c:v>
                </c:pt>
                <c:pt idx="23549">
                  <c:v>5.1110387499999996</c:v>
                </c:pt>
                <c:pt idx="23550">
                  <c:v>5.1105893750016005</c:v>
                </c:pt>
                <c:pt idx="23551">
                  <c:v>5.1100243750016006</c:v>
                </c:pt>
                <c:pt idx="23552">
                  <c:v>5.1095340624992005</c:v>
                </c:pt>
                <c:pt idx="23553">
                  <c:v>5.1089387500000001</c:v>
                </c:pt>
                <c:pt idx="23554">
                  <c:v>5.1084940624992008</c:v>
                </c:pt>
                <c:pt idx="23555">
                  <c:v>5.1079743750016009</c:v>
                </c:pt>
                <c:pt idx="23556">
                  <c:v>5.1076431250016006</c:v>
                </c:pt>
                <c:pt idx="23557">
                  <c:v>5.1078524999999999</c:v>
                </c:pt>
                <c:pt idx="23558">
                  <c:v>5.1082031250016007</c:v>
                </c:pt>
                <c:pt idx="23559">
                  <c:v>5.1085418750016007</c:v>
                </c:pt>
                <c:pt idx="23560">
                  <c:v>5.1089062500000004</c:v>
                </c:pt>
                <c:pt idx="23561">
                  <c:v>5.1087793750016006</c:v>
                </c:pt>
                <c:pt idx="23562">
                  <c:v>5.1091118750016005</c:v>
                </c:pt>
                <c:pt idx="23563">
                  <c:v>5.1087787499999999</c:v>
                </c:pt>
                <c:pt idx="23564">
                  <c:v>5.1090709375007997</c:v>
                </c:pt>
                <c:pt idx="23565">
                  <c:v>5.1087449999999999</c:v>
                </c:pt>
                <c:pt idx="23566">
                  <c:v>5.1090825000000004</c:v>
                </c:pt>
                <c:pt idx="23567">
                  <c:v>5.1094715624992002</c:v>
                </c:pt>
                <c:pt idx="23568">
                  <c:v>5.1098190624992004</c:v>
                </c:pt>
                <c:pt idx="23569">
                  <c:v>5.1102337499999999</c:v>
                </c:pt>
                <c:pt idx="23570">
                  <c:v>5.1106315624992007</c:v>
                </c:pt>
                <c:pt idx="23571">
                  <c:v>5.1110728124992004</c:v>
                </c:pt>
                <c:pt idx="23572">
                  <c:v>5.1116603124992004</c:v>
                </c:pt>
                <c:pt idx="23573">
                  <c:v>5.1122284375007991</c:v>
                </c:pt>
                <c:pt idx="23574">
                  <c:v>5.112825</c:v>
                </c:pt>
                <c:pt idx="23575">
                  <c:v>5.1133590624992005</c:v>
                </c:pt>
                <c:pt idx="23576">
                  <c:v>5.1139784375007995</c:v>
                </c:pt>
                <c:pt idx="23577">
                  <c:v>5.1143715624992003</c:v>
                </c:pt>
                <c:pt idx="23578">
                  <c:v>5.1150000000000002</c:v>
                </c:pt>
                <c:pt idx="23579">
                  <c:v>5.1154574999999998</c:v>
                </c:pt>
                <c:pt idx="23580">
                  <c:v>5.1157943750016006</c:v>
                </c:pt>
                <c:pt idx="23581">
                  <c:v>5.1162971875007992</c:v>
                </c:pt>
                <c:pt idx="23582">
                  <c:v>5.1168590624992003</c:v>
                </c:pt>
                <c:pt idx="23583">
                  <c:v>5.1172728124992002</c:v>
                </c:pt>
                <c:pt idx="23584">
                  <c:v>5.1176853124992006</c:v>
                </c:pt>
                <c:pt idx="23585">
                  <c:v>5.1178084375007993</c:v>
                </c:pt>
                <c:pt idx="23586">
                  <c:v>5.1174825000000004</c:v>
                </c:pt>
                <c:pt idx="23587">
                  <c:v>5.1170334375007993</c:v>
                </c:pt>
                <c:pt idx="23588">
                  <c:v>5.1166178124992001</c:v>
                </c:pt>
                <c:pt idx="23589">
                  <c:v>5.1161503124992009</c:v>
                </c:pt>
                <c:pt idx="23590">
                  <c:v>5.1157671875007997</c:v>
                </c:pt>
                <c:pt idx="23591">
                  <c:v>5.1154453124992001</c:v>
                </c:pt>
                <c:pt idx="23592">
                  <c:v>5.1150518750016003</c:v>
                </c:pt>
                <c:pt idx="23593">
                  <c:v>5.1146571875007991</c:v>
                </c:pt>
                <c:pt idx="23594">
                  <c:v>5.1142712499999998</c:v>
                </c:pt>
                <c:pt idx="23595">
                  <c:v>5.1139140624992008</c:v>
                </c:pt>
                <c:pt idx="23596">
                  <c:v>5.1135418750016006</c:v>
                </c:pt>
                <c:pt idx="23597">
                  <c:v>5.1131099999999998</c:v>
                </c:pt>
                <c:pt idx="23598">
                  <c:v>5.1124862499999999</c:v>
                </c:pt>
                <c:pt idx="23599">
                  <c:v>5.1120787500000002</c:v>
                </c:pt>
                <c:pt idx="23600">
                  <c:v>5.1117456250016007</c:v>
                </c:pt>
                <c:pt idx="23601">
                  <c:v>5.1113471875007992</c:v>
                </c:pt>
                <c:pt idx="23602">
                  <c:v>5.1109653124992009</c:v>
                </c:pt>
                <c:pt idx="23603">
                  <c:v>5.1105084375007994</c:v>
                </c:pt>
                <c:pt idx="23604">
                  <c:v>5.1101450000000002</c:v>
                </c:pt>
                <c:pt idx="23605">
                  <c:v>5.1097281250016007</c:v>
                </c:pt>
                <c:pt idx="23606">
                  <c:v>5.1092362500000004</c:v>
                </c:pt>
                <c:pt idx="23607">
                  <c:v>5.1089040624992004</c:v>
                </c:pt>
                <c:pt idx="23608">
                  <c:v>5.1083509375007994</c:v>
                </c:pt>
                <c:pt idx="23609">
                  <c:v>5.1078459375007998</c:v>
                </c:pt>
                <c:pt idx="23610">
                  <c:v>5.1074418750016006</c:v>
                </c:pt>
                <c:pt idx="23611">
                  <c:v>5.1071087500000001</c:v>
                </c:pt>
                <c:pt idx="23612">
                  <c:v>5.1067225000000001</c:v>
                </c:pt>
                <c:pt idx="23613">
                  <c:v>5.1071487500000003</c:v>
                </c:pt>
                <c:pt idx="23614">
                  <c:v>5.107596875001601</c:v>
                </c:pt>
                <c:pt idx="23615">
                  <c:v>5.1079575000000004</c:v>
                </c:pt>
                <c:pt idx="23616">
                  <c:v>5.1082846875007997</c:v>
                </c:pt>
                <c:pt idx="23617">
                  <c:v>5.1086928124992008</c:v>
                </c:pt>
                <c:pt idx="23618">
                  <c:v>5.1092896875007998</c:v>
                </c:pt>
                <c:pt idx="23619">
                  <c:v>5.1097374999999996</c:v>
                </c:pt>
                <c:pt idx="23620">
                  <c:v>5.1102168750016004</c:v>
                </c:pt>
                <c:pt idx="23621">
                  <c:v>5.1107146875007992</c:v>
                </c:pt>
                <c:pt idx="23622">
                  <c:v>5.1110596875007994</c:v>
                </c:pt>
                <c:pt idx="23623">
                  <c:v>5.1115296875007994</c:v>
                </c:pt>
                <c:pt idx="23624">
                  <c:v>5.1119571875007992</c:v>
                </c:pt>
                <c:pt idx="23625">
                  <c:v>5.1123984375007998</c:v>
                </c:pt>
                <c:pt idx="23626">
                  <c:v>5.1128940624992003</c:v>
                </c:pt>
                <c:pt idx="23627">
                  <c:v>5.1132278124992006</c:v>
                </c:pt>
                <c:pt idx="23628">
                  <c:v>5.1136996875007998</c:v>
                </c:pt>
                <c:pt idx="23629">
                  <c:v>5.1142687499999999</c:v>
                </c:pt>
                <c:pt idx="23630">
                  <c:v>5.1146928124992002</c:v>
                </c:pt>
                <c:pt idx="23631">
                  <c:v>5.1150453124992001</c:v>
                </c:pt>
                <c:pt idx="23632">
                  <c:v>5.1153871875007999</c:v>
                </c:pt>
                <c:pt idx="23633">
                  <c:v>5.1149059375007999</c:v>
                </c:pt>
                <c:pt idx="23634">
                  <c:v>5.1144918750016002</c:v>
                </c:pt>
                <c:pt idx="23635">
                  <c:v>5.1139159375007992</c:v>
                </c:pt>
                <c:pt idx="23636">
                  <c:v>5.1134818750016002</c:v>
                </c:pt>
                <c:pt idx="23637">
                  <c:v>5.1130743750016006</c:v>
                </c:pt>
                <c:pt idx="23638">
                  <c:v>5.1126846875007992</c:v>
                </c:pt>
                <c:pt idx="23639">
                  <c:v>5.1121612499999998</c:v>
                </c:pt>
                <c:pt idx="23640">
                  <c:v>5.1118103124992009</c:v>
                </c:pt>
                <c:pt idx="23641">
                  <c:v>5.1112353124992005</c:v>
                </c:pt>
                <c:pt idx="23642">
                  <c:v>5.1107878124992006</c:v>
                </c:pt>
                <c:pt idx="23643">
                  <c:v>5.1102474999999998</c:v>
                </c:pt>
                <c:pt idx="23644">
                  <c:v>5.1098006250016006</c:v>
                </c:pt>
                <c:pt idx="23645">
                  <c:v>5.1094540624992009</c:v>
                </c:pt>
                <c:pt idx="23646">
                  <c:v>5.1089053124992008</c:v>
                </c:pt>
                <c:pt idx="23647">
                  <c:v>5.10854125</c:v>
                </c:pt>
                <c:pt idx="23648">
                  <c:v>5.1079443750016003</c:v>
                </c:pt>
                <c:pt idx="23649">
                  <c:v>5.1075143750016005</c:v>
                </c:pt>
                <c:pt idx="23650">
                  <c:v>5.1069068750016005</c:v>
                </c:pt>
                <c:pt idx="23651">
                  <c:v>5.1065312499999997</c:v>
                </c:pt>
                <c:pt idx="23652">
                  <c:v>5.1061356250016008</c:v>
                </c:pt>
                <c:pt idx="23653">
                  <c:v>5.1057759375007992</c:v>
                </c:pt>
                <c:pt idx="23654">
                  <c:v>5.1054087499999996</c:v>
                </c:pt>
                <c:pt idx="23655">
                  <c:v>5.1058031250016009</c:v>
                </c:pt>
                <c:pt idx="23656">
                  <c:v>5.1061743750016007</c:v>
                </c:pt>
                <c:pt idx="23657">
                  <c:v>5.1065990624992006</c:v>
                </c:pt>
                <c:pt idx="23658">
                  <c:v>5.1071090624992008</c:v>
                </c:pt>
                <c:pt idx="23659">
                  <c:v>5.1076468750016009</c:v>
                </c:pt>
                <c:pt idx="23660">
                  <c:v>5.1082209375007999</c:v>
                </c:pt>
                <c:pt idx="23661">
                  <c:v>5.1087300000000004</c:v>
                </c:pt>
                <c:pt idx="23662">
                  <c:v>5.1090571875007997</c:v>
                </c:pt>
                <c:pt idx="23663">
                  <c:v>5.1095431250016006</c:v>
                </c:pt>
                <c:pt idx="23664">
                  <c:v>5.1100612500000002</c:v>
                </c:pt>
                <c:pt idx="23665">
                  <c:v>5.1105728124992007</c:v>
                </c:pt>
                <c:pt idx="23666">
                  <c:v>5.1111509375007991</c:v>
                </c:pt>
                <c:pt idx="23667">
                  <c:v>5.1116115624992009</c:v>
                </c:pt>
                <c:pt idx="23668">
                  <c:v>5.1119406250016004</c:v>
                </c:pt>
                <c:pt idx="23669">
                  <c:v>5.1123446875007996</c:v>
                </c:pt>
                <c:pt idx="23670">
                  <c:v>5.1126899999999997</c:v>
                </c:pt>
                <c:pt idx="23671">
                  <c:v>5.1133271875007997</c:v>
                </c:pt>
                <c:pt idx="23672">
                  <c:v>5.1137415624992002</c:v>
                </c:pt>
                <c:pt idx="23673">
                  <c:v>5.1142518750016004</c:v>
                </c:pt>
                <c:pt idx="23674">
                  <c:v>5.1145868750016001</c:v>
                </c:pt>
                <c:pt idx="23675">
                  <c:v>5.1149793750016004</c:v>
                </c:pt>
                <c:pt idx="23676">
                  <c:v>5.1154934375007999</c:v>
                </c:pt>
                <c:pt idx="23677">
                  <c:v>5.1158309375007995</c:v>
                </c:pt>
                <c:pt idx="23678">
                  <c:v>5.1163812499999999</c:v>
                </c:pt>
                <c:pt idx="23679">
                  <c:v>5.1169081250016006</c:v>
                </c:pt>
                <c:pt idx="23680">
                  <c:v>5.1173578124992005</c:v>
                </c:pt>
                <c:pt idx="23681">
                  <c:v>5.1178506250016005</c:v>
                </c:pt>
                <c:pt idx="23682">
                  <c:v>5.1182553124992003</c:v>
                </c:pt>
                <c:pt idx="23683">
                  <c:v>5.1187784375007999</c:v>
                </c:pt>
                <c:pt idx="23684">
                  <c:v>5.1192149999999996</c:v>
                </c:pt>
                <c:pt idx="23685">
                  <c:v>5.1196349999999997</c:v>
                </c:pt>
                <c:pt idx="23686">
                  <c:v>5.1191731250016002</c:v>
                </c:pt>
                <c:pt idx="23687">
                  <c:v>5.1185831250016003</c:v>
                </c:pt>
                <c:pt idx="23688">
                  <c:v>5.1182168750016004</c:v>
                </c:pt>
                <c:pt idx="23689">
                  <c:v>5.1178659375007998</c:v>
                </c:pt>
                <c:pt idx="23690">
                  <c:v>5.1174553124992004</c:v>
                </c:pt>
                <c:pt idx="23691">
                  <c:v>5.1170987500000003</c:v>
                </c:pt>
                <c:pt idx="23692">
                  <c:v>5.1167187500000004</c:v>
                </c:pt>
                <c:pt idx="23693">
                  <c:v>5.1162518750016002</c:v>
                </c:pt>
                <c:pt idx="23694">
                  <c:v>5.1159231250016006</c:v>
                </c:pt>
                <c:pt idx="23695">
                  <c:v>5.1155318750016008</c:v>
                </c:pt>
                <c:pt idx="23696">
                  <c:v>5.1150968750016004</c:v>
                </c:pt>
                <c:pt idx="23697">
                  <c:v>5.1146525</c:v>
                </c:pt>
                <c:pt idx="23698">
                  <c:v>5.1142124999999998</c:v>
                </c:pt>
                <c:pt idx="23699">
                  <c:v>5.1136578124992003</c:v>
                </c:pt>
                <c:pt idx="23700">
                  <c:v>5.1131971875007993</c:v>
                </c:pt>
                <c:pt idx="23701">
                  <c:v>5.1126615624992002</c:v>
                </c:pt>
                <c:pt idx="23702">
                  <c:v>5.1121362499999998</c:v>
                </c:pt>
                <c:pt idx="23703">
                  <c:v>5.1115993750016004</c:v>
                </c:pt>
                <c:pt idx="23704">
                  <c:v>5.1110946875007999</c:v>
                </c:pt>
                <c:pt idx="23705">
                  <c:v>5.1107378124992007</c:v>
                </c:pt>
                <c:pt idx="23706">
                  <c:v>5.1110668750016002</c:v>
                </c:pt>
                <c:pt idx="23707">
                  <c:v>5.1114581250016009</c:v>
                </c:pt>
                <c:pt idx="23708">
                  <c:v>5.1118571875007994</c:v>
                </c:pt>
                <c:pt idx="23709">
                  <c:v>5.1123396875007998</c:v>
                </c:pt>
                <c:pt idx="23710">
                  <c:v>5.1127287499999996</c:v>
                </c:pt>
                <c:pt idx="23711">
                  <c:v>5.11314125</c:v>
                </c:pt>
                <c:pt idx="23712">
                  <c:v>5.1136225</c:v>
                </c:pt>
                <c:pt idx="23713">
                  <c:v>5.1142059375007998</c:v>
                </c:pt>
                <c:pt idx="23714">
                  <c:v>5.1146599999999998</c:v>
                </c:pt>
                <c:pt idx="23715">
                  <c:v>5.1153075000000001</c:v>
                </c:pt>
                <c:pt idx="23716">
                  <c:v>5.1157509375007999</c:v>
                </c:pt>
                <c:pt idx="23717">
                  <c:v>5.1163593750016005</c:v>
                </c:pt>
                <c:pt idx="23718">
                  <c:v>5.1168243750016007</c:v>
                </c:pt>
                <c:pt idx="23719">
                  <c:v>5.1171659375007996</c:v>
                </c:pt>
                <c:pt idx="23720">
                  <c:v>5.1176756250016009</c:v>
                </c:pt>
                <c:pt idx="23721">
                  <c:v>5.1182284375007994</c:v>
                </c:pt>
                <c:pt idx="23722">
                  <c:v>5.118669375001601</c:v>
                </c:pt>
                <c:pt idx="23723">
                  <c:v>5.1190659375007996</c:v>
                </c:pt>
                <c:pt idx="23724">
                  <c:v>5.1186953124992005</c:v>
                </c:pt>
                <c:pt idx="23725">
                  <c:v>5.1179821875007994</c:v>
                </c:pt>
                <c:pt idx="23726">
                  <c:v>5.1175515624992007</c:v>
                </c:pt>
                <c:pt idx="23727">
                  <c:v>5.1170671875007994</c:v>
                </c:pt>
                <c:pt idx="23728">
                  <c:v>5.1165334375007996</c:v>
                </c:pt>
                <c:pt idx="23729">
                  <c:v>5.1160521875007996</c:v>
                </c:pt>
                <c:pt idx="23730">
                  <c:v>5.1155940624992002</c:v>
                </c:pt>
                <c:pt idx="23731">
                  <c:v>5.1151524999999998</c:v>
                </c:pt>
                <c:pt idx="23732">
                  <c:v>5.1146884375007993</c:v>
                </c:pt>
                <c:pt idx="23733">
                  <c:v>5.1143534375007995</c:v>
                </c:pt>
                <c:pt idx="23734">
                  <c:v>5.1139465624992004</c:v>
                </c:pt>
                <c:pt idx="23735">
                  <c:v>5.1143243750016003</c:v>
                </c:pt>
                <c:pt idx="23736">
                  <c:v>5.1146621875007998</c:v>
                </c:pt>
                <c:pt idx="23737">
                  <c:v>5.1150275000000001</c:v>
                </c:pt>
                <c:pt idx="23738">
                  <c:v>5.1153975000000003</c:v>
                </c:pt>
                <c:pt idx="23739">
                  <c:v>5.1158690624992005</c:v>
                </c:pt>
                <c:pt idx="23740">
                  <c:v>5.1164521875007996</c:v>
                </c:pt>
                <c:pt idx="23741">
                  <c:v>5.11680125</c:v>
                </c:pt>
                <c:pt idx="23742">
                  <c:v>5.1172340624992003</c:v>
                </c:pt>
                <c:pt idx="23743">
                  <c:v>5.1176981250016009</c:v>
                </c:pt>
                <c:pt idx="23744">
                  <c:v>5.1182359375007991</c:v>
                </c:pt>
                <c:pt idx="23745">
                  <c:v>5.1186246875007999</c:v>
                </c:pt>
                <c:pt idx="23746">
                  <c:v>5.1190865624992004</c:v>
                </c:pt>
                <c:pt idx="23747">
                  <c:v>5.1194562499999998</c:v>
                </c:pt>
                <c:pt idx="23748">
                  <c:v>5.1189425000000002</c:v>
                </c:pt>
                <c:pt idx="23749">
                  <c:v>5.1183649999999998</c:v>
                </c:pt>
                <c:pt idx="23750">
                  <c:v>5.1177921875007995</c:v>
                </c:pt>
                <c:pt idx="23751">
                  <c:v>5.117375</c:v>
                </c:pt>
                <c:pt idx="23752">
                  <c:v>5.1169803124992006</c:v>
                </c:pt>
                <c:pt idx="23753">
                  <c:v>5.1163762500000001</c:v>
                </c:pt>
                <c:pt idx="23754">
                  <c:v>5.1160075000000003</c:v>
                </c:pt>
                <c:pt idx="23755">
                  <c:v>5.1155631250016009</c:v>
                </c:pt>
                <c:pt idx="23756">
                  <c:v>5.1150009375007999</c:v>
                </c:pt>
                <c:pt idx="23757">
                  <c:v>5.11461875</c:v>
                </c:pt>
                <c:pt idx="23758">
                  <c:v>5.1141928124992004</c:v>
                </c:pt>
                <c:pt idx="23759">
                  <c:v>5.1138140624992001</c:v>
                </c:pt>
                <c:pt idx="23760">
                  <c:v>5.1134390624992001</c:v>
                </c:pt>
                <c:pt idx="23761">
                  <c:v>5.1135390624992008</c:v>
                </c:pt>
                <c:pt idx="23762">
                  <c:v>5.1133709375007994</c:v>
                </c:pt>
                <c:pt idx="23763">
                  <c:v>5.1136962500000003</c:v>
                </c:pt>
                <c:pt idx="23764">
                  <c:v>5.1141125000000001</c:v>
                </c:pt>
                <c:pt idx="23765">
                  <c:v>5.1144762500000001</c:v>
                </c:pt>
                <c:pt idx="23766">
                  <c:v>5.1148593750016005</c:v>
                </c:pt>
                <c:pt idx="23767">
                  <c:v>5.1152199999999999</c:v>
                </c:pt>
                <c:pt idx="23768">
                  <c:v>5.1156562499999998</c:v>
                </c:pt>
                <c:pt idx="23769">
                  <c:v>5.1160543750016005</c:v>
                </c:pt>
                <c:pt idx="23770">
                  <c:v>5.11637875</c:v>
                </c:pt>
                <c:pt idx="23771">
                  <c:v>5.1168793750016004</c:v>
                </c:pt>
                <c:pt idx="23772">
                  <c:v>5.1173834375007994</c:v>
                </c:pt>
                <c:pt idx="23773">
                  <c:v>5.1178612499999998</c:v>
                </c:pt>
                <c:pt idx="23774">
                  <c:v>5.1181975</c:v>
                </c:pt>
                <c:pt idx="23775">
                  <c:v>5.1185278124992006</c:v>
                </c:pt>
                <c:pt idx="23776">
                  <c:v>5.1189390624992006</c:v>
                </c:pt>
                <c:pt idx="23777">
                  <c:v>5.1192784375007996</c:v>
                </c:pt>
                <c:pt idx="23778">
                  <c:v>5.1196790624992001</c:v>
                </c:pt>
                <c:pt idx="23779">
                  <c:v>5.1203059375007998</c:v>
                </c:pt>
                <c:pt idx="23780">
                  <c:v>5.1206896875007999</c:v>
                </c:pt>
                <c:pt idx="23781">
                  <c:v>5.1212721875007992</c:v>
                </c:pt>
                <c:pt idx="23782">
                  <c:v>5.1217384375007997</c:v>
                </c:pt>
                <c:pt idx="23783">
                  <c:v>5.1220978124992005</c:v>
                </c:pt>
                <c:pt idx="23784">
                  <c:v>5.1224431250016007</c:v>
                </c:pt>
                <c:pt idx="23785">
                  <c:v>5.1228068750016007</c:v>
                </c:pt>
                <c:pt idx="23786">
                  <c:v>5.122211875001601</c:v>
                </c:pt>
                <c:pt idx="23787">
                  <c:v>5.1216756250016005</c:v>
                </c:pt>
                <c:pt idx="23788">
                  <c:v>5.1211396875007997</c:v>
                </c:pt>
                <c:pt idx="23789">
                  <c:v>5.1206221875007998</c:v>
                </c:pt>
                <c:pt idx="23790">
                  <c:v>5.1199784375007997</c:v>
                </c:pt>
                <c:pt idx="23791">
                  <c:v>5.1192696875007995</c:v>
                </c:pt>
                <c:pt idx="23792">
                  <c:v>5.1185756250016006</c:v>
                </c:pt>
                <c:pt idx="23793">
                  <c:v>5.1179203124992005</c:v>
                </c:pt>
                <c:pt idx="23794">
                  <c:v>5.1171515624992008</c:v>
                </c:pt>
                <c:pt idx="23795">
                  <c:v>5.1163778124992003</c:v>
                </c:pt>
                <c:pt idx="23796">
                  <c:v>5.1155928124992007</c:v>
                </c:pt>
                <c:pt idx="23797">
                  <c:v>5.1148528124992003</c:v>
                </c:pt>
                <c:pt idx="23798">
                  <c:v>5.1140206250016007</c:v>
                </c:pt>
                <c:pt idx="23799">
                  <c:v>5.1132409375007999</c:v>
                </c:pt>
                <c:pt idx="23800">
                  <c:v>5.1125209375007996</c:v>
                </c:pt>
                <c:pt idx="23801">
                  <c:v>5.1117590624992006</c:v>
                </c:pt>
                <c:pt idx="23802">
                  <c:v>5.1110290624992007</c:v>
                </c:pt>
                <c:pt idx="23803">
                  <c:v>5.1103078124992001</c:v>
                </c:pt>
                <c:pt idx="23804">
                  <c:v>5.1096846875007991</c:v>
                </c:pt>
                <c:pt idx="23805">
                  <c:v>5.1090565624992008</c:v>
                </c:pt>
                <c:pt idx="23806">
                  <c:v>5.1084340624992004</c:v>
                </c:pt>
                <c:pt idx="23807">
                  <c:v>5.1079115624992006</c:v>
                </c:pt>
                <c:pt idx="23808">
                  <c:v>5.1074490624992004</c:v>
                </c:pt>
                <c:pt idx="23809">
                  <c:v>5.1069412500000002</c:v>
                </c:pt>
                <c:pt idx="23810">
                  <c:v>5.1065596875007992</c:v>
                </c:pt>
                <c:pt idx="23811">
                  <c:v>5.1061350000000001</c:v>
                </c:pt>
                <c:pt idx="23812">
                  <c:v>5.1064884375007997</c:v>
                </c:pt>
                <c:pt idx="23813">
                  <c:v>5.106858125001601</c:v>
                </c:pt>
                <c:pt idx="23814">
                  <c:v>5.1072175</c:v>
                </c:pt>
                <c:pt idx="23815">
                  <c:v>5.1077225000000004</c:v>
                </c:pt>
                <c:pt idx="23816">
                  <c:v>5.1081975000000002</c:v>
                </c:pt>
                <c:pt idx="23817">
                  <c:v>5.1086537500000002</c:v>
                </c:pt>
                <c:pt idx="23818">
                  <c:v>5.1090762500000002</c:v>
                </c:pt>
                <c:pt idx="23819">
                  <c:v>5.1095634375007997</c:v>
                </c:pt>
                <c:pt idx="23820">
                  <c:v>5.1099259375007993</c:v>
                </c:pt>
                <c:pt idx="23821">
                  <c:v>5.1103412500000003</c:v>
                </c:pt>
                <c:pt idx="23822">
                  <c:v>5.1107884375007995</c:v>
                </c:pt>
                <c:pt idx="23823">
                  <c:v>5.1112715624992004</c:v>
                </c:pt>
                <c:pt idx="23824">
                  <c:v>5.1116909375007991</c:v>
                </c:pt>
                <c:pt idx="23825">
                  <c:v>5.1120578124992004</c:v>
                </c:pt>
                <c:pt idx="23826">
                  <c:v>5.1125287500000001</c:v>
                </c:pt>
                <c:pt idx="23827">
                  <c:v>5.1131543750016002</c:v>
                </c:pt>
                <c:pt idx="23828">
                  <c:v>5.1136759375007994</c:v>
                </c:pt>
                <c:pt idx="23829">
                  <c:v>5.114178125001601</c:v>
                </c:pt>
                <c:pt idx="23830">
                  <c:v>5.1146946875007995</c:v>
                </c:pt>
                <c:pt idx="23831">
                  <c:v>5.1150909375007991</c:v>
                </c:pt>
                <c:pt idx="23832">
                  <c:v>5.1155474999999999</c:v>
                </c:pt>
                <c:pt idx="23833">
                  <c:v>5.1160431250016005</c:v>
                </c:pt>
                <c:pt idx="23834">
                  <c:v>5.1156915624992001</c:v>
                </c:pt>
                <c:pt idx="23835">
                  <c:v>5.1151665624992004</c:v>
                </c:pt>
                <c:pt idx="23836">
                  <c:v>5.1147787500000002</c:v>
                </c:pt>
                <c:pt idx="23837">
                  <c:v>5.1143999999999998</c:v>
                </c:pt>
                <c:pt idx="23838">
                  <c:v>5.1140431250016007</c:v>
                </c:pt>
                <c:pt idx="23839">
                  <c:v>5.1134109375007997</c:v>
                </c:pt>
                <c:pt idx="23840">
                  <c:v>5.1129740624992008</c:v>
                </c:pt>
                <c:pt idx="23841">
                  <c:v>5.1124387499999999</c:v>
                </c:pt>
                <c:pt idx="23842">
                  <c:v>5.1120887499999998</c:v>
                </c:pt>
                <c:pt idx="23843">
                  <c:v>5.1116925000000002</c:v>
                </c:pt>
                <c:pt idx="23844">
                  <c:v>5.1121059375007993</c:v>
                </c:pt>
                <c:pt idx="23845">
                  <c:v>5.1126184375007995</c:v>
                </c:pt>
                <c:pt idx="23846">
                  <c:v>5.1129924999999998</c:v>
                </c:pt>
                <c:pt idx="23847">
                  <c:v>5.1128278124992006</c:v>
                </c:pt>
                <c:pt idx="23848">
                  <c:v>5.1124749999999999</c:v>
                </c:pt>
                <c:pt idx="23849">
                  <c:v>5.1121337499999999</c:v>
                </c:pt>
                <c:pt idx="23850">
                  <c:v>5.1125524999999996</c:v>
                </c:pt>
                <c:pt idx="23851">
                  <c:v>5.1129081250016002</c:v>
                </c:pt>
                <c:pt idx="23852">
                  <c:v>5.1133396875007993</c:v>
                </c:pt>
                <c:pt idx="23853">
                  <c:v>5.1138159375007994</c:v>
                </c:pt>
                <c:pt idx="23854">
                  <c:v>5.1143584375007993</c:v>
                </c:pt>
                <c:pt idx="23855">
                  <c:v>5.1148787499999999</c:v>
                </c:pt>
                <c:pt idx="23856">
                  <c:v>5.1154849999999996</c:v>
                </c:pt>
                <c:pt idx="23857">
                  <c:v>5.1159190624992004</c:v>
                </c:pt>
                <c:pt idx="23858">
                  <c:v>5.1165840624992009</c:v>
                </c:pt>
                <c:pt idx="23859">
                  <c:v>5.1170121875007997</c:v>
                </c:pt>
                <c:pt idx="23860">
                  <c:v>5.1173840624992009</c:v>
                </c:pt>
                <c:pt idx="23861">
                  <c:v>5.1179625</c:v>
                </c:pt>
                <c:pt idx="23862">
                  <c:v>5.1186634375007998</c:v>
                </c:pt>
                <c:pt idx="23863">
                  <c:v>5.1191678124992004</c:v>
                </c:pt>
                <c:pt idx="23864">
                  <c:v>5.1198006250016004</c:v>
                </c:pt>
                <c:pt idx="23865">
                  <c:v>5.1201265624992001</c:v>
                </c:pt>
                <c:pt idx="23866">
                  <c:v>5.1206287499999998</c:v>
                </c:pt>
                <c:pt idx="23867">
                  <c:v>5.1211671875007996</c:v>
                </c:pt>
                <c:pt idx="23868">
                  <c:v>5.1216949999999999</c:v>
                </c:pt>
                <c:pt idx="23869">
                  <c:v>5.122024375001601</c:v>
                </c:pt>
                <c:pt idx="23870">
                  <c:v>5.12238375</c:v>
                </c:pt>
                <c:pt idx="23871">
                  <c:v>5.1219381250016003</c:v>
                </c:pt>
                <c:pt idx="23872">
                  <c:v>5.1215193750016006</c:v>
                </c:pt>
                <c:pt idx="23873">
                  <c:v>5.1209965624992009</c:v>
                </c:pt>
                <c:pt idx="23874">
                  <c:v>5.1205100000000003</c:v>
                </c:pt>
                <c:pt idx="23875">
                  <c:v>5.1198871875007992</c:v>
                </c:pt>
                <c:pt idx="23876">
                  <c:v>5.1192415624992007</c:v>
                </c:pt>
                <c:pt idx="23877">
                  <c:v>5.1186193750016002</c:v>
                </c:pt>
                <c:pt idx="23878">
                  <c:v>5.118055</c:v>
                </c:pt>
                <c:pt idx="23879">
                  <c:v>5.1174324999999996</c:v>
                </c:pt>
                <c:pt idx="23880">
                  <c:v>5.1167662500000004</c:v>
                </c:pt>
                <c:pt idx="23881">
                  <c:v>5.1163043750016008</c:v>
                </c:pt>
                <c:pt idx="23882">
                  <c:v>5.1157278124992009</c:v>
                </c:pt>
                <c:pt idx="23883">
                  <c:v>5.1161340624992002</c:v>
                </c:pt>
                <c:pt idx="23884">
                  <c:v>5.1164562499999997</c:v>
                </c:pt>
                <c:pt idx="23885">
                  <c:v>5.1168196875007999</c:v>
                </c:pt>
                <c:pt idx="23886">
                  <c:v>5.1171746875007997</c:v>
                </c:pt>
                <c:pt idx="23887">
                  <c:v>5.1176181250016004</c:v>
                </c:pt>
                <c:pt idx="23888">
                  <c:v>5.1179784375007991</c:v>
                </c:pt>
                <c:pt idx="23889">
                  <c:v>5.1175256250016004</c:v>
                </c:pt>
                <c:pt idx="23890">
                  <c:v>5.1173190624992007</c:v>
                </c:pt>
                <c:pt idx="23891">
                  <c:v>5.1168837500000004</c:v>
                </c:pt>
                <c:pt idx="23892">
                  <c:v>5.1164915624992009</c:v>
                </c:pt>
                <c:pt idx="23893">
                  <c:v>5.1160412500000003</c:v>
                </c:pt>
                <c:pt idx="23894">
                  <c:v>5.1157328124992008</c:v>
                </c:pt>
                <c:pt idx="23895">
                  <c:v>5.1153715624992007</c:v>
                </c:pt>
                <c:pt idx="23896">
                  <c:v>5.1156378124992008</c:v>
                </c:pt>
                <c:pt idx="23897">
                  <c:v>5.1159784375007993</c:v>
                </c:pt>
                <c:pt idx="23898">
                  <c:v>5.1163575000000003</c:v>
                </c:pt>
                <c:pt idx="23899">
                  <c:v>5.1167528124992003</c:v>
                </c:pt>
                <c:pt idx="23900">
                  <c:v>5.1171571875007995</c:v>
                </c:pt>
                <c:pt idx="23901">
                  <c:v>5.1175990624992007</c:v>
                </c:pt>
                <c:pt idx="23902">
                  <c:v>5.1169268750016004</c:v>
                </c:pt>
                <c:pt idx="23903">
                  <c:v>5.1165734375007998</c:v>
                </c:pt>
                <c:pt idx="23904">
                  <c:v>5.1160368750016003</c:v>
                </c:pt>
                <c:pt idx="23905">
                  <c:v>5.1152696875007999</c:v>
                </c:pt>
                <c:pt idx="23906">
                  <c:v>5.1142440624992007</c:v>
                </c:pt>
                <c:pt idx="23907">
                  <c:v>5.112965</c:v>
                </c:pt>
                <c:pt idx="23908">
                  <c:v>5.1115868750016009</c:v>
                </c:pt>
                <c:pt idx="23909">
                  <c:v>5.1099724999999996</c:v>
                </c:pt>
                <c:pt idx="23910">
                  <c:v>5.1083193750016003</c:v>
                </c:pt>
                <c:pt idx="23911">
                  <c:v>5.1067059375007995</c:v>
                </c:pt>
                <c:pt idx="23912">
                  <c:v>5.1049831250016009</c:v>
                </c:pt>
                <c:pt idx="23913">
                  <c:v>5.1031534375007999</c:v>
                </c:pt>
                <c:pt idx="23914">
                  <c:v>5.1014740624992001</c:v>
                </c:pt>
                <c:pt idx="23915">
                  <c:v>5.099945</c:v>
                </c:pt>
                <c:pt idx="23916">
                  <c:v>5.0985662500000002</c:v>
                </c:pt>
                <c:pt idx="23917">
                  <c:v>5.0974296875007994</c:v>
                </c:pt>
                <c:pt idx="23918">
                  <c:v>5.0964700000000001</c:v>
                </c:pt>
                <c:pt idx="23919">
                  <c:v>5.0957659375007998</c:v>
                </c:pt>
                <c:pt idx="23920">
                  <c:v>5.0950434375007996</c:v>
                </c:pt>
                <c:pt idx="23921">
                  <c:v>5.0943668750016009</c:v>
                </c:pt>
                <c:pt idx="23922">
                  <c:v>5.0939059375007991</c:v>
                </c:pt>
                <c:pt idx="23923">
                  <c:v>5.0931959375007994</c:v>
                </c:pt>
                <c:pt idx="23924">
                  <c:v>5.0927934375007995</c:v>
                </c:pt>
                <c:pt idx="23925">
                  <c:v>5.0922568750016008</c:v>
                </c:pt>
                <c:pt idx="23926">
                  <c:v>5.0915890624992004</c:v>
                </c:pt>
                <c:pt idx="23927">
                  <c:v>5.0912012500000001</c:v>
                </c:pt>
                <c:pt idx="23928">
                  <c:v>5.0906665624992007</c:v>
                </c:pt>
                <c:pt idx="23929">
                  <c:v>5.0902996875007993</c:v>
                </c:pt>
                <c:pt idx="23930">
                  <c:v>5.0898775000000001</c:v>
                </c:pt>
                <c:pt idx="23931">
                  <c:v>5.0894359375007996</c:v>
                </c:pt>
                <c:pt idx="23932">
                  <c:v>5.0890640624992001</c:v>
                </c:pt>
                <c:pt idx="23933">
                  <c:v>5.0886537499999998</c:v>
                </c:pt>
                <c:pt idx="23934">
                  <c:v>5.0882221875007998</c:v>
                </c:pt>
                <c:pt idx="23935">
                  <c:v>5.0855712500000001</c:v>
                </c:pt>
                <c:pt idx="23936">
                  <c:v>5.0820815624992006</c:v>
                </c:pt>
                <c:pt idx="23937">
                  <c:v>5.0781859375007992</c:v>
                </c:pt>
                <c:pt idx="23938">
                  <c:v>5.0741603124992007</c:v>
                </c:pt>
                <c:pt idx="23939">
                  <c:v>5.0699209375007994</c:v>
                </c:pt>
                <c:pt idx="23940">
                  <c:v>5.0654934375007992</c:v>
                </c:pt>
                <c:pt idx="23941">
                  <c:v>5.0609487499999997</c:v>
                </c:pt>
                <c:pt idx="23942">
                  <c:v>5.0564053124992006</c:v>
                </c:pt>
                <c:pt idx="23943">
                  <c:v>5.0516609375007997</c:v>
                </c:pt>
                <c:pt idx="23944">
                  <c:v>5.0469356250016002</c:v>
                </c:pt>
                <c:pt idx="23945">
                  <c:v>5.0447390624992003</c:v>
                </c:pt>
                <c:pt idx="23946">
                  <c:v>5.0432724999999996</c:v>
                </c:pt>
                <c:pt idx="23947">
                  <c:v>5.0421246875007997</c:v>
                </c:pt>
                <c:pt idx="23948">
                  <c:v>5.0411243750016004</c:v>
                </c:pt>
                <c:pt idx="23949">
                  <c:v>5.0403653124992003</c:v>
                </c:pt>
                <c:pt idx="23950">
                  <c:v>5.0396253124992008</c:v>
                </c:pt>
                <c:pt idx="23951">
                  <c:v>5.0389215624992003</c:v>
                </c:pt>
                <c:pt idx="23952">
                  <c:v>5.0382909375007996</c:v>
                </c:pt>
                <c:pt idx="23953">
                  <c:v>5.0378646875007993</c:v>
                </c:pt>
                <c:pt idx="23954">
                  <c:v>5.0372075000000001</c:v>
                </c:pt>
                <c:pt idx="23955">
                  <c:v>5.0367837499999997</c:v>
                </c:pt>
                <c:pt idx="23956">
                  <c:v>5.0364975000000003</c:v>
                </c:pt>
                <c:pt idx="23957">
                  <c:v>5.0368521875007994</c:v>
                </c:pt>
                <c:pt idx="23958">
                  <c:v>5.0372059375007998</c:v>
                </c:pt>
                <c:pt idx="23959">
                  <c:v>5.0376003124992002</c:v>
                </c:pt>
                <c:pt idx="23960">
                  <c:v>5.0380481250016009</c:v>
                </c:pt>
                <c:pt idx="23961">
                  <c:v>5.0385037500000003</c:v>
                </c:pt>
                <c:pt idx="23962">
                  <c:v>5.0388565624992001</c:v>
                </c:pt>
                <c:pt idx="23963">
                  <c:v>5.0392531250016006</c:v>
                </c:pt>
                <c:pt idx="23964">
                  <c:v>5.0397090624992007</c:v>
                </c:pt>
                <c:pt idx="23965">
                  <c:v>5.0400753124992006</c:v>
                </c:pt>
                <c:pt idx="23966">
                  <c:v>5.0404881250016009</c:v>
                </c:pt>
                <c:pt idx="23967">
                  <c:v>5.0408400000000002</c:v>
                </c:pt>
                <c:pt idx="23968">
                  <c:v>5.0411715624992004</c:v>
                </c:pt>
                <c:pt idx="23969">
                  <c:v>5.04163125</c:v>
                </c:pt>
                <c:pt idx="23970">
                  <c:v>5.0420253124992005</c:v>
                </c:pt>
                <c:pt idx="23971">
                  <c:v>5.0425421875007999</c:v>
                </c:pt>
                <c:pt idx="23972">
                  <c:v>5.0428728124992004</c:v>
                </c:pt>
                <c:pt idx="23973">
                  <c:v>5.0432846875007993</c:v>
                </c:pt>
                <c:pt idx="23974">
                  <c:v>5.0436199999999998</c:v>
                </c:pt>
                <c:pt idx="23975">
                  <c:v>5.0439440624992002</c:v>
                </c:pt>
                <c:pt idx="23976">
                  <c:v>5.0443234375007995</c:v>
                </c:pt>
                <c:pt idx="23977">
                  <c:v>5.0446799999999996</c:v>
                </c:pt>
                <c:pt idx="23978">
                  <c:v>5.0450928124992007</c:v>
                </c:pt>
                <c:pt idx="23979">
                  <c:v>5.0454699999999999</c:v>
                </c:pt>
                <c:pt idx="23980">
                  <c:v>5.0458743750016009</c:v>
                </c:pt>
                <c:pt idx="23981">
                  <c:v>5.0462628124992008</c:v>
                </c:pt>
                <c:pt idx="23982">
                  <c:v>5.0467124999999999</c:v>
                </c:pt>
                <c:pt idx="23983">
                  <c:v>5.0471265624992006</c:v>
                </c:pt>
                <c:pt idx="23984">
                  <c:v>5.0472353124992004</c:v>
                </c:pt>
                <c:pt idx="23985">
                  <c:v>5.0468509375007997</c:v>
                </c:pt>
                <c:pt idx="23986">
                  <c:v>5.0465278124992006</c:v>
                </c:pt>
                <c:pt idx="23987">
                  <c:v>5.0458503124992005</c:v>
                </c:pt>
                <c:pt idx="23988">
                  <c:v>5.0454484375007995</c:v>
                </c:pt>
                <c:pt idx="23989">
                  <c:v>5.0449481250016008</c:v>
                </c:pt>
                <c:pt idx="23990">
                  <c:v>5.0444000000000004</c:v>
                </c:pt>
                <c:pt idx="23991">
                  <c:v>5.0439187499999996</c:v>
                </c:pt>
                <c:pt idx="23992">
                  <c:v>5.0434884375007991</c:v>
                </c:pt>
                <c:pt idx="23993">
                  <c:v>5.0429587500000004</c:v>
                </c:pt>
                <c:pt idx="23994">
                  <c:v>5.0424343750016005</c:v>
                </c:pt>
                <c:pt idx="23995">
                  <c:v>5.04186625</c:v>
                </c:pt>
                <c:pt idx="23996">
                  <c:v>5.0413321875007995</c:v>
                </c:pt>
                <c:pt idx="23997">
                  <c:v>5.0409090624992006</c:v>
                </c:pt>
                <c:pt idx="23998">
                  <c:v>5.0403853124992004</c:v>
                </c:pt>
                <c:pt idx="23999">
                  <c:v>5.0397012500000002</c:v>
                </c:pt>
                <c:pt idx="24000">
                  <c:v>5.0393440624992003</c:v>
                </c:pt>
                <c:pt idx="24001">
                  <c:v>5.0390109375007999</c:v>
                </c:pt>
                <c:pt idx="24002">
                  <c:v>5.0386684375007995</c:v>
                </c:pt>
                <c:pt idx="24003">
                  <c:v>5.0382278124992004</c:v>
                </c:pt>
                <c:pt idx="24004">
                  <c:v>5.0379037499999999</c:v>
                </c:pt>
                <c:pt idx="24005">
                  <c:v>5.0375050000000003</c:v>
                </c:pt>
                <c:pt idx="24006">
                  <c:v>5.037119375001601</c:v>
                </c:pt>
                <c:pt idx="24007">
                  <c:v>5.0371406250016006</c:v>
                </c:pt>
                <c:pt idx="24008">
                  <c:v>5.0375431250016005</c:v>
                </c:pt>
                <c:pt idx="24009">
                  <c:v>5.037916875001601</c:v>
                </c:pt>
                <c:pt idx="24010">
                  <c:v>5.0382918750016001</c:v>
                </c:pt>
                <c:pt idx="24011">
                  <c:v>5.0386571875007995</c:v>
                </c:pt>
                <c:pt idx="24012">
                  <c:v>5.0390931250016004</c:v>
                </c:pt>
                <c:pt idx="24013">
                  <c:v>5.0394665624992001</c:v>
                </c:pt>
                <c:pt idx="24014">
                  <c:v>5.0397881250016008</c:v>
                </c:pt>
                <c:pt idx="24015">
                  <c:v>5.0402787499999997</c:v>
                </c:pt>
                <c:pt idx="24016">
                  <c:v>5.0406331250016008</c:v>
                </c:pt>
                <c:pt idx="24017">
                  <c:v>5.0410918750016007</c:v>
                </c:pt>
                <c:pt idx="24018">
                  <c:v>5.0414356250016006</c:v>
                </c:pt>
                <c:pt idx="24019">
                  <c:v>5.0419487500000004</c:v>
                </c:pt>
                <c:pt idx="24020">
                  <c:v>5.0422934375007991</c:v>
                </c:pt>
                <c:pt idx="24021">
                  <c:v>5.0428706250016004</c:v>
                </c:pt>
                <c:pt idx="24022">
                  <c:v>5.0432456250016005</c:v>
                </c:pt>
                <c:pt idx="24023">
                  <c:v>5.0435774999999996</c:v>
                </c:pt>
                <c:pt idx="24024">
                  <c:v>5.0439918750016002</c:v>
                </c:pt>
                <c:pt idx="24025">
                  <c:v>5.0443784375007992</c:v>
                </c:pt>
                <c:pt idx="24026">
                  <c:v>5.0447224999999998</c:v>
                </c:pt>
                <c:pt idx="24027">
                  <c:v>5.0450643750016004</c:v>
                </c:pt>
                <c:pt idx="24028">
                  <c:v>5.0446884375007999</c:v>
                </c:pt>
                <c:pt idx="24029">
                  <c:v>5.0441656250016003</c:v>
                </c:pt>
                <c:pt idx="24030">
                  <c:v>5.04381375</c:v>
                </c:pt>
                <c:pt idx="24031">
                  <c:v>5.0434421875007995</c:v>
                </c:pt>
                <c:pt idx="24032">
                  <c:v>5.0429121875007992</c:v>
                </c:pt>
                <c:pt idx="24033">
                  <c:v>5.0423925000000001</c:v>
                </c:pt>
                <c:pt idx="24034">
                  <c:v>5.0418275000000001</c:v>
                </c:pt>
                <c:pt idx="24035">
                  <c:v>5.0413768750016006</c:v>
                </c:pt>
                <c:pt idx="24036">
                  <c:v>5.0408881250016009</c:v>
                </c:pt>
                <c:pt idx="24037">
                  <c:v>5.0404175000000002</c:v>
                </c:pt>
                <c:pt idx="24038">
                  <c:v>5.0400171875007995</c:v>
                </c:pt>
                <c:pt idx="24039">
                  <c:v>5.0395215624992007</c:v>
                </c:pt>
                <c:pt idx="24040">
                  <c:v>5.0399374999999997</c:v>
                </c:pt>
                <c:pt idx="24041">
                  <c:v>5.0403784375007996</c:v>
                </c:pt>
                <c:pt idx="24042">
                  <c:v>5.0408581250016002</c:v>
                </c:pt>
                <c:pt idx="24043">
                  <c:v>5.0413006250016004</c:v>
                </c:pt>
                <c:pt idx="24044">
                  <c:v>5.04165375</c:v>
                </c:pt>
                <c:pt idx="24045">
                  <c:v>5.0419971875007992</c:v>
                </c:pt>
                <c:pt idx="24046">
                  <c:v>5.0423478124992007</c:v>
                </c:pt>
                <c:pt idx="24047">
                  <c:v>5.0427931250016007</c:v>
                </c:pt>
                <c:pt idx="24048">
                  <c:v>5.0422853124992004</c:v>
                </c:pt>
                <c:pt idx="24049">
                  <c:v>5.0419456250016008</c:v>
                </c:pt>
                <c:pt idx="24050">
                  <c:v>5.0414015624992006</c:v>
                </c:pt>
                <c:pt idx="24051">
                  <c:v>5.0408850000000003</c:v>
                </c:pt>
                <c:pt idx="24052">
                  <c:v>5.0404909375007998</c:v>
                </c:pt>
                <c:pt idx="24053">
                  <c:v>5.0401100000000003</c:v>
                </c:pt>
                <c:pt idx="24054">
                  <c:v>5.0397128124992001</c:v>
                </c:pt>
                <c:pt idx="24055">
                  <c:v>5.0393537500000001</c:v>
                </c:pt>
                <c:pt idx="24056">
                  <c:v>5.0389153124992001</c:v>
                </c:pt>
                <c:pt idx="24057">
                  <c:v>5.0385862499999998</c:v>
                </c:pt>
                <c:pt idx="24058">
                  <c:v>5.0382146875007994</c:v>
                </c:pt>
                <c:pt idx="24059">
                  <c:v>5.0376853124992005</c:v>
                </c:pt>
                <c:pt idx="24060">
                  <c:v>5.0371612499999996</c:v>
                </c:pt>
                <c:pt idx="24061">
                  <c:v>5.0366990624992001</c:v>
                </c:pt>
                <c:pt idx="24062">
                  <c:v>5.0361490624992005</c:v>
                </c:pt>
                <c:pt idx="24063">
                  <c:v>5.0357987499999997</c:v>
                </c:pt>
                <c:pt idx="24064">
                  <c:v>5.0361409375007993</c:v>
                </c:pt>
                <c:pt idx="24065">
                  <c:v>5.0365665624992006</c:v>
                </c:pt>
                <c:pt idx="24066">
                  <c:v>5.0369346875007999</c:v>
                </c:pt>
                <c:pt idx="24067">
                  <c:v>5.0373503124992007</c:v>
                </c:pt>
                <c:pt idx="24068">
                  <c:v>5.0377403124992002</c:v>
                </c:pt>
                <c:pt idx="24069">
                  <c:v>5.0381774999999998</c:v>
                </c:pt>
                <c:pt idx="24070">
                  <c:v>5.0386581250016009</c:v>
                </c:pt>
                <c:pt idx="24071">
                  <c:v>5.0390974999999996</c:v>
                </c:pt>
                <c:pt idx="24072">
                  <c:v>5.0395496875007995</c:v>
                </c:pt>
                <c:pt idx="24073">
                  <c:v>5.0400606250016002</c:v>
                </c:pt>
                <c:pt idx="24074">
                  <c:v>5.0406606250016006</c:v>
                </c:pt>
                <c:pt idx="24075">
                  <c:v>5.041175</c:v>
                </c:pt>
                <c:pt idx="24076">
                  <c:v>5.0418009375007999</c:v>
                </c:pt>
                <c:pt idx="24077">
                  <c:v>5.0423850000000003</c:v>
                </c:pt>
                <c:pt idx="24078">
                  <c:v>5.043005</c:v>
                </c:pt>
                <c:pt idx="24079">
                  <c:v>5.0434659375007991</c:v>
                </c:pt>
                <c:pt idx="24080">
                  <c:v>5.0440953124992003</c:v>
                </c:pt>
                <c:pt idx="24081">
                  <c:v>5.0445806250016005</c:v>
                </c:pt>
                <c:pt idx="24082">
                  <c:v>5.0449412499999999</c:v>
                </c:pt>
                <c:pt idx="24083">
                  <c:v>5.0452871875007999</c:v>
                </c:pt>
                <c:pt idx="24084">
                  <c:v>5.0459015624992007</c:v>
                </c:pt>
                <c:pt idx="24085">
                  <c:v>5.0463109375007997</c:v>
                </c:pt>
                <c:pt idx="24086">
                  <c:v>5.0468875000000004</c:v>
                </c:pt>
                <c:pt idx="24087">
                  <c:v>5.0475500000000002</c:v>
                </c:pt>
                <c:pt idx="24088">
                  <c:v>5.0480999999999998</c:v>
                </c:pt>
                <c:pt idx="24089">
                  <c:v>5.0485740624992008</c:v>
                </c:pt>
                <c:pt idx="24090">
                  <c:v>5.0489125000000001</c:v>
                </c:pt>
                <c:pt idx="24091">
                  <c:v>5.0484909375007998</c:v>
                </c:pt>
                <c:pt idx="24092">
                  <c:v>5.0479262499999997</c:v>
                </c:pt>
                <c:pt idx="24093">
                  <c:v>5.0472071875007991</c:v>
                </c:pt>
                <c:pt idx="24094">
                  <c:v>5.046728125001601</c:v>
                </c:pt>
                <c:pt idx="24095">
                  <c:v>5.0462271875007998</c:v>
                </c:pt>
                <c:pt idx="24096">
                  <c:v>5.0457318750016009</c:v>
                </c:pt>
                <c:pt idx="24097">
                  <c:v>5.0450943750016002</c:v>
                </c:pt>
                <c:pt idx="24098">
                  <c:v>5.0444553124992009</c:v>
                </c:pt>
                <c:pt idx="24099">
                  <c:v>5.0439196875007992</c:v>
                </c:pt>
                <c:pt idx="24100">
                  <c:v>5.0434509375007996</c:v>
                </c:pt>
                <c:pt idx="24101">
                  <c:v>5.0428309375007991</c:v>
                </c:pt>
                <c:pt idx="24102">
                  <c:v>5.0421950000000004</c:v>
                </c:pt>
                <c:pt idx="24103">
                  <c:v>5.0416696875007991</c:v>
                </c:pt>
                <c:pt idx="24104">
                  <c:v>5.0411628124992003</c:v>
                </c:pt>
                <c:pt idx="24105">
                  <c:v>5.0406018750016006</c:v>
                </c:pt>
                <c:pt idx="24106">
                  <c:v>5.0400584375007993</c:v>
                </c:pt>
                <c:pt idx="24107">
                  <c:v>5.0395484375007991</c:v>
                </c:pt>
                <c:pt idx="24108">
                  <c:v>5.0389956250016006</c:v>
                </c:pt>
                <c:pt idx="24109">
                  <c:v>5.0383409375007995</c:v>
                </c:pt>
                <c:pt idx="24110">
                  <c:v>5.0376599999999998</c:v>
                </c:pt>
                <c:pt idx="24111">
                  <c:v>5.0370709375007996</c:v>
                </c:pt>
                <c:pt idx="24112">
                  <c:v>5.0365565624992001</c:v>
                </c:pt>
                <c:pt idx="24113">
                  <c:v>5.0360184375007995</c:v>
                </c:pt>
                <c:pt idx="24114">
                  <c:v>5.0355593750016006</c:v>
                </c:pt>
                <c:pt idx="24115">
                  <c:v>5.0351484375007995</c:v>
                </c:pt>
                <c:pt idx="24116">
                  <c:v>5.0347187499999997</c:v>
                </c:pt>
                <c:pt idx="24117">
                  <c:v>5.034363125001601</c:v>
                </c:pt>
                <c:pt idx="24118">
                  <c:v>5.0339540624992001</c:v>
                </c:pt>
                <c:pt idx="24119">
                  <c:v>5.0342790624992002</c:v>
                </c:pt>
                <c:pt idx="24120">
                  <c:v>5.0347246875007992</c:v>
                </c:pt>
                <c:pt idx="24121">
                  <c:v>5.0351499999999998</c:v>
                </c:pt>
                <c:pt idx="24122">
                  <c:v>5.0356403124992006</c:v>
                </c:pt>
                <c:pt idx="24123">
                  <c:v>5.0360131250016007</c:v>
                </c:pt>
                <c:pt idx="24124">
                  <c:v>5.0364546875007994</c:v>
                </c:pt>
                <c:pt idx="24125">
                  <c:v>5.0369496875007993</c:v>
                </c:pt>
                <c:pt idx="24126">
                  <c:v>5.0374074999999996</c:v>
                </c:pt>
                <c:pt idx="24127">
                  <c:v>5.0378818750016006</c:v>
                </c:pt>
                <c:pt idx="24128">
                  <c:v>5.0383584375007997</c:v>
                </c:pt>
                <c:pt idx="24129">
                  <c:v>5.0388031250016008</c:v>
                </c:pt>
                <c:pt idx="24130">
                  <c:v>5.0392200000000003</c:v>
                </c:pt>
                <c:pt idx="24131">
                  <c:v>5.0397868750016004</c:v>
                </c:pt>
                <c:pt idx="24132">
                  <c:v>5.0402325000000001</c:v>
                </c:pt>
                <c:pt idx="24133">
                  <c:v>5.0408356250016002</c:v>
                </c:pt>
                <c:pt idx="24134">
                  <c:v>5.0414203124992003</c:v>
                </c:pt>
                <c:pt idx="24135">
                  <c:v>5.0417825000000001</c:v>
                </c:pt>
                <c:pt idx="24136">
                  <c:v>5.0421075000000002</c:v>
                </c:pt>
                <c:pt idx="24137">
                  <c:v>5.0425578124992008</c:v>
                </c:pt>
                <c:pt idx="24138">
                  <c:v>5.0429943750016006</c:v>
                </c:pt>
                <c:pt idx="24139">
                  <c:v>5.043314375001601</c:v>
                </c:pt>
                <c:pt idx="24140">
                  <c:v>5.0437484375007999</c:v>
                </c:pt>
                <c:pt idx="24141">
                  <c:v>5.0442099999999996</c:v>
                </c:pt>
                <c:pt idx="24142">
                  <c:v>5.0438646875007995</c:v>
                </c:pt>
                <c:pt idx="24143">
                  <c:v>5.0433037499999998</c:v>
                </c:pt>
                <c:pt idx="24144">
                  <c:v>5.04289875</c:v>
                </c:pt>
                <c:pt idx="24145">
                  <c:v>5.0425149999999999</c:v>
                </c:pt>
                <c:pt idx="24146">
                  <c:v>5.0418090624992002</c:v>
                </c:pt>
                <c:pt idx="24147">
                  <c:v>5.0413346875007994</c:v>
                </c:pt>
                <c:pt idx="24148">
                  <c:v>5.0408428124992009</c:v>
                </c:pt>
                <c:pt idx="24149">
                  <c:v>5.0404334375007993</c:v>
                </c:pt>
                <c:pt idx="24150">
                  <c:v>5.0399668750016007</c:v>
                </c:pt>
                <c:pt idx="24151">
                  <c:v>5.0395837500000003</c:v>
                </c:pt>
                <c:pt idx="24152">
                  <c:v>5.0390828124992009</c:v>
                </c:pt>
                <c:pt idx="24153">
                  <c:v>5.0385978124992006</c:v>
                </c:pt>
                <c:pt idx="24154">
                  <c:v>5.0382709375007995</c:v>
                </c:pt>
                <c:pt idx="24155">
                  <c:v>5.0387065624992005</c:v>
                </c:pt>
                <c:pt idx="24156">
                  <c:v>5.0391009375007991</c:v>
                </c:pt>
                <c:pt idx="24157">
                  <c:v>5.0394243750016008</c:v>
                </c:pt>
                <c:pt idx="24158">
                  <c:v>5.0397893750016003</c:v>
                </c:pt>
                <c:pt idx="24159">
                  <c:v>5.0401678124992007</c:v>
                </c:pt>
                <c:pt idx="24160">
                  <c:v>5.0405618750016004</c:v>
                </c:pt>
                <c:pt idx="24161">
                  <c:v>5.0410162500000002</c:v>
                </c:pt>
                <c:pt idx="24162">
                  <c:v>5.0413718750016008</c:v>
                </c:pt>
                <c:pt idx="24163">
                  <c:v>5.0417184375007995</c:v>
                </c:pt>
                <c:pt idx="24164">
                  <c:v>5.0423040624992002</c:v>
                </c:pt>
                <c:pt idx="24165">
                  <c:v>5.0426387500000001</c:v>
                </c:pt>
                <c:pt idx="24166">
                  <c:v>5.0431921875007992</c:v>
                </c:pt>
                <c:pt idx="24167">
                  <c:v>5.0436459375007994</c:v>
                </c:pt>
                <c:pt idx="24168">
                  <c:v>5.0439784375007992</c:v>
                </c:pt>
                <c:pt idx="24169">
                  <c:v>5.0444603124992007</c:v>
                </c:pt>
                <c:pt idx="24170">
                  <c:v>5.0450546875007998</c:v>
                </c:pt>
                <c:pt idx="24171">
                  <c:v>5.0455634375007996</c:v>
                </c:pt>
                <c:pt idx="24172">
                  <c:v>5.0461759375007995</c:v>
                </c:pt>
                <c:pt idx="24173">
                  <c:v>5.0466318750016006</c:v>
                </c:pt>
                <c:pt idx="24174">
                  <c:v>5.0470187500000003</c:v>
                </c:pt>
                <c:pt idx="24175">
                  <c:v>5.0473418750016004</c:v>
                </c:pt>
                <c:pt idx="24176">
                  <c:v>5.0477365624992006</c:v>
                </c:pt>
                <c:pt idx="24177">
                  <c:v>5.0481306250016003</c:v>
                </c:pt>
                <c:pt idx="24178">
                  <c:v>5.0484956250016007</c:v>
                </c:pt>
                <c:pt idx="24179">
                  <c:v>5.048076875001601</c:v>
                </c:pt>
                <c:pt idx="24180">
                  <c:v>5.0475959375007999</c:v>
                </c:pt>
                <c:pt idx="24181">
                  <c:v>5.0472721875007993</c:v>
                </c:pt>
                <c:pt idx="24182">
                  <c:v>5.0472931250016009</c:v>
                </c:pt>
                <c:pt idx="24183">
                  <c:v>5.0476246875007993</c:v>
                </c:pt>
                <c:pt idx="24184">
                  <c:v>5.0471543750016004</c:v>
                </c:pt>
                <c:pt idx="24185">
                  <c:v>5.0465537500000002</c:v>
                </c:pt>
                <c:pt idx="24186">
                  <c:v>5.0459459375007993</c:v>
                </c:pt>
                <c:pt idx="24187">
                  <c:v>5.0453524999999999</c:v>
                </c:pt>
                <c:pt idx="24188">
                  <c:v>5.0450299999999997</c:v>
                </c:pt>
                <c:pt idx="24189">
                  <c:v>5.0444978124992002</c:v>
                </c:pt>
                <c:pt idx="24190">
                  <c:v>5.0439053124992004</c:v>
                </c:pt>
                <c:pt idx="24191">
                  <c:v>5.0434275</c:v>
                </c:pt>
                <c:pt idx="24192">
                  <c:v>5.043068125001601</c:v>
                </c:pt>
                <c:pt idx="24193">
                  <c:v>5.0425434375007994</c:v>
                </c:pt>
                <c:pt idx="24194">
                  <c:v>5.0420378124992009</c:v>
                </c:pt>
                <c:pt idx="24195">
                  <c:v>5.0415678124992009</c:v>
                </c:pt>
                <c:pt idx="24196">
                  <c:v>5.0410428124992004</c:v>
                </c:pt>
                <c:pt idx="24197">
                  <c:v>5.0406565624992004</c:v>
                </c:pt>
                <c:pt idx="24198">
                  <c:v>5.0403106250016005</c:v>
                </c:pt>
                <c:pt idx="24199">
                  <c:v>5.0399799999999999</c:v>
                </c:pt>
                <c:pt idx="24200">
                  <c:v>5.0394440624992001</c:v>
                </c:pt>
                <c:pt idx="24201">
                  <c:v>5.0389206250016008</c:v>
                </c:pt>
                <c:pt idx="24202">
                  <c:v>5.0384443750016006</c:v>
                </c:pt>
                <c:pt idx="24203">
                  <c:v>5.0379243750016007</c:v>
                </c:pt>
                <c:pt idx="24204">
                  <c:v>5.0373968750016003</c:v>
                </c:pt>
                <c:pt idx="24205">
                  <c:v>5.0369228124992009</c:v>
                </c:pt>
                <c:pt idx="24206">
                  <c:v>5.0365124999999997</c:v>
                </c:pt>
                <c:pt idx="24207">
                  <c:v>5.0361374999999997</c:v>
                </c:pt>
                <c:pt idx="24208">
                  <c:v>5.0357943750016005</c:v>
                </c:pt>
                <c:pt idx="24209">
                  <c:v>5.0362409375007999</c:v>
                </c:pt>
                <c:pt idx="24210">
                  <c:v>5.0367281250016003</c:v>
                </c:pt>
                <c:pt idx="24211">
                  <c:v>5.0372034375007999</c:v>
                </c:pt>
                <c:pt idx="24212">
                  <c:v>5.0375350000000001</c:v>
                </c:pt>
                <c:pt idx="24213">
                  <c:v>5.0380240624992005</c:v>
                </c:pt>
                <c:pt idx="24214">
                  <c:v>5.0385134375007992</c:v>
                </c:pt>
                <c:pt idx="24215">
                  <c:v>5.0388418750016006</c:v>
                </c:pt>
                <c:pt idx="24216">
                  <c:v>5.0392381250016003</c:v>
                </c:pt>
                <c:pt idx="24217">
                  <c:v>5.0395984375007998</c:v>
                </c:pt>
                <c:pt idx="24218">
                  <c:v>5.0401084375007992</c:v>
                </c:pt>
                <c:pt idx="24219">
                  <c:v>5.0407534375007996</c:v>
                </c:pt>
                <c:pt idx="24220">
                  <c:v>5.0412656250016008</c:v>
                </c:pt>
                <c:pt idx="24221">
                  <c:v>5.0419028124992007</c:v>
                </c:pt>
                <c:pt idx="24222">
                  <c:v>5.0424512500000001</c:v>
                </c:pt>
                <c:pt idx="24223">
                  <c:v>5.0431831250016002</c:v>
                </c:pt>
                <c:pt idx="24224">
                  <c:v>5.0435093750016007</c:v>
                </c:pt>
                <c:pt idx="24225">
                  <c:v>5.0440871875007991</c:v>
                </c:pt>
                <c:pt idx="24226">
                  <c:v>5.0444656250016005</c:v>
                </c:pt>
                <c:pt idx="24227">
                  <c:v>5.0448353124992007</c:v>
                </c:pt>
                <c:pt idx="24228">
                  <c:v>5.0455018750016007</c:v>
                </c:pt>
                <c:pt idx="24229">
                  <c:v>5.0458534375007993</c:v>
                </c:pt>
                <c:pt idx="24230">
                  <c:v>5.0461890624992005</c:v>
                </c:pt>
                <c:pt idx="24231">
                  <c:v>5.0468187499999999</c:v>
                </c:pt>
                <c:pt idx="24232">
                  <c:v>5.0471471875007996</c:v>
                </c:pt>
                <c:pt idx="24233">
                  <c:v>5.0476371875007997</c:v>
                </c:pt>
                <c:pt idx="24234">
                  <c:v>5.0480584375007993</c:v>
                </c:pt>
                <c:pt idx="24235">
                  <c:v>5.0483996875007993</c:v>
                </c:pt>
                <c:pt idx="24236">
                  <c:v>5.0488418750016004</c:v>
                </c:pt>
                <c:pt idx="24237">
                  <c:v>5.0491759375007996</c:v>
                </c:pt>
                <c:pt idx="24238">
                  <c:v>5.0495868750016006</c:v>
                </c:pt>
                <c:pt idx="24239">
                  <c:v>5.0489928124992005</c:v>
                </c:pt>
                <c:pt idx="24240">
                  <c:v>5.0485262500000001</c:v>
                </c:pt>
                <c:pt idx="24241">
                  <c:v>5.0478965624992007</c:v>
                </c:pt>
                <c:pt idx="24242">
                  <c:v>5.0475331250016007</c:v>
                </c:pt>
                <c:pt idx="24243">
                  <c:v>5.046945</c:v>
                </c:pt>
                <c:pt idx="24244">
                  <c:v>5.0465253124992007</c:v>
                </c:pt>
                <c:pt idx="24245">
                  <c:v>5.0461906250016009</c:v>
                </c:pt>
                <c:pt idx="24246">
                  <c:v>5.0454937500000003</c:v>
                </c:pt>
                <c:pt idx="24247">
                  <c:v>5.0450393750016005</c:v>
                </c:pt>
                <c:pt idx="24248">
                  <c:v>5.0446543750016009</c:v>
                </c:pt>
                <c:pt idx="24249">
                  <c:v>5.0439784375007992</c:v>
                </c:pt>
                <c:pt idx="24250">
                  <c:v>5.0435984375007994</c:v>
                </c:pt>
                <c:pt idx="24251">
                  <c:v>5.0430515624992003</c:v>
                </c:pt>
                <c:pt idx="24252">
                  <c:v>5.0427096875007997</c:v>
                </c:pt>
                <c:pt idx="24253">
                  <c:v>5.0422368750016009</c:v>
                </c:pt>
                <c:pt idx="24254">
                  <c:v>5.0418884375007993</c:v>
                </c:pt>
                <c:pt idx="24255">
                  <c:v>5.0414925000000004</c:v>
                </c:pt>
                <c:pt idx="24256">
                  <c:v>5.0410631250016005</c:v>
                </c:pt>
                <c:pt idx="24257">
                  <c:v>5.0406859375007995</c:v>
                </c:pt>
                <c:pt idx="24258">
                  <c:v>5.0408225</c:v>
                </c:pt>
                <c:pt idx="24259">
                  <c:v>5.0412359375007991</c:v>
                </c:pt>
                <c:pt idx="24260">
                  <c:v>5.0416712500000003</c:v>
                </c:pt>
                <c:pt idx="24261">
                  <c:v>5.0421256250016002</c:v>
                </c:pt>
                <c:pt idx="24262">
                  <c:v>5.0425321875007993</c:v>
                </c:pt>
                <c:pt idx="24263">
                  <c:v>5.0429346875007992</c:v>
                </c:pt>
                <c:pt idx="24264">
                  <c:v>5.0432953124992004</c:v>
                </c:pt>
                <c:pt idx="24265">
                  <c:v>5.0437456250016002</c:v>
                </c:pt>
                <c:pt idx="24266">
                  <c:v>5.0442037500000003</c:v>
                </c:pt>
                <c:pt idx="24267">
                  <c:v>5.0445837500000001</c:v>
                </c:pt>
                <c:pt idx="24268">
                  <c:v>5.0451318750016005</c:v>
                </c:pt>
                <c:pt idx="24269">
                  <c:v>5.0454971875007999</c:v>
                </c:pt>
                <c:pt idx="24270">
                  <c:v>5.0460131250016005</c:v>
                </c:pt>
                <c:pt idx="24271">
                  <c:v>5.0464443750016006</c:v>
                </c:pt>
                <c:pt idx="24272">
                  <c:v>5.0470696875007999</c:v>
                </c:pt>
                <c:pt idx="24273">
                  <c:v>5.04754375</c:v>
                </c:pt>
                <c:pt idx="24274">
                  <c:v>5.0479015624992005</c:v>
                </c:pt>
                <c:pt idx="24275">
                  <c:v>5.0482703124992003</c:v>
                </c:pt>
                <c:pt idx="24276">
                  <c:v>5.0487359375007994</c:v>
                </c:pt>
                <c:pt idx="24277">
                  <c:v>5.0492400000000002</c:v>
                </c:pt>
                <c:pt idx="24278">
                  <c:v>5.0496581250016002</c:v>
                </c:pt>
                <c:pt idx="24279">
                  <c:v>5.0501525000000003</c:v>
                </c:pt>
                <c:pt idx="24280">
                  <c:v>5.0505243750016007</c:v>
                </c:pt>
                <c:pt idx="24281">
                  <c:v>5.0509431250016004</c:v>
                </c:pt>
                <c:pt idx="24282">
                  <c:v>5.0513053124992009</c:v>
                </c:pt>
                <c:pt idx="24283">
                  <c:v>5.0516315624992005</c:v>
                </c:pt>
                <c:pt idx="24284">
                  <c:v>5.0511896875007993</c:v>
                </c:pt>
                <c:pt idx="24285">
                  <c:v>5.0505696875007997</c:v>
                </c:pt>
                <c:pt idx="24286">
                  <c:v>5.0502237499999998</c:v>
                </c:pt>
                <c:pt idx="24287">
                  <c:v>5.0498268750016004</c:v>
                </c:pt>
                <c:pt idx="24288">
                  <c:v>5.0493949999999996</c:v>
                </c:pt>
                <c:pt idx="24289">
                  <c:v>5.0489843750016004</c:v>
                </c:pt>
                <c:pt idx="24290">
                  <c:v>5.0486174999999998</c:v>
                </c:pt>
                <c:pt idx="24291">
                  <c:v>5.0482896875007999</c:v>
                </c:pt>
                <c:pt idx="24292">
                  <c:v>5.0478718750016007</c:v>
                </c:pt>
                <c:pt idx="24293">
                  <c:v>5.0474181250016006</c:v>
                </c:pt>
                <c:pt idx="24294">
                  <c:v>5.0469471875007992</c:v>
                </c:pt>
                <c:pt idx="24295">
                  <c:v>5.046551875001601</c:v>
                </c:pt>
                <c:pt idx="24296">
                  <c:v>5.0461724999999999</c:v>
                </c:pt>
                <c:pt idx="24297">
                  <c:v>5.0458259375007994</c:v>
                </c:pt>
                <c:pt idx="24298">
                  <c:v>5.0457737500000004</c:v>
                </c:pt>
                <c:pt idx="24299">
                  <c:v>5.0461184375007999</c:v>
                </c:pt>
                <c:pt idx="24300">
                  <c:v>5.0464462499999998</c:v>
                </c:pt>
                <c:pt idx="24301">
                  <c:v>5.0468678124992001</c:v>
                </c:pt>
                <c:pt idx="24302">
                  <c:v>5.0472734375007997</c:v>
                </c:pt>
                <c:pt idx="24303">
                  <c:v>5.0478296875007995</c:v>
                </c:pt>
                <c:pt idx="24304">
                  <c:v>5.0481887499999996</c:v>
                </c:pt>
                <c:pt idx="24305">
                  <c:v>5.0486228124992003</c:v>
                </c:pt>
                <c:pt idx="24306">
                  <c:v>5.0484056250016005</c:v>
                </c:pt>
                <c:pt idx="24307">
                  <c:v>5.0479799999999999</c:v>
                </c:pt>
                <c:pt idx="24308">
                  <c:v>5.0476034375007997</c:v>
                </c:pt>
                <c:pt idx="24309">
                  <c:v>5.0470881250016006</c:v>
                </c:pt>
                <c:pt idx="24310">
                  <c:v>5.0466528124992003</c:v>
                </c:pt>
                <c:pt idx="24311">
                  <c:v>5.0460890624992008</c:v>
                </c:pt>
                <c:pt idx="24312">
                  <c:v>5.0457209375007999</c:v>
                </c:pt>
                <c:pt idx="24313">
                  <c:v>5.0461071875007999</c:v>
                </c:pt>
                <c:pt idx="24314">
                  <c:v>5.0464959375007998</c:v>
                </c:pt>
                <c:pt idx="24315">
                  <c:v>5.0468321875007991</c:v>
                </c:pt>
                <c:pt idx="24316">
                  <c:v>5.0472890624992006</c:v>
                </c:pt>
                <c:pt idx="24317">
                  <c:v>5.0477875000000001</c:v>
                </c:pt>
                <c:pt idx="24318">
                  <c:v>5.0481453124992006</c:v>
                </c:pt>
                <c:pt idx="24319">
                  <c:v>5.0486134375007996</c:v>
                </c:pt>
                <c:pt idx="24320">
                  <c:v>5.0489756250016002</c:v>
                </c:pt>
                <c:pt idx="24321">
                  <c:v>5.0495037500000004</c:v>
                </c:pt>
                <c:pt idx="24322">
                  <c:v>5.0498362500000002</c:v>
                </c:pt>
                <c:pt idx="24323">
                  <c:v>5.0492409375007998</c:v>
                </c:pt>
                <c:pt idx="24324">
                  <c:v>5.0484868750016005</c:v>
                </c:pt>
                <c:pt idx="24325">
                  <c:v>5.0480418750016005</c:v>
                </c:pt>
                <c:pt idx="24326">
                  <c:v>5.0475909375007992</c:v>
                </c:pt>
                <c:pt idx="24327">
                  <c:v>5.0468293750016002</c:v>
                </c:pt>
                <c:pt idx="24328">
                  <c:v>5.0464168750016007</c:v>
                </c:pt>
                <c:pt idx="24329">
                  <c:v>5.0460468750016005</c:v>
                </c:pt>
                <c:pt idx="24330">
                  <c:v>5.0456874999999997</c:v>
                </c:pt>
                <c:pt idx="24331">
                  <c:v>5.0453599999999996</c:v>
                </c:pt>
                <c:pt idx="24332">
                  <c:v>5.0449925000000002</c:v>
                </c:pt>
                <c:pt idx="24333">
                  <c:v>5.0444378124992006</c:v>
                </c:pt>
                <c:pt idx="24334">
                  <c:v>5.0440553124992009</c:v>
                </c:pt>
                <c:pt idx="24335">
                  <c:v>5.0435746875007998</c:v>
                </c:pt>
                <c:pt idx="24336">
                  <c:v>5.0431540624992008</c:v>
                </c:pt>
                <c:pt idx="24337">
                  <c:v>5.0426271875007993</c:v>
                </c:pt>
                <c:pt idx="24338">
                  <c:v>5.0420512500000001</c:v>
                </c:pt>
                <c:pt idx="24339">
                  <c:v>5.0415012499999996</c:v>
                </c:pt>
                <c:pt idx="24340">
                  <c:v>5.0410000000000004</c:v>
                </c:pt>
                <c:pt idx="24341">
                  <c:v>5.0404506250016006</c:v>
                </c:pt>
                <c:pt idx="24342">
                  <c:v>5.0398790624992005</c:v>
                </c:pt>
                <c:pt idx="24343">
                  <c:v>5.0393790624992008</c:v>
                </c:pt>
                <c:pt idx="24344">
                  <c:v>5.0389396875007995</c:v>
                </c:pt>
                <c:pt idx="24345">
                  <c:v>5.0385850000000003</c:v>
                </c:pt>
                <c:pt idx="24346">
                  <c:v>5.0381196875007994</c:v>
                </c:pt>
                <c:pt idx="24347">
                  <c:v>5.0384543750016002</c:v>
                </c:pt>
                <c:pt idx="24348">
                  <c:v>5.0388412499999999</c:v>
                </c:pt>
                <c:pt idx="24349">
                  <c:v>5.0391621875007999</c:v>
                </c:pt>
                <c:pt idx="24350">
                  <c:v>5.0395528124992008</c:v>
                </c:pt>
                <c:pt idx="24351">
                  <c:v>5.0400615624992007</c:v>
                </c:pt>
                <c:pt idx="24352">
                  <c:v>5.0405540624992007</c:v>
                </c:pt>
                <c:pt idx="24353">
                  <c:v>5.0410353124992007</c:v>
                </c:pt>
                <c:pt idx="24354">
                  <c:v>5.0416459375007996</c:v>
                </c:pt>
                <c:pt idx="24355">
                  <c:v>5.0420359375007999</c:v>
                </c:pt>
                <c:pt idx="24356">
                  <c:v>5.0426968750016004</c:v>
                </c:pt>
                <c:pt idx="24357">
                  <c:v>5.0432265624992008</c:v>
                </c:pt>
                <c:pt idx="24358">
                  <c:v>5.0438900000000002</c:v>
                </c:pt>
                <c:pt idx="24359">
                  <c:v>5.0444543750016004</c:v>
                </c:pt>
                <c:pt idx="24360">
                  <c:v>5.0448528124992009</c:v>
                </c:pt>
                <c:pt idx="24361">
                  <c:v>5.0452712499999999</c:v>
                </c:pt>
                <c:pt idx="24362">
                  <c:v>5.0457834375007993</c:v>
                </c:pt>
                <c:pt idx="24363">
                  <c:v>5.0461981250016006</c:v>
                </c:pt>
                <c:pt idx="24364">
                  <c:v>5.0468181250016002</c:v>
                </c:pt>
                <c:pt idx="24365">
                  <c:v>5.0474800000000002</c:v>
                </c:pt>
                <c:pt idx="24366">
                  <c:v>5.0480231250016008</c:v>
                </c:pt>
                <c:pt idx="24367">
                  <c:v>5.0486234375007992</c:v>
                </c:pt>
                <c:pt idx="24368">
                  <c:v>5.0489518750016007</c:v>
                </c:pt>
                <c:pt idx="24369">
                  <c:v>5.0494343750016002</c:v>
                </c:pt>
                <c:pt idx="24370">
                  <c:v>5.0499518750016001</c:v>
                </c:pt>
                <c:pt idx="24371">
                  <c:v>5.0503721875007992</c:v>
                </c:pt>
                <c:pt idx="24372">
                  <c:v>5.0507934375007997</c:v>
                </c:pt>
                <c:pt idx="24373">
                  <c:v>5.0511912499999996</c:v>
                </c:pt>
                <c:pt idx="24374">
                  <c:v>5.0515915624992003</c:v>
                </c:pt>
                <c:pt idx="24375">
                  <c:v>5.0520843750016002</c:v>
                </c:pt>
                <c:pt idx="24376">
                  <c:v>5.0525212499999999</c:v>
                </c:pt>
                <c:pt idx="24377">
                  <c:v>5.0521471875007995</c:v>
                </c:pt>
                <c:pt idx="24378">
                  <c:v>5.0517203124992003</c:v>
                </c:pt>
                <c:pt idx="24379">
                  <c:v>5.051278125001601</c:v>
                </c:pt>
                <c:pt idx="24380">
                  <c:v>5.0507878124992009</c:v>
                </c:pt>
                <c:pt idx="24381">
                  <c:v>5.0502378124992005</c:v>
                </c:pt>
                <c:pt idx="24382">
                  <c:v>5.0496449999999999</c:v>
                </c:pt>
                <c:pt idx="24383">
                  <c:v>5.0490343750016002</c:v>
                </c:pt>
                <c:pt idx="24384">
                  <c:v>5.0484553124992004</c:v>
                </c:pt>
                <c:pt idx="24385">
                  <c:v>5.0477837499999998</c:v>
                </c:pt>
                <c:pt idx="24386">
                  <c:v>5.0472203124992001</c:v>
                </c:pt>
                <c:pt idx="24387">
                  <c:v>5.0468068750016002</c:v>
                </c:pt>
                <c:pt idx="24388">
                  <c:v>5.0463556250016008</c:v>
                </c:pt>
                <c:pt idx="24389">
                  <c:v>5.0459362499999996</c:v>
                </c:pt>
                <c:pt idx="24390">
                  <c:v>5.0455899999999998</c:v>
                </c:pt>
                <c:pt idx="24391">
                  <c:v>5.0450534375007994</c:v>
                </c:pt>
                <c:pt idx="24392">
                  <c:v>5.044556875001601</c:v>
                </c:pt>
                <c:pt idx="24393">
                  <c:v>5.0441943750016005</c:v>
                </c:pt>
                <c:pt idx="24394">
                  <c:v>5.0438243750016003</c:v>
                </c:pt>
                <c:pt idx="24395">
                  <c:v>5.0434937499999997</c:v>
                </c:pt>
                <c:pt idx="24396">
                  <c:v>5.0430978124992007</c:v>
                </c:pt>
                <c:pt idx="24397">
                  <c:v>5.0426525</c:v>
                </c:pt>
                <c:pt idx="24398">
                  <c:v>5.0422775</c:v>
                </c:pt>
                <c:pt idx="24399">
                  <c:v>5.0419253124992007</c:v>
                </c:pt>
                <c:pt idx="24400">
                  <c:v>5.0412428124992008</c:v>
                </c:pt>
                <c:pt idx="24401">
                  <c:v>5.0408418750016004</c:v>
                </c:pt>
                <c:pt idx="24402">
                  <c:v>5.0404278124992006</c:v>
                </c:pt>
                <c:pt idx="24403">
                  <c:v>5.0400512500000003</c:v>
                </c:pt>
                <c:pt idx="24404">
                  <c:v>5.0397168750016004</c:v>
                </c:pt>
                <c:pt idx="24405">
                  <c:v>5.03933125</c:v>
                </c:pt>
                <c:pt idx="24406">
                  <c:v>5.0397321875007997</c:v>
                </c:pt>
                <c:pt idx="24407">
                  <c:v>5.0400603124992003</c:v>
                </c:pt>
                <c:pt idx="24408">
                  <c:v>5.0405837499999997</c:v>
                </c:pt>
                <c:pt idx="24409">
                  <c:v>5.0409862499999996</c:v>
                </c:pt>
                <c:pt idx="24410">
                  <c:v>5.0414590624992002</c:v>
                </c:pt>
                <c:pt idx="24411">
                  <c:v>5.0420037500000001</c:v>
                </c:pt>
                <c:pt idx="24412">
                  <c:v>5.0425131250016006</c:v>
                </c:pt>
                <c:pt idx="24413">
                  <c:v>5.0429415624992009</c:v>
                </c:pt>
                <c:pt idx="24414">
                  <c:v>5.0435049999999997</c:v>
                </c:pt>
                <c:pt idx="24415">
                  <c:v>5.0439587499999998</c:v>
                </c:pt>
                <c:pt idx="24416">
                  <c:v>5.0446090624992008</c:v>
                </c:pt>
                <c:pt idx="24417">
                  <c:v>5.0451337499999998</c:v>
                </c:pt>
                <c:pt idx="24418">
                  <c:v>5.045515</c:v>
                </c:pt>
                <c:pt idx="24419">
                  <c:v>5.0458693750016002</c:v>
                </c:pt>
                <c:pt idx="24420">
                  <c:v>5.0461959375007996</c:v>
                </c:pt>
                <c:pt idx="24421">
                  <c:v>5.046798125001601</c:v>
                </c:pt>
                <c:pt idx="24422">
                  <c:v>5.047136875001601</c:v>
                </c:pt>
                <c:pt idx="24423">
                  <c:v>5.0476184375007991</c:v>
                </c:pt>
                <c:pt idx="24424">
                  <c:v>5.0479893750016007</c:v>
                </c:pt>
                <c:pt idx="24425">
                  <c:v>5.0484556250016004</c:v>
                </c:pt>
                <c:pt idx="24426">
                  <c:v>5.0490790624992004</c:v>
                </c:pt>
                <c:pt idx="24427">
                  <c:v>5.0496368750016005</c:v>
                </c:pt>
                <c:pt idx="24428">
                  <c:v>5.0501496875007996</c:v>
                </c:pt>
                <c:pt idx="24429">
                  <c:v>5.050550625001601</c:v>
                </c:pt>
                <c:pt idx="24430">
                  <c:v>5.0511900000000001</c:v>
                </c:pt>
                <c:pt idx="24431">
                  <c:v>5.0515781250016003</c:v>
                </c:pt>
                <c:pt idx="24432">
                  <c:v>5.052053125001601</c:v>
                </c:pt>
                <c:pt idx="24433">
                  <c:v>5.0525521875007993</c:v>
                </c:pt>
                <c:pt idx="24434">
                  <c:v>5.0529118750016009</c:v>
                </c:pt>
                <c:pt idx="24435">
                  <c:v>5.0534696875007992</c:v>
                </c:pt>
                <c:pt idx="24436">
                  <c:v>5.0539709375007993</c:v>
                </c:pt>
                <c:pt idx="24437">
                  <c:v>5.0533787500000003</c:v>
                </c:pt>
                <c:pt idx="24438">
                  <c:v>5.0526987500000002</c:v>
                </c:pt>
                <c:pt idx="24439">
                  <c:v>5.0519118750016005</c:v>
                </c:pt>
                <c:pt idx="24440">
                  <c:v>5.0509624999999998</c:v>
                </c:pt>
                <c:pt idx="24441">
                  <c:v>5.0500515624992008</c:v>
                </c:pt>
                <c:pt idx="24442">
                  <c:v>5.0491937499999997</c:v>
                </c:pt>
                <c:pt idx="24443">
                  <c:v>5.0482553124992009</c:v>
                </c:pt>
                <c:pt idx="24444">
                  <c:v>5.0472321875007999</c:v>
                </c:pt>
                <c:pt idx="24445">
                  <c:v>5.0462893750016002</c:v>
                </c:pt>
                <c:pt idx="24446">
                  <c:v>5.0455393750016002</c:v>
                </c:pt>
                <c:pt idx="24447">
                  <c:v>5.0449753124992007</c:v>
                </c:pt>
                <c:pt idx="24448">
                  <c:v>5.0444928124992003</c:v>
                </c:pt>
                <c:pt idx="24449">
                  <c:v>5.0441184375007992</c:v>
                </c:pt>
                <c:pt idx="24450">
                  <c:v>5.0435528124992004</c:v>
                </c:pt>
                <c:pt idx="24451">
                  <c:v>5.0431643750016004</c:v>
                </c:pt>
                <c:pt idx="24452">
                  <c:v>5.0427099999999996</c:v>
                </c:pt>
                <c:pt idx="24453">
                  <c:v>5.0431631250016009</c:v>
                </c:pt>
                <c:pt idx="24454">
                  <c:v>5.0436759375007991</c:v>
                </c:pt>
                <c:pt idx="24455">
                  <c:v>5.0440093750016004</c:v>
                </c:pt>
                <c:pt idx="24456">
                  <c:v>5.0444956250016002</c:v>
                </c:pt>
                <c:pt idx="24457">
                  <c:v>5.0448171875007999</c:v>
                </c:pt>
                <c:pt idx="24458">
                  <c:v>5.0451750000000004</c:v>
                </c:pt>
                <c:pt idx="24459">
                  <c:v>5.0455625</c:v>
                </c:pt>
                <c:pt idx="24460">
                  <c:v>5.0459178124992006</c:v>
                </c:pt>
                <c:pt idx="24461">
                  <c:v>5.0461496875007992</c:v>
                </c:pt>
                <c:pt idx="24462">
                  <c:v>5.0458084375007992</c:v>
                </c:pt>
                <c:pt idx="24463">
                  <c:v>5.0454043750016009</c:v>
                </c:pt>
                <c:pt idx="24464">
                  <c:v>5.0450568750016007</c:v>
                </c:pt>
                <c:pt idx="24465">
                  <c:v>5.0450653124992009</c:v>
                </c:pt>
                <c:pt idx="24466">
                  <c:v>5.0454065624992008</c:v>
                </c:pt>
                <c:pt idx="24467">
                  <c:v>5.0457928124992009</c:v>
                </c:pt>
                <c:pt idx="24468">
                  <c:v>5.0462712500000002</c:v>
                </c:pt>
                <c:pt idx="24469">
                  <c:v>5.0467434375007993</c:v>
                </c:pt>
                <c:pt idx="24470">
                  <c:v>5.04723875</c:v>
                </c:pt>
                <c:pt idx="24471">
                  <c:v>5.0476478124992008</c:v>
                </c:pt>
                <c:pt idx="24472">
                  <c:v>5.0481878124992008</c:v>
                </c:pt>
                <c:pt idx="24473">
                  <c:v>5.0485434375007996</c:v>
                </c:pt>
                <c:pt idx="24474">
                  <c:v>5.0490209375007993</c:v>
                </c:pt>
                <c:pt idx="24475">
                  <c:v>5.0495306250016005</c:v>
                </c:pt>
                <c:pt idx="24476">
                  <c:v>5.0500299999999996</c:v>
                </c:pt>
                <c:pt idx="24477">
                  <c:v>5.0504290624992008</c:v>
                </c:pt>
                <c:pt idx="24478">
                  <c:v>5.0508553124992002</c:v>
                </c:pt>
                <c:pt idx="24479">
                  <c:v>5.0506134375007994</c:v>
                </c:pt>
                <c:pt idx="24480">
                  <c:v>5.0502349999999998</c:v>
                </c:pt>
                <c:pt idx="24481">
                  <c:v>5.0496187499999996</c:v>
                </c:pt>
                <c:pt idx="24482">
                  <c:v>5.0491065624992002</c:v>
                </c:pt>
                <c:pt idx="24483">
                  <c:v>5.0484612499999999</c:v>
                </c:pt>
                <c:pt idx="24484">
                  <c:v>5.047864375001601</c:v>
                </c:pt>
                <c:pt idx="24485">
                  <c:v>5.0473043750016009</c:v>
                </c:pt>
                <c:pt idx="24486">
                  <c:v>5.0467165624992001</c:v>
                </c:pt>
                <c:pt idx="24487">
                  <c:v>5.0461084375007994</c:v>
                </c:pt>
                <c:pt idx="24488">
                  <c:v>5.0455571875007994</c:v>
                </c:pt>
                <c:pt idx="24489">
                  <c:v>5.0449853124992003</c:v>
                </c:pt>
                <c:pt idx="24490">
                  <c:v>5.0443671875007992</c:v>
                </c:pt>
                <c:pt idx="24491">
                  <c:v>5.0437993750016004</c:v>
                </c:pt>
                <c:pt idx="24492">
                  <c:v>5.0433399999999997</c:v>
                </c:pt>
                <c:pt idx="24493">
                  <c:v>5.0428615624992004</c:v>
                </c:pt>
                <c:pt idx="24494">
                  <c:v>5.0423353124992003</c:v>
                </c:pt>
                <c:pt idx="24495">
                  <c:v>5.0418900000000004</c:v>
                </c:pt>
                <c:pt idx="24496">
                  <c:v>5.0414859375007994</c:v>
                </c:pt>
                <c:pt idx="24497">
                  <c:v>5.0410424999999996</c:v>
                </c:pt>
                <c:pt idx="24498">
                  <c:v>5.0405487500000001</c:v>
                </c:pt>
                <c:pt idx="24499">
                  <c:v>5.0400790624992009</c:v>
                </c:pt>
                <c:pt idx="24500">
                  <c:v>5.0396253124992008</c:v>
                </c:pt>
                <c:pt idx="24501">
                  <c:v>5.0391581250016007</c:v>
                </c:pt>
                <c:pt idx="24502">
                  <c:v>5.0386796875007995</c:v>
                </c:pt>
                <c:pt idx="24503">
                  <c:v>5.0383428124992005</c:v>
                </c:pt>
                <c:pt idx="24504">
                  <c:v>5.0376506250016009</c:v>
                </c:pt>
                <c:pt idx="24505">
                  <c:v>5.0371162500000004</c:v>
                </c:pt>
                <c:pt idx="24506">
                  <c:v>5.0366559375007993</c:v>
                </c:pt>
                <c:pt idx="24507">
                  <c:v>5.0363306250016002</c:v>
                </c:pt>
                <c:pt idx="24508">
                  <c:v>5.036744375001601</c:v>
                </c:pt>
                <c:pt idx="24509">
                  <c:v>5.037119375001601</c:v>
                </c:pt>
                <c:pt idx="24510">
                  <c:v>5.0374640624992004</c:v>
                </c:pt>
                <c:pt idx="24511">
                  <c:v>5.0379062499999998</c:v>
                </c:pt>
                <c:pt idx="24512">
                  <c:v>5.0384078124992007</c:v>
                </c:pt>
                <c:pt idx="24513">
                  <c:v>5.0387640624992009</c:v>
                </c:pt>
                <c:pt idx="24514">
                  <c:v>5.0392268750016003</c:v>
                </c:pt>
                <c:pt idx="24515">
                  <c:v>5.0396909375007999</c:v>
                </c:pt>
                <c:pt idx="24516">
                  <c:v>5.0402331250016008</c:v>
                </c:pt>
                <c:pt idx="24517">
                  <c:v>5.0406753124992001</c:v>
                </c:pt>
                <c:pt idx="24518">
                  <c:v>5.0413215624992009</c:v>
                </c:pt>
                <c:pt idx="24519">
                  <c:v>5.0417734375007992</c:v>
                </c:pt>
                <c:pt idx="24520">
                  <c:v>5.0424034375007993</c:v>
                </c:pt>
                <c:pt idx="24521">
                  <c:v>5.0428962500000001</c:v>
                </c:pt>
                <c:pt idx="24522">
                  <c:v>5.0432581250016009</c:v>
                </c:pt>
                <c:pt idx="24523">
                  <c:v>5.0435893750016003</c:v>
                </c:pt>
                <c:pt idx="24524">
                  <c:v>5.0440543750016005</c:v>
                </c:pt>
                <c:pt idx="24525">
                  <c:v>5.0444590624992003</c:v>
                </c:pt>
                <c:pt idx="24526">
                  <c:v>5.0449353124992005</c:v>
                </c:pt>
                <c:pt idx="24527">
                  <c:v>5.0454634375007998</c:v>
                </c:pt>
                <c:pt idx="24528">
                  <c:v>5.0458678124992007</c:v>
                </c:pt>
                <c:pt idx="24529">
                  <c:v>5.0463512499999998</c:v>
                </c:pt>
                <c:pt idx="24530">
                  <c:v>5.0468909375007991</c:v>
                </c:pt>
                <c:pt idx="24531">
                  <c:v>5.0474412500000003</c:v>
                </c:pt>
                <c:pt idx="24532">
                  <c:v>5.0477887499999996</c:v>
                </c:pt>
                <c:pt idx="24533">
                  <c:v>5.0481593750016005</c:v>
                </c:pt>
                <c:pt idx="24534">
                  <c:v>5.047559375001601</c:v>
                </c:pt>
                <c:pt idx="24535">
                  <c:v>5.0472265624992003</c:v>
                </c:pt>
                <c:pt idx="24536">
                  <c:v>5.0468571875007999</c:v>
                </c:pt>
                <c:pt idx="24537">
                  <c:v>5.0463112499999996</c:v>
                </c:pt>
                <c:pt idx="24538">
                  <c:v>5.0457184375007991</c:v>
                </c:pt>
                <c:pt idx="24539">
                  <c:v>5.0451453124992005</c:v>
                </c:pt>
                <c:pt idx="24540">
                  <c:v>5.0445953124992009</c:v>
                </c:pt>
                <c:pt idx="24541">
                  <c:v>5.0439362499999998</c:v>
                </c:pt>
                <c:pt idx="24542">
                  <c:v>5.0433996875007994</c:v>
                </c:pt>
                <c:pt idx="24543">
                  <c:v>5.0430000000000001</c:v>
                </c:pt>
                <c:pt idx="24544">
                  <c:v>5.0426509375007997</c:v>
                </c:pt>
                <c:pt idx="24545">
                  <c:v>5.0422768750016003</c:v>
                </c:pt>
                <c:pt idx="24546">
                  <c:v>5.0418284375007998</c:v>
                </c:pt>
                <c:pt idx="24547">
                  <c:v>5.0414571875007992</c:v>
                </c:pt>
                <c:pt idx="24548">
                  <c:v>5.0410993750016004</c:v>
                </c:pt>
                <c:pt idx="24549">
                  <c:v>5.0407156250016003</c:v>
                </c:pt>
                <c:pt idx="24550">
                  <c:v>5.0402515624992006</c:v>
                </c:pt>
                <c:pt idx="24551">
                  <c:v>5.0398053124992002</c:v>
                </c:pt>
                <c:pt idx="24552">
                  <c:v>5.0393184375007998</c:v>
                </c:pt>
                <c:pt idx="24553">
                  <c:v>5.0389934375007996</c:v>
                </c:pt>
                <c:pt idx="24554">
                  <c:v>5.0393971875007999</c:v>
                </c:pt>
                <c:pt idx="24555">
                  <c:v>5.0399556250016007</c:v>
                </c:pt>
                <c:pt idx="24556">
                  <c:v>5.0404056250016005</c:v>
                </c:pt>
                <c:pt idx="24557">
                  <c:v>5.04094</c:v>
                </c:pt>
                <c:pt idx="24558">
                  <c:v>5.0413793750016005</c:v>
                </c:pt>
                <c:pt idx="24559">
                  <c:v>5.0418228124992002</c:v>
                </c:pt>
                <c:pt idx="24560">
                  <c:v>5.0421659375007994</c:v>
                </c:pt>
                <c:pt idx="24561">
                  <c:v>5.0426915624992006</c:v>
                </c:pt>
                <c:pt idx="24562">
                  <c:v>5.0430940624992004</c:v>
                </c:pt>
                <c:pt idx="24563">
                  <c:v>5.0436087499999998</c:v>
                </c:pt>
                <c:pt idx="24564">
                  <c:v>5.0441084375007996</c:v>
                </c:pt>
                <c:pt idx="24565">
                  <c:v>5.0446681250016008</c:v>
                </c:pt>
                <c:pt idx="24566">
                  <c:v>5.0451693750016009</c:v>
                </c:pt>
                <c:pt idx="24567">
                  <c:v>5.0455043750016006</c:v>
                </c:pt>
                <c:pt idx="24568">
                  <c:v>5.0459690624992009</c:v>
                </c:pt>
                <c:pt idx="24569">
                  <c:v>5.0465512500000003</c:v>
                </c:pt>
                <c:pt idx="24570">
                  <c:v>5.0469225</c:v>
                </c:pt>
                <c:pt idx="24571">
                  <c:v>5.0473656250016008</c:v>
                </c:pt>
                <c:pt idx="24572">
                  <c:v>5.0477031250016005</c:v>
                </c:pt>
                <c:pt idx="24573">
                  <c:v>5.0480865624992006</c:v>
                </c:pt>
                <c:pt idx="24574">
                  <c:v>5.0477331250016002</c:v>
                </c:pt>
                <c:pt idx="24575">
                  <c:v>5.0472215624992005</c:v>
                </c:pt>
                <c:pt idx="24576">
                  <c:v>5.0467062499999997</c:v>
                </c:pt>
                <c:pt idx="24577">
                  <c:v>5.0463803124992008</c:v>
                </c:pt>
                <c:pt idx="24578">
                  <c:v>5.0459343750016004</c:v>
                </c:pt>
                <c:pt idx="24579">
                  <c:v>5.0454253124992006</c:v>
                </c:pt>
                <c:pt idx="24580">
                  <c:v>5.0450768750016008</c:v>
                </c:pt>
                <c:pt idx="24581">
                  <c:v>5.0446428124992009</c:v>
                </c:pt>
                <c:pt idx="24582">
                  <c:v>5.0445081250016006</c:v>
                </c:pt>
                <c:pt idx="24583">
                  <c:v>5.0449425000000003</c:v>
                </c:pt>
                <c:pt idx="24584">
                  <c:v>5.0453062500000003</c:v>
                </c:pt>
                <c:pt idx="24585">
                  <c:v>5.0458278124992004</c:v>
                </c:pt>
                <c:pt idx="24586">
                  <c:v>5.0461565624992009</c:v>
                </c:pt>
                <c:pt idx="24587">
                  <c:v>5.0462178124992008</c:v>
                </c:pt>
                <c:pt idx="24588">
                  <c:v>5.0466309375007992</c:v>
                </c:pt>
                <c:pt idx="24589">
                  <c:v>5.0470581250016009</c:v>
                </c:pt>
                <c:pt idx="24590">
                  <c:v>5.0474490624992008</c:v>
                </c:pt>
                <c:pt idx="24591">
                  <c:v>5.0479353124992006</c:v>
                </c:pt>
                <c:pt idx="24592">
                  <c:v>5.0483368750016009</c:v>
                </c:pt>
                <c:pt idx="24593">
                  <c:v>5.0487537500000004</c:v>
                </c:pt>
                <c:pt idx="24594">
                  <c:v>5.0485415624992003</c:v>
                </c:pt>
                <c:pt idx="24595">
                  <c:v>5.0480900000000002</c:v>
                </c:pt>
                <c:pt idx="24596">
                  <c:v>5.0477240624992001</c:v>
                </c:pt>
                <c:pt idx="24597">
                  <c:v>5.0473375000000003</c:v>
                </c:pt>
                <c:pt idx="24598">
                  <c:v>5.04686375</c:v>
                </c:pt>
                <c:pt idx="24599">
                  <c:v>5.0463934375007993</c:v>
                </c:pt>
                <c:pt idx="24600">
                  <c:v>5.0460574999999999</c:v>
                </c:pt>
                <c:pt idx="24601">
                  <c:v>5.0459728124992003</c:v>
                </c:pt>
                <c:pt idx="24602">
                  <c:v>5.0464053124992008</c:v>
                </c:pt>
                <c:pt idx="24603">
                  <c:v>5.0467965624992006</c:v>
                </c:pt>
                <c:pt idx="24604">
                  <c:v>5.0471596875007991</c:v>
                </c:pt>
                <c:pt idx="24605">
                  <c:v>5.0475371875007999</c:v>
                </c:pt>
                <c:pt idx="24606">
                  <c:v>5.0471765624992004</c:v>
                </c:pt>
                <c:pt idx="24607">
                  <c:v>5.0468440624992006</c:v>
                </c:pt>
                <c:pt idx="24608">
                  <c:v>5.0462625000000001</c:v>
                </c:pt>
                <c:pt idx="24609">
                  <c:v>5.0458621875007994</c:v>
                </c:pt>
                <c:pt idx="24610">
                  <c:v>5.0455171875007991</c:v>
                </c:pt>
                <c:pt idx="24611">
                  <c:v>5.0450815624992007</c:v>
                </c:pt>
                <c:pt idx="24612">
                  <c:v>5.0445806250016005</c:v>
                </c:pt>
                <c:pt idx="24613">
                  <c:v>5.0441324999999999</c:v>
                </c:pt>
                <c:pt idx="24614">
                  <c:v>5.0437306250016007</c:v>
                </c:pt>
                <c:pt idx="24615">
                  <c:v>5.0431868750016005</c:v>
                </c:pt>
                <c:pt idx="24616">
                  <c:v>5.0425984375007991</c:v>
                </c:pt>
                <c:pt idx="24617">
                  <c:v>5.0420728124992005</c:v>
                </c:pt>
                <c:pt idx="24618">
                  <c:v>5.0416668750016003</c:v>
                </c:pt>
                <c:pt idx="24619">
                  <c:v>5.0412181250016008</c:v>
                </c:pt>
                <c:pt idx="24620">
                  <c:v>5.0408828124992002</c:v>
                </c:pt>
                <c:pt idx="24621">
                  <c:v>5.0405603124992009</c:v>
                </c:pt>
                <c:pt idx="24622">
                  <c:v>5.039900625001601</c:v>
                </c:pt>
                <c:pt idx="24623">
                  <c:v>5.0394075000000003</c:v>
                </c:pt>
                <c:pt idx="24624">
                  <c:v>5.0390137499999996</c:v>
                </c:pt>
                <c:pt idx="24625">
                  <c:v>5.0386390624992003</c:v>
                </c:pt>
                <c:pt idx="24626">
                  <c:v>5.0391021875007995</c:v>
                </c:pt>
                <c:pt idx="24627">
                  <c:v>5.0394571875007994</c:v>
                </c:pt>
                <c:pt idx="24628">
                  <c:v>5.0399171875007998</c:v>
                </c:pt>
                <c:pt idx="24629">
                  <c:v>5.0403475000000002</c:v>
                </c:pt>
                <c:pt idx="24630">
                  <c:v>5.0407478124992009</c:v>
                </c:pt>
                <c:pt idx="24631">
                  <c:v>5.0411709375007998</c:v>
                </c:pt>
                <c:pt idx="24632">
                  <c:v>5.0416531250016003</c:v>
                </c:pt>
                <c:pt idx="24633">
                  <c:v>5.0422853124992004</c:v>
                </c:pt>
                <c:pt idx="24634">
                  <c:v>5.0428262500000001</c:v>
                </c:pt>
                <c:pt idx="24635">
                  <c:v>5.0434056250016006</c:v>
                </c:pt>
                <c:pt idx="24636">
                  <c:v>5.0440078124992009</c:v>
                </c:pt>
                <c:pt idx="24637">
                  <c:v>5.0446290624992001</c:v>
                </c:pt>
                <c:pt idx="24638">
                  <c:v>5.0451337499999998</c:v>
                </c:pt>
                <c:pt idx="24639">
                  <c:v>5.0456621875007999</c:v>
                </c:pt>
                <c:pt idx="24640">
                  <c:v>5.0460171875007997</c:v>
                </c:pt>
                <c:pt idx="24641">
                  <c:v>5.0463793750016004</c:v>
                </c:pt>
                <c:pt idx="24642">
                  <c:v>5.046714375001601</c:v>
                </c:pt>
                <c:pt idx="24643">
                  <c:v>5.0462859375007998</c:v>
                </c:pt>
                <c:pt idx="24644">
                  <c:v>5.0458709375007995</c:v>
                </c:pt>
                <c:pt idx="24645">
                  <c:v>5.0454481250016006</c:v>
                </c:pt>
                <c:pt idx="24646">
                  <c:v>5.0449265624992004</c:v>
                </c:pt>
                <c:pt idx="24647">
                  <c:v>5.0444478124992003</c:v>
                </c:pt>
                <c:pt idx="24648">
                  <c:v>5.0440106250016008</c:v>
                </c:pt>
                <c:pt idx="24649">
                  <c:v>5.0435871875007994</c:v>
                </c:pt>
                <c:pt idx="24650">
                  <c:v>5.0431024999999998</c:v>
                </c:pt>
                <c:pt idx="24651">
                  <c:v>5.04261625</c:v>
                </c:pt>
                <c:pt idx="24652">
                  <c:v>5.0422778124992007</c:v>
                </c:pt>
                <c:pt idx="24653">
                  <c:v>5.0419056250016006</c:v>
                </c:pt>
                <c:pt idx="24654">
                  <c:v>5.0423353124992003</c:v>
                </c:pt>
                <c:pt idx="24655">
                  <c:v>5.0426787500000003</c:v>
                </c:pt>
                <c:pt idx="24656">
                  <c:v>5.0430184375007991</c:v>
                </c:pt>
                <c:pt idx="24657">
                  <c:v>5.0434856250016002</c:v>
                </c:pt>
                <c:pt idx="24658">
                  <c:v>5.0438343750016008</c:v>
                </c:pt>
                <c:pt idx="24659">
                  <c:v>5.0442265624992002</c:v>
                </c:pt>
                <c:pt idx="24660">
                  <c:v>5.0445590624992009</c:v>
                </c:pt>
                <c:pt idx="24661">
                  <c:v>5.0450368750016006</c:v>
                </c:pt>
                <c:pt idx="24662">
                  <c:v>5.0453734375007997</c:v>
                </c:pt>
                <c:pt idx="24663">
                  <c:v>5.0458140624992005</c:v>
                </c:pt>
                <c:pt idx="24664">
                  <c:v>5.0461903124992009</c:v>
                </c:pt>
                <c:pt idx="24665">
                  <c:v>5.0466821875007994</c:v>
                </c:pt>
                <c:pt idx="24666">
                  <c:v>5.0471762499999997</c:v>
                </c:pt>
                <c:pt idx="24667">
                  <c:v>5.0475478124992001</c:v>
                </c:pt>
                <c:pt idx="24668">
                  <c:v>5.0479578124992006</c:v>
                </c:pt>
                <c:pt idx="24669">
                  <c:v>5.0483200000000004</c:v>
                </c:pt>
                <c:pt idx="24670">
                  <c:v>5.0486700000000004</c:v>
                </c:pt>
                <c:pt idx="24671">
                  <c:v>5.0490396875007999</c:v>
                </c:pt>
                <c:pt idx="24672">
                  <c:v>5.0485759375007992</c:v>
                </c:pt>
                <c:pt idx="24673">
                  <c:v>5.0480231250016008</c:v>
                </c:pt>
                <c:pt idx="24674">
                  <c:v>5.0475834375007995</c:v>
                </c:pt>
                <c:pt idx="24675">
                  <c:v>5.046974375001601</c:v>
                </c:pt>
                <c:pt idx="24676">
                  <c:v>5.0466075000000004</c:v>
                </c:pt>
                <c:pt idx="24677">
                  <c:v>5.0462787499999999</c:v>
                </c:pt>
                <c:pt idx="24678">
                  <c:v>5.0458381250016009</c:v>
                </c:pt>
                <c:pt idx="24679">
                  <c:v>5.045515</c:v>
                </c:pt>
                <c:pt idx="24680">
                  <c:v>5.0450699999999999</c:v>
                </c:pt>
                <c:pt idx="24681">
                  <c:v>5.0445971875007993</c:v>
                </c:pt>
                <c:pt idx="24682">
                  <c:v>5.0442090624992009</c:v>
                </c:pt>
                <c:pt idx="24683">
                  <c:v>5.0438421875007995</c:v>
                </c:pt>
                <c:pt idx="24684">
                  <c:v>5.0435065624992008</c:v>
                </c:pt>
                <c:pt idx="24685">
                  <c:v>5.0431709375007996</c:v>
                </c:pt>
                <c:pt idx="24686">
                  <c:v>5.0427690624992003</c:v>
                </c:pt>
                <c:pt idx="24687">
                  <c:v>5.0432140624992003</c:v>
                </c:pt>
                <c:pt idx="24688">
                  <c:v>5.0436178124992006</c:v>
                </c:pt>
                <c:pt idx="24689">
                  <c:v>5.0440078124992009</c:v>
                </c:pt>
                <c:pt idx="24690">
                  <c:v>5.0443512500000001</c:v>
                </c:pt>
                <c:pt idx="24691">
                  <c:v>5.0447178124992007</c:v>
                </c:pt>
                <c:pt idx="24692">
                  <c:v>5.0450540624992009</c:v>
                </c:pt>
                <c:pt idx="24693">
                  <c:v>5.0454484375007995</c:v>
                </c:pt>
                <c:pt idx="24694">
                  <c:v>5.0457746875007992</c:v>
                </c:pt>
                <c:pt idx="24695">
                  <c:v>5.0461171875007995</c:v>
                </c:pt>
                <c:pt idx="24696">
                  <c:v>5.0465046875007991</c:v>
                </c:pt>
                <c:pt idx="24697">
                  <c:v>5.0468828124992005</c:v>
                </c:pt>
                <c:pt idx="24698">
                  <c:v>5.0474243750016008</c:v>
                </c:pt>
                <c:pt idx="24699">
                  <c:v>5.0478912500000002</c:v>
                </c:pt>
                <c:pt idx="24700">
                  <c:v>5.0484581250016003</c:v>
                </c:pt>
                <c:pt idx="24701">
                  <c:v>5.0489396875007992</c:v>
                </c:pt>
                <c:pt idx="24702">
                  <c:v>5.0493159375007997</c:v>
                </c:pt>
                <c:pt idx="24703">
                  <c:v>5.0488765624992009</c:v>
                </c:pt>
                <c:pt idx="24704">
                  <c:v>5.0484675000000001</c:v>
                </c:pt>
                <c:pt idx="24705">
                  <c:v>5.0480353124992003</c:v>
                </c:pt>
                <c:pt idx="24706">
                  <c:v>5.0475599999999998</c:v>
                </c:pt>
                <c:pt idx="24707">
                  <c:v>5.0470409375007996</c:v>
                </c:pt>
                <c:pt idx="24708">
                  <c:v>5.0465596875007996</c:v>
                </c:pt>
                <c:pt idx="24709">
                  <c:v>5.0461496875007992</c:v>
                </c:pt>
                <c:pt idx="24710">
                  <c:v>5.0456421875007997</c:v>
                </c:pt>
                <c:pt idx="24711">
                  <c:v>5.0451221875007999</c:v>
                </c:pt>
                <c:pt idx="24712">
                  <c:v>5.0447215624992001</c:v>
                </c:pt>
                <c:pt idx="24713">
                  <c:v>5.0442334375007993</c:v>
                </c:pt>
                <c:pt idx="24714">
                  <c:v>5.0438856250016002</c:v>
                </c:pt>
                <c:pt idx="24715">
                  <c:v>5.0442187499999998</c:v>
                </c:pt>
                <c:pt idx="24716">
                  <c:v>5.0445828124992005</c:v>
                </c:pt>
                <c:pt idx="24717">
                  <c:v>5.0450728124992006</c:v>
                </c:pt>
                <c:pt idx="24718">
                  <c:v>5.0455584375007998</c:v>
                </c:pt>
                <c:pt idx="24719">
                  <c:v>5.0460162500000001</c:v>
                </c:pt>
                <c:pt idx="24720">
                  <c:v>5.0464553124992007</c:v>
                </c:pt>
                <c:pt idx="24721">
                  <c:v>5.0469703124992007</c:v>
                </c:pt>
                <c:pt idx="24722">
                  <c:v>5.0472937499999997</c:v>
                </c:pt>
                <c:pt idx="24723">
                  <c:v>5.0476931250016008</c:v>
                </c:pt>
                <c:pt idx="24724">
                  <c:v>5.0474243750016008</c:v>
                </c:pt>
                <c:pt idx="24725">
                  <c:v>5.0470403124992007</c:v>
                </c:pt>
                <c:pt idx="24726">
                  <c:v>5.0471671875007997</c:v>
                </c:pt>
                <c:pt idx="24727">
                  <c:v>5.0467662500000001</c:v>
                </c:pt>
                <c:pt idx="24728">
                  <c:v>5.04627625</c:v>
                </c:pt>
                <c:pt idx="24729">
                  <c:v>5.0457943750016003</c:v>
                </c:pt>
                <c:pt idx="24730">
                  <c:v>5.0454734375007995</c:v>
                </c:pt>
                <c:pt idx="24731">
                  <c:v>5.0451303124992002</c:v>
                </c:pt>
                <c:pt idx="24732">
                  <c:v>5.0445003124992009</c:v>
                </c:pt>
                <c:pt idx="24733">
                  <c:v>5.0440728124992003</c:v>
                </c:pt>
                <c:pt idx="24734">
                  <c:v>5.0436750000000004</c:v>
                </c:pt>
                <c:pt idx="24735">
                  <c:v>5.0433012499999998</c:v>
                </c:pt>
                <c:pt idx="24736">
                  <c:v>5.0428753124992003</c:v>
                </c:pt>
                <c:pt idx="24737">
                  <c:v>5.0423228124992008</c:v>
                </c:pt>
                <c:pt idx="24738">
                  <c:v>5.0418831250016005</c:v>
                </c:pt>
                <c:pt idx="24739">
                  <c:v>5.0414384375007995</c:v>
                </c:pt>
                <c:pt idx="24740">
                  <c:v>5.0410721875007996</c:v>
                </c:pt>
                <c:pt idx="24741">
                  <c:v>5.0406193750016008</c:v>
                </c:pt>
                <c:pt idx="24742">
                  <c:v>5.0401949999999998</c:v>
                </c:pt>
                <c:pt idx="24743">
                  <c:v>5.0398340624992004</c:v>
                </c:pt>
                <c:pt idx="24744">
                  <c:v>5.0402984375007991</c:v>
                </c:pt>
                <c:pt idx="24745">
                  <c:v>5.0407603124992004</c:v>
                </c:pt>
                <c:pt idx="24746">
                  <c:v>5.0413206250016005</c:v>
                </c:pt>
                <c:pt idx="24747">
                  <c:v>5.0416709375007995</c:v>
                </c:pt>
                <c:pt idx="24748">
                  <c:v>5.0420878124992008</c:v>
                </c:pt>
                <c:pt idx="24749">
                  <c:v>5.0421634375007995</c:v>
                </c:pt>
                <c:pt idx="24750">
                  <c:v>5.0417968750016007</c:v>
                </c:pt>
                <c:pt idx="24751">
                  <c:v>5.0413609375007997</c:v>
                </c:pt>
                <c:pt idx="24752">
                  <c:v>5.0408159375007999</c:v>
                </c:pt>
                <c:pt idx="24753">
                  <c:v>5.0404875000000002</c:v>
                </c:pt>
                <c:pt idx="24754">
                  <c:v>5.0401015624992009</c:v>
                </c:pt>
                <c:pt idx="24755">
                  <c:v>5.0397696875007991</c:v>
                </c:pt>
                <c:pt idx="24756">
                  <c:v>5.0391693750016007</c:v>
                </c:pt>
                <c:pt idx="24757">
                  <c:v>5.0388287500000004</c:v>
                </c:pt>
                <c:pt idx="24758">
                  <c:v>5.0384812500000002</c:v>
                </c:pt>
                <c:pt idx="24759">
                  <c:v>5.0381156250016002</c:v>
                </c:pt>
                <c:pt idx="24760">
                  <c:v>5.0377343750016008</c:v>
                </c:pt>
                <c:pt idx="24761">
                  <c:v>5.0381309375007994</c:v>
                </c:pt>
                <c:pt idx="24762">
                  <c:v>5.0384928124992001</c:v>
                </c:pt>
                <c:pt idx="24763">
                  <c:v>5.0389099999999996</c:v>
                </c:pt>
                <c:pt idx="24764">
                  <c:v>5.0393359375007991</c:v>
                </c:pt>
                <c:pt idx="24765">
                  <c:v>5.0398468750016008</c:v>
                </c:pt>
                <c:pt idx="24766">
                  <c:v>5.0402587499999996</c:v>
                </c:pt>
                <c:pt idx="24767">
                  <c:v>5.0407921875007995</c:v>
                </c:pt>
                <c:pt idx="24768">
                  <c:v>5.0411887499999999</c:v>
                </c:pt>
                <c:pt idx="24769">
                  <c:v>5.0415906250016009</c:v>
                </c:pt>
                <c:pt idx="24770">
                  <c:v>5.0421006250016003</c:v>
                </c:pt>
                <c:pt idx="24771">
                  <c:v>5.0425396875007991</c:v>
                </c:pt>
                <c:pt idx="24772">
                  <c:v>5.0429649999999997</c:v>
                </c:pt>
                <c:pt idx="24773">
                  <c:v>5.0434746875007992</c:v>
                </c:pt>
                <c:pt idx="24774">
                  <c:v>5.0440337499999996</c:v>
                </c:pt>
                <c:pt idx="24775">
                  <c:v>5.0446365624992007</c:v>
                </c:pt>
                <c:pt idx="24776">
                  <c:v>5.0450328124992003</c:v>
                </c:pt>
                <c:pt idx="24777">
                  <c:v>5.0453884375007991</c:v>
                </c:pt>
                <c:pt idx="24778">
                  <c:v>5.0458240624992001</c:v>
                </c:pt>
                <c:pt idx="24779">
                  <c:v>5.0462721875007999</c:v>
                </c:pt>
                <c:pt idx="24780">
                  <c:v>5.0466043750016008</c:v>
                </c:pt>
                <c:pt idx="24781">
                  <c:v>5.0471815624992002</c:v>
                </c:pt>
                <c:pt idx="24782">
                  <c:v>5.0476793750016009</c:v>
                </c:pt>
                <c:pt idx="24783">
                  <c:v>5.0481978124992004</c:v>
                </c:pt>
                <c:pt idx="24784">
                  <c:v>5.0478006250016003</c:v>
                </c:pt>
                <c:pt idx="24785">
                  <c:v>5.0474778124992001</c:v>
                </c:pt>
                <c:pt idx="24786">
                  <c:v>5.0471021875007995</c:v>
                </c:pt>
                <c:pt idx="24787">
                  <c:v>5.0467518750016005</c:v>
                </c:pt>
                <c:pt idx="24788">
                  <c:v>5.0461843750016007</c:v>
                </c:pt>
                <c:pt idx="24789">
                  <c:v>5.0457728124992007</c:v>
                </c:pt>
                <c:pt idx="24790">
                  <c:v>5.0453053124992007</c:v>
                </c:pt>
                <c:pt idx="24791">
                  <c:v>5.0448712499999999</c:v>
                </c:pt>
                <c:pt idx="24792">
                  <c:v>5.0445337500000003</c:v>
                </c:pt>
                <c:pt idx="24793">
                  <c:v>5.0439896875007992</c:v>
                </c:pt>
                <c:pt idx="24794">
                  <c:v>5.0433165624992009</c:v>
                </c:pt>
                <c:pt idx="24795">
                  <c:v>5.0429228124992003</c:v>
                </c:pt>
                <c:pt idx="24796">
                  <c:v>5.0422865624992008</c:v>
                </c:pt>
                <c:pt idx="24797">
                  <c:v>5.0419487500000004</c:v>
                </c:pt>
                <c:pt idx="24798">
                  <c:v>5.0414009375007991</c:v>
                </c:pt>
                <c:pt idx="24799">
                  <c:v>5.0408256250016006</c:v>
                </c:pt>
                <c:pt idx="24800">
                  <c:v>5.040474375001601</c:v>
                </c:pt>
                <c:pt idx="24801">
                  <c:v>5.0404565624992008</c:v>
                </c:pt>
                <c:pt idx="24802">
                  <c:v>5.0407328124992006</c:v>
                </c:pt>
                <c:pt idx="24803">
                  <c:v>5.0410943750016006</c:v>
                </c:pt>
                <c:pt idx="24804">
                  <c:v>5.0415278124992007</c:v>
                </c:pt>
                <c:pt idx="24805">
                  <c:v>5.0420625000000001</c:v>
                </c:pt>
                <c:pt idx="24806">
                  <c:v>5.0424796875007996</c:v>
                </c:pt>
                <c:pt idx="24807">
                  <c:v>5.0430475000000001</c:v>
                </c:pt>
                <c:pt idx="24808">
                  <c:v>5.0435181250016008</c:v>
                </c:pt>
                <c:pt idx="24809">
                  <c:v>5.0439931250016006</c:v>
                </c:pt>
                <c:pt idx="24810">
                  <c:v>5.0444050000000002</c:v>
                </c:pt>
                <c:pt idx="24811">
                  <c:v>5.0449409375007992</c:v>
                </c:pt>
                <c:pt idx="24812">
                  <c:v>5.0453553124992006</c:v>
                </c:pt>
                <c:pt idx="24813">
                  <c:v>5.0457662499999998</c:v>
                </c:pt>
                <c:pt idx="24814">
                  <c:v>5.0461703124992008</c:v>
                </c:pt>
                <c:pt idx="24815">
                  <c:v>5.0465278124992006</c:v>
                </c:pt>
                <c:pt idx="24816">
                  <c:v>5.0469225</c:v>
                </c:pt>
                <c:pt idx="24817">
                  <c:v>5.047408125001601</c:v>
                </c:pt>
                <c:pt idx="24818">
                  <c:v>5.0477325000000004</c:v>
                </c:pt>
                <c:pt idx="24819">
                  <c:v>5.048135625001601</c:v>
                </c:pt>
                <c:pt idx="24820">
                  <c:v>5.0485506250016003</c:v>
                </c:pt>
                <c:pt idx="24821">
                  <c:v>5.0490925000000004</c:v>
                </c:pt>
                <c:pt idx="24822">
                  <c:v>5.0494612500000002</c:v>
                </c:pt>
                <c:pt idx="24823">
                  <c:v>5.0497949999999996</c:v>
                </c:pt>
                <c:pt idx="24824">
                  <c:v>5.0501337499999996</c:v>
                </c:pt>
                <c:pt idx="24825">
                  <c:v>5.0497162500000004</c:v>
                </c:pt>
                <c:pt idx="24826">
                  <c:v>5.0492809375007992</c:v>
                </c:pt>
                <c:pt idx="24827">
                  <c:v>5.0488137499999999</c:v>
                </c:pt>
                <c:pt idx="24828">
                  <c:v>5.0483103124992006</c:v>
                </c:pt>
                <c:pt idx="24829">
                  <c:v>5.0477246875007991</c:v>
                </c:pt>
                <c:pt idx="24830">
                  <c:v>5.0470918750016009</c:v>
                </c:pt>
                <c:pt idx="24831">
                  <c:v>5.0464959375007998</c:v>
                </c:pt>
                <c:pt idx="24832">
                  <c:v>5.0458612499999997</c:v>
                </c:pt>
                <c:pt idx="24833">
                  <c:v>5.0451690624992009</c:v>
                </c:pt>
                <c:pt idx="24834">
                  <c:v>5.0445368750016009</c:v>
                </c:pt>
                <c:pt idx="24835">
                  <c:v>5.0440490624992007</c:v>
                </c:pt>
                <c:pt idx="24836">
                  <c:v>5.0436762499999999</c:v>
                </c:pt>
                <c:pt idx="24837">
                  <c:v>5.0432634375007996</c:v>
                </c:pt>
                <c:pt idx="24838">
                  <c:v>5.0429140624992002</c:v>
                </c:pt>
                <c:pt idx="24839">
                  <c:v>5.0423703124992008</c:v>
                </c:pt>
                <c:pt idx="24840">
                  <c:v>5.0420343750016006</c:v>
                </c:pt>
                <c:pt idx="24841">
                  <c:v>5.0416012500000003</c:v>
                </c:pt>
                <c:pt idx="24842">
                  <c:v>5.0412350000000004</c:v>
                </c:pt>
                <c:pt idx="24843">
                  <c:v>5.0407618750016008</c:v>
                </c:pt>
                <c:pt idx="24844">
                  <c:v>5.0404137499999999</c:v>
                </c:pt>
                <c:pt idx="24845">
                  <c:v>5.0398793750016004</c:v>
                </c:pt>
                <c:pt idx="24846">
                  <c:v>5.0395240624992006</c:v>
                </c:pt>
                <c:pt idx="24847">
                  <c:v>5.0391318750016003</c:v>
                </c:pt>
                <c:pt idx="24848">
                  <c:v>5.0392184375007991</c:v>
                </c:pt>
                <c:pt idx="24849">
                  <c:v>5.0388831250016004</c:v>
                </c:pt>
                <c:pt idx="24850">
                  <c:v>5.03853375</c:v>
                </c:pt>
                <c:pt idx="24851">
                  <c:v>5.0381431250016009</c:v>
                </c:pt>
                <c:pt idx="24852">
                  <c:v>5.0377765624992001</c:v>
                </c:pt>
                <c:pt idx="24853">
                  <c:v>5.0373390624992007</c:v>
                </c:pt>
                <c:pt idx="24854">
                  <c:v>5.0376628124992004</c:v>
                </c:pt>
                <c:pt idx="24855">
                  <c:v>5.0380874999999996</c:v>
                </c:pt>
                <c:pt idx="24856">
                  <c:v>5.0384837500000001</c:v>
                </c:pt>
                <c:pt idx="24857">
                  <c:v>5.0389474999999999</c:v>
                </c:pt>
                <c:pt idx="24858">
                  <c:v>5.0393093750016007</c:v>
                </c:pt>
                <c:pt idx="24859">
                  <c:v>5.0398971875007996</c:v>
                </c:pt>
                <c:pt idx="24860">
                  <c:v>5.0403803124992006</c:v>
                </c:pt>
                <c:pt idx="24861">
                  <c:v>5.0407131250016004</c:v>
                </c:pt>
                <c:pt idx="24862">
                  <c:v>5.0412934375007996</c:v>
                </c:pt>
                <c:pt idx="24863">
                  <c:v>5.0418468750016006</c:v>
                </c:pt>
                <c:pt idx="24864">
                  <c:v>5.0422018750016004</c:v>
                </c:pt>
                <c:pt idx="24865">
                  <c:v>5.0427474999999999</c:v>
                </c:pt>
                <c:pt idx="24866">
                  <c:v>5.0430884375007992</c:v>
                </c:pt>
                <c:pt idx="24867">
                  <c:v>5.0436481250016003</c:v>
                </c:pt>
                <c:pt idx="24868">
                  <c:v>5.0443118750016005</c:v>
                </c:pt>
                <c:pt idx="24869">
                  <c:v>5.0448831250016006</c:v>
                </c:pt>
                <c:pt idx="24870">
                  <c:v>5.0455165624992002</c:v>
                </c:pt>
                <c:pt idx="24871">
                  <c:v>5.0460965624992005</c:v>
                </c:pt>
                <c:pt idx="24872">
                  <c:v>5.0464209375007991</c:v>
                </c:pt>
                <c:pt idx="24873">
                  <c:v>5.0469590624992007</c:v>
                </c:pt>
                <c:pt idx="24874">
                  <c:v>5.047290625001601</c:v>
                </c:pt>
                <c:pt idx="24875">
                  <c:v>5.0477156250016009</c:v>
                </c:pt>
                <c:pt idx="24876">
                  <c:v>5.0473753124992005</c:v>
                </c:pt>
                <c:pt idx="24877">
                  <c:v>5.0469906250016008</c:v>
                </c:pt>
                <c:pt idx="24878">
                  <c:v>5.0464112500000002</c:v>
                </c:pt>
                <c:pt idx="24879">
                  <c:v>5.0457981250016006</c:v>
                </c:pt>
                <c:pt idx="24880">
                  <c:v>5.04542</c:v>
                </c:pt>
                <c:pt idx="24881">
                  <c:v>5.0448903124992004</c:v>
                </c:pt>
                <c:pt idx="24882">
                  <c:v>5.0442365624992007</c:v>
                </c:pt>
                <c:pt idx="24883">
                  <c:v>5.0438999999999998</c:v>
                </c:pt>
                <c:pt idx="24884">
                  <c:v>5.0434968750016003</c:v>
                </c:pt>
                <c:pt idx="24885">
                  <c:v>5.0431024999999998</c:v>
                </c:pt>
                <c:pt idx="24886">
                  <c:v>5.0427225</c:v>
                </c:pt>
                <c:pt idx="24887">
                  <c:v>5.0420321875007996</c:v>
                </c:pt>
                <c:pt idx="24888">
                  <c:v>5.0416262500000002</c:v>
                </c:pt>
                <c:pt idx="24889">
                  <c:v>5.0412893750016003</c:v>
                </c:pt>
                <c:pt idx="24890">
                  <c:v>5.0409325000000003</c:v>
                </c:pt>
                <c:pt idx="24891">
                  <c:v>5.0405778124992002</c:v>
                </c:pt>
                <c:pt idx="24892">
                  <c:v>5.0402153124992006</c:v>
                </c:pt>
                <c:pt idx="24893">
                  <c:v>5.0396703124992008</c:v>
                </c:pt>
                <c:pt idx="24894">
                  <c:v>5.0392509375007997</c:v>
                </c:pt>
                <c:pt idx="24895">
                  <c:v>5.0393224999999999</c:v>
                </c:pt>
                <c:pt idx="24896">
                  <c:v>5.0396990624992002</c:v>
                </c:pt>
                <c:pt idx="24897">
                  <c:v>5.0400378124992002</c:v>
                </c:pt>
                <c:pt idx="24898">
                  <c:v>5.040510625001601</c:v>
                </c:pt>
                <c:pt idx="24899">
                  <c:v>5.0409328124992001</c:v>
                </c:pt>
                <c:pt idx="24900">
                  <c:v>5.0414484375007991</c:v>
                </c:pt>
                <c:pt idx="24901">
                  <c:v>5.0420081250016002</c:v>
                </c:pt>
                <c:pt idx="24902">
                  <c:v>5.0425268750016006</c:v>
                </c:pt>
                <c:pt idx="24903">
                  <c:v>5.0430115624992009</c:v>
                </c:pt>
                <c:pt idx="24904">
                  <c:v>5.0436134375007997</c:v>
                </c:pt>
                <c:pt idx="24905">
                  <c:v>5.0440465624992008</c:v>
                </c:pt>
                <c:pt idx="24906">
                  <c:v>5.0445781250016006</c:v>
                </c:pt>
                <c:pt idx="24907">
                  <c:v>5.0451046875007997</c:v>
                </c:pt>
                <c:pt idx="24908">
                  <c:v>5.0456862500000002</c:v>
                </c:pt>
                <c:pt idx="24909">
                  <c:v>5.0461943750016003</c:v>
                </c:pt>
                <c:pt idx="24910">
                  <c:v>5.0467796875007993</c:v>
                </c:pt>
                <c:pt idx="24911">
                  <c:v>5.0472556250016005</c:v>
                </c:pt>
                <c:pt idx="24912">
                  <c:v>5.0476921875007994</c:v>
                </c:pt>
                <c:pt idx="24913">
                  <c:v>5.0480896875007994</c:v>
                </c:pt>
                <c:pt idx="24914">
                  <c:v>5.0484928124992008</c:v>
                </c:pt>
                <c:pt idx="24915">
                  <c:v>5.0489246875007998</c:v>
                </c:pt>
                <c:pt idx="24916">
                  <c:v>5.0484524999999998</c:v>
                </c:pt>
                <c:pt idx="24917">
                  <c:v>5.0480278124992006</c:v>
                </c:pt>
                <c:pt idx="24918">
                  <c:v>5.0474390624992003</c:v>
                </c:pt>
                <c:pt idx="24919">
                  <c:v>5.0467771875007994</c:v>
                </c:pt>
                <c:pt idx="24920">
                  <c:v>5.0461643750016005</c:v>
                </c:pt>
                <c:pt idx="24921">
                  <c:v>5.0453121875007998</c:v>
                </c:pt>
                <c:pt idx="24922">
                  <c:v>5.0443665624992002</c:v>
                </c:pt>
                <c:pt idx="24923">
                  <c:v>5.0434762500000003</c:v>
                </c:pt>
                <c:pt idx="24924">
                  <c:v>5.0425775000000002</c:v>
                </c:pt>
                <c:pt idx="24925">
                  <c:v>5.0417040624992007</c:v>
                </c:pt>
                <c:pt idx="24926">
                  <c:v>5.0408331250016003</c:v>
                </c:pt>
                <c:pt idx="24927">
                  <c:v>5.0401606250016009</c:v>
                </c:pt>
                <c:pt idx="24928">
                  <c:v>5.0395628124992005</c:v>
                </c:pt>
                <c:pt idx="24929">
                  <c:v>5.0389715624992002</c:v>
                </c:pt>
                <c:pt idx="24930">
                  <c:v>5.0383409375007995</c:v>
                </c:pt>
                <c:pt idx="24931">
                  <c:v>5.0379149999999999</c:v>
                </c:pt>
                <c:pt idx="24932">
                  <c:v>5.0375228124992004</c:v>
                </c:pt>
                <c:pt idx="24933">
                  <c:v>5.0370821875007996</c:v>
                </c:pt>
                <c:pt idx="24934">
                  <c:v>5.0365643750016007</c:v>
                </c:pt>
                <c:pt idx="24935">
                  <c:v>5.0360240624992008</c:v>
                </c:pt>
                <c:pt idx="24936">
                  <c:v>5.0356743750016006</c:v>
                </c:pt>
                <c:pt idx="24937">
                  <c:v>5.0352275000000004</c:v>
                </c:pt>
                <c:pt idx="24938">
                  <c:v>5.0348221875007999</c:v>
                </c:pt>
                <c:pt idx="24939">
                  <c:v>5.0344924999999998</c:v>
                </c:pt>
                <c:pt idx="24940">
                  <c:v>5.0349009375007991</c:v>
                </c:pt>
                <c:pt idx="24941">
                  <c:v>5.0353109375007996</c:v>
                </c:pt>
                <c:pt idx="24942">
                  <c:v>5.0357290624992004</c:v>
                </c:pt>
                <c:pt idx="24943">
                  <c:v>5.0362428124992009</c:v>
                </c:pt>
                <c:pt idx="24944">
                  <c:v>5.0366368750016006</c:v>
                </c:pt>
                <c:pt idx="24945">
                  <c:v>5.0371943750016008</c:v>
                </c:pt>
                <c:pt idx="24946">
                  <c:v>5.0376384375007994</c:v>
                </c:pt>
                <c:pt idx="24947">
                  <c:v>5.0381262500000004</c:v>
                </c:pt>
                <c:pt idx="24948">
                  <c:v>5.0385628124992001</c:v>
                </c:pt>
                <c:pt idx="24949">
                  <c:v>5.0392118750016008</c:v>
                </c:pt>
                <c:pt idx="24950">
                  <c:v>5.0397590624992006</c:v>
                </c:pt>
                <c:pt idx="24951">
                  <c:v>5.0401046875007998</c:v>
                </c:pt>
                <c:pt idx="24952">
                  <c:v>5.0404578124992003</c:v>
                </c:pt>
                <c:pt idx="24953">
                  <c:v>5.0410796875007993</c:v>
                </c:pt>
                <c:pt idx="24954">
                  <c:v>5.0414281250016009</c:v>
                </c:pt>
                <c:pt idx="24955">
                  <c:v>5.0420346875007995</c:v>
                </c:pt>
                <c:pt idx="24956">
                  <c:v>5.0426659375007992</c:v>
                </c:pt>
                <c:pt idx="24957">
                  <c:v>5.0429940624992007</c:v>
                </c:pt>
                <c:pt idx="24958">
                  <c:v>5.0435337499999999</c:v>
                </c:pt>
                <c:pt idx="24959">
                  <c:v>5.0439090624992007</c:v>
                </c:pt>
                <c:pt idx="24960">
                  <c:v>5.0444581250016007</c:v>
                </c:pt>
                <c:pt idx="24961">
                  <c:v>5.0448140624992002</c:v>
                </c:pt>
                <c:pt idx="24962">
                  <c:v>5.0452056250016009</c:v>
                </c:pt>
                <c:pt idx="24963">
                  <c:v>5.0455500000000004</c:v>
                </c:pt>
                <c:pt idx="24964">
                  <c:v>5.0460953124992001</c:v>
                </c:pt>
                <c:pt idx="24965">
                  <c:v>5.0466112499999998</c:v>
                </c:pt>
                <c:pt idx="24966">
                  <c:v>5.0470465624992009</c:v>
                </c:pt>
                <c:pt idx="24967">
                  <c:v>5.0475318750016003</c:v>
                </c:pt>
                <c:pt idx="24968">
                  <c:v>5.0471446875007997</c:v>
                </c:pt>
                <c:pt idx="24969">
                  <c:v>5.0466884375007997</c:v>
                </c:pt>
                <c:pt idx="24970">
                  <c:v>5.046188125001601</c:v>
                </c:pt>
                <c:pt idx="24971">
                  <c:v>5.0456399999999997</c:v>
                </c:pt>
                <c:pt idx="24972">
                  <c:v>5.0449950000000001</c:v>
                </c:pt>
                <c:pt idx="24973">
                  <c:v>5.0443706250016005</c:v>
                </c:pt>
                <c:pt idx="24974">
                  <c:v>5.0438003124992008</c:v>
                </c:pt>
                <c:pt idx="24975">
                  <c:v>5.0431303124992004</c:v>
                </c:pt>
                <c:pt idx="24976">
                  <c:v>5.0424140624992004</c:v>
                </c:pt>
                <c:pt idx="24977">
                  <c:v>5.0418312500000004</c:v>
                </c:pt>
                <c:pt idx="24978">
                  <c:v>5.0413756250016002</c:v>
                </c:pt>
                <c:pt idx="24979">
                  <c:v>5.0409721875007998</c:v>
                </c:pt>
                <c:pt idx="24980">
                  <c:v>5.0406303124992009</c:v>
                </c:pt>
                <c:pt idx="24981">
                  <c:v>5.0401534375007992</c:v>
                </c:pt>
                <c:pt idx="24982">
                  <c:v>5.0405840624992004</c:v>
                </c:pt>
                <c:pt idx="24983">
                  <c:v>5.040908125001601</c:v>
                </c:pt>
                <c:pt idx="24984">
                  <c:v>5.0404931250016007</c:v>
                </c:pt>
                <c:pt idx="24985">
                  <c:v>5.0401343750016006</c:v>
                </c:pt>
                <c:pt idx="24986">
                  <c:v>5.039783125001601</c:v>
                </c:pt>
                <c:pt idx="24987">
                  <c:v>5.0392340624992009</c:v>
                </c:pt>
                <c:pt idx="24988">
                  <c:v>5.0388721875007993</c:v>
                </c:pt>
                <c:pt idx="24989">
                  <c:v>5.0383778124992009</c:v>
                </c:pt>
                <c:pt idx="24990">
                  <c:v>5.0378193750016003</c:v>
                </c:pt>
                <c:pt idx="24991">
                  <c:v>5.0377803124992004</c:v>
                </c:pt>
                <c:pt idx="24992">
                  <c:v>5.0380718750016005</c:v>
                </c:pt>
                <c:pt idx="24993">
                  <c:v>5.0384071875007992</c:v>
                </c:pt>
                <c:pt idx="24994">
                  <c:v>5.0388996875007992</c:v>
                </c:pt>
                <c:pt idx="24995">
                  <c:v>5.0393196875007993</c:v>
                </c:pt>
                <c:pt idx="24996">
                  <c:v>5.0396465624992004</c:v>
                </c:pt>
                <c:pt idx="24997">
                  <c:v>5.0399815624992002</c:v>
                </c:pt>
                <c:pt idx="24998">
                  <c:v>5.0403971875007993</c:v>
                </c:pt>
                <c:pt idx="24999">
                  <c:v>5.0407221875007995</c:v>
                </c:pt>
                <c:pt idx="25000">
                  <c:v>5.0411124999999997</c:v>
                </c:pt>
                <c:pt idx="25001">
                  <c:v>5.0408675000000001</c:v>
                </c:pt>
                <c:pt idx="25002">
                  <c:v>5.0412037500000002</c:v>
                </c:pt>
                <c:pt idx="25003">
                  <c:v>5.0407112500000002</c:v>
                </c:pt>
                <c:pt idx="25004">
                  <c:v>5.0403781250016007</c:v>
                </c:pt>
                <c:pt idx="25005">
                  <c:v>5.03979</c:v>
                </c:pt>
                <c:pt idx="25006">
                  <c:v>5.0393818750016006</c:v>
                </c:pt>
                <c:pt idx="25007">
                  <c:v>5.0390203124992006</c:v>
                </c:pt>
                <c:pt idx="25008">
                  <c:v>5.0384374999999997</c:v>
                </c:pt>
                <c:pt idx="25009">
                  <c:v>5.0378443750016002</c:v>
                </c:pt>
                <c:pt idx="25010">
                  <c:v>5.0373737500000004</c:v>
                </c:pt>
                <c:pt idx="25011">
                  <c:v>5.0368068750016004</c:v>
                </c:pt>
                <c:pt idx="25012">
                  <c:v>5.0362893750016005</c:v>
                </c:pt>
                <c:pt idx="25013">
                  <c:v>5.0359359375007999</c:v>
                </c:pt>
                <c:pt idx="25014">
                  <c:v>5.03550875</c:v>
                </c:pt>
                <c:pt idx="25015">
                  <c:v>5.0350721875007993</c:v>
                </c:pt>
                <c:pt idx="25016">
                  <c:v>5.0350090624992001</c:v>
                </c:pt>
                <c:pt idx="25017">
                  <c:v>5.0353590624992002</c:v>
                </c:pt>
                <c:pt idx="25018">
                  <c:v>5.0357306250016007</c:v>
                </c:pt>
                <c:pt idx="25019">
                  <c:v>5.0361365624992009</c:v>
                </c:pt>
                <c:pt idx="25020">
                  <c:v>5.0366103124992003</c:v>
                </c:pt>
                <c:pt idx="25021">
                  <c:v>5.0369534375007996</c:v>
                </c:pt>
                <c:pt idx="25022">
                  <c:v>5.0373037500000004</c:v>
                </c:pt>
                <c:pt idx="25023">
                  <c:v>5.0376306250016007</c:v>
                </c:pt>
                <c:pt idx="25024">
                  <c:v>5.0380634375007993</c:v>
                </c:pt>
                <c:pt idx="25025">
                  <c:v>5.0384946875007994</c:v>
                </c:pt>
                <c:pt idx="25026">
                  <c:v>5.0390771875007996</c:v>
                </c:pt>
                <c:pt idx="25027">
                  <c:v>5.0396178124992002</c:v>
                </c:pt>
                <c:pt idx="25028">
                  <c:v>5.0400346875007997</c:v>
                </c:pt>
                <c:pt idx="25029">
                  <c:v>5.0404931250016007</c:v>
                </c:pt>
                <c:pt idx="25030">
                  <c:v>5.0409581250016009</c:v>
                </c:pt>
                <c:pt idx="25031">
                  <c:v>5.0415828124992004</c:v>
                </c:pt>
                <c:pt idx="25032">
                  <c:v>5.0421490624992007</c:v>
                </c:pt>
                <c:pt idx="25033">
                  <c:v>5.0424724999999997</c:v>
                </c:pt>
                <c:pt idx="25034">
                  <c:v>5.0429262499999998</c:v>
                </c:pt>
                <c:pt idx="25035">
                  <c:v>5.0432678124992005</c:v>
                </c:pt>
                <c:pt idx="25036">
                  <c:v>5.0437106250016006</c:v>
                </c:pt>
                <c:pt idx="25037">
                  <c:v>5.0440362500000004</c:v>
                </c:pt>
                <c:pt idx="25038">
                  <c:v>5.0444509375007991</c:v>
                </c:pt>
                <c:pt idx="25039">
                  <c:v>5.0448131250016006</c:v>
                </c:pt>
                <c:pt idx="25040">
                  <c:v>5.0444500000000003</c:v>
                </c:pt>
                <c:pt idx="25041">
                  <c:v>5.0440862500000003</c:v>
                </c:pt>
                <c:pt idx="25042">
                  <c:v>5.0436624999999999</c:v>
                </c:pt>
                <c:pt idx="25043">
                  <c:v>5.0433118750016002</c:v>
                </c:pt>
                <c:pt idx="25044">
                  <c:v>5.0428134375007998</c:v>
                </c:pt>
                <c:pt idx="25045">
                  <c:v>5.0424424999999999</c:v>
                </c:pt>
                <c:pt idx="25046">
                  <c:v>5.0420381250016009</c:v>
                </c:pt>
                <c:pt idx="25047">
                  <c:v>5.0416631250016009</c:v>
                </c:pt>
                <c:pt idx="25048">
                  <c:v>5.0412140624992006</c:v>
                </c:pt>
                <c:pt idx="25049">
                  <c:v>5.0408546875007998</c:v>
                </c:pt>
                <c:pt idx="25050">
                  <c:v>5.0404853124992002</c:v>
                </c:pt>
                <c:pt idx="25051">
                  <c:v>5.0401456250016006</c:v>
                </c:pt>
                <c:pt idx="25052">
                  <c:v>5.0394815624992004</c:v>
                </c:pt>
                <c:pt idx="25053">
                  <c:v>5.0389468750016002</c:v>
                </c:pt>
                <c:pt idx="25054">
                  <c:v>5.0384928124992001</c:v>
                </c:pt>
                <c:pt idx="25055">
                  <c:v>5.0381612499999999</c:v>
                </c:pt>
                <c:pt idx="25056">
                  <c:v>5.0385940624992003</c:v>
                </c:pt>
                <c:pt idx="25057">
                  <c:v>5.0389643750016004</c:v>
                </c:pt>
                <c:pt idx="25058">
                  <c:v>5.0392925000000002</c:v>
                </c:pt>
                <c:pt idx="25059">
                  <c:v>5.0397796875007996</c:v>
                </c:pt>
                <c:pt idx="25060">
                  <c:v>5.0401043750016008</c:v>
                </c:pt>
                <c:pt idx="25061">
                  <c:v>5.0405049999999996</c:v>
                </c:pt>
                <c:pt idx="25062">
                  <c:v>5.0410159375007995</c:v>
                </c:pt>
                <c:pt idx="25063">
                  <c:v>5.0414471875007996</c:v>
                </c:pt>
                <c:pt idx="25064">
                  <c:v>5.0419231250016008</c:v>
                </c:pt>
                <c:pt idx="25065">
                  <c:v>5.0423015624992003</c:v>
                </c:pt>
                <c:pt idx="25066">
                  <c:v>5.0426712499999997</c:v>
                </c:pt>
                <c:pt idx="25067">
                  <c:v>5.0430799999999998</c:v>
                </c:pt>
                <c:pt idx="25068">
                  <c:v>5.0434356250016004</c:v>
                </c:pt>
                <c:pt idx="25069">
                  <c:v>5.0433918750016007</c:v>
                </c:pt>
                <c:pt idx="25070">
                  <c:v>5.0430056250016007</c:v>
                </c:pt>
                <c:pt idx="25071">
                  <c:v>5.0424962500000001</c:v>
                </c:pt>
                <c:pt idx="25072">
                  <c:v>5.0419203124992009</c:v>
                </c:pt>
                <c:pt idx="25073">
                  <c:v>5.0414471875007996</c:v>
                </c:pt>
                <c:pt idx="25074">
                  <c:v>5.0410631250016005</c:v>
                </c:pt>
                <c:pt idx="25075">
                  <c:v>5.0412665624992004</c:v>
                </c:pt>
                <c:pt idx="25076">
                  <c:v>5.0416893750016003</c:v>
                </c:pt>
                <c:pt idx="25077">
                  <c:v>5.0412875000000001</c:v>
                </c:pt>
                <c:pt idx="25078">
                  <c:v>5.0406387500000003</c:v>
                </c:pt>
                <c:pt idx="25079">
                  <c:v>5.0402321875007994</c:v>
                </c:pt>
                <c:pt idx="25080">
                  <c:v>5.0398396875007991</c:v>
                </c:pt>
                <c:pt idx="25081">
                  <c:v>5.0394640624992002</c:v>
                </c:pt>
                <c:pt idx="25082">
                  <c:v>5.0391043750016005</c:v>
                </c:pt>
                <c:pt idx="25083">
                  <c:v>5.0385981250016005</c:v>
                </c:pt>
                <c:pt idx="25084">
                  <c:v>5.0381375000000004</c:v>
                </c:pt>
                <c:pt idx="25085">
                  <c:v>5.0374256250016005</c:v>
                </c:pt>
                <c:pt idx="25086">
                  <c:v>5.0370478124992006</c:v>
                </c:pt>
                <c:pt idx="25087">
                  <c:v>5.0367224999999998</c:v>
                </c:pt>
                <c:pt idx="25088">
                  <c:v>5.0362218750016003</c:v>
                </c:pt>
                <c:pt idx="25089">
                  <c:v>5.0357596875007991</c:v>
                </c:pt>
                <c:pt idx="25090">
                  <c:v>5.0354356250016004</c:v>
                </c:pt>
                <c:pt idx="25091">
                  <c:v>5.0355721875007999</c:v>
                </c:pt>
                <c:pt idx="25092">
                  <c:v>5.0360412500000002</c:v>
                </c:pt>
                <c:pt idx="25093">
                  <c:v>5.0364028124992002</c:v>
                </c:pt>
                <c:pt idx="25094">
                  <c:v>5.036780625001601</c:v>
                </c:pt>
                <c:pt idx="25095">
                  <c:v>5.0371309375007991</c:v>
                </c:pt>
                <c:pt idx="25096">
                  <c:v>5.0374699999999999</c:v>
                </c:pt>
                <c:pt idx="25097">
                  <c:v>5.0370656250016008</c:v>
                </c:pt>
                <c:pt idx="25098">
                  <c:v>5.0365218750016005</c:v>
                </c:pt>
                <c:pt idx="25099">
                  <c:v>5.0361428124992003</c:v>
                </c:pt>
                <c:pt idx="25100">
                  <c:v>5.0358103124992004</c:v>
                </c:pt>
                <c:pt idx="25101">
                  <c:v>5.0354821875007998</c:v>
                </c:pt>
                <c:pt idx="25102">
                  <c:v>5.0350815624992009</c:v>
                </c:pt>
                <c:pt idx="25103">
                  <c:v>5.0346725000000001</c:v>
                </c:pt>
                <c:pt idx="25104">
                  <c:v>5.0342896875007996</c:v>
                </c:pt>
                <c:pt idx="25105">
                  <c:v>5.0339184375007999</c:v>
                </c:pt>
                <c:pt idx="25106">
                  <c:v>5.0335128124992004</c:v>
                </c:pt>
                <c:pt idx="25107">
                  <c:v>5.0338668750016007</c:v>
                </c:pt>
                <c:pt idx="25108">
                  <c:v>5.0342731250016008</c:v>
                </c:pt>
                <c:pt idx="25109">
                  <c:v>5.034785625001601</c:v>
                </c:pt>
                <c:pt idx="25110">
                  <c:v>5.0351850000000002</c:v>
                </c:pt>
                <c:pt idx="25111">
                  <c:v>5.0355096875007996</c:v>
                </c:pt>
                <c:pt idx="25112">
                  <c:v>5.0359206250016006</c:v>
                </c:pt>
                <c:pt idx="25113">
                  <c:v>5.0364518750016005</c:v>
                </c:pt>
                <c:pt idx="25114">
                  <c:v>5.0369509375007997</c:v>
                </c:pt>
                <c:pt idx="25115">
                  <c:v>5.0374546875007997</c:v>
                </c:pt>
                <c:pt idx="25116">
                  <c:v>5.0380653124992003</c:v>
                </c:pt>
                <c:pt idx="25117">
                  <c:v>5.0385249999999999</c:v>
                </c:pt>
                <c:pt idx="25118">
                  <c:v>5.0390728124992004</c:v>
                </c:pt>
                <c:pt idx="25119">
                  <c:v>5.0395637500000001</c:v>
                </c:pt>
                <c:pt idx="25120">
                  <c:v>5.0401681250016006</c:v>
                </c:pt>
                <c:pt idx="25121">
                  <c:v>5.0406418750016009</c:v>
                </c:pt>
                <c:pt idx="25122">
                  <c:v>5.0409771875007996</c:v>
                </c:pt>
                <c:pt idx="25123">
                  <c:v>5.0415284375007996</c:v>
                </c:pt>
                <c:pt idx="25124">
                  <c:v>5.0419931250016008</c:v>
                </c:pt>
                <c:pt idx="25125">
                  <c:v>5.0424890624992003</c:v>
                </c:pt>
                <c:pt idx="25126">
                  <c:v>5.0429115624992003</c:v>
                </c:pt>
                <c:pt idx="25127">
                  <c:v>5.0433206250016003</c:v>
                </c:pt>
                <c:pt idx="25128">
                  <c:v>5.0436715624992008</c:v>
                </c:pt>
                <c:pt idx="25129">
                  <c:v>5.0432768750016006</c:v>
                </c:pt>
                <c:pt idx="25130">
                  <c:v>5.0429275000000002</c:v>
                </c:pt>
                <c:pt idx="25131">
                  <c:v>5.0422743750016004</c:v>
                </c:pt>
                <c:pt idx="25132">
                  <c:v>5.0417190624992001</c:v>
                </c:pt>
                <c:pt idx="25133">
                  <c:v>5.0413271875007997</c:v>
                </c:pt>
                <c:pt idx="25134">
                  <c:v>5.0409712500000001</c:v>
                </c:pt>
                <c:pt idx="25135">
                  <c:v>5.0403993750016003</c:v>
                </c:pt>
                <c:pt idx="25136">
                  <c:v>5.0399621875007998</c:v>
                </c:pt>
                <c:pt idx="25137">
                  <c:v>5.0396037500000004</c:v>
                </c:pt>
                <c:pt idx="25138">
                  <c:v>5.0392834375007993</c:v>
                </c:pt>
                <c:pt idx="25139">
                  <c:v>5.0389081250016003</c:v>
                </c:pt>
                <c:pt idx="25140">
                  <c:v>5.0385496875007991</c:v>
                </c:pt>
                <c:pt idx="25141">
                  <c:v>5.0381040624992002</c:v>
                </c:pt>
                <c:pt idx="25142">
                  <c:v>5.0376996875007993</c:v>
                </c:pt>
                <c:pt idx="25143">
                  <c:v>5.0372874999999997</c:v>
                </c:pt>
                <c:pt idx="25144">
                  <c:v>5.0369374999999996</c:v>
                </c:pt>
                <c:pt idx="25145">
                  <c:v>5.0365662499999999</c:v>
                </c:pt>
                <c:pt idx="25146">
                  <c:v>5.0361609375007994</c:v>
                </c:pt>
                <c:pt idx="25147">
                  <c:v>5.0363618750016004</c:v>
                </c:pt>
                <c:pt idx="25148">
                  <c:v>5.036873125001601</c:v>
                </c:pt>
                <c:pt idx="25149">
                  <c:v>5.0372962499999998</c:v>
                </c:pt>
                <c:pt idx="25150">
                  <c:v>5.0377318750016009</c:v>
                </c:pt>
                <c:pt idx="25151">
                  <c:v>5.0382203124992007</c:v>
                </c:pt>
                <c:pt idx="25152">
                  <c:v>5.0386490624992009</c:v>
                </c:pt>
                <c:pt idx="25153">
                  <c:v>5.0391337500000004</c:v>
                </c:pt>
                <c:pt idx="25154">
                  <c:v>5.03961375</c:v>
                </c:pt>
                <c:pt idx="25155">
                  <c:v>5.0401393750016004</c:v>
                </c:pt>
                <c:pt idx="25156">
                  <c:v>5.0405621875007993</c:v>
                </c:pt>
                <c:pt idx="25157">
                  <c:v>5.0409346875007994</c:v>
                </c:pt>
                <c:pt idx="25158">
                  <c:v>5.0413106250016009</c:v>
                </c:pt>
                <c:pt idx="25159">
                  <c:v>5.0416978124992005</c:v>
                </c:pt>
                <c:pt idx="25160">
                  <c:v>5.0420465624992001</c:v>
                </c:pt>
                <c:pt idx="25161">
                  <c:v>5.0423715624992003</c:v>
                </c:pt>
                <c:pt idx="25162">
                  <c:v>5.0428662500000003</c:v>
                </c:pt>
                <c:pt idx="25163">
                  <c:v>5.0432940624992009</c:v>
                </c:pt>
                <c:pt idx="25164">
                  <c:v>5.0437962499999998</c:v>
                </c:pt>
                <c:pt idx="25165">
                  <c:v>5.0442175000000002</c:v>
                </c:pt>
                <c:pt idx="25166">
                  <c:v>5.0447359375007998</c:v>
                </c:pt>
                <c:pt idx="25167">
                  <c:v>5.0450799999999996</c:v>
                </c:pt>
                <c:pt idx="25168">
                  <c:v>5.0446378124992002</c:v>
                </c:pt>
                <c:pt idx="25169">
                  <c:v>5.0441478124992001</c:v>
                </c:pt>
                <c:pt idx="25170">
                  <c:v>5.0437212499999999</c:v>
                </c:pt>
                <c:pt idx="25171">
                  <c:v>5.0433493750016005</c:v>
                </c:pt>
                <c:pt idx="25172">
                  <c:v>5.0426265624992004</c:v>
                </c:pt>
                <c:pt idx="25173">
                  <c:v>5.0421353124992008</c:v>
                </c:pt>
                <c:pt idx="25174">
                  <c:v>5.0417899999999998</c:v>
                </c:pt>
                <c:pt idx="25175">
                  <c:v>5.0412837499999998</c:v>
                </c:pt>
                <c:pt idx="25176">
                  <c:v>5.0407965624992004</c:v>
                </c:pt>
                <c:pt idx="25177">
                  <c:v>5.0402046875007995</c:v>
                </c:pt>
                <c:pt idx="25178">
                  <c:v>5.0398206250016004</c:v>
                </c:pt>
                <c:pt idx="25179">
                  <c:v>5.0392546875007991</c:v>
                </c:pt>
                <c:pt idx="25180">
                  <c:v>5.0389234375007996</c:v>
                </c:pt>
                <c:pt idx="25181">
                  <c:v>5.0384218750016005</c:v>
                </c:pt>
                <c:pt idx="25182">
                  <c:v>5.0379303124992001</c:v>
                </c:pt>
                <c:pt idx="25183">
                  <c:v>5.0375815624992004</c:v>
                </c:pt>
                <c:pt idx="25184">
                  <c:v>5.0371521875007996</c:v>
                </c:pt>
                <c:pt idx="25185">
                  <c:v>5.0366593750016007</c:v>
                </c:pt>
                <c:pt idx="25186">
                  <c:v>5.0362825000000004</c:v>
                </c:pt>
                <c:pt idx="25187">
                  <c:v>5.0366274999999998</c:v>
                </c:pt>
                <c:pt idx="25188">
                  <c:v>5.0369518750016002</c:v>
                </c:pt>
                <c:pt idx="25189">
                  <c:v>5.0373218750016004</c:v>
                </c:pt>
                <c:pt idx="25190">
                  <c:v>5.0377796875007999</c:v>
                </c:pt>
                <c:pt idx="25191">
                  <c:v>5.0382259375007994</c:v>
                </c:pt>
                <c:pt idx="25192">
                  <c:v>5.0386771875007996</c:v>
                </c:pt>
                <c:pt idx="25193">
                  <c:v>5.0390040624992007</c:v>
                </c:pt>
                <c:pt idx="25194">
                  <c:v>5.039349375001601</c:v>
                </c:pt>
                <c:pt idx="25195">
                  <c:v>5.0397846875007994</c:v>
                </c:pt>
                <c:pt idx="25196">
                  <c:v>5.0401965624992009</c:v>
                </c:pt>
                <c:pt idx="25197">
                  <c:v>5.0406606250016006</c:v>
                </c:pt>
                <c:pt idx="25198">
                  <c:v>5.0410500000000003</c:v>
                </c:pt>
                <c:pt idx="25199">
                  <c:v>5.0406665624992009</c:v>
                </c:pt>
                <c:pt idx="25200">
                  <c:v>5.0402340624992004</c:v>
                </c:pt>
                <c:pt idx="25201">
                  <c:v>5.0398034375007992</c:v>
                </c:pt>
                <c:pt idx="25202">
                  <c:v>5.0394615624992003</c:v>
                </c:pt>
                <c:pt idx="25203">
                  <c:v>5.0390740624992008</c:v>
                </c:pt>
                <c:pt idx="25204">
                  <c:v>5.0385443750016004</c:v>
                </c:pt>
                <c:pt idx="25205">
                  <c:v>5.0381387499999999</c:v>
                </c:pt>
                <c:pt idx="25206">
                  <c:v>5.0375465624992009</c:v>
                </c:pt>
                <c:pt idx="25207">
                  <c:v>5.0371131250016008</c:v>
                </c:pt>
                <c:pt idx="25208">
                  <c:v>5.0364656250016004</c:v>
                </c:pt>
                <c:pt idx="25209">
                  <c:v>5.0360306250016009</c:v>
                </c:pt>
                <c:pt idx="25210">
                  <c:v>5.0355334375007992</c:v>
                </c:pt>
                <c:pt idx="25211">
                  <c:v>5.0351134375007991</c:v>
                </c:pt>
                <c:pt idx="25212">
                  <c:v>5.0346725000000001</c:v>
                </c:pt>
                <c:pt idx="25213">
                  <c:v>5.0342993750016003</c:v>
                </c:pt>
                <c:pt idx="25214">
                  <c:v>5.0338331250016006</c:v>
                </c:pt>
                <c:pt idx="25215">
                  <c:v>5.0334306250016008</c:v>
                </c:pt>
                <c:pt idx="25216">
                  <c:v>5.0333137499999996</c:v>
                </c:pt>
                <c:pt idx="25217">
                  <c:v>5.0336965624992009</c:v>
                </c:pt>
                <c:pt idx="25218">
                  <c:v>5.0340546875007997</c:v>
                </c:pt>
                <c:pt idx="25219">
                  <c:v>5.0344703124992005</c:v>
                </c:pt>
                <c:pt idx="25220">
                  <c:v>5.0349728124992001</c:v>
                </c:pt>
                <c:pt idx="25221">
                  <c:v>5.035418125001601</c:v>
                </c:pt>
                <c:pt idx="25222">
                  <c:v>5.0357603124992005</c:v>
                </c:pt>
                <c:pt idx="25223">
                  <c:v>5.0361200000000004</c:v>
                </c:pt>
                <c:pt idx="25224">
                  <c:v>5.0365443750016006</c:v>
                </c:pt>
                <c:pt idx="25225">
                  <c:v>5.0370462500000004</c:v>
                </c:pt>
                <c:pt idx="25226">
                  <c:v>5.0375912500000002</c:v>
                </c:pt>
                <c:pt idx="25227">
                  <c:v>5.0380290624992004</c:v>
                </c:pt>
                <c:pt idx="25228">
                  <c:v>5.0385103124992003</c:v>
                </c:pt>
                <c:pt idx="25229">
                  <c:v>5.0388509375007997</c:v>
                </c:pt>
                <c:pt idx="25230">
                  <c:v>5.0392700000000001</c:v>
                </c:pt>
                <c:pt idx="25231">
                  <c:v>5.0397365624992005</c:v>
                </c:pt>
                <c:pt idx="25232">
                  <c:v>5.0401843750016004</c:v>
                </c:pt>
                <c:pt idx="25233">
                  <c:v>5.0405265624992008</c:v>
                </c:pt>
                <c:pt idx="25234">
                  <c:v>5.0409753124992003</c:v>
                </c:pt>
                <c:pt idx="25235">
                  <c:v>5.0414303124992008</c:v>
                </c:pt>
                <c:pt idx="25236">
                  <c:v>5.0417628124992007</c:v>
                </c:pt>
                <c:pt idx="25237">
                  <c:v>5.0421087499999997</c:v>
                </c:pt>
                <c:pt idx="25238">
                  <c:v>5.0416281250016004</c:v>
                </c:pt>
                <c:pt idx="25239">
                  <c:v>5.0412709375007996</c:v>
                </c:pt>
                <c:pt idx="25240">
                  <c:v>5.0409481250016004</c:v>
                </c:pt>
                <c:pt idx="25241">
                  <c:v>5.0406075000000001</c:v>
                </c:pt>
                <c:pt idx="25242">
                  <c:v>5.0399937499999998</c:v>
                </c:pt>
                <c:pt idx="25243">
                  <c:v>5.0395384375007994</c:v>
                </c:pt>
                <c:pt idx="25244">
                  <c:v>5.0392134375007993</c:v>
                </c:pt>
                <c:pt idx="25245">
                  <c:v>5.0387118750016002</c:v>
                </c:pt>
                <c:pt idx="25246">
                  <c:v>5.0383296875007995</c:v>
                </c:pt>
                <c:pt idx="25247">
                  <c:v>5.0383490624992007</c:v>
                </c:pt>
                <c:pt idx="25248">
                  <c:v>5.0383618750016002</c:v>
                </c:pt>
                <c:pt idx="25249">
                  <c:v>5.0382409375007997</c:v>
                </c:pt>
                <c:pt idx="25250">
                  <c:v>5.0380678124992002</c:v>
                </c:pt>
                <c:pt idx="25251">
                  <c:v>5.0377465624992004</c:v>
                </c:pt>
                <c:pt idx="25252">
                  <c:v>5.0373221875007994</c:v>
                </c:pt>
                <c:pt idx="25253">
                  <c:v>5.0367759375007992</c:v>
                </c:pt>
                <c:pt idx="25254">
                  <c:v>5.0362390624992006</c:v>
                </c:pt>
                <c:pt idx="25255">
                  <c:v>5.0357271875007994</c:v>
                </c:pt>
                <c:pt idx="25256">
                  <c:v>5.0353893750016008</c:v>
                </c:pt>
                <c:pt idx="25257">
                  <c:v>5.0348249999999997</c:v>
                </c:pt>
                <c:pt idx="25258">
                  <c:v>5.0345034375007991</c:v>
                </c:pt>
                <c:pt idx="25259">
                  <c:v>5.0348346875007994</c:v>
                </c:pt>
                <c:pt idx="25260">
                  <c:v>5.0353003124992002</c:v>
                </c:pt>
                <c:pt idx="25261">
                  <c:v>5.0357278124992009</c:v>
                </c:pt>
                <c:pt idx="25262">
                  <c:v>5.0360690624992008</c:v>
                </c:pt>
                <c:pt idx="25263">
                  <c:v>5.03644625</c:v>
                </c:pt>
                <c:pt idx="25264">
                  <c:v>5.0368378124992006</c:v>
                </c:pt>
                <c:pt idx="25265">
                  <c:v>5.0372396875007999</c:v>
                </c:pt>
                <c:pt idx="25266">
                  <c:v>5.0376325</c:v>
                </c:pt>
                <c:pt idx="25267">
                  <c:v>5.0380468750016005</c:v>
                </c:pt>
                <c:pt idx="25268">
                  <c:v>5.0385221875007993</c:v>
                </c:pt>
                <c:pt idx="25269">
                  <c:v>5.0389056250016004</c:v>
                </c:pt>
                <c:pt idx="25270">
                  <c:v>5.0393340624992007</c:v>
                </c:pt>
                <c:pt idx="25271">
                  <c:v>5.039665625001601</c:v>
                </c:pt>
                <c:pt idx="25272">
                  <c:v>5.0400928124992008</c:v>
                </c:pt>
                <c:pt idx="25273">
                  <c:v>5.0404431250016009</c:v>
                </c:pt>
                <c:pt idx="25274">
                  <c:v>5.0409065624992007</c:v>
                </c:pt>
                <c:pt idx="25275">
                  <c:v>5.0414062499999996</c:v>
                </c:pt>
                <c:pt idx="25276">
                  <c:v>5.0417699999999996</c:v>
                </c:pt>
                <c:pt idx="25277">
                  <c:v>5.0421256250016002</c:v>
                </c:pt>
                <c:pt idx="25278">
                  <c:v>5.0421653124992005</c:v>
                </c:pt>
                <c:pt idx="25279">
                  <c:v>5.0418000000000003</c:v>
                </c:pt>
                <c:pt idx="25280">
                  <c:v>5.0414306250016008</c:v>
                </c:pt>
                <c:pt idx="25281">
                  <c:v>5.0410340624992003</c:v>
                </c:pt>
                <c:pt idx="25282">
                  <c:v>5.0406821875007992</c:v>
                </c:pt>
                <c:pt idx="25283">
                  <c:v>5.0401249999999997</c:v>
                </c:pt>
                <c:pt idx="25284">
                  <c:v>5.0394606250016007</c:v>
                </c:pt>
                <c:pt idx="25285">
                  <c:v>5.0390096875007995</c:v>
                </c:pt>
                <c:pt idx="25286">
                  <c:v>5.0386103124992001</c:v>
                </c:pt>
                <c:pt idx="25287">
                  <c:v>5.0379240624992008</c:v>
                </c:pt>
                <c:pt idx="25288">
                  <c:v>5.0375484375007993</c:v>
                </c:pt>
                <c:pt idx="25289">
                  <c:v>5.0372193750016008</c:v>
                </c:pt>
                <c:pt idx="25290">
                  <c:v>5.0365343750016009</c:v>
                </c:pt>
                <c:pt idx="25291">
                  <c:v>5.0360618750016002</c:v>
                </c:pt>
                <c:pt idx="25292">
                  <c:v>5.0357149999999997</c:v>
                </c:pt>
                <c:pt idx="25293">
                  <c:v>5.0353218750016007</c:v>
                </c:pt>
                <c:pt idx="25294">
                  <c:v>5.0349781250016008</c:v>
                </c:pt>
                <c:pt idx="25295">
                  <c:v>5.0353243750016006</c:v>
                </c:pt>
                <c:pt idx="25296">
                  <c:v>5.0357109375007996</c:v>
                </c:pt>
                <c:pt idx="25297">
                  <c:v>5.0360965624992007</c:v>
                </c:pt>
                <c:pt idx="25298">
                  <c:v>5.0365471875007994</c:v>
                </c:pt>
                <c:pt idx="25299">
                  <c:v>5.0369787500000003</c:v>
                </c:pt>
                <c:pt idx="25300">
                  <c:v>5.0373953124992008</c:v>
                </c:pt>
                <c:pt idx="25301">
                  <c:v>5.0378068750016007</c:v>
                </c:pt>
                <c:pt idx="25302">
                  <c:v>5.0383240624992007</c:v>
                </c:pt>
                <c:pt idx="25303">
                  <c:v>5.0387403124992005</c:v>
                </c:pt>
                <c:pt idx="25304">
                  <c:v>5.0391328124992008</c:v>
                </c:pt>
                <c:pt idx="25305">
                  <c:v>5.0392175000000003</c:v>
                </c:pt>
                <c:pt idx="25306">
                  <c:v>5.0388659375007991</c:v>
                </c:pt>
                <c:pt idx="25307">
                  <c:v>5.0384634375007993</c:v>
                </c:pt>
                <c:pt idx="25308">
                  <c:v>5.0379978124992002</c:v>
                </c:pt>
                <c:pt idx="25309">
                  <c:v>5.0374731250016005</c:v>
                </c:pt>
                <c:pt idx="25310">
                  <c:v>5.0370506250016005</c:v>
                </c:pt>
                <c:pt idx="25311">
                  <c:v>5.0366340624992008</c:v>
                </c:pt>
                <c:pt idx="25312">
                  <c:v>5.0362706250016007</c:v>
                </c:pt>
                <c:pt idx="25313">
                  <c:v>5.0357409375007993</c:v>
                </c:pt>
                <c:pt idx="25314">
                  <c:v>5.0352731250016003</c:v>
                </c:pt>
                <c:pt idx="25315">
                  <c:v>5.0348562499999998</c:v>
                </c:pt>
                <c:pt idx="25316">
                  <c:v>5.0344953124992005</c:v>
                </c:pt>
                <c:pt idx="25317">
                  <c:v>5.0340931250016006</c:v>
                </c:pt>
                <c:pt idx="25318">
                  <c:v>5.0337631250016006</c:v>
                </c:pt>
                <c:pt idx="25319">
                  <c:v>5.0341531250016009</c:v>
                </c:pt>
                <c:pt idx="25320">
                  <c:v>5.0346584375007994</c:v>
                </c:pt>
                <c:pt idx="25321">
                  <c:v>5.0350268750016003</c:v>
                </c:pt>
                <c:pt idx="25322">
                  <c:v>5.0355203124992007</c:v>
                </c:pt>
                <c:pt idx="25323">
                  <c:v>5.0359940624992001</c:v>
                </c:pt>
                <c:pt idx="25324">
                  <c:v>5.0364903124992004</c:v>
                </c:pt>
                <c:pt idx="25325">
                  <c:v>5.0369684375007999</c:v>
                </c:pt>
                <c:pt idx="25326">
                  <c:v>5.0372884375007994</c:v>
                </c:pt>
                <c:pt idx="25327">
                  <c:v>5.0377809375007994</c:v>
                </c:pt>
                <c:pt idx="25328">
                  <c:v>5.0383521875007995</c:v>
                </c:pt>
                <c:pt idx="25329">
                  <c:v>5.0387809375007997</c:v>
                </c:pt>
                <c:pt idx="25330">
                  <c:v>5.0393984375007994</c:v>
                </c:pt>
                <c:pt idx="25331">
                  <c:v>5.0398159375007996</c:v>
                </c:pt>
                <c:pt idx="25332">
                  <c:v>5.0402681250016004</c:v>
                </c:pt>
                <c:pt idx="25333">
                  <c:v>5.0405968750016008</c:v>
                </c:pt>
                <c:pt idx="25334">
                  <c:v>5.0409671875007991</c:v>
                </c:pt>
                <c:pt idx="25335">
                  <c:v>5.0408496875007991</c:v>
                </c:pt>
                <c:pt idx="25336">
                  <c:v>5.040286875001601</c:v>
                </c:pt>
                <c:pt idx="25337">
                  <c:v>5.0397584375007991</c:v>
                </c:pt>
                <c:pt idx="25338">
                  <c:v>5.0390203124992006</c:v>
                </c:pt>
                <c:pt idx="25339">
                  <c:v>5.0385893750016004</c:v>
                </c:pt>
                <c:pt idx="25340">
                  <c:v>5.0382240624992001</c:v>
                </c:pt>
                <c:pt idx="25341">
                  <c:v>5.0378337499999999</c:v>
                </c:pt>
                <c:pt idx="25342">
                  <c:v>5.0374024999999998</c:v>
                </c:pt>
                <c:pt idx="25343">
                  <c:v>5.0370371875007995</c:v>
                </c:pt>
                <c:pt idx="25344">
                  <c:v>5.0363737500000001</c:v>
                </c:pt>
                <c:pt idx="25345">
                  <c:v>5.0360003124992003</c:v>
                </c:pt>
                <c:pt idx="25346">
                  <c:v>5.0355646875007993</c:v>
                </c:pt>
                <c:pt idx="25347">
                  <c:v>5.0351549999999996</c:v>
                </c:pt>
                <c:pt idx="25348">
                  <c:v>5.0346593750016009</c:v>
                </c:pt>
                <c:pt idx="25349">
                  <c:v>5.0342275000000001</c:v>
                </c:pt>
                <c:pt idx="25350">
                  <c:v>5.0338184375007993</c:v>
                </c:pt>
                <c:pt idx="25351">
                  <c:v>5.0334262499999998</c:v>
                </c:pt>
                <c:pt idx="25352">
                  <c:v>5.0333756250016002</c:v>
                </c:pt>
                <c:pt idx="25353">
                  <c:v>5.0338053124992008</c:v>
                </c:pt>
                <c:pt idx="25354">
                  <c:v>5.0342025000000001</c:v>
                </c:pt>
                <c:pt idx="25355">
                  <c:v>5.0346315624992002</c:v>
                </c:pt>
                <c:pt idx="25356">
                  <c:v>5.0349981250016009</c:v>
                </c:pt>
                <c:pt idx="25357">
                  <c:v>5.0354368750016008</c:v>
                </c:pt>
                <c:pt idx="25358">
                  <c:v>5.0358912499999997</c:v>
                </c:pt>
                <c:pt idx="25359">
                  <c:v>5.0363087499999999</c:v>
                </c:pt>
                <c:pt idx="25360">
                  <c:v>5.0366478124992007</c:v>
                </c:pt>
                <c:pt idx="25361">
                  <c:v>5.0370778124992004</c:v>
                </c:pt>
                <c:pt idx="25362">
                  <c:v>5.0374575000000004</c:v>
                </c:pt>
                <c:pt idx="25363">
                  <c:v>5.0378840624992005</c:v>
                </c:pt>
                <c:pt idx="25364">
                  <c:v>5.0382709375007995</c:v>
                </c:pt>
                <c:pt idx="25365">
                  <c:v>5.0386962500000001</c:v>
                </c:pt>
                <c:pt idx="25366">
                  <c:v>5.0390424999999999</c:v>
                </c:pt>
                <c:pt idx="25367">
                  <c:v>5.0393659375007998</c:v>
                </c:pt>
                <c:pt idx="25368">
                  <c:v>5.0389512500000002</c:v>
                </c:pt>
                <c:pt idx="25369">
                  <c:v>5.0386056250016003</c:v>
                </c:pt>
                <c:pt idx="25370">
                  <c:v>5.0382534375007992</c:v>
                </c:pt>
                <c:pt idx="25371">
                  <c:v>5.0379096875007994</c:v>
                </c:pt>
                <c:pt idx="25372">
                  <c:v>5.0373334375007994</c:v>
                </c:pt>
                <c:pt idx="25373">
                  <c:v>5.0368812500000004</c:v>
                </c:pt>
                <c:pt idx="25374">
                  <c:v>5.0363912500000003</c:v>
                </c:pt>
                <c:pt idx="25375">
                  <c:v>5.0359856250016009</c:v>
                </c:pt>
                <c:pt idx="25376">
                  <c:v>5.0360809375007998</c:v>
                </c:pt>
                <c:pt idx="25377">
                  <c:v>5.0364190624992009</c:v>
                </c:pt>
                <c:pt idx="25378">
                  <c:v>5.0362912499999997</c:v>
                </c:pt>
                <c:pt idx="25379">
                  <c:v>5.035888125001601</c:v>
                </c:pt>
                <c:pt idx="25380">
                  <c:v>5.035560625001601</c:v>
                </c:pt>
                <c:pt idx="25381">
                  <c:v>5.0351546875007998</c:v>
                </c:pt>
                <c:pt idx="25382">
                  <c:v>5.0347753124992005</c:v>
                </c:pt>
                <c:pt idx="25383">
                  <c:v>5.0342328124992006</c:v>
                </c:pt>
                <c:pt idx="25384">
                  <c:v>5.0337881250016006</c:v>
                </c:pt>
                <c:pt idx="25385">
                  <c:v>5.0334659375007993</c:v>
                </c:pt>
                <c:pt idx="25386">
                  <c:v>5.0331031250016007</c:v>
                </c:pt>
                <c:pt idx="25387">
                  <c:v>5.0327759375007997</c:v>
                </c:pt>
                <c:pt idx="25388">
                  <c:v>5.0324159375007991</c:v>
                </c:pt>
                <c:pt idx="25389">
                  <c:v>5.0305921875007993</c:v>
                </c:pt>
                <c:pt idx="25390">
                  <c:v>5.0228837500000001</c:v>
                </c:pt>
                <c:pt idx="25391">
                  <c:v>5.0141478124992007</c:v>
                </c:pt>
                <c:pt idx="25392">
                  <c:v>5.0048181250016004</c:v>
                </c:pt>
                <c:pt idx="25393">
                  <c:v>4.9948484375007993</c:v>
                </c:pt>
                <c:pt idx="25394">
                  <c:v>4.9843746875007993</c:v>
                </c:pt>
                <c:pt idx="25395">
                  <c:v>4.9736256250016009</c:v>
                </c:pt>
                <c:pt idx="25396">
                  <c:v>4.9626356250016004</c:v>
                </c:pt>
                <c:pt idx="25397">
                  <c:v>4.9513440624992002</c:v>
                </c:pt>
                <c:pt idx="25398">
                  <c:v>4.9398881250016009</c:v>
                </c:pt>
                <c:pt idx="25399">
                  <c:v>4.9300465624992009</c:v>
                </c:pt>
                <c:pt idx="25400">
                  <c:v>4.9259662500000001</c:v>
                </c:pt>
                <c:pt idx="25401">
                  <c:v>4.9228575000000001</c:v>
                </c:pt>
                <c:pt idx="25402">
                  <c:v>4.9203215624992005</c:v>
                </c:pt>
                <c:pt idx="25403">
                  <c:v>4.9183599999999998</c:v>
                </c:pt>
                <c:pt idx="25404">
                  <c:v>4.9169718750016003</c:v>
                </c:pt>
                <c:pt idx="25405">
                  <c:v>4.9157596875007998</c:v>
                </c:pt>
                <c:pt idx="25406">
                  <c:v>4.9147999999999996</c:v>
                </c:pt>
                <c:pt idx="25407">
                  <c:v>4.9141206250016003</c:v>
                </c:pt>
                <c:pt idx="25408">
                  <c:v>4.9136462500000002</c:v>
                </c:pt>
                <c:pt idx="25409">
                  <c:v>4.913188125001601</c:v>
                </c:pt>
                <c:pt idx="25410">
                  <c:v>4.9126787500000004</c:v>
                </c:pt>
                <c:pt idx="25411">
                  <c:v>4.9123140624992008</c:v>
                </c:pt>
                <c:pt idx="25412">
                  <c:v>4.9119462499999997</c:v>
                </c:pt>
                <c:pt idx="25413">
                  <c:v>4.9115628124992003</c:v>
                </c:pt>
                <c:pt idx="25414">
                  <c:v>4.9112078124992005</c:v>
                </c:pt>
                <c:pt idx="25415">
                  <c:v>4.9109843750016005</c:v>
                </c:pt>
                <c:pt idx="25416">
                  <c:v>4.9107462499999999</c:v>
                </c:pt>
                <c:pt idx="25417">
                  <c:v>4.9104637499999999</c:v>
                </c:pt>
                <c:pt idx="25418">
                  <c:v>4.9103262499999998</c:v>
                </c:pt>
                <c:pt idx="25419">
                  <c:v>4.9100509375007997</c:v>
                </c:pt>
                <c:pt idx="25420">
                  <c:v>4.9100284375007996</c:v>
                </c:pt>
                <c:pt idx="25421">
                  <c:v>4.9100037499999996</c:v>
                </c:pt>
                <c:pt idx="25422">
                  <c:v>4.9100659375007991</c:v>
                </c:pt>
                <c:pt idx="25423">
                  <c:v>4.9099225000000004</c:v>
                </c:pt>
                <c:pt idx="25424">
                  <c:v>4.9103403124992004</c:v>
                </c:pt>
                <c:pt idx="25425">
                  <c:v>4.9106890624992001</c:v>
                </c:pt>
                <c:pt idx="25426">
                  <c:v>4.9110418750016009</c:v>
                </c:pt>
                <c:pt idx="25427">
                  <c:v>4.9113862499999996</c:v>
                </c:pt>
                <c:pt idx="25428">
                  <c:v>4.911733125001601</c:v>
                </c:pt>
                <c:pt idx="25429">
                  <c:v>4.9121334375007999</c:v>
                </c:pt>
                <c:pt idx="25430">
                  <c:v>4.9124871875007994</c:v>
                </c:pt>
                <c:pt idx="25431">
                  <c:v>4.9128731250016004</c:v>
                </c:pt>
                <c:pt idx="25432">
                  <c:v>4.9133837500000004</c:v>
                </c:pt>
                <c:pt idx="25433">
                  <c:v>4.9137225000000004</c:v>
                </c:pt>
                <c:pt idx="25434">
                  <c:v>4.9141434375007993</c:v>
                </c:pt>
                <c:pt idx="25435">
                  <c:v>4.9144690624992009</c:v>
                </c:pt>
                <c:pt idx="25436">
                  <c:v>4.9148403124992006</c:v>
                </c:pt>
                <c:pt idx="25437">
                  <c:v>4.9151684375007996</c:v>
                </c:pt>
                <c:pt idx="25438">
                  <c:v>4.9155006250016005</c:v>
                </c:pt>
                <c:pt idx="25439">
                  <c:v>4.9158518750016009</c:v>
                </c:pt>
                <c:pt idx="25440">
                  <c:v>4.9161765624992002</c:v>
                </c:pt>
                <c:pt idx="25441">
                  <c:v>4.9166290624992008</c:v>
                </c:pt>
                <c:pt idx="25442">
                  <c:v>4.9169600000000004</c:v>
                </c:pt>
                <c:pt idx="25443">
                  <c:v>4.9173984375007995</c:v>
                </c:pt>
                <c:pt idx="25444">
                  <c:v>4.9177371875007996</c:v>
                </c:pt>
                <c:pt idx="25445">
                  <c:v>4.9181656250016008</c:v>
                </c:pt>
                <c:pt idx="25446">
                  <c:v>4.9185524999999997</c:v>
                </c:pt>
                <c:pt idx="25447">
                  <c:v>4.9189600000000002</c:v>
                </c:pt>
                <c:pt idx="25448">
                  <c:v>4.9194174999999998</c:v>
                </c:pt>
                <c:pt idx="25449">
                  <c:v>4.9198696875007997</c:v>
                </c:pt>
                <c:pt idx="25450">
                  <c:v>4.9202628124992005</c:v>
                </c:pt>
                <c:pt idx="25451">
                  <c:v>4.9205984375007992</c:v>
                </c:pt>
                <c:pt idx="25452">
                  <c:v>4.9209915624992009</c:v>
                </c:pt>
                <c:pt idx="25453">
                  <c:v>4.9213721875007996</c:v>
                </c:pt>
                <c:pt idx="25454">
                  <c:v>4.9218046875007992</c:v>
                </c:pt>
                <c:pt idx="25455">
                  <c:v>4.9214425000000004</c:v>
                </c:pt>
                <c:pt idx="25456">
                  <c:v>4.9210543750016003</c:v>
                </c:pt>
                <c:pt idx="25457">
                  <c:v>4.9205140624992003</c:v>
                </c:pt>
                <c:pt idx="25458">
                  <c:v>4.9199450000000002</c:v>
                </c:pt>
                <c:pt idx="25459">
                  <c:v>4.9192331250016004</c:v>
                </c:pt>
                <c:pt idx="25460">
                  <c:v>4.9182790624992005</c:v>
                </c:pt>
                <c:pt idx="25461">
                  <c:v>4.9172631250016003</c:v>
                </c:pt>
                <c:pt idx="25462">
                  <c:v>4.9163199999999998</c:v>
                </c:pt>
                <c:pt idx="25463">
                  <c:v>4.9153381250016004</c:v>
                </c:pt>
                <c:pt idx="25464">
                  <c:v>4.91440375</c:v>
                </c:pt>
                <c:pt idx="25465">
                  <c:v>4.9135881250016009</c:v>
                </c:pt>
                <c:pt idx="25466">
                  <c:v>4.9129009375007993</c:v>
                </c:pt>
                <c:pt idx="25467">
                  <c:v>4.9121909375007995</c:v>
                </c:pt>
                <c:pt idx="25468">
                  <c:v>4.9115315624992002</c:v>
                </c:pt>
                <c:pt idx="25469">
                  <c:v>4.9110250000000004</c:v>
                </c:pt>
                <c:pt idx="25470">
                  <c:v>4.910443125001601</c:v>
                </c:pt>
                <c:pt idx="25471">
                  <c:v>4.9099768750016004</c:v>
                </c:pt>
                <c:pt idx="25472">
                  <c:v>4.9094525000000004</c:v>
                </c:pt>
                <c:pt idx="25473">
                  <c:v>4.9093274999999998</c:v>
                </c:pt>
                <c:pt idx="25474">
                  <c:v>4.9096484375007998</c:v>
                </c:pt>
                <c:pt idx="25475">
                  <c:v>4.9100737499999996</c:v>
                </c:pt>
                <c:pt idx="25476">
                  <c:v>4.9105059375007993</c:v>
                </c:pt>
                <c:pt idx="25477">
                  <c:v>4.9108790624992009</c:v>
                </c:pt>
                <c:pt idx="25478">
                  <c:v>4.9112162499999998</c:v>
                </c:pt>
                <c:pt idx="25479">
                  <c:v>4.9115840624992009</c:v>
                </c:pt>
                <c:pt idx="25480">
                  <c:v>4.9119975</c:v>
                </c:pt>
                <c:pt idx="25481">
                  <c:v>4.9124237500000003</c:v>
                </c:pt>
                <c:pt idx="25482">
                  <c:v>4.9127990624992002</c:v>
                </c:pt>
                <c:pt idx="25483">
                  <c:v>4.9131393750016006</c:v>
                </c:pt>
                <c:pt idx="25484">
                  <c:v>4.9134940624992005</c:v>
                </c:pt>
                <c:pt idx="25485">
                  <c:v>4.9140637500000004</c:v>
                </c:pt>
                <c:pt idx="25486">
                  <c:v>4.9145234375007991</c:v>
                </c:pt>
                <c:pt idx="25487">
                  <c:v>4.9150103124992004</c:v>
                </c:pt>
                <c:pt idx="25488">
                  <c:v>4.9155056250016003</c:v>
                </c:pt>
                <c:pt idx="25489">
                  <c:v>4.9158521875007999</c:v>
                </c:pt>
                <c:pt idx="25490">
                  <c:v>4.9154440624992004</c:v>
                </c:pt>
                <c:pt idx="25491">
                  <c:v>4.9151190624992003</c:v>
                </c:pt>
                <c:pt idx="25492">
                  <c:v>4.9147474999999998</c:v>
                </c:pt>
                <c:pt idx="25493">
                  <c:v>4.9147118750016006</c:v>
                </c:pt>
                <c:pt idx="25494">
                  <c:v>4.9143553124992003</c:v>
                </c:pt>
                <c:pt idx="25495">
                  <c:v>4.9148153124992007</c:v>
                </c:pt>
                <c:pt idx="25496">
                  <c:v>4.9153487499999997</c:v>
                </c:pt>
                <c:pt idx="25497">
                  <c:v>4.9156709375007992</c:v>
                </c:pt>
                <c:pt idx="25498">
                  <c:v>4.9161299999999999</c:v>
                </c:pt>
                <c:pt idx="25499">
                  <c:v>4.9166093750016007</c:v>
                </c:pt>
                <c:pt idx="25500">
                  <c:v>4.9169815624992008</c:v>
                </c:pt>
                <c:pt idx="25501">
                  <c:v>4.9173937499999996</c:v>
                </c:pt>
                <c:pt idx="25502">
                  <c:v>4.9177446875007993</c:v>
                </c:pt>
                <c:pt idx="25503">
                  <c:v>4.9180771875007991</c:v>
                </c:pt>
                <c:pt idx="25504">
                  <c:v>4.918425</c:v>
                </c:pt>
                <c:pt idx="25505">
                  <c:v>4.9180200000000003</c:v>
                </c:pt>
                <c:pt idx="25506">
                  <c:v>4.9175759375007999</c:v>
                </c:pt>
                <c:pt idx="25507">
                  <c:v>4.9170153124992009</c:v>
                </c:pt>
                <c:pt idx="25508">
                  <c:v>4.9166837499999998</c:v>
                </c:pt>
                <c:pt idx="25509">
                  <c:v>4.9170224999999999</c:v>
                </c:pt>
                <c:pt idx="25510">
                  <c:v>4.9167496875007997</c:v>
                </c:pt>
                <c:pt idx="25511">
                  <c:v>4.9163434375007995</c:v>
                </c:pt>
                <c:pt idx="25512">
                  <c:v>4.9159546875007996</c:v>
                </c:pt>
                <c:pt idx="25513">
                  <c:v>4.9154993750016009</c:v>
                </c:pt>
                <c:pt idx="25514">
                  <c:v>4.9149306250016007</c:v>
                </c:pt>
                <c:pt idx="25515">
                  <c:v>4.9143109375007992</c:v>
                </c:pt>
                <c:pt idx="25516">
                  <c:v>4.9139049999999997</c:v>
                </c:pt>
                <c:pt idx="25517">
                  <c:v>4.9134284375007997</c:v>
                </c:pt>
                <c:pt idx="25518">
                  <c:v>4.9130684375007991</c:v>
                </c:pt>
                <c:pt idx="25519">
                  <c:v>4.9134221875007995</c:v>
                </c:pt>
                <c:pt idx="25520">
                  <c:v>4.9137674999999996</c:v>
                </c:pt>
                <c:pt idx="25521">
                  <c:v>4.9141387500000002</c:v>
                </c:pt>
                <c:pt idx="25522">
                  <c:v>4.9144812499999997</c:v>
                </c:pt>
                <c:pt idx="25523">
                  <c:v>4.9148300000000003</c:v>
                </c:pt>
                <c:pt idx="25524">
                  <c:v>4.9152978124992002</c:v>
                </c:pt>
                <c:pt idx="25525">
                  <c:v>4.9157500000000001</c:v>
                </c:pt>
                <c:pt idx="25526">
                  <c:v>4.9160812500000004</c:v>
                </c:pt>
                <c:pt idx="25527">
                  <c:v>4.916525</c:v>
                </c:pt>
                <c:pt idx="25528">
                  <c:v>4.9168928124992002</c:v>
                </c:pt>
                <c:pt idx="25529">
                  <c:v>4.9173153124992002</c:v>
                </c:pt>
                <c:pt idx="25530">
                  <c:v>4.9178371875007993</c:v>
                </c:pt>
                <c:pt idx="25531">
                  <c:v>4.9183840624992001</c:v>
                </c:pt>
                <c:pt idx="25532">
                  <c:v>4.9187087500000004</c:v>
                </c:pt>
                <c:pt idx="25533">
                  <c:v>4.9191675000000004</c:v>
                </c:pt>
                <c:pt idx="25534">
                  <c:v>4.9195471875007994</c:v>
                </c:pt>
                <c:pt idx="25535">
                  <c:v>4.9199243750016004</c:v>
                </c:pt>
                <c:pt idx="25536">
                  <c:v>4.9202618750016009</c:v>
                </c:pt>
                <c:pt idx="25537">
                  <c:v>4.9206293750016004</c:v>
                </c:pt>
                <c:pt idx="25538">
                  <c:v>4.92017375</c:v>
                </c:pt>
                <c:pt idx="25539">
                  <c:v>4.9198093750016003</c:v>
                </c:pt>
                <c:pt idx="25540">
                  <c:v>4.9193996875007997</c:v>
                </c:pt>
                <c:pt idx="25541">
                  <c:v>4.9189434375007997</c:v>
                </c:pt>
                <c:pt idx="25542">
                  <c:v>4.9184400000000004</c:v>
                </c:pt>
                <c:pt idx="25543">
                  <c:v>4.9178906250016006</c:v>
                </c:pt>
                <c:pt idx="25544">
                  <c:v>4.9173540624992009</c:v>
                </c:pt>
                <c:pt idx="25545">
                  <c:v>4.9169228124992008</c:v>
                </c:pt>
                <c:pt idx="25546">
                  <c:v>4.9164462499999999</c:v>
                </c:pt>
                <c:pt idx="25547">
                  <c:v>4.9161034375007997</c:v>
                </c:pt>
                <c:pt idx="25548">
                  <c:v>4.9157009375007998</c:v>
                </c:pt>
                <c:pt idx="25549">
                  <c:v>4.9162049999999997</c:v>
                </c:pt>
                <c:pt idx="25550">
                  <c:v>4.9166184375007997</c:v>
                </c:pt>
                <c:pt idx="25551">
                  <c:v>4.9169515624992002</c:v>
                </c:pt>
                <c:pt idx="25552">
                  <c:v>4.9172962499999997</c:v>
                </c:pt>
                <c:pt idx="25553">
                  <c:v>4.9176212499999998</c:v>
                </c:pt>
                <c:pt idx="25554">
                  <c:v>4.9180009375007998</c:v>
                </c:pt>
                <c:pt idx="25555">
                  <c:v>4.9184212499999997</c:v>
                </c:pt>
                <c:pt idx="25556">
                  <c:v>4.9187946875007995</c:v>
                </c:pt>
                <c:pt idx="25557">
                  <c:v>4.9193603124992009</c:v>
                </c:pt>
                <c:pt idx="25558">
                  <c:v>4.9198771875007994</c:v>
                </c:pt>
                <c:pt idx="25559">
                  <c:v>4.9204568750016007</c:v>
                </c:pt>
                <c:pt idx="25560">
                  <c:v>4.9210065624992003</c:v>
                </c:pt>
                <c:pt idx="25561">
                  <c:v>4.9214006250016009</c:v>
                </c:pt>
                <c:pt idx="25562">
                  <c:v>4.9217559375007998</c:v>
                </c:pt>
                <c:pt idx="25563">
                  <c:v>4.9221078124992008</c:v>
                </c:pt>
                <c:pt idx="25564">
                  <c:v>4.9224909375007995</c:v>
                </c:pt>
                <c:pt idx="25565">
                  <c:v>4.9230268750016002</c:v>
                </c:pt>
                <c:pt idx="25566">
                  <c:v>4.9234737500000003</c:v>
                </c:pt>
                <c:pt idx="25567">
                  <c:v>4.9238837499999999</c:v>
                </c:pt>
                <c:pt idx="25568">
                  <c:v>4.9237025000000001</c:v>
                </c:pt>
                <c:pt idx="25569">
                  <c:v>4.9240318750016003</c:v>
                </c:pt>
                <c:pt idx="25570">
                  <c:v>4.924389375001601</c:v>
                </c:pt>
                <c:pt idx="25571">
                  <c:v>4.9247300000000003</c:v>
                </c:pt>
                <c:pt idx="25572">
                  <c:v>4.9242971875007999</c:v>
                </c:pt>
                <c:pt idx="25573">
                  <c:v>4.9236475000000004</c:v>
                </c:pt>
                <c:pt idx="25574">
                  <c:v>4.9232412500000002</c:v>
                </c:pt>
                <c:pt idx="25575">
                  <c:v>4.9227221875007992</c:v>
                </c:pt>
                <c:pt idx="25576">
                  <c:v>4.9220828124992009</c:v>
                </c:pt>
                <c:pt idx="25577">
                  <c:v>4.9215165624992006</c:v>
                </c:pt>
                <c:pt idx="25578">
                  <c:v>4.9210865624992008</c:v>
                </c:pt>
                <c:pt idx="25579">
                  <c:v>4.9205693750016009</c:v>
                </c:pt>
                <c:pt idx="25580">
                  <c:v>4.9201334375007999</c:v>
                </c:pt>
                <c:pt idx="25581">
                  <c:v>4.9197196875007991</c:v>
                </c:pt>
                <c:pt idx="25582">
                  <c:v>4.9191293750016003</c:v>
                </c:pt>
                <c:pt idx="25583">
                  <c:v>4.9187556250016007</c:v>
                </c:pt>
                <c:pt idx="25584">
                  <c:v>4.9183853124992005</c:v>
                </c:pt>
                <c:pt idx="25585">
                  <c:v>4.9187553124992007</c:v>
                </c:pt>
                <c:pt idx="25586">
                  <c:v>4.9190825</c:v>
                </c:pt>
                <c:pt idx="25587">
                  <c:v>4.9195134375007994</c:v>
                </c:pt>
                <c:pt idx="25588">
                  <c:v>4.9199771875007992</c:v>
                </c:pt>
                <c:pt idx="25589">
                  <c:v>4.9205078124992001</c:v>
                </c:pt>
                <c:pt idx="25590">
                  <c:v>4.9208590624992006</c:v>
                </c:pt>
                <c:pt idx="25591">
                  <c:v>4.9212912500000003</c:v>
                </c:pt>
                <c:pt idx="25592">
                  <c:v>4.9216625000000001</c:v>
                </c:pt>
                <c:pt idx="25593">
                  <c:v>4.9222374999999996</c:v>
                </c:pt>
                <c:pt idx="25594">
                  <c:v>4.9227231250016006</c:v>
                </c:pt>
                <c:pt idx="25595">
                  <c:v>4.9232081250016009</c:v>
                </c:pt>
                <c:pt idx="25596">
                  <c:v>4.9236418750016009</c:v>
                </c:pt>
                <c:pt idx="25597">
                  <c:v>4.9240865624992001</c:v>
                </c:pt>
                <c:pt idx="25598">
                  <c:v>4.9244371875007991</c:v>
                </c:pt>
                <c:pt idx="25599">
                  <c:v>4.92486625</c:v>
                </c:pt>
                <c:pt idx="25600">
                  <c:v>4.9252693750016006</c:v>
                </c:pt>
                <c:pt idx="25601">
                  <c:v>4.9257315624992009</c:v>
                </c:pt>
                <c:pt idx="25602">
                  <c:v>4.9261999999999997</c:v>
                </c:pt>
                <c:pt idx="25603">
                  <c:v>4.9256787500000003</c:v>
                </c:pt>
                <c:pt idx="25604">
                  <c:v>4.9251678124992004</c:v>
                </c:pt>
                <c:pt idx="25605">
                  <c:v>4.9247281250016002</c:v>
                </c:pt>
                <c:pt idx="25606">
                  <c:v>4.9242721875007991</c:v>
                </c:pt>
                <c:pt idx="25607">
                  <c:v>4.9239390624992003</c:v>
                </c:pt>
                <c:pt idx="25608">
                  <c:v>4.92359875</c:v>
                </c:pt>
                <c:pt idx="25609">
                  <c:v>4.9238990624992001</c:v>
                </c:pt>
                <c:pt idx="25610">
                  <c:v>4.9241934375007999</c:v>
                </c:pt>
                <c:pt idx="25611">
                  <c:v>4.9245271875007992</c:v>
                </c:pt>
                <c:pt idx="25612">
                  <c:v>4.9249896875007995</c:v>
                </c:pt>
                <c:pt idx="25613">
                  <c:v>4.9254162499999996</c:v>
                </c:pt>
                <c:pt idx="25614">
                  <c:v>4.9258812499999998</c:v>
                </c:pt>
                <c:pt idx="25615">
                  <c:v>4.9263940624992006</c:v>
                </c:pt>
                <c:pt idx="25616">
                  <c:v>4.9269187499999996</c:v>
                </c:pt>
                <c:pt idx="25617">
                  <c:v>4.927299375001601</c:v>
                </c:pt>
                <c:pt idx="25618">
                  <c:v>4.9277681250016006</c:v>
                </c:pt>
                <c:pt idx="25619">
                  <c:v>4.9281421875007991</c:v>
                </c:pt>
                <c:pt idx="25620">
                  <c:v>4.9284668750016003</c:v>
                </c:pt>
                <c:pt idx="25621">
                  <c:v>4.9288596875007995</c:v>
                </c:pt>
                <c:pt idx="25622">
                  <c:v>4.9292084375007992</c:v>
                </c:pt>
                <c:pt idx="25623">
                  <c:v>4.9295749999999998</c:v>
                </c:pt>
                <c:pt idx="25624">
                  <c:v>4.9299571875007997</c:v>
                </c:pt>
                <c:pt idx="25625">
                  <c:v>4.9302934375007998</c:v>
                </c:pt>
                <c:pt idx="25626">
                  <c:v>4.9299074999999997</c:v>
                </c:pt>
                <c:pt idx="25627">
                  <c:v>4.9294559375007996</c:v>
                </c:pt>
                <c:pt idx="25628">
                  <c:v>4.9290959375007999</c:v>
                </c:pt>
                <c:pt idx="25629">
                  <c:v>4.9285862500000004</c:v>
                </c:pt>
                <c:pt idx="25630">
                  <c:v>4.9281828124992009</c:v>
                </c:pt>
                <c:pt idx="25631">
                  <c:v>4.9278406250016005</c:v>
                </c:pt>
                <c:pt idx="25632">
                  <c:v>4.9274643750016009</c:v>
                </c:pt>
                <c:pt idx="25633">
                  <c:v>4.9268234375007998</c:v>
                </c:pt>
                <c:pt idx="25634">
                  <c:v>4.9264303124992006</c:v>
                </c:pt>
                <c:pt idx="25635">
                  <c:v>4.9260700000000002</c:v>
                </c:pt>
                <c:pt idx="25636">
                  <c:v>4.9256031250016008</c:v>
                </c:pt>
                <c:pt idx="25637">
                  <c:v>4.925211875001601</c:v>
                </c:pt>
                <c:pt idx="25638">
                  <c:v>4.9247296875007995</c:v>
                </c:pt>
                <c:pt idx="25639">
                  <c:v>4.9241634375007992</c:v>
                </c:pt>
                <c:pt idx="25640">
                  <c:v>4.9236899999999997</c:v>
                </c:pt>
                <c:pt idx="25641">
                  <c:v>4.9230746875007991</c:v>
                </c:pt>
                <c:pt idx="25642">
                  <c:v>4.9226824999999996</c:v>
                </c:pt>
                <c:pt idx="25643">
                  <c:v>4.9222812500000002</c:v>
                </c:pt>
                <c:pt idx="25644">
                  <c:v>4.9226371875007997</c:v>
                </c:pt>
                <c:pt idx="25645">
                  <c:v>4.9229753124992008</c:v>
                </c:pt>
                <c:pt idx="25646">
                  <c:v>4.9235293750016007</c:v>
                </c:pt>
                <c:pt idx="25647">
                  <c:v>4.9239499999999996</c:v>
                </c:pt>
                <c:pt idx="25648">
                  <c:v>4.9246171875007994</c:v>
                </c:pt>
                <c:pt idx="25649">
                  <c:v>4.9250440624992002</c:v>
                </c:pt>
                <c:pt idx="25650">
                  <c:v>4.9255165624992001</c:v>
                </c:pt>
                <c:pt idx="25651">
                  <c:v>4.9259103124992007</c:v>
                </c:pt>
                <c:pt idx="25652">
                  <c:v>4.9264400000000004</c:v>
                </c:pt>
                <c:pt idx="25653">
                  <c:v>4.9268509375007996</c:v>
                </c:pt>
                <c:pt idx="25654">
                  <c:v>4.9274059375007999</c:v>
                </c:pt>
                <c:pt idx="25655">
                  <c:v>4.927956875001601</c:v>
                </c:pt>
                <c:pt idx="25656">
                  <c:v>4.9283193750016006</c:v>
                </c:pt>
                <c:pt idx="25657">
                  <c:v>4.92887875</c:v>
                </c:pt>
                <c:pt idx="25658">
                  <c:v>4.9295206250016008</c:v>
                </c:pt>
                <c:pt idx="25659">
                  <c:v>4.9300128124992009</c:v>
                </c:pt>
                <c:pt idx="25660">
                  <c:v>4.9305250000000003</c:v>
                </c:pt>
                <c:pt idx="25661">
                  <c:v>4.9308493750016007</c:v>
                </c:pt>
                <c:pt idx="25662">
                  <c:v>4.9312187500000002</c:v>
                </c:pt>
                <c:pt idx="25663">
                  <c:v>4.9306303124992006</c:v>
                </c:pt>
                <c:pt idx="25664">
                  <c:v>4.9301890624992009</c:v>
                </c:pt>
                <c:pt idx="25665">
                  <c:v>4.929739375001601</c:v>
                </c:pt>
                <c:pt idx="25666">
                  <c:v>4.9291703124992008</c:v>
                </c:pt>
                <c:pt idx="25667">
                  <c:v>4.9284871875007994</c:v>
                </c:pt>
                <c:pt idx="25668">
                  <c:v>4.9277590624992005</c:v>
                </c:pt>
                <c:pt idx="25669">
                  <c:v>4.9270246875007997</c:v>
                </c:pt>
                <c:pt idx="25670">
                  <c:v>4.92615625</c:v>
                </c:pt>
                <c:pt idx="25671">
                  <c:v>4.9253346875007997</c:v>
                </c:pt>
                <c:pt idx="25672">
                  <c:v>4.9246800000000004</c:v>
                </c:pt>
                <c:pt idx="25673">
                  <c:v>4.9242040624992001</c:v>
                </c:pt>
                <c:pt idx="25674">
                  <c:v>4.9236334375007997</c:v>
                </c:pt>
                <c:pt idx="25675">
                  <c:v>4.9231431250016007</c:v>
                </c:pt>
                <c:pt idx="25676">
                  <c:v>4.9227125000000003</c:v>
                </c:pt>
                <c:pt idx="25677">
                  <c:v>4.9230715624992003</c:v>
                </c:pt>
                <c:pt idx="25678">
                  <c:v>4.9234309375007994</c:v>
                </c:pt>
                <c:pt idx="25679">
                  <c:v>4.9238218750016003</c:v>
                </c:pt>
                <c:pt idx="25680">
                  <c:v>4.9242474999999999</c:v>
                </c:pt>
                <c:pt idx="25681">
                  <c:v>4.9245937499999997</c:v>
                </c:pt>
                <c:pt idx="25682">
                  <c:v>4.9249631250016002</c:v>
                </c:pt>
                <c:pt idx="25683">
                  <c:v>4.9253312500000002</c:v>
                </c:pt>
                <c:pt idx="25684">
                  <c:v>4.9256709375007999</c:v>
                </c:pt>
                <c:pt idx="25685">
                  <c:v>4.9260337500000002</c:v>
                </c:pt>
                <c:pt idx="25686">
                  <c:v>4.9264059375007996</c:v>
                </c:pt>
                <c:pt idx="25687">
                  <c:v>4.9268565624992009</c:v>
                </c:pt>
                <c:pt idx="25688">
                  <c:v>4.9272671875007994</c:v>
                </c:pt>
                <c:pt idx="25689">
                  <c:v>4.9276668750016004</c:v>
                </c:pt>
                <c:pt idx="25690">
                  <c:v>4.9281918750016009</c:v>
                </c:pt>
                <c:pt idx="25691">
                  <c:v>4.9285246875007998</c:v>
                </c:pt>
                <c:pt idx="25692">
                  <c:v>4.9290128124992005</c:v>
                </c:pt>
                <c:pt idx="25693">
                  <c:v>4.9294609375007994</c:v>
                </c:pt>
                <c:pt idx="25694">
                  <c:v>4.9297893750016009</c:v>
                </c:pt>
                <c:pt idx="25695">
                  <c:v>4.9301134375007996</c:v>
                </c:pt>
                <c:pt idx="25696">
                  <c:v>4.9306978124992007</c:v>
                </c:pt>
                <c:pt idx="25697">
                  <c:v>4.9310609375007992</c:v>
                </c:pt>
                <c:pt idx="25698">
                  <c:v>4.9313912499999999</c:v>
                </c:pt>
                <c:pt idx="25699">
                  <c:v>4.9319368750016004</c:v>
                </c:pt>
                <c:pt idx="25700">
                  <c:v>4.9323137499999996</c:v>
                </c:pt>
                <c:pt idx="25701">
                  <c:v>4.9328243750016005</c:v>
                </c:pt>
                <c:pt idx="25702">
                  <c:v>4.9333390624992006</c:v>
                </c:pt>
                <c:pt idx="25703">
                  <c:v>4.9338156250016008</c:v>
                </c:pt>
                <c:pt idx="25704">
                  <c:v>4.9344968750016003</c:v>
                </c:pt>
                <c:pt idx="25705">
                  <c:v>4.9349068750016007</c:v>
                </c:pt>
                <c:pt idx="25706">
                  <c:v>4.9353550000000004</c:v>
                </c:pt>
                <c:pt idx="25707">
                  <c:v>4.9350084375007999</c:v>
                </c:pt>
                <c:pt idx="25708">
                  <c:v>4.9346862500000004</c:v>
                </c:pt>
                <c:pt idx="25709">
                  <c:v>4.9342593750016004</c:v>
                </c:pt>
                <c:pt idx="25710">
                  <c:v>4.9337387499999998</c:v>
                </c:pt>
                <c:pt idx="25711">
                  <c:v>4.9332003124992001</c:v>
                </c:pt>
                <c:pt idx="25712">
                  <c:v>4.9327534375007991</c:v>
                </c:pt>
                <c:pt idx="25713">
                  <c:v>4.9322496875007991</c:v>
                </c:pt>
                <c:pt idx="25714">
                  <c:v>4.9317312500000003</c:v>
                </c:pt>
                <c:pt idx="25715">
                  <c:v>4.9312415624992001</c:v>
                </c:pt>
                <c:pt idx="25716">
                  <c:v>4.9308159375007996</c:v>
                </c:pt>
                <c:pt idx="25717">
                  <c:v>4.9303178124992009</c:v>
                </c:pt>
                <c:pt idx="25718">
                  <c:v>4.9299437499999996</c:v>
                </c:pt>
                <c:pt idx="25719">
                  <c:v>4.9294971875007993</c:v>
                </c:pt>
                <c:pt idx="25720">
                  <c:v>4.9289812499999996</c:v>
                </c:pt>
                <c:pt idx="25721">
                  <c:v>4.9286378124992005</c:v>
                </c:pt>
                <c:pt idx="25722">
                  <c:v>4.9290740624992004</c:v>
                </c:pt>
                <c:pt idx="25723">
                  <c:v>4.9294946875007994</c:v>
                </c:pt>
                <c:pt idx="25724">
                  <c:v>4.9298781250016006</c:v>
                </c:pt>
                <c:pt idx="25725">
                  <c:v>4.929493125001601</c:v>
                </c:pt>
                <c:pt idx="25726">
                  <c:v>4.9289118750016003</c:v>
                </c:pt>
                <c:pt idx="25727">
                  <c:v>4.9285687500000002</c:v>
                </c:pt>
                <c:pt idx="25728">
                  <c:v>4.9279999999999999</c:v>
                </c:pt>
                <c:pt idx="25729">
                  <c:v>4.9276681250016008</c:v>
                </c:pt>
                <c:pt idx="25730">
                  <c:v>4.9271909375007992</c:v>
                </c:pt>
                <c:pt idx="25731">
                  <c:v>4.9267534375007997</c:v>
                </c:pt>
                <c:pt idx="25732">
                  <c:v>4.9268393750016006</c:v>
                </c:pt>
                <c:pt idx="25733">
                  <c:v>4.9273368750016004</c:v>
                </c:pt>
                <c:pt idx="25734">
                  <c:v>4.9277334375007991</c:v>
                </c:pt>
                <c:pt idx="25735">
                  <c:v>4.9282778124992008</c:v>
                </c:pt>
                <c:pt idx="25736">
                  <c:v>4.9288031250016004</c:v>
                </c:pt>
                <c:pt idx="25737">
                  <c:v>4.9293424999999997</c:v>
                </c:pt>
                <c:pt idx="25738">
                  <c:v>4.9298853124992004</c:v>
                </c:pt>
                <c:pt idx="25739">
                  <c:v>4.9305643750016008</c:v>
                </c:pt>
                <c:pt idx="25740">
                  <c:v>4.9310521875007991</c:v>
                </c:pt>
                <c:pt idx="25741">
                  <c:v>4.9317334375007995</c:v>
                </c:pt>
                <c:pt idx="25742">
                  <c:v>4.9323396875007992</c:v>
                </c:pt>
                <c:pt idx="25743">
                  <c:v>4.9330009375007995</c:v>
                </c:pt>
                <c:pt idx="25744">
                  <c:v>4.9335459375007993</c:v>
                </c:pt>
                <c:pt idx="25745">
                  <c:v>4.9339293750016004</c:v>
                </c:pt>
                <c:pt idx="25746">
                  <c:v>4.9342728124992004</c:v>
                </c:pt>
                <c:pt idx="25747">
                  <c:v>4.9348668750016005</c:v>
                </c:pt>
                <c:pt idx="25748">
                  <c:v>4.9351993750016003</c:v>
                </c:pt>
                <c:pt idx="25749">
                  <c:v>4.9357890624992002</c:v>
                </c:pt>
                <c:pt idx="25750">
                  <c:v>4.9364456250016007</c:v>
                </c:pt>
                <c:pt idx="25751">
                  <c:v>4.9368403124992009</c:v>
                </c:pt>
                <c:pt idx="25752">
                  <c:v>4.9374128124992005</c:v>
                </c:pt>
                <c:pt idx="25753">
                  <c:v>4.9377437500000001</c:v>
                </c:pt>
                <c:pt idx="25754">
                  <c:v>4.9382337500000002</c:v>
                </c:pt>
                <c:pt idx="25755">
                  <c:v>4.9388196875007999</c:v>
                </c:pt>
                <c:pt idx="25756">
                  <c:v>4.9392125</c:v>
                </c:pt>
                <c:pt idx="25757">
                  <c:v>4.9395453124992006</c:v>
                </c:pt>
                <c:pt idx="25758">
                  <c:v>4.9389356250016005</c:v>
                </c:pt>
                <c:pt idx="25759">
                  <c:v>4.9383456250016007</c:v>
                </c:pt>
                <c:pt idx="25760">
                  <c:v>4.9378421875007996</c:v>
                </c:pt>
                <c:pt idx="25761">
                  <c:v>4.9372959375007994</c:v>
                </c:pt>
                <c:pt idx="25762">
                  <c:v>4.9368375000000002</c:v>
                </c:pt>
                <c:pt idx="25763">
                  <c:v>4.9363956250016008</c:v>
                </c:pt>
                <c:pt idx="25764">
                  <c:v>4.9357743750016008</c:v>
                </c:pt>
                <c:pt idx="25765">
                  <c:v>4.9352490624992003</c:v>
                </c:pt>
                <c:pt idx="25766">
                  <c:v>4.9347874999999997</c:v>
                </c:pt>
                <c:pt idx="25767">
                  <c:v>4.9342340624992005</c:v>
                </c:pt>
                <c:pt idx="25768">
                  <c:v>4.9335584375007997</c:v>
                </c:pt>
                <c:pt idx="25769">
                  <c:v>4.9329559375007994</c:v>
                </c:pt>
                <c:pt idx="25770">
                  <c:v>4.9324512499999997</c:v>
                </c:pt>
                <c:pt idx="25771">
                  <c:v>4.9318625000000003</c:v>
                </c:pt>
                <c:pt idx="25772">
                  <c:v>4.9311381250016009</c:v>
                </c:pt>
                <c:pt idx="25773">
                  <c:v>4.9304481250016003</c:v>
                </c:pt>
                <c:pt idx="25774">
                  <c:v>4.9298999999999999</c:v>
                </c:pt>
                <c:pt idx="25775">
                  <c:v>4.9292646875007993</c:v>
                </c:pt>
                <c:pt idx="25776">
                  <c:v>4.9287456250016008</c:v>
                </c:pt>
                <c:pt idx="25777">
                  <c:v>4.9282790624992003</c:v>
                </c:pt>
                <c:pt idx="25778">
                  <c:v>4.9278509375007991</c:v>
                </c:pt>
                <c:pt idx="25779">
                  <c:v>4.9273415624992003</c:v>
                </c:pt>
                <c:pt idx="25780">
                  <c:v>4.9267131250016005</c:v>
                </c:pt>
                <c:pt idx="25781">
                  <c:v>4.9261212499999996</c:v>
                </c:pt>
                <c:pt idx="25782">
                  <c:v>4.9256515624992003</c:v>
                </c:pt>
                <c:pt idx="25783">
                  <c:v>4.9250449999999999</c:v>
                </c:pt>
                <c:pt idx="25784">
                  <c:v>4.9244781250016008</c:v>
                </c:pt>
                <c:pt idx="25785">
                  <c:v>4.9239865624992003</c:v>
                </c:pt>
                <c:pt idx="25786">
                  <c:v>4.9234840624992007</c:v>
                </c:pt>
                <c:pt idx="25787">
                  <c:v>4.9229434375007992</c:v>
                </c:pt>
                <c:pt idx="25788">
                  <c:v>4.92252125</c:v>
                </c:pt>
                <c:pt idx="25789">
                  <c:v>4.9220965624992008</c:v>
                </c:pt>
                <c:pt idx="25790">
                  <c:v>4.9217546875007994</c:v>
                </c:pt>
                <c:pt idx="25791">
                  <c:v>4.9221668750016008</c:v>
                </c:pt>
                <c:pt idx="25792">
                  <c:v>4.9226271875007992</c:v>
                </c:pt>
                <c:pt idx="25793">
                  <c:v>4.9232068750016005</c:v>
                </c:pt>
                <c:pt idx="25794">
                  <c:v>4.9235903124992006</c:v>
                </c:pt>
                <c:pt idx="25795">
                  <c:v>4.9242224999999999</c:v>
                </c:pt>
                <c:pt idx="25796">
                  <c:v>4.9245890624992006</c:v>
                </c:pt>
                <c:pt idx="25797">
                  <c:v>4.9252059375007997</c:v>
                </c:pt>
                <c:pt idx="25798">
                  <c:v>4.9257031250016006</c:v>
                </c:pt>
                <c:pt idx="25799">
                  <c:v>4.9260312500000003</c:v>
                </c:pt>
                <c:pt idx="25800">
                  <c:v>4.9265084375007993</c:v>
                </c:pt>
                <c:pt idx="25801">
                  <c:v>4.9270718750016007</c:v>
                </c:pt>
                <c:pt idx="25802">
                  <c:v>4.9274015624992007</c:v>
                </c:pt>
                <c:pt idx="25803">
                  <c:v>4.9279428124992002</c:v>
                </c:pt>
                <c:pt idx="25804">
                  <c:v>4.9283049999999999</c:v>
                </c:pt>
                <c:pt idx="25805">
                  <c:v>4.9286309375007997</c:v>
                </c:pt>
                <c:pt idx="25806">
                  <c:v>4.9291612499999999</c:v>
                </c:pt>
                <c:pt idx="25807">
                  <c:v>4.9295803124992004</c:v>
                </c:pt>
                <c:pt idx="25808">
                  <c:v>4.9299021875007991</c:v>
                </c:pt>
                <c:pt idx="25809">
                  <c:v>4.9304818750016004</c:v>
                </c:pt>
                <c:pt idx="25810">
                  <c:v>4.9308546875007995</c:v>
                </c:pt>
                <c:pt idx="25811">
                  <c:v>4.9311984375007993</c:v>
                </c:pt>
                <c:pt idx="25812">
                  <c:v>4.9318140624992006</c:v>
                </c:pt>
                <c:pt idx="25813">
                  <c:v>4.9321671875007995</c:v>
                </c:pt>
                <c:pt idx="25814">
                  <c:v>4.9326543750016008</c:v>
                </c:pt>
                <c:pt idx="25815">
                  <c:v>4.9331837500000004</c:v>
                </c:pt>
                <c:pt idx="25816">
                  <c:v>4.9335271875007995</c:v>
                </c:pt>
                <c:pt idx="25817">
                  <c:v>4.9340149999999996</c:v>
                </c:pt>
                <c:pt idx="25818">
                  <c:v>4.9344031250016007</c:v>
                </c:pt>
                <c:pt idx="25819">
                  <c:v>4.9347862500000002</c:v>
                </c:pt>
                <c:pt idx="25820">
                  <c:v>4.9341896875007993</c:v>
                </c:pt>
                <c:pt idx="25821">
                  <c:v>4.9336700000000002</c:v>
                </c:pt>
                <c:pt idx="25822">
                  <c:v>4.9331143750016002</c:v>
                </c:pt>
                <c:pt idx="25823">
                  <c:v>4.9325206250016009</c:v>
                </c:pt>
                <c:pt idx="25824">
                  <c:v>4.9317606250016004</c:v>
                </c:pt>
                <c:pt idx="25825">
                  <c:v>4.9309649999999996</c:v>
                </c:pt>
                <c:pt idx="25826">
                  <c:v>4.9301378124992006</c:v>
                </c:pt>
                <c:pt idx="25827">
                  <c:v>4.9293443750016008</c:v>
                </c:pt>
                <c:pt idx="25828">
                  <c:v>4.9285721875007997</c:v>
                </c:pt>
                <c:pt idx="25829">
                  <c:v>4.9278162500000002</c:v>
                </c:pt>
                <c:pt idx="25830">
                  <c:v>4.9272512500000003</c:v>
                </c:pt>
                <c:pt idx="25831">
                  <c:v>4.9268659375007999</c:v>
                </c:pt>
                <c:pt idx="25832">
                  <c:v>4.9264743750016002</c:v>
                </c:pt>
                <c:pt idx="25833">
                  <c:v>4.9260068750016002</c:v>
                </c:pt>
                <c:pt idx="25834">
                  <c:v>4.9256471875007994</c:v>
                </c:pt>
                <c:pt idx="25835">
                  <c:v>4.9259712499999999</c:v>
                </c:pt>
                <c:pt idx="25836">
                  <c:v>4.9259753124992001</c:v>
                </c:pt>
                <c:pt idx="25837">
                  <c:v>4.9263315624992003</c:v>
                </c:pt>
                <c:pt idx="25838">
                  <c:v>4.9267518750016004</c:v>
                </c:pt>
                <c:pt idx="25839">
                  <c:v>4.9271156250016004</c:v>
                </c:pt>
                <c:pt idx="25840">
                  <c:v>4.9275281250016008</c:v>
                </c:pt>
                <c:pt idx="25841">
                  <c:v>4.9280656250016008</c:v>
                </c:pt>
                <c:pt idx="25842">
                  <c:v>4.9283900000000003</c:v>
                </c:pt>
                <c:pt idx="25843">
                  <c:v>4.9288003124992006</c:v>
                </c:pt>
                <c:pt idx="25844">
                  <c:v>4.9291209375007998</c:v>
                </c:pt>
                <c:pt idx="25845">
                  <c:v>4.9296300000000004</c:v>
                </c:pt>
                <c:pt idx="25846">
                  <c:v>4.9303221875007992</c:v>
                </c:pt>
                <c:pt idx="25847">
                  <c:v>4.9308809375007998</c:v>
                </c:pt>
                <c:pt idx="25848">
                  <c:v>4.9314956250016007</c:v>
                </c:pt>
                <c:pt idx="25849">
                  <c:v>4.9319884375007996</c:v>
                </c:pt>
                <c:pt idx="25850">
                  <c:v>4.9326196875007993</c:v>
                </c:pt>
                <c:pt idx="25851">
                  <c:v>4.9331212500000001</c:v>
                </c:pt>
                <c:pt idx="25852">
                  <c:v>4.9334653124992007</c:v>
                </c:pt>
                <c:pt idx="25853">
                  <c:v>4.933785625001601</c:v>
                </c:pt>
                <c:pt idx="25854">
                  <c:v>4.9343362500000003</c:v>
                </c:pt>
                <c:pt idx="25855">
                  <c:v>4.934711875001601</c:v>
                </c:pt>
                <c:pt idx="25856">
                  <c:v>4.9350618750016002</c:v>
                </c:pt>
                <c:pt idx="25857">
                  <c:v>4.9356009375007996</c:v>
                </c:pt>
                <c:pt idx="25858">
                  <c:v>4.9359243750016004</c:v>
                </c:pt>
                <c:pt idx="25859">
                  <c:v>4.9363987500000004</c:v>
                </c:pt>
                <c:pt idx="25860">
                  <c:v>4.9369212500000001</c:v>
                </c:pt>
                <c:pt idx="25861">
                  <c:v>4.9373118750016003</c:v>
                </c:pt>
                <c:pt idx="25862">
                  <c:v>4.9377390624992001</c:v>
                </c:pt>
                <c:pt idx="25863">
                  <c:v>4.9381199999999996</c:v>
                </c:pt>
                <c:pt idx="25864">
                  <c:v>4.9377881250016005</c:v>
                </c:pt>
                <c:pt idx="25865">
                  <c:v>4.9372993750016008</c:v>
                </c:pt>
                <c:pt idx="25866">
                  <c:v>4.9368890624992003</c:v>
                </c:pt>
                <c:pt idx="25867">
                  <c:v>4.9363046875007992</c:v>
                </c:pt>
                <c:pt idx="25868">
                  <c:v>4.9355025000000001</c:v>
                </c:pt>
                <c:pt idx="25869">
                  <c:v>4.9347143750016009</c:v>
                </c:pt>
                <c:pt idx="25870">
                  <c:v>4.9340171875007997</c:v>
                </c:pt>
                <c:pt idx="25871">
                  <c:v>4.9332137500000002</c:v>
                </c:pt>
                <c:pt idx="25872">
                  <c:v>4.9324637500000001</c:v>
                </c:pt>
                <c:pt idx="25873">
                  <c:v>4.9318590624992007</c:v>
                </c:pt>
                <c:pt idx="25874">
                  <c:v>4.9313481250016009</c:v>
                </c:pt>
                <c:pt idx="25875">
                  <c:v>4.9309450000000004</c:v>
                </c:pt>
                <c:pt idx="25876">
                  <c:v>4.9306040624992002</c:v>
                </c:pt>
                <c:pt idx="25877">
                  <c:v>4.9302743750016003</c:v>
                </c:pt>
                <c:pt idx="25878">
                  <c:v>4.9298993750016002</c:v>
                </c:pt>
                <c:pt idx="25879">
                  <c:v>4.9293743750016006</c:v>
                </c:pt>
                <c:pt idx="25880">
                  <c:v>4.9289393750016002</c:v>
                </c:pt>
                <c:pt idx="25881">
                  <c:v>4.9285671875007999</c:v>
                </c:pt>
                <c:pt idx="25882">
                  <c:v>4.9281531250016002</c:v>
                </c:pt>
                <c:pt idx="25883">
                  <c:v>4.9277418750016002</c:v>
                </c:pt>
                <c:pt idx="25884">
                  <c:v>4.9272256250016007</c:v>
                </c:pt>
                <c:pt idx="25885">
                  <c:v>4.9267921875007996</c:v>
                </c:pt>
                <c:pt idx="25886">
                  <c:v>4.9264546875007991</c:v>
                </c:pt>
                <c:pt idx="25887">
                  <c:v>4.9264640624992007</c:v>
                </c:pt>
                <c:pt idx="25888">
                  <c:v>4.9268637499999999</c:v>
                </c:pt>
                <c:pt idx="25889">
                  <c:v>4.9274262499999999</c:v>
                </c:pt>
                <c:pt idx="25890">
                  <c:v>4.9279181250016002</c:v>
                </c:pt>
                <c:pt idx="25891">
                  <c:v>4.9282443750016007</c:v>
                </c:pt>
                <c:pt idx="25892">
                  <c:v>4.9287568750016009</c:v>
                </c:pt>
                <c:pt idx="25893">
                  <c:v>4.9293706250016003</c:v>
                </c:pt>
                <c:pt idx="25894">
                  <c:v>4.9297003124992003</c:v>
                </c:pt>
                <c:pt idx="25895">
                  <c:v>4.9300906250016006</c:v>
                </c:pt>
                <c:pt idx="25896">
                  <c:v>4.9306900000000002</c:v>
                </c:pt>
                <c:pt idx="25897">
                  <c:v>4.9312649999999998</c:v>
                </c:pt>
                <c:pt idx="25898">
                  <c:v>4.9316312499999997</c:v>
                </c:pt>
                <c:pt idx="25899">
                  <c:v>4.9321203124992001</c:v>
                </c:pt>
                <c:pt idx="25900">
                  <c:v>4.9328040624992004</c:v>
                </c:pt>
                <c:pt idx="25901">
                  <c:v>4.9333784375007994</c:v>
                </c:pt>
                <c:pt idx="25902">
                  <c:v>4.9337137499999999</c:v>
                </c:pt>
                <c:pt idx="25903">
                  <c:v>4.9340578124992005</c:v>
                </c:pt>
                <c:pt idx="25904">
                  <c:v>4.9345628124992009</c:v>
                </c:pt>
                <c:pt idx="25905">
                  <c:v>4.9348931250016008</c:v>
                </c:pt>
                <c:pt idx="25906">
                  <c:v>4.9353109375007991</c:v>
                </c:pt>
                <c:pt idx="25907">
                  <c:v>4.9356309375007994</c:v>
                </c:pt>
                <c:pt idx="25908">
                  <c:v>4.9362128124992006</c:v>
                </c:pt>
                <c:pt idx="25909">
                  <c:v>4.9367340624992009</c:v>
                </c:pt>
                <c:pt idx="25910">
                  <c:v>4.9372550000000004</c:v>
                </c:pt>
                <c:pt idx="25911">
                  <c:v>4.9375956250016007</c:v>
                </c:pt>
                <c:pt idx="25912">
                  <c:v>4.9379237500000004</c:v>
                </c:pt>
                <c:pt idx="25913">
                  <c:v>4.9379671875007993</c:v>
                </c:pt>
                <c:pt idx="25914">
                  <c:v>4.9377231250016003</c:v>
                </c:pt>
                <c:pt idx="25915">
                  <c:v>4.9372978124992004</c:v>
                </c:pt>
                <c:pt idx="25916">
                  <c:v>4.9367840624992008</c:v>
                </c:pt>
                <c:pt idx="25917">
                  <c:v>4.9364265624992001</c:v>
                </c:pt>
                <c:pt idx="25918">
                  <c:v>4.9360343750016007</c:v>
                </c:pt>
                <c:pt idx="25919">
                  <c:v>4.9354806250016008</c:v>
                </c:pt>
                <c:pt idx="25920">
                  <c:v>4.9346546875007995</c:v>
                </c:pt>
                <c:pt idx="25921">
                  <c:v>4.9340859375007993</c:v>
                </c:pt>
                <c:pt idx="25922">
                  <c:v>4.9335087499999997</c:v>
                </c:pt>
                <c:pt idx="25923">
                  <c:v>4.9327771875007995</c:v>
                </c:pt>
                <c:pt idx="25924">
                  <c:v>4.9319031250016003</c:v>
                </c:pt>
                <c:pt idx="25925">
                  <c:v>4.9310384375007992</c:v>
                </c:pt>
                <c:pt idx="25926">
                  <c:v>4.9302628124992003</c:v>
                </c:pt>
                <c:pt idx="25927">
                  <c:v>4.9293790624992004</c:v>
                </c:pt>
                <c:pt idx="25928">
                  <c:v>4.9284818750016006</c:v>
                </c:pt>
                <c:pt idx="25929">
                  <c:v>4.9277431250016006</c:v>
                </c:pt>
                <c:pt idx="25930">
                  <c:v>4.9272515624992002</c:v>
                </c:pt>
                <c:pt idx="25931">
                  <c:v>4.9267521875007994</c:v>
                </c:pt>
                <c:pt idx="25932">
                  <c:v>4.9263484375007991</c:v>
                </c:pt>
                <c:pt idx="25933">
                  <c:v>4.9259168750016009</c:v>
                </c:pt>
                <c:pt idx="25934">
                  <c:v>4.9255453124992004</c:v>
                </c:pt>
                <c:pt idx="25935">
                  <c:v>4.9256693750016005</c:v>
                </c:pt>
                <c:pt idx="25936">
                  <c:v>4.9262084375007991</c:v>
                </c:pt>
                <c:pt idx="25937">
                  <c:v>4.9265593750016006</c:v>
                </c:pt>
                <c:pt idx="25938">
                  <c:v>4.9269965624992009</c:v>
                </c:pt>
                <c:pt idx="25939">
                  <c:v>4.9274193750016009</c:v>
                </c:pt>
                <c:pt idx="25940">
                  <c:v>4.9277724999999997</c:v>
                </c:pt>
                <c:pt idx="25941">
                  <c:v>4.9283681250016009</c:v>
                </c:pt>
                <c:pt idx="25942">
                  <c:v>4.9289618750016002</c:v>
                </c:pt>
                <c:pt idx="25943">
                  <c:v>4.9295315624992009</c:v>
                </c:pt>
                <c:pt idx="25944">
                  <c:v>4.9301790624992003</c:v>
                </c:pt>
                <c:pt idx="25945">
                  <c:v>4.9307612499999998</c:v>
                </c:pt>
                <c:pt idx="25946">
                  <c:v>4.9313746875007993</c:v>
                </c:pt>
                <c:pt idx="25947">
                  <c:v>4.9319315624992006</c:v>
                </c:pt>
                <c:pt idx="25948">
                  <c:v>4.9323100000000002</c:v>
                </c:pt>
                <c:pt idx="25949">
                  <c:v>4.9326537500000001</c:v>
                </c:pt>
                <c:pt idx="25950">
                  <c:v>4.9330028124992005</c:v>
                </c:pt>
                <c:pt idx="25951">
                  <c:v>4.9333584375007993</c:v>
                </c:pt>
                <c:pt idx="25952">
                  <c:v>4.9337484375007996</c:v>
                </c:pt>
                <c:pt idx="25953">
                  <c:v>4.9343284375007999</c:v>
                </c:pt>
                <c:pt idx="25954">
                  <c:v>4.9350153124992007</c:v>
                </c:pt>
                <c:pt idx="25955">
                  <c:v>4.9354534375007999</c:v>
                </c:pt>
                <c:pt idx="25956">
                  <c:v>4.9359309375007996</c:v>
                </c:pt>
                <c:pt idx="25957">
                  <c:v>4.9364343750016006</c:v>
                </c:pt>
                <c:pt idx="25958">
                  <c:v>4.9368499999999997</c:v>
                </c:pt>
                <c:pt idx="25959">
                  <c:v>4.9364803124992003</c:v>
                </c:pt>
                <c:pt idx="25960">
                  <c:v>4.9359628124992003</c:v>
                </c:pt>
                <c:pt idx="25961">
                  <c:v>4.9354603124992007</c:v>
                </c:pt>
                <c:pt idx="25962">
                  <c:v>4.9349590624992006</c:v>
                </c:pt>
                <c:pt idx="25963">
                  <c:v>4.9344625000000004</c:v>
                </c:pt>
                <c:pt idx="25964">
                  <c:v>4.9338690624992001</c:v>
                </c:pt>
                <c:pt idx="25965">
                  <c:v>4.9332062499999996</c:v>
                </c:pt>
                <c:pt idx="25966">
                  <c:v>4.9326293750016008</c:v>
                </c:pt>
                <c:pt idx="25967">
                  <c:v>4.9322499999999998</c:v>
                </c:pt>
                <c:pt idx="25968">
                  <c:v>4.9317431250016002</c:v>
                </c:pt>
                <c:pt idx="25969">
                  <c:v>4.9311015624992001</c:v>
                </c:pt>
                <c:pt idx="25970">
                  <c:v>4.9305003124992002</c:v>
                </c:pt>
                <c:pt idx="25971">
                  <c:v>4.9301250000000003</c:v>
                </c:pt>
                <c:pt idx="25972">
                  <c:v>4.9296296875007997</c:v>
                </c:pt>
                <c:pt idx="25973">
                  <c:v>4.9291746875007991</c:v>
                </c:pt>
                <c:pt idx="25974">
                  <c:v>4.9288234375007995</c:v>
                </c:pt>
                <c:pt idx="25975">
                  <c:v>4.9282659375007993</c:v>
                </c:pt>
                <c:pt idx="25976">
                  <c:v>4.9279284375007997</c:v>
                </c:pt>
                <c:pt idx="25977">
                  <c:v>4.9275246875007994</c:v>
                </c:pt>
                <c:pt idx="25978">
                  <c:v>4.9271725000000002</c:v>
                </c:pt>
                <c:pt idx="25979">
                  <c:v>4.9268046875007991</c:v>
                </c:pt>
                <c:pt idx="25980">
                  <c:v>4.9270153124992007</c:v>
                </c:pt>
                <c:pt idx="25981">
                  <c:v>4.92718875</c:v>
                </c:pt>
                <c:pt idx="25982">
                  <c:v>4.9275290624992003</c:v>
                </c:pt>
                <c:pt idx="25983">
                  <c:v>4.9279665624992006</c:v>
                </c:pt>
                <c:pt idx="25984">
                  <c:v>4.9285012500000001</c:v>
                </c:pt>
                <c:pt idx="25985">
                  <c:v>4.9290140624992009</c:v>
                </c:pt>
                <c:pt idx="25986">
                  <c:v>4.9293718750016007</c:v>
                </c:pt>
                <c:pt idx="25987">
                  <c:v>4.9297784375007998</c:v>
                </c:pt>
                <c:pt idx="25988">
                  <c:v>4.9301450000000004</c:v>
                </c:pt>
                <c:pt idx="25989">
                  <c:v>4.9305818750016002</c:v>
                </c:pt>
                <c:pt idx="25990">
                  <c:v>4.9309678124992002</c:v>
                </c:pt>
                <c:pt idx="25991">
                  <c:v>4.9314912499999997</c:v>
                </c:pt>
                <c:pt idx="25992">
                  <c:v>4.9319718750016008</c:v>
                </c:pt>
                <c:pt idx="25993">
                  <c:v>4.9325524999999999</c:v>
                </c:pt>
                <c:pt idx="25994">
                  <c:v>4.9329490624992003</c:v>
                </c:pt>
                <c:pt idx="25995">
                  <c:v>4.9335068750016005</c:v>
                </c:pt>
                <c:pt idx="25996">
                  <c:v>4.9339415624992009</c:v>
                </c:pt>
                <c:pt idx="25997">
                  <c:v>4.9344637499999999</c:v>
                </c:pt>
                <c:pt idx="25998">
                  <c:v>4.9349678124992007</c:v>
                </c:pt>
                <c:pt idx="25999">
                  <c:v>4.9352903124992009</c:v>
                </c:pt>
                <c:pt idx="26000">
                  <c:v>4.935134375001601</c:v>
                </c:pt>
                <c:pt idx="26001">
                  <c:v>4.9345887499999996</c:v>
                </c:pt>
                <c:pt idx="26002">
                  <c:v>4.9338831250016009</c:v>
                </c:pt>
                <c:pt idx="26003">
                  <c:v>4.9334843750016004</c:v>
                </c:pt>
                <c:pt idx="26004">
                  <c:v>4.9330656250016007</c:v>
                </c:pt>
                <c:pt idx="26005">
                  <c:v>4.9326171875007994</c:v>
                </c:pt>
                <c:pt idx="26006">
                  <c:v>4.9320315624992004</c:v>
                </c:pt>
                <c:pt idx="26007">
                  <c:v>4.9314996875007999</c:v>
                </c:pt>
                <c:pt idx="26008">
                  <c:v>4.9310387499999999</c:v>
                </c:pt>
                <c:pt idx="26009">
                  <c:v>4.9306887499999998</c:v>
                </c:pt>
                <c:pt idx="26010">
                  <c:v>4.9302028124992008</c:v>
                </c:pt>
                <c:pt idx="26011">
                  <c:v>4.9298518750016003</c:v>
                </c:pt>
                <c:pt idx="26012">
                  <c:v>4.9300050000000004</c:v>
                </c:pt>
                <c:pt idx="26013">
                  <c:v>4.93042625</c:v>
                </c:pt>
                <c:pt idx="26014">
                  <c:v>4.9308125</c:v>
                </c:pt>
                <c:pt idx="26015">
                  <c:v>4.9312853124992007</c:v>
                </c:pt>
                <c:pt idx="26016">
                  <c:v>4.9316787499999997</c:v>
                </c:pt>
                <c:pt idx="26017">
                  <c:v>4.9320265624992006</c:v>
                </c:pt>
                <c:pt idx="26018">
                  <c:v>4.9323743750016007</c:v>
                </c:pt>
                <c:pt idx="26019">
                  <c:v>4.9327059375007991</c:v>
                </c:pt>
                <c:pt idx="26020">
                  <c:v>4.9330546875007997</c:v>
                </c:pt>
                <c:pt idx="26021">
                  <c:v>4.9334093750016006</c:v>
                </c:pt>
                <c:pt idx="26022">
                  <c:v>4.9338284375007992</c:v>
                </c:pt>
                <c:pt idx="26023">
                  <c:v>4.9335006250016002</c:v>
                </c:pt>
                <c:pt idx="26024">
                  <c:v>4.9330406250016008</c:v>
                </c:pt>
                <c:pt idx="26025">
                  <c:v>4.9325071875007991</c:v>
                </c:pt>
                <c:pt idx="26026">
                  <c:v>4.9320775000000001</c:v>
                </c:pt>
                <c:pt idx="26027">
                  <c:v>4.9316653124992005</c:v>
                </c:pt>
                <c:pt idx="26028">
                  <c:v>4.9319981250016003</c:v>
                </c:pt>
                <c:pt idx="26029">
                  <c:v>4.9324712499999999</c:v>
                </c:pt>
                <c:pt idx="26030">
                  <c:v>4.9328750000000001</c:v>
                </c:pt>
                <c:pt idx="26031">
                  <c:v>4.9332399999999996</c:v>
                </c:pt>
                <c:pt idx="26032">
                  <c:v>4.9336012499999997</c:v>
                </c:pt>
                <c:pt idx="26033">
                  <c:v>4.9339321875007993</c:v>
                </c:pt>
                <c:pt idx="26034">
                  <c:v>4.9344271875007992</c:v>
                </c:pt>
                <c:pt idx="26035">
                  <c:v>4.9347534375007998</c:v>
                </c:pt>
                <c:pt idx="26036">
                  <c:v>4.9350890624992001</c:v>
                </c:pt>
                <c:pt idx="26037">
                  <c:v>4.9354518750016005</c:v>
                </c:pt>
                <c:pt idx="26038">
                  <c:v>4.9359312500000003</c:v>
                </c:pt>
                <c:pt idx="26039">
                  <c:v>4.9362831250016006</c:v>
                </c:pt>
                <c:pt idx="26040">
                  <c:v>4.9366128124992006</c:v>
                </c:pt>
                <c:pt idx="26041">
                  <c:v>4.9369646875007991</c:v>
                </c:pt>
                <c:pt idx="26042">
                  <c:v>4.9373649999999998</c:v>
                </c:pt>
                <c:pt idx="26043">
                  <c:v>4.9368559375007992</c:v>
                </c:pt>
                <c:pt idx="26044">
                  <c:v>4.9364112499999999</c:v>
                </c:pt>
                <c:pt idx="26045">
                  <c:v>4.9359571875007999</c:v>
                </c:pt>
                <c:pt idx="26046">
                  <c:v>4.9354865624992001</c:v>
                </c:pt>
                <c:pt idx="26047">
                  <c:v>4.9348609375007992</c:v>
                </c:pt>
                <c:pt idx="26048">
                  <c:v>4.9341487500000003</c:v>
                </c:pt>
                <c:pt idx="26049">
                  <c:v>4.9334078124992002</c:v>
                </c:pt>
                <c:pt idx="26050">
                  <c:v>4.9327553124992001</c:v>
                </c:pt>
                <c:pt idx="26051">
                  <c:v>4.9320071875007994</c:v>
                </c:pt>
                <c:pt idx="26052">
                  <c:v>4.9313124999999998</c:v>
                </c:pt>
                <c:pt idx="26053">
                  <c:v>4.9306999999999999</c:v>
                </c:pt>
                <c:pt idx="26054">
                  <c:v>4.9301621875007999</c:v>
                </c:pt>
                <c:pt idx="26055">
                  <c:v>4.9296140624992004</c:v>
                </c:pt>
                <c:pt idx="26056">
                  <c:v>4.9291468750016003</c:v>
                </c:pt>
                <c:pt idx="26057">
                  <c:v>4.9287356250016003</c:v>
                </c:pt>
                <c:pt idx="26058">
                  <c:v>4.9284081250016003</c:v>
                </c:pt>
                <c:pt idx="26059">
                  <c:v>4.9280425000000001</c:v>
                </c:pt>
                <c:pt idx="26060">
                  <c:v>4.9276721875007992</c:v>
                </c:pt>
                <c:pt idx="26061">
                  <c:v>4.9271900000000004</c:v>
                </c:pt>
                <c:pt idx="26062">
                  <c:v>4.9267259375007999</c:v>
                </c:pt>
                <c:pt idx="26063">
                  <c:v>4.9263856250016005</c:v>
                </c:pt>
                <c:pt idx="26064">
                  <c:v>4.9259703124992003</c:v>
                </c:pt>
                <c:pt idx="26065">
                  <c:v>4.9256031250016008</c:v>
                </c:pt>
                <c:pt idx="26066">
                  <c:v>4.9259575</c:v>
                </c:pt>
                <c:pt idx="26067">
                  <c:v>4.9262918750016009</c:v>
                </c:pt>
                <c:pt idx="26068">
                  <c:v>4.9266624999999999</c:v>
                </c:pt>
                <c:pt idx="26069">
                  <c:v>4.9269896875007992</c:v>
                </c:pt>
                <c:pt idx="26070">
                  <c:v>4.9274568750016003</c:v>
                </c:pt>
                <c:pt idx="26071">
                  <c:v>4.9278259375007991</c:v>
                </c:pt>
                <c:pt idx="26072">
                  <c:v>4.9281275000000004</c:v>
                </c:pt>
                <c:pt idx="26073">
                  <c:v>4.9284543750016008</c:v>
                </c:pt>
                <c:pt idx="26074">
                  <c:v>4.9288709375007995</c:v>
                </c:pt>
                <c:pt idx="26075">
                  <c:v>4.9293568750016004</c:v>
                </c:pt>
                <c:pt idx="26076">
                  <c:v>4.9299546875007998</c:v>
                </c:pt>
                <c:pt idx="26077">
                  <c:v>4.9303668750016003</c:v>
                </c:pt>
                <c:pt idx="26078">
                  <c:v>4.9301790624992003</c:v>
                </c:pt>
                <c:pt idx="26079">
                  <c:v>4.9305190624992008</c:v>
                </c:pt>
                <c:pt idx="26080">
                  <c:v>4.9309087500000004</c:v>
                </c:pt>
                <c:pt idx="26081">
                  <c:v>4.9312778124992009</c:v>
                </c:pt>
                <c:pt idx="26082">
                  <c:v>4.9316368750016002</c:v>
                </c:pt>
                <c:pt idx="26083">
                  <c:v>4.9320768750016004</c:v>
                </c:pt>
                <c:pt idx="26084">
                  <c:v>4.9324346875007992</c:v>
                </c:pt>
                <c:pt idx="26085">
                  <c:v>4.9328937499999999</c:v>
                </c:pt>
                <c:pt idx="26086">
                  <c:v>4.9334825000000002</c:v>
                </c:pt>
                <c:pt idx="26087">
                  <c:v>4.93392125</c:v>
                </c:pt>
                <c:pt idx="26088">
                  <c:v>4.9342584375007998</c:v>
                </c:pt>
                <c:pt idx="26089">
                  <c:v>4.9346046875007996</c:v>
                </c:pt>
                <c:pt idx="26090">
                  <c:v>4.9351743750016004</c:v>
                </c:pt>
                <c:pt idx="26091">
                  <c:v>4.9357143750016004</c:v>
                </c:pt>
                <c:pt idx="26092">
                  <c:v>4.9360943750016002</c:v>
                </c:pt>
                <c:pt idx="26093">
                  <c:v>4.9365190624992001</c:v>
                </c:pt>
                <c:pt idx="26094">
                  <c:v>4.9368403124992009</c:v>
                </c:pt>
                <c:pt idx="26095">
                  <c:v>4.9363209375007999</c:v>
                </c:pt>
                <c:pt idx="26096">
                  <c:v>4.9357678124992006</c:v>
                </c:pt>
                <c:pt idx="26097">
                  <c:v>4.9353990624992008</c:v>
                </c:pt>
                <c:pt idx="26098">
                  <c:v>4.9349912500000004</c:v>
                </c:pt>
                <c:pt idx="26099">
                  <c:v>4.9346196875007999</c:v>
                </c:pt>
                <c:pt idx="26100">
                  <c:v>4.9341524999999997</c:v>
                </c:pt>
                <c:pt idx="26101">
                  <c:v>4.9335512499999998</c:v>
                </c:pt>
                <c:pt idx="26102">
                  <c:v>4.9330071875007997</c:v>
                </c:pt>
                <c:pt idx="26103">
                  <c:v>4.9325493750016003</c:v>
                </c:pt>
                <c:pt idx="26104">
                  <c:v>4.9320862500000002</c:v>
                </c:pt>
                <c:pt idx="26105">
                  <c:v>4.9315749999999996</c:v>
                </c:pt>
                <c:pt idx="26106">
                  <c:v>4.9310203124992009</c:v>
                </c:pt>
                <c:pt idx="26107">
                  <c:v>4.9305840624992001</c:v>
                </c:pt>
                <c:pt idx="26108">
                  <c:v>4.9301146875007991</c:v>
                </c:pt>
                <c:pt idx="26109">
                  <c:v>4.9295862499999998</c:v>
                </c:pt>
                <c:pt idx="26110">
                  <c:v>4.9291725</c:v>
                </c:pt>
                <c:pt idx="26111">
                  <c:v>4.9288446875007992</c:v>
                </c:pt>
                <c:pt idx="26112">
                  <c:v>4.9284418750016004</c:v>
                </c:pt>
                <c:pt idx="26113">
                  <c:v>4.9278709375007992</c:v>
                </c:pt>
                <c:pt idx="26114">
                  <c:v>4.9272349999999996</c:v>
                </c:pt>
                <c:pt idx="26115">
                  <c:v>4.9266321875007995</c:v>
                </c:pt>
                <c:pt idx="26116">
                  <c:v>4.9260612500000001</c:v>
                </c:pt>
                <c:pt idx="26117">
                  <c:v>4.9237556250016006</c:v>
                </c:pt>
                <c:pt idx="26118">
                  <c:v>4.91639625</c:v>
                </c:pt>
                <c:pt idx="26119">
                  <c:v>4.9080374999999998</c:v>
                </c:pt>
                <c:pt idx="26120">
                  <c:v>4.8988137500000004</c:v>
                </c:pt>
                <c:pt idx="26121">
                  <c:v>4.8888862499999997</c:v>
                </c:pt>
                <c:pt idx="26122">
                  <c:v>4.8786715624992008</c:v>
                </c:pt>
                <c:pt idx="26123">
                  <c:v>4.8683428124992005</c:v>
                </c:pt>
                <c:pt idx="26124">
                  <c:v>4.8578606250016003</c:v>
                </c:pt>
                <c:pt idx="26125">
                  <c:v>4.8471262499999996</c:v>
                </c:pt>
                <c:pt idx="26126">
                  <c:v>4.8363109375007998</c:v>
                </c:pt>
                <c:pt idx="26127">
                  <c:v>4.8271546875007996</c:v>
                </c:pt>
                <c:pt idx="26128">
                  <c:v>4.8229531250016002</c:v>
                </c:pt>
                <c:pt idx="26129">
                  <c:v>4.8197862499999999</c:v>
                </c:pt>
                <c:pt idx="26130">
                  <c:v>4.8174771875007991</c:v>
                </c:pt>
                <c:pt idx="26131">
                  <c:v>4.8158831250016005</c:v>
                </c:pt>
                <c:pt idx="26132">
                  <c:v>4.81459875</c:v>
                </c:pt>
                <c:pt idx="26133">
                  <c:v>4.8135518750016004</c:v>
                </c:pt>
                <c:pt idx="26134">
                  <c:v>4.8127915624992008</c:v>
                </c:pt>
                <c:pt idx="26135">
                  <c:v>4.8123321875007994</c:v>
                </c:pt>
                <c:pt idx="26136">
                  <c:v>4.8119128124992008</c:v>
                </c:pt>
                <c:pt idx="26137">
                  <c:v>4.8115618750016003</c:v>
                </c:pt>
                <c:pt idx="26138">
                  <c:v>4.8111309375007991</c:v>
                </c:pt>
                <c:pt idx="26139">
                  <c:v>4.81072875</c:v>
                </c:pt>
                <c:pt idx="26140">
                  <c:v>4.8105374999999997</c:v>
                </c:pt>
                <c:pt idx="26141">
                  <c:v>4.8102200000000002</c:v>
                </c:pt>
                <c:pt idx="26142">
                  <c:v>4.8100818750016003</c:v>
                </c:pt>
                <c:pt idx="26143">
                  <c:v>4.8099531250016003</c:v>
                </c:pt>
                <c:pt idx="26144">
                  <c:v>4.8098153124992002</c:v>
                </c:pt>
                <c:pt idx="26145">
                  <c:v>4.8098256250016007</c:v>
                </c:pt>
                <c:pt idx="26146">
                  <c:v>4.8098140624992007</c:v>
                </c:pt>
                <c:pt idx="26147">
                  <c:v>4.8098062500000003</c:v>
                </c:pt>
                <c:pt idx="26148">
                  <c:v>4.8099259375007994</c:v>
                </c:pt>
                <c:pt idx="26149">
                  <c:v>4.810170625001601</c:v>
                </c:pt>
                <c:pt idx="26150">
                  <c:v>4.8105453124992001</c:v>
                </c:pt>
                <c:pt idx="26151">
                  <c:v>4.8108681250016003</c:v>
                </c:pt>
                <c:pt idx="26152">
                  <c:v>4.8113896875007995</c:v>
                </c:pt>
                <c:pt idx="26153">
                  <c:v>4.8118162499999997</c:v>
                </c:pt>
                <c:pt idx="26154">
                  <c:v>4.8123071875007994</c:v>
                </c:pt>
                <c:pt idx="26155">
                  <c:v>4.8127706250016002</c:v>
                </c:pt>
                <c:pt idx="26156">
                  <c:v>4.8131793750016003</c:v>
                </c:pt>
                <c:pt idx="26157">
                  <c:v>4.8136031250016007</c:v>
                </c:pt>
                <c:pt idx="26158">
                  <c:v>4.8139868750016008</c:v>
                </c:pt>
                <c:pt idx="26159">
                  <c:v>4.8143643750016007</c:v>
                </c:pt>
                <c:pt idx="26160">
                  <c:v>4.8147009375007999</c:v>
                </c:pt>
                <c:pt idx="26161">
                  <c:v>4.8151562500000002</c:v>
                </c:pt>
                <c:pt idx="26162">
                  <c:v>4.8154871875007998</c:v>
                </c:pt>
                <c:pt idx="26163">
                  <c:v>4.8158174999999996</c:v>
                </c:pt>
                <c:pt idx="26164">
                  <c:v>4.8163400000000003</c:v>
                </c:pt>
                <c:pt idx="26165">
                  <c:v>4.8167859375007991</c:v>
                </c:pt>
                <c:pt idx="26166">
                  <c:v>4.8172715624992009</c:v>
                </c:pt>
                <c:pt idx="26167">
                  <c:v>4.8177734375007999</c:v>
                </c:pt>
                <c:pt idx="26168">
                  <c:v>4.8181984375007998</c:v>
                </c:pt>
                <c:pt idx="26169">
                  <c:v>4.8186668750016004</c:v>
                </c:pt>
                <c:pt idx="26170">
                  <c:v>4.8192087499999996</c:v>
                </c:pt>
                <c:pt idx="26171">
                  <c:v>4.8196568750016002</c:v>
                </c:pt>
                <c:pt idx="26172">
                  <c:v>4.8200403124992004</c:v>
                </c:pt>
                <c:pt idx="26173">
                  <c:v>4.8204099999999999</c:v>
                </c:pt>
                <c:pt idx="26174">
                  <c:v>4.8207603124992007</c:v>
                </c:pt>
                <c:pt idx="26175">
                  <c:v>4.8203687500000001</c:v>
                </c:pt>
                <c:pt idx="26176">
                  <c:v>4.8198484375007995</c:v>
                </c:pt>
                <c:pt idx="26177">
                  <c:v>4.8194481250016006</c:v>
                </c:pt>
                <c:pt idx="26178">
                  <c:v>4.8190949999999999</c:v>
                </c:pt>
                <c:pt idx="26179">
                  <c:v>4.8186840624992007</c:v>
                </c:pt>
                <c:pt idx="26180">
                  <c:v>4.8183296875007997</c:v>
                </c:pt>
                <c:pt idx="26181">
                  <c:v>4.8178409375007991</c:v>
                </c:pt>
                <c:pt idx="26182">
                  <c:v>4.8172253124992004</c:v>
                </c:pt>
                <c:pt idx="26183">
                  <c:v>4.8165853124992006</c:v>
                </c:pt>
                <c:pt idx="26184">
                  <c:v>4.8160168750016004</c:v>
                </c:pt>
                <c:pt idx="26185">
                  <c:v>4.81542125</c:v>
                </c:pt>
                <c:pt idx="26186">
                  <c:v>4.814686875001601</c:v>
                </c:pt>
                <c:pt idx="26187">
                  <c:v>4.8138743750016006</c:v>
                </c:pt>
                <c:pt idx="26188">
                  <c:v>4.8132143750016008</c:v>
                </c:pt>
                <c:pt idx="26189">
                  <c:v>4.8126546875007996</c:v>
                </c:pt>
                <c:pt idx="26190">
                  <c:v>4.8120571875007991</c:v>
                </c:pt>
                <c:pt idx="26191">
                  <c:v>4.8116124999999998</c:v>
                </c:pt>
                <c:pt idx="26192">
                  <c:v>4.8112859375007995</c:v>
                </c:pt>
                <c:pt idx="26193">
                  <c:v>4.8106406250016009</c:v>
                </c:pt>
                <c:pt idx="26194">
                  <c:v>4.8102875000000003</c:v>
                </c:pt>
                <c:pt idx="26195">
                  <c:v>4.8098284375007996</c:v>
                </c:pt>
                <c:pt idx="26196">
                  <c:v>4.809384375001601</c:v>
                </c:pt>
                <c:pt idx="26197">
                  <c:v>4.8098031250016007</c:v>
                </c:pt>
                <c:pt idx="26198">
                  <c:v>4.8103253124992005</c:v>
                </c:pt>
                <c:pt idx="26199">
                  <c:v>4.8107525000000004</c:v>
                </c:pt>
                <c:pt idx="26200">
                  <c:v>4.8111268750016007</c:v>
                </c:pt>
                <c:pt idx="26201">
                  <c:v>4.8115481250016003</c:v>
                </c:pt>
                <c:pt idx="26202">
                  <c:v>4.8118721875007999</c:v>
                </c:pt>
                <c:pt idx="26203">
                  <c:v>4.8122100000000003</c:v>
                </c:pt>
                <c:pt idx="26204">
                  <c:v>4.8126290624992007</c:v>
                </c:pt>
                <c:pt idx="26205">
                  <c:v>4.8130346875007994</c:v>
                </c:pt>
                <c:pt idx="26206">
                  <c:v>4.8134271875007997</c:v>
                </c:pt>
                <c:pt idx="26207">
                  <c:v>4.8138337499999997</c:v>
                </c:pt>
                <c:pt idx="26208">
                  <c:v>4.8141718750016009</c:v>
                </c:pt>
                <c:pt idx="26209">
                  <c:v>4.8145740624992008</c:v>
                </c:pt>
                <c:pt idx="26210">
                  <c:v>4.814933125001601</c:v>
                </c:pt>
                <c:pt idx="26211">
                  <c:v>4.8153359375007998</c:v>
                </c:pt>
                <c:pt idx="26212">
                  <c:v>4.8149084375007991</c:v>
                </c:pt>
                <c:pt idx="26213">
                  <c:v>4.8152796875007997</c:v>
                </c:pt>
                <c:pt idx="26214">
                  <c:v>4.8156924999999999</c:v>
                </c:pt>
                <c:pt idx="26215">
                  <c:v>4.8161199999999997</c:v>
                </c:pt>
                <c:pt idx="26216">
                  <c:v>4.8156656250016008</c:v>
                </c:pt>
                <c:pt idx="26217">
                  <c:v>4.8159668750016005</c:v>
                </c:pt>
                <c:pt idx="26218">
                  <c:v>4.8155521875007992</c:v>
                </c:pt>
                <c:pt idx="26219">
                  <c:v>4.8151809375007995</c:v>
                </c:pt>
                <c:pt idx="26220">
                  <c:v>4.8148465624992003</c:v>
                </c:pt>
                <c:pt idx="26221">
                  <c:v>4.8144974999999999</c:v>
                </c:pt>
                <c:pt idx="26222">
                  <c:v>4.8139750000000001</c:v>
                </c:pt>
                <c:pt idx="26223">
                  <c:v>4.8135590624992002</c:v>
                </c:pt>
                <c:pt idx="26224">
                  <c:v>4.8131037499999998</c:v>
                </c:pt>
                <c:pt idx="26225">
                  <c:v>4.8125549999999997</c:v>
                </c:pt>
                <c:pt idx="26226">
                  <c:v>4.8119690624992009</c:v>
                </c:pt>
                <c:pt idx="26227">
                  <c:v>4.8115953124992004</c:v>
                </c:pt>
                <c:pt idx="26228">
                  <c:v>4.8119259375007992</c:v>
                </c:pt>
                <c:pt idx="26229">
                  <c:v>4.8122518750016008</c:v>
                </c:pt>
                <c:pt idx="26230">
                  <c:v>4.8127525000000002</c:v>
                </c:pt>
                <c:pt idx="26231">
                  <c:v>4.8132528124992007</c:v>
                </c:pt>
                <c:pt idx="26232">
                  <c:v>4.8137368750016005</c:v>
                </c:pt>
                <c:pt idx="26233">
                  <c:v>4.8141268750016009</c:v>
                </c:pt>
                <c:pt idx="26234">
                  <c:v>4.8145593750016005</c:v>
                </c:pt>
                <c:pt idx="26235">
                  <c:v>4.8149968750016008</c:v>
                </c:pt>
                <c:pt idx="26236">
                  <c:v>4.8154003124992002</c:v>
                </c:pt>
                <c:pt idx="26237">
                  <c:v>4.8159281250016006</c:v>
                </c:pt>
                <c:pt idx="26238">
                  <c:v>4.8164834375007999</c:v>
                </c:pt>
                <c:pt idx="26239">
                  <c:v>4.8168150000000001</c:v>
                </c:pt>
                <c:pt idx="26240">
                  <c:v>4.8171956250016006</c:v>
                </c:pt>
                <c:pt idx="26241">
                  <c:v>4.8176068750016006</c:v>
                </c:pt>
                <c:pt idx="26242">
                  <c:v>4.8179584375007991</c:v>
                </c:pt>
                <c:pt idx="26243">
                  <c:v>4.8183999999999996</c:v>
                </c:pt>
                <c:pt idx="26244">
                  <c:v>4.81800125</c:v>
                </c:pt>
                <c:pt idx="26245">
                  <c:v>4.8174378124992003</c:v>
                </c:pt>
                <c:pt idx="26246">
                  <c:v>4.8167796875007998</c:v>
                </c:pt>
                <c:pt idx="26247">
                  <c:v>4.8163031250016006</c:v>
                </c:pt>
                <c:pt idx="26248">
                  <c:v>4.8158796875007992</c:v>
                </c:pt>
                <c:pt idx="26249">
                  <c:v>4.815531875001601</c:v>
                </c:pt>
                <c:pt idx="26250">
                  <c:v>4.8148696875007992</c:v>
                </c:pt>
                <c:pt idx="26251">
                  <c:v>4.8143978124992008</c:v>
                </c:pt>
                <c:pt idx="26252">
                  <c:v>4.8147459375007999</c:v>
                </c:pt>
                <c:pt idx="26253">
                  <c:v>4.8150743750016005</c:v>
                </c:pt>
                <c:pt idx="26254">
                  <c:v>4.8153993750016006</c:v>
                </c:pt>
                <c:pt idx="26255">
                  <c:v>4.8158556250016007</c:v>
                </c:pt>
                <c:pt idx="26256">
                  <c:v>4.8162728124992009</c:v>
                </c:pt>
                <c:pt idx="26257">
                  <c:v>4.8167881250016009</c:v>
                </c:pt>
                <c:pt idx="26258">
                  <c:v>4.8173500000000002</c:v>
                </c:pt>
                <c:pt idx="26259">
                  <c:v>4.8177643750016008</c:v>
                </c:pt>
                <c:pt idx="26260">
                  <c:v>4.8182281250016006</c:v>
                </c:pt>
                <c:pt idx="26261">
                  <c:v>4.8186021875007992</c:v>
                </c:pt>
                <c:pt idx="26262">
                  <c:v>4.8189787500000003</c:v>
                </c:pt>
                <c:pt idx="26263">
                  <c:v>4.81935</c:v>
                </c:pt>
                <c:pt idx="26264">
                  <c:v>4.8188362500000004</c:v>
                </c:pt>
                <c:pt idx="26265">
                  <c:v>4.8181331250016006</c:v>
                </c:pt>
                <c:pt idx="26266">
                  <c:v>4.8176937500000001</c:v>
                </c:pt>
                <c:pt idx="26267">
                  <c:v>4.8173725000000003</c:v>
                </c:pt>
                <c:pt idx="26268">
                  <c:v>4.8167284375007995</c:v>
                </c:pt>
                <c:pt idx="26269">
                  <c:v>4.8163959375007996</c:v>
                </c:pt>
                <c:pt idx="26270">
                  <c:v>4.8160049999999996</c:v>
                </c:pt>
                <c:pt idx="26271">
                  <c:v>4.81637</c:v>
                </c:pt>
                <c:pt idx="26272">
                  <c:v>4.8168203124992006</c:v>
                </c:pt>
                <c:pt idx="26273">
                  <c:v>4.8172293750016006</c:v>
                </c:pt>
                <c:pt idx="26274">
                  <c:v>4.817560625001601</c:v>
                </c:pt>
                <c:pt idx="26275">
                  <c:v>4.8180759375007991</c:v>
                </c:pt>
                <c:pt idx="26276">
                  <c:v>4.8186675000000001</c:v>
                </c:pt>
                <c:pt idx="26277">
                  <c:v>4.8190646875007994</c:v>
                </c:pt>
                <c:pt idx="26278">
                  <c:v>4.8196221875007996</c:v>
                </c:pt>
                <c:pt idx="26279">
                  <c:v>4.8200306250016007</c:v>
                </c:pt>
                <c:pt idx="26280">
                  <c:v>4.8206131250016009</c:v>
                </c:pt>
                <c:pt idx="26281">
                  <c:v>4.82100375</c:v>
                </c:pt>
                <c:pt idx="26282">
                  <c:v>4.8215568750016002</c:v>
                </c:pt>
                <c:pt idx="26283">
                  <c:v>4.8220071875007999</c:v>
                </c:pt>
                <c:pt idx="26284">
                  <c:v>4.8223828124992005</c:v>
                </c:pt>
                <c:pt idx="26285">
                  <c:v>4.8228390624992006</c:v>
                </c:pt>
                <c:pt idx="26286">
                  <c:v>4.8233506250016003</c:v>
                </c:pt>
                <c:pt idx="26287">
                  <c:v>4.8237240624992008</c:v>
                </c:pt>
                <c:pt idx="26288">
                  <c:v>4.8241837500000004</c:v>
                </c:pt>
                <c:pt idx="26289">
                  <c:v>4.8245512499999998</c:v>
                </c:pt>
                <c:pt idx="26290">
                  <c:v>4.8250490624992004</c:v>
                </c:pt>
                <c:pt idx="26291">
                  <c:v>4.8255231250016006</c:v>
                </c:pt>
                <c:pt idx="26292">
                  <c:v>4.8251178124992009</c:v>
                </c:pt>
                <c:pt idx="26293">
                  <c:v>4.8247084375007994</c:v>
                </c:pt>
                <c:pt idx="26294">
                  <c:v>4.8243659375007999</c:v>
                </c:pt>
                <c:pt idx="26295">
                  <c:v>4.8238609375007995</c:v>
                </c:pt>
                <c:pt idx="26296">
                  <c:v>4.8235365624992008</c:v>
                </c:pt>
                <c:pt idx="26297">
                  <c:v>4.8232156250016009</c:v>
                </c:pt>
                <c:pt idx="26298">
                  <c:v>4.8225940624992001</c:v>
                </c:pt>
                <c:pt idx="26299">
                  <c:v>4.8222581250016008</c:v>
                </c:pt>
                <c:pt idx="26300">
                  <c:v>4.8219134375007995</c:v>
                </c:pt>
                <c:pt idx="26301">
                  <c:v>4.8214571875007994</c:v>
                </c:pt>
                <c:pt idx="26302">
                  <c:v>4.8209565624992008</c:v>
                </c:pt>
                <c:pt idx="26303">
                  <c:v>4.8205231250016007</c:v>
                </c:pt>
                <c:pt idx="26304">
                  <c:v>4.8201425000000002</c:v>
                </c:pt>
                <c:pt idx="26305">
                  <c:v>4.8196412500000001</c:v>
                </c:pt>
                <c:pt idx="26306">
                  <c:v>4.8191109375007999</c:v>
                </c:pt>
                <c:pt idx="26307">
                  <c:v>4.8187387499999996</c:v>
                </c:pt>
                <c:pt idx="26308">
                  <c:v>4.8183471875007999</c:v>
                </c:pt>
                <c:pt idx="26309">
                  <c:v>4.8180243750016007</c:v>
                </c:pt>
                <c:pt idx="26310">
                  <c:v>4.8177021875007995</c:v>
                </c:pt>
                <c:pt idx="26311">
                  <c:v>4.8181059375007997</c:v>
                </c:pt>
                <c:pt idx="26312">
                  <c:v>4.8185503124992008</c:v>
                </c:pt>
                <c:pt idx="26313">
                  <c:v>4.8188840624992002</c:v>
                </c:pt>
                <c:pt idx="26314">
                  <c:v>4.8192668750016008</c:v>
                </c:pt>
                <c:pt idx="26315">
                  <c:v>4.8195940624992009</c:v>
                </c:pt>
                <c:pt idx="26316">
                  <c:v>4.8200053124992008</c:v>
                </c:pt>
                <c:pt idx="26317">
                  <c:v>4.8203653124992005</c:v>
                </c:pt>
                <c:pt idx="26318">
                  <c:v>4.8207731250016002</c:v>
                </c:pt>
                <c:pt idx="26319">
                  <c:v>4.8212118750016009</c:v>
                </c:pt>
                <c:pt idx="26320">
                  <c:v>4.8217146875007995</c:v>
                </c:pt>
                <c:pt idx="26321">
                  <c:v>4.8221362499999998</c:v>
                </c:pt>
                <c:pt idx="26322">
                  <c:v>4.8227406250016003</c:v>
                </c:pt>
                <c:pt idx="26323">
                  <c:v>4.8231228124992009</c:v>
                </c:pt>
                <c:pt idx="26324">
                  <c:v>4.8236237500000003</c:v>
                </c:pt>
                <c:pt idx="26325">
                  <c:v>4.8239475000000001</c:v>
                </c:pt>
                <c:pt idx="26326">
                  <c:v>4.8243503124992007</c:v>
                </c:pt>
                <c:pt idx="26327">
                  <c:v>4.8247568750016008</c:v>
                </c:pt>
                <c:pt idx="26328">
                  <c:v>4.8251062500000002</c:v>
                </c:pt>
                <c:pt idx="26329">
                  <c:v>4.8254603124992004</c:v>
                </c:pt>
                <c:pt idx="26330">
                  <c:v>4.8259012500000003</c:v>
                </c:pt>
                <c:pt idx="26331">
                  <c:v>4.8263518750016008</c:v>
                </c:pt>
                <c:pt idx="26332">
                  <c:v>4.8266965624992002</c:v>
                </c:pt>
                <c:pt idx="26333">
                  <c:v>4.8271118750016004</c:v>
                </c:pt>
                <c:pt idx="26334">
                  <c:v>4.8267962500000001</c:v>
                </c:pt>
                <c:pt idx="26335">
                  <c:v>4.8270740624992001</c:v>
                </c:pt>
                <c:pt idx="26336">
                  <c:v>4.8274224999999999</c:v>
                </c:pt>
                <c:pt idx="26337">
                  <c:v>4.8269975000000001</c:v>
                </c:pt>
                <c:pt idx="26338">
                  <c:v>4.8266131250016002</c:v>
                </c:pt>
                <c:pt idx="26339">
                  <c:v>4.8261903124992003</c:v>
                </c:pt>
                <c:pt idx="26340">
                  <c:v>4.8260015624992008</c:v>
                </c:pt>
                <c:pt idx="26341">
                  <c:v>4.8256500000000004</c:v>
                </c:pt>
                <c:pt idx="26342">
                  <c:v>4.8253015624992006</c:v>
                </c:pt>
                <c:pt idx="26343">
                  <c:v>4.8248209375007995</c:v>
                </c:pt>
                <c:pt idx="26344">
                  <c:v>4.8244825000000002</c:v>
                </c:pt>
                <c:pt idx="26345">
                  <c:v>4.8248487500000001</c:v>
                </c:pt>
                <c:pt idx="26346">
                  <c:v>4.8251803124992003</c:v>
                </c:pt>
                <c:pt idx="26347">
                  <c:v>4.8255765624992009</c:v>
                </c:pt>
                <c:pt idx="26348">
                  <c:v>4.8259034375007994</c:v>
                </c:pt>
                <c:pt idx="26349">
                  <c:v>4.8262625000000003</c:v>
                </c:pt>
                <c:pt idx="26350">
                  <c:v>4.8267618750016004</c:v>
                </c:pt>
                <c:pt idx="26351">
                  <c:v>4.8271306250016002</c:v>
                </c:pt>
                <c:pt idx="26352">
                  <c:v>4.8276599999999998</c:v>
                </c:pt>
                <c:pt idx="26353">
                  <c:v>4.8280303124992008</c:v>
                </c:pt>
                <c:pt idx="26354">
                  <c:v>4.8283787499999997</c:v>
                </c:pt>
                <c:pt idx="26355">
                  <c:v>4.8289459375007997</c:v>
                </c:pt>
                <c:pt idx="26356">
                  <c:v>4.8293212499999996</c:v>
                </c:pt>
                <c:pt idx="26357">
                  <c:v>4.8296628124992003</c:v>
                </c:pt>
                <c:pt idx="26358">
                  <c:v>4.8302518750016006</c:v>
                </c:pt>
                <c:pt idx="26359">
                  <c:v>4.8306271875007996</c:v>
                </c:pt>
                <c:pt idx="26360">
                  <c:v>4.8312181250016009</c:v>
                </c:pt>
                <c:pt idx="26361">
                  <c:v>4.8318806250016006</c:v>
                </c:pt>
                <c:pt idx="26362">
                  <c:v>4.8323565624992009</c:v>
                </c:pt>
                <c:pt idx="26363">
                  <c:v>4.8330031250016008</c:v>
                </c:pt>
                <c:pt idx="26364">
                  <c:v>4.8335265624992001</c:v>
                </c:pt>
                <c:pt idx="26365">
                  <c:v>4.8341109375007996</c:v>
                </c:pt>
                <c:pt idx="26366">
                  <c:v>4.8346609375007992</c:v>
                </c:pt>
                <c:pt idx="26367">
                  <c:v>4.8352937499999999</c:v>
                </c:pt>
                <c:pt idx="26368">
                  <c:v>4.8348871875007999</c:v>
                </c:pt>
                <c:pt idx="26369">
                  <c:v>4.8343825000000002</c:v>
                </c:pt>
                <c:pt idx="26370">
                  <c:v>4.8340300000000003</c:v>
                </c:pt>
                <c:pt idx="26371">
                  <c:v>4.8336118750016004</c:v>
                </c:pt>
                <c:pt idx="26372">
                  <c:v>4.8332246875007998</c:v>
                </c:pt>
                <c:pt idx="26373">
                  <c:v>4.8328546875007996</c:v>
                </c:pt>
                <c:pt idx="26374">
                  <c:v>4.83252375</c:v>
                </c:pt>
                <c:pt idx="26375">
                  <c:v>4.8319653124992001</c:v>
                </c:pt>
                <c:pt idx="26376">
                  <c:v>4.8314456250016002</c:v>
                </c:pt>
                <c:pt idx="26377">
                  <c:v>4.8310078124992009</c:v>
                </c:pt>
                <c:pt idx="26378">
                  <c:v>4.8304906250016009</c:v>
                </c:pt>
                <c:pt idx="26379">
                  <c:v>4.8300734375007996</c:v>
                </c:pt>
                <c:pt idx="26380">
                  <c:v>4.8297187499999996</c:v>
                </c:pt>
                <c:pt idx="26381">
                  <c:v>4.8292965624992004</c:v>
                </c:pt>
                <c:pt idx="26382">
                  <c:v>4.8288459375007999</c:v>
                </c:pt>
                <c:pt idx="26383">
                  <c:v>4.8284046875007993</c:v>
                </c:pt>
                <c:pt idx="26384">
                  <c:v>4.8280340624992002</c:v>
                </c:pt>
                <c:pt idx="26385">
                  <c:v>4.8275909375007995</c:v>
                </c:pt>
                <c:pt idx="26386">
                  <c:v>4.8270212499999996</c:v>
                </c:pt>
                <c:pt idx="26387">
                  <c:v>4.8265012499999997</c:v>
                </c:pt>
                <c:pt idx="26388">
                  <c:v>4.8260362499999996</c:v>
                </c:pt>
                <c:pt idx="26389">
                  <c:v>4.8255778124992004</c:v>
                </c:pt>
                <c:pt idx="26390">
                  <c:v>4.8250175000000004</c:v>
                </c:pt>
                <c:pt idx="26391">
                  <c:v>4.8245265624992006</c:v>
                </c:pt>
                <c:pt idx="26392">
                  <c:v>4.8240612499999997</c:v>
                </c:pt>
                <c:pt idx="26393">
                  <c:v>4.8235362500000001</c:v>
                </c:pt>
                <c:pt idx="26394">
                  <c:v>4.8230599999999999</c:v>
                </c:pt>
                <c:pt idx="26395">
                  <c:v>4.8227009375007999</c:v>
                </c:pt>
                <c:pt idx="26396">
                  <c:v>4.8221965624992009</c:v>
                </c:pt>
                <c:pt idx="26397">
                  <c:v>4.8217278124992005</c:v>
                </c:pt>
                <c:pt idx="26398">
                  <c:v>4.8221587499999998</c:v>
                </c:pt>
                <c:pt idx="26399">
                  <c:v>4.822639375001601</c:v>
                </c:pt>
                <c:pt idx="26400">
                  <c:v>4.8230640624992009</c:v>
                </c:pt>
                <c:pt idx="26401">
                  <c:v>4.8235434375007991</c:v>
                </c:pt>
                <c:pt idx="26402">
                  <c:v>4.8239646875007995</c:v>
                </c:pt>
                <c:pt idx="26403">
                  <c:v>4.8243087500000001</c:v>
                </c:pt>
                <c:pt idx="26404">
                  <c:v>4.8247309375007994</c:v>
                </c:pt>
                <c:pt idx="26405">
                  <c:v>4.8250559375007995</c:v>
                </c:pt>
                <c:pt idx="26406">
                  <c:v>4.8255731250016005</c:v>
                </c:pt>
                <c:pt idx="26407">
                  <c:v>4.8261709375007991</c:v>
                </c:pt>
                <c:pt idx="26408">
                  <c:v>4.8267696875007999</c:v>
                </c:pt>
                <c:pt idx="26409">
                  <c:v>4.8274518750016009</c:v>
                </c:pt>
                <c:pt idx="26410">
                  <c:v>4.8280253124992001</c:v>
                </c:pt>
                <c:pt idx="26411">
                  <c:v>4.8283565624992004</c:v>
                </c:pt>
                <c:pt idx="26412">
                  <c:v>4.8286968750016008</c:v>
                </c:pt>
                <c:pt idx="26413">
                  <c:v>4.8292950000000001</c:v>
                </c:pt>
                <c:pt idx="26414">
                  <c:v>4.8296231250016008</c:v>
                </c:pt>
                <c:pt idx="26415">
                  <c:v>4.8299678124992003</c:v>
                </c:pt>
                <c:pt idx="26416">
                  <c:v>4.8304728124992007</c:v>
                </c:pt>
                <c:pt idx="26417">
                  <c:v>4.8308196875007994</c:v>
                </c:pt>
                <c:pt idx="26418">
                  <c:v>4.8311518750016003</c:v>
                </c:pt>
                <c:pt idx="26419">
                  <c:v>4.8314756250016009</c:v>
                </c:pt>
                <c:pt idx="26420">
                  <c:v>4.832189375001601</c:v>
                </c:pt>
                <c:pt idx="26421">
                  <c:v>4.8325115624992003</c:v>
                </c:pt>
                <c:pt idx="26422">
                  <c:v>4.8331190624992004</c:v>
                </c:pt>
                <c:pt idx="26423">
                  <c:v>4.8334650000000003</c:v>
                </c:pt>
                <c:pt idx="26424">
                  <c:v>4.8339178124992008</c:v>
                </c:pt>
                <c:pt idx="26425">
                  <c:v>4.8343778124992003</c:v>
                </c:pt>
                <c:pt idx="26426">
                  <c:v>4.8347881250016007</c:v>
                </c:pt>
                <c:pt idx="26427">
                  <c:v>4.8351715624992009</c:v>
                </c:pt>
                <c:pt idx="26428">
                  <c:v>4.8348275000000003</c:v>
                </c:pt>
                <c:pt idx="26429">
                  <c:v>4.8344796875007994</c:v>
                </c:pt>
                <c:pt idx="26430">
                  <c:v>4.8341253124992001</c:v>
                </c:pt>
                <c:pt idx="26431">
                  <c:v>4.8336578124992009</c:v>
                </c:pt>
                <c:pt idx="26432">
                  <c:v>4.8331037500000003</c:v>
                </c:pt>
                <c:pt idx="26433">
                  <c:v>4.8326525</c:v>
                </c:pt>
                <c:pt idx="26434">
                  <c:v>4.8321303124992001</c:v>
                </c:pt>
                <c:pt idx="26435">
                  <c:v>4.8314765624992004</c:v>
                </c:pt>
                <c:pt idx="26436">
                  <c:v>4.83076375</c:v>
                </c:pt>
                <c:pt idx="26437">
                  <c:v>4.8301893750016003</c:v>
                </c:pt>
                <c:pt idx="26438">
                  <c:v>4.8296475000000001</c:v>
                </c:pt>
                <c:pt idx="26439">
                  <c:v>4.8290359375007998</c:v>
                </c:pt>
                <c:pt idx="26440">
                  <c:v>4.8284237499999998</c:v>
                </c:pt>
                <c:pt idx="26441">
                  <c:v>4.8279521875007996</c:v>
                </c:pt>
                <c:pt idx="26442">
                  <c:v>4.8274678124992008</c:v>
                </c:pt>
                <c:pt idx="26443">
                  <c:v>4.8269234375007999</c:v>
                </c:pt>
                <c:pt idx="26444">
                  <c:v>4.8265103124992006</c:v>
                </c:pt>
                <c:pt idx="26445">
                  <c:v>4.8259840624992005</c:v>
                </c:pt>
                <c:pt idx="26446">
                  <c:v>4.825454375001601</c:v>
                </c:pt>
                <c:pt idx="26447">
                  <c:v>4.8250628124992003</c:v>
                </c:pt>
                <c:pt idx="26448">
                  <c:v>4.8247074999999997</c:v>
                </c:pt>
                <c:pt idx="26449">
                  <c:v>4.8247962500000003</c:v>
                </c:pt>
                <c:pt idx="26450">
                  <c:v>4.8251818750016007</c:v>
                </c:pt>
                <c:pt idx="26451">
                  <c:v>4.8255115624992007</c:v>
                </c:pt>
                <c:pt idx="26452">
                  <c:v>4.8259565624992007</c:v>
                </c:pt>
                <c:pt idx="26453">
                  <c:v>4.826299375001601</c:v>
                </c:pt>
                <c:pt idx="26454">
                  <c:v>4.8266509375007995</c:v>
                </c:pt>
                <c:pt idx="26455">
                  <c:v>4.8270584375007992</c:v>
                </c:pt>
                <c:pt idx="26456">
                  <c:v>4.8275309375007991</c:v>
                </c:pt>
                <c:pt idx="26457">
                  <c:v>4.8280728124992001</c:v>
                </c:pt>
                <c:pt idx="26458">
                  <c:v>4.8285006250016007</c:v>
                </c:pt>
                <c:pt idx="26459">
                  <c:v>4.8290656250016006</c:v>
                </c:pt>
                <c:pt idx="26460">
                  <c:v>4.8295953124992002</c:v>
                </c:pt>
                <c:pt idx="26461">
                  <c:v>4.8302068750016005</c:v>
                </c:pt>
                <c:pt idx="26462">
                  <c:v>4.8308003124992007</c:v>
                </c:pt>
                <c:pt idx="26463">
                  <c:v>4.8315546875007991</c:v>
                </c:pt>
                <c:pt idx="26464">
                  <c:v>4.8318849999999998</c:v>
                </c:pt>
                <c:pt idx="26465">
                  <c:v>4.8324137499999997</c:v>
                </c:pt>
                <c:pt idx="26466">
                  <c:v>4.8327615624992006</c:v>
                </c:pt>
                <c:pt idx="26467">
                  <c:v>4.8333196875007998</c:v>
                </c:pt>
                <c:pt idx="26468">
                  <c:v>4.8340078124992001</c:v>
                </c:pt>
                <c:pt idx="26469">
                  <c:v>4.8345378124992004</c:v>
                </c:pt>
                <c:pt idx="26470">
                  <c:v>4.8351671875007991</c:v>
                </c:pt>
                <c:pt idx="26471">
                  <c:v>4.8354925</c:v>
                </c:pt>
                <c:pt idx="26472">
                  <c:v>4.8360381250016005</c:v>
                </c:pt>
                <c:pt idx="26473">
                  <c:v>4.8364721875007994</c:v>
                </c:pt>
                <c:pt idx="26474">
                  <c:v>4.8368478124992009</c:v>
                </c:pt>
                <c:pt idx="26475">
                  <c:v>4.8363199999999997</c:v>
                </c:pt>
                <c:pt idx="26476">
                  <c:v>4.8359025000000004</c:v>
                </c:pt>
                <c:pt idx="26477">
                  <c:v>4.8355449999999998</c:v>
                </c:pt>
                <c:pt idx="26478">
                  <c:v>4.8351693750016009</c:v>
                </c:pt>
                <c:pt idx="26479">
                  <c:v>4.8347371875007994</c:v>
                </c:pt>
                <c:pt idx="26480">
                  <c:v>4.8341971875007994</c:v>
                </c:pt>
                <c:pt idx="26481">
                  <c:v>4.8336837499999996</c:v>
                </c:pt>
                <c:pt idx="26482">
                  <c:v>4.8332346875007994</c:v>
                </c:pt>
                <c:pt idx="26483">
                  <c:v>4.8327799999999996</c:v>
                </c:pt>
                <c:pt idx="26484">
                  <c:v>4.8323106250016004</c:v>
                </c:pt>
                <c:pt idx="26485">
                  <c:v>4.8318806250016006</c:v>
                </c:pt>
                <c:pt idx="26486">
                  <c:v>4.83111625</c:v>
                </c:pt>
                <c:pt idx="26487">
                  <c:v>4.8306628124992006</c:v>
                </c:pt>
                <c:pt idx="26488">
                  <c:v>4.8301524999999996</c:v>
                </c:pt>
                <c:pt idx="26489">
                  <c:v>4.8297181250016008</c:v>
                </c:pt>
                <c:pt idx="26490">
                  <c:v>4.8292734375007997</c:v>
                </c:pt>
                <c:pt idx="26491">
                  <c:v>4.8286962500000001</c:v>
                </c:pt>
                <c:pt idx="26492">
                  <c:v>4.8282065624992008</c:v>
                </c:pt>
                <c:pt idx="26493">
                  <c:v>4.8277915624992005</c:v>
                </c:pt>
                <c:pt idx="26494">
                  <c:v>4.8273250000000001</c:v>
                </c:pt>
                <c:pt idx="26495">
                  <c:v>4.8268468750016007</c:v>
                </c:pt>
                <c:pt idx="26496">
                  <c:v>4.8264743750016006</c:v>
                </c:pt>
                <c:pt idx="26497">
                  <c:v>4.8261471875007995</c:v>
                </c:pt>
                <c:pt idx="26498">
                  <c:v>4.8258156250016002</c:v>
                </c:pt>
                <c:pt idx="26499">
                  <c:v>4.8254743750016003</c:v>
                </c:pt>
                <c:pt idx="26500">
                  <c:v>4.8250299999999999</c:v>
                </c:pt>
                <c:pt idx="26501">
                  <c:v>4.8246778124992007</c:v>
                </c:pt>
                <c:pt idx="26502">
                  <c:v>4.8250431250016002</c:v>
                </c:pt>
                <c:pt idx="26503">
                  <c:v>4.8254178124992002</c:v>
                </c:pt>
                <c:pt idx="26504">
                  <c:v>4.8257715624992006</c:v>
                </c:pt>
                <c:pt idx="26505">
                  <c:v>4.8262540624992001</c:v>
                </c:pt>
                <c:pt idx="26506">
                  <c:v>4.8265834375007994</c:v>
                </c:pt>
                <c:pt idx="26507">
                  <c:v>4.82714</c:v>
                </c:pt>
                <c:pt idx="26508">
                  <c:v>4.8275246875007998</c:v>
                </c:pt>
                <c:pt idx="26509">
                  <c:v>4.8280206250016002</c:v>
                </c:pt>
                <c:pt idx="26510">
                  <c:v>4.8283553124992009</c:v>
                </c:pt>
                <c:pt idx="26511">
                  <c:v>4.8289603124992002</c:v>
                </c:pt>
                <c:pt idx="26512">
                  <c:v>4.8293200000000001</c:v>
                </c:pt>
                <c:pt idx="26513">
                  <c:v>4.8299115624992002</c:v>
                </c:pt>
                <c:pt idx="26514">
                  <c:v>4.8304965624992002</c:v>
                </c:pt>
                <c:pt idx="26515">
                  <c:v>4.8308246875007992</c:v>
                </c:pt>
                <c:pt idx="26516">
                  <c:v>4.8311737499999996</c:v>
                </c:pt>
                <c:pt idx="26517">
                  <c:v>4.8317006250016004</c:v>
                </c:pt>
                <c:pt idx="26518">
                  <c:v>4.83209</c:v>
                </c:pt>
                <c:pt idx="26519">
                  <c:v>4.8326912499999999</c:v>
                </c:pt>
                <c:pt idx="26520">
                  <c:v>4.8333331250016007</c:v>
                </c:pt>
                <c:pt idx="26521">
                  <c:v>4.8337765624992004</c:v>
                </c:pt>
                <c:pt idx="26522">
                  <c:v>4.83433125</c:v>
                </c:pt>
                <c:pt idx="26523">
                  <c:v>4.8347868750016003</c:v>
                </c:pt>
                <c:pt idx="26524">
                  <c:v>4.8353562500000002</c:v>
                </c:pt>
                <c:pt idx="26525">
                  <c:v>4.8357999999999999</c:v>
                </c:pt>
                <c:pt idx="26526">
                  <c:v>4.8363996875007995</c:v>
                </c:pt>
                <c:pt idx="26527">
                  <c:v>4.8367553124992009</c:v>
                </c:pt>
                <c:pt idx="26528">
                  <c:v>4.8363921875007998</c:v>
                </c:pt>
                <c:pt idx="26529">
                  <c:v>4.8360453124992002</c:v>
                </c:pt>
                <c:pt idx="26530">
                  <c:v>4.8355828124992009</c:v>
                </c:pt>
                <c:pt idx="26531">
                  <c:v>4.8349043750016003</c:v>
                </c:pt>
                <c:pt idx="26532">
                  <c:v>4.8341512499999997</c:v>
                </c:pt>
                <c:pt idx="26533">
                  <c:v>4.8334903124992001</c:v>
                </c:pt>
                <c:pt idx="26534">
                  <c:v>4.8327396875007995</c:v>
                </c:pt>
                <c:pt idx="26535">
                  <c:v>4.8318768750016003</c:v>
                </c:pt>
                <c:pt idx="26536">
                  <c:v>4.8310703124992003</c:v>
                </c:pt>
                <c:pt idx="26537">
                  <c:v>4.8303796875007992</c:v>
                </c:pt>
                <c:pt idx="26538">
                  <c:v>4.8297996875007998</c:v>
                </c:pt>
                <c:pt idx="26539">
                  <c:v>4.8292759375007996</c:v>
                </c:pt>
                <c:pt idx="26540">
                  <c:v>4.8289140624992006</c:v>
                </c:pt>
                <c:pt idx="26541">
                  <c:v>4.8285681250016008</c:v>
                </c:pt>
                <c:pt idx="26542">
                  <c:v>4.8287987499999998</c:v>
                </c:pt>
                <c:pt idx="26543">
                  <c:v>4.8291637500000002</c:v>
                </c:pt>
                <c:pt idx="26544">
                  <c:v>4.8295690624992007</c:v>
                </c:pt>
                <c:pt idx="26545">
                  <c:v>4.8299196875007997</c:v>
                </c:pt>
                <c:pt idx="26546">
                  <c:v>4.8304240624992003</c:v>
                </c:pt>
                <c:pt idx="26547">
                  <c:v>4.8308271875007991</c:v>
                </c:pt>
                <c:pt idx="26548">
                  <c:v>4.8305506250016004</c:v>
                </c:pt>
                <c:pt idx="26549">
                  <c:v>4.83010625</c:v>
                </c:pt>
                <c:pt idx="26550">
                  <c:v>4.8297409375007998</c:v>
                </c:pt>
                <c:pt idx="26551">
                  <c:v>4.8301181250016008</c:v>
                </c:pt>
                <c:pt idx="26552">
                  <c:v>4.830463125001601</c:v>
                </c:pt>
                <c:pt idx="26553">
                  <c:v>4.8309168750016003</c:v>
                </c:pt>
                <c:pt idx="26554">
                  <c:v>4.8312425000000001</c:v>
                </c:pt>
                <c:pt idx="26555">
                  <c:v>4.8315953124992008</c:v>
                </c:pt>
                <c:pt idx="26556">
                  <c:v>4.8320928124992006</c:v>
                </c:pt>
                <c:pt idx="26557">
                  <c:v>4.8326275000000001</c:v>
                </c:pt>
                <c:pt idx="26558">
                  <c:v>4.8330753124992007</c:v>
                </c:pt>
                <c:pt idx="26559">
                  <c:v>4.8335078124992004</c:v>
                </c:pt>
                <c:pt idx="26560">
                  <c:v>4.8339040624992009</c:v>
                </c:pt>
                <c:pt idx="26561">
                  <c:v>4.8342387499999999</c:v>
                </c:pt>
                <c:pt idx="26562">
                  <c:v>4.8344174999999998</c:v>
                </c:pt>
                <c:pt idx="26563">
                  <c:v>4.8348334375007997</c:v>
                </c:pt>
                <c:pt idx="26564">
                  <c:v>4.8346018750016002</c:v>
                </c:pt>
                <c:pt idx="26565">
                  <c:v>4.8342637499999999</c:v>
                </c:pt>
                <c:pt idx="26566">
                  <c:v>4.8340153124992007</c:v>
                </c:pt>
                <c:pt idx="26567">
                  <c:v>4.8343999999999996</c:v>
                </c:pt>
                <c:pt idx="26568">
                  <c:v>4.8347524999999996</c:v>
                </c:pt>
                <c:pt idx="26569">
                  <c:v>4.8351031250016003</c:v>
                </c:pt>
                <c:pt idx="26570">
                  <c:v>4.8354546875007998</c:v>
                </c:pt>
                <c:pt idx="26571">
                  <c:v>4.8357881250016002</c:v>
                </c:pt>
                <c:pt idx="26572">
                  <c:v>4.8355909375007995</c:v>
                </c:pt>
                <c:pt idx="26573">
                  <c:v>4.8352106250016007</c:v>
                </c:pt>
                <c:pt idx="26574">
                  <c:v>4.83482375</c:v>
                </c:pt>
                <c:pt idx="26575">
                  <c:v>4.8344906250016004</c:v>
                </c:pt>
                <c:pt idx="26576">
                  <c:v>4.8340943750016008</c:v>
                </c:pt>
                <c:pt idx="26577">
                  <c:v>4.8335890624992004</c:v>
                </c:pt>
                <c:pt idx="26578">
                  <c:v>4.8330284375007997</c:v>
                </c:pt>
                <c:pt idx="26579">
                  <c:v>4.8326131250016005</c:v>
                </c:pt>
                <c:pt idx="26580">
                  <c:v>4.8322134375007995</c:v>
                </c:pt>
                <c:pt idx="26581">
                  <c:v>4.8318934375007991</c:v>
                </c:pt>
                <c:pt idx="26582">
                  <c:v>4.8320590624992006</c:v>
                </c:pt>
                <c:pt idx="26583">
                  <c:v>4.8325121875007993</c:v>
                </c:pt>
                <c:pt idx="26584">
                  <c:v>4.8329740624992006</c:v>
                </c:pt>
                <c:pt idx="26585">
                  <c:v>4.8333859375007995</c:v>
                </c:pt>
                <c:pt idx="26586">
                  <c:v>4.8338678124992009</c:v>
                </c:pt>
                <c:pt idx="26587">
                  <c:v>4.8344065624992005</c:v>
                </c:pt>
                <c:pt idx="26588">
                  <c:v>4.8348521875007995</c:v>
                </c:pt>
                <c:pt idx="26589">
                  <c:v>4.8353803124992005</c:v>
                </c:pt>
                <c:pt idx="26590">
                  <c:v>4.8358071875007997</c:v>
                </c:pt>
                <c:pt idx="26591">
                  <c:v>4.8361340624992009</c:v>
                </c:pt>
                <c:pt idx="26592">
                  <c:v>4.8365359375007992</c:v>
                </c:pt>
                <c:pt idx="26593">
                  <c:v>4.8369974999999998</c:v>
                </c:pt>
                <c:pt idx="26594">
                  <c:v>4.8373421875007994</c:v>
                </c:pt>
                <c:pt idx="26595">
                  <c:v>4.8378684375007994</c:v>
                </c:pt>
                <c:pt idx="26596">
                  <c:v>4.8383628124992004</c:v>
                </c:pt>
                <c:pt idx="26597">
                  <c:v>4.8387162500000001</c:v>
                </c:pt>
                <c:pt idx="26598">
                  <c:v>4.8391262499999996</c:v>
                </c:pt>
                <c:pt idx="26599">
                  <c:v>4.839531875001601</c:v>
                </c:pt>
                <c:pt idx="26600">
                  <c:v>4.8400325000000004</c:v>
                </c:pt>
                <c:pt idx="26601">
                  <c:v>4.8404771875007997</c:v>
                </c:pt>
                <c:pt idx="26602">
                  <c:v>4.8408696875007999</c:v>
                </c:pt>
                <c:pt idx="26603">
                  <c:v>4.8412674999999998</c:v>
                </c:pt>
                <c:pt idx="26604">
                  <c:v>4.8417737499999998</c:v>
                </c:pt>
                <c:pt idx="26605">
                  <c:v>4.8421840624992001</c:v>
                </c:pt>
                <c:pt idx="26606">
                  <c:v>4.8425806250016006</c:v>
                </c:pt>
                <c:pt idx="26607">
                  <c:v>4.8430496875007991</c:v>
                </c:pt>
                <c:pt idx="26608">
                  <c:v>4.8434318750016008</c:v>
                </c:pt>
                <c:pt idx="26609">
                  <c:v>4.8437803124992005</c:v>
                </c:pt>
                <c:pt idx="26610">
                  <c:v>4.8441081250016005</c:v>
                </c:pt>
                <c:pt idx="26611">
                  <c:v>4.8436921875007997</c:v>
                </c:pt>
                <c:pt idx="26612">
                  <c:v>4.8430274999999998</c:v>
                </c:pt>
                <c:pt idx="26613">
                  <c:v>4.8425631250016004</c:v>
                </c:pt>
                <c:pt idx="26614">
                  <c:v>4.8421728124992001</c:v>
                </c:pt>
                <c:pt idx="26615">
                  <c:v>4.8417903124992003</c:v>
                </c:pt>
                <c:pt idx="26616">
                  <c:v>4.8413665624992008</c:v>
                </c:pt>
                <c:pt idx="26617">
                  <c:v>4.8408503124992004</c:v>
                </c:pt>
                <c:pt idx="26618">
                  <c:v>4.8403553124992005</c:v>
                </c:pt>
                <c:pt idx="26619">
                  <c:v>4.8398259375007999</c:v>
                </c:pt>
                <c:pt idx="26620">
                  <c:v>4.8393509375007993</c:v>
                </c:pt>
                <c:pt idx="26621">
                  <c:v>4.8389575000000002</c:v>
                </c:pt>
                <c:pt idx="26622">
                  <c:v>4.8385853124992009</c:v>
                </c:pt>
                <c:pt idx="26623">
                  <c:v>4.8381912500000004</c:v>
                </c:pt>
                <c:pt idx="26624">
                  <c:v>4.8377840624992006</c:v>
                </c:pt>
                <c:pt idx="26625">
                  <c:v>4.8374596875007994</c:v>
                </c:pt>
                <c:pt idx="26626">
                  <c:v>4.8369425000000001</c:v>
                </c:pt>
                <c:pt idx="26627">
                  <c:v>4.8365081250016004</c:v>
                </c:pt>
                <c:pt idx="26628">
                  <c:v>4.8361284375007996</c:v>
                </c:pt>
                <c:pt idx="26629">
                  <c:v>4.8357999999999999</c:v>
                </c:pt>
                <c:pt idx="26630">
                  <c:v>4.8354278124992005</c:v>
                </c:pt>
                <c:pt idx="26631">
                  <c:v>4.8350165624992005</c:v>
                </c:pt>
                <c:pt idx="26632">
                  <c:v>4.8346515624992001</c:v>
                </c:pt>
                <c:pt idx="26633">
                  <c:v>4.8341700000000003</c:v>
                </c:pt>
                <c:pt idx="26634">
                  <c:v>4.8337596875007991</c:v>
                </c:pt>
                <c:pt idx="26635">
                  <c:v>4.8333331250016007</c:v>
                </c:pt>
                <c:pt idx="26636">
                  <c:v>4.8329831250016007</c:v>
                </c:pt>
                <c:pt idx="26637">
                  <c:v>4.8326437499999999</c:v>
                </c:pt>
                <c:pt idx="26638">
                  <c:v>4.8321065624992006</c:v>
                </c:pt>
                <c:pt idx="26639">
                  <c:v>4.831730625001601</c:v>
                </c:pt>
                <c:pt idx="26640">
                  <c:v>4.832164375001601</c:v>
                </c:pt>
                <c:pt idx="26641">
                  <c:v>4.8325128124992007</c:v>
                </c:pt>
                <c:pt idx="26642">
                  <c:v>4.8328699999999998</c:v>
                </c:pt>
                <c:pt idx="26643">
                  <c:v>4.8331987500000002</c:v>
                </c:pt>
                <c:pt idx="26644">
                  <c:v>4.8335900000000001</c:v>
                </c:pt>
                <c:pt idx="26645">
                  <c:v>4.8339868750016004</c:v>
                </c:pt>
                <c:pt idx="26646">
                  <c:v>4.8343465624992001</c:v>
                </c:pt>
                <c:pt idx="26647">
                  <c:v>4.8347131250016009</c:v>
                </c:pt>
                <c:pt idx="26648">
                  <c:v>4.8352349999999999</c:v>
                </c:pt>
                <c:pt idx="26649">
                  <c:v>4.8355881250016006</c:v>
                </c:pt>
                <c:pt idx="26650">
                  <c:v>4.8362228124992006</c:v>
                </c:pt>
                <c:pt idx="26651">
                  <c:v>4.8366606250016009</c:v>
                </c:pt>
                <c:pt idx="26652">
                  <c:v>4.8372118750016009</c:v>
                </c:pt>
                <c:pt idx="26653">
                  <c:v>4.8377159375007999</c:v>
                </c:pt>
                <c:pt idx="26654">
                  <c:v>4.8383093750016002</c:v>
                </c:pt>
                <c:pt idx="26655">
                  <c:v>4.8387156250016004</c:v>
                </c:pt>
                <c:pt idx="26656">
                  <c:v>4.8392890624992004</c:v>
                </c:pt>
                <c:pt idx="26657">
                  <c:v>4.83972625</c:v>
                </c:pt>
                <c:pt idx="26658">
                  <c:v>4.8402418750016007</c:v>
                </c:pt>
                <c:pt idx="26659">
                  <c:v>4.8406940624992005</c:v>
                </c:pt>
                <c:pt idx="26660">
                  <c:v>4.8412056250016002</c:v>
                </c:pt>
                <c:pt idx="26661">
                  <c:v>4.8415681250016007</c:v>
                </c:pt>
                <c:pt idx="26662">
                  <c:v>4.84202625</c:v>
                </c:pt>
                <c:pt idx="26663">
                  <c:v>4.8423971875007998</c:v>
                </c:pt>
                <c:pt idx="26664">
                  <c:v>4.8420528124992002</c:v>
                </c:pt>
                <c:pt idx="26665">
                  <c:v>4.8415496875007991</c:v>
                </c:pt>
                <c:pt idx="26666">
                  <c:v>4.8409534375007999</c:v>
                </c:pt>
                <c:pt idx="26667">
                  <c:v>4.8403693750016004</c:v>
                </c:pt>
                <c:pt idx="26668">
                  <c:v>4.8399271875007992</c:v>
                </c:pt>
                <c:pt idx="26669">
                  <c:v>4.8394925000000004</c:v>
                </c:pt>
                <c:pt idx="26670">
                  <c:v>4.8390843750016002</c:v>
                </c:pt>
                <c:pt idx="26671">
                  <c:v>4.838686875001601</c:v>
                </c:pt>
                <c:pt idx="26672">
                  <c:v>4.8381881250016008</c:v>
                </c:pt>
                <c:pt idx="26673">
                  <c:v>4.8377928124992007</c:v>
                </c:pt>
                <c:pt idx="26674">
                  <c:v>4.8371512499999998</c:v>
                </c:pt>
                <c:pt idx="26675">
                  <c:v>4.8367928124992003</c:v>
                </c:pt>
                <c:pt idx="26676">
                  <c:v>4.8363153124992007</c:v>
                </c:pt>
                <c:pt idx="26677">
                  <c:v>4.8358853124992001</c:v>
                </c:pt>
                <c:pt idx="26678">
                  <c:v>4.8353459375007999</c:v>
                </c:pt>
                <c:pt idx="26679">
                  <c:v>4.8349890624992007</c:v>
                </c:pt>
                <c:pt idx="26680">
                  <c:v>4.8345843750016009</c:v>
                </c:pt>
                <c:pt idx="26681">
                  <c:v>4.8343793750016006</c:v>
                </c:pt>
                <c:pt idx="26682">
                  <c:v>4.8347368750016004</c:v>
                </c:pt>
                <c:pt idx="26683">
                  <c:v>4.8352196875007998</c:v>
                </c:pt>
                <c:pt idx="26684">
                  <c:v>4.8356215624992007</c:v>
                </c:pt>
                <c:pt idx="26685">
                  <c:v>4.8360331250016007</c:v>
                </c:pt>
                <c:pt idx="26686">
                  <c:v>4.8364849999999997</c:v>
                </c:pt>
                <c:pt idx="26687">
                  <c:v>4.8369918750016003</c:v>
                </c:pt>
                <c:pt idx="26688">
                  <c:v>4.8374612499999996</c:v>
                </c:pt>
                <c:pt idx="26689">
                  <c:v>4.8379143750016009</c:v>
                </c:pt>
                <c:pt idx="26690">
                  <c:v>4.8384131250016003</c:v>
                </c:pt>
                <c:pt idx="26691">
                  <c:v>4.8388387499999999</c:v>
                </c:pt>
                <c:pt idx="26692">
                  <c:v>4.8394109375007996</c:v>
                </c:pt>
                <c:pt idx="26693">
                  <c:v>4.8399293750016001</c:v>
                </c:pt>
                <c:pt idx="26694">
                  <c:v>4.8405812499999996</c:v>
                </c:pt>
                <c:pt idx="26695">
                  <c:v>4.8411274999999998</c:v>
                </c:pt>
                <c:pt idx="26696">
                  <c:v>4.8417156250016005</c:v>
                </c:pt>
                <c:pt idx="26697">
                  <c:v>4.8422184375007991</c:v>
                </c:pt>
                <c:pt idx="26698">
                  <c:v>4.842839375001601</c:v>
                </c:pt>
                <c:pt idx="26699">
                  <c:v>4.8432424999999997</c:v>
                </c:pt>
                <c:pt idx="26700">
                  <c:v>4.8437237499999997</c:v>
                </c:pt>
                <c:pt idx="26701">
                  <c:v>4.8441175000000003</c:v>
                </c:pt>
                <c:pt idx="26702">
                  <c:v>4.8445128124992003</c:v>
                </c:pt>
                <c:pt idx="26703">
                  <c:v>4.8450221875007999</c:v>
                </c:pt>
                <c:pt idx="26704">
                  <c:v>4.845503125001601</c:v>
                </c:pt>
                <c:pt idx="26705">
                  <c:v>4.8458515624992007</c:v>
                </c:pt>
                <c:pt idx="26706">
                  <c:v>4.8461818750016006</c:v>
                </c:pt>
                <c:pt idx="26707">
                  <c:v>4.8457603124992001</c:v>
                </c:pt>
                <c:pt idx="26708">
                  <c:v>4.8451346875007992</c:v>
                </c:pt>
                <c:pt idx="26709">
                  <c:v>4.8447950000000004</c:v>
                </c:pt>
                <c:pt idx="26710">
                  <c:v>4.8443375</c:v>
                </c:pt>
                <c:pt idx="26711">
                  <c:v>4.8438518750016009</c:v>
                </c:pt>
                <c:pt idx="26712">
                  <c:v>4.8434499999999998</c:v>
                </c:pt>
                <c:pt idx="26713">
                  <c:v>4.8427637499999996</c:v>
                </c:pt>
                <c:pt idx="26714">
                  <c:v>4.842383125001601</c:v>
                </c:pt>
                <c:pt idx="26715">
                  <c:v>4.8420075000000002</c:v>
                </c:pt>
                <c:pt idx="26716">
                  <c:v>4.8414109375007994</c:v>
                </c:pt>
                <c:pt idx="26717">
                  <c:v>4.8408881250016007</c:v>
                </c:pt>
                <c:pt idx="26718">
                  <c:v>4.8405068750016005</c:v>
                </c:pt>
                <c:pt idx="26719">
                  <c:v>4.8401462500000001</c:v>
                </c:pt>
                <c:pt idx="26720">
                  <c:v>4.8405312499999997</c:v>
                </c:pt>
                <c:pt idx="26721">
                  <c:v>4.8410071875007992</c:v>
                </c:pt>
                <c:pt idx="26722">
                  <c:v>4.8413284375007999</c:v>
                </c:pt>
                <c:pt idx="26723">
                  <c:v>4.8413174999999997</c:v>
                </c:pt>
                <c:pt idx="26724">
                  <c:v>4.8407981250016006</c:v>
                </c:pt>
                <c:pt idx="26725">
                  <c:v>4.8404431250016007</c:v>
                </c:pt>
                <c:pt idx="26726">
                  <c:v>4.840071875001601</c:v>
                </c:pt>
                <c:pt idx="26727">
                  <c:v>4.8396878124992009</c:v>
                </c:pt>
                <c:pt idx="26728">
                  <c:v>4.8394328124992008</c:v>
                </c:pt>
                <c:pt idx="26729">
                  <c:v>4.8389974999999996</c:v>
                </c:pt>
                <c:pt idx="26730">
                  <c:v>4.83847</c:v>
                </c:pt>
                <c:pt idx="26731">
                  <c:v>4.8381437500000004</c:v>
                </c:pt>
                <c:pt idx="26732">
                  <c:v>4.8375359375007996</c:v>
                </c:pt>
                <c:pt idx="26733">
                  <c:v>4.8371243750016006</c:v>
                </c:pt>
                <c:pt idx="26734">
                  <c:v>4.8367512499999998</c:v>
                </c:pt>
                <c:pt idx="26735">
                  <c:v>4.8361568750016009</c:v>
                </c:pt>
                <c:pt idx="26736">
                  <c:v>4.8355125000000001</c:v>
                </c:pt>
                <c:pt idx="26737">
                  <c:v>4.8350628124992001</c:v>
                </c:pt>
                <c:pt idx="26738">
                  <c:v>4.8346137499999999</c:v>
                </c:pt>
                <c:pt idx="26739">
                  <c:v>4.8341750000000001</c:v>
                </c:pt>
                <c:pt idx="26740">
                  <c:v>4.8337959375007991</c:v>
                </c:pt>
                <c:pt idx="26741">
                  <c:v>4.8339462500000003</c:v>
                </c:pt>
                <c:pt idx="26742">
                  <c:v>4.8343218750016002</c:v>
                </c:pt>
                <c:pt idx="26743">
                  <c:v>4.83479875</c:v>
                </c:pt>
                <c:pt idx="26744">
                  <c:v>4.8353428124992002</c:v>
                </c:pt>
                <c:pt idx="26745">
                  <c:v>4.8357834375007993</c:v>
                </c:pt>
                <c:pt idx="26746">
                  <c:v>4.8364059375007997</c:v>
                </c:pt>
                <c:pt idx="26747">
                  <c:v>4.8368487499999997</c:v>
                </c:pt>
                <c:pt idx="26748">
                  <c:v>4.8371690624992008</c:v>
                </c:pt>
                <c:pt idx="26749">
                  <c:v>4.8375153124992005</c:v>
                </c:pt>
                <c:pt idx="26750">
                  <c:v>4.8379781250016007</c:v>
                </c:pt>
                <c:pt idx="26751">
                  <c:v>4.8383362500000002</c:v>
                </c:pt>
                <c:pt idx="26752">
                  <c:v>4.8388434375007998</c:v>
                </c:pt>
                <c:pt idx="26753">
                  <c:v>4.8393212500000002</c:v>
                </c:pt>
                <c:pt idx="26754">
                  <c:v>4.8398171875007998</c:v>
                </c:pt>
                <c:pt idx="26755">
                  <c:v>4.8402412500000001</c:v>
                </c:pt>
                <c:pt idx="26756">
                  <c:v>4.8405859375007996</c:v>
                </c:pt>
                <c:pt idx="26757">
                  <c:v>4.8411471875007992</c:v>
                </c:pt>
                <c:pt idx="26758">
                  <c:v>4.8415184375007998</c:v>
                </c:pt>
                <c:pt idx="26759">
                  <c:v>4.8418434375007999</c:v>
                </c:pt>
                <c:pt idx="26760">
                  <c:v>4.8423018750016009</c:v>
                </c:pt>
                <c:pt idx="26761">
                  <c:v>4.8428631250016005</c:v>
                </c:pt>
                <c:pt idx="26762">
                  <c:v>4.8432071875007994</c:v>
                </c:pt>
                <c:pt idx="26763">
                  <c:v>4.8435778124992002</c:v>
                </c:pt>
                <c:pt idx="26764">
                  <c:v>4.8440181250016003</c:v>
                </c:pt>
                <c:pt idx="26765">
                  <c:v>4.8444646875007997</c:v>
                </c:pt>
                <c:pt idx="26766">
                  <c:v>4.8439775000000003</c:v>
                </c:pt>
                <c:pt idx="26767">
                  <c:v>4.8435362499999997</c:v>
                </c:pt>
                <c:pt idx="26768">
                  <c:v>4.8430906250016008</c:v>
                </c:pt>
                <c:pt idx="26769">
                  <c:v>4.8426628124992002</c:v>
                </c:pt>
                <c:pt idx="26770">
                  <c:v>4.8421275000000001</c:v>
                </c:pt>
                <c:pt idx="26771">
                  <c:v>4.8416662500000003</c:v>
                </c:pt>
                <c:pt idx="26772">
                  <c:v>4.8412581250016009</c:v>
                </c:pt>
                <c:pt idx="26773">
                  <c:v>4.8408646875007992</c:v>
                </c:pt>
                <c:pt idx="26774">
                  <c:v>4.8404087499999999</c:v>
                </c:pt>
                <c:pt idx="26775">
                  <c:v>4.8400071875007997</c:v>
                </c:pt>
                <c:pt idx="26776">
                  <c:v>4.8396221875007992</c:v>
                </c:pt>
                <c:pt idx="26777">
                  <c:v>4.8392265624992001</c:v>
                </c:pt>
                <c:pt idx="26778">
                  <c:v>4.8389015624992009</c:v>
                </c:pt>
                <c:pt idx="26779">
                  <c:v>4.8384290624992001</c:v>
                </c:pt>
                <c:pt idx="26780">
                  <c:v>4.8380384375007992</c:v>
                </c:pt>
                <c:pt idx="26781">
                  <c:v>4.8380428124992001</c:v>
                </c:pt>
                <c:pt idx="26782">
                  <c:v>4.8383646875007997</c:v>
                </c:pt>
                <c:pt idx="26783">
                  <c:v>4.8387928124992001</c:v>
                </c:pt>
                <c:pt idx="26784">
                  <c:v>4.8391537500000004</c:v>
                </c:pt>
                <c:pt idx="26785">
                  <c:v>4.8395581250016004</c:v>
                </c:pt>
                <c:pt idx="26786">
                  <c:v>4.8399625000000004</c:v>
                </c:pt>
                <c:pt idx="26787">
                  <c:v>4.8403974999999999</c:v>
                </c:pt>
                <c:pt idx="26788">
                  <c:v>4.8409087499999996</c:v>
                </c:pt>
                <c:pt idx="26789">
                  <c:v>4.8412709375007994</c:v>
                </c:pt>
                <c:pt idx="26790">
                  <c:v>4.8416803124992009</c:v>
                </c:pt>
                <c:pt idx="26791">
                  <c:v>4.8420443750016009</c:v>
                </c:pt>
                <c:pt idx="26792">
                  <c:v>4.8424846875007992</c:v>
                </c:pt>
                <c:pt idx="26793">
                  <c:v>4.8429768750016002</c:v>
                </c:pt>
                <c:pt idx="26794">
                  <c:v>4.8434931250016007</c:v>
                </c:pt>
                <c:pt idx="26795">
                  <c:v>4.84385625</c:v>
                </c:pt>
                <c:pt idx="26796">
                  <c:v>4.8442825000000003</c:v>
                </c:pt>
                <c:pt idx="26797">
                  <c:v>4.8446212500000003</c:v>
                </c:pt>
                <c:pt idx="26798">
                  <c:v>4.8449953124992007</c:v>
                </c:pt>
                <c:pt idx="26799">
                  <c:v>4.8454018750016008</c:v>
                </c:pt>
                <c:pt idx="26800">
                  <c:v>4.8457406250016009</c:v>
                </c:pt>
                <c:pt idx="26801">
                  <c:v>4.8454699999999997</c:v>
                </c:pt>
                <c:pt idx="26802">
                  <c:v>4.8450243750016009</c:v>
                </c:pt>
                <c:pt idx="26803">
                  <c:v>4.8443965624992007</c:v>
                </c:pt>
                <c:pt idx="26804">
                  <c:v>4.8439853124992007</c:v>
                </c:pt>
                <c:pt idx="26805">
                  <c:v>4.8435903124992006</c:v>
                </c:pt>
                <c:pt idx="26806">
                  <c:v>4.8431031250016003</c:v>
                </c:pt>
                <c:pt idx="26807">
                  <c:v>4.8425915624992006</c:v>
                </c:pt>
                <c:pt idx="26808">
                  <c:v>4.8421915624992007</c:v>
                </c:pt>
                <c:pt idx="26809">
                  <c:v>4.8417890624992008</c:v>
                </c:pt>
                <c:pt idx="26810">
                  <c:v>4.8413240624992007</c:v>
                </c:pt>
                <c:pt idx="26811">
                  <c:v>4.8408328124992002</c:v>
                </c:pt>
                <c:pt idx="26812">
                  <c:v>4.8403946875007993</c:v>
                </c:pt>
                <c:pt idx="26813">
                  <c:v>4.8400343750016006</c:v>
                </c:pt>
                <c:pt idx="26814">
                  <c:v>4.8396268750016009</c:v>
                </c:pt>
                <c:pt idx="26815">
                  <c:v>4.8392746875007999</c:v>
                </c:pt>
                <c:pt idx="26816">
                  <c:v>4.8387606250016004</c:v>
                </c:pt>
                <c:pt idx="26817">
                  <c:v>4.8383181250016003</c:v>
                </c:pt>
                <c:pt idx="26818">
                  <c:v>4.8385303124992003</c:v>
                </c:pt>
                <c:pt idx="26819">
                  <c:v>4.8388887499999997</c:v>
                </c:pt>
                <c:pt idx="26820">
                  <c:v>4.8392690624992003</c:v>
                </c:pt>
                <c:pt idx="26821">
                  <c:v>4.8396028124992005</c:v>
                </c:pt>
                <c:pt idx="26822">
                  <c:v>4.8400931250016006</c:v>
                </c:pt>
                <c:pt idx="26823">
                  <c:v>4.8404353124992001</c:v>
                </c:pt>
                <c:pt idx="26824">
                  <c:v>4.8409078124992009</c:v>
                </c:pt>
                <c:pt idx="26825">
                  <c:v>4.8413000000000004</c:v>
                </c:pt>
                <c:pt idx="26826">
                  <c:v>4.8416878124992007</c:v>
                </c:pt>
                <c:pt idx="26827">
                  <c:v>4.8422809375007994</c:v>
                </c:pt>
                <c:pt idx="26828">
                  <c:v>4.8426400000000003</c:v>
                </c:pt>
                <c:pt idx="26829">
                  <c:v>4.8423118750016005</c:v>
                </c:pt>
                <c:pt idx="26830">
                  <c:v>4.8419425</c:v>
                </c:pt>
                <c:pt idx="26831">
                  <c:v>4.8415490624992001</c:v>
                </c:pt>
                <c:pt idx="26832">
                  <c:v>4.8409746875007995</c:v>
                </c:pt>
                <c:pt idx="26833">
                  <c:v>4.8406346875007991</c:v>
                </c:pt>
                <c:pt idx="26834">
                  <c:v>4.8402840624992001</c:v>
                </c:pt>
                <c:pt idx="26835">
                  <c:v>4.8399618750016007</c:v>
                </c:pt>
                <c:pt idx="26836">
                  <c:v>4.83942125</c:v>
                </c:pt>
                <c:pt idx="26837">
                  <c:v>4.8390090624992004</c:v>
                </c:pt>
                <c:pt idx="26838">
                  <c:v>4.8386768750016005</c:v>
                </c:pt>
                <c:pt idx="26839">
                  <c:v>4.8390106250016007</c:v>
                </c:pt>
                <c:pt idx="26840">
                  <c:v>4.8393637500000004</c:v>
                </c:pt>
                <c:pt idx="26841">
                  <c:v>4.8398034375007999</c:v>
                </c:pt>
                <c:pt idx="26842">
                  <c:v>4.8401365624992003</c:v>
                </c:pt>
                <c:pt idx="26843">
                  <c:v>4.8405893750016009</c:v>
                </c:pt>
                <c:pt idx="26844">
                  <c:v>4.8409353124992007</c:v>
                </c:pt>
                <c:pt idx="26845">
                  <c:v>4.8413590624992002</c:v>
                </c:pt>
                <c:pt idx="26846">
                  <c:v>4.8417624999999997</c:v>
                </c:pt>
                <c:pt idx="26847">
                  <c:v>4.8421824999999998</c:v>
                </c:pt>
                <c:pt idx="26848">
                  <c:v>4.8425221875007995</c:v>
                </c:pt>
                <c:pt idx="26849">
                  <c:v>4.8430031250016006</c:v>
                </c:pt>
                <c:pt idx="26850">
                  <c:v>4.8433400000000004</c:v>
                </c:pt>
                <c:pt idx="26851">
                  <c:v>4.8438043750016009</c:v>
                </c:pt>
                <c:pt idx="26852">
                  <c:v>4.8438134375007991</c:v>
                </c:pt>
                <c:pt idx="26853">
                  <c:v>4.8439137499999996</c:v>
                </c:pt>
                <c:pt idx="26854">
                  <c:v>4.8442724999999998</c:v>
                </c:pt>
                <c:pt idx="26855">
                  <c:v>4.8447431250016004</c:v>
                </c:pt>
                <c:pt idx="26856">
                  <c:v>4.8452381250016003</c:v>
                </c:pt>
                <c:pt idx="26857">
                  <c:v>4.8456049999999999</c:v>
                </c:pt>
                <c:pt idx="26858">
                  <c:v>4.8459921875007996</c:v>
                </c:pt>
                <c:pt idx="26859">
                  <c:v>4.8464068750016009</c:v>
                </c:pt>
                <c:pt idx="26860">
                  <c:v>4.8460371875007997</c:v>
                </c:pt>
                <c:pt idx="26861">
                  <c:v>4.8456331250016005</c:v>
                </c:pt>
                <c:pt idx="26862">
                  <c:v>4.8450528124992003</c:v>
                </c:pt>
                <c:pt idx="26863">
                  <c:v>4.8446674999999999</c:v>
                </c:pt>
                <c:pt idx="26864">
                  <c:v>4.8442953124992005</c:v>
                </c:pt>
                <c:pt idx="26865">
                  <c:v>4.8438378124992001</c:v>
                </c:pt>
                <c:pt idx="26866">
                  <c:v>4.8433290624992003</c:v>
                </c:pt>
                <c:pt idx="26867">
                  <c:v>4.8428309375007998</c:v>
                </c:pt>
                <c:pt idx="26868">
                  <c:v>4.8423568750016006</c:v>
                </c:pt>
                <c:pt idx="26869">
                  <c:v>4.8418524999999999</c:v>
                </c:pt>
                <c:pt idx="26870">
                  <c:v>4.8412606250016008</c:v>
                </c:pt>
                <c:pt idx="26871">
                  <c:v>4.8407203124992009</c:v>
                </c:pt>
                <c:pt idx="26872">
                  <c:v>4.8401871875007991</c:v>
                </c:pt>
                <c:pt idx="26873">
                  <c:v>4.8396603124992001</c:v>
                </c:pt>
                <c:pt idx="26874">
                  <c:v>4.8391937499999997</c:v>
                </c:pt>
                <c:pt idx="26875">
                  <c:v>4.8387215624992006</c:v>
                </c:pt>
                <c:pt idx="26876">
                  <c:v>4.8382387500000004</c:v>
                </c:pt>
                <c:pt idx="26877">
                  <c:v>4.8378909375007995</c:v>
                </c:pt>
                <c:pt idx="26878">
                  <c:v>4.8382187500000002</c:v>
                </c:pt>
                <c:pt idx="26879">
                  <c:v>4.8386025000000004</c:v>
                </c:pt>
                <c:pt idx="26880">
                  <c:v>4.8389884375007997</c:v>
                </c:pt>
                <c:pt idx="26881">
                  <c:v>4.8393184375007996</c:v>
                </c:pt>
                <c:pt idx="26882">
                  <c:v>4.8398703124992002</c:v>
                </c:pt>
                <c:pt idx="26883">
                  <c:v>4.8402225000000003</c:v>
                </c:pt>
                <c:pt idx="26884">
                  <c:v>4.8407565624992008</c:v>
                </c:pt>
                <c:pt idx="26885">
                  <c:v>4.8411784375007993</c:v>
                </c:pt>
                <c:pt idx="26886">
                  <c:v>4.8417446875007997</c:v>
                </c:pt>
                <c:pt idx="26887">
                  <c:v>4.8422065624992001</c:v>
                </c:pt>
                <c:pt idx="26888">
                  <c:v>4.8425409375007993</c:v>
                </c:pt>
                <c:pt idx="26889">
                  <c:v>4.8430703124992007</c:v>
                </c:pt>
                <c:pt idx="26890">
                  <c:v>4.8435915624992001</c:v>
                </c:pt>
                <c:pt idx="26891">
                  <c:v>4.8440356250016006</c:v>
                </c:pt>
                <c:pt idx="26892">
                  <c:v>4.8446184375007997</c:v>
                </c:pt>
                <c:pt idx="26893">
                  <c:v>4.8451278124992001</c:v>
                </c:pt>
                <c:pt idx="26894">
                  <c:v>4.8454659375007996</c:v>
                </c:pt>
                <c:pt idx="26895">
                  <c:v>4.8458190624992001</c:v>
                </c:pt>
                <c:pt idx="26896">
                  <c:v>4.8463531250016008</c:v>
                </c:pt>
                <c:pt idx="26897">
                  <c:v>4.84685875</c:v>
                </c:pt>
                <c:pt idx="26898">
                  <c:v>4.8473018750016008</c:v>
                </c:pt>
                <c:pt idx="26899">
                  <c:v>4.8477712500000001</c:v>
                </c:pt>
                <c:pt idx="26900">
                  <c:v>4.8483134375007992</c:v>
                </c:pt>
                <c:pt idx="26901">
                  <c:v>4.8486553124992007</c:v>
                </c:pt>
                <c:pt idx="26902">
                  <c:v>4.8491568750016008</c:v>
                </c:pt>
                <c:pt idx="26903">
                  <c:v>4.8495153124992001</c:v>
                </c:pt>
                <c:pt idx="26904">
                  <c:v>4.8499681250016007</c:v>
                </c:pt>
                <c:pt idx="26905">
                  <c:v>4.8494840624992008</c:v>
                </c:pt>
                <c:pt idx="26906">
                  <c:v>4.8490596875007999</c:v>
                </c:pt>
                <c:pt idx="26907">
                  <c:v>4.8486584375007995</c:v>
                </c:pt>
                <c:pt idx="26908">
                  <c:v>4.8481575000000001</c:v>
                </c:pt>
                <c:pt idx="26909">
                  <c:v>4.8476778124992004</c:v>
                </c:pt>
                <c:pt idx="26910">
                  <c:v>4.8472643750016005</c:v>
                </c:pt>
                <c:pt idx="26911">
                  <c:v>4.8468015624992002</c:v>
                </c:pt>
                <c:pt idx="26912">
                  <c:v>4.8462924999999997</c:v>
                </c:pt>
                <c:pt idx="26913">
                  <c:v>4.8458684375007994</c:v>
                </c:pt>
                <c:pt idx="26914">
                  <c:v>4.8454528124992002</c:v>
                </c:pt>
                <c:pt idx="26915">
                  <c:v>4.8449331250016003</c:v>
                </c:pt>
                <c:pt idx="26916">
                  <c:v>4.8445049999999998</c:v>
                </c:pt>
                <c:pt idx="26917">
                  <c:v>4.8439728124992003</c:v>
                </c:pt>
                <c:pt idx="26918">
                  <c:v>4.843636875001601</c:v>
                </c:pt>
                <c:pt idx="26919">
                  <c:v>4.8431115624992005</c:v>
                </c:pt>
                <c:pt idx="26920">
                  <c:v>4.8425068750016003</c:v>
                </c:pt>
                <c:pt idx="26921">
                  <c:v>4.8421356250016006</c:v>
                </c:pt>
                <c:pt idx="26922">
                  <c:v>4.8416628124992007</c:v>
                </c:pt>
                <c:pt idx="26923">
                  <c:v>4.8411912499999996</c:v>
                </c:pt>
                <c:pt idx="26924">
                  <c:v>4.8407740624992002</c:v>
                </c:pt>
                <c:pt idx="26925">
                  <c:v>4.8404425</c:v>
                </c:pt>
                <c:pt idx="26926">
                  <c:v>4.8399637499999999</c:v>
                </c:pt>
                <c:pt idx="26927">
                  <c:v>4.8394362500000003</c:v>
                </c:pt>
                <c:pt idx="26928">
                  <c:v>4.8390684375007993</c:v>
                </c:pt>
                <c:pt idx="26929">
                  <c:v>4.8394915624992008</c:v>
                </c:pt>
                <c:pt idx="26930">
                  <c:v>4.8399153124992003</c:v>
                </c:pt>
                <c:pt idx="26931">
                  <c:v>4.8402424999999996</c:v>
                </c:pt>
                <c:pt idx="26932">
                  <c:v>4.8407687499999996</c:v>
                </c:pt>
                <c:pt idx="26933">
                  <c:v>4.8411593750016007</c:v>
                </c:pt>
                <c:pt idx="26934">
                  <c:v>4.8417228124992002</c:v>
                </c:pt>
                <c:pt idx="26935">
                  <c:v>4.8421346875007991</c:v>
                </c:pt>
                <c:pt idx="26936">
                  <c:v>4.8426321875007998</c:v>
                </c:pt>
                <c:pt idx="26937">
                  <c:v>4.8429571875007991</c:v>
                </c:pt>
                <c:pt idx="26938">
                  <c:v>4.8435884375007996</c:v>
                </c:pt>
                <c:pt idx="26939">
                  <c:v>4.8440621875007999</c:v>
                </c:pt>
                <c:pt idx="26940">
                  <c:v>4.8444475000000002</c:v>
                </c:pt>
                <c:pt idx="26941">
                  <c:v>4.844809375001601</c:v>
                </c:pt>
                <c:pt idx="26942">
                  <c:v>4.8453943750016002</c:v>
                </c:pt>
                <c:pt idx="26943">
                  <c:v>4.8457371875007995</c:v>
                </c:pt>
                <c:pt idx="26944">
                  <c:v>4.8462446875007998</c:v>
                </c:pt>
                <c:pt idx="26945">
                  <c:v>4.8467612500000001</c:v>
                </c:pt>
                <c:pt idx="26946">
                  <c:v>4.8471624999999996</c:v>
                </c:pt>
                <c:pt idx="26947">
                  <c:v>4.8476618750016005</c:v>
                </c:pt>
                <c:pt idx="26948">
                  <c:v>4.8482021875007995</c:v>
                </c:pt>
                <c:pt idx="26949">
                  <c:v>4.8487850000000003</c:v>
                </c:pt>
                <c:pt idx="26950">
                  <c:v>4.84922875</c:v>
                </c:pt>
                <c:pt idx="26951">
                  <c:v>4.8495859375007999</c:v>
                </c:pt>
                <c:pt idx="26952">
                  <c:v>4.8491046875007999</c:v>
                </c:pt>
                <c:pt idx="26953">
                  <c:v>4.84873625</c:v>
                </c:pt>
                <c:pt idx="26954">
                  <c:v>4.8483200000000002</c:v>
                </c:pt>
                <c:pt idx="26955">
                  <c:v>4.8479143750016007</c:v>
                </c:pt>
                <c:pt idx="26956">
                  <c:v>4.8474412500000001</c:v>
                </c:pt>
                <c:pt idx="26957">
                  <c:v>4.8468671875007994</c:v>
                </c:pt>
                <c:pt idx="26958">
                  <c:v>4.8462637500000003</c:v>
                </c:pt>
                <c:pt idx="26959">
                  <c:v>4.8457887499999996</c:v>
                </c:pt>
                <c:pt idx="26960">
                  <c:v>4.8452356250016004</c:v>
                </c:pt>
                <c:pt idx="26961">
                  <c:v>4.8447531250016009</c:v>
                </c:pt>
                <c:pt idx="26962">
                  <c:v>4.8443243750016007</c:v>
                </c:pt>
                <c:pt idx="26963">
                  <c:v>4.8438784375007993</c:v>
                </c:pt>
                <c:pt idx="26964">
                  <c:v>4.8435315624992006</c:v>
                </c:pt>
                <c:pt idx="26965">
                  <c:v>4.8430956250016006</c:v>
                </c:pt>
                <c:pt idx="26966">
                  <c:v>4.8427540624992007</c:v>
                </c:pt>
                <c:pt idx="26967">
                  <c:v>4.8424006250016003</c:v>
                </c:pt>
                <c:pt idx="26968">
                  <c:v>4.8427487500000002</c:v>
                </c:pt>
                <c:pt idx="26969">
                  <c:v>4.8432146875007991</c:v>
                </c:pt>
                <c:pt idx="26970">
                  <c:v>4.8437087500000002</c:v>
                </c:pt>
                <c:pt idx="26971">
                  <c:v>4.8440775</c:v>
                </c:pt>
                <c:pt idx="26972">
                  <c:v>4.8444121875007999</c:v>
                </c:pt>
                <c:pt idx="26973">
                  <c:v>4.8448490624992004</c:v>
                </c:pt>
                <c:pt idx="26974">
                  <c:v>4.8444734375007998</c:v>
                </c:pt>
                <c:pt idx="26975">
                  <c:v>4.8441103124992004</c:v>
                </c:pt>
                <c:pt idx="26976">
                  <c:v>4.8434446875007993</c:v>
                </c:pt>
                <c:pt idx="26977">
                  <c:v>4.8430215624992003</c:v>
                </c:pt>
                <c:pt idx="26978">
                  <c:v>4.84268375</c:v>
                </c:pt>
                <c:pt idx="26979">
                  <c:v>4.8420662500000002</c:v>
                </c:pt>
                <c:pt idx="26980">
                  <c:v>4.8415465624992002</c:v>
                </c:pt>
                <c:pt idx="26981">
                  <c:v>4.8411481250016006</c:v>
                </c:pt>
                <c:pt idx="26982">
                  <c:v>4.8405950000000004</c:v>
                </c:pt>
                <c:pt idx="26983">
                  <c:v>4.8400825000000003</c:v>
                </c:pt>
                <c:pt idx="26984">
                  <c:v>4.8397346875007994</c:v>
                </c:pt>
                <c:pt idx="26985">
                  <c:v>4.8392693750016003</c:v>
                </c:pt>
                <c:pt idx="26986">
                  <c:v>4.8396246875007991</c:v>
                </c:pt>
                <c:pt idx="26987">
                  <c:v>4.8399618750016007</c:v>
                </c:pt>
                <c:pt idx="26988">
                  <c:v>4.8404256250016005</c:v>
                </c:pt>
                <c:pt idx="26989">
                  <c:v>4.8407968750016002</c:v>
                </c:pt>
                <c:pt idx="26990">
                  <c:v>4.8411943750016002</c:v>
                </c:pt>
                <c:pt idx="26991">
                  <c:v>4.8417096875007992</c:v>
                </c:pt>
                <c:pt idx="26992">
                  <c:v>4.8422456250016008</c:v>
                </c:pt>
                <c:pt idx="26993">
                  <c:v>4.8427971875007998</c:v>
                </c:pt>
                <c:pt idx="26994">
                  <c:v>4.8433653124992002</c:v>
                </c:pt>
                <c:pt idx="26995">
                  <c:v>4.8437306250016006</c:v>
                </c:pt>
                <c:pt idx="26996">
                  <c:v>4.8442978124992004</c:v>
                </c:pt>
                <c:pt idx="26997">
                  <c:v>4.8446546875007996</c:v>
                </c:pt>
                <c:pt idx="26998">
                  <c:v>4.8451643750016009</c:v>
                </c:pt>
                <c:pt idx="26999">
                  <c:v>4.8456284375007996</c:v>
                </c:pt>
                <c:pt idx="27000">
                  <c:v>4.8460696875007994</c:v>
                </c:pt>
                <c:pt idx="27001">
                  <c:v>4.8465012500000002</c:v>
                </c:pt>
                <c:pt idx="27002">
                  <c:v>4.8468981250016006</c:v>
                </c:pt>
                <c:pt idx="27003">
                  <c:v>4.8473934375007994</c:v>
                </c:pt>
                <c:pt idx="27004">
                  <c:v>4.8479150000000004</c:v>
                </c:pt>
                <c:pt idx="27005">
                  <c:v>4.8483643750016006</c:v>
                </c:pt>
                <c:pt idx="27006">
                  <c:v>4.8487584375007993</c:v>
                </c:pt>
                <c:pt idx="27007">
                  <c:v>4.8484159375007998</c:v>
                </c:pt>
                <c:pt idx="27008">
                  <c:v>4.8479815624992009</c:v>
                </c:pt>
                <c:pt idx="27009">
                  <c:v>4.8476303124992004</c:v>
                </c:pt>
                <c:pt idx="27010">
                  <c:v>4.8471512499999996</c:v>
                </c:pt>
                <c:pt idx="27011">
                  <c:v>4.8465609375007999</c:v>
                </c:pt>
                <c:pt idx="27012">
                  <c:v>4.8461256250016005</c:v>
                </c:pt>
                <c:pt idx="27013">
                  <c:v>4.8461728124992005</c:v>
                </c:pt>
                <c:pt idx="27014">
                  <c:v>4.8465781250016002</c:v>
                </c:pt>
                <c:pt idx="27015">
                  <c:v>4.8469887500000004</c:v>
                </c:pt>
                <c:pt idx="27016">
                  <c:v>4.8474534375007998</c:v>
                </c:pt>
                <c:pt idx="27017">
                  <c:v>4.8479703124992009</c:v>
                </c:pt>
                <c:pt idx="27018">
                  <c:v>4.8483475</c:v>
                </c:pt>
                <c:pt idx="27019">
                  <c:v>4.8488409375007997</c:v>
                </c:pt>
                <c:pt idx="27020">
                  <c:v>4.8491678124992008</c:v>
                </c:pt>
                <c:pt idx="27021">
                  <c:v>4.8495712500000003</c:v>
                </c:pt>
                <c:pt idx="27022">
                  <c:v>4.8499415624992004</c:v>
                </c:pt>
                <c:pt idx="27023">
                  <c:v>4.8494237499999997</c:v>
                </c:pt>
                <c:pt idx="27024">
                  <c:v>4.8489031250016001</c:v>
                </c:pt>
                <c:pt idx="27025">
                  <c:v>4.8483487500000004</c:v>
                </c:pt>
                <c:pt idx="27026">
                  <c:v>4.8478003124992002</c:v>
                </c:pt>
                <c:pt idx="27027">
                  <c:v>4.8472009375007996</c:v>
                </c:pt>
                <c:pt idx="27028">
                  <c:v>4.8465606250016009</c:v>
                </c:pt>
                <c:pt idx="27029">
                  <c:v>4.8459203124992003</c:v>
                </c:pt>
                <c:pt idx="27030">
                  <c:v>4.8454109375007999</c:v>
                </c:pt>
                <c:pt idx="27031">
                  <c:v>4.8449774999999997</c:v>
                </c:pt>
                <c:pt idx="27032">
                  <c:v>4.8444390624992009</c:v>
                </c:pt>
                <c:pt idx="27033">
                  <c:v>4.8439546875007995</c:v>
                </c:pt>
                <c:pt idx="27034">
                  <c:v>4.8433803124992005</c:v>
                </c:pt>
                <c:pt idx="27035">
                  <c:v>4.8430537500000002</c:v>
                </c:pt>
                <c:pt idx="27036">
                  <c:v>4.8425215624992006</c:v>
                </c:pt>
                <c:pt idx="27037">
                  <c:v>4.8419553124992003</c:v>
                </c:pt>
                <c:pt idx="27038">
                  <c:v>4.8414971875007993</c:v>
                </c:pt>
                <c:pt idx="27039">
                  <c:v>4.8410900000000003</c:v>
                </c:pt>
                <c:pt idx="27040">
                  <c:v>4.8414806250016005</c:v>
                </c:pt>
                <c:pt idx="27041">
                  <c:v>4.8418087500000002</c:v>
                </c:pt>
                <c:pt idx="27042">
                  <c:v>4.8422187499999998</c:v>
                </c:pt>
                <c:pt idx="27043">
                  <c:v>4.8425390624992009</c:v>
                </c:pt>
                <c:pt idx="27044">
                  <c:v>4.8429756250016007</c:v>
                </c:pt>
                <c:pt idx="27045">
                  <c:v>4.8434040624992001</c:v>
                </c:pt>
                <c:pt idx="27046">
                  <c:v>4.8439243750016008</c:v>
                </c:pt>
                <c:pt idx="27047">
                  <c:v>4.8443478124992003</c:v>
                </c:pt>
                <c:pt idx="27048">
                  <c:v>4.8447762499999998</c:v>
                </c:pt>
                <c:pt idx="27049">
                  <c:v>4.8452015624992004</c:v>
                </c:pt>
                <c:pt idx="27050">
                  <c:v>4.8456168750016007</c:v>
                </c:pt>
                <c:pt idx="27051">
                  <c:v>4.8460396875007996</c:v>
                </c:pt>
                <c:pt idx="27052">
                  <c:v>4.8466071875007994</c:v>
                </c:pt>
                <c:pt idx="27053">
                  <c:v>4.8471787500000003</c:v>
                </c:pt>
                <c:pt idx="27054">
                  <c:v>4.8477478124992004</c:v>
                </c:pt>
                <c:pt idx="27055">
                  <c:v>4.8482809375007996</c:v>
                </c:pt>
                <c:pt idx="27056">
                  <c:v>4.8487600000000004</c:v>
                </c:pt>
                <c:pt idx="27057">
                  <c:v>4.8493262499999998</c:v>
                </c:pt>
                <c:pt idx="27058">
                  <c:v>4.8496912500000002</c:v>
                </c:pt>
                <c:pt idx="27059">
                  <c:v>4.8494503124992008</c:v>
                </c:pt>
                <c:pt idx="27060">
                  <c:v>4.8489871875007999</c:v>
                </c:pt>
                <c:pt idx="27061">
                  <c:v>4.8484915624992002</c:v>
                </c:pt>
                <c:pt idx="27062">
                  <c:v>4.8478968750016005</c:v>
                </c:pt>
                <c:pt idx="27063">
                  <c:v>4.8474571875007992</c:v>
                </c:pt>
                <c:pt idx="27064">
                  <c:v>4.8470578124992008</c:v>
                </c:pt>
                <c:pt idx="27065">
                  <c:v>4.8463962499999997</c:v>
                </c:pt>
                <c:pt idx="27066">
                  <c:v>4.8459459375007992</c:v>
                </c:pt>
                <c:pt idx="27067">
                  <c:v>4.845503125001601</c:v>
                </c:pt>
                <c:pt idx="27068">
                  <c:v>4.8451721875007996</c:v>
                </c:pt>
                <c:pt idx="27069">
                  <c:v>4.8446284375007993</c:v>
                </c:pt>
                <c:pt idx="27070">
                  <c:v>4.8441281250016006</c:v>
                </c:pt>
                <c:pt idx="27071">
                  <c:v>4.8437074999999998</c:v>
                </c:pt>
                <c:pt idx="27072">
                  <c:v>4.8431690624992001</c:v>
                </c:pt>
                <c:pt idx="27073">
                  <c:v>4.8426996875007999</c:v>
                </c:pt>
                <c:pt idx="27074">
                  <c:v>4.8422187499999998</c:v>
                </c:pt>
                <c:pt idx="27075">
                  <c:v>4.8418240624992004</c:v>
                </c:pt>
                <c:pt idx="27076">
                  <c:v>4.8414581250016004</c:v>
                </c:pt>
                <c:pt idx="27077">
                  <c:v>4.8410709375007999</c:v>
                </c:pt>
                <c:pt idx="27078">
                  <c:v>4.8415609375007991</c:v>
                </c:pt>
                <c:pt idx="27079">
                  <c:v>4.8419759375007994</c:v>
                </c:pt>
                <c:pt idx="27080">
                  <c:v>4.8424325000000001</c:v>
                </c:pt>
                <c:pt idx="27081">
                  <c:v>4.8428134375007996</c:v>
                </c:pt>
                <c:pt idx="27082">
                  <c:v>4.8432821875007992</c:v>
                </c:pt>
                <c:pt idx="27083">
                  <c:v>4.8437018750016003</c:v>
                </c:pt>
                <c:pt idx="27084">
                  <c:v>4.8440868750016008</c:v>
                </c:pt>
                <c:pt idx="27085">
                  <c:v>4.8444146875007998</c:v>
                </c:pt>
                <c:pt idx="27086">
                  <c:v>4.8449343750016007</c:v>
                </c:pt>
                <c:pt idx="27087">
                  <c:v>4.845396875001601</c:v>
                </c:pt>
                <c:pt idx="27088">
                  <c:v>4.8458696875007998</c:v>
                </c:pt>
                <c:pt idx="27089">
                  <c:v>4.8462268750016007</c:v>
                </c:pt>
                <c:pt idx="27090">
                  <c:v>4.8458249999999996</c:v>
                </c:pt>
                <c:pt idx="27091">
                  <c:v>4.8454021875007998</c:v>
                </c:pt>
                <c:pt idx="27092">
                  <c:v>4.8450406250016007</c:v>
                </c:pt>
                <c:pt idx="27093">
                  <c:v>4.8446415624992003</c:v>
                </c:pt>
                <c:pt idx="27094">
                  <c:v>4.8441378124992003</c:v>
                </c:pt>
                <c:pt idx="27095">
                  <c:v>4.8437921875007994</c:v>
                </c:pt>
                <c:pt idx="27096">
                  <c:v>4.8434559375007993</c:v>
                </c:pt>
                <c:pt idx="27097">
                  <c:v>4.8430574999999996</c:v>
                </c:pt>
                <c:pt idx="27098">
                  <c:v>4.8426946875007992</c:v>
                </c:pt>
                <c:pt idx="27099">
                  <c:v>4.8430299999999997</c:v>
                </c:pt>
                <c:pt idx="27100">
                  <c:v>4.8435578124992009</c:v>
                </c:pt>
                <c:pt idx="27101">
                  <c:v>4.8440418750016008</c:v>
                </c:pt>
                <c:pt idx="27102">
                  <c:v>4.8445853124992002</c:v>
                </c:pt>
                <c:pt idx="27103">
                  <c:v>4.8449921875007993</c:v>
                </c:pt>
                <c:pt idx="27104">
                  <c:v>4.8453953124992006</c:v>
                </c:pt>
                <c:pt idx="27105">
                  <c:v>4.8458728124992003</c:v>
                </c:pt>
                <c:pt idx="27106">
                  <c:v>4.8464049999999999</c:v>
                </c:pt>
                <c:pt idx="27107">
                  <c:v>4.8467284375007997</c:v>
                </c:pt>
                <c:pt idx="27108">
                  <c:v>4.8472346875007997</c:v>
                </c:pt>
                <c:pt idx="27109">
                  <c:v>4.8476193750016003</c:v>
                </c:pt>
                <c:pt idx="27110">
                  <c:v>4.8481865624992002</c:v>
                </c:pt>
                <c:pt idx="27111">
                  <c:v>4.8488934375007995</c:v>
                </c:pt>
                <c:pt idx="27112">
                  <c:v>4.8492184375007996</c:v>
                </c:pt>
                <c:pt idx="27113">
                  <c:v>4.8498193750016005</c:v>
                </c:pt>
                <c:pt idx="27114">
                  <c:v>4.8503265624992009</c:v>
                </c:pt>
                <c:pt idx="27115">
                  <c:v>4.8509378124992004</c:v>
                </c:pt>
                <c:pt idx="27116">
                  <c:v>4.8514799999999996</c:v>
                </c:pt>
                <c:pt idx="27117">
                  <c:v>4.8519975000000004</c:v>
                </c:pt>
                <c:pt idx="27118">
                  <c:v>4.8524781250016007</c:v>
                </c:pt>
                <c:pt idx="27119">
                  <c:v>4.852823125001601</c:v>
                </c:pt>
                <c:pt idx="27120">
                  <c:v>4.8531521875007995</c:v>
                </c:pt>
                <c:pt idx="27121">
                  <c:v>4.8536978124992007</c:v>
                </c:pt>
                <c:pt idx="27122">
                  <c:v>4.8543881250016003</c:v>
                </c:pt>
                <c:pt idx="27123">
                  <c:v>4.8549471875007999</c:v>
                </c:pt>
                <c:pt idx="27124">
                  <c:v>4.8553153124992008</c:v>
                </c:pt>
                <c:pt idx="27125">
                  <c:v>4.8556425000000001</c:v>
                </c:pt>
                <c:pt idx="27126">
                  <c:v>4.8559628124992003</c:v>
                </c:pt>
                <c:pt idx="27127">
                  <c:v>4.8563231250016008</c:v>
                </c:pt>
                <c:pt idx="27128">
                  <c:v>4.8558134375007995</c:v>
                </c:pt>
                <c:pt idx="27129">
                  <c:v>4.8550690624992008</c:v>
                </c:pt>
                <c:pt idx="27130">
                  <c:v>4.8546149999999999</c:v>
                </c:pt>
                <c:pt idx="27131">
                  <c:v>4.8541518750016008</c:v>
                </c:pt>
                <c:pt idx="27132">
                  <c:v>4.8536165624992007</c:v>
                </c:pt>
                <c:pt idx="27133">
                  <c:v>4.8529543750016009</c:v>
                </c:pt>
                <c:pt idx="27134">
                  <c:v>4.8522484375007995</c:v>
                </c:pt>
                <c:pt idx="27135">
                  <c:v>4.8515609375007998</c:v>
                </c:pt>
                <c:pt idx="27136">
                  <c:v>4.8508668750016009</c:v>
                </c:pt>
                <c:pt idx="27137">
                  <c:v>4.8502915624992005</c:v>
                </c:pt>
                <c:pt idx="27138">
                  <c:v>4.8497634375007994</c:v>
                </c:pt>
                <c:pt idx="27139">
                  <c:v>4.8493209375007993</c:v>
                </c:pt>
                <c:pt idx="27140">
                  <c:v>4.8487953124992007</c:v>
                </c:pt>
                <c:pt idx="27141">
                  <c:v>4.8482734375007999</c:v>
                </c:pt>
                <c:pt idx="27142">
                  <c:v>4.8477928124992005</c:v>
                </c:pt>
                <c:pt idx="27143">
                  <c:v>4.8473743750016007</c:v>
                </c:pt>
                <c:pt idx="27144">
                  <c:v>4.8468521875007999</c:v>
                </c:pt>
                <c:pt idx="27145">
                  <c:v>4.8463365624992001</c:v>
                </c:pt>
                <c:pt idx="27146">
                  <c:v>4.8457931250016006</c:v>
                </c:pt>
                <c:pt idx="27147">
                  <c:v>4.8452953124992009</c:v>
                </c:pt>
                <c:pt idx="27148">
                  <c:v>4.8446940624992001</c:v>
                </c:pt>
                <c:pt idx="27149">
                  <c:v>4.8440709375007991</c:v>
                </c:pt>
                <c:pt idx="27150">
                  <c:v>4.8435281250016002</c:v>
                </c:pt>
                <c:pt idx="27151">
                  <c:v>4.8429484375007998</c:v>
                </c:pt>
                <c:pt idx="27152">
                  <c:v>4.8423268750016009</c:v>
                </c:pt>
                <c:pt idx="27153">
                  <c:v>4.8417618750016009</c:v>
                </c:pt>
                <c:pt idx="27154">
                  <c:v>4.8412996875007996</c:v>
                </c:pt>
                <c:pt idx="27155">
                  <c:v>4.8408306250016002</c:v>
                </c:pt>
                <c:pt idx="27156">
                  <c:v>4.8403390624992007</c:v>
                </c:pt>
                <c:pt idx="27157">
                  <c:v>4.8399349999999997</c:v>
                </c:pt>
                <c:pt idx="27158">
                  <c:v>4.8393043750016007</c:v>
                </c:pt>
                <c:pt idx="27159">
                  <c:v>4.8389265624992008</c:v>
                </c:pt>
                <c:pt idx="27160">
                  <c:v>4.8384999999999998</c:v>
                </c:pt>
                <c:pt idx="27161">
                  <c:v>4.8380465624992004</c:v>
                </c:pt>
                <c:pt idx="27162">
                  <c:v>4.8377071875007998</c:v>
                </c:pt>
                <c:pt idx="27163">
                  <c:v>4.8380921875007994</c:v>
                </c:pt>
                <c:pt idx="27164">
                  <c:v>4.8385165624992004</c:v>
                </c:pt>
                <c:pt idx="27165">
                  <c:v>4.8388428124992009</c:v>
                </c:pt>
                <c:pt idx="27166">
                  <c:v>4.8392715624992002</c:v>
                </c:pt>
                <c:pt idx="27167">
                  <c:v>4.8397775000000003</c:v>
                </c:pt>
                <c:pt idx="27168">
                  <c:v>4.84033625</c:v>
                </c:pt>
                <c:pt idx="27169">
                  <c:v>4.8407940624992003</c:v>
                </c:pt>
                <c:pt idx="27170">
                  <c:v>4.8414403124992003</c:v>
                </c:pt>
                <c:pt idx="27171">
                  <c:v>4.8419815624992006</c:v>
                </c:pt>
                <c:pt idx="27172">
                  <c:v>4.8425315624992002</c:v>
                </c:pt>
                <c:pt idx="27173">
                  <c:v>4.8430306250016004</c:v>
                </c:pt>
                <c:pt idx="27174">
                  <c:v>4.8436881250016004</c:v>
                </c:pt>
                <c:pt idx="27175">
                  <c:v>4.8441946875007993</c:v>
                </c:pt>
                <c:pt idx="27176">
                  <c:v>4.844525</c:v>
                </c:pt>
                <c:pt idx="27177">
                  <c:v>4.8448703124992001</c:v>
                </c:pt>
                <c:pt idx="27178">
                  <c:v>4.8454178124992007</c:v>
                </c:pt>
                <c:pt idx="27179">
                  <c:v>4.8457662499999996</c:v>
                </c:pt>
                <c:pt idx="27180">
                  <c:v>4.8461437500000004</c:v>
                </c:pt>
                <c:pt idx="27181">
                  <c:v>4.8464675000000002</c:v>
                </c:pt>
                <c:pt idx="27182">
                  <c:v>4.8470659375007994</c:v>
                </c:pt>
                <c:pt idx="27183">
                  <c:v>4.8474475000000004</c:v>
                </c:pt>
                <c:pt idx="27184">
                  <c:v>4.8479834375007993</c:v>
                </c:pt>
                <c:pt idx="27185">
                  <c:v>4.8483234375007997</c:v>
                </c:pt>
                <c:pt idx="27186">
                  <c:v>4.8487415624992005</c:v>
                </c:pt>
                <c:pt idx="27187">
                  <c:v>4.8492893750016002</c:v>
                </c:pt>
                <c:pt idx="27188">
                  <c:v>4.8496278124992003</c:v>
                </c:pt>
                <c:pt idx="27189">
                  <c:v>4.8500818750016004</c:v>
                </c:pt>
                <c:pt idx="27190">
                  <c:v>4.8505253124992009</c:v>
                </c:pt>
                <c:pt idx="27191">
                  <c:v>4.8509490624992004</c:v>
                </c:pt>
                <c:pt idx="27192">
                  <c:v>4.8513228124992009</c:v>
                </c:pt>
                <c:pt idx="27193">
                  <c:v>4.8507384375007998</c:v>
                </c:pt>
                <c:pt idx="27194">
                  <c:v>4.8503987500000001</c:v>
                </c:pt>
                <c:pt idx="27195">
                  <c:v>4.8499631250016009</c:v>
                </c:pt>
                <c:pt idx="27196">
                  <c:v>4.8492878124992007</c:v>
                </c:pt>
                <c:pt idx="27197">
                  <c:v>4.848435625001601</c:v>
                </c:pt>
                <c:pt idx="27198">
                  <c:v>4.8475925000000002</c:v>
                </c:pt>
                <c:pt idx="27199">
                  <c:v>4.8466550000000002</c:v>
                </c:pt>
                <c:pt idx="27200">
                  <c:v>4.8456225000000002</c:v>
                </c:pt>
                <c:pt idx="27201">
                  <c:v>4.8445600000000004</c:v>
                </c:pt>
                <c:pt idx="27202">
                  <c:v>4.8437028124992008</c:v>
                </c:pt>
                <c:pt idx="27203">
                  <c:v>4.8428843750016002</c:v>
                </c:pt>
                <c:pt idx="27204">
                  <c:v>4.8420106250016008</c:v>
                </c:pt>
                <c:pt idx="27205">
                  <c:v>4.8411771875007998</c:v>
                </c:pt>
                <c:pt idx="27206">
                  <c:v>4.8404865624992004</c:v>
                </c:pt>
                <c:pt idx="27207">
                  <c:v>4.8398446875007997</c:v>
                </c:pt>
                <c:pt idx="27208">
                  <c:v>4.8392225</c:v>
                </c:pt>
                <c:pt idx="27209">
                  <c:v>4.8387084375007996</c:v>
                </c:pt>
                <c:pt idx="27210">
                  <c:v>4.8383687499999999</c:v>
                </c:pt>
                <c:pt idx="27211">
                  <c:v>4.8378237500000001</c:v>
                </c:pt>
                <c:pt idx="27212">
                  <c:v>4.8374949999999997</c:v>
                </c:pt>
                <c:pt idx="27213">
                  <c:v>4.8371256250016001</c:v>
                </c:pt>
                <c:pt idx="27214">
                  <c:v>4.8369465624992003</c:v>
                </c:pt>
                <c:pt idx="27215">
                  <c:v>4.8373393750016005</c:v>
                </c:pt>
                <c:pt idx="27216">
                  <c:v>4.8377384375007999</c:v>
                </c:pt>
                <c:pt idx="27217">
                  <c:v>4.8381125000000003</c:v>
                </c:pt>
                <c:pt idx="27218">
                  <c:v>4.8385643750016003</c:v>
                </c:pt>
                <c:pt idx="27219">
                  <c:v>4.8389087499999999</c:v>
                </c:pt>
                <c:pt idx="27220">
                  <c:v>4.8393553124992001</c:v>
                </c:pt>
                <c:pt idx="27221">
                  <c:v>4.8399206250016009</c:v>
                </c:pt>
                <c:pt idx="27222">
                  <c:v>4.8404646875007993</c:v>
                </c:pt>
                <c:pt idx="27223">
                  <c:v>4.8409553124992009</c:v>
                </c:pt>
                <c:pt idx="27224">
                  <c:v>4.8414337500000002</c:v>
                </c:pt>
                <c:pt idx="27225">
                  <c:v>4.8418987500000004</c:v>
                </c:pt>
                <c:pt idx="27226">
                  <c:v>4.8424415624992001</c:v>
                </c:pt>
                <c:pt idx="27227">
                  <c:v>4.8429140624992009</c:v>
                </c:pt>
                <c:pt idx="27228">
                  <c:v>4.8434437499999996</c:v>
                </c:pt>
                <c:pt idx="27229">
                  <c:v>4.8439478124992004</c:v>
                </c:pt>
                <c:pt idx="27230">
                  <c:v>4.8445621875007996</c:v>
                </c:pt>
                <c:pt idx="27231">
                  <c:v>4.845114375001601</c:v>
                </c:pt>
                <c:pt idx="27232">
                  <c:v>4.8454625</c:v>
                </c:pt>
                <c:pt idx="27233">
                  <c:v>4.8458584375007998</c:v>
                </c:pt>
                <c:pt idx="27234">
                  <c:v>4.8464503124992007</c:v>
                </c:pt>
                <c:pt idx="27235">
                  <c:v>4.8468581250016003</c:v>
                </c:pt>
                <c:pt idx="27236">
                  <c:v>4.8474662500000001</c:v>
                </c:pt>
                <c:pt idx="27237">
                  <c:v>4.8477878124992007</c:v>
                </c:pt>
                <c:pt idx="27238">
                  <c:v>4.8481196875007999</c:v>
                </c:pt>
                <c:pt idx="27239">
                  <c:v>4.8485871875007991</c:v>
                </c:pt>
                <c:pt idx="27240">
                  <c:v>4.8491131250016002</c:v>
                </c:pt>
                <c:pt idx="27241">
                  <c:v>4.8494831250016004</c:v>
                </c:pt>
                <c:pt idx="27242">
                  <c:v>4.8498759375007996</c:v>
                </c:pt>
                <c:pt idx="27243">
                  <c:v>4.8502850000000004</c:v>
                </c:pt>
                <c:pt idx="27244">
                  <c:v>4.8497518750016004</c:v>
                </c:pt>
                <c:pt idx="27245">
                  <c:v>4.8492362499999997</c:v>
                </c:pt>
                <c:pt idx="27246">
                  <c:v>4.8486981250016008</c:v>
                </c:pt>
                <c:pt idx="27247">
                  <c:v>4.8479915624992005</c:v>
                </c:pt>
                <c:pt idx="27248">
                  <c:v>4.8471678124992001</c:v>
                </c:pt>
                <c:pt idx="27249">
                  <c:v>4.8463415624992008</c:v>
                </c:pt>
                <c:pt idx="27250">
                  <c:v>4.8454899999999999</c:v>
                </c:pt>
                <c:pt idx="27251">
                  <c:v>4.8445934375007997</c:v>
                </c:pt>
                <c:pt idx="27252">
                  <c:v>4.8437200000000002</c:v>
                </c:pt>
                <c:pt idx="27253">
                  <c:v>4.8429034375007998</c:v>
                </c:pt>
                <c:pt idx="27254">
                  <c:v>4.8420325000000002</c:v>
                </c:pt>
                <c:pt idx="27255">
                  <c:v>4.8412206250016006</c:v>
                </c:pt>
                <c:pt idx="27256">
                  <c:v>4.8406012499999997</c:v>
                </c:pt>
                <c:pt idx="27257">
                  <c:v>4.8400553124992003</c:v>
                </c:pt>
                <c:pt idx="27258">
                  <c:v>4.8395524999999999</c:v>
                </c:pt>
                <c:pt idx="27259">
                  <c:v>4.8391640624992007</c:v>
                </c:pt>
                <c:pt idx="27260">
                  <c:v>4.8388034375007996</c:v>
                </c:pt>
                <c:pt idx="27261">
                  <c:v>4.8383615624992009</c:v>
                </c:pt>
                <c:pt idx="27262">
                  <c:v>4.8379581250016006</c:v>
                </c:pt>
                <c:pt idx="27263">
                  <c:v>4.8376243750016004</c:v>
                </c:pt>
                <c:pt idx="27264">
                  <c:v>4.8369721875007992</c:v>
                </c:pt>
                <c:pt idx="27265">
                  <c:v>4.8366443750016002</c:v>
                </c:pt>
                <c:pt idx="27266">
                  <c:v>4.8363196875007999</c:v>
                </c:pt>
                <c:pt idx="27267">
                  <c:v>4.8357153124992003</c:v>
                </c:pt>
                <c:pt idx="27268">
                  <c:v>4.8353584375007994</c:v>
                </c:pt>
                <c:pt idx="27269">
                  <c:v>4.8349559375007995</c:v>
                </c:pt>
                <c:pt idx="27270">
                  <c:v>4.8354162499999997</c:v>
                </c:pt>
                <c:pt idx="27271">
                  <c:v>4.8359224999999997</c:v>
                </c:pt>
                <c:pt idx="27272">
                  <c:v>4.8365134375007992</c:v>
                </c:pt>
                <c:pt idx="27273">
                  <c:v>4.8370193750016002</c:v>
                </c:pt>
                <c:pt idx="27274">
                  <c:v>4.8375537499999997</c:v>
                </c:pt>
                <c:pt idx="27275">
                  <c:v>4.8379918750016007</c:v>
                </c:pt>
                <c:pt idx="27276">
                  <c:v>4.8385743750016008</c:v>
                </c:pt>
                <c:pt idx="27277">
                  <c:v>4.8390446875007997</c:v>
                </c:pt>
                <c:pt idx="27278">
                  <c:v>4.8396290624992009</c:v>
                </c:pt>
                <c:pt idx="27279">
                  <c:v>4.8401015624992008</c:v>
                </c:pt>
                <c:pt idx="27280">
                  <c:v>4.8408046875007997</c:v>
                </c:pt>
                <c:pt idx="27281">
                  <c:v>4.8413209375007993</c:v>
                </c:pt>
                <c:pt idx="27282">
                  <c:v>4.8416674999999998</c:v>
                </c:pt>
                <c:pt idx="27283">
                  <c:v>4.8422256250016007</c:v>
                </c:pt>
                <c:pt idx="27284">
                  <c:v>4.8428340624992003</c:v>
                </c:pt>
                <c:pt idx="27285">
                  <c:v>4.843375</c:v>
                </c:pt>
                <c:pt idx="27286">
                  <c:v>4.8439971875007997</c:v>
                </c:pt>
                <c:pt idx="27287">
                  <c:v>4.8445074999999997</c:v>
                </c:pt>
                <c:pt idx="27288">
                  <c:v>4.8448628124992004</c:v>
                </c:pt>
                <c:pt idx="27289">
                  <c:v>4.8452121875007998</c:v>
                </c:pt>
                <c:pt idx="27290">
                  <c:v>4.8457006250016006</c:v>
                </c:pt>
                <c:pt idx="27291">
                  <c:v>4.8462581250016008</c:v>
                </c:pt>
                <c:pt idx="27292">
                  <c:v>4.8467149999999997</c:v>
                </c:pt>
                <c:pt idx="27293">
                  <c:v>4.8472790624992008</c:v>
                </c:pt>
                <c:pt idx="27294">
                  <c:v>4.8469159375007997</c:v>
                </c:pt>
                <c:pt idx="27295">
                  <c:v>4.8465503124992004</c:v>
                </c:pt>
                <c:pt idx="27296">
                  <c:v>4.8460396875007996</c:v>
                </c:pt>
                <c:pt idx="27297">
                  <c:v>4.8454406250016007</c:v>
                </c:pt>
                <c:pt idx="27298">
                  <c:v>4.8447303124992009</c:v>
                </c:pt>
                <c:pt idx="27299">
                  <c:v>4.8440793750016002</c:v>
                </c:pt>
                <c:pt idx="27300">
                  <c:v>4.8434506250016005</c:v>
                </c:pt>
                <c:pt idx="27301">
                  <c:v>4.8427409375007997</c:v>
                </c:pt>
                <c:pt idx="27302">
                  <c:v>4.8418312500000003</c:v>
                </c:pt>
                <c:pt idx="27303">
                  <c:v>4.8409665624992009</c:v>
                </c:pt>
                <c:pt idx="27304">
                  <c:v>4.8402531250016008</c:v>
                </c:pt>
                <c:pt idx="27305">
                  <c:v>4.8394737499999998</c:v>
                </c:pt>
                <c:pt idx="27306">
                  <c:v>4.8388209375007998</c:v>
                </c:pt>
                <c:pt idx="27307">
                  <c:v>4.8383937499999998</c:v>
                </c:pt>
                <c:pt idx="27308">
                  <c:v>4.8380518750016002</c:v>
                </c:pt>
                <c:pt idx="27309">
                  <c:v>4.8376871875007996</c:v>
                </c:pt>
                <c:pt idx="27310">
                  <c:v>4.8372715624992004</c:v>
                </c:pt>
                <c:pt idx="27311">
                  <c:v>4.8372599999999997</c:v>
                </c:pt>
                <c:pt idx="27312">
                  <c:v>4.8376153124992003</c:v>
                </c:pt>
                <c:pt idx="27313">
                  <c:v>4.8372878124992003</c:v>
                </c:pt>
                <c:pt idx="27314">
                  <c:v>4.8368396875007997</c:v>
                </c:pt>
                <c:pt idx="27315">
                  <c:v>4.8373287500000002</c:v>
                </c:pt>
                <c:pt idx="27316">
                  <c:v>4.8378134375007997</c:v>
                </c:pt>
                <c:pt idx="27317">
                  <c:v>4.8381906250016007</c:v>
                </c:pt>
                <c:pt idx="27318">
                  <c:v>4.8385453124992006</c:v>
                </c:pt>
                <c:pt idx="27319">
                  <c:v>4.8389209375007995</c:v>
                </c:pt>
                <c:pt idx="27320">
                  <c:v>4.8394199999999996</c:v>
                </c:pt>
                <c:pt idx="27321">
                  <c:v>4.8398628124992005</c:v>
                </c:pt>
                <c:pt idx="27322">
                  <c:v>4.8402793750016002</c:v>
                </c:pt>
                <c:pt idx="27323">
                  <c:v>4.8406393750016008</c:v>
                </c:pt>
                <c:pt idx="27324">
                  <c:v>4.8409750000000003</c:v>
                </c:pt>
                <c:pt idx="27325">
                  <c:v>4.8413975000000002</c:v>
                </c:pt>
                <c:pt idx="27326">
                  <c:v>4.8417243750016006</c:v>
                </c:pt>
                <c:pt idx="27327">
                  <c:v>4.8414000000000001</c:v>
                </c:pt>
                <c:pt idx="27328">
                  <c:v>4.8410415624992007</c:v>
                </c:pt>
                <c:pt idx="27329">
                  <c:v>4.8405871875007991</c:v>
                </c:pt>
                <c:pt idx="27330">
                  <c:v>4.8399625000000004</c:v>
                </c:pt>
                <c:pt idx="27331">
                  <c:v>4.839613125001601</c:v>
                </c:pt>
                <c:pt idx="27332">
                  <c:v>4.8391584375007994</c:v>
                </c:pt>
                <c:pt idx="27333">
                  <c:v>4.8387362500000002</c:v>
                </c:pt>
                <c:pt idx="27334">
                  <c:v>4.8382575000000001</c:v>
                </c:pt>
                <c:pt idx="27335">
                  <c:v>4.8387040624992004</c:v>
                </c:pt>
                <c:pt idx="27336">
                  <c:v>4.8393024999999996</c:v>
                </c:pt>
                <c:pt idx="27337">
                  <c:v>4.8397337499999997</c:v>
                </c:pt>
                <c:pt idx="27338">
                  <c:v>4.8401990624992006</c:v>
                </c:pt>
                <c:pt idx="27339">
                  <c:v>4.8407181250016009</c:v>
                </c:pt>
                <c:pt idx="27340">
                  <c:v>4.8411031250016006</c:v>
                </c:pt>
                <c:pt idx="27341">
                  <c:v>4.8415153124992001</c:v>
                </c:pt>
                <c:pt idx="27342">
                  <c:v>4.8419065624992008</c:v>
                </c:pt>
                <c:pt idx="27343">
                  <c:v>4.8422281250016006</c:v>
                </c:pt>
                <c:pt idx="27344">
                  <c:v>4.8425956250016009</c:v>
                </c:pt>
                <c:pt idx="27345">
                  <c:v>4.8431893750016002</c:v>
                </c:pt>
                <c:pt idx="27346">
                  <c:v>4.8435168750016002</c:v>
                </c:pt>
                <c:pt idx="27347">
                  <c:v>4.8439646875007991</c:v>
                </c:pt>
                <c:pt idx="27348">
                  <c:v>4.8442931250016006</c:v>
                </c:pt>
                <c:pt idx="27349">
                  <c:v>4.8447818750016003</c:v>
                </c:pt>
                <c:pt idx="27350">
                  <c:v>4.8452509375007997</c:v>
                </c:pt>
                <c:pt idx="27351">
                  <c:v>4.8449118750016007</c:v>
                </c:pt>
                <c:pt idx="27352">
                  <c:v>4.8444962499999997</c:v>
                </c:pt>
                <c:pt idx="27353">
                  <c:v>4.8440231250016001</c:v>
                </c:pt>
                <c:pt idx="27354">
                  <c:v>4.84345625</c:v>
                </c:pt>
                <c:pt idx="27355">
                  <c:v>4.8427850000000001</c:v>
                </c:pt>
                <c:pt idx="27356">
                  <c:v>4.8419790624992007</c:v>
                </c:pt>
                <c:pt idx="27357">
                  <c:v>4.8412231250016005</c:v>
                </c:pt>
                <c:pt idx="27358">
                  <c:v>4.8404075000000004</c:v>
                </c:pt>
                <c:pt idx="27359">
                  <c:v>4.8396065624992008</c:v>
                </c:pt>
                <c:pt idx="27360">
                  <c:v>4.8388256250016006</c:v>
                </c:pt>
                <c:pt idx="27361">
                  <c:v>4.8381224999999999</c:v>
                </c:pt>
                <c:pt idx="27362">
                  <c:v>4.8373946875007992</c:v>
                </c:pt>
                <c:pt idx="27363">
                  <c:v>4.8367040624992006</c:v>
                </c:pt>
                <c:pt idx="27364">
                  <c:v>4.8361034375007996</c:v>
                </c:pt>
                <c:pt idx="27365">
                  <c:v>4.8355399999999999</c:v>
                </c:pt>
                <c:pt idx="27366">
                  <c:v>4.8349340624992001</c:v>
                </c:pt>
                <c:pt idx="27367">
                  <c:v>4.8343843750016005</c:v>
                </c:pt>
                <c:pt idx="27368">
                  <c:v>4.8339706250016006</c:v>
                </c:pt>
                <c:pt idx="27369">
                  <c:v>4.83352</c:v>
                </c:pt>
                <c:pt idx="27370">
                  <c:v>4.8330518750016003</c:v>
                </c:pt>
                <c:pt idx="27371">
                  <c:v>4.8325849999999999</c:v>
                </c:pt>
                <c:pt idx="27372">
                  <c:v>4.83193625</c:v>
                </c:pt>
                <c:pt idx="27373">
                  <c:v>4.8315878124992002</c:v>
                </c:pt>
                <c:pt idx="27374">
                  <c:v>4.8312406250016009</c:v>
                </c:pt>
                <c:pt idx="27375">
                  <c:v>4.8306796875007993</c:v>
                </c:pt>
                <c:pt idx="27376">
                  <c:v>4.8303481250016009</c:v>
                </c:pt>
                <c:pt idx="27377">
                  <c:v>4.8298721875007997</c:v>
                </c:pt>
                <c:pt idx="27378">
                  <c:v>4.8294271875007997</c:v>
                </c:pt>
                <c:pt idx="27379">
                  <c:v>4.8290753124992003</c:v>
                </c:pt>
                <c:pt idx="27380">
                  <c:v>4.8291793750016003</c:v>
                </c:pt>
                <c:pt idx="27381">
                  <c:v>4.82968625</c:v>
                </c:pt>
                <c:pt idx="27382">
                  <c:v>4.8301353124992001</c:v>
                </c:pt>
                <c:pt idx="27383">
                  <c:v>4.8306250000000004</c:v>
                </c:pt>
                <c:pt idx="27384">
                  <c:v>4.8310987499999998</c:v>
                </c:pt>
                <c:pt idx="27385">
                  <c:v>4.8316509375007994</c:v>
                </c:pt>
                <c:pt idx="27386">
                  <c:v>4.8321406250016006</c:v>
                </c:pt>
                <c:pt idx="27387">
                  <c:v>4.8327071875007999</c:v>
                </c:pt>
                <c:pt idx="27388">
                  <c:v>4.8331881250016009</c:v>
                </c:pt>
                <c:pt idx="27389">
                  <c:v>4.83350875</c:v>
                </c:pt>
                <c:pt idx="27390">
                  <c:v>4.8338437499999998</c:v>
                </c:pt>
                <c:pt idx="27391">
                  <c:v>4.8343393750016004</c:v>
                </c:pt>
                <c:pt idx="27392">
                  <c:v>4.8346756250016005</c:v>
                </c:pt>
                <c:pt idx="27393">
                  <c:v>4.8351878124992007</c:v>
                </c:pt>
                <c:pt idx="27394">
                  <c:v>4.8358428124992008</c:v>
                </c:pt>
                <c:pt idx="27395">
                  <c:v>4.8364471875007995</c:v>
                </c:pt>
                <c:pt idx="27396">
                  <c:v>4.8367753124992001</c:v>
                </c:pt>
                <c:pt idx="27397">
                  <c:v>4.8371599999999999</c:v>
                </c:pt>
                <c:pt idx="27398">
                  <c:v>4.8377256250016005</c:v>
                </c:pt>
                <c:pt idx="27399">
                  <c:v>4.8381159375007998</c:v>
                </c:pt>
                <c:pt idx="27400">
                  <c:v>4.8387068750016002</c:v>
                </c:pt>
                <c:pt idx="27401">
                  <c:v>4.8390546875007994</c:v>
                </c:pt>
                <c:pt idx="27402">
                  <c:v>4.8394243750016006</c:v>
                </c:pt>
                <c:pt idx="27403">
                  <c:v>4.8399740624992003</c:v>
                </c:pt>
                <c:pt idx="27404">
                  <c:v>4.8403131250016003</c:v>
                </c:pt>
                <c:pt idx="27405">
                  <c:v>4.8408199999999999</c:v>
                </c:pt>
                <c:pt idx="27406">
                  <c:v>4.8413037499999998</c:v>
                </c:pt>
                <c:pt idx="27407">
                  <c:v>4.8416953124992004</c:v>
                </c:pt>
                <c:pt idx="27408">
                  <c:v>4.8422218750016004</c:v>
                </c:pt>
                <c:pt idx="27409">
                  <c:v>4.8426074999999997</c:v>
                </c:pt>
                <c:pt idx="27410">
                  <c:v>4.8432418750016009</c:v>
                </c:pt>
                <c:pt idx="27411">
                  <c:v>4.8437081250016005</c:v>
                </c:pt>
                <c:pt idx="27412">
                  <c:v>4.8440293750016004</c:v>
                </c:pt>
                <c:pt idx="27413">
                  <c:v>4.8444921875007996</c:v>
                </c:pt>
                <c:pt idx="27414">
                  <c:v>4.8440859375007994</c:v>
                </c:pt>
                <c:pt idx="27415">
                  <c:v>4.8436718750016006</c:v>
                </c:pt>
                <c:pt idx="27416">
                  <c:v>4.8433062500000004</c:v>
                </c:pt>
                <c:pt idx="27417">
                  <c:v>4.8428421875007999</c:v>
                </c:pt>
                <c:pt idx="27418">
                  <c:v>4.8422499999999999</c:v>
                </c:pt>
                <c:pt idx="27419">
                  <c:v>4.8417034375007999</c:v>
                </c:pt>
                <c:pt idx="27420">
                  <c:v>4.8410475000000002</c:v>
                </c:pt>
                <c:pt idx="27421">
                  <c:v>4.8403534375007995</c:v>
                </c:pt>
                <c:pt idx="27422">
                  <c:v>4.839671875001601</c:v>
                </c:pt>
                <c:pt idx="27423">
                  <c:v>4.8391096875007991</c:v>
                </c:pt>
                <c:pt idx="27424">
                  <c:v>4.8384281250016006</c:v>
                </c:pt>
                <c:pt idx="27425">
                  <c:v>4.8378115624992004</c:v>
                </c:pt>
                <c:pt idx="27426">
                  <c:v>4.8373193750016004</c:v>
                </c:pt>
                <c:pt idx="27427">
                  <c:v>4.8368628124992004</c:v>
                </c:pt>
                <c:pt idx="27428">
                  <c:v>4.836445625001601</c:v>
                </c:pt>
                <c:pt idx="27429">
                  <c:v>4.8359703124992004</c:v>
                </c:pt>
                <c:pt idx="27430">
                  <c:v>4.8355399999999999</c:v>
                </c:pt>
                <c:pt idx="27431">
                  <c:v>4.8351931250016005</c:v>
                </c:pt>
                <c:pt idx="27432">
                  <c:v>4.8355403124992007</c:v>
                </c:pt>
                <c:pt idx="27433">
                  <c:v>4.8359825000000001</c:v>
                </c:pt>
                <c:pt idx="27434">
                  <c:v>4.8363562499999997</c:v>
                </c:pt>
                <c:pt idx="27435">
                  <c:v>4.8369021875007991</c:v>
                </c:pt>
                <c:pt idx="27436">
                  <c:v>4.837408125001601</c:v>
                </c:pt>
                <c:pt idx="27437">
                  <c:v>4.8378778124992001</c:v>
                </c:pt>
                <c:pt idx="27438">
                  <c:v>4.8382253124992003</c:v>
                </c:pt>
                <c:pt idx="27439">
                  <c:v>4.8387681250016001</c:v>
                </c:pt>
                <c:pt idx="27440">
                  <c:v>4.8391478124992009</c:v>
                </c:pt>
                <c:pt idx="27441">
                  <c:v>4.8396215624992003</c:v>
                </c:pt>
                <c:pt idx="27442">
                  <c:v>4.8401399999999999</c:v>
                </c:pt>
                <c:pt idx="27443">
                  <c:v>4.8404749999999996</c:v>
                </c:pt>
                <c:pt idx="27444">
                  <c:v>4.8409934375007992</c:v>
                </c:pt>
                <c:pt idx="27445">
                  <c:v>4.8416503124992003</c:v>
                </c:pt>
                <c:pt idx="27446">
                  <c:v>4.8422043750016002</c:v>
                </c:pt>
                <c:pt idx="27447">
                  <c:v>4.8425328124992006</c:v>
                </c:pt>
                <c:pt idx="27448">
                  <c:v>4.8429962499999997</c:v>
                </c:pt>
                <c:pt idx="27449">
                  <c:v>4.8435215624992001</c:v>
                </c:pt>
                <c:pt idx="27450">
                  <c:v>4.8439203124992005</c:v>
                </c:pt>
                <c:pt idx="27451">
                  <c:v>4.8443287499999999</c:v>
                </c:pt>
                <c:pt idx="27452">
                  <c:v>4.8447259375007992</c:v>
                </c:pt>
                <c:pt idx="27453">
                  <c:v>4.8453034375007995</c:v>
                </c:pt>
                <c:pt idx="27454">
                  <c:v>4.8457165624992005</c:v>
                </c:pt>
                <c:pt idx="27455">
                  <c:v>4.8462528124992001</c:v>
                </c:pt>
                <c:pt idx="27456">
                  <c:v>4.8467371875007998</c:v>
                </c:pt>
                <c:pt idx="27457">
                  <c:v>4.8461306250016003</c:v>
                </c:pt>
                <c:pt idx="27458">
                  <c:v>4.8456178124992002</c:v>
                </c:pt>
                <c:pt idx="27459">
                  <c:v>4.8449971875007991</c:v>
                </c:pt>
                <c:pt idx="27460">
                  <c:v>4.8444212499999999</c:v>
                </c:pt>
                <c:pt idx="27461">
                  <c:v>4.8436887500000001</c:v>
                </c:pt>
                <c:pt idx="27462">
                  <c:v>4.8429384375007993</c:v>
                </c:pt>
                <c:pt idx="27463">
                  <c:v>4.8421390624992009</c:v>
                </c:pt>
                <c:pt idx="27464">
                  <c:v>4.8413515624992005</c:v>
                </c:pt>
                <c:pt idx="27465">
                  <c:v>4.8405624999999999</c:v>
                </c:pt>
                <c:pt idx="27466">
                  <c:v>4.8398581250016006</c:v>
                </c:pt>
                <c:pt idx="27467">
                  <c:v>4.8392362499999999</c:v>
                </c:pt>
                <c:pt idx="27468">
                  <c:v>4.8386693750016008</c:v>
                </c:pt>
                <c:pt idx="27469">
                  <c:v>4.8381334375007992</c:v>
                </c:pt>
                <c:pt idx="27470">
                  <c:v>4.8376059375007996</c:v>
                </c:pt>
                <c:pt idx="27471">
                  <c:v>4.8371275000000002</c:v>
                </c:pt>
                <c:pt idx="27472">
                  <c:v>4.8365387499999999</c:v>
                </c:pt>
                <c:pt idx="27473">
                  <c:v>4.8360834375007995</c:v>
                </c:pt>
                <c:pt idx="27474">
                  <c:v>4.8356771875007993</c:v>
                </c:pt>
                <c:pt idx="27475">
                  <c:v>4.83531625</c:v>
                </c:pt>
                <c:pt idx="27476">
                  <c:v>4.8348078124992009</c:v>
                </c:pt>
                <c:pt idx="27477">
                  <c:v>4.83437625</c:v>
                </c:pt>
                <c:pt idx="27478">
                  <c:v>4.8340318750016005</c:v>
                </c:pt>
                <c:pt idx="27479">
                  <c:v>4.8336531250016002</c:v>
                </c:pt>
                <c:pt idx="27480">
                  <c:v>4.8332009375007994</c:v>
                </c:pt>
                <c:pt idx="27481">
                  <c:v>4.8327934375007997</c:v>
                </c:pt>
                <c:pt idx="27482">
                  <c:v>4.8320615624992005</c:v>
                </c:pt>
                <c:pt idx="27483">
                  <c:v>4.8316553124992003</c:v>
                </c:pt>
                <c:pt idx="27484">
                  <c:v>4.8312759375007994</c:v>
                </c:pt>
                <c:pt idx="27485">
                  <c:v>4.8309534375007992</c:v>
                </c:pt>
                <c:pt idx="27486">
                  <c:v>4.8305709375007995</c:v>
                </c:pt>
                <c:pt idx="27487">
                  <c:v>4.8302018750016007</c:v>
                </c:pt>
                <c:pt idx="27488">
                  <c:v>4.8297212500000004</c:v>
                </c:pt>
                <c:pt idx="27489">
                  <c:v>4.8293556250016003</c:v>
                </c:pt>
                <c:pt idx="27490">
                  <c:v>4.8296812500000001</c:v>
                </c:pt>
                <c:pt idx="27491">
                  <c:v>4.8301531250016003</c:v>
                </c:pt>
                <c:pt idx="27492">
                  <c:v>4.8305221875007991</c:v>
                </c:pt>
                <c:pt idx="27493">
                  <c:v>4.8309962500000001</c:v>
                </c:pt>
                <c:pt idx="27494">
                  <c:v>4.8313862500000004</c:v>
                </c:pt>
                <c:pt idx="27495">
                  <c:v>4.8319518750016002</c:v>
                </c:pt>
                <c:pt idx="27496">
                  <c:v>4.8323284375007995</c:v>
                </c:pt>
                <c:pt idx="27497">
                  <c:v>4.8329068750016004</c:v>
                </c:pt>
                <c:pt idx="27498">
                  <c:v>4.8333593750016002</c:v>
                </c:pt>
                <c:pt idx="27499">
                  <c:v>4.8338706250016008</c:v>
                </c:pt>
                <c:pt idx="27500">
                  <c:v>4.8344059375007991</c:v>
                </c:pt>
                <c:pt idx="27501">
                  <c:v>4.8347621875007993</c:v>
                </c:pt>
                <c:pt idx="27502">
                  <c:v>4.8353346875007999</c:v>
                </c:pt>
                <c:pt idx="27503">
                  <c:v>4.8356671875007997</c:v>
                </c:pt>
                <c:pt idx="27504">
                  <c:v>4.8359996875007996</c:v>
                </c:pt>
                <c:pt idx="27505">
                  <c:v>4.8366103124992001</c:v>
                </c:pt>
                <c:pt idx="27506">
                  <c:v>4.837021875001601</c:v>
                </c:pt>
                <c:pt idx="27507">
                  <c:v>4.8376071875007991</c:v>
                </c:pt>
                <c:pt idx="27508">
                  <c:v>4.8379365624992001</c:v>
                </c:pt>
                <c:pt idx="27509">
                  <c:v>4.8383021875007994</c:v>
                </c:pt>
                <c:pt idx="27510">
                  <c:v>4.8388603124992002</c:v>
                </c:pt>
                <c:pt idx="27511">
                  <c:v>4.8391915624992006</c:v>
                </c:pt>
                <c:pt idx="27512">
                  <c:v>4.8395378124992003</c:v>
                </c:pt>
                <c:pt idx="27513">
                  <c:v>4.8401025000000004</c:v>
                </c:pt>
                <c:pt idx="27514">
                  <c:v>4.8404684375007996</c:v>
                </c:pt>
                <c:pt idx="27515">
                  <c:v>4.8409209375007993</c:v>
                </c:pt>
                <c:pt idx="27516">
                  <c:v>4.8414409375007992</c:v>
                </c:pt>
                <c:pt idx="27517">
                  <c:v>4.8419303124992004</c:v>
                </c:pt>
                <c:pt idx="27518">
                  <c:v>4.8423812499999999</c:v>
                </c:pt>
                <c:pt idx="27519">
                  <c:v>4.8429871875007997</c:v>
                </c:pt>
                <c:pt idx="27520">
                  <c:v>4.8435390624992003</c:v>
                </c:pt>
                <c:pt idx="27521">
                  <c:v>4.8440578124992006</c:v>
                </c:pt>
                <c:pt idx="27522">
                  <c:v>4.8445296875007999</c:v>
                </c:pt>
                <c:pt idx="27523">
                  <c:v>4.8450065624992007</c:v>
                </c:pt>
                <c:pt idx="27524">
                  <c:v>4.8446749999999996</c:v>
                </c:pt>
                <c:pt idx="27525">
                  <c:v>4.8439340624992004</c:v>
                </c:pt>
                <c:pt idx="27526">
                  <c:v>4.8432824999999999</c:v>
                </c:pt>
                <c:pt idx="27527">
                  <c:v>4.8425493750016004</c:v>
                </c:pt>
                <c:pt idx="27528">
                  <c:v>4.8416956250016003</c:v>
                </c:pt>
                <c:pt idx="27529">
                  <c:v>4.8406384375007994</c:v>
                </c:pt>
                <c:pt idx="27530">
                  <c:v>4.8396140624992006</c:v>
                </c:pt>
                <c:pt idx="27531">
                  <c:v>4.8386034375007991</c:v>
                </c:pt>
                <c:pt idx="27532">
                  <c:v>4.8375746875007994</c:v>
                </c:pt>
                <c:pt idx="27533">
                  <c:v>4.8364759375007997</c:v>
                </c:pt>
                <c:pt idx="27534">
                  <c:v>4.8354340624992007</c:v>
                </c:pt>
                <c:pt idx="27535">
                  <c:v>4.8346037500000003</c:v>
                </c:pt>
                <c:pt idx="27536">
                  <c:v>4.833825</c:v>
                </c:pt>
                <c:pt idx="27537">
                  <c:v>4.8331084375007993</c:v>
                </c:pt>
                <c:pt idx="27538">
                  <c:v>4.8326003124992001</c:v>
                </c:pt>
                <c:pt idx="27539">
                  <c:v>4.8320575000000003</c:v>
                </c:pt>
                <c:pt idx="27540">
                  <c:v>4.8316756250016004</c:v>
                </c:pt>
                <c:pt idx="27541">
                  <c:v>4.8318793750016003</c:v>
                </c:pt>
                <c:pt idx="27542">
                  <c:v>4.8322059375007997</c:v>
                </c:pt>
                <c:pt idx="27543">
                  <c:v>4.8325818750016003</c:v>
                </c:pt>
                <c:pt idx="27544">
                  <c:v>4.8329056250016009</c:v>
                </c:pt>
                <c:pt idx="27545">
                  <c:v>4.8333865624992001</c:v>
                </c:pt>
                <c:pt idx="27546">
                  <c:v>4.8339331250016002</c:v>
                </c:pt>
                <c:pt idx="27547">
                  <c:v>4.8342646875007995</c:v>
                </c:pt>
                <c:pt idx="27548">
                  <c:v>4.8347309375007992</c:v>
                </c:pt>
                <c:pt idx="27549">
                  <c:v>4.8351100000000002</c:v>
                </c:pt>
                <c:pt idx="27550">
                  <c:v>4.8357156250016002</c:v>
                </c:pt>
                <c:pt idx="27551">
                  <c:v>4.836125</c:v>
                </c:pt>
                <c:pt idx="27552">
                  <c:v>4.8364806250016006</c:v>
                </c:pt>
                <c:pt idx="27553">
                  <c:v>4.8369303124992005</c:v>
                </c:pt>
                <c:pt idx="27554">
                  <c:v>4.8373831250016002</c:v>
                </c:pt>
                <c:pt idx="27555">
                  <c:v>4.8378240624992008</c:v>
                </c:pt>
                <c:pt idx="27556">
                  <c:v>4.8381800000000004</c:v>
                </c:pt>
                <c:pt idx="27557">
                  <c:v>4.8386037499999999</c:v>
                </c:pt>
                <c:pt idx="27558">
                  <c:v>4.8390087499999996</c:v>
                </c:pt>
                <c:pt idx="27559">
                  <c:v>4.8394334375007997</c:v>
                </c:pt>
                <c:pt idx="27560">
                  <c:v>4.8398412500000001</c:v>
                </c:pt>
                <c:pt idx="27561">
                  <c:v>4.8394178124992004</c:v>
                </c:pt>
                <c:pt idx="27562">
                  <c:v>4.8387512499999996</c:v>
                </c:pt>
                <c:pt idx="27563">
                  <c:v>4.8381106250016002</c:v>
                </c:pt>
                <c:pt idx="27564">
                  <c:v>4.8377078124992003</c:v>
                </c:pt>
                <c:pt idx="27565">
                  <c:v>4.8372656250016002</c:v>
                </c:pt>
                <c:pt idx="27566">
                  <c:v>4.8365584375007993</c:v>
                </c:pt>
                <c:pt idx="27567">
                  <c:v>4.8362296875007997</c:v>
                </c:pt>
                <c:pt idx="27568">
                  <c:v>4.8357409375007991</c:v>
                </c:pt>
                <c:pt idx="27569">
                  <c:v>4.8352343750016002</c:v>
                </c:pt>
                <c:pt idx="27570">
                  <c:v>4.8348453124992004</c:v>
                </c:pt>
                <c:pt idx="27571">
                  <c:v>4.8343143750016004</c:v>
                </c:pt>
                <c:pt idx="27572">
                  <c:v>4.8339581250016002</c:v>
                </c:pt>
                <c:pt idx="27573">
                  <c:v>4.8343012500000002</c:v>
                </c:pt>
                <c:pt idx="27574">
                  <c:v>4.8346774999999997</c:v>
                </c:pt>
                <c:pt idx="27575">
                  <c:v>4.8350168750016005</c:v>
                </c:pt>
                <c:pt idx="27576">
                  <c:v>4.8353437499999998</c:v>
                </c:pt>
                <c:pt idx="27577">
                  <c:v>4.8357184375007991</c:v>
                </c:pt>
                <c:pt idx="27578">
                  <c:v>4.8361387499999999</c:v>
                </c:pt>
                <c:pt idx="27579">
                  <c:v>4.8365606250016002</c:v>
                </c:pt>
                <c:pt idx="27580">
                  <c:v>4.8369499999999999</c:v>
                </c:pt>
                <c:pt idx="27581">
                  <c:v>4.8373778124992004</c:v>
                </c:pt>
                <c:pt idx="27582">
                  <c:v>4.837815</c:v>
                </c:pt>
                <c:pt idx="27583">
                  <c:v>4.8381628124992009</c:v>
                </c:pt>
                <c:pt idx="27584">
                  <c:v>4.8385321875007996</c:v>
                </c:pt>
                <c:pt idx="27585">
                  <c:v>4.8388853124992002</c:v>
                </c:pt>
                <c:pt idx="27586">
                  <c:v>4.8393218750016009</c:v>
                </c:pt>
                <c:pt idx="27587">
                  <c:v>4.8397584375007998</c:v>
                </c:pt>
                <c:pt idx="27588">
                  <c:v>4.8402793750016002</c:v>
                </c:pt>
                <c:pt idx="27589">
                  <c:v>4.8407693750016003</c:v>
                </c:pt>
                <c:pt idx="27590">
                  <c:v>4.8411553124992004</c:v>
                </c:pt>
                <c:pt idx="27591">
                  <c:v>4.8416040624992007</c:v>
                </c:pt>
                <c:pt idx="27592">
                  <c:v>4.8420478124992004</c:v>
                </c:pt>
                <c:pt idx="27593">
                  <c:v>4.8424615624992002</c:v>
                </c:pt>
                <c:pt idx="27594">
                  <c:v>4.8428556250016008</c:v>
                </c:pt>
                <c:pt idx="27595">
                  <c:v>4.8433556250016006</c:v>
                </c:pt>
                <c:pt idx="27596">
                  <c:v>4.8438031250016005</c:v>
                </c:pt>
                <c:pt idx="27597">
                  <c:v>4.8442190624992003</c:v>
                </c:pt>
                <c:pt idx="27598">
                  <c:v>4.8438518750016009</c:v>
                </c:pt>
                <c:pt idx="27599">
                  <c:v>4.8435315624992006</c:v>
                </c:pt>
                <c:pt idx="27600">
                  <c:v>4.8432037499999998</c:v>
                </c:pt>
                <c:pt idx="27601">
                  <c:v>4.8428037499999999</c:v>
                </c:pt>
                <c:pt idx="27602">
                  <c:v>4.8422078124992005</c:v>
                </c:pt>
                <c:pt idx="27603">
                  <c:v>4.8415818750016006</c:v>
                </c:pt>
                <c:pt idx="27604">
                  <c:v>4.8409706250016002</c:v>
                </c:pt>
                <c:pt idx="27605">
                  <c:v>4.8402606250016005</c:v>
                </c:pt>
                <c:pt idx="27606">
                  <c:v>4.8395031250016007</c:v>
                </c:pt>
                <c:pt idx="27607">
                  <c:v>4.8387965624992004</c:v>
                </c:pt>
                <c:pt idx="27608">
                  <c:v>4.8381506250016004</c:v>
                </c:pt>
                <c:pt idx="27609">
                  <c:v>4.8375218750016007</c:v>
                </c:pt>
                <c:pt idx="27610">
                  <c:v>4.8369746875007991</c:v>
                </c:pt>
                <c:pt idx="27611">
                  <c:v>4.8365021875007992</c:v>
                </c:pt>
                <c:pt idx="27612">
                  <c:v>4.8361140624992007</c:v>
                </c:pt>
                <c:pt idx="27613">
                  <c:v>4.8356690624992007</c:v>
                </c:pt>
                <c:pt idx="27614">
                  <c:v>4.8352684375007993</c:v>
                </c:pt>
                <c:pt idx="27615">
                  <c:v>4.8349346875007999</c:v>
                </c:pt>
                <c:pt idx="27616">
                  <c:v>4.8345587500000002</c:v>
                </c:pt>
                <c:pt idx="27617">
                  <c:v>4.8341912499999999</c:v>
                </c:pt>
                <c:pt idx="27618">
                  <c:v>4.8338393750016007</c:v>
                </c:pt>
                <c:pt idx="27619">
                  <c:v>4.8331049999999998</c:v>
                </c:pt>
                <c:pt idx="27620">
                  <c:v>4.8327346875007997</c:v>
                </c:pt>
                <c:pt idx="27621">
                  <c:v>4.8322384375007994</c:v>
                </c:pt>
                <c:pt idx="27622">
                  <c:v>4.8318571875007992</c:v>
                </c:pt>
                <c:pt idx="27623">
                  <c:v>4.8315178124992002</c:v>
                </c:pt>
                <c:pt idx="27624">
                  <c:v>4.8309187500000004</c:v>
                </c:pt>
                <c:pt idx="27625">
                  <c:v>4.8303399999999996</c:v>
                </c:pt>
                <c:pt idx="27626">
                  <c:v>4.8299512499999997</c:v>
                </c:pt>
                <c:pt idx="27627">
                  <c:v>4.8294584375007998</c:v>
                </c:pt>
                <c:pt idx="27628">
                  <c:v>4.8291250000000003</c:v>
                </c:pt>
                <c:pt idx="27629">
                  <c:v>4.8286978124992004</c:v>
                </c:pt>
                <c:pt idx="27630">
                  <c:v>4.8290256250016004</c:v>
                </c:pt>
                <c:pt idx="27631">
                  <c:v>4.8293681250016007</c:v>
                </c:pt>
                <c:pt idx="27632">
                  <c:v>4.8297015624992001</c:v>
                </c:pt>
                <c:pt idx="27633">
                  <c:v>4.8301512500000001</c:v>
                </c:pt>
                <c:pt idx="27634">
                  <c:v>4.8307240624992005</c:v>
                </c:pt>
                <c:pt idx="27635">
                  <c:v>4.8312046875007999</c:v>
                </c:pt>
                <c:pt idx="27636">
                  <c:v>4.8317934375007994</c:v>
                </c:pt>
                <c:pt idx="27637">
                  <c:v>4.8323415624992005</c:v>
                </c:pt>
                <c:pt idx="27638">
                  <c:v>4.8326681250016001</c:v>
                </c:pt>
                <c:pt idx="27639">
                  <c:v>4.8332249999999997</c:v>
                </c:pt>
                <c:pt idx="27640">
                  <c:v>4.8335559375007993</c:v>
                </c:pt>
                <c:pt idx="27641">
                  <c:v>4.8339112499999999</c:v>
                </c:pt>
                <c:pt idx="27642">
                  <c:v>4.8344187500000002</c:v>
                </c:pt>
                <c:pt idx="27643">
                  <c:v>4.8347662500000004</c:v>
                </c:pt>
                <c:pt idx="27644">
                  <c:v>4.8353109375007994</c:v>
                </c:pt>
                <c:pt idx="27645">
                  <c:v>4.8359249999999996</c:v>
                </c:pt>
                <c:pt idx="27646">
                  <c:v>4.8364521875007993</c:v>
                </c:pt>
                <c:pt idx="27647">
                  <c:v>4.8371662500000001</c:v>
                </c:pt>
                <c:pt idx="27648">
                  <c:v>4.8378309375007991</c:v>
                </c:pt>
                <c:pt idx="27649">
                  <c:v>4.8382321875007994</c:v>
                </c:pt>
                <c:pt idx="27650">
                  <c:v>4.8385790624992007</c:v>
                </c:pt>
                <c:pt idx="27651">
                  <c:v>4.8392140624992006</c:v>
                </c:pt>
                <c:pt idx="27652">
                  <c:v>4.839575</c:v>
                </c:pt>
                <c:pt idx="27653">
                  <c:v>4.8399012499999996</c:v>
                </c:pt>
                <c:pt idx="27654">
                  <c:v>4.8404912500000004</c:v>
                </c:pt>
                <c:pt idx="27655">
                  <c:v>4.8408387499999996</c:v>
                </c:pt>
                <c:pt idx="27656">
                  <c:v>4.8414143750016008</c:v>
                </c:pt>
                <c:pt idx="27657">
                  <c:v>4.8417887500000001</c:v>
                </c:pt>
                <c:pt idx="27658">
                  <c:v>4.8421849999999997</c:v>
                </c:pt>
                <c:pt idx="27659">
                  <c:v>4.8427956250016004</c:v>
                </c:pt>
                <c:pt idx="27660">
                  <c:v>4.8431643750016002</c:v>
                </c:pt>
                <c:pt idx="27661">
                  <c:v>4.8435290624992007</c:v>
                </c:pt>
                <c:pt idx="27662">
                  <c:v>4.8440743750016004</c:v>
                </c:pt>
                <c:pt idx="27663">
                  <c:v>4.84458375</c:v>
                </c:pt>
                <c:pt idx="27664">
                  <c:v>4.8449734375007996</c:v>
                </c:pt>
                <c:pt idx="27665">
                  <c:v>4.8452965624992004</c:v>
                </c:pt>
                <c:pt idx="27666">
                  <c:v>4.8456734375007997</c:v>
                </c:pt>
                <c:pt idx="27667">
                  <c:v>4.8462143750016002</c:v>
                </c:pt>
                <c:pt idx="27668">
                  <c:v>4.8466831250016007</c:v>
                </c:pt>
                <c:pt idx="27669">
                  <c:v>4.8470196875007998</c:v>
                </c:pt>
                <c:pt idx="27670">
                  <c:v>4.8474931250016002</c:v>
                </c:pt>
                <c:pt idx="27671">
                  <c:v>4.8478537499999996</c:v>
                </c:pt>
                <c:pt idx="27672">
                  <c:v>4.8472209375007997</c:v>
                </c:pt>
                <c:pt idx="27673">
                  <c:v>4.8466915624992009</c:v>
                </c:pt>
                <c:pt idx="27674">
                  <c:v>4.8459996875007993</c:v>
                </c:pt>
                <c:pt idx="27675">
                  <c:v>4.8450587499999997</c:v>
                </c:pt>
                <c:pt idx="27676">
                  <c:v>4.8439206250016005</c:v>
                </c:pt>
                <c:pt idx="27677">
                  <c:v>4.8427903124992007</c:v>
                </c:pt>
                <c:pt idx="27678">
                  <c:v>4.8416203124992006</c:v>
                </c:pt>
                <c:pt idx="27679">
                  <c:v>4.8402462499999999</c:v>
                </c:pt>
                <c:pt idx="27680">
                  <c:v>4.8387174999999996</c:v>
                </c:pt>
                <c:pt idx="27681">
                  <c:v>4.8372521875007992</c:v>
                </c:pt>
                <c:pt idx="27682">
                  <c:v>4.8357303124992006</c:v>
                </c:pt>
                <c:pt idx="27683">
                  <c:v>4.8343553124992003</c:v>
                </c:pt>
                <c:pt idx="27684">
                  <c:v>4.8330774999999999</c:v>
                </c:pt>
                <c:pt idx="27685">
                  <c:v>4.8320415624992004</c:v>
                </c:pt>
                <c:pt idx="27686">
                  <c:v>4.831050625001601</c:v>
                </c:pt>
                <c:pt idx="27687">
                  <c:v>4.8300549999999998</c:v>
                </c:pt>
                <c:pt idx="27688">
                  <c:v>4.8292171875007996</c:v>
                </c:pt>
                <c:pt idx="27689">
                  <c:v>4.8285690624992004</c:v>
                </c:pt>
                <c:pt idx="27690">
                  <c:v>4.8280018750016005</c:v>
                </c:pt>
                <c:pt idx="27691">
                  <c:v>4.8275909375007995</c:v>
                </c:pt>
                <c:pt idx="27692">
                  <c:v>4.8270193750016004</c:v>
                </c:pt>
                <c:pt idx="27693">
                  <c:v>4.8265118750016009</c:v>
                </c:pt>
                <c:pt idx="27694">
                  <c:v>4.8261912499999999</c:v>
                </c:pt>
                <c:pt idx="27695">
                  <c:v>4.8266506250016006</c:v>
                </c:pt>
                <c:pt idx="27696">
                  <c:v>4.8271728124992004</c:v>
                </c:pt>
                <c:pt idx="27697">
                  <c:v>4.8275603124992008</c:v>
                </c:pt>
                <c:pt idx="27698">
                  <c:v>4.8281796875007998</c:v>
                </c:pt>
                <c:pt idx="27699">
                  <c:v>4.8286006250016005</c:v>
                </c:pt>
                <c:pt idx="27700">
                  <c:v>4.8292000000000002</c:v>
                </c:pt>
                <c:pt idx="27701">
                  <c:v>4.8295896875007998</c:v>
                </c:pt>
                <c:pt idx="27702">
                  <c:v>4.8301090624992007</c:v>
                </c:pt>
                <c:pt idx="27703">
                  <c:v>4.8305921875007991</c:v>
                </c:pt>
                <c:pt idx="27704">
                  <c:v>4.8311356250016004</c:v>
                </c:pt>
                <c:pt idx="27705">
                  <c:v>4.8317031250016003</c:v>
                </c:pt>
                <c:pt idx="27706">
                  <c:v>4.8320381250016009</c:v>
                </c:pt>
                <c:pt idx="27707">
                  <c:v>4.8326140624992009</c:v>
                </c:pt>
                <c:pt idx="27708">
                  <c:v>4.8329590624992003</c:v>
                </c:pt>
                <c:pt idx="27709">
                  <c:v>4.8334412499999999</c:v>
                </c:pt>
                <c:pt idx="27710">
                  <c:v>4.8339881250016008</c:v>
                </c:pt>
                <c:pt idx="27711">
                  <c:v>4.8344825</c:v>
                </c:pt>
                <c:pt idx="27712">
                  <c:v>4.8350734375007995</c:v>
                </c:pt>
                <c:pt idx="27713">
                  <c:v>4.8354799999999996</c:v>
                </c:pt>
                <c:pt idx="27714">
                  <c:v>4.8359406250016006</c:v>
                </c:pt>
                <c:pt idx="27715">
                  <c:v>4.8363268750016006</c:v>
                </c:pt>
                <c:pt idx="27716">
                  <c:v>4.83670125</c:v>
                </c:pt>
                <c:pt idx="27717">
                  <c:v>4.8370865624992003</c:v>
                </c:pt>
                <c:pt idx="27718">
                  <c:v>4.8366953124992005</c:v>
                </c:pt>
                <c:pt idx="27719">
                  <c:v>4.8361646875007995</c:v>
                </c:pt>
                <c:pt idx="27720">
                  <c:v>4.8357693750016004</c:v>
                </c:pt>
                <c:pt idx="27721">
                  <c:v>4.8353650000000004</c:v>
                </c:pt>
                <c:pt idx="27722">
                  <c:v>4.8349450000000003</c:v>
                </c:pt>
                <c:pt idx="27723">
                  <c:v>4.8344706250016003</c:v>
                </c:pt>
                <c:pt idx="27724">
                  <c:v>4.8339734375007994</c:v>
                </c:pt>
                <c:pt idx="27725">
                  <c:v>4.8335093750016007</c:v>
                </c:pt>
                <c:pt idx="27726">
                  <c:v>4.8331515624992001</c:v>
                </c:pt>
                <c:pt idx="27727">
                  <c:v>4.8326665624992007</c:v>
                </c:pt>
                <c:pt idx="27728">
                  <c:v>4.8322121875007991</c:v>
                </c:pt>
                <c:pt idx="27729">
                  <c:v>4.8318418750016008</c:v>
                </c:pt>
                <c:pt idx="27730">
                  <c:v>4.8314340624992003</c:v>
                </c:pt>
                <c:pt idx="27731">
                  <c:v>4.8310281250016009</c:v>
                </c:pt>
                <c:pt idx="27732">
                  <c:v>4.8306553124992009</c:v>
                </c:pt>
                <c:pt idx="27733">
                  <c:v>4.8301628124992009</c:v>
                </c:pt>
                <c:pt idx="27734">
                  <c:v>4.8297549999999996</c:v>
                </c:pt>
                <c:pt idx="27735">
                  <c:v>4.8296090624992001</c:v>
                </c:pt>
                <c:pt idx="27736">
                  <c:v>4.8299484375007999</c:v>
                </c:pt>
                <c:pt idx="27737">
                  <c:v>4.8303046875007993</c:v>
                </c:pt>
                <c:pt idx="27738">
                  <c:v>4.8307034375007998</c:v>
                </c:pt>
                <c:pt idx="27739">
                  <c:v>4.8310528124992009</c:v>
                </c:pt>
                <c:pt idx="27740">
                  <c:v>4.8314090624992003</c:v>
                </c:pt>
                <c:pt idx="27741">
                  <c:v>4.8317699999999997</c:v>
                </c:pt>
                <c:pt idx="27742">
                  <c:v>4.8322968750016004</c:v>
                </c:pt>
                <c:pt idx="27743">
                  <c:v>4.8327390624992006</c:v>
                </c:pt>
                <c:pt idx="27744">
                  <c:v>4.8332565624992005</c:v>
                </c:pt>
                <c:pt idx="27745">
                  <c:v>4.8337284375007998</c:v>
                </c:pt>
                <c:pt idx="27746">
                  <c:v>4.8342678124992009</c:v>
                </c:pt>
                <c:pt idx="27747">
                  <c:v>4.8347678124992006</c:v>
                </c:pt>
                <c:pt idx="27748">
                  <c:v>4.8352818750016002</c:v>
                </c:pt>
                <c:pt idx="27749">
                  <c:v>4.8358068750016008</c:v>
                </c:pt>
                <c:pt idx="27750">
                  <c:v>4.8361549999999998</c:v>
                </c:pt>
                <c:pt idx="27751">
                  <c:v>4.8357668750016005</c:v>
                </c:pt>
                <c:pt idx="27752">
                  <c:v>4.8352515624992005</c:v>
                </c:pt>
                <c:pt idx="27753">
                  <c:v>4.8347896875007992</c:v>
                </c:pt>
                <c:pt idx="27754">
                  <c:v>4.8342528124992006</c:v>
                </c:pt>
                <c:pt idx="27755">
                  <c:v>4.8338328124992005</c:v>
                </c:pt>
                <c:pt idx="27756">
                  <c:v>4.8333681250016003</c:v>
                </c:pt>
                <c:pt idx="27757">
                  <c:v>4.8328378124992009</c:v>
                </c:pt>
                <c:pt idx="27758">
                  <c:v>4.8323799999999997</c:v>
                </c:pt>
                <c:pt idx="27759">
                  <c:v>4.8317443750016009</c:v>
                </c:pt>
                <c:pt idx="27760">
                  <c:v>4.8314012499999999</c:v>
                </c:pt>
                <c:pt idx="27761">
                  <c:v>4.8307990624992003</c:v>
                </c:pt>
                <c:pt idx="27762">
                  <c:v>4.8302187500000002</c:v>
                </c:pt>
                <c:pt idx="27763">
                  <c:v>4.8296368750016008</c:v>
                </c:pt>
                <c:pt idx="27764">
                  <c:v>4.8291531250016009</c:v>
                </c:pt>
                <c:pt idx="27765">
                  <c:v>4.8286490624992009</c:v>
                </c:pt>
                <c:pt idx="27766">
                  <c:v>4.8282159375007998</c:v>
                </c:pt>
                <c:pt idx="27767">
                  <c:v>4.8278684375007996</c:v>
                </c:pt>
                <c:pt idx="27768">
                  <c:v>4.8280143750016009</c:v>
                </c:pt>
                <c:pt idx="27769">
                  <c:v>4.8283803124992009</c:v>
                </c:pt>
                <c:pt idx="27770">
                  <c:v>4.8288206250016001</c:v>
                </c:pt>
                <c:pt idx="27771">
                  <c:v>4.8292596875007998</c:v>
                </c:pt>
                <c:pt idx="27772">
                  <c:v>4.8296187499999998</c:v>
                </c:pt>
                <c:pt idx="27773">
                  <c:v>4.8301474999999998</c:v>
                </c:pt>
                <c:pt idx="27774">
                  <c:v>4.8305559375007991</c:v>
                </c:pt>
                <c:pt idx="27775">
                  <c:v>4.8310746875007995</c:v>
                </c:pt>
                <c:pt idx="27776">
                  <c:v>4.8315587500000001</c:v>
                </c:pt>
                <c:pt idx="27777">
                  <c:v>4.8321106250016008</c:v>
                </c:pt>
                <c:pt idx="27778">
                  <c:v>4.8324612499999997</c:v>
                </c:pt>
                <c:pt idx="27779">
                  <c:v>4.8329921875007997</c:v>
                </c:pt>
                <c:pt idx="27780">
                  <c:v>4.8334031250016007</c:v>
                </c:pt>
                <c:pt idx="27781">
                  <c:v>4.8337693750016006</c:v>
                </c:pt>
                <c:pt idx="27782">
                  <c:v>4.8342228124992008</c:v>
                </c:pt>
                <c:pt idx="27783">
                  <c:v>4.8347187500000004</c:v>
                </c:pt>
                <c:pt idx="27784">
                  <c:v>4.8351837499999997</c:v>
                </c:pt>
                <c:pt idx="27785">
                  <c:v>4.8355946875007998</c:v>
                </c:pt>
                <c:pt idx="27786">
                  <c:v>4.8361124999999996</c:v>
                </c:pt>
                <c:pt idx="27787">
                  <c:v>4.8365609375007992</c:v>
                </c:pt>
                <c:pt idx="27788">
                  <c:v>4.8371137500000003</c:v>
                </c:pt>
                <c:pt idx="27789">
                  <c:v>4.8374903124992006</c:v>
                </c:pt>
                <c:pt idx="27790">
                  <c:v>4.8379250000000003</c:v>
                </c:pt>
                <c:pt idx="27791">
                  <c:v>4.8383093750016002</c:v>
                </c:pt>
                <c:pt idx="27792">
                  <c:v>4.8377059375007994</c:v>
                </c:pt>
                <c:pt idx="27793">
                  <c:v>4.8371093750016003</c:v>
                </c:pt>
                <c:pt idx="27794">
                  <c:v>4.8363212500000001</c:v>
                </c:pt>
                <c:pt idx="27795">
                  <c:v>4.83590125</c:v>
                </c:pt>
                <c:pt idx="27796">
                  <c:v>4.8354965624992001</c:v>
                </c:pt>
                <c:pt idx="27797">
                  <c:v>4.8351234375007994</c:v>
                </c:pt>
                <c:pt idx="27798">
                  <c:v>4.8346390624992006</c:v>
                </c:pt>
                <c:pt idx="27799">
                  <c:v>4.8341784375007997</c:v>
                </c:pt>
                <c:pt idx="27800">
                  <c:v>4.8338065624992002</c:v>
                </c:pt>
                <c:pt idx="27801">
                  <c:v>4.8334015624992004</c:v>
                </c:pt>
                <c:pt idx="27802">
                  <c:v>4.8328440624992002</c:v>
                </c:pt>
                <c:pt idx="27803">
                  <c:v>4.8323396875007996</c:v>
                </c:pt>
                <c:pt idx="27804">
                  <c:v>4.8319678124992009</c:v>
                </c:pt>
                <c:pt idx="27805">
                  <c:v>4.8315490624992004</c:v>
                </c:pt>
                <c:pt idx="27806">
                  <c:v>4.8311381250016003</c:v>
                </c:pt>
                <c:pt idx="27807">
                  <c:v>4.8307549999999999</c:v>
                </c:pt>
                <c:pt idx="27808">
                  <c:v>4.8303468750016005</c:v>
                </c:pt>
                <c:pt idx="27809">
                  <c:v>4.8300246875007993</c:v>
                </c:pt>
                <c:pt idx="27810">
                  <c:v>4.8302937500000001</c:v>
                </c:pt>
                <c:pt idx="27811">
                  <c:v>4.8306246875007997</c:v>
                </c:pt>
                <c:pt idx="27812">
                  <c:v>4.8310003124992003</c:v>
                </c:pt>
                <c:pt idx="27813">
                  <c:v>4.8313525000000004</c:v>
                </c:pt>
                <c:pt idx="27814">
                  <c:v>4.8317874999999999</c:v>
                </c:pt>
                <c:pt idx="27815">
                  <c:v>4.8323024999999999</c:v>
                </c:pt>
                <c:pt idx="27816">
                  <c:v>4.8328815624992005</c:v>
                </c:pt>
                <c:pt idx="27817">
                  <c:v>4.8334446875007995</c:v>
                </c:pt>
                <c:pt idx="27818">
                  <c:v>4.8337959375007991</c:v>
                </c:pt>
                <c:pt idx="27819">
                  <c:v>4.8341371875007999</c:v>
                </c:pt>
                <c:pt idx="27820">
                  <c:v>4.8344906250016004</c:v>
                </c:pt>
                <c:pt idx="27821">
                  <c:v>4.8348418750016009</c:v>
                </c:pt>
                <c:pt idx="27822">
                  <c:v>4.8353406250016002</c:v>
                </c:pt>
                <c:pt idx="27823">
                  <c:v>4.8356965624992005</c:v>
                </c:pt>
                <c:pt idx="27824">
                  <c:v>4.8360915624992007</c:v>
                </c:pt>
                <c:pt idx="27825">
                  <c:v>4.8365190624992005</c:v>
                </c:pt>
                <c:pt idx="27826">
                  <c:v>4.8368528124992007</c:v>
                </c:pt>
                <c:pt idx="27827">
                  <c:v>4.8370075000000003</c:v>
                </c:pt>
                <c:pt idx="27828">
                  <c:v>4.8366415624992003</c:v>
                </c:pt>
                <c:pt idx="27829">
                  <c:v>4.8362362499999998</c:v>
                </c:pt>
                <c:pt idx="27830">
                  <c:v>4.8358490624992001</c:v>
                </c:pt>
                <c:pt idx="27831">
                  <c:v>4.8354534375007994</c:v>
                </c:pt>
                <c:pt idx="27832">
                  <c:v>4.8351034375007993</c:v>
                </c:pt>
                <c:pt idx="27833">
                  <c:v>4.8347715624992009</c:v>
                </c:pt>
                <c:pt idx="27834">
                  <c:v>4.8344250000000004</c:v>
                </c:pt>
                <c:pt idx="27835">
                  <c:v>4.8339443750016002</c:v>
                </c:pt>
                <c:pt idx="27836">
                  <c:v>4.833420625001601</c:v>
                </c:pt>
                <c:pt idx="27837">
                  <c:v>4.8329671875007998</c:v>
                </c:pt>
                <c:pt idx="27838">
                  <c:v>4.8325921875007998</c:v>
                </c:pt>
                <c:pt idx="27839">
                  <c:v>4.8320928124992006</c:v>
                </c:pt>
                <c:pt idx="27840">
                  <c:v>4.8316621875007995</c:v>
                </c:pt>
                <c:pt idx="27841">
                  <c:v>4.8312625000000002</c:v>
                </c:pt>
                <c:pt idx="27842">
                  <c:v>4.8317050000000004</c:v>
                </c:pt>
                <c:pt idx="27843">
                  <c:v>4.8320465624992002</c:v>
                </c:pt>
                <c:pt idx="27844">
                  <c:v>4.8324809375007991</c:v>
                </c:pt>
                <c:pt idx="27845">
                  <c:v>4.8328243750016009</c:v>
                </c:pt>
                <c:pt idx="27846">
                  <c:v>4.83315625</c:v>
                </c:pt>
                <c:pt idx="27847">
                  <c:v>4.8335715624992002</c:v>
                </c:pt>
                <c:pt idx="27848">
                  <c:v>4.8339843750016005</c:v>
                </c:pt>
                <c:pt idx="27849">
                  <c:v>4.8343453124992006</c:v>
                </c:pt>
                <c:pt idx="27850">
                  <c:v>4.8346959375007996</c:v>
                </c:pt>
                <c:pt idx="27851">
                  <c:v>4.8351771875007996</c:v>
                </c:pt>
                <c:pt idx="27852">
                  <c:v>4.8355790624992006</c:v>
                </c:pt>
                <c:pt idx="27853">
                  <c:v>4.8359387500000004</c:v>
                </c:pt>
                <c:pt idx="27854">
                  <c:v>4.8362768750016008</c:v>
                </c:pt>
                <c:pt idx="27855">
                  <c:v>4.8367090624992004</c:v>
                </c:pt>
                <c:pt idx="27856">
                  <c:v>4.8370937500000002</c:v>
                </c:pt>
                <c:pt idx="27857">
                  <c:v>4.8376121875007998</c:v>
                </c:pt>
                <c:pt idx="27858">
                  <c:v>4.8380603124992003</c:v>
                </c:pt>
                <c:pt idx="27859">
                  <c:v>4.8386018750016007</c:v>
                </c:pt>
                <c:pt idx="27860">
                  <c:v>4.8390703124992003</c:v>
                </c:pt>
                <c:pt idx="27861">
                  <c:v>4.8395740624992003</c:v>
                </c:pt>
                <c:pt idx="27862">
                  <c:v>4.8400465624992002</c:v>
                </c:pt>
                <c:pt idx="27863">
                  <c:v>4.8404387499999997</c:v>
                </c:pt>
                <c:pt idx="27864">
                  <c:v>4.8407656250016009</c:v>
                </c:pt>
                <c:pt idx="27865">
                  <c:v>4.8403053124992006</c:v>
                </c:pt>
                <c:pt idx="27866">
                  <c:v>4.8397415624992002</c:v>
                </c:pt>
                <c:pt idx="27867">
                  <c:v>4.8391196875007996</c:v>
                </c:pt>
                <c:pt idx="27868">
                  <c:v>4.8384446875007994</c:v>
                </c:pt>
                <c:pt idx="27869">
                  <c:v>4.8376056250016006</c:v>
                </c:pt>
                <c:pt idx="27870">
                  <c:v>4.8367137500000004</c:v>
                </c:pt>
                <c:pt idx="27871">
                  <c:v>4.8358212500000004</c:v>
                </c:pt>
                <c:pt idx="27872">
                  <c:v>4.8349450000000003</c:v>
                </c:pt>
                <c:pt idx="27873">
                  <c:v>4.834085</c:v>
                </c:pt>
                <c:pt idx="27874">
                  <c:v>4.8333365624992002</c:v>
                </c:pt>
                <c:pt idx="27875">
                  <c:v>4.8327481250016007</c:v>
                </c:pt>
                <c:pt idx="27876">
                  <c:v>4.8321337499999997</c:v>
                </c:pt>
                <c:pt idx="27877">
                  <c:v>4.8316346875007996</c:v>
                </c:pt>
                <c:pt idx="27878">
                  <c:v>4.8312518750016009</c:v>
                </c:pt>
                <c:pt idx="27879">
                  <c:v>4.8306484375007992</c:v>
                </c:pt>
                <c:pt idx="27880">
                  <c:v>4.8301493750016009</c:v>
                </c:pt>
                <c:pt idx="27881">
                  <c:v>4.8296253124992008</c:v>
                </c:pt>
                <c:pt idx="27882">
                  <c:v>4.82923875</c:v>
                </c:pt>
                <c:pt idx="27883">
                  <c:v>4.8296328124992005</c:v>
                </c:pt>
                <c:pt idx="27884">
                  <c:v>4.8300834375007993</c:v>
                </c:pt>
                <c:pt idx="27885">
                  <c:v>4.8304974999999999</c:v>
                </c:pt>
                <c:pt idx="27886">
                  <c:v>4.8309775000000004</c:v>
                </c:pt>
                <c:pt idx="27887">
                  <c:v>4.8313137499999996</c:v>
                </c:pt>
                <c:pt idx="27888">
                  <c:v>4.8316684375007997</c:v>
                </c:pt>
                <c:pt idx="27889">
                  <c:v>4.8320606250016009</c:v>
                </c:pt>
                <c:pt idx="27890">
                  <c:v>4.8324218750016001</c:v>
                </c:pt>
                <c:pt idx="27891">
                  <c:v>4.8328231250016005</c:v>
                </c:pt>
                <c:pt idx="27892">
                  <c:v>4.8332890624992002</c:v>
                </c:pt>
                <c:pt idx="27893">
                  <c:v>4.8338481250016008</c:v>
                </c:pt>
                <c:pt idx="27894">
                  <c:v>4.834265625001601</c:v>
                </c:pt>
                <c:pt idx="27895">
                  <c:v>4.8348021875007996</c:v>
                </c:pt>
                <c:pt idx="27896">
                  <c:v>4.8351781250016002</c:v>
                </c:pt>
                <c:pt idx="27897">
                  <c:v>4.8356465624992007</c:v>
                </c:pt>
                <c:pt idx="27898">
                  <c:v>4.8351350000000002</c:v>
                </c:pt>
                <c:pt idx="27899">
                  <c:v>4.8347978124992004</c:v>
                </c:pt>
                <c:pt idx="27900">
                  <c:v>4.8343934375007995</c:v>
                </c:pt>
                <c:pt idx="27901">
                  <c:v>4.8338840624992008</c:v>
                </c:pt>
                <c:pt idx="27902">
                  <c:v>4.8334412499999999</c:v>
                </c:pt>
                <c:pt idx="27903">
                  <c:v>4.8330668750016006</c:v>
                </c:pt>
                <c:pt idx="27904">
                  <c:v>4.8325775000000002</c:v>
                </c:pt>
                <c:pt idx="27905">
                  <c:v>4.8320600000000002</c:v>
                </c:pt>
                <c:pt idx="27906">
                  <c:v>4.8316137499999998</c:v>
                </c:pt>
                <c:pt idx="27907">
                  <c:v>4.8312018750016001</c:v>
                </c:pt>
                <c:pt idx="27908">
                  <c:v>4.8308581250016003</c:v>
                </c:pt>
                <c:pt idx="27909">
                  <c:v>4.8304721875007992</c:v>
                </c:pt>
                <c:pt idx="27910">
                  <c:v>4.8300693750016004</c:v>
                </c:pt>
                <c:pt idx="27911">
                  <c:v>4.8304415624992005</c:v>
                </c:pt>
                <c:pt idx="27912">
                  <c:v>4.8308206250016008</c:v>
                </c:pt>
                <c:pt idx="27913">
                  <c:v>4.8311821875007999</c:v>
                </c:pt>
                <c:pt idx="27914">
                  <c:v>4.8315893750016006</c:v>
                </c:pt>
                <c:pt idx="27915">
                  <c:v>4.8319400000000003</c:v>
                </c:pt>
                <c:pt idx="27916">
                  <c:v>4.8324346875007995</c:v>
                </c:pt>
                <c:pt idx="27917">
                  <c:v>4.8328756250016003</c:v>
                </c:pt>
                <c:pt idx="27918">
                  <c:v>4.8334443750016005</c:v>
                </c:pt>
                <c:pt idx="27919">
                  <c:v>4.8338124999999996</c:v>
                </c:pt>
                <c:pt idx="27920">
                  <c:v>4.8343240624992001</c:v>
                </c:pt>
                <c:pt idx="27921">
                  <c:v>4.8348068750016004</c:v>
                </c:pt>
                <c:pt idx="27922">
                  <c:v>4.8354421875007993</c:v>
                </c:pt>
                <c:pt idx="27923">
                  <c:v>4.8359206250016005</c:v>
                </c:pt>
                <c:pt idx="27924">
                  <c:v>4.8362696875007991</c:v>
                </c:pt>
                <c:pt idx="27925">
                  <c:v>4.8366240624992001</c:v>
                </c:pt>
                <c:pt idx="27926">
                  <c:v>4.8372253124992008</c:v>
                </c:pt>
                <c:pt idx="27927">
                  <c:v>4.8375500000000002</c:v>
                </c:pt>
                <c:pt idx="27928">
                  <c:v>4.8378775000000003</c:v>
                </c:pt>
                <c:pt idx="27929">
                  <c:v>4.8384618750016006</c:v>
                </c:pt>
                <c:pt idx="27930">
                  <c:v>4.8388150000000003</c:v>
                </c:pt>
                <c:pt idx="27931">
                  <c:v>4.8394418750016008</c:v>
                </c:pt>
                <c:pt idx="27932">
                  <c:v>4.8400578124992002</c:v>
                </c:pt>
                <c:pt idx="27933">
                  <c:v>4.840395</c:v>
                </c:pt>
                <c:pt idx="27934">
                  <c:v>4.8410087500000003</c:v>
                </c:pt>
                <c:pt idx="27935">
                  <c:v>4.8416034375007992</c:v>
                </c:pt>
                <c:pt idx="27936">
                  <c:v>4.842170625001601</c:v>
                </c:pt>
                <c:pt idx="27937">
                  <c:v>4.8428156250016006</c:v>
                </c:pt>
                <c:pt idx="27938">
                  <c:v>4.8434168750016005</c:v>
                </c:pt>
                <c:pt idx="27939">
                  <c:v>4.8438778124992004</c:v>
                </c:pt>
                <c:pt idx="27940">
                  <c:v>4.8443343750016004</c:v>
                </c:pt>
                <c:pt idx="27941">
                  <c:v>4.8439228124992004</c:v>
                </c:pt>
                <c:pt idx="27942">
                  <c:v>4.8433603124992004</c:v>
                </c:pt>
                <c:pt idx="27943">
                  <c:v>4.8429828124992005</c:v>
                </c:pt>
                <c:pt idx="27944">
                  <c:v>4.8425081250016007</c:v>
                </c:pt>
                <c:pt idx="27945">
                  <c:v>4.8420537499999998</c:v>
                </c:pt>
                <c:pt idx="27946">
                  <c:v>4.8415990624992009</c:v>
                </c:pt>
                <c:pt idx="27947">
                  <c:v>4.8410043750016003</c:v>
                </c:pt>
                <c:pt idx="27948">
                  <c:v>4.8404350000000003</c:v>
                </c:pt>
                <c:pt idx="27949">
                  <c:v>4.8399043750016002</c:v>
                </c:pt>
                <c:pt idx="27950">
                  <c:v>4.8394440624992008</c:v>
                </c:pt>
                <c:pt idx="27951">
                  <c:v>4.838910625001601</c:v>
                </c:pt>
                <c:pt idx="27952">
                  <c:v>4.8384284375007995</c:v>
                </c:pt>
                <c:pt idx="27953">
                  <c:v>4.8380150000000004</c:v>
                </c:pt>
                <c:pt idx="27954">
                  <c:v>4.8376687499999997</c:v>
                </c:pt>
                <c:pt idx="27955">
                  <c:v>4.8371918750016007</c:v>
                </c:pt>
                <c:pt idx="27956">
                  <c:v>4.8367271875007996</c:v>
                </c:pt>
                <c:pt idx="27957">
                  <c:v>4.8361328124992005</c:v>
                </c:pt>
                <c:pt idx="27958">
                  <c:v>4.8356921875007997</c:v>
                </c:pt>
                <c:pt idx="27959">
                  <c:v>4.8351337499999998</c:v>
                </c:pt>
                <c:pt idx="27960">
                  <c:v>4.8346987500000003</c:v>
                </c:pt>
                <c:pt idx="27961">
                  <c:v>4.8342518750016001</c:v>
                </c:pt>
                <c:pt idx="27962">
                  <c:v>4.8339212500000004</c:v>
                </c:pt>
                <c:pt idx="27963">
                  <c:v>4.8334656250016002</c:v>
                </c:pt>
                <c:pt idx="27964">
                  <c:v>4.8330671875007996</c:v>
                </c:pt>
                <c:pt idx="27965">
                  <c:v>4.8334459375007999</c:v>
                </c:pt>
                <c:pt idx="27966">
                  <c:v>4.8330628124992003</c:v>
                </c:pt>
                <c:pt idx="27967">
                  <c:v>4.8326275000000001</c:v>
                </c:pt>
                <c:pt idx="27968">
                  <c:v>4.8322965624992005</c:v>
                </c:pt>
                <c:pt idx="27969">
                  <c:v>4.8317996875007996</c:v>
                </c:pt>
                <c:pt idx="27970">
                  <c:v>4.8311762500000004</c:v>
                </c:pt>
                <c:pt idx="27971">
                  <c:v>4.8306587499999996</c:v>
                </c:pt>
                <c:pt idx="27972">
                  <c:v>4.8300959375007997</c:v>
                </c:pt>
                <c:pt idx="27973">
                  <c:v>4.8296190624992006</c:v>
                </c:pt>
                <c:pt idx="27974">
                  <c:v>4.8291109375007997</c:v>
                </c:pt>
                <c:pt idx="27975">
                  <c:v>4.8286303124992003</c:v>
                </c:pt>
                <c:pt idx="27976">
                  <c:v>4.8280853124992005</c:v>
                </c:pt>
                <c:pt idx="27977">
                  <c:v>4.8276190624992008</c:v>
                </c:pt>
                <c:pt idx="27978">
                  <c:v>4.8270590624992007</c:v>
                </c:pt>
                <c:pt idx="27979">
                  <c:v>4.8266371875007996</c:v>
                </c:pt>
                <c:pt idx="27980">
                  <c:v>4.8263071875007997</c:v>
                </c:pt>
                <c:pt idx="27981">
                  <c:v>4.8266687499999996</c:v>
                </c:pt>
                <c:pt idx="27982">
                  <c:v>4.8270246875007992</c:v>
                </c:pt>
                <c:pt idx="27983">
                  <c:v>4.8273890624992006</c:v>
                </c:pt>
                <c:pt idx="27984">
                  <c:v>4.8278896875007993</c:v>
                </c:pt>
                <c:pt idx="27985">
                  <c:v>4.8283728124992003</c:v>
                </c:pt>
                <c:pt idx="27986">
                  <c:v>4.8288996875007992</c:v>
                </c:pt>
                <c:pt idx="27987">
                  <c:v>4.82933375</c:v>
                </c:pt>
                <c:pt idx="27988">
                  <c:v>4.8298724999999996</c:v>
                </c:pt>
                <c:pt idx="27989">
                  <c:v>4.8303418750016007</c:v>
                </c:pt>
                <c:pt idx="27990">
                  <c:v>4.8307640624992008</c:v>
                </c:pt>
                <c:pt idx="27991">
                  <c:v>4.8312303124992004</c:v>
                </c:pt>
                <c:pt idx="27992">
                  <c:v>4.8317203124992005</c:v>
                </c:pt>
                <c:pt idx="27993">
                  <c:v>4.8323006250016007</c:v>
                </c:pt>
                <c:pt idx="27994">
                  <c:v>4.8328996875007997</c:v>
                </c:pt>
                <c:pt idx="27995">
                  <c:v>4.8332221875007999</c:v>
                </c:pt>
                <c:pt idx="27996">
                  <c:v>4.8336456250016004</c:v>
                </c:pt>
                <c:pt idx="27997">
                  <c:v>4.8340228124992004</c:v>
                </c:pt>
                <c:pt idx="27998">
                  <c:v>4.8347103124992001</c:v>
                </c:pt>
                <c:pt idx="27999">
                  <c:v>4.8350890624992005</c:v>
                </c:pt>
                <c:pt idx="28000">
                  <c:v>4.8355487500000001</c:v>
                </c:pt>
                <c:pt idx="28001">
                  <c:v>4.8359556250016009</c:v>
                </c:pt>
                <c:pt idx="28002">
                  <c:v>4.8363725000000004</c:v>
                </c:pt>
                <c:pt idx="28003">
                  <c:v>4.8367449999999996</c:v>
                </c:pt>
                <c:pt idx="28004">
                  <c:v>4.8371337499999996</c:v>
                </c:pt>
                <c:pt idx="28005">
                  <c:v>4.8374868750016002</c:v>
                </c:pt>
                <c:pt idx="28006">
                  <c:v>4.8378481250016003</c:v>
                </c:pt>
                <c:pt idx="28007">
                  <c:v>4.8372081250016006</c:v>
                </c:pt>
                <c:pt idx="28008">
                  <c:v>4.8367371875007992</c:v>
                </c:pt>
                <c:pt idx="28009">
                  <c:v>4.8363162500000003</c:v>
                </c:pt>
                <c:pt idx="28010">
                  <c:v>4.8358434375007997</c:v>
                </c:pt>
                <c:pt idx="28011">
                  <c:v>4.8352837500000003</c:v>
                </c:pt>
                <c:pt idx="28012">
                  <c:v>4.8346862499999999</c:v>
                </c:pt>
                <c:pt idx="28013">
                  <c:v>4.8342178124992001</c:v>
                </c:pt>
                <c:pt idx="28014">
                  <c:v>4.8336815624992004</c:v>
                </c:pt>
                <c:pt idx="28015">
                  <c:v>4.8331490624992002</c:v>
                </c:pt>
                <c:pt idx="28016">
                  <c:v>4.8327099999999996</c:v>
                </c:pt>
                <c:pt idx="28017">
                  <c:v>4.8321518750016006</c:v>
                </c:pt>
                <c:pt idx="28018">
                  <c:v>4.8318062499999996</c:v>
                </c:pt>
                <c:pt idx="28019">
                  <c:v>4.8311740624992003</c:v>
                </c:pt>
                <c:pt idx="28020">
                  <c:v>4.8306268750016006</c:v>
                </c:pt>
                <c:pt idx="28021">
                  <c:v>4.8300718750016003</c:v>
                </c:pt>
                <c:pt idx="28022">
                  <c:v>4.8295462499999999</c:v>
                </c:pt>
                <c:pt idx="28023">
                  <c:v>4.8290112499999998</c:v>
                </c:pt>
                <c:pt idx="28024">
                  <c:v>4.8285074999999997</c:v>
                </c:pt>
                <c:pt idx="28025">
                  <c:v>4.8279140624992003</c:v>
                </c:pt>
                <c:pt idx="28026">
                  <c:v>4.8275240624992009</c:v>
                </c:pt>
                <c:pt idx="28027">
                  <c:v>4.827026875001601</c:v>
                </c:pt>
                <c:pt idx="28028">
                  <c:v>4.8266243750016002</c:v>
                </c:pt>
                <c:pt idx="28029">
                  <c:v>4.8270340624992008</c:v>
                </c:pt>
                <c:pt idx="28030">
                  <c:v>4.8273693750016005</c:v>
                </c:pt>
                <c:pt idx="28031">
                  <c:v>4.8277150000000004</c:v>
                </c:pt>
                <c:pt idx="28032">
                  <c:v>4.8280393750016009</c:v>
                </c:pt>
                <c:pt idx="28033">
                  <c:v>4.8284634375007993</c:v>
                </c:pt>
                <c:pt idx="28034">
                  <c:v>4.8287862500000003</c:v>
                </c:pt>
                <c:pt idx="28035">
                  <c:v>4.8293065624992009</c:v>
                </c:pt>
                <c:pt idx="28036">
                  <c:v>4.8297509375007994</c:v>
                </c:pt>
                <c:pt idx="28037">
                  <c:v>4.8302812499999996</c:v>
                </c:pt>
                <c:pt idx="28038">
                  <c:v>4.8306946875007997</c:v>
                </c:pt>
                <c:pt idx="28039">
                  <c:v>4.8311381250016003</c:v>
                </c:pt>
                <c:pt idx="28040">
                  <c:v>4.8315168750016007</c:v>
                </c:pt>
                <c:pt idx="28041">
                  <c:v>4.8319506250016007</c:v>
                </c:pt>
                <c:pt idx="28042">
                  <c:v>4.8324153124992009</c:v>
                </c:pt>
                <c:pt idx="28043">
                  <c:v>4.8328587499999998</c:v>
                </c:pt>
                <c:pt idx="28044">
                  <c:v>4.8334990624992002</c:v>
                </c:pt>
                <c:pt idx="28045">
                  <c:v>4.8338259375007997</c:v>
                </c:pt>
                <c:pt idx="28046">
                  <c:v>4.8342384375007992</c:v>
                </c:pt>
                <c:pt idx="28047">
                  <c:v>4.8347268750016008</c:v>
                </c:pt>
                <c:pt idx="28048">
                  <c:v>4.83517375</c:v>
                </c:pt>
                <c:pt idx="28049">
                  <c:v>4.8355956250016003</c:v>
                </c:pt>
                <c:pt idx="28050">
                  <c:v>4.8359387500000004</c:v>
                </c:pt>
                <c:pt idx="28051">
                  <c:v>4.8363437500000002</c:v>
                </c:pt>
                <c:pt idx="28052">
                  <c:v>4.8368359375007994</c:v>
                </c:pt>
                <c:pt idx="28053">
                  <c:v>4.8371928124992003</c:v>
                </c:pt>
                <c:pt idx="28054">
                  <c:v>4.8376509375007997</c:v>
                </c:pt>
                <c:pt idx="28055">
                  <c:v>4.8380349999999996</c:v>
                </c:pt>
                <c:pt idx="28056">
                  <c:v>4.8383996875007993</c:v>
                </c:pt>
                <c:pt idx="28057">
                  <c:v>4.8387284375007997</c:v>
                </c:pt>
                <c:pt idx="28058">
                  <c:v>4.838393125001601</c:v>
                </c:pt>
                <c:pt idx="28059">
                  <c:v>4.8378271875007997</c:v>
                </c:pt>
                <c:pt idx="28060">
                  <c:v>4.8374393750016003</c:v>
                </c:pt>
                <c:pt idx="28061">
                  <c:v>4.8370134375007998</c:v>
                </c:pt>
                <c:pt idx="28062">
                  <c:v>4.8364381250016004</c:v>
                </c:pt>
                <c:pt idx="28063">
                  <c:v>4.8358428124992008</c:v>
                </c:pt>
                <c:pt idx="28064">
                  <c:v>4.8352865624992001</c:v>
                </c:pt>
                <c:pt idx="28065">
                  <c:v>4.8346499999999999</c:v>
                </c:pt>
                <c:pt idx="28066">
                  <c:v>4.8339612499999998</c:v>
                </c:pt>
                <c:pt idx="28067">
                  <c:v>4.8332262500000001</c:v>
                </c:pt>
                <c:pt idx="28068">
                  <c:v>4.8325050000000003</c:v>
                </c:pt>
                <c:pt idx="28069">
                  <c:v>4.8319237499999996</c:v>
                </c:pt>
                <c:pt idx="28070">
                  <c:v>4.8312853124992001</c:v>
                </c:pt>
                <c:pt idx="28071">
                  <c:v>4.8307381250016004</c:v>
                </c:pt>
                <c:pt idx="28072">
                  <c:v>4.83036625</c:v>
                </c:pt>
                <c:pt idx="28073">
                  <c:v>4.8300065624992001</c:v>
                </c:pt>
                <c:pt idx="28074">
                  <c:v>4.8295771875007993</c:v>
                </c:pt>
                <c:pt idx="28075">
                  <c:v>4.8291056250016009</c:v>
                </c:pt>
                <c:pt idx="28076">
                  <c:v>4.8287437500000001</c:v>
                </c:pt>
                <c:pt idx="28077">
                  <c:v>4.8288584375007995</c:v>
                </c:pt>
                <c:pt idx="28078">
                  <c:v>4.8292043750016003</c:v>
                </c:pt>
                <c:pt idx="28079">
                  <c:v>4.8296421875007995</c:v>
                </c:pt>
                <c:pt idx="28080">
                  <c:v>4.8299621875007999</c:v>
                </c:pt>
                <c:pt idx="28081">
                  <c:v>4.8303128124992005</c:v>
                </c:pt>
                <c:pt idx="28082">
                  <c:v>4.8307959375007998</c:v>
                </c:pt>
                <c:pt idx="28083">
                  <c:v>4.8311187499999999</c:v>
                </c:pt>
                <c:pt idx="28084">
                  <c:v>4.8314656250016004</c:v>
                </c:pt>
                <c:pt idx="28085">
                  <c:v>4.8319456250016009</c:v>
                </c:pt>
                <c:pt idx="28086">
                  <c:v>4.8323153124992002</c:v>
                </c:pt>
                <c:pt idx="28087">
                  <c:v>4.8318140624992001</c:v>
                </c:pt>
                <c:pt idx="28088">
                  <c:v>4.8314581250016007</c:v>
                </c:pt>
                <c:pt idx="28089">
                  <c:v>4.830965</c:v>
                </c:pt>
                <c:pt idx="28090">
                  <c:v>4.8304403124992001</c:v>
                </c:pt>
                <c:pt idx="28091">
                  <c:v>4.8300599999999996</c:v>
                </c:pt>
                <c:pt idx="28092">
                  <c:v>4.8297006250016006</c:v>
                </c:pt>
                <c:pt idx="28093">
                  <c:v>4.8293465624992002</c:v>
                </c:pt>
                <c:pt idx="28094">
                  <c:v>4.8288906250016002</c:v>
                </c:pt>
                <c:pt idx="28095">
                  <c:v>4.8284146875007998</c:v>
                </c:pt>
                <c:pt idx="28096">
                  <c:v>4.8280324999999999</c:v>
                </c:pt>
                <c:pt idx="28097">
                  <c:v>4.8274168750016004</c:v>
                </c:pt>
                <c:pt idx="28098">
                  <c:v>4.8270031250016006</c:v>
                </c:pt>
                <c:pt idx="28099">
                  <c:v>4.8265509375007998</c:v>
                </c:pt>
                <c:pt idx="28100">
                  <c:v>4.8261656250016003</c:v>
                </c:pt>
                <c:pt idx="28101">
                  <c:v>4.8257631250016004</c:v>
                </c:pt>
                <c:pt idx="28102">
                  <c:v>4.8254390624992007</c:v>
                </c:pt>
                <c:pt idx="28103">
                  <c:v>4.8250462499999998</c:v>
                </c:pt>
                <c:pt idx="28104">
                  <c:v>4.8245993750016005</c:v>
                </c:pt>
                <c:pt idx="28105">
                  <c:v>4.8242487499999998</c:v>
                </c:pt>
                <c:pt idx="28106">
                  <c:v>4.8246518750016003</c:v>
                </c:pt>
                <c:pt idx="28107">
                  <c:v>4.8249987499999998</c:v>
                </c:pt>
                <c:pt idx="28108">
                  <c:v>4.8254093750016009</c:v>
                </c:pt>
                <c:pt idx="28109">
                  <c:v>4.8258368750016007</c:v>
                </c:pt>
                <c:pt idx="28110">
                  <c:v>4.8262678124992009</c:v>
                </c:pt>
                <c:pt idx="28111">
                  <c:v>4.8267453124992006</c:v>
                </c:pt>
                <c:pt idx="28112">
                  <c:v>4.8271568750016005</c:v>
                </c:pt>
                <c:pt idx="28113">
                  <c:v>4.8276146875007999</c:v>
                </c:pt>
                <c:pt idx="28114">
                  <c:v>4.8280346875007991</c:v>
                </c:pt>
                <c:pt idx="28115">
                  <c:v>4.828434375001601</c:v>
                </c:pt>
                <c:pt idx="28116">
                  <c:v>4.8287856250016006</c:v>
                </c:pt>
                <c:pt idx="28117">
                  <c:v>4.8292965624992004</c:v>
                </c:pt>
                <c:pt idx="28118">
                  <c:v>4.8297546875007997</c:v>
                </c:pt>
                <c:pt idx="28119">
                  <c:v>4.8302765624992006</c:v>
                </c:pt>
                <c:pt idx="28120">
                  <c:v>4.8308299999999997</c:v>
                </c:pt>
                <c:pt idx="28121">
                  <c:v>4.8313090624992006</c:v>
                </c:pt>
                <c:pt idx="28122">
                  <c:v>4.8318056250016008</c:v>
                </c:pt>
                <c:pt idx="28123">
                  <c:v>4.8322856250016004</c:v>
                </c:pt>
                <c:pt idx="28124">
                  <c:v>4.8328593750016005</c:v>
                </c:pt>
                <c:pt idx="28125">
                  <c:v>4.8334368750016008</c:v>
                </c:pt>
                <c:pt idx="28126">
                  <c:v>4.8338171875007996</c:v>
                </c:pt>
                <c:pt idx="28127">
                  <c:v>4.8341574999999999</c:v>
                </c:pt>
                <c:pt idx="28128">
                  <c:v>4.8347065624992007</c:v>
                </c:pt>
                <c:pt idx="28129">
                  <c:v>4.8352353124992007</c:v>
                </c:pt>
                <c:pt idx="28130">
                  <c:v>4.8356090624992003</c:v>
                </c:pt>
                <c:pt idx="28131">
                  <c:v>4.8359393750016002</c:v>
                </c:pt>
                <c:pt idx="28132">
                  <c:v>4.8356037499999998</c:v>
                </c:pt>
                <c:pt idx="28133">
                  <c:v>4.8351684375007995</c:v>
                </c:pt>
                <c:pt idx="28134">
                  <c:v>4.8346118750016007</c:v>
                </c:pt>
                <c:pt idx="28135">
                  <c:v>4.8339393750016004</c:v>
                </c:pt>
                <c:pt idx="28136">
                  <c:v>4.8332559375007991</c:v>
                </c:pt>
                <c:pt idx="28137">
                  <c:v>4.8325156250016006</c:v>
                </c:pt>
                <c:pt idx="28138">
                  <c:v>4.8317046875007996</c:v>
                </c:pt>
                <c:pt idx="28139">
                  <c:v>4.8308718750016002</c:v>
                </c:pt>
                <c:pt idx="28140">
                  <c:v>4.830076875001601</c:v>
                </c:pt>
                <c:pt idx="28141">
                  <c:v>4.8293003124992007</c:v>
                </c:pt>
                <c:pt idx="28142">
                  <c:v>4.8286031250016004</c:v>
                </c:pt>
                <c:pt idx="28143">
                  <c:v>4.8280790624992003</c:v>
                </c:pt>
                <c:pt idx="28144">
                  <c:v>4.8275756250016002</c:v>
                </c:pt>
                <c:pt idx="28145">
                  <c:v>4.8272215624992008</c:v>
                </c:pt>
                <c:pt idx="28146">
                  <c:v>4.8268512499999998</c:v>
                </c:pt>
                <c:pt idx="28147">
                  <c:v>4.8271656250016006</c:v>
                </c:pt>
                <c:pt idx="28148">
                  <c:v>4.8275206250016005</c:v>
                </c:pt>
                <c:pt idx="28149">
                  <c:v>4.8279428124992005</c:v>
                </c:pt>
                <c:pt idx="28150">
                  <c:v>4.8283021875007996</c:v>
                </c:pt>
                <c:pt idx="28151">
                  <c:v>4.8288581250016005</c:v>
                </c:pt>
                <c:pt idx="28152">
                  <c:v>4.8292875000000004</c:v>
                </c:pt>
                <c:pt idx="28153">
                  <c:v>4.8296281250016007</c:v>
                </c:pt>
                <c:pt idx="28154">
                  <c:v>4.8301431250016007</c:v>
                </c:pt>
                <c:pt idx="28155">
                  <c:v>4.8306546875007994</c:v>
                </c:pt>
                <c:pt idx="28156">
                  <c:v>4.8310281250016009</c:v>
                </c:pt>
                <c:pt idx="28157">
                  <c:v>4.8314812500000004</c:v>
                </c:pt>
                <c:pt idx="28158">
                  <c:v>4.8320359375007991</c:v>
                </c:pt>
                <c:pt idx="28159">
                  <c:v>4.8315821875007998</c:v>
                </c:pt>
                <c:pt idx="28160">
                  <c:v>4.8312053124992005</c:v>
                </c:pt>
                <c:pt idx="28161">
                  <c:v>4.83071625</c:v>
                </c:pt>
                <c:pt idx="28162">
                  <c:v>4.8303256250016009</c:v>
                </c:pt>
                <c:pt idx="28163">
                  <c:v>4.82986</c:v>
                </c:pt>
                <c:pt idx="28164">
                  <c:v>4.8292546875007991</c:v>
                </c:pt>
                <c:pt idx="28165">
                  <c:v>4.8287006250016002</c:v>
                </c:pt>
                <c:pt idx="28166">
                  <c:v>4.8283025000000004</c:v>
                </c:pt>
                <c:pt idx="28167">
                  <c:v>4.8279265624992007</c:v>
                </c:pt>
                <c:pt idx="28168">
                  <c:v>4.8274915624992003</c:v>
                </c:pt>
                <c:pt idx="28169">
                  <c:v>4.8270749999999998</c:v>
                </c:pt>
                <c:pt idx="28170">
                  <c:v>4.8266590624992007</c:v>
                </c:pt>
                <c:pt idx="28171">
                  <c:v>4.8262856250016002</c:v>
                </c:pt>
                <c:pt idx="28172">
                  <c:v>4.8259271875007999</c:v>
                </c:pt>
                <c:pt idx="28173">
                  <c:v>4.8255184375007998</c:v>
                </c:pt>
                <c:pt idx="28174">
                  <c:v>4.8250937499999997</c:v>
                </c:pt>
                <c:pt idx="28175">
                  <c:v>4.8247453124992008</c:v>
                </c:pt>
                <c:pt idx="28176">
                  <c:v>4.8242943750016005</c:v>
                </c:pt>
                <c:pt idx="28177">
                  <c:v>4.8239071875007991</c:v>
                </c:pt>
                <c:pt idx="28178">
                  <c:v>4.8242640624992008</c:v>
                </c:pt>
                <c:pt idx="28179">
                  <c:v>4.8245975000000003</c:v>
                </c:pt>
                <c:pt idx="28180">
                  <c:v>4.8249793750016003</c:v>
                </c:pt>
                <c:pt idx="28181">
                  <c:v>4.8254349999999997</c:v>
                </c:pt>
                <c:pt idx="28182">
                  <c:v>4.8260040624992007</c:v>
                </c:pt>
                <c:pt idx="28183">
                  <c:v>4.8265743750016004</c:v>
                </c:pt>
                <c:pt idx="28184">
                  <c:v>4.8270571875007997</c:v>
                </c:pt>
                <c:pt idx="28185">
                  <c:v>4.827496875001601</c:v>
                </c:pt>
                <c:pt idx="28186">
                  <c:v>4.8279931250016004</c:v>
                </c:pt>
                <c:pt idx="28187">
                  <c:v>4.8285896875007994</c:v>
                </c:pt>
                <c:pt idx="28188">
                  <c:v>4.8291337499999996</c:v>
                </c:pt>
                <c:pt idx="28189">
                  <c:v>4.8297871875007994</c:v>
                </c:pt>
                <c:pt idx="28190">
                  <c:v>4.8303406250016003</c:v>
                </c:pt>
                <c:pt idx="28191">
                  <c:v>4.8306778124992009</c:v>
                </c:pt>
                <c:pt idx="28192">
                  <c:v>4.8311965624992004</c:v>
                </c:pt>
                <c:pt idx="28193">
                  <c:v>4.8316184375007998</c:v>
                </c:pt>
                <c:pt idx="28194">
                  <c:v>4.8320559375007992</c:v>
                </c:pt>
                <c:pt idx="28195">
                  <c:v>4.8323903124992009</c:v>
                </c:pt>
                <c:pt idx="28196">
                  <c:v>4.8328243750016009</c:v>
                </c:pt>
                <c:pt idx="28197">
                  <c:v>4.8332240624992009</c:v>
                </c:pt>
                <c:pt idx="28198">
                  <c:v>4.8335693750016002</c:v>
                </c:pt>
                <c:pt idx="28199">
                  <c:v>4.8330215624992006</c:v>
                </c:pt>
                <c:pt idx="28200">
                  <c:v>4.8324290624992008</c:v>
                </c:pt>
                <c:pt idx="28201">
                  <c:v>4.8320937500000003</c:v>
                </c:pt>
                <c:pt idx="28202">
                  <c:v>4.83170375</c:v>
                </c:pt>
                <c:pt idx="28203">
                  <c:v>4.8312534375007994</c:v>
                </c:pt>
                <c:pt idx="28204">
                  <c:v>4.8308737500000003</c:v>
                </c:pt>
                <c:pt idx="28205">
                  <c:v>4.8304321875007998</c:v>
                </c:pt>
                <c:pt idx="28206">
                  <c:v>4.8298571875007994</c:v>
                </c:pt>
                <c:pt idx="28207">
                  <c:v>4.8292396875007997</c:v>
                </c:pt>
                <c:pt idx="28208">
                  <c:v>4.8287212500000001</c:v>
                </c:pt>
                <c:pt idx="28209">
                  <c:v>4.8281709375007997</c:v>
                </c:pt>
                <c:pt idx="28210">
                  <c:v>4.8276199999999996</c:v>
                </c:pt>
                <c:pt idx="28211">
                  <c:v>4.8270912499999996</c:v>
                </c:pt>
                <c:pt idx="28212">
                  <c:v>4.826651875001601</c:v>
                </c:pt>
                <c:pt idx="28213">
                  <c:v>4.826240625001601</c:v>
                </c:pt>
                <c:pt idx="28214">
                  <c:v>4.8258584375007993</c:v>
                </c:pt>
                <c:pt idx="28215">
                  <c:v>4.8254309375007995</c:v>
                </c:pt>
                <c:pt idx="28216">
                  <c:v>4.8258331250016004</c:v>
                </c:pt>
                <c:pt idx="28217">
                  <c:v>4.8263215624992002</c:v>
                </c:pt>
                <c:pt idx="28218">
                  <c:v>4.8267234375007995</c:v>
                </c:pt>
                <c:pt idx="28219">
                  <c:v>4.8272015624992006</c:v>
                </c:pt>
                <c:pt idx="28220">
                  <c:v>4.8277228124992009</c:v>
                </c:pt>
                <c:pt idx="28221">
                  <c:v>4.8280728124992001</c:v>
                </c:pt>
                <c:pt idx="28222">
                  <c:v>4.8284646875007997</c:v>
                </c:pt>
                <c:pt idx="28223">
                  <c:v>4.8287881250016005</c:v>
                </c:pt>
                <c:pt idx="28224">
                  <c:v>4.8291381250016006</c:v>
                </c:pt>
                <c:pt idx="28225">
                  <c:v>4.8295118750016002</c:v>
                </c:pt>
                <c:pt idx="28226">
                  <c:v>4.8299340624992002</c:v>
                </c:pt>
                <c:pt idx="28227">
                  <c:v>4.8302571875007994</c:v>
                </c:pt>
                <c:pt idx="28228">
                  <c:v>4.8306093750016004</c:v>
                </c:pt>
                <c:pt idx="28229">
                  <c:v>4.8301696875007991</c:v>
                </c:pt>
                <c:pt idx="28230">
                  <c:v>4.8296428124992001</c:v>
                </c:pt>
                <c:pt idx="28231">
                  <c:v>4.8292259375007998</c:v>
                </c:pt>
                <c:pt idx="28232">
                  <c:v>4.8288559375007996</c:v>
                </c:pt>
                <c:pt idx="28233">
                  <c:v>4.8282287500000001</c:v>
                </c:pt>
                <c:pt idx="28234">
                  <c:v>4.8277943750016004</c:v>
                </c:pt>
                <c:pt idx="28235">
                  <c:v>4.8280025000000002</c:v>
                </c:pt>
                <c:pt idx="28236">
                  <c:v>4.8283268750016006</c:v>
                </c:pt>
                <c:pt idx="28237">
                  <c:v>4.8288971875007993</c:v>
                </c:pt>
                <c:pt idx="28238">
                  <c:v>4.8293881250016009</c:v>
                </c:pt>
                <c:pt idx="28239">
                  <c:v>4.8299884375007993</c:v>
                </c:pt>
                <c:pt idx="28240">
                  <c:v>4.8304978124992006</c:v>
                </c:pt>
                <c:pt idx="28241">
                  <c:v>4.8310678124992004</c:v>
                </c:pt>
                <c:pt idx="28242">
                  <c:v>4.8314296875007994</c:v>
                </c:pt>
                <c:pt idx="28243">
                  <c:v>4.8318515624992004</c:v>
                </c:pt>
                <c:pt idx="28244">
                  <c:v>4.8322028124992009</c:v>
                </c:pt>
                <c:pt idx="28245">
                  <c:v>4.8325331250016008</c:v>
                </c:pt>
                <c:pt idx="28246">
                  <c:v>4.8328906250016006</c:v>
                </c:pt>
                <c:pt idx="28247">
                  <c:v>4.8333403124992005</c:v>
                </c:pt>
                <c:pt idx="28248">
                  <c:v>4.8328418750016002</c:v>
                </c:pt>
                <c:pt idx="28249">
                  <c:v>4.8324749999999996</c:v>
                </c:pt>
                <c:pt idx="28250">
                  <c:v>4.8320912500000004</c:v>
                </c:pt>
                <c:pt idx="28251">
                  <c:v>4.8314740624992005</c:v>
                </c:pt>
                <c:pt idx="28252">
                  <c:v>4.8310390624992001</c:v>
                </c:pt>
                <c:pt idx="28253">
                  <c:v>4.8306446875007998</c:v>
                </c:pt>
                <c:pt idx="28254">
                  <c:v>4.8301274999999997</c:v>
                </c:pt>
                <c:pt idx="28255">
                  <c:v>4.8297024999999998</c:v>
                </c:pt>
                <c:pt idx="28256">
                  <c:v>4.8300290624992002</c:v>
                </c:pt>
                <c:pt idx="28257">
                  <c:v>4.8304743750016002</c:v>
                </c:pt>
                <c:pt idx="28258">
                  <c:v>4.8308506250016006</c:v>
                </c:pt>
                <c:pt idx="28259">
                  <c:v>4.8311968750016003</c:v>
                </c:pt>
                <c:pt idx="28260">
                  <c:v>4.8315509375007997</c:v>
                </c:pt>
                <c:pt idx="28261">
                  <c:v>4.8319409375007991</c:v>
                </c:pt>
                <c:pt idx="28262">
                  <c:v>4.8323278124992006</c:v>
                </c:pt>
                <c:pt idx="28263">
                  <c:v>4.8319406250016002</c:v>
                </c:pt>
                <c:pt idx="28264">
                  <c:v>4.8315090624992001</c:v>
                </c:pt>
                <c:pt idx="28265">
                  <c:v>4.8308281250016005</c:v>
                </c:pt>
                <c:pt idx="28266">
                  <c:v>4.8301440624992003</c:v>
                </c:pt>
                <c:pt idx="28267">
                  <c:v>4.8296659375007991</c:v>
                </c:pt>
                <c:pt idx="28268">
                  <c:v>4.8292900000000003</c:v>
                </c:pt>
                <c:pt idx="28269">
                  <c:v>4.8289134375007992</c:v>
                </c:pt>
                <c:pt idx="28270">
                  <c:v>4.8285609375007992</c:v>
                </c:pt>
                <c:pt idx="28271">
                  <c:v>4.8281706250016008</c:v>
                </c:pt>
                <c:pt idx="28272">
                  <c:v>4.8278446875007992</c:v>
                </c:pt>
                <c:pt idx="28273">
                  <c:v>4.8273621875007997</c:v>
                </c:pt>
                <c:pt idx="28274">
                  <c:v>4.8270168750016005</c:v>
                </c:pt>
                <c:pt idx="28275">
                  <c:v>4.8265731250016009</c:v>
                </c:pt>
                <c:pt idx="28276">
                  <c:v>4.8262234375007997</c:v>
                </c:pt>
                <c:pt idx="28277">
                  <c:v>4.8265624999999996</c:v>
                </c:pt>
                <c:pt idx="28278">
                  <c:v>4.8270459375007997</c:v>
                </c:pt>
                <c:pt idx="28279">
                  <c:v>4.8275843750016003</c:v>
                </c:pt>
                <c:pt idx="28280">
                  <c:v>4.8280953124992001</c:v>
                </c:pt>
                <c:pt idx="28281">
                  <c:v>4.8285534375007995</c:v>
                </c:pt>
                <c:pt idx="28282">
                  <c:v>4.8289200000000001</c:v>
                </c:pt>
                <c:pt idx="28283">
                  <c:v>4.8293878124992009</c:v>
                </c:pt>
                <c:pt idx="28284">
                  <c:v>4.8300162499999999</c:v>
                </c:pt>
                <c:pt idx="28285">
                  <c:v>4.8305040624992008</c:v>
                </c:pt>
                <c:pt idx="28286">
                  <c:v>4.8310837500000003</c:v>
                </c:pt>
                <c:pt idx="28287">
                  <c:v>4.8316218750016002</c:v>
                </c:pt>
                <c:pt idx="28288">
                  <c:v>4.8322359375007995</c:v>
                </c:pt>
                <c:pt idx="28289">
                  <c:v>4.8327487500000004</c:v>
                </c:pt>
                <c:pt idx="28290">
                  <c:v>4.8333700000000004</c:v>
                </c:pt>
                <c:pt idx="28291">
                  <c:v>4.8338787500000002</c:v>
                </c:pt>
                <c:pt idx="28292">
                  <c:v>4.8342243750016003</c:v>
                </c:pt>
                <c:pt idx="28293">
                  <c:v>4.8348190624992009</c:v>
                </c:pt>
                <c:pt idx="28294">
                  <c:v>4.8354287500000002</c:v>
                </c:pt>
                <c:pt idx="28295">
                  <c:v>4.8359203124992005</c:v>
                </c:pt>
                <c:pt idx="28296">
                  <c:v>4.8362565624992007</c:v>
                </c:pt>
                <c:pt idx="28297">
                  <c:v>4.8366168750016003</c:v>
                </c:pt>
                <c:pt idx="28298">
                  <c:v>4.8370237500000002</c:v>
                </c:pt>
                <c:pt idx="28299">
                  <c:v>4.8373546875007998</c:v>
                </c:pt>
                <c:pt idx="28300">
                  <c:v>4.8377650000000001</c:v>
                </c:pt>
                <c:pt idx="28301">
                  <c:v>4.8372543750016002</c:v>
                </c:pt>
                <c:pt idx="28302">
                  <c:v>4.8368275000000001</c:v>
                </c:pt>
                <c:pt idx="28303">
                  <c:v>4.8363006250016003</c:v>
                </c:pt>
                <c:pt idx="28304">
                  <c:v>4.8357753124992007</c:v>
                </c:pt>
                <c:pt idx="28305">
                  <c:v>4.8352087499999996</c:v>
                </c:pt>
                <c:pt idx="28306">
                  <c:v>4.8345831250016005</c:v>
                </c:pt>
                <c:pt idx="28307">
                  <c:v>4.8340278124992002</c:v>
                </c:pt>
                <c:pt idx="28308">
                  <c:v>4.833571875001601</c:v>
                </c:pt>
                <c:pt idx="28309">
                  <c:v>4.8330593750016009</c:v>
                </c:pt>
                <c:pt idx="28310">
                  <c:v>4.8324937500000003</c:v>
                </c:pt>
                <c:pt idx="28311">
                  <c:v>4.8320625000000001</c:v>
                </c:pt>
                <c:pt idx="28312">
                  <c:v>4.8313843750016003</c:v>
                </c:pt>
                <c:pt idx="28313">
                  <c:v>4.8310628124992006</c:v>
                </c:pt>
                <c:pt idx="28314">
                  <c:v>4.8307346875007999</c:v>
                </c:pt>
                <c:pt idx="28315">
                  <c:v>4.8303871875007998</c:v>
                </c:pt>
                <c:pt idx="28316">
                  <c:v>4.8299540624992003</c:v>
                </c:pt>
                <c:pt idx="28317">
                  <c:v>4.8295087499999996</c:v>
                </c:pt>
                <c:pt idx="28318">
                  <c:v>4.8291465624992007</c:v>
                </c:pt>
                <c:pt idx="28319">
                  <c:v>4.8287484375007992</c:v>
                </c:pt>
                <c:pt idx="28320">
                  <c:v>4.8283628124992006</c:v>
                </c:pt>
                <c:pt idx="28321">
                  <c:v>4.8280321875007992</c:v>
                </c:pt>
                <c:pt idx="28322">
                  <c:v>4.8273218750016005</c:v>
                </c:pt>
                <c:pt idx="28323">
                  <c:v>4.8269853124992004</c:v>
                </c:pt>
                <c:pt idx="28324">
                  <c:v>4.8264512499999999</c:v>
                </c:pt>
                <c:pt idx="28325">
                  <c:v>4.8261165624992008</c:v>
                </c:pt>
                <c:pt idx="28326">
                  <c:v>4.8257684375007992</c:v>
                </c:pt>
                <c:pt idx="28327">
                  <c:v>4.8253678124992003</c:v>
                </c:pt>
                <c:pt idx="28328">
                  <c:v>4.825020625001601</c:v>
                </c:pt>
                <c:pt idx="28329">
                  <c:v>4.8246762500000004</c:v>
                </c:pt>
                <c:pt idx="28330">
                  <c:v>4.8248771875007996</c:v>
                </c:pt>
                <c:pt idx="28331">
                  <c:v>4.8252162500000004</c:v>
                </c:pt>
                <c:pt idx="28332">
                  <c:v>4.8256334375007999</c:v>
                </c:pt>
                <c:pt idx="28333">
                  <c:v>4.8261193750016007</c:v>
                </c:pt>
                <c:pt idx="28334">
                  <c:v>4.8265903124992002</c:v>
                </c:pt>
                <c:pt idx="28335">
                  <c:v>4.8270653124992009</c:v>
                </c:pt>
                <c:pt idx="28336">
                  <c:v>4.8274246875007991</c:v>
                </c:pt>
                <c:pt idx="28337">
                  <c:v>4.8278162499999997</c:v>
                </c:pt>
                <c:pt idx="28338">
                  <c:v>4.8281428124992001</c:v>
                </c:pt>
                <c:pt idx="28339">
                  <c:v>4.8284834375007994</c:v>
                </c:pt>
                <c:pt idx="28340">
                  <c:v>4.8288768750016002</c:v>
                </c:pt>
                <c:pt idx="28341">
                  <c:v>4.8293056250016004</c:v>
                </c:pt>
                <c:pt idx="28342">
                  <c:v>4.8297387499999997</c:v>
                </c:pt>
                <c:pt idx="28343">
                  <c:v>4.8301940624992001</c:v>
                </c:pt>
                <c:pt idx="28344">
                  <c:v>4.8306415624992001</c:v>
                </c:pt>
                <c:pt idx="28345">
                  <c:v>4.8303196875007997</c:v>
                </c:pt>
                <c:pt idx="28346">
                  <c:v>4.8299881250016004</c:v>
                </c:pt>
                <c:pt idx="28347">
                  <c:v>4.8296412499999999</c:v>
                </c:pt>
                <c:pt idx="28348">
                  <c:v>4.8291634375007995</c:v>
                </c:pt>
                <c:pt idx="28349">
                  <c:v>4.8288240624992005</c:v>
                </c:pt>
                <c:pt idx="28350">
                  <c:v>4.8282449999999999</c:v>
                </c:pt>
                <c:pt idx="28351">
                  <c:v>4.8276428124992004</c:v>
                </c:pt>
                <c:pt idx="28352">
                  <c:v>4.8272962499999998</c:v>
                </c:pt>
                <c:pt idx="28353">
                  <c:v>4.8268443750016008</c:v>
                </c:pt>
                <c:pt idx="28354">
                  <c:v>4.8264990624992006</c:v>
                </c:pt>
                <c:pt idx="28355">
                  <c:v>4.8267159375007997</c:v>
                </c:pt>
                <c:pt idx="28356">
                  <c:v>4.8270974999999998</c:v>
                </c:pt>
                <c:pt idx="28357">
                  <c:v>4.8274974999999998</c:v>
                </c:pt>
                <c:pt idx="28358">
                  <c:v>4.8278771875007997</c:v>
                </c:pt>
                <c:pt idx="28359">
                  <c:v>4.8283484375007992</c:v>
                </c:pt>
                <c:pt idx="28360">
                  <c:v>4.8289356250016002</c:v>
                </c:pt>
                <c:pt idx="28361">
                  <c:v>4.8293237500000004</c:v>
                </c:pt>
                <c:pt idx="28362">
                  <c:v>4.8296549999999998</c:v>
                </c:pt>
                <c:pt idx="28363">
                  <c:v>4.8300965624992003</c:v>
                </c:pt>
                <c:pt idx="28364">
                  <c:v>4.8305631250016008</c:v>
                </c:pt>
                <c:pt idx="28365">
                  <c:v>4.8309606250016008</c:v>
                </c:pt>
                <c:pt idx="28366">
                  <c:v>4.8313050000000004</c:v>
                </c:pt>
                <c:pt idx="28367">
                  <c:v>4.8316640624992004</c:v>
                </c:pt>
                <c:pt idx="28368">
                  <c:v>4.8322056250016008</c:v>
                </c:pt>
                <c:pt idx="28369">
                  <c:v>4.8326025000000001</c:v>
                </c:pt>
                <c:pt idx="28370">
                  <c:v>4.83292375</c:v>
                </c:pt>
                <c:pt idx="28371">
                  <c:v>4.8323315624992009</c:v>
                </c:pt>
                <c:pt idx="28372">
                  <c:v>4.8317028124992003</c:v>
                </c:pt>
                <c:pt idx="28373">
                  <c:v>4.8309396875007993</c:v>
                </c:pt>
                <c:pt idx="28374">
                  <c:v>4.8304756250016005</c:v>
                </c:pt>
                <c:pt idx="28375">
                  <c:v>4.8300778124992005</c:v>
                </c:pt>
                <c:pt idx="28376">
                  <c:v>4.8297028124992005</c:v>
                </c:pt>
                <c:pt idx="28377">
                  <c:v>4.8292871875007997</c:v>
                </c:pt>
                <c:pt idx="28378">
                  <c:v>4.8289521875007999</c:v>
                </c:pt>
                <c:pt idx="28379">
                  <c:v>4.8284681250016002</c:v>
                </c:pt>
                <c:pt idx="28380">
                  <c:v>4.8279771875007995</c:v>
                </c:pt>
                <c:pt idx="28381">
                  <c:v>4.8281256250016007</c:v>
                </c:pt>
                <c:pt idx="28382">
                  <c:v>4.8284606250016004</c:v>
                </c:pt>
                <c:pt idx="28383">
                  <c:v>4.8288193750016006</c:v>
                </c:pt>
                <c:pt idx="28384">
                  <c:v>4.8292018750016004</c:v>
                </c:pt>
                <c:pt idx="28385">
                  <c:v>4.8296381250016003</c:v>
                </c:pt>
                <c:pt idx="28386">
                  <c:v>4.83005</c:v>
                </c:pt>
                <c:pt idx="28387">
                  <c:v>4.8303843750016009</c:v>
                </c:pt>
                <c:pt idx="28388">
                  <c:v>4.8307784375007996</c:v>
                </c:pt>
                <c:pt idx="28389">
                  <c:v>4.8311362500000001</c:v>
                </c:pt>
                <c:pt idx="28390">
                  <c:v>4.8315928124992009</c:v>
                </c:pt>
                <c:pt idx="28391">
                  <c:v>4.8321596875007993</c:v>
                </c:pt>
                <c:pt idx="28392">
                  <c:v>4.8326996875007993</c:v>
                </c:pt>
                <c:pt idx="28393">
                  <c:v>4.8333121875007992</c:v>
                </c:pt>
                <c:pt idx="28394">
                  <c:v>4.8337834375007995</c:v>
                </c:pt>
                <c:pt idx="28395">
                  <c:v>4.8344456250016004</c:v>
                </c:pt>
                <c:pt idx="28396">
                  <c:v>4.8349159375007993</c:v>
                </c:pt>
                <c:pt idx="28397">
                  <c:v>4.8355612499999996</c:v>
                </c:pt>
                <c:pt idx="28398">
                  <c:v>4.8361018750016003</c:v>
                </c:pt>
                <c:pt idx="28399">
                  <c:v>4.8365037500000003</c:v>
                </c:pt>
                <c:pt idx="28400">
                  <c:v>4.8368778124992007</c:v>
                </c:pt>
                <c:pt idx="28401">
                  <c:v>4.8374806250016009</c:v>
                </c:pt>
                <c:pt idx="28402">
                  <c:v>4.8378512499999999</c:v>
                </c:pt>
                <c:pt idx="28403">
                  <c:v>4.8381790624992007</c:v>
                </c:pt>
                <c:pt idx="28404">
                  <c:v>4.8384999999999998</c:v>
                </c:pt>
                <c:pt idx="28405">
                  <c:v>4.8391003124992009</c:v>
                </c:pt>
                <c:pt idx="28406">
                  <c:v>4.8396437499999996</c:v>
                </c:pt>
                <c:pt idx="28407">
                  <c:v>4.8401284375007991</c:v>
                </c:pt>
                <c:pt idx="28408">
                  <c:v>4.8404543750016007</c:v>
                </c:pt>
                <c:pt idx="28409">
                  <c:v>4.8399187499999998</c:v>
                </c:pt>
                <c:pt idx="28410">
                  <c:v>4.8394746875007995</c:v>
                </c:pt>
                <c:pt idx="28411">
                  <c:v>4.8389424999999999</c:v>
                </c:pt>
                <c:pt idx="28412">
                  <c:v>4.8382731250016002</c:v>
                </c:pt>
                <c:pt idx="28413">
                  <c:v>4.8376021875007993</c:v>
                </c:pt>
                <c:pt idx="28414">
                  <c:v>4.8370012500000001</c:v>
                </c:pt>
                <c:pt idx="28415">
                  <c:v>4.8363037499999999</c:v>
                </c:pt>
                <c:pt idx="28416">
                  <c:v>4.83545625</c:v>
                </c:pt>
                <c:pt idx="28417">
                  <c:v>4.8345437499999999</c:v>
                </c:pt>
                <c:pt idx="28418">
                  <c:v>4.8338803124992005</c:v>
                </c:pt>
                <c:pt idx="28419">
                  <c:v>4.8333203124992004</c:v>
                </c:pt>
                <c:pt idx="28420">
                  <c:v>4.8327678124992008</c:v>
                </c:pt>
                <c:pt idx="28421">
                  <c:v>4.8322906250016002</c:v>
                </c:pt>
                <c:pt idx="28422">
                  <c:v>4.8319106250016004</c:v>
                </c:pt>
                <c:pt idx="28423">
                  <c:v>4.8314925000000004</c:v>
                </c:pt>
                <c:pt idx="28424">
                  <c:v>4.8308853124992002</c:v>
                </c:pt>
                <c:pt idx="28425">
                  <c:v>4.8303109375007995</c:v>
                </c:pt>
                <c:pt idx="28426">
                  <c:v>4.8298118750016004</c:v>
                </c:pt>
                <c:pt idx="28427">
                  <c:v>4.8292540624992002</c:v>
                </c:pt>
                <c:pt idx="28428">
                  <c:v>4.8286337499999998</c:v>
                </c:pt>
                <c:pt idx="28429">
                  <c:v>4.8280771875007993</c:v>
                </c:pt>
                <c:pt idx="28430">
                  <c:v>4.8274978124992005</c:v>
                </c:pt>
                <c:pt idx="28431">
                  <c:v>4.8267690624992001</c:v>
                </c:pt>
                <c:pt idx="28432">
                  <c:v>4.8259615624992005</c:v>
                </c:pt>
                <c:pt idx="28433">
                  <c:v>4.8251793750016008</c:v>
                </c:pt>
                <c:pt idx="28434">
                  <c:v>4.8243999999999998</c:v>
                </c:pt>
                <c:pt idx="28435">
                  <c:v>4.8235718750016003</c:v>
                </c:pt>
                <c:pt idx="28436">
                  <c:v>4.82278875</c:v>
                </c:pt>
                <c:pt idx="28437">
                  <c:v>4.8221375000000002</c:v>
                </c:pt>
                <c:pt idx="28438">
                  <c:v>4.8214834375007998</c:v>
                </c:pt>
                <c:pt idx="28439">
                  <c:v>4.8207509375007991</c:v>
                </c:pt>
                <c:pt idx="28440">
                  <c:v>4.8201481250016007</c:v>
                </c:pt>
                <c:pt idx="28441">
                  <c:v>4.8197040624992002</c:v>
                </c:pt>
                <c:pt idx="28442">
                  <c:v>4.8192418750016008</c:v>
                </c:pt>
                <c:pt idx="28443">
                  <c:v>4.8188050000000002</c:v>
                </c:pt>
                <c:pt idx="28444">
                  <c:v>4.8184212500000001</c:v>
                </c:pt>
                <c:pt idx="28445">
                  <c:v>4.8187978124992004</c:v>
                </c:pt>
                <c:pt idx="28446">
                  <c:v>4.8192443750016007</c:v>
                </c:pt>
                <c:pt idx="28447">
                  <c:v>4.8197737500000004</c:v>
                </c:pt>
                <c:pt idx="28448">
                  <c:v>4.8201893750016005</c:v>
                </c:pt>
                <c:pt idx="28449">
                  <c:v>4.8207162500000003</c:v>
                </c:pt>
                <c:pt idx="28450">
                  <c:v>4.8211824999999999</c:v>
                </c:pt>
                <c:pt idx="28451">
                  <c:v>4.8217318750016007</c:v>
                </c:pt>
                <c:pt idx="28452">
                  <c:v>4.8221496875007999</c:v>
                </c:pt>
                <c:pt idx="28453">
                  <c:v>4.8226865624992001</c:v>
                </c:pt>
                <c:pt idx="28454">
                  <c:v>4.8230728124992002</c:v>
                </c:pt>
                <c:pt idx="28455">
                  <c:v>4.8235087500000002</c:v>
                </c:pt>
                <c:pt idx="28456">
                  <c:v>4.8240862499999997</c:v>
                </c:pt>
                <c:pt idx="28457">
                  <c:v>4.8244321875007996</c:v>
                </c:pt>
                <c:pt idx="28458">
                  <c:v>4.8249943750016007</c:v>
                </c:pt>
                <c:pt idx="28459">
                  <c:v>4.82541625</c:v>
                </c:pt>
                <c:pt idx="28460">
                  <c:v>4.826100625001601</c:v>
                </c:pt>
                <c:pt idx="28461">
                  <c:v>4.8264318750016004</c:v>
                </c:pt>
                <c:pt idx="28462">
                  <c:v>4.8269731250016008</c:v>
                </c:pt>
                <c:pt idx="28463">
                  <c:v>4.827305</c:v>
                </c:pt>
                <c:pt idx="28464">
                  <c:v>4.8277475000000001</c:v>
                </c:pt>
                <c:pt idx="28465">
                  <c:v>4.8280909375007992</c:v>
                </c:pt>
                <c:pt idx="28466">
                  <c:v>4.8285259375007996</c:v>
                </c:pt>
                <c:pt idx="28467">
                  <c:v>4.8288993750016003</c:v>
                </c:pt>
                <c:pt idx="28468">
                  <c:v>4.8293396875007994</c:v>
                </c:pt>
                <c:pt idx="28469">
                  <c:v>4.8296943750016004</c:v>
                </c:pt>
                <c:pt idx="28470">
                  <c:v>4.8293171875007994</c:v>
                </c:pt>
                <c:pt idx="28471">
                  <c:v>4.8288906250016002</c:v>
                </c:pt>
                <c:pt idx="28472">
                  <c:v>4.8284365624992009</c:v>
                </c:pt>
                <c:pt idx="28473">
                  <c:v>4.8279174999999999</c:v>
                </c:pt>
                <c:pt idx="28474">
                  <c:v>4.8272531250016009</c:v>
                </c:pt>
                <c:pt idx="28475">
                  <c:v>4.8265596875007999</c:v>
                </c:pt>
                <c:pt idx="28476">
                  <c:v>4.8258512500000004</c:v>
                </c:pt>
                <c:pt idx="28477">
                  <c:v>4.8250509375007997</c:v>
                </c:pt>
                <c:pt idx="28478">
                  <c:v>4.8241474999999996</c:v>
                </c:pt>
                <c:pt idx="28479">
                  <c:v>4.8233459375007994</c:v>
                </c:pt>
                <c:pt idx="28480">
                  <c:v>4.8227587500000002</c:v>
                </c:pt>
                <c:pt idx="28481">
                  <c:v>4.8222437500000002</c:v>
                </c:pt>
                <c:pt idx="28482">
                  <c:v>4.8217496875007999</c:v>
                </c:pt>
                <c:pt idx="28483">
                  <c:v>4.8213421875007993</c:v>
                </c:pt>
                <c:pt idx="28484">
                  <c:v>4.8207271875007995</c:v>
                </c:pt>
                <c:pt idx="28485">
                  <c:v>4.8208653124992003</c:v>
                </c:pt>
                <c:pt idx="28486">
                  <c:v>4.8212381250016003</c:v>
                </c:pt>
                <c:pt idx="28487">
                  <c:v>4.8215696875007996</c:v>
                </c:pt>
                <c:pt idx="28488">
                  <c:v>4.8219815624992002</c:v>
                </c:pt>
                <c:pt idx="28489">
                  <c:v>4.8223062499999996</c:v>
                </c:pt>
                <c:pt idx="28490">
                  <c:v>4.8227471875007994</c:v>
                </c:pt>
                <c:pt idx="28491">
                  <c:v>4.8232387499999998</c:v>
                </c:pt>
                <c:pt idx="28492">
                  <c:v>4.8237296875007996</c:v>
                </c:pt>
                <c:pt idx="28493">
                  <c:v>4.8241750000000003</c:v>
                </c:pt>
                <c:pt idx="28494">
                  <c:v>4.8246068750016002</c:v>
                </c:pt>
                <c:pt idx="28495">
                  <c:v>4.8250306250016006</c:v>
                </c:pt>
                <c:pt idx="28496">
                  <c:v>4.8254425000000003</c:v>
                </c:pt>
                <c:pt idx="28497">
                  <c:v>4.8257240624992006</c:v>
                </c:pt>
                <c:pt idx="28498">
                  <c:v>4.8260734375007992</c:v>
                </c:pt>
                <c:pt idx="28499">
                  <c:v>4.8263996875007997</c:v>
                </c:pt>
                <c:pt idx="28500">
                  <c:v>4.8268199999999997</c:v>
                </c:pt>
                <c:pt idx="28501">
                  <c:v>4.8271834375007998</c:v>
                </c:pt>
                <c:pt idx="28502">
                  <c:v>4.8276265624992005</c:v>
                </c:pt>
                <c:pt idx="28503">
                  <c:v>4.8279934375007993</c:v>
                </c:pt>
                <c:pt idx="28504">
                  <c:v>4.8284371875007999</c:v>
                </c:pt>
                <c:pt idx="28505">
                  <c:v>4.8288621875007998</c:v>
                </c:pt>
                <c:pt idx="28506">
                  <c:v>4.8287018750016006</c:v>
                </c:pt>
                <c:pt idx="28507">
                  <c:v>4.8283459375007993</c:v>
                </c:pt>
                <c:pt idx="28508">
                  <c:v>4.8279668750016009</c:v>
                </c:pt>
                <c:pt idx="28509">
                  <c:v>4.8274846875007995</c:v>
                </c:pt>
                <c:pt idx="28510">
                  <c:v>4.8270603124992002</c:v>
                </c:pt>
                <c:pt idx="28511">
                  <c:v>4.8266353124992003</c:v>
                </c:pt>
                <c:pt idx="28512">
                  <c:v>4.8262521875007991</c:v>
                </c:pt>
                <c:pt idx="28513">
                  <c:v>4.8258231250016008</c:v>
                </c:pt>
                <c:pt idx="28514">
                  <c:v>4.8253343750016002</c:v>
                </c:pt>
                <c:pt idx="28515">
                  <c:v>4.8248493750016008</c:v>
                </c:pt>
                <c:pt idx="28516">
                  <c:v>4.8245037499999999</c:v>
                </c:pt>
                <c:pt idx="28517">
                  <c:v>4.8241465624992008</c:v>
                </c:pt>
                <c:pt idx="28518">
                  <c:v>4.8237978124992003</c:v>
                </c:pt>
                <c:pt idx="28519">
                  <c:v>4.8233496875007997</c:v>
                </c:pt>
                <c:pt idx="28520">
                  <c:v>4.8229453124992006</c:v>
                </c:pt>
                <c:pt idx="28521">
                  <c:v>4.8225503124992004</c:v>
                </c:pt>
                <c:pt idx="28522">
                  <c:v>4.822216875001601</c:v>
                </c:pt>
                <c:pt idx="28523">
                  <c:v>4.8225203124992007</c:v>
                </c:pt>
                <c:pt idx="28524">
                  <c:v>4.8229771875007996</c:v>
                </c:pt>
                <c:pt idx="28525">
                  <c:v>4.8235143750016007</c:v>
                </c:pt>
                <c:pt idx="28526">
                  <c:v>4.8239518750016002</c:v>
                </c:pt>
                <c:pt idx="28527">
                  <c:v>4.8243143750016007</c:v>
                </c:pt>
                <c:pt idx="28528">
                  <c:v>4.8248296875007997</c:v>
                </c:pt>
                <c:pt idx="28529">
                  <c:v>4.8253087499999996</c:v>
                </c:pt>
                <c:pt idx="28530">
                  <c:v>4.8256493750016007</c:v>
                </c:pt>
                <c:pt idx="28531">
                  <c:v>4.8260634375007996</c:v>
                </c:pt>
                <c:pt idx="28532">
                  <c:v>4.8265200000000004</c:v>
                </c:pt>
                <c:pt idx="28533">
                  <c:v>4.8269693750016005</c:v>
                </c:pt>
                <c:pt idx="28534">
                  <c:v>4.8272965624992006</c:v>
                </c:pt>
                <c:pt idx="28535">
                  <c:v>4.8277512500000004</c:v>
                </c:pt>
                <c:pt idx="28536">
                  <c:v>4.8282503124992004</c:v>
                </c:pt>
                <c:pt idx="28537">
                  <c:v>4.8287181250016005</c:v>
                </c:pt>
                <c:pt idx="28538">
                  <c:v>4.8283434375007994</c:v>
                </c:pt>
                <c:pt idx="28539">
                  <c:v>4.8279859375007996</c:v>
                </c:pt>
                <c:pt idx="28540">
                  <c:v>4.827530625001601</c:v>
                </c:pt>
                <c:pt idx="28541">
                  <c:v>4.8271921875007999</c:v>
                </c:pt>
                <c:pt idx="28542">
                  <c:v>4.8268340624992003</c:v>
                </c:pt>
                <c:pt idx="28543">
                  <c:v>4.8264856250016006</c:v>
                </c:pt>
                <c:pt idx="28544">
                  <c:v>4.8261646875007997</c:v>
                </c:pt>
                <c:pt idx="28545">
                  <c:v>4.8256746875007996</c:v>
                </c:pt>
                <c:pt idx="28546">
                  <c:v>4.8253246875007996</c:v>
                </c:pt>
                <c:pt idx="28547">
                  <c:v>4.8249924999999996</c:v>
                </c:pt>
                <c:pt idx="28548">
                  <c:v>4.8246259375007998</c:v>
                </c:pt>
                <c:pt idx="28549">
                  <c:v>4.8241709375007993</c:v>
                </c:pt>
                <c:pt idx="28550">
                  <c:v>4.8237834375007997</c:v>
                </c:pt>
                <c:pt idx="28551">
                  <c:v>4.8241190624992001</c:v>
                </c:pt>
                <c:pt idx="28552">
                  <c:v>4.8243440624992004</c:v>
                </c:pt>
                <c:pt idx="28553">
                  <c:v>4.8240046875007998</c:v>
                </c:pt>
                <c:pt idx="28554">
                  <c:v>4.8242512499999997</c:v>
                </c:pt>
                <c:pt idx="28555">
                  <c:v>4.8246221875007995</c:v>
                </c:pt>
                <c:pt idx="28556">
                  <c:v>4.824950625001601</c:v>
                </c:pt>
                <c:pt idx="28557">
                  <c:v>4.8253565624992003</c:v>
                </c:pt>
                <c:pt idx="28558">
                  <c:v>4.8258156250016002</c:v>
                </c:pt>
                <c:pt idx="28559">
                  <c:v>4.8262884375007991</c:v>
                </c:pt>
                <c:pt idx="28560">
                  <c:v>4.8267321875007996</c:v>
                </c:pt>
                <c:pt idx="28561">
                  <c:v>4.8272112500000004</c:v>
                </c:pt>
                <c:pt idx="28562">
                  <c:v>4.8277093750016009</c:v>
                </c:pt>
                <c:pt idx="28563">
                  <c:v>4.8281371875007997</c:v>
                </c:pt>
                <c:pt idx="28564">
                  <c:v>4.8286353124992001</c:v>
                </c:pt>
                <c:pt idx="28565">
                  <c:v>4.8290446875007991</c:v>
                </c:pt>
                <c:pt idx="28566">
                  <c:v>4.8295218750016007</c:v>
                </c:pt>
                <c:pt idx="28567">
                  <c:v>4.8298500000000004</c:v>
                </c:pt>
                <c:pt idx="28568">
                  <c:v>4.8301743750016009</c:v>
                </c:pt>
                <c:pt idx="28569">
                  <c:v>4.8297756250016004</c:v>
                </c:pt>
                <c:pt idx="28570">
                  <c:v>4.8291762499999997</c:v>
                </c:pt>
                <c:pt idx="28571">
                  <c:v>4.82879375</c:v>
                </c:pt>
                <c:pt idx="28572">
                  <c:v>4.8283500000000004</c:v>
                </c:pt>
                <c:pt idx="28573">
                  <c:v>4.8276806250016007</c:v>
                </c:pt>
                <c:pt idx="28574">
                  <c:v>4.8270678124992008</c:v>
                </c:pt>
                <c:pt idx="28575">
                  <c:v>4.8265174999999996</c:v>
                </c:pt>
                <c:pt idx="28576">
                  <c:v>4.8260093750016004</c:v>
                </c:pt>
                <c:pt idx="28577">
                  <c:v>4.8254840624992008</c:v>
                </c:pt>
                <c:pt idx="28578">
                  <c:v>4.8249228124992003</c:v>
                </c:pt>
                <c:pt idx="28579">
                  <c:v>4.8245556250016008</c:v>
                </c:pt>
                <c:pt idx="28580">
                  <c:v>4.8242346875007991</c:v>
                </c:pt>
                <c:pt idx="28581">
                  <c:v>4.8236549999999996</c:v>
                </c:pt>
                <c:pt idx="28582">
                  <c:v>4.8233068750016006</c:v>
                </c:pt>
                <c:pt idx="28583">
                  <c:v>4.8228965624992002</c:v>
                </c:pt>
                <c:pt idx="28584">
                  <c:v>4.8225528124992003</c:v>
                </c:pt>
                <c:pt idx="28585">
                  <c:v>4.8222153124992007</c:v>
                </c:pt>
                <c:pt idx="28586">
                  <c:v>4.8218109375007998</c:v>
                </c:pt>
                <c:pt idx="28587">
                  <c:v>4.8213949999999999</c:v>
                </c:pt>
                <c:pt idx="28588">
                  <c:v>4.8209715624992002</c:v>
                </c:pt>
                <c:pt idx="28589">
                  <c:v>4.8206031250016004</c:v>
                </c:pt>
                <c:pt idx="28590">
                  <c:v>4.820195</c:v>
                </c:pt>
                <c:pt idx="28591">
                  <c:v>4.8196631250016004</c:v>
                </c:pt>
                <c:pt idx="28592">
                  <c:v>4.8191771875007996</c:v>
                </c:pt>
                <c:pt idx="28593">
                  <c:v>4.8187993750016007</c:v>
                </c:pt>
                <c:pt idx="28594">
                  <c:v>4.8191249999999997</c:v>
                </c:pt>
                <c:pt idx="28595">
                  <c:v>4.8196424999999996</c:v>
                </c:pt>
                <c:pt idx="28596">
                  <c:v>4.8201324999999997</c:v>
                </c:pt>
                <c:pt idx="28597">
                  <c:v>4.8206434375007996</c:v>
                </c:pt>
                <c:pt idx="28598">
                  <c:v>4.8210806250016009</c:v>
                </c:pt>
                <c:pt idx="28599">
                  <c:v>4.8215565624992003</c:v>
                </c:pt>
                <c:pt idx="28600">
                  <c:v>4.8221593750016005</c:v>
                </c:pt>
                <c:pt idx="28601">
                  <c:v>4.8227515624992003</c:v>
                </c:pt>
                <c:pt idx="28602">
                  <c:v>4.82325625</c:v>
                </c:pt>
                <c:pt idx="28603">
                  <c:v>4.8237509375007992</c:v>
                </c:pt>
                <c:pt idx="28604">
                  <c:v>4.8242981250016008</c:v>
                </c:pt>
                <c:pt idx="28605">
                  <c:v>4.8247749999999998</c:v>
                </c:pt>
                <c:pt idx="28606">
                  <c:v>4.8251074999999997</c:v>
                </c:pt>
                <c:pt idx="28607">
                  <c:v>4.8256681250016005</c:v>
                </c:pt>
                <c:pt idx="28608">
                  <c:v>4.8263709375007995</c:v>
                </c:pt>
                <c:pt idx="28609">
                  <c:v>4.8267240624992009</c:v>
                </c:pt>
                <c:pt idx="28610">
                  <c:v>4.8273140624992008</c:v>
                </c:pt>
                <c:pt idx="28611">
                  <c:v>4.8276750000000002</c:v>
                </c:pt>
                <c:pt idx="28612">
                  <c:v>4.8282671875007992</c:v>
                </c:pt>
                <c:pt idx="28613">
                  <c:v>4.8289771875007999</c:v>
                </c:pt>
                <c:pt idx="28614">
                  <c:v>4.8295387500000002</c:v>
                </c:pt>
                <c:pt idx="28615">
                  <c:v>4.8302062499999998</c:v>
                </c:pt>
                <c:pt idx="28616">
                  <c:v>4.8308084375007994</c:v>
                </c:pt>
                <c:pt idx="28617">
                  <c:v>4.8311553124992006</c:v>
                </c:pt>
                <c:pt idx="28618">
                  <c:v>4.8315112500000001</c:v>
                </c:pt>
                <c:pt idx="28619">
                  <c:v>4.8321068750016005</c:v>
                </c:pt>
                <c:pt idx="28620">
                  <c:v>4.8324375000000002</c:v>
                </c:pt>
                <c:pt idx="28621">
                  <c:v>4.8328881250016007</c:v>
                </c:pt>
                <c:pt idx="28622">
                  <c:v>4.8334171875007996</c:v>
                </c:pt>
                <c:pt idx="28623">
                  <c:v>4.8337874999999997</c:v>
                </c:pt>
                <c:pt idx="28624">
                  <c:v>4.8341775</c:v>
                </c:pt>
                <c:pt idx="28625">
                  <c:v>4.8345149999999997</c:v>
                </c:pt>
                <c:pt idx="28626">
                  <c:v>4.8349184375007992</c:v>
                </c:pt>
                <c:pt idx="28627">
                  <c:v>4.8344053124992001</c:v>
                </c:pt>
                <c:pt idx="28628">
                  <c:v>4.8338925000000001</c:v>
                </c:pt>
                <c:pt idx="28629">
                  <c:v>4.8332909375007995</c:v>
                </c:pt>
                <c:pt idx="28630">
                  <c:v>4.8326074999999999</c:v>
                </c:pt>
                <c:pt idx="28631">
                  <c:v>4.8316506250016005</c:v>
                </c:pt>
                <c:pt idx="28632">
                  <c:v>4.8305756250016003</c:v>
                </c:pt>
                <c:pt idx="28633">
                  <c:v>4.8295137500000003</c:v>
                </c:pt>
                <c:pt idx="28634">
                  <c:v>4.8285675000000001</c:v>
                </c:pt>
                <c:pt idx="28635">
                  <c:v>4.8275587499999997</c:v>
                </c:pt>
                <c:pt idx="28636">
                  <c:v>4.8266256250016006</c:v>
                </c:pt>
                <c:pt idx="28637">
                  <c:v>4.8258821875007998</c:v>
                </c:pt>
                <c:pt idx="28638">
                  <c:v>4.8252171875007992</c:v>
                </c:pt>
                <c:pt idx="28639">
                  <c:v>4.8245581250016008</c:v>
                </c:pt>
                <c:pt idx="28640">
                  <c:v>4.8240406250016008</c:v>
                </c:pt>
                <c:pt idx="28641">
                  <c:v>4.8235193750016006</c:v>
                </c:pt>
                <c:pt idx="28642">
                  <c:v>4.8231556250016006</c:v>
                </c:pt>
                <c:pt idx="28643">
                  <c:v>4.8234871875007999</c:v>
                </c:pt>
                <c:pt idx="28644">
                  <c:v>4.8238237499999999</c:v>
                </c:pt>
                <c:pt idx="28645">
                  <c:v>4.8243200000000002</c:v>
                </c:pt>
                <c:pt idx="28646">
                  <c:v>4.8246659375007992</c:v>
                </c:pt>
                <c:pt idx="28647">
                  <c:v>4.8251721875007991</c:v>
                </c:pt>
                <c:pt idx="28648">
                  <c:v>4.8255362499999999</c:v>
                </c:pt>
                <c:pt idx="28649">
                  <c:v>4.8259868750016004</c:v>
                </c:pt>
                <c:pt idx="28650">
                  <c:v>4.8264365624992003</c:v>
                </c:pt>
                <c:pt idx="28651">
                  <c:v>4.8269596875007998</c:v>
                </c:pt>
                <c:pt idx="28652">
                  <c:v>4.8274443750016003</c:v>
                </c:pt>
                <c:pt idx="28653">
                  <c:v>4.8278315624992008</c:v>
                </c:pt>
                <c:pt idx="28654">
                  <c:v>4.8272515624992005</c:v>
                </c:pt>
                <c:pt idx="28655">
                  <c:v>4.8268987499999998</c:v>
                </c:pt>
                <c:pt idx="28656">
                  <c:v>4.8264265624992007</c:v>
                </c:pt>
                <c:pt idx="28657">
                  <c:v>4.8259096875007996</c:v>
                </c:pt>
                <c:pt idx="28658">
                  <c:v>4.8254534375007996</c:v>
                </c:pt>
                <c:pt idx="28659">
                  <c:v>4.8250556250016006</c:v>
                </c:pt>
                <c:pt idx="28660">
                  <c:v>4.824586875001601</c:v>
                </c:pt>
                <c:pt idx="28661">
                  <c:v>4.8240565624992007</c:v>
                </c:pt>
                <c:pt idx="28662">
                  <c:v>4.8235503124992007</c:v>
                </c:pt>
                <c:pt idx="28663">
                  <c:v>4.8230856250016005</c:v>
                </c:pt>
                <c:pt idx="28664">
                  <c:v>4.8226540624992005</c:v>
                </c:pt>
                <c:pt idx="28665">
                  <c:v>4.8223206250016002</c:v>
                </c:pt>
                <c:pt idx="28666">
                  <c:v>4.8219512499999997</c:v>
                </c:pt>
                <c:pt idx="28667">
                  <c:v>4.8224193750016005</c:v>
                </c:pt>
                <c:pt idx="28668">
                  <c:v>4.8228109375007993</c:v>
                </c:pt>
                <c:pt idx="28669">
                  <c:v>4.8231562500000003</c:v>
                </c:pt>
                <c:pt idx="28670">
                  <c:v>4.8235268750016003</c:v>
                </c:pt>
                <c:pt idx="28671">
                  <c:v>4.8239153124992002</c:v>
                </c:pt>
                <c:pt idx="28672">
                  <c:v>4.8243671875007994</c:v>
                </c:pt>
                <c:pt idx="28673">
                  <c:v>4.8249493750016006</c:v>
                </c:pt>
                <c:pt idx="28674">
                  <c:v>4.8254728124992008</c:v>
                </c:pt>
                <c:pt idx="28675">
                  <c:v>4.8260215624992009</c:v>
                </c:pt>
                <c:pt idx="28676">
                  <c:v>4.8263515624992008</c:v>
                </c:pt>
                <c:pt idx="28677">
                  <c:v>4.8268765624992005</c:v>
                </c:pt>
                <c:pt idx="28678">
                  <c:v>4.8272399999999998</c:v>
                </c:pt>
                <c:pt idx="28679">
                  <c:v>4.8275753124992002</c:v>
                </c:pt>
                <c:pt idx="28680">
                  <c:v>4.8281581250016004</c:v>
                </c:pt>
                <c:pt idx="28681">
                  <c:v>4.8285381250016002</c:v>
                </c:pt>
                <c:pt idx="28682">
                  <c:v>4.82888625</c:v>
                </c:pt>
                <c:pt idx="28683">
                  <c:v>4.8294553124992001</c:v>
                </c:pt>
                <c:pt idx="28684">
                  <c:v>4.8297962500000002</c:v>
                </c:pt>
                <c:pt idx="28685">
                  <c:v>4.8301249999999998</c:v>
                </c:pt>
                <c:pt idx="28686">
                  <c:v>4.8306740624992006</c:v>
                </c:pt>
                <c:pt idx="28687">
                  <c:v>4.831179375001601</c:v>
                </c:pt>
                <c:pt idx="28688">
                  <c:v>4.8315618750016007</c:v>
                </c:pt>
                <c:pt idx="28689">
                  <c:v>4.8320406250016008</c:v>
                </c:pt>
                <c:pt idx="28690">
                  <c:v>4.8325878124992006</c:v>
                </c:pt>
                <c:pt idx="28691">
                  <c:v>4.8329759375007999</c:v>
                </c:pt>
                <c:pt idx="28692">
                  <c:v>4.8334175000000004</c:v>
                </c:pt>
                <c:pt idx="28693">
                  <c:v>4.8338737500000004</c:v>
                </c:pt>
                <c:pt idx="28694">
                  <c:v>4.8333209375007993</c:v>
                </c:pt>
                <c:pt idx="28695">
                  <c:v>4.8326128124992005</c:v>
                </c:pt>
                <c:pt idx="28696">
                  <c:v>4.8320403124992009</c:v>
                </c:pt>
                <c:pt idx="28697">
                  <c:v>4.8313518750016007</c:v>
                </c:pt>
                <c:pt idx="28698">
                  <c:v>4.8306534375007999</c:v>
                </c:pt>
                <c:pt idx="28699">
                  <c:v>4.8298834375007997</c:v>
                </c:pt>
                <c:pt idx="28700">
                  <c:v>4.8290906250016006</c:v>
                </c:pt>
                <c:pt idx="28701">
                  <c:v>4.8283340624992004</c:v>
                </c:pt>
                <c:pt idx="28702">
                  <c:v>4.8276812500000004</c:v>
                </c:pt>
                <c:pt idx="28703">
                  <c:v>4.8269324999999998</c:v>
                </c:pt>
                <c:pt idx="28704">
                  <c:v>4.8261209375007992</c:v>
                </c:pt>
                <c:pt idx="28705">
                  <c:v>4.8253943750016006</c:v>
                </c:pt>
                <c:pt idx="28706">
                  <c:v>4.8246981250016008</c:v>
                </c:pt>
                <c:pt idx="28707">
                  <c:v>4.8240059375007993</c:v>
                </c:pt>
                <c:pt idx="28708">
                  <c:v>4.8231653124992002</c:v>
                </c:pt>
                <c:pt idx="28709">
                  <c:v>4.8223587500000002</c:v>
                </c:pt>
                <c:pt idx="28710">
                  <c:v>4.8216296875007991</c:v>
                </c:pt>
                <c:pt idx="28711">
                  <c:v>4.8208471875007994</c:v>
                </c:pt>
                <c:pt idx="28712">
                  <c:v>4.8199721875007997</c:v>
                </c:pt>
                <c:pt idx="28713">
                  <c:v>4.8191406250016007</c:v>
                </c:pt>
                <c:pt idx="28714">
                  <c:v>4.8184293750016005</c:v>
                </c:pt>
                <c:pt idx="28715">
                  <c:v>4.8176625</c:v>
                </c:pt>
                <c:pt idx="28716">
                  <c:v>4.8169250000000003</c:v>
                </c:pt>
                <c:pt idx="28717">
                  <c:v>4.8162821875007991</c:v>
                </c:pt>
                <c:pt idx="28718">
                  <c:v>4.8158678124992003</c:v>
                </c:pt>
                <c:pt idx="28719">
                  <c:v>4.8153756250016002</c:v>
                </c:pt>
                <c:pt idx="28720">
                  <c:v>4.8150056250016009</c:v>
                </c:pt>
                <c:pt idx="28721">
                  <c:v>4.814628125001601</c:v>
                </c:pt>
                <c:pt idx="28722">
                  <c:v>4.8151037499999996</c:v>
                </c:pt>
                <c:pt idx="28723">
                  <c:v>4.8155237499999997</c:v>
                </c:pt>
                <c:pt idx="28724">
                  <c:v>4.8159512500000003</c:v>
                </c:pt>
                <c:pt idx="28725">
                  <c:v>4.8164331250016001</c:v>
                </c:pt>
                <c:pt idx="28726">
                  <c:v>4.8168846875007993</c:v>
                </c:pt>
                <c:pt idx="28727">
                  <c:v>4.8174584375007994</c:v>
                </c:pt>
                <c:pt idx="28728">
                  <c:v>4.8178834375007993</c:v>
                </c:pt>
                <c:pt idx="28729">
                  <c:v>4.8182124999999996</c:v>
                </c:pt>
                <c:pt idx="28730">
                  <c:v>4.81863625</c:v>
                </c:pt>
                <c:pt idx="28731">
                  <c:v>4.8191553124992002</c:v>
                </c:pt>
                <c:pt idx="28732">
                  <c:v>4.8195731250016003</c:v>
                </c:pt>
                <c:pt idx="28733">
                  <c:v>4.8201281250016006</c:v>
                </c:pt>
                <c:pt idx="28734">
                  <c:v>4.8205590624992007</c:v>
                </c:pt>
                <c:pt idx="28735">
                  <c:v>4.8211265624992006</c:v>
                </c:pt>
                <c:pt idx="28736">
                  <c:v>4.8215984375007999</c:v>
                </c:pt>
                <c:pt idx="28737">
                  <c:v>4.8219390624992009</c:v>
                </c:pt>
                <c:pt idx="28738">
                  <c:v>4.8224815624992008</c:v>
                </c:pt>
                <c:pt idx="28739">
                  <c:v>4.8230778124992009</c:v>
                </c:pt>
                <c:pt idx="28740">
                  <c:v>4.8236990624992009</c:v>
                </c:pt>
                <c:pt idx="28741">
                  <c:v>4.8242050000000001</c:v>
                </c:pt>
                <c:pt idx="28742">
                  <c:v>4.8246153124992004</c:v>
                </c:pt>
                <c:pt idx="28743">
                  <c:v>4.8251065624992009</c:v>
                </c:pt>
                <c:pt idx="28744">
                  <c:v>4.8254556250016005</c:v>
                </c:pt>
                <c:pt idx="28745">
                  <c:v>4.8259875000000001</c:v>
                </c:pt>
                <c:pt idx="28746">
                  <c:v>4.8265062500000004</c:v>
                </c:pt>
                <c:pt idx="28747">
                  <c:v>4.8268309375007998</c:v>
                </c:pt>
                <c:pt idx="28748">
                  <c:v>4.8272484375007991</c:v>
                </c:pt>
                <c:pt idx="28749">
                  <c:v>4.8276234375007991</c:v>
                </c:pt>
                <c:pt idx="28750">
                  <c:v>4.8272968750016005</c:v>
                </c:pt>
                <c:pt idx="28751">
                  <c:v>4.8267984375007993</c:v>
                </c:pt>
                <c:pt idx="28752">
                  <c:v>4.8263068750016007</c:v>
                </c:pt>
                <c:pt idx="28753">
                  <c:v>4.8259796875007996</c:v>
                </c:pt>
                <c:pt idx="28754">
                  <c:v>4.8256325000000002</c:v>
                </c:pt>
                <c:pt idx="28755">
                  <c:v>4.8252706250016004</c:v>
                </c:pt>
                <c:pt idx="28756">
                  <c:v>4.8248724999999997</c:v>
                </c:pt>
                <c:pt idx="28757">
                  <c:v>4.8244037500000001</c:v>
                </c:pt>
                <c:pt idx="28758">
                  <c:v>4.8239700000000001</c:v>
                </c:pt>
                <c:pt idx="28759">
                  <c:v>4.8235815624992009</c:v>
                </c:pt>
                <c:pt idx="28760">
                  <c:v>4.8231890624992007</c:v>
                </c:pt>
                <c:pt idx="28761">
                  <c:v>4.8227037499999996</c:v>
                </c:pt>
                <c:pt idx="28762">
                  <c:v>4.8221865624992004</c:v>
                </c:pt>
                <c:pt idx="28763">
                  <c:v>4.8218587499999996</c:v>
                </c:pt>
                <c:pt idx="28764">
                  <c:v>4.8215259375007999</c:v>
                </c:pt>
                <c:pt idx="28765">
                  <c:v>4.8209621875007995</c:v>
                </c:pt>
                <c:pt idx="28766">
                  <c:v>4.8206368750016004</c:v>
                </c:pt>
                <c:pt idx="28767">
                  <c:v>4.8202956250016005</c:v>
                </c:pt>
                <c:pt idx="28768">
                  <c:v>4.8199371875007992</c:v>
                </c:pt>
                <c:pt idx="28769">
                  <c:v>4.8203462500000001</c:v>
                </c:pt>
                <c:pt idx="28770">
                  <c:v>4.8208584375007995</c:v>
                </c:pt>
                <c:pt idx="28771">
                  <c:v>4.8212731250016008</c:v>
                </c:pt>
                <c:pt idx="28772">
                  <c:v>4.8216143750016007</c:v>
                </c:pt>
                <c:pt idx="28773">
                  <c:v>4.8220740624992002</c:v>
                </c:pt>
                <c:pt idx="28774">
                  <c:v>4.8224334375007993</c:v>
                </c:pt>
                <c:pt idx="28775">
                  <c:v>4.8228956250016006</c:v>
                </c:pt>
                <c:pt idx="28776">
                  <c:v>4.8234403124992005</c:v>
                </c:pt>
                <c:pt idx="28777">
                  <c:v>4.8238225000000003</c:v>
                </c:pt>
                <c:pt idx="28778">
                  <c:v>4.8234584375007996</c:v>
                </c:pt>
                <c:pt idx="28779">
                  <c:v>4.822991875001601</c:v>
                </c:pt>
                <c:pt idx="28780">
                  <c:v>4.8226087499999997</c:v>
                </c:pt>
                <c:pt idx="28781">
                  <c:v>4.8227290624992003</c:v>
                </c:pt>
                <c:pt idx="28782">
                  <c:v>4.8230612500000003</c:v>
                </c:pt>
                <c:pt idx="28783">
                  <c:v>4.8232684375007997</c:v>
                </c:pt>
                <c:pt idx="28784">
                  <c:v>4.8236265624992001</c:v>
                </c:pt>
                <c:pt idx="28785">
                  <c:v>4.8231340624992001</c:v>
                </c:pt>
                <c:pt idx="28786">
                  <c:v>4.8225059375007993</c:v>
                </c:pt>
                <c:pt idx="28787">
                  <c:v>4.8220090624992009</c:v>
                </c:pt>
                <c:pt idx="28788">
                  <c:v>4.8214474999999997</c:v>
                </c:pt>
                <c:pt idx="28789">
                  <c:v>4.8210112499999997</c:v>
                </c:pt>
                <c:pt idx="28790">
                  <c:v>4.8205828124992003</c:v>
                </c:pt>
                <c:pt idx="28791">
                  <c:v>4.8200240624992006</c:v>
                </c:pt>
                <c:pt idx="28792">
                  <c:v>4.8195043750016007</c:v>
                </c:pt>
                <c:pt idx="28793">
                  <c:v>4.8188171875007999</c:v>
                </c:pt>
                <c:pt idx="28794">
                  <c:v>4.818439375001601</c:v>
                </c:pt>
                <c:pt idx="28795">
                  <c:v>4.8180546875007995</c:v>
                </c:pt>
                <c:pt idx="28796">
                  <c:v>4.8176256250016003</c:v>
                </c:pt>
                <c:pt idx="28797">
                  <c:v>4.8170790624992001</c:v>
                </c:pt>
                <c:pt idx="28798">
                  <c:v>4.8166912499999999</c:v>
                </c:pt>
                <c:pt idx="28799">
                  <c:v>4.8171212499999996</c:v>
                </c:pt>
                <c:pt idx="28800">
                  <c:v>4.8175340624992007</c:v>
                </c:pt>
                <c:pt idx="28801">
                  <c:v>4.8178878124992002</c:v>
                </c:pt>
                <c:pt idx="28802">
                  <c:v>4.8183615624992004</c:v>
                </c:pt>
                <c:pt idx="28803">
                  <c:v>4.8189268750016003</c:v>
                </c:pt>
                <c:pt idx="28804">
                  <c:v>4.8192953124992002</c:v>
                </c:pt>
                <c:pt idx="28805">
                  <c:v>4.8196718750016005</c:v>
                </c:pt>
                <c:pt idx="28806">
                  <c:v>4.8201184375007999</c:v>
                </c:pt>
                <c:pt idx="28807">
                  <c:v>4.8204656250016003</c:v>
                </c:pt>
                <c:pt idx="28808">
                  <c:v>4.8205290624992001</c:v>
                </c:pt>
                <c:pt idx="28809">
                  <c:v>4.8209365624992007</c:v>
                </c:pt>
                <c:pt idx="28810">
                  <c:v>4.8214021875007997</c:v>
                </c:pt>
                <c:pt idx="28811">
                  <c:v>4.8217749999999997</c:v>
                </c:pt>
                <c:pt idx="28812">
                  <c:v>4.8221421875007993</c:v>
                </c:pt>
                <c:pt idx="28813">
                  <c:v>4.8224781250016004</c:v>
                </c:pt>
                <c:pt idx="28814">
                  <c:v>4.8229031250016003</c:v>
                </c:pt>
                <c:pt idx="28815">
                  <c:v>4.822558125001601</c:v>
                </c:pt>
                <c:pt idx="28816">
                  <c:v>4.8229137499999997</c:v>
                </c:pt>
                <c:pt idx="28817">
                  <c:v>4.8233078124992002</c:v>
                </c:pt>
                <c:pt idx="28818">
                  <c:v>4.8236806250016002</c:v>
                </c:pt>
                <c:pt idx="28819">
                  <c:v>4.8241128124992008</c:v>
                </c:pt>
                <c:pt idx="28820">
                  <c:v>4.8241481250016003</c:v>
                </c:pt>
                <c:pt idx="28821">
                  <c:v>4.8239796875007999</c:v>
                </c:pt>
                <c:pt idx="28822">
                  <c:v>4.8243840624992007</c:v>
                </c:pt>
                <c:pt idx="28823">
                  <c:v>4.8247190624992005</c:v>
                </c:pt>
                <c:pt idx="28824">
                  <c:v>4.8249543750016004</c:v>
                </c:pt>
                <c:pt idx="28825">
                  <c:v>4.8246284375007997</c:v>
                </c:pt>
                <c:pt idx="28826">
                  <c:v>4.8242203124992002</c:v>
                </c:pt>
                <c:pt idx="28827">
                  <c:v>4.8236128124992002</c:v>
                </c:pt>
                <c:pt idx="28828">
                  <c:v>4.8232159375007999</c:v>
                </c:pt>
                <c:pt idx="28829">
                  <c:v>4.8227181250016002</c:v>
                </c:pt>
                <c:pt idx="28830">
                  <c:v>4.8220725</c:v>
                </c:pt>
                <c:pt idx="28831">
                  <c:v>4.8216084375007995</c:v>
                </c:pt>
                <c:pt idx="28832">
                  <c:v>4.8211412500000002</c:v>
                </c:pt>
                <c:pt idx="28833">
                  <c:v>4.8205271875007991</c:v>
                </c:pt>
                <c:pt idx="28834">
                  <c:v>4.82015875</c:v>
                </c:pt>
                <c:pt idx="28835">
                  <c:v>4.8198365624992006</c:v>
                </c:pt>
                <c:pt idx="28836">
                  <c:v>4.8192943750016006</c:v>
                </c:pt>
                <c:pt idx="28837">
                  <c:v>4.8188374999999999</c:v>
                </c:pt>
                <c:pt idx="28838">
                  <c:v>4.8188959375007991</c:v>
                </c:pt>
                <c:pt idx="28839">
                  <c:v>4.8189209375007991</c:v>
                </c:pt>
                <c:pt idx="28840">
                  <c:v>4.8193650000000003</c:v>
                </c:pt>
                <c:pt idx="28841">
                  <c:v>4.8197903124992001</c:v>
                </c:pt>
                <c:pt idx="28842">
                  <c:v>4.8201521875007991</c:v>
                </c:pt>
                <c:pt idx="28843">
                  <c:v>4.8205118750016007</c:v>
                </c:pt>
                <c:pt idx="28844">
                  <c:v>4.8209809375007993</c:v>
                </c:pt>
                <c:pt idx="28845">
                  <c:v>4.8213150000000002</c:v>
                </c:pt>
                <c:pt idx="28846">
                  <c:v>4.8217215624992003</c:v>
                </c:pt>
                <c:pt idx="28847">
                  <c:v>4.8220662499999998</c:v>
                </c:pt>
                <c:pt idx="28848">
                  <c:v>4.8225465624992001</c:v>
                </c:pt>
                <c:pt idx="28849">
                  <c:v>4.8231462499999997</c:v>
                </c:pt>
                <c:pt idx="28850">
                  <c:v>4.8235671875007995</c:v>
                </c:pt>
                <c:pt idx="28851">
                  <c:v>4.8240753124992004</c:v>
                </c:pt>
                <c:pt idx="28852">
                  <c:v>4.8245615624992002</c:v>
                </c:pt>
                <c:pt idx="28853">
                  <c:v>4.8249109375007997</c:v>
                </c:pt>
                <c:pt idx="28854">
                  <c:v>4.8245840624992002</c:v>
                </c:pt>
                <c:pt idx="28855">
                  <c:v>4.8242634375007993</c:v>
                </c:pt>
                <c:pt idx="28856">
                  <c:v>4.8239190624992005</c:v>
                </c:pt>
                <c:pt idx="28857">
                  <c:v>4.8235981250016007</c:v>
                </c:pt>
                <c:pt idx="28858">
                  <c:v>4.8231696875007994</c:v>
                </c:pt>
                <c:pt idx="28859">
                  <c:v>4.8228493750016002</c:v>
                </c:pt>
                <c:pt idx="28860">
                  <c:v>4.8224831250016003</c:v>
                </c:pt>
                <c:pt idx="28861">
                  <c:v>4.8220556250016005</c:v>
                </c:pt>
                <c:pt idx="28862">
                  <c:v>4.8214249999999996</c:v>
                </c:pt>
                <c:pt idx="28863">
                  <c:v>4.8210518750016007</c:v>
                </c:pt>
                <c:pt idx="28864">
                  <c:v>4.8204815624992001</c:v>
                </c:pt>
                <c:pt idx="28865">
                  <c:v>4.8201184375007999</c:v>
                </c:pt>
                <c:pt idx="28866">
                  <c:v>4.8196068750016003</c:v>
                </c:pt>
                <c:pt idx="28867">
                  <c:v>4.8190890624992004</c:v>
                </c:pt>
                <c:pt idx="28868">
                  <c:v>4.8186915624992004</c:v>
                </c:pt>
                <c:pt idx="28869">
                  <c:v>4.8190637499999998</c:v>
                </c:pt>
                <c:pt idx="28870">
                  <c:v>4.8194543750016008</c:v>
                </c:pt>
                <c:pt idx="28871">
                  <c:v>4.8198325000000004</c:v>
                </c:pt>
                <c:pt idx="28872">
                  <c:v>4.8202668750016002</c:v>
                </c:pt>
                <c:pt idx="28873">
                  <c:v>4.8207031250016001</c:v>
                </c:pt>
                <c:pt idx="28874">
                  <c:v>4.8211403124992005</c:v>
                </c:pt>
                <c:pt idx="28875">
                  <c:v>4.8215862500000002</c:v>
                </c:pt>
                <c:pt idx="28876">
                  <c:v>4.8221059375007993</c:v>
                </c:pt>
                <c:pt idx="28877">
                  <c:v>4.8225909375007996</c:v>
                </c:pt>
                <c:pt idx="28878">
                  <c:v>4.8231496875007993</c:v>
                </c:pt>
                <c:pt idx="28879">
                  <c:v>4.8237696875007998</c:v>
                </c:pt>
                <c:pt idx="28880">
                  <c:v>4.8240934375007996</c:v>
                </c:pt>
                <c:pt idx="28881">
                  <c:v>4.8246737499999997</c:v>
                </c:pt>
                <c:pt idx="28882">
                  <c:v>4.8250331250016005</c:v>
                </c:pt>
                <c:pt idx="28883">
                  <c:v>4.8253743750016005</c:v>
                </c:pt>
                <c:pt idx="28884">
                  <c:v>4.8259081250016003</c:v>
                </c:pt>
                <c:pt idx="28885">
                  <c:v>4.8262524999999998</c:v>
                </c:pt>
                <c:pt idx="28886">
                  <c:v>4.8267190624992002</c:v>
                </c:pt>
                <c:pt idx="28887">
                  <c:v>4.8272396875007999</c:v>
                </c:pt>
                <c:pt idx="28888">
                  <c:v>4.8277521875007992</c:v>
                </c:pt>
                <c:pt idx="28889">
                  <c:v>4.8283878124992006</c:v>
                </c:pt>
                <c:pt idx="28890">
                  <c:v>4.8288640624992007</c:v>
                </c:pt>
                <c:pt idx="28891">
                  <c:v>4.8294953124992004</c:v>
                </c:pt>
                <c:pt idx="28892">
                  <c:v>4.8300059375007995</c:v>
                </c:pt>
                <c:pt idx="28893">
                  <c:v>4.8305562499999999</c:v>
                </c:pt>
                <c:pt idx="28894">
                  <c:v>4.8308946875007992</c:v>
                </c:pt>
                <c:pt idx="28895">
                  <c:v>4.8313412500000004</c:v>
                </c:pt>
                <c:pt idx="28896">
                  <c:v>4.8309884375007996</c:v>
                </c:pt>
                <c:pt idx="28897">
                  <c:v>4.8303668750016007</c:v>
                </c:pt>
                <c:pt idx="28898">
                  <c:v>4.8296287500000004</c:v>
                </c:pt>
                <c:pt idx="28899">
                  <c:v>4.8289293750016009</c:v>
                </c:pt>
                <c:pt idx="28900">
                  <c:v>4.8280687499999999</c:v>
                </c:pt>
                <c:pt idx="28901">
                  <c:v>4.8272056250016009</c:v>
                </c:pt>
                <c:pt idx="28902">
                  <c:v>4.8263518750016008</c:v>
                </c:pt>
                <c:pt idx="28903">
                  <c:v>4.8255471875007991</c:v>
                </c:pt>
                <c:pt idx="28904">
                  <c:v>4.8246703124992001</c:v>
                </c:pt>
                <c:pt idx="28905">
                  <c:v>4.8237912500000002</c:v>
                </c:pt>
                <c:pt idx="28906">
                  <c:v>4.8230534375007998</c:v>
                </c:pt>
                <c:pt idx="28907">
                  <c:v>4.8226056250016009</c:v>
                </c:pt>
                <c:pt idx="28908">
                  <c:v>4.8222043750016006</c:v>
                </c:pt>
                <c:pt idx="28909">
                  <c:v>4.8218706250016004</c:v>
                </c:pt>
                <c:pt idx="28910">
                  <c:v>4.8213800000000004</c:v>
                </c:pt>
                <c:pt idx="28911">
                  <c:v>4.8209596875007996</c:v>
                </c:pt>
                <c:pt idx="28912">
                  <c:v>4.8205653124992001</c:v>
                </c:pt>
                <c:pt idx="28913">
                  <c:v>4.8202203124992007</c:v>
                </c:pt>
                <c:pt idx="28914">
                  <c:v>4.8197384375007992</c:v>
                </c:pt>
                <c:pt idx="28915">
                  <c:v>4.8193809375007994</c:v>
                </c:pt>
                <c:pt idx="28916">
                  <c:v>4.8190021875007991</c:v>
                </c:pt>
                <c:pt idx="28917">
                  <c:v>4.8185993750016003</c:v>
                </c:pt>
                <c:pt idx="28918">
                  <c:v>4.8182662499999998</c:v>
                </c:pt>
                <c:pt idx="28919">
                  <c:v>4.8186956250016006</c:v>
                </c:pt>
                <c:pt idx="28920">
                  <c:v>4.8191199999999998</c:v>
                </c:pt>
                <c:pt idx="28921">
                  <c:v>4.8195050000000004</c:v>
                </c:pt>
                <c:pt idx="28922">
                  <c:v>4.8199662500000002</c:v>
                </c:pt>
                <c:pt idx="28923">
                  <c:v>4.8202949999999998</c:v>
                </c:pt>
                <c:pt idx="28924">
                  <c:v>4.8208812500000002</c:v>
                </c:pt>
                <c:pt idx="28925">
                  <c:v>4.8213446875007993</c:v>
                </c:pt>
                <c:pt idx="28926">
                  <c:v>4.8219518750016004</c:v>
                </c:pt>
                <c:pt idx="28927">
                  <c:v>4.8224696875007993</c:v>
                </c:pt>
                <c:pt idx="28928">
                  <c:v>4.8228087500000001</c:v>
                </c:pt>
                <c:pt idx="28929">
                  <c:v>4.8231693750016005</c:v>
                </c:pt>
                <c:pt idx="28930">
                  <c:v>4.8235171875007996</c:v>
                </c:pt>
                <c:pt idx="28931">
                  <c:v>4.8240209375007996</c:v>
                </c:pt>
                <c:pt idx="28932">
                  <c:v>4.8244259375007994</c:v>
                </c:pt>
                <c:pt idx="28933">
                  <c:v>4.8248787499999999</c:v>
                </c:pt>
                <c:pt idx="28934">
                  <c:v>4.8253703124992002</c:v>
                </c:pt>
                <c:pt idx="28935">
                  <c:v>4.8257456250016002</c:v>
                </c:pt>
                <c:pt idx="28936">
                  <c:v>4.8261075</c:v>
                </c:pt>
                <c:pt idx="28937">
                  <c:v>4.8264325000000001</c:v>
                </c:pt>
                <c:pt idx="28938">
                  <c:v>4.8268606250016006</c:v>
                </c:pt>
                <c:pt idx="28939">
                  <c:v>4.82644625</c:v>
                </c:pt>
                <c:pt idx="28940">
                  <c:v>4.8258696875007994</c:v>
                </c:pt>
                <c:pt idx="28941">
                  <c:v>4.8253440624992008</c:v>
                </c:pt>
                <c:pt idx="28942">
                  <c:v>4.8247515624992001</c:v>
                </c:pt>
                <c:pt idx="28943">
                  <c:v>4.8240937500000003</c:v>
                </c:pt>
                <c:pt idx="28944">
                  <c:v>4.8234674999999996</c:v>
                </c:pt>
                <c:pt idx="28945">
                  <c:v>4.8229249999999997</c:v>
                </c:pt>
                <c:pt idx="28946">
                  <c:v>4.8223928124992002</c:v>
                </c:pt>
                <c:pt idx="28947">
                  <c:v>4.8218174999999999</c:v>
                </c:pt>
                <c:pt idx="28948">
                  <c:v>4.8214221875007999</c:v>
                </c:pt>
                <c:pt idx="28949">
                  <c:v>4.8210228124992005</c:v>
                </c:pt>
                <c:pt idx="28950">
                  <c:v>4.8205478124992007</c:v>
                </c:pt>
                <c:pt idx="28951">
                  <c:v>4.8200115624992002</c:v>
                </c:pt>
                <c:pt idx="28952">
                  <c:v>4.8194518750016009</c:v>
                </c:pt>
                <c:pt idx="28953">
                  <c:v>4.8188624999999998</c:v>
                </c:pt>
                <c:pt idx="28954">
                  <c:v>4.8184668750016009</c:v>
                </c:pt>
                <c:pt idx="28955">
                  <c:v>4.8179587499999998</c:v>
                </c:pt>
                <c:pt idx="28956">
                  <c:v>4.8174384375007993</c:v>
                </c:pt>
                <c:pt idx="28957">
                  <c:v>4.8169146875007991</c:v>
                </c:pt>
                <c:pt idx="28958">
                  <c:v>4.8165149999999999</c:v>
                </c:pt>
                <c:pt idx="28959">
                  <c:v>4.8168012500000001</c:v>
                </c:pt>
                <c:pt idx="28960">
                  <c:v>4.8173043750016005</c:v>
                </c:pt>
                <c:pt idx="28961">
                  <c:v>4.8176265624992007</c:v>
                </c:pt>
                <c:pt idx="28962">
                  <c:v>4.8181671875007996</c:v>
                </c:pt>
                <c:pt idx="28963">
                  <c:v>4.8186162499999998</c:v>
                </c:pt>
                <c:pt idx="28964">
                  <c:v>4.8189603124992004</c:v>
                </c:pt>
                <c:pt idx="28965">
                  <c:v>4.8193774999999999</c:v>
                </c:pt>
                <c:pt idx="28966">
                  <c:v>4.8198343750016006</c:v>
                </c:pt>
                <c:pt idx="28967">
                  <c:v>4.8202393750016004</c:v>
                </c:pt>
                <c:pt idx="28968">
                  <c:v>4.8207146875007991</c:v>
                </c:pt>
                <c:pt idx="28969">
                  <c:v>4.8211062499999997</c:v>
                </c:pt>
                <c:pt idx="28970">
                  <c:v>4.8216781250016005</c:v>
                </c:pt>
                <c:pt idx="28971">
                  <c:v>4.82213125</c:v>
                </c:pt>
                <c:pt idx="28972">
                  <c:v>4.8224712500000004</c:v>
                </c:pt>
                <c:pt idx="28973">
                  <c:v>4.8230050000000002</c:v>
                </c:pt>
                <c:pt idx="28974">
                  <c:v>4.8236365624992006</c:v>
                </c:pt>
                <c:pt idx="28975">
                  <c:v>4.8241387500000004</c:v>
                </c:pt>
                <c:pt idx="28976">
                  <c:v>4.8246506250016008</c:v>
                </c:pt>
                <c:pt idx="28977">
                  <c:v>4.8249778124992009</c:v>
                </c:pt>
                <c:pt idx="28978">
                  <c:v>4.8244615624992004</c:v>
                </c:pt>
                <c:pt idx="28979">
                  <c:v>4.8239906250016009</c:v>
                </c:pt>
                <c:pt idx="28980">
                  <c:v>4.8233962500000001</c:v>
                </c:pt>
                <c:pt idx="28981">
                  <c:v>4.8230053124992001</c:v>
                </c:pt>
                <c:pt idx="28982">
                  <c:v>4.8225903124992007</c:v>
                </c:pt>
                <c:pt idx="28983">
                  <c:v>4.8222471875007997</c:v>
                </c:pt>
                <c:pt idx="28984">
                  <c:v>4.8217431250016007</c:v>
                </c:pt>
                <c:pt idx="28985">
                  <c:v>4.8213100000000004</c:v>
                </c:pt>
                <c:pt idx="28986">
                  <c:v>4.8209815624992007</c:v>
                </c:pt>
                <c:pt idx="28987">
                  <c:v>4.8205503124992006</c:v>
                </c:pt>
                <c:pt idx="28988">
                  <c:v>4.8200709375007991</c:v>
                </c:pt>
                <c:pt idx="28989">
                  <c:v>4.8197071875007991</c:v>
                </c:pt>
                <c:pt idx="28990">
                  <c:v>4.8192371875007991</c:v>
                </c:pt>
                <c:pt idx="28991">
                  <c:v>4.8188228124992003</c:v>
                </c:pt>
                <c:pt idx="28992">
                  <c:v>4.8183575000000003</c:v>
                </c:pt>
                <c:pt idx="28993">
                  <c:v>4.8185506250016008</c:v>
                </c:pt>
                <c:pt idx="28994">
                  <c:v>4.8188818750016003</c:v>
                </c:pt>
                <c:pt idx="28995">
                  <c:v>4.8192271875007995</c:v>
                </c:pt>
                <c:pt idx="28996">
                  <c:v>4.8196021875007995</c:v>
                </c:pt>
                <c:pt idx="28997">
                  <c:v>4.8199853124992007</c:v>
                </c:pt>
                <c:pt idx="28998">
                  <c:v>4.8205621875007996</c:v>
                </c:pt>
                <c:pt idx="28999">
                  <c:v>4.8208915624992006</c:v>
                </c:pt>
                <c:pt idx="29000">
                  <c:v>4.8213581250016002</c:v>
                </c:pt>
                <c:pt idx="29001">
                  <c:v>4.8217256250016005</c:v>
                </c:pt>
                <c:pt idx="29002">
                  <c:v>4.8222262499999999</c:v>
                </c:pt>
                <c:pt idx="29003">
                  <c:v>4.8225640624992003</c:v>
                </c:pt>
                <c:pt idx="29004">
                  <c:v>4.8229046875007997</c:v>
                </c:pt>
                <c:pt idx="29005">
                  <c:v>4.8225668750016002</c:v>
                </c:pt>
                <c:pt idx="29006">
                  <c:v>4.8220762500000003</c:v>
                </c:pt>
                <c:pt idx="29007">
                  <c:v>4.8217384375007999</c:v>
                </c:pt>
                <c:pt idx="29008">
                  <c:v>4.8213590624992007</c:v>
                </c:pt>
                <c:pt idx="29009">
                  <c:v>4.8207731250016002</c:v>
                </c:pt>
                <c:pt idx="29010">
                  <c:v>4.8202559375007992</c:v>
                </c:pt>
                <c:pt idx="29011">
                  <c:v>4.8199209375007994</c:v>
                </c:pt>
                <c:pt idx="29012">
                  <c:v>4.8195759375007992</c:v>
                </c:pt>
                <c:pt idx="29013">
                  <c:v>4.8192278124992001</c:v>
                </c:pt>
                <c:pt idx="29014">
                  <c:v>4.8188124999999999</c:v>
                </c:pt>
                <c:pt idx="29015">
                  <c:v>4.8184849999999999</c:v>
                </c:pt>
                <c:pt idx="29016">
                  <c:v>4.8180340624992004</c:v>
                </c:pt>
                <c:pt idx="29017">
                  <c:v>4.8176156250016007</c:v>
                </c:pt>
                <c:pt idx="29018">
                  <c:v>4.8172537499999999</c:v>
                </c:pt>
                <c:pt idx="29019">
                  <c:v>4.8169134375007996</c:v>
                </c:pt>
                <c:pt idx="29020">
                  <c:v>4.8165418750016009</c:v>
                </c:pt>
                <c:pt idx="29021">
                  <c:v>4.8164103124992002</c:v>
                </c:pt>
                <c:pt idx="29022">
                  <c:v>4.8168665624992002</c:v>
                </c:pt>
                <c:pt idx="29023">
                  <c:v>4.8172806250016009</c:v>
                </c:pt>
                <c:pt idx="29024">
                  <c:v>4.8176109375007998</c:v>
                </c:pt>
                <c:pt idx="29025">
                  <c:v>4.8180718750016007</c:v>
                </c:pt>
                <c:pt idx="29026">
                  <c:v>4.8184603124992007</c:v>
                </c:pt>
                <c:pt idx="29027">
                  <c:v>4.8189468750016005</c:v>
                </c:pt>
                <c:pt idx="29028">
                  <c:v>4.8194575000000004</c:v>
                </c:pt>
                <c:pt idx="29029">
                  <c:v>4.8198984375007994</c:v>
                </c:pt>
                <c:pt idx="29030">
                  <c:v>4.8202431250016007</c:v>
                </c:pt>
                <c:pt idx="29031">
                  <c:v>4.8207871875007999</c:v>
                </c:pt>
                <c:pt idx="29032">
                  <c:v>4.8211787499999996</c:v>
                </c:pt>
                <c:pt idx="29033">
                  <c:v>4.8215240624992006</c:v>
                </c:pt>
                <c:pt idx="29034">
                  <c:v>4.8220543750016009</c:v>
                </c:pt>
                <c:pt idx="29035">
                  <c:v>4.8224053124992006</c:v>
                </c:pt>
                <c:pt idx="29036">
                  <c:v>4.8227503124992008</c:v>
                </c:pt>
                <c:pt idx="29037">
                  <c:v>4.8233318750016005</c:v>
                </c:pt>
                <c:pt idx="29038">
                  <c:v>4.8236659375007997</c:v>
                </c:pt>
                <c:pt idx="29039">
                  <c:v>4.8240337499999999</c:v>
                </c:pt>
                <c:pt idx="29040">
                  <c:v>4.8245924999999996</c:v>
                </c:pt>
                <c:pt idx="29041">
                  <c:v>4.8250043750016003</c:v>
                </c:pt>
                <c:pt idx="29042">
                  <c:v>4.8253496875007995</c:v>
                </c:pt>
                <c:pt idx="29043">
                  <c:v>4.8257312499999996</c:v>
                </c:pt>
                <c:pt idx="29044">
                  <c:v>4.8260540624992005</c:v>
                </c:pt>
                <c:pt idx="29045">
                  <c:v>4.8264887500000002</c:v>
                </c:pt>
                <c:pt idx="29046">
                  <c:v>4.8268428124992004</c:v>
                </c:pt>
                <c:pt idx="29047">
                  <c:v>4.8272893750016008</c:v>
                </c:pt>
                <c:pt idx="29048">
                  <c:v>4.8268065624992005</c:v>
                </c:pt>
                <c:pt idx="29049">
                  <c:v>4.8263550000000004</c:v>
                </c:pt>
                <c:pt idx="29050">
                  <c:v>4.8255868750016004</c:v>
                </c:pt>
                <c:pt idx="29051">
                  <c:v>4.8250384375007993</c:v>
                </c:pt>
                <c:pt idx="29052">
                  <c:v>4.8245775000000002</c:v>
                </c:pt>
                <c:pt idx="29053">
                  <c:v>4.8241356250016008</c:v>
                </c:pt>
                <c:pt idx="29054">
                  <c:v>4.8235912499999998</c:v>
                </c:pt>
                <c:pt idx="29055">
                  <c:v>4.8230649999999997</c:v>
                </c:pt>
                <c:pt idx="29056">
                  <c:v>4.8225784375007992</c:v>
                </c:pt>
                <c:pt idx="29057">
                  <c:v>4.8221437500000004</c:v>
                </c:pt>
                <c:pt idx="29058">
                  <c:v>4.821794375001601</c:v>
                </c:pt>
                <c:pt idx="29059">
                  <c:v>4.8214684375007995</c:v>
                </c:pt>
                <c:pt idx="29060">
                  <c:v>4.8210353124992009</c:v>
                </c:pt>
                <c:pt idx="29061">
                  <c:v>4.8206753124992003</c:v>
                </c:pt>
                <c:pt idx="29062">
                  <c:v>4.8201790624992009</c:v>
                </c:pt>
                <c:pt idx="29063">
                  <c:v>4.8198281250016004</c:v>
                </c:pt>
                <c:pt idx="29064">
                  <c:v>4.8201996875007991</c:v>
                </c:pt>
                <c:pt idx="29065">
                  <c:v>4.8196149999999998</c:v>
                </c:pt>
                <c:pt idx="29066">
                  <c:v>4.8189212499999998</c:v>
                </c:pt>
                <c:pt idx="29067">
                  <c:v>4.8184606250016007</c:v>
                </c:pt>
                <c:pt idx="29068">
                  <c:v>4.8180637500000003</c:v>
                </c:pt>
                <c:pt idx="29069">
                  <c:v>4.8176384375007997</c:v>
                </c:pt>
                <c:pt idx="29070">
                  <c:v>4.8171503124992006</c:v>
                </c:pt>
                <c:pt idx="29071">
                  <c:v>4.8165915624992008</c:v>
                </c:pt>
                <c:pt idx="29072">
                  <c:v>4.8161199999999997</c:v>
                </c:pt>
                <c:pt idx="29073">
                  <c:v>4.8154965624992006</c:v>
                </c:pt>
                <c:pt idx="29074">
                  <c:v>4.8149709375007994</c:v>
                </c:pt>
                <c:pt idx="29075">
                  <c:v>4.8145871875007993</c:v>
                </c:pt>
                <c:pt idx="29076">
                  <c:v>4.8142259375007992</c:v>
                </c:pt>
                <c:pt idx="29077">
                  <c:v>4.8138887500000003</c:v>
                </c:pt>
                <c:pt idx="29078">
                  <c:v>4.8135659375007993</c:v>
                </c:pt>
                <c:pt idx="29079">
                  <c:v>4.8131853124992006</c:v>
                </c:pt>
                <c:pt idx="29080">
                  <c:v>4.8135259375007999</c:v>
                </c:pt>
                <c:pt idx="29081">
                  <c:v>4.8139431250016003</c:v>
                </c:pt>
                <c:pt idx="29082">
                  <c:v>4.8143471875007995</c:v>
                </c:pt>
                <c:pt idx="29083">
                  <c:v>4.8147624999999996</c:v>
                </c:pt>
                <c:pt idx="29084">
                  <c:v>4.8151565624992001</c:v>
                </c:pt>
                <c:pt idx="29085">
                  <c:v>4.81553875</c:v>
                </c:pt>
                <c:pt idx="29086">
                  <c:v>4.8160856250016009</c:v>
                </c:pt>
                <c:pt idx="29087">
                  <c:v>4.8165831250016007</c:v>
                </c:pt>
                <c:pt idx="29088">
                  <c:v>4.8169418750016009</c:v>
                </c:pt>
                <c:pt idx="29089">
                  <c:v>4.8172946875007998</c:v>
                </c:pt>
                <c:pt idx="29090">
                  <c:v>4.8176687500000002</c:v>
                </c:pt>
                <c:pt idx="29091">
                  <c:v>4.8181646875007997</c:v>
                </c:pt>
                <c:pt idx="29092">
                  <c:v>4.8185287499999996</c:v>
                </c:pt>
                <c:pt idx="29093">
                  <c:v>4.8188725000000003</c:v>
                </c:pt>
                <c:pt idx="29094">
                  <c:v>4.8184356250016007</c:v>
                </c:pt>
                <c:pt idx="29095">
                  <c:v>4.8179175000000001</c:v>
                </c:pt>
                <c:pt idx="29096">
                  <c:v>4.8175271875007999</c:v>
                </c:pt>
                <c:pt idx="29097">
                  <c:v>4.8171615624992006</c:v>
                </c:pt>
                <c:pt idx="29098">
                  <c:v>4.8168396875007993</c:v>
                </c:pt>
                <c:pt idx="29099">
                  <c:v>4.8169775000000001</c:v>
                </c:pt>
                <c:pt idx="29100">
                  <c:v>4.8173587500000004</c:v>
                </c:pt>
                <c:pt idx="29101">
                  <c:v>4.8177293750016004</c:v>
                </c:pt>
                <c:pt idx="29102">
                  <c:v>4.8175237500000003</c:v>
                </c:pt>
                <c:pt idx="29103">
                  <c:v>4.8173587500000004</c:v>
                </c:pt>
                <c:pt idx="29104">
                  <c:v>4.8178106250016004</c:v>
                </c:pt>
                <c:pt idx="29105">
                  <c:v>4.8183446875007991</c:v>
                </c:pt>
                <c:pt idx="29106">
                  <c:v>4.8187462500000002</c:v>
                </c:pt>
                <c:pt idx="29107">
                  <c:v>4.8191871875007992</c:v>
                </c:pt>
                <c:pt idx="29108">
                  <c:v>4.8197346875007998</c:v>
                </c:pt>
                <c:pt idx="29109">
                  <c:v>4.8201659375007999</c:v>
                </c:pt>
                <c:pt idx="29110">
                  <c:v>4.8205409375007999</c:v>
                </c:pt>
                <c:pt idx="29111">
                  <c:v>4.8208678124992002</c:v>
                </c:pt>
                <c:pt idx="29112">
                  <c:v>4.8212124999999997</c:v>
                </c:pt>
                <c:pt idx="29113">
                  <c:v>4.8216368750016008</c:v>
                </c:pt>
                <c:pt idx="29114">
                  <c:v>4.8220537500000002</c:v>
                </c:pt>
                <c:pt idx="29115">
                  <c:v>4.8215903124992003</c:v>
                </c:pt>
                <c:pt idx="29116">
                  <c:v>4.8209015624992002</c:v>
                </c:pt>
                <c:pt idx="29117">
                  <c:v>4.8205012500000004</c:v>
                </c:pt>
                <c:pt idx="29118">
                  <c:v>4.8199081250016009</c:v>
                </c:pt>
                <c:pt idx="29119">
                  <c:v>4.8193875000000004</c:v>
                </c:pt>
                <c:pt idx="29120">
                  <c:v>4.8189275</c:v>
                </c:pt>
                <c:pt idx="29121">
                  <c:v>4.8185706250016009</c:v>
                </c:pt>
                <c:pt idx="29122">
                  <c:v>4.8182175000000003</c:v>
                </c:pt>
                <c:pt idx="29123">
                  <c:v>4.8178303124992006</c:v>
                </c:pt>
                <c:pt idx="29124">
                  <c:v>4.8174887499999999</c:v>
                </c:pt>
                <c:pt idx="29125">
                  <c:v>4.8170331250016005</c:v>
                </c:pt>
                <c:pt idx="29126">
                  <c:v>4.8167053124992005</c:v>
                </c:pt>
                <c:pt idx="29127">
                  <c:v>4.8162950000000002</c:v>
                </c:pt>
                <c:pt idx="29128">
                  <c:v>4.8166212499999999</c:v>
                </c:pt>
                <c:pt idx="29129">
                  <c:v>4.8171150000000003</c:v>
                </c:pt>
                <c:pt idx="29130">
                  <c:v>4.8175146875007995</c:v>
                </c:pt>
                <c:pt idx="29131">
                  <c:v>4.8178518750016002</c:v>
                </c:pt>
                <c:pt idx="29132">
                  <c:v>4.8182978124992006</c:v>
                </c:pt>
                <c:pt idx="29133">
                  <c:v>4.8188250000000004</c:v>
                </c:pt>
                <c:pt idx="29134">
                  <c:v>4.8193368750016008</c:v>
                </c:pt>
                <c:pt idx="29135">
                  <c:v>4.8198556250016003</c:v>
                </c:pt>
                <c:pt idx="29136">
                  <c:v>4.8201909375007999</c:v>
                </c:pt>
                <c:pt idx="29137">
                  <c:v>4.8207518750016005</c:v>
                </c:pt>
                <c:pt idx="29138">
                  <c:v>4.8213471875007992</c:v>
                </c:pt>
                <c:pt idx="29139">
                  <c:v>4.8218656250016005</c:v>
                </c:pt>
                <c:pt idx="29140">
                  <c:v>4.8225274999999996</c:v>
                </c:pt>
                <c:pt idx="29141">
                  <c:v>4.8228562500000001</c:v>
                </c:pt>
                <c:pt idx="29142">
                  <c:v>4.8233856250016007</c:v>
                </c:pt>
                <c:pt idx="29143">
                  <c:v>4.8237728124992003</c:v>
                </c:pt>
                <c:pt idx="29144">
                  <c:v>4.8241318750016005</c:v>
                </c:pt>
                <c:pt idx="29145">
                  <c:v>4.8245296875007995</c:v>
                </c:pt>
                <c:pt idx="29146">
                  <c:v>4.8250009375007998</c:v>
                </c:pt>
                <c:pt idx="29147">
                  <c:v>4.8253700000000004</c:v>
                </c:pt>
                <c:pt idx="29148">
                  <c:v>4.8258074999999998</c:v>
                </c:pt>
                <c:pt idx="29149">
                  <c:v>4.8261840624992001</c:v>
                </c:pt>
                <c:pt idx="29150">
                  <c:v>4.8265296875007992</c:v>
                </c:pt>
                <c:pt idx="29151">
                  <c:v>4.8269925000000002</c:v>
                </c:pt>
                <c:pt idx="29152">
                  <c:v>4.8265521875007993</c:v>
                </c:pt>
                <c:pt idx="29153">
                  <c:v>4.82618875</c:v>
                </c:pt>
                <c:pt idx="29154">
                  <c:v>4.8257671875007997</c:v>
                </c:pt>
                <c:pt idx="29155">
                  <c:v>4.8252978124992003</c:v>
                </c:pt>
                <c:pt idx="29156">
                  <c:v>4.8249415624992009</c:v>
                </c:pt>
                <c:pt idx="29157">
                  <c:v>4.8245018750016007</c:v>
                </c:pt>
                <c:pt idx="29158">
                  <c:v>4.8240028124992005</c:v>
                </c:pt>
                <c:pt idx="29159">
                  <c:v>4.8234887500000001</c:v>
                </c:pt>
                <c:pt idx="29160">
                  <c:v>4.8229859375007997</c:v>
                </c:pt>
                <c:pt idx="29161">
                  <c:v>4.8223275000000001</c:v>
                </c:pt>
                <c:pt idx="29162">
                  <c:v>4.8216931250016009</c:v>
                </c:pt>
                <c:pt idx="29163">
                  <c:v>4.8211000000000004</c:v>
                </c:pt>
                <c:pt idx="29164">
                  <c:v>4.8205862499999999</c:v>
                </c:pt>
                <c:pt idx="29165">
                  <c:v>4.8198778124992003</c:v>
                </c:pt>
                <c:pt idx="29166">
                  <c:v>4.8190799999999996</c:v>
                </c:pt>
                <c:pt idx="29167">
                  <c:v>4.8183121875007995</c:v>
                </c:pt>
                <c:pt idx="29168">
                  <c:v>4.8174571875007999</c:v>
                </c:pt>
                <c:pt idx="29169">
                  <c:v>4.8165578124992008</c:v>
                </c:pt>
                <c:pt idx="29170">
                  <c:v>4.8155968750016003</c:v>
                </c:pt>
                <c:pt idx="29171">
                  <c:v>4.8147106250016005</c:v>
                </c:pt>
                <c:pt idx="29172">
                  <c:v>4.8138053124992002</c:v>
                </c:pt>
                <c:pt idx="29173">
                  <c:v>4.8128959375007998</c:v>
                </c:pt>
                <c:pt idx="29174">
                  <c:v>4.8120140624992009</c:v>
                </c:pt>
                <c:pt idx="29175">
                  <c:v>4.8113146875007997</c:v>
                </c:pt>
                <c:pt idx="29176">
                  <c:v>4.8106909375007998</c:v>
                </c:pt>
                <c:pt idx="29177">
                  <c:v>4.8100037499999999</c:v>
                </c:pt>
                <c:pt idx="29178">
                  <c:v>4.8095162499999997</c:v>
                </c:pt>
                <c:pt idx="29179">
                  <c:v>4.8090890624992007</c:v>
                </c:pt>
                <c:pt idx="29180">
                  <c:v>4.8084728124992004</c:v>
                </c:pt>
                <c:pt idx="29181">
                  <c:v>4.8081240624992008</c:v>
                </c:pt>
                <c:pt idx="29182">
                  <c:v>4.8085050000000003</c:v>
                </c:pt>
                <c:pt idx="29183">
                  <c:v>4.8089000000000004</c:v>
                </c:pt>
                <c:pt idx="29184">
                  <c:v>4.8094849999999996</c:v>
                </c:pt>
                <c:pt idx="29185">
                  <c:v>4.8099121875007995</c:v>
                </c:pt>
                <c:pt idx="29186">
                  <c:v>4.810428125001601</c:v>
                </c:pt>
                <c:pt idx="29187">
                  <c:v>4.8108118750016002</c:v>
                </c:pt>
                <c:pt idx="29188">
                  <c:v>4.8113903124992001</c:v>
                </c:pt>
                <c:pt idx="29189">
                  <c:v>4.8118859375007998</c:v>
                </c:pt>
                <c:pt idx="29190">
                  <c:v>4.8124149999999997</c:v>
                </c:pt>
                <c:pt idx="29191">
                  <c:v>4.8129228124992007</c:v>
                </c:pt>
                <c:pt idx="29192">
                  <c:v>4.8132684375007999</c:v>
                </c:pt>
                <c:pt idx="29193">
                  <c:v>4.8137746875007998</c:v>
                </c:pt>
                <c:pt idx="29194">
                  <c:v>4.8144168750016005</c:v>
                </c:pt>
                <c:pt idx="29195">
                  <c:v>4.8148896875007994</c:v>
                </c:pt>
                <c:pt idx="29196">
                  <c:v>4.8152671875007993</c:v>
                </c:pt>
                <c:pt idx="29197">
                  <c:v>4.8156575000000004</c:v>
                </c:pt>
                <c:pt idx="29198">
                  <c:v>4.8163021875007992</c:v>
                </c:pt>
                <c:pt idx="29199">
                  <c:v>4.8166853124992004</c:v>
                </c:pt>
                <c:pt idx="29200">
                  <c:v>4.8170665624992006</c:v>
                </c:pt>
                <c:pt idx="29201">
                  <c:v>4.8173918750016007</c:v>
                </c:pt>
                <c:pt idx="29202">
                  <c:v>4.8181378124992005</c:v>
                </c:pt>
                <c:pt idx="29203">
                  <c:v>4.81849375</c:v>
                </c:pt>
                <c:pt idx="29204">
                  <c:v>4.8190181250016009</c:v>
                </c:pt>
                <c:pt idx="29205">
                  <c:v>4.8193512500000004</c:v>
                </c:pt>
                <c:pt idx="29206">
                  <c:v>4.81976125</c:v>
                </c:pt>
                <c:pt idx="29207">
                  <c:v>4.8202918750016002</c:v>
                </c:pt>
                <c:pt idx="29208">
                  <c:v>4.8206728124992004</c:v>
                </c:pt>
                <c:pt idx="29209">
                  <c:v>4.8211428124992004</c:v>
                </c:pt>
                <c:pt idx="29210">
                  <c:v>4.8215803124992007</c:v>
                </c:pt>
                <c:pt idx="29211">
                  <c:v>4.8212068750016002</c:v>
                </c:pt>
                <c:pt idx="29212">
                  <c:v>4.8206756250016003</c:v>
                </c:pt>
                <c:pt idx="29213">
                  <c:v>4.8202684375007996</c:v>
                </c:pt>
                <c:pt idx="29214">
                  <c:v>4.8197728124992008</c:v>
                </c:pt>
                <c:pt idx="29215">
                  <c:v>4.8193124999999997</c:v>
                </c:pt>
                <c:pt idx="29216">
                  <c:v>4.8189331250016005</c:v>
                </c:pt>
                <c:pt idx="29217">
                  <c:v>4.8184618750016002</c:v>
                </c:pt>
                <c:pt idx="29218">
                  <c:v>4.8178549999999998</c:v>
                </c:pt>
                <c:pt idx="29219">
                  <c:v>4.8172300000000003</c:v>
                </c:pt>
                <c:pt idx="29220">
                  <c:v>4.8167665624992004</c:v>
                </c:pt>
                <c:pt idx="29221">
                  <c:v>4.8161903124992005</c:v>
                </c:pt>
                <c:pt idx="29222">
                  <c:v>4.8156846875007995</c:v>
                </c:pt>
                <c:pt idx="29223">
                  <c:v>4.8153325000000002</c:v>
                </c:pt>
                <c:pt idx="29224">
                  <c:v>4.8148537500000002</c:v>
                </c:pt>
                <c:pt idx="29225">
                  <c:v>4.8144443750016004</c:v>
                </c:pt>
                <c:pt idx="29226">
                  <c:v>4.8148437499999996</c:v>
                </c:pt>
                <c:pt idx="29227">
                  <c:v>4.8152309375007993</c:v>
                </c:pt>
                <c:pt idx="29228">
                  <c:v>4.8157874999999999</c:v>
                </c:pt>
                <c:pt idx="29229">
                  <c:v>4.8161606250016007</c:v>
                </c:pt>
                <c:pt idx="29230">
                  <c:v>4.8166740624992004</c:v>
                </c:pt>
                <c:pt idx="29231">
                  <c:v>4.8170465624992005</c:v>
                </c:pt>
                <c:pt idx="29232">
                  <c:v>4.8176403124992007</c:v>
                </c:pt>
                <c:pt idx="29233">
                  <c:v>4.8180143750016002</c:v>
                </c:pt>
                <c:pt idx="29234">
                  <c:v>4.8185290624992003</c:v>
                </c:pt>
                <c:pt idx="29235">
                  <c:v>4.8189296875007992</c:v>
                </c:pt>
                <c:pt idx="29236">
                  <c:v>4.8194484375007995</c:v>
                </c:pt>
                <c:pt idx="29237">
                  <c:v>4.8199825000000001</c:v>
                </c:pt>
                <c:pt idx="29238">
                  <c:v>4.8203378124992007</c:v>
                </c:pt>
                <c:pt idx="29239">
                  <c:v>4.8207581250016007</c:v>
                </c:pt>
                <c:pt idx="29240">
                  <c:v>4.8204271875007993</c:v>
                </c:pt>
                <c:pt idx="29241">
                  <c:v>4.8197928124992009</c:v>
                </c:pt>
                <c:pt idx="29242">
                  <c:v>4.8193634375007992</c:v>
                </c:pt>
                <c:pt idx="29243">
                  <c:v>4.8188456250016003</c:v>
                </c:pt>
                <c:pt idx="29244">
                  <c:v>4.8184424999999997</c:v>
                </c:pt>
                <c:pt idx="29245">
                  <c:v>4.8181174999999996</c:v>
                </c:pt>
                <c:pt idx="29246">
                  <c:v>4.8184621875007991</c:v>
                </c:pt>
                <c:pt idx="29247">
                  <c:v>4.8189018750016004</c:v>
                </c:pt>
                <c:pt idx="29248">
                  <c:v>4.8191440624992001</c:v>
                </c:pt>
                <c:pt idx="29249">
                  <c:v>4.8186784375007994</c:v>
                </c:pt>
                <c:pt idx="29250">
                  <c:v>4.8181621875007998</c:v>
                </c:pt>
                <c:pt idx="29251">
                  <c:v>4.8178009375007997</c:v>
                </c:pt>
                <c:pt idx="29252">
                  <c:v>4.8172715624992009</c:v>
                </c:pt>
                <c:pt idx="29253">
                  <c:v>4.8168006250016004</c:v>
                </c:pt>
                <c:pt idx="29254">
                  <c:v>4.8162731250016009</c:v>
                </c:pt>
                <c:pt idx="29255">
                  <c:v>4.8157853124992007</c:v>
                </c:pt>
                <c:pt idx="29256">
                  <c:v>4.8152846875007995</c:v>
                </c:pt>
                <c:pt idx="29257">
                  <c:v>4.8147371875007998</c:v>
                </c:pt>
                <c:pt idx="29258">
                  <c:v>4.8141956250016005</c:v>
                </c:pt>
                <c:pt idx="29259">
                  <c:v>4.8137462500000003</c:v>
                </c:pt>
                <c:pt idx="29260">
                  <c:v>4.8133406250016009</c:v>
                </c:pt>
                <c:pt idx="29261">
                  <c:v>4.8128671875007996</c:v>
                </c:pt>
                <c:pt idx="29262">
                  <c:v>4.8125278124992006</c:v>
                </c:pt>
                <c:pt idx="29263">
                  <c:v>4.8121237499999996</c:v>
                </c:pt>
                <c:pt idx="29264">
                  <c:v>4.8122809375007991</c:v>
                </c:pt>
                <c:pt idx="29265">
                  <c:v>4.8126146875007993</c:v>
                </c:pt>
                <c:pt idx="29266">
                  <c:v>4.8131500000000003</c:v>
                </c:pt>
                <c:pt idx="29267">
                  <c:v>4.8136850000000004</c:v>
                </c:pt>
                <c:pt idx="29268">
                  <c:v>4.8141600000000002</c:v>
                </c:pt>
                <c:pt idx="29269">
                  <c:v>4.8145053124992003</c:v>
                </c:pt>
                <c:pt idx="29270">
                  <c:v>4.8148731250016006</c:v>
                </c:pt>
                <c:pt idx="29271">
                  <c:v>4.8152818750016007</c:v>
                </c:pt>
                <c:pt idx="29272">
                  <c:v>4.8157731250016003</c:v>
                </c:pt>
                <c:pt idx="29273">
                  <c:v>4.8162590624992001</c:v>
                </c:pt>
                <c:pt idx="29274">
                  <c:v>4.8166453124992001</c:v>
                </c:pt>
                <c:pt idx="29275">
                  <c:v>4.8171162499999998</c:v>
                </c:pt>
                <c:pt idx="29276">
                  <c:v>4.8174934375007998</c:v>
                </c:pt>
                <c:pt idx="29277">
                  <c:v>4.8180006250016003</c:v>
                </c:pt>
                <c:pt idx="29278">
                  <c:v>4.8185240624992005</c:v>
                </c:pt>
                <c:pt idx="29279">
                  <c:v>4.8188750000000002</c:v>
                </c:pt>
                <c:pt idx="29280">
                  <c:v>4.8192203124992004</c:v>
                </c:pt>
                <c:pt idx="29281">
                  <c:v>4.8195809375007999</c:v>
                </c:pt>
                <c:pt idx="29282">
                  <c:v>4.8190559375007993</c:v>
                </c:pt>
                <c:pt idx="29283">
                  <c:v>4.8186546875007998</c:v>
                </c:pt>
                <c:pt idx="29284">
                  <c:v>4.8179531250016003</c:v>
                </c:pt>
                <c:pt idx="29285">
                  <c:v>4.8174881250016002</c:v>
                </c:pt>
                <c:pt idx="29286">
                  <c:v>4.8171037500000002</c:v>
                </c:pt>
                <c:pt idx="29287">
                  <c:v>4.8164887500000004</c:v>
                </c:pt>
                <c:pt idx="29288">
                  <c:v>4.8158668750016007</c:v>
                </c:pt>
                <c:pt idx="29289">
                  <c:v>4.8154056250016009</c:v>
                </c:pt>
                <c:pt idx="29290">
                  <c:v>4.8148581250016003</c:v>
                </c:pt>
                <c:pt idx="29291">
                  <c:v>4.8143581250016005</c:v>
                </c:pt>
                <c:pt idx="29292">
                  <c:v>4.8140225000000001</c:v>
                </c:pt>
                <c:pt idx="29293">
                  <c:v>4.8135146875007999</c:v>
                </c:pt>
                <c:pt idx="29294">
                  <c:v>4.8130993750016007</c:v>
                </c:pt>
                <c:pt idx="29295">
                  <c:v>4.8126771875007996</c:v>
                </c:pt>
                <c:pt idx="29296">
                  <c:v>4.8127181250016005</c:v>
                </c:pt>
                <c:pt idx="29297">
                  <c:v>4.8130831250016008</c:v>
                </c:pt>
                <c:pt idx="29298">
                  <c:v>4.8135231250016002</c:v>
                </c:pt>
                <c:pt idx="29299">
                  <c:v>4.8140896875007995</c:v>
                </c:pt>
                <c:pt idx="29300">
                  <c:v>4.8144668750016004</c:v>
                </c:pt>
                <c:pt idx="29301">
                  <c:v>4.8148084375007993</c:v>
                </c:pt>
                <c:pt idx="29302">
                  <c:v>4.8151437499999998</c:v>
                </c:pt>
                <c:pt idx="29303">
                  <c:v>4.8155759375007996</c:v>
                </c:pt>
                <c:pt idx="29304">
                  <c:v>4.8159534375007995</c:v>
                </c:pt>
                <c:pt idx="29305">
                  <c:v>4.8164587499999998</c:v>
                </c:pt>
                <c:pt idx="29306">
                  <c:v>4.8167859375007991</c:v>
                </c:pt>
                <c:pt idx="29307">
                  <c:v>4.8171253124992006</c:v>
                </c:pt>
                <c:pt idx="29308">
                  <c:v>4.8176728124992003</c:v>
                </c:pt>
                <c:pt idx="29309">
                  <c:v>4.8180100000000001</c:v>
                </c:pt>
                <c:pt idx="29310">
                  <c:v>4.8184628124992006</c:v>
                </c:pt>
                <c:pt idx="29311">
                  <c:v>4.8190581250016002</c:v>
                </c:pt>
                <c:pt idx="29312">
                  <c:v>4.8195734375007993</c:v>
                </c:pt>
                <c:pt idx="29313">
                  <c:v>4.8199690624992009</c:v>
                </c:pt>
                <c:pt idx="29314">
                  <c:v>4.8203453124992004</c:v>
                </c:pt>
                <c:pt idx="29315">
                  <c:v>4.8206668750016002</c:v>
                </c:pt>
                <c:pt idx="29316">
                  <c:v>4.8210731250016003</c:v>
                </c:pt>
                <c:pt idx="29317">
                  <c:v>4.8214296875007996</c:v>
                </c:pt>
                <c:pt idx="29318">
                  <c:v>4.8218768750016006</c:v>
                </c:pt>
                <c:pt idx="29319">
                  <c:v>4.8223396875007998</c:v>
                </c:pt>
                <c:pt idx="29320">
                  <c:v>4.8228809375007993</c:v>
                </c:pt>
                <c:pt idx="29321">
                  <c:v>4.8233100000000002</c:v>
                </c:pt>
                <c:pt idx="29322">
                  <c:v>4.8238290624992004</c:v>
                </c:pt>
                <c:pt idx="29323">
                  <c:v>4.8242346875007991</c:v>
                </c:pt>
                <c:pt idx="29324">
                  <c:v>4.8246043750016003</c:v>
                </c:pt>
                <c:pt idx="29325">
                  <c:v>4.8240656250016007</c:v>
                </c:pt>
                <c:pt idx="29326">
                  <c:v>4.8232249999999999</c:v>
                </c:pt>
                <c:pt idx="29327">
                  <c:v>4.8225546875007996</c:v>
                </c:pt>
                <c:pt idx="29328">
                  <c:v>4.8218784375007999</c:v>
                </c:pt>
                <c:pt idx="29329">
                  <c:v>4.8211718750016006</c:v>
                </c:pt>
                <c:pt idx="29330">
                  <c:v>4.8203699999999996</c:v>
                </c:pt>
                <c:pt idx="29331">
                  <c:v>4.8195712500000001</c:v>
                </c:pt>
                <c:pt idx="29332">
                  <c:v>4.8189943750016004</c:v>
                </c:pt>
                <c:pt idx="29333">
                  <c:v>4.8184912500000001</c:v>
                </c:pt>
                <c:pt idx="29334">
                  <c:v>4.8179693750016002</c:v>
                </c:pt>
                <c:pt idx="29335">
                  <c:v>4.8175825000000003</c:v>
                </c:pt>
                <c:pt idx="29336">
                  <c:v>4.8172184375007996</c:v>
                </c:pt>
                <c:pt idx="29337">
                  <c:v>4.8176275000000004</c:v>
                </c:pt>
                <c:pt idx="29338">
                  <c:v>4.8179731250016005</c:v>
                </c:pt>
                <c:pt idx="29339">
                  <c:v>4.8184224999999996</c:v>
                </c:pt>
                <c:pt idx="29340">
                  <c:v>4.8189534375007996</c:v>
                </c:pt>
                <c:pt idx="29341">
                  <c:v>4.8193428124992002</c:v>
                </c:pt>
                <c:pt idx="29342">
                  <c:v>4.8189353124992005</c:v>
                </c:pt>
                <c:pt idx="29343">
                  <c:v>4.8184806250016008</c:v>
                </c:pt>
                <c:pt idx="29344">
                  <c:v>4.8180665624992001</c:v>
                </c:pt>
                <c:pt idx="29345">
                  <c:v>4.8177443750016007</c:v>
                </c:pt>
                <c:pt idx="29346">
                  <c:v>4.8171421875007994</c:v>
                </c:pt>
                <c:pt idx="29347">
                  <c:v>4.8166671875007996</c:v>
                </c:pt>
                <c:pt idx="29348">
                  <c:v>4.816293125001601</c:v>
                </c:pt>
                <c:pt idx="29349">
                  <c:v>4.8159131250016003</c:v>
                </c:pt>
                <c:pt idx="29350">
                  <c:v>4.8153899999999998</c:v>
                </c:pt>
                <c:pt idx="29351">
                  <c:v>4.8150656250016004</c:v>
                </c:pt>
                <c:pt idx="29352">
                  <c:v>4.8145243750016009</c:v>
                </c:pt>
                <c:pt idx="29353">
                  <c:v>4.8141137499999997</c:v>
                </c:pt>
                <c:pt idx="29354">
                  <c:v>4.8137228124992006</c:v>
                </c:pt>
                <c:pt idx="29355">
                  <c:v>4.8133796875007997</c:v>
                </c:pt>
                <c:pt idx="29356">
                  <c:v>4.8130062499999999</c:v>
                </c:pt>
                <c:pt idx="29357">
                  <c:v>4.8126462500000002</c:v>
                </c:pt>
                <c:pt idx="29358">
                  <c:v>4.8122978124992004</c:v>
                </c:pt>
                <c:pt idx="29359">
                  <c:v>4.8118406250016008</c:v>
                </c:pt>
                <c:pt idx="29360">
                  <c:v>4.8115165624992002</c:v>
                </c:pt>
                <c:pt idx="29361">
                  <c:v>4.8116259375007999</c:v>
                </c:pt>
                <c:pt idx="29362">
                  <c:v>4.8120771875007993</c:v>
                </c:pt>
                <c:pt idx="29363">
                  <c:v>4.8124206250016002</c:v>
                </c:pt>
                <c:pt idx="29364">
                  <c:v>4.8128331250016005</c:v>
                </c:pt>
                <c:pt idx="29365">
                  <c:v>4.8124328124992006</c:v>
                </c:pt>
                <c:pt idx="29366">
                  <c:v>4.8120953124992001</c:v>
                </c:pt>
                <c:pt idx="29367">
                  <c:v>4.8124156250016004</c:v>
                </c:pt>
                <c:pt idx="29368">
                  <c:v>4.8127846875007991</c:v>
                </c:pt>
                <c:pt idx="29369">
                  <c:v>4.8132087500000003</c:v>
                </c:pt>
                <c:pt idx="29370">
                  <c:v>4.8136549999999998</c:v>
                </c:pt>
                <c:pt idx="29371">
                  <c:v>4.8141415624992003</c:v>
                </c:pt>
                <c:pt idx="29372">
                  <c:v>4.8146843750016002</c:v>
                </c:pt>
                <c:pt idx="29373">
                  <c:v>4.8151400000000004</c:v>
                </c:pt>
                <c:pt idx="29374">
                  <c:v>4.8155299999999999</c:v>
                </c:pt>
                <c:pt idx="29375">
                  <c:v>4.8160596875007995</c:v>
                </c:pt>
                <c:pt idx="29376">
                  <c:v>4.8163893750016005</c:v>
                </c:pt>
                <c:pt idx="29377">
                  <c:v>4.8169228124992003</c:v>
                </c:pt>
                <c:pt idx="29378">
                  <c:v>4.8173640624992009</c:v>
                </c:pt>
                <c:pt idx="29379">
                  <c:v>4.8179621875007994</c:v>
                </c:pt>
                <c:pt idx="29380">
                  <c:v>4.8184481250016002</c:v>
                </c:pt>
                <c:pt idx="29381">
                  <c:v>4.8187699999999998</c:v>
                </c:pt>
                <c:pt idx="29382">
                  <c:v>4.8191265624992008</c:v>
                </c:pt>
                <c:pt idx="29383">
                  <c:v>4.8196653124992004</c:v>
                </c:pt>
                <c:pt idx="29384">
                  <c:v>4.8203612500000004</c:v>
                </c:pt>
                <c:pt idx="29385">
                  <c:v>4.8210024999999996</c:v>
                </c:pt>
                <c:pt idx="29386">
                  <c:v>4.8216659375007991</c:v>
                </c:pt>
                <c:pt idx="29387">
                  <c:v>4.8222125</c:v>
                </c:pt>
                <c:pt idx="29388">
                  <c:v>4.8225368750016004</c:v>
                </c:pt>
                <c:pt idx="29389">
                  <c:v>4.8230681250016003</c:v>
                </c:pt>
                <c:pt idx="29390">
                  <c:v>4.8236590624992006</c:v>
                </c:pt>
                <c:pt idx="29391">
                  <c:v>4.8241493750016007</c:v>
                </c:pt>
                <c:pt idx="29392">
                  <c:v>4.8246490624992004</c:v>
                </c:pt>
                <c:pt idx="29393">
                  <c:v>4.8250453124992001</c:v>
                </c:pt>
                <c:pt idx="29394">
                  <c:v>4.8255821875007996</c:v>
                </c:pt>
                <c:pt idx="29395">
                  <c:v>4.8259037500000002</c:v>
                </c:pt>
                <c:pt idx="29396">
                  <c:v>4.8262425000000002</c:v>
                </c:pt>
                <c:pt idx="29397">
                  <c:v>4.8266296875007999</c:v>
                </c:pt>
                <c:pt idx="29398">
                  <c:v>4.8259596875007995</c:v>
                </c:pt>
                <c:pt idx="29399">
                  <c:v>4.8253412500000001</c:v>
                </c:pt>
                <c:pt idx="29400">
                  <c:v>4.8244915624992002</c:v>
                </c:pt>
                <c:pt idx="29401">
                  <c:v>4.8235681250016009</c:v>
                </c:pt>
                <c:pt idx="29402">
                  <c:v>4.8225556250016002</c:v>
                </c:pt>
                <c:pt idx="29403">
                  <c:v>4.8215784375007997</c:v>
                </c:pt>
                <c:pt idx="29404">
                  <c:v>4.8204206250016002</c:v>
                </c:pt>
                <c:pt idx="29405">
                  <c:v>4.81931625</c:v>
                </c:pt>
                <c:pt idx="29406">
                  <c:v>4.8183393750016004</c:v>
                </c:pt>
                <c:pt idx="29407">
                  <c:v>4.8173981250016009</c:v>
                </c:pt>
                <c:pt idx="29408">
                  <c:v>4.8164968750016008</c:v>
                </c:pt>
                <c:pt idx="29409">
                  <c:v>4.8158149999999997</c:v>
                </c:pt>
                <c:pt idx="29410">
                  <c:v>4.8153253124992004</c:v>
                </c:pt>
                <c:pt idx="29411">
                  <c:v>4.8148981250016005</c:v>
                </c:pt>
                <c:pt idx="29412">
                  <c:v>4.8144815624992008</c:v>
                </c:pt>
                <c:pt idx="29413">
                  <c:v>4.8141262500000002</c:v>
                </c:pt>
                <c:pt idx="29414">
                  <c:v>4.8136343750016009</c:v>
                </c:pt>
                <c:pt idx="29415">
                  <c:v>4.8132131250016004</c:v>
                </c:pt>
                <c:pt idx="29416">
                  <c:v>4.8136043750016002</c:v>
                </c:pt>
                <c:pt idx="29417">
                  <c:v>4.8139331250016006</c:v>
                </c:pt>
                <c:pt idx="29418">
                  <c:v>4.8143093750016002</c:v>
                </c:pt>
                <c:pt idx="29419">
                  <c:v>4.8146512499999998</c:v>
                </c:pt>
                <c:pt idx="29420">
                  <c:v>4.8151159375007992</c:v>
                </c:pt>
                <c:pt idx="29421">
                  <c:v>4.8155037500000004</c:v>
                </c:pt>
                <c:pt idx="29422">
                  <c:v>4.8159818750016008</c:v>
                </c:pt>
                <c:pt idx="29423">
                  <c:v>4.8164937500000002</c:v>
                </c:pt>
                <c:pt idx="29424">
                  <c:v>4.8170250000000001</c:v>
                </c:pt>
                <c:pt idx="29425">
                  <c:v>4.8175365624992006</c:v>
                </c:pt>
                <c:pt idx="29426">
                  <c:v>4.8180103124992009</c:v>
                </c:pt>
                <c:pt idx="29427">
                  <c:v>4.8185531250016007</c:v>
                </c:pt>
                <c:pt idx="29428">
                  <c:v>4.8190003124992007</c:v>
                </c:pt>
                <c:pt idx="29429">
                  <c:v>4.8193428124992002</c:v>
                </c:pt>
                <c:pt idx="29430">
                  <c:v>4.8196646875007998</c:v>
                </c:pt>
                <c:pt idx="29431">
                  <c:v>4.8189624999999996</c:v>
                </c:pt>
                <c:pt idx="29432">
                  <c:v>4.8184706250016003</c:v>
                </c:pt>
                <c:pt idx="29433">
                  <c:v>4.8180603124992007</c:v>
                </c:pt>
                <c:pt idx="29434">
                  <c:v>4.8175999999999997</c:v>
                </c:pt>
                <c:pt idx="29435">
                  <c:v>4.8170746875007993</c:v>
                </c:pt>
                <c:pt idx="29436">
                  <c:v>4.8164946875007999</c:v>
                </c:pt>
                <c:pt idx="29437">
                  <c:v>4.8160921875007991</c:v>
                </c:pt>
                <c:pt idx="29438">
                  <c:v>4.8157249999999996</c:v>
                </c:pt>
                <c:pt idx="29439">
                  <c:v>4.8152603124992002</c:v>
                </c:pt>
                <c:pt idx="29440">
                  <c:v>4.8148009375007996</c:v>
                </c:pt>
                <c:pt idx="29441">
                  <c:v>4.8143890624992007</c:v>
                </c:pt>
                <c:pt idx="29442">
                  <c:v>4.8139043750016004</c:v>
                </c:pt>
                <c:pt idx="29443">
                  <c:v>4.8135259375007999</c:v>
                </c:pt>
                <c:pt idx="29444">
                  <c:v>4.8131434375007993</c:v>
                </c:pt>
                <c:pt idx="29445">
                  <c:v>4.8135156250016005</c:v>
                </c:pt>
                <c:pt idx="29446">
                  <c:v>4.8138562499999997</c:v>
                </c:pt>
                <c:pt idx="29447">
                  <c:v>4.8143200000000004</c:v>
                </c:pt>
                <c:pt idx="29448">
                  <c:v>4.8147859375007993</c:v>
                </c:pt>
                <c:pt idx="29449">
                  <c:v>4.8153118750016004</c:v>
                </c:pt>
                <c:pt idx="29450">
                  <c:v>4.8156653124992008</c:v>
                </c:pt>
                <c:pt idx="29451">
                  <c:v>4.8160618750016004</c:v>
                </c:pt>
                <c:pt idx="29452">
                  <c:v>4.8166065624992003</c:v>
                </c:pt>
                <c:pt idx="29453">
                  <c:v>4.8170059375007996</c:v>
                </c:pt>
                <c:pt idx="29454">
                  <c:v>4.81738</c:v>
                </c:pt>
                <c:pt idx="29455">
                  <c:v>4.8179009375007995</c:v>
                </c:pt>
                <c:pt idx="29456">
                  <c:v>4.8184659375007994</c:v>
                </c:pt>
                <c:pt idx="29457">
                  <c:v>4.8188965624992006</c:v>
                </c:pt>
                <c:pt idx="29458">
                  <c:v>4.8192525000000002</c:v>
                </c:pt>
                <c:pt idx="29459">
                  <c:v>4.8195965624992008</c:v>
                </c:pt>
                <c:pt idx="29460">
                  <c:v>4.8200521875007993</c:v>
                </c:pt>
                <c:pt idx="29461">
                  <c:v>4.8204146875007998</c:v>
                </c:pt>
                <c:pt idx="29462">
                  <c:v>4.8207418750016009</c:v>
                </c:pt>
                <c:pt idx="29463">
                  <c:v>4.8211440624992008</c:v>
                </c:pt>
                <c:pt idx="29464">
                  <c:v>4.8207881250016005</c:v>
                </c:pt>
                <c:pt idx="29465">
                  <c:v>4.8203437500000001</c:v>
                </c:pt>
                <c:pt idx="29466">
                  <c:v>4.8199731250016002</c:v>
                </c:pt>
                <c:pt idx="29467">
                  <c:v>4.8193690624992005</c:v>
                </c:pt>
                <c:pt idx="29468">
                  <c:v>4.8188374999999999</c:v>
                </c:pt>
                <c:pt idx="29469">
                  <c:v>4.8185021875007994</c:v>
                </c:pt>
                <c:pt idx="29470">
                  <c:v>4.8180750000000003</c:v>
                </c:pt>
                <c:pt idx="29471">
                  <c:v>4.8176290624992006</c:v>
                </c:pt>
                <c:pt idx="29472">
                  <c:v>4.8170134375007994</c:v>
                </c:pt>
                <c:pt idx="29473">
                  <c:v>4.8165831250016007</c:v>
                </c:pt>
                <c:pt idx="29474">
                  <c:v>4.8160806250016002</c:v>
                </c:pt>
                <c:pt idx="29475">
                  <c:v>4.8156878124992009</c:v>
                </c:pt>
                <c:pt idx="29476">
                  <c:v>4.8152868750016005</c:v>
                </c:pt>
                <c:pt idx="29477">
                  <c:v>4.8147921875007995</c:v>
                </c:pt>
                <c:pt idx="29478">
                  <c:v>4.81438875</c:v>
                </c:pt>
                <c:pt idx="29479">
                  <c:v>4.8137771875007997</c:v>
                </c:pt>
                <c:pt idx="29480">
                  <c:v>4.8133825000000003</c:v>
                </c:pt>
                <c:pt idx="29481">
                  <c:v>4.8130584375007999</c:v>
                </c:pt>
                <c:pt idx="29482">
                  <c:v>4.8125509375007995</c:v>
                </c:pt>
                <c:pt idx="29483">
                  <c:v>4.8121571875007998</c:v>
                </c:pt>
                <c:pt idx="29484">
                  <c:v>4.8117606250016003</c:v>
                </c:pt>
                <c:pt idx="29485">
                  <c:v>4.8113656250016001</c:v>
                </c:pt>
                <c:pt idx="29486">
                  <c:v>4.8108856250016006</c:v>
                </c:pt>
                <c:pt idx="29487">
                  <c:v>4.8103643750016003</c:v>
                </c:pt>
                <c:pt idx="29488">
                  <c:v>4.8097768750016003</c:v>
                </c:pt>
                <c:pt idx="29489">
                  <c:v>4.8093056250016009</c:v>
                </c:pt>
                <c:pt idx="29490">
                  <c:v>4.8087071875007998</c:v>
                </c:pt>
                <c:pt idx="29491">
                  <c:v>4.8080693750016001</c:v>
                </c:pt>
                <c:pt idx="29492">
                  <c:v>4.8076068750016008</c:v>
                </c:pt>
                <c:pt idx="29493">
                  <c:v>4.807226875001601</c:v>
                </c:pt>
                <c:pt idx="29494">
                  <c:v>4.8068209375007998</c:v>
                </c:pt>
                <c:pt idx="29495">
                  <c:v>4.8064656250016009</c:v>
                </c:pt>
                <c:pt idx="29496">
                  <c:v>4.8061212500000003</c:v>
                </c:pt>
                <c:pt idx="29497">
                  <c:v>4.8064753124992006</c:v>
                </c:pt>
                <c:pt idx="29498">
                  <c:v>4.8068762500000002</c:v>
                </c:pt>
                <c:pt idx="29499">
                  <c:v>4.8072618750016005</c:v>
                </c:pt>
                <c:pt idx="29500">
                  <c:v>4.8077884375007995</c:v>
                </c:pt>
                <c:pt idx="29501">
                  <c:v>4.8081406250016006</c:v>
                </c:pt>
                <c:pt idx="29502">
                  <c:v>4.8086137500000001</c:v>
                </c:pt>
                <c:pt idx="29503">
                  <c:v>4.8090365624992009</c:v>
                </c:pt>
                <c:pt idx="29504">
                  <c:v>4.8095428124992008</c:v>
                </c:pt>
                <c:pt idx="29505">
                  <c:v>4.8099746875007998</c:v>
                </c:pt>
                <c:pt idx="29506">
                  <c:v>4.8105434375007992</c:v>
                </c:pt>
                <c:pt idx="29507">
                  <c:v>4.8109993750016002</c:v>
                </c:pt>
                <c:pt idx="29508">
                  <c:v>4.8115428124992006</c:v>
                </c:pt>
                <c:pt idx="29509">
                  <c:v>4.8120134375007995</c:v>
                </c:pt>
                <c:pt idx="29510">
                  <c:v>4.8125703124992008</c:v>
                </c:pt>
                <c:pt idx="29511">
                  <c:v>4.8130321875007995</c:v>
                </c:pt>
                <c:pt idx="29512">
                  <c:v>4.8133737500000002</c:v>
                </c:pt>
                <c:pt idx="29513">
                  <c:v>4.8137006250016006</c:v>
                </c:pt>
                <c:pt idx="29514">
                  <c:v>4.8142146875007992</c:v>
                </c:pt>
                <c:pt idx="29515">
                  <c:v>4.8145637499999996</c:v>
                </c:pt>
                <c:pt idx="29516">
                  <c:v>4.8149412500000004</c:v>
                </c:pt>
                <c:pt idx="29517">
                  <c:v>4.8155315624992001</c:v>
                </c:pt>
                <c:pt idx="29518">
                  <c:v>4.8158737499999997</c:v>
                </c:pt>
                <c:pt idx="29519">
                  <c:v>4.8163596875007997</c:v>
                </c:pt>
                <c:pt idx="29520">
                  <c:v>4.8168568750016005</c:v>
                </c:pt>
                <c:pt idx="29521">
                  <c:v>4.8173531250016008</c:v>
                </c:pt>
                <c:pt idx="29522">
                  <c:v>4.8178790624992001</c:v>
                </c:pt>
                <c:pt idx="29523">
                  <c:v>4.8182728124992007</c:v>
                </c:pt>
                <c:pt idx="29524">
                  <c:v>4.8188459375007993</c:v>
                </c:pt>
                <c:pt idx="29525">
                  <c:v>4.8192568750016003</c:v>
                </c:pt>
                <c:pt idx="29526">
                  <c:v>4.8195940624992009</c:v>
                </c:pt>
                <c:pt idx="29527">
                  <c:v>4.8200571875007991</c:v>
                </c:pt>
                <c:pt idx="29528">
                  <c:v>4.8203878124992006</c:v>
                </c:pt>
                <c:pt idx="29529">
                  <c:v>4.820023125001601</c:v>
                </c:pt>
                <c:pt idx="29530">
                  <c:v>4.8195396875007992</c:v>
                </c:pt>
                <c:pt idx="29531">
                  <c:v>4.8190737500000003</c:v>
                </c:pt>
                <c:pt idx="29532">
                  <c:v>4.8184403124992006</c:v>
                </c:pt>
                <c:pt idx="29533">
                  <c:v>4.8175390624992005</c:v>
                </c:pt>
                <c:pt idx="29534">
                  <c:v>4.8165806250016008</c:v>
                </c:pt>
                <c:pt idx="29535">
                  <c:v>4.8156412499999997</c:v>
                </c:pt>
                <c:pt idx="29536">
                  <c:v>4.8146421875007999</c:v>
                </c:pt>
                <c:pt idx="29537">
                  <c:v>4.81349625</c:v>
                </c:pt>
                <c:pt idx="29538">
                  <c:v>4.8123793750016004</c:v>
                </c:pt>
                <c:pt idx="29539">
                  <c:v>4.8114893750016003</c:v>
                </c:pt>
                <c:pt idx="29540">
                  <c:v>4.8106028124992006</c:v>
                </c:pt>
                <c:pt idx="29541">
                  <c:v>4.8096312499999998</c:v>
                </c:pt>
                <c:pt idx="29542">
                  <c:v>4.8087175000000002</c:v>
                </c:pt>
                <c:pt idx="29543">
                  <c:v>4.8080974999999997</c:v>
                </c:pt>
                <c:pt idx="29544">
                  <c:v>4.8075031250016007</c:v>
                </c:pt>
                <c:pt idx="29545">
                  <c:v>4.8069431250016006</c:v>
                </c:pt>
                <c:pt idx="29546">
                  <c:v>4.8065199999999999</c:v>
                </c:pt>
                <c:pt idx="29547">
                  <c:v>4.8061965624992009</c:v>
                </c:pt>
                <c:pt idx="29548">
                  <c:v>4.8056153124992003</c:v>
                </c:pt>
                <c:pt idx="29549">
                  <c:v>4.8052675000000002</c:v>
                </c:pt>
                <c:pt idx="29550">
                  <c:v>4.8057281250016004</c:v>
                </c:pt>
                <c:pt idx="29551">
                  <c:v>4.8061378124992009</c:v>
                </c:pt>
                <c:pt idx="29552">
                  <c:v>4.806650625001601</c:v>
                </c:pt>
                <c:pt idx="29553">
                  <c:v>4.8070459375007992</c:v>
                </c:pt>
                <c:pt idx="29554">
                  <c:v>4.8075181250016001</c:v>
                </c:pt>
                <c:pt idx="29555">
                  <c:v>4.8078859375007994</c:v>
                </c:pt>
                <c:pt idx="29556">
                  <c:v>4.8085059375007999</c:v>
                </c:pt>
                <c:pt idx="29557">
                  <c:v>4.8089553124992008</c:v>
                </c:pt>
                <c:pt idx="29558">
                  <c:v>4.8095640624992004</c:v>
                </c:pt>
                <c:pt idx="29559">
                  <c:v>4.8100453124992004</c:v>
                </c:pt>
                <c:pt idx="29560">
                  <c:v>4.8106637499999998</c:v>
                </c:pt>
                <c:pt idx="29561">
                  <c:v>4.8110746875007999</c:v>
                </c:pt>
                <c:pt idx="29562">
                  <c:v>4.8116706250016001</c:v>
                </c:pt>
                <c:pt idx="29563">
                  <c:v>4.8121006250016007</c:v>
                </c:pt>
                <c:pt idx="29564">
                  <c:v>4.8127025000000003</c:v>
                </c:pt>
                <c:pt idx="29565">
                  <c:v>4.8130971875007997</c:v>
                </c:pt>
                <c:pt idx="29566">
                  <c:v>4.8135153124992005</c:v>
                </c:pt>
                <c:pt idx="29567">
                  <c:v>4.8139690624992006</c:v>
                </c:pt>
                <c:pt idx="29568">
                  <c:v>4.8143984375007998</c:v>
                </c:pt>
                <c:pt idx="29569">
                  <c:v>4.8140099999999997</c:v>
                </c:pt>
                <c:pt idx="29570">
                  <c:v>4.8136503124992007</c:v>
                </c:pt>
                <c:pt idx="29571">
                  <c:v>4.8132603124992004</c:v>
                </c:pt>
                <c:pt idx="29572">
                  <c:v>4.8127028124992002</c:v>
                </c:pt>
                <c:pt idx="29573">
                  <c:v>4.8122256250016004</c:v>
                </c:pt>
                <c:pt idx="29574">
                  <c:v>4.8117434375007999</c:v>
                </c:pt>
                <c:pt idx="29575">
                  <c:v>4.8113440624992005</c:v>
                </c:pt>
                <c:pt idx="29576">
                  <c:v>4.8110118750016007</c:v>
                </c:pt>
                <c:pt idx="29577">
                  <c:v>4.8106049999999998</c:v>
                </c:pt>
                <c:pt idx="29578">
                  <c:v>4.8102678124992009</c:v>
                </c:pt>
                <c:pt idx="29579">
                  <c:v>4.8099203124992007</c:v>
                </c:pt>
                <c:pt idx="29580">
                  <c:v>4.8104337499999996</c:v>
                </c:pt>
                <c:pt idx="29581">
                  <c:v>4.81082375</c:v>
                </c:pt>
                <c:pt idx="29582">
                  <c:v>4.8112596875007991</c:v>
                </c:pt>
                <c:pt idx="29583">
                  <c:v>4.8115874999999999</c:v>
                </c:pt>
                <c:pt idx="29584">
                  <c:v>4.8119862500000004</c:v>
                </c:pt>
                <c:pt idx="29585">
                  <c:v>4.8124731250016008</c:v>
                </c:pt>
                <c:pt idx="29586">
                  <c:v>4.813008125001601</c:v>
                </c:pt>
                <c:pt idx="29587">
                  <c:v>4.8134856250016007</c:v>
                </c:pt>
                <c:pt idx="29588">
                  <c:v>4.8139262499999997</c:v>
                </c:pt>
                <c:pt idx="29589">
                  <c:v>4.8143878124992003</c:v>
                </c:pt>
                <c:pt idx="29590">
                  <c:v>4.8149224999999998</c:v>
                </c:pt>
                <c:pt idx="29591">
                  <c:v>4.8153750000000004</c:v>
                </c:pt>
                <c:pt idx="29592">
                  <c:v>4.8159200000000002</c:v>
                </c:pt>
                <c:pt idx="29593">
                  <c:v>4.8164709375007995</c:v>
                </c:pt>
                <c:pt idx="29594">
                  <c:v>4.8171228124992007</c:v>
                </c:pt>
                <c:pt idx="29595">
                  <c:v>4.8174493750016003</c:v>
                </c:pt>
                <c:pt idx="29596">
                  <c:v>4.8178993750016001</c:v>
                </c:pt>
                <c:pt idx="29597">
                  <c:v>4.8182828124992003</c:v>
                </c:pt>
                <c:pt idx="29598">
                  <c:v>4.8187090624992006</c:v>
                </c:pt>
                <c:pt idx="29599">
                  <c:v>4.8182815624992008</c:v>
                </c:pt>
                <c:pt idx="29600">
                  <c:v>4.8176940624992008</c:v>
                </c:pt>
                <c:pt idx="29601">
                  <c:v>4.8173334375007997</c:v>
                </c:pt>
                <c:pt idx="29602">
                  <c:v>4.8166828124992005</c:v>
                </c:pt>
                <c:pt idx="29603">
                  <c:v>4.8161478124992003</c:v>
                </c:pt>
                <c:pt idx="29604">
                  <c:v>4.8155625000000004</c:v>
                </c:pt>
                <c:pt idx="29605">
                  <c:v>4.8150540624992004</c:v>
                </c:pt>
                <c:pt idx="29606">
                  <c:v>4.8146690624992008</c:v>
                </c:pt>
                <c:pt idx="29607">
                  <c:v>4.8142243750016007</c:v>
                </c:pt>
                <c:pt idx="29608">
                  <c:v>4.8138265624992007</c:v>
                </c:pt>
                <c:pt idx="29609">
                  <c:v>4.8134965624992008</c:v>
                </c:pt>
                <c:pt idx="29610">
                  <c:v>4.8127884375007994</c:v>
                </c:pt>
                <c:pt idx="29611">
                  <c:v>4.81234875</c:v>
                </c:pt>
                <c:pt idx="29612">
                  <c:v>4.812000625001601</c:v>
                </c:pt>
                <c:pt idx="29613">
                  <c:v>4.8113709375007998</c:v>
                </c:pt>
                <c:pt idx="29614">
                  <c:v>4.8109956250016008</c:v>
                </c:pt>
                <c:pt idx="29615">
                  <c:v>4.8104328124992008</c:v>
                </c:pt>
                <c:pt idx="29616">
                  <c:v>4.8100309375007999</c:v>
                </c:pt>
                <c:pt idx="29617">
                  <c:v>4.8096050000000004</c:v>
                </c:pt>
                <c:pt idx="29618">
                  <c:v>4.8092521875007996</c:v>
                </c:pt>
                <c:pt idx="29619">
                  <c:v>4.8086790624992002</c:v>
                </c:pt>
                <c:pt idx="29620">
                  <c:v>4.8081715624992007</c:v>
                </c:pt>
                <c:pt idx="29621">
                  <c:v>4.8076728124992005</c:v>
                </c:pt>
                <c:pt idx="29622">
                  <c:v>4.8071515624992003</c:v>
                </c:pt>
                <c:pt idx="29623">
                  <c:v>4.8066737499999999</c:v>
                </c:pt>
                <c:pt idx="29624">
                  <c:v>4.8060806250016004</c:v>
                </c:pt>
                <c:pt idx="29625">
                  <c:v>4.805735625001601</c:v>
                </c:pt>
                <c:pt idx="29626">
                  <c:v>4.8052878124992002</c:v>
                </c:pt>
                <c:pt idx="29627">
                  <c:v>4.8047546875007994</c:v>
                </c:pt>
                <c:pt idx="29628">
                  <c:v>4.8043309375007999</c:v>
                </c:pt>
                <c:pt idx="29629">
                  <c:v>4.8039609375007997</c:v>
                </c:pt>
                <c:pt idx="29630">
                  <c:v>4.8035228124992004</c:v>
                </c:pt>
                <c:pt idx="29631">
                  <c:v>4.8031300000000003</c:v>
                </c:pt>
                <c:pt idx="29632">
                  <c:v>4.8025912499999999</c:v>
                </c:pt>
                <c:pt idx="29633">
                  <c:v>4.8022478124992007</c:v>
                </c:pt>
                <c:pt idx="29634">
                  <c:v>4.8026471875007992</c:v>
                </c:pt>
                <c:pt idx="29635">
                  <c:v>4.8030521875007999</c:v>
                </c:pt>
                <c:pt idx="29636">
                  <c:v>4.8034946875007991</c:v>
                </c:pt>
                <c:pt idx="29637">
                  <c:v>4.80385375</c:v>
                </c:pt>
                <c:pt idx="29638">
                  <c:v>4.8043737499999999</c:v>
                </c:pt>
                <c:pt idx="29639">
                  <c:v>4.8048359375007994</c:v>
                </c:pt>
                <c:pt idx="29640">
                  <c:v>4.8052256250016008</c:v>
                </c:pt>
                <c:pt idx="29641">
                  <c:v>4.8056875000000003</c:v>
                </c:pt>
                <c:pt idx="29642">
                  <c:v>4.8062871875007991</c:v>
                </c:pt>
                <c:pt idx="29643">
                  <c:v>4.8067109375007995</c:v>
                </c:pt>
                <c:pt idx="29644">
                  <c:v>4.8073243750016008</c:v>
                </c:pt>
                <c:pt idx="29645">
                  <c:v>4.8077596875007993</c:v>
                </c:pt>
                <c:pt idx="29646">
                  <c:v>4.8080800000000004</c:v>
                </c:pt>
                <c:pt idx="29647">
                  <c:v>4.8084578124992001</c:v>
                </c:pt>
                <c:pt idx="29648">
                  <c:v>4.8089174999999997</c:v>
                </c:pt>
                <c:pt idx="29649">
                  <c:v>4.8093296875007994</c:v>
                </c:pt>
                <c:pt idx="29650">
                  <c:v>4.8097115624992002</c:v>
                </c:pt>
                <c:pt idx="29651">
                  <c:v>4.8102378124992002</c:v>
                </c:pt>
                <c:pt idx="29652">
                  <c:v>4.8105881250016003</c:v>
                </c:pt>
                <c:pt idx="29653">
                  <c:v>4.8109593750016009</c:v>
                </c:pt>
                <c:pt idx="29654">
                  <c:v>4.8114800000000004</c:v>
                </c:pt>
                <c:pt idx="29655">
                  <c:v>4.8118181250016008</c:v>
                </c:pt>
                <c:pt idx="29656">
                  <c:v>4.8122249999999998</c:v>
                </c:pt>
                <c:pt idx="29657">
                  <c:v>4.8127603124992007</c:v>
                </c:pt>
                <c:pt idx="29658">
                  <c:v>4.8131075000000001</c:v>
                </c:pt>
                <c:pt idx="29659">
                  <c:v>4.81345125</c:v>
                </c:pt>
                <c:pt idx="29660">
                  <c:v>4.8139893750016007</c:v>
                </c:pt>
                <c:pt idx="29661">
                  <c:v>4.8143334375007996</c:v>
                </c:pt>
                <c:pt idx="29662">
                  <c:v>4.8146990624992005</c:v>
                </c:pt>
                <c:pt idx="29663">
                  <c:v>4.8151065624992002</c:v>
                </c:pt>
                <c:pt idx="29664">
                  <c:v>4.8155628124992003</c:v>
                </c:pt>
                <c:pt idx="29665">
                  <c:v>4.8159565624992009</c:v>
                </c:pt>
                <c:pt idx="29666">
                  <c:v>4.8163565624992009</c:v>
                </c:pt>
                <c:pt idx="29667">
                  <c:v>4.8167484375007996</c:v>
                </c:pt>
                <c:pt idx="29668">
                  <c:v>4.8171171875007994</c:v>
                </c:pt>
                <c:pt idx="29669">
                  <c:v>4.8166296875007992</c:v>
                </c:pt>
                <c:pt idx="29670">
                  <c:v>4.8161153124992007</c:v>
                </c:pt>
                <c:pt idx="29671">
                  <c:v>4.8155749999999999</c:v>
                </c:pt>
                <c:pt idx="29672">
                  <c:v>4.8148999999999997</c:v>
                </c:pt>
                <c:pt idx="29673">
                  <c:v>4.8140921875007994</c:v>
                </c:pt>
                <c:pt idx="29674">
                  <c:v>4.8133387499999998</c:v>
                </c:pt>
                <c:pt idx="29675">
                  <c:v>4.8124284375007997</c:v>
                </c:pt>
                <c:pt idx="29676">
                  <c:v>4.8114243750016001</c:v>
                </c:pt>
                <c:pt idx="29677">
                  <c:v>4.8104734375007991</c:v>
                </c:pt>
                <c:pt idx="29678">
                  <c:v>4.8096503124992003</c:v>
                </c:pt>
                <c:pt idx="29679">
                  <c:v>4.8089146875007991</c:v>
                </c:pt>
                <c:pt idx="29680">
                  <c:v>4.8082637500000001</c:v>
                </c:pt>
                <c:pt idx="29681">
                  <c:v>4.8076059375007993</c:v>
                </c:pt>
                <c:pt idx="29682">
                  <c:v>4.8071512500000004</c:v>
                </c:pt>
                <c:pt idx="29683">
                  <c:v>4.8067759375007997</c:v>
                </c:pt>
                <c:pt idx="29684">
                  <c:v>4.8063356250016005</c:v>
                </c:pt>
                <c:pt idx="29685">
                  <c:v>4.8059890624992008</c:v>
                </c:pt>
                <c:pt idx="29686">
                  <c:v>4.8055312499999996</c:v>
                </c:pt>
                <c:pt idx="29687">
                  <c:v>4.8050303124992002</c:v>
                </c:pt>
                <c:pt idx="29688">
                  <c:v>4.80460625</c:v>
                </c:pt>
                <c:pt idx="29689">
                  <c:v>4.8049249999999999</c:v>
                </c:pt>
                <c:pt idx="29690">
                  <c:v>4.8053121875007996</c:v>
                </c:pt>
                <c:pt idx="29691">
                  <c:v>4.8056609375007993</c:v>
                </c:pt>
                <c:pt idx="29692">
                  <c:v>4.8060150000000004</c:v>
                </c:pt>
                <c:pt idx="29693">
                  <c:v>4.8064737500000003</c:v>
                </c:pt>
                <c:pt idx="29694">
                  <c:v>4.8068846875007996</c:v>
                </c:pt>
                <c:pt idx="29695">
                  <c:v>4.807385</c:v>
                </c:pt>
                <c:pt idx="29696">
                  <c:v>4.8079509375007996</c:v>
                </c:pt>
                <c:pt idx="29697">
                  <c:v>4.8082937499999998</c:v>
                </c:pt>
                <c:pt idx="29698">
                  <c:v>4.8088387499999996</c:v>
                </c:pt>
                <c:pt idx="29699">
                  <c:v>4.8091784375007993</c:v>
                </c:pt>
                <c:pt idx="29700">
                  <c:v>4.8097412500000001</c:v>
                </c:pt>
                <c:pt idx="29701">
                  <c:v>4.81030625</c:v>
                </c:pt>
                <c:pt idx="29702">
                  <c:v>4.8107756250016003</c:v>
                </c:pt>
                <c:pt idx="29703">
                  <c:v>4.8112887500000001</c:v>
                </c:pt>
                <c:pt idx="29704">
                  <c:v>4.8117059375007996</c:v>
                </c:pt>
                <c:pt idx="29705">
                  <c:v>4.8120578124992006</c:v>
                </c:pt>
                <c:pt idx="29706">
                  <c:v>4.8124900000000004</c:v>
                </c:pt>
                <c:pt idx="29707">
                  <c:v>4.8129153124992001</c:v>
                </c:pt>
                <c:pt idx="29708">
                  <c:v>4.8124275000000001</c:v>
                </c:pt>
                <c:pt idx="29709">
                  <c:v>4.8120799999999999</c:v>
                </c:pt>
                <c:pt idx="29710">
                  <c:v>4.8115153124992007</c:v>
                </c:pt>
                <c:pt idx="29711">
                  <c:v>4.8110703124992007</c:v>
                </c:pt>
                <c:pt idx="29712">
                  <c:v>4.8106643750016005</c:v>
                </c:pt>
                <c:pt idx="29713">
                  <c:v>4.8103274999999996</c:v>
                </c:pt>
                <c:pt idx="29714">
                  <c:v>4.8097649999999996</c:v>
                </c:pt>
                <c:pt idx="29715">
                  <c:v>4.80932125</c:v>
                </c:pt>
                <c:pt idx="29716">
                  <c:v>4.8089700000000004</c:v>
                </c:pt>
                <c:pt idx="29717">
                  <c:v>4.8085356250016007</c:v>
                </c:pt>
                <c:pt idx="29718">
                  <c:v>4.8082093750016002</c:v>
                </c:pt>
                <c:pt idx="29719">
                  <c:v>4.8083012500000004</c:v>
                </c:pt>
                <c:pt idx="29720">
                  <c:v>4.8087796875007998</c:v>
                </c:pt>
                <c:pt idx="29721">
                  <c:v>4.809101875001601</c:v>
                </c:pt>
                <c:pt idx="29722">
                  <c:v>4.8095615624992005</c:v>
                </c:pt>
                <c:pt idx="29723">
                  <c:v>4.8100112499999996</c:v>
                </c:pt>
                <c:pt idx="29724">
                  <c:v>4.8103318750016006</c:v>
                </c:pt>
                <c:pt idx="29725">
                  <c:v>4.8106628124992001</c:v>
                </c:pt>
                <c:pt idx="29726">
                  <c:v>4.8104753124992001</c:v>
                </c:pt>
                <c:pt idx="29727">
                  <c:v>4.8100346875007993</c:v>
                </c:pt>
                <c:pt idx="29728">
                  <c:v>4.8095518750016009</c:v>
                </c:pt>
                <c:pt idx="29729">
                  <c:v>4.8090362500000001</c:v>
                </c:pt>
                <c:pt idx="29730">
                  <c:v>4.8086571875007991</c:v>
                </c:pt>
                <c:pt idx="29731">
                  <c:v>4.8083074999999997</c:v>
                </c:pt>
                <c:pt idx="29732">
                  <c:v>4.8079009375007997</c:v>
                </c:pt>
                <c:pt idx="29733">
                  <c:v>4.8075156250016002</c:v>
                </c:pt>
                <c:pt idx="29734">
                  <c:v>4.8068453124992008</c:v>
                </c:pt>
                <c:pt idx="29735">
                  <c:v>4.8065143750016004</c:v>
                </c:pt>
                <c:pt idx="29736">
                  <c:v>4.8058449999999997</c:v>
                </c:pt>
                <c:pt idx="29737">
                  <c:v>4.8053887499999997</c:v>
                </c:pt>
                <c:pt idx="29738">
                  <c:v>4.8049709375007996</c:v>
                </c:pt>
                <c:pt idx="29739">
                  <c:v>4.8043325000000001</c:v>
                </c:pt>
                <c:pt idx="29740">
                  <c:v>4.8039715624992008</c:v>
                </c:pt>
                <c:pt idx="29741">
                  <c:v>4.8035912500000002</c:v>
                </c:pt>
                <c:pt idx="29742">
                  <c:v>4.8032665624992008</c:v>
                </c:pt>
                <c:pt idx="29743">
                  <c:v>4.8036568750016002</c:v>
                </c:pt>
                <c:pt idx="29744">
                  <c:v>4.8040915624992007</c:v>
                </c:pt>
                <c:pt idx="29745">
                  <c:v>4.8045643750016005</c:v>
                </c:pt>
                <c:pt idx="29746">
                  <c:v>4.8050140624992004</c:v>
                </c:pt>
                <c:pt idx="29747">
                  <c:v>4.8055312499999996</c:v>
                </c:pt>
                <c:pt idx="29748">
                  <c:v>4.8059956250016009</c:v>
                </c:pt>
                <c:pt idx="29749">
                  <c:v>4.8064893750016005</c:v>
                </c:pt>
                <c:pt idx="29750">
                  <c:v>4.8069784375007991</c:v>
                </c:pt>
                <c:pt idx="29751">
                  <c:v>4.8075090624992001</c:v>
                </c:pt>
                <c:pt idx="29752">
                  <c:v>4.8078334375007996</c:v>
                </c:pt>
                <c:pt idx="29753">
                  <c:v>4.8083240624992003</c:v>
                </c:pt>
                <c:pt idx="29754">
                  <c:v>4.8086556250016006</c:v>
                </c:pt>
                <c:pt idx="29755">
                  <c:v>4.8089837500000003</c:v>
                </c:pt>
                <c:pt idx="29756">
                  <c:v>4.809513125001601</c:v>
                </c:pt>
                <c:pt idx="29757">
                  <c:v>4.8102115624992008</c:v>
                </c:pt>
                <c:pt idx="29758">
                  <c:v>4.8107046875007997</c:v>
                </c:pt>
                <c:pt idx="29759">
                  <c:v>4.8110575000000004</c:v>
                </c:pt>
                <c:pt idx="29760">
                  <c:v>4.8113900000000003</c:v>
                </c:pt>
                <c:pt idx="29761">
                  <c:v>4.8118999999999996</c:v>
                </c:pt>
                <c:pt idx="29762">
                  <c:v>4.8122281250016004</c:v>
                </c:pt>
                <c:pt idx="29763">
                  <c:v>4.8127321875007993</c:v>
                </c:pt>
                <c:pt idx="29764">
                  <c:v>4.8131931250016002</c:v>
                </c:pt>
                <c:pt idx="29765">
                  <c:v>4.813559375001601</c:v>
                </c:pt>
                <c:pt idx="29766">
                  <c:v>4.8138946875007997</c:v>
                </c:pt>
                <c:pt idx="29767">
                  <c:v>4.8137425</c:v>
                </c:pt>
                <c:pt idx="29768">
                  <c:v>4.8132365624992008</c:v>
                </c:pt>
                <c:pt idx="29769">
                  <c:v>4.8128078124992006</c:v>
                </c:pt>
                <c:pt idx="29770">
                  <c:v>4.8123418750016009</c:v>
                </c:pt>
                <c:pt idx="29771">
                  <c:v>4.81190125</c:v>
                </c:pt>
                <c:pt idx="29772">
                  <c:v>4.8115465624992009</c:v>
                </c:pt>
                <c:pt idx="29773">
                  <c:v>4.8116246875007995</c:v>
                </c:pt>
                <c:pt idx="29774">
                  <c:v>4.8111978124992003</c:v>
                </c:pt>
                <c:pt idx="29775">
                  <c:v>4.8108081250016008</c:v>
                </c:pt>
                <c:pt idx="29776">
                  <c:v>4.8103256250016004</c:v>
                </c:pt>
                <c:pt idx="29777">
                  <c:v>4.8098393750016006</c:v>
                </c:pt>
                <c:pt idx="29778">
                  <c:v>4.8094778124992006</c:v>
                </c:pt>
                <c:pt idx="29779">
                  <c:v>4.8090690624992005</c:v>
                </c:pt>
                <c:pt idx="29780">
                  <c:v>4.8085315624992004</c:v>
                </c:pt>
                <c:pt idx="29781">
                  <c:v>4.8079759375007995</c:v>
                </c:pt>
                <c:pt idx="29782">
                  <c:v>4.8076290624992009</c:v>
                </c:pt>
                <c:pt idx="29783">
                  <c:v>4.8080771875007997</c:v>
                </c:pt>
                <c:pt idx="29784">
                  <c:v>4.8085256250016002</c:v>
                </c:pt>
                <c:pt idx="29785">
                  <c:v>4.8090284375007997</c:v>
                </c:pt>
                <c:pt idx="29786">
                  <c:v>4.8095056250016004</c:v>
                </c:pt>
                <c:pt idx="29787">
                  <c:v>4.8098281250016006</c:v>
                </c:pt>
                <c:pt idx="29788">
                  <c:v>4.8102671875007994</c:v>
                </c:pt>
                <c:pt idx="29789">
                  <c:v>4.8106093750016008</c:v>
                </c:pt>
                <c:pt idx="29790">
                  <c:v>4.8109409375007992</c:v>
                </c:pt>
                <c:pt idx="29791">
                  <c:v>4.8113296875007991</c:v>
                </c:pt>
                <c:pt idx="29792">
                  <c:v>4.8117974999999999</c:v>
                </c:pt>
                <c:pt idx="29793">
                  <c:v>4.8122190624992003</c:v>
                </c:pt>
                <c:pt idx="29794">
                  <c:v>4.8125971875007991</c:v>
                </c:pt>
                <c:pt idx="29795">
                  <c:v>4.8129537500000001</c:v>
                </c:pt>
                <c:pt idx="29796">
                  <c:v>4.8133559375007993</c:v>
                </c:pt>
                <c:pt idx="29797">
                  <c:v>4.8138606250016007</c:v>
                </c:pt>
                <c:pt idx="29798">
                  <c:v>4.8143928124992001</c:v>
                </c:pt>
                <c:pt idx="29799">
                  <c:v>4.8148659375007998</c:v>
                </c:pt>
                <c:pt idx="29800">
                  <c:v>4.8152206250016008</c:v>
                </c:pt>
                <c:pt idx="29801">
                  <c:v>4.8156446875007992</c:v>
                </c:pt>
                <c:pt idx="29802">
                  <c:v>4.8162015624992005</c:v>
                </c:pt>
                <c:pt idx="29803">
                  <c:v>4.8166184375007992</c:v>
                </c:pt>
                <c:pt idx="29804">
                  <c:v>4.8171403124992009</c:v>
                </c:pt>
                <c:pt idx="29805">
                  <c:v>4.8176971875007997</c:v>
                </c:pt>
                <c:pt idx="29806">
                  <c:v>4.8180859375007996</c:v>
                </c:pt>
                <c:pt idx="29807">
                  <c:v>4.8184065624992005</c:v>
                </c:pt>
                <c:pt idx="29808">
                  <c:v>4.8180234375007993</c:v>
                </c:pt>
                <c:pt idx="29809">
                  <c:v>4.8175162499999997</c:v>
                </c:pt>
                <c:pt idx="29810">
                  <c:v>4.8170781250016006</c:v>
                </c:pt>
                <c:pt idx="29811">
                  <c:v>4.8166231250016009</c:v>
                </c:pt>
                <c:pt idx="29812">
                  <c:v>4.8160056250016003</c:v>
                </c:pt>
                <c:pt idx="29813">
                  <c:v>4.8152340624992007</c:v>
                </c:pt>
                <c:pt idx="29814">
                  <c:v>4.8145840624992005</c:v>
                </c:pt>
                <c:pt idx="29815">
                  <c:v>4.8139259375007999</c:v>
                </c:pt>
                <c:pt idx="29816">
                  <c:v>4.8132078124992006</c:v>
                </c:pt>
                <c:pt idx="29817">
                  <c:v>4.8123856250016006</c:v>
                </c:pt>
                <c:pt idx="29818">
                  <c:v>4.81159625</c:v>
                </c:pt>
                <c:pt idx="29819">
                  <c:v>4.8109275</c:v>
                </c:pt>
                <c:pt idx="29820">
                  <c:v>4.8102915624992004</c:v>
                </c:pt>
                <c:pt idx="29821">
                  <c:v>4.8096971875007997</c:v>
                </c:pt>
                <c:pt idx="29822">
                  <c:v>4.8092100000000002</c:v>
                </c:pt>
                <c:pt idx="29823">
                  <c:v>4.8085796875007993</c:v>
                </c:pt>
                <c:pt idx="29824">
                  <c:v>4.8081631250016006</c:v>
                </c:pt>
                <c:pt idx="29825">
                  <c:v>4.8078268750016004</c:v>
                </c:pt>
                <c:pt idx="29826">
                  <c:v>4.8075000000000001</c:v>
                </c:pt>
                <c:pt idx="29827">
                  <c:v>4.80715</c:v>
                </c:pt>
                <c:pt idx="29828">
                  <c:v>4.8070340624992003</c:v>
                </c:pt>
                <c:pt idx="29829">
                  <c:v>4.8073924999999997</c:v>
                </c:pt>
                <c:pt idx="29830">
                  <c:v>4.8078209375007992</c:v>
                </c:pt>
                <c:pt idx="29831">
                  <c:v>4.8081615624992002</c:v>
                </c:pt>
                <c:pt idx="29832">
                  <c:v>4.8086478124992009</c:v>
                </c:pt>
                <c:pt idx="29833">
                  <c:v>4.8089740624992006</c:v>
                </c:pt>
                <c:pt idx="29834">
                  <c:v>4.8093575</c:v>
                </c:pt>
                <c:pt idx="29835">
                  <c:v>4.8097646875007998</c:v>
                </c:pt>
                <c:pt idx="29836">
                  <c:v>4.8101368750016009</c:v>
                </c:pt>
                <c:pt idx="29837">
                  <c:v>4.8106181250016009</c:v>
                </c:pt>
                <c:pt idx="29838">
                  <c:v>4.8111078124992002</c:v>
                </c:pt>
                <c:pt idx="29839">
                  <c:v>4.8114318750016007</c:v>
                </c:pt>
                <c:pt idx="29840">
                  <c:v>4.8119581250016008</c:v>
                </c:pt>
                <c:pt idx="29841">
                  <c:v>4.8122871875007993</c:v>
                </c:pt>
                <c:pt idx="29842">
                  <c:v>4.8126362499999997</c:v>
                </c:pt>
                <c:pt idx="29843">
                  <c:v>4.8129931250016007</c:v>
                </c:pt>
                <c:pt idx="29844">
                  <c:v>4.8135943750016006</c:v>
                </c:pt>
                <c:pt idx="29845">
                  <c:v>4.81393</c:v>
                </c:pt>
                <c:pt idx="29846">
                  <c:v>4.8142603124992007</c:v>
                </c:pt>
                <c:pt idx="29847">
                  <c:v>4.8147868750016007</c:v>
                </c:pt>
                <c:pt idx="29848">
                  <c:v>4.8151153124992003</c:v>
                </c:pt>
                <c:pt idx="29849">
                  <c:v>4.8156031250016005</c:v>
                </c:pt>
                <c:pt idx="29850">
                  <c:v>4.8161421875007999</c:v>
                </c:pt>
                <c:pt idx="29851">
                  <c:v>4.8166628124992004</c:v>
                </c:pt>
                <c:pt idx="29852">
                  <c:v>4.8173084375007997</c:v>
                </c:pt>
                <c:pt idx="29853">
                  <c:v>4.8178378124992003</c:v>
                </c:pt>
                <c:pt idx="29854">
                  <c:v>4.8183968750016009</c:v>
                </c:pt>
                <c:pt idx="29855">
                  <c:v>4.8187184375007996</c:v>
                </c:pt>
                <c:pt idx="29856">
                  <c:v>4.8183340624992006</c:v>
                </c:pt>
                <c:pt idx="29857">
                  <c:v>4.8179543750016007</c:v>
                </c:pt>
                <c:pt idx="29858">
                  <c:v>4.8174806250016005</c:v>
                </c:pt>
                <c:pt idx="29859">
                  <c:v>4.8170221875007995</c:v>
                </c:pt>
                <c:pt idx="29860">
                  <c:v>4.8165509375007991</c:v>
                </c:pt>
                <c:pt idx="29861">
                  <c:v>4.815995</c:v>
                </c:pt>
                <c:pt idx="29862">
                  <c:v>4.8153806250016009</c:v>
                </c:pt>
                <c:pt idx="29863">
                  <c:v>4.8145921875007991</c:v>
                </c:pt>
                <c:pt idx="29864">
                  <c:v>4.8138268750016007</c:v>
                </c:pt>
                <c:pt idx="29865">
                  <c:v>4.812926875001601</c:v>
                </c:pt>
                <c:pt idx="29866">
                  <c:v>4.8119284375007991</c:v>
                </c:pt>
                <c:pt idx="29867">
                  <c:v>4.8110246875007991</c:v>
                </c:pt>
                <c:pt idx="29868">
                  <c:v>4.8103631250016008</c:v>
                </c:pt>
                <c:pt idx="29869">
                  <c:v>4.8096968750016007</c:v>
                </c:pt>
                <c:pt idx="29870">
                  <c:v>4.8090031250016008</c:v>
                </c:pt>
                <c:pt idx="29871">
                  <c:v>4.8083496875007992</c:v>
                </c:pt>
                <c:pt idx="29872">
                  <c:v>4.8078103124992007</c:v>
                </c:pt>
                <c:pt idx="29873">
                  <c:v>4.8074512499999997</c:v>
                </c:pt>
                <c:pt idx="29874">
                  <c:v>4.8069262500000001</c:v>
                </c:pt>
                <c:pt idx="29875">
                  <c:v>4.8064831250016002</c:v>
                </c:pt>
                <c:pt idx="29876">
                  <c:v>4.8063281250016008</c:v>
                </c:pt>
                <c:pt idx="29877">
                  <c:v>4.8067287500000004</c:v>
                </c:pt>
                <c:pt idx="29878">
                  <c:v>4.8071056250016007</c:v>
                </c:pt>
                <c:pt idx="29879">
                  <c:v>4.8074693750016007</c:v>
                </c:pt>
                <c:pt idx="29880">
                  <c:v>4.8077937500000001</c:v>
                </c:pt>
                <c:pt idx="29881">
                  <c:v>4.8082921875007996</c:v>
                </c:pt>
                <c:pt idx="29882">
                  <c:v>4.8088115624992005</c:v>
                </c:pt>
                <c:pt idx="29883">
                  <c:v>4.8093578124992007</c:v>
                </c:pt>
                <c:pt idx="29884">
                  <c:v>4.8098746875007992</c:v>
                </c:pt>
                <c:pt idx="29885">
                  <c:v>4.8102037500000003</c:v>
                </c:pt>
                <c:pt idx="29886">
                  <c:v>4.8106771875007999</c:v>
                </c:pt>
                <c:pt idx="29887">
                  <c:v>4.8112156250016005</c:v>
                </c:pt>
                <c:pt idx="29888">
                  <c:v>4.8116253124992001</c:v>
                </c:pt>
                <c:pt idx="29889">
                  <c:v>4.8120993750016003</c:v>
                </c:pt>
                <c:pt idx="29890">
                  <c:v>4.8126665624992002</c:v>
                </c:pt>
                <c:pt idx="29891">
                  <c:v>4.8131971875007995</c:v>
                </c:pt>
                <c:pt idx="29892">
                  <c:v>4.8136428124992001</c:v>
                </c:pt>
                <c:pt idx="29893">
                  <c:v>4.8140012499999996</c:v>
                </c:pt>
                <c:pt idx="29894">
                  <c:v>4.8143909375007992</c:v>
                </c:pt>
                <c:pt idx="29895">
                  <c:v>4.8147675000000003</c:v>
                </c:pt>
                <c:pt idx="29896">
                  <c:v>4.8144049999999998</c:v>
                </c:pt>
                <c:pt idx="29897">
                  <c:v>4.8139981250016008</c:v>
                </c:pt>
                <c:pt idx="29898">
                  <c:v>4.8136143750016007</c:v>
                </c:pt>
                <c:pt idx="29899">
                  <c:v>4.8132937499999997</c:v>
                </c:pt>
                <c:pt idx="29900">
                  <c:v>4.812915625001601</c:v>
                </c:pt>
                <c:pt idx="29901">
                  <c:v>4.8123849999999999</c:v>
                </c:pt>
                <c:pt idx="29902">
                  <c:v>4.8116918750016007</c:v>
                </c:pt>
                <c:pt idx="29903">
                  <c:v>4.8110828124992002</c:v>
                </c:pt>
                <c:pt idx="29904">
                  <c:v>4.8104859375007996</c:v>
                </c:pt>
                <c:pt idx="29905">
                  <c:v>4.8098278124992007</c:v>
                </c:pt>
                <c:pt idx="29906">
                  <c:v>4.8091062500000001</c:v>
                </c:pt>
                <c:pt idx="29907">
                  <c:v>4.8084637499999996</c:v>
                </c:pt>
                <c:pt idx="29908">
                  <c:v>4.8078693750016006</c:v>
                </c:pt>
                <c:pt idx="29909">
                  <c:v>4.8072293750016009</c:v>
                </c:pt>
                <c:pt idx="29910">
                  <c:v>4.8065821875007995</c:v>
                </c:pt>
                <c:pt idx="29911">
                  <c:v>4.8060434375007999</c:v>
                </c:pt>
                <c:pt idx="29912">
                  <c:v>4.8053934375007996</c:v>
                </c:pt>
                <c:pt idx="29913">
                  <c:v>4.8050187500000003</c:v>
                </c:pt>
                <c:pt idx="29914">
                  <c:v>4.8045412499999998</c:v>
                </c:pt>
                <c:pt idx="29915">
                  <c:v>4.8041534375007995</c:v>
                </c:pt>
                <c:pt idx="29916">
                  <c:v>4.8045074999999997</c:v>
                </c:pt>
                <c:pt idx="29917">
                  <c:v>4.8049646875007994</c:v>
                </c:pt>
                <c:pt idx="29918">
                  <c:v>4.8054018750016008</c:v>
                </c:pt>
                <c:pt idx="29919">
                  <c:v>4.8059337500000003</c:v>
                </c:pt>
                <c:pt idx="29920">
                  <c:v>4.8063578124992006</c:v>
                </c:pt>
                <c:pt idx="29921">
                  <c:v>4.8068443750016003</c:v>
                </c:pt>
                <c:pt idx="29922">
                  <c:v>4.8072821875007996</c:v>
                </c:pt>
                <c:pt idx="29923">
                  <c:v>4.8077562499999997</c:v>
                </c:pt>
                <c:pt idx="29924">
                  <c:v>4.80809</c:v>
                </c:pt>
                <c:pt idx="29925">
                  <c:v>4.8085081250016009</c:v>
                </c:pt>
                <c:pt idx="29926">
                  <c:v>4.8088621875007993</c:v>
                </c:pt>
                <c:pt idx="29927">
                  <c:v>4.8090271875007993</c:v>
                </c:pt>
                <c:pt idx="29928">
                  <c:v>4.8094124999999996</c:v>
                </c:pt>
                <c:pt idx="29929">
                  <c:v>4.8089909375007993</c:v>
                </c:pt>
                <c:pt idx="29930">
                  <c:v>4.8085628124992006</c:v>
                </c:pt>
                <c:pt idx="29931">
                  <c:v>4.8079956250016007</c:v>
                </c:pt>
                <c:pt idx="29932">
                  <c:v>4.8075646875007996</c:v>
                </c:pt>
                <c:pt idx="29933">
                  <c:v>4.8072375000000003</c:v>
                </c:pt>
                <c:pt idx="29934">
                  <c:v>4.8069031250016003</c:v>
                </c:pt>
                <c:pt idx="29935">
                  <c:v>4.80676375</c:v>
                </c:pt>
                <c:pt idx="29936">
                  <c:v>4.8071187499999999</c:v>
                </c:pt>
                <c:pt idx="29937">
                  <c:v>4.8074793750016003</c:v>
                </c:pt>
                <c:pt idx="29938">
                  <c:v>4.8078799999999999</c:v>
                </c:pt>
                <c:pt idx="29939">
                  <c:v>4.8084771875007997</c:v>
                </c:pt>
                <c:pt idx="29940">
                  <c:v>4.8089124999999999</c:v>
                </c:pt>
                <c:pt idx="29941">
                  <c:v>4.8094768750016001</c:v>
                </c:pt>
                <c:pt idx="29942">
                  <c:v>4.8099321875007996</c:v>
                </c:pt>
                <c:pt idx="29943">
                  <c:v>4.8104606250016007</c:v>
                </c:pt>
                <c:pt idx="29944">
                  <c:v>4.8108290624992005</c:v>
                </c:pt>
                <c:pt idx="29945">
                  <c:v>4.8114296875007998</c:v>
                </c:pt>
                <c:pt idx="29946">
                  <c:v>4.8118584375007991</c:v>
                </c:pt>
                <c:pt idx="29947">
                  <c:v>4.8121956250016007</c:v>
                </c:pt>
                <c:pt idx="29948">
                  <c:v>4.8127068750016004</c:v>
                </c:pt>
                <c:pt idx="29949">
                  <c:v>4.8133128124992002</c:v>
                </c:pt>
                <c:pt idx="29950">
                  <c:v>4.8136409375007991</c:v>
                </c:pt>
                <c:pt idx="29951">
                  <c:v>4.8140453124992009</c:v>
                </c:pt>
                <c:pt idx="29952">
                  <c:v>4.8143709375007999</c:v>
                </c:pt>
                <c:pt idx="29953">
                  <c:v>4.8148806250016003</c:v>
                </c:pt>
                <c:pt idx="29954">
                  <c:v>4.8154631250016005</c:v>
                </c:pt>
                <c:pt idx="29955">
                  <c:v>4.8159099999999997</c:v>
                </c:pt>
                <c:pt idx="29956">
                  <c:v>4.8164478124992005</c:v>
                </c:pt>
                <c:pt idx="29957">
                  <c:v>4.8169293750016005</c:v>
                </c:pt>
                <c:pt idx="29958">
                  <c:v>4.8173878124992005</c:v>
                </c:pt>
                <c:pt idx="29959">
                  <c:v>4.8169721875007996</c:v>
                </c:pt>
                <c:pt idx="29960">
                  <c:v>4.8164868750016003</c:v>
                </c:pt>
                <c:pt idx="29961">
                  <c:v>4.8159150000000004</c:v>
                </c:pt>
                <c:pt idx="29962">
                  <c:v>4.8153371875007993</c:v>
                </c:pt>
                <c:pt idx="29963">
                  <c:v>4.8146568750016003</c:v>
                </c:pt>
                <c:pt idx="29964">
                  <c:v>4.8138906250016005</c:v>
                </c:pt>
                <c:pt idx="29965">
                  <c:v>4.8131165624992009</c:v>
                </c:pt>
                <c:pt idx="29966">
                  <c:v>4.8124431250016002</c:v>
                </c:pt>
                <c:pt idx="29967">
                  <c:v>4.8117468750016004</c:v>
                </c:pt>
                <c:pt idx="29968">
                  <c:v>4.8109618750016008</c:v>
                </c:pt>
                <c:pt idx="29969">
                  <c:v>4.8102571875007998</c:v>
                </c:pt>
                <c:pt idx="29970">
                  <c:v>4.8097228124992002</c:v>
                </c:pt>
                <c:pt idx="29971">
                  <c:v>4.8092343750016004</c:v>
                </c:pt>
                <c:pt idx="29972">
                  <c:v>4.8087128124992002</c:v>
                </c:pt>
                <c:pt idx="29973">
                  <c:v>4.8082856250016004</c:v>
                </c:pt>
                <c:pt idx="29974">
                  <c:v>4.807925</c:v>
                </c:pt>
                <c:pt idx="29975">
                  <c:v>4.8075362500000001</c:v>
                </c:pt>
                <c:pt idx="29976">
                  <c:v>4.8070612500000003</c:v>
                </c:pt>
                <c:pt idx="29977">
                  <c:v>4.8066437500000001</c:v>
                </c:pt>
                <c:pt idx="29978">
                  <c:v>4.8062924999999996</c:v>
                </c:pt>
                <c:pt idx="29979">
                  <c:v>4.8059134375007995</c:v>
                </c:pt>
                <c:pt idx="29980">
                  <c:v>4.80545125</c:v>
                </c:pt>
                <c:pt idx="29981">
                  <c:v>4.8049559375007993</c:v>
                </c:pt>
                <c:pt idx="29982">
                  <c:v>4.8044059375007997</c:v>
                </c:pt>
                <c:pt idx="29983">
                  <c:v>4.803765625001601</c:v>
                </c:pt>
                <c:pt idx="29984">
                  <c:v>4.8030028124992006</c:v>
                </c:pt>
                <c:pt idx="29985">
                  <c:v>4.8022859375007991</c:v>
                </c:pt>
                <c:pt idx="29986">
                  <c:v>4.8016734375007992</c:v>
                </c:pt>
                <c:pt idx="29987">
                  <c:v>4.801079375001601</c:v>
                </c:pt>
                <c:pt idx="29988">
                  <c:v>4.8005343750016003</c:v>
                </c:pt>
                <c:pt idx="29989">
                  <c:v>4.7999896875007995</c:v>
                </c:pt>
                <c:pt idx="29990">
                  <c:v>4.7995412499999999</c:v>
                </c:pt>
                <c:pt idx="29991">
                  <c:v>4.7991978124992007</c:v>
                </c:pt>
                <c:pt idx="29992">
                  <c:v>4.7987390624992008</c:v>
                </c:pt>
                <c:pt idx="29993">
                  <c:v>4.7991378124992004</c:v>
                </c:pt>
                <c:pt idx="29994">
                  <c:v>4.7995159375007992</c:v>
                </c:pt>
                <c:pt idx="29995">
                  <c:v>4.7999103124992004</c:v>
                </c:pt>
                <c:pt idx="29996">
                  <c:v>4.8002828124992005</c:v>
                </c:pt>
                <c:pt idx="29997">
                  <c:v>4.8006437499999999</c:v>
                </c:pt>
                <c:pt idx="29998">
                  <c:v>4.801068125001601</c:v>
                </c:pt>
                <c:pt idx="29999">
                  <c:v>4.8013909375007993</c:v>
                </c:pt>
                <c:pt idx="30000">
                  <c:v>4.8017790624992003</c:v>
                </c:pt>
                <c:pt idx="30001">
                  <c:v>4.8021700000000003</c:v>
                </c:pt>
                <c:pt idx="30002">
                  <c:v>4.8026896875007994</c:v>
                </c:pt>
                <c:pt idx="30003">
                  <c:v>4.8031412500000004</c:v>
                </c:pt>
                <c:pt idx="30004">
                  <c:v>4.8034640624992004</c:v>
                </c:pt>
                <c:pt idx="30005">
                  <c:v>4.8039928124992004</c:v>
                </c:pt>
                <c:pt idx="30006">
                  <c:v>4.8043193750016009</c:v>
                </c:pt>
                <c:pt idx="30007">
                  <c:v>4.8046528124992003</c:v>
                </c:pt>
                <c:pt idx="30008">
                  <c:v>4.8052574999999997</c:v>
                </c:pt>
                <c:pt idx="30009">
                  <c:v>4.8055915624992007</c:v>
                </c:pt>
                <c:pt idx="30010">
                  <c:v>4.8059621875007998</c:v>
                </c:pt>
                <c:pt idx="30011">
                  <c:v>4.8064796875007998</c:v>
                </c:pt>
                <c:pt idx="30012">
                  <c:v>4.8068503124992006</c:v>
                </c:pt>
                <c:pt idx="30013">
                  <c:v>4.8072340624992007</c:v>
                </c:pt>
                <c:pt idx="30014">
                  <c:v>4.8077965624992007</c:v>
                </c:pt>
                <c:pt idx="30015">
                  <c:v>4.8081228124992004</c:v>
                </c:pt>
                <c:pt idx="30016">
                  <c:v>4.8084724999999997</c:v>
                </c:pt>
                <c:pt idx="30017">
                  <c:v>4.8090268750016003</c:v>
                </c:pt>
                <c:pt idx="30018">
                  <c:v>4.8093496875007995</c:v>
                </c:pt>
                <c:pt idx="30019">
                  <c:v>4.8097246875007995</c:v>
                </c:pt>
                <c:pt idx="30020">
                  <c:v>4.8102212499999997</c:v>
                </c:pt>
                <c:pt idx="30021">
                  <c:v>4.8105518750016003</c:v>
                </c:pt>
                <c:pt idx="30022">
                  <c:v>4.8108753124992001</c:v>
                </c:pt>
                <c:pt idx="30023">
                  <c:v>4.8113568750016009</c:v>
                </c:pt>
                <c:pt idx="30024">
                  <c:v>4.8118706250016006</c:v>
                </c:pt>
                <c:pt idx="30025">
                  <c:v>4.8122575000000003</c:v>
                </c:pt>
                <c:pt idx="30026">
                  <c:v>4.8127509375007991</c:v>
                </c:pt>
                <c:pt idx="30027">
                  <c:v>4.8131537499999997</c:v>
                </c:pt>
                <c:pt idx="30028">
                  <c:v>4.8136853124992003</c:v>
                </c:pt>
                <c:pt idx="30029">
                  <c:v>4.8141878124992008</c:v>
                </c:pt>
                <c:pt idx="30030">
                  <c:v>4.8147443750016006</c:v>
                </c:pt>
                <c:pt idx="30031">
                  <c:v>4.8151781250016006</c:v>
                </c:pt>
                <c:pt idx="30032">
                  <c:v>4.8156940624992002</c:v>
                </c:pt>
                <c:pt idx="30033">
                  <c:v>4.8160521875007998</c:v>
                </c:pt>
                <c:pt idx="30034">
                  <c:v>4.8165084375007998</c:v>
                </c:pt>
                <c:pt idx="30035">
                  <c:v>4.8168343750016005</c:v>
                </c:pt>
                <c:pt idx="30036">
                  <c:v>4.8163309375007994</c:v>
                </c:pt>
                <c:pt idx="30037">
                  <c:v>4.8156371875007995</c:v>
                </c:pt>
                <c:pt idx="30038">
                  <c:v>4.8150518750016005</c:v>
                </c:pt>
                <c:pt idx="30039">
                  <c:v>4.8143037499999997</c:v>
                </c:pt>
                <c:pt idx="30040">
                  <c:v>4.8134975000000004</c:v>
                </c:pt>
                <c:pt idx="30041">
                  <c:v>4.8125965624992002</c:v>
                </c:pt>
                <c:pt idx="30042">
                  <c:v>4.8115946875007998</c:v>
                </c:pt>
                <c:pt idx="30043">
                  <c:v>4.8106650000000002</c:v>
                </c:pt>
                <c:pt idx="30044">
                  <c:v>4.8098740624992002</c:v>
                </c:pt>
                <c:pt idx="30045">
                  <c:v>4.8089674999999996</c:v>
                </c:pt>
                <c:pt idx="30046">
                  <c:v>4.8080021875007999</c:v>
                </c:pt>
                <c:pt idx="30047">
                  <c:v>4.8070953124992002</c:v>
                </c:pt>
                <c:pt idx="30048">
                  <c:v>4.8063281250016008</c:v>
                </c:pt>
                <c:pt idx="30049">
                  <c:v>4.8056581250016004</c:v>
                </c:pt>
                <c:pt idx="30050">
                  <c:v>4.8050721875007998</c:v>
                </c:pt>
                <c:pt idx="30051">
                  <c:v>4.8046449999999998</c:v>
                </c:pt>
                <c:pt idx="30052">
                  <c:v>4.8042615624992004</c:v>
                </c:pt>
                <c:pt idx="30053">
                  <c:v>4.8038675</c:v>
                </c:pt>
                <c:pt idx="30054">
                  <c:v>4.8034481250016006</c:v>
                </c:pt>
                <c:pt idx="30055">
                  <c:v>4.80312625</c:v>
                </c:pt>
                <c:pt idx="30056">
                  <c:v>4.8025906250016002</c:v>
                </c:pt>
                <c:pt idx="30057">
                  <c:v>4.8022162499999999</c:v>
                </c:pt>
                <c:pt idx="30058">
                  <c:v>4.8018853124992003</c:v>
                </c:pt>
                <c:pt idx="30059">
                  <c:v>4.8013043750016005</c:v>
                </c:pt>
                <c:pt idx="30060">
                  <c:v>4.8009812500000004</c:v>
                </c:pt>
                <c:pt idx="30061">
                  <c:v>4.8005187500000002</c:v>
                </c:pt>
                <c:pt idx="30062">
                  <c:v>4.7999375000000004</c:v>
                </c:pt>
                <c:pt idx="30063">
                  <c:v>4.7995340624992009</c:v>
                </c:pt>
                <c:pt idx="30064">
                  <c:v>4.7993684375007994</c:v>
                </c:pt>
                <c:pt idx="30065">
                  <c:v>4.7998174999999996</c:v>
                </c:pt>
                <c:pt idx="30066">
                  <c:v>4.8001550000000002</c:v>
                </c:pt>
                <c:pt idx="30067">
                  <c:v>4.8006618750016008</c:v>
                </c:pt>
                <c:pt idx="30068">
                  <c:v>4.8010656250016002</c:v>
                </c:pt>
                <c:pt idx="30069">
                  <c:v>4.8016624999999999</c:v>
                </c:pt>
                <c:pt idx="30070">
                  <c:v>4.8021040624992004</c:v>
                </c:pt>
                <c:pt idx="30071">
                  <c:v>4.8024487499999999</c:v>
                </c:pt>
                <c:pt idx="30072">
                  <c:v>4.8029321875007991</c:v>
                </c:pt>
                <c:pt idx="30073">
                  <c:v>4.8035284375007992</c:v>
                </c:pt>
                <c:pt idx="30074">
                  <c:v>4.8040890624992008</c:v>
                </c:pt>
                <c:pt idx="30075">
                  <c:v>4.8046865624992003</c:v>
                </c:pt>
                <c:pt idx="30076">
                  <c:v>4.8052259375007997</c:v>
                </c:pt>
                <c:pt idx="30077">
                  <c:v>4.8058693750016008</c:v>
                </c:pt>
                <c:pt idx="30078">
                  <c:v>4.8063696875007995</c:v>
                </c:pt>
                <c:pt idx="30079">
                  <c:v>4.8069175</c:v>
                </c:pt>
                <c:pt idx="30080">
                  <c:v>4.8073137499999996</c:v>
                </c:pt>
                <c:pt idx="30081">
                  <c:v>4.8078340624992002</c:v>
                </c:pt>
                <c:pt idx="30082">
                  <c:v>4.8082874999999996</c:v>
                </c:pt>
                <c:pt idx="30083">
                  <c:v>4.8087946875007992</c:v>
                </c:pt>
                <c:pt idx="30084">
                  <c:v>4.8092278124992003</c:v>
                </c:pt>
                <c:pt idx="30085">
                  <c:v>4.8097818750016001</c:v>
                </c:pt>
                <c:pt idx="30086">
                  <c:v>4.8101537499999996</c:v>
                </c:pt>
                <c:pt idx="30087">
                  <c:v>4.8105053124992008</c:v>
                </c:pt>
                <c:pt idx="30088">
                  <c:v>4.8100359375007997</c:v>
                </c:pt>
                <c:pt idx="30089">
                  <c:v>4.8096718750016008</c:v>
                </c:pt>
                <c:pt idx="30090">
                  <c:v>4.8092525000000004</c:v>
                </c:pt>
                <c:pt idx="30091">
                  <c:v>4.8088765624992007</c:v>
                </c:pt>
                <c:pt idx="30092">
                  <c:v>4.8083099999999996</c:v>
                </c:pt>
                <c:pt idx="30093">
                  <c:v>4.8076081250016003</c:v>
                </c:pt>
                <c:pt idx="30094">
                  <c:v>4.8069362499999997</c:v>
                </c:pt>
                <c:pt idx="30095">
                  <c:v>4.8062825</c:v>
                </c:pt>
                <c:pt idx="30096">
                  <c:v>4.8053903124992008</c:v>
                </c:pt>
                <c:pt idx="30097">
                  <c:v>4.8043953124992003</c:v>
                </c:pt>
                <c:pt idx="30098">
                  <c:v>4.8034468750016002</c:v>
                </c:pt>
                <c:pt idx="30099">
                  <c:v>4.8025218750016005</c:v>
                </c:pt>
                <c:pt idx="30100">
                  <c:v>4.8014631250016002</c:v>
                </c:pt>
                <c:pt idx="30101">
                  <c:v>4.8003909375007998</c:v>
                </c:pt>
                <c:pt idx="30102">
                  <c:v>4.7994968750016005</c:v>
                </c:pt>
                <c:pt idx="30103">
                  <c:v>4.7987271875007993</c:v>
                </c:pt>
                <c:pt idx="30104">
                  <c:v>4.7979378124992005</c:v>
                </c:pt>
                <c:pt idx="30105">
                  <c:v>4.7971975000000002</c:v>
                </c:pt>
                <c:pt idx="30106">
                  <c:v>4.7967428124992004</c:v>
                </c:pt>
                <c:pt idx="30107">
                  <c:v>4.7963653124992005</c:v>
                </c:pt>
                <c:pt idx="30108">
                  <c:v>4.7959765624992006</c:v>
                </c:pt>
                <c:pt idx="30109">
                  <c:v>4.7955671875007999</c:v>
                </c:pt>
                <c:pt idx="30110">
                  <c:v>4.7958918750016002</c:v>
                </c:pt>
                <c:pt idx="30111">
                  <c:v>4.7962887500000004</c:v>
                </c:pt>
                <c:pt idx="30112">
                  <c:v>4.7966959375007994</c:v>
                </c:pt>
                <c:pt idx="30113">
                  <c:v>4.7971062499999997</c:v>
                </c:pt>
                <c:pt idx="30114">
                  <c:v>4.7975187500000001</c:v>
                </c:pt>
                <c:pt idx="30115">
                  <c:v>4.7978537499999998</c:v>
                </c:pt>
                <c:pt idx="30116">
                  <c:v>4.7982649999999998</c:v>
                </c:pt>
                <c:pt idx="30117">
                  <c:v>4.7987384375007993</c:v>
                </c:pt>
                <c:pt idx="30118">
                  <c:v>4.7992459375007996</c:v>
                </c:pt>
                <c:pt idx="30119">
                  <c:v>4.7995725</c:v>
                </c:pt>
                <c:pt idx="30120">
                  <c:v>4.8001306250016009</c:v>
                </c:pt>
                <c:pt idx="30121">
                  <c:v>4.8004706250016005</c:v>
                </c:pt>
                <c:pt idx="30122">
                  <c:v>4.8008418750016002</c:v>
                </c:pt>
                <c:pt idx="30123">
                  <c:v>4.8013953124992002</c:v>
                </c:pt>
                <c:pt idx="30124">
                  <c:v>4.8019796875007996</c:v>
                </c:pt>
                <c:pt idx="30125">
                  <c:v>4.8025634375007993</c:v>
                </c:pt>
                <c:pt idx="30126">
                  <c:v>4.80319875</c:v>
                </c:pt>
                <c:pt idx="30127">
                  <c:v>4.8037321875007999</c:v>
                </c:pt>
                <c:pt idx="30128">
                  <c:v>4.8040824999999998</c:v>
                </c:pt>
                <c:pt idx="30129">
                  <c:v>4.8044090624992002</c:v>
                </c:pt>
                <c:pt idx="30130">
                  <c:v>4.8050487500000001</c:v>
                </c:pt>
                <c:pt idx="30131">
                  <c:v>4.8054768750016006</c:v>
                </c:pt>
                <c:pt idx="30132">
                  <c:v>4.8060496875007992</c:v>
                </c:pt>
                <c:pt idx="30133">
                  <c:v>4.8063824999999998</c:v>
                </c:pt>
                <c:pt idx="30134">
                  <c:v>4.8067074999999999</c:v>
                </c:pt>
                <c:pt idx="30135">
                  <c:v>4.8071815624992009</c:v>
                </c:pt>
                <c:pt idx="30136">
                  <c:v>4.8077584375007998</c:v>
                </c:pt>
                <c:pt idx="30137">
                  <c:v>4.8080890624992003</c:v>
                </c:pt>
                <c:pt idx="30138">
                  <c:v>4.8084321875007996</c:v>
                </c:pt>
                <c:pt idx="30139">
                  <c:v>4.8088075000000003</c:v>
                </c:pt>
                <c:pt idx="30140">
                  <c:v>4.8093009375007991</c:v>
                </c:pt>
                <c:pt idx="30141">
                  <c:v>4.8099037500000001</c:v>
                </c:pt>
                <c:pt idx="30142">
                  <c:v>4.8102743750016002</c:v>
                </c:pt>
                <c:pt idx="30143">
                  <c:v>4.8107615624992004</c:v>
                </c:pt>
                <c:pt idx="30144">
                  <c:v>4.8111840624992004</c:v>
                </c:pt>
                <c:pt idx="30145">
                  <c:v>4.8108374999999999</c:v>
                </c:pt>
                <c:pt idx="30146">
                  <c:v>4.810405625001601</c:v>
                </c:pt>
                <c:pt idx="30147">
                  <c:v>4.8100762499999998</c:v>
                </c:pt>
                <c:pt idx="30148">
                  <c:v>4.8095965624992001</c:v>
                </c:pt>
                <c:pt idx="30149">
                  <c:v>4.8092021875007998</c:v>
                </c:pt>
                <c:pt idx="30150">
                  <c:v>4.8087934375007997</c:v>
                </c:pt>
                <c:pt idx="30151">
                  <c:v>4.808421875001601</c:v>
                </c:pt>
                <c:pt idx="30152">
                  <c:v>4.8080449999999999</c:v>
                </c:pt>
                <c:pt idx="30153">
                  <c:v>4.8075815624992009</c:v>
                </c:pt>
                <c:pt idx="30154">
                  <c:v>4.8070231250016002</c:v>
                </c:pt>
                <c:pt idx="30155">
                  <c:v>4.8065534375007992</c:v>
                </c:pt>
                <c:pt idx="30156">
                  <c:v>4.8059612500000002</c:v>
                </c:pt>
                <c:pt idx="30157">
                  <c:v>4.8051971875007995</c:v>
                </c:pt>
                <c:pt idx="30158">
                  <c:v>4.8045571875007997</c:v>
                </c:pt>
                <c:pt idx="30159">
                  <c:v>4.8040081250016007</c:v>
                </c:pt>
                <c:pt idx="30160">
                  <c:v>4.8034909375007997</c:v>
                </c:pt>
                <c:pt idx="30161">
                  <c:v>4.8028909375007993</c:v>
                </c:pt>
                <c:pt idx="30162">
                  <c:v>4.8021815624992001</c:v>
                </c:pt>
                <c:pt idx="30163">
                  <c:v>4.80155625</c:v>
                </c:pt>
                <c:pt idx="30164">
                  <c:v>4.8010084375007995</c:v>
                </c:pt>
                <c:pt idx="30165">
                  <c:v>4.8004118750016005</c:v>
                </c:pt>
                <c:pt idx="30166">
                  <c:v>4.7998659375007993</c:v>
                </c:pt>
                <c:pt idx="30167">
                  <c:v>4.7995440624992005</c:v>
                </c:pt>
                <c:pt idx="30168">
                  <c:v>4.7989706250016004</c:v>
                </c:pt>
                <c:pt idx="30169">
                  <c:v>4.7986303124992009</c:v>
                </c:pt>
                <c:pt idx="30170">
                  <c:v>4.7989956250016004</c:v>
                </c:pt>
                <c:pt idx="30171">
                  <c:v>4.7993212500000002</c:v>
                </c:pt>
                <c:pt idx="30172">
                  <c:v>4.7998059375007998</c:v>
                </c:pt>
                <c:pt idx="30173">
                  <c:v>4.8003215624992004</c:v>
                </c:pt>
                <c:pt idx="30174">
                  <c:v>4.8007981250016005</c:v>
                </c:pt>
                <c:pt idx="30175">
                  <c:v>4.8012040624992007</c:v>
                </c:pt>
                <c:pt idx="30176">
                  <c:v>4.8017068750016003</c:v>
                </c:pt>
                <c:pt idx="30177">
                  <c:v>4.8021399999999996</c:v>
                </c:pt>
                <c:pt idx="30178">
                  <c:v>4.8024649999999998</c:v>
                </c:pt>
                <c:pt idx="30179">
                  <c:v>4.8029481250016008</c:v>
                </c:pt>
                <c:pt idx="30180">
                  <c:v>4.8035793750016005</c:v>
                </c:pt>
                <c:pt idx="30181">
                  <c:v>4.8040737499999997</c:v>
                </c:pt>
                <c:pt idx="30182">
                  <c:v>4.8047412500000002</c:v>
                </c:pt>
                <c:pt idx="30183">
                  <c:v>4.8050709375007994</c:v>
                </c:pt>
                <c:pt idx="30184">
                  <c:v>4.8056078124992005</c:v>
                </c:pt>
                <c:pt idx="30185">
                  <c:v>4.8061600000000002</c:v>
                </c:pt>
                <c:pt idx="30186">
                  <c:v>4.8066775000000002</c:v>
                </c:pt>
                <c:pt idx="30187">
                  <c:v>4.8070349999999999</c:v>
                </c:pt>
                <c:pt idx="30188">
                  <c:v>4.8074421875007998</c:v>
                </c:pt>
                <c:pt idx="30189">
                  <c:v>4.8078543750016003</c:v>
                </c:pt>
                <c:pt idx="30190">
                  <c:v>4.8081818750016003</c:v>
                </c:pt>
                <c:pt idx="30191">
                  <c:v>4.8078021875007995</c:v>
                </c:pt>
                <c:pt idx="30192">
                  <c:v>4.8073171875007992</c:v>
                </c:pt>
                <c:pt idx="30193">
                  <c:v>4.8067824999999997</c:v>
                </c:pt>
                <c:pt idx="30194">
                  <c:v>4.8060728124992007</c:v>
                </c:pt>
                <c:pt idx="30195">
                  <c:v>4.8054078124992001</c:v>
                </c:pt>
                <c:pt idx="30196">
                  <c:v>4.8046921875007991</c:v>
                </c:pt>
                <c:pt idx="30197">
                  <c:v>4.8040153124992004</c:v>
                </c:pt>
                <c:pt idx="30198">
                  <c:v>4.8032006250016002</c:v>
                </c:pt>
                <c:pt idx="30199">
                  <c:v>4.8023868750016003</c:v>
                </c:pt>
                <c:pt idx="30200">
                  <c:v>4.8016550000000002</c:v>
                </c:pt>
                <c:pt idx="30201">
                  <c:v>4.8010215624992005</c:v>
                </c:pt>
                <c:pt idx="30202">
                  <c:v>4.8003096875007998</c:v>
                </c:pt>
                <c:pt idx="30203">
                  <c:v>4.7995165624992007</c:v>
                </c:pt>
                <c:pt idx="30204">
                  <c:v>4.7989178124992007</c:v>
                </c:pt>
                <c:pt idx="30205">
                  <c:v>4.7985340624992006</c:v>
                </c:pt>
                <c:pt idx="30206">
                  <c:v>4.7981621875007994</c:v>
                </c:pt>
                <c:pt idx="30207">
                  <c:v>4.7977625000000002</c:v>
                </c:pt>
                <c:pt idx="30208">
                  <c:v>4.7973509375007994</c:v>
                </c:pt>
                <c:pt idx="30209">
                  <c:v>4.7969146875007995</c:v>
                </c:pt>
                <c:pt idx="30210">
                  <c:v>4.7969249999999999</c:v>
                </c:pt>
                <c:pt idx="30211">
                  <c:v>4.79733375</c:v>
                </c:pt>
                <c:pt idx="30212">
                  <c:v>4.7977112499999999</c:v>
                </c:pt>
                <c:pt idx="30213">
                  <c:v>4.7980421875007995</c:v>
                </c:pt>
                <c:pt idx="30214">
                  <c:v>4.7984349999999996</c:v>
                </c:pt>
                <c:pt idx="30215">
                  <c:v>4.7989143750016003</c:v>
                </c:pt>
                <c:pt idx="30216">
                  <c:v>4.7994031250016009</c:v>
                </c:pt>
                <c:pt idx="30217">
                  <c:v>4.7997968750016007</c:v>
                </c:pt>
                <c:pt idx="30218">
                  <c:v>4.8001649999999998</c:v>
                </c:pt>
                <c:pt idx="30219">
                  <c:v>4.8006209375007991</c:v>
                </c:pt>
                <c:pt idx="30220">
                  <c:v>4.8010243750016004</c:v>
                </c:pt>
                <c:pt idx="30221">
                  <c:v>4.8015756250016004</c:v>
                </c:pt>
                <c:pt idx="30222">
                  <c:v>4.8020199999999997</c:v>
                </c:pt>
                <c:pt idx="30223">
                  <c:v>4.8023724999999997</c:v>
                </c:pt>
                <c:pt idx="30224">
                  <c:v>4.802839375001601</c:v>
                </c:pt>
                <c:pt idx="30225">
                  <c:v>4.8034328124992003</c:v>
                </c:pt>
                <c:pt idx="30226">
                  <c:v>4.8038590624992006</c:v>
                </c:pt>
                <c:pt idx="30227">
                  <c:v>4.8044074999999999</c:v>
                </c:pt>
                <c:pt idx="30228">
                  <c:v>4.8049575000000004</c:v>
                </c:pt>
                <c:pt idx="30229">
                  <c:v>4.8054125000000001</c:v>
                </c:pt>
                <c:pt idx="30230">
                  <c:v>4.8058393750016002</c:v>
                </c:pt>
                <c:pt idx="30231">
                  <c:v>4.8062109375007998</c:v>
                </c:pt>
                <c:pt idx="30232">
                  <c:v>4.8065325000000003</c:v>
                </c:pt>
                <c:pt idx="30233">
                  <c:v>4.8068724999999999</c:v>
                </c:pt>
                <c:pt idx="30234">
                  <c:v>4.8068668750016004</c:v>
                </c:pt>
                <c:pt idx="30235">
                  <c:v>4.8064365624992007</c:v>
                </c:pt>
                <c:pt idx="30236">
                  <c:v>4.8058874999999999</c:v>
                </c:pt>
                <c:pt idx="30237">
                  <c:v>4.80556625</c:v>
                </c:pt>
                <c:pt idx="30238">
                  <c:v>4.8049600000000003</c:v>
                </c:pt>
                <c:pt idx="30239">
                  <c:v>4.8045400000000003</c:v>
                </c:pt>
                <c:pt idx="30240">
                  <c:v>4.8041012500000004</c:v>
                </c:pt>
                <c:pt idx="30241">
                  <c:v>4.8037781250016005</c:v>
                </c:pt>
                <c:pt idx="30242">
                  <c:v>4.8033603124992004</c:v>
                </c:pt>
                <c:pt idx="30243">
                  <c:v>4.8029728124992008</c:v>
                </c:pt>
                <c:pt idx="30244">
                  <c:v>4.8026253124992007</c:v>
                </c:pt>
                <c:pt idx="30245">
                  <c:v>4.80223625</c:v>
                </c:pt>
                <c:pt idx="30246">
                  <c:v>4.8018778124992005</c:v>
                </c:pt>
                <c:pt idx="30247">
                  <c:v>4.8015549999999996</c:v>
                </c:pt>
                <c:pt idx="30248">
                  <c:v>4.8010940624992005</c:v>
                </c:pt>
                <c:pt idx="30249">
                  <c:v>4.8006193750016006</c:v>
                </c:pt>
                <c:pt idx="30250">
                  <c:v>4.8001725000000004</c:v>
                </c:pt>
                <c:pt idx="30251">
                  <c:v>4.799719375001601</c:v>
                </c:pt>
                <c:pt idx="30252">
                  <c:v>4.8000418750016003</c:v>
                </c:pt>
                <c:pt idx="30253">
                  <c:v>4.8004993750016007</c:v>
                </c:pt>
                <c:pt idx="30254">
                  <c:v>4.8010099999999998</c:v>
                </c:pt>
                <c:pt idx="30255">
                  <c:v>4.8014009375007998</c:v>
                </c:pt>
                <c:pt idx="30256">
                  <c:v>4.8018790624992009</c:v>
                </c:pt>
                <c:pt idx="30257">
                  <c:v>4.802365</c:v>
                </c:pt>
                <c:pt idx="30258">
                  <c:v>4.8027978124992003</c:v>
                </c:pt>
                <c:pt idx="30259">
                  <c:v>4.8032921875007997</c:v>
                </c:pt>
                <c:pt idx="30260">
                  <c:v>4.8037771875007991</c:v>
                </c:pt>
                <c:pt idx="30261">
                  <c:v>4.804199375001601</c:v>
                </c:pt>
                <c:pt idx="30262">
                  <c:v>4.8046037500000001</c:v>
                </c:pt>
                <c:pt idx="30263">
                  <c:v>4.8050971875007997</c:v>
                </c:pt>
                <c:pt idx="30264">
                  <c:v>4.8056362500000001</c:v>
                </c:pt>
                <c:pt idx="30265">
                  <c:v>4.8061600000000002</c:v>
                </c:pt>
                <c:pt idx="30266">
                  <c:v>4.8066003124992003</c:v>
                </c:pt>
                <c:pt idx="30267">
                  <c:v>4.8071362500000001</c:v>
                </c:pt>
                <c:pt idx="30268">
                  <c:v>4.8075796875007999</c:v>
                </c:pt>
                <c:pt idx="30269">
                  <c:v>4.8080209375007996</c:v>
                </c:pt>
                <c:pt idx="30270">
                  <c:v>4.8083612499999999</c:v>
                </c:pt>
                <c:pt idx="30271">
                  <c:v>4.8087028124992006</c:v>
                </c:pt>
                <c:pt idx="30272">
                  <c:v>4.8090987500000004</c:v>
                </c:pt>
                <c:pt idx="30273">
                  <c:v>4.8086890624992007</c:v>
                </c:pt>
                <c:pt idx="30274">
                  <c:v>4.8082209375007992</c:v>
                </c:pt>
                <c:pt idx="30275">
                  <c:v>4.8074300000000001</c:v>
                </c:pt>
                <c:pt idx="30276">
                  <c:v>4.8068696875007992</c:v>
                </c:pt>
                <c:pt idx="30277">
                  <c:v>4.8063675000000003</c:v>
                </c:pt>
                <c:pt idx="30278">
                  <c:v>4.8057906250016007</c:v>
                </c:pt>
                <c:pt idx="30279">
                  <c:v>4.8050550000000003</c:v>
                </c:pt>
                <c:pt idx="30280">
                  <c:v>4.8042981250016004</c:v>
                </c:pt>
                <c:pt idx="30281">
                  <c:v>4.8035918750016009</c:v>
                </c:pt>
                <c:pt idx="30282">
                  <c:v>4.8027671875007991</c:v>
                </c:pt>
                <c:pt idx="30283">
                  <c:v>4.801888125001601</c:v>
                </c:pt>
                <c:pt idx="30284">
                  <c:v>4.8010153124992003</c:v>
                </c:pt>
                <c:pt idx="30285">
                  <c:v>4.8003118750016007</c:v>
                </c:pt>
                <c:pt idx="30286">
                  <c:v>4.7996246875007991</c:v>
                </c:pt>
                <c:pt idx="30287">
                  <c:v>4.7989015624992009</c:v>
                </c:pt>
                <c:pt idx="30288">
                  <c:v>4.7983387500000001</c:v>
                </c:pt>
                <c:pt idx="30289">
                  <c:v>4.7979521875007993</c:v>
                </c:pt>
                <c:pt idx="30290">
                  <c:v>4.7976237499999996</c:v>
                </c:pt>
                <c:pt idx="30291">
                  <c:v>4.797290625001601</c:v>
                </c:pt>
                <c:pt idx="30292">
                  <c:v>4.7969462500000004</c:v>
                </c:pt>
                <c:pt idx="30293">
                  <c:v>4.7972818750016009</c:v>
                </c:pt>
                <c:pt idx="30294">
                  <c:v>4.7976287500000003</c:v>
                </c:pt>
                <c:pt idx="30295">
                  <c:v>4.7980634375007991</c:v>
                </c:pt>
                <c:pt idx="30296">
                  <c:v>4.7984790624992009</c:v>
                </c:pt>
                <c:pt idx="30297">
                  <c:v>4.7989353124992009</c:v>
                </c:pt>
                <c:pt idx="30298">
                  <c:v>4.7993681250016005</c:v>
                </c:pt>
                <c:pt idx="30299">
                  <c:v>4.7999240624992003</c:v>
                </c:pt>
                <c:pt idx="30300">
                  <c:v>4.8002737499999997</c:v>
                </c:pt>
                <c:pt idx="30301">
                  <c:v>4.8007965624992002</c:v>
                </c:pt>
                <c:pt idx="30302">
                  <c:v>4.8012146875007993</c:v>
                </c:pt>
                <c:pt idx="30303">
                  <c:v>4.8017078124992008</c:v>
                </c:pt>
                <c:pt idx="30304">
                  <c:v>4.8021843750016009</c:v>
                </c:pt>
                <c:pt idx="30305">
                  <c:v>4.8026843750016006</c:v>
                </c:pt>
                <c:pt idx="30306">
                  <c:v>4.8031699999999997</c:v>
                </c:pt>
                <c:pt idx="30307">
                  <c:v>4.8037315624992001</c:v>
                </c:pt>
                <c:pt idx="30308">
                  <c:v>4.8042456250016006</c:v>
                </c:pt>
                <c:pt idx="30309">
                  <c:v>4.8045987500000003</c:v>
                </c:pt>
                <c:pt idx="30310">
                  <c:v>4.8050178124992007</c:v>
                </c:pt>
                <c:pt idx="30311">
                  <c:v>4.80509875</c:v>
                </c:pt>
                <c:pt idx="30312">
                  <c:v>4.8055631250016004</c:v>
                </c:pt>
                <c:pt idx="30313">
                  <c:v>4.8059471875007995</c:v>
                </c:pt>
                <c:pt idx="30314">
                  <c:v>4.8055293750016004</c:v>
                </c:pt>
                <c:pt idx="30315">
                  <c:v>4.8051975000000002</c:v>
                </c:pt>
                <c:pt idx="30316">
                  <c:v>4.8048690624992005</c:v>
                </c:pt>
                <c:pt idx="30317">
                  <c:v>4.8044296875007992</c:v>
                </c:pt>
                <c:pt idx="30318">
                  <c:v>4.8040218750016006</c:v>
                </c:pt>
                <c:pt idx="30319">
                  <c:v>4.8043449999999996</c:v>
                </c:pt>
                <c:pt idx="30320">
                  <c:v>4.8046703124992005</c:v>
                </c:pt>
                <c:pt idx="30321">
                  <c:v>4.8051496875007995</c:v>
                </c:pt>
                <c:pt idx="30322">
                  <c:v>4.8055390624992009</c:v>
                </c:pt>
                <c:pt idx="30323">
                  <c:v>4.8060521875007991</c:v>
                </c:pt>
                <c:pt idx="30324">
                  <c:v>4.8065034375007993</c:v>
                </c:pt>
                <c:pt idx="30325">
                  <c:v>4.8069318750016006</c:v>
                </c:pt>
                <c:pt idx="30326">
                  <c:v>4.8073496875007997</c:v>
                </c:pt>
                <c:pt idx="30327">
                  <c:v>4.8077453124992005</c:v>
                </c:pt>
                <c:pt idx="30328">
                  <c:v>4.8080703124992006</c:v>
                </c:pt>
                <c:pt idx="30329">
                  <c:v>4.8077300000000003</c:v>
                </c:pt>
                <c:pt idx="30330">
                  <c:v>4.8073537499999999</c:v>
                </c:pt>
                <c:pt idx="30331">
                  <c:v>4.8068925</c:v>
                </c:pt>
                <c:pt idx="30332">
                  <c:v>4.8065518750016007</c:v>
                </c:pt>
                <c:pt idx="30333">
                  <c:v>4.8058987499999999</c:v>
                </c:pt>
                <c:pt idx="30334">
                  <c:v>4.8055728124992001</c:v>
                </c:pt>
                <c:pt idx="30335">
                  <c:v>4.8052259375007997</c:v>
                </c:pt>
                <c:pt idx="30336">
                  <c:v>4.8048124999999997</c:v>
                </c:pt>
                <c:pt idx="30337">
                  <c:v>4.8051693750016007</c:v>
                </c:pt>
                <c:pt idx="30338">
                  <c:v>4.8049309375007994</c:v>
                </c:pt>
                <c:pt idx="30339">
                  <c:v>4.8052756250016007</c:v>
                </c:pt>
                <c:pt idx="30340">
                  <c:v>4.8049131250016002</c:v>
                </c:pt>
                <c:pt idx="30341">
                  <c:v>4.8043856250016006</c:v>
                </c:pt>
                <c:pt idx="30342">
                  <c:v>4.8038628124992009</c:v>
                </c:pt>
                <c:pt idx="30343">
                  <c:v>4.8031487500000001</c:v>
                </c:pt>
                <c:pt idx="30344">
                  <c:v>4.8027049999999996</c:v>
                </c:pt>
                <c:pt idx="30345">
                  <c:v>4.8023718750016009</c:v>
                </c:pt>
                <c:pt idx="30346">
                  <c:v>4.8020346875007993</c:v>
                </c:pt>
                <c:pt idx="30347">
                  <c:v>4.8015893750016003</c:v>
                </c:pt>
                <c:pt idx="30348">
                  <c:v>4.8011984375007994</c:v>
                </c:pt>
                <c:pt idx="30349">
                  <c:v>4.8006774999999999</c:v>
                </c:pt>
                <c:pt idx="30350">
                  <c:v>4.8003468750016003</c:v>
                </c:pt>
                <c:pt idx="30351">
                  <c:v>4.7998840624992001</c:v>
                </c:pt>
                <c:pt idx="30352">
                  <c:v>4.7994003124992002</c:v>
                </c:pt>
                <c:pt idx="30353">
                  <c:v>4.7989625</c:v>
                </c:pt>
                <c:pt idx="30354">
                  <c:v>4.7985321875007996</c:v>
                </c:pt>
                <c:pt idx="30355">
                  <c:v>4.7981325000000004</c:v>
                </c:pt>
                <c:pt idx="30356">
                  <c:v>4.798298125001601</c:v>
                </c:pt>
                <c:pt idx="30357">
                  <c:v>4.7986143750016002</c:v>
                </c:pt>
                <c:pt idx="30358">
                  <c:v>4.7989596875007994</c:v>
                </c:pt>
                <c:pt idx="30359">
                  <c:v>4.7992840624992006</c:v>
                </c:pt>
                <c:pt idx="30360">
                  <c:v>4.7995803124992005</c:v>
                </c:pt>
                <c:pt idx="30361">
                  <c:v>4.7999228124992008</c:v>
                </c:pt>
                <c:pt idx="30362">
                  <c:v>4.8003765624992001</c:v>
                </c:pt>
                <c:pt idx="30363">
                  <c:v>4.800973125001601</c:v>
                </c:pt>
                <c:pt idx="30364">
                  <c:v>4.8013053124992009</c:v>
                </c:pt>
                <c:pt idx="30365">
                  <c:v>4.801711875001601</c:v>
                </c:pt>
                <c:pt idx="30366">
                  <c:v>4.8020506250016002</c:v>
                </c:pt>
                <c:pt idx="30367">
                  <c:v>4.8024146875007991</c:v>
                </c:pt>
                <c:pt idx="30368">
                  <c:v>4.8027537499999999</c:v>
                </c:pt>
                <c:pt idx="30369">
                  <c:v>4.8030884375007998</c:v>
                </c:pt>
                <c:pt idx="30370">
                  <c:v>4.8035434375007995</c:v>
                </c:pt>
                <c:pt idx="30371">
                  <c:v>4.8041606250016002</c:v>
                </c:pt>
                <c:pt idx="30372">
                  <c:v>4.8045103124992004</c:v>
                </c:pt>
                <c:pt idx="30373">
                  <c:v>4.8050609375007998</c:v>
                </c:pt>
                <c:pt idx="30374">
                  <c:v>4.8055003124992002</c:v>
                </c:pt>
                <c:pt idx="30375">
                  <c:v>4.8059484375007999</c:v>
                </c:pt>
                <c:pt idx="30376">
                  <c:v>4.80633</c:v>
                </c:pt>
                <c:pt idx="30377">
                  <c:v>4.8066996875007995</c:v>
                </c:pt>
                <c:pt idx="30378">
                  <c:v>4.8070409375007994</c:v>
                </c:pt>
                <c:pt idx="30379">
                  <c:v>4.8073718750016008</c:v>
                </c:pt>
                <c:pt idx="30380">
                  <c:v>4.8077046875007996</c:v>
                </c:pt>
                <c:pt idx="30381">
                  <c:v>4.8080518750016008</c:v>
                </c:pt>
                <c:pt idx="30382">
                  <c:v>4.8084949999999997</c:v>
                </c:pt>
                <c:pt idx="30383">
                  <c:v>4.808105625001601</c:v>
                </c:pt>
                <c:pt idx="30384">
                  <c:v>4.8074521875007994</c:v>
                </c:pt>
                <c:pt idx="30385">
                  <c:v>4.8068971875007991</c:v>
                </c:pt>
                <c:pt idx="30386">
                  <c:v>4.8064187499999997</c:v>
                </c:pt>
                <c:pt idx="30387">
                  <c:v>4.8059740624992004</c:v>
                </c:pt>
                <c:pt idx="30388">
                  <c:v>4.8054865624992003</c:v>
                </c:pt>
                <c:pt idx="30389">
                  <c:v>4.8049621875007995</c:v>
                </c:pt>
                <c:pt idx="30390">
                  <c:v>4.8044812500000003</c:v>
                </c:pt>
                <c:pt idx="30391">
                  <c:v>4.8041312500000002</c:v>
                </c:pt>
                <c:pt idx="30392">
                  <c:v>4.8037078124992005</c:v>
                </c:pt>
                <c:pt idx="30393">
                  <c:v>4.8033015624992004</c:v>
                </c:pt>
                <c:pt idx="30394">
                  <c:v>4.8029096875007999</c:v>
                </c:pt>
                <c:pt idx="30395">
                  <c:v>4.8023362499999998</c:v>
                </c:pt>
                <c:pt idx="30396">
                  <c:v>4.8017440624992007</c:v>
                </c:pt>
                <c:pt idx="30397">
                  <c:v>4.8014106250016004</c:v>
                </c:pt>
                <c:pt idx="30398">
                  <c:v>4.8010653124992002</c:v>
                </c:pt>
                <c:pt idx="30399">
                  <c:v>4.8007315624992009</c:v>
                </c:pt>
                <c:pt idx="30400">
                  <c:v>4.8003412499999998</c:v>
                </c:pt>
                <c:pt idx="30401">
                  <c:v>4.7999900000000002</c:v>
                </c:pt>
                <c:pt idx="30402">
                  <c:v>4.7996359375007991</c:v>
                </c:pt>
                <c:pt idx="30403">
                  <c:v>4.7992806250016002</c:v>
                </c:pt>
                <c:pt idx="30404">
                  <c:v>4.7997293750016006</c:v>
                </c:pt>
                <c:pt idx="30405">
                  <c:v>4.8000837499999998</c:v>
                </c:pt>
                <c:pt idx="30406">
                  <c:v>4.8005228124992003</c:v>
                </c:pt>
                <c:pt idx="30407">
                  <c:v>4.8009209375007993</c:v>
                </c:pt>
                <c:pt idx="30408">
                  <c:v>4.8013653124992004</c:v>
                </c:pt>
                <c:pt idx="30409">
                  <c:v>4.8017346875007991</c:v>
                </c:pt>
                <c:pt idx="30410">
                  <c:v>4.8022965624992002</c:v>
                </c:pt>
                <c:pt idx="30411">
                  <c:v>4.8027812499999998</c:v>
                </c:pt>
                <c:pt idx="30412">
                  <c:v>4.8034581250016002</c:v>
                </c:pt>
                <c:pt idx="30413">
                  <c:v>4.8038059375007993</c:v>
                </c:pt>
                <c:pt idx="30414">
                  <c:v>4.8043703124992003</c:v>
                </c:pt>
                <c:pt idx="30415">
                  <c:v>4.8048090624992001</c:v>
                </c:pt>
                <c:pt idx="30416">
                  <c:v>4.8051543750016004</c:v>
                </c:pt>
                <c:pt idx="30417">
                  <c:v>4.8055012499999998</c:v>
                </c:pt>
                <c:pt idx="30418">
                  <c:v>4.8059012499999998</c:v>
                </c:pt>
                <c:pt idx="30419">
                  <c:v>4.8062593750016003</c:v>
                </c:pt>
                <c:pt idx="30420">
                  <c:v>4.8066068750016004</c:v>
                </c:pt>
                <c:pt idx="30421">
                  <c:v>4.8072115624992007</c:v>
                </c:pt>
                <c:pt idx="30422">
                  <c:v>4.8076637499999997</c:v>
                </c:pt>
                <c:pt idx="30423">
                  <c:v>4.8080868750016004</c:v>
                </c:pt>
                <c:pt idx="30424">
                  <c:v>4.808693125001601</c:v>
                </c:pt>
                <c:pt idx="30425">
                  <c:v>4.8090628124992003</c:v>
                </c:pt>
                <c:pt idx="30426">
                  <c:v>4.8094290624992002</c:v>
                </c:pt>
                <c:pt idx="30427">
                  <c:v>4.8100978124992002</c:v>
                </c:pt>
                <c:pt idx="30428">
                  <c:v>4.8105112500000002</c:v>
                </c:pt>
                <c:pt idx="30429">
                  <c:v>4.8108700000000004</c:v>
                </c:pt>
                <c:pt idx="30430">
                  <c:v>4.8114575000000004</c:v>
                </c:pt>
                <c:pt idx="30431">
                  <c:v>4.8118084375007992</c:v>
                </c:pt>
                <c:pt idx="30432">
                  <c:v>4.8123815624992003</c:v>
                </c:pt>
                <c:pt idx="30433">
                  <c:v>4.8130303124992002</c:v>
                </c:pt>
                <c:pt idx="30434">
                  <c:v>4.8134674999999998</c:v>
                </c:pt>
                <c:pt idx="30435">
                  <c:v>4.8139421875007997</c:v>
                </c:pt>
                <c:pt idx="30436">
                  <c:v>4.8143574999999998</c:v>
                </c:pt>
                <c:pt idx="30437">
                  <c:v>4.8148668750016004</c:v>
                </c:pt>
                <c:pt idx="30438">
                  <c:v>4.8153775000000003</c:v>
                </c:pt>
                <c:pt idx="30439">
                  <c:v>4.8149353124992009</c:v>
                </c:pt>
                <c:pt idx="30440">
                  <c:v>4.8141437500000004</c:v>
                </c:pt>
                <c:pt idx="30441">
                  <c:v>4.8133984375007994</c:v>
                </c:pt>
                <c:pt idx="30442">
                  <c:v>4.8124834375007994</c:v>
                </c:pt>
                <c:pt idx="30443">
                  <c:v>4.8115053124992002</c:v>
                </c:pt>
                <c:pt idx="30444">
                  <c:v>4.8103999999999996</c:v>
                </c:pt>
                <c:pt idx="30445">
                  <c:v>4.8091906250016008</c:v>
                </c:pt>
                <c:pt idx="30446">
                  <c:v>4.8080403124992008</c:v>
                </c:pt>
                <c:pt idx="30447">
                  <c:v>4.8068559375007993</c:v>
                </c:pt>
                <c:pt idx="30448">
                  <c:v>4.8055990624992004</c:v>
                </c:pt>
                <c:pt idx="30449">
                  <c:v>4.8043465624992008</c:v>
                </c:pt>
                <c:pt idx="30450">
                  <c:v>4.8032631250016005</c:v>
                </c:pt>
                <c:pt idx="30451">
                  <c:v>4.8022715624992003</c:v>
                </c:pt>
                <c:pt idx="30452">
                  <c:v>4.8013937499999999</c:v>
                </c:pt>
                <c:pt idx="30453">
                  <c:v>4.8005531250016009</c:v>
                </c:pt>
                <c:pt idx="30454">
                  <c:v>4.7998512499999997</c:v>
                </c:pt>
                <c:pt idx="30455">
                  <c:v>4.7992290624992009</c:v>
                </c:pt>
                <c:pt idx="30456">
                  <c:v>4.7985753124992003</c:v>
                </c:pt>
                <c:pt idx="30457">
                  <c:v>4.7979799999999999</c:v>
                </c:pt>
                <c:pt idx="30458">
                  <c:v>4.7975546875007993</c:v>
                </c:pt>
                <c:pt idx="30459">
                  <c:v>4.7971562499999996</c:v>
                </c:pt>
                <c:pt idx="30460">
                  <c:v>4.7967399999999998</c:v>
                </c:pt>
                <c:pt idx="30461">
                  <c:v>4.7963818750016003</c:v>
                </c:pt>
                <c:pt idx="30462">
                  <c:v>4.7959449999999997</c:v>
                </c:pt>
                <c:pt idx="30463">
                  <c:v>4.7954296875007998</c:v>
                </c:pt>
                <c:pt idx="30464">
                  <c:v>4.7950696875007992</c:v>
                </c:pt>
                <c:pt idx="30465">
                  <c:v>4.7951359375007998</c:v>
                </c:pt>
                <c:pt idx="30466">
                  <c:v>4.7955462500000001</c:v>
                </c:pt>
                <c:pt idx="30467">
                  <c:v>4.7960540624992003</c:v>
                </c:pt>
                <c:pt idx="30468">
                  <c:v>4.7965665624992004</c:v>
                </c:pt>
                <c:pt idx="30469">
                  <c:v>4.7970687500000002</c:v>
                </c:pt>
                <c:pt idx="30470">
                  <c:v>4.7975790624992003</c:v>
                </c:pt>
                <c:pt idx="30471">
                  <c:v>4.7979028124992009</c:v>
                </c:pt>
                <c:pt idx="30472">
                  <c:v>4.7984628124992001</c:v>
                </c:pt>
                <c:pt idx="30473">
                  <c:v>4.7990678124992003</c:v>
                </c:pt>
                <c:pt idx="30474">
                  <c:v>4.799576875001601</c:v>
                </c:pt>
                <c:pt idx="30475">
                  <c:v>4.8000596875007995</c:v>
                </c:pt>
                <c:pt idx="30476">
                  <c:v>4.8005796875007993</c:v>
                </c:pt>
                <c:pt idx="30477">
                  <c:v>4.8011537500000001</c:v>
                </c:pt>
                <c:pt idx="30478">
                  <c:v>4.8014925000000002</c:v>
                </c:pt>
                <c:pt idx="30479">
                  <c:v>4.8020815624992004</c:v>
                </c:pt>
                <c:pt idx="30480">
                  <c:v>4.8024581250016007</c:v>
                </c:pt>
                <c:pt idx="30481">
                  <c:v>4.8028765624992005</c:v>
                </c:pt>
                <c:pt idx="30482">
                  <c:v>4.8034881250016008</c:v>
                </c:pt>
                <c:pt idx="30483">
                  <c:v>4.8038353124992001</c:v>
                </c:pt>
                <c:pt idx="30484">
                  <c:v>4.8043828124992007</c:v>
                </c:pt>
                <c:pt idx="30485">
                  <c:v>4.8050146875007993</c:v>
                </c:pt>
                <c:pt idx="30486">
                  <c:v>4.8055487499999998</c:v>
                </c:pt>
                <c:pt idx="30487">
                  <c:v>4.8059896875007997</c:v>
                </c:pt>
                <c:pt idx="30488">
                  <c:v>4.8063968750016004</c:v>
                </c:pt>
                <c:pt idx="30489">
                  <c:v>4.806768125001601</c:v>
                </c:pt>
                <c:pt idx="30490">
                  <c:v>4.8070918750016007</c:v>
                </c:pt>
                <c:pt idx="30491">
                  <c:v>4.8063431250016002</c:v>
                </c:pt>
                <c:pt idx="30492">
                  <c:v>4.8056146875007997</c:v>
                </c:pt>
                <c:pt idx="30493">
                  <c:v>4.8048109375007995</c:v>
                </c:pt>
                <c:pt idx="30494">
                  <c:v>4.8038421875007993</c:v>
                </c:pt>
                <c:pt idx="30495">
                  <c:v>4.8027834375007998</c:v>
                </c:pt>
                <c:pt idx="30496">
                  <c:v>4.8016637500000003</c:v>
                </c:pt>
                <c:pt idx="30497">
                  <c:v>4.8006156250016003</c:v>
                </c:pt>
                <c:pt idx="30498">
                  <c:v>4.7995818750016008</c:v>
                </c:pt>
                <c:pt idx="30499">
                  <c:v>4.7984393750016006</c:v>
                </c:pt>
                <c:pt idx="30500">
                  <c:v>4.7974928124992005</c:v>
                </c:pt>
                <c:pt idx="30501">
                  <c:v>4.7967434375007993</c:v>
                </c:pt>
                <c:pt idx="30502">
                  <c:v>4.7960675000000004</c:v>
                </c:pt>
                <c:pt idx="30503">
                  <c:v>4.795390625001601</c:v>
                </c:pt>
                <c:pt idx="30504">
                  <c:v>4.7948750000000002</c:v>
                </c:pt>
                <c:pt idx="30505">
                  <c:v>4.7944837500000004</c:v>
                </c:pt>
                <c:pt idx="30506">
                  <c:v>4.7940903124992005</c:v>
                </c:pt>
                <c:pt idx="30507">
                  <c:v>4.7937021875007995</c:v>
                </c:pt>
                <c:pt idx="30508">
                  <c:v>4.7932318750016005</c:v>
                </c:pt>
                <c:pt idx="30509">
                  <c:v>4.7937131250016005</c:v>
                </c:pt>
                <c:pt idx="30510">
                  <c:v>4.7940837500000004</c:v>
                </c:pt>
                <c:pt idx="30511">
                  <c:v>4.7945121875007999</c:v>
                </c:pt>
                <c:pt idx="30512">
                  <c:v>4.7949599999999997</c:v>
                </c:pt>
                <c:pt idx="30513">
                  <c:v>4.7954903124992008</c:v>
                </c:pt>
                <c:pt idx="30514">
                  <c:v>4.7958134375007999</c:v>
                </c:pt>
                <c:pt idx="30515">
                  <c:v>4.7963384375007996</c:v>
                </c:pt>
                <c:pt idx="30516">
                  <c:v>4.79676875</c:v>
                </c:pt>
                <c:pt idx="30517">
                  <c:v>4.7972903124992001</c:v>
                </c:pt>
                <c:pt idx="30518">
                  <c:v>4.7976787500000002</c:v>
                </c:pt>
                <c:pt idx="30519">
                  <c:v>4.7982984375007991</c:v>
                </c:pt>
                <c:pt idx="30520">
                  <c:v>4.7987896875007996</c:v>
                </c:pt>
                <c:pt idx="30521">
                  <c:v>4.7994046875007994</c:v>
                </c:pt>
                <c:pt idx="30522">
                  <c:v>4.7999421875007995</c:v>
                </c:pt>
                <c:pt idx="30523">
                  <c:v>4.8006218750016005</c:v>
                </c:pt>
                <c:pt idx="30524">
                  <c:v>4.8011706250016006</c:v>
                </c:pt>
                <c:pt idx="30525">
                  <c:v>4.8018056250016006</c:v>
                </c:pt>
                <c:pt idx="30526">
                  <c:v>4.8021428124992003</c:v>
                </c:pt>
                <c:pt idx="30527">
                  <c:v>4.8027093750016006</c:v>
                </c:pt>
                <c:pt idx="30528">
                  <c:v>4.8030759375007994</c:v>
                </c:pt>
                <c:pt idx="30529">
                  <c:v>4.8036156250016004</c:v>
                </c:pt>
                <c:pt idx="30530">
                  <c:v>4.8042875</c:v>
                </c:pt>
                <c:pt idx="30531">
                  <c:v>4.804621875001601</c:v>
                </c:pt>
                <c:pt idx="30532">
                  <c:v>4.8050981250016003</c:v>
                </c:pt>
                <c:pt idx="30533">
                  <c:v>4.8056093750016009</c:v>
                </c:pt>
                <c:pt idx="30534">
                  <c:v>4.8059606250016005</c:v>
                </c:pt>
                <c:pt idx="30535">
                  <c:v>4.806499375001601</c:v>
                </c:pt>
                <c:pt idx="30536">
                  <c:v>4.8069503124992004</c:v>
                </c:pt>
                <c:pt idx="30537">
                  <c:v>4.8074078124992008</c:v>
                </c:pt>
                <c:pt idx="30538">
                  <c:v>4.8078065624992004</c:v>
                </c:pt>
                <c:pt idx="30539">
                  <c:v>4.8081562499999997</c:v>
                </c:pt>
                <c:pt idx="30540">
                  <c:v>4.8075440624992005</c:v>
                </c:pt>
                <c:pt idx="30541">
                  <c:v>4.8068068750016009</c:v>
                </c:pt>
                <c:pt idx="30542">
                  <c:v>4.8062228124992004</c:v>
                </c:pt>
                <c:pt idx="30543">
                  <c:v>4.8056787500000002</c:v>
                </c:pt>
                <c:pt idx="30544">
                  <c:v>4.8050696875007999</c:v>
                </c:pt>
                <c:pt idx="30545">
                  <c:v>4.8043468750016007</c:v>
                </c:pt>
                <c:pt idx="30546">
                  <c:v>4.8035165624992002</c:v>
                </c:pt>
                <c:pt idx="30547">
                  <c:v>4.8027246875007998</c:v>
                </c:pt>
                <c:pt idx="30548">
                  <c:v>4.8019862499999997</c:v>
                </c:pt>
                <c:pt idx="30549">
                  <c:v>4.8012543750016006</c:v>
                </c:pt>
                <c:pt idx="30550">
                  <c:v>4.8004893750016002</c:v>
                </c:pt>
                <c:pt idx="30551">
                  <c:v>4.7998106250016006</c:v>
                </c:pt>
                <c:pt idx="30552">
                  <c:v>4.7992259375007995</c:v>
                </c:pt>
                <c:pt idx="30553">
                  <c:v>4.7986093750016003</c:v>
                </c:pt>
                <c:pt idx="30554">
                  <c:v>4.7980574999999996</c:v>
                </c:pt>
                <c:pt idx="30555">
                  <c:v>4.7975812500000004</c:v>
                </c:pt>
                <c:pt idx="30556">
                  <c:v>4.7971628124992005</c:v>
                </c:pt>
                <c:pt idx="30557">
                  <c:v>4.7966771875007996</c:v>
                </c:pt>
                <c:pt idx="30558">
                  <c:v>4.7962459375007995</c:v>
                </c:pt>
                <c:pt idx="30559">
                  <c:v>4.7958668750016002</c:v>
                </c:pt>
                <c:pt idx="30560">
                  <c:v>4.7954731250016005</c:v>
                </c:pt>
                <c:pt idx="30561">
                  <c:v>4.7950815624992007</c:v>
                </c:pt>
                <c:pt idx="30562">
                  <c:v>4.7946353124992003</c:v>
                </c:pt>
                <c:pt idx="30563">
                  <c:v>4.7940100000000001</c:v>
                </c:pt>
                <c:pt idx="30564">
                  <c:v>4.7934168750016006</c:v>
                </c:pt>
                <c:pt idx="30565">
                  <c:v>4.7930218750016005</c:v>
                </c:pt>
                <c:pt idx="30566">
                  <c:v>4.7926543750016002</c:v>
                </c:pt>
                <c:pt idx="30567">
                  <c:v>4.7927037500000003</c:v>
                </c:pt>
                <c:pt idx="30568">
                  <c:v>4.7930996875007992</c:v>
                </c:pt>
                <c:pt idx="30569">
                  <c:v>4.7935015624992001</c:v>
                </c:pt>
                <c:pt idx="30570">
                  <c:v>4.7940190624992001</c:v>
                </c:pt>
                <c:pt idx="30571">
                  <c:v>4.7943775000000004</c:v>
                </c:pt>
                <c:pt idx="30572">
                  <c:v>4.7948643750016009</c:v>
                </c:pt>
                <c:pt idx="30573">
                  <c:v>4.7951890624992002</c:v>
                </c:pt>
                <c:pt idx="30574">
                  <c:v>4.7955640624992002</c:v>
                </c:pt>
                <c:pt idx="30575">
                  <c:v>4.79604125</c:v>
                </c:pt>
                <c:pt idx="30576">
                  <c:v>4.7964012499999997</c:v>
                </c:pt>
                <c:pt idx="30577">
                  <c:v>4.7969256250016006</c:v>
                </c:pt>
                <c:pt idx="30578">
                  <c:v>4.7973309375007993</c:v>
                </c:pt>
                <c:pt idx="30579">
                  <c:v>4.7978503124992002</c:v>
                </c:pt>
                <c:pt idx="30580">
                  <c:v>4.7982196875007999</c:v>
                </c:pt>
                <c:pt idx="30581">
                  <c:v>4.7985646875007992</c:v>
                </c:pt>
                <c:pt idx="30582">
                  <c:v>4.7989731250016003</c:v>
                </c:pt>
                <c:pt idx="30583">
                  <c:v>4.7994062499999997</c:v>
                </c:pt>
                <c:pt idx="30584">
                  <c:v>4.7998590624992001</c:v>
                </c:pt>
                <c:pt idx="30585">
                  <c:v>4.8002146875007998</c:v>
                </c:pt>
                <c:pt idx="30586">
                  <c:v>4.8006799999999998</c:v>
                </c:pt>
                <c:pt idx="30587">
                  <c:v>4.80103875</c:v>
                </c:pt>
                <c:pt idx="30588">
                  <c:v>4.8015181250016008</c:v>
                </c:pt>
                <c:pt idx="30589">
                  <c:v>4.8020362499999996</c:v>
                </c:pt>
                <c:pt idx="30590">
                  <c:v>4.801513125001601</c:v>
                </c:pt>
                <c:pt idx="30591">
                  <c:v>4.8011084375007993</c:v>
                </c:pt>
                <c:pt idx="30592">
                  <c:v>4.8006725000000001</c:v>
                </c:pt>
                <c:pt idx="30593">
                  <c:v>4.8001128124992007</c:v>
                </c:pt>
                <c:pt idx="30594">
                  <c:v>4.7993543750016006</c:v>
                </c:pt>
                <c:pt idx="30595">
                  <c:v>4.7986371875007992</c:v>
                </c:pt>
                <c:pt idx="30596">
                  <c:v>4.7979506250016009</c:v>
                </c:pt>
                <c:pt idx="30597">
                  <c:v>4.7972837500000001</c:v>
                </c:pt>
                <c:pt idx="30598">
                  <c:v>4.7965493750016002</c:v>
                </c:pt>
                <c:pt idx="30599">
                  <c:v>4.7957871875007996</c:v>
                </c:pt>
                <c:pt idx="30600">
                  <c:v>4.7951521875007996</c:v>
                </c:pt>
                <c:pt idx="30601">
                  <c:v>4.7946499999999999</c:v>
                </c:pt>
                <c:pt idx="30602">
                  <c:v>4.7941471875007995</c:v>
                </c:pt>
                <c:pt idx="30603">
                  <c:v>4.7937190624992008</c:v>
                </c:pt>
                <c:pt idx="30604">
                  <c:v>4.7933246875007995</c:v>
                </c:pt>
                <c:pt idx="30605">
                  <c:v>4.7934459375007998</c:v>
                </c:pt>
                <c:pt idx="30606">
                  <c:v>4.7938096875007998</c:v>
                </c:pt>
                <c:pt idx="30607">
                  <c:v>4.7942384375007991</c:v>
                </c:pt>
                <c:pt idx="30608">
                  <c:v>4.7946068750016009</c:v>
                </c:pt>
                <c:pt idx="30609">
                  <c:v>4.7950843750016006</c:v>
                </c:pt>
                <c:pt idx="30610">
                  <c:v>4.7954815624992007</c:v>
                </c:pt>
                <c:pt idx="30611">
                  <c:v>4.7959106250016008</c:v>
                </c:pt>
                <c:pt idx="30612">
                  <c:v>4.7963584375007997</c:v>
                </c:pt>
                <c:pt idx="30613">
                  <c:v>4.7967906250016004</c:v>
                </c:pt>
                <c:pt idx="30614">
                  <c:v>4.7974199999999998</c:v>
                </c:pt>
                <c:pt idx="30615">
                  <c:v>4.7977556250016002</c:v>
                </c:pt>
                <c:pt idx="30616">
                  <c:v>4.7982690624992008</c:v>
                </c:pt>
                <c:pt idx="30617">
                  <c:v>4.7986250000000004</c:v>
                </c:pt>
                <c:pt idx="30618">
                  <c:v>4.7991518750016002</c:v>
                </c:pt>
                <c:pt idx="30619">
                  <c:v>4.7997846875007992</c:v>
                </c:pt>
                <c:pt idx="30620">
                  <c:v>4.8002728124992009</c:v>
                </c:pt>
                <c:pt idx="30621">
                  <c:v>4.8009312499999997</c:v>
                </c:pt>
                <c:pt idx="30622">
                  <c:v>4.801454375001601</c:v>
                </c:pt>
                <c:pt idx="30623">
                  <c:v>4.8017887500000001</c:v>
                </c:pt>
                <c:pt idx="30624">
                  <c:v>4.8021437499999999</c:v>
                </c:pt>
                <c:pt idx="30625">
                  <c:v>4.8025906250016002</c:v>
                </c:pt>
                <c:pt idx="30626">
                  <c:v>4.8030484375007996</c:v>
                </c:pt>
                <c:pt idx="30627">
                  <c:v>4.8033959375007997</c:v>
                </c:pt>
                <c:pt idx="30628">
                  <c:v>4.8037806250016004</c:v>
                </c:pt>
                <c:pt idx="30629">
                  <c:v>4.8041512500000003</c:v>
                </c:pt>
                <c:pt idx="30630">
                  <c:v>4.8045509375007995</c:v>
                </c:pt>
                <c:pt idx="30631">
                  <c:v>4.8041621875007996</c:v>
                </c:pt>
                <c:pt idx="30632">
                  <c:v>4.8037665624992005</c:v>
                </c:pt>
                <c:pt idx="30633">
                  <c:v>4.8033356250016004</c:v>
                </c:pt>
                <c:pt idx="30634">
                  <c:v>4.8027393750016003</c:v>
                </c:pt>
                <c:pt idx="30635">
                  <c:v>4.8021309375007997</c:v>
                </c:pt>
                <c:pt idx="30636">
                  <c:v>4.8015056250016004</c:v>
                </c:pt>
                <c:pt idx="30637">
                  <c:v>4.8008028124992004</c:v>
                </c:pt>
                <c:pt idx="30638">
                  <c:v>4.8001559375007998</c:v>
                </c:pt>
                <c:pt idx="30639">
                  <c:v>4.7995637499999999</c:v>
                </c:pt>
                <c:pt idx="30640">
                  <c:v>4.7990728124992001</c:v>
                </c:pt>
                <c:pt idx="30641">
                  <c:v>4.7985781250016002</c:v>
                </c:pt>
                <c:pt idx="30642">
                  <c:v>4.7981403124992008</c:v>
                </c:pt>
                <c:pt idx="30643">
                  <c:v>4.7977359375007991</c:v>
                </c:pt>
                <c:pt idx="30644">
                  <c:v>4.7970843750016003</c:v>
                </c:pt>
                <c:pt idx="30645">
                  <c:v>4.7966562499999998</c:v>
                </c:pt>
                <c:pt idx="30646">
                  <c:v>4.7963209375007994</c:v>
                </c:pt>
                <c:pt idx="30647">
                  <c:v>4.7959828124992008</c:v>
                </c:pt>
                <c:pt idx="30648">
                  <c:v>4.7955662500000003</c:v>
                </c:pt>
                <c:pt idx="30649">
                  <c:v>4.7951893750016001</c:v>
                </c:pt>
                <c:pt idx="30650">
                  <c:v>4.7948668750016008</c:v>
                </c:pt>
                <c:pt idx="30651">
                  <c:v>4.7942312500000002</c:v>
                </c:pt>
                <c:pt idx="30652">
                  <c:v>4.79371875</c:v>
                </c:pt>
                <c:pt idx="30653">
                  <c:v>4.7933659375007993</c:v>
                </c:pt>
                <c:pt idx="30654">
                  <c:v>4.79301625</c:v>
                </c:pt>
                <c:pt idx="30655">
                  <c:v>4.7933118750016002</c:v>
                </c:pt>
                <c:pt idx="30656">
                  <c:v>4.7936696875007998</c:v>
                </c:pt>
                <c:pt idx="30657">
                  <c:v>4.7940603124992007</c:v>
                </c:pt>
                <c:pt idx="30658">
                  <c:v>4.7944912500000001</c:v>
                </c:pt>
                <c:pt idx="30659">
                  <c:v>4.7949425000000003</c:v>
                </c:pt>
                <c:pt idx="30660">
                  <c:v>4.7952734375007999</c:v>
                </c:pt>
                <c:pt idx="30661">
                  <c:v>4.7957124999999996</c:v>
                </c:pt>
                <c:pt idx="30662">
                  <c:v>4.7960865624992008</c:v>
                </c:pt>
                <c:pt idx="30663">
                  <c:v>4.7964450000000003</c:v>
                </c:pt>
                <c:pt idx="30664">
                  <c:v>4.7961712500000004</c:v>
                </c:pt>
                <c:pt idx="30665">
                  <c:v>4.7958337499999999</c:v>
                </c:pt>
                <c:pt idx="30666">
                  <c:v>4.7952828124992006</c:v>
                </c:pt>
                <c:pt idx="30667">
                  <c:v>4.7947359375007998</c:v>
                </c:pt>
                <c:pt idx="30668">
                  <c:v>4.7940896875007999</c:v>
                </c:pt>
                <c:pt idx="30669">
                  <c:v>4.7936981250016002</c:v>
                </c:pt>
                <c:pt idx="30670">
                  <c:v>4.7932453124992005</c:v>
                </c:pt>
                <c:pt idx="30671">
                  <c:v>4.7928156250016007</c:v>
                </c:pt>
                <c:pt idx="30672">
                  <c:v>4.7932031250016003</c:v>
                </c:pt>
                <c:pt idx="30673">
                  <c:v>4.7936965624992007</c:v>
                </c:pt>
                <c:pt idx="30674">
                  <c:v>4.7941265624992004</c:v>
                </c:pt>
                <c:pt idx="30675">
                  <c:v>4.7945968750016004</c:v>
                </c:pt>
                <c:pt idx="30676">
                  <c:v>4.7949624999999996</c:v>
                </c:pt>
                <c:pt idx="30677">
                  <c:v>4.7954656250016008</c:v>
                </c:pt>
                <c:pt idx="30678">
                  <c:v>4.7959234375007993</c:v>
                </c:pt>
                <c:pt idx="30679">
                  <c:v>4.7963100000000001</c:v>
                </c:pt>
                <c:pt idx="30680">
                  <c:v>4.7967446875007997</c:v>
                </c:pt>
                <c:pt idx="30681">
                  <c:v>4.7973771875007998</c:v>
                </c:pt>
                <c:pt idx="30682">
                  <c:v>4.7979709375007991</c:v>
                </c:pt>
                <c:pt idx="30683">
                  <c:v>4.7983203124992002</c:v>
                </c:pt>
                <c:pt idx="30684">
                  <c:v>4.7986500000000003</c:v>
                </c:pt>
                <c:pt idx="30685">
                  <c:v>4.7991440624992006</c:v>
                </c:pt>
                <c:pt idx="30686">
                  <c:v>4.7995253124992008</c:v>
                </c:pt>
                <c:pt idx="30687">
                  <c:v>4.8001343750016003</c:v>
                </c:pt>
                <c:pt idx="30688">
                  <c:v>4.8004671875007991</c:v>
                </c:pt>
                <c:pt idx="30689">
                  <c:v>4.8009853124992006</c:v>
                </c:pt>
                <c:pt idx="30690">
                  <c:v>4.8013559375007997</c:v>
                </c:pt>
                <c:pt idx="30691">
                  <c:v>4.8018715624992003</c:v>
                </c:pt>
                <c:pt idx="30692">
                  <c:v>4.8022662499999997</c:v>
                </c:pt>
                <c:pt idx="30693">
                  <c:v>4.8026165624992005</c:v>
                </c:pt>
                <c:pt idx="30694">
                  <c:v>4.8020081250016009</c:v>
                </c:pt>
                <c:pt idx="30695">
                  <c:v>4.8013337500000004</c:v>
                </c:pt>
                <c:pt idx="30696">
                  <c:v>4.8008381250016008</c:v>
                </c:pt>
                <c:pt idx="30697">
                  <c:v>4.8003453124992008</c:v>
                </c:pt>
                <c:pt idx="30698">
                  <c:v>4.7998431250016003</c:v>
                </c:pt>
                <c:pt idx="30699">
                  <c:v>4.799330625001601</c:v>
                </c:pt>
                <c:pt idx="30700">
                  <c:v>4.7988190624992004</c:v>
                </c:pt>
                <c:pt idx="30701">
                  <c:v>4.798381875001601</c:v>
                </c:pt>
                <c:pt idx="30702">
                  <c:v>4.7980093750016009</c:v>
                </c:pt>
                <c:pt idx="30703">
                  <c:v>4.7975250000000003</c:v>
                </c:pt>
                <c:pt idx="30704">
                  <c:v>4.7971378124992006</c:v>
                </c:pt>
                <c:pt idx="30705">
                  <c:v>4.7976243750016003</c:v>
                </c:pt>
                <c:pt idx="30706">
                  <c:v>4.7980331250016004</c:v>
                </c:pt>
                <c:pt idx="30707">
                  <c:v>4.7985362499999997</c:v>
                </c:pt>
                <c:pt idx="30708">
                  <c:v>4.7990603124992006</c:v>
                </c:pt>
                <c:pt idx="30709">
                  <c:v>4.7995171875007996</c:v>
                </c:pt>
                <c:pt idx="30710">
                  <c:v>4.7998796875007992</c:v>
                </c:pt>
                <c:pt idx="30711">
                  <c:v>4.8002321875007992</c:v>
                </c:pt>
                <c:pt idx="30712">
                  <c:v>4.8007324999999996</c:v>
                </c:pt>
                <c:pt idx="30713">
                  <c:v>4.8011743750016009</c:v>
                </c:pt>
                <c:pt idx="30714">
                  <c:v>4.8015934375007996</c:v>
                </c:pt>
                <c:pt idx="30715">
                  <c:v>4.8020406250016006</c:v>
                </c:pt>
                <c:pt idx="30716">
                  <c:v>4.8023678124992006</c:v>
                </c:pt>
                <c:pt idx="30717">
                  <c:v>4.8021906250016002</c:v>
                </c:pt>
                <c:pt idx="30718">
                  <c:v>4.8016593750016003</c:v>
                </c:pt>
                <c:pt idx="30719">
                  <c:v>4.8011943750016002</c:v>
                </c:pt>
                <c:pt idx="30720">
                  <c:v>4.8008690624992001</c:v>
                </c:pt>
                <c:pt idx="30721">
                  <c:v>4.8004465624992001</c:v>
                </c:pt>
                <c:pt idx="30722">
                  <c:v>4.8000846875007994</c:v>
                </c:pt>
                <c:pt idx="30723">
                  <c:v>4.7997578124992009</c:v>
                </c:pt>
                <c:pt idx="30724">
                  <c:v>4.7993853124992008</c:v>
                </c:pt>
                <c:pt idx="30725">
                  <c:v>4.79904625</c:v>
                </c:pt>
                <c:pt idx="30726">
                  <c:v>4.798565</c:v>
                </c:pt>
                <c:pt idx="30727">
                  <c:v>4.7981493750016009</c:v>
                </c:pt>
                <c:pt idx="30728">
                  <c:v>4.7978131250016007</c:v>
                </c:pt>
                <c:pt idx="30729">
                  <c:v>4.7973806250016002</c:v>
                </c:pt>
                <c:pt idx="30730">
                  <c:v>4.7970312499999999</c:v>
                </c:pt>
                <c:pt idx="30731">
                  <c:v>4.7966956250016004</c:v>
                </c:pt>
                <c:pt idx="30732">
                  <c:v>4.7963165624992001</c:v>
                </c:pt>
                <c:pt idx="30733">
                  <c:v>4.7959396875007991</c:v>
                </c:pt>
                <c:pt idx="30734">
                  <c:v>4.7953856250016003</c:v>
                </c:pt>
                <c:pt idx="30735">
                  <c:v>4.7951543750016006</c:v>
                </c:pt>
                <c:pt idx="30736">
                  <c:v>4.7955750000000004</c:v>
                </c:pt>
                <c:pt idx="30737">
                  <c:v>4.7957243750016003</c:v>
                </c:pt>
                <c:pt idx="30738">
                  <c:v>4.7952934375007992</c:v>
                </c:pt>
                <c:pt idx="30739">
                  <c:v>4.7948318750016004</c:v>
                </c:pt>
                <c:pt idx="30740">
                  <c:v>4.7944190624992009</c:v>
                </c:pt>
                <c:pt idx="30741">
                  <c:v>4.7940731250016002</c:v>
                </c:pt>
                <c:pt idx="30742">
                  <c:v>4.7944268750016006</c:v>
                </c:pt>
                <c:pt idx="30743">
                  <c:v>4.7948762499999997</c:v>
                </c:pt>
                <c:pt idx="30744">
                  <c:v>4.7952743750016005</c:v>
                </c:pt>
                <c:pt idx="30745">
                  <c:v>4.7957912499999997</c:v>
                </c:pt>
                <c:pt idx="30746">
                  <c:v>4.7962459375007995</c:v>
                </c:pt>
                <c:pt idx="30747">
                  <c:v>4.7968371875007998</c:v>
                </c:pt>
                <c:pt idx="30748">
                  <c:v>4.7973834375007991</c:v>
                </c:pt>
                <c:pt idx="30749">
                  <c:v>4.7977856250016009</c:v>
                </c:pt>
                <c:pt idx="30750">
                  <c:v>4.7983309375007996</c:v>
                </c:pt>
                <c:pt idx="30751">
                  <c:v>4.7989496875007998</c:v>
                </c:pt>
                <c:pt idx="30752">
                  <c:v>4.7994146875007999</c:v>
                </c:pt>
                <c:pt idx="30753">
                  <c:v>4.8000396875007993</c:v>
                </c:pt>
                <c:pt idx="30754">
                  <c:v>4.8005481250016002</c:v>
                </c:pt>
                <c:pt idx="30755">
                  <c:v>4.8008949999999997</c:v>
                </c:pt>
                <c:pt idx="30756">
                  <c:v>4.8012521875007996</c:v>
                </c:pt>
                <c:pt idx="30757">
                  <c:v>4.8018740624992002</c:v>
                </c:pt>
                <c:pt idx="30758">
                  <c:v>4.8022512500000003</c:v>
                </c:pt>
                <c:pt idx="30759">
                  <c:v>4.8026512500000003</c:v>
                </c:pt>
                <c:pt idx="30760">
                  <c:v>4.8032500000000002</c:v>
                </c:pt>
                <c:pt idx="30761">
                  <c:v>4.8036284375007998</c:v>
                </c:pt>
                <c:pt idx="30762">
                  <c:v>4.8039656250016005</c:v>
                </c:pt>
                <c:pt idx="30763">
                  <c:v>4.8044956250016009</c:v>
                </c:pt>
                <c:pt idx="30764">
                  <c:v>4.8048584375007994</c:v>
                </c:pt>
                <c:pt idx="30765">
                  <c:v>4.8053646875007994</c:v>
                </c:pt>
                <c:pt idx="30766">
                  <c:v>4.805948125001601</c:v>
                </c:pt>
                <c:pt idx="30767">
                  <c:v>4.8063878124992003</c:v>
                </c:pt>
                <c:pt idx="30768">
                  <c:v>4.8068928124992008</c:v>
                </c:pt>
                <c:pt idx="30769">
                  <c:v>4.8072553124992004</c:v>
                </c:pt>
                <c:pt idx="30770">
                  <c:v>4.8075875000000003</c:v>
                </c:pt>
                <c:pt idx="30771">
                  <c:v>4.8070190624992009</c:v>
                </c:pt>
                <c:pt idx="30772">
                  <c:v>4.8066149999999999</c:v>
                </c:pt>
                <c:pt idx="30773">
                  <c:v>4.8061787499999999</c:v>
                </c:pt>
                <c:pt idx="30774">
                  <c:v>4.8055831250016006</c:v>
                </c:pt>
                <c:pt idx="30775">
                  <c:v>4.8048549999999999</c:v>
                </c:pt>
                <c:pt idx="30776">
                  <c:v>4.8040981250016008</c:v>
                </c:pt>
                <c:pt idx="30777">
                  <c:v>4.8032725000000003</c:v>
                </c:pt>
                <c:pt idx="30778">
                  <c:v>4.8023053124992003</c:v>
                </c:pt>
                <c:pt idx="30779">
                  <c:v>4.801336875001601</c:v>
                </c:pt>
                <c:pt idx="30780">
                  <c:v>4.8004012500000002</c:v>
                </c:pt>
                <c:pt idx="30781">
                  <c:v>4.7993924999999997</c:v>
                </c:pt>
                <c:pt idx="30782">
                  <c:v>4.7983809375007995</c:v>
                </c:pt>
                <c:pt idx="30783">
                  <c:v>4.7975040624992005</c:v>
                </c:pt>
                <c:pt idx="30784">
                  <c:v>4.7966884375007997</c:v>
                </c:pt>
                <c:pt idx="30785">
                  <c:v>4.7958609375007999</c:v>
                </c:pt>
                <c:pt idx="30786">
                  <c:v>4.7950709375007996</c:v>
                </c:pt>
                <c:pt idx="30787">
                  <c:v>4.7943906250016006</c:v>
                </c:pt>
                <c:pt idx="30788">
                  <c:v>4.7937934375007991</c:v>
                </c:pt>
                <c:pt idx="30789">
                  <c:v>4.7931206250016007</c:v>
                </c:pt>
                <c:pt idx="30790">
                  <c:v>4.7924040624992008</c:v>
                </c:pt>
                <c:pt idx="30791">
                  <c:v>4.7917924999999997</c:v>
                </c:pt>
                <c:pt idx="30792">
                  <c:v>4.7912350000000004</c:v>
                </c:pt>
                <c:pt idx="30793">
                  <c:v>4.7905465624992001</c:v>
                </c:pt>
                <c:pt idx="30794">
                  <c:v>4.7899775</c:v>
                </c:pt>
                <c:pt idx="30795">
                  <c:v>4.7895221875007996</c:v>
                </c:pt>
                <c:pt idx="30796">
                  <c:v>4.7891450000000004</c:v>
                </c:pt>
                <c:pt idx="30797">
                  <c:v>4.7887056250016009</c:v>
                </c:pt>
                <c:pt idx="30798">
                  <c:v>4.7883643750016009</c:v>
                </c:pt>
                <c:pt idx="30799">
                  <c:v>4.7880434375007992</c:v>
                </c:pt>
                <c:pt idx="30800">
                  <c:v>4.7878334375007991</c:v>
                </c:pt>
                <c:pt idx="30801">
                  <c:v>4.7881728124992007</c:v>
                </c:pt>
                <c:pt idx="30802">
                  <c:v>4.7884978124992008</c:v>
                </c:pt>
                <c:pt idx="30803">
                  <c:v>4.7888278124992008</c:v>
                </c:pt>
                <c:pt idx="30804">
                  <c:v>4.7893053124992004</c:v>
                </c:pt>
                <c:pt idx="30805">
                  <c:v>4.7897249999999998</c:v>
                </c:pt>
                <c:pt idx="30806">
                  <c:v>4.7900574999999996</c:v>
                </c:pt>
                <c:pt idx="30807">
                  <c:v>4.7906356250016007</c:v>
                </c:pt>
                <c:pt idx="30808">
                  <c:v>4.7913021875007997</c:v>
                </c:pt>
                <c:pt idx="30809">
                  <c:v>4.791881875001601</c:v>
                </c:pt>
                <c:pt idx="30810">
                  <c:v>4.79224125</c:v>
                </c:pt>
                <c:pt idx="30811">
                  <c:v>4.7926143750016008</c:v>
                </c:pt>
                <c:pt idx="30812">
                  <c:v>4.7929412500000002</c:v>
                </c:pt>
                <c:pt idx="30813">
                  <c:v>4.7935246875007991</c:v>
                </c:pt>
                <c:pt idx="30814">
                  <c:v>4.793876875001601</c:v>
                </c:pt>
                <c:pt idx="30815">
                  <c:v>4.794435</c:v>
                </c:pt>
                <c:pt idx="30816">
                  <c:v>4.7947924999999998</c:v>
                </c:pt>
                <c:pt idx="30817">
                  <c:v>4.7952968750016005</c:v>
                </c:pt>
                <c:pt idx="30818">
                  <c:v>4.7958715624992001</c:v>
                </c:pt>
                <c:pt idx="30819">
                  <c:v>4.7961962500000004</c:v>
                </c:pt>
                <c:pt idx="30820">
                  <c:v>4.79665125</c:v>
                </c:pt>
                <c:pt idx="30821">
                  <c:v>4.7970253124992004</c:v>
                </c:pt>
                <c:pt idx="30822">
                  <c:v>4.7973484375007995</c:v>
                </c:pt>
                <c:pt idx="30823">
                  <c:v>4.7978825000000001</c:v>
                </c:pt>
                <c:pt idx="30824">
                  <c:v>4.7983618750016008</c:v>
                </c:pt>
                <c:pt idx="30825">
                  <c:v>4.7988609375007991</c:v>
                </c:pt>
                <c:pt idx="30826">
                  <c:v>4.7992428124992008</c:v>
                </c:pt>
                <c:pt idx="30827">
                  <c:v>4.7996062500000001</c:v>
                </c:pt>
                <c:pt idx="30828">
                  <c:v>4.8001743750016006</c:v>
                </c:pt>
                <c:pt idx="30829">
                  <c:v>4.8006843750016008</c:v>
                </c:pt>
                <c:pt idx="30830">
                  <c:v>4.8013134375007995</c:v>
                </c:pt>
                <c:pt idx="30831">
                  <c:v>4.8017815624992002</c:v>
                </c:pt>
                <c:pt idx="30832">
                  <c:v>4.8023724999999997</c:v>
                </c:pt>
                <c:pt idx="30833">
                  <c:v>4.8028440624992008</c:v>
                </c:pt>
                <c:pt idx="30834">
                  <c:v>4.8032656250016004</c:v>
                </c:pt>
                <c:pt idx="30835">
                  <c:v>4.8036096875007992</c:v>
                </c:pt>
                <c:pt idx="30836">
                  <c:v>4.8032609375007995</c:v>
                </c:pt>
                <c:pt idx="30837">
                  <c:v>4.8028984375007999</c:v>
                </c:pt>
                <c:pt idx="30838">
                  <c:v>4.8023362499999998</c:v>
                </c:pt>
                <c:pt idx="30839">
                  <c:v>4.8015740624992009</c:v>
                </c:pt>
                <c:pt idx="30840">
                  <c:v>4.8007331250016003</c:v>
                </c:pt>
                <c:pt idx="30841">
                  <c:v>4.7997025000000004</c:v>
                </c:pt>
                <c:pt idx="30842">
                  <c:v>4.7985628124992008</c:v>
                </c:pt>
                <c:pt idx="30843">
                  <c:v>4.7973262500000002</c:v>
                </c:pt>
                <c:pt idx="30844">
                  <c:v>4.7961609375007992</c:v>
                </c:pt>
                <c:pt idx="30845">
                  <c:v>4.7949459375007999</c:v>
                </c:pt>
                <c:pt idx="30846">
                  <c:v>4.7937387500000002</c:v>
                </c:pt>
                <c:pt idx="30847">
                  <c:v>4.7926518750016003</c:v>
                </c:pt>
                <c:pt idx="30848">
                  <c:v>4.7917181250016005</c:v>
                </c:pt>
                <c:pt idx="30849">
                  <c:v>4.7908465624992003</c:v>
                </c:pt>
                <c:pt idx="30850">
                  <c:v>4.7900862499999999</c:v>
                </c:pt>
                <c:pt idx="30851">
                  <c:v>4.7894831250016008</c:v>
                </c:pt>
                <c:pt idx="30852">
                  <c:v>4.7890268750016007</c:v>
                </c:pt>
                <c:pt idx="30853">
                  <c:v>4.7886196875007991</c:v>
                </c:pt>
                <c:pt idx="30854">
                  <c:v>4.7882628124992008</c:v>
                </c:pt>
                <c:pt idx="30855">
                  <c:v>4.7879140624992003</c:v>
                </c:pt>
                <c:pt idx="30856">
                  <c:v>4.7875556250016009</c:v>
                </c:pt>
                <c:pt idx="30857">
                  <c:v>4.7879949999999996</c:v>
                </c:pt>
                <c:pt idx="30858">
                  <c:v>4.7884662499999999</c:v>
                </c:pt>
                <c:pt idx="30859">
                  <c:v>4.7889359375007992</c:v>
                </c:pt>
                <c:pt idx="30860">
                  <c:v>4.7894031250016003</c:v>
                </c:pt>
                <c:pt idx="30861">
                  <c:v>4.7899381250016004</c:v>
                </c:pt>
                <c:pt idx="30862">
                  <c:v>4.7904340624992008</c:v>
                </c:pt>
                <c:pt idx="30863">
                  <c:v>4.7907984375007997</c:v>
                </c:pt>
                <c:pt idx="30864">
                  <c:v>4.7913065624992006</c:v>
                </c:pt>
                <c:pt idx="30865">
                  <c:v>4.7916443750016002</c:v>
                </c:pt>
                <c:pt idx="30866">
                  <c:v>4.7920831250016009</c:v>
                </c:pt>
                <c:pt idx="30867">
                  <c:v>4.7927</c:v>
                </c:pt>
                <c:pt idx="30868">
                  <c:v>4.7931800000000004</c:v>
                </c:pt>
                <c:pt idx="30869">
                  <c:v>4.7937737499999997</c:v>
                </c:pt>
                <c:pt idx="30870">
                  <c:v>4.7942978124992006</c:v>
                </c:pt>
                <c:pt idx="30871">
                  <c:v>4.7946331250016003</c:v>
                </c:pt>
                <c:pt idx="30872">
                  <c:v>4.7951196875007991</c:v>
                </c:pt>
                <c:pt idx="30873">
                  <c:v>4.7957231250016008</c:v>
                </c:pt>
                <c:pt idx="30874">
                  <c:v>4.7962024999999997</c:v>
                </c:pt>
                <c:pt idx="30875">
                  <c:v>4.7965943750016002</c:v>
                </c:pt>
                <c:pt idx="30876">
                  <c:v>4.7969718750016002</c:v>
                </c:pt>
                <c:pt idx="30877">
                  <c:v>4.7974146875007992</c:v>
                </c:pt>
                <c:pt idx="30878">
                  <c:v>4.7978493750016007</c:v>
                </c:pt>
                <c:pt idx="30879">
                  <c:v>4.7983265624992004</c:v>
                </c:pt>
                <c:pt idx="30880">
                  <c:v>4.7977449999999999</c:v>
                </c:pt>
                <c:pt idx="30881">
                  <c:v>4.7973737500000002</c:v>
                </c:pt>
                <c:pt idx="30882">
                  <c:v>4.7968578124992005</c:v>
                </c:pt>
                <c:pt idx="30883">
                  <c:v>4.7963193750016009</c:v>
                </c:pt>
                <c:pt idx="30884">
                  <c:v>4.7958256250016005</c:v>
                </c:pt>
                <c:pt idx="30885">
                  <c:v>4.7951640624992002</c:v>
                </c:pt>
                <c:pt idx="30886">
                  <c:v>4.7944131250016007</c:v>
                </c:pt>
                <c:pt idx="30887">
                  <c:v>4.7936556250016009</c:v>
                </c:pt>
                <c:pt idx="30888">
                  <c:v>4.7929103124992007</c:v>
                </c:pt>
                <c:pt idx="30889">
                  <c:v>4.7920771875007997</c:v>
                </c:pt>
                <c:pt idx="30890">
                  <c:v>4.7912549999999996</c:v>
                </c:pt>
                <c:pt idx="30891">
                  <c:v>4.7904799999999996</c:v>
                </c:pt>
                <c:pt idx="30892">
                  <c:v>4.7898453124992004</c:v>
                </c:pt>
                <c:pt idx="30893">
                  <c:v>4.7891500000000002</c:v>
                </c:pt>
                <c:pt idx="30894">
                  <c:v>4.7885253124992007</c:v>
                </c:pt>
                <c:pt idx="30895">
                  <c:v>4.7880593750016009</c:v>
                </c:pt>
                <c:pt idx="30896">
                  <c:v>4.7876225000000003</c:v>
                </c:pt>
                <c:pt idx="30897">
                  <c:v>4.7871534375007991</c:v>
                </c:pt>
                <c:pt idx="30898">
                  <c:v>4.7867350000000002</c:v>
                </c:pt>
                <c:pt idx="30899">
                  <c:v>4.7861534375007997</c:v>
                </c:pt>
                <c:pt idx="30900">
                  <c:v>4.7858140624992007</c:v>
                </c:pt>
                <c:pt idx="30901">
                  <c:v>4.7862418750016005</c:v>
                </c:pt>
                <c:pt idx="30902">
                  <c:v>4.7866837499999999</c:v>
                </c:pt>
                <c:pt idx="30903">
                  <c:v>4.7871421875007991</c:v>
                </c:pt>
                <c:pt idx="30904">
                  <c:v>4.7874715624992001</c:v>
                </c:pt>
                <c:pt idx="30905">
                  <c:v>4.7878828124992001</c:v>
                </c:pt>
                <c:pt idx="30906">
                  <c:v>4.7884371875007998</c:v>
                </c:pt>
                <c:pt idx="30907">
                  <c:v>4.7888428124992002</c:v>
                </c:pt>
                <c:pt idx="30908">
                  <c:v>4.7892774999999999</c:v>
                </c:pt>
                <c:pt idx="30909">
                  <c:v>4.7896890624992006</c:v>
                </c:pt>
                <c:pt idx="30910">
                  <c:v>4.7901553124992002</c:v>
                </c:pt>
                <c:pt idx="30911">
                  <c:v>4.7904756250016005</c:v>
                </c:pt>
                <c:pt idx="30912">
                  <c:v>4.7908593750016006</c:v>
                </c:pt>
                <c:pt idx="30913">
                  <c:v>4.7912878124992009</c:v>
                </c:pt>
                <c:pt idx="30914">
                  <c:v>4.7916806250016002</c:v>
                </c:pt>
                <c:pt idx="30915">
                  <c:v>4.7921043750016006</c:v>
                </c:pt>
                <c:pt idx="30916">
                  <c:v>4.7925346875007993</c:v>
                </c:pt>
                <c:pt idx="30917">
                  <c:v>4.7929178124992005</c:v>
                </c:pt>
                <c:pt idx="30918">
                  <c:v>4.7934425000000003</c:v>
                </c:pt>
                <c:pt idx="30919">
                  <c:v>4.7938709375007997</c:v>
                </c:pt>
                <c:pt idx="30920">
                  <c:v>4.7943881250016007</c:v>
                </c:pt>
                <c:pt idx="30921">
                  <c:v>4.7948215624992008</c:v>
                </c:pt>
                <c:pt idx="30922">
                  <c:v>4.7953496875007993</c:v>
                </c:pt>
                <c:pt idx="30923">
                  <c:v>4.7957968750016002</c:v>
                </c:pt>
                <c:pt idx="30924">
                  <c:v>4.7962312499999999</c:v>
                </c:pt>
                <c:pt idx="30925">
                  <c:v>4.79625375</c:v>
                </c:pt>
                <c:pt idx="30926">
                  <c:v>4.7965956250016006</c:v>
                </c:pt>
                <c:pt idx="30927">
                  <c:v>4.7970112499999997</c:v>
                </c:pt>
                <c:pt idx="30928">
                  <c:v>4.7966706250016005</c:v>
                </c:pt>
                <c:pt idx="30929">
                  <c:v>4.7960837500000002</c:v>
                </c:pt>
                <c:pt idx="30930">
                  <c:v>4.7957596875007997</c:v>
                </c:pt>
                <c:pt idx="30931">
                  <c:v>4.7952331250016007</c:v>
                </c:pt>
                <c:pt idx="30932">
                  <c:v>4.7948934375007992</c:v>
                </c:pt>
                <c:pt idx="30933">
                  <c:v>4.7944778124992009</c:v>
                </c:pt>
                <c:pt idx="30934">
                  <c:v>4.7941109375007995</c:v>
                </c:pt>
                <c:pt idx="30935">
                  <c:v>4.7935112499999999</c:v>
                </c:pt>
                <c:pt idx="30936">
                  <c:v>4.7931262500000003</c:v>
                </c:pt>
                <c:pt idx="30937">
                  <c:v>4.7927784375007993</c:v>
                </c:pt>
                <c:pt idx="30938">
                  <c:v>4.7929796875007993</c:v>
                </c:pt>
                <c:pt idx="30939">
                  <c:v>4.7925637500000002</c:v>
                </c:pt>
                <c:pt idx="30940">
                  <c:v>4.7921318750016004</c:v>
                </c:pt>
                <c:pt idx="30941">
                  <c:v>4.7917984375007991</c:v>
                </c:pt>
                <c:pt idx="30942">
                  <c:v>4.7914309375007997</c:v>
                </c:pt>
                <c:pt idx="30943">
                  <c:v>4.7910078124992008</c:v>
                </c:pt>
                <c:pt idx="30944">
                  <c:v>4.7906346875007992</c:v>
                </c:pt>
                <c:pt idx="30945">
                  <c:v>4.7907287500000004</c:v>
                </c:pt>
                <c:pt idx="30946">
                  <c:v>4.7911209375007999</c:v>
                </c:pt>
                <c:pt idx="30947">
                  <c:v>4.7916024999999998</c:v>
                </c:pt>
                <c:pt idx="30948">
                  <c:v>4.7919784375007994</c:v>
                </c:pt>
                <c:pt idx="30949">
                  <c:v>4.7924015624992009</c:v>
                </c:pt>
                <c:pt idx="30950">
                  <c:v>4.7928568750016005</c:v>
                </c:pt>
                <c:pt idx="30951">
                  <c:v>4.7924300000000004</c:v>
                </c:pt>
                <c:pt idx="30952">
                  <c:v>4.7919049999999999</c:v>
                </c:pt>
                <c:pt idx="30953">
                  <c:v>4.7915440624992005</c:v>
                </c:pt>
                <c:pt idx="30954">
                  <c:v>4.7911234375007998</c:v>
                </c:pt>
                <c:pt idx="30955">
                  <c:v>4.7906624999999998</c:v>
                </c:pt>
                <c:pt idx="30956">
                  <c:v>4.7902881250016005</c:v>
                </c:pt>
                <c:pt idx="30957">
                  <c:v>4.7899553124992007</c:v>
                </c:pt>
                <c:pt idx="30958">
                  <c:v>4.7895531250016008</c:v>
                </c:pt>
                <c:pt idx="30959">
                  <c:v>4.7891909375007993</c:v>
                </c:pt>
                <c:pt idx="30960">
                  <c:v>4.7888231250016009</c:v>
                </c:pt>
                <c:pt idx="30961">
                  <c:v>4.7894265624992007</c:v>
                </c:pt>
                <c:pt idx="30962">
                  <c:v>4.7898103124992009</c:v>
                </c:pt>
                <c:pt idx="30963">
                  <c:v>4.7903437499999999</c:v>
                </c:pt>
                <c:pt idx="30964">
                  <c:v>4.7908696875007992</c:v>
                </c:pt>
                <c:pt idx="30965">
                  <c:v>4.791366875001601</c:v>
                </c:pt>
                <c:pt idx="30966">
                  <c:v>4.7918234375007991</c:v>
                </c:pt>
                <c:pt idx="30967">
                  <c:v>4.7924293750016007</c:v>
                </c:pt>
                <c:pt idx="30968">
                  <c:v>4.7928600000000001</c:v>
                </c:pt>
                <c:pt idx="30969">
                  <c:v>4.7934834375007993</c:v>
                </c:pt>
                <c:pt idx="30970">
                  <c:v>4.7939884375007997</c:v>
                </c:pt>
                <c:pt idx="30971">
                  <c:v>4.7943212500000003</c:v>
                </c:pt>
                <c:pt idx="30972">
                  <c:v>4.7946443750016003</c:v>
                </c:pt>
                <c:pt idx="30973">
                  <c:v>4.7951684375007995</c:v>
                </c:pt>
                <c:pt idx="30974">
                  <c:v>4.7955753124992002</c:v>
                </c:pt>
                <c:pt idx="30975">
                  <c:v>4.7961331250016004</c:v>
                </c:pt>
                <c:pt idx="30976">
                  <c:v>4.7967996875007994</c:v>
                </c:pt>
                <c:pt idx="30977">
                  <c:v>4.7973559375007993</c:v>
                </c:pt>
                <c:pt idx="30978">
                  <c:v>4.7979490624992005</c:v>
                </c:pt>
                <c:pt idx="30979">
                  <c:v>4.798415625001601</c:v>
                </c:pt>
                <c:pt idx="30980">
                  <c:v>4.7990050000000002</c:v>
                </c:pt>
                <c:pt idx="30981">
                  <c:v>4.7993918750016009</c:v>
                </c:pt>
                <c:pt idx="30982">
                  <c:v>4.7999412499999998</c:v>
                </c:pt>
                <c:pt idx="30983">
                  <c:v>4.8003653124992001</c:v>
                </c:pt>
                <c:pt idx="30984">
                  <c:v>4.8007900000000001</c:v>
                </c:pt>
                <c:pt idx="30985">
                  <c:v>4.8004378124992009</c:v>
                </c:pt>
                <c:pt idx="30986">
                  <c:v>4.7999559375007994</c:v>
                </c:pt>
                <c:pt idx="30987">
                  <c:v>4.799315</c:v>
                </c:pt>
                <c:pt idx="30988">
                  <c:v>4.7989540624992006</c:v>
                </c:pt>
                <c:pt idx="30989">
                  <c:v>4.7985590624992005</c:v>
                </c:pt>
                <c:pt idx="30990">
                  <c:v>4.7981096875007996</c:v>
                </c:pt>
                <c:pt idx="30991">
                  <c:v>4.7976628124992002</c:v>
                </c:pt>
                <c:pt idx="30992">
                  <c:v>4.7972840624992008</c:v>
                </c:pt>
                <c:pt idx="30993">
                  <c:v>4.7969196875007993</c:v>
                </c:pt>
                <c:pt idx="30994">
                  <c:v>4.7965437499999997</c:v>
                </c:pt>
                <c:pt idx="30995">
                  <c:v>4.7961612499999999</c:v>
                </c:pt>
                <c:pt idx="30996">
                  <c:v>4.7957356250016003</c:v>
                </c:pt>
                <c:pt idx="30997">
                  <c:v>4.7953284375007996</c:v>
                </c:pt>
                <c:pt idx="30998">
                  <c:v>4.7949393750016007</c:v>
                </c:pt>
                <c:pt idx="30999">
                  <c:v>4.7943268750016008</c:v>
                </c:pt>
                <c:pt idx="31000">
                  <c:v>4.7937649999999996</c:v>
                </c:pt>
                <c:pt idx="31001">
                  <c:v>4.7933940624992006</c:v>
                </c:pt>
                <c:pt idx="31002">
                  <c:v>4.7930631250016003</c:v>
                </c:pt>
                <c:pt idx="31003">
                  <c:v>4.7927318750016008</c:v>
                </c:pt>
                <c:pt idx="31004">
                  <c:v>4.7923478124992007</c:v>
                </c:pt>
                <c:pt idx="31005">
                  <c:v>4.7919178124992001</c:v>
                </c:pt>
                <c:pt idx="31006">
                  <c:v>4.7915062500000003</c:v>
                </c:pt>
                <c:pt idx="31007">
                  <c:v>4.7910796875007993</c:v>
                </c:pt>
                <c:pt idx="31008">
                  <c:v>4.7906753124992001</c:v>
                </c:pt>
                <c:pt idx="31009">
                  <c:v>4.7901793750016006</c:v>
                </c:pt>
                <c:pt idx="31010">
                  <c:v>4.7897284375007994</c:v>
                </c:pt>
                <c:pt idx="31011">
                  <c:v>4.7893693750016002</c:v>
                </c:pt>
                <c:pt idx="31012">
                  <c:v>4.7889724999999999</c:v>
                </c:pt>
                <c:pt idx="31013">
                  <c:v>4.7886224999999998</c:v>
                </c:pt>
                <c:pt idx="31014">
                  <c:v>4.7882578124992001</c:v>
                </c:pt>
                <c:pt idx="31015">
                  <c:v>4.7886131250016009</c:v>
                </c:pt>
                <c:pt idx="31016">
                  <c:v>4.7889403124992009</c:v>
                </c:pt>
                <c:pt idx="31017">
                  <c:v>4.7893428124992008</c:v>
                </c:pt>
                <c:pt idx="31018">
                  <c:v>4.7898221875007998</c:v>
                </c:pt>
                <c:pt idx="31019">
                  <c:v>4.7902381250016006</c:v>
                </c:pt>
                <c:pt idx="31020">
                  <c:v>4.7906221875007997</c:v>
                </c:pt>
                <c:pt idx="31021">
                  <c:v>4.7912703124992007</c:v>
                </c:pt>
                <c:pt idx="31022">
                  <c:v>4.7917300000000003</c:v>
                </c:pt>
                <c:pt idx="31023">
                  <c:v>4.7923306250016005</c:v>
                </c:pt>
                <c:pt idx="31024">
                  <c:v>4.7926543750016002</c:v>
                </c:pt>
                <c:pt idx="31025">
                  <c:v>4.7933443750016007</c:v>
                </c:pt>
                <c:pt idx="31026">
                  <c:v>4.7936793750016005</c:v>
                </c:pt>
                <c:pt idx="31027">
                  <c:v>4.7941450000000003</c:v>
                </c:pt>
                <c:pt idx="31028">
                  <c:v>4.7947628124992008</c:v>
                </c:pt>
                <c:pt idx="31029">
                  <c:v>4.7953496875007993</c:v>
                </c:pt>
                <c:pt idx="31030">
                  <c:v>4.7956824999999998</c:v>
                </c:pt>
                <c:pt idx="31031">
                  <c:v>4.7962178124992008</c:v>
                </c:pt>
                <c:pt idx="31032">
                  <c:v>4.7968450000000002</c:v>
                </c:pt>
                <c:pt idx="31033">
                  <c:v>4.7974396875007992</c:v>
                </c:pt>
                <c:pt idx="31034">
                  <c:v>4.7979903124992003</c:v>
                </c:pt>
                <c:pt idx="31035">
                  <c:v>4.7983993750016003</c:v>
                </c:pt>
                <c:pt idx="31036">
                  <c:v>4.7987759375007997</c:v>
                </c:pt>
                <c:pt idx="31037">
                  <c:v>4.7991284375007996</c:v>
                </c:pt>
                <c:pt idx="31038">
                  <c:v>4.7995165624992007</c:v>
                </c:pt>
                <c:pt idx="31039">
                  <c:v>4.7998578124992006</c:v>
                </c:pt>
                <c:pt idx="31040">
                  <c:v>4.8002624999999997</c:v>
                </c:pt>
                <c:pt idx="31041">
                  <c:v>4.8007662499999997</c:v>
                </c:pt>
                <c:pt idx="31042">
                  <c:v>4.8011765624992009</c:v>
                </c:pt>
                <c:pt idx="31043">
                  <c:v>4.8016459375007994</c:v>
                </c:pt>
                <c:pt idx="31044">
                  <c:v>4.8012159375007997</c:v>
                </c:pt>
                <c:pt idx="31045">
                  <c:v>4.8005656250016004</c:v>
                </c:pt>
                <c:pt idx="31046">
                  <c:v>4.8000118750016005</c:v>
                </c:pt>
                <c:pt idx="31047">
                  <c:v>4.7993353124992009</c:v>
                </c:pt>
                <c:pt idx="31048">
                  <c:v>4.7985671875007991</c:v>
                </c:pt>
                <c:pt idx="31049">
                  <c:v>4.7976978124992007</c:v>
                </c:pt>
                <c:pt idx="31050">
                  <c:v>4.7966821875007994</c:v>
                </c:pt>
                <c:pt idx="31051">
                  <c:v>4.7956915624992007</c:v>
                </c:pt>
                <c:pt idx="31052">
                  <c:v>4.7945828124992005</c:v>
                </c:pt>
                <c:pt idx="31053">
                  <c:v>4.7933815624992002</c:v>
                </c:pt>
                <c:pt idx="31054">
                  <c:v>4.7921159375007996</c:v>
                </c:pt>
                <c:pt idx="31055">
                  <c:v>4.7909456250016005</c:v>
                </c:pt>
                <c:pt idx="31056">
                  <c:v>4.7898443750016009</c:v>
                </c:pt>
                <c:pt idx="31057">
                  <c:v>4.7887906250016004</c:v>
                </c:pt>
                <c:pt idx="31058">
                  <c:v>4.7878781250016003</c:v>
                </c:pt>
                <c:pt idx="31059">
                  <c:v>4.7870596875007996</c:v>
                </c:pt>
                <c:pt idx="31060">
                  <c:v>4.7863474999999998</c:v>
                </c:pt>
                <c:pt idx="31061">
                  <c:v>4.7856812499999997</c:v>
                </c:pt>
                <c:pt idx="31062">
                  <c:v>4.7851840624992006</c:v>
                </c:pt>
                <c:pt idx="31063">
                  <c:v>4.7846515624992003</c:v>
                </c:pt>
                <c:pt idx="31064">
                  <c:v>4.7842981250016008</c:v>
                </c:pt>
                <c:pt idx="31065">
                  <c:v>4.7839024999999999</c:v>
                </c:pt>
                <c:pt idx="31066">
                  <c:v>4.7843268750016001</c:v>
                </c:pt>
                <c:pt idx="31067">
                  <c:v>4.7847940624992003</c:v>
                </c:pt>
                <c:pt idx="31068">
                  <c:v>4.7851743750016009</c:v>
                </c:pt>
                <c:pt idx="31069">
                  <c:v>4.7856565624992005</c:v>
                </c:pt>
                <c:pt idx="31070">
                  <c:v>4.7861124999999998</c:v>
                </c:pt>
                <c:pt idx="31071">
                  <c:v>4.7866850000000003</c:v>
                </c:pt>
                <c:pt idx="31072">
                  <c:v>4.7871743750016007</c:v>
                </c:pt>
                <c:pt idx="31073">
                  <c:v>4.7877509375007996</c:v>
                </c:pt>
                <c:pt idx="31074">
                  <c:v>4.7881743750016001</c:v>
                </c:pt>
                <c:pt idx="31075">
                  <c:v>4.7888128124992004</c:v>
                </c:pt>
                <c:pt idx="31076">
                  <c:v>4.7892937499999997</c:v>
                </c:pt>
                <c:pt idx="31077">
                  <c:v>4.7898978124992002</c:v>
                </c:pt>
                <c:pt idx="31078">
                  <c:v>4.7903368750016009</c:v>
                </c:pt>
                <c:pt idx="31079">
                  <c:v>4.7906962499999999</c:v>
                </c:pt>
                <c:pt idx="31080">
                  <c:v>4.7910506250016009</c:v>
                </c:pt>
                <c:pt idx="31081">
                  <c:v>4.7915006250016008</c:v>
                </c:pt>
                <c:pt idx="31082">
                  <c:v>4.7918493750016005</c:v>
                </c:pt>
                <c:pt idx="31083">
                  <c:v>4.7923021875007992</c:v>
                </c:pt>
                <c:pt idx="31084">
                  <c:v>4.7928949999999997</c:v>
                </c:pt>
                <c:pt idx="31085">
                  <c:v>4.7933712499999999</c:v>
                </c:pt>
                <c:pt idx="31086">
                  <c:v>4.7938043750016002</c:v>
                </c:pt>
                <c:pt idx="31087">
                  <c:v>4.7942524999999998</c:v>
                </c:pt>
                <c:pt idx="31088">
                  <c:v>4.7947050000000004</c:v>
                </c:pt>
                <c:pt idx="31089">
                  <c:v>4.7951396875007992</c:v>
                </c:pt>
                <c:pt idx="31090">
                  <c:v>4.7949096875007999</c:v>
                </c:pt>
                <c:pt idx="31091">
                  <c:v>4.7945815624992001</c:v>
                </c:pt>
                <c:pt idx="31092">
                  <c:v>4.7941828124992005</c:v>
                </c:pt>
                <c:pt idx="31093">
                  <c:v>4.7935440624992003</c:v>
                </c:pt>
                <c:pt idx="31094">
                  <c:v>4.7930346875007999</c:v>
                </c:pt>
                <c:pt idx="31095">
                  <c:v>4.7924890624992003</c:v>
                </c:pt>
                <c:pt idx="31096">
                  <c:v>4.7920249999999998</c:v>
                </c:pt>
                <c:pt idx="31097">
                  <c:v>4.791518125001601</c:v>
                </c:pt>
                <c:pt idx="31098">
                  <c:v>4.7909453124992005</c:v>
                </c:pt>
                <c:pt idx="31099">
                  <c:v>4.7903565624992002</c:v>
                </c:pt>
                <c:pt idx="31100">
                  <c:v>4.7899384375007994</c:v>
                </c:pt>
                <c:pt idx="31101">
                  <c:v>4.7895793750016002</c:v>
                </c:pt>
                <c:pt idx="31102">
                  <c:v>4.7891337500000004</c:v>
                </c:pt>
                <c:pt idx="31103">
                  <c:v>4.7887921875007997</c:v>
                </c:pt>
                <c:pt idx="31104">
                  <c:v>4.7883065624992005</c:v>
                </c:pt>
                <c:pt idx="31105">
                  <c:v>4.78782</c:v>
                </c:pt>
                <c:pt idx="31106">
                  <c:v>4.7874456250016006</c:v>
                </c:pt>
                <c:pt idx="31107">
                  <c:v>4.7869771875007991</c:v>
                </c:pt>
                <c:pt idx="31108">
                  <c:v>4.7865159375007993</c:v>
                </c:pt>
                <c:pt idx="31109">
                  <c:v>4.7860046875007995</c:v>
                </c:pt>
                <c:pt idx="31110">
                  <c:v>4.7855218750016002</c:v>
                </c:pt>
                <c:pt idx="31111">
                  <c:v>4.7850931250016009</c:v>
                </c:pt>
                <c:pt idx="31112">
                  <c:v>4.7847371875007996</c:v>
                </c:pt>
                <c:pt idx="31113">
                  <c:v>4.7844075000000004</c:v>
                </c:pt>
                <c:pt idx="31114">
                  <c:v>4.7839974999999999</c:v>
                </c:pt>
                <c:pt idx="31115">
                  <c:v>4.7844303124992003</c:v>
                </c:pt>
                <c:pt idx="31116">
                  <c:v>4.7848928124992005</c:v>
                </c:pt>
                <c:pt idx="31117">
                  <c:v>4.7852724999999996</c:v>
                </c:pt>
                <c:pt idx="31118">
                  <c:v>4.7857618750016009</c:v>
                </c:pt>
                <c:pt idx="31119">
                  <c:v>4.7862024999999999</c:v>
                </c:pt>
                <c:pt idx="31120">
                  <c:v>4.7868190624992009</c:v>
                </c:pt>
                <c:pt idx="31121">
                  <c:v>4.7873062500000003</c:v>
                </c:pt>
                <c:pt idx="31122">
                  <c:v>4.7879440624992009</c:v>
                </c:pt>
                <c:pt idx="31123">
                  <c:v>4.7883550000000001</c:v>
                </c:pt>
                <c:pt idx="31124">
                  <c:v>4.7886906250016006</c:v>
                </c:pt>
                <c:pt idx="31125">
                  <c:v>4.7890518750016007</c:v>
                </c:pt>
                <c:pt idx="31126">
                  <c:v>4.7895934375007991</c:v>
                </c:pt>
                <c:pt idx="31127">
                  <c:v>4.7899162500000001</c:v>
                </c:pt>
                <c:pt idx="31128">
                  <c:v>4.7902678124992004</c:v>
                </c:pt>
                <c:pt idx="31129">
                  <c:v>4.7908440624992004</c:v>
                </c:pt>
                <c:pt idx="31130">
                  <c:v>4.7912781250016003</c:v>
                </c:pt>
                <c:pt idx="31131">
                  <c:v>4.7916653124992008</c:v>
                </c:pt>
                <c:pt idx="31132">
                  <c:v>4.7921465624992008</c:v>
                </c:pt>
                <c:pt idx="31133">
                  <c:v>4.7925256250016002</c:v>
                </c:pt>
                <c:pt idx="31134">
                  <c:v>4.7931150000000002</c:v>
                </c:pt>
                <c:pt idx="31135">
                  <c:v>4.7937968750016005</c:v>
                </c:pt>
                <c:pt idx="31136">
                  <c:v>4.7942912499999997</c:v>
                </c:pt>
                <c:pt idx="31137">
                  <c:v>4.7950187499999997</c:v>
                </c:pt>
                <c:pt idx="31138">
                  <c:v>4.7953631250016002</c:v>
                </c:pt>
                <c:pt idx="31139">
                  <c:v>4.7959706250016003</c:v>
                </c:pt>
                <c:pt idx="31140">
                  <c:v>4.7964849999999997</c:v>
                </c:pt>
                <c:pt idx="31141">
                  <c:v>4.7969531250016004</c:v>
                </c:pt>
                <c:pt idx="31142">
                  <c:v>4.7973846875007995</c:v>
                </c:pt>
                <c:pt idx="31143">
                  <c:v>4.7978018750016007</c:v>
                </c:pt>
                <c:pt idx="31144">
                  <c:v>4.7982103124992008</c:v>
                </c:pt>
                <c:pt idx="31145">
                  <c:v>4.7987815624992001</c:v>
                </c:pt>
                <c:pt idx="31146">
                  <c:v>4.7991762500000004</c:v>
                </c:pt>
                <c:pt idx="31147">
                  <c:v>4.7995218750016004</c:v>
                </c:pt>
                <c:pt idx="31148">
                  <c:v>4.7990893750016008</c:v>
                </c:pt>
                <c:pt idx="31149">
                  <c:v>4.7986803124992008</c:v>
                </c:pt>
                <c:pt idx="31150">
                  <c:v>4.7981856250016008</c:v>
                </c:pt>
                <c:pt idx="31151">
                  <c:v>4.7976862499999999</c:v>
                </c:pt>
                <c:pt idx="31152">
                  <c:v>4.7969440624992004</c:v>
                </c:pt>
                <c:pt idx="31153">
                  <c:v>4.7959565624992004</c:v>
                </c:pt>
                <c:pt idx="31154">
                  <c:v>4.7948331250016007</c:v>
                </c:pt>
                <c:pt idx="31155">
                  <c:v>4.7938096875007998</c:v>
                </c:pt>
                <c:pt idx="31156">
                  <c:v>4.7926690624992005</c:v>
                </c:pt>
                <c:pt idx="31157">
                  <c:v>4.7913609375007997</c:v>
                </c:pt>
                <c:pt idx="31158">
                  <c:v>4.7901818750016005</c:v>
                </c:pt>
                <c:pt idx="31159">
                  <c:v>4.7891387500000002</c:v>
                </c:pt>
                <c:pt idx="31160">
                  <c:v>4.7880631250016004</c:v>
                </c:pt>
                <c:pt idx="31161">
                  <c:v>4.7870162499999998</c:v>
                </c:pt>
                <c:pt idx="31162">
                  <c:v>4.7861953124992009</c:v>
                </c:pt>
                <c:pt idx="31163">
                  <c:v>4.7855740624992009</c:v>
                </c:pt>
                <c:pt idx="31164">
                  <c:v>4.7849318750016003</c:v>
                </c:pt>
                <c:pt idx="31165">
                  <c:v>4.7843024999999999</c:v>
                </c:pt>
                <c:pt idx="31166">
                  <c:v>4.7838037499999997</c:v>
                </c:pt>
                <c:pt idx="31167">
                  <c:v>4.7834428124992003</c:v>
                </c:pt>
                <c:pt idx="31168">
                  <c:v>4.7830787499999996</c:v>
                </c:pt>
                <c:pt idx="31169">
                  <c:v>4.7826790624992004</c:v>
                </c:pt>
                <c:pt idx="31170">
                  <c:v>4.7823465624992005</c:v>
                </c:pt>
                <c:pt idx="31171">
                  <c:v>4.7823881250016003</c:v>
                </c:pt>
                <c:pt idx="31172">
                  <c:v>4.7828953124992006</c:v>
                </c:pt>
                <c:pt idx="31173">
                  <c:v>4.7832553124992003</c:v>
                </c:pt>
                <c:pt idx="31174">
                  <c:v>4.7838381250016004</c:v>
                </c:pt>
                <c:pt idx="31175">
                  <c:v>4.7842059375007997</c:v>
                </c:pt>
                <c:pt idx="31176">
                  <c:v>4.7846725000000001</c:v>
                </c:pt>
                <c:pt idx="31177">
                  <c:v>4.7851006250016006</c:v>
                </c:pt>
                <c:pt idx="31178">
                  <c:v>4.7855409375007998</c:v>
                </c:pt>
                <c:pt idx="31179">
                  <c:v>4.7859818750016005</c:v>
                </c:pt>
                <c:pt idx="31180">
                  <c:v>4.7864781250016009</c:v>
                </c:pt>
                <c:pt idx="31181">
                  <c:v>4.7869725000000001</c:v>
                </c:pt>
                <c:pt idx="31182">
                  <c:v>4.7874712500000003</c:v>
                </c:pt>
                <c:pt idx="31183">
                  <c:v>4.7880574999999999</c:v>
                </c:pt>
                <c:pt idx="31184">
                  <c:v>4.7886353124992009</c:v>
                </c:pt>
                <c:pt idx="31185">
                  <c:v>4.7892718750016003</c:v>
                </c:pt>
                <c:pt idx="31186">
                  <c:v>4.7895996875007993</c:v>
                </c:pt>
                <c:pt idx="31187">
                  <c:v>4.7900190624992005</c:v>
                </c:pt>
                <c:pt idx="31188">
                  <c:v>4.7905296875007997</c:v>
                </c:pt>
                <c:pt idx="31189">
                  <c:v>4.790908125001601</c:v>
                </c:pt>
                <c:pt idx="31190">
                  <c:v>4.7913118750016004</c:v>
                </c:pt>
                <c:pt idx="31191">
                  <c:v>4.7917859375007996</c:v>
                </c:pt>
                <c:pt idx="31192">
                  <c:v>4.7914278124992009</c:v>
                </c:pt>
                <c:pt idx="31193">
                  <c:v>4.7910500000000003</c:v>
                </c:pt>
                <c:pt idx="31194">
                  <c:v>4.7907240624992005</c:v>
                </c:pt>
                <c:pt idx="31195">
                  <c:v>4.7903578124992006</c:v>
                </c:pt>
                <c:pt idx="31196">
                  <c:v>4.7900062500000002</c:v>
                </c:pt>
                <c:pt idx="31197">
                  <c:v>4.7895775</c:v>
                </c:pt>
                <c:pt idx="31198">
                  <c:v>4.7890712500000001</c:v>
                </c:pt>
                <c:pt idx="31199">
                  <c:v>4.7884793750016001</c:v>
                </c:pt>
                <c:pt idx="31200">
                  <c:v>4.7878762500000001</c:v>
                </c:pt>
                <c:pt idx="31201">
                  <c:v>4.7870737500000002</c:v>
                </c:pt>
                <c:pt idx="31202">
                  <c:v>4.7862881250016009</c:v>
                </c:pt>
                <c:pt idx="31203">
                  <c:v>4.7855418750016003</c:v>
                </c:pt>
                <c:pt idx="31204">
                  <c:v>4.784785625001601</c:v>
                </c:pt>
                <c:pt idx="31205">
                  <c:v>4.7840153124992009</c:v>
                </c:pt>
                <c:pt idx="31206">
                  <c:v>4.7833484375007993</c:v>
                </c:pt>
                <c:pt idx="31207">
                  <c:v>4.782826875001601</c:v>
                </c:pt>
                <c:pt idx="31208">
                  <c:v>4.7823603124992005</c:v>
                </c:pt>
                <c:pt idx="31209">
                  <c:v>4.7820184375007999</c:v>
                </c:pt>
                <c:pt idx="31210">
                  <c:v>4.7815312499999996</c:v>
                </c:pt>
                <c:pt idx="31211">
                  <c:v>4.7818846875007992</c:v>
                </c:pt>
                <c:pt idx="31212">
                  <c:v>4.7822384375007996</c:v>
                </c:pt>
                <c:pt idx="31213">
                  <c:v>4.7825978124992004</c:v>
                </c:pt>
                <c:pt idx="31214">
                  <c:v>4.7830225000000004</c:v>
                </c:pt>
                <c:pt idx="31215">
                  <c:v>4.7833746875007996</c:v>
                </c:pt>
                <c:pt idx="31216">
                  <c:v>4.7839087500000002</c:v>
                </c:pt>
                <c:pt idx="31217">
                  <c:v>4.7843196875007994</c:v>
                </c:pt>
                <c:pt idx="31218">
                  <c:v>4.7847878124992009</c:v>
                </c:pt>
                <c:pt idx="31219">
                  <c:v>4.7851684375007997</c:v>
                </c:pt>
                <c:pt idx="31220">
                  <c:v>4.7856221875007998</c:v>
                </c:pt>
                <c:pt idx="31221">
                  <c:v>4.7862175000000002</c:v>
                </c:pt>
                <c:pt idx="31222">
                  <c:v>4.7866234375007997</c:v>
                </c:pt>
                <c:pt idx="31223">
                  <c:v>4.7872534375007998</c:v>
                </c:pt>
                <c:pt idx="31224">
                  <c:v>4.7877815624992008</c:v>
                </c:pt>
                <c:pt idx="31225">
                  <c:v>4.7881499999999999</c:v>
                </c:pt>
                <c:pt idx="31226">
                  <c:v>4.7885378124992002</c:v>
                </c:pt>
                <c:pt idx="31227">
                  <c:v>4.7890787499999998</c:v>
                </c:pt>
                <c:pt idx="31228">
                  <c:v>4.7894453124992005</c:v>
                </c:pt>
                <c:pt idx="31229">
                  <c:v>4.7899659375007992</c:v>
                </c:pt>
                <c:pt idx="31230">
                  <c:v>4.7904949999999999</c:v>
                </c:pt>
                <c:pt idx="31231">
                  <c:v>4.7909740624992008</c:v>
                </c:pt>
                <c:pt idx="31232">
                  <c:v>4.7914624999999997</c:v>
                </c:pt>
                <c:pt idx="31233">
                  <c:v>4.7918343750016001</c:v>
                </c:pt>
                <c:pt idx="31234">
                  <c:v>4.7924421875007992</c:v>
                </c:pt>
                <c:pt idx="31235">
                  <c:v>4.7929368750016001</c:v>
                </c:pt>
                <c:pt idx="31236">
                  <c:v>4.7934568750016009</c:v>
                </c:pt>
                <c:pt idx="31237">
                  <c:v>4.7938778124992005</c:v>
                </c:pt>
                <c:pt idx="31238">
                  <c:v>4.7942003124992008</c:v>
                </c:pt>
                <c:pt idx="31239">
                  <c:v>4.7937603124992005</c:v>
                </c:pt>
                <c:pt idx="31240">
                  <c:v>4.793395625001601</c:v>
                </c:pt>
                <c:pt idx="31241">
                  <c:v>4.7930562500000002</c:v>
                </c:pt>
                <c:pt idx="31242">
                  <c:v>4.7927315624992008</c:v>
                </c:pt>
                <c:pt idx="31243">
                  <c:v>4.7923118750016007</c:v>
                </c:pt>
                <c:pt idx="31244">
                  <c:v>4.7919128124992003</c:v>
                </c:pt>
                <c:pt idx="31245">
                  <c:v>4.7914284375007998</c:v>
                </c:pt>
                <c:pt idx="31246">
                  <c:v>4.7910865624992001</c:v>
                </c:pt>
                <c:pt idx="31247">
                  <c:v>4.7905784375007991</c:v>
                </c:pt>
                <c:pt idx="31248">
                  <c:v>4.7901953124992005</c:v>
                </c:pt>
                <c:pt idx="31249">
                  <c:v>4.7896690624992004</c:v>
                </c:pt>
                <c:pt idx="31250">
                  <c:v>4.7892959375007997</c:v>
                </c:pt>
                <c:pt idx="31251">
                  <c:v>4.7887203124992004</c:v>
                </c:pt>
                <c:pt idx="31252">
                  <c:v>4.7882528124992003</c:v>
                </c:pt>
                <c:pt idx="31253">
                  <c:v>4.7878806250016002</c:v>
                </c:pt>
                <c:pt idx="31254">
                  <c:v>4.7875199999999998</c:v>
                </c:pt>
                <c:pt idx="31255">
                  <c:v>4.7869353124992005</c:v>
                </c:pt>
                <c:pt idx="31256">
                  <c:v>4.7865434375007991</c:v>
                </c:pt>
                <c:pt idx="31257">
                  <c:v>4.7861381250016004</c:v>
                </c:pt>
                <c:pt idx="31258">
                  <c:v>4.7855046875007998</c:v>
                </c:pt>
                <c:pt idx="31259">
                  <c:v>4.7851612499999998</c:v>
                </c:pt>
                <c:pt idx="31260">
                  <c:v>4.7848103124992001</c:v>
                </c:pt>
                <c:pt idx="31261">
                  <c:v>4.7843409375007999</c:v>
                </c:pt>
                <c:pt idx="31262">
                  <c:v>4.7847468750016002</c:v>
                </c:pt>
                <c:pt idx="31263">
                  <c:v>4.7851753124992005</c:v>
                </c:pt>
                <c:pt idx="31264">
                  <c:v>4.7855068750016008</c:v>
                </c:pt>
                <c:pt idx="31265">
                  <c:v>4.7858884375007991</c:v>
                </c:pt>
                <c:pt idx="31266">
                  <c:v>4.7862678124992009</c:v>
                </c:pt>
                <c:pt idx="31267">
                  <c:v>4.7866049999999998</c:v>
                </c:pt>
                <c:pt idx="31268">
                  <c:v>4.7869281250016007</c:v>
                </c:pt>
                <c:pt idx="31269">
                  <c:v>4.7873809375007994</c:v>
                </c:pt>
                <c:pt idx="31270">
                  <c:v>4.7877434375007999</c:v>
                </c:pt>
                <c:pt idx="31271">
                  <c:v>4.7883018750016006</c:v>
                </c:pt>
                <c:pt idx="31272">
                  <c:v>4.7886778124992002</c:v>
                </c:pt>
                <c:pt idx="31273">
                  <c:v>4.7891262499999998</c:v>
                </c:pt>
                <c:pt idx="31274">
                  <c:v>4.7894724999999996</c:v>
                </c:pt>
                <c:pt idx="31275">
                  <c:v>4.7898646875007991</c:v>
                </c:pt>
                <c:pt idx="31276">
                  <c:v>4.7902271875007996</c:v>
                </c:pt>
                <c:pt idx="31277">
                  <c:v>4.7906443750016008</c:v>
                </c:pt>
                <c:pt idx="31278">
                  <c:v>4.7910028124992001</c:v>
                </c:pt>
                <c:pt idx="31279">
                  <c:v>4.7913246875007998</c:v>
                </c:pt>
                <c:pt idx="31280">
                  <c:v>4.7917368750016003</c:v>
                </c:pt>
                <c:pt idx="31281">
                  <c:v>4.7921353124992008</c:v>
                </c:pt>
                <c:pt idx="31282">
                  <c:v>4.7926109375007995</c:v>
                </c:pt>
                <c:pt idx="31283">
                  <c:v>4.7931378124992001</c:v>
                </c:pt>
                <c:pt idx="31284">
                  <c:v>4.7928040624992008</c:v>
                </c:pt>
                <c:pt idx="31285">
                  <c:v>4.7924118750016005</c:v>
                </c:pt>
                <c:pt idx="31286">
                  <c:v>4.7919009375007997</c:v>
                </c:pt>
                <c:pt idx="31287">
                  <c:v>4.7914853124992005</c:v>
                </c:pt>
                <c:pt idx="31288">
                  <c:v>4.7909112499999997</c:v>
                </c:pt>
                <c:pt idx="31289">
                  <c:v>4.7901846875007994</c:v>
                </c:pt>
                <c:pt idx="31290">
                  <c:v>4.7894987499999999</c:v>
                </c:pt>
                <c:pt idx="31291">
                  <c:v>4.7888365624992009</c:v>
                </c:pt>
                <c:pt idx="31292">
                  <c:v>4.7882171875007993</c:v>
                </c:pt>
                <c:pt idx="31293">
                  <c:v>4.7876043750016004</c:v>
                </c:pt>
                <c:pt idx="31294">
                  <c:v>4.7869806250016005</c:v>
                </c:pt>
                <c:pt idx="31295">
                  <c:v>4.7864581250016007</c:v>
                </c:pt>
                <c:pt idx="31296">
                  <c:v>4.7859406250016008</c:v>
                </c:pt>
                <c:pt idx="31297">
                  <c:v>4.78546125</c:v>
                </c:pt>
                <c:pt idx="31298">
                  <c:v>4.7851156250016009</c:v>
                </c:pt>
                <c:pt idx="31299">
                  <c:v>4.7845428124992004</c:v>
                </c:pt>
                <c:pt idx="31300">
                  <c:v>4.7840087499999999</c:v>
                </c:pt>
                <c:pt idx="31301">
                  <c:v>4.7836012500000002</c:v>
                </c:pt>
                <c:pt idx="31302">
                  <c:v>4.7832003124992006</c:v>
                </c:pt>
                <c:pt idx="31303">
                  <c:v>4.7835459375007998</c:v>
                </c:pt>
                <c:pt idx="31304">
                  <c:v>4.7840259375007994</c:v>
                </c:pt>
                <c:pt idx="31305">
                  <c:v>4.7845243750016007</c:v>
                </c:pt>
                <c:pt idx="31306">
                  <c:v>4.7848862499999996</c:v>
                </c:pt>
                <c:pt idx="31307">
                  <c:v>4.7852078124992001</c:v>
                </c:pt>
                <c:pt idx="31308">
                  <c:v>4.7856434375007995</c:v>
                </c:pt>
                <c:pt idx="31309">
                  <c:v>4.7860759375007991</c:v>
                </c:pt>
                <c:pt idx="31310">
                  <c:v>4.7865562500000003</c:v>
                </c:pt>
                <c:pt idx="31311">
                  <c:v>4.7871056250016002</c:v>
                </c:pt>
                <c:pt idx="31312">
                  <c:v>4.7875918750016009</c:v>
                </c:pt>
                <c:pt idx="31313">
                  <c:v>4.7879803124992009</c:v>
                </c:pt>
                <c:pt idx="31314">
                  <c:v>4.7883603124992007</c:v>
                </c:pt>
                <c:pt idx="31315">
                  <c:v>4.7886956250016004</c:v>
                </c:pt>
                <c:pt idx="31316">
                  <c:v>4.7891359375007996</c:v>
                </c:pt>
                <c:pt idx="31317">
                  <c:v>4.7895784375007997</c:v>
                </c:pt>
                <c:pt idx="31318">
                  <c:v>4.7900415624992005</c:v>
                </c:pt>
                <c:pt idx="31319">
                  <c:v>4.7904637499999998</c:v>
                </c:pt>
                <c:pt idx="31320">
                  <c:v>4.7908706250016007</c:v>
                </c:pt>
                <c:pt idx="31321">
                  <c:v>4.7912206250016007</c:v>
                </c:pt>
                <c:pt idx="31322">
                  <c:v>4.790845</c:v>
                </c:pt>
                <c:pt idx="31323">
                  <c:v>4.7904590624992007</c:v>
                </c:pt>
                <c:pt idx="31324">
                  <c:v>4.7899275000000001</c:v>
                </c:pt>
                <c:pt idx="31325">
                  <c:v>4.7893781250016003</c:v>
                </c:pt>
                <c:pt idx="31326">
                  <c:v>4.7889490624992002</c:v>
                </c:pt>
                <c:pt idx="31327">
                  <c:v>4.7886215624992001</c:v>
                </c:pt>
                <c:pt idx="31328">
                  <c:v>4.7880756250016008</c:v>
                </c:pt>
                <c:pt idx="31329">
                  <c:v>4.7877221875007994</c:v>
                </c:pt>
                <c:pt idx="31330">
                  <c:v>4.7872537499999996</c:v>
                </c:pt>
                <c:pt idx="31331">
                  <c:v>4.7868868750016009</c:v>
                </c:pt>
                <c:pt idx="31332">
                  <c:v>4.7865340624992001</c:v>
                </c:pt>
                <c:pt idx="31333">
                  <c:v>4.7862956250016007</c:v>
                </c:pt>
                <c:pt idx="31334">
                  <c:v>4.7859687500000003</c:v>
                </c:pt>
                <c:pt idx="31335">
                  <c:v>4.7863506250016004</c:v>
                </c:pt>
                <c:pt idx="31336">
                  <c:v>4.7867956250016004</c:v>
                </c:pt>
                <c:pt idx="31337">
                  <c:v>4.7871462500000002</c:v>
                </c:pt>
                <c:pt idx="31338">
                  <c:v>4.7876781250016007</c:v>
                </c:pt>
                <c:pt idx="31339">
                  <c:v>4.7881193750016005</c:v>
                </c:pt>
                <c:pt idx="31340">
                  <c:v>4.7886315624992006</c:v>
                </c:pt>
                <c:pt idx="31341">
                  <c:v>4.7891265624992005</c:v>
                </c:pt>
                <c:pt idx="31342">
                  <c:v>4.7895046875007994</c:v>
                </c:pt>
                <c:pt idx="31343">
                  <c:v>4.78909875</c:v>
                </c:pt>
                <c:pt idx="31344">
                  <c:v>4.7887659375007994</c:v>
                </c:pt>
                <c:pt idx="31345">
                  <c:v>4.7882462500000003</c:v>
                </c:pt>
                <c:pt idx="31346">
                  <c:v>4.7878615624992005</c:v>
                </c:pt>
                <c:pt idx="31347">
                  <c:v>4.7874068750016008</c:v>
                </c:pt>
                <c:pt idx="31348">
                  <c:v>4.7869934375007999</c:v>
                </c:pt>
                <c:pt idx="31349">
                  <c:v>4.7865425000000004</c:v>
                </c:pt>
                <c:pt idx="31350">
                  <c:v>4.7859296875007997</c:v>
                </c:pt>
                <c:pt idx="31351">
                  <c:v>4.7855884375007998</c:v>
                </c:pt>
                <c:pt idx="31352">
                  <c:v>4.7849759375007999</c:v>
                </c:pt>
                <c:pt idx="31353">
                  <c:v>4.7844284375007993</c:v>
                </c:pt>
                <c:pt idx="31354">
                  <c:v>4.7840784375007992</c:v>
                </c:pt>
                <c:pt idx="31355">
                  <c:v>4.7836959375007995</c:v>
                </c:pt>
                <c:pt idx="31356">
                  <c:v>4.7833600000000001</c:v>
                </c:pt>
                <c:pt idx="31357">
                  <c:v>4.7838462499999999</c:v>
                </c:pt>
                <c:pt idx="31358">
                  <c:v>4.7843071875007999</c:v>
                </c:pt>
                <c:pt idx="31359">
                  <c:v>4.7848771875007996</c:v>
                </c:pt>
                <c:pt idx="31360">
                  <c:v>4.7853440624992007</c:v>
                </c:pt>
                <c:pt idx="31361">
                  <c:v>4.7859731250016004</c:v>
                </c:pt>
                <c:pt idx="31362">
                  <c:v>4.7865509375007997</c:v>
                </c:pt>
                <c:pt idx="31363">
                  <c:v>4.7871550000000003</c:v>
                </c:pt>
                <c:pt idx="31364">
                  <c:v>4.7876906250016003</c:v>
                </c:pt>
                <c:pt idx="31365">
                  <c:v>4.7880324999999999</c:v>
                </c:pt>
                <c:pt idx="31366">
                  <c:v>4.7883543750016004</c:v>
                </c:pt>
                <c:pt idx="31367">
                  <c:v>4.788901875001601</c:v>
                </c:pt>
                <c:pt idx="31368">
                  <c:v>4.7894690624992009</c:v>
                </c:pt>
                <c:pt idx="31369">
                  <c:v>4.7900175000000003</c:v>
                </c:pt>
                <c:pt idx="31370">
                  <c:v>4.7903728124992009</c:v>
                </c:pt>
                <c:pt idx="31371">
                  <c:v>4.7909231250016004</c:v>
                </c:pt>
                <c:pt idx="31372">
                  <c:v>4.7912656250016008</c:v>
                </c:pt>
                <c:pt idx="31373">
                  <c:v>4.7916049999999997</c:v>
                </c:pt>
                <c:pt idx="31374">
                  <c:v>4.7922253124992009</c:v>
                </c:pt>
                <c:pt idx="31375">
                  <c:v>4.7925912500000001</c:v>
                </c:pt>
                <c:pt idx="31376">
                  <c:v>4.7929234375007992</c:v>
                </c:pt>
                <c:pt idx="31377">
                  <c:v>4.7935556250016003</c:v>
                </c:pt>
                <c:pt idx="31378">
                  <c:v>4.7939993750016008</c:v>
                </c:pt>
                <c:pt idx="31379">
                  <c:v>4.7946518750016009</c:v>
                </c:pt>
                <c:pt idx="31380">
                  <c:v>4.7950053124992005</c:v>
                </c:pt>
                <c:pt idx="31381">
                  <c:v>4.7953887499999999</c:v>
                </c:pt>
                <c:pt idx="31382">
                  <c:v>4.79601875</c:v>
                </c:pt>
                <c:pt idx="31383">
                  <c:v>4.7966556250016001</c:v>
                </c:pt>
                <c:pt idx="31384">
                  <c:v>4.7970246875007998</c:v>
                </c:pt>
                <c:pt idx="31385">
                  <c:v>4.7975396875007998</c:v>
                </c:pt>
                <c:pt idx="31386">
                  <c:v>4.7979012499999998</c:v>
                </c:pt>
                <c:pt idx="31387">
                  <c:v>4.7984125000000004</c:v>
                </c:pt>
                <c:pt idx="31388">
                  <c:v>4.7988306250016004</c:v>
                </c:pt>
                <c:pt idx="31389">
                  <c:v>4.7991615624992008</c:v>
                </c:pt>
                <c:pt idx="31390">
                  <c:v>4.7987243750016004</c:v>
                </c:pt>
                <c:pt idx="31391">
                  <c:v>4.7983865624992008</c:v>
                </c:pt>
                <c:pt idx="31392">
                  <c:v>4.7979709375007991</c:v>
                </c:pt>
                <c:pt idx="31393">
                  <c:v>4.7973724999999998</c:v>
                </c:pt>
                <c:pt idx="31394">
                  <c:v>4.7967431250016004</c:v>
                </c:pt>
                <c:pt idx="31395">
                  <c:v>4.7961606250016002</c:v>
                </c:pt>
                <c:pt idx="31396">
                  <c:v>4.7955190624992001</c:v>
                </c:pt>
                <c:pt idx="31397">
                  <c:v>4.7948090624992004</c:v>
                </c:pt>
                <c:pt idx="31398">
                  <c:v>4.7940353124992008</c:v>
                </c:pt>
                <c:pt idx="31399">
                  <c:v>4.7933206250016003</c:v>
                </c:pt>
                <c:pt idx="31400">
                  <c:v>4.7925378124992006</c:v>
                </c:pt>
                <c:pt idx="31401">
                  <c:v>4.7917293750016006</c:v>
                </c:pt>
                <c:pt idx="31402">
                  <c:v>4.7909715624992009</c:v>
                </c:pt>
                <c:pt idx="31403">
                  <c:v>4.7902453124992004</c:v>
                </c:pt>
                <c:pt idx="31404">
                  <c:v>4.7894096875007994</c:v>
                </c:pt>
                <c:pt idx="31405">
                  <c:v>4.7886150000000001</c:v>
                </c:pt>
                <c:pt idx="31406">
                  <c:v>4.7878465624992002</c:v>
                </c:pt>
                <c:pt idx="31407">
                  <c:v>4.7870118750016006</c:v>
                </c:pt>
                <c:pt idx="31408">
                  <c:v>4.7861099999999999</c:v>
                </c:pt>
                <c:pt idx="31409">
                  <c:v>4.7852631250016007</c:v>
                </c:pt>
                <c:pt idx="31410">
                  <c:v>4.7845159375007995</c:v>
                </c:pt>
                <c:pt idx="31411">
                  <c:v>4.7838515624992004</c:v>
                </c:pt>
                <c:pt idx="31412">
                  <c:v>4.7831465624992004</c:v>
                </c:pt>
                <c:pt idx="31413">
                  <c:v>4.7825456250016005</c:v>
                </c:pt>
                <c:pt idx="31414">
                  <c:v>4.7821768750016007</c:v>
                </c:pt>
                <c:pt idx="31415">
                  <c:v>4.7817328124992002</c:v>
                </c:pt>
                <c:pt idx="31416">
                  <c:v>4.7813156250016009</c:v>
                </c:pt>
                <c:pt idx="31417">
                  <c:v>4.7809790624992008</c:v>
                </c:pt>
                <c:pt idx="31418">
                  <c:v>4.7813850000000002</c:v>
                </c:pt>
                <c:pt idx="31419">
                  <c:v>4.7819128124992005</c:v>
                </c:pt>
                <c:pt idx="31420">
                  <c:v>4.7822437500000001</c:v>
                </c:pt>
                <c:pt idx="31421">
                  <c:v>4.7826156250016005</c:v>
                </c:pt>
                <c:pt idx="31422">
                  <c:v>4.7829874999999999</c:v>
                </c:pt>
                <c:pt idx="31423">
                  <c:v>4.7834228124992002</c:v>
                </c:pt>
                <c:pt idx="31424">
                  <c:v>4.7838443750016006</c:v>
                </c:pt>
                <c:pt idx="31425">
                  <c:v>4.7842746875007993</c:v>
                </c:pt>
                <c:pt idx="31426">
                  <c:v>4.7847753124992005</c:v>
                </c:pt>
                <c:pt idx="31427">
                  <c:v>4.7851896875007993</c:v>
                </c:pt>
                <c:pt idx="31428">
                  <c:v>4.7857471875007995</c:v>
                </c:pt>
                <c:pt idx="31429">
                  <c:v>4.7861984375007998</c:v>
                </c:pt>
                <c:pt idx="31430">
                  <c:v>4.7867284375007992</c:v>
                </c:pt>
                <c:pt idx="31431">
                  <c:v>4.7871221875007999</c:v>
                </c:pt>
                <c:pt idx="31432">
                  <c:v>4.7877349999999996</c:v>
                </c:pt>
                <c:pt idx="31433">
                  <c:v>4.7881484375007997</c:v>
                </c:pt>
                <c:pt idx="31434">
                  <c:v>4.7886784375007991</c:v>
                </c:pt>
                <c:pt idx="31435">
                  <c:v>4.7890318750016005</c:v>
                </c:pt>
                <c:pt idx="31436">
                  <c:v>4.7894853124992007</c:v>
                </c:pt>
                <c:pt idx="31437">
                  <c:v>4.7900337500000001</c:v>
                </c:pt>
                <c:pt idx="31438">
                  <c:v>4.7905609375007998</c:v>
                </c:pt>
                <c:pt idx="31439">
                  <c:v>4.7910003124992002</c:v>
                </c:pt>
                <c:pt idx="31440">
                  <c:v>4.7914221875007996</c:v>
                </c:pt>
                <c:pt idx="31441">
                  <c:v>4.7918393750016008</c:v>
                </c:pt>
                <c:pt idx="31442">
                  <c:v>4.7921934375007993</c:v>
                </c:pt>
                <c:pt idx="31443">
                  <c:v>4.7925624999999998</c:v>
                </c:pt>
                <c:pt idx="31444">
                  <c:v>4.7921359375007997</c:v>
                </c:pt>
                <c:pt idx="31445">
                  <c:v>4.7917540624992006</c:v>
                </c:pt>
                <c:pt idx="31446">
                  <c:v>4.7913662500000003</c:v>
                </c:pt>
                <c:pt idx="31447">
                  <c:v>4.7908309375007994</c:v>
                </c:pt>
                <c:pt idx="31448">
                  <c:v>4.7902471875007997</c:v>
                </c:pt>
                <c:pt idx="31449">
                  <c:v>4.7897274999999997</c:v>
                </c:pt>
                <c:pt idx="31450">
                  <c:v>4.7892659375007991</c:v>
                </c:pt>
                <c:pt idx="31451">
                  <c:v>4.7886965624992008</c:v>
                </c:pt>
                <c:pt idx="31452">
                  <c:v>4.7880399999999996</c:v>
                </c:pt>
                <c:pt idx="31453">
                  <c:v>4.7874621875007994</c:v>
                </c:pt>
                <c:pt idx="31454">
                  <c:v>4.7869875000000004</c:v>
                </c:pt>
                <c:pt idx="31455">
                  <c:v>4.7863996875007997</c:v>
                </c:pt>
                <c:pt idx="31456">
                  <c:v>4.7857340624992002</c:v>
                </c:pt>
                <c:pt idx="31457">
                  <c:v>4.7851590624992006</c:v>
                </c:pt>
                <c:pt idx="31458">
                  <c:v>4.7845912500000001</c:v>
                </c:pt>
                <c:pt idx="31459">
                  <c:v>4.7839959375007997</c:v>
                </c:pt>
                <c:pt idx="31460">
                  <c:v>4.783319375001601</c:v>
                </c:pt>
                <c:pt idx="31461">
                  <c:v>4.7827353124992005</c:v>
                </c:pt>
                <c:pt idx="31462">
                  <c:v>4.7822481250016002</c:v>
                </c:pt>
                <c:pt idx="31463">
                  <c:v>4.7817168750016004</c:v>
                </c:pt>
                <c:pt idx="31464">
                  <c:v>4.7812443750016005</c:v>
                </c:pt>
                <c:pt idx="31465">
                  <c:v>4.7807240624992007</c:v>
                </c:pt>
                <c:pt idx="31466">
                  <c:v>4.7808703124992009</c:v>
                </c:pt>
                <c:pt idx="31467">
                  <c:v>4.7812684375007999</c:v>
                </c:pt>
                <c:pt idx="31468">
                  <c:v>4.7816846875007997</c:v>
                </c:pt>
                <c:pt idx="31469">
                  <c:v>4.7820087500000001</c:v>
                </c:pt>
                <c:pt idx="31470">
                  <c:v>4.7825562499999998</c:v>
                </c:pt>
                <c:pt idx="31471">
                  <c:v>4.7829603124992008</c:v>
                </c:pt>
                <c:pt idx="31472">
                  <c:v>4.7835274999999999</c:v>
                </c:pt>
                <c:pt idx="31473">
                  <c:v>4.7840203124992007</c:v>
                </c:pt>
                <c:pt idx="31474">
                  <c:v>4.7845531250016009</c:v>
                </c:pt>
                <c:pt idx="31475">
                  <c:v>4.7851012500000003</c:v>
                </c:pt>
                <c:pt idx="31476">
                  <c:v>4.7856674999999997</c:v>
                </c:pt>
                <c:pt idx="31477">
                  <c:v>4.7862509375007996</c:v>
                </c:pt>
                <c:pt idx="31478">
                  <c:v>4.7866143750016006</c:v>
                </c:pt>
                <c:pt idx="31479">
                  <c:v>4.7871440624992001</c:v>
                </c:pt>
                <c:pt idx="31480">
                  <c:v>4.7875612500000004</c:v>
                </c:pt>
                <c:pt idx="31481">
                  <c:v>4.7881268750016002</c:v>
                </c:pt>
                <c:pt idx="31482">
                  <c:v>4.7884587500000002</c:v>
                </c:pt>
                <c:pt idx="31483">
                  <c:v>4.7888490624992004</c:v>
                </c:pt>
                <c:pt idx="31484">
                  <c:v>4.7893962500000002</c:v>
                </c:pt>
                <c:pt idx="31485">
                  <c:v>4.7900543750016009</c:v>
                </c:pt>
                <c:pt idx="31486">
                  <c:v>4.7905993750016007</c:v>
                </c:pt>
                <c:pt idx="31487">
                  <c:v>4.7911256250016008</c:v>
                </c:pt>
                <c:pt idx="31488">
                  <c:v>4.7914859375007994</c:v>
                </c:pt>
                <c:pt idx="31489">
                  <c:v>4.7919753124992006</c:v>
                </c:pt>
                <c:pt idx="31490">
                  <c:v>4.7923359375007992</c:v>
                </c:pt>
                <c:pt idx="31491">
                  <c:v>4.7927503124992006</c:v>
                </c:pt>
                <c:pt idx="31492">
                  <c:v>4.7931274999999998</c:v>
                </c:pt>
                <c:pt idx="31493">
                  <c:v>4.7926650000000004</c:v>
                </c:pt>
                <c:pt idx="31494">
                  <c:v>4.7922053124992008</c:v>
                </c:pt>
                <c:pt idx="31495">
                  <c:v>4.7917681250016004</c:v>
                </c:pt>
                <c:pt idx="31496">
                  <c:v>4.7912815624992007</c:v>
                </c:pt>
                <c:pt idx="31497">
                  <c:v>4.7908662499999997</c:v>
                </c:pt>
                <c:pt idx="31498">
                  <c:v>4.7904093750016008</c:v>
                </c:pt>
                <c:pt idx="31499">
                  <c:v>4.7897921875007992</c:v>
                </c:pt>
                <c:pt idx="31500">
                  <c:v>4.7892462499999997</c:v>
                </c:pt>
                <c:pt idx="31501">
                  <c:v>4.7888290624992003</c:v>
                </c:pt>
                <c:pt idx="31502">
                  <c:v>4.7883284375007991</c:v>
                </c:pt>
                <c:pt idx="31503">
                  <c:v>4.7877124999999996</c:v>
                </c:pt>
                <c:pt idx="31504">
                  <c:v>4.7870715624992002</c:v>
                </c:pt>
                <c:pt idx="31505">
                  <c:v>4.7865865624992008</c:v>
                </c:pt>
                <c:pt idx="31506">
                  <c:v>4.7860468750016008</c:v>
                </c:pt>
                <c:pt idx="31507">
                  <c:v>4.7854678124992009</c:v>
                </c:pt>
                <c:pt idx="31508">
                  <c:v>4.7849706250016002</c:v>
                </c:pt>
                <c:pt idx="31509">
                  <c:v>4.7845399999999998</c:v>
                </c:pt>
                <c:pt idx="31510">
                  <c:v>4.784035625001601</c:v>
                </c:pt>
                <c:pt idx="31511">
                  <c:v>4.7834753124992009</c:v>
                </c:pt>
                <c:pt idx="31512">
                  <c:v>4.7829687500000002</c:v>
                </c:pt>
                <c:pt idx="31513">
                  <c:v>4.7825053124992003</c:v>
                </c:pt>
                <c:pt idx="31514">
                  <c:v>4.7820165624992006</c:v>
                </c:pt>
                <c:pt idx="31515">
                  <c:v>4.7815884375007993</c:v>
                </c:pt>
                <c:pt idx="31516">
                  <c:v>4.7809721875007991</c:v>
                </c:pt>
                <c:pt idx="31517">
                  <c:v>4.7806121875007994</c:v>
                </c:pt>
                <c:pt idx="31518">
                  <c:v>4.7802375000000001</c:v>
                </c:pt>
                <c:pt idx="31519">
                  <c:v>4.7798709375007995</c:v>
                </c:pt>
                <c:pt idx="31520">
                  <c:v>4.7802184375007997</c:v>
                </c:pt>
                <c:pt idx="31521">
                  <c:v>4.7806421875007992</c:v>
                </c:pt>
                <c:pt idx="31522">
                  <c:v>4.7811124999999999</c:v>
                </c:pt>
                <c:pt idx="31523">
                  <c:v>4.7816953124992008</c:v>
                </c:pt>
                <c:pt idx="31524">
                  <c:v>4.7821315624992007</c:v>
                </c:pt>
                <c:pt idx="31525">
                  <c:v>4.7826278124992001</c:v>
                </c:pt>
                <c:pt idx="31526">
                  <c:v>4.7831015624992004</c:v>
                </c:pt>
                <c:pt idx="31527">
                  <c:v>4.783565625001601</c:v>
                </c:pt>
                <c:pt idx="31528">
                  <c:v>4.7841459375007993</c:v>
                </c:pt>
                <c:pt idx="31529">
                  <c:v>4.7846590624992009</c:v>
                </c:pt>
                <c:pt idx="31530">
                  <c:v>4.7853075</c:v>
                </c:pt>
                <c:pt idx="31531">
                  <c:v>4.7858631250016002</c:v>
                </c:pt>
                <c:pt idx="31532">
                  <c:v>4.7865515624992003</c:v>
                </c:pt>
                <c:pt idx="31533">
                  <c:v>4.7870721875007991</c:v>
                </c:pt>
                <c:pt idx="31534">
                  <c:v>4.7874696875007992</c:v>
                </c:pt>
                <c:pt idx="31535">
                  <c:v>4.7878818750016006</c:v>
                </c:pt>
                <c:pt idx="31536">
                  <c:v>4.7882159375007998</c:v>
                </c:pt>
                <c:pt idx="31537">
                  <c:v>4.7889453124992007</c:v>
                </c:pt>
                <c:pt idx="31538">
                  <c:v>4.7892953124992008</c:v>
                </c:pt>
                <c:pt idx="31539">
                  <c:v>4.7896306250016005</c:v>
                </c:pt>
                <c:pt idx="31540">
                  <c:v>4.789970625001601</c:v>
                </c:pt>
                <c:pt idx="31541">
                  <c:v>4.7905087499999999</c:v>
                </c:pt>
                <c:pt idx="31542">
                  <c:v>4.7908565624992008</c:v>
                </c:pt>
                <c:pt idx="31543">
                  <c:v>4.7913887500000003</c:v>
                </c:pt>
                <c:pt idx="31544">
                  <c:v>4.7917971875007996</c:v>
                </c:pt>
                <c:pt idx="31545">
                  <c:v>4.7921449999999997</c:v>
                </c:pt>
                <c:pt idx="31546">
                  <c:v>4.7926406250016003</c:v>
                </c:pt>
                <c:pt idx="31547">
                  <c:v>4.7929690624992007</c:v>
                </c:pt>
                <c:pt idx="31548">
                  <c:v>4.7934143750016007</c:v>
                </c:pt>
                <c:pt idx="31549">
                  <c:v>4.7938665624992005</c:v>
                </c:pt>
                <c:pt idx="31550">
                  <c:v>4.7934934375007998</c:v>
                </c:pt>
                <c:pt idx="31551">
                  <c:v>4.7931034375007995</c:v>
                </c:pt>
                <c:pt idx="31552">
                  <c:v>4.7925665624992009</c:v>
                </c:pt>
                <c:pt idx="31553">
                  <c:v>4.7918553124992007</c:v>
                </c:pt>
                <c:pt idx="31554">
                  <c:v>4.7911684375007999</c:v>
                </c:pt>
                <c:pt idx="31555">
                  <c:v>4.7902556250016008</c:v>
                </c:pt>
                <c:pt idx="31556">
                  <c:v>4.7893471875007991</c:v>
                </c:pt>
                <c:pt idx="31557">
                  <c:v>4.7884321875007991</c:v>
                </c:pt>
                <c:pt idx="31558">
                  <c:v>4.7875759375007991</c:v>
                </c:pt>
                <c:pt idx="31559">
                  <c:v>4.7866321875007998</c:v>
                </c:pt>
                <c:pt idx="31560">
                  <c:v>4.7856528124992002</c:v>
                </c:pt>
                <c:pt idx="31561">
                  <c:v>4.7848381250016008</c:v>
                </c:pt>
                <c:pt idx="31562">
                  <c:v>4.7841234375007993</c:v>
                </c:pt>
                <c:pt idx="31563">
                  <c:v>4.7835103124992004</c:v>
                </c:pt>
                <c:pt idx="31564">
                  <c:v>4.7830465624992007</c:v>
                </c:pt>
                <c:pt idx="31565">
                  <c:v>4.7826725000000003</c:v>
                </c:pt>
                <c:pt idx="31566">
                  <c:v>4.7822865624992001</c:v>
                </c:pt>
                <c:pt idx="31567">
                  <c:v>4.7819475000000002</c:v>
                </c:pt>
                <c:pt idx="31568">
                  <c:v>4.7816271875007992</c:v>
                </c:pt>
                <c:pt idx="31569">
                  <c:v>4.7812771875007991</c:v>
                </c:pt>
                <c:pt idx="31570">
                  <c:v>4.7816725</c:v>
                </c:pt>
                <c:pt idx="31571">
                  <c:v>4.7820603124992003</c:v>
                </c:pt>
                <c:pt idx="31572">
                  <c:v>4.7824121875007997</c:v>
                </c:pt>
                <c:pt idx="31573">
                  <c:v>4.7828790624992008</c:v>
                </c:pt>
                <c:pt idx="31574">
                  <c:v>4.783245</c:v>
                </c:pt>
                <c:pt idx="31575">
                  <c:v>4.7837231250016004</c:v>
                </c:pt>
                <c:pt idx="31576">
                  <c:v>4.7842784375007996</c:v>
                </c:pt>
                <c:pt idx="31577">
                  <c:v>4.7847468750016002</c:v>
                </c:pt>
                <c:pt idx="31578">
                  <c:v>4.7853115624992002</c:v>
                </c:pt>
                <c:pt idx="31579">
                  <c:v>4.7857140624992001</c:v>
                </c:pt>
                <c:pt idx="31580">
                  <c:v>4.786215625001601</c:v>
                </c:pt>
                <c:pt idx="31581">
                  <c:v>4.7865768750016002</c:v>
                </c:pt>
                <c:pt idx="31582">
                  <c:v>4.7870409375007998</c:v>
                </c:pt>
                <c:pt idx="31583">
                  <c:v>4.787365625001601</c:v>
                </c:pt>
                <c:pt idx="31584">
                  <c:v>4.78771375</c:v>
                </c:pt>
                <c:pt idx="31585">
                  <c:v>4.7881821875007997</c:v>
                </c:pt>
                <c:pt idx="31586">
                  <c:v>4.7885887499999997</c:v>
                </c:pt>
                <c:pt idx="31587">
                  <c:v>4.7889474999999999</c:v>
                </c:pt>
                <c:pt idx="31588">
                  <c:v>4.7894031250016003</c:v>
                </c:pt>
                <c:pt idx="31589">
                  <c:v>4.7898193750016009</c:v>
                </c:pt>
                <c:pt idx="31590">
                  <c:v>4.7902156250016006</c:v>
                </c:pt>
                <c:pt idx="31591">
                  <c:v>4.7898546875007995</c:v>
                </c:pt>
                <c:pt idx="31592">
                  <c:v>4.7892593750016008</c:v>
                </c:pt>
                <c:pt idx="31593">
                  <c:v>4.7888531250016007</c:v>
                </c:pt>
                <c:pt idx="31594">
                  <c:v>4.7885009375007996</c:v>
                </c:pt>
                <c:pt idx="31595">
                  <c:v>4.7880059375007997</c:v>
                </c:pt>
                <c:pt idx="31596">
                  <c:v>4.7874771875007998</c:v>
                </c:pt>
                <c:pt idx="31597">
                  <c:v>4.7869771875007991</c:v>
                </c:pt>
                <c:pt idx="31598">
                  <c:v>4.786579375001601</c:v>
                </c:pt>
                <c:pt idx="31599">
                  <c:v>4.7860634375007995</c:v>
                </c:pt>
                <c:pt idx="31600">
                  <c:v>4.7855409375007998</c:v>
                </c:pt>
                <c:pt idx="31601">
                  <c:v>4.7851253124992006</c:v>
                </c:pt>
                <c:pt idx="31602">
                  <c:v>4.7847287500000002</c:v>
                </c:pt>
                <c:pt idx="31603">
                  <c:v>4.7842481250016009</c:v>
                </c:pt>
                <c:pt idx="31604">
                  <c:v>4.7836834375007999</c:v>
                </c:pt>
                <c:pt idx="31605">
                  <c:v>4.7831406250016002</c:v>
                </c:pt>
                <c:pt idx="31606">
                  <c:v>4.7825262500000001</c:v>
                </c:pt>
                <c:pt idx="31607">
                  <c:v>4.7818621875007992</c:v>
                </c:pt>
                <c:pt idx="31608">
                  <c:v>4.7812253124992008</c:v>
                </c:pt>
                <c:pt idx="31609">
                  <c:v>4.7807149999999998</c:v>
                </c:pt>
                <c:pt idx="31610">
                  <c:v>4.7801903124992009</c:v>
                </c:pt>
                <c:pt idx="31611">
                  <c:v>4.77954875</c:v>
                </c:pt>
                <c:pt idx="31612">
                  <c:v>4.7789881250016002</c:v>
                </c:pt>
                <c:pt idx="31613">
                  <c:v>4.7785675000000003</c:v>
                </c:pt>
                <c:pt idx="31614">
                  <c:v>4.7781506250016008</c:v>
                </c:pt>
                <c:pt idx="31615">
                  <c:v>4.7777259375007999</c:v>
                </c:pt>
                <c:pt idx="31616">
                  <c:v>4.7780737499999999</c:v>
                </c:pt>
                <c:pt idx="31617">
                  <c:v>4.7784725000000003</c:v>
                </c:pt>
                <c:pt idx="31618">
                  <c:v>4.7788996875007994</c:v>
                </c:pt>
                <c:pt idx="31619">
                  <c:v>4.7792218750016007</c:v>
                </c:pt>
                <c:pt idx="31620">
                  <c:v>4.7797168750016006</c:v>
                </c:pt>
                <c:pt idx="31621">
                  <c:v>4.780093125001601</c:v>
                </c:pt>
                <c:pt idx="31622">
                  <c:v>4.7805462500000004</c:v>
                </c:pt>
                <c:pt idx="31623">
                  <c:v>4.7809634375007999</c:v>
                </c:pt>
                <c:pt idx="31624">
                  <c:v>4.7816299999999998</c:v>
                </c:pt>
                <c:pt idx="31625">
                  <c:v>4.7820946875007992</c:v>
                </c:pt>
                <c:pt idx="31626">
                  <c:v>4.7827518750016003</c:v>
                </c:pt>
                <c:pt idx="31627">
                  <c:v>4.7832790624992008</c:v>
                </c:pt>
                <c:pt idx="31628">
                  <c:v>4.7836121875007995</c:v>
                </c:pt>
                <c:pt idx="31629">
                  <c:v>4.7839446875007994</c:v>
                </c:pt>
                <c:pt idx="31630">
                  <c:v>4.7843668750016004</c:v>
                </c:pt>
                <c:pt idx="31631">
                  <c:v>4.7850834375007993</c:v>
                </c:pt>
                <c:pt idx="31632">
                  <c:v>4.7855903124992007</c:v>
                </c:pt>
                <c:pt idx="31633">
                  <c:v>4.7859243750016009</c:v>
                </c:pt>
                <c:pt idx="31634">
                  <c:v>4.7864340624992003</c:v>
                </c:pt>
                <c:pt idx="31635">
                  <c:v>4.7871125000000001</c:v>
                </c:pt>
                <c:pt idx="31636">
                  <c:v>4.7876393750016009</c:v>
                </c:pt>
                <c:pt idx="31637">
                  <c:v>4.7881581250016003</c:v>
                </c:pt>
                <c:pt idx="31638">
                  <c:v>4.7885140624992006</c:v>
                </c:pt>
                <c:pt idx="31639">
                  <c:v>4.7890062499999999</c:v>
                </c:pt>
                <c:pt idx="31640">
                  <c:v>4.7895340624992002</c:v>
                </c:pt>
                <c:pt idx="31641">
                  <c:v>4.7899021875007994</c:v>
                </c:pt>
                <c:pt idx="31642">
                  <c:v>4.7893621875007995</c:v>
                </c:pt>
                <c:pt idx="31643">
                  <c:v>4.7889375000000003</c:v>
                </c:pt>
                <c:pt idx="31644">
                  <c:v>4.7884584375007995</c:v>
                </c:pt>
                <c:pt idx="31645">
                  <c:v>4.7879899999999997</c:v>
                </c:pt>
                <c:pt idx="31646">
                  <c:v>4.7872981250016009</c:v>
                </c:pt>
                <c:pt idx="31647">
                  <c:v>4.7864734375007991</c:v>
                </c:pt>
                <c:pt idx="31648">
                  <c:v>4.7856618750016002</c:v>
                </c:pt>
                <c:pt idx="31649">
                  <c:v>4.7847915624992003</c:v>
                </c:pt>
                <c:pt idx="31650">
                  <c:v>4.7838590624992001</c:v>
                </c:pt>
                <c:pt idx="31651">
                  <c:v>4.7829071875007996</c:v>
                </c:pt>
                <c:pt idx="31652">
                  <c:v>4.7821546875007996</c:v>
                </c:pt>
                <c:pt idx="31653">
                  <c:v>4.781485</c:v>
                </c:pt>
                <c:pt idx="31654">
                  <c:v>4.7808581250016005</c:v>
                </c:pt>
                <c:pt idx="31655">
                  <c:v>4.7802656250016007</c:v>
                </c:pt>
                <c:pt idx="31656">
                  <c:v>4.7799006250016003</c:v>
                </c:pt>
                <c:pt idx="31657">
                  <c:v>4.7795512499999999</c:v>
                </c:pt>
                <c:pt idx="31658">
                  <c:v>4.7791384375007997</c:v>
                </c:pt>
                <c:pt idx="31659">
                  <c:v>4.7796043750016004</c:v>
                </c:pt>
                <c:pt idx="31660">
                  <c:v>4.7799931250016003</c:v>
                </c:pt>
                <c:pt idx="31661">
                  <c:v>4.7804296875007992</c:v>
                </c:pt>
                <c:pt idx="31662">
                  <c:v>4.7807940624992007</c:v>
                </c:pt>
                <c:pt idx="31663">
                  <c:v>4.7812753124992007</c:v>
                </c:pt>
                <c:pt idx="31664">
                  <c:v>4.7817418750016003</c:v>
                </c:pt>
                <c:pt idx="31665">
                  <c:v>4.7822174999999998</c:v>
                </c:pt>
                <c:pt idx="31666">
                  <c:v>4.7826021875007996</c:v>
                </c:pt>
                <c:pt idx="31667">
                  <c:v>4.7831834375007993</c:v>
                </c:pt>
                <c:pt idx="31668">
                  <c:v>4.7836018750016009</c:v>
                </c:pt>
                <c:pt idx="31669">
                  <c:v>4.7842374999999997</c:v>
                </c:pt>
                <c:pt idx="31670">
                  <c:v>4.7847771875007998</c:v>
                </c:pt>
                <c:pt idx="31671">
                  <c:v>4.7851478124992006</c:v>
                </c:pt>
                <c:pt idx="31672">
                  <c:v>4.7854934375007998</c:v>
                </c:pt>
                <c:pt idx="31673">
                  <c:v>4.7860221875007998</c:v>
                </c:pt>
                <c:pt idx="31674">
                  <c:v>4.7863487500000002</c:v>
                </c:pt>
                <c:pt idx="31675">
                  <c:v>4.7869653124992002</c:v>
                </c:pt>
                <c:pt idx="31676">
                  <c:v>4.7876484375007999</c:v>
                </c:pt>
                <c:pt idx="31677">
                  <c:v>4.7881559375007994</c:v>
                </c:pt>
                <c:pt idx="31678">
                  <c:v>4.7887412500000002</c:v>
                </c:pt>
                <c:pt idx="31679">
                  <c:v>4.7892265624992003</c:v>
                </c:pt>
                <c:pt idx="31680">
                  <c:v>4.7897456250016006</c:v>
                </c:pt>
                <c:pt idx="31681">
                  <c:v>4.79013125</c:v>
                </c:pt>
                <c:pt idx="31682">
                  <c:v>4.7906171875007999</c:v>
                </c:pt>
                <c:pt idx="31683">
                  <c:v>4.7909818750016004</c:v>
                </c:pt>
                <c:pt idx="31684">
                  <c:v>4.7913459375007994</c:v>
                </c:pt>
                <c:pt idx="31685">
                  <c:v>4.7918275000000001</c:v>
                </c:pt>
                <c:pt idx="31686">
                  <c:v>4.7914637500000001</c:v>
                </c:pt>
                <c:pt idx="31687">
                  <c:v>4.7909681250016005</c:v>
                </c:pt>
                <c:pt idx="31688">
                  <c:v>4.7904028124992006</c:v>
                </c:pt>
                <c:pt idx="31689">
                  <c:v>4.7897215624992002</c:v>
                </c:pt>
                <c:pt idx="31690">
                  <c:v>4.7891303124992008</c:v>
                </c:pt>
                <c:pt idx="31691">
                  <c:v>4.7884543750016002</c:v>
                </c:pt>
                <c:pt idx="31692">
                  <c:v>4.7878237500000003</c:v>
                </c:pt>
                <c:pt idx="31693">
                  <c:v>4.7872193750016008</c:v>
                </c:pt>
                <c:pt idx="31694">
                  <c:v>4.7867190624992002</c:v>
                </c:pt>
                <c:pt idx="31695">
                  <c:v>4.7861031250016008</c:v>
                </c:pt>
                <c:pt idx="31696">
                  <c:v>4.7854631250016002</c:v>
                </c:pt>
                <c:pt idx="31697">
                  <c:v>4.7849493750016006</c:v>
                </c:pt>
                <c:pt idx="31698">
                  <c:v>4.78456875</c:v>
                </c:pt>
                <c:pt idx="31699">
                  <c:v>4.7842281250016008</c:v>
                </c:pt>
                <c:pt idx="31700">
                  <c:v>4.7837021875007997</c:v>
                </c:pt>
                <c:pt idx="31701">
                  <c:v>4.7830615624992001</c:v>
                </c:pt>
                <c:pt idx="31702">
                  <c:v>4.7826771875007994</c:v>
                </c:pt>
                <c:pt idx="31703">
                  <c:v>4.7820959375007996</c:v>
                </c:pt>
                <c:pt idx="31704">
                  <c:v>4.7815690624992007</c:v>
                </c:pt>
                <c:pt idx="31705">
                  <c:v>4.7811868750016009</c:v>
                </c:pt>
                <c:pt idx="31706">
                  <c:v>4.7808596875007998</c:v>
                </c:pt>
                <c:pt idx="31707">
                  <c:v>4.7804725000000001</c:v>
                </c:pt>
                <c:pt idx="31708">
                  <c:v>4.7801368750016007</c:v>
                </c:pt>
                <c:pt idx="31709">
                  <c:v>4.7797828124992003</c:v>
                </c:pt>
                <c:pt idx="31710">
                  <c:v>4.7794321875007997</c:v>
                </c:pt>
                <c:pt idx="31711">
                  <c:v>4.7798509375007994</c:v>
                </c:pt>
                <c:pt idx="31712">
                  <c:v>4.7803231250016003</c:v>
                </c:pt>
                <c:pt idx="31713">
                  <c:v>4.7808209375007991</c:v>
                </c:pt>
                <c:pt idx="31714">
                  <c:v>4.7812128124992004</c:v>
                </c:pt>
                <c:pt idx="31715">
                  <c:v>4.7816709375007997</c:v>
                </c:pt>
                <c:pt idx="31716">
                  <c:v>4.7821628124992008</c:v>
                </c:pt>
                <c:pt idx="31717">
                  <c:v>4.7826556250016008</c:v>
                </c:pt>
                <c:pt idx="31718">
                  <c:v>4.7831468750016004</c:v>
                </c:pt>
                <c:pt idx="31719">
                  <c:v>4.7836440624992003</c:v>
                </c:pt>
                <c:pt idx="31720">
                  <c:v>4.7842912499999999</c:v>
                </c:pt>
                <c:pt idx="31721">
                  <c:v>4.7847324999999996</c:v>
                </c:pt>
                <c:pt idx="31722">
                  <c:v>4.7853178124992004</c:v>
                </c:pt>
                <c:pt idx="31723">
                  <c:v>4.7857603124992005</c:v>
                </c:pt>
                <c:pt idx="31724">
                  <c:v>4.7862834375007992</c:v>
                </c:pt>
                <c:pt idx="31725">
                  <c:v>4.7866853124992002</c:v>
                </c:pt>
                <c:pt idx="31726">
                  <c:v>4.7872649999999997</c:v>
                </c:pt>
                <c:pt idx="31727">
                  <c:v>4.7877268750016002</c:v>
                </c:pt>
                <c:pt idx="31728">
                  <c:v>4.7880478124992001</c:v>
                </c:pt>
                <c:pt idx="31729">
                  <c:v>4.7885037500000003</c:v>
                </c:pt>
                <c:pt idx="31730">
                  <c:v>4.7889315624992008</c:v>
                </c:pt>
                <c:pt idx="31731">
                  <c:v>4.7892781250016006</c:v>
                </c:pt>
                <c:pt idx="31732">
                  <c:v>4.7896131250016003</c:v>
                </c:pt>
                <c:pt idx="31733">
                  <c:v>4.7899718750016005</c:v>
                </c:pt>
                <c:pt idx="31734">
                  <c:v>4.7896506250016007</c:v>
                </c:pt>
                <c:pt idx="31735">
                  <c:v>4.7889506250016005</c:v>
                </c:pt>
                <c:pt idx="31736">
                  <c:v>4.7883543750016004</c:v>
                </c:pt>
                <c:pt idx="31737">
                  <c:v>4.7876931250016002</c:v>
                </c:pt>
                <c:pt idx="31738">
                  <c:v>4.7870690624992003</c:v>
                </c:pt>
                <c:pt idx="31739">
                  <c:v>4.786365</c:v>
                </c:pt>
                <c:pt idx="31740">
                  <c:v>4.7855528124992004</c:v>
                </c:pt>
                <c:pt idx="31741">
                  <c:v>4.7847265624992001</c:v>
                </c:pt>
                <c:pt idx="31742">
                  <c:v>4.7840125000000002</c:v>
                </c:pt>
                <c:pt idx="31743">
                  <c:v>4.7833909375007995</c:v>
                </c:pt>
                <c:pt idx="31744">
                  <c:v>4.7827796875007991</c:v>
                </c:pt>
                <c:pt idx="31745">
                  <c:v>4.7821968750016008</c:v>
                </c:pt>
                <c:pt idx="31746">
                  <c:v>4.7814740624992007</c:v>
                </c:pt>
                <c:pt idx="31747">
                  <c:v>4.7810249999999996</c:v>
                </c:pt>
                <c:pt idx="31748">
                  <c:v>4.7807046875007995</c:v>
                </c:pt>
                <c:pt idx="31749">
                  <c:v>4.7802150000000001</c:v>
                </c:pt>
                <c:pt idx="31750">
                  <c:v>4.7796956250016009</c:v>
                </c:pt>
                <c:pt idx="31751">
                  <c:v>4.7792690624992007</c:v>
                </c:pt>
                <c:pt idx="31752">
                  <c:v>4.7788987499999998</c:v>
                </c:pt>
                <c:pt idx="31753">
                  <c:v>4.7792190624992008</c:v>
                </c:pt>
                <c:pt idx="31754">
                  <c:v>4.7795803124992009</c:v>
                </c:pt>
                <c:pt idx="31755">
                  <c:v>4.7799228124992004</c:v>
                </c:pt>
                <c:pt idx="31756">
                  <c:v>4.7804356250016005</c:v>
                </c:pt>
                <c:pt idx="31757">
                  <c:v>4.7808328124992006</c:v>
                </c:pt>
                <c:pt idx="31758">
                  <c:v>4.7813587499999999</c:v>
                </c:pt>
                <c:pt idx="31759">
                  <c:v>4.7818840624992003</c:v>
                </c:pt>
                <c:pt idx="31760">
                  <c:v>4.7824103124992003</c:v>
                </c:pt>
                <c:pt idx="31761">
                  <c:v>4.7829603124992008</c:v>
                </c:pt>
                <c:pt idx="31762">
                  <c:v>4.7834584375007996</c:v>
                </c:pt>
                <c:pt idx="31763">
                  <c:v>4.7839659375007999</c:v>
                </c:pt>
                <c:pt idx="31764">
                  <c:v>4.7845231250016003</c:v>
                </c:pt>
                <c:pt idx="31765">
                  <c:v>4.7850912499999998</c:v>
                </c:pt>
                <c:pt idx="31766">
                  <c:v>4.7855128124992001</c:v>
                </c:pt>
                <c:pt idx="31767">
                  <c:v>4.7861893750016007</c:v>
                </c:pt>
                <c:pt idx="31768">
                  <c:v>4.7866756250016005</c:v>
                </c:pt>
                <c:pt idx="31769">
                  <c:v>4.7871096875007995</c:v>
                </c:pt>
                <c:pt idx="31770">
                  <c:v>4.7874834375007991</c:v>
                </c:pt>
                <c:pt idx="31771">
                  <c:v>4.7879300000000002</c:v>
                </c:pt>
                <c:pt idx="31772">
                  <c:v>4.7878793750016007</c:v>
                </c:pt>
                <c:pt idx="31773">
                  <c:v>4.7872653124992004</c:v>
                </c:pt>
                <c:pt idx="31774">
                  <c:v>4.7868609375007996</c:v>
                </c:pt>
                <c:pt idx="31775">
                  <c:v>4.7861612500000001</c:v>
                </c:pt>
                <c:pt idx="31776">
                  <c:v>4.785700625001601</c:v>
                </c:pt>
                <c:pt idx="31777">
                  <c:v>4.7852125000000001</c:v>
                </c:pt>
                <c:pt idx="31778">
                  <c:v>4.7846918750016005</c:v>
                </c:pt>
                <c:pt idx="31779">
                  <c:v>4.7840990624992008</c:v>
                </c:pt>
                <c:pt idx="31780">
                  <c:v>4.7835156250016002</c:v>
                </c:pt>
                <c:pt idx="31781">
                  <c:v>4.7830784375007998</c:v>
                </c:pt>
                <c:pt idx="31782">
                  <c:v>4.7826334375007997</c:v>
                </c:pt>
                <c:pt idx="31783">
                  <c:v>4.7822615624992002</c:v>
                </c:pt>
                <c:pt idx="31784">
                  <c:v>4.7818637500000003</c:v>
                </c:pt>
                <c:pt idx="31785">
                  <c:v>4.7815312499999996</c:v>
                </c:pt>
                <c:pt idx="31786">
                  <c:v>4.7811574999999999</c:v>
                </c:pt>
                <c:pt idx="31787">
                  <c:v>4.7808221875007995</c:v>
                </c:pt>
                <c:pt idx="31788">
                  <c:v>4.7804968750016004</c:v>
                </c:pt>
                <c:pt idx="31789">
                  <c:v>4.7800556250016006</c:v>
                </c:pt>
                <c:pt idx="31790">
                  <c:v>4.7797175000000003</c:v>
                </c:pt>
                <c:pt idx="31791">
                  <c:v>4.7801565624992008</c:v>
                </c:pt>
                <c:pt idx="31792">
                  <c:v>4.7805581250016003</c:v>
                </c:pt>
                <c:pt idx="31793">
                  <c:v>4.7809215624992003</c:v>
                </c:pt>
                <c:pt idx="31794">
                  <c:v>4.7812640624992007</c:v>
                </c:pt>
                <c:pt idx="31795">
                  <c:v>4.7817018750016009</c:v>
                </c:pt>
                <c:pt idx="31796">
                  <c:v>4.7821746875007998</c:v>
                </c:pt>
                <c:pt idx="31797">
                  <c:v>4.7825850000000001</c:v>
                </c:pt>
                <c:pt idx="31798">
                  <c:v>4.7829503124992003</c:v>
                </c:pt>
                <c:pt idx="31799">
                  <c:v>4.7834865624992009</c:v>
                </c:pt>
                <c:pt idx="31800">
                  <c:v>4.7839600000000004</c:v>
                </c:pt>
                <c:pt idx="31801">
                  <c:v>4.7844190624992002</c:v>
                </c:pt>
                <c:pt idx="31802">
                  <c:v>4.7849584375007996</c:v>
                </c:pt>
                <c:pt idx="31803">
                  <c:v>4.7854228124992009</c:v>
                </c:pt>
                <c:pt idx="31804">
                  <c:v>4.7858890624992005</c:v>
                </c:pt>
                <c:pt idx="31805">
                  <c:v>4.7862131250016002</c:v>
                </c:pt>
                <c:pt idx="31806">
                  <c:v>4.7866181250016009</c:v>
                </c:pt>
                <c:pt idx="31807">
                  <c:v>4.7869968750016003</c:v>
                </c:pt>
                <c:pt idx="31808">
                  <c:v>4.7874274999999997</c:v>
                </c:pt>
                <c:pt idx="31809">
                  <c:v>4.7870384375007999</c:v>
                </c:pt>
                <c:pt idx="31810">
                  <c:v>4.7865837500000001</c:v>
                </c:pt>
                <c:pt idx="31811">
                  <c:v>4.7860946875007997</c:v>
                </c:pt>
                <c:pt idx="31812">
                  <c:v>4.7855150000000002</c:v>
                </c:pt>
                <c:pt idx="31813">
                  <c:v>4.7850568750016009</c:v>
                </c:pt>
                <c:pt idx="31814">
                  <c:v>4.7846437499999999</c:v>
                </c:pt>
                <c:pt idx="31815">
                  <c:v>4.7839928124992008</c:v>
                </c:pt>
                <c:pt idx="31816">
                  <c:v>4.7835087500000002</c:v>
                </c:pt>
                <c:pt idx="31817">
                  <c:v>4.7828296875007998</c:v>
                </c:pt>
                <c:pt idx="31818">
                  <c:v>4.7823731250016008</c:v>
                </c:pt>
                <c:pt idx="31819">
                  <c:v>4.7816653124992001</c:v>
                </c:pt>
                <c:pt idx="31820">
                  <c:v>4.7813021875007999</c:v>
                </c:pt>
                <c:pt idx="31821">
                  <c:v>4.7807528124992009</c:v>
                </c:pt>
                <c:pt idx="31822">
                  <c:v>4.7801978124992006</c:v>
                </c:pt>
                <c:pt idx="31823">
                  <c:v>4.7797784375007994</c:v>
                </c:pt>
                <c:pt idx="31824">
                  <c:v>4.7801662499999997</c:v>
                </c:pt>
                <c:pt idx="31825">
                  <c:v>4.7805150000000003</c:v>
                </c:pt>
                <c:pt idx="31826">
                  <c:v>4.7809759375007994</c:v>
                </c:pt>
                <c:pt idx="31827">
                  <c:v>4.7814290624992006</c:v>
                </c:pt>
                <c:pt idx="31828">
                  <c:v>4.7817828124992001</c:v>
                </c:pt>
                <c:pt idx="31829">
                  <c:v>4.7821834375007999</c:v>
                </c:pt>
                <c:pt idx="31830">
                  <c:v>4.7825165624992003</c:v>
                </c:pt>
                <c:pt idx="31831">
                  <c:v>4.7829956250016004</c:v>
                </c:pt>
                <c:pt idx="31832">
                  <c:v>4.7833912500000002</c:v>
                </c:pt>
                <c:pt idx="31833">
                  <c:v>4.7837534375007991</c:v>
                </c:pt>
                <c:pt idx="31834">
                  <c:v>4.78424125</c:v>
                </c:pt>
                <c:pt idx="31835">
                  <c:v>4.7847871875007995</c:v>
                </c:pt>
                <c:pt idx="31836">
                  <c:v>4.7852384375007997</c:v>
                </c:pt>
                <c:pt idx="31837">
                  <c:v>4.78583625</c:v>
                </c:pt>
                <c:pt idx="31838">
                  <c:v>4.7863084375007992</c:v>
                </c:pt>
                <c:pt idx="31839">
                  <c:v>4.7868384375007995</c:v>
                </c:pt>
                <c:pt idx="31840">
                  <c:v>4.7873228124992009</c:v>
                </c:pt>
                <c:pt idx="31841">
                  <c:v>4.7877159375007992</c:v>
                </c:pt>
                <c:pt idx="31842">
                  <c:v>4.7882446875007991</c:v>
                </c:pt>
                <c:pt idx="31843">
                  <c:v>4.7887971875007995</c:v>
                </c:pt>
                <c:pt idx="31844">
                  <c:v>4.7892103124992005</c:v>
                </c:pt>
                <c:pt idx="31845">
                  <c:v>4.7897362499999998</c:v>
                </c:pt>
                <c:pt idx="31846">
                  <c:v>4.7901334375007991</c:v>
                </c:pt>
                <c:pt idx="31847">
                  <c:v>4.7897406250016008</c:v>
                </c:pt>
                <c:pt idx="31848">
                  <c:v>4.7891962499999998</c:v>
                </c:pt>
                <c:pt idx="31849">
                  <c:v>4.7884831250016004</c:v>
                </c:pt>
                <c:pt idx="31850">
                  <c:v>4.7879037499999999</c:v>
                </c:pt>
                <c:pt idx="31851">
                  <c:v>4.7873409375007991</c:v>
                </c:pt>
                <c:pt idx="31852">
                  <c:v>4.7868575</c:v>
                </c:pt>
                <c:pt idx="31853">
                  <c:v>4.7862996875007999</c:v>
                </c:pt>
                <c:pt idx="31854">
                  <c:v>4.7857240624992006</c:v>
                </c:pt>
                <c:pt idx="31855">
                  <c:v>4.7852028124992003</c:v>
                </c:pt>
                <c:pt idx="31856">
                  <c:v>4.7847918750016003</c:v>
                </c:pt>
                <c:pt idx="31857">
                  <c:v>4.7843662499999997</c:v>
                </c:pt>
                <c:pt idx="31858">
                  <c:v>4.7839640624992006</c:v>
                </c:pt>
                <c:pt idx="31859">
                  <c:v>4.7835756250016006</c:v>
                </c:pt>
                <c:pt idx="31860">
                  <c:v>4.7838840624992001</c:v>
                </c:pt>
                <c:pt idx="31861">
                  <c:v>4.7842790624992002</c:v>
                </c:pt>
                <c:pt idx="31862">
                  <c:v>4.7846659375007992</c:v>
                </c:pt>
                <c:pt idx="31863">
                  <c:v>4.7851443750016003</c:v>
                </c:pt>
                <c:pt idx="31864">
                  <c:v>4.7855853124992009</c:v>
                </c:pt>
                <c:pt idx="31865">
                  <c:v>4.7861149999999997</c:v>
                </c:pt>
                <c:pt idx="31866">
                  <c:v>4.7866759375007994</c:v>
                </c:pt>
                <c:pt idx="31867">
                  <c:v>4.7872271875007995</c:v>
                </c:pt>
                <c:pt idx="31868">
                  <c:v>4.7878053124992004</c:v>
                </c:pt>
                <c:pt idx="31869">
                  <c:v>4.7881484375007997</c:v>
                </c:pt>
                <c:pt idx="31870">
                  <c:v>4.7887218750016007</c:v>
                </c:pt>
                <c:pt idx="31871">
                  <c:v>4.789055625001601</c:v>
                </c:pt>
                <c:pt idx="31872">
                  <c:v>4.7896118750016008</c:v>
                </c:pt>
                <c:pt idx="31873">
                  <c:v>4.7903062500000004</c:v>
                </c:pt>
                <c:pt idx="31874">
                  <c:v>4.7906446875007997</c:v>
                </c:pt>
                <c:pt idx="31875">
                  <c:v>4.7912559375007993</c:v>
                </c:pt>
                <c:pt idx="31876">
                  <c:v>4.7916365624992006</c:v>
                </c:pt>
                <c:pt idx="31877">
                  <c:v>4.7922828124992005</c:v>
                </c:pt>
                <c:pt idx="31878">
                  <c:v>4.7926431250016002</c:v>
                </c:pt>
                <c:pt idx="31879">
                  <c:v>4.7930462499999997</c:v>
                </c:pt>
                <c:pt idx="31880">
                  <c:v>4.7935643750016004</c:v>
                </c:pt>
                <c:pt idx="31881">
                  <c:v>4.7940009375007993</c:v>
                </c:pt>
                <c:pt idx="31882">
                  <c:v>4.7934303124992006</c:v>
                </c:pt>
                <c:pt idx="31883">
                  <c:v>4.7929628124992005</c:v>
                </c:pt>
                <c:pt idx="31884">
                  <c:v>4.7924831250016009</c:v>
                </c:pt>
                <c:pt idx="31885">
                  <c:v>4.7919431250016009</c:v>
                </c:pt>
                <c:pt idx="31886">
                  <c:v>4.7912249999999998</c:v>
                </c:pt>
                <c:pt idx="31887">
                  <c:v>4.7903978124992008</c:v>
                </c:pt>
                <c:pt idx="31888">
                  <c:v>4.7895531250016008</c:v>
                </c:pt>
                <c:pt idx="31889">
                  <c:v>4.7885828124992003</c:v>
                </c:pt>
                <c:pt idx="31890">
                  <c:v>4.7875296875007995</c:v>
                </c:pt>
                <c:pt idx="31891">
                  <c:v>4.7864540624992005</c:v>
                </c:pt>
                <c:pt idx="31892">
                  <c:v>4.7854921875007994</c:v>
                </c:pt>
                <c:pt idx="31893">
                  <c:v>4.78461625</c:v>
                </c:pt>
                <c:pt idx="31894">
                  <c:v>4.7837399999999999</c:v>
                </c:pt>
                <c:pt idx="31895">
                  <c:v>4.7829724999999996</c:v>
                </c:pt>
                <c:pt idx="31896">
                  <c:v>4.7821987500000001</c:v>
                </c:pt>
                <c:pt idx="31897">
                  <c:v>4.7814115624992004</c:v>
                </c:pt>
                <c:pt idx="31898">
                  <c:v>4.7806306250016002</c:v>
                </c:pt>
                <c:pt idx="31899">
                  <c:v>4.7799221875007998</c:v>
                </c:pt>
                <c:pt idx="31900">
                  <c:v>4.7792753124992009</c:v>
                </c:pt>
                <c:pt idx="31901">
                  <c:v>4.7786200000000001</c:v>
                </c:pt>
                <c:pt idx="31902">
                  <c:v>4.77799</c:v>
                </c:pt>
                <c:pt idx="31903">
                  <c:v>4.7774999999999999</c:v>
                </c:pt>
                <c:pt idx="31904">
                  <c:v>4.7769446875007997</c:v>
                </c:pt>
                <c:pt idx="31905">
                  <c:v>4.7763175000000002</c:v>
                </c:pt>
                <c:pt idx="31906">
                  <c:v>4.7757899999999998</c:v>
                </c:pt>
                <c:pt idx="31907">
                  <c:v>4.7753906250016005</c:v>
                </c:pt>
                <c:pt idx="31908">
                  <c:v>4.7749881250016006</c:v>
                </c:pt>
                <c:pt idx="31909">
                  <c:v>4.7744796875007998</c:v>
                </c:pt>
                <c:pt idx="31910">
                  <c:v>4.7741162499999996</c:v>
                </c:pt>
                <c:pt idx="31911">
                  <c:v>4.7737425</c:v>
                </c:pt>
                <c:pt idx="31912">
                  <c:v>4.7741384375007998</c:v>
                </c:pt>
                <c:pt idx="31913">
                  <c:v>4.7746853124992006</c:v>
                </c:pt>
                <c:pt idx="31914">
                  <c:v>4.7751603124992004</c:v>
                </c:pt>
                <c:pt idx="31915">
                  <c:v>4.7756753124992004</c:v>
                </c:pt>
                <c:pt idx="31916">
                  <c:v>4.7761371875007992</c:v>
                </c:pt>
                <c:pt idx="31917">
                  <c:v>4.7767237500000004</c:v>
                </c:pt>
                <c:pt idx="31918">
                  <c:v>4.7772187500000003</c:v>
                </c:pt>
                <c:pt idx="31919">
                  <c:v>4.7778037500000003</c:v>
                </c:pt>
                <c:pt idx="31920">
                  <c:v>4.7782487500000004</c:v>
                </c:pt>
                <c:pt idx="31921">
                  <c:v>4.7787915624992001</c:v>
                </c:pt>
                <c:pt idx="31922">
                  <c:v>4.77926625</c:v>
                </c:pt>
                <c:pt idx="31923">
                  <c:v>4.7796384375007994</c:v>
                </c:pt>
                <c:pt idx="31924">
                  <c:v>4.7801243750016003</c:v>
                </c:pt>
                <c:pt idx="31925">
                  <c:v>4.7807043750016005</c:v>
                </c:pt>
                <c:pt idx="31926">
                  <c:v>4.7811265624992005</c:v>
                </c:pt>
                <c:pt idx="31927">
                  <c:v>4.7817503124992005</c:v>
                </c:pt>
                <c:pt idx="31928">
                  <c:v>4.7821734375007994</c:v>
                </c:pt>
                <c:pt idx="31929">
                  <c:v>4.7827340624992001</c:v>
                </c:pt>
                <c:pt idx="31930">
                  <c:v>4.7831737499999996</c:v>
                </c:pt>
                <c:pt idx="31931">
                  <c:v>4.7836524999999996</c:v>
                </c:pt>
                <c:pt idx="31932">
                  <c:v>4.7840784375007992</c:v>
                </c:pt>
                <c:pt idx="31933">
                  <c:v>4.7845000000000004</c:v>
                </c:pt>
                <c:pt idx="31934">
                  <c:v>4.7849700000000004</c:v>
                </c:pt>
                <c:pt idx="31935">
                  <c:v>4.7853531250016008</c:v>
                </c:pt>
                <c:pt idx="31936">
                  <c:v>4.7857493750016005</c:v>
                </c:pt>
                <c:pt idx="31937">
                  <c:v>4.7861124999999998</c:v>
                </c:pt>
                <c:pt idx="31938">
                  <c:v>4.7857253124992001</c:v>
                </c:pt>
                <c:pt idx="31939">
                  <c:v>4.7852762499999999</c:v>
                </c:pt>
                <c:pt idx="31940">
                  <c:v>4.7849275000000002</c:v>
                </c:pt>
                <c:pt idx="31941">
                  <c:v>4.7843856250016001</c:v>
                </c:pt>
                <c:pt idx="31942">
                  <c:v>4.7837615624992003</c:v>
                </c:pt>
                <c:pt idx="31943">
                  <c:v>4.7831099999999998</c:v>
                </c:pt>
                <c:pt idx="31944">
                  <c:v>4.7823703124992001</c:v>
                </c:pt>
                <c:pt idx="31945">
                  <c:v>4.7815637500000001</c:v>
                </c:pt>
                <c:pt idx="31946">
                  <c:v>4.7807806250016007</c:v>
                </c:pt>
                <c:pt idx="31947">
                  <c:v>4.7800368750016009</c:v>
                </c:pt>
                <c:pt idx="31948">
                  <c:v>4.7792468750016006</c:v>
                </c:pt>
                <c:pt idx="31949">
                  <c:v>4.7784356250016007</c:v>
                </c:pt>
                <c:pt idx="31950">
                  <c:v>4.7778093750016009</c:v>
                </c:pt>
                <c:pt idx="31951">
                  <c:v>4.7773399999999997</c:v>
                </c:pt>
                <c:pt idx="31952">
                  <c:v>4.7768921875007999</c:v>
                </c:pt>
                <c:pt idx="31953">
                  <c:v>4.7764474999999997</c:v>
                </c:pt>
                <c:pt idx="31954">
                  <c:v>4.7761100000000001</c:v>
                </c:pt>
                <c:pt idx="31955">
                  <c:v>4.7755603124992003</c:v>
                </c:pt>
                <c:pt idx="31956">
                  <c:v>4.7751578124992005</c:v>
                </c:pt>
                <c:pt idx="31957">
                  <c:v>4.7756081250016003</c:v>
                </c:pt>
                <c:pt idx="31958">
                  <c:v>4.7760125000000002</c:v>
                </c:pt>
                <c:pt idx="31959">
                  <c:v>4.7763959375007996</c:v>
                </c:pt>
                <c:pt idx="31960">
                  <c:v>4.7768137499999996</c:v>
                </c:pt>
                <c:pt idx="31961">
                  <c:v>4.7772653124992006</c:v>
                </c:pt>
                <c:pt idx="31962">
                  <c:v>4.7776790624992005</c:v>
                </c:pt>
                <c:pt idx="31963">
                  <c:v>4.7781765624992003</c:v>
                </c:pt>
                <c:pt idx="31964">
                  <c:v>4.7785925000000002</c:v>
                </c:pt>
                <c:pt idx="31965">
                  <c:v>4.7791584375007998</c:v>
                </c:pt>
                <c:pt idx="31966">
                  <c:v>4.7796490624992005</c:v>
                </c:pt>
                <c:pt idx="31967">
                  <c:v>4.7803190624992009</c:v>
                </c:pt>
                <c:pt idx="31968">
                  <c:v>4.7808149999999996</c:v>
                </c:pt>
                <c:pt idx="31969">
                  <c:v>4.7811546875007993</c:v>
                </c:pt>
                <c:pt idx="31970">
                  <c:v>4.7814874999999999</c:v>
                </c:pt>
                <c:pt idx="31971">
                  <c:v>4.7820087500000001</c:v>
                </c:pt>
                <c:pt idx="31972">
                  <c:v>4.7825590624992005</c:v>
                </c:pt>
                <c:pt idx="31973">
                  <c:v>4.7830475000000003</c:v>
                </c:pt>
                <c:pt idx="31974">
                  <c:v>4.7834384375007994</c:v>
                </c:pt>
                <c:pt idx="31975">
                  <c:v>4.7839631250016001</c:v>
                </c:pt>
                <c:pt idx="31976">
                  <c:v>4.7845968750016006</c:v>
                </c:pt>
                <c:pt idx="31977">
                  <c:v>4.7852350000000001</c:v>
                </c:pt>
                <c:pt idx="31978">
                  <c:v>4.785583125001601</c:v>
                </c:pt>
                <c:pt idx="31979">
                  <c:v>4.7859393750016004</c:v>
                </c:pt>
                <c:pt idx="31980">
                  <c:v>4.7862943750016003</c:v>
                </c:pt>
                <c:pt idx="31981">
                  <c:v>4.7866165624992005</c:v>
                </c:pt>
                <c:pt idx="31982">
                  <c:v>4.7869990624992003</c:v>
                </c:pt>
                <c:pt idx="31983">
                  <c:v>4.7866521875007999</c:v>
                </c:pt>
                <c:pt idx="31984">
                  <c:v>4.7859184375007997</c:v>
                </c:pt>
                <c:pt idx="31985">
                  <c:v>4.7855046875007998</c:v>
                </c:pt>
                <c:pt idx="31986">
                  <c:v>4.785113125001601</c:v>
                </c:pt>
                <c:pt idx="31987">
                  <c:v>4.7845887500000002</c:v>
                </c:pt>
                <c:pt idx="31988">
                  <c:v>4.7840553124992002</c:v>
                </c:pt>
                <c:pt idx="31989">
                  <c:v>4.7835156250016002</c:v>
                </c:pt>
                <c:pt idx="31990">
                  <c:v>4.7829375000000001</c:v>
                </c:pt>
                <c:pt idx="31991">
                  <c:v>4.7821962500000001</c:v>
                </c:pt>
                <c:pt idx="31992">
                  <c:v>4.7814224999999997</c:v>
                </c:pt>
                <c:pt idx="31993">
                  <c:v>4.7807259375007991</c:v>
                </c:pt>
                <c:pt idx="31994">
                  <c:v>4.7800509375007998</c:v>
                </c:pt>
                <c:pt idx="31995">
                  <c:v>4.7792728124992001</c:v>
                </c:pt>
                <c:pt idx="31996">
                  <c:v>4.7785106250016005</c:v>
                </c:pt>
                <c:pt idx="31997">
                  <c:v>4.7778093750016009</c:v>
                </c:pt>
                <c:pt idx="31998">
                  <c:v>4.7770371875007998</c:v>
                </c:pt>
                <c:pt idx="31999">
                  <c:v>4.7762521875007993</c:v>
                </c:pt>
                <c:pt idx="32000">
                  <c:v>4.7756681250016007</c:v>
                </c:pt>
                <c:pt idx="32001">
                  <c:v>4.7751959375007997</c:v>
                </c:pt>
                <c:pt idx="32002">
                  <c:v>4.7746418750016009</c:v>
                </c:pt>
                <c:pt idx="32003">
                  <c:v>4.7741893750016002</c:v>
                </c:pt>
                <c:pt idx="32004">
                  <c:v>4.7738621875007992</c:v>
                </c:pt>
                <c:pt idx="32005">
                  <c:v>4.7734550000000002</c:v>
                </c:pt>
                <c:pt idx="32006">
                  <c:v>4.7738293750016005</c:v>
                </c:pt>
                <c:pt idx="32007">
                  <c:v>4.7742084375007998</c:v>
                </c:pt>
                <c:pt idx="32008">
                  <c:v>4.7745559375007991</c:v>
                </c:pt>
                <c:pt idx="32009">
                  <c:v>4.7750596875007991</c:v>
                </c:pt>
                <c:pt idx="32010">
                  <c:v>4.7754556250016007</c:v>
                </c:pt>
                <c:pt idx="32011">
                  <c:v>4.776010625001601</c:v>
                </c:pt>
                <c:pt idx="32012">
                  <c:v>4.7763534375007994</c:v>
                </c:pt>
                <c:pt idx="32013">
                  <c:v>4.7769228124992003</c:v>
                </c:pt>
                <c:pt idx="32014">
                  <c:v>4.7773903124992003</c:v>
                </c:pt>
                <c:pt idx="32015">
                  <c:v>4.7777450000000004</c:v>
                </c:pt>
                <c:pt idx="32016">
                  <c:v>4.778086875001601</c:v>
                </c:pt>
                <c:pt idx="32017">
                  <c:v>4.7786893750016004</c:v>
                </c:pt>
                <c:pt idx="32018">
                  <c:v>4.7791159375007997</c:v>
                </c:pt>
                <c:pt idx="32019">
                  <c:v>4.7794434375007997</c:v>
                </c:pt>
                <c:pt idx="32020">
                  <c:v>4.7800353124992006</c:v>
                </c:pt>
                <c:pt idx="32021">
                  <c:v>4.7804328124992006</c:v>
                </c:pt>
                <c:pt idx="32022">
                  <c:v>4.7810112499999997</c:v>
                </c:pt>
                <c:pt idx="32023">
                  <c:v>4.7817112499999999</c:v>
                </c:pt>
                <c:pt idx="32024">
                  <c:v>4.7822753124992001</c:v>
                </c:pt>
                <c:pt idx="32025">
                  <c:v>4.7826912500000001</c:v>
                </c:pt>
                <c:pt idx="32026">
                  <c:v>4.7830768750016004</c:v>
                </c:pt>
                <c:pt idx="32027">
                  <c:v>4.7836159375007998</c:v>
                </c:pt>
                <c:pt idx="32028">
                  <c:v>4.783976875001601</c:v>
                </c:pt>
                <c:pt idx="32029">
                  <c:v>4.7843281250016005</c:v>
                </c:pt>
                <c:pt idx="32030">
                  <c:v>4.7847324999999996</c:v>
                </c:pt>
                <c:pt idx="32031">
                  <c:v>4.7851806250016002</c:v>
                </c:pt>
                <c:pt idx="32032">
                  <c:v>4.7855762500000001</c:v>
                </c:pt>
                <c:pt idx="32033">
                  <c:v>4.7860512499999999</c:v>
                </c:pt>
                <c:pt idx="32034">
                  <c:v>4.7863746875007998</c:v>
                </c:pt>
                <c:pt idx="32035">
                  <c:v>4.7867731250016003</c:v>
                </c:pt>
                <c:pt idx="32036">
                  <c:v>4.7871028124992003</c:v>
                </c:pt>
                <c:pt idx="32037">
                  <c:v>4.7865268750016003</c:v>
                </c:pt>
                <c:pt idx="32038">
                  <c:v>4.7860221875007998</c:v>
                </c:pt>
                <c:pt idx="32039">
                  <c:v>4.7855993750016008</c:v>
                </c:pt>
                <c:pt idx="32040">
                  <c:v>4.7850484375007998</c:v>
                </c:pt>
                <c:pt idx="32041">
                  <c:v>4.7844096875007995</c:v>
                </c:pt>
                <c:pt idx="32042">
                  <c:v>4.7837506250016002</c:v>
                </c:pt>
                <c:pt idx="32043">
                  <c:v>4.7830706250016002</c:v>
                </c:pt>
                <c:pt idx="32044">
                  <c:v>4.7822234375007993</c:v>
                </c:pt>
                <c:pt idx="32045">
                  <c:v>4.78140375</c:v>
                </c:pt>
                <c:pt idx="32046">
                  <c:v>4.7806674999999998</c:v>
                </c:pt>
                <c:pt idx="32047">
                  <c:v>4.7798028124992005</c:v>
                </c:pt>
                <c:pt idx="32048">
                  <c:v>4.7788759375007999</c:v>
                </c:pt>
                <c:pt idx="32049">
                  <c:v>4.7781090624992002</c:v>
                </c:pt>
                <c:pt idx="32050">
                  <c:v>4.7775150000000002</c:v>
                </c:pt>
                <c:pt idx="32051">
                  <c:v>4.7769240624992007</c:v>
                </c:pt>
                <c:pt idx="32052">
                  <c:v>4.7763956250016006</c:v>
                </c:pt>
                <c:pt idx="32053">
                  <c:v>4.7760128124992001</c:v>
                </c:pt>
                <c:pt idx="32054">
                  <c:v>4.7753856250016007</c:v>
                </c:pt>
                <c:pt idx="32055">
                  <c:v>4.7750412500000001</c:v>
                </c:pt>
                <c:pt idx="32056">
                  <c:v>4.7753546875007995</c:v>
                </c:pt>
                <c:pt idx="32057">
                  <c:v>4.7757634375007996</c:v>
                </c:pt>
                <c:pt idx="32058">
                  <c:v>4.7762312500000004</c:v>
                </c:pt>
                <c:pt idx="32059">
                  <c:v>4.7765768750016004</c:v>
                </c:pt>
                <c:pt idx="32060">
                  <c:v>4.7771496875007999</c:v>
                </c:pt>
                <c:pt idx="32061">
                  <c:v>4.7775499999999997</c:v>
                </c:pt>
                <c:pt idx="32062">
                  <c:v>4.7781512499999996</c:v>
                </c:pt>
                <c:pt idx="32063">
                  <c:v>4.7786521875007999</c:v>
                </c:pt>
                <c:pt idx="32064">
                  <c:v>4.7789803124992005</c:v>
                </c:pt>
                <c:pt idx="32065">
                  <c:v>4.7793815624992009</c:v>
                </c:pt>
                <c:pt idx="32066">
                  <c:v>4.7800106250016006</c:v>
                </c:pt>
                <c:pt idx="32067">
                  <c:v>4.7805909375007998</c:v>
                </c:pt>
                <c:pt idx="32068">
                  <c:v>4.7811806250016007</c:v>
                </c:pt>
                <c:pt idx="32069">
                  <c:v>4.7817587499999998</c:v>
                </c:pt>
                <c:pt idx="32070">
                  <c:v>4.7821437500000004</c:v>
                </c:pt>
                <c:pt idx="32071">
                  <c:v>4.7824712500000004</c:v>
                </c:pt>
                <c:pt idx="32072">
                  <c:v>4.7830371875007991</c:v>
                </c:pt>
                <c:pt idx="32073">
                  <c:v>4.7834271875007994</c:v>
                </c:pt>
                <c:pt idx="32074">
                  <c:v>4.7839509375007996</c:v>
                </c:pt>
                <c:pt idx="32075">
                  <c:v>4.7842712499999998</c:v>
                </c:pt>
                <c:pt idx="32076">
                  <c:v>4.7846056250016007</c:v>
                </c:pt>
                <c:pt idx="32077">
                  <c:v>4.7850740624992003</c:v>
                </c:pt>
                <c:pt idx="32078">
                  <c:v>4.7855390624992005</c:v>
                </c:pt>
                <c:pt idx="32079">
                  <c:v>4.7859640624992004</c:v>
                </c:pt>
                <c:pt idx="32080">
                  <c:v>4.7863125000000002</c:v>
                </c:pt>
                <c:pt idx="32081">
                  <c:v>4.78667</c:v>
                </c:pt>
                <c:pt idx="32082">
                  <c:v>4.7861212499999999</c:v>
                </c:pt>
                <c:pt idx="32083">
                  <c:v>4.7857590624992001</c:v>
                </c:pt>
                <c:pt idx="32084">
                  <c:v>4.7851309375007993</c:v>
                </c:pt>
                <c:pt idx="32085">
                  <c:v>4.7845924999999996</c:v>
                </c:pt>
                <c:pt idx="32086">
                  <c:v>4.7842559375007996</c:v>
                </c:pt>
                <c:pt idx="32087">
                  <c:v>4.7837628124992007</c:v>
                </c:pt>
                <c:pt idx="32088">
                  <c:v>4.7834093750016002</c:v>
                </c:pt>
                <c:pt idx="32089">
                  <c:v>4.7829896875007991</c:v>
                </c:pt>
                <c:pt idx="32090">
                  <c:v>4.7825634375007997</c:v>
                </c:pt>
                <c:pt idx="32091">
                  <c:v>4.7821521875007997</c:v>
                </c:pt>
                <c:pt idx="32092">
                  <c:v>4.7817024999999997</c:v>
                </c:pt>
                <c:pt idx="32093">
                  <c:v>4.7811918750016007</c:v>
                </c:pt>
                <c:pt idx="32094">
                  <c:v>4.7807306250016008</c:v>
                </c:pt>
                <c:pt idx="32095">
                  <c:v>4.7802046875007997</c:v>
                </c:pt>
                <c:pt idx="32096">
                  <c:v>4.7796734375007999</c:v>
                </c:pt>
                <c:pt idx="32097">
                  <c:v>4.7792021875007995</c:v>
                </c:pt>
                <c:pt idx="32098">
                  <c:v>4.7788371875007991</c:v>
                </c:pt>
                <c:pt idx="32099">
                  <c:v>4.7784928124992003</c:v>
                </c:pt>
                <c:pt idx="32100">
                  <c:v>4.7779931250016006</c:v>
                </c:pt>
                <c:pt idx="32101">
                  <c:v>4.7782875000000002</c:v>
                </c:pt>
                <c:pt idx="32102">
                  <c:v>4.7788096875007993</c:v>
                </c:pt>
                <c:pt idx="32103">
                  <c:v>4.7791709375007994</c:v>
                </c:pt>
                <c:pt idx="32104">
                  <c:v>4.7796290624992004</c:v>
                </c:pt>
                <c:pt idx="32105">
                  <c:v>4.7800081250016007</c:v>
                </c:pt>
                <c:pt idx="32106">
                  <c:v>4.7803693750016008</c:v>
                </c:pt>
                <c:pt idx="32107">
                  <c:v>4.7808296875007992</c:v>
                </c:pt>
                <c:pt idx="32108">
                  <c:v>4.7813878124992009</c:v>
                </c:pt>
                <c:pt idx="32109">
                  <c:v>4.7817493750016009</c:v>
                </c:pt>
                <c:pt idx="32110">
                  <c:v>4.7822575000000001</c:v>
                </c:pt>
                <c:pt idx="32111">
                  <c:v>4.7826353124992007</c:v>
                </c:pt>
                <c:pt idx="32112">
                  <c:v>4.7831509375007997</c:v>
                </c:pt>
                <c:pt idx="32113">
                  <c:v>4.78355</c:v>
                </c:pt>
                <c:pt idx="32114">
                  <c:v>4.7840896875007992</c:v>
                </c:pt>
                <c:pt idx="32115">
                  <c:v>4.7845356250016007</c:v>
                </c:pt>
                <c:pt idx="32116">
                  <c:v>4.7848840624992004</c:v>
                </c:pt>
                <c:pt idx="32117">
                  <c:v>4.7853309375007997</c:v>
                </c:pt>
                <c:pt idx="32118">
                  <c:v>4.7856899999999998</c:v>
                </c:pt>
                <c:pt idx="32119">
                  <c:v>4.7853618750016009</c:v>
                </c:pt>
                <c:pt idx="32120">
                  <c:v>4.7847715624992002</c:v>
                </c:pt>
                <c:pt idx="32121">
                  <c:v>4.7843612499999999</c:v>
                </c:pt>
                <c:pt idx="32122">
                  <c:v>4.7837996875007995</c:v>
                </c:pt>
                <c:pt idx="32123">
                  <c:v>4.7831278124992007</c:v>
                </c:pt>
                <c:pt idx="32124">
                  <c:v>4.7823465624992005</c:v>
                </c:pt>
                <c:pt idx="32125">
                  <c:v>4.7816450000000001</c:v>
                </c:pt>
                <c:pt idx="32126">
                  <c:v>4.7808659375007991</c:v>
                </c:pt>
                <c:pt idx="32127">
                  <c:v>4.7799284375007991</c:v>
                </c:pt>
                <c:pt idx="32128">
                  <c:v>4.7789959375007998</c:v>
                </c:pt>
                <c:pt idx="32129">
                  <c:v>4.7781843750016009</c:v>
                </c:pt>
                <c:pt idx="32130">
                  <c:v>4.7774290624992002</c:v>
                </c:pt>
                <c:pt idx="32131">
                  <c:v>4.7766268750016003</c:v>
                </c:pt>
                <c:pt idx="32132">
                  <c:v>4.7758856250016004</c:v>
                </c:pt>
                <c:pt idx="32133">
                  <c:v>4.7752224999999999</c:v>
                </c:pt>
                <c:pt idx="32134">
                  <c:v>4.7745534375007992</c:v>
                </c:pt>
                <c:pt idx="32135">
                  <c:v>4.7738737499999999</c:v>
                </c:pt>
                <c:pt idx="32136">
                  <c:v>4.7732806250016004</c:v>
                </c:pt>
                <c:pt idx="32137">
                  <c:v>4.7728384375007993</c:v>
                </c:pt>
                <c:pt idx="32138">
                  <c:v>4.7723046875007995</c:v>
                </c:pt>
                <c:pt idx="32139">
                  <c:v>4.7717134375007992</c:v>
                </c:pt>
                <c:pt idx="32140">
                  <c:v>4.7711449999999997</c:v>
                </c:pt>
                <c:pt idx="32141">
                  <c:v>4.7706871875007995</c:v>
                </c:pt>
                <c:pt idx="32142">
                  <c:v>4.770263125001601</c:v>
                </c:pt>
                <c:pt idx="32143">
                  <c:v>4.7698709375007997</c:v>
                </c:pt>
                <c:pt idx="32144">
                  <c:v>4.7694706250016008</c:v>
                </c:pt>
                <c:pt idx="32145">
                  <c:v>4.7690900000000003</c:v>
                </c:pt>
                <c:pt idx="32146">
                  <c:v>4.76950875</c:v>
                </c:pt>
                <c:pt idx="32147">
                  <c:v>4.7698443750016004</c:v>
                </c:pt>
                <c:pt idx="32148">
                  <c:v>4.7702962500000003</c:v>
                </c:pt>
                <c:pt idx="32149">
                  <c:v>4.7709046875007992</c:v>
                </c:pt>
                <c:pt idx="32150">
                  <c:v>4.7713087500000002</c:v>
                </c:pt>
                <c:pt idx="32151">
                  <c:v>4.7717987500000003</c:v>
                </c:pt>
                <c:pt idx="32152">
                  <c:v>4.7721537500000002</c:v>
                </c:pt>
                <c:pt idx="32153">
                  <c:v>4.7726615624992004</c:v>
                </c:pt>
                <c:pt idx="32154">
                  <c:v>4.77300375</c:v>
                </c:pt>
                <c:pt idx="32155">
                  <c:v>4.7734837499999996</c:v>
                </c:pt>
                <c:pt idx="32156">
                  <c:v>4.77389625</c:v>
                </c:pt>
                <c:pt idx="32157">
                  <c:v>4.7743912499999999</c:v>
                </c:pt>
                <c:pt idx="32158">
                  <c:v>4.7748706250016006</c:v>
                </c:pt>
                <c:pt idx="32159">
                  <c:v>4.7752031250016005</c:v>
                </c:pt>
                <c:pt idx="32160">
                  <c:v>4.7757062499999998</c:v>
                </c:pt>
                <c:pt idx="32161">
                  <c:v>4.7763971875007991</c:v>
                </c:pt>
                <c:pt idx="32162">
                  <c:v>4.7768553124992001</c:v>
                </c:pt>
                <c:pt idx="32163">
                  <c:v>4.7771959375007995</c:v>
                </c:pt>
                <c:pt idx="32164">
                  <c:v>4.7775784375007992</c:v>
                </c:pt>
                <c:pt idx="32165">
                  <c:v>4.7780596875007992</c:v>
                </c:pt>
                <c:pt idx="32166">
                  <c:v>4.7786603124992002</c:v>
                </c:pt>
                <c:pt idx="32167">
                  <c:v>4.7790990624992009</c:v>
                </c:pt>
                <c:pt idx="32168">
                  <c:v>4.7794287500000001</c:v>
                </c:pt>
                <c:pt idx="32169">
                  <c:v>4.7798934375007995</c:v>
                </c:pt>
                <c:pt idx="32170">
                  <c:v>4.7804259375007998</c:v>
                </c:pt>
                <c:pt idx="32171">
                  <c:v>4.7808534375007996</c:v>
                </c:pt>
                <c:pt idx="32172">
                  <c:v>4.7813371875007995</c:v>
                </c:pt>
                <c:pt idx="32173">
                  <c:v>4.7818856250016006</c:v>
                </c:pt>
                <c:pt idx="32174">
                  <c:v>4.7823046875007993</c:v>
                </c:pt>
                <c:pt idx="32175">
                  <c:v>4.7826856250016005</c:v>
                </c:pt>
                <c:pt idx="32176">
                  <c:v>4.7832068750016008</c:v>
                </c:pt>
                <c:pt idx="32177">
                  <c:v>4.7835928124992009</c:v>
                </c:pt>
                <c:pt idx="32178">
                  <c:v>4.7832187499999996</c:v>
                </c:pt>
                <c:pt idx="32179">
                  <c:v>4.7827943750016004</c:v>
                </c:pt>
                <c:pt idx="32180">
                  <c:v>4.7823687499999998</c:v>
                </c:pt>
                <c:pt idx="32181">
                  <c:v>4.7817728124992005</c:v>
                </c:pt>
                <c:pt idx="32182">
                  <c:v>4.7810568750016005</c:v>
                </c:pt>
                <c:pt idx="32183">
                  <c:v>4.7803356250016007</c:v>
                </c:pt>
                <c:pt idx="32184">
                  <c:v>4.7797274999999999</c:v>
                </c:pt>
                <c:pt idx="32185">
                  <c:v>4.7790278124992005</c:v>
                </c:pt>
                <c:pt idx="32186">
                  <c:v>4.7781715624992005</c:v>
                </c:pt>
                <c:pt idx="32187">
                  <c:v>4.7773340624992002</c:v>
                </c:pt>
                <c:pt idx="32188">
                  <c:v>4.7765509375007991</c:v>
                </c:pt>
                <c:pt idx="32189">
                  <c:v>4.7757637500000003</c:v>
                </c:pt>
                <c:pt idx="32190">
                  <c:v>4.7749499999999996</c:v>
                </c:pt>
                <c:pt idx="32191">
                  <c:v>4.7742187500000002</c:v>
                </c:pt>
                <c:pt idx="32192">
                  <c:v>4.7736096875007998</c:v>
                </c:pt>
                <c:pt idx="32193">
                  <c:v>4.7729915624992003</c:v>
                </c:pt>
                <c:pt idx="32194">
                  <c:v>4.7724540624992002</c:v>
                </c:pt>
                <c:pt idx="32195">
                  <c:v>4.772034375001601</c:v>
                </c:pt>
                <c:pt idx="32196">
                  <c:v>4.7714125000000003</c:v>
                </c:pt>
                <c:pt idx="32197">
                  <c:v>4.7710759375007994</c:v>
                </c:pt>
                <c:pt idx="32198">
                  <c:v>4.7714400000000001</c:v>
                </c:pt>
                <c:pt idx="32199">
                  <c:v>4.7718628124992009</c:v>
                </c:pt>
                <c:pt idx="32200">
                  <c:v>4.7723962499999999</c:v>
                </c:pt>
                <c:pt idx="32201">
                  <c:v>4.7727187500000001</c:v>
                </c:pt>
                <c:pt idx="32202">
                  <c:v>4.7732128124992004</c:v>
                </c:pt>
                <c:pt idx="32203">
                  <c:v>4.7736343750016008</c:v>
                </c:pt>
                <c:pt idx="32204">
                  <c:v>4.7741615624992004</c:v>
                </c:pt>
                <c:pt idx="32205">
                  <c:v>4.7745965624992008</c:v>
                </c:pt>
                <c:pt idx="32206">
                  <c:v>4.7751671875007995</c:v>
                </c:pt>
                <c:pt idx="32207">
                  <c:v>4.7756731250016005</c:v>
                </c:pt>
                <c:pt idx="32208">
                  <c:v>4.7762168750016007</c:v>
                </c:pt>
                <c:pt idx="32209">
                  <c:v>4.7767371875007996</c:v>
                </c:pt>
                <c:pt idx="32210">
                  <c:v>4.7772778124992001</c:v>
                </c:pt>
                <c:pt idx="32211">
                  <c:v>4.7778409375007991</c:v>
                </c:pt>
                <c:pt idx="32212">
                  <c:v>4.7783903124992007</c:v>
                </c:pt>
                <c:pt idx="32213">
                  <c:v>4.7790437499999996</c:v>
                </c:pt>
                <c:pt idx="32214">
                  <c:v>4.7793940624992004</c:v>
                </c:pt>
                <c:pt idx="32215">
                  <c:v>4.7800637500000001</c:v>
                </c:pt>
                <c:pt idx="32216">
                  <c:v>4.7804809375007995</c:v>
                </c:pt>
                <c:pt idx="32217">
                  <c:v>4.7810446875007999</c:v>
                </c:pt>
                <c:pt idx="32218">
                  <c:v>4.7813784375007993</c:v>
                </c:pt>
                <c:pt idx="32219">
                  <c:v>4.7817259375007994</c:v>
                </c:pt>
                <c:pt idx="32220">
                  <c:v>4.7821115624992006</c:v>
                </c:pt>
                <c:pt idx="32221">
                  <c:v>4.7825843750016004</c:v>
                </c:pt>
                <c:pt idx="32222">
                  <c:v>4.7822500000000003</c:v>
                </c:pt>
                <c:pt idx="32223">
                  <c:v>4.7818703124992004</c:v>
                </c:pt>
                <c:pt idx="32224">
                  <c:v>4.7815012499999998</c:v>
                </c:pt>
                <c:pt idx="32225">
                  <c:v>4.7809946875007991</c:v>
                </c:pt>
                <c:pt idx="32226">
                  <c:v>4.7805234375007997</c:v>
                </c:pt>
                <c:pt idx="32227">
                  <c:v>4.7800893750016007</c:v>
                </c:pt>
                <c:pt idx="32228">
                  <c:v>4.7795293750016006</c:v>
                </c:pt>
                <c:pt idx="32229">
                  <c:v>4.7789315624992001</c:v>
                </c:pt>
                <c:pt idx="32230">
                  <c:v>4.7783553124992002</c:v>
                </c:pt>
                <c:pt idx="32231">
                  <c:v>4.7777712499999998</c:v>
                </c:pt>
                <c:pt idx="32232">
                  <c:v>4.7771093750016007</c:v>
                </c:pt>
                <c:pt idx="32233">
                  <c:v>4.7764953124992005</c:v>
                </c:pt>
                <c:pt idx="32234">
                  <c:v>4.7761290624992006</c:v>
                </c:pt>
                <c:pt idx="32235">
                  <c:v>4.7757987499999999</c:v>
                </c:pt>
                <c:pt idx="32236">
                  <c:v>4.7754415624992008</c:v>
                </c:pt>
                <c:pt idx="32237">
                  <c:v>4.7751112500000001</c:v>
                </c:pt>
                <c:pt idx="32238">
                  <c:v>4.7745890624992002</c:v>
                </c:pt>
                <c:pt idx="32239">
                  <c:v>4.7742021875007996</c:v>
                </c:pt>
                <c:pt idx="32240">
                  <c:v>4.7737771875007997</c:v>
                </c:pt>
                <c:pt idx="32241">
                  <c:v>4.7734474999999996</c:v>
                </c:pt>
                <c:pt idx="32242">
                  <c:v>4.7738496875007996</c:v>
                </c:pt>
                <c:pt idx="32243">
                  <c:v>4.7743037499999996</c:v>
                </c:pt>
                <c:pt idx="32244">
                  <c:v>4.7747268750016003</c:v>
                </c:pt>
                <c:pt idx="32245">
                  <c:v>4.7751803124992005</c:v>
                </c:pt>
                <c:pt idx="32246">
                  <c:v>4.7755709375007998</c:v>
                </c:pt>
                <c:pt idx="32247">
                  <c:v>4.7761353124992008</c:v>
                </c:pt>
                <c:pt idx="32248">
                  <c:v>4.7765334375007997</c:v>
                </c:pt>
                <c:pt idx="32249">
                  <c:v>4.7768653124992007</c:v>
                </c:pt>
                <c:pt idx="32250">
                  <c:v>4.7772109375007998</c:v>
                </c:pt>
                <c:pt idx="32251">
                  <c:v>4.7776809375007998</c:v>
                </c:pt>
                <c:pt idx="32252">
                  <c:v>4.7782768750016009</c:v>
                </c:pt>
                <c:pt idx="32253">
                  <c:v>4.7786559375007993</c:v>
                </c:pt>
                <c:pt idx="32254">
                  <c:v>4.7790900000000001</c:v>
                </c:pt>
                <c:pt idx="32255">
                  <c:v>4.7796618750016009</c:v>
                </c:pt>
                <c:pt idx="32256">
                  <c:v>4.7800284375007998</c:v>
                </c:pt>
                <c:pt idx="32257">
                  <c:v>4.7804812500000002</c:v>
                </c:pt>
                <c:pt idx="32258">
                  <c:v>4.7810525000000004</c:v>
                </c:pt>
                <c:pt idx="32259">
                  <c:v>4.7805512500000003</c:v>
                </c:pt>
                <c:pt idx="32260">
                  <c:v>4.7801024999999999</c:v>
                </c:pt>
                <c:pt idx="32261">
                  <c:v>4.7797043750016002</c:v>
                </c:pt>
                <c:pt idx="32262">
                  <c:v>4.7792740624992005</c:v>
                </c:pt>
                <c:pt idx="32263">
                  <c:v>4.7788065624992004</c:v>
                </c:pt>
                <c:pt idx="32264">
                  <c:v>4.77841</c:v>
                </c:pt>
                <c:pt idx="32265">
                  <c:v>4.77806</c:v>
                </c:pt>
                <c:pt idx="32266">
                  <c:v>4.7776456250016004</c:v>
                </c:pt>
                <c:pt idx="32267">
                  <c:v>4.7776859375007996</c:v>
                </c:pt>
                <c:pt idx="32268">
                  <c:v>4.7781059375007997</c:v>
                </c:pt>
                <c:pt idx="32269">
                  <c:v>4.7785165624992008</c:v>
                </c:pt>
                <c:pt idx="32270">
                  <c:v>4.7788599999999999</c:v>
                </c:pt>
                <c:pt idx="32271">
                  <c:v>4.7784209375007993</c:v>
                </c:pt>
                <c:pt idx="32272">
                  <c:v>4.7778771875007999</c:v>
                </c:pt>
                <c:pt idx="32273">
                  <c:v>4.7772821875007994</c:v>
                </c:pt>
                <c:pt idx="32274">
                  <c:v>4.7768803124992001</c:v>
                </c:pt>
                <c:pt idx="32275">
                  <c:v>4.7764637499999996</c:v>
                </c:pt>
                <c:pt idx="32276">
                  <c:v>4.7761090624992004</c:v>
                </c:pt>
                <c:pt idx="32277">
                  <c:v>4.7757665624992001</c:v>
                </c:pt>
                <c:pt idx="32278">
                  <c:v>4.7761487499999999</c:v>
                </c:pt>
                <c:pt idx="32279">
                  <c:v>4.7765484375007992</c:v>
                </c:pt>
                <c:pt idx="32280">
                  <c:v>4.7759681250016008</c:v>
                </c:pt>
                <c:pt idx="32281">
                  <c:v>4.7755371875007997</c:v>
                </c:pt>
                <c:pt idx="32282">
                  <c:v>4.7749656250016006</c:v>
                </c:pt>
                <c:pt idx="32283">
                  <c:v>4.7746009375007992</c:v>
                </c:pt>
                <c:pt idx="32284">
                  <c:v>4.774180625001601</c:v>
                </c:pt>
                <c:pt idx="32285">
                  <c:v>4.7737584375007991</c:v>
                </c:pt>
                <c:pt idx="32286">
                  <c:v>4.7734081250016009</c:v>
                </c:pt>
                <c:pt idx="32287">
                  <c:v>4.7738899999999997</c:v>
                </c:pt>
                <c:pt idx="32288">
                  <c:v>4.7743906250016002</c:v>
                </c:pt>
                <c:pt idx="32289">
                  <c:v>4.7747987500000004</c:v>
                </c:pt>
                <c:pt idx="32290">
                  <c:v>4.7752734375007995</c:v>
                </c:pt>
                <c:pt idx="32291">
                  <c:v>4.7756499999999997</c:v>
                </c:pt>
                <c:pt idx="32292">
                  <c:v>4.7762390624992008</c:v>
                </c:pt>
                <c:pt idx="32293">
                  <c:v>4.7766931250016009</c:v>
                </c:pt>
                <c:pt idx="32294">
                  <c:v>4.7773037499999997</c:v>
                </c:pt>
                <c:pt idx="32295">
                  <c:v>4.7777965624992005</c:v>
                </c:pt>
                <c:pt idx="32296">
                  <c:v>4.7781193750016007</c:v>
                </c:pt>
                <c:pt idx="32297">
                  <c:v>4.778645</c:v>
                </c:pt>
                <c:pt idx="32298">
                  <c:v>4.7792115624992002</c:v>
                </c:pt>
                <c:pt idx="32299">
                  <c:v>4.7797562500000002</c:v>
                </c:pt>
                <c:pt idx="32300">
                  <c:v>4.7804450000000003</c:v>
                </c:pt>
                <c:pt idx="32301">
                  <c:v>4.781044375001601</c:v>
                </c:pt>
                <c:pt idx="32302">
                  <c:v>4.7813965624992001</c:v>
                </c:pt>
                <c:pt idx="32303">
                  <c:v>4.7818043750016006</c:v>
                </c:pt>
                <c:pt idx="32304">
                  <c:v>4.7823937499999998</c:v>
                </c:pt>
                <c:pt idx="32305">
                  <c:v>4.7827353124992005</c:v>
                </c:pt>
                <c:pt idx="32306">
                  <c:v>4.7831049999999999</c:v>
                </c:pt>
                <c:pt idx="32307">
                  <c:v>4.7837043750016006</c:v>
                </c:pt>
                <c:pt idx="32308">
                  <c:v>4.7840493750016009</c:v>
                </c:pt>
                <c:pt idx="32309">
                  <c:v>4.7845790624992004</c:v>
                </c:pt>
                <c:pt idx="32310">
                  <c:v>4.7850690624992005</c:v>
                </c:pt>
                <c:pt idx="32311">
                  <c:v>4.7855021875007999</c:v>
                </c:pt>
                <c:pt idx="32312">
                  <c:v>4.7859296875007997</c:v>
                </c:pt>
                <c:pt idx="32313">
                  <c:v>4.7864275000000003</c:v>
                </c:pt>
                <c:pt idx="32314">
                  <c:v>4.7867493750016008</c:v>
                </c:pt>
                <c:pt idx="32315">
                  <c:v>4.7865118750016009</c:v>
                </c:pt>
                <c:pt idx="32316">
                  <c:v>4.7859959375007994</c:v>
                </c:pt>
                <c:pt idx="32317">
                  <c:v>4.7856121875007993</c:v>
                </c:pt>
                <c:pt idx="32318">
                  <c:v>4.7850371875007998</c:v>
                </c:pt>
                <c:pt idx="32319">
                  <c:v>4.7843821875007997</c:v>
                </c:pt>
                <c:pt idx="32320">
                  <c:v>4.7837978124992002</c:v>
                </c:pt>
                <c:pt idx="32321">
                  <c:v>4.7831900000000003</c:v>
                </c:pt>
                <c:pt idx="32322">
                  <c:v>4.7825993750016007</c:v>
                </c:pt>
                <c:pt idx="32323">
                  <c:v>4.7821150000000001</c:v>
                </c:pt>
                <c:pt idx="32324">
                  <c:v>4.7814693750016009</c:v>
                </c:pt>
                <c:pt idx="32325">
                  <c:v>4.7808121875007998</c:v>
                </c:pt>
                <c:pt idx="32326">
                  <c:v>4.7801418750016005</c:v>
                </c:pt>
                <c:pt idx="32327">
                  <c:v>4.779471875001601</c:v>
                </c:pt>
                <c:pt idx="32328">
                  <c:v>4.7787640624992003</c:v>
                </c:pt>
                <c:pt idx="32329">
                  <c:v>4.7781281250016008</c:v>
                </c:pt>
                <c:pt idx="32330">
                  <c:v>4.7777434375007992</c:v>
                </c:pt>
                <c:pt idx="32331">
                  <c:v>4.7770734375007997</c:v>
                </c:pt>
                <c:pt idx="32332">
                  <c:v>4.7766428124992002</c:v>
                </c:pt>
                <c:pt idx="32333">
                  <c:v>4.7762812500000003</c:v>
                </c:pt>
                <c:pt idx="32334">
                  <c:v>4.7759468750016003</c:v>
                </c:pt>
                <c:pt idx="32335">
                  <c:v>4.7755821875007998</c:v>
                </c:pt>
                <c:pt idx="32336">
                  <c:v>4.7750684375007992</c:v>
                </c:pt>
                <c:pt idx="32337">
                  <c:v>4.7745515624992008</c:v>
                </c:pt>
                <c:pt idx="32338">
                  <c:v>4.7740562500000001</c:v>
                </c:pt>
                <c:pt idx="32339">
                  <c:v>4.7736065624992001</c:v>
                </c:pt>
                <c:pt idx="32340">
                  <c:v>4.7732803124992005</c:v>
                </c:pt>
                <c:pt idx="32341">
                  <c:v>4.7736593750016008</c:v>
                </c:pt>
                <c:pt idx="32342">
                  <c:v>4.7741412499999996</c:v>
                </c:pt>
                <c:pt idx="32343">
                  <c:v>4.7746871875007999</c:v>
                </c:pt>
                <c:pt idx="32344">
                  <c:v>4.7750803124992007</c:v>
                </c:pt>
                <c:pt idx="32345">
                  <c:v>4.7754306250016008</c:v>
                </c:pt>
                <c:pt idx="32346">
                  <c:v>4.7757684375007994</c:v>
                </c:pt>
                <c:pt idx="32347">
                  <c:v>4.7760987500000001</c:v>
                </c:pt>
                <c:pt idx="32348">
                  <c:v>4.7764215624992001</c:v>
                </c:pt>
                <c:pt idx="32349">
                  <c:v>4.7767990624992009</c:v>
                </c:pt>
                <c:pt idx="32350">
                  <c:v>4.777138125001601</c:v>
                </c:pt>
                <c:pt idx="32351">
                  <c:v>4.7766846875007998</c:v>
                </c:pt>
                <c:pt idx="32352">
                  <c:v>4.776256875001601</c:v>
                </c:pt>
                <c:pt idx="32353">
                  <c:v>4.7758981250016008</c:v>
                </c:pt>
                <c:pt idx="32354">
                  <c:v>4.7755728124992007</c:v>
                </c:pt>
                <c:pt idx="32355">
                  <c:v>4.7749256250016003</c:v>
                </c:pt>
                <c:pt idx="32356">
                  <c:v>4.7742584375007997</c:v>
                </c:pt>
                <c:pt idx="32357">
                  <c:v>4.7737837499999998</c:v>
                </c:pt>
                <c:pt idx="32358">
                  <c:v>4.7734228124992004</c:v>
                </c:pt>
                <c:pt idx="32359">
                  <c:v>4.7730424999999999</c:v>
                </c:pt>
                <c:pt idx="32360">
                  <c:v>4.7726646875007992</c:v>
                </c:pt>
                <c:pt idx="32361">
                  <c:v>4.7722871875007993</c:v>
                </c:pt>
                <c:pt idx="32362">
                  <c:v>4.7726821875007994</c:v>
                </c:pt>
                <c:pt idx="32363">
                  <c:v>4.7731943750016006</c:v>
                </c:pt>
                <c:pt idx="32364">
                  <c:v>4.7735374999999998</c:v>
                </c:pt>
                <c:pt idx="32365">
                  <c:v>4.7738671875007999</c:v>
                </c:pt>
                <c:pt idx="32366">
                  <c:v>4.7743025000000001</c:v>
                </c:pt>
                <c:pt idx="32367">
                  <c:v>4.7747953124992009</c:v>
                </c:pt>
                <c:pt idx="32368">
                  <c:v>4.7752506250016005</c:v>
                </c:pt>
                <c:pt idx="32369">
                  <c:v>4.775823125001601</c:v>
                </c:pt>
                <c:pt idx="32370">
                  <c:v>4.776444375001601</c:v>
                </c:pt>
                <c:pt idx="32371">
                  <c:v>4.7767915624992003</c:v>
                </c:pt>
                <c:pt idx="32372">
                  <c:v>4.7772540624992006</c:v>
                </c:pt>
                <c:pt idx="32373">
                  <c:v>4.7778450000000001</c:v>
                </c:pt>
                <c:pt idx="32374">
                  <c:v>4.7783431250016006</c:v>
                </c:pt>
                <c:pt idx="32375">
                  <c:v>4.7786896875007994</c:v>
                </c:pt>
                <c:pt idx="32376">
                  <c:v>4.7792240624992006</c:v>
                </c:pt>
                <c:pt idx="32377">
                  <c:v>4.7796881250016003</c:v>
                </c:pt>
                <c:pt idx="32378">
                  <c:v>4.7802093750016006</c:v>
                </c:pt>
                <c:pt idx="32379">
                  <c:v>4.7806740624992008</c:v>
                </c:pt>
                <c:pt idx="32380">
                  <c:v>4.7812415624992006</c:v>
                </c:pt>
                <c:pt idx="32381">
                  <c:v>4.7816821875007998</c:v>
                </c:pt>
                <c:pt idx="32382">
                  <c:v>4.7820803124992004</c:v>
                </c:pt>
                <c:pt idx="32383">
                  <c:v>4.7824943750016002</c:v>
                </c:pt>
                <c:pt idx="32384">
                  <c:v>4.7829046875007997</c:v>
                </c:pt>
                <c:pt idx="32385">
                  <c:v>4.7824409375007999</c:v>
                </c:pt>
                <c:pt idx="32386">
                  <c:v>4.7819631250016004</c:v>
                </c:pt>
                <c:pt idx="32387">
                  <c:v>4.7814971875007997</c:v>
                </c:pt>
                <c:pt idx="32388">
                  <c:v>4.7809359375007991</c:v>
                </c:pt>
                <c:pt idx="32389">
                  <c:v>4.7805509375007995</c:v>
                </c:pt>
                <c:pt idx="32390">
                  <c:v>4.7801121875007997</c:v>
                </c:pt>
                <c:pt idx="32391">
                  <c:v>4.7797115624992008</c:v>
                </c:pt>
                <c:pt idx="32392">
                  <c:v>4.7793824999999996</c:v>
                </c:pt>
                <c:pt idx="32393">
                  <c:v>4.7789965624992004</c:v>
                </c:pt>
                <c:pt idx="32394">
                  <c:v>4.7785356250016005</c:v>
                </c:pt>
                <c:pt idx="32395">
                  <c:v>4.7781462499999998</c:v>
                </c:pt>
                <c:pt idx="32396">
                  <c:v>4.7774634375007992</c:v>
                </c:pt>
                <c:pt idx="32397">
                  <c:v>4.7770549999999998</c:v>
                </c:pt>
                <c:pt idx="32398">
                  <c:v>4.7764459375007995</c:v>
                </c:pt>
                <c:pt idx="32399">
                  <c:v>4.7760853124992009</c:v>
                </c:pt>
                <c:pt idx="32400">
                  <c:v>4.7755706250016008</c:v>
                </c:pt>
                <c:pt idx="32401">
                  <c:v>4.7751571875007999</c:v>
                </c:pt>
                <c:pt idx="32402">
                  <c:v>4.7754143750016009</c:v>
                </c:pt>
                <c:pt idx="32403">
                  <c:v>4.7752781250016003</c:v>
                </c:pt>
                <c:pt idx="32404">
                  <c:v>4.7748474999999999</c:v>
                </c:pt>
                <c:pt idx="32405">
                  <c:v>4.7745271875007997</c:v>
                </c:pt>
                <c:pt idx="32406">
                  <c:v>4.7739093750016002</c:v>
                </c:pt>
                <c:pt idx="32407">
                  <c:v>4.7734649999999998</c:v>
                </c:pt>
                <c:pt idx="32408">
                  <c:v>4.7729365624992006</c:v>
                </c:pt>
                <c:pt idx="32409">
                  <c:v>4.7726056250016002</c:v>
                </c:pt>
                <c:pt idx="32410">
                  <c:v>4.7727603124992006</c:v>
                </c:pt>
                <c:pt idx="32411">
                  <c:v>4.7732328124992005</c:v>
                </c:pt>
                <c:pt idx="32412">
                  <c:v>4.7736365624992008</c:v>
                </c:pt>
                <c:pt idx="32413">
                  <c:v>4.7742471875007997</c:v>
                </c:pt>
                <c:pt idx="32414">
                  <c:v>4.7747259375007998</c:v>
                </c:pt>
                <c:pt idx="32415">
                  <c:v>4.7751893750016006</c:v>
                </c:pt>
                <c:pt idx="32416">
                  <c:v>4.7756206250016007</c:v>
                </c:pt>
                <c:pt idx="32417">
                  <c:v>4.7759696875007993</c:v>
                </c:pt>
                <c:pt idx="32418">
                  <c:v>4.7763531250016005</c:v>
                </c:pt>
                <c:pt idx="32419">
                  <c:v>4.7768146875007993</c:v>
                </c:pt>
                <c:pt idx="32420">
                  <c:v>4.7771490624992001</c:v>
                </c:pt>
                <c:pt idx="32421">
                  <c:v>4.7775196875007993</c:v>
                </c:pt>
                <c:pt idx="32422">
                  <c:v>4.7779143750016004</c:v>
                </c:pt>
                <c:pt idx="32423">
                  <c:v>4.7778112500000001</c:v>
                </c:pt>
                <c:pt idx="32424">
                  <c:v>4.7774778124992006</c:v>
                </c:pt>
                <c:pt idx="32425">
                  <c:v>4.7769725000000003</c:v>
                </c:pt>
                <c:pt idx="32426">
                  <c:v>4.7763771875007999</c:v>
                </c:pt>
                <c:pt idx="32427">
                  <c:v>4.7757718750016007</c:v>
                </c:pt>
                <c:pt idx="32428">
                  <c:v>4.7751815624992009</c:v>
                </c:pt>
                <c:pt idx="32429">
                  <c:v>4.7748581250016002</c:v>
                </c:pt>
                <c:pt idx="32430">
                  <c:v>4.7745359375007999</c:v>
                </c:pt>
                <c:pt idx="32431">
                  <c:v>4.7741749999999996</c:v>
                </c:pt>
                <c:pt idx="32432">
                  <c:v>4.7737953124992005</c:v>
                </c:pt>
                <c:pt idx="32433">
                  <c:v>4.7734596875007993</c:v>
                </c:pt>
                <c:pt idx="32434">
                  <c:v>4.7737853124992009</c:v>
                </c:pt>
                <c:pt idx="32435">
                  <c:v>4.7741053124992003</c:v>
                </c:pt>
                <c:pt idx="32436">
                  <c:v>4.7744900000000001</c:v>
                </c:pt>
                <c:pt idx="32437">
                  <c:v>4.7748128124992002</c:v>
                </c:pt>
                <c:pt idx="32438">
                  <c:v>4.775271875001601</c:v>
                </c:pt>
                <c:pt idx="32439">
                  <c:v>4.7756721875007999</c:v>
                </c:pt>
                <c:pt idx="32440">
                  <c:v>4.7761187500000002</c:v>
                </c:pt>
                <c:pt idx="32441">
                  <c:v>4.7766112500000002</c:v>
                </c:pt>
                <c:pt idx="32442">
                  <c:v>4.7770778124992006</c:v>
                </c:pt>
                <c:pt idx="32443">
                  <c:v>4.7775487500000002</c:v>
                </c:pt>
                <c:pt idx="32444">
                  <c:v>4.7780290624992006</c:v>
                </c:pt>
                <c:pt idx="32445">
                  <c:v>4.7784762499999998</c:v>
                </c:pt>
                <c:pt idx="32446">
                  <c:v>4.7788937499999999</c:v>
                </c:pt>
                <c:pt idx="32447">
                  <c:v>4.779318125001601</c:v>
                </c:pt>
                <c:pt idx="32448">
                  <c:v>4.7796765624992004</c:v>
                </c:pt>
                <c:pt idx="32449">
                  <c:v>4.7800374999999997</c:v>
                </c:pt>
                <c:pt idx="32450">
                  <c:v>4.7795793750016005</c:v>
                </c:pt>
                <c:pt idx="32451">
                  <c:v>4.7790271875007999</c:v>
                </c:pt>
                <c:pt idx="32452">
                  <c:v>4.7783825000000002</c:v>
                </c:pt>
                <c:pt idx="32453">
                  <c:v>4.7778915624992004</c:v>
                </c:pt>
                <c:pt idx="32454">
                  <c:v>4.7775006250016006</c:v>
                </c:pt>
                <c:pt idx="32455">
                  <c:v>4.7771559375007993</c:v>
                </c:pt>
                <c:pt idx="32456">
                  <c:v>4.7767403124992009</c:v>
                </c:pt>
                <c:pt idx="32457">
                  <c:v>4.7763406250016009</c:v>
                </c:pt>
                <c:pt idx="32458">
                  <c:v>4.7759687499999997</c:v>
                </c:pt>
                <c:pt idx="32459">
                  <c:v>4.7755065624992001</c:v>
                </c:pt>
                <c:pt idx="32460">
                  <c:v>4.7749834375007998</c:v>
                </c:pt>
                <c:pt idx="32461">
                  <c:v>4.7745253124992004</c:v>
                </c:pt>
                <c:pt idx="32462">
                  <c:v>4.7741862499999996</c:v>
                </c:pt>
                <c:pt idx="32463">
                  <c:v>4.7735325</c:v>
                </c:pt>
                <c:pt idx="32464">
                  <c:v>4.7730518750016007</c:v>
                </c:pt>
                <c:pt idx="32465">
                  <c:v>4.7727218750016007</c:v>
                </c:pt>
                <c:pt idx="32466">
                  <c:v>4.7730928124992005</c:v>
                </c:pt>
                <c:pt idx="32467">
                  <c:v>4.7735196875007997</c:v>
                </c:pt>
                <c:pt idx="32468">
                  <c:v>4.7739703124992001</c:v>
                </c:pt>
                <c:pt idx="32469">
                  <c:v>4.7743796875007991</c:v>
                </c:pt>
                <c:pt idx="32470">
                  <c:v>4.7747653124992002</c:v>
                </c:pt>
                <c:pt idx="32471">
                  <c:v>4.77513875</c:v>
                </c:pt>
                <c:pt idx="32472">
                  <c:v>4.7755184375007991</c:v>
                </c:pt>
                <c:pt idx="32473">
                  <c:v>4.7758762499999996</c:v>
                </c:pt>
                <c:pt idx="32474">
                  <c:v>4.7762378124992004</c:v>
                </c:pt>
                <c:pt idx="32475">
                  <c:v>4.7766643750016007</c:v>
                </c:pt>
                <c:pt idx="32476">
                  <c:v>4.7770046875007992</c:v>
                </c:pt>
                <c:pt idx="32477">
                  <c:v>4.7775565624992007</c:v>
                </c:pt>
                <c:pt idx="32478">
                  <c:v>4.7780006250016003</c:v>
                </c:pt>
                <c:pt idx="32479">
                  <c:v>4.7776556250016009</c:v>
                </c:pt>
                <c:pt idx="32480">
                  <c:v>4.7772753124992002</c:v>
                </c:pt>
                <c:pt idx="32481">
                  <c:v>4.7768281250016003</c:v>
                </c:pt>
                <c:pt idx="32482">
                  <c:v>4.7765028124992002</c:v>
                </c:pt>
                <c:pt idx="32483">
                  <c:v>4.7769012499999999</c:v>
                </c:pt>
                <c:pt idx="32484">
                  <c:v>4.7772643750016002</c:v>
                </c:pt>
                <c:pt idx="32485">
                  <c:v>4.7776059375007991</c:v>
                </c:pt>
                <c:pt idx="32486">
                  <c:v>4.7776190624992001</c:v>
                </c:pt>
                <c:pt idx="32487">
                  <c:v>4.7779825000000002</c:v>
                </c:pt>
                <c:pt idx="32488">
                  <c:v>4.7781421875007997</c:v>
                </c:pt>
                <c:pt idx="32489">
                  <c:v>4.7785081250016006</c:v>
                </c:pt>
                <c:pt idx="32490">
                  <c:v>4.7788437500000001</c:v>
                </c:pt>
                <c:pt idx="32491">
                  <c:v>4.7792787499999996</c:v>
                </c:pt>
                <c:pt idx="32492">
                  <c:v>4.7797221875007994</c:v>
                </c:pt>
                <c:pt idx="32493">
                  <c:v>4.7803181250016005</c:v>
                </c:pt>
                <c:pt idx="32494">
                  <c:v>4.7809140624992006</c:v>
                </c:pt>
                <c:pt idx="32495">
                  <c:v>4.7812903124992001</c:v>
                </c:pt>
                <c:pt idx="32496">
                  <c:v>4.7816256250016007</c:v>
                </c:pt>
                <c:pt idx="32497">
                  <c:v>4.7815943750016006</c:v>
                </c:pt>
                <c:pt idx="32498">
                  <c:v>4.7811381250016005</c:v>
                </c:pt>
                <c:pt idx="32499">
                  <c:v>4.7806740624992008</c:v>
                </c:pt>
                <c:pt idx="32500">
                  <c:v>4.7800846875007998</c:v>
                </c:pt>
                <c:pt idx="32501">
                  <c:v>4.7797599999999996</c:v>
                </c:pt>
                <c:pt idx="32502">
                  <c:v>4.7794268750016009</c:v>
                </c:pt>
                <c:pt idx="32503">
                  <c:v>4.7789662499999999</c:v>
                </c:pt>
                <c:pt idx="32504">
                  <c:v>4.7785503124992008</c:v>
                </c:pt>
                <c:pt idx="32505">
                  <c:v>4.7781884375007992</c:v>
                </c:pt>
                <c:pt idx="32506">
                  <c:v>4.777781875001601</c:v>
                </c:pt>
                <c:pt idx="32507">
                  <c:v>4.7772771875007995</c:v>
                </c:pt>
                <c:pt idx="32508">
                  <c:v>4.7767871875007994</c:v>
                </c:pt>
                <c:pt idx="32509">
                  <c:v>4.7762603124992005</c:v>
                </c:pt>
                <c:pt idx="32510">
                  <c:v>4.7757515624992006</c:v>
                </c:pt>
                <c:pt idx="32511">
                  <c:v>4.7751484375007998</c:v>
                </c:pt>
                <c:pt idx="32512">
                  <c:v>4.7745340624992005</c:v>
                </c:pt>
                <c:pt idx="32513">
                  <c:v>4.7738721875007997</c:v>
                </c:pt>
                <c:pt idx="32514">
                  <c:v>4.7731696875007996</c:v>
                </c:pt>
                <c:pt idx="32515">
                  <c:v>4.7723371875007992</c:v>
                </c:pt>
                <c:pt idx="32516">
                  <c:v>4.7715300000000003</c:v>
                </c:pt>
                <c:pt idx="32517">
                  <c:v>4.7708412500000001</c:v>
                </c:pt>
                <c:pt idx="32518">
                  <c:v>4.7700296875007995</c:v>
                </c:pt>
                <c:pt idx="32519">
                  <c:v>4.7692806250016009</c:v>
                </c:pt>
                <c:pt idx="32520">
                  <c:v>4.7686137500000001</c:v>
                </c:pt>
                <c:pt idx="32521">
                  <c:v>4.7680112499999998</c:v>
                </c:pt>
                <c:pt idx="32522">
                  <c:v>4.7674221875007996</c:v>
                </c:pt>
                <c:pt idx="32523">
                  <c:v>4.7668865624992005</c:v>
                </c:pt>
                <c:pt idx="32524">
                  <c:v>4.7664387499999998</c:v>
                </c:pt>
                <c:pt idx="32525">
                  <c:v>4.7658871875007991</c:v>
                </c:pt>
                <c:pt idx="32526">
                  <c:v>4.76551875</c:v>
                </c:pt>
                <c:pt idx="32527">
                  <c:v>4.7658800000000001</c:v>
                </c:pt>
                <c:pt idx="32528">
                  <c:v>4.7662128124992007</c:v>
                </c:pt>
                <c:pt idx="32529">
                  <c:v>4.7666062499999997</c:v>
                </c:pt>
                <c:pt idx="32530">
                  <c:v>4.7671178124992002</c:v>
                </c:pt>
                <c:pt idx="32531">
                  <c:v>4.7676531250016003</c:v>
                </c:pt>
                <c:pt idx="32532">
                  <c:v>4.7681731250016002</c:v>
                </c:pt>
                <c:pt idx="32533">
                  <c:v>4.7686943750016004</c:v>
                </c:pt>
                <c:pt idx="32534">
                  <c:v>4.7692703124992004</c:v>
                </c:pt>
                <c:pt idx="32535">
                  <c:v>4.7698081250016005</c:v>
                </c:pt>
                <c:pt idx="32536">
                  <c:v>4.7704406250016005</c:v>
                </c:pt>
                <c:pt idx="32537">
                  <c:v>4.7708893750016008</c:v>
                </c:pt>
                <c:pt idx="32538">
                  <c:v>4.7715428124992005</c:v>
                </c:pt>
                <c:pt idx="32539">
                  <c:v>4.7720696875007995</c:v>
                </c:pt>
                <c:pt idx="32540">
                  <c:v>4.7724124999999997</c:v>
                </c:pt>
                <c:pt idx="32541">
                  <c:v>4.7727818750016002</c:v>
                </c:pt>
                <c:pt idx="32542">
                  <c:v>4.7733184375007998</c:v>
                </c:pt>
                <c:pt idx="32543">
                  <c:v>4.7737328124992002</c:v>
                </c:pt>
                <c:pt idx="32544">
                  <c:v>4.7741171875007993</c:v>
                </c:pt>
                <c:pt idx="32545">
                  <c:v>4.7747178124992002</c:v>
                </c:pt>
                <c:pt idx="32546">
                  <c:v>4.7751093750016009</c:v>
                </c:pt>
                <c:pt idx="32547">
                  <c:v>4.7756793750016007</c:v>
                </c:pt>
                <c:pt idx="32548">
                  <c:v>4.7762612500000001</c:v>
                </c:pt>
                <c:pt idx="32549">
                  <c:v>4.7766290624992003</c:v>
                </c:pt>
                <c:pt idx="32550">
                  <c:v>4.7769993750016004</c:v>
                </c:pt>
                <c:pt idx="32551">
                  <c:v>4.7774324999999997</c:v>
                </c:pt>
                <c:pt idx="32552">
                  <c:v>4.7777718750016005</c:v>
                </c:pt>
                <c:pt idx="32553">
                  <c:v>4.7781684375007991</c:v>
                </c:pt>
                <c:pt idx="32554">
                  <c:v>4.7779493750016009</c:v>
                </c:pt>
                <c:pt idx="32555">
                  <c:v>4.7775446875007992</c:v>
                </c:pt>
                <c:pt idx="32556">
                  <c:v>4.7771896875007993</c:v>
                </c:pt>
                <c:pt idx="32557">
                  <c:v>4.7767537500000001</c:v>
                </c:pt>
                <c:pt idx="32558">
                  <c:v>4.7762337500000003</c:v>
                </c:pt>
                <c:pt idx="32559">
                  <c:v>4.7755771875007991</c:v>
                </c:pt>
                <c:pt idx="32560">
                  <c:v>4.7748343750016007</c:v>
                </c:pt>
                <c:pt idx="32561">
                  <c:v>4.7739656250016003</c:v>
                </c:pt>
                <c:pt idx="32562">
                  <c:v>4.7731684375007992</c:v>
                </c:pt>
                <c:pt idx="32563">
                  <c:v>4.7722071875007996</c:v>
                </c:pt>
                <c:pt idx="32564">
                  <c:v>4.7712306250016008</c:v>
                </c:pt>
                <c:pt idx="32565">
                  <c:v>4.7704309375007998</c:v>
                </c:pt>
                <c:pt idx="32566">
                  <c:v>4.7696924999999997</c:v>
                </c:pt>
                <c:pt idx="32567">
                  <c:v>4.7689078124992008</c:v>
                </c:pt>
                <c:pt idx="32568">
                  <c:v>4.7683165624992006</c:v>
                </c:pt>
                <c:pt idx="32569">
                  <c:v>4.7679153124992002</c:v>
                </c:pt>
                <c:pt idx="32570">
                  <c:v>4.7675790624992009</c:v>
                </c:pt>
                <c:pt idx="32571">
                  <c:v>4.7671824999999997</c:v>
                </c:pt>
                <c:pt idx="32572">
                  <c:v>4.7673559375007999</c:v>
                </c:pt>
                <c:pt idx="32573">
                  <c:v>4.7678050000000001</c:v>
                </c:pt>
                <c:pt idx="32574">
                  <c:v>4.7681365624992003</c:v>
                </c:pt>
                <c:pt idx="32575">
                  <c:v>4.7685015624992007</c:v>
                </c:pt>
                <c:pt idx="32576">
                  <c:v>4.7689318750016003</c:v>
                </c:pt>
                <c:pt idx="32577">
                  <c:v>4.7694862499999999</c:v>
                </c:pt>
                <c:pt idx="32578">
                  <c:v>4.7699878124992008</c:v>
                </c:pt>
                <c:pt idx="32579">
                  <c:v>4.7704534375007999</c:v>
                </c:pt>
                <c:pt idx="32580">
                  <c:v>4.7709018750016003</c:v>
                </c:pt>
                <c:pt idx="32581">
                  <c:v>4.7714190624992003</c:v>
                </c:pt>
                <c:pt idx="32582">
                  <c:v>4.7718456250016006</c:v>
                </c:pt>
                <c:pt idx="32583">
                  <c:v>4.7724903124992002</c:v>
                </c:pt>
                <c:pt idx="32584">
                  <c:v>4.7730499999999996</c:v>
                </c:pt>
                <c:pt idx="32585">
                  <c:v>4.773419375001601</c:v>
                </c:pt>
                <c:pt idx="32586">
                  <c:v>4.7739993750016003</c:v>
                </c:pt>
                <c:pt idx="32587">
                  <c:v>4.7747034375007997</c:v>
                </c:pt>
                <c:pt idx="32588">
                  <c:v>4.7750637500000002</c:v>
                </c:pt>
                <c:pt idx="32589">
                  <c:v>4.7756003124992006</c:v>
                </c:pt>
                <c:pt idx="32590">
                  <c:v>4.7759793750016009</c:v>
                </c:pt>
                <c:pt idx="32591">
                  <c:v>4.7765209375007993</c:v>
                </c:pt>
                <c:pt idx="32592">
                  <c:v>4.7771565624992007</c:v>
                </c:pt>
                <c:pt idx="32593">
                  <c:v>4.77753125</c:v>
                </c:pt>
                <c:pt idx="32594">
                  <c:v>4.7779834375007999</c:v>
                </c:pt>
                <c:pt idx="32595">
                  <c:v>4.7783484375007994</c:v>
                </c:pt>
                <c:pt idx="32596">
                  <c:v>4.7787715624992009</c:v>
                </c:pt>
                <c:pt idx="32597">
                  <c:v>4.7791968750016007</c:v>
                </c:pt>
                <c:pt idx="32598">
                  <c:v>4.7797037500000004</c:v>
                </c:pt>
                <c:pt idx="32599">
                  <c:v>4.7801034375007996</c:v>
                </c:pt>
                <c:pt idx="32600">
                  <c:v>4.7804762500000004</c:v>
                </c:pt>
                <c:pt idx="32601">
                  <c:v>4.7801237499999996</c:v>
                </c:pt>
                <c:pt idx="32602">
                  <c:v>4.7794159375007998</c:v>
                </c:pt>
                <c:pt idx="32603">
                  <c:v>4.7787381250016008</c:v>
                </c:pt>
                <c:pt idx="32604">
                  <c:v>4.7779293750016008</c:v>
                </c:pt>
                <c:pt idx="32605">
                  <c:v>4.7771212500000004</c:v>
                </c:pt>
                <c:pt idx="32606">
                  <c:v>4.7763687499999996</c:v>
                </c:pt>
                <c:pt idx="32607">
                  <c:v>4.7755287500000003</c:v>
                </c:pt>
                <c:pt idx="32608">
                  <c:v>4.7746843750016001</c:v>
                </c:pt>
                <c:pt idx="32609">
                  <c:v>4.7739574999999999</c:v>
                </c:pt>
                <c:pt idx="32610">
                  <c:v>4.7732578124992004</c:v>
                </c:pt>
                <c:pt idx="32611">
                  <c:v>4.7724315624992002</c:v>
                </c:pt>
                <c:pt idx="32612">
                  <c:v>4.7717512500000003</c:v>
                </c:pt>
                <c:pt idx="32613">
                  <c:v>4.771325</c:v>
                </c:pt>
                <c:pt idx="32614">
                  <c:v>4.770990625001601</c:v>
                </c:pt>
                <c:pt idx="32615">
                  <c:v>4.7705593750016009</c:v>
                </c:pt>
                <c:pt idx="32616">
                  <c:v>4.7701459375007991</c:v>
                </c:pt>
                <c:pt idx="32617">
                  <c:v>4.7696209375007994</c:v>
                </c:pt>
                <c:pt idx="32618">
                  <c:v>4.7692218750016009</c:v>
                </c:pt>
                <c:pt idx="32619">
                  <c:v>4.7688768750016006</c:v>
                </c:pt>
                <c:pt idx="32620">
                  <c:v>4.7685306250016009</c:v>
                </c:pt>
                <c:pt idx="32621">
                  <c:v>4.7681484375007992</c:v>
                </c:pt>
                <c:pt idx="32622">
                  <c:v>4.7676993750016008</c:v>
                </c:pt>
                <c:pt idx="32623">
                  <c:v>4.7681321875007994</c:v>
                </c:pt>
                <c:pt idx="32624">
                  <c:v>4.7684737500000001</c:v>
                </c:pt>
                <c:pt idx="32625">
                  <c:v>4.7688846875007993</c:v>
                </c:pt>
                <c:pt idx="32626">
                  <c:v>4.7692050000000004</c:v>
                </c:pt>
                <c:pt idx="32627">
                  <c:v>4.7696087499999997</c:v>
                </c:pt>
                <c:pt idx="32628">
                  <c:v>4.7700878124992006</c:v>
                </c:pt>
                <c:pt idx="32629">
                  <c:v>4.7705971875007993</c:v>
                </c:pt>
                <c:pt idx="32630">
                  <c:v>4.7710943750016002</c:v>
                </c:pt>
                <c:pt idx="32631">
                  <c:v>4.7716462499999999</c:v>
                </c:pt>
                <c:pt idx="32632">
                  <c:v>4.7721578124992003</c:v>
                </c:pt>
                <c:pt idx="32633">
                  <c:v>4.7728112500000002</c:v>
                </c:pt>
                <c:pt idx="32634">
                  <c:v>4.7733771875007998</c:v>
                </c:pt>
                <c:pt idx="32635">
                  <c:v>4.7740893750016005</c:v>
                </c:pt>
                <c:pt idx="32636">
                  <c:v>4.7746718750016006</c:v>
                </c:pt>
                <c:pt idx="32637">
                  <c:v>4.7753024999999996</c:v>
                </c:pt>
                <c:pt idx="32638">
                  <c:v>4.7757565624992004</c:v>
                </c:pt>
                <c:pt idx="32639">
                  <c:v>4.7763596875007996</c:v>
                </c:pt>
                <c:pt idx="32640">
                  <c:v>4.7769262499999998</c:v>
                </c:pt>
                <c:pt idx="32641">
                  <c:v>4.7775921875007992</c:v>
                </c:pt>
                <c:pt idx="32642">
                  <c:v>4.7779131250016009</c:v>
                </c:pt>
                <c:pt idx="32643">
                  <c:v>4.7785840624992009</c:v>
                </c:pt>
                <c:pt idx="32644">
                  <c:v>4.7790403124992009</c:v>
                </c:pt>
                <c:pt idx="32645">
                  <c:v>4.7795006250016003</c:v>
                </c:pt>
                <c:pt idx="32646">
                  <c:v>4.7799062499999998</c:v>
                </c:pt>
                <c:pt idx="32647">
                  <c:v>4.7803971875007996</c:v>
                </c:pt>
                <c:pt idx="32648">
                  <c:v>4.7808281250016007</c:v>
                </c:pt>
                <c:pt idx="32649">
                  <c:v>4.7803634375007995</c:v>
                </c:pt>
                <c:pt idx="32650">
                  <c:v>4.7799834375007997</c:v>
                </c:pt>
                <c:pt idx="32651">
                  <c:v>4.7794615624992005</c:v>
                </c:pt>
                <c:pt idx="32652">
                  <c:v>4.7786306250016004</c:v>
                </c:pt>
                <c:pt idx="32653">
                  <c:v>4.7776431250016005</c:v>
                </c:pt>
                <c:pt idx="32654">
                  <c:v>4.7765871875007999</c:v>
                </c:pt>
                <c:pt idx="32655">
                  <c:v>4.7755271875007992</c:v>
                </c:pt>
                <c:pt idx="32656">
                  <c:v>4.7743215624992006</c:v>
                </c:pt>
                <c:pt idx="32657">
                  <c:v>4.7730346875007994</c:v>
                </c:pt>
                <c:pt idx="32658">
                  <c:v>4.7719803124992008</c:v>
                </c:pt>
                <c:pt idx="32659">
                  <c:v>4.7710281250016005</c:v>
                </c:pt>
                <c:pt idx="32660">
                  <c:v>4.7701609375007994</c:v>
                </c:pt>
                <c:pt idx="32661">
                  <c:v>4.7694743750016002</c:v>
                </c:pt>
                <c:pt idx="32662">
                  <c:v>4.7689534375007998</c:v>
                </c:pt>
                <c:pt idx="32663">
                  <c:v>4.7685128124992007</c:v>
                </c:pt>
                <c:pt idx="32664">
                  <c:v>4.7681215624992008</c:v>
                </c:pt>
                <c:pt idx="32665">
                  <c:v>4.7676337499999999</c:v>
                </c:pt>
                <c:pt idx="32666">
                  <c:v>4.7679637499999998</c:v>
                </c:pt>
                <c:pt idx="32667">
                  <c:v>4.7684018750016008</c:v>
                </c:pt>
                <c:pt idx="32668">
                  <c:v>4.7688678124992006</c:v>
                </c:pt>
                <c:pt idx="32669">
                  <c:v>4.7692862500000004</c:v>
                </c:pt>
                <c:pt idx="32670">
                  <c:v>4.7697596875007999</c:v>
                </c:pt>
                <c:pt idx="32671">
                  <c:v>4.7701468750016005</c:v>
                </c:pt>
                <c:pt idx="32672">
                  <c:v>4.7705228124992001</c:v>
                </c:pt>
                <c:pt idx="32673">
                  <c:v>4.7709053124992007</c:v>
                </c:pt>
                <c:pt idx="32674">
                  <c:v>4.7712665624992008</c:v>
                </c:pt>
                <c:pt idx="32675">
                  <c:v>4.7716087500000004</c:v>
                </c:pt>
                <c:pt idx="32676">
                  <c:v>4.7720978124992008</c:v>
                </c:pt>
                <c:pt idx="32677">
                  <c:v>4.77257</c:v>
                </c:pt>
                <c:pt idx="32678">
                  <c:v>4.7727181250016004</c:v>
                </c:pt>
                <c:pt idx="32679">
                  <c:v>4.7723165624992001</c:v>
                </c:pt>
                <c:pt idx="32680">
                  <c:v>4.7717737500000004</c:v>
                </c:pt>
                <c:pt idx="32681">
                  <c:v>4.7714403124992009</c:v>
                </c:pt>
                <c:pt idx="32682">
                  <c:v>4.7709831250016004</c:v>
                </c:pt>
                <c:pt idx="32683">
                  <c:v>4.7705959375007998</c:v>
                </c:pt>
                <c:pt idx="32684">
                  <c:v>4.7702162499999998</c:v>
                </c:pt>
                <c:pt idx="32685">
                  <c:v>4.7698546875007999</c:v>
                </c:pt>
                <c:pt idx="32686">
                  <c:v>4.7693824999999999</c:v>
                </c:pt>
                <c:pt idx="32687">
                  <c:v>4.7689412500000001</c:v>
                </c:pt>
                <c:pt idx="32688">
                  <c:v>4.7682762500000004</c:v>
                </c:pt>
                <c:pt idx="32689">
                  <c:v>4.7677300000000002</c:v>
                </c:pt>
                <c:pt idx="32690">
                  <c:v>4.7671265624992003</c:v>
                </c:pt>
                <c:pt idx="32691">
                  <c:v>4.7666178124992005</c:v>
                </c:pt>
                <c:pt idx="32692">
                  <c:v>4.7662531250016009</c:v>
                </c:pt>
                <c:pt idx="32693">
                  <c:v>4.7662778124992009</c:v>
                </c:pt>
                <c:pt idx="32694">
                  <c:v>4.7666037499999998</c:v>
                </c:pt>
                <c:pt idx="32695">
                  <c:v>4.7670384375007995</c:v>
                </c:pt>
                <c:pt idx="32696">
                  <c:v>4.7674884375007993</c:v>
                </c:pt>
                <c:pt idx="32697">
                  <c:v>4.7680115624992006</c:v>
                </c:pt>
                <c:pt idx="32698">
                  <c:v>4.7683606250016002</c:v>
                </c:pt>
                <c:pt idx="32699">
                  <c:v>4.7688300000000003</c:v>
                </c:pt>
                <c:pt idx="32700">
                  <c:v>4.7693021875007995</c:v>
                </c:pt>
                <c:pt idx="32701">
                  <c:v>4.7698956250016007</c:v>
                </c:pt>
                <c:pt idx="32702">
                  <c:v>4.7704159375007995</c:v>
                </c:pt>
                <c:pt idx="32703">
                  <c:v>4.7710215624992003</c:v>
                </c:pt>
                <c:pt idx="32704">
                  <c:v>4.7714031250016005</c:v>
                </c:pt>
                <c:pt idx="32705">
                  <c:v>4.7719218750016008</c:v>
                </c:pt>
                <c:pt idx="32706">
                  <c:v>4.7723125</c:v>
                </c:pt>
                <c:pt idx="32707">
                  <c:v>4.7728778124992006</c:v>
                </c:pt>
                <c:pt idx="32708">
                  <c:v>4.7736074999999998</c:v>
                </c:pt>
                <c:pt idx="32709">
                  <c:v>4.7741393750016003</c:v>
                </c:pt>
                <c:pt idx="32710">
                  <c:v>4.7747740624992003</c:v>
                </c:pt>
                <c:pt idx="32711">
                  <c:v>4.7752081250016003</c:v>
                </c:pt>
                <c:pt idx="32712">
                  <c:v>4.7755596875007997</c:v>
                </c:pt>
                <c:pt idx="32713">
                  <c:v>4.7759281250016006</c:v>
                </c:pt>
                <c:pt idx="32714">
                  <c:v>4.7764028124992004</c:v>
                </c:pt>
                <c:pt idx="32715">
                  <c:v>4.7767418750016004</c:v>
                </c:pt>
                <c:pt idx="32716">
                  <c:v>4.7771146875007995</c:v>
                </c:pt>
                <c:pt idx="32717">
                  <c:v>4.7776706250016003</c:v>
                </c:pt>
                <c:pt idx="32718">
                  <c:v>4.7779946875007999</c:v>
                </c:pt>
                <c:pt idx="32719">
                  <c:v>4.7783237500000002</c:v>
                </c:pt>
                <c:pt idx="32720">
                  <c:v>4.7786784375007993</c:v>
                </c:pt>
                <c:pt idx="32721">
                  <c:v>4.7792237499999999</c:v>
                </c:pt>
                <c:pt idx="32722">
                  <c:v>4.7795474999999996</c:v>
                </c:pt>
                <c:pt idx="32723">
                  <c:v>4.7800568750016001</c:v>
                </c:pt>
                <c:pt idx="32724">
                  <c:v>4.7793256250016007</c:v>
                </c:pt>
                <c:pt idx="32725">
                  <c:v>4.7789087500000003</c:v>
                </c:pt>
                <c:pt idx="32726">
                  <c:v>4.7785346875007999</c:v>
                </c:pt>
                <c:pt idx="32727">
                  <c:v>4.7779737500000001</c:v>
                </c:pt>
                <c:pt idx="32728">
                  <c:v>4.7771884375007998</c:v>
                </c:pt>
                <c:pt idx="32729">
                  <c:v>4.7762559375007996</c:v>
                </c:pt>
                <c:pt idx="32730">
                  <c:v>4.7753978124992003</c:v>
                </c:pt>
                <c:pt idx="32731">
                  <c:v>4.7745325000000003</c:v>
                </c:pt>
                <c:pt idx="32732">
                  <c:v>4.7735034375007999</c:v>
                </c:pt>
                <c:pt idx="32733">
                  <c:v>4.7725021875007991</c:v>
                </c:pt>
                <c:pt idx="32734">
                  <c:v>4.7716975000000001</c:v>
                </c:pt>
                <c:pt idx="32735">
                  <c:v>4.7707828124992009</c:v>
                </c:pt>
                <c:pt idx="32736">
                  <c:v>4.7697490624992005</c:v>
                </c:pt>
                <c:pt idx="32737">
                  <c:v>4.7688121875007994</c:v>
                </c:pt>
                <c:pt idx="32738">
                  <c:v>4.7680246875007999</c:v>
                </c:pt>
                <c:pt idx="32739">
                  <c:v>4.7674081250016007</c:v>
                </c:pt>
                <c:pt idx="32740">
                  <c:v>4.7668246875007991</c:v>
                </c:pt>
                <c:pt idx="32741">
                  <c:v>4.7663003124992009</c:v>
                </c:pt>
                <c:pt idx="32742">
                  <c:v>4.7657615624992005</c:v>
                </c:pt>
                <c:pt idx="32743">
                  <c:v>4.7652462499999997</c:v>
                </c:pt>
                <c:pt idx="32744">
                  <c:v>4.7656462499999996</c:v>
                </c:pt>
                <c:pt idx="32745">
                  <c:v>4.7660218750016003</c:v>
                </c:pt>
                <c:pt idx="32746">
                  <c:v>4.7664628124992001</c:v>
                </c:pt>
                <c:pt idx="32747">
                  <c:v>4.7669059375007992</c:v>
                </c:pt>
                <c:pt idx="32748">
                  <c:v>4.7672681250016007</c:v>
                </c:pt>
                <c:pt idx="32749">
                  <c:v>4.7676474999999998</c:v>
                </c:pt>
                <c:pt idx="32750">
                  <c:v>4.7680909375007996</c:v>
                </c:pt>
                <c:pt idx="32751">
                  <c:v>4.7685124999999999</c:v>
                </c:pt>
                <c:pt idx="32752">
                  <c:v>4.7689640624992009</c:v>
                </c:pt>
                <c:pt idx="32753">
                  <c:v>4.7694281250016006</c:v>
                </c:pt>
                <c:pt idx="32754">
                  <c:v>4.7699003124992005</c:v>
                </c:pt>
                <c:pt idx="32755">
                  <c:v>4.7702937500000004</c:v>
                </c:pt>
                <c:pt idx="32756">
                  <c:v>4.7706953124992006</c:v>
                </c:pt>
                <c:pt idx="32757">
                  <c:v>4.7711409375007996</c:v>
                </c:pt>
                <c:pt idx="32758">
                  <c:v>4.7714659375007997</c:v>
                </c:pt>
                <c:pt idx="32759">
                  <c:v>4.7718974999999997</c:v>
                </c:pt>
                <c:pt idx="32760">
                  <c:v>4.7722812499999998</c:v>
                </c:pt>
                <c:pt idx="32761">
                  <c:v>4.7727171875007999</c:v>
                </c:pt>
                <c:pt idx="32762">
                  <c:v>4.7732937499999997</c:v>
                </c:pt>
                <c:pt idx="32763">
                  <c:v>4.7736159375007992</c:v>
                </c:pt>
                <c:pt idx="32764">
                  <c:v>4.7739571875007991</c:v>
                </c:pt>
                <c:pt idx="32765">
                  <c:v>4.7735725000000002</c:v>
                </c:pt>
                <c:pt idx="32766">
                  <c:v>4.7732131250016003</c:v>
                </c:pt>
                <c:pt idx="32767">
                  <c:v>4.7729359375007991</c:v>
                </c:pt>
                <c:pt idx="32768">
                  <c:v>4.7722728124992004</c:v>
                </c:pt>
                <c:pt idx="32769">
                  <c:v>4.7719146875007992</c:v>
                </c:pt>
                <c:pt idx="32770">
                  <c:v>4.7715128124992008</c:v>
                </c:pt>
                <c:pt idx="32771">
                  <c:v>4.7710509375007994</c:v>
                </c:pt>
                <c:pt idx="32772">
                  <c:v>4.7703974999999996</c:v>
                </c:pt>
                <c:pt idx="32773">
                  <c:v>4.7696659375007995</c:v>
                </c:pt>
                <c:pt idx="32774">
                  <c:v>4.7690099999999997</c:v>
                </c:pt>
                <c:pt idx="32775">
                  <c:v>4.7682275000000001</c:v>
                </c:pt>
                <c:pt idx="32776">
                  <c:v>4.7674228124992002</c:v>
                </c:pt>
                <c:pt idx="32777">
                  <c:v>4.7667281250016007</c:v>
                </c:pt>
                <c:pt idx="32778">
                  <c:v>4.7661562499999999</c:v>
                </c:pt>
                <c:pt idx="32779">
                  <c:v>4.7654884375007995</c:v>
                </c:pt>
                <c:pt idx="32780">
                  <c:v>4.7647443750016008</c:v>
                </c:pt>
                <c:pt idx="32781">
                  <c:v>4.7640878124992003</c:v>
                </c:pt>
                <c:pt idx="32782">
                  <c:v>4.7635990624992006</c:v>
                </c:pt>
                <c:pt idx="32783">
                  <c:v>4.7632478124992002</c:v>
                </c:pt>
                <c:pt idx="32784">
                  <c:v>4.7627743750016007</c:v>
                </c:pt>
                <c:pt idx="32785">
                  <c:v>4.7624475000000004</c:v>
                </c:pt>
                <c:pt idx="32786">
                  <c:v>4.7628668750016008</c:v>
                </c:pt>
                <c:pt idx="32787">
                  <c:v>4.7633393750016007</c:v>
                </c:pt>
                <c:pt idx="32788">
                  <c:v>4.7638203124992007</c:v>
                </c:pt>
                <c:pt idx="32789">
                  <c:v>4.7642003124992005</c:v>
                </c:pt>
                <c:pt idx="32790">
                  <c:v>4.7647628124992005</c:v>
                </c:pt>
                <c:pt idx="32791">
                  <c:v>4.7650834375007998</c:v>
                </c:pt>
                <c:pt idx="32792">
                  <c:v>4.7655484375007999</c:v>
                </c:pt>
                <c:pt idx="32793">
                  <c:v>4.7658946875007997</c:v>
                </c:pt>
                <c:pt idx="32794">
                  <c:v>4.7664565624992008</c:v>
                </c:pt>
                <c:pt idx="32795">
                  <c:v>4.7668096875007997</c:v>
                </c:pt>
                <c:pt idx="32796">
                  <c:v>4.7673743750016007</c:v>
                </c:pt>
                <c:pt idx="32797">
                  <c:v>4.7677656250016005</c:v>
                </c:pt>
                <c:pt idx="32798">
                  <c:v>4.7683196875007994</c:v>
                </c:pt>
                <c:pt idx="32799">
                  <c:v>4.7686946875007994</c:v>
                </c:pt>
                <c:pt idx="32800">
                  <c:v>4.769278125001601</c:v>
                </c:pt>
                <c:pt idx="32801">
                  <c:v>4.7696256250016003</c:v>
                </c:pt>
                <c:pt idx="32802">
                  <c:v>4.7701206250016002</c:v>
                </c:pt>
                <c:pt idx="32803">
                  <c:v>4.7706875000000002</c:v>
                </c:pt>
                <c:pt idx="32804">
                  <c:v>4.7710865624992005</c:v>
                </c:pt>
                <c:pt idx="32805">
                  <c:v>4.7715249999999996</c:v>
                </c:pt>
                <c:pt idx="32806">
                  <c:v>4.7718459375007996</c:v>
                </c:pt>
                <c:pt idx="32807">
                  <c:v>4.7722606250016009</c:v>
                </c:pt>
                <c:pt idx="32808">
                  <c:v>4.7728290624992002</c:v>
                </c:pt>
                <c:pt idx="32809">
                  <c:v>4.7731553124992008</c:v>
                </c:pt>
                <c:pt idx="32810">
                  <c:v>4.7734828124992008</c:v>
                </c:pt>
                <c:pt idx="32811">
                  <c:v>4.7739303124992007</c:v>
                </c:pt>
                <c:pt idx="32812">
                  <c:v>4.7734668750016009</c:v>
                </c:pt>
                <c:pt idx="32813">
                  <c:v>4.7728256250016008</c:v>
                </c:pt>
                <c:pt idx="32814">
                  <c:v>4.7722546875007996</c:v>
                </c:pt>
                <c:pt idx="32815">
                  <c:v>4.7716174999999996</c:v>
                </c:pt>
                <c:pt idx="32816">
                  <c:v>4.7708512499999998</c:v>
                </c:pt>
                <c:pt idx="32817">
                  <c:v>4.7699353124992001</c:v>
                </c:pt>
                <c:pt idx="32818">
                  <c:v>4.7689671875007997</c:v>
                </c:pt>
                <c:pt idx="32819">
                  <c:v>4.7681346875007993</c:v>
                </c:pt>
                <c:pt idx="32820">
                  <c:v>4.7672800000000004</c:v>
                </c:pt>
                <c:pt idx="32821">
                  <c:v>4.7663715624992005</c:v>
                </c:pt>
                <c:pt idx="32822">
                  <c:v>4.7654993750016006</c:v>
                </c:pt>
                <c:pt idx="32823">
                  <c:v>4.7648256250016008</c:v>
                </c:pt>
                <c:pt idx="32824">
                  <c:v>4.7642509375007993</c:v>
                </c:pt>
                <c:pt idx="32825">
                  <c:v>4.7636393750016008</c:v>
                </c:pt>
                <c:pt idx="32826">
                  <c:v>4.7631784375007991</c:v>
                </c:pt>
                <c:pt idx="32827">
                  <c:v>4.7627231250016004</c:v>
                </c:pt>
                <c:pt idx="32828">
                  <c:v>4.7623390624992004</c:v>
                </c:pt>
                <c:pt idx="32829">
                  <c:v>4.7627178124992007</c:v>
                </c:pt>
                <c:pt idx="32830">
                  <c:v>4.7630712500000003</c:v>
                </c:pt>
                <c:pt idx="32831">
                  <c:v>4.7633990624992002</c:v>
                </c:pt>
                <c:pt idx="32832">
                  <c:v>4.7638459375007995</c:v>
                </c:pt>
                <c:pt idx="32833">
                  <c:v>4.7642962500000001</c:v>
                </c:pt>
                <c:pt idx="32834">
                  <c:v>4.7647381250016005</c:v>
                </c:pt>
                <c:pt idx="32835">
                  <c:v>4.7650912500000002</c:v>
                </c:pt>
                <c:pt idx="32836">
                  <c:v>4.7656200000000002</c:v>
                </c:pt>
                <c:pt idx="32837">
                  <c:v>4.7662006250016002</c:v>
                </c:pt>
                <c:pt idx="32838">
                  <c:v>4.7665434375007996</c:v>
                </c:pt>
                <c:pt idx="32839">
                  <c:v>4.7671306250016006</c:v>
                </c:pt>
                <c:pt idx="32840">
                  <c:v>4.767705625001601</c:v>
                </c:pt>
                <c:pt idx="32841">
                  <c:v>4.7681618750016002</c:v>
                </c:pt>
                <c:pt idx="32842">
                  <c:v>4.7684965624992008</c:v>
                </c:pt>
                <c:pt idx="32843">
                  <c:v>4.7688637500000004</c:v>
                </c:pt>
                <c:pt idx="32844">
                  <c:v>4.7692393750016002</c:v>
                </c:pt>
                <c:pt idx="32845">
                  <c:v>4.7695934375007996</c:v>
                </c:pt>
                <c:pt idx="32846">
                  <c:v>4.7700856250016006</c:v>
                </c:pt>
                <c:pt idx="32847">
                  <c:v>4.7706868750016005</c:v>
                </c:pt>
                <c:pt idx="32848">
                  <c:v>4.7711065624992006</c:v>
                </c:pt>
                <c:pt idx="32849">
                  <c:v>4.7715431250016005</c:v>
                </c:pt>
                <c:pt idx="32850">
                  <c:v>4.7718890624992003</c:v>
                </c:pt>
                <c:pt idx="32851">
                  <c:v>4.7722756250016003</c:v>
                </c:pt>
                <c:pt idx="32852">
                  <c:v>4.7726706250016004</c:v>
                </c:pt>
                <c:pt idx="32853">
                  <c:v>4.7730071875007996</c:v>
                </c:pt>
                <c:pt idx="32854">
                  <c:v>4.7733671875007992</c:v>
                </c:pt>
                <c:pt idx="32855">
                  <c:v>4.7736871875007996</c:v>
                </c:pt>
                <c:pt idx="32856">
                  <c:v>4.7732615624992007</c:v>
                </c:pt>
                <c:pt idx="32857">
                  <c:v>4.7727659375007994</c:v>
                </c:pt>
                <c:pt idx="32858">
                  <c:v>4.7722249999999997</c:v>
                </c:pt>
                <c:pt idx="32859">
                  <c:v>4.7717496875007992</c:v>
                </c:pt>
                <c:pt idx="32860">
                  <c:v>4.7713599999999996</c:v>
                </c:pt>
                <c:pt idx="32861">
                  <c:v>4.7707174999999999</c:v>
                </c:pt>
                <c:pt idx="32862">
                  <c:v>4.7700553124992009</c:v>
                </c:pt>
                <c:pt idx="32863">
                  <c:v>4.7696468750016008</c:v>
                </c:pt>
                <c:pt idx="32864">
                  <c:v>4.7691978124992005</c:v>
                </c:pt>
                <c:pt idx="32865">
                  <c:v>4.7687540624992009</c:v>
                </c:pt>
                <c:pt idx="32866">
                  <c:v>4.7681843750016002</c:v>
                </c:pt>
                <c:pt idx="32867">
                  <c:v>4.767576875001601</c:v>
                </c:pt>
                <c:pt idx="32868">
                  <c:v>4.76695125</c:v>
                </c:pt>
                <c:pt idx="32869">
                  <c:v>4.7664084375007993</c:v>
                </c:pt>
                <c:pt idx="32870">
                  <c:v>4.7657906250016007</c:v>
                </c:pt>
                <c:pt idx="32871">
                  <c:v>4.7652043750016002</c:v>
                </c:pt>
                <c:pt idx="32872">
                  <c:v>4.7646546875007996</c:v>
                </c:pt>
                <c:pt idx="32873">
                  <c:v>4.7641340624992008</c:v>
                </c:pt>
                <c:pt idx="32874">
                  <c:v>4.7635775000000002</c:v>
                </c:pt>
                <c:pt idx="32875">
                  <c:v>4.7630612499999998</c:v>
                </c:pt>
                <c:pt idx="32876">
                  <c:v>4.7626756250016005</c:v>
                </c:pt>
                <c:pt idx="32877">
                  <c:v>4.762333125001601</c:v>
                </c:pt>
                <c:pt idx="32878">
                  <c:v>4.7618131250016003</c:v>
                </c:pt>
                <c:pt idx="32879">
                  <c:v>4.7619443750016002</c:v>
                </c:pt>
                <c:pt idx="32880">
                  <c:v>4.7623737500000001</c:v>
                </c:pt>
                <c:pt idx="32881">
                  <c:v>4.7627618750016003</c:v>
                </c:pt>
                <c:pt idx="32882">
                  <c:v>4.7632953124992001</c:v>
                </c:pt>
                <c:pt idx="32883">
                  <c:v>4.7636190624992008</c:v>
                </c:pt>
                <c:pt idx="32884">
                  <c:v>4.7641321875007998</c:v>
                </c:pt>
                <c:pt idx="32885">
                  <c:v>4.7647325</c:v>
                </c:pt>
                <c:pt idx="32886">
                  <c:v>4.7652190624992006</c:v>
                </c:pt>
                <c:pt idx="32887">
                  <c:v>4.7655503124992009</c:v>
                </c:pt>
                <c:pt idx="32888">
                  <c:v>4.7661028124992004</c:v>
                </c:pt>
                <c:pt idx="32889">
                  <c:v>4.7666959375007991</c:v>
                </c:pt>
                <c:pt idx="32890">
                  <c:v>4.7670412500000001</c:v>
                </c:pt>
                <c:pt idx="32891">
                  <c:v>4.7676606250016009</c:v>
                </c:pt>
                <c:pt idx="32892">
                  <c:v>4.7680246875007999</c:v>
                </c:pt>
                <c:pt idx="32893">
                  <c:v>4.7683918750016003</c:v>
                </c:pt>
                <c:pt idx="32894">
                  <c:v>4.7689834375007996</c:v>
                </c:pt>
                <c:pt idx="32895">
                  <c:v>4.7693431250016003</c:v>
                </c:pt>
                <c:pt idx="32896">
                  <c:v>4.7696637500000003</c:v>
                </c:pt>
                <c:pt idx="32897">
                  <c:v>4.7702684375007998</c:v>
                </c:pt>
                <c:pt idx="32898">
                  <c:v>4.7706321875007998</c:v>
                </c:pt>
                <c:pt idx="32899">
                  <c:v>4.7711378124992008</c:v>
                </c:pt>
                <c:pt idx="32900">
                  <c:v>4.7714971875007999</c:v>
                </c:pt>
                <c:pt idx="32901">
                  <c:v>4.7718309375007992</c:v>
                </c:pt>
                <c:pt idx="32902">
                  <c:v>4.7723509375007991</c:v>
                </c:pt>
                <c:pt idx="32903">
                  <c:v>4.7728943750016004</c:v>
                </c:pt>
                <c:pt idx="32904">
                  <c:v>4.77332</c:v>
                </c:pt>
                <c:pt idx="32905">
                  <c:v>4.7738078124992009</c:v>
                </c:pt>
                <c:pt idx="32906">
                  <c:v>4.773254375001601</c:v>
                </c:pt>
                <c:pt idx="32907">
                  <c:v>4.772901875001601</c:v>
                </c:pt>
                <c:pt idx="32908">
                  <c:v>4.7725359375007992</c:v>
                </c:pt>
                <c:pt idx="32909">
                  <c:v>4.7720940624992005</c:v>
                </c:pt>
                <c:pt idx="32910">
                  <c:v>4.7714506250016004</c:v>
                </c:pt>
                <c:pt idx="32911">
                  <c:v>4.7707881250016007</c:v>
                </c:pt>
                <c:pt idx="32912">
                  <c:v>4.7701659375007992</c:v>
                </c:pt>
                <c:pt idx="32913">
                  <c:v>4.769653125001601</c:v>
                </c:pt>
                <c:pt idx="32914">
                  <c:v>4.7689849999999998</c:v>
                </c:pt>
                <c:pt idx="32915">
                  <c:v>4.7683443750016004</c:v>
                </c:pt>
                <c:pt idx="32916">
                  <c:v>4.7677750000000003</c:v>
                </c:pt>
                <c:pt idx="32917">
                  <c:v>4.7671893750016006</c:v>
                </c:pt>
                <c:pt idx="32918">
                  <c:v>4.7664684375007997</c:v>
                </c:pt>
                <c:pt idx="32919">
                  <c:v>4.7658121875007993</c:v>
                </c:pt>
                <c:pt idx="32920">
                  <c:v>4.7653246875007991</c:v>
                </c:pt>
                <c:pt idx="32921">
                  <c:v>4.7648912499999998</c:v>
                </c:pt>
                <c:pt idx="32922">
                  <c:v>4.7644481250016009</c:v>
                </c:pt>
                <c:pt idx="32923">
                  <c:v>4.7639706250016003</c:v>
                </c:pt>
                <c:pt idx="32924">
                  <c:v>4.7633415624992006</c:v>
                </c:pt>
                <c:pt idx="32925">
                  <c:v>4.7628537499999997</c:v>
                </c:pt>
                <c:pt idx="32926">
                  <c:v>4.7625128124992004</c:v>
                </c:pt>
                <c:pt idx="32927">
                  <c:v>4.7628849999999998</c:v>
                </c:pt>
                <c:pt idx="32928">
                  <c:v>4.7632859375007994</c:v>
                </c:pt>
                <c:pt idx="32929">
                  <c:v>4.7637534375007995</c:v>
                </c:pt>
                <c:pt idx="32930">
                  <c:v>4.7641496875007991</c:v>
                </c:pt>
                <c:pt idx="32931">
                  <c:v>4.7645468750016002</c:v>
                </c:pt>
                <c:pt idx="32932">
                  <c:v>4.7649806250016002</c:v>
                </c:pt>
                <c:pt idx="32933">
                  <c:v>4.7654640624992002</c:v>
                </c:pt>
                <c:pt idx="32934">
                  <c:v>4.7658990624992006</c:v>
                </c:pt>
                <c:pt idx="32935">
                  <c:v>4.7662956250016002</c:v>
                </c:pt>
                <c:pt idx="32936">
                  <c:v>4.7666684375007993</c:v>
                </c:pt>
                <c:pt idx="32937">
                  <c:v>4.7671212499999998</c:v>
                </c:pt>
                <c:pt idx="32938">
                  <c:v>4.7675996875007991</c:v>
                </c:pt>
                <c:pt idx="32939">
                  <c:v>4.7672303124992004</c:v>
                </c:pt>
                <c:pt idx="32940">
                  <c:v>4.7670193750016008</c:v>
                </c:pt>
                <c:pt idx="32941">
                  <c:v>4.7666734375007991</c:v>
                </c:pt>
                <c:pt idx="32942">
                  <c:v>4.7663290624992003</c:v>
                </c:pt>
                <c:pt idx="32943">
                  <c:v>4.7664284375007995</c:v>
                </c:pt>
                <c:pt idx="32944">
                  <c:v>4.7659525</c:v>
                </c:pt>
                <c:pt idx="32945">
                  <c:v>4.7656006250016008</c:v>
                </c:pt>
                <c:pt idx="32946">
                  <c:v>4.7652393750016007</c:v>
                </c:pt>
                <c:pt idx="32947">
                  <c:v>4.7650687500000002</c:v>
                </c:pt>
                <c:pt idx="32948">
                  <c:v>4.7654709375007993</c:v>
                </c:pt>
                <c:pt idx="32949">
                  <c:v>4.7658050000000003</c:v>
                </c:pt>
                <c:pt idx="32950">
                  <c:v>4.7661540624992007</c:v>
                </c:pt>
                <c:pt idx="32951">
                  <c:v>4.7664956250016006</c:v>
                </c:pt>
                <c:pt idx="32952">
                  <c:v>4.7668671875007993</c:v>
                </c:pt>
                <c:pt idx="32953">
                  <c:v>4.7673100000000002</c:v>
                </c:pt>
                <c:pt idx="32954">
                  <c:v>4.7677575000000001</c:v>
                </c:pt>
                <c:pt idx="32955">
                  <c:v>4.7682837500000002</c:v>
                </c:pt>
                <c:pt idx="32956">
                  <c:v>4.7686103124992005</c:v>
                </c:pt>
                <c:pt idx="32957">
                  <c:v>4.7689818750016002</c:v>
                </c:pt>
                <c:pt idx="32958">
                  <c:v>4.7693621875007999</c:v>
                </c:pt>
                <c:pt idx="32959">
                  <c:v>4.7697084375007996</c:v>
                </c:pt>
                <c:pt idx="32960">
                  <c:v>4.7692459375007994</c:v>
                </c:pt>
                <c:pt idx="32961">
                  <c:v>4.7688431250016006</c:v>
                </c:pt>
                <c:pt idx="32962">
                  <c:v>4.7682940624992005</c:v>
                </c:pt>
                <c:pt idx="32963">
                  <c:v>4.7677043750016006</c:v>
                </c:pt>
                <c:pt idx="32964">
                  <c:v>4.7673787499999998</c:v>
                </c:pt>
                <c:pt idx="32965">
                  <c:v>4.7668406250016009</c:v>
                </c:pt>
                <c:pt idx="32966">
                  <c:v>4.7665106250016009</c:v>
                </c:pt>
                <c:pt idx="32967">
                  <c:v>4.7658806250016008</c:v>
                </c:pt>
                <c:pt idx="32968">
                  <c:v>4.7652631250016002</c:v>
                </c:pt>
                <c:pt idx="32969">
                  <c:v>4.7647824999999999</c:v>
                </c:pt>
                <c:pt idx="32970">
                  <c:v>4.7643090624992004</c:v>
                </c:pt>
                <c:pt idx="32971">
                  <c:v>4.7646337499999998</c:v>
                </c:pt>
                <c:pt idx="32972">
                  <c:v>4.7650362499999996</c:v>
                </c:pt>
                <c:pt idx="32973">
                  <c:v>4.7656246875007993</c:v>
                </c:pt>
                <c:pt idx="32974">
                  <c:v>4.7660621875007996</c:v>
                </c:pt>
                <c:pt idx="32975">
                  <c:v>4.7664003124992007</c:v>
                </c:pt>
                <c:pt idx="32976">
                  <c:v>4.7668987500000002</c:v>
                </c:pt>
                <c:pt idx="32977">
                  <c:v>4.7674693750016006</c:v>
                </c:pt>
                <c:pt idx="32978">
                  <c:v>4.76797</c:v>
                </c:pt>
                <c:pt idx="32979">
                  <c:v>4.7686025000000001</c:v>
                </c:pt>
                <c:pt idx="32980">
                  <c:v>4.7690700000000001</c:v>
                </c:pt>
                <c:pt idx="32981">
                  <c:v>4.7696809375007998</c:v>
                </c:pt>
                <c:pt idx="32982">
                  <c:v>4.7701862500000001</c:v>
                </c:pt>
                <c:pt idx="32983">
                  <c:v>4.7707440624992001</c:v>
                </c:pt>
                <c:pt idx="32984">
                  <c:v>4.7710699999999999</c:v>
                </c:pt>
                <c:pt idx="32985">
                  <c:v>4.7716640624992008</c:v>
                </c:pt>
                <c:pt idx="32986">
                  <c:v>4.7720753124992008</c:v>
                </c:pt>
                <c:pt idx="32987">
                  <c:v>4.7726615624992004</c:v>
                </c:pt>
                <c:pt idx="32988">
                  <c:v>4.7731006250016002</c:v>
                </c:pt>
                <c:pt idx="32989">
                  <c:v>4.7735799999999999</c:v>
                </c:pt>
                <c:pt idx="32990">
                  <c:v>4.7740028124992007</c:v>
                </c:pt>
                <c:pt idx="32991">
                  <c:v>4.7735824999999998</c:v>
                </c:pt>
                <c:pt idx="32992">
                  <c:v>4.7728025000000001</c:v>
                </c:pt>
                <c:pt idx="32993">
                  <c:v>4.7723334375007997</c:v>
                </c:pt>
                <c:pt idx="32994">
                  <c:v>4.7719309375007999</c:v>
                </c:pt>
                <c:pt idx="32995">
                  <c:v>4.7714578124992002</c:v>
                </c:pt>
                <c:pt idx="32996">
                  <c:v>4.7708490624992006</c:v>
                </c:pt>
                <c:pt idx="32997">
                  <c:v>4.7702296875007999</c:v>
                </c:pt>
                <c:pt idx="32998">
                  <c:v>4.7697103124992006</c:v>
                </c:pt>
                <c:pt idx="32999">
                  <c:v>4.7691756250016004</c:v>
                </c:pt>
                <c:pt idx="33000">
                  <c:v>4.768679375001601</c:v>
                </c:pt>
                <c:pt idx="33001">
                  <c:v>4.7682134375007994</c:v>
                </c:pt>
                <c:pt idx="33002">
                  <c:v>4.7678678124992002</c:v>
                </c:pt>
                <c:pt idx="33003">
                  <c:v>4.767518125001601</c:v>
                </c:pt>
                <c:pt idx="33004">
                  <c:v>4.7671203124992001</c:v>
                </c:pt>
                <c:pt idx="33005">
                  <c:v>4.7666925000000004</c:v>
                </c:pt>
                <c:pt idx="33006">
                  <c:v>4.7662728124992002</c:v>
                </c:pt>
                <c:pt idx="33007">
                  <c:v>4.7658715624992007</c:v>
                </c:pt>
                <c:pt idx="33008">
                  <c:v>4.7653993750016008</c:v>
                </c:pt>
                <c:pt idx="33009">
                  <c:v>4.7650312499999998</c:v>
                </c:pt>
                <c:pt idx="33010">
                  <c:v>4.7646565624992006</c:v>
                </c:pt>
                <c:pt idx="33011">
                  <c:v>4.7642965624992009</c:v>
                </c:pt>
                <c:pt idx="33012">
                  <c:v>4.7639178124992005</c:v>
                </c:pt>
                <c:pt idx="33013">
                  <c:v>4.7635553124992009</c:v>
                </c:pt>
                <c:pt idx="33014">
                  <c:v>4.7631203124992005</c:v>
                </c:pt>
                <c:pt idx="33015">
                  <c:v>4.7627812499999997</c:v>
                </c:pt>
                <c:pt idx="33016">
                  <c:v>4.7623653124992007</c:v>
                </c:pt>
                <c:pt idx="33017">
                  <c:v>4.76188375</c:v>
                </c:pt>
                <c:pt idx="33018">
                  <c:v>4.7622793750016008</c:v>
                </c:pt>
                <c:pt idx="33019">
                  <c:v>4.7626143750016006</c:v>
                </c:pt>
                <c:pt idx="33020">
                  <c:v>4.7630106250016002</c:v>
                </c:pt>
                <c:pt idx="33021">
                  <c:v>4.7635759375007991</c:v>
                </c:pt>
                <c:pt idx="33022">
                  <c:v>4.7639396875007991</c:v>
                </c:pt>
                <c:pt idx="33023">
                  <c:v>4.7643568750016003</c:v>
                </c:pt>
                <c:pt idx="33024">
                  <c:v>4.7648190624992006</c:v>
                </c:pt>
                <c:pt idx="33025">
                  <c:v>4.7651506250016009</c:v>
                </c:pt>
                <c:pt idx="33026">
                  <c:v>4.7655434375007992</c:v>
                </c:pt>
                <c:pt idx="33027">
                  <c:v>4.7661378124992009</c:v>
                </c:pt>
                <c:pt idx="33028">
                  <c:v>4.7665065624992007</c:v>
                </c:pt>
                <c:pt idx="33029">
                  <c:v>4.7671478124992008</c:v>
                </c:pt>
                <c:pt idx="33030">
                  <c:v>4.7675912499999997</c:v>
                </c:pt>
                <c:pt idx="33031">
                  <c:v>4.7681759375007999</c:v>
                </c:pt>
                <c:pt idx="33032">
                  <c:v>4.7685046875007995</c:v>
                </c:pt>
                <c:pt idx="33033">
                  <c:v>4.7690562500000002</c:v>
                </c:pt>
                <c:pt idx="33034">
                  <c:v>4.7694287500000003</c:v>
                </c:pt>
                <c:pt idx="33035">
                  <c:v>4.7699203124992007</c:v>
                </c:pt>
                <c:pt idx="33036">
                  <c:v>4.7702665624992004</c:v>
                </c:pt>
                <c:pt idx="33037">
                  <c:v>4.7708465624992007</c:v>
                </c:pt>
                <c:pt idx="33038">
                  <c:v>4.7712978124992009</c:v>
                </c:pt>
                <c:pt idx="33039">
                  <c:v>4.7719218750016008</c:v>
                </c:pt>
                <c:pt idx="33040">
                  <c:v>4.7723321875007993</c:v>
                </c:pt>
                <c:pt idx="33041">
                  <c:v>4.772843125001601</c:v>
                </c:pt>
                <c:pt idx="33042">
                  <c:v>4.7732937499999997</c:v>
                </c:pt>
                <c:pt idx="33043">
                  <c:v>4.7728074999999999</c:v>
                </c:pt>
                <c:pt idx="33044">
                  <c:v>4.7722546875007996</c:v>
                </c:pt>
                <c:pt idx="33045">
                  <c:v>4.7719296875007995</c:v>
                </c:pt>
                <c:pt idx="33046">
                  <c:v>4.7715481250016003</c:v>
                </c:pt>
                <c:pt idx="33047">
                  <c:v>4.7710409375007998</c:v>
                </c:pt>
                <c:pt idx="33048">
                  <c:v>4.7703068750016007</c:v>
                </c:pt>
                <c:pt idx="33049">
                  <c:v>4.7695146875007994</c:v>
                </c:pt>
                <c:pt idx="33050">
                  <c:v>4.7686425000000003</c:v>
                </c:pt>
                <c:pt idx="33051">
                  <c:v>4.7677537499999998</c:v>
                </c:pt>
                <c:pt idx="33052">
                  <c:v>4.7666706250016002</c:v>
                </c:pt>
                <c:pt idx="33053">
                  <c:v>4.7655240624992006</c:v>
                </c:pt>
                <c:pt idx="33054">
                  <c:v>4.7645918750016003</c:v>
                </c:pt>
                <c:pt idx="33055">
                  <c:v>4.7636009375007999</c:v>
                </c:pt>
                <c:pt idx="33056">
                  <c:v>4.76265625</c:v>
                </c:pt>
                <c:pt idx="33057">
                  <c:v>4.7619337499999999</c:v>
                </c:pt>
                <c:pt idx="33058">
                  <c:v>4.7613946875007995</c:v>
                </c:pt>
                <c:pt idx="33059">
                  <c:v>4.7610103124992005</c:v>
                </c:pt>
                <c:pt idx="33060">
                  <c:v>4.7606631250016003</c:v>
                </c:pt>
                <c:pt idx="33061">
                  <c:v>4.7603162499999998</c:v>
                </c:pt>
                <c:pt idx="33062">
                  <c:v>4.7604968750016008</c:v>
                </c:pt>
                <c:pt idx="33063">
                  <c:v>4.7608237500000001</c:v>
                </c:pt>
                <c:pt idx="33064">
                  <c:v>4.7612575000000001</c:v>
                </c:pt>
                <c:pt idx="33065">
                  <c:v>4.7618143750016007</c:v>
                </c:pt>
                <c:pt idx="33066">
                  <c:v>4.7621934375007999</c:v>
                </c:pt>
                <c:pt idx="33067">
                  <c:v>4.7627731250016003</c:v>
                </c:pt>
                <c:pt idx="33068">
                  <c:v>4.76324375</c:v>
                </c:pt>
                <c:pt idx="33069">
                  <c:v>4.7638606250016009</c:v>
                </c:pt>
                <c:pt idx="33070">
                  <c:v>4.7643259375007991</c:v>
                </c:pt>
                <c:pt idx="33071">
                  <c:v>4.7649800000000004</c:v>
                </c:pt>
                <c:pt idx="33072">
                  <c:v>4.7654649999999998</c:v>
                </c:pt>
                <c:pt idx="33073">
                  <c:v>4.7658040624992006</c:v>
                </c:pt>
                <c:pt idx="33074">
                  <c:v>4.7661646875007992</c:v>
                </c:pt>
                <c:pt idx="33075">
                  <c:v>4.7666459375007992</c:v>
                </c:pt>
                <c:pt idx="33076">
                  <c:v>4.7669940624992009</c:v>
                </c:pt>
                <c:pt idx="33077">
                  <c:v>4.7673237500000001</c:v>
                </c:pt>
                <c:pt idx="33078">
                  <c:v>4.7677421875007999</c:v>
                </c:pt>
                <c:pt idx="33079">
                  <c:v>4.7680943750016009</c:v>
                </c:pt>
                <c:pt idx="33080">
                  <c:v>4.7686450000000002</c:v>
                </c:pt>
                <c:pt idx="33081">
                  <c:v>4.7691515624992009</c:v>
                </c:pt>
                <c:pt idx="33082">
                  <c:v>4.7695043750016008</c:v>
                </c:pt>
                <c:pt idx="33083">
                  <c:v>4.7699415624992003</c:v>
                </c:pt>
                <c:pt idx="33084">
                  <c:v>4.7702703124992007</c:v>
                </c:pt>
                <c:pt idx="33085">
                  <c:v>4.7706815624992007</c:v>
                </c:pt>
                <c:pt idx="33086">
                  <c:v>4.7711615624992003</c:v>
                </c:pt>
                <c:pt idx="33087">
                  <c:v>4.7716450000000004</c:v>
                </c:pt>
                <c:pt idx="33088">
                  <c:v>4.7720296875007993</c:v>
                </c:pt>
                <c:pt idx="33089">
                  <c:v>4.7724068750016002</c:v>
                </c:pt>
                <c:pt idx="33090">
                  <c:v>4.7719674999999997</c:v>
                </c:pt>
                <c:pt idx="33091">
                  <c:v>4.7714421875007993</c:v>
                </c:pt>
                <c:pt idx="33092">
                  <c:v>4.7707190624992002</c:v>
                </c:pt>
                <c:pt idx="33093">
                  <c:v>4.7698921875007994</c:v>
                </c:pt>
                <c:pt idx="33094">
                  <c:v>4.7690806250016005</c:v>
                </c:pt>
                <c:pt idx="33095">
                  <c:v>4.7682450000000003</c:v>
                </c:pt>
                <c:pt idx="33096">
                  <c:v>4.7672478124992006</c:v>
                </c:pt>
                <c:pt idx="33097">
                  <c:v>4.7662496875007996</c:v>
                </c:pt>
                <c:pt idx="33098">
                  <c:v>4.7653468750016001</c:v>
                </c:pt>
                <c:pt idx="33099">
                  <c:v>4.7645065624992009</c:v>
                </c:pt>
                <c:pt idx="33100">
                  <c:v>4.7636509375007998</c:v>
                </c:pt>
                <c:pt idx="33101">
                  <c:v>4.7628818750016002</c:v>
                </c:pt>
                <c:pt idx="33102">
                  <c:v>4.7622328124992004</c:v>
                </c:pt>
                <c:pt idx="33103">
                  <c:v>4.7616215624992009</c:v>
                </c:pt>
                <c:pt idx="33104">
                  <c:v>4.7609771875007993</c:v>
                </c:pt>
                <c:pt idx="33105">
                  <c:v>4.7604115624992005</c:v>
                </c:pt>
                <c:pt idx="33106">
                  <c:v>4.7599984375007995</c:v>
                </c:pt>
                <c:pt idx="33107">
                  <c:v>4.7595803124992004</c:v>
                </c:pt>
                <c:pt idx="33108">
                  <c:v>4.7590921875007997</c:v>
                </c:pt>
                <c:pt idx="33109">
                  <c:v>4.7594837500000002</c:v>
                </c:pt>
                <c:pt idx="33110">
                  <c:v>4.7599471875007993</c:v>
                </c:pt>
                <c:pt idx="33111">
                  <c:v>4.7603837499999999</c:v>
                </c:pt>
                <c:pt idx="33112">
                  <c:v>4.7609465624992007</c:v>
                </c:pt>
                <c:pt idx="33113">
                  <c:v>4.7613309375007997</c:v>
                </c:pt>
                <c:pt idx="33114">
                  <c:v>4.7618828124992003</c:v>
                </c:pt>
                <c:pt idx="33115">
                  <c:v>4.7622837499999999</c:v>
                </c:pt>
                <c:pt idx="33116">
                  <c:v>4.7628440624992008</c:v>
                </c:pt>
                <c:pt idx="33117">
                  <c:v>4.7633134375007993</c:v>
                </c:pt>
                <c:pt idx="33118">
                  <c:v>4.7639146875007992</c:v>
                </c:pt>
                <c:pt idx="33119">
                  <c:v>4.7644443750016006</c:v>
                </c:pt>
                <c:pt idx="33120">
                  <c:v>4.7647975000000002</c:v>
                </c:pt>
                <c:pt idx="33121">
                  <c:v>4.7651874999999997</c:v>
                </c:pt>
                <c:pt idx="33122">
                  <c:v>4.76577875</c:v>
                </c:pt>
                <c:pt idx="33123">
                  <c:v>4.7661818750016005</c:v>
                </c:pt>
                <c:pt idx="33124">
                  <c:v>4.7667290624992003</c:v>
                </c:pt>
                <c:pt idx="33125">
                  <c:v>4.7673853124992007</c:v>
                </c:pt>
                <c:pt idx="33126">
                  <c:v>4.7679234375007997</c:v>
                </c:pt>
                <c:pt idx="33127">
                  <c:v>4.7684609375007998</c:v>
                </c:pt>
                <c:pt idx="33128">
                  <c:v>4.7688753124992003</c:v>
                </c:pt>
                <c:pt idx="33129">
                  <c:v>4.7693353124992006</c:v>
                </c:pt>
                <c:pt idx="33130">
                  <c:v>4.7697459375007991</c:v>
                </c:pt>
                <c:pt idx="33131">
                  <c:v>4.7700956250016002</c:v>
                </c:pt>
                <c:pt idx="33132">
                  <c:v>4.7696946875007997</c:v>
                </c:pt>
                <c:pt idx="33133">
                  <c:v>4.769266875001601</c:v>
                </c:pt>
                <c:pt idx="33134">
                  <c:v>4.7689412500000001</c:v>
                </c:pt>
                <c:pt idx="33135">
                  <c:v>4.7685609375007996</c:v>
                </c:pt>
                <c:pt idx="33136">
                  <c:v>4.768065</c:v>
                </c:pt>
                <c:pt idx="33137">
                  <c:v>4.7674646875007998</c:v>
                </c:pt>
                <c:pt idx="33138">
                  <c:v>4.7669503124992003</c:v>
                </c:pt>
                <c:pt idx="33139">
                  <c:v>4.7665412500000004</c:v>
                </c:pt>
                <c:pt idx="33140">
                  <c:v>4.7661012500000002</c:v>
                </c:pt>
                <c:pt idx="33141">
                  <c:v>4.7655750000000001</c:v>
                </c:pt>
                <c:pt idx="33142">
                  <c:v>4.7651243750016006</c:v>
                </c:pt>
                <c:pt idx="33143">
                  <c:v>4.7647612500000003</c:v>
                </c:pt>
                <c:pt idx="33144">
                  <c:v>4.7643390624992001</c:v>
                </c:pt>
                <c:pt idx="33145">
                  <c:v>4.7638268750016008</c:v>
                </c:pt>
                <c:pt idx="33146">
                  <c:v>4.7633584375007993</c:v>
                </c:pt>
                <c:pt idx="33147">
                  <c:v>4.7630281250016004</c:v>
                </c:pt>
                <c:pt idx="33148">
                  <c:v>4.7633168750016006</c:v>
                </c:pt>
                <c:pt idx="33149">
                  <c:v>4.7637103124992004</c:v>
                </c:pt>
                <c:pt idx="33150">
                  <c:v>4.7640696875007995</c:v>
                </c:pt>
                <c:pt idx="33151">
                  <c:v>4.7643624999999998</c:v>
                </c:pt>
                <c:pt idx="33152">
                  <c:v>4.7647656250016004</c:v>
                </c:pt>
                <c:pt idx="33153">
                  <c:v>4.7651218750016007</c:v>
                </c:pt>
                <c:pt idx="33154">
                  <c:v>4.7647690624992007</c:v>
                </c:pt>
                <c:pt idx="33155">
                  <c:v>4.7643262499999999</c:v>
                </c:pt>
                <c:pt idx="33156">
                  <c:v>4.7639709375007993</c:v>
                </c:pt>
                <c:pt idx="33157">
                  <c:v>4.7635031250016002</c:v>
                </c:pt>
                <c:pt idx="33158">
                  <c:v>4.7638362499999998</c:v>
                </c:pt>
                <c:pt idx="33159">
                  <c:v>4.7642481250016004</c:v>
                </c:pt>
                <c:pt idx="33160">
                  <c:v>4.7647081250016008</c:v>
                </c:pt>
                <c:pt idx="33161">
                  <c:v>4.7650281250016002</c:v>
                </c:pt>
                <c:pt idx="33162">
                  <c:v>4.7654743750016006</c:v>
                </c:pt>
                <c:pt idx="33163">
                  <c:v>4.7658406250016006</c:v>
                </c:pt>
                <c:pt idx="33164">
                  <c:v>4.7663315624992002</c:v>
                </c:pt>
                <c:pt idx="33165">
                  <c:v>4.7666887500000001</c:v>
                </c:pt>
                <c:pt idx="33166">
                  <c:v>4.7671415624992006</c:v>
                </c:pt>
                <c:pt idx="33167">
                  <c:v>4.7675056250016006</c:v>
                </c:pt>
                <c:pt idx="33168">
                  <c:v>4.7679168750016006</c:v>
                </c:pt>
                <c:pt idx="33169">
                  <c:v>4.7683949999999999</c:v>
                </c:pt>
                <c:pt idx="33170">
                  <c:v>4.7688893750016002</c:v>
                </c:pt>
                <c:pt idx="33171">
                  <c:v>4.7694484375007997</c:v>
                </c:pt>
                <c:pt idx="33172">
                  <c:v>4.7698034375007996</c:v>
                </c:pt>
                <c:pt idx="33173">
                  <c:v>4.7694603124992003</c:v>
                </c:pt>
                <c:pt idx="33174">
                  <c:v>4.7691146875007995</c:v>
                </c:pt>
                <c:pt idx="33175">
                  <c:v>4.7686781250016006</c:v>
                </c:pt>
                <c:pt idx="33176">
                  <c:v>4.7683381250016001</c:v>
                </c:pt>
                <c:pt idx="33177">
                  <c:v>4.7678446875007996</c:v>
                </c:pt>
                <c:pt idx="33178">
                  <c:v>4.7674962499999998</c:v>
                </c:pt>
                <c:pt idx="33179">
                  <c:v>4.7666950000000003</c:v>
                </c:pt>
                <c:pt idx="33180">
                  <c:v>4.7662487499999999</c:v>
                </c:pt>
                <c:pt idx="33181">
                  <c:v>4.7658356250016007</c:v>
                </c:pt>
                <c:pt idx="33182">
                  <c:v>4.7653978124992005</c:v>
                </c:pt>
                <c:pt idx="33183">
                  <c:v>4.7648731250016008</c:v>
                </c:pt>
                <c:pt idx="33184">
                  <c:v>4.7643931250016003</c:v>
                </c:pt>
                <c:pt idx="33185">
                  <c:v>4.7639743750016006</c:v>
                </c:pt>
                <c:pt idx="33186">
                  <c:v>4.763589375001601</c:v>
                </c:pt>
                <c:pt idx="33187">
                  <c:v>4.7631415624992002</c:v>
                </c:pt>
                <c:pt idx="33188">
                  <c:v>4.7626806250016003</c:v>
                </c:pt>
                <c:pt idx="33189">
                  <c:v>4.76192875</c:v>
                </c:pt>
                <c:pt idx="33190">
                  <c:v>4.7612525000000003</c:v>
                </c:pt>
                <c:pt idx="33191">
                  <c:v>4.7606200000000003</c:v>
                </c:pt>
                <c:pt idx="33192">
                  <c:v>4.7600628124992008</c:v>
                </c:pt>
                <c:pt idx="33193">
                  <c:v>4.7593937500000001</c:v>
                </c:pt>
                <c:pt idx="33194">
                  <c:v>4.7586134375007996</c:v>
                </c:pt>
                <c:pt idx="33195">
                  <c:v>4.7578346875007993</c:v>
                </c:pt>
                <c:pt idx="33196">
                  <c:v>4.7571178124992004</c:v>
                </c:pt>
                <c:pt idx="33197">
                  <c:v>4.7564628124992003</c:v>
                </c:pt>
                <c:pt idx="33198">
                  <c:v>4.7557765624992001</c:v>
                </c:pt>
                <c:pt idx="33199">
                  <c:v>4.7552315624992003</c:v>
                </c:pt>
                <c:pt idx="33200">
                  <c:v>4.7548550000000001</c:v>
                </c:pt>
                <c:pt idx="33201">
                  <c:v>4.7544590624992003</c:v>
                </c:pt>
                <c:pt idx="33202">
                  <c:v>4.7541118750016009</c:v>
                </c:pt>
                <c:pt idx="33203">
                  <c:v>4.7536368750016003</c:v>
                </c:pt>
                <c:pt idx="33204">
                  <c:v>4.7539618750016004</c:v>
                </c:pt>
                <c:pt idx="33205">
                  <c:v>4.7544406250016005</c:v>
                </c:pt>
                <c:pt idx="33206">
                  <c:v>4.7548884375007994</c:v>
                </c:pt>
                <c:pt idx="33207">
                  <c:v>4.7553134375007993</c:v>
                </c:pt>
                <c:pt idx="33208">
                  <c:v>4.7558068750016007</c:v>
                </c:pt>
                <c:pt idx="33209">
                  <c:v>4.7561981250016006</c:v>
                </c:pt>
                <c:pt idx="33210">
                  <c:v>4.7566940624992009</c:v>
                </c:pt>
                <c:pt idx="33211">
                  <c:v>4.7572090624992009</c:v>
                </c:pt>
                <c:pt idx="33212">
                  <c:v>4.7575509375007998</c:v>
                </c:pt>
                <c:pt idx="33213">
                  <c:v>4.7580425000000002</c:v>
                </c:pt>
                <c:pt idx="33214">
                  <c:v>4.7585837499999997</c:v>
                </c:pt>
                <c:pt idx="33215">
                  <c:v>4.7589484375007993</c:v>
                </c:pt>
                <c:pt idx="33216">
                  <c:v>4.7592984375007994</c:v>
                </c:pt>
                <c:pt idx="33217">
                  <c:v>4.7596412499999996</c:v>
                </c:pt>
                <c:pt idx="33218">
                  <c:v>4.7601553124992009</c:v>
                </c:pt>
                <c:pt idx="33219">
                  <c:v>4.7606012499999997</c:v>
                </c:pt>
                <c:pt idx="33220">
                  <c:v>4.7610340624992009</c:v>
                </c:pt>
                <c:pt idx="33221">
                  <c:v>4.7614096875007998</c:v>
                </c:pt>
                <c:pt idx="33222">
                  <c:v>4.7609568750016003</c:v>
                </c:pt>
                <c:pt idx="33223">
                  <c:v>4.7605359375007996</c:v>
                </c:pt>
                <c:pt idx="33224">
                  <c:v>4.7601631250016005</c:v>
                </c:pt>
                <c:pt idx="33225">
                  <c:v>4.7598018750016005</c:v>
                </c:pt>
                <c:pt idx="33226">
                  <c:v>4.7592287500000001</c:v>
                </c:pt>
                <c:pt idx="33227">
                  <c:v>4.7588724999999998</c:v>
                </c:pt>
                <c:pt idx="33228">
                  <c:v>4.7584818750016007</c:v>
                </c:pt>
                <c:pt idx="33229">
                  <c:v>4.7581503124992004</c:v>
                </c:pt>
                <c:pt idx="33230">
                  <c:v>4.7575865624992009</c:v>
                </c:pt>
                <c:pt idx="33231">
                  <c:v>4.7571468750016006</c:v>
                </c:pt>
                <c:pt idx="33232">
                  <c:v>4.7567787499999996</c:v>
                </c:pt>
                <c:pt idx="33233">
                  <c:v>4.7566537499999999</c:v>
                </c:pt>
                <c:pt idx="33234">
                  <c:v>4.7570756250016002</c:v>
                </c:pt>
                <c:pt idx="33235">
                  <c:v>4.7574528124992002</c:v>
                </c:pt>
                <c:pt idx="33236">
                  <c:v>4.7579443750016006</c:v>
                </c:pt>
                <c:pt idx="33237">
                  <c:v>4.7583659375007992</c:v>
                </c:pt>
                <c:pt idx="33238">
                  <c:v>4.7588328124992003</c:v>
                </c:pt>
                <c:pt idx="33239">
                  <c:v>4.7592537500000001</c:v>
                </c:pt>
                <c:pt idx="33240">
                  <c:v>4.7597821875007993</c:v>
                </c:pt>
                <c:pt idx="33241">
                  <c:v>4.7602653124992003</c:v>
                </c:pt>
                <c:pt idx="33242">
                  <c:v>4.7608059375007992</c:v>
                </c:pt>
                <c:pt idx="33243">
                  <c:v>4.7613200000000004</c:v>
                </c:pt>
                <c:pt idx="33244">
                  <c:v>4.7617606250016005</c:v>
                </c:pt>
                <c:pt idx="33245">
                  <c:v>4.7621378124992004</c:v>
                </c:pt>
                <c:pt idx="33246">
                  <c:v>4.7625312500000003</c:v>
                </c:pt>
                <c:pt idx="33247">
                  <c:v>4.7628521875007994</c:v>
                </c:pt>
                <c:pt idx="33248">
                  <c:v>4.7624831250016006</c:v>
                </c:pt>
                <c:pt idx="33249">
                  <c:v>4.7621334375007995</c:v>
                </c:pt>
                <c:pt idx="33250">
                  <c:v>4.7615603124992001</c:v>
                </c:pt>
                <c:pt idx="33251">
                  <c:v>4.7609937499999999</c:v>
                </c:pt>
                <c:pt idx="33252">
                  <c:v>4.7606634375007992</c:v>
                </c:pt>
                <c:pt idx="33253">
                  <c:v>4.7603365624992007</c:v>
                </c:pt>
                <c:pt idx="33254">
                  <c:v>4.7597940624992008</c:v>
                </c:pt>
                <c:pt idx="33255">
                  <c:v>4.7593462500000001</c:v>
                </c:pt>
                <c:pt idx="33256">
                  <c:v>4.7587299999999999</c:v>
                </c:pt>
                <c:pt idx="33257">
                  <c:v>4.7583087500000003</c:v>
                </c:pt>
                <c:pt idx="33258">
                  <c:v>4.7578509375007991</c:v>
                </c:pt>
                <c:pt idx="33259">
                  <c:v>4.7575500000000002</c:v>
                </c:pt>
                <c:pt idx="33260">
                  <c:v>4.7571234375007991</c:v>
                </c:pt>
                <c:pt idx="33261">
                  <c:v>4.7566793750016005</c:v>
                </c:pt>
                <c:pt idx="33262">
                  <c:v>4.7562731250016004</c:v>
                </c:pt>
                <c:pt idx="33263">
                  <c:v>4.7561871875007995</c:v>
                </c:pt>
                <c:pt idx="33264">
                  <c:v>4.7558671875007992</c:v>
                </c:pt>
                <c:pt idx="33265">
                  <c:v>4.7562793750016006</c:v>
                </c:pt>
                <c:pt idx="33266">
                  <c:v>4.7568071875007991</c:v>
                </c:pt>
                <c:pt idx="33267">
                  <c:v>4.7572196875007995</c:v>
                </c:pt>
                <c:pt idx="33268">
                  <c:v>4.7575493750016005</c:v>
                </c:pt>
                <c:pt idx="33269">
                  <c:v>4.7578896875007999</c:v>
                </c:pt>
                <c:pt idx="33270">
                  <c:v>4.7583234375007999</c:v>
                </c:pt>
                <c:pt idx="33271">
                  <c:v>4.7587693750016005</c:v>
                </c:pt>
                <c:pt idx="33272">
                  <c:v>4.7592290624992009</c:v>
                </c:pt>
                <c:pt idx="33273">
                  <c:v>4.759576875001601</c:v>
                </c:pt>
                <c:pt idx="33274">
                  <c:v>4.7600265624992009</c:v>
                </c:pt>
                <c:pt idx="33275">
                  <c:v>4.7603640624992005</c:v>
                </c:pt>
                <c:pt idx="33276">
                  <c:v>4.7599943750016003</c:v>
                </c:pt>
                <c:pt idx="33277">
                  <c:v>4.7603825000000004</c:v>
                </c:pt>
                <c:pt idx="33278">
                  <c:v>4.7607346875007996</c:v>
                </c:pt>
                <c:pt idx="33279">
                  <c:v>4.760690625001601</c:v>
                </c:pt>
                <c:pt idx="33280">
                  <c:v>4.7602081250016006</c:v>
                </c:pt>
                <c:pt idx="33281">
                  <c:v>4.7597515624992006</c:v>
                </c:pt>
                <c:pt idx="33282">
                  <c:v>4.7593878124992006</c:v>
                </c:pt>
                <c:pt idx="33283">
                  <c:v>4.7590512499999997</c:v>
                </c:pt>
                <c:pt idx="33284">
                  <c:v>4.7585628124992008</c:v>
                </c:pt>
                <c:pt idx="33285">
                  <c:v>4.7581875</c:v>
                </c:pt>
                <c:pt idx="33286">
                  <c:v>4.7577440624992002</c:v>
                </c:pt>
                <c:pt idx="33287">
                  <c:v>4.7571225000000004</c:v>
                </c:pt>
                <c:pt idx="33288">
                  <c:v>4.7565218750016003</c:v>
                </c:pt>
                <c:pt idx="33289">
                  <c:v>4.7561334375007993</c:v>
                </c:pt>
                <c:pt idx="33290">
                  <c:v>4.7557784375007994</c:v>
                </c:pt>
                <c:pt idx="33291">
                  <c:v>4.7561859375007991</c:v>
                </c:pt>
                <c:pt idx="33292">
                  <c:v>4.7565778124992004</c:v>
                </c:pt>
                <c:pt idx="33293">
                  <c:v>4.7570543750016006</c:v>
                </c:pt>
                <c:pt idx="33294">
                  <c:v>4.7575525000000001</c:v>
                </c:pt>
                <c:pt idx="33295">
                  <c:v>4.7578859375007996</c:v>
                </c:pt>
                <c:pt idx="33296">
                  <c:v>4.7582209375007993</c:v>
                </c:pt>
                <c:pt idx="33297">
                  <c:v>4.7585640624992003</c:v>
                </c:pt>
                <c:pt idx="33298">
                  <c:v>4.7589809375007999</c:v>
                </c:pt>
                <c:pt idx="33299">
                  <c:v>4.7593128124992008</c:v>
                </c:pt>
                <c:pt idx="33300">
                  <c:v>4.7596609375007999</c:v>
                </c:pt>
                <c:pt idx="33301">
                  <c:v>4.7601856250016006</c:v>
                </c:pt>
                <c:pt idx="33302">
                  <c:v>4.7605978124992001</c:v>
                </c:pt>
                <c:pt idx="33303">
                  <c:v>4.7611187499999996</c:v>
                </c:pt>
                <c:pt idx="33304">
                  <c:v>4.7616506250016002</c:v>
                </c:pt>
                <c:pt idx="33305">
                  <c:v>4.7619721875007999</c:v>
                </c:pt>
                <c:pt idx="33306">
                  <c:v>4.76241</c:v>
                </c:pt>
                <c:pt idx="33307">
                  <c:v>4.7629565624992001</c:v>
                </c:pt>
                <c:pt idx="33308">
                  <c:v>4.7632884375007993</c:v>
                </c:pt>
                <c:pt idx="33309">
                  <c:v>4.7637824999999996</c:v>
                </c:pt>
                <c:pt idx="33310">
                  <c:v>4.7641387499999999</c:v>
                </c:pt>
                <c:pt idx="33311">
                  <c:v>4.7637878124992001</c:v>
                </c:pt>
                <c:pt idx="33312">
                  <c:v>4.7632540624992004</c:v>
                </c:pt>
                <c:pt idx="33313">
                  <c:v>4.7626524999999997</c:v>
                </c:pt>
                <c:pt idx="33314">
                  <c:v>4.7622574999999996</c:v>
                </c:pt>
                <c:pt idx="33315">
                  <c:v>4.7618103124992004</c:v>
                </c:pt>
                <c:pt idx="33316">
                  <c:v>4.7612809375007998</c:v>
                </c:pt>
                <c:pt idx="33317">
                  <c:v>4.7606781250016006</c:v>
                </c:pt>
                <c:pt idx="33318">
                  <c:v>4.7599450000000001</c:v>
                </c:pt>
                <c:pt idx="33319">
                  <c:v>4.7591018750016003</c:v>
                </c:pt>
                <c:pt idx="33320">
                  <c:v>4.7584403124992001</c:v>
                </c:pt>
                <c:pt idx="33321">
                  <c:v>4.7578878124992006</c:v>
                </c:pt>
                <c:pt idx="33322">
                  <c:v>4.7572725</c:v>
                </c:pt>
                <c:pt idx="33323">
                  <c:v>4.7567071875007993</c:v>
                </c:pt>
                <c:pt idx="33324">
                  <c:v>4.7562474999999997</c:v>
                </c:pt>
                <c:pt idx="33325">
                  <c:v>4.7558150000000001</c:v>
                </c:pt>
                <c:pt idx="33326">
                  <c:v>4.7554046875007998</c:v>
                </c:pt>
                <c:pt idx="33327">
                  <c:v>4.7549856250016003</c:v>
                </c:pt>
                <c:pt idx="33328">
                  <c:v>4.7546534375007994</c:v>
                </c:pt>
                <c:pt idx="33329">
                  <c:v>4.7542040624992001</c:v>
                </c:pt>
                <c:pt idx="33330">
                  <c:v>4.7538175000000003</c:v>
                </c:pt>
                <c:pt idx="33331">
                  <c:v>4.7542231250016007</c:v>
                </c:pt>
                <c:pt idx="33332">
                  <c:v>4.7546793750016008</c:v>
                </c:pt>
                <c:pt idx="33333">
                  <c:v>4.7550318750016007</c:v>
                </c:pt>
                <c:pt idx="33334">
                  <c:v>4.7555609375007997</c:v>
                </c:pt>
                <c:pt idx="33335">
                  <c:v>4.7559500000000003</c:v>
                </c:pt>
                <c:pt idx="33336">
                  <c:v>4.7562706250016005</c:v>
                </c:pt>
                <c:pt idx="33337">
                  <c:v>4.7567884375007994</c:v>
                </c:pt>
                <c:pt idx="33338">
                  <c:v>4.7572637499999999</c:v>
                </c:pt>
                <c:pt idx="33339">
                  <c:v>4.7577059375007993</c:v>
                </c:pt>
                <c:pt idx="33340">
                  <c:v>4.7582762499999998</c:v>
                </c:pt>
                <c:pt idx="33341">
                  <c:v>4.7587106250016005</c:v>
                </c:pt>
                <c:pt idx="33342">
                  <c:v>4.7593156250016007</c:v>
                </c:pt>
                <c:pt idx="33343">
                  <c:v>4.7598406250016003</c:v>
                </c:pt>
                <c:pt idx="33344">
                  <c:v>4.7604093750016006</c:v>
                </c:pt>
                <c:pt idx="33345">
                  <c:v>4.7608231250016004</c:v>
                </c:pt>
                <c:pt idx="33346">
                  <c:v>4.7613428124992003</c:v>
                </c:pt>
                <c:pt idx="33347">
                  <c:v>4.7617050000000001</c:v>
                </c:pt>
                <c:pt idx="33348">
                  <c:v>4.7621896875007996</c:v>
                </c:pt>
                <c:pt idx="33349">
                  <c:v>4.7626040624992001</c:v>
                </c:pt>
                <c:pt idx="33350">
                  <c:v>4.7631584375007998</c:v>
                </c:pt>
                <c:pt idx="33351">
                  <c:v>4.7635915624992009</c:v>
                </c:pt>
                <c:pt idx="33352">
                  <c:v>4.7632443750016007</c:v>
                </c:pt>
                <c:pt idx="33353">
                  <c:v>4.7628018750016006</c:v>
                </c:pt>
                <c:pt idx="33354">
                  <c:v>4.7623103124992001</c:v>
                </c:pt>
                <c:pt idx="33355">
                  <c:v>4.7618600000000004</c:v>
                </c:pt>
                <c:pt idx="33356">
                  <c:v>4.7612753124992002</c:v>
                </c:pt>
                <c:pt idx="33357">
                  <c:v>4.7605640624992009</c:v>
                </c:pt>
                <c:pt idx="33358">
                  <c:v>4.7598218750016006</c:v>
                </c:pt>
                <c:pt idx="33359">
                  <c:v>4.7591156250016002</c:v>
                </c:pt>
                <c:pt idx="33360">
                  <c:v>4.7583037499999996</c:v>
                </c:pt>
                <c:pt idx="33361">
                  <c:v>4.7574612500000004</c:v>
                </c:pt>
                <c:pt idx="33362">
                  <c:v>4.7566540624992006</c:v>
                </c:pt>
                <c:pt idx="33363">
                  <c:v>4.7560046875007993</c:v>
                </c:pt>
                <c:pt idx="33364">
                  <c:v>4.7553484375007997</c:v>
                </c:pt>
                <c:pt idx="33365">
                  <c:v>4.7548287499999997</c:v>
                </c:pt>
                <c:pt idx="33366">
                  <c:v>4.7543471875007999</c:v>
                </c:pt>
                <c:pt idx="33367">
                  <c:v>4.7539825000000002</c:v>
                </c:pt>
                <c:pt idx="33368">
                  <c:v>4.7535043750016008</c:v>
                </c:pt>
                <c:pt idx="33369">
                  <c:v>4.7530512500000004</c:v>
                </c:pt>
                <c:pt idx="33370">
                  <c:v>4.7526953124992009</c:v>
                </c:pt>
                <c:pt idx="33371">
                  <c:v>4.7522709375007999</c:v>
                </c:pt>
                <c:pt idx="33372">
                  <c:v>4.7518765624992003</c:v>
                </c:pt>
                <c:pt idx="33373">
                  <c:v>4.7522181250016002</c:v>
                </c:pt>
                <c:pt idx="33374">
                  <c:v>4.7525662500000001</c:v>
                </c:pt>
                <c:pt idx="33375">
                  <c:v>4.7529259375007991</c:v>
                </c:pt>
                <c:pt idx="33376">
                  <c:v>4.7534909375007999</c:v>
                </c:pt>
                <c:pt idx="33377">
                  <c:v>4.7538731250016006</c:v>
                </c:pt>
                <c:pt idx="33378">
                  <c:v>4.7541934375007999</c:v>
                </c:pt>
                <c:pt idx="33379">
                  <c:v>4.7546553124992004</c:v>
                </c:pt>
                <c:pt idx="33380">
                  <c:v>4.7552525000000001</c:v>
                </c:pt>
                <c:pt idx="33381">
                  <c:v>4.7557349999999996</c:v>
                </c:pt>
                <c:pt idx="33382">
                  <c:v>4.7563753124992001</c:v>
                </c:pt>
                <c:pt idx="33383">
                  <c:v>4.7568346875007999</c:v>
                </c:pt>
                <c:pt idx="33384">
                  <c:v>4.7571887500000001</c:v>
                </c:pt>
                <c:pt idx="33385">
                  <c:v>4.7575806250016006</c:v>
                </c:pt>
                <c:pt idx="33386">
                  <c:v>4.7579012499999997</c:v>
                </c:pt>
                <c:pt idx="33387">
                  <c:v>4.7584956250016006</c:v>
                </c:pt>
                <c:pt idx="33388">
                  <c:v>4.7589674999999998</c:v>
                </c:pt>
                <c:pt idx="33389">
                  <c:v>4.75946625</c:v>
                </c:pt>
                <c:pt idx="33390">
                  <c:v>4.7598584375007995</c:v>
                </c:pt>
                <c:pt idx="33391">
                  <c:v>4.7602365624992009</c:v>
                </c:pt>
                <c:pt idx="33392">
                  <c:v>4.7606578124992005</c:v>
                </c:pt>
                <c:pt idx="33393">
                  <c:v>4.7610568750016009</c:v>
                </c:pt>
                <c:pt idx="33394">
                  <c:v>4.7607231250016007</c:v>
                </c:pt>
                <c:pt idx="33395">
                  <c:v>4.7602993750016003</c:v>
                </c:pt>
                <c:pt idx="33396">
                  <c:v>4.7596999999999996</c:v>
                </c:pt>
                <c:pt idx="33397">
                  <c:v>4.7593709375007993</c:v>
                </c:pt>
                <c:pt idx="33398">
                  <c:v>4.7590006250016001</c:v>
                </c:pt>
                <c:pt idx="33399">
                  <c:v>4.7585375000000001</c:v>
                </c:pt>
                <c:pt idx="33400">
                  <c:v>4.7580390624992006</c:v>
                </c:pt>
                <c:pt idx="33401">
                  <c:v>4.7576681250016009</c:v>
                </c:pt>
                <c:pt idx="33402">
                  <c:v>4.7572928124992009</c:v>
                </c:pt>
                <c:pt idx="33403">
                  <c:v>4.7568343750016009</c:v>
                </c:pt>
                <c:pt idx="33404">
                  <c:v>4.7564762500000004</c:v>
                </c:pt>
                <c:pt idx="33405">
                  <c:v>4.7561184375007999</c:v>
                </c:pt>
                <c:pt idx="33406">
                  <c:v>4.7556753124992008</c:v>
                </c:pt>
                <c:pt idx="33407">
                  <c:v>4.7559806250016008</c:v>
                </c:pt>
                <c:pt idx="33408">
                  <c:v>4.7564409375007992</c:v>
                </c:pt>
                <c:pt idx="33409">
                  <c:v>4.7567765624992004</c:v>
                </c:pt>
                <c:pt idx="33410">
                  <c:v>4.7571556250016007</c:v>
                </c:pt>
                <c:pt idx="33411">
                  <c:v>4.7576296875007991</c:v>
                </c:pt>
                <c:pt idx="33412">
                  <c:v>4.7579562500000003</c:v>
                </c:pt>
                <c:pt idx="33413">
                  <c:v>4.7584221875007993</c:v>
                </c:pt>
                <c:pt idx="33414">
                  <c:v>4.7588490624992001</c:v>
                </c:pt>
                <c:pt idx="33415">
                  <c:v>4.7592918750016002</c:v>
                </c:pt>
                <c:pt idx="33416">
                  <c:v>4.7598665624992007</c:v>
                </c:pt>
                <c:pt idx="33417">
                  <c:v>4.7602809375007995</c:v>
                </c:pt>
                <c:pt idx="33418">
                  <c:v>4.7597950000000004</c:v>
                </c:pt>
                <c:pt idx="33419">
                  <c:v>4.7592009375007995</c:v>
                </c:pt>
                <c:pt idx="33420">
                  <c:v>4.7587865624992007</c:v>
                </c:pt>
                <c:pt idx="33421">
                  <c:v>4.7583378124992004</c:v>
                </c:pt>
                <c:pt idx="33422">
                  <c:v>4.7579143750016009</c:v>
                </c:pt>
                <c:pt idx="33423">
                  <c:v>4.7574831250016008</c:v>
                </c:pt>
                <c:pt idx="33424">
                  <c:v>4.7569481250016006</c:v>
                </c:pt>
                <c:pt idx="33425">
                  <c:v>4.7564096875007991</c:v>
                </c:pt>
                <c:pt idx="33426">
                  <c:v>4.7559303124992001</c:v>
                </c:pt>
                <c:pt idx="33427">
                  <c:v>4.7554325000000004</c:v>
                </c:pt>
                <c:pt idx="33428">
                  <c:v>4.7548818750016002</c:v>
                </c:pt>
                <c:pt idx="33429">
                  <c:v>4.7543903124992006</c:v>
                </c:pt>
                <c:pt idx="33430">
                  <c:v>4.7539578124992001</c:v>
                </c:pt>
                <c:pt idx="33431">
                  <c:v>4.7535034375007994</c:v>
                </c:pt>
                <c:pt idx="33432">
                  <c:v>4.7531003124992006</c:v>
                </c:pt>
                <c:pt idx="33433">
                  <c:v>4.7527012500000003</c:v>
                </c:pt>
                <c:pt idx="33434">
                  <c:v>4.7520790624992006</c:v>
                </c:pt>
                <c:pt idx="33435">
                  <c:v>4.7515540624992001</c:v>
                </c:pt>
                <c:pt idx="33436">
                  <c:v>4.7510862500000002</c:v>
                </c:pt>
                <c:pt idx="33437">
                  <c:v>4.7505924999999998</c:v>
                </c:pt>
                <c:pt idx="33438">
                  <c:v>4.7502196875007998</c:v>
                </c:pt>
                <c:pt idx="33439">
                  <c:v>4.7498453124992004</c:v>
                </c:pt>
                <c:pt idx="33440">
                  <c:v>4.7494890624992001</c:v>
                </c:pt>
                <c:pt idx="33441">
                  <c:v>4.7499078124992007</c:v>
                </c:pt>
                <c:pt idx="33442">
                  <c:v>4.7503521875007992</c:v>
                </c:pt>
                <c:pt idx="33443">
                  <c:v>4.7507331250016005</c:v>
                </c:pt>
                <c:pt idx="33444">
                  <c:v>4.7510978124992009</c:v>
                </c:pt>
                <c:pt idx="33445">
                  <c:v>4.7514796875007992</c:v>
                </c:pt>
                <c:pt idx="33446">
                  <c:v>4.7518046875007993</c:v>
                </c:pt>
                <c:pt idx="33447">
                  <c:v>4.7522909375007991</c:v>
                </c:pt>
                <c:pt idx="33448">
                  <c:v>4.7529009375007991</c:v>
                </c:pt>
                <c:pt idx="33449">
                  <c:v>4.7533450000000004</c:v>
                </c:pt>
                <c:pt idx="33450">
                  <c:v>4.7537046875007993</c:v>
                </c:pt>
                <c:pt idx="33451">
                  <c:v>4.7540696875007997</c:v>
                </c:pt>
                <c:pt idx="33452">
                  <c:v>4.7545806250016005</c:v>
                </c:pt>
                <c:pt idx="33453">
                  <c:v>4.7551543750016005</c:v>
                </c:pt>
                <c:pt idx="33454">
                  <c:v>4.7557081250016005</c:v>
                </c:pt>
                <c:pt idx="33455">
                  <c:v>4.7561</c:v>
                </c:pt>
                <c:pt idx="33456">
                  <c:v>4.7564968750016003</c:v>
                </c:pt>
                <c:pt idx="33457">
                  <c:v>4.7570662500000003</c:v>
                </c:pt>
                <c:pt idx="33458">
                  <c:v>4.7574521875007996</c:v>
                </c:pt>
                <c:pt idx="33459">
                  <c:v>4.7578387500000003</c:v>
                </c:pt>
                <c:pt idx="33460">
                  <c:v>4.7583012499999997</c:v>
                </c:pt>
                <c:pt idx="33461">
                  <c:v>4.7587709375007998</c:v>
                </c:pt>
                <c:pt idx="33462">
                  <c:v>4.7591481250016008</c:v>
                </c:pt>
                <c:pt idx="33463">
                  <c:v>4.7597449999999997</c:v>
                </c:pt>
                <c:pt idx="33464">
                  <c:v>4.7602378124992004</c:v>
                </c:pt>
                <c:pt idx="33465">
                  <c:v>4.7608003124992004</c:v>
                </c:pt>
                <c:pt idx="33466">
                  <c:v>4.7613159375007994</c:v>
                </c:pt>
                <c:pt idx="33467">
                  <c:v>4.7616512499999999</c:v>
                </c:pt>
                <c:pt idx="33468">
                  <c:v>4.7621668750016006</c:v>
                </c:pt>
                <c:pt idx="33469">
                  <c:v>4.7626603124992002</c:v>
                </c:pt>
                <c:pt idx="33470">
                  <c:v>4.7630887499999996</c:v>
                </c:pt>
                <c:pt idx="33471">
                  <c:v>4.7634628124992009</c:v>
                </c:pt>
                <c:pt idx="33472">
                  <c:v>4.7631309375007991</c:v>
                </c:pt>
                <c:pt idx="33473">
                  <c:v>4.7626537500000001</c:v>
                </c:pt>
                <c:pt idx="33474">
                  <c:v>4.7622749999999998</c:v>
                </c:pt>
                <c:pt idx="33475">
                  <c:v>4.7618200000000002</c:v>
                </c:pt>
                <c:pt idx="33476">
                  <c:v>4.7613349999999999</c:v>
                </c:pt>
                <c:pt idx="33477">
                  <c:v>4.7608118750016004</c:v>
                </c:pt>
                <c:pt idx="33478">
                  <c:v>4.7601687500000001</c:v>
                </c:pt>
                <c:pt idx="33479">
                  <c:v>4.7594050000000001</c:v>
                </c:pt>
                <c:pt idx="33480">
                  <c:v>4.7586353124992007</c:v>
                </c:pt>
                <c:pt idx="33481">
                  <c:v>4.7579353124992005</c:v>
                </c:pt>
                <c:pt idx="33482">
                  <c:v>4.7571356250016006</c:v>
                </c:pt>
                <c:pt idx="33483">
                  <c:v>4.7563140624992002</c:v>
                </c:pt>
                <c:pt idx="33484">
                  <c:v>4.7555381250016007</c:v>
                </c:pt>
                <c:pt idx="33485">
                  <c:v>4.7547293750016006</c:v>
                </c:pt>
                <c:pt idx="33486">
                  <c:v>4.7539274999999996</c:v>
                </c:pt>
                <c:pt idx="33487">
                  <c:v>4.7532359375007998</c:v>
                </c:pt>
                <c:pt idx="33488">
                  <c:v>4.7526668750016006</c:v>
                </c:pt>
                <c:pt idx="33489">
                  <c:v>4.7521109375007997</c:v>
                </c:pt>
                <c:pt idx="33490">
                  <c:v>4.7515343750016008</c:v>
                </c:pt>
                <c:pt idx="33491">
                  <c:v>4.7509715624992008</c:v>
                </c:pt>
                <c:pt idx="33492">
                  <c:v>4.7505487500000001</c:v>
                </c:pt>
                <c:pt idx="33493">
                  <c:v>4.7501878124992007</c:v>
                </c:pt>
                <c:pt idx="33494">
                  <c:v>4.7498656250016005</c:v>
                </c:pt>
                <c:pt idx="33495">
                  <c:v>4.7494800000000001</c:v>
                </c:pt>
                <c:pt idx="33496">
                  <c:v>4.7491178124992004</c:v>
                </c:pt>
                <c:pt idx="33497">
                  <c:v>4.7492962500000004</c:v>
                </c:pt>
                <c:pt idx="33498">
                  <c:v>4.7497384375007998</c:v>
                </c:pt>
                <c:pt idx="33499">
                  <c:v>4.7501715624992009</c:v>
                </c:pt>
                <c:pt idx="33500">
                  <c:v>4.7505831250016008</c:v>
                </c:pt>
                <c:pt idx="33501">
                  <c:v>4.7510206250016003</c:v>
                </c:pt>
                <c:pt idx="33502">
                  <c:v>4.7514331250016006</c:v>
                </c:pt>
                <c:pt idx="33503">
                  <c:v>4.7519287500000003</c:v>
                </c:pt>
                <c:pt idx="33504">
                  <c:v>4.7524265624992008</c:v>
                </c:pt>
                <c:pt idx="33505">
                  <c:v>4.7529128124992006</c:v>
                </c:pt>
                <c:pt idx="33506">
                  <c:v>4.7534678124992009</c:v>
                </c:pt>
                <c:pt idx="33507">
                  <c:v>4.7539706250016005</c:v>
                </c:pt>
                <c:pt idx="33508">
                  <c:v>4.7544915624992008</c:v>
                </c:pt>
                <c:pt idx="33509">
                  <c:v>4.7549774999999999</c:v>
                </c:pt>
                <c:pt idx="33510">
                  <c:v>4.7555456250016004</c:v>
                </c:pt>
                <c:pt idx="33511">
                  <c:v>4.7559037499999999</c:v>
                </c:pt>
                <c:pt idx="33512">
                  <c:v>4.7564684375007991</c:v>
                </c:pt>
                <c:pt idx="33513">
                  <c:v>4.7568646875007996</c:v>
                </c:pt>
                <c:pt idx="33514">
                  <c:v>4.7573784375007993</c:v>
                </c:pt>
                <c:pt idx="33515">
                  <c:v>4.7578821875007993</c:v>
                </c:pt>
                <c:pt idx="33516">
                  <c:v>4.7583771875007992</c:v>
                </c:pt>
                <c:pt idx="33517">
                  <c:v>4.7587281250016007</c:v>
                </c:pt>
                <c:pt idx="33518">
                  <c:v>4.7582671875007998</c:v>
                </c:pt>
                <c:pt idx="33519">
                  <c:v>4.7576184375007999</c:v>
                </c:pt>
                <c:pt idx="33520">
                  <c:v>4.7571009375007991</c:v>
                </c:pt>
                <c:pt idx="33521">
                  <c:v>4.7565650000000002</c:v>
                </c:pt>
                <c:pt idx="33522">
                  <c:v>4.7558696875007991</c:v>
                </c:pt>
                <c:pt idx="33523">
                  <c:v>4.7550825000000003</c:v>
                </c:pt>
                <c:pt idx="33524">
                  <c:v>4.7542543750016009</c:v>
                </c:pt>
                <c:pt idx="33525">
                  <c:v>4.7536109375007998</c:v>
                </c:pt>
                <c:pt idx="33526">
                  <c:v>4.7529653124992004</c:v>
                </c:pt>
                <c:pt idx="33527">
                  <c:v>4.7522843750016008</c:v>
                </c:pt>
                <c:pt idx="33528">
                  <c:v>4.7515915624992004</c:v>
                </c:pt>
                <c:pt idx="33529">
                  <c:v>4.7511215624992005</c:v>
                </c:pt>
                <c:pt idx="33530">
                  <c:v>4.7506628124992005</c:v>
                </c:pt>
                <c:pt idx="33531">
                  <c:v>4.7502621875007991</c:v>
                </c:pt>
                <c:pt idx="33532">
                  <c:v>4.7498803124992008</c:v>
                </c:pt>
                <c:pt idx="33533">
                  <c:v>4.7502840624992002</c:v>
                </c:pt>
                <c:pt idx="33534">
                  <c:v>4.7506937499999999</c:v>
                </c:pt>
                <c:pt idx="33535">
                  <c:v>4.7510631250016004</c:v>
                </c:pt>
                <c:pt idx="33536">
                  <c:v>4.7515025</c:v>
                </c:pt>
                <c:pt idx="33537">
                  <c:v>4.7519390624992006</c:v>
                </c:pt>
                <c:pt idx="33538">
                  <c:v>4.7523787500000001</c:v>
                </c:pt>
                <c:pt idx="33539">
                  <c:v>4.7528271875007997</c:v>
                </c:pt>
                <c:pt idx="33540">
                  <c:v>4.75322625</c:v>
                </c:pt>
                <c:pt idx="33541">
                  <c:v>4.7528953124992004</c:v>
                </c:pt>
                <c:pt idx="33542">
                  <c:v>4.7523965624992002</c:v>
                </c:pt>
                <c:pt idx="33543">
                  <c:v>4.7519296875007999</c:v>
                </c:pt>
                <c:pt idx="33544">
                  <c:v>4.7514115624992002</c:v>
                </c:pt>
                <c:pt idx="33545">
                  <c:v>4.7517968750016006</c:v>
                </c:pt>
                <c:pt idx="33546">
                  <c:v>4.7521409375007995</c:v>
                </c:pt>
                <c:pt idx="33547">
                  <c:v>4.7525931250016002</c:v>
                </c:pt>
                <c:pt idx="33548">
                  <c:v>4.7530606250016003</c:v>
                </c:pt>
                <c:pt idx="33549">
                  <c:v>4.753425</c:v>
                </c:pt>
                <c:pt idx="33550">
                  <c:v>4.7538187499999998</c:v>
                </c:pt>
                <c:pt idx="33551">
                  <c:v>4.7541587500000002</c:v>
                </c:pt>
                <c:pt idx="33552">
                  <c:v>4.7546471875007992</c:v>
                </c:pt>
                <c:pt idx="33553">
                  <c:v>4.7550931250016006</c:v>
                </c:pt>
                <c:pt idx="33554">
                  <c:v>4.7555106250016008</c:v>
                </c:pt>
                <c:pt idx="33555">
                  <c:v>4.7558734375007994</c:v>
                </c:pt>
                <c:pt idx="33556">
                  <c:v>4.7562812499999998</c:v>
                </c:pt>
                <c:pt idx="33557">
                  <c:v>4.7558353124992001</c:v>
                </c:pt>
                <c:pt idx="33558">
                  <c:v>4.7554818750016006</c:v>
                </c:pt>
                <c:pt idx="33559">
                  <c:v>4.7549581250016004</c:v>
                </c:pt>
                <c:pt idx="33560">
                  <c:v>4.7542659375007998</c:v>
                </c:pt>
                <c:pt idx="33561">
                  <c:v>4.7537987499999996</c:v>
                </c:pt>
                <c:pt idx="33562">
                  <c:v>4.7532550000000002</c:v>
                </c:pt>
                <c:pt idx="33563">
                  <c:v>4.7527434375007998</c:v>
                </c:pt>
                <c:pt idx="33564">
                  <c:v>4.7521421875007999</c:v>
                </c:pt>
                <c:pt idx="33565">
                  <c:v>4.7514134375007995</c:v>
                </c:pt>
                <c:pt idx="33566">
                  <c:v>4.7506453124992003</c:v>
                </c:pt>
                <c:pt idx="33567">
                  <c:v>4.7499771875007992</c:v>
                </c:pt>
                <c:pt idx="33568">
                  <c:v>4.7493981250016004</c:v>
                </c:pt>
                <c:pt idx="33569">
                  <c:v>4.7487765624992004</c:v>
                </c:pt>
                <c:pt idx="33570">
                  <c:v>4.7482334375007991</c:v>
                </c:pt>
                <c:pt idx="33571">
                  <c:v>4.7477396875007996</c:v>
                </c:pt>
                <c:pt idx="33572">
                  <c:v>4.7472243750016005</c:v>
                </c:pt>
                <c:pt idx="33573">
                  <c:v>4.7466334375007992</c:v>
                </c:pt>
                <c:pt idx="33574">
                  <c:v>4.7461071875007992</c:v>
                </c:pt>
                <c:pt idx="33575">
                  <c:v>4.7457203124992002</c:v>
                </c:pt>
                <c:pt idx="33576">
                  <c:v>4.7452784375007999</c:v>
                </c:pt>
                <c:pt idx="33577">
                  <c:v>4.7449193750016008</c:v>
                </c:pt>
                <c:pt idx="33578">
                  <c:v>4.7445771875007994</c:v>
                </c:pt>
                <c:pt idx="33579">
                  <c:v>4.7441959375007992</c:v>
                </c:pt>
                <c:pt idx="33580">
                  <c:v>4.7447184375007998</c:v>
                </c:pt>
                <c:pt idx="33581">
                  <c:v>4.7451784375007993</c:v>
                </c:pt>
                <c:pt idx="33582">
                  <c:v>4.7455340624992006</c:v>
                </c:pt>
                <c:pt idx="33583">
                  <c:v>4.7460034375007991</c:v>
                </c:pt>
                <c:pt idx="33584">
                  <c:v>4.7464753124992001</c:v>
                </c:pt>
                <c:pt idx="33585">
                  <c:v>4.7468118750016002</c:v>
                </c:pt>
                <c:pt idx="33586">
                  <c:v>4.7473868750016006</c:v>
                </c:pt>
                <c:pt idx="33587">
                  <c:v>4.7478903124992007</c:v>
                </c:pt>
                <c:pt idx="33588">
                  <c:v>4.7484475000000002</c:v>
                </c:pt>
                <c:pt idx="33589">
                  <c:v>4.7487746875007995</c:v>
                </c:pt>
                <c:pt idx="33590">
                  <c:v>4.7491921875007996</c:v>
                </c:pt>
                <c:pt idx="33591">
                  <c:v>4.7495206250016002</c:v>
                </c:pt>
                <c:pt idx="33592">
                  <c:v>4.7499934375007991</c:v>
                </c:pt>
                <c:pt idx="33593">
                  <c:v>4.7506062499999997</c:v>
                </c:pt>
                <c:pt idx="33594">
                  <c:v>4.7511253124992008</c:v>
                </c:pt>
                <c:pt idx="33595">
                  <c:v>4.7516550000000004</c:v>
                </c:pt>
                <c:pt idx="33596">
                  <c:v>4.7521018750016006</c:v>
                </c:pt>
                <c:pt idx="33597">
                  <c:v>4.7526934375007999</c:v>
                </c:pt>
                <c:pt idx="33598">
                  <c:v>4.7531112499999999</c:v>
                </c:pt>
                <c:pt idx="33599">
                  <c:v>4.7537078124992007</c:v>
                </c:pt>
                <c:pt idx="33600">
                  <c:v>4.7541537500000004</c:v>
                </c:pt>
                <c:pt idx="33601">
                  <c:v>4.7547365624992004</c:v>
                </c:pt>
                <c:pt idx="33602">
                  <c:v>4.7552087500000004</c:v>
                </c:pt>
                <c:pt idx="33603">
                  <c:v>4.7556368750016009</c:v>
                </c:pt>
                <c:pt idx="33604">
                  <c:v>4.7560165624992008</c:v>
                </c:pt>
                <c:pt idx="33605">
                  <c:v>4.7564868750016007</c:v>
                </c:pt>
                <c:pt idx="33606">
                  <c:v>4.7560015624992005</c:v>
                </c:pt>
                <c:pt idx="33607">
                  <c:v>4.7556521875007993</c:v>
                </c:pt>
                <c:pt idx="33608">
                  <c:v>4.7550049999999997</c:v>
                </c:pt>
                <c:pt idx="33609">
                  <c:v>4.7546037500000002</c:v>
                </c:pt>
                <c:pt idx="33610">
                  <c:v>4.753958125001601</c:v>
                </c:pt>
                <c:pt idx="33611">
                  <c:v>4.7535049999999996</c:v>
                </c:pt>
                <c:pt idx="33612">
                  <c:v>4.7529571875007992</c:v>
                </c:pt>
                <c:pt idx="33613">
                  <c:v>4.7524968750016008</c:v>
                </c:pt>
                <c:pt idx="33614">
                  <c:v>4.7521396875007991</c:v>
                </c:pt>
                <c:pt idx="33615">
                  <c:v>4.7517053124992001</c:v>
                </c:pt>
                <c:pt idx="33616">
                  <c:v>4.7511993750016002</c:v>
                </c:pt>
                <c:pt idx="33617">
                  <c:v>4.7508334375007992</c:v>
                </c:pt>
                <c:pt idx="33618">
                  <c:v>4.7504546875007998</c:v>
                </c:pt>
                <c:pt idx="33619">
                  <c:v>4.7500109375007993</c:v>
                </c:pt>
                <c:pt idx="33620">
                  <c:v>4.7496371875007997</c:v>
                </c:pt>
                <c:pt idx="33621">
                  <c:v>4.7491950000000003</c:v>
                </c:pt>
                <c:pt idx="33622">
                  <c:v>4.7493921875007992</c:v>
                </c:pt>
                <c:pt idx="33623">
                  <c:v>4.7497828124992001</c:v>
                </c:pt>
                <c:pt idx="33624">
                  <c:v>4.7501996875007997</c:v>
                </c:pt>
                <c:pt idx="33625">
                  <c:v>4.7506512499999998</c:v>
                </c:pt>
                <c:pt idx="33626">
                  <c:v>4.7510315624992003</c:v>
                </c:pt>
                <c:pt idx="33627">
                  <c:v>4.7514840624992001</c:v>
                </c:pt>
                <c:pt idx="33628">
                  <c:v>4.7518206250016002</c:v>
                </c:pt>
                <c:pt idx="33629">
                  <c:v>4.7523109375007992</c:v>
                </c:pt>
                <c:pt idx="33630">
                  <c:v>4.7526556250016005</c:v>
                </c:pt>
                <c:pt idx="33631">
                  <c:v>4.7531093750016007</c:v>
                </c:pt>
                <c:pt idx="33632">
                  <c:v>4.7537334375007996</c:v>
                </c:pt>
                <c:pt idx="33633">
                  <c:v>4.7542493750016002</c:v>
                </c:pt>
                <c:pt idx="33634">
                  <c:v>4.7545959375007998</c:v>
                </c:pt>
                <c:pt idx="33635">
                  <c:v>4.7542087500000001</c:v>
                </c:pt>
                <c:pt idx="33636">
                  <c:v>4.7537421875007997</c:v>
                </c:pt>
                <c:pt idx="33637">
                  <c:v>4.7532696875007998</c:v>
                </c:pt>
                <c:pt idx="33638">
                  <c:v>4.7529434375007993</c:v>
                </c:pt>
                <c:pt idx="33639">
                  <c:v>4.7526149999999996</c:v>
                </c:pt>
                <c:pt idx="33640">
                  <c:v>4.7530181250016001</c:v>
                </c:pt>
                <c:pt idx="33641">
                  <c:v>4.7527150000000002</c:v>
                </c:pt>
                <c:pt idx="33642">
                  <c:v>4.7525584375007996</c:v>
                </c:pt>
                <c:pt idx="33643">
                  <c:v>4.7523184375007999</c:v>
                </c:pt>
                <c:pt idx="33644">
                  <c:v>4.7519168750016005</c:v>
                </c:pt>
                <c:pt idx="33645">
                  <c:v>4.7515459375007998</c:v>
                </c:pt>
                <c:pt idx="33646">
                  <c:v>4.75116125</c:v>
                </c:pt>
                <c:pt idx="33647">
                  <c:v>4.7507890624992006</c:v>
                </c:pt>
                <c:pt idx="33648">
                  <c:v>4.7503778124992007</c:v>
                </c:pt>
                <c:pt idx="33649">
                  <c:v>4.7499684375007991</c:v>
                </c:pt>
                <c:pt idx="33650">
                  <c:v>4.7495443750016006</c:v>
                </c:pt>
                <c:pt idx="33651">
                  <c:v>4.7492131250016003</c:v>
                </c:pt>
                <c:pt idx="33652">
                  <c:v>4.7484849999999996</c:v>
                </c:pt>
                <c:pt idx="33653">
                  <c:v>4.7481256250016006</c:v>
                </c:pt>
                <c:pt idx="33654">
                  <c:v>4.7476943750016005</c:v>
                </c:pt>
                <c:pt idx="33655">
                  <c:v>4.7472940624992006</c:v>
                </c:pt>
                <c:pt idx="33656">
                  <c:v>4.7471928124992004</c:v>
                </c:pt>
                <c:pt idx="33657">
                  <c:v>4.7476165624992008</c:v>
                </c:pt>
                <c:pt idx="33658">
                  <c:v>4.7481737500000003</c:v>
                </c:pt>
                <c:pt idx="33659">
                  <c:v>4.7485512500000002</c:v>
                </c:pt>
                <c:pt idx="33660">
                  <c:v>4.7491071875007993</c:v>
                </c:pt>
                <c:pt idx="33661">
                  <c:v>4.7495515624992004</c:v>
                </c:pt>
                <c:pt idx="33662">
                  <c:v>4.7502162500000003</c:v>
                </c:pt>
                <c:pt idx="33663">
                  <c:v>4.7506762499999997</c:v>
                </c:pt>
                <c:pt idx="33664">
                  <c:v>4.7510296875007993</c:v>
                </c:pt>
                <c:pt idx="33665">
                  <c:v>4.7515643750016006</c:v>
                </c:pt>
                <c:pt idx="33666">
                  <c:v>4.7521418750016009</c:v>
                </c:pt>
                <c:pt idx="33667">
                  <c:v>4.7527209375007997</c:v>
                </c:pt>
                <c:pt idx="33668">
                  <c:v>4.7533390624992009</c:v>
                </c:pt>
                <c:pt idx="33669">
                  <c:v>4.7538318750016009</c:v>
                </c:pt>
                <c:pt idx="33670">
                  <c:v>4.7544525000000002</c:v>
                </c:pt>
                <c:pt idx="33671">
                  <c:v>4.7549909375007999</c:v>
                </c:pt>
                <c:pt idx="33672">
                  <c:v>4.7555737499999999</c:v>
                </c:pt>
                <c:pt idx="33673">
                  <c:v>4.7560581250016005</c:v>
                </c:pt>
                <c:pt idx="33674">
                  <c:v>4.7567546875007993</c:v>
                </c:pt>
                <c:pt idx="33675">
                  <c:v>4.7571440624992007</c:v>
                </c:pt>
                <c:pt idx="33676">
                  <c:v>4.7576334375007994</c:v>
                </c:pt>
                <c:pt idx="33677">
                  <c:v>4.7580243750016002</c:v>
                </c:pt>
                <c:pt idx="33678">
                  <c:v>4.7585506250016003</c:v>
                </c:pt>
                <c:pt idx="33679">
                  <c:v>4.7589424999999999</c:v>
                </c:pt>
                <c:pt idx="33680">
                  <c:v>4.7596078124992003</c:v>
                </c:pt>
                <c:pt idx="33681">
                  <c:v>4.7600184375007997</c:v>
                </c:pt>
                <c:pt idx="33682">
                  <c:v>4.760656875001601</c:v>
                </c:pt>
                <c:pt idx="33683">
                  <c:v>4.7611193750016003</c:v>
                </c:pt>
                <c:pt idx="33684">
                  <c:v>4.7614725</c:v>
                </c:pt>
                <c:pt idx="33685">
                  <c:v>4.7620337499999996</c:v>
                </c:pt>
                <c:pt idx="33686">
                  <c:v>4.7624581250016007</c:v>
                </c:pt>
                <c:pt idx="33687">
                  <c:v>4.7627990624992007</c:v>
                </c:pt>
                <c:pt idx="33688">
                  <c:v>4.7632362500000003</c:v>
                </c:pt>
                <c:pt idx="33689">
                  <c:v>4.7628540624992004</c:v>
                </c:pt>
                <c:pt idx="33690">
                  <c:v>4.7622375000000003</c:v>
                </c:pt>
                <c:pt idx="33691">
                  <c:v>4.7619056250016003</c:v>
                </c:pt>
                <c:pt idx="33692">
                  <c:v>4.7614081250016005</c:v>
                </c:pt>
                <c:pt idx="33693">
                  <c:v>4.7606687499999998</c:v>
                </c:pt>
                <c:pt idx="33694">
                  <c:v>4.7597081250016009</c:v>
                </c:pt>
                <c:pt idx="33695">
                  <c:v>4.7587315624992002</c:v>
                </c:pt>
                <c:pt idx="33696">
                  <c:v>4.7576596875007997</c:v>
                </c:pt>
                <c:pt idx="33697">
                  <c:v>4.7566203124992006</c:v>
                </c:pt>
                <c:pt idx="33698">
                  <c:v>4.7556012499999998</c:v>
                </c:pt>
                <c:pt idx="33699">
                  <c:v>4.7546959375007996</c:v>
                </c:pt>
                <c:pt idx="33700">
                  <c:v>4.7537253124992009</c:v>
                </c:pt>
                <c:pt idx="33701">
                  <c:v>4.7527456250016007</c:v>
                </c:pt>
                <c:pt idx="33702">
                  <c:v>4.7519368750016007</c:v>
                </c:pt>
                <c:pt idx="33703">
                  <c:v>4.7513375</c:v>
                </c:pt>
                <c:pt idx="33704">
                  <c:v>4.7508637499999997</c:v>
                </c:pt>
                <c:pt idx="33705">
                  <c:v>4.7504378124992002</c:v>
                </c:pt>
                <c:pt idx="33706">
                  <c:v>4.7500781250016004</c:v>
                </c:pt>
                <c:pt idx="33707">
                  <c:v>4.7495496875007994</c:v>
                </c:pt>
                <c:pt idx="33708">
                  <c:v>4.7490828124992008</c:v>
                </c:pt>
                <c:pt idx="33709">
                  <c:v>4.7486100000000002</c:v>
                </c:pt>
                <c:pt idx="33710">
                  <c:v>4.7481621875007995</c:v>
                </c:pt>
                <c:pt idx="33711">
                  <c:v>4.7477687499999996</c:v>
                </c:pt>
                <c:pt idx="33712">
                  <c:v>4.7474296875007997</c:v>
                </c:pt>
                <c:pt idx="33713">
                  <c:v>4.7478143750016004</c:v>
                </c:pt>
                <c:pt idx="33714">
                  <c:v>4.7482431250016006</c:v>
                </c:pt>
                <c:pt idx="33715">
                  <c:v>4.7485671875007993</c:v>
                </c:pt>
                <c:pt idx="33716">
                  <c:v>4.7490696875007998</c:v>
                </c:pt>
                <c:pt idx="33717">
                  <c:v>4.7494474999999996</c:v>
                </c:pt>
                <c:pt idx="33718">
                  <c:v>4.7499265624992004</c:v>
                </c:pt>
                <c:pt idx="33719">
                  <c:v>4.7503146875007998</c:v>
                </c:pt>
                <c:pt idx="33720">
                  <c:v>4.7507859375007992</c:v>
                </c:pt>
                <c:pt idx="33721">
                  <c:v>4.7511540624992001</c:v>
                </c:pt>
                <c:pt idx="33722">
                  <c:v>4.7508143750016005</c:v>
                </c:pt>
                <c:pt idx="33723">
                  <c:v>4.7506953124992002</c:v>
                </c:pt>
                <c:pt idx="33724">
                  <c:v>4.7502293750016005</c:v>
                </c:pt>
                <c:pt idx="33725">
                  <c:v>4.7497753124992004</c:v>
                </c:pt>
                <c:pt idx="33726">
                  <c:v>4.7493496875007999</c:v>
                </c:pt>
                <c:pt idx="33727">
                  <c:v>4.7488549999999998</c:v>
                </c:pt>
                <c:pt idx="33728">
                  <c:v>4.7484946875007994</c:v>
                </c:pt>
                <c:pt idx="33729">
                  <c:v>4.7479975000000003</c:v>
                </c:pt>
                <c:pt idx="33730">
                  <c:v>4.7475440624992009</c:v>
                </c:pt>
                <c:pt idx="33731">
                  <c:v>4.7471621875007992</c:v>
                </c:pt>
                <c:pt idx="33732">
                  <c:v>4.7467134375007998</c:v>
                </c:pt>
                <c:pt idx="33733">
                  <c:v>4.7461734375007998</c:v>
                </c:pt>
                <c:pt idx="33734">
                  <c:v>4.7456321875007994</c:v>
                </c:pt>
                <c:pt idx="33735">
                  <c:v>4.7451737500000002</c:v>
                </c:pt>
                <c:pt idx="33736">
                  <c:v>4.7447437499999996</c:v>
                </c:pt>
                <c:pt idx="33737">
                  <c:v>4.7442774999999999</c:v>
                </c:pt>
                <c:pt idx="33738">
                  <c:v>4.7439087500000001</c:v>
                </c:pt>
                <c:pt idx="33739">
                  <c:v>4.7432918750016002</c:v>
                </c:pt>
                <c:pt idx="33740">
                  <c:v>4.7429484375007993</c:v>
                </c:pt>
                <c:pt idx="33741">
                  <c:v>4.7426034375007999</c:v>
                </c:pt>
                <c:pt idx="33742">
                  <c:v>4.7430487499999998</c:v>
                </c:pt>
                <c:pt idx="33743">
                  <c:v>4.7433853124992007</c:v>
                </c:pt>
                <c:pt idx="33744">
                  <c:v>4.7438396875007998</c:v>
                </c:pt>
                <c:pt idx="33745">
                  <c:v>4.7442200000000003</c:v>
                </c:pt>
                <c:pt idx="33746">
                  <c:v>4.7448034375007992</c:v>
                </c:pt>
                <c:pt idx="33747">
                  <c:v>4.7453053124992008</c:v>
                </c:pt>
                <c:pt idx="33748">
                  <c:v>4.7458462499999996</c:v>
                </c:pt>
                <c:pt idx="33749">
                  <c:v>4.7463112499999998</c:v>
                </c:pt>
                <c:pt idx="33750">
                  <c:v>4.7466903124992008</c:v>
                </c:pt>
                <c:pt idx="33751">
                  <c:v>4.7471778124992001</c:v>
                </c:pt>
                <c:pt idx="33752">
                  <c:v>4.7476349999999998</c:v>
                </c:pt>
                <c:pt idx="33753">
                  <c:v>4.7479843750016002</c:v>
                </c:pt>
                <c:pt idx="33754">
                  <c:v>4.7485231250016007</c:v>
                </c:pt>
                <c:pt idx="33755">
                  <c:v>4.7490468750016008</c:v>
                </c:pt>
                <c:pt idx="33756">
                  <c:v>4.7495418750016007</c:v>
                </c:pt>
                <c:pt idx="33757">
                  <c:v>4.7500784375007994</c:v>
                </c:pt>
                <c:pt idx="33758">
                  <c:v>4.7504</c:v>
                </c:pt>
                <c:pt idx="33759">
                  <c:v>4.7509046875007996</c:v>
                </c:pt>
                <c:pt idx="33760">
                  <c:v>4.7512618750016005</c:v>
                </c:pt>
                <c:pt idx="33761">
                  <c:v>4.7518381250016004</c:v>
                </c:pt>
                <c:pt idx="33762">
                  <c:v>4.7524462500000002</c:v>
                </c:pt>
                <c:pt idx="33763">
                  <c:v>4.752866875001601</c:v>
                </c:pt>
                <c:pt idx="33764">
                  <c:v>4.7531931250016006</c:v>
                </c:pt>
                <c:pt idx="33765">
                  <c:v>4.7535596875007995</c:v>
                </c:pt>
                <c:pt idx="33766">
                  <c:v>4.7539175</c:v>
                </c:pt>
                <c:pt idx="33767">
                  <c:v>4.7544703124992003</c:v>
                </c:pt>
                <c:pt idx="33768">
                  <c:v>4.7549537500000003</c:v>
                </c:pt>
                <c:pt idx="33769">
                  <c:v>4.7553803124992005</c:v>
                </c:pt>
                <c:pt idx="33770">
                  <c:v>4.7557396875007996</c:v>
                </c:pt>
                <c:pt idx="33771">
                  <c:v>4.7553446875007994</c:v>
                </c:pt>
                <c:pt idx="33772">
                  <c:v>4.7547040624992007</c:v>
                </c:pt>
                <c:pt idx="33773">
                  <c:v>4.7542850000000003</c:v>
                </c:pt>
                <c:pt idx="33774">
                  <c:v>4.7539521875007997</c:v>
                </c:pt>
                <c:pt idx="33775">
                  <c:v>4.7532025000000004</c:v>
                </c:pt>
                <c:pt idx="33776">
                  <c:v>4.75275625</c:v>
                </c:pt>
                <c:pt idx="33777">
                  <c:v>4.7522996875007992</c:v>
                </c:pt>
                <c:pt idx="33778">
                  <c:v>4.7518018750016005</c:v>
                </c:pt>
                <c:pt idx="33779">
                  <c:v>4.7513190624992001</c:v>
                </c:pt>
                <c:pt idx="33780">
                  <c:v>4.7509621875007992</c:v>
                </c:pt>
                <c:pt idx="33781">
                  <c:v>4.7504387499999998</c:v>
                </c:pt>
                <c:pt idx="33782">
                  <c:v>4.7498909375007994</c:v>
                </c:pt>
                <c:pt idx="33783">
                  <c:v>4.7496328124992004</c:v>
                </c:pt>
                <c:pt idx="33784">
                  <c:v>4.7492712499999996</c:v>
                </c:pt>
                <c:pt idx="33785">
                  <c:v>4.7489284375007994</c:v>
                </c:pt>
                <c:pt idx="33786">
                  <c:v>4.7485074999999997</c:v>
                </c:pt>
                <c:pt idx="33787">
                  <c:v>4.7483309375007998</c:v>
                </c:pt>
                <c:pt idx="33788">
                  <c:v>4.7480003124992001</c:v>
                </c:pt>
                <c:pt idx="33789">
                  <c:v>4.7483115624992003</c:v>
                </c:pt>
                <c:pt idx="33790">
                  <c:v>4.7487050000000002</c:v>
                </c:pt>
                <c:pt idx="33791">
                  <c:v>4.7491349999999999</c:v>
                </c:pt>
                <c:pt idx="33792">
                  <c:v>4.7495353124992006</c:v>
                </c:pt>
                <c:pt idx="33793">
                  <c:v>4.74993</c:v>
                </c:pt>
                <c:pt idx="33794">
                  <c:v>4.7500781250016004</c:v>
                </c:pt>
                <c:pt idx="33795">
                  <c:v>4.7504681250016008</c:v>
                </c:pt>
                <c:pt idx="33796">
                  <c:v>4.750095</c:v>
                </c:pt>
                <c:pt idx="33797">
                  <c:v>4.7505274999999996</c:v>
                </c:pt>
                <c:pt idx="33798">
                  <c:v>4.7511265624992003</c:v>
                </c:pt>
                <c:pt idx="33799">
                  <c:v>4.7514475000000003</c:v>
                </c:pt>
                <c:pt idx="33800">
                  <c:v>4.7519384375007991</c:v>
                </c:pt>
                <c:pt idx="33801">
                  <c:v>4.7523078124992004</c:v>
                </c:pt>
                <c:pt idx="33802">
                  <c:v>4.7527643750016004</c:v>
                </c:pt>
                <c:pt idx="33803">
                  <c:v>4.7530884375007991</c:v>
                </c:pt>
                <c:pt idx="33804">
                  <c:v>4.7534409375007991</c:v>
                </c:pt>
                <c:pt idx="33805">
                  <c:v>4.7530390624992007</c:v>
                </c:pt>
                <c:pt idx="33806">
                  <c:v>4.7524971875007997</c:v>
                </c:pt>
                <c:pt idx="33807">
                  <c:v>4.7519184375007999</c:v>
                </c:pt>
                <c:pt idx="33808">
                  <c:v>4.7513503124992003</c:v>
                </c:pt>
                <c:pt idx="33809">
                  <c:v>4.7505743750016007</c:v>
                </c:pt>
                <c:pt idx="33810">
                  <c:v>4.7500543750016009</c:v>
                </c:pt>
                <c:pt idx="33811">
                  <c:v>4.7496143750016007</c:v>
                </c:pt>
                <c:pt idx="33812">
                  <c:v>4.7491984375007998</c:v>
                </c:pt>
                <c:pt idx="33813">
                  <c:v>4.7487218750016007</c:v>
                </c:pt>
                <c:pt idx="33814">
                  <c:v>4.7483137500000003</c:v>
                </c:pt>
                <c:pt idx="33815">
                  <c:v>4.7479715624992007</c:v>
                </c:pt>
                <c:pt idx="33816">
                  <c:v>4.7473221875007994</c:v>
                </c:pt>
                <c:pt idx="33817">
                  <c:v>4.7469637499999999</c:v>
                </c:pt>
                <c:pt idx="33818">
                  <c:v>4.7465859375007993</c:v>
                </c:pt>
                <c:pt idx="33819">
                  <c:v>4.7469631250016002</c:v>
                </c:pt>
                <c:pt idx="33820">
                  <c:v>4.7473937499999996</c:v>
                </c:pt>
                <c:pt idx="33821">
                  <c:v>4.7477421875007995</c:v>
                </c:pt>
                <c:pt idx="33822">
                  <c:v>4.7481453124992008</c:v>
                </c:pt>
                <c:pt idx="33823">
                  <c:v>4.7485528124992005</c:v>
                </c:pt>
                <c:pt idx="33824">
                  <c:v>4.7488887499999999</c:v>
                </c:pt>
                <c:pt idx="33825">
                  <c:v>4.749295</c:v>
                </c:pt>
                <c:pt idx="33826">
                  <c:v>4.7498090624992004</c:v>
                </c:pt>
                <c:pt idx="33827">
                  <c:v>4.7503181250016002</c:v>
                </c:pt>
                <c:pt idx="33828">
                  <c:v>4.750775</c:v>
                </c:pt>
                <c:pt idx="33829">
                  <c:v>4.7512125000000003</c:v>
                </c:pt>
                <c:pt idx="33830">
                  <c:v>4.7515396875007996</c:v>
                </c:pt>
                <c:pt idx="33831">
                  <c:v>4.7518918750016006</c:v>
                </c:pt>
                <c:pt idx="33832">
                  <c:v>4.7523490624992002</c:v>
                </c:pt>
                <c:pt idx="33833">
                  <c:v>4.7527412499999997</c:v>
                </c:pt>
                <c:pt idx="33834">
                  <c:v>4.7531503124992005</c:v>
                </c:pt>
                <c:pt idx="33835">
                  <c:v>4.7535362499999998</c:v>
                </c:pt>
                <c:pt idx="33836">
                  <c:v>4.7531753124992004</c:v>
                </c:pt>
                <c:pt idx="33837">
                  <c:v>4.7526131250016004</c:v>
                </c:pt>
                <c:pt idx="33838">
                  <c:v>4.7522906250016002</c:v>
                </c:pt>
                <c:pt idx="33839">
                  <c:v>4.7515846875007997</c:v>
                </c:pt>
                <c:pt idx="33840">
                  <c:v>4.7511549999999998</c:v>
                </c:pt>
                <c:pt idx="33841">
                  <c:v>4.750813125001601</c:v>
                </c:pt>
                <c:pt idx="33842">
                  <c:v>4.750345625001601</c:v>
                </c:pt>
                <c:pt idx="33843">
                  <c:v>4.7497990624992008</c:v>
                </c:pt>
                <c:pt idx="33844">
                  <c:v>4.7493396875007994</c:v>
                </c:pt>
                <c:pt idx="33845">
                  <c:v>4.7489675</c:v>
                </c:pt>
                <c:pt idx="33846">
                  <c:v>4.7485956250016006</c:v>
                </c:pt>
                <c:pt idx="33847">
                  <c:v>4.7481915624992004</c:v>
                </c:pt>
                <c:pt idx="33848">
                  <c:v>4.7477171875007995</c:v>
                </c:pt>
                <c:pt idx="33849">
                  <c:v>4.7471581250016008</c:v>
                </c:pt>
                <c:pt idx="33850">
                  <c:v>4.7466071875007998</c:v>
                </c:pt>
                <c:pt idx="33851">
                  <c:v>4.74611625</c:v>
                </c:pt>
                <c:pt idx="33852">
                  <c:v>4.7456234375007993</c:v>
                </c:pt>
                <c:pt idx="33853">
                  <c:v>4.7451609375007999</c:v>
                </c:pt>
                <c:pt idx="33854">
                  <c:v>4.7448268750016007</c:v>
                </c:pt>
                <c:pt idx="33855">
                  <c:v>4.7443671875007993</c:v>
                </c:pt>
                <c:pt idx="33856">
                  <c:v>4.7447521875007999</c:v>
                </c:pt>
                <c:pt idx="33857">
                  <c:v>4.7450934375007998</c:v>
                </c:pt>
                <c:pt idx="33858">
                  <c:v>4.7455490624992009</c:v>
                </c:pt>
                <c:pt idx="33859">
                  <c:v>4.7458962500000004</c:v>
                </c:pt>
                <c:pt idx="33860">
                  <c:v>4.7462350000000004</c:v>
                </c:pt>
                <c:pt idx="33861">
                  <c:v>4.7466428124992008</c:v>
                </c:pt>
                <c:pt idx="33862">
                  <c:v>4.7471565624992005</c:v>
                </c:pt>
                <c:pt idx="33863">
                  <c:v>4.7476806250016006</c:v>
                </c:pt>
                <c:pt idx="33864">
                  <c:v>4.7480134375007994</c:v>
                </c:pt>
                <c:pt idx="33865">
                  <c:v>4.7485412499999997</c:v>
                </c:pt>
                <c:pt idx="33866">
                  <c:v>4.7489271875007999</c:v>
                </c:pt>
                <c:pt idx="33867">
                  <c:v>4.7492528124992006</c:v>
                </c:pt>
                <c:pt idx="33868">
                  <c:v>4.7497178124992008</c:v>
                </c:pt>
                <c:pt idx="33869">
                  <c:v>4.7500465624992003</c:v>
                </c:pt>
                <c:pt idx="33870">
                  <c:v>4.7503856250016003</c:v>
                </c:pt>
                <c:pt idx="33871">
                  <c:v>4.7508890624992004</c:v>
                </c:pt>
                <c:pt idx="33872">
                  <c:v>4.751529375001601</c:v>
                </c:pt>
                <c:pt idx="33873">
                  <c:v>4.7518928124992001</c:v>
                </c:pt>
                <c:pt idx="33874">
                  <c:v>4.7522415624992007</c:v>
                </c:pt>
                <c:pt idx="33875">
                  <c:v>4.7527340624992007</c:v>
                </c:pt>
                <c:pt idx="33876">
                  <c:v>4.7530712499999996</c:v>
                </c:pt>
                <c:pt idx="33877">
                  <c:v>4.7526959375007998</c:v>
                </c:pt>
                <c:pt idx="33878">
                  <c:v>4.7521234375007992</c:v>
                </c:pt>
                <c:pt idx="33879">
                  <c:v>4.7517434375007994</c:v>
                </c:pt>
                <c:pt idx="33880">
                  <c:v>4.7514075</c:v>
                </c:pt>
                <c:pt idx="33881">
                  <c:v>4.7510106250016007</c:v>
                </c:pt>
                <c:pt idx="33882">
                  <c:v>4.7505375000000001</c:v>
                </c:pt>
                <c:pt idx="33883">
                  <c:v>4.7500012500000004</c:v>
                </c:pt>
                <c:pt idx="33884">
                  <c:v>4.7496528124992006</c:v>
                </c:pt>
                <c:pt idx="33885">
                  <c:v>4.7489584375007992</c:v>
                </c:pt>
                <c:pt idx="33886">
                  <c:v>4.7485665624992004</c:v>
                </c:pt>
                <c:pt idx="33887">
                  <c:v>4.7481981250016005</c:v>
                </c:pt>
                <c:pt idx="33888">
                  <c:v>4.7478731250016004</c:v>
                </c:pt>
                <c:pt idx="33889">
                  <c:v>4.7474971875007999</c:v>
                </c:pt>
                <c:pt idx="33890">
                  <c:v>4.7471659375007995</c:v>
                </c:pt>
                <c:pt idx="33891">
                  <c:v>4.7467353124992009</c:v>
                </c:pt>
                <c:pt idx="33892">
                  <c:v>4.7462721875007992</c:v>
                </c:pt>
                <c:pt idx="33893">
                  <c:v>4.7461181250016002</c:v>
                </c:pt>
                <c:pt idx="33894">
                  <c:v>4.7459350000000002</c:v>
                </c:pt>
                <c:pt idx="33895">
                  <c:v>4.7462596875007996</c:v>
                </c:pt>
                <c:pt idx="33896">
                  <c:v>4.7466209375007997</c:v>
                </c:pt>
                <c:pt idx="33897">
                  <c:v>4.7469981250016007</c:v>
                </c:pt>
                <c:pt idx="33898">
                  <c:v>4.7474034375007994</c:v>
                </c:pt>
                <c:pt idx="33899">
                  <c:v>4.7478140624992005</c:v>
                </c:pt>
                <c:pt idx="33900">
                  <c:v>4.7481259375007996</c:v>
                </c:pt>
                <c:pt idx="33901">
                  <c:v>4.7485496875007991</c:v>
                </c:pt>
                <c:pt idx="33902">
                  <c:v>4.7489190624992004</c:v>
                </c:pt>
                <c:pt idx="33903">
                  <c:v>4.7492400000000004</c:v>
                </c:pt>
                <c:pt idx="33904">
                  <c:v>4.7496628124992002</c:v>
                </c:pt>
                <c:pt idx="33905">
                  <c:v>4.7501862499999996</c:v>
                </c:pt>
                <c:pt idx="33906">
                  <c:v>4.7505837499999997</c:v>
                </c:pt>
                <c:pt idx="33907">
                  <c:v>4.7511090624992001</c:v>
                </c:pt>
                <c:pt idx="33908">
                  <c:v>4.7515131250016003</c:v>
                </c:pt>
                <c:pt idx="33909">
                  <c:v>4.7520690624992001</c:v>
                </c:pt>
                <c:pt idx="33910">
                  <c:v>4.7524640624992003</c:v>
                </c:pt>
                <c:pt idx="33911">
                  <c:v>4.7528899999999998</c:v>
                </c:pt>
                <c:pt idx="33912">
                  <c:v>4.7532871875007991</c:v>
                </c:pt>
                <c:pt idx="33913">
                  <c:v>4.7537315624992003</c:v>
                </c:pt>
                <c:pt idx="33914">
                  <c:v>4.7543312499999999</c:v>
                </c:pt>
                <c:pt idx="33915">
                  <c:v>4.7547431250016006</c:v>
                </c:pt>
                <c:pt idx="33916">
                  <c:v>4.7543231250016005</c:v>
                </c:pt>
                <c:pt idx="33917">
                  <c:v>4.7539090624992006</c:v>
                </c:pt>
                <c:pt idx="33918">
                  <c:v>4.7535212500000004</c:v>
                </c:pt>
                <c:pt idx="33919">
                  <c:v>4.7528765624992007</c:v>
                </c:pt>
                <c:pt idx="33920">
                  <c:v>4.7522293750016003</c:v>
                </c:pt>
                <c:pt idx="33921">
                  <c:v>4.7517484375007992</c:v>
                </c:pt>
                <c:pt idx="33922">
                  <c:v>4.7512040624992009</c:v>
                </c:pt>
                <c:pt idx="33923">
                  <c:v>4.7507134375007993</c:v>
                </c:pt>
                <c:pt idx="33924">
                  <c:v>4.7500968750016002</c:v>
                </c:pt>
                <c:pt idx="33925">
                  <c:v>4.7494687500000001</c:v>
                </c:pt>
                <c:pt idx="33926">
                  <c:v>4.7488384375007993</c:v>
                </c:pt>
                <c:pt idx="33927">
                  <c:v>4.7483209375007993</c:v>
                </c:pt>
                <c:pt idx="33928">
                  <c:v>4.747858125001601</c:v>
                </c:pt>
                <c:pt idx="33929">
                  <c:v>4.7473490624992003</c:v>
                </c:pt>
                <c:pt idx="33930">
                  <c:v>4.7469640624992007</c:v>
                </c:pt>
                <c:pt idx="33931">
                  <c:v>4.7464193750016008</c:v>
                </c:pt>
                <c:pt idx="33932">
                  <c:v>4.7459143750016004</c:v>
                </c:pt>
                <c:pt idx="33933">
                  <c:v>4.7455249999999998</c:v>
                </c:pt>
                <c:pt idx="33934">
                  <c:v>4.7450537500000003</c:v>
                </c:pt>
                <c:pt idx="33935">
                  <c:v>4.7446818750016009</c:v>
                </c:pt>
                <c:pt idx="33936">
                  <c:v>4.7443609375007991</c:v>
                </c:pt>
                <c:pt idx="33937">
                  <c:v>4.7438315624992002</c:v>
                </c:pt>
                <c:pt idx="33938">
                  <c:v>4.7434034375007998</c:v>
                </c:pt>
                <c:pt idx="33939">
                  <c:v>4.7430521875007994</c:v>
                </c:pt>
                <c:pt idx="33940">
                  <c:v>4.7425409375007996</c:v>
                </c:pt>
                <c:pt idx="33941">
                  <c:v>4.7422093750016003</c:v>
                </c:pt>
                <c:pt idx="33942">
                  <c:v>4.7417462500000003</c:v>
                </c:pt>
                <c:pt idx="33943">
                  <c:v>4.7413653124992008</c:v>
                </c:pt>
                <c:pt idx="33944">
                  <c:v>4.7409646875007994</c:v>
                </c:pt>
                <c:pt idx="33945">
                  <c:v>4.7406228124992005</c:v>
                </c:pt>
                <c:pt idx="33946">
                  <c:v>4.7402490624992009</c:v>
                </c:pt>
                <c:pt idx="33947">
                  <c:v>4.7398684375007996</c:v>
                </c:pt>
                <c:pt idx="33948">
                  <c:v>4.7392643750016008</c:v>
                </c:pt>
                <c:pt idx="33949">
                  <c:v>4.7387887500000003</c:v>
                </c:pt>
                <c:pt idx="33950">
                  <c:v>4.7393106250016004</c:v>
                </c:pt>
                <c:pt idx="33951">
                  <c:v>4.7397215624992004</c:v>
                </c:pt>
                <c:pt idx="33952">
                  <c:v>4.7402562499999998</c:v>
                </c:pt>
                <c:pt idx="33953">
                  <c:v>4.7406371875007993</c:v>
                </c:pt>
                <c:pt idx="33954">
                  <c:v>4.7411784375007997</c:v>
                </c:pt>
                <c:pt idx="33955">
                  <c:v>4.7415443750016006</c:v>
                </c:pt>
                <c:pt idx="33956">
                  <c:v>4.7420328124992004</c:v>
                </c:pt>
                <c:pt idx="33957">
                  <c:v>4.7425178124992007</c:v>
                </c:pt>
                <c:pt idx="33958">
                  <c:v>4.7431190624992006</c:v>
                </c:pt>
                <c:pt idx="33959">
                  <c:v>4.7435437499999997</c:v>
                </c:pt>
                <c:pt idx="33960">
                  <c:v>4.7442215624992006</c:v>
                </c:pt>
                <c:pt idx="33961">
                  <c:v>4.7445684375007993</c:v>
                </c:pt>
                <c:pt idx="33962">
                  <c:v>4.7450465624992004</c:v>
                </c:pt>
                <c:pt idx="33963">
                  <c:v>4.7453837500000002</c:v>
                </c:pt>
                <c:pt idx="33964">
                  <c:v>4.7458824999999996</c:v>
                </c:pt>
                <c:pt idx="33965">
                  <c:v>4.7462356250016002</c:v>
                </c:pt>
                <c:pt idx="33966">
                  <c:v>4.7465815624992009</c:v>
                </c:pt>
                <c:pt idx="33967">
                  <c:v>4.7471156250016007</c:v>
                </c:pt>
                <c:pt idx="33968">
                  <c:v>4.7474449999999999</c:v>
                </c:pt>
                <c:pt idx="33969">
                  <c:v>4.7478265624992009</c:v>
                </c:pt>
                <c:pt idx="33970">
                  <c:v>4.7483518750016005</c:v>
                </c:pt>
                <c:pt idx="33971">
                  <c:v>4.7490965624992008</c:v>
                </c:pt>
                <c:pt idx="33972">
                  <c:v>4.7496165624992006</c:v>
                </c:pt>
                <c:pt idx="33973">
                  <c:v>4.7502781250016008</c:v>
                </c:pt>
                <c:pt idx="33974">
                  <c:v>4.7507262499999996</c:v>
                </c:pt>
                <c:pt idx="33975">
                  <c:v>4.7513746875007996</c:v>
                </c:pt>
                <c:pt idx="33976">
                  <c:v>4.7517584375007997</c:v>
                </c:pt>
                <c:pt idx="33977">
                  <c:v>4.7522715624992005</c:v>
                </c:pt>
                <c:pt idx="33978">
                  <c:v>4.7526884375007992</c:v>
                </c:pt>
                <c:pt idx="33979">
                  <c:v>4.7532050000000003</c:v>
                </c:pt>
                <c:pt idx="33980">
                  <c:v>4.7536015624992007</c:v>
                </c:pt>
                <c:pt idx="33981">
                  <c:v>4.7541734375007998</c:v>
                </c:pt>
                <c:pt idx="33982">
                  <c:v>4.7545090624992001</c:v>
                </c:pt>
                <c:pt idx="33983">
                  <c:v>4.7549981250016007</c:v>
                </c:pt>
                <c:pt idx="33984">
                  <c:v>4.7553262500000004</c:v>
                </c:pt>
                <c:pt idx="33985">
                  <c:v>4.7556874999999996</c:v>
                </c:pt>
                <c:pt idx="33986">
                  <c:v>4.7551550000000002</c:v>
                </c:pt>
                <c:pt idx="33987">
                  <c:v>4.7546815624992007</c:v>
                </c:pt>
                <c:pt idx="33988">
                  <c:v>4.7540859375007996</c:v>
                </c:pt>
                <c:pt idx="33989">
                  <c:v>4.7533781250016007</c:v>
                </c:pt>
                <c:pt idx="33990">
                  <c:v>4.7525075000000001</c:v>
                </c:pt>
                <c:pt idx="33991">
                  <c:v>4.7514450000000004</c:v>
                </c:pt>
                <c:pt idx="33992">
                  <c:v>4.7503709375007999</c:v>
                </c:pt>
                <c:pt idx="33993">
                  <c:v>4.7492574999999997</c:v>
                </c:pt>
                <c:pt idx="33994">
                  <c:v>4.7479993750016005</c:v>
                </c:pt>
                <c:pt idx="33995">
                  <c:v>4.7468281250016009</c:v>
                </c:pt>
                <c:pt idx="33996">
                  <c:v>4.7457406250016003</c:v>
                </c:pt>
                <c:pt idx="33997">
                  <c:v>4.7446175000000004</c:v>
                </c:pt>
                <c:pt idx="33998">
                  <c:v>4.7436271875007998</c:v>
                </c:pt>
                <c:pt idx="33999">
                  <c:v>4.7427912499999998</c:v>
                </c:pt>
                <c:pt idx="34000">
                  <c:v>4.7420906250016008</c:v>
                </c:pt>
                <c:pt idx="34001">
                  <c:v>4.7415440624992007</c:v>
                </c:pt>
                <c:pt idx="34002">
                  <c:v>4.7410871875007992</c:v>
                </c:pt>
                <c:pt idx="34003">
                  <c:v>4.7406974999999996</c:v>
                </c:pt>
                <c:pt idx="34004">
                  <c:v>4.7408887499999999</c:v>
                </c:pt>
                <c:pt idx="34005">
                  <c:v>4.7412165624992006</c:v>
                </c:pt>
                <c:pt idx="34006">
                  <c:v>4.7415659375007992</c:v>
                </c:pt>
                <c:pt idx="34007">
                  <c:v>4.7420024999999999</c:v>
                </c:pt>
                <c:pt idx="34008">
                  <c:v>4.7424771875007998</c:v>
                </c:pt>
                <c:pt idx="34009">
                  <c:v>4.7428165624992005</c:v>
                </c:pt>
                <c:pt idx="34010">
                  <c:v>4.7433500000000004</c:v>
                </c:pt>
                <c:pt idx="34011">
                  <c:v>4.7437915624992009</c:v>
                </c:pt>
                <c:pt idx="34012">
                  <c:v>4.7441268750016006</c:v>
                </c:pt>
                <c:pt idx="34013">
                  <c:v>4.7444993750016007</c:v>
                </c:pt>
                <c:pt idx="34014">
                  <c:v>4.7450190624992006</c:v>
                </c:pt>
                <c:pt idx="34015">
                  <c:v>4.7454859375007992</c:v>
                </c:pt>
                <c:pt idx="34016">
                  <c:v>4.7460500000000003</c:v>
                </c:pt>
                <c:pt idx="34017">
                  <c:v>4.7465684375007999</c:v>
                </c:pt>
                <c:pt idx="34018">
                  <c:v>4.7468940624992007</c:v>
                </c:pt>
                <c:pt idx="34019">
                  <c:v>4.7472431250016003</c:v>
                </c:pt>
                <c:pt idx="34020">
                  <c:v>4.7475809375007998</c:v>
                </c:pt>
                <c:pt idx="34021">
                  <c:v>4.7481371875007996</c:v>
                </c:pt>
                <c:pt idx="34022">
                  <c:v>4.7485187499999997</c:v>
                </c:pt>
                <c:pt idx="34023">
                  <c:v>4.7489324999999996</c:v>
                </c:pt>
                <c:pt idx="34024">
                  <c:v>4.7494290624992006</c:v>
                </c:pt>
                <c:pt idx="34025">
                  <c:v>4.7497578124992001</c:v>
                </c:pt>
                <c:pt idx="34026">
                  <c:v>4.7501175</c:v>
                </c:pt>
                <c:pt idx="34027">
                  <c:v>4.7497881250016007</c:v>
                </c:pt>
                <c:pt idx="34028">
                  <c:v>4.7493868750016004</c:v>
                </c:pt>
                <c:pt idx="34029">
                  <c:v>4.7490662500000003</c:v>
                </c:pt>
                <c:pt idx="34030">
                  <c:v>4.7487403124992005</c:v>
                </c:pt>
                <c:pt idx="34031">
                  <c:v>4.7482809375007999</c:v>
                </c:pt>
                <c:pt idx="34032">
                  <c:v>4.7476734375007998</c:v>
                </c:pt>
                <c:pt idx="34033">
                  <c:v>4.7470909375007997</c:v>
                </c:pt>
                <c:pt idx="34034">
                  <c:v>4.7465493750016003</c:v>
                </c:pt>
                <c:pt idx="34035">
                  <c:v>4.7459481250016005</c:v>
                </c:pt>
                <c:pt idx="34036">
                  <c:v>4.7453325</c:v>
                </c:pt>
                <c:pt idx="34037">
                  <c:v>4.7447675</c:v>
                </c:pt>
                <c:pt idx="34038">
                  <c:v>4.7442668750016006</c:v>
                </c:pt>
                <c:pt idx="34039">
                  <c:v>4.7436834375007999</c:v>
                </c:pt>
                <c:pt idx="34040">
                  <c:v>4.7431374999999996</c:v>
                </c:pt>
                <c:pt idx="34041">
                  <c:v>4.742731875001601</c:v>
                </c:pt>
                <c:pt idx="34042">
                  <c:v>4.7424081250016004</c:v>
                </c:pt>
                <c:pt idx="34043">
                  <c:v>4.7420600000000004</c:v>
                </c:pt>
                <c:pt idx="34044">
                  <c:v>4.7417315624992007</c:v>
                </c:pt>
                <c:pt idx="34045">
                  <c:v>4.7412296875007991</c:v>
                </c:pt>
                <c:pt idx="34046">
                  <c:v>4.7408418750016006</c:v>
                </c:pt>
                <c:pt idx="34047">
                  <c:v>4.7404031250016008</c:v>
                </c:pt>
                <c:pt idx="34048">
                  <c:v>4.7397940624992003</c:v>
                </c:pt>
                <c:pt idx="34049">
                  <c:v>4.7394109375007991</c:v>
                </c:pt>
                <c:pt idx="34050">
                  <c:v>4.7396837500000002</c:v>
                </c:pt>
                <c:pt idx="34051">
                  <c:v>4.7400721875007994</c:v>
                </c:pt>
                <c:pt idx="34052">
                  <c:v>4.7404996875007992</c:v>
                </c:pt>
                <c:pt idx="34053">
                  <c:v>4.7409512500000002</c:v>
                </c:pt>
                <c:pt idx="34054">
                  <c:v>4.7413187499999996</c:v>
                </c:pt>
                <c:pt idx="34055">
                  <c:v>4.7418521875007995</c:v>
                </c:pt>
                <c:pt idx="34056">
                  <c:v>4.742379375001601</c:v>
                </c:pt>
                <c:pt idx="34057">
                  <c:v>4.7427315624992001</c:v>
                </c:pt>
                <c:pt idx="34058">
                  <c:v>4.7431031250016007</c:v>
                </c:pt>
                <c:pt idx="34059">
                  <c:v>4.7436262500000002</c:v>
                </c:pt>
                <c:pt idx="34060">
                  <c:v>4.7439921875007993</c:v>
                </c:pt>
                <c:pt idx="34061">
                  <c:v>4.7445278124992001</c:v>
                </c:pt>
                <c:pt idx="34062">
                  <c:v>4.7450203124992001</c:v>
                </c:pt>
                <c:pt idx="34063">
                  <c:v>4.745723125001601</c:v>
                </c:pt>
                <c:pt idx="34064">
                  <c:v>4.7462396875007995</c:v>
                </c:pt>
                <c:pt idx="34065">
                  <c:v>4.746906875001601</c:v>
                </c:pt>
                <c:pt idx="34066">
                  <c:v>4.7473906250016009</c:v>
                </c:pt>
                <c:pt idx="34067">
                  <c:v>4.7479631250016006</c:v>
                </c:pt>
                <c:pt idx="34068">
                  <c:v>4.7484368750016008</c:v>
                </c:pt>
                <c:pt idx="34069">
                  <c:v>4.749100625001601</c:v>
                </c:pt>
                <c:pt idx="34070">
                  <c:v>4.7495609375007994</c:v>
                </c:pt>
                <c:pt idx="34071">
                  <c:v>4.7501262500000001</c:v>
                </c:pt>
                <c:pt idx="34072">
                  <c:v>4.7505706250016004</c:v>
                </c:pt>
                <c:pt idx="34073">
                  <c:v>4.7509784375007991</c:v>
                </c:pt>
                <c:pt idx="34074">
                  <c:v>4.7513553124992001</c:v>
                </c:pt>
                <c:pt idx="34075">
                  <c:v>4.7517325000000001</c:v>
                </c:pt>
                <c:pt idx="34076">
                  <c:v>4.752275</c:v>
                </c:pt>
                <c:pt idx="34077">
                  <c:v>4.7526553124992006</c:v>
                </c:pt>
                <c:pt idx="34078">
                  <c:v>4.7531587499999999</c:v>
                </c:pt>
                <c:pt idx="34079">
                  <c:v>4.7526662499999999</c:v>
                </c:pt>
                <c:pt idx="34080">
                  <c:v>4.7519071875007999</c:v>
                </c:pt>
                <c:pt idx="34081">
                  <c:v>4.7513543750016005</c:v>
                </c:pt>
                <c:pt idx="34082">
                  <c:v>4.7507356250016004</c:v>
                </c:pt>
                <c:pt idx="34083">
                  <c:v>4.7499771875007992</c:v>
                </c:pt>
                <c:pt idx="34084">
                  <c:v>4.7490987499999999</c:v>
                </c:pt>
                <c:pt idx="34085">
                  <c:v>4.7481940624992003</c:v>
                </c:pt>
                <c:pt idx="34086">
                  <c:v>4.7473271875007992</c:v>
                </c:pt>
                <c:pt idx="34087">
                  <c:v>4.7464153124992006</c:v>
                </c:pt>
                <c:pt idx="34088">
                  <c:v>4.7455015624992001</c:v>
                </c:pt>
                <c:pt idx="34089">
                  <c:v>4.7446328124992005</c:v>
                </c:pt>
                <c:pt idx="34090">
                  <c:v>4.7439281250016005</c:v>
                </c:pt>
                <c:pt idx="34091">
                  <c:v>4.7432528124992004</c:v>
                </c:pt>
                <c:pt idx="34092">
                  <c:v>4.7426612500000003</c:v>
                </c:pt>
                <c:pt idx="34093">
                  <c:v>4.7422268750016006</c:v>
                </c:pt>
                <c:pt idx="34094">
                  <c:v>4.7418590624992003</c:v>
                </c:pt>
                <c:pt idx="34095">
                  <c:v>4.7415324999999999</c:v>
                </c:pt>
                <c:pt idx="34096">
                  <c:v>4.7411431250016003</c:v>
                </c:pt>
                <c:pt idx="34097">
                  <c:v>4.7406628124992007</c:v>
                </c:pt>
                <c:pt idx="34098">
                  <c:v>4.7402187500000004</c:v>
                </c:pt>
                <c:pt idx="34099">
                  <c:v>4.740608125001601</c:v>
                </c:pt>
                <c:pt idx="34100">
                  <c:v>4.7411312499999996</c:v>
                </c:pt>
                <c:pt idx="34101">
                  <c:v>4.7417328124992002</c:v>
                </c:pt>
                <c:pt idx="34102">
                  <c:v>4.7422381250016006</c:v>
                </c:pt>
                <c:pt idx="34103">
                  <c:v>4.7427225000000002</c:v>
                </c:pt>
                <c:pt idx="34104">
                  <c:v>4.7431631250016002</c:v>
                </c:pt>
                <c:pt idx="34105">
                  <c:v>4.7436803124992002</c:v>
                </c:pt>
                <c:pt idx="34106">
                  <c:v>4.7440846875007994</c:v>
                </c:pt>
                <c:pt idx="34107">
                  <c:v>4.7446087500000003</c:v>
                </c:pt>
                <c:pt idx="34108">
                  <c:v>4.7450078124992006</c:v>
                </c:pt>
                <c:pt idx="34109">
                  <c:v>4.7453803124992007</c:v>
                </c:pt>
                <c:pt idx="34110">
                  <c:v>4.745910625001601</c:v>
                </c:pt>
                <c:pt idx="34111">
                  <c:v>4.7462462500000004</c:v>
                </c:pt>
                <c:pt idx="34112">
                  <c:v>4.7467134375007998</c:v>
                </c:pt>
                <c:pt idx="34113">
                  <c:v>4.7470415624992004</c:v>
                </c:pt>
                <c:pt idx="34114">
                  <c:v>4.7475171875007991</c:v>
                </c:pt>
                <c:pt idx="34115">
                  <c:v>4.7478593750016005</c:v>
                </c:pt>
                <c:pt idx="34116">
                  <c:v>4.74827625</c:v>
                </c:pt>
                <c:pt idx="34117">
                  <c:v>4.7480143750016008</c:v>
                </c:pt>
                <c:pt idx="34118">
                  <c:v>4.7476015624992005</c:v>
                </c:pt>
                <c:pt idx="34119">
                  <c:v>4.7470150000000002</c:v>
                </c:pt>
                <c:pt idx="34120">
                  <c:v>4.7463790624992006</c:v>
                </c:pt>
                <c:pt idx="34121">
                  <c:v>4.7460471875007997</c:v>
                </c:pt>
                <c:pt idx="34122">
                  <c:v>4.7455759375007993</c:v>
                </c:pt>
                <c:pt idx="34123">
                  <c:v>4.7450234375007998</c:v>
                </c:pt>
                <c:pt idx="34124">
                  <c:v>4.7446046875007992</c:v>
                </c:pt>
                <c:pt idx="34125">
                  <c:v>4.7442831250016004</c:v>
                </c:pt>
                <c:pt idx="34126">
                  <c:v>4.7446062500000004</c:v>
                </c:pt>
                <c:pt idx="34127">
                  <c:v>4.7447712500000003</c:v>
                </c:pt>
                <c:pt idx="34128">
                  <c:v>4.7451524999999997</c:v>
                </c:pt>
                <c:pt idx="34129">
                  <c:v>4.7454984375007996</c:v>
                </c:pt>
                <c:pt idx="34130">
                  <c:v>4.745899375001601</c:v>
                </c:pt>
                <c:pt idx="34131">
                  <c:v>4.7462593750016007</c:v>
                </c:pt>
                <c:pt idx="34132">
                  <c:v>4.7460121875007992</c:v>
                </c:pt>
                <c:pt idx="34133">
                  <c:v>4.7461712499999997</c:v>
                </c:pt>
                <c:pt idx="34134">
                  <c:v>4.7458340624992008</c:v>
                </c:pt>
                <c:pt idx="34135">
                  <c:v>4.7452940624992008</c:v>
                </c:pt>
                <c:pt idx="34136">
                  <c:v>4.7446996875007992</c:v>
                </c:pt>
                <c:pt idx="34137">
                  <c:v>4.7443625000000003</c:v>
                </c:pt>
                <c:pt idx="34138">
                  <c:v>4.7439749999999998</c:v>
                </c:pt>
                <c:pt idx="34139">
                  <c:v>4.7435921875007994</c:v>
                </c:pt>
                <c:pt idx="34140">
                  <c:v>4.7432693750016002</c:v>
                </c:pt>
                <c:pt idx="34141">
                  <c:v>4.7429237500000001</c:v>
                </c:pt>
                <c:pt idx="34142">
                  <c:v>4.7424918750016003</c:v>
                </c:pt>
                <c:pt idx="34143">
                  <c:v>4.7421540624992007</c:v>
                </c:pt>
                <c:pt idx="34144">
                  <c:v>4.7417931250016006</c:v>
                </c:pt>
                <c:pt idx="34145">
                  <c:v>4.7414112499999996</c:v>
                </c:pt>
                <c:pt idx="34146">
                  <c:v>4.7410453124992005</c:v>
                </c:pt>
                <c:pt idx="34147">
                  <c:v>4.7406809375007999</c:v>
                </c:pt>
                <c:pt idx="34148">
                  <c:v>4.7402115624992005</c:v>
                </c:pt>
                <c:pt idx="34149">
                  <c:v>4.7398871875007993</c:v>
                </c:pt>
                <c:pt idx="34150">
                  <c:v>4.7394924999999999</c:v>
                </c:pt>
                <c:pt idx="34151">
                  <c:v>4.7395525000000003</c:v>
                </c:pt>
                <c:pt idx="34152">
                  <c:v>4.7399765624992005</c:v>
                </c:pt>
                <c:pt idx="34153">
                  <c:v>4.7403690624992008</c:v>
                </c:pt>
                <c:pt idx="34154">
                  <c:v>4.7409106250016002</c:v>
                </c:pt>
                <c:pt idx="34155">
                  <c:v>4.7412599999999996</c:v>
                </c:pt>
                <c:pt idx="34156">
                  <c:v>4.7418362500000004</c:v>
                </c:pt>
                <c:pt idx="34157">
                  <c:v>4.7423178124992003</c:v>
                </c:pt>
                <c:pt idx="34158">
                  <c:v>4.7428762500000001</c:v>
                </c:pt>
                <c:pt idx="34159">
                  <c:v>4.7432643750016004</c:v>
                </c:pt>
                <c:pt idx="34160">
                  <c:v>4.7437865624992002</c:v>
                </c:pt>
                <c:pt idx="34161">
                  <c:v>4.7441115624992003</c:v>
                </c:pt>
                <c:pt idx="34162">
                  <c:v>4.7445050000000002</c:v>
                </c:pt>
                <c:pt idx="34163">
                  <c:v>4.7449665624992008</c:v>
                </c:pt>
                <c:pt idx="34164">
                  <c:v>4.7453303124992008</c:v>
                </c:pt>
                <c:pt idx="34165">
                  <c:v>4.7457500000000001</c:v>
                </c:pt>
                <c:pt idx="34166">
                  <c:v>4.7461525</c:v>
                </c:pt>
                <c:pt idx="34167">
                  <c:v>4.7465893750016006</c:v>
                </c:pt>
                <c:pt idx="34168">
                  <c:v>4.7469153124992003</c:v>
                </c:pt>
                <c:pt idx="34169">
                  <c:v>4.7473153124992002</c:v>
                </c:pt>
                <c:pt idx="34170">
                  <c:v>4.7476584375007995</c:v>
                </c:pt>
                <c:pt idx="34171">
                  <c:v>4.7473099999999997</c:v>
                </c:pt>
                <c:pt idx="34172">
                  <c:v>4.7469365624992008</c:v>
                </c:pt>
                <c:pt idx="34173">
                  <c:v>4.7466068750016008</c:v>
                </c:pt>
                <c:pt idx="34174">
                  <c:v>4.7461912499999999</c:v>
                </c:pt>
                <c:pt idx="34175">
                  <c:v>4.7458568750016008</c:v>
                </c:pt>
                <c:pt idx="34176">
                  <c:v>4.7454103124992004</c:v>
                </c:pt>
                <c:pt idx="34177">
                  <c:v>4.7449821875007991</c:v>
                </c:pt>
                <c:pt idx="34178">
                  <c:v>4.7445674999999996</c:v>
                </c:pt>
                <c:pt idx="34179">
                  <c:v>4.7439946875007992</c:v>
                </c:pt>
                <c:pt idx="34180">
                  <c:v>4.7433968750016007</c:v>
                </c:pt>
                <c:pt idx="34181">
                  <c:v>4.7428393750016005</c:v>
                </c:pt>
                <c:pt idx="34182">
                  <c:v>4.7424531250016004</c:v>
                </c:pt>
                <c:pt idx="34183">
                  <c:v>4.742004375001601</c:v>
                </c:pt>
                <c:pt idx="34184">
                  <c:v>4.7415078124992007</c:v>
                </c:pt>
                <c:pt idx="34185">
                  <c:v>4.7410987499999999</c:v>
                </c:pt>
                <c:pt idx="34186">
                  <c:v>4.7404306250016006</c:v>
                </c:pt>
                <c:pt idx="34187">
                  <c:v>4.740009375001601</c:v>
                </c:pt>
                <c:pt idx="34188">
                  <c:v>4.7403371875007991</c:v>
                </c:pt>
                <c:pt idx="34189">
                  <c:v>4.7408615624992008</c:v>
                </c:pt>
                <c:pt idx="34190">
                  <c:v>4.7414081250016009</c:v>
                </c:pt>
                <c:pt idx="34191">
                  <c:v>4.7418612500000004</c:v>
                </c:pt>
                <c:pt idx="34192">
                  <c:v>4.7422771875007994</c:v>
                </c:pt>
                <c:pt idx="34193">
                  <c:v>4.7426603124992006</c:v>
                </c:pt>
                <c:pt idx="34194">
                  <c:v>4.7431221875007994</c:v>
                </c:pt>
                <c:pt idx="34195">
                  <c:v>4.7435043750016002</c:v>
                </c:pt>
                <c:pt idx="34196">
                  <c:v>4.7439909375007998</c:v>
                </c:pt>
                <c:pt idx="34197">
                  <c:v>4.7443503124992006</c:v>
                </c:pt>
                <c:pt idx="34198">
                  <c:v>4.7447890624992004</c:v>
                </c:pt>
                <c:pt idx="34199">
                  <c:v>4.7452206250016005</c:v>
                </c:pt>
                <c:pt idx="34200">
                  <c:v>4.7446875000000004</c:v>
                </c:pt>
                <c:pt idx="34201">
                  <c:v>4.7442203124992002</c:v>
                </c:pt>
                <c:pt idx="34202">
                  <c:v>4.7438799999999999</c:v>
                </c:pt>
                <c:pt idx="34203">
                  <c:v>4.7435256250016007</c:v>
                </c:pt>
                <c:pt idx="34204">
                  <c:v>4.7431909375007999</c:v>
                </c:pt>
                <c:pt idx="34205">
                  <c:v>4.7428678124992008</c:v>
                </c:pt>
                <c:pt idx="34206">
                  <c:v>4.7423462499999998</c:v>
                </c:pt>
                <c:pt idx="34207">
                  <c:v>4.7418734375007991</c:v>
                </c:pt>
                <c:pt idx="34208">
                  <c:v>4.7413915624992002</c:v>
                </c:pt>
                <c:pt idx="34209">
                  <c:v>4.7410371875007993</c:v>
                </c:pt>
                <c:pt idx="34210">
                  <c:v>4.7406812499999997</c:v>
                </c:pt>
                <c:pt idx="34211">
                  <c:v>4.7403468750016007</c:v>
                </c:pt>
                <c:pt idx="34212">
                  <c:v>4.7407584375007996</c:v>
                </c:pt>
                <c:pt idx="34213">
                  <c:v>4.7410909375007995</c:v>
                </c:pt>
                <c:pt idx="34214">
                  <c:v>4.7414975000000004</c:v>
                </c:pt>
                <c:pt idx="34215">
                  <c:v>4.7419615624992009</c:v>
                </c:pt>
                <c:pt idx="34216">
                  <c:v>4.7423450000000003</c:v>
                </c:pt>
                <c:pt idx="34217">
                  <c:v>4.7427534375007996</c:v>
                </c:pt>
                <c:pt idx="34218">
                  <c:v>4.7431725</c:v>
                </c:pt>
                <c:pt idx="34219">
                  <c:v>4.7436490624992009</c:v>
                </c:pt>
                <c:pt idx="34220">
                  <c:v>4.7439931250016008</c:v>
                </c:pt>
                <c:pt idx="34221">
                  <c:v>4.7443312500000001</c:v>
                </c:pt>
                <c:pt idx="34222">
                  <c:v>4.7439012500000004</c:v>
                </c:pt>
                <c:pt idx="34223">
                  <c:v>4.7440749999999996</c:v>
                </c:pt>
                <c:pt idx="34224">
                  <c:v>4.7443971875007991</c:v>
                </c:pt>
                <c:pt idx="34225">
                  <c:v>4.7448287499999999</c:v>
                </c:pt>
                <c:pt idx="34226">
                  <c:v>4.7452106250016008</c:v>
                </c:pt>
                <c:pt idx="34227">
                  <c:v>4.7456071875007995</c:v>
                </c:pt>
                <c:pt idx="34228">
                  <c:v>4.7454475</c:v>
                </c:pt>
                <c:pt idx="34229">
                  <c:v>4.7450856250016002</c:v>
                </c:pt>
                <c:pt idx="34230">
                  <c:v>4.7446434375007991</c:v>
                </c:pt>
                <c:pt idx="34231">
                  <c:v>4.744198125001601</c:v>
                </c:pt>
                <c:pt idx="34232">
                  <c:v>4.7437346875007993</c:v>
                </c:pt>
                <c:pt idx="34233">
                  <c:v>4.743341875001601</c:v>
                </c:pt>
                <c:pt idx="34234">
                  <c:v>4.7432984375007994</c:v>
                </c:pt>
                <c:pt idx="34235">
                  <c:v>4.7436465624992001</c:v>
                </c:pt>
                <c:pt idx="34236">
                  <c:v>4.7440665624992002</c:v>
                </c:pt>
                <c:pt idx="34237">
                  <c:v>4.7445068750016004</c:v>
                </c:pt>
                <c:pt idx="34238">
                  <c:v>4.7449859375007994</c:v>
                </c:pt>
                <c:pt idx="34239">
                  <c:v>4.7453893750016007</c:v>
                </c:pt>
                <c:pt idx="34240">
                  <c:v>4.7454765624992001</c:v>
                </c:pt>
                <c:pt idx="34241">
                  <c:v>4.7453984375007998</c:v>
                </c:pt>
                <c:pt idx="34242">
                  <c:v>4.7449862500000002</c:v>
                </c:pt>
                <c:pt idx="34243">
                  <c:v>4.7445449999999996</c:v>
                </c:pt>
                <c:pt idx="34244">
                  <c:v>4.7441221875007997</c:v>
                </c:pt>
                <c:pt idx="34245">
                  <c:v>4.7436668750016002</c:v>
                </c:pt>
                <c:pt idx="34246">
                  <c:v>4.7432825000000003</c:v>
                </c:pt>
                <c:pt idx="34247">
                  <c:v>4.7428006250016006</c:v>
                </c:pt>
                <c:pt idx="34248">
                  <c:v>4.7424634375007999</c:v>
                </c:pt>
                <c:pt idx="34249">
                  <c:v>4.7421256250016004</c:v>
                </c:pt>
                <c:pt idx="34250">
                  <c:v>4.7415928124992002</c:v>
                </c:pt>
                <c:pt idx="34251">
                  <c:v>4.7411846875007999</c:v>
                </c:pt>
                <c:pt idx="34252">
                  <c:v>4.7407568750016003</c:v>
                </c:pt>
                <c:pt idx="34253">
                  <c:v>4.7402734375007993</c:v>
                </c:pt>
                <c:pt idx="34254">
                  <c:v>4.7399006250016003</c:v>
                </c:pt>
                <c:pt idx="34255">
                  <c:v>4.7393625000000004</c:v>
                </c:pt>
                <c:pt idx="34256">
                  <c:v>4.7387490624992008</c:v>
                </c:pt>
                <c:pt idx="34257">
                  <c:v>4.7383993750016007</c:v>
                </c:pt>
                <c:pt idx="34258">
                  <c:v>4.7379178124992007</c:v>
                </c:pt>
                <c:pt idx="34259">
                  <c:v>4.7374703124992008</c:v>
                </c:pt>
                <c:pt idx="34260">
                  <c:v>4.7378040624992002</c:v>
                </c:pt>
                <c:pt idx="34261">
                  <c:v>4.7382524999999998</c:v>
                </c:pt>
                <c:pt idx="34262">
                  <c:v>4.7386918750016003</c:v>
                </c:pt>
                <c:pt idx="34263">
                  <c:v>4.7390687500000004</c:v>
                </c:pt>
                <c:pt idx="34264">
                  <c:v>4.7395590624992003</c:v>
                </c:pt>
                <c:pt idx="34265">
                  <c:v>4.7400718750016004</c:v>
                </c:pt>
                <c:pt idx="34266">
                  <c:v>4.7406596875007994</c:v>
                </c:pt>
                <c:pt idx="34267">
                  <c:v>4.7410165624992002</c:v>
                </c:pt>
                <c:pt idx="34268">
                  <c:v>4.7415259375007999</c:v>
                </c:pt>
                <c:pt idx="34269">
                  <c:v>4.7418546875007994</c:v>
                </c:pt>
                <c:pt idx="34270">
                  <c:v>4.74221</c:v>
                </c:pt>
                <c:pt idx="34271">
                  <c:v>4.7425687500000002</c:v>
                </c:pt>
                <c:pt idx="34272">
                  <c:v>4.7431578124992004</c:v>
                </c:pt>
                <c:pt idx="34273">
                  <c:v>4.7435090624992009</c:v>
                </c:pt>
                <c:pt idx="34274">
                  <c:v>4.7439875000000002</c:v>
                </c:pt>
                <c:pt idx="34275">
                  <c:v>4.7446759375007996</c:v>
                </c:pt>
                <c:pt idx="34276">
                  <c:v>4.7451471875007991</c:v>
                </c:pt>
                <c:pt idx="34277">
                  <c:v>4.7457256250016009</c:v>
                </c:pt>
                <c:pt idx="34278">
                  <c:v>4.7461515624992003</c:v>
                </c:pt>
                <c:pt idx="34279">
                  <c:v>4.746473125001601</c:v>
                </c:pt>
                <c:pt idx="34280">
                  <c:v>4.7470049999999997</c:v>
                </c:pt>
                <c:pt idx="34281">
                  <c:v>4.7475934375007993</c:v>
                </c:pt>
                <c:pt idx="34282">
                  <c:v>4.7479287499999998</c:v>
                </c:pt>
                <c:pt idx="34283">
                  <c:v>4.7484225000000002</c:v>
                </c:pt>
                <c:pt idx="34284">
                  <c:v>4.7490518750016006</c:v>
                </c:pt>
                <c:pt idx="34285">
                  <c:v>4.7495531250016008</c:v>
                </c:pt>
                <c:pt idx="34286">
                  <c:v>4.750191875001601</c:v>
                </c:pt>
                <c:pt idx="34287">
                  <c:v>4.7505121875007994</c:v>
                </c:pt>
                <c:pt idx="34288">
                  <c:v>4.7508840624992006</c:v>
                </c:pt>
                <c:pt idx="34289">
                  <c:v>4.7504671875007993</c:v>
                </c:pt>
                <c:pt idx="34290">
                  <c:v>4.7497871875007993</c:v>
                </c:pt>
                <c:pt idx="34291">
                  <c:v>4.7492900000000002</c:v>
                </c:pt>
                <c:pt idx="34292">
                  <c:v>4.748820625001601</c:v>
                </c:pt>
                <c:pt idx="34293">
                  <c:v>4.7482981250016003</c:v>
                </c:pt>
                <c:pt idx="34294">
                  <c:v>4.7476256250016009</c:v>
                </c:pt>
                <c:pt idx="34295">
                  <c:v>4.7468890624992008</c:v>
                </c:pt>
                <c:pt idx="34296">
                  <c:v>4.7463406250016007</c:v>
                </c:pt>
                <c:pt idx="34297">
                  <c:v>4.7458524999999998</c:v>
                </c:pt>
                <c:pt idx="34298">
                  <c:v>4.7453603124992005</c:v>
                </c:pt>
                <c:pt idx="34299">
                  <c:v>4.7448143750016003</c:v>
                </c:pt>
                <c:pt idx="34300">
                  <c:v>4.7443553124992004</c:v>
                </c:pt>
                <c:pt idx="34301">
                  <c:v>4.7438531250016007</c:v>
                </c:pt>
                <c:pt idx="34302">
                  <c:v>4.7432093750016007</c:v>
                </c:pt>
                <c:pt idx="34303">
                  <c:v>4.7425278124992003</c:v>
                </c:pt>
                <c:pt idx="34304">
                  <c:v>4.7419603124992005</c:v>
                </c:pt>
                <c:pt idx="34305">
                  <c:v>4.7414449999999997</c:v>
                </c:pt>
                <c:pt idx="34306">
                  <c:v>4.7408678124992001</c:v>
                </c:pt>
                <c:pt idx="34307">
                  <c:v>4.7402871875007992</c:v>
                </c:pt>
                <c:pt idx="34308">
                  <c:v>4.7397906250016009</c:v>
                </c:pt>
                <c:pt idx="34309">
                  <c:v>4.7394403124992008</c:v>
                </c:pt>
                <c:pt idx="34310">
                  <c:v>4.7390703124992006</c:v>
                </c:pt>
                <c:pt idx="34311">
                  <c:v>4.7387228124992005</c:v>
                </c:pt>
                <c:pt idx="34312">
                  <c:v>4.7390806250016002</c:v>
                </c:pt>
                <c:pt idx="34313">
                  <c:v>4.7394646875007993</c:v>
                </c:pt>
                <c:pt idx="34314">
                  <c:v>4.7398184375007997</c:v>
                </c:pt>
                <c:pt idx="34315">
                  <c:v>4.7402906250016006</c:v>
                </c:pt>
                <c:pt idx="34316">
                  <c:v>4.7406565624992005</c:v>
                </c:pt>
                <c:pt idx="34317">
                  <c:v>4.7412043750016002</c:v>
                </c:pt>
                <c:pt idx="34318">
                  <c:v>4.7416584375007993</c:v>
                </c:pt>
                <c:pt idx="34319">
                  <c:v>4.7421506250016003</c:v>
                </c:pt>
                <c:pt idx="34320">
                  <c:v>4.7426015624992006</c:v>
                </c:pt>
                <c:pt idx="34321">
                  <c:v>4.7431968750016003</c:v>
                </c:pt>
                <c:pt idx="34322">
                  <c:v>4.7436668750016002</c:v>
                </c:pt>
                <c:pt idx="34323">
                  <c:v>4.7441646875007999</c:v>
                </c:pt>
                <c:pt idx="34324">
                  <c:v>4.74465</c:v>
                </c:pt>
                <c:pt idx="34325">
                  <c:v>4.7452215624992009</c:v>
                </c:pt>
                <c:pt idx="34326">
                  <c:v>4.7457075</c:v>
                </c:pt>
                <c:pt idx="34327">
                  <c:v>4.7463356250016009</c:v>
                </c:pt>
                <c:pt idx="34328">
                  <c:v>4.7466625000000002</c:v>
                </c:pt>
                <c:pt idx="34329">
                  <c:v>4.7471728124992003</c:v>
                </c:pt>
                <c:pt idx="34330">
                  <c:v>4.747505625001601</c:v>
                </c:pt>
                <c:pt idx="34331">
                  <c:v>4.7479815624992003</c:v>
                </c:pt>
                <c:pt idx="34332">
                  <c:v>4.7484953124992009</c:v>
                </c:pt>
                <c:pt idx="34333">
                  <c:v>4.7488234375007998</c:v>
                </c:pt>
                <c:pt idx="34334">
                  <c:v>4.7492168750016006</c:v>
                </c:pt>
                <c:pt idx="34335">
                  <c:v>4.7496153124992002</c:v>
                </c:pt>
                <c:pt idx="34336">
                  <c:v>4.7500218750016003</c:v>
                </c:pt>
                <c:pt idx="34337">
                  <c:v>4.7505093750016005</c:v>
                </c:pt>
                <c:pt idx="34338">
                  <c:v>4.7510306250016008</c:v>
                </c:pt>
                <c:pt idx="34339">
                  <c:v>4.7514612500000002</c:v>
                </c:pt>
                <c:pt idx="34340">
                  <c:v>4.7509515624992007</c:v>
                </c:pt>
                <c:pt idx="34341">
                  <c:v>4.7504937500000004</c:v>
                </c:pt>
                <c:pt idx="34342">
                  <c:v>4.7499706250016009</c:v>
                </c:pt>
                <c:pt idx="34343">
                  <c:v>4.7492962500000004</c:v>
                </c:pt>
                <c:pt idx="34344">
                  <c:v>4.7485465624992003</c:v>
                </c:pt>
                <c:pt idx="34345">
                  <c:v>4.7477343750016008</c:v>
                </c:pt>
                <c:pt idx="34346">
                  <c:v>4.74698625</c:v>
                </c:pt>
                <c:pt idx="34347">
                  <c:v>4.7462443750016003</c:v>
                </c:pt>
                <c:pt idx="34348">
                  <c:v>4.7453759375007998</c:v>
                </c:pt>
                <c:pt idx="34349">
                  <c:v>4.7445790624992004</c:v>
                </c:pt>
                <c:pt idx="34350">
                  <c:v>4.7438856250016004</c:v>
                </c:pt>
                <c:pt idx="34351">
                  <c:v>4.7432115624992006</c:v>
                </c:pt>
                <c:pt idx="34352">
                  <c:v>4.7424065624992009</c:v>
                </c:pt>
                <c:pt idx="34353">
                  <c:v>4.7417006250016005</c:v>
                </c:pt>
                <c:pt idx="34354">
                  <c:v>4.7410943750016008</c:v>
                </c:pt>
                <c:pt idx="34355">
                  <c:v>4.7406056250016002</c:v>
                </c:pt>
                <c:pt idx="34356">
                  <c:v>4.7399553124992009</c:v>
                </c:pt>
                <c:pt idx="34357">
                  <c:v>4.7393031250016007</c:v>
                </c:pt>
                <c:pt idx="34358">
                  <c:v>4.7388371875007991</c:v>
                </c:pt>
                <c:pt idx="34359">
                  <c:v>4.7383396875007993</c:v>
                </c:pt>
                <c:pt idx="34360">
                  <c:v>4.7378015624992003</c:v>
                </c:pt>
                <c:pt idx="34361">
                  <c:v>4.737215</c:v>
                </c:pt>
                <c:pt idx="34362">
                  <c:v>4.7368387500000004</c:v>
                </c:pt>
                <c:pt idx="34363">
                  <c:v>4.7364153124992008</c:v>
                </c:pt>
                <c:pt idx="34364">
                  <c:v>4.73602875</c:v>
                </c:pt>
                <c:pt idx="34365">
                  <c:v>4.7356731250016004</c:v>
                </c:pt>
                <c:pt idx="34366">
                  <c:v>4.7351103124992004</c:v>
                </c:pt>
                <c:pt idx="34367">
                  <c:v>4.7347659375007991</c:v>
                </c:pt>
                <c:pt idx="34368">
                  <c:v>4.7344440624992004</c:v>
                </c:pt>
                <c:pt idx="34369">
                  <c:v>4.7348981250016005</c:v>
                </c:pt>
                <c:pt idx="34370">
                  <c:v>4.7352209375007996</c:v>
                </c:pt>
                <c:pt idx="34371">
                  <c:v>4.7356850000000001</c:v>
                </c:pt>
                <c:pt idx="34372">
                  <c:v>4.7360846875007994</c:v>
                </c:pt>
                <c:pt idx="34373">
                  <c:v>4.7365346875007992</c:v>
                </c:pt>
                <c:pt idx="34374">
                  <c:v>4.7370546875007991</c:v>
                </c:pt>
                <c:pt idx="34375">
                  <c:v>4.7376293750016005</c:v>
                </c:pt>
                <c:pt idx="34376">
                  <c:v>4.7380575</c:v>
                </c:pt>
                <c:pt idx="34377">
                  <c:v>4.73868125</c:v>
                </c:pt>
                <c:pt idx="34378">
                  <c:v>4.7392228124992002</c:v>
                </c:pt>
                <c:pt idx="34379">
                  <c:v>4.7397565624992009</c:v>
                </c:pt>
                <c:pt idx="34380">
                  <c:v>4.7402643750016002</c:v>
                </c:pt>
                <c:pt idx="34381">
                  <c:v>4.7408115624992009</c:v>
                </c:pt>
                <c:pt idx="34382">
                  <c:v>4.7412868750016006</c:v>
                </c:pt>
                <c:pt idx="34383">
                  <c:v>4.7417896875007992</c:v>
                </c:pt>
                <c:pt idx="34384">
                  <c:v>4.7422921875007997</c:v>
                </c:pt>
                <c:pt idx="34385">
                  <c:v>4.7426512499999998</c:v>
                </c:pt>
                <c:pt idx="34386">
                  <c:v>4.7430584375007996</c:v>
                </c:pt>
                <c:pt idx="34387">
                  <c:v>4.7433828124992008</c:v>
                </c:pt>
                <c:pt idx="34388">
                  <c:v>4.7430028124992001</c:v>
                </c:pt>
                <c:pt idx="34389">
                  <c:v>4.7425474999999997</c:v>
                </c:pt>
                <c:pt idx="34390">
                  <c:v>4.7419459375007991</c:v>
                </c:pt>
                <c:pt idx="34391">
                  <c:v>4.7414050000000003</c:v>
                </c:pt>
                <c:pt idx="34392">
                  <c:v>4.7408434375007991</c:v>
                </c:pt>
                <c:pt idx="34393">
                  <c:v>4.7402796875007995</c:v>
                </c:pt>
                <c:pt idx="34394">
                  <c:v>4.7396028124992009</c:v>
                </c:pt>
                <c:pt idx="34395">
                  <c:v>4.7387384375007997</c:v>
                </c:pt>
                <c:pt idx="34396">
                  <c:v>4.7378709375007997</c:v>
                </c:pt>
                <c:pt idx="34397">
                  <c:v>4.7370603124992003</c:v>
                </c:pt>
                <c:pt idx="34398">
                  <c:v>4.7362015624992004</c:v>
                </c:pt>
                <c:pt idx="34399">
                  <c:v>4.7353474999999996</c:v>
                </c:pt>
                <c:pt idx="34400">
                  <c:v>4.7346250000000003</c:v>
                </c:pt>
                <c:pt idx="34401">
                  <c:v>4.7341009375007994</c:v>
                </c:pt>
                <c:pt idx="34402">
                  <c:v>4.7335368750016009</c:v>
                </c:pt>
                <c:pt idx="34403">
                  <c:v>4.7330237500000001</c:v>
                </c:pt>
                <c:pt idx="34404">
                  <c:v>4.7326168750016002</c:v>
                </c:pt>
                <c:pt idx="34405">
                  <c:v>4.7322071875007996</c:v>
                </c:pt>
                <c:pt idx="34406">
                  <c:v>4.7318506250016004</c:v>
                </c:pt>
                <c:pt idx="34407">
                  <c:v>4.7319909375007994</c:v>
                </c:pt>
                <c:pt idx="34408">
                  <c:v>4.732373125001601</c:v>
                </c:pt>
                <c:pt idx="34409">
                  <c:v>4.7327137500000003</c:v>
                </c:pt>
                <c:pt idx="34410">
                  <c:v>4.7331231250016002</c:v>
                </c:pt>
                <c:pt idx="34411">
                  <c:v>4.7337018750016009</c:v>
                </c:pt>
                <c:pt idx="34412">
                  <c:v>4.7340612499999999</c:v>
                </c:pt>
                <c:pt idx="34413">
                  <c:v>4.7345221875007999</c:v>
                </c:pt>
                <c:pt idx="34414">
                  <c:v>4.7349340624992005</c:v>
                </c:pt>
                <c:pt idx="34415">
                  <c:v>4.7354853124992005</c:v>
                </c:pt>
                <c:pt idx="34416">
                  <c:v>4.7359006250016007</c:v>
                </c:pt>
                <c:pt idx="34417">
                  <c:v>4.7364487500000001</c:v>
                </c:pt>
                <c:pt idx="34418">
                  <c:v>4.7369796875007992</c:v>
                </c:pt>
                <c:pt idx="34419">
                  <c:v>4.7373450000000004</c:v>
                </c:pt>
                <c:pt idx="34420">
                  <c:v>4.7377878124992003</c:v>
                </c:pt>
                <c:pt idx="34421">
                  <c:v>4.7384071875007994</c:v>
                </c:pt>
                <c:pt idx="34422">
                  <c:v>4.7389084375007995</c:v>
                </c:pt>
                <c:pt idx="34423">
                  <c:v>4.7395290624992006</c:v>
                </c:pt>
                <c:pt idx="34424">
                  <c:v>4.7398562499999999</c:v>
                </c:pt>
                <c:pt idx="34425">
                  <c:v>4.7403262499999999</c:v>
                </c:pt>
                <c:pt idx="34426">
                  <c:v>4.7406503124992003</c:v>
                </c:pt>
                <c:pt idx="34427">
                  <c:v>4.7410356250016008</c:v>
                </c:pt>
                <c:pt idx="34428">
                  <c:v>4.7414887500000003</c:v>
                </c:pt>
                <c:pt idx="34429">
                  <c:v>4.7419240624992005</c:v>
                </c:pt>
                <c:pt idx="34430">
                  <c:v>4.7423774999999999</c:v>
                </c:pt>
                <c:pt idx="34431">
                  <c:v>4.7427812500000002</c:v>
                </c:pt>
                <c:pt idx="34432">
                  <c:v>4.7431084375007995</c:v>
                </c:pt>
                <c:pt idx="34433">
                  <c:v>4.7435943750016003</c:v>
                </c:pt>
                <c:pt idx="34434">
                  <c:v>4.7440665624992002</c:v>
                </c:pt>
                <c:pt idx="34435">
                  <c:v>4.7444578124992001</c:v>
                </c:pt>
                <c:pt idx="34436">
                  <c:v>4.7438121875007999</c:v>
                </c:pt>
                <c:pt idx="34437">
                  <c:v>4.7433353124992008</c:v>
                </c:pt>
                <c:pt idx="34438">
                  <c:v>4.7426578124992007</c:v>
                </c:pt>
                <c:pt idx="34439">
                  <c:v>4.7418396875007991</c:v>
                </c:pt>
                <c:pt idx="34440">
                  <c:v>4.7410050000000004</c:v>
                </c:pt>
                <c:pt idx="34441">
                  <c:v>4.7400821875007999</c:v>
                </c:pt>
                <c:pt idx="34442">
                  <c:v>4.7391143750016003</c:v>
                </c:pt>
                <c:pt idx="34443">
                  <c:v>4.7381700000000002</c:v>
                </c:pt>
                <c:pt idx="34444">
                  <c:v>4.7373271875007994</c:v>
                </c:pt>
                <c:pt idx="34445">
                  <c:v>4.7363850000000003</c:v>
                </c:pt>
                <c:pt idx="34446">
                  <c:v>4.7354406250016003</c:v>
                </c:pt>
                <c:pt idx="34447">
                  <c:v>4.7346178124992004</c:v>
                </c:pt>
                <c:pt idx="34448">
                  <c:v>4.7339531250016007</c:v>
                </c:pt>
                <c:pt idx="34449">
                  <c:v>4.7333274999999997</c:v>
                </c:pt>
                <c:pt idx="34450">
                  <c:v>4.7327203124992003</c:v>
                </c:pt>
                <c:pt idx="34451">
                  <c:v>4.7322340624992005</c:v>
                </c:pt>
                <c:pt idx="34452">
                  <c:v>4.7318409375007997</c:v>
                </c:pt>
                <c:pt idx="34453">
                  <c:v>4.7314981250016004</c:v>
                </c:pt>
                <c:pt idx="34454">
                  <c:v>4.7310924999999999</c:v>
                </c:pt>
                <c:pt idx="34455">
                  <c:v>4.7310603124992001</c:v>
                </c:pt>
                <c:pt idx="34456">
                  <c:v>4.7314153124992009</c:v>
                </c:pt>
                <c:pt idx="34457">
                  <c:v>4.7317875000000003</c:v>
                </c:pt>
                <c:pt idx="34458">
                  <c:v>4.7321481250016006</c:v>
                </c:pt>
                <c:pt idx="34459">
                  <c:v>4.7325746875007999</c:v>
                </c:pt>
                <c:pt idx="34460">
                  <c:v>4.7329165624992005</c:v>
                </c:pt>
                <c:pt idx="34461">
                  <c:v>4.7334612500000004</c:v>
                </c:pt>
                <c:pt idx="34462">
                  <c:v>4.7339846875007998</c:v>
                </c:pt>
                <c:pt idx="34463">
                  <c:v>4.7343178124992003</c:v>
                </c:pt>
                <c:pt idx="34464">
                  <c:v>4.7347975</c:v>
                </c:pt>
                <c:pt idx="34465">
                  <c:v>4.7352959375007995</c:v>
                </c:pt>
                <c:pt idx="34466">
                  <c:v>4.7356768750016007</c:v>
                </c:pt>
                <c:pt idx="34467">
                  <c:v>4.7360706250016005</c:v>
                </c:pt>
                <c:pt idx="34468">
                  <c:v>4.7366296875007992</c:v>
                </c:pt>
                <c:pt idx="34469">
                  <c:v>4.7371809375007992</c:v>
                </c:pt>
                <c:pt idx="34470">
                  <c:v>4.7377124999999998</c:v>
                </c:pt>
                <c:pt idx="34471">
                  <c:v>4.7382071875007998</c:v>
                </c:pt>
                <c:pt idx="34472">
                  <c:v>4.7386440624992003</c:v>
                </c:pt>
                <c:pt idx="34473">
                  <c:v>4.7390696875007992</c:v>
                </c:pt>
                <c:pt idx="34474">
                  <c:v>4.7394774999999996</c:v>
                </c:pt>
                <c:pt idx="34475">
                  <c:v>4.7398121875007995</c:v>
                </c:pt>
                <c:pt idx="34476">
                  <c:v>4.7403087499999996</c:v>
                </c:pt>
                <c:pt idx="34477">
                  <c:v>4.7406662500000003</c:v>
                </c:pt>
                <c:pt idx="34478">
                  <c:v>4.7412028124992007</c:v>
                </c:pt>
                <c:pt idx="34479">
                  <c:v>4.7407615624992001</c:v>
                </c:pt>
                <c:pt idx="34480">
                  <c:v>4.7403478124992002</c:v>
                </c:pt>
                <c:pt idx="34481">
                  <c:v>4.7399199999999997</c:v>
                </c:pt>
                <c:pt idx="34482">
                  <c:v>4.7395909375007994</c:v>
                </c:pt>
                <c:pt idx="34483">
                  <c:v>4.7391684375007994</c:v>
                </c:pt>
                <c:pt idx="34484">
                  <c:v>4.7388471875007996</c:v>
                </c:pt>
                <c:pt idx="34485">
                  <c:v>4.7384771875007994</c:v>
                </c:pt>
                <c:pt idx="34486">
                  <c:v>4.7379412500000004</c:v>
                </c:pt>
                <c:pt idx="34487">
                  <c:v>4.7376178124992006</c:v>
                </c:pt>
                <c:pt idx="34488">
                  <c:v>4.7369690624992007</c:v>
                </c:pt>
                <c:pt idx="34489">
                  <c:v>4.7366484375007998</c:v>
                </c:pt>
                <c:pt idx="34490">
                  <c:v>4.7370312500000002</c:v>
                </c:pt>
                <c:pt idx="34491">
                  <c:v>4.7375656250016007</c:v>
                </c:pt>
                <c:pt idx="34492">
                  <c:v>4.7379215624992002</c:v>
                </c:pt>
                <c:pt idx="34493">
                  <c:v>4.7384781250016008</c:v>
                </c:pt>
                <c:pt idx="34494">
                  <c:v>4.7388199999999996</c:v>
                </c:pt>
                <c:pt idx="34495">
                  <c:v>4.7392750000000001</c:v>
                </c:pt>
                <c:pt idx="34496">
                  <c:v>4.7397984375007995</c:v>
                </c:pt>
                <c:pt idx="34497">
                  <c:v>4.7402915624992001</c:v>
                </c:pt>
                <c:pt idx="34498">
                  <c:v>4.7406906250016005</c:v>
                </c:pt>
                <c:pt idx="34499">
                  <c:v>4.7410600000000001</c:v>
                </c:pt>
                <c:pt idx="34500">
                  <c:v>4.7414884375007995</c:v>
                </c:pt>
                <c:pt idx="34501">
                  <c:v>4.7418781250016009</c:v>
                </c:pt>
                <c:pt idx="34502">
                  <c:v>4.7424053124992005</c:v>
                </c:pt>
                <c:pt idx="34503">
                  <c:v>4.742908125001601</c:v>
                </c:pt>
                <c:pt idx="34504">
                  <c:v>4.7432687500000004</c:v>
                </c:pt>
                <c:pt idx="34505">
                  <c:v>4.7436556250016002</c:v>
                </c:pt>
                <c:pt idx="34506">
                  <c:v>4.7433087499999997</c:v>
                </c:pt>
                <c:pt idx="34507">
                  <c:v>4.7429703124992004</c:v>
                </c:pt>
                <c:pt idx="34508">
                  <c:v>4.7423534375007996</c:v>
                </c:pt>
                <c:pt idx="34509">
                  <c:v>4.7419746875007993</c:v>
                </c:pt>
                <c:pt idx="34510">
                  <c:v>4.7413884375007997</c:v>
                </c:pt>
                <c:pt idx="34511">
                  <c:v>4.7409240624992002</c:v>
                </c:pt>
                <c:pt idx="34512">
                  <c:v>4.7404343750016009</c:v>
                </c:pt>
                <c:pt idx="34513">
                  <c:v>4.7399993750016005</c:v>
                </c:pt>
                <c:pt idx="34514">
                  <c:v>4.7395137500000004</c:v>
                </c:pt>
                <c:pt idx="34515">
                  <c:v>4.7389365624992008</c:v>
                </c:pt>
                <c:pt idx="34516">
                  <c:v>4.7383534375007992</c:v>
                </c:pt>
                <c:pt idx="34517">
                  <c:v>4.7379084375007992</c:v>
                </c:pt>
                <c:pt idx="34518">
                  <c:v>4.7375096875007996</c:v>
                </c:pt>
                <c:pt idx="34519">
                  <c:v>4.7370037500000004</c:v>
                </c:pt>
                <c:pt idx="34520">
                  <c:v>4.7365262499999998</c:v>
                </c:pt>
                <c:pt idx="34521">
                  <c:v>4.7361418750016009</c:v>
                </c:pt>
                <c:pt idx="34522">
                  <c:v>4.7358040624992004</c:v>
                </c:pt>
                <c:pt idx="34523">
                  <c:v>4.7352915624992002</c:v>
                </c:pt>
                <c:pt idx="34524">
                  <c:v>4.7348056250016004</c:v>
                </c:pt>
                <c:pt idx="34525">
                  <c:v>4.7344456250016007</c:v>
                </c:pt>
                <c:pt idx="34526">
                  <c:v>4.7341249999999997</c:v>
                </c:pt>
                <c:pt idx="34527">
                  <c:v>4.7336675000000001</c:v>
                </c:pt>
                <c:pt idx="34528">
                  <c:v>4.7331703124992002</c:v>
                </c:pt>
                <c:pt idx="34529">
                  <c:v>4.7327046875007994</c:v>
                </c:pt>
                <c:pt idx="34530">
                  <c:v>4.7322415624992002</c:v>
                </c:pt>
                <c:pt idx="34531">
                  <c:v>4.7316759375007997</c:v>
                </c:pt>
                <c:pt idx="34532">
                  <c:v>4.7311631250016006</c:v>
                </c:pt>
                <c:pt idx="34533">
                  <c:v>4.7306165624992005</c:v>
                </c:pt>
                <c:pt idx="34534">
                  <c:v>4.7302837499999999</c:v>
                </c:pt>
                <c:pt idx="34535">
                  <c:v>4.7298028124992006</c:v>
                </c:pt>
                <c:pt idx="34536">
                  <c:v>4.72945875</c:v>
                </c:pt>
                <c:pt idx="34537">
                  <c:v>4.7299793750016006</c:v>
                </c:pt>
                <c:pt idx="34538">
                  <c:v>4.7303709375007994</c:v>
                </c:pt>
                <c:pt idx="34539">
                  <c:v>4.7308321875007993</c:v>
                </c:pt>
                <c:pt idx="34540">
                  <c:v>4.73124375</c:v>
                </c:pt>
                <c:pt idx="34541">
                  <c:v>4.7316196875007996</c:v>
                </c:pt>
                <c:pt idx="34542">
                  <c:v>4.7319624999999998</c:v>
                </c:pt>
                <c:pt idx="34543">
                  <c:v>4.7323453124992003</c:v>
                </c:pt>
                <c:pt idx="34544">
                  <c:v>4.7327046875007994</c:v>
                </c:pt>
                <c:pt idx="34545">
                  <c:v>4.7331287499999997</c:v>
                </c:pt>
                <c:pt idx="34546">
                  <c:v>4.7334775000000002</c:v>
                </c:pt>
                <c:pt idx="34547">
                  <c:v>4.7340746875007991</c:v>
                </c:pt>
                <c:pt idx="34548">
                  <c:v>4.7345350000000002</c:v>
                </c:pt>
                <c:pt idx="34549">
                  <c:v>4.7351065624992001</c:v>
                </c:pt>
                <c:pt idx="34550">
                  <c:v>4.7355112500000001</c:v>
                </c:pt>
                <c:pt idx="34551">
                  <c:v>4.7360712500000002</c:v>
                </c:pt>
                <c:pt idx="34552">
                  <c:v>4.7364212500000002</c:v>
                </c:pt>
                <c:pt idx="34553">
                  <c:v>4.7370028124992007</c:v>
                </c:pt>
                <c:pt idx="34554">
                  <c:v>4.7373656250016003</c:v>
                </c:pt>
                <c:pt idx="34555">
                  <c:v>4.737899375001601</c:v>
                </c:pt>
                <c:pt idx="34556">
                  <c:v>4.7383146875007993</c:v>
                </c:pt>
                <c:pt idx="34557">
                  <c:v>4.7387106250016009</c:v>
                </c:pt>
                <c:pt idx="34558">
                  <c:v>4.7390615624992005</c:v>
                </c:pt>
                <c:pt idx="34559">
                  <c:v>4.7386453124992007</c:v>
                </c:pt>
                <c:pt idx="34560">
                  <c:v>4.7382184375007999</c:v>
                </c:pt>
                <c:pt idx="34561">
                  <c:v>4.7378468750016003</c:v>
                </c:pt>
                <c:pt idx="34562">
                  <c:v>4.7373531250016008</c:v>
                </c:pt>
                <c:pt idx="34563">
                  <c:v>4.73682625</c:v>
                </c:pt>
                <c:pt idx="34564">
                  <c:v>4.7362840624992009</c:v>
                </c:pt>
                <c:pt idx="34565">
                  <c:v>4.7358084375007996</c:v>
                </c:pt>
                <c:pt idx="34566">
                  <c:v>4.7352346875007996</c:v>
                </c:pt>
                <c:pt idx="34567">
                  <c:v>4.7345771875007996</c:v>
                </c:pt>
                <c:pt idx="34568">
                  <c:v>4.7339275000000001</c:v>
                </c:pt>
                <c:pt idx="34569">
                  <c:v>4.7333681250016006</c:v>
                </c:pt>
                <c:pt idx="34570">
                  <c:v>4.7329043750016009</c:v>
                </c:pt>
                <c:pt idx="34571">
                  <c:v>4.7323550000000001</c:v>
                </c:pt>
                <c:pt idx="34572">
                  <c:v>4.7319337499999996</c:v>
                </c:pt>
                <c:pt idx="34573">
                  <c:v>4.7313787500000002</c:v>
                </c:pt>
                <c:pt idx="34574">
                  <c:v>4.7310137499999998</c:v>
                </c:pt>
                <c:pt idx="34575">
                  <c:v>4.7316103124992006</c:v>
                </c:pt>
                <c:pt idx="34576">
                  <c:v>4.7319581250016007</c:v>
                </c:pt>
                <c:pt idx="34577">
                  <c:v>4.7324321875007991</c:v>
                </c:pt>
                <c:pt idx="34578">
                  <c:v>4.7328568750016009</c:v>
                </c:pt>
                <c:pt idx="34579">
                  <c:v>4.7333746875007998</c:v>
                </c:pt>
                <c:pt idx="34580">
                  <c:v>4.7337465624992001</c:v>
                </c:pt>
                <c:pt idx="34581">
                  <c:v>4.7340796875007998</c:v>
                </c:pt>
                <c:pt idx="34582">
                  <c:v>4.7345840624992004</c:v>
                </c:pt>
                <c:pt idx="34583">
                  <c:v>4.7350165624992009</c:v>
                </c:pt>
                <c:pt idx="34584">
                  <c:v>4.7354500000000002</c:v>
                </c:pt>
                <c:pt idx="34585">
                  <c:v>4.7359534375007994</c:v>
                </c:pt>
                <c:pt idx="34586">
                  <c:v>4.736385625001601</c:v>
                </c:pt>
                <c:pt idx="34587">
                  <c:v>4.7369696875007996</c:v>
                </c:pt>
                <c:pt idx="34588">
                  <c:v>4.7373068750016003</c:v>
                </c:pt>
                <c:pt idx="34589">
                  <c:v>4.737825</c:v>
                </c:pt>
                <c:pt idx="34590">
                  <c:v>4.7383878124992007</c:v>
                </c:pt>
                <c:pt idx="34591">
                  <c:v>4.7388090624992003</c:v>
                </c:pt>
                <c:pt idx="34592">
                  <c:v>4.7391550000000002</c:v>
                </c:pt>
                <c:pt idx="34593">
                  <c:v>4.7396121875007999</c:v>
                </c:pt>
                <c:pt idx="34594">
                  <c:v>4.7401768750016009</c:v>
                </c:pt>
                <c:pt idx="34595">
                  <c:v>4.7407653124992004</c:v>
                </c:pt>
                <c:pt idx="34596">
                  <c:v>4.7414515624992006</c:v>
                </c:pt>
                <c:pt idx="34597">
                  <c:v>4.7417915624992002</c:v>
                </c:pt>
                <c:pt idx="34598">
                  <c:v>4.7423071875007992</c:v>
                </c:pt>
                <c:pt idx="34599">
                  <c:v>4.7426634375007994</c:v>
                </c:pt>
                <c:pt idx="34600">
                  <c:v>4.743025625001601</c:v>
                </c:pt>
                <c:pt idx="34601">
                  <c:v>4.7426728124992001</c:v>
                </c:pt>
                <c:pt idx="34602">
                  <c:v>4.7419640624992008</c:v>
                </c:pt>
                <c:pt idx="34603">
                  <c:v>4.7414353124992008</c:v>
                </c:pt>
                <c:pt idx="34604">
                  <c:v>4.7408987500000004</c:v>
                </c:pt>
                <c:pt idx="34605">
                  <c:v>4.7402612499999996</c:v>
                </c:pt>
                <c:pt idx="34606">
                  <c:v>4.7395671875007999</c:v>
                </c:pt>
                <c:pt idx="34607">
                  <c:v>4.7389984375007996</c:v>
                </c:pt>
                <c:pt idx="34608">
                  <c:v>4.7383190624992002</c:v>
                </c:pt>
                <c:pt idx="34609">
                  <c:v>4.7375568750016006</c:v>
                </c:pt>
                <c:pt idx="34610">
                  <c:v>4.7368646875007991</c:v>
                </c:pt>
                <c:pt idx="34611">
                  <c:v>4.7362362500000001</c:v>
                </c:pt>
                <c:pt idx="34612">
                  <c:v>4.7357174999999998</c:v>
                </c:pt>
                <c:pt idx="34613">
                  <c:v>4.7352168750016004</c:v>
                </c:pt>
                <c:pt idx="34614">
                  <c:v>4.7347524999999999</c:v>
                </c:pt>
                <c:pt idx="34615">
                  <c:v>4.7343521875007992</c:v>
                </c:pt>
                <c:pt idx="34616">
                  <c:v>4.7339646875007997</c:v>
                </c:pt>
                <c:pt idx="34617">
                  <c:v>4.7334793750016004</c:v>
                </c:pt>
                <c:pt idx="34618">
                  <c:v>4.7330968750016007</c:v>
                </c:pt>
                <c:pt idx="34619">
                  <c:v>4.7325090624992008</c:v>
                </c:pt>
                <c:pt idx="34620">
                  <c:v>4.7319556250016008</c:v>
                </c:pt>
                <c:pt idx="34621">
                  <c:v>4.7314578124992002</c:v>
                </c:pt>
                <c:pt idx="34622">
                  <c:v>4.7311309375007999</c:v>
                </c:pt>
                <c:pt idx="34623">
                  <c:v>4.7313643750016006</c:v>
                </c:pt>
                <c:pt idx="34624">
                  <c:v>4.7317053124992006</c:v>
                </c:pt>
                <c:pt idx="34625">
                  <c:v>4.7321865624992006</c:v>
                </c:pt>
                <c:pt idx="34626">
                  <c:v>4.7326334375007999</c:v>
                </c:pt>
                <c:pt idx="34627">
                  <c:v>4.7330949999999996</c:v>
                </c:pt>
                <c:pt idx="34628">
                  <c:v>4.7334246875007997</c:v>
                </c:pt>
                <c:pt idx="34629">
                  <c:v>4.7337656250016007</c:v>
                </c:pt>
                <c:pt idx="34630">
                  <c:v>4.7342271875007995</c:v>
                </c:pt>
                <c:pt idx="34631">
                  <c:v>4.7347259375007997</c:v>
                </c:pt>
                <c:pt idx="34632">
                  <c:v>4.7352800000000004</c:v>
                </c:pt>
                <c:pt idx="34633">
                  <c:v>4.73574875</c:v>
                </c:pt>
                <c:pt idx="34634">
                  <c:v>4.7363653124992009</c:v>
                </c:pt>
                <c:pt idx="34635">
                  <c:v>4.7368521875007996</c:v>
                </c:pt>
                <c:pt idx="34636">
                  <c:v>4.7373878124992004</c:v>
                </c:pt>
                <c:pt idx="34637">
                  <c:v>4.7378984375007995</c:v>
                </c:pt>
                <c:pt idx="34638">
                  <c:v>4.738274375001601</c:v>
                </c:pt>
                <c:pt idx="34639">
                  <c:v>4.7387499999999996</c:v>
                </c:pt>
                <c:pt idx="34640">
                  <c:v>4.7394359375007991</c:v>
                </c:pt>
                <c:pt idx="34641">
                  <c:v>4.7399865624992001</c:v>
                </c:pt>
                <c:pt idx="34642">
                  <c:v>4.7406390624992003</c:v>
                </c:pt>
                <c:pt idx="34643">
                  <c:v>4.7411643750016008</c:v>
                </c:pt>
                <c:pt idx="34644">
                  <c:v>4.7418143750016002</c:v>
                </c:pt>
                <c:pt idx="34645">
                  <c:v>4.7422612500000003</c:v>
                </c:pt>
                <c:pt idx="34646">
                  <c:v>4.7425943750016009</c:v>
                </c:pt>
                <c:pt idx="34647">
                  <c:v>4.7431774999999998</c:v>
                </c:pt>
                <c:pt idx="34648">
                  <c:v>4.7437634375007995</c:v>
                </c:pt>
                <c:pt idx="34649">
                  <c:v>4.7432550000000004</c:v>
                </c:pt>
                <c:pt idx="34650">
                  <c:v>4.7427143750016008</c:v>
                </c:pt>
                <c:pt idx="34651">
                  <c:v>4.7421699999999998</c:v>
                </c:pt>
                <c:pt idx="34652">
                  <c:v>4.7412853124992003</c:v>
                </c:pt>
                <c:pt idx="34653">
                  <c:v>4.7401350000000004</c:v>
                </c:pt>
                <c:pt idx="34654">
                  <c:v>4.7390043750016009</c:v>
                </c:pt>
                <c:pt idx="34655">
                  <c:v>4.7377571875007991</c:v>
                </c:pt>
                <c:pt idx="34656">
                  <c:v>4.7363524999999997</c:v>
                </c:pt>
                <c:pt idx="34657">
                  <c:v>4.7349940624992009</c:v>
                </c:pt>
                <c:pt idx="34658">
                  <c:v>4.7338215624992008</c:v>
                </c:pt>
                <c:pt idx="34659">
                  <c:v>4.7327428124992004</c:v>
                </c:pt>
                <c:pt idx="34660">
                  <c:v>4.7316190624992007</c:v>
                </c:pt>
                <c:pt idx="34661">
                  <c:v>4.7304715624992006</c:v>
                </c:pt>
                <c:pt idx="34662">
                  <c:v>4.7296284375007991</c:v>
                </c:pt>
                <c:pt idx="34663">
                  <c:v>4.7289225000000004</c:v>
                </c:pt>
                <c:pt idx="34664">
                  <c:v>4.7283387499999998</c:v>
                </c:pt>
                <c:pt idx="34665">
                  <c:v>4.7279356250016003</c:v>
                </c:pt>
                <c:pt idx="34666">
                  <c:v>4.7275696875007993</c:v>
                </c:pt>
                <c:pt idx="34667">
                  <c:v>4.7280837499999997</c:v>
                </c:pt>
                <c:pt idx="34668">
                  <c:v>4.7285124999999999</c:v>
                </c:pt>
                <c:pt idx="34669">
                  <c:v>4.7288887500000003</c:v>
                </c:pt>
                <c:pt idx="34670">
                  <c:v>4.7292540624992006</c:v>
                </c:pt>
                <c:pt idx="34671">
                  <c:v>4.7297849999999997</c:v>
                </c:pt>
                <c:pt idx="34672">
                  <c:v>4.7303693750016009</c:v>
                </c:pt>
                <c:pt idx="34673">
                  <c:v>4.730755625001601</c:v>
                </c:pt>
                <c:pt idx="34674">
                  <c:v>4.7311821875007993</c:v>
                </c:pt>
                <c:pt idx="34675">
                  <c:v>4.7316381250016004</c:v>
                </c:pt>
                <c:pt idx="34676">
                  <c:v>4.7321871875007995</c:v>
                </c:pt>
                <c:pt idx="34677">
                  <c:v>4.7326721875007998</c:v>
                </c:pt>
                <c:pt idx="34678">
                  <c:v>4.7332609375007992</c:v>
                </c:pt>
                <c:pt idx="34679">
                  <c:v>4.7337678124992006</c:v>
                </c:pt>
                <c:pt idx="34680">
                  <c:v>4.7343859375007993</c:v>
                </c:pt>
                <c:pt idx="34681">
                  <c:v>4.7348731250016005</c:v>
                </c:pt>
                <c:pt idx="34682">
                  <c:v>4.7355378124992002</c:v>
                </c:pt>
                <c:pt idx="34683">
                  <c:v>4.7360493750016008</c:v>
                </c:pt>
                <c:pt idx="34684">
                  <c:v>4.7366646875007996</c:v>
                </c:pt>
                <c:pt idx="34685">
                  <c:v>4.7370521875007991</c:v>
                </c:pt>
                <c:pt idx="34686">
                  <c:v>4.7376412500000002</c:v>
                </c:pt>
                <c:pt idx="34687">
                  <c:v>4.7380687500000001</c:v>
                </c:pt>
                <c:pt idx="34688">
                  <c:v>4.7384775000000001</c:v>
                </c:pt>
                <c:pt idx="34689">
                  <c:v>4.7388021875007995</c:v>
                </c:pt>
                <c:pt idx="34690">
                  <c:v>4.7392225000000003</c:v>
                </c:pt>
                <c:pt idx="34691">
                  <c:v>4.7397265624992002</c:v>
                </c:pt>
                <c:pt idx="34692">
                  <c:v>4.7400571875007991</c:v>
                </c:pt>
                <c:pt idx="34693">
                  <c:v>4.7397253124992007</c:v>
                </c:pt>
                <c:pt idx="34694">
                  <c:v>4.7390931250016006</c:v>
                </c:pt>
                <c:pt idx="34695">
                  <c:v>4.7387115624992004</c:v>
                </c:pt>
                <c:pt idx="34696">
                  <c:v>4.7383493750016008</c:v>
                </c:pt>
                <c:pt idx="34697">
                  <c:v>4.7379384375007998</c:v>
                </c:pt>
                <c:pt idx="34698">
                  <c:v>4.7374321875007999</c:v>
                </c:pt>
                <c:pt idx="34699">
                  <c:v>4.7369734375007999</c:v>
                </c:pt>
                <c:pt idx="34700">
                  <c:v>4.7365000000000004</c:v>
                </c:pt>
                <c:pt idx="34701">
                  <c:v>4.7359499999999999</c:v>
                </c:pt>
                <c:pt idx="34702">
                  <c:v>4.7352928124992006</c:v>
                </c:pt>
                <c:pt idx="34703">
                  <c:v>4.7347018750016003</c:v>
                </c:pt>
                <c:pt idx="34704">
                  <c:v>4.7341224999999998</c:v>
                </c:pt>
                <c:pt idx="34705">
                  <c:v>4.7334293750016005</c:v>
                </c:pt>
                <c:pt idx="34706">
                  <c:v>4.7327381250016005</c:v>
                </c:pt>
                <c:pt idx="34707">
                  <c:v>4.7320818750016009</c:v>
                </c:pt>
                <c:pt idx="34708">
                  <c:v>4.7315103124992008</c:v>
                </c:pt>
                <c:pt idx="34709">
                  <c:v>4.7308631250016004</c:v>
                </c:pt>
                <c:pt idx="34710">
                  <c:v>4.7303528124992003</c:v>
                </c:pt>
                <c:pt idx="34711">
                  <c:v>4.7299718750016009</c:v>
                </c:pt>
                <c:pt idx="34712">
                  <c:v>4.7293053124992008</c:v>
                </c:pt>
                <c:pt idx="34713">
                  <c:v>4.7289381250016005</c:v>
                </c:pt>
                <c:pt idx="34714">
                  <c:v>4.7284856250016007</c:v>
                </c:pt>
                <c:pt idx="34715">
                  <c:v>4.728103125001601</c:v>
                </c:pt>
                <c:pt idx="34716">
                  <c:v>4.7276909375007996</c:v>
                </c:pt>
                <c:pt idx="34717">
                  <c:v>4.7281896875007998</c:v>
                </c:pt>
                <c:pt idx="34718">
                  <c:v>4.7286109375007994</c:v>
                </c:pt>
                <c:pt idx="34719">
                  <c:v>4.7289921875007996</c:v>
                </c:pt>
                <c:pt idx="34720">
                  <c:v>4.7294440624992005</c:v>
                </c:pt>
                <c:pt idx="34721">
                  <c:v>4.7298240624992003</c:v>
                </c:pt>
                <c:pt idx="34722">
                  <c:v>4.7302859375007991</c:v>
                </c:pt>
                <c:pt idx="34723">
                  <c:v>4.7306587499999999</c:v>
                </c:pt>
                <c:pt idx="34724">
                  <c:v>4.7311478124992004</c:v>
                </c:pt>
                <c:pt idx="34725">
                  <c:v>4.7315915624992009</c:v>
                </c:pt>
                <c:pt idx="34726">
                  <c:v>4.7320128124992005</c:v>
                </c:pt>
                <c:pt idx="34727">
                  <c:v>4.7323940624992007</c:v>
                </c:pt>
                <c:pt idx="34728">
                  <c:v>4.7327609375007995</c:v>
                </c:pt>
                <c:pt idx="34729">
                  <c:v>4.7331365624992001</c:v>
                </c:pt>
                <c:pt idx="34730">
                  <c:v>4.7335334375007996</c:v>
                </c:pt>
                <c:pt idx="34731">
                  <c:v>4.7339950000000002</c:v>
                </c:pt>
                <c:pt idx="34732">
                  <c:v>4.7343703124992009</c:v>
                </c:pt>
                <c:pt idx="34733">
                  <c:v>4.7348037500000002</c:v>
                </c:pt>
                <c:pt idx="34734">
                  <c:v>4.7351490624992003</c:v>
                </c:pt>
                <c:pt idx="34735">
                  <c:v>4.7352550000000004</c:v>
                </c:pt>
                <c:pt idx="34736">
                  <c:v>4.7347515624992003</c:v>
                </c:pt>
                <c:pt idx="34737">
                  <c:v>4.7344171875007994</c:v>
                </c:pt>
                <c:pt idx="34738">
                  <c:v>4.7340728124992006</c:v>
                </c:pt>
                <c:pt idx="34739">
                  <c:v>4.7334762499999998</c:v>
                </c:pt>
                <c:pt idx="34740">
                  <c:v>4.7331043750016004</c:v>
                </c:pt>
                <c:pt idx="34741">
                  <c:v>4.7326593750016004</c:v>
                </c:pt>
                <c:pt idx="34742">
                  <c:v>4.7320037499999996</c:v>
                </c:pt>
                <c:pt idx="34743">
                  <c:v>4.7316471875007995</c:v>
                </c:pt>
                <c:pt idx="34744">
                  <c:v>4.7312584375007996</c:v>
                </c:pt>
                <c:pt idx="34745">
                  <c:v>4.7305756250016007</c:v>
                </c:pt>
                <c:pt idx="34746">
                  <c:v>4.7301115624992001</c:v>
                </c:pt>
                <c:pt idx="34747">
                  <c:v>4.7297396875007998</c:v>
                </c:pt>
                <c:pt idx="34748">
                  <c:v>4.7292634375007996</c:v>
                </c:pt>
                <c:pt idx="34749">
                  <c:v>4.7289234375007991</c:v>
                </c:pt>
                <c:pt idx="34750">
                  <c:v>4.7284449999999998</c:v>
                </c:pt>
                <c:pt idx="34751">
                  <c:v>4.7280375000000001</c:v>
                </c:pt>
                <c:pt idx="34752">
                  <c:v>4.7285543750016004</c:v>
                </c:pt>
                <c:pt idx="34753">
                  <c:v>4.7290440624992005</c:v>
                </c:pt>
                <c:pt idx="34754">
                  <c:v>4.7293671875007997</c:v>
                </c:pt>
                <c:pt idx="34755">
                  <c:v>4.7297934375007991</c:v>
                </c:pt>
                <c:pt idx="34756">
                  <c:v>4.7301137500000001</c:v>
                </c:pt>
                <c:pt idx="34757">
                  <c:v>4.7306590624992007</c:v>
                </c:pt>
                <c:pt idx="34758">
                  <c:v>4.7311181250016006</c:v>
                </c:pt>
                <c:pt idx="34759">
                  <c:v>4.7315525000000003</c:v>
                </c:pt>
                <c:pt idx="34760">
                  <c:v>4.7319518750016005</c:v>
                </c:pt>
                <c:pt idx="34761">
                  <c:v>4.7324200000000003</c:v>
                </c:pt>
                <c:pt idx="34762">
                  <c:v>4.7328484375007998</c:v>
                </c:pt>
                <c:pt idx="34763">
                  <c:v>4.7331790624992003</c:v>
                </c:pt>
                <c:pt idx="34764">
                  <c:v>4.7335146875007998</c:v>
                </c:pt>
                <c:pt idx="34765">
                  <c:v>4.7340103124992003</c:v>
                </c:pt>
                <c:pt idx="34766">
                  <c:v>4.7344087500000001</c:v>
                </c:pt>
                <c:pt idx="34767">
                  <c:v>4.7347712499999997</c:v>
                </c:pt>
                <c:pt idx="34768">
                  <c:v>4.7351053124992006</c:v>
                </c:pt>
                <c:pt idx="34769">
                  <c:v>4.7355221875007993</c:v>
                </c:pt>
                <c:pt idx="34770">
                  <c:v>4.7359850000000003</c:v>
                </c:pt>
                <c:pt idx="34771">
                  <c:v>4.7356343750016006</c:v>
                </c:pt>
                <c:pt idx="34772">
                  <c:v>4.7350574999999999</c:v>
                </c:pt>
                <c:pt idx="34773">
                  <c:v>4.7346896875007998</c:v>
                </c:pt>
                <c:pt idx="34774">
                  <c:v>4.7341015624992009</c:v>
                </c:pt>
                <c:pt idx="34775">
                  <c:v>4.7335184375007993</c:v>
                </c:pt>
                <c:pt idx="34776">
                  <c:v>4.7331865624992009</c:v>
                </c:pt>
                <c:pt idx="34777">
                  <c:v>4.7327925000000004</c:v>
                </c:pt>
                <c:pt idx="34778">
                  <c:v>4.7322912500000003</c:v>
                </c:pt>
                <c:pt idx="34779">
                  <c:v>4.7319278124992001</c:v>
                </c:pt>
                <c:pt idx="34780">
                  <c:v>4.7316031250016009</c:v>
                </c:pt>
                <c:pt idx="34781">
                  <c:v>4.73123</c:v>
                </c:pt>
                <c:pt idx="34782">
                  <c:v>4.7307559375007999</c:v>
                </c:pt>
                <c:pt idx="34783">
                  <c:v>4.7311140624992003</c:v>
                </c:pt>
                <c:pt idx="34784">
                  <c:v>4.7315453124992004</c:v>
                </c:pt>
                <c:pt idx="34785">
                  <c:v>4.7319112499999996</c:v>
                </c:pt>
                <c:pt idx="34786">
                  <c:v>4.7323387500000003</c:v>
                </c:pt>
                <c:pt idx="34787">
                  <c:v>4.7326928124992005</c:v>
                </c:pt>
                <c:pt idx="34788">
                  <c:v>4.733218125001601</c:v>
                </c:pt>
                <c:pt idx="34789">
                  <c:v>4.7337118750016005</c:v>
                </c:pt>
                <c:pt idx="34790">
                  <c:v>4.7341815624992005</c:v>
                </c:pt>
                <c:pt idx="34791">
                  <c:v>4.7346121875007992</c:v>
                </c:pt>
                <c:pt idx="34792">
                  <c:v>4.7351175000000003</c:v>
                </c:pt>
                <c:pt idx="34793">
                  <c:v>4.7356715624992001</c:v>
                </c:pt>
                <c:pt idx="34794">
                  <c:v>4.7361643750016009</c:v>
                </c:pt>
                <c:pt idx="34795">
                  <c:v>4.7365390624992001</c:v>
                </c:pt>
                <c:pt idx="34796">
                  <c:v>4.7369215624992007</c:v>
                </c:pt>
                <c:pt idx="34797">
                  <c:v>4.7373968750016004</c:v>
                </c:pt>
                <c:pt idx="34798">
                  <c:v>4.7377849999999997</c:v>
                </c:pt>
                <c:pt idx="34799">
                  <c:v>4.7373612500000002</c:v>
                </c:pt>
                <c:pt idx="34800">
                  <c:v>4.7368687500000002</c:v>
                </c:pt>
                <c:pt idx="34801">
                  <c:v>4.7363446875007993</c:v>
                </c:pt>
                <c:pt idx="34802">
                  <c:v>4.7359053124992005</c:v>
                </c:pt>
                <c:pt idx="34803">
                  <c:v>4.7354184375007993</c:v>
                </c:pt>
                <c:pt idx="34804">
                  <c:v>4.7350374999999998</c:v>
                </c:pt>
                <c:pt idx="34805">
                  <c:v>4.7342637500000002</c:v>
                </c:pt>
                <c:pt idx="34806">
                  <c:v>4.7337974999999997</c:v>
                </c:pt>
                <c:pt idx="34807">
                  <c:v>4.7334706250016003</c:v>
                </c:pt>
                <c:pt idx="34808">
                  <c:v>4.7331478124992001</c:v>
                </c:pt>
                <c:pt idx="34809">
                  <c:v>4.7327962499999998</c:v>
                </c:pt>
                <c:pt idx="34810">
                  <c:v>4.7324403124992003</c:v>
                </c:pt>
                <c:pt idx="34811">
                  <c:v>4.7327624999999998</c:v>
                </c:pt>
                <c:pt idx="34812">
                  <c:v>4.7332515624992002</c:v>
                </c:pt>
                <c:pt idx="34813">
                  <c:v>4.7335765624992003</c:v>
                </c:pt>
                <c:pt idx="34814">
                  <c:v>4.7339174999999996</c:v>
                </c:pt>
                <c:pt idx="34815">
                  <c:v>4.7344171875007994</c:v>
                </c:pt>
                <c:pt idx="34816">
                  <c:v>4.7348165624992005</c:v>
                </c:pt>
                <c:pt idx="34817">
                  <c:v>4.7353156250016006</c:v>
                </c:pt>
                <c:pt idx="34818">
                  <c:v>4.7356493750016009</c:v>
                </c:pt>
                <c:pt idx="34819">
                  <c:v>4.7361293750016005</c:v>
                </c:pt>
                <c:pt idx="34820">
                  <c:v>4.7364800000000002</c:v>
                </c:pt>
                <c:pt idx="34821">
                  <c:v>4.7368790624992005</c:v>
                </c:pt>
                <c:pt idx="34822">
                  <c:v>4.7365465624992007</c:v>
                </c:pt>
                <c:pt idx="34823">
                  <c:v>4.7361315624992004</c:v>
                </c:pt>
                <c:pt idx="34824">
                  <c:v>4.7355471875007993</c:v>
                </c:pt>
                <c:pt idx="34825">
                  <c:v>4.7351518750016002</c:v>
                </c:pt>
                <c:pt idx="34826">
                  <c:v>4.7344378124992001</c:v>
                </c:pt>
                <c:pt idx="34827">
                  <c:v>4.7339628124992004</c:v>
                </c:pt>
                <c:pt idx="34828">
                  <c:v>4.7335246875007995</c:v>
                </c:pt>
                <c:pt idx="34829">
                  <c:v>4.7331684375007992</c:v>
                </c:pt>
                <c:pt idx="34830">
                  <c:v>4.7327696875007996</c:v>
                </c:pt>
                <c:pt idx="34831">
                  <c:v>4.7322868750016003</c:v>
                </c:pt>
                <c:pt idx="34832">
                  <c:v>4.7318550000000004</c:v>
                </c:pt>
                <c:pt idx="34833">
                  <c:v>4.7313159375007992</c:v>
                </c:pt>
                <c:pt idx="34834">
                  <c:v>4.7308674999999996</c:v>
                </c:pt>
                <c:pt idx="34835">
                  <c:v>4.73053875</c:v>
                </c:pt>
                <c:pt idx="34836">
                  <c:v>4.7309565624992009</c:v>
                </c:pt>
                <c:pt idx="34837">
                  <c:v>4.7314271875007998</c:v>
                </c:pt>
                <c:pt idx="34838">
                  <c:v>4.7317821875007997</c:v>
                </c:pt>
                <c:pt idx="34839">
                  <c:v>4.7321468750016003</c:v>
                </c:pt>
                <c:pt idx="34840">
                  <c:v>4.7325506250016005</c:v>
                </c:pt>
                <c:pt idx="34841">
                  <c:v>4.7329121875007996</c:v>
                </c:pt>
                <c:pt idx="34842">
                  <c:v>4.7334203124992005</c:v>
                </c:pt>
                <c:pt idx="34843">
                  <c:v>4.7337681250016006</c:v>
                </c:pt>
                <c:pt idx="34844">
                  <c:v>4.73342375</c:v>
                </c:pt>
                <c:pt idx="34845">
                  <c:v>4.7328693750016004</c:v>
                </c:pt>
                <c:pt idx="34846">
                  <c:v>4.7324662499999999</c:v>
                </c:pt>
                <c:pt idx="34847">
                  <c:v>4.7319871875007999</c:v>
                </c:pt>
                <c:pt idx="34848">
                  <c:v>4.7315771875007995</c:v>
                </c:pt>
                <c:pt idx="34849">
                  <c:v>4.7312690624992007</c:v>
                </c:pt>
                <c:pt idx="34850">
                  <c:v>4.7316334375007996</c:v>
                </c:pt>
                <c:pt idx="34851">
                  <c:v>4.7320018750016004</c:v>
                </c:pt>
                <c:pt idx="34852">
                  <c:v>4.7325225</c:v>
                </c:pt>
                <c:pt idx="34853">
                  <c:v>4.7329578124992002</c:v>
                </c:pt>
                <c:pt idx="34854">
                  <c:v>4.7334787499999997</c:v>
                </c:pt>
                <c:pt idx="34855">
                  <c:v>4.7339103124992006</c:v>
                </c:pt>
                <c:pt idx="34856">
                  <c:v>4.7344843750016006</c:v>
                </c:pt>
                <c:pt idx="34857">
                  <c:v>4.734919375001601</c:v>
                </c:pt>
                <c:pt idx="34858">
                  <c:v>4.7355625000000003</c:v>
                </c:pt>
                <c:pt idx="34859">
                  <c:v>4.7360093750016006</c:v>
                </c:pt>
                <c:pt idx="34860">
                  <c:v>4.7364534375007992</c:v>
                </c:pt>
                <c:pt idx="34861">
                  <c:v>4.7369218750016007</c:v>
                </c:pt>
                <c:pt idx="34862">
                  <c:v>4.7372981250016002</c:v>
                </c:pt>
                <c:pt idx="34863">
                  <c:v>4.7376787499999997</c:v>
                </c:pt>
                <c:pt idx="34864">
                  <c:v>4.7381978124992008</c:v>
                </c:pt>
                <c:pt idx="34865">
                  <c:v>4.7385496875007993</c:v>
                </c:pt>
                <c:pt idx="34866">
                  <c:v>4.7388950000000003</c:v>
                </c:pt>
                <c:pt idx="34867">
                  <c:v>4.7393124999999996</c:v>
                </c:pt>
                <c:pt idx="34868">
                  <c:v>4.7388003124992002</c:v>
                </c:pt>
                <c:pt idx="34869">
                  <c:v>4.7384431250016004</c:v>
                </c:pt>
                <c:pt idx="34870">
                  <c:v>4.7379118750016005</c:v>
                </c:pt>
                <c:pt idx="34871">
                  <c:v>4.7375090624992007</c:v>
                </c:pt>
                <c:pt idx="34872">
                  <c:v>4.7371103124992002</c:v>
                </c:pt>
                <c:pt idx="34873">
                  <c:v>4.7364909375007995</c:v>
                </c:pt>
                <c:pt idx="34874">
                  <c:v>4.7359137499999999</c:v>
                </c:pt>
                <c:pt idx="34875">
                  <c:v>4.7355124999999996</c:v>
                </c:pt>
                <c:pt idx="34876">
                  <c:v>4.7351846875007997</c:v>
                </c:pt>
                <c:pt idx="34877">
                  <c:v>4.7347640624992007</c:v>
                </c:pt>
                <c:pt idx="34878">
                  <c:v>4.7343950000000001</c:v>
                </c:pt>
                <c:pt idx="34879">
                  <c:v>4.7340400000000002</c:v>
                </c:pt>
                <c:pt idx="34880">
                  <c:v>4.7336965624992002</c:v>
                </c:pt>
                <c:pt idx="34881">
                  <c:v>4.7336412499999998</c:v>
                </c:pt>
                <c:pt idx="34882">
                  <c:v>4.7339790624992002</c:v>
                </c:pt>
                <c:pt idx="34883">
                  <c:v>4.7335937499999998</c:v>
                </c:pt>
                <c:pt idx="34884">
                  <c:v>4.7330728124992003</c:v>
                </c:pt>
                <c:pt idx="34885">
                  <c:v>4.7325684375007997</c:v>
                </c:pt>
                <c:pt idx="34886">
                  <c:v>4.7319346875007993</c:v>
                </c:pt>
                <c:pt idx="34887">
                  <c:v>4.7315081250016009</c:v>
                </c:pt>
                <c:pt idx="34888">
                  <c:v>4.7311087499999998</c:v>
                </c:pt>
                <c:pt idx="34889">
                  <c:v>4.7306887499999997</c:v>
                </c:pt>
                <c:pt idx="34890">
                  <c:v>4.7303274999999996</c:v>
                </c:pt>
                <c:pt idx="34891">
                  <c:v>4.7299812499999998</c:v>
                </c:pt>
                <c:pt idx="34892">
                  <c:v>4.7294581250016003</c:v>
                </c:pt>
                <c:pt idx="34893">
                  <c:v>4.7290453124992009</c:v>
                </c:pt>
                <c:pt idx="34894">
                  <c:v>4.7286099999999998</c:v>
                </c:pt>
                <c:pt idx="34895">
                  <c:v>4.7282606250016004</c:v>
                </c:pt>
                <c:pt idx="34896">
                  <c:v>4.7279068750016009</c:v>
                </c:pt>
                <c:pt idx="34897">
                  <c:v>4.7275087500000001</c:v>
                </c:pt>
                <c:pt idx="34898">
                  <c:v>4.7270596875007991</c:v>
                </c:pt>
                <c:pt idx="34899">
                  <c:v>4.7273803124992009</c:v>
                </c:pt>
                <c:pt idx="34900">
                  <c:v>4.7277809375007998</c:v>
                </c:pt>
                <c:pt idx="34901">
                  <c:v>4.7281856250016006</c:v>
                </c:pt>
                <c:pt idx="34902">
                  <c:v>4.7286374999999996</c:v>
                </c:pt>
                <c:pt idx="34903">
                  <c:v>4.7290281250016006</c:v>
                </c:pt>
                <c:pt idx="34904">
                  <c:v>4.7295953124992005</c:v>
                </c:pt>
                <c:pt idx="34905">
                  <c:v>4.7300421875007999</c:v>
                </c:pt>
                <c:pt idx="34906">
                  <c:v>4.7304059375007999</c:v>
                </c:pt>
                <c:pt idx="34907">
                  <c:v>4.7307753124992002</c:v>
                </c:pt>
                <c:pt idx="34908">
                  <c:v>4.7311234375007993</c:v>
                </c:pt>
                <c:pt idx="34909">
                  <c:v>4.7314887499999996</c:v>
                </c:pt>
                <c:pt idx="34910">
                  <c:v>4.7319909375007994</c:v>
                </c:pt>
                <c:pt idx="34911">
                  <c:v>4.7326331250016009</c:v>
                </c:pt>
                <c:pt idx="34912">
                  <c:v>4.7330571875007994</c:v>
                </c:pt>
                <c:pt idx="34913">
                  <c:v>4.7333890624992003</c:v>
                </c:pt>
                <c:pt idx="34914">
                  <c:v>4.7337709375007995</c:v>
                </c:pt>
                <c:pt idx="34915">
                  <c:v>4.7342296875007994</c:v>
                </c:pt>
                <c:pt idx="34916">
                  <c:v>4.7345587499999997</c:v>
                </c:pt>
                <c:pt idx="34917">
                  <c:v>4.7349218750016009</c:v>
                </c:pt>
                <c:pt idx="34918">
                  <c:v>4.7354065624992003</c:v>
                </c:pt>
                <c:pt idx="34919">
                  <c:v>4.7357737499999999</c:v>
                </c:pt>
                <c:pt idx="34920">
                  <c:v>4.7363240624992002</c:v>
                </c:pt>
                <c:pt idx="34921">
                  <c:v>4.7367103124992003</c:v>
                </c:pt>
                <c:pt idx="34922">
                  <c:v>4.7370921875007994</c:v>
                </c:pt>
                <c:pt idx="34923">
                  <c:v>4.7368206250016005</c:v>
                </c:pt>
                <c:pt idx="34924">
                  <c:v>4.7362790624992002</c:v>
                </c:pt>
                <c:pt idx="34925">
                  <c:v>4.7356290624992008</c:v>
                </c:pt>
                <c:pt idx="34926">
                  <c:v>4.7351453124992009</c:v>
                </c:pt>
                <c:pt idx="34927">
                  <c:v>4.7345778124992002</c:v>
                </c:pt>
                <c:pt idx="34928">
                  <c:v>4.7340818750016007</c:v>
                </c:pt>
                <c:pt idx="34929">
                  <c:v>4.7336749999999999</c:v>
                </c:pt>
                <c:pt idx="34930">
                  <c:v>4.7332509375007996</c:v>
                </c:pt>
                <c:pt idx="34931">
                  <c:v>4.7329293750016008</c:v>
                </c:pt>
                <c:pt idx="34932">
                  <c:v>4.7323956250016002</c:v>
                </c:pt>
                <c:pt idx="34933">
                  <c:v>4.7320571875007991</c:v>
                </c:pt>
                <c:pt idx="34934">
                  <c:v>4.73168875</c:v>
                </c:pt>
                <c:pt idx="34935">
                  <c:v>4.7311471875007998</c:v>
                </c:pt>
                <c:pt idx="34936">
                  <c:v>4.7305887499999999</c:v>
                </c:pt>
                <c:pt idx="34937">
                  <c:v>4.7302512500000002</c:v>
                </c:pt>
                <c:pt idx="34938">
                  <c:v>4.7306331250016003</c:v>
                </c:pt>
                <c:pt idx="34939">
                  <c:v>4.7310581250016002</c:v>
                </c:pt>
                <c:pt idx="34940">
                  <c:v>4.7314918750016002</c:v>
                </c:pt>
                <c:pt idx="34941">
                  <c:v>4.7318178124992007</c:v>
                </c:pt>
                <c:pt idx="34942">
                  <c:v>4.7322734375007993</c:v>
                </c:pt>
                <c:pt idx="34943">
                  <c:v>4.7328359375007993</c:v>
                </c:pt>
                <c:pt idx="34944">
                  <c:v>4.7332590624992008</c:v>
                </c:pt>
                <c:pt idx="34945">
                  <c:v>4.7336306250016005</c:v>
                </c:pt>
                <c:pt idx="34946">
                  <c:v>4.7340906250016008</c:v>
                </c:pt>
                <c:pt idx="34947">
                  <c:v>4.7336840624992007</c:v>
                </c:pt>
                <c:pt idx="34948">
                  <c:v>4.7340378124992002</c:v>
                </c:pt>
                <c:pt idx="34949">
                  <c:v>4.7338353124992008</c:v>
                </c:pt>
                <c:pt idx="34950">
                  <c:v>4.7333193750016003</c:v>
                </c:pt>
                <c:pt idx="34951">
                  <c:v>4.7326899999999998</c:v>
                </c:pt>
                <c:pt idx="34952">
                  <c:v>4.7322290624992007</c:v>
                </c:pt>
                <c:pt idx="34953">
                  <c:v>4.7316756250016008</c:v>
                </c:pt>
                <c:pt idx="34954">
                  <c:v>4.7312731250016009</c:v>
                </c:pt>
                <c:pt idx="34955">
                  <c:v>4.7308090624992003</c:v>
                </c:pt>
                <c:pt idx="34956">
                  <c:v>4.7303221875007999</c:v>
                </c:pt>
                <c:pt idx="34957">
                  <c:v>4.7299837499999997</c:v>
                </c:pt>
                <c:pt idx="34958">
                  <c:v>4.7295818750016005</c:v>
                </c:pt>
                <c:pt idx="34959">
                  <c:v>4.7289009375007991</c:v>
                </c:pt>
                <c:pt idx="34960">
                  <c:v>4.7284840624992004</c:v>
                </c:pt>
                <c:pt idx="34961">
                  <c:v>4.7281112500000004</c:v>
                </c:pt>
                <c:pt idx="34962">
                  <c:v>4.7274528124992008</c:v>
                </c:pt>
                <c:pt idx="34963">
                  <c:v>4.7269384375007997</c:v>
                </c:pt>
                <c:pt idx="34964">
                  <c:v>4.7265984375007992</c:v>
                </c:pt>
                <c:pt idx="34965">
                  <c:v>4.7262637500000002</c:v>
                </c:pt>
                <c:pt idx="34966">
                  <c:v>4.7264134375007991</c:v>
                </c:pt>
                <c:pt idx="34967">
                  <c:v>4.7268100000000004</c:v>
                </c:pt>
                <c:pt idx="34968">
                  <c:v>4.7271818750016008</c:v>
                </c:pt>
                <c:pt idx="34969">
                  <c:v>4.7275118750016007</c:v>
                </c:pt>
                <c:pt idx="34970">
                  <c:v>4.7279368750016006</c:v>
                </c:pt>
                <c:pt idx="34971">
                  <c:v>4.7283409375007999</c:v>
                </c:pt>
                <c:pt idx="34972">
                  <c:v>4.7287834375007991</c:v>
                </c:pt>
                <c:pt idx="34973">
                  <c:v>4.7292706250016003</c:v>
                </c:pt>
                <c:pt idx="34974">
                  <c:v>4.7296771875007995</c:v>
                </c:pt>
                <c:pt idx="34975">
                  <c:v>4.7302159375007999</c:v>
                </c:pt>
                <c:pt idx="34976">
                  <c:v>4.7305849999999996</c:v>
                </c:pt>
                <c:pt idx="34977">
                  <c:v>4.7311449999999997</c:v>
                </c:pt>
                <c:pt idx="34978">
                  <c:v>4.7315303124992001</c:v>
                </c:pt>
                <c:pt idx="34979">
                  <c:v>4.7320959375007998</c:v>
                </c:pt>
                <c:pt idx="34980">
                  <c:v>4.7327193750016008</c:v>
                </c:pt>
                <c:pt idx="34981">
                  <c:v>4.7332549999999998</c:v>
                </c:pt>
                <c:pt idx="34982">
                  <c:v>4.7338624999999999</c:v>
                </c:pt>
                <c:pt idx="34983">
                  <c:v>4.7343553124992006</c:v>
                </c:pt>
                <c:pt idx="34984">
                  <c:v>4.7348878124992009</c:v>
                </c:pt>
                <c:pt idx="34985">
                  <c:v>4.7352924999999999</c:v>
                </c:pt>
                <c:pt idx="34986">
                  <c:v>4.7357040624992006</c:v>
                </c:pt>
                <c:pt idx="34987">
                  <c:v>4.7361606250016006</c:v>
                </c:pt>
                <c:pt idx="34988">
                  <c:v>4.7366253124992008</c:v>
                </c:pt>
                <c:pt idx="34989">
                  <c:v>4.7370309375007995</c:v>
                </c:pt>
                <c:pt idx="34990">
                  <c:v>4.7373928124992002</c:v>
                </c:pt>
                <c:pt idx="34991">
                  <c:v>4.7377340624992001</c:v>
                </c:pt>
                <c:pt idx="34992">
                  <c:v>4.7371359375007991</c:v>
                </c:pt>
                <c:pt idx="34993">
                  <c:v>4.7367306250016004</c:v>
                </c:pt>
                <c:pt idx="34994">
                  <c:v>4.7362540624992002</c:v>
                </c:pt>
                <c:pt idx="34995">
                  <c:v>4.7357353124992008</c:v>
                </c:pt>
                <c:pt idx="34996">
                  <c:v>4.7350846875007999</c:v>
                </c:pt>
                <c:pt idx="34997">
                  <c:v>4.7344712500000004</c:v>
                </c:pt>
                <c:pt idx="34998">
                  <c:v>4.7338996875007995</c:v>
                </c:pt>
                <c:pt idx="34999">
                  <c:v>4.733288125001601</c:v>
                </c:pt>
                <c:pt idx="35000">
                  <c:v>4.7325518750016009</c:v>
                </c:pt>
                <c:pt idx="35001">
                  <c:v>4.7319628124992006</c:v>
                </c:pt>
                <c:pt idx="35002">
                  <c:v>4.7315040624992006</c:v>
                </c:pt>
                <c:pt idx="35003">
                  <c:v>4.7310653124992008</c:v>
                </c:pt>
                <c:pt idx="35004">
                  <c:v>4.7305068750016002</c:v>
                </c:pt>
                <c:pt idx="35005">
                  <c:v>4.7301659375007992</c:v>
                </c:pt>
                <c:pt idx="35006">
                  <c:v>4.7298281250016005</c:v>
                </c:pt>
                <c:pt idx="35007">
                  <c:v>4.7295071875007997</c:v>
                </c:pt>
                <c:pt idx="35008">
                  <c:v>4.7291575000000003</c:v>
                </c:pt>
                <c:pt idx="35009">
                  <c:v>4.7288103124992009</c:v>
                </c:pt>
                <c:pt idx="35010">
                  <c:v>4.7283334375007993</c:v>
                </c:pt>
                <c:pt idx="35011">
                  <c:v>4.7287490624992001</c:v>
                </c:pt>
                <c:pt idx="35012">
                  <c:v>4.7291221875007992</c:v>
                </c:pt>
                <c:pt idx="35013">
                  <c:v>4.7295659375007997</c:v>
                </c:pt>
                <c:pt idx="35014">
                  <c:v>4.7299484375007994</c:v>
                </c:pt>
                <c:pt idx="35015">
                  <c:v>4.7302790624992008</c:v>
                </c:pt>
                <c:pt idx="35016">
                  <c:v>4.7306481250016006</c:v>
                </c:pt>
                <c:pt idx="35017">
                  <c:v>4.7309918750016005</c:v>
                </c:pt>
                <c:pt idx="35018">
                  <c:v>4.7313253124992007</c:v>
                </c:pt>
                <c:pt idx="35019">
                  <c:v>4.7317256250016007</c:v>
                </c:pt>
                <c:pt idx="35020">
                  <c:v>4.7320484375007998</c:v>
                </c:pt>
                <c:pt idx="35021">
                  <c:v>4.7325656250016008</c:v>
                </c:pt>
                <c:pt idx="35022">
                  <c:v>4.7330518750016006</c:v>
                </c:pt>
                <c:pt idx="35023">
                  <c:v>4.7334187500000002</c:v>
                </c:pt>
                <c:pt idx="35024">
                  <c:v>4.7338709375007992</c:v>
                </c:pt>
                <c:pt idx="35025">
                  <c:v>4.7342012499999999</c:v>
                </c:pt>
                <c:pt idx="35026">
                  <c:v>4.7346406250016004</c:v>
                </c:pt>
                <c:pt idx="35027">
                  <c:v>4.7349674999999998</c:v>
                </c:pt>
                <c:pt idx="35028">
                  <c:v>4.7352909375007997</c:v>
                </c:pt>
                <c:pt idx="35029">
                  <c:v>4.7356409375007997</c:v>
                </c:pt>
                <c:pt idx="35030">
                  <c:v>4.7351749999999999</c:v>
                </c:pt>
                <c:pt idx="35031">
                  <c:v>4.7348234375007996</c:v>
                </c:pt>
                <c:pt idx="35032">
                  <c:v>4.7343481250016008</c:v>
                </c:pt>
                <c:pt idx="35033">
                  <c:v>4.733886875001601</c:v>
                </c:pt>
                <c:pt idx="35034">
                  <c:v>4.7333365624992005</c:v>
                </c:pt>
                <c:pt idx="35035">
                  <c:v>4.7326293750016006</c:v>
                </c:pt>
                <c:pt idx="35036">
                  <c:v>4.7317946875007992</c:v>
                </c:pt>
                <c:pt idx="35037">
                  <c:v>4.7310631250016009</c:v>
                </c:pt>
                <c:pt idx="35038">
                  <c:v>4.7303053124992003</c:v>
                </c:pt>
                <c:pt idx="35039">
                  <c:v>4.7294799999999997</c:v>
                </c:pt>
                <c:pt idx="35040">
                  <c:v>4.7286406250016002</c:v>
                </c:pt>
                <c:pt idx="35041">
                  <c:v>4.7279346875007997</c:v>
                </c:pt>
                <c:pt idx="35042">
                  <c:v>4.7273281250016002</c:v>
                </c:pt>
                <c:pt idx="35043">
                  <c:v>4.7266062499999997</c:v>
                </c:pt>
                <c:pt idx="35044">
                  <c:v>4.7259237499999998</c:v>
                </c:pt>
                <c:pt idx="35045">
                  <c:v>4.7254250000000004</c:v>
                </c:pt>
                <c:pt idx="35046">
                  <c:v>4.7249540624992008</c:v>
                </c:pt>
                <c:pt idx="35047">
                  <c:v>4.7244353124992005</c:v>
                </c:pt>
                <c:pt idx="35048">
                  <c:v>4.7240281250016007</c:v>
                </c:pt>
                <c:pt idx="35049">
                  <c:v>4.7234359375007999</c:v>
                </c:pt>
                <c:pt idx="35050">
                  <c:v>4.7230474999999998</c:v>
                </c:pt>
                <c:pt idx="35051">
                  <c:v>4.7226999999999997</c:v>
                </c:pt>
                <c:pt idx="35052">
                  <c:v>4.7230581250016002</c:v>
                </c:pt>
                <c:pt idx="35053">
                  <c:v>4.7234906250016007</c:v>
                </c:pt>
                <c:pt idx="35054">
                  <c:v>4.7240146875007998</c:v>
                </c:pt>
                <c:pt idx="35055">
                  <c:v>4.7244653124992002</c:v>
                </c:pt>
                <c:pt idx="35056">
                  <c:v>4.7249365624992006</c:v>
                </c:pt>
                <c:pt idx="35057">
                  <c:v>4.7254053124992002</c:v>
                </c:pt>
                <c:pt idx="35058">
                  <c:v>4.7259718750016004</c:v>
                </c:pt>
                <c:pt idx="35059">
                  <c:v>4.7263303124992007</c:v>
                </c:pt>
                <c:pt idx="35060">
                  <c:v>4.7268596875007995</c:v>
                </c:pt>
                <c:pt idx="35061">
                  <c:v>4.7272209375007996</c:v>
                </c:pt>
                <c:pt idx="35062">
                  <c:v>4.727705625001601</c:v>
                </c:pt>
                <c:pt idx="35063">
                  <c:v>4.728396875001601</c:v>
                </c:pt>
                <c:pt idx="35064">
                  <c:v>4.7287640624992004</c:v>
                </c:pt>
                <c:pt idx="35065">
                  <c:v>4.7292634375007996</c:v>
                </c:pt>
                <c:pt idx="35066">
                  <c:v>4.7296046875007995</c:v>
                </c:pt>
                <c:pt idx="35067">
                  <c:v>4.7300512499999998</c:v>
                </c:pt>
                <c:pt idx="35068">
                  <c:v>4.7303984375007992</c:v>
                </c:pt>
                <c:pt idx="35069">
                  <c:v>4.7307665624992001</c:v>
                </c:pt>
                <c:pt idx="35070">
                  <c:v>4.7312562500000004</c:v>
                </c:pt>
                <c:pt idx="35071">
                  <c:v>4.7318346875007995</c:v>
                </c:pt>
                <c:pt idx="35072">
                  <c:v>4.7323515624992005</c:v>
                </c:pt>
                <c:pt idx="35073">
                  <c:v>4.7326818750016004</c:v>
                </c:pt>
                <c:pt idx="35074">
                  <c:v>4.7330387500000004</c:v>
                </c:pt>
                <c:pt idx="35075">
                  <c:v>4.7334212500000001</c:v>
                </c:pt>
                <c:pt idx="35076">
                  <c:v>4.7330699999999997</c:v>
                </c:pt>
                <c:pt idx="35077">
                  <c:v>4.7326503124992003</c:v>
                </c:pt>
                <c:pt idx="35078">
                  <c:v>4.7321200000000001</c:v>
                </c:pt>
                <c:pt idx="35079">
                  <c:v>4.7317903124992009</c:v>
                </c:pt>
                <c:pt idx="35080">
                  <c:v>4.7314437500000004</c:v>
                </c:pt>
                <c:pt idx="35081">
                  <c:v>4.7309496875007993</c:v>
                </c:pt>
                <c:pt idx="35082">
                  <c:v>4.7304590624992002</c:v>
                </c:pt>
                <c:pt idx="35083">
                  <c:v>4.7299971875007998</c:v>
                </c:pt>
                <c:pt idx="35084">
                  <c:v>4.7295350000000003</c:v>
                </c:pt>
                <c:pt idx="35085">
                  <c:v>4.7289281250016009</c:v>
                </c:pt>
                <c:pt idx="35086">
                  <c:v>4.7283468750016002</c:v>
                </c:pt>
                <c:pt idx="35087">
                  <c:v>4.7278418750016007</c:v>
                </c:pt>
                <c:pt idx="35088">
                  <c:v>4.7274146875007999</c:v>
                </c:pt>
                <c:pt idx="35089">
                  <c:v>4.7269509375007992</c:v>
                </c:pt>
                <c:pt idx="35090">
                  <c:v>4.7266025000000003</c:v>
                </c:pt>
                <c:pt idx="35091">
                  <c:v>4.726063125001601</c:v>
                </c:pt>
                <c:pt idx="35092">
                  <c:v>4.7255868750016008</c:v>
                </c:pt>
                <c:pt idx="35093">
                  <c:v>4.7252237499999996</c:v>
                </c:pt>
                <c:pt idx="35094">
                  <c:v>4.7256940624992003</c:v>
                </c:pt>
                <c:pt idx="35095">
                  <c:v>4.7260625000000003</c:v>
                </c:pt>
                <c:pt idx="35096">
                  <c:v>4.7265293750016006</c:v>
                </c:pt>
                <c:pt idx="35097">
                  <c:v>4.7269140624992003</c:v>
                </c:pt>
                <c:pt idx="35098">
                  <c:v>4.7274212499999999</c:v>
                </c:pt>
                <c:pt idx="35099">
                  <c:v>4.7277871875007991</c:v>
                </c:pt>
                <c:pt idx="35100">
                  <c:v>4.7283234375007996</c:v>
                </c:pt>
                <c:pt idx="35101">
                  <c:v>4.7288381250016007</c:v>
                </c:pt>
                <c:pt idx="35102">
                  <c:v>4.7293971875007994</c:v>
                </c:pt>
                <c:pt idx="35103">
                  <c:v>4.7299609375007998</c:v>
                </c:pt>
                <c:pt idx="35104">
                  <c:v>4.7303296875007996</c:v>
                </c:pt>
                <c:pt idx="35105">
                  <c:v>4.7307631250016007</c:v>
                </c:pt>
                <c:pt idx="35106">
                  <c:v>4.7313875000000003</c:v>
                </c:pt>
                <c:pt idx="35107">
                  <c:v>4.7318053124992003</c:v>
                </c:pt>
                <c:pt idx="35108">
                  <c:v>4.7324168750016007</c:v>
                </c:pt>
                <c:pt idx="35109">
                  <c:v>4.7328196875007995</c:v>
                </c:pt>
                <c:pt idx="35110">
                  <c:v>4.7334659375007995</c:v>
                </c:pt>
                <c:pt idx="35111">
                  <c:v>4.73396375</c:v>
                </c:pt>
                <c:pt idx="35112">
                  <c:v>4.7343303124992007</c:v>
                </c:pt>
                <c:pt idx="35113">
                  <c:v>4.7346762499999997</c:v>
                </c:pt>
                <c:pt idx="35114">
                  <c:v>4.7350387500000002</c:v>
                </c:pt>
                <c:pt idx="35115">
                  <c:v>4.7356337499999999</c:v>
                </c:pt>
                <c:pt idx="35116">
                  <c:v>4.7362062500000004</c:v>
                </c:pt>
                <c:pt idx="35117">
                  <c:v>4.7357575000000001</c:v>
                </c:pt>
                <c:pt idx="35118">
                  <c:v>4.7353759375007991</c:v>
                </c:pt>
                <c:pt idx="35119">
                  <c:v>4.7346928124992003</c:v>
                </c:pt>
                <c:pt idx="35120">
                  <c:v>4.7343109375007995</c:v>
                </c:pt>
                <c:pt idx="35121">
                  <c:v>4.7337571875007995</c:v>
                </c:pt>
                <c:pt idx="35122">
                  <c:v>4.7332106250016004</c:v>
                </c:pt>
                <c:pt idx="35123">
                  <c:v>4.7326550000000003</c:v>
                </c:pt>
                <c:pt idx="35124">
                  <c:v>4.7322325000000003</c:v>
                </c:pt>
                <c:pt idx="35125">
                  <c:v>4.7316559375007996</c:v>
                </c:pt>
                <c:pt idx="35126">
                  <c:v>4.7311443750016009</c:v>
                </c:pt>
                <c:pt idx="35127">
                  <c:v>4.7308206250016003</c:v>
                </c:pt>
                <c:pt idx="35128">
                  <c:v>4.7302903124992008</c:v>
                </c:pt>
                <c:pt idx="35129">
                  <c:v>4.7299199999999999</c:v>
                </c:pt>
                <c:pt idx="35130">
                  <c:v>4.7294556250016004</c:v>
                </c:pt>
                <c:pt idx="35131">
                  <c:v>4.7290253124992008</c:v>
                </c:pt>
                <c:pt idx="35132">
                  <c:v>4.7287043750016009</c:v>
                </c:pt>
                <c:pt idx="35133">
                  <c:v>4.7283431250016008</c:v>
                </c:pt>
                <c:pt idx="35134">
                  <c:v>4.7279834375007992</c:v>
                </c:pt>
                <c:pt idx="35135">
                  <c:v>4.7275178124992001</c:v>
                </c:pt>
                <c:pt idx="35136">
                  <c:v>4.7271824999999996</c:v>
                </c:pt>
                <c:pt idx="35137">
                  <c:v>4.7266334375007997</c:v>
                </c:pt>
                <c:pt idx="35138">
                  <c:v>4.7260381250016001</c:v>
                </c:pt>
                <c:pt idx="35139">
                  <c:v>4.7256578124992004</c:v>
                </c:pt>
                <c:pt idx="35140">
                  <c:v>4.7250168750016002</c:v>
                </c:pt>
                <c:pt idx="35141">
                  <c:v>4.7246553124992001</c:v>
                </c:pt>
                <c:pt idx="35142">
                  <c:v>4.7242659375007996</c:v>
                </c:pt>
                <c:pt idx="35143">
                  <c:v>4.7237987500000003</c:v>
                </c:pt>
                <c:pt idx="35144">
                  <c:v>4.7234556250016002</c:v>
                </c:pt>
                <c:pt idx="35145">
                  <c:v>4.7231253124992003</c:v>
                </c:pt>
                <c:pt idx="35146">
                  <c:v>4.7226993750016009</c:v>
                </c:pt>
                <c:pt idx="35147">
                  <c:v>4.7225887499999999</c:v>
                </c:pt>
                <c:pt idx="35148">
                  <c:v>4.7229146875007997</c:v>
                </c:pt>
                <c:pt idx="35149">
                  <c:v>4.7232615624992009</c:v>
                </c:pt>
                <c:pt idx="35150">
                  <c:v>4.723725</c:v>
                </c:pt>
                <c:pt idx="35151">
                  <c:v>4.7240890624992007</c:v>
                </c:pt>
                <c:pt idx="35152">
                  <c:v>4.7246271875007997</c:v>
                </c:pt>
                <c:pt idx="35153">
                  <c:v>4.7250978124992002</c:v>
                </c:pt>
                <c:pt idx="35154">
                  <c:v>4.7257078124992002</c:v>
                </c:pt>
                <c:pt idx="35155">
                  <c:v>4.7261165624992003</c:v>
                </c:pt>
                <c:pt idx="35156">
                  <c:v>4.7266340624992003</c:v>
                </c:pt>
                <c:pt idx="35157">
                  <c:v>4.7270675000000004</c:v>
                </c:pt>
                <c:pt idx="35158">
                  <c:v>4.7275728124992007</c:v>
                </c:pt>
                <c:pt idx="35159">
                  <c:v>4.7280265624992008</c:v>
                </c:pt>
                <c:pt idx="35160">
                  <c:v>4.7284553124992001</c:v>
                </c:pt>
                <c:pt idx="35161">
                  <c:v>4.7288724999999996</c:v>
                </c:pt>
                <c:pt idx="35162">
                  <c:v>4.7292234375007993</c:v>
                </c:pt>
                <c:pt idx="35163">
                  <c:v>4.7295621875007994</c:v>
                </c:pt>
                <c:pt idx="35164">
                  <c:v>4.7301493750016004</c:v>
                </c:pt>
                <c:pt idx="35165">
                  <c:v>4.7305896875007996</c:v>
                </c:pt>
                <c:pt idx="35166">
                  <c:v>4.7311500000000004</c:v>
                </c:pt>
                <c:pt idx="35167">
                  <c:v>4.7315893750016009</c:v>
                </c:pt>
                <c:pt idx="35168">
                  <c:v>4.7322359375007998</c:v>
                </c:pt>
                <c:pt idx="35169">
                  <c:v>4.7326537499999999</c:v>
                </c:pt>
                <c:pt idx="35170">
                  <c:v>4.7330896875007991</c:v>
                </c:pt>
                <c:pt idx="35171">
                  <c:v>4.7334409375007995</c:v>
                </c:pt>
                <c:pt idx="35172">
                  <c:v>4.7329690624992002</c:v>
                </c:pt>
                <c:pt idx="35173">
                  <c:v>4.7323718750016006</c:v>
                </c:pt>
                <c:pt idx="35174">
                  <c:v>4.7319918750016008</c:v>
                </c:pt>
                <c:pt idx="35175">
                  <c:v>4.7314528124992004</c:v>
                </c:pt>
                <c:pt idx="35176">
                  <c:v>4.7308206250016003</c:v>
                </c:pt>
                <c:pt idx="35177">
                  <c:v>4.7301387500000001</c:v>
                </c:pt>
                <c:pt idx="35178">
                  <c:v>4.7294196875007994</c:v>
                </c:pt>
                <c:pt idx="35179">
                  <c:v>4.7285559375007997</c:v>
                </c:pt>
                <c:pt idx="35180">
                  <c:v>4.7277696875007997</c:v>
                </c:pt>
                <c:pt idx="35181">
                  <c:v>4.7270293750016004</c:v>
                </c:pt>
                <c:pt idx="35182">
                  <c:v>4.726261875001601</c:v>
                </c:pt>
                <c:pt idx="35183">
                  <c:v>4.7254506250016002</c:v>
                </c:pt>
                <c:pt idx="35184">
                  <c:v>4.7247215624992007</c:v>
                </c:pt>
                <c:pt idx="35185">
                  <c:v>4.7241246875007992</c:v>
                </c:pt>
                <c:pt idx="35186">
                  <c:v>4.7235743750016006</c:v>
                </c:pt>
                <c:pt idx="35187">
                  <c:v>4.7231128124992008</c:v>
                </c:pt>
                <c:pt idx="35188">
                  <c:v>4.722708125001601</c:v>
                </c:pt>
                <c:pt idx="35189">
                  <c:v>4.7221725000000001</c:v>
                </c:pt>
                <c:pt idx="35190">
                  <c:v>4.7225371875007998</c:v>
                </c:pt>
                <c:pt idx="35191">
                  <c:v>4.7229124999999996</c:v>
                </c:pt>
                <c:pt idx="35192">
                  <c:v>4.7233146875007996</c:v>
                </c:pt>
                <c:pt idx="35193">
                  <c:v>4.7236740624992004</c:v>
                </c:pt>
                <c:pt idx="35194">
                  <c:v>4.7241378124992002</c:v>
                </c:pt>
                <c:pt idx="35195">
                  <c:v>4.7246334375007999</c:v>
                </c:pt>
                <c:pt idx="35196">
                  <c:v>4.7251003124992002</c:v>
                </c:pt>
                <c:pt idx="35197">
                  <c:v>4.7254515624992006</c:v>
                </c:pt>
                <c:pt idx="35198">
                  <c:v>4.7259053124992008</c:v>
                </c:pt>
                <c:pt idx="35199">
                  <c:v>4.7265803124992001</c:v>
                </c:pt>
                <c:pt idx="35200">
                  <c:v>4.7271278124992007</c:v>
                </c:pt>
                <c:pt idx="35201">
                  <c:v>4.7277681250016004</c:v>
                </c:pt>
                <c:pt idx="35202">
                  <c:v>4.7282725000000001</c:v>
                </c:pt>
                <c:pt idx="35203">
                  <c:v>4.7285953124992002</c:v>
                </c:pt>
                <c:pt idx="35204">
                  <c:v>4.7289421875007998</c:v>
                </c:pt>
                <c:pt idx="35205">
                  <c:v>4.7293859375007994</c:v>
                </c:pt>
                <c:pt idx="35206">
                  <c:v>4.7297137500000002</c:v>
                </c:pt>
                <c:pt idx="35207">
                  <c:v>4.7301015624992004</c:v>
                </c:pt>
                <c:pt idx="35208">
                  <c:v>4.7306612499999998</c:v>
                </c:pt>
                <c:pt idx="35209">
                  <c:v>4.7310259375007995</c:v>
                </c:pt>
                <c:pt idx="35210">
                  <c:v>4.7314306250016003</c:v>
                </c:pt>
                <c:pt idx="35211">
                  <c:v>4.7317584375007993</c:v>
                </c:pt>
                <c:pt idx="35212">
                  <c:v>4.7322843750016004</c:v>
                </c:pt>
                <c:pt idx="35213">
                  <c:v>4.7326537499999999</c:v>
                </c:pt>
                <c:pt idx="35214">
                  <c:v>4.7323775000000001</c:v>
                </c:pt>
                <c:pt idx="35215">
                  <c:v>4.7319874999999998</c:v>
                </c:pt>
                <c:pt idx="35216">
                  <c:v>4.7316012499999998</c:v>
                </c:pt>
                <c:pt idx="35217">
                  <c:v>4.7309753124992007</c:v>
                </c:pt>
                <c:pt idx="35218">
                  <c:v>4.7304656250016004</c:v>
                </c:pt>
                <c:pt idx="35219">
                  <c:v>4.7298878124992001</c:v>
                </c:pt>
                <c:pt idx="35220">
                  <c:v>4.7293003124992001</c:v>
                </c:pt>
                <c:pt idx="35221">
                  <c:v>4.7286440624992006</c:v>
                </c:pt>
                <c:pt idx="35222">
                  <c:v>4.7278265624992004</c:v>
                </c:pt>
                <c:pt idx="35223">
                  <c:v>4.7269365624992004</c:v>
                </c:pt>
                <c:pt idx="35224">
                  <c:v>4.7260721875007992</c:v>
                </c:pt>
                <c:pt idx="35225">
                  <c:v>4.7252021875007992</c:v>
                </c:pt>
                <c:pt idx="35226">
                  <c:v>4.7242168750016003</c:v>
                </c:pt>
                <c:pt idx="35227">
                  <c:v>4.7232937499999998</c:v>
                </c:pt>
                <c:pt idx="35228">
                  <c:v>4.7224521875007994</c:v>
                </c:pt>
                <c:pt idx="35229">
                  <c:v>4.7216953124992003</c:v>
                </c:pt>
                <c:pt idx="35230">
                  <c:v>4.7209371875007999</c:v>
                </c:pt>
                <c:pt idx="35231">
                  <c:v>4.7203884375007998</c:v>
                </c:pt>
                <c:pt idx="35232">
                  <c:v>4.7200031250016004</c:v>
                </c:pt>
                <c:pt idx="35233">
                  <c:v>4.7194690624992006</c:v>
                </c:pt>
                <c:pt idx="35234">
                  <c:v>4.7195324999999997</c:v>
                </c:pt>
                <c:pt idx="35235">
                  <c:v>4.7200081250016002</c:v>
                </c:pt>
                <c:pt idx="35236">
                  <c:v>4.7203778124992004</c:v>
                </c:pt>
                <c:pt idx="35237">
                  <c:v>4.7208190624992001</c:v>
                </c:pt>
                <c:pt idx="35238">
                  <c:v>4.7211812499999999</c:v>
                </c:pt>
                <c:pt idx="35239">
                  <c:v>4.7216346875007993</c:v>
                </c:pt>
                <c:pt idx="35240">
                  <c:v>4.7220521875007995</c:v>
                </c:pt>
                <c:pt idx="35241">
                  <c:v>4.7225909375007991</c:v>
                </c:pt>
                <c:pt idx="35242">
                  <c:v>4.7230434375007997</c:v>
                </c:pt>
                <c:pt idx="35243">
                  <c:v>4.7236915624992006</c:v>
                </c:pt>
                <c:pt idx="35244">
                  <c:v>4.7241749999999998</c:v>
                </c:pt>
                <c:pt idx="35245">
                  <c:v>4.7247700000000004</c:v>
                </c:pt>
                <c:pt idx="35246">
                  <c:v>4.7252440624992005</c:v>
                </c:pt>
                <c:pt idx="35247">
                  <c:v>4.7255731250016009</c:v>
                </c:pt>
                <c:pt idx="35248">
                  <c:v>4.7260778124992004</c:v>
                </c:pt>
                <c:pt idx="35249">
                  <c:v>4.7266575</c:v>
                </c:pt>
                <c:pt idx="35250">
                  <c:v>4.7271818750016008</c:v>
                </c:pt>
                <c:pt idx="35251">
                  <c:v>4.7276143750016004</c:v>
                </c:pt>
                <c:pt idx="35252">
                  <c:v>4.7279412499999998</c:v>
                </c:pt>
                <c:pt idx="35253">
                  <c:v>4.7283774999999997</c:v>
                </c:pt>
                <c:pt idx="35254">
                  <c:v>4.7287496875007999</c:v>
                </c:pt>
                <c:pt idx="35255">
                  <c:v>4.7290821875007998</c:v>
                </c:pt>
                <c:pt idx="35256">
                  <c:v>4.7294468750016003</c:v>
                </c:pt>
                <c:pt idx="35257">
                  <c:v>4.7288943750016008</c:v>
                </c:pt>
                <c:pt idx="35258">
                  <c:v>4.728231875001601</c:v>
                </c:pt>
                <c:pt idx="35259">
                  <c:v>4.7276615624992004</c:v>
                </c:pt>
                <c:pt idx="35260">
                  <c:v>4.7271278124992007</c:v>
                </c:pt>
                <c:pt idx="35261">
                  <c:v>4.7266115624992002</c:v>
                </c:pt>
                <c:pt idx="35262">
                  <c:v>4.7259946875007994</c:v>
                </c:pt>
                <c:pt idx="35263">
                  <c:v>4.7252790624992009</c:v>
                </c:pt>
                <c:pt idx="35264">
                  <c:v>4.7246446875007999</c:v>
                </c:pt>
                <c:pt idx="35265">
                  <c:v>4.7240528124992007</c:v>
                </c:pt>
                <c:pt idx="35266">
                  <c:v>4.7234493750016009</c:v>
                </c:pt>
                <c:pt idx="35267">
                  <c:v>4.7229225000000001</c:v>
                </c:pt>
                <c:pt idx="35268">
                  <c:v>4.7225553124992006</c:v>
                </c:pt>
                <c:pt idx="35269">
                  <c:v>4.7219928124992006</c:v>
                </c:pt>
                <c:pt idx="35270">
                  <c:v>4.7215137499999997</c:v>
                </c:pt>
                <c:pt idx="35271">
                  <c:v>4.7217609375007994</c:v>
                </c:pt>
                <c:pt idx="35272">
                  <c:v>4.7222109375007992</c:v>
                </c:pt>
                <c:pt idx="35273">
                  <c:v>4.7228184375007993</c:v>
                </c:pt>
                <c:pt idx="35274">
                  <c:v>4.7232621875007998</c:v>
                </c:pt>
                <c:pt idx="35275">
                  <c:v>4.72375875</c:v>
                </c:pt>
                <c:pt idx="35276">
                  <c:v>4.7241028124992006</c:v>
                </c:pt>
                <c:pt idx="35277">
                  <c:v>4.7245053124992005</c:v>
                </c:pt>
                <c:pt idx="35278">
                  <c:v>4.7249181250016008</c:v>
                </c:pt>
                <c:pt idx="35279">
                  <c:v>4.7253596875007995</c:v>
                </c:pt>
                <c:pt idx="35280">
                  <c:v>4.7258309375007999</c:v>
                </c:pt>
                <c:pt idx="35281">
                  <c:v>4.7261612499999996</c:v>
                </c:pt>
                <c:pt idx="35282">
                  <c:v>4.7266334375007997</c:v>
                </c:pt>
                <c:pt idx="35283">
                  <c:v>4.7269790624992005</c:v>
                </c:pt>
                <c:pt idx="35284">
                  <c:v>4.7273731250016002</c:v>
                </c:pt>
                <c:pt idx="35285">
                  <c:v>4.7271996875007991</c:v>
                </c:pt>
                <c:pt idx="35286">
                  <c:v>4.7275640624992006</c:v>
                </c:pt>
                <c:pt idx="35287">
                  <c:v>4.7279987500000002</c:v>
                </c:pt>
                <c:pt idx="35288">
                  <c:v>4.7283240624992002</c:v>
                </c:pt>
                <c:pt idx="35289">
                  <c:v>4.7280303124992002</c:v>
                </c:pt>
                <c:pt idx="35290">
                  <c:v>4.7282725000000001</c:v>
                </c:pt>
                <c:pt idx="35291">
                  <c:v>4.7278740624992004</c:v>
                </c:pt>
                <c:pt idx="35292">
                  <c:v>4.7275315624992009</c:v>
                </c:pt>
                <c:pt idx="35293">
                  <c:v>4.7269821875007993</c:v>
                </c:pt>
                <c:pt idx="35294">
                  <c:v>4.7264315624992008</c:v>
                </c:pt>
                <c:pt idx="35295">
                  <c:v>4.7259921875007995</c:v>
                </c:pt>
                <c:pt idx="35296">
                  <c:v>4.7254440624992009</c:v>
                </c:pt>
                <c:pt idx="35297">
                  <c:v>4.7250721875007997</c:v>
                </c:pt>
                <c:pt idx="35298">
                  <c:v>4.7246531250016002</c:v>
                </c:pt>
                <c:pt idx="35299">
                  <c:v>4.7241274999999998</c:v>
                </c:pt>
                <c:pt idx="35300">
                  <c:v>4.7236628124992004</c:v>
                </c:pt>
                <c:pt idx="35301">
                  <c:v>4.7232306250016007</c:v>
                </c:pt>
                <c:pt idx="35302">
                  <c:v>4.72289125</c:v>
                </c:pt>
                <c:pt idx="35303">
                  <c:v>4.7224537499999997</c:v>
                </c:pt>
                <c:pt idx="35304">
                  <c:v>4.7221221875007995</c:v>
                </c:pt>
                <c:pt idx="35305">
                  <c:v>4.7215531250016003</c:v>
                </c:pt>
                <c:pt idx="35306">
                  <c:v>4.720995625001601</c:v>
                </c:pt>
                <c:pt idx="35307">
                  <c:v>4.7205934375007992</c:v>
                </c:pt>
                <c:pt idx="35308">
                  <c:v>4.7201853124992006</c:v>
                </c:pt>
                <c:pt idx="35309">
                  <c:v>4.7202243750016004</c:v>
                </c:pt>
                <c:pt idx="35310">
                  <c:v>4.7205593750016002</c:v>
                </c:pt>
                <c:pt idx="35311">
                  <c:v>4.7209628124992005</c:v>
                </c:pt>
                <c:pt idx="35312">
                  <c:v>4.7212975000000004</c:v>
                </c:pt>
                <c:pt idx="35313">
                  <c:v>4.7218056250016005</c:v>
                </c:pt>
                <c:pt idx="35314">
                  <c:v>4.7223103124992001</c:v>
                </c:pt>
                <c:pt idx="35315">
                  <c:v>4.7228203124992003</c:v>
                </c:pt>
                <c:pt idx="35316">
                  <c:v>4.7233415624992006</c:v>
                </c:pt>
                <c:pt idx="35317">
                  <c:v>4.7238506250016004</c:v>
                </c:pt>
                <c:pt idx="35318">
                  <c:v>4.7243721875007996</c:v>
                </c:pt>
                <c:pt idx="35319">
                  <c:v>4.7247612500000002</c:v>
                </c:pt>
                <c:pt idx="35320">
                  <c:v>4.7252981250016006</c:v>
                </c:pt>
                <c:pt idx="35321">
                  <c:v>4.7256828124992003</c:v>
                </c:pt>
                <c:pt idx="35322">
                  <c:v>4.7260781250016004</c:v>
                </c:pt>
                <c:pt idx="35323">
                  <c:v>4.7265843750016003</c:v>
                </c:pt>
                <c:pt idx="35324">
                  <c:v>4.7270225000000003</c:v>
                </c:pt>
                <c:pt idx="35325">
                  <c:v>4.7274553124992007</c:v>
                </c:pt>
                <c:pt idx="35326">
                  <c:v>4.7279015624992002</c:v>
                </c:pt>
                <c:pt idx="35327">
                  <c:v>4.7284274999999996</c:v>
                </c:pt>
                <c:pt idx="35328">
                  <c:v>4.7289359375007995</c:v>
                </c:pt>
                <c:pt idx="35329">
                  <c:v>4.7296231250016003</c:v>
                </c:pt>
                <c:pt idx="35330">
                  <c:v>4.7301250000000001</c:v>
                </c:pt>
                <c:pt idx="35331">
                  <c:v>4.7306590624992007</c:v>
                </c:pt>
                <c:pt idx="35332">
                  <c:v>4.7311525000000003</c:v>
                </c:pt>
                <c:pt idx="35333">
                  <c:v>4.7316053124992008</c:v>
                </c:pt>
                <c:pt idx="35334">
                  <c:v>4.7319340624992003</c:v>
                </c:pt>
                <c:pt idx="35335">
                  <c:v>4.7315515624992006</c:v>
                </c:pt>
                <c:pt idx="35336">
                  <c:v>4.7307334375007999</c:v>
                </c:pt>
                <c:pt idx="35337">
                  <c:v>4.7302240624992002</c:v>
                </c:pt>
                <c:pt idx="35338">
                  <c:v>4.7297409375007993</c:v>
                </c:pt>
                <c:pt idx="35339">
                  <c:v>4.7292121875007993</c:v>
                </c:pt>
                <c:pt idx="35340">
                  <c:v>4.7285500000000003</c:v>
                </c:pt>
                <c:pt idx="35341">
                  <c:v>4.7278809375007995</c:v>
                </c:pt>
                <c:pt idx="35342">
                  <c:v>4.7273059375007991</c:v>
                </c:pt>
                <c:pt idx="35343">
                  <c:v>4.7267349999999997</c:v>
                </c:pt>
                <c:pt idx="35344">
                  <c:v>4.7260984375007995</c:v>
                </c:pt>
                <c:pt idx="35345">
                  <c:v>4.7256506250016006</c:v>
                </c:pt>
                <c:pt idx="35346">
                  <c:v>4.7249293750016008</c:v>
                </c:pt>
                <c:pt idx="35347">
                  <c:v>4.7244609375007993</c:v>
                </c:pt>
                <c:pt idx="35348">
                  <c:v>4.7240565624992001</c:v>
                </c:pt>
                <c:pt idx="35349">
                  <c:v>4.7237034375007996</c:v>
                </c:pt>
                <c:pt idx="35350">
                  <c:v>4.7232978124992009</c:v>
                </c:pt>
                <c:pt idx="35351">
                  <c:v>4.7229418750016006</c:v>
                </c:pt>
                <c:pt idx="35352">
                  <c:v>4.7226106250016002</c:v>
                </c:pt>
                <c:pt idx="35353">
                  <c:v>4.7220606250016006</c:v>
                </c:pt>
                <c:pt idx="35354">
                  <c:v>4.7216746875007995</c:v>
                </c:pt>
                <c:pt idx="35355">
                  <c:v>4.7212399999999999</c:v>
                </c:pt>
                <c:pt idx="35356">
                  <c:v>4.7208212500000002</c:v>
                </c:pt>
                <c:pt idx="35357">
                  <c:v>4.7203371875007996</c:v>
                </c:pt>
                <c:pt idx="35358">
                  <c:v>4.7207156250016009</c:v>
                </c:pt>
                <c:pt idx="35359">
                  <c:v>4.7212334375007998</c:v>
                </c:pt>
                <c:pt idx="35360">
                  <c:v>4.7216178124992005</c:v>
                </c:pt>
                <c:pt idx="35361">
                  <c:v>4.7219825000000002</c:v>
                </c:pt>
                <c:pt idx="35362">
                  <c:v>4.7223153124992008</c:v>
                </c:pt>
                <c:pt idx="35363">
                  <c:v>4.7227140624992003</c:v>
                </c:pt>
                <c:pt idx="35364">
                  <c:v>4.7230556250016003</c:v>
                </c:pt>
                <c:pt idx="35365">
                  <c:v>4.7234090624992007</c:v>
                </c:pt>
                <c:pt idx="35366">
                  <c:v>4.7238384375007998</c:v>
                </c:pt>
                <c:pt idx="35367">
                  <c:v>4.7243396875007999</c:v>
                </c:pt>
                <c:pt idx="35368">
                  <c:v>4.7248390624992007</c:v>
                </c:pt>
                <c:pt idx="35369">
                  <c:v>4.7253806250016002</c:v>
                </c:pt>
                <c:pt idx="35370">
                  <c:v>4.725934375001601</c:v>
                </c:pt>
                <c:pt idx="35371">
                  <c:v>4.7262678124992004</c:v>
                </c:pt>
                <c:pt idx="35372">
                  <c:v>4.7266043750016005</c:v>
                </c:pt>
                <c:pt idx="35373">
                  <c:v>4.7269671875007999</c:v>
                </c:pt>
                <c:pt idx="35374">
                  <c:v>4.7264521875007999</c:v>
                </c:pt>
                <c:pt idx="35375">
                  <c:v>4.7259440624992006</c:v>
                </c:pt>
                <c:pt idx="35376">
                  <c:v>4.7255490624992005</c:v>
                </c:pt>
                <c:pt idx="35377">
                  <c:v>4.7250862500000004</c:v>
                </c:pt>
                <c:pt idx="35378">
                  <c:v>4.7246518750016007</c:v>
                </c:pt>
                <c:pt idx="35379">
                  <c:v>4.7241487500000003</c:v>
                </c:pt>
                <c:pt idx="35380">
                  <c:v>4.7235515624992006</c:v>
                </c:pt>
                <c:pt idx="35381">
                  <c:v>4.7229425000000003</c:v>
                </c:pt>
                <c:pt idx="35382">
                  <c:v>4.7223612499999996</c:v>
                </c:pt>
                <c:pt idx="35383">
                  <c:v>4.7218559375007993</c:v>
                </c:pt>
                <c:pt idx="35384">
                  <c:v>4.7212174999999998</c:v>
                </c:pt>
                <c:pt idx="35385">
                  <c:v>4.7206590624992009</c:v>
                </c:pt>
                <c:pt idx="35386">
                  <c:v>4.7202509375007997</c:v>
                </c:pt>
                <c:pt idx="35387">
                  <c:v>4.7198934375007999</c:v>
                </c:pt>
                <c:pt idx="35388">
                  <c:v>4.7195103124992004</c:v>
                </c:pt>
                <c:pt idx="35389">
                  <c:v>4.7196003124992005</c:v>
                </c:pt>
                <c:pt idx="35390">
                  <c:v>4.7197878124992005</c:v>
                </c:pt>
                <c:pt idx="35391">
                  <c:v>4.7202140624992008</c:v>
                </c:pt>
                <c:pt idx="35392">
                  <c:v>4.7208256250016003</c:v>
                </c:pt>
                <c:pt idx="35393">
                  <c:v>4.7211887499999996</c:v>
                </c:pt>
                <c:pt idx="35394">
                  <c:v>4.7217874999999996</c:v>
                </c:pt>
                <c:pt idx="35395">
                  <c:v>4.7223300000000004</c:v>
                </c:pt>
                <c:pt idx="35396">
                  <c:v>4.7226543750016008</c:v>
                </c:pt>
                <c:pt idx="35397">
                  <c:v>4.7231703124992004</c:v>
                </c:pt>
                <c:pt idx="35398">
                  <c:v>4.7236568750016001</c:v>
                </c:pt>
                <c:pt idx="35399">
                  <c:v>4.7241059375007994</c:v>
                </c:pt>
                <c:pt idx="35400">
                  <c:v>4.7244700000000002</c:v>
                </c:pt>
                <c:pt idx="35401">
                  <c:v>4.72497875</c:v>
                </c:pt>
                <c:pt idx="35402">
                  <c:v>4.725365</c:v>
                </c:pt>
                <c:pt idx="35403">
                  <c:v>4.7257503124992004</c:v>
                </c:pt>
                <c:pt idx="35404">
                  <c:v>4.7260943750016002</c:v>
                </c:pt>
                <c:pt idx="35405">
                  <c:v>4.7264218750016003</c:v>
                </c:pt>
                <c:pt idx="35406">
                  <c:v>4.7261696875007999</c:v>
                </c:pt>
                <c:pt idx="35407">
                  <c:v>4.7261049999999996</c:v>
                </c:pt>
                <c:pt idx="35408">
                  <c:v>4.7257659375007997</c:v>
                </c:pt>
                <c:pt idx="35409">
                  <c:v>4.7253865624992004</c:v>
                </c:pt>
                <c:pt idx="35410">
                  <c:v>4.7248659375007991</c:v>
                </c:pt>
                <c:pt idx="35411">
                  <c:v>4.724468125001601</c:v>
                </c:pt>
                <c:pt idx="35412">
                  <c:v>4.7240040624992004</c:v>
                </c:pt>
                <c:pt idx="35413">
                  <c:v>4.7236668750016007</c:v>
                </c:pt>
                <c:pt idx="35414">
                  <c:v>4.7233296875007991</c:v>
                </c:pt>
                <c:pt idx="35415">
                  <c:v>4.7237646875007995</c:v>
                </c:pt>
                <c:pt idx="35416">
                  <c:v>4.7243037499999998</c:v>
                </c:pt>
                <c:pt idx="35417">
                  <c:v>4.7246846875007993</c:v>
                </c:pt>
                <c:pt idx="35418">
                  <c:v>4.7250075000000002</c:v>
                </c:pt>
                <c:pt idx="35419">
                  <c:v>4.7253437500000004</c:v>
                </c:pt>
                <c:pt idx="35420">
                  <c:v>4.7253540624992008</c:v>
                </c:pt>
                <c:pt idx="35421">
                  <c:v>4.7256437499999997</c:v>
                </c:pt>
                <c:pt idx="35422">
                  <c:v>4.7260299999999997</c:v>
                </c:pt>
                <c:pt idx="35423">
                  <c:v>4.7263581250016005</c:v>
                </c:pt>
                <c:pt idx="35424">
                  <c:v>4.7267065624992002</c:v>
                </c:pt>
                <c:pt idx="35425">
                  <c:v>4.7270325</c:v>
                </c:pt>
                <c:pt idx="35426">
                  <c:v>4.7273884375007995</c:v>
                </c:pt>
                <c:pt idx="35427">
                  <c:v>4.7278196875007996</c:v>
                </c:pt>
                <c:pt idx="35428">
                  <c:v>4.7282103124992005</c:v>
                </c:pt>
                <c:pt idx="35429">
                  <c:v>4.7285465624992007</c:v>
                </c:pt>
                <c:pt idx="35430">
                  <c:v>4.7279403124992001</c:v>
                </c:pt>
                <c:pt idx="35431">
                  <c:v>4.7276043750016008</c:v>
                </c:pt>
                <c:pt idx="35432">
                  <c:v>4.7272821875007995</c:v>
                </c:pt>
                <c:pt idx="35433">
                  <c:v>4.7267596875007998</c:v>
                </c:pt>
                <c:pt idx="35434">
                  <c:v>4.7261749999999996</c:v>
                </c:pt>
                <c:pt idx="35435">
                  <c:v>4.7256178124992001</c:v>
                </c:pt>
                <c:pt idx="35436">
                  <c:v>4.7250643750016001</c:v>
                </c:pt>
                <c:pt idx="35437">
                  <c:v>4.724420625001601</c:v>
                </c:pt>
                <c:pt idx="35438">
                  <c:v>4.7237781250016004</c:v>
                </c:pt>
                <c:pt idx="35439">
                  <c:v>4.7231793750016005</c:v>
                </c:pt>
                <c:pt idx="35440">
                  <c:v>4.7225718750016004</c:v>
                </c:pt>
                <c:pt idx="35441">
                  <c:v>4.7218956250016006</c:v>
                </c:pt>
                <c:pt idx="35442">
                  <c:v>4.7212096875007994</c:v>
                </c:pt>
                <c:pt idx="35443">
                  <c:v>4.7206731250016007</c:v>
                </c:pt>
                <c:pt idx="35444">
                  <c:v>4.7201662500000001</c:v>
                </c:pt>
                <c:pt idx="35445">
                  <c:v>4.7196159375007998</c:v>
                </c:pt>
                <c:pt idx="35446">
                  <c:v>4.7191506250016007</c:v>
                </c:pt>
                <c:pt idx="35447">
                  <c:v>4.7187181250016001</c:v>
                </c:pt>
                <c:pt idx="35448">
                  <c:v>4.7183256250016008</c:v>
                </c:pt>
                <c:pt idx="35449">
                  <c:v>4.7179240624992005</c:v>
                </c:pt>
                <c:pt idx="35450">
                  <c:v>4.7175087500000004</c:v>
                </c:pt>
                <c:pt idx="35451">
                  <c:v>4.7171612500000002</c:v>
                </c:pt>
                <c:pt idx="35452">
                  <c:v>4.7167734375007999</c:v>
                </c:pt>
                <c:pt idx="35453">
                  <c:v>4.7171824999999998</c:v>
                </c:pt>
                <c:pt idx="35454">
                  <c:v>4.7176934375007997</c:v>
                </c:pt>
                <c:pt idx="35455">
                  <c:v>4.7180912499999996</c:v>
                </c:pt>
                <c:pt idx="35456">
                  <c:v>4.7184587499999999</c:v>
                </c:pt>
                <c:pt idx="35457">
                  <c:v>4.7188568750016007</c:v>
                </c:pt>
                <c:pt idx="35458">
                  <c:v>4.7193128124992008</c:v>
                </c:pt>
                <c:pt idx="35459">
                  <c:v>4.7196640624992003</c:v>
                </c:pt>
                <c:pt idx="35460">
                  <c:v>4.7200121875007994</c:v>
                </c:pt>
                <c:pt idx="35461">
                  <c:v>4.7203378124992001</c:v>
                </c:pt>
                <c:pt idx="35462">
                  <c:v>4.7206637499999999</c:v>
                </c:pt>
                <c:pt idx="35463">
                  <c:v>4.7209971875007994</c:v>
                </c:pt>
                <c:pt idx="35464">
                  <c:v>4.7214371875007997</c:v>
                </c:pt>
                <c:pt idx="35465">
                  <c:v>4.7218996875007999</c:v>
                </c:pt>
                <c:pt idx="35466">
                  <c:v>4.7225196875007995</c:v>
                </c:pt>
                <c:pt idx="35467">
                  <c:v>4.7229834375007993</c:v>
                </c:pt>
                <c:pt idx="35468">
                  <c:v>4.7234924999999999</c:v>
                </c:pt>
                <c:pt idx="35469">
                  <c:v>4.7233587500000001</c:v>
                </c:pt>
                <c:pt idx="35470">
                  <c:v>4.7229412499999999</c:v>
                </c:pt>
                <c:pt idx="35471">
                  <c:v>4.7225799999999998</c:v>
                </c:pt>
                <c:pt idx="35472">
                  <c:v>4.7222428124992009</c:v>
                </c:pt>
                <c:pt idx="35473">
                  <c:v>4.7217528124992008</c:v>
                </c:pt>
                <c:pt idx="35474">
                  <c:v>4.7214078124992005</c:v>
                </c:pt>
                <c:pt idx="35475">
                  <c:v>4.7210265624992003</c:v>
                </c:pt>
                <c:pt idx="35476">
                  <c:v>4.7203837499999999</c:v>
                </c:pt>
                <c:pt idx="35477">
                  <c:v>4.7199828124992003</c:v>
                </c:pt>
                <c:pt idx="35478">
                  <c:v>4.7195925000000001</c:v>
                </c:pt>
                <c:pt idx="35479">
                  <c:v>4.7189443750016009</c:v>
                </c:pt>
                <c:pt idx="35480">
                  <c:v>4.7185990624992007</c:v>
                </c:pt>
                <c:pt idx="35481">
                  <c:v>4.718250625001601</c:v>
                </c:pt>
                <c:pt idx="35482">
                  <c:v>4.7185790624992006</c:v>
                </c:pt>
                <c:pt idx="35483">
                  <c:v>4.7190312499999996</c:v>
                </c:pt>
                <c:pt idx="35484">
                  <c:v>4.7193843750016002</c:v>
                </c:pt>
                <c:pt idx="35485">
                  <c:v>4.7198881250016003</c:v>
                </c:pt>
                <c:pt idx="35486">
                  <c:v>4.7202512499999996</c:v>
                </c:pt>
                <c:pt idx="35487">
                  <c:v>4.7206946875007993</c:v>
                </c:pt>
                <c:pt idx="35488">
                  <c:v>4.7210846875007997</c:v>
                </c:pt>
                <c:pt idx="35489">
                  <c:v>4.7215434375007996</c:v>
                </c:pt>
                <c:pt idx="35490">
                  <c:v>4.721933125001601</c:v>
                </c:pt>
                <c:pt idx="35491">
                  <c:v>4.7224181250016004</c:v>
                </c:pt>
                <c:pt idx="35492">
                  <c:v>4.7229484375007997</c:v>
                </c:pt>
                <c:pt idx="35493">
                  <c:v>4.7234781250016002</c:v>
                </c:pt>
                <c:pt idx="35494">
                  <c:v>4.7240009375007999</c:v>
                </c:pt>
                <c:pt idx="35495">
                  <c:v>4.7245518750016009</c:v>
                </c:pt>
                <c:pt idx="35496">
                  <c:v>4.7251925000000004</c:v>
                </c:pt>
                <c:pt idx="35497">
                  <c:v>4.7257356250016009</c:v>
                </c:pt>
                <c:pt idx="35498">
                  <c:v>4.7263415624992007</c:v>
                </c:pt>
                <c:pt idx="35499">
                  <c:v>4.7268146875007995</c:v>
                </c:pt>
                <c:pt idx="35500">
                  <c:v>4.7273149999999999</c:v>
                </c:pt>
                <c:pt idx="35501">
                  <c:v>4.7269168750016002</c:v>
                </c:pt>
                <c:pt idx="35502">
                  <c:v>4.7265515624992007</c:v>
                </c:pt>
                <c:pt idx="35503">
                  <c:v>4.7258840624992002</c:v>
                </c:pt>
                <c:pt idx="35504">
                  <c:v>4.7255153124992004</c:v>
                </c:pt>
                <c:pt idx="35505">
                  <c:v>4.7250984375007992</c:v>
                </c:pt>
                <c:pt idx="35506">
                  <c:v>4.7247784375007997</c:v>
                </c:pt>
                <c:pt idx="35507">
                  <c:v>4.7242825000000002</c:v>
                </c:pt>
                <c:pt idx="35508">
                  <c:v>4.7237503124992006</c:v>
                </c:pt>
                <c:pt idx="35509">
                  <c:v>4.7233240624992003</c:v>
                </c:pt>
                <c:pt idx="35510">
                  <c:v>4.722884375001601</c:v>
                </c:pt>
                <c:pt idx="35511">
                  <c:v>4.7224156250016005</c:v>
                </c:pt>
                <c:pt idx="35512">
                  <c:v>4.7219846875007994</c:v>
                </c:pt>
                <c:pt idx="35513">
                  <c:v>4.7215524999999996</c:v>
                </c:pt>
                <c:pt idx="35514">
                  <c:v>4.7211990624992008</c:v>
                </c:pt>
                <c:pt idx="35515">
                  <c:v>4.72073375</c:v>
                </c:pt>
                <c:pt idx="35516">
                  <c:v>4.7203190624992004</c:v>
                </c:pt>
                <c:pt idx="35517">
                  <c:v>4.719805</c:v>
                </c:pt>
                <c:pt idx="35518">
                  <c:v>4.7192743750016009</c:v>
                </c:pt>
                <c:pt idx="35519">
                  <c:v>4.7189371875007993</c:v>
                </c:pt>
                <c:pt idx="35520">
                  <c:v>4.7193137500000004</c:v>
                </c:pt>
                <c:pt idx="35521">
                  <c:v>4.7196899999999999</c:v>
                </c:pt>
                <c:pt idx="35522">
                  <c:v>4.7200828124992009</c:v>
                </c:pt>
                <c:pt idx="35523">
                  <c:v>4.7204396875007992</c:v>
                </c:pt>
                <c:pt idx="35524">
                  <c:v>4.7209025000000002</c:v>
                </c:pt>
                <c:pt idx="35525">
                  <c:v>4.7212512499999999</c:v>
                </c:pt>
                <c:pt idx="35526">
                  <c:v>4.7216409375007995</c:v>
                </c:pt>
                <c:pt idx="35527">
                  <c:v>4.7220362500000004</c:v>
                </c:pt>
                <c:pt idx="35528">
                  <c:v>4.7224556250016008</c:v>
                </c:pt>
                <c:pt idx="35529">
                  <c:v>4.7227796875007995</c:v>
                </c:pt>
                <c:pt idx="35530">
                  <c:v>4.7231946875007997</c:v>
                </c:pt>
                <c:pt idx="35531">
                  <c:v>4.7235534375007999</c:v>
                </c:pt>
                <c:pt idx="35532">
                  <c:v>4.7239243750016007</c:v>
                </c:pt>
                <c:pt idx="35533">
                  <c:v>4.7242903124992006</c:v>
                </c:pt>
                <c:pt idx="35534">
                  <c:v>4.7246218750016009</c:v>
                </c:pt>
                <c:pt idx="35535">
                  <c:v>4.7250206250016005</c:v>
                </c:pt>
                <c:pt idx="35536">
                  <c:v>4.7256</c:v>
                </c:pt>
                <c:pt idx="35537">
                  <c:v>4.7260193750016004</c:v>
                </c:pt>
                <c:pt idx="35538">
                  <c:v>4.7265368750016004</c:v>
                </c:pt>
                <c:pt idx="35539">
                  <c:v>4.7269412500000003</c:v>
                </c:pt>
                <c:pt idx="35540">
                  <c:v>4.7273884375007995</c:v>
                </c:pt>
                <c:pt idx="35541">
                  <c:v>4.7278793750016002</c:v>
                </c:pt>
                <c:pt idx="35542">
                  <c:v>4.7282631250016003</c:v>
                </c:pt>
                <c:pt idx="35543">
                  <c:v>4.7286678124992001</c:v>
                </c:pt>
                <c:pt idx="35544">
                  <c:v>4.7290000000000001</c:v>
                </c:pt>
                <c:pt idx="35545">
                  <c:v>4.7285775000000001</c:v>
                </c:pt>
                <c:pt idx="35546">
                  <c:v>4.727985625001601</c:v>
                </c:pt>
                <c:pt idx="35547">
                  <c:v>4.7275496875007992</c:v>
                </c:pt>
                <c:pt idx="35548">
                  <c:v>4.7270084375007997</c:v>
                </c:pt>
                <c:pt idx="35549">
                  <c:v>4.7263762500000004</c:v>
                </c:pt>
                <c:pt idx="35550">
                  <c:v>4.7258631250016006</c:v>
                </c:pt>
                <c:pt idx="35551">
                  <c:v>4.7252703124992008</c:v>
                </c:pt>
                <c:pt idx="35552">
                  <c:v>4.7245737500000002</c:v>
                </c:pt>
                <c:pt idx="35553">
                  <c:v>4.7238712500000002</c:v>
                </c:pt>
                <c:pt idx="35554">
                  <c:v>4.7233299999999998</c:v>
                </c:pt>
                <c:pt idx="35555">
                  <c:v>4.7227449999999997</c:v>
                </c:pt>
                <c:pt idx="35556">
                  <c:v>4.722333125001601</c:v>
                </c:pt>
                <c:pt idx="35557">
                  <c:v>4.7219571875007995</c:v>
                </c:pt>
                <c:pt idx="35558">
                  <c:v>4.7213709375007991</c:v>
                </c:pt>
                <c:pt idx="35559">
                  <c:v>4.7209759375007998</c:v>
                </c:pt>
                <c:pt idx="35560">
                  <c:v>4.7206143750016007</c:v>
                </c:pt>
                <c:pt idx="35561">
                  <c:v>4.7200343750016005</c:v>
                </c:pt>
                <c:pt idx="35562">
                  <c:v>4.719470625001601</c:v>
                </c:pt>
                <c:pt idx="35563">
                  <c:v>4.7188853124992001</c:v>
                </c:pt>
                <c:pt idx="35564">
                  <c:v>4.7185174999999999</c:v>
                </c:pt>
                <c:pt idx="35565">
                  <c:v>4.7181474999999997</c:v>
                </c:pt>
                <c:pt idx="35566">
                  <c:v>4.7180396875007995</c:v>
                </c:pt>
                <c:pt idx="35567">
                  <c:v>4.7176756250016005</c:v>
                </c:pt>
                <c:pt idx="35568">
                  <c:v>4.717276875001601</c:v>
                </c:pt>
                <c:pt idx="35569">
                  <c:v>4.7172999999999998</c:v>
                </c:pt>
                <c:pt idx="35570">
                  <c:v>4.7176343750016008</c:v>
                </c:pt>
                <c:pt idx="35571">
                  <c:v>4.7179671875007996</c:v>
                </c:pt>
                <c:pt idx="35572">
                  <c:v>4.7183615624992008</c:v>
                </c:pt>
                <c:pt idx="35573">
                  <c:v>4.7188040624992009</c:v>
                </c:pt>
                <c:pt idx="35574">
                  <c:v>4.7191274999999999</c:v>
                </c:pt>
                <c:pt idx="35575">
                  <c:v>4.7195896875007994</c:v>
                </c:pt>
                <c:pt idx="35576">
                  <c:v>4.7200478124992005</c:v>
                </c:pt>
                <c:pt idx="35577">
                  <c:v>4.7204353124992009</c:v>
                </c:pt>
                <c:pt idx="35578">
                  <c:v>4.7206993750016002</c:v>
                </c:pt>
                <c:pt idx="35579">
                  <c:v>4.721183125001601</c:v>
                </c:pt>
                <c:pt idx="35580">
                  <c:v>4.7208559375007999</c:v>
                </c:pt>
                <c:pt idx="35581">
                  <c:v>4.7204662500000003</c:v>
                </c:pt>
                <c:pt idx="35582">
                  <c:v>4.7200915624992001</c:v>
                </c:pt>
                <c:pt idx="35583">
                  <c:v>4.7196575000000003</c:v>
                </c:pt>
                <c:pt idx="35584">
                  <c:v>4.7192790624992007</c:v>
                </c:pt>
                <c:pt idx="35585">
                  <c:v>4.7196087499999999</c:v>
                </c:pt>
                <c:pt idx="35586">
                  <c:v>4.7200040624992008</c:v>
                </c:pt>
                <c:pt idx="35587">
                  <c:v>4.7204393750016003</c:v>
                </c:pt>
                <c:pt idx="35588">
                  <c:v>4.7209171875007998</c:v>
                </c:pt>
                <c:pt idx="35589">
                  <c:v>4.7214312500000002</c:v>
                </c:pt>
                <c:pt idx="35590">
                  <c:v>4.7219015624992009</c:v>
                </c:pt>
                <c:pt idx="35591">
                  <c:v>4.7224193750016008</c:v>
                </c:pt>
                <c:pt idx="35592">
                  <c:v>4.7227615624992003</c:v>
                </c:pt>
                <c:pt idx="35593">
                  <c:v>4.7231256250016003</c:v>
                </c:pt>
                <c:pt idx="35594">
                  <c:v>4.7234543750016007</c:v>
                </c:pt>
                <c:pt idx="35595">
                  <c:v>4.7238037500000001</c:v>
                </c:pt>
                <c:pt idx="35596">
                  <c:v>4.7235975000000003</c:v>
                </c:pt>
                <c:pt idx="35597">
                  <c:v>4.7231375</c:v>
                </c:pt>
                <c:pt idx="35598">
                  <c:v>4.7227078124992001</c:v>
                </c:pt>
                <c:pt idx="35599">
                  <c:v>4.7223546875007996</c:v>
                </c:pt>
                <c:pt idx="35600">
                  <c:v>4.7219565624992006</c:v>
                </c:pt>
                <c:pt idx="35601">
                  <c:v>4.7215587499999998</c:v>
                </c:pt>
                <c:pt idx="35602">
                  <c:v>4.7210084375007995</c:v>
                </c:pt>
                <c:pt idx="35603">
                  <c:v>4.7202996875007992</c:v>
                </c:pt>
                <c:pt idx="35604">
                  <c:v>4.7198853124992004</c:v>
                </c:pt>
                <c:pt idx="35605">
                  <c:v>4.7193424999999998</c:v>
                </c:pt>
                <c:pt idx="35606">
                  <c:v>4.7187540624992002</c:v>
                </c:pt>
                <c:pt idx="35607">
                  <c:v>4.7184178124992009</c:v>
                </c:pt>
                <c:pt idx="35608">
                  <c:v>4.7180900000000001</c:v>
                </c:pt>
                <c:pt idx="35609">
                  <c:v>4.7181715624992009</c:v>
                </c:pt>
                <c:pt idx="35610">
                  <c:v>4.7185806250016009</c:v>
                </c:pt>
                <c:pt idx="35611">
                  <c:v>4.7189393750016002</c:v>
                </c:pt>
                <c:pt idx="35612">
                  <c:v>4.7193050000000003</c:v>
                </c:pt>
                <c:pt idx="35613">
                  <c:v>4.7198590624992001</c:v>
                </c:pt>
                <c:pt idx="35614">
                  <c:v>4.7202950000000001</c:v>
                </c:pt>
                <c:pt idx="35615">
                  <c:v>4.7208275000000004</c:v>
                </c:pt>
                <c:pt idx="35616">
                  <c:v>4.7213496875007994</c:v>
                </c:pt>
                <c:pt idx="35617">
                  <c:v>4.7219462500000002</c:v>
                </c:pt>
                <c:pt idx="35618">
                  <c:v>4.72248</c:v>
                </c:pt>
                <c:pt idx="35619">
                  <c:v>4.7230553124992003</c:v>
                </c:pt>
                <c:pt idx="35620">
                  <c:v>4.7236215624992006</c:v>
                </c:pt>
                <c:pt idx="35621">
                  <c:v>4.7239940624992007</c:v>
                </c:pt>
                <c:pt idx="35622">
                  <c:v>4.7244934375007999</c:v>
                </c:pt>
                <c:pt idx="35623">
                  <c:v>4.7250246875007997</c:v>
                </c:pt>
                <c:pt idx="35624">
                  <c:v>4.7254671875007999</c:v>
                </c:pt>
                <c:pt idx="35625">
                  <c:v>4.7260531250016005</c:v>
                </c:pt>
                <c:pt idx="35626">
                  <c:v>4.7265490624992008</c:v>
                </c:pt>
                <c:pt idx="35627">
                  <c:v>4.7269890624992001</c:v>
                </c:pt>
                <c:pt idx="35628">
                  <c:v>4.7273996875007995</c:v>
                </c:pt>
                <c:pt idx="35629">
                  <c:v>4.7278312500000004</c:v>
                </c:pt>
                <c:pt idx="35630">
                  <c:v>4.7276278124992004</c:v>
                </c:pt>
                <c:pt idx="35631">
                  <c:v>4.7272587499999998</c:v>
                </c:pt>
                <c:pt idx="35632">
                  <c:v>4.7269134375007997</c:v>
                </c:pt>
                <c:pt idx="35633">
                  <c:v>4.7263178124992002</c:v>
                </c:pt>
                <c:pt idx="35634">
                  <c:v>4.7258699999999996</c:v>
                </c:pt>
                <c:pt idx="35635">
                  <c:v>4.7255018750016005</c:v>
                </c:pt>
                <c:pt idx="35636">
                  <c:v>4.7249912500000004</c:v>
                </c:pt>
                <c:pt idx="35637">
                  <c:v>4.7244287500000004</c:v>
                </c:pt>
                <c:pt idx="35638">
                  <c:v>4.7238006250016005</c:v>
                </c:pt>
                <c:pt idx="35639">
                  <c:v>4.7231674999999997</c:v>
                </c:pt>
                <c:pt idx="35640">
                  <c:v>4.7223034375007993</c:v>
                </c:pt>
                <c:pt idx="35641">
                  <c:v>4.721381875001601</c:v>
                </c:pt>
                <c:pt idx="35642">
                  <c:v>4.7205637500000002</c:v>
                </c:pt>
                <c:pt idx="35643">
                  <c:v>4.7197840624992002</c:v>
                </c:pt>
                <c:pt idx="35644">
                  <c:v>4.7189937500000001</c:v>
                </c:pt>
                <c:pt idx="35645">
                  <c:v>4.7182025000000003</c:v>
                </c:pt>
                <c:pt idx="35646">
                  <c:v>4.7175284375007998</c:v>
                </c:pt>
                <c:pt idx="35647">
                  <c:v>4.7168725</c:v>
                </c:pt>
                <c:pt idx="35648">
                  <c:v>4.7163321875007993</c:v>
                </c:pt>
                <c:pt idx="35649">
                  <c:v>4.7158887500000004</c:v>
                </c:pt>
                <c:pt idx="35650">
                  <c:v>4.7154493750016009</c:v>
                </c:pt>
                <c:pt idx="35651">
                  <c:v>4.7150818750016006</c:v>
                </c:pt>
                <c:pt idx="35652">
                  <c:v>4.7154303124992003</c:v>
                </c:pt>
                <c:pt idx="35653">
                  <c:v>4.7157859375007991</c:v>
                </c:pt>
                <c:pt idx="35654">
                  <c:v>4.7161440624992004</c:v>
                </c:pt>
                <c:pt idx="35655">
                  <c:v>4.7165181250016008</c:v>
                </c:pt>
                <c:pt idx="35656">
                  <c:v>4.7168471875007993</c:v>
                </c:pt>
                <c:pt idx="35657">
                  <c:v>4.7172587500000001</c:v>
                </c:pt>
                <c:pt idx="35658">
                  <c:v>4.7175828124992005</c:v>
                </c:pt>
                <c:pt idx="35659">
                  <c:v>4.7180512500000003</c:v>
                </c:pt>
                <c:pt idx="35660">
                  <c:v>4.7184190624992004</c:v>
                </c:pt>
                <c:pt idx="35661">
                  <c:v>4.7189109375007998</c:v>
                </c:pt>
                <c:pt idx="35662">
                  <c:v>4.7194381250016004</c:v>
                </c:pt>
                <c:pt idx="35663">
                  <c:v>4.7198609375007994</c:v>
                </c:pt>
                <c:pt idx="35664">
                  <c:v>4.7203046875007999</c:v>
                </c:pt>
                <c:pt idx="35665">
                  <c:v>4.7206990624992002</c:v>
                </c:pt>
                <c:pt idx="35666">
                  <c:v>4.7211456250016006</c:v>
                </c:pt>
                <c:pt idx="35667">
                  <c:v>4.7215959375007994</c:v>
                </c:pt>
                <c:pt idx="35668">
                  <c:v>4.7220406250016005</c:v>
                </c:pt>
                <c:pt idx="35669">
                  <c:v>4.7224187500000001</c:v>
                </c:pt>
                <c:pt idx="35670">
                  <c:v>4.7229281250016006</c:v>
                </c:pt>
                <c:pt idx="35671">
                  <c:v>4.7233503124992007</c:v>
                </c:pt>
                <c:pt idx="35672">
                  <c:v>4.7234737500000001</c:v>
                </c:pt>
                <c:pt idx="35673">
                  <c:v>4.7228637500000001</c:v>
                </c:pt>
                <c:pt idx="35674">
                  <c:v>4.7224975000000002</c:v>
                </c:pt>
                <c:pt idx="35675">
                  <c:v>4.7220449999999996</c:v>
                </c:pt>
                <c:pt idx="35676">
                  <c:v>4.7215440624992002</c:v>
                </c:pt>
                <c:pt idx="35677">
                  <c:v>4.7208434375007995</c:v>
                </c:pt>
                <c:pt idx="35678">
                  <c:v>4.7200131250016009</c:v>
                </c:pt>
                <c:pt idx="35679">
                  <c:v>4.7192046875007998</c:v>
                </c:pt>
                <c:pt idx="35680">
                  <c:v>4.7182346875007992</c:v>
                </c:pt>
                <c:pt idx="35681">
                  <c:v>4.7173125000000002</c:v>
                </c:pt>
                <c:pt idx="35682">
                  <c:v>4.7164368750016008</c:v>
                </c:pt>
                <c:pt idx="35683">
                  <c:v>4.7157712500000004</c:v>
                </c:pt>
                <c:pt idx="35684">
                  <c:v>4.7150562499999999</c:v>
                </c:pt>
                <c:pt idx="35685">
                  <c:v>4.714333125001601</c:v>
                </c:pt>
                <c:pt idx="35686">
                  <c:v>4.7136618750016002</c:v>
                </c:pt>
                <c:pt idx="35687">
                  <c:v>4.7132446875007998</c:v>
                </c:pt>
                <c:pt idx="35688">
                  <c:v>4.712808125001601</c:v>
                </c:pt>
                <c:pt idx="35689">
                  <c:v>4.7124006250016004</c:v>
                </c:pt>
                <c:pt idx="35690">
                  <c:v>4.7119234375007997</c:v>
                </c:pt>
                <c:pt idx="35691">
                  <c:v>4.7114128124992005</c:v>
                </c:pt>
                <c:pt idx="35692">
                  <c:v>4.7109912500000002</c:v>
                </c:pt>
                <c:pt idx="35693">
                  <c:v>4.7113590624992003</c:v>
                </c:pt>
                <c:pt idx="35694">
                  <c:v>4.7118525</c:v>
                </c:pt>
                <c:pt idx="35695">
                  <c:v>4.7123543750016008</c:v>
                </c:pt>
                <c:pt idx="35696">
                  <c:v>4.7128406250016006</c:v>
                </c:pt>
                <c:pt idx="35697">
                  <c:v>4.7133596875007999</c:v>
                </c:pt>
                <c:pt idx="35698">
                  <c:v>4.7138074999999997</c:v>
                </c:pt>
                <c:pt idx="35699">
                  <c:v>4.7143637500000004</c:v>
                </c:pt>
                <c:pt idx="35700">
                  <c:v>4.7149012499999996</c:v>
                </c:pt>
                <c:pt idx="35701">
                  <c:v>4.7152453124992002</c:v>
                </c:pt>
                <c:pt idx="35702">
                  <c:v>4.7156846875007998</c:v>
                </c:pt>
                <c:pt idx="35703">
                  <c:v>4.7160349999999998</c:v>
                </c:pt>
                <c:pt idx="35704">
                  <c:v>4.7165621875007995</c:v>
                </c:pt>
                <c:pt idx="35705">
                  <c:v>4.7171556250016007</c:v>
                </c:pt>
                <c:pt idx="35706">
                  <c:v>4.7175259375007998</c:v>
                </c:pt>
                <c:pt idx="35707">
                  <c:v>4.7180371875007996</c:v>
                </c:pt>
                <c:pt idx="35708">
                  <c:v>4.7184803124992003</c:v>
                </c:pt>
                <c:pt idx="35709">
                  <c:v>4.718919375001601</c:v>
                </c:pt>
                <c:pt idx="35710">
                  <c:v>4.7194037499999997</c:v>
                </c:pt>
                <c:pt idx="35711">
                  <c:v>4.7198184375007992</c:v>
                </c:pt>
                <c:pt idx="35712">
                  <c:v>4.7202853124992004</c:v>
                </c:pt>
                <c:pt idx="35713">
                  <c:v>4.720690625001601</c:v>
                </c:pt>
                <c:pt idx="35714">
                  <c:v>4.7213159375007994</c:v>
                </c:pt>
                <c:pt idx="35715">
                  <c:v>4.7218078124992005</c:v>
                </c:pt>
                <c:pt idx="35716">
                  <c:v>4.7224568750016003</c:v>
                </c:pt>
                <c:pt idx="35717">
                  <c:v>4.7230109375007991</c:v>
                </c:pt>
                <c:pt idx="35718">
                  <c:v>4.7233549999999997</c:v>
                </c:pt>
                <c:pt idx="35719">
                  <c:v>4.7236803124992006</c:v>
                </c:pt>
                <c:pt idx="35720">
                  <c:v>4.7240493750016004</c:v>
                </c:pt>
                <c:pt idx="35721">
                  <c:v>4.7236428124992003</c:v>
                </c:pt>
                <c:pt idx="35722">
                  <c:v>4.7232656250016003</c:v>
                </c:pt>
                <c:pt idx="35723">
                  <c:v>4.7229190624992006</c:v>
                </c:pt>
                <c:pt idx="35724">
                  <c:v>4.7223021875007998</c:v>
                </c:pt>
                <c:pt idx="35725">
                  <c:v>4.7214999999999998</c:v>
                </c:pt>
                <c:pt idx="35726">
                  <c:v>4.7207090624992007</c:v>
                </c:pt>
                <c:pt idx="35727">
                  <c:v>4.7198428124992002</c:v>
                </c:pt>
                <c:pt idx="35728">
                  <c:v>4.7188531250016004</c:v>
                </c:pt>
                <c:pt idx="35729">
                  <c:v>4.7177990624992008</c:v>
                </c:pt>
                <c:pt idx="35730">
                  <c:v>4.7167859375007994</c:v>
                </c:pt>
                <c:pt idx="35731">
                  <c:v>4.7156821875007999</c:v>
                </c:pt>
                <c:pt idx="35732">
                  <c:v>4.7146712500000003</c:v>
                </c:pt>
                <c:pt idx="35733">
                  <c:v>4.7137471875007995</c:v>
                </c:pt>
                <c:pt idx="35734">
                  <c:v>4.7130406250016001</c:v>
                </c:pt>
                <c:pt idx="35735">
                  <c:v>4.7124509375007992</c:v>
                </c:pt>
                <c:pt idx="35736">
                  <c:v>4.7118418750016007</c:v>
                </c:pt>
                <c:pt idx="35737">
                  <c:v>4.7113593750016003</c:v>
                </c:pt>
                <c:pt idx="35738">
                  <c:v>4.7110028124992009</c:v>
                </c:pt>
                <c:pt idx="35739">
                  <c:v>4.7106584375007996</c:v>
                </c:pt>
                <c:pt idx="35740">
                  <c:v>4.7102015624992006</c:v>
                </c:pt>
                <c:pt idx="35741">
                  <c:v>4.7100590624992007</c:v>
                </c:pt>
                <c:pt idx="35742">
                  <c:v>4.7104221875007992</c:v>
                </c:pt>
                <c:pt idx="35743">
                  <c:v>4.7108675</c:v>
                </c:pt>
                <c:pt idx="35744">
                  <c:v>4.7113028124992002</c:v>
                </c:pt>
                <c:pt idx="35745">
                  <c:v>4.7118250000000002</c:v>
                </c:pt>
                <c:pt idx="35746">
                  <c:v>4.7123237500000004</c:v>
                </c:pt>
                <c:pt idx="35747">
                  <c:v>4.712760625001601</c:v>
                </c:pt>
                <c:pt idx="35748">
                  <c:v>4.7132990624992006</c:v>
                </c:pt>
                <c:pt idx="35749">
                  <c:v>4.7137506250016008</c:v>
                </c:pt>
                <c:pt idx="35750">
                  <c:v>4.7142934375007997</c:v>
                </c:pt>
                <c:pt idx="35751">
                  <c:v>4.7148315624992003</c:v>
                </c:pt>
                <c:pt idx="35752">
                  <c:v>4.7153556250016004</c:v>
                </c:pt>
                <c:pt idx="35753">
                  <c:v>4.7159250000000004</c:v>
                </c:pt>
                <c:pt idx="35754">
                  <c:v>4.7164631250016003</c:v>
                </c:pt>
                <c:pt idx="35755">
                  <c:v>4.7170715624992008</c:v>
                </c:pt>
                <c:pt idx="35756">
                  <c:v>4.7175712499999998</c:v>
                </c:pt>
                <c:pt idx="35757">
                  <c:v>4.7181753124992003</c:v>
                </c:pt>
                <c:pt idx="35758">
                  <c:v>4.7186649999999997</c:v>
                </c:pt>
                <c:pt idx="35759">
                  <c:v>4.7192415624992003</c:v>
                </c:pt>
                <c:pt idx="35760">
                  <c:v>4.7197899999999997</c:v>
                </c:pt>
                <c:pt idx="35761">
                  <c:v>4.7201218750016007</c:v>
                </c:pt>
                <c:pt idx="35762">
                  <c:v>4.7206212499999998</c:v>
                </c:pt>
                <c:pt idx="35763">
                  <c:v>4.7209590624992002</c:v>
                </c:pt>
                <c:pt idx="35764">
                  <c:v>4.7214690624992004</c:v>
                </c:pt>
                <c:pt idx="35765">
                  <c:v>4.7218837499999999</c:v>
                </c:pt>
                <c:pt idx="35766">
                  <c:v>4.7223587499999997</c:v>
                </c:pt>
                <c:pt idx="35767">
                  <c:v>4.7228809375007996</c:v>
                </c:pt>
                <c:pt idx="35768">
                  <c:v>4.7232793750016002</c:v>
                </c:pt>
                <c:pt idx="35769">
                  <c:v>4.7228681250016002</c:v>
                </c:pt>
                <c:pt idx="35770">
                  <c:v>4.7220143750016002</c:v>
                </c:pt>
                <c:pt idx="35771">
                  <c:v>4.7212534375007991</c:v>
                </c:pt>
                <c:pt idx="35772">
                  <c:v>4.7204828124992009</c:v>
                </c:pt>
                <c:pt idx="35773">
                  <c:v>4.7197428124992005</c:v>
                </c:pt>
                <c:pt idx="35774">
                  <c:v>4.7188456250016007</c:v>
                </c:pt>
                <c:pt idx="35775">
                  <c:v>4.7179806250016005</c:v>
                </c:pt>
                <c:pt idx="35776">
                  <c:v>4.7172515624992002</c:v>
                </c:pt>
                <c:pt idx="35777">
                  <c:v>4.7165962500000003</c:v>
                </c:pt>
                <c:pt idx="35778">
                  <c:v>4.7158818750016005</c:v>
                </c:pt>
                <c:pt idx="35779">
                  <c:v>4.715281875001601</c:v>
                </c:pt>
                <c:pt idx="35780">
                  <c:v>4.7149459375007998</c:v>
                </c:pt>
                <c:pt idx="35781">
                  <c:v>4.7145690624992005</c:v>
                </c:pt>
                <c:pt idx="35782">
                  <c:v>4.7139506250016003</c:v>
                </c:pt>
                <c:pt idx="35783">
                  <c:v>4.7134943750016003</c:v>
                </c:pt>
                <c:pt idx="35784">
                  <c:v>4.7130725</c:v>
                </c:pt>
                <c:pt idx="35785">
                  <c:v>4.7127234375007996</c:v>
                </c:pt>
                <c:pt idx="35786">
                  <c:v>4.7123884375007998</c:v>
                </c:pt>
                <c:pt idx="35787">
                  <c:v>4.7128178124992006</c:v>
                </c:pt>
                <c:pt idx="35788">
                  <c:v>4.7131465624992002</c:v>
                </c:pt>
                <c:pt idx="35789">
                  <c:v>4.7136837500000004</c:v>
                </c:pt>
                <c:pt idx="35790">
                  <c:v>4.7140478124992002</c:v>
                </c:pt>
                <c:pt idx="35791">
                  <c:v>4.7143740624992008</c:v>
                </c:pt>
                <c:pt idx="35792">
                  <c:v>4.7148418750016008</c:v>
                </c:pt>
                <c:pt idx="35793">
                  <c:v>4.7152659375007993</c:v>
                </c:pt>
                <c:pt idx="35794">
                  <c:v>4.7156093750016002</c:v>
                </c:pt>
                <c:pt idx="35795">
                  <c:v>4.7159756250016009</c:v>
                </c:pt>
                <c:pt idx="35796">
                  <c:v>4.7164831250016004</c:v>
                </c:pt>
                <c:pt idx="35797">
                  <c:v>4.7168062500000003</c:v>
                </c:pt>
                <c:pt idx="35798">
                  <c:v>4.7169084375007992</c:v>
                </c:pt>
                <c:pt idx="35799">
                  <c:v>4.7163696875007997</c:v>
                </c:pt>
                <c:pt idx="35800">
                  <c:v>4.7158462500000002</c:v>
                </c:pt>
                <c:pt idx="35801">
                  <c:v>4.7151550000000002</c:v>
                </c:pt>
                <c:pt idx="35802">
                  <c:v>4.7147315624992006</c:v>
                </c:pt>
                <c:pt idx="35803">
                  <c:v>4.7143590624992004</c:v>
                </c:pt>
                <c:pt idx="35804">
                  <c:v>4.7139546875007996</c:v>
                </c:pt>
                <c:pt idx="35805">
                  <c:v>4.7134556250016004</c:v>
                </c:pt>
                <c:pt idx="35806">
                  <c:v>4.7131240624992001</c:v>
                </c:pt>
                <c:pt idx="35807">
                  <c:v>4.7126187499999999</c:v>
                </c:pt>
                <c:pt idx="35808">
                  <c:v>4.7120949999999997</c:v>
                </c:pt>
                <c:pt idx="35809">
                  <c:v>4.7117203124992004</c:v>
                </c:pt>
                <c:pt idx="35810">
                  <c:v>4.7120956250016004</c:v>
                </c:pt>
                <c:pt idx="35811">
                  <c:v>4.7124637500000004</c:v>
                </c:pt>
                <c:pt idx="35812">
                  <c:v>4.7128346875007994</c:v>
                </c:pt>
                <c:pt idx="35813">
                  <c:v>4.7131731250016005</c:v>
                </c:pt>
                <c:pt idx="35814">
                  <c:v>4.7136487499999999</c:v>
                </c:pt>
                <c:pt idx="35815">
                  <c:v>4.7140421875007998</c:v>
                </c:pt>
                <c:pt idx="35816">
                  <c:v>4.7145559375007995</c:v>
                </c:pt>
                <c:pt idx="35817">
                  <c:v>4.7149749999999999</c:v>
                </c:pt>
                <c:pt idx="35818">
                  <c:v>4.7153659375007999</c:v>
                </c:pt>
                <c:pt idx="35819">
                  <c:v>4.7156934375007991</c:v>
                </c:pt>
                <c:pt idx="35820">
                  <c:v>4.7160840624992009</c:v>
                </c:pt>
                <c:pt idx="35821">
                  <c:v>4.7165234375007996</c:v>
                </c:pt>
                <c:pt idx="35822">
                  <c:v>4.7169034375007994</c:v>
                </c:pt>
                <c:pt idx="35823">
                  <c:v>4.7174728124992003</c:v>
                </c:pt>
                <c:pt idx="35824">
                  <c:v>4.717956875001601</c:v>
                </c:pt>
                <c:pt idx="35825">
                  <c:v>4.7182959375007991</c:v>
                </c:pt>
                <c:pt idx="35826">
                  <c:v>4.7188896875007993</c:v>
                </c:pt>
                <c:pt idx="35827">
                  <c:v>4.7192568750016006</c:v>
                </c:pt>
                <c:pt idx="35828">
                  <c:v>4.7196331250016001</c:v>
                </c:pt>
                <c:pt idx="35829">
                  <c:v>4.7201824999999999</c:v>
                </c:pt>
                <c:pt idx="35830">
                  <c:v>4.7205440624992008</c:v>
                </c:pt>
                <c:pt idx="35831">
                  <c:v>4.7209562500000004</c:v>
                </c:pt>
                <c:pt idx="35832">
                  <c:v>4.7215474999999998</c:v>
                </c:pt>
                <c:pt idx="35833">
                  <c:v>4.7219253124992004</c:v>
                </c:pt>
                <c:pt idx="35834">
                  <c:v>4.7225440624992006</c:v>
                </c:pt>
                <c:pt idx="35835">
                  <c:v>4.7232037499999997</c:v>
                </c:pt>
                <c:pt idx="35836">
                  <c:v>4.7237178124992001</c:v>
                </c:pt>
                <c:pt idx="35837">
                  <c:v>4.7243162500000002</c:v>
                </c:pt>
                <c:pt idx="35838">
                  <c:v>4.7247762499999997</c:v>
                </c:pt>
                <c:pt idx="35839">
                  <c:v>4.7252096875007998</c:v>
                </c:pt>
                <c:pt idx="35840">
                  <c:v>4.7256400000000003</c:v>
                </c:pt>
                <c:pt idx="35841">
                  <c:v>4.7260359375007992</c:v>
                </c:pt>
                <c:pt idx="35842">
                  <c:v>4.7256553124992005</c:v>
                </c:pt>
                <c:pt idx="35843">
                  <c:v>4.7250793750016005</c:v>
                </c:pt>
                <c:pt idx="35844">
                  <c:v>4.7243921875007997</c:v>
                </c:pt>
                <c:pt idx="35845">
                  <c:v>4.7238875</c:v>
                </c:pt>
                <c:pt idx="35846">
                  <c:v>4.7231778124992001</c:v>
                </c:pt>
                <c:pt idx="35847">
                  <c:v>4.7224756250016009</c:v>
                </c:pt>
                <c:pt idx="35848">
                  <c:v>4.7218143750016006</c:v>
                </c:pt>
                <c:pt idx="35849">
                  <c:v>4.7210228124992009</c:v>
                </c:pt>
                <c:pt idx="35850">
                  <c:v>4.7200781250016002</c:v>
                </c:pt>
                <c:pt idx="35851">
                  <c:v>4.7191309375007995</c:v>
                </c:pt>
                <c:pt idx="35852">
                  <c:v>4.7181831250016009</c:v>
                </c:pt>
                <c:pt idx="35853">
                  <c:v>4.7171278124992009</c:v>
                </c:pt>
                <c:pt idx="35854">
                  <c:v>4.7161737500000003</c:v>
                </c:pt>
                <c:pt idx="35855">
                  <c:v>4.7153646875007995</c:v>
                </c:pt>
                <c:pt idx="35856">
                  <c:v>4.7146815624992007</c:v>
                </c:pt>
                <c:pt idx="35857">
                  <c:v>4.7140053124992001</c:v>
                </c:pt>
                <c:pt idx="35858">
                  <c:v>4.71327125</c:v>
                </c:pt>
                <c:pt idx="35859">
                  <c:v>4.7126565624992001</c:v>
                </c:pt>
                <c:pt idx="35860">
                  <c:v>4.7122237499999997</c:v>
                </c:pt>
                <c:pt idx="35861">
                  <c:v>4.7118509375007998</c:v>
                </c:pt>
                <c:pt idx="35862">
                  <c:v>4.7115175000000002</c:v>
                </c:pt>
                <c:pt idx="35863">
                  <c:v>4.7110893750016007</c:v>
                </c:pt>
                <c:pt idx="35864">
                  <c:v>4.7108756250016004</c:v>
                </c:pt>
                <c:pt idx="35865">
                  <c:v>4.7110112500000003</c:v>
                </c:pt>
                <c:pt idx="35866">
                  <c:v>4.7113731250016002</c:v>
                </c:pt>
                <c:pt idx="35867">
                  <c:v>4.7117184375007994</c:v>
                </c:pt>
                <c:pt idx="35868">
                  <c:v>4.7120515624992008</c:v>
                </c:pt>
                <c:pt idx="35869">
                  <c:v>4.7124043750016007</c:v>
                </c:pt>
                <c:pt idx="35870">
                  <c:v>4.7127993750016008</c:v>
                </c:pt>
                <c:pt idx="35871">
                  <c:v>4.7132065624992006</c:v>
                </c:pt>
                <c:pt idx="35872">
                  <c:v>4.7135665624992003</c:v>
                </c:pt>
                <c:pt idx="35873">
                  <c:v>4.7139009375007994</c:v>
                </c:pt>
                <c:pt idx="35874">
                  <c:v>4.7142543750016008</c:v>
                </c:pt>
                <c:pt idx="35875">
                  <c:v>4.7146096875007997</c:v>
                </c:pt>
                <c:pt idx="35876">
                  <c:v>4.7149643750016006</c:v>
                </c:pt>
                <c:pt idx="35877">
                  <c:v>4.7154328124992002</c:v>
                </c:pt>
                <c:pt idx="35878">
                  <c:v>4.7159671875007998</c:v>
                </c:pt>
                <c:pt idx="35879">
                  <c:v>4.7165168750016004</c:v>
                </c:pt>
                <c:pt idx="35880">
                  <c:v>4.7168565624992009</c:v>
                </c:pt>
                <c:pt idx="35881">
                  <c:v>4.7172584375007993</c:v>
                </c:pt>
                <c:pt idx="35882">
                  <c:v>4.7178525000000002</c:v>
                </c:pt>
                <c:pt idx="35883">
                  <c:v>4.7181731250016004</c:v>
                </c:pt>
                <c:pt idx="35884">
                  <c:v>4.7185334375007999</c:v>
                </c:pt>
                <c:pt idx="35885">
                  <c:v>4.7188671875007993</c:v>
                </c:pt>
                <c:pt idx="35886">
                  <c:v>4.7186678124992003</c:v>
                </c:pt>
                <c:pt idx="35887">
                  <c:v>4.7183071875007991</c:v>
                </c:pt>
                <c:pt idx="35888">
                  <c:v>4.7178521875007995</c:v>
                </c:pt>
                <c:pt idx="35889">
                  <c:v>4.7173268750016009</c:v>
                </c:pt>
                <c:pt idx="35890">
                  <c:v>4.7169684375007996</c:v>
                </c:pt>
                <c:pt idx="35891">
                  <c:v>4.7166328124992001</c:v>
                </c:pt>
                <c:pt idx="35892">
                  <c:v>4.7164390624992008</c:v>
                </c:pt>
                <c:pt idx="35893">
                  <c:v>4.7160849999999996</c:v>
                </c:pt>
                <c:pt idx="35894">
                  <c:v>4.7157546875007998</c:v>
                </c:pt>
                <c:pt idx="35895">
                  <c:v>4.7153871875007995</c:v>
                </c:pt>
                <c:pt idx="35896">
                  <c:v>4.7147325000000002</c:v>
                </c:pt>
                <c:pt idx="35897">
                  <c:v>4.7143300000000004</c:v>
                </c:pt>
                <c:pt idx="35898">
                  <c:v>4.7139634375007997</c:v>
                </c:pt>
                <c:pt idx="35899">
                  <c:v>4.7134678124992009</c:v>
                </c:pt>
                <c:pt idx="35900">
                  <c:v>4.7129237499999999</c:v>
                </c:pt>
                <c:pt idx="35901">
                  <c:v>4.7124428124992006</c:v>
                </c:pt>
                <c:pt idx="35902">
                  <c:v>4.7119274999999998</c:v>
                </c:pt>
                <c:pt idx="35903">
                  <c:v>4.7113115624992004</c:v>
                </c:pt>
                <c:pt idx="35904">
                  <c:v>4.7107759375007996</c:v>
                </c:pt>
                <c:pt idx="35905">
                  <c:v>4.7102856250016005</c:v>
                </c:pt>
                <c:pt idx="35906">
                  <c:v>4.7098262499999999</c:v>
                </c:pt>
                <c:pt idx="35907">
                  <c:v>4.7094453124992004</c:v>
                </c:pt>
                <c:pt idx="35908">
                  <c:v>4.7091165624992009</c:v>
                </c:pt>
                <c:pt idx="35909">
                  <c:v>4.7087318750016003</c:v>
                </c:pt>
                <c:pt idx="35910">
                  <c:v>4.7091184375007993</c:v>
                </c:pt>
                <c:pt idx="35911">
                  <c:v>4.7095540624992003</c:v>
                </c:pt>
                <c:pt idx="35912">
                  <c:v>4.7099940624992005</c:v>
                </c:pt>
                <c:pt idx="35913">
                  <c:v>4.7103281250016007</c:v>
                </c:pt>
                <c:pt idx="35914">
                  <c:v>4.7106503124992001</c:v>
                </c:pt>
                <c:pt idx="35915">
                  <c:v>4.7108459375007996</c:v>
                </c:pt>
                <c:pt idx="35916">
                  <c:v>4.7104431250016008</c:v>
                </c:pt>
                <c:pt idx="35917">
                  <c:v>4.7100334375007993</c:v>
                </c:pt>
                <c:pt idx="35918">
                  <c:v>4.7098887500000002</c:v>
                </c:pt>
                <c:pt idx="35919">
                  <c:v>4.7102537499999997</c:v>
                </c:pt>
                <c:pt idx="35920">
                  <c:v>4.7107303124992006</c:v>
                </c:pt>
                <c:pt idx="35921">
                  <c:v>4.7110721875007995</c:v>
                </c:pt>
                <c:pt idx="35922">
                  <c:v>4.7114518750016003</c:v>
                </c:pt>
                <c:pt idx="35923">
                  <c:v>4.7118896875007996</c:v>
                </c:pt>
                <c:pt idx="35924">
                  <c:v>4.7124237500000001</c:v>
                </c:pt>
                <c:pt idx="35925">
                  <c:v>4.7129268750016005</c:v>
                </c:pt>
                <c:pt idx="35926">
                  <c:v>4.7133890624992008</c:v>
                </c:pt>
                <c:pt idx="35927">
                  <c:v>4.7138653124992009</c:v>
                </c:pt>
                <c:pt idx="35928">
                  <c:v>4.714238125001601</c:v>
                </c:pt>
                <c:pt idx="35929">
                  <c:v>4.7145671875007995</c:v>
                </c:pt>
                <c:pt idx="35930">
                  <c:v>4.7150387499999997</c:v>
                </c:pt>
                <c:pt idx="35931">
                  <c:v>4.7154524999999996</c:v>
                </c:pt>
                <c:pt idx="35932">
                  <c:v>4.7157871875007995</c:v>
                </c:pt>
                <c:pt idx="35933">
                  <c:v>4.7161865624992005</c:v>
                </c:pt>
                <c:pt idx="35934">
                  <c:v>4.7167649999999997</c:v>
                </c:pt>
                <c:pt idx="35935">
                  <c:v>4.7174159375007996</c:v>
                </c:pt>
                <c:pt idx="35936">
                  <c:v>4.7177699999999998</c:v>
                </c:pt>
                <c:pt idx="35937">
                  <c:v>4.7181559375007991</c:v>
                </c:pt>
                <c:pt idx="35938">
                  <c:v>4.7177721875007999</c:v>
                </c:pt>
                <c:pt idx="35939">
                  <c:v>4.7172906250016009</c:v>
                </c:pt>
                <c:pt idx="35940">
                  <c:v>4.7166112499999997</c:v>
                </c:pt>
                <c:pt idx="35941">
                  <c:v>4.7161925</c:v>
                </c:pt>
                <c:pt idx="35942">
                  <c:v>4.7157040624992002</c:v>
                </c:pt>
                <c:pt idx="35943">
                  <c:v>4.7152753124992008</c:v>
                </c:pt>
                <c:pt idx="35944">
                  <c:v>4.7145356250016004</c:v>
                </c:pt>
                <c:pt idx="35945">
                  <c:v>4.7141412499999999</c:v>
                </c:pt>
                <c:pt idx="35946">
                  <c:v>4.7138093750016008</c:v>
                </c:pt>
                <c:pt idx="35947">
                  <c:v>4.7132034375007992</c:v>
                </c:pt>
                <c:pt idx="35948">
                  <c:v>4.712878125001601</c:v>
                </c:pt>
                <c:pt idx="35949">
                  <c:v>4.7131106250016002</c:v>
                </c:pt>
                <c:pt idx="35950">
                  <c:v>4.7135687500000003</c:v>
                </c:pt>
                <c:pt idx="35951">
                  <c:v>4.7138937500000004</c:v>
                </c:pt>
                <c:pt idx="35952">
                  <c:v>4.7138784375007994</c:v>
                </c:pt>
                <c:pt idx="35953">
                  <c:v>4.7135037500000001</c:v>
                </c:pt>
                <c:pt idx="35954">
                  <c:v>4.7130306250016005</c:v>
                </c:pt>
                <c:pt idx="35955">
                  <c:v>4.7123184375007998</c:v>
                </c:pt>
                <c:pt idx="35956">
                  <c:v>4.7118978124992008</c:v>
                </c:pt>
                <c:pt idx="35957">
                  <c:v>4.71132375</c:v>
                </c:pt>
                <c:pt idx="35958">
                  <c:v>4.7109768750016006</c:v>
                </c:pt>
                <c:pt idx="35959">
                  <c:v>4.7104625000000002</c:v>
                </c:pt>
                <c:pt idx="35960">
                  <c:v>4.7099675000000003</c:v>
                </c:pt>
                <c:pt idx="35961">
                  <c:v>4.7095753124992008</c:v>
                </c:pt>
                <c:pt idx="35962">
                  <c:v>4.7097834375007999</c:v>
                </c:pt>
                <c:pt idx="35963">
                  <c:v>4.7101600000000001</c:v>
                </c:pt>
                <c:pt idx="35964">
                  <c:v>4.7105268750016007</c:v>
                </c:pt>
                <c:pt idx="35965">
                  <c:v>4.7108875000000001</c:v>
                </c:pt>
                <c:pt idx="35966">
                  <c:v>4.7113771875007995</c:v>
                </c:pt>
                <c:pt idx="35967">
                  <c:v>4.7118993750016003</c:v>
                </c:pt>
                <c:pt idx="35968">
                  <c:v>4.7122428124992002</c:v>
                </c:pt>
                <c:pt idx="35969">
                  <c:v>4.7127771875007998</c:v>
                </c:pt>
                <c:pt idx="35970">
                  <c:v>4.7132587499999996</c:v>
                </c:pt>
                <c:pt idx="35971">
                  <c:v>4.7137609375007994</c:v>
                </c:pt>
                <c:pt idx="35972">
                  <c:v>4.7141881250016002</c:v>
                </c:pt>
                <c:pt idx="35973">
                  <c:v>4.7145459375007999</c:v>
                </c:pt>
                <c:pt idx="35974">
                  <c:v>4.7148906250016003</c:v>
                </c:pt>
                <c:pt idx="35975">
                  <c:v>4.7152606250016005</c:v>
                </c:pt>
                <c:pt idx="35976">
                  <c:v>4.7155834375007997</c:v>
                </c:pt>
                <c:pt idx="35977">
                  <c:v>4.7152490624992005</c:v>
                </c:pt>
                <c:pt idx="35978">
                  <c:v>4.7146265624992001</c:v>
                </c:pt>
                <c:pt idx="35979">
                  <c:v>4.7142737500000003</c:v>
                </c:pt>
                <c:pt idx="35980">
                  <c:v>4.71388125</c:v>
                </c:pt>
                <c:pt idx="35981">
                  <c:v>4.7134646875007995</c:v>
                </c:pt>
                <c:pt idx="35982">
                  <c:v>4.7129890624992008</c:v>
                </c:pt>
                <c:pt idx="35983">
                  <c:v>4.7126184375007991</c:v>
                </c:pt>
                <c:pt idx="35984">
                  <c:v>4.7121578124992007</c:v>
                </c:pt>
                <c:pt idx="35985">
                  <c:v>4.7116768750016007</c:v>
                </c:pt>
                <c:pt idx="35986">
                  <c:v>4.7112465624992002</c:v>
                </c:pt>
                <c:pt idx="35987">
                  <c:v>4.7109050000000003</c:v>
                </c:pt>
                <c:pt idx="35988">
                  <c:v>4.7105253124992004</c:v>
                </c:pt>
                <c:pt idx="35989">
                  <c:v>4.7101940624992009</c:v>
                </c:pt>
                <c:pt idx="35990">
                  <c:v>4.7097743750016008</c:v>
                </c:pt>
                <c:pt idx="35991">
                  <c:v>4.7094453124992004</c:v>
                </c:pt>
                <c:pt idx="35992">
                  <c:v>4.7091240624992006</c:v>
                </c:pt>
                <c:pt idx="35993">
                  <c:v>4.7094624999999999</c:v>
                </c:pt>
                <c:pt idx="35994">
                  <c:v>4.7098371875007992</c:v>
                </c:pt>
                <c:pt idx="35995">
                  <c:v>4.7102662500000001</c:v>
                </c:pt>
                <c:pt idx="35996">
                  <c:v>4.7106199999999996</c:v>
                </c:pt>
                <c:pt idx="35997">
                  <c:v>4.7109971875007997</c:v>
                </c:pt>
                <c:pt idx="35998">
                  <c:v>4.7113862500000003</c:v>
                </c:pt>
                <c:pt idx="35999">
                  <c:v>4.7117728124992002</c:v>
                </c:pt>
                <c:pt idx="36000">
                  <c:v>4.7121159375007995</c:v>
                </c:pt>
                <c:pt idx="36001">
                  <c:v>4.7124949999999997</c:v>
                </c:pt>
                <c:pt idx="36002">
                  <c:v>4.7128943750016008</c:v>
                </c:pt>
                <c:pt idx="36003">
                  <c:v>4.7133543750016003</c:v>
                </c:pt>
                <c:pt idx="36004">
                  <c:v>4.7139190624992002</c:v>
                </c:pt>
                <c:pt idx="36005">
                  <c:v>4.7144412500000001</c:v>
                </c:pt>
                <c:pt idx="36006">
                  <c:v>4.7150603124992001</c:v>
                </c:pt>
                <c:pt idx="36007">
                  <c:v>4.7154796875007996</c:v>
                </c:pt>
                <c:pt idx="36008">
                  <c:v>4.7159103124992008</c:v>
                </c:pt>
                <c:pt idx="36009">
                  <c:v>4.71629875</c:v>
                </c:pt>
                <c:pt idx="36010">
                  <c:v>4.7162424999999999</c:v>
                </c:pt>
                <c:pt idx="36011">
                  <c:v>4.7158840624992004</c:v>
                </c:pt>
                <c:pt idx="36012">
                  <c:v>4.7154440624992002</c:v>
                </c:pt>
                <c:pt idx="36013">
                  <c:v>4.7150646875007993</c:v>
                </c:pt>
                <c:pt idx="36014">
                  <c:v>4.7146287500000001</c:v>
                </c:pt>
                <c:pt idx="36015">
                  <c:v>4.7141821875007999</c:v>
                </c:pt>
                <c:pt idx="36016">
                  <c:v>4.7137115624992001</c:v>
                </c:pt>
                <c:pt idx="36017">
                  <c:v>4.7131375000000002</c:v>
                </c:pt>
                <c:pt idx="36018">
                  <c:v>4.7125043750016005</c:v>
                </c:pt>
                <c:pt idx="36019">
                  <c:v>4.7120009375007994</c:v>
                </c:pt>
                <c:pt idx="36020">
                  <c:v>4.7115462499999996</c:v>
                </c:pt>
                <c:pt idx="36021">
                  <c:v>4.7110806250016006</c:v>
                </c:pt>
                <c:pt idx="36022">
                  <c:v>4.7106450000000004</c:v>
                </c:pt>
                <c:pt idx="36023">
                  <c:v>4.7102540624992004</c:v>
                </c:pt>
                <c:pt idx="36024">
                  <c:v>4.7105921875007999</c:v>
                </c:pt>
                <c:pt idx="36025">
                  <c:v>4.7106968750016005</c:v>
                </c:pt>
                <c:pt idx="36026">
                  <c:v>4.7110284375007998</c:v>
                </c:pt>
                <c:pt idx="36027">
                  <c:v>4.7106534375007998</c:v>
                </c:pt>
                <c:pt idx="36028">
                  <c:v>4.7110362500000003</c:v>
                </c:pt>
                <c:pt idx="36029">
                  <c:v>4.7113690624992008</c:v>
                </c:pt>
                <c:pt idx="36030">
                  <c:v>4.7117087499999997</c:v>
                </c:pt>
                <c:pt idx="36031">
                  <c:v>4.7115031250016006</c:v>
                </c:pt>
                <c:pt idx="36032">
                  <c:v>4.7110787500000004</c:v>
                </c:pt>
                <c:pt idx="36033">
                  <c:v>4.7106915624992007</c:v>
                </c:pt>
                <c:pt idx="36034">
                  <c:v>4.7100796875007997</c:v>
                </c:pt>
                <c:pt idx="36035">
                  <c:v>4.7096118750016007</c:v>
                </c:pt>
                <c:pt idx="36036">
                  <c:v>4.7091768750016003</c:v>
                </c:pt>
                <c:pt idx="36037">
                  <c:v>4.7095309375007997</c:v>
                </c:pt>
                <c:pt idx="36038">
                  <c:v>4.7099040624992004</c:v>
                </c:pt>
                <c:pt idx="36039">
                  <c:v>4.7102562499999996</c:v>
                </c:pt>
                <c:pt idx="36040">
                  <c:v>4.7106515624992005</c:v>
                </c:pt>
                <c:pt idx="36041">
                  <c:v>4.7112662500000004</c:v>
                </c:pt>
                <c:pt idx="36042">
                  <c:v>4.7117740624992006</c:v>
                </c:pt>
                <c:pt idx="36043">
                  <c:v>4.712408125001601</c:v>
                </c:pt>
                <c:pt idx="36044">
                  <c:v>4.7127287500000001</c:v>
                </c:pt>
                <c:pt idx="36045">
                  <c:v>4.7133306250016007</c:v>
                </c:pt>
                <c:pt idx="36046">
                  <c:v>4.7136890624992009</c:v>
                </c:pt>
                <c:pt idx="36047">
                  <c:v>4.7142634375007999</c:v>
                </c:pt>
                <c:pt idx="36048">
                  <c:v>4.7145896875007995</c:v>
                </c:pt>
                <c:pt idx="36049">
                  <c:v>4.7149440624992005</c:v>
                </c:pt>
                <c:pt idx="36050">
                  <c:v>4.7155312499999997</c:v>
                </c:pt>
                <c:pt idx="36051">
                  <c:v>4.7158621875007993</c:v>
                </c:pt>
                <c:pt idx="36052">
                  <c:v>4.7164081250016006</c:v>
                </c:pt>
                <c:pt idx="36053">
                  <c:v>4.7170353124992008</c:v>
                </c:pt>
                <c:pt idx="36054">
                  <c:v>4.7175196875007996</c:v>
                </c:pt>
                <c:pt idx="36055">
                  <c:v>4.7181062499999999</c:v>
                </c:pt>
                <c:pt idx="36056">
                  <c:v>4.7186187500000001</c:v>
                </c:pt>
                <c:pt idx="36057">
                  <c:v>4.7189540624992006</c:v>
                </c:pt>
                <c:pt idx="36058">
                  <c:v>4.7193037499999999</c:v>
                </c:pt>
                <c:pt idx="36059">
                  <c:v>4.7196378124992009</c:v>
                </c:pt>
                <c:pt idx="36060">
                  <c:v>4.7192840624992005</c:v>
                </c:pt>
                <c:pt idx="36061">
                  <c:v>4.7188056250016004</c:v>
                </c:pt>
                <c:pt idx="36062">
                  <c:v>4.7183225000000002</c:v>
                </c:pt>
                <c:pt idx="36063">
                  <c:v>4.7176337500000001</c:v>
                </c:pt>
                <c:pt idx="36064">
                  <c:v>4.7171950000000002</c:v>
                </c:pt>
                <c:pt idx="36065">
                  <c:v>4.7166593750016004</c:v>
                </c:pt>
                <c:pt idx="36066">
                  <c:v>4.7160496875007993</c:v>
                </c:pt>
                <c:pt idx="36067">
                  <c:v>4.7154393750016004</c:v>
                </c:pt>
                <c:pt idx="36068">
                  <c:v>4.7148415624992008</c:v>
                </c:pt>
                <c:pt idx="36069">
                  <c:v>4.7141981250016007</c:v>
                </c:pt>
                <c:pt idx="36070">
                  <c:v>4.7135565624992006</c:v>
                </c:pt>
                <c:pt idx="36071">
                  <c:v>4.712970625001601</c:v>
                </c:pt>
                <c:pt idx="36072">
                  <c:v>4.7123931250016007</c:v>
                </c:pt>
                <c:pt idx="36073">
                  <c:v>4.7118259375007998</c:v>
                </c:pt>
                <c:pt idx="36074">
                  <c:v>4.7113609375007997</c:v>
                </c:pt>
                <c:pt idx="36075">
                  <c:v>4.7110215624992007</c:v>
                </c:pt>
                <c:pt idx="36076">
                  <c:v>4.7103018750016004</c:v>
                </c:pt>
                <c:pt idx="36077">
                  <c:v>4.7099331250016006</c:v>
                </c:pt>
                <c:pt idx="36078">
                  <c:v>4.7092824999999996</c:v>
                </c:pt>
                <c:pt idx="36079">
                  <c:v>4.7089140624992005</c:v>
                </c:pt>
                <c:pt idx="36080">
                  <c:v>4.7085474999999999</c:v>
                </c:pt>
                <c:pt idx="36081">
                  <c:v>4.7078409375007997</c:v>
                </c:pt>
                <c:pt idx="36082">
                  <c:v>4.7073937499999996</c:v>
                </c:pt>
                <c:pt idx="36083">
                  <c:v>4.7069974999999999</c:v>
                </c:pt>
                <c:pt idx="36084">
                  <c:v>4.7063375000000001</c:v>
                </c:pt>
                <c:pt idx="36085">
                  <c:v>4.7059674999999999</c:v>
                </c:pt>
                <c:pt idx="36086">
                  <c:v>4.7063156250016007</c:v>
                </c:pt>
                <c:pt idx="36087">
                  <c:v>4.7066662499999996</c:v>
                </c:pt>
                <c:pt idx="36088">
                  <c:v>4.7071603124992007</c:v>
                </c:pt>
                <c:pt idx="36089">
                  <c:v>4.70768875</c:v>
                </c:pt>
                <c:pt idx="36090">
                  <c:v>4.7080578124992005</c:v>
                </c:pt>
                <c:pt idx="36091">
                  <c:v>4.7085962500000003</c:v>
                </c:pt>
                <c:pt idx="36092">
                  <c:v>4.7090496875007997</c:v>
                </c:pt>
                <c:pt idx="36093">
                  <c:v>4.7093859375007998</c:v>
                </c:pt>
                <c:pt idx="36094">
                  <c:v>4.709780625001601</c:v>
                </c:pt>
                <c:pt idx="36095">
                  <c:v>4.7101040624992008</c:v>
                </c:pt>
                <c:pt idx="36096">
                  <c:v>4.7107156250016002</c:v>
                </c:pt>
                <c:pt idx="36097">
                  <c:v>4.7113659375007995</c:v>
                </c:pt>
                <c:pt idx="36098">
                  <c:v>4.7117118750016003</c:v>
                </c:pt>
                <c:pt idx="36099">
                  <c:v>4.7123125000000003</c:v>
                </c:pt>
                <c:pt idx="36100">
                  <c:v>4.7127093750016007</c:v>
                </c:pt>
                <c:pt idx="36101">
                  <c:v>4.7132918750016009</c:v>
                </c:pt>
                <c:pt idx="36102">
                  <c:v>4.7139387499999996</c:v>
                </c:pt>
                <c:pt idx="36103">
                  <c:v>4.7144837500000003</c:v>
                </c:pt>
                <c:pt idx="36104">
                  <c:v>4.7148140624992001</c:v>
                </c:pt>
                <c:pt idx="36105">
                  <c:v>4.7151431250016005</c:v>
                </c:pt>
                <c:pt idx="36106">
                  <c:v>4.7157087500000001</c:v>
                </c:pt>
                <c:pt idx="36107">
                  <c:v>4.7160365624992009</c:v>
                </c:pt>
                <c:pt idx="36108">
                  <c:v>4.7165403124992009</c:v>
                </c:pt>
                <c:pt idx="36109">
                  <c:v>4.7171034375007999</c:v>
                </c:pt>
                <c:pt idx="36110">
                  <c:v>4.7175306250016007</c:v>
                </c:pt>
                <c:pt idx="36111">
                  <c:v>4.7180299999999997</c:v>
                </c:pt>
                <c:pt idx="36112">
                  <c:v>4.7184112499999999</c:v>
                </c:pt>
                <c:pt idx="36113">
                  <c:v>4.7188996875007998</c:v>
                </c:pt>
                <c:pt idx="36114">
                  <c:v>4.7192934375007995</c:v>
                </c:pt>
                <c:pt idx="36115">
                  <c:v>4.7196903124992007</c:v>
                </c:pt>
                <c:pt idx="36116">
                  <c:v>4.7201468750016007</c:v>
                </c:pt>
                <c:pt idx="36117">
                  <c:v>4.7196524999999996</c:v>
                </c:pt>
                <c:pt idx="36118">
                  <c:v>4.7188600000000003</c:v>
                </c:pt>
                <c:pt idx="36119">
                  <c:v>4.718063125001601</c:v>
                </c:pt>
                <c:pt idx="36120">
                  <c:v>4.7171849999999997</c:v>
                </c:pt>
                <c:pt idx="36121">
                  <c:v>4.7161803124992003</c:v>
                </c:pt>
                <c:pt idx="36122">
                  <c:v>4.7150493750016009</c:v>
                </c:pt>
                <c:pt idx="36123">
                  <c:v>4.7138506250016006</c:v>
                </c:pt>
                <c:pt idx="36124">
                  <c:v>4.7126918750016005</c:v>
                </c:pt>
                <c:pt idx="36125">
                  <c:v>4.7115093750016008</c:v>
                </c:pt>
                <c:pt idx="36126">
                  <c:v>4.7102281250016009</c:v>
                </c:pt>
                <c:pt idx="36127">
                  <c:v>4.7089693750016002</c:v>
                </c:pt>
                <c:pt idx="36128">
                  <c:v>4.7079124999999999</c:v>
                </c:pt>
                <c:pt idx="36129">
                  <c:v>4.7069387499999999</c:v>
                </c:pt>
                <c:pt idx="36130">
                  <c:v>4.7060337499999996</c:v>
                </c:pt>
                <c:pt idx="36131">
                  <c:v>4.7052915624992009</c:v>
                </c:pt>
                <c:pt idx="36132">
                  <c:v>4.7047209375007997</c:v>
                </c:pt>
                <c:pt idx="36133">
                  <c:v>4.7041559375007997</c:v>
                </c:pt>
                <c:pt idx="36134">
                  <c:v>4.7036137499999997</c:v>
                </c:pt>
                <c:pt idx="36135">
                  <c:v>4.7031812500000001</c:v>
                </c:pt>
                <c:pt idx="36136">
                  <c:v>4.7026015624992006</c:v>
                </c:pt>
                <c:pt idx="36137">
                  <c:v>4.7022612500000003</c:v>
                </c:pt>
                <c:pt idx="36138">
                  <c:v>4.7024887499999997</c:v>
                </c:pt>
                <c:pt idx="36139">
                  <c:v>4.7028121875007995</c:v>
                </c:pt>
                <c:pt idx="36140">
                  <c:v>4.7031400000000003</c:v>
                </c:pt>
                <c:pt idx="36141">
                  <c:v>4.7036490624992009</c:v>
                </c:pt>
                <c:pt idx="36142">
                  <c:v>4.7040784375007991</c:v>
                </c:pt>
                <c:pt idx="36143">
                  <c:v>4.7044368750016003</c:v>
                </c:pt>
                <c:pt idx="36144">
                  <c:v>4.7048390624992003</c:v>
                </c:pt>
                <c:pt idx="36145">
                  <c:v>4.7053559375007996</c:v>
                </c:pt>
                <c:pt idx="36146">
                  <c:v>4.7057465624992005</c:v>
                </c:pt>
                <c:pt idx="36147">
                  <c:v>4.7062843750016006</c:v>
                </c:pt>
                <c:pt idx="36148">
                  <c:v>4.7066646875007994</c:v>
                </c:pt>
                <c:pt idx="36149">
                  <c:v>4.7072215624992007</c:v>
                </c:pt>
                <c:pt idx="36150">
                  <c:v>4.7076459375007991</c:v>
                </c:pt>
                <c:pt idx="36151">
                  <c:v>4.708005</c:v>
                </c:pt>
                <c:pt idx="36152">
                  <c:v>4.7084671875007995</c:v>
                </c:pt>
                <c:pt idx="36153">
                  <c:v>4.7090084375007999</c:v>
                </c:pt>
                <c:pt idx="36154">
                  <c:v>4.7093653124992008</c:v>
                </c:pt>
                <c:pt idx="36155">
                  <c:v>4.7099587500000002</c:v>
                </c:pt>
                <c:pt idx="36156">
                  <c:v>4.7103175000000004</c:v>
                </c:pt>
                <c:pt idx="36157">
                  <c:v>4.7107774999999998</c:v>
                </c:pt>
                <c:pt idx="36158">
                  <c:v>4.7111643750016006</c:v>
                </c:pt>
                <c:pt idx="36159">
                  <c:v>4.711735</c:v>
                </c:pt>
                <c:pt idx="36160">
                  <c:v>4.7121040624992006</c:v>
                </c:pt>
                <c:pt idx="36161">
                  <c:v>4.7126518750016002</c:v>
                </c:pt>
                <c:pt idx="36162">
                  <c:v>4.7131453124992007</c:v>
                </c:pt>
                <c:pt idx="36163">
                  <c:v>4.7134999999999998</c:v>
                </c:pt>
                <c:pt idx="36164">
                  <c:v>4.7138606250016002</c:v>
                </c:pt>
                <c:pt idx="36165">
                  <c:v>4.7134040624992002</c:v>
                </c:pt>
                <c:pt idx="36166">
                  <c:v>4.7127428124992008</c:v>
                </c:pt>
                <c:pt idx="36167">
                  <c:v>4.712290625001601</c:v>
                </c:pt>
                <c:pt idx="36168">
                  <c:v>4.7116187500000004</c:v>
                </c:pt>
                <c:pt idx="36169">
                  <c:v>4.7109128124992008</c:v>
                </c:pt>
                <c:pt idx="36170">
                  <c:v>4.7102209375007993</c:v>
                </c:pt>
                <c:pt idx="36171">
                  <c:v>4.7094534375007999</c:v>
                </c:pt>
                <c:pt idx="36172">
                  <c:v>4.7086337499999997</c:v>
                </c:pt>
                <c:pt idx="36173">
                  <c:v>4.7078612499999997</c:v>
                </c:pt>
                <c:pt idx="36174">
                  <c:v>4.7071162500000003</c:v>
                </c:pt>
                <c:pt idx="36175">
                  <c:v>4.7062440624992004</c:v>
                </c:pt>
                <c:pt idx="36176">
                  <c:v>4.7055575000000003</c:v>
                </c:pt>
                <c:pt idx="36177">
                  <c:v>4.7049137500000002</c:v>
                </c:pt>
                <c:pt idx="36178">
                  <c:v>4.7043825000000004</c:v>
                </c:pt>
                <c:pt idx="36179">
                  <c:v>4.7039028124992006</c:v>
                </c:pt>
                <c:pt idx="36180">
                  <c:v>4.7034228124992001</c:v>
                </c:pt>
                <c:pt idx="36181">
                  <c:v>4.7028953124992006</c:v>
                </c:pt>
                <c:pt idx="36182">
                  <c:v>4.7025568750016005</c:v>
                </c:pt>
                <c:pt idx="36183">
                  <c:v>4.7029559375007999</c:v>
                </c:pt>
                <c:pt idx="36184">
                  <c:v>4.7033687500000001</c:v>
                </c:pt>
                <c:pt idx="36185">
                  <c:v>4.7039034375007995</c:v>
                </c:pt>
                <c:pt idx="36186">
                  <c:v>4.7042700000000002</c:v>
                </c:pt>
                <c:pt idx="36187">
                  <c:v>4.7047587499999999</c:v>
                </c:pt>
                <c:pt idx="36188">
                  <c:v>4.7051259375007994</c:v>
                </c:pt>
                <c:pt idx="36189">
                  <c:v>4.7055565624992006</c:v>
                </c:pt>
                <c:pt idx="36190">
                  <c:v>4.7058821875007997</c:v>
                </c:pt>
                <c:pt idx="36191">
                  <c:v>4.7063674999999998</c:v>
                </c:pt>
                <c:pt idx="36192">
                  <c:v>4.7068078124992008</c:v>
                </c:pt>
                <c:pt idx="36193">
                  <c:v>4.7073565624992009</c:v>
                </c:pt>
                <c:pt idx="36194">
                  <c:v>4.7078515624992008</c:v>
                </c:pt>
                <c:pt idx="36195">
                  <c:v>4.7081718750016002</c:v>
                </c:pt>
                <c:pt idx="36196">
                  <c:v>4.7086862500000004</c:v>
                </c:pt>
                <c:pt idx="36197">
                  <c:v>4.7092324999999997</c:v>
                </c:pt>
                <c:pt idx="36198">
                  <c:v>4.7096859375007991</c:v>
                </c:pt>
                <c:pt idx="36199">
                  <c:v>4.7102871875007999</c:v>
                </c:pt>
                <c:pt idx="36200">
                  <c:v>4.7107362500000001</c:v>
                </c:pt>
                <c:pt idx="36201">
                  <c:v>4.7112718750016009</c:v>
                </c:pt>
                <c:pt idx="36202">
                  <c:v>4.7116203124992007</c:v>
                </c:pt>
                <c:pt idx="36203">
                  <c:v>4.7121371875007991</c:v>
                </c:pt>
                <c:pt idx="36204">
                  <c:v>4.7125778124992008</c:v>
                </c:pt>
                <c:pt idx="36205">
                  <c:v>4.7130128124992003</c:v>
                </c:pt>
                <c:pt idx="36206">
                  <c:v>4.7135534375007992</c:v>
                </c:pt>
                <c:pt idx="36207">
                  <c:v>4.7139006250016005</c:v>
                </c:pt>
                <c:pt idx="36208">
                  <c:v>4.7142974999999998</c:v>
                </c:pt>
                <c:pt idx="36209">
                  <c:v>4.7146962500000003</c:v>
                </c:pt>
                <c:pt idx="36210">
                  <c:v>4.7151578124992009</c:v>
                </c:pt>
                <c:pt idx="36211">
                  <c:v>4.7155393750016001</c:v>
                </c:pt>
                <c:pt idx="36212">
                  <c:v>4.7160537500000004</c:v>
                </c:pt>
                <c:pt idx="36213">
                  <c:v>4.7157103124992004</c:v>
                </c:pt>
                <c:pt idx="36214">
                  <c:v>4.7149193750016005</c:v>
                </c:pt>
                <c:pt idx="36215">
                  <c:v>4.7143496875007997</c:v>
                </c:pt>
                <c:pt idx="36216">
                  <c:v>4.7136746875007995</c:v>
                </c:pt>
                <c:pt idx="36217">
                  <c:v>4.7128315624992005</c:v>
                </c:pt>
                <c:pt idx="36218">
                  <c:v>4.7119006250016007</c:v>
                </c:pt>
                <c:pt idx="36219">
                  <c:v>4.7109918750016009</c:v>
                </c:pt>
                <c:pt idx="36220">
                  <c:v>4.7101053124992003</c:v>
                </c:pt>
                <c:pt idx="36221">
                  <c:v>4.7091696875007996</c:v>
                </c:pt>
                <c:pt idx="36222">
                  <c:v>4.708291875001601</c:v>
                </c:pt>
                <c:pt idx="36223">
                  <c:v>4.7074837499999997</c:v>
                </c:pt>
                <c:pt idx="36224">
                  <c:v>4.7067228124992004</c:v>
                </c:pt>
                <c:pt idx="36225">
                  <c:v>4.7061103124992005</c:v>
                </c:pt>
                <c:pt idx="36226">
                  <c:v>4.7056218750016008</c:v>
                </c:pt>
                <c:pt idx="36227">
                  <c:v>4.7052134375007997</c:v>
                </c:pt>
                <c:pt idx="36228">
                  <c:v>4.7047400000000001</c:v>
                </c:pt>
                <c:pt idx="36229">
                  <c:v>4.7042996875007992</c:v>
                </c:pt>
                <c:pt idx="36230">
                  <c:v>4.7039721875007992</c:v>
                </c:pt>
                <c:pt idx="36231">
                  <c:v>4.7036043750016008</c:v>
                </c:pt>
                <c:pt idx="36232">
                  <c:v>4.7032071875007997</c:v>
                </c:pt>
                <c:pt idx="36233">
                  <c:v>4.7026856250016005</c:v>
                </c:pt>
                <c:pt idx="36234">
                  <c:v>4.7022265624992006</c:v>
                </c:pt>
                <c:pt idx="36235">
                  <c:v>4.7026156250016005</c:v>
                </c:pt>
                <c:pt idx="36236">
                  <c:v>4.7030056250016008</c:v>
                </c:pt>
                <c:pt idx="36237">
                  <c:v>4.7034559375007996</c:v>
                </c:pt>
                <c:pt idx="36238">
                  <c:v>4.7037968750016006</c:v>
                </c:pt>
                <c:pt idx="36239">
                  <c:v>4.7041309375007998</c:v>
                </c:pt>
                <c:pt idx="36240">
                  <c:v>4.7046090624992001</c:v>
                </c:pt>
                <c:pt idx="36241">
                  <c:v>4.7049328124992007</c:v>
                </c:pt>
                <c:pt idx="36242">
                  <c:v>4.7052668750016009</c:v>
                </c:pt>
                <c:pt idx="36243">
                  <c:v>4.7056106250016008</c:v>
                </c:pt>
                <c:pt idx="36244">
                  <c:v>4.7059990624992007</c:v>
                </c:pt>
                <c:pt idx="36245">
                  <c:v>4.7063249999999996</c:v>
                </c:pt>
                <c:pt idx="36246">
                  <c:v>4.7067071875007995</c:v>
                </c:pt>
                <c:pt idx="36247">
                  <c:v>4.7070499999999997</c:v>
                </c:pt>
                <c:pt idx="36248">
                  <c:v>4.7074746875007998</c:v>
                </c:pt>
                <c:pt idx="36249">
                  <c:v>4.7079209375007993</c:v>
                </c:pt>
                <c:pt idx="36250">
                  <c:v>4.7083787499999996</c:v>
                </c:pt>
                <c:pt idx="36251">
                  <c:v>4.7088540624992001</c:v>
                </c:pt>
                <c:pt idx="36252">
                  <c:v>4.7092850000000004</c:v>
                </c:pt>
                <c:pt idx="36253">
                  <c:v>4.7096862499999999</c:v>
                </c:pt>
                <c:pt idx="36254">
                  <c:v>4.7100400000000002</c:v>
                </c:pt>
                <c:pt idx="36255">
                  <c:v>4.7104125000000003</c:v>
                </c:pt>
                <c:pt idx="36256">
                  <c:v>4.7108625000000002</c:v>
                </c:pt>
                <c:pt idx="36257">
                  <c:v>4.7112287500000001</c:v>
                </c:pt>
                <c:pt idx="36258">
                  <c:v>4.7115774999999998</c:v>
                </c:pt>
                <c:pt idx="36259">
                  <c:v>4.7120353124992009</c:v>
                </c:pt>
                <c:pt idx="36260">
                  <c:v>4.7124159375007997</c:v>
                </c:pt>
                <c:pt idx="36261">
                  <c:v>4.7128365624992004</c:v>
                </c:pt>
                <c:pt idx="36262">
                  <c:v>4.712385625001601</c:v>
                </c:pt>
                <c:pt idx="36263">
                  <c:v>4.7118178124992003</c:v>
                </c:pt>
                <c:pt idx="36264">
                  <c:v>4.7114881250016003</c:v>
                </c:pt>
                <c:pt idx="36265">
                  <c:v>4.7109709375007993</c:v>
                </c:pt>
                <c:pt idx="36266">
                  <c:v>4.7105343750016004</c:v>
                </c:pt>
                <c:pt idx="36267">
                  <c:v>4.7101403124992007</c:v>
                </c:pt>
                <c:pt idx="36268">
                  <c:v>4.7096887499999998</c:v>
                </c:pt>
                <c:pt idx="36269">
                  <c:v>4.7090934375007993</c:v>
                </c:pt>
                <c:pt idx="36270">
                  <c:v>4.7084606250016003</c:v>
                </c:pt>
                <c:pt idx="36271">
                  <c:v>4.7079368750016002</c:v>
                </c:pt>
                <c:pt idx="36272">
                  <c:v>4.7073856250016002</c:v>
                </c:pt>
                <c:pt idx="36273">
                  <c:v>4.7068468750016006</c:v>
                </c:pt>
                <c:pt idx="36274">
                  <c:v>4.7063600000000001</c:v>
                </c:pt>
                <c:pt idx="36275">
                  <c:v>4.7059396875007993</c:v>
                </c:pt>
                <c:pt idx="36276">
                  <c:v>4.7055465624992001</c:v>
                </c:pt>
                <c:pt idx="36277">
                  <c:v>4.7051924999999999</c:v>
                </c:pt>
                <c:pt idx="36278">
                  <c:v>4.7048178124992006</c:v>
                </c:pt>
                <c:pt idx="36279">
                  <c:v>4.7050190624992005</c:v>
                </c:pt>
                <c:pt idx="36280">
                  <c:v>4.7053456250016001</c:v>
                </c:pt>
                <c:pt idx="36281">
                  <c:v>4.7057081250016006</c:v>
                </c:pt>
                <c:pt idx="36282">
                  <c:v>4.7060553124992008</c:v>
                </c:pt>
                <c:pt idx="36283">
                  <c:v>4.7064034375007999</c:v>
                </c:pt>
                <c:pt idx="36284">
                  <c:v>4.7068215624992007</c:v>
                </c:pt>
                <c:pt idx="36285">
                  <c:v>4.7071671875007999</c:v>
                </c:pt>
                <c:pt idx="36286">
                  <c:v>4.7076046875007993</c:v>
                </c:pt>
                <c:pt idx="36287">
                  <c:v>4.7079262499999999</c:v>
                </c:pt>
                <c:pt idx="36288">
                  <c:v>4.7084190624992006</c:v>
                </c:pt>
                <c:pt idx="36289">
                  <c:v>4.7082793750016005</c:v>
                </c:pt>
                <c:pt idx="36290">
                  <c:v>4.7078525000000004</c:v>
                </c:pt>
                <c:pt idx="36291">
                  <c:v>4.7073603124992003</c:v>
                </c:pt>
                <c:pt idx="36292">
                  <c:v>4.7069209375007999</c:v>
                </c:pt>
                <c:pt idx="36293">
                  <c:v>4.7065353124992004</c:v>
                </c:pt>
                <c:pt idx="36294">
                  <c:v>4.7061212499999998</c:v>
                </c:pt>
                <c:pt idx="36295">
                  <c:v>4.7055818750016005</c:v>
                </c:pt>
                <c:pt idx="36296">
                  <c:v>4.7050737500000004</c:v>
                </c:pt>
                <c:pt idx="36297">
                  <c:v>4.7046084375007995</c:v>
                </c:pt>
                <c:pt idx="36298">
                  <c:v>4.7042012499999997</c:v>
                </c:pt>
                <c:pt idx="36299">
                  <c:v>4.7037440624992009</c:v>
                </c:pt>
                <c:pt idx="36300">
                  <c:v>4.7031890624992005</c:v>
                </c:pt>
                <c:pt idx="36301">
                  <c:v>4.7028553124992003</c:v>
                </c:pt>
                <c:pt idx="36302">
                  <c:v>4.7032234375007995</c:v>
                </c:pt>
                <c:pt idx="36303">
                  <c:v>4.7035900000000002</c:v>
                </c:pt>
                <c:pt idx="36304">
                  <c:v>4.7039574999999996</c:v>
                </c:pt>
                <c:pt idx="36305">
                  <c:v>4.7042790624992001</c:v>
                </c:pt>
                <c:pt idx="36306">
                  <c:v>4.7046231250016008</c:v>
                </c:pt>
                <c:pt idx="36307">
                  <c:v>4.7050412499999998</c:v>
                </c:pt>
                <c:pt idx="36308">
                  <c:v>4.7055443750016002</c:v>
                </c:pt>
                <c:pt idx="36309">
                  <c:v>4.7059637499999996</c:v>
                </c:pt>
                <c:pt idx="36310">
                  <c:v>4.7065178124992002</c:v>
                </c:pt>
                <c:pt idx="36311">
                  <c:v>4.7070743750016009</c:v>
                </c:pt>
                <c:pt idx="36312">
                  <c:v>4.7074340624992006</c:v>
                </c:pt>
                <c:pt idx="36313">
                  <c:v>4.7079800000000001</c:v>
                </c:pt>
                <c:pt idx="36314">
                  <c:v>4.7083271875007995</c:v>
                </c:pt>
                <c:pt idx="36315">
                  <c:v>4.7086721875007997</c:v>
                </c:pt>
                <c:pt idx="36316">
                  <c:v>4.7092287500000003</c:v>
                </c:pt>
                <c:pt idx="36317">
                  <c:v>4.7098628124992006</c:v>
                </c:pt>
                <c:pt idx="36318">
                  <c:v>4.7104681250016007</c:v>
                </c:pt>
                <c:pt idx="36319">
                  <c:v>4.7108165624992004</c:v>
                </c:pt>
                <c:pt idx="36320">
                  <c:v>4.7111996875007991</c:v>
                </c:pt>
                <c:pt idx="36321">
                  <c:v>4.71160625</c:v>
                </c:pt>
                <c:pt idx="36322">
                  <c:v>4.7110909375007992</c:v>
                </c:pt>
                <c:pt idx="36323">
                  <c:v>4.7104987500000002</c:v>
                </c:pt>
                <c:pt idx="36324">
                  <c:v>4.7099109375007995</c:v>
                </c:pt>
                <c:pt idx="36325">
                  <c:v>4.7094568750016004</c:v>
                </c:pt>
                <c:pt idx="36326">
                  <c:v>4.7091309375007997</c:v>
                </c:pt>
                <c:pt idx="36327">
                  <c:v>4.7087856250016005</c:v>
                </c:pt>
                <c:pt idx="36328">
                  <c:v>4.7081737500000003</c:v>
                </c:pt>
                <c:pt idx="36329">
                  <c:v>4.7077974999999999</c:v>
                </c:pt>
                <c:pt idx="36330">
                  <c:v>4.7074481250016005</c:v>
                </c:pt>
                <c:pt idx="36331">
                  <c:v>4.7069696875007994</c:v>
                </c:pt>
                <c:pt idx="36332">
                  <c:v>4.7064250000000003</c:v>
                </c:pt>
                <c:pt idx="36333">
                  <c:v>4.7058887499999997</c:v>
                </c:pt>
                <c:pt idx="36334">
                  <c:v>4.7054743750016002</c:v>
                </c:pt>
                <c:pt idx="36335">
                  <c:v>4.7050056250016006</c:v>
                </c:pt>
                <c:pt idx="36336">
                  <c:v>4.704485</c:v>
                </c:pt>
                <c:pt idx="36337">
                  <c:v>4.7040412500000004</c:v>
                </c:pt>
                <c:pt idx="36338">
                  <c:v>4.7035306250016005</c:v>
                </c:pt>
                <c:pt idx="36339">
                  <c:v>4.7032059375007993</c:v>
                </c:pt>
                <c:pt idx="36340">
                  <c:v>4.7027884375007991</c:v>
                </c:pt>
                <c:pt idx="36341">
                  <c:v>4.7024024999999998</c:v>
                </c:pt>
                <c:pt idx="36342">
                  <c:v>4.7028850000000002</c:v>
                </c:pt>
                <c:pt idx="36343">
                  <c:v>4.7032484375007995</c:v>
                </c:pt>
                <c:pt idx="36344">
                  <c:v>4.7036715624992009</c:v>
                </c:pt>
                <c:pt idx="36345">
                  <c:v>4.7040375000000001</c:v>
                </c:pt>
                <c:pt idx="36346">
                  <c:v>4.7045618750016009</c:v>
                </c:pt>
                <c:pt idx="36347">
                  <c:v>4.7051021875007999</c:v>
                </c:pt>
                <c:pt idx="36348">
                  <c:v>4.7054803124992004</c:v>
                </c:pt>
                <c:pt idx="36349">
                  <c:v>4.7058540624992009</c:v>
                </c:pt>
                <c:pt idx="36350">
                  <c:v>4.7062384375007991</c:v>
                </c:pt>
                <c:pt idx="36351">
                  <c:v>4.7067625</c:v>
                </c:pt>
                <c:pt idx="36352">
                  <c:v>4.7071343750016004</c:v>
                </c:pt>
                <c:pt idx="36353">
                  <c:v>4.7077040624992001</c:v>
                </c:pt>
                <c:pt idx="36354">
                  <c:v>4.7081503124992006</c:v>
                </c:pt>
                <c:pt idx="36355">
                  <c:v>4.7086159375007997</c:v>
                </c:pt>
                <c:pt idx="36356">
                  <c:v>4.7090834375007997</c:v>
                </c:pt>
                <c:pt idx="36357">
                  <c:v>4.7095171875007997</c:v>
                </c:pt>
                <c:pt idx="36358">
                  <c:v>4.7098781250016009</c:v>
                </c:pt>
                <c:pt idx="36359">
                  <c:v>4.7095396875007998</c:v>
                </c:pt>
                <c:pt idx="36360">
                  <c:v>4.7089656250016008</c:v>
                </c:pt>
                <c:pt idx="36361">
                  <c:v>4.7084846875007997</c:v>
                </c:pt>
                <c:pt idx="36362">
                  <c:v>4.7080799999999998</c:v>
                </c:pt>
                <c:pt idx="36363">
                  <c:v>4.7077468750016003</c:v>
                </c:pt>
                <c:pt idx="36364">
                  <c:v>4.7072393750016008</c:v>
                </c:pt>
                <c:pt idx="36365">
                  <c:v>4.7067887500000003</c:v>
                </c:pt>
                <c:pt idx="36366">
                  <c:v>4.7064390624992001</c:v>
                </c:pt>
                <c:pt idx="36367">
                  <c:v>4.7060693750016007</c:v>
                </c:pt>
                <c:pt idx="36368">
                  <c:v>4.7057349999999998</c:v>
                </c:pt>
                <c:pt idx="36369">
                  <c:v>4.7053993750016003</c:v>
                </c:pt>
                <c:pt idx="36370">
                  <c:v>4.7050431250016009</c:v>
                </c:pt>
                <c:pt idx="36371">
                  <c:v>4.7046853124992003</c:v>
                </c:pt>
                <c:pt idx="36372">
                  <c:v>4.7050974999999999</c:v>
                </c:pt>
                <c:pt idx="36373">
                  <c:v>4.7055453124992006</c:v>
                </c:pt>
                <c:pt idx="36374">
                  <c:v>4.7059531250016002</c:v>
                </c:pt>
                <c:pt idx="36375">
                  <c:v>4.7062859375007999</c:v>
                </c:pt>
                <c:pt idx="36376">
                  <c:v>4.7066628124992009</c:v>
                </c:pt>
                <c:pt idx="36377">
                  <c:v>4.7065478124992008</c:v>
                </c:pt>
                <c:pt idx="36378">
                  <c:v>4.7061781250016006</c:v>
                </c:pt>
                <c:pt idx="36379">
                  <c:v>4.7058081250016004</c:v>
                </c:pt>
                <c:pt idx="36380">
                  <c:v>4.7061403124992003</c:v>
                </c:pt>
                <c:pt idx="36381">
                  <c:v>4.706531875001601</c:v>
                </c:pt>
                <c:pt idx="36382">
                  <c:v>4.7068853124992005</c:v>
                </c:pt>
                <c:pt idx="36383">
                  <c:v>4.7072453124992002</c:v>
                </c:pt>
                <c:pt idx="36384">
                  <c:v>4.7075956250016002</c:v>
                </c:pt>
                <c:pt idx="36385">
                  <c:v>4.7080031250016008</c:v>
                </c:pt>
                <c:pt idx="36386">
                  <c:v>4.7084087500000003</c:v>
                </c:pt>
                <c:pt idx="36387">
                  <c:v>4.7089359375007991</c:v>
                </c:pt>
                <c:pt idx="36388">
                  <c:v>4.7093903124992007</c:v>
                </c:pt>
                <c:pt idx="36389">
                  <c:v>4.71001125</c:v>
                </c:pt>
                <c:pt idx="36390">
                  <c:v>4.7105090624992005</c:v>
                </c:pt>
                <c:pt idx="36391">
                  <c:v>4.7110925000000003</c:v>
                </c:pt>
                <c:pt idx="36392">
                  <c:v>4.7115074999999997</c:v>
                </c:pt>
                <c:pt idx="36393">
                  <c:v>4.7120924999999998</c:v>
                </c:pt>
                <c:pt idx="36394">
                  <c:v>4.7124546875007995</c:v>
                </c:pt>
                <c:pt idx="36395">
                  <c:v>4.7128449999999997</c:v>
                </c:pt>
                <c:pt idx="36396">
                  <c:v>4.7133349999999998</c:v>
                </c:pt>
                <c:pt idx="36397">
                  <c:v>4.7128984375007992</c:v>
                </c:pt>
                <c:pt idx="36398">
                  <c:v>4.7123121875007996</c:v>
                </c:pt>
                <c:pt idx="36399">
                  <c:v>4.7119846875007996</c:v>
                </c:pt>
                <c:pt idx="36400">
                  <c:v>4.7113578124992008</c:v>
                </c:pt>
                <c:pt idx="36401">
                  <c:v>4.7107774999999998</c:v>
                </c:pt>
                <c:pt idx="36402">
                  <c:v>4.7101553124992002</c:v>
                </c:pt>
                <c:pt idx="36403">
                  <c:v>4.7096290624992001</c:v>
                </c:pt>
                <c:pt idx="36404">
                  <c:v>4.7089659375007997</c:v>
                </c:pt>
                <c:pt idx="36405">
                  <c:v>4.7081921875007993</c:v>
                </c:pt>
                <c:pt idx="36406">
                  <c:v>4.7075721875007996</c:v>
                </c:pt>
                <c:pt idx="36407">
                  <c:v>4.7069478124992008</c:v>
                </c:pt>
                <c:pt idx="36408">
                  <c:v>4.7063231250016004</c:v>
                </c:pt>
                <c:pt idx="36409">
                  <c:v>4.7057318750016002</c:v>
                </c:pt>
                <c:pt idx="36410">
                  <c:v>4.7051859375007998</c:v>
                </c:pt>
                <c:pt idx="36411">
                  <c:v>4.7048546875007995</c:v>
                </c:pt>
                <c:pt idx="36412">
                  <c:v>4.7044612499999996</c:v>
                </c:pt>
                <c:pt idx="36413">
                  <c:v>4.7041359375007996</c:v>
                </c:pt>
                <c:pt idx="36414">
                  <c:v>4.7037434375007994</c:v>
                </c:pt>
                <c:pt idx="36415">
                  <c:v>4.7033290624992006</c:v>
                </c:pt>
                <c:pt idx="36416">
                  <c:v>4.7028921875007992</c:v>
                </c:pt>
                <c:pt idx="36417">
                  <c:v>4.7024456250016007</c:v>
                </c:pt>
                <c:pt idx="36418">
                  <c:v>4.7017949999999997</c:v>
                </c:pt>
                <c:pt idx="36419">
                  <c:v>4.7014137500000004</c:v>
                </c:pt>
                <c:pt idx="36420">
                  <c:v>4.7010525000000003</c:v>
                </c:pt>
                <c:pt idx="36421">
                  <c:v>4.7014265624992007</c:v>
                </c:pt>
                <c:pt idx="36422">
                  <c:v>4.7010890624992001</c:v>
                </c:pt>
                <c:pt idx="36423">
                  <c:v>4.7014556250016009</c:v>
                </c:pt>
                <c:pt idx="36424">
                  <c:v>4.7019465624992005</c:v>
                </c:pt>
                <c:pt idx="36425">
                  <c:v>4.7022734375007991</c:v>
                </c:pt>
                <c:pt idx="36426">
                  <c:v>4.7026475000000003</c:v>
                </c:pt>
                <c:pt idx="36427">
                  <c:v>4.7030037499999997</c:v>
                </c:pt>
                <c:pt idx="36428">
                  <c:v>4.7034481250016009</c:v>
                </c:pt>
                <c:pt idx="36429">
                  <c:v>4.7038796875007991</c:v>
                </c:pt>
                <c:pt idx="36430">
                  <c:v>4.7044640624992002</c:v>
                </c:pt>
                <c:pt idx="36431">
                  <c:v>4.7049831250016005</c:v>
                </c:pt>
                <c:pt idx="36432">
                  <c:v>4.7056171875007999</c:v>
                </c:pt>
                <c:pt idx="36433">
                  <c:v>4.7061634375007992</c:v>
                </c:pt>
                <c:pt idx="36434">
                  <c:v>4.7065018750016003</c:v>
                </c:pt>
                <c:pt idx="36435">
                  <c:v>4.7070209375007996</c:v>
                </c:pt>
                <c:pt idx="36436">
                  <c:v>4.7074418750016003</c:v>
                </c:pt>
                <c:pt idx="36437">
                  <c:v>4.7078281250016003</c:v>
                </c:pt>
                <c:pt idx="36438">
                  <c:v>4.70822875</c:v>
                </c:pt>
                <c:pt idx="36439">
                  <c:v>4.7086071875007995</c:v>
                </c:pt>
                <c:pt idx="36440">
                  <c:v>4.7089678124992007</c:v>
                </c:pt>
                <c:pt idx="36441">
                  <c:v>4.7084984375007997</c:v>
                </c:pt>
                <c:pt idx="36442">
                  <c:v>4.7080903124992002</c:v>
                </c:pt>
                <c:pt idx="36443">
                  <c:v>4.7076143750016008</c:v>
                </c:pt>
                <c:pt idx="36444">
                  <c:v>4.7071637500000003</c:v>
                </c:pt>
                <c:pt idx="36445">
                  <c:v>4.7067437500000002</c:v>
                </c:pt>
                <c:pt idx="36446">
                  <c:v>4.7061884375007992</c:v>
                </c:pt>
                <c:pt idx="36447">
                  <c:v>4.7056696875007997</c:v>
                </c:pt>
                <c:pt idx="36448">
                  <c:v>4.7051503124992005</c:v>
                </c:pt>
                <c:pt idx="36449">
                  <c:v>4.7047359375007991</c:v>
                </c:pt>
                <c:pt idx="36450">
                  <c:v>4.7042434375007991</c:v>
                </c:pt>
                <c:pt idx="36451">
                  <c:v>4.7037596875007992</c:v>
                </c:pt>
                <c:pt idx="36452">
                  <c:v>4.7033100000000001</c:v>
                </c:pt>
                <c:pt idx="36453">
                  <c:v>4.7028009375007995</c:v>
                </c:pt>
                <c:pt idx="36454">
                  <c:v>4.7021928124992005</c:v>
                </c:pt>
                <c:pt idx="36455">
                  <c:v>4.7016312500000002</c:v>
                </c:pt>
                <c:pt idx="36456">
                  <c:v>4.70118875</c:v>
                </c:pt>
                <c:pt idx="36457">
                  <c:v>4.7007028124992001</c:v>
                </c:pt>
                <c:pt idx="36458">
                  <c:v>4.700233125001601</c:v>
                </c:pt>
                <c:pt idx="36459">
                  <c:v>4.6997834375007992</c:v>
                </c:pt>
                <c:pt idx="36460">
                  <c:v>4.6992553124992007</c:v>
                </c:pt>
                <c:pt idx="36461">
                  <c:v>4.6996831250016005</c:v>
                </c:pt>
                <c:pt idx="36462">
                  <c:v>4.7000840624992009</c:v>
                </c:pt>
                <c:pt idx="36463">
                  <c:v>4.7004606250016003</c:v>
                </c:pt>
                <c:pt idx="36464">
                  <c:v>4.7008965624992003</c:v>
                </c:pt>
                <c:pt idx="36465">
                  <c:v>4.7013453124992006</c:v>
                </c:pt>
                <c:pt idx="36466">
                  <c:v>4.7018671875007998</c:v>
                </c:pt>
                <c:pt idx="36467">
                  <c:v>4.7022753124992009</c:v>
                </c:pt>
                <c:pt idx="36468">
                  <c:v>4.7027746875007992</c:v>
                </c:pt>
                <c:pt idx="36469">
                  <c:v>4.7031806250016004</c:v>
                </c:pt>
                <c:pt idx="36470">
                  <c:v>4.7035512500000003</c:v>
                </c:pt>
                <c:pt idx="36471">
                  <c:v>4.7039837499999999</c:v>
                </c:pt>
                <c:pt idx="36472">
                  <c:v>4.7044706250016004</c:v>
                </c:pt>
                <c:pt idx="36473">
                  <c:v>4.7048906250016005</c:v>
                </c:pt>
                <c:pt idx="36474">
                  <c:v>4.7054065624992001</c:v>
                </c:pt>
                <c:pt idx="36475">
                  <c:v>4.7059190624992002</c:v>
                </c:pt>
                <c:pt idx="36476">
                  <c:v>4.7063665624992002</c:v>
                </c:pt>
                <c:pt idx="36477">
                  <c:v>4.7068418750016008</c:v>
                </c:pt>
                <c:pt idx="36478">
                  <c:v>4.7073556250016004</c:v>
                </c:pt>
                <c:pt idx="36479">
                  <c:v>4.7078662500000004</c:v>
                </c:pt>
                <c:pt idx="36480">
                  <c:v>4.7082800000000002</c:v>
                </c:pt>
                <c:pt idx="36481">
                  <c:v>4.7086987499999999</c:v>
                </c:pt>
                <c:pt idx="36482">
                  <c:v>4.7090249999999996</c:v>
                </c:pt>
                <c:pt idx="36483">
                  <c:v>4.7086525000000004</c:v>
                </c:pt>
                <c:pt idx="36484">
                  <c:v>4.70813375</c:v>
                </c:pt>
                <c:pt idx="36485">
                  <c:v>4.7074656250016007</c:v>
                </c:pt>
                <c:pt idx="36486">
                  <c:v>4.7069078124992005</c:v>
                </c:pt>
                <c:pt idx="36487">
                  <c:v>4.7065149999999996</c:v>
                </c:pt>
                <c:pt idx="36488">
                  <c:v>4.7060987499999998</c:v>
                </c:pt>
                <c:pt idx="36489">
                  <c:v>4.7056896875007999</c:v>
                </c:pt>
                <c:pt idx="36490">
                  <c:v>4.7053174999999996</c:v>
                </c:pt>
                <c:pt idx="36491">
                  <c:v>4.7049018750016005</c:v>
                </c:pt>
                <c:pt idx="36492">
                  <c:v>4.7044543750016006</c:v>
                </c:pt>
                <c:pt idx="36493">
                  <c:v>4.7040621875007993</c:v>
                </c:pt>
                <c:pt idx="36494">
                  <c:v>4.7037153124992006</c:v>
                </c:pt>
                <c:pt idx="36495">
                  <c:v>4.7040506250016003</c:v>
                </c:pt>
                <c:pt idx="36496">
                  <c:v>4.7045259375007991</c:v>
                </c:pt>
                <c:pt idx="36497">
                  <c:v>4.7049359375007995</c:v>
                </c:pt>
                <c:pt idx="36498">
                  <c:v>4.7054212499999997</c:v>
                </c:pt>
                <c:pt idx="36499">
                  <c:v>4.7058184375007999</c:v>
                </c:pt>
                <c:pt idx="36500">
                  <c:v>4.7064056250016009</c:v>
                </c:pt>
                <c:pt idx="36501">
                  <c:v>4.7068781250016007</c:v>
                </c:pt>
                <c:pt idx="36502">
                  <c:v>4.7073940624992003</c:v>
                </c:pt>
                <c:pt idx="36503">
                  <c:v>4.7077637499999998</c:v>
                </c:pt>
                <c:pt idx="36504">
                  <c:v>4.7082703124992005</c:v>
                </c:pt>
                <c:pt idx="36505">
                  <c:v>4.7086140624992003</c:v>
                </c:pt>
                <c:pt idx="36506">
                  <c:v>4.7090656250016005</c:v>
                </c:pt>
                <c:pt idx="36507">
                  <c:v>4.7087349999999999</c:v>
                </c:pt>
                <c:pt idx="36508">
                  <c:v>4.7082181250016006</c:v>
                </c:pt>
                <c:pt idx="36509">
                  <c:v>4.7078381250016008</c:v>
                </c:pt>
                <c:pt idx="36510">
                  <c:v>4.7073571875007998</c:v>
                </c:pt>
                <c:pt idx="36511">
                  <c:v>4.7069278124992007</c:v>
                </c:pt>
                <c:pt idx="36512">
                  <c:v>4.7065506250016007</c:v>
                </c:pt>
                <c:pt idx="36513">
                  <c:v>4.7060465624992007</c:v>
                </c:pt>
                <c:pt idx="36514">
                  <c:v>4.7055356250016009</c:v>
                </c:pt>
                <c:pt idx="36515">
                  <c:v>4.7050253124992008</c:v>
                </c:pt>
                <c:pt idx="36516">
                  <c:v>4.7046059375007996</c:v>
                </c:pt>
                <c:pt idx="36517">
                  <c:v>4.7041368750016002</c:v>
                </c:pt>
                <c:pt idx="36518">
                  <c:v>4.7035687499999996</c:v>
                </c:pt>
                <c:pt idx="36519">
                  <c:v>4.7031118750016008</c:v>
                </c:pt>
                <c:pt idx="36520">
                  <c:v>4.7027306250016006</c:v>
                </c:pt>
                <c:pt idx="36521">
                  <c:v>4.7022668750016008</c:v>
                </c:pt>
                <c:pt idx="36522">
                  <c:v>4.7016865624992006</c:v>
                </c:pt>
                <c:pt idx="36523">
                  <c:v>4.7012815624992008</c:v>
                </c:pt>
                <c:pt idx="36524">
                  <c:v>4.7008850000000004</c:v>
                </c:pt>
                <c:pt idx="36525">
                  <c:v>4.7004846875007997</c:v>
                </c:pt>
                <c:pt idx="36526">
                  <c:v>4.7001359375007992</c:v>
                </c:pt>
                <c:pt idx="36527">
                  <c:v>4.6997218750016003</c:v>
                </c:pt>
                <c:pt idx="36528">
                  <c:v>4.6993459375007998</c:v>
                </c:pt>
                <c:pt idx="36529">
                  <c:v>4.6988925000000004</c:v>
                </c:pt>
                <c:pt idx="36530">
                  <c:v>4.6985700000000001</c:v>
                </c:pt>
                <c:pt idx="36531">
                  <c:v>4.6981337500000002</c:v>
                </c:pt>
                <c:pt idx="36532">
                  <c:v>4.6985718750016003</c:v>
                </c:pt>
                <c:pt idx="36533">
                  <c:v>4.6990734375007994</c:v>
                </c:pt>
                <c:pt idx="36534">
                  <c:v>4.6995100000000001</c:v>
                </c:pt>
                <c:pt idx="36535">
                  <c:v>4.6999537499999997</c:v>
                </c:pt>
                <c:pt idx="36536">
                  <c:v>4.7004731250016007</c:v>
                </c:pt>
                <c:pt idx="36537">
                  <c:v>4.7008184375007991</c:v>
                </c:pt>
                <c:pt idx="36538">
                  <c:v>4.7013143750016004</c:v>
                </c:pt>
                <c:pt idx="36539">
                  <c:v>4.7016343750016008</c:v>
                </c:pt>
                <c:pt idx="36540">
                  <c:v>4.7019890624992007</c:v>
                </c:pt>
                <c:pt idx="36541">
                  <c:v>4.7025550000000003</c:v>
                </c:pt>
                <c:pt idx="36542">
                  <c:v>4.7029393750016002</c:v>
                </c:pt>
                <c:pt idx="36543">
                  <c:v>4.7034671875007996</c:v>
                </c:pt>
                <c:pt idx="36544">
                  <c:v>4.7040790624992006</c:v>
                </c:pt>
                <c:pt idx="36545">
                  <c:v>4.7045418750016008</c:v>
                </c:pt>
                <c:pt idx="36546">
                  <c:v>4.7050762500000003</c:v>
                </c:pt>
                <c:pt idx="36547">
                  <c:v>4.7055321875007996</c:v>
                </c:pt>
                <c:pt idx="36548">
                  <c:v>4.7060503124992001</c:v>
                </c:pt>
                <c:pt idx="36549">
                  <c:v>4.7063859375007997</c:v>
                </c:pt>
                <c:pt idx="36550">
                  <c:v>4.7065584375007994</c:v>
                </c:pt>
                <c:pt idx="36551">
                  <c:v>4.7068896875007997</c:v>
                </c:pt>
                <c:pt idx="36552">
                  <c:v>4.7072728124992009</c:v>
                </c:pt>
                <c:pt idx="36553">
                  <c:v>4.7076984375007997</c:v>
                </c:pt>
                <c:pt idx="36554">
                  <c:v>4.7071878124992006</c:v>
                </c:pt>
                <c:pt idx="36555">
                  <c:v>4.7066396875007994</c:v>
                </c:pt>
                <c:pt idx="36556">
                  <c:v>4.7062840624992006</c:v>
                </c:pt>
                <c:pt idx="36557">
                  <c:v>4.7057615624992009</c:v>
                </c:pt>
                <c:pt idx="36558">
                  <c:v>4.7052224999999996</c:v>
                </c:pt>
                <c:pt idx="36559">
                  <c:v>4.7047524999999997</c:v>
                </c:pt>
                <c:pt idx="36560">
                  <c:v>4.7042228124992009</c:v>
                </c:pt>
                <c:pt idx="36561">
                  <c:v>4.7036590624992005</c:v>
                </c:pt>
                <c:pt idx="36562">
                  <c:v>4.7033131250016007</c:v>
                </c:pt>
                <c:pt idx="36563">
                  <c:v>4.7026684375007992</c:v>
                </c:pt>
                <c:pt idx="36564">
                  <c:v>4.7022437500000001</c:v>
                </c:pt>
                <c:pt idx="36565">
                  <c:v>4.7018984375007991</c:v>
                </c:pt>
                <c:pt idx="36566">
                  <c:v>4.7012906250016009</c:v>
                </c:pt>
                <c:pt idx="36567">
                  <c:v>4.7009581250016002</c:v>
                </c:pt>
                <c:pt idx="36568">
                  <c:v>4.7004378124992003</c:v>
                </c:pt>
                <c:pt idx="36569">
                  <c:v>4.7000831250016004</c:v>
                </c:pt>
                <c:pt idx="36570">
                  <c:v>4.6996940624992005</c:v>
                </c:pt>
                <c:pt idx="36571">
                  <c:v>4.6992603124992005</c:v>
                </c:pt>
                <c:pt idx="36572">
                  <c:v>4.6988075</c:v>
                </c:pt>
                <c:pt idx="36573">
                  <c:v>4.6983896875007991</c:v>
                </c:pt>
                <c:pt idx="36574">
                  <c:v>4.6987912500000002</c:v>
                </c:pt>
                <c:pt idx="36575">
                  <c:v>4.6994290624992008</c:v>
                </c:pt>
                <c:pt idx="36576">
                  <c:v>4.6999684375007993</c:v>
                </c:pt>
                <c:pt idx="36577">
                  <c:v>4.7005540624992008</c:v>
                </c:pt>
                <c:pt idx="36578">
                  <c:v>4.7010115624992004</c:v>
                </c:pt>
                <c:pt idx="36579">
                  <c:v>4.7013459375007995</c:v>
                </c:pt>
                <c:pt idx="36580">
                  <c:v>4.7019687499999998</c:v>
                </c:pt>
                <c:pt idx="36581">
                  <c:v>4.7024331250016003</c:v>
                </c:pt>
                <c:pt idx="36582">
                  <c:v>4.7029806250016009</c:v>
                </c:pt>
                <c:pt idx="36583">
                  <c:v>4.7035678124992009</c:v>
                </c:pt>
                <c:pt idx="36584">
                  <c:v>4.7040303124992002</c:v>
                </c:pt>
                <c:pt idx="36585">
                  <c:v>4.7045634375007994</c:v>
                </c:pt>
                <c:pt idx="36586">
                  <c:v>4.7050393750016006</c:v>
                </c:pt>
                <c:pt idx="36587">
                  <c:v>4.7053640624992008</c:v>
                </c:pt>
                <c:pt idx="36588">
                  <c:v>4.7058912499999996</c:v>
                </c:pt>
                <c:pt idx="36589">
                  <c:v>4.7064243750016006</c:v>
                </c:pt>
                <c:pt idx="36590">
                  <c:v>4.7068815624992002</c:v>
                </c:pt>
                <c:pt idx="36591">
                  <c:v>4.7074031250016004</c:v>
                </c:pt>
                <c:pt idx="36592">
                  <c:v>4.7078875</c:v>
                </c:pt>
                <c:pt idx="36593">
                  <c:v>4.7083975000000002</c:v>
                </c:pt>
                <c:pt idx="36594">
                  <c:v>4.7087399999999997</c:v>
                </c:pt>
                <c:pt idx="36595">
                  <c:v>4.7092940624992004</c:v>
                </c:pt>
                <c:pt idx="36596">
                  <c:v>4.7097162499999996</c:v>
                </c:pt>
                <c:pt idx="36597">
                  <c:v>4.7101974999999996</c:v>
                </c:pt>
                <c:pt idx="36598">
                  <c:v>4.7105825000000001</c:v>
                </c:pt>
                <c:pt idx="36599">
                  <c:v>4.7109184375007995</c:v>
                </c:pt>
                <c:pt idx="36600">
                  <c:v>4.7113396875007991</c:v>
                </c:pt>
                <c:pt idx="36601">
                  <c:v>4.7108612499999998</c:v>
                </c:pt>
                <c:pt idx="36602">
                  <c:v>4.7102531250016009</c:v>
                </c:pt>
                <c:pt idx="36603">
                  <c:v>4.7094593750016003</c:v>
                </c:pt>
                <c:pt idx="36604">
                  <c:v>4.7085159375007999</c:v>
                </c:pt>
                <c:pt idx="36605">
                  <c:v>4.7075678124992004</c:v>
                </c:pt>
                <c:pt idx="36606">
                  <c:v>4.7064056250016009</c:v>
                </c:pt>
                <c:pt idx="36607">
                  <c:v>4.7051168750016004</c:v>
                </c:pt>
                <c:pt idx="36608">
                  <c:v>4.7037753124992001</c:v>
                </c:pt>
                <c:pt idx="36609">
                  <c:v>4.7024875000000002</c:v>
                </c:pt>
                <c:pt idx="36610">
                  <c:v>4.7011146875007999</c:v>
                </c:pt>
                <c:pt idx="36611">
                  <c:v>4.6997559375007993</c:v>
                </c:pt>
                <c:pt idx="36612">
                  <c:v>4.6986512500000002</c:v>
                </c:pt>
                <c:pt idx="36613">
                  <c:v>4.6977746875007993</c:v>
                </c:pt>
                <c:pt idx="36614">
                  <c:v>4.6968437500000002</c:v>
                </c:pt>
                <c:pt idx="36615">
                  <c:v>4.6960609375007998</c:v>
                </c:pt>
                <c:pt idx="36616">
                  <c:v>4.6954834375007994</c:v>
                </c:pt>
                <c:pt idx="36617">
                  <c:v>4.6950340624992002</c:v>
                </c:pt>
                <c:pt idx="36618">
                  <c:v>4.6946278124992009</c:v>
                </c:pt>
                <c:pt idx="36619">
                  <c:v>4.6942934375007992</c:v>
                </c:pt>
                <c:pt idx="36620">
                  <c:v>4.6939228124992001</c:v>
                </c:pt>
                <c:pt idx="36621">
                  <c:v>4.6940865624992005</c:v>
                </c:pt>
                <c:pt idx="36622">
                  <c:v>4.6944318750016008</c:v>
                </c:pt>
                <c:pt idx="36623">
                  <c:v>4.6948959375007995</c:v>
                </c:pt>
                <c:pt idx="36624">
                  <c:v>4.695269375001601</c:v>
                </c:pt>
                <c:pt idx="36625">
                  <c:v>4.6958109375007995</c:v>
                </c:pt>
                <c:pt idx="36626">
                  <c:v>4.6962756250016007</c:v>
                </c:pt>
                <c:pt idx="36627">
                  <c:v>4.6966453124992009</c:v>
                </c:pt>
                <c:pt idx="36628">
                  <c:v>4.6971884375007997</c:v>
                </c:pt>
                <c:pt idx="36629">
                  <c:v>4.6975221875007991</c:v>
                </c:pt>
                <c:pt idx="36630">
                  <c:v>4.6978893750016004</c:v>
                </c:pt>
                <c:pt idx="36631">
                  <c:v>4.6984109375007996</c:v>
                </c:pt>
                <c:pt idx="36632">
                  <c:v>4.6987390624992003</c:v>
                </c:pt>
                <c:pt idx="36633">
                  <c:v>4.6991890624992001</c:v>
                </c:pt>
                <c:pt idx="36634">
                  <c:v>4.6997531250016005</c:v>
                </c:pt>
                <c:pt idx="36635">
                  <c:v>4.7003446875007997</c:v>
                </c:pt>
                <c:pt idx="36636">
                  <c:v>4.7007959375007999</c:v>
                </c:pt>
                <c:pt idx="36637">
                  <c:v>4.7011859375007994</c:v>
                </c:pt>
                <c:pt idx="36638">
                  <c:v>4.7015143750016009</c:v>
                </c:pt>
                <c:pt idx="36639">
                  <c:v>4.7019328124992006</c:v>
                </c:pt>
                <c:pt idx="36640">
                  <c:v>4.7022671875007997</c:v>
                </c:pt>
                <c:pt idx="36641">
                  <c:v>4.7028168750016004</c:v>
                </c:pt>
                <c:pt idx="36642">
                  <c:v>4.7033275000000003</c:v>
                </c:pt>
                <c:pt idx="36643">
                  <c:v>4.7037262499999999</c:v>
                </c:pt>
                <c:pt idx="36644">
                  <c:v>4.7042221875007995</c:v>
                </c:pt>
                <c:pt idx="36645">
                  <c:v>4.7046721875007993</c:v>
                </c:pt>
                <c:pt idx="36646">
                  <c:v>4.7052121875007993</c:v>
                </c:pt>
                <c:pt idx="36647">
                  <c:v>4.7057171875007997</c:v>
                </c:pt>
                <c:pt idx="36648">
                  <c:v>4.7060578124992007</c:v>
                </c:pt>
                <c:pt idx="36649">
                  <c:v>4.70641</c:v>
                </c:pt>
                <c:pt idx="36650">
                  <c:v>4.7068153124992005</c:v>
                </c:pt>
                <c:pt idx="36651">
                  <c:v>4.7072984375007998</c:v>
                </c:pt>
                <c:pt idx="36652">
                  <c:v>4.7066928124992007</c:v>
                </c:pt>
                <c:pt idx="36653">
                  <c:v>4.70630375</c:v>
                </c:pt>
                <c:pt idx="36654">
                  <c:v>4.7056828124992007</c:v>
                </c:pt>
                <c:pt idx="36655">
                  <c:v>4.7049453124992002</c:v>
                </c:pt>
                <c:pt idx="36656">
                  <c:v>4.7042571875007999</c:v>
                </c:pt>
                <c:pt idx="36657">
                  <c:v>4.7034574999999998</c:v>
                </c:pt>
                <c:pt idx="36658">
                  <c:v>4.7025740624992007</c:v>
                </c:pt>
                <c:pt idx="36659">
                  <c:v>4.7017228124992005</c:v>
                </c:pt>
                <c:pt idx="36660">
                  <c:v>4.7010050000000003</c:v>
                </c:pt>
                <c:pt idx="36661">
                  <c:v>4.7002615624992004</c:v>
                </c:pt>
                <c:pt idx="36662">
                  <c:v>4.6995846875007992</c:v>
                </c:pt>
                <c:pt idx="36663">
                  <c:v>4.6990103124992002</c:v>
                </c:pt>
                <c:pt idx="36664">
                  <c:v>4.6985524999999999</c:v>
                </c:pt>
                <c:pt idx="36665">
                  <c:v>4.6980559375007998</c:v>
                </c:pt>
                <c:pt idx="36666">
                  <c:v>4.69762375</c:v>
                </c:pt>
                <c:pt idx="36667">
                  <c:v>4.6971800000000004</c:v>
                </c:pt>
                <c:pt idx="36668">
                  <c:v>4.6976368750016002</c:v>
                </c:pt>
                <c:pt idx="36669">
                  <c:v>4.6980843750016001</c:v>
                </c:pt>
                <c:pt idx="36670">
                  <c:v>4.6984643750016009</c:v>
                </c:pt>
                <c:pt idx="36671">
                  <c:v>4.6990618750016004</c:v>
                </c:pt>
                <c:pt idx="36672">
                  <c:v>4.6995156250016006</c:v>
                </c:pt>
                <c:pt idx="36673">
                  <c:v>4.7001462500000004</c:v>
                </c:pt>
                <c:pt idx="36674">
                  <c:v>4.7005974999999998</c:v>
                </c:pt>
                <c:pt idx="36675">
                  <c:v>4.7009328124992003</c:v>
                </c:pt>
                <c:pt idx="36676">
                  <c:v>4.7012875000000003</c:v>
                </c:pt>
                <c:pt idx="36677">
                  <c:v>4.7016996875007999</c:v>
                </c:pt>
                <c:pt idx="36678">
                  <c:v>4.7022250000000003</c:v>
                </c:pt>
                <c:pt idx="36679">
                  <c:v>4.7027184375007991</c:v>
                </c:pt>
                <c:pt idx="36680">
                  <c:v>4.7030490624992005</c:v>
                </c:pt>
                <c:pt idx="36681">
                  <c:v>4.7035446875007993</c:v>
                </c:pt>
                <c:pt idx="36682">
                  <c:v>4.7041021875007996</c:v>
                </c:pt>
                <c:pt idx="36683">
                  <c:v>4.7046568750016009</c:v>
                </c:pt>
                <c:pt idx="36684">
                  <c:v>4.7051906250016007</c:v>
                </c:pt>
                <c:pt idx="36685">
                  <c:v>4.7056240624992007</c:v>
                </c:pt>
                <c:pt idx="36686">
                  <c:v>4.7060924999999996</c:v>
                </c:pt>
                <c:pt idx="36687">
                  <c:v>4.7061246875007994</c:v>
                </c:pt>
                <c:pt idx="36688">
                  <c:v>4.7065143750016007</c:v>
                </c:pt>
                <c:pt idx="36689">
                  <c:v>4.7061846875007998</c:v>
                </c:pt>
                <c:pt idx="36690">
                  <c:v>4.7058293750016009</c:v>
                </c:pt>
                <c:pt idx="36691">
                  <c:v>4.7054706250016007</c:v>
                </c:pt>
                <c:pt idx="36692">
                  <c:v>4.7051443750016002</c:v>
                </c:pt>
                <c:pt idx="36693">
                  <c:v>4.7048234375007993</c:v>
                </c:pt>
                <c:pt idx="36694">
                  <c:v>4.7044034375007993</c:v>
                </c:pt>
                <c:pt idx="36695">
                  <c:v>4.7039609375007991</c:v>
                </c:pt>
                <c:pt idx="36696">
                  <c:v>4.7036312499999999</c:v>
                </c:pt>
                <c:pt idx="36697">
                  <c:v>4.7032206250016007</c:v>
                </c:pt>
                <c:pt idx="36698">
                  <c:v>4.7025528124992002</c:v>
                </c:pt>
                <c:pt idx="36699">
                  <c:v>4.7021365624992004</c:v>
                </c:pt>
                <c:pt idx="36700">
                  <c:v>4.7016706250016007</c:v>
                </c:pt>
                <c:pt idx="36701">
                  <c:v>4.7010493750016007</c:v>
                </c:pt>
                <c:pt idx="36702">
                  <c:v>4.7002734375007993</c:v>
                </c:pt>
                <c:pt idx="36703">
                  <c:v>4.6995218750016008</c:v>
                </c:pt>
                <c:pt idx="36704">
                  <c:v>4.6988262499999998</c:v>
                </c:pt>
                <c:pt idx="36705">
                  <c:v>4.6981475000000001</c:v>
                </c:pt>
                <c:pt idx="36706">
                  <c:v>4.6974678124992009</c:v>
                </c:pt>
                <c:pt idx="36707">
                  <c:v>4.6968378124992007</c:v>
                </c:pt>
                <c:pt idx="36708">
                  <c:v>4.6963103124992003</c:v>
                </c:pt>
                <c:pt idx="36709">
                  <c:v>4.6957309375007998</c:v>
                </c:pt>
                <c:pt idx="36710">
                  <c:v>4.6951643750016006</c:v>
                </c:pt>
                <c:pt idx="36711">
                  <c:v>4.6946646875007998</c:v>
                </c:pt>
                <c:pt idx="36712">
                  <c:v>4.6940009375007996</c:v>
                </c:pt>
                <c:pt idx="36713">
                  <c:v>4.6936243750016002</c:v>
                </c:pt>
                <c:pt idx="36714">
                  <c:v>4.6932968750016002</c:v>
                </c:pt>
                <c:pt idx="36715">
                  <c:v>4.6927568750016002</c:v>
                </c:pt>
                <c:pt idx="36716">
                  <c:v>4.6923184375007994</c:v>
                </c:pt>
                <c:pt idx="36717">
                  <c:v>4.6923728124992001</c:v>
                </c:pt>
                <c:pt idx="36718">
                  <c:v>4.6928231250016008</c:v>
                </c:pt>
                <c:pt idx="36719">
                  <c:v>4.6931846875007999</c:v>
                </c:pt>
                <c:pt idx="36720">
                  <c:v>4.6935074999999999</c:v>
                </c:pt>
                <c:pt idx="36721">
                  <c:v>4.6940534375007994</c:v>
                </c:pt>
                <c:pt idx="36722">
                  <c:v>4.6945828124992008</c:v>
                </c:pt>
                <c:pt idx="36723">
                  <c:v>4.6952193750016002</c:v>
                </c:pt>
                <c:pt idx="36724">
                  <c:v>4.6957509375007991</c:v>
                </c:pt>
                <c:pt idx="36725">
                  <c:v>4.6963974999999998</c:v>
                </c:pt>
                <c:pt idx="36726">
                  <c:v>4.6969087500000004</c:v>
                </c:pt>
                <c:pt idx="36727">
                  <c:v>4.6975571875007995</c:v>
                </c:pt>
                <c:pt idx="36728">
                  <c:v>4.6979903124992006</c:v>
                </c:pt>
                <c:pt idx="36729">
                  <c:v>4.6985096875007999</c:v>
                </c:pt>
                <c:pt idx="36730">
                  <c:v>4.6989428124992001</c:v>
                </c:pt>
                <c:pt idx="36731">
                  <c:v>4.6994740624992009</c:v>
                </c:pt>
                <c:pt idx="36732">
                  <c:v>4.6998315624992006</c:v>
                </c:pt>
                <c:pt idx="36733">
                  <c:v>4.7001943750016002</c:v>
                </c:pt>
                <c:pt idx="36734">
                  <c:v>4.7003250000000003</c:v>
                </c:pt>
                <c:pt idx="36735">
                  <c:v>4.7006956250016003</c:v>
                </c:pt>
                <c:pt idx="36736">
                  <c:v>4.7008459375007998</c:v>
                </c:pt>
                <c:pt idx="36737">
                  <c:v>4.70128375</c:v>
                </c:pt>
                <c:pt idx="36738">
                  <c:v>4.7016903124992009</c:v>
                </c:pt>
                <c:pt idx="36739">
                  <c:v>4.7021481250016004</c:v>
                </c:pt>
                <c:pt idx="36740">
                  <c:v>4.7024884375007998</c:v>
                </c:pt>
                <c:pt idx="36741">
                  <c:v>4.7021156250016007</c:v>
                </c:pt>
                <c:pt idx="36742">
                  <c:v>4.7017256250016004</c:v>
                </c:pt>
                <c:pt idx="36743">
                  <c:v>4.7011456250016002</c:v>
                </c:pt>
                <c:pt idx="36744">
                  <c:v>4.7006350000000001</c:v>
                </c:pt>
                <c:pt idx="36745">
                  <c:v>4.7002703124992005</c:v>
                </c:pt>
                <c:pt idx="36746">
                  <c:v>4.6998053124992003</c:v>
                </c:pt>
                <c:pt idx="36747">
                  <c:v>4.6993512500000003</c:v>
                </c:pt>
                <c:pt idx="36748">
                  <c:v>4.6989840624992008</c:v>
                </c:pt>
                <c:pt idx="36749">
                  <c:v>4.6984734375007999</c:v>
                </c:pt>
                <c:pt idx="36750">
                  <c:v>4.6979593750016004</c:v>
                </c:pt>
                <c:pt idx="36751">
                  <c:v>4.6975178124992008</c:v>
                </c:pt>
                <c:pt idx="36752">
                  <c:v>4.6971731250016004</c:v>
                </c:pt>
                <c:pt idx="36753">
                  <c:v>4.6968065624992006</c:v>
                </c:pt>
                <c:pt idx="36754">
                  <c:v>4.6964249999999996</c:v>
                </c:pt>
                <c:pt idx="36755">
                  <c:v>4.6960387499999996</c:v>
                </c:pt>
                <c:pt idx="36756">
                  <c:v>4.6964021875007997</c:v>
                </c:pt>
                <c:pt idx="36757">
                  <c:v>4.6968765624992006</c:v>
                </c:pt>
                <c:pt idx="36758">
                  <c:v>4.6973571875007991</c:v>
                </c:pt>
                <c:pt idx="36759">
                  <c:v>4.6979065624992007</c:v>
                </c:pt>
                <c:pt idx="36760">
                  <c:v>4.6983496875007997</c:v>
                </c:pt>
                <c:pt idx="36761">
                  <c:v>4.6987406250016006</c:v>
                </c:pt>
                <c:pt idx="36762">
                  <c:v>4.6992137500000002</c:v>
                </c:pt>
                <c:pt idx="36763">
                  <c:v>4.6997415624992005</c:v>
                </c:pt>
                <c:pt idx="36764">
                  <c:v>4.700244375001601</c:v>
                </c:pt>
                <c:pt idx="36765">
                  <c:v>4.7005856250016009</c:v>
                </c:pt>
                <c:pt idx="36766">
                  <c:v>4.70093125</c:v>
                </c:pt>
                <c:pt idx="36767">
                  <c:v>4.7014518750016006</c:v>
                </c:pt>
                <c:pt idx="36768">
                  <c:v>4.7018106250016007</c:v>
                </c:pt>
                <c:pt idx="36769">
                  <c:v>4.7024178124992009</c:v>
                </c:pt>
                <c:pt idx="36770">
                  <c:v>4.7030628124992004</c:v>
                </c:pt>
                <c:pt idx="36771">
                  <c:v>4.7036065624992007</c:v>
                </c:pt>
                <c:pt idx="36772">
                  <c:v>4.7041943750016006</c:v>
                </c:pt>
                <c:pt idx="36773">
                  <c:v>4.7046606250016003</c:v>
                </c:pt>
                <c:pt idx="36774">
                  <c:v>4.7051400000000001</c:v>
                </c:pt>
                <c:pt idx="36775">
                  <c:v>4.705698125001601</c:v>
                </c:pt>
                <c:pt idx="36776">
                  <c:v>4.7062084375007993</c:v>
                </c:pt>
                <c:pt idx="36777">
                  <c:v>4.7066662499999996</c:v>
                </c:pt>
                <c:pt idx="36778">
                  <c:v>4.7071615624992003</c:v>
                </c:pt>
                <c:pt idx="36779">
                  <c:v>4.7075121875007993</c:v>
                </c:pt>
                <c:pt idx="36780">
                  <c:v>4.7079899999999997</c:v>
                </c:pt>
                <c:pt idx="36781">
                  <c:v>4.7083403124992005</c:v>
                </c:pt>
                <c:pt idx="36782">
                  <c:v>4.7087715624992006</c:v>
                </c:pt>
                <c:pt idx="36783">
                  <c:v>4.7081643750016005</c:v>
                </c:pt>
                <c:pt idx="36784">
                  <c:v>4.7076696875007995</c:v>
                </c:pt>
                <c:pt idx="36785">
                  <c:v>4.7069978124992007</c:v>
                </c:pt>
                <c:pt idx="36786">
                  <c:v>4.7061553124992006</c:v>
                </c:pt>
                <c:pt idx="36787">
                  <c:v>4.7051190624992003</c:v>
                </c:pt>
                <c:pt idx="36788">
                  <c:v>4.7040662500000003</c:v>
                </c:pt>
                <c:pt idx="36789">
                  <c:v>4.7029281250016002</c:v>
                </c:pt>
                <c:pt idx="36790">
                  <c:v>4.7016256250016006</c:v>
                </c:pt>
                <c:pt idx="36791">
                  <c:v>4.7001378124992002</c:v>
                </c:pt>
                <c:pt idx="36792">
                  <c:v>4.6987565624992005</c:v>
                </c:pt>
                <c:pt idx="36793">
                  <c:v>4.6974528124992005</c:v>
                </c:pt>
                <c:pt idx="36794">
                  <c:v>4.6961374999999999</c:v>
                </c:pt>
                <c:pt idx="36795">
                  <c:v>4.6949896875007999</c:v>
                </c:pt>
                <c:pt idx="36796">
                  <c:v>4.6941196875007991</c:v>
                </c:pt>
                <c:pt idx="36797">
                  <c:v>4.6933924999999999</c:v>
                </c:pt>
                <c:pt idx="36798">
                  <c:v>4.6926874999999999</c:v>
                </c:pt>
                <c:pt idx="36799">
                  <c:v>4.6920803124992005</c:v>
                </c:pt>
                <c:pt idx="36800">
                  <c:v>4.6916362500000002</c:v>
                </c:pt>
                <c:pt idx="36801">
                  <c:v>4.6910909375007996</c:v>
                </c:pt>
                <c:pt idx="36802">
                  <c:v>4.6914965624992009</c:v>
                </c:pt>
                <c:pt idx="36803">
                  <c:v>4.6918409375007997</c:v>
                </c:pt>
                <c:pt idx="36804">
                  <c:v>4.6921859375007999</c:v>
                </c:pt>
                <c:pt idx="36805">
                  <c:v>4.6926949999999996</c:v>
                </c:pt>
                <c:pt idx="36806">
                  <c:v>4.6932603124992003</c:v>
                </c:pt>
                <c:pt idx="36807">
                  <c:v>4.6937125000000002</c:v>
                </c:pt>
                <c:pt idx="36808">
                  <c:v>4.6941856250016007</c:v>
                </c:pt>
                <c:pt idx="36809">
                  <c:v>4.6946381250016005</c:v>
                </c:pt>
                <c:pt idx="36810">
                  <c:v>4.6951393750016006</c:v>
                </c:pt>
                <c:pt idx="36811">
                  <c:v>4.6955131250016002</c:v>
                </c:pt>
                <c:pt idx="36812">
                  <c:v>4.6960965624992008</c:v>
                </c:pt>
                <c:pt idx="36813">
                  <c:v>4.6965890624992008</c:v>
                </c:pt>
                <c:pt idx="36814">
                  <c:v>4.6971049999999996</c:v>
                </c:pt>
                <c:pt idx="36815">
                  <c:v>4.6975875</c:v>
                </c:pt>
                <c:pt idx="36816">
                  <c:v>4.6982281250016005</c:v>
                </c:pt>
                <c:pt idx="36817">
                  <c:v>4.6987378124992007</c:v>
                </c:pt>
                <c:pt idx="36818">
                  <c:v>4.6992728124992009</c:v>
                </c:pt>
                <c:pt idx="36819">
                  <c:v>4.6997234375007997</c:v>
                </c:pt>
                <c:pt idx="36820">
                  <c:v>4.7001553124992004</c:v>
                </c:pt>
                <c:pt idx="36821">
                  <c:v>4.7005709375007996</c:v>
                </c:pt>
                <c:pt idx="36822">
                  <c:v>4.7009125000000003</c:v>
                </c:pt>
                <c:pt idx="36823">
                  <c:v>4.7012537500000002</c:v>
                </c:pt>
                <c:pt idx="36824">
                  <c:v>4.7016090624992009</c:v>
                </c:pt>
                <c:pt idx="36825">
                  <c:v>4.7012234375007997</c:v>
                </c:pt>
                <c:pt idx="36826">
                  <c:v>4.7007096875007992</c:v>
                </c:pt>
                <c:pt idx="36827">
                  <c:v>4.7002887500000003</c:v>
                </c:pt>
                <c:pt idx="36828">
                  <c:v>4.6995968750016006</c:v>
                </c:pt>
                <c:pt idx="36829">
                  <c:v>4.6991359375007997</c:v>
                </c:pt>
                <c:pt idx="36830">
                  <c:v>4.6987346875007994</c:v>
                </c:pt>
                <c:pt idx="36831">
                  <c:v>4.6982846875007995</c:v>
                </c:pt>
                <c:pt idx="36832">
                  <c:v>4.6977659375007992</c:v>
                </c:pt>
                <c:pt idx="36833">
                  <c:v>4.6973859375007994</c:v>
                </c:pt>
                <c:pt idx="36834">
                  <c:v>4.6966812500000001</c:v>
                </c:pt>
                <c:pt idx="36835">
                  <c:v>4.6962290624992002</c:v>
                </c:pt>
                <c:pt idx="36836">
                  <c:v>4.6957893750016009</c:v>
                </c:pt>
                <c:pt idx="36837">
                  <c:v>4.6954590624992001</c:v>
                </c:pt>
                <c:pt idx="36838">
                  <c:v>4.6958387500000001</c:v>
                </c:pt>
                <c:pt idx="36839">
                  <c:v>4.6962718750016004</c:v>
                </c:pt>
                <c:pt idx="36840">
                  <c:v>4.6966556250016005</c:v>
                </c:pt>
                <c:pt idx="36841">
                  <c:v>4.6970103124992004</c:v>
                </c:pt>
                <c:pt idx="36842">
                  <c:v>4.6973959375007999</c:v>
                </c:pt>
                <c:pt idx="36843">
                  <c:v>4.6978356250016002</c:v>
                </c:pt>
                <c:pt idx="36844">
                  <c:v>4.6982056250016004</c:v>
                </c:pt>
                <c:pt idx="36845">
                  <c:v>4.6979371875007994</c:v>
                </c:pt>
                <c:pt idx="36846">
                  <c:v>4.6981493750016003</c:v>
                </c:pt>
                <c:pt idx="36847">
                  <c:v>4.6977646875007997</c:v>
                </c:pt>
                <c:pt idx="36848">
                  <c:v>4.6973703124992001</c:v>
                </c:pt>
                <c:pt idx="36849">
                  <c:v>4.6968928124992004</c:v>
                </c:pt>
                <c:pt idx="36850">
                  <c:v>4.6964790624992006</c:v>
                </c:pt>
                <c:pt idx="36851">
                  <c:v>4.6960503124992004</c:v>
                </c:pt>
                <c:pt idx="36852">
                  <c:v>4.6956550000000004</c:v>
                </c:pt>
                <c:pt idx="36853">
                  <c:v>4.6951843750016007</c:v>
                </c:pt>
                <c:pt idx="36854">
                  <c:v>4.6946253124992001</c:v>
                </c:pt>
                <c:pt idx="36855">
                  <c:v>4.694038125001601</c:v>
                </c:pt>
                <c:pt idx="36856">
                  <c:v>4.6936187499999997</c:v>
                </c:pt>
                <c:pt idx="36857">
                  <c:v>4.6931525000000001</c:v>
                </c:pt>
                <c:pt idx="36858">
                  <c:v>4.6927921875007996</c:v>
                </c:pt>
                <c:pt idx="36859">
                  <c:v>4.6923096875007992</c:v>
                </c:pt>
                <c:pt idx="36860">
                  <c:v>4.6917724999999999</c:v>
                </c:pt>
                <c:pt idx="36861">
                  <c:v>4.691329375001601</c:v>
                </c:pt>
                <c:pt idx="36862">
                  <c:v>4.6906868750016004</c:v>
                </c:pt>
                <c:pt idx="36863">
                  <c:v>4.6901662499999999</c:v>
                </c:pt>
                <c:pt idx="36864">
                  <c:v>4.6897646875007997</c:v>
                </c:pt>
                <c:pt idx="36865">
                  <c:v>4.6901175000000004</c:v>
                </c:pt>
                <c:pt idx="36866">
                  <c:v>4.6904659375007993</c:v>
                </c:pt>
                <c:pt idx="36867">
                  <c:v>4.6909140624992007</c:v>
                </c:pt>
                <c:pt idx="36868">
                  <c:v>4.6913690624992004</c:v>
                </c:pt>
                <c:pt idx="36869">
                  <c:v>4.6918681250016006</c:v>
                </c:pt>
                <c:pt idx="36870">
                  <c:v>4.69245</c:v>
                </c:pt>
                <c:pt idx="36871">
                  <c:v>4.6927990624992004</c:v>
                </c:pt>
                <c:pt idx="36872">
                  <c:v>4.6932375000000004</c:v>
                </c:pt>
                <c:pt idx="36873">
                  <c:v>4.6936746875007991</c:v>
                </c:pt>
                <c:pt idx="36874">
                  <c:v>4.6940596875007996</c:v>
                </c:pt>
                <c:pt idx="36875">
                  <c:v>4.6943956250016008</c:v>
                </c:pt>
                <c:pt idx="36876">
                  <c:v>4.6948187499999996</c:v>
                </c:pt>
                <c:pt idx="36877">
                  <c:v>4.6952828124992001</c:v>
                </c:pt>
                <c:pt idx="36878">
                  <c:v>4.6957678124992004</c:v>
                </c:pt>
                <c:pt idx="36879">
                  <c:v>4.6962359375007994</c:v>
                </c:pt>
                <c:pt idx="36880">
                  <c:v>4.69672</c:v>
                </c:pt>
                <c:pt idx="36881">
                  <c:v>4.6972515624992006</c:v>
                </c:pt>
                <c:pt idx="36882">
                  <c:v>4.6977059375007997</c:v>
                </c:pt>
                <c:pt idx="36883">
                  <c:v>4.6981078124992006</c:v>
                </c:pt>
                <c:pt idx="36884">
                  <c:v>4.6985818750016008</c:v>
                </c:pt>
                <c:pt idx="36885">
                  <c:v>4.6992718750016005</c:v>
                </c:pt>
                <c:pt idx="36886">
                  <c:v>4.6997809375007993</c:v>
                </c:pt>
                <c:pt idx="36887">
                  <c:v>4.7004275</c:v>
                </c:pt>
                <c:pt idx="36888">
                  <c:v>4.701030625001601</c:v>
                </c:pt>
                <c:pt idx="36889">
                  <c:v>4.7016828124992003</c:v>
                </c:pt>
                <c:pt idx="36890">
                  <c:v>4.7020425000000001</c:v>
                </c:pt>
                <c:pt idx="36891">
                  <c:v>4.7025674999999998</c:v>
                </c:pt>
                <c:pt idx="36892">
                  <c:v>4.7030412500000001</c:v>
                </c:pt>
                <c:pt idx="36893">
                  <c:v>4.7025646875007991</c:v>
                </c:pt>
                <c:pt idx="36894">
                  <c:v>4.7017031250016004</c:v>
                </c:pt>
                <c:pt idx="36895">
                  <c:v>4.7011184375007993</c:v>
                </c:pt>
                <c:pt idx="36896">
                  <c:v>4.7005318750016007</c:v>
                </c:pt>
                <c:pt idx="36897">
                  <c:v>4.6999412500000002</c:v>
                </c:pt>
                <c:pt idx="36898">
                  <c:v>4.6991946875007997</c:v>
                </c:pt>
                <c:pt idx="36899">
                  <c:v>4.6984171875007998</c:v>
                </c:pt>
                <c:pt idx="36900">
                  <c:v>4.6975956250016004</c:v>
                </c:pt>
                <c:pt idx="36901">
                  <c:v>4.6967749999999997</c:v>
                </c:pt>
                <c:pt idx="36902">
                  <c:v>4.6959306250016004</c:v>
                </c:pt>
                <c:pt idx="36903">
                  <c:v>4.6951574999999997</c:v>
                </c:pt>
                <c:pt idx="36904">
                  <c:v>4.6945890624992002</c:v>
                </c:pt>
                <c:pt idx="36905">
                  <c:v>4.6940043750016009</c:v>
                </c:pt>
                <c:pt idx="36906">
                  <c:v>4.6934743750016006</c:v>
                </c:pt>
                <c:pt idx="36907">
                  <c:v>4.6930043750016006</c:v>
                </c:pt>
                <c:pt idx="36908">
                  <c:v>4.6924284375007996</c:v>
                </c:pt>
                <c:pt idx="36909">
                  <c:v>4.6920968750016003</c:v>
                </c:pt>
                <c:pt idx="36910">
                  <c:v>4.6924937499999997</c:v>
                </c:pt>
                <c:pt idx="36911">
                  <c:v>4.6929406250016008</c:v>
                </c:pt>
                <c:pt idx="36912">
                  <c:v>4.6934065624992005</c:v>
                </c:pt>
                <c:pt idx="36913">
                  <c:v>4.6938124999999999</c:v>
                </c:pt>
                <c:pt idx="36914">
                  <c:v>4.6942871875007999</c:v>
                </c:pt>
                <c:pt idx="36915">
                  <c:v>4.6947303124992006</c:v>
                </c:pt>
                <c:pt idx="36916">
                  <c:v>4.6952687500000003</c:v>
                </c:pt>
                <c:pt idx="36917">
                  <c:v>4.6957934375007993</c:v>
                </c:pt>
                <c:pt idx="36918">
                  <c:v>4.6963350000000004</c:v>
                </c:pt>
                <c:pt idx="36919">
                  <c:v>4.6968059375007991</c:v>
                </c:pt>
                <c:pt idx="36920">
                  <c:v>4.6973090624992002</c:v>
                </c:pt>
                <c:pt idx="36921">
                  <c:v>4.6978690624992003</c:v>
                </c:pt>
                <c:pt idx="36922">
                  <c:v>4.6981950000000001</c:v>
                </c:pt>
                <c:pt idx="36923">
                  <c:v>4.6987087499999998</c:v>
                </c:pt>
                <c:pt idx="36924">
                  <c:v>4.6990565624992007</c:v>
                </c:pt>
                <c:pt idx="36925">
                  <c:v>4.6993812500000001</c:v>
                </c:pt>
                <c:pt idx="36926">
                  <c:v>4.6998468750016009</c:v>
                </c:pt>
                <c:pt idx="36927">
                  <c:v>4.7001746875007999</c:v>
                </c:pt>
                <c:pt idx="36928">
                  <c:v>4.7006109375007998</c:v>
                </c:pt>
                <c:pt idx="36929">
                  <c:v>4.7009884375007998</c:v>
                </c:pt>
                <c:pt idx="36930">
                  <c:v>4.7013278124992004</c:v>
                </c:pt>
                <c:pt idx="36931">
                  <c:v>4.7016681250016008</c:v>
                </c:pt>
                <c:pt idx="36932">
                  <c:v>4.7012700000000001</c:v>
                </c:pt>
                <c:pt idx="36933">
                  <c:v>4.7008987500000003</c:v>
                </c:pt>
                <c:pt idx="36934">
                  <c:v>4.7003296875007994</c:v>
                </c:pt>
                <c:pt idx="36935">
                  <c:v>4.6995725000000004</c:v>
                </c:pt>
                <c:pt idx="36936">
                  <c:v>4.6988065624992004</c:v>
                </c:pt>
                <c:pt idx="36937">
                  <c:v>4.69806875</c:v>
                </c:pt>
                <c:pt idx="36938">
                  <c:v>4.6973171875007997</c:v>
                </c:pt>
                <c:pt idx="36939">
                  <c:v>4.6965746875007994</c:v>
                </c:pt>
                <c:pt idx="36940">
                  <c:v>4.6959499999999998</c:v>
                </c:pt>
                <c:pt idx="36941">
                  <c:v>4.6955343750016008</c:v>
                </c:pt>
                <c:pt idx="36942">
                  <c:v>4.6951603124992003</c:v>
                </c:pt>
                <c:pt idx="36943">
                  <c:v>4.6946940624992006</c:v>
                </c:pt>
                <c:pt idx="36944">
                  <c:v>4.6943106250016005</c:v>
                </c:pt>
                <c:pt idx="36945">
                  <c:v>4.6939900000000003</c:v>
                </c:pt>
                <c:pt idx="36946">
                  <c:v>4.693615625001601</c:v>
                </c:pt>
                <c:pt idx="36947">
                  <c:v>4.6932340624992008</c:v>
                </c:pt>
                <c:pt idx="36948">
                  <c:v>4.6928774999999998</c:v>
                </c:pt>
                <c:pt idx="36949">
                  <c:v>4.6925559375007992</c:v>
                </c:pt>
                <c:pt idx="36950">
                  <c:v>4.6921059375007994</c:v>
                </c:pt>
                <c:pt idx="36951">
                  <c:v>4.6917746875007991</c:v>
                </c:pt>
                <c:pt idx="36952">
                  <c:v>4.6913900000000002</c:v>
                </c:pt>
                <c:pt idx="36953">
                  <c:v>4.6917712500000004</c:v>
                </c:pt>
                <c:pt idx="36954">
                  <c:v>4.6921150000000003</c:v>
                </c:pt>
                <c:pt idx="36955">
                  <c:v>4.6926621875007992</c:v>
                </c:pt>
                <c:pt idx="36956">
                  <c:v>4.6932503124992007</c:v>
                </c:pt>
                <c:pt idx="36957">
                  <c:v>4.6937121875007994</c:v>
                </c:pt>
                <c:pt idx="36958">
                  <c:v>4.6942028124992001</c:v>
                </c:pt>
                <c:pt idx="36959">
                  <c:v>4.6947303124992006</c:v>
                </c:pt>
                <c:pt idx="36960">
                  <c:v>4.6953300000000002</c:v>
                </c:pt>
                <c:pt idx="36961">
                  <c:v>4.6958187499999999</c:v>
                </c:pt>
                <c:pt idx="36962">
                  <c:v>4.6961581250016007</c:v>
                </c:pt>
                <c:pt idx="36963">
                  <c:v>4.6965093750016003</c:v>
                </c:pt>
                <c:pt idx="36964">
                  <c:v>4.6970709375007997</c:v>
                </c:pt>
                <c:pt idx="36965">
                  <c:v>4.6977256250016008</c:v>
                </c:pt>
                <c:pt idx="36966">
                  <c:v>4.6983409375007996</c:v>
                </c:pt>
                <c:pt idx="36967">
                  <c:v>4.6987265624992007</c:v>
                </c:pt>
                <c:pt idx="36968">
                  <c:v>4.6990740624992009</c:v>
                </c:pt>
                <c:pt idx="36969">
                  <c:v>4.6996728124992009</c:v>
                </c:pt>
                <c:pt idx="36970">
                  <c:v>4.7000353124992005</c:v>
                </c:pt>
                <c:pt idx="36971">
                  <c:v>4.7004106250016005</c:v>
                </c:pt>
                <c:pt idx="36972">
                  <c:v>4.7007540624992004</c:v>
                </c:pt>
                <c:pt idx="36973">
                  <c:v>4.7010971875007996</c:v>
                </c:pt>
                <c:pt idx="36974">
                  <c:v>4.7014924999999996</c:v>
                </c:pt>
                <c:pt idx="36975">
                  <c:v>4.7018800000000001</c:v>
                </c:pt>
                <c:pt idx="36976">
                  <c:v>4.7022475000000004</c:v>
                </c:pt>
                <c:pt idx="36977">
                  <c:v>4.7026121875007991</c:v>
                </c:pt>
                <c:pt idx="36978">
                  <c:v>4.7031290624992002</c:v>
                </c:pt>
                <c:pt idx="36979">
                  <c:v>4.7036528124992003</c:v>
                </c:pt>
                <c:pt idx="36980">
                  <c:v>4.70402875</c:v>
                </c:pt>
                <c:pt idx="36981">
                  <c:v>4.7043600000000003</c:v>
                </c:pt>
                <c:pt idx="36982">
                  <c:v>4.7038656250016002</c:v>
                </c:pt>
                <c:pt idx="36983">
                  <c:v>4.7034181250016003</c:v>
                </c:pt>
                <c:pt idx="36984">
                  <c:v>4.7028096875007996</c:v>
                </c:pt>
                <c:pt idx="36985">
                  <c:v>4.7020437499999996</c:v>
                </c:pt>
                <c:pt idx="36986">
                  <c:v>4.7011162500000001</c:v>
                </c:pt>
                <c:pt idx="36987">
                  <c:v>4.7000990624992003</c:v>
                </c:pt>
                <c:pt idx="36988">
                  <c:v>4.6989996875007991</c:v>
                </c:pt>
                <c:pt idx="36989">
                  <c:v>4.6979224999999998</c:v>
                </c:pt>
                <c:pt idx="36990">
                  <c:v>4.6967546875007997</c:v>
                </c:pt>
                <c:pt idx="36991">
                  <c:v>4.6955787500000001</c:v>
                </c:pt>
                <c:pt idx="36992">
                  <c:v>4.6945443750016009</c:v>
                </c:pt>
                <c:pt idx="36993">
                  <c:v>4.6936890624992005</c:v>
                </c:pt>
                <c:pt idx="36994">
                  <c:v>4.6929696875007991</c:v>
                </c:pt>
                <c:pt idx="36995">
                  <c:v>4.6923953124992002</c:v>
                </c:pt>
                <c:pt idx="36996">
                  <c:v>4.6919728124992002</c:v>
                </c:pt>
                <c:pt idx="36997">
                  <c:v>4.6914084375007992</c:v>
                </c:pt>
                <c:pt idx="36998">
                  <c:v>4.6917937500000004</c:v>
                </c:pt>
                <c:pt idx="36999">
                  <c:v>4.6922162500000004</c:v>
                </c:pt>
                <c:pt idx="37000">
                  <c:v>4.6926231250016004</c:v>
                </c:pt>
                <c:pt idx="37001">
                  <c:v>4.6930903124992005</c:v>
                </c:pt>
                <c:pt idx="37002">
                  <c:v>4.6935390624992008</c:v>
                </c:pt>
                <c:pt idx="37003">
                  <c:v>4.6939590624992009</c:v>
                </c:pt>
                <c:pt idx="37004">
                  <c:v>4.6945059375007991</c:v>
                </c:pt>
                <c:pt idx="37005">
                  <c:v>4.6949634375007996</c:v>
                </c:pt>
                <c:pt idx="37006">
                  <c:v>4.6955806250016003</c:v>
                </c:pt>
                <c:pt idx="37007">
                  <c:v>4.6961209375007993</c:v>
                </c:pt>
                <c:pt idx="37008">
                  <c:v>4.6964565624992005</c:v>
                </c:pt>
                <c:pt idx="37009">
                  <c:v>4.6968112499999997</c:v>
                </c:pt>
                <c:pt idx="37010">
                  <c:v>4.697275625001601</c:v>
                </c:pt>
                <c:pt idx="37011">
                  <c:v>4.69790375</c:v>
                </c:pt>
                <c:pt idx="37012">
                  <c:v>4.6983674999999998</c:v>
                </c:pt>
                <c:pt idx="37013">
                  <c:v>4.6987015624992008</c:v>
                </c:pt>
                <c:pt idx="37014">
                  <c:v>4.6992718750016005</c:v>
                </c:pt>
                <c:pt idx="37015">
                  <c:v>4.6999265624992006</c:v>
                </c:pt>
                <c:pt idx="37016">
                  <c:v>4.7004846875007997</c:v>
                </c:pt>
                <c:pt idx="37017">
                  <c:v>4.7010659375007995</c:v>
                </c:pt>
                <c:pt idx="37018">
                  <c:v>4.7014728124992002</c:v>
                </c:pt>
                <c:pt idx="37019">
                  <c:v>4.7019284375007997</c:v>
                </c:pt>
                <c:pt idx="37020">
                  <c:v>4.7022874999999997</c:v>
                </c:pt>
                <c:pt idx="37021">
                  <c:v>4.7019709375007999</c:v>
                </c:pt>
                <c:pt idx="37022">
                  <c:v>4.7014996875007995</c:v>
                </c:pt>
                <c:pt idx="37023">
                  <c:v>4.7010456250016004</c:v>
                </c:pt>
                <c:pt idx="37024">
                  <c:v>4.7004937499999997</c:v>
                </c:pt>
                <c:pt idx="37025">
                  <c:v>4.6999990624992005</c:v>
                </c:pt>
                <c:pt idx="37026">
                  <c:v>4.6993862499999999</c:v>
                </c:pt>
                <c:pt idx="37027">
                  <c:v>4.6986303124992004</c:v>
                </c:pt>
                <c:pt idx="37028">
                  <c:v>4.69788125</c:v>
                </c:pt>
                <c:pt idx="37029">
                  <c:v>4.6971021875007999</c:v>
                </c:pt>
                <c:pt idx="37030">
                  <c:v>4.6962665624992006</c:v>
                </c:pt>
                <c:pt idx="37031">
                  <c:v>4.6954837500000002</c:v>
                </c:pt>
                <c:pt idx="37032">
                  <c:v>4.6948028124992005</c:v>
                </c:pt>
                <c:pt idx="37033">
                  <c:v>4.6942081250016008</c:v>
                </c:pt>
                <c:pt idx="37034">
                  <c:v>4.6936118750016007</c:v>
                </c:pt>
                <c:pt idx="37035">
                  <c:v>4.6929990624992008</c:v>
                </c:pt>
                <c:pt idx="37036">
                  <c:v>4.6925259375007995</c:v>
                </c:pt>
                <c:pt idx="37037">
                  <c:v>4.6920781250016006</c:v>
                </c:pt>
                <c:pt idx="37038">
                  <c:v>4.691693125001601</c:v>
                </c:pt>
                <c:pt idx="37039">
                  <c:v>4.6912025000000002</c:v>
                </c:pt>
                <c:pt idx="37040">
                  <c:v>4.6906156250016009</c:v>
                </c:pt>
                <c:pt idx="37041">
                  <c:v>4.690168125001601</c:v>
                </c:pt>
                <c:pt idx="37042">
                  <c:v>4.6897278124992008</c:v>
                </c:pt>
                <c:pt idx="37043">
                  <c:v>4.6893624999999997</c:v>
                </c:pt>
                <c:pt idx="37044">
                  <c:v>4.6895846875007994</c:v>
                </c:pt>
                <c:pt idx="37045">
                  <c:v>4.6899693750016009</c:v>
                </c:pt>
                <c:pt idx="37046">
                  <c:v>4.6897621875007998</c:v>
                </c:pt>
                <c:pt idx="37047">
                  <c:v>4.6901493750016003</c:v>
                </c:pt>
                <c:pt idx="37048">
                  <c:v>4.6904887500000001</c:v>
                </c:pt>
                <c:pt idx="37049">
                  <c:v>4.6908959375007999</c:v>
                </c:pt>
                <c:pt idx="37050">
                  <c:v>4.6913793750016008</c:v>
                </c:pt>
                <c:pt idx="37051">
                  <c:v>4.6918553124992002</c:v>
                </c:pt>
                <c:pt idx="37052">
                  <c:v>4.6922096875007995</c:v>
                </c:pt>
                <c:pt idx="37053">
                  <c:v>4.6926909375007995</c:v>
                </c:pt>
                <c:pt idx="37054">
                  <c:v>4.6930181250016005</c:v>
                </c:pt>
                <c:pt idx="37055">
                  <c:v>4.6936187499999997</c:v>
                </c:pt>
                <c:pt idx="37056">
                  <c:v>4.6940137499999999</c:v>
                </c:pt>
                <c:pt idx="37057">
                  <c:v>4.6945665624992001</c:v>
                </c:pt>
                <c:pt idx="37058">
                  <c:v>4.6949084375007999</c:v>
                </c:pt>
                <c:pt idx="37059">
                  <c:v>4.6953465624992008</c:v>
                </c:pt>
                <c:pt idx="37060">
                  <c:v>4.6956856250016008</c:v>
                </c:pt>
                <c:pt idx="37061">
                  <c:v>4.6961393750016009</c:v>
                </c:pt>
                <c:pt idx="37062">
                  <c:v>4.6964946875007998</c:v>
                </c:pt>
                <c:pt idx="37063">
                  <c:v>4.6969956250016009</c:v>
                </c:pt>
                <c:pt idx="37064">
                  <c:v>4.6973240624992005</c:v>
                </c:pt>
                <c:pt idx="37065">
                  <c:v>4.6966506250016007</c:v>
                </c:pt>
                <c:pt idx="37066">
                  <c:v>4.6962278124992007</c:v>
                </c:pt>
                <c:pt idx="37067">
                  <c:v>4.6958934375007999</c:v>
                </c:pt>
                <c:pt idx="37068">
                  <c:v>4.6953518750016006</c:v>
                </c:pt>
                <c:pt idx="37069">
                  <c:v>4.6946187500000001</c:v>
                </c:pt>
                <c:pt idx="37070">
                  <c:v>4.6938859375007995</c:v>
                </c:pt>
                <c:pt idx="37071">
                  <c:v>4.6932943750016003</c:v>
                </c:pt>
                <c:pt idx="37072">
                  <c:v>4.6927500000000002</c:v>
                </c:pt>
                <c:pt idx="37073">
                  <c:v>4.6922075000000003</c:v>
                </c:pt>
                <c:pt idx="37074">
                  <c:v>4.6917396875007995</c:v>
                </c:pt>
                <c:pt idx="37075">
                  <c:v>4.6913978124992006</c:v>
                </c:pt>
                <c:pt idx="37076">
                  <c:v>4.6909846875007997</c:v>
                </c:pt>
                <c:pt idx="37077">
                  <c:v>4.6906459375007996</c:v>
                </c:pt>
                <c:pt idx="37078">
                  <c:v>4.6902231250016007</c:v>
                </c:pt>
                <c:pt idx="37079">
                  <c:v>4.6898906250016008</c:v>
                </c:pt>
                <c:pt idx="37080">
                  <c:v>4.6902131250016001</c:v>
                </c:pt>
                <c:pt idx="37081">
                  <c:v>4.6906068750016008</c:v>
                </c:pt>
                <c:pt idx="37082">
                  <c:v>4.6910203124992007</c:v>
                </c:pt>
                <c:pt idx="37083">
                  <c:v>4.6913690624992004</c:v>
                </c:pt>
                <c:pt idx="37084">
                  <c:v>4.6917871875007995</c:v>
                </c:pt>
                <c:pt idx="37085">
                  <c:v>4.6923156250016005</c:v>
                </c:pt>
                <c:pt idx="37086">
                  <c:v>4.6928087500000002</c:v>
                </c:pt>
                <c:pt idx="37087">
                  <c:v>4.6933756250016003</c:v>
                </c:pt>
                <c:pt idx="37088">
                  <c:v>4.6938871875007999</c:v>
                </c:pt>
                <c:pt idx="37089">
                  <c:v>4.6944534375007994</c:v>
                </c:pt>
                <c:pt idx="37090">
                  <c:v>4.6949218750016009</c:v>
                </c:pt>
                <c:pt idx="37091">
                  <c:v>4.6954925000000003</c:v>
                </c:pt>
                <c:pt idx="37092">
                  <c:v>4.6959637499999998</c:v>
                </c:pt>
                <c:pt idx="37093">
                  <c:v>4.6962859375007993</c:v>
                </c:pt>
                <c:pt idx="37094">
                  <c:v>4.6966603124992004</c:v>
                </c:pt>
                <c:pt idx="37095">
                  <c:v>4.6971409375007998</c:v>
                </c:pt>
                <c:pt idx="37096">
                  <c:v>4.6977643750016007</c:v>
                </c:pt>
                <c:pt idx="37097">
                  <c:v>4.6981843750016008</c:v>
                </c:pt>
                <c:pt idx="37098">
                  <c:v>4.6985131250016003</c:v>
                </c:pt>
                <c:pt idx="37099">
                  <c:v>4.6989534375007995</c:v>
                </c:pt>
                <c:pt idx="37100">
                  <c:v>4.6993074999999997</c:v>
                </c:pt>
                <c:pt idx="37101">
                  <c:v>4.6998237500000002</c:v>
                </c:pt>
                <c:pt idx="37102">
                  <c:v>4.7003643750016009</c:v>
                </c:pt>
                <c:pt idx="37103">
                  <c:v>4.6999637500000002</c:v>
                </c:pt>
                <c:pt idx="37104">
                  <c:v>4.6995743750016006</c:v>
                </c:pt>
                <c:pt idx="37105">
                  <c:v>4.6992246875007995</c:v>
                </c:pt>
                <c:pt idx="37106">
                  <c:v>4.6988837500000002</c:v>
                </c:pt>
                <c:pt idx="37107">
                  <c:v>4.6982868750016005</c:v>
                </c:pt>
                <c:pt idx="37108">
                  <c:v>4.6976637500000002</c:v>
                </c:pt>
                <c:pt idx="37109">
                  <c:v>4.6970009375007997</c:v>
                </c:pt>
                <c:pt idx="37110">
                  <c:v>4.6964059375007992</c:v>
                </c:pt>
                <c:pt idx="37111">
                  <c:v>4.6957834375007996</c:v>
                </c:pt>
                <c:pt idx="37112">
                  <c:v>4.695011875001601</c:v>
                </c:pt>
                <c:pt idx="37113">
                  <c:v>4.6942603124992006</c:v>
                </c:pt>
                <c:pt idx="37114">
                  <c:v>4.6935546875007992</c:v>
                </c:pt>
                <c:pt idx="37115">
                  <c:v>4.6927978124992009</c:v>
                </c:pt>
                <c:pt idx="37116">
                  <c:v>4.6919446875007997</c:v>
                </c:pt>
                <c:pt idx="37117">
                  <c:v>4.6912068750016003</c:v>
                </c:pt>
                <c:pt idx="37118">
                  <c:v>4.6906818750016006</c:v>
                </c:pt>
                <c:pt idx="37119">
                  <c:v>4.6901481250016008</c:v>
                </c:pt>
                <c:pt idx="37120">
                  <c:v>4.6895771875007997</c:v>
                </c:pt>
                <c:pt idx="37121">
                  <c:v>4.6890403124992002</c:v>
                </c:pt>
                <c:pt idx="37122">
                  <c:v>4.6886546875007991</c:v>
                </c:pt>
                <c:pt idx="37123">
                  <c:v>4.6882062500000004</c:v>
                </c:pt>
                <c:pt idx="37124">
                  <c:v>4.6878656250016002</c:v>
                </c:pt>
                <c:pt idx="37125">
                  <c:v>4.6873987499999998</c:v>
                </c:pt>
                <c:pt idx="37126">
                  <c:v>4.6870131250016005</c:v>
                </c:pt>
                <c:pt idx="37127">
                  <c:v>4.6873365624992003</c:v>
                </c:pt>
                <c:pt idx="37128">
                  <c:v>4.6877762499999998</c:v>
                </c:pt>
                <c:pt idx="37129">
                  <c:v>4.6881337500000004</c:v>
                </c:pt>
                <c:pt idx="37130">
                  <c:v>4.6885181250016004</c:v>
                </c:pt>
                <c:pt idx="37131">
                  <c:v>4.6889140624992001</c:v>
                </c:pt>
                <c:pt idx="37132">
                  <c:v>4.6894006250016007</c:v>
                </c:pt>
                <c:pt idx="37133">
                  <c:v>4.6899100000000002</c:v>
                </c:pt>
                <c:pt idx="37134">
                  <c:v>4.6904500000000002</c:v>
                </c:pt>
                <c:pt idx="37135">
                  <c:v>4.6909596875007997</c:v>
                </c:pt>
                <c:pt idx="37136">
                  <c:v>4.6913306250016005</c:v>
                </c:pt>
                <c:pt idx="37137">
                  <c:v>4.6916556250016006</c:v>
                </c:pt>
                <c:pt idx="37138">
                  <c:v>4.6918481250016004</c:v>
                </c:pt>
                <c:pt idx="37139">
                  <c:v>4.6914749999999996</c:v>
                </c:pt>
                <c:pt idx="37140">
                  <c:v>4.6911424999999998</c:v>
                </c:pt>
                <c:pt idx="37141">
                  <c:v>4.6906800000000004</c:v>
                </c:pt>
                <c:pt idx="37142">
                  <c:v>4.6902134375007991</c:v>
                </c:pt>
                <c:pt idx="37143">
                  <c:v>4.6897774999999999</c:v>
                </c:pt>
                <c:pt idx="37144">
                  <c:v>4.6894437499999997</c:v>
                </c:pt>
                <c:pt idx="37145">
                  <c:v>4.6898259375007996</c:v>
                </c:pt>
                <c:pt idx="37146">
                  <c:v>4.6903321875007995</c:v>
                </c:pt>
                <c:pt idx="37147">
                  <c:v>4.6908065624992004</c:v>
                </c:pt>
                <c:pt idx="37148">
                  <c:v>4.6911515624992006</c:v>
                </c:pt>
                <c:pt idx="37149">
                  <c:v>4.6915587500000004</c:v>
                </c:pt>
                <c:pt idx="37150">
                  <c:v>4.6920196875007996</c:v>
                </c:pt>
                <c:pt idx="37151">
                  <c:v>4.6923693750016007</c:v>
                </c:pt>
                <c:pt idx="37152">
                  <c:v>4.6927428124992003</c:v>
                </c:pt>
                <c:pt idx="37153">
                  <c:v>4.6930640624992002</c:v>
                </c:pt>
                <c:pt idx="37154">
                  <c:v>4.6934537499999998</c:v>
                </c:pt>
                <c:pt idx="37155">
                  <c:v>4.6932515624992002</c:v>
                </c:pt>
                <c:pt idx="37156">
                  <c:v>4.6936049999999998</c:v>
                </c:pt>
                <c:pt idx="37157">
                  <c:v>4.6939406250016003</c:v>
                </c:pt>
                <c:pt idx="37158">
                  <c:v>4.6942940624992007</c:v>
                </c:pt>
                <c:pt idx="37159">
                  <c:v>4.6946943750016006</c:v>
                </c:pt>
                <c:pt idx="37160">
                  <c:v>4.6950771875007993</c:v>
                </c:pt>
                <c:pt idx="37161">
                  <c:v>4.6954037499999997</c:v>
                </c:pt>
                <c:pt idx="37162">
                  <c:v>4.6950243750016005</c:v>
                </c:pt>
                <c:pt idx="37163">
                  <c:v>4.6946562500000004</c:v>
                </c:pt>
                <c:pt idx="37164">
                  <c:v>4.6939734375007998</c:v>
                </c:pt>
                <c:pt idx="37165">
                  <c:v>4.6936378124992002</c:v>
                </c:pt>
                <c:pt idx="37166">
                  <c:v>4.6932890624992005</c:v>
                </c:pt>
                <c:pt idx="37167">
                  <c:v>4.6927415624992008</c:v>
                </c:pt>
                <c:pt idx="37168">
                  <c:v>4.6921659375007998</c:v>
                </c:pt>
                <c:pt idx="37169">
                  <c:v>4.6917450000000001</c:v>
                </c:pt>
                <c:pt idx="37170">
                  <c:v>4.6913453124992008</c:v>
                </c:pt>
                <c:pt idx="37171">
                  <c:v>4.6908243750016005</c:v>
                </c:pt>
                <c:pt idx="37172">
                  <c:v>4.6903228124992005</c:v>
                </c:pt>
                <c:pt idx="37173">
                  <c:v>4.6898887499999997</c:v>
                </c:pt>
                <c:pt idx="37174">
                  <c:v>4.6895528124992003</c:v>
                </c:pt>
                <c:pt idx="37175">
                  <c:v>4.6890256250016007</c:v>
                </c:pt>
                <c:pt idx="37176">
                  <c:v>4.6884990624992007</c:v>
                </c:pt>
                <c:pt idx="37177">
                  <c:v>4.688173125001601</c:v>
                </c:pt>
                <c:pt idx="37178">
                  <c:v>4.6877759375007999</c:v>
                </c:pt>
                <c:pt idx="37179">
                  <c:v>4.6873037499999999</c:v>
                </c:pt>
                <c:pt idx="37180">
                  <c:v>4.6869062499999998</c:v>
                </c:pt>
                <c:pt idx="37181">
                  <c:v>4.6864274999999997</c:v>
                </c:pt>
                <c:pt idx="37182">
                  <c:v>4.6858368750016002</c:v>
                </c:pt>
                <c:pt idx="37183">
                  <c:v>4.6860203124992008</c:v>
                </c:pt>
                <c:pt idx="37184">
                  <c:v>4.6864556250016003</c:v>
                </c:pt>
                <c:pt idx="37185">
                  <c:v>4.6868965624992009</c:v>
                </c:pt>
                <c:pt idx="37186">
                  <c:v>4.6872818750016005</c:v>
                </c:pt>
                <c:pt idx="37187">
                  <c:v>4.6877149999999999</c:v>
                </c:pt>
                <c:pt idx="37188">
                  <c:v>4.688161875001601</c:v>
                </c:pt>
                <c:pt idx="37189">
                  <c:v>4.6885496875007995</c:v>
                </c:pt>
                <c:pt idx="37190">
                  <c:v>4.6891171875007993</c:v>
                </c:pt>
                <c:pt idx="37191">
                  <c:v>4.6896878124992005</c:v>
                </c:pt>
                <c:pt idx="37192">
                  <c:v>4.6902690624992003</c:v>
                </c:pt>
                <c:pt idx="37193">
                  <c:v>4.6908843750016009</c:v>
                </c:pt>
                <c:pt idx="37194">
                  <c:v>4.6912128124992005</c:v>
                </c:pt>
                <c:pt idx="37195">
                  <c:v>4.6916324999999999</c:v>
                </c:pt>
                <c:pt idx="37196">
                  <c:v>4.6919859375007995</c:v>
                </c:pt>
                <c:pt idx="37197">
                  <c:v>4.6924981250016007</c:v>
                </c:pt>
                <c:pt idx="37198">
                  <c:v>4.6930521875007996</c:v>
                </c:pt>
                <c:pt idx="37199">
                  <c:v>4.6935665624992007</c:v>
                </c:pt>
                <c:pt idx="37200">
                  <c:v>4.6941959375007993</c:v>
                </c:pt>
                <c:pt idx="37201">
                  <c:v>4.6947368750016008</c:v>
                </c:pt>
                <c:pt idx="37202">
                  <c:v>4.695070625001601</c:v>
                </c:pt>
                <c:pt idx="37203">
                  <c:v>4.6954153124992004</c:v>
                </c:pt>
                <c:pt idx="37204">
                  <c:v>4.6959803124992003</c:v>
                </c:pt>
                <c:pt idx="37205">
                  <c:v>4.6963262500000003</c:v>
                </c:pt>
                <c:pt idx="37206">
                  <c:v>4.6967362499999998</c:v>
                </c:pt>
                <c:pt idx="37207">
                  <c:v>4.6970606250016003</c:v>
                </c:pt>
                <c:pt idx="37208">
                  <c:v>4.6977243750016004</c:v>
                </c:pt>
                <c:pt idx="37209">
                  <c:v>4.6981043750016003</c:v>
                </c:pt>
                <c:pt idx="37210">
                  <c:v>4.6985768750016002</c:v>
                </c:pt>
                <c:pt idx="37211">
                  <c:v>4.6989746875007992</c:v>
                </c:pt>
                <c:pt idx="37212">
                  <c:v>4.6985150000000004</c:v>
                </c:pt>
                <c:pt idx="37213">
                  <c:v>4.6980340624992003</c:v>
                </c:pt>
                <c:pt idx="37214">
                  <c:v>4.6976487499999999</c:v>
                </c:pt>
                <c:pt idx="37215">
                  <c:v>4.6973131250016005</c:v>
                </c:pt>
                <c:pt idx="37216">
                  <c:v>4.6965987499999997</c:v>
                </c:pt>
                <c:pt idx="37217">
                  <c:v>4.6959346875007997</c:v>
                </c:pt>
                <c:pt idx="37218">
                  <c:v>4.6952034375007994</c:v>
                </c:pt>
                <c:pt idx="37219">
                  <c:v>4.6944612499999998</c:v>
                </c:pt>
                <c:pt idx="37220">
                  <c:v>4.6935812500000003</c:v>
                </c:pt>
                <c:pt idx="37221">
                  <c:v>4.6925934375007996</c:v>
                </c:pt>
                <c:pt idx="37222">
                  <c:v>4.6916356250016005</c:v>
                </c:pt>
                <c:pt idx="37223">
                  <c:v>4.6907384375007997</c:v>
                </c:pt>
                <c:pt idx="37224">
                  <c:v>4.6897881250016002</c:v>
                </c:pt>
                <c:pt idx="37225">
                  <c:v>4.6887759375007994</c:v>
                </c:pt>
                <c:pt idx="37226">
                  <c:v>4.6879521875007999</c:v>
                </c:pt>
                <c:pt idx="37227">
                  <c:v>4.6872918750016002</c:v>
                </c:pt>
                <c:pt idx="37228">
                  <c:v>4.6865928124992005</c:v>
                </c:pt>
                <c:pt idx="37229">
                  <c:v>4.6860621875007995</c:v>
                </c:pt>
                <c:pt idx="37230">
                  <c:v>4.6856237500000004</c:v>
                </c:pt>
                <c:pt idx="37231">
                  <c:v>4.6851634375007993</c:v>
                </c:pt>
                <c:pt idx="37232">
                  <c:v>4.6855278124992008</c:v>
                </c:pt>
                <c:pt idx="37233">
                  <c:v>4.6859709375007998</c:v>
                </c:pt>
                <c:pt idx="37234">
                  <c:v>4.6863587500000001</c:v>
                </c:pt>
                <c:pt idx="37235">
                  <c:v>4.6868771875007997</c:v>
                </c:pt>
                <c:pt idx="37236">
                  <c:v>4.6874271875007993</c:v>
                </c:pt>
                <c:pt idx="37237">
                  <c:v>4.6878468750016005</c:v>
                </c:pt>
                <c:pt idx="37238">
                  <c:v>4.6882959375007998</c:v>
                </c:pt>
                <c:pt idx="37239">
                  <c:v>4.6888053124992002</c:v>
                </c:pt>
                <c:pt idx="37240">
                  <c:v>4.6893881250016003</c:v>
                </c:pt>
                <c:pt idx="37241">
                  <c:v>4.6898628124992001</c:v>
                </c:pt>
                <c:pt idx="37242">
                  <c:v>4.6904440624992008</c:v>
                </c:pt>
                <c:pt idx="37243">
                  <c:v>4.6909165624992006</c:v>
                </c:pt>
                <c:pt idx="37244">
                  <c:v>4.6915371875007992</c:v>
                </c:pt>
                <c:pt idx="37245">
                  <c:v>4.6919737499999998</c:v>
                </c:pt>
                <c:pt idx="37246">
                  <c:v>4.6925618750016005</c:v>
                </c:pt>
                <c:pt idx="37247">
                  <c:v>4.6929553124992003</c:v>
                </c:pt>
                <c:pt idx="37248">
                  <c:v>4.6935528124992008</c:v>
                </c:pt>
                <c:pt idx="37249">
                  <c:v>4.6940459375007997</c:v>
                </c:pt>
                <c:pt idx="37250">
                  <c:v>4.6945215624992009</c:v>
                </c:pt>
                <c:pt idx="37251">
                  <c:v>4.6950931250016001</c:v>
                </c:pt>
                <c:pt idx="37252">
                  <c:v>4.6955925000000001</c:v>
                </c:pt>
                <c:pt idx="37253">
                  <c:v>4.6960137499999997</c:v>
                </c:pt>
                <c:pt idx="37254">
                  <c:v>4.6963743750016009</c:v>
                </c:pt>
                <c:pt idx="37255">
                  <c:v>4.6967512500000002</c:v>
                </c:pt>
                <c:pt idx="37256">
                  <c:v>4.6971046875007998</c:v>
                </c:pt>
                <c:pt idx="37257">
                  <c:v>4.6974756250016005</c:v>
                </c:pt>
                <c:pt idx="37258">
                  <c:v>4.6978965624992002</c:v>
                </c:pt>
                <c:pt idx="37259">
                  <c:v>4.698226875001601</c:v>
                </c:pt>
                <c:pt idx="37260">
                  <c:v>4.6978446875007993</c:v>
                </c:pt>
                <c:pt idx="37261">
                  <c:v>4.6972318750016004</c:v>
                </c:pt>
                <c:pt idx="37262">
                  <c:v>4.6967031250016005</c:v>
                </c:pt>
                <c:pt idx="37263">
                  <c:v>4.6960859375007997</c:v>
                </c:pt>
                <c:pt idx="37264">
                  <c:v>4.6955034375007996</c:v>
                </c:pt>
                <c:pt idx="37265">
                  <c:v>4.6948884375007998</c:v>
                </c:pt>
                <c:pt idx="37266">
                  <c:v>4.6942112500000004</c:v>
                </c:pt>
                <c:pt idx="37267">
                  <c:v>4.6935209375007991</c:v>
                </c:pt>
                <c:pt idx="37268">
                  <c:v>4.6929828124992001</c:v>
                </c:pt>
                <c:pt idx="37269">
                  <c:v>4.6924178124992002</c:v>
                </c:pt>
                <c:pt idx="37270">
                  <c:v>4.6918321875007996</c:v>
                </c:pt>
                <c:pt idx="37271">
                  <c:v>4.6914140624992005</c:v>
                </c:pt>
                <c:pt idx="37272">
                  <c:v>4.6910143750016005</c:v>
                </c:pt>
                <c:pt idx="37273">
                  <c:v>4.6906740624992009</c:v>
                </c:pt>
                <c:pt idx="37274">
                  <c:v>4.6903284375007992</c:v>
                </c:pt>
                <c:pt idx="37275">
                  <c:v>4.6899009375007994</c:v>
                </c:pt>
                <c:pt idx="37276">
                  <c:v>4.6895215624992002</c:v>
                </c:pt>
                <c:pt idx="37277">
                  <c:v>4.6891718750016009</c:v>
                </c:pt>
                <c:pt idx="37278">
                  <c:v>4.6888037499999999</c:v>
                </c:pt>
                <c:pt idx="37279">
                  <c:v>4.6884156250016007</c:v>
                </c:pt>
                <c:pt idx="37280">
                  <c:v>4.6879981250016005</c:v>
                </c:pt>
                <c:pt idx="37281">
                  <c:v>4.6874475000000002</c:v>
                </c:pt>
                <c:pt idx="37282">
                  <c:v>4.6868134375007999</c:v>
                </c:pt>
                <c:pt idx="37283">
                  <c:v>4.6864890624992004</c:v>
                </c:pt>
                <c:pt idx="37284">
                  <c:v>4.6859996875007992</c:v>
                </c:pt>
                <c:pt idx="37285">
                  <c:v>4.6855253124992009</c:v>
                </c:pt>
                <c:pt idx="37286">
                  <c:v>4.6850275000000003</c:v>
                </c:pt>
                <c:pt idx="37287">
                  <c:v>4.6846378124992007</c:v>
                </c:pt>
                <c:pt idx="37288">
                  <c:v>4.6843159375007994</c:v>
                </c:pt>
                <c:pt idx="37289">
                  <c:v>4.6838271875007997</c:v>
                </c:pt>
                <c:pt idx="37290">
                  <c:v>4.6843131250016006</c:v>
                </c:pt>
                <c:pt idx="37291">
                  <c:v>4.6848206250016009</c:v>
                </c:pt>
                <c:pt idx="37292">
                  <c:v>4.6853206250016006</c:v>
                </c:pt>
                <c:pt idx="37293">
                  <c:v>4.6857187500000004</c:v>
                </c:pt>
                <c:pt idx="37294">
                  <c:v>4.6863256250016008</c:v>
                </c:pt>
                <c:pt idx="37295">
                  <c:v>4.6866531250016008</c:v>
                </c:pt>
                <c:pt idx="37296">
                  <c:v>4.6871471875007993</c:v>
                </c:pt>
                <c:pt idx="37297">
                  <c:v>4.6874843750016009</c:v>
                </c:pt>
                <c:pt idx="37298">
                  <c:v>4.6880337499999998</c:v>
                </c:pt>
                <c:pt idx="37299">
                  <c:v>4.6886875000000003</c:v>
                </c:pt>
                <c:pt idx="37300">
                  <c:v>4.6892515624992006</c:v>
                </c:pt>
                <c:pt idx="37301">
                  <c:v>4.6898462500000004</c:v>
                </c:pt>
                <c:pt idx="37302">
                  <c:v>4.6903456250016005</c:v>
                </c:pt>
                <c:pt idx="37303">
                  <c:v>4.6906687500000004</c:v>
                </c:pt>
                <c:pt idx="37304">
                  <c:v>4.6910209375007996</c:v>
                </c:pt>
                <c:pt idx="37305">
                  <c:v>4.6915934375007993</c:v>
                </c:pt>
                <c:pt idx="37306">
                  <c:v>4.6919362500000004</c:v>
                </c:pt>
                <c:pt idx="37307">
                  <c:v>4.6923118750016002</c:v>
                </c:pt>
                <c:pt idx="37308">
                  <c:v>4.6928978124992007</c:v>
                </c:pt>
                <c:pt idx="37309">
                  <c:v>4.6932900000000002</c:v>
                </c:pt>
                <c:pt idx="37310">
                  <c:v>4.6936200000000001</c:v>
                </c:pt>
                <c:pt idx="37311">
                  <c:v>4.6940003124992007</c:v>
                </c:pt>
                <c:pt idx="37312">
                  <c:v>4.6944903124992008</c:v>
                </c:pt>
                <c:pt idx="37313">
                  <c:v>4.6949618750016002</c:v>
                </c:pt>
                <c:pt idx="37314">
                  <c:v>4.6954168750016008</c:v>
                </c:pt>
                <c:pt idx="37315">
                  <c:v>4.6958346875007999</c:v>
                </c:pt>
                <c:pt idx="37316">
                  <c:v>4.6952209375007996</c:v>
                </c:pt>
                <c:pt idx="37317">
                  <c:v>4.6948443750016002</c:v>
                </c:pt>
                <c:pt idx="37318">
                  <c:v>4.6944224999999999</c:v>
                </c:pt>
                <c:pt idx="37319">
                  <c:v>4.6939009375007998</c:v>
                </c:pt>
                <c:pt idx="37320">
                  <c:v>4.6931628124992004</c:v>
                </c:pt>
                <c:pt idx="37321">
                  <c:v>4.6923137500000003</c:v>
                </c:pt>
                <c:pt idx="37322">
                  <c:v>4.6914418750016003</c:v>
                </c:pt>
                <c:pt idx="37323">
                  <c:v>4.6906006250016006</c:v>
                </c:pt>
                <c:pt idx="37324">
                  <c:v>4.6896537499999997</c:v>
                </c:pt>
                <c:pt idx="37325">
                  <c:v>4.6887771875007997</c:v>
                </c:pt>
                <c:pt idx="37326">
                  <c:v>4.6881021875007995</c:v>
                </c:pt>
                <c:pt idx="37327">
                  <c:v>4.6874621875007998</c:v>
                </c:pt>
                <c:pt idx="37328">
                  <c:v>4.6868328124992003</c:v>
                </c:pt>
                <c:pt idx="37329">
                  <c:v>4.6862525000000002</c:v>
                </c:pt>
                <c:pt idx="37330">
                  <c:v>4.6858865624992001</c:v>
                </c:pt>
                <c:pt idx="37331">
                  <c:v>4.6853384375007998</c:v>
                </c:pt>
                <c:pt idx="37332">
                  <c:v>4.6857003124992005</c:v>
                </c:pt>
                <c:pt idx="37333">
                  <c:v>4.68615125</c:v>
                </c:pt>
                <c:pt idx="37334">
                  <c:v>4.6864921875007992</c:v>
                </c:pt>
                <c:pt idx="37335">
                  <c:v>4.6868499999999997</c:v>
                </c:pt>
                <c:pt idx="37336">
                  <c:v>4.6873559375007998</c:v>
                </c:pt>
                <c:pt idx="37337">
                  <c:v>4.6878418750016007</c:v>
                </c:pt>
                <c:pt idx="37338">
                  <c:v>4.6881756250016009</c:v>
                </c:pt>
                <c:pt idx="37339">
                  <c:v>4.6885206250016003</c:v>
                </c:pt>
                <c:pt idx="37340">
                  <c:v>4.6889453124992002</c:v>
                </c:pt>
                <c:pt idx="37341">
                  <c:v>4.6893940624992005</c:v>
                </c:pt>
                <c:pt idx="37342">
                  <c:v>4.6898537500000002</c:v>
                </c:pt>
                <c:pt idx="37343">
                  <c:v>4.6903449999999998</c:v>
                </c:pt>
                <c:pt idx="37344">
                  <c:v>4.6906653124992008</c:v>
                </c:pt>
                <c:pt idx="37345">
                  <c:v>4.6910821875007995</c:v>
                </c:pt>
                <c:pt idx="37346">
                  <c:v>4.6916149999999996</c:v>
                </c:pt>
                <c:pt idx="37347">
                  <c:v>4.6920225000000002</c:v>
                </c:pt>
                <c:pt idx="37348">
                  <c:v>4.6925206250016007</c:v>
                </c:pt>
                <c:pt idx="37349">
                  <c:v>4.6929346875007996</c:v>
                </c:pt>
                <c:pt idx="37350">
                  <c:v>4.6934178124992005</c:v>
                </c:pt>
                <c:pt idx="37351">
                  <c:v>4.6938721875007996</c:v>
                </c:pt>
                <c:pt idx="37352">
                  <c:v>4.6942050000000002</c:v>
                </c:pt>
                <c:pt idx="37353">
                  <c:v>4.6946559375007997</c:v>
                </c:pt>
                <c:pt idx="37354">
                  <c:v>4.6951606250016003</c:v>
                </c:pt>
                <c:pt idx="37355">
                  <c:v>4.6955896875007994</c:v>
                </c:pt>
                <c:pt idx="37356">
                  <c:v>4.6951828124992003</c:v>
                </c:pt>
                <c:pt idx="37357">
                  <c:v>4.6945509375007992</c:v>
                </c:pt>
                <c:pt idx="37358">
                  <c:v>4.6941618750016003</c:v>
                </c:pt>
                <c:pt idx="37359">
                  <c:v>4.6933556250016002</c:v>
                </c:pt>
                <c:pt idx="37360">
                  <c:v>4.6927424999999996</c:v>
                </c:pt>
                <c:pt idx="37361">
                  <c:v>4.692075</c:v>
                </c:pt>
                <c:pt idx="37362">
                  <c:v>4.6914231250016005</c:v>
                </c:pt>
                <c:pt idx="37363">
                  <c:v>4.6906543750016008</c:v>
                </c:pt>
                <c:pt idx="37364">
                  <c:v>4.6898540624992009</c:v>
                </c:pt>
                <c:pt idx="37365">
                  <c:v>4.6891109375007991</c:v>
                </c:pt>
                <c:pt idx="37366">
                  <c:v>4.6884981250016002</c:v>
                </c:pt>
                <c:pt idx="37367">
                  <c:v>4.6877559375007998</c:v>
                </c:pt>
                <c:pt idx="37368">
                  <c:v>4.6870440624992007</c:v>
                </c:pt>
                <c:pt idx="37369">
                  <c:v>4.6864828124992002</c:v>
                </c:pt>
                <c:pt idx="37370">
                  <c:v>4.6860625000000002</c:v>
                </c:pt>
                <c:pt idx="37371">
                  <c:v>4.6855453124992001</c:v>
                </c:pt>
                <c:pt idx="37372">
                  <c:v>4.6850740624992007</c:v>
                </c:pt>
                <c:pt idx="37373">
                  <c:v>4.6847209375007992</c:v>
                </c:pt>
                <c:pt idx="37374">
                  <c:v>4.6841015624992002</c:v>
                </c:pt>
                <c:pt idx="37375">
                  <c:v>4.6837628124992001</c:v>
                </c:pt>
                <c:pt idx="37376">
                  <c:v>4.6832425000000004</c:v>
                </c:pt>
                <c:pt idx="37377">
                  <c:v>4.6829215624992004</c:v>
                </c:pt>
                <c:pt idx="37378">
                  <c:v>4.6825574999999997</c:v>
                </c:pt>
                <c:pt idx="37379">
                  <c:v>4.6826781250016003</c:v>
                </c:pt>
                <c:pt idx="37380">
                  <c:v>4.6830928124992006</c:v>
                </c:pt>
                <c:pt idx="37381">
                  <c:v>4.6831493750016007</c:v>
                </c:pt>
                <c:pt idx="37382">
                  <c:v>4.6834915624992002</c:v>
                </c:pt>
                <c:pt idx="37383">
                  <c:v>4.6839740624992006</c:v>
                </c:pt>
                <c:pt idx="37384">
                  <c:v>4.6844231250016009</c:v>
                </c:pt>
                <c:pt idx="37385">
                  <c:v>4.6850206250016004</c:v>
                </c:pt>
                <c:pt idx="37386">
                  <c:v>4.6855043750016003</c:v>
                </c:pt>
                <c:pt idx="37387">
                  <c:v>4.6861678124992006</c:v>
                </c:pt>
                <c:pt idx="37388">
                  <c:v>4.6866728124992001</c:v>
                </c:pt>
                <c:pt idx="37389">
                  <c:v>4.6871978124992006</c:v>
                </c:pt>
                <c:pt idx="37390">
                  <c:v>4.6875337500000001</c:v>
                </c:pt>
                <c:pt idx="37391">
                  <c:v>4.6879921875007993</c:v>
                </c:pt>
                <c:pt idx="37392">
                  <c:v>4.6885931250016002</c:v>
                </c:pt>
                <c:pt idx="37393">
                  <c:v>4.6890121875007997</c:v>
                </c:pt>
                <c:pt idx="37394">
                  <c:v>4.6895740624992008</c:v>
                </c:pt>
                <c:pt idx="37395">
                  <c:v>4.6900374999999999</c:v>
                </c:pt>
                <c:pt idx="37396">
                  <c:v>4.6905384375007992</c:v>
                </c:pt>
                <c:pt idx="37397">
                  <c:v>4.6909578124992004</c:v>
                </c:pt>
                <c:pt idx="37398">
                  <c:v>4.6914993750016007</c:v>
                </c:pt>
                <c:pt idx="37399">
                  <c:v>4.6918743750016008</c:v>
                </c:pt>
                <c:pt idx="37400">
                  <c:v>4.6922921875007999</c:v>
                </c:pt>
                <c:pt idx="37401">
                  <c:v>4.6926131250016008</c:v>
                </c:pt>
                <c:pt idx="37402">
                  <c:v>4.6928737500000004</c:v>
                </c:pt>
                <c:pt idx="37403">
                  <c:v>4.6924475000000001</c:v>
                </c:pt>
                <c:pt idx="37404">
                  <c:v>4.6920290624992003</c:v>
                </c:pt>
                <c:pt idx="37405">
                  <c:v>4.6914909375007996</c:v>
                </c:pt>
                <c:pt idx="37406">
                  <c:v>4.6907596875007993</c:v>
                </c:pt>
                <c:pt idx="37407">
                  <c:v>4.6899043750016007</c:v>
                </c:pt>
                <c:pt idx="37408">
                  <c:v>4.68903625</c:v>
                </c:pt>
                <c:pt idx="37409">
                  <c:v>4.6882303124992006</c:v>
                </c:pt>
                <c:pt idx="37410">
                  <c:v>4.6873309375007999</c:v>
                </c:pt>
                <c:pt idx="37411">
                  <c:v>4.6865228124992004</c:v>
                </c:pt>
                <c:pt idx="37412">
                  <c:v>4.6858187500000001</c:v>
                </c:pt>
                <c:pt idx="37413">
                  <c:v>4.6852168750016006</c:v>
                </c:pt>
                <c:pt idx="37414">
                  <c:v>4.6846728124992003</c:v>
                </c:pt>
                <c:pt idx="37415">
                  <c:v>4.6841959375007995</c:v>
                </c:pt>
                <c:pt idx="37416">
                  <c:v>4.6838262500000001</c:v>
                </c:pt>
                <c:pt idx="37417">
                  <c:v>4.6834787499999999</c:v>
                </c:pt>
                <c:pt idx="37418">
                  <c:v>4.6838403124992007</c:v>
                </c:pt>
                <c:pt idx="37419">
                  <c:v>4.6842868750016002</c:v>
                </c:pt>
                <c:pt idx="37420">
                  <c:v>4.6847624999999997</c:v>
                </c:pt>
                <c:pt idx="37421">
                  <c:v>4.6851946875007995</c:v>
                </c:pt>
                <c:pt idx="37422">
                  <c:v>4.6855534375007997</c:v>
                </c:pt>
                <c:pt idx="37423">
                  <c:v>4.6860125000000004</c:v>
                </c:pt>
                <c:pt idx="37424">
                  <c:v>4.6865631250016007</c:v>
                </c:pt>
                <c:pt idx="37425">
                  <c:v>4.6869787499999997</c:v>
                </c:pt>
                <c:pt idx="37426">
                  <c:v>4.6875806250016003</c:v>
                </c:pt>
                <c:pt idx="37427">
                  <c:v>4.688033125001601</c:v>
                </c:pt>
                <c:pt idx="37428">
                  <c:v>4.6886681250016009</c:v>
                </c:pt>
                <c:pt idx="37429">
                  <c:v>4.6891096875007996</c:v>
                </c:pt>
                <c:pt idx="37430">
                  <c:v>4.6894471875007993</c:v>
                </c:pt>
                <c:pt idx="37431">
                  <c:v>4.6899615624992004</c:v>
                </c:pt>
                <c:pt idx="37432">
                  <c:v>4.6904646875007998</c:v>
                </c:pt>
                <c:pt idx="37433">
                  <c:v>4.6908618750016009</c:v>
                </c:pt>
                <c:pt idx="37434">
                  <c:v>4.6912259375007999</c:v>
                </c:pt>
                <c:pt idx="37435">
                  <c:v>4.6915681250016004</c:v>
                </c:pt>
                <c:pt idx="37436">
                  <c:v>4.6919712499999999</c:v>
                </c:pt>
                <c:pt idx="37437">
                  <c:v>4.6923228124992002</c:v>
                </c:pt>
                <c:pt idx="37438">
                  <c:v>4.6927653124992004</c:v>
                </c:pt>
                <c:pt idx="37439">
                  <c:v>4.6924228124992009</c:v>
                </c:pt>
                <c:pt idx="37440">
                  <c:v>4.6917893750016004</c:v>
                </c:pt>
                <c:pt idx="37441">
                  <c:v>4.6912418750016007</c:v>
                </c:pt>
                <c:pt idx="37442">
                  <c:v>4.6907300000000003</c:v>
                </c:pt>
                <c:pt idx="37443">
                  <c:v>4.6902387499999998</c:v>
                </c:pt>
                <c:pt idx="37444">
                  <c:v>4.689705</c:v>
                </c:pt>
                <c:pt idx="37445">
                  <c:v>4.6890671875007994</c:v>
                </c:pt>
                <c:pt idx="37446">
                  <c:v>4.6884375</c:v>
                </c:pt>
                <c:pt idx="37447">
                  <c:v>4.6879340624992007</c:v>
                </c:pt>
                <c:pt idx="37448">
                  <c:v>4.6874137500000002</c:v>
                </c:pt>
                <c:pt idx="37449">
                  <c:v>4.6869128124992008</c:v>
                </c:pt>
                <c:pt idx="37450">
                  <c:v>4.6864459375007996</c:v>
                </c:pt>
                <c:pt idx="37451">
                  <c:v>4.6857543750016006</c:v>
                </c:pt>
                <c:pt idx="37452">
                  <c:v>4.6853584375007991</c:v>
                </c:pt>
                <c:pt idx="37453">
                  <c:v>4.6850268750016006</c:v>
                </c:pt>
                <c:pt idx="37454">
                  <c:v>4.6845062500000001</c:v>
                </c:pt>
                <c:pt idx="37455">
                  <c:v>4.6840228124992009</c:v>
                </c:pt>
                <c:pt idx="37456">
                  <c:v>4.6835093750016004</c:v>
                </c:pt>
                <c:pt idx="37457">
                  <c:v>4.6830290624992008</c:v>
                </c:pt>
                <c:pt idx="37458">
                  <c:v>4.6826203124992007</c:v>
                </c:pt>
                <c:pt idx="37459">
                  <c:v>4.6824181250016004</c:v>
                </c:pt>
                <c:pt idx="37460">
                  <c:v>4.6828212499999999</c:v>
                </c:pt>
                <c:pt idx="37461">
                  <c:v>4.6831637500000003</c:v>
                </c:pt>
                <c:pt idx="37462">
                  <c:v>4.6835271875007995</c:v>
                </c:pt>
                <c:pt idx="37463">
                  <c:v>4.6838653124992007</c:v>
                </c:pt>
                <c:pt idx="37464">
                  <c:v>4.6843565624992003</c:v>
                </c:pt>
                <c:pt idx="37465">
                  <c:v>4.6848521875007991</c:v>
                </c:pt>
                <c:pt idx="37466">
                  <c:v>4.6853699999999998</c:v>
                </c:pt>
                <c:pt idx="37467">
                  <c:v>4.6858890624992009</c:v>
                </c:pt>
                <c:pt idx="37468">
                  <c:v>4.6863631250016002</c:v>
                </c:pt>
                <c:pt idx="37469">
                  <c:v>4.6868375000000002</c:v>
                </c:pt>
                <c:pt idx="37470">
                  <c:v>4.6874046875007993</c:v>
                </c:pt>
                <c:pt idx="37471">
                  <c:v>4.6878831250016004</c:v>
                </c:pt>
                <c:pt idx="37472">
                  <c:v>4.6885706250016002</c:v>
                </c:pt>
                <c:pt idx="37473">
                  <c:v>4.6891425</c:v>
                </c:pt>
                <c:pt idx="37474">
                  <c:v>4.6898271875007991</c:v>
                </c:pt>
                <c:pt idx="37475">
                  <c:v>4.6904203124992003</c:v>
                </c:pt>
                <c:pt idx="37476">
                  <c:v>4.6907778124992001</c:v>
                </c:pt>
                <c:pt idx="37477">
                  <c:v>4.6911612500000004</c:v>
                </c:pt>
                <c:pt idx="37478">
                  <c:v>4.6917234375007997</c:v>
                </c:pt>
                <c:pt idx="37479">
                  <c:v>4.6920725000000001</c:v>
                </c:pt>
                <c:pt idx="37480">
                  <c:v>4.6924099999999997</c:v>
                </c:pt>
                <c:pt idx="37481">
                  <c:v>4.6928025</c:v>
                </c:pt>
                <c:pt idx="37482">
                  <c:v>4.6932284375007995</c:v>
                </c:pt>
                <c:pt idx="37483">
                  <c:v>4.6935703124992001</c:v>
                </c:pt>
                <c:pt idx="37484">
                  <c:v>4.6939521875007992</c:v>
                </c:pt>
                <c:pt idx="37485">
                  <c:v>4.6944731250016005</c:v>
                </c:pt>
                <c:pt idx="37486">
                  <c:v>4.6940125000000004</c:v>
                </c:pt>
                <c:pt idx="37487">
                  <c:v>4.6934615624992002</c:v>
                </c:pt>
                <c:pt idx="37488">
                  <c:v>4.6928434375007999</c:v>
                </c:pt>
                <c:pt idx="37489">
                  <c:v>4.6920887499999999</c:v>
                </c:pt>
                <c:pt idx="37490">
                  <c:v>4.6912781250016007</c:v>
                </c:pt>
                <c:pt idx="37491">
                  <c:v>4.6903806250016009</c:v>
                </c:pt>
                <c:pt idx="37492">
                  <c:v>4.6894168750016005</c:v>
                </c:pt>
                <c:pt idx="37493">
                  <c:v>4.6884571875007994</c:v>
                </c:pt>
                <c:pt idx="37494">
                  <c:v>4.6875737500000003</c:v>
                </c:pt>
                <c:pt idx="37495">
                  <c:v>4.6866806250016007</c:v>
                </c:pt>
                <c:pt idx="37496">
                  <c:v>4.6856628124992001</c:v>
                </c:pt>
                <c:pt idx="37497">
                  <c:v>4.6847646875007998</c:v>
                </c:pt>
                <c:pt idx="37498">
                  <c:v>4.6840184375007992</c:v>
                </c:pt>
                <c:pt idx="37499">
                  <c:v>4.6833415624992005</c:v>
                </c:pt>
                <c:pt idx="37500">
                  <c:v>4.6826559375007992</c:v>
                </c:pt>
                <c:pt idx="37501">
                  <c:v>4.6821665624992006</c:v>
                </c:pt>
                <c:pt idx="37502">
                  <c:v>4.6818078124992004</c:v>
                </c:pt>
                <c:pt idx="37503">
                  <c:v>4.6811640624992004</c:v>
                </c:pt>
                <c:pt idx="37504">
                  <c:v>4.6807671875007992</c:v>
                </c:pt>
                <c:pt idx="37505">
                  <c:v>4.6808793750016005</c:v>
                </c:pt>
                <c:pt idx="37506">
                  <c:v>4.6812687500000001</c:v>
                </c:pt>
                <c:pt idx="37507">
                  <c:v>4.6816528124992001</c:v>
                </c:pt>
                <c:pt idx="37508">
                  <c:v>4.6819859375007997</c:v>
                </c:pt>
                <c:pt idx="37509">
                  <c:v>4.6823806250016009</c:v>
                </c:pt>
                <c:pt idx="37510">
                  <c:v>4.6827609375007997</c:v>
                </c:pt>
                <c:pt idx="37511">
                  <c:v>4.6831134375007997</c:v>
                </c:pt>
                <c:pt idx="37512">
                  <c:v>4.6835690624992008</c:v>
                </c:pt>
                <c:pt idx="37513">
                  <c:v>4.6839721875007996</c:v>
                </c:pt>
                <c:pt idx="37514">
                  <c:v>4.6844481250016008</c:v>
                </c:pt>
                <c:pt idx="37515">
                  <c:v>4.6849459375007996</c:v>
                </c:pt>
                <c:pt idx="37516">
                  <c:v>4.6855112500000002</c:v>
                </c:pt>
                <c:pt idx="37517">
                  <c:v>4.6859500000000001</c:v>
                </c:pt>
                <c:pt idx="37518">
                  <c:v>4.6862899999999996</c:v>
                </c:pt>
                <c:pt idx="37519">
                  <c:v>4.6867459375007998</c:v>
                </c:pt>
                <c:pt idx="37520">
                  <c:v>4.6870796875007992</c:v>
                </c:pt>
                <c:pt idx="37521">
                  <c:v>4.6874953124992009</c:v>
                </c:pt>
                <c:pt idx="37522">
                  <c:v>4.6879128124992002</c:v>
                </c:pt>
                <c:pt idx="37523">
                  <c:v>4.6876946875007999</c:v>
                </c:pt>
                <c:pt idx="37524">
                  <c:v>4.6873399999999998</c:v>
                </c:pt>
                <c:pt idx="37525">
                  <c:v>4.6868728124992005</c:v>
                </c:pt>
                <c:pt idx="37526">
                  <c:v>4.68647875</c:v>
                </c:pt>
                <c:pt idx="37527">
                  <c:v>4.6858540624992004</c:v>
                </c:pt>
                <c:pt idx="37528">
                  <c:v>4.6855324999999999</c:v>
                </c:pt>
                <c:pt idx="37529">
                  <c:v>4.6849709375007995</c:v>
                </c:pt>
                <c:pt idx="37530">
                  <c:v>4.6844603124992004</c:v>
                </c:pt>
                <c:pt idx="37531">
                  <c:v>4.6839068750016004</c:v>
                </c:pt>
                <c:pt idx="37532">
                  <c:v>4.6835340624992003</c:v>
                </c:pt>
                <c:pt idx="37533">
                  <c:v>4.6830524999999996</c:v>
                </c:pt>
                <c:pt idx="37534">
                  <c:v>4.6825121875007998</c:v>
                </c:pt>
                <c:pt idx="37535">
                  <c:v>4.6821893750016006</c:v>
                </c:pt>
                <c:pt idx="37536">
                  <c:v>4.6816903124992004</c:v>
                </c:pt>
                <c:pt idx="37537">
                  <c:v>4.68136375</c:v>
                </c:pt>
                <c:pt idx="37538">
                  <c:v>4.6815221875007991</c:v>
                </c:pt>
                <c:pt idx="37539">
                  <c:v>4.6819303124992002</c:v>
                </c:pt>
                <c:pt idx="37540">
                  <c:v>4.6824050000000002</c:v>
                </c:pt>
                <c:pt idx="37541">
                  <c:v>4.6828349999999999</c:v>
                </c:pt>
                <c:pt idx="37542">
                  <c:v>4.6833159375007991</c:v>
                </c:pt>
                <c:pt idx="37543">
                  <c:v>4.6837106250016003</c:v>
                </c:pt>
                <c:pt idx="37544">
                  <c:v>4.6840803124992005</c:v>
                </c:pt>
                <c:pt idx="37545">
                  <c:v>4.6844450000000002</c:v>
                </c:pt>
                <c:pt idx="37546">
                  <c:v>4.6848290624992002</c:v>
                </c:pt>
                <c:pt idx="37547">
                  <c:v>4.6851928124992002</c:v>
                </c:pt>
                <c:pt idx="37548">
                  <c:v>4.6856018750016002</c:v>
                </c:pt>
                <c:pt idx="37549">
                  <c:v>4.6859740624992003</c:v>
                </c:pt>
                <c:pt idx="37550">
                  <c:v>4.6864321875007997</c:v>
                </c:pt>
                <c:pt idx="37551">
                  <c:v>4.6868465624992002</c:v>
                </c:pt>
                <c:pt idx="37552">
                  <c:v>4.6872290624992008</c:v>
                </c:pt>
                <c:pt idx="37553">
                  <c:v>4.6876350000000002</c:v>
                </c:pt>
                <c:pt idx="37554">
                  <c:v>4.6880640624992003</c:v>
                </c:pt>
                <c:pt idx="37555">
                  <c:v>4.6884075000000003</c:v>
                </c:pt>
                <c:pt idx="37556">
                  <c:v>4.6887281250016004</c:v>
                </c:pt>
                <c:pt idx="37557">
                  <c:v>4.6891153124992009</c:v>
                </c:pt>
                <c:pt idx="37558">
                  <c:v>4.6896637500000002</c:v>
                </c:pt>
                <c:pt idx="37559">
                  <c:v>4.6891981250016004</c:v>
                </c:pt>
                <c:pt idx="37560">
                  <c:v>4.6888690624992009</c:v>
                </c:pt>
                <c:pt idx="37561">
                  <c:v>4.6884578124992009</c:v>
                </c:pt>
                <c:pt idx="37562">
                  <c:v>4.6880309375007991</c:v>
                </c:pt>
                <c:pt idx="37563">
                  <c:v>4.6875618750016006</c:v>
                </c:pt>
                <c:pt idx="37564">
                  <c:v>4.6869462500000001</c:v>
                </c:pt>
                <c:pt idx="37565">
                  <c:v>4.6862899999999996</c:v>
                </c:pt>
                <c:pt idx="37566">
                  <c:v>4.6857862499999996</c:v>
                </c:pt>
                <c:pt idx="37567">
                  <c:v>4.6853921875007991</c:v>
                </c:pt>
                <c:pt idx="37568">
                  <c:v>4.6848843750016007</c:v>
                </c:pt>
                <c:pt idx="37569">
                  <c:v>4.6844106250016004</c:v>
                </c:pt>
                <c:pt idx="37570">
                  <c:v>4.6838506250016003</c:v>
                </c:pt>
                <c:pt idx="37571">
                  <c:v>4.6833493750016002</c:v>
                </c:pt>
                <c:pt idx="37572">
                  <c:v>4.6830162499999997</c:v>
                </c:pt>
                <c:pt idx="37573">
                  <c:v>4.6834546875007996</c:v>
                </c:pt>
                <c:pt idx="37574">
                  <c:v>4.6837940624992003</c:v>
                </c:pt>
                <c:pt idx="37575">
                  <c:v>4.6841443750016003</c:v>
                </c:pt>
                <c:pt idx="37576">
                  <c:v>4.6845546875007997</c:v>
                </c:pt>
                <c:pt idx="37577">
                  <c:v>4.6849550000000004</c:v>
                </c:pt>
                <c:pt idx="37578">
                  <c:v>4.6853856250016008</c:v>
                </c:pt>
                <c:pt idx="37579">
                  <c:v>4.6857334375007991</c:v>
                </c:pt>
                <c:pt idx="37580">
                  <c:v>4.6861415624992002</c:v>
                </c:pt>
                <c:pt idx="37581">
                  <c:v>4.6865490624992008</c:v>
                </c:pt>
                <c:pt idx="37582">
                  <c:v>4.6869934375007993</c:v>
                </c:pt>
                <c:pt idx="37583">
                  <c:v>4.6874775</c:v>
                </c:pt>
                <c:pt idx="37584">
                  <c:v>4.6879418750016004</c:v>
                </c:pt>
                <c:pt idx="37585">
                  <c:v>4.6885009375007991</c:v>
                </c:pt>
                <c:pt idx="37586">
                  <c:v>4.6890371875007997</c:v>
                </c:pt>
                <c:pt idx="37587">
                  <c:v>4.6894096875007998</c:v>
                </c:pt>
                <c:pt idx="37588">
                  <c:v>4.6898721875007991</c:v>
                </c:pt>
                <c:pt idx="37589">
                  <c:v>4.6902793750016007</c:v>
                </c:pt>
                <c:pt idx="37590">
                  <c:v>4.69067875</c:v>
                </c:pt>
                <c:pt idx="37591">
                  <c:v>4.6911215624992009</c:v>
                </c:pt>
                <c:pt idx="37592">
                  <c:v>4.6917290624992001</c:v>
                </c:pt>
                <c:pt idx="37593">
                  <c:v>4.6922249999999996</c:v>
                </c:pt>
                <c:pt idx="37594">
                  <c:v>4.6928521875007991</c:v>
                </c:pt>
                <c:pt idx="37595">
                  <c:v>4.6931731250016009</c:v>
                </c:pt>
                <c:pt idx="37596">
                  <c:v>4.6937606250016009</c:v>
                </c:pt>
                <c:pt idx="37597">
                  <c:v>4.6943121875007998</c:v>
                </c:pt>
                <c:pt idx="37598">
                  <c:v>4.6946809375007996</c:v>
                </c:pt>
                <c:pt idx="37599">
                  <c:v>4.6941290624992007</c:v>
                </c:pt>
                <c:pt idx="37600">
                  <c:v>4.6935493750016004</c:v>
                </c:pt>
                <c:pt idx="37601">
                  <c:v>4.6929449999999999</c:v>
                </c:pt>
                <c:pt idx="37602">
                  <c:v>4.6922303124992002</c:v>
                </c:pt>
                <c:pt idx="37603">
                  <c:v>4.6915087499999997</c:v>
                </c:pt>
                <c:pt idx="37604">
                  <c:v>4.6907853124992007</c:v>
                </c:pt>
                <c:pt idx="37605">
                  <c:v>4.6900387500000003</c:v>
                </c:pt>
                <c:pt idx="37606">
                  <c:v>4.6890871875007996</c:v>
                </c:pt>
                <c:pt idx="37607">
                  <c:v>4.6881278124992001</c:v>
                </c:pt>
                <c:pt idx="37608">
                  <c:v>4.68715875</c:v>
                </c:pt>
                <c:pt idx="37609">
                  <c:v>4.6863462499999997</c:v>
                </c:pt>
                <c:pt idx="37610">
                  <c:v>4.6855621875007998</c:v>
                </c:pt>
                <c:pt idx="37611">
                  <c:v>4.6848025</c:v>
                </c:pt>
                <c:pt idx="37612">
                  <c:v>4.6841187499999997</c:v>
                </c:pt>
                <c:pt idx="37613">
                  <c:v>4.6834781250016002</c:v>
                </c:pt>
                <c:pt idx="37614">
                  <c:v>4.6827446875007999</c:v>
                </c:pt>
                <c:pt idx="37615">
                  <c:v>4.6820409375007994</c:v>
                </c:pt>
                <c:pt idx="37616">
                  <c:v>4.6816262499999999</c:v>
                </c:pt>
                <c:pt idx="37617">
                  <c:v>4.6809493750016005</c:v>
                </c:pt>
                <c:pt idx="37618">
                  <c:v>4.6804803124992009</c:v>
                </c:pt>
                <c:pt idx="37619">
                  <c:v>4.6800859375007997</c:v>
                </c:pt>
                <c:pt idx="37620">
                  <c:v>4.6797612500000003</c:v>
                </c:pt>
                <c:pt idx="37621">
                  <c:v>4.6801384375007995</c:v>
                </c:pt>
                <c:pt idx="37622">
                  <c:v>4.6804784375007991</c:v>
                </c:pt>
                <c:pt idx="37623">
                  <c:v>4.6808303124992001</c:v>
                </c:pt>
                <c:pt idx="37624">
                  <c:v>4.6812656250016005</c:v>
                </c:pt>
                <c:pt idx="37625">
                  <c:v>4.6816706250016002</c:v>
                </c:pt>
                <c:pt idx="37626">
                  <c:v>4.6821340624992009</c:v>
                </c:pt>
                <c:pt idx="37627">
                  <c:v>4.6826637499999997</c:v>
                </c:pt>
                <c:pt idx="37628">
                  <c:v>4.6831403124992006</c:v>
                </c:pt>
                <c:pt idx="37629">
                  <c:v>4.6836921875007995</c:v>
                </c:pt>
                <c:pt idx="37630">
                  <c:v>4.6842768750016006</c:v>
                </c:pt>
                <c:pt idx="37631">
                  <c:v>4.6849190624992003</c:v>
                </c:pt>
                <c:pt idx="37632">
                  <c:v>4.6854368750016002</c:v>
                </c:pt>
                <c:pt idx="37633">
                  <c:v>4.6861612499999996</c:v>
                </c:pt>
                <c:pt idx="37634">
                  <c:v>4.6866971875007994</c:v>
                </c:pt>
                <c:pt idx="37635">
                  <c:v>4.6871912499999997</c:v>
                </c:pt>
                <c:pt idx="37636">
                  <c:v>4.6876243750016009</c:v>
                </c:pt>
                <c:pt idx="37637">
                  <c:v>4.6882084375007995</c:v>
                </c:pt>
                <c:pt idx="37638">
                  <c:v>4.6886406250016002</c:v>
                </c:pt>
                <c:pt idx="37639">
                  <c:v>4.6890415624992006</c:v>
                </c:pt>
                <c:pt idx="37640">
                  <c:v>4.6894178124992001</c:v>
                </c:pt>
                <c:pt idx="37641">
                  <c:v>4.6899278124992003</c:v>
                </c:pt>
                <c:pt idx="37642">
                  <c:v>4.6902709375007996</c:v>
                </c:pt>
                <c:pt idx="37643">
                  <c:v>4.6907562499999997</c:v>
                </c:pt>
                <c:pt idx="37644">
                  <c:v>4.6913299999999998</c:v>
                </c:pt>
                <c:pt idx="37645">
                  <c:v>4.6917209375007998</c:v>
                </c:pt>
                <c:pt idx="37646">
                  <c:v>4.6920609375007993</c:v>
                </c:pt>
                <c:pt idx="37647">
                  <c:v>4.6917021875007991</c:v>
                </c:pt>
                <c:pt idx="37648">
                  <c:v>4.6911587499999996</c:v>
                </c:pt>
                <c:pt idx="37649">
                  <c:v>4.6904624999999998</c:v>
                </c:pt>
                <c:pt idx="37650">
                  <c:v>4.6897965624992004</c:v>
                </c:pt>
                <c:pt idx="37651">
                  <c:v>4.6891596875007995</c:v>
                </c:pt>
                <c:pt idx="37652">
                  <c:v>4.6884728124992003</c:v>
                </c:pt>
                <c:pt idx="37653">
                  <c:v>4.6877037499999998</c:v>
                </c:pt>
                <c:pt idx="37654">
                  <c:v>4.6869434375007994</c:v>
                </c:pt>
                <c:pt idx="37655">
                  <c:v>4.6862678124992003</c:v>
                </c:pt>
                <c:pt idx="37656">
                  <c:v>4.6854828124992007</c:v>
                </c:pt>
                <c:pt idx="37657">
                  <c:v>4.6847000000000003</c:v>
                </c:pt>
                <c:pt idx="37658">
                  <c:v>4.6839440624992008</c:v>
                </c:pt>
                <c:pt idx="37659">
                  <c:v>4.6833200000000001</c:v>
                </c:pt>
                <c:pt idx="37660">
                  <c:v>4.6827809375007998</c:v>
                </c:pt>
                <c:pt idx="37661">
                  <c:v>4.6821878124992002</c:v>
                </c:pt>
                <c:pt idx="37662">
                  <c:v>4.6817203124992002</c:v>
                </c:pt>
                <c:pt idx="37663">
                  <c:v>4.6812928124992004</c:v>
                </c:pt>
                <c:pt idx="37664">
                  <c:v>4.6807596875007995</c:v>
                </c:pt>
                <c:pt idx="37665">
                  <c:v>4.6801040624992005</c:v>
                </c:pt>
                <c:pt idx="37666">
                  <c:v>4.6795993750016009</c:v>
                </c:pt>
                <c:pt idx="37667">
                  <c:v>4.6791696875007993</c:v>
                </c:pt>
                <c:pt idx="37668">
                  <c:v>4.6785387500000004</c:v>
                </c:pt>
                <c:pt idx="37669">
                  <c:v>4.6779887499999999</c:v>
                </c:pt>
                <c:pt idx="37670">
                  <c:v>4.6775734375007998</c:v>
                </c:pt>
                <c:pt idx="37671">
                  <c:v>4.6771984375007998</c:v>
                </c:pt>
                <c:pt idx="37672">
                  <c:v>4.6767818750016001</c:v>
                </c:pt>
                <c:pt idx="37673">
                  <c:v>4.6764271875007992</c:v>
                </c:pt>
                <c:pt idx="37674">
                  <c:v>4.6759765624992005</c:v>
                </c:pt>
                <c:pt idx="37675">
                  <c:v>4.6764078124992006</c:v>
                </c:pt>
                <c:pt idx="37676">
                  <c:v>4.6767915624992007</c:v>
                </c:pt>
                <c:pt idx="37677">
                  <c:v>4.6771525</c:v>
                </c:pt>
                <c:pt idx="37678">
                  <c:v>4.677651875001601</c:v>
                </c:pt>
                <c:pt idx="37679">
                  <c:v>4.6780187499999997</c:v>
                </c:pt>
                <c:pt idx="37680">
                  <c:v>4.6784603124992001</c:v>
                </c:pt>
                <c:pt idx="37681">
                  <c:v>4.6789199999999997</c:v>
                </c:pt>
                <c:pt idx="37682">
                  <c:v>4.6794162500000001</c:v>
                </c:pt>
                <c:pt idx="37683">
                  <c:v>4.6797550000000001</c:v>
                </c:pt>
                <c:pt idx="37684">
                  <c:v>4.6802243750016004</c:v>
                </c:pt>
                <c:pt idx="37685">
                  <c:v>4.6807990624992009</c:v>
                </c:pt>
                <c:pt idx="37686">
                  <c:v>4.6813165624992008</c:v>
                </c:pt>
                <c:pt idx="37687">
                  <c:v>4.6818831250016002</c:v>
                </c:pt>
                <c:pt idx="37688">
                  <c:v>4.682226875001601</c:v>
                </c:pt>
                <c:pt idx="37689">
                  <c:v>4.6827615624992003</c:v>
                </c:pt>
                <c:pt idx="37690">
                  <c:v>4.6831178124992006</c:v>
                </c:pt>
                <c:pt idx="37691">
                  <c:v>4.6835143750016002</c:v>
                </c:pt>
                <c:pt idx="37692">
                  <c:v>4.6840378124992004</c:v>
                </c:pt>
                <c:pt idx="37693">
                  <c:v>4.6845421875007993</c:v>
                </c:pt>
                <c:pt idx="37694">
                  <c:v>4.6852018750016002</c:v>
                </c:pt>
                <c:pt idx="37695">
                  <c:v>4.6856259375007996</c:v>
                </c:pt>
                <c:pt idx="37696">
                  <c:v>4.685956875001601</c:v>
                </c:pt>
                <c:pt idx="37697">
                  <c:v>4.6863396875007997</c:v>
                </c:pt>
                <c:pt idx="37698">
                  <c:v>4.6868249999999998</c:v>
                </c:pt>
                <c:pt idx="37699">
                  <c:v>4.6873775000000002</c:v>
                </c:pt>
                <c:pt idx="37700">
                  <c:v>4.6878265624992004</c:v>
                </c:pt>
                <c:pt idx="37701">
                  <c:v>4.6884728124992003</c:v>
                </c:pt>
                <c:pt idx="37702">
                  <c:v>4.6888949999999996</c:v>
                </c:pt>
                <c:pt idx="37703">
                  <c:v>4.6895018750016009</c:v>
                </c:pt>
                <c:pt idx="37704">
                  <c:v>4.6899428124992006</c:v>
                </c:pt>
                <c:pt idx="37705">
                  <c:v>4.6902881250016009</c:v>
                </c:pt>
                <c:pt idx="37706">
                  <c:v>4.6899562499999998</c:v>
                </c:pt>
                <c:pt idx="37707">
                  <c:v>4.6895209375007996</c:v>
                </c:pt>
                <c:pt idx="37708">
                  <c:v>4.6891003124992006</c:v>
                </c:pt>
                <c:pt idx="37709">
                  <c:v>4.6887115624992006</c:v>
                </c:pt>
                <c:pt idx="37710">
                  <c:v>4.6882984375007997</c:v>
                </c:pt>
                <c:pt idx="37711">
                  <c:v>4.6877700000000004</c:v>
                </c:pt>
                <c:pt idx="37712">
                  <c:v>4.6870434375007992</c:v>
                </c:pt>
                <c:pt idx="37713">
                  <c:v>4.6863049999999999</c:v>
                </c:pt>
                <c:pt idx="37714">
                  <c:v>4.6854743750016006</c:v>
                </c:pt>
                <c:pt idx="37715">
                  <c:v>4.6844828124992004</c:v>
                </c:pt>
                <c:pt idx="37716">
                  <c:v>4.6833834375007992</c:v>
                </c:pt>
                <c:pt idx="37717">
                  <c:v>4.6823359375007998</c:v>
                </c:pt>
                <c:pt idx="37718">
                  <c:v>4.6813959375007999</c:v>
                </c:pt>
                <c:pt idx="37719">
                  <c:v>4.6804437500000002</c:v>
                </c:pt>
                <c:pt idx="37720">
                  <c:v>4.6795596875007996</c:v>
                </c:pt>
                <c:pt idx="37721">
                  <c:v>4.6788431250016007</c:v>
                </c:pt>
                <c:pt idx="37722">
                  <c:v>4.6783312500000003</c:v>
                </c:pt>
                <c:pt idx="37723">
                  <c:v>4.677765</c:v>
                </c:pt>
                <c:pt idx="37724">
                  <c:v>4.6773406250016007</c:v>
                </c:pt>
                <c:pt idx="37725">
                  <c:v>4.6769949999999998</c:v>
                </c:pt>
                <c:pt idx="37726">
                  <c:v>4.6766521875007996</c:v>
                </c:pt>
                <c:pt idx="37727">
                  <c:v>4.6770340624992004</c:v>
                </c:pt>
                <c:pt idx="37728">
                  <c:v>4.6774312499999997</c:v>
                </c:pt>
                <c:pt idx="37729">
                  <c:v>4.6778424999999997</c:v>
                </c:pt>
                <c:pt idx="37730">
                  <c:v>4.6781643750016002</c:v>
                </c:pt>
                <c:pt idx="37731">
                  <c:v>4.6785534375007991</c:v>
                </c:pt>
                <c:pt idx="37732">
                  <c:v>4.6789353124992008</c:v>
                </c:pt>
                <c:pt idx="37733">
                  <c:v>4.6793950000000004</c:v>
                </c:pt>
                <c:pt idx="37734">
                  <c:v>4.6797924999999996</c:v>
                </c:pt>
                <c:pt idx="37735">
                  <c:v>4.6801556250016008</c:v>
                </c:pt>
                <c:pt idx="37736">
                  <c:v>4.6805837500000003</c:v>
                </c:pt>
                <c:pt idx="37737">
                  <c:v>4.6810643750016006</c:v>
                </c:pt>
                <c:pt idx="37738">
                  <c:v>4.6814703124992008</c:v>
                </c:pt>
                <c:pt idx="37739">
                  <c:v>4.6819125000000001</c:v>
                </c:pt>
                <c:pt idx="37740">
                  <c:v>4.6823143750016003</c:v>
                </c:pt>
                <c:pt idx="37741">
                  <c:v>4.682789375001601</c:v>
                </c:pt>
                <c:pt idx="37742">
                  <c:v>4.6831406250016006</c:v>
                </c:pt>
                <c:pt idx="37743">
                  <c:v>4.6837543750016009</c:v>
                </c:pt>
                <c:pt idx="37744">
                  <c:v>4.684314375001601</c:v>
                </c:pt>
                <c:pt idx="37745">
                  <c:v>4.6846478124992004</c:v>
                </c:pt>
                <c:pt idx="37746">
                  <c:v>4.6850250000000004</c:v>
                </c:pt>
                <c:pt idx="37747">
                  <c:v>4.6855462499999998</c:v>
                </c:pt>
                <c:pt idx="37748">
                  <c:v>4.6859090624992001</c:v>
                </c:pt>
                <c:pt idx="37749">
                  <c:v>4.6863128124992004</c:v>
                </c:pt>
                <c:pt idx="37750">
                  <c:v>4.6867990624992002</c:v>
                </c:pt>
                <c:pt idx="37751">
                  <c:v>4.687375625001601</c:v>
                </c:pt>
                <c:pt idx="37752">
                  <c:v>4.6877112500000004</c:v>
                </c:pt>
                <c:pt idx="37753">
                  <c:v>4.6881174999999997</c:v>
                </c:pt>
                <c:pt idx="37754">
                  <c:v>4.6876259375007994</c:v>
                </c:pt>
                <c:pt idx="37755">
                  <c:v>4.6871412499999998</c:v>
                </c:pt>
                <c:pt idx="37756">
                  <c:v>4.6867946875007993</c:v>
                </c:pt>
                <c:pt idx="37757">
                  <c:v>4.6864446875007992</c:v>
                </c:pt>
                <c:pt idx="37758">
                  <c:v>4.6860840624992006</c:v>
                </c:pt>
                <c:pt idx="37759">
                  <c:v>4.6855912499999999</c:v>
                </c:pt>
                <c:pt idx="37760">
                  <c:v>4.6850071875007995</c:v>
                </c:pt>
                <c:pt idx="37761">
                  <c:v>4.6845150000000002</c:v>
                </c:pt>
                <c:pt idx="37762">
                  <c:v>4.6840512500000004</c:v>
                </c:pt>
                <c:pt idx="37763">
                  <c:v>4.6835303124992009</c:v>
                </c:pt>
                <c:pt idx="37764">
                  <c:v>4.6828959375007999</c:v>
                </c:pt>
                <c:pt idx="37765">
                  <c:v>4.6824268750016005</c:v>
                </c:pt>
                <c:pt idx="37766">
                  <c:v>4.6819309375007991</c:v>
                </c:pt>
                <c:pt idx="37767">
                  <c:v>4.6813824999999998</c:v>
                </c:pt>
                <c:pt idx="37768">
                  <c:v>4.6808434375007995</c:v>
                </c:pt>
                <c:pt idx="37769">
                  <c:v>4.6803049999999997</c:v>
                </c:pt>
                <c:pt idx="37770">
                  <c:v>4.6797418750016009</c:v>
                </c:pt>
                <c:pt idx="37771">
                  <c:v>4.6793709375007992</c:v>
                </c:pt>
                <c:pt idx="37772">
                  <c:v>4.6795840624992007</c:v>
                </c:pt>
                <c:pt idx="37773">
                  <c:v>4.68007375</c:v>
                </c:pt>
                <c:pt idx="37774">
                  <c:v>4.6805553124992008</c:v>
                </c:pt>
                <c:pt idx="37775">
                  <c:v>4.6809762499999996</c:v>
                </c:pt>
                <c:pt idx="37776">
                  <c:v>4.6815753124992003</c:v>
                </c:pt>
                <c:pt idx="37777">
                  <c:v>4.6820756250016009</c:v>
                </c:pt>
                <c:pt idx="37778">
                  <c:v>4.6824334375007997</c:v>
                </c:pt>
                <c:pt idx="37779">
                  <c:v>4.68291375</c:v>
                </c:pt>
                <c:pt idx="37780">
                  <c:v>4.6834093750016006</c:v>
                </c:pt>
                <c:pt idx="37781">
                  <c:v>4.68391</c:v>
                </c:pt>
                <c:pt idx="37782">
                  <c:v>4.6845346875007996</c:v>
                </c:pt>
                <c:pt idx="37783">
                  <c:v>4.6849615624992005</c:v>
                </c:pt>
                <c:pt idx="37784">
                  <c:v>4.6855562500000003</c:v>
                </c:pt>
                <c:pt idx="37785">
                  <c:v>4.6859978124992008</c:v>
                </c:pt>
                <c:pt idx="37786">
                  <c:v>4.6865371875007993</c:v>
                </c:pt>
                <c:pt idx="37787">
                  <c:v>4.6870743750016004</c:v>
                </c:pt>
                <c:pt idx="37788">
                  <c:v>4.6865118750016004</c:v>
                </c:pt>
                <c:pt idx="37789">
                  <c:v>4.6861437500000003</c:v>
                </c:pt>
                <c:pt idx="37790">
                  <c:v>4.6855525</c:v>
                </c:pt>
                <c:pt idx="37791">
                  <c:v>4.6849600000000002</c:v>
                </c:pt>
                <c:pt idx="37792">
                  <c:v>4.6844540624992002</c:v>
                </c:pt>
                <c:pt idx="37793">
                  <c:v>4.6838303124992002</c:v>
                </c:pt>
                <c:pt idx="37794">
                  <c:v>4.6830749999999997</c:v>
                </c:pt>
                <c:pt idx="37795">
                  <c:v>4.6823212500000002</c:v>
                </c:pt>
                <c:pt idx="37796">
                  <c:v>4.6816556250016008</c:v>
                </c:pt>
                <c:pt idx="37797">
                  <c:v>4.6809412500000001</c:v>
                </c:pt>
                <c:pt idx="37798">
                  <c:v>4.6802121875007998</c:v>
                </c:pt>
                <c:pt idx="37799">
                  <c:v>4.6795990624992001</c:v>
                </c:pt>
                <c:pt idx="37800">
                  <c:v>4.6791700000000001</c:v>
                </c:pt>
                <c:pt idx="37801">
                  <c:v>4.6786881250016004</c:v>
                </c:pt>
                <c:pt idx="37802">
                  <c:v>4.6782131250016006</c:v>
                </c:pt>
                <c:pt idx="37803">
                  <c:v>4.6778787499999996</c:v>
                </c:pt>
                <c:pt idx="37804">
                  <c:v>4.6774899999999997</c:v>
                </c:pt>
                <c:pt idx="37805">
                  <c:v>4.6774581250016007</c:v>
                </c:pt>
                <c:pt idx="37806">
                  <c:v>4.6778893750016008</c:v>
                </c:pt>
                <c:pt idx="37807">
                  <c:v>4.6783684375007999</c:v>
                </c:pt>
                <c:pt idx="37808">
                  <c:v>4.6787074999999998</c:v>
                </c:pt>
                <c:pt idx="37809">
                  <c:v>4.6791243750016003</c:v>
                </c:pt>
                <c:pt idx="37810">
                  <c:v>4.6795096875007998</c:v>
                </c:pt>
                <c:pt idx="37811">
                  <c:v>4.6800306250016002</c:v>
                </c:pt>
                <c:pt idx="37812">
                  <c:v>4.6804968750016007</c:v>
                </c:pt>
                <c:pt idx="37813">
                  <c:v>4.6811140624992005</c:v>
                </c:pt>
                <c:pt idx="37814">
                  <c:v>4.6816037499999998</c:v>
                </c:pt>
                <c:pt idx="37815">
                  <c:v>4.6822262500000003</c:v>
                </c:pt>
                <c:pt idx="37816">
                  <c:v>4.6826415624992004</c:v>
                </c:pt>
                <c:pt idx="37817">
                  <c:v>4.6830499999999997</c:v>
                </c:pt>
                <c:pt idx="37818">
                  <c:v>4.683410625001601</c:v>
                </c:pt>
                <c:pt idx="37819">
                  <c:v>4.6840018750016004</c:v>
                </c:pt>
                <c:pt idx="37820">
                  <c:v>4.6843581250016006</c:v>
                </c:pt>
                <c:pt idx="37821">
                  <c:v>4.6847015624992006</c:v>
                </c:pt>
                <c:pt idx="37822">
                  <c:v>4.6850224999999996</c:v>
                </c:pt>
                <c:pt idx="37823">
                  <c:v>4.6844953124992008</c:v>
                </c:pt>
                <c:pt idx="37824">
                  <c:v>4.6839665624992008</c:v>
                </c:pt>
                <c:pt idx="37825">
                  <c:v>4.6835846875007991</c:v>
                </c:pt>
                <c:pt idx="37826">
                  <c:v>4.6832165624992008</c:v>
                </c:pt>
                <c:pt idx="37827">
                  <c:v>4.6828840624992001</c:v>
                </c:pt>
                <c:pt idx="37828">
                  <c:v>4.6825337500000002</c:v>
                </c:pt>
                <c:pt idx="37829">
                  <c:v>4.6822103124992003</c:v>
                </c:pt>
                <c:pt idx="37830">
                  <c:v>4.6816178124992005</c:v>
                </c:pt>
                <c:pt idx="37831">
                  <c:v>4.6810981250016006</c:v>
                </c:pt>
                <c:pt idx="37832">
                  <c:v>4.6806565624992009</c:v>
                </c:pt>
                <c:pt idx="37833">
                  <c:v>4.6802849999999996</c:v>
                </c:pt>
                <c:pt idx="37834">
                  <c:v>4.6797962499999999</c:v>
                </c:pt>
                <c:pt idx="37835">
                  <c:v>4.6793528124992001</c:v>
                </c:pt>
                <c:pt idx="37836">
                  <c:v>4.6789500000000004</c:v>
                </c:pt>
                <c:pt idx="37837">
                  <c:v>4.6791759375007995</c:v>
                </c:pt>
                <c:pt idx="37838">
                  <c:v>4.6795071875007999</c:v>
                </c:pt>
                <c:pt idx="37839">
                  <c:v>4.6799024999999999</c:v>
                </c:pt>
                <c:pt idx="37840">
                  <c:v>4.6802275</c:v>
                </c:pt>
                <c:pt idx="37841">
                  <c:v>4.6805915624992007</c:v>
                </c:pt>
                <c:pt idx="37842">
                  <c:v>4.6801481250016002</c:v>
                </c:pt>
                <c:pt idx="37843">
                  <c:v>4.67976875</c:v>
                </c:pt>
                <c:pt idx="37844">
                  <c:v>4.6793828124992007</c:v>
                </c:pt>
                <c:pt idx="37845">
                  <c:v>4.6799296875007999</c:v>
                </c:pt>
                <c:pt idx="37846">
                  <c:v>4.6803953124992006</c:v>
                </c:pt>
                <c:pt idx="37847">
                  <c:v>4.6808365624992003</c:v>
                </c:pt>
                <c:pt idx="37848">
                  <c:v>4.6812768750016005</c:v>
                </c:pt>
                <c:pt idx="37849">
                  <c:v>4.6817015624992004</c:v>
                </c:pt>
                <c:pt idx="37850">
                  <c:v>4.6821400000000004</c:v>
                </c:pt>
                <c:pt idx="37851">
                  <c:v>4.6825271875007992</c:v>
                </c:pt>
                <c:pt idx="37852">
                  <c:v>4.6829281250016006</c:v>
                </c:pt>
                <c:pt idx="37853">
                  <c:v>4.6833378124992002</c:v>
                </c:pt>
                <c:pt idx="37854">
                  <c:v>4.6837106250016003</c:v>
                </c:pt>
                <c:pt idx="37855">
                  <c:v>4.6840506250016007</c:v>
                </c:pt>
                <c:pt idx="37856">
                  <c:v>4.6845137499999998</c:v>
                </c:pt>
                <c:pt idx="37857">
                  <c:v>4.6849240624992001</c:v>
                </c:pt>
                <c:pt idx="37858">
                  <c:v>4.6852812500000001</c:v>
                </c:pt>
                <c:pt idx="37859">
                  <c:v>4.6857909375007996</c:v>
                </c:pt>
                <c:pt idx="37860">
                  <c:v>4.6861803124992001</c:v>
                </c:pt>
                <c:pt idx="37861">
                  <c:v>4.6865646875007991</c:v>
                </c:pt>
                <c:pt idx="37862">
                  <c:v>4.6869174999999998</c:v>
                </c:pt>
                <c:pt idx="37863">
                  <c:v>4.6867453124992009</c:v>
                </c:pt>
                <c:pt idx="37864">
                  <c:v>4.6863299999999999</c:v>
                </c:pt>
                <c:pt idx="37865">
                  <c:v>4.6855993750016003</c:v>
                </c:pt>
                <c:pt idx="37866">
                  <c:v>4.6851171875007998</c:v>
                </c:pt>
                <c:pt idx="37867">
                  <c:v>4.6847300000000001</c:v>
                </c:pt>
                <c:pt idx="37868">
                  <c:v>4.6842125000000001</c:v>
                </c:pt>
                <c:pt idx="37869">
                  <c:v>4.6836246875007994</c:v>
                </c:pt>
                <c:pt idx="37870">
                  <c:v>4.6831071875007995</c:v>
                </c:pt>
                <c:pt idx="37871">
                  <c:v>4.6826996875007998</c:v>
                </c:pt>
                <c:pt idx="37872">
                  <c:v>4.6821950000000001</c:v>
                </c:pt>
                <c:pt idx="37873">
                  <c:v>4.6815821875007995</c:v>
                </c:pt>
                <c:pt idx="37874">
                  <c:v>4.6810681250016009</c:v>
                </c:pt>
                <c:pt idx="37875">
                  <c:v>4.6805343750016002</c:v>
                </c:pt>
                <c:pt idx="37876">
                  <c:v>4.6799687499999996</c:v>
                </c:pt>
                <c:pt idx="37877">
                  <c:v>4.6794071875007992</c:v>
                </c:pt>
                <c:pt idx="37878">
                  <c:v>4.6789640624992002</c:v>
                </c:pt>
                <c:pt idx="37879">
                  <c:v>4.6785621875007992</c:v>
                </c:pt>
                <c:pt idx="37880">
                  <c:v>4.6780187499999997</c:v>
                </c:pt>
                <c:pt idx="37881">
                  <c:v>4.6776090624992008</c:v>
                </c:pt>
                <c:pt idx="37882">
                  <c:v>4.6771146875007998</c:v>
                </c:pt>
                <c:pt idx="37883">
                  <c:v>4.6767331250016007</c:v>
                </c:pt>
                <c:pt idx="37884">
                  <c:v>4.6771787500000004</c:v>
                </c:pt>
                <c:pt idx="37885">
                  <c:v>4.6775053124992008</c:v>
                </c:pt>
                <c:pt idx="37886">
                  <c:v>4.6778571875007993</c:v>
                </c:pt>
                <c:pt idx="37887">
                  <c:v>4.6781921875007999</c:v>
                </c:pt>
                <c:pt idx="37888">
                  <c:v>4.6785840624992003</c:v>
                </c:pt>
                <c:pt idx="37889">
                  <c:v>4.6791287500000003</c:v>
                </c:pt>
                <c:pt idx="37890">
                  <c:v>4.6794865624992008</c:v>
                </c:pt>
                <c:pt idx="37891">
                  <c:v>4.6800234375007994</c:v>
                </c:pt>
                <c:pt idx="37892">
                  <c:v>4.6804174999999999</c:v>
                </c:pt>
                <c:pt idx="37893">
                  <c:v>4.6809696875007996</c:v>
                </c:pt>
                <c:pt idx="37894">
                  <c:v>4.6814184375007999</c:v>
                </c:pt>
                <c:pt idx="37895">
                  <c:v>4.6817762500000004</c:v>
                </c:pt>
                <c:pt idx="37896">
                  <c:v>4.6821915624992005</c:v>
                </c:pt>
                <c:pt idx="37897">
                  <c:v>4.6828340624992002</c:v>
                </c:pt>
                <c:pt idx="37898">
                  <c:v>4.6832871875007998</c:v>
                </c:pt>
                <c:pt idx="37899">
                  <c:v>4.6837925</c:v>
                </c:pt>
                <c:pt idx="37900">
                  <c:v>4.6842368750016004</c:v>
                </c:pt>
                <c:pt idx="37901">
                  <c:v>4.6847915624992007</c:v>
                </c:pt>
                <c:pt idx="37902">
                  <c:v>4.6852062500000002</c:v>
                </c:pt>
                <c:pt idx="37903">
                  <c:v>4.6856974999999998</c:v>
                </c:pt>
                <c:pt idx="37904">
                  <c:v>4.6862265624992006</c:v>
                </c:pt>
                <c:pt idx="37905">
                  <c:v>4.6867274999999999</c:v>
                </c:pt>
                <c:pt idx="37906">
                  <c:v>4.6873431250016004</c:v>
                </c:pt>
                <c:pt idx="37907">
                  <c:v>4.6876831250016009</c:v>
                </c:pt>
                <c:pt idx="37908">
                  <c:v>4.6881300000000001</c:v>
                </c:pt>
                <c:pt idx="37909">
                  <c:v>4.6884981250016002</c:v>
                </c:pt>
                <c:pt idx="37910">
                  <c:v>4.6889756250016008</c:v>
                </c:pt>
                <c:pt idx="37911">
                  <c:v>4.6895550000000004</c:v>
                </c:pt>
                <c:pt idx="37912">
                  <c:v>4.6899312499999999</c:v>
                </c:pt>
                <c:pt idx="37913">
                  <c:v>4.6895437500000003</c:v>
                </c:pt>
                <c:pt idx="37914">
                  <c:v>4.6890959375007997</c:v>
                </c:pt>
                <c:pt idx="37915">
                  <c:v>4.6885440624992007</c:v>
                </c:pt>
                <c:pt idx="37916">
                  <c:v>4.6878037499999996</c:v>
                </c:pt>
                <c:pt idx="37917">
                  <c:v>4.6869281250016002</c:v>
                </c:pt>
                <c:pt idx="37918">
                  <c:v>4.6860684375007997</c:v>
                </c:pt>
                <c:pt idx="37919">
                  <c:v>4.6849550000000004</c:v>
                </c:pt>
                <c:pt idx="37920">
                  <c:v>4.6837540624992009</c:v>
                </c:pt>
                <c:pt idx="37921">
                  <c:v>4.6825115624992009</c:v>
                </c:pt>
                <c:pt idx="37922">
                  <c:v>4.6812871875007991</c:v>
                </c:pt>
                <c:pt idx="37923">
                  <c:v>4.6801356250016006</c:v>
                </c:pt>
                <c:pt idx="37924">
                  <c:v>4.6790668750016007</c:v>
                </c:pt>
                <c:pt idx="37925">
                  <c:v>4.6781406250016007</c:v>
                </c:pt>
                <c:pt idx="37926">
                  <c:v>4.6773540624992007</c:v>
                </c:pt>
                <c:pt idx="37927">
                  <c:v>4.6765706250016006</c:v>
                </c:pt>
                <c:pt idx="37928">
                  <c:v>4.6758537499999999</c:v>
                </c:pt>
                <c:pt idx="37929">
                  <c:v>4.6753981250016006</c:v>
                </c:pt>
                <c:pt idx="37930">
                  <c:v>4.6750668750016002</c:v>
                </c:pt>
                <c:pt idx="37931">
                  <c:v>4.6747078124992001</c:v>
                </c:pt>
                <c:pt idx="37932">
                  <c:v>4.6745940624992004</c:v>
                </c:pt>
                <c:pt idx="37933">
                  <c:v>4.6750109375007991</c:v>
                </c:pt>
                <c:pt idx="37934">
                  <c:v>4.6753940624992003</c:v>
                </c:pt>
                <c:pt idx="37935">
                  <c:v>4.6757393750016005</c:v>
                </c:pt>
                <c:pt idx="37936">
                  <c:v>4.6762559375007999</c:v>
                </c:pt>
                <c:pt idx="37937">
                  <c:v>4.6766281250016002</c:v>
                </c:pt>
                <c:pt idx="37938">
                  <c:v>4.6771287499999996</c:v>
                </c:pt>
                <c:pt idx="37939">
                  <c:v>4.6774971875007996</c:v>
                </c:pt>
                <c:pt idx="37940">
                  <c:v>4.6778378124992006</c:v>
                </c:pt>
                <c:pt idx="37941">
                  <c:v>4.6782921875007997</c:v>
                </c:pt>
                <c:pt idx="37942">
                  <c:v>4.6788006250016005</c:v>
                </c:pt>
                <c:pt idx="37943">
                  <c:v>4.6792974999999997</c:v>
                </c:pt>
                <c:pt idx="37944">
                  <c:v>4.6799303124992004</c:v>
                </c:pt>
                <c:pt idx="37945">
                  <c:v>4.6804334375007999</c:v>
                </c:pt>
                <c:pt idx="37946">
                  <c:v>4.6807662499999996</c:v>
                </c:pt>
                <c:pt idx="37947">
                  <c:v>4.6810909375007999</c:v>
                </c:pt>
                <c:pt idx="37948">
                  <c:v>4.6816996875007995</c:v>
                </c:pt>
                <c:pt idx="37949">
                  <c:v>4.6820228124992003</c:v>
                </c:pt>
                <c:pt idx="37950">
                  <c:v>4.6823878124992007</c:v>
                </c:pt>
                <c:pt idx="37951">
                  <c:v>4.6829225000000001</c:v>
                </c:pt>
                <c:pt idx="37952">
                  <c:v>4.6832593750016009</c:v>
                </c:pt>
                <c:pt idx="37953">
                  <c:v>4.6837799999999996</c:v>
                </c:pt>
                <c:pt idx="37954">
                  <c:v>4.6843690624992007</c:v>
                </c:pt>
                <c:pt idx="37955">
                  <c:v>4.6848787500000002</c:v>
                </c:pt>
                <c:pt idx="37956">
                  <c:v>4.68546</c:v>
                </c:pt>
                <c:pt idx="37957">
                  <c:v>4.6859659375007991</c:v>
                </c:pt>
                <c:pt idx="37958">
                  <c:v>4.6865500000000004</c:v>
                </c:pt>
                <c:pt idx="37959">
                  <c:v>4.6869271875007996</c:v>
                </c:pt>
                <c:pt idx="37960">
                  <c:v>4.6865587499999997</c:v>
                </c:pt>
                <c:pt idx="37961">
                  <c:v>4.6859250000000001</c:v>
                </c:pt>
                <c:pt idx="37962">
                  <c:v>4.6853800000000003</c:v>
                </c:pt>
                <c:pt idx="37963">
                  <c:v>4.6846803124992009</c:v>
                </c:pt>
                <c:pt idx="37964">
                  <c:v>4.6839578124992007</c:v>
                </c:pt>
                <c:pt idx="37965">
                  <c:v>4.683046875001601</c:v>
                </c:pt>
                <c:pt idx="37966">
                  <c:v>4.6819059375007992</c:v>
                </c:pt>
                <c:pt idx="37967">
                  <c:v>4.6806937499999997</c:v>
                </c:pt>
                <c:pt idx="37968">
                  <c:v>4.6796115624992005</c:v>
                </c:pt>
                <c:pt idx="37969">
                  <c:v>4.6785928124992004</c:v>
                </c:pt>
                <c:pt idx="37970">
                  <c:v>4.6775562500000003</c:v>
                </c:pt>
                <c:pt idx="37971">
                  <c:v>4.6766803124992009</c:v>
                </c:pt>
                <c:pt idx="37972">
                  <c:v>4.6759493750016006</c:v>
                </c:pt>
                <c:pt idx="37973">
                  <c:v>4.6752946875007995</c:v>
                </c:pt>
                <c:pt idx="37974">
                  <c:v>4.6746921875007992</c:v>
                </c:pt>
                <c:pt idx="37975">
                  <c:v>4.6742481250016006</c:v>
                </c:pt>
                <c:pt idx="37976">
                  <c:v>4.6737137500000001</c:v>
                </c:pt>
                <c:pt idx="37977">
                  <c:v>4.6733690624992006</c:v>
                </c:pt>
                <c:pt idx="37978">
                  <c:v>4.6737181250016002</c:v>
                </c:pt>
                <c:pt idx="37979">
                  <c:v>4.6740975000000002</c:v>
                </c:pt>
                <c:pt idx="37980">
                  <c:v>4.6744546875007993</c:v>
                </c:pt>
                <c:pt idx="37981">
                  <c:v>4.6749109375007993</c:v>
                </c:pt>
                <c:pt idx="37982">
                  <c:v>4.6753040624992002</c:v>
                </c:pt>
                <c:pt idx="37983">
                  <c:v>4.6757056250016005</c:v>
                </c:pt>
                <c:pt idx="37984">
                  <c:v>4.6761665624992004</c:v>
                </c:pt>
                <c:pt idx="37985">
                  <c:v>4.6764884375007991</c:v>
                </c:pt>
                <c:pt idx="37986">
                  <c:v>4.6768806250016004</c:v>
                </c:pt>
                <c:pt idx="37987">
                  <c:v>4.6772153124992002</c:v>
                </c:pt>
                <c:pt idx="37988">
                  <c:v>4.6776406250016009</c:v>
                </c:pt>
                <c:pt idx="37989">
                  <c:v>4.6780896875007993</c:v>
                </c:pt>
                <c:pt idx="37990">
                  <c:v>4.6779574999999998</c:v>
                </c:pt>
                <c:pt idx="37991">
                  <c:v>4.6775784375007996</c:v>
                </c:pt>
                <c:pt idx="37992">
                  <c:v>4.6772062500000002</c:v>
                </c:pt>
                <c:pt idx="37993">
                  <c:v>4.6768140624992007</c:v>
                </c:pt>
                <c:pt idx="37994">
                  <c:v>4.6764700000000001</c:v>
                </c:pt>
                <c:pt idx="37995">
                  <c:v>4.6760074999999999</c:v>
                </c:pt>
                <c:pt idx="37996">
                  <c:v>4.6755075000000001</c:v>
                </c:pt>
                <c:pt idx="37997">
                  <c:v>4.6751871875007991</c:v>
                </c:pt>
                <c:pt idx="37998">
                  <c:v>4.6755100000000001</c:v>
                </c:pt>
                <c:pt idx="37999">
                  <c:v>4.6759093750016003</c:v>
                </c:pt>
                <c:pt idx="38000">
                  <c:v>4.6763146875007999</c:v>
                </c:pt>
                <c:pt idx="38001">
                  <c:v>4.6766931250016004</c:v>
                </c:pt>
                <c:pt idx="38002">
                  <c:v>4.6771434375007992</c:v>
                </c:pt>
                <c:pt idx="38003">
                  <c:v>4.6775900000000004</c:v>
                </c:pt>
                <c:pt idx="38004">
                  <c:v>4.6781646875007992</c:v>
                </c:pt>
                <c:pt idx="38005">
                  <c:v>4.6786734375007999</c:v>
                </c:pt>
                <c:pt idx="38006">
                  <c:v>4.679195</c:v>
                </c:pt>
                <c:pt idx="38007">
                  <c:v>4.6796865624992003</c:v>
                </c:pt>
                <c:pt idx="38008">
                  <c:v>4.6801456250016003</c:v>
                </c:pt>
                <c:pt idx="38009">
                  <c:v>4.6805406250016004</c:v>
                </c:pt>
                <c:pt idx="38010">
                  <c:v>4.6809878124992004</c:v>
                </c:pt>
                <c:pt idx="38011">
                  <c:v>4.6815521875007997</c:v>
                </c:pt>
                <c:pt idx="38012">
                  <c:v>4.681944375001601</c:v>
                </c:pt>
                <c:pt idx="38013">
                  <c:v>4.6823815624992005</c:v>
                </c:pt>
                <c:pt idx="38014">
                  <c:v>4.6827237500000001</c:v>
                </c:pt>
                <c:pt idx="38015">
                  <c:v>4.6831356250016007</c:v>
                </c:pt>
                <c:pt idx="38016">
                  <c:v>4.6836015624992005</c:v>
                </c:pt>
                <c:pt idx="38017">
                  <c:v>4.6839924999999996</c:v>
                </c:pt>
                <c:pt idx="38018">
                  <c:v>4.6844237499999997</c:v>
                </c:pt>
                <c:pt idx="38019">
                  <c:v>4.6848115624992008</c:v>
                </c:pt>
                <c:pt idx="38020">
                  <c:v>4.6853587499999998</c:v>
                </c:pt>
                <c:pt idx="38021">
                  <c:v>4.6857503124992004</c:v>
                </c:pt>
                <c:pt idx="38022">
                  <c:v>4.6862290624992005</c:v>
                </c:pt>
                <c:pt idx="38023">
                  <c:v>4.6867653124992001</c:v>
                </c:pt>
                <c:pt idx="38024">
                  <c:v>4.6863490624992004</c:v>
                </c:pt>
                <c:pt idx="38025">
                  <c:v>4.6859796875007991</c:v>
                </c:pt>
                <c:pt idx="38026">
                  <c:v>4.6855728124992009</c:v>
                </c:pt>
                <c:pt idx="38027">
                  <c:v>4.6851040624992004</c:v>
                </c:pt>
                <c:pt idx="38028">
                  <c:v>4.6846162500000004</c:v>
                </c:pt>
                <c:pt idx="38029">
                  <c:v>4.6841359375007992</c:v>
                </c:pt>
                <c:pt idx="38030">
                  <c:v>4.6835821875007992</c:v>
                </c:pt>
                <c:pt idx="38031">
                  <c:v>4.6829871875007996</c:v>
                </c:pt>
                <c:pt idx="38032">
                  <c:v>4.6822096875007997</c:v>
                </c:pt>
                <c:pt idx="38033">
                  <c:v>4.6813593750016009</c:v>
                </c:pt>
                <c:pt idx="38034">
                  <c:v>4.6805287499999997</c:v>
                </c:pt>
                <c:pt idx="38035">
                  <c:v>4.679805</c:v>
                </c:pt>
                <c:pt idx="38036">
                  <c:v>4.6790015624992005</c:v>
                </c:pt>
                <c:pt idx="38037">
                  <c:v>4.6781484375007993</c:v>
                </c:pt>
                <c:pt idx="38038">
                  <c:v>4.6773121875007995</c:v>
                </c:pt>
                <c:pt idx="38039">
                  <c:v>4.6766309375007991</c:v>
                </c:pt>
                <c:pt idx="38040">
                  <c:v>4.6758418750016002</c:v>
                </c:pt>
                <c:pt idx="38041">
                  <c:v>4.675116875001601</c:v>
                </c:pt>
                <c:pt idx="38042">
                  <c:v>4.6746178124992008</c:v>
                </c:pt>
                <c:pt idx="38043">
                  <c:v>4.6741359375007994</c:v>
                </c:pt>
                <c:pt idx="38044">
                  <c:v>4.6736137500000003</c:v>
                </c:pt>
                <c:pt idx="38045">
                  <c:v>4.6731618750016004</c:v>
                </c:pt>
                <c:pt idx="38046">
                  <c:v>4.6728143750016002</c:v>
                </c:pt>
                <c:pt idx="38047">
                  <c:v>4.6723506250016005</c:v>
                </c:pt>
                <c:pt idx="38048">
                  <c:v>4.6725337500000004</c:v>
                </c:pt>
                <c:pt idx="38049">
                  <c:v>4.6728890624992001</c:v>
                </c:pt>
                <c:pt idx="38050">
                  <c:v>4.6733171875007997</c:v>
                </c:pt>
                <c:pt idx="38051">
                  <c:v>4.6737099999999998</c:v>
                </c:pt>
                <c:pt idx="38052">
                  <c:v>4.6742437499999996</c:v>
                </c:pt>
                <c:pt idx="38053">
                  <c:v>4.6746634375007998</c:v>
                </c:pt>
                <c:pt idx="38054">
                  <c:v>4.6752787500000004</c:v>
                </c:pt>
                <c:pt idx="38055">
                  <c:v>4.6757146875007995</c:v>
                </c:pt>
                <c:pt idx="38056">
                  <c:v>4.6761490624992001</c:v>
                </c:pt>
                <c:pt idx="38057">
                  <c:v>4.6764784375007995</c:v>
                </c:pt>
                <c:pt idx="38058">
                  <c:v>4.6769396875007994</c:v>
                </c:pt>
                <c:pt idx="38059">
                  <c:v>4.6772812500000001</c:v>
                </c:pt>
                <c:pt idx="38060">
                  <c:v>4.6776603124992002</c:v>
                </c:pt>
                <c:pt idx="38061">
                  <c:v>4.6780974999999998</c:v>
                </c:pt>
                <c:pt idx="38062">
                  <c:v>4.6784281250016004</c:v>
                </c:pt>
                <c:pt idx="38063">
                  <c:v>4.6788871875007993</c:v>
                </c:pt>
                <c:pt idx="38064">
                  <c:v>4.6793912500000001</c:v>
                </c:pt>
                <c:pt idx="38065">
                  <c:v>4.6798293750016002</c:v>
                </c:pt>
                <c:pt idx="38066">
                  <c:v>4.6801718750016006</c:v>
                </c:pt>
                <c:pt idx="38067">
                  <c:v>4.6807012500000003</c:v>
                </c:pt>
                <c:pt idx="38068">
                  <c:v>4.6812581250016008</c:v>
                </c:pt>
                <c:pt idx="38069">
                  <c:v>4.6816153124992006</c:v>
                </c:pt>
                <c:pt idx="38070">
                  <c:v>4.6821109375007994</c:v>
                </c:pt>
                <c:pt idx="38071">
                  <c:v>4.6825759375007996</c:v>
                </c:pt>
                <c:pt idx="38072">
                  <c:v>4.6830821875007995</c:v>
                </c:pt>
                <c:pt idx="38073">
                  <c:v>4.6834881250016007</c:v>
                </c:pt>
                <c:pt idx="38074">
                  <c:v>4.6839284375007999</c:v>
                </c:pt>
                <c:pt idx="38075">
                  <c:v>4.6843012499999999</c:v>
                </c:pt>
                <c:pt idx="38076">
                  <c:v>4.6837574999999996</c:v>
                </c:pt>
                <c:pt idx="38077">
                  <c:v>4.6831106250016008</c:v>
                </c:pt>
                <c:pt idx="38078">
                  <c:v>4.6826974999999997</c:v>
                </c:pt>
                <c:pt idx="38079">
                  <c:v>4.6823753124992002</c:v>
                </c:pt>
                <c:pt idx="38080">
                  <c:v>4.6819371875007993</c:v>
                </c:pt>
                <c:pt idx="38081">
                  <c:v>4.6814249999999999</c:v>
                </c:pt>
                <c:pt idx="38082">
                  <c:v>4.6809793750016002</c:v>
                </c:pt>
                <c:pt idx="38083">
                  <c:v>4.6805937499999999</c:v>
                </c:pt>
                <c:pt idx="38084">
                  <c:v>4.6801971875007995</c:v>
                </c:pt>
                <c:pt idx="38085">
                  <c:v>4.6796356250016009</c:v>
                </c:pt>
                <c:pt idx="38086">
                  <c:v>4.6790028124992009</c:v>
                </c:pt>
                <c:pt idx="38087">
                  <c:v>4.6783571875007999</c:v>
                </c:pt>
                <c:pt idx="38088">
                  <c:v>4.6774956250016002</c:v>
                </c:pt>
                <c:pt idx="38089">
                  <c:v>4.6766643750016001</c:v>
                </c:pt>
                <c:pt idx="38090">
                  <c:v>4.6759431250016004</c:v>
                </c:pt>
                <c:pt idx="38091">
                  <c:v>4.6753218750016003</c:v>
                </c:pt>
                <c:pt idx="38092">
                  <c:v>4.6745700000000001</c:v>
                </c:pt>
                <c:pt idx="38093">
                  <c:v>4.6738709375007996</c:v>
                </c:pt>
                <c:pt idx="38094">
                  <c:v>4.6732921875007998</c:v>
                </c:pt>
                <c:pt idx="38095">
                  <c:v>4.6728734375007992</c:v>
                </c:pt>
                <c:pt idx="38096">
                  <c:v>4.6724812499999997</c:v>
                </c:pt>
                <c:pt idx="38097">
                  <c:v>4.6720562499999998</c:v>
                </c:pt>
                <c:pt idx="38098">
                  <c:v>4.6724631250016007</c:v>
                </c:pt>
                <c:pt idx="38099">
                  <c:v>4.6728406250016006</c:v>
                </c:pt>
                <c:pt idx="38100">
                  <c:v>4.6732118750016003</c:v>
                </c:pt>
                <c:pt idx="38101">
                  <c:v>4.6737025000000001</c:v>
                </c:pt>
                <c:pt idx="38102">
                  <c:v>4.6740284375007999</c:v>
                </c:pt>
                <c:pt idx="38103">
                  <c:v>4.6745021875007993</c:v>
                </c:pt>
                <c:pt idx="38104">
                  <c:v>4.6749115624992008</c:v>
                </c:pt>
                <c:pt idx="38105">
                  <c:v>4.6753225</c:v>
                </c:pt>
                <c:pt idx="38106">
                  <c:v>4.675785625001601</c:v>
                </c:pt>
                <c:pt idx="38107">
                  <c:v>4.6761400000000002</c:v>
                </c:pt>
                <c:pt idx="38108">
                  <c:v>4.6764859375007992</c:v>
                </c:pt>
                <c:pt idx="38109">
                  <c:v>4.6770050000000003</c:v>
                </c:pt>
                <c:pt idx="38110">
                  <c:v>4.67753</c:v>
                </c:pt>
                <c:pt idx="38111">
                  <c:v>4.6779812500000002</c:v>
                </c:pt>
                <c:pt idx="38112">
                  <c:v>4.6782953124992002</c:v>
                </c:pt>
                <c:pt idx="38113">
                  <c:v>4.6786403124992004</c:v>
                </c:pt>
                <c:pt idx="38114">
                  <c:v>4.6782562499999996</c:v>
                </c:pt>
                <c:pt idx="38115">
                  <c:v>4.6779128124992004</c:v>
                </c:pt>
                <c:pt idx="38116">
                  <c:v>4.6775856250016004</c:v>
                </c:pt>
                <c:pt idx="38117">
                  <c:v>4.6772646875007995</c:v>
                </c:pt>
                <c:pt idx="38118">
                  <c:v>4.6766134375007997</c:v>
                </c:pt>
                <c:pt idx="38119">
                  <c:v>4.6760215624992005</c:v>
                </c:pt>
                <c:pt idx="38120">
                  <c:v>4.6754146875007994</c:v>
                </c:pt>
                <c:pt idx="38121">
                  <c:v>4.6750118750016005</c:v>
                </c:pt>
                <c:pt idx="38122">
                  <c:v>4.6746290624992008</c:v>
                </c:pt>
                <c:pt idx="38123">
                  <c:v>4.6743075000000003</c:v>
                </c:pt>
                <c:pt idx="38124">
                  <c:v>4.6739100000000002</c:v>
                </c:pt>
                <c:pt idx="38125">
                  <c:v>4.6735249999999997</c:v>
                </c:pt>
                <c:pt idx="38126">
                  <c:v>4.6729353124992006</c:v>
                </c:pt>
                <c:pt idx="38127">
                  <c:v>4.6723524999999997</c:v>
                </c:pt>
                <c:pt idx="38128">
                  <c:v>4.6724809375007998</c:v>
                </c:pt>
                <c:pt idx="38129">
                  <c:v>4.6728100000000001</c:v>
                </c:pt>
                <c:pt idx="38130">
                  <c:v>4.6723834375007991</c:v>
                </c:pt>
                <c:pt idx="38131">
                  <c:v>4.6724506250016002</c:v>
                </c:pt>
                <c:pt idx="38132">
                  <c:v>4.6728118750016003</c:v>
                </c:pt>
                <c:pt idx="38133">
                  <c:v>4.6732624999999999</c:v>
                </c:pt>
                <c:pt idx="38134">
                  <c:v>4.6736043750016005</c:v>
                </c:pt>
                <c:pt idx="38135">
                  <c:v>4.6741659375007991</c:v>
                </c:pt>
                <c:pt idx="38136">
                  <c:v>4.6745446875007994</c:v>
                </c:pt>
                <c:pt idx="38137">
                  <c:v>4.6751109375007998</c:v>
                </c:pt>
                <c:pt idx="38138">
                  <c:v>4.6756621875007998</c:v>
                </c:pt>
                <c:pt idx="38139">
                  <c:v>4.6763059375007998</c:v>
                </c:pt>
                <c:pt idx="38140">
                  <c:v>4.6767818750016001</c:v>
                </c:pt>
                <c:pt idx="38141">
                  <c:v>4.6774062499999998</c:v>
                </c:pt>
                <c:pt idx="38142">
                  <c:v>4.6778384375007995</c:v>
                </c:pt>
                <c:pt idx="38143">
                  <c:v>4.6781821875007994</c:v>
                </c:pt>
                <c:pt idx="38144">
                  <c:v>4.6787450000000002</c:v>
                </c:pt>
                <c:pt idx="38145">
                  <c:v>4.6792712500000002</c:v>
                </c:pt>
                <c:pt idx="38146">
                  <c:v>4.6797453124992003</c:v>
                </c:pt>
                <c:pt idx="38147">
                  <c:v>4.6802031250016007</c:v>
                </c:pt>
                <c:pt idx="38148">
                  <c:v>4.6805309375007997</c:v>
                </c:pt>
                <c:pt idx="38149">
                  <c:v>4.6808540624992006</c:v>
                </c:pt>
                <c:pt idx="38150">
                  <c:v>4.6804390624992003</c:v>
                </c:pt>
                <c:pt idx="38151">
                  <c:v>4.6800978124992003</c:v>
                </c:pt>
                <c:pt idx="38152">
                  <c:v>4.679735</c:v>
                </c:pt>
                <c:pt idx="38153">
                  <c:v>4.6788865624992004</c:v>
                </c:pt>
                <c:pt idx="38154">
                  <c:v>4.6782378124992006</c:v>
                </c:pt>
                <c:pt idx="38155">
                  <c:v>4.6775574999999998</c:v>
                </c:pt>
                <c:pt idx="38156">
                  <c:v>4.6768393750016006</c:v>
                </c:pt>
                <c:pt idx="38157">
                  <c:v>4.6760056250016007</c:v>
                </c:pt>
                <c:pt idx="38158">
                  <c:v>4.6752559375007996</c:v>
                </c:pt>
                <c:pt idx="38159">
                  <c:v>4.6745790624992001</c:v>
                </c:pt>
                <c:pt idx="38160">
                  <c:v>4.6739078124992002</c:v>
                </c:pt>
                <c:pt idx="38161">
                  <c:v>4.6731909375007996</c:v>
                </c:pt>
                <c:pt idx="38162">
                  <c:v>4.6725309375007997</c:v>
                </c:pt>
                <c:pt idx="38163">
                  <c:v>4.6721193750016008</c:v>
                </c:pt>
                <c:pt idx="38164">
                  <c:v>4.6717424999999997</c:v>
                </c:pt>
                <c:pt idx="38165">
                  <c:v>4.6714128124992005</c:v>
                </c:pt>
                <c:pt idx="38166">
                  <c:v>4.6709699999999996</c:v>
                </c:pt>
                <c:pt idx="38167">
                  <c:v>4.6713521875007995</c:v>
                </c:pt>
                <c:pt idx="38168">
                  <c:v>4.6717806250016007</c:v>
                </c:pt>
                <c:pt idx="38169">
                  <c:v>4.6721209375007993</c:v>
                </c:pt>
                <c:pt idx="38170">
                  <c:v>4.6725962499999998</c:v>
                </c:pt>
                <c:pt idx="38171">
                  <c:v>4.6730196875007994</c:v>
                </c:pt>
                <c:pt idx="38172">
                  <c:v>4.6734868750016005</c:v>
                </c:pt>
                <c:pt idx="38173">
                  <c:v>4.6740331250016007</c:v>
                </c:pt>
                <c:pt idx="38174">
                  <c:v>4.6744803124992007</c:v>
                </c:pt>
                <c:pt idx="38175">
                  <c:v>4.6750378124992009</c:v>
                </c:pt>
                <c:pt idx="38176">
                  <c:v>4.6755903124992004</c:v>
                </c:pt>
                <c:pt idx="38177">
                  <c:v>4.6759681250016003</c:v>
                </c:pt>
                <c:pt idx="38178">
                  <c:v>4.6764496875007993</c:v>
                </c:pt>
                <c:pt idx="38179">
                  <c:v>4.6768200000000002</c:v>
                </c:pt>
                <c:pt idx="38180">
                  <c:v>4.6771731250016009</c:v>
                </c:pt>
                <c:pt idx="38181">
                  <c:v>4.6776640624992005</c:v>
                </c:pt>
                <c:pt idx="38182">
                  <c:v>4.6779881250016002</c:v>
                </c:pt>
                <c:pt idx="38183">
                  <c:v>4.6785640624992002</c:v>
                </c:pt>
                <c:pt idx="38184">
                  <c:v>4.6789868750016002</c:v>
                </c:pt>
                <c:pt idx="38185">
                  <c:v>4.6793321875007994</c:v>
                </c:pt>
                <c:pt idx="38186">
                  <c:v>4.679805</c:v>
                </c:pt>
                <c:pt idx="38187">
                  <c:v>4.6801899999999996</c:v>
                </c:pt>
                <c:pt idx="38188">
                  <c:v>4.6806731250016007</c:v>
                </c:pt>
                <c:pt idx="38189">
                  <c:v>4.6812493750016007</c:v>
                </c:pt>
                <c:pt idx="38190">
                  <c:v>4.6816246875007996</c:v>
                </c:pt>
                <c:pt idx="38191">
                  <c:v>4.6819903124992006</c:v>
                </c:pt>
                <c:pt idx="38192">
                  <c:v>4.6825999999999999</c:v>
                </c:pt>
                <c:pt idx="38193">
                  <c:v>4.6829618750016007</c:v>
                </c:pt>
                <c:pt idx="38194">
                  <c:v>4.6833693750016003</c:v>
                </c:pt>
                <c:pt idx="38195">
                  <c:v>4.6837468750016003</c:v>
                </c:pt>
                <c:pt idx="38196">
                  <c:v>4.6841096875007997</c:v>
                </c:pt>
                <c:pt idx="38197">
                  <c:v>4.6837628124992001</c:v>
                </c:pt>
                <c:pt idx="38198">
                  <c:v>4.6833371875007996</c:v>
                </c:pt>
                <c:pt idx="38199">
                  <c:v>4.6828784375007997</c:v>
                </c:pt>
                <c:pt idx="38200">
                  <c:v>4.6824109375007996</c:v>
                </c:pt>
                <c:pt idx="38201">
                  <c:v>4.6818137499999999</c:v>
                </c:pt>
                <c:pt idx="38202">
                  <c:v>4.6811618750016004</c:v>
                </c:pt>
                <c:pt idx="38203">
                  <c:v>4.6804353124992009</c:v>
                </c:pt>
                <c:pt idx="38204">
                  <c:v>4.6796875</c:v>
                </c:pt>
                <c:pt idx="38205">
                  <c:v>4.6788634375007998</c:v>
                </c:pt>
                <c:pt idx="38206">
                  <c:v>4.6780237500000004</c:v>
                </c:pt>
                <c:pt idx="38207">
                  <c:v>4.6772893750016005</c:v>
                </c:pt>
                <c:pt idx="38208">
                  <c:v>4.6766637500000003</c:v>
                </c:pt>
                <c:pt idx="38209">
                  <c:v>4.6760453124992001</c:v>
                </c:pt>
                <c:pt idx="38210">
                  <c:v>4.6755381250016006</c:v>
                </c:pt>
                <c:pt idx="38211">
                  <c:v>4.6751340624992004</c:v>
                </c:pt>
                <c:pt idx="38212">
                  <c:v>4.6747990624992006</c:v>
                </c:pt>
                <c:pt idx="38213">
                  <c:v>4.6742987500000002</c:v>
                </c:pt>
                <c:pt idx="38214">
                  <c:v>4.6746353124992002</c:v>
                </c:pt>
                <c:pt idx="38215">
                  <c:v>4.6747821875007993</c:v>
                </c:pt>
                <c:pt idx="38216">
                  <c:v>4.6752112500000003</c:v>
                </c:pt>
                <c:pt idx="38217">
                  <c:v>4.6756087500000003</c:v>
                </c:pt>
                <c:pt idx="38218">
                  <c:v>4.6759515624992005</c:v>
                </c:pt>
                <c:pt idx="38219">
                  <c:v>4.6763796875007992</c:v>
                </c:pt>
                <c:pt idx="38220">
                  <c:v>4.6759124999999999</c:v>
                </c:pt>
                <c:pt idx="38221">
                  <c:v>4.6755315624992004</c:v>
                </c:pt>
                <c:pt idx="38222">
                  <c:v>4.6751440624992009</c:v>
                </c:pt>
                <c:pt idx="38223">
                  <c:v>4.6756859375007993</c:v>
                </c:pt>
                <c:pt idx="38224">
                  <c:v>4.6760725000000001</c:v>
                </c:pt>
                <c:pt idx="38225">
                  <c:v>4.6766015624992008</c:v>
                </c:pt>
                <c:pt idx="38226">
                  <c:v>4.6769921875007991</c:v>
                </c:pt>
                <c:pt idx="38227">
                  <c:v>4.6773331250016001</c:v>
                </c:pt>
                <c:pt idx="38228">
                  <c:v>4.6769078124992003</c:v>
                </c:pt>
                <c:pt idx="38229">
                  <c:v>4.6765524999999997</c:v>
                </c:pt>
                <c:pt idx="38230">
                  <c:v>4.6760143750016008</c:v>
                </c:pt>
                <c:pt idx="38231">
                  <c:v>4.6755190624992009</c:v>
                </c:pt>
                <c:pt idx="38232">
                  <c:v>4.6748996875007993</c:v>
                </c:pt>
                <c:pt idx="38233">
                  <c:v>4.6743940624992009</c:v>
                </c:pt>
                <c:pt idx="38234">
                  <c:v>4.6738843750016006</c:v>
                </c:pt>
                <c:pt idx="38235">
                  <c:v>4.6732587499999996</c:v>
                </c:pt>
                <c:pt idx="38236">
                  <c:v>4.6725753124992009</c:v>
                </c:pt>
                <c:pt idx="38237">
                  <c:v>4.6718831250016004</c:v>
                </c:pt>
                <c:pt idx="38238">
                  <c:v>4.6712996875007997</c:v>
                </c:pt>
                <c:pt idx="38239">
                  <c:v>4.6706028124992001</c:v>
                </c:pt>
                <c:pt idx="38240">
                  <c:v>4.6699015624992004</c:v>
                </c:pt>
                <c:pt idx="38241">
                  <c:v>4.6692846875007996</c:v>
                </c:pt>
                <c:pt idx="38242">
                  <c:v>4.6687275000000001</c:v>
                </c:pt>
                <c:pt idx="38243">
                  <c:v>4.6682415624992002</c:v>
                </c:pt>
                <c:pt idx="38244">
                  <c:v>4.6677875000000002</c:v>
                </c:pt>
                <c:pt idx="38245">
                  <c:v>4.6673453124992008</c:v>
                </c:pt>
                <c:pt idx="38246">
                  <c:v>4.6677446875007993</c:v>
                </c:pt>
                <c:pt idx="38247">
                  <c:v>4.6682337499999997</c:v>
                </c:pt>
                <c:pt idx="38248">
                  <c:v>4.6686318750016005</c:v>
                </c:pt>
                <c:pt idx="38249">
                  <c:v>4.66907125</c:v>
                </c:pt>
                <c:pt idx="38250">
                  <c:v>4.6693949999999997</c:v>
                </c:pt>
                <c:pt idx="38251">
                  <c:v>4.6699065624992002</c:v>
                </c:pt>
                <c:pt idx="38252">
                  <c:v>4.6703887499999999</c:v>
                </c:pt>
                <c:pt idx="38253">
                  <c:v>4.6708868750016004</c:v>
                </c:pt>
                <c:pt idx="38254">
                  <c:v>4.6715203124992009</c:v>
                </c:pt>
                <c:pt idx="38255">
                  <c:v>4.6719362499999999</c:v>
                </c:pt>
                <c:pt idx="38256">
                  <c:v>4.6725300000000001</c:v>
                </c:pt>
                <c:pt idx="38257">
                  <c:v>4.6730468750016003</c:v>
                </c:pt>
                <c:pt idx="38258">
                  <c:v>4.6736509375007991</c:v>
                </c:pt>
                <c:pt idx="38259">
                  <c:v>4.6741834375007993</c:v>
                </c:pt>
                <c:pt idx="38260">
                  <c:v>4.6745256250016007</c:v>
                </c:pt>
                <c:pt idx="38261">
                  <c:v>4.6748518750016004</c:v>
                </c:pt>
                <c:pt idx="38262">
                  <c:v>4.6753653124992001</c:v>
                </c:pt>
                <c:pt idx="38263">
                  <c:v>4.6757221875007993</c:v>
                </c:pt>
                <c:pt idx="38264">
                  <c:v>4.6761934375007996</c:v>
                </c:pt>
                <c:pt idx="38265">
                  <c:v>4.6765284375007994</c:v>
                </c:pt>
                <c:pt idx="38266">
                  <c:v>4.6768668750016005</c:v>
                </c:pt>
                <c:pt idx="38267">
                  <c:v>4.6772671875007994</c:v>
                </c:pt>
                <c:pt idx="38268">
                  <c:v>4.6777603124992009</c:v>
                </c:pt>
                <c:pt idx="38269">
                  <c:v>4.6781643750016002</c:v>
                </c:pt>
                <c:pt idx="38270">
                  <c:v>4.6787712499999996</c:v>
                </c:pt>
                <c:pt idx="38271">
                  <c:v>4.6792715624992001</c:v>
                </c:pt>
                <c:pt idx="38272">
                  <c:v>4.6797115624992003</c:v>
                </c:pt>
                <c:pt idx="38273">
                  <c:v>4.6791056250016005</c:v>
                </c:pt>
                <c:pt idx="38274">
                  <c:v>4.6786843750016009</c:v>
                </c:pt>
                <c:pt idx="38275">
                  <c:v>4.6782643750016009</c:v>
                </c:pt>
                <c:pt idx="38276">
                  <c:v>4.6776884375007999</c:v>
                </c:pt>
                <c:pt idx="38277">
                  <c:v>4.67709375</c:v>
                </c:pt>
                <c:pt idx="38278">
                  <c:v>4.6765259375007995</c:v>
                </c:pt>
                <c:pt idx="38279">
                  <c:v>4.6759362500000003</c:v>
                </c:pt>
                <c:pt idx="38280">
                  <c:v>4.6752771875007992</c:v>
                </c:pt>
                <c:pt idx="38281">
                  <c:v>4.6745850000000004</c:v>
                </c:pt>
                <c:pt idx="38282">
                  <c:v>4.6739043750016007</c:v>
                </c:pt>
                <c:pt idx="38283">
                  <c:v>4.6733178124992003</c:v>
                </c:pt>
                <c:pt idx="38284">
                  <c:v>4.6727499999999997</c:v>
                </c:pt>
                <c:pt idx="38285">
                  <c:v>4.6722153124992003</c:v>
                </c:pt>
                <c:pt idx="38286">
                  <c:v>4.6717396875007999</c:v>
                </c:pt>
                <c:pt idx="38287">
                  <c:v>4.6713231250016003</c:v>
                </c:pt>
                <c:pt idx="38288">
                  <c:v>4.6708821875007995</c:v>
                </c:pt>
                <c:pt idx="38289">
                  <c:v>4.6704125000000003</c:v>
                </c:pt>
                <c:pt idx="38290">
                  <c:v>4.6699953124992009</c:v>
                </c:pt>
                <c:pt idx="38291">
                  <c:v>4.6703731250016007</c:v>
                </c:pt>
                <c:pt idx="38292">
                  <c:v>4.6707312500000002</c:v>
                </c:pt>
                <c:pt idx="38293">
                  <c:v>4.6711021875007992</c:v>
                </c:pt>
                <c:pt idx="38294">
                  <c:v>4.6714168750016007</c:v>
                </c:pt>
                <c:pt idx="38295">
                  <c:v>4.6717581250016007</c:v>
                </c:pt>
                <c:pt idx="38296">
                  <c:v>4.6721199999999996</c:v>
                </c:pt>
                <c:pt idx="38297">
                  <c:v>4.6724968750016007</c:v>
                </c:pt>
                <c:pt idx="38298">
                  <c:v>4.6729271875007994</c:v>
                </c:pt>
                <c:pt idx="38299">
                  <c:v>4.6733184375007992</c:v>
                </c:pt>
                <c:pt idx="38300">
                  <c:v>4.6738212499999996</c:v>
                </c:pt>
                <c:pt idx="38301">
                  <c:v>4.6741915624992005</c:v>
                </c:pt>
                <c:pt idx="38302">
                  <c:v>4.6746499999999997</c:v>
                </c:pt>
                <c:pt idx="38303">
                  <c:v>4.6750271875007998</c:v>
                </c:pt>
                <c:pt idx="38304">
                  <c:v>4.6753478124992007</c:v>
                </c:pt>
                <c:pt idx="38305">
                  <c:v>4.6756878124992003</c:v>
                </c:pt>
                <c:pt idx="38306">
                  <c:v>4.6760156250016003</c:v>
                </c:pt>
                <c:pt idx="38307">
                  <c:v>4.6764793750016009</c:v>
                </c:pt>
                <c:pt idx="38308">
                  <c:v>4.6769212500000004</c:v>
                </c:pt>
                <c:pt idx="38309">
                  <c:v>4.6773199999999999</c:v>
                </c:pt>
                <c:pt idx="38310">
                  <c:v>4.6776434375007998</c:v>
                </c:pt>
                <c:pt idx="38311">
                  <c:v>4.6773190624992003</c:v>
                </c:pt>
                <c:pt idx="38312">
                  <c:v>4.6769143750016005</c:v>
                </c:pt>
                <c:pt idx="38313">
                  <c:v>4.6764459375007998</c:v>
                </c:pt>
                <c:pt idx="38314">
                  <c:v>4.6760128124992004</c:v>
                </c:pt>
                <c:pt idx="38315">
                  <c:v>4.6754109375007991</c:v>
                </c:pt>
                <c:pt idx="38316">
                  <c:v>4.6749925000000001</c:v>
                </c:pt>
                <c:pt idx="38317">
                  <c:v>4.6745878124992002</c:v>
                </c:pt>
                <c:pt idx="38318">
                  <c:v>4.6742634375007999</c:v>
                </c:pt>
                <c:pt idx="38319">
                  <c:v>4.6738431250016008</c:v>
                </c:pt>
                <c:pt idx="38320">
                  <c:v>4.6733746875007993</c:v>
                </c:pt>
                <c:pt idx="38321">
                  <c:v>4.6728387500000004</c:v>
                </c:pt>
                <c:pt idx="38322">
                  <c:v>4.6724853124992007</c:v>
                </c:pt>
                <c:pt idx="38323">
                  <c:v>4.6721028124992001</c:v>
                </c:pt>
                <c:pt idx="38324">
                  <c:v>4.6715484375007996</c:v>
                </c:pt>
                <c:pt idx="38325">
                  <c:v>4.6710543750016003</c:v>
                </c:pt>
                <c:pt idx="38326">
                  <c:v>4.6713903124992004</c:v>
                </c:pt>
                <c:pt idx="38327">
                  <c:v>4.6718000000000002</c:v>
                </c:pt>
                <c:pt idx="38328">
                  <c:v>4.6721450000000004</c:v>
                </c:pt>
                <c:pt idx="38329">
                  <c:v>4.6727531250016003</c:v>
                </c:pt>
                <c:pt idx="38330">
                  <c:v>4.6732800000000001</c:v>
                </c:pt>
                <c:pt idx="38331">
                  <c:v>4.6736624999999998</c:v>
                </c:pt>
                <c:pt idx="38332">
                  <c:v>4.67423375</c:v>
                </c:pt>
                <c:pt idx="38333">
                  <c:v>4.6748281250016008</c:v>
                </c:pt>
                <c:pt idx="38334">
                  <c:v>4.6751509375007991</c:v>
                </c:pt>
                <c:pt idx="38335">
                  <c:v>4.6755906250016004</c:v>
                </c:pt>
                <c:pt idx="38336">
                  <c:v>4.6759928124992003</c:v>
                </c:pt>
                <c:pt idx="38337">
                  <c:v>4.6765343750016006</c:v>
                </c:pt>
                <c:pt idx="38338">
                  <c:v>4.6768840624992007</c:v>
                </c:pt>
                <c:pt idx="38339">
                  <c:v>4.67747125</c:v>
                </c:pt>
                <c:pt idx="38340">
                  <c:v>4.6780643750016004</c:v>
                </c:pt>
                <c:pt idx="38341">
                  <c:v>4.6784259375007995</c:v>
                </c:pt>
                <c:pt idx="38342">
                  <c:v>4.6789618750016002</c:v>
                </c:pt>
                <c:pt idx="38343">
                  <c:v>4.6793353124992008</c:v>
                </c:pt>
                <c:pt idx="38344">
                  <c:v>4.6798331250016005</c:v>
                </c:pt>
                <c:pt idx="38345">
                  <c:v>4.6803906250016007</c:v>
                </c:pt>
                <c:pt idx="38346">
                  <c:v>4.6807190624992003</c:v>
                </c:pt>
                <c:pt idx="38347">
                  <c:v>4.6811825000000002</c:v>
                </c:pt>
                <c:pt idx="38348">
                  <c:v>4.6815678124992006</c:v>
                </c:pt>
                <c:pt idx="38349">
                  <c:v>4.6819493750016008</c:v>
                </c:pt>
                <c:pt idx="38350">
                  <c:v>4.6813356250016005</c:v>
                </c:pt>
                <c:pt idx="38351">
                  <c:v>4.6807484375007995</c:v>
                </c:pt>
                <c:pt idx="38352">
                  <c:v>4.6800818750016004</c:v>
                </c:pt>
                <c:pt idx="38353">
                  <c:v>4.6793184375007995</c:v>
                </c:pt>
                <c:pt idx="38354">
                  <c:v>4.6783903124992001</c:v>
                </c:pt>
                <c:pt idx="38355">
                  <c:v>4.6774046875007995</c:v>
                </c:pt>
                <c:pt idx="38356">
                  <c:v>4.6765081250016003</c:v>
                </c:pt>
                <c:pt idx="38357">
                  <c:v>4.6757600000000004</c:v>
                </c:pt>
                <c:pt idx="38358">
                  <c:v>4.6749999999999998</c:v>
                </c:pt>
                <c:pt idx="38359">
                  <c:v>4.6742215624992003</c:v>
                </c:pt>
                <c:pt idx="38360">
                  <c:v>4.6735621875007993</c:v>
                </c:pt>
                <c:pt idx="38361">
                  <c:v>4.6731024999999997</c:v>
                </c:pt>
                <c:pt idx="38362">
                  <c:v>4.6726196875007995</c:v>
                </c:pt>
                <c:pt idx="38363">
                  <c:v>4.6722709375007998</c:v>
                </c:pt>
                <c:pt idx="38364">
                  <c:v>4.6718587500000002</c:v>
                </c:pt>
                <c:pt idx="38365">
                  <c:v>4.6714134375007994</c:v>
                </c:pt>
                <c:pt idx="38366">
                  <c:v>4.6710399999999996</c:v>
                </c:pt>
                <c:pt idx="38367">
                  <c:v>4.6706509375007998</c:v>
                </c:pt>
                <c:pt idx="38368">
                  <c:v>4.6702096875007992</c:v>
                </c:pt>
                <c:pt idx="38369">
                  <c:v>4.6698124999999999</c:v>
                </c:pt>
                <c:pt idx="38370">
                  <c:v>4.6702093750016003</c:v>
                </c:pt>
                <c:pt idx="38371">
                  <c:v>4.6705949999999996</c:v>
                </c:pt>
                <c:pt idx="38372">
                  <c:v>4.6709256250016002</c:v>
                </c:pt>
                <c:pt idx="38373">
                  <c:v>4.6705918750016009</c:v>
                </c:pt>
                <c:pt idx="38374">
                  <c:v>4.6702624999999998</c:v>
                </c:pt>
                <c:pt idx="38375">
                  <c:v>4.6698609375007996</c:v>
                </c:pt>
                <c:pt idx="38376">
                  <c:v>4.6694906250016004</c:v>
                </c:pt>
                <c:pt idx="38377">
                  <c:v>4.6699521875007992</c:v>
                </c:pt>
                <c:pt idx="38378">
                  <c:v>4.6703599999999996</c:v>
                </c:pt>
                <c:pt idx="38379">
                  <c:v>4.6708071875007997</c:v>
                </c:pt>
                <c:pt idx="38380">
                  <c:v>4.6712634375007998</c:v>
                </c:pt>
                <c:pt idx="38381">
                  <c:v>4.6716353124992009</c:v>
                </c:pt>
                <c:pt idx="38382">
                  <c:v>4.6720018750016008</c:v>
                </c:pt>
                <c:pt idx="38383">
                  <c:v>4.6723325000000004</c:v>
                </c:pt>
                <c:pt idx="38384">
                  <c:v>4.6728087499999997</c:v>
                </c:pt>
                <c:pt idx="38385">
                  <c:v>4.6733003124992001</c:v>
                </c:pt>
                <c:pt idx="38386">
                  <c:v>4.6737196875007996</c:v>
                </c:pt>
                <c:pt idx="38387">
                  <c:v>4.6743315624992006</c:v>
                </c:pt>
                <c:pt idx="38388">
                  <c:v>4.6747581250016008</c:v>
                </c:pt>
                <c:pt idx="38389">
                  <c:v>4.6752690624992006</c:v>
                </c:pt>
                <c:pt idx="38390">
                  <c:v>4.6756081250016006</c:v>
                </c:pt>
                <c:pt idx="38391">
                  <c:v>4.6761043750016009</c:v>
                </c:pt>
                <c:pt idx="38392">
                  <c:v>4.6767874999999997</c:v>
                </c:pt>
                <c:pt idx="38393">
                  <c:v>4.6772381250016002</c:v>
                </c:pt>
                <c:pt idx="38394">
                  <c:v>4.67793875</c:v>
                </c:pt>
                <c:pt idx="38395">
                  <c:v>4.6785171875007991</c:v>
                </c:pt>
                <c:pt idx="38396">
                  <c:v>4.6788418750016003</c:v>
                </c:pt>
                <c:pt idx="38397">
                  <c:v>4.6792143750016004</c:v>
                </c:pt>
                <c:pt idx="38398">
                  <c:v>4.6797181250016004</c:v>
                </c:pt>
                <c:pt idx="38399">
                  <c:v>4.6800390624992003</c:v>
                </c:pt>
                <c:pt idx="38400">
                  <c:v>4.6805531250016008</c:v>
                </c:pt>
                <c:pt idx="38401">
                  <c:v>4.681165</c:v>
                </c:pt>
                <c:pt idx="38402">
                  <c:v>4.6816034375007991</c:v>
                </c:pt>
                <c:pt idx="38403">
                  <c:v>4.6821228124992009</c:v>
                </c:pt>
                <c:pt idx="38404">
                  <c:v>4.6826115624992006</c:v>
                </c:pt>
                <c:pt idx="38405">
                  <c:v>4.6829375000000004</c:v>
                </c:pt>
                <c:pt idx="38406">
                  <c:v>4.6834259375007994</c:v>
                </c:pt>
                <c:pt idx="38407">
                  <c:v>4.6839250000000003</c:v>
                </c:pt>
                <c:pt idx="38408">
                  <c:v>4.6842971875007997</c:v>
                </c:pt>
                <c:pt idx="38409">
                  <c:v>4.6847253124992001</c:v>
                </c:pt>
                <c:pt idx="38410">
                  <c:v>4.6843609375007995</c:v>
                </c:pt>
                <c:pt idx="38411">
                  <c:v>4.6836656250016002</c:v>
                </c:pt>
                <c:pt idx="38412">
                  <c:v>4.6830915624992002</c:v>
                </c:pt>
                <c:pt idx="38413">
                  <c:v>4.6824909375007993</c:v>
                </c:pt>
                <c:pt idx="38414">
                  <c:v>4.6819368750016004</c:v>
                </c:pt>
                <c:pt idx="38415">
                  <c:v>4.6810393750016006</c:v>
                </c:pt>
                <c:pt idx="38416">
                  <c:v>4.6800034375007993</c:v>
                </c:pt>
                <c:pt idx="38417">
                  <c:v>4.6788924999999999</c:v>
                </c:pt>
                <c:pt idx="38418">
                  <c:v>4.6778728124992002</c:v>
                </c:pt>
                <c:pt idx="38419">
                  <c:v>4.6769006250016005</c:v>
                </c:pt>
                <c:pt idx="38420">
                  <c:v>4.6758715624992009</c:v>
                </c:pt>
                <c:pt idx="38421">
                  <c:v>4.6748934375007991</c:v>
                </c:pt>
                <c:pt idx="38422">
                  <c:v>4.6740078124992008</c:v>
                </c:pt>
                <c:pt idx="38423">
                  <c:v>4.6730440624992005</c:v>
                </c:pt>
                <c:pt idx="38424">
                  <c:v>4.6720890624992002</c:v>
                </c:pt>
                <c:pt idx="38425">
                  <c:v>4.6713849999999999</c:v>
                </c:pt>
                <c:pt idx="38426">
                  <c:v>4.6706640624992009</c:v>
                </c:pt>
                <c:pt idx="38427">
                  <c:v>4.6699993750016002</c:v>
                </c:pt>
                <c:pt idx="38428">
                  <c:v>4.6694318750016004</c:v>
                </c:pt>
                <c:pt idx="38429">
                  <c:v>4.66895375</c:v>
                </c:pt>
                <c:pt idx="38430">
                  <c:v>4.6684978124992007</c:v>
                </c:pt>
                <c:pt idx="38431">
                  <c:v>4.6681153124992001</c:v>
                </c:pt>
                <c:pt idx="38432">
                  <c:v>4.6677571875007997</c:v>
                </c:pt>
                <c:pt idx="38433">
                  <c:v>4.667223125001601</c:v>
                </c:pt>
                <c:pt idx="38434">
                  <c:v>4.6668809375007996</c:v>
                </c:pt>
                <c:pt idx="38435">
                  <c:v>4.6667868750016002</c:v>
                </c:pt>
                <c:pt idx="38436">
                  <c:v>4.6671284375007991</c:v>
                </c:pt>
                <c:pt idx="38437">
                  <c:v>4.6676181250016002</c:v>
                </c:pt>
                <c:pt idx="38438">
                  <c:v>4.6681565624992007</c:v>
                </c:pt>
                <c:pt idx="38439">
                  <c:v>4.6686196875007999</c:v>
                </c:pt>
                <c:pt idx="38440">
                  <c:v>4.6690634375007996</c:v>
                </c:pt>
                <c:pt idx="38441">
                  <c:v>4.66939875</c:v>
                </c:pt>
                <c:pt idx="38442">
                  <c:v>4.669744375001601</c:v>
                </c:pt>
                <c:pt idx="38443">
                  <c:v>4.6702237499999999</c:v>
                </c:pt>
                <c:pt idx="38444">
                  <c:v>4.6706340624992002</c:v>
                </c:pt>
                <c:pt idx="38445">
                  <c:v>4.6710778124992007</c:v>
                </c:pt>
                <c:pt idx="38446">
                  <c:v>4.6715940624992003</c:v>
                </c:pt>
                <c:pt idx="38447">
                  <c:v>4.6721568750016003</c:v>
                </c:pt>
                <c:pt idx="38448">
                  <c:v>4.6725931250016002</c:v>
                </c:pt>
                <c:pt idx="38449">
                  <c:v>4.6729581250016006</c:v>
                </c:pt>
                <c:pt idx="38450">
                  <c:v>4.6732924999999996</c:v>
                </c:pt>
                <c:pt idx="38451">
                  <c:v>4.6736284375007999</c:v>
                </c:pt>
                <c:pt idx="38452">
                  <c:v>4.6731496875007998</c:v>
                </c:pt>
                <c:pt idx="38453">
                  <c:v>4.6724318750016005</c:v>
                </c:pt>
                <c:pt idx="38454">
                  <c:v>4.671938125001601</c:v>
                </c:pt>
                <c:pt idx="38455">
                  <c:v>4.6714225000000003</c:v>
                </c:pt>
                <c:pt idx="38456">
                  <c:v>4.6707303124992006</c:v>
                </c:pt>
                <c:pt idx="38457">
                  <c:v>4.6699837500000001</c:v>
                </c:pt>
                <c:pt idx="38458">
                  <c:v>4.6693134375007999</c:v>
                </c:pt>
                <c:pt idx="38459">
                  <c:v>4.6685481250016005</c:v>
                </c:pt>
                <c:pt idx="38460">
                  <c:v>4.6677162499999998</c:v>
                </c:pt>
                <c:pt idx="38461">
                  <c:v>4.6669784375007994</c:v>
                </c:pt>
                <c:pt idx="38462">
                  <c:v>4.6662906250016007</c:v>
                </c:pt>
                <c:pt idx="38463">
                  <c:v>4.6656343750016003</c:v>
                </c:pt>
                <c:pt idx="38464">
                  <c:v>4.6649874999999996</c:v>
                </c:pt>
                <c:pt idx="38465">
                  <c:v>4.6644531250016001</c:v>
                </c:pt>
                <c:pt idx="38466">
                  <c:v>4.6640509375007992</c:v>
                </c:pt>
                <c:pt idx="38467">
                  <c:v>4.6636968750016008</c:v>
                </c:pt>
                <c:pt idx="38468">
                  <c:v>4.6633562499999996</c:v>
                </c:pt>
                <c:pt idx="38469">
                  <c:v>4.66299625</c:v>
                </c:pt>
                <c:pt idx="38470">
                  <c:v>4.6634696875007995</c:v>
                </c:pt>
                <c:pt idx="38471">
                  <c:v>4.6638950000000001</c:v>
                </c:pt>
                <c:pt idx="38472">
                  <c:v>4.6643934375007996</c:v>
                </c:pt>
                <c:pt idx="38473">
                  <c:v>4.6649165624992008</c:v>
                </c:pt>
                <c:pt idx="38474">
                  <c:v>4.6655068750016007</c:v>
                </c:pt>
                <c:pt idx="38475">
                  <c:v>4.6660128124992006</c:v>
                </c:pt>
                <c:pt idx="38476">
                  <c:v>4.6666381250016009</c:v>
                </c:pt>
                <c:pt idx="38477">
                  <c:v>4.667069375001601</c:v>
                </c:pt>
                <c:pt idx="38478">
                  <c:v>4.6676984375007997</c:v>
                </c:pt>
                <c:pt idx="38479">
                  <c:v>4.6682134375007998</c:v>
                </c:pt>
                <c:pt idx="38480">
                  <c:v>4.6685643750016004</c:v>
                </c:pt>
                <c:pt idx="38481">
                  <c:v>4.6690831250016007</c:v>
                </c:pt>
                <c:pt idx="38482">
                  <c:v>4.6697465624992001</c:v>
                </c:pt>
                <c:pt idx="38483">
                  <c:v>4.6701887500000003</c:v>
                </c:pt>
                <c:pt idx="38484">
                  <c:v>4.6706887500000001</c:v>
                </c:pt>
                <c:pt idx="38485">
                  <c:v>4.6710381250016004</c:v>
                </c:pt>
                <c:pt idx="38486">
                  <c:v>4.6716031250016004</c:v>
                </c:pt>
                <c:pt idx="38487">
                  <c:v>4.6719740624992001</c:v>
                </c:pt>
                <c:pt idx="38488">
                  <c:v>4.6723421875007993</c:v>
                </c:pt>
                <c:pt idx="38489">
                  <c:v>4.6726662499999998</c:v>
                </c:pt>
                <c:pt idx="38490">
                  <c:v>4.6731181250016007</c:v>
                </c:pt>
                <c:pt idx="38491">
                  <c:v>4.6725937499999999</c:v>
                </c:pt>
                <c:pt idx="38492">
                  <c:v>4.6720981250016003</c:v>
                </c:pt>
                <c:pt idx="38493">
                  <c:v>4.6719609375007991</c:v>
                </c:pt>
                <c:pt idx="38494">
                  <c:v>4.6722712499999997</c:v>
                </c:pt>
                <c:pt idx="38495">
                  <c:v>4.6726746875007992</c:v>
                </c:pt>
                <c:pt idx="38496">
                  <c:v>4.6725868750016009</c:v>
                </c:pt>
                <c:pt idx="38497">
                  <c:v>4.6729306250016007</c:v>
                </c:pt>
                <c:pt idx="38498">
                  <c:v>4.6732956250016002</c:v>
                </c:pt>
                <c:pt idx="38499">
                  <c:v>4.6731843750016004</c:v>
                </c:pt>
                <c:pt idx="38500">
                  <c:v>4.6725728124992001</c:v>
                </c:pt>
                <c:pt idx="38501">
                  <c:v>4.672161875001601</c:v>
                </c:pt>
                <c:pt idx="38502">
                  <c:v>4.6717118750016002</c:v>
                </c:pt>
                <c:pt idx="38503">
                  <c:v>4.671280625001601</c:v>
                </c:pt>
                <c:pt idx="38504">
                  <c:v>4.6707121875007998</c:v>
                </c:pt>
                <c:pt idx="38505">
                  <c:v>4.6701212500000002</c:v>
                </c:pt>
                <c:pt idx="38506">
                  <c:v>4.6695968750016004</c:v>
                </c:pt>
                <c:pt idx="38507">
                  <c:v>4.6690509375007991</c:v>
                </c:pt>
                <c:pt idx="38508">
                  <c:v>4.668465625001601</c:v>
                </c:pt>
                <c:pt idx="38509">
                  <c:v>4.6678043750016007</c:v>
                </c:pt>
                <c:pt idx="38510">
                  <c:v>4.6674296875007997</c:v>
                </c:pt>
                <c:pt idx="38511">
                  <c:v>4.6669690624992004</c:v>
                </c:pt>
                <c:pt idx="38512">
                  <c:v>4.6665549999999998</c:v>
                </c:pt>
                <c:pt idx="38513">
                  <c:v>4.6661559375007995</c:v>
                </c:pt>
                <c:pt idx="38514">
                  <c:v>4.6658187499999997</c:v>
                </c:pt>
                <c:pt idx="38515">
                  <c:v>4.6654193750016004</c:v>
                </c:pt>
                <c:pt idx="38516">
                  <c:v>4.6649806250016006</c:v>
                </c:pt>
                <c:pt idx="38517">
                  <c:v>4.6645993750016004</c:v>
                </c:pt>
                <c:pt idx="38518">
                  <c:v>4.6642390624992007</c:v>
                </c:pt>
                <c:pt idx="38519">
                  <c:v>4.6639106250016003</c:v>
                </c:pt>
                <c:pt idx="38520">
                  <c:v>4.6635090624992008</c:v>
                </c:pt>
                <c:pt idx="38521">
                  <c:v>4.6630337500000003</c:v>
                </c:pt>
                <c:pt idx="38522">
                  <c:v>4.6624425</c:v>
                </c:pt>
                <c:pt idx="38523">
                  <c:v>4.6619068750016002</c:v>
                </c:pt>
                <c:pt idx="38524">
                  <c:v>4.6615865624992008</c:v>
                </c:pt>
                <c:pt idx="38525">
                  <c:v>4.6611824999999998</c:v>
                </c:pt>
                <c:pt idx="38526">
                  <c:v>4.6607462499999999</c:v>
                </c:pt>
                <c:pt idx="38527">
                  <c:v>4.6610725000000004</c:v>
                </c:pt>
                <c:pt idx="38528">
                  <c:v>4.6614290624992005</c:v>
                </c:pt>
                <c:pt idx="38529">
                  <c:v>4.6619324999999998</c:v>
                </c:pt>
                <c:pt idx="38530">
                  <c:v>4.6623950000000001</c:v>
                </c:pt>
                <c:pt idx="38531">
                  <c:v>4.6627703124992008</c:v>
                </c:pt>
                <c:pt idx="38532">
                  <c:v>4.6632484375007994</c:v>
                </c:pt>
                <c:pt idx="38533">
                  <c:v>4.6638640624992007</c:v>
                </c:pt>
                <c:pt idx="38534">
                  <c:v>4.6643384375007999</c:v>
                </c:pt>
                <c:pt idx="38535">
                  <c:v>4.6649012499999998</c:v>
                </c:pt>
                <c:pt idx="38536">
                  <c:v>4.6654803124992004</c:v>
                </c:pt>
                <c:pt idx="38537">
                  <c:v>4.6661293750016002</c:v>
                </c:pt>
                <c:pt idx="38538">
                  <c:v>4.6665799999999997</c:v>
                </c:pt>
                <c:pt idx="38539">
                  <c:v>4.6669281250016006</c:v>
                </c:pt>
                <c:pt idx="38540">
                  <c:v>4.6672593750016009</c:v>
                </c:pt>
                <c:pt idx="38541">
                  <c:v>4.6678712500000001</c:v>
                </c:pt>
                <c:pt idx="38542">
                  <c:v>4.6682140624992003</c:v>
                </c:pt>
                <c:pt idx="38543">
                  <c:v>4.6688134375007992</c:v>
                </c:pt>
                <c:pt idx="38544">
                  <c:v>4.6695021875007994</c:v>
                </c:pt>
                <c:pt idx="38545">
                  <c:v>4.6699803124992005</c:v>
                </c:pt>
                <c:pt idx="38546">
                  <c:v>4.6703053124992007</c:v>
                </c:pt>
                <c:pt idx="38547">
                  <c:v>4.6706381250016005</c:v>
                </c:pt>
                <c:pt idx="38548">
                  <c:v>4.6711368750016007</c:v>
                </c:pt>
                <c:pt idx="38549">
                  <c:v>4.6714812500000003</c:v>
                </c:pt>
                <c:pt idx="38550">
                  <c:v>4.6719840624992006</c:v>
                </c:pt>
                <c:pt idx="38551">
                  <c:v>4.6725468750016006</c:v>
                </c:pt>
                <c:pt idx="38552">
                  <c:v>4.6730206250016009</c:v>
                </c:pt>
                <c:pt idx="38553">
                  <c:v>4.6735815624992005</c:v>
                </c:pt>
                <c:pt idx="38554">
                  <c:v>4.6739162500000004</c:v>
                </c:pt>
                <c:pt idx="38555">
                  <c:v>4.6742478124992006</c:v>
                </c:pt>
                <c:pt idx="38556">
                  <c:v>4.6742556250016003</c:v>
                </c:pt>
                <c:pt idx="38557">
                  <c:v>4.6738996875007999</c:v>
                </c:pt>
                <c:pt idx="38558">
                  <c:v>4.6731881250016007</c:v>
                </c:pt>
                <c:pt idx="38559">
                  <c:v>4.6728065624992006</c:v>
                </c:pt>
                <c:pt idx="38560">
                  <c:v>4.6724212500000002</c:v>
                </c:pt>
                <c:pt idx="38561">
                  <c:v>4.6719728124992006</c:v>
                </c:pt>
                <c:pt idx="38562">
                  <c:v>4.6714381250016004</c:v>
                </c:pt>
                <c:pt idx="38563">
                  <c:v>4.6710115624992001</c:v>
                </c:pt>
                <c:pt idx="38564">
                  <c:v>4.6706231250016002</c:v>
                </c:pt>
                <c:pt idx="38565">
                  <c:v>4.6701190624992002</c:v>
                </c:pt>
                <c:pt idx="38566">
                  <c:v>4.6696243750016002</c:v>
                </c:pt>
                <c:pt idx="38567">
                  <c:v>4.6691862500000001</c:v>
                </c:pt>
                <c:pt idx="38568">
                  <c:v>4.6687259375007999</c:v>
                </c:pt>
                <c:pt idx="38569">
                  <c:v>4.6683268750016005</c:v>
                </c:pt>
                <c:pt idx="38570">
                  <c:v>4.6678212500000003</c:v>
                </c:pt>
                <c:pt idx="38571">
                  <c:v>4.6672653124992003</c:v>
                </c:pt>
                <c:pt idx="38572">
                  <c:v>4.6668950000000002</c:v>
                </c:pt>
                <c:pt idx="38573">
                  <c:v>4.6666043750016009</c:v>
                </c:pt>
                <c:pt idx="38574">
                  <c:v>4.6670265624992009</c:v>
                </c:pt>
                <c:pt idx="38575">
                  <c:v>4.6673850000000003</c:v>
                </c:pt>
                <c:pt idx="38576">
                  <c:v>4.6678546875007996</c:v>
                </c:pt>
                <c:pt idx="38577">
                  <c:v>4.6682253124992004</c:v>
                </c:pt>
                <c:pt idx="38578">
                  <c:v>4.6688481250016007</c:v>
                </c:pt>
                <c:pt idx="38579">
                  <c:v>4.6693159375007998</c:v>
                </c:pt>
                <c:pt idx="38580">
                  <c:v>4.6698465624992007</c:v>
                </c:pt>
                <c:pt idx="38581">
                  <c:v>4.6703487499999996</c:v>
                </c:pt>
                <c:pt idx="38582">
                  <c:v>4.6707099999999997</c:v>
                </c:pt>
                <c:pt idx="38583">
                  <c:v>4.6711806250016004</c:v>
                </c:pt>
                <c:pt idx="38584">
                  <c:v>4.6717296875007994</c:v>
                </c:pt>
                <c:pt idx="38585">
                  <c:v>4.6721565624992003</c:v>
                </c:pt>
                <c:pt idx="38586">
                  <c:v>4.6724937500000001</c:v>
                </c:pt>
                <c:pt idx="38587">
                  <c:v>4.6729653124992003</c:v>
                </c:pt>
                <c:pt idx="38588">
                  <c:v>4.6735503124992004</c:v>
                </c:pt>
                <c:pt idx="38589">
                  <c:v>4.6741021875007993</c:v>
                </c:pt>
                <c:pt idx="38590">
                  <c:v>4.6746128124992001</c:v>
                </c:pt>
                <c:pt idx="38591">
                  <c:v>4.6750521875007998</c:v>
                </c:pt>
                <c:pt idx="38592">
                  <c:v>4.6754443750016002</c:v>
                </c:pt>
                <c:pt idx="38593">
                  <c:v>4.6750334375007991</c:v>
                </c:pt>
                <c:pt idx="38594">
                  <c:v>4.67463125</c:v>
                </c:pt>
                <c:pt idx="38595">
                  <c:v>4.6742900000000001</c:v>
                </c:pt>
                <c:pt idx="38596">
                  <c:v>4.6739121875007994</c:v>
                </c:pt>
                <c:pt idx="38597">
                  <c:v>4.6734334375007993</c:v>
                </c:pt>
                <c:pt idx="38598">
                  <c:v>4.6729599999999998</c:v>
                </c:pt>
                <c:pt idx="38599">
                  <c:v>4.6723890624992004</c:v>
                </c:pt>
                <c:pt idx="38600">
                  <c:v>4.6716703124992005</c:v>
                </c:pt>
                <c:pt idx="38601">
                  <c:v>4.6709240624992008</c:v>
                </c:pt>
                <c:pt idx="38602">
                  <c:v>4.6703237499999997</c:v>
                </c:pt>
                <c:pt idx="38603">
                  <c:v>4.6697100000000002</c:v>
                </c:pt>
                <c:pt idx="38604">
                  <c:v>4.6689890624992003</c:v>
                </c:pt>
                <c:pt idx="38605">
                  <c:v>4.6682034375007992</c:v>
                </c:pt>
                <c:pt idx="38606">
                  <c:v>4.6673868750016005</c:v>
                </c:pt>
                <c:pt idx="38607">
                  <c:v>4.6665365624992008</c:v>
                </c:pt>
                <c:pt idx="38608">
                  <c:v>4.6656465624992007</c:v>
                </c:pt>
                <c:pt idx="38609">
                  <c:v>4.6648243750016007</c:v>
                </c:pt>
                <c:pt idx="38610">
                  <c:v>4.6641659375007993</c:v>
                </c:pt>
                <c:pt idx="38611">
                  <c:v>4.6635340624992008</c:v>
                </c:pt>
                <c:pt idx="38612">
                  <c:v>4.6629309375007999</c:v>
                </c:pt>
                <c:pt idx="38613">
                  <c:v>4.6624103124992002</c:v>
                </c:pt>
                <c:pt idx="38614">
                  <c:v>4.6620368750016006</c:v>
                </c:pt>
                <c:pt idx="38615">
                  <c:v>4.6616634375007999</c:v>
                </c:pt>
                <c:pt idx="38616">
                  <c:v>4.6613343750016005</c:v>
                </c:pt>
                <c:pt idx="38617">
                  <c:v>4.6609143750016004</c:v>
                </c:pt>
                <c:pt idx="38618">
                  <c:v>4.6605162499999997</c:v>
                </c:pt>
                <c:pt idx="38619">
                  <c:v>4.6607212499999999</c:v>
                </c:pt>
                <c:pt idx="38620">
                  <c:v>4.6611525</c:v>
                </c:pt>
                <c:pt idx="38621">
                  <c:v>4.6616546875007998</c:v>
                </c:pt>
                <c:pt idx="38622">
                  <c:v>4.6621490624992008</c:v>
                </c:pt>
                <c:pt idx="38623">
                  <c:v>4.6626287499999997</c:v>
                </c:pt>
                <c:pt idx="38624">
                  <c:v>4.6629525000000003</c:v>
                </c:pt>
                <c:pt idx="38625">
                  <c:v>4.66344125</c:v>
                </c:pt>
                <c:pt idx="38626">
                  <c:v>4.6640159375007997</c:v>
                </c:pt>
                <c:pt idx="38627">
                  <c:v>4.6644512499999999</c:v>
                </c:pt>
                <c:pt idx="38628">
                  <c:v>4.6647756250016004</c:v>
                </c:pt>
                <c:pt idx="38629">
                  <c:v>4.6653565624992002</c:v>
                </c:pt>
                <c:pt idx="38630">
                  <c:v>4.6659678124992006</c:v>
                </c:pt>
                <c:pt idx="38631">
                  <c:v>4.6662996875007998</c:v>
                </c:pt>
                <c:pt idx="38632">
                  <c:v>4.666988125001601</c:v>
                </c:pt>
                <c:pt idx="38633">
                  <c:v>4.6673931250016008</c:v>
                </c:pt>
                <c:pt idx="38634">
                  <c:v>4.6679868750016009</c:v>
                </c:pt>
                <c:pt idx="38635">
                  <c:v>4.6684293750016002</c:v>
                </c:pt>
                <c:pt idx="38636">
                  <c:v>4.6689893750016003</c:v>
                </c:pt>
                <c:pt idx="38637">
                  <c:v>4.6693159375007998</c:v>
                </c:pt>
                <c:pt idx="38638">
                  <c:v>4.6696962500000003</c:v>
                </c:pt>
                <c:pt idx="38639">
                  <c:v>4.6702534375007998</c:v>
                </c:pt>
                <c:pt idx="38640">
                  <c:v>4.6707628124992002</c:v>
                </c:pt>
                <c:pt idx="38641">
                  <c:v>4.6712393750016004</c:v>
                </c:pt>
                <c:pt idx="38642">
                  <c:v>4.6709825</c:v>
                </c:pt>
                <c:pt idx="38643">
                  <c:v>4.6705493750016007</c:v>
                </c:pt>
                <c:pt idx="38644">
                  <c:v>4.6701456250016005</c:v>
                </c:pt>
                <c:pt idx="38645">
                  <c:v>4.6695334375007995</c:v>
                </c:pt>
                <c:pt idx="38646">
                  <c:v>4.6688806250016004</c:v>
                </c:pt>
                <c:pt idx="38647">
                  <c:v>4.6685184375007998</c:v>
                </c:pt>
                <c:pt idx="38648">
                  <c:v>4.6680359375007994</c:v>
                </c:pt>
                <c:pt idx="38649">
                  <c:v>4.6676484375007998</c:v>
                </c:pt>
                <c:pt idx="38650">
                  <c:v>4.6680040624992003</c:v>
                </c:pt>
                <c:pt idx="38651">
                  <c:v>4.6684521875007992</c:v>
                </c:pt>
                <c:pt idx="38652">
                  <c:v>4.6689962500000002</c:v>
                </c:pt>
                <c:pt idx="38653">
                  <c:v>4.6694334375007998</c:v>
                </c:pt>
                <c:pt idx="38654">
                  <c:v>4.6698968750016006</c:v>
                </c:pt>
                <c:pt idx="38655">
                  <c:v>4.6703343750016009</c:v>
                </c:pt>
                <c:pt idx="38656">
                  <c:v>4.6708471875007991</c:v>
                </c:pt>
                <c:pt idx="38657">
                  <c:v>4.6713381250016006</c:v>
                </c:pt>
                <c:pt idx="38658">
                  <c:v>4.6718331250016005</c:v>
                </c:pt>
                <c:pt idx="38659">
                  <c:v>4.6722621875007997</c:v>
                </c:pt>
                <c:pt idx="38660">
                  <c:v>4.6728365624992003</c:v>
                </c:pt>
                <c:pt idx="38661">
                  <c:v>4.6732653124992005</c:v>
                </c:pt>
                <c:pt idx="38662">
                  <c:v>4.6737740624992004</c:v>
                </c:pt>
                <c:pt idx="38663">
                  <c:v>4.6742365624992006</c:v>
                </c:pt>
                <c:pt idx="38664">
                  <c:v>4.6745684375007999</c:v>
                </c:pt>
                <c:pt idx="38665">
                  <c:v>4.6749087500000002</c:v>
                </c:pt>
                <c:pt idx="38666">
                  <c:v>4.6754153124992008</c:v>
                </c:pt>
                <c:pt idx="38667">
                  <c:v>4.6758528124992003</c:v>
                </c:pt>
                <c:pt idx="38668">
                  <c:v>4.6754084375007992</c:v>
                </c:pt>
                <c:pt idx="38669">
                  <c:v>4.6749840624992007</c:v>
                </c:pt>
                <c:pt idx="38670">
                  <c:v>4.6746600000000003</c:v>
                </c:pt>
                <c:pt idx="38671">
                  <c:v>4.6742821875007996</c:v>
                </c:pt>
                <c:pt idx="38672">
                  <c:v>4.67390375</c:v>
                </c:pt>
                <c:pt idx="38673">
                  <c:v>4.6734400000000003</c:v>
                </c:pt>
                <c:pt idx="38674">
                  <c:v>4.6728578124992008</c:v>
                </c:pt>
                <c:pt idx="38675">
                  <c:v>4.6721649999999997</c:v>
                </c:pt>
                <c:pt idx="38676">
                  <c:v>4.6713903124992004</c:v>
                </c:pt>
                <c:pt idx="38677">
                  <c:v>4.670483125001601</c:v>
                </c:pt>
                <c:pt idx="38678">
                  <c:v>4.6695756250016007</c:v>
                </c:pt>
                <c:pt idx="38679">
                  <c:v>4.6686975000000004</c:v>
                </c:pt>
                <c:pt idx="38680">
                  <c:v>4.667808125001601</c:v>
                </c:pt>
                <c:pt idx="38681">
                  <c:v>4.6667915624992009</c:v>
                </c:pt>
                <c:pt idx="38682">
                  <c:v>4.6658159375007999</c:v>
                </c:pt>
                <c:pt idx="38683">
                  <c:v>4.6648378124992007</c:v>
                </c:pt>
                <c:pt idx="38684">
                  <c:v>4.6638728124992008</c:v>
                </c:pt>
                <c:pt idx="38685">
                  <c:v>4.6630109375007995</c:v>
                </c:pt>
                <c:pt idx="38686">
                  <c:v>4.6622506250016009</c:v>
                </c:pt>
                <c:pt idx="38687">
                  <c:v>4.6616693750016003</c:v>
                </c:pt>
                <c:pt idx="38688">
                  <c:v>4.6611378124992005</c:v>
                </c:pt>
                <c:pt idx="38689">
                  <c:v>4.6606646875007991</c:v>
                </c:pt>
                <c:pt idx="38690">
                  <c:v>4.6603065624992004</c:v>
                </c:pt>
                <c:pt idx="38691">
                  <c:v>4.6598628124992008</c:v>
                </c:pt>
                <c:pt idx="38692">
                  <c:v>4.6600315624992001</c:v>
                </c:pt>
                <c:pt idx="38693">
                  <c:v>4.6603624999999997</c:v>
                </c:pt>
                <c:pt idx="38694">
                  <c:v>4.6608196875007994</c:v>
                </c:pt>
                <c:pt idx="38695">
                  <c:v>4.6614465624992008</c:v>
                </c:pt>
                <c:pt idx="38696">
                  <c:v>4.6617937500000002</c:v>
                </c:pt>
                <c:pt idx="38697">
                  <c:v>4.6623490624992003</c:v>
                </c:pt>
                <c:pt idx="38698">
                  <c:v>4.6629584375007997</c:v>
                </c:pt>
                <c:pt idx="38699">
                  <c:v>4.6632834375007999</c:v>
                </c:pt>
                <c:pt idx="38700">
                  <c:v>4.6636081250016002</c:v>
                </c:pt>
                <c:pt idx="38701">
                  <c:v>4.6641356250016006</c:v>
                </c:pt>
                <c:pt idx="38702">
                  <c:v>4.6647999999999996</c:v>
                </c:pt>
                <c:pt idx="38703">
                  <c:v>4.6652968750016006</c:v>
                </c:pt>
                <c:pt idx="38704">
                  <c:v>4.6656290624992005</c:v>
                </c:pt>
                <c:pt idx="38705">
                  <c:v>4.6661512500000004</c:v>
                </c:pt>
                <c:pt idx="38706">
                  <c:v>4.6666762500000001</c:v>
                </c:pt>
                <c:pt idx="38707">
                  <c:v>4.6671690624992008</c:v>
                </c:pt>
                <c:pt idx="38708">
                  <c:v>4.6677809375007993</c:v>
                </c:pt>
                <c:pt idx="38709">
                  <c:v>4.6681159375007999</c:v>
                </c:pt>
                <c:pt idx="38710">
                  <c:v>4.6684946875007993</c:v>
                </c:pt>
                <c:pt idx="38711">
                  <c:v>4.6690268750016006</c:v>
                </c:pt>
                <c:pt idx="38712">
                  <c:v>4.6694746875007995</c:v>
                </c:pt>
                <c:pt idx="38713">
                  <c:v>4.6698803124992008</c:v>
                </c:pt>
                <c:pt idx="38714">
                  <c:v>4.6702250000000003</c:v>
                </c:pt>
                <c:pt idx="38715">
                  <c:v>4.6705753124992002</c:v>
                </c:pt>
                <c:pt idx="38716">
                  <c:v>4.6709993750016006</c:v>
                </c:pt>
                <c:pt idx="38717">
                  <c:v>4.6706178124992004</c:v>
                </c:pt>
                <c:pt idx="38718">
                  <c:v>4.6699950000000001</c:v>
                </c:pt>
                <c:pt idx="38719">
                  <c:v>4.66967</c:v>
                </c:pt>
                <c:pt idx="38720">
                  <c:v>4.6692521875007991</c:v>
                </c:pt>
                <c:pt idx="38721">
                  <c:v>4.6687415624992008</c:v>
                </c:pt>
                <c:pt idx="38722">
                  <c:v>4.6682868750016002</c:v>
                </c:pt>
                <c:pt idx="38723">
                  <c:v>4.6677125000000004</c:v>
                </c:pt>
                <c:pt idx="38724">
                  <c:v>4.6671490624992007</c:v>
                </c:pt>
                <c:pt idx="38725">
                  <c:v>4.6666703124992006</c:v>
                </c:pt>
                <c:pt idx="38726">
                  <c:v>4.6663181250016006</c:v>
                </c:pt>
                <c:pt idx="38727">
                  <c:v>4.6658990624992009</c:v>
                </c:pt>
                <c:pt idx="38728">
                  <c:v>4.6654084375007994</c:v>
                </c:pt>
                <c:pt idx="38729">
                  <c:v>4.6649718750016005</c:v>
                </c:pt>
                <c:pt idx="38730">
                  <c:v>4.6646262500000004</c:v>
                </c:pt>
                <c:pt idx="38731">
                  <c:v>4.6642703124992009</c:v>
                </c:pt>
                <c:pt idx="38732">
                  <c:v>4.6638881250016002</c:v>
                </c:pt>
                <c:pt idx="38733">
                  <c:v>4.6634237499999998</c:v>
                </c:pt>
                <c:pt idx="38734">
                  <c:v>4.6627534375007995</c:v>
                </c:pt>
                <c:pt idx="38735">
                  <c:v>4.6622981250016009</c:v>
                </c:pt>
                <c:pt idx="38736">
                  <c:v>4.6619459375007999</c:v>
                </c:pt>
                <c:pt idx="38737">
                  <c:v>4.6615293750016003</c:v>
                </c:pt>
                <c:pt idx="38738">
                  <c:v>4.6619834375007994</c:v>
                </c:pt>
                <c:pt idx="38739">
                  <c:v>4.6623653124992002</c:v>
                </c:pt>
                <c:pt idx="38740">
                  <c:v>4.6627078124992005</c:v>
                </c:pt>
                <c:pt idx="38741">
                  <c:v>4.6630612500000002</c:v>
                </c:pt>
                <c:pt idx="38742">
                  <c:v>4.6635125000000004</c:v>
                </c:pt>
                <c:pt idx="38743">
                  <c:v>4.6638931250016009</c:v>
                </c:pt>
                <c:pt idx="38744">
                  <c:v>4.6643168750016004</c:v>
                </c:pt>
                <c:pt idx="38745">
                  <c:v>4.6647984375007994</c:v>
                </c:pt>
                <c:pt idx="38746">
                  <c:v>4.6651546875007996</c:v>
                </c:pt>
                <c:pt idx="38747">
                  <c:v>4.66552875</c:v>
                </c:pt>
                <c:pt idx="38748">
                  <c:v>4.6659006250016004</c:v>
                </c:pt>
                <c:pt idx="38749">
                  <c:v>4.6662943750016002</c:v>
                </c:pt>
                <c:pt idx="38750">
                  <c:v>4.6666178124992008</c:v>
                </c:pt>
                <c:pt idx="38751">
                  <c:v>4.6669565624992009</c:v>
                </c:pt>
                <c:pt idx="38752">
                  <c:v>4.6667256250016003</c:v>
                </c:pt>
                <c:pt idx="38753">
                  <c:v>4.6663840624992003</c:v>
                </c:pt>
                <c:pt idx="38754">
                  <c:v>4.6659084375007991</c:v>
                </c:pt>
                <c:pt idx="38755">
                  <c:v>4.6653759375007997</c:v>
                </c:pt>
                <c:pt idx="38756">
                  <c:v>4.6650121875007997</c:v>
                </c:pt>
                <c:pt idx="38757">
                  <c:v>4.664676875001601</c:v>
                </c:pt>
                <c:pt idx="38758">
                  <c:v>4.6648043750016006</c:v>
                </c:pt>
                <c:pt idx="38759">
                  <c:v>4.6649906250016002</c:v>
                </c:pt>
                <c:pt idx="38760">
                  <c:v>4.6654618750016006</c:v>
                </c:pt>
                <c:pt idx="38761">
                  <c:v>4.6660318750016003</c:v>
                </c:pt>
                <c:pt idx="38762">
                  <c:v>4.6663818750016004</c:v>
                </c:pt>
                <c:pt idx="38763">
                  <c:v>4.6668731250016009</c:v>
                </c:pt>
                <c:pt idx="38764">
                  <c:v>4.6674087499999999</c:v>
                </c:pt>
                <c:pt idx="38765">
                  <c:v>4.6678696875007999</c:v>
                </c:pt>
                <c:pt idx="38766">
                  <c:v>4.6684031250016007</c:v>
                </c:pt>
                <c:pt idx="38767">
                  <c:v>4.668818125001601</c:v>
                </c:pt>
                <c:pt idx="38768">
                  <c:v>4.6693284375007993</c:v>
                </c:pt>
                <c:pt idx="38769">
                  <c:v>4.6697209375007995</c:v>
                </c:pt>
                <c:pt idx="38770">
                  <c:v>4.6700571875007997</c:v>
                </c:pt>
                <c:pt idx="38771">
                  <c:v>4.6704303124992004</c:v>
                </c:pt>
                <c:pt idx="38772">
                  <c:v>4.6708771875007997</c:v>
                </c:pt>
                <c:pt idx="38773">
                  <c:v>4.6713206250016004</c:v>
                </c:pt>
                <c:pt idx="38774">
                  <c:v>4.6716440624992002</c:v>
                </c:pt>
                <c:pt idx="38775">
                  <c:v>4.6720606250016008</c:v>
                </c:pt>
                <c:pt idx="38776">
                  <c:v>4.6723971875007999</c:v>
                </c:pt>
                <c:pt idx="38777">
                  <c:v>4.6719190624992004</c:v>
                </c:pt>
                <c:pt idx="38778">
                  <c:v>4.6715446875007993</c:v>
                </c:pt>
                <c:pt idx="38779">
                  <c:v>4.6711312500000002</c:v>
                </c:pt>
                <c:pt idx="38780">
                  <c:v>4.6706718750016005</c:v>
                </c:pt>
                <c:pt idx="38781">
                  <c:v>4.6701053124992002</c:v>
                </c:pt>
                <c:pt idx="38782">
                  <c:v>4.6695025000000001</c:v>
                </c:pt>
                <c:pt idx="38783">
                  <c:v>4.6689012500000002</c:v>
                </c:pt>
                <c:pt idx="38784">
                  <c:v>4.6683578124992007</c:v>
                </c:pt>
                <c:pt idx="38785">
                  <c:v>4.6679346875007992</c:v>
                </c:pt>
                <c:pt idx="38786">
                  <c:v>4.6673884375007999</c:v>
                </c:pt>
                <c:pt idx="38787">
                  <c:v>4.6669593750016007</c:v>
                </c:pt>
                <c:pt idx="38788">
                  <c:v>4.6663287499999999</c:v>
                </c:pt>
                <c:pt idx="38789">
                  <c:v>4.6658099999999996</c:v>
                </c:pt>
                <c:pt idx="38790">
                  <c:v>4.6653856250016004</c:v>
                </c:pt>
                <c:pt idx="38791">
                  <c:v>4.6650006250016007</c:v>
                </c:pt>
                <c:pt idx="38792">
                  <c:v>4.6654846875007996</c:v>
                </c:pt>
                <c:pt idx="38793">
                  <c:v>4.6658490624992002</c:v>
                </c:pt>
                <c:pt idx="38794">
                  <c:v>4.6662009375007996</c:v>
                </c:pt>
                <c:pt idx="38795">
                  <c:v>4.6667137500000004</c:v>
                </c:pt>
                <c:pt idx="38796">
                  <c:v>4.6671731250016002</c:v>
                </c:pt>
                <c:pt idx="38797">
                  <c:v>4.6675571875007993</c:v>
                </c:pt>
                <c:pt idx="38798">
                  <c:v>4.6679390624992001</c:v>
                </c:pt>
                <c:pt idx="38799">
                  <c:v>4.6684425000000003</c:v>
                </c:pt>
                <c:pt idx="38800">
                  <c:v>4.6689578124992002</c:v>
                </c:pt>
                <c:pt idx="38801">
                  <c:v>4.6694340624992003</c:v>
                </c:pt>
                <c:pt idx="38802">
                  <c:v>4.669990625001601</c:v>
                </c:pt>
                <c:pt idx="38803">
                  <c:v>4.6704015624992001</c:v>
                </c:pt>
                <c:pt idx="38804">
                  <c:v>4.6708403124992008</c:v>
                </c:pt>
                <c:pt idx="38805">
                  <c:v>4.6701431250016006</c:v>
                </c:pt>
                <c:pt idx="38806">
                  <c:v>4.6698131250016006</c:v>
                </c:pt>
                <c:pt idx="38807">
                  <c:v>4.6690556250016009</c:v>
                </c:pt>
                <c:pt idx="38808">
                  <c:v>4.6686287499999999</c:v>
                </c:pt>
                <c:pt idx="38809">
                  <c:v>4.6681043750016009</c:v>
                </c:pt>
                <c:pt idx="38810">
                  <c:v>4.6675956250016002</c:v>
                </c:pt>
                <c:pt idx="38811">
                  <c:v>4.6670903124992007</c:v>
                </c:pt>
                <c:pt idx="38812">
                  <c:v>4.6666081250016003</c:v>
                </c:pt>
                <c:pt idx="38813">
                  <c:v>4.6662850000000002</c:v>
                </c:pt>
                <c:pt idx="38814">
                  <c:v>4.6656587500000004</c:v>
                </c:pt>
                <c:pt idx="38815">
                  <c:v>4.6653240624992005</c:v>
                </c:pt>
                <c:pt idx="38816">
                  <c:v>4.6645531250016008</c:v>
                </c:pt>
                <c:pt idx="38817">
                  <c:v>4.6641234375007992</c:v>
                </c:pt>
                <c:pt idx="38818">
                  <c:v>4.6637356250016007</c:v>
                </c:pt>
                <c:pt idx="38819">
                  <c:v>4.6633509375007991</c:v>
                </c:pt>
                <c:pt idx="38820">
                  <c:v>4.6629221875007998</c:v>
                </c:pt>
                <c:pt idx="38821">
                  <c:v>4.6624521875007998</c:v>
                </c:pt>
                <c:pt idx="38822">
                  <c:v>4.6620125000000003</c:v>
                </c:pt>
                <c:pt idx="38823">
                  <c:v>4.6616712500000004</c:v>
                </c:pt>
                <c:pt idx="38824">
                  <c:v>4.6613037500000001</c:v>
                </c:pt>
                <c:pt idx="38825">
                  <c:v>4.6608471875007993</c:v>
                </c:pt>
                <c:pt idx="38826">
                  <c:v>4.6605031250016005</c:v>
                </c:pt>
                <c:pt idx="38827">
                  <c:v>4.6602024999999996</c:v>
                </c:pt>
                <c:pt idx="38828">
                  <c:v>4.6606681250016004</c:v>
                </c:pt>
                <c:pt idx="38829">
                  <c:v>4.66107125</c:v>
                </c:pt>
                <c:pt idx="38830">
                  <c:v>4.6614862500000003</c:v>
                </c:pt>
                <c:pt idx="38831">
                  <c:v>4.6618106250016007</c:v>
                </c:pt>
                <c:pt idx="38832">
                  <c:v>4.66235</c:v>
                </c:pt>
                <c:pt idx="38833">
                  <c:v>4.662718125001601</c:v>
                </c:pt>
                <c:pt idx="38834">
                  <c:v>4.6632059375007993</c:v>
                </c:pt>
                <c:pt idx="38835">
                  <c:v>4.6636175</c:v>
                </c:pt>
                <c:pt idx="38836">
                  <c:v>4.6640890624992002</c:v>
                </c:pt>
                <c:pt idx="38837">
                  <c:v>4.6646584375007993</c:v>
                </c:pt>
                <c:pt idx="38838">
                  <c:v>4.6650656250016009</c:v>
                </c:pt>
                <c:pt idx="38839">
                  <c:v>4.6654781250016004</c:v>
                </c:pt>
                <c:pt idx="38840">
                  <c:v>4.6658403124992001</c:v>
                </c:pt>
                <c:pt idx="38841">
                  <c:v>4.6661978124992007</c:v>
                </c:pt>
                <c:pt idx="38842">
                  <c:v>4.6658103124992003</c:v>
                </c:pt>
                <c:pt idx="38843">
                  <c:v>4.6653512499999996</c:v>
                </c:pt>
                <c:pt idx="38844">
                  <c:v>4.6649928124992002</c:v>
                </c:pt>
                <c:pt idx="38845">
                  <c:v>4.6644606250016007</c:v>
                </c:pt>
                <c:pt idx="38846">
                  <c:v>4.6638184375007992</c:v>
                </c:pt>
                <c:pt idx="38847">
                  <c:v>4.6633784375007998</c:v>
                </c:pt>
                <c:pt idx="38848">
                  <c:v>4.6627965624992003</c:v>
                </c:pt>
                <c:pt idx="38849">
                  <c:v>4.6622515624992005</c:v>
                </c:pt>
                <c:pt idx="38850">
                  <c:v>4.6617021875007998</c:v>
                </c:pt>
                <c:pt idx="38851">
                  <c:v>4.6612181250016009</c:v>
                </c:pt>
                <c:pt idx="38852">
                  <c:v>4.6607868750016008</c:v>
                </c:pt>
                <c:pt idx="38853">
                  <c:v>4.6612640624992006</c:v>
                </c:pt>
                <c:pt idx="38854">
                  <c:v>4.66172875</c:v>
                </c:pt>
                <c:pt idx="38855">
                  <c:v>4.6621790624992006</c:v>
                </c:pt>
                <c:pt idx="38856">
                  <c:v>4.6627103124992004</c:v>
                </c:pt>
                <c:pt idx="38857">
                  <c:v>4.6631840624992007</c:v>
                </c:pt>
                <c:pt idx="38858">
                  <c:v>4.6637428124992004</c:v>
                </c:pt>
                <c:pt idx="38859">
                  <c:v>4.6642643750016006</c:v>
                </c:pt>
                <c:pt idx="38860">
                  <c:v>4.6648143750016002</c:v>
                </c:pt>
                <c:pt idx="38861">
                  <c:v>4.6651737500000001</c:v>
                </c:pt>
                <c:pt idx="38862">
                  <c:v>4.6655271875007998</c:v>
                </c:pt>
                <c:pt idx="38863">
                  <c:v>4.6658825000000004</c:v>
                </c:pt>
                <c:pt idx="38864">
                  <c:v>4.6662934375007996</c:v>
                </c:pt>
                <c:pt idx="38865">
                  <c:v>4.6667068750016005</c:v>
                </c:pt>
                <c:pt idx="38866">
                  <c:v>4.6670328124992002</c:v>
                </c:pt>
                <c:pt idx="38867">
                  <c:v>4.6674281250016003</c:v>
                </c:pt>
                <c:pt idx="38868">
                  <c:v>4.6677703124992007</c:v>
                </c:pt>
                <c:pt idx="38869">
                  <c:v>4.6681049999999997</c:v>
                </c:pt>
                <c:pt idx="38870">
                  <c:v>4.6684640624992007</c:v>
                </c:pt>
                <c:pt idx="38871">
                  <c:v>4.6688062500000003</c:v>
                </c:pt>
                <c:pt idx="38872">
                  <c:v>4.6691962499999997</c:v>
                </c:pt>
                <c:pt idx="38873">
                  <c:v>4.6688493750016002</c:v>
                </c:pt>
                <c:pt idx="38874">
                  <c:v>4.6682075000000003</c:v>
                </c:pt>
                <c:pt idx="38875">
                  <c:v>4.6678856250016008</c:v>
                </c:pt>
                <c:pt idx="38876">
                  <c:v>4.6675328124992008</c:v>
                </c:pt>
                <c:pt idx="38877">
                  <c:v>4.6670681250016006</c:v>
                </c:pt>
                <c:pt idx="38878">
                  <c:v>4.6666559375007992</c:v>
                </c:pt>
                <c:pt idx="38879">
                  <c:v>4.6663228124992004</c:v>
                </c:pt>
                <c:pt idx="38880">
                  <c:v>4.6658712500000004</c:v>
                </c:pt>
                <c:pt idx="38881">
                  <c:v>4.6654324999999996</c:v>
                </c:pt>
                <c:pt idx="38882">
                  <c:v>4.6650456250016008</c:v>
                </c:pt>
                <c:pt idx="38883">
                  <c:v>4.6646593750016008</c:v>
                </c:pt>
                <c:pt idx="38884">
                  <c:v>4.6642706250016008</c:v>
                </c:pt>
                <c:pt idx="38885">
                  <c:v>4.6638553124992006</c:v>
                </c:pt>
                <c:pt idx="38886">
                  <c:v>4.6634950000000002</c:v>
                </c:pt>
                <c:pt idx="38887">
                  <c:v>4.6629131250016007</c:v>
                </c:pt>
                <c:pt idx="38888">
                  <c:v>4.6624543750016008</c:v>
                </c:pt>
                <c:pt idx="38889">
                  <c:v>4.6628350000000003</c:v>
                </c:pt>
                <c:pt idx="38890">
                  <c:v>4.6631809375007993</c:v>
                </c:pt>
                <c:pt idx="38891">
                  <c:v>4.6635190624992005</c:v>
                </c:pt>
                <c:pt idx="38892">
                  <c:v>4.6639593750016006</c:v>
                </c:pt>
                <c:pt idx="38893">
                  <c:v>4.6642921875007994</c:v>
                </c:pt>
                <c:pt idx="38894">
                  <c:v>4.6646143750016007</c:v>
                </c:pt>
                <c:pt idx="38895">
                  <c:v>4.6650278124992006</c:v>
                </c:pt>
                <c:pt idx="38896">
                  <c:v>4.6653768750016003</c:v>
                </c:pt>
                <c:pt idx="38897">
                  <c:v>4.6658099999999996</c:v>
                </c:pt>
                <c:pt idx="38898">
                  <c:v>4.6661849999999996</c:v>
                </c:pt>
                <c:pt idx="38899">
                  <c:v>4.6665059375007996</c:v>
                </c:pt>
                <c:pt idx="38900">
                  <c:v>4.6665512500000004</c:v>
                </c:pt>
                <c:pt idx="38901">
                  <c:v>4.6661446875007995</c:v>
                </c:pt>
                <c:pt idx="38902">
                  <c:v>4.6657925000000002</c:v>
                </c:pt>
                <c:pt idx="38903">
                  <c:v>4.6658049999999998</c:v>
                </c:pt>
                <c:pt idx="38904">
                  <c:v>4.6654831250016002</c:v>
                </c:pt>
                <c:pt idx="38905">
                  <c:v>4.6656487499999999</c:v>
                </c:pt>
                <c:pt idx="38906">
                  <c:v>4.66601</c:v>
                </c:pt>
                <c:pt idx="38907">
                  <c:v>4.6663456250016004</c:v>
                </c:pt>
                <c:pt idx="38908">
                  <c:v>4.6667649999999998</c:v>
                </c:pt>
                <c:pt idx="38909">
                  <c:v>4.6672862500000001</c:v>
                </c:pt>
                <c:pt idx="38910">
                  <c:v>4.6677093750016008</c:v>
                </c:pt>
                <c:pt idx="38911">
                  <c:v>4.6682818750016004</c:v>
                </c:pt>
                <c:pt idx="38912">
                  <c:v>4.668781875001601</c:v>
                </c:pt>
                <c:pt idx="38913">
                  <c:v>4.6694287499999998</c:v>
                </c:pt>
                <c:pt idx="38914">
                  <c:v>4.6699390624992008</c:v>
                </c:pt>
                <c:pt idx="38915">
                  <c:v>4.6703056250016006</c:v>
                </c:pt>
                <c:pt idx="38916">
                  <c:v>4.6706793750016002</c:v>
                </c:pt>
                <c:pt idx="38917">
                  <c:v>4.6712193750016002</c:v>
                </c:pt>
                <c:pt idx="38918">
                  <c:v>4.6716084375007991</c:v>
                </c:pt>
                <c:pt idx="38919">
                  <c:v>4.6719896875007993</c:v>
                </c:pt>
                <c:pt idx="38920">
                  <c:v>4.6723215624992003</c:v>
                </c:pt>
                <c:pt idx="38921">
                  <c:v>4.6729643750016008</c:v>
                </c:pt>
                <c:pt idx="38922">
                  <c:v>4.6733056250016007</c:v>
                </c:pt>
                <c:pt idx="38923">
                  <c:v>4.6738459375007997</c:v>
                </c:pt>
                <c:pt idx="38924">
                  <c:v>4.6741696875007994</c:v>
                </c:pt>
                <c:pt idx="38925">
                  <c:v>4.6745893750016005</c:v>
                </c:pt>
                <c:pt idx="38926">
                  <c:v>4.6749450000000001</c:v>
                </c:pt>
                <c:pt idx="38927">
                  <c:v>4.6754100000000003</c:v>
                </c:pt>
                <c:pt idx="38928">
                  <c:v>4.6757512500000002</c:v>
                </c:pt>
                <c:pt idx="38929">
                  <c:v>4.6761340624992007</c:v>
                </c:pt>
                <c:pt idx="38930">
                  <c:v>4.6764781250016005</c:v>
                </c:pt>
                <c:pt idx="38931">
                  <c:v>4.6768553124992005</c:v>
                </c:pt>
                <c:pt idx="38932">
                  <c:v>4.6764359375007993</c:v>
                </c:pt>
                <c:pt idx="38933">
                  <c:v>4.6757046875007999</c:v>
                </c:pt>
                <c:pt idx="38934">
                  <c:v>4.6752606250016004</c:v>
                </c:pt>
                <c:pt idx="38935">
                  <c:v>4.6747581250016008</c:v>
                </c:pt>
                <c:pt idx="38936">
                  <c:v>4.6740146875007991</c:v>
                </c:pt>
                <c:pt idx="38937">
                  <c:v>4.6731590624992005</c:v>
                </c:pt>
                <c:pt idx="38938">
                  <c:v>4.6722631250016002</c:v>
                </c:pt>
                <c:pt idx="38939">
                  <c:v>4.6713434375007994</c:v>
                </c:pt>
                <c:pt idx="38940">
                  <c:v>4.6702746875007994</c:v>
                </c:pt>
                <c:pt idx="38941">
                  <c:v>4.6691112500000003</c:v>
                </c:pt>
                <c:pt idx="38942">
                  <c:v>4.6679531250016009</c:v>
                </c:pt>
                <c:pt idx="38943">
                  <c:v>4.6668250000000002</c:v>
                </c:pt>
                <c:pt idx="38944">
                  <c:v>4.6655884375007997</c:v>
                </c:pt>
                <c:pt idx="38945">
                  <c:v>4.6643956250016005</c:v>
                </c:pt>
                <c:pt idx="38946">
                  <c:v>4.6633459375007993</c:v>
                </c:pt>
                <c:pt idx="38947">
                  <c:v>4.6622075000000001</c:v>
                </c:pt>
                <c:pt idx="38948">
                  <c:v>4.6610293750016005</c:v>
                </c:pt>
                <c:pt idx="38949">
                  <c:v>4.6599950000000003</c:v>
                </c:pt>
                <c:pt idx="38950">
                  <c:v>4.6590690624992002</c:v>
                </c:pt>
                <c:pt idx="38951">
                  <c:v>4.6581340624992009</c:v>
                </c:pt>
                <c:pt idx="38952">
                  <c:v>4.6573159375007993</c:v>
                </c:pt>
                <c:pt idx="38953">
                  <c:v>4.6566381250016002</c:v>
                </c:pt>
                <c:pt idx="38954">
                  <c:v>4.6560712500000001</c:v>
                </c:pt>
                <c:pt idx="38955">
                  <c:v>4.6555262500000003</c:v>
                </c:pt>
                <c:pt idx="38956">
                  <c:v>4.6550531250016007</c:v>
                </c:pt>
                <c:pt idx="38957">
                  <c:v>4.6546693750016006</c:v>
                </c:pt>
                <c:pt idx="38958">
                  <c:v>4.6549943750016007</c:v>
                </c:pt>
                <c:pt idx="38959">
                  <c:v>4.6553637500000002</c:v>
                </c:pt>
                <c:pt idx="38960">
                  <c:v>4.6556893750016002</c:v>
                </c:pt>
                <c:pt idx="38961">
                  <c:v>4.6561056250016009</c:v>
                </c:pt>
                <c:pt idx="38962">
                  <c:v>4.6565450000000004</c:v>
                </c:pt>
                <c:pt idx="38963">
                  <c:v>4.6569459375007991</c:v>
                </c:pt>
                <c:pt idx="38964">
                  <c:v>4.6574406250016009</c:v>
                </c:pt>
                <c:pt idx="38965">
                  <c:v>4.6578625000000002</c:v>
                </c:pt>
                <c:pt idx="38966">
                  <c:v>4.6584484375007991</c:v>
                </c:pt>
                <c:pt idx="38967">
                  <c:v>4.659010625001601</c:v>
                </c:pt>
                <c:pt idx="38968">
                  <c:v>4.65961625</c:v>
                </c:pt>
                <c:pt idx="38969">
                  <c:v>4.6601390624992005</c:v>
                </c:pt>
                <c:pt idx="38970">
                  <c:v>4.6604646875007996</c:v>
                </c:pt>
                <c:pt idx="38971">
                  <c:v>4.6608209375007998</c:v>
                </c:pt>
                <c:pt idx="38972">
                  <c:v>4.6613353124992001</c:v>
                </c:pt>
                <c:pt idx="38973">
                  <c:v>4.6618693750016007</c:v>
                </c:pt>
                <c:pt idx="38974">
                  <c:v>4.6622968750016005</c:v>
                </c:pt>
                <c:pt idx="38975">
                  <c:v>4.6626521875007994</c:v>
                </c:pt>
                <c:pt idx="38976">
                  <c:v>4.6629903124992005</c:v>
                </c:pt>
                <c:pt idx="38977">
                  <c:v>4.6633718750016007</c:v>
                </c:pt>
                <c:pt idx="38978">
                  <c:v>4.6638228124992009</c:v>
                </c:pt>
                <c:pt idx="38979">
                  <c:v>4.6643403124992009</c:v>
                </c:pt>
                <c:pt idx="38980">
                  <c:v>4.6650218750016004</c:v>
                </c:pt>
                <c:pt idx="38981">
                  <c:v>4.6655506250016003</c:v>
                </c:pt>
                <c:pt idx="38982">
                  <c:v>4.6658878124992009</c:v>
                </c:pt>
                <c:pt idx="38983">
                  <c:v>4.6662524999999997</c:v>
                </c:pt>
                <c:pt idx="38984">
                  <c:v>4.6667934375007993</c:v>
                </c:pt>
                <c:pt idx="38985">
                  <c:v>4.6671684375007993</c:v>
                </c:pt>
                <c:pt idx="38986">
                  <c:v>4.6677178124992009</c:v>
                </c:pt>
                <c:pt idx="38987">
                  <c:v>4.6682865624992003</c:v>
                </c:pt>
                <c:pt idx="38988">
                  <c:v>4.6686768750016006</c:v>
                </c:pt>
                <c:pt idx="38989">
                  <c:v>4.6691046875007993</c:v>
                </c:pt>
                <c:pt idx="38990">
                  <c:v>4.6695356250016005</c:v>
                </c:pt>
                <c:pt idx="38991">
                  <c:v>4.6698721875007996</c:v>
                </c:pt>
                <c:pt idx="38992">
                  <c:v>4.670236875001601</c:v>
                </c:pt>
                <c:pt idx="38993">
                  <c:v>4.6707390624992007</c:v>
                </c:pt>
                <c:pt idx="38994">
                  <c:v>4.6710837500000002</c:v>
                </c:pt>
                <c:pt idx="38995">
                  <c:v>4.6706743750016004</c:v>
                </c:pt>
                <c:pt idx="38996">
                  <c:v>4.6700721875007991</c:v>
                </c:pt>
                <c:pt idx="38997">
                  <c:v>4.6695987499999996</c:v>
                </c:pt>
                <c:pt idx="38998">
                  <c:v>4.6688671875007994</c:v>
                </c:pt>
                <c:pt idx="38999">
                  <c:v>4.6680665624992006</c:v>
                </c:pt>
                <c:pt idx="39000">
                  <c:v>4.6672946875007995</c:v>
                </c:pt>
                <c:pt idx="39001">
                  <c:v>4.6663606250016008</c:v>
                </c:pt>
                <c:pt idx="39002">
                  <c:v>4.665375</c:v>
                </c:pt>
                <c:pt idx="39003">
                  <c:v>4.6645184375007993</c:v>
                </c:pt>
                <c:pt idx="39004">
                  <c:v>4.6636474999999997</c:v>
                </c:pt>
                <c:pt idx="39005">
                  <c:v>4.6626765624992004</c:v>
                </c:pt>
                <c:pt idx="39006">
                  <c:v>4.6616831250016002</c:v>
                </c:pt>
                <c:pt idx="39007">
                  <c:v>4.6608403124992002</c:v>
                </c:pt>
                <c:pt idx="39008">
                  <c:v>4.6601440624992003</c:v>
                </c:pt>
                <c:pt idx="39009">
                  <c:v>4.6594506250016003</c:v>
                </c:pt>
                <c:pt idx="39010">
                  <c:v>4.6588025000000002</c:v>
                </c:pt>
                <c:pt idx="39011">
                  <c:v>4.6583240624992008</c:v>
                </c:pt>
                <c:pt idx="39012">
                  <c:v>4.6579062499999999</c:v>
                </c:pt>
                <c:pt idx="39013">
                  <c:v>4.6574940624992003</c:v>
                </c:pt>
                <c:pt idx="39014">
                  <c:v>4.6571625000000001</c:v>
                </c:pt>
                <c:pt idx="39015">
                  <c:v>4.6577078124992006</c:v>
                </c:pt>
                <c:pt idx="39016">
                  <c:v>4.6582396875007994</c:v>
                </c:pt>
                <c:pt idx="39017">
                  <c:v>4.6586568750016006</c:v>
                </c:pt>
                <c:pt idx="39018">
                  <c:v>4.6590524999999996</c:v>
                </c:pt>
                <c:pt idx="39019">
                  <c:v>4.6596306250016006</c:v>
                </c:pt>
                <c:pt idx="39020">
                  <c:v>4.6599709375007992</c:v>
                </c:pt>
                <c:pt idx="39021">
                  <c:v>4.6603712499999999</c:v>
                </c:pt>
                <c:pt idx="39022">
                  <c:v>4.660748125001601</c:v>
                </c:pt>
                <c:pt idx="39023">
                  <c:v>4.6610687500000001</c:v>
                </c:pt>
                <c:pt idx="39024">
                  <c:v>4.6614859375007995</c:v>
                </c:pt>
                <c:pt idx="39025">
                  <c:v>4.6619909375007991</c:v>
                </c:pt>
                <c:pt idx="39026">
                  <c:v>4.6624575000000004</c:v>
                </c:pt>
                <c:pt idx="39027">
                  <c:v>4.6629993750016006</c:v>
                </c:pt>
                <c:pt idx="39028">
                  <c:v>4.6634309375007996</c:v>
                </c:pt>
                <c:pt idx="39029">
                  <c:v>4.66378</c:v>
                </c:pt>
                <c:pt idx="39030">
                  <c:v>4.6641596875007991</c:v>
                </c:pt>
                <c:pt idx="39031">
                  <c:v>4.6647456250016006</c:v>
                </c:pt>
                <c:pt idx="39032">
                  <c:v>4.6651400000000001</c:v>
                </c:pt>
                <c:pt idx="39033">
                  <c:v>4.6657228124992001</c:v>
                </c:pt>
                <c:pt idx="39034">
                  <c:v>4.6663509375007992</c:v>
                </c:pt>
                <c:pt idx="39035">
                  <c:v>4.6666746875007998</c:v>
                </c:pt>
                <c:pt idx="39036">
                  <c:v>4.6671231250016003</c:v>
                </c:pt>
                <c:pt idx="39037">
                  <c:v>4.6677512500000002</c:v>
                </c:pt>
                <c:pt idx="39038">
                  <c:v>4.6681693750016002</c:v>
                </c:pt>
                <c:pt idx="39039">
                  <c:v>4.668825</c:v>
                </c:pt>
                <c:pt idx="39040">
                  <c:v>4.6691709375007999</c:v>
                </c:pt>
                <c:pt idx="39041">
                  <c:v>4.6696299999999997</c:v>
                </c:pt>
                <c:pt idx="39042">
                  <c:v>4.6701853124992008</c:v>
                </c:pt>
                <c:pt idx="39043">
                  <c:v>4.6705984375007992</c:v>
                </c:pt>
                <c:pt idx="39044">
                  <c:v>4.6709231250016003</c:v>
                </c:pt>
                <c:pt idx="39045">
                  <c:v>4.6712912500000003</c:v>
                </c:pt>
                <c:pt idx="39046">
                  <c:v>4.6717637500000002</c:v>
                </c:pt>
                <c:pt idx="39047">
                  <c:v>4.6714034375007998</c:v>
                </c:pt>
                <c:pt idx="39048">
                  <c:v>4.6709596875007993</c:v>
                </c:pt>
                <c:pt idx="39049">
                  <c:v>4.6704949999999998</c:v>
                </c:pt>
                <c:pt idx="39050">
                  <c:v>4.6700084375007993</c:v>
                </c:pt>
                <c:pt idx="39051">
                  <c:v>4.66937625</c:v>
                </c:pt>
                <c:pt idx="39052">
                  <c:v>4.6686612500000004</c:v>
                </c:pt>
                <c:pt idx="39053">
                  <c:v>4.6680028124992008</c:v>
                </c:pt>
                <c:pt idx="39054">
                  <c:v>4.6672925000000003</c:v>
                </c:pt>
                <c:pt idx="39055">
                  <c:v>4.6664443750016007</c:v>
                </c:pt>
                <c:pt idx="39056">
                  <c:v>4.6655684375007995</c:v>
                </c:pt>
                <c:pt idx="39057">
                  <c:v>4.6647603124992001</c:v>
                </c:pt>
                <c:pt idx="39058">
                  <c:v>4.6638000000000002</c:v>
                </c:pt>
                <c:pt idx="39059">
                  <c:v>4.6628287500000001</c:v>
                </c:pt>
                <c:pt idx="39060">
                  <c:v>4.6618706250016002</c:v>
                </c:pt>
                <c:pt idx="39061">
                  <c:v>4.6610131250016007</c:v>
                </c:pt>
                <c:pt idx="39062">
                  <c:v>4.6601321875007997</c:v>
                </c:pt>
                <c:pt idx="39063">
                  <c:v>4.6592324999999999</c:v>
                </c:pt>
                <c:pt idx="39064">
                  <c:v>4.6584362500000003</c:v>
                </c:pt>
                <c:pt idx="39065">
                  <c:v>4.6576553124992008</c:v>
                </c:pt>
                <c:pt idx="39066">
                  <c:v>4.6569831250016005</c:v>
                </c:pt>
                <c:pt idx="39067">
                  <c:v>4.6563896875007993</c:v>
                </c:pt>
                <c:pt idx="39068">
                  <c:v>4.6560203124992006</c:v>
                </c:pt>
                <c:pt idx="39069">
                  <c:v>4.6556175</c:v>
                </c:pt>
                <c:pt idx="39070">
                  <c:v>4.6550537500000004</c:v>
                </c:pt>
                <c:pt idx="39071">
                  <c:v>4.6546399999999997</c:v>
                </c:pt>
                <c:pt idx="39072">
                  <c:v>4.6549771875007995</c:v>
                </c:pt>
                <c:pt idx="39073">
                  <c:v>4.6554703124992001</c:v>
                </c:pt>
                <c:pt idx="39074">
                  <c:v>4.6558778124992006</c:v>
                </c:pt>
                <c:pt idx="39075">
                  <c:v>4.6562412499999999</c:v>
                </c:pt>
                <c:pt idx="39076">
                  <c:v>4.6567109375007991</c:v>
                </c:pt>
                <c:pt idx="39077">
                  <c:v>4.6570903124992009</c:v>
                </c:pt>
                <c:pt idx="39078">
                  <c:v>4.6575859375007997</c:v>
                </c:pt>
                <c:pt idx="39079">
                  <c:v>4.6580146875007991</c:v>
                </c:pt>
                <c:pt idx="39080">
                  <c:v>4.658554375001601</c:v>
                </c:pt>
                <c:pt idx="39081">
                  <c:v>4.6589721875007992</c:v>
                </c:pt>
                <c:pt idx="39082">
                  <c:v>4.6595159375007995</c:v>
                </c:pt>
                <c:pt idx="39083">
                  <c:v>4.6599240624992007</c:v>
                </c:pt>
                <c:pt idx="39084">
                  <c:v>4.6602603124992008</c:v>
                </c:pt>
                <c:pt idx="39085">
                  <c:v>4.6607250000000002</c:v>
                </c:pt>
                <c:pt idx="39086">
                  <c:v>4.6612459375007997</c:v>
                </c:pt>
                <c:pt idx="39087">
                  <c:v>4.6617309375007991</c:v>
                </c:pt>
                <c:pt idx="39088">
                  <c:v>4.6622231250016002</c:v>
                </c:pt>
                <c:pt idx="39089">
                  <c:v>4.6626181250016003</c:v>
                </c:pt>
                <c:pt idx="39090">
                  <c:v>4.6630637500000001</c:v>
                </c:pt>
                <c:pt idx="39091">
                  <c:v>4.6634884375007992</c:v>
                </c:pt>
                <c:pt idx="39092">
                  <c:v>4.6640006250016004</c:v>
                </c:pt>
                <c:pt idx="39093">
                  <c:v>4.6645906250016003</c:v>
                </c:pt>
                <c:pt idx="39094">
                  <c:v>4.6649309375007997</c:v>
                </c:pt>
                <c:pt idx="39095">
                  <c:v>4.6653287499999996</c:v>
                </c:pt>
                <c:pt idx="39096">
                  <c:v>4.6657362500000001</c:v>
                </c:pt>
                <c:pt idx="39097">
                  <c:v>4.6654024999999999</c:v>
                </c:pt>
                <c:pt idx="39098">
                  <c:v>4.6648062499999998</c:v>
                </c:pt>
                <c:pt idx="39099">
                  <c:v>4.6643228124992007</c:v>
                </c:pt>
                <c:pt idx="39100">
                  <c:v>4.6637496875007995</c:v>
                </c:pt>
                <c:pt idx="39101">
                  <c:v>4.6631028124992007</c:v>
                </c:pt>
                <c:pt idx="39102">
                  <c:v>4.6625015624992008</c:v>
                </c:pt>
                <c:pt idx="39103">
                  <c:v>4.6618225000000004</c:v>
                </c:pt>
                <c:pt idx="39104">
                  <c:v>4.6610828124992008</c:v>
                </c:pt>
                <c:pt idx="39105">
                  <c:v>4.6604150000000004</c:v>
                </c:pt>
                <c:pt idx="39106">
                  <c:v>4.6598296875007996</c:v>
                </c:pt>
                <c:pt idx="39107">
                  <c:v>4.6592584375007995</c:v>
                </c:pt>
                <c:pt idx="39108">
                  <c:v>4.658741875001601</c:v>
                </c:pt>
                <c:pt idx="39109">
                  <c:v>4.6583565624992005</c:v>
                </c:pt>
                <c:pt idx="39110">
                  <c:v>4.6579550000000003</c:v>
                </c:pt>
                <c:pt idx="39111">
                  <c:v>4.6575271875007997</c:v>
                </c:pt>
                <c:pt idx="39112">
                  <c:v>4.6570875000000003</c:v>
                </c:pt>
                <c:pt idx="39113">
                  <c:v>4.6567437500000004</c:v>
                </c:pt>
                <c:pt idx="39114">
                  <c:v>4.6571884375007997</c:v>
                </c:pt>
                <c:pt idx="39115">
                  <c:v>4.6575768750016007</c:v>
                </c:pt>
                <c:pt idx="39116">
                  <c:v>4.6579690624992001</c:v>
                </c:pt>
                <c:pt idx="39117">
                  <c:v>4.6584487499999998</c:v>
                </c:pt>
                <c:pt idx="39118">
                  <c:v>4.6589643750016005</c:v>
                </c:pt>
                <c:pt idx="39119">
                  <c:v>4.6594721875007998</c:v>
                </c:pt>
                <c:pt idx="39120">
                  <c:v>4.6600675000000003</c:v>
                </c:pt>
                <c:pt idx="39121">
                  <c:v>4.6604603124992003</c:v>
                </c:pt>
                <c:pt idx="39122">
                  <c:v>4.6609737500000001</c:v>
                </c:pt>
                <c:pt idx="39123">
                  <c:v>4.6613065624992007</c:v>
                </c:pt>
                <c:pt idx="39124">
                  <c:v>4.6617596875007994</c:v>
                </c:pt>
                <c:pt idx="39125">
                  <c:v>4.6623799999999997</c:v>
                </c:pt>
                <c:pt idx="39126">
                  <c:v>4.6628715624992001</c:v>
                </c:pt>
                <c:pt idx="39127">
                  <c:v>4.6634534375007997</c:v>
                </c:pt>
                <c:pt idx="39128">
                  <c:v>4.6638956250016008</c:v>
                </c:pt>
                <c:pt idx="39129">
                  <c:v>4.6644106250016009</c:v>
                </c:pt>
                <c:pt idx="39130">
                  <c:v>4.6639281250016005</c:v>
                </c:pt>
                <c:pt idx="39131">
                  <c:v>4.6636940624992009</c:v>
                </c:pt>
                <c:pt idx="39132">
                  <c:v>4.6634500000000001</c:v>
                </c:pt>
              </c:numCache>
            </c:numRef>
          </c:yVal>
          <c:smooth val="0"/>
          <c:extLst>
            <c:ext xmlns:c16="http://schemas.microsoft.com/office/drawing/2014/chart" uri="{C3380CC4-5D6E-409C-BE32-E72D297353CC}">
              <c16:uniqueId val="{00000004-B54E-4B67-85C8-126683F13BE1}"/>
            </c:ext>
          </c:extLst>
        </c:ser>
        <c:dLbls>
          <c:showLegendKey val="0"/>
          <c:showVal val="0"/>
          <c:showCatName val="0"/>
          <c:showSerName val="0"/>
          <c:showPercent val="0"/>
          <c:showBubbleSize val="0"/>
        </c:dLbls>
        <c:axId val="518452544"/>
        <c:axId val="518452936"/>
      </c:scatterChart>
      <c:valAx>
        <c:axId val="518452544"/>
        <c:scaling>
          <c:orientation val="minMax"/>
          <c:min val="0"/>
        </c:scaling>
        <c:delete val="0"/>
        <c:axPos val="b"/>
        <c:title>
          <c:tx>
            <c:rich>
              <a:bodyPr/>
              <a:lstStyle/>
              <a:p>
                <a:pPr>
                  <a:defRPr/>
                </a:pPr>
                <a:r>
                  <a:rPr lang="en-US"/>
                  <a:t>CMOD, mm</a:t>
                </a:r>
              </a:p>
            </c:rich>
          </c:tx>
          <c:overlay val="0"/>
        </c:title>
        <c:numFmt formatCode="#,##0.0" sourceLinked="0"/>
        <c:majorTickMark val="out"/>
        <c:minorTickMark val="none"/>
        <c:tickLblPos val="nextTo"/>
        <c:crossAx val="518452936"/>
        <c:crosses val="autoZero"/>
        <c:crossBetween val="midCat"/>
      </c:valAx>
      <c:valAx>
        <c:axId val="518452936"/>
        <c:scaling>
          <c:orientation val="minMax"/>
          <c:max val="8"/>
        </c:scaling>
        <c:delete val="0"/>
        <c:axPos val="l"/>
        <c:majorGridlines/>
        <c:title>
          <c:tx>
            <c:rich>
              <a:bodyPr rot="-5400000" vert="horz"/>
              <a:lstStyle/>
              <a:p>
                <a:pPr>
                  <a:defRPr/>
                </a:pPr>
                <a:r>
                  <a:rPr lang="en-US"/>
                  <a:t>Stress, MPa</a:t>
                </a:r>
              </a:p>
            </c:rich>
          </c:tx>
          <c:layout>
            <c:manualLayout>
              <c:xMode val="edge"/>
              <c:yMode val="edge"/>
              <c:x val="2.4301769971061309E-2"/>
              <c:y val="0.34471245148410506"/>
            </c:manualLayout>
          </c:layout>
          <c:overlay val="0"/>
        </c:title>
        <c:numFmt formatCode="General" sourceLinked="1"/>
        <c:majorTickMark val="out"/>
        <c:minorTickMark val="none"/>
        <c:tickLblPos val="nextTo"/>
        <c:crossAx val="518452544"/>
        <c:crosses val="autoZero"/>
        <c:crossBetween val="midCat"/>
      </c:valAx>
    </c:plotArea>
    <c:legend>
      <c:legendPos val="r"/>
      <c:layout>
        <c:manualLayout>
          <c:xMode val="edge"/>
          <c:yMode val="edge"/>
          <c:x val="2.8578486840400447E-2"/>
          <c:y val="5.3860381546266449E-3"/>
          <c:w val="0.95814118852673291"/>
          <c:h val="0.15632302718916893"/>
        </c:manualLayout>
      </c:layout>
      <c:overlay val="0"/>
      <c:txPr>
        <a:bodyPr/>
        <a:lstStyle/>
        <a:p>
          <a:pPr>
            <a:defRPr sz="800"/>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16959059569306"/>
          <c:y val="0.19105061472490117"/>
          <c:w val="0.79625480216661471"/>
          <c:h val="0.61703505460422803"/>
        </c:manualLayout>
      </c:layout>
      <c:scatterChart>
        <c:scatterStyle val="lineMarker"/>
        <c:varyColors val="0"/>
        <c:ser>
          <c:idx val="0"/>
          <c:order val="0"/>
          <c:tx>
            <c:v>Plain Conc</c:v>
          </c:tx>
          <c:marker>
            <c:symbol val="none"/>
          </c:marker>
          <c:xVal>
            <c:numRef>
              <c:f>'General Summary'!$A$1:$A$58083</c:f>
              <c:numCache>
                <c:formatCode>0.00E+00</c:formatCode>
                <c:ptCount val="58083"/>
                <c:pt idx="0" formatCode="General">
                  <c:v>0</c:v>
                </c:pt>
                <c:pt idx="1">
                  <c:v>-9.5518499999999997E-5</c:v>
                </c:pt>
                <c:pt idx="2">
                  <c:v>6.2170999999999998E-5</c:v>
                </c:pt>
                <c:pt idx="3">
                  <c:v>-5.6799799999999998E-5</c:v>
                </c:pt>
                <c:pt idx="4">
                  <c:v>-1.43113E-5</c:v>
                </c:pt>
                <c:pt idx="5">
                  <c:v>2.3158000000000001E-5</c:v>
                </c:pt>
                <c:pt idx="6">
                  <c:v>-8.4919699999999999E-5</c:v>
                </c:pt>
                <c:pt idx="7">
                  <c:v>2.8486100000000002E-5</c:v>
                </c:pt>
                <c:pt idx="8">
                  <c:v>6.7499200000000001E-6</c:v>
                </c:pt>
                <c:pt idx="9">
                  <c:v>-9.0312500000000006E-5</c:v>
                </c:pt>
                <c:pt idx="10">
                  <c:v>2.8141400000000001E-5</c:v>
                </c:pt>
                <c:pt idx="11">
                  <c:v>-5.5722699999999996E-6</c:v>
                </c:pt>
                <c:pt idx="12">
                  <c:v>-8.9055799999999995E-5</c:v>
                </c:pt>
                <c:pt idx="13">
                  <c:v>5.0976200000000002E-5</c:v>
                </c:pt>
                <c:pt idx="14">
                  <c:v>-3.3210999999999998E-5</c:v>
                </c:pt>
                <c:pt idx="15">
                  <c:v>-4.7622800000000001E-5</c:v>
                </c:pt>
                <c:pt idx="16">
                  <c:v>4.7134500000000001E-5</c:v>
                </c:pt>
                <c:pt idx="17">
                  <c:v>-5.70727E-5</c:v>
                </c:pt>
                <c:pt idx="18">
                  <c:v>-2.72151E-5</c:v>
                </c:pt>
                <c:pt idx="19">
                  <c:v>2.7265400000000002E-5</c:v>
                </c:pt>
                <c:pt idx="20">
                  <c:v>-5.2462700000000002E-5</c:v>
                </c:pt>
                <c:pt idx="21">
                  <c:v>-3.1078299999999997E-5</c:v>
                </c:pt>
                <c:pt idx="22">
                  <c:v>2.9793000000000001E-5</c:v>
                </c:pt>
                <c:pt idx="23" formatCode="General">
                  <c:v>-1.04523E-4</c:v>
                </c:pt>
                <c:pt idx="24">
                  <c:v>4.6754E-5</c:v>
                </c:pt>
                <c:pt idx="25">
                  <c:v>-5.0315600000000003E-5</c:v>
                </c:pt>
                <c:pt idx="26">
                  <c:v>-6.8253199999999999E-5</c:v>
                </c:pt>
                <c:pt idx="27">
                  <c:v>3.464E-5</c:v>
                </c:pt>
                <c:pt idx="28">
                  <c:v>-9.2100499999999997E-5</c:v>
                </c:pt>
                <c:pt idx="29">
                  <c:v>1.82607E-5</c:v>
                </c:pt>
                <c:pt idx="30">
                  <c:v>7.08741E-6</c:v>
                </c:pt>
                <c:pt idx="31">
                  <c:v>4.9331800000000001E-5</c:v>
                </c:pt>
                <c:pt idx="32">
                  <c:v>-1.8892599999999999E-5</c:v>
                </c:pt>
                <c:pt idx="33">
                  <c:v>-6.1180100000000001E-5</c:v>
                </c:pt>
                <c:pt idx="34">
                  <c:v>-1.96609E-5</c:v>
                </c:pt>
                <c:pt idx="35">
                  <c:v>-4.75079E-5</c:v>
                </c:pt>
                <c:pt idx="36">
                  <c:v>4.1353999999999997E-5</c:v>
                </c:pt>
                <c:pt idx="37" formatCode="General">
                  <c:v>-1.0170099999999999E-4</c:v>
                </c:pt>
                <c:pt idx="38">
                  <c:v>3.9566E-5</c:v>
                </c:pt>
                <c:pt idx="39">
                  <c:v>-9.44414E-5</c:v>
                </c:pt>
                <c:pt idx="40">
                  <c:v>6.4985899999999997E-5</c:v>
                </c:pt>
                <c:pt idx="41">
                  <c:v>-5.7797999999999998E-5</c:v>
                </c:pt>
                <c:pt idx="42">
                  <c:v>2.0888799999999999E-5</c:v>
                </c:pt>
                <c:pt idx="43">
                  <c:v>-2.1685899999999998E-5</c:v>
                </c:pt>
                <c:pt idx="44">
                  <c:v>-1.4792399999999999E-5</c:v>
                </c:pt>
                <c:pt idx="45">
                  <c:v>3.1121400000000003E-5</c:v>
                </c:pt>
                <c:pt idx="46">
                  <c:v>-7.9275600000000004E-5</c:v>
                </c:pt>
                <c:pt idx="47">
                  <c:v>1.92157E-5</c:v>
                </c:pt>
                <c:pt idx="48">
                  <c:v>-2.6252900000000001E-5</c:v>
                </c:pt>
                <c:pt idx="49">
                  <c:v>3.7727700000000001E-5</c:v>
                </c:pt>
                <c:pt idx="50">
                  <c:v>-6.8267499999999996E-5</c:v>
                </c:pt>
                <c:pt idx="51">
                  <c:v>9.5001500000000002E-5</c:v>
                </c:pt>
                <c:pt idx="52">
                  <c:v>-9.5389299999999998E-5</c:v>
                </c:pt>
                <c:pt idx="53">
                  <c:v>9.5978100000000002E-5</c:v>
                </c:pt>
                <c:pt idx="54">
                  <c:v>-8.8984E-5</c:v>
                </c:pt>
                <c:pt idx="55">
                  <c:v>9.0664300000000005E-5</c:v>
                </c:pt>
                <c:pt idx="56">
                  <c:v>-8.2377699999999996E-5</c:v>
                </c:pt>
                <c:pt idx="57">
                  <c:v>6.59697E-5</c:v>
                </c:pt>
                <c:pt idx="58">
                  <c:v>-8.1164199999999998E-5</c:v>
                </c:pt>
                <c:pt idx="59">
                  <c:v>8.8194099999999996E-5</c:v>
                </c:pt>
                <c:pt idx="60">
                  <c:v>-6.0864199999999999E-5</c:v>
                </c:pt>
                <c:pt idx="61">
                  <c:v>7.2776999999999998E-5</c:v>
                </c:pt>
                <c:pt idx="62">
                  <c:v>-9.2186600000000003E-5</c:v>
                </c:pt>
                <c:pt idx="63">
                  <c:v>6.0548199999999997E-5</c:v>
                </c:pt>
                <c:pt idx="64" formatCode="General">
                  <c:v>-1.00997E-4</c:v>
                </c:pt>
                <c:pt idx="65">
                  <c:v>7.6001199999999993E-5</c:v>
                </c:pt>
                <c:pt idx="66">
                  <c:v>-7.9009899999999997E-5</c:v>
                </c:pt>
                <c:pt idx="67">
                  <c:v>9.4319299999999997E-5</c:v>
                </c:pt>
                <c:pt idx="68">
                  <c:v>-8.4733000000000003E-5</c:v>
                </c:pt>
                <c:pt idx="69" formatCode="General">
                  <c:v>1.02089E-4</c:v>
                </c:pt>
                <c:pt idx="70">
                  <c:v>-8.2370499999999993E-5</c:v>
                </c:pt>
                <c:pt idx="71" formatCode="General">
                  <c:v>1.10167E-4</c:v>
                </c:pt>
                <c:pt idx="72">
                  <c:v>-7.5548800000000004E-5</c:v>
                </c:pt>
                <c:pt idx="73">
                  <c:v>9.0226299999999994E-5</c:v>
                </c:pt>
                <c:pt idx="74">
                  <c:v>-7.7164500000000003E-5</c:v>
                </c:pt>
                <c:pt idx="75">
                  <c:v>2.7121700000000002E-5</c:v>
                </c:pt>
                <c:pt idx="76">
                  <c:v>-3.7663100000000002E-5</c:v>
                </c:pt>
                <c:pt idx="77">
                  <c:v>7.7810800000000004E-5</c:v>
                </c:pt>
                <c:pt idx="78">
                  <c:v>-6.3592799999999999E-5</c:v>
                </c:pt>
                <c:pt idx="79" formatCode="General">
                  <c:v>1.02563E-4</c:v>
                </c:pt>
                <c:pt idx="80">
                  <c:v>-2.9994000000000001E-5</c:v>
                </c:pt>
                <c:pt idx="81">
                  <c:v>3.2765799999999997E-5</c:v>
                </c:pt>
                <c:pt idx="82">
                  <c:v>-3.3526999999999999E-5</c:v>
                </c:pt>
                <c:pt idx="83">
                  <c:v>3.8129900000000002E-5</c:v>
                </c:pt>
                <c:pt idx="84">
                  <c:v>3.0295599999999998E-5</c:v>
                </c:pt>
                <c:pt idx="85">
                  <c:v>-3.68589E-5</c:v>
                </c:pt>
                <c:pt idx="86">
                  <c:v>9.3996200000000003E-6</c:v>
                </c:pt>
                <c:pt idx="87">
                  <c:v>-1.07568E-5</c:v>
                </c:pt>
                <c:pt idx="88">
                  <c:v>5.6347500000000002E-5</c:v>
                </c:pt>
                <c:pt idx="89">
                  <c:v>3.0992199999999998E-5</c:v>
                </c:pt>
                <c:pt idx="90">
                  <c:v>5.4308100000000003E-5</c:v>
                </c:pt>
                <c:pt idx="91">
                  <c:v>3.2342199999999997E-5</c:v>
                </c:pt>
                <c:pt idx="92">
                  <c:v>5.3252499999999999E-5</c:v>
                </c:pt>
                <c:pt idx="93">
                  <c:v>-4.9690899999999997E-6</c:v>
                </c:pt>
                <c:pt idx="94">
                  <c:v>5.2685300000000002E-5</c:v>
                </c:pt>
                <c:pt idx="95">
                  <c:v>-5.3173600000000002E-5</c:v>
                </c:pt>
                <c:pt idx="96">
                  <c:v>5.5284700000000003E-5</c:v>
                </c:pt>
                <c:pt idx="97">
                  <c:v>5.6024299999999998E-5</c:v>
                </c:pt>
                <c:pt idx="98">
                  <c:v>-3.4977500000000002E-5</c:v>
                </c:pt>
                <c:pt idx="99">
                  <c:v>6.7965899999999999E-5</c:v>
                </c:pt>
                <c:pt idx="100">
                  <c:v>6.6070199999999996E-5</c:v>
                </c:pt>
                <c:pt idx="101">
                  <c:v>-3.7770800000000001E-5</c:v>
                </c:pt>
                <c:pt idx="102">
                  <c:v>3.0626000000000001E-5</c:v>
                </c:pt>
                <c:pt idx="103" formatCode="General">
                  <c:v>1.24084E-4</c:v>
                </c:pt>
                <c:pt idx="104">
                  <c:v>1.7190700000000001E-5</c:v>
                </c:pt>
                <c:pt idx="105">
                  <c:v>3.7483600000000001E-5</c:v>
                </c:pt>
                <c:pt idx="106">
                  <c:v>3.6980899999999997E-5</c:v>
                </c:pt>
                <c:pt idx="107">
                  <c:v>-7.8270300000000002E-6</c:v>
                </c:pt>
                <c:pt idx="108">
                  <c:v>4.0686199999999997E-5</c:v>
                </c:pt>
                <c:pt idx="109" formatCode="General">
                  <c:v>1.4251699999999999E-4</c:v>
                </c:pt>
                <c:pt idx="110">
                  <c:v>1.39307E-5</c:v>
                </c:pt>
                <c:pt idx="111" formatCode="General">
                  <c:v>1.09571E-4</c:v>
                </c:pt>
                <c:pt idx="112" formatCode="General">
                  <c:v>1.4394599999999999E-4</c:v>
                </c:pt>
                <c:pt idx="113">
                  <c:v>-7.8772999999999999E-6</c:v>
                </c:pt>
                <c:pt idx="114">
                  <c:v>7.8765799999999997E-5</c:v>
                </c:pt>
                <c:pt idx="115">
                  <c:v>5.8738600000000004E-6</c:v>
                </c:pt>
                <c:pt idx="116">
                  <c:v>7.9354600000000001E-5</c:v>
                </c:pt>
                <c:pt idx="117">
                  <c:v>-3.3857299999999999E-5</c:v>
                </c:pt>
                <c:pt idx="118">
                  <c:v>9.8907799999999995E-5</c:v>
                </c:pt>
                <c:pt idx="119">
                  <c:v>-1.92732E-5</c:v>
                </c:pt>
                <c:pt idx="120" formatCode="General">
                  <c:v>1.24802E-4</c:v>
                </c:pt>
                <c:pt idx="121">
                  <c:v>7.7264999999999996E-6</c:v>
                </c:pt>
                <c:pt idx="122">
                  <c:v>3.3455199999999998E-5</c:v>
                </c:pt>
                <c:pt idx="123">
                  <c:v>9.3809500000000004E-5</c:v>
                </c:pt>
                <c:pt idx="124">
                  <c:v>3.1423000000000001E-5</c:v>
                </c:pt>
                <c:pt idx="125">
                  <c:v>3.3146399999999998E-5</c:v>
                </c:pt>
                <c:pt idx="126" formatCode="General">
                  <c:v>1.2259E-4</c:v>
                </c:pt>
                <c:pt idx="127">
                  <c:v>1.7915999999999999E-5</c:v>
                </c:pt>
                <c:pt idx="128">
                  <c:v>9.1913800000000001E-7</c:v>
                </c:pt>
                <c:pt idx="129" formatCode="General">
                  <c:v>1.18856E-4</c:v>
                </c:pt>
                <c:pt idx="130">
                  <c:v>-5.4501999999999999E-6</c:v>
                </c:pt>
                <c:pt idx="131" formatCode="General">
                  <c:v>1.0218899999999999E-4</c:v>
                </c:pt>
                <c:pt idx="132">
                  <c:v>-9.9597200000000002E-6</c:v>
                </c:pt>
                <c:pt idx="133">
                  <c:v>4.1267799999999998E-5</c:v>
                </c:pt>
                <c:pt idx="134" formatCode="General">
                  <c:v>1.2604399999999999E-4</c:v>
                </c:pt>
                <c:pt idx="135">
                  <c:v>4.7062699999999999E-5</c:v>
                </c:pt>
                <c:pt idx="136">
                  <c:v>1.4009700000000001E-5</c:v>
                </c:pt>
                <c:pt idx="137" formatCode="General">
                  <c:v>1.17046E-4</c:v>
                </c:pt>
                <c:pt idx="138" formatCode="General">
                  <c:v>1.0706500000000001E-4</c:v>
                </c:pt>
                <c:pt idx="139">
                  <c:v>-3.8740199999999999E-5</c:v>
                </c:pt>
                <c:pt idx="140" formatCode="General">
                  <c:v>1.0090399999999999E-4</c:v>
                </c:pt>
                <c:pt idx="141" formatCode="General">
                  <c:v>1.1856199999999999E-4</c:v>
                </c:pt>
                <c:pt idx="142">
                  <c:v>-2.2504500000000001E-5</c:v>
                </c:pt>
                <c:pt idx="143" formatCode="General">
                  <c:v>1.00337E-4</c:v>
                </c:pt>
                <c:pt idx="144" formatCode="General">
                  <c:v>1.4372300000000001E-4</c:v>
                </c:pt>
                <c:pt idx="145">
                  <c:v>4.1490499999999999E-5</c:v>
                </c:pt>
                <c:pt idx="146">
                  <c:v>-1.98261E-5</c:v>
                </c:pt>
                <c:pt idx="147" formatCode="General">
                  <c:v>1.2229600000000001E-4</c:v>
                </c:pt>
                <c:pt idx="148">
                  <c:v>7.7279400000000004E-5</c:v>
                </c:pt>
                <c:pt idx="149">
                  <c:v>-2.81701E-5</c:v>
                </c:pt>
                <c:pt idx="150">
                  <c:v>9.3802300000000001E-5</c:v>
                </c:pt>
                <c:pt idx="151" formatCode="General">
                  <c:v>1.6573900000000001E-4</c:v>
                </c:pt>
                <c:pt idx="152">
                  <c:v>7.5426700000000001E-5</c:v>
                </c:pt>
                <c:pt idx="153">
                  <c:v>-3.1171699999999998E-5</c:v>
                </c:pt>
                <c:pt idx="154">
                  <c:v>1.3916299999999999E-5</c:v>
                </c:pt>
                <c:pt idx="155" formatCode="General">
                  <c:v>1.3051800000000001E-4</c:v>
                </c:pt>
                <c:pt idx="156">
                  <c:v>9.29981E-5</c:v>
                </c:pt>
                <c:pt idx="157">
                  <c:v>-7.8126700000000002E-6</c:v>
                </c:pt>
                <c:pt idx="158">
                  <c:v>5.6498200000000001E-5</c:v>
                </c:pt>
                <c:pt idx="159" formatCode="General">
                  <c:v>1.26396E-4</c:v>
                </c:pt>
                <c:pt idx="160" formatCode="General">
                  <c:v>1.4914400000000001E-4</c:v>
                </c:pt>
                <c:pt idx="161">
                  <c:v>3.2083699999999999E-5</c:v>
                </c:pt>
                <c:pt idx="162">
                  <c:v>-8.6312800000000001E-6</c:v>
                </c:pt>
                <c:pt idx="163">
                  <c:v>6.0110199999999999E-5</c:v>
                </c:pt>
                <c:pt idx="164" formatCode="General">
                  <c:v>1.28773E-4</c:v>
                </c:pt>
                <c:pt idx="165" formatCode="General">
                  <c:v>1.4905100000000001E-4</c:v>
                </c:pt>
                <c:pt idx="166">
                  <c:v>3.6262900000000001E-5</c:v>
                </c:pt>
                <c:pt idx="167">
                  <c:v>2.1944399999999999E-5</c:v>
                </c:pt>
                <c:pt idx="168" formatCode="General">
                  <c:v>1.05636E-4</c:v>
                </c:pt>
                <c:pt idx="169" formatCode="General">
                  <c:v>1.5618199999999999E-4</c:v>
                </c:pt>
                <c:pt idx="170">
                  <c:v>5.0717699999999997E-5</c:v>
                </c:pt>
                <c:pt idx="171">
                  <c:v>5.6440800000000002E-6</c:v>
                </c:pt>
                <c:pt idx="172" formatCode="General">
                  <c:v>1.0799200000000001E-4</c:v>
                </c:pt>
                <c:pt idx="173" formatCode="General">
                  <c:v>1.29548E-4</c:v>
                </c:pt>
                <c:pt idx="174">
                  <c:v>7.2166700000000003E-6</c:v>
                </c:pt>
                <c:pt idx="175">
                  <c:v>2.3193900000000002E-5</c:v>
                </c:pt>
                <c:pt idx="176">
                  <c:v>8.5953700000000003E-5</c:v>
                </c:pt>
                <c:pt idx="177" formatCode="General">
                  <c:v>1.25556E-4</c:v>
                </c:pt>
                <c:pt idx="178" formatCode="General">
                  <c:v>1.33893E-4</c:v>
                </c:pt>
                <c:pt idx="179">
                  <c:v>9.3421699999999997E-6</c:v>
                </c:pt>
                <c:pt idx="180">
                  <c:v>4.4204800000000001E-5</c:v>
                </c:pt>
                <c:pt idx="181">
                  <c:v>5.8135499999999999E-5</c:v>
                </c:pt>
                <c:pt idx="182">
                  <c:v>8.0955899999999995E-5</c:v>
                </c:pt>
                <c:pt idx="183" formatCode="General">
                  <c:v>1.1742E-4</c:v>
                </c:pt>
                <c:pt idx="184" formatCode="General">
                  <c:v>1.5268500000000001E-4</c:v>
                </c:pt>
                <c:pt idx="185">
                  <c:v>7.9009899999999997E-5</c:v>
                </c:pt>
                <c:pt idx="186">
                  <c:v>6.81454E-6</c:v>
                </c:pt>
                <c:pt idx="187">
                  <c:v>5.34321E-5</c:v>
                </c:pt>
                <c:pt idx="188" formatCode="General">
                  <c:v>1.1203400000000001E-4</c:v>
                </c:pt>
                <c:pt idx="189" formatCode="General">
                  <c:v>1.52232E-4</c:v>
                </c:pt>
                <c:pt idx="190" formatCode="General">
                  <c:v>1.3661399999999999E-4</c:v>
                </c:pt>
                <c:pt idx="191">
                  <c:v>7.1082399999999996E-5</c:v>
                </c:pt>
                <c:pt idx="192">
                  <c:v>1.36075E-5</c:v>
                </c:pt>
                <c:pt idx="193">
                  <c:v>6.56609E-5</c:v>
                </c:pt>
                <c:pt idx="194" formatCode="General">
                  <c:v>1.02592E-4</c:v>
                </c:pt>
                <c:pt idx="195" formatCode="General">
                  <c:v>1.59829E-4</c:v>
                </c:pt>
                <c:pt idx="196" formatCode="General">
                  <c:v>1.28069E-4</c:v>
                </c:pt>
                <c:pt idx="197">
                  <c:v>3.7842600000000003E-5</c:v>
                </c:pt>
                <c:pt idx="198">
                  <c:v>6.0418899999999998E-5</c:v>
                </c:pt>
                <c:pt idx="199" formatCode="General">
                  <c:v>1.1718999999999999E-4</c:v>
                </c:pt>
                <c:pt idx="200" formatCode="General">
                  <c:v>1.52771E-4</c:v>
                </c:pt>
                <c:pt idx="201" formatCode="General">
                  <c:v>1.49281E-4</c:v>
                </c:pt>
                <c:pt idx="202">
                  <c:v>5.1328100000000001E-5</c:v>
                </c:pt>
                <c:pt idx="203">
                  <c:v>3.2033399999999997E-5</c:v>
                </c:pt>
                <c:pt idx="204">
                  <c:v>7.7502000000000004E-5</c:v>
                </c:pt>
                <c:pt idx="205" formatCode="General">
                  <c:v>1.16364E-4</c:v>
                </c:pt>
                <c:pt idx="206" formatCode="General">
                  <c:v>1.7086599999999999E-4</c:v>
                </c:pt>
                <c:pt idx="207" formatCode="General">
                  <c:v>1.3739700000000001E-4</c:v>
                </c:pt>
                <c:pt idx="208">
                  <c:v>8.0115800000000003E-5</c:v>
                </c:pt>
                <c:pt idx="209">
                  <c:v>5.8300600000000002E-5</c:v>
                </c:pt>
                <c:pt idx="210">
                  <c:v>9.5123600000000005E-5</c:v>
                </c:pt>
                <c:pt idx="211" formatCode="General">
                  <c:v>1.46129E-4</c:v>
                </c:pt>
                <c:pt idx="212" formatCode="General">
                  <c:v>1.84833E-4</c:v>
                </c:pt>
                <c:pt idx="213" formatCode="General">
                  <c:v>1.2126899999999999E-4</c:v>
                </c:pt>
                <c:pt idx="214">
                  <c:v>3.4166099999999998E-5</c:v>
                </c:pt>
                <c:pt idx="215">
                  <c:v>7.2410799999999995E-5</c:v>
                </c:pt>
                <c:pt idx="216" formatCode="General">
                  <c:v>1.3458200000000001E-4</c:v>
                </c:pt>
                <c:pt idx="217" formatCode="General">
                  <c:v>1.9507300000000001E-4</c:v>
                </c:pt>
                <c:pt idx="218" formatCode="General">
                  <c:v>1.38057E-4</c:v>
                </c:pt>
                <c:pt idx="219">
                  <c:v>4.7644400000000001E-5</c:v>
                </c:pt>
                <c:pt idx="220">
                  <c:v>3.0453599999999999E-5</c:v>
                </c:pt>
                <c:pt idx="221">
                  <c:v>8.8818899999999998E-5</c:v>
                </c:pt>
                <c:pt idx="222" formatCode="General">
                  <c:v>1.81695E-4</c:v>
                </c:pt>
                <c:pt idx="223" formatCode="General">
                  <c:v>2.1420200000000001E-4</c:v>
                </c:pt>
                <c:pt idx="224" formatCode="General">
                  <c:v>1.6866200000000001E-4</c:v>
                </c:pt>
                <c:pt idx="225">
                  <c:v>8.3849800000000005E-5</c:v>
                </c:pt>
                <c:pt idx="226">
                  <c:v>4.1152999999999997E-5</c:v>
                </c:pt>
                <c:pt idx="227">
                  <c:v>9.7931300000000002E-5</c:v>
                </c:pt>
                <c:pt idx="228" formatCode="General">
                  <c:v>1.6678E-4</c:v>
                </c:pt>
                <c:pt idx="229" formatCode="General">
                  <c:v>2.09147E-4</c:v>
                </c:pt>
                <c:pt idx="230" formatCode="General">
                  <c:v>1.9202100000000001E-4</c:v>
                </c:pt>
                <c:pt idx="231" formatCode="General">
                  <c:v>1.0924100000000001E-4</c:v>
                </c:pt>
                <c:pt idx="232">
                  <c:v>5.4114199999999998E-5</c:v>
                </c:pt>
                <c:pt idx="233">
                  <c:v>9.5252800000000004E-5</c:v>
                </c:pt>
                <c:pt idx="234" formatCode="General">
                  <c:v>2.2536799999999999E-4</c:v>
                </c:pt>
                <c:pt idx="235" formatCode="General">
                  <c:v>1.4636599999999999E-4</c:v>
                </c:pt>
                <c:pt idx="236">
                  <c:v>5.9650600000000001E-5</c:v>
                </c:pt>
                <c:pt idx="237">
                  <c:v>5.0732100000000002E-5</c:v>
                </c:pt>
                <c:pt idx="238" formatCode="General">
                  <c:v>1.19351E-4</c:v>
                </c:pt>
                <c:pt idx="239" formatCode="General">
                  <c:v>1.62774E-4</c:v>
                </c:pt>
                <c:pt idx="240" formatCode="General">
                  <c:v>2.1823799999999999E-4</c:v>
                </c:pt>
                <c:pt idx="241" formatCode="General">
                  <c:v>1.6897799999999999E-4</c:v>
                </c:pt>
                <c:pt idx="242">
                  <c:v>7.7142899999999996E-5</c:v>
                </c:pt>
                <c:pt idx="243" formatCode="General">
                  <c:v>1.7128299999999999E-4</c:v>
                </c:pt>
                <c:pt idx="244" formatCode="General">
                  <c:v>2.02936E-4</c:v>
                </c:pt>
                <c:pt idx="245" formatCode="General">
                  <c:v>1.5997299999999999E-4</c:v>
                </c:pt>
                <c:pt idx="246">
                  <c:v>8.5285900000000003E-5</c:v>
                </c:pt>
                <c:pt idx="247" formatCode="General">
                  <c:v>1.6777900000000001E-4</c:v>
                </c:pt>
                <c:pt idx="248" formatCode="General">
                  <c:v>2.0468E-4</c:v>
                </c:pt>
                <c:pt idx="249" formatCode="General">
                  <c:v>1.1731900000000001E-4</c:v>
                </c:pt>
                <c:pt idx="250">
                  <c:v>4.88866E-5</c:v>
                </c:pt>
                <c:pt idx="251">
                  <c:v>9.6933099999999995E-5</c:v>
                </c:pt>
                <c:pt idx="252" formatCode="General">
                  <c:v>1.5797700000000001E-4</c:v>
                </c:pt>
                <c:pt idx="253" formatCode="General">
                  <c:v>2.18791E-4</c:v>
                </c:pt>
                <c:pt idx="254" formatCode="General">
                  <c:v>1.9798799999999999E-4</c:v>
                </c:pt>
                <c:pt idx="255" formatCode="General">
                  <c:v>1.05622E-4</c:v>
                </c:pt>
                <c:pt idx="256">
                  <c:v>5.2749900000000001E-5</c:v>
                </c:pt>
                <c:pt idx="257">
                  <c:v>7.2123600000000002E-5</c:v>
                </c:pt>
                <c:pt idx="258" formatCode="General">
                  <c:v>1.40743E-4</c:v>
                </c:pt>
                <c:pt idx="259" formatCode="General">
                  <c:v>1.9061300000000001E-4</c:v>
                </c:pt>
                <c:pt idx="260" formatCode="General">
                  <c:v>2.2834099999999999E-4</c:v>
                </c:pt>
                <c:pt idx="261" formatCode="General">
                  <c:v>1.4953199999999999E-4</c:v>
                </c:pt>
                <c:pt idx="262">
                  <c:v>9.1123899999999997E-5</c:v>
                </c:pt>
                <c:pt idx="263">
                  <c:v>6.0950299999999998E-5</c:v>
                </c:pt>
                <c:pt idx="264" formatCode="General">
                  <c:v>1.0054499999999999E-4</c:v>
                </c:pt>
                <c:pt idx="265" formatCode="General">
                  <c:v>1.48441E-4</c:v>
                </c:pt>
                <c:pt idx="266" formatCode="General">
                  <c:v>1.9637999999999999E-4</c:v>
                </c:pt>
                <c:pt idx="267" formatCode="General">
                  <c:v>2.3955E-4</c:v>
                </c:pt>
                <c:pt idx="268" formatCode="General">
                  <c:v>2.00824E-4</c:v>
                </c:pt>
                <c:pt idx="269" formatCode="General">
                  <c:v>1.14978E-4</c:v>
                </c:pt>
                <c:pt idx="270">
                  <c:v>5.38988E-5</c:v>
                </c:pt>
                <c:pt idx="271" formatCode="General">
                  <c:v>1.12594E-4</c:v>
                </c:pt>
                <c:pt idx="272" formatCode="General">
                  <c:v>1.9102999999999999E-4</c:v>
                </c:pt>
                <c:pt idx="273" formatCode="General">
                  <c:v>2.5085299999999999E-4</c:v>
                </c:pt>
                <c:pt idx="274" formatCode="General">
                  <c:v>2.3617500000000001E-4</c:v>
                </c:pt>
                <c:pt idx="275" formatCode="General">
                  <c:v>1.4776599999999999E-4</c:v>
                </c:pt>
                <c:pt idx="276">
                  <c:v>7.6123299999999997E-5</c:v>
                </c:pt>
                <c:pt idx="277">
                  <c:v>8.8431100000000001E-5</c:v>
                </c:pt>
                <c:pt idx="278" formatCode="General">
                  <c:v>1.57632E-4</c:v>
                </c:pt>
                <c:pt idx="279" formatCode="General">
                  <c:v>2.4265199999999999E-4</c:v>
                </c:pt>
                <c:pt idx="280" formatCode="General">
                  <c:v>2.0404900000000001E-4</c:v>
                </c:pt>
                <c:pt idx="281" formatCode="General">
                  <c:v>1.44585E-4</c:v>
                </c:pt>
                <c:pt idx="282">
                  <c:v>7.4794800000000004E-5</c:v>
                </c:pt>
                <c:pt idx="283" formatCode="General">
                  <c:v>1.14009E-4</c:v>
                </c:pt>
                <c:pt idx="284" formatCode="General">
                  <c:v>1.6326900000000001E-4</c:v>
                </c:pt>
                <c:pt idx="285" formatCode="General">
                  <c:v>2.5878799999999998E-4</c:v>
                </c:pt>
                <c:pt idx="286" formatCode="General">
                  <c:v>2.13513E-4</c:v>
                </c:pt>
                <c:pt idx="287" formatCode="General">
                  <c:v>1.06254E-4</c:v>
                </c:pt>
                <c:pt idx="288" formatCode="General">
                  <c:v>1.03819E-4</c:v>
                </c:pt>
                <c:pt idx="289" formatCode="General">
                  <c:v>1.80151E-4</c:v>
                </c:pt>
                <c:pt idx="290" formatCode="General">
                  <c:v>2.2627300000000001E-4</c:v>
                </c:pt>
                <c:pt idx="291" formatCode="General">
                  <c:v>2.7332099999999998E-4</c:v>
                </c:pt>
                <c:pt idx="292" formatCode="General">
                  <c:v>2.3509099999999999E-4</c:v>
                </c:pt>
                <c:pt idx="293" formatCode="General">
                  <c:v>1.5542799999999999E-4</c:v>
                </c:pt>
                <c:pt idx="294">
                  <c:v>9.1174200000000005E-5</c:v>
                </c:pt>
                <c:pt idx="295" formatCode="General">
                  <c:v>1.16328E-4</c:v>
                </c:pt>
                <c:pt idx="296" formatCode="General">
                  <c:v>1.8661400000000001E-4</c:v>
                </c:pt>
                <c:pt idx="297" formatCode="General">
                  <c:v>2.2485100000000001E-4</c:v>
                </c:pt>
                <c:pt idx="298" formatCode="General">
                  <c:v>2.6661499999999999E-4</c:v>
                </c:pt>
                <c:pt idx="299" formatCode="General">
                  <c:v>2.5210199999999998E-4</c:v>
                </c:pt>
                <c:pt idx="300" formatCode="General">
                  <c:v>1.9715499999999999E-4</c:v>
                </c:pt>
                <c:pt idx="301" formatCode="General">
                  <c:v>1.3690100000000001E-4</c:v>
                </c:pt>
                <c:pt idx="302">
                  <c:v>9.6768000000000006E-5</c:v>
                </c:pt>
                <c:pt idx="303" formatCode="General">
                  <c:v>1.14497E-4</c:v>
                </c:pt>
                <c:pt idx="304" formatCode="General">
                  <c:v>1.8596699999999999E-4</c:v>
                </c:pt>
                <c:pt idx="305" formatCode="General">
                  <c:v>2.3240500000000001E-4</c:v>
                </c:pt>
                <c:pt idx="306" formatCode="General">
                  <c:v>2.8453099999999998E-4</c:v>
                </c:pt>
                <c:pt idx="307" formatCode="General">
                  <c:v>2.5376100000000003E-4</c:v>
                </c:pt>
                <c:pt idx="308" formatCode="General">
                  <c:v>1.9727699999999999E-4</c:v>
                </c:pt>
                <c:pt idx="309" formatCode="General">
                  <c:v>1.35415E-4</c:v>
                </c:pt>
                <c:pt idx="310">
                  <c:v>8.9508199999999998E-5</c:v>
                </c:pt>
                <c:pt idx="311" formatCode="General">
                  <c:v>1.10505E-4</c:v>
                </c:pt>
                <c:pt idx="312" formatCode="General">
                  <c:v>1.81041E-4</c:v>
                </c:pt>
                <c:pt idx="313" formatCode="General">
                  <c:v>2.5015600000000002E-4</c:v>
                </c:pt>
                <c:pt idx="314" formatCode="General">
                  <c:v>2.87776E-4</c:v>
                </c:pt>
                <c:pt idx="315" formatCode="General">
                  <c:v>2.3202499999999999E-4</c:v>
                </c:pt>
                <c:pt idx="316" formatCode="General">
                  <c:v>1.4670300000000001E-4</c:v>
                </c:pt>
                <c:pt idx="317" formatCode="General">
                  <c:v>1.09263E-4</c:v>
                </c:pt>
                <c:pt idx="318" formatCode="General">
                  <c:v>1.5766099999999999E-4</c:v>
                </c:pt>
                <c:pt idx="319" formatCode="General">
                  <c:v>2.05269E-4</c:v>
                </c:pt>
                <c:pt idx="320" formatCode="General">
                  <c:v>2.4838300000000002E-4</c:v>
                </c:pt>
                <c:pt idx="321" formatCode="General">
                  <c:v>2.9955299999999998E-4</c:v>
                </c:pt>
                <c:pt idx="322" formatCode="General">
                  <c:v>2.6920699999999999E-4</c:v>
                </c:pt>
                <c:pt idx="323" formatCode="General">
                  <c:v>2.1257900000000001E-4</c:v>
                </c:pt>
                <c:pt idx="324" formatCode="General">
                  <c:v>1.5488200000000001E-4</c:v>
                </c:pt>
                <c:pt idx="325" formatCode="General">
                  <c:v>1.21972E-4</c:v>
                </c:pt>
                <c:pt idx="326" formatCode="General">
                  <c:v>1.4580499999999999E-4</c:v>
                </c:pt>
                <c:pt idx="327" formatCode="General">
                  <c:v>1.9044799999999999E-4</c:v>
                </c:pt>
                <c:pt idx="328" formatCode="General">
                  <c:v>2.5793300000000001E-4</c:v>
                </c:pt>
                <c:pt idx="329" formatCode="General">
                  <c:v>2.93722E-4</c:v>
                </c:pt>
                <c:pt idx="330" formatCode="General">
                  <c:v>2.7566199999999998E-4</c:v>
                </c:pt>
                <c:pt idx="331" formatCode="General">
                  <c:v>2.10619E-4</c:v>
                </c:pt>
                <c:pt idx="332" formatCode="General">
                  <c:v>1.48527E-4</c:v>
                </c:pt>
                <c:pt idx="333" formatCode="General">
                  <c:v>1.3814400000000001E-4</c:v>
                </c:pt>
                <c:pt idx="334" formatCode="General">
                  <c:v>1.76202E-4</c:v>
                </c:pt>
                <c:pt idx="335" formatCode="General">
                  <c:v>2.1724E-4</c:v>
                </c:pt>
                <c:pt idx="336" formatCode="General">
                  <c:v>2.5717200000000001E-4</c:v>
                </c:pt>
                <c:pt idx="337" formatCode="General">
                  <c:v>2.9085E-4</c:v>
                </c:pt>
                <c:pt idx="338" formatCode="General">
                  <c:v>2.75512E-4</c:v>
                </c:pt>
                <c:pt idx="339" formatCode="General">
                  <c:v>2.0796899999999999E-4</c:v>
                </c:pt>
                <c:pt idx="340" formatCode="General">
                  <c:v>1.5106900000000001E-4</c:v>
                </c:pt>
                <c:pt idx="341" formatCode="General">
                  <c:v>1.6927899999999999E-4</c:v>
                </c:pt>
                <c:pt idx="342" formatCode="General">
                  <c:v>2.0317299999999999E-4</c:v>
                </c:pt>
                <c:pt idx="343" formatCode="General">
                  <c:v>2.3682900000000001E-4</c:v>
                </c:pt>
                <c:pt idx="344" formatCode="General">
                  <c:v>2.7163399999999998E-4</c:v>
                </c:pt>
                <c:pt idx="345" formatCode="General">
                  <c:v>2.9120900000000001E-4</c:v>
                </c:pt>
                <c:pt idx="346" formatCode="General">
                  <c:v>2.3734599999999999E-4</c:v>
                </c:pt>
                <c:pt idx="347" formatCode="General">
                  <c:v>1.7244600000000001E-4</c:v>
                </c:pt>
                <c:pt idx="348" formatCode="General">
                  <c:v>1.5203800000000001E-4</c:v>
                </c:pt>
                <c:pt idx="349" formatCode="General">
                  <c:v>1.8663499999999999E-4</c:v>
                </c:pt>
                <c:pt idx="350" formatCode="General">
                  <c:v>2.2623000000000001E-4</c:v>
                </c:pt>
                <c:pt idx="351" formatCode="General">
                  <c:v>2.85593E-4</c:v>
                </c:pt>
                <c:pt idx="352" formatCode="General">
                  <c:v>2.8957100000000002E-4</c:v>
                </c:pt>
                <c:pt idx="353" formatCode="General">
                  <c:v>2.2665399999999999E-4</c:v>
                </c:pt>
                <c:pt idx="354" formatCode="General">
                  <c:v>1.50545E-4</c:v>
                </c:pt>
                <c:pt idx="355" formatCode="General">
                  <c:v>1.71958E-4</c:v>
                </c:pt>
                <c:pt idx="356" formatCode="General">
                  <c:v>2.1248600000000001E-4</c:v>
                </c:pt>
                <c:pt idx="357" formatCode="General">
                  <c:v>2.5498900000000001E-4</c:v>
                </c:pt>
                <c:pt idx="358" formatCode="General">
                  <c:v>2.9386599999999999E-4</c:v>
                </c:pt>
                <c:pt idx="359" formatCode="General">
                  <c:v>3.1627700000000001E-4</c:v>
                </c:pt>
                <c:pt idx="360" formatCode="General">
                  <c:v>2.7228700000000002E-4</c:v>
                </c:pt>
                <c:pt idx="361" formatCode="General">
                  <c:v>2.1396499999999999E-4</c:v>
                </c:pt>
                <c:pt idx="362" formatCode="General">
                  <c:v>1.5734500000000001E-4</c:v>
                </c:pt>
                <c:pt idx="363" formatCode="General">
                  <c:v>1.52993E-4</c:v>
                </c:pt>
                <c:pt idx="364" formatCode="General">
                  <c:v>1.8495499999999999E-4</c:v>
                </c:pt>
                <c:pt idx="365" formatCode="General">
                  <c:v>2.3129199999999999E-4</c:v>
                </c:pt>
                <c:pt idx="366" formatCode="General">
                  <c:v>2.7387400000000001E-4</c:v>
                </c:pt>
                <c:pt idx="367" formatCode="General">
                  <c:v>3.20463E-4</c:v>
                </c:pt>
                <c:pt idx="368" formatCode="General">
                  <c:v>3.2760800000000001E-4</c:v>
                </c:pt>
                <c:pt idx="369" formatCode="General">
                  <c:v>2.7898700000000002E-4</c:v>
                </c:pt>
                <c:pt idx="370" formatCode="General">
                  <c:v>2.4711900000000002E-4</c:v>
                </c:pt>
                <c:pt idx="371" formatCode="General">
                  <c:v>1.86434E-4</c:v>
                </c:pt>
                <c:pt idx="372" formatCode="General">
                  <c:v>1.65804E-4</c:v>
                </c:pt>
                <c:pt idx="373" formatCode="General">
                  <c:v>1.9861299999999999E-4</c:v>
                </c:pt>
                <c:pt idx="374" formatCode="General">
                  <c:v>2.3802799999999999E-4</c:v>
                </c:pt>
                <c:pt idx="375" formatCode="General">
                  <c:v>2.7992799999999998E-4</c:v>
                </c:pt>
                <c:pt idx="376" formatCode="General">
                  <c:v>3.1739700000000002E-4</c:v>
                </c:pt>
                <c:pt idx="377" formatCode="General">
                  <c:v>3.2061399999999999E-4</c:v>
                </c:pt>
                <c:pt idx="378" formatCode="General">
                  <c:v>2.7216499999999999E-4</c:v>
                </c:pt>
                <c:pt idx="379" formatCode="General">
                  <c:v>2.10454E-4</c:v>
                </c:pt>
                <c:pt idx="380" formatCode="General">
                  <c:v>1.7309899999999999E-4</c:v>
                </c:pt>
                <c:pt idx="381" formatCode="General">
                  <c:v>1.8372700000000001E-4</c:v>
                </c:pt>
                <c:pt idx="382" formatCode="General">
                  <c:v>2.19645E-4</c:v>
                </c:pt>
                <c:pt idx="383" formatCode="General">
                  <c:v>2.3975900000000001E-4</c:v>
                </c:pt>
                <c:pt idx="384" formatCode="General">
                  <c:v>2.5895300000000003E-4</c:v>
                </c:pt>
                <c:pt idx="385" formatCode="General">
                  <c:v>2.9031100000000002E-4</c:v>
                </c:pt>
                <c:pt idx="386" formatCode="General">
                  <c:v>3.1193200000000001E-4</c:v>
                </c:pt>
                <c:pt idx="387" formatCode="General">
                  <c:v>3.2498E-4</c:v>
                </c:pt>
                <c:pt idx="388" formatCode="General">
                  <c:v>2.9834600000000001E-4</c:v>
                </c:pt>
                <c:pt idx="389" formatCode="General">
                  <c:v>2.6515700000000002E-4</c:v>
                </c:pt>
                <c:pt idx="390" formatCode="General">
                  <c:v>2.07531E-4</c:v>
                </c:pt>
                <c:pt idx="391" formatCode="General">
                  <c:v>1.8180299999999999E-4</c:v>
                </c:pt>
                <c:pt idx="392" formatCode="General">
                  <c:v>1.9676000000000001E-4</c:v>
                </c:pt>
                <c:pt idx="393" formatCode="General">
                  <c:v>2.39213E-4</c:v>
                </c:pt>
                <c:pt idx="394" formatCode="General">
                  <c:v>2.8417900000000002E-4</c:v>
                </c:pt>
                <c:pt idx="395" formatCode="General">
                  <c:v>3.2132500000000002E-4</c:v>
                </c:pt>
                <c:pt idx="396" formatCode="General">
                  <c:v>3.45869E-4</c:v>
                </c:pt>
                <c:pt idx="397" formatCode="General">
                  <c:v>3.1405099999999998E-4</c:v>
                </c:pt>
                <c:pt idx="398" formatCode="General">
                  <c:v>2.4522999999999998E-4</c:v>
                </c:pt>
                <c:pt idx="399" formatCode="General">
                  <c:v>2.1357E-4</c:v>
                </c:pt>
                <c:pt idx="400" formatCode="General">
                  <c:v>1.81824E-4</c:v>
                </c:pt>
                <c:pt idx="401" formatCode="General">
                  <c:v>2.1236399999999999E-4</c:v>
                </c:pt>
                <c:pt idx="402" formatCode="General">
                  <c:v>2.5007700000000002E-4</c:v>
                </c:pt>
                <c:pt idx="403" formatCode="General">
                  <c:v>2.6983200000000001E-4</c:v>
                </c:pt>
                <c:pt idx="404" formatCode="General">
                  <c:v>2.9074199999999998E-4</c:v>
                </c:pt>
                <c:pt idx="405" formatCode="General">
                  <c:v>3.3397E-4</c:v>
                </c:pt>
                <c:pt idx="406" formatCode="General">
                  <c:v>3.4411700000000001E-4</c:v>
                </c:pt>
                <c:pt idx="407" formatCode="General">
                  <c:v>3.3960000000000001E-4</c:v>
                </c:pt>
                <c:pt idx="408" formatCode="General">
                  <c:v>3.1431599999999998E-4</c:v>
                </c:pt>
                <c:pt idx="409" formatCode="General">
                  <c:v>2.5240400000000002E-4</c:v>
                </c:pt>
                <c:pt idx="410" formatCode="General">
                  <c:v>2.2385300000000001E-4</c:v>
                </c:pt>
                <c:pt idx="411" formatCode="General">
                  <c:v>2.04594E-4</c:v>
                </c:pt>
                <c:pt idx="412" formatCode="General">
                  <c:v>2.14303E-4</c:v>
                </c:pt>
                <c:pt idx="413" formatCode="General">
                  <c:v>2.33439E-4</c:v>
                </c:pt>
                <c:pt idx="414" formatCode="General">
                  <c:v>2.5207400000000003E-4</c:v>
                </c:pt>
                <c:pt idx="415" formatCode="General">
                  <c:v>2.9492800000000002E-4</c:v>
                </c:pt>
                <c:pt idx="416" formatCode="General">
                  <c:v>3.1591099999999999E-4</c:v>
                </c:pt>
                <c:pt idx="417" formatCode="General">
                  <c:v>3.3967200000000001E-4</c:v>
                </c:pt>
                <c:pt idx="418" formatCode="General">
                  <c:v>3.64395E-4</c:v>
                </c:pt>
                <c:pt idx="419" formatCode="General">
                  <c:v>3.3361799999999999E-4</c:v>
                </c:pt>
                <c:pt idx="420" formatCode="General">
                  <c:v>2.7131799999999999E-4</c:v>
                </c:pt>
                <c:pt idx="421" formatCode="General">
                  <c:v>2.1982499999999999E-4</c:v>
                </c:pt>
                <c:pt idx="422" formatCode="General">
                  <c:v>2.1410900000000001E-4</c:v>
                </c:pt>
                <c:pt idx="423" formatCode="General">
                  <c:v>2.4554600000000002E-4</c:v>
                </c:pt>
                <c:pt idx="424" formatCode="General">
                  <c:v>2.6659999999999998E-4</c:v>
                </c:pt>
                <c:pt idx="425" formatCode="General">
                  <c:v>2.8715899999999999E-4</c:v>
                </c:pt>
                <c:pt idx="426" formatCode="General">
                  <c:v>3.2380199999999999E-4</c:v>
                </c:pt>
                <c:pt idx="427" formatCode="General">
                  <c:v>3.6306700000000001E-4</c:v>
                </c:pt>
                <c:pt idx="428" formatCode="General">
                  <c:v>3.70176E-4</c:v>
                </c:pt>
                <c:pt idx="429" formatCode="General">
                  <c:v>3.4712499999999999E-4</c:v>
                </c:pt>
                <c:pt idx="430" formatCode="General">
                  <c:v>2.8421499999999999E-4</c:v>
                </c:pt>
                <c:pt idx="431" formatCode="General">
                  <c:v>2.29397E-4</c:v>
                </c:pt>
                <c:pt idx="432" formatCode="General">
                  <c:v>2.2431299999999999E-4</c:v>
                </c:pt>
                <c:pt idx="433" formatCode="General">
                  <c:v>2.6476899999999999E-4</c:v>
                </c:pt>
                <c:pt idx="434" formatCode="General">
                  <c:v>3.0858600000000002E-4</c:v>
                </c:pt>
                <c:pt idx="435" formatCode="General">
                  <c:v>3.4986799999999998E-4</c:v>
                </c:pt>
                <c:pt idx="436" formatCode="General">
                  <c:v>3.7172699999999997E-4</c:v>
                </c:pt>
                <c:pt idx="437" formatCode="General">
                  <c:v>3.8918299999999998E-4</c:v>
                </c:pt>
                <c:pt idx="438" formatCode="General">
                  <c:v>3.4956700000000001E-4</c:v>
                </c:pt>
                <c:pt idx="439" formatCode="General">
                  <c:v>3.17447E-4</c:v>
                </c:pt>
                <c:pt idx="440" formatCode="General">
                  <c:v>2.5694900000000002E-4</c:v>
                </c:pt>
                <c:pt idx="441" formatCode="General">
                  <c:v>2.3483999999999999E-4</c:v>
                </c:pt>
                <c:pt idx="442" formatCode="General">
                  <c:v>2.3619E-4</c:v>
                </c:pt>
                <c:pt idx="443" formatCode="General">
                  <c:v>2.5929700000000002E-4</c:v>
                </c:pt>
                <c:pt idx="444" formatCode="General">
                  <c:v>2.8191000000000002E-4</c:v>
                </c:pt>
                <c:pt idx="445" formatCode="General">
                  <c:v>3.0645299999999999E-4</c:v>
                </c:pt>
                <c:pt idx="446" formatCode="General">
                  <c:v>3.5345899999999998E-4</c:v>
                </c:pt>
                <c:pt idx="447" formatCode="General">
                  <c:v>3.7752100000000002E-4</c:v>
                </c:pt>
                <c:pt idx="448" formatCode="General">
                  <c:v>4.1799200000000001E-4</c:v>
                </c:pt>
                <c:pt idx="449" formatCode="General">
                  <c:v>4.0632400000000001E-4</c:v>
                </c:pt>
                <c:pt idx="450" formatCode="General">
                  <c:v>3.4832400000000001E-4</c:v>
                </c:pt>
                <c:pt idx="451" formatCode="General">
                  <c:v>2.90957E-4</c:v>
                </c:pt>
                <c:pt idx="452" formatCode="General">
                  <c:v>2.6565200000000001E-4</c:v>
                </c:pt>
                <c:pt idx="453" formatCode="General">
                  <c:v>2.4592E-4</c:v>
                </c:pt>
                <c:pt idx="454" formatCode="General">
                  <c:v>2.5885200000000001E-4</c:v>
                </c:pt>
                <c:pt idx="455" formatCode="General">
                  <c:v>2.80215E-4</c:v>
                </c:pt>
                <c:pt idx="456" formatCode="General">
                  <c:v>3.3071000000000001E-4</c:v>
                </c:pt>
                <c:pt idx="457" formatCode="General">
                  <c:v>3.5136199999999997E-4</c:v>
                </c:pt>
                <c:pt idx="458" formatCode="General">
                  <c:v>3.94576E-4</c:v>
                </c:pt>
                <c:pt idx="459" formatCode="General">
                  <c:v>4.3081E-4</c:v>
                </c:pt>
                <c:pt idx="460" formatCode="General">
                  <c:v>4.2591999999999999E-4</c:v>
                </c:pt>
                <c:pt idx="461" formatCode="General">
                  <c:v>3.8063099999999998E-4</c:v>
                </c:pt>
                <c:pt idx="462" formatCode="General">
                  <c:v>3.2291200000000001E-4</c:v>
                </c:pt>
                <c:pt idx="463" formatCode="General">
                  <c:v>2.68805E-4</c:v>
                </c:pt>
                <c:pt idx="464" formatCode="General">
                  <c:v>2.4958199999999998E-4</c:v>
                </c:pt>
                <c:pt idx="465" formatCode="General">
                  <c:v>2.3993800000000001E-4</c:v>
                </c:pt>
                <c:pt idx="466" formatCode="General">
                  <c:v>2.68977E-4</c:v>
                </c:pt>
                <c:pt idx="467" formatCode="General">
                  <c:v>2.9261599999999999E-4</c:v>
                </c:pt>
                <c:pt idx="468" formatCode="General">
                  <c:v>3.14841E-4</c:v>
                </c:pt>
                <c:pt idx="469" formatCode="General">
                  <c:v>3.6224100000000002E-4</c:v>
                </c:pt>
                <c:pt idx="470" formatCode="General">
                  <c:v>4.0919600000000002E-4</c:v>
                </c:pt>
                <c:pt idx="471" formatCode="General">
                  <c:v>4.3095399999999999E-4</c:v>
                </c:pt>
                <c:pt idx="472" formatCode="General">
                  <c:v>3.9463999999999998E-4</c:v>
                </c:pt>
                <c:pt idx="473" formatCode="General">
                  <c:v>3.4165399999999999E-4</c:v>
                </c:pt>
                <c:pt idx="474" formatCode="General">
                  <c:v>2.83489E-4</c:v>
                </c:pt>
                <c:pt idx="475" formatCode="General">
                  <c:v>2.4058400000000001E-4</c:v>
                </c:pt>
                <c:pt idx="476" formatCode="General">
                  <c:v>2.6978100000000002E-4</c:v>
                </c:pt>
                <c:pt idx="477" formatCode="General">
                  <c:v>3.4373599999999998E-4</c:v>
                </c:pt>
                <c:pt idx="478" formatCode="General">
                  <c:v>4.0234500000000002E-4</c:v>
                </c:pt>
                <c:pt idx="479" formatCode="General">
                  <c:v>4.4715299999999999E-4</c:v>
                </c:pt>
                <c:pt idx="480" formatCode="General">
                  <c:v>4.4043899999999999E-4</c:v>
                </c:pt>
                <c:pt idx="481" formatCode="General">
                  <c:v>3.9465499999999999E-4</c:v>
                </c:pt>
                <c:pt idx="482" formatCode="General">
                  <c:v>3.6941399999999998E-4</c:v>
                </c:pt>
                <c:pt idx="483" formatCode="General">
                  <c:v>3.23414E-4</c:v>
                </c:pt>
                <c:pt idx="484" formatCode="General">
                  <c:v>2.9580399999999999E-4</c:v>
                </c:pt>
                <c:pt idx="485" formatCode="General">
                  <c:v>2.7181299999999998E-4</c:v>
                </c:pt>
                <c:pt idx="486" formatCode="General">
                  <c:v>2.49201E-4</c:v>
                </c:pt>
                <c:pt idx="487" formatCode="General">
                  <c:v>2.3680000000000001E-4</c:v>
                </c:pt>
                <c:pt idx="488" formatCode="General">
                  <c:v>2.49876E-4</c:v>
                </c:pt>
                <c:pt idx="489" formatCode="General">
                  <c:v>2.7251E-4</c:v>
                </c:pt>
                <c:pt idx="490" formatCode="General">
                  <c:v>3.3452299999999998E-4</c:v>
                </c:pt>
                <c:pt idx="491" formatCode="General">
                  <c:v>3.64058E-4</c:v>
                </c:pt>
                <c:pt idx="492" formatCode="General">
                  <c:v>4.2507299999999999E-4</c:v>
                </c:pt>
                <c:pt idx="493" formatCode="General">
                  <c:v>4.68954E-4</c:v>
                </c:pt>
                <c:pt idx="494" formatCode="General">
                  <c:v>4.7237899999999998E-4</c:v>
                </c:pt>
                <c:pt idx="495" formatCode="General">
                  <c:v>4.4500600000000001E-4</c:v>
                </c:pt>
                <c:pt idx="496" formatCode="General">
                  <c:v>4.1622600000000001E-4</c:v>
                </c:pt>
                <c:pt idx="497" formatCode="General">
                  <c:v>3.8940600000000002E-4</c:v>
                </c:pt>
                <c:pt idx="498" formatCode="General">
                  <c:v>3.3927700000000002E-4</c:v>
                </c:pt>
                <c:pt idx="499" formatCode="General">
                  <c:v>2.9150999999999998E-4</c:v>
                </c:pt>
                <c:pt idx="500" formatCode="General">
                  <c:v>2.5508200000000001E-4</c:v>
                </c:pt>
                <c:pt idx="501" formatCode="General">
                  <c:v>2.61258E-4</c:v>
                </c:pt>
                <c:pt idx="502" formatCode="General">
                  <c:v>3.1534999999999999E-4</c:v>
                </c:pt>
                <c:pt idx="503" formatCode="General">
                  <c:v>3.7261E-4</c:v>
                </c:pt>
                <c:pt idx="504" formatCode="General">
                  <c:v>4.2914400000000001E-4</c:v>
                </c:pt>
                <c:pt idx="505" formatCode="General">
                  <c:v>4.7561100000000002E-4</c:v>
                </c:pt>
                <c:pt idx="506" formatCode="General">
                  <c:v>4.8157099999999997E-4</c:v>
                </c:pt>
                <c:pt idx="507" formatCode="General">
                  <c:v>4.4181800000000002E-4</c:v>
                </c:pt>
                <c:pt idx="508" formatCode="General">
                  <c:v>3.9405899999999999E-4</c:v>
                </c:pt>
                <c:pt idx="509" formatCode="General">
                  <c:v>3.4579000000000001E-4</c:v>
                </c:pt>
                <c:pt idx="510" formatCode="General">
                  <c:v>3.2266E-4</c:v>
                </c:pt>
                <c:pt idx="511" formatCode="General">
                  <c:v>2.7951799999999998E-4</c:v>
                </c:pt>
                <c:pt idx="512" formatCode="General">
                  <c:v>2.8817799999999999E-4</c:v>
                </c:pt>
                <c:pt idx="513" formatCode="General">
                  <c:v>3.3883900000000001E-4</c:v>
                </c:pt>
                <c:pt idx="514" formatCode="General">
                  <c:v>3.8908299999999997E-4</c:v>
                </c:pt>
                <c:pt idx="515" formatCode="General">
                  <c:v>4.3761000000000001E-4</c:v>
                </c:pt>
                <c:pt idx="516" formatCode="General">
                  <c:v>4.8140599999999998E-4</c:v>
                </c:pt>
                <c:pt idx="517" formatCode="General">
                  <c:v>4.7814599999999999E-4</c:v>
                </c:pt>
                <c:pt idx="518" formatCode="General">
                  <c:v>4.2482799999999998E-4</c:v>
                </c:pt>
                <c:pt idx="519" formatCode="General">
                  <c:v>3.7534599999999998E-4</c:v>
                </c:pt>
                <c:pt idx="520" formatCode="General">
                  <c:v>3.29432E-4</c:v>
                </c:pt>
                <c:pt idx="521" formatCode="General">
                  <c:v>3.0715700000000001E-4</c:v>
                </c:pt>
                <c:pt idx="522" formatCode="General">
                  <c:v>2.8907599999999998E-4</c:v>
                </c:pt>
                <c:pt idx="523" formatCode="General">
                  <c:v>3.0457200000000002E-4</c:v>
                </c:pt>
                <c:pt idx="524" formatCode="General">
                  <c:v>3.2997799999999998E-4</c:v>
                </c:pt>
                <c:pt idx="525" formatCode="General">
                  <c:v>3.8682799999999998E-4</c:v>
                </c:pt>
                <c:pt idx="526" formatCode="General">
                  <c:v>4.38536E-4</c:v>
                </c:pt>
                <c:pt idx="527" formatCode="General">
                  <c:v>4.8536899999999998E-4</c:v>
                </c:pt>
                <c:pt idx="528" formatCode="General">
                  <c:v>5.0378800000000002E-4</c:v>
                </c:pt>
                <c:pt idx="529" formatCode="General">
                  <c:v>4.66434E-4</c:v>
                </c:pt>
                <c:pt idx="530" formatCode="General">
                  <c:v>4.33984E-4</c:v>
                </c:pt>
                <c:pt idx="531" formatCode="General">
                  <c:v>4.05239E-4</c:v>
                </c:pt>
                <c:pt idx="532" formatCode="General">
                  <c:v>3.7734900000000002E-4</c:v>
                </c:pt>
                <c:pt idx="533" formatCode="General">
                  <c:v>3.1985299999999999E-4</c:v>
                </c:pt>
                <c:pt idx="534" formatCode="General">
                  <c:v>3.0324399999999999E-4</c:v>
                </c:pt>
                <c:pt idx="535" formatCode="General">
                  <c:v>2.9977500000000001E-4</c:v>
                </c:pt>
                <c:pt idx="536" formatCode="General">
                  <c:v>3.0932600000000001E-4</c:v>
                </c:pt>
                <c:pt idx="537" formatCode="General">
                  <c:v>3.5310000000000002E-4</c:v>
                </c:pt>
                <c:pt idx="538" formatCode="General">
                  <c:v>3.7920899999999998E-4</c:v>
                </c:pt>
                <c:pt idx="539" formatCode="General">
                  <c:v>4.2943099999999998E-4</c:v>
                </c:pt>
                <c:pt idx="540" formatCode="General">
                  <c:v>4.7678800000000002E-4</c:v>
                </c:pt>
                <c:pt idx="541" formatCode="General">
                  <c:v>4.9183899999999999E-4</c:v>
                </c:pt>
                <c:pt idx="542" formatCode="General">
                  <c:v>4.7494300000000002E-4</c:v>
                </c:pt>
                <c:pt idx="543" formatCode="General">
                  <c:v>4.52273E-4</c:v>
                </c:pt>
                <c:pt idx="544" formatCode="General">
                  <c:v>3.9562400000000002E-4</c:v>
                </c:pt>
                <c:pt idx="545" formatCode="General">
                  <c:v>3.6796399999999998E-4</c:v>
                </c:pt>
                <c:pt idx="546" formatCode="General">
                  <c:v>3.40835E-4</c:v>
                </c:pt>
                <c:pt idx="547" formatCode="General">
                  <c:v>3.1079799999999999E-4</c:v>
                </c:pt>
                <c:pt idx="548" formatCode="General">
                  <c:v>3.4250799999999999E-4</c:v>
                </c:pt>
                <c:pt idx="549" formatCode="General">
                  <c:v>3.8781900000000002E-4</c:v>
                </c:pt>
                <c:pt idx="550" formatCode="General">
                  <c:v>4.1063200000000002E-4</c:v>
                </c:pt>
                <c:pt idx="551" formatCode="General">
                  <c:v>4.3371799999999998E-4</c:v>
                </c:pt>
                <c:pt idx="552" formatCode="General">
                  <c:v>4.56732E-4</c:v>
                </c:pt>
                <c:pt idx="553" formatCode="General">
                  <c:v>5.0255299999999998E-4</c:v>
                </c:pt>
                <c:pt idx="554" formatCode="General">
                  <c:v>5.0571199999999996E-4</c:v>
                </c:pt>
                <c:pt idx="555" formatCode="General">
                  <c:v>4.91688E-4</c:v>
                </c:pt>
                <c:pt idx="556" formatCode="General">
                  <c:v>4.4073400000000003E-4</c:v>
                </c:pt>
                <c:pt idx="557" formatCode="General">
                  <c:v>4.1247000000000001E-4</c:v>
                </c:pt>
                <c:pt idx="558" formatCode="General">
                  <c:v>3.8445800000000001E-4</c:v>
                </c:pt>
                <c:pt idx="559" formatCode="General">
                  <c:v>3.4145999999999997E-4</c:v>
                </c:pt>
                <c:pt idx="560" formatCode="General">
                  <c:v>3.4061200000000001E-4</c:v>
                </c:pt>
                <c:pt idx="561" formatCode="General">
                  <c:v>3.5304899999999997E-4</c:v>
                </c:pt>
                <c:pt idx="562" formatCode="General">
                  <c:v>3.9193300000000002E-4</c:v>
                </c:pt>
                <c:pt idx="563" formatCode="General">
                  <c:v>4.13526E-4</c:v>
                </c:pt>
                <c:pt idx="564" formatCode="General">
                  <c:v>4.3697099999999997E-4</c:v>
                </c:pt>
                <c:pt idx="565" formatCode="General">
                  <c:v>4.5910900000000003E-4</c:v>
                </c:pt>
                <c:pt idx="566" formatCode="General">
                  <c:v>4.8081000000000003E-4</c:v>
                </c:pt>
                <c:pt idx="567" formatCode="General">
                  <c:v>5.0095200000000004E-4</c:v>
                </c:pt>
                <c:pt idx="568" formatCode="General">
                  <c:v>5.1077499999999999E-4</c:v>
                </c:pt>
                <c:pt idx="569" formatCode="General">
                  <c:v>5.0583500000000005E-4</c:v>
                </c:pt>
                <c:pt idx="570" formatCode="General">
                  <c:v>4.5658199999999997E-4</c:v>
                </c:pt>
                <c:pt idx="571" formatCode="General">
                  <c:v>4.2857000000000003E-4</c:v>
                </c:pt>
                <c:pt idx="572" formatCode="General">
                  <c:v>3.75733E-4</c:v>
                </c:pt>
                <c:pt idx="573" formatCode="General">
                  <c:v>3.5597899999999997E-4</c:v>
                </c:pt>
                <c:pt idx="574" formatCode="General">
                  <c:v>3.5331499999999999E-4</c:v>
                </c:pt>
                <c:pt idx="575" formatCode="General">
                  <c:v>3.6707299999999999E-4</c:v>
                </c:pt>
                <c:pt idx="576" formatCode="General">
                  <c:v>4.1160099999999999E-4</c:v>
                </c:pt>
                <c:pt idx="577" formatCode="General">
                  <c:v>4.3623099999999998E-4</c:v>
                </c:pt>
                <c:pt idx="578" formatCode="General">
                  <c:v>4.8361699999999999E-4</c:v>
                </c:pt>
                <c:pt idx="579" formatCode="General">
                  <c:v>5.0421899999999998E-4</c:v>
                </c:pt>
                <c:pt idx="580" formatCode="General">
                  <c:v>5.2168199999999998E-4</c:v>
                </c:pt>
                <c:pt idx="581" formatCode="General">
                  <c:v>5.3408399999999999E-4</c:v>
                </c:pt>
                <c:pt idx="582" formatCode="General">
                  <c:v>4.8755199999999998E-4</c:v>
                </c:pt>
                <c:pt idx="583" formatCode="General">
                  <c:v>3.9255099999999999E-4</c:v>
                </c:pt>
                <c:pt idx="584" formatCode="General">
                  <c:v>3.64244E-4</c:v>
                </c:pt>
                <c:pt idx="585" formatCode="General">
                  <c:v>3.9027499999999999E-4</c:v>
                </c:pt>
                <c:pt idx="586" formatCode="General">
                  <c:v>4.1573000000000001E-4</c:v>
                </c:pt>
                <c:pt idx="587" formatCode="General">
                  <c:v>4.62836E-4</c:v>
                </c:pt>
                <c:pt idx="588" formatCode="General">
                  <c:v>5.1244799999999998E-4</c:v>
                </c:pt>
                <c:pt idx="589" formatCode="General">
                  <c:v>5.3514600000000002E-4</c:v>
                </c:pt>
                <c:pt idx="590" formatCode="General">
                  <c:v>5.5194200000000004E-4</c:v>
                </c:pt>
                <c:pt idx="591" formatCode="General">
                  <c:v>5.3589999999999996E-4</c:v>
                </c:pt>
                <c:pt idx="592" formatCode="General">
                  <c:v>5.0826199999999999E-4</c:v>
                </c:pt>
                <c:pt idx="593" formatCode="General">
                  <c:v>4.7704000000000003E-4</c:v>
                </c:pt>
                <c:pt idx="594" formatCode="General">
                  <c:v>4.1354E-4</c:v>
                </c:pt>
                <c:pt idx="595" formatCode="General">
                  <c:v>3.8682099999999997E-4</c:v>
                </c:pt>
                <c:pt idx="596" formatCode="General">
                  <c:v>3.76552E-4</c:v>
                </c:pt>
                <c:pt idx="597" formatCode="General">
                  <c:v>3.9486300000000002E-4</c:v>
                </c:pt>
                <c:pt idx="598" formatCode="General">
                  <c:v>4.1733900000000002E-4</c:v>
                </c:pt>
                <c:pt idx="599" formatCode="General">
                  <c:v>4.4018799999999999E-4</c:v>
                </c:pt>
                <c:pt idx="600" formatCode="General">
                  <c:v>4.6582299999999997E-4</c:v>
                </c:pt>
                <c:pt idx="601" formatCode="General">
                  <c:v>5.0910899999999999E-4</c:v>
                </c:pt>
                <c:pt idx="602" formatCode="General">
                  <c:v>5.3320799999999997E-4</c:v>
                </c:pt>
                <c:pt idx="603" formatCode="General">
                  <c:v>5.5097299999999996E-4</c:v>
                </c:pt>
                <c:pt idx="604" formatCode="General">
                  <c:v>5.4171700000000004E-4</c:v>
                </c:pt>
                <c:pt idx="605" formatCode="General">
                  <c:v>5.1445899999999999E-4</c:v>
                </c:pt>
                <c:pt idx="606" formatCode="General">
                  <c:v>4.5070100000000002E-4</c:v>
                </c:pt>
                <c:pt idx="607" formatCode="General">
                  <c:v>4.1929899999999998E-4</c:v>
                </c:pt>
                <c:pt idx="608" formatCode="General">
                  <c:v>3.9635700000000001E-4</c:v>
                </c:pt>
                <c:pt idx="609" formatCode="General">
                  <c:v>4.0619400000000002E-4</c:v>
                </c:pt>
                <c:pt idx="610" formatCode="General">
                  <c:v>4.4949399999999999E-4</c:v>
                </c:pt>
                <c:pt idx="611" formatCode="General">
                  <c:v>4.6939200000000001E-4</c:v>
                </c:pt>
                <c:pt idx="612" formatCode="General">
                  <c:v>5.0667500000000005E-4</c:v>
                </c:pt>
                <c:pt idx="613" formatCode="General">
                  <c:v>5.25567E-4</c:v>
                </c:pt>
                <c:pt idx="614" formatCode="General">
                  <c:v>5.4084800000000002E-4</c:v>
                </c:pt>
                <c:pt idx="615" formatCode="General">
                  <c:v>5.5267499999999998E-4</c:v>
                </c:pt>
                <c:pt idx="616" formatCode="General">
                  <c:v>5.4403600000000002E-4</c:v>
                </c:pt>
                <c:pt idx="617" formatCode="General">
                  <c:v>5.1690700000000004E-4</c:v>
                </c:pt>
                <c:pt idx="618" formatCode="General">
                  <c:v>4.8437799999999999E-4</c:v>
                </c:pt>
                <c:pt idx="619" formatCode="General">
                  <c:v>4.5106699999999998E-4</c:v>
                </c:pt>
                <c:pt idx="620" formatCode="General">
                  <c:v>4.0722099999999998E-4</c:v>
                </c:pt>
                <c:pt idx="621" formatCode="General">
                  <c:v>4.1771899999999999E-4</c:v>
                </c:pt>
                <c:pt idx="622" formatCode="General">
                  <c:v>4.3425700000000001E-4</c:v>
                </c:pt>
                <c:pt idx="623" formatCode="General">
                  <c:v>4.73306E-4</c:v>
                </c:pt>
                <c:pt idx="624" formatCode="General">
                  <c:v>4.90173E-4</c:v>
                </c:pt>
                <c:pt idx="625" formatCode="General">
                  <c:v>5.0947500000000001E-4</c:v>
                </c:pt>
                <c:pt idx="626" formatCode="General">
                  <c:v>5.4644199999999996E-4</c:v>
                </c:pt>
                <c:pt idx="627" formatCode="General">
                  <c:v>5.6290699999999997E-4</c:v>
                </c:pt>
                <c:pt idx="628" formatCode="General">
                  <c:v>5.6040099999999998E-4</c:v>
                </c:pt>
                <c:pt idx="629" formatCode="General">
                  <c:v>5.0438399999999997E-4</c:v>
                </c:pt>
                <c:pt idx="630" formatCode="General">
                  <c:v>4.70204E-4</c:v>
                </c:pt>
                <c:pt idx="631" formatCode="General">
                  <c:v>4.3885199999999999E-4</c:v>
                </c:pt>
                <c:pt idx="632" formatCode="General">
                  <c:v>4.3282100000000001E-4</c:v>
                </c:pt>
                <c:pt idx="633" formatCode="General">
                  <c:v>4.4687299999999998E-4</c:v>
                </c:pt>
                <c:pt idx="634" formatCode="General">
                  <c:v>4.6345400000000003E-4</c:v>
                </c:pt>
                <c:pt idx="635" formatCode="General">
                  <c:v>4.8325799999999997E-4</c:v>
                </c:pt>
                <c:pt idx="636" formatCode="General">
                  <c:v>5.2040400000000003E-4</c:v>
                </c:pt>
                <c:pt idx="637" formatCode="General">
                  <c:v>5.3939000000000005E-4</c:v>
                </c:pt>
                <c:pt idx="638" formatCode="General">
                  <c:v>5.6046600000000002E-4</c:v>
                </c:pt>
                <c:pt idx="639" formatCode="General">
                  <c:v>5.7476999999999995E-4</c:v>
                </c:pt>
                <c:pt idx="640" formatCode="General">
                  <c:v>5.5028300000000004E-4</c:v>
                </c:pt>
                <c:pt idx="641" formatCode="General">
                  <c:v>5.2071300000000001E-4</c:v>
                </c:pt>
                <c:pt idx="642" formatCode="General">
                  <c:v>4.5309899999999999E-4</c:v>
                </c:pt>
                <c:pt idx="643" formatCode="General">
                  <c:v>4.2999899999999997E-4</c:v>
                </c:pt>
                <c:pt idx="644" formatCode="General">
                  <c:v>4.3263399999999999E-4</c:v>
                </c:pt>
                <c:pt idx="645" formatCode="General">
                  <c:v>4.4502799999999998E-4</c:v>
                </c:pt>
                <c:pt idx="646" formatCode="General">
                  <c:v>4.6414999999999998E-4</c:v>
                </c:pt>
                <c:pt idx="647" formatCode="General">
                  <c:v>4.83208E-4</c:v>
                </c:pt>
                <c:pt idx="648" formatCode="General">
                  <c:v>5.0920200000000005E-4</c:v>
                </c:pt>
                <c:pt idx="649" formatCode="General">
                  <c:v>5.3133300000000004E-4</c:v>
                </c:pt>
                <c:pt idx="650" formatCode="General">
                  <c:v>5.5161900000000005E-4</c:v>
                </c:pt>
                <c:pt idx="651" formatCode="General">
                  <c:v>5.7283099999999999E-4</c:v>
                </c:pt>
                <c:pt idx="652" formatCode="General">
                  <c:v>5.9262099999999999E-4</c:v>
                </c:pt>
                <c:pt idx="653" formatCode="General">
                  <c:v>6.0334199999999998E-4</c:v>
                </c:pt>
                <c:pt idx="654" formatCode="General">
                  <c:v>5.8920999999999995E-4</c:v>
                </c:pt>
                <c:pt idx="655" formatCode="General">
                  <c:v>5.6542799999999998E-4</c:v>
                </c:pt>
                <c:pt idx="656" formatCode="General">
                  <c:v>5.3231000000000003E-4</c:v>
                </c:pt>
                <c:pt idx="657" formatCode="General">
                  <c:v>5.0034099999999996E-4</c:v>
                </c:pt>
                <c:pt idx="658" formatCode="General">
                  <c:v>4.4998999999999999E-4</c:v>
                </c:pt>
                <c:pt idx="659" formatCode="General">
                  <c:v>4.5080100000000002E-4</c:v>
                </c:pt>
                <c:pt idx="660" formatCode="General">
                  <c:v>4.6219700000000002E-4</c:v>
                </c:pt>
                <c:pt idx="661" formatCode="General">
                  <c:v>4.8401899999999997E-4</c:v>
                </c:pt>
                <c:pt idx="662" formatCode="General">
                  <c:v>5.2394400000000004E-4</c:v>
                </c:pt>
                <c:pt idx="663" formatCode="General">
                  <c:v>5.4505600000000003E-4</c:v>
                </c:pt>
                <c:pt idx="664" formatCode="General">
                  <c:v>5.6450900000000004E-4</c:v>
                </c:pt>
                <c:pt idx="665" formatCode="General">
                  <c:v>5.8425600000000001E-4</c:v>
                </c:pt>
                <c:pt idx="666" formatCode="General">
                  <c:v>6.0124500000000003E-4</c:v>
                </c:pt>
                <c:pt idx="667" formatCode="General">
                  <c:v>6.0565399999999996E-4</c:v>
                </c:pt>
                <c:pt idx="668" formatCode="General">
                  <c:v>5.9254900000000005E-4</c:v>
                </c:pt>
                <c:pt idx="669" formatCode="General">
                  <c:v>5.3769600000000005E-4</c:v>
                </c:pt>
                <c:pt idx="670" formatCode="General">
                  <c:v>5.0397500000000004E-4</c:v>
                </c:pt>
                <c:pt idx="671" formatCode="General">
                  <c:v>4.74081E-4</c:v>
                </c:pt>
                <c:pt idx="672" formatCode="General">
                  <c:v>4.5497300000000001E-4</c:v>
                </c:pt>
                <c:pt idx="673" formatCode="General">
                  <c:v>4.55792E-4</c:v>
                </c:pt>
                <c:pt idx="674" formatCode="General">
                  <c:v>4.7053399999999999E-4</c:v>
                </c:pt>
                <c:pt idx="675" formatCode="General">
                  <c:v>4.91523E-4</c:v>
                </c:pt>
                <c:pt idx="676" formatCode="General">
                  <c:v>5.1106199999999995E-4</c:v>
                </c:pt>
                <c:pt idx="677" formatCode="General">
                  <c:v>5.3031400000000005E-4</c:v>
                </c:pt>
                <c:pt idx="678" formatCode="General">
                  <c:v>5.4774100000000003E-4</c:v>
                </c:pt>
                <c:pt idx="679" formatCode="General">
                  <c:v>5.6620300000000004E-4</c:v>
                </c:pt>
                <c:pt idx="680" formatCode="General">
                  <c:v>5.8744400000000001E-4</c:v>
                </c:pt>
                <c:pt idx="681" formatCode="General">
                  <c:v>6.0593400000000003E-4</c:v>
                </c:pt>
                <c:pt idx="682" formatCode="General">
                  <c:v>6.1283500000000005E-4</c:v>
                </c:pt>
                <c:pt idx="683" formatCode="General">
                  <c:v>5.9894799999999997E-4</c:v>
                </c:pt>
                <c:pt idx="684" formatCode="General">
                  <c:v>5.7175399999999995E-4</c:v>
                </c:pt>
                <c:pt idx="685" formatCode="General">
                  <c:v>5.3793999999999999E-4</c:v>
                </c:pt>
                <c:pt idx="686" formatCode="General">
                  <c:v>5.0892899999999998E-4</c:v>
                </c:pt>
                <c:pt idx="687" formatCode="General">
                  <c:v>4.8225999999999998E-4</c:v>
                </c:pt>
                <c:pt idx="688" formatCode="General">
                  <c:v>4.7838999999999998E-4</c:v>
                </c:pt>
                <c:pt idx="689" formatCode="General">
                  <c:v>4.8957700000000005E-4</c:v>
                </c:pt>
                <c:pt idx="690" formatCode="General">
                  <c:v>5.06782E-4</c:v>
                </c:pt>
                <c:pt idx="691" formatCode="General">
                  <c:v>5.2557400000000001E-4</c:v>
                </c:pt>
                <c:pt idx="692" formatCode="General">
                  <c:v>5.4033800000000002E-4</c:v>
                </c:pt>
                <c:pt idx="693" formatCode="General">
                  <c:v>5.5665300000000005E-4</c:v>
                </c:pt>
                <c:pt idx="694" formatCode="General">
                  <c:v>5.7504300000000002E-4</c:v>
                </c:pt>
                <c:pt idx="695" formatCode="General">
                  <c:v>5.93799E-4</c:v>
                </c:pt>
                <c:pt idx="696" formatCode="General">
                  <c:v>6.1009900000000001E-4</c:v>
                </c:pt>
                <c:pt idx="697" formatCode="General">
                  <c:v>6.2447499999999999E-4</c:v>
                </c:pt>
                <c:pt idx="698" formatCode="General">
                  <c:v>6.17955E-4</c:v>
                </c:pt>
                <c:pt idx="699" formatCode="General">
                  <c:v>5.9193899999999999E-4</c:v>
                </c:pt>
                <c:pt idx="700" formatCode="General">
                  <c:v>5.6086799999999996E-4</c:v>
                </c:pt>
                <c:pt idx="701" formatCode="General">
                  <c:v>5.2793000000000002E-4</c:v>
                </c:pt>
                <c:pt idx="702" formatCode="General">
                  <c:v>4.9720299999999999E-4</c:v>
                </c:pt>
                <c:pt idx="703" formatCode="General">
                  <c:v>4.7525900000000001E-4</c:v>
                </c:pt>
                <c:pt idx="704" formatCode="General">
                  <c:v>4.6773300000000002E-4</c:v>
                </c:pt>
                <c:pt idx="705" formatCode="General">
                  <c:v>4.7603400000000002E-4</c:v>
                </c:pt>
                <c:pt idx="706" formatCode="General">
                  <c:v>4.9638500000000001E-4</c:v>
                </c:pt>
                <c:pt idx="707" formatCode="General">
                  <c:v>5.1918400000000001E-4</c:v>
                </c:pt>
                <c:pt idx="708" formatCode="General">
                  <c:v>5.4008699999999997E-4</c:v>
                </c:pt>
                <c:pt idx="709" formatCode="General">
                  <c:v>5.6391299999999998E-4</c:v>
                </c:pt>
                <c:pt idx="710" formatCode="General">
                  <c:v>5.8456399999999998E-4</c:v>
                </c:pt>
                <c:pt idx="711" formatCode="General">
                  <c:v>6.0733499999999997E-4</c:v>
                </c:pt>
                <c:pt idx="712" formatCode="General">
                  <c:v>6.3142600000000004E-4</c:v>
                </c:pt>
                <c:pt idx="713" formatCode="General">
                  <c:v>6.4668500000000003E-4</c:v>
                </c:pt>
                <c:pt idx="714" formatCode="General">
                  <c:v>6.43949E-4</c:v>
                </c:pt>
                <c:pt idx="715" formatCode="General">
                  <c:v>6.2853900000000001E-4</c:v>
                </c:pt>
                <c:pt idx="716" formatCode="General">
                  <c:v>6.0101600000000001E-4</c:v>
                </c:pt>
                <c:pt idx="717" formatCode="General">
                  <c:v>5.43835E-4</c:v>
                </c:pt>
                <c:pt idx="718" formatCode="General">
                  <c:v>5.1403500000000003E-4</c:v>
                </c:pt>
                <c:pt idx="719" formatCode="General">
                  <c:v>4.9026699999999996E-4</c:v>
                </c:pt>
                <c:pt idx="720" formatCode="General">
                  <c:v>4.7766399999999999E-4</c:v>
                </c:pt>
                <c:pt idx="721" formatCode="General">
                  <c:v>4.8719300000000002E-4</c:v>
                </c:pt>
                <c:pt idx="722" formatCode="General">
                  <c:v>5.0556899999999998E-4</c:v>
                </c:pt>
                <c:pt idx="723" formatCode="General">
                  <c:v>5.2973199999999999E-4</c:v>
                </c:pt>
                <c:pt idx="724" formatCode="General">
                  <c:v>5.7646499999999996E-4</c:v>
                </c:pt>
                <c:pt idx="725" formatCode="General">
                  <c:v>5.9576599999999996E-4</c:v>
                </c:pt>
                <c:pt idx="726" formatCode="General">
                  <c:v>6.1895299999999999E-4</c:v>
                </c:pt>
                <c:pt idx="727" formatCode="General">
                  <c:v>6.4190299999999998E-4</c:v>
                </c:pt>
                <c:pt idx="728" formatCode="General">
                  <c:v>6.6165699999999996E-4</c:v>
                </c:pt>
                <c:pt idx="729" formatCode="General">
                  <c:v>6.6872999999999998E-4</c:v>
                </c:pt>
                <c:pt idx="730" formatCode="General">
                  <c:v>6.5331999999999999E-4</c:v>
                </c:pt>
                <c:pt idx="731" formatCode="General">
                  <c:v>6.2833799999999999E-4</c:v>
                </c:pt>
                <c:pt idx="732" formatCode="General">
                  <c:v>6.0172600000000002E-4</c:v>
                </c:pt>
                <c:pt idx="733" formatCode="General">
                  <c:v>5.7311799999999996E-4</c:v>
                </c:pt>
                <c:pt idx="734" formatCode="General">
                  <c:v>5.4402200000000002E-4</c:v>
                </c:pt>
                <c:pt idx="735" formatCode="General">
                  <c:v>5.1873800000000003E-4</c:v>
                </c:pt>
                <c:pt idx="736" formatCode="General">
                  <c:v>5.0557599999999999E-4</c:v>
                </c:pt>
                <c:pt idx="737" formatCode="General">
                  <c:v>5.0563300000000002E-4</c:v>
                </c:pt>
                <c:pt idx="738" formatCode="General">
                  <c:v>5.2051199999999999E-4</c:v>
                </c:pt>
                <c:pt idx="739" formatCode="General">
                  <c:v>5.4192499999999996E-4</c:v>
                </c:pt>
                <c:pt idx="740" formatCode="General">
                  <c:v>5.9051000000000004E-4</c:v>
                </c:pt>
                <c:pt idx="741" formatCode="General">
                  <c:v>6.1166499999999995E-4</c:v>
                </c:pt>
                <c:pt idx="742" formatCode="General">
                  <c:v>6.3523900000000001E-4</c:v>
                </c:pt>
                <c:pt idx="743" formatCode="General">
                  <c:v>6.5685299999999999E-4</c:v>
                </c:pt>
                <c:pt idx="744" formatCode="General">
                  <c:v>6.7726099999999997E-4</c:v>
                </c:pt>
                <c:pt idx="745" formatCode="General">
                  <c:v>6.8493700000000005E-4</c:v>
                </c:pt>
                <c:pt idx="746" formatCode="General">
                  <c:v>6.8034900000000001E-4</c:v>
                </c:pt>
                <c:pt idx="747" formatCode="General">
                  <c:v>6.5767899999999999E-4</c:v>
                </c:pt>
                <c:pt idx="748" formatCode="General">
                  <c:v>6.3011899999999995E-4</c:v>
                </c:pt>
                <c:pt idx="749" formatCode="General">
                  <c:v>6.0019000000000001E-4</c:v>
                </c:pt>
                <c:pt idx="750" formatCode="General">
                  <c:v>5.7171100000000003E-4</c:v>
                </c:pt>
                <c:pt idx="751" formatCode="General">
                  <c:v>5.43849E-4</c:v>
                </c:pt>
                <c:pt idx="752" formatCode="General">
                  <c:v>5.1970100000000002E-4</c:v>
                </c:pt>
                <c:pt idx="753" formatCode="General">
                  <c:v>5.0975499999999997E-4</c:v>
                </c:pt>
                <c:pt idx="754" formatCode="General">
                  <c:v>5.2039000000000002E-4</c:v>
                </c:pt>
                <c:pt idx="755" formatCode="General">
                  <c:v>5.4511299999999996E-4</c:v>
                </c:pt>
                <c:pt idx="756" formatCode="General">
                  <c:v>5.6690699999999996E-4</c:v>
                </c:pt>
                <c:pt idx="757" formatCode="General">
                  <c:v>5.8890199999999998E-4</c:v>
                </c:pt>
                <c:pt idx="758" formatCode="General">
                  <c:v>6.1254799999999998E-4</c:v>
                </c:pt>
                <c:pt idx="759" formatCode="General">
                  <c:v>6.3599999999999996E-4</c:v>
                </c:pt>
                <c:pt idx="760" formatCode="General">
                  <c:v>6.5866999999999998E-4</c:v>
                </c:pt>
                <c:pt idx="761" formatCode="General">
                  <c:v>6.82524E-4</c:v>
                </c:pt>
                <c:pt idx="762" formatCode="General">
                  <c:v>6.9972199999999995E-4</c:v>
                </c:pt>
                <c:pt idx="763" formatCode="General">
                  <c:v>7.0402400000000003E-4</c:v>
                </c:pt>
                <c:pt idx="764" formatCode="General">
                  <c:v>6.8683999999999998E-4</c:v>
                </c:pt>
                <c:pt idx="765" formatCode="General">
                  <c:v>6.5434E-4</c:v>
                </c:pt>
                <c:pt idx="766" formatCode="General">
                  <c:v>6.2471200000000003E-4</c:v>
                </c:pt>
                <c:pt idx="767" formatCode="General">
                  <c:v>5.9646999999999999E-4</c:v>
                </c:pt>
                <c:pt idx="768" formatCode="General">
                  <c:v>5.6542099999999998E-4</c:v>
                </c:pt>
                <c:pt idx="769" formatCode="General">
                  <c:v>5.4747599999999997E-4</c:v>
                </c:pt>
                <c:pt idx="770" formatCode="General">
                  <c:v>5.4169500000000002E-4</c:v>
                </c:pt>
                <c:pt idx="771" formatCode="General">
                  <c:v>5.5432599999999995E-4</c:v>
                </c:pt>
                <c:pt idx="772" formatCode="General">
                  <c:v>5.7294599999999996E-4</c:v>
                </c:pt>
                <c:pt idx="773" formatCode="General">
                  <c:v>5.9792799999999996E-4</c:v>
                </c:pt>
                <c:pt idx="774" formatCode="General">
                  <c:v>6.2080600000000001E-4</c:v>
                </c:pt>
                <c:pt idx="775" formatCode="General">
                  <c:v>6.4320999999999996E-4</c:v>
                </c:pt>
                <c:pt idx="776" formatCode="General">
                  <c:v>6.6449399999999996E-4</c:v>
                </c:pt>
                <c:pt idx="777" formatCode="General">
                  <c:v>6.8565499999999997E-4</c:v>
                </c:pt>
                <c:pt idx="778" formatCode="General">
                  <c:v>7.0608400000000005E-4</c:v>
                </c:pt>
                <c:pt idx="779" formatCode="General">
                  <c:v>7.1627400000000003E-4</c:v>
                </c:pt>
                <c:pt idx="780" formatCode="General">
                  <c:v>7.1328699999999995E-4</c:v>
                </c:pt>
                <c:pt idx="781" formatCode="General">
                  <c:v>6.9068899999999997E-4</c:v>
                </c:pt>
                <c:pt idx="782" formatCode="General">
                  <c:v>6.6362500000000004E-4</c:v>
                </c:pt>
                <c:pt idx="783" formatCode="General">
                  <c:v>6.3073700000000003E-4</c:v>
                </c:pt>
                <c:pt idx="784" formatCode="General">
                  <c:v>5.9796399999999998E-4</c:v>
                </c:pt>
                <c:pt idx="785" formatCode="General">
                  <c:v>5.7397999999999998E-4</c:v>
                </c:pt>
                <c:pt idx="786" formatCode="General">
                  <c:v>5.5978400000000002E-4</c:v>
                </c:pt>
                <c:pt idx="787" formatCode="General">
                  <c:v>5.5981200000000003E-4</c:v>
                </c:pt>
                <c:pt idx="788" formatCode="General">
                  <c:v>5.7604100000000001E-4</c:v>
                </c:pt>
                <c:pt idx="789" formatCode="General">
                  <c:v>5.9794899999999996E-4</c:v>
                </c:pt>
                <c:pt idx="790" formatCode="General">
                  <c:v>6.20971E-4</c:v>
                </c:pt>
                <c:pt idx="791" formatCode="General">
                  <c:v>6.4247700000000002E-4</c:v>
                </c:pt>
                <c:pt idx="792" formatCode="General">
                  <c:v>6.6383299999999996E-4</c:v>
                </c:pt>
                <c:pt idx="793" formatCode="General">
                  <c:v>6.8691900000000003E-4</c:v>
                </c:pt>
                <c:pt idx="794" formatCode="General">
                  <c:v>7.1091700000000004E-4</c:v>
                </c:pt>
                <c:pt idx="795" formatCode="General">
                  <c:v>7.2906299999999996E-4</c:v>
                </c:pt>
                <c:pt idx="796" formatCode="General">
                  <c:v>7.3656000000000004E-4</c:v>
                </c:pt>
                <c:pt idx="797" formatCode="General">
                  <c:v>7.3210799999999998E-4</c:v>
                </c:pt>
                <c:pt idx="798" formatCode="General">
                  <c:v>7.1331599999999997E-4</c:v>
                </c:pt>
                <c:pt idx="799" formatCode="General">
                  <c:v>6.8747199999999995E-4</c:v>
                </c:pt>
                <c:pt idx="800" formatCode="General">
                  <c:v>6.5798099999999997E-4</c:v>
                </c:pt>
                <c:pt idx="801" formatCode="General">
                  <c:v>6.3067199999999998E-4</c:v>
                </c:pt>
                <c:pt idx="802" formatCode="General">
                  <c:v>6.0233699999999999E-4</c:v>
                </c:pt>
                <c:pt idx="803" formatCode="General">
                  <c:v>5.7877000000000004E-4</c:v>
                </c:pt>
                <c:pt idx="804" formatCode="General">
                  <c:v>5.7210599999999996E-4</c:v>
                </c:pt>
                <c:pt idx="805" formatCode="General">
                  <c:v>5.7984699999999998E-4</c:v>
                </c:pt>
                <c:pt idx="806" formatCode="General">
                  <c:v>6.0169100000000001E-4</c:v>
                </c:pt>
                <c:pt idx="807" formatCode="General">
                  <c:v>6.2777099999999995E-4</c:v>
                </c:pt>
                <c:pt idx="808" formatCode="General">
                  <c:v>6.5192699999999995E-4</c:v>
                </c:pt>
                <c:pt idx="809" formatCode="General">
                  <c:v>6.7575999999999997E-4</c:v>
                </c:pt>
                <c:pt idx="810" formatCode="General">
                  <c:v>7.0064900000000002E-4</c:v>
                </c:pt>
                <c:pt idx="811" formatCode="General">
                  <c:v>7.2428100000000001E-4</c:v>
                </c:pt>
                <c:pt idx="812" formatCode="General">
                  <c:v>7.4986599999999997E-4</c:v>
                </c:pt>
                <c:pt idx="813" formatCode="General">
                  <c:v>7.7063200000000004E-4</c:v>
                </c:pt>
                <c:pt idx="814" formatCode="General">
                  <c:v>7.7359800000000002E-4</c:v>
                </c:pt>
                <c:pt idx="815" formatCode="General">
                  <c:v>7.6185000000000001E-4</c:v>
                </c:pt>
                <c:pt idx="816" formatCode="General">
                  <c:v>7.3597799999999998E-4</c:v>
                </c:pt>
                <c:pt idx="817" formatCode="General">
                  <c:v>7.0504300000000003E-4</c:v>
                </c:pt>
                <c:pt idx="818" formatCode="General">
                  <c:v>6.7268000000000004E-4</c:v>
                </c:pt>
                <c:pt idx="819" formatCode="General">
                  <c:v>6.4440899999999998E-4</c:v>
                </c:pt>
                <c:pt idx="820" formatCode="General">
                  <c:v>6.1676999999999999E-4</c:v>
                </c:pt>
                <c:pt idx="821" formatCode="General">
                  <c:v>5.94488E-4</c:v>
                </c:pt>
                <c:pt idx="822" formatCode="General">
                  <c:v>5.8923899999999997E-4</c:v>
                </c:pt>
                <c:pt idx="823" formatCode="General">
                  <c:v>5.9995999999999997E-4</c:v>
                </c:pt>
                <c:pt idx="824" formatCode="General">
                  <c:v>6.1883800000000003E-4</c:v>
                </c:pt>
                <c:pt idx="825" formatCode="General">
                  <c:v>6.42276E-4</c:v>
                </c:pt>
                <c:pt idx="826" formatCode="General">
                  <c:v>6.6602999999999996E-4</c:v>
                </c:pt>
                <c:pt idx="827" formatCode="General">
                  <c:v>6.9061000000000003E-4</c:v>
                </c:pt>
                <c:pt idx="828" formatCode="General">
                  <c:v>7.1545500000000004E-4</c:v>
                </c:pt>
                <c:pt idx="829" formatCode="General">
                  <c:v>7.3693300000000005E-4</c:v>
                </c:pt>
                <c:pt idx="830" formatCode="General">
                  <c:v>7.59488E-4</c:v>
                </c:pt>
                <c:pt idx="831" formatCode="General">
                  <c:v>7.7764800000000003E-4</c:v>
                </c:pt>
                <c:pt idx="832" formatCode="General">
                  <c:v>7.7863900000000002E-4</c:v>
                </c:pt>
                <c:pt idx="833" formatCode="General">
                  <c:v>7.6215199999999999E-4</c:v>
                </c:pt>
                <c:pt idx="834" formatCode="General">
                  <c:v>7.3875700000000004E-4</c:v>
                </c:pt>
                <c:pt idx="835" formatCode="General">
                  <c:v>7.0983299999999999E-4</c:v>
                </c:pt>
                <c:pt idx="836" formatCode="General">
                  <c:v>6.7993899999999996E-4</c:v>
                </c:pt>
                <c:pt idx="837" formatCode="General">
                  <c:v>6.5215E-4</c:v>
                </c:pt>
                <c:pt idx="838" formatCode="General">
                  <c:v>6.2592599999999996E-4</c:v>
                </c:pt>
                <c:pt idx="839" formatCode="General">
                  <c:v>6.1371099999999997E-4</c:v>
                </c:pt>
                <c:pt idx="840" formatCode="General">
                  <c:v>6.1758199999999998E-4</c:v>
                </c:pt>
                <c:pt idx="841" formatCode="General">
                  <c:v>6.3381699999999995E-4</c:v>
                </c:pt>
                <c:pt idx="842" formatCode="General">
                  <c:v>6.56013E-4</c:v>
                </c:pt>
                <c:pt idx="843" formatCode="General">
                  <c:v>6.8037000000000002E-4</c:v>
                </c:pt>
                <c:pt idx="844" formatCode="General">
                  <c:v>7.0478499999999998E-4</c:v>
                </c:pt>
                <c:pt idx="845" formatCode="General">
                  <c:v>7.2983100000000001E-4</c:v>
                </c:pt>
                <c:pt idx="846" formatCode="General">
                  <c:v>7.5488499999999995E-4</c:v>
                </c:pt>
                <c:pt idx="847" formatCode="General">
                  <c:v>7.7660000000000001E-4</c:v>
                </c:pt>
                <c:pt idx="848" formatCode="General">
                  <c:v>7.9960700000000003E-4</c:v>
                </c:pt>
                <c:pt idx="849" formatCode="General">
                  <c:v>8.1004000000000004E-4</c:v>
                </c:pt>
                <c:pt idx="850" formatCode="General">
                  <c:v>8.0134499999999997E-4</c:v>
                </c:pt>
                <c:pt idx="851" formatCode="General">
                  <c:v>7.7922799999999997E-4</c:v>
                </c:pt>
                <c:pt idx="852" formatCode="General">
                  <c:v>7.5166800000000004E-4</c:v>
                </c:pt>
                <c:pt idx="853" formatCode="General">
                  <c:v>7.2295900000000001E-4</c:v>
                </c:pt>
                <c:pt idx="854" formatCode="General">
                  <c:v>6.9262100000000004E-4</c:v>
                </c:pt>
                <c:pt idx="855" formatCode="General">
                  <c:v>6.6644700000000002E-4</c:v>
                </c:pt>
                <c:pt idx="856" formatCode="General">
                  <c:v>6.4766900000000002E-4</c:v>
                </c:pt>
                <c:pt idx="857" formatCode="General">
                  <c:v>6.4736000000000004E-4</c:v>
                </c:pt>
                <c:pt idx="858" formatCode="General">
                  <c:v>6.6003399999999999E-4</c:v>
                </c:pt>
                <c:pt idx="859" formatCode="General">
                  <c:v>6.78826E-4</c:v>
                </c:pt>
                <c:pt idx="860" formatCode="General">
                  <c:v>7.0226399999999997E-4</c:v>
                </c:pt>
                <c:pt idx="861" formatCode="General">
                  <c:v>7.2784200000000003E-4</c:v>
                </c:pt>
                <c:pt idx="862" formatCode="General">
                  <c:v>7.4840799999999999E-4</c:v>
                </c:pt>
                <c:pt idx="863" formatCode="General">
                  <c:v>7.7056100000000001E-4</c:v>
                </c:pt>
                <c:pt idx="864" formatCode="General">
                  <c:v>7.94372E-4</c:v>
                </c:pt>
                <c:pt idx="865" formatCode="General">
                  <c:v>8.1296299999999999E-4</c:v>
                </c:pt>
                <c:pt idx="866" formatCode="General">
                  <c:v>8.2519899999999998E-4</c:v>
                </c:pt>
                <c:pt idx="867" formatCode="General">
                  <c:v>8.2068899999999999E-4</c:v>
                </c:pt>
                <c:pt idx="868" formatCode="General">
                  <c:v>8.0285199999999995E-4</c:v>
                </c:pt>
                <c:pt idx="869" formatCode="General">
                  <c:v>7.7498400000000005E-4</c:v>
                </c:pt>
                <c:pt idx="870" formatCode="General">
                  <c:v>7.4384799999999997E-4</c:v>
                </c:pt>
                <c:pt idx="871" formatCode="General">
                  <c:v>7.1306400000000002E-4</c:v>
                </c:pt>
                <c:pt idx="872" formatCode="General">
                  <c:v>6.8661700000000004E-4</c:v>
                </c:pt>
                <c:pt idx="873" formatCode="General">
                  <c:v>6.6435699999999997E-4</c:v>
                </c:pt>
                <c:pt idx="874" formatCode="General">
                  <c:v>6.5304000000000002E-4</c:v>
                </c:pt>
                <c:pt idx="875" formatCode="General">
                  <c:v>6.62555E-4</c:v>
                </c:pt>
                <c:pt idx="876" formatCode="General">
                  <c:v>6.8526700000000004E-4</c:v>
                </c:pt>
                <c:pt idx="877" formatCode="General">
                  <c:v>7.0975400000000005E-4</c:v>
                </c:pt>
                <c:pt idx="878" formatCode="General">
                  <c:v>7.3245199999999997E-4</c:v>
                </c:pt>
                <c:pt idx="879" formatCode="General">
                  <c:v>7.5553100000000004E-4</c:v>
                </c:pt>
                <c:pt idx="880" formatCode="General">
                  <c:v>7.7848100000000003E-4</c:v>
                </c:pt>
                <c:pt idx="881" formatCode="General">
                  <c:v>8.0410200000000001E-4</c:v>
                </c:pt>
                <c:pt idx="882" formatCode="General">
                  <c:v>8.2710900000000003E-4</c:v>
                </c:pt>
                <c:pt idx="883" formatCode="General">
                  <c:v>8.4409199999999995E-4</c:v>
                </c:pt>
                <c:pt idx="884" formatCode="General">
                  <c:v>8.5181799999999995E-4</c:v>
                </c:pt>
                <c:pt idx="885" formatCode="General">
                  <c:v>8.3819600000000004E-4</c:v>
                </c:pt>
                <c:pt idx="886" formatCode="General">
                  <c:v>8.0941599999999998E-4</c:v>
                </c:pt>
                <c:pt idx="887" formatCode="General">
                  <c:v>7.7831600000000003E-4</c:v>
                </c:pt>
                <c:pt idx="888" formatCode="General">
                  <c:v>7.4924799999999999E-4</c:v>
                </c:pt>
                <c:pt idx="889" formatCode="General">
                  <c:v>7.2231300000000003E-4</c:v>
                </c:pt>
                <c:pt idx="890" formatCode="General">
                  <c:v>6.9624699999999999E-4</c:v>
                </c:pt>
                <c:pt idx="891" formatCode="General">
                  <c:v>6.8019800000000002E-4</c:v>
                </c:pt>
                <c:pt idx="892" formatCode="General">
                  <c:v>6.8179199999999997E-4</c:v>
                </c:pt>
                <c:pt idx="893" formatCode="General">
                  <c:v>6.96089E-4</c:v>
                </c:pt>
                <c:pt idx="894" formatCode="General">
                  <c:v>7.1629599999999995E-4</c:v>
                </c:pt>
                <c:pt idx="895" formatCode="General">
                  <c:v>7.3805300000000002E-4</c:v>
                </c:pt>
                <c:pt idx="896" formatCode="General">
                  <c:v>7.6047899999999999E-4</c:v>
                </c:pt>
                <c:pt idx="897" formatCode="General">
                  <c:v>7.8492899999999997E-4</c:v>
                </c:pt>
                <c:pt idx="898" formatCode="General">
                  <c:v>8.07951E-4</c:v>
                </c:pt>
                <c:pt idx="899" formatCode="General">
                  <c:v>8.3037599999999997E-4</c:v>
                </c:pt>
                <c:pt idx="900" formatCode="General">
                  <c:v>8.5293100000000002E-4</c:v>
                </c:pt>
                <c:pt idx="901" formatCode="General">
                  <c:v>8.6024099999999998E-4</c:v>
                </c:pt>
                <c:pt idx="902" formatCode="General">
                  <c:v>8.5300999999999997E-4</c:v>
                </c:pt>
                <c:pt idx="903" formatCode="General">
                  <c:v>8.3469200000000005E-4</c:v>
                </c:pt>
                <c:pt idx="904" formatCode="General">
                  <c:v>8.0628500000000001E-4</c:v>
                </c:pt>
                <c:pt idx="905" formatCode="General">
                  <c:v>7.78438E-4</c:v>
                </c:pt>
                <c:pt idx="906" formatCode="General">
                  <c:v>7.53456E-4</c:v>
                </c:pt>
                <c:pt idx="907" formatCode="General">
                  <c:v>7.2600400000000004E-4</c:v>
                </c:pt>
                <c:pt idx="908" formatCode="General">
                  <c:v>7.0580399999999998E-4</c:v>
                </c:pt>
                <c:pt idx="909" formatCode="General">
                  <c:v>7.0136700000000005E-4</c:v>
                </c:pt>
                <c:pt idx="910" formatCode="General">
                  <c:v>7.1211600000000005E-4</c:v>
                </c:pt>
                <c:pt idx="911" formatCode="General">
                  <c:v>7.3578399999999996E-4</c:v>
                </c:pt>
                <c:pt idx="912" formatCode="General">
                  <c:v>7.6154900000000004E-4</c:v>
                </c:pt>
                <c:pt idx="913" formatCode="General">
                  <c:v>7.8452700000000003E-4</c:v>
                </c:pt>
                <c:pt idx="914" formatCode="General">
                  <c:v>8.0911399999999999E-4</c:v>
                </c:pt>
                <c:pt idx="915" formatCode="General">
                  <c:v>8.3536000000000005E-4</c:v>
                </c:pt>
                <c:pt idx="916" formatCode="General">
                  <c:v>8.5735399999999995E-4</c:v>
                </c:pt>
                <c:pt idx="917" formatCode="General">
                  <c:v>8.8010300000000003E-4</c:v>
                </c:pt>
                <c:pt idx="918" formatCode="General">
                  <c:v>8.9563499999999999E-4</c:v>
                </c:pt>
                <c:pt idx="919" formatCode="General">
                  <c:v>8.9585100000000003E-4</c:v>
                </c:pt>
                <c:pt idx="920" formatCode="General">
                  <c:v>8.7985199999999998E-4</c:v>
                </c:pt>
                <c:pt idx="921" formatCode="General">
                  <c:v>8.5159500000000002E-4</c:v>
                </c:pt>
                <c:pt idx="922" formatCode="General">
                  <c:v>8.2176700000000005E-4</c:v>
                </c:pt>
                <c:pt idx="923" formatCode="General">
                  <c:v>7.9056600000000003E-4</c:v>
                </c:pt>
                <c:pt idx="924" formatCode="General">
                  <c:v>7.6356700000000004E-4</c:v>
                </c:pt>
                <c:pt idx="925" formatCode="General">
                  <c:v>7.3459899999999995E-4</c:v>
                </c:pt>
                <c:pt idx="926" formatCode="General">
                  <c:v>7.1640300000000001E-4</c:v>
                </c:pt>
                <c:pt idx="927" formatCode="General">
                  <c:v>7.1822699999999999E-4</c:v>
                </c:pt>
                <c:pt idx="928" formatCode="General">
                  <c:v>7.3946099999999996E-4</c:v>
                </c:pt>
                <c:pt idx="929" formatCode="General">
                  <c:v>7.6090200000000004E-4</c:v>
                </c:pt>
                <c:pt idx="930" formatCode="General">
                  <c:v>7.8477099999999997E-4</c:v>
                </c:pt>
                <c:pt idx="931" formatCode="General">
                  <c:v>8.0891299999999997E-4</c:v>
                </c:pt>
                <c:pt idx="932" formatCode="General">
                  <c:v>8.30585E-4</c:v>
                </c:pt>
                <c:pt idx="933" formatCode="General">
                  <c:v>8.5428800000000003E-4</c:v>
                </c:pt>
                <c:pt idx="934" formatCode="General">
                  <c:v>8.77719E-4</c:v>
                </c:pt>
                <c:pt idx="935" formatCode="General">
                  <c:v>8.9796199999999998E-4</c:v>
                </c:pt>
                <c:pt idx="936" formatCode="General">
                  <c:v>9.1047100000000005E-4</c:v>
                </c:pt>
                <c:pt idx="937" formatCode="General">
                  <c:v>9.0306000000000002E-4</c:v>
                </c:pt>
                <c:pt idx="938" formatCode="General">
                  <c:v>8.75708E-4</c:v>
                </c:pt>
                <c:pt idx="939" formatCode="General">
                  <c:v>8.49032E-4</c:v>
                </c:pt>
                <c:pt idx="940" formatCode="General">
                  <c:v>8.1930399999999997E-4</c:v>
                </c:pt>
                <c:pt idx="941" formatCode="General">
                  <c:v>7.9027899999999996E-4</c:v>
                </c:pt>
                <c:pt idx="942" formatCode="General">
                  <c:v>7.6326499999999995E-4</c:v>
                </c:pt>
                <c:pt idx="943" formatCode="General">
                  <c:v>7.4906099999999998E-4</c:v>
                </c:pt>
                <c:pt idx="944" formatCode="General">
                  <c:v>7.4835799999999997E-4</c:v>
                </c:pt>
                <c:pt idx="945" formatCode="General">
                  <c:v>7.6707100000000003E-4</c:v>
                </c:pt>
                <c:pt idx="946" formatCode="General">
                  <c:v>7.8929499999999997E-4</c:v>
                </c:pt>
                <c:pt idx="947" formatCode="General">
                  <c:v>8.0914300000000002E-4</c:v>
                </c:pt>
                <c:pt idx="948" formatCode="General">
                  <c:v>8.3153199999999995E-4</c:v>
                </c:pt>
                <c:pt idx="949" formatCode="General">
                  <c:v>8.5283099999999997E-4</c:v>
                </c:pt>
                <c:pt idx="950" formatCode="General">
                  <c:v>8.7718799999999999E-4</c:v>
                </c:pt>
                <c:pt idx="951" formatCode="General">
                  <c:v>8.9735900000000003E-4</c:v>
                </c:pt>
                <c:pt idx="952" formatCode="General">
                  <c:v>9.1816100000000002E-4</c:v>
                </c:pt>
                <c:pt idx="953" formatCode="General">
                  <c:v>9.2681399999999998E-4</c:v>
                </c:pt>
                <c:pt idx="954" formatCode="General">
                  <c:v>9.15605E-4</c:v>
                </c:pt>
                <c:pt idx="955" formatCode="General">
                  <c:v>8.8904299999999995E-4</c:v>
                </c:pt>
                <c:pt idx="956" formatCode="General">
                  <c:v>8.57929E-4</c:v>
                </c:pt>
                <c:pt idx="957" formatCode="General">
                  <c:v>8.2722399999999999E-4</c:v>
                </c:pt>
                <c:pt idx="958" formatCode="General">
                  <c:v>7.9667699999999998E-4</c:v>
                </c:pt>
                <c:pt idx="959" formatCode="General">
                  <c:v>7.7566600000000005E-4</c:v>
                </c:pt>
                <c:pt idx="960" formatCode="General">
                  <c:v>7.7121399999999999E-4</c:v>
                </c:pt>
                <c:pt idx="961" formatCode="General">
                  <c:v>7.8958200000000004E-4</c:v>
                </c:pt>
                <c:pt idx="962" formatCode="General">
                  <c:v>8.1007599999999996E-4</c:v>
                </c:pt>
                <c:pt idx="963" formatCode="General">
                  <c:v>8.31769E-4</c:v>
                </c:pt>
                <c:pt idx="964" formatCode="General">
                  <c:v>8.5628500000000003E-4</c:v>
                </c:pt>
                <c:pt idx="965" formatCode="General">
                  <c:v>8.7972300000000001E-4</c:v>
                </c:pt>
                <c:pt idx="966" formatCode="General">
                  <c:v>9.0425200000000003E-4</c:v>
                </c:pt>
                <c:pt idx="967" formatCode="General">
                  <c:v>9.2516199999999999E-4</c:v>
                </c:pt>
                <c:pt idx="968" formatCode="General">
                  <c:v>9.4704200000000004E-4</c:v>
                </c:pt>
                <c:pt idx="969" formatCode="General">
                  <c:v>9.5563799999999997E-4</c:v>
                </c:pt>
                <c:pt idx="970" formatCode="General">
                  <c:v>9.4712099999999999E-4</c:v>
                </c:pt>
                <c:pt idx="971" formatCode="General">
                  <c:v>9.2130599999999999E-4</c:v>
                </c:pt>
                <c:pt idx="972" formatCode="General">
                  <c:v>8.8933800000000004E-4</c:v>
                </c:pt>
                <c:pt idx="973" formatCode="General">
                  <c:v>8.5547300000000004E-4</c:v>
                </c:pt>
                <c:pt idx="974" formatCode="General">
                  <c:v>8.25393E-4</c:v>
                </c:pt>
                <c:pt idx="975" formatCode="General">
                  <c:v>8.0398000000000004E-4</c:v>
                </c:pt>
                <c:pt idx="976" formatCode="General">
                  <c:v>8.0029600000000004E-4</c:v>
                </c:pt>
                <c:pt idx="977" formatCode="General">
                  <c:v>8.1659600000000005E-4</c:v>
                </c:pt>
                <c:pt idx="978" formatCode="General">
                  <c:v>8.3548200000000002E-4</c:v>
                </c:pt>
                <c:pt idx="979" formatCode="General">
                  <c:v>8.5628500000000003E-4</c:v>
                </c:pt>
                <c:pt idx="980" formatCode="General">
                  <c:v>8.78387E-4</c:v>
                </c:pt>
                <c:pt idx="981" formatCode="General">
                  <c:v>8.96834E-4</c:v>
                </c:pt>
                <c:pt idx="982" formatCode="General">
                  <c:v>9.1807499999999997E-4</c:v>
                </c:pt>
                <c:pt idx="983" formatCode="General">
                  <c:v>9.4026400000000001E-4</c:v>
                </c:pt>
                <c:pt idx="984" formatCode="General">
                  <c:v>9.5850299999999998E-4</c:v>
                </c:pt>
                <c:pt idx="985" formatCode="General">
                  <c:v>9.6456999999999999E-4</c:v>
                </c:pt>
                <c:pt idx="986" formatCode="General">
                  <c:v>9.5361299999999997E-4</c:v>
                </c:pt>
                <c:pt idx="987" formatCode="General">
                  <c:v>9.2562899999999997E-4</c:v>
                </c:pt>
                <c:pt idx="988" formatCode="General">
                  <c:v>8.9315800000000002E-4</c:v>
                </c:pt>
                <c:pt idx="989" formatCode="General">
                  <c:v>8.6217300000000004E-4</c:v>
                </c:pt>
                <c:pt idx="990" formatCode="General">
                  <c:v>8.3027600000000002E-4</c:v>
                </c:pt>
                <c:pt idx="991" formatCode="General">
                  <c:v>8.1178499999999998E-4</c:v>
                </c:pt>
                <c:pt idx="992" formatCode="General">
                  <c:v>8.1118200000000003E-4</c:v>
                </c:pt>
                <c:pt idx="993" formatCode="General">
                  <c:v>8.2751099999999996E-4</c:v>
                </c:pt>
                <c:pt idx="994" formatCode="General">
                  <c:v>8.4870900000000001E-4</c:v>
                </c:pt>
                <c:pt idx="995" formatCode="General">
                  <c:v>8.7379799999999996E-4</c:v>
                </c:pt>
                <c:pt idx="996" formatCode="General">
                  <c:v>8.9590799999999995E-4</c:v>
                </c:pt>
                <c:pt idx="997" formatCode="General">
                  <c:v>9.2042999999999997E-4</c:v>
                </c:pt>
                <c:pt idx="998" formatCode="General">
                  <c:v>9.4181500000000003E-4</c:v>
                </c:pt>
                <c:pt idx="999" formatCode="General">
                  <c:v>9.6358000000000001E-4</c:v>
                </c:pt>
                <c:pt idx="1000" formatCode="General">
                  <c:v>9.8356399999999992E-4</c:v>
                </c:pt>
                <c:pt idx="1001" formatCode="General">
                  <c:v>9.9245299999999991E-4</c:v>
                </c:pt>
                <c:pt idx="1002" formatCode="General">
                  <c:v>9.8439699999999992E-4</c:v>
                </c:pt>
                <c:pt idx="1003" formatCode="General">
                  <c:v>9.5544399999999995E-4</c:v>
                </c:pt>
                <c:pt idx="1004" formatCode="General">
                  <c:v>9.24825E-4</c:v>
                </c:pt>
                <c:pt idx="1005" formatCode="General">
                  <c:v>8.9366000000000001E-4</c:v>
                </c:pt>
                <c:pt idx="1006" formatCode="General">
                  <c:v>8.6597099999999999E-4</c:v>
                </c:pt>
                <c:pt idx="1007" formatCode="General">
                  <c:v>8.4388300000000002E-4</c:v>
                </c:pt>
                <c:pt idx="1008" formatCode="General">
                  <c:v>8.4090300000000005E-4</c:v>
                </c:pt>
                <c:pt idx="1009" formatCode="General">
                  <c:v>8.55732E-4</c:v>
                </c:pt>
                <c:pt idx="1010" formatCode="General">
                  <c:v>8.7693600000000003E-4</c:v>
                </c:pt>
                <c:pt idx="1011" formatCode="General">
                  <c:v>8.9771000000000002E-4</c:v>
                </c:pt>
                <c:pt idx="1012" formatCode="General">
                  <c:v>9.1620799999999995E-4</c:v>
                </c:pt>
                <c:pt idx="1013" formatCode="General">
                  <c:v>9.3877000000000001E-4</c:v>
                </c:pt>
                <c:pt idx="1014" formatCode="General">
                  <c:v>9.5936399999999999E-4</c:v>
                </c:pt>
                <c:pt idx="1015" formatCode="General">
                  <c:v>9.8041800000000004E-4</c:v>
                </c:pt>
                <c:pt idx="1016" formatCode="General">
                  <c:v>1.0001649999999999E-3</c:v>
                </c:pt>
                <c:pt idx="1017" formatCode="General">
                  <c:v>1.011238E-3</c:v>
                </c:pt>
                <c:pt idx="1018" formatCode="General">
                  <c:v>1.005522E-3</c:v>
                </c:pt>
                <c:pt idx="1019" formatCode="General">
                  <c:v>9.8151000000000011E-4</c:v>
                </c:pt>
                <c:pt idx="1020" formatCode="General">
                  <c:v>9.5025899999999996E-4</c:v>
                </c:pt>
                <c:pt idx="1021" formatCode="General">
                  <c:v>9.2033000000000002E-4</c:v>
                </c:pt>
                <c:pt idx="1022" formatCode="General">
                  <c:v>8.9011299999999999E-4</c:v>
                </c:pt>
                <c:pt idx="1023" formatCode="General">
                  <c:v>8.6183500000000003E-4</c:v>
                </c:pt>
                <c:pt idx="1024" formatCode="General">
                  <c:v>8.44673E-4</c:v>
                </c:pt>
                <c:pt idx="1025" formatCode="General">
                  <c:v>8.4656200000000003E-4</c:v>
                </c:pt>
                <c:pt idx="1026" formatCode="General">
                  <c:v>8.6574199999999997E-4</c:v>
                </c:pt>
                <c:pt idx="1027" formatCode="General">
                  <c:v>8.8729100000000001E-4</c:v>
                </c:pt>
                <c:pt idx="1028" formatCode="General">
                  <c:v>9.1048500000000005E-4</c:v>
                </c:pt>
                <c:pt idx="1029" formatCode="General">
                  <c:v>9.3288900000000001E-4</c:v>
                </c:pt>
                <c:pt idx="1030" formatCode="General">
                  <c:v>9.5768399999999999E-4</c:v>
                </c:pt>
                <c:pt idx="1031" formatCode="General">
                  <c:v>9.8217000000000009E-4</c:v>
                </c:pt>
                <c:pt idx="1032" formatCode="General">
                  <c:v>1.0057880000000001E-3</c:v>
                </c:pt>
                <c:pt idx="1033" formatCode="General">
                  <c:v>1.0244150000000001E-3</c:v>
                </c:pt>
                <c:pt idx="1034" formatCode="General">
                  <c:v>1.0331470000000001E-3</c:v>
                </c:pt>
                <c:pt idx="1035" formatCode="General">
                  <c:v>1.0235680000000001E-3</c:v>
                </c:pt>
                <c:pt idx="1036" formatCode="General">
                  <c:v>9.9641700000000009E-4</c:v>
                </c:pt>
                <c:pt idx="1037" formatCode="General">
                  <c:v>9.66595E-4</c:v>
                </c:pt>
                <c:pt idx="1038" formatCode="General">
                  <c:v>9.3703199999999997E-4</c:v>
                </c:pt>
                <c:pt idx="1039" formatCode="General">
                  <c:v>9.0774900000000001E-4</c:v>
                </c:pt>
                <c:pt idx="1040" formatCode="General">
                  <c:v>8.8321199999999997E-4</c:v>
                </c:pt>
                <c:pt idx="1041" formatCode="General">
                  <c:v>8.7180899999999997E-4</c:v>
                </c:pt>
                <c:pt idx="1042" formatCode="General">
                  <c:v>8.78538E-4</c:v>
                </c:pt>
                <c:pt idx="1043" formatCode="General">
                  <c:v>9.0101299999999999E-4</c:v>
                </c:pt>
                <c:pt idx="1044" formatCode="General">
                  <c:v>9.2639000000000003E-4</c:v>
                </c:pt>
                <c:pt idx="1045" formatCode="General">
                  <c:v>9.5033800000000001E-4</c:v>
                </c:pt>
                <c:pt idx="1046" formatCode="General">
                  <c:v>9.7150700000000003E-4</c:v>
                </c:pt>
                <c:pt idx="1047" formatCode="General">
                  <c:v>9.9618699999999994E-4</c:v>
                </c:pt>
                <c:pt idx="1048" formatCode="General">
                  <c:v>1.01895E-3</c:v>
                </c:pt>
                <c:pt idx="1049" formatCode="General">
                  <c:v>1.0434730000000001E-3</c:v>
                </c:pt>
                <c:pt idx="1050" formatCode="General">
                  <c:v>1.0596150000000001E-3</c:v>
                </c:pt>
                <c:pt idx="1051" formatCode="General">
                  <c:v>1.062803E-3</c:v>
                </c:pt>
                <c:pt idx="1052" formatCode="General">
                  <c:v>1.0488800000000001E-3</c:v>
                </c:pt>
                <c:pt idx="1053" formatCode="General">
                  <c:v>1.02104E-3</c:v>
                </c:pt>
                <c:pt idx="1054" formatCode="General">
                  <c:v>9.8835999999999998E-4</c:v>
                </c:pt>
                <c:pt idx="1055" formatCode="General">
                  <c:v>9.5901999999999999E-4</c:v>
                </c:pt>
                <c:pt idx="1056" formatCode="General">
                  <c:v>9.3284599999999998E-4</c:v>
                </c:pt>
                <c:pt idx="1057" formatCode="General">
                  <c:v>9.1120999999999997E-4</c:v>
                </c:pt>
                <c:pt idx="1058" formatCode="General">
                  <c:v>9.0116399999999998E-4</c:v>
                </c:pt>
                <c:pt idx="1059" formatCode="General">
                  <c:v>9.11067E-4</c:v>
                </c:pt>
                <c:pt idx="1060" formatCode="General">
                  <c:v>9.2972200000000001E-4</c:v>
                </c:pt>
                <c:pt idx="1061" formatCode="General">
                  <c:v>9.5355500000000003E-4</c:v>
                </c:pt>
                <c:pt idx="1062" formatCode="General">
                  <c:v>9.7641199999999996E-4</c:v>
                </c:pt>
                <c:pt idx="1063" formatCode="General">
                  <c:v>9.9752999999999994E-4</c:v>
                </c:pt>
                <c:pt idx="1064" formatCode="General">
                  <c:v>1.0219949999999999E-3</c:v>
                </c:pt>
                <c:pt idx="1065" formatCode="General">
                  <c:v>1.044227E-3</c:v>
                </c:pt>
                <c:pt idx="1066" formatCode="General">
                  <c:v>1.0660559999999999E-3</c:v>
                </c:pt>
                <c:pt idx="1067" formatCode="General">
                  <c:v>1.0785580000000001E-3</c:v>
                </c:pt>
                <c:pt idx="1068" formatCode="General">
                  <c:v>1.079333E-3</c:v>
                </c:pt>
                <c:pt idx="1069" formatCode="General">
                  <c:v>1.0585670000000001E-3</c:v>
                </c:pt>
                <c:pt idx="1070" formatCode="General">
                  <c:v>1.0336130000000001E-3</c:v>
                </c:pt>
                <c:pt idx="1071" formatCode="General">
                  <c:v>1E-3</c:v>
                </c:pt>
                <c:pt idx="1072" formatCode="General">
                  <c:v>9.6920899999999996E-4</c:v>
                </c:pt>
                <c:pt idx="1073" formatCode="General">
                  <c:v>9.4498900000000003E-4</c:v>
                </c:pt>
                <c:pt idx="1074" formatCode="General">
                  <c:v>9.2559300000000005E-4</c:v>
                </c:pt>
                <c:pt idx="1075" formatCode="General">
                  <c:v>9.2904700000000001E-4</c:v>
                </c:pt>
                <c:pt idx="1076" formatCode="General">
                  <c:v>9.4478699999999999E-4</c:v>
                </c:pt>
                <c:pt idx="1077" formatCode="General">
                  <c:v>9.6631500000000003E-4</c:v>
                </c:pt>
                <c:pt idx="1078" formatCode="General">
                  <c:v>9.8883400000000007E-4</c:v>
                </c:pt>
                <c:pt idx="1079" formatCode="General">
                  <c:v>1.010728E-3</c:v>
                </c:pt>
                <c:pt idx="1080" formatCode="General">
                  <c:v>1.031459E-3</c:v>
                </c:pt>
                <c:pt idx="1081" formatCode="General">
                  <c:v>1.0541000000000001E-3</c:v>
                </c:pt>
                <c:pt idx="1082" formatCode="General">
                  <c:v>1.0756279999999999E-3</c:v>
                </c:pt>
                <c:pt idx="1083" formatCode="General">
                  <c:v>1.0920789999999999E-3</c:v>
                </c:pt>
                <c:pt idx="1084" formatCode="General">
                  <c:v>1.101709E-3</c:v>
                </c:pt>
                <c:pt idx="1085" formatCode="General">
                  <c:v>1.0880219999999999E-3</c:v>
                </c:pt>
                <c:pt idx="1086" formatCode="General">
                  <c:v>1.0621350000000001E-3</c:v>
                </c:pt>
                <c:pt idx="1087" formatCode="General">
                  <c:v>1.0318110000000001E-3</c:v>
                </c:pt>
                <c:pt idx="1088" formatCode="General">
                  <c:v>1.0024700000000001E-3</c:v>
                </c:pt>
                <c:pt idx="1089" formatCode="General">
                  <c:v>9.7495399999999999E-4</c:v>
                </c:pt>
                <c:pt idx="1090" formatCode="General">
                  <c:v>9.5789200000000001E-4</c:v>
                </c:pt>
                <c:pt idx="1091" formatCode="General">
                  <c:v>9.6449899999999996E-4</c:v>
                </c:pt>
                <c:pt idx="1092" formatCode="General">
                  <c:v>9.7970700000000002E-4</c:v>
                </c:pt>
                <c:pt idx="1093" formatCode="General">
                  <c:v>1.003957E-3</c:v>
                </c:pt>
                <c:pt idx="1094" formatCode="General">
                  <c:v>1.0245440000000001E-3</c:v>
                </c:pt>
                <c:pt idx="1095" formatCode="General">
                  <c:v>1.0445210000000001E-3</c:v>
                </c:pt>
                <c:pt idx="1096" formatCode="General">
                  <c:v>1.0666230000000001E-3</c:v>
                </c:pt>
                <c:pt idx="1097" formatCode="General">
                  <c:v>1.088805E-3</c:v>
                </c:pt>
                <c:pt idx="1098" formatCode="General">
                  <c:v>1.1077260000000001E-3</c:v>
                </c:pt>
                <c:pt idx="1099" formatCode="General">
                  <c:v>1.1263029999999999E-3</c:v>
                </c:pt>
                <c:pt idx="1100" formatCode="General">
                  <c:v>1.1330890000000001E-3</c:v>
                </c:pt>
                <c:pt idx="1101" formatCode="General">
                  <c:v>1.1172840000000001E-3</c:v>
                </c:pt>
                <c:pt idx="1102" formatCode="General">
                  <c:v>1.0937880000000001E-3</c:v>
                </c:pt>
                <c:pt idx="1103" formatCode="General">
                  <c:v>1.0604119999999999E-3</c:v>
                </c:pt>
                <c:pt idx="1104" formatCode="General">
                  <c:v>1.029025E-3</c:v>
                </c:pt>
                <c:pt idx="1105" formatCode="General">
                  <c:v>9.988009999999999E-4</c:v>
                </c:pt>
                <c:pt idx="1106" formatCode="General">
                  <c:v>9.78322E-4</c:v>
                </c:pt>
                <c:pt idx="1107" formatCode="General">
                  <c:v>9.7203100000000005E-4</c:v>
                </c:pt>
                <c:pt idx="1108" formatCode="General">
                  <c:v>9.8757800000000002E-4</c:v>
                </c:pt>
                <c:pt idx="1109" formatCode="General">
                  <c:v>1.0106570000000001E-3</c:v>
                </c:pt>
                <c:pt idx="1110" formatCode="General">
                  <c:v>1.0337359999999999E-3</c:v>
                </c:pt>
                <c:pt idx="1111" formatCode="General">
                  <c:v>1.057777E-3</c:v>
                </c:pt>
                <c:pt idx="1112" formatCode="General">
                  <c:v>1.0796130000000001E-3</c:v>
                </c:pt>
                <c:pt idx="1113" formatCode="General">
                  <c:v>1.102829E-3</c:v>
                </c:pt>
                <c:pt idx="1114" formatCode="General">
                  <c:v>1.126389E-3</c:v>
                </c:pt>
                <c:pt idx="1115" formatCode="General">
                  <c:v>1.1503220000000001E-3</c:v>
                </c:pt>
                <c:pt idx="1116" formatCode="General">
                  <c:v>1.164361E-3</c:v>
                </c:pt>
                <c:pt idx="1117" formatCode="General">
                  <c:v>1.164935E-3</c:v>
                </c:pt>
                <c:pt idx="1118" formatCode="General">
                  <c:v>1.1441470000000001E-3</c:v>
                </c:pt>
                <c:pt idx="1119" formatCode="General">
                  <c:v>1.115675E-3</c:v>
                </c:pt>
                <c:pt idx="1120" formatCode="General">
                  <c:v>1.090801E-3</c:v>
                </c:pt>
                <c:pt idx="1121" formatCode="General">
                  <c:v>1.0623939999999999E-3</c:v>
                </c:pt>
                <c:pt idx="1122" formatCode="General">
                  <c:v>1.033822E-3</c:v>
                </c:pt>
                <c:pt idx="1123" formatCode="General">
                  <c:v>1.0082940000000001E-3</c:v>
                </c:pt>
                <c:pt idx="1124" formatCode="General">
                  <c:v>9.8838900000000011E-4</c:v>
                </c:pt>
                <c:pt idx="1125" formatCode="General">
                  <c:v>9.8009500000000005E-4</c:v>
                </c:pt>
                <c:pt idx="1126" formatCode="General">
                  <c:v>9.8561000000000005E-4</c:v>
                </c:pt>
                <c:pt idx="1127" formatCode="General">
                  <c:v>1.007188E-3</c:v>
                </c:pt>
                <c:pt idx="1128" formatCode="General">
                  <c:v>1.034016E-3</c:v>
                </c:pt>
                <c:pt idx="1129" formatCode="General">
                  <c:v>1.060175E-3</c:v>
                </c:pt>
                <c:pt idx="1130" formatCode="General">
                  <c:v>1.0849779999999999E-3</c:v>
                </c:pt>
                <c:pt idx="1131" formatCode="General">
                  <c:v>1.1087600000000001E-3</c:v>
                </c:pt>
                <c:pt idx="1132" formatCode="General">
                  <c:v>1.137131E-3</c:v>
                </c:pt>
                <c:pt idx="1133" formatCode="General">
                  <c:v>1.160763E-3</c:v>
                </c:pt>
                <c:pt idx="1134" formatCode="General">
                  <c:v>1.179706E-3</c:v>
                </c:pt>
                <c:pt idx="1135" formatCode="General">
                  <c:v>1.1840500000000001E-3</c:v>
                </c:pt>
                <c:pt idx="1136" formatCode="General">
                  <c:v>1.175728E-3</c:v>
                </c:pt>
                <c:pt idx="1137" formatCode="General">
                  <c:v>1.1494750000000001E-3</c:v>
                </c:pt>
                <c:pt idx="1138" formatCode="General">
                  <c:v>1.120465E-3</c:v>
                </c:pt>
                <c:pt idx="1139" formatCode="General">
                  <c:v>1.0928839999999999E-3</c:v>
                </c:pt>
                <c:pt idx="1140" formatCode="General">
                  <c:v>1.0620639999999999E-3</c:v>
                </c:pt>
                <c:pt idx="1141" formatCode="General">
                  <c:v>1.0373470000000001E-3</c:v>
                </c:pt>
                <c:pt idx="1142" formatCode="General">
                  <c:v>1.0151089999999999E-3</c:v>
                </c:pt>
                <c:pt idx="1143" formatCode="General">
                  <c:v>1.0037990000000001E-3</c:v>
                </c:pt>
                <c:pt idx="1144" formatCode="General">
                  <c:v>1.005307E-3</c:v>
                </c:pt>
                <c:pt idx="1145" formatCode="General">
                  <c:v>1.0275239999999999E-3</c:v>
                </c:pt>
                <c:pt idx="1146" formatCode="General">
                  <c:v>1.0511559999999999E-3</c:v>
                </c:pt>
                <c:pt idx="1147" formatCode="General">
                  <c:v>1.080073E-3</c:v>
                </c:pt>
                <c:pt idx="1148" formatCode="General">
                  <c:v>1.1087029999999999E-3</c:v>
                </c:pt>
                <c:pt idx="1149" formatCode="General">
                  <c:v>1.1343309999999999E-3</c:v>
                </c:pt>
                <c:pt idx="1150" formatCode="General">
                  <c:v>1.163442E-3</c:v>
                </c:pt>
                <c:pt idx="1151" formatCode="General">
                  <c:v>1.1879569999999999E-3</c:v>
                </c:pt>
                <c:pt idx="1152" formatCode="General">
                  <c:v>1.207266E-3</c:v>
                </c:pt>
                <c:pt idx="1153" formatCode="General">
                  <c:v>1.2193149999999999E-3</c:v>
                </c:pt>
                <c:pt idx="1154" formatCode="General">
                  <c:v>1.216443E-3</c:v>
                </c:pt>
                <c:pt idx="1155" formatCode="General">
                  <c:v>1.1956619999999999E-3</c:v>
                </c:pt>
                <c:pt idx="1156" formatCode="General">
                  <c:v>1.1697680000000001E-3</c:v>
                </c:pt>
                <c:pt idx="1157" formatCode="General">
                  <c:v>1.1398669999999999E-3</c:v>
                </c:pt>
                <c:pt idx="1158" formatCode="General">
                  <c:v>1.113679E-3</c:v>
                </c:pt>
                <c:pt idx="1159" formatCode="General">
                  <c:v>1.0892930000000001E-3</c:v>
                </c:pt>
                <c:pt idx="1160" formatCode="General">
                  <c:v>1.0670759999999999E-3</c:v>
                </c:pt>
                <c:pt idx="1161" formatCode="General">
                  <c:v>1.053935E-3</c:v>
                </c:pt>
                <c:pt idx="1162" formatCode="General">
                  <c:v>1.0607500000000001E-3</c:v>
                </c:pt>
                <c:pt idx="1163" formatCode="General">
                  <c:v>1.0778179999999999E-3</c:v>
                </c:pt>
                <c:pt idx="1164" formatCode="General">
                  <c:v>1.103475E-3</c:v>
                </c:pt>
                <c:pt idx="1165" formatCode="General">
                  <c:v>1.1265610000000001E-3</c:v>
                </c:pt>
                <c:pt idx="1166" formatCode="General">
                  <c:v>1.1511049999999999E-3</c:v>
                </c:pt>
                <c:pt idx="1167" formatCode="General">
                  <c:v>1.177789E-3</c:v>
                </c:pt>
                <c:pt idx="1168" formatCode="General">
                  <c:v>1.1991440000000001E-3</c:v>
                </c:pt>
                <c:pt idx="1169" formatCode="General">
                  <c:v>1.221785E-3</c:v>
                </c:pt>
                <c:pt idx="1170" formatCode="General">
                  <c:v>1.2388830000000001E-3</c:v>
                </c:pt>
                <c:pt idx="1171" formatCode="General">
                  <c:v>1.248117E-3</c:v>
                </c:pt>
                <c:pt idx="1172" formatCode="General">
                  <c:v>1.239055E-3</c:v>
                </c:pt>
                <c:pt idx="1173" formatCode="General">
                  <c:v>1.216838E-3</c:v>
                </c:pt>
                <c:pt idx="1174" formatCode="General">
                  <c:v>1.1875480000000001E-3</c:v>
                </c:pt>
                <c:pt idx="1175" formatCode="General">
                  <c:v>1.160541E-3</c:v>
                </c:pt>
                <c:pt idx="1176" formatCode="General">
                  <c:v>1.1331819999999999E-3</c:v>
                </c:pt>
                <c:pt idx="1177" formatCode="General">
                  <c:v>1.1065339999999999E-3</c:v>
                </c:pt>
                <c:pt idx="1178" formatCode="General">
                  <c:v>1.088482E-3</c:v>
                </c:pt>
                <c:pt idx="1179" formatCode="General">
                  <c:v>1.0853869999999999E-3</c:v>
                </c:pt>
                <c:pt idx="1180" formatCode="General">
                  <c:v>1.1006169999999999E-3</c:v>
                </c:pt>
                <c:pt idx="1181" formatCode="General">
                  <c:v>1.1263169999999999E-3</c:v>
                </c:pt>
                <c:pt idx="1182" formatCode="General">
                  <c:v>1.1488360000000001E-3</c:v>
                </c:pt>
                <c:pt idx="1183" formatCode="General">
                  <c:v>1.1732649999999999E-3</c:v>
                </c:pt>
                <c:pt idx="1184" formatCode="General">
                  <c:v>1.196847E-3</c:v>
                </c:pt>
                <c:pt idx="1185" formatCode="General">
                  <c:v>1.2206439999999999E-3</c:v>
                </c:pt>
                <c:pt idx="1186" formatCode="General">
                  <c:v>1.241956E-3</c:v>
                </c:pt>
                <c:pt idx="1187" formatCode="General">
                  <c:v>1.2653510000000001E-3</c:v>
                </c:pt>
                <c:pt idx="1188" formatCode="General">
                  <c:v>1.2795549999999999E-3</c:v>
                </c:pt>
                <c:pt idx="1189" formatCode="General">
                  <c:v>1.275462E-3</c:v>
                </c:pt>
                <c:pt idx="1190" formatCode="General">
                  <c:v>1.2575819999999999E-3</c:v>
                </c:pt>
                <c:pt idx="1191" formatCode="General">
                  <c:v>1.22944E-3</c:v>
                </c:pt>
                <c:pt idx="1192" formatCode="General">
                  <c:v>1.2015859999999999E-3</c:v>
                </c:pt>
                <c:pt idx="1193" formatCode="General">
                  <c:v>1.1724389999999999E-3</c:v>
                </c:pt>
                <c:pt idx="1194" formatCode="General">
                  <c:v>1.1455110000000001E-3</c:v>
                </c:pt>
                <c:pt idx="1195" formatCode="General">
                  <c:v>1.126468E-3</c:v>
                </c:pt>
                <c:pt idx="1196" formatCode="General">
                  <c:v>1.130224E-3</c:v>
                </c:pt>
                <c:pt idx="1197" formatCode="General">
                  <c:v>1.142438E-3</c:v>
                </c:pt>
                <c:pt idx="1198" formatCode="General">
                  <c:v>1.1654090000000001E-3</c:v>
                </c:pt>
                <c:pt idx="1199" formatCode="General">
                  <c:v>1.1878349999999999E-3</c:v>
                </c:pt>
                <c:pt idx="1200" formatCode="General">
                  <c:v>1.2086589999999999E-3</c:v>
                </c:pt>
                <c:pt idx="1201" formatCode="General">
                  <c:v>1.230252E-3</c:v>
                </c:pt>
                <c:pt idx="1202" formatCode="General">
                  <c:v>1.2538619999999999E-3</c:v>
                </c:pt>
                <c:pt idx="1203" formatCode="General">
                  <c:v>1.277235E-3</c:v>
                </c:pt>
                <c:pt idx="1204" formatCode="General">
                  <c:v>1.2967530000000001E-3</c:v>
                </c:pt>
                <c:pt idx="1205" formatCode="General">
                  <c:v>1.3089309999999999E-3</c:v>
                </c:pt>
                <c:pt idx="1206" formatCode="General">
                  <c:v>1.30053E-3</c:v>
                </c:pt>
                <c:pt idx="1207" formatCode="General">
                  <c:v>1.278635E-3</c:v>
                </c:pt>
                <c:pt idx="1208" formatCode="General">
                  <c:v>1.2480309999999999E-3</c:v>
                </c:pt>
                <c:pt idx="1209" formatCode="General">
                  <c:v>1.220881E-3</c:v>
                </c:pt>
                <c:pt idx="1210" formatCode="General">
                  <c:v>1.1905920000000001E-3</c:v>
                </c:pt>
                <c:pt idx="1211" formatCode="General">
                  <c:v>1.161388E-3</c:v>
                </c:pt>
                <c:pt idx="1212" formatCode="General">
                  <c:v>1.143982E-3</c:v>
                </c:pt>
                <c:pt idx="1213" formatCode="General">
                  <c:v>1.1486999999999999E-3</c:v>
                </c:pt>
                <c:pt idx="1214" formatCode="General">
                  <c:v>1.1693160000000001E-3</c:v>
                </c:pt>
                <c:pt idx="1215" formatCode="General">
                  <c:v>1.1908649999999999E-3</c:v>
                </c:pt>
                <c:pt idx="1216" formatCode="General">
                  <c:v>1.2142310000000001E-3</c:v>
                </c:pt>
                <c:pt idx="1217" formatCode="General">
                  <c:v>1.2385880000000001E-3</c:v>
                </c:pt>
                <c:pt idx="1218" formatCode="General">
                  <c:v>1.2605330000000001E-3</c:v>
                </c:pt>
                <c:pt idx="1219" formatCode="General">
                  <c:v>1.285156E-3</c:v>
                </c:pt>
                <c:pt idx="1220" formatCode="General">
                  <c:v>1.3089239999999999E-3</c:v>
                </c:pt>
                <c:pt idx="1221" formatCode="General">
                  <c:v>1.329195E-3</c:v>
                </c:pt>
                <c:pt idx="1222" formatCode="General">
                  <c:v>1.3369289999999999E-3</c:v>
                </c:pt>
                <c:pt idx="1223" formatCode="General">
                  <c:v>1.325389E-3</c:v>
                </c:pt>
                <c:pt idx="1224" formatCode="General">
                  <c:v>1.299251E-3</c:v>
                </c:pt>
                <c:pt idx="1225" formatCode="General">
                  <c:v>1.2709310000000001E-3</c:v>
                </c:pt>
                <c:pt idx="1226" formatCode="General">
                  <c:v>1.2403329999999999E-3</c:v>
                </c:pt>
                <c:pt idx="1227" formatCode="General">
                  <c:v>1.2119839999999999E-3</c:v>
                </c:pt>
                <c:pt idx="1228" formatCode="General">
                  <c:v>1.1864989999999999E-3</c:v>
                </c:pt>
                <c:pt idx="1229" formatCode="General">
                  <c:v>1.165258E-3</c:v>
                </c:pt>
                <c:pt idx="1230" formatCode="General">
                  <c:v>1.1559669999999999E-3</c:v>
                </c:pt>
                <c:pt idx="1231" formatCode="General">
                  <c:v>1.167384E-3</c:v>
                </c:pt>
                <c:pt idx="1232" formatCode="General">
                  <c:v>1.1935509999999999E-3</c:v>
                </c:pt>
                <c:pt idx="1233" formatCode="General">
                  <c:v>1.2166150000000001E-3</c:v>
                </c:pt>
                <c:pt idx="1234" formatCode="General">
                  <c:v>1.2421000000000001E-3</c:v>
                </c:pt>
                <c:pt idx="1235" formatCode="General">
                  <c:v>1.2682380000000001E-3</c:v>
                </c:pt>
                <c:pt idx="1236" formatCode="General">
                  <c:v>1.294045E-3</c:v>
                </c:pt>
                <c:pt idx="1237" formatCode="General">
                  <c:v>1.3182090000000001E-3</c:v>
                </c:pt>
                <c:pt idx="1238" formatCode="General">
                  <c:v>1.342293E-3</c:v>
                </c:pt>
                <c:pt idx="1239" formatCode="General">
                  <c:v>1.3619680000000001E-3</c:v>
                </c:pt>
                <c:pt idx="1240" formatCode="General">
                  <c:v>1.370628E-3</c:v>
                </c:pt>
                <c:pt idx="1241" formatCode="General">
                  <c:v>1.3586150000000001E-3</c:v>
                </c:pt>
                <c:pt idx="1242" formatCode="General">
                  <c:v>1.3307460000000001E-3</c:v>
                </c:pt>
                <c:pt idx="1243" formatCode="General">
                  <c:v>1.3053050000000001E-3</c:v>
                </c:pt>
                <c:pt idx="1244" formatCode="General">
                  <c:v>1.277587E-3</c:v>
                </c:pt>
                <c:pt idx="1245" formatCode="General">
                  <c:v>1.249848E-3</c:v>
                </c:pt>
                <c:pt idx="1246" formatCode="General">
                  <c:v>1.22404E-3</c:v>
                </c:pt>
                <c:pt idx="1247" formatCode="General">
                  <c:v>1.1986060000000001E-3</c:v>
                </c:pt>
                <c:pt idx="1248" formatCode="General">
                  <c:v>1.193529E-3</c:v>
                </c:pt>
                <c:pt idx="1249" formatCode="General">
                  <c:v>1.1950870000000001E-3</c:v>
                </c:pt>
                <c:pt idx="1250" formatCode="General">
                  <c:v>1.2151E-3</c:v>
                </c:pt>
                <c:pt idx="1251" formatCode="General">
                  <c:v>1.241841E-3</c:v>
                </c:pt>
                <c:pt idx="1252" formatCode="General">
                  <c:v>1.268726E-3</c:v>
                </c:pt>
                <c:pt idx="1253" formatCode="General">
                  <c:v>1.2951079999999999E-3</c:v>
                </c:pt>
                <c:pt idx="1254" formatCode="General">
                  <c:v>1.3201980000000001E-3</c:v>
                </c:pt>
                <c:pt idx="1255" formatCode="General">
                  <c:v>1.345733E-3</c:v>
                </c:pt>
                <c:pt idx="1256" formatCode="General">
                  <c:v>1.372208E-3</c:v>
                </c:pt>
                <c:pt idx="1257" formatCode="General">
                  <c:v>1.3987769999999999E-3</c:v>
                </c:pt>
                <c:pt idx="1258" formatCode="General">
                  <c:v>1.4009599999999999E-3</c:v>
                </c:pt>
                <c:pt idx="1259" formatCode="General">
                  <c:v>1.3951219999999999E-3</c:v>
                </c:pt>
                <c:pt idx="1260" formatCode="General">
                  <c:v>1.373328E-3</c:v>
                </c:pt>
                <c:pt idx="1261" formatCode="General">
                  <c:v>1.3449930000000001E-3</c:v>
                </c:pt>
                <c:pt idx="1262" formatCode="General">
                  <c:v>1.317246E-3</c:v>
                </c:pt>
                <c:pt idx="1263" formatCode="General">
                  <c:v>1.288207E-3</c:v>
                </c:pt>
                <c:pt idx="1264" formatCode="General">
                  <c:v>1.263513E-3</c:v>
                </c:pt>
                <c:pt idx="1265" formatCode="General">
                  <c:v>1.237892E-3</c:v>
                </c:pt>
                <c:pt idx="1266" formatCode="General">
                  <c:v>1.2196959999999999E-3</c:v>
                </c:pt>
                <c:pt idx="1267" formatCode="General">
                  <c:v>1.219358E-3</c:v>
                </c:pt>
                <c:pt idx="1268" formatCode="General">
                  <c:v>1.238395E-3</c:v>
                </c:pt>
                <c:pt idx="1269" formatCode="General">
                  <c:v>1.2622989999999999E-3</c:v>
                </c:pt>
                <c:pt idx="1270" formatCode="General">
                  <c:v>1.2870869999999999E-3</c:v>
                </c:pt>
                <c:pt idx="1271" formatCode="General">
                  <c:v>1.3107049999999999E-3</c:v>
                </c:pt>
                <c:pt idx="1272" formatCode="General">
                  <c:v>1.3370579999999999E-3</c:v>
                </c:pt>
                <c:pt idx="1273" formatCode="General">
                  <c:v>1.363857E-3</c:v>
                </c:pt>
                <c:pt idx="1274" formatCode="General">
                  <c:v>1.388731E-3</c:v>
                </c:pt>
                <c:pt idx="1275" formatCode="General">
                  <c:v>1.413131E-3</c:v>
                </c:pt>
                <c:pt idx="1276" formatCode="General">
                  <c:v>1.425389E-3</c:v>
                </c:pt>
                <c:pt idx="1277" formatCode="General">
                  <c:v>1.420326E-3</c:v>
                </c:pt>
                <c:pt idx="1278" formatCode="General">
                  <c:v>1.4011029999999999E-3</c:v>
                </c:pt>
                <c:pt idx="1279" formatCode="General">
                  <c:v>1.3714109999999999E-3</c:v>
                </c:pt>
                <c:pt idx="1280" formatCode="General">
                  <c:v>1.340857E-3</c:v>
                </c:pt>
                <c:pt idx="1281" formatCode="General">
                  <c:v>1.315566E-3</c:v>
                </c:pt>
                <c:pt idx="1282" formatCode="General">
                  <c:v>1.285795E-3</c:v>
                </c:pt>
                <c:pt idx="1283" formatCode="General">
                  <c:v>1.2610639999999999E-3</c:v>
                </c:pt>
                <c:pt idx="1284" formatCode="General">
                  <c:v>1.2496829999999999E-3</c:v>
                </c:pt>
                <c:pt idx="1285" formatCode="General">
                  <c:v>1.2562960000000001E-3</c:v>
                </c:pt>
                <c:pt idx="1286" formatCode="General">
                  <c:v>1.2817449999999999E-3</c:v>
                </c:pt>
                <c:pt idx="1287" formatCode="General">
                  <c:v>1.3078829999999999E-3</c:v>
                </c:pt>
                <c:pt idx="1288" formatCode="General">
                  <c:v>1.3312059999999999E-3</c:v>
                </c:pt>
                <c:pt idx="1289" formatCode="General">
                  <c:v>1.357832E-3</c:v>
                </c:pt>
                <c:pt idx="1290" formatCode="General">
                  <c:v>1.3834170000000001E-3</c:v>
                </c:pt>
                <c:pt idx="1291" formatCode="General">
                  <c:v>1.403868E-3</c:v>
                </c:pt>
                <c:pt idx="1292" formatCode="General">
                  <c:v>1.428433E-3</c:v>
                </c:pt>
                <c:pt idx="1293" formatCode="General">
                  <c:v>1.448834E-3</c:v>
                </c:pt>
                <c:pt idx="1294" formatCode="General">
                  <c:v>1.454047E-3</c:v>
                </c:pt>
                <c:pt idx="1295" formatCode="General">
                  <c:v>1.4426230000000001E-3</c:v>
                </c:pt>
                <c:pt idx="1296" formatCode="General">
                  <c:v>1.4159960000000001E-3</c:v>
                </c:pt>
                <c:pt idx="1297" formatCode="General">
                  <c:v>1.385435E-3</c:v>
                </c:pt>
                <c:pt idx="1298" formatCode="General">
                  <c:v>1.356611E-3</c:v>
                </c:pt>
                <c:pt idx="1299" formatCode="General">
                  <c:v>1.3290590000000001E-3</c:v>
                </c:pt>
                <c:pt idx="1300" formatCode="General">
                  <c:v>1.30649E-3</c:v>
                </c:pt>
                <c:pt idx="1301" formatCode="General">
                  <c:v>1.294534E-3</c:v>
                </c:pt>
                <c:pt idx="1302" formatCode="General">
                  <c:v>1.2959989999999999E-3</c:v>
                </c:pt>
                <c:pt idx="1303" formatCode="General">
                  <c:v>1.3132249999999999E-3</c:v>
                </c:pt>
                <c:pt idx="1304" formatCode="General">
                  <c:v>1.3389680000000001E-3</c:v>
                </c:pt>
                <c:pt idx="1305" formatCode="General">
                  <c:v>1.3640289999999999E-3</c:v>
                </c:pt>
                <c:pt idx="1306" formatCode="General">
                  <c:v>1.3885950000000001E-3</c:v>
                </c:pt>
                <c:pt idx="1307" formatCode="General">
                  <c:v>1.4135759999999999E-3</c:v>
                </c:pt>
                <c:pt idx="1308" formatCode="General">
                  <c:v>1.4372149999999999E-3</c:v>
                </c:pt>
                <c:pt idx="1309" formatCode="General">
                  <c:v>1.4620970000000001E-3</c:v>
                </c:pt>
                <c:pt idx="1310" formatCode="General">
                  <c:v>1.4811830000000001E-3</c:v>
                </c:pt>
                <c:pt idx="1311" formatCode="General">
                  <c:v>1.494137E-3</c:v>
                </c:pt>
                <c:pt idx="1312" formatCode="General">
                  <c:v>1.489628E-3</c:v>
                </c:pt>
                <c:pt idx="1313" formatCode="General">
                  <c:v>1.467231E-3</c:v>
                </c:pt>
                <c:pt idx="1314" formatCode="General">
                  <c:v>1.4415529999999999E-3</c:v>
                </c:pt>
                <c:pt idx="1315" formatCode="General">
                  <c:v>1.4148260000000001E-3</c:v>
                </c:pt>
                <c:pt idx="1316" formatCode="General">
                  <c:v>1.3864979999999999E-3</c:v>
                </c:pt>
                <c:pt idx="1317" formatCode="General">
                  <c:v>1.3630960000000001E-3</c:v>
                </c:pt>
                <c:pt idx="1318" formatCode="General">
                  <c:v>1.340548E-3</c:v>
                </c:pt>
                <c:pt idx="1319" formatCode="General">
                  <c:v>1.328908E-3</c:v>
                </c:pt>
                <c:pt idx="1320" formatCode="General">
                  <c:v>1.331357E-3</c:v>
                </c:pt>
                <c:pt idx="1321" formatCode="General">
                  <c:v>1.347614E-3</c:v>
                </c:pt>
                <c:pt idx="1322" formatCode="General">
                  <c:v>1.3731920000000001E-3</c:v>
                </c:pt>
                <c:pt idx="1323" formatCode="General">
                  <c:v>1.4014050000000001E-3</c:v>
                </c:pt>
                <c:pt idx="1324" formatCode="General">
                  <c:v>1.4266019999999999E-3</c:v>
                </c:pt>
                <c:pt idx="1325" formatCode="General">
                  <c:v>1.4512679999999999E-3</c:v>
                </c:pt>
                <c:pt idx="1326" formatCode="General">
                  <c:v>1.479237E-3</c:v>
                </c:pt>
                <c:pt idx="1327" formatCode="General">
                  <c:v>1.5032859999999999E-3</c:v>
                </c:pt>
                <c:pt idx="1328" formatCode="General">
                  <c:v>1.526587E-3</c:v>
                </c:pt>
                <c:pt idx="1329" formatCode="General">
                  <c:v>1.537021E-3</c:v>
                </c:pt>
                <c:pt idx="1330" formatCode="General">
                  <c:v>1.5364899999999999E-3</c:v>
                </c:pt>
                <c:pt idx="1331" formatCode="General">
                  <c:v>1.5190480000000001E-3</c:v>
                </c:pt>
                <c:pt idx="1332" formatCode="General">
                  <c:v>1.493477E-3</c:v>
                </c:pt>
                <c:pt idx="1333" formatCode="General">
                  <c:v>1.4682079999999999E-3</c:v>
                </c:pt>
                <c:pt idx="1334" formatCode="General">
                  <c:v>1.4435920000000001E-3</c:v>
                </c:pt>
                <c:pt idx="1335" formatCode="General">
                  <c:v>1.41675E-3</c:v>
                </c:pt>
                <c:pt idx="1336" formatCode="General">
                  <c:v>1.39146E-3</c:v>
                </c:pt>
                <c:pt idx="1337" formatCode="General">
                  <c:v>1.3746139999999999E-3</c:v>
                </c:pt>
                <c:pt idx="1338" formatCode="General">
                  <c:v>1.3684960000000001E-3</c:v>
                </c:pt>
                <c:pt idx="1339" formatCode="General">
                  <c:v>1.376703E-3</c:v>
                </c:pt>
                <c:pt idx="1340" formatCode="General">
                  <c:v>1.3954379999999999E-3</c:v>
                </c:pt>
                <c:pt idx="1341" formatCode="General">
                  <c:v>1.4224159999999999E-3</c:v>
                </c:pt>
                <c:pt idx="1342" formatCode="General">
                  <c:v>1.4480369999999999E-3</c:v>
                </c:pt>
                <c:pt idx="1343" formatCode="General">
                  <c:v>1.47141E-3</c:v>
                </c:pt>
                <c:pt idx="1344" formatCode="General">
                  <c:v>1.4954949999999999E-3</c:v>
                </c:pt>
                <c:pt idx="1345" formatCode="General">
                  <c:v>1.52202E-3</c:v>
                </c:pt>
                <c:pt idx="1346" formatCode="General">
                  <c:v>1.545523E-3</c:v>
                </c:pt>
                <c:pt idx="1347" formatCode="General">
                  <c:v>1.5628930000000001E-3</c:v>
                </c:pt>
                <c:pt idx="1348" formatCode="General">
                  <c:v>1.570182E-3</c:v>
                </c:pt>
                <c:pt idx="1349" formatCode="General">
                  <c:v>1.5627639999999999E-3</c:v>
                </c:pt>
                <c:pt idx="1350" formatCode="General">
                  <c:v>1.541911E-3</c:v>
                </c:pt>
                <c:pt idx="1351" formatCode="General">
                  <c:v>1.512858E-3</c:v>
                </c:pt>
                <c:pt idx="1352" formatCode="General">
                  <c:v>1.4861519999999999E-3</c:v>
                </c:pt>
                <c:pt idx="1353" formatCode="General">
                  <c:v>1.457652E-3</c:v>
                </c:pt>
                <c:pt idx="1354" formatCode="General">
                  <c:v>1.431047E-3</c:v>
                </c:pt>
                <c:pt idx="1355" formatCode="General">
                  <c:v>1.41135E-3</c:v>
                </c:pt>
                <c:pt idx="1356" formatCode="General">
                  <c:v>1.401254E-3</c:v>
                </c:pt>
                <c:pt idx="1357" formatCode="General">
                  <c:v>1.411666E-3</c:v>
                </c:pt>
                <c:pt idx="1358" formatCode="General">
                  <c:v>1.4343719999999999E-3</c:v>
                </c:pt>
                <c:pt idx="1359" formatCode="General">
                  <c:v>1.4570270000000001E-3</c:v>
                </c:pt>
                <c:pt idx="1360" formatCode="General">
                  <c:v>1.4829349999999999E-3</c:v>
                </c:pt>
                <c:pt idx="1361" formatCode="General">
                  <c:v>1.5094399999999999E-3</c:v>
                </c:pt>
                <c:pt idx="1362" formatCode="General">
                  <c:v>1.5357140000000001E-3</c:v>
                </c:pt>
                <c:pt idx="1363" formatCode="General">
                  <c:v>1.5655790000000001E-3</c:v>
                </c:pt>
                <c:pt idx="1364" formatCode="General">
                  <c:v>1.589993E-3</c:v>
                </c:pt>
                <c:pt idx="1365" formatCode="General">
                  <c:v>1.609231E-3</c:v>
                </c:pt>
                <c:pt idx="1366" formatCode="General">
                  <c:v>1.6170290000000001E-3</c:v>
                </c:pt>
                <c:pt idx="1367" formatCode="General">
                  <c:v>1.6043050000000001E-3</c:v>
                </c:pt>
                <c:pt idx="1368" formatCode="General">
                  <c:v>1.5786190000000001E-3</c:v>
                </c:pt>
                <c:pt idx="1369" formatCode="General">
                  <c:v>1.554564E-3</c:v>
                </c:pt>
                <c:pt idx="1370" formatCode="General">
                  <c:v>1.5242249999999999E-3</c:v>
                </c:pt>
                <c:pt idx="1371" formatCode="General">
                  <c:v>1.4965429999999999E-3</c:v>
                </c:pt>
                <c:pt idx="1372" formatCode="General">
                  <c:v>1.469766E-3</c:v>
                </c:pt>
                <c:pt idx="1373" formatCode="General">
                  <c:v>1.447434E-3</c:v>
                </c:pt>
                <c:pt idx="1374" formatCode="General">
                  <c:v>1.4371010000000001E-3</c:v>
                </c:pt>
                <c:pt idx="1375" formatCode="General">
                  <c:v>1.442285E-3</c:v>
                </c:pt>
                <c:pt idx="1376" formatCode="General">
                  <c:v>1.4622909999999999E-3</c:v>
                </c:pt>
                <c:pt idx="1377" formatCode="General">
                  <c:v>1.488702E-3</c:v>
                </c:pt>
                <c:pt idx="1378" formatCode="General">
                  <c:v>1.5149759999999999E-3</c:v>
                </c:pt>
                <c:pt idx="1379" formatCode="General">
                  <c:v>1.5414949999999999E-3</c:v>
                </c:pt>
                <c:pt idx="1380" formatCode="General">
                  <c:v>1.570641E-3</c:v>
                </c:pt>
                <c:pt idx="1381" formatCode="General">
                  <c:v>1.5967939999999999E-3</c:v>
                </c:pt>
                <c:pt idx="1382" formatCode="General">
                  <c:v>1.622063E-3</c:v>
                </c:pt>
                <c:pt idx="1383" formatCode="General">
                  <c:v>1.6418030000000001E-3</c:v>
                </c:pt>
                <c:pt idx="1384" formatCode="General">
                  <c:v>1.6502330000000001E-3</c:v>
                </c:pt>
                <c:pt idx="1385" formatCode="General">
                  <c:v>1.643296E-3</c:v>
                </c:pt>
                <c:pt idx="1386" formatCode="General">
                  <c:v>1.6232480000000001E-3</c:v>
                </c:pt>
                <c:pt idx="1387" formatCode="General">
                  <c:v>1.595408E-3</c:v>
                </c:pt>
                <c:pt idx="1388" formatCode="General">
                  <c:v>1.5651910000000001E-3</c:v>
                </c:pt>
                <c:pt idx="1389" formatCode="General">
                  <c:v>1.535219E-3</c:v>
                </c:pt>
                <c:pt idx="1390" formatCode="General">
                  <c:v>1.5072569999999999E-3</c:v>
                </c:pt>
                <c:pt idx="1391" formatCode="General">
                  <c:v>1.4828199999999999E-3</c:v>
                </c:pt>
                <c:pt idx="1392" formatCode="General">
                  <c:v>1.471719E-3</c:v>
                </c:pt>
                <c:pt idx="1393" formatCode="General">
                  <c:v>1.4787629999999999E-3</c:v>
                </c:pt>
                <c:pt idx="1394" formatCode="General">
                  <c:v>1.4990629999999999E-3</c:v>
                </c:pt>
                <c:pt idx="1395" formatCode="General">
                  <c:v>1.5225519999999999E-3</c:v>
                </c:pt>
                <c:pt idx="1396" formatCode="General">
                  <c:v>1.547131E-3</c:v>
                </c:pt>
                <c:pt idx="1397" formatCode="General">
                  <c:v>1.5697650000000001E-3</c:v>
                </c:pt>
                <c:pt idx="1398" formatCode="General">
                  <c:v>1.5987830000000001E-3</c:v>
                </c:pt>
                <c:pt idx="1399" formatCode="General">
                  <c:v>1.625818E-3</c:v>
                </c:pt>
                <c:pt idx="1400" formatCode="General">
                  <c:v>1.6497370000000001E-3</c:v>
                </c:pt>
                <c:pt idx="1401" formatCode="General">
                  <c:v>1.6713800000000001E-3</c:v>
                </c:pt>
                <c:pt idx="1402" formatCode="General">
                  <c:v>1.679774E-3</c:v>
                </c:pt>
                <c:pt idx="1403" formatCode="General">
                  <c:v>1.6708199999999999E-3</c:v>
                </c:pt>
                <c:pt idx="1404" formatCode="General">
                  <c:v>1.6482580000000001E-3</c:v>
                </c:pt>
                <c:pt idx="1405" formatCode="General">
                  <c:v>1.621223E-3</c:v>
                </c:pt>
                <c:pt idx="1406" formatCode="General">
                  <c:v>1.593957E-3</c:v>
                </c:pt>
                <c:pt idx="1407" formatCode="General">
                  <c:v>1.5679629999999999E-3</c:v>
                </c:pt>
                <c:pt idx="1408" formatCode="General">
                  <c:v>1.5389959999999999E-3</c:v>
                </c:pt>
                <c:pt idx="1409" formatCode="General">
                  <c:v>1.516505E-3</c:v>
                </c:pt>
                <c:pt idx="1410" formatCode="General">
                  <c:v>1.505167E-3</c:v>
                </c:pt>
                <c:pt idx="1411" formatCode="General">
                  <c:v>1.510883E-3</c:v>
                </c:pt>
                <c:pt idx="1412" formatCode="General">
                  <c:v>1.536174E-3</c:v>
                </c:pt>
                <c:pt idx="1413" formatCode="General">
                  <c:v>1.5603940000000001E-3</c:v>
                </c:pt>
                <c:pt idx="1414" formatCode="General">
                  <c:v>1.5875450000000001E-3</c:v>
                </c:pt>
                <c:pt idx="1415" formatCode="General">
                  <c:v>1.6151259999999999E-3</c:v>
                </c:pt>
                <c:pt idx="1416" formatCode="General">
                  <c:v>1.641228E-3</c:v>
                </c:pt>
                <c:pt idx="1417" formatCode="General">
                  <c:v>1.669298E-3</c:v>
                </c:pt>
                <c:pt idx="1418" formatCode="General">
                  <c:v>1.695263E-3</c:v>
                </c:pt>
                <c:pt idx="1419" formatCode="General">
                  <c:v>1.713474E-3</c:v>
                </c:pt>
                <c:pt idx="1420" formatCode="General">
                  <c:v>1.7232040000000001E-3</c:v>
                </c:pt>
                <c:pt idx="1421" formatCode="General">
                  <c:v>1.717531E-3</c:v>
                </c:pt>
                <c:pt idx="1422" formatCode="General">
                  <c:v>1.689461E-3</c:v>
                </c:pt>
                <c:pt idx="1423" formatCode="General">
                  <c:v>1.661729E-3</c:v>
                </c:pt>
                <c:pt idx="1424" formatCode="General">
                  <c:v>1.6298110000000001E-3</c:v>
                </c:pt>
                <c:pt idx="1425" formatCode="General">
                  <c:v>1.5989120000000001E-3</c:v>
                </c:pt>
                <c:pt idx="1426" formatCode="General">
                  <c:v>1.5733050000000001E-3</c:v>
                </c:pt>
                <c:pt idx="1427" formatCode="General">
                  <c:v>1.556438E-3</c:v>
                </c:pt>
                <c:pt idx="1428" formatCode="General">
                  <c:v>1.5567179999999999E-3</c:v>
                </c:pt>
                <c:pt idx="1429" formatCode="General">
                  <c:v>1.576551E-3</c:v>
                </c:pt>
                <c:pt idx="1430" formatCode="General">
                  <c:v>1.6024520000000001E-3</c:v>
                </c:pt>
                <c:pt idx="1431" formatCode="General">
                  <c:v>1.6261839999999999E-3</c:v>
                </c:pt>
                <c:pt idx="1432" formatCode="General">
                  <c:v>1.652358E-3</c:v>
                </c:pt>
                <c:pt idx="1433" formatCode="General">
                  <c:v>1.675897E-3</c:v>
                </c:pt>
                <c:pt idx="1434" formatCode="General">
                  <c:v>1.702617E-3</c:v>
                </c:pt>
                <c:pt idx="1435" formatCode="General">
                  <c:v>1.726916E-3</c:v>
                </c:pt>
                <c:pt idx="1436" formatCode="General">
                  <c:v>1.748458E-3</c:v>
                </c:pt>
                <c:pt idx="1437" formatCode="General">
                  <c:v>1.7579799999999999E-3</c:v>
                </c:pt>
                <c:pt idx="1438" formatCode="General">
                  <c:v>1.7517190000000001E-3</c:v>
                </c:pt>
                <c:pt idx="1439" formatCode="General">
                  <c:v>1.7267370000000001E-3</c:v>
                </c:pt>
                <c:pt idx="1440" formatCode="General">
                  <c:v>1.6941E-3</c:v>
                </c:pt>
                <c:pt idx="1441" formatCode="General">
                  <c:v>1.660365E-3</c:v>
                </c:pt>
                <c:pt idx="1442" formatCode="General">
                  <c:v>1.6301480000000001E-3</c:v>
                </c:pt>
                <c:pt idx="1443" formatCode="General">
                  <c:v>1.603185E-3</c:v>
                </c:pt>
                <c:pt idx="1444" formatCode="General">
                  <c:v>1.5944889999999999E-3</c:v>
                </c:pt>
                <c:pt idx="1445" formatCode="General">
                  <c:v>1.60582E-3</c:v>
                </c:pt>
                <c:pt idx="1446" formatCode="General">
                  <c:v>1.626515E-3</c:v>
                </c:pt>
                <c:pt idx="1447" formatCode="General">
                  <c:v>1.648912E-3</c:v>
                </c:pt>
                <c:pt idx="1448" formatCode="General">
                  <c:v>1.669736E-3</c:v>
                </c:pt>
                <c:pt idx="1449" formatCode="General">
                  <c:v>1.6903230000000001E-3</c:v>
                </c:pt>
                <c:pt idx="1450" formatCode="General">
                  <c:v>1.7115419999999999E-3</c:v>
                </c:pt>
                <c:pt idx="1451" formatCode="General">
                  <c:v>1.736165E-3</c:v>
                </c:pt>
                <c:pt idx="1452" formatCode="General">
                  <c:v>1.7570179999999999E-3</c:v>
                </c:pt>
                <c:pt idx="1453" formatCode="General">
                  <c:v>1.7753650000000001E-3</c:v>
                </c:pt>
                <c:pt idx="1454" formatCode="General">
                  <c:v>1.7748480000000001E-3</c:v>
                </c:pt>
                <c:pt idx="1455" formatCode="General">
                  <c:v>1.753973E-3</c:v>
                </c:pt>
                <c:pt idx="1456" formatCode="General">
                  <c:v>1.7212869999999999E-3</c:v>
                </c:pt>
                <c:pt idx="1457" formatCode="General">
                  <c:v>1.6882189999999999E-3</c:v>
                </c:pt>
                <c:pt idx="1458" formatCode="General">
                  <c:v>1.655683E-3</c:v>
                </c:pt>
                <c:pt idx="1459" formatCode="General">
                  <c:v>1.6315050000000001E-3</c:v>
                </c:pt>
                <c:pt idx="1460" formatCode="General">
                  <c:v>1.625359E-3</c:v>
                </c:pt>
                <c:pt idx="1461" formatCode="General">
                  <c:v>1.6378390000000001E-3</c:v>
                </c:pt>
                <c:pt idx="1462" formatCode="General">
                  <c:v>1.658369E-3</c:v>
                </c:pt>
                <c:pt idx="1463" formatCode="General">
                  <c:v>1.6782450000000001E-3</c:v>
                </c:pt>
                <c:pt idx="1464" formatCode="General">
                  <c:v>1.7004699999999999E-3</c:v>
                </c:pt>
                <c:pt idx="1465" formatCode="General">
                  <c:v>1.7238360000000001E-3</c:v>
                </c:pt>
                <c:pt idx="1466" formatCode="General">
                  <c:v>1.747101E-3</c:v>
                </c:pt>
                <c:pt idx="1467" formatCode="General">
                  <c:v>1.770345E-3</c:v>
                </c:pt>
                <c:pt idx="1468" formatCode="General">
                  <c:v>1.7939060000000001E-3</c:v>
                </c:pt>
                <c:pt idx="1469" formatCode="General">
                  <c:v>1.809193E-3</c:v>
                </c:pt>
                <c:pt idx="1470" formatCode="General">
                  <c:v>1.8078510000000001E-3</c:v>
                </c:pt>
                <c:pt idx="1471" formatCode="General">
                  <c:v>1.7849299999999999E-3</c:v>
                </c:pt>
                <c:pt idx="1472" formatCode="General">
                  <c:v>1.753105E-3</c:v>
                </c:pt>
                <c:pt idx="1473" formatCode="General">
                  <c:v>1.722938E-3</c:v>
                </c:pt>
                <c:pt idx="1474" formatCode="General">
                  <c:v>1.692858E-3</c:v>
                </c:pt>
                <c:pt idx="1475" formatCode="General">
                  <c:v>1.6693700000000001E-3</c:v>
                </c:pt>
                <c:pt idx="1476" formatCode="General">
                  <c:v>1.660587E-3</c:v>
                </c:pt>
                <c:pt idx="1477" formatCode="General">
                  <c:v>1.670483E-3</c:v>
                </c:pt>
                <c:pt idx="1478" formatCode="General">
                  <c:v>1.6905170000000001E-3</c:v>
                </c:pt>
                <c:pt idx="1479" formatCode="General">
                  <c:v>1.7139119999999999E-3</c:v>
                </c:pt>
                <c:pt idx="1480" formatCode="General">
                  <c:v>1.7378960000000001E-3</c:v>
                </c:pt>
                <c:pt idx="1481" formatCode="General">
                  <c:v>1.7620439999999999E-3</c:v>
                </c:pt>
                <c:pt idx="1482" formatCode="General">
                  <c:v>1.787924E-3</c:v>
                </c:pt>
                <c:pt idx="1483" formatCode="General">
                  <c:v>1.812985E-3</c:v>
                </c:pt>
                <c:pt idx="1484" formatCode="General">
                  <c:v>1.8352240000000001E-3</c:v>
                </c:pt>
                <c:pt idx="1485" formatCode="General">
                  <c:v>1.8508629999999999E-3</c:v>
                </c:pt>
                <c:pt idx="1486" formatCode="General">
                  <c:v>1.8513799999999999E-3</c:v>
                </c:pt>
                <c:pt idx="1487" formatCode="General">
                  <c:v>1.835504E-3</c:v>
                </c:pt>
                <c:pt idx="1488" formatCode="General">
                  <c:v>1.8083750000000001E-3</c:v>
                </c:pt>
                <c:pt idx="1489" formatCode="General">
                  <c:v>1.777519E-3</c:v>
                </c:pt>
                <c:pt idx="1490" formatCode="General">
                  <c:v>1.748746E-3</c:v>
                </c:pt>
                <c:pt idx="1491" formatCode="General">
                  <c:v>1.723757E-3</c:v>
                </c:pt>
                <c:pt idx="1492" formatCode="General">
                  <c:v>1.7063499999999999E-3</c:v>
                </c:pt>
                <c:pt idx="1493" formatCode="General">
                  <c:v>1.7125689999999999E-3</c:v>
                </c:pt>
                <c:pt idx="1494" formatCode="General">
                  <c:v>1.7285530000000001E-3</c:v>
                </c:pt>
                <c:pt idx="1495" formatCode="General">
                  <c:v>1.750929E-3</c:v>
                </c:pt>
                <c:pt idx="1496" formatCode="General">
                  <c:v>1.776241E-3</c:v>
                </c:pt>
                <c:pt idx="1497" formatCode="General">
                  <c:v>1.800217E-3</c:v>
                </c:pt>
                <c:pt idx="1498" formatCode="General">
                  <c:v>1.822571E-3</c:v>
                </c:pt>
                <c:pt idx="1499" formatCode="General">
                  <c:v>1.84756E-3</c:v>
                </c:pt>
                <c:pt idx="1500" formatCode="General">
                  <c:v>1.8667829999999999E-3</c:v>
                </c:pt>
                <c:pt idx="1501" formatCode="General">
                  <c:v>1.8836149999999999E-3</c:v>
                </c:pt>
                <c:pt idx="1502" formatCode="General">
                  <c:v>1.8931149999999999E-3</c:v>
                </c:pt>
                <c:pt idx="1503" formatCode="General">
                  <c:v>1.8802249999999999E-3</c:v>
                </c:pt>
                <c:pt idx="1504" formatCode="General">
                  <c:v>1.8546979999999999E-3</c:v>
                </c:pt>
                <c:pt idx="1505" formatCode="General">
                  <c:v>1.8223409999999999E-3</c:v>
                </c:pt>
                <c:pt idx="1506" formatCode="General">
                  <c:v>1.791012E-3</c:v>
                </c:pt>
                <c:pt idx="1507" formatCode="General">
                  <c:v>1.760537E-3</c:v>
                </c:pt>
                <c:pt idx="1508" formatCode="General">
                  <c:v>1.740251E-3</c:v>
                </c:pt>
                <c:pt idx="1509" formatCode="General">
                  <c:v>1.729408E-3</c:v>
                </c:pt>
                <c:pt idx="1510" formatCode="General">
                  <c:v>1.7400569999999999E-3</c:v>
                </c:pt>
                <c:pt idx="1511" formatCode="General">
                  <c:v>1.7612330000000001E-3</c:v>
                </c:pt>
                <c:pt idx="1512" formatCode="General">
                  <c:v>1.7853680000000001E-3</c:v>
                </c:pt>
                <c:pt idx="1513" formatCode="General">
                  <c:v>1.810156E-3</c:v>
                </c:pt>
                <c:pt idx="1514" formatCode="General">
                  <c:v>1.8367749999999999E-3</c:v>
                </c:pt>
                <c:pt idx="1515" formatCode="General">
                  <c:v>1.8645999999999999E-3</c:v>
                </c:pt>
                <c:pt idx="1516" formatCode="General">
                  <c:v>1.889216E-3</c:v>
                </c:pt>
                <c:pt idx="1517" formatCode="General">
                  <c:v>1.9103849999999999E-3</c:v>
                </c:pt>
                <c:pt idx="1518" formatCode="General">
                  <c:v>1.9274680000000001E-3</c:v>
                </c:pt>
                <c:pt idx="1519" formatCode="General">
                  <c:v>1.935223E-3</c:v>
                </c:pt>
                <c:pt idx="1520" formatCode="General">
                  <c:v>1.922499E-3</c:v>
                </c:pt>
                <c:pt idx="1521" formatCode="General">
                  <c:v>1.899492E-3</c:v>
                </c:pt>
                <c:pt idx="1522" formatCode="General">
                  <c:v>1.8731520000000001E-3</c:v>
                </c:pt>
                <c:pt idx="1523" formatCode="General">
                  <c:v>1.844006E-3</c:v>
                </c:pt>
                <c:pt idx="1524" formatCode="General">
                  <c:v>1.817358E-3</c:v>
                </c:pt>
                <c:pt idx="1525" formatCode="General">
                  <c:v>1.792936E-3</c:v>
                </c:pt>
                <c:pt idx="1526" formatCode="General">
                  <c:v>1.772212E-3</c:v>
                </c:pt>
                <c:pt idx="1527" formatCode="General">
                  <c:v>1.769599E-3</c:v>
                </c:pt>
                <c:pt idx="1528" formatCode="General">
                  <c:v>1.7754649999999999E-3</c:v>
                </c:pt>
                <c:pt idx="1529" formatCode="General">
                  <c:v>1.797683E-3</c:v>
                </c:pt>
                <c:pt idx="1530" formatCode="General">
                  <c:v>1.823103E-3</c:v>
                </c:pt>
                <c:pt idx="1531" formatCode="General">
                  <c:v>1.8498290000000001E-3</c:v>
                </c:pt>
                <c:pt idx="1532" formatCode="General">
                  <c:v>1.876513E-3</c:v>
                </c:pt>
                <c:pt idx="1533" formatCode="General">
                  <c:v>1.9041590000000001E-3</c:v>
                </c:pt>
                <c:pt idx="1534" formatCode="General">
                  <c:v>1.933349E-3</c:v>
                </c:pt>
                <c:pt idx="1535" formatCode="General">
                  <c:v>1.9587189999999998E-3</c:v>
                </c:pt>
                <c:pt idx="1536" formatCode="General">
                  <c:v>1.9822279999999999E-3</c:v>
                </c:pt>
                <c:pt idx="1537" formatCode="General">
                  <c:v>1.9877139999999998E-3</c:v>
                </c:pt>
                <c:pt idx="1538" formatCode="General">
                  <c:v>1.984469E-3</c:v>
                </c:pt>
                <c:pt idx="1539" formatCode="General">
                  <c:v>1.9637309999999998E-3</c:v>
                </c:pt>
                <c:pt idx="1540" formatCode="General">
                  <c:v>1.9397329999999999E-3</c:v>
                </c:pt>
                <c:pt idx="1541" formatCode="General">
                  <c:v>1.9147789999999999E-3</c:v>
                </c:pt>
                <c:pt idx="1542" formatCode="General">
                  <c:v>1.8888500000000001E-3</c:v>
                </c:pt>
                <c:pt idx="1543" formatCode="General">
                  <c:v>1.864349E-3</c:v>
                </c:pt>
                <c:pt idx="1544" formatCode="General">
                  <c:v>1.838627E-3</c:v>
                </c:pt>
                <c:pt idx="1545" formatCode="General">
                  <c:v>1.815218E-3</c:v>
                </c:pt>
                <c:pt idx="1546" formatCode="General">
                  <c:v>1.799485E-3</c:v>
                </c:pt>
                <c:pt idx="1547" formatCode="General">
                  <c:v>1.804461E-3</c:v>
                </c:pt>
                <c:pt idx="1548" formatCode="General">
                  <c:v>1.818098E-3</c:v>
                </c:pt>
                <c:pt idx="1549" formatCode="General">
                  <c:v>1.8419949999999999E-3</c:v>
                </c:pt>
                <c:pt idx="1550" formatCode="General">
                  <c:v>1.8702079999999999E-3</c:v>
                </c:pt>
                <c:pt idx="1551" formatCode="General">
                  <c:v>1.896705E-3</c:v>
                </c:pt>
                <c:pt idx="1552" formatCode="General">
                  <c:v>1.927252E-3</c:v>
                </c:pt>
                <c:pt idx="1553" formatCode="General">
                  <c:v>1.9567870000000002E-3</c:v>
                </c:pt>
                <c:pt idx="1554" formatCode="General">
                  <c:v>1.984871E-3</c:v>
                </c:pt>
                <c:pt idx="1555" formatCode="General">
                  <c:v>2.0122080000000001E-3</c:v>
                </c:pt>
                <c:pt idx="1556" formatCode="General">
                  <c:v>2.03105E-3</c:v>
                </c:pt>
                <c:pt idx="1557" formatCode="General">
                  <c:v>2.0315099999999998E-3</c:v>
                </c:pt>
                <c:pt idx="1558" formatCode="General">
                  <c:v>2.01936E-3</c:v>
                </c:pt>
                <c:pt idx="1559" formatCode="General">
                  <c:v>1.9992970000000001E-3</c:v>
                </c:pt>
                <c:pt idx="1560" formatCode="General">
                  <c:v>1.9753990000000001E-3</c:v>
                </c:pt>
                <c:pt idx="1561" formatCode="General">
                  <c:v>1.9520620000000001E-3</c:v>
                </c:pt>
                <c:pt idx="1562" formatCode="General">
                  <c:v>1.9260099999999999E-3</c:v>
                </c:pt>
                <c:pt idx="1563" formatCode="General">
                  <c:v>1.900267E-3</c:v>
                </c:pt>
                <c:pt idx="1564" formatCode="General">
                  <c:v>1.8773170000000001E-3</c:v>
                </c:pt>
                <c:pt idx="1565" formatCode="General">
                  <c:v>1.8642120000000001E-3</c:v>
                </c:pt>
                <c:pt idx="1566" formatCode="General">
                  <c:v>1.8660440000000001E-3</c:v>
                </c:pt>
                <c:pt idx="1567" formatCode="General">
                  <c:v>1.880692E-3</c:v>
                </c:pt>
                <c:pt idx="1568" formatCode="General">
                  <c:v>1.907441E-3</c:v>
                </c:pt>
                <c:pt idx="1569" formatCode="General">
                  <c:v>1.9331839999999999E-3</c:v>
                </c:pt>
                <c:pt idx="1570" formatCode="General">
                  <c:v>1.9606720000000001E-3</c:v>
                </c:pt>
                <c:pt idx="1571" formatCode="General">
                  <c:v>1.9861269999999999E-3</c:v>
                </c:pt>
                <c:pt idx="1572" formatCode="General">
                  <c:v>2.0146280000000001E-3</c:v>
                </c:pt>
                <c:pt idx="1573" formatCode="General">
                  <c:v>2.0409450000000002E-3</c:v>
                </c:pt>
                <c:pt idx="1574" formatCode="General">
                  <c:v>2.0642249999999998E-3</c:v>
                </c:pt>
                <c:pt idx="1575" formatCode="General">
                  <c:v>2.079039E-3</c:v>
                </c:pt>
                <c:pt idx="1576" formatCode="General">
                  <c:v>2.0778620000000002E-3</c:v>
                </c:pt>
                <c:pt idx="1577" formatCode="General">
                  <c:v>2.0656759999999998E-3</c:v>
                </c:pt>
                <c:pt idx="1578" formatCode="General">
                  <c:v>2.04134E-3</c:v>
                </c:pt>
                <c:pt idx="1579" formatCode="General">
                  <c:v>2.0139960000000001E-3</c:v>
                </c:pt>
                <c:pt idx="1580" formatCode="General">
                  <c:v>1.9871469999999999E-3</c:v>
                </c:pt>
                <c:pt idx="1581" formatCode="General">
                  <c:v>1.9620359999999999E-3</c:v>
                </c:pt>
                <c:pt idx="1582" formatCode="General">
                  <c:v>1.934692E-3</c:v>
                </c:pt>
                <c:pt idx="1583" formatCode="General">
                  <c:v>1.9139249999999999E-3</c:v>
                </c:pt>
                <c:pt idx="1584" formatCode="General">
                  <c:v>1.910945E-3</c:v>
                </c:pt>
                <c:pt idx="1585" formatCode="General">
                  <c:v>1.9199499999999999E-3</c:v>
                </c:pt>
                <c:pt idx="1586" formatCode="General">
                  <c:v>1.943955E-3</c:v>
                </c:pt>
                <c:pt idx="1587" formatCode="General">
                  <c:v>1.9701570000000002E-3</c:v>
                </c:pt>
                <c:pt idx="1588" formatCode="General">
                  <c:v>1.9980829999999999E-3</c:v>
                </c:pt>
                <c:pt idx="1589" formatCode="General">
                  <c:v>2.0257220000000002E-3</c:v>
                </c:pt>
                <c:pt idx="1590" formatCode="General">
                  <c:v>2.0536619999999999E-3</c:v>
                </c:pt>
                <c:pt idx="1591" formatCode="General">
                  <c:v>2.0814309999999999E-3</c:v>
                </c:pt>
                <c:pt idx="1592" formatCode="General">
                  <c:v>2.1069800000000001E-3</c:v>
                </c:pt>
                <c:pt idx="1593" formatCode="General">
                  <c:v>2.1295630000000001E-3</c:v>
                </c:pt>
                <c:pt idx="1594" formatCode="General">
                  <c:v>2.1351429999999999E-3</c:v>
                </c:pt>
                <c:pt idx="1595" formatCode="General">
                  <c:v>2.1279189999999998E-3</c:v>
                </c:pt>
                <c:pt idx="1596" formatCode="General">
                  <c:v>2.1049829999999999E-3</c:v>
                </c:pt>
                <c:pt idx="1597" formatCode="General">
                  <c:v>2.0806980000000002E-3</c:v>
                </c:pt>
                <c:pt idx="1598" formatCode="General">
                  <c:v>2.053605E-3</c:v>
                </c:pt>
                <c:pt idx="1599" formatCode="General">
                  <c:v>2.0298439999999998E-3</c:v>
                </c:pt>
                <c:pt idx="1600" formatCode="General">
                  <c:v>2.0058390000000001E-3</c:v>
                </c:pt>
                <c:pt idx="1601" formatCode="General">
                  <c:v>1.9799879999999998E-3</c:v>
                </c:pt>
                <c:pt idx="1602" formatCode="General">
                  <c:v>1.9599679999999999E-3</c:v>
                </c:pt>
                <c:pt idx="1603" formatCode="General">
                  <c:v>1.9520480000000001E-3</c:v>
                </c:pt>
                <c:pt idx="1604" formatCode="General">
                  <c:v>1.9567439999999998E-3</c:v>
                </c:pt>
                <c:pt idx="1605" formatCode="General">
                  <c:v>1.978853E-3</c:v>
                </c:pt>
                <c:pt idx="1606" formatCode="General">
                  <c:v>2.010707E-3</c:v>
                </c:pt>
                <c:pt idx="1607" formatCode="General">
                  <c:v>2.0385469999999999E-3</c:v>
                </c:pt>
                <c:pt idx="1608" formatCode="General">
                  <c:v>2.0690940000000001E-3</c:v>
                </c:pt>
                <c:pt idx="1609" formatCode="General">
                  <c:v>2.1005030000000001E-3</c:v>
                </c:pt>
                <c:pt idx="1610" formatCode="General">
                  <c:v>2.1292110000000002E-3</c:v>
                </c:pt>
                <c:pt idx="1611" formatCode="General">
                  <c:v>2.1598870000000001E-3</c:v>
                </c:pt>
                <c:pt idx="1612" formatCode="General">
                  <c:v>2.1860899999999999E-3</c:v>
                </c:pt>
                <c:pt idx="1613" formatCode="General">
                  <c:v>2.200179E-3</c:v>
                </c:pt>
                <c:pt idx="1614" formatCode="General">
                  <c:v>2.2039339999999998E-3</c:v>
                </c:pt>
                <c:pt idx="1615" formatCode="General">
                  <c:v>2.188209E-3</c:v>
                </c:pt>
                <c:pt idx="1616" formatCode="General">
                  <c:v>2.1627959999999998E-3</c:v>
                </c:pt>
                <c:pt idx="1617" formatCode="General">
                  <c:v>2.137871E-3</c:v>
                </c:pt>
                <c:pt idx="1618" formatCode="General">
                  <c:v>2.1137439999999999E-3</c:v>
                </c:pt>
                <c:pt idx="1619" formatCode="General">
                  <c:v>2.0870670000000002E-3</c:v>
                </c:pt>
                <c:pt idx="1620" formatCode="General">
                  <c:v>2.063278E-3</c:v>
                </c:pt>
                <c:pt idx="1621" formatCode="General">
                  <c:v>2.0407300000000001E-3</c:v>
                </c:pt>
                <c:pt idx="1622" formatCode="General">
                  <c:v>2.0200999999999999E-3</c:v>
                </c:pt>
                <c:pt idx="1623" formatCode="General">
                  <c:v>2.0152880000000001E-3</c:v>
                </c:pt>
                <c:pt idx="1624" formatCode="General">
                  <c:v>2.024746E-3</c:v>
                </c:pt>
                <c:pt idx="1625" formatCode="General">
                  <c:v>2.048313E-3</c:v>
                </c:pt>
                <c:pt idx="1626" formatCode="General">
                  <c:v>2.0744510000000002E-3</c:v>
                </c:pt>
                <c:pt idx="1627" formatCode="General">
                  <c:v>2.1034109999999999E-3</c:v>
                </c:pt>
                <c:pt idx="1628" formatCode="General">
                  <c:v>2.1296779999999999E-3</c:v>
                </c:pt>
                <c:pt idx="1629" formatCode="General">
                  <c:v>2.158882E-3</c:v>
                </c:pt>
                <c:pt idx="1630" formatCode="General">
                  <c:v>2.1838859999999999E-3</c:v>
                </c:pt>
                <c:pt idx="1631" formatCode="General">
                  <c:v>2.2088960000000001E-3</c:v>
                </c:pt>
                <c:pt idx="1632" formatCode="General">
                  <c:v>2.2342949999999999E-3</c:v>
                </c:pt>
                <c:pt idx="1633" formatCode="General">
                  <c:v>2.243414E-3</c:v>
                </c:pt>
                <c:pt idx="1634" formatCode="General">
                  <c:v>2.2355510000000001E-3</c:v>
                </c:pt>
                <c:pt idx="1635" formatCode="General">
                  <c:v>2.2146119999999999E-3</c:v>
                </c:pt>
                <c:pt idx="1636" formatCode="General">
                  <c:v>2.1918630000000001E-3</c:v>
                </c:pt>
                <c:pt idx="1637" formatCode="General">
                  <c:v>2.16505E-3</c:v>
                </c:pt>
                <c:pt idx="1638" formatCode="General">
                  <c:v>2.1417419999999999E-3</c:v>
                </c:pt>
                <c:pt idx="1639" formatCode="General">
                  <c:v>2.1163940000000002E-3</c:v>
                </c:pt>
                <c:pt idx="1640" formatCode="General">
                  <c:v>2.0934439999999999E-3</c:v>
                </c:pt>
                <c:pt idx="1641" formatCode="General">
                  <c:v>2.076942E-3</c:v>
                </c:pt>
                <c:pt idx="1642" formatCode="General">
                  <c:v>2.0695319999999998E-3</c:v>
                </c:pt>
                <c:pt idx="1643" formatCode="General">
                  <c:v>2.0754850000000002E-3</c:v>
                </c:pt>
                <c:pt idx="1644" formatCode="General">
                  <c:v>2.0967759999999998E-3</c:v>
                </c:pt>
                <c:pt idx="1645" formatCode="General">
                  <c:v>2.126382E-3</c:v>
                </c:pt>
                <c:pt idx="1646" formatCode="General">
                  <c:v>2.1552419999999999E-3</c:v>
                </c:pt>
                <c:pt idx="1647" formatCode="General">
                  <c:v>2.1884959999999998E-3</c:v>
                </c:pt>
                <c:pt idx="1648" formatCode="General">
                  <c:v>2.2186620000000002E-3</c:v>
                </c:pt>
                <c:pt idx="1649" formatCode="General">
                  <c:v>2.2483260000000001E-3</c:v>
                </c:pt>
                <c:pt idx="1650" formatCode="General">
                  <c:v>2.2801940000000001E-3</c:v>
                </c:pt>
                <c:pt idx="1651" formatCode="General">
                  <c:v>2.3036319999999999E-3</c:v>
                </c:pt>
                <c:pt idx="1652" formatCode="General">
                  <c:v>2.314928E-3</c:v>
                </c:pt>
                <c:pt idx="1653" formatCode="General">
                  <c:v>2.314834E-3</c:v>
                </c:pt>
                <c:pt idx="1654" formatCode="General">
                  <c:v>2.297112E-3</c:v>
                </c:pt>
                <c:pt idx="1655" formatCode="General">
                  <c:v>2.273279E-3</c:v>
                </c:pt>
                <c:pt idx="1656" formatCode="General">
                  <c:v>2.2497979999999999E-3</c:v>
                </c:pt>
                <c:pt idx="1657" formatCode="General">
                  <c:v>2.222346E-3</c:v>
                </c:pt>
                <c:pt idx="1658" formatCode="General">
                  <c:v>2.1981470000000001E-3</c:v>
                </c:pt>
                <c:pt idx="1659" formatCode="General">
                  <c:v>2.1718290000000001E-3</c:v>
                </c:pt>
                <c:pt idx="1660" formatCode="General">
                  <c:v>2.147824E-3</c:v>
                </c:pt>
                <c:pt idx="1661" formatCode="General">
                  <c:v>2.1316529999999998E-3</c:v>
                </c:pt>
                <c:pt idx="1662" formatCode="General">
                  <c:v>2.131502E-3</c:v>
                </c:pt>
                <c:pt idx="1663" formatCode="General">
                  <c:v>2.1441329999999999E-3</c:v>
                </c:pt>
                <c:pt idx="1664" formatCode="General">
                  <c:v>2.170529E-3</c:v>
                </c:pt>
                <c:pt idx="1665" formatCode="General">
                  <c:v>2.1980099999999998E-3</c:v>
                </c:pt>
                <c:pt idx="1666" formatCode="General">
                  <c:v>2.225706E-3</c:v>
                </c:pt>
                <c:pt idx="1667" formatCode="General">
                  <c:v>2.2567490000000002E-3</c:v>
                </c:pt>
                <c:pt idx="1668" formatCode="General">
                  <c:v>2.2857020000000001E-3</c:v>
                </c:pt>
                <c:pt idx="1669" formatCode="General">
                  <c:v>2.316996E-3</c:v>
                </c:pt>
                <c:pt idx="1670" formatCode="General">
                  <c:v>2.3431260000000001E-3</c:v>
                </c:pt>
                <c:pt idx="1671" formatCode="General">
                  <c:v>2.3626440000000001E-3</c:v>
                </c:pt>
                <c:pt idx="1672" formatCode="General">
                  <c:v>2.3684240000000001E-3</c:v>
                </c:pt>
                <c:pt idx="1673" formatCode="General">
                  <c:v>2.3572939999999998E-3</c:v>
                </c:pt>
                <c:pt idx="1674" formatCode="General">
                  <c:v>2.3353710000000001E-3</c:v>
                </c:pt>
                <c:pt idx="1675" formatCode="General">
                  <c:v>2.3109279999999999E-3</c:v>
                </c:pt>
                <c:pt idx="1676" formatCode="General">
                  <c:v>2.287159E-3</c:v>
                </c:pt>
                <c:pt idx="1677" formatCode="General">
                  <c:v>2.2607920000000002E-3</c:v>
                </c:pt>
                <c:pt idx="1678" formatCode="General">
                  <c:v>2.237045E-3</c:v>
                </c:pt>
                <c:pt idx="1679" formatCode="General">
                  <c:v>2.2111800000000001E-3</c:v>
                </c:pt>
                <c:pt idx="1680" formatCode="General">
                  <c:v>2.1926599999999999E-3</c:v>
                </c:pt>
                <c:pt idx="1681" formatCode="General">
                  <c:v>2.188316E-3</c:v>
                </c:pt>
                <c:pt idx="1682" formatCode="General">
                  <c:v>2.2011119999999999E-3</c:v>
                </c:pt>
                <c:pt idx="1683" formatCode="General">
                  <c:v>2.224321E-3</c:v>
                </c:pt>
                <c:pt idx="1684" formatCode="General">
                  <c:v>2.2507600000000001E-3</c:v>
                </c:pt>
                <c:pt idx="1685" formatCode="General">
                  <c:v>2.277954E-3</c:v>
                </c:pt>
                <c:pt idx="1686" formatCode="General">
                  <c:v>2.3027270000000001E-3</c:v>
                </c:pt>
                <c:pt idx="1687" formatCode="General">
                  <c:v>2.3291739999999998E-3</c:v>
                </c:pt>
                <c:pt idx="1688" formatCode="General">
                  <c:v>2.3538830000000002E-3</c:v>
                </c:pt>
                <c:pt idx="1689" formatCode="General">
                  <c:v>2.3829440000000001E-3</c:v>
                </c:pt>
                <c:pt idx="1690" formatCode="General">
                  <c:v>2.4031289999999999E-3</c:v>
                </c:pt>
                <c:pt idx="1691" formatCode="General">
                  <c:v>2.4106039999999998E-3</c:v>
                </c:pt>
                <c:pt idx="1692" formatCode="General">
                  <c:v>2.3975709999999998E-3</c:v>
                </c:pt>
                <c:pt idx="1693" formatCode="General">
                  <c:v>2.3750020000000002E-3</c:v>
                </c:pt>
                <c:pt idx="1694" formatCode="General">
                  <c:v>2.35002E-3</c:v>
                </c:pt>
                <c:pt idx="1695" formatCode="General">
                  <c:v>2.325232E-3</c:v>
                </c:pt>
                <c:pt idx="1696" formatCode="General">
                  <c:v>2.301801E-3</c:v>
                </c:pt>
                <c:pt idx="1697" formatCode="General">
                  <c:v>2.2779609999999998E-3</c:v>
                </c:pt>
                <c:pt idx="1698" formatCode="General">
                  <c:v>2.2576319999999999E-3</c:v>
                </c:pt>
                <c:pt idx="1699" formatCode="General">
                  <c:v>2.2413820000000001E-3</c:v>
                </c:pt>
                <c:pt idx="1700" formatCode="General">
                  <c:v>2.2478379999999998E-3</c:v>
                </c:pt>
                <c:pt idx="1701" formatCode="General">
                  <c:v>2.2636710000000001E-3</c:v>
                </c:pt>
                <c:pt idx="1702" formatCode="General">
                  <c:v>2.2919849999999999E-3</c:v>
                </c:pt>
                <c:pt idx="1703" formatCode="General">
                  <c:v>2.3229840000000002E-3</c:v>
                </c:pt>
                <c:pt idx="1704" formatCode="General">
                  <c:v>2.3540700000000002E-3</c:v>
                </c:pt>
                <c:pt idx="1705" formatCode="General">
                  <c:v>2.3828930000000001E-3</c:v>
                </c:pt>
                <c:pt idx="1706" formatCode="General">
                  <c:v>2.4107479999999999E-3</c:v>
                </c:pt>
                <c:pt idx="1707" formatCode="General">
                  <c:v>2.4396359999999998E-3</c:v>
                </c:pt>
                <c:pt idx="1708" formatCode="General">
                  <c:v>2.4631309999999999E-3</c:v>
                </c:pt>
                <c:pt idx="1709" formatCode="General">
                  <c:v>2.4806020000000002E-3</c:v>
                </c:pt>
                <c:pt idx="1710" formatCode="General">
                  <c:v>2.4816E-3</c:v>
                </c:pt>
                <c:pt idx="1711" formatCode="General">
                  <c:v>2.468998E-3</c:v>
                </c:pt>
                <c:pt idx="1712" formatCode="General">
                  <c:v>2.4439510000000002E-3</c:v>
                </c:pt>
                <c:pt idx="1713" formatCode="General">
                  <c:v>2.419343E-3</c:v>
                </c:pt>
                <c:pt idx="1714" formatCode="General">
                  <c:v>2.3935139999999998E-3</c:v>
                </c:pt>
                <c:pt idx="1715" formatCode="General">
                  <c:v>2.369501E-3</c:v>
                </c:pt>
                <c:pt idx="1716" formatCode="General">
                  <c:v>2.3451079999999998E-3</c:v>
                </c:pt>
                <c:pt idx="1717" formatCode="General">
                  <c:v>2.3220789999999999E-3</c:v>
                </c:pt>
                <c:pt idx="1718" formatCode="General">
                  <c:v>2.3061449999999999E-3</c:v>
                </c:pt>
                <c:pt idx="1719" formatCode="General">
                  <c:v>2.3063820000000001E-3</c:v>
                </c:pt>
                <c:pt idx="1720" formatCode="General">
                  <c:v>2.3178790000000001E-3</c:v>
                </c:pt>
                <c:pt idx="1721" formatCode="General">
                  <c:v>2.342013E-3</c:v>
                </c:pt>
                <c:pt idx="1722" formatCode="General">
                  <c:v>2.3735940000000001E-3</c:v>
                </c:pt>
                <c:pt idx="1723" formatCode="General">
                  <c:v>2.402899E-3</c:v>
                </c:pt>
                <c:pt idx="1724" formatCode="General">
                  <c:v>2.430293E-3</c:v>
                </c:pt>
                <c:pt idx="1725" formatCode="General">
                  <c:v>2.4593760000000001E-3</c:v>
                </c:pt>
                <c:pt idx="1726" formatCode="General">
                  <c:v>2.4917390000000002E-3</c:v>
                </c:pt>
                <c:pt idx="1727" formatCode="General">
                  <c:v>2.5203909999999999E-3</c:v>
                </c:pt>
                <c:pt idx="1728" formatCode="General">
                  <c:v>2.5439429999999999E-3</c:v>
                </c:pt>
                <c:pt idx="1729" formatCode="General">
                  <c:v>2.5500900000000001E-3</c:v>
                </c:pt>
                <c:pt idx="1730" formatCode="General">
                  <c:v>2.541466E-3</c:v>
                </c:pt>
                <c:pt idx="1731" formatCode="General">
                  <c:v>2.5249790000000001E-3</c:v>
                </c:pt>
                <c:pt idx="1732" formatCode="General">
                  <c:v>2.5003489999999998E-3</c:v>
                </c:pt>
                <c:pt idx="1733" formatCode="General">
                  <c:v>2.4747139999999998E-3</c:v>
                </c:pt>
                <c:pt idx="1734" formatCode="General">
                  <c:v>2.4547509999999998E-3</c:v>
                </c:pt>
                <c:pt idx="1735" formatCode="General">
                  <c:v>2.430452E-3</c:v>
                </c:pt>
                <c:pt idx="1736" formatCode="General">
                  <c:v>2.4076169999999999E-3</c:v>
                </c:pt>
                <c:pt idx="1737" formatCode="General">
                  <c:v>2.3877909999999998E-3</c:v>
                </c:pt>
                <c:pt idx="1738" formatCode="General">
                  <c:v>2.3712389999999998E-3</c:v>
                </c:pt>
                <c:pt idx="1739" formatCode="General">
                  <c:v>2.3681079999999998E-3</c:v>
                </c:pt>
                <c:pt idx="1740" formatCode="General">
                  <c:v>2.3813490000000001E-3</c:v>
                </c:pt>
                <c:pt idx="1741" formatCode="General">
                  <c:v>2.403344E-3</c:v>
                </c:pt>
                <c:pt idx="1742" formatCode="General">
                  <c:v>2.4314710000000002E-3</c:v>
                </c:pt>
                <c:pt idx="1743" formatCode="General">
                  <c:v>2.4636839999999998E-3</c:v>
                </c:pt>
                <c:pt idx="1744" formatCode="General">
                  <c:v>2.492027E-3</c:v>
                </c:pt>
                <c:pt idx="1745" formatCode="General">
                  <c:v>2.523464E-3</c:v>
                </c:pt>
                <c:pt idx="1746" formatCode="General">
                  <c:v>2.5511459999999998E-3</c:v>
                </c:pt>
                <c:pt idx="1747" formatCode="General">
                  <c:v>2.576853E-3</c:v>
                </c:pt>
                <c:pt idx="1748" formatCode="General">
                  <c:v>2.5985600000000002E-3</c:v>
                </c:pt>
                <c:pt idx="1749" formatCode="General">
                  <c:v>2.6099420000000001E-3</c:v>
                </c:pt>
                <c:pt idx="1750" formatCode="General">
                  <c:v>2.6046070000000001E-3</c:v>
                </c:pt>
                <c:pt idx="1751" formatCode="General">
                  <c:v>2.5902159999999998E-3</c:v>
                </c:pt>
                <c:pt idx="1752" formatCode="General">
                  <c:v>2.5714890000000002E-3</c:v>
                </c:pt>
                <c:pt idx="1753" formatCode="General">
                  <c:v>2.5494150000000002E-3</c:v>
                </c:pt>
                <c:pt idx="1754" formatCode="General">
                  <c:v>2.5264300000000001E-3</c:v>
                </c:pt>
                <c:pt idx="1755" formatCode="General">
                  <c:v>2.5038320000000001E-3</c:v>
                </c:pt>
                <c:pt idx="1756" formatCode="General">
                  <c:v>2.480753E-3</c:v>
                </c:pt>
                <c:pt idx="1757" formatCode="General">
                  <c:v>2.460991E-3</c:v>
                </c:pt>
                <c:pt idx="1758" formatCode="General">
                  <c:v>2.446658E-3</c:v>
                </c:pt>
                <c:pt idx="1759" formatCode="General">
                  <c:v>2.4387240000000002E-3</c:v>
                </c:pt>
                <c:pt idx="1760" formatCode="General">
                  <c:v>2.4467590000000002E-3</c:v>
                </c:pt>
                <c:pt idx="1761" formatCode="General">
                  <c:v>2.4682440000000001E-3</c:v>
                </c:pt>
                <c:pt idx="1762" formatCode="General">
                  <c:v>2.4966369999999999E-3</c:v>
                </c:pt>
                <c:pt idx="1763" formatCode="General">
                  <c:v>2.5254029999999998E-3</c:v>
                </c:pt>
                <c:pt idx="1764" formatCode="General">
                  <c:v>2.5569910000000002E-3</c:v>
                </c:pt>
                <c:pt idx="1765" formatCode="General">
                  <c:v>2.5852539999999999E-3</c:v>
                </c:pt>
                <c:pt idx="1766" formatCode="General">
                  <c:v>2.6162540000000001E-3</c:v>
                </c:pt>
                <c:pt idx="1767" formatCode="General">
                  <c:v>2.6429449999999998E-3</c:v>
                </c:pt>
                <c:pt idx="1768" formatCode="General">
                  <c:v>2.6662679999999998E-3</c:v>
                </c:pt>
                <c:pt idx="1769" formatCode="General">
                  <c:v>2.6799969999999999E-3</c:v>
                </c:pt>
                <c:pt idx="1770" formatCode="General">
                  <c:v>2.676084E-3</c:v>
                </c:pt>
                <c:pt idx="1771" formatCode="General">
                  <c:v>2.6593739999999999E-3</c:v>
                </c:pt>
                <c:pt idx="1772" formatCode="General">
                  <c:v>2.6351389999999999E-3</c:v>
                </c:pt>
                <c:pt idx="1773" formatCode="General">
                  <c:v>2.611716E-3</c:v>
                </c:pt>
                <c:pt idx="1774" formatCode="General">
                  <c:v>2.5849810000000001E-3</c:v>
                </c:pt>
                <c:pt idx="1775" formatCode="General">
                  <c:v>2.5612709999999999E-3</c:v>
                </c:pt>
                <c:pt idx="1776" formatCode="General">
                  <c:v>2.5360159999999999E-3</c:v>
                </c:pt>
                <c:pt idx="1777" formatCode="General">
                  <c:v>2.5166210000000001E-3</c:v>
                </c:pt>
                <c:pt idx="1778" formatCode="General">
                  <c:v>2.5079970000000001E-3</c:v>
                </c:pt>
                <c:pt idx="1779" formatCode="General">
                  <c:v>2.5196289999999998E-3</c:v>
                </c:pt>
                <c:pt idx="1780" formatCode="General">
                  <c:v>2.5430169999999998E-3</c:v>
                </c:pt>
                <c:pt idx="1781" formatCode="General">
                  <c:v>2.568444E-3</c:v>
                </c:pt>
                <c:pt idx="1782" formatCode="General">
                  <c:v>2.5939859999999999E-3</c:v>
                </c:pt>
                <c:pt idx="1783" formatCode="General">
                  <c:v>2.6190110000000001E-3</c:v>
                </c:pt>
                <c:pt idx="1784" formatCode="General">
                  <c:v>2.6467579999999999E-3</c:v>
                </c:pt>
                <c:pt idx="1785" formatCode="General">
                  <c:v>2.6741740000000001E-3</c:v>
                </c:pt>
                <c:pt idx="1786" formatCode="General">
                  <c:v>2.7000460000000002E-3</c:v>
                </c:pt>
                <c:pt idx="1787" formatCode="General">
                  <c:v>2.721172E-3</c:v>
                </c:pt>
                <c:pt idx="1788" formatCode="General">
                  <c:v>2.731706E-3</c:v>
                </c:pt>
                <c:pt idx="1789" formatCode="General">
                  <c:v>2.7210709999999998E-3</c:v>
                </c:pt>
                <c:pt idx="1790" formatCode="General">
                  <c:v>2.7010519999999998E-3</c:v>
                </c:pt>
                <c:pt idx="1791" formatCode="General">
                  <c:v>2.6757030000000002E-3</c:v>
                </c:pt>
                <c:pt idx="1792" formatCode="General">
                  <c:v>2.6535579999999999E-3</c:v>
                </c:pt>
                <c:pt idx="1793" formatCode="General">
                  <c:v>2.6310750000000001E-3</c:v>
                </c:pt>
                <c:pt idx="1794" formatCode="General">
                  <c:v>2.6057699999999999E-3</c:v>
                </c:pt>
                <c:pt idx="1795" formatCode="General">
                  <c:v>2.581276E-3</c:v>
                </c:pt>
                <c:pt idx="1796" formatCode="General">
                  <c:v>2.5651049999999998E-3</c:v>
                </c:pt>
                <c:pt idx="1797" formatCode="General">
                  <c:v>2.566549E-3</c:v>
                </c:pt>
                <c:pt idx="1798" formatCode="General">
                  <c:v>2.5786910000000001E-3</c:v>
                </c:pt>
                <c:pt idx="1799" formatCode="General">
                  <c:v>2.6057910000000001E-3</c:v>
                </c:pt>
                <c:pt idx="1800" formatCode="General">
                  <c:v>2.6327339999999999E-3</c:v>
                </c:pt>
                <c:pt idx="1801" formatCode="General">
                  <c:v>2.6614709999999999E-3</c:v>
                </c:pt>
                <c:pt idx="1802" formatCode="General">
                  <c:v>2.688672E-3</c:v>
                </c:pt>
                <c:pt idx="1803" formatCode="General">
                  <c:v>2.717424E-3</c:v>
                </c:pt>
                <c:pt idx="1804" formatCode="General">
                  <c:v>2.7477119999999998E-3</c:v>
                </c:pt>
                <c:pt idx="1805" formatCode="General">
                  <c:v>2.7744390000000001E-3</c:v>
                </c:pt>
                <c:pt idx="1806" formatCode="General">
                  <c:v>2.7974250000000001E-3</c:v>
                </c:pt>
                <c:pt idx="1807" formatCode="General">
                  <c:v>2.8036570000000002E-3</c:v>
                </c:pt>
                <c:pt idx="1808" formatCode="General">
                  <c:v>2.7956790000000001E-3</c:v>
                </c:pt>
                <c:pt idx="1809" formatCode="General">
                  <c:v>2.7748479999999999E-3</c:v>
                </c:pt>
                <c:pt idx="1810" formatCode="General">
                  <c:v>2.7527530000000001E-3</c:v>
                </c:pt>
                <c:pt idx="1811" formatCode="General">
                  <c:v>2.7319000000000002E-3</c:v>
                </c:pt>
                <c:pt idx="1812" formatCode="General">
                  <c:v>2.7098550000000002E-3</c:v>
                </c:pt>
                <c:pt idx="1813" formatCode="General">
                  <c:v>2.6883699999999998E-3</c:v>
                </c:pt>
                <c:pt idx="1814" formatCode="General">
                  <c:v>2.667151E-3</c:v>
                </c:pt>
                <c:pt idx="1815" formatCode="General">
                  <c:v>2.6482440000000001E-3</c:v>
                </c:pt>
                <c:pt idx="1816" formatCode="General">
                  <c:v>2.6340909999999999E-3</c:v>
                </c:pt>
                <c:pt idx="1817" formatCode="General">
                  <c:v>2.628619E-3</c:v>
                </c:pt>
                <c:pt idx="1818" formatCode="General">
                  <c:v>2.640482E-3</c:v>
                </c:pt>
                <c:pt idx="1819" formatCode="General">
                  <c:v>2.66527E-3</c:v>
                </c:pt>
                <c:pt idx="1820" formatCode="General">
                  <c:v>2.6961039999999999E-3</c:v>
                </c:pt>
                <c:pt idx="1821" formatCode="General">
                  <c:v>2.7270749999999998E-3</c:v>
                </c:pt>
                <c:pt idx="1822" formatCode="General">
                  <c:v>2.758885E-3</c:v>
                </c:pt>
                <c:pt idx="1823" formatCode="General">
                  <c:v>2.790617E-3</c:v>
                </c:pt>
                <c:pt idx="1824" formatCode="General">
                  <c:v>2.8203019999999998E-3</c:v>
                </c:pt>
                <c:pt idx="1825" formatCode="General">
                  <c:v>2.8497510000000002E-3</c:v>
                </c:pt>
                <c:pt idx="1826" formatCode="General">
                  <c:v>2.8722840000000001E-3</c:v>
                </c:pt>
                <c:pt idx="1827" formatCode="General">
                  <c:v>2.8836729999999998E-3</c:v>
                </c:pt>
                <c:pt idx="1828" formatCode="General">
                  <c:v>2.8801899999999999E-3</c:v>
                </c:pt>
                <c:pt idx="1829" formatCode="General">
                  <c:v>2.8643639999999999E-3</c:v>
                </c:pt>
                <c:pt idx="1830" formatCode="General">
                  <c:v>2.8443510000000002E-3</c:v>
                </c:pt>
                <c:pt idx="1831" formatCode="General">
                  <c:v>2.8189019999999999E-3</c:v>
                </c:pt>
                <c:pt idx="1832" formatCode="General">
                  <c:v>2.795428E-3</c:v>
                </c:pt>
                <c:pt idx="1833" formatCode="General">
                  <c:v>2.7697139999999999E-3</c:v>
                </c:pt>
                <c:pt idx="1834" formatCode="General">
                  <c:v>2.7468359999999999E-3</c:v>
                </c:pt>
                <c:pt idx="1835" formatCode="General">
                  <c:v>2.72594E-3</c:v>
                </c:pt>
                <c:pt idx="1836" formatCode="General">
                  <c:v>2.705453E-3</c:v>
                </c:pt>
                <c:pt idx="1837" formatCode="General">
                  <c:v>2.6960389999999999E-3</c:v>
                </c:pt>
                <c:pt idx="1838" formatCode="General">
                  <c:v>2.6990339999999999E-3</c:v>
                </c:pt>
                <c:pt idx="1839" formatCode="General">
                  <c:v>2.7150400000000002E-3</c:v>
                </c:pt>
                <c:pt idx="1840" formatCode="General">
                  <c:v>2.7401719999999999E-3</c:v>
                </c:pt>
                <c:pt idx="1841" formatCode="General">
                  <c:v>2.7739430000000001E-3</c:v>
                </c:pt>
                <c:pt idx="1842" formatCode="General">
                  <c:v>2.8052590000000001E-3</c:v>
                </c:pt>
                <c:pt idx="1843" formatCode="General">
                  <c:v>2.8364879999999999E-3</c:v>
                </c:pt>
                <c:pt idx="1844" formatCode="General">
                  <c:v>2.8673010000000001E-3</c:v>
                </c:pt>
                <c:pt idx="1845" formatCode="General">
                  <c:v>2.8967200000000002E-3</c:v>
                </c:pt>
                <c:pt idx="1846" formatCode="General">
                  <c:v>2.9244589999999999E-3</c:v>
                </c:pt>
                <c:pt idx="1847" formatCode="General">
                  <c:v>2.9428560000000002E-3</c:v>
                </c:pt>
                <c:pt idx="1848" formatCode="General">
                  <c:v>2.9487879999999999E-3</c:v>
                </c:pt>
                <c:pt idx="1849" formatCode="General">
                  <c:v>2.9396470000000001E-3</c:v>
                </c:pt>
                <c:pt idx="1850" formatCode="General">
                  <c:v>2.9196769999999999E-3</c:v>
                </c:pt>
                <c:pt idx="1851" formatCode="General">
                  <c:v>2.8962250000000001E-3</c:v>
                </c:pt>
                <c:pt idx="1852" formatCode="General">
                  <c:v>2.8750630000000002E-3</c:v>
                </c:pt>
                <c:pt idx="1853" formatCode="General">
                  <c:v>2.8524079999999999E-3</c:v>
                </c:pt>
                <c:pt idx="1854" formatCode="General">
                  <c:v>2.830305E-3</c:v>
                </c:pt>
                <c:pt idx="1855" formatCode="General">
                  <c:v>2.8078370000000001E-3</c:v>
                </c:pt>
                <c:pt idx="1856" formatCode="General">
                  <c:v>2.7874789999999998E-3</c:v>
                </c:pt>
                <c:pt idx="1857" formatCode="General">
                  <c:v>2.7727229999999999E-3</c:v>
                </c:pt>
                <c:pt idx="1858" formatCode="General">
                  <c:v>2.7724859999999998E-3</c:v>
                </c:pt>
                <c:pt idx="1859" formatCode="General">
                  <c:v>2.788642E-3</c:v>
                </c:pt>
                <c:pt idx="1860" formatCode="General">
                  <c:v>2.8161729999999999E-3</c:v>
                </c:pt>
                <c:pt idx="1861" formatCode="General">
                  <c:v>2.846519E-3</c:v>
                </c:pt>
                <c:pt idx="1862" formatCode="General">
                  <c:v>2.875594E-3</c:v>
                </c:pt>
                <c:pt idx="1863" formatCode="General">
                  <c:v>2.909947E-3</c:v>
                </c:pt>
                <c:pt idx="1864" formatCode="General">
                  <c:v>2.9418370000000001E-3</c:v>
                </c:pt>
                <c:pt idx="1865" formatCode="General">
                  <c:v>2.9731950000000001E-3</c:v>
                </c:pt>
                <c:pt idx="1866" formatCode="General">
                  <c:v>3.0036849999999999E-3</c:v>
                </c:pt>
                <c:pt idx="1867" formatCode="General">
                  <c:v>3.0299659999999998E-3</c:v>
                </c:pt>
                <c:pt idx="1868" formatCode="General">
                  <c:v>3.040357E-3</c:v>
                </c:pt>
                <c:pt idx="1869" formatCode="General">
                  <c:v>3.0354520000000001E-3</c:v>
                </c:pt>
                <c:pt idx="1870" formatCode="General">
                  <c:v>3.0231590000000001E-3</c:v>
                </c:pt>
                <c:pt idx="1871" formatCode="General">
                  <c:v>3.0049270000000001E-3</c:v>
                </c:pt>
                <c:pt idx="1872" formatCode="General">
                  <c:v>2.9865080000000001E-3</c:v>
                </c:pt>
                <c:pt idx="1873" formatCode="General">
                  <c:v>2.9646569999999999E-3</c:v>
                </c:pt>
                <c:pt idx="1874" formatCode="General">
                  <c:v>2.9449960000000001E-3</c:v>
                </c:pt>
                <c:pt idx="1875" formatCode="General">
                  <c:v>2.9251630000000002E-3</c:v>
                </c:pt>
                <c:pt idx="1876" formatCode="General">
                  <c:v>2.905833E-3</c:v>
                </c:pt>
                <c:pt idx="1877" formatCode="General">
                  <c:v>2.8852880000000002E-3</c:v>
                </c:pt>
                <c:pt idx="1878" formatCode="General">
                  <c:v>2.86682E-3</c:v>
                </c:pt>
                <c:pt idx="1879" formatCode="General">
                  <c:v>2.8563640000000001E-3</c:v>
                </c:pt>
                <c:pt idx="1880" formatCode="General">
                  <c:v>2.8563709999999999E-3</c:v>
                </c:pt>
                <c:pt idx="1881" formatCode="General">
                  <c:v>2.870769E-3</c:v>
                </c:pt>
                <c:pt idx="1882" formatCode="General">
                  <c:v>2.8944940000000001E-3</c:v>
                </c:pt>
                <c:pt idx="1883" formatCode="General">
                  <c:v>2.925141E-3</c:v>
                </c:pt>
                <c:pt idx="1884" formatCode="General">
                  <c:v>2.955882E-3</c:v>
                </c:pt>
                <c:pt idx="1885" formatCode="General">
                  <c:v>2.9871910000000002E-3</c:v>
                </c:pt>
                <c:pt idx="1886" formatCode="General">
                  <c:v>3.018757E-3</c:v>
                </c:pt>
                <c:pt idx="1887" formatCode="General">
                  <c:v>3.0477680000000002E-3</c:v>
                </c:pt>
                <c:pt idx="1888" formatCode="General">
                  <c:v>3.0762390000000001E-3</c:v>
                </c:pt>
                <c:pt idx="1889" formatCode="General">
                  <c:v>3.095563E-3</c:v>
                </c:pt>
                <c:pt idx="1890" formatCode="General">
                  <c:v>3.1028150000000001E-3</c:v>
                </c:pt>
                <c:pt idx="1891" formatCode="General">
                  <c:v>3.0976739999999999E-3</c:v>
                </c:pt>
                <c:pt idx="1892" formatCode="General">
                  <c:v>3.0813659999999999E-3</c:v>
                </c:pt>
                <c:pt idx="1893" formatCode="General">
                  <c:v>3.0593999999999999E-3</c:v>
                </c:pt>
                <c:pt idx="1894" formatCode="General">
                  <c:v>3.0381739999999998E-3</c:v>
                </c:pt>
                <c:pt idx="1895" formatCode="General">
                  <c:v>3.0141259999999998E-3</c:v>
                </c:pt>
                <c:pt idx="1896" formatCode="General">
                  <c:v>2.9927199999999999E-3</c:v>
                </c:pt>
                <c:pt idx="1897" formatCode="General">
                  <c:v>2.9710549999999998E-3</c:v>
                </c:pt>
                <c:pt idx="1898" formatCode="General">
                  <c:v>2.9509990000000002E-3</c:v>
                </c:pt>
                <c:pt idx="1899" formatCode="General">
                  <c:v>2.9341530000000001E-3</c:v>
                </c:pt>
                <c:pt idx="1900" formatCode="General">
                  <c:v>2.9267429999999999E-3</c:v>
                </c:pt>
                <c:pt idx="1901" formatCode="General">
                  <c:v>2.931726E-3</c:v>
                </c:pt>
                <c:pt idx="1902" formatCode="General">
                  <c:v>2.9569520000000001E-3</c:v>
                </c:pt>
                <c:pt idx="1903" formatCode="General">
                  <c:v>2.9881529999999999E-3</c:v>
                </c:pt>
                <c:pt idx="1904" formatCode="General">
                  <c:v>3.0155109999999998E-3</c:v>
                </c:pt>
                <c:pt idx="1905" formatCode="General">
                  <c:v>3.0484779999999999E-3</c:v>
                </c:pt>
                <c:pt idx="1906" formatCode="General">
                  <c:v>3.0753629999999998E-3</c:v>
                </c:pt>
                <c:pt idx="1907" formatCode="General">
                  <c:v>3.1069079999999998E-3</c:v>
                </c:pt>
                <c:pt idx="1908" formatCode="General">
                  <c:v>3.1355240000000002E-3</c:v>
                </c:pt>
                <c:pt idx="1909" formatCode="General">
                  <c:v>3.16322E-3</c:v>
                </c:pt>
                <c:pt idx="1910" formatCode="General">
                  <c:v>3.179987E-3</c:v>
                </c:pt>
                <c:pt idx="1911" formatCode="General">
                  <c:v>3.181962E-3</c:v>
                </c:pt>
                <c:pt idx="1912" formatCode="General">
                  <c:v>3.1656179999999998E-3</c:v>
                </c:pt>
                <c:pt idx="1913" formatCode="General">
                  <c:v>3.14358E-3</c:v>
                </c:pt>
                <c:pt idx="1914" formatCode="General">
                  <c:v>3.1211049999999999E-3</c:v>
                </c:pt>
                <c:pt idx="1915" formatCode="General">
                  <c:v>3.0972719999999999E-3</c:v>
                </c:pt>
                <c:pt idx="1916" formatCode="General">
                  <c:v>3.0768140000000002E-3</c:v>
                </c:pt>
                <c:pt idx="1917" formatCode="General">
                  <c:v>3.051415E-3</c:v>
                </c:pt>
                <c:pt idx="1918" formatCode="General">
                  <c:v>3.0306339999999999E-3</c:v>
                </c:pt>
                <c:pt idx="1919" formatCode="General">
                  <c:v>3.0143269999999998E-3</c:v>
                </c:pt>
                <c:pt idx="1920" formatCode="General">
                  <c:v>3.0086319999999998E-3</c:v>
                </c:pt>
                <c:pt idx="1921" formatCode="General">
                  <c:v>3.0187360000000002E-3</c:v>
                </c:pt>
                <c:pt idx="1922" formatCode="General">
                  <c:v>3.043839E-3</c:v>
                </c:pt>
                <c:pt idx="1923" formatCode="General">
                  <c:v>3.0704590000000002E-3</c:v>
                </c:pt>
                <c:pt idx="1924" formatCode="General">
                  <c:v>3.1006900000000001E-3</c:v>
                </c:pt>
                <c:pt idx="1925" formatCode="General">
                  <c:v>3.1316460000000001E-3</c:v>
                </c:pt>
                <c:pt idx="1926" formatCode="General">
                  <c:v>3.161877E-3</c:v>
                </c:pt>
                <c:pt idx="1927" formatCode="General">
                  <c:v>3.1948509999999999E-3</c:v>
                </c:pt>
                <c:pt idx="1928" formatCode="General">
                  <c:v>3.223423E-3</c:v>
                </c:pt>
                <c:pt idx="1929" formatCode="General">
                  <c:v>3.2467899999999998E-3</c:v>
                </c:pt>
                <c:pt idx="1930" formatCode="General">
                  <c:v>3.2610650000000001E-3</c:v>
                </c:pt>
                <c:pt idx="1931" formatCode="General">
                  <c:v>3.2606839999999998E-3</c:v>
                </c:pt>
                <c:pt idx="1932" formatCode="General">
                  <c:v>3.242675E-3</c:v>
                </c:pt>
                <c:pt idx="1933" formatCode="General">
                  <c:v>3.222698E-3</c:v>
                </c:pt>
                <c:pt idx="1934" formatCode="General">
                  <c:v>3.2027280000000002E-3</c:v>
                </c:pt>
                <c:pt idx="1935" formatCode="General">
                  <c:v>3.179477E-3</c:v>
                </c:pt>
                <c:pt idx="1936" formatCode="General">
                  <c:v>3.1564840000000002E-3</c:v>
                </c:pt>
                <c:pt idx="1937" formatCode="General">
                  <c:v>3.1333910000000001E-3</c:v>
                </c:pt>
                <c:pt idx="1938" formatCode="General">
                  <c:v>3.1120280000000002E-3</c:v>
                </c:pt>
                <c:pt idx="1939" formatCode="General">
                  <c:v>3.0971280000000002E-3</c:v>
                </c:pt>
                <c:pt idx="1940" formatCode="General">
                  <c:v>3.0957060000000002E-3</c:v>
                </c:pt>
                <c:pt idx="1941" formatCode="General">
                  <c:v>3.1094930000000001E-3</c:v>
                </c:pt>
                <c:pt idx="1942" formatCode="General">
                  <c:v>3.1345180000000002E-3</c:v>
                </c:pt>
                <c:pt idx="1943" formatCode="General">
                  <c:v>3.162846E-3</c:v>
                </c:pt>
                <c:pt idx="1944" formatCode="General">
                  <c:v>3.1915770000000001E-3</c:v>
                </c:pt>
                <c:pt idx="1945" formatCode="General">
                  <c:v>3.2212120000000002E-3</c:v>
                </c:pt>
                <c:pt idx="1946" formatCode="General">
                  <c:v>3.252319E-3</c:v>
                </c:pt>
                <c:pt idx="1947" formatCode="General">
                  <c:v>3.2823700000000002E-3</c:v>
                </c:pt>
                <c:pt idx="1948" formatCode="General">
                  <c:v>3.3105330000000001E-3</c:v>
                </c:pt>
                <c:pt idx="1949" formatCode="General">
                  <c:v>3.3319529999999999E-3</c:v>
                </c:pt>
                <c:pt idx="1950" formatCode="General">
                  <c:v>3.3385089999999999E-3</c:v>
                </c:pt>
                <c:pt idx="1951" formatCode="General">
                  <c:v>3.3286209999999999E-3</c:v>
                </c:pt>
                <c:pt idx="1952" formatCode="General">
                  <c:v>3.308264E-3</c:v>
                </c:pt>
                <c:pt idx="1953" formatCode="General">
                  <c:v>3.2880219999999998E-3</c:v>
                </c:pt>
                <c:pt idx="1954" formatCode="General">
                  <c:v>3.264734E-3</c:v>
                </c:pt>
                <c:pt idx="1955" formatCode="General">
                  <c:v>3.239975E-3</c:v>
                </c:pt>
                <c:pt idx="1956" formatCode="General">
                  <c:v>3.213306E-3</c:v>
                </c:pt>
                <c:pt idx="1957" formatCode="General">
                  <c:v>3.1893720000000002E-3</c:v>
                </c:pt>
                <c:pt idx="1958" formatCode="General">
                  <c:v>3.1692949999999999E-3</c:v>
                </c:pt>
                <c:pt idx="1959" formatCode="General">
                  <c:v>3.1589470000000001E-3</c:v>
                </c:pt>
                <c:pt idx="1960" formatCode="General">
                  <c:v>3.1653380000000002E-3</c:v>
                </c:pt>
                <c:pt idx="1961" formatCode="General">
                  <c:v>3.1906579999999999E-3</c:v>
                </c:pt>
                <c:pt idx="1962" formatCode="General">
                  <c:v>3.2204289999999999E-3</c:v>
                </c:pt>
                <c:pt idx="1963" formatCode="General">
                  <c:v>3.2503229999999998E-3</c:v>
                </c:pt>
                <c:pt idx="1964" formatCode="General">
                  <c:v>3.279484E-3</c:v>
                </c:pt>
                <c:pt idx="1965" formatCode="General">
                  <c:v>3.3112649999999999E-3</c:v>
                </c:pt>
                <c:pt idx="1966" formatCode="General">
                  <c:v>3.3444410000000001E-3</c:v>
                </c:pt>
                <c:pt idx="1967" formatCode="General">
                  <c:v>3.3739180000000001E-3</c:v>
                </c:pt>
                <c:pt idx="1968" formatCode="General">
                  <c:v>3.3990859999999999E-3</c:v>
                </c:pt>
                <c:pt idx="1969" formatCode="General">
                  <c:v>3.4135699999999999E-3</c:v>
                </c:pt>
                <c:pt idx="1970" formatCode="General">
                  <c:v>3.4112719999999999E-3</c:v>
                </c:pt>
                <c:pt idx="1971" formatCode="General">
                  <c:v>3.3940239999999998E-3</c:v>
                </c:pt>
                <c:pt idx="1972" formatCode="General">
                  <c:v>3.371541E-3</c:v>
                </c:pt>
                <c:pt idx="1973" formatCode="General">
                  <c:v>3.3443399999999999E-3</c:v>
                </c:pt>
                <c:pt idx="1974" formatCode="General">
                  <c:v>3.3196240000000002E-3</c:v>
                </c:pt>
                <c:pt idx="1975" formatCode="General">
                  <c:v>3.295769E-3</c:v>
                </c:pt>
                <c:pt idx="1976" formatCode="General">
                  <c:v>3.2700479999999998E-3</c:v>
                </c:pt>
                <c:pt idx="1977" formatCode="General">
                  <c:v>3.2536039999999998E-3</c:v>
                </c:pt>
                <c:pt idx="1978" formatCode="General">
                  <c:v>3.249432E-3</c:v>
                </c:pt>
                <c:pt idx="1979" formatCode="General">
                  <c:v>3.2585159999999999E-3</c:v>
                </c:pt>
                <c:pt idx="1980" formatCode="General">
                  <c:v>3.2826859999999999E-3</c:v>
                </c:pt>
                <c:pt idx="1981" formatCode="General">
                  <c:v>3.3070510000000001E-3</c:v>
                </c:pt>
                <c:pt idx="1982" formatCode="General">
                  <c:v>3.3370520000000001E-3</c:v>
                </c:pt>
                <c:pt idx="1983" formatCode="General">
                  <c:v>3.3670530000000001E-3</c:v>
                </c:pt>
                <c:pt idx="1984" formatCode="General">
                  <c:v>3.3961780000000001E-3</c:v>
                </c:pt>
                <c:pt idx="1985" formatCode="General">
                  <c:v>3.4229479999999999E-3</c:v>
                </c:pt>
                <c:pt idx="1986" formatCode="General">
                  <c:v>3.4497040000000001E-3</c:v>
                </c:pt>
                <c:pt idx="1987" formatCode="General">
                  <c:v>3.469364E-3</c:v>
                </c:pt>
                <c:pt idx="1988" formatCode="General">
                  <c:v>3.4770479999999999E-3</c:v>
                </c:pt>
                <c:pt idx="1989" formatCode="General">
                  <c:v>3.4725889999999999E-3</c:v>
                </c:pt>
                <c:pt idx="1990" formatCode="General">
                  <c:v>3.4513259999999998E-3</c:v>
                </c:pt>
                <c:pt idx="1991" formatCode="General">
                  <c:v>3.4310769999999998E-3</c:v>
                </c:pt>
                <c:pt idx="1992" formatCode="General">
                  <c:v>3.4070070000000001E-3</c:v>
                </c:pt>
                <c:pt idx="1993" formatCode="General">
                  <c:v>3.3827499999999999E-3</c:v>
                </c:pt>
                <c:pt idx="1994" formatCode="General">
                  <c:v>3.3595629999999999E-3</c:v>
                </c:pt>
                <c:pt idx="1995" formatCode="General">
                  <c:v>3.3376690000000001E-3</c:v>
                </c:pt>
                <c:pt idx="1996" formatCode="General">
                  <c:v>3.3311130000000001E-3</c:v>
                </c:pt>
                <c:pt idx="1997" formatCode="General">
                  <c:v>3.3405129999999998E-3</c:v>
                </c:pt>
                <c:pt idx="1998" formatCode="General">
                  <c:v>3.3653799999999998E-3</c:v>
                </c:pt>
                <c:pt idx="1999" formatCode="General">
                  <c:v>3.3936579999999999E-3</c:v>
                </c:pt>
                <c:pt idx="2000" formatCode="General">
                  <c:v>3.4244850000000001E-3</c:v>
                </c:pt>
                <c:pt idx="2001" formatCode="General">
                  <c:v>3.4486120000000002E-3</c:v>
                </c:pt>
                <c:pt idx="2002" formatCode="General">
                  <c:v>3.4748219999999998E-3</c:v>
                </c:pt>
                <c:pt idx="2003" formatCode="General">
                  <c:v>3.5030780000000002E-3</c:v>
                </c:pt>
                <c:pt idx="2004" formatCode="General">
                  <c:v>3.5273349999999999E-3</c:v>
                </c:pt>
                <c:pt idx="2005" formatCode="General">
                  <c:v>3.5508879999999999E-3</c:v>
                </c:pt>
                <c:pt idx="2006" formatCode="General">
                  <c:v>3.5625779999999998E-3</c:v>
                </c:pt>
                <c:pt idx="2007" formatCode="General">
                  <c:v>3.5564450000000001E-3</c:v>
                </c:pt>
                <c:pt idx="2008" formatCode="General">
                  <c:v>3.537101E-3</c:v>
                </c:pt>
                <c:pt idx="2009" formatCode="General">
                  <c:v>3.5110200000000001E-3</c:v>
                </c:pt>
                <c:pt idx="2010" formatCode="General">
                  <c:v>3.483468E-3</c:v>
                </c:pt>
                <c:pt idx="2011" formatCode="General">
                  <c:v>3.4618610000000001E-3</c:v>
                </c:pt>
                <c:pt idx="2012" formatCode="General">
                  <c:v>3.4374679999999999E-3</c:v>
                </c:pt>
                <c:pt idx="2013" formatCode="General">
                  <c:v>3.4126719999999998E-3</c:v>
                </c:pt>
                <c:pt idx="2014" formatCode="General">
                  <c:v>3.3976929999999998E-3</c:v>
                </c:pt>
                <c:pt idx="2015" formatCode="General">
                  <c:v>3.4002139999999999E-3</c:v>
                </c:pt>
                <c:pt idx="2016" formatCode="General">
                  <c:v>3.4176699999999998E-3</c:v>
                </c:pt>
                <c:pt idx="2017" formatCode="General">
                  <c:v>3.442989E-3</c:v>
                </c:pt>
                <c:pt idx="2018" formatCode="General">
                  <c:v>3.4713460000000002E-3</c:v>
                </c:pt>
                <c:pt idx="2019" formatCode="General">
                  <c:v>3.501728E-3</c:v>
                </c:pt>
                <c:pt idx="2020" formatCode="General">
                  <c:v>3.5316929999999998E-3</c:v>
                </c:pt>
                <c:pt idx="2021" formatCode="General">
                  <c:v>3.561594E-3</c:v>
                </c:pt>
                <c:pt idx="2022" formatCode="General">
                  <c:v>3.5898290000000001E-3</c:v>
                </c:pt>
                <c:pt idx="2023" formatCode="General">
                  <c:v>3.6154350000000002E-3</c:v>
                </c:pt>
                <c:pt idx="2024" formatCode="General">
                  <c:v>3.6356280000000001E-3</c:v>
                </c:pt>
                <c:pt idx="2025" formatCode="General">
                  <c:v>3.6387799999999999E-3</c:v>
                </c:pt>
                <c:pt idx="2026" formatCode="General">
                  <c:v>3.6262859999999998E-3</c:v>
                </c:pt>
                <c:pt idx="2027" formatCode="General">
                  <c:v>3.606625E-3</c:v>
                </c:pt>
                <c:pt idx="2028" formatCode="General">
                  <c:v>3.5829429999999999E-3</c:v>
                </c:pt>
                <c:pt idx="2029" formatCode="General">
                  <c:v>3.5586070000000001E-3</c:v>
                </c:pt>
                <c:pt idx="2030" formatCode="General">
                  <c:v>3.5396569999999999E-3</c:v>
                </c:pt>
                <c:pt idx="2031" formatCode="General">
                  <c:v>3.5140929999999998E-3</c:v>
                </c:pt>
                <c:pt idx="2032" formatCode="General">
                  <c:v>3.493384E-3</c:v>
                </c:pt>
                <c:pt idx="2033" formatCode="General">
                  <c:v>3.4782110000000001E-3</c:v>
                </c:pt>
                <c:pt idx="2034" formatCode="General">
                  <c:v>3.474764E-3</c:v>
                </c:pt>
                <c:pt idx="2035" formatCode="General">
                  <c:v>3.4904329999999998E-3</c:v>
                </c:pt>
                <c:pt idx="2036" formatCode="General">
                  <c:v>3.5150630000000001E-3</c:v>
                </c:pt>
                <c:pt idx="2037" formatCode="General">
                  <c:v>3.5423350000000002E-3</c:v>
                </c:pt>
                <c:pt idx="2038" formatCode="General">
                  <c:v>3.5704840000000001E-3</c:v>
                </c:pt>
                <c:pt idx="2039" formatCode="General">
                  <c:v>3.5999180000000001E-3</c:v>
                </c:pt>
                <c:pt idx="2040" formatCode="General">
                  <c:v>3.6269610000000002E-3</c:v>
                </c:pt>
                <c:pt idx="2041" formatCode="General">
                  <c:v>3.655756E-3</c:v>
                </c:pt>
                <c:pt idx="2042" formatCode="General">
                  <c:v>3.6835520000000001E-3</c:v>
                </c:pt>
                <c:pt idx="2043" formatCode="General">
                  <c:v>3.7061210000000002E-3</c:v>
                </c:pt>
                <c:pt idx="2044" formatCode="General">
                  <c:v>3.7185579999999998E-3</c:v>
                </c:pt>
                <c:pt idx="2045" formatCode="General">
                  <c:v>3.7108610000000002E-3</c:v>
                </c:pt>
                <c:pt idx="2046" formatCode="General">
                  <c:v>3.6927290000000001E-3</c:v>
                </c:pt>
                <c:pt idx="2047" formatCode="General">
                  <c:v>3.673061E-3</c:v>
                </c:pt>
                <c:pt idx="2048" formatCode="General">
                  <c:v>3.6523520000000002E-3</c:v>
                </c:pt>
                <c:pt idx="2049" formatCode="General">
                  <c:v>3.6313700000000001E-3</c:v>
                </c:pt>
                <c:pt idx="2050" formatCode="General">
                  <c:v>3.610668E-3</c:v>
                </c:pt>
                <c:pt idx="2051" formatCode="General">
                  <c:v>3.5911070000000001E-3</c:v>
                </c:pt>
                <c:pt idx="2052" formatCode="General">
                  <c:v>3.5706850000000001E-3</c:v>
                </c:pt>
                <c:pt idx="2053" formatCode="General">
                  <c:v>3.5553540000000002E-3</c:v>
                </c:pt>
                <c:pt idx="2054" formatCode="General">
                  <c:v>3.5483239999999998E-3</c:v>
                </c:pt>
                <c:pt idx="2055" formatCode="General">
                  <c:v>3.5554760000000001E-3</c:v>
                </c:pt>
                <c:pt idx="2056" formatCode="General">
                  <c:v>3.5746630000000001E-3</c:v>
                </c:pt>
                <c:pt idx="2057" formatCode="General">
                  <c:v>3.6026970000000002E-3</c:v>
                </c:pt>
                <c:pt idx="2058" formatCode="General">
                  <c:v>3.6346939999999999E-3</c:v>
                </c:pt>
                <c:pt idx="2059" formatCode="General">
                  <c:v>3.6673880000000002E-3</c:v>
                </c:pt>
                <c:pt idx="2060" formatCode="General">
                  <c:v>3.6974040000000001E-3</c:v>
                </c:pt>
                <c:pt idx="2061" formatCode="General">
                  <c:v>3.7291429999999999E-3</c:v>
                </c:pt>
                <c:pt idx="2062" formatCode="General">
                  <c:v>3.7605519999999999E-3</c:v>
                </c:pt>
                <c:pt idx="2063" formatCode="General">
                  <c:v>3.7887289999999998E-3</c:v>
                </c:pt>
                <c:pt idx="2064" formatCode="General">
                  <c:v>3.8082749999999999E-3</c:v>
                </c:pt>
                <c:pt idx="2065" formatCode="General">
                  <c:v>3.812153E-3</c:v>
                </c:pt>
                <c:pt idx="2066" formatCode="General">
                  <c:v>3.8035859999999999E-3</c:v>
                </c:pt>
                <c:pt idx="2067" formatCode="General">
                  <c:v>3.7872000000000001E-3</c:v>
                </c:pt>
                <c:pt idx="2068" formatCode="General">
                  <c:v>3.7662889999999999E-3</c:v>
                </c:pt>
                <c:pt idx="2069" formatCode="General">
                  <c:v>3.745178E-3</c:v>
                </c:pt>
                <c:pt idx="2070" formatCode="General">
                  <c:v>3.7266869999999998E-3</c:v>
                </c:pt>
                <c:pt idx="2071" formatCode="General">
                  <c:v>3.7064659999999998E-3</c:v>
                </c:pt>
                <c:pt idx="2072" formatCode="General">
                  <c:v>3.6875520000000002E-3</c:v>
                </c:pt>
                <c:pt idx="2073" formatCode="General">
                  <c:v>3.6697510000000002E-3</c:v>
                </c:pt>
                <c:pt idx="2074" formatCode="General">
                  <c:v>3.653407E-3</c:v>
                </c:pt>
                <c:pt idx="2075" formatCode="General">
                  <c:v>3.6515979999999998E-3</c:v>
                </c:pt>
                <c:pt idx="2076" formatCode="General">
                  <c:v>3.6627280000000001E-3</c:v>
                </c:pt>
                <c:pt idx="2077" formatCode="General">
                  <c:v>3.684845E-3</c:v>
                </c:pt>
                <c:pt idx="2078" formatCode="General">
                  <c:v>3.7112270000000001E-3</c:v>
                </c:pt>
                <c:pt idx="2079" formatCode="General">
                  <c:v>3.744294E-3</c:v>
                </c:pt>
                <c:pt idx="2080" formatCode="General">
                  <c:v>3.7738649999999999E-3</c:v>
                </c:pt>
                <c:pt idx="2081" formatCode="General">
                  <c:v>3.8075280000000001E-3</c:v>
                </c:pt>
                <c:pt idx="2082" formatCode="General">
                  <c:v>3.838298E-3</c:v>
                </c:pt>
                <c:pt idx="2083" formatCode="General">
                  <c:v>3.8694839999999999E-3</c:v>
                </c:pt>
                <c:pt idx="2084" formatCode="General">
                  <c:v>3.8948889999999999E-3</c:v>
                </c:pt>
                <c:pt idx="2085" formatCode="General">
                  <c:v>3.9073190000000002E-3</c:v>
                </c:pt>
                <c:pt idx="2086" formatCode="General">
                  <c:v>3.9071469999999997E-3</c:v>
                </c:pt>
                <c:pt idx="2087" formatCode="General">
                  <c:v>3.8978329999999999E-3</c:v>
                </c:pt>
                <c:pt idx="2088" formatCode="General">
                  <c:v>3.8834E-3</c:v>
                </c:pt>
                <c:pt idx="2089" formatCode="General">
                  <c:v>3.8629060000000002E-3</c:v>
                </c:pt>
                <c:pt idx="2090" formatCode="General">
                  <c:v>3.8427930000000002E-3</c:v>
                </c:pt>
                <c:pt idx="2091" formatCode="General">
                  <c:v>3.8232399999999999E-3</c:v>
                </c:pt>
                <c:pt idx="2092" formatCode="General">
                  <c:v>3.8035500000000002E-3</c:v>
                </c:pt>
                <c:pt idx="2093" formatCode="General">
                  <c:v>3.7813040000000001E-3</c:v>
                </c:pt>
                <c:pt idx="2094" formatCode="General">
                  <c:v>3.7652050000000002E-3</c:v>
                </c:pt>
                <c:pt idx="2095" formatCode="General">
                  <c:v>3.7546060000000002E-3</c:v>
                </c:pt>
                <c:pt idx="2096" formatCode="General">
                  <c:v>3.7539449999999999E-3</c:v>
                </c:pt>
                <c:pt idx="2097" formatCode="General">
                  <c:v>3.7643289999999999E-3</c:v>
                </c:pt>
                <c:pt idx="2098" formatCode="General">
                  <c:v>3.7871129999999999E-3</c:v>
                </c:pt>
                <c:pt idx="2099" formatCode="General">
                  <c:v>3.8177319999999999E-3</c:v>
                </c:pt>
                <c:pt idx="2100" formatCode="General">
                  <c:v>3.8529319999999999E-3</c:v>
                </c:pt>
                <c:pt idx="2101" formatCode="General">
                  <c:v>3.8837810000000002E-3</c:v>
                </c:pt>
                <c:pt idx="2102" formatCode="General">
                  <c:v>3.9154619999999998E-3</c:v>
                </c:pt>
                <c:pt idx="2103" formatCode="General">
                  <c:v>3.9480050000000001E-3</c:v>
                </c:pt>
                <c:pt idx="2104" formatCode="General">
                  <c:v>3.9783010000000001E-3</c:v>
                </c:pt>
                <c:pt idx="2105" formatCode="General">
                  <c:v>4.0029100000000001E-3</c:v>
                </c:pt>
                <c:pt idx="2106" formatCode="General">
                  <c:v>4.0169330000000003E-3</c:v>
                </c:pt>
                <c:pt idx="2107" formatCode="General">
                  <c:v>4.0175300000000001E-3</c:v>
                </c:pt>
                <c:pt idx="2108" formatCode="General">
                  <c:v>4.0082590000000001E-3</c:v>
                </c:pt>
                <c:pt idx="2109" formatCode="General">
                  <c:v>3.9898479999999998E-3</c:v>
                </c:pt>
                <c:pt idx="2110" formatCode="General">
                  <c:v>3.9691029999999999E-3</c:v>
                </c:pt>
                <c:pt idx="2111" formatCode="General">
                  <c:v>3.9486729999999998E-3</c:v>
                </c:pt>
                <c:pt idx="2112" formatCode="General">
                  <c:v>3.9300819999999997E-3</c:v>
                </c:pt>
                <c:pt idx="2113" formatCode="General">
                  <c:v>3.9113120000000001E-3</c:v>
                </c:pt>
                <c:pt idx="2114" formatCode="General">
                  <c:v>3.890222E-3</c:v>
                </c:pt>
                <c:pt idx="2115" formatCode="General">
                  <c:v>3.8703740000000002E-3</c:v>
                </c:pt>
                <c:pt idx="2116" formatCode="General">
                  <c:v>3.85309E-3</c:v>
                </c:pt>
                <c:pt idx="2117" formatCode="General">
                  <c:v>3.843202E-3</c:v>
                </c:pt>
                <c:pt idx="2118" formatCode="General">
                  <c:v>3.8440929999999998E-3</c:v>
                </c:pt>
                <c:pt idx="2119" formatCode="General">
                  <c:v>3.8602350000000001E-3</c:v>
                </c:pt>
                <c:pt idx="2120" formatCode="General">
                  <c:v>3.8874999999999999E-3</c:v>
                </c:pt>
                <c:pt idx="2121" formatCode="General">
                  <c:v>3.9194909999999998E-3</c:v>
                </c:pt>
                <c:pt idx="2122" formatCode="General">
                  <c:v>3.953247E-3</c:v>
                </c:pt>
                <c:pt idx="2123" formatCode="General">
                  <c:v>3.9895820000000002E-3</c:v>
                </c:pt>
                <c:pt idx="2124" formatCode="General">
                  <c:v>4.027152E-3</c:v>
                </c:pt>
                <c:pt idx="2125" formatCode="General">
                  <c:v>4.0614830000000003E-3</c:v>
                </c:pt>
                <c:pt idx="2126" formatCode="General">
                  <c:v>4.09539E-3</c:v>
                </c:pt>
                <c:pt idx="2127" formatCode="General">
                  <c:v>4.1217010000000002E-3</c:v>
                </c:pt>
                <c:pt idx="2128" formatCode="General">
                  <c:v>4.1360340000000002E-3</c:v>
                </c:pt>
                <c:pt idx="2129" formatCode="General">
                  <c:v>4.1372689999999998E-3</c:v>
                </c:pt>
                <c:pt idx="2130" formatCode="General">
                  <c:v>4.1264980000000001E-3</c:v>
                </c:pt>
                <c:pt idx="2131" formatCode="General">
                  <c:v>4.1088549999999998E-3</c:v>
                </c:pt>
                <c:pt idx="2132" formatCode="General">
                  <c:v>4.0912470000000001E-3</c:v>
                </c:pt>
                <c:pt idx="2133" formatCode="General">
                  <c:v>4.0700930000000003E-3</c:v>
                </c:pt>
                <c:pt idx="2134" formatCode="General">
                  <c:v>4.0506120000000003E-3</c:v>
                </c:pt>
                <c:pt idx="2135" formatCode="General">
                  <c:v>4.0349139999999997E-3</c:v>
                </c:pt>
                <c:pt idx="2136" formatCode="General">
                  <c:v>4.0169619999999998E-3</c:v>
                </c:pt>
                <c:pt idx="2137" formatCode="General">
                  <c:v>3.9997360000000003E-3</c:v>
                </c:pt>
                <c:pt idx="2138" formatCode="General">
                  <c:v>3.9821789999999998E-3</c:v>
                </c:pt>
                <c:pt idx="2139" formatCode="General">
                  <c:v>3.9645000000000001E-3</c:v>
                </c:pt>
                <c:pt idx="2140" formatCode="General">
                  <c:v>3.9508420000000004E-3</c:v>
                </c:pt>
                <c:pt idx="2141" formatCode="General">
                  <c:v>3.9479479999999997E-3</c:v>
                </c:pt>
                <c:pt idx="2142" formatCode="General">
                  <c:v>3.9504830000000003E-3</c:v>
                </c:pt>
                <c:pt idx="2143" formatCode="General">
                  <c:v>3.9736049999999998E-3</c:v>
                </c:pt>
                <c:pt idx="2144" formatCode="General">
                  <c:v>4.0044529999999998E-3</c:v>
                </c:pt>
                <c:pt idx="2145" formatCode="General">
                  <c:v>4.0390649999999997E-3</c:v>
                </c:pt>
                <c:pt idx="2146" formatCode="General">
                  <c:v>4.0744869999999999E-3</c:v>
                </c:pt>
                <c:pt idx="2147" formatCode="General">
                  <c:v>4.1077700000000002E-3</c:v>
                </c:pt>
                <c:pt idx="2148" formatCode="General">
                  <c:v>4.1450239999999998E-3</c:v>
                </c:pt>
                <c:pt idx="2149" formatCode="General">
                  <c:v>4.1832400000000004E-3</c:v>
                </c:pt>
                <c:pt idx="2150" formatCode="General">
                  <c:v>4.2169470000000004E-3</c:v>
                </c:pt>
                <c:pt idx="2151" formatCode="General">
                  <c:v>4.2404920000000002E-3</c:v>
                </c:pt>
                <c:pt idx="2152" formatCode="General">
                  <c:v>4.2580420000000001E-3</c:v>
                </c:pt>
                <c:pt idx="2153" formatCode="General">
                  <c:v>4.2579339999999997E-3</c:v>
                </c:pt>
                <c:pt idx="2154" formatCode="General">
                  <c:v>4.2473570000000002E-3</c:v>
                </c:pt>
                <c:pt idx="2155" formatCode="General">
                  <c:v>4.2325649999999998E-3</c:v>
                </c:pt>
                <c:pt idx="2156" formatCode="General">
                  <c:v>4.2212480000000004E-3</c:v>
                </c:pt>
                <c:pt idx="2157" formatCode="General">
                  <c:v>4.2087749999999997E-3</c:v>
                </c:pt>
                <c:pt idx="2158" formatCode="General">
                  <c:v>4.1924960000000004E-3</c:v>
                </c:pt>
                <c:pt idx="2159" formatCode="General">
                  <c:v>4.1737110000000001E-3</c:v>
                </c:pt>
                <c:pt idx="2160" formatCode="General">
                  <c:v>4.1536339999999998E-3</c:v>
                </c:pt>
                <c:pt idx="2161" formatCode="General">
                  <c:v>4.1381739999999997E-3</c:v>
                </c:pt>
                <c:pt idx="2162" formatCode="General">
                  <c:v>4.1222469999999999E-3</c:v>
                </c:pt>
                <c:pt idx="2163" formatCode="General">
                  <c:v>4.1040720000000003E-3</c:v>
                </c:pt>
                <c:pt idx="2164" formatCode="General">
                  <c:v>4.0866590000000003E-3</c:v>
                </c:pt>
                <c:pt idx="2165" formatCode="General">
                  <c:v>4.0766350000000003E-3</c:v>
                </c:pt>
                <c:pt idx="2166" formatCode="General">
                  <c:v>4.0794780000000001E-3</c:v>
                </c:pt>
                <c:pt idx="2167" formatCode="General">
                  <c:v>4.0934730000000003E-3</c:v>
                </c:pt>
                <c:pt idx="2168" formatCode="General">
                  <c:v>4.1236179999999999E-3</c:v>
                </c:pt>
                <c:pt idx="2169" formatCode="General">
                  <c:v>4.1562980000000001E-3</c:v>
                </c:pt>
                <c:pt idx="2170" formatCode="General">
                  <c:v>4.1948439999999997E-3</c:v>
                </c:pt>
                <c:pt idx="2171" formatCode="General">
                  <c:v>4.2317889999999997E-3</c:v>
                </c:pt>
                <c:pt idx="2172" formatCode="General">
                  <c:v>4.267018E-3</c:v>
                </c:pt>
                <c:pt idx="2173" formatCode="General">
                  <c:v>4.3022759999999998E-3</c:v>
                </c:pt>
                <c:pt idx="2174" formatCode="General">
                  <c:v>4.3363120000000002E-3</c:v>
                </c:pt>
                <c:pt idx="2175" formatCode="General">
                  <c:v>4.362917E-3</c:v>
                </c:pt>
                <c:pt idx="2176" formatCode="General">
                  <c:v>4.3737669999999998E-3</c:v>
                </c:pt>
                <c:pt idx="2177" formatCode="General">
                  <c:v>4.376474E-3</c:v>
                </c:pt>
                <c:pt idx="2178" formatCode="General">
                  <c:v>4.36207E-3</c:v>
                </c:pt>
                <c:pt idx="2179" formatCode="General">
                  <c:v>4.3444979999999996E-3</c:v>
                </c:pt>
                <c:pt idx="2180" formatCode="General">
                  <c:v>4.321592E-3</c:v>
                </c:pt>
                <c:pt idx="2181" formatCode="General">
                  <c:v>4.3011619999999999E-3</c:v>
                </c:pt>
                <c:pt idx="2182" formatCode="General">
                  <c:v>4.2798139999999998E-3</c:v>
                </c:pt>
                <c:pt idx="2183" formatCode="General">
                  <c:v>4.2583940000000004E-3</c:v>
                </c:pt>
                <c:pt idx="2184" formatCode="General">
                  <c:v>4.2381010000000002E-3</c:v>
                </c:pt>
                <c:pt idx="2185" formatCode="General">
                  <c:v>4.2188420000000004E-3</c:v>
                </c:pt>
                <c:pt idx="2186" formatCode="General">
                  <c:v>4.2009980000000001E-3</c:v>
                </c:pt>
                <c:pt idx="2187" formatCode="General">
                  <c:v>4.1921370000000003E-3</c:v>
                </c:pt>
                <c:pt idx="2188" formatCode="General">
                  <c:v>4.1946650000000002E-3</c:v>
                </c:pt>
                <c:pt idx="2189" formatCode="General">
                  <c:v>4.2118980000000004E-3</c:v>
                </c:pt>
                <c:pt idx="2190" formatCode="General">
                  <c:v>4.2447939999999997E-3</c:v>
                </c:pt>
                <c:pt idx="2191" formatCode="General">
                  <c:v>4.2748669999999999E-3</c:v>
                </c:pt>
                <c:pt idx="2192" formatCode="General">
                  <c:v>4.3048610000000001E-3</c:v>
                </c:pt>
                <c:pt idx="2193" formatCode="General">
                  <c:v>4.3381870000000003E-3</c:v>
                </c:pt>
                <c:pt idx="2194" formatCode="General">
                  <c:v>4.3718359999999996E-3</c:v>
                </c:pt>
                <c:pt idx="2195" formatCode="General">
                  <c:v>4.403166E-3</c:v>
                </c:pt>
                <c:pt idx="2196" formatCode="General">
                  <c:v>4.432549E-3</c:v>
                </c:pt>
                <c:pt idx="2197" formatCode="General">
                  <c:v>4.4505730000000002E-3</c:v>
                </c:pt>
                <c:pt idx="2198" formatCode="General">
                  <c:v>4.4598789999999999E-3</c:v>
                </c:pt>
                <c:pt idx="2199" formatCode="General">
                  <c:v>4.4560800000000003E-3</c:v>
                </c:pt>
                <c:pt idx="2200" formatCode="General">
                  <c:v>4.4374100000000001E-3</c:v>
                </c:pt>
                <c:pt idx="2201" formatCode="General">
                  <c:v>4.417125E-3</c:v>
                </c:pt>
                <c:pt idx="2202" formatCode="General">
                  <c:v>4.3970110000000001E-3</c:v>
                </c:pt>
                <c:pt idx="2203" formatCode="General">
                  <c:v>4.3741049999999997E-3</c:v>
                </c:pt>
                <c:pt idx="2204" formatCode="General">
                  <c:v>4.3513989999999997E-3</c:v>
                </c:pt>
                <c:pt idx="2205" formatCode="General">
                  <c:v>4.3294479999999996E-3</c:v>
                </c:pt>
                <c:pt idx="2206" formatCode="General">
                  <c:v>4.3116179999999997E-3</c:v>
                </c:pt>
                <c:pt idx="2207" formatCode="General">
                  <c:v>4.3063399999999996E-3</c:v>
                </c:pt>
                <c:pt idx="2208" formatCode="General">
                  <c:v>4.3110359999999999E-3</c:v>
                </c:pt>
                <c:pt idx="2209" formatCode="General">
                  <c:v>4.331423E-3</c:v>
                </c:pt>
                <c:pt idx="2210" formatCode="General">
                  <c:v>4.3601450000000002E-3</c:v>
                </c:pt>
                <c:pt idx="2211" formatCode="General">
                  <c:v>4.3902539999999997E-3</c:v>
                </c:pt>
                <c:pt idx="2212" formatCode="General">
                  <c:v>4.4184239999999998E-3</c:v>
                </c:pt>
                <c:pt idx="2213" formatCode="General">
                  <c:v>4.4474129999999999E-3</c:v>
                </c:pt>
                <c:pt idx="2214" formatCode="General">
                  <c:v>4.4760219999999996E-3</c:v>
                </c:pt>
                <c:pt idx="2215" formatCode="General">
                  <c:v>4.5056640000000004E-3</c:v>
                </c:pt>
                <c:pt idx="2216" formatCode="General">
                  <c:v>4.5290369999999996E-3</c:v>
                </c:pt>
                <c:pt idx="2217" formatCode="General">
                  <c:v>4.5442959999999998E-3</c:v>
                </c:pt>
                <c:pt idx="2218" formatCode="General">
                  <c:v>4.5463709999999996E-3</c:v>
                </c:pt>
                <c:pt idx="2219" formatCode="General">
                  <c:v>4.5311409999999998E-3</c:v>
                </c:pt>
                <c:pt idx="2220" formatCode="General">
                  <c:v>4.509936E-3</c:v>
                </c:pt>
                <c:pt idx="2221" formatCode="General">
                  <c:v>4.4859019999999999E-3</c:v>
                </c:pt>
                <c:pt idx="2222" formatCode="General">
                  <c:v>4.4667439999999999E-3</c:v>
                </c:pt>
                <c:pt idx="2223" formatCode="General">
                  <c:v>4.4439520000000001E-3</c:v>
                </c:pt>
                <c:pt idx="2224" formatCode="General">
                  <c:v>4.4208659999999999E-3</c:v>
                </c:pt>
                <c:pt idx="2225" formatCode="General">
                  <c:v>4.398168E-3</c:v>
                </c:pt>
                <c:pt idx="2226" formatCode="General">
                  <c:v>4.3909719999999999E-3</c:v>
                </c:pt>
                <c:pt idx="2227" formatCode="General">
                  <c:v>4.396006E-3</c:v>
                </c:pt>
                <c:pt idx="2228" formatCode="General">
                  <c:v>4.4176279999999998E-3</c:v>
                </c:pt>
                <c:pt idx="2229" formatCode="General">
                  <c:v>4.4461129999999998E-3</c:v>
                </c:pt>
                <c:pt idx="2230" formatCode="General">
                  <c:v>4.47307E-3</c:v>
                </c:pt>
                <c:pt idx="2231" formatCode="General">
                  <c:v>4.5035240000000001E-3</c:v>
                </c:pt>
                <c:pt idx="2232" formatCode="General">
                  <c:v>4.5288209999999997E-3</c:v>
                </c:pt>
                <c:pt idx="2233" formatCode="General">
                  <c:v>4.5584349999999996E-3</c:v>
                </c:pt>
                <c:pt idx="2234" formatCode="General">
                  <c:v>4.5899729999999998E-3</c:v>
                </c:pt>
                <c:pt idx="2235" formatCode="General">
                  <c:v>4.6216399999999998E-3</c:v>
                </c:pt>
                <c:pt idx="2236" formatCode="General">
                  <c:v>4.6352190000000003E-3</c:v>
                </c:pt>
                <c:pt idx="2237" formatCode="General">
                  <c:v>4.6329140000000001E-3</c:v>
                </c:pt>
                <c:pt idx="2238" formatCode="General">
                  <c:v>4.6163549999999999E-3</c:v>
                </c:pt>
                <c:pt idx="2239" formatCode="General">
                  <c:v>4.5924649999999996E-3</c:v>
                </c:pt>
                <c:pt idx="2240" formatCode="General">
                  <c:v>4.5689909999999997E-3</c:v>
                </c:pt>
                <c:pt idx="2241" formatCode="General">
                  <c:v>4.545711E-3</c:v>
                </c:pt>
                <c:pt idx="2242" formatCode="General">
                  <c:v>4.5241040000000001E-3</c:v>
                </c:pt>
                <c:pt idx="2243" formatCode="General">
                  <c:v>4.5026329999999998E-3</c:v>
                </c:pt>
                <c:pt idx="2244" formatCode="General">
                  <c:v>4.4852269999999996E-3</c:v>
                </c:pt>
                <c:pt idx="2245" formatCode="General">
                  <c:v>4.4840640000000003E-3</c:v>
                </c:pt>
                <c:pt idx="2246" formatCode="General">
                  <c:v>4.502519E-3</c:v>
                </c:pt>
                <c:pt idx="2247" formatCode="General">
                  <c:v>4.5317869999999998E-3</c:v>
                </c:pt>
                <c:pt idx="2248" formatCode="General">
                  <c:v>4.5609270000000002E-3</c:v>
                </c:pt>
                <c:pt idx="2249" formatCode="General">
                  <c:v>4.5927449999999996E-3</c:v>
                </c:pt>
                <c:pt idx="2250" formatCode="General">
                  <c:v>4.6205769999999998E-3</c:v>
                </c:pt>
                <c:pt idx="2251" formatCode="General">
                  <c:v>4.6486690000000002E-3</c:v>
                </c:pt>
                <c:pt idx="2252" formatCode="General">
                  <c:v>4.6777720000000002E-3</c:v>
                </c:pt>
                <c:pt idx="2253" formatCode="General">
                  <c:v>4.703975E-3</c:v>
                </c:pt>
                <c:pt idx="2254" formatCode="General">
                  <c:v>4.7230680000000004E-3</c:v>
                </c:pt>
                <c:pt idx="2255" formatCode="General">
                  <c:v>4.7268170000000003E-3</c:v>
                </c:pt>
                <c:pt idx="2256" formatCode="General">
                  <c:v>4.7137689999999996E-3</c:v>
                </c:pt>
                <c:pt idx="2257" formatCode="General">
                  <c:v>4.6913939999999998E-3</c:v>
                </c:pt>
                <c:pt idx="2258" formatCode="General">
                  <c:v>4.667755E-3</c:v>
                </c:pt>
                <c:pt idx="2259" formatCode="General">
                  <c:v>4.6434629999999996E-3</c:v>
                </c:pt>
                <c:pt idx="2260" formatCode="General">
                  <c:v>4.6226449999999999E-3</c:v>
                </c:pt>
                <c:pt idx="2261" formatCode="General">
                  <c:v>4.6011890000000003E-3</c:v>
                </c:pt>
                <c:pt idx="2262" formatCode="General">
                  <c:v>4.5859869999999997E-3</c:v>
                </c:pt>
                <c:pt idx="2263" formatCode="General">
                  <c:v>4.5894270000000001E-3</c:v>
                </c:pt>
                <c:pt idx="2264" formatCode="General">
                  <c:v>4.6093829999999999E-3</c:v>
                </c:pt>
                <c:pt idx="2265" formatCode="General">
                  <c:v>4.6364539999999999E-3</c:v>
                </c:pt>
                <c:pt idx="2266" formatCode="General">
                  <c:v>4.6643300000000004E-3</c:v>
                </c:pt>
                <c:pt idx="2267" formatCode="General">
                  <c:v>4.6919609999999997E-3</c:v>
                </c:pt>
                <c:pt idx="2268" formatCode="General">
                  <c:v>4.7208570000000002E-3</c:v>
                </c:pt>
                <c:pt idx="2269" formatCode="General">
                  <c:v>4.7485460000000002E-3</c:v>
                </c:pt>
                <c:pt idx="2270" formatCode="General">
                  <c:v>4.7753659999999996E-3</c:v>
                </c:pt>
                <c:pt idx="2271" formatCode="General">
                  <c:v>4.8009439999999997E-3</c:v>
                </c:pt>
                <c:pt idx="2272" formatCode="General">
                  <c:v>4.8198720000000002E-3</c:v>
                </c:pt>
                <c:pt idx="2273" formatCode="General">
                  <c:v>4.8231319999999999E-3</c:v>
                </c:pt>
                <c:pt idx="2274" formatCode="General">
                  <c:v>4.8093240000000002E-3</c:v>
                </c:pt>
                <c:pt idx="2275" formatCode="General">
                  <c:v>4.7859790000000001E-3</c:v>
                </c:pt>
                <c:pt idx="2276" formatCode="General">
                  <c:v>4.7630299999999997E-3</c:v>
                </c:pt>
                <c:pt idx="2277" formatCode="General">
                  <c:v>4.7385930000000001E-3</c:v>
                </c:pt>
                <c:pt idx="2278" formatCode="General">
                  <c:v>4.7161030000000001E-3</c:v>
                </c:pt>
                <c:pt idx="2279" formatCode="General">
                  <c:v>4.6994719999999997E-3</c:v>
                </c:pt>
                <c:pt idx="2280" formatCode="General">
                  <c:v>4.6893330000000004E-3</c:v>
                </c:pt>
                <c:pt idx="2281" formatCode="General">
                  <c:v>4.6975259999999996E-3</c:v>
                </c:pt>
                <c:pt idx="2282" formatCode="General">
                  <c:v>4.7179989999999996E-3</c:v>
                </c:pt>
                <c:pt idx="2283" formatCode="General">
                  <c:v>4.747612E-3</c:v>
                </c:pt>
                <c:pt idx="2284" formatCode="General">
                  <c:v>4.7771610000000003E-3</c:v>
                </c:pt>
                <c:pt idx="2285" formatCode="General">
                  <c:v>4.8058770000000001E-3</c:v>
                </c:pt>
                <c:pt idx="2286" formatCode="General">
                  <c:v>4.83279E-3</c:v>
                </c:pt>
                <c:pt idx="2287" formatCode="General">
                  <c:v>4.8624760000000001E-3</c:v>
                </c:pt>
                <c:pt idx="2288" formatCode="General">
                  <c:v>4.8915069999999998E-3</c:v>
                </c:pt>
                <c:pt idx="2289" formatCode="General">
                  <c:v>4.9134019999999999E-3</c:v>
                </c:pt>
                <c:pt idx="2290" formatCode="General">
                  <c:v>4.9287330000000002E-3</c:v>
                </c:pt>
                <c:pt idx="2291" formatCode="General">
                  <c:v>4.9270019999999998E-3</c:v>
                </c:pt>
                <c:pt idx="2292" formatCode="General">
                  <c:v>4.9127049999999998E-3</c:v>
                </c:pt>
                <c:pt idx="2293" formatCode="General">
                  <c:v>4.885347E-3</c:v>
                </c:pt>
                <c:pt idx="2294" formatCode="General">
                  <c:v>4.859431E-3</c:v>
                </c:pt>
                <c:pt idx="2295" formatCode="General">
                  <c:v>4.8359500000000003E-3</c:v>
                </c:pt>
                <c:pt idx="2296" formatCode="General">
                  <c:v>4.8123970000000004E-3</c:v>
                </c:pt>
                <c:pt idx="2297" formatCode="General">
                  <c:v>4.7919390000000003E-3</c:v>
                </c:pt>
                <c:pt idx="2298" formatCode="General">
                  <c:v>4.7784029999999996E-3</c:v>
                </c:pt>
                <c:pt idx="2299" formatCode="General">
                  <c:v>4.7872790000000002E-3</c:v>
                </c:pt>
                <c:pt idx="2300" formatCode="General">
                  <c:v>4.8117869999999997E-3</c:v>
                </c:pt>
                <c:pt idx="2301" formatCode="General">
                  <c:v>4.8377450000000001E-3</c:v>
                </c:pt>
                <c:pt idx="2302" formatCode="General">
                  <c:v>4.8659159999999996E-3</c:v>
                </c:pt>
                <c:pt idx="2303" formatCode="General">
                  <c:v>4.8950479999999999E-3</c:v>
                </c:pt>
                <c:pt idx="2304" formatCode="General">
                  <c:v>4.9257880000000004E-3</c:v>
                </c:pt>
                <c:pt idx="2305" formatCode="General">
                  <c:v>4.9561630000000004E-3</c:v>
                </c:pt>
                <c:pt idx="2306" formatCode="General">
                  <c:v>4.9862869999999998E-3</c:v>
                </c:pt>
                <c:pt idx="2307" formatCode="General">
                  <c:v>5.0117060000000003E-3</c:v>
                </c:pt>
                <c:pt idx="2308" formatCode="General">
                  <c:v>5.0285599999999996E-3</c:v>
                </c:pt>
                <c:pt idx="2309" formatCode="General">
                  <c:v>5.0256149999999998E-3</c:v>
                </c:pt>
                <c:pt idx="2310" formatCode="General">
                  <c:v>5.0067660000000002E-3</c:v>
                </c:pt>
                <c:pt idx="2311" formatCode="General">
                  <c:v>4.984937E-3</c:v>
                </c:pt>
                <c:pt idx="2312" formatCode="General">
                  <c:v>4.9604139999999998E-3</c:v>
                </c:pt>
                <c:pt idx="2313" formatCode="General">
                  <c:v>4.9365670000000002E-3</c:v>
                </c:pt>
                <c:pt idx="2314" formatCode="General">
                  <c:v>4.9114340000000001E-3</c:v>
                </c:pt>
                <c:pt idx="2315" formatCode="General">
                  <c:v>4.8883119999999997E-3</c:v>
                </c:pt>
                <c:pt idx="2316" formatCode="General">
                  <c:v>4.873362E-3</c:v>
                </c:pt>
                <c:pt idx="2317" formatCode="General">
                  <c:v>4.8746830000000003E-3</c:v>
                </c:pt>
                <c:pt idx="2318" formatCode="General">
                  <c:v>4.8934460000000001E-3</c:v>
                </c:pt>
                <c:pt idx="2319" formatCode="General">
                  <c:v>4.9195630000000001E-3</c:v>
                </c:pt>
                <c:pt idx="2320" formatCode="General">
                  <c:v>4.9475109999999999E-3</c:v>
                </c:pt>
                <c:pt idx="2321" formatCode="General">
                  <c:v>4.9808359999999998E-3</c:v>
                </c:pt>
                <c:pt idx="2322" formatCode="General">
                  <c:v>5.0139319999999996E-3</c:v>
                </c:pt>
                <c:pt idx="2323" formatCode="General">
                  <c:v>5.0477539999999998E-3</c:v>
                </c:pt>
                <c:pt idx="2324" formatCode="General">
                  <c:v>5.0811659999999998E-3</c:v>
                </c:pt>
                <c:pt idx="2325" formatCode="General">
                  <c:v>5.1105930000000001E-3</c:v>
                </c:pt>
                <c:pt idx="2326" formatCode="General">
                  <c:v>5.1354879999999997E-3</c:v>
                </c:pt>
                <c:pt idx="2327" formatCode="General">
                  <c:v>5.1420880000000004E-3</c:v>
                </c:pt>
                <c:pt idx="2328" formatCode="General">
                  <c:v>5.1304760000000001E-3</c:v>
                </c:pt>
                <c:pt idx="2329" formatCode="General">
                  <c:v>5.1125390000000001E-3</c:v>
                </c:pt>
                <c:pt idx="2330" formatCode="General">
                  <c:v>5.0944570000000002E-3</c:v>
                </c:pt>
                <c:pt idx="2331" formatCode="General">
                  <c:v>5.0702300000000002E-3</c:v>
                </c:pt>
                <c:pt idx="2332" formatCode="General">
                  <c:v>5.0469859999999998E-3</c:v>
                </c:pt>
                <c:pt idx="2333" formatCode="General">
                  <c:v>5.0234040000000004E-3</c:v>
                </c:pt>
                <c:pt idx="2334" formatCode="General">
                  <c:v>5.0037359999999999E-3</c:v>
                </c:pt>
                <c:pt idx="2335" formatCode="General">
                  <c:v>4.9853170000000004E-3</c:v>
                </c:pt>
                <c:pt idx="2336" formatCode="General">
                  <c:v>4.9753000000000002E-3</c:v>
                </c:pt>
                <c:pt idx="2337" formatCode="General">
                  <c:v>4.983421E-3</c:v>
                </c:pt>
                <c:pt idx="2338" formatCode="General">
                  <c:v>5.0081589999999999E-3</c:v>
                </c:pt>
                <c:pt idx="2339" formatCode="General">
                  <c:v>5.0376650000000002E-3</c:v>
                </c:pt>
                <c:pt idx="2340" formatCode="General">
                  <c:v>5.068772E-3</c:v>
                </c:pt>
                <c:pt idx="2341" formatCode="General">
                  <c:v>5.1031319999999998E-3</c:v>
                </c:pt>
                <c:pt idx="2342" formatCode="General">
                  <c:v>5.136888E-3</c:v>
                </c:pt>
                <c:pt idx="2343" formatCode="General">
                  <c:v>5.1710829999999999E-3</c:v>
                </c:pt>
                <c:pt idx="2344" formatCode="General">
                  <c:v>5.2014720000000004E-3</c:v>
                </c:pt>
                <c:pt idx="2345" formatCode="General">
                  <c:v>5.2315089999999996E-3</c:v>
                </c:pt>
                <c:pt idx="2346" formatCode="General">
                  <c:v>5.2533249999999997E-3</c:v>
                </c:pt>
                <c:pt idx="2347" formatCode="General">
                  <c:v>5.2580279999999997E-3</c:v>
                </c:pt>
                <c:pt idx="2348" formatCode="General">
                  <c:v>5.2452250000000001E-3</c:v>
                </c:pt>
                <c:pt idx="2349" formatCode="General">
                  <c:v>5.2260450000000003E-3</c:v>
                </c:pt>
                <c:pt idx="2350" formatCode="General">
                  <c:v>5.2046030000000004E-3</c:v>
                </c:pt>
                <c:pt idx="2351" formatCode="General">
                  <c:v>5.1788959999999997E-3</c:v>
                </c:pt>
                <c:pt idx="2352" formatCode="General">
                  <c:v>5.1579349999999998E-3</c:v>
                </c:pt>
                <c:pt idx="2353" formatCode="General">
                  <c:v>5.1350069999999996E-3</c:v>
                </c:pt>
                <c:pt idx="2354" formatCode="General">
                  <c:v>5.1161360000000003E-3</c:v>
                </c:pt>
                <c:pt idx="2355" formatCode="General">
                  <c:v>5.1048910000000003E-3</c:v>
                </c:pt>
                <c:pt idx="2356" formatCode="General">
                  <c:v>5.1169120000000004E-3</c:v>
                </c:pt>
                <c:pt idx="2357" formatCode="General">
                  <c:v>5.141484E-3</c:v>
                </c:pt>
                <c:pt idx="2358" formatCode="General">
                  <c:v>5.1705090000000002E-3</c:v>
                </c:pt>
                <c:pt idx="2359" formatCode="General">
                  <c:v>5.2000869999999999E-3</c:v>
                </c:pt>
                <c:pt idx="2360" formatCode="General">
                  <c:v>5.2290749999999997E-3</c:v>
                </c:pt>
                <c:pt idx="2361" formatCode="General">
                  <c:v>5.258581E-3</c:v>
                </c:pt>
                <c:pt idx="2362" formatCode="General">
                  <c:v>5.2871890000000003E-3</c:v>
                </c:pt>
                <c:pt idx="2363" formatCode="General">
                  <c:v>5.3166369999999999E-3</c:v>
                </c:pt>
                <c:pt idx="2364" formatCode="General">
                  <c:v>5.3424739999999998E-3</c:v>
                </c:pt>
                <c:pt idx="2365" formatCode="General">
                  <c:v>5.3618549999999996E-3</c:v>
                </c:pt>
                <c:pt idx="2366" formatCode="General">
                  <c:v>5.3548750000000003E-3</c:v>
                </c:pt>
                <c:pt idx="2367" formatCode="General">
                  <c:v>5.3390130000000001E-3</c:v>
                </c:pt>
                <c:pt idx="2368" formatCode="General">
                  <c:v>5.3198689999999996E-3</c:v>
                </c:pt>
                <c:pt idx="2369" formatCode="General">
                  <c:v>5.3005090000000001E-3</c:v>
                </c:pt>
                <c:pt idx="2370" formatCode="General">
                  <c:v>5.2791610000000001E-3</c:v>
                </c:pt>
                <c:pt idx="2371" formatCode="General">
                  <c:v>5.2609650000000003E-3</c:v>
                </c:pt>
                <c:pt idx="2372" formatCode="General">
                  <c:v>5.2407579999999999E-3</c:v>
                </c:pt>
                <c:pt idx="2373" formatCode="General">
                  <c:v>5.2243790000000003E-3</c:v>
                </c:pt>
                <c:pt idx="2374" formatCode="General">
                  <c:v>5.2161209999999998E-3</c:v>
                </c:pt>
                <c:pt idx="2375" formatCode="General">
                  <c:v>5.2260020000000004E-3</c:v>
                </c:pt>
                <c:pt idx="2376" formatCode="General">
                  <c:v>5.2512490000000004E-3</c:v>
                </c:pt>
                <c:pt idx="2377" formatCode="General">
                  <c:v>5.2795059999999998E-3</c:v>
                </c:pt>
                <c:pt idx="2378" formatCode="General">
                  <c:v>5.3082930000000004E-3</c:v>
                </c:pt>
                <c:pt idx="2379" formatCode="General">
                  <c:v>5.337268E-3</c:v>
                </c:pt>
                <c:pt idx="2380" formatCode="General">
                  <c:v>5.368655E-3</c:v>
                </c:pt>
                <c:pt idx="2381" formatCode="General">
                  <c:v>5.3996970000000002E-3</c:v>
                </c:pt>
                <c:pt idx="2382" formatCode="General">
                  <c:v>5.4295769999999997E-3</c:v>
                </c:pt>
                <c:pt idx="2383" formatCode="General">
                  <c:v>5.456626E-3</c:v>
                </c:pt>
                <c:pt idx="2384" formatCode="General">
                  <c:v>5.4757060000000003E-3</c:v>
                </c:pt>
                <c:pt idx="2385" formatCode="General">
                  <c:v>5.4741399999999997E-3</c:v>
                </c:pt>
                <c:pt idx="2386" formatCode="General">
                  <c:v>5.4593769999999996E-3</c:v>
                </c:pt>
                <c:pt idx="2387" formatCode="General">
                  <c:v>5.439012E-3</c:v>
                </c:pt>
                <c:pt idx="2388" formatCode="General">
                  <c:v>5.4159619999999999E-3</c:v>
                </c:pt>
                <c:pt idx="2389" formatCode="General">
                  <c:v>5.3946929999999999E-3</c:v>
                </c:pt>
                <c:pt idx="2390" formatCode="General">
                  <c:v>5.3728480000000004E-3</c:v>
                </c:pt>
                <c:pt idx="2391" formatCode="General">
                  <c:v>5.3513639999999999E-3</c:v>
                </c:pt>
                <c:pt idx="2392" formatCode="General">
                  <c:v>5.3346829999999998E-3</c:v>
                </c:pt>
                <c:pt idx="2393" formatCode="General">
                  <c:v>5.3300659999999996E-3</c:v>
                </c:pt>
                <c:pt idx="2394" formatCode="General">
                  <c:v>5.3435440000000004E-3</c:v>
                </c:pt>
                <c:pt idx="2395" formatCode="General">
                  <c:v>5.3716060000000001E-3</c:v>
                </c:pt>
                <c:pt idx="2396" formatCode="General">
                  <c:v>5.4016359999999996E-3</c:v>
                </c:pt>
                <c:pt idx="2397" formatCode="General">
                  <c:v>5.4317380000000002E-3</c:v>
                </c:pt>
                <c:pt idx="2398" formatCode="General">
                  <c:v>5.4637569999999996E-3</c:v>
                </c:pt>
                <c:pt idx="2399" formatCode="General">
                  <c:v>5.4937650000000003E-3</c:v>
                </c:pt>
                <c:pt idx="2400" formatCode="General">
                  <c:v>5.5235869999999999E-3</c:v>
                </c:pt>
                <c:pt idx="2401" formatCode="General">
                  <c:v>5.5503929999999998E-3</c:v>
                </c:pt>
                <c:pt idx="2402" formatCode="General">
                  <c:v>5.571978E-3</c:v>
                </c:pt>
                <c:pt idx="2403" formatCode="General">
                  <c:v>5.5840350000000002E-3</c:v>
                </c:pt>
                <c:pt idx="2404" formatCode="General">
                  <c:v>5.5770769999999997E-3</c:v>
                </c:pt>
                <c:pt idx="2405" formatCode="General">
                  <c:v>5.5582490000000003E-3</c:v>
                </c:pt>
                <c:pt idx="2406" formatCode="General">
                  <c:v>5.5360670000000004E-3</c:v>
                </c:pt>
                <c:pt idx="2407" formatCode="General">
                  <c:v>5.5122130000000002E-3</c:v>
                </c:pt>
                <c:pt idx="2408" formatCode="General">
                  <c:v>5.4878840000000002E-3</c:v>
                </c:pt>
                <c:pt idx="2409" formatCode="General">
                  <c:v>5.4655950000000002E-3</c:v>
                </c:pt>
                <c:pt idx="2410" formatCode="General">
                  <c:v>5.44518E-3</c:v>
                </c:pt>
                <c:pt idx="2411" formatCode="General">
                  <c:v>5.4374030000000004E-3</c:v>
                </c:pt>
                <c:pt idx="2412" formatCode="General">
                  <c:v>5.4472269999999998E-3</c:v>
                </c:pt>
                <c:pt idx="2413" formatCode="General">
                  <c:v>5.4627879999999997E-3</c:v>
                </c:pt>
                <c:pt idx="2414" formatCode="General">
                  <c:v>5.492846E-3</c:v>
                </c:pt>
                <c:pt idx="2415" formatCode="General">
                  <c:v>5.5185099999999999E-3</c:v>
                </c:pt>
                <c:pt idx="2416" formatCode="General">
                  <c:v>5.5482389999999999E-3</c:v>
                </c:pt>
                <c:pt idx="2417" formatCode="General">
                  <c:v>5.5771129999999999E-3</c:v>
                </c:pt>
                <c:pt idx="2418" formatCode="General">
                  <c:v>5.6081339999999999E-3</c:v>
                </c:pt>
                <c:pt idx="2419" formatCode="General">
                  <c:v>5.6338330000000004E-3</c:v>
                </c:pt>
                <c:pt idx="2420" formatCode="General">
                  <c:v>5.6594260000000004E-3</c:v>
                </c:pt>
                <c:pt idx="2421" formatCode="General">
                  <c:v>5.673651E-3</c:v>
                </c:pt>
                <c:pt idx="2422" formatCode="General">
                  <c:v>5.6687170000000002E-3</c:v>
                </c:pt>
                <c:pt idx="2423" formatCode="General">
                  <c:v>5.6555629999999997E-3</c:v>
                </c:pt>
                <c:pt idx="2424" formatCode="General">
                  <c:v>5.6297760000000004E-3</c:v>
                </c:pt>
                <c:pt idx="2425" formatCode="General">
                  <c:v>5.6055840000000003E-3</c:v>
                </c:pt>
                <c:pt idx="2426" formatCode="General">
                  <c:v>5.579138E-3</c:v>
                </c:pt>
                <c:pt idx="2427" formatCode="General">
                  <c:v>5.554041E-3</c:v>
                </c:pt>
                <c:pt idx="2428" formatCode="General">
                  <c:v>5.536376E-3</c:v>
                </c:pt>
                <c:pt idx="2429" formatCode="General">
                  <c:v>5.5390550000000002E-3</c:v>
                </c:pt>
                <c:pt idx="2430" formatCode="General">
                  <c:v>5.5560369999999998E-3</c:v>
                </c:pt>
                <c:pt idx="2431" formatCode="General">
                  <c:v>5.5823039999999997E-3</c:v>
                </c:pt>
                <c:pt idx="2432" formatCode="General">
                  <c:v>5.6114939999999999E-3</c:v>
                </c:pt>
                <c:pt idx="2433" formatCode="General">
                  <c:v>5.6370140000000001E-3</c:v>
                </c:pt>
                <c:pt idx="2434" formatCode="General">
                  <c:v>5.6640070000000004E-3</c:v>
                </c:pt>
                <c:pt idx="2435" formatCode="General">
                  <c:v>5.6924000000000002E-3</c:v>
                </c:pt>
                <c:pt idx="2436" formatCode="General">
                  <c:v>5.7192199999999997E-3</c:v>
                </c:pt>
                <c:pt idx="2437" formatCode="General">
                  <c:v>5.7461259999999998E-3</c:v>
                </c:pt>
                <c:pt idx="2438" formatCode="General">
                  <c:v>5.7632589999999997E-3</c:v>
                </c:pt>
                <c:pt idx="2439" formatCode="General">
                  <c:v>5.7624909999999998E-3</c:v>
                </c:pt>
                <c:pt idx="2440" formatCode="General">
                  <c:v>5.7465570000000002E-3</c:v>
                </c:pt>
                <c:pt idx="2441" formatCode="General">
                  <c:v>5.7215030000000002E-3</c:v>
                </c:pt>
                <c:pt idx="2442" formatCode="General">
                  <c:v>5.6955089999999996E-3</c:v>
                </c:pt>
                <c:pt idx="2443" formatCode="General">
                  <c:v>5.6731339999999998E-3</c:v>
                </c:pt>
                <c:pt idx="2444" formatCode="General">
                  <c:v>5.6498970000000001E-3</c:v>
                </c:pt>
                <c:pt idx="2445" formatCode="General">
                  <c:v>5.6411650000000001E-3</c:v>
                </c:pt>
                <c:pt idx="2446" formatCode="General">
                  <c:v>5.6481880000000002E-3</c:v>
                </c:pt>
                <c:pt idx="2447" formatCode="General">
                  <c:v>5.67141E-3</c:v>
                </c:pt>
                <c:pt idx="2448" formatCode="General">
                  <c:v>5.6983670000000002E-3</c:v>
                </c:pt>
                <c:pt idx="2449" formatCode="General">
                  <c:v>5.727729E-3</c:v>
                </c:pt>
                <c:pt idx="2450" formatCode="General">
                  <c:v>5.7562150000000003E-3</c:v>
                </c:pt>
                <c:pt idx="2451" formatCode="General">
                  <c:v>5.7836959999999996E-3</c:v>
                </c:pt>
                <c:pt idx="2452" formatCode="General">
                  <c:v>5.8106670000000003E-3</c:v>
                </c:pt>
                <c:pt idx="2453" formatCode="General">
                  <c:v>5.8392749999999997E-3</c:v>
                </c:pt>
                <c:pt idx="2454" formatCode="General">
                  <c:v>5.8643000000000002E-3</c:v>
                </c:pt>
                <c:pt idx="2455" formatCode="General">
                  <c:v>5.8762490000000001E-3</c:v>
                </c:pt>
                <c:pt idx="2456" formatCode="General">
                  <c:v>5.8706690000000002E-3</c:v>
                </c:pt>
                <c:pt idx="2457" formatCode="General">
                  <c:v>5.8507000000000003E-3</c:v>
                </c:pt>
                <c:pt idx="2458" formatCode="General">
                  <c:v>5.8271970000000001E-3</c:v>
                </c:pt>
                <c:pt idx="2459" formatCode="General">
                  <c:v>5.802158E-3</c:v>
                </c:pt>
                <c:pt idx="2460" formatCode="General">
                  <c:v>5.7792800000000004E-3</c:v>
                </c:pt>
                <c:pt idx="2461" formatCode="General">
                  <c:v>5.7595540000000001E-3</c:v>
                </c:pt>
                <c:pt idx="2462" formatCode="General">
                  <c:v>5.7494010000000003E-3</c:v>
                </c:pt>
                <c:pt idx="2463" formatCode="General">
                  <c:v>5.7593389999999996E-3</c:v>
                </c:pt>
                <c:pt idx="2464" formatCode="General">
                  <c:v>5.7826190000000001E-3</c:v>
                </c:pt>
                <c:pt idx="2465" formatCode="General">
                  <c:v>5.8095250000000003E-3</c:v>
                </c:pt>
                <c:pt idx="2466" formatCode="General">
                  <c:v>5.8381049999999997E-3</c:v>
                </c:pt>
                <c:pt idx="2467" formatCode="General">
                  <c:v>5.8650250000000003E-3</c:v>
                </c:pt>
                <c:pt idx="2468" formatCode="General">
                  <c:v>5.894201E-3</c:v>
                </c:pt>
                <c:pt idx="2469" formatCode="General">
                  <c:v>5.9216240000000003E-3</c:v>
                </c:pt>
                <c:pt idx="2470" formatCode="General">
                  <c:v>5.9495140000000004E-3</c:v>
                </c:pt>
                <c:pt idx="2471" formatCode="General">
                  <c:v>5.9775330000000002E-3</c:v>
                </c:pt>
                <c:pt idx="2472" formatCode="General">
                  <c:v>5.9946519999999996E-3</c:v>
                </c:pt>
                <c:pt idx="2473" formatCode="General">
                  <c:v>5.9888650000000003E-3</c:v>
                </c:pt>
                <c:pt idx="2474" formatCode="General">
                  <c:v>5.9718610000000002E-3</c:v>
                </c:pt>
                <c:pt idx="2475" formatCode="General">
                  <c:v>5.9498010000000002E-3</c:v>
                </c:pt>
                <c:pt idx="2476" formatCode="General">
                  <c:v>5.9275700000000001E-3</c:v>
                </c:pt>
                <c:pt idx="2477" formatCode="General">
                  <c:v>5.9046059999999997E-3</c:v>
                </c:pt>
                <c:pt idx="2478" formatCode="General">
                  <c:v>5.8821660000000003E-3</c:v>
                </c:pt>
                <c:pt idx="2479" formatCode="General">
                  <c:v>5.8660810000000004E-3</c:v>
                </c:pt>
                <c:pt idx="2480" formatCode="General">
                  <c:v>5.8550369999999996E-3</c:v>
                </c:pt>
                <c:pt idx="2481" formatCode="General">
                  <c:v>5.85704E-3</c:v>
                </c:pt>
                <c:pt idx="2482" formatCode="General">
                  <c:v>5.8744390000000004E-3</c:v>
                </c:pt>
                <c:pt idx="2483" formatCode="General">
                  <c:v>5.9037660000000004E-3</c:v>
                </c:pt>
                <c:pt idx="2484" formatCode="General">
                  <c:v>5.9354969999999996E-3</c:v>
                </c:pt>
                <c:pt idx="2485" formatCode="General">
                  <c:v>5.966224E-3</c:v>
                </c:pt>
                <c:pt idx="2486" formatCode="General">
                  <c:v>6.0008140000000001E-3</c:v>
                </c:pt>
                <c:pt idx="2487" formatCode="General">
                  <c:v>6.0370040000000003E-3</c:v>
                </c:pt>
                <c:pt idx="2488" formatCode="General">
                  <c:v>6.0708899999999998E-3</c:v>
                </c:pt>
                <c:pt idx="2489" formatCode="General">
                  <c:v>6.0991400000000003E-3</c:v>
                </c:pt>
                <c:pt idx="2490" formatCode="General">
                  <c:v>6.1195759999999998E-3</c:v>
                </c:pt>
                <c:pt idx="2491" formatCode="General">
                  <c:v>6.1266489999999996E-3</c:v>
                </c:pt>
                <c:pt idx="2492" formatCode="General">
                  <c:v>6.1180109999999996E-3</c:v>
                </c:pt>
                <c:pt idx="2493" formatCode="General">
                  <c:v>6.0984999999999998E-3</c:v>
                </c:pt>
                <c:pt idx="2494" formatCode="General">
                  <c:v>6.0774109999999996E-3</c:v>
                </c:pt>
                <c:pt idx="2495" formatCode="General">
                  <c:v>6.057247E-3</c:v>
                </c:pt>
                <c:pt idx="2496" formatCode="General">
                  <c:v>6.0326240000000003E-3</c:v>
                </c:pt>
                <c:pt idx="2497" formatCode="General">
                  <c:v>6.0096819999999997E-3</c:v>
                </c:pt>
                <c:pt idx="2498" formatCode="General">
                  <c:v>5.9868040000000001E-3</c:v>
                </c:pt>
                <c:pt idx="2499" formatCode="General">
                  <c:v>5.9745249999999996E-3</c:v>
                </c:pt>
                <c:pt idx="2500" formatCode="General">
                  <c:v>5.9849580000000003E-3</c:v>
                </c:pt>
                <c:pt idx="2501" formatCode="General">
                  <c:v>6.0069030000000001E-3</c:v>
                </c:pt>
                <c:pt idx="2502" formatCode="General">
                  <c:v>6.035777E-3</c:v>
                </c:pt>
                <c:pt idx="2503" formatCode="General">
                  <c:v>6.0679970000000003E-3</c:v>
                </c:pt>
                <c:pt idx="2504" formatCode="General">
                  <c:v>6.0997209999999998E-3</c:v>
                </c:pt>
                <c:pt idx="2505" formatCode="General">
                  <c:v>6.1303970000000001E-3</c:v>
                </c:pt>
                <c:pt idx="2506" formatCode="General">
                  <c:v>6.1610090000000003E-3</c:v>
                </c:pt>
                <c:pt idx="2507" formatCode="General">
                  <c:v>6.189043E-3</c:v>
                </c:pt>
                <c:pt idx="2508" formatCode="General">
                  <c:v>6.2190659999999997E-3</c:v>
                </c:pt>
                <c:pt idx="2509" formatCode="General">
                  <c:v>6.237261E-3</c:v>
                </c:pt>
                <c:pt idx="2510" formatCode="General">
                  <c:v>6.2370100000000003E-3</c:v>
                </c:pt>
                <c:pt idx="2511" formatCode="General">
                  <c:v>6.2265910000000001E-3</c:v>
                </c:pt>
                <c:pt idx="2512" formatCode="General">
                  <c:v>6.2101400000000003E-3</c:v>
                </c:pt>
                <c:pt idx="2513" formatCode="General">
                  <c:v>6.1885760000000003E-3</c:v>
                </c:pt>
                <c:pt idx="2514" formatCode="General">
                  <c:v>6.1670839999999998E-3</c:v>
                </c:pt>
                <c:pt idx="2515" formatCode="General">
                  <c:v>6.1471290000000003E-3</c:v>
                </c:pt>
                <c:pt idx="2516" formatCode="General">
                  <c:v>6.1291119999999999E-3</c:v>
                </c:pt>
                <c:pt idx="2517" formatCode="General">
                  <c:v>6.1201939999999998E-3</c:v>
                </c:pt>
                <c:pt idx="2518" formatCode="General">
                  <c:v>6.1217160000000001E-3</c:v>
                </c:pt>
                <c:pt idx="2519" formatCode="General">
                  <c:v>6.1396030000000004E-3</c:v>
                </c:pt>
                <c:pt idx="2520" formatCode="General">
                  <c:v>6.1667680000000004E-3</c:v>
                </c:pt>
                <c:pt idx="2521" formatCode="General">
                  <c:v>6.1928419999999996E-3</c:v>
                </c:pt>
                <c:pt idx="2522" formatCode="General">
                  <c:v>6.2209830000000002E-3</c:v>
                </c:pt>
                <c:pt idx="2523" formatCode="General">
                  <c:v>6.2507109999999999E-3</c:v>
                </c:pt>
                <c:pt idx="2524" formatCode="General">
                  <c:v>6.2804610000000002E-3</c:v>
                </c:pt>
                <c:pt idx="2525" formatCode="General">
                  <c:v>6.3091989999999997E-3</c:v>
                </c:pt>
                <c:pt idx="2526" formatCode="General">
                  <c:v>6.3382009999999999E-3</c:v>
                </c:pt>
                <c:pt idx="2527" formatCode="General">
                  <c:v>6.3597439999999996E-3</c:v>
                </c:pt>
                <c:pt idx="2528" formatCode="General">
                  <c:v>6.3699189999999999E-3</c:v>
                </c:pt>
                <c:pt idx="2529" formatCode="General">
                  <c:v>6.3647850000000004E-3</c:v>
                </c:pt>
                <c:pt idx="2530" formatCode="General">
                  <c:v>6.3467899999999997E-3</c:v>
                </c:pt>
                <c:pt idx="2531" formatCode="General">
                  <c:v>6.3264970000000004E-3</c:v>
                </c:pt>
                <c:pt idx="2532" formatCode="General">
                  <c:v>6.3066420000000003E-3</c:v>
                </c:pt>
                <c:pt idx="2533" formatCode="General">
                  <c:v>6.2873039999999996E-3</c:v>
                </c:pt>
                <c:pt idx="2534" formatCode="General">
                  <c:v>6.267112E-3</c:v>
                </c:pt>
                <c:pt idx="2535" formatCode="General">
                  <c:v>6.2509549999999999E-3</c:v>
                </c:pt>
                <c:pt idx="2536" formatCode="General">
                  <c:v>6.2375420000000004E-3</c:v>
                </c:pt>
                <c:pt idx="2537" formatCode="General">
                  <c:v>6.2434079999999998E-3</c:v>
                </c:pt>
                <c:pt idx="2538" formatCode="General">
                  <c:v>6.2645629999999999E-3</c:v>
                </c:pt>
                <c:pt idx="2539" formatCode="General">
                  <c:v>6.2939609999999998E-3</c:v>
                </c:pt>
                <c:pt idx="2540" formatCode="General">
                  <c:v>6.324522E-3</c:v>
                </c:pt>
                <c:pt idx="2541" formatCode="General">
                  <c:v>6.3562109999999996E-3</c:v>
                </c:pt>
                <c:pt idx="2542" formatCode="General">
                  <c:v>6.3892209999999996E-3</c:v>
                </c:pt>
                <c:pt idx="2543" formatCode="General">
                  <c:v>6.4208879999999996E-3</c:v>
                </c:pt>
                <c:pt idx="2544" formatCode="General">
                  <c:v>6.4522679999999997E-3</c:v>
                </c:pt>
                <c:pt idx="2545" formatCode="General">
                  <c:v>6.4769700000000003E-3</c:v>
                </c:pt>
                <c:pt idx="2546" formatCode="General">
                  <c:v>6.5000559999999997E-3</c:v>
                </c:pt>
                <c:pt idx="2547" formatCode="General">
                  <c:v>6.5015209999999997E-3</c:v>
                </c:pt>
                <c:pt idx="2548" formatCode="General">
                  <c:v>6.4886170000000003E-3</c:v>
                </c:pt>
                <c:pt idx="2549" formatCode="General">
                  <c:v>6.4670170000000003E-3</c:v>
                </c:pt>
                <c:pt idx="2550" formatCode="General">
                  <c:v>6.445353E-3</c:v>
                </c:pt>
                <c:pt idx="2551" formatCode="General">
                  <c:v>6.4234510000000002E-3</c:v>
                </c:pt>
                <c:pt idx="2552" formatCode="General">
                  <c:v>6.3998270000000003E-3</c:v>
                </c:pt>
                <c:pt idx="2553" formatCode="General">
                  <c:v>6.3805320000000004E-3</c:v>
                </c:pt>
                <c:pt idx="2554" formatCode="General">
                  <c:v>6.363736E-3</c:v>
                </c:pt>
                <c:pt idx="2555" formatCode="General">
                  <c:v>6.3633489999999999E-3</c:v>
                </c:pt>
                <c:pt idx="2556" formatCode="General">
                  <c:v>6.3795270000000003E-3</c:v>
                </c:pt>
                <c:pt idx="2557" formatCode="General">
                  <c:v>6.4054209999999997E-3</c:v>
                </c:pt>
                <c:pt idx="2558" formatCode="General">
                  <c:v>6.4345749999999997E-3</c:v>
                </c:pt>
                <c:pt idx="2559" formatCode="General">
                  <c:v>6.4695810000000003E-3</c:v>
                </c:pt>
                <c:pt idx="2560" formatCode="General">
                  <c:v>6.5021100000000002E-3</c:v>
                </c:pt>
                <c:pt idx="2561" formatCode="General">
                  <c:v>6.5344670000000004E-3</c:v>
                </c:pt>
                <c:pt idx="2562" formatCode="General">
                  <c:v>6.5662409999999996E-3</c:v>
                </c:pt>
                <c:pt idx="2563" formatCode="General">
                  <c:v>6.5941890000000003E-3</c:v>
                </c:pt>
                <c:pt idx="2564" formatCode="General">
                  <c:v>6.6221789999999997E-3</c:v>
                </c:pt>
                <c:pt idx="2565" formatCode="General">
                  <c:v>6.6371370000000004E-3</c:v>
                </c:pt>
                <c:pt idx="2566" formatCode="General">
                  <c:v>6.6349390000000003E-3</c:v>
                </c:pt>
                <c:pt idx="2567" formatCode="General">
                  <c:v>6.6266320000000004E-3</c:v>
                </c:pt>
                <c:pt idx="2568" formatCode="General">
                  <c:v>6.6114440000000002E-3</c:v>
                </c:pt>
                <c:pt idx="2569" formatCode="General">
                  <c:v>6.5929250000000003E-3</c:v>
                </c:pt>
                <c:pt idx="2570" formatCode="General">
                  <c:v>6.5772210000000003E-3</c:v>
                </c:pt>
                <c:pt idx="2571" formatCode="General">
                  <c:v>6.5594410000000001E-3</c:v>
                </c:pt>
                <c:pt idx="2572" formatCode="General">
                  <c:v>6.5426670000000003E-3</c:v>
                </c:pt>
                <c:pt idx="2573" formatCode="General">
                  <c:v>6.5261649999999996E-3</c:v>
                </c:pt>
                <c:pt idx="2574" formatCode="General">
                  <c:v>6.515351E-3</c:v>
                </c:pt>
                <c:pt idx="2575" formatCode="General">
                  <c:v>6.5124709999999997E-3</c:v>
                </c:pt>
                <c:pt idx="2576" formatCode="General">
                  <c:v>6.5254470000000002E-3</c:v>
                </c:pt>
                <c:pt idx="2577" formatCode="General">
                  <c:v>6.548117E-3</c:v>
                </c:pt>
                <c:pt idx="2578" formatCode="General">
                  <c:v>6.5800499999999996E-3</c:v>
                </c:pt>
                <c:pt idx="2579" formatCode="General">
                  <c:v>6.6146319999999996E-3</c:v>
                </c:pt>
                <c:pt idx="2580" formatCode="General">
                  <c:v>6.6456320000000003E-3</c:v>
                </c:pt>
                <c:pt idx="2581" formatCode="General">
                  <c:v>6.6794319999999999E-3</c:v>
                </c:pt>
                <c:pt idx="2582" formatCode="General">
                  <c:v>6.7113859999999997E-3</c:v>
                </c:pt>
                <c:pt idx="2583" formatCode="General">
                  <c:v>6.7467660000000004E-3</c:v>
                </c:pt>
                <c:pt idx="2584" formatCode="General">
                  <c:v>6.772803E-3</c:v>
                </c:pt>
                <c:pt idx="2585" formatCode="General">
                  <c:v>6.7915950000000001E-3</c:v>
                </c:pt>
                <c:pt idx="2586" formatCode="General">
                  <c:v>6.7922920000000001E-3</c:v>
                </c:pt>
                <c:pt idx="2587" formatCode="General">
                  <c:v>6.7812760000000001E-3</c:v>
                </c:pt>
                <c:pt idx="2588" formatCode="General">
                  <c:v>6.7667639999999998E-3</c:v>
                </c:pt>
                <c:pt idx="2589" formatCode="General">
                  <c:v>6.7488629999999999E-3</c:v>
                </c:pt>
                <c:pt idx="2590" formatCode="General">
                  <c:v>6.729891E-3</c:v>
                </c:pt>
                <c:pt idx="2591" formatCode="General">
                  <c:v>6.7138349999999996E-3</c:v>
                </c:pt>
                <c:pt idx="2592" formatCode="General">
                  <c:v>6.6969100000000004E-3</c:v>
                </c:pt>
                <c:pt idx="2593" formatCode="General">
                  <c:v>6.678247E-3</c:v>
                </c:pt>
                <c:pt idx="2594" formatCode="General">
                  <c:v>6.6656880000000003E-3</c:v>
                </c:pt>
                <c:pt idx="2595" formatCode="General">
                  <c:v>6.6637129999999999E-3</c:v>
                </c:pt>
                <c:pt idx="2596" formatCode="General">
                  <c:v>6.6741459999999997E-3</c:v>
                </c:pt>
                <c:pt idx="2597" formatCode="General">
                  <c:v>6.7021010000000002E-3</c:v>
                </c:pt>
                <c:pt idx="2598" formatCode="General">
                  <c:v>6.7323249999999999E-3</c:v>
                </c:pt>
                <c:pt idx="2599" formatCode="General">
                  <c:v>6.7625990000000002E-3</c:v>
                </c:pt>
                <c:pt idx="2600" formatCode="General">
                  <c:v>6.7993719999999997E-3</c:v>
                </c:pt>
                <c:pt idx="2601" formatCode="General">
                  <c:v>6.8321950000000001E-3</c:v>
                </c:pt>
                <c:pt idx="2602" formatCode="General">
                  <c:v>6.8664329999999999E-3</c:v>
                </c:pt>
                <c:pt idx="2603" formatCode="General">
                  <c:v>6.898782E-3</c:v>
                </c:pt>
                <c:pt idx="2604" formatCode="General">
                  <c:v>6.9275630000000003E-3</c:v>
                </c:pt>
                <c:pt idx="2605" formatCode="General">
                  <c:v>6.9441069999999997E-3</c:v>
                </c:pt>
                <c:pt idx="2606" formatCode="General">
                  <c:v>6.9495929999999996E-3</c:v>
                </c:pt>
                <c:pt idx="2607" formatCode="General">
                  <c:v>6.9392530000000003E-3</c:v>
                </c:pt>
                <c:pt idx="2608" formatCode="General">
                  <c:v>6.92072E-3</c:v>
                </c:pt>
                <c:pt idx="2609" formatCode="General">
                  <c:v>6.9044479999999997E-3</c:v>
                </c:pt>
                <c:pt idx="2610" formatCode="General">
                  <c:v>6.8841909999999996E-3</c:v>
                </c:pt>
                <c:pt idx="2611" formatCode="General">
                  <c:v>6.8654279999999998E-3</c:v>
                </c:pt>
                <c:pt idx="2612" formatCode="General">
                  <c:v>6.8464270000000004E-3</c:v>
                </c:pt>
                <c:pt idx="2613" formatCode="General">
                  <c:v>6.8302989999999997E-3</c:v>
                </c:pt>
                <c:pt idx="2614" formatCode="General">
                  <c:v>6.8145590000000004E-3</c:v>
                </c:pt>
                <c:pt idx="2615" formatCode="General">
                  <c:v>6.80577E-3</c:v>
                </c:pt>
                <c:pt idx="2616" formatCode="General">
                  <c:v>6.8106390000000003E-3</c:v>
                </c:pt>
                <c:pt idx="2617" formatCode="General">
                  <c:v>6.8261270000000004E-3</c:v>
                </c:pt>
                <c:pt idx="2618" formatCode="General">
                  <c:v>6.8527390000000001E-3</c:v>
                </c:pt>
                <c:pt idx="2619" formatCode="General">
                  <c:v>6.889175E-3</c:v>
                </c:pt>
                <c:pt idx="2620" formatCode="General">
                  <c:v>6.9267299999999999E-3</c:v>
                </c:pt>
                <c:pt idx="2621" formatCode="General">
                  <c:v>6.962691E-3</c:v>
                </c:pt>
                <c:pt idx="2622" formatCode="General">
                  <c:v>7.0010000000000003E-3</c:v>
                </c:pt>
                <c:pt idx="2623" formatCode="General">
                  <c:v>7.0371840000000001E-3</c:v>
                </c:pt>
                <c:pt idx="2624" formatCode="General">
                  <c:v>7.0705100000000003E-3</c:v>
                </c:pt>
                <c:pt idx="2625" formatCode="General">
                  <c:v>7.0975819999999998E-3</c:v>
                </c:pt>
                <c:pt idx="2626" formatCode="General">
                  <c:v>7.1118570000000001E-3</c:v>
                </c:pt>
                <c:pt idx="2627" formatCode="General">
                  <c:v>7.1172429999999997E-3</c:v>
                </c:pt>
                <c:pt idx="2628" formatCode="General">
                  <c:v>7.1097749999999996E-3</c:v>
                </c:pt>
                <c:pt idx="2629" formatCode="General">
                  <c:v>7.0917150000000002E-3</c:v>
                </c:pt>
                <c:pt idx="2630" formatCode="General">
                  <c:v>7.0731029999999999E-3</c:v>
                </c:pt>
                <c:pt idx="2631" formatCode="General">
                  <c:v>7.0533480000000001E-3</c:v>
                </c:pt>
                <c:pt idx="2632" formatCode="General">
                  <c:v>7.0361290000000003E-3</c:v>
                </c:pt>
                <c:pt idx="2633" formatCode="General">
                  <c:v>7.0192750000000002E-3</c:v>
                </c:pt>
                <c:pt idx="2634" formatCode="General">
                  <c:v>7.0034060000000002E-3</c:v>
                </c:pt>
                <c:pt idx="2635" formatCode="General">
                  <c:v>6.9866390000000002E-3</c:v>
                </c:pt>
                <c:pt idx="2636" formatCode="General">
                  <c:v>6.9720980000000004E-3</c:v>
                </c:pt>
                <c:pt idx="2637" formatCode="General">
                  <c:v>6.9598189999999999E-3</c:v>
                </c:pt>
                <c:pt idx="2638" formatCode="General">
                  <c:v>6.9695850000000004E-3</c:v>
                </c:pt>
                <c:pt idx="2639" formatCode="General">
                  <c:v>6.9943009999999996E-3</c:v>
                </c:pt>
                <c:pt idx="2640" formatCode="General">
                  <c:v>7.0302979999999999E-3</c:v>
                </c:pt>
                <c:pt idx="2641" formatCode="General">
                  <c:v>7.0667769999999998E-3</c:v>
                </c:pt>
                <c:pt idx="2642" formatCode="General">
                  <c:v>7.100332E-3</c:v>
                </c:pt>
                <c:pt idx="2643" formatCode="General">
                  <c:v>7.1329180000000002E-3</c:v>
                </c:pt>
                <c:pt idx="2644" formatCode="General">
                  <c:v>7.1681540000000004E-3</c:v>
                </c:pt>
                <c:pt idx="2645" formatCode="General">
                  <c:v>7.2035559999999998E-3</c:v>
                </c:pt>
                <c:pt idx="2646" formatCode="General">
                  <c:v>7.2354380000000003E-3</c:v>
                </c:pt>
                <c:pt idx="2647" formatCode="General">
                  <c:v>7.2637880000000002E-3</c:v>
                </c:pt>
                <c:pt idx="2648" formatCode="General">
                  <c:v>7.2743720000000003E-3</c:v>
                </c:pt>
                <c:pt idx="2649" formatCode="General">
                  <c:v>7.2675429999999996E-3</c:v>
                </c:pt>
                <c:pt idx="2650" formatCode="General">
                  <c:v>7.2508770000000002E-3</c:v>
                </c:pt>
                <c:pt idx="2651" formatCode="General">
                  <c:v>7.2336070000000004E-3</c:v>
                </c:pt>
                <c:pt idx="2652" formatCode="General">
                  <c:v>7.2149149999999997E-3</c:v>
                </c:pt>
                <c:pt idx="2653" formatCode="General">
                  <c:v>7.1975880000000004E-3</c:v>
                </c:pt>
                <c:pt idx="2654" formatCode="General">
                  <c:v>7.1771159999999999E-3</c:v>
                </c:pt>
                <c:pt idx="2655" formatCode="General">
                  <c:v>7.1551790000000002E-3</c:v>
                </c:pt>
                <c:pt idx="2656" formatCode="General">
                  <c:v>7.1378659999999997E-3</c:v>
                </c:pt>
                <c:pt idx="2657" formatCode="General">
                  <c:v>7.1246679999999998E-3</c:v>
                </c:pt>
                <c:pt idx="2658" formatCode="General">
                  <c:v>7.1280429999999997E-3</c:v>
                </c:pt>
                <c:pt idx="2659" formatCode="General">
                  <c:v>7.1437610000000002E-3</c:v>
                </c:pt>
                <c:pt idx="2660" formatCode="General">
                  <c:v>7.1722260000000003E-3</c:v>
                </c:pt>
                <c:pt idx="2661" formatCode="General">
                  <c:v>7.206507E-3</c:v>
                </c:pt>
                <c:pt idx="2662" formatCode="General">
                  <c:v>7.2438829999999996E-3</c:v>
                </c:pt>
                <c:pt idx="2663" formatCode="General">
                  <c:v>7.2820130000000004E-3</c:v>
                </c:pt>
                <c:pt idx="2664" formatCode="General">
                  <c:v>7.3189500000000003E-3</c:v>
                </c:pt>
                <c:pt idx="2665" formatCode="General">
                  <c:v>7.3575680000000001E-3</c:v>
                </c:pt>
                <c:pt idx="2666" formatCode="General">
                  <c:v>7.390672E-3</c:v>
                </c:pt>
                <c:pt idx="2667" formatCode="General">
                  <c:v>7.4219079999999996E-3</c:v>
                </c:pt>
                <c:pt idx="2668" formatCode="General">
                  <c:v>7.4343739999999997E-3</c:v>
                </c:pt>
                <c:pt idx="2669" formatCode="General">
                  <c:v>7.4359179999999997E-3</c:v>
                </c:pt>
                <c:pt idx="2670" formatCode="General">
                  <c:v>7.4225330000000003E-3</c:v>
                </c:pt>
                <c:pt idx="2671" formatCode="General">
                  <c:v>7.4070510000000004E-3</c:v>
                </c:pt>
                <c:pt idx="2672" formatCode="General">
                  <c:v>7.3872460000000001E-3</c:v>
                </c:pt>
                <c:pt idx="2673" formatCode="General">
                  <c:v>7.3659989999999998E-3</c:v>
                </c:pt>
                <c:pt idx="2674" formatCode="General">
                  <c:v>7.348205E-3</c:v>
                </c:pt>
                <c:pt idx="2675" formatCode="General">
                  <c:v>7.3307340000000002E-3</c:v>
                </c:pt>
                <c:pt idx="2676" formatCode="General">
                  <c:v>7.3131769999999997E-3</c:v>
                </c:pt>
                <c:pt idx="2677" formatCode="General">
                  <c:v>7.2947799999999998E-3</c:v>
                </c:pt>
                <c:pt idx="2678" formatCode="General">
                  <c:v>7.2896599999999999E-3</c:v>
                </c:pt>
                <c:pt idx="2679" formatCode="General">
                  <c:v>7.2980759999999997E-3</c:v>
                </c:pt>
                <c:pt idx="2680" formatCode="General">
                  <c:v>7.3216000000000002E-3</c:v>
                </c:pt>
                <c:pt idx="2681" formatCode="General">
                  <c:v>7.3509480000000004E-3</c:v>
                </c:pt>
                <c:pt idx="2682" formatCode="General">
                  <c:v>7.3862839999999999E-3</c:v>
                </c:pt>
                <c:pt idx="2683" formatCode="General">
                  <c:v>7.42124E-3</c:v>
                </c:pt>
                <c:pt idx="2684" formatCode="General">
                  <c:v>7.4575459999999998E-3</c:v>
                </c:pt>
                <c:pt idx="2685" formatCode="General">
                  <c:v>7.4948719999999996E-3</c:v>
                </c:pt>
                <c:pt idx="2686" formatCode="General">
                  <c:v>7.5364910000000002E-3</c:v>
                </c:pt>
                <c:pt idx="2687" formatCode="General">
                  <c:v>7.5707300000000003E-3</c:v>
                </c:pt>
                <c:pt idx="2688" formatCode="General">
                  <c:v>7.5932910000000003E-3</c:v>
                </c:pt>
                <c:pt idx="2689" formatCode="General">
                  <c:v>7.6036890000000003E-3</c:v>
                </c:pt>
                <c:pt idx="2690" formatCode="General">
                  <c:v>7.6001419999999998E-3</c:v>
                </c:pt>
                <c:pt idx="2691" formatCode="General">
                  <c:v>7.5879629999999997E-3</c:v>
                </c:pt>
                <c:pt idx="2692" formatCode="General">
                  <c:v>7.572769E-3</c:v>
                </c:pt>
                <c:pt idx="2693" formatCode="General">
                  <c:v>7.5598870000000004E-3</c:v>
                </c:pt>
                <c:pt idx="2694" formatCode="General">
                  <c:v>7.5433710000000001E-3</c:v>
                </c:pt>
                <c:pt idx="2695" formatCode="General">
                  <c:v>7.5273579999999996E-3</c:v>
                </c:pt>
                <c:pt idx="2696" formatCode="General">
                  <c:v>7.5075460000000004E-3</c:v>
                </c:pt>
                <c:pt idx="2697" formatCode="General">
                  <c:v>7.4928319999999996E-3</c:v>
                </c:pt>
                <c:pt idx="2698" formatCode="General">
                  <c:v>7.4807110000000001E-3</c:v>
                </c:pt>
                <c:pt idx="2699" formatCode="General">
                  <c:v>7.4711819999999998E-3</c:v>
                </c:pt>
                <c:pt idx="2700" formatCode="General">
                  <c:v>7.4760579999999998E-3</c:v>
                </c:pt>
                <c:pt idx="2701" formatCode="General">
                  <c:v>7.4986200000000001E-3</c:v>
                </c:pt>
                <c:pt idx="2702" formatCode="General">
                  <c:v>7.5300080000000004E-3</c:v>
                </c:pt>
                <c:pt idx="2703" formatCode="General">
                  <c:v>7.5649059999999997E-3</c:v>
                </c:pt>
                <c:pt idx="2704" formatCode="General">
                  <c:v>7.6011969999999996E-3</c:v>
                </c:pt>
                <c:pt idx="2705" formatCode="General">
                  <c:v>7.6372089999999998E-3</c:v>
                </c:pt>
                <c:pt idx="2706" formatCode="General">
                  <c:v>7.6744409999999997E-3</c:v>
                </c:pt>
                <c:pt idx="2707" formatCode="General">
                  <c:v>7.7109559999999997E-3</c:v>
                </c:pt>
                <c:pt idx="2708" formatCode="General">
                  <c:v>7.7452650000000003E-3</c:v>
                </c:pt>
                <c:pt idx="2709" formatCode="General">
                  <c:v>7.774642E-3</c:v>
                </c:pt>
                <c:pt idx="2710" formatCode="General">
                  <c:v>7.7911500000000002E-3</c:v>
                </c:pt>
                <c:pt idx="2711" formatCode="General">
                  <c:v>7.79161E-3</c:v>
                </c:pt>
                <c:pt idx="2712" formatCode="General">
                  <c:v>7.78081E-3</c:v>
                </c:pt>
                <c:pt idx="2713" formatCode="General">
                  <c:v>7.7644020000000001E-3</c:v>
                </c:pt>
                <c:pt idx="2714" formatCode="General">
                  <c:v>7.7506290000000002E-3</c:v>
                </c:pt>
                <c:pt idx="2715" formatCode="General">
                  <c:v>7.7310110000000003E-3</c:v>
                </c:pt>
                <c:pt idx="2716" formatCode="General">
                  <c:v>7.7143230000000004E-3</c:v>
                </c:pt>
                <c:pt idx="2717" formatCode="General">
                  <c:v>7.6984109999999996E-3</c:v>
                </c:pt>
                <c:pt idx="2718" formatCode="General">
                  <c:v>7.6821820000000001E-3</c:v>
                </c:pt>
                <c:pt idx="2719" formatCode="General">
                  <c:v>7.6670449999999999E-3</c:v>
                </c:pt>
                <c:pt idx="2720" formatCode="General">
                  <c:v>7.6539119999999997E-3</c:v>
                </c:pt>
                <c:pt idx="2721" formatCode="General">
                  <c:v>7.6494809999999996E-3</c:v>
                </c:pt>
                <c:pt idx="2722" formatCode="General">
                  <c:v>7.6553189999999998E-3</c:v>
                </c:pt>
                <c:pt idx="2723" formatCode="General">
                  <c:v>7.6824980000000003E-3</c:v>
                </c:pt>
                <c:pt idx="2724" formatCode="General">
                  <c:v>7.7158599999999997E-3</c:v>
                </c:pt>
                <c:pt idx="2725" formatCode="General">
                  <c:v>7.7553750000000001E-3</c:v>
                </c:pt>
                <c:pt idx="2726" formatCode="General">
                  <c:v>7.7904970000000004E-3</c:v>
                </c:pt>
                <c:pt idx="2727" formatCode="General">
                  <c:v>7.8265439999999995E-3</c:v>
                </c:pt>
                <c:pt idx="2728" formatCode="General">
                  <c:v>7.8611629999999991E-3</c:v>
                </c:pt>
                <c:pt idx="2729" formatCode="General">
                  <c:v>7.8963490000000004E-3</c:v>
                </c:pt>
                <c:pt idx="2730" formatCode="General">
                  <c:v>7.9272470000000001E-3</c:v>
                </c:pt>
                <c:pt idx="2731" formatCode="General">
                  <c:v>7.9489039999999997E-3</c:v>
                </c:pt>
                <c:pt idx="2732" formatCode="General">
                  <c:v>7.9621889999999997E-3</c:v>
                </c:pt>
                <c:pt idx="2733" formatCode="General">
                  <c:v>7.9561570000000002E-3</c:v>
                </c:pt>
                <c:pt idx="2734" formatCode="General">
                  <c:v>7.9403310000000001E-3</c:v>
                </c:pt>
                <c:pt idx="2735" formatCode="General">
                  <c:v>7.9239229999999994E-3</c:v>
                </c:pt>
                <c:pt idx="2736" formatCode="General">
                  <c:v>7.9088649999999993E-3</c:v>
                </c:pt>
                <c:pt idx="2737" formatCode="General">
                  <c:v>7.8918319999999997E-3</c:v>
                </c:pt>
                <c:pt idx="2738" formatCode="General">
                  <c:v>7.8749639999999999E-3</c:v>
                </c:pt>
                <c:pt idx="2739" formatCode="General">
                  <c:v>7.8590009999999991E-3</c:v>
                </c:pt>
                <c:pt idx="2740" formatCode="General">
                  <c:v>7.8430240000000005E-3</c:v>
                </c:pt>
                <c:pt idx="2741" formatCode="General">
                  <c:v>7.8329709999999993E-3</c:v>
                </c:pt>
                <c:pt idx="2742" formatCode="General">
                  <c:v>7.8410849999999994E-3</c:v>
                </c:pt>
                <c:pt idx="2743" formatCode="General">
                  <c:v>7.8635330000000007E-3</c:v>
                </c:pt>
                <c:pt idx="2744" formatCode="General">
                  <c:v>7.8935120000000001E-3</c:v>
                </c:pt>
                <c:pt idx="2745" formatCode="General">
                  <c:v>7.927534E-3</c:v>
                </c:pt>
                <c:pt idx="2746" formatCode="General">
                  <c:v>7.9631370000000003E-3</c:v>
                </c:pt>
                <c:pt idx="2747" formatCode="General">
                  <c:v>7.99945E-3</c:v>
                </c:pt>
                <c:pt idx="2748" formatCode="General">
                  <c:v>8.0355259999999994E-3</c:v>
                </c:pt>
                <c:pt idx="2749" formatCode="General">
                  <c:v>8.0682700000000006E-3</c:v>
                </c:pt>
                <c:pt idx="2750" formatCode="General">
                  <c:v>8.1045690000000007E-3</c:v>
                </c:pt>
                <c:pt idx="2751" formatCode="General">
                  <c:v>8.1335499999999998E-3</c:v>
                </c:pt>
                <c:pt idx="2752" formatCode="General">
                  <c:v>8.1448679999999996E-3</c:v>
                </c:pt>
                <c:pt idx="2753" formatCode="General">
                  <c:v>8.1374859999999993E-3</c:v>
                </c:pt>
                <c:pt idx="2754" formatCode="General">
                  <c:v>8.1225280000000004E-3</c:v>
                </c:pt>
                <c:pt idx="2755" formatCode="General">
                  <c:v>8.1035780000000002E-3</c:v>
                </c:pt>
                <c:pt idx="2756" formatCode="General">
                  <c:v>8.0821580000000007E-3</c:v>
                </c:pt>
                <c:pt idx="2757" formatCode="General">
                  <c:v>8.0618500000000006E-3</c:v>
                </c:pt>
                <c:pt idx="2758" formatCode="General">
                  <c:v>8.0428219999999998E-3</c:v>
                </c:pt>
                <c:pt idx="2759" formatCode="General">
                  <c:v>8.0277419999999992E-3</c:v>
                </c:pt>
                <c:pt idx="2760" formatCode="General">
                  <c:v>8.0132299999999997E-3</c:v>
                </c:pt>
                <c:pt idx="2761" formatCode="General">
                  <c:v>8.0143000000000002E-3</c:v>
                </c:pt>
                <c:pt idx="2762" formatCode="General">
                  <c:v>8.0306289999999992E-3</c:v>
                </c:pt>
                <c:pt idx="2763" formatCode="General">
                  <c:v>8.0540379999999995E-3</c:v>
                </c:pt>
                <c:pt idx="2764" formatCode="General">
                  <c:v>8.0834140000000006E-3</c:v>
                </c:pt>
                <c:pt idx="2765" formatCode="General">
                  <c:v>8.1193040000000008E-3</c:v>
                </c:pt>
                <c:pt idx="2766" formatCode="General">
                  <c:v>8.1524219999999994E-3</c:v>
                </c:pt>
                <c:pt idx="2767" formatCode="General">
                  <c:v>8.1830040000000007E-3</c:v>
                </c:pt>
                <c:pt idx="2768" formatCode="General">
                  <c:v>8.2164239999999999E-3</c:v>
                </c:pt>
                <c:pt idx="2769" formatCode="General">
                  <c:v>8.2473730000000006E-3</c:v>
                </c:pt>
                <c:pt idx="2770" formatCode="General">
                  <c:v>8.2740780000000007E-3</c:v>
                </c:pt>
                <c:pt idx="2771" formatCode="General">
                  <c:v>8.2869680000000005E-3</c:v>
                </c:pt>
                <c:pt idx="2772" formatCode="General">
                  <c:v>8.2814599999999992E-3</c:v>
                </c:pt>
                <c:pt idx="2773" formatCode="General">
                  <c:v>8.2726420000000002E-3</c:v>
                </c:pt>
                <c:pt idx="2774" formatCode="General">
                  <c:v>8.2600899999999994E-3</c:v>
                </c:pt>
                <c:pt idx="2775" formatCode="General">
                  <c:v>8.2391219999999998E-3</c:v>
                </c:pt>
                <c:pt idx="2776" formatCode="General">
                  <c:v>8.2196549999999993E-3</c:v>
                </c:pt>
                <c:pt idx="2777" formatCode="General">
                  <c:v>8.2005619999999998E-3</c:v>
                </c:pt>
                <c:pt idx="2778" formatCode="General">
                  <c:v>8.1832129999999999E-3</c:v>
                </c:pt>
                <c:pt idx="2779" formatCode="General">
                  <c:v>8.1754359999999995E-3</c:v>
                </c:pt>
                <c:pt idx="2780" formatCode="General">
                  <c:v>8.1868319999999998E-3</c:v>
                </c:pt>
                <c:pt idx="2781" formatCode="General">
                  <c:v>8.2106929999999998E-3</c:v>
                </c:pt>
                <c:pt idx="2782" formatCode="General">
                  <c:v>8.2425899999999993E-3</c:v>
                </c:pt>
                <c:pt idx="2783" formatCode="General">
                  <c:v>8.275457E-3</c:v>
                </c:pt>
                <c:pt idx="2784" formatCode="General">
                  <c:v>8.3060389999999994E-3</c:v>
                </c:pt>
                <c:pt idx="2785" formatCode="General">
                  <c:v>8.34004E-3</c:v>
                </c:pt>
                <c:pt idx="2786" formatCode="General">
                  <c:v>8.3737689999999997E-3</c:v>
                </c:pt>
                <c:pt idx="2787" formatCode="General">
                  <c:v>8.4083290000000008E-3</c:v>
                </c:pt>
                <c:pt idx="2788" formatCode="General">
                  <c:v>8.4389770000000003E-3</c:v>
                </c:pt>
                <c:pt idx="2789" formatCode="General">
                  <c:v>8.4589109999999995E-3</c:v>
                </c:pt>
                <c:pt idx="2790" formatCode="General">
                  <c:v>8.4631410000000004E-3</c:v>
                </c:pt>
                <c:pt idx="2791" formatCode="General">
                  <c:v>8.4525490000000002E-3</c:v>
                </c:pt>
                <c:pt idx="2792" formatCode="General">
                  <c:v>8.4355950000000006E-3</c:v>
                </c:pt>
                <c:pt idx="2793" formatCode="General">
                  <c:v>8.4156040000000001E-3</c:v>
                </c:pt>
                <c:pt idx="2794" formatCode="General">
                  <c:v>8.3966900000000001E-3</c:v>
                </c:pt>
                <c:pt idx="2795" formatCode="General">
                  <c:v>8.3771929999999998E-3</c:v>
                </c:pt>
                <c:pt idx="2796" formatCode="General">
                  <c:v>8.3603340000000005E-3</c:v>
                </c:pt>
                <c:pt idx="2797" formatCode="General">
                  <c:v>8.3539070000000007E-3</c:v>
                </c:pt>
                <c:pt idx="2798" formatCode="General">
                  <c:v>8.3628750000000005E-3</c:v>
                </c:pt>
                <c:pt idx="2799" formatCode="General">
                  <c:v>8.3838650000000008E-3</c:v>
                </c:pt>
                <c:pt idx="2800" formatCode="General">
                  <c:v>8.4135000000000008E-3</c:v>
                </c:pt>
                <c:pt idx="2801" formatCode="General">
                  <c:v>8.4466669999999997E-3</c:v>
                </c:pt>
                <c:pt idx="2802" formatCode="General">
                  <c:v>8.4803310000000007E-3</c:v>
                </c:pt>
                <c:pt idx="2803" formatCode="General">
                  <c:v>8.5156680000000005E-3</c:v>
                </c:pt>
                <c:pt idx="2804" formatCode="General">
                  <c:v>8.5503650000000007E-3</c:v>
                </c:pt>
                <c:pt idx="2805" formatCode="General">
                  <c:v>8.5818890000000005E-3</c:v>
                </c:pt>
                <c:pt idx="2806" formatCode="General">
                  <c:v>8.6121340000000005E-3</c:v>
                </c:pt>
                <c:pt idx="2807" formatCode="General">
                  <c:v>8.632621E-3</c:v>
                </c:pt>
                <c:pt idx="2808" formatCode="General">
                  <c:v>8.6376549999999993E-3</c:v>
                </c:pt>
                <c:pt idx="2809" formatCode="General">
                  <c:v>8.6315149999999993E-3</c:v>
                </c:pt>
                <c:pt idx="2810" formatCode="General">
                  <c:v>8.6131899999999997E-3</c:v>
                </c:pt>
                <c:pt idx="2811" formatCode="General">
                  <c:v>8.5958409999999999E-3</c:v>
                </c:pt>
                <c:pt idx="2812" formatCode="General">
                  <c:v>8.5759140000000005E-3</c:v>
                </c:pt>
                <c:pt idx="2813" formatCode="General">
                  <c:v>8.5540990000000008E-3</c:v>
                </c:pt>
                <c:pt idx="2814" formatCode="General">
                  <c:v>8.5345249999999994E-3</c:v>
                </c:pt>
                <c:pt idx="2815" formatCode="General">
                  <c:v>8.5208239999999998E-3</c:v>
                </c:pt>
                <c:pt idx="2816" formatCode="General">
                  <c:v>8.5188920000000001E-3</c:v>
                </c:pt>
                <c:pt idx="2817" formatCode="General">
                  <c:v>8.5340650000000004E-3</c:v>
                </c:pt>
                <c:pt idx="2818" formatCode="General">
                  <c:v>8.5619119999999996E-3</c:v>
                </c:pt>
                <c:pt idx="2819" formatCode="General">
                  <c:v>8.5955900000000002E-3</c:v>
                </c:pt>
                <c:pt idx="2820" formatCode="General">
                  <c:v>8.6322039999999992E-3</c:v>
                </c:pt>
                <c:pt idx="2821" formatCode="General">
                  <c:v>8.6654149999999992E-3</c:v>
                </c:pt>
                <c:pt idx="2822" formatCode="General">
                  <c:v>8.7029499999999992E-3</c:v>
                </c:pt>
                <c:pt idx="2823" formatCode="General">
                  <c:v>8.7431829999999999E-3</c:v>
                </c:pt>
                <c:pt idx="2824" formatCode="General">
                  <c:v>8.7825400000000001E-3</c:v>
                </c:pt>
                <c:pt idx="2825" formatCode="General">
                  <c:v>8.8154570000000005E-3</c:v>
                </c:pt>
                <c:pt idx="2826" formatCode="General">
                  <c:v>8.8377249999999994E-3</c:v>
                </c:pt>
                <c:pt idx="2827" formatCode="General">
                  <c:v>8.8404169999999997E-3</c:v>
                </c:pt>
                <c:pt idx="2828" formatCode="General">
                  <c:v>8.8305080000000008E-3</c:v>
                </c:pt>
                <c:pt idx="2829" formatCode="General">
                  <c:v>8.8187030000000007E-3</c:v>
                </c:pt>
                <c:pt idx="2830" formatCode="General">
                  <c:v>8.8042490000000001E-3</c:v>
                </c:pt>
                <c:pt idx="2831" formatCode="General">
                  <c:v>8.7895560000000005E-3</c:v>
                </c:pt>
                <c:pt idx="2832" formatCode="General">
                  <c:v>8.7735650000000005E-3</c:v>
                </c:pt>
                <c:pt idx="2833" formatCode="General">
                  <c:v>8.7569350000000004E-3</c:v>
                </c:pt>
                <c:pt idx="2834" formatCode="General">
                  <c:v>8.7405480000000008E-3</c:v>
                </c:pt>
                <c:pt idx="2835" formatCode="General">
                  <c:v>8.7286210000000006E-3</c:v>
                </c:pt>
                <c:pt idx="2836" formatCode="General">
                  <c:v>8.7248789999999996E-3</c:v>
                </c:pt>
                <c:pt idx="2837" formatCode="General">
                  <c:v>8.7397800000000008E-3</c:v>
                </c:pt>
                <c:pt idx="2838" formatCode="General">
                  <c:v>8.7646389999999994E-3</c:v>
                </c:pt>
                <c:pt idx="2839" formatCode="General">
                  <c:v>8.7995880000000005E-3</c:v>
                </c:pt>
                <c:pt idx="2840" formatCode="General">
                  <c:v>8.835542E-3</c:v>
                </c:pt>
                <c:pt idx="2841" formatCode="General">
                  <c:v>8.8740020000000006E-3</c:v>
                </c:pt>
                <c:pt idx="2842" formatCode="General">
                  <c:v>8.9132240000000008E-3</c:v>
                </c:pt>
                <c:pt idx="2843" formatCode="General">
                  <c:v>8.9509800000000007E-3</c:v>
                </c:pt>
                <c:pt idx="2844" formatCode="General">
                  <c:v>8.9884709999999996E-3</c:v>
                </c:pt>
                <c:pt idx="2845" formatCode="General">
                  <c:v>9.0227369999999994E-3</c:v>
                </c:pt>
                <c:pt idx="2846" formatCode="General">
                  <c:v>9.0498239999999997E-3</c:v>
                </c:pt>
                <c:pt idx="2847" formatCode="General">
                  <c:v>9.0592799999999994E-3</c:v>
                </c:pt>
                <c:pt idx="2848" formatCode="General">
                  <c:v>9.0577939999999992E-3</c:v>
                </c:pt>
                <c:pt idx="2849" formatCode="General">
                  <c:v>9.0454070000000001E-3</c:v>
                </c:pt>
                <c:pt idx="2850" formatCode="General">
                  <c:v>9.0311460000000003E-3</c:v>
                </c:pt>
                <c:pt idx="2851" formatCode="General">
                  <c:v>9.0151980000000003E-3</c:v>
                </c:pt>
                <c:pt idx="2852" formatCode="General">
                  <c:v>8.9995509999999997E-3</c:v>
                </c:pt>
                <c:pt idx="2853" formatCode="General">
                  <c:v>8.9848940000000002E-3</c:v>
                </c:pt>
                <c:pt idx="2854" formatCode="General">
                  <c:v>8.9695710000000008E-3</c:v>
                </c:pt>
                <c:pt idx="2855" formatCode="General">
                  <c:v>8.9556619999999997E-3</c:v>
                </c:pt>
                <c:pt idx="2856" formatCode="General">
                  <c:v>8.9528109999999998E-3</c:v>
                </c:pt>
                <c:pt idx="2857" formatCode="General">
                  <c:v>8.9612270000000004E-3</c:v>
                </c:pt>
                <c:pt idx="2858" formatCode="General">
                  <c:v>8.9896409999999996E-3</c:v>
                </c:pt>
                <c:pt idx="2859" formatCode="General">
                  <c:v>9.0203680000000008E-3</c:v>
                </c:pt>
                <c:pt idx="2860" formatCode="General">
                  <c:v>9.0587489999999996E-3</c:v>
                </c:pt>
                <c:pt idx="2861" formatCode="General">
                  <c:v>9.0983009999999996E-3</c:v>
                </c:pt>
                <c:pt idx="2862" formatCode="General">
                  <c:v>9.1348579999999992E-3</c:v>
                </c:pt>
                <c:pt idx="2863" formatCode="General">
                  <c:v>9.1711850000000001E-3</c:v>
                </c:pt>
                <c:pt idx="2864" formatCode="General">
                  <c:v>9.2086479999999998E-3</c:v>
                </c:pt>
                <c:pt idx="2865" formatCode="General">
                  <c:v>9.2460519999999994E-3</c:v>
                </c:pt>
                <c:pt idx="2866" formatCode="General">
                  <c:v>9.2687640000000005E-3</c:v>
                </c:pt>
                <c:pt idx="2867" formatCode="General">
                  <c:v>9.2836510000000004E-3</c:v>
                </c:pt>
                <c:pt idx="2868" formatCode="General">
                  <c:v>9.2799100000000006E-3</c:v>
                </c:pt>
                <c:pt idx="2869" formatCode="General">
                  <c:v>9.2678819999999999E-3</c:v>
                </c:pt>
                <c:pt idx="2870" formatCode="General">
                  <c:v>9.2514160000000002E-3</c:v>
                </c:pt>
                <c:pt idx="2871" formatCode="General">
                  <c:v>9.2362999999999994E-3</c:v>
                </c:pt>
                <c:pt idx="2872" formatCode="General">
                  <c:v>9.2226289999999995E-3</c:v>
                </c:pt>
                <c:pt idx="2873" formatCode="General">
                  <c:v>9.2095379999999998E-3</c:v>
                </c:pt>
                <c:pt idx="2874" formatCode="General">
                  <c:v>9.1945020000000002E-3</c:v>
                </c:pt>
                <c:pt idx="2875" formatCode="General">
                  <c:v>9.1811949999999996E-3</c:v>
                </c:pt>
                <c:pt idx="2876" formatCode="General">
                  <c:v>9.1775759999999998E-3</c:v>
                </c:pt>
                <c:pt idx="2877" formatCode="General">
                  <c:v>9.1814400000000008E-3</c:v>
                </c:pt>
                <c:pt idx="2878" formatCode="General">
                  <c:v>9.1964760000000003E-3</c:v>
                </c:pt>
                <c:pt idx="2879" formatCode="General">
                  <c:v>9.2299519999999996E-3</c:v>
                </c:pt>
                <c:pt idx="2880" formatCode="General">
                  <c:v>9.2701650000000003E-3</c:v>
                </c:pt>
                <c:pt idx="2881" formatCode="General">
                  <c:v>9.3093789999999996E-3</c:v>
                </c:pt>
                <c:pt idx="2882" formatCode="General">
                  <c:v>9.3473940000000002E-3</c:v>
                </c:pt>
                <c:pt idx="2883" formatCode="General">
                  <c:v>9.3867519999999999E-3</c:v>
                </c:pt>
                <c:pt idx="2884" formatCode="General">
                  <c:v>9.4262600000000005E-3</c:v>
                </c:pt>
                <c:pt idx="2885" formatCode="General">
                  <c:v>9.4653600000000008E-3</c:v>
                </c:pt>
                <c:pt idx="2886" formatCode="General">
                  <c:v>9.4988869999999993E-3</c:v>
                </c:pt>
                <c:pt idx="2887" formatCode="General">
                  <c:v>9.5229709999999999E-3</c:v>
                </c:pt>
                <c:pt idx="2888" formatCode="General">
                  <c:v>9.5343100000000007E-3</c:v>
                </c:pt>
                <c:pt idx="2889" formatCode="General">
                  <c:v>9.5302519999999995E-3</c:v>
                </c:pt>
                <c:pt idx="2890" formatCode="General">
                  <c:v>9.5193810000000004E-3</c:v>
                </c:pt>
                <c:pt idx="2891" formatCode="General">
                  <c:v>9.5090980000000006E-3</c:v>
                </c:pt>
                <c:pt idx="2892" formatCode="General">
                  <c:v>9.4994459999999999E-3</c:v>
                </c:pt>
                <c:pt idx="2893" formatCode="General">
                  <c:v>9.4887259999999994E-3</c:v>
                </c:pt>
                <c:pt idx="2894" formatCode="General">
                  <c:v>9.4796129999999996E-3</c:v>
                </c:pt>
                <c:pt idx="2895" formatCode="General">
                  <c:v>9.4694459999999994E-3</c:v>
                </c:pt>
                <c:pt idx="2896" formatCode="General">
                  <c:v>9.4550989999999998E-3</c:v>
                </c:pt>
                <c:pt idx="2897" formatCode="General">
                  <c:v>9.4442190000000002E-3</c:v>
                </c:pt>
                <c:pt idx="2898" formatCode="General">
                  <c:v>9.4357460000000001E-3</c:v>
                </c:pt>
                <c:pt idx="2899" formatCode="General">
                  <c:v>9.4274379999999998E-3</c:v>
                </c:pt>
                <c:pt idx="2900" formatCode="General">
                  <c:v>9.425147E-3</c:v>
                </c:pt>
                <c:pt idx="2901" formatCode="General">
                  <c:v>9.4329029999999994E-3</c:v>
                </c:pt>
                <c:pt idx="2902" formatCode="General">
                  <c:v>9.4577619999999998E-3</c:v>
                </c:pt>
                <c:pt idx="2903" formatCode="General">
                  <c:v>9.4898599999999993E-3</c:v>
                </c:pt>
                <c:pt idx="2904" formatCode="General">
                  <c:v>9.5289599999999995E-3</c:v>
                </c:pt>
                <c:pt idx="2905" formatCode="General">
                  <c:v>9.5708170000000006E-3</c:v>
                </c:pt>
                <c:pt idx="2906" formatCode="General">
                  <c:v>9.6162420000000005E-3</c:v>
                </c:pt>
                <c:pt idx="2907" formatCode="General">
                  <c:v>9.6559149999999993E-3</c:v>
                </c:pt>
                <c:pt idx="2908" formatCode="General">
                  <c:v>9.6962360000000004E-3</c:v>
                </c:pt>
                <c:pt idx="2909" formatCode="General">
                  <c:v>9.7381059999999998E-3</c:v>
                </c:pt>
                <c:pt idx="2910" formatCode="General">
                  <c:v>9.7730990000000004E-3</c:v>
                </c:pt>
                <c:pt idx="2911" formatCode="General">
                  <c:v>9.7975990000000006E-3</c:v>
                </c:pt>
                <c:pt idx="2912" formatCode="General">
                  <c:v>9.8036740000000001E-3</c:v>
                </c:pt>
                <c:pt idx="2913" formatCode="General">
                  <c:v>9.8034590000000005E-3</c:v>
                </c:pt>
                <c:pt idx="2914" formatCode="General">
                  <c:v>9.7954589999999994E-3</c:v>
                </c:pt>
                <c:pt idx="2915" formatCode="General">
                  <c:v>9.7843010000000005E-3</c:v>
                </c:pt>
                <c:pt idx="2916" formatCode="General">
                  <c:v>9.7739739999999995E-3</c:v>
                </c:pt>
                <c:pt idx="2917" formatCode="General">
                  <c:v>9.7624200000000008E-3</c:v>
                </c:pt>
                <c:pt idx="2918" formatCode="General">
                  <c:v>9.75175E-3</c:v>
                </c:pt>
                <c:pt idx="2919" formatCode="General">
                  <c:v>9.7398520000000002E-3</c:v>
                </c:pt>
                <c:pt idx="2920" formatCode="General">
                  <c:v>9.7287069999999996E-3</c:v>
                </c:pt>
                <c:pt idx="2921" formatCode="General">
                  <c:v>9.7147480000000005E-3</c:v>
                </c:pt>
                <c:pt idx="2922" formatCode="General">
                  <c:v>9.7054559999999995E-3</c:v>
                </c:pt>
                <c:pt idx="2923" formatCode="General">
                  <c:v>9.6980090000000005E-3</c:v>
                </c:pt>
                <c:pt idx="2924" formatCode="General">
                  <c:v>9.7028779999999999E-3</c:v>
                </c:pt>
                <c:pt idx="2925" formatCode="General">
                  <c:v>9.7156880000000001E-3</c:v>
                </c:pt>
                <c:pt idx="2926" formatCode="General">
                  <c:v>9.7377190000000006E-3</c:v>
                </c:pt>
                <c:pt idx="2927" formatCode="General">
                  <c:v>9.7744129999999992E-3</c:v>
                </c:pt>
                <c:pt idx="2928" formatCode="General">
                  <c:v>9.8144809999999999E-3</c:v>
                </c:pt>
                <c:pt idx="2929" formatCode="General">
                  <c:v>9.8554899999999997E-3</c:v>
                </c:pt>
                <c:pt idx="2930" formatCode="General">
                  <c:v>9.8980800000000001E-3</c:v>
                </c:pt>
                <c:pt idx="2931" formatCode="General">
                  <c:v>9.9430530000000003E-3</c:v>
                </c:pt>
                <c:pt idx="2932" formatCode="General">
                  <c:v>9.9858580000000002E-3</c:v>
                </c:pt>
                <c:pt idx="2933" formatCode="General">
                  <c:v>1.0025516999999999E-2</c:v>
                </c:pt>
                <c:pt idx="2934" formatCode="General">
                  <c:v>1.0051813E-2</c:v>
                </c:pt>
                <c:pt idx="2935" formatCode="General">
                  <c:v>1.0070232E-2</c:v>
                </c:pt>
                <c:pt idx="2936" formatCode="General">
                  <c:v>1.0079184999999999E-2</c:v>
                </c:pt>
                <c:pt idx="2937" formatCode="General">
                  <c:v>1.0075911E-2</c:v>
                </c:pt>
                <c:pt idx="2938" formatCode="General">
                  <c:v>1.0067459000000001E-2</c:v>
                </c:pt>
                <c:pt idx="2939" formatCode="General">
                  <c:v>1.0057923E-2</c:v>
                </c:pt>
                <c:pt idx="2940" formatCode="General">
                  <c:v>1.0046612999999999E-2</c:v>
                </c:pt>
                <c:pt idx="2941" formatCode="General">
                  <c:v>1.0037143E-2</c:v>
                </c:pt>
                <c:pt idx="2942" formatCode="General">
                  <c:v>1.0027463E-2</c:v>
                </c:pt>
                <c:pt idx="2943" formatCode="General">
                  <c:v>1.0016505E-2</c:v>
                </c:pt>
                <c:pt idx="2944" formatCode="General">
                  <c:v>1.0005432E-2</c:v>
                </c:pt>
                <c:pt idx="2945" formatCode="General">
                  <c:v>9.9953650000000008E-3</c:v>
                </c:pt>
                <c:pt idx="2946" formatCode="General">
                  <c:v>9.9854260000000004E-3</c:v>
                </c:pt>
                <c:pt idx="2947" formatCode="General">
                  <c:v>9.9845999999999997E-3</c:v>
                </c:pt>
                <c:pt idx="2948" formatCode="General">
                  <c:v>9.9916950000000001E-3</c:v>
                </c:pt>
                <c:pt idx="2949" formatCode="General">
                  <c:v>1.0014609000000001E-2</c:v>
                </c:pt>
                <c:pt idx="2950" formatCode="General">
                  <c:v>1.0051891E-2</c:v>
                </c:pt>
                <c:pt idx="2951" formatCode="General">
                  <c:v>1.0090675E-2</c:v>
                </c:pt>
                <c:pt idx="2952" formatCode="General">
                  <c:v>1.0132927E-2</c:v>
                </c:pt>
                <c:pt idx="2953" formatCode="General">
                  <c:v>1.0173161E-2</c:v>
                </c:pt>
                <c:pt idx="2954" formatCode="General">
                  <c:v>1.0216532E-2</c:v>
                </c:pt>
                <c:pt idx="2955" formatCode="General">
                  <c:v>1.0261605E-2</c:v>
                </c:pt>
                <c:pt idx="2956" formatCode="General">
                  <c:v>1.0302822999999999E-2</c:v>
                </c:pt>
                <c:pt idx="2957" formatCode="General">
                  <c:v>1.0337356000000001E-2</c:v>
                </c:pt>
                <c:pt idx="2958" formatCode="General">
                  <c:v>1.0365167E-2</c:v>
                </c:pt>
                <c:pt idx="2959" formatCode="General">
                  <c:v>1.0377475000000001E-2</c:v>
                </c:pt>
                <c:pt idx="2960" formatCode="General">
                  <c:v>1.0374013E-2</c:v>
                </c:pt>
                <c:pt idx="2961" formatCode="General">
                  <c:v>1.0366359E-2</c:v>
                </c:pt>
                <c:pt idx="2962" formatCode="General">
                  <c:v>1.0357576E-2</c:v>
                </c:pt>
                <c:pt idx="2963" formatCode="General">
                  <c:v>1.0351574000000001E-2</c:v>
                </c:pt>
                <c:pt idx="2964" formatCode="General">
                  <c:v>1.0343144E-2</c:v>
                </c:pt>
                <c:pt idx="2965" formatCode="General">
                  <c:v>1.0332933000000001E-2</c:v>
                </c:pt>
                <c:pt idx="2966" formatCode="General">
                  <c:v>1.0326291E-2</c:v>
                </c:pt>
                <c:pt idx="2967" formatCode="General">
                  <c:v>1.0319174E-2</c:v>
                </c:pt>
                <c:pt idx="2968" formatCode="General">
                  <c:v>1.0314578E-2</c:v>
                </c:pt>
                <c:pt idx="2969" formatCode="General">
                  <c:v>1.0318829999999999E-2</c:v>
                </c:pt>
                <c:pt idx="2970" formatCode="General">
                  <c:v>1.0340479E-2</c:v>
                </c:pt>
                <c:pt idx="2971" formatCode="General">
                  <c:v>1.0375708000000001E-2</c:v>
                </c:pt>
                <c:pt idx="2972" formatCode="General">
                  <c:v>1.0413665000000001E-2</c:v>
                </c:pt>
                <c:pt idx="2973" formatCode="General">
                  <c:v>1.0455063000000001E-2</c:v>
                </c:pt>
                <c:pt idx="2974" formatCode="General">
                  <c:v>1.0499232000000001E-2</c:v>
                </c:pt>
                <c:pt idx="2975" formatCode="General">
                  <c:v>1.0541691000000001E-2</c:v>
                </c:pt>
                <c:pt idx="2976" formatCode="General">
                  <c:v>1.0584137E-2</c:v>
                </c:pt>
                <c:pt idx="2977" formatCode="General">
                  <c:v>1.0625519999999999E-2</c:v>
                </c:pt>
                <c:pt idx="2978" formatCode="General">
                  <c:v>1.0662113000000001E-2</c:v>
                </c:pt>
                <c:pt idx="2979" formatCode="General">
                  <c:v>1.0691389000000001E-2</c:v>
                </c:pt>
                <c:pt idx="2980" formatCode="General">
                  <c:v>1.0704982E-2</c:v>
                </c:pt>
                <c:pt idx="2981" formatCode="General">
                  <c:v>1.0703588999999999E-2</c:v>
                </c:pt>
                <c:pt idx="2982" formatCode="General">
                  <c:v>1.0698124999999999E-2</c:v>
                </c:pt>
                <c:pt idx="2983" formatCode="General">
                  <c:v>1.0688646E-2</c:v>
                </c:pt>
                <c:pt idx="2984" formatCode="General">
                  <c:v>1.0679189E-2</c:v>
                </c:pt>
                <c:pt idx="2985" formatCode="General">
                  <c:v>1.0669860999999999E-2</c:v>
                </c:pt>
                <c:pt idx="2986" formatCode="General">
                  <c:v>1.0660510999999999E-2</c:v>
                </c:pt>
                <c:pt idx="2987" formatCode="General">
                  <c:v>1.0652160000000001E-2</c:v>
                </c:pt>
                <c:pt idx="2988" formatCode="General">
                  <c:v>1.0642868E-2</c:v>
                </c:pt>
                <c:pt idx="2989" formatCode="General">
                  <c:v>1.0641504E-2</c:v>
                </c:pt>
                <c:pt idx="2990" formatCode="General">
                  <c:v>1.0649597E-2</c:v>
                </c:pt>
                <c:pt idx="2991" formatCode="General">
                  <c:v>1.0672295E-2</c:v>
                </c:pt>
                <c:pt idx="2992" formatCode="General">
                  <c:v>1.0707725E-2</c:v>
                </c:pt>
                <c:pt idx="2993" formatCode="General">
                  <c:v>1.0752187999999999E-2</c:v>
                </c:pt>
                <c:pt idx="2994" formatCode="General">
                  <c:v>1.0796228E-2</c:v>
                </c:pt>
                <c:pt idx="2995" formatCode="General">
                  <c:v>1.0842012E-2</c:v>
                </c:pt>
                <c:pt idx="2996" formatCode="General">
                  <c:v>1.0885384999999999E-2</c:v>
                </c:pt>
                <c:pt idx="2997" formatCode="General">
                  <c:v>1.0928757000000001E-2</c:v>
                </c:pt>
                <c:pt idx="2998" formatCode="General">
                  <c:v>1.0972667E-2</c:v>
                </c:pt>
                <c:pt idx="2999" formatCode="General">
                  <c:v>1.1007364E-2</c:v>
                </c:pt>
                <c:pt idx="3000" formatCode="General">
                  <c:v>1.1030752E-2</c:v>
                </c:pt>
                <c:pt idx="3001" formatCode="General">
                  <c:v>1.1045106000000001E-2</c:v>
                </c:pt>
                <c:pt idx="3002" formatCode="General">
                  <c:v>1.1045128E-2</c:v>
                </c:pt>
                <c:pt idx="3003" formatCode="General">
                  <c:v>1.1036152E-2</c:v>
                </c:pt>
                <c:pt idx="3004" formatCode="General">
                  <c:v>1.102737E-2</c:v>
                </c:pt>
                <c:pt idx="3005" formatCode="General">
                  <c:v>1.1015924E-2</c:v>
                </c:pt>
                <c:pt idx="3006" formatCode="General">
                  <c:v>1.1007988999999999E-2</c:v>
                </c:pt>
                <c:pt idx="3007" formatCode="General">
                  <c:v>1.0999121000000001E-2</c:v>
                </c:pt>
                <c:pt idx="3008" formatCode="General">
                  <c:v>1.0990877E-2</c:v>
                </c:pt>
                <c:pt idx="3009" formatCode="General">
                  <c:v>1.0986668999999999E-2</c:v>
                </c:pt>
                <c:pt idx="3010" formatCode="General">
                  <c:v>1.0991221000000001E-2</c:v>
                </c:pt>
                <c:pt idx="3011" formatCode="General">
                  <c:v>1.1005417999999999E-2</c:v>
                </c:pt>
                <c:pt idx="3012" formatCode="General">
                  <c:v>1.1036446E-2</c:v>
                </c:pt>
                <c:pt idx="3013" formatCode="General">
                  <c:v>1.1077161E-2</c:v>
                </c:pt>
                <c:pt idx="3014" formatCode="General">
                  <c:v>1.1123937E-2</c:v>
                </c:pt>
                <c:pt idx="3015" formatCode="General">
                  <c:v>1.1174539000000001E-2</c:v>
                </c:pt>
                <c:pt idx="3016" formatCode="General">
                  <c:v>1.1223835E-2</c:v>
                </c:pt>
                <c:pt idx="3017" formatCode="General">
                  <c:v>1.1270539E-2</c:v>
                </c:pt>
                <c:pt idx="3018" formatCode="General">
                  <c:v>1.1320495999999999E-2</c:v>
                </c:pt>
                <c:pt idx="3019" formatCode="General">
                  <c:v>1.136679E-2</c:v>
                </c:pt>
                <c:pt idx="3020" formatCode="General">
                  <c:v>1.1404582E-2</c:v>
                </c:pt>
                <c:pt idx="3021" formatCode="General">
                  <c:v>1.142955E-2</c:v>
                </c:pt>
                <c:pt idx="3022" formatCode="General">
                  <c:v>1.1438181E-2</c:v>
                </c:pt>
                <c:pt idx="3023" formatCode="General">
                  <c:v>1.1440479E-2</c:v>
                </c:pt>
                <c:pt idx="3024" formatCode="General">
                  <c:v>1.1435000000000001E-2</c:v>
                </c:pt>
                <c:pt idx="3025" formatCode="General">
                  <c:v>1.1426209999999999E-2</c:v>
                </c:pt>
                <c:pt idx="3026" formatCode="General">
                  <c:v>1.1418873E-2</c:v>
                </c:pt>
                <c:pt idx="3027" formatCode="General">
                  <c:v>1.1414234000000001E-2</c:v>
                </c:pt>
                <c:pt idx="3028" formatCode="General">
                  <c:v>1.1407577E-2</c:v>
                </c:pt>
                <c:pt idx="3029" formatCode="General">
                  <c:v>1.1402643000000001E-2</c:v>
                </c:pt>
                <c:pt idx="3030" formatCode="General">
                  <c:v>1.139985E-2</c:v>
                </c:pt>
                <c:pt idx="3031" formatCode="General">
                  <c:v>1.140591E-2</c:v>
                </c:pt>
                <c:pt idx="3032" formatCode="General">
                  <c:v>1.1428631E-2</c:v>
                </c:pt>
                <c:pt idx="3033" formatCode="General">
                  <c:v>1.1467234E-2</c:v>
                </c:pt>
                <c:pt idx="3034" formatCode="General">
                  <c:v>1.150838E-2</c:v>
                </c:pt>
                <c:pt idx="3035" formatCode="General">
                  <c:v>1.1553505E-2</c:v>
                </c:pt>
                <c:pt idx="3036" formatCode="General">
                  <c:v>1.1597428E-2</c:v>
                </c:pt>
                <c:pt idx="3037" formatCode="General">
                  <c:v>1.1642934000000001E-2</c:v>
                </c:pt>
                <c:pt idx="3038" formatCode="General">
                  <c:v>1.1685098999999999E-2</c:v>
                </c:pt>
                <c:pt idx="3039" formatCode="General">
                  <c:v>1.1726654E-2</c:v>
                </c:pt>
                <c:pt idx="3040" formatCode="General">
                  <c:v>1.1765889999999999E-2</c:v>
                </c:pt>
                <c:pt idx="3041" formatCode="General">
                  <c:v>1.1795976999999999E-2</c:v>
                </c:pt>
                <c:pt idx="3042" formatCode="General">
                  <c:v>1.1811825E-2</c:v>
                </c:pt>
                <c:pt idx="3043" formatCode="General">
                  <c:v>1.1811064E-2</c:v>
                </c:pt>
                <c:pt idx="3044" formatCode="General">
                  <c:v>1.1805441E-2</c:v>
                </c:pt>
                <c:pt idx="3045" formatCode="General">
                  <c:v>1.1797844E-2</c:v>
                </c:pt>
                <c:pt idx="3046" formatCode="General">
                  <c:v>1.1791596999999999E-2</c:v>
                </c:pt>
                <c:pt idx="3047" formatCode="General">
                  <c:v>1.1784121E-2</c:v>
                </c:pt>
                <c:pt idx="3048" formatCode="General">
                  <c:v>1.1779482000000001E-2</c:v>
                </c:pt>
                <c:pt idx="3049" formatCode="General">
                  <c:v>1.1771189E-2</c:v>
                </c:pt>
                <c:pt idx="3050" formatCode="General">
                  <c:v>1.1769093E-2</c:v>
                </c:pt>
                <c:pt idx="3051" formatCode="General">
                  <c:v>1.1776818999999999E-2</c:v>
                </c:pt>
                <c:pt idx="3052" formatCode="General">
                  <c:v>1.1802124000000001E-2</c:v>
                </c:pt>
                <c:pt idx="3053" formatCode="General">
                  <c:v>1.1834265E-2</c:v>
                </c:pt>
                <c:pt idx="3054" formatCode="General">
                  <c:v>1.188229E-2</c:v>
                </c:pt>
                <c:pt idx="3055" formatCode="General">
                  <c:v>1.1929179999999999E-2</c:v>
                </c:pt>
                <c:pt idx="3056" formatCode="General">
                  <c:v>1.1975410000000001E-2</c:v>
                </c:pt>
                <c:pt idx="3057" formatCode="General">
                  <c:v>1.2020598E-2</c:v>
                </c:pt>
                <c:pt idx="3058" formatCode="General">
                  <c:v>1.206774E-2</c:v>
                </c:pt>
                <c:pt idx="3059" formatCode="General">
                  <c:v>1.2116418E-2</c:v>
                </c:pt>
                <c:pt idx="3060" formatCode="General">
                  <c:v>1.2162433E-2</c:v>
                </c:pt>
                <c:pt idx="3061" formatCode="General">
                  <c:v>1.2197698E-2</c:v>
                </c:pt>
                <c:pt idx="3062" formatCode="General">
                  <c:v>1.2211657000000001E-2</c:v>
                </c:pt>
                <c:pt idx="3063" formatCode="General">
                  <c:v>1.2217574E-2</c:v>
                </c:pt>
                <c:pt idx="3064" formatCode="General">
                  <c:v>1.2211736000000001E-2</c:v>
                </c:pt>
                <c:pt idx="3065" formatCode="General">
                  <c:v>1.2205812E-2</c:v>
                </c:pt>
                <c:pt idx="3066" formatCode="General">
                  <c:v>1.2198473E-2</c:v>
                </c:pt>
                <c:pt idx="3067" formatCode="General">
                  <c:v>1.2193295999999999E-2</c:v>
                </c:pt>
                <c:pt idx="3068" formatCode="General">
                  <c:v>1.2185906999999999E-2</c:v>
                </c:pt>
                <c:pt idx="3069" formatCode="General">
                  <c:v>1.2180463000000001E-2</c:v>
                </c:pt>
                <c:pt idx="3070" formatCode="General">
                  <c:v>1.2171883E-2</c:v>
                </c:pt>
                <c:pt idx="3071" formatCode="General">
                  <c:v>1.2165542999999999E-2</c:v>
                </c:pt>
                <c:pt idx="3072" formatCode="General">
                  <c:v>1.2167057E-2</c:v>
                </c:pt>
                <c:pt idx="3073" formatCode="General">
                  <c:v>1.2178754E-2</c:v>
                </c:pt>
                <c:pt idx="3074" formatCode="General">
                  <c:v>1.2204576999999999E-2</c:v>
                </c:pt>
                <c:pt idx="3075" formatCode="General">
                  <c:v>1.2245572E-2</c:v>
                </c:pt>
                <c:pt idx="3076" formatCode="General">
                  <c:v>1.2291773000000001E-2</c:v>
                </c:pt>
                <c:pt idx="3077" formatCode="General">
                  <c:v>1.2335755E-2</c:v>
                </c:pt>
                <c:pt idx="3078" formatCode="General">
                  <c:v>1.2379601E-2</c:v>
                </c:pt>
                <c:pt idx="3079" formatCode="General">
                  <c:v>1.2427317E-2</c:v>
                </c:pt>
                <c:pt idx="3080" formatCode="General">
                  <c:v>1.2473727E-2</c:v>
                </c:pt>
                <c:pt idx="3081" formatCode="General">
                  <c:v>1.2519582E-2</c:v>
                </c:pt>
                <c:pt idx="3082" formatCode="General">
                  <c:v>1.2559472E-2</c:v>
                </c:pt>
                <c:pt idx="3083" formatCode="General">
                  <c:v>1.2591484E-2</c:v>
                </c:pt>
                <c:pt idx="3084" formatCode="General">
                  <c:v>1.2607167000000001E-2</c:v>
                </c:pt>
                <c:pt idx="3085" formatCode="General">
                  <c:v>1.2610168E-2</c:v>
                </c:pt>
                <c:pt idx="3086" formatCode="General">
                  <c:v>1.260759E-2</c:v>
                </c:pt>
                <c:pt idx="3087" formatCode="General">
                  <c:v>1.2606226E-2</c:v>
                </c:pt>
                <c:pt idx="3088" formatCode="General">
                  <c:v>1.2604000000000001E-2</c:v>
                </c:pt>
                <c:pt idx="3089" formatCode="General">
                  <c:v>1.2598988E-2</c:v>
                </c:pt>
                <c:pt idx="3090" formatCode="General">
                  <c:v>1.2594428E-2</c:v>
                </c:pt>
                <c:pt idx="3091" formatCode="General">
                  <c:v>1.2591834999999999E-2</c:v>
                </c:pt>
                <c:pt idx="3092" formatCode="General">
                  <c:v>1.2590212999999999E-2</c:v>
                </c:pt>
                <c:pt idx="3093" formatCode="General">
                  <c:v>1.2587642E-2</c:v>
                </c:pt>
                <c:pt idx="3094" formatCode="General">
                  <c:v>1.2598527999999999E-2</c:v>
                </c:pt>
                <c:pt idx="3095" formatCode="General">
                  <c:v>1.2626145E-2</c:v>
                </c:pt>
                <c:pt idx="3096" formatCode="General">
                  <c:v>1.2667004000000001E-2</c:v>
                </c:pt>
                <c:pt idx="3097" formatCode="General">
                  <c:v>1.2712744999999999E-2</c:v>
                </c:pt>
                <c:pt idx="3098" formatCode="General">
                  <c:v>1.2760051999999999E-2</c:v>
                </c:pt>
                <c:pt idx="3099" formatCode="General">
                  <c:v>1.280392E-2</c:v>
                </c:pt>
                <c:pt idx="3100" formatCode="General">
                  <c:v>1.2852288999999999E-2</c:v>
                </c:pt>
                <c:pt idx="3101" formatCode="General">
                  <c:v>1.2896257E-2</c:v>
                </c:pt>
                <c:pt idx="3102" formatCode="General">
                  <c:v>1.2940439999999999E-2</c:v>
                </c:pt>
                <c:pt idx="3103" formatCode="General">
                  <c:v>1.2981256E-2</c:v>
                </c:pt>
                <c:pt idx="3104" formatCode="General">
                  <c:v>1.30113E-2</c:v>
                </c:pt>
                <c:pt idx="3105" formatCode="General">
                  <c:v>1.3022631E-2</c:v>
                </c:pt>
                <c:pt idx="3106" formatCode="General">
                  <c:v>1.3023205E-2</c:v>
                </c:pt>
                <c:pt idx="3107" formatCode="General">
                  <c:v>1.3017439E-2</c:v>
                </c:pt>
                <c:pt idx="3108" formatCode="General">
                  <c:v>1.3009928E-2</c:v>
                </c:pt>
                <c:pt idx="3109" formatCode="General">
                  <c:v>1.3003824000000001E-2</c:v>
                </c:pt>
                <c:pt idx="3110" formatCode="General">
                  <c:v>1.2998424E-2</c:v>
                </c:pt>
                <c:pt idx="3111" formatCode="General">
                  <c:v>1.2993908E-2</c:v>
                </c:pt>
                <c:pt idx="3112" formatCode="General">
                  <c:v>1.2987912000000001E-2</c:v>
                </c:pt>
                <c:pt idx="3113" formatCode="General">
                  <c:v>1.2987574999999999E-2</c:v>
                </c:pt>
                <c:pt idx="3114" formatCode="General">
                  <c:v>1.2995982999999999E-2</c:v>
                </c:pt>
                <c:pt idx="3115" formatCode="General">
                  <c:v>1.3021813E-2</c:v>
                </c:pt>
                <c:pt idx="3116" formatCode="General">
                  <c:v>1.3057831000000001E-2</c:v>
                </c:pt>
                <c:pt idx="3117" formatCode="General">
                  <c:v>1.3102638999999999E-2</c:v>
                </c:pt>
                <c:pt idx="3118" formatCode="General">
                  <c:v>1.3150205E-2</c:v>
                </c:pt>
                <c:pt idx="3119" formatCode="General">
                  <c:v>1.3199041E-2</c:v>
                </c:pt>
                <c:pt idx="3120" formatCode="General">
                  <c:v>1.3243562E-2</c:v>
                </c:pt>
                <c:pt idx="3121" formatCode="General">
                  <c:v>1.3290817999999999E-2</c:v>
                </c:pt>
                <c:pt idx="3122" formatCode="General">
                  <c:v>1.3336653E-2</c:v>
                </c:pt>
                <c:pt idx="3123" formatCode="General">
                  <c:v>1.3377663E-2</c:v>
                </c:pt>
                <c:pt idx="3124" formatCode="General">
                  <c:v>1.3408368E-2</c:v>
                </c:pt>
                <c:pt idx="3125" formatCode="General">
                  <c:v>1.3423447E-2</c:v>
                </c:pt>
                <c:pt idx="3126" formatCode="General">
                  <c:v>1.3425629999999999E-2</c:v>
                </c:pt>
                <c:pt idx="3127" formatCode="General">
                  <c:v>1.3419166999999999E-2</c:v>
                </c:pt>
                <c:pt idx="3128" formatCode="General">
                  <c:v>1.3413573999999999E-2</c:v>
                </c:pt>
                <c:pt idx="3129" formatCode="General">
                  <c:v>1.3408697000000001E-2</c:v>
                </c:pt>
                <c:pt idx="3130" formatCode="General">
                  <c:v>1.3406177E-2</c:v>
                </c:pt>
                <c:pt idx="3131" formatCode="General">
                  <c:v>1.3398652E-2</c:v>
                </c:pt>
                <c:pt idx="3132" formatCode="General">
                  <c:v>1.3392684E-2</c:v>
                </c:pt>
                <c:pt idx="3133" formatCode="General">
                  <c:v>1.338926E-2</c:v>
                </c:pt>
                <c:pt idx="3134" formatCode="General">
                  <c:v>1.3388383E-2</c:v>
                </c:pt>
                <c:pt idx="3135" formatCode="General">
                  <c:v>1.3390114E-2</c:v>
                </c:pt>
                <c:pt idx="3136" formatCode="General">
                  <c:v>1.3403951000000001E-2</c:v>
                </c:pt>
                <c:pt idx="3137" formatCode="General">
                  <c:v>1.3434025E-2</c:v>
                </c:pt>
                <c:pt idx="3138" formatCode="General">
                  <c:v>1.3472929999999999E-2</c:v>
                </c:pt>
                <c:pt idx="3139" formatCode="General">
                  <c:v>1.3515131E-2</c:v>
                </c:pt>
                <c:pt idx="3140" formatCode="General">
                  <c:v>1.3559587E-2</c:v>
                </c:pt>
                <c:pt idx="3141" formatCode="General">
                  <c:v>1.3605953E-2</c:v>
                </c:pt>
                <c:pt idx="3142" formatCode="General">
                  <c:v>1.3654754E-2</c:v>
                </c:pt>
                <c:pt idx="3143" formatCode="General">
                  <c:v>1.3700955000000001E-2</c:v>
                </c:pt>
                <c:pt idx="3144" formatCode="General">
                  <c:v>1.3745116E-2</c:v>
                </c:pt>
                <c:pt idx="3145" formatCode="General">
                  <c:v>1.3785551E-2</c:v>
                </c:pt>
                <c:pt idx="3146" formatCode="General">
                  <c:v>1.381841E-2</c:v>
                </c:pt>
                <c:pt idx="3147" formatCode="General">
                  <c:v>1.3832104E-2</c:v>
                </c:pt>
                <c:pt idx="3148" formatCode="General">
                  <c:v>1.3834760999999999E-2</c:v>
                </c:pt>
                <c:pt idx="3149" formatCode="General">
                  <c:v>1.3832478E-2</c:v>
                </c:pt>
                <c:pt idx="3150" formatCode="General">
                  <c:v>1.3828536000000001E-2</c:v>
                </c:pt>
                <c:pt idx="3151" formatCode="General">
                  <c:v>1.3825441000000001E-2</c:v>
                </c:pt>
                <c:pt idx="3152" formatCode="General">
                  <c:v>1.38219E-2</c:v>
                </c:pt>
                <c:pt idx="3153" formatCode="General">
                  <c:v>1.3819645E-2</c:v>
                </c:pt>
                <c:pt idx="3154" formatCode="General">
                  <c:v>1.3815014E-2</c:v>
                </c:pt>
                <c:pt idx="3155" formatCode="General">
                  <c:v>1.3810655E-2</c:v>
                </c:pt>
                <c:pt idx="3156" formatCode="General">
                  <c:v>1.3806684E-2</c:v>
                </c:pt>
                <c:pt idx="3157" formatCode="General">
                  <c:v>1.3812392999999999E-2</c:v>
                </c:pt>
                <c:pt idx="3158" formatCode="General">
                  <c:v>1.3827364999999999E-2</c:v>
                </c:pt>
                <c:pt idx="3159" formatCode="General">
                  <c:v>1.3859643E-2</c:v>
                </c:pt>
                <c:pt idx="3160" formatCode="General">
                  <c:v>1.3901742999999999E-2</c:v>
                </c:pt>
                <c:pt idx="3161" formatCode="General">
                  <c:v>1.3947147E-2</c:v>
                </c:pt>
                <c:pt idx="3162" formatCode="General">
                  <c:v>1.3994467999999999E-2</c:v>
                </c:pt>
                <c:pt idx="3163" formatCode="General">
                  <c:v>1.4042415000000001E-2</c:v>
                </c:pt>
                <c:pt idx="3164" formatCode="General">
                  <c:v>1.4093211E-2</c:v>
                </c:pt>
                <c:pt idx="3165" formatCode="General">
                  <c:v>1.414204E-2</c:v>
                </c:pt>
                <c:pt idx="3166" formatCode="General">
                  <c:v>1.4188183E-2</c:v>
                </c:pt>
                <c:pt idx="3167" formatCode="General">
                  <c:v>1.422882E-2</c:v>
                </c:pt>
                <c:pt idx="3168" formatCode="General">
                  <c:v>1.4259898E-2</c:v>
                </c:pt>
                <c:pt idx="3169" formatCode="General">
                  <c:v>1.4274425E-2</c:v>
                </c:pt>
                <c:pt idx="3170" formatCode="General">
                  <c:v>1.4279401000000001E-2</c:v>
                </c:pt>
                <c:pt idx="3171" formatCode="General">
                  <c:v>1.4281843000000001E-2</c:v>
                </c:pt>
                <c:pt idx="3172" formatCode="General">
                  <c:v>1.4279695E-2</c:v>
                </c:pt>
                <c:pt idx="3173" formatCode="General">
                  <c:v>1.4276888E-2</c:v>
                </c:pt>
                <c:pt idx="3174" formatCode="General">
                  <c:v>1.4274891E-2</c:v>
                </c:pt>
                <c:pt idx="3175" formatCode="General">
                  <c:v>1.427492E-2</c:v>
                </c:pt>
                <c:pt idx="3176" formatCode="General">
                  <c:v>1.4274891E-2</c:v>
                </c:pt>
                <c:pt idx="3177" formatCode="General">
                  <c:v>1.4272765999999999E-2</c:v>
                </c:pt>
                <c:pt idx="3178" formatCode="General">
                  <c:v>1.4271610000000001E-2</c:v>
                </c:pt>
                <c:pt idx="3179" formatCode="General">
                  <c:v>1.4279337E-2</c:v>
                </c:pt>
                <c:pt idx="3180" formatCode="General">
                  <c:v>1.4289174E-2</c:v>
                </c:pt>
                <c:pt idx="3181" formatCode="General">
                  <c:v>1.4313932999999999E-2</c:v>
                </c:pt>
                <c:pt idx="3182" formatCode="General">
                  <c:v>1.4348372E-2</c:v>
                </c:pt>
                <c:pt idx="3183" formatCode="General">
                  <c:v>1.4392606E-2</c:v>
                </c:pt>
                <c:pt idx="3184" formatCode="General">
                  <c:v>1.4440545000000001E-2</c:v>
                </c:pt>
                <c:pt idx="3185" formatCode="General">
                  <c:v>1.4491471000000001E-2</c:v>
                </c:pt>
                <c:pt idx="3186" formatCode="General">
                  <c:v>1.4541513000000001E-2</c:v>
                </c:pt>
                <c:pt idx="3187" formatCode="General">
                  <c:v>1.4592295999999999E-2</c:v>
                </c:pt>
                <c:pt idx="3188" formatCode="General">
                  <c:v>1.4643286E-2</c:v>
                </c:pt>
                <c:pt idx="3189" formatCode="General">
                  <c:v>1.4686457E-2</c:v>
                </c:pt>
                <c:pt idx="3190" formatCode="General">
                  <c:v>1.4724213999999999E-2</c:v>
                </c:pt>
                <c:pt idx="3191" formatCode="General">
                  <c:v>1.4748406E-2</c:v>
                </c:pt>
                <c:pt idx="3192" formatCode="General">
                  <c:v>1.4764655E-2</c:v>
                </c:pt>
                <c:pt idx="3193" formatCode="General">
                  <c:v>1.4771843E-2</c:v>
                </c:pt>
                <c:pt idx="3194" formatCode="General">
                  <c:v>1.4774651E-2</c:v>
                </c:pt>
                <c:pt idx="3195" formatCode="General">
                  <c:v>1.4770177000000001E-2</c:v>
                </c:pt>
                <c:pt idx="3196" formatCode="General">
                  <c:v>1.4765898E-2</c:v>
                </c:pt>
                <c:pt idx="3197" formatCode="General">
                  <c:v>1.4765201E-2</c:v>
                </c:pt>
                <c:pt idx="3198" formatCode="General">
                  <c:v>1.4764361E-2</c:v>
                </c:pt>
                <c:pt idx="3199" formatCode="General">
                  <c:v>1.4760318E-2</c:v>
                </c:pt>
                <c:pt idx="3200" formatCode="General">
                  <c:v>1.4759342E-2</c:v>
                </c:pt>
                <c:pt idx="3201" formatCode="General">
                  <c:v>1.4764555E-2</c:v>
                </c:pt>
                <c:pt idx="3202" formatCode="General">
                  <c:v>1.4780051000000001E-2</c:v>
                </c:pt>
                <c:pt idx="3203" formatCode="General">
                  <c:v>1.4807710999999999E-2</c:v>
                </c:pt>
                <c:pt idx="3204" formatCode="General">
                  <c:v>1.4848362E-2</c:v>
                </c:pt>
                <c:pt idx="3205" formatCode="General">
                  <c:v>1.489997E-2</c:v>
                </c:pt>
                <c:pt idx="3206" formatCode="General">
                  <c:v>1.4953078999999999E-2</c:v>
                </c:pt>
                <c:pt idx="3207" formatCode="General">
                  <c:v>1.5003013000000001E-2</c:v>
                </c:pt>
                <c:pt idx="3208" formatCode="General">
                  <c:v>1.5054277E-2</c:v>
                </c:pt>
                <c:pt idx="3209" formatCode="General">
                  <c:v>1.5106137E-2</c:v>
                </c:pt>
                <c:pt idx="3210" formatCode="General">
                  <c:v>1.5155597999999999E-2</c:v>
                </c:pt>
                <c:pt idx="3211" formatCode="General">
                  <c:v>1.5195969E-2</c:v>
                </c:pt>
                <c:pt idx="3212" formatCode="General">
                  <c:v>1.5227254000000001E-2</c:v>
                </c:pt>
                <c:pt idx="3213" formatCode="General">
                  <c:v>1.5245681000000001E-2</c:v>
                </c:pt>
                <c:pt idx="3214" formatCode="General">
                  <c:v>1.5250836E-2</c:v>
                </c:pt>
                <c:pt idx="3215" formatCode="General">
                  <c:v>1.5248489E-2</c:v>
                </c:pt>
                <c:pt idx="3216" formatCode="General">
                  <c:v>1.5244481000000001E-2</c:v>
                </c:pt>
                <c:pt idx="3217" formatCode="General">
                  <c:v>1.5241701999999999E-2</c:v>
                </c:pt>
                <c:pt idx="3218" formatCode="General">
                  <c:v>1.523832E-2</c:v>
                </c:pt>
                <c:pt idx="3219" formatCode="General">
                  <c:v>1.5234945E-2</c:v>
                </c:pt>
                <c:pt idx="3220" formatCode="General">
                  <c:v>1.5231771E-2</c:v>
                </c:pt>
                <c:pt idx="3221" formatCode="General">
                  <c:v>1.5234371E-2</c:v>
                </c:pt>
                <c:pt idx="3222" formatCode="General">
                  <c:v>1.5240266000000001E-2</c:v>
                </c:pt>
                <c:pt idx="3223" formatCode="General">
                  <c:v>1.5266577E-2</c:v>
                </c:pt>
                <c:pt idx="3224" formatCode="General">
                  <c:v>1.530345E-2</c:v>
                </c:pt>
                <c:pt idx="3225" formatCode="General">
                  <c:v>1.5352602E-2</c:v>
                </c:pt>
                <c:pt idx="3226" formatCode="General">
                  <c:v>1.5401237999999999E-2</c:v>
                </c:pt>
                <c:pt idx="3227" formatCode="General">
                  <c:v>1.5451711E-2</c:v>
                </c:pt>
                <c:pt idx="3228" formatCode="General">
                  <c:v>1.5501869E-2</c:v>
                </c:pt>
                <c:pt idx="3229" formatCode="General">
                  <c:v>1.5554231E-2</c:v>
                </c:pt>
                <c:pt idx="3230" formatCode="General">
                  <c:v>1.5607009999999999E-2</c:v>
                </c:pt>
                <c:pt idx="3231" formatCode="General">
                  <c:v>1.5655516000000001E-2</c:v>
                </c:pt>
                <c:pt idx="3232" formatCode="General">
                  <c:v>1.5697788000000001E-2</c:v>
                </c:pt>
                <c:pt idx="3233" formatCode="General">
                  <c:v>1.5720746000000001E-2</c:v>
                </c:pt>
                <c:pt idx="3234" formatCode="General">
                  <c:v>1.5733305E-2</c:v>
                </c:pt>
                <c:pt idx="3235" formatCode="General">
                  <c:v>1.5732974E-2</c:v>
                </c:pt>
                <c:pt idx="3236" formatCode="General">
                  <c:v>1.5734288999999999E-2</c:v>
                </c:pt>
                <c:pt idx="3237" formatCode="General">
                  <c:v>1.5734259E-2</c:v>
                </c:pt>
                <c:pt idx="3238" formatCode="General">
                  <c:v>1.5733197000000001E-2</c:v>
                </c:pt>
                <c:pt idx="3239" formatCode="General">
                  <c:v>1.5729126E-2</c:v>
                </c:pt>
                <c:pt idx="3240" formatCode="General">
                  <c:v>1.5726799E-2</c:v>
                </c:pt>
                <c:pt idx="3241" formatCode="General">
                  <c:v>1.5725328E-2</c:v>
                </c:pt>
                <c:pt idx="3242" formatCode="General">
                  <c:v>1.5727294999999999E-2</c:v>
                </c:pt>
                <c:pt idx="3243" formatCode="General">
                  <c:v>1.5739135000000001E-2</c:v>
                </c:pt>
                <c:pt idx="3244" formatCode="General">
                  <c:v>1.5759571999999999E-2</c:v>
                </c:pt>
                <c:pt idx="3245" formatCode="General">
                  <c:v>1.5798218999999999E-2</c:v>
                </c:pt>
                <c:pt idx="3246" formatCode="General">
                  <c:v>1.5845735E-2</c:v>
                </c:pt>
                <c:pt idx="3247" formatCode="General">
                  <c:v>1.5896013000000001E-2</c:v>
                </c:pt>
                <c:pt idx="3248" formatCode="General">
                  <c:v>1.5949165000000001E-2</c:v>
                </c:pt>
                <c:pt idx="3249" formatCode="General">
                  <c:v>1.6002209999999999E-2</c:v>
                </c:pt>
                <c:pt idx="3250" formatCode="General">
                  <c:v>1.6052777000000001E-2</c:v>
                </c:pt>
                <c:pt idx="3251" formatCode="General">
                  <c:v>1.6104845E-2</c:v>
                </c:pt>
                <c:pt idx="3252" formatCode="General">
                  <c:v>1.6155145999999999E-2</c:v>
                </c:pt>
                <c:pt idx="3253" formatCode="General">
                  <c:v>1.6193196E-2</c:v>
                </c:pt>
                <c:pt idx="3254" formatCode="General">
                  <c:v>1.6221037000000001E-2</c:v>
                </c:pt>
                <c:pt idx="3255" formatCode="General">
                  <c:v>1.6234852000000001E-2</c:v>
                </c:pt>
                <c:pt idx="3256" formatCode="General">
                  <c:v>1.6239001999999999E-2</c:v>
                </c:pt>
                <c:pt idx="3257" formatCode="General">
                  <c:v>1.6238393E-2</c:v>
                </c:pt>
                <c:pt idx="3258" formatCode="General">
                  <c:v>1.6235935999999999E-2</c:v>
                </c:pt>
                <c:pt idx="3259" formatCode="General">
                  <c:v>1.6234636E-2</c:v>
                </c:pt>
                <c:pt idx="3260" formatCode="General">
                  <c:v>1.6236675999999998E-2</c:v>
                </c:pt>
                <c:pt idx="3261" formatCode="General">
                  <c:v>1.6234472E-2</c:v>
                </c:pt>
                <c:pt idx="3262" formatCode="General">
                  <c:v>1.6231010000000001E-2</c:v>
                </c:pt>
                <c:pt idx="3263" formatCode="General">
                  <c:v>1.6232612E-2</c:v>
                </c:pt>
                <c:pt idx="3264" formatCode="General">
                  <c:v>1.6242227000000001E-2</c:v>
                </c:pt>
                <c:pt idx="3265" formatCode="General">
                  <c:v>1.6266426E-2</c:v>
                </c:pt>
                <c:pt idx="3266" formatCode="General">
                  <c:v>1.6302947000000002E-2</c:v>
                </c:pt>
                <c:pt idx="3267" formatCode="General">
                  <c:v>1.6352658999999999E-2</c:v>
                </c:pt>
                <c:pt idx="3268" formatCode="General">
                  <c:v>1.6405065E-2</c:v>
                </c:pt>
                <c:pt idx="3269" formatCode="General">
                  <c:v>1.6457698999999999E-2</c:v>
                </c:pt>
                <c:pt idx="3270" formatCode="General">
                  <c:v>1.6507174999999999E-2</c:v>
                </c:pt>
                <c:pt idx="3271" formatCode="General">
                  <c:v>1.6560931000000001E-2</c:v>
                </c:pt>
                <c:pt idx="3272" formatCode="General">
                  <c:v>1.6615023999999999E-2</c:v>
                </c:pt>
                <c:pt idx="3273" formatCode="General">
                  <c:v>1.6667069999999999E-2</c:v>
                </c:pt>
                <c:pt idx="3274" formatCode="General">
                  <c:v>1.6710599999999999E-2</c:v>
                </c:pt>
                <c:pt idx="3275" formatCode="General">
                  <c:v>1.6736271E-2</c:v>
                </c:pt>
                <c:pt idx="3276" formatCode="General">
                  <c:v>1.6750338E-2</c:v>
                </c:pt>
                <c:pt idx="3277" formatCode="General">
                  <c:v>1.6753368000000001E-2</c:v>
                </c:pt>
                <c:pt idx="3278" formatCode="General">
                  <c:v>1.6752234000000001E-2</c:v>
                </c:pt>
                <c:pt idx="3279" formatCode="General">
                  <c:v>1.6751759000000001E-2</c:v>
                </c:pt>
                <c:pt idx="3280" formatCode="General">
                  <c:v>1.6752254000000001E-2</c:v>
                </c:pt>
                <c:pt idx="3281" formatCode="General">
                  <c:v>1.6749684000000001E-2</c:v>
                </c:pt>
                <c:pt idx="3282" formatCode="General">
                  <c:v>1.6748994999999999E-2</c:v>
                </c:pt>
                <c:pt idx="3283" formatCode="General">
                  <c:v>1.6745065999999999E-2</c:v>
                </c:pt>
                <c:pt idx="3284" formatCode="General">
                  <c:v>1.6744636E-2</c:v>
                </c:pt>
                <c:pt idx="3285" formatCode="General">
                  <c:v>1.6751034000000001E-2</c:v>
                </c:pt>
                <c:pt idx="3286" formatCode="General">
                  <c:v>1.6767333999999998E-2</c:v>
                </c:pt>
                <c:pt idx="3287" formatCode="General">
                  <c:v>1.6791362000000001E-2</c:v>
                </c:pt>
                <c:pt idx="3288" formatCode="General">
                  <c:v>1.6831789E-2</c:v>
                </c:pt>
                <c:pt idx="3289" formatCode="General">
                  <c:v>1.688135E-2</c:v>
                </c:pt>
                <c:pt idx="3290" formatCode="General">
                  <c:v>1.6929289E-2</c:v>
                </c:pt>
                <c:pt idx="3291" formatCode="General">
                  <c:v>1.6980315999999999E-2</c:v>
                </c:pt>
                <c:pt idx="3292" formatCode="General">
                  <c:v>1.7030818E-2</c:v>
                </c:pt>
                <c:pt idx="3293" formatCode="General">
                  <c:v>1.7083496E-2</c:v>
                </c:pt>
                <c:pt idx="3294" formatCode="General">
                  <c:v>1.7133115000000001E-2</c:v>
                </c:pt>
                <c:pt idx="3295" formatCode="General">
                  <c:v>1.7174937000000001E-2</c:v>
                </c:pt>
                <c:pt idx="3296" formatCode="General">
                  <c:v>1.7207071000000001E-2</c:v>
                </c:pt>
                <c:pt idx="3297" formatCode="General">
                  <c:v>1.7229015E-2</c:v>
                </c:pt>
                <c:pt idx="3298" formatCode="General">
                  <c:v>1.7235743000000001E-2</c:v>
                </c:pt>
                <c:pt idx="3299" formatCode="General">
                  <c:v>1.7233266000000001E-2</c:v>
                </c:pt>
                <c:pt idx="3300" formatCode="General">
                  <c:v>1.7232359999999999E-2</c:v>
                </c:pt>
                <c:pt idx="3301" formatCode="General">
                  <c:v>1.7229537999999999E-2</c:v>
                </c:pt>
                <c:pt idx="3302" formatCode="General">
                  <c:v>1.7225482E-2</c:v>
                </c:pt>
                <c:pt idx="3303" formatCode="General">
                  <c:v>1.7218789000000002E-2</c:v>
                </c:pt>
                <c:pt idx="3304" formatCode="General">
                  <c:v>1.7214999000000002E-2</c:v>
                </c:pt>
                <c:pt idx="3305" formatCode="General">
                  <c:v>1.7213763999999999E-2</c:v>
                </c:pt>
                <c:pt idx="3306" formatCode="General">
                  <c:v>1.7215975000000001E-2</c:v>
                </c:pt>
                <c:pt idx="3307" formatCode="General">
                  <c:v>1.7228376E-2</c:v>
                </c:pt>
                <c:pt idx="3308" formatCode="General">
                  <c:v>1.7258327E-2</c:v>
                </c:pt>
                <c:pt idx="3309" formatCode="General">
                  <c:v>1.7302014000000001E-2</c:v>
                </c:pt>
                <c:pt idx="3310" formatCode="General">
                  <c:v>1.7349693999999999E-2</c:v>
                </c:pt>
                <c:pt idx="3311" formatCode="General">
                  <c:v>1.7401906000000002E-2</c:v>
                </c:pt>
                <c:pt idx="3312" formatCode="General">
                  <c:v>1.7453758E-2</c:v>
                </c:pt>
                <c:pt idx="3313" formatCode="General">
                  <c:v>1.7505676000000001E-2</c:v>
                </c:pt>
                <c:pt idx="3314" formatCode="General">
                  <c:v>1.7557196000000001E-2</c:v>
                </c:pt>
                <c:pt idx="3315" formatCode="General">
                  <c:v>1.7607906999999999E-2</c:v>
                </c:pt>
                <c:pt idx="3316" formatCode="General">
                  <c:v>1.7652643999999999E-2</c:v>
                </c:pt>
                <c:pt idx="3317" formatCode="General">
                  <c:v>1.7691498999999999E-2</c:v>
                </c:pt>
                <c:pt idx="3318" formatCode="General">
                  <c:v>1.7712373E-2</c:v>
                </c:pt>
                <c:pt idx="3319" formatCode="General">
                  <c:v>1.7719023E-2</c:v>
                </c:pt>
                <c:pt idx="3320" formatCode="General">
                  <c:v>1.7722742999999999E-2</c:v>
                </c:pt>
                <c:pt idx="3321" formatCode="General">
                  <c:v>1.7720659999999999E-2</c:v>
                </c:pt>
                <c:pt idx="3322" formatCode="General">
                  <c:v>1.7720962E-2</c:v>
                </c:pt>
                <c:pt idx="3323" formatCode="General">
                  <c:v>1.7721996E-2</c:v>
                </c:pt>
                <c:pt idx="3324" formatCode="General">
                  <c:v>1.7721852E-2</c:v>
                </c:pt>
                <c:pt idx="3325" formatCode="General">
                  <c:v>1.7722979E-2</c:v>
                </c:pt>
                <c:pt idx="3326" formatCode="General">
                  <c:v>1.7726133000000002E-2</c:v>
                </c:pt>
                <c:pt idx="3327" formatCode="General">
                  <c:v>1.7727732999999999E-2</c:v>
                </c:pt>
                <c:pt idx="3328" formatCode="General">
                  <c:v>1.7732838000000001E-2</c:v>
                </c:pt>
                <c:pt idx="3329" formatCode="General">
                  <c:v>1.7747012999999999E-2</c:v>
                </c:pt>
                <c:pt idx="3330" formatCode="General">
                  <c:v>1.7772965000000002E-2</c:v>
                </c:pt>
                <c:pt idx="3331" formatCode="General">
                  <c:v>1.7812049E-2</c:v>
                </c:pt>
                <c:pt idx="3332" formatCode="General">
                  <c:v>1.7861466999999999E-2</c:v>
                </c:pt>
                <c:pt idx="3333" formatCode="General">
                  <c:v>1.7919000000000001E-2</c:v>
                </c:pt>
                <c:pt idx="3334" formatCode="General">
                  <c:v>1.7976295E-2</c:v>
                </c:pt>
                <c:pt idx="3335" formatCode="General">
                  <c:v>1.8035593999999999E-2</c:v>
                </c:pt>
                <c:pt idx="3336" formatCode="General">
                  <c:v>1.8091682000000001E-2</c:v>
                </c:pt>
                <c:pt idx="3337" formatCode="General">
                  <c:v>1.8146286000000001E-2</c:v>
                </c:pt>
                <c:pt idx="3338" formatCode="General">
                  <c:v>1.8195201000000001E-2</c:v>
                </c:pt>
                <c:pt idx="3339" formatCode="General">
                  <c:v>1.8238061999999999E-2</c:v>
                </c:pt>
                <c:pt idx="3340" formatCode="General">
                  <c:v>1.8269651000000001E-2</c:v>
                </c:pt>
                <c:pt idx="3341" formatCode="General">
                  <c:v>1.8290548E-2</c:v>
                </c:pt>
                <c:pt idx="3342" formatCode="General">
                  <c:v>1.8301023E-2</c:v>
                </c:pt>
                <c:pt idx="3343" formatCode="General">
                  <c:v>1.8302338000000001E-2</c:v>
                </c:pt>
                <c:pt idx="3344" formatCode="General">
                  <c:v>1.8305188E-2</c:v>
                </c:pt>
                <c:pt idx="3345" formatCode="General">
                  <c:v>1.8303343999999999E-2</c:v>
                </c:pt>
                <c:pt idx="3346" formatCode="General">
                  <c:v>1.83035E-2</c:v>
                </c:pt>
                <c:pt idx="3347" formatCode="General">
                  <c:v>1.8305562000000001E-2</c:v>
                </c:pt>
                <c:pt idx="3348" formatCode="General">
                  <c:v>1.8310430999999999E-2</c:v>
                </c:pt>
                <c:pt idx="3349" formatCode="General">
                  <c:v>1.8312793000000001E-2</c:v>
                </c:pt>
                <c:pt idx="3350" formatCode="General">
                  <c:v>1.8316942999999999E-2</c:v>
                </c:pt>
                <c:pt idx="3351" formatCode="General">
                  <c:v>1.8325029E-2</c:v>
                </c:pt>
                <c:pt idx="3352" formatCode="General">
                  <c:v>1.8342737000000001E-2</c:v>
                </c:pt>
                <c:pt idx="3353" formatCode="General">
                  <c:v>1.8381054000000001E-2</c:v>
                </c:pt>
                <c:pt idx="3354" formatCode="General">
                  <c:v>1.842887E-2</c:v>
                </c:pt>
                <c:pt idx="3355" formatCode="General">
                  <c:v>1.8483056000000001E-2</c:v>
                </c:pt>
                <c:pt idx="3356" formatCode="General">
                  <c:v>1.8538635000000001E-2</c:v>
                </c:pt>
                <c:pt idx="3357" formatCode="General">
                  <c:v>1.8592915000000002E-2</c:v>
                </c:pt>
                <c:pt idx="3358" formatCode="General">
                  <c:v>1.8648759000000001E-2</c:v>
                </c:pt>
                <c:pt idx="3359" formatCode="General">
                  <c:v>1.8704971000000001E-2</c:v>
                </c:pt>
                <c:pt idx="3360" formatCode="General">
                  <c:v>1.875777E-2</c:v>
                </c:pt>
                <c:pt idx="3361" formatCode="General">
                  <c:v>1.8804919E-2</c:v>
                </c:pt>
                <c:pt idx="3362" formatCode="General">
                  <c:v>1.8841203000000001E-2</c:v>
                </c:pt>
                <c:pt idx="3363" formatCode="General">
                  <c:v>1.8859895000000002E-2</c:v>
                </c:pt>
                <c:pt idx="3364" formatCode="General">
                  <c:v>1.8868231999999999E-2</c:v>
                </c:pt>
                <c:pt idx="3365" formatCode="General">
                  <c:v>1.8871011E-2</c:v>
                </c:pt>
                <c:pt idx="3366" formatCode="General">
                  <c:v>1.8870689E-2</c:v>
                </c:pt>
                <c:pt idx="3367" formatCode="General">
                  <c:v>1.8873991E-2</c:v>
                </c:pt>
                <c:pt idx="3368" formatCode="General">
                  <c:v>1.8875210999999999E-2</c:v>
                </c:pt>
                <c:pt idx="3369" formatCode="General">
                  <c:v>1.8875369999999999E-2</c:v>
                </c:pt>
                <c:pt idx="3370" formatCode="General">
                  <c:v>1.8876905999999999E-2</c:v>
                </c:pt>
                <c:pt idx="3371" formatCode="General">
                  <c:v>1.8882221000000001E-2</c:v>
                </c:pt>
                <c:pt idx="3372" formatCode="General">
                  <c:v>1.8895986E-2</c:v>
                </c:pt>
                <c:pt idx="3373" formatCode="General">
                  <c:v>1.8918267999999999E-2</c:v>
                </c:pt>
                <c:pt idx="3374" formatCode="General">
                  <c:v>1.8953431E-2</c:v>
                </c:pt>
                <c:pt idx="3375" formatCode="General">
                  <c:v>1.9003157999999999E-2</c:v>
                </c:pt>
                <c:pt idx="3376" formatCode="General">
                  <c:v>1.9060476E-2</c:v>
                </c:pt>
                <c:pt idx="3377" formatCode="General">
                  <c:v>1.9115387000000001E-2</c:v>
                </c:pt>
                <c:pt idx="3378" formatCode="General">
                  <c:v>1.9170823E-2</c:v>
                </c:pt>
                <c:pt idx="3379" formatCode="General">
                  <c:v>1.9227083999999998E-2</c:v>
                </c:pt>
                <c:pt idx="3380" formatCode="General">
                  <c:v>1.9282369000000001E-2</c:v>
                </c:pt>
                <c:pt idx="3381" formatCode="General">
                  <c:v>1.9333703000000001E-2</c:v>
                </c:pt>
                <c:pt idx="3382" formatCode="General">
                  <c:v>1.9376904E-2</c:v>
                </c:pt>
                <c:pt idx="3383" formatCode="General">
                  <c:v>1.9413633E-2</c:v>
                </c:pt>
                <c:pt idx="3384" formatCode="General">
                  <c:v>1.9434470999999998E-2</c:v>
                </c:pt>
                <c:pt idx="3385" formatCode="General">
                  <c:v>1.9441456999999999E-2</c:v>
                </c:pt>
                <c:pt idx="3386" formatCode="General">
                  <c:v>1.9447223999999999E-2</c:v>
                </c:pt>
                <c:pt idx="3387" formatCode="General">
                  <c:v>1.9450873E-2</c:v>
                </c:pt>
                <c:pt idx="3388" formatCode="General">
                  <c:v>1.9454893000000001E-2</c:v>
                </c:pt>
                <c:pt idx="3389" formatCode="General">
                  <c:v>1.9457465E-2</c:v>
                </c:pt>
                <c:pt idx="3390" formatCode="General">
                  <c:v>1.9461579999999999E-2</c:v>
                </c:pt>
                <c:pt idx="3391" formatCode="General">
                  <c:v>1.946527E-2</c:v>
                </c:pt>
                <c:pt idx="3392" formatCode="General">
                  <c:v>1.9470554000000001E-2</c:v>
                </c:pt>
                <c:pt idx="3393" formatCode="General">
                  <c:v>1.9482258999999998E-2</c:v>
                </c:pt>
                <c:pt idx="3394" formatCode="General">
                  <c:v>1.9501727E-2</c:v>
                </c:pt>
                <c:pt idx="3395" formatCode="General">
                  <c:v>1.9536080000000001E-2</c:v>
                </c:pt>
                <c:pt idx="3396" formatCode="General">
                  <c:v>1.958205E-2</c:v>
                </c:pt>
                <c:pt idx="3397" formatCode="General">
                  <c:v>1.9638778999999999E-2</c:v>
                </c:pt>
                <c:pt idx="3398" formatCode="General">
                  <c:v>1.9696167000000001E-2</c:v>
                </c:pt>
                <c:pt idx="3399" formatCode="General">
                  <c:v>1.9754948000000001E-2</c:v>
                </c:pt>
                <c:pt idx="3400" formatCode="General">
                  <c:v>1.9815419000000001E-2</c:v>
                </c:pt>
                <c:pt idx="3401" formatCode="General">
                  <c:v>1.9874860000000001E-2</c:v>
                </c:pt>
                <c:pt idx="3402" formatCode="General">
                  <c:v>1.9933159999999998E-2</c:v>
                </c:pt>
                <c:pt idx="3403" formatCode="General">
                  <c:v>1.9983456E-2</c:v>
                </c:pt>
                <c:pt idx="3404" formatCode="General">
                  <c:v>2.0029720000000001E-2</c:v>
                </c:pt>
                <c:pt idx="3405" formatCode="General">
                  <c:v>2.0061351000000002E-2</c:v>
                </c:pt>
                <c:pt idx="3406" formatCode="General">
                  <c:v>2.0075181000000001E-2</c:v>
                </c:pt>
                <c:pt idx="3407" formatCode="General">
                  <c:v>2.0082864999999998E-2</c:v>
                </c:pt>
                <c:pt idx="3408" formatCode="General">
                  <c:v>2.0089607999999998E-2</c:v>
                </c:pt>
                <c:pt idx="3409" formatCode="General">
                  <c:v>2.0097364E-2</c:v>
                </c:pt>
                <c:pt idx="3410" formatCode="General">
                  <c:v>2.0101456E-2</c:v>
                </c:pt>
                <c:pt idx="3411" formatCode="General">
                  <c:v>2.0106777999999999E-2</c:v>
                </c:pt>
                <c:pt idx="3412" formatCode="General">
                  <c:v>2.0111014999999999E-2</c:v>
                </c:pt>
                <c:pt idx="3413" formatCode="General">
                  <c:v>2.0116773000000001E-2</c:v>
                </c:pt>
                <c:pt idx="3414" formatCode="General">
                  <c:v>2.0121053E-2</c:v>
                </c:pt>
                <c:pt idx="3415" formatCode="General">
                  <c:v>2.0130021000000001E-2</c:v>
                </c:pt>
                <c:pt idx="3416" formatCode="General">
                  <c:v>2.0145768000000001E-2</c:v>
                </c:pt>
                <c:pt idx="3417" formatCode="General">
                  <c:v>2.017205E-2</c:v>
                </c:pt>
                <c:pt idx="3418" formatCode="General">
                  <c:v>2.0213634000000001E-2</c:v>
                </c:pt>
                <c:pt idx="3419" formatCode="General">
                  <c:v>2.0265199000000001E-2</c:v>
                </c:pt>
                <c:pt idx="3420" formatCode="General">
                  <c:v>2.0320655999999999E-2</c:v>
                </c:pt>
                <c:pt idx="3421" formatCode="General">
                  <c:v>2.03787E-2</c:v>
                </c:pt>
                <c:pt idx="3422" formatCode="General">
                  <c:v>2.0439081000000001E-2</c:v>
                </c:pt>
                <c:pt idx="3423" formatCode="General">
                  <c:v>2.0495329E-2</c:v>
                </c:pt>
                <c:pt idx="3424" formatCode="General">
                  <c:v>2.055363E-2</c:v>
                </c:pt>
                <c:pt idx="3425" formatCode="General">
                  <c:v>2.0607572000000001E-2</c:v>
                </c:pt>
                <c:pt idx="3426" formatCode="General">
                  <c:v>2.0654547999999998E-2</c:v>
                </c:pt>
                <c:pt idx="3427" formatCode="General">
                  <c:v>2.0687069999999998E-2</c:v>
                </c:pt>
                <c:pt idx="3428" formatCode="General">
                  <c:v>2.0704561999999999E-2</c:v>
                </c:pt>
                <c:pt idx="3429" formatCode="General">
                  <c:v>2.0712059000000001E-2</c:v>
                </c:pt>
                <c:pt idx="3430" formatCode="General">
                  <c:v>2.0718615999999999E-2</c:v>
                </c:pt>
                <c:pt idx="3431" formatCode="General">
                  <c:v>2.0723425E-2</c:v>
                </c:pt>
                <c:pt idx="3432" formatCode="General">
                  <c:v>2.0725851999999999E-2</c:v>
                </c:pt>
                <c:pt idx="3433" formatCode="General">
                  <c:v>2.0728653E-2</c:v>
                </c:pt>
                <c:pt idx="3434" formatCode="General">
                  <c:v>2.0731188000000001E-2</c:v>
                </c:pt>
                <c:pt idx="3435" formatCode="General">
                  <c:v>2.0735482E-2</c:v>
                </c:pt>
                <c:pt idx="3436" formatCode="General">
                  <c:v>2.0740416000000001E-2</c:v>
                </c:pt>
                <c:pt idx="3437" formatCode="General">
                  <c:v>2.0747775E-2</c:v>
                </c:pt>
                <c:pt idx="3438" formatCode="General">
                  <c:v>2.0757175999999999E-2</c:v>
                </c:pt>
                <c:pt idx="3439" formatCode="General">
                  <c:v>2.0776375999999999E-2</c:v>
                </c:pt>
                <c:pt idx="3440" formatCode="General">
                  <c:v>2.0803103E-2</c:v>
                </c:pt>
                <c:pt idx="3441" formatCode="General">
                  <c:v>2.0846942E-2</c:v>
                </c:pt>
                <c:pt idx="3442" formatCode="General">
                  <c:v>2.0900676E-2</c:v>
                </c:pt>
                <c:pt idx="3443" formatCode="General">
                  <c:v>2.0960815000000001E-2</c:v>
                </c:pt>
                <c:pt idx="3444" formatCode="General">
                  <c:v>2.1019511000000001E-2</c:v>
                </c:pt>
                <c:pt idx="3445" formatCode="General">
                  <c:v>2.1078169000000001E-2</c:v>
                </c:pt>
                <c:pt idx="3446" formatCode="General">
                  <c:v>2.1138358999999999E-2</c:v>
                </c:pt>
                <c:pt idx="3447" formatCode="General">
                  <c:v>2.1199109000000001E-2</c:v>
                </c:pt>
                <c:pt idx="3448" formatCode="General">
                  <c:v>2.1254334999999999E-2</c:v>
                </c:pt>
                <c:pt idx="3449" formatCode="General">
                  <c:v>2.1301785E-2</c:v>
                </c:pt>
                <c:pt idx="3450" formatCode="General">
                  <c:v>2.1337798000000002E-2</c:v>
                </c:pt>
                <c:pt idx="3451" formatCode="General">
                  <c:v>2.1359276E-2</c:v>
                </c:pt>
                <c:pt idx="3452" formatCode="General">
                  <c:v>2.1369457000000001E-2</c:v>
                </c:pt>
                <c:pt idx="3453" formatCode="General">
                  <c:v>2.1377305999999999E-2</c:v>
                </c:pt>
                <c:pt idx="3454" formatCode="General">
                  <c:v>2.1385292E-2</c:v>
                </c:pt>
                <c:pt idx="3455" formatCode="General">
                  <c:v>2.1389864000000001E-2</c:v>
                </c:pt>
                <c:pt idx="3456" formatCode="General">
                  <c:v>2.1395839999999999E-2</c:v>
                </c:pt>
                <c:pt idx="3457" formatCode="General">
                  <c:v>2.1400909999999999E-2</c:v>
                </c:pt>
                <c:pt idx="3458" formatCode="General">
                  <c:v>2.1408169000000001E-2</c:v>
                </c:pt>
                <c:pt idx="3459" formatCode="General">
                  <c:v>2.1414740000000002E-2</c:v>
                </c:pt>
                <c:pt idx="3460" formatCode="General">
                  <c:v>2.1422394000000001E-2</c:v>
                </c:pt>
                <c:pt idx="3461" formatCode="General">
                  <c:v>2.1430258000000001E-2</c:v>
                </c:pt>
                <c:pt idx="3462" formatCode="General">
                  <c:v>2.1443844E-2</c:v>
                </c:pt>
                <c:pt idx="3463" formatCode="General">
                  <c:v>2.1467107999999999E-2</c:v>
                </c:pt>
                <c:pt idx="3464" formatCode="General">
                  <c:v>2.1507815999999999E-2</c:v>
                </c:pt>
                <c:pt idx="3465" formatCode="General">
                  <c:v>2.1561047E-2</c:v>
                </c:pt>
                <c:pt idx="3466" formatCode="General">
                  <c:v>2.1618666000000002E-2</c:v>
                </c:pt>
                <c:pt idx="3467" formatCode="General">
                  <c:v>2.1677239000000001E-2</c:v>
                </c:pt>
                <c:pt idx="3468" formatCode="General">
                  <c:v>2.1735253E-2</c:v>
                </c:pt>
                <c:pt idx="3469" formatCode="General">
                  <c:v>2.1789590000000001E-2</c:v>
                </c:pt>
                <c:pt idx="3470" formatCode="General">
                  <c:v>2.1843811000000001E-2</c:v>
                </c:pt>
                <c:pt idx="3471" formatCode="General">
                  <c:v>2.1897673999999999E-2</c:v>
                </c:pt>
                <c:pt idx="3472" formatCode="General">
                  <c:v>2.1949957999999999E-2</c:v>
                </c:pt>
                <c:pt idx="3473" formatCode="General">
                  <c:v>2.1988798E-2</c:v>
                </c:pt>
                <c:pt idx="3474" formatCode="General">
                  <c:v>2.2009982000000001E-2</c:v>
                </c:pt>
                <c:pt idx="3475" formatCode="General">
                  <c:v>2.2018527999999999E-2</c:v>
                </c:pt>
                <c:pt idx="3476" formatCode="General">
                  <c:v>2.2021276999999999E-2</c:v>
                </c:pt>
                <c:pt idx="3477" formatCode="General">
                  <c:v>2.2024709999999999E-2</c:v>
                </c:pt>
                <c:pt idx="3478" formatCode="General">
                  <c:v>2.2027631999999998E-2</c:v>
                </c:pt>
                <c:pt idx="3479" formatCode="General">
                  <c:v>2.2033247999999998E-2</c:v>
                </c:pt>
                <c:pt idx="3480" formatCode="General">
                  <c:v>2.204157E-2</c:v>
                </c:pt>
                <c:pt idx="3481" formatCode="General">
                  <c:v>2.2043917E-2</c:v>
                </c:pt>
                <c:pt idx="3482" formatCode="General">
                  <c:v>2.2046532000000001E-2</c:v>
                </c:pt>
                <c:pt idx="3483" formatCode="General">
                  <c:v>2.2052219000000001E-2</c:v>
                </c:pt>
                <c:pt idx="3484" formatCode="General">
                  <c:v>2.2069661000000001E-2</c:v>
                </c:pt>
                <c:pt idx="3485" formatCode="General">
                  <c:v>2.2102871999999999E-2</c:v>
                </c:pt>
                <c:pt idx="3486" formatCode="General">
                  <c:v>2.2151535E-2</c:v>
                </c:pt>
                <c:pt idx="3487" formatCode="General">
                  <c:v>2.2207853999999999E-2</c:v>
                </c:pt>
                <c:pt idx="3488" formatCode="General">
                  <c:v>2.2265437999999999E-2</c:v>
                </c:pt>
                <c:pt idx="3489" formatCode="General">
                  <c:v>2.2322273E-2</c:v>
                </c:pt>
                <c:pt idx="3490" formatCode="General">
                  <c:v>2.2381485999999999E-2</c:v>
                </c:pt>
                <c:pt idx="3491" formatCode="General">
                  <c:v>2.2443751000000001E-2</c:v>
                </c:pt>
                <c:pt idx="3492" formatCode="General">
                  <c:v>2.2502861999999998E-2</c:v>
                </c:pt>
                <c:pt idx="3493" formatCode="General">
                  <c:v>2.2560423E-2</c:v>
                </c:pt>
                <c:pt idx="3494" formatCode="General">
                  <c:v>2.2606609E-2</c:v>
                </c:pt>
                <c:pt idx="3495" formatCode="General">
                  <c:v>2.2638120000000001E-2</c:v>
                </c:pt>
                <c:pt idx="3496" formatCode="General">
                  <c:v>2.2656107000000002E-2</c:v>
                </c:pt>
                <c:pt idx="3497" formatCode="General">
                  <c:v>2.2664529999999999E-2</c:v>
                </c:pt>
                <c:pt idx="3498" formatCode="General">
                  <c:v>2.2674216000000001E-2</c:v>
                </c:pt>
                <c:pt idx="3499" formatCode="General">
                  <c:v>2.2681039E-2</c:v>
                </c:pt>
                <c:pt idx="3500" formatCode="General">
                  <c:v>2.2685575999999999E-2</c:v>
                </c:pt>
                <c:pt idx="3501" formatCode="General">
                  <c:v>2.2690545999999999E-2</c:v>
                </c:pt>
                <c:pt idx="3502" formatCode="General">
                  <c:v>2.2697044999999999E-2</c:v>
                </c:pt>
                <c:pt idx="3503" formatCode="General">
                  <c:v>2.2705250999999999E-2</c:v>
                </c:pt>
                <c:pt idx="3504" formatCode="General">
                  <c:v>2.2711749999999999E-2</c:v>
                </c:pt>
                <c:pt idx="3505" formatCode="General">
                  <c:v>2.2726449999999999E-2</c:v>
                </c:pt>
                <c:pt idx="3506" formatCode="General">
                  <c:v>2.2748715999999999E-2</c:v>
                </c:pt>
                <c:pt idx="3507" formatCode="General">
                  <c:v>2.2785058E-2</c:v>
                </c:pt>
                <c:pt idx="3508" formatCode="General">
                  <c:v>2.2835036999999999E-2</c:v>
                </c:pt>
                <c:pt idx="3509" formatCode="General">
                  <c:v>2.2893271999999999E-2</c:v>
                </c:pt>
                <c:pt idx="3510" formatCode="General">
                  <c:v>2.2949433000000002E-2</c:v>
                </c:pt>
                <c:pt idx="3511" formatCode="General">
                  <c:v>2.3007317999999999E-2</c:v>
                </c:pt>
                <c:pt idx="3512" formatCode="General">
                  <c:v>2.3065733000000001E-2</c:v>
                </c:pt>
                <c:pt idx="3513" formatCode="General">
                  <c:v>2.3123244000000001E-2</c:v>
                </c:pt>
                <c:pt idx="3514" formatCode="General">
                  <c:v>2.3183491000000001E-2</c:v>
                </c:pt>
                <c:pt idx="3515" formatCode="General">
                  <c:v>2.3237094E-2</c:v>
                </c:pt>
                <c:pt idx="3516" formatCode="General">
                  <c:v>2.3281738E-2</c:v>
                </c:pt>
                <c:pt idx="3517" formatCode="General">
                  <c:v>2.3311631999999999E-2</c:v>
                </c:pt>
                <c:pt idx="3518" formatCode="General">
                  <c:v>2.3329877999999998E-2</c:v>
                </c:pt>
                <c:pt idx="3519" formatCode="General">
                  <c:v>2.3344957999999999E-2</c:v>
                </c:pt>
                <c:pt idx="3520" formatCode="General">
                  <c:v>2.3359707E-2</c:v>
                </c:pt>
                <c:pt idx="3521" formatCode="General">
                  <c:v>2.3376939999999999E-2</c:v>
                </c:pt>
                <c:pt idx="3522" formatCode="General">
                  <c:v>2.3396989E-2</c:v>
                </c:pt>
                <c:pt idx="3523" formatCode="General">
                  <c:v>2.3418553000000002E-2</c:v>
                </c:pt>
                <c:pt idx="3524" formatCode="General">
                  <c:v>2.3442831000000001E-2</c:v>
                </c:pt>
                <c:pt idx="3525" formatCode="General">
                  <c:v>2.3469480000000001E-2</c:v>
                </c:pt>
                <c:pt idx="3526" formatCode="General">
                  <c:v>2.3503795000000001E-2</c:v>
                </c:pt>
                <c:pt idx="3527" formatCode="General">
                  <c:v>2.3550083999999999E-2</c:v>
                </c:pt>
                <c:pt idx="3528" formatCode="General">
                  <c:v>2.3612922000000001E-2</c:v>
                </c:pt>
                <c:pt idx="3529" formatCode="General">
                  <c:v>2.3690731999999999E-2</c:v>
                </c:pt>
                <c:pt idx="3530" formatCode="General">
                  <c:v>2.3777626E-2</c:v>
                </c:pt>
                <c:pt idx="3531" formatCode="General">
                  <c:v>2.3868226999999999E-2</c:v>
                </c:pt>
                <c:pt idx="3532" formatCode="General">
                  <c:v>2.3964706999999998E-2</c:v>
                </c:pt>
                <c:pt idx="3533" formatCode="General">
                  <c:v>2.4073754999999999E-2</c:v>
                </c:pt>
                <c:pt idx="3534" formatCode="General">
                  <c:v>2.4674768999999999E-2</c:v>
                </c:pt>
                <c:pt idx="3535" formatCode="General">
                  <c:v>2.4785030999999999E-2</c:v>
                </c:pt>
                <c:pt idx="3536" formatCode="General">
                  <c:v>2.4894565E-2</c:v>
                </c:pt>
                <c:pt idx="3537" formatCode="General">
                  <c:v>2.50066E-2</c:v>
                </c:pt>
                <c:pt idx="3538" formatCode="General">
                  <c:v>2.5116991000000002E-2</c:v>
                </c:pt>
                <c:pt idx="3539" formatCode="General">
                  <c:v>2.5216617E-2</c:v>
                </c:pt>
                <c:pt idx="3540" formatCode="General">
                  <c:v>2.5402524999999999E-2</c:v>
                </c:pt>
                <c:pt idx="3541" formatCode="General">
                  <c:v>2.6123022999999999E-2</c:v>
                </c:pt>
                <c:pt idx="3542" formatCode="General">
                  <c:v>2.6301795999999999E-2</c:v>
                </c:pt>
                <c:pt idx="3543" formatCode="General">
                  <c:v>2.6493520999999999E-2</c:v>
                </c:pt>
                <c:pt idx="3544" formatCode="General">
                  <c:v>2.6689447000000002E-2</c:v>
                </c:pt>
                <c:pt idx="3545" formatCode="General">
                  <c:v>2.6887191000000001E-2</c:v>
                </c:pt>
                <c:pt idx="3546" formatCode="General">
                  <c:v>2.7088799E-2</c:v>
                </c:pt>
                <c:pt idx="3547" formatCode="General">
                  <c:v>2.7292538000000002E-2</c:v>
                </c:pt>
                <c:pt idx="3548" formatCode="General">
                  <c:v>2.7488444000000001E-2</c:v>
                </c:pt>
                <c:pt idx="3549" formatCode="General">
                  <c:v>2.7678462000000001E-2</c:v>
                </c:pt>
                <c:pt idx="3550" formatCode="General">
                  <c:v>2.7831627000000001E-2</c:v>
                </c:pt>
                <c:pt idx="3551" formatCode="General">
                  <c:v>2.7970597E-2</c:v>
                </c:pt>
                <c:pt idx="3552" formatCode="General">
                  <c:v>2.8106242E-2</c:v>
                </c:pt>
                <c:pt idx="3553" formatCode="General">
                  <c:v>2.8236550999999999E-2</c:v>
                </c:pt>
                <c:pt idx="3554" formatCode="General">
                  <c:v>2.8368195999999998E-2</c:v>
                </c:pt>
                <c:pt idx="3555" formatCode="General">
                  <c:v>2.8499963E-2</c:v>
                </c:pt>
                <c:pt idx="3556" formatCode="General">
                  <c:v>2.8626287E-2</c:v>
                </c:pt>
                <c:pt idx="3557" formatCode="General">
                  <c:v>2.8764286999999999E-2</c:v>
                </c:pt>
                <c:pt idx="3558" formatCode="General">
                  <c:v>2.8915184E-2</c:v>
                </c:pt>
                <c:pt idx="3559" formatCode="General">
                  <c:v>2.9075975E-2</c:v>
                </c:pt>
                <c:pt idx="3560" formatCode="General">
                  <c:v>2.9233268999999999E-2</c:v>
                </c:pt>
                <c:pt idx="3561" formatCode="General">
                  <c:v>2.9389136E-2</c:v>
                </c:pt>
                <c:pt idx="3562" formatCode="General">
                  <c:v>2.9541683999999999E-2</c:v>
                </c:pt>
                <c:pt idx="3563" formatCode="General">
                  <c:v>2.9684387E-2</c:v>
                </c:pt>
                <c:pt idx="3564" formatCode="General">
                  <c:v>2.9825042999999999E-2</c:v>
                </c:pt>
                <c:pt idx="3565" formatCode="General">
                  <c:v>2.9963733999999999E-2</c:v>
                </c:pt>
                <c:pt idx="3566" formatCode="General">
                  <c:v>3.0102387000000001E-2</c:v>
                </c:pt>
                <c:pt idx="3567" formatCode="General">
                  <c:v>3.0222852000000001E-2</c:v>
                </c:pt>
                <c:pt idx="3568" formatCode="General">
                  <c:v>3.0327842000000001E-2</c:v>
                </c:pt>
                <c:pt idx="3569" formatCode="General">
                  <c:v>3.0416904000000002E-2</c:v>
                </c:pt>
                <c:pt idx="3570" formatCode="General">
                  <c:v>3.0491699000000001E-2</c:v>
                </c:pt>
                <c:pt idx="3571" formatCode="General">
                  <c:v>3.0562664999999999E-2</c:v>
                </c:pt>
                <c:pt idx="3572" formatCode="General">
                  <c:v>3.0701770999999999E-2</c:v>
                </c:pt>
                <c:pt idx="3573" formatCode="General">
                  <c:v>3.0837825999999999E-2</c:v>
                </c:pt>
                <c:pt idx="3574" formatCode="General">
                  <c:v>3.1104145999999999E-2</c:v>
                </c:pt>
                <c:pt idx="3575" formatCode="General">
                  <c:v>3.1326792999999999E-2</c:v>
                </c:pt>
                <c:pt idx="3576" formatCode="General">
                  <c:v>3.1663219999999999E-2</c:v>
                </c:pt>
                <c:pt idx="3577" formatCode="General">
                  <c:v>3.1977105999999998E-2</c:v>
                </c:pt>
                <c:pt idx="3578" formatCode="General">
                  <c:v>3.2133809999999999E-2</c:v>
                </c:pt>
                <c:pt idx="3579" formatCode="General">
                  <c:v>3.2309256000000001E-2</c:v>
                </c:pt>
                <c:pt idx="3580" formatCode="General">
                  <c:v>3.2474349999999999E-2</c:v>
                </c:pt>
                <c:pt idx="3581" formatCode="General">
                  <c:v>3.2591082E-2</c:v>
                </c:pt>
                <c:pt idx="3582" formatCode="General">
                  <c:v>3.2836302999999997E-2</c:v>
                </c:pt>
                <c:pt idx="3583" formatCode="General">
                  <c:v>3.3537655999999999E-2</c:v>
                </c:pt>
                <c:pt idx="3584" formatCode="General">
                  <c:v>3.4060244000000003E-2</c:v>
                </c:pt>
                <c:pt idx="3585" formatCode="General">
                  <c:v>3.4503154000000001E-2</c:v>
                </c:pt>
                <c:pt idx="3586" formatCode="General">
                  <c:v>3.478821E-2</c:v>
                </c:pt>
                <c:pt idx="3587" formatCode="General">
                  <c:v>3.5049416E-2</c:v>
                </c:pt>
                <c:pt idx="3588" formatCode="General">
                  <c:v>3.5207585E-2</c:v>
                </c:pt>
                <c:pt idx="3589" formatCode="General">
                  <c:v>3.5288196000000001E-2</c:v>
                </c:pt>
                <c:pt idx="3590" formatCode="General">
                  <c:v>3.5435237000000001E-2</c:v>
                </c:pt>
                <c:pt idx="3591" formatCode="General">
                  <c:v>3.5584878E-2</c:v>
                </c:pt>
                <c:pt idx="3592" formatCode="General">
                  <c:v>3.5836089000000002E-2</c:v>
                </c:pt>
                <c:pt idx="3593" formatCode="General">
                  <c:v>3.6017008000000003E-2</c:v>
                </c:pt>
                <c:pt idx="3594" formatCode="General">
                  <c:v>3.6633569999999997E-2</c:v>
                </c:pt>
                <c:pt idx="3595" formatCode="General">
                  <c:v>3.6756992000000002E-2</c:v>
                </c:pt>
                <c:pt idx="3596" formatCode="General">
                  <c:v>3.6957565999999997E-2</c:v>
                </c:pt>
                <c:pt idx="3597" formatCode="General">
                  <c:v>3.7237309000000003E-2</c:v>
                </c:pt>
                <c:pt idx="3598" formatCode="General">
                  <c:v>3.7513558000000002E-2</c:v>
                </c:pt>
                <c:pt idx="3599" formatCode="General">
                  <c:v>3.7801257999999997E-2</c:v>
                </c:pt>
                <c:pt idx="3600" formatCode="General">
                  <c:v>3.7921321000000001E-2</c:v>
                </c:pt>
                <c:pt idx="3601" formatCode="General">
                  <c:v>3.8036168000000002E-2</c:v>
                </c:pt>
                <c:pt idx="3602" formatCode="General">
                  <c:v>3.8147390000000003E-2</c:v>
                </c:pt>
                <c:pt idx="3603" formatCode="General">
                  <c:v>3.8407325999999999E-2</c:v>
                </c:pt>
                <c:pt idx="3604" formatCode="General">
                  <c:v>3.8597655000000002E-2</c:v>
                </c:pt>
                <c:pt idx="3605" formatCode="General">
                  <c:v>3.8793257999999997E-2</c:v>
                </c:pt>
                <c:pt idx="3606" formatCode="General">
                  <c:v>3.8979102000000002E-2</c:v>
                </c:pt>
                <c:pt idx="3607" formatCode="General">
                  <c:v>3.9118074000000003E-2</c:v>
                </c:pt>
                <c:pt idx="3608" formatCode="General">
                  <c:v>3.92044E-2</c:v>
                </c:pt>
                <c:pt idx="3609" formatCode="General">
                  <c:v>3.9290222999999999E-2</c:v>
                </c:pt>
                <c:pt idx="3610" formatCode="General">
                  <c:v>3.9373002999999997E-2</c:v>
                </c:pt>
                <c:pt idx="3611" formatCode="General">
                  <c:v>3.9484880999999999E-2</c:v>
                </c:pt>
                <c:pt idx="3612" formatCode="General">
                  <c:v>3.9650208999999999E-2</c:v>
                </c:pt>
                <c:pt idx="3613" formatCode="General">
                  <c:v>3.9742369E-2</c:v>
                </c:pt>
                <c:pt idx="3614" formatCode="General">
                  <c:v>3.9927494000000001E-2</c:v>
                </c:pt>
                <c:pt idx="3615" formatCode="General">
                  <c:v>4.0109325000000001E-2</c:v>
                </c:pt>
                <c:pt idx="3616" formatCode="General">
                  <c:v>4.0286597E-2</c:v>
                </c:pt>
                <c:pt idx="3617" formatCode="General">
                  <c:v>4.0418502000000002E-2</c:v>
                </c:pt>
                <c:pt idx="3618" formatCode="General">
                  <c:v>4.0461358000000003E-2</c:v>
                </c:pt>
                <c:pt idx="3619" formatCode="General">
                  <c:v>4.0549177999999998E-2</c:v>
                </c:pt>
                <c:pt idx="3620" formatCode="General">
                  <c:v>4.0589581999999999E-2</c:v>
                </c:pt>
                <c:pt idx="3621" formatCode="General">
                  <c:v>4.0634356000000003E-2</c:v>
                </c:pt>
                <c:pt idx="3622" formatCode="General">
                  <c:v>4.0718748999999999E-2</c:v>
                </c:pt>
                <c:pt idx="3623" formatCode="General">
                  <c:v>4.0771421000000002E-2</c:v>
                </c:pt>
                <c:pt idx="3624" formatCode="General">
                  <c:v>4.0837130999999999E-2</c:v>
                </c:pt>
                <c:pt idx="3625" formatCode="General">
                  <c:v>4.0915093999999999E-2</c:v>
                </c:pt>
                <c:pt idx="3626" formatCode="General">
                  <c:v>4.1097399E-2</c:v>
                </c:pt>
                <c:pt idx="3627" formatCode="General">
                  <c:v>4.1189155999999998E-2</c:v>
                </c:pt>
                <c:pt idx="3628" formatCode="General">
                  <c:v>4.1375633000000002E-2</c:v>
                </c:pt>
                <c:pt idx="3629" formatCode="General">
                  <c:v>4.1468307000000003E-2</c:v>
                </c:pt>
                <c:pt idx="3630" formatCode="General">
                  <c:v>4.1563001000000002E-2</c:v>
                </c:pt>
                <c:pt idx="3631" formatCode="General">
                  <c:v>4.1715425E-2</c:v>
                </c:pt>
                <c:pt idx="3632" formatCode="General">
                  <c:v>4.1775132999999999E-2</c:v>
                </c:pt>
                <c:pt idx="3633" formatCode="General">
                  <c:v>4.1819330000000002E-2</c:v>
                </c:pt>
                <c:pt idx="3634" formatCode="General">
                  <c:v>4.1863593999999997E-2</c:v>
                </c:pt>
                <c:pt idx="3635" formatCode="General">
                  <c:v>4.1905078999999998E-2</c:v>
                </c:pt>
                <c:pt idx="3636" formatCode="General">
                  <c:v>4.1945621000000002E-2</c:v>
                </c:pt>
                <c:pt idx="3637" formatCode="General">
                  <c:v>4.1991266999999999E-2</c:v>
                </c:pt>
                <c:pt idx="3638" formatCode="General">
                  <c:v>4.2076717999999999E-2</c:v>
                </c:pt>
                <c:pt idx="3639" formatCode="General">
                  <c:v>4.2120523999999999E-2</c:v>
                </c:pt>
                <c:pt idx="3640" formatCode="General">
                  <c:v>4.2178325000000003E-2</c:v>
                </c:pt>
                <c:pt idx="3641" formatCode="General">
                  <c:v>4.2332504E-2</c:v>
                </c:pt>
                <c:pt idx="3642" formatCode="General">
                  <c:v>4.2423363999999998E-2</c:v>
                </c:pt>
                <c:pt idx="3643" formatCode="General">
                  <c:v>4.2516083000000003E-2</c:v>
                </c:pt>
                <c:pt idx="3644" formatCode="General">
                  <c:v>4.2703483E-2</c:v>
                </c:pt>
                <c:pt idx="3645" formatCode="General">
                  <c:v>4.2796533999999997E-2</c:v>
                </c:pt>
                <c:pt idx="3646" formatCode="General">
                  <c:v>4.2887798999999997E-2</c:v>
                </c:pt>
                <c:pt idx="3647" formatCode="General">
                  <c:v>4.3056160000000003E-2</c:v>
                </c:pt>
                <c:pt idx="3648" formatCode="General">
                  <c:v>4.3122123999999998E-2</c:v>
                </c:pt>
                <c:pt idx="3649" formatCode="General">
                  <c:v>4.3172426999999999E-2</c:v>
                </c:pt>
                <c:pt idx="3650" formatCode="General">
                  <c:v>4.3259177000000003E-2</c:v>
                </c:pt>
                <c:pt idx="3651" formatCode="General">
                  <c:v>4.3302691999999997E-2</c:v>
                </c:pt>
                <c:pt idx="3652" formatCode="General">
                  <c:v>4.3343606999999999E-2</c:v>
                </c:pt>
                <c:pt idx="3653" formatCode="General">
                  <c:v>4.3384249999999999E-2</c:v>
                </c:pt>
                <c:pt idx="3654" formatCode="General">
                  <c:v>4.3426510000000001E-2</c:v>
                </c:pt>
                <c:pt idx="3655" formatCode="General">
                  <c:v>4.3468773000000002E-2</c:v>
                </c:pt>
                <c:pt idx="3656" formatCode="General">
                  <c:v>4.3510715999999998E-2</c:v>
                </c:pt>
                <c:pt idx="3657" formatCode="General">
                  <c:v>4.3558061000000002E-2</c:v>
                </c:pt>
                <c:pt idx="3658" formatCode="General">
                  <c:v>4.3609387999999999E-2</c:v>
                </c:pt>
                <c:pt idx="3659" formatCode="General">
                  <c:v>4.3678719999999997E-2</c:v>
                </c:pt>
                <c:pt idx="3660" formatCode="General">
                  <c:v>4.3763228000000001E-2</c:v>
                </c:pt>
                <c:pt idx="3661" formatCode="General">
                  <c:v>4.3858569E-2</c:v>
                </c:pt>
                <c:pt idx="3662" formatCode="General">
                  <c:v>4.3957226000000002E-2</c:v>
                </c:pt>
                <c:pt idx="3663" formatCode="General">
                  <c:v>4.4060227E-2</c:v>
                </c:pt>
                <c:pt idx="3664" formatCode="General">
                  <c:v>4.4165645000000003E-2</c:v>
                </c:pt>
                <c:pt idx="3665" formatCode="General">
                  <c:v>4.4274217999999997E-2</c:v>
                </c:pt>
                <c:pt idx="3666" formatCode="General">
                  <c:v>4.4382334000000002E-2</c:v>
                </c:pt>
                <c:pt idx="3667" formatCode="General">
                  <c:v>4.4486563999999999E-2</c:v>
                </c:pt>
                <c:pt idx="3668" formatCode="General">
                  <c:v>4.4589125E-2</c:v>
                </c:pt>
                <c:pt idx="3669" formatCode="General">
                  <c:v>4.4674534000000002E-2</c:v>
                </c:pt>
                <c:pt idx="3670" formatCode="General">
                  <c:v>4.4747345000000001E-2</c:v>
                </c:pt>
                <c:pt idx="3671" formatCode="General">
                  <c:v>4.4811419999999998E-2</c:v>
                </c:pt>
                <c:pt idx="3672" formatCode="General">
                  <c:v>4.4877912999999998E-2</c:v>
                </c:pt>
                <c:pt idx="3673" formatCode="General">
                  <c:v>4.4946495000000003E-2</c:v>
                </c:pt>
                <c:pt idx="3674" formatCode="General">
                  <c:v>4.5015592E-2</c:v>
                </c:pt>
                <c:pt idx="3675" formatCode="General">
                  <c:v>4.5083872999999997E-2</c:v>
                </c:pt>
                <c:pt idx="3676" formatCode="General">
                  <c:v>4.5152540999999997E-2</c:v>
                </c:pt>
                <c:pt idx="3677" formatCode="General">
                  <c:v>4.5223366000000001E-2</c:v>
                </c:pt>
                <c:pt idx="3678" formatCode="General">
                  <c:v>4.5290120000000003E-2</c:v>
                </c:pt>
                <c:pt idx="3679" formatCode="General">
                  <c:v>4.5361607999999998E-2</c:v>
                </c:pt>
                <c:pt idx="3680" formatCode="General">
                  <c:v>4.5433833999999999E-2</c:v>
                </c:pt>
                <c:pt idx="3681" formatCode="General">
                  <c:v>4.5512572000000001E-2</c:v>
                </c:pt>
                <c:pt idx="3682" formatCode="General">
                  <c:v>4.5593657000000003E-2</c:v>
                </c:pt>
                <c:pt idx="3683" formatCode="General">
                  <c:v>4.5683823999999998E-2</c:v>
                </c:pt>
                <c:pt idx="3684" formatCode="General">
                  <c:v>4.5788161000000001E-2</c:v>
                </c:pt>
                <c:pt idx="3685" formatCode="General">
                  <c:v>4.5900340999999997E-2</c:v>
                </c:pt>
                <c:pt idx="3686" formatCode="General">
                  <c:v>4.6015792E-2</c:v>
                </c:pt>
                <c:pt idx="3687" formatCode="General">
                  <c:v>4.6131185999999998E-2</c:v>
                </c:pt>
                <c:pt idx="3688" formatCode="General">
                  <c:v>4.6249303999999998E-2</c:v>
                </c:pt>
                <c:pt idx="3689" formatCode="General">
                  <c:v>4.6365567000000003E-2</c:v>
                </c:pt>
                <c:pt idx="3690" formatCode="General">
                  <c:v>4.6480458000000002E-2</c:v>
                </c:pt>
                <c:pt idx="3691" formatCode="General">
                  <c:v>4.6588730000000002E-2</c:v>
                </c:pt>
                <c:pt idx="3692" formatCode="General">
                  <c:v>4.6692471999999999E-2</c:v>
                </c:pt>
                <c:pt idx="3693" formatCode="General">
                  <c:v>4.6785720000000003E-2</c:v>
                </c:pt>
                <c:pt idx="3694" formatCode="General">
                  <c:v>4.6864300999999997E-2</c:v>
                </c:pt>
                <c:pt idx="3695" formatCode="General">
                  <c:v>4.6936098000000002E-2</c:v>
                </c:pt>
                <c:pt idx="3696" formatCode="General">
                  <c:v>4.7007806999999999E-2</c:v>
                </c:pt>
                <c:pt idx="3697" formatCode="General">
                  <c:v>4.7078703E-2</c:v>
                </c:pt>
                <c:pt idx="3698" formatCode="General">
                  <c:v>4.7150115999999999E-2</c:v>
                </c:pt>
                <c:pt idx="3699" formatCode="General">
                  <c:v>4.7223653999999997E-2</c:v>
                </c:pt>
                <c:pt idx="3700" formatCode="General">
                  <c:v>4.7298592E-2</c:v>
                </c:pt>
                <c:pt idx="3701" formatCode="General">
                  <c:v>4.7373798000000002E-2</c:v>
                </c:pt>
                <c:pt idx="3702" formatCode="General">
                  <c:v>4.7451973000000001E-2</c:v>
                </c:pt>
                <c:pt idx="3703" formatCode="General">
                  <c:v>4.7547053999999998E-2</c:v>
                </c:pt>
                <c:pt idx="3704" formatCode="General">
                  <c:v>4.7651511000000001E-2</c:v>
                </c:pt>
                <c:pt idx="3705" formatCode="General">
                  <c:v>4.7761586000000002E-2</c:v>
                </c:pt>
                <c:pt idx="3706" formatCode="General">
                  <c:v>4.7880176000000003E-2</c:v>
                </c:pt>
                <c:pt idx="3707" formatCode="General">
                  <c:v>4.8010953000000002E-2</c:v>
                </c:pt>
                <c:pt idx="3708" formatCode="General">
                  <c:v>4.8158560000000003E-2</c:v>
                </c:pt>
                <c:pt idx="3709" formatCode="General">
                  <c:v>4.8323847000000003E-2</c:v>
                </c:pt>
                <c:pt idx="3710" formatCode="General">
                  <c:v>4.8496358000000003E-2</c:v>
                </c:pt>
                <c:pt idx="3711" formatCode="General">
                  <c:v>4.8682678E-2</c:v>
                </c:pt>
                <c:pt idx="3712" formatCode="General">
                  <c:v>4.8874475000000001E-2</c:v>
                </c:pt>
                <c:pt idx="3713" formatCode="General">
                  <c:v>4.9053974E-2</c:v>
                </c:pt>
                <c:pt idx="3714" formatCode="General">
                  <c:v>4.9227577000000002E-2</c:v>
                </c:pt>
                <c:pt idx="3715" formatCode="General">
                  <c:v>4.9401018999999997E-2</c:v>
                </c:pt>
                <c:pt idx="3716" formatCode="General">
                  <c:v>4.9571115999999998E-2</c:v>
                </c:pt>
                <c:pt idx="3717" formatCode="General">
                  <c:v>4.9739449999999998E-2</c:v>
                </c:pt>
                <c:pt idx="3718" formatCode="General">
                  <c:v>4.9896511999999997E-2</c:v>
                </c:pt>
                <c:pt idx="3719" formatCode="General">
                  <c:v>5.0042628999999998E-2</c:v>
                </c:pt>
                <c:pt idx="3720" formatCode="General">
                  <c:v>5.0189007000000001E-2</c:v>
                </c:pt>
                <c:pt idx="3721" formatCode="General">
                  <c:v>5.0328624000000002E-2</c:v>
                </c:pt>
                <c:pt idx="3722" formatCode="General">
                  <c:v>5.0467434999999998E-2</c:v>
                </c:pt>
                <c:pt idx="3723" formatCode="General">
                  <c:v>5.0607650999999997E-2</c:v>
                </c:pt>
                <c:pt idx="3724" formatCode="General">
                  <c:v>5.0753883999999999E-2</c:v>
                </c:pt>
                <c:pt idx="3725" formatCode="General">
                  <c:v>5.0903234999999998E-2</c:v>
                </c:pt>
                <c:pt idx="3726" formatCode="General">
                  <c:v>5.1050827E-2</c:v>
                </c:pt>
                <c:pt idx="3727" formatCode="General">
                  <c:v>5.1195669999999999E-2</c:v>
                </c:pt>
                <c:pt idx="3728" formatCode="General">
                  <c:v>5.1341642E-2</c:v>
                </c:pt>
                <c:pt idx="3729" formatCode="General">
                  <c:v>5.1488008000000002E-2</c:v>
                </c:pt>
                <c:pt idx="3730" formatCode="General">
                  <c:v>5.1633533000000002E-2</c:v>
                </c:pt>
                <c:pt idx="3731" formatCode="General">
                  <c:v>5.1787055999999998E-2</c:v>
                </c:pt>
                <c:pt idx="3732" formatCode="General">
                  <c:v>5.1947161999999998E-2</c:v>
                </c:pt>
                <c:pt idx="3733" formatCode="General">
                  <c:v>5.212431E-2</c:v>
                </c:pt>
                <c:pt idx="3734" formatCode="General">
                  <c:v>5.2307567999999999E-2</c:v>
                </c:pt>
                <c:pt idx="3735" formatCode="General">
                  <c:v>5.2492820000000003E-2</c:v>
                </c:pt>
                <c:pt idx="3736" formatCode="General">
                  <c:v>5.2677702E-2</c:v>
                </c:pt>
                <c:pt idx="3737" formatCode="General">
                  <c:v>5.2862148999999997E-2</c:v>
                </c:pt>
                <c:pt idx="3738" formatCode="General">
                  <c:v>5.3045335999999998E-2</c:v>
                </c:pt>
                <c:pt idx="3739" formatCode="General">
                  <c:v>5.3229327999999999E-2</c:v>
                </c:pt>
                <c:pt idx="3740" formatCode="General">
                  <c:v>5.3411052000000001E-2</c:v>
                </c:pt>
                <c:pt idx="3741" formatCode="General">
                  <c:v>5.3591155000000001E-2</c:v>
                </c:pt>
                <c:pt idx="3742" formatCode="General">
                  <c:v>5.3763665000000002E-2</c:v>
                </c:pt>
                <c:pt idx="3743" formatCode="General">
                  <c:v>5.3922436999999997E-2</c:v>
                </c:pt>
                <c:pt idx="3744" formatCode="General">
                  <c:v>5.4075568999999997E-2</c:v>
                </c:pt>
                <c:pt idx="3745" formatCode="General">
                  <c:v>5.4222557999999997E-2</c:v>
                </c:pt>
                <c:pt idx="3746" formatCode="General">
                  <c:v>5.4373641E-2</c:v>
                </c:pt>
                <c:pt idx="3747" formatCode="General">
                  <c:v>5.4524783E-2</c:v>
                </c:pt>
                <c:pt idx="3748" formatCode="General">
                  <c:v>5.4677766000000003E-2</c:v>
                </c:pt>
                <c:pt idx="3749" formatCode="General">
                  <c:v>5.4830617999999998E-2</c:v>
                </c:pt>
                <c:pt idx="3750" formatCode="General">
                  <c:v>5.4979357999999999E-2</c:v>
                </c:pt>
                <c:pt idx="3751" formatCode="General">
                  <c:v>5.5122471999999999E-2</c:v>
                </c:pt>
                <c:pt idx="3752" formatCode="General">
                  <c:v>5.5267964000000003E-2</c:v>
                </c:pt>
                <c:pt idx="3753" formatCode="General">
                  <c:v>5.542155E-2</c:v>
                </c:pt>
                <c:pt idx="3754" formatCode="General">
                  <c:v>5.5583808999999998E-2</c:v>
                </c:pt>
                <c:pt idx="3755" formatCode="General">
                  <c:v>5.5769767999999997E-2</c:v>
                </c:pt>
                <c:pt idx="3756" formatCode="General">
                  <c:v>5.5962879E-2</c:v>
                </c:pt>
                <c:pt idx="3757" formatCode="General">
                  <c:v>5.6159273000000003E-2</c:v>
                </c:pt>
                <c:pt idx="3758" formatCode="General">
                  <c:v>5.6354667999999997E-2</c:v>
                </c:pt>
                <c:pt idx="3759" formatCode="General">
                  <c:v>5.6544371000000003E-2</c:v>
                </c:pt>
                <c:pt idx="3760" formatCode="General">
                  <c:v>5.6739974999999998E-2</c:v>
                </c:pt>
                <c:pt idx="3761" formatCode="General">
                  <c:v>5.6931931999999998E-2</c:v>
                </c:pt>
                <c:pt idx="3762" formatCode="General">
                  <c:v>5.7120491000000002E-2</c:v>
                </c:pt>
                <c:pt idx="3763" formatCode="General">
                  <c:v>5.7296421E-2</c:v>
                </c:pt>
                <c:pt idx="3764" formatCode="General">
                  <c:v>5.7456623999999998E-2</c:v>
                </c:pt>
                <c:pt idx="3765" formatCode="General">
                  <c:v>5.7592208999999998E-2</c:v>
                </c:pt>
                <c:pt idx="3766" formatCode="General">
                  <c:v>5.7716313999999998E-2</c:v>
                </c:pt>
                <c:pt idx="3767" formatCode="General">
                  <c:v>5.7835764999999997E-2</c:v>
                </c:pt>
                <c:pt idx="3768" formatCode="General">
                  <c:v>5.7951878999999998E-2</c:v>
                </c:pt>
                <c:pt idx="3769" formatCode="General">
                  <c:v>5.8068447000000002E-2</c:v>
                </c:pt>
                <c:pt idx="3770" formatCode="General">
                  <c:v>5.8180328000000003E-2</c:v>
                </c:pt>
                <c:pt idx="3771" formatCode="General">
                  <c:v>5.8288034000000002E-2</c:v>
                </c:pt>
                <c:pt idx="3772" formatCode="General">
                  <c:v>5.8396022999999998E-2</c:v>
                </c:pt>
                <c:pt idx="3773" formatCode="General">
                  <c:v>5.8507621000000003E-2</c:v>
                </c:pt>
                <c:pt idx="3774" formatCode="General">
                  <c:v>5.8633205000000001E-2</c:v>
                </c:pt>
                <c:pt idx="3775" formatCode="General">
                  <c:v>5.8767736000000001E-2</c:v>
                </c:pt>
                <c:pt idx="3776" formatCode="General">
                  <c:v>5.8913412999999998E-2</c:v>
                </c:pt>
                <c:pt idx="3777" formatCode="General">
                  <c:v>5.9057279999999997E-2</c:v>
                </c:pt>
                <c:pt idx="3778" formatCode="General">
                  <c:v>5.9201203000000001E-2</c:v>
                </c:pt>
                <c:pt idx="3779" formatCode="General">
                  <c:v>5.9343152000000003E-2</c:v>
                </c:pt>
                <c:pt idx="3780" formatCode="General">
                  <c:v>5.9483301000000002E-2</c:v>
                </c:pt>
                <c:pt idx="3781" formatCode="General">
                  <c:v>5.9624996E-2</c:v>
                </c:pt>
                <c:pt idx="3782" formatCode="General">
                  <c:v>5.9759702999999997E-2</c:v>
                </c:pt>
                <c:pt idx="3783" formatCode="General">
                  <c:v>5.9887823E-2</c:v>
                </c:pt>
                <c:pt idx="3784" formatCode="General">
                  <c:v>5.9999481E-2</c:v>
                </c:pt>
                <c:pt idx="3785" formatCode="General">
                  <c:v>6.0099877000000003E-2</c:v>
                </c:pt>
                <c:pt idx="3786" formatCode="General">
                  <c:v>6.0186297E-2</c:v>
                </c:pt>
                <c:pt idx="3787" formatCode="General">
                  <c:v>6.0273077000000001E-2</c:v>
                </c:pt>
                <c:pt idx="3788" formatCode="General">
                  <c:v>6.0355678000000003E-2</c:v>
                </c:pt>
                <c:pt idx="3789" formatCode="General">
                  <c:v>6.0438658999999999E-2</c:v>
                </c:pt>
                <c:pt idx="3790" formatCode="General">
                  <c:v>6.0519412000000002E-2</c:v>
                </c:pt>
                <c:pt idx="3791" formatCode="General">
                  <c:v>6.0603112000000001E-2</c:v>
                </c:pt>
                <c:pt idx="3792" formatCode="General">
                  <c:v>6.0692225000000002E-2</c:v>
                </c:pt>
                <c:pt idx="3793" formatCode="General">
                  <c:v>6.0794651999999998E-2</c:v>
                </c:pt>
                <c:pt idx="3794" formatCode="General">
                  <c:v>6.0915403E-2</c:v>
                </c:pt>
                <c:pt idx="3795" formatCode="General">
                  <c:v>6.1045662000000001E-2</c:v>
                </c:pt>
                <c:pt idx="3796" formatCode="General">
                  <c:v>6.117297E-2</c:v>
                </c:pt>
                <c:pt idx="3797" formatCode="General">
                  <c:v>6.1300550000000002E-2</c:v>
                </c:pt>
                <c:pt idx="3798" formatCode="General">
                  <c:v>6.1429359000000003E-2</c:v>
                </c:pt>
                <c:pt idx="3799" formatCode="General">
                  <c:v>6.1555035000000001E-2</c:v>
                </c:pt>
                <c:pt idx="3800" formatCode="General">
                  <c:v>6.1681893000000002E-2</c:v>
                </c:pt>
                <c:pt idx="3801" formatCode="General">
                  <c:v>6.1803683999999998E-2</c:v>
                </c:pt>
                <c:pt idx="3802" formatCode="General">
                  <c:v>6.1916291999999998E-2</c:v>
                </c:pt>
                <c:pt idx="3803" formatCode="General">
                  <c:v>6.2012307000000003E-2</c:v>
                </c:pt>
                <c:pt idx="3804" formatCode="General">
                  <c:v>6.2089033000000002E-2</c:v>
                </c:pt>
                <c:pt idx="3805" formatCode="General">
                  <c:v>6.2154826000000003E-2</c:v>
                </c:pt>
                <c:pt idx="3806" formatCode="General">
                  <c:v>6.2220242000000002E-2</c:v>
                </c:pt>
                <c:pt idx="3807" formatCode="General">
                  <c:v>6.2280732999999998E-2</c:v>
                </c:pt>
                <c:pt idx="3808" formatCode="General">
                  <c:v>6.2343463000000002E-2</c:v>
                </c:pt>
                <c:pt idx="3809" formatCode="General">
                  <c:v>6.2405719999999998E-2</c:v>
                </c:pt>
                <c:pt idx="3810" formatCode="General">
                  <c:v>6.2466095999999999E-2</c:v>
                </c:pt>
                <c:pt idx="3811" formatCode="General">
                  <c:v>6.2526494000000002E-2</c:v>
                </c:pt>
                <c:pt idx="3812" formatCode="General">
                  <c:v>6.2596254000000004E-2</c:v>
                </c:pt>
                <c:pt idx="3813" formatCode="General">
                  <c:v>6.2674395999999993E-2</c:v>
                </c:pt>
                <c:pt idx="3814" formatCode="General">
                  <c:v>6.2770172999999999E-2</c:v>
                </c:pt>
                <c:pt idx="3815" formatCode="General">
                  <c:v>6.2871448999999996E-2</c:v>
                </c:pt>
                <c:pt idx="3816" formatCode="General">
                  <c:v>6.2987283000000005E-2</c:v>
                </c:pt>
                <c:pt idx="3817" formatCode="General">
                  <c:v>6.3102833999999997E-2</c:v>
                </c:pt>
                <c:pt idx="3818" formatCode="General">
                  <c:v>6.3216626999999997E-2</c:v>
                </c:pt>
                <c:pt idx="3819" formatCode="General">
                  <c:v>6.3330457000000007E-2</c:v>
                </c:pt>
                <c:pt idx="3820" formatCode="General">
                  <c:v>6.3443996000000002E-2</c:v>
                </c:pt>
                <c:pt idx="3821" formatCode="General">
                  <c:v>6.3555530999999998E-2</c:v>
                </c:pt>
                <c:pt idx="3822" formatCode="General">
                  <c:v>6.3662983000000006E-2</c:v>
                </c:pt>
                <c:pt idx="3823" formatCode="General">
                  <c:v>6.3763291E-2</c:v>
                </c:pt>
                <c:pt idx="3824" formatCode="General">
                  <c:v>6.3846149000000005E-2</c:v>
                </c:pt>
                <c:pt idx="3825" formatCode="General">
                  <c:v>6.3921756999999996E-2</c:v>
                </c:pt>
                <c:pt idx="3826" formatCode="General">
                  <c:v>6.3987120999999994E-2</c:v>
                </c:pt>
                <c:pt idx="3827" formatCode="General">
                  <c:v>6.4049861999999999E-2</c:v>
                </c:pt>
                <c:pt idx="3828" formatCode="General">
                  <c:v>6.4109667999999995E-2</c:v>
                </c:pt>
                <c:pt idx="3829" formatCode="General">
                  <c:v>6.4170725999999997E-2</c:v>
                </c:pt>
                <c:pt idx="3830" formatCode="General">
                  <c:v>6.4232409000000004E-2</c:v>
                </c:pt>
                <c:pt idx="3831" formatCode="General">
                  <c:v>6.4296059000000003E-2</c:v>
                </c:pt>
                <c:pt idx="3832" formatCode="General">
                  <c:v>6.4357429999999993E-2</c:v>
                </c:pt>
                <c:pt idx="3833" formatCode="General">
                  <c:v>6.4419523000000006E-2</c:v>
                </c:pt>
                <c:pt idx="3834" formatCode="General">
                  <c:v>6.4490505000000004E-2</c:v>
                </c:pt>
                <c:pt idx="3835" formatCode="General">
                  <c:v>6.4576268000000006E-2</c:v>
                </c:pt>
                <c:pt idx="3836" formatCode="General">
                  <c:v>6.4669505000000002E-2</c:v>
                </c:pt>
                <c:pt idx="3837" formatCode="General">
                  <c:v>6.4769811999999996E-2</c:v>
                </c:pt>
                <c:pt idx="3838" formatCode="General">
                  <c:v>6.4869516000000002E-2</c:v>
                </c:pt>
                <c:pt idx="3839" formatCode="General">
                  <c:v>6.4968511000000007E-2</c:v>
                </c:pt>
                <c:pt idx="3840" formatCode="General">
                  <c:v>6.5063237999999995E-2</c:v>
                </c:pt>
                <c:pt idx="3841" formatCode="General">
                  <c:v>6.5156228999999996E-2</c:v>
                </c:pt>
                <c:pt idx="3842" formatCode="General">
                  <c:v>6.5246515000000005E-2</c:v>
                </c:pt>
                <c:pt idx="3843" formatCode="General">
                  <c:v>6.5333843000000003E-2</c:v>
                </c:pt>
                <c:pt idx="3844" formatCode="General">
                  <c:v>6.5409518999999999E-2</c:v>
                </c:pt>
                <c:pt idx="3845" formatCode="General">
                  <c:v>6.5466917999999999E-2</c:v>
                </c:pt>
                <c:pt idx="3846" formatCode="General">
                  <c:v>6.5514579000000003E-2</c:v>
                </c:pt>
                <c:pt idx="3847" formatCode="General">
                  <c:v>6.5550044000000002E-2</c:v>
                </c:pt>
                <c:pt idx="3848" formatCode="General">
                  <c:v>6.5586552000000006E-2</c:v>
                </c:pt>
                <c:pt idx="3849" formatCode="General">
                  <c:v>6.5621443000000002E-2</c:v>
                </c:pt>
                <c:pt idx="3850" formatCode="General">
                  <c:v>6.5656281999999996E-2</c:v>
                </c:pt>
                <c:pt idx="3851" formatCode="General">
                  <c:v>6.5690674000000004E-2</c:v>
                </c:pt>
                <c:pt idx="3852" formatCode="General">
                  <c:v>6.5723978000000002E-2</c:v>
                </c:pt>
                <c:pt idx="3853" formatCode="General">
                  <c:v>6.5758585999999994E-2</c:v>
                </c:pt>
                <c:pt idx="3854" formatCode="General">
                  <c:v>6.5792567999999996E-2</c:v>
                </c:pt>
                <c:pt idx="3855" formatCode="General">
                  <c:v>6.5835819000000004E-2</c:v>
                </c:pt>
                <c:pt idx="3856" formatCode="General">
                  <c:v>6.5881527999999995E-2</c:v>
                </c:pt>
                <c:pt idx="3857" formatCode="General">
                  <c:v>6.5950445999999996E-2</c:v>
                </c:pt>
                <c:pt idx="3858" formatCode="General">
                  <c:v>6.6028133000000003E-2</c:v>
                </c:pt>
                <c:pt idx="3859" formatCode="General">
                  <c:v>6.6108062999999995E-2</c:v>
                </c:pt>
                <c:pt idx="3860" formatCode="General">
                  <c:v>6.6190705000000002E-2</c:v>
                </c:pt>
                <c:pt idx="3861" formatCode="General">
                  <c:v>6.6273645000000006E-2</c:v>
                </c:pt>
                <c:pt idx="3862" formatCode="General">
                  <c:v>6.6355376999999993E-2</c:v>
                </c:pt>
                <c:pt idx="3863" formatCode="General">
                  <c:v>6.6433570999999997E-2</c:v>
                </c:pt>
                <c:pt idx="3864" formatCode="General">
                  <c:v>6.6512904999999997E-2</c:v>
                </c:pt>
                <c:pt idx="3865" formatCode="General">
                  <c:v>6.6583990999999995E-2</c:v>
                </c:pt>
                <c:pt idx="3866" formatCode="General">
                  <c:v>6.6649176000000004E-2</c:v>
                </c:pt>
                <c:pt idx="3867" formatCode="General">
                  <c:v>6.6695794000000003E-2</c:v>
                </c:pt>
                <c:pt idx="3868" formatCode="General">
                  <c:v>6.6730930999999993E-2</c:v>
                </c:pt>
                <c:pt idx="3869" formatCode="General">
                  <c:v>6.6760764E-2</c:v>
                </c:pt>
                <c:pt idx="3870" formatCode="General">
                  <c:v>6.6789909999999994E-2</c:v>
                </c:pt>
                <c:pt idx="3871" formatCode="General">
                  <c:v>6.6816873999999998E-2</c:v>
                </c:pt>
                <c:pt idx="3872" formatCode="General">
                  <c:v>6.684611E-2</c:v>
                </c:pt>
                <c:pt idx="3873" formatCode="General">
                  <c:v>6.6871270999999996E-2</c:v>
                </c:pt>
                <c:pt idx="3874" formatCode="General">
                  <c:v>6.6896625000000001E-2</c:v>
                </c:pt>
                <c:pt idx="3875" formatCode="General">
                  <c:v>6.6924334000000002E-2</c:v>
                </c:pt>
                <c:pt idx="3876" formatCode="General">
                  <c:v>6.6947661000000006E-2</c:v>
                </c:pt>
                <c:pt idx="3877" formatCode="General">
                  <c:v>6.6977933000000003E-2</c:v>
                </c:pt>
                <c:pt idx="3878" formatCode="General">
                  <c:v>6.7022301000000006E-2</c:v>
                </c:pt>
                <c:pt idx="3879" formatCode="General">
                  <c:v>6.7082561999999998E-2</c:v>
                </c:pt>
                <c:pt idx="3880" formatCode="General">
                  <c:v>6.7151061999999997E-2</c:v>
                </c:pt>
                <c:pt idx="3881" formatCode="General">
                  <c:v>6.7226432000000003E-2</c:v>
                </c:pt>
                <c:pt idx="3882" formatCode="General">
                  <c:v>6.7300684999999999E-2</c:v>
                </c:pt>
                <c:pt idx="3883" formatCode="General">
                  <c:v>6.7378863999999997E-2</c:v>
                </c:pt>
                <c:pt idx="3884" formatCode="General">
                  <c:v>6.7451901999999994E-2</c:v>
                </c:pt>
                <c:pt idx="3885" formatCode="General">
                  <c:v>6.7526377999999998E-2</c:v>
                </c:pt>
                <c:pt idx="3886" formatCode="General">
                  <c:v>6.7600034000000003E-2</c:v>
                </c:pt>
                <c:pt idx="3887" formatCode="General">
                  <c:v>6.7664585999999999E-2</c:v>
                </c:pt>
                <c:pt idx="3888" formatCode="General">
                  <c:v>6.7715972999999999E-2</c:v>
                </c:pt>
                <c:pt idx="3889" formatCode="General">
                  <c:v>6.7753322000000005E-2</c:v>
                </c:pt>
                <c:pt idx="3890" formatCode="General">
                  <c:v>6.777706E-2</c:v>
                </c:pt>
                <c:pt idx="3891" formatCode="General">
                  <c:v>6.7795335999999998E-2</c:v>
                </c:pt>
                <c:pt idx="3892" formatCode="General">
                  <c:v>6.7812786E-2</c:v>
                </c:pt>
                <c:pt idx="3893" formatCode="General">
                  <c:v>6.7829333000000006E-2</c:v>
                </c:pt>
                <c:pt idx="3894" formatCode="General">
                  <c:v>6.7849346000000005E-2</c:v>
                </c:pt>
                <c:pt idx="3895" formatCode="General">
                  <c:v>6.7862406E-2</c:v>
                </c:pt>
                <c:pt idx="3896" formatCode="General">
                  <c:v>6.7879535000000005E-2</c:v>
                </c:pt>
                <c:pt idx="3897" formatCode="General">
                  <c:v>6.7896523E-2</c:v>
                </c:pt>
                <c:pt idx="3898" formatCode="General">
                  <c:v>6.7917100999999994E-2</c:v>
                </c:pt>
                <c:pt idx="3899" formatCode="General">
                  <c:v>6.7938648000000004E-2</c:v>
                </c:pt>
                <c:pt idx="3900" formatCode="General">
                  <c:v>6.7977942999999999E-2</c:v>
                </c:pt>
                <c:pt idx="3901" formatCode="General">
                  <c:v>6.8030827000000002E-2</c:v>
                </c:pt>
                <c:pt idx="3902" formatCode="General">
                  <c:v>6.8093754000000006E-2</c:v>
                </c:pt>
                <c:pt idx="3903" formatCode="General">
                  <c:v>6.8158783000000001E-2</c:v>
                </c:pt>
                <c:pt idx="3904" formatCode="General">
                  <c:v>6.8221129000000005E-2</c:v>
                </c:pt>
                <c:pt idx="3905" formatCode="General">
                  <c:v>6.8284444999999999E-2</c:v>
                </c:pt>
                <c:pt idx="3906" formatCode="General">
                  <c:v>6.8344540999999995E-2</c:v>
                </c:pt>
                <c:pt idx="3907" formatCode="General">
                  <c:v>6.8406254E-2</c:v>
                </c:pt>
                <c:pt idx="3908" formatCode="General">
                  <c:v>6.8460271000000003E-2</c:v>
                </c:pt>
                <c:pt idx="3909" formatCode="General">
                  <c:v>6.8513393000000006E-2</c:v>
                </c:pt>
                <c:pt idx="3910" formatCode="General">
                  <c:v>6.8552017000000007E-2</c:v>
                </c:pt>
                <c:pt idx="3911" formatCode="General">
                  <c:v>6.8570986E-2</c:v>
                </c:pt>
                <c:pt idx="3912" formatCode="General">
                  <c:v>6.8580292000000001E-2</c:v>
                </c:pt>
                <c:pt idx="3913" formatCode="General">
                  <c:v>6.8590231000000002E-2</c:v>
                </c:pt>
                <c:pt idx="3914" formatCode="General">
                  <c:v>6.8601056999999993E-2</c:v>
                </c:pt>
                <c:pt idx="3915" formatCode="General">
                  <c:v>6.8611099999999994E-2</c:v>
                </c:pt>
                <c:pt idx="3916" formatCode="General">
                  <c:v>6.8620607E-2</c:v>
                </c:pt>
                <c:pt idx="3917" formatCode="General">
                  <c:v>6.8629838999999998E-2</c:v>
                </c:pt>
                <c:pt idx="3918" formatCode="General">
                  <c:v>6.8640135000000005E-2</c:v>
                </c:pt>
                <c:pt idx="3919" formatCode="General">
                  <c:v>6.8647072000000003E-2</c:v>
                </c:pt>
                <c:pt idx="3920" formatCode="General">
                  <c:v>6.8657376000000006E-2</c:v>
                </c:pt>
                <c:pt idx="3921" formatCode="General">
                  <c:v>6.8671524999999997E-2</c:v>
                </c:pt>
                <c:pt idx="3922" formatCode="General">
                  <c:v>6.8697414999999998E-2</c:v>
                </c:pt>
                <c:pt idx="3923" formatCode="General">
                  <c:v>6.8732954999999998E-2</c:v>
                </c:pt>
                <c:pt idx="3924" formatCode="General">
                  <c:v>6.8781532000000006E-2</c:v>
                </c:pt>
                <c:pt idx="3925" formatCode="General">
                  <c:v>6.8835228999999998E-2</c:v>
                </c:pt>
                <c:pt idx="3926" formatCode="General">
                  <c:v>6.8892799000000005E-2</c:v>
                </c:pt>
                <c:pt idx="3927" formatCode="General">
                  <c:v>6.8948946999999997E-2</c:v>
                </c:pt>
                <c:pt idx="3928" formatCode="General">
                  <c:v>6.9005571000000002E-2</c:v>
                </c:pt>
                <c:pt idx="3929" formatCode="General">
                  <c:v>6.9062784000000002E-2</c:v>
                </c:pt>
                <c:pt idx="3930" formatCode="General">
                  <c:v>6.9113835999999998E-2</c:v>
                </c:pt>
                <c:pt idx="3931" formatCode="General">
                  <c:v>6.9164053000000003E-2</c:v>
                </c:pt>
                <c:pt idx="3932" formatCode="General">
                  <c:v>6.9201499E-2</c:v>
                </c:pt>
                <c:pt idx="3933" formatCode="General">
                  <c:v>6.9226071E-2</c:v>
                </c:pt>
                <c:pt idx="3934" formatCode="General">
                  <c:v>6.9237447999999993E-2</c:v>
                </c:pt>
                <c:pt idx="3935" formatCode="General">
                  <c:v>6.9244533999999996E-2</c:v>
                </c:pt>
                <c:pt idx="3936" formatCode="General">
                  <c:v>6.9247767000000002E-2</c:v>
                </c:pt>
                <c:pt idx="3937" formatCode="General">
                  <c:v>6.9249660000000005E-2</c:v>
                </c:pt>
                <c:pt idx="3938" formatCode="General">
                  <c:v>6.9250069999999997E-2</c:v>
                </c:pt>
                <c:pt idx="3939" formatCode="General">
                  <c:v>6.9252579999999994E-2</c:v>
                </c:pt>
                <c:pt idx="3940" formatCode="General">
                  <c:v>6.9255941000000001E-2</c:v>
                </c:pt>
                <c:pt idx="3941" formatCode="General">
                  <c:v>6.9259606000000001E-2</c:v>
                </c:pt>
                <c:pt idx="3942" formatCode="General">
                  <c:v>6.9261082000000002E-2</c:v>
                </c:pt>
                <c:pt idx="3943" formatCode="General">
                  <c:v>6.9261737000000004E-2</c:v>
                </c:pt>
                <c:pt idx="3944" formatCode="General">
                  <c:v>6.9267385000000001E-2</c:v>
                </c:pt>
                <c:pt idx="3945" formatCode="General">
                  <c:v>6.9277637000000003E-2</c:v>
                </c:pt>
                <c:pt idx="3946" formatCode="General">
                  <c:v>6.9301106000000001E-2</c:v>
                </c:pt>
                <c:pt idx="3947" formatCode="General">
                  <c:v>6.9342955999999997E-2</c:v>
                </c:pt>
                <c:pt idx="3948" formatCode="General">
                  <c:v>6.9393075999999998E-2</c:v>
                </c:pt>
                <c:pt idx="3949" formatCode="General">
                  <c:v>6.9444485E-2</c:v>
                </c:pt>
                <c:pt idx="3950" formatCode="General">
                  <c:v>6.9499142E-2</c:v>
                </c:pt>
                <c:pt idx="3951" formatCode="General">
                  <c:v>6.9552167999999998E-2</c:v>
                </c:pt>
                <c:pt idx="3952" formatCode="General">
                  <c:v>6.9607749999999996E-2</c:v>
                </c:pt>
                <c:pt idx="3953" formatCode="General">
                  <c:v>6.9659807000000004E-2</c:v>
                </c:pt>
                <c:pt idx="3954" formatCode="General">
                  <c:v>6.9706379999999998E-2</c:v>
                </c:pt>
                <c:pt idx="3955" formatCode="General">
                  <c:v>6.9747775999999997E-2</c:v>
                </c:pt>
                <c:pt idx="3956" formatCode="General">
                  <c:v>6.9777712000000006E-2</c:v>
                </c:pt>
                <c:pt idx="3957" formatCode="General">
                  <c:v>6.9787166999999997E-2</c:v>
                </c:pt>
                <c:pt idx="3958" formatCode="General">
                  <c:v>6.9791092999999998E-2</c:v>
                </c:pt>
                <c:pt idx="3959" formatCode="General">
                  <c:v>6.9790802999999998E-2</c:v>
                </c:pt>
                <c:pt idx="3960" formatCode="General">
                  <c:v>6.9787025000000003E-2</c:v>
                </c:pt>
                <c:pt idx="3961" formatCode="General">
                  <c:v>6.9787173999999993E-2</c:v>
                </c:pt>
                <c:pt idx="3962" formatCode="General">
                  <c:v>6.9784536999999994E-2</c:v>
                </c:pt>
                <c:pt idx="3963" formatCode="General">
                  <c:v>6.9784552E-2</c:v>
                </c:pt>
                <c:pt idx="3964" formatCode="General">
                  <c:v>6.9785312000000002E-2</c:v>
                </c:pt>
                <c:pt idx="3965" formatCode="General">
                  <c:v>6.9783366999999999E-2</c:v>
                </c:pt>
                <c:pt idx="3966" formatCode="General">
                  <c:v>6.9779664000000005E-2</c:v>
                </c:pt>
                <c:pt idx="3967" formatCode="General">
                  <c:v>6.9780766999999994E-2</c:v>
                </c:pt>
                <c:pt idx="3968" formatCode="General">
                  <c:v>6.9785759000000003E-2</c:v>
                </c:pt>
                <c:pt idx="3969" formatCode="General">
                  <c:v>6.9800719999999997E-2</c:v>
                </c:pt>
                <c:pt idx="3970" formatCode="General">
                  <c:v>6.9828539999999995E-2</c:v>
                </c:pt>
                <c:pt idx="3971" formatCode="General">
                  <c:v>6.9863588000000004E-2</c:v>
                </c:pt>
                <c:pt idx="3972" formatCode="General">
                  <c:v>6.9909908000000007E-2</c:v>
                </c:pt>
                <c:pt idx="3973" formatCode="General">
                  <c:v>6.9958939999999997E-2</c:v>
                </c:pt>
                <c:pt idx="3974" formatCode="General">
                  <c:v>7.0007659E-2</c:v>
                </c:pt>
                <c:pt idx="3975" formatCode="General">
                  <c:v>7.0057264999999994E-2</c:v>
                </c:pt>
                <c:pt idx="3976" formatCode="General">
                  <c:v>7.0108539999999997E-2</c:v>
                </c:pt>
                <c:pt idx="3977" formatCode="General">
                  <c:v>7.0158549000000001E-2</c:v>
                </c:pt>
                <c:pt idx="3978" formatCode="General">
                  <c:v>7.0202254000000006E-2</c:v>
                </c:pt>
                <c:pt idx="3979" formatCode="General">
                  <c:v>7.0236227999999998E-2</c:v>
                </c:pt>
                <c:pt idx="3980" formatCode="General">
                  <c:v>7.0255271999999994E-2</c:v>
                </c:pt>
                <c:pt idx="3981" formatCode="General">
                  <c:v>7.0264980000000005E-2</c:v>
                </c:pt>
                <c:pt idx="3982" formatCode="General">
                  <c:v>7.0265055000000007E-2</c:v>
                </c:pt>
                <c:pt idx="3983" formatCode="General">
                  <c:v>7.0262230999999994E-2</c:v>
                </c:pt>
                <c:pt idx="3984" formatCode="General">
                  <c:v>7.0255861000000003E-2</c:v>
                </c:pt>
                <c:pt idx="3985" formatCode="General">
                  <c:v>7.0253283E-2</c:v>
                </c:pt>
                <c:pt idx="3986" formatCode="General">
                  <c:v>7.0247463999999996E-2</c:v>
                </c:pt>
                <c:pt idx="3987" formatCode="General">
                  <c:v>7.0239805000000002E-2</c:v>
                </c:pt>
                <c:pt idx="3988" formatCode="General">
                  <c:v>7.0232943000000006E-2</c:v>
                </c:pt>
                <c:pt idx="3989" formatCode="General">
                  <c:v>7.0224001999999994E-2</c:v>
                </c:pt>
                <c:pt idx="3990" formatCode="General">
                  <c:v>7.0221542999999997E-2</c:v>
                </c:pt>
                <c:pt idx="3991" formatCode="General">
                  <c:v>7.0226379000000005E-2</c:v>
                </c:pt>
                <c:pt idx="3992" formatCode="General">
                  <c:v>7.0241064000000006E-2</c:v>
                </c:pt>
                <c:pt idx="3993" formatCode="General">
                  <c:v>7.0266395999999995E-2</c:v>
                </c:pt>
                <c:pt idx="3994" formatCode="General">
                  <c:v>7.0302136000000001E-2</c:v>
                </c:pt>
                <c:pt idx="3995" formatCode="General">
                  <c:v>7.0345372000000003E-2</c:v>
                </c:pt>
                <c:pt idx="3996" formatCode="General">
                  <c:v>7.0392399999999994E-2</c:v>
                </c:pt>
                <c:pt idx="3997" formatCode="General">
                  <c:v>7.0437818999999999E-2</c:v>
                </c:pt>
                <c:pt idx="3998" formatCode="General">
                  <c:v>7.0483967999999994E-2</c:v>
                </c:pt>
                <c:pt idx="3999" formatCode="General">
                  <c:v>7.0532404000000007E-2</c:v>
                </c:pt>
                <c:pt idx="4000" formatCode="General">
                  <c:v>7.0573986000000005E-2</c:v>
                </c:pt>
                <c:pt idx="4001" formatCode="General">
                  <c:v>7.0608050000000006E-2</c:v>
                </c:pt>
                <c:pt idx="4002" formatCode="General">
                  <c:v>7.0632704000000004E-2</c:v>
                </c:pt>
                <c:pt idx="4003" formatCode="General">
                  <c:v>7.0648104000000003E-2</c:v>
                </c:pt>
                <c:pt idx="4004" formatCode="General">
                  <c:v>7.0652365999999994E-2</c:v>
                </c:pt>
                <c:pt idx="4005" formatCode="General">
                  <c:v>7.0644416000000002E-2</c:v>
                </c:pt>
                <c:pt idx="4006" formatCode="General">
                  <c:v>7.0635720999999999E-2</c:v>
                </c:pt>
                <c:pt idx="4007" formatCode="General">
                  <c:v>7.0628516000000002E-2</c:v>
                </c:pt>
                <c:pt idx="4008" formatCode="General">
                  <c:v>7.0619694999999996E-2</c:v>
                </c:pt>
                <c:pt idx="4009" formatCode="General">
                  <c:v>7.0610910999999998E-2</c:v>
                </c:pt>
                <c:pt idx="4010" formatCode="General">
                  <c:v>7.0605590999999995E-2</c:v>
                </c:pt>
                <c:pt idx="4011" formatCode="General">
                  <c:v>7.0598535000000004E-2</c:v>
                </c:pt>
                <c:pt idx="4012" formatCode="General">
                  <c:v>7.0591941000000005E-2</c:v>
                </c:pt>
                <c:pt idx="4013" formatCode="General">
                  <c:v>7.0582672999999999E-2</c:v>
                </c:pt>
                <c:pt idx="4014" formatCode="General">
                  <c:v>7.0581160000000004E-2</c:v>
                </c:pt>
                <c:pt idx="4015" formatCode="General">
                  <c:v>7.0585630999999996E-2</c:v>
                </c:pt>
                <c:pt idx="4016" formatCode="General">
                  <c:v>7.0606909999999995E-2</c:v>
                </c:pt>
                <c:pt idx="4017" formatCode="General">
                  <c:v>7.0640303000000002E-2</c:v>
                </c:pt>
                <c:pt idx="4018" formatCode="General">
                  <c:v>7.0680186000000006E-2</c:v>
                </c:pt>
                <c:pt idx="4019" formatCode="General">
                  <c:v>7.0724732999999998E-2</c:v>
                </c:pt>
                <c:pt idx="4020" formatCode="General">
                  <c:v>7.0768781000000003E-2</c:v>
                </c:pt>
                <c:pt idx="4021" formatCode="General">
                  <c:v>7.0810355000000005E-2</c:v>
                </c:pt>
                <c:pt idx="4022" formatCode="General">
                  <c:v>7.0851833000000003E-2</c:v>
                </c:pt>
                <c:pt idx="4023" formatCode="General">
                  <c:v>7.0894240999999997E-2</c:v>
                </c:pt>
                <c:pt idx="4024" formatCode="General">
                  <c:v>7.0930719000000003E-2</c:v>
                </c:pt>
                <c:pt idx="4025" formatCode="General">
                  <c:v>7.0962763999999998E-2</c:v>
                </c:pt>
                <c:pt idx="4026" formatCode="General">
                  <c:v>7.0977612999999995E-2</c:v>
                </c:pt>
                <c:pt idx="4027" formatCode="General">
                  <c:v>7.0980093999999994E-2</c:v>
                </c:pt>
                <c:pt idx="4028" formatCode="General">
                  <c:v>7.0977144000000006E-2</c:v>
                </c:pt>
                <c:pt idx="4029" formatCode="General">
                  <c:v>7.0966870000000001E-2</c:v>
                </c:pt>
                <c:pt idx="4030" formatCode="General">
                  <c:v>7.0957593999999999E-2</c:v>
                </c:pt>
                <c:pt idx="4031" formatCode="General">
                  <c:v>7.0948564000000006E-2</c:v>
                </c:pt>
                <c:pt idx="4032" formatCode="General">
                  <c:v>7.0938423E-2</c:v>
                </c:pt>
                <c:pt idx="4033" formatCode="General">
                  <c:v>7.0928513999999998E-2</c:v>
                </c:pt>
                <c:pt idx="4034" formatCode="General">
                  <c:v>7.0918560000000005E-2</c:v>
                </c:pt>
                <c:pt idx="4035" formatCode="General">
                  <c:v>7.0908896999999999E-2</c:v>
                </c:pt>
                <c:pt idx="4036" formatCode="General">
                  <c:v>7.0899181000000006E-2</c:v>
                </c:pt>
                <c:pt idx="4037" formatCode="General">
                  <c:v>7.0889815999999994E-2</c:v>
                </c:pt>
                <c:pt idx="4038" formatCode="General">
                  <c:v>7.0882267999999998E-2</c:v>
                </c:pt>
                <c:pt idx="4039" formatCode="General">
                  <c:v>7.0886752999999997E-2</c:v>
                </c:pt>
                <c:pt idx="4040" formatCode="General">
                  <c:v>7.0896081999999999E-2</c:v>
                </c:pt>
                <c:pt idx="4041" formatCode="General">
                  <c:v>7.0922716999999996E-2</c:v>
                </c:pt>
                <c:pt idx="4042" formatCode="General">
                  <c:v>7.0958324000000003E-2</c:v>
                </c:pt>
                <c:pt idx="4043" formatCode="General">
                  <c:v>7.0997953000000003E-2</c:v>
                </c:pt>
                <c:pt idx="4044" formatCode="General">
                  <c:v>7.1042149999999998E-2</c:v>
                </c:pt>
                <c:pt idx="4045" formatCode="General">
                  <c:v>7.1084373000000006E-2</c:v>
                </c:pt>
                <c:pt idx="4046" formatCode="General">
                  <c:v>7.1124636000000005E-2</c:v>
                </c:pt>
                <c:pt idx="4047" formatCode="General">
                  <c:v>7.1166097999999997E-2</c:v>
                </c:pt>
                <c:pt idx="4048" formatCode="General">
                  <c:v>7.1205974000000005E-2</c:v>
                </c:pt>
                <c:pt idx="4049" formatCode="General">
                  <c:v>7.1235277E-2</c:v>
                </c:pt>
                <c:pt idx="4050" formatCode="General">
                  <c:v>7.1258797999999998E-2</c:v>
                </c:pt>
                <c:pt idx="4051" formatCode="General">
                  <c:v>7.1266762999999997E-2</c:v>
                </c:pt>
                <c:pt idx="4052" formatCode="General">
                  <c:v>7.1266174000000002E-2</c:v>
                </c:pt>
                <c:pt idx="4053" formatCode="General">
                  <c:v>7.1261428000000002E-2</c:v>
                </c:pt>
                <c:pt idx="4054" formatCode="General">
                  <c:v>7.1252115000000005E-2</c:v>
                </c:pt>
                <c:pt idx="4055" formatCode="General">
                  <c:v>7.1244575000000004E-2</c:v>
                </c:pt>
                <c:pt idx="4056" formatCode="General">
                  <c:v>7.1238361E-2</c:v>
                </c:pt>
                <c:pt idx="4057" formatCode="General">
                  <c:v>7.1231007999999998E-2</c:v>
                </c:pt>
                <c:pt idx="4058" formatCode="General">
                  <c:v>7.1227348999999995E-2</c:v>
                </c:pt>
                <c:pt idx="4059" formatCode="General">
                  <c:v>7.1222588000000003E-2</c:v>
                </c:pt>
                <c:pt idx="4060" formatCode="General">
                  <c:v>7.1215384000000007E-2</c:v>
                </c:pt>
                <c:pt idx="4061" formatCode="General">
                  <c:v>7.1209787999999996E-2</c:v>
                </c:pt>
                <c:pt idx="4062" formatCode="General">
                  <c:v>7.1203917000000005E-2</c:v>
                </c:pt>
                <c:pt idx="4063" formatCode="General">
                  <c:v>7.1199305000000004E-2</c:v>
                </c:pt>
                <c:pt idx="4064" formatCode="General">
                  <c:v>7.1191623999999995E-2</c:v>
                </c:pt>
                <c:pt idx="4065" formatCode="General">
                  <c:v>7.119114E-2</c:v>
                </c:pt>
                <c:pt idx="4066" formatCode="General">
                  <c:v>7.1194730999999997E-2</c:v>
                </c:pt>
                <c:pt idx="4067" formatCode="General">
                  <c:v>7.1203530000000001E-2</c:v>
                </c:pt>
                <c:pt idx="4068" formatCode="General">
                  <c:v>7.1221158000000007E-2</c:v>
                </c:pt>
                <c:pt idx="4069" formatCode="General">
                  <c:v>7.1248509000000002E-2</c:v>
                </c:pt>
                <c:pt idx="4070" formatCode="General">
                  <c:v>7.1289434999999998E-2</c:v>
                </c:pt>
                <c:pt idx="4071" formatCode="General">
                  <c:v>7.1333431000000003E-2</c:v>
                </c:pt>
                <c:pt idx="4072" formatCode="General">
                  <c:v>7.1376576999999997E-2</c:v>
                </c:pt>
                <c:pt idx="4073" formatCode="General">
                  <c:v>7.1419551999999997E-2</c:v>
                </c:pt>
                <c:pt idx="4074" formatCode="General">
                  <c:v>7.1465804999999993E-2</c:v>
                </c:pt>
                <c:pt idx="4075" formatCode="General">
                  <c:v>7.1506120000000006E-2</c:v>
                </c:pt>
                <c:pt idx="4076" formatCode="General">
                  <c:v>7.1539438999999996E-2</c:v>
                </c:pt>
                <c:pt idx="4077" formatCode="General">
                  <c:v>7.1569412999999998E-2</c:v>
                </c:pt>
                <c:pt idx="4078" formatCode="General">
                  <c:v>7.1584798000000005E-2</c:v>
                </c:pt>
                <c:pt idx="4079" formatCode="General">
                  <c:v>7.1591168999999996E-2</c:v>
                </c:pt>
                <c:pt idx="4080" formatCode="General">
                  <c:v>7.1587704000000002E-2</c:v>
                </c:pt>
                <c:pt idx="4081" formatCode="General">
                  <c:v>7.1576871E-2</c:v>
                </c:pt>
                <c:pt idx="4082" formatCode="General">
                  <c:v>7.1567640000000002E-2</c:v>
                </c:pt>
                <c:pt idx="4083" formatCode="General">
                  <c:v>7.1555621999999999E-2</c:v>
                </c:pt>
                <c:pt idx="4084" formatCode="General">
                  <c:v>7.1545653000000001E-2</c:v>
                </c:pt>
                <c:pt idx="4085" formatCode="General">
                  <c:v>7.1534544000000005E-2</c:v>
                </c:pt>
                <c:pt idx="4086" formatCode="General">
                  <c:v>7.1526483000000002E-2</c:v>
                </c:pt>
                <c:pt idx="4087" formatCode="General">
                  <c:v>7.1517378000000006E-2</c:v>
                </c:pt>
                <c:pt idx="4088" formatCode="General">
                  <c:v>7.1507721999999996E-2</c:v>
                </c:pt>
                <c:pt idx="4089" formatCode="General">
                  <c:v>7.1497582000000004E-2</c:v>
                </c:pt>
                <c:pt idx="4090" formatCode="General">
                  <c:v>7.1483514999999997E-2</c:v>
                </c:pt>
                <c:pt idx="4091" formatCode="General">
                  <c:v>7.1473479000000006E-2</c:v>
                </c:pt>
                <c:pt idx="4092" formatCode="General">
                  <c:v>7.1466997000000004E-2</c:v>
                </c:pt>
                <c:pt idx="4093" formatCode="General">
                  <c:v>7.1467713000000002E-2</c:v>
                </c:pt>
                <c:pt idx="4094" formatCode="General">
                  <c:v>7.1482077000000005E-2</c:v>
                </c:pt>
                <c:pt idx="4095" formatCode="General">
                  <c:v>7.1506053E-2</c:v>
                </c:pt>
                <c:pt idx="4096" formatCode="General">
                  <c:v>7.1539611000000003E-2</c:v>
                </c:pt>
                <c:pt idx="4097" formatCode="General">
                  <c:v>7.1576691999999997E-2</c:v>
                </c:pt>
                <c:pt idx="4098" formatCode="General">
                  <c:v>7.1617834000000005E-2</c:v>
                </c:pt>
                <c:pt idx="4099" formatCode="General">
                  <c:v>7.1658909000000007E-2</c:v>
                </c:pt>
                <c:pt idx="4100" formatCode="General">
                  <c:v>7.1701719999999997E-2</c:v>
                </c:pt>
                <c:pt idx="4101" formatCode="General">
                  <c:v>7.1743965000000007E-2</c:v>
                </c:pt>
                <c:pt idx="4102" formatCode="General">
                  <c:v>7.1778402000000005E-2</c:v>
                </c:pt>
                <c:pt idx="4103" formatCode="General">
                  <c:v>7.1808523999999999E-2</c:v>
                </c:pt>
                <c:pt idx="4104" formatCode="General">
                  <c:v>7.1823454999999994E-2</c:v>
                </c:pt>
                <c:pt idx="4105" formatCode="General">
                  <c:v>7.1829072999999993E-2</c:v>
                </c:pt>
                <c:pt idx="4106" formatCode="General">
                  <c:v>7.1825497000000002E-2</c:v>
                </c:pt>
                <c:pt idx="4107" formatCode="General">
                  <c:v>7.1817636000000004E-2</c:v>
                </c:pt>
                <c:pt idx="4108" formatCode="General">
                  <c:v>7.1805611000000005E-2</c:v>
                </c:pt>
                <c:pt idx="4109" formatCode="General">
                  <c:v>7.1792706999999997E-2</c:v>
                </c:pt>
                <c:pt idx="4110" formatCode="General">
                  <c:v>7.1777642000000003E-2</c:v>
                </c:pt>
                <c:pt idx="4111" formatCode="General">
                  <c:v>7.1766011000000005E-2</c:v>
                </c:pt>
                <c:pt idx="4112" formatCode="General">
                  <c:v>7.1754813000000001E-2</c:v>
                </c:pt>
                <c:pt idx="4113" formatCode="General">
                  <c:v>7.1742073000000003E-2</c:v>
                </c:pt>
                <c:pt idx="4114" formatCode="General">
                  <c:v>7.1731328999999996E-2</c:v>
                </c:pt>
                <c:pt idx="4115" formatCode="General">
                  <c:v>7.1723409000000002E-2</c:v>
                </c:pt>
                <c:pt idx="4116" formatCode="General">
                  <c:v>7.1722253999999999E-2</c:v>
                </c:pt>
                <c:pt idx="4117" formatCode="General">
                  <c:v>7.1731037999999997E-2</c:v>
                </c:pt>
                <c:pt idx="4118" formatCode="General">
                  <c:v>7.1756788000000002E-2</c:v>
                </c:pt>
                <c:pt idx="4119" formatCode="General">
                  <c:v>7.1794249000000004E-2</c:v>
                </c:pt>
                <c:pt idx="4120" formatCode="General">
                  <c:v>7.1833922999999994E-2</c:v>
                </c:pt>
                <c:pt idx="4121" formatCode="General">
                  <c:v>7.1870603000000005E-2</c:v>
                </c:pt>
                <c:pt idx="4122" formatCode="General">
                  <c:v>7.1908659999999999E-2</c:v>
                </c:pt>
                <c:pt idx="4123" formatCode="General">
                  <c:v>7.1948722000000007E-2</c:v>
                </c:pt>
                <c:pt idx="4124" formatCode="General">
                  <c:v>7.1987331000000002E-2</c:v>
                </c:pt>
                <c:pt idx="4125" formatCode="General">
                  <c:v>7.2020181000000003E-2</c:v>
                </c:pt>
                <c:pt idx="4126" formatCode="General">
                  <c:v>7.2043754000000002E-2</c:v>
                </c:pt>
                <c:pt idx="4127" formatCode="General">
                  <c:v>7.2057179999999998E-2</c:v>
                </c:pt>
                <c:pt idx="4128" formatCode="General">
                  <c:v>7.2054774000000002E-2</c:v>
                </c:pt>
                <c:pt idx="4129" formatCode="General">
                  <c:v>7.2042338999999997E-2</c:v>
                </c:pt>
                <c:pt idx="4130" formatCode="General">
                  <c:v>7.2030797999999993E-2</c:v>
                </c:pt>
                <c:pt idx="4131" formatCode="General">
                  <c:v>7.2015621000000002E-2</c:v>
                </c:pt>
                <c:pt idx="4132" formatCode="General">
                  <c:v>7.2001814999999997E-2</c:v>
                </c:pt>
                <c:pt idx="4133" formatCode="General">
                  <c:v>7.1984619E-2</c:v>
                </c:pt>
                <c:pt idx="4134" formatCode="General">
                  <c:v>7.1970253999999997E-2</c:v>
                </c:pt>
                <c:pt idx="4135" formatCode="General">
                  <c:v>7.1954071999999994E-2</c:v>
                </c:pt>
                <c:pt idx="4136" formatCode="General">
                  <c:v>7.1937694999999996E-2</c:v>
                </c:pt>
                <c:pt idx="4137" formatCode="General">
                  <c:v>7.1927830999999998E-2</c:v>
                </c:pt>
                <c:pt idx="4138" formatCode="General">
                  <c:v>7.1924552000000003E-2</c:v>
                </c:pt>
                <c:pt idx="4139" formatCode="General">
                  <c:v>7.1939646999999995E-2</c:v>
                </c:pt>
                <c:pt idx="4140" formatCode="General">
                  <c:v>7.1967609000000002E-2</c:v>
                </c:pt>
                <c:pt idx="4141" formatCode="General">
                  <c:v>7.2005972000000001E-2</c:v>
                </c:pt>
                <c:pt idx="4142" formatCode="General">
                  <c:v>7.2044484000000006E-2</c:v>
                </c:pt>
                <c:pt idx="4143" formatCode="General">
                  <c:v>7.2083116000000003E-2</c:v>
                </c:pt>
                <c:pt idx="4144" formatCode="General">
                  <c:v>7.2116933999999994E-2</c:v>
                </c:pt>
                <c:pt idx="4145" formatCode="General">
                  <c:v>7.2155192000000007E-2</c:v>
                </c:pt>
                <c:pt idx="4146" formatCode="General">
                  <c:v>7.2196171000000003E-2</c:v>
                </c:pt>
                <c:pt idx="4147" formatCode="General">
                  <c:v>7.22275E-2</c:v>
                </c:pt>
                <c:pt idx="4148" formatCode="General">
                  <c:v>7.2252885000000003E-2</c:v>
                </c:pt>
                <c:pt idx="4149" formatCode="General">
                  <c:v>7.2257190999999998E-2</c:v>
                </c:pt>
                <c:pt idx="4150" formatCode="General">
                  <c:v>7.2249367999999994E-2</c:v>
                </c:pt>
                <c:pt idx="4151" formatCode="General">
                  <c:v>7.2233281999999996E-2</c:v>
                </c:pt>
                <c:pt idx="4152" formatCode="General">
                  <c:v>7.2213672000000007E-2</c:v>
                </c:pt>
                <c:pt idx="4153" formatCode="General">
                  <c:v>7.2196609999999994E-2</c:v>
                </c:pt>
                <c:pt idx="4154" formatCode="General">
                  <c:v>7.2182267999999994E-2</c:v>
                </c:pt>
                <c:pt idx="4155" formatCode="General">
                  <c:v>7.2165951000000006E-2</c:v>
                </c:pt>
                <c:pt idx="4156" formatCode="General">
                  <c:v>7.2148904E-2</c:v>
                </c:pt>
                <c:pt idx="4157" formatCode="General">
                  <c:v>7.2134308999999994E-2</c:v>
                </c:pt>
                <c:pt idx="4158" formatCode="General">
                  <c:v>7.2119615999999998E-2</c:v>
                </c:pt>
                <c:pt idx="4159" formatCode="General">
                  <c:v>7.2114892E-2</c:v>
                </c:pt>
                <c:pt idx="4160" formatCode="General">
                  <c:v>7.2121315000000005E-2</c:v>
                </c:pt>
                <c:pt idx="4161" formatCode="General">
                  <c:v>7.2141840999999998E-2</c:v>
                </c:pt>
                <c:pt idx="4162" formatCode="General">
                  <c:v>7.2175859999999994E-2</c:v>
                </c:pt>
                <c:pt idx="4163" formatCode="General">
                  <c:v>7.2211339999999999E-2</c:v>
                </c:pt>
                <c:pt idx="4164" formatCode="General">
                  <c:v>7.2248429000000003E-2</c:v>
                </c:pt>
                <c:pt idx="4165" formatCode="General">
                  <c:v>7.2286524000000005E-2</c:v>
                </c:pt>
                <c:pt idx="4166" formatCode="General">
                  <c:v>7.2322838E-2</c:v>
                </c:pt>
                <c:pt idx="4167" formatCode="General">
                  <c:v>7.2361342999999995E-2</c:v>
                </c:pt>
                <c:pt idx="4168" formatCode="General">
                  <c:v>7.2399639000000002E-2</c:v>
                </c:pt>
                <c:pt idx="4169" formatCode="General">
                  <c:v>7.2429157999999993E-2</c:v>
                </c:pt>
                <c:pt idx="4170" formatCode="General">
                  <c:v>7.2446465000000002E-2</c:v>
                </c:pt>
                <c:pt idx="4171" formatCode="General">
                  <c:v>7.2448983999999994E-2</c:v>
                </c:pt>
                <c:pt idx="4172" formatCode="General">
                  <c:v>7.2441465999999996E-2</c:v>
                </c:pt>
                <c:pt idx="4173" formatCode="General">
                  <c:v>7.2429277E-2</c:v>
                </c:pt>
                <c:pt idx="4174" formatCode="General">
                  <c:v>7.2413749999999999E-2</c:v>
                </c:pt>
                <c:pt idx="4175" formatCode="General">
                  <c:v>7.2402112000000005E-2</c:v>
                </c:pt>
                <c:pt idx="4176" formatCode="General">
                  <c:v>7.2387389999999996E-2</c:v>
                </c:pt>
                <c:pt idx="4177" formatCode="General">
                  <c:v>7.2372592999999999E-2</c:v>
                </c:pt>
                <c:pt idx="4178" formatCode="General">
                  <c:v>7.2353399999999998E-2</c:v>
                </c:pt>
                <c:pt idx="4179" formatCode="General">
                  <c:v>7.2338006999999996E-2</c:v>
                </c:pt>
                <c:pt idx="4180" formatCode="General">
                  <c:v>7.2321750000000004E-2</c:v>
                </c:pt>
                <c:pt idx="4181" formatCode="General">
                  <c:v>7.2317377000000002E-2</c:v>
                </c:pt>
                <c:pt idx="4182" formatCode="General">
                  <c:v>7.2324670999999993E-2</c:v>
                </c:pt>
                <c:pt idx="4183" formatCode="General">
                  <c:v>7.2345204999999996E-2</c:v>
                </c:pt>
                <c:pt idx="4184" formatCode="General">
                  <c:v>7.2377406000000005E-2</c:v>
                </c:pt>
                <c:pt idx="4185" formatCode="General">
                  <c:v>7.2411217E-2</c:v>
                </c:pt>
                <c:pt idx="4186" formatCode="General">
                  <c:v>7.2448551999999999E-2</c:v>
                </c:pt>
                <c:pt idx="4187" formatCode="General">
                  <c:v>7.2487286999999997E-2</c:v>
                </c:pt>
                <c:pt idx="4188" formatCode="General">
                  <c:v>7.2525962999999999E-2</c:v>
                </c:pt>
                <c:pt idx="4189" formatCode="General">
                  <c:v>7.2564385999999995E-2</c:v>
                </c:pt>
                <c:pt idx="4190" formatCode="General">
                  <c:v>7.2600744999999994E-2</c:v>
                </c:pt>
                <c:pt idx="4191" formatCode="General">
                  <c:v>7.2624712999999994E-2</c:v>
                </c:pt>
                <c:pt idx="4192" formatCode="General">
                  <c:v>7.2638743000000006E-2</c:v>
                </c:pt>
                <c:pt idx="4193" formatCode="General">
                  <c:v>7.2639367999999996E-2</c:v>
                </c:pt>
                <c:pt idx="4194" formatCode="General">
                  <c:v>7.2627029999999995E-2</c:v>
                </c:pt>
                <c:pt idx="4195" formatCode="General">
                  <c:v>7.2610392999999995E-2</c:v>
                </c:pt>
                <c:pt idx="4196" formatCode="General">
                  <c:v>7.2594753999999997E-2</c:v>
                </c:pt>
                <c:pt idx="4197" formatCode="General">
                  <c:v>7.2576142999999996E-2</c:v>
                </c:pt>
                <c:pt idx="4198" formatCode="General">
                  <c:v>7.2559713999999997E-2</c:v>
                </c:pt>
                <c:pt idx="4199" formatCode="General">
                  <c:v>7.2542741999999993E-2</c:v>
                </c:pt>
                <c:pt idx="4200" formatCode="General">
                  <c:v>7.2525486E-2</c:v>
                </c:pt>
                <c:pt idx="4201" formatCode="General">
                  <c:v>7.2516925999999995E-2</c:v>
                </c:pt>
                <c:pt idx="4202" formatCode="General">
                  <c:v>7.2523362999999993E-2</c:v>
                </c:pt>
                <c:pt idx="4203" formatCode="General">
                  <c:v>7.2546295999999996E-2</c:v>
                </c:pt>
                <c:pt idx="4204" formatCode="General">
                  <c:v>7.2582184999999994E-2</c:v>
                </c:pt>
                <c:pt idx="4205" formatCode="General">
                  <c:v>7.2616196999999993E-2</c:v>
                </c:pt>
                <c:pt idx="4206" formatCode="General">
                  <c:v>7.2650157000000007E-2</c:v>
                </c:pt>
                <c:pt idx="4207" formatCode="General">
                  <c:v>7.2681889E-2</c:v>
                </c:pt>
                <c:pt idx="4208" formatCode="General">
                  <c:v>7.2714849999999998E-2</c:v>
                </c:pt>
                <c:pt idx="4209" formatCode="General">
                  <c:v>7.2746292000000004E-2</c:v>
                </c:pt>
                <c:pt idx="4210" formatCode="General">
                  <c:v>7.2779394999999997E-2</c:v>
                </c:pt>
                <c:pt idx="4211" formatCode="General">
                  <c:v>7.2803609000000005E-2</c:v>
                </c:pt>
                <c:pt idx="4212" formatCode="General">
                  <c:v>7.2810419000000001E-2</c:v>
                </c:pt>
                <c:pt idx="4213" formatCode="General">
                  <c:v>7.2801657000000006E-2</c:v>
                </c:pt>
                <c:pt idx="4214" formatCode="General">
                  <c:v>7.277865E-2</c:v>
                </c:pt>
                <c:pt idx="4215" formatCode="General">
                  <c:v>7.2756461999999994E-2</c:v>
                </c:pt>
                <c:pt idx="4216" formatCode="General">
                  <c:v>7.2734900000000005E-2</c:v>
                </c:pt>
                <c:pt idx="4217" formatCode="General">
                  <c:v>7.2712578E-2</c:v>
                </c:pt>
                <c:pt idx="4218" formatCode="General">
                  <c:v>7.2690718000000001E-2</c:v>
                </c:pt>
                <c:pt idx="4219" formatCode="General">
                  <c:v>7.2677501000000005E-2</c:v>
                </c:pt>
                <c:pt idx="4220" formatCode="General">
                  <c:v>7.2671250000000007E-2</c:v>
                </c:pt>
                <c:pt idx="4221" formatCode="General">
                  <c:v>7.2680295000000006E-2</c:v>
                </c:pt>
                <c:pt idx="4222" formatCode="General">
                  <c:v>7.2704636000000003E-2</c:v>
                </c:pt>
                <c:pt idx="4223" formatCode="General">
                  <c:v>7.2736046999999998E-2</c:v>
                </c:pt>
                <c:pt idx="4224" formatCode="General">
                  <c:v>7.2770401999999998E-2</c:v>
                </c:pt>
                <c:pt idx="4225" formatCode="General">
                  <c:v>7.2805747000000004E-2</c:v>
                </c:pt>
                <c:pt idx="4226" formatCode="General">
                  <c:v>7.2838940000000005E-2</c:v>
                </c:pt>
                <c:pt idx="4227" formatCode="General">
                  <c:v>7.2876483000000006E-2</c:v>
                </c:pt>
                <c:pt idx="4228" formatCode="General">
                  <c:v>7.2912112000000001E-2</c:v>
                </c:pt>
                <c:pt idx="4229" formatCode="General">
                  <c:v>7.2937518000000007E-2</c:v>
                </c:pt>
                <c:pt idx="4230" formatCode="General">
                  <c:v>7.2956085000000004E-2</c:v>
                </c:pt>
                <c:pt idx="4231" formatCode="General">
                  <c:v>7.2957821000000006E-2</c:v>
                </c:pt>
                <c:pt idx="4232" formatCode="General">
                  <c:v>7.2945758999999999E-2</c:v>
                </c:pt>
                <c:pt idx="4233" formatCode="General">
                  <c:v>7.2929180999999996E-2</c:v>
                </c:pt>
                <c:pt idx="4234" formatCode="General">
                  <c:v>7.2910711000000003E-2</c:v>
                </c:pt>
                <c:pt idx="4235" formatCode="General">
                  <c:v>7.2889521999999998E-2</c:v>
                </c:pt>
                <c:pt idx="4236" formatCode="General">
                  <c:v>7.2869137E-2</c:v>
                </c:pt>
                <c:pt idx="4237" formatCode="General">
                  <c:v>7.2847404000000004E-2</c:v>
                </c:pt>
                <c:pt idx="4238" formatCode="General">
                  <c:v>7.2829067999999997E-2</c:v>
                </c:pt>
                <c:pt idx="4239" formatCode="General">
                  <c:v>7.2818859999999999E-2</c:v>
                </c:pt>
                <c:pt idx="4240" formatCode="General">
                  <c:v>7.2823345999999997E-2</c:v>
                </c:pt>
                <c:pt idx="4241" formatCode="General">
                  <c:v>7.2850219999999993E-2</c:v>
                </c:pt>
                <c:pt idx="4242" formatCode="General">
                  <c:v>7.2916626999999998E-2</c:v>
                </c:pt>
                <c:pt idx="4243" formatCode="General">
                  <c:v>7.2950490000000007E-2</c:v>
                </c:pt>
                <c:pt idx="4244" formatCode="General">
                  <c:v>7.2987369999999996E-2</c:v>
                </c:pt>
                <c:pt idx="4245" formatCode="General">
                  <c:v>7.3021740000000002E-2</c:v>
                </c:pt>
                <c:pt idx="4246" formatCode="General">
                  <c:v>7.3057726000000003E-2</c:v>
                </c:pt>
                <c:pt idx="4247" formatCode="General">
                  <c:v>7.3088653000000003E-2</c:v>
                </c:pt>
                <c:pt idx="4248" formatCode="General">
                  <c:v>7.3117218999999997E-2</c:v>
                </c:pt>
                <c:pt idx="4249" formatCode="General">
                  <c:v>7.3118374E-2</c:v>
                </c:pt>
                <c:pt idx="4250" formatCode="General">
                  <c:v>7.3102362000000004E-2</c:v>
                </c:pt>
                <c:pt idx="4251" formatCode="General">
                  <c:v>7.3083408000000002E-2</c:v>
                </c:pt>
                <c:pt idx="4252" formatCode="General">
                  <c:v>7.3065586000000002E-2</c:v>
                </c:pt>
                <c:pt idx="4253" formatCode="General">
                  <c:v>7.3046765999999999E-2</c:v>
                </c:pt>
                <c:pt idx="4254" formatCode="General">
                  <c:v>7.3031216999999995E-2</c:v>
                </c:pt>
                <c:pt idx="4255" formatCode="General">
                  <c:v>7.3011815999999993E-2</c:v>
                </c:pt>
                <c:pt idx="4256" formatCode="General">
                  <c:v>7.2988540000000005E-2</c:v>
                </c:pt>
                <c:pt idx="4257" formatCode="General">
                  <c:v>7.2993942000000006E-2</c:v>
                </c:pt>
                <c:pt idx="4258" formatCode="General">
                  <c:v>7.3006376999999997E-2</c:v>
                </c:pt>
                <c:pt idx="4259" formatCode="General">
                  <c:v>7.3034741E-2</c:v>
                </c:pt>
                <c:pt idx="4260" formatCode="General">
                  <c:v>7.3070652999999999E-2</c:v>
                </c:pt>
                <c:pt idx="4261" formatCode="General">
                  <c:v>7.3108598999999996E-2</c:v>
                </c:pt>
                <c:pt idx="4262" formatCode="General">
                  <c:v>7.3145784000000005E-2</c:v>
                </c:pt>
                <c:pt idx="4263" formatCode="General">
                  <c:v>7.3182493000000001E-2</c:v>
                </c:pt>
                <c:pt idx="4264" formatCode="General">
                  <c:v>7.3221013000000001E-2</c:v>
                </c:pt>
                <c:pt idx="4265" formatCode="General">
                  <c:v>7.3257498000000004E-2</c:v>
                </c:pt>
                <c:pt idx="4266" formatCode="General">
                  <c:v>7.3305107999999994E-2</c:v>
                </c:pt>
                <c:pt idx="4267" formatCode="General">
                  <c:v>7.3315606000000005E-2</c:v>
                </c:pt>
                <c:pt idx="4268" formatCode="General">
                  <c:v>7.3311925E-2</c:v>
                </c:pt>
                <c:pt idx="4269" formatCode="General">
                  <c:v>7.3281676000000004E-2</c:v>
                </c:pt>
                <c:pt idx="4270" formatCode="General">
                  <c:v>7.3266804000000005E-2</c:v>
                </c:pt>
                <c:pt idx="4271" formatCode="General">
                  <c:v>7.3253706000000002E-2</c:v>
                </c:pt>
                <c:pt idx="4272" formatCode="General">
                  <c:v>7.3223092000000004E-2</c:v>
                </c:pt>
                <c:pt idx="4273" formatCode="General">
                  <c:v>7.3206671000000001E-2</c:v>
                </c:pt>
                <c:pt idx="4274" formatCode="General">
                  <c:v>7.3198289E-2</c:v>
                </c:pt>
                <c:pt idx="4275" formatCode="General">
                  <c:v>7.3207362999999998E-2</c:v>
                </c:pt>
                <c:pt idx="4276" formatCode="General">
                  <c:v>7.3228836000000005E-2</c:v>
                </c:pt>
                <c:pt idx="4277" formatCode="General">
                  <c:v>7.3300756999999994E-2</c:v>
                </c:pt>
                <c:pt idx="4278" formatCode="General">
                  <c:v>7.3336944000000001E-2</c:v>
                </c:pt>
                <c:pt idx="4279" formatCode="General">
                  <c:v>7.3375121000000001E-2</c:v>
                </c:pt>
                <c:pt idx="4280" formatCode="General">
                  <c:v>7.3453463999999996E-2</c:v>
                </c:pt>
                <c:pt idx="4281" formatCode="General">
                  <c:v>7.3510036000000001E-2</c:v>
                </c:pt>
                <c:pt idx="4282" formatCode="General">
                  <c:v>7.3522120999999996E-2</c:v>
                </c:pt>
                <c:pt idx="4283" formatCode="General">
                  <c:v>7.3515288999999998E-2</c:v>
                </c:pt>
                <c:pt idx="4284" formatCode="General">
                  <c:v>7.3484368999999994E-2</c:v>
                </c:pt>
                <c:pt idx="4285" formatCode="General">
                  <c:v>7.3459432000000005E-2</c:v>
                </c:pt>
                <c:pt idx="4286" formatCode="General">
                  <c:v>7.3430702E-2</c:v>
                </c:pt>
                <c:pt idx="4287" formatCode="General">
                  <c:v>7.3404253000000003E-2</c:v>
                </c:pt>
                <c:pt idx="4288" formatCode="General">
                  <c:v>7.3391937000000004E-2</c:v>
                </c:pt>
                <c:pt idx="4289" formatCode="General">
                  <c:v>7.3428146999999999E-2</c:v>
                </c:pt>
                <c:pt idx="4290" formatCode="General">
                  <c:v>7.3496072999999995E-2</c:v>
                </c:pt>
                <c:pt idx="4291" formatCode="General">
                  <c:v>7.3570959000000005E-2</c:v>
                </c:pt>
                <c:pt idx="4292" formatCode="General">
                  <c:v>7.3640681999999999E-2</c:v>
                </c:pt>
                <c:pt idx="4293" formatCode="General">
                  <c:v>7.3698841000000001E-2</c:v>
                </c:pt>
                <c:pt idx="4294" formatCode="General">
                  <c:v>7.3712951999999998E-2</c:v>
                </c:pt>
                <c:pt idx="4295" formatCode="General">
                  <c:v>7.3686323999999997E-2</c:v>
                </c:pt>
                <c:pt idx="4296" formatCode="General">
                  <c:v>7.3656774999999994E-2</c:v>
                </c:pt>
                <c:pt idx="4297" formatCode="General">
                  <c:v>7.3628679000000002E-2</c:v>
                </c:pt>
                <c:pt idx="4298" formatCode="General">
                  <c:v>7.3599048E-2</c:v>
                </c:pt>
                <c:pt idx="4299" formatCode="General">
                  <c:v>7.3596224000000002E-2</c:v>
                </c:pt>
                <c:pt idx="4300" formatCode="General">
                  <c:v>7.3651850000000005E-2</c:v>
                </c:pt>
                <c:pt idx="4301" formatCode="General">
                  <c:v>7.3725901999999996E-2</c:v>
                </c:pt>
                <c:pt idx="4302" formatCode="General">
                  <c:v>7.3800116999999998E-2</c:v>
                </c:pt>
                <c:pt idx="4303" formatCode="General">
                  <c:v>7.3876537000000006E-2</c:v>
                </c:pt>
                <c:pt idx="4304" formatCode="General">
                  <c:v>7.3922999000000003E-2</c:v>
                </c:pt>
                <c:pt idx="4305" formatCode="General">
                  <c:v>7.3900357E-2</c:v>
                </c:pt>
                <c:pt idx="4306" formatCode="General">
                  <c:v>7.3870212000000005E-2</c:v>
                </c:pt>
                <c:pt idx="4307" formatCode="General">
                  <c:v>7.3837272999999995E-2</c:v>
                </c:pt>
                <c:pt idx="4308" formatCode="General">
                  <c:v>7.3808341999999999E-2</c:v>
                </c:pt>
                <c:pt idx="4309" formatCode="General">
                  <c:v>7.3784641999999998E-2</c:v>
                </c:pt>
                <c:pt idx="4310" formatCode="General">
                  <c:v>7.3795109999999997E-2</c:v>
                </c:pt>
                <c:pt idx="4311" formatCode="General">
                  <c:v>7.3857172999999998E-2</c:v>
                </c:pt>
                <c:pt idx="4312" formatCode="General">
                  <c:v>7.3941484000000002E-2</c:v>
                </c:pt>
                <c:pt idx="4313" formatCode="General">
                  <c:v>7.4023589000000001E-2</c:v>
                </c:pt>
                <c:pt idx="4314" formatCode="General">
                  <c:v>7.4100397999999998E-2</c:v>
                </c:pt>
                <c:pt idx="4315" formatCode="General">
                  <c:v>7.4144936999999994E-2</c:v>
                </c:pt>
                <c:pt idx="4316" formatCode="General">
                  <c:v>7.4137539000000002E-2</c:v>
                </c:pt>
                <c:pt idx="4317" formatCode="General">
                  <c:v>7.4111700000000003E-2</c:v>
                </c:pt>
                <c:pt idx="4318" formatCode="General">
                  <c:v>7.4086413000000004E-2</c:v>
                </c:pt>
                <c:pt idx="4319" formatCode="General">
                  <c:v>7.4060193999999996E-2</c:v>
                </c:pt>
                <c:pt idx="4320" formatCode="General">
                  <c:v>7.4033476000000001E-2</c:v>
                </c:pt>
                <c:pt idx="4321" formatCode="General">
                  <c:v>7.4010513999999999E-2</c:v>
                </c:pt>
                <c:pt idx="4322" formatCode="General">
                  <c:v>7.4040494999999998E-2</c:v>
                </c:pt>
                <c:pt idx="4323" formatCode="General">
                  <c:v>7.4144736000000003E-2</c:v>
                </c:pt>
                <c:pt idx="4324" formatCode="General">
                  <c:v>7.4223936000000004E-2</c:v>
                </c:pt>
                <c:pt idx="4325" formatCode="General">
                  <c:v>7.4297972000000004E-2</c:v>
                </c:pt>
                <c:pt idx="4326" formatCode="General">
                  <c:v>7.4351720999999996E-2</c:v>
                </c:pt>
                <c:pt idx="4327" formatCode="General">
                  <c:v>7.4337102000000002E-2</c:v>
                </c:pt>
                <c:pt idx="4328" formatCode="General">
                  <c:v>7.4313677999999994E-2</c:v>
                </c:pt>
                <c:pt idx="4329" formatCode="General">
                  <c:v>7.4290723000000003E-2</c:v>
                </c:pt>
                <c:pt idx="4330" formatCode="General">
                  <c:v>7.4252746999999994E-2</c:v>
                </c:pt>
                <c:pt idx="4331" formatCode="General">
                  <c:v>7.4230999000000006E-2</c:v>
                </c:pt>
                <c:pt idx="4332" formatCode="General">
                  <c:v>7.4231617E-2</c:v>
                </c:pt>
                <c:pt idx="4333" formatCode="General">
                  <c:v>7.4321762E-2</c:v>
                </c:pt>
                <c:pt idx="4334" formatCode="General">
                  <c:v>7.4400224000000001E-2</c:v>
                </c:pt>
                <c:pt idx="4335" formatCode="General">
                  <c:v>7.4476293999999998E-2</c:v>
                </c:pt>
                <c:pt idx="4336" formatCode="General">
                  <c:v>7.4566327000000002E-2</c:v>
                </c:pt>
                <c:pt idx="4337" formatCode="General">
                  <c:v>7.4560948000000002E-2</c:v>
                </c:pt>
                <c:pt idx="4338" formatCode="General">
                  <c:v>7.4519895000000003E-2</c:v>
                </c:pt>
                <c:pt idx="4339" formatCode="General">
                  <c:v>7.4474461000000006E-2</c:v>
                </c:pt>
                <c:pt idx="4340" formatCode="General">
                  <c:v>7.4441560000000004E-2</c:v>
                </c:pt>
                <c:pt idx="4341" formatCode="General">
                  <c:v>7.4454918999999994E-2</c:v>
                </c:pt>
                <c:pt idx="4342" formatCode="General">
                  <c:v>7.4556805000000004E-2</c:v>
                </c:pt>
                <c:pt idx="4343" formatCode="General">
                  <c:v>7.4626504999999996E-2</c:v>
                </c:pt>
                <c:pt idx="4344" formatCode="General">
                  <c:v>7.4726029999999999E-2</c:v>
                </c:pt>
                <c:pt idx="4345" formatCode="General">
                  <c:v>7.4734122E-2</c:v>
                </c:pt>
                <c:pt idx="4346" formatCode="General">
                  <c:v>7.4684962999999993E-2</c:v>
                </c:pt>
                <c:pt idx="4347" formatCode="General">
                  <c:v>7.4651018E-2</c:v>
                </c:pt>
                <c:pt idx="4348" formatCode="General">
                  <c:v>7.4633337999999994E-2</c:v>
                </c:pt>
                <c:pt idx="4349" formatCode="General">
                  <c:v>7.4767105E-2</c:v>
                </c:pt>
                <c:pt idx="4350" formatCode="General">
                  <c:v>7.4904955999999995E-2</c:v>
                </c:pt>
                <c:pt idx="4351" formatCode="General">
                  <c:v>7.4866115999999996E-2</c:v>
                </c:pt>
                <c:pt idx="4352" formatCode="General">
                  <c:v>7.4811726999999995E-2</c:v>
                </c:pt>
                <c:pt idx="4353" formatCode="General">
                  <c:v>7.4825734000000005E-2</c:v>
                </c:pt>
                <c:pt idx="4354" formatCode="General">
                  <c:v>7.5044556999999998E-2</c:v>
                </c:pt>
                <c:pt idx="4355" formatCode="General">
                  <c:v>7.5110762999999997E-2</c:v>
                </c:pt>
                <c:pt idx="4356" formatCode="General">
                  <c:v>7.5036921000000006E-2</c:v>
                </c:pt>
                <c:pt idx="4357" formatCode="General">
                  <c:v>7.5381100000000006E-2</c:v>
                </c:pt>
                <c:pt idx="4358" formatCode="General">
                  <c:v>7.5295553000000001E-2</c:v>
                </c:pt>
                <c:pt idx="4359" formatCode="General">
                  <c:v>7.5373247000000004E-2</c:v>
                </c:pt>
                <c:pt idx="4360" formatCode="General">
                  <c:v>7.5597315999999998E-2</c:v>
                </c:pt>
                <c:pt idx="4361" formatCode="General">
                  <c:v>7.5691230999999998E-2</c:v>
                </c:pt>
                <c:pt idx="4362" formatCode="General">
                  <c:v>7.5663633999999994E-2</c:v>
                </c:pt>
                <c:pt idx="4363" formatCode="General">
                  <c:v>7.5634866999999995E-2</c:v>
                </c:pt>
                <c:pt idx="4364" formatCode="General">
                  <c:v>7.5610681999999999E-2</c:v>
                </c:pt>
                <c:pt idx="4365" formatCode="General">
                  <c:v>7.5613870999999999E-2</c:v>
                </c:pt>
                <c:pt idx="4366" formatCode="General">
                  <c:v>7.5712234000000003E-2</c:v>
                </c:pt>
                <c:pt idx="4367" formatCode="General">
                  <c:v>7.5849428999999996E-2</c:v>
                </c:pt>
                <c:pt idx="4368" formatCode="General">
                  <c:v>7.5939640000000003E-2</c:v>
                </c:pt>
                <c:pt idx="4369" formatCode="General">
                  <c:v>7.6028571000000003E-2</c:v>
                </c:pt>
                <c:pt idx="4370" formatCode="General">
                  <c:v>7.6025261999999996E-2</c:v>
                </c:pt>
                <c:pt idx="4371" formatCode="General">
                  <c:v>7.6010063000000003E-2</c:v>
                </c:pt>
                <c:pt idx="4372" formatCode="General">
                  <c:v>7.5987822999999996E-2</c:v>
                </c:pt>
                <c:pt idx="4373" formatCode="General">
                  <c:v>7.5970545E-2</c:v>
                </c:pt>
                <c:pt idx="4374" formatCode="General">
                  <c:v>7.5965679999999994E-2</c:v>
                </c:pt>
                <c:pt idx="4375" formatCode="General">
                  <c:v>7.6013088000000006E-2</c:v>
                </c:pt>
                <c:pt idx="4376" formatCode="General">
                  <c:v>7.6096803000000005E-2</c:v>
                </c:pt>
                <c:pt idx="4377" formatCode="General">
                  <c:v>7.6233536000000005E-2</c:v>
                </c:pt>
                <c:pt idx="4378" formatCode="General">
                  <c:v>7.6317578999999997E-2</c:v>
                </c:pt>
                <c:pt idx="4379" formatCode="General">
                  <c:v>7.6375574000000002E-2</c:v>
                </c:pt>
                <c:pt idx="4380" formatCode="General">
                  <c:v>7.6376951999999998E-2</c:v>
                </c:pt>
                <c:pt idx="4381" formatCode="General">
                  <c:v>7.6365991999999994E-2</c:v>
                </c:pt>
                <c:pt idx="4382" formatCode="General">
                  <c:v>7.6350509999999996E-2</c:v>
                </c:pt>
                <c:pt idx="4383" formatCode="General">
                  <c:v>7.6336898E-2</c:v>
                </c:pt>
                <c:pt idx="4384" formatCode="General">
                  <c:v>7.6327302E-2</c:v>
                </c:pt>
                <c:pt idx="4385" formatCode="General">
                  <c:v>7.6345250000000003E-2</c:v>
                </c:pt>
                <c:pt idx="4386" formatCode="General">
                  <c:v>7.6419123000000005E-2</c:v>
                </c:pt>
                <c:pt idx="4387" formatCode="General">
                  <c:v>7.6517388000000006E-2</c:v>
                </c:pt>
                <c:pt idx="4388" formatCode="General">
                  <c:v>7.6622352000000005E-2</c:v>
                </c:pt>
                <c:pt idx="4389" formatCode="General">
                  <c:v>7.6723039000000007E-2</c:v>
                </c:pt>
                <c:pt idx="4390" formatCode="General">
                  <c:v>7.6811552000000005E-2</c:v>
                </c:pt>
                <c:pt idx="4391" formatCode="General">
                  <c:v>7.6821677000000005E-2</c:v>
                </c:pt>
                <c:pt idx="4392" formatCode="General">
                  <c:v>7.6819681000000001E-2</c:v>
                </c:pt>
                <c:pt idx="4393" formatCode="General">
                  <c:v>7.6822772999999997E-2</c:v>
                </c:pt>
                <c:pt idx="4394" formatCode="General">
                  <c:v>7.6830514000000003E-2</c:v>
                </c:pt>
                <c:pt idx="4395" formatCode="General">
                  <c:v>7.6840274E-2</c:v>
                </c:pt>
                <c:pt idx="4396" formatCode="General">
                  <c:v>7.6881632000000005E-2</c:v>
                </c:pt>
                <c:pt idx="4397" formatCode="General">
                  <c:v>7.6972394999999999E-2</c:v>
                </c:pt>
                <c:pt idx="4398" formatCode="General">
                  <c:v>7.7127501000000001E-2</c:v>
                </c:pt>
                <c:pt idx="4399" formatCode="General">
                  <c:v>7.7229641000000002E-2</c:v>
                </c:pt>
                <c:pt idx="4400" formatCode="General">
                  <c:v>7.7318794999999996E-2</c:v>
                </c:pt>
                <c:pt idx="4401" formatCode="General">
                  <c:v>7.7360593000000005E-2</c:v>
                </c:pt>
                <c:pt idx="4402" formatCode="General">
                  <c:v>7.7374987000000006E-2</c:v>
                </c:pt>
                <c:pt idx="4403" formatCode="General">
                  <c:v>7.7378615999999997E-2</c:v>
                </c:pt>
                <c:pt idx="4404" formatCode="General">
                  <c:v>7.7383168000000002E-2</c:v>
                </c:pt>
                <c:pt idx="4405" formatCode="General">
                  <c:v>7.7385976999999995E-2</c:v>
                </c:pt>
                <c:pt idx="4406" formatCode="General">
                  <c:v>7.7406770999999999E-2</c:v>
                </c:pt>
                <c:pt idx="4407" formatCode="General">
                  <c:v>7.7481113000000004E-2</c:v>
                </c:pt>
                <c:pt idx="4408" formatCode="General">
                  <c:v>7.7640757000000005E-2</c:v>
                </c:pt>
                <c:pt idx="4409" formatCode="General">
                  <c:v>7.7749573000000002E-2</c:v>
                </c:pt>
                <c:pt idx="4410" formatCode="General">
                  <c:v>7.7899195000000004E-2</c:v>
                </c:pt>
                <c:pt idx="4411" formatCode="General">
                  <c:v>7.7952802000000002E-2</c:v>
                </c:pt>
                <c:pt idx="4412" formatCode="General">
                  <c:v>7.7969246000000006E-2</c:v>
                </c:pt>
                <c:pt idx="4413" formatCode="General">
                  <c:v>7.7988312000000004E-2</c:v>
                </c:pt>
                <c:pt idx="4414" formatCode="General">
                  <c:v>7.8020319000000005E-2</c:v>
                </c:pt>
                <c:pt idx="4415" formatCode="General">
                  <c:v>7.8206233999999999E-2</c:v>
                </c:pt>
                <c:pt idx="4416" formatCode="General">
                  <c:v>7.8380272000000001E-2</c:v>
                </c:pt>
                <c:pt idx="4417" formatCode="General">
                  <c:v>7.8568205000000002E-2</c:v>
                </c:pt>
                <c:pt idx="4418" formatCode="General">
                  <c:v>7.8604340999999994E-2</c:v>
                </c:pt>
                <c:pt idx="4419" formatCode="General">
                  <c:v>7.8637175000000004E-2</c:v>
                </c:pt>
                <c:pt idx="4420" formatCode="General">
                  <c:v>7.8659019999999996E-2</c:v>
                </c:pt>
                <c:pt idx="4421" formatCode="General">
                  <c:v>7.8759073999999998E-2</c:v>
                </c:pt>
                <c:pt idx="4422" formatCode="General">
                  <c:v>7.8988634000000002E-2</c:v>
                </c:pt>
                <c:pt idx="4423" formatCode="General">
                  <c:v>7.9163171000000004E-2</c:v>
                </c:pt>
                <c:pt idx="4424" formatCode="General">
                  <c:v>7.9256578999999994E-2</c:v>
                </c:pt>
                <c:pt idx="4425" formatCode="General">
                  <c:v>7.9273693000000006E-2</c:v>
                </c:pt>
                <c:pt idx="4426" formatCode="General">
                  <c:v>7.9301207999999998E-2</c:v>
                </c:pt>
                <c:pt idx="4427" formatCode="General">
                  <c:v>7.9386129999999999E-2</c:v>
                </c:pt>
                <c:pt idx="4428" formatCode="General">
                  <c:v>7.9553454999999995E-2</c:v>
                </c:pt>
                <c:pt idx="4429" formatCode="General">
                  <c:v>7.9788670000000006E-2</c:v>
                </c:pt>
                <c:pt idx="4430" formatCode="General">
                  <c:v>7.9935819000000005E-2</c:v>
                </c:pt>
                <c:pt idx="4431" formatCode="General">
                  <c:v>8.0089278999999999E-2</c:v>
                </c:pt>
                <c:pt idx="4432" formatCode="General">
                  <c:v>8.0706089999999994E-2</c:v>
                </c:pt>
                <c:pt idx="4433" formatCode="General">
                  <c:v>8.0891632000000005E-2</c:v>
                </c:pt>
                <c:pt idx="4434" formatCode="General">
                  <c:v>8.1304476000000001E-2</c:v>
                </c:pt>
                <c:pt idx="4435" formatCode="General">
                  <c:v>8.1702299000000006E-2</c:v>
                </c:pt>
                <c:pt idx="4436" formatCode="General">
                  <c:v>8.1825778000000002E-2</c:v>
                </c:pt>
                <c:pt idx="4437" formatCode="General">
                  <c:v>8.2422397999999994E-2</c:v>
                </c:pt>
                <c:pt idx="4438" formatCode="General">
                  <c:v>8.2675791999999998E-2</c:v>
                </c:pt>
                <c:pt idx="4439" formatCode="General">
                  <c:v>8.2799651000000002E-2</c:v>
                </c:pt>
                <c:pt idx="4440" formatCode="General">
                  <c:v>8.3205803999999994E-2</c:v>
                </c:pt>
                <c:pt idx="4441" formatCode="General">
                  <c:v>8.3444051000000005E-2</c:v>
                </c:pt>
                <c:pt idx="4442" formatCode="General">
                  <c:v>8.3575852000000006E-2</c:v>
                </c:pt>
                <c:pt idx="4443" formatCode="General">
                  <c:v>8.3705604000000003E-2</c:v>
                </c:pt>
                <c:pt idx="4444" formatCode="General">
                  <c:v>8.3786942000000003E-2</c:v>
                </c:pt>
                <c:pt idx="4445" formatCode="General">
                  <c:v>8.3843283000000005E-2</c:v>
                </c:pt>
                <c:pt idx="4446" formatCode="General">
                  <c:v>8.3902284999999993E-2</c:v>
                </c:pt>
                <c:pt idx="4447" formatCode="General">
                  <c:v>8.4023013999999993E-2</c:v>
                </c:pt>
                <c:pt idx="4448" formatCode="General">
                  <c:v>8.4161899999999998E-2</c:v>
                </c:pt>
                <c:pt idx="4449" formatCode="General">
                  <c:v>8.4403126999999994E-2</c:v>
                </c:pt>
                <c:pt idx="4450" formatCode="General">
                  <c:v>8.4560752000000003E-2</c:v>
                </c:pt>
                <c:pt idx="4451" formatCode="General">
                  <c:v>8.4706618999999997E-2</c:v>
                </c:pt>
                <c:pt idx="4452" formatCode="General">
                  <c:v>8.4808863999999998E-2</c:v>
                </c:pt>
                <c:pt idx="4453" formatCode="General">
                  <c:v>8.4874882999999998E-2</c:v>
                </c:pt>
                <c:pt idx="4454" formatCode="General">
                  <c:v>8.4933043E-2</c:v>
                </c:pt>
                <c:pt idx="4455" formatCode="General">
                  <c:v>8.4993242999999996E-2</c:v>
                </c:pt>
                <c:pt idx="4456" formatCode="General">
                  <c:v>8.5050710000000002E-2</c:v>
                </c:pt>
                <c:pt idx="4457" formatCode="General">
                  <c:v>8.5081755999999994E-2</c:v>
                </c:pt>
                <c:pt idx="4458" formatCode="General">
                  <c:v>8.5113554999999994E-2</c:v>
                </c:pt>
                <c:pt idx="4459" formatCode="General">
                  <c:v>8.5151172999999997E-2</c:v>
                </c:pt>
                <c:pt idx="4460" formatCode="General">
                  <c:v>8.5249528000000005E-2</c:v>
                </c:pt>
                <c:pt idx="4461" formatCode="General">
                  <c:v>8.5317700999999996E-2</c:v>
                </c:pt>
                <c:pt idx="4462" formatCode="General">
                  <c:v>8.5395858000000005E-2</c:v>
                </c:pt>
                <c:pt idx="4463" formatCode="General">
                  <c:v>8.5479326999999994E-2</c:v>
                </c:pt>
                <c:pt idx="4464" formatCode="General">
                  <c:v>8.5567019999999994E-2</c:v>
                </c:pt>
                <c:pt idx="4465" formatCode="General">
                  <c:v>8.5654616000000003E-2</c:v>
                </c:pt>
                <c:pt idx="4466" formatCode="General">
                  <c:v>8.5741683999999999E-2</c:v>
                </c:pt>
                <c:pt idx="4467" formatCode="General">
                  <c:v>8.5828616999999996E-2</c:v>
                </c:pt>
                <c:pt idx="4468" formatCode="General">
                  <c:v>8.5910015000000006E-2</c:v>
                </c:pt>
                <c:pt idx="4469" formatCode="General">
                  <c:v>8.5983798E-2</c:v>
                </c:pt>
                <c:pt idx="4470" formatCode="General">
                  <c:v>8.6042992999999998E-2</c:v>
                </c:pt>
                <c:pt idx="4471" formatCode="General">
                  <c:v>8.6092821999999999E-2</c:v>
                </c:pt>
                <c:pt idx="4472" formatCode="General">
                  <c:v>8.6133495000000004E-2</c:v>
                </c:pt>
                <c:pt idx="4473" formatCode="General">
                  <c:v>8.6168140000000004E-2</c:v>
                </c:pt>
                <c:pt idx="4474" formatCode="General">
                  <c:v>8.6199163999999995E-2</c:v>
                </c:pt>
                <c:pt idx="4475" formatCode="General">
                  <c:v>8.6229682000000002E-2</c:v>
                </c:pt>
                <c:pt idx="4476" formatCode="General">
                  <c:v>8.6260207000000005E-2</c:v>
                </c:pt>
                <c:pt idx="4477" formatCode="General">
                  <c:v>8.6292050999999995E-2</c:v>
                </c:pt>
                <c:pt idx="4478" formatCode="General">
                  <c:v>8.6322650000000001E-2</c:v>
                </c:pt>
                <c:pt idx="4479" formatCode="General">
                  <c:v>8.6354687999999999E-2</c:v>
                </c:pt>
                <c:pt idx="4480" formatCode="General">
                  <c:v>8.6389832E-2</c:v>
                </c:pt>
                <c:pt idx="4481" formatCode="General">
                  <c:v>8.6431517999999999E-2</c:v>
                </c:pt>
                <c:pt idx="4482" formatCode="General">
                  <c:v>8.6484186000000005E-2</c:v>
                </c:pt>
                <c:pt idx="4483" formatCode="General">
                  <c:v>8.6557261999999996E-2</c:v>
                </c:pt>
                <c:pt idx="4484" formatCode="General">
                  <c:v>8.6636304999999997E-2</c:v>
                </c:pt>
                <c:pt idx="4485" formatCode="General">
                  <c:v>8.6720309999999995E-2</c:v>
                </c:pt>
                <c:pt idx="4486" formatCode="General">
                  <c:v>8.6806736999999995E-2</c:v>
                </c:pt>
                <c:pt idx="4487" formatCode="General">
                  <c:v>8.6888968999999996E-2</c:v>
                </c:pt>
                <c:pt idx="4488" formatCode="General">
                  <c:v>8.6972258999999996E-2</c:v>
                </c:pt>
                <c:pt idx="4489" formatCode="General">
                  <c:v>8.7055123999999998E-2</c:v>
                </c:pt>
                <c:pt idx="4490" formatCode="General">
                  <c:v>8.7134666999999999E-2</c:v>
                </c:pt>
                <c:pt idx="4491" formatCode="General">
                  <c:v>8.7207347000000004E-2</c:v>
                </c:pt>
                <c:pt idx="4492" formatCode="General">
                  <c:v>8.7268322999999995E-2</c:v>
                </c:pt>
                <c:pt idx="4493" formatCode="General">
                  <c:v>8.7305999999999995E-2</c:v>
                </c:pt>
                <c:pt idx="4494" formatCode="General">
                  <c:v>8.7341264000000002E-2</c:v>
                </c:pt>
                <c:pt idx="4495" formatCode="General">
                  <c:v>8.7372579000000006E-2</c:v>
                </c:pt>
                <c:pt idx="4496" formatCode="General">
                  <c:v>8.7400034000000001E-2</c:v>
                </c:pt>
                <c:pt idx="4497" formatCode="General">
                  <c:v>8.7431930000000005E-2</c:v>
                </c:pt>
                <c:pt idx="4498" formatCode="General">
                  <c:v>8.7462723000000006E-2</c:v>
                </c:pt>
                <c:pt idx="4499" formatCode="General">
                  <c:v>8.7495789000000004E-2</c:v>
                </c:pt>
                <c:pt idx="4500" formatCode="General">
                  <c:v>8.7524890999999994E-2</c:v>
                </c:pt>
                <c:pt idx="4501" formatCode="General">
                  <c:v>8.7556541000000002E-2</c:v>
                </c:pt>
                <c:pt idx="4502" formatCode="General">
                  <c:v>8.7590992000000006E-2</c:v>
                </c:pt>
                <c:pt idx="4503" formatCode="General">
                  <c:v>8.7632760000000004E-2</c:v>
                </c:pt>
                <c:pt idx="4504" formatCode="General">
                  <c:v>8.7680012000000002E-2</c:v>
                </c:pt>
                <c:pt idx="4505" formatCode="General">
                  <c:v>8.7736771000000005E-2</c:v>
                </c:pt>
                <c:pt idx="4506" formatCode="General">
                  <c:v>8.7812013999999994E-2</c:v>
                </c:pt>
                <c:pt idx="4507" formatCode="General">
                  <c:v>8.7892896999999998E-2</c:v>
                </c:pt>
                <c:pt idx="4508" formatCode="General">
                  <c:v>8.7976493000000003E-2</c:v>
                </c:pt>
                <c:pt idx="4509" formatCode="General">
                  <c:v>8.8058135999999995E-2</c:v>
                </c:pt>
                <c:pt idx="4510" formatCode="General">
                  <c:v>8.8144779000000006E-2</c:v>
                </c:pt>
                <c:pt idx="4511" formatCode="General">
                  <c:v>8.8227427999999997E-2</c:v>
                </c:pt>
                <c:pt idx="4512" formatCode="General">
                  <c:v>8.8307455000000007E-2</c:v>
                </c:pt>
                <c:pt idx="4513" formatCode="General">
                  <c:v>8.8382146999999994E-2</c:v>
                </c:pt>
                <c:pt idx="4514" formatCode="General">
                  <c:v>8.8449523000000002E-2</c:v>
                </c:pt>
                <c:pt idx="4515" formatCode="General">
                  <c:v>8.8506929999999998E-2</c:v>
                </c:pt>
                <c:pt idx="4516" formatCode="General">
                  <c:v>8.8547773999999996E-2</c:v>
                </c:pt>
                <c:pt idx="4517" formatCode="General">
                  <c:v>8.8581853000000002E-2</c:v>
                </c:pt>
                <c:pt idx="4518" formatCode="General">
                  <c:v>8.8613286999999999E-2</c:v>
                </c:pt>
                <c:pt idx="4519" formatCode="General">
                  <c:v>8.8643796999999996E-2</c:v>
                </c:pt>
                <c:pt idx="4520" formatCode="General">
                  <c:v>8.8674419000000004E-2</c:v>
                </c:pt>
                <c:pt idx="4521" formatCode="General">
                  <c:v>8.8706240000000006E-2</c:v>
                </c:pt>
                <c:pt idx="4522" formatCode="General">
                  <c:v>8.8737726000000003E-2</c:v>
                </c:pt>
                <c:pt idx="4523" formatCode="General">
                  <c:v>8.8770381999999995E-2</c:v>
                </c:pt>
                <c:pt idx="4524" formatCode="General">
                  <c:v>8.8800661000000003E-2</c:v>
                </c:pt>
                <c:pt idx="4525" formatCode="General">
                  <c:v>8.8834070000000001E-2</c:v>
                </c:pt>
                <c:pt idx="4526" formatCode="General">
                  <c:v>8.8868558E-2</c:v>
                </c:pt>
                <c:pt idx="4527" formatCode="General">
                  <c:v>8.8904313999999998E-2</c:v>
                </c:pt>
                <c:pt idx="4528" formatCode="General">
                  <c:v>8.8951342000000003E-2</c:v>
                </c:pt>
                <c:pt idx="4529" formatCode="General">
                  <c:v>8.9011705999999996E-2</c:v>
                </c:pt>
                <c:pt idx="4530" formatCode="General">
                  <c:v>8.9087568000000006E-2</c:v>
                </c:pt>
                <c:pt idx="4531" formatCode="General">
                  <c:v>8.9167005999999993E-2</c:v>
                </c:pt>
                <c:pt idx="4532" formatCode="General">
                  <c:v>8.9251488000000004E-2</c:v>
                </c:pt>
                <c:pt idx="4533" formatCode="General">
                  <c:v>8.9333460000000003E-2</c:v>
                </c:pt>
                <c:pt idx="4534" formatCode="General">
                  <c:v>8.9418143000000005E-2</c:v>
                </c:pt>
                <c:pt idx="4535" formatCode="General">
                  <c:v>8.9500308000000001E-2</c:v>
                </c:pt>
                <c:pt idx="4536" formatCode="General">
                  <c:v>8.9579887999999996E-2</c:v>
                </c:pt>
                <c:pt idx="4537" formatCode="General">
                  <c:v>8.9658990999999993E-2</c:v>
                </c:pt>
                <c:pt idx="4538" formatCode="General">
                  <c:v>8.9726007999999996E-2</c:v>
                </c:pt>
                <c:pt idx="4539" formatCode="General">
                  <c:v>8.9780739999999998E-2</c:v>
                </c:pt>
                <c:pt idx="4540" formatCode="General">
                  <c:v>8.9820496999999999E-2</c:v>
                </c:pt>
                <c:pt idx="4541" formatCode="General">
                  <c:v>8.9855990999999996E-2</c:v>
                </c:pt>
                <c:pt idx="4542" formatCode="General">
                  <c:v>8.9885928000000004E-2</c:v>
                </c:pt>
                <c:pt idx="4543" formatCode="General">
                  <c:v>8.9917212999999996E-2</c:v>
                </c:pt>
                <c:pt idx="4544" formatCode="General">
                  <c:v>8.9948125000000004E-2</c:v>
                </c:pt>
                <c:pt idx="4545" formatCode="General">
                  <c:v>8.9979402999999999E-2</c:v>
                </c:pt>
                <c:pt idx="4546" formatCode="General">
                  <c:v>9.0012036000000004E-2</c:v>
                </c:pt>
                <c:pt idx="4547" formatCode="General">
                  <c:v>9.0043603999999999E-2</c:v>
                </c:pt>
                <c:pt idx="4548" formatCode="General">
                  <c:v>9.0075083E-2</c:v>
                </c:pt>
                <c:pt idx="4549" formatCode="General">
                  <c:v>9.0109453000000006E-2</c:v>
                </c:pt>
                <c:pt idx="4550" formatCode="General">
                  <c:v>9.0142584999999997E-2</c:v>
                </c:pt>
                <c:pt idx="4551" formatCode="General">
                  <c:v>9.0180865999999998E-2</c:v>
                </c:pt>
                <c:pt idx="4552" formatCode="General">
                  <c:v>9.0225600000000003E-2</c:v>
                </c:pt>
                <c:pt idx="4553" formatCode="General">
                  <c:v>9.0281433999999994E-2</c:v>
                </c:pt>
                <c:pt idx="4554" formatCode="General">
                  <c:v>9.0351418000000003E-2</c:v>
                </c:pt>
                <c:pt idx="4555" formatCode="General">
                  <c:v>9.0429805000000002E-2</c:v>
                </c:pt>
                <c:pt idx="4556" formatCode="General">
                  <c:v>9.0514346999999995E-2</c:v>
                </c:pt>
                <c:pt idx="4557" formatCode="General">
                  <c:v>9.0605721E-2</c:v>
                </c:pt>
                <c:pt idx="4558" formatCode="General">
                  <c:v>9.0699546000000006E-2</c:v>
                </c:pt>
                <c:pt idx="4559" formatCode="General">
                  <c:v>9.0791955999999993E-2</c:v>
                </c:pt>
                <c:pt idx="4560" formatCode="General">
                  <c:v>9.0886720000000004E-2</c:v>
                </c:pt>
                <c:pt idx="4561" formatCode="General">
                  <c:v>9.0979590999999999E-2</c:v>
                </c:pt>
                <c:pt idx="4562" formatCode="General">
                  <c:v>9.1065093999999999E-2</c:v>
                </c:pt>
                <c:pt idx="4563" formatCode="General">
                  <c:v>9.1142378999999996E-2</c:v>
                </c:pt>
                <c:pt idx="4564" formatCode="General">
                  <c:v>9.1207108999999995E-2</c:v>
                </c:pt>
                <c:pt idx="4565" formatCode="General">
                  <c:v>9.1261953000000007E-2</c:v>
                </c:pt>
                <c:pt idx="4566" formatCode="General">
                  <c:v>9.1308012999999993E-2</c:v>
                </c:pt>
                <c:pt idx="4567" formatCode="General">
                  <c:v>9.1349213999999998E-2</c:v>
                </c:pt>
                <c:pt idx="4568" formatCode="General">
                  <c:v>9.1391549000000002E-2</c:v>
                </c:pt>
                <c:pt idx="4569" formatCode="General">
                  <c:v>9.1432429999999995E-2</c:v>
                </c:pt>
                <c:pt idx="4570" formatCode="General">
                  <c:v>9.1472818999999997E-2</c:v>
                </c:pt>
                <c:pt idx="4571" formatCode="General">
                  <c:v>9.1510369999999994E-2</c:v>
                </c:pt>
                <c:pt idx="4572" formatCode="General">
                  <c:v>9.1549747000000001E-2</c:v>
                </c:pt>
                <c:pt idx="4573" formatCode="General">
                  <c:v>9.1589026000000004E-2</c:v>
                </c:pt>
                <c:pt idx="4574" formatCode="General">
                  <c:v>9.1626391000000001E-2</c:v>
                </c:pt>
                <c:pt idx="4575" formatCode="General">
                  <c:v>9.1663337999999997E-2</c:v>
                </c:pt>
                <c:pt idx="4576" formatCode="General">
                  <c:v>9.1702810999999995E-2</c:v>
                </c:pt>
                <c:pt idx="4577" formatCode="General">
                  <c:v>9.1742246999999999E-2</c:v>
                </c:pt>
                <c:pt idx="4578" formatCode="General">
                  <c:v>9.1780930999999996E-2</c:v>
                </c:pt>
                <c:pt idx="4579" formatCode="General">
                  <c:v>9.1822311000000004E-2</c:v>
                </c:pt>
                <c:pt idx="4580" formatCode="General">
                  <c:v>9.1865607000000002E-2</c:v>
                </c:pt>
                <c:pt idx="4581" formatCode="General">
                  <c:v>9.1914169000000004E-2</c:v>
                </c:pt>
                <c:pt idx="4582" formatCode="General">
                  <c:v>9.1970920999999997E-2</c:v>
                </c:pt>
                <c:pt idx="4583" formatCode="General">
                  <c:v>9.2042305000000005E-2</c:v>
                </c:pt>
                <c:pt idx="4584" formatCode="General">
                  <c:v>9.2121057000000006E-2</c:v>
                </c:pt>
                <c:pt idx="4585" formatCode="General">
                  <c:v>9.2209189999999996E-2</c:v>
                </c:pt>
                <c:pt idx="4586" formatCode="General">
                  <c:v>9.2296249999999996E-2</c:v>
                </c:pt>
                <c:pt idx="4587" formatCode="General">
                  <c:v>9.2385590000000004E-2</c:v>
                </c:pt>
                <c:pt idx="4588" formatCode="General">
                  <c:v>9.2475660000000001E-2</c:v>
                </c:pt>
                <c:pt idx="4589" formatCode="General">
                  <c:v>9.2562981000000003E-2</c:v>
                </c:pt>
                <c:pt idx="4590" formatCode="General">
                  <c:v>9.2648177999999998E-2</c:v>
                </c:pt>
                <c:pt idx="4591" formatCode="General">
                  <c:v>9.2729202999999996E-2</c:v>
                </c:pt>
                <c:pt idx="4592" formatCode="General">
                  <c:v>9.2800774000000003E-2</c:v>
                </c:pt>
                <c:pt idx="4593" formatCode="General">
                  <c:v>9.2856161000000007E-2</c:v>
                </c:pt>
                <c:pt idx="4594" formatCode="General">
                  <c:v>9.2904038999999994E-2</c:v>
                </c:pt>
                <c:pt idx="4595" formatCode="General">
                  <c:v>9.2945099000000003E-2</c:v>
                </c:pt>
                <c:pt idx="4596" formatCode="General">
                  <c:v>9.2987641999999995E-2</c:v>
                </c:pt>
                <c:pt idx="4597" formatCode="General">
                  <c:v>9.3024962000000003E-2</c:v>
                </c:pt>
                <c:pt idx="4598" formatCode="General">
                  <c:v>9.3061699999999997E-2</c:v>
                </c:pt>
                <c:pt idx="4599" formatCode="General">
                  <c:v>9.3098476999999999E-2</c:v>
                </c:pt>
                <c:pt idx="4600" formatCode="General">
                  <c:v>9.3134306E-2</c:v>
                </c:pt>
                <c:pt idx="4601" formatCode="General">
                  <c:v>9.3168034999999996E-2</c:v>
                </c:pt>
                <c:pt idx="4602" formatCode="General">
                  <c:v>9.3201830999999999E-2</c:v>
                </c:pt>
                <c:pt idx="4603" formatCode="General">
                  <c:v>9.3238986999999995E-2</c:v>
                </c:pt>
                <c:pt idx="4604" formatCode="General">
                  <c:v>9.3275762999999998E-2</c:v>
                </c:pt>
                <c:pt idx="4605" formatCode="General">
                  <c:v>9.3313769000000005E-2</c:v>
                </c:pt>
                <c:pt idx="4606" formatCode="General">
                  <c:v>9.3349456999999997E-2</c:v>
                </c:pt>
                <c:pt idx="4607" formatCode="General">
                  <c:v>9.3389705000000003E-2</c:v>
                </c:pt>
                <c:pt idx="4608" formatCode="General">
                  <c:v>9.3441374999999993E-2</c:v>
                </c:pt>
                <c:pt idx="4609" formatCode="General">
                  <c:v>9.3503155000000004E-2</c:v>
                </c:pt>
                <c:pt idx="4610" formatCode="General">
                  <c:v>9.3576171E-2</c:v>
                </c:pt>
                <c:pt idx="4611" formatCode="General">
                  <c:v>9.3658447000000006E-2</c:v>
                </c:pt>
                <c:pt idx="4612" formatCode="General">
                  <c:v>9.3747303000000004E-2</c:v>
                </c:pt>
                <c:pt idx="4613" formatCode="General">
                  <c:v>9.3831367999999998E-2</c:v>
                </c:pt>
                <c:pt idx="4614" formatCode="General">
                  <c:v>9.3915983999999994E-2</c:v>
                </c:pt>
                <c:pt idx="4615" formatCode="General">
                  <c:v>9.3996129999999997E-2</c:v>
                </c:pt>
                <c:pt idx="4616" formatCode="General">
                  <c:v>9.4079106999999995E-2</c:v>
                </c:pt>
                <c:pt idx="4617" formatCode="General">
                  <c:v>9.4159386999999997E-2</c:v>
                </c:pt>
                <c:pt idx="4618" formatCode="General">
                  <c:v>9.4223983999999997E-2</c:v>
                </c:pt>
                <c:pt idx="4619" formatCode="General">
                  <c:v>9.4279051000000003E-2</c:v>
                </c:pt>
                <c:pt idx="4620" formatCode="General">
                  <c:v>9.4326325000000003E-2</c:v>
                </c:pt>
                <c:pt idx="4621" formatCode="General">
                  <c:v>9.4363682000000004E-2</c:v>
                </c:pt>
                <c:pt idx="4622" formatCode="General">
                  <c:v>9.4391100000000006E-2</c:v>
                </c:pt>
                <c:pt idx="4623" formatCode="General">
                  <c:v>9.4419733000000006E-2</c:v>
                </c:pt>
                <c:pt idx="4624" formatCode="General">
                  <c:v>9.4449535000000001E-2</c:v>
                </c:pt>
                <c:pt idx="4625" formatCode="General">
                  <c:v>9.4481483000000005E-2</c:v>
                </c:pt>
                <c:pt idx="4626" formatCode="General">
                  <c:v>9.4509512000000004E-2</c:v>
                </c:pt>
                <c:pt idx="4627" formatCode="General">
                  <c:v>9.4536914999999999E-2</c:v>
                </c:pt>
                <c:pt idx="4628" formatCode="General">
                  <c:v>9.4567134999999997E-2</c:v>
                </c:pt>
                <c:pt idx="4629" formatCode="General">
                  <c:v>9.4597562999999996E-2</c:v>
                </c:pt>
                <c:pt idx="4630" formatCode="General">
                  <c:v>9.4619535000000005E-2</c:v>
                </c:pt>
                <c:pt idx="4631" formatCode="General">
                  <c:v>9.4652027E-2</c:v>
                </c:pt>
                <c:pt idx="4632" formatCode="General">
                  <c:v>9.4699986E-2</c:v>
                </c:pt>
                <c:pt idx="4633" formatCode="General">
                  <c:v>9.4762585999999996E-2</c:v>
                </c:pt>
                <c:pt idx="4634" formatCode="General">
                  <c:v>9.4833396E-2</c:v>
                </c:pt>
                <c:pt idx="4635" formatCode="General">
                  <c:v>9.4908819000000005E-2</c:v>
                </c:pt>
                <c:pt idx="4636" formatCode="General">
                  <c:v>9.4987340000000003E-2</c:v>
                </c:pt>
                <c:pt idx="4637" formatCode="General">
                  <c:v>9.5066123000000002E-2</c:v>
                </c:pt>
                <c:pt idx="4638" formatCode="General">
                  <c:v>9.5143802E-2</c:v>
                </c:pt>
                <c:pt idx="4639" formatCode="General">
                  <c:v>9.5219112999999994E-2</c:v>
                </c:pt>
                <c:pt idx="4640" formatCode="General">
                  <c:v>9.5300241999999993E-2</c:v>
                </c:pt>
                <c:pt idx="4641" formatCode="General">
                  <c:v>9.5367967999999997E-2</c:v>
                </c:pt>
                <c:pt idx="4642" formatCode="General">
                  <c:v>9.5425144000000003E-2</c:v>
                </c:pt>
                <c:pt idx="4643" formatCode="General">
                  <c:v>9.5464623999999998E-2</c:v>
                </c:pt>
                <c:pt idx="4644" formatCode="General">
                  <c:v>9.5494813999999997E-2</c:v>
                </c:pt>
                <c:pt idx="4645" formatCode="General">
                  <c:v>9.5517129000000006E-2</c:v>
                </c:pt>
                <c:pt idx="4646" formatCode="General">
                  <c:v>9.5538832000000004E-2</c:v>
                </c:pt>
                <c:pt idx="4647" formatCode="General">
                  <c:v>9.5560229999999996E-2</c:v>
                </c:pt>
                <c:pt idx="4648" formatCode="General">
                  <c:v>9.5583439000000006E-2</c:v>
                </c:pt>
                <c:pt idx="4649" formatCode="General">
                  <c:v>9.5607555999999996E-2</c:v>
                </c:pt>
                <c:pt idx="4650" formatCode="General">
                  <c:v>9.5629029000000004E-2</c:v>
                </c:pt>
                <c:pt idx="4651" formatCode="General">
                  <c:v>9.5651931999999995E-2</c:v>
                </c:pt>
                <c:pt idx="4652" formatCode="General">
                  <c:v>9.5674313999999996E-2</c:v>
                </c:pt>
                <c:pt idx="4653" formatCode="General">
                  <c:v>9.5702267999999993E-2</c:v>
                </c:pt>
                <c:pt idx="4654" formatCode="General">
                  <c:v>9.5736049000000004E-2</c:v>
                </c:pt>
                <c:pt idx="4655" formatCode="General">
                  <c:v>9.5789179000000002E-2</c:v>
                </c:pt>
                <c:pt idx="4656" formatCode="General">
                  <c:v>9.5851465999999996E-2</c:v>
                </c:pt>
                <c:pt idx="4657" formatCode="General">
                  <c:v>9.5920131000000006E-2</c:v>
                </c:pt>
                <c:pt idx="4658" formatCode="General">
                  <c:v>9.5992437999999999E-2</c:v>
                </c:pt>
                <c:pt idx="4659" formatCode="General">
                  <c:v>9.6064634999999995E-2</c:v>
                </c:pt>
                <c:pt idx="4660" formatCode="General">
                  <c:v>9.6136466000000004E-2</c:v>
                </c:pt>
                <c:pt idx="4661" formatCode="General">
                  <c:v>9.6208662E-2</c:v>
                </c:pt>
                <c:pt idx="4662" formatCode="General">
                  <c:v>9.6282176999999997E-2</c:v>
                </c:pt>
                <c:pt idx="4663" formatCode="General">
                  <c:v>9.6349686000000004E-2</c:v>
                </c:pt>
                <c:pt idx="4664" formatCode="General">
                  <c:v>9.6410193000000005E-2</c:v>
                </c:pt>
                <c:pt idx="4665" formatCode="General">
                  <c:v>9.6455297999999995E-2</c:v>
                </c:pt>
                <c:pt idx="4666" formatCode="General">
                  <c:v>9.6488616999999999E-2</c:v>
                </c:pt>
                <c:pt idx="4667" formatCode="General">
                  <c:v>9.6513465000000007E-2</c:v>
                </c:pt>
                <c:pt idx="4668" formatCode="General">
                  <c:v>9.6533469999999996E-2</c:v>
                </c:pt>
                <c:pt idx="4669" formatCode="General">
                  <c:v>9.6552483999999994E-2</c:v>
                </c:pt>
                <c:pt idx="4670" formatCode="General">
                  <c:v>9.6570908999999996E-2</c:v>
                </c:pt>
                <c:pt idx="4671" formatCode="General">
                  <c:v>9.6592642000000006E-2</c:v>
                </c:pt>
                <c:pt idx="4672" formatCode="General">
                  <c:v>9.6610524000000003E-2</c:v>
                </c:pt>
                <c:pt idx="4673" formatCode="General">
                  <c:v>9.6628754999999997E-2</c:v>
                </c:pt>
                <c:pt idx="4674" formatCode="General">
                  <c:v>9.6646129999999997E-2</c:v>
                </c:pt>
                <c:pt idx="4675" formatCode="General">
                  <c:v>9.6667498000000004E-2</c:v>
                </c:pt>
                <c:pt idx="4676" formatCode="General">
                  <c:v>9.6700421999999994E-2</c:v>
                </c:pt>
                <c:pt idx="4677" formatCode="General">
                  <c:v>9.6750333999999993E-2</c:v>
                </c:pt>
                <c:pt idx="4678" formatCode="General">
                  <c:v>9.6821368000000005E-2</c:v>
                </c:pt>
                <c:pt idx="4679" formatCode="General">
                  <c:v>9.6899040000000006E-2</c:v>
                </c:pt>
                <c:pt idx="4680" formatCode="General">
                  <c:v>9.6985318000000001E-2</c:v>
                </c:pt>
                <c:pt idx="4681" formatCode="General">
                  <c:v>9.7072192000000002E-2</c:v>
                </c:pt>
                <c:pt idx="4682" formatCode="General">
                  <c:v>9.7161382000000004E-2</c:v>
                </c:pt>
                <c:pt idx="4683" formatCode="General">
                  <c:v>9.7253457000000001E-2</c:v>
                </c:pt>
                <c:pt idx="4684" formatCode="General">
                  <c:v>9.7346947000000003E-2</c:v>
                </c:pt>
                <c:pt idx="4685" formatCode="General">
                  <c:v>9.7435296000000005E-2</c:v>
                </c:pt>
                <c:pt idx="4686" formatCode="General">
                  <c:v>9.7512065999999994E-2</c:v>
                </c:pt>
                <c:pt idx="4687" formatCode="General">
                  <c:v>9.7573027000000007E-2</c:v>
                </c:pt>
                <c:pt idx="4688" formatCode="General">
                  <c:v>9.7614019999999996E-2</c:v>
                </c:pt>
                <c:pt idx="4689" formatCode="General">
                  <c:v>9.7653641999999999E-2</c:v>
                </c:pt>
                <c:pt idx="4690" formatCode="General">
                  <c:v>9.7683786999999994E-2</c:v>
                </c:pt>
                <c:pt idx="4691" formatCode="General">
                  <c:v>9.7712167000000003E-2</c:v>
                </c:pt>
                <c:pt idx="4692" formatCode="General">
                  <c:v>9.7742892999999997E-2</c:v>
                </c:pt>
                <c:pt idx="4693" formatCode="General">
                  <c:v>9.7772732000000001E-2</c:v>
                </c:pt>
                <c:pt idx="4694" formatCode="General">
                  <c:v>9.7799531999999995E-2</c:v>
                </c:pt>
                <c:pt idx="4695" formatCode="General">
                  <c:v>9.7825803000000003E-2</c:v>
                </c:pt>
                <c:pt idx="4696" formatCode="General">
                  <c:v>9.7855500999999998E-2</c:v>
                </c:pt>
                <c:pt idx="4697" formatCode="General">
                  <c:v>9.7885489000000006E-2</c:v>
                </c:pt>
                <c:pt idx="4698" formatCode="General">
                  <c:v>9.7917207000000006E-2</c:v>
                </c:pt>
                <c:pt idx="4699" formatCode="General">
                  <c:v>9.7949505000000006E-2</c:v>
                </c:pt>
                <c:pt idx="4700" formatCode="General">
                  <c:v>9.7991437000000001E-2</c:v>
                </c:pt>
                <c:pt idx="4701" formatCode="General">
                  <c:v>9.8051607999999998E-2</c:v>
                </c:pt>
                <c:pt idx="4702" formatCode="General">
                  <c:v>9.8121530999999998E-2</c:v>
                </c:pt>
                <c:pt idx="4703" formatCode="General">
                  <c:v>9.8197146999999999E-2</c:v>
                </c:pt>
                <c:pt idx="4704" formatCode="General">
                  <c:v>9.8279342000000006E-2</c:v>
                </c:pt>
                <c:pt idx="4705" formatCode="General">
                  <c:v>9.8363981000000003E-2</c:v>
                </c:pt>
                <c:pt idx="4706" formatCode="General">
                  <c:v>9.8445773E-2</c:v>
                </c:pt>
                <c:pt idx="4707" formatCode="General">
                  <c:v>9.8531768000000006E-2</c:v>
                </c:pt>
                <c:pt idx="4708" formatCode="General">
                  <c:v>9.8616055999999994E-2</c:v>
                </c:pt>
                <c:pt idx="4709" formatCode="General">
                  <c:v>9.8695740000000004E-2</c:v>
                </c:pt>
                <c:pt idx="4710" formatCode="General">
                  <c:v>9.8766871000000006E-2</c:v>
                </c:pt>
                <c:pt idx="4711" formatCode="General">
                  <c:v>9.8825008000000006E-2</c:v>
                </c:pt>
                <c:pt idx="4712" formatCode="General">
                  <c:v>9.8869011000000007E-2</c:v>
                </c:pt>
                <c:pt idx="4713" formatCode="General">
                  <c:v>9.8906636000000006E-2</c:v>
                </c:pt>
                <c:pt idx="4714" formatCode="General">
                  <c:v>9.8940878999999995E-2</c:v>
                </c:pt>
                <c:pt idx="4715" formatCode="General">
                  <c:v>9.8974243000000003E-2</c:v>
                </c:pt>
                <c:pt idx="4716" formatCode="General">
                  <c:v>9.9009305000000006E-2</c:v>
                </c:pt>
                <c:pt idx="4717" formatCode="General">
                  <c:v>9.9039591999999996E-2</c:v>
                </c:pt>
                <c:pt idx="4718" formatCode="General">
                  <c:v>9.9067494000000006E-2</c:v>
                </c:pt>
                <c:pt idx="4719" formatCode="General">
                  <c:v>9.9098830999999998E-2</c:v>
                </c:pt>
                <c:pt idx="4720" formatCode="General">
                  <c:v>9.9130407000000004E-2</c:v>
                </c:pt>
                <c:pt idx="4721" formatCode="General">
                  <c:v>9.9157035000000004E-2</c:v>
                </c:pt>
                <c:pt idx="4722" formatCode="General">
                  <c:v>9.9183924000000007E-2</c:v>
                </c:pt>
                <c:pt idx="4723" formatCode="General">
                  <c:v>9.9215589000000007E-2</c:v>
                </c:pt>
                <c:pt idx="4724" formatCode="General">
                  <c:v>9.9248707000000005E-2</c:v>
                </c:pt>
                <c:pt idx="4725" formatCode="General">
                  <c:v>9.9290750999999997E-2</c:v>
                </c:pt>
                <c:pt idx="4726" formatCode="General">
                  <c:v>9.9344835000000006E-2</c:v>
                </c:pt>
                <c:pt idx="4727" formatCode="General">
                  <c:v>9.9412076000000002E-2</c:v>
                </c:pt>
                <c:pt idx="4728" formatCode="General">
                  <c:v>9.9489546999999998E-2</c:v>
                </c:pt>
                <c:pt idx="4729" formatCode="General">
                  <c:v>9.9564731000000004E-2</c:v>
                </c:pt>
                <c:pt idx="4730" formatCode="General">
                  <c:v>9.9644281000000001E-2</c:v>
                </c:pt>
                <c:pt idx="4731" formatCode="General">
                  <c:v>9.9722236000000006E-2</c:v>
                </c:pt>
                <c:pt idx="4732" formatCode="General">
                  <c:v>9.9802978000000001E-2</c:v>
                </c:pt>
                <c:pt idx="4733" formatCode="General">
                  <c:v>9.9877520999999997E-2</c:v>
                </c:pt>
                <c:pt idx="4734" formatCode="General">
                  <c:v>9.9951752000000005E-2</c:v>
                </c:pt>
                <c:pt idx="4735" formatCode="General">
                  <c:v>0.100014351</c:v>
                </c:pt>
                <c:pt idx="4736" formatCode="General">
                  <c:v>0.100066371</c:v>
                </c:pt>
                <c:pt idx="4737" formatCode="General">
                  <c:v>0.100103863</c:v>
                </c:pt>
                <c:pt idx="4738" formatCode="General">
                  <c:v>0.100135557</c:v>
                </c:pt>
                <c:pt idx="4739" formatCode="General">
                  <c:v>0.100164592</c:v>
                </c:pt>
                <c:pt idx="4740" formatCode="General">
                  <c:v>0.100191817</c:v>
                </c:pt>
                <c:pt idx="4741" formatCode="General">
                  <c:v>0.100220665</c:v>
                </c:pt>
                <c:pt idx="4742" formatCode="General">
                  <c:v>0.10024561</c:v>
                </c:pt>
                <c:pt idx="4743" formatCode="General">
                  <c:v>0.100272782</c:v>
                </c:pt>
                <c:pt idx="4744" formatCode="General">
                  <c:v>0.100299321</c:v>
                </c:pt>
                <c:pt idx="4745" formatCode="General">
                  <c:v>0.10032711900000001</c:v>
                </c:pt>
                <c:pt idx="4746" formatCode="General">
                  <c:v>0.10035645999999999</c:v>
                </c:pt>
                <c:pt idx="4747" formatCode="General">
                  <c:v>0.100385062</c:v>
                </c:pt>
                <c:pt idx="4748" formatCode="General">
                  <c:v>0.100411788</c:v>
                </c:pt>
                <c:pt idx="4749" formatCode="General">
                  <c:v>0.10044819100000001</c:v>
                </c:pt>
                <c:pt idx="4750" formatCode="General">
                  <c:v>0.100495562</c:v>
                </c:pt>
                <c:pt idx="4751" formatCode="General">
                  <c:v>0.10056037499999999</c:v>
                </c:pt>
                <c:pt idx="4752" formatCode="General">
                  <c:v>0.10063353899999999</c:v>
                </c:pt>
                <c:pt idx="4753" formatCode="General">
                  <c:v>0.100711063</c:v>
                </c:pt>
                <c:pt idx="4754" formatCode="General">
                  <c:v>0.100791097</c:v>
                </c:pt>
                <c:pt idx="4755" formatCode="General">
                  <c:v>0.10087035599999999</c:v>
                </c:pt>
                <c:pt idx="4756" formatCode="General">
                  <c:v>0.100948498</c:v>
                </c:pt>
                <c:pt idx="4757" formatCode="General">
                  <c:v>0.101025105</c:v>
                </c:pt>
                <c:pt idx="4758" formatCode="General">
                  <c:v>0.101103522</c:v>
                </c:pt>
                <c:pt idx="4759" formatCode="General">
                  <c:v>0.101172335</c:v>
                </c:pt>
                <c:pt idx="4760" formatCode="General">
                  <c:v>0.10122934</c:v>
                </c:pt>
                <c:pt idx="4761" formatCode="General">
                  <c:v>0.10126961800000001</c:v>
                </c:pt>
                <c:pt idx="4762" formatCode="General">
                  <c:v>0.101307087</c:v>
                </c:pt>
                <c:pt idx="4763" formatCode="General">
                  <c:v>0.10133677000000001</c:v>
                </c:pt>
                <c:pt idx="4764" formatCode="General">
                  <c:v>0.101362735</c:v>
                </c:pt>
                <c:pt idx="4765" formatCode="General">
                  <c:v>0.10138937100000001</c:v>
                </c:pt>
                <c:pt idx="4766" formatCode="General">
                  <c:v>0.10141246800000001</c:v>
                </c:pt>
                <c:pt idx="4767" formatCode="General">
                  <c:v>0.101437978</c:v>
                </c:pt>
                <c:pt idx="4768" formatCode="General">
                  <c:v>0.101462476</c:v>
                </c:pt>
                <c:pt idx="4769" formatCode="General">
                  <c:v>0.101490341</c:v>
                </c:pt>
                <c:pt idx="4770" formatCode="General">
                  <c:v>0.101518415</c:v>
                </c:pt>
                <c:pt idx="4771" formatCode="General">
                  <c:v>0.101544075</c:v>
                </c:pt>
                <c:pt idx="4772" formatCode="General">
                  <c:v>0.101567939</c:v>
                </c:pt>
                <c:pt idx="4773" formatCode="General">
                  <c:v>0.10160242799999999</c:v>
                </c:pt>
                <c:pt idx="4774" formatCode="General">
                  <c:v>0.101653382</c:v>
                </c:pt>
                <c:pt idx="4775" formatCode="General">
                  <c:v>0.10171593</c:v>
                </c:pt>
                <c:pt idx="4776" formatCode="General">
                  <c:v>0.10179120999999999</c:v>
                </c:pt>
                <c:pt idx="4777" formatCode="General">
                  <c:v>0.10186888299999999</c:v>
                </c:pt>
                <c:pt idx="4778" formatCode="General">
                  <c:v>0.10194534800000001</c:v>
                </c:pt>
                <c:pt idx="4779" formatCode="General">
                  <c:v>0.10201861</c:v>
                </c:pt>
                <c:pt idx="4780" formatCode="General">
                  <c:v>0.102089465</c:v>
                </c:pt>
                <c:pt idx="4781" formatCode="General">
                  <c:v>0.102164067</c:v>
                </c:pt>
                <c:pt idx="4782" formatCode="General">
                  <c:v>0.102237456</c:v>
                </c:pt>
                <c:pt idx="4783" formatCode="General">
                  <c:v>0.102302358</c:v>
                </c:pt>
                <c:pt idx="4784" formatCode="General">
                  <c:v>0.102350354</c:v>
                </c:pt>
                <c:pt idx="4785" formatCode="General">
                  <c:v>0.10238618400000001</c:v>
                </c:pt>
                <c:pt idx="4786" formatCode="General">
                  <c:v>0.10241019699999999</c:v>
                </c:pt>
                <c:pt idx="4787" formatCode="General">
                  <c:v>0.102433659</c:v>
                </c:pt>
                <c:pt idx="4788" formatCode="General">
                  <c:v>0.102457039</c:v>
                </c:pt>
                <c:pt idx="4789" formatCode="General">
                  <c:v>0.102479927</c:v>
                </c:pt>
                <c:pt idx="4790" formatCode="General">
                  <c:v>0.102503449</c:v>
                </c:pt>
                <c:pt idx="4791" formatCode="General">
                  <c:v>0.102524638</c:v>
                </c:pt>
                <c:pt idx="4792" formatCode="General">
                  <c:v>0.10254371900000001</c:v>
                </c:pt>
                <c:pt idx="4793" formatCode="General">
                  <c:v>0.10256515400000001</c:v>
                </c:pt>
                <c:pt idx="4794" formatCode="General">
                  <c:v>0.10259766100000001</c:v>
                </c:pt>
                <c:pt idx="4795" formatCode="General">
                  <c:v>0.1026427</c:v>
                </c:pt>
                <c:pt idx="4796" formatCode="General">
                  <c:v>0.102704056</c:v>
                </c:pt>
                <c:pt idx="4797" formatCode="General">
                  <c:v>0.102775045</c:v>
                </c:pt>
                <c:pt idx="4798" formatCode="General">
                  <c:v>0.102846481</c:v>
                </c:pt>
                <c:pt idx="4799" formatCode="General">
                  <c:v>0.10291884799999999</c:v>
                </c:pt>
                <c:pt idx="4800" formatCode="General">
                  <c:v>0.10298916700000001</c:v>
                </c:pt>
                <c:pt idx="4801" formatCode="General">
                  <c:v>0.10306027500000001</c:v>
                </c:pt>
                <c:pt idx="4802" formatCode="General">
                  <c:v>0.103136137</c:v>
                </c:pt>
                <c:pt idx="4803" formatCode="General">
                  <c:v>0.103206009</c:v>
                </c:pt>
                <c:pt idx="4804" formatCode="General">
                  <c:v>0.10326745399999999</c:v>
                </c:pt>
                <c:pt idx="4805" formatCode="General">
                  <c:v>0.103315853</c:v>
                </c:pt>
                <c:pt idx="4806" formatCode="General">
                  <c:v>0.103345148</c:v>
                </c:pt>
                <c:pt idx="4807" formatCode="General">
                  <c:v>0.10336469099999999</c:v>
                </c:pt>
                <c:pt idx="4808" formatCode="General">
                  <c:v>0.103382945</c:v>
                </c:pt>
                <c:pt idx="4809" formatCode="General">
                  <c:v>0.10340286</c:v>
                </c:pt>
                <c:pt idx="4810" formatCode="General">
                  <c:v>0.10342238099999999</c:v>
                </c:pt>
                <c:pt idx="4811" formatCode="General">
                  <c:v>0.10344181199999999</c:v>
                </c:pt>
                <c:pt idx="4812" formatCode="General">
                  <c:v>0.103460394</c:v>
                </c:pt>
                <c:pt idx="4813" formatCode="General">
                  <c:v>0.103481159</c:v>
                </c:pt>
                <c:pt idx="4814" formatCode="General">
                  <c:v>0.103503846</c:v>
                </c:pt>
                <c:pt idx="4815" formatCode="General">
                  <c:v>0.103536926</c:v>
                </c:pt>
                <c:pt idx="4816" formatCode="General">
                  <c:v>0.10358566</c:v>
                </c:pt>
                <c:pt idx="4817" formatCode="General">
                  <c:v>0.103649959</c:v>
                </c:pt>
                <c:pt idx="4818" formatCode="General">
                  <c:v>0.10373220599999999</c:v>
                </c:pt>
                <c:pt idx="4819" formatCode="General">
                  <c:v>0.10382171</c:v>
                </c:pt>
                <c:pt idx="4820" formatCode="General">
                  <c:v>0.10391713700000001</c:v>
                </c:pt>
                <c:pt idx="4821" formatCode="General">
                  <c:v>0.104013331</c:v>
                </c:pt>
                <c:pt idx="4822" formatCode="General">
                  <c:v>0.10410670900000001</c:v>
                </c:pt>
                <c:pt idx="4823" formatCode="General">
                  <c:v>0.10420497500000001</c:v>
                </c:pt>
                <c:pt idx="4824" formatCode="General">
                  <c:v>0.10429920299999999</c:v>
                </c:pt>
                <c:pt idx="4825" formatCode="General">
                  <c:v>0.104385801</c:v>
                </c:pt>
                <c:pt idx="4826" formatCode="General">
                  <c:v>0.10446009000000001</c:v>
                </c:pt>
                <c:pt idx="4827" formatCode="General">
                  <c:v>0.104519933</c:v>
                </c:pt>
                <c:pt idx="4828" formatCode="General">
                  <c:v>0.104559153</c:v>
                </c:pt>
                <c:pt idx="4829" formatCode="General">
                  <c:v>0.104592383</c:v>
                </c:pt>
                <c:pt idx="4830" formatCode="General">
                  <c:v>0.104623839</c:v>
                </c:pt>
                <c:pt idx="4831" formatCode="General">
                  <c:v>0.104654096</c:v>
                </c:pt>
                <c:pt idx="4832" formatCode="General">
                  <c:v>0.10468371999999999</c:v>
                </c:pt>
                <c:pt idx="4833" formatCode="General">
                  <c:v>0.104712076</c:v>
                </c:pt>
                <c:pt idx="4834" formatCode="General">
                  <c:v>0.104739964</c:v>
                </c:pt>
                <c:pt idx="4835" formatCode="General">
                  <c:v>0.104765818</c:v>
                </c:pt>
                <c:pt idx="4836" formatCode="General">
                  <c:v>0.104792669</c:v>
                </c:pt>
                <c:pt idx="4837" formatCode="General">
                  <c:v>0.104826376</c:v>
                </c:pt>
                <c:pt idx="4838" formatCode="General">
                  <c:v>0.104867958</c:v>
                </c:pt>
                <c:pt idx="4839" formatCode="General">
                  <c:v>0.104920454</c:v>
                </c:pt>
                <c:pt idx="4840" formatCode="General">
                  <c:v>0.10498513299999999</c:v>
                </c:pt>
                <c:pt idx="4841" formatCode="General">
                  <c:v>0.10505726899999999</c:v>
                </c:pt>
                <c:pt idx="4842" formatCode="General">
                  <c:v>0.105137654</c:v>
                </c:pt>
                <c:pt idx="4843" formatCode="General">
                  <c:v>0.105217107</c:v>
                </c:pt>
                <c:pt idx="4844" formatCode="General">
                  <c:v>0.105299853</c:v>
                </c:pt>
                <c:pt idx="4845" formatCode="General">
                  <c:v>0.10538370900000001</c:v>
                </c:pt>
                <c:pt idx="4846" formatCode="General">
                  <c:v>0.105462849</c:v>
                </c:pt>
                <c:pt idx="4847" formatCode="General">
                  <c:v>0.10553475499999999</c:v>
                </c:pt>
                <c:pt idx="4848" formatCode="General">
                  <c:v>0.105602823</c:v>
                </c:pt>
                <c:pt idx="4849" formatCode="General">
                  <c:v>0.10565865000000001</c:v>
                </c:pt>
                <c:pt idx="4850" formatCode="General">
                  <c:v>0.10570175900000001</c:v>
                </c:pt>
                <c:pt idx="4851" formatCode="General">
                  <c:v>0.10573492900000001</c:v>
                </c:pt>
                <c:pt idx="4852" formatCode="General">
                  <c:v>0.105762176</c:v>
                </c:pt>
                <c:pt idx="4853" formatCode="General">
                  <c:v>0.10579077200000001</c:v>
                </c:pt>
                <c:pt idx="4854" formatCode="General">
                  <c:v>0.105817445</c:v>
                </c:pt>
                <c:pt idx="4855" formatCode="General">
                  <c:v>0.105842702</c:v>
                </c:pt>
                <c:pt idx="4856" formatCode="General">
                  <c:v>0.105871931</c:v>
                </c:pt>
                <c:pt idx="4857" formatCode="General">
                  <c:v>0.10589886499999999</c:v>
                </c:pt>
                <c:pt idx="4858" formatCode="General">
                  <c:v>0.105924293</c:v>
                </c:pt>
                <c:pt idx="4859" formatCode="General">
                  <c:v>0.105949737</c:v>
                </c:pt>
                <c:pt idx="4860" formatCode="General">
                  <c:v>0.105975449</c:v>
                </c:pt>
                <c:pt idx="4861" formatCode="General">
                  <c:v>0.106001914</c:v>
                </c:pt>
                <c:pt idx="4862" formatCode="General">
                  <c:v>0.10602852</c:v>
                </c:pt>
                <c:pt idx="4863" formatCode="General">
                  <c:v>0.106057681</c:v>
                </c:pt>
                <c:pt idx="4864" formatCode="General">
                  <c:v>0.10609316100000001</c:v>
                </c:pt>
                <c:pt idx="4865" formatCode="General">
                  <c:v>0.10613997999999999</c:v>
                </c:pt>
                <c:pt idx="4866" formatCode="General">
                  <c:v>0.10619751400000001</c:v>
                </c:pt>
                <c:pt idx="4867" formatCode="General">
                  <c:v>0.106269509</c:v>
                </c:pt>
                <c:pt idx="4868" formatCode="General">
                  <c:v>0.10634207</c:v>
                </c:pt>
                <c:pt idx="4869" formatCode="General">
                  <c:v>0.106418706</c:v>
                </c:pt>
                <c:pt idx="4870" formatCode="General">
                  <c:v>0.106494546</c:v>
                </c:pt>
                <c:pt idx="4871" formatCode="General">
                  <c:v>0.10657174899999999</c:v>
                </c:pt>
                <c:pt idx="4872" formatCode="General">
                  <c:v>0.10664744700000001</c:v>
                </c:pt>
                <c:pt idx="4873" formatCode="General">
                  <c:v>0.106719419</c:v>
                </c:pt>
                <c:pt idx="4874" formatCode="General">
                  <c:v>0.106783718</c:v>
                </c:pt>
                <c:pt idx="4875" formatCode="General">
                  <c:v>0.10683640799999999</c:v>
                </c:pt>
                <c:pt idx="4876" formatCode="General">
                  <c:v>0.10687722299999999</c:v>
                </c:pt>
                <c:pt idx="4877" formatCode="General">
                  <c:v>0.106904529</c:v>
                </c:pt>
                <c:pt idx="4878" formatCode="General">
                  <c:v>0.106931292</c:v>
                </c:pt>
                <c:pt idx="4879" formatCode="General">
                  <c:v>0.106953427</c:v>
                </c:pt>
                <c:pt idx="4880" formatCode="General">
                  <c:v>0.106976271</c:v>
                </c:pt>
                <c:pt idx="4881" formatCode="General">
                  <c:v>0.106999785</c:v>
                </c:pt>
                <c:pt idx="4882" formatCode="General">
                  <c:v>0.107021809</c:v>
                </c:pt>
                <c:pt idx="4883" formatCode="General">
                  <c:v>0.10704311</c:v>
                </c:pt>
                <c:pt idx="4884" formatCode="General">
                  <c:v>0.10706252600000001</c:v>
                </c:pt>
                <c:pt idx="4885" formatCode="General">
                  <c:v>0.107083395</c:v>
                </c:pt>
                <c:pt idx="4886" formatCode="General">
                  <c:v>0.107103422</c:v>
                </c:pt>
                <c:pt idx="4887" formatCode="General">
                  <c:v>0.107125364</c:v>
                </c:pt>
                <c:pt idx="4888" formatCode="General">
                  <c:v>0.107144631</c:v>
                </c:pt>
                <c:pt idx="4889" formatCode="General">
                  <c:v>0.107167572</c:v>
                </c:pt>
                <c:pt idx="4890" formatCode="General">
                  <c:v>0.107194014</c:v>
                </c:pt>
                <c:pt idx="4891" formatCode="General">
                  <c:v>0.10722116399999999</c:v>
                </c:pt>
                <c:pt idx="4892" formatCode="General">
                  <c:v>0.10726579999999999</c:v>
                </c:pt>
                <c:pt idx="4893" formatCode="General">
                  <c:v>0.10731858</c:v>
                </c:pt>
                <c:pt idx="4894" formatCode="General">
                  <c:v>0.107383803</c:v>
                </c:pt>
                <c:pt idx="4895" formatCode="General">
                  <c:v>0.10745160300000001</c:v>
                </c:pt>
                <c:pt idx="4896" formatCode="General">
                  <c:v>0.10752134000000001</c:v>
                </c:pt>
                <c:pt idx="4897" formatCode="General">
                  <c:v>0.107588947</c:v>
                </c:pt>
                <c:pt idx="4898" formatCode="General">
                  <c:v>0.107657529</c:v>
                </c:pt>
                <c:pt idx="4899" formatCode="General">
                  <c:v>0.10772153</c:v>
                </c:pt>
                <c:pt idx="4900" formatCode="General">
                  <c:v>0.107783236</c:v>
                </c:pt>
                <c:pt idx="4901" formatCode="General">
                  <c:v>0.10784105200000001</c:v>
                </c:pt>
                <c:pt idx="4902" formatCode="General">
                  <c:v>0.107882217</c:v>
                </c:pt>
                <c:pt idx="4903" formatCode="General">
                  <c:v>0.107914872</c:v>
                </c:pt>
                <c:pt idx="4904" formatCode="General">
                  <c:v>0.107938334</c:v>
                </c:pt>
                <c:pt idx="4905" formatCode="General">
                  <c:v>0.107957415</c:v>
                </c:pt>
                <c:pt idx="4906" formatCode="General">
                  <c:v>0.10797473</c:v>
                </c:pt>
                <c:pt idx="4907" formatCode="General">
                  <c:v>0.10799228399999999</c:v>
                </c:pt>
                <c:pt idx="4908" formatCode="General">
                  <c:v>0.108010724</c:v>
                </c:pt>
                <c:pt idx="4909" formatCode="General">
                  <c:v>0.108028226</c:v>
                </c:pt>
                <c:pt idx="4910" formatCode="General">
                  <c:v>0.10804435599999999</c:v>
                </c:pt>
                <c:pt idx="4911" formatCode="General">
                  <c:v>0.10806107500000001</c:v>
                </c:pt>
                <c:pt idx="4912" formatCode="General">
                  <c:v>0.108079173</c:v>
                </c:pt>
                <c:pt idx="4913" formatCode="General">
                  <c:v>0.108095542</c:v>
                </c:pt>
                <c:pt idx="4914" formatCode="General">
                  <c:v>0.108110495</c:v>
                </c:pt>
                <c:pt idx="4915" formatCode="General">
                  <c:v>0.108125553</c:v>
                </c:pt>
                <c:pt idx="4916" formatCode="General">
                  <c:v>0.108147971</c:v>
                </c:pt>
                <c:pt idx="4917" formatCode="General">
                  <c:v>0.108178809</c:v>
                </c:pt>
                <c:pt idx="4918" formatCode="General">
                  <c:v>0.10822340799999999</c:v>
                </c:pt>
                <c:pt idx="4919" formatCode="General">
                  <c:v>0.10827914600000001</c:v>
                </c:pt>
                <c:pt idx="4920" formatCode="General">
                  <c:v>0.10834264</c:v>
                </c:pt>
                <c:pt idx="4921" formatCode="General">
                  <c:v>0.108410113</c:v>
                </c:pt>
                <c:pt idx="4922" formatCode="General">
                  <c:v>0.10847715300000001</c:v>
                </c:pt>
                <c:pt idx="4923" formatCode="General">
                  <c:v>0.108542979</c:v>
                </c:pt>
                <c:pt idx="4924" formatCode="General">
                  <c:v>0.10860882700000001</c:v>
                </c:pt>
                <c:pt idx="4925" formatCode="General">
                  <c:v>0.10867574100000001</c:v>
                </c:pt>
                <c:pt idx="4926" formatCode="General">
                  <c:v>0.10873507</c:v>
                </c:pt>
                <c:pt idx="4927" formatCode="General">
                  <c:v>0.10878357299999999</c:v>
                </c:pt>
                <c:pt idx="4928" formatCode="General">
                  <c:v>0.10881678</c:v>
                </c:pt>
                <c:pt idx="4929" formatCode="General">
                  <c:v>0.10884288</c:v>
                </c:pt>
                <c:pt idx="4930" formatCode="General">
                  <c:v>0.108857073</c:v>
                </c:pt>
                <c:pt idx="4931" formatCode="General">
                  <c:v>0.10886871100000001</c:v>
                </c:pt>
                <c:pt idx="4932" formatCode="General">
                  <c:v>0.108880185</c:v>
                </c:pt>
                <c:pt idx="4933" formatCode="General">
                  <c:v>0.10889185999999999</c:v>
                </c:pt>
                <c:pt idx="4934" formatCode="General">
                  <c:v>0.108901866</c:v>
                </c:pt>
                <c:pt idx="4935" formatCode="General">
                  <c:v>0.108911172</c:v>
                </c:pt>
                <c:pt idx="4936" formatCode="General">
                  <c:v>0.108918712</c:v>
                </c:pt>
                <c:pt idx="4937" formatCode="General">
                  <c:v>0.108929917</c:v>
                </c:pt>
                <c:pt idx="4938" formatCode="General">
                  <c:v>0.10894074300000001</c:v>
                </c:pt>
                <c:pt idx="4939" formatCode="General">
                  <c:v>0.108947456</c:v>
                </c:pt>
                <c:pt idx="4940" formatCode="General">
                  <c:v>0.1089615</c:v>
                </c:pt>
                <c:pt idx="4941" formatCode="General">
                  <c:v>0.108980797</c:v>
                </c:pt>
                <c:pt idx="4942" formatCode="General">
                  <c:v>0.10901409400000001</c:v>
                </c:pt>
                <c:pt idx="4943" formatCode="General">
                  <c:v>0.10906400500000001</c:v>
                </c:pt>
                <c:pt idx="4944" formatCode="General">
                  <c:v>0.109119013</c:v>
                </c:pt>
                <c:pt idx="4945" formatCode="General">
                  <c:v>0.109179392</c:v>
                </c:pt>
                <c:pt idx="4946" formatCode="General">
                  <c:v>0.10924077</c:v>
                </c:pt>
                <c:pt idx="4947" formatCode="General">
                  <c:v>0.109301314</c:v>
                </c:pt>
                <c:pt idx="4948" formatCode="General">
                  <c:v>0.10936412199999999</c:v>
                </c:pt>
                <c:pt idx="4949" formatCode="General">
                  <c:v>0.109425299</c:v>
                </c:pt>
                <c:pt idx="4950" formatCode="General">
                  <c:v>0.109478883</c:v>
                </c:pt>
                <c:pt idx="4951" formatCode="General">
                  <c:v>0.109529287</c:v>
                </c:pt>
                <c:pt idx="4952" formatCode="General">
                  <c:v>0.109563775</c:v>
                </c:pt>
                <c:pt idx="4953" formatCode="General">
                  <c:v>0.10958364600000001</c:v>
                </c:pt>
                <c:pt idx="4954" formatCode="General">
                  <c:v>0.10959611800000001</c:v>
                </c:pt>
                <c:pt idx="4955" formatCode="General">
                  <c:v>0.1096012</c:v>
                </c:pt>
                <c:pt idx="4956" formatCode="General">
                  <c:v>0.10960619200000001</c:v>
                </c:pt>
                <c:pt idx="4957" formatCode="General">
                  <c:v>0.109610476</c:v>
                </c:pt>
                <c:pt idx="4958" formatCode="General">
                  <c:v>0.109612867</c:v>
                </c:pt>
                <c:pt idx="4959" formatCode="General">
                  <c:v>0.109617807</c:v>
                </c:pt>
                <c:pt idx="4960" formatCode="General">
                  <c:v>0.10962540699999999</c:v>
                </c:pt>
                <c:pt idx="4961" formatCode="General">
                  <c:v>0.10962852100000001</c:v>
                </c:pt>
                <c:pt idx="4962" formatCode="General">
                  <c:v>0.109633617</c:v>
                </c:pt>
                <c:pt idx="4963" formatCode="General">
                  <c:v>0.10964368300000001</c:v>
                </c:pt>
                <c:pt idx="4964" formatCode="General">
                  <c:v>0.109659359</c:v>
                </c:pt>
                <c:pt idx="4965" formatCode="General">
                  <c:v>0.10969087499999999</c:v>
                </c:pt>
                <c:pt idx="4966" formatCode="General">
                  <c:v>0.109735548</c:v>
                </c:pt>
                <c:pt idx="4967" formatCode="General">
                  <c:v>0.109787621</c:v>
                </c:pt>
                <c:pt idx="4968" formatCode="General">
                  <c:v>0.109843388</c:v>
                </c:pt>
                <c:pt idx="4969" formatCode="General">
                  <c:v>0.109901533</c:v>
                </c:pt>
                <c:pt idx="4970" formatCode="General">
                  <c:v>0.109958157</c:v>
                </c:pt>
                <c:pt idx="4971" formatCode="General">
                  <c:v>0.110016212</c:v>
                </c:pt>
                <c:pt idx="4972" formatCode="General">
                  <c:v>0.11007115200000001</c:v>
                </c:pt>
                <c:pt idx="4973" formatCode="General">
                  <c:v>0.110121779</c:v>
                </c:pt>
                <c:pt idx="4974" formatCode="General">
                  <c:v>0.110168733</c:v>
                </c:pt>
                <c:pt idx="4975" formatCode="General">
                  <c:v>0.110198669</c:v>
                </c:pt>
                <c:pt idx="4976" formatCode="General">
                  <c:v>0.11021634900000001</c:v>
                </c:pt>
                <c:pt idx="4977" formatCode="General">
                  <c:v>0.110225841</c:v>
                </c:pt>
                <c:pt idx="4978" formatCode="General">
                  <c:v>0.110230729</c:v>
                </c:pt>
                <c:pt idx="4979" formatCode="General">
                  <c:v>0.110231653</c:v>
                </c:pt>
                <c:pt idx="4980" formatCode="General">
                  <c:v>0.11023453599999999</c:v>
                </c:pt>
                <c:pt idx="4981" formatCode="General">
                  <c:v>0.110236473</c:v>
                </c:pt>
                <c:pt idx="4982" formatCode="General">
                  <c:v>0.110237695</c:v>
                </c:pt>
                <c:pt idx="4983" formatCode="General">
                  <c:v>0.110240281</c:v>
                </c:pt>
                <c:pt idx="4984" formatCode="General">
                  <c:v>0.11024068300000001</c:v>
                </c:pt>
                <c:pt idx="4985" formatCode="General">
                  <c:v>0.110251188</c:v>
                </c:pt>
                <c:pt idx="4986" formatCode="General">
                  <c:v>0.11027166200000001</c:v>
                </c:pt>
                <c:pt idx="4987" formatCode="General">
                  <c:v>0.110309325</c:v>
                </c:pt>
                <c:pt idx="4988" formatCode="General">
                  <c:v>0.110359423</c:v>
                </c:pt>
                <c:pt idx="4989" formatCode="General">
                  <c:v>0.110412158</c:v>
                </c:pt>
                <c:pt idx="4990" formatCode="General">
                  <c:v>0.110465601</c:v>
                </c:pt>
                <c:pt idx="4991" formatCode="General">
                  <c:v>0.11051823199999999</c:v>
                </c:pt>
                <c:pt idx="4992" formatCode="General">
                  <c:v>0.11057402199999999</c:v>
                </c:pt>
                <c:pt idx="4993" formatCode="General">
                  <c:v>0.11062578100000001</c:v>
                </c:pt>
                <c:pt idx="4994" formatCode="General">
                  <c:v>0.110677883</c:v>
                </c:pt>
                <c:pt idx="4995" formatCode="General">
                  <c:v>0.11072240799999999</c:v>
                </c:pt>
                <c:pt idx="4996" formatCode="General">
                  <c:v>0.11075858</c:v>
                </c:pt>
                <c:pt idx="4997" formatCode="General">
                  <c:v>0.110778205</c:v>
                </c:pt>
                <c:pt idx="4998" formatCode="General">
                  <c:v>0.110784233</c:v>
                </c:pt>
                <c:pt idx="4999" formatCode="General">
                  <c:v>0.110787518</c:v>
                </c:pt>
                <c:pt idx="5000" formatCode="General">
                  <c:v>0.110790744</c:v>
                </c:pt>
                <c:pt idx="5001" formatCode="General">
                  <c:v>0.11079472999999999</c:v>
                </c:pt>
                <c:pt idx="5002" formatCode="General">
                  <c:v>0.110794961</c:v>
                </c:pt>
                <c:pt idx="5003" formatCode="General">
                  <c:v>0.110795967</c:v>
                </c:pt>
                <c:pt idx="5004" formatCode="General">
                  <c:v>0.11079918599999999</c:v>
                </c:pt>
                <c:pt idx="5005" formatCode="General">
                  <c:v>0.11080335099999999</c:v>
                </c:pt>
                <c:pt idx="5006" formatCode="General">
                  <c:v>0.11080379</c:v>
                </c:pt>
                <c:pt idx="5007" formatCode="General">
                  <c:v>0.110806823</c:v>
                </c:pt>
                <c:pt idx="5008" formatCode="General">
                  <c:v>0.110821709</c:v>
                </c:pt>
                <c:pt idx="5009" formatCode="General">
                  <c:v>0.110848822</c:v>
                </c:pt>
                <c:pt idx="5010" formatCode="General">
                  <c:v>0.11088661800000001</c:v>
                </c:pt>
                <c:pt idx="5011" formatCode="General">
                  <c:v>0.110933885</c:v>
                </c:pt>
                <c:pt idx="5012" formatCode="General">
                  <c:v>0.11098493600000001</c:v>
                </c:pt>
                <c:pt idx="5013" formatCode="General">
                  <c:v>0.111042127</c:v>
                </c:pt>
                <c:pt idx="5014" formatCode="General">
                  <c:v>0.11109747</c:v>
                </c:pt>
                <c:pt idx="5015" formatCode="General">
                  <c:v>0.111153193</c:v>
                </c:pt>
                <c:pt idx="5016" formatCode="General">
                  <c:v>0.11120851299999999</c:v>
                </c:pt>
                <c:pt idx="5017" formatCode="General">
                  <c:v>0.11126063</c:v>
                </c:pt>
                <c:pt idx="5018" formatCode="General">
                  <c:v>0.111300178</c:v>
                </c:pt>
                <c:pt idx="5019" formatCode="General">
                  <c:v>0.11132887</c:v>
                </c:pt>
                <c:pt idx="5020" formatCode="General">
                  <c:v>0.111345634</c:v>
                </c:pt>
                <c:pt idx="5021" formatCode="General">
                  <c:v>0.111352906</c:v>
                </c:pt>
                <c:pt idx="5022" formatCode="General">
                  <c:v>0.111361407</c:v>
                </c:pt>
                <c:pt idx="5023" formatCode="General">
                  <c:v>0.111361578</c:v>
                </c:pt>
                <c:pt idx="5024" formatCode="General">
                  <c:v>0.111365169</c:v>
                </c:pt>
                <c:pt idx="5025" formatCode="General">
                  <c:v>0.111363456</c:v>
                </c:pt>
                <c:pt idx="5026" formatCode="General">
                  <c:v>0.111364171</c:v>
                </c:pt>
                <c:pt idx="5027" formatCode="General">
                  <c:v>0.11136438</c:v>
                </c:pt>
                <c:pt idx="5028" formatCode="General">
                  <c:v>0.111366443</c:v>
                </c:pt>
                <c:pt idx="5029" formatCode="General">
                  <c:v>0.111369804</c:v>
                </c:pt>
                <c:pt idx="5030" formatCode="General">
                  <c:v>0.11136969200000001</c:v>
                </c:pt>
                <c:pt idx="5031" formatCode="General">
                  <c:v>0.11137174800000001</c:v>
                </c:pt>
                <c:pt idx="5032" formatCode="General">
                  <c:v>0.11137760400000001</c:v>
                </c:pt>
                <c:pt idx="5033" formatCode="General">
                  <c:v>0.111388035</c:v>
                </c:pt>
                <c:pt idx="5034" formatCode="General">
                  <c:v>0.111405216</c:v>
                </c:pt>
                <c:pt idx="5035" formatCode="General">
                  <c:v>0.11144314</c:v>
                </c:pt>
                <c:pt idx="5036" formatCode="General">
                  <c:v>0.111487001</c:v>
                </c:pt>
                <c:pt idx="5037" formatCode="General">
                  <c:v>0.111538045</c:v>
                </c:pt>
                <c:pt idx="5038" formatCode="General">
                  <c:v>0.11159271699999999</c:v>
                </c:pt>
                <c:pt idx="5039" formatCode="General">
                  <c:v>0.11164668899999999</c:v>
                </c:pt>
                <c:pt idx="5040" formatCode="General">
                  <c:v>0.111705132</c:v>
                </c:pt>
                <c:pt idx="5041" formatCode="General">
                  <c:v>0.111762583</c:v>
                </c:pt>
                <c:pt idx="5042" formatCode="General">
                  <c:v>0.11181160800000001</c:v>
                </c:pt>
                <c:pt idx="5043" formatCode="General">
                  <c:v>0.111858875</c:v>
                </c:pt>
                <c:pt idx="5044" formatCode="General">
                  <c:v>0.111896522</c:v>
                </c:pt>
                <c:pt idx="5045" formatCode="General">
                  <c:v>0.11191763</c:v>
                </c:pt>
                <c:pt idx="5046" formatCode="General">
                  <c:v>0.11193119</c:v>
                </c:pt>
                <c:pt idx="5047" formatCode="General">
                  <c:v>0.111938633</c:v>
                </c:pt>
                <c:pt idx="5048" formatCode="General">
                  <c:v>0.11193987699999999</c:v>
                </c:pt>
                <c:pt idx="5049" formatCode="General">
                  <c:v>0.111943379</c:v>
                </c:pt>
                <c:pt idx="5050" formatCode="General">
                  <c:v>0.111945353</c:v>
                </c:pt>
                <c:pt idx="5051" formatCode="General">
                  <c:v>0.111947037</c:v>
                </c:pt>
                <c:pt idx="5052" formatCode="General">
                  <c:v>0.111949258</c:v>
                </c:pt>
                <c:pt idx="5053" formatCode="General">
                  <c:v>0.11194883999999999</c:v>
                </c:pt>
                <c:pt idx="5054" formatCode="General">
                  <c:v>0.111949883</c:v>
                </c:pt>
                <c:pt idx="5055" formatCode="General">
                  <c:v>0.11195129199999999</c:v>
                </c:pt>
                <c:pt idx="5056" formatCode="General">
                  <c:v>0.111954242</c:v>
                </c:pt>
                <c:pt idx="5057" formatCode="General">
                  <c:v>0.111956231</c:v>
                </c:pt>
                <c:pt idx="5058" formatCode="General">
                  <c:v>0.11196132</c:v>
                </c:pt>
                <c:pt idx="5059" formatCode="General">
                  <c:v>0.111964464</c:v>
                </c:pt>
                <c:pt idx="5060" formatCode="General">
                  <c:v>0.111971073</c:v>
                </c:pt>
                <c:pt idx="5061" formatCode="General">
                  <c:v>0.111983322</c:v>
                </c:pt>
                <c:pt idx="5062" formatCode="General">
                  <c:v>0.112006657</c:v>
                </c:pt>
                <c:pt idx="5063" formatCode="General">
                  <c:v>0.112043746</c:v>
                </c:pt>
                <c:pt idx="5064" formatCode="General">
                  <c:v>0.112092495</c:v>
                </c:pt>
                <c:pt idx="5065" formatCode="General">
                  <c:v>0.11214194399999999</c:v>
                </c:pt>
                <c:pt idx="5066" formatCode="General">
                  <c:v>0.11219633399999999</c:v>
                </c:pt>
                <c:pt idx="5067" formatCode="General">
                  <c:v>0.11224682599999999</c:v>
                </c:pt>
                <c:pt idx="5068" formatCode="General">
                  <c:v>0.112300895</c:v>
                </c:pt>
                <c:pt idx="5069" formatCode="General">
                  <c:v>0.11235302699999999</c:v>
                </c:pt>
                <c:pt idx="5070" formatCode="General">
                  <c:v>0.112401664</c:v>
                </c:pt>
                <c:pt idx="5071" formatCode="General">
                  <c:v>0.11244209099999999</c:v>
                </c:pt>
                <c:pt idx="5072" formatCode="General">
                  <c:v>0.112473845</c:v>
                </c:pt>
                <c:pt idx="5073" formatCode="General">
                  <c:v>0.11249503499999999</c:v>
                </c:pt>
                <c:pt idx="5074" formatCode="General">
                  <c:v>0.112504147</c:v>
                </c:pt>
                <c:pt idx="5075" formatCode="General">
                  <c:v>0.112508468</c:v>
                </c:pt>
                <c:pt idx="5076" formatCode="General">
                  <c:v>0.112508632</c:v>
                </c:pt>
                <c:pt idx="5077" formatCode="General">
                  <c:v>0.112510927</c:v>
                </c:pt>
                <c:pt idx="5078" formatCode="General">
                  <c:v>0.11251217099999999</c:v>
                </c:pt>
                <c:pt idx="5079" formatCode="General">
                  <c:v>0.112513527</c:v>
                </c:pt>
                <c:pt idx="5080" formatCode="General">
                  <c:v>0.112512536</c:v>
                </c:pt>
                <c:pt idx="5081" formatCode="General">
                  <c:v>0.112514213</c:v>
                </c:pt>
                <c:pt idx="5082" formatCode="General">
                  <c:v>0.112515137</c:v>
                </c:pt>
                <c:pt idx="5083" formatCode="General">
                  <c:v>0.112514526</c:v>
                </c:pt>
                <c:pt idx="5084" formatCode="General">
                  <c:v>0.11251346</c:v>
                </c:pt>
                <c:pt idx="5085" formatCode="General">
                  <c:v>0.112513512</c:v>
                </c:pt>
                <c:pt idx="5086" formatCode="General">
                  <c:v>0.11251191000000001</c:v>
                </c:pt>
                <c:pt idx="5087" formatCode="General">
                  <c:v>0.11251420500000001</c:v>
                </c:pt>
                <c:pt idx="5088" formatCode="General">
                  <c:v>0.11251559899999999</c:v>
                </c:pt>
                <c:pt idx="5089" formatCode="General">
                  <c:v>0.112520516</c:v>
                </c:pt>
                <c:pt idx="5090" formatCode="General">
                  <c:v>0.112574205</c:v>
                </c:pt>
                <c:pt idx="5091" formatCode="General">
                  <c:v>0.112617195</c:v>
                </c:pt>
                <c:pt idx="5092" formatCode="General">
                  <c:v>0.112666011</c:v>
                </c:pt>
                <c:pt idx="5093" formatCode="General">
                  <c:v>0.11277324</c:v>
                </c:pt>
                <c:pt idx="5094" formatCode="General">
                  <c:v>0.112827078</c:v>
                </c:pt>
                <c:pt idx="5095" formatCode="General">
                  <c:v>0.11287728700000001</c:v>
                </c:pt>
                <c:pt idx="5096" formatCode="General">
                  <c:v>0.11292666899999999</c:v>
                </c:pt>
                <c:pt idx="5097" formatCode="General">
                  <c:v>0.112971909</c:v>
                </c:pt>
                <c:pt idx="5098" formatCode="General">
                  <c:v>0.113002993</c:v>
                </c:pt>
                <c:pt idx="5099" formatCode="General">
                  <c:v>0.11302208900000001</c:v>
                </c:pt>
                <c:pt idx="5100" formatCode="General">
                  <c:v>0.113031276</c:v>
                </c:pt>
                <c:pt idx="5101" formatCode="General">
                  <c:v>0.113027632</c:v>
                </c:pt>
                <c:pt idx="5102" formatCode="General">
                  <c:v>0.11302572499999999</c:v>
                </c:pt>
                <c:pt idx="5103" formatCode="General">
                  <c:v>0.113021865</c:v>
                </c:pt>
                <c:pt idx="5104" formatCode="General">
                  <c:v>0.11301934700000001</c:v>
                </c:pt>
                <c:pt idx="5105" formatCode="General">
                  <c:v>0.113018699</c:v>
                </c:pt>
                <c:pt idx="5106" formatCode="General">
                  <c:v>0.113018058</c:v>
                </c:pt>
                <c:pt idx="5107" formatCode="General">
                  <c:v>0.113018014</c:v>
                </c:pt>
                <c:pt idx="5108" formatCode="General">
                  <c:v>0.11301735</c:v>
                </c:pt>
                <c:pt idx="5109" formatCode="General">
                  <c:v>0.11301612900000001</c:v>
                </c:pt>
                <c:pt idx="5110" formatCode="General">
                  <c:v>0.11301702299999999</c:v>
                </c:pt>
                <c:pt idx="5111" formatCode="General">
                  <c:v>0.11302164200000001</c:v>
                </c:pt>
                <c:pt idx="5112" formatCode="General">
                  <c:v>0.113027312</c:v>
                </c:pt>
                <c:pt idx="5113" formatCode="General">
                  <c:v>0.11304230999999999</c:v>
                </c:pt>
                <c:pt idx="5114" formatCode="General">
                  <c:v>0.113064609</c:v>
                </c:pt>
                <c:pt idx="5115" formatCode="General">
                  <c:v>0.113092788</c:v>
                </c:pt>
                <c:pt idx="5116" formatCode="General">
                  <c:v>0.11313427199999999</c:v>
                </c:pt>
                <c:pt idx="5117" formatCode="General">
                  <c:v>0.113181479</c:v>
                </c:pt>
                <c:pt idx="5118" formatCode="General">
                  <c:v>0.11323293299999999</c:v>
                </c:pt>
                <c:pt idx="5119" formatCode="General">
                  <c:v>0.11328735199999999</c:v>
                </c:pt>
                <c:pt idx="5120" formatCode="General">
                  <c:v>0.113340177</c:v>
                </c:pt>
                <c:pt idx="5121" formatCode="General">
                  <c:v>0.11339358200000001</c:v>
                </c:pt>
                <c:pt idx="5122" formatCode="General">
                  <c:v>0.113486141</c:v>
                </c:pt>
                <c:pt idx="5123" formatCode="General">
                  <c:v>0.113522127</c:v>
                </c:pt>
                <c:pt idx="5124" formatCode="General">
                  <c:v>0.113563716</c:v>
                </c:pt>
                <c:pt idx="5125" formatCode="General">
                  <c:v>0.113570228</c:v>
                </c:pt>
                <c:pt idx="5126" formatCode="General">
                  <c:v>0.11357431900000001</c:v>
                </c:pt>
                <c:pt idx="5127" formatCode="General">
                  <c:v>0.113575317</c:v>
                </c:pt>
                <c:pt idx="5128" formatCode="General">
                  <c:v>0.113576628</c:v>
                </c:pt>
                <c:pt idx="5129" formatCode="General">
                  <c:v>0.113572732</c:v>
                </c:pt>
                <c:pt idx="5130" formatCode="General">
                  <c:v>0.113571845</c:v>
                </c:pt>
                <c:pt idx="5131" formatCode="General">
                  <c:v>0.11356949099999999</c:v>
                </c:pt>
                <c:pt idx="5132" formatCode="General">
                  <c:v>0.11356717299999999</c:v>
                </c:pt>
                <c:pt idx="5133" formatCode="General">
                  <c:v>0.113566585</c:v>
                </c:pt>
                <c:pt idx="5134" formatCode="General">
                  <c:v>0.113566071</c:v>
                </c:pt>
                <c:pt idx="5135" formatCode="General">
                  <c:v>0.113567114</c:v>
                </c:pt>
                <c:pt idx="5136" formatCode="General">
                  <c:v>0.11356736000000001</c:v>
                </c:pt>
                <c:pt idx="5137" formatCode="General">
                  <c:v>0.113569088</c:v>
                </c:pt>
                <c:pt idx="5138" formatCode="General">
                  <c:v>0.11356736000000001</c:v>
                </c:pt>
                <c:pt idx="5139" formatCode="General">
                  <c:v>0.11356774</c:v>
                </c:pt>
                <c:pt idx="5140" formatCode="General">
                  <c:v>0.113597579</c:v>
                </c:pt>
                <c:pt idx="5141" formatCode="General">
                  <c:v>0.113631785</c:v>
                </c:pt>
                <c:pt idx="5142" formatCode="General">
                  <c:v>0.113676243</c:v>
                </c:pt>
                <c:pt idx="5143" formatCode="General">
                  <c:v>0.113775209</c:v>
                </c:pt>
                <c:pt idx="5144" formatCode="General">
                  <c:v>0.113827728</c:v>
                </c:pt>
                <c:pt idx="5145" formatCode="General">
                  <c:v>0.113881223</c:v>
                </c:pt>
                <c:pt idx="5146" formatCode="General">
                  <c:v>0.113985501</c:v>
                </c:pt>
                <c:pt idx="5147" formatCode="General">
                  <c:v>0.114026636</c:v>
                </c:pt>
                <c:pt idx="5148" formatCode="General">
                  <c:v>0.114075601</c:v>
                </c:pt>
                <c:pt idx="5149" formatCode="General">
                  <c:v>0.114087902</c:v>
                </c:pt>
                <c:pt idx="5150" formatCode="General">
                  <c:v>0.114084087</c:v>
                </c:pt>
                <c:pt idx="5151" formatCode="General">
                  <c:v>0.114077844</c:v>
                </c:pt>
                <c:pt idx="5152" formatCode="General">
                  <c:v>0.11407337300000001</c:v>
                </c:pt>
                <c:pt idx="5153" formatCode="General">
                  <c:v>0.114070572</c:v>
                </c:pt>
                <c:pt idx="5154" formatCode="General">
                  <c:v>0.114068933</c:v>
                </c:pt>
                <c:pt idx="5155" formatCode="General">
                  <c:v>0.11406928299999999</c:v>
                </c:pt>
                <c:pt idx="5156" formatCode="General">
                  <c:v>0.114065789</c:v>
                </c:pt>
                <c:pt idx="5157" formatCode="General">
                  <c:v>0.11405953000000001</c:v>
                </c:pt>
                <c:pt idx="5158" formatCode="General">
                  <c:v>0.11405841999999999</c:v>
                </c:pt>
                <c:pt idx="5159" formatCode="General">
                  <c:v>0.114065483</c:v>
                </c:pt>
                <c:pt idx="5160" formatCode="General">
                  <c:v>0.114101999</c:v>
                </c:pt>
                <c:pt idx="5161" formatCode="General">
                  <c:v>0.11413754500000001</c:v>
                </c:pt>
                <c:pt idx="5162" formatCode="General">
                  <c:v>0.114229724</c:v>
                </c:pt>
                <c:pt idx="5163" formatCode="General">
                  <c:v>0.114279963</c:v>
                </c:pt>
                <c:pt idx="5164" formatCode="General">
                  <c:v>0.11433246699999999</c:v>
                </c:pt>
                <c:pt idx="5165" formatCode="General">
                  <c:v>0.11442946599999999</c:v>
                </c:pt>
                <c:pt idx="5166" formatCode="General">
                  <c:v>0.11450289900000001</c:v>
                </c:pt>
                <c:pt idx="5167" formatCode="General">
                  <c:v>0.114522621</c:v>
                </c:pt>
                <c:pt idx="5168" formatCode="General">
                  <c:v>0.114530914</c:v>
                </c:pt>
                <c:pt idx="5169" formatCode="General">
                  <c:v>0.114522569</c:v>
                </c:pt>
                <c:pt idx="5170" formatCode="General">
                  <c:v>0.114508048</c:v>
                </c:pt>
                <c:pt idx="5171" formatCode="General">
                  <c:v>0.114491701</c:v>
                </c:pt>
                <c:pt idx="5172" formatCode="General">
                  <c:v>0.11448074900000001</c:v>
                </c:pt>
                <c:pt idx="5173" formatCode="General">
                  <c:v>0.11446753899999999</c:v>
                </c:pt>
                <c:pt idx="5174" formatCode="General">
                  <c:v>0.11446825400000001</c:v>
                </c:pt>
                <c:pt idx="5175" formatCode="General">
                  <c:v>0.114498086</c:v>
                </c:pt>
                <c:pt idx="5176" formatCode="General">
                  <c:v>0.114578217</c:v>
                </c:pt>
                <c:pt idx="5177" formatCode="General">
                  <c:v>0.114624321</c:v>
                </c:pt>
                <c:pt idx="5178" formatCode="General">
                  <c:v>0.11466965799999999</c:v>
                </c:pt>
                <c:pt idx="5179" formatCode="General">
                  <c:v>0.114764243</c:v>
                </c:pt>
                <c:pt idx="5180" formatCode="General">
                  <c:v>0.114811078</c:v>
                </c:pt>
                <c:pt idx="5181" formatCode="General">
                  <c:v>0.114845552</c:v>
                </c:pt>
                <c:pt idx="5182" formatCode="General">
                  <c:v>0.11489880800000001</c:v>
                </c:pt>
                <c:pt idx="5183" formatCode="General">
                  <c:v>0.114904597</c:v>
                </c:pt>
                <c:pt idx="5184" formatCode="General">
                  <c:v>0.114900999</c:v>
                </c:pt>
                <c:pt idx="5185" formatCode="General">
                  <c:v>0.114891179</c:v>
                </c:pt>
                <c:pt idx="5186" formatCode="General">
                  <c:v>0.114888065</c:v>
                </c:pt>
                <c:pt idx="5187" formatCode="General">
                  <c:v>0.114872947</c:v>
                </c:pt>
                <c:pt idx="5188" formatCode="General">
                  <c:v>0.11485991600000001</c:v>
                </c:pt>
                <c:pt idx="5189" formatCode="General">
                  <c:v>0.114847191</c:v>
                </c:pt>
                <c:pt idx="5190" formatCode="General">
                  <c:v>0.114839569</c:v>
                </c:pt>
                <c:pt idx="5191" formatCode="General">
                  <c:v>0.114866279</c:v>
                </c:pt>
                <c:pt idx="5192" formatCode="General">
                  <c:v>0.114938781</c:v>
                </c:pt>
                <c:pt idx="5193" formatCode="General">
                  <c:v>0.11503250900000001</c:v>
                </c:pt>
                <c:pt idx="5194" formatCode="General">
                  <c:v>0.115123399</c:v>
                </c:pt>
                <c:pt idx="5195" formatCode="General">
                  <c:v>0.115213126</c:v>
                </c:pt>
                <c:pt idx="5196" formatCode="General">
                  <c:v>0.115265876</c:v>
                </c:pt>
                <c:pt idx="5197" formatCode="General">
                  <c:v>0.11527813200000001</c:v>
                </c:pt>
                <c:pt idx="5198" formatCode="General">
                  <c:v>0.115271874</c:v>
                </c:pt>
                <c:pt idx="5199" formatCode="General">
                  <c:v>0.11526247100000001</c:v>
                </c:pt>
                <c:pt idx="5200" formatCode="General">
                  <c:v>0.115251161</c:v>
                </c:pt>
                <c:pt idx="5201" formatCode="General">
                  <c:v>0.11524369600000001</c:v>
                </c:pt>
                <c:pt idx="5202" formatCode="General">
                  <c:v>0.115231194</c:v>
                </c:pt>
                <c:pt idx="5203" formatCode="General">
                  <c:v>0.115232401</c:v>
                </c:pt>
                <c:pt idx="5204" formatCode="General">
                  <c:v>0.11528699100000001</c:v>
                </c:pt>
                <c:pt idx="5205" formatCode="General">
                  <c:v>0.115370914</c:v>
                </c:pt>
                <c:pt idx="5206" formatCode="General">
                  <c:v>0.115461178</c:v>
                </c:pt>
                <c:pt idx="5207" formatCode="General">
                  <c:v>0.11555425800000001</c:v>
                </c:pt>
                <c:pt idx="5208" formatCode="General">
                  <c:v>0.115631804</c:v>
                </c:pt>
                <c:pt idx="5209" formatCode="General">
                  <c:v>0.115658998</c:v>
                </c:pt>
                <c:pt idx="5210" formatCode="General">
                  <c:v>0.11565884899999999</c:v>
                </c:pt>
                <c:pt idx="5211" formatCode="General">
                  <c:v>0.115648188</c:v>
                </c:pt>
                <c:pt idx="5212" formatCode="General">
                  <c:v>0.115633443</c:v>
                </c:pt>
                <c:pt idx="5213" formatCode="General">
                  <c:v>0.115620106</c:v>
                </c:pt>
                <c:pt idx="5214" formatCode="General">
                  <c:v>0.115610935</c:v>
                </c:pt>
                <c:pt idx="5215" formatCode="General">
                  <c:v>0.115620263</c:v>
                </c:pt>
                <c:pt idx="5216" formatCode="General">
                  <c:v>0.115641929</c:v>
                </c:pt>
                <c:pt idx="5217" formatCode="General">
                  <c:v>0.115728229</c:v>
                </c:pt>
                <c:pt idx="5218" formatCode="General">
                  <c:v>0.11582719499999999</c:v>
                </c:pt>
                <c:pt idx="5219" formatCode="General">
                  <c:v>0.115926132</c:v>
                </c:pt>
                <c:pt idx="5220" formatCode="General">
                  <c:v>0.11601913</c:v>
                </c:pt>
                <c:pt idx="5221" formatCode="General">
                  <c:v>0.11606949599999999</c:v>
                </c:pt>
                <c:pt idx="5222" formatCode="General">
                  <c:v>0.116071455</c:v>
                </c:pt>
                <c:pt idx="5223" formatCode="General">
                  <c:v>0.116066225</c:v>
                </c:pt>
                <c:pt idx="5224" formatCode="General">
                  <c:v>0.116054617</c:v>
                </c:pt>
                <c:pt idx="5225" formatCode="General">
                  <c:v>0.116044015</c:v>
                </c:pt>
                <c:pt idx="5226" formatCode="General">
                  <c:v>0.11603827</c:v>
                </c:pt>
                <c:pt idx="5227" formatCode="General">
                  <c:v>0.116080791</c:v>
                </c:pt>
                <c:pt idx="5228" formatCode="General">
                  <c:v>0.116168879</c:v>
                </c:pt>
                <c:pt idx="5229" formatCode="General">
                  <c:v>0.116310678</c:v>
                </c:pt>
                <c:pt idx="5230" formatCode="General">
                  <c:v>0.116466969</c:v>
                </c:pt>
                <c:pt idx="5231" formatCode="General">
                  <c:v>0.116475731</c:v>
                </c:pt>
                <c:pt idx="5232" formatCode="General">
                  <c:v>0.116466403</c:v>
                </c:pt>
                <c:pt idx="5233" formatCode="General">
                  <c:v>0.116454318</c:v>
                </c:pt>
                <c:pt idx="5234" formatCode="General">
                  <c:v>0.116466522</c:v>
                </c:pt>
                <c:pt idx="5235" formatCode="General">
                  <c:v>0.11662631499999999</c:v>
                </c:pt>
                <c:pt idx="5236" formatCode="General">
                  <c:v>0.116831608</c:v>
                </c:pt>
                <c:pt idx="5237" formatCode="General">
                  <c:v>0.116922386</c:v>
                </c:pt>
                <c:pt idx="5238" formatCode="General">
                  <c:v>0.11692224399999999</c:v>
                </c:pt>
                <c:pt idx="5239" formatCode="General">
                  <c:v>0.117168903</c:v>
                </c:pt>
                <c:pt idx="5240" formatCode="General">
                  <c:v>0.11739796399999999</c:v>
                </c:pt>
                <c:pt idx="5241" formatCode="General">
                  <c:v>0.117493391</c:v>
                </c:pt>
                <c:pt idx="5242" formatCode="General">
                  <c:v>0.117906578</c:v>
                </c:pt>
                <c:pt idx="5243" formatCode="General">
                  <c:v>0.11794152099999999</c:v>
                </c:pt>
                <c:pt idx="5244" formatCode="General">
                  <c:v>0.118446514</c:v>
                </c:pt>
                <c:pt idx="5245" formatCode="General">
                  <c:v>0.11851679499999999</c:v>
                </c:pt>
                <c:pt idx="5246" formatCode="General">
                  <c:v>0.118886784</c:v>
                </c:pt>
                <c:pt idx="5247" formatCode="General">
                  <c:v>0.119155027</c:v>
                </c:pt>
                <c:pt idx="5248" formatCode="General">
                  <c:v>0.119286478</c:v>
                </c:pt>
                <c:pt idx="5249" formatCode="General">
                  <c:v>0.119818568</c:v>
                </c:pt>
                <c:pt idx="5250" formatCode="General">
                  <c:v>0.119879447</c:v>
                </c:pt>
                <c:pt idx="5251" formatCode="General">
                  <c:v>0.120038033</c:v>
                </c:pt>
                <c:pt idx="5252" formatCode="General">
                  <c:v>0.120281719</c:v>
                </c:pt>
                <c:pt idx="5253" formatCode="General">
                  <c:v>0.120511942</c:v>
                </c:pt>
                <c:pt idx="5254" formatCode="General">
                  <c:v>0.120617576</c:v>
                </c:pt>
                <c:pt idx="5255" formatCode="General">
                  <c:v>0.12066850799999999</c:v>
                </c:pt>
                <c:pt idx="5256" formatCode="General">
                  <c:v>0.1208115</c:v>
                </c:pt>
                <c:pt idx="5257" formatCode="General">
                  <c:v>0.121064611</c:v>
                </c:pt>
                <c:pt idx="5258" formatCode="General">
                  <c:v>0.12126895</c:v>
                </c:pt>
                <c:pt idx="5259" formatCode="General">
                  <c:v>0.121321015</c:v>
                </c:pt>
                <c:pt idx="5260" formatCode="General">
                  <c:v>0.12136050299999999</c:v>
                </c:pt>
                <c:pt idx="5261" formatCode="General">
                  <c:v>0.12142507700000001</c:v>
                </c:pt>
                <c:pt idx="5262" formatCode="General">
                  <c:v>0.12165163499999999</c:v>
                </c:pt>
                <c:pt idx="5263" formatCode="General">
                  <c:v>0.12199863</c:v>
                </c:pt>
                <c:pt idx="5264" formatCode="General">
                  <c:v>0.122049056</c:v>
                </c:pt>
                <c:pt idx="5265" formatCode="General">
                  <c:v>0.12207894800000001</c:v>
                </c:pt>
                <c:pt idx="5266" formatCode="General">
                  <c:v>0.12210694699999999</c:v>
                </c:pt>
                <c:pt idx="5267" formatCode="General">
                  <c:v>0.1221487</c:v>
                </c:pt>
                <c:pt idx="5268" formatCode="General">
                  <c:v>0.122278072</c:v>
                </c:pt>
                <c:pt idx="5269" formatCode="General">
                  <c:v>0.122399814</c:v>
                </c:pt>
                <c:pt idx="5270" formatCode="General">
                  <c:v>0.12259949000000001</c:v>
                </c:pt>
                <c:pt idx="5271" formatCode="General">
                  <c:v>0.12277205300000001</c:v>
                </c:pt>
                <c:pt idx="5272" formatCode="General">
                  <c:v>0.12284331</c:v>
                </c:pt>
                <c:pt idx="5273" formatCode="General">
                  <c:v>0.12290849500000001</c:v>
                </c:pt>
                <c:pt idx="5274" formatCode="General">
                  <c:v>0.122936457</c:v>
                </c:pt>
                <c:pt idx="5275" formatCode="General">
                  <c:v>0.122981749</c:v>
                </c:pt>
                <c:pt idx="5276" formatCode="General">
                  <c:v>0.123042054</c:v>
                </c:pt>
                <c:pt idx="5277" formatCode="General">
                  <c:v>0.123148352</c:v>
                </c:pt>
                <c:pt idx="5278" formatCode="General">
                  <c:v>0.123416103</c:v>
                </c:pt>
                <c:pt idx="5279" formatCode="General">
                  <c:v>0.12361481000000001</c:v>
                </c:pt>
                <c:pt idx="5280" formatCode="General">
                  <c:v>0.123695403</c:v>
                </c:pt>
                <c:pt idx="5281" formatCode="General">
                  <c:v>0.123761043</c:v>
                </c:pt>
                <c:pt idx="5282" formatCode="General">
                  <c:v>0.123798512</c:v>
                </c:pt>
                <c:pt idx="5283" formatCode="General">
                  <c:v>0.12383060899999999</c:v>
                </c:pt>
                <c:pt idx="5284" formatCode="General">
                  <c:v>0.123887181</c:v>
                </c:pt>
                <c:pt idx="5285" formatCode="General">
                  <c:v>0.123921193</c:v>
                </c:pt>
                <c:pt idx="5286" formatCode="General">
                  <c:v>0.123985119</c:v>
                </c:pt>
                <c:pt idx="5287" formatCode="General">
                  <c:v>0.124093384</c:v>
                </c:pt>
                <c:pt idx="5288" formatCode="General">
                  <c:v>0.12421757</c:v>
                </c:pt>
                <c:pt idx="5289" formatCode="General">
                  <c:v>0.124360256</c:v>
                </c:pt>
                <c:pt idx="5290" formatCode="General">
                  <c:v>0.124495931</c:v>
                </c:pt>
                <c:pt idx="5291" formatCode="General">
                  <c:v>0.124673568</c:v>
                </c:pt>
                <c:pt idx="5292" formatCode="General">
                  <c:v>0.124765873</c:v>
                </c:pt>
                <c:pt idx="5293" formatCode="General">
                  <c:v>0.124813102</c:v>
                </c:pt>
                <c:pt idx="5294" formatCode="General">
                  <c:v>0.12484692</c:v>
                </c:pt>
                <c:pt idx="5295" formatCode="General">
                  <c:v>0.124893852</c:v>
                </c:pt>
                <c:pt idx="5296" formatCode="General">
                  <c:v>0.124926932</c:v>
                </c:pt>
                <c:pt idx="5297" formatCode="General">
                  <c:v>0.12496144300000001</c:v>
                </c:pt>
                <c:pt idx="5298" formatCode="General">
                  <c:v>0.12502354399999999</c:v>
                </c:pt>
                <c:pt idx="5299" formatCode="General">
                  <c:v>0.125125349</c:v>
                </c:pt>
                <c:pt idx="5300" formatCode="General">
                  <c:v>0.12525820700000001</c:v>
                </c:pt>
                <c:pt idx="5301" formatCode="General">
                  <c:v>0.12539660899999999</c:v>
                </c:pt>
                <c:pt idx="5302" formatCode="General">
                  <c:v>0.125541657</c:v>
                </c:pt>
                <c:pt idx="5303" formatCode="General">
                  <c:v>0.125662997</c:v>
                </c:pt>
                <c:pt idx="5304" formatCode="General">
                  <c:v>0.125775367</c:v>
                </c:pt>
                <c:pt idx="5305" formatCode="General">
                  <c:v>0.12582425799999999</c:v>
                </c:pt>
                <c:pt idx="5306" formatCode="General">
                  <c:v>0.12587148000000001</c:v>
                </c:pt>
                <c:pt idx="5307" formatCode="General">
                  <c:v>0.125915423</c:v>
                </c:pt>
                <c:pt idx="5308" formatCode="General">
                  <c:v>0.125958875</c:v>
                </c:pt>
                <c:pt idx="5309" formatCode="General">
                  <c:v>0.12600080699999999</c:v>
                </c:pt>
                <c:pt idx="5310" formatCode="General">
                  <c:v>0.12604384099999999</c:v>
                </c:pt>
                <c:pt idx="5311" formatCode="General">
                  <c:v>0.12609124199999999</c:v>
                </c:pt>
                <c:pt idx="5312" formatCode="General">
                  <c:v>0.12613692900000001</c:v>
                </c:pt>
                <c:pt idx="5313" formatCode="General">
                  <c:v>0.126208767</c:v>
                </c:pt>
                <c:pt idx="5314" formatCode="General">
                  <c:v>0.126323044</c:v>
                </c:pt>
                <c:pt idx="5315" formatCode="General">
                  <c:v>0.12646496300000001</c:v>
                </c:pt>
                <c:pt idx="5316" formatCode="General">
                  <c:v>0.126607686</c:v>
                </c:pt>
                <c:pt idx="5317" formatCode="General">
                  <c:v>0.126753703</c:v>
                </c:pt>
                <c:pt idx="5318" formatCode="General">
                  <c:v>0.12688835000000001</c:v>
                </c:pt>
                <c:pt idx="5319" formatCode="General">
                  <c:v>0.126948699</c:v>
                </c:pt>
                <c:pt idx="5320" formatCode="General">
                  <c:v>0.12699888600000001</c:v>
                </c:pt>
                <c:pt idx="5321" formatCode="General">
                  <c:v>0.12704844800000001</c:v>
                </c:pt>
                <c:pt idx="5322" formatCode="General">
                  <c:v>0.127092183</c:v>
                </c:pt>
                <c:pt idx="5323" formatCode="General">
                  <c:v>0.127136528</c:v>
                </c:pt>
                <c:pt idx="5324" formatCode="General">
                  <c:v>0.12718533000000001</c:v>
                </c:pt>
                <c:pt idx="5325" formatCode="General">
                  <c:v>0.127230853</c:v>
                </c:pt>
                <c:pt idx="5326" formatCode="General">
                  <c:v>0.127277687</c:v>
                </c:pt>
                <c:pt idx="5327" formatCode="General">
                  <c:v>0.12732085600000001</c:v>
                </c:pt>
                <c:pt idx="5328" formatCode="General">
                  <c:v>0.12736015000000001</c:v>
                </c:pt>
                <c:pt idx="5329" formatCode="General">
                  <c:v>0.12739609199999999</c:v>
                </c:pt>
                <c:pt idx="5330" formatCode="General">
                  <c:v>0.12742932100000001</c:v>
                </c:pt>
                <c:pt idx="5331" formatCode="General">
                  <c:v>0.127460033</c:v>
                </c:pt>
                <c:pt idx="5332" formatCode="General">
                  <c:v>0.127492085</c:v>
                </c:pt>
                <c:pt idx="5333" formatCode="General">
                  <c:v>0.127521992</c:v>
                </c:pt>
                <c:pt idx="5334" formatCode="General">
                  <c:v>0.12755212199999999</c:v>
                </c:pt>
                <c:pt idx="5335" formatCode="General">
                  <c:v>0.127583697</c:v>
                </c:pt>
                <c:pt idx="5336" formatCode="General">
                  <c:v>0.12761941600000001</c:v>
                </c:pt>
                <c:pt idx="5337" formatCode="General">
                  <c:v>0.127713352</c:v>
                </c:pt>
                <c:pt idx="5338" formatCode="General">
                  <c:v>0.127782807</c:v>
                </c:pt>
                <c:pt idx="5339" formatCode="General">
                  <c:v>0.127859533</c:v>
                </c:pt>
                <c:pt idx="5340" formatCode="General">
                  <c:v>0.127940312</c:v>
                </c:pt>
                <c:pt idx="5341" formatCode="General">
                  <c:v>0.128019363</c:v>
                </c:pt>
                <c:pt idx="5342" formatCode="General">
                  <c:v>0.12810042499999999</c:v>
                </c:pt>
                <c:pt idx="5343" formatCode="General">
                  <c:v>0.12817874600000001</c:v>
                </c:pt>
                <c:pt idx="5344" formatCode="General">
                  <c:v>0.12825866</c:v>
                </c:pt>
                <c:pt idx="5345" formatCode="General">
                  <c:v>0.12833485</c:v>
                </c:pt>
                <c:pt idx="5346" formatCode="General">
                  <c:v>0.12840192</c:v>
                </c:pt>
                <c:pt idx="5347" formatCode="General">
                  <c:v>0.12845832099999999</c:v>
                </c:pt>
                <c:pt idx="5348" formatCode="General">
                  <c:v>0.128496587</c:v>
                </c:pt>
                <c:pt idx="5349" formatCode="General">
                  <c:v>0.12852819300000001</c:v>
                </c:pt>
                <c:pt idx="5350" formatCode="General">
                  <c:v>0.12855546200000001</c:v>
                </c:pt>
                <c:pt idx="5351" formatCode="General">
                  <c:v>0.128582627</c:v>
                </c:pt>
                <c:pt idx="5352" formatCode="General">
                  <c:v>0.12860857000000001</c:v>
                </c:pt>
                <c:pt idx="5353" formatCode="General">
                  <c:v>0.12863530200000001</c:v>
                </c:pt>
                <c:pt idx="5354" formatCode="General">
                  <c:v>0.12866002300000001</c:v>
                </c:pt>
                <c:pt idx="5355" formatCode="General">
                  <c:v>0.12868320899999999</c:v>
                </c:pt>
                <c:pt idx="5356" formatCode="General">
                  <c:v>0.12870816900000001</c:v>
                </c:pt>
                <c:pt idx="5357" formatCode="General">
                  <c:v>0.12873262199999999</c:v>
                </c:pt>
                <c:pt idx="5358" formatCode="General">
                  <c:v>0.12875656799999999</c:v>
                </c:pt>
                <c:pt idx="5359" formatCode="General">
                  <c:v>0.128780231</c:v>
                </c:pt>
                <c:pt idx="5360" formatCode="General">
                  <c:v>0.12880346200000001</c:v>
                </c:pt>
                <c:pt idx="5361" formatCode="General">
                  <c:v>0.128827572</c:v>
                </c:pt>
                <c:pt idx="5362" formatCode="General">
                  <c:v>0.128853783</c:v>
                </c:pt>
                <c:pt idx="5363" formatCode="General">
                  <c:v>0.12888567100000001</c:v>
                </c:pt>
                <c:pt idx="5364" formatCode="General">
                  <c:v>0.12892854200000001</c:v>
                </c:pt>
                <c:pt idx="5365" formatCode="General">
                  <c:v>0.128982395</c:v>
                </c:pt>
                <c:pt idx="5366" formatCode="General">
                  <c:v>0.12904961400000001</c:v>
                </c:pt>
                <c:pt idx="5367" formatCode="General">
                  <c:v>0.129124925</c:v>
                </c:pt>
                <c:pt idx="5368" formatCode="General">
                  <c:v>0.12920215700000001</c:v>
                </c:pt>
                <c:pt idx="5369" formatCode="General">
                  <c:v>0.129279539</c:v>
                </c:pt>
                <c:pt idx="5370" formatCode="General">
                  <c:v>0.12935544600000001</c:v>
                </c:pt>
                <c:pt idx="5371" formatCode="General">
                  <c:v>0.12943127800000001</c:v>
                </c:pt>
                <c:pt idx="5372" formatCode="General">
                  <c:v>0.129507765</c:v>
                </c:pt>
                <c:pt idx="5373" formatCode="General">
                  <c:v>0.12957608700000001</c:v>
                </c:pt>
                <c:pt idx="5374" formatCode="General">
                  <c:v>0.129633889</c:v>
                </c:pt>
                <c:pt idx="5375" formatCode="General">
                  <c:v>0.12968038000000001</c:v>
                </c:pt>
                <c:pt idx="5376" formatCode="General">
                  <c:v>0.12971323700000001</c:v>
                </c:pt>
                <c:pt idx="5377" formatCode="General">
                  <c:v>0.129740402</c:v>
                </c:pt>
                <c:pt idx="5378" formatCode="General">
                  <c:v>0.12976548099999999</c:v>
                </c:pt>
                <c:pt idx="5379" formatCode="General">
                  <c:v>0.12981970600000001</c:v>
                </c:pt>
                <c:pt idx="5380" formatCode="General">
                  <c:v>0.12984615599999999</c:v>
                </c:pt>
                <c:pt idx="5381" formatCode="General">
                  <c:v>0.129870549</c:v>
                </c:pt>
                <c:pt idx="5382" formatCode="General">
                  <c:v>0.129896119</c:v>
                </c:pt>
                <c:pt idx="5383" formatCode="General">
                  <c:v>0.12992052700000001</c:v>
                </c:pt>
                <c:pt idx="5384" formatCode="General">
                  <c:v>0.129946321</c:v>
                </c:pt>
                <c:pt idx="5385" formatCode="General">
                  <c:v>0.12997144499999999</c:v>
                </c:pt>
                <c:pt idx="5386" formatCode="General">
                  <c:v>0.13002064799999999</c:v>
                </c:pt>
                <c:pt idx="5387" formatCode="General">
                  <c:v>0.13004571200000001</c:v>
                </c:pt>
                <c:pt idx="5388" formatCode="General">
                  <c:v>0.130074143</c:v>
                </c:pt>
                <c:pt idx="5389" formatCode="General">
                  <c:v>0.13011477900000001</c:v>
                </c:pt>
                <c:pt idx="5390" formatCode="General">
                  <c:v>0.130164161</c:v>
                </c:pt>
                <c:pt idx="5391" formatCode="General">
                  <c:v>0.13022555399999999</c:v>
                </c:pt>
                <c:pt idx="5392" formatCode="General">
                  <c:v>0.13029570900000001</c:v>
                </c:pt>
                <c:pt idx="5393" formatCode="General">
                  <c:v>0.13044206799999999</c:v>
                </c:pt>
                <c:pt idx="5394" formatCode="General">
                  <c:v>0.13051569499999999</c:v>
                </c:pt>
                <c:pt idx="5395" formatCode="General">
                  <c:v>0.13058724999999999</c:v>
                </c:pt>
                <c:pt idx="5396" formatCode="General">
                  <c:v>0.13066053399999999</c:v>
                </c:pt>
                <c:pt idx="5397" formatCode="General">
                  <c:v>0.130727604</c:v>
                </c:pt>
                <c:pt idx="5398" formatCode="General">
                  <c:v>0.13078336400000001</c:v>
                </c:pt>
                <c:pt idx="5399" formatCode="General">
                  <c:v>0.13083165899999999</c:v>
                </c:pt>
                <c:pt idx="5400" formatCode="General">
                  <c:v>0.130866855</c:v>
                </c:pt>
                <c:pt idx="5401" formatCode="General">
                  <c:v>0.130892798</c:v>
                </c:pt>
                <c:pt idx="5402" formatCode="General">
                  <c:v>0.13091739999999999</c:v>
                </c:pt>
                <c:pt idx="5403" formatCode="General">
                  <c:v>0.13094039299999999</c:v>
                </c:pt>
                <c:pt idx="5404" formatCode="General">
                  <c:v>0.13096369799999999</c:v>
                </c:pt>
                <c:pt idx="5405" formatCode="General">
                  <c:v>0.130986199</c:v>
                </c:pt>
                <c:pt idx="5406" formatCode="General">
                  <c:v>0.13100419899999999</c:v>
                </c:pt>
                <c:pt idx="5407" formatCode="General">
                  <c:v>0.13102570199999999</c:v>
                </c:pt>
                <c:pt idx="5408" formatCode="General">
                  <c:v>0.13104766600000001</c:v>
                </c:pt>
                <c:pt idx="5409" formatCode="General">
                  <c:v>0.13106784199999999</c:v>
                </c:pt>
                <c:pt idx="5410" formatCode="General">
                  <c:v>0.13109031300000001</c:v>
                </c:pt>
                <c:pt idx="5411" formatCode="General">
                  <c:v>0.13111205400000001</c:v>
                </c:pt>
                <c:pt idx="5412" formatCode="General">
                  <c:v>0.13113203600000001</c:v>
                </c:pt>
                <c:pt idx="5413" formatCode="General">
                  <c:v>0.131154984</c:v>
                </c:pt>
                <c:pt idx="5414" formatCode="General">
                  <c:v>0.13118237299999999</c:v>
                </c:pt>
                <c:pt idx="5415" formatCode="General">
                  <c:v>0.131223485</c:v>
                </c:pt>
                <c:pt idx="5416" formatCode="General">
                  <c:v>0.13134501900000001</c:v>
                </c:pt>
                <c:pt idx="5417" formatCode="General">
                  <c:v>0.13141423499999999</c:v>
                </c:pt>
                <c:pt idx="5418" formatCode="General">
                  <c:v>0.131484509</c:v>
                </c:pt>
                <c:pt idx="5419" formatCode="General">
                  <c:v>0.13155461800000001</c:v>
                </c:pt>
                <c:pt idx="5420" formatCode="General">
                  <c:v>0.13162684399999999</c:v>
                </c:pt>
                <c:pt idx="5421" formatCode="General">
                  <c:v>0.131700069</c:v>
                </c:pt>
                <c:pt idx="5422" formatCode="General">
                  <c:v>0.13176892700000001</c:v>
                </c:pt>
                <c:pt idx="5423" formatCode="General">
                  <c:v>0.13183230200000001</c:v>
                </c:pt>
                <c:pt idx="5424" formatCode="General">
                  <c:v>0.13188339800000001</c:v>
                </c:pt>
                <c:pt idx="5425" formatCode="General">
                  <c:v>0.13192190200000001</c:v>
                </c:pt>
                <c:pt idx="5426" formatCode="General">
                  <c:v>0.131948233</c:v>
                </c:pt>
                <c:pt idx="5427" formatCode="General">
                  <c:v>0.13196976499999999</c:v>
                </c:pt>
                <c:pt idx="5428" formatCode="General">
                  <c:v>0.131988719</c:v>
                </c:pt>
                <c:pt idx="5429" formatCode="General">
                  <c:v>0.132008135</c:v>
                </c:pt>
                <c:pt idx="5430" formatCode="General">
                  <c:v>0.13202561400000001</c:v>
                </c:pt>
                <c:pt idx="5431" formatCode="General">
                  <c:v>0.13204289999999999</c:v>
                </c:pt>
                <c:pt idx="5432" formatCode="General">
                  <c:v>0.13206198799999999</c:v>
                </c:pt>
                <c:pt idx="5433" formatCode="General">
                  <c:v>0.13208009300000001</c:v>
                </c:pt>
                <c:pt idx="5434" formatCode="General">
                  <c:v>0.13209484499999999</c:v>
                </c:pt>
                <c:pt idx="5435" formatCode="General">
                  <c:v>0.13211052100000001</c:v>
                </c:pt>
                <c:pt idx="5436" formatCode="General">
                  <c:v>0.13212359000000001</c:v>
                </c:pt>
                <c:pt idx="5437" formatCode="General">
                  <c:v>0.13214294600000001</c:v>
                </c:pt>
                <c:pt idx="5438" formatCode="General">
                  <c:v>0.132170603</c:v>
                </c:pt>
                <c:pt idx="5439" formatCode="General">
                  <c:v>0.13226759399999999</c:v>
                </c:pt>
                <c:pt idx="5440" formatCode="General">
                  <c:v>0.132331327</c:v>
                </c:pt>
                <c:pt idx="5441" formatCode="General">
                  <c:v>0.13239705600000001</c:v>
                </c:pt>
                <c:pt idx="5442" formatCode="General">
                  <c:v>0.13246329100000001</c:v>
                </c:pt>
                <c:pt idx="5443" formatCode="General">
                  <c:v>0.132532969</c:v>
                </c:pt>
                <c:pt idx="5444" formatCode="General">
                  <c:v>0.13260079899999999</c:v>
                </c:pt>
                <c:pt idx="5445" formatCode="General">
                  <c:v>0.13267037300000001</c:v>
                </c:pt>
                <c:pt idx="5446" formatCode="General">
                  <c:v>0.132791311</c:v>
                </c:pt>
                <c:pt idx="5447" formatCode="General">
                  <c:v>0.13283409199999999</c:v>
                </c:pt>
                <c:pt idx="5448" formatCode="General">
                  <c:v>0.13286361099999999</c:v>
                </c:pt>
                <c:pt idx="5449" formatCode="General">
                  <c:v>0.13289521600000001</c:v>
                </c:pt>
                <c:pt idx="5450" formatCode="General">
                  <c:v>0.13291436400000001</c:v>
                </c:pt>
                <c:pt idx="5451" formatCode="General">
                  <c:v>0.132927611</c:v>
                </c:pt>
                <c:pt idx="5452" formatCode="General">
                  <c:v>0.132942855</c:v>
                </c:pt>
                <c:pt idx="5453" formatCode="General">
                  <c:v>0.132967591</c:v>
                </c:pt>
                <c:pt idx="5454" formatCode="General">
                  <c:v>0.13299865999999999</c:v>
                </c:pt>
                <c:pt idx="5455" formatCode="General">
                  <c:v>0.13303394599999999</c:v>
                </c:pt>
                <c:pt idx="5456" formatCode="General">
                  <c:v>0.13306905299999999</c:v>
                </c:pt>
                <c:pt idx="5457" formatCode="General">
                  <c:v>0.133107647</c:v>
                </c:pt>
                <c:pt idx="5458" formatCode="General">
                  <c:v>0.13315542</c:v>
                </c:pt>
                <c:pt idx="5459" formatCode="General">
                  <c:v>0.13320712700000001</c:v>
                </c:pt>
                <c:pt idx="5460" formatCode="General">
                  <c:v>0.13326697100000001</c:v>
                </c:pt>
                <c:pt idx="5461" formatCode="General">
                  <c:v>0.133346617</c:v>
                </c:pt>
                <c:pt idx="5462" formatCode="General">
                  <c:v>0.13344165699999999</c:v>
                </c:pt>
                <c:pt idx="5463" formatCode="General">
                  <c:v>0.13353468499999999</c:v>
                </c:pt>
                <c:pt idx="5464" formatCode="General">
                  <c:v>0.13362312300000001</c:v>
                </c:pt>
                <c:pt idx="5465" formatCode="General">
                  <c:v>0.133713841</c:v>
                </c:pt>
                <c:pt idx="5466" formatCode="General">
                  <c:v>0.133802801</c:v>
                </c:pt>
                <c:pt idx="5467" formatCode="General">
                  <c:v>0.13389125499999999</c:v>
                </c:pt>
                <c:pt idx="5468" formatCode="General">
                  <c:v>0.13397620599999999</c:v>
                </c:pt>
                <c:pt idx="5469" formatCode="General">
                  <c:v>0.134054169</c:v>
                </c:pt>
                <c:pt idx="5470" formatCode="General">
                  <c:v>0.134123728</c:v>
                </c:pt>
                <c:pt idx="5471" formatCode="General">
                  <c:v>0.13417749100000001</c:v>
                </c:pt>
                <c:pt idx="5472" formatCode="General">
                  <c:v>0.13421745600000001</c:v>
                </c:pt>
                <c:pt idx="5473" formatCode="General">
                  <c:v>0.13425008999999999</c:v>
                </c:pt>
                <c:pt idx="5474" formatCode="General">
                  <c:v>0.134280816</c:v>
                </c:pt>
                <c:pt idx="5475" formatCode="General">
                  <c:v>0.134309277</c:v>
                </c:pt>
                <c:pt idx="5476" formatCode="General">
                  <c:v>0.13433864700000001</c:v>
                </c:pt>
                <c:pt idx="5477" formatCode="General">
                  <c:v>0.134365872</c:v>
                </c:pt>
                <c:pt idx="5478" formatCode="General">
                  <c:v>0.13439309599999999</c:v>
                </c:pt>
                <c:pt idx="5479" formatCode="General">
                  <c:v>0.13442169100000001</c:v>
                </c:pt>
                <c:pt idx="5480" formatCode="General">
                  <c:v>0.13444736600000001</c:v>
                </c:pt>
                <c:pt idx="5481" formatCode="General">
                  <c:v>0.134473592</c:v>
                </c:pt>
                <c:pt idx="5482" formatCode="General">
                  <c:v>0.134498119</c:v>
                </c:pt>
                <c:pt idx="5483" formatCode="General">
                  <c:v>0.134521157</c:v>
                </c:pt>
                <c:pt idx="5484" formatCode="General">
                  <c:v>0.134551421</c:v>
                </c:pt>
                <c:pt idx="5485" formatCode="General">
                  <c:v>0.134586066</c:v>
                </c:pt>
                <c:pt idx="5486" formatCode="General">
                  <c:v>0.134635374</c:v>
                </c:pt>
                <c:pt idx="5487" formatCode="General">
                  <c:v>0.13469563400000001</c:v>
                </c:pt>
                <c:pt idx="5488" formatCode="General">
                  <c:v>0.13476656400000001</c:v>
                </c:pt>
                <c:pt idx="5489" formatCode="General">
                  <c:v>0.13483999699999999</c:v>
                </c:pt>
                <c:pt idx="5490" formatCode="General">
                  <c:v>0.134916857</c:v>
                </c:pt>
                <c:pt idx="5491" formatCode="General">
                  <c:v>0.13499318099999999</c:v>
                </c:pt>
                <c:pt idx="5492" formatCode="General">
                  <c:v>0.13506995099999999</c:v>
                </c:pt>
                <c:pt idx="5493" formatCode="General">
                  <c:v>0.13514746699999999</c:v>
                </c:pt>
                <c:pt idx="5494" formatCode="General">
                  <c:v>0.13521926100000001</c:v>
                </c:pt>
                <c:pt idx="5495" formatCode="General">
                  <c:v>0.13528236699999999</c:v>
                </c:pt>
                <c:pt idx="5496" formatCode="General">
                  <c:v>0.13533183900000001</c:v>
                </c:pt>
                <c:pt idx="5497" formatCode="General">
                  <c:v>0.13536968799999999</c:v>
                </c:pt>
                <c:pt idx="5498" formatCode="General">
                  <c:v>0.13539674900000001</c:v>
                </c:pt>
                <c:pt idx="5499" formatCode="General">
                  <c:v>0.135419339</c:v>
                </c:pt>
                <c:pt idx="5500" formatCode="General">
                  <c:v>0.135439739</c:v>
                </c:pt>
                <c:pt idx="5501" formatCode="General">
                  <c:v>0.13546361000000001</c:v>
                </c:pt>
                <c:pt idx="5502" formatCode="General">
                  <c:v>0.135483295</c:v>
                </c:pt>
                <c:pt idx="5503" formatCode="General">
                  <c:v>0.13550372399999999</c:v>
                </c:pt>
                <c:pt idx="5504" formatCode="General">
                  <c:v>0.13552060699999999</c:v>
                </c:pt>
                <c:pt idx="5505" formatCode="General">
                  <c:v>0.13554374899999999</c:v>
                </c:pt>
                <c:pt idx="5506" formatCode="General">
                  <c:v>0.13556258400000001</c:v>
                </c:pt>
                <c:pt idx="5507" formatCode="General">
                  <c:v>0.135582909</c:v>
                </c:pt>
                <c:pt idx="5508" formatCode="General">
                  <c:v>0.13560271300000001</c:v>
                </c:pt>
                <c:pt idx="5509" formatCode="General">
                  <c:v>0.13562932599999999</c:v>
                </c:pt>
                <c:pt idx="5510" formatCode="General">
                  <c:v>0.13566136400000001</c:v>
                </c:pt>
                <c:pt idx="5511" formatCode="General">
                  <c:v>0.13570532199999999</c:v>
                </c:pt>
                <c:pt idx="5512" formatCode="General">
                  <c:v>0.135763511</c:v>
                </c:pt>
                <c:pt idx="5513" formatCode="General">
                  <c:v>0.13582952300000001</c:v>
                </c:pt>
                <c:pt idx="5514" formatCode="General">
                  <c:v>0.13590249400000001</c:v>
                </c:pt>
                <c:pt idx="5515" formatCode="General">
                  <c:v>0.13597115900000001</c:v>
                </c:pt>
                <c:pt idx="5516" formatCode="General">
                  <c:v>0.13604444299999999</c:v>
                </c:pt>
                <c:pt idx="5517" formatCode="General">
                  <c:v>0.13611497</c:v>
                </c:pt>
                <c:pt idx="5518" formatCode="General">
                  <c:v>0.13618560099999999</c:v>
                </c:pt>
                <c:pt idx="5519" formatCode="General">
                  <c:v>0.13624979600000001</c:v>
                </c:pt>
                <c:pt idx="5520" formatCode="General">
                  <c:v>0.136305809</c:v>
                </c:pt>
                <c:pt idx="5521" formatCode="General">
                  <c:v>0.136348411</c:v>
                </c:pt>
                <c:pt idx="5522" formatCode="General">
                  <c:v>0.13638030000000001</c:v>
                </c:pt>
                <c:pt idx="5523" formatCode="General">
                  <c:v>0.13640344099999999</c:v>
                </c:pt>
                <c:pt idx="5524" formatCode="General">
                  <c:v>0.13641955</c:v>
                </c:pt>
                <c:pt idx="5525" formatCode="General">
                  <c:v>0.13643532999999999</c:v>
                </c:pt>
                <c:pt idx="5526" formatCode="General">
                  <c:v>0.13645032000000001</c:v>
                </c:pt>
                <c:pt idx="5527" formatCode="General">
                  <c:v>0.13646668200000001</c:v>
                </c:pt>
                <c:pt idx="5528" formatCode="General">
                  <c:v>0.136480197</c:v>
                </c:pt>
                <c:pt idx="5529" formatCode="General">
                  <c:v>0.13649366800000001</c:v>
                </c:pt>
                <c:pt idx="5530" formatCode="General">
                  <c:v>0.13651095299999999</c:v>
                </c:pt>
                <c:pt idx="5531" formatCode="General">
                  <c:v>0.13652729999999999</c:v>
                </c:pt>
                <c:pt idx="5532" formatCode="General">
                  <c:v>0.13654127699999999</c:v>
                </c:pt>
                <c:pt idx="5533" formatCode="General">
                  <c:v>0.13655880100000001</c:v>
                </c:pt>
                <c:pt idx="5534" formatCode="General">
                  <c:v>0.13658021400000001</c:v>
                </c:pt>
                <c:pt idx="5535" formatCode="General">
                  <c:v>0.13661225099999999</c:v>
                </c:pt>
                <c:pt idx="5536" formatCode="General">
                  <c:v>0.13665407900000001</c:v>
                </c:pt>
                <c:pt idx="5537" formatCode="General">
                  <c:v>0.136713058</c:v>
                </c:pt>
                <c:pt idx="5538" formatCode="General">
                  <c:v>0.136778548</c:v>
                </c:pt>
                <c:pt idx="5539" formatCode="General">
                  <c:v>0.13684570800000001</c:v>
                </c:pt>
                <c:pt idx="5540" formatCode="General">
                  <c:v>0.13691239099999999</c:v>
                </c:pt>
                <c:pt idx="5541" formatCode="General">
                  <c:v>0.13698022100000001</c:v>
                </c:pt>
                <c:pt idx="5542" formatCode="General">
                  <c:v>0.13705034599999999</c:v>
                </c:pt>
                <c:pt idx="5543" formatCode="General">
                  <c:v>0.137116089</c:v>
                </c:pt>
                <c:pt idx="5544" formatCode="General">
                  <c:v>0.137178719</c:v>
                </c:pt>
                <c:pt idx="5545" formatCode="General">
                  <c:v>0.13722923400000001</c:v>
                </c:pt>
                <c:pt idx="5546" formatCode="General">
                  <c:v>0.137268528</c:v>
                </c:pt>
                <c:pt idx="5547" formatCode="General">
                  <c:v>0.13729080599999999</c:v>
                </c:pt>
                <c:pt idx="5548" formatCode="General">
                  <c:v>0.13730958100000001</c:v>
                </c:pt>
                <c:pt idx="5549" formatCode="General">
                  <c:v>0.13732591299999999</c:v>
                </c:pt>
                <c:pt idx="5550" formatCode="General">
                  <c:v>0.137342721</c:v>
                </c:pt>
                <c:pt idx="5551" formatCode="General">
                  <c:v>0.13735951499999999</c:v>
                </c:pt>
                <c:pt idx="5552" formatCode="General">
                  <c:v>0.137373209</c:v>
                </c:pt>
                <c:pt idx="5553" formatCode="General">
                  <c:v>0.13738921300000001</c:v>
                </c:pt>
                <c:pt idx="5554" formatCode="General">
                  <c:v>0.13740408400000001</c:v>
                </c:pt>
                <c:pt idx="5555" formatCode="General">
                  <c:v>0.13742025199999999</c:v>
                </c:pt>
                <c:pt idx="5556" formatCode="General">
                  <c:v>0.13743670299999999</c:v>
                </c:pt>
                <c:pt idx="5557" formatCode="General">
                  <c:v>0.13745515</c:v>
                </c:pt>
                <c:pt idx="5558" formatCode="General">
                  <c:v>0.137470648</c:v>
                </c:pt>
                <c:pt idx="5559" formatCode="General">
                  <c:v>0.13748723299999999</c:v>
                </c:pt>
                <c:pt idx="5560" formatCode="General">
                  <c:v>0.13750609799999999</c:v>
                </c:pt>
                <c:pt idx="5561" formatCode="General">
                  <c:v>0.13753238300000001</c:v>
                </c:pt>
                <c:pt idx="5562" formatCode="General">
                  <c:v>0.137572259</c:v>
                </c:pt>
                <c:pt idx="5563" formatCode="General">
                  <c:v>0.13761815399999999</c:v>
                </c:pt>
                <c:pt idx="5564" formatCode="General">
                  <c:v>0.13767874199999999</c:v>
                </c:pt>
                <c:pt idx="5565" formatCode="General">
                  <c:v>0.13774391999999999</c:v>
                </c:pt>
                <c:pt idx="5566" formatCode="General">
                  <c:v>0.13781146699999999</c:v>
                </c:pt>
                <c:pt idx="5567" formatCode="General">
                  <c:v>0.137877107</c:v>
                </c:pt>
                <c:pt idx="5568" formatCode="General">
                  <c:v>0.137948185</c:v>
                </c:pt>
                <c:pt idx="5569" formatCode="General">
                  <c:v>0.13801611999999999</c:v>
                </c:pt>
                <c:pt idx="5570" formatCode="General">
                  <c:v>0.138080657</c:v>
                </c:pt>
                <c:pt idx="5571" formatCode="General">
                  <c:v>0.138135746</c:v>
                </c:pt>
                <c:pt idx="5572" formatCode="General">
                  <c:v>0.138177931</c:v>
                </c:pt>
                <c:pt idx="5573" formatCode="General">
                  <c:v>0.138217121</c:v>
                </c:pt>
                <c:pt idx="5574" formatCode="General">
                  <c:v>0.13824296</c:v>
                </c:pt>
                <c:pt idx="5575" formatCode="General">
                  <c:v>0.13826511799999999</c:v>
                </c:pt>
                <c:pt idx="5576" formatCode="General">
                  <c:v>0.138283774</c:v>
                </c:pt>
                <c:pt idx="5577" formatCode="General">
                  <c:v>0.13830173000000001</c:v>
                </c:pt>
                <c:pt idx="5578" formatCode="General">
                  <c:v>0.13831563299999999</c:v>
                </c:pt>
                <c:pt idx="5579" formatCode="General">
                  <c:v>0.138334125</c:v>
                </c:pt>
                <c:pt idx="5580" formatCode="General">
                  <c:v>0.13835360099999999</c:v>
                </c:pt>
                <c:pt idx="5581" formatCode="General">
                  <c:v>0.13837237699999999</c:v>
                </c:pt>
                <c:pt idx="5582" formatCode="General">
                  <c:v>0.13839220999999999</c:v>
                </c:pt>
                <c:pt idx="5583" formatCode="General">
                  <c:v>0.13840945099999999</c:v>
                </c:pt>
                <c:pt idx="5584" formatCode="General">
                  <c:v>0.13842448600000001</c:v>
                </c:pt>
                <c:pt idx="5585" formatCode="General">
                  <c:v>0.13844072800000001</c:v>
                </c:pt>
                <c:pt idx="5586" formatCode="General">
                  <c:v>0.13845771600000001</c:v>
                </c:pt>
                <c:pt idx="5587" formatCode="General">
                  <c:v>0.138474509</c:v>
                </c:pt>
                <c:pt idx="5588" formatCode="General">
                  <c:v>0.13849376099999999</c:v>
                </c:pt>
                <c:pt idx="5589" formatCode="General">
                  <c:v>0.13851295399999999</c:v>
                </c:pt>
                <c:pt idx="5590" formatCode="General">
                  <c:v>0.13853471000000001</c:v>
                </c:pt>
                <c:pt idx="5591" formatCode="General">
                  <c:v>0.13856755200000001</c:v>
                </c:pt>
                <c:pt idx="5592" formatCode="General">
                  <c:v>0.13861337300000001</c:v>
                </c:pt>
                <c:pt idx="5593" formatCode="General">
                  <c:v>0.138666555</c:v>
                </c:pt>
                <c:pt idx="5594" formatCode="General">
                  <c:v>0.138731137</c:v>
                </c:pt>
                <c:pt idx="5595" formatCode="General">
                  <c:v>0.13879708900000001</c:v>
                </c:pt>
                <c:pt idx="5596" formatCode="General">
                  <c:v>0.138865501</c:v>
                </c:pt>
                <c:pt idx="5597" formatCode="General">
                  <c:v>0.13893507399999999</c:v>
                </c:pt>
                <c:pt idx="5598" formatCode="General">
                  <c:v>0.13900110099999999</c:v>
                </c:pt>
                <c:pt idx="5599" formatCode="General">
                  <c:v>0.139066204</c:v>
                </c:pt>
                <c:pt idx="5600" formatCode="General">
                  <c:v>0.13912707599999999</c:v>
                </c:pt>
                <c:pt idx="5601" formatCode="General">
                  <c:v>0.13917787400000001</c:v>
                </c:pt>
                <c:pt idx="5602" formatCode="General">
                  <c:v>0.139218122</c:v>
                </c:pt>
                <c:pt idx="5603" formatCode="General">
                  <c:v>0.13924798399999999</c:v>
                </c:pt>
                <c:pt idx="5604" formatCode="General">
                  <c:v>0.13926868100000001</c:v>
                </c:pt>
                <c:pt idx="5605" formatCode="General">
                  <c:v>0.13928553499999999</c:v>
                </c:pt>
                <c:pt idx="5606" formatCode="General">
                  <c:v>0.139300913</c:v>
                </c:pt>
                <c:pt idx="5607" formatCode="General">
                  <c:v>0.13931475600000001</c:v>
                </c:pt>
                <c:pt idx="5608" formatCode="General">
                  <c:v>0.139331609</c:v>
                </c:pt>
                <c:pt idx="5609" formatCode="General">
                  <c:v>0.13934828299999999</c:v>
                </c:pt>
                <c:pt idx="5610" formatCode="General">
                  <c:v>0.13936165</c:v>
                </c:pt>
                <c:pt idx="5611" formatCode="General">
                  <c:v>0.139375046</c:v>
                </c:pt>
                <c:pt idx="5612" formatCode="General">
                  <c:v>0.13938698199999999</c:v>
                </c:pt>
                <c:pt idx="5613" formatCode="General">
                  <c:v>0.13939842599999999</c:v>
                </c:pt>
                <c:pt idx="5614" formatCode="General">
                  <c:v>0.13941049599999999</c:v>
                </c:pt>
                <c:pt idx="5615" formatCode="General">
                  <c:v>0.13942217800000001</c:v>
                </c:pt>
                <c:pt idx="5616" formatCode="General">
                  <c:v>0.139433011</c:v>
                </c:pt>
                <c:pt idx="5617" formatCode="General">
                  <c:v>0.139447615</c:v>
                </c:pt>
                <c:pt idx="5618" formatCode="General">
                  <c:v>0.139461696</c:v>
                </c:pt>
                <c:pt idx="5619" formatCode="General">
                  <c:v>0.13948322799999999</c:v>
                </c:pt>
                <c:pt idx="5620" formatCode="General">
                  <c:v>0.13951402900000001</c:v>
                </c:pt>
                <c:pt idx="5621" formatCode="General">
                  <c:v>0.13955885200000001</c:v>
                </c:pt>
                <c:pt idx="5622" formatCode="General">
                  <c:v>0.13961109499999999</c:v>
                </c:pt>
                <c:pt idx="5623" formatCode="General">
                  <c:v>0.139672086</c:v>
                </c:pt>
                <c:pt idx="5624" formatCode="General">
                  <c:v>0.139801919</c:v>
                </c:pt>
                <c:pt idx="5625" formatCode="General">
                  <c:v>0.13986808100000001</c:v>
                </c:pt>
                <c:pt idx="5626" formatCode="General">
                  <c:v>0.13999447200000001</c:v>
                </c:pt>
                <c:pt idx="5627" formatCode="General">
                  <c:v>0.14004708799999999</c:v>
                </c:pt>
                <c:pt idx="5628" formatCode="General">
                  <c:v>0.140094936</c:v>
                </c:pt>
                <c:pt idx="5629" formatCode="General">
                  <c:v>0.14012894000000001</c:v>
                </c:pt>
                <c:pt idx="5630" formatCode="General">
                  <c:v>0.14016959100000001</c:v>
                </c:pt>
                <c:pt idx="5631" formatCode="General">
                  <c:v>0.14018520700000001</c:v>
                </c:pt>
                <c:pt idx="5632" formatCode="General">
                  <c:v>0.14021046500000001</c:v>
                </c:pt>
                <c:pt idx="5633" formatCode="General">
                  <c:v>0.14022073099999999</c:v>
                </c:pt>
                <c:pt idx="5634" formatCode="General">
                  <c:v>0.14023175800000001</c:v>
                </c:pt>
                <c:pt idx="5635" formatCode="General">
                  <c:v>0.14025792500000001</c:v>
                </c:pt>
                <c:pt idx="5636" formatCode="General">
                  <c:v>0.14027026300000001</c:v>
                </c:pt>
                <c:pt idx="5637" formatCode="General">
                  <c:v>0.14028495599999999</c:v>
                </c:pt>
                <c:pt idx="5638" formatCode="General">
                  <c:v>0.140300229</c:v>
                </c:pt>
                <c:pt idx="5639" formatCode="General">
                  <c:v>0.140311509</c:v>
                </c:pt>
                <c:pt idx="5640" formatCode="General">
                  <c:v>0.14032502499999999</c:v>
                </c:pt>
                <c:pt idx="5641" formatCode="General">
                  <c:v>0.14033694599999999</c:v>
                </c:pt>
                <c:pt idx="5642" formatCode="General">
                  <c:v>0.14036664400000001</c:v>
                </c:pt>
                <c:pt idx="5643" formatCode="General">
                  <c:v>0.14038595600000001</c:v>
                </c:pt>
                <c:pt idx="5644" formatCode="General">
                  <c:v>0.14041826099999999</c:v>
                </c:pt>
                <c:pt idx="5645" formatCode="General">
                  <c:v>0.140505821</c:v>
                </c:pt>
                <c:pt idx="5646" formatCode="General">
                  <c:v>0.14055935999999999</c:v>
                </c:pt>
                <c:pt idx="5647" formatCode="General">
                  <c:v>0.14068794300000001</c:v>
                </c:pt>
                <c:pt idx="5648" formatCode="General">
                  <c:v>0.14075331399999999</c:v>
                </c:pt>
                <c:pt idx="5649" formatCode="General">
                  <c:v>0.140819997</c:v>
                </c:pt>
                <c:pt idx="5650" formatCode="General">
                  <c:v>0.140937805</c:v>
                </c:pt>
                <c:pt idx="5651" formatCode="General">
                  <c:v>0.141022131</c:v>
                </c:pt>
                <c:pt idx="5652" formatCode="General">
                  <c:v>0.141068578</c:v>
                </c:pt>
                <c:pt idx="5653" formatCode="General">
                  <c:v>0.14108195900000001</c:v>
                </c:pt>
                <c:pt idx="5654" formatCode="General">
                  <c:v>0.14109349299999999</c:v>
                </c:pt>
                <c:pt idx="5655" formatCode="General">
                  <c:v>0.14111623200000001</c:v>
                </c:pt>
                <c:pt idx="5656" formatCode="General">
                  <c:v>0.14112675199999999</c:v>
                </c:pt>
                <c:pt idx="5657" formatCode="General">
                  <c:v>0.14113771899999999</c:v>
                </c:pt>
                <c:pt idx="5658" formatCode="General">
                  <c:v>0.14114739000000001</c:v>
                </c:pt>
                <c:pt idx="5659" formatCode="General">
                  <c:v>0.14117121699999999</c:v>
                </c:pt>
                <c:pt idx="5660" formatCode="General">
                  <c:v>0.14118275</c:v>
                </c:pt>
                <c:pt idx="5661" formatCode="General">
                  <c:v>0.141205102</c:v>
                </c:pt>
                <c:pt idx="5662" formatCode="General">
                  <c:v>0.14121708299999999</c:v>
                </c:pt>
                <c:pt idx="5663" formatCode="General">
                  <c:v>0.141226768</c:v>
                </c:pt>
                <c:pt idx="5664" formatCode="General">
                  <c:v>0.14125824000000001</c:v>
                </c:pt>
                <c:pt idx="5665" formatCode="General">
                  <c:v>0.14127615099999999</c:v>
                </c:pt>
                <c:pt idx="5666" formatCode="General">
                  <c:v>0.141299322</c:v>
                </c:pt>
                <c:pt idx="5667" formatCode="General">
                  <c:v>0.141377106</c:v>
                </c:pt>
                <c:pt idx="5668" formatCode="General">
                  <c:v>0.141430736</c:v>
                </c:pt>
                <c:pt idx="5669" formatCode="General">
                  <c:v>0.14148798600000001</c:v>
                </c:pt>
                <c:pt idx="5670" formatCode="General">
                  <c:v>0.14161448200000001</c:v>
                </c:pt>
                <c:pt idx="5671" formatCode="General">
                  <c:v>0.141677946</c:v>
                </c:pt>
                <c:pt idx="5672" formatCode="General">
                  <c:v>0.14173924900000001</c:v>
                </c:pt>
                <c:pt idx="5673" formatCode="General">
                  <c:v>0.14184978600000001</c:v>
                </c:pt>
                <c:pt idx="5674" formatCode="General">
                  <c:v>0.14189174800000001</c:v>
                </c:pt>
                <c:pt idx="5675" formatCode="General">
                  <c:v>0.14192321899999999</c:v>
                </c:pt>
                <c:pt idx="5676" formatCode="General">
                  <c:v>0.14196191699999999</c:v>
                </c:pt>
                <c:pt idx="5677" formatCode="General">
                  <c:v>0.14197590900000001</c:v>
                </c:pt>
                <c:pt idx="5678" formatCode="General">
                  <c:v>0.14198806899999999</c:v>
                </c:pt>
                <c:pt idx="5679" formatCode="General">
                  <c:v>0.14201109100000001</c:v>
                </c:pt>
                <c:pt idx="5680" formatCode="General">
                  <c:v>0.14202524699999999</c:v>
                </c:pt>
                <c:pt idx="5681" formatCode="General">
                  <c:v>0.14204700300000001</c:v>
                </c:pt>
                <c:pt idx="5682" formatCode="General">
                  <c:v>0.14207270699999999</c:v>
                </c:pt>
                <c:pt idx="5683" formatCode="General">
                  <c:v>0.142092317</c:v>
                </c:pt>
                <c:pt idx="5684" formatCode="General">
                  <c:v>0.142103851</c:v>
                </c:pt>
                <c:pt idx="5685" formatCode="General">
                  <c:v>0.14211417700000001</c:v>
                </c:pt>
                <c:pt idx="5686" formatCode="General">
                  <c:v>0.14213536700000001</c:v>
                </c:pt>
                <c:pt idx="5687" formatCode="General">
                  <c:v>0.14214995499999999</c:v>
                </c:pt>
                <c:pt idx="5688" formatCode="General">
                  <c:v>0.14216712100000001</c:v>
                </c:pt>
                <c:pt idx="5689" formatCode="General">
                  <c:v>0.14222654700000001</c:v>
                </c:pt>
                <c:pt idx="5690" formatCode="General">
                  <c:v>0.14227847800000001</c:v>
                </c:pt>
                <c:pt idx="5691" formatCode="General">
                  <c:v>0.142337829</c:v>
                </c:pt>
                <c:pt idx="5692" formatCode="General">
                  <c:v>0.14245834900000001</c:v>
                </c:pt>
                <c:pt idx="5693" formatCode="General">
                  <c:v>0.142521277</c:v>
                </c:pt>
                <c:pt idx="5694" formatCode="General">
                  <c:v>0.14258436899999999</c:v>
                </c:pt>
                <c:pt idx="5695" formatCode="General">
                  <c:v>0.14270582800000001</c:v>
                </c:pt>
                <c:pt idx="5696" formatCode="General">
                  <c:v>0.142754152</c:v>
                </c:pt>
                <c:pt idx="5697" formatCode="General">
                  <c:v>0.14279587599999999</c:v>
                </c:pt>
                <c:pt idx="5698" formatCode="General">
                  <c:v>0.142839313</c:v>
                </c:pt>
                <c:pt idx="5699" formatCode="General">
                  <c:v>0.14285756599999999</c:v>
                </c:pt>
                <c:pt idx="5700" formatCode="General">
                  <c:v>0.142883971</c:v>
                </c:pt>
                <c:pt idx="5701" formatCode="General">
                  <c:v>0.14290499700000001</c:v>
                </c:pt>
                <c:pt idx="5702" formatCode="General">
                  <c:v>0.142915756</c:v>
                </c:pt>
                <c:pt idx="5703" formatCode="General">
                  <c:v>0.14294087899999999</c:v>
                </c:pt>
                <c:pt idx="5704" formatCode="General">
                  <c:v>0.142948464</c:v>
                </c:pt>
                <c:pt idx="5705" formatCode="General">
                  <c:v>0.14296509299999999</c:v>
                </c:pt>
                <c:pt idx="5706" formatCode="General">
                  <c:v>0.14298707199999999</c:v>
                </c:pt>
                <c:pt idx="5707" formatCode="General">
                  <c:v>0.142999828</c:v>
                </c:pt>
                <c:pt idx="5708" formatCode="General">
                  <c:v>0.143062666</c:v>
                </c:pt>
                <c:pt idx="5709" formatCode="General">
                  <c:v>0.14310546199999999</c:v>
                </c:pt>
                <c:pt idx="5710" formatCode="General">
                  <c:v>0.14322040999999999</c:v>
                </c:pt>
                <c:pt idx="5711" formatCode="General">
                  <c:v>0.143348366</c:v>
                </c:pt>
                <c:pt idx="5712" formatCode="General">
                  <c:v>0.14341072699999999</c:v>
                </c:pt>
                <c:pt idx="5713" formatCode="General">
                  <c:v>0.14353121799999999</c:v>
                </c:pt>
                <c:pt idx="5714" formatCode="General">
                  <c:v>0.14357824599999999</c:v>
                </c:pt>
                <c:pt idx="5715" formatCode="General">
                  <c:v>0.14364086100000001</c:v>
                </c:pt>
                <c:pt idx="5716" formatCode="General">
                  <c:v>0.14367063299999999</c:v>
                </c:pt>
                <c:pt idx="5717" formatCode="General">
                  <c:v>0.143690705</c:v>
                </c:pt>
                <c:pt idx="5718" formatCode="General">
                  <c:v>0.143713653</c:v>
                </c:pt>
                <c:pt idx="5719" formatCode="General">
                  <c:v>0.143735275</c:v>
                </c:pt>
                <c:pt idx="5720" formatCode="General">
                  <c:v>0.14375782000000001</c:v>
                </c:pt>
                <c:pt idx="5721" formatCode="General">
                  <c:v>0.14377786200000001</c:v>
                </c:pt>
                <c:pt idx="5722" formatCode="General">
                  <c:v>0.143786103</c:v>
                </c:pt>
                <c:pt idx="5723" formatCode="General">
                  <c:v>0.143797904</c:v>
                </c:pt>
                <c:pt idx="5724" formatCode="General">
                  <c:v>0.14383269800000001</c:v>
                </c:pt>
                <c:pt idx="5725" formatCode="General">
                  <c:v>0.14390899200000001</c:v>
                </c:pt>
                <c:pt idx="5726" formatCode="General">
                  <c:v>0.14401926100000001</c:v>
                </c:pt>
                <c:pt idx="5727" formatCode="General">
                  <c:v>0.14413811300000001</c:v>
                </c:pt>
                <c:pt idx="5728" formatCode="General">
                  <c:v>0.14425687500000001</c:v>
                </c:pt>
                <c:pt idx="5729" formatCode="General">
                  <c:v>0.14435687699999999</c:v>
                </c:pt>
                <c:pt idx="5730" formatCode="General">
                  <c:v>0.14441578099999999</c:v>
                </c:pt>
                <c:pt idx="5731" formatCode="General">
                  <c:v>0.14443270899999999</c:v>
                </c:pt>
                <c:pt idx="5732" formatCode="General">
                  <c:v>0.14445397300000001</c:v>
                </c:pt>
                <c:pt idx="5733" formatCode="General">
                  <c:v>0.144466072</c:v>
                </c:pt>
                <c:pt idx="5734" formatCode="General">
                  <c:v>0.14448049700000001</c:v>
                </c:pt>
                <c:pt idx="5735" formatCode="General">
                  <c:v>0.14449435499999999</c:v>
                </c:pt>
                <c:pt idx="5736" formatCode="General">
                  <c:v>0.144508466</c:v>
                </c:pt>
                <c:pt idx="5737" formatCode="General">
                  <c:v>0.14452469300000001</c:v>
                </c:pt>
                <c:pt idx="5738" formatCode="General">
                  <c:v>0.144539326</c:v>
                </c:pt>
                <c:pt idx="5739" formatCode="General">
                  <c:v>0.14455294599999999</c:v>
                </c:pt>
                <c:pt idx="5740" formatCode="General">
                  <c:v>0.14458391100000001</c:v>
                </c:pt>
                <c:pt idx="5741" formatCode="General">
                  <c:v>0.144603074</c:v>
                </c:pt>
                <c:pt idx="5742" formatCode="General">
                  <c:v>0.144623324</c:v>
                </c:pt>
                <c:pt idx="5743" formatCode="General">
                  <c:v>0.14469274900000001</c:v>
                </c:pt>
                <c:pt idx="5744" formatCode="General">
                  <c:v>0.144752622</c:v>
                </c:pt>
                <c:pt idx="5745" formatCode="General">
                  <c:v>0.14481222599999999</c:v>
                </c:pt>
                <c:pt idx="5746" formatCode="General">
                  <c:v>0.144942194</c:v>
                </c:pt>
                <c:pt idx="5747" formatCode="General">
                  <c:v>0.14500901099999999</c:v>
                </c:pt>
                <c:pt idx="5748" formatCode="General">
                  <c:v>0.145132542</c:v>
                </c:pt>
                <c:pt idx="5749" formatCode="General">
                  <c:v>0.14519412800000001</c:v>
                </c:pt>
                <c:pt idx="5750" formatCode="General">
                  <c:v>0.14523924899999999</c:v>
                </c:pt>
                <c:pt idx="5751" formatCode="General">
                  <c:v>0.145293161</c:v>
                </c:pt>
                <c:pt idx="5752" formatCode="General">
                  <c:v>0.14532476699999999</c:v>
                </c:pt>
                <c:pt idx="5753" formatCode="General">
                  <c:v>0.14534625400000001</c:v>
                </c:pt>
                <c:pt idx="5754" formatCode="General">
                  <c:v>0.14535826399999999</c:v>
                </c:pt>
                <c:pt idx="5755" formatCode="General">
                  <c:v>0.14538240399999999</c:v>
                </c:pt>
                <c:pt idx="5756" formatCode="General">
                  <c:v>0.14539755900000001</c:v>
                </c:pt>
                <c:pt idx="5757" formatCode="General">
                  <c:v>0.14542374</c:v>
                </c:pt>
                <c:pt idx="5758" formatCode="General">
                  <c:v>0.14544560000000001</c:v>
                </c:pt>
                <c:pt idx="5759" formatCode="General">
                  <c:v>0.14545704400000001</c:v>
                </c:pt>
                <c:pt idx="5760" formatCode="General">
                  <c:v>0.14550970499999999</c:v>
                </c:pt>
                <c:pt idx="5761" formatCode="General">
                  <c:v>0.14554914799999999</c:v>
                </c:pt>
                <c:pt idx="5762" formatCode="General">
                  <c:v>0.145598426</c:v>
                </c:pt>
                <c:pt idx="5763" formatCode="General">
                  <c:v>0.14571067700000001</c:v>
                </c:pt>
                <c:pt idx="5764" formatCode="General">
                  <c:v>0.14583995899999999</c:v>
                </c:pt>
                <c:pt idx="5765" formatCode="General">
                  <c:v>0.14596566599999999</c:v>
                </c:pt>
                <c:pt idx="5766" formatCode="General">
                  <c:v>0.146064371</c:v>
                </c:pt>
                <c:pt idx="5767" formatCode="General">
                  <c:v>0.146140411</c:v>
                </c:pt>
                <c:pt idx="5768" formatCode="General">
                  <c:v>0.146152422</c:v>
                </c:pt>
                <c:pt idx="5769" formatCode="General">
                  <c:v>0.14616869399999999</c:v>
                </c:pt>
                <c:pt idx="5770" formatCode="General">
                  <c:v>0.14618942100000001</c:v>
                </c:pt>
                <c:pt idx="5771" formatCode="General">
                  <c:v>0.14620634900000001</c:v>
                </c:pt>
                <c:pt idx="5772" formatCode="General">
                  <c:v>0.14621479800000001</c:v>
                </c:pt>
                <c:pt idx="5773" formatCode="General">
                  <c:v>0.14622653999999999</c:v>
                </c:pt>
                <c:pt idx="5774" formatCode="General">
                  <c:v>0.14625137999999999</c:v>
                </c:pt>
                <c:pt idx="5775" formatCode="General">
                  <c:v>0.14627283799999999</c:v>
                </c:pt>
                <c:pt idx="5776" formatCode="General">
                  <c:v>0.146339372</c:v>
                </c:pt>
                <c:pt idx="5777" formatCode="General">
                  <c:v>0.14644494699999999</c:v>
                </c:pt>
                <c:pt idx="5778" formatCode="General">
                  <c:v>0.14650559399999999</c:v>
                </c:pt>
                <c:pt idx="5779" formatCode="General">
                  <c:v>0.146630496</c:v>
                </c:pt>
                <c:pt idx="5780" formatCode="General">
                  <c:v>0.14669209699999999</c:v>
                </c:pt>
                <c:pt idx="5781" formatCode="General">
                  <c:v>0.14680045799999999</c:v>
                </c:pt>
                <c:pt idx="5782" formatCode="General">
                  <c:v>0.146874949</c:v>
                </c:pt>
                <c:pt idx="5783" formatCode="General">
                  <c:v>0.14691042900000001</c:v>
                </c:pt>
                <c:pt idx="5784" formatCode="General">
                  <c:v>0.146932915</c:v>
                </c:pt>
                <c:pt idx="5785" formatCode="General">
                  <c:v>0.146952003</c:v>
                </c:pt>
                <c:pt idx="5786" formatCode="General">
                  <c:v>0.14697270100000001</c:v>
                </c:pt>
                <c:pt idx="5787" formatCode="General">
                  <c:v>0.146995232</c:v>
                </c:pt>
                <c:pt idx="5788" formatCode="General">
                  <c:v>0.14701879000000001</c:v>
                </c:pt>
                <c:pt idx="5789" formatCode="General">
                  <c:v>0.14706398500000001</c:v>
                </c:pt>
                <c:pt idx="5790" formatCode="General">
                  <c:v>0.14710478499999999</c:v>
                </c:pt>
                <c:pt idx="5791" formatCode="General">
                  <c:v>0.147159606</c:v>
                </c:pt>
                <c:pt idx="5792" formatCode="General">
                  <c:v>0.14728239200000001</c:v>
                </c:pt>
                <c:pt idx="5793" formatCode="General">
                  <c:v>0.14740578800000001</c:v>
                </c:pt>
                <c:pt idx="5794" formatCode="General">
                  <c:v>0.14752647299999999</c:v>
                </c:pt>
                <c:pt idx="5795" formatCode="General">
                  <c:v>0.14757731599999999</c:v>
                </c:pt>
                <c:pt idx="5796" formatCode="General">
                  <c:v>0.147624329</c:v>
                </c:pt>
                <c:pt idx="5797" formatCode="General">
                  <c:v>0.14767059699999999</c:v>
                </c:pt>
                <c:pt idx="5798" formatCode="General">
                  <c:v>0.14768880600000001</c:v>
                </c:pt>
                <c:pt idx="5799" formatCode="General">
                  <c:v>0.147708014</c:v>
                </c:pt>
                <c:pt idx="5800" formatCode="General">
                  <c:v>0.14772073899999999</c:v>
                </c:pt>
                <c:pt idx="5801" formatCode="General">
                  <c:v>0.147729307</c:v>
                </c:pt>
                <c:pt idx="5802" formatCode="General">
                  <c:v>0.147748873</c:v>
                </c:pt>
                <c:pt idx="5803" formatCode="General">
                  <c:v>0.14775814100000001</c:v>
                </c:pt>
                <c:pt idx="5804" formatCode="General">
                  <c:v>0.14778423299999999</c:v>
                </c:pt>
                <c:pt idx="5805" formatCode="General">
                  <c:v>0.14783728099999999</c:v>
                </c:pt>
                <c:pt idx="5806" formatCode="General">
                  <c:v>0.14793643400000001</c:v>
                </c:pt>
                <c:pt idx="5807" formatCode="General">
                  <c:v>0.14806357000000001</c:v>
                </c:pt>
                <c:pt idx="5808" formatCode="General">
                  <c:v>0.148191303</c:v>
                </c:pt>
                <c:pt idx="5809" formatCode="General">
                  <c:v>0.14831762000000001</c:v>
                </c:pt>
                <c:pt idx="5810" formatCode="General">
                  <c:v>0.14841195900000001</c:v>
                </c:pt>
                <c:pt idx="5811" formatCode="General">
                  <c:v>0.14845979200000001</c:v>
                </c:pt>
                <c:pt idx="5812" formatCode="General">
                  <c:v>0.14847964</c:v>
                </c:pt>
                <c:pt idx="5813" formatCode="General">
                  <c:v>0.148497939</c:v>
                </c:pt>
                <c:pt idx="5814" formatCode="General">
                  <c:v>0.14851099300000001</c:v>
                </c:pt>
                <c:pt idx="5815" formatCode="General">
                  <c:v>0.14852863599999999</c:v>
                </c:pt>
                <c:pt idx="5816" formatCode="General">
                  <c:v>0.148546025</c:v>
                </c:pt>
                <c:pt idx="5817" formatCode="General">
                  <c:v>0.14855480200000001</c:v>
                </c:pt>
                <c:pt idx="5818" formatCode="General">
                  <c:v>0.14859224900000001</c:v>
                </c:pt>
                <c:pt idx="5819" formatCode="General">
                  <c:v>0.148677319</c:v>
                </c:pt>
                <c:pt idx="5820" formatCode="General">
                  <c:v>0.14879715399999999</c:v>
                </c:pt>
                <c:pt idx="5821" formatCode="General">
                  <c:v>0.148922041</c:v>
                </c:pt>
                <c:pt idx="5822" formatCode="General">
                  <c:v>0.14904409599999999</c:v>
                </c:pt>
                <c:pt idx="5823" formatCode="General">
                  <c:v>0.14915150399999999</c:v>
                </c:pt>
                <c:pt idx="5824" formatCode="General">
                  <c:v>0.14919424100000001</c:v>
                </c:pt>
                <c:pt idx="5825" formatCode="General">
                  <c:v>0.149222627</c:v>
                </c:pt>
                <c:pt idx="5826" formatCode="General">
                  <c:v>0.14924006200000001</c:v>
                </c:pt>
                <c:pt idx="5827" formatCode="General">
                  <c:v>0.149261966</c:v>
                </c:pt>
                <c:pt idx="5828" formatCode="General">
                  <c:v>0.14928031</c:v>
                </c:pt>
                <c:pt idx="5829" formatCode="General">
                  <c:v>0.14929905500000001</c:v>
                </c:pt>
                <c:pt idx="5830" formatCode="General">
                  <c:v>0.14932030399999999</c:v>
                </c:pt>
                <c:pt idx="5831" formatCode="General">
                  <c:v>0.14934344599999999</c:v>
                </c:pt>
                <c:pt idx="5832" formatCode="General">
                  <c:v>0.14936338399999999</c:v>
                </c:pt>
                <c:pt idx="5833" formatCode="General">
                  <c:v>0.149386138</c:v>
                </c:pt>
                <c:pt idx="5834" formatCode="General">
                  <c:v>0.14940582199999999</c:v>
                </c:pt>
                <c:pt idx="5835" formatCode="General">
                  <c:v>0.14942683300000001</c:v>
                </c:pt>
                <c:pt idx="5836" formatCode="General">
                  <c:v>0.14945098800000001</c:v>
                </c:pt>
                <c:pt idx="5837" formatCode="General">
                  <c:v>0.14947803300000001</c:v>
                </c:pt>
                <c:pt idx="5838" formatCode="General">
                  <c:v>0.149578303</c:v>
                </c:pt>
                <c:pt idx="5839" formatCode="General">
                  <c:v>0.149641737</c:v>
                </c:pt>
                <c:pt idx="5840" formatCode="General">
                  <c:v>0.14977759099999999</c:v>
                </c:pt>
                <c:pt idx="5841" formatCode="General">
                  <c:v>0.14984424399999999</c:v>
                </c:pt>
                <c:pt idx="5842" formatCode="General">
                  <c:v>0.149912357</c:v>
                </c:pt>
                <c:pt idx="5843" formatCode="General">
                  <c:v>0.149980694</c:v>
                </c:pt>
                <c:pt idx="5844" formatCode="General">
                  <c:v>0.15004752599999999</c:v>
                </c:pt>
                <c:pt idx="5845" formatCode="General">
                  <c:v>0.150104925</c:v>
                </c:pt>
                <c:pt idx="5846" formatCode="General">
                  <c:v>0.150151759</c:v>
                </c:pt>
                <c:pt idx="5847" formatCode="General">
                  <c:v>0.15018026500000001</c:v>
                </c:pt>
                <c:pt idx="5848" formatCode="General">
                  <c:v>0.150201485</c:v>
                </c:pt>
                <c:pt idx="5849" formatCode="General">
                  <c:v>0.15022069199999999</c:v>
                </c:pt>
                <c:pt idx="5850" formatCode="General">
                  <c:v>0.15023689000000001</c:v>
                </c:pt>
                <c:pt idx="5851" formatCode="General">
                  <c:v>0.150253788</c:v>
                </c:pt>
                <c:pt idx="5852" formatCode="General">
                  <c:v>0.150272354</c:v>
                </c:pt>
                <c:pt idx="5853" formatCode="General">
                  <c:v>0.15028840299999999</c:v>
                </c:pt>
                <c:pt idx="5854" formatCode="General">
                  <c:v>0.15030206700000001</c:v>
                </c:pt>
                <c:pt idx="5855" formatCode="General">
                  <c:v>0.15032198999999999</c:v>
                </c:pt>
                <c:pt idx="5856" formatCode="General">
                  <c:v>0.150339097</c:v>
                </c:pt>
                <c:pt idx="5857" formatCode="General">
                  <c:v>0.15035858799999999</c:v>
                </c:pt>
                <c:pt idx="5858" formatCode="General">
                  <c:v>0.15037962799999999</c:v>
                </c:pt>
                <c:pt idx="5859" formatCode="General">
                  <c:v>0.15040384200000001</c:v>
                </c:pt>
                <c:pt idx="5860" formatCode="General">
                  <c:v>0.15043832400000001</c:v>
                </c:pt>
                <c:pt idx="5861" formatCode="General">
                  <c:v>0.150484279</c:v>
                </c:pt>
                <c:pt idx="5862" formatCode="General">
                  <c:v>0.15053793800000001</c:v>
                </c:pt>
                <c:pt idx="5863" formatCode="General">
                  <c:v>0.15067739799999999</c:v>
                </c:pt>
                <c:pt idx="5864" formatCode="General">
                  <c:v>0.15074573499999999</c:v>
                </c:pt>
                <c:pt idx="5865" formatCode="General">
                  <c:v>0.150879025</c:v>
                </c:pt>
                <c:pt idx="5866" formatCode="General">
                  <c:v>0.15094758599999999</c:v>
                </c:pt>
                <c:pt idx="5867" formatCode="General">
                  <c:v>0.15100972400000001</c:v>
                </c:pt>
                <c:pt idx="5868" formatCode="General">
                  <c:v>0.151102453</c:v>
                </c:pt>
                <c:pt idx="5869" formatCode="General">
                  <c:v>0.151133463</c:v>
                </c:pt>
                <c:pt idx="5870" formatCode="General">
                  <c:v>0.15115156799999999</c:v>
                </c:pt>
                <c:pt idx="5871" formatCode="General">
                  <c:v>0.15117998399999999</c:v>
                </c:pt>
                <c:pt idx="5872" formatCode="General">
                  <c:v>0.151192725</c:v>
                </c:pt>
                <c:pt idx="5873" formatCode="General">
                  <c:v>0.15121381</c:v>
                </c:pt>
                <c:pt idx="5874" formatCode="General">
                  <c:v>0.15122838299999999</c:v>
                </c:pt>
                <c:pt idx="5875" formatCode="General">
                  <c:v>0.15124490900000001</c:v>
                </c:pt>
                <c:pt idx="5876" formatCode="General">
                  <c:v>0.151261494</c:v>
                </c:pt>
                <c:pt idx="5877" formatCode="General">
                  <c:v>0.151280105</c:v>
                </c:pt>
                <c:pt idx="5878" formatCode="General">
                  <c:v>0.15129752499999999</c:v>
                </c:pt>
                <c:pt idx="5879" formatCode="General">
                  <c:v>0.151314422</c:v>
                </c:pt>
                <c:pt idx="5880" formatCode="General">
                  <c:v>0.151331931</c:v>
                </c:pt>
                <c:pt idx="5881" formatCode="General">
                  <c:v>0.151353866</c:v>
                </c:pt>
                <c:pt idx="5882" formatCode="General">
                  <c:v>0.15140108799999999</c:v>
                </c:pt>
                <c:pt idx="5883" formatCode="General">
                  <c:v>0.15143625399999999</c:v>
                </c:pt>
                <c:pt idx="5884" formatCode="General">
                  <c:v>0.151482433</c:v>
                </c:pt>
                <c:pt idx="5885" formatCode="General">
                  <c:v>0.15159560699999999</c:v>
                </c:pt>
                <c:pt idx="5886" formatCode="General">
                  <c:v>0.151662976</c:v>
                </c:pt>
                <c:pt idx="5887" formatCode="General">
                  <c:v>0.15173268300000001</c:v>
                </c:pt>
                <c:pt idx="5888" formatCode="General">
                  <c:v>0.15187488499999999</c:v>
                </c:pt>
                <c:pt idx="5889" formatCode="General">
                  <c:v>0.151943877</c:v>
                </c:pt>
                <c:pt idx="5890" formatCode="General">
                  <c:v>0.15200604500000001</c:v>
                </c:pt>
                <c:pt idx="5891" formatCode="General">
                  <c:v>0.15210121900000001</c:v>
                </c:pt>
                <c:pt idx="5892" formatCode="General">
                  <c:v>0.152138948</c:v>
                </c:pt>
                <c:pt idx="5893" formatCode="General">
                  <c:v>0.15218569300000001</c:v>
                </c:pt>
                <c:pt idx="5894" formatCode="General">
                  <c:v>0.15220505000000001</c:v>
                </c:pt>
                <c:pt idx="5895" formatCode="General">
                  <c:v>0.15222281200000001</c:v>
                </c:pt>
                <c:pt idx="5896" formatCode="General">
                  <c:v>0.152238384</c:v>
                </c:pt>
                <c:pt idx="5897" formatCode="General">
                  <c:v>0.152257636</c:v>
                </c:pt>
                <c:pt idx="5898" formatCode="General">
                  <c:v>0.15227548799999999</c:v>
                </c:pt>
                <c:pt idx="5899" formatCode="General">
                  <c:v>0.15229551499999999</c:v>
                </c:pt>
                <c:pt idx="5900" formatCode="General">
                  <c:v>0.15231359</c:v>
                </c:pt>
                <c:pt idx="5901" formatCode="General">
                  <c:v>0.152328506</c:v>
                </c:pt>
                <c:pt idx="5902" formatCode="General">
                  <c:v>0.15234714699999999</c:v>
                </c:pt>
                <c:pt idx="5903" formatCode="General">
                  <c:v>0.15236859</c:v>
                </c:pt>
                <c:pt idx="5904" formatCode="General">
                  <c:v>0.15240606700000001</c:v>
                </c:pt>
                <c:pt idx="5905" formatCode="General">
                  <c:v>0.152427226</c:v>
                </c:pt>
                <c:pt idx="5906" formatCode="General">
                  <c:v>0.15244893700000001</c:v>
                </c:pt>
                <c:pt idx="5907" formatCode="General">
                  <c:v>0.152473792</c:v>
                </c:pt>
                <c:pt idx="5908" formatCode="General">
                  <c:v>0.152545974</c:v>
                </c:pt>
                <c:pt idx="5909" formatCode="General">
                  <c:v>0.15260216600000001</c:v>
                </c:pt>
                <c:pt idx="5910" formatCode="General">
                  <c:v>0.15266443800000001</c:v>
                </c:pt>
                <c:pt idx="5911" formatCode="General">
                  <c:v>0.15273237200000001</c:v>
                </c:pt>
                <c:pt idx="5912" formatCode="General">
                  <c:v>0.15280407700000001</c:v>
                </c:pt>
                <c:pt idx="5913" formatCode="General">
                  <c:v>0.152872339</c:v>
                </c:pt>
                <c:pt idx="5914" formatCode="General">
                  <c:v>0.15300333499999999</c:v>
                </c:pt>
                <c:pt idx="5915" formatCode="General">
                  <c:v>0.15306805100000001</c:v>
                </c:pt>
                <c:pt idx="5916" formatCode="General">
                  <c:v>0.15312756599999999</c:v>
                </c:pt>
                <c:pt idx="5917" formatCode="General">
                  <c:v>0.15320403899999999</c:v>
                </c:pt>
                <c:pt idx="5918" formatCode="General">
                  <c:v>0.15322993700000001</c:v>
                </c:pt>
                <c:pt idx="5919" formatCode="General">
                  <c:v>0.15324801199999999</c:v>
                </c:pt>
                <c:pt idx="5920" formatCode="General">
                  <c:v>0.15327513200000001</c:v>
                </c:pt>
                <c:pt idx="5921" formatCode="General">
                  <c:v>0.15329133</c:v>
                </c:pt>
                <c:pt idx="5922" formatCode="General">
                  <c:v>0.153304726</c:v>
                </c:pt>
                <c:pt idx="5923" formatCode="General">
                  <c:v>0.15331763000000001</c:v>
                </c:pt>
                <c:pt idx="5924" formatCode="General">
                  <c:v>0.15333053499999999</c:v>
                </c:pt>
                <c:pt idx="5925" formatCode="General">
                  <c:v>0.153345391</c:v>
                </c:pt>
                <c:pt idx="5926" formatCode="General">
                  <c:v>0.15336012800000001</c:v>
                </c:pt>
                <c:pt idx="5927" formatCode="General">
                  <c:v>0.15338480500000001</c:v>
                </c:pt>
                <c:pt idx="5928" formatCode="General">
                  <c:v>0.15340361</c:v>
                </c:pt>
                <c:pt idx="5929" formatCode="General">
                  <c:v>0.153434396</c:v>
                </c:pt>
                <c:pt idx="5930" formatCode="General">
                  <c:v>0.153528109</c:v>
                </c:pt>
                <c:pt idx="5931" formatCode="General">
                  <c:v>0.15359197599999999</c:v>
                </c:pt>
                <c:pt idx="5932" formatCode="General">
                  <c:v>0.15365837500000001</c:v>
                </c:pt>
                <c:pt idx="5933" formatCode="General">
                  <c:v>0.153791443</c:v>
                </c:pt>
                <c:pt idx="5934" formatCode="General">
                  <c:v>0.15385921299999999</c:v>
                </c:pt>
                <c:pt idx="5935" formatCode="General">
                  <c:v>0.153923959</c:v>
                </c:pt>
                <c:pt idx="5936" formatCode="General">
                  <c:v>0.154037327</c:v>
                </c:pt>
                <c:pt idx="5937" formatCode="General">
                  <c:v>0.15408033099999999</c:v>
                </c:pt>
                <c:pt idx="5938" formatCode="General">
                  <c:v>0.15410742199999999</c:v>
                </c:pt>
                <c:pt idx="5939" formatCode="General">
                  <c:v>0.15412430499999999</c:v>
                </c:pt>
                <c:pt idx="5940" formatCode="General">
                  <c:v>0.15413981700000001</c:v>
                </c:pt>
                <c:pt idx="5941" formatCode="General">
                  <c:v>0.154154077</c:v>
                </c:pt>
                <c:pt idx="5942" formatCode="General">
                  <c:v>0.154167265</c:v>
                </c:pt>
                <c:pt idx="5943" formatCode="General">
                  <c:v>0.15418237400000001</c:v>
                </c:pt>
                <c:pt idx="5944" formatCode="General">
                  <c:v>0.15419955599999999</c:v>
                </c:pt>
                <c:pt idx="5945" formatCode="General">
                  <c:v>0.15421581300000001</c:v>
                </c:pt>
                <c:pt idx="5946" formatCode="General">
                  <c:v>0.15423220400000001</c:v>
                </c:pt>
                <c:pt idx="5947" formatCode="General">
                  <c:v>0.15424294799999999</c:v>
                </c:pt>
                <c:pt idx="5948" formatCode="General">
                  <c:v>0.154259011</c:v>
                </c:pt>
                <c:pt idx="5949" formatCode="General">
                  <c:v>0.15427355500000001</c:v>
                </c:pt>
                <c:pt idx="5950" formatCode="General">
                  <c:v>0.154309049</c:v>
                </c:pt>
                <c:pt idx="5951" formatCode="General">
                  <c:v>0.154339746</c:v>
                </c:pt>
                <c:pt idx="5952" formatCode="General">
                  <c:v>0.15438264600000001</c:v>
                </c:pt>
                <c:pt idx="5953" formatCode="General">
                  <c:v>0.15449270600000001</c:v>
                </c:pt>
                <c:pt idx="5954" formatCode="General">
                  <c:v>0.15455973100000001</c:v>
                </c:pt>
                <c:pt idx="5955" formatCode="General">
                  <c:v>0.15463194299999999</c:v>
                </c:pt>
                <c:pt idx="5956" formatCode="General">
                  <c:v>0.154766232</c:v>
                </c:pt>
                <c:pt idx="5957" formatCode="General">
                  <c:v>0.15483039600000001</c:v>
                </c:pt>
                <c:pt idx="5958" formatCode="General">
                  <c:v>0.154892907</c:v>
                </c:pt>
                <c:pt idx="5959" formatCode="General">
                  <c:v>0.15494713199999999</c:v>
                </c:pt>
                <c:pt idx="5960" formatCode="General">
                  <c:v>0.154988497</c:v>
                </c:pt>
                <c:pt idx="5961" formatCode="General">
                  <c:v>0.15502125</c:v>
                </c:pt>
                <c:pt idx="5962" formatCode="General">
                  <c:v>0.15504385500000001</c:v>
                </c:pt>
                <c:pt idx="5963" formatCode="General">
                  <c:v>0.15508182300000001</c:v>
                </c:pt>
                <c:pt idx="5964" formatCode="General">
                  <c:v>0.155099556</c:v>
                </c:pt>
                <c:pt idx="5965" formatCode="General">
                  <c:v>0.15511763100000001</c:v>
                </c:pt>
                <c:pt idx="5966" formatCode="General">
                  <c:v>0.155139163</c:v>
                </c:pt>
                <c:pt idx="5967" formatCode="General">
                  <c:v>0.155159459</c:v>
                </c:pt>
                <c:pt idx="5968" formatCode="General">
                  <c:v>0.15518067799999999</c:v>
                </c:pt>
                <c:pt idx="5969" formatCode="General">
                  <c:v>0.15520070499999999</c:v>
                </c:pt>
                <c:pt idx="5970" formatCode="General">
                  <c:v>0.155240715</c:v>
                </c:pt>
                <c:pt idx="5971" formatCode="General">
                  <c:v>0.15525898299999999</c:v>
                </c:pt>
                <c:pt idx="5972" formatCode="General">
                  <c:v>0.15527603000000001</c:v>
                </c:pt>
                <c:pt idx="5973" formatCode="General">
                  <c:v>0.15529425399999999</c:v>
                </c:pt>
                <c:pt idx="5974" formatCode="General">
                  <c:v>0.15531282099999999</c:v>
                </c:pt>
                <c:pt idx="5975" formatCode="General">
                  <c:v>0.15533359299999999</c:v>
                </c:pt>
                <c:pt idx="5976" formatCode="General">
                  <c:v>0.155392066</c:v>
                </c:pt>
                <c:pt idx="5977" formatCode="General">
                  <c:v>0.15542948200000001</c:v>
                </c:pt>
                <c:pt idx="5978" formatCode="General">
                  <c:v>0.15547783700000001</c:v>
                </c:pt>
                <c:pt idx="5979" formatCode="General">
                  <c:v>0.15553583200000001</c:v>
                </c:pt>
                <c:pt idx="5980" formatCode="General">
                  <c:v>0.15566946600000001</c:v>
                </c:pt>
                <c:pt idx="5981" formatCode="General">
                  <c:v>0.155739143</c:v>
                </c:pt>
                <c:pt idx="5982" formatCode="General">
                  <c:v>0.15581123499999999</c:v>
                </c:pt>
                <c:pt idx="5983" formatCode="General">
                  <c:v>0.15593880399999999</c:v>
                </c:pt>
                <c:pt idx="5984" formatCode="General">
                  <c:v>0.15599189699999999</c:v>
                </c:pt>
                <c:pt idx="5985" formatCode="General">
                  <c:v>0.15607826399999999</c:v>
                </c:pt>
                <c:pt idx="5986" formatCode="General">
                  <c:v>0.15610460900000001</c:v>
                </c:pt>
                <c:pt idx="5987" formatCode="General">
                  <c:v>0.15612363800000001</c:v>
                </c:pt>
                <c:pt idx="5988" formatCode="General">
                  <c:v>0.156138688</c:v>
                </c:pt>
                <c:pt idx="5989" formatCode="General">
                  <c:v>0.156154916</c:v>
                </c:pt>
                <c:pt idx="5990" formatCode="General">
                  <c:v>0.15616750700000001</c:v>
                </c:pt>
                <c:pt idx="5991" formatCode="General">
                  <c:v>0.15618217000000001</c:v>
                </c:pt>
                <c:pt idx="5992" formatCode="General">
                  <c:v>0.15621069100000001</c:v>
                </c:pt>
                <c:pt idx="5993" formatCode="General">
                  <c:v>0.15622246300000001</c:v>
                </c:pt>
                <c:pt idx="5994" formatCode="General">
                  <c:v>0.156238496</c:v>
                </c:pt>
                <c:pt idx="5995" formatCode="General">
                  <c:v>0.15625329299999999</c:v>
                </c:pt>
                <c:pt idx="5996" formatCode="General">
                  <c:v>0.156269357</c:v>
                </c:pt>
                <c:pt idx="5997" formatCode="General">
                  <c:v>0.15628473500000001</c:v>
                </c:pt>
                <c:pt idx="5998" formatCode="General">
                  <c:v>0.15629850300000001</c:v>
                </c:pt>
                <c:pt idx="5999" formatCode="General">
                  <c:v>0.156335697</c:v>
                </c:pt>
                <c:pt idx="6000" formatCode="General">
                  <c:v>0.156368643</c:v>
                </c:pt>
                <c:pt idx="6001" formatCode="General">
                  <c:v>0.15640795199999999</c:v>
                </c:pt>
                <c:pt idx="6002" formatCode="General">
                  <c:v>0.15645983799999999</c:v>
                </c:pt>
                <c:pt idx="6003" formatCode="General">
                  <c:v>0.15651796800000001</c:v>
                </c:pt>
                <c:pt idx="6004" formatCode="General">
                  <c:v>0.156584695</c:v>
                </c:pt>
                <c:pt idx="6005" formatCode="General">
                  <c:v>0.15665090100000001</c:v>
                </c:pt>
                <c:pt idx="6006" formatCode="General">
                  <c:v>0.15671801599999999</c:v>
                </c:pt>
                <c:pt idx="6007" formatCode="General">
                  <c:v>0.15678578600000001</c:v>
                </c:pt>
                <c:pt idx="6008" formatCode="General">
                  <c:v>0.15684869900000001</c:v>
                </c:pt>
                <c:pt idx="6009" formatCode="General">
                  <c:v>0.15690729</c:v>
                </c:pt>
                <c:pt idx="6010" formatCode="General">
                  <c:v>0.15699644400000001</c:v>
                </c:pt>
                <c:pt idx="6011" formatCode="General">
                  <c:v>0.15702359399999999</c:v>
                </c:pt>
                <c:pt idx="6012" formatCode="General">
                  <c:v>0.15704610899999999</c:v>
                </c:pt>
                <c:pt idx="6013" formatCode="General">
                  <c:v>0.157076567</c:v>
                </c:pt>
                <c:pt idx="6014" formatCode="General">
                  <c:v>0.15708935299999999</c:v>
                </c:pt>
                <c:pt idx="6015" formatCode="General">
                  <c:v>0.15711413299999999</c:v>
                </c:pt>
                <c:pt idx="6016" formatCode="General">
                  <c:v>0.157128081</c:v>
                </c:pt>
                <c:pt idx="6017" formatCode="General">
                  <c:v>0.15714125300000001</c:v>
                </c:pt>
                <c:pt idx="6018" formatCode="General">
                  <c:v>0.157151759</c:v>
                </c:pt>
                <c:pt idx="6019" formatCode="General">
                  <c:v>0.157173693</c:v>
                </c:pt>
                <c:pt idx="6020" formatCode="General">
                  <c:v>0.157183662</c:v>
                </c:pt>
                <c:pt idx="6021" formatCode="General">
                  <c:v>0.157222211</c:v>
                </c:pt>
                <c:pt idx="6022" formatCode="General">
                  <c:v>0.15725660299999999</c:v>
                </c:pt>
                <c:pt idx="6023" formatCode="General">
                  <c:v>0.15731103699999999</c:v>
                </c:pt>
                <c:pt idx="6024" formatCode="General">
                  <c:v>0.15743006800000001</c:v>
                </c:pt>
                <c:pt idx="6025" formatCode="General">
                  <c:v>0.15749669099999999</c:v>
                </c:pt>
                <c:pt idx="6026" formatCode="General">
                  <c:v>0.15756279200000001</c:v>
                </c:pt>
                <c:pt idx="6027" formatCode="General">
                  <c:v>0.15769401199999999</c:v>
                </c:pt>
                <c:pt idx="6028" formatCode="General">
                  <c:v>0.157756805</c:v>
                </c:pt>
                <c:pt idx="6029" formatCode="General">
                  <c:v>0.15780606899999999</c:v>
                </c:pt>
                <c:pt idx="6030" formatCode="General">
                  <c:v>0.15787237900000001</c:v>
                </c:pt>
                <c:pt idx="6031" formatCode="General">
                  <c:v>0.15789270399999999</c:v>
                </c:pt>
                <c:pt idx="6032" formatCode="General">
                  <c:v>0.15790496800000001</c:v>
                </c:pt>
                <c:pt idx="6033" formatCode="General">
                  <c:v>0.157929391</c:v>
                </c:pt>
                <c:pt idx="6034" formatCode="General">
                  <c:v>0.157939047</c:v>
                </c:pt>
                <c:pt idx="6035" formatCode="General">
                  <c:v>0.157951385</c:v>
                </c:pt>
                <c:pt idx="6036" formatCode="General">
                  <c:v>0.157975435</c:v>
                </c:pt>
                <c:pt idx="6037" formatCode="General">
                  <c:v>0.15798580600000001</c:v>
                </c:pt>
                <c:pt idx="6038" formatCode="General">
                  <c:v>0.15799891899999999</c:v>
                </c:pt>
                <c:pt idx="6039" formatCode="General">
                  <c:v>0.15802207600000001</c:v>
                </c:pt>
                <c:pt idx="6040" formatCode="General">
                  <c:v>0.15803687299999999</c:v>
                </c:pt>
                <c:pt idx="6041" formatCode="General">
                  <c:v>0.15805777900000001</c:v>
                </c:pt>
                <c:pt idx="6042" formatCode="General">
                  <c:v>0.15811450799999999</c:v>
                </c:pt>
                <c:pt idx="6043" formatCode="General">
                  <c:v>0.158159778</c:v>
                </c:pt>
                <c:pt idx="6044" formatCode="General">
                  <c:v>0.15821968</c:v>
                </c:pt>
                <c:pt idx="6045" formatCode="General">
                  <c:v>0.15834994599999999</c:v>
                </c:pt>
                <c:pt idx="6046" formatCode="General">
                  <c:v>0.15841717999999999</c:v>
                </c:pt>
                <c:pt idx="6047" formatCode="General">
                  <c:v>0.15848289400000001</c:v>
                </c:pt>
                <c:pt idx="6048" formatCode="General">
                  <c:v>0.158606887</c:v>
                </c:pt>
                <c:pt idx="6049" formatCode="General">
                  <c:v>0.158663586</c:v>
                </c:pt>
                <c:pt idx="6050" formatCode="General">
                  <c:v>0.158710241</c:v>
                </c:pt>
                <c:pt idx="6051" formatCode="General">
                  <c:v>0.158763811</c:v>
                </c:pt>
                <c:pt idx="6052" formatCode="General">
                  <c:v>0.15879212300000001</c:v>
                </c:pt>
                <c:pt idx="6053" formatCode="General">
                  <c:v>0.158820972</c:v>
                </c:pt>
                <c:pt idx="6054" formatCode="General">
                  <c:v>0.158833891</c:v>
                </c:pt>
                <c:pt idx="6055" formatCode="General">
                  <c:v>0.15886040000000001</c:v>
                </c:pt>
                <c:pt idx="6056" formatCode="General">
                  <c:v>0.15888893600000001</c:v>
                </c:pt>
                <c:pt idx="6057" formatCode="General">
                  <c:v>0.15891245000000001</c:v>
                </c:pt>
                <c:pt idx="6058" formatCode="General">
                  <c:v>0.158926979</c:v>
                </c:pt>
                <c:pt idx="6059" formatCode="General">
                  <c:v>0.158939213</c:v>
                </c:pt>
                <c:pt idx="6060" formatCode="General">
                  <c:v>0.158969417</c:v>
                </c:pt>
                <c:pt idx="6061" formatCode="General">
                  <c:v>0.158993721</c:v>
                </c:pt>
                <c:pt idx="6062" formatCode="General">
                  <c:v>0.159032017</c:v>
                </c:pt>
                <c:pt idx="6063" formatCode="General">
                  <c:v>0.15908245700000001</c:v>
                </c:pt>
                <c:pt idx="6064" formatCode="General">
                  <c:v>0.15914313499999999</c:v>
                </c:pt>
                <c:pt idx="6065" formatCode="General">
                  <c:v>0.159208566</c:v>
                </c:pt>
                <c:pt idx="6066" formatCode="General">
                  <c:v>0.15927776699999999</c:v>
                </c:pt>
                <c:pt idx="6067" formatCode="General">
                  <c:v>0.15934330199999999</c:v>
                </c:pt>
                <c:pt idx="6068" formatCode="General">
                  <c:v>0.15948136199999999</c:v>
                </c:pt>
                <c:pt idx="6069" formatCode="General">
                  <c:v>0.159544349</c:v>
                </c:pt>
                <c:pt idx="6070" formatCode="General">
                  <c:v>0.15964193600000001</c:v>
                </c:pt>
                <c:pt idx="6071" formatCode="General">
                  <c:v>0.15967081499999999</c:v>
                </c:pt>
                <c:pt idx="6072" formatCode="General">
                  <c:v>0.159692109</c:v>
                </c:pt>
                <c:pt idx="6073" formatCode="General">
                  <c:v>0.159719005</c:v>
                </c:pt>
                <c:pt idx="6074" formatCode="General">
                  <c:v>0.15973469600000001</c:v>
                </c:pt>
                <c:pt idx="6075" formatCode="General">
                  <c:v>0.15974593200000001</c:v>
                </c:pt>
                <c:pt idx="6076" formatCode="General">
                  <c:v>0.15977117399999999</c:v>
                </c:pt>
                <c:pt idx="6077" formatCode="General">
                  <c:v>0.15978527100000001</c:v>
                </c:pt>
                <c:pt idx="6078" formatCode="General">
                  <c:v>0.15979632699999999</c:v>
                </c:pt>
                <c:pt idx="6079" formatCode="General">
                  <c:v>0.159822822</c:v>
                </c:pt>
                <c:pt idx="6080" formatCode="General">
                  <c:v>0.159837171</c:v>
                </c:pt>
                <c:pt idx="6081" formatCode="General">
                  <c:v>0.15985265400000001</c:v>
                </c:pt>
                <c:pt idx="6082" formatCode="General">
                  <c:v>0.15989455599999999</c:v>
                </c:pt>
                <c:pt idx="6083" formatCode="General">
                  <c:v>0.159933984</c:v>
                </c:pt>
                <c:pt idx="6084" formatCode="General">
                  <c:v>0.15997962700000001</c:v>
                </c:pt>
                <c:pt idx="6085" formatCode="General">
                  <c:v>0.16010268</c:v>
                </c:pt>
                <c:pt idx="6086" formatCode="General">
                  <c:v>0.16016538399999999</c:v>
                </c:pt>
                <c:pt idx="6087" formatCode="General">
                  <c:v>0.16022983199999999</c:v>
                </c:pt>
                <c:pt idx="6088" formatCode="General">
                  <c:v>0.16035787800000001</c:v>
                </c:pt>
                <c:pt idx="6089" formatCode="General">
                  <c:v>0.16047494100000001</c:v>
                </c:pt>
                <c:pt idx="6090" formatCode="General">
                  <c:v>0.16054973</c:v>
                </c:pt>
                <c:pt idx="6091" formatCode="General">
                  <c:v>0.16057162</c:v>
                </c:pt>
                <c:pt idx="6092" formatCode="General">
                  <c:v>0.16058614900000001</c:v>
                </c:pt>
                <c:pt idx="6093" formatCode="General">
                  <c:v>0.160618335</c:v>
                </c:pt>
                <c:pt idx="6094" formatCode="General">
                  <c:v>0.16063176100000001</c:v>
                </c:pt>
                <c:pt idx="6095" formatCode="General">
                  <c:v>0.16064792899999999</c:v>
                </c:pt>
                <c:pt idx="6096" formatCode="General">
                  <c:v>0.160676077</c:v>
                </c:pt>
                <c:pt idx="6097" formatCode="General">
                  <c:v>0.16068838499999999</c:v>
                </c:pt>
                <c:pt idx="6098" formatCode="General">
                  <c:v>0.160703659</c:v>
                </c:pt>
                <c:pt idx="6099" formatCode="General">
                  <c:v>0.16073085400000001</c:v>
                </c:pt>
                <c:pt idx="6100" formatCode="General">
                  <c:v>0.16074456300000001</c:v>
                </c:pt>
                <c:pt idx="6101" formatCode="General">
                  <c:v>0.16075708</c:v>
                </c:pt>
                <c:pt idx="6102" formatCode="General">
                  <c:v>0.16079784899999999</c:v>
                </c:pt>
                <c:pt idx="6103" formatCode="General">
                  <c:v>0.16082644500000001</c:v>
                </c:pt>
                <c:pt idx="6104" formatCode="General">
                  <c:v>0.160867661</c:v>
                </c:pt>
                <c:pt idx="6105" formatCode="General">
                  <c:v>0.16098146099999999</c:v>
                </c:pt>
                <c:pt idx="6106" formatCode="General">
                  <c:v>0.16104464199999999</c:v>
                </c:pt>
                <c:pt idx="6107" formatCode="General">
                  <c:v>0.161178023</c:v>
                </c:pt>
                <c:pt idx="6108" formatCode="General">
                  <c:v>0.16124492900000001</c:v>
                </c:pt>
                <c:pt idx="6109" formatCode="General">
                  <c:v>0.16130423499999999</c:v>
                </c:pt>
                <c:pt idx="6110" formatCode="General">
                  <c:v>0.161363542</c:v>
                </c:pt>
                <c:pt idx="6111" formatCode="General">
                  <c:v>0.16145156299999999</c:v>
                </c:pt>
                <c:pt idx="6112" formatCode="General">
                  <c:v>0.16148206600000001</c:v>
                </c:pt>
                <c:pt idx="6113" formatCode="General">
                  <c:v>0.161501691</c:v>
                </c:pt>
                <c:pt idx="6114" formatCode="General">
                  <c:v>0.16153050999999999</c:v>
                </c:pt>
                <c:pt idx="6115" formatCode="General">
                  <c:v>0.16155540900000001</c:v>
                </c:pt>
                <c:pt idx="6116" formatCode="General">
                  <c:v>0.16158503299999999</c:v>
                </c:pt>
                <c:pt idx="6117" formatCode="General">
                  <c:v>0.16161035000000001</c:v>
                </c:pt>
                <c:pt idx="6118" formatCode="General">
                  <c:v>0.161633149</c:v>
                </c:pt>
                <c:pt idx="6119" formatCode="General">
                  <c:v>0.16164508499999999</c:v>
                </c:pt>
                <c:pt idx="6120" formatCode="General">
                  <c:v>0.16167342700000001</c:v>
                </c:pt>
                <c:pt idx="6121" formatCode="General">
                  <c:v>0.161722809</c:v>
                </c:pt>
                <c:pt idx="6122" formatCode="General">
                  <c:v>0.161804691</c:v>
                </c:pt>
                <c:pt idx="6123" formatCode="General">
                  <c:v>0.16192066699999999</c:v>
                </c:pt>
                <c:pt idx="6124" formatCode="General">
                  <c:v>0.16205278000000001</c:v>
                </c:pt>
                <c:pt idx="6125" formatCode="General">
                  <c:v>0.162177294</c:v>
                </c:pt>
                <c:pt idx="6126" formatCode="General">
                  <c:v>0.162278429</c:v>
                </c:pt>
                <c:pt idx="6127" formatCode="General">
                  <c:v>0.16234433700000001</c:v>
                </c:pt>
                <c:pt idx="6128" formatCode="General">
                  <c:v>0.16237631399999999</c:v>
                </c:pt>
                <c:pt idx="6129" formatCode="General">
                  <c:v>0.16239616300000001</c:v>
                </c:pt>
                <c:pt idx="6130" formatCode="General">
                  <c:v>0.16241402899999999</c:v>
                </c:pt>
                <c:pt idx="6131" formatCode="General">
                  <c:v>0.16242611400000001</c:v>
                </c:pt>
                <c:pt idx="6132" formatCode="General">
                  <c:v>0.162447482</c:v>
                </c:pt>
                <c:pt idx="6133" formatCode="General">
                  <c:v>0.16247072800000001</c:v>
                </c:pt>
                <c:pt idx="6134" formatCode="General">
                  <c:v>0.162479609</c:v>
                </c:pt>
                <c:pt idx="6135" formatCode="General">
                  <c:v>0.16250357000000001</c:v>
                </c:pt>
                <c:pt idx="6136" formatCode="General">
                  <c:v>0.16253103299999999</c:v>
                </c:pt>
                <c:pt idx="6137" formatCode="General">
                  <c:v>0.162563756</c:v>
                </c:pt>
                <c:pt idx="6138" formatCode="General">
                  <c:v>0.16266404100000001</c:v>
                </c:pt>
                <c:pt idx="6139" formatCode="General">
                  <c:v>0.16279074499999999</c:v>
                </c:pt>
                <c:pt idx="6140" formatCode="General">
                  <c:v>0.16291750999999999</c:v>
                </c:pt>
                <c:pt idx="6141" formatCode="General">
                  <c:v>0.162978083</c:v>
                </c:pt>
                <c:pt idx="6142" formatCode="General">
                  <c:v>0.163086489</c:v>
                </c:pt>
                <c:pt idx="6143" formatCode="General">
                  <c:v>0.16315554099999999</c:v>
                </c:pt>
                <c:pt idx="6144" formatCode="General">
                  <c:v>0.163170442</c:v>
                </c:pt>
                <c:pt idx="6145" formatCode="General">
                  <c:v>0.16318796599999999</c:v>
                </c:pt>
                <c:pt idx="6146" formatCode="General">
                  <c:v>0.163197115</c:v>
                </c:pt>
                <c:pt idx="6147" formatCode="General">
                  <c:v>0.163215101</c:v>
                </c:pt>
                <c:pt idx="6148" formatCode="General">
                  <c:v>0.163233563</c:v>
                </c:pt>
                <c:pt idx="6149" formatCode="General">
                  <c:v>0.163252115</c:v>
                </c:pt>
                <c:pt idx="6150" formatCode="General">
                  <c:v>0.16329009799999999</c:v>
                </c:pt>
                <c:pt idx="6151" formatCode="General">
                  <c:v>0.163383469</c:v>
                </c:pt>
                <c:pt idx="6152" formatCode="General">
                  <c:v>0.16350239499999999</c:v>
                </c:pt>
                <c:pt idx="6153" formatCode="General">
                  <c:v>0.163622037</c:v>
                </c:pt>
                <c:pt idx="6154" formatCode="General">
                  <c:v>0.16374175299999999</c:v>
                </c:pt>
                <c:pt idx="6155" formatCode="General">
                  <c:v>0.16384312500000001</c:v>
                </c:pt>
                <c:pt idx="6156" formatCode="General">
                  <c:v>0.16388460999999999</c:v>
                </c:pt>
                <c:pt idx="6157" formatCode="General">
                  <c:v>0.163899302</c:v>
                </c:pt>
                <c:pt idx="6158" formatCode="General">
                  <c:v>0.16391325000000001</c:v>
                </c:pt>
                <c:pt idx="6159" formatCode="General">
                  <c:v>0.16392321900000001</c:v>
                </c:pt>
                <c:pt idx="6160" formatCode="General">
                  <c:v>0.16393366500000001</c:v>
                </c:pt>
                <c:pt idx="6161" formatCode="General">
                  <c:v>0.163948908</c:v>
                </c:pt>
                <c:pt idx="6162" formatCode="General">
                  <c:v>0.164006069</c:v>
                </c:pt>
                <c:pt idx="6163" formatCode="General">
                  <c:v>0.16410343299999999</c:v>
                </c:pt>
                <c:pt idx="6164" formatCode="General">
                  <c:v>0.16422323899999999</c:v>
                </c:pt>
                <c:pt idx="6165" formatCode="General">
                  <c:v>0.16434046599999999</c:v>
                </c:pt>
                <c:pt idx="6166" formatCode="General">
                  <c:v>0.16445968999999999</c:v>
                </c:pt>
                <c:pt idx="6167" formatCode="General">
                  <c:v>0.16453632700000001</c:v>
                </c:pt>
                <c:pt idx="6168" formatCode="General">
                  <c:v>0.16456063100000001</c:v>
                </c:pt>
                <c:pt idx="6169" formatCode="General">
                  <c:v>0.164585501</c:v>
                </c:pt>
                <c:pt idx="6170" formatCode="General">
                  <c:v>0.16460809100000001</c:v>
                </c:pt>
                <c:pt idx="6171" formatCode="General">
                  <c:v>0.164619297</c:v>
                </c:pt>
                <c:pt idx="6172" formatCode="General">
                  <c:v>0.164645404</c:v>
                </c:pt>
                <c:pt idx="6173" formatCode="General">
                  <c:v>0.16465885899999999</c:v>
                </c:pt>
                <c:pt idx="6174" formatCode="General">
                  <c:v>0.16466826200000001</c:v>
                </c:pt>
                <c:pt idx="6175" formatCode="General">
                  <c:v>0.16468650100000001</c:v>
                </c:pt>
                <c:pt idx="6176" formatCode="General">
                  <c:v>0.164703235</c:v>
                </c:pt>
                <c:pt idx="6177" formatCode="General">
                  <c:v>0.16476364399999999</c:v>
                </c:pt>
                <c:pt idx="6178" formatCode="General">
                  <c:v>0.16486199200000001</c:v>
                </c:pt>
                <c:pt idx="6179" formatCode="General">
                  <c:v>0.16497935399999999</c:v>
                </c:pt>
                <c:pt idx="6180" formatCode="General">
                  <c:v>0.16510641600000001</c:v>
                </c:pt>
                <c:pt idx="6181" formatCode="General">
                  <c:v>0.16522772599999999</c:v>
                </c:pt>
                <c:pt idx="6182" formatCode="General">
                  <c:v>0.165310666</c:v>
                </c:pt>
                <c:pt idx="6183" formatCode="General">
                  <c:v>0.16535799200000001</c:v>
                </c:pt>
                <c:pt idx="6184" formatCode="General">
                  <c:v>0.16538362200000001</c:v>
                </c:pt>
                <c:pt idx="6185" formatCode="General">
                  <c:v>0.16540785099999999</c:v>
                </c:pt>
                <c:pt idx="6186" formatCode="General">
                  <c:v>0.165428564</c:v>
                </c:pt>
                <c:pt idx="6187" formatCode="General">
                  <c:v>0.16545580300000001</c:v>
                </c:pt>
                <c:pt idx="6188" formatCode="General">
                  <c:v>0.16547761899999999</c:v>
                </c:pt>
                <c:pt idx="6189" formatCode="General">
                  <c:v>0.16550004500000001</c:v>
                </c:pt>
                <c:pt idx="6190" formatCode="General">
                  <c:v>0.165538505</c:v>
                </c:pt>
                <c:pt idx="6191" formatCode="General">
                  <c:v>0.165633798</c:v>
                </c:pt>
                <c:pt idx="6192" formatCode="General">
                  <c:v>0.165751591</c:v>
                </c:pt>
                <c:pt idx="6193" formatCode="General">
                  <c:v>0.165873468</c:v>
                </c:pt>
                <c:pt idx="6194" formatCode="General">
                  <c:v>0.16599185799999999</c:v>
                </c:pt>
                <c:pt idx="6195" formatCode="General">
                  <c:v>0.16609267899999999</c:v>
                </c:pt>
                <c:pt idx="6196" formatCode="General">
                  <c:v>0.16613888700000001</c:v>
                </c:pt>
                <c:pt idx="6197" formatCode="General">
                  <c:v>0.16616365299999999</c:v>
                </c:pt>
                <c:pt idx="6198" formatCode="General">
                  <c:v>0.166185096</c:v>
                </c:pt>
                <c:pt idx="6199" formatCode="General">
                  <c:v>0.166208774</c:v>
                </c:pt>
                <c:pt idx="6200" formatCode="General">
                  <c:v>0.16623431399999999</c:v>
                </c:pt>
                <c:pt idx="6201" formatCode="General">
                  <c:v>0.166260198</c:v>
                </c:pt>
                <c:pt idx="6202" formatCode="General">
                  <c:v>0.16628295200000001</c:v>
                </c:pt>
                <c:pt idx="6203" formatCode="General">
                  <c:v>0.16633562700000001</c:v>
                </c:pt>
                <c:pt idx="6204" formatCode="General">
                  <c:v>0.16641677899999999</c:v>
                </c:pt>
                <c:pt idx="6205" formatCode="General">
                  <c:v>0.16653710599999999</c:v>
                </c:pt>
                <c:pt idx="6206" formatCode="General">
                  <c:v>0.16667011400000001</c:v>
                </c:pt>
                <c:pt idx="6207" formatCode="General">
                  <c:v>0.16680076699999999</c:v>
                </c:pt>
                <c:pt idx="6208" formatCode="General">
                  <c:v>0.16690619300000001</c:v>
                </c:pt>
                <c:pt idx="6209" formatCode="General">
                  <c:v>0.166984037</c:v>
                </c:pt>
                <c:pt idx="6210" formatCode="General">
                  <c:v>0.16700290100000001</c:v>
                </c:pt>
                <c:pt idx="6211" formatCode="General">
                  <c:v>0.16703881300000001</c:v>
                </c:pt>
                <c:pt idx="6212" formatCode="General">
                  <c:v>0.16707493400000001</c:v>
                </c:pt>
                <c:pt idx="6213" formatCode="General">
                  <c:v>0.16710866999999999</c:v>
                </c:pt>
                <c:pt idx="6214" formatCode="General">
                  <c:v>0.16712819000000001</c:v>
                </c:pt>
                <c:pt idx="6215" formatCode="General">
                  <c:v>0.167146876</c:v>
                </c:pt>
                <c:pt idx="6216" formatCode="General">
                  <c:v>0.167185098</c:v>
                </c:pt>
                <c:pt idx="6217" formatCode="General">
                  <c:v>0.16720502100000001</c:v>
                </c:pt>
                <c:pt idx="6218" formatCode="General">
                  <c:v>0.16722315500000001</c:v>
                </c:pt>
                <c:pt idx="6219" formatCode="General">
                  <c:v>0.167241842</c:v>
                </c:pt>
                <c:pt idx="6220" formatCode="General">
                  <c:v>0.167286828</c:v>
                </c:pt>
                <c:pt idx="6221" formatCode="General">
                  <c:v>0.16731441</c:v>
                </c:pt>
                <c:pt idx="6222" formatCode="General">
                  <c:v>0.16735351100000001</c:v>
                </c:pt>
                <c:pt idx="6223" formatCode="General">
                  <c:v>0.16746064999999999</c:v>
                </c:pt>
                <c:pt idx="6224" formatCode="General">
                  <c:v>0.16753056599999999</c:v>
                </c:pt>
                <c:pt idx="6225" formatCode="General">
                  <c:v>0.16760349299999999</c:v>
                </c:pt>
                <c:pt idx="6226" formatCode="General">
                  <c:v>0.16768343699999999</c:v>
                </c:pt>
                <c:pt idx="6227" formatCode="General">
                  <c:v>0.16776560200000001</c:v>
                </c:pt>
                <c:pt idx="6228" formatCode="General">
                  <c:v>0.16784976400000001</c:v>
                </c:pt>
                <c:pt idx="6229" formatCode="General">
                  <c:v>0.16793340400000001</c:v>
                </c:pt>
                <c:pt idx="6230" formatCode="General">
                  <c:v>0.168017581</c:v>
                </c:pt>
                <c:pt idx="6231" formatCode="General">
                  <c:v>0.16809022400000001</c:v>
                </c:pt>
                <c:pt idx="6232" formatCode="General">
                  <c:v>0.168153793</c:v>
                </c:pt>
                <c:pt idx="6233" formatCode="General">
                  <c:v>0.16821213099999999</c:v>
                </c:pt>
                <c:pt idx="6234" formatCode="General">
                  <c:v>0.16826200499999999</c:v>
                </c:pt>
                <c:pt idx="6235" formatCode="General">
                  <c:v>0.16830830299999999</c:v>
                </c:pt>
                <c:pt idx="6236" formatCode="General">
                  <c:v>0.16835138199999999</c:v>
                </c:pt>
                <c:pt idx="6237" formatCode="General">
                  <c:v>0.16839085500000001</c:v>
                </c:pt>
                <c:pt idx="6238" formatCode="General">
                  <c:v>0.16843116299999999</c:v>
                </c:pt>
                <c:pt idx="6239" formatCode="General">
                  <c:v>0.16846957800000001</c:v>
                </c:pt>
                <c:pt idx="6240" formatCode="General">
                  <c:v>0.16850678599999999</c:v>
                </c:pt>
                <c:pt idx="6241" formatCode="General">
                  <c:v>0.16854503800000001</c:v>
                </c:pt>
                <c:pt idx="6242" formatCode="General">
                  <c:v>0.168584287</c:v>
                </c:pt>
                <c:pt idx="6243" formatCode="General">
                  <c:v>0.168620557</c:v>
                </c:pt>
                <c:pt idx="6244" formatCode="General">
                  <c:v>0.16865464999999999</c:v>
                </c:pt>
                <c:pt idx="6245" formatCode="General">
                  <c:v>0.16869010000000001</c:v>
                </c:pt>
                <c:pt idx="6246" formatCode="General">
                  <c:v>0.16872736799999999</c:v>
                </c:pt>
                <c:pt idx="6247" formatCode="General">
                  <c:v>0.16876561900000001</c:v>
                </c:pt>
                <c:pt idx="6248" formatCode="General">
                  <c:v>0.16879986199999999</c:v>
                </c:pt>
                <c:pt idx="6249" formatCode="General">
                  <c:v>0.16883570000000001</c:v>
                </c:pt>
                <c:pt idx="6250" formatCode="General">
                  <c:v>0.16887021099999999</c:v>
                </c:pt>
                <c:pt idx="6251" formatCode="General">
                  <c:v>0.16890426</c:v>
                </c:pt>
                <c:pt idx="6252" formatCode="General">
                  <c:v>0.168937266</c:v>
                </c:pt>
                <c:pt idx="6253" formatCode="General">
                  <c:v>0.168973446</c:v>
                </c:pt>
                <c:pt idx="6254" formatCode="General">
                  <c:v>0.169016361</c:v>
                </c:pt>
                <c:pt idx="6255" formatCode="General">
                  <c:v>0.169066042</c:v>
                </c:pt>
                <c:pt idx="6256" formatCode="General">
                  <c:v>0.169118553</c:v>
                </c:pt>
                <c:pt idx="6257" formatCode="General">
                  <c:v>0.16917638500000001</c:v>
                </c:pt>
                <c:pt idx="6258" formatCode="General">
                  <c:v>0.169246972</c:v>
                </c:pt>
                <c:pt idx="6259" formatCode="General">
                  <c:v>0.169322953</c:v>
                </c:pt>
                <c:pt idx="6260" formatCode="General">
                  <c:v>0.16940271900000001</c:v>
                </c:pt>
                <c:pt idx="6261" formatCode="General">
                  <c:v>0.16948375099999999</c:v>
                </c:pt>
                <c:pt idx="6262" formatCode="General">
                  <c:v>0.169567406</c:v>
                </c:pt>
                <c:pt idx="6263" formatCode="General">
                  <c:v>0.16964685900000001</c:v>
                </c:pt>
                <c:pt idx="6264" formatCode="General">
                  <c:v>0.169720069</c:v>
                </c:pt>
                <c:pt idx="6265" formatCode="General">
                  <c:v>0.169783503</c:v>
                </c:pt>
                <c:pt idx="6266" formatCode="General">
                  <c:v>0.16984218400000001</c:v>
                </c:pt>
                <c:pt idx="6267" formatCode="General">
                  <c:v>0.16989354800000001</c:v>
                </c:pt>
                <c:pt idx="6268" formatCode="General">
                  <c:v>0.169931903</c:v>
                </c:pt>
                <c:pt idx="6269" formatCode="General">
                  <c:v>0.16996628</c:v>
                </c:pt>
                <c:pt idx="6270" formatCode="General">
                  <c:v>0.16999410100000001</c:v>
                </c:pt>
                <c:pt idx="6271" formatCode="General">
                  <c:v>0.170017272</c:v>
                </c:pt>
                <c:pt idx="6272" formatCode="General">
                  <c:v>0.170041636</c:v>
                </c:pt>
                <c:pt idx="6273" formatCode="General">
                  <c:v>0.17006663999999999</c:v>
                </c:pt>
                <c:pt idx="6274" formatCode="General">
                  <c:v>0.17009039200000001</c:v>
                </c:pt>
                <c:pt idx="6275" formatCode="General">
                  <c:v>0.17011578399999999</c:v>
                </c:pt>
                <c:pt idx="6276" formatCode="General">
                  <c:v>0.170139819</c:v>
                </c:pt>
                <c:pt idx="6277" formatCode="General">
                  <c:v>0.17016473400000001</c:v>
                </c:pt>
                <c:pt idx="6278" formatCode="General">
                  <c:v>0.170190707</c:v>
                </c:pt>
                <c:pt idx="6279" formatCode="General">
                  <c:v>0.17021191099999999</c:v>
                </c:pt>
                <c:pt idx="6280" formatCode="General">
                  <c:v>0.17023693000000001</c:v>
                </c:pt>
                <c:pt idx="6281" formatCode="General">
                  <c:v>0.17026561500000001</c:v>
                </c:pt>
                <c:pt idx="6282" formatCode="General">
                  <c:v>0.170287088</c:v>
                </c:pt>
                <c:pt idx="6283" formatCode="General">
                  <c:v>0.170310557</c:v>
                </c:pt>
                <c:pt idx="6284" formatCode="General">
                  <c:v>0.170333713</c:v>
                </c:pt>
                <c:pt idx="6285" formatCode="General">
                  <c:v>0.170357496</c:v>
                </c:pt>
                <c:pt idx="6286" formatCode="General">
                  <c:v>0.170383602</c:v>
                </c:pt>
                <c:pt idx="6287" formatCode="General">
                  <c:v>0.17041136300000001</c:v>
                </c:pt>
                <c:pt idx="6288" formatCode="General">
                  <c:v>0.170443386</c:v>
                </c:pt>
                <c:pt idx="6289" formatCode="General">
                  <c:v>0.170489207</c:v>
                </c:pt>
                <c:pt idx="6290" formatCode="General">
                  <c:v>0.170546368</c:v>
                </c:pt>
                <c:pt idx="6291" formatCode="General">
                  <c:v>0.17060914599999999</c:v>
                </c:pt>
                <c:pt idx="6292" formatCode="General">
                  <c:v>0.17068408400000001</c:v>
                </c:pt>
                <c:pt idx="6293" formatCode="General">
                  <c:v>0.17075832199999999</c:v>
                </c:pt>
                <c:pt idx="6294" formatCode="General">
                  <c:v>0.17083325999999999</c:v>
                </c:pt>
                <c:pt idx="6295" formatCode="General">
                  <c:v>0.170906112</c:v>
                </c:pt>
                <c:pt idx="6296" formatCode="General">
                  <c:v>0.170979574</c:v>
                </c:pt>
                <c:pt idx="6297" formatCode="General">
                  <c:v>0.17105077199999999</c:v>
                </c:pt>
                <c:pt idx="6298" formatCode="General">
                  <c:v>0.171118513</c:v>
                </c:pt>
                <c:pt idx="6299" formatCode="General">
                  <c:v>0.17117545000000001</c:v>
                </c:pt>
                <c:pt idx="6300" formatCode="General">
                  <c:v>0.17121760499999999</c:v>
                </c:pt>
                <c:pt idx="6301" formatCode="General">
                  <c:v>0.17125336799999999</c:v>
                </c:pt>
                <c:pt idx="6302" formatCode="General">
                  <c:v>0.171278611</c:v>
                </c:pt>
                <c:pt idx="6303" formatCode="General">
                  <c:v>0.17130367499999999</c:v>
                </c:pt>
                <c:pt idx="6304" formatCode="General">
                  <c:v>0.171326175</c:v>
                </c:pt>
                <c:pt idx="6305" formatCode="General">
                  <c:v>0.171351433</c:v>
                </c:pt>
                <c:pt idx="6306" formatCode="General">
                  <c:v>0.17137603500000001</c:v>
                </c:pt>
                <c:pt idx="6307" formatCode="General">
                  <c:v>0.17141971</c:v>
                </c:pt>
                <c:pt idx="6308" formatCode="General">
                  <c:v>0.17144177899999999</c:v>
                </c:pt>
                <c:pt idx="6309" formatCode="General">
                  <c:v>0.17146424900000001</c:v>
                </c:pt>
                <c:pt idx="6310" formatCode="General">
                  <c:v>0.171510682</c:v>
                </c:pt>
                <c:pt idx="6311" formatCode="General">
                  <c:v>0.17153304799999999</c:v>
                </c:pt>
                <c:pt idx="6312" formatCode="General">
                  <c:v>0.17155690500000001</c:v>
                </c:pt>
                <c:pt idx="6313" formatCode="General">
                  <c:v>0.171576753</c:v>
                </c:pt>
                <c:pt idx="6314" formatCode="General">
                  <c:v>0.17159672100000001</c:v>
                </c:pt>
                <c:pt idx="6315" formatCode="General">
                  <c:v>0.17161785099999999</c:v>
                </c:pt>
                <c:pt idx="6316" formatCode="General">
                  <c:v>0.171640292</c:v>
                </c:pt>
                <c:pt idx="6317" formatCode="General">
                  <c:v>0.17166244999999999</c:v>
                </c:pt>
                <c:pt idx="6318" formatCode="General">
                  <c:v>0.171684265</c:v>
                </c:pt>
                <c:pt idx="6319" formatCode="General">
                  <c:v>0.17170502200000001</c:v>
                </c:pt>
                <c:pt idx="6320" formatCode="General">
                  <c:v>0.17172955000000001</c:v>
                </c:pt>
                <c:pt idx="6321" formatCode="General">
                  <c:v>0.17175439000000001</c:v>
                </c:pt>
                <c:pt idx="6322" formatCode="General">
                  <c:v>0.171781197</c:v>
                </c:pt>
                <c:pt idx="6323" formatCode="General">
                  <c:v>0.171817631</c:v>
                </c:pt>
                <c:pt idx="6324" formatCode="General">
                  <c:v>0.17186231900000001</c:v>
                </c:pt>
                <c:pt idx="6325" formatCode="General">
                  <c:v>0.171922296</c:v>
                </c:pt>
                <c:pt idx="6326" formatCode="General">
                  <c:v>0.17198820400000001</c:v>
                </c:pt>
                <c:pt idx="6327" formatCode="General">
                  <c:v>0.17205622800000001</c:v>
                </c:pt>
                <c:pt idx="6328" formatCode="General">
                  <c:v>0.17212672500000001</c:v>
                </c:pt>
                <c:pt idx="6329" formatCode="General">
                  <c:v>0.17219716299999999</c:v>
                </c:pt>
                <c:pt idx="6330" formatCode="General">
                  <c:v>0.17226618499999999</c:v>
                </c:pt>
                <c:pt idx="6331" formatCode="General">
                  <c:v>0.172336251</c:v>
                </c:pt>
                <c:pt idx="6332" formatCode="General">
                  <c:v>0.17240111499999999</c:v>
                </c:pt>
                <c:pt idx="6333" formatCode="General">
                  <c:v>0.172457904</c:v>
                </c:pt>
                <c:pt idx="6334" formatCode="General">
                  <c:v>0.17250554300000001</c:v>
                </c:pt>
                <c:pt idx="6335" formatCode="General">
                  <c:v>0.172538787</c:v>
                </c:pt>
                <c:pt idx="6336" formatCode="General">
                  <c:v>0.172582343</c:v>
                </c:pt>
                <c:pt idx="6337" formatCode="General">
                  <c:v>0.17260292199999999</c:v>
                </c:pt>
                <c:pt idx="6338" formatCode="General">
                  <c:v>0.17262297900000001</c:v>
                </c:pt>
                <c:pt idx="6339" formatCode="General">
                  <c:v>0.17265449499999999</c:v>
                </c:pt>
                <c:pt idx="6340" formatCode="General">
                  <c:v>0.17267175000000001</c:v>
                </c:pt>
                <c:pt idx="6341" formatCode="General">
                  <c:v>0.17268963200000001</c:v>
                </c:pt>
                <c:pt idx="6342" formatCode="General">
                  <c:v>0.17270722999999999</c:v>
                </c:pt>
                <c:pt idx="6343" formatCode="General">
                  <c:v>0.17272423200000001</c:v>
                </c:pt>
                <c:pt idx="6344" formatCode="General">
                  <c:v>0.17274326100000001</c:v>
                </c:pt>
                <c:pt idx="6345" formatCode="General">
                  <c:v>0.17276133599999999</c:v>
                </c:pt>
                <c:pt idx="6346" formatCode="General">
                  <c:v>0.17277957499999999</c:v>
                </c:pt>
                <c:pt idx="6347" formatCode="General">
                  <c:v>0.17279793299999999</c:v>
                </c:pt>
                <c:pt idx="6348" formatCode="General">
                  <c:v>0.17281849699999999</c:v>
                </c:pt>
                <c:pt idx="6349" formatCode="General">
                  <c:v>0.17283736199999999</c:v>
                </c:pt>
                <c:pt idx="6350" formatCode="General">
                  <c:v>0.17285671799999999</c:v>
                </c:pt>
                <c:pt idx="6351" formatCode="General">
                  <c:v>0.172875836</c:v>
                </c:pt>
                <c:pt idx="6352" formatCode="General">
                  <c:v>0.17289438800000001</c:v>
                </c:pt>
                <c:pt idx="6353" formatCode="General">
                  <c:v>0.172915772</c:v>
                </c:pt>
                <c:pt idx="6354" formatCode="General">
                  <c:v>0.17294515699999999</c:v>
                </c:pt>
                <c:pt idx="6355" formatCode="General">
                  <c:v>0.172980472</c:v>
                </c:pt>
                <c:pt idx="6356" formatCode="General">
                  <c:v>0.17302584600000001</c:v>
                </c:pt>
                <c:pt idx="6357" formatCode="General">
                  <c:v>0.17308265</c:v>
                </c:pt>
                <c:pt idx="6358" formatCode="General">
                  <c:v>0.17314665000000001</c:v>
                </c:pt>
                <c:pt idx="6359" formatCode="General">
                  <c:v>0.17321442100000001</c:v>
                </c:pt>
                <c:pt idx="6360" formatCode="General">
                  <c:v>0.173284307</c:v>
                </c:pt>
                <c:pt idx="6361" formatCode="General">
                  <c:v>0.17342555500000001</c:v>
                </c:pt>
                <c:pt idx="6362" formatCode="General">
                  <c:v>0.17349325099999999</c:v>
                </c:pt>
                <c:pt idx="6363" formatCode="General">
                  <c:v>0.173553452</c:v>
                </c:pt>
                <c:pt idx="6364" formatCode="General">
                  <c:v>0.173645884</c:v>
                </c:pt>
                <c:pt idx="6365" formatCode="General">
                  <c:v>0.17367579</c:v>
                </c:pt>
                <c:pt idx="6366" formatCode="General">
                  <c:v>0.17369815699999999</c:v>
                </c:pt>
                <c:pt idx="6367" formatCode="General">
                  <c:v>0.17373414300000001</c:v>
                </c:pt>
                <c:pt idx="6368" formatCode="General">
                  <c:v>0.173750713</c:v>
                </c:pt>
                <c:pt idx="6369" formatCode="General">
                  <c:v>0.173764631</c:v>
                </c:pt>
                <c:pt idx="6370" formatCode="General">
                  <c:v>0.17378088799999999</c:v>
                </c:pt>
                <c:pt idx="6371" formatCode="General">
                  <c:v>0.17379894900000001</c:v>
                </c:pt>
                <c:pt idx="6372" formatCode="General">
                  <c:v>0.173816636</c:v>
                </c:pt>
                <c:pt idx="6373" formatCode="General">
                  <c:v>0.17383779599999999</c:v>
                </c:pt>
                <c:pt idx="6374" formatCode="General">
                  <c:v>0.17385771899999999</c:v>
                </c:pt>
                <c:pt idx="6375" formatCode="General">
                  <c:v>0.17387728399999999</c:v>
                </c:pt>
                <c:pt idx="6376" formatCode="General">
                  <c:v>0.17389728099999999</c:v>
                </c:pt>
                <c:pt idx="6377" formatCode="General">
                  <c:v>0.17391703999999999</c:v>
                </c:pt>
                <c:pt idx="6378" formatCode="General">
                  <c:v>0.173940703</c:v>
                </c:pt>
                <c:pt idx="6379" formatCode="General">
                  <c:v>0.17396110300000001</c:v>
                </c:pt>
                <c:pt idx="6380" formatCode="General">
                  <c:v>0.17398154699999999</c:v>
                </c:pt>
                <c:pt idx="6381" formatCode="General">
                  <c:v>0.17399880300000001</c:v>
                </c:pt>
                <c:pt idx="6382" formatCode="General">
                  <c:v>0.17401787599999999</c:v>
                </c:pt>
                <c:pt idx="6383" formatCode="General">
                  <c:v>0.17404086899999999</c:v>
                </c:pt>
                <c:pt idx="6384" formatCode="General">
                  <c:v>0.174070001</c:v>
                </c:pt>
                <c:pt idx="6385" formatCode="General">
                  <c:v>0.17410023499999999</c:v>
                </c:pt>
                <c:pt idx="6386" formatCode="General">
                  <c:v>0.17414358299999999</c:v>
                </c:pt>
                <c:pt idx="6387" formatCode="General">
                  <c:v>0.17419353100000001</c:v>
                </c:pt>
                <c:pt idx="6388" formatCode="General">
                  <c:v>0.17425136299999999</c:v>
                </c:pt>
                <c:pt idx="6389" formatCode="General">
                  <c:v>0.17438662099999999</c:v>
                </c:pt>
                <c:pt idx="6390" formatCode="General">
                  <c:v>0.17446054499999999</c:v>
                </c:pt>
                <c:pt idx="6391" formatCode="General">
                  <c:v>0.174532786</c:v>
                </c:pt>
                <c:pt idx="6392" formatCode="General">
                  <c:v>0.174599171</c:v>
                </c:pt>
                <c:pt idx="6393" formatCode="General">
                  <c:v>0.174660802</c:v>
                </c:pt>
                <c:pt idx="6394" formatCode="General">
                  <c:v>0.17472375900000001</c:v>
                </c:pt>
                <c:pt idx="6395" formatCode="General">
                  <c:v>0.17477132400000001</c:v>
                </c:pt>
                <c:pt idx="6396" formatCode="General">
                  <c:v>0.174840897</c:v>
                </c:pt>
                <c:pt idx="6397" formatCode="General">
                  <c:v>0.174865723</c:v>
                </c:pt>
                <c:pt idx="6398" formatCode="General">
                  <c:v>0.174885347</c:v>
                </c:pt>
                <c:pt idx="6399" formatCode="General">
                  <c:v>0.17490235000000001</c:v>
                </c:pt>
                <c:pt idx="6400" formatCode="General">
                  <c:v>0.17492097600000001</c:v>
                </c:pt>
                <c:pt idx="6401" formatCode="General">
                  <c:v>0.17493924499999999</c:v>
                </c:pt>
                <c:pt idx="6402" formatCode="General">
                  <c:v>0.17495502499999999</c:v>
                </c:pt>
                <c:pt idx="6403" formatCode="General">
                  <c:v>0.17497968699999999</c:v>
                </c:pt>
                <c:pt idx="6404" formatCode="General">
                  <c:v>0.17499537800000001</c:v>
                </c:pt>
                <c:pt idx="6405" formatCode="General">
                  <c:v>0.175010309</c:v>
                </c:pt>
                <c:pt idx="6406" formatCode="General">
                  <c:v>0.17503605799999999</c:v>
                </c:pt>
                <c:pt idx="6407" formatCode="General">
                  <c:v>0.175049171</c:v>
                </c:pt>
                <c:pt idx="6408" formatCode="General">
                  <c:v>0.175074652</c:v>
                </c:pt>
                <c:pt idx="6409" formatCode="General">
                  <c:v>0.17508837599999999</c:v>
                </c:pt>
                <c:pt idx="6410" formatCode="General">
                  <c:v>0.17511215799999999</c:v>
                </c:pt>
                <c:pt idx="6411" formatCode="General">
                  <c:v>0.17518961399999999</c:v>
                </c:pt>
                <c:pt idx="6412" formatCode="General">
                  <c:v>0.17530085100000001</c:v>
                </c:pt>
                <c:pt idx="6413" formatCode="General">
                  <c:v>0.175425947</c:v>
                </c:pt>
                <c:pt idx="6414" formatCode="General">
                  <c:v>0.175491959</c:v>
                </c:pt>
                <c:pt idx="6415" formatCode="General">
                  <c:v>0.17555216000000001</c:v>
                </c:pt>
                <c:pt idx="6416" formatCode="General">
                  <c:v>0.17566868699999999</c:v>
                </c:pt>
                <c:pt idx="6417" formatCode="General">
                  <c:v>0.17571242200000001</c:v>
                </c:pt>
                <c:pt idx="6418" formatCode="General">
                  <c:v>0.17574285000000001</c:v>
                </c:pt>
                <c:pt idx="6419" formatCode="General">
                  <c:v>0.175765544</c:v>
                </c:pt>
                <c:pt idx="6420" formatCode="General">
                  <c:v>0.17578408100000001</c:v>
                </c:pt>
                <c:pt idx="6421" formatCode="General">
                  <c:v>0.17580013</c:v>
                </c:pt>
                <c:pt idx="6422" formatCode="General">
                  <c:v>0.175816894</c:v>
                </c:pt>
                <c:pt idx="6423" formatCode="General">
                  <c:v>0.175845638</c:v>
                </c:pt>
                <c:pt idx="6424" formatCode="General">
                  <c:v>0.17585994299999999</c:v>
                </c:pt>
                <c:pt idx="6425" formatCode="General">
                  <c:v>0.17588862799999999</c:v>
                </c:pt>
                <c:pt idx="6426" formatCode="General">
                  <c:v>0.17590270899999999</c:v>
                </c:pt>
                <c:pt idx="6427" formatCode="General">
                  <c:v>0.17591789399999999</c:v>
                </c:pt>
                <c:pt idx="6428" formatCode="General">
                  <c:v>0.17593508999999999</c:v>
                </c:pt>
                <c:pt idx="6429" formatCode="General">
                  <c:v>0.17595110799999999</c:v>
                </c:pt>
                <c:pt idx="6430" formatCode="General">
                  <c:v>0.175970972</c:v>
                </c:pt>
                <c:pt idx="6431" formatCode="General">
                  <c:v>0.17599841999999999</c:v>
                </c:pt>
                <c:pt idx="6432" formatCode="General">
                  <c:v>0.17603559799999999</c:v>
                </c:pt>
                <c:pt idx="6433" formatCode="General">
                  <c:v>0.17608532299999999</c:v>
                </c:pt>
                <c:pt idx="6434" formatCode="General">
                  <c:v>0.17614345300000001</c:v>
                </c:pt>
                <c:pt idx="6435" formatCode="General">
                  <c:v>0.17621094000000001</c:v>
                </c:pt>
                <c:pt idx="6436" formatCode="General">
                  <c:v>0.17628928999999999</c:v>
                </c:pt>
                <c:pt idx="6437" formatCode="General">
                  <c:v>0.17636838599999999</c:v>
                </c:pt>
                <c:pt idx="6438" formatCode="General">
                  <c:v>0.17644444100000001</c:v>
                </c:pt>
                <c:pt idx="6439" formatCode="General">
                  <c:v>0.17652027300000001</c:v>
                </c:pt>
                <c:pt idx="6440" formatCode="General">
                  <c:v>0.176592693</c:v>
                </c:pt>
                <c:pt idx="6441" formatCode="General">
                  <c:v>0.17665825800000001</c:v>
                </c:pt>
                <c:pt idx="6442" formatCode="General">
                  <c:v>0.17671826500000001</c:v>
                </c:pt>
                <c:pt idx="6443" formatCode="General">
                  <c:v>0.17676639599999999</c:v>
                </c:pt>
                <c:pt idx="6444" formatCode="General">
                  <c:v>0.17680414</c:v>
                </c:pt>
                <c:pt idx="6445" formatCode="General">
                  <c:v>0.17683522400000001</c:v>
                </c:pt>
                <c:pt idx="6446" formatCode="General">
                  <c:v>0.176855505</c:v>
                </c:pt>
                <c:pt idx="6447" formatCode="General">
                  <c:v>0.17687718599999999</c:v>
                </c:pt>
                <c:pt idx="6448" formatCode="General">
                  <c:v>0.176899314</c:v>
                </c:pt>
                <c:pt idx="6449" formatCode="General">
                  <c:v>0.17691969900000001</c:v>
                </c:pt>
                <c:pt idx="6450" formatCode="General">
                  <c:v>0.17693691</c:v>
                </c:pt>
                <c:pt idx="6451" formatCode="General">
                  <c:v>0.17695476099999999</c:v>
                </c:pt>
                <c:pt idx="6452" formatCode="General">
                  <c:v>0.17697115199999999</c:v>
                </c:pt>
                <c:pt idx="6453" formatCode="General">
                  <c:v>0.17698687299999999</c:v>
                </c:pt>
                <c:pt idx="6454" formatCode="General">
                  <c:v>0.17700329400000001</c:v>
                </c:pt>
                <c:pt idx="6455" formatCode="General">
                  <c:v>0.17701841900000001</c:v>
                </c:pt>
                <c:pt idx="6456" formatCode="General">
                  <c:v>0.177032843</c:v>
                </c:pt>
                <c:pt idx="6457" formatCode="General">
                  <c:v>0.177046552</c:v>
                </c:pt>
                <c:pt idx="6458" formatCode="General">
                  <c:v>0.17706181100000001</c:v>
                </c:pt>
                <c:pt idx="6459" formatCode="General">
                  <c:v>0.177076384</c:v>
                </c:pt>
                <c:pt idx="6460" formatCode="General">
                  <c:v>0.17711475500000001</c:v>
                </c:pt>
                <c:pt idx="6461" formatCode="General">
                  <c:v>0.17713712200000001</c:v>
                </c:pt>
                <c:pt idx="6462" formatCode="General">
                  <c:v>0.177176788</c:v>
                </c:pt>
                <c:pt idx="6463" formatCode="General">
                  <c:v>0.17721977799999999</c:v>
                </c:pt>
                <c:pt idx="6464" formatCode="General">
                  <c:v>0.177276775</c:v>
                </c:pt>
                <c:pt idx="6465" formatCode="General">
                  <c:v>0.17733864499999999</c:v>
                </c:pt>
                <c:pt idx="6466" formatCode="General">
                  <c:v>0.17740705600000001</c:v>
                </c:pt>
                <c:pt idx="6467" formatCode="General">
                  <c:v>0.177474618</c:v>
                </c:pt>
                <c:pt idx="6468" formatCode="General">
                  <c:v>0.177543119</c:v>
                </c:pt>
                <c:pt idx="6469" formatCode="General">
                  <c:v>0.17761144000000001</c:v>
                </c:pt>
                <c:pt idx="6470" formatCode="General">
                  <c:v>0.17767897199999999</c:v>
                </c:pt>
                <c:pt idx="6471" formatCode="General">
                  <c:v>0.177742437</c:v>
                </c:pt>
                <c:pt idx="6472" formatCode="General">
                  <c:v>0.17778743799999999</c:v>
                </c:pt>
                <c:pt idx="6473" formatCode="General">
                  <c:v>0.17783054700000001</c:v>
                </c:pt>
                <c:pt idx="6474" formatCode="General">
                  <c:v>0.177859187</c:v>
                </c:pt>
                <c:pt idx="6475" formatCode="General">
                  <c:v>0.177884191</c:v>
                </c:pt>
                <c:pt idx="6476" formatCode="General">
                  <c:v>0.177902326</c:v>
                </c:pt>
                <c:pt idx="6477" formatCode="General">
                  <c:v>0.177918568</c:v>
                </c:pt>
                <c:pt idx="6478" formatCode="General">
                  <c:v>0.17793615199999999</c:v>
                </c:pt>
                <c:pt idx="6479" formatCode="General">
                  <c:v>0.17795027799999999</c:v>
                </c:pt>
                <c:pt idx="6480" formatCode="General">
                  <c:v>0.17796413599999999</c:v>
                </c:pt>
                <c:pt idx="6481" formatCode="General">
                  <c:v>0.17797827699999999</c:v>
                </c:pt>
                <c:pt idx="6482" formatCode="General">
                  <c:v>0.17799362499999999</c:v>
                </c:pt>
                <c:pt idx="6483" formatCode="General">
                  <c:v>0.17800666400000001</c:v>
                </c:pt>
                <c:pt idx="6484" formatCode="General">
                  <c:v>0.17801933</c:v>
                </c:pt>
                <c:pt idx="6485" formatCode="General">
                  <c:v>0.17803080399999999</c:v>
                </c:pt>
                <c:pt idx="6486" formatCode="General">
                  <c:v>0.178042009</c:v>
                </c:pt>
                <c:pt idx="6487" formatCode="General">
                  <c:v>0.17805285800000001</c:v>
                </c:pt>
                <c:pt idx="6488" formatCode="General">
                  <c:v>0.178067103</c:v>
                </c:pt>
                <c:pt idx="6489" formatCode="General">
                  <c:v>0.17808996099999999</c:v>
                </c:pt>
                <c:pt idx="6490" formatCode="General">
                  <c:v>0.17816823700000001</c:v>
                </c:pt>
                <c:pt idx="6491" formatCode="General">
                  <c:v>0.178224206</c:v>
                </c:pt>
                <c:pt idx="6492" formatCode="General">
                  <c:v>0.17828634400000001</c:v>
                </c:pt>
                <c:pt idx="6493" formatCode="General">
                  <c:v>0.178417727</c:v>
                </c:pt>
                <c:pt idx="6494" formatCode="General">
                  <c:v>0.17848217499999999</c:v>
                </c:pt>
                <c:pt idx="6495" formatCode="General">
                  <c:v>0.17860594399999999</c:v>
                </c:pt>
                <c:pt idx="6496" formatCode="General">
                  <c:v>0.178657606</c:v>
                </c:pt>
                <c:pt idx="6497" formatCode="General">
                  <c:v>0.178706542</c:v>
                </c:pt>
                <c:pt idx="6498" formatCode="General">
                  <c:v>0.178735435</c:v>
                </c:pt>
                <c:pt idx="6499" formatCode="General">
                  <c:v>0.17876797899999999</c:v>
                </c:pt>
                <c:pt idx="6500" formatCode="General">
                  <c:v>0.178777352</c:v>
                </c:pt>
                <c:pt idx="6501" formatCode="General">
                  <c:v>0.17879213399999999</c:v>
                </c:pt>
                <c:pt idx="6502" formatCode="General">
                  <c:v>0.178804353</c:v>
                </c:pt>
                <c:pt idx="6503" formatCode="General">
                  <c:v>0.17881992499999999</c:v>
                </c:pt>
                <c:pt idx="6504" formatCode="General">
                  <c:v>0.17883333600000001</c:v>
                </c:pt>
                <c:pt idx="6505" formatCode="General">
                  <c:v>0.178849325</c:v>
                </c:pt>
                <c:pt idx="6506" formatCode="General">
                  <c:v>0.17886859199999999</c:v>
                </c:pt>
                <c:pt idx="6507" formatCode="General">
                  <c:v>0.17888352299999999</c:v>
                </c:pt>
                <c:pt idx="6508" formatCode="General">
                  <c:v>0.178893998</c:v>
                </c:pt>
                <c:pt idx="6509" formatCode="General">
                  <c:v>0.17891731899999999</c:v>
                </c:pt>
                <c:pt idx="6510" formatCode="General">
                  <c:v>0.17893546799999999</c:v>
                </c:pt>
                <c:pt idx="6511" formatCode="General">
                  <c:v>0.17897528400000001</c:v>
                </c:pt>
                <c:pt idx="6512" formatCode="General">
                  <c:v>0.17901063</c:v>
                </c:pt>
                <c:pt idx="6513" formatCode="General">
                  <c:v>0.17906534700000001</c:v>
                </c:pt>
                <c:pt idx="6514" formatCode="General">
                  <c:v>0.17912557700000001</c:v>
                </c:pt>
                <c:pt idx="6515" formatCode="General">
                  <c:v>0.17925880799999999</c:v>
                </c:pt>
                <c:pt idx="6516" formatCode="General">
                  <c:v>0.179330304</c:v>
                </c:pt>
                <c:pt idx="6517" formatCode="General">
                  <c:v>0.17945587599999999</c:v>
                </c:pt>
                <c:pt idx="6518" formatCode="General">
                  <c:v>0.17951688199999999</c:v>
                </c:pt>
                <c:pt idx="6519" formatCode="General">
                  <c:v>0.179572865</c:v>
                </c:pt>
                <c:pt idx="6520" formatCode="General">
                  <c:v>0.17964121699999999</c:v>
                </c:pt>
                <c:pt idx="6521" formatCode="General">
                  <c:v>0.179662928</c:v>
                </c:pt>
                <c:pt idx="6522" formatCode="General">
                  <c:v>0.17968040699999999</c:v>
                </c:pt>
                <c:pt idx="6523" formatCode="General">
                  <c:v>0.179703683</c:v>
                </c:pt>
                <c:pt idx="6524" formatCode="General">
                  <c:v>0.17971846499999999</c:v>
                </c:pt>
                <c:pt idx="6525" formatCode="General">
                  <c:v>0.17973038599999999</c:v>
                </c:pt>
                <c:pt idx="6526" formatCode="General">
                  <c:v>0.17975619400000001</c:v>
                </c:pt>
                <c:pt idx="6527" formatCode="General">
                  <c:v>0.17976693799999999</c:v>
                </c:pt>
                <c:pt idx="6528" formatCode="General">
                  <c:v>0.17979146500000001</c:v>
                </c:pt>
                <c:pt idx="6529" formatCode="General">
                  <c:v>0.179800764</c:v>
                </c:pt>
                <c:pt idx="6530" formatCode="General">
                  <c:v>0.17981232699999999</c:v>
                </c:pt>
                <c:pt idx="6531" formatCode="General">
                  <c:v>0.17982883799999999</c:v>
                </c:pt>
                <c:pt idx="6532" formatCode="General">
                  <c:v>0.17988748800000001</c:v>
                </c:pt>
                <c:pt idx="6533" formatCode="General">
                  <c:v>0.179935127</c:v>
                </c:pt>
                <c:pt idx="6534" formatCode="General">
                  <c:v>0.180049241</c:v>
                </c:pt>
                <c:pt idx="6535" formatCode="General">
                  <c:v>0.18011027600000001</c:v>
                </c:pt>
                <c:pt idx="6536" formatCode="General">
                  <c:v>0.180171475</c:v>
                </c:pt>
                <c:pt idx="6537" formatCode="General">
                  <c:v>0.18029509499999999</c:v>
                </c:pt>
                <c:pt idx="6538" formatCode="General">
                  <c:v>0.18035161499999999</c:v>
                </c:pt>
                <c:pt idx="6539" formatCode="General">
                  <c:v>0.18040046100000001</c:v>
                </c:pt>
                <c:pt idx="6540" formatCode="General">
                  <c:v>0.18046393999999999</c:v>
                </c:pt>
                <c:pt idx="6541" formatCode="General">
                  <c:v>0.18048135900000001</c:v>
                </c:pt>
                <c:pt idx="6542" formatCode="General">
                  <c:v>0.18049523200000001</c:v>
                </c:pt>
                <c:pt idx="6543" formatCode="General">
                  <c:v>0.18051513999999999</c:v>
                </c:pt>
                <c:pt idx="6544" formatCode="General">
                  <c:v>0.180524305</c:v>
                </c:pt>
                <c:pt idx="6545" formatCode="General">
                  <c:v>0.180534527</c:v>
                </c:pt>
                <c:pt idx="6546" formatCode="General">
                  <c:v>0.180553466</c:v>
                </c:pt>
                <c:pt idx="6547" formatCode="General">
                  <c:v>0.18056567000000001</c:v>
                </c:pt>
                <c:pt idx="6548" formatCode="General">
                  <c:v>0.180575714</c:v>
                </c:pt>
                <c:pt idx="6549" formatCode="General">
                  <c:v>0.18059516</c:v>
                </c:pt>
                <c:pt idx="6550" formatCode="General">
                  <c:v>0.180604294</c:v>
                </c:pt>
                <c:pt idx="6551" formatCode="General">
                  <c:v>0.18063913300000001</c:v>
                </c:pt>
                <c:pt idx="6552" formatCode="General">
                  <c:v>0.18070741000000001</c:v>
                </c:pt>
                <c:pt idx="6553" formatCode="General">
                  <c:v>0.18081253799999999</c:v>
                </c:pt>
                <c:pt idx="6554" formatCode="General">
                  <c:v>0.18093229799999999</c:v>
                </c:pt>
                <c:pt idx="6555" formatCode="General">
                  <c:v>0.18105125399999999</c:v>
                </c:pt>
                <c:pt idx="6556" formatCode="General">
                  <c:v>0.18115474300000001</c:v>
                </c:pt>
                <c:pt idx="6557" formatCode="General">
                  <c:v>0.18122175300000001</c:v>
                </c:pt>
                <c:pt idx="6558" formatCode="General">
                  <c:v>0.18123967899999999</c:v>
                </c:pt>
                <c:pt idx="6559" formatCode="General">
                  <c:v>0.18125480399999999</c:v>
                </c:pt>
                <c:pt idx="6560" formatCode="General">
                  <c:v>0.18127204499999999</c:v>
                </c:pt>
                <c:pt idx="6561" formatCode="General">
                  <c:v>0.181282103</c:v>
                </c:pt>
                <c:pt idx="6562" formatCode="General">
                  <c:v>0.181289703</c:v>
                </c:pt>
                <c:pt idx="6563" formatCode="General">
                  <c:v>0.181308091</c:v>
                </c:pt>
                <c:pt idx="6564" formatCode="General">
                  <c:v>0.181319803</c:v>
                </c:pt>
                <c:pt idx="6565" formatCode="General">
                  <c:v>0.18134081399999999</c:v>
                </c:pt>
                <c:pt idx="6566" formatCode="General">
                  <c:v>0.181361154</c:v>
                </c:pt>
                <c:pt idx="6567" formatCode="General">
                  <c:v>0.18138283499999999</c:v>
                </c:pt>
                <c:pt idx="6568" formatCode="General">
                  <c:v>0.181433499</c:v>
                </c:pt>
                <c:pt idx="6569" formatCode="General">
                  <c:v>0.18151541099999999</c:v>
                </c:pt>
                <c:pt idx="6570" formatCode="General">
                  <c:v>0.18163251899999999</c:v>
                </c:pt>
                <c:pt idx="6571" formatCode="General">
                  <c:v>0.18175613900000001</c:v>
                </c:pt>
                <c:pt idx="6572" formatCode="General">
                  <c:v>0.181822225</c:v>
                </c:pt>
                <c:pt idx="6573" formatCode="General">
                  <c:v>0.18193699399999999</c:v>
                </c:pt>
                <c:pt idx="6574" formatCode="General">
                  <c:v>0.18202069400000001</c:v>
                </c:pt>
                <c:pt idx="6575" formatCode="General">
                  <c:v>0.182069227</c:v>
                </c:pt>
                <c:pt idx="6576" formatCode="General">
                  <c:v>0.18209439499999999</c:v>
                </c:pt>
                <c:pt idx="6577" formatCode="General">
                  <c:v>0.18211235100000001</c:v>
                </c:pt>
                <c:pt idx="6578" formatCode="General">
                  <c:v>0.18213518000000001</c:v>
                </c:pt>
                <c:pt idx="6579" formatCode="General">
                  <c:v>0.182155013</c:v>
                </c:pt>
                <c:pt idx="6580" formatCode="General">
                  <c:v>0.18217086800000001</c:v>
                </c:pt>
                <c:pt idx="6581" formatCode="General">
                  <c:v>0.18219073099999999</c:v>
                </c:pt>
                <c:pt idx="6582" formatCode="General">
                  <c:v>0.182203114</c:v>
                </c:pt>
                <c:pt idx="6583" formatCode="General">
                  <c:v>0.18221488599999999</c:v>
                </c:pt>
                <c:pt idx="6584" formatCode="General">
                  <c:v>0.18225490999999999</c:v>
                </c:pt>
                <c:pt idx="6585" formatCode="General">
                  <c:v>0.18233722399999999</c:v>
                </c:pt>
                <c:pt idx="6586" formatCode="General">
                  <c:v>0.18245576299999999</c:v>
                </c:pt>
                <c:pt idx="6587" formatCode="General">
                  <c:v>0.18251679800000001</c:v>
                </c:pt>
                <c:pt idx="6588" formatCode="General">
                  <c:v>0.182637572</c:v>
                </c:pt>
                <c:pt idx="6589" formatCode="General">
                  <c:v>0.18275338399999999</c:v>
                </c:pt>
                <c:pt idx="6590" formatCode="General">
                  <c:v>0.18283467</c:v>
                </c:pt>
                <c:pt idx="6591" formatCode="General">
                  <c:v>0.182874694</c:v>
                </c:pt>
                <c:pt idx="6592" formatCode="General">
                  <c:v>0.182901219</c:v>
                </c:pt>
                <c:pt idx="6593" formatCode="General">
                  <c:v>0.18291647699999999</c:v>
                </c:pt>
                <c:pt idx="6594" formatCode="General">
                  <c:v>0.18293358400000001</c:v>
                </c:pt>
                <c:pt idx="6595" formatCode="General">
                  <c:v>0.18294511699999999</c:v>
                </c:pt>
                <c:pt idx="6596" formatCode="General">
                  <c:v>0.18295975</c:v>
                </c:pt>
                <c:pt idx="6597" formatCode="General">
                  <c:v>0.18297533699999999</c:v>
                </c:pt>
                <c:pt idx="6598" formatCode="General">
                  <c:v>0.18302074099999999</c:v>
                </c:pt>
                <c:pt idx="6599" formatCode="General">
                  <c:v>0.18311516899999999</c:v>
                </c:pt>
                <c:pt idx="6600" formatCode="General">
                  <c:v>0.18323004200000001</c:v>
                </c:pt>
                <c:pt idx="6601" formatCode="General">
                  <c:v>0.183350131</c:v>
                </c:pt>
                <c:pt idx="6602" formatCode="General">
                  <c:v>0.183468148</c:v>
                </c:pt>
                <c:pt idx="6603" formatCode="General">
                  <c:v>0.18355719700000001</c:v>
                </c:pt>
                <c:pt idx="6604" formatCode="General">
                  <c:v>0.18359795200000001</c:v>
                </c:pt>
                <c:pt idx="6605" formatCode="General">
                  <c:v>0.183619007</c:v>
                </c:pt>
                <c:pt idx="6606" formatCode="General">
                  <c:v>0.183636934</c:v>
                </c:pt>
                <c:pt idx="6607" formatCode="General">
                  <c:v>0.18364873500000001</c:v>
                </c:pt>
                <c:pt idx="6608" formatCode="General">
                  <c:v>0.18366122200000001</c:v>
                </c:pt>
                <c:pt idx="6609" formatCode="General">
                  <c:v>0.18367771799999999</c:v>
                </c:pt>
                <c:pt idx="6610" formatCode="General">
                  <c:v>0.18369759599999999</c:v>
                </c:pt>
                <c:pt idx="6611" formatCode="General">
                  <c:v>0.18376644</c:v>
                </c:pt>
                <c:pt idx="6612" formatCode="General">
                  <c:v>0.18386730600000001</c:v>
                </c:pt>
                <c:pt idx="6613" formatCode="General">
                  <c:v>0.183988124</c:v>
                </c:pt>
                <c:pt idx="6614" formatCode="General">
                  <c:v>0.184108466</c:v>
                </c:pt>
                <c:pt idx="6615" formatCode="General">
                  <c:v>0.18422111899999999</c:v>
                </c:pt>
                <c:pt idx="6616" formatCode="General">
                  <c:v>0.18428228799999999</c:v>
                </c:pt>
                <c:pt idx="6617" formatCode="General">
                  <c:v>0.18431046600000001</c:v>
                </c:pt>
                <c:pt idx="6618" formatCode="General">
                  <c:v>0.184325621</c:v>
                </c:pt>
                <c:pt idx="6619" formatCode="General">
                  <c:v>0.18433655800000001</c:v>
                </c:pt>
                <c:pt idx="6620" formatCode="General">
                  <c:v>0.18434692899999999</c:v>
                </c:pt>
                <c:pt idx="6621" formatCode="General">
                  <c:v>0.18436065300000001</c:v>
                </c:pt>
                <c:pt idx="6622" formatCode="General">
                  <c:v>0.18437503299999999</c:v>
                </c:pt>
                <c:pt idx="6623" formatCode="General">
                  <c:v>0.18440327000000001</c:v>
                </c:pt>
                <c:pt idx="6624" formatCode="General">
                  <c:v>0.18448999499999999</c:v>
                </c:pt>
                <c:pt idx="6625" formatCode="General">
                  <c:v>0.184603035</c:v>
                </c:pt>
                <c:pt idx="6626" formatCode="General">
                  <c:v>0.18477933099999999</c:v>
                </c:pt>
                <c:pt idx="6627" formatCode="General">
                  <c:v>0.184891835</c:v>
                </c:pt>
                <c:pt idx="6628" formatCode="General">
                  <c:v>0.18496480600000001</c:v>
                </c:pt>
                <c:pt idx="6629" formatCode="General">
                  <c:v>0.18498915399999999</c:v>
                </c:pt>
                <c:pt idx="6630" formatCode="General">
                  <c:v>0.185003102</c:v>
                </c:pt>
                <c:pt idx="6631" formatCode="General">
                  <c:v>0.185012653</c:v>
                </c:pt>
                <c:pt idx="6632" formatCode="General">
                  <c:v>0.185026467</c:v>
                </c:pt>
                <c:pt idx="6633" formatCode="General">
                  <c:v>0.18504649400000001</c:v>
                </c:pt>
                <c:pt idx="6634" formatCode="General">
                  <c:v>0.18506804099999999</c:v>
                </c:pt>
                <c:pt idx="6635" formatCode="General">
                  <c:v>0.18519538599999999</c:v>
                </c:pt>
                <c:pt idx="6636" formatCode="General">
                  <c:v>0.18537419999999999</c:v>
                </c:pt>
                <c:pt idx="6637" formatCode="General">
                  <c:v>0.18548941599999999</c:v>
                </c:pt>
                <c:pt idx="6638" formatCode="General">
                  <c:v>0.18559694299999999</c:v>
                </c:pt>
                <c:pt idx="6639" formatCode="General">
                  <c:v>0.18565763499999999</c:v>
                </c:pt>
                <c:pt idx="6640" formatCode="General">
                  <c:v>0.185671523</c:v>
                </c:pt>
                <c:pt idx="6641" formatCode="General">
                  <c:v>0.185686082</c:v>
                </c:pt>
                <c:pt idx="6642" formatCode="General">
                  <c:v>0.18571269500000001</c:v>
                </c:pt>
                <c:pt idx="6643" formatCode="General">
                  <c:v>0.185728908</c:v>
                </c:pt>
                <c:pt idx="6644" formatCode="General">
                  <c:v>0.18576203299999999</c:v>
                </c:pt>
                <c:pt idx="6645" formatCode="General">
                  <c:v>0.18582059400000001</c:v>
                </c:pt>
                <c:pt idx="6646" formatCode="General">
                  <c:v>0.185977951</c:v>
                </c:pt>
                <c:pt idx="6647" formatCode="General">
                  <c:v>0.18616613700000001</c:v>
                </c:pt>
                <c:pt idx="6648" formatCode="General">
                  <c:v>0.186278269</c:v>
                </c:pt>
                <c:pt idx="6649" formatCode="General">
                  <c:v>0.186386511</c:v>
                </c:pt>
                <c:pt idx="6650" formatCode="General">
                  <c:v>0.18641306499999999</c:v>
                </c:pt>
                <c:pt idx="6651" formatCode="General">
                  <c:v>0.18645001899999999</c:v>
                </c:pt>
                <c:pt idx="6652" formatCode="General">
                  <c:v>0.186477527</c:v>
                </c:pt>
                <c:pt idx="6653" formatCode="General">
                  <c:v>0.18650482600000001</c:v>
                </c:pt>
                <c:pt idx="6654" formatCode="General">
                  <c:v>0.186529204</c:v>
                </c:pt>
                <c:pt idx="6655" formatCode="General">
                  <c:v>0.18655756100000001</c:v>
                </c:pt>
                <c:pt idx="6656" formatCode="General">
                  <c:v>0.18659199800000001</c:v>
                </c:pt>
                <c:pt idx="6657" formatCode="General">
                  <c:v>0.18667884200000001</c:v>
                </c:pt>
                <c:pt idx="6658" formatCode="General">
                  <c:v>0.18685552499999999</c:v>
                </c:pt>
                <c:pt idx="6659" formatCode="General">
                  <c:v>0.18698061999999999</c:v>
                </c:pt>
                <c:pt idx="6660" formatCode="General">
                  <c:v>0.18718963899999999</c:v>
                </c:pt>
                <c:pt idx="6661" formatCode="General">
                  <c:v>0.18725296899999999</c:v>
                </c:pt>
                <c:pt idx="6662" formatCode="General">
                  <c:v>0.187277585</c:v>
                </c:pt>
                <c:pt idx="6663" formatCode="General">
                  <c:v>0.18729813400000001</c:v>
                </c:pt>
                <c:pt idx="6664" formatCode="General">
                  <c:v>0.18733055900000001</c:v>
                </c:pt>
                <c:pt idx="6665" formatCode="General">
                  <c:v>0.187352672</c:v>
                </c:pt>
                <c:pt idx="6666" formatCode="General">
                  <c:v>0.187385365</c:v>
                </c:pt>
                <c:pt idx="6667" formatCode="General">
                  <c:v>0.18741339400000001</c:v>
                </c:pt>
                <c:pt idx="6668" formatCode="General">
                  <c:v>0.18744738399999999</c:v>
                </c:pt>
                <c:pt idx="6669" formatCode="General">
                  <c:v>0.18754431599999999</c:v>
                </c:pt>
                <c:pt idx="6670" formatCode="General">
                  <c:v>0.18765732600000001</c:v>
                </c:pt>
                <c:pt idx="6671" formatCode="General">
                  <c:v>0.18785047499999999</c:v>
                </c:pt>
                <c:pt idx="6672" formatCode="General">
                  <c:v>0.18802729200000001</c:v>
                </c:pt>
                <c:pt idx="6673" formatCode="General">
                  <c:v>0.18815918300000001</c:v>
                </c:pt>
                <c:pt idx="6674" formatCode="General">
                  <c:v>0.188207135</c:v>
                </c:pt>
                <c:pt idx="6675" formatCode="General">
                  <c:v>0.18824577300000001</c:v>
                </c:pt>
                <c:pt idx="6676" formatCode="General">
                  <c:v>0.18827033000000001</c:v>
                </c:pt>
                <c:pt idx="6677" formatCode="General">
                  <c:v>0.18830928199999999</c:v>
                </c:pt>
                <c:pt idx="6678" formatCode="General">
                  <c:v>0.18834956</c:v>
                </c:pt>
                <c:pt idx="6679" formatCode="General">
                  <c:v>0.188378289</c:v>
                </c:pt>
                <c:pt idx="6680" formatCode="General">
                  <c:v>0.188421175</c:v>
                </c:pt>
                <c:pt idx="6681" formatCode="General">
                  <c:v>0.18849739400000001</c:v>
                </c:pt>
                <c:pt idx="6682" formatCode="General">
                  <c:v>0.188676491</c:v>
                </c:pt>
                <c:pt idx="6683" formatCode="General">
                  <c:v>0.1888794</c:v>
                </c:pt>
                <c:pt idx="6684" formatCode="General">
                  <c:v>0.18904905</c:v>
                </c:pt>
                <c:pt idx="6685" formatCode="General">
                  <c:v>0.18911393000000001</c:v>
                </c:pt>
                <c:pt idx="6686" formatCode="General">
                  <c:v>0.18916176300000001</c:v>
                </c:pt>
                <c:pt idx="6687" formatCode="General">
                  <c:v>0.18920411200000001</c:v>
                </c:pt>
                <c:pt idx="6688" formatCode="General">
                  <c:v>0.18922621000000001</c:v>
                </c:pt>
                <c:pt idx="6689" formatCode="General">
                  <c:v>0.18926200300000001</c:v>
                </c:pt>
                <c:pt idx="6690" formatCode="General">
                  <c:v>0.18929913600000001</c:v>
                </c:pt>
                <c:pt idx="6691" formatCode="General">
                  <c:v>0.189370647</c:v>
                </c:pt>
                <c:pt idx="6692" formatCode="General">
                  <c:v>0.18952068699999999</c:v>
                </c:pt>
                <c:pt idx="6693" formatCode="General">
                  <c:v>0.189719111</c:v>
                </c:pt>
                <c:pt idx="6694" formatCode="General">
                  <c:v>0.18985384699999999</c:v>
                </c:pt>
                <c:pt idx="6695" formatCode="General">
                  <c:v>0.190006077</c:v>
                </c:pt>
                <c:pt idx="6696" formatCode="General">
                  <c:v>0.19006256799999999</c:v>
                </c:pt>
                <c:pt idx="6697" formatCode="General">
                  <c:v>0.19008782499999999</c:v>
                </c:pt>
                <c:pt idx="6698" formatCode="General">
                  <c:v>0.190124661</c:v>
                </c:pt>
                <c:pt idx="6699" formatCode="General">
                  <c:v>0.19016042399999999</c:v>
                </c:pt>
                <c:pt idx="6700" formatCode="General">
                  <c:v>0.19018833299999999</c:v>
                </c:pt>
                <c:pt idx="6701" formatCode="General">
                  <c:v>0.19022549699999999</c:v>
                </c:pt>
                <c:pt idx="6702" formatCode="General">
                  <c:v>0.190302581</c:v>
                </c:pt>
                <c:pt idx="6703" formatCode="General">
                  <c:v>0.19052992799999999</c:v>
                </c:pt>
                <c:pt idx="6704" formatCode="General">
                  <c:v>0.19066250300000001</c:v>
                </c:pt>
                <c:pt idx="6705" formatCode="General">
                  <c:v>0.190841332</c:v>
                </c:pt>
                <c:pt idx="6706" formatCode="General">
                  <c:v>0.19093222900000001</c:v>
                </c:pt>
                <c:pt idx="6707" formatCode="General">
                  <c:v>0.190982133</c:v>
                </c:pt>
                <c:pt idx="6708" formatCode="General">
                  <c:v>0.1910173</c:v>
                </c:pt>
                <c:pt idx="6709" formatCode="General">
                  <c:v>0.19104815999999999</c:v>
                </c:pt>
                <c:pt idx="6710" formatCode="General">
                  <c:v>0.191093072</c:v>
                </c:pt>
                <c:pt idx="6711" formatCode="General">
                  <c:v>0.19114022</c:v>
                </c:pt>
                <c:pt idx="6712" formatCode="General">
                  <c:v>0.19124408100000001</c:v>
                </c:pt>
                <c:pt idx="6713" formatCode="General">
                  <c:v>0.19136249999999999</c:v>
                </c:pt>
                <c:pt idx="6714" formatCode="General">
                  <c:v>0.19161473200000001</c:v>
                </c:pt>
                <c:pt idx="6715" formatCode="General">
                  <c:v>0.191773102</c:v>
                </c:pt>
                <c:pt idx="6716" formatCode="General">
                  <c:v>0.1918502</c:v>
                </c:pt>
                <c:pt idx="6717" formatCode="General">
                  <c:v>0.191879883</c:v>
                </c:pt>
                <c:pt idx="6718" formatCode="General">
                  <c:v>0.19192273900000001</c:v>
                </c:pt>
                <c:pt idx="6719" formatCode="General">
                  <c:v>0.19196733799999999</c:v>
                </c:pt>
                <c:pt idx="6720" formatCode="General">
                  <c:v>0.19199158299999999</c:v>
                </c:pt>
                <c:pt idx="6721" formatCode="General">
                  <c:v>0.192017779</c:v>
                </c:pt>
                <c:pt idx="6722" formatCode="General">
                  <c:v>0.19204944400000001</c:v>
                </c:pt>
                <c:pt idx="6723" formatCode="General">
                  <c:v>0.19213834399999999</c:v>
                </c:pt>
                <c:pt idx="6724" formatCode="General">
                  <c:v>0.192309171</c:v>
                </c:pt>
                <c:pt idx="6725" formatCode="General">
                  <c:v>0.19244545699999999</c:v>
                </c:pt>
                <c:pt idx="6726" formatCode="General">
                  <c:v>0.192638904</c:v>
                </c:pt>
                <c:pt idx="6727" formatCode="General">
                  <c:v>0.19275896300000001</c:v>
                </c:pt>
                <c:pt idx="6728" formatCode="General">
                  <c:v>0.19281654100000001</c:v>
                </c:pt>
                <c:pt idx="6729" formatCode="General">
                  <c:v>0.192842811</c:v>
                </c:pt>
                <c:pt idx="6730" formatCode="General">
                  <c:v>0.19288142</c:v>
                </c:pt>
                <c:pt idx="6731" formatCode="General">
                  <c:v>0.19291391999999999</c:v>
                </c:pt>
                <c:pt idx="6732" formatCode="General">
                  <c:v>0.19294172500000001</c:v>
                </c:pt>
                <c:pt idx="6733" formatCode="General">
                  <c:v>0.19301237199999999</c:v>
                </c:pt>
                <c:pt idx="6734" formatCode="General">
                  <c:v>0.19313080599999999</c:v>
                </c:pt>
                <c:pt idx="6735" formatCode="General">
                  <c:v>0.19324803400000001</c:v>
                </c:pt>
                <c:pt idx="6736" formatCode="General">
                  <c:v>0.193449393</c:v>
                </c:pt>
                <c:pt idx="6737" formatCode="General">
                  <c:v>0.19363050200000001</c:v>
                </c:pt>
                <c:pt idx="6738" formatCode="General">
                  <c:v>0.19374084499999999</c:v>
                </c:pt>
                <c:pt idx="6739" formatCode="General">
                  <c:v>0.193792135</c:v>
                </c:pt>
                <c:pt idx="6740" formatCode="General">
                  <c:v>0.193836331</c:v>
                </c:pt>
                <c:pt idx="6741" formatCode="General">
                  <c:v>0.19386783199999999</c:v>
                </c:pt>
                <c:pt idx="6742" formatCode="General">
                  <c:v>0.193901777</c:v>
                </c:pt>
                <c:pt idx="6743" formatCode="General">
                  <c:v>0.19393664599999999</c:v>
                </c:pt>
                <c:pt idx="6744" formatCode="General">
                  <c:v>0.19397483800000001</c:v>
                </c:pt>
                <c:pt idx="6745" formatCode="General">
                  <c:v>0.19401206100000001</c:v>
                </c:pt>
                <c:pt idx="6746" formatCode="General">
                  <c:v>0.194052637</c:v>
                </c:pt>
                <c:pt idx="6747" formatCode="General">
                  <c:v>0.194139436</c:v>
                </c:pt>
                <c:pt idx="6748" formatCode="General">
                  <c:v>0.194237828</c:v>
                </c:pt>
                <c:pt idx="6749" formatCode="General">
                  <c:v>0.194362164</c:v>
                </c:pt>
                <c:pt idx="6750" formatCode="General">
                  <c:v>0.19464203699999999</c:v>
                </c:pt>
                <c:pt idx="6751" formatCode="General">
                  <c:v>0.194837123</c:v>
                </c:pt>
                <c:pt idx="6752" formatCode="General">
                  <c:v>0.194905937</c:v>
                </c:pt>
                <c:pt idx="6753" formatCode="General">
                  <c:v>0.194940895</c:v>
                </c:pt>
                <c:pt idx="6754" formatCode="General">
                  <c:v>0.19497376699999999</c:v>
                </c:pt>
                <c:pt idx="6755" formatCode="General">
                  <c:v>0.19501194399999999</c:v>
                </c:pt>
                <c:pt idx="6756" formatCode="General">
                  <c:v>0.19504554599999999</c:v>
                </c:pt>
                <c:pt idx="6757" formatCode="General">
                  <c:v>0.19508247100000001</c:v>
                </c:pt>
                <c:pt idx="6758" formatCode="General">
                  <c:v>0.195119604</c:v>
                </c:pt>
                <c:pt idx="6759" formatCode="General">
                  <c:v>0.195168808</c:v>
                </c:pt>
                <c:pt idx="6760" formatCode="General">
                  <c:v>0.19521769899999999</c:v>
                </c:pt>
                <c:pt idx="6761" formatCode="General">
                  <c:v>0.19535797799999999</c:v>
                </c:pt>
                <c:pt idx="6762" formatCode="General">
                  <c:v>0.19554522599999999</c:v>
                </c:pt>
                <c:pt idx="6763" formatCode="General">
                  <c:v>0.19568648899999999</c:v>
                </c:pt>
                <c:pt idx="6764" formatCode="General">
                  <c:v>0.19586288900000001</c:v>
                </c:pt>
                <c:pt idx="6765" formatCode="General">
                  <c:v>0.195966259</c:v>
                </c:pt>
                <c:pt idx="6766" formatCode="General">
                  <c:v>0.19601413600000001</c:v>
                </c:pt>
                <c:pt idx="6767" formatCode="General">
                  <c:v>0.19607038800000001</c:v>
                </c:pt>
                <c:pt idx="6768" formatCode="General">
                  <c:v>0.196131527</c:v>
                </c:pt>
                <c:pt idx="6769" formatCode="General">
                  <c:v>0.19617330999999999</c:v>
                </c:pt>
                <c:pt idx="6770" formatCode="General">
                  <c:v>0.19623318300000001</c:v>
                </c:pt>
                <c:pt idx="6771" formatCode="General">
                  <c:v>0.196293473</c:v>
                </c:pt>
                <c:pt idx="6772" formatCode="General">
                  <c:v>0.19633203699999999</c:v>
                </c:pt>
                <c:pt idx="6773" formatCode="General">
                  <c:v>0.19637423800000001</c:v>
                </c:pt>
                <c:pt idx="6774" formatCode="General">
                  <c:v>0.19641993899999999</c:v>
                </c:pt>
                <c:pt idx="6775" formatCode="General">
                  <c:v>0.19649304400000001</c:v>
                </c:pt>
                <c:pt idx="6776" formatCode="General">
                  <c:v>0.19666239599999999</c:v>
                </c:pt>
                <c:pt idx="6777" formatCode="General">
                  <c:v>0.19686617000000001</c:v>
                </c:pt>
                <c:pt idx="6778" formatCode="General">
                  <c:v>0.197004184</c:v>
                </c:pt>
                <c:pt idx="6779" formatCode="General">
                  <c:v>0.19715814300000001</c:v>
                </c:pt>
                <c:pt idx="6780" formatCode="General">
                  <c:v>0.19721752400000001</c:v>
                </c:pt>
                <c:pt idx="6781" formatCode="General">
                  <c:v>0.19726428400000001</c:v>
                </c:pt>
                <c:pt idx="6782" formatCode="General">
                  <c:v>0.197309181</c:v>
                </c:pt>
                <c:pt idx="6783" formatCode="General">
                  <c:v>0.19734901199999999</c:v>
                </c:pt>
                <c:pt idx="6784" formatCode="General">
                  <c:v>0.19738639899999999</c:v>
                </c:pt>
                <c:pt idx="6785" formatCode="General">
                  <c:v>0.197428241</c:v>
                </c:pt>
                <c:pt idx="6786" formatCode="General">
                  <c:v>0.19746354199999999</c:v>
                </c:pt>
                <c:pt idx="6787" formatCode="General">
                  <c:v>0.19750081</c:v>
                </c:pt>
                <c:pt idx="6788" formatCode="General">
                  <c:v>0.19753657299999999</c:v>
                </c:pt>
                <c:pt idx="6789" formatCode="General">
                  <c:v>0.197597519</c:v>
                </c:pt>
                <c:pt idx="6790" formatCode="General">
                  <c:v>0.19767618200000001</c:v>
                </c:pt>
                <c:pt idx="6791" formatCode="General">
                  <c:v>0.19775137300000001</c:v>
                </c:pt>
                <c:pt idx="6792" formatCode="General">
                  <c:v>0.19786189500000001</c:v>
                </c:pt>
                <c:pt idx="6793" formatCode="General">
                  <c:v>0.19807070500000001</c:v>
                </c:pt>
                <c:pt idx="6794" formatCode="General">
                  <c:v>0.19820992600000001</c:v>
                </c:pt>
                <c:pt idx="6795" formatCode="General">
                  <c:v>0.19833363600000001</c:v>
                </c:pt>
                <c:pt idx="6796" formatCode="General">
                  <c:v>0.19842721499999999</c:v>
                </c:pt>
                <c:pt idx="6797" formatCode="General">
                  <c:v>0.19848526999999999</c:v>
                </c:pt>
                <c:pt idx="6798" formatCode="General">
                  <c:v>0.19853293899999999</c:v>
                </c:pt>
                <c:pt idx="6799" formatCode="General">
                  <c:v>0.19856995299999999</c:v>
                </c:pt>
                <c:pt idx="6800" formatCode="General">
                  <c:v>0.198601887</c:v>
                </c:pt>
                <c:pt idx="6801" formatCode="General">
                  <c:v>0.19863666599999999</c:v>
                </c:pt>
                <c:pt idx="6802" formatCode="General">
                  <c:v>0.19866874800000001</c:v>
                </c:pt>
                <c:pt idx="6803" formatCode="General">
                  <c:v>0.198698238</c:v>
                </c:pt>
                <c:pt idx="6804" formatCode="General">
                  <c:v>0.198730201</c:v>
                </c:pt>
                <c:pt idx="6805" formatCode="General">
                  <c:v>0.19876956900000001</c:v>
                </c:pt>
                <c:pt idx="6806" formatCode="General">
                  <c:v>0.198889494</c:v>
                </c:pt>
                <c:pt idx="6807" formatCode="General">
                  <c:v>0.199013516</c:v>
                </c:pt>
                <c:pt idx="6808" formatCode="General">
                  <c:v>0.19914670300000001</c:v>
                </c:pt>
                <c:pt idx="6809" formatCode="General">
                  <c:v>0.199272439</c:v>
                </c:pt>
                <c:pt idx="6810" formatCode="General">
                  <c:v>0.199390188</c:v>
                </c:pt>
                <c:pt idx="6811" formatCode="General">
                  <c:v>0.19946156400000001</c:v>
                </c:pt>
                <c:pt idx="6812" formatCode="General">
                  <c:v>0.19950516500000001</c:v>
                </c:pt>
                <c:pt idx="6813" formatCode="General">
                  <c:v>0.19953849900000001</c:v>
                </c:pt>
                <c:pt idx="6814" formatCode="General">
                  <c:v>0.199571058</c:v>
                </c:pt>
                <c:pt idx="6815" formatCode="General">
                  <c:v>0.19960208199999999</c:v>
                </c:pt>
                <c:pt idx="6816" formatCode="General">
                  <c:v>0.19963623599999999</c:v>
                </c:pt>
                <c:pt idx="6817" formatCode="General">
                  <c:v>0.19964984099999999</c:v>
                </c:pt>
                <c:pt idx="6818" formatCode="General">
                  <c:v>0.19967906199999999</c:v>
                </c:pt>
                <c:pt idx="6819" formatCode="General">
                  <c:v>0.19971702999999999</c:v>
                </c:pt>
                <c:pt idx="6820" formatCode="General">
                  <c:v>0.199794948</c:v>
                </c:pt>
                <c:pt idx="6821" formatCode="General">
                  <c:v>0.199913174</c:v>
                </c:pt>
                <c:pt idx="6822" formatCode="General">
                  <c:v>0.20011380300000001</c:v>
                </c:pt>
                <c:pt idx="6823" formatCode="General">
                  <c:v>0.20030485100000001</c:v>
                </c:pt>
                <c:pt idx="6824" formatCode="General">
                  <c:v>0.20039004099999999</c:v>
                </c:pt>
                <c:pt idx="6825" formatCode="General">
                  <c:v>0.20043186800000001</c:v>
                </c:pt>
                <c:pt idx="6826" formatCode="General">
                  <c:v>0.20045988300000001</c:v>
                </c:pt>
                <c:pt idx="6827" formatCode="General">
                  <c:v>0.20048840300000001</c:v>
                </c:pt>
                <c:pt idx="6828" formatCode="General">
                  <c:v>0.200517684</c:v>
                </c:pt>
                <c:pt idx="6829" formatCode="General">
                  <c:v>0.200548157</c:v>
                </c:pt>
                <c:pt idx="6830" formatCode="General">
                  <c:v>0.20058316000000001</c:v>
                </c:pt>
                <c:pt idx="6831" formatCode="General">
                  <c:v>0.200615302</c:v>
                </c:pt>
                <c:pt idx="6832" formatCode="General">
                  <c:v>0.200658962</c:v>
                </c:pt>
                <c:pt idx="6833" formatCode="General">
                  <c:v>0.200730875</c:v>
                </c:pt>
                <c:pt idx="6834" formatCode="General">
                  <c:v>0.200908899</c:v>
                </c:pt>
                <c:pt idx="6835" formatCode="General">
                  <c:v>0.20104298000000001</c:v>
                </c:pt>
                <c:pt idx="6836" formatCode="General">
                  <c:v>0.20123913900000001</c:v>
                </c:pt>
                <c:pt idx="6837" formatCode="General">
                  <c:v>0.20136927099999999</c:v>
                </c:pt>
                <c:pt idx="6838" formatCode="General">
                  <c:v>0.20141488299999999</c:v>
                </c:pt>
                <c:pt idx="6839" formatCode="General">
                  <c:v>0.201448828</c:v>
                </c:pt>
                <c:pt idx="6840" formatCode="General">
                  <c:v>0.20149667600000001</c:v>
                </c:pt>
                <c:pt idx="6841" formatCode="General">
                  <c:v>0.20153096300000001</c:v>
                </c:pt>
                <c:pt idx="6842" formatCode="General">
                  <c:v>0.20158027100000001</c:v>
                </c:pt>
                <c:pt idx="6843" formatCode="General">
                  <c:v>0.20161537800000001</c:v>
                </c:pt>
                <c:pt idx="6844" formatCode="General">
                  <c:v>0.20165149900000001</c:v>
                </c:pt>
                <c:pt idx="6845" formatCode="General">
                  <c:v>0.20172005900000001</c:v>
                </c:pt>
                <c:pt idx="6846" formatCode="General">
                  <c:v>0.201789781</c:v>
                </c:pt>
                <c:pt idx="6847" formatCode="General">
                  <c:v>0.20189657799999999</c:v>
                </c:pt>
                <c:pt idx="6848" formatCode="General">
                  <c:v>0.202107817</c:v>
                </c:pt>
                <c:pt idx="6849" formatCode="General">
                  <c:v>0.202248648</c:v>
                </c:pt>
                <c:pt idx="6850" formatCode="General">
                  <c:v>0.20242871300000001</c:v>
                </c:pt>
                <c:pt idx="6851" formatCode="General">
                  <c:v>0.202534467</c:v>
                </c:pt>
                <c:pt idx="6852" formatCode="General">
                  <c:v>0.20257689100000001</c:v>
                </c:pt>
                <c:pt idx="6853" formatCode="General">
                  <c:v>0.20263524399999999</c:v>
                </c:pt>
                <c:pt idx="6854" formatCode="General">
                  <c:v>0.20269437100000001</c:v>
                </c:pt>
                <c:pt idx="6855" formatCode="General">
                  <c:v>0.202750087</c:v>
                </c:pt>
                <c:pt idx="6856" formatCode="General">
                  <c:v>0.20278853199999999</c:v>
                </c:pt>
                <c:pt idx="6857" formatCode="General">
                  <c:v>0.20283505299999999</c:v>
                </c:pt>
                <c:pt idx="6858" formatCode="General">
                  <c:v>0.20288115700000001</c:v>
                </c:pt>
                <c:pt idx="6859" formatCode="General">
                  <c:v>0.20292849800000001</c:v>
                </c:pt>
                <c:pt idx="6860" formatCode="General">
                  <c:v>0.20297317200000001</c:v>
                </c:pt>
                <c:pt idx="6861" formatCode="General">
                  <c:v>0.20304839299999999</c:v>
                </c:pt>
                <c:pt idx="6862" formatCode="General">
                  <c:v>0.20315270099999999</c:v>
                </c:pt>
                <c:pt idx="6863" formatCode="General">
                  <c:v>0.20331297800000001</c:v>
                </c:pt>
                <c:pt idx="6864" formatCode="General">
                  <c:v>0.20344971100000001</c:v>
                </c:pt>
                <c:pt idx="6865" formatCode="General">
                  <c:v>0.20366071199999999</c:v>
                </c:pt>
                <c:pt idx="6866" formatCode="General">
                  <c:v>0.20387871599999999</c:v>
                </c:pt>
                <c:pt idx="6867" formatCode="General">
                  <c:v>0.20396879300000001</c:v>
                </c:pt>
                <c:pt idx="6868" formatCode="General">
                  <c:v>0.20401261700000001</c:v>
                </c:pt>
                <c:pt idx="6869" formatCode="General">
                  <c:v>0.20405179300000001</c:v>
                </c:pt>
                <c:pt idx="6870" formatCode="General">
                  <c:v>0.204091251</c:v>
                </c:pt>
                <c:pt idx="6871" formatCode="General">
                  <c:v>0.20412829499999999</c:v>
                </c:pt>
                <c:pt idx="6872" formatCode="General">
                  <c:v>0.20417173199999999</c:v>
                </c:pt>
                <c:pt idx="6873" formatCode="General">
                  <c:v>0.204209417</c:v>
                </c:pt>
                <c:pt idx="6874" formatCode="General">
                  <c:v>0.20424550799999999</c:v>
                </c:pt>
                <c:pt idx="6875" formatCode="General">
                  <c:v>0.204300225</c:v>
                </c:pt>
                <c:pt idx="6876" formatCode="General">
                  <c:v>0.204360917</c:v>
                </c:pt>
                <c:pt idx="6877" formatCode="General">
                  <c:v>0.20443104200000001</c:v>
                </c:pt>
                <c:pt idx="6878" formatCode="General">
                  <c:v>0.20450200099999999</c:v>
                </c:pt>
                <c:pt idx="6879" formatCode="General">
                  <c:v>0.20467099499999999</c:v>
                </c:pt>
                <c:pt idx="6880" formatCode="General">
                  <c:v>0.204875946</c:v>
                </c:pt>
                <c:pt idx="6881" formatCode="General">
                  <c:v>0.20507630700000001</c:v>
                </c:pt>
                <c:pt idx="6882" formatCode="General">
                  <c:v>0.20516680200000001</c:v>
                </c:pt>
                <c:pt idx="6883" formatCode="General">
                  <c:v>0.20525181300000001</c:v>
                </c:pt>
                <c:pt idx="6884" formatCode="General">
                  <c:v>0.20529475799999999</c:v>
                </c:pt>
                <c:pt idx="6885" formatCode="General">
                  <c:v>0.20533342700000001</c:v>
                </c:pt>
                <c:pt idx="6886" formatCode="General">
                  <c:v>0.205374748</c:v>
                </c:pt>
                <c:pt idx="6887" formatCode="General">
                  <c:v>0.205414772</c:v>
                </c:pt>
                <c:pt idx="6888" formatCode="General">
                  <c:v>0.20545379799999999</c:v>
                </c:pt>
                <c:pt idx="6889" formatCode="General">
                  <c:v>0.20549108099999999</c:v>
                </c:pt>
                <c:pt idx="6890" formatCode="General">
                  <c:v>0.205544218</c:v>
                </c:pt>
                <c:pt idx="6891" formatCode="General">
                  <c:v>0.20557945999999999</c:v>
                </c:pt>
                <c:pt idx="6892" formatCode="General">
                  <c:v>0.205632389</c:v>
                </c:pt>
                <c:pt idx="6893" formatCode="General">
                  <c:v>0.20575217900000001</c:v>
                </c:pt>
                <c:pt idx="6894" formatCode="General">
                  <c:v>0.205876485</c:v>
                </c:pt>
                <c:pt idx="6895" formatCode="General">
                  <c:v>0.20601181700000001</c:v>
                </c:pt>
                <c:pt idx="6896" formatCode="General">
                  <c:v>0.20621487499999999</c:v>
                </c:pt>
                <c:pt idx="6897" formatCode="General">
                  <c:v>0.20630833500000001</c:v>
                </c:pt>
                <c:pt idx="6898" formatCode="General">
                  <c:v>0.20636089099999999</c:v>
                </c:pt>
                <c:pt idx="6899" formatCode="General">
                  <c:v>0.20639595399999999</c:v>
                </c:pt>
                <c:pt idx="6900" formatCode="General">
                  <c:v>0.20642965999999999</c:v>
                </c:pt>
                <c:pt idx="6901" formatCode="General">
                  <c:v>0.206457838</c:v>
                </c:pt>
                <c:pt idx="6902" formatCode="General">
                  <c:v>0.20648910100000001</c:v>
                </c:pt>
                <c:pt idx="6903" formatCode="General">
                  <c:v>0.206521183</c:v>
                </c:pt>
                <c:pt idx="6904" formatCode="General">
                  <c:v>0.206553563</c:v>
                </c:pt>
                <c:pt idx="6905" formatCode="General">
                  <c:v>0.20658469199999999</c:v>
                </c:pt>
                <c:pt idx="6906" formatCode="General">
                  <c:v>0.206656173</c:v>
                </c:pt>
                <c:pt idx="6907" formatCode="General">
                  <c:v>0.206791475</c:v>
                </c:pt>
                <c:pt idx="6908" formatCode="General">
                  <c:v>0.206880912</c:v>
                </c:pt>
                <c:pt idx="6909" formatCode="General">
                  <c:v>0.20697160100000001</c:v>
                </c:pt>
                <c:pt idx="6910" formatCode="General">
                  <c:v>0.20706576099999999</c:v>
                </c:pt>
                <c:pt idx="6911" formatCode="General">
                  <c:v>0.207159907</c:v>
                </c:pt>
                <c:pt idx="6912" formatCode="General">
                  <c:v>0.20725597400000001</c:v>
                </c:pt>
                <c:pt idx="6913" formatCode="General">
                  <c:v>0.207354501</c:v>
                </c:pt>
                <c:pt idx="6914" formatCode="General">
                  <c:v>0.20744249200000001</c:v>
                </c:pt>
                <c:pt idx="6915" formatCode="General">
                  <c:v>0.20752115500000001</c:v>
                </c:pt>
                <c:pt idx="6916" formatCode="General">
                  <c:v>0.20758886600000001</c:v>
                </c:pt>
                <c:pt idx="6917" formatCode="General">
                  <c:v>0.207631975</c:v>
                </c:pt>
                <c:pt idx="6918" formatCode="General">
                  <c:v>0.20766784299999999</c:v>
                </c:pt>
                <c:pt idx="6919" formatCode="General">
                  <c:v>0.207702473</c:v>
                </c:pt>
                <c:pt idx="6920" formatCode="General">
                  <c:v>0.207733795</c:v>
                </c:pt>
                <c:pt idx="6921" formatCode="General">
                  <c:v>0.207763687</c:v>
                </c:pt>
                <c:pt idx="6922" formatCode="General">
                  <c:v>0.207791001</c:v>
                </c:pt>
                <c:pt idx="6923" formatCode="General">
                  <c:v>0.207839683</c:v>
                </c:pt>
                <c:pt idx="6924" formatCode="General">
                  <c:v>0.20786355400000001</c:v>
                </c:pt>
                <c:pt idx="6925" formatCode="General">
                  <c:v>0.207910389</c:v>
                </c:pt>
                <c:pt idx="6926" formatCode="General">
                  <c:v>0.207932442</c:v>
                </c:pt>
                <c:pt idx="6927" formatCode="General">
                  <c:v>0.207953736</c:v>
                </c:pt>
                <c:pt idx="6928" formatCode="General">
                  <c:v>0.207999617</c:v>
                </c:pt>
                <c:pt idx="6929" formatCode="General">
                  <c:v>0.208025396</c:v>
                </c:pt>
                <c:pt idx="6930" formatCode="General">
                  <c:v>0.208053559</c:v>
                </c:pt>
                <c:pt idx="6931" formatCode="General">
                  <c:v>0.208129391</c:v>
                </c:pt>
                <c:pt idx="6932" formatCode="General">
                  <c:v>0.20817972700000001</c:v>
                </c:pt>
                <c:pt idx="6933" formatCode="General">
                  <c:v>0.20824104500000001</c:v>
                </c:pt>
                <c:pt idx="6934" formatCode="General">
                  <c:v>0.208382964</c:v>
                </c:pt>
                <c:pt idx="6935" formatCode="General">
                  <c:v>0.208456159</c:v>
                </c:pt>
                <c:pt idx="6936" formatCode="General">
                  <c:v>0.20852865300000001</c:v>
                </c:pt>
                <c:pt idx="6937" formatCode="General">
                  <c:v>0.208666459</c:v>
                </c:pt>
                <c:pt idx="6938" formatCode="General">
                  <c:v>0.208781257</c:v>
                </c:pt>
                <c:pt idx="6939" formatCode="General">
                  <c:v>0.20885899699999999</c:v>
                </c:pt>
                <c:pt idx="6940" formatCode="General">
                  <c:v>0.20888456699999999</c:v>
                </c:pt>
                <c:pt idx="6941" formatCode="General">
                  <c:v>0.20892387600000001</c:v>
                </c:pt>
                <c:pt idx="6942" formatCode="General">
                  <c:v>0.208942026</c:v>
                </c:pt>
                <c:pt idx="6943" formatCode="General">
                  <c:v>0.20896095000000001</c:v>
                </c:pt>
                <c:pt idx="6944" formatCode="General">
                  <c:v>0.209000245</c:v>
                </c:pt>
                <c:pt idx="6945" formatCode="General">
                  <c:v>0.20903348899999999</c:v>
                </c:pt>
                <c:pt idx="6946" formatCode="General">
                  <c:v>0.20906698700000001</c:v>
                </c:pt>
                <c:pt idx="6947" formatCode="General">
                  <c:v>0.20909820500000001</c:v>
                </c:pt>
                <c:pt idx="6948" formatCode="General">
                  <c:v>0.20913226900000001</c:v>
                </c:pt>
                <c:pt idx="6949" formatCode="General">
                  <c:v>0.209168032</c:v>
                </c:pt>
                <c:pt idx="6950" formatCode="General">
                  <c:v>0.209240705</c:v>
                </c:pt>
                <c:pt idx="6951" formatCode="General">
                  <c:v>0.20935414699999999</c:v>
                </c:pt>
                <c:pt idx="6952" formatCode="General">
                  <c:v>0.20948612699999999</c:v>
                </c:pt>
                <c:pt idx="6953" formatCode="General">
                  <c:v>0.209618583</c:v>
                </c:pt>
                <c:pt idx="6954" formatCode="General">
                  <c:v>0.20973736000000001</c:v>
                </c:pt>
                <c:pt idx="6955" formatCode="General">
                  <c:v>0.209826648</c:v>
                </c:pt>
                <c:pt idx="6956" formatCode="General">
                  <c:v>0.209873751</c:v>
                </c:pt>
                <c:pt idx="6957" formatCode="General">
                  <c:v>0.20990593699999999</c:v>
                </c:pt>
                <c:pt idx="6958" formatCode="General">
                  <c:v>0.20993779600000001</c:v>
                </c:pt>
                <c:pt idx="6959" formatCode="General">
                  <c:v>0.209972888</c:v>
                </c:pt>
                <c:pt idx="6960" formatCode="General">
                  <c:v>0.21000313800000001</c:v>
                </c:pt>
                <c:pt idx="6961" formatCode="General">
                  <c:v>0.21002975099999999</c:v>
                </c:pt>
                <c:pt idx="6962" formatCode="General">
                  <c:v>0.210061252</c:v>
                </c:pt>
                <c:pt idx="6963" formatCode="General">
                  <c:v>0.21009039900000001</c:v>
                </c:pt>
                <c:pt idx="6964" formatCode="General">
                  <c:v>0.210154638</c:v>
                </c:pt>
                <c:pt idx="6965" formatCode="General">
                  <c:v>0.210259587</c:v>
                </c:pt>
                <c:pt idx="6966" formatCode="General">
                  <c:v>0.210394204</c:v>
                </c:pt>
                <c:pt idx="6967" formatCode="General">
                  <c:v>0.210521773</c:v>
                </c:pt>
                <c:pt idx="6968" formatCode="General">
                  <c:v>0.210648164</c:v>
                </c:pt>
                <c:pt idx="6969" formatCode="General">
                  <c:v>0.21077763999999999</c:v>
                </c:pt>
                <c:pt idx="6970" formatCode="General">
                  <c:v>0.21081259799999999</c:v>
                </c:pt>
                <c:pt idx="6971" formatCode="General">
                  <c:v>0.210845113</c:v>
                </c:pt>
                <c:pt idx="6972" formatCode="General">
                  <c:v>0.210874647</c:v>
                </c:pt>
                <c:pt idx="6973" formatCode="General">
                  <c:v>0.21090024700000001</c:v>
                </c:pt>
                <c:pt idx="6974" formatCode="General">
                  <c:v>0.21093861799999999</c:v>
                </c:pt>
                <c:pt idx="6975" formatCode="General">
                  <c:v>0.210978419</c:v>
                </c:pt>
                <c:pt idx="6976" formatCode="General">
                  <c:v>0.21100804200000001</c:v>
                </c:pt>
                <c:pt idx="6977" formatCode="General">
                  <c:v>0.211055875</c:v>
                </c:pt>
                <c:pt idx="6978" formatCode="General">
                  <c:v>0.21113674299999999</c:v>
                </c:pt>
                <c:pt idx="6979" formatCode="General">
                  <c:v>0.21125382200000001</c:v>
                </c:pt>
                <c:pt idx="6980" formatCode="General">
                  <c:v>0.211386979</c:v>
                </c:pt>
                <c:pt idx="6981" formatCode="General">
                  <c:v>0.21151888399999999</c:v>
                </c:pt>
                <c:pt idx="6982" formatCode="General">
                  <c:v>0.21168462900000001</c:v>
                </c:pt>
                <c:pt idx="6983" formatCode="General">
                  <c:v>0.21175143099999999</c:v>
                </c:pt>
                <c:pt idx="6984" formatCode="General">
                  <c:v>0.21178767100000001</c:v>
                </c:pt>
                <c:pt idx="6985" formatCode="General">
                  <c:v>0.21181549099999999</c:v>
                </c:pt>
                <c:pt idx="6986" formatCode="General">
                  <c:v>0.211847335</c:v>
                </c:pt>
                <c:pt idx="6987" formatCode="General">
                  <c:v>0.21187552800000001</c:v>
                </c:pt>
                <c:pt idx="6988" formatCode="General">
                  <c:v>0.21191680399999999</c:v>
                </c:pt>
                <c:pt idx="6989" formatCode="General">
                  <c:v>0.211964712</c:v>
                </c:pt>
                <c:pt idx="6990" formatCode="General">
                  <c:v>0.21199183199999999</c:v>
                </c:pt>
                <c:pt idx="6991" formatCode="General">
                  <c:v>0.21204028999999999</c:v>
                </c:pt>
                <c:pt idx="6992" formatCode="General">
                  <c:v>0.212128654</c:v>
                </c:pt>
                <c:pt idx="6993" formatCode="General">
                  <c:v>0.212294072</c:v>
                </c:pt>
                <c:pt idx="6994" formatCode="General">
                  <c:v>0.212430865</c:v>
                </c:pt>
                <c:pt idx="6995" formatCode="General">
                  <c:v>0.21263195600000001</c:v>
                </c:pt>
                <c:pt idx="6996" formatCode="General">
                  <c:v>0.212733477</c:v>
                </c:pt>
                <c:pt idx="6997" formatCode="General">
                  <c:v>0.212803453</c:v>
                </c:pt>
                <c:pt idx="6998" formatCode="General">
                  <c:v>0.21286720000000001</c:v>
                </c:pt>
                <c:pt idx="6999" formatCode="General">
                  <c:v>0.21289883600000001</c:v>
                </c:pt>
                <c:pt idx="7000" formatCode="General">
                  <c:v>0.21292573200000001</c:v>
                </c:pt>
                <c:pt idx="7001" formatCode="General">
                  <c:v>0.212968513</c:v>
                </c:pt>
                <c:pt idx="7002" formatCode="General">
                  <c:v>0.21299509699999999</c:v>
                </c:pt>
                <c:pt idx="7003" formatCode="General">
                  <c:v>0.21303907</c:v>
                </c:pt>
                <c:pt idx="7004" formatCode="General">
                  <c:v>0.21308232799999999</c:v>
                </c:pt>
                <c:pt idx="7005" formatCode="General">
                  <c:v>0.213132814</c:v>
                </c:pt>
                <c:pt idx="7006" formatCode="General">
                  <c:v>0.21321232600000001</c:v>
                </c:pt>
                <c:pt idx="7007" formatCode="General">
                  <c:v>0.21336005599999999</c:v>
                </c:pt>
                <c:pt idx="7008" formatCode="General">
                  <c:v>0.21361951500000001</c:v>
                </c:pt>
                <c:pt idx="7009" formatCode="General">
                  <c:v>0.21378848</c:v>
                </c:pt>
                <c:pt idx="7010" formatCode="General">
                  <c:v>0.21389545500000001</c:v>
                </c:pt>
                <c:pt idx="7011" formatCode="General">
                  <c:v>0.21393731199999999</c:v>
                </c:pt>
                <c:pt idx="7012" formatCode="General">
                  <c:v>0.213972569</c:v>
                </c:pt>
                <c:pt idx="7013" formatCode="General">
                  <c:v>0.214009807</c:v>
                </c:pt>
                <c:pt idx="7014" formatCode="General">
                  <c:v>0.21404820699999999</c:v>
                </c:pt>
                <c:pt idx="7015" formatCode="General">
                  <c:v>0.21408166000000001</c:v>
                </c:pt>
                <c:pt idx="7016" formatCode="General">
                  <c:v>0.214134201</c:v>
                </c:pt>
                <c:pt idx="7017" formatCode="General">
                  <c:v>0.214200318</c:v>
                </c:pt>
                <c:pt idx="7018" formatCode="General">
                  <c:v>0.21424628800000001</c:v>
                </c:pt>
                <c:pt idx="7019" formatCode="General">
                  <c:v>0.214305788</c:v>
                </c:pt>
                <c:pt idx="7020" formatCode="General">
                  <c:v>0.214439884</c:v>
                </c:pt>
                <c:pt idx="7021" formatCode="General">
                  <c:v>0.21468320499999999</c:v>
                </c:pt>
                <c:pt idx="7022" formatCode="General">
                  <c:v>0.21487323899999999</c:v>
                </c:pt>
                <c:pt idx="7023" formatCode="General">
                  <c:v>0.21497604300000001</c:v>
                </c:pt>
                <c:pt idx="7024" formatCode="General">
                  <c:v>0.21507570100000001</c:v>
                </c:pt>
                <c:pt idx="7025" formatCode="General">
                  <c:v>0.21515506500000001</c:v>
                </c:pt>
                <c:pt idx="7026" formatCode="General">
                  <c:v>0.21518684900000001</c:v>
                </c:pt>
                <c:pt idx="7027" formatCode="General">
                  <c:v>0.215240389</c:v>
                </c:pt>
                <c:pt idx="7028" formatCode="General">
                  <c:v>0.21529026300000001</c:v>
                </c:pt>
                <c:pt idx="7029" formatCode="General">
                  <c:v>0.21531984200000001</c:v>
                </c:pt>
                <c:pt idx="7030" formatCode="General">
                  <c:v>0.21536952300000001</c:v>
                </c:pt>
                <c:pt idx="7031" formatCode="General">
                  <c:v>0.21542149799999999</c:v>
                </c:pt>
                <c:pt idx="7032" formatCode="General">
                  <c:v>0.215472206</c:v>
                </c:pt>
                <c:pt idx="7033" formatCode="General">
                  <c:v>0.21559222</c:v>
                </c:pt>
                <c:pt idx="7034" formatCode="General">
                  <c:v>0.215843916</c:v>
                </c:pt>
                <c:pt idx="7035" formatCode="General">
                  <c:v>0.21609207999999999</c:v>
                </c:pt>
                <c:pt idx="7036" formatCode="General">
                  <c:v>0.216249317</c:v>
                </c:pt>
                <c:pt idx="7037" formatCode="General">
                  <c:v>0.21631676</c:v>
                </c:pt>
                <c:pt idx="7038" formatCode="General">
                  <c:v>0.21636322099999999</c:v>
                </c:pt>
                <c:pt idx="7039" formatCode="General">
                  <c:v>0.21642081399999999</c:v>
                </c:pt>
                <c:pt idx="7040" formatCode="General">
                  <c:v>0.21646775300000001</c:v>
                </c:pt>
                <c:pt idx="7041" formatCode="General">
                  <c:v>0.21650119100000001</c:v>
                </c:pt>
                <c:pt idx="7042" formatCode="General">
                  <c:v>0.21655148299999999</c:v>
                </c:pt>
                <c:pt idx="7043" formatCode="General">
                  <c:v>0.216632888</c:v>
                </c:pt>
                <c:pt idx="7044" formatCode="General">
                  <c:v>0.21692903299999999</c:v>
                </c:pt>
                <c:pt idx="7045" formatCode="General">
                  <c:v>0.21716202800000001</c:v>
                </c:pt>
                <c:pt idx="7046" formatCode="General">
                  <c:v>0.21726262599999999</c:v>
                </c:pt>
                <c:pt idx="7047" formatCode="General">
                  <c:v>0.21729578099999999</c:v>
                </c:pt>
                <c:pt idx="7048" formatCode="General">
                  <c:v>0.217334256</c:v>
                </c:pt>
                <c:pt idx="7049" formatCode="General">
                  <c:v>0.21736398300000001</c:v>
                </c:pt>
                <c:pt idx="7050" formatCode="General">
                  <c:v>0.21745009700000001</c:v>
                </c:pt>
                <c:pt idx="7051" formatCode="General">
                  <c:v>0.21767240800000001</c:v>
                </c:pt>
                <c:pt idx="7052" formatCode="General">
                  <c:v>0.21793422100000001</c:v>
                </c:pt>
                <c:pt idx="7053" formatCode="General">
                  <c:v>0.21809837200000001</c:v>
                </c:pt>
                <c:pt idx="7054" formatCode="General">
                  <c:v>0.218152016</c:v>
                </c:pt>
                <c:pt idx="7055" formatCode="General">
                  <c:v>0.21819245800000001</c:v>
                </c:pt>
                <c:pt idx="7056" formatCode="General">
                  <c:v>0.21821865400000001</c:v>
                </c:pt>
                <c:pt idx="7057" formatCode="General">
                  <c:v>0.218273044</c:v>
                </c:pt>
                <c:pt idx="7058" formatCode="General">
                  <c:v>0.218334585</c:v>
                </c:pt>
                <c:pt idx="7059" formatCode="General">
                  <c:v>0.21841979</c:v>
                </c:pt>
                <c:pt idx="7060" formatCode="General">
                  <c:v>0.218682513</c:v>
                </c:pt>
                <c:pt idx="7061" formatCode="General">
                  <c:v>0.21888302300000001</c:v>
                </c:pt>
                <c:pt idx="7062" formatCode="General">
                  <c:v>0.21910348499999999</c:v>
                </c:pt>
                <c:pt idx="7063" formatCode="General">
                  <c:v>0.21919626</c:v>
                </c:pt>
                <c:pt idx="7064" formatCode="General">
                  <c:v>0.21924239400000001</c:v>
                </c:pt>
                <c:pt idx="7065" formatCode="General">
                  <c:v>0.219288915</c:v>
                </c:pt>
                <c:pt idx="7066" formatCode="General">
                  <c:v>0.21932104199999999</c:v>
                </c:pt>
                <c:pt idx="7067" formatCode="General">
                  <c:v>0.21938748699999999</c:v>
                </c:pt>
                <c:pt idx="7068" formatCode="General">
                  <c:v>0.21953898699999999</c:v>
                </c:pt>
                <c:pt idx="7069" formatCode="General">
                  <c:v>0.21987047800000001</c:v>
                </c:pt>
                <c:pt idx="7070" formatCode="General">
                  <c:v>0.220083952</c:v>
                </c:pt>
                <c:pt idx="7071" formatCode="General">
                  <c:v>0.22017146600000001</c:v>
                </c:pt>
                <c:pt idx="7072" formatCode="General">
                  <c:v>0.22021938899999999</c:v>
                </c:pt>
                <c:pt idx="7073" formatCode="General">
                  <c:v>0.22029534000000001</c:v>
                </c:pt>
                <c:pt idx="7074" formatCode="General">
                  <c:v>0.22033755499999999</c:v>
                </c:pt>
                <c:pt idx="7075" formatCode="General">
                  <c:v>0.22040233000000001</c:v>
                </c:pt>
                <c:pt idx="7076" formatCode="General">
                  <c:v>0.22045026700000001</c:v>
                </c:pt>
                <c:pt idx="7077" formatCode="General">
                  <c:v>0.220525578</c:v>
                </c:pt>
                <c:pt idx="7078" formatCode="General">
                  <c:v>0.22066462000000001</c:v>
                </c:pt>
                <c:pt idx="7079" formatCode="General">
                  <c:v>0.22100424799999999</c:v>
                </c:pt>
                <c:pt idx="7080" formatCode="General">
                  <c:v>0.221229598</c:v>
                </c:pt>
                <c:pt idx="7081" formatCode="General">
                  <c:v>0.221394062</c:v>
                </c:pt>
                <c:pt idx="7082" formatCode="General">
                  <c:v>0.22145453100000001</c:v>
                </c:pt>
                <c:pt idx="7083" formatCode="General">
                  <c:v>0.22150967999999999</c:v>
                </c:pt>
                <c:pt idx="7084" formatCode="General">
                  <c:v>0.22155047999999999</c:v>
                </c:pt>
                <c:pt idx="7085" formatCode="General">
                  <c:v>0.22170785100000001</c:v>
                </c:pt>
                <c:pt idx="7086" formatCode="General">
                  <c:v>0.22197382199999999</c:v>
                </c:pt>
                <c:pt idx="7087" formatCode="General">
                  <c:v>0.22216360299999999</c:v>
                </c:pt>
                <c:pt idx="7088" formatCode="General">
                  <c:v>0.222280964</c:v>
                </c:pt>
                <c:pt idx="7089" formatCode="General">
                  <c:v>0.22231569900000001</c:v>
                </c:pt>
                <c:pt idx="7090" formatCode="General">
                  <c:v>0.222379252</c:v>
                </c:pt>
                <c:pt idx="7091" formatCode="General">
                  <c:v>0.222425446</c:v>
                </c:pt>
                <c:pt idx="7092" formatCode="General">
                  <c:v>0.22248600399999999</c:v>
                </c:pt>
                <c:pt idx="7093" formatCode="General">
                  <c:v>0.22253996100000001</c:v>
                </c:pt>
                <c:pt idx="7094" formatCode="General">
                  <c:v>0.222667173</c:v>
                </c:pt>
                <c:pt idx="7095" formatCode="General">
                  <c:v>0.22292637800000001</c:v>
                </c:pt>
                <c:pt idx="7096" formatCode="General">
                  <c:v>0.22311676999999999</c:v>
                </c:pt>
                <c:pt idx="7097" formatCode="General">
                  <c:v>0.22324001800000001</c:v>
                </c:pt>
                <c:pt idx="7098" formatCode="General">
                  <c:v>0.223295361</c:v>
                </c:pt>
                <c:pt idx="7099" formatCode="General">
                  <c:v>0.223330274</c:v>
                </c:pt>
                <c:pt idx="7100" formatCode="General">
                  <c:v>0.22337427700000001</c:v>
                </c:pt>
                <c:pt idx="7101" formatCode="General">
                  <c:v>0.22340267899999999</c:v>
                </c:pt>
                <c:pt idx="7102" formatCode="General">
                  <c:v>0.223490089</c:v>
                </c:pt>
                <c:pt idx="7103" formatCode="General">
                  <c:v>0.22372725600000001</c:v>
                </c:pt>
                <c:pt idx="7104" formatCode="General">
                  <c:v>0.22392873499999999</c:v>
                </c:pt>
                <c:pt idx="7105" formatCode="General">
                  <c:v>0.22411383700000001</c:v>
                </c:pt>
                <c:pt idx="7106" formatCode="General">
                  <c:v>0.22419001199999999</c:v>
                </c:pt>
                <c:pt idx="7107" formatCode="General">
                  <c:v>0.22425083800000001</c:v>
                </c:pt>
                <c:pt idx="7108" formatCode="General">
                  <c:v>0.224291727</c:v>
                </c:pt>
                <c:pt idx="7109" formatCode="General">
                  <c:v>0.224385262</c:v>
                </c:pt>
                <c:pt idx="7110" formatCode="General">
                  <c:v>0.2246041</c:v>
                </c:pt>
                <c:pt idx="7111" formatCode="General">
                  <c:v>0.224921912</c:v>
                </c:pt>
                <c:pt idx="7112" formatCode="General">
                  <c:v>0.22504426499999999</c:v>
                </c:pt>
                <c:pt idx="7113" formatCode="General">
                  <c:v>0.22510132199999999</c:v>
                </c:pt>
                <c:pt idx="7114" formatCode="General">
                  <c:v>0.22515337199999999</c:v>
                </c:pt>
                <c:pt idx="7115" formatCode="General">
                  <c:v>0.22520257499999999</c:v>
                </c:pt>
                <c:pt idx="7116" formatCode="General">
                  <c:v>0.225235984</c:v>
                </c:pt>
                <c:pt idx="7117" formatCode="General">
                  <c:v>0.22528353300000001</c:v>
                </c:pt>
                <c:pt idx="7118" formatCode="General">
                  <c:v>0.225349143</c:v>
                </c:pt>
                <c:pt idx="7119" formatCode="General">
                  <c:v>0.22570633900000001</c:v>
                </c:pt>
                <c:pt idx="7120" formatCode="General">
                  <c:v>0.226054639</c:v>
                </c:pt>
                <c:pt idx="7121" formatCode="General">
                  <c:v>0.22614111000000001</c:v>
                </c:pt>
                <c:pt idx="7122" formatCode="General">
                  <c:v>0.22618864499999999</c:v>
                </c:pt>
                <c:pt idx="7123" formatCode="General">
                  <c:v>0.226239413</c:v>
                </c:pt>
                <c:pt idx="7124" formatCode="General">
                  <c:v>0.226289079</c:v>
                </c:pt>
                <c:pt idx="7125" formatCode="General">
                  <c:v>0.22632338099999999</c:v>
                </c:pt>
                <c:pt idx="7126" formatCode="General">
                  <c:v>0.22637482</c:v>
                </c:pt>
                <c:pt idx="7127" formatCode="General">
                  <c:v>0.22646433099999999</c:v>
                </c:pt>
                <c:pt idx="7128" formatCode="General">
                  <c:v>0.22667342400000001</c:v>
                </c:pt>
                <c:pt idx="7129" formatCode="General">
                  <c:v>0.22711594399999999</c:v>
                </c:pt>
                <c:pt idx="7130" formatCode="General">
                  <c:v>0.22724403400000001</c:v>
                </c:pt>
                <c:pt idx="7131" formatCode="General">
                  <c:v>0.22736762499999999</c:v>
                </c:pt>
                <c:pt idx="7132" formatCode="General">
                  <c:v>0.22748065000000001</c:v>
                </c:pt>
                <c:pt idx="7133" formatCode="General">
                  <c:v>0.22756332200000001</c:v>
                </c:pt>
                <c:pt idx="7134" formatCode="General">
                  <c:v>0.227615446</c:v>
                </c:pt>
                <c:pt idx="7135" formatCode="General">
                  <c:v>0.227739155</c:v>
                </c:pt>
                <c:pt idx="7136" formatCode="General">
                  <c:v>0.22793982900000001</c:v>
                </c:pt>
                <c:pt idx="7137" formatCode="General">
                  <c:v>0.22814853500000001</c:v>
                </c:pt>
                <c:pt idx="7138" formatCode="General">
                  <c:v>0.228400305</c:v>
                </c:pt>
                <c:pt idx="7139" formatCode="General">
                  <c:v>0.22847938500000001</c:v>
                </c:pt>
                <c:pt idx="7140" formatCode="General">
                  <c:v>0.22854664899999999</c:v>
                </c:pt>
                <c:pt idx="7141" formatCode="General">
                  <c:v>0.22859290199999999</c:v>
                </c:pt>
                <c:pt idx="7142" formatCode="General">
                  <c:v>0.228677511</c:v>
                </c:pt>
                <c:pt idx="7143" formatCode="General">
                  <c:v>0.22875593599999999</c:v>
                </c:pt>
                <c:pt idx="7144" formatCode="General">
                  <c:v>0.22892965400000001</c:v>
                </c:pt>
                <c:pt idx="7145" formatCode="General">
                  <c:v>0.229134053</c:v>
                </c:pt>
                <c:pt idx="7146" formatCode="General">
                  <c:v>0.22941678800000001</c:v>
                </c:pt>
                <c:pt idx="7147" formatCode="General">
                  <c:v>0.22951181200000001</c:v>
                </c:pt>
                <c:pt idx="7148" formatCode="General">
                  <c:v>0.22959859699999999</c:v>
                </c:pt>
                <c:pt idx="7149" formatCode="General">
                  <c:v>0.22966711200000001</c:v>
                </c:pt>
                <c:pt idx="7150" formatCode="General">
                  <c:v>0.22973817599999999</c:v>
                </c:pt>
                <c:pt idx="7151" formatCode="General">
                  <c:v>0.229801476</c:v>
                </c:pt>
                <c:pt idx="7152" formatCode="General">
                  <c:v>0.22986584900000001</c:v>
                </c:pt>
                <c:pt idx="7153" formatCode="General">
                  <c:v>0.22997136400000001</c:v>
                </c:pt>
                <c:pt idx="7154" formatCode="General">
                  <c:v>0.23027910300000001</c:v>
                </c:pt>
                <c:pt idx="7155" formatCode="General">
                  <c:v>0.230476871</c:v>
                </c:pt>
                <c:pt idx="7156" formatCode="General">
                  <c:v>0.230608076</c:v>
                </c:pt>
                <c:pt idx="7157" formatCode="General">
                  <c:v>0.23067270200000001</c:v>
                </c:pt>
                <c:pt idx="7158" formatCode="General">
                  <c:v>0.23072256099999999</c:v>
                </c:pt>
                <c:pt idx="7159" formatCode="General">
                  <c:v>0.230776325</c:v>
                </c:pt>
                <c:pt idx="7160" formatCode="General">
                  <c:v>0.230824113</c:v>
                </c:pt>
                <c:pt idx="7161" formatCode="General">
                  <c:v>0.230867773</c:v>
                </c:pt>
                <c:pt idx="7162" formatCode="General">
                  <c:v>0.230962113</c:v>
                </c:pt>
                <c:pt idx="7163" formatCode="General">
                  <c:v>0.23120249800000001</c:v>
                </c:pt>
                <c:pt idx="7164" formatCode="General">
                  <c:v>0.23158972</c:v>
                </c:pt>
                <c:pt idx="7165" formatCode="General">
                  <c:v>0.231695652</c:v>
                </c:pt>
                <c:pt idx="7166" formatCode="General">
                  <c:v>0.231766373</c:v>
                </c:pt>
                <c:pt idx="7167" formatCode="General">
                  <c:v>0.231842294</c:v>
                </c:pt>
                <c:pt idx="7168" formatCode="General">
                  <c:v>0.23189707100000001</c:v>
                </c:pt>
                <c:pt idx="7169" formatCode="General">
                  <c:v>0.231954664</c:v>
                </c:pt>
                <c:pt idx="7170" formatCode="General">
                  <c:v>0.23200790600000001</c:v>
                </c:pt>
                <c:pt idx="7171" formatCode="General">
                  <c:v>0.23208743300000001</c:v>
                </c:pt>
                <c:pt idx="7172" formatCode="General">
                  <c:v>0.23222510499999999</c:v>
                </c:pt>
                <c:pt idx="7173" formatCode="General">
                  <c:v>0.23256722099999999</c:v>
                </c:pt>
                <c:pt idx="7174" formatCode="General">
                  <c:v>0.23287996599999999</c:v>
                </c:pt>
                <c:pt idx="7175" formatCode="General">
                  <c:v>0.23296029900000001</c:v>
                </c:pt>
                <c:pt idx="7176" formatCode="General">
                  <c:v>0.23303486400000001</c:v>
                </c:pt>
                <c:pt idx="7177" formatCode="General">
                  <c:v>0.233080909</c:v>
                </c:pt>
                <c:pt idx="7178" formatCode="General">
                  <c:v>0.23313246700000001</c:v>
                </c:pt>
                <c:pt idx="7179" formatCode="General">
                  <c:v>0.233190536</c:v>
                </c:pt>
                <c:pt idx="7180" formatCode="General">
                  <c:v>0.23325025999999999</c:v>
                </c:pt>
                <c:pt idx="7181" formatCode="General">
                  <c:v>0.233315408</c:v>
                </c:pt>
                <c:pt idx="7182" formatCode="General">
                  <c:v>0.23337276300000001</c:v>
                </c:pt>
                <c:pt idx="7183" formatCode="General">
                  <c:v>0.23343949</c:v>
                </c:pt>
                <c:pt idx="7184" formatCode="General">
                  <c:v>0.23351086700000001</c:v>
                </c:pt>
                <c:pt idx="7185" formatCode="General">
                  <c:v>0.23362033099999999</c:v>
                </c:pt>
                <c:pt idx="7186" formatCode="General">
                  <c:v>0.233821169</c:v>
                </c:pt>
                <c:pt idx="7187" formatCode="General">
                  <c:v>0.23397405399999999</c:v>
                </c:pt>
                <c:pt idx="7188" formatCode="General">
                  <c:v>0.23418344599999999</c:v>
                </c:pt>
                <c:pt idx="7189" formatCode="General">
                  <c:v>0.23432603499999999</c:v>
                </c:pt>
                <c:pt idx="7190" formatCode="General">
                  <c:v>0.23438946899999999</c:v>
                </c:pt>
                <c:pt idx="7191" formatCode="General">
                  <c:v>0.23446162000000001</c:v>
                </c:pt>
                <c:pt idx="7192" formatCode="General">
                  <c:v>0.23452730499999999</c:v>
                </c:pt>
                <c:pt idx="7193" formatCode="General">
                  <c:v>0.234564409</c:v>
                </c:pt>
                <c:pt idx="7194" formatCode="General">
                  <c:v>0.234624475</c:v>
                </c:pt>
                <c:pt idx="7195" formatCode="General">
                  <c:v>0.23468752200000001</c:v>
                </c:pt>
                <c:pt idx="7196" formatCode="General">
                  <c:v>0.23475152299999999</c:v>
                </c:pt>
                <c:pt idx="7197" formatCode="General">
                  <c:v>0.23479241100000001</c:v>
                </c:pt>
                <c:pt idx="7198" formatCode="General">
                  <c:v>0.23485821500000001</c:v>
                </c:pt>
                <c:pt idx="7199" formatCode="General">
                  <c:v>0.234968543</c:v>
                </c:pt>
                <c:pt idx="7200" formatCode="General">
                  <c:v>0.23516862099999999</c:v>
                </c:pt>
                <c:pt idx="7201" formatCode="General">
                  <c:v>0.23531031599999999</c:v>
                </c:pt>
                <c:pt idx="7202" formatCode="General">
                  <c:v>0.235562295</c:v>
                </c:pt>
                <c:pt idx="7203" formatCode="General">
                  <c:v>0.23565086700000001</c:v>
                </c:pt>
                <c:pt idx="7204" formatCode="General">
                  <c:v>0.23569783599999999</c:v>
                </c:pt>
                <c:pt idx="7205" formatCode="General">
                  <c:v>0.23572938099999999</c:v>
                </c:pt>
                <c:pt idx="7206" formatCode="General">
                  <c:v>0.23576007800000001</c:v>
                </c:pt>
                <c:pt idx="7207" formatCode="General">
                  <c:v>0.235810831</c:v>
                </c:pt>
                <c:pt idx="7208" formatCode="General">
                  <c:v>0.23586378999999999</c:v>
                </c:pt>
                <c:pt idx="7209" formatCode="General">
                  <c:v>0.235919461</c:v>
                </c:pt>
                <c:pt idx="7210" formatCode="General">
                  <c:v>0.23598055500000001</c:v>
                </c:pt>
                <c:pt idx="7211" formatCode="General">
                  <c:v>0.23607747300000001</c:v>
                </c:pt>
                <c:pt idx="7212" formatCode="General">
                  <c:v>0.23624263700000001</c:v>
                </c:pt>
                <c:pt idx="7213" formatCode="General">
                  <c:v>0.23638141200000001</c:v>
                </c:pt>
                <c:pt idx="7214" formatCode="General">
                  <c:v>0.236598745</c:v>
                </c:pt>
                <c:pt idx="7215" formatCode="General">
                  <c:v>0.236760795</c:v>
                </c:pt>
                <c:pt idx="7216" formatCode="General">
                  <c:v>0.23685708599999999</c:v>
                </c:pt>
                <c:pt idx="7217" formatCode="General">
                  <c:v>0.23689739400000001</c:v>
                </c:pt>
                <c:pt idx="7218" formatCode="General">
                  <c:v>0.236949399</c:v>
                </c:pt>
                <c:pt idx="7219" formatCode="General">
                  <c:v>0.237002194</c:v>
                </c:pt>
                <c:pt idx="7220" formatCode="General">
                  <c:v>0.237037569</c:v>
                </c:pt>
                <c:pt idx="7221" formatCode="General">
                  <c:v>0.237094954</c:v>
                </c:pt>
                <c:pt idx="7222" formatCode="General">
                  <c:v>0.237151369</c:v>
                </c:pt>
                <c:pt idx="7223" formatCode="General">
                  <c:v>0.237192824</c:v>
                </c:pt>
                <c:pt idx="7224" formatCode="General">
                  <c:v>0.23723527799999999</c:v>
                </c:pt>
                <c:pt idx="7225" formatCode="General">
                  <c:v>0.23728860900000001</c:v>
                </c:pt>
                <c:pt idx="7226" formatCode="General">
                  <c:v>0.23735825699999999</c:v>
                </c:pt>
                <c:pt idx="7227" formatCode="General">
                  <c:v>0.23744446</c:v>
                </c:pt>
                <c:pt idx="7228" formatCode="General">
                  <c:v>0.23754283800000001</c:v>
                </c:pt>
                <c:pt idx="7229" formatCode="General">
                  <c:v>0.23764064900000001</c:v>
                </c:pt>
                <c:pt idx="7230" formatCode="General">
                  <c:v>0.23775301900000001</c:v>
                </c:pt>
                <c:pt idx="7231" formatCode="General">
                  <c:v>0.23787649</c:v>
                </c:pt>
                <c:pt idx="7232" formatCode="General">
                  <c:v>0.237996981</c:v>
                </c:pt>
                <c:pt idx="7233" formatCode="General">
                  <c:v>0.23811458099999999</c:v>
                </c:pt>
                <c:pt idx="7234" formatCode="General">
                  <c:v>0.23821871</c:v>
                </c:pt>
                <c:pt idx="7235" formatCode="General">
                  <c:v>0.238313675</c:v>
                </c:pt>
                <c:pt idx="7236" formatCode="General">
                  <c:v>0.238389358</c:v>
                </c:pt>
                <c:pt idx="7237" formatCode="General">
                  <c:v>0.23844870900000001</c:v>
                </c:pt>
                <c:pt idx="7238" formatCode="General">
                  <c:v>0.238550603</c:v>
                </c:pt>
                <c:pt idx="7239" formatCode="General">
                  <c:v>0.23858384799999999</c:v>
                </c:pt>
                <c:pt idx="7240" formatCode="General">
                  <c:v>0.23860973099999999</c:v>
                </c:pt>
                <c:pt idx="7241" formatCode="General">
                  <c:v>0.23863944400000001</c:v>
                </c:pt>
                <c:pt idx="7242" formatCode="General">
                  <c:v>0.23869110599999999</c:v>
                </c:pt>
                <c:pt idx="7243" formatCode="General">
                  <c:v>0.23871538</c:v>
                </c:pt>
                <c:pt idx="7244" formatCode="General">
                  <c:v>0.23876592499999999</c:v>
                </c:pt>
                <c:pt idx="7245" formatCode="General">
                  <c:v>0.23878833699999999</c:v>
                </c:pt>
                <c:pt idx="7246" formatCode="General">
                  <c:v>0.23883986500000001</c:v>
                </c:pt>
                <c:pt idx="7247" formatCode="General">
                  <c:v>0.23888479200000001</c:v>
                </c:pt>
                <c:pt idx="7248" formatCode="General">
                  <c:v>0.238928154</c:v>
                </c:pt>
                <c:pt idx="7249" formatCode="General">
                  <c:v>0.238976091</c:v>
                </c:pt>
                <c:pt idx="7250" formatCode="General">
                  <c:v>0.239025503</c:v>
                </c:pt>
                <c:pt idx="7251" formatCode="General">
                  <c:v>0.23911079800000001</c:v>
                </c:pt>
                <c:pt idx="7252" formatCode="General">
                  <c:v>0.239224777</c:v>
                </c:pt>
                <c:pt idx="7253" formatCode="General">
                  <c:v>0.239294857</c:v>
                </c:pt>
                <c:pt idx="7254" formatCode="General">
                  <c:v>0.23943878699999999</c:v>
                </c:pt>
                <c:pt idx="7255" formatCode="General">
                  <c:v>0.23958025899999999</c:v>
                </c:pt>
                <c:pt idx="7256" formatCode="General">
                  <c:v>0.23969999</c:v>
                </c:pt>
                <c:pt idx="7257" formatCode="General">
                  <c:v>0.239790648</c:v>
                </c:pt>
                <c:pt idx="7258" formatCode="General">
                  <c:v>0.23984076100000001</c:v>
                </c:pt>
                <c:pt idx="7259" formatCode="General">
                  <c:v>0.23988606000000001</c:v>
                </c:pt>
                <c:pt idx="7260" formatCode="General">
                  <c:v>0.239924788</c:v>
                </c:pt>
                <c:pt idx="7261" formatCode="General">
                  <c:v>0.23994505399999999</c:v>
                </c:pt>
                <c:pt idx="7262" formatCode="General">
                  <c:v>0.239981785</c:v>
                </c:pt>
                <c:pt idx="7263" formatCode="General">
                  <c:v>0.240029514</c:v>
                </c:pt>
                <c:pt idx="7264" formatCode="General">
                  <c:v>0.240052551</c:v>
                </c:pt>
                <c:pt idx="7265" formatCode="General">
                  <c:v>0.24007833000000001</c:v>
                </c:pt>
                <c:pt idx="7266" formatCode="General">
                  <c:v>0.24010367699999999</c:v>
                </c:pt>
                <c:pt idx="7267" formatCode="General">
                  <c:v>0.24013021600000001</c:v>
                </c:pt>
                <c:pt idx="7268" formatCode="General">
                  <c:v>0.24015994399999999</c:v>
                </c:pt>
                <c:pt idx="7269" formatCode="General">
                  <c:v>0.24019479799999999</c:v>
                </c:pt>
                <c:pt idx="7270" formatCode="General">
                  <c:v>0.24023363</c:v>
                </c:pt>
                <c:pt idx="7271" formatCode="General">
                  <c:v>0.240282089</c:v>
                </c:pt>
                <c:pt idx="7272" formatCode="General">
                  <c:v>0.24033750600000001</c:v>
                </c:pt>
                <c:pt idx="7273" formatCode="General">
                  <c:v>0.24048167500000001</c:v>
                </c:pt>
                <c:pt idx="7274" formatCode="General">
                  <c:v>0.240557507</c:v>
                </c:pt>
                <c:pt idx="7275" formatCode="General">
                  <c:v>0.240714028</c:v>
                </c:pt>
                <c:pt idx="7276" formatCode="General">
                  <c:v>0.240789011</c:v>
                </c:pt>
                <c:pt idx="7277" formatCode="General">
                  <c:v>0.24086284599999999</c:v>
                </c:pt>
                <c:pt idx="7278" formatCode="General">
                  <c:v>0.24098534899999999</c:v>
                </c:pt>
                <c:pt idx="7279" formatCode="General">
                  <c:v>0.24103029100000001</c:v>
                </c:pt>
                <c:pt idx="7280" formatCode="General">
                  <c:v>0.24106612799999999</c:v>
                </c:pt>
                <c:pt idx="7281" formatCode="General">
                  <c:v>0.24111335</c:v>
                </c:pt>
                <c:pt idx="7282" formatCode="General">
                  <c:v>0.24115440199999999</c:v>
                </c:pt>
                <c:pt idx="7283" formatCode="General">
                  <c:v>0.24119074600000001</c:v>
                </c:pt>
                <c:pt idx="7284" formatCode="General">
                  <c:v>0.24123156100000001</c:v>
                </c:pt>
                <c:pt idx="7285" formatCode="General">
                  <c:v>0.2412754</c:v>
                </c:pt>
                <c:pt idx="7286" formatCode="General">
                  <c:v>0.24131280199999999</c:v>
                </c:pt>
                <c:pt idx="7287" formatCode="General">
                  <c:v>0.24135531499999999</c:v>
                </c:pt>
                <c:pt idx="7288" formatCode="General">
                  <c:v>0.24139604000000001</c:v>
                </c:pt>
                <c:pt idx="7289" formatCode="General">
                  <c:v>0.241455376</c:v>
                </c:pt>
                <c:pt idx="7290" formatCode="General">
                  <c:v>0.24154329299999999</c:v>
                </c:pt>
                <c:pt idx="7291" formatCode="General">
                  <c:v>0.24167269499999999</c:v>
                </c:pt>
                <c:pt idx="7292" formatCode="General">
                  <c:v>0.24180977000000001</c:v>
                </c:pt>
                <c:pt idx="7293" formatCode="General">
                  <c:v>0.241948634</c:v>
                </c:pt>
                <c:pt idx="7294" formatCode="General">
                  <c:v>0.24206973600000001</c:v>
                </c:pt>
                <c:pt idx="7295" formatCode="General">
                  <c:v>0.242151588</c:v>
                </c:pt>
                <c:pt idx="7296" formatCode="General">
                  <c:v>0.24220196899999999</c:v>
                </c:pt>
                <c:pt idx="7297" formatCode="General">
                  <c:v>0.242221192</c:v>
                </c:pt>
                <c:pt idx="7298" formatCode="General">
                  <c:v>0.24225200699999999</c:v>
                </c:pt>
                <c:pt idx="7299" formatCode="General">
                  <c:v>0.242288634</c:v>
                </c:pt>
                <c:pt idx="7300" formatCode="General">
                  <c:v>0.24232804799999999</c:v>
                </c:pt>
                <c:pt idx="7301" formatCode="General">
                  <c:v>0.242361993</c:v>
                </c:pt>
                <c:pt idx="7302" formatCode="General">
                  <c:v>0.242415354</c:v>
                </c:pt>
                <c:pt idx="7303" formatCode="General">
                  <c:v>0.242449269</c:v>
                </c:pt>
                <c:pt idx="7304" formatCode="General">
                  <c:v>0.24247829600000001</c:v>
                </c:pt>
                <c:pt idx="7305" formatCode="General">
                  <c:v>0.24252335699999999</c:v>
                </c:pt>
                <c:pt idx="7306" formatCode="General">
                  <c:v>0.242598325</c:v>
                </c:pt>
                <c:pt idx="7307" formatCode="General">
                  <c:v>0.24271032200000001</c:v>
                </c:pt>
                <c:pt idx="7308" formatCode="General">
                  <c:v>0.24284130300000001</c:v>
                </c:pt>
                <c:pt idx="7309" formatCode="General">
                  <c:v>0.242978692</c:v>
                </c:pt>
                <c:pt idx="7310" formatCode="General">
                  <c:v>0.24309845299999999</c:v>
                </c:pt>
                <c:pt idx="7311" formatCode="General">
                  <c:v>0.243189022</c:v>
                </c:pt>
                <c:pt idx="7312" formatCode="General">
                  <c:v>0.24324417100000001</c:v>
                </c:pt>
                <c:pt idx="7313" formatCode="General">
                  <c:v>0.243278086</c:v>
                </c:pt>
                <c:pt idx="7314" formatCode="General">
                  <c:v>0.24330347799999999</c:v>
                </c:pt>
                <c:pt idx="7315" formatCode="General">
                  <c:v>0.243333191</c:v>
                </c:pt>
                <c:pt idx="7316" formatCode="General">
                  <c:v>0.24336276900000001</c:v>
                </c:pt>
                <c:pt idx="7317" formatCode="General">
                  <c:v>0.24338921899999999</c:v>
                </c:pt>
                <c:pt idx="7318" formatCode="General">
                  <c:v>0.24342577200000001</c:v>
                </c:pt>
                <c:pt idx="7319" formatCode="General">
                  <c:v>0.24345144599999999</c:v>
                </c:pt>
                <c:pt idx="7320" formatCode="General">
                  <c:v>0.24348761099999999</c:v>
                </c:pt>
                <c:pt idx="7321" formatCode="General">
                  <c:v>0.24356198300000001</c:v>
                </c:pt>
                <c:pt idx="7322" formatCode="General">
                  <c:v>0.24367661800000001</c:v>
                </c:pt>
                <c:pt idx="7323" formatCode="General">
                  <c:v>0.243807316</c:v>
                </c:pt>
                <c:pt idx="7324" formatCode="General">
                  <c:v>0.244002476</c:v>
                </c:pt>
                <c:pt idx="7325" formatCode="General">
                  <c:v>0.24414424600000001</c:v>
                </c:pt>
                <c:pt idx="7326" formatCode="General">
                  <c:v>0.24418684800000001</c:v>
                </c:pt>
                <c:pt idx="7327" formatCode="General">
                  <c:v>0.24421489199999999</c:v>
                </c:pt>
                <c:pt idx="7328" formatCode="General">
                  <c:v>0.244242191</c:v>
                </c:pt>
                <c:pt idx="7329" formatCode="General">
                  <c:v>0.24426747900000001</c:v>
                </c:pt>
                <c:pt idx="7330" formatCode="General">
                  <c:v>0.244288802</c:v>
                </c:pt>
                <c:pt idx="7331" formatCode="General">
                  <c:v>0.24431486399999999</c:v>
                </c:pt>
                <c:pt idx="7332" formatCode="General">
                  <c:v>0.244345531</c:v>
                </c:pt>
                <c:pt idx="7333" formatCode="General">
                  <c:v>0.24437414099999999</c:v>
                </c:pt>
                <c:pt idx="7334" formatCode="General">
                  <c:v>0.244429708</c:v>
                </c:pt>
                <c:pt idx="7335" formatCode="General">
                  <c:v>0.24455128600000001</c:v>
                </c:pt>
                <c:pt idx="7336" formatCode="General">
                  <c:v>0.24467255199999999</c:v>
                </c:pt>
                <c:pt idx="7337" formatCode="General">
                  <c:v>0.24486440400000001</c:v>
                </c:pt>
                <c:pt idx="7338" formatCode="General">
                  <c:v>0.24503329400000001</c:v>
                </c:pt>
                <c:pt idx="7339" formatCode="General">
                  <c:v>0.24510161599999999</c:v>
                </c:pt>
                <c:pt idx="7340" formatCode="General">
                  <c:v>0.245136723</c:v>
                </c:pt>
                <c:pt idx="7341" formatCode="General">
                  <c:v>0.24517183000000001</c:v>
                </c:pt>
                <c:pt idx="7342" formatCode="General">
                  <c:v>0.24519914400000001</c:v>
                </c:pt>
                <c:pt idx="7343" formatCode="General">
                  <c:v>0.24522820100000001</c:v>
                </c:pt>
                <c:pt idx="7344" formatCode="General">
                  <c:v>0.24527597400000001</c:v>
                </c:pt>
                <c:pt idx="7345" formatCode="General">
                  <c:v>0.24530291600000001</c:v>
                </c:pt>
                <c:pt idx="7346" formatCode="General">
                  <c:v>0.24534787199999999</c:v>
                </c:pt>
                <c:pt idx="7347" formatCode="General">
                  <c:v>0.245380297</c:v>
                </c:pt>
                <c:pt idx="7348" formatCode="General">
                  <c:v>0.245428115</c:v>
                </c:pt>
                <c:pt idx="7349" formatCode="General">
                  <c:v>0.24550749399999999</c:v>
                </c:pt>
                <c:pt idx="7350" formatCode="General">
                  <c:v>0.24568447500000001</c:v>
                </c:pt>
                <c:pt idx="7351" formatCode="General">
                  <c:v>0.24581587299999999</c:v>
                </c:pt>
                <c:pt idx="7352" formatCode="General">
                  <c:v>0.24599896399999999</c:v>
                </c:pt>
                <c:pt idx="7353" formatCode="General">
                  <c:v>0.24611102000000001</c:v>
                </c:pt>
                <c:pt idx="7354" formatCode="General">
                  <c:v>0.24617007399999999</c:v>
                </c:pt>
                <c:pt idx="7355" formatCode="General">
                  <c:v>0.24619927999999999</c:v>
                </c:pt>
                <c:pt idx="7356" formatCode="General">
                  <c:v>0.24624016900000001</c:v>
                </c:pt>
                <c:pt idx="7357" formatCode="General">
                  <c:v>0.24628366500000001</c:v>
                </c:pt>
                <c:pt idx="7358" formatCode="General">
                  <c:v>0.24632911399999999</c:v>
                </c:pt>
                <c:pt idx="7359" formatCode="General">
                  <c:v>0.24635943799999999</c:v>
                </c:pt>
                <c:pt idx="7360" formatCode="General">
                  <c:v>0.246409193</c:v>
                </c:pt>
                <c:pt idx="7361" formatCode="General">
                  <c:v>0.24646280700000001</c:v>
                </c:pt>
                <c:pt idx="7362" formatCode="General">
                  <c:v>0.246514916</c:v>
                </c:pt>
                <c:pt idx="7363" formatCode="General">
                  <c:v>0.246650323</c:v>
                </c:pt>
                <c:pt idx="7364" formatCode="General">
                  <c:v>0.24684304000000001</c:v>
                </c:pt>
                <c:pt idx="7365" formatCode="General">
                  <c:v>0.24703909499999999</c:v>
                </c:pt>
                <c:pt idx="7366" formatCode="General">
                  <c:v>0.24718341199999999</c:v>
                </c:pt>
                <c:pt idx="7367" formatCode="General">
                  <c:v>0.24725537</c:v>
                </c:pt>
                <c:pt idx="7368" formatCode="General">
                  <c:v>0.24729889599999999</c:v>
                </c:pt>
                <c:pt idx="7369" formatCode="General">
                  <c:v>0.24734166299999999</c:v>
                </c:pt>
                <c:pt idx="7370" formatCode="General">
                  <c:v>0.24738328200000001</c:v>
                </c:pt>
                <c:pt idx="7371" formatCode="General">
                  <c:v>0.24741318800000001</c:v>
                </c:pt>
                <c:pt idx="7372" formatCode="General">
                  <c:v>0.24745743000000001</c:v>
                </c:pt>
                <c:pt idx="7373" formatCode="General">
                  <c:v>0.247509539</c:v>
                </c:pt>
                <c:pt idx="7374" formatCode="General">
                  <c:v>0.24762946399999999</c:v>
                </c:pt>
                <c:pt idx="7375" formatCode="General">
                  <c:v>0.247808263</c:v>
                </c:pt>
                <c:pt idx="7376" formatCode="General">
                  <c:v>0.24800214200000001</c:v>
                </c:pt>
                <c:pt idx="7377" formatCode="General">
                  <c:v>0.24817034599999999</c:v>
                </c:pt>
                <c:pt idx="7378" formatCode="General">
                  <c:v>0.248272508</c:v>
                </c:pt>
                <c:pt idx="7379" formatCode="General">
                  <c:v>0.24830685599999999</c:v>
                </c:pt>
                <c:pt idx="7380" formatCode="General">
                  <c:v>0.24834300600000001</c:v>
                </c:pt>
                <c:pt idx="7381" formatCode="General">
                  <c:v>0.248374119</c:v>
                </c:pt>
                <c:pt idx="7382" formatCode="General">
                  <c:v>0.248393908</c:v>
                </c:pt>
                <c:pt idx="7383" formatCode="General">
                  <c:v>0.24844592800000001</c:v>
                </c:pt>
                <c:pt idx="7384" formatCode="General">
                  <c:v>0.248533696</c:v>
                </c:pt>
                <c:pt idx="7385" formatCode="General">
                  <c:v>0.24870315200000001</c:v>
                </c:pt>
                <c:pt idx="7386" formatCode="General">
                  <c:v>0.248907134</c:v>
                </c:pt>
                <c:pt idx="7387" formatCode="General">
                  <c:v>0.249094486</c:v>
                </c:pt>
                <c:pt idx="7388" formatCode="General">
                  <c:v>0.24919498000000001</c:v>
                </c:pt>
                <c:pt idx="7389" formatCode="General">
                  <c:v>0.249247417</c:v>
                </c:pt>
                <c:pt idx="7390" formatCode="General">
                  <c:v>0.249290913</c:v>
                </c:pt>
                <c:pt idx="7391" formatCode="General">
                  <c:v>0.24931630499999999</c:v>
                </c:pt>
                <c:pt idx="7392" formatCode="General">
                  <c:v>0.249363258</c:v>
                </c:pt>
                <c:pt idx="7393" formatCode="General">
                  <c:v>0.24942717</c:v>
                </c:pt>
                <c:pt idx="7394" formatCode="General">
                  <c:v>0.24950876799999999</c:v>
                </c:pt>
                <c:pt idx="7395" formatCode="General">
                  <c:v>0.24966813600000001</c:v>
                </c:pt>
                <c:pt idx="7396" formatCode="General">
                  <c:v>0.24987034499999999</c:v>
                </c:pt>
                <c:pt idx="7397" formatCode="General">
                  <c:v>0.25010523200000001</c:v>
                </c:pt>
                <c:pt idx="7398" formatCode="General">
                  <c:v>0.25021359300000001</c:v>
                </c:pt>
                <c:pt idx="7399" formatCode="General">
                  <c:v>0.25029721900000002</c:v>
                </c:pt>
                <c:pt idx="7400" formatCode="General">
                  <c:v>0.25034281600000002</c:v>
                </c:pt>
                <c:pt idx="7401" formatCode="General">
                  <c:v>0.25037929399999997</c:v>
                </c:pt>
                <c:pt idx="7402" formatCode="General">
                  <c:v>0.25046119100000003</c:v>
                </c:pt>
                <c:pt idx="7403" formatCode="General">
                  <c:v>0.25068411200000001</c:v>
                </c:pt>
                <c:pt idx="7404" formatCode="General">
                  <c:v>0.25089091099999999</c:v>
                </c:pt>
                <c:pt idx="7405" formatCode="General">
                  <c:v>0.251066118</c:v>
                </c:pt>
                <c:pt idx="7406" formatCode="General">
                  <c:v>0.25115928100000001</c:v>
                </c:pt>
                <c:pt idx="7407" formatCode="General">
                  <c:v>0.251210392</c:v>
                </c:pt>
                <c:pt idx="7408" formatCode="General">
                  <c:v>0.251259446</c:v>
                </c:pt>
                <c:pt idx="7409" formatCode="General">
                  <c:v>0.251324147</c:v>
                </c:pt>
                <c:pt idx="7410" formatCode="General">
                  <c:v>0.25137350000000003</c:v>
                </c:pt>
                <c:pt idx="7411" formatCode="General">
                  <c:v>0.25143596499999998</c:v>
                </c:pt>
                <c:pt idx="7412" formatCode="General">
                  <c:v>0.25146874800000002</c:v>
                </c:pt>
                <c:pt idx="7413" formatCode="General">
                  <c:v>0.25168579800000002</c:v>
                </c:pt>
                <c:pt idx="7414" formatCode="General">
                  <c:v>0.25196051600000002</c:v>
                </c:pt>
                <c:pt idx="7415" formatCode="General">
                  <c:v>0.25214713799999999</c:v>
                </c:pt>
                <c:pt idx="7416" formatCode="General">
                  <c:v>0.25225541000000001</c:v>
                </c:pt>
                <c:pt idx="7417" formatCode="General">
                  <c:v>0.252323568</c:v>
                </c:pt>
                <c:pt idx="7418" formatCode="General">
                  <c:v>0.25235498000000001</c:v>
                </c:pt>
                <c:pt idx="7419" formatCode="General">
                  <c:v>0.252399504</c:v>
                </c:pt>
                <c:pt idx="7420" formatCode="General">
                  <c:v>0.25244432700000002</c:v>
                </c:pt>
                <c:pt idx="7421" formatCode="General">
                  <c:v>0.252471626</c:v>
                </c:pt>
                <c:pt idx="7422" formatCode="General">
                  <c:v>0.252545625</c:v>
                </c:pt>
                <c:pt idx="7423" formatCode="General">
                  <c:v>0.25268104699999999</c:v>
                </c:pt>
                <c:pt idx="7424" formatCode="General">
                  <c:v>0.25295284400000001</c:v>
                </c:pt>
                <c:pt idx="7425" formatCode="General">
                  <c:v>0.25315728799999998</c:v>
                </c:pt>
                <c:pt idx="7426" formatCode="General">
                  <c:v>0.25325635099999999</c:v>
                </c:pt>
                <c:pt idx="7427" formatCode="General">
                  <c:v>0.25333282400000001</c:v>
                </c:pt>
                <c:pt idx="7428" formatCode="General">
                  <c:v>0.253385633</c:v>
                </c:pt>
                <c:pt idx="7429" formatCode="General">
                  <c:v>0.25344791999999999</c:v>
                </c:pt>
                <c:pt idx="7430" formatCode="General">
                  <c:v>0.25349584200000003</c:v>
                </c:pt>
                <c:pt idx="7431" formatCode="General">
                  <c:v>0.253530651</c:v>
                </c:pt>
                <c:pt idx="7432" formatCode="General">
                  <c:v>0.25358828900000002</c:v>
                </c:pt>
                <c:pt idx="7433" formatCode="General">
                  <c:v>0.25369039199999999</c:v>
                </c:pt>
                <c:pt idx="7434" formatCode="General">
                  <c:v>0.25383535000000002</c:v>
                </c:pt>
                <c:pt idx="7435" formatCode="General">
                  <c:v>0.25396794099999997</c:v>
                </c:pt>
                <c:pt idx="7436" formatCode="General">
                  <c:v>0.25416836100000001</c:v>
                </c:pt>
                <c:pt idx="7437" formatCode="General">
                  <c:v>0.254369766</c:v>
                </c:pt>
                <c:pt idx="7438" formatCode="General">
                  <c:v>0.25447845499999999</c:v>
                </c:pt>
                <c:pt idx="7439" formatCode="General">
                  <c:v>0.25451517099999998</c:v>
                </c:pt>
                <c:pt idx="7440" formatCode="General">
                  <c:v>0.25456789099999999</c:v>
                </c:pt>
                <c:pt idx="7441" formatCode="General">
                  <c:v>0.25461995599999998</c:v>
                </c:pt>
                <c:pt idx="7442" formatCode="General">
                  <c:v>0.254681557</c:v>
                </c:pt>
                <c:pt idx="7443" formatCode="General">
                  <c:v>0.25474023800000001</c:v>
                </c:pt>
                <c:pt idx="7444" formatCode="General">
                  <c:v>0.25481891600000001</c:v>
                </c:pt>
                <c:pt idx="7445" formatCode="General">
                  <c:v>0.25500050200000002</c:v>
                </c:pt>
                <c:pt idx="7446" formatCode="General">
                  <c:v>0.255202651</c:v>
                </c:pt>
                <c:pt idx="7447" formatCode="General">
                  <c:v>0.25537452100000002</c:v>
                </c:pt>
                <c:pt idx="7448" formatCode="General">
                  <c:v>0.255464882</c:v>
                </c:pt>
                <c:pt idx="7449" formatCode="General">
                  <c:v>0.25550427999999997</c:v>
                </c:pt>
                <c:pt idx="7450" formatCode="General">
                  <c:v>0.255560964</c:v>
                </c:pt>
                <c:pt idx="7451" formatCode="General">
                  <c:v>0.255625188</c:v>
                </c:pt>
                <c:pt idx="7452" formatCode="General">
                  <c:v>0.25567758099999999</c:v>
                </c:pt>
                <c:pt idx="7453" formatCode="General">
                  <c:v>0.25575012000000003</c:v>
                </c:pt>
                <c:pt idx="7454" formatCode="General">
                  <c:v>0.255839914</c:v>
                </c:pt>
                <c:pt idx="7455" formatCode="General">
                  <c:v>0.25603056000000002</c:v>
                </c:pt>
                <c:pt idx="7456" formatCode="General">
                  <c:v>0.25623533100000001</c:v>
                </c:pt>
                <c:pt idx="7457" formatCode="General">
                  <c:v>0.25640153900000001</c:v>
                </c:pt>
                <c:pt idx="7458" formatCode="General">
                  <c:v>0.256492198</c:v>
                </c:pt>
                <c:pt idx="7459" formatCode="General">
                  <c:v>0.25655156400000001</c:v>
                </c:pt>
                <c:pt idx="7460" formatCode="General">
                  <c:v>0.256610483</c:v>
                </c:pt>
                <c:pt idx="7461" formatCode="General">
                  <c:v>0.25668764100000002</c:v>
                </c:pt>
                <c:pt idx="7462" formatCode="General">
                  <c:v>0.25674352</c:v>
                </c:pt>
                <c:pt idx="7463" formatCode="General">
                  <c:v>0.256801367</c:v>
                </c:pt>
                <c:pt idx="7464" formatCode="General">
                  <c:v>0.25684011000000001</c:v>
                </c:pt>
                <c:pt idx="7465" formatCode="General">
                  <c:v>0.25691139699999999</c:v>
                </c:pt>
                <c:pt idx="7466" formatCode="General">
                  <c:v>0.25700938699999998</c:v>
                </c:pt>
                <c:pt idx="7467" formatCode="General">
                  <c:v>0.25711259199999997</c:v>
                </c:pt>
                <c:pt idx="7468" formatCode="General">
                  <c:v>0.25724944500000002</c:v>
                </c:pt>
                <c:pt idx="7469" formatCode="General">
                  <c:v>0.25740191299999998</c:v>
                </c:pt>
                <c:pt idx="7470" formatCode="General">
                  <c:v>0.25754752800000003</c:v>
                </c:pt>
                <c:pt idx="7471" formatCode="General">
                  <c:v>0.25772067900000001</c:v>
                </c:pt>
                <c:pt idx="7472" formatCode="General">
                  <c:v>0.25780278400000001</c:v>
                </c:pt>
                <c:pt idx="7473" formatCode="General">
                  <c:v>0.25785049799999998</c:v>
                </c:pt>
                <c:pt idx="7474" formatCode="General">
                  <c:v>0.25789812200000001</c:v>
                </c:pt>
                <c:pt idx="7475" formatCode="General">
                  <c:v>0.25794857700000001</c:v>
                </c:pt>
                <c:pt idx="7476" formatCode="General">
                  <c:v>0.25797221100000001</c:v>
                </c:pt>
                <c:pt idx="7477" formatCode="General">
                  <c:v>0.25802382800000001</c:v>
                </c:pt>
                <c:pt idx="7478" formatCode="General">
                  <c:v>0.258074731</c:v>
                </c:pt>
                <c:pt idx="7479" formatCode="General">
                  <c:v>0.25812852400000003</c:v>
                </c:pt>
                <c:pt idx="7480" formatCode="General">
                  <c:v>0.25817596900000001</c:v>
                </c:pt>
                <c:pt idx="7481" formatCode="General">
                  <c:v>0.25824281599999999</c:v>
                </c:pt>
                <c:pt idx="7482" formatCode="General">
                  <c:v>0.25828665499999998</c:v>
                </c:pt>
                <c:pt idx="7483" formatCode="General">
                  <c:v>0.25832206000000002</c:v>
                </c:pt>
                <c:pt idx="7484" formatCode="General">
                  <c:v>0.25837355899999997</c:v>
                </c:pt>
                <c:pt idx="7485" formatCode="General">
                  <c:v>0.25845223699999997</c:v>
                </c:pt>
                <c:pt idx="7486" formatCode="General">
                  <c:v>0.25856632000000002</c:v>
                </c:pt>
                <c:pt idx="7487" formatCode="General">
                  <c:v>0.25870686799999998</c:v>
                </c:pt>
                <c:pt idx="7488" formatCode="General">
                  <c:v>0.25893238200000002</c:v>
                </c:pt>
                <c:pt idx="7489" formatCode="General">
                  <c:v>0.25911685800000001</c:v>
                </c:pt>
                <c:pt idx="7490" formatCode="General">
                  <c:v>0.25919789100000001</c:v>
                </c:pt>
                <c:pt idx="7491" formatCode="General">
                  <c:v>0.25925535</c:v>
                </c:pt>
                <c:pt idx="7492" formatCode="General">
                  <c:v>0.25930818900000002</c:v>
                </c:pt>
                <c:pt idx="7493" formatCode="General">
                  <c:v>0.25935751200000001</c:v>
                </c:pt>
                <c:pt idx="7494" formatCode="General">
                  <c:v>0.25940138099999999</c:v>
                </c:pt>
                <c:pt idx="7495" formatCode="General">
                  <c:v>0.25944715699999998</c:v>
                </c:pt>
                <c:pt idx="7496" formatCode="General">
                  <c:v>0.25948736100000003</c:v>
                </c:pt>
                <c:pt idx="7497" formatCode="General">
                  <c:v>0.25953218300000003</c:v>
                </c:pt>
                <c:pt idx="7498" formatCode="General">
                  <c:v>0.25959682499999998</c:v>
                </c:pt>
                <c:pt idx="7499" formatCode="General">
                  <c:v>0.25964167700000002</c:v>
                </c:pt>
                <c:pt idx="7500" formatCode="General">
                  <c:v>0.25970268200000002</c:v>
                </c:pt>
                <c:pt idx="7501" formatCode="General">
                  <c:v>0.25978279100000001</c:v>
                </c:pt>
                <c:pt idx="7502" formatCode="General">
                  <c:v>0.259895027</c:v>
                </c:pt>
                <c:pt idx="7503" formatCode="General">
                  <c:v>0.26003947900000002</c:v>
                </c:pt>
                <c:pt idx="7504" formatCode="General">
                  <c:v>0.26018872900000001</c:v>
                </c:pt>
                <c:pt idx="7505" formatCode="General">
                  <c:v>0.26032713099999999</c:v>
                </c:pt>
                <c:pt idx="7506" formatCode="General">
                  <c:v>0.260440171</c:v>
                </c:pt>
                <c:pt idx="7507" formatCode="General">
                  <c:v>0.26052129299999999</c:v>
                </c:pt>
                <c:pt idx="7508" formatCode="General">
                  <c:v>0.26056870799999998</c:v>
                </c:pt>
                <c:pt idx="7509" formatCode="General">
                  <c:v>0.26061266700000002</c:v>
                </c:pt>
                <c:pt idx="7510" formatCode="General">
                  <c:v>0.26065197600000001</c:v>
                </c:pt>
                <c:pt idx="7511" formatCode="General">
                  <c:v>0.26069584499999998</c:v>
                </c:pt>
                <c:pt idx="7512" formatCode="General">
                  <c:v>0.26074034000000001</c:v>
                </c:pt>
                <c:pt idx="7513" formatCode="General">
                  <c:v>0.26078394100000002</c:v>
                </c:pt>
                <c:pt idx="7514" formatCode="General">
                  <c:v>0.260825843</c:v>
                </c:pt>
                <c:pt idx="7515" formatCode="General">
                  <c:v>0.26086953299999999</c:v>
                </c:pt>
                <c:pt idx="7516" formatCode="General">
                  <c:v>0.26091062999999998</c:v>
                </c:pt>
                <c:pt idx="7517" formatCode="General">
                  <c:v>0.26095831400000002</c:v>
                </c:pt>
                <c:pt idx="7518" formatCode="General">
                  <c:v>0.261017889</c:v>
                </c:pt>
                <c:pt idx="7519" formatCode="General">
                  <c:v>0.261111498</c:v>
                </c:pt>
                <c:pt idx="7520" formatCode="General">
                  <c:v>0.261307448</c:v>
                </c:pt>
                <c:pt idx="7521" formatCode="General">
                  <c:v>0.261521369</c:v>
                </c:pt>
                <c:pt idx="7522" formatCode="General">
                  <c:v>0.26165702899999999</c:v>
                </c:pt>
                <c:pt idx="7523" formatCode="General">
                  <c:v>0.26175928100000001</c:v>
                </c:pt>
                <c:pt idx="7524" formatCode="General">
                  <c:v>0.26183188000000002</c:v>
                </c:pt>
                <c:pt idx="7525" formatCode="General">
                  <c:v>0.26188534499999999</c:v>
                </c:pt>
                <c:pt idx="7526" formatCode="General">
                  <c:v>0.26193451899999998</c:v>
                </c:pt>
                <c:pt idx="7527" formatCode="General">
                  <c:v>0.26197674900000001</c:v>
                </c:pt>
                <c:pt idx="7528" formatCode="General">
                  <c:v>0.26204061499999998</c:v>
                </c:pt>
                <c:pt idx="7529" formatCode="General">
                  <c:v>0.26208409700000002</c:v>
                </c:pt>
                <c:pt idx="7530" formatCode="General">
                  <c:v>0.26212525399999997</c:v>
                </c:pt>
                <c:pt idx="7531" formatCode="General">
                  <c:v>0.26216998699999999</c:v>
                </c:pt>
                <c:pt idx="7532" formatCode="General">
                  <c:v>0.262216538</c:v>
                </c:pt>
                <c:pt idx="7533" formatCode="General">
                  <c:v>0.26226031799999999</c:v>
                </c:pt>
                <c:pt idx="7534" formatCode="General">
                  <c:v>0.26230269699999997</c:v>
                </c:pt>
                <c:pt idx="7535" formatCode="General">
                  <c:v>0.26237025899999999</c:v>
                </c:pt>
                <c:pt idx="7536" formatCode="General">
                  <c:v>0.26242211500000001</c:v>
                </c:pt>
                <c:pt idx="7537" formatCode="General">
                  <c:v>0.26250591899999998</c:v>
                </c:pt>
                <c:pt idx="7538" formatCode="General">
                  <c:v>0.26268592499999999</c:v>
                </c:pt>
                <c:pt idx="7539" formatCode="General">
                  <c:v>0.262826055</c:v>
                </c:pt>
                <c:pt idx="7540" formatCode="General">
                  <c:v>0.262968808</c:v>
                </c:pt>
                <c:pt idx="7541" formatCode="General">
                  <c:v>0.26309516999999999</c:v>
                </c:pt>
                <c:pt idx="7542" formatCode="General">
                  <c:v>0.26318699099999998</c:v>
                </c:pt>
                <c:pt idx="7543" formatCode="General">
                  <c:v>0.26326787499999998</c:v>
                </c:pt>
                <c:pt idx="7544" formatCode="General">
                  <c:v>0.26330608100000003</c:v>
                </c:pt>
                <c:pt idx="7545" formatCode="General">
                  <c:v>0.26335596999999999</c:v>
                </c:pt>
                <c:pt idx="7546" formatCode="General">
                  <c:v>0.26339224</c:v>
                </c:pt>
                <c:pt idx="7547" formatCode="General">
                  <c:v>0.26343026800000002</c:v>
                </c:pt>
                <c:pt idx="7548" formatCode="General">
                  <c:v>0.26348200399999999</c:v>
                </c:pt>
                <c:pt idx="7549" formatCode="General">
                  <c:v>0.26352816800000001</c:v>
                </c:pt>
                <c:pt idx="7550" formatCode="General">
                  <c:v>0.26356118899999997</c:v>
                </c:pt>
                <c:pt idx="7551" formatCode="General">
                  <c:v>0.26360121399999997</c:v>
                </c:pt>
                <c:pt idx="7552" formatCode="General">
                  <c:v>0.263656259</c:v>
                </c:pt>
                <c:pt idx="7553" formatCode="General">
                  <c:v>0.263748229</c:v>
                </c:pt>
                <c:pt idx="7554" formatCode="General">
                  <c:v>0.263944864</c:v>
                </c:pt>
                <c:pt idx="7555" formatCode="General">
                  <c:v>0.26414939799999998</c:v>
                </c:pt>
                <c:pt idx="7556" formatCode="General">
                  <c:v>0.26427128900000002</c:v>
                </c:pt>
                <c:pt idx="7557" formatCode="General">
                  <c:v>0.26438370300000003</c:v>
                </c:pt>
                <c:pt idx="7558" formatCode="General">
                  <c:v>0.26443898700000001</c:v>
                </c:pt>
                <c:pt idx="7559" formatCode="General">
                  <c:v>0.26446908699999999</c:v>
                </c:pt>
                <c:pt idx="7560" formatCode="General">
                  <c:v>0.26451441599999997</c:v>
                </c:pt>
                <c:pt idx="7561" formatCode="General">
                  <c:v>0.26456570600000001</c:v>
                </c:pt>
                <c:pt idx="7562" formatCode="General">
                  <c:v>0.26459586600000001</c:v>
                </c:pt>
                <c:pt idx="7563" formatCode="General">
                  <c:v>0.26463210599999998</c:v>
                </c:pt>
                <c:pt idx="7564" formatCode="General">
                  <c:v>0.26468530299999998</c:v>
                </c:pt>
                <c:pt idx="7565" formatCode="General">
                  <c:v>0.26472797999999997</c:v>
                </c:pt>
                <c:pt idx="7566" formatCode="General">
                  <c:v>0.26480680699999998</c:v>
                </c:pt>
                <c:pt idx="7567" formatCode="General">
                  <c:v>0.26504948699999997</c:v>
                </c:pt>
                <c:pt idx="7568" formatCode="General">
                  <c:v>0.26524898400000002</c:v>
                </c:pt>
                <c:pt idx="7569" formatCode="General">
                  <c:v>0.26542985400000002</c:v>
                </c:pt>
                <c:pt idx="7570" formatCode="General">
                  <c:v>0.26548409499999998</c:v>
                </c:pt>
                <c:pt idx="7571" formatCode="General">
                  <c:v>0.26550775799999998</c:v>
                </c:pt>
                <c:pt idx="7572" formatCode="General">
                  <c:v>0.26554799099999998</c:v>
                </c:pt>
                <c:pt idx="7573" formatCode="General">
                  <c:v>0.26558584000000002</c:v>
                </c:pt>
                <c:pt idx="7574" formatCode="General">
                  <c:v>0.26561507600000001</c:v>
                </c:pt>
                <c:pt idx="7575" formatCode="General">
                  <c:v>0.26566302800000002</c:v>
                </c:pt>
                <c:pt idx="7576" formatCode="General">
                  <c:v>0.26577639600000003</c:v>
                </c:pt>
                <c:pt idx="7577" formatCode="General">
                  <c:v>0.26602536399999999</c:v>
                </c:pt>
                <c:pt idx="7578" formatCode="General">
                  <c:v>0.26621299999999998</c:v>
                </c:pt>
                <c:pt idx="7579" formatCode="General">
                  <c:v>0.26633530900000002</c:v>
                </c:pt>
                <c:pt idx="7580" formatCode="General">
                  <c:v>0.266368359</c:v>
                </c:pt>
                <c:pt idx="7581" formatCode="General">
                  <c:v>0.266403377</c:v>
                </c:pt>
                <c:pt idx="7582" formatCode="General">
                  <c:v>0.266439855</c:v>
                </c:pt>
                <c:pt idx="7583" formatCode="General">
                  <c:v>0.26647868800000002</c:v>
                </c:pt>
                <c:pt idx="7584" formatCode="General">
                  <c:v>0.26652330200000002</c:v>
                </c:pt>
                <c:pt idx="7585" formatCode="General">
                  <c:v>0.26658654199999998</c:v>
                </c:pt>
                <c:pt idx="7586" formatCode="General">
                  <c:v>0.26672551</c:v>
                </c:pt>
                <c:pt idx="7587" formatCode="General">
                  <c:v>0.266917825</c:v>
                </c:pt>
                <c:pt idx="7588" formatCode="General">
                  <c:v>0.26711264299999998</c:v>
                </c:pt>
                <c:pt idx="7589" formatCode="General">
                  <c:v>0.26724642500000001</c:v>
                </c:pt>
                <c:pt idx="7590" formatCode="General">
                  <c:v>0.26730200599999998</c:v>
                </c:pt>
                <c:pt idx="7591" formatCode="General">
                  <c:v>0.26733711399999999</c:v>
                </c:pt>
                <c:pt idx="7592" formatCode="General">
                  <c:v>0.267393351</c:v>
                </c:pt>
                <c:pt idx="7593" formatCode="General">
                  <c:v>0.267446458</c:v>
                </c:pt>
                <c:pt idx="7594" formatCode="General">
                  <c:v>0.26750102599999998</c:v>
                </c:pt>
                <c:pt idx="7595" formatCode="General">
                  <c:v>0.26753503099999998</c:v>
                </c:pt>
                <c:pt idx="7596" formatCode="General">
                  <c:v>0.26759588699999998</c:v>
                </c:pt>
                <c:pt idx="7597" formatCode="General">
                  <c:v>0.267706424</c:v>
                </c:pt>
                <c:pt idx="7598" formatCode="General">
                  <c:v>0.26796492900000002</c:v>
                </c:pt>
                <c:pt idx="7599" formatCode="General">
                  <c:v>0.26822778600000002</c:v>
                </c:pt>
                <c:pt idx="7600" formatCode="General">
                  <c:v>0.268345952</c:v>
                </c:pt>
                <c:pt idx="7601" formatCode="General">
                  <c:v>0.26841786499999998</c:v>
                </c:pt>
                <c:pt idx="7602" formatCode="General">
                  <c:v>0.26845955799999999</c:v>
                </c:pt>
                <c:pt idx="7603" formatCode="General">
                  <c:v>0.26851201099999999</c:v>
                </c:pt>
                <c:pt idx="7604" formatCode="General">
                  <c:v>0.26856920099999998</c:v>
                </c:pt>
                <c:pt idx="7605" formatCode="General">
                  <c:v>0.26860705000000001</c:v>
                </c:pt>
                <c:pt idx="7606" formatCode="General">
                  <c:v>0.26866272099999999</c:v>
                </c:pt>
                <c:pt idx="7607" formatCode="General">
                  <c:v>0.26874160800000002</c:v>
                </c:pt>
                <c:pt idx="7608" formatCode="General">
                  <c:v>0.26892408699999998</c:v>
                </c:pt>
                <c:pt idx="7609" formatCode="General">
                  <c:v>0.269196302</c:v>
                </c:pt>
                <c:pt idx="7610" formatCode="General">
                  <c:v>0.269408494</c:v>
                </c:pt>
                <c:pt idx="7611" formatCode="General">
                  <c:v>0.26946651900000002</c:v>
                </c:pt>
                <c:pt idx="7612" formatCode="General">
                  <c:v>0.26953247200000002</c:v>
                </c:pt>
                <c:pt idx="7613" formatCode="General">
                  <c:v>0.26958018500000003</c:v>
                </c:pt>
                <c:pt idx="7614" formatCode="General">
                  <c:v>0.26962703500000001</c:v>
                </c:pt>
                <c:pt idx="7615" formatCode="General">
                  <c:v>0.26967382400000001</c:v>
                </c:pt>
                <c:pt idx="7616" formatCode="General">
                  <c:v>0.26974245899999999</c:v>
                </c:pt>
                <c:pt idx="7617" formatCode="General">
                  <c:v>0.26981648800000002</c:v>
                </c:pt>
                <c:pt idx="7618" formatCode="General">
                  <c:v>0.26999303699999999</c:v>
                </c:pt>
                <c:pt idx="7619" formatCode="General">
                  <c:v>0.27024862199999999</c:v>
                </c:pt>
                <c:pt idx="7620" formatCode="General">
                  <c:v>0.27047514900000003</c:v>
                </c:pt>
                <c:pt idx="7621" formatCode="General">
                  <c:v>0.27057489800000001</c:v>
                </c:pt>
                <c:pt idx="7622" formatCode="General">
                  <c:v>0.27062064400000002</c:v>
                </c:pt>
                <c:pt idx="7623" formatCode="General">
                  <c:v>0.270664126</c:v>
                </c:pt>
                <c:pt idx="7624" formatCode="General">
                  <c:v>0.27069404699999999</c:v>
                </c:pt>
                <c:pt idx="7625" formatCode="General">
                  <c:v>0.27073946599999998</c:v>
                </c:pt>
                <c:pt idx="7626" formatCode="General">
                  <c:v>0.27080497100000001</c:v>
                </c:pt>
                <c:pt idx="7627" formatCode="General">
                  <c:v>0.27088373900000001</c:v>
                </c:pt>
                <c:pt idx="7628" formatCode="General">
                  <c:v>0.27099320300000002</c:v>
                </c:pt>
                <c:pt idx="7629" formatCode="General">
                  <c:v>0.27123847600000001</c:v>
                </c:pt>
                <c:pt idx="7630" formatCode="General">
                  <c:v>0.27156808999999998</c:v>
                </c:pt>
                <c:pt idx="7631" formatCode="General">
                  <c:v>0.27166464899999998</c:v>
                </c:pt>
                <c:pt idx="7632" formatCode="General">
                  <c:v>0.271718442</c:v>
                </c:pt>
                <c:pt idx="7633" formatCode="General">
                  <c:v>0.27177393399999999</c:v>
                </c:pt>
                <c:pt idx="7634" formatCode="General">
                  <c:v>0.271804512</c:v>
                </c:pt>
                <c:pt idx="7635" formatCode="General">
                  <c:v>0.271873951</c:v>
                </c:pt>
                <c:pt idx="7636" formatCode="General">
                  <c:v>0.27198839200000002</c:v>
                </c:pt>
                <c:pt idx="7637" formatCode="General">
                  <c:v>0.27226546400000001</c:v>
                </c:pt>
                <c:pt idx="7638" formatCode="General">
                  <c:v>0.27259165000000002</c:v>
                </c:pt>
                <c:pt idx="7639" formatCode="General">
                  <c:v>0.27274629500000003</c:v>
                </c:pt>
                <c:pt idx="7640" formatCode="General">
                  <c:v>0.27280113099999997</c:v>
                </c:pt>
                <c:pt idx="7641" formatCode="General">
                  <c:v>0.27287381900000002</c:v>
                </c:pt>
                <c:pt idx="7642" formatCode="General">
                  <c:v>0.27294841399999997</c:v>
                </c:pt>
                <c:pt idx="7643" formatCode="General">
                  <c:v>0.273072392</c:v>
                </c:pt>
                <c:pt idx="7644" formatCode="General">
                  <c:v>0.27317398799999998</c:v>
                </c:pt>
                <c:pt idx="7645" formatCode="General">
                  <c:v>0.27341628099999998</c:v>
                </c:pt>
                <c:pt idx="7646" formatCode="General">
                  <c:v>0.27369710800000002</c:v>
                </c:pt>
                <c:pt idx="7647" formatCode="General">
                  <c:v>0.27390378700000001</c:v>
                </c:pt>
                <c:pt idx="7648" formatCode="General">
                  <c:v>0.27401092599999999</c:v>
                </c:pt>
                <c:pt idx="7649" formatCode="General">
                  <c:v>0.27408021700000001</c:v>
                </c:pt>
                <c:pt idx="7650" formatCode="General">
                  <c:v>0.27415224900000001</c:v>
                </c:pt>
                <c:pt idx="7651" formatCode="General">
                  <c:v>0.27423888400000002</c:v>
                </c:pt>
                <c:pt idx="7652" formatCode="General">
                  <c:v>0.27433028799999998</c:v>
                </c:pt>
                <c:pt idx="7653" formatCode="General">
                  <c:v>0.27439823699999999</c:v>
                </c:pt>
                <c:pt idx="7654" formatCode="General">
                  <c:v>0.27446779599999999</c:v>
                </c:pt>
                <c:pt idx="7655" formatCode="General">
                  <c:v>0.27455392499999998</c:v>
                </c:pt>
                <c:pt idx="7656" formatCode="General">
                  <c:v>0.27474618000000001</c:v>
                </c:pt>
                <c:pt idx="7657" formatCode="General">
                  <c:v>0.27509617800000002</c:v>
                </c:pt>
                <c:pt idx="7658" formatCode="General">
                  <c:v>0.27534934900000002</c:v>
                </c:pt>
                <c:pt idx="7659" formatCode="General">
                  <c:v>0.27542987499999999</c:v>
                </c:pt>
                <c:pt idx="7660" formatCode="General">
                  <c:v>0.27549880700000001</c:v>
                </c:pt>
                <c:pt idx="7661" formatCode="General">
                  <c:v>0.275567114</c:v>
                </c:pt>
                <c:pt idx="7662" formatCode="General">
                  <c:v>0.27563577900000003</c:v>
                </c:pt>
                <c:pt idx="7663" formatCode="General">
                  <c:v>0.27567797900000002</c:v>
                </c:pt>
                <c:pt idx="7664" formatCode="General">
                  <c:v>0.27576240899999999</c:v>
                </c:pt>
                <c:pt idx="7665" formatCode="General">
                  <c:v>0.27582609699999999</c:v>
                </c:pt>
                <c:pt idx="7666" formatCode="General">
                  <c:v>0.27591341699999999</c:v>
                </c:pt>
                <c:pt idx="7667" formatCode="General">
                  <c:v>0.27598419800000001</c:v>
                </c:pt>
                <c:pt idx="7668" formatCode="General">
                  <c:v>0.27610403300000003</c:v>
                </c:pt>
                <c:pt idx="7669" formatCode="General">
                  <c:v>0.27624803799999997</c:v>
                </c:pt>
                <c:pt idx="7670" formatCode="General">
                  <c:v>0.27651688499999999</c:v>
                </c:pt>
                <c:pt idx="7671" formatCode="General">
                  <c:v>0.27678176799999998</c:v>
                </c:pt>
                <c:pt idx="7672" formatCode="General">
                  <c:v>0.27699461600000003</c:v>
                </c:pt>
                <c:pt idx="7673" formatCode="General">
                  <c:v>0.27707117799999997</c:v>
                </c:pt>
                <c:pt idx="7674" formatCode="General">
                  <c:v>0.27713701099999999</c:v>
                </c:pt>
                <c:pt idx="7675" formatCode="General">
                  <c:v>0.27719891099999999</c:v>
                </c:pt>
                <c:pt idx="7676" formatCode="General">
                  <c:v>0.27728578399999998</c:v>
                </c:pt>
                <c:pt idx="7677" formatCode="General">
                  <c:v>0.27736020099999997</c:v>
                </c:pt>
                <c:pt idx="7678" formatCode="General">
                  <c:v>0.27743169699999998</c:v>
                </c:pt>
                <c:pt idx="7679" formatCode="General">
                  <c:v>0.27750656000000001</c:v>
                </c:pt>
                <c:pt idx="7680" formatCode="General">
                  <c:v>0.277590901</c:v>
                </c:pt>
                <c:pt idx="7681" formatCode="General">
                  <c:v>0.27767711899999997</c:v>
                </c:pt>
                <c:pt idx="7682" formatCode="General">
                  <c:v>0.27781525299999998</c:v>
                </c:pt>
                <c:pt idx="7683" formatCode="General">
                  <c:v>0.27807688699999999</c:v>
                </c:pt>
                <c:pt idx="7684" formatCode="General">
                  <c:v>0.27830317599999999</c:v>
                </c:pt>
                <c:pt idx="7685" formatCode="General">
                  <c:v>0.27842918</c:v>
                </c:pt>
                <c:pt idx="7686" formatCode="General">
                  <c:v>0.27852979300000003</c:v>
                </c:pt>
                <c:pt idx="7687" formatCode="General">
                  <c:v>0.27859741399999999</c:v>
                </c:pt>
                <c:pt idx="7688" formatCode="General">
                  <c:v>0.27867540699999999</c:v>
                </c:pt>
                <c:pt idx="7689" formatCode="General">
                  <c:v>0.27874499600000002</c:v>
                </c:pt>
                <c:pt idx="7690" formatCode="General">
                  <c:v>0.278831571</c:v>
                </c:pt>
                <c:pt idx="7691" formatCode="General">
                  <c:v>0.27889576599999999</c:v>
                </c:pt>
                <c:pt idx="7692" formatCode="General">
                  <c:v>0.27896100299999999</c:v>
                </c:pt>
                <c:pt idx="7693" formatCode="General">
                  <c:v>0.27902749199999999</c:v>
                </c:pt>
                <c:pt idx="7694" formatCode="General">
                  <c:v>0.27907475799999998</c:v>
                </c:pt>
                <c:pt idx="7695" formatCode="General">
                  <c:v>0.27914431699999998</c:v>
                </c:pt>
                <c:pt idx="7696" formatCode="General">
                  <c:v>0.27921876299999998</c:v>
                </c:pt>
                <c:pt idx="7697" formatCode="General">
                  <c:v>0.27928554999999999</c:v>
                </c:pt>
                <c:pt idx="7698" formatCode="General">
                  <c:v>0.27943652899999999</c:v>
                </c:pt>
                <c:pt idx="7699" formatCode="General">
                  <c:v>0.27964931700000001</c:v>
                </c:pt>
                <c:pt idx="7700" formatCode="General">
                  <c:v>0.279803723</c:v>
                </c:pt>
                <c:pt idx="7701" formatCode="General">
                  <c:v>0.279943526</c:v>
                </c:pt>
                <c:pt idx="7702" formatCode="General">
                  <c:v>0.28004950299999998</c:v>
                </c:pt>
                <c:pt idx="7703" formatCode="General">
                  <c:v>0.28013533400000001</c:v>
                </c:pt>
                <c:pt idx="7704" formatCode="General">
                  <c:v>0.280222148</c:v>
                </c:pt>
                <c:pt idx="7705" formatCode="General">
                  <c:v>0.28029409100000002</c:v>
                </c:pt>
                <c:pt idx="7706" formatCode="General">
                  <c:v>0.28034940400000002</c:v>
                </c:pt>
                <c:pt idx="7707" formatCode="General">
                  <c:v>0.28039956100000002</c:v>
                </c:pt>
                <c:pt idx="7708" formatCode="General">
                  <c:v>0.28044849599999999</c:v>
                </c:pt>
                <c:pt idx="7709" formatCode="General">
                  <c:v>0.28050470399999999</c:v>
                </c:pt>
                <c:pt idx="7710" formatCode="General">
                  <c:v>0.28055354999999998</c:v>
                </c:pt>
                <c:pt idx="7711" formatCode="General">
                  <c:v>0.28062734</c:v>
                </c:pt>
                <c:pt idx="7712" formatCode="General">
                  <c:v>0.28069850800000001</c:v>
                </c:pt>
                <c:pt idx="7713" formatCode="General">
                  <c:v>0.28076201699999997</c:v>
                </c:pt>
                <c:pt idx="7714" formatCode="General">
                  <c:v>0.28082624099999998</c:v>
                </c:pt>
                <c:pt idx="7715" formatCode="General">
                  <c:v>0.28087368600000001</c:v>
                </c:pt>
                <c:pt idx="7716" formatCode="General">
                  <c:v>0.28099057100000002</c:v>
                </c:pt>
                <c:pt idx="7717" formatCode="General">
                  <c:v>0.28117009999999998</c:v>
                </c:pt>
                <c:pt idx="7718" formatCode="General">
                  <c:v>0.28138580899999999</c:v>
                </c:pt>
                <c:pt idx="7719" formatCode="General">
                  <c:v>0.28151595600000001</c:v>
                </c:pt>
                <c:pt idx="7720" formatCode="General">
                  <c:v>0.28167617299999997</c:v>
                </c:pt>
                <c:pt idx="7721" formatCode="General">
                  <c:v>0.281776309</c:v>
                </c:pt>
                <c:pt idx="7722" formatCode="General">
                  <c:v>0.28184622500000001</c:v>
                </c:pt>
                <c:pt idx="7723" formatCode="General">
                  <c:v>0.28188625</c:v>
                </c:pt>
                <c:pt idx="7724" formatCode="General">
                  <c:v>0.281950802</c:v>
                </c:pt>
                <c:pt idx="7725" formatCode="General">
                  <c:v>0.28202948</c:v>
                </c:pt>
                <c:pt idx="7726" formatCode="General">
                  <c:v>0.28208959099999997</c:v>
                </c:pt>
                <c:pt idx="7727" formatCode="General">
                  <c:v>0.28212827400000001</c:v>
                </c:pt>
                <c:pt idx="7728" formatCode="General">
                  <c:v>0.28216925300000001</c:v>
                </c:pt>
                <c:pt idx="7729" formatCode="General">
                  <c:v>0.28221055900000003</c:v>
                </c:pt>
                <c:pt idx="7730" formatCode="General">
                  <c:v>0.28225484499999998</c:v>
                </c:pt>
                <c:pt idx="7731" formatCode="General">
                  <c:v>0.28231984399999999</c:v>
                </c:pt>
                <c:pt idx="7732" formatCode="General">
                  <c:v>0.28242710199999999</c:v>
                </c:pt>
                <c:pt idx="7733" formatCode="General">
                  <c:v>0.28260389000000002</c:v>
                </c:pt>
                <c:pt idx="7734" formatCode="General">
                  <c:v>0.282819718</c:v>
                </c:pt>
                <c:pt idx="7735" formatCode="General">
                  <c:v>0.28301748599999998</c:v>
                </c:pt>
                <c:pt idx="7736" formatCode="General">
                  <c:v>0.283175856</c:v>
                </c:pt>
                <c:pt idx="7737" formatCode="General">
                  <c:v>0.28324407299999999</c:v>
                </c:pt>
                <c:pt idx="7738" formatCode="General">
                  <c:v>0.28328037299999997</c:v>
                </c:pt>
                <c:pt idx="7739" formatCode="General">
                  <c:v>0.28334367300000002</c:v>
                </c:pt>
                <c:pt idx="7740" formatCode="General">
                  <c:v>0.28340879099999999</c:v>
                </c:pt>
                <c:pt idx="7741" formatCode="General">
                  <c:v>0.28347483299999998</c:v>
                </c:pt>
                <c:pt idx="7742" formatCode="General">
                  <c:v>0.28351950599999998</c:v>
                </c:pt>
                <c:pt idx="7743" formatCode="General">
                  <c:v>0.283587009</c:v>
                </c:pt>
                <c:pt idx="7744" formatCode="General">
                  <c:v>0.28364941500000002</c:v>
                </c:pt>
                <c:pt idx="7745" formatCode="General">
                  <c:v>0.28373351699999999</c:v>
                </c:pt>
                <c:pt idx="7746" formatCode="General">
                  <c:v>0.28381815599999999</c:v>
                </c:pt>
                <c:pt idx="7747" formatCode="General">
                  <c:v>0.28409719500000002</c:v>
                </c:pt>
                <c:pt idx="7748" formatCode="General">
                  <c:v>0.28437408800000002</c:v>
                </c:pt>
                <c:pt idx="7749" formatCode="General">
                  <c:v>0.28453689799999998</c:v>
                </c:pt>
                <c:pt idx="7750" formatCode="General">
                  <c:v>0.28463450099999998</c:v>
                </c:pt>
                <c:pt idx="7751" formatCode="General">
                  <c:v>0.28470209200000002</c:v>
                </c:pt>
                <c:pt idx="7752" formatCode="General">
                  <c:v>0.28478124700000002</c:v>
                </c:pt>
                <c:pt idx="7753" formatCode="General">
                  <c:v>0.284862489</c:v>
                </c:pt>
                <c:pt idx="7754" formatCode="General">
                  <c:v>0.28492227199999998</c:v>
                </c:pt>
                <c:pt idx="7755" formatCode="General">
                  <c:v>0.28496247499999999</c:v>
                </c:pt>
                <c:pt idx="7756" formatCode="General">
                  <c:v>0.28502276500000001</c:v>
                </c:pt>
                <c:pt idx="7757" formatCode="General">
                  <c:v>0.28509783700000002</c:v>
                </c:pt>
                <c:pt idx="7758" formatCode="General">
                  <c:v>0.28516650199999999</c:v>
                </c:pt>
                <c:pt idx="7759" formatCode="General">
                  <c:v>0.28526943900000001</c:v>
                </c:pt>
                <c:pt idx="7760" formatCode="General">
                  <c:v>0.28538665200000002</c:v>
                </c:pt>
                <c:pt idx="7761" formatCode="General">
                  <c:v>0.28558844300000003</c:v>
                </c:pt>
                <c:pt idx="7762" formatCode="General">
                  <c:v>0.285854846</c:v>
                </c:pt>
                <c:pt idx="7763" formatCode="General">
                  <c:v>0.28599935799999998</c:v>
                </c:pt>
                <c:pt idx="7764" formatCode="General">
                  <c:v>0.286085755</c:v>
                </c:pt>
                <c:pt idx="7765" formatCode="General">
                  <c:v>0.28614223</c:v>
                </c:pt>
                <c:pt idx="7766" formatCode="General">
                  <c:v>0.28621607999999998</c:v>
                </c:pt>
                <c:pt idx="7767" formatCode="General">
                  <c:v>0.28627073800000002</c:v>
                </c:pt>
                <c:pt idx="7768" formatCode="General">
                  <c:v>0.286331952</c:v>
                </c:pt>
                <c:pt idx="7769" formatCode="General">
                  <c:v>0.28639799399999999</c:v>
                </c:pt>
                <c:pt idx="7770" formatCode="General">
                  <c:v>0.28648391400000001</c:v>
                </c:pt>
                <c:pt idx="7771" formatCode="General">
                  <c:v>0.28661382200000002</c:v>
                </c:pt>
                <c:pt idx="7772" formatCode="General">
                  <c:v>0.28684702499999998</c:v>
                </c:pt>
                <c:pt idx="7773" formatCode="General">
                  <c:v>0.28704866800000001</c:v>
                </c:pt>
                <c:pt idx="7774" formatCode="General">
                  <c:v>0.28723105799999998</c:v>
                </c:pt>
                <c:pt idx="7775" formatCode="General">
                  <c:v>0.28738340699999998</c:v>
                </c:pt>
                <c:pt idx="7776" formatCode="General">
                  <c:v>0.28748333500000001</c:v>
                </c:pt>
                <c:pt idx="7777" formatCode="General">
                  <c:v>0.28754773700000003</c:v>
                </c:pt>
                <c:pt idx="7778" formatCode="General">
                  <c:v>0.28761735599999999</c:v>
                </c:pt>
                <c:pt idx="7779" formatCode="General">
                  <c:v>0.28765553199999999</c:v>
                </c:pt>
                <c:pt idx="7780" formatCode="General">
                  <c:v>0.28770840199999997</c:v>
                </c:pt>
                <c:pt idx="7781" formatCode="General">
                  <c:v>0.28776988399999998</c:v>
                </c:pt>
                <c:pt idx="7782" formatCode="General">
                  <c:v>0.28782013099999998</c:v>
                </c:pt>
                <c:pt idx="7783" formatCode="General">
                  <c:v>0.28787636799999999</c:v>
                </c:pt>
                <c:pt idx="7784" formatCode="General">
                  <c:v>0.28801083599999999</c:v>
                </c:pt>
                <c:pt idx="7785" formatCode="General">
                  <c:v>0.28827035400000001</c:v>
                </c:pt>
                <c:pt idx="7786" formatCode="General">
                  <c:v>0.28853535699999999</c:v>
                </c:pt>
                <c:pt idx="7787" formatCode="General">
                  <c:v>0.288686365</c:v>
                </c:pt>
                <c:pt idx="7788" formatCode="General">
                  <c:v>0.28877398399999998</c:v>
                </c:pt>
                <c:pt idx="7789" formatCode="General">
                  <c:v>0.28882956500000001</c:v>
                </c:pt>
                <c:pt idx="7790" formatCode="General">
                  <c:v>0.28888687499999999</c:v>
                </c:pt>
                <c:pt idx="7791" formatCode="General">
                  <c:v>0.28894063800000003</c:v>
                </c:pt>
                <c:pt idx="7792" formatCode="General">
                  <c:v>0.28898346400000002</c:v>
                </c:pt>
                <c:pt idx="7793" formatCode="General">
                  <c:v>0.28904557199999997</c:v>
                </c:pt>
                <c:pt idx="7794" formatCode="General">
                  <c:v>0.28911709800000002</c:v>
                </c:pt>
                <c:pt idx="7795" formatCode="General">
                  <c:v>0.28916877499999999</c:v>
                </c:pt>
                <c:pt idx="7796" formatCode="General">
                  <c:v>0.28921794899999997</c:v>
                </c:pt>
                <c:pt idx="7797" formatCode="General">
                  <c:v>0.289337754</c:v>
                </c:pt>
                <c:pt idx="7798" formatCode="General">
                  <c:v>0.28945600999999999</c:v>
                </c:pt>
                <c:pt idx="7799" formatCode="General">
                  <c:v>0.28966933499999997</c:v>
                </c:pt>
                <c:pt idx="7800" formatCode="General">
                  <c:v>0.28988018599999998</c:v>
                </c:pt>
                <c:pt idx="7801" formatCode="General">
                  <c:v>0.290027916</c:v>
                </c:pt>
                <c:pt idx="7802" formatCode="General">
                  <c:v>0.290121764</c:v>
                </c:pt>
                <c:pt idx="7803" formatCode="General">
                  <c:v>0.29016655699999999</c:v>
                </c:pt>
                <c:pt idx="7804" formatCode="General">
                  <c:v>0.29023149599999998</c:v>
                </c:pt>
                <c:pt idx="7805" formatCode="General">
                  <c:v>0.290273279</c:v>
                </c:pt>
                <c:pt idx="7806" formatCode="General">
                  <c:v>0.29031765500000001</c:v>
                </c:pt>
                <c:pt idx="7807" formatCode="General">
                  <c:v>0.29037863000000003</c:v>
                </c:pt>
                <c:pt idx="7808" formatCode="General">
                  <c:v>0.290437579</c:v>
                </c:pt>
                <c:pt idx="7809" formatCode="General">
                  <c:v>0.29051390300000002</c:v>
                </c:pt>
                <c:pt idx="7810" formatCode="General">
                  <c:v>0.29057881200000002</c:v>
                </c:pt>
                <c:pt idx="7811" formatCode="General">
                  <c:v>0.29070457799999999</c:v>
                </c:pt>
                <c:pt idx="7812" formatCode="General">
                  <c:v>0.29085534800000001</c:v>
                </c:pt>
                <c:pt idx="7813" formatCode="General">
                  <c:v>0.29105272900000001</c:v>
                </c:pt>
                <c:pt idx="7814" formatCode="General">
                  <c:v>0.29124835100000002</c:v>
                </c:pt>
                <c:pt idx="7815" formatCode="General">
                  <c:v>0.29140302499999998</c:v>
                </c:pt>
                <c:pt idx="7816" formatCode="General">
                  <c:v>0.29147401499999998</c:v>
                </c:pt>
                <c:pt idx="7817" formatCode="General">
                  <c:v>0.29155015899999998</c:v>
                </c:pt>
                <c:pt idx="7818" formatCode="General">
                  <c:v>0.29161816800000001</c:v>
                </c:pt>
                <c:pt idx="7819" formatCode="General">
                  <c:v>0.29169660800000002</c:v>
                </c:pt>
                <c:pt idx="7820" formatCode="General">
                  <c:v>0.291784406</c:v>
                </c:pt>
                <c:pt idx="7821" formatCode="General">
                  <c:v>0.29184734800000001</c:v>
                </c:pt>
                <c:pt idx="7822" formatCode="General">
                  <c:v>0.29190549300000002</c:v>
                </c:pt>
                <c:pt idx="7823" formatCode="General">
                  <c:v>0.29196354699999999</c:v>
                </c:pt>
                <c:pt idx="7824" formatCode="General">
                  <c:v>0.29200705900000001</c:v>
                </c:pt>
                <c:pt idx="7825" formatCode="General">
                  <c:v>0.29208052200000001</c:v>
                </c:pt>
                <c:pt idx="7826" formatCode="General">
                  <c:v>0.29219025399999998</c:v>
                </c:pt>
                <c:pt idx="7827" formatCode="General">
                  <c:v>0.29242080500000001</c:v>
                </c:pt>
                <c:pt idx="7828" formatCode="General">
                  <c:v>0.29269862200000002</c:v>
                </c:pt>
                <c:pt idx="7829" formatCode="General">
                  <c:v>0.29285186499999999</c:v>
                </c:pt>
                <c:pt idx="7830" formatCode="General">
                  <c:v>0.29296204399999998</c:v>
                </c:pt>
                <c:pt idx="7831" formatCode="General">
                  <c:v>0.29303756399999997</c:v>
                </c:pt>
                <c:pt idx="7832" formatCode="General">
                  <c:v>0.29308950900000003</c:v>
                </c:pt>
                <c:pt idx="7833" formatCode="General">
                  <c:v>0.29314637199999999</c:v>
                </c:pt>
                <c:pt idx="7834" formatCode="General">
                  <c:v>0.29318440000000001</c:v>
                </c:pt>
                <c:pt idx="7835" formatCode="General">
                  <c:v>0.29324054700000002</c:v>
                </c:pt>
                <c:pt idx="7836" formatCode="General">
                  <c:v>0.29329350599999998</c:v>
                </c:pt>
                <c:pt idx="7837" formatCode="General">
                  <c:v>0.29338794899999998</c:v>
                </c:pt>
                <c:pt idx="7838" formatCode="General">
                  <c:v>0.29351991399999999</c:v>
                </c:pt>
                <c:pt idx="7839" formatCode="General">
                  <c:v>0.29371386799999999</c:v>
                </c:pt>
                <c:pt idx="7840" formatCode="General">
                  <c:v>0.29392084499999999</c:v>
                </c:pt>
                <c:pt idx="7841" formatCode="General">
                  <c:v>0.29415658099999997</c:v>
                </c:pt>
                <c:pt idx="7842" formatCode="General">
                  <c:v>0.294243276</c:v>
                </c:pt>
                <c:pt idx="7843" formatCode="General">
                  <c:v>0.29430887100000003</c:v>
                </c:pt>
                <c:pt idx="7844" formatCode="General">
                  <c:v>0.29434830000000001</c:v>
                </c:pt>
                <c:pt idx="7845" formatCode="General">
                  <c:v>0.29440605600000003</c:v>
                </c:pt>
                <c:pt idx="7846" formatCode="General">
                  <c:v>0.29445359100000001</c:v>
                </c:pt>
                <c:pt idx="7847" formatCode="General">
                  <c:v>0.29451507300000002</c:v>
                </c:pt>
                <c:pt idx="7848" formatCode="General">
                  <c:v>0.29456237000000002</c:v>
                </c:pt>
                <c:pt idx="7849" formatCode="General">
                  <c:v>0.29469174100000001</c:v>
                </c:pt>
                <c:pt idx="7850" formatCode="General">
                  <c:v>0.29514432000000002</c:v>
                </c:pt>
                <c:pt idx="7851" formatCode="General">
                  <c:v>0.295328647</c:v>
                </c:pt>
                <c:pt idx="7852" formatCode="General">
                  <c:v>0.29539278099999999</c:v>
                </c:pt>
                <c:pt idx="7853" formatCode="General">
                  <c:v>0.29542964700000002</c:v>
                </c:pt>
                <c:pt idx="7854" formatCode="General">
                  <c:v>0.29550254300000001</c:v>
                </c:pt>
                <c:pt idx="7855" formatCode="General">
                  <c:v>0.29553532599999999</c:v>
                </c:pt>
                <c:pt idx="7856" formatCode="General">
                  <c:v>0.29561710400000002</c:v>
                </c:pt>
                <c:pt idx="7857" formatCode="General">
                  <c:v>0.29576525100000001</c:v>
                </c:pt>
                <c:pt idx="7858" formatCode="General">
                  <c:v>0.29621571299999999</c:v>
                </c:pt>
                <c:pt idx="7859" formatCode="General">
                  <c:v>0.296400934</c:v>
                </c:pt>
                <c:pt idx="7860" formatCode="General">
                  <c:v>0.29645678399999997</c:v>
                </c:pt>
                <c:pt idx="7861" formatCode="General">
                  <c:v>0.29652428600000003</c:v>
                </c:pt>
                <c:pt idx="7862" formatCode="General">
                  <c:v>0.29659706400000002</c:v>
                </c:pt>
                <c:pt idx="7863" formatCode="General">
                  <c:v>0.29666829099999997</c:v>
                </c:pt>
                <c:pt idx="7864" formatCode="General">
                  <c:v>0.29672509400000002</c:v>
                </c:pt>
                <c:pt idx="7865" formatCode="General">
                  <c:v>0.29681676600000001</c:v>
                </c:pt>
                <c:pt idx="7866" formatCode="General">
                  <c:v>0.297156066</c:v>
                </c:pt>
                <c:pt idx="7867" formatCode="General">
                  <c:v>0.29741367699999999</c:v>
                </c:pt>
                <c:pt idx="7868" formatCode="General">
                  <c:v>0.29755657899999999</c:v>
                </c:pt>
                <c:pt idx="7869" formatCode="General">
                  <c:v>0.29762968400000001</c:v>
                </c:pt>
                <c:pt idx="7870" formatCode="General">
                  <c:v>0.29769608400000003</c:v>
                </c:pt>
                <c:pt idx="7871" formatCode="General">
                  <c:v>0.29775923500000001</c:v>
                </c:pt>
                <c:pt idx="7872" formatCode="General">
                  <c:v>0.297838718</c:v>
                </c:pt>
                <c:pt idx="7873" formatCode="General">
                  <c:v>0.29807654</c:v>
                </c:pt>
                <c:pt idx="7874" formatCode="General">
                  <c:v>0.29835400000000001</c:v>
                </c:pt>
                <c:pt idx="7875" formatCode="General">
                  <c:v>0.29860976299999997</c:v>
                </c:pt>
                <c:pt idx="7876" formatCode="General">
                  <c:v>0.29869392500000003</c:v>
                </c:pt>
                <c:pt idx="7877" formatCode="General">
                  <c:v>0.29875832800000002</c:v>
                </c:pt>
                <c:pt idx="7878" formatCode="General">
                  <c:v>0.29882273100000001</c:v>
                </c:pt>
                <c:pt idx="7879" formatCode="General">
                  <c:v>0.29888108400000002</c:v>
                </c:pt>
                <c:pt idx="7880" formatCode="General">
                  <c:v>0.29892158499999999</c:v>
                </c:pt>
                <c:pt idx="7881" formatCode="General">
                  <c:v>0.29898339499999999</c:v>
                </c:pt>
                <c:pt idx="7882" formatCode="General">
                  <c:v>0.29904520499999998</c:v>
                </c:pt>
                <c:pt idx="7883" formatCode="General">
                  <c:v>0.29909211400000002</c:v>
                </c:pt>
                <c:pt idx="7884" formatCode="General">
                  <c:v>0.29916942099999999</c:v>
                </c:pt>
                <c:pt idx="7885" formatCode="General">
                  <c:v>0.29929077599999998</c:v>
                </c:pt>
                <c:pt idx="7886" formatCode="General">
                  <c:v>0.299411863</c:v>
                </c:pt>
                <c:pt idx="7887" formatCode="General">
                  <c:v>0.29962930100000001</c:v>
                </c:pt>
                <c:pt idx="7888" formatCode="General">
                  <c:v>0.29977649499999998</c:v>
                </c:pt>
                <c:pt idx="7889" formatCode="General">
                  <c:v>0.299904585</c:v>
                </c:pt>
                <c:pt idx="7890" formatCode="General">
                  <c:v>0.30007582900000002</c:v>
                </c:pt>
                <c:pt idx="7891" formatCode="General">
                  <c:v>0.30016529600000003</c:v>
                </c:pt>
                <c:pt idx="7892" formatCode="General">
                  <c:v>0.30022516799999999</c:v>
                </c:pt>
                <c:pt idx="7893" formatCode="General">
                  <c:v>0.30028811100000002</c:v>
                </c:pt>
                <c:pt idx="7894" formatCode="General">
                  <c:v>0.30035799699999999</c:v>
                </c:pt>
                <c:pt idx="7895" formatCode="General">
                  <c:v>0.30042856899999998</c:v>
                </c:pt>
                <c:pt idx="7896" formatCode="General">
                  <c:v>0.30047693800000003</c:v>
                </c:pt>
                <c:pt idx="7897" formatCode="General">
                  <c:v>0.30054700400000001</c:v>
                </c:pt>
                <c:pt idx="7898" formatCode="General">
                  <c:v>0.30061823100000001</c:v>
                </c:pt>
                <c:pt idx="7899" formatCode="General">
                  <c:v>0.30071139299999999</c:v>
                </c:pt>
                <c:pt idx="7900" formatCode="General">
                  <c:v>0.300786257</c:v>
                </c:pt>
                <c:pt idx="7901" formatCode="General">
                  <c:v>0.300941825</c:v>
                </c:pt>
                <c:pt idx="7902" formatCode="General">
                  <c:v>0.30127727999999998</c:v>
                </c:pt>
                <c:pt idx="7903" formatCode="General">
                  <c:v>0.30147761099999998</c:v>
                </c:pt>
                <c:pt idx="7904" formatCode="General">
                  <c:v>0.30162408899999998</c:v>
                </c:pt>
                <c:pt idx="7905" formatCode="General">
                  <c:v>0.30168709199999999</c:v>
                </c:pt>
                <c:pt idx="7906" formatCode="General">
                  <c:v>0.30175030200000003</c:v>
                </c:pt>
                <c:pt idx="7907" formatCode="General">
                  <c:v>0.30183190100000001</c:v>
                </c:pt>
                <c:pt idx="7908" formatCode="General">
                  <c:v>0.30188295199999998</c:v>
                </c:pt>
                <c:pt idx="7909" formatCode="General">
                  <c:v>0.30195477599999998</c:v>
                </c:pt>
                <c:pt idx="7910" formatCode="General">
                  <c:v>0.30202549699999998</c:v>
                </c:pt>
                <c:pt idx="7911" formatCode="General">
                  <c:v>0.30209213499999998</c:v>
                </c:pt>
                <c:pt idx="7912" formatCode="General">
                  <c:v>0.30220729099999999</c:v>
                </c:pt>
                <c:pt idx="7913" formatCode="General">
                  <c:v>0.302376062</c:v>
                </c:pt>
                <c:pt idx="7914" formatCode="General">
                  <c:v>0.30259430399999998</c:v>
                </c:pt>
                <c:pt idx="7915" formatCode="General">
                  <c:v>0.30279693000000002</c:v>
                </c:pt>
                <c:pt idx="7916" formatCode="General">
                  <c:v>0.30293843199999998</c:v>
                </c:pt>
                <c:pt idx="7917" formatCode="General">
                  <c:v>0.30301931500000001</c:v>
                </c:pt>
                <c:pt idx="7918" formatCode="General">
                  <c:v>0.30309534100000002</c:v>
                </c:pt>
                <c:pt idx="7919" formatCode="General">
                  <c:v>0.30315530299999999</c:v>
                </c:pt>
                <c:pt idx="7920" formatCode="General">
                  <c:v>0.30323281899999999</c:v>
                </c:pt>
                <c:pt idx="7921" formatCode="General">
                  <c:v>0.30328768499999997</c:v>
                </c:pt>
                <c:pt idx="7922" formatCode="General">
                  <c:v>0.30336391899999998</c:v>
                </c:pt>
                <c:pt idx="7923" formatCode="General">
                  <c:v>0.30344581599999998</c:v>
                </c:pt>
                <c:pt idx="7924" formatCode="General">
                  <c:v>0.30360305300000001</c:v>
                </c:pt>
                <c:pt idx="7925" formatCode="General">
                  <c:v>0.30382716700000001</c:v>
                </c:pt>
                <c:pt idx="7926" formatCode="General">
                  <c:v>0.30410385099999998</c:v>
                </c:pt>
                <c:pt idx="7927" formatCode="General">
                  <c:v>0.30430927899999999</c:v>
                </c:pt>
                <c:pt idx="7928" formatCode="General">
                  <c:v>0.30442330200000001</c:v>
                </c:pt>
                <c:pt idx="7929" formatCode="General">
                  <c:v>0.30450624199999998</c:v>
                </c:pt>
                <c:pt idx="7930" formatCode="General">
                  <c:v>0.30456733699999999</c:v>
                </c:pt>
                <c:pt idx="7931" formatCode="General">
                  <c:v>0.30462673299999998</c:v>
                </c:pt>
                <c:pt idx="7932" formatCode="General">
                  <c:v>0.30466833700000001</c:v>
                </c:pt>
                <c:pt idx="7933" formatCode="General">
                  <c:v>0.30472969999999999</c:v>
                </c:pt>
                <c:pt idx="7934" formatCode="General">
                  <c:v>0.30481562000000001</c:v>
                </c:pt>
                <c:pt idx="7935" formatCode="General">
                  <c:v>0.304935664</c:v>
                </c:pt>
                <c:pt idx="7936" formatCode="General">
                  <c:v>0.30503180600000002</c:v>
                </c:pt>
                <c:pt idx="7937" formatCode="General">
                  <c:v>0.30521157399999999</c:v>
                </c:pt>
                <c:pt idx="7938" formatCode="General">
                  <c:v>0.30554044200000002</c:v>
                </c:pt>
                <c:pt idx="7939" formatCode="General">
                  <c:v>0.305771917</c:v>
                </c:pt>
                <c:pt idx="7940" formatCode="General">
                  <c:v>0.30591407399999998</c:v>
                </c:pt>
                <c:pt idx="7941" formatCode="General">
                  <c:v>0.306003839</c:v>
                </c:pt>
                <c:pt idx="7942" formatCode="General">
                  <c:v>0.30607107300000003</c:v>
                </c:pt>
                <c:pt idx="7943" formatCode="General">
                  <c:v>0.30613183999999999</c:v>
                </c:pt>
                <c:pt idx="7944" formatCode="General">
                  <c:v>0.30618917899999998</c:v>
                </c:pt>
                <c:pt idx="7945" formatCode="General">
                  <c:v>0.30627036099999999</c:v>
                </c:pt>
                <c:pt idx="7946" formatCode="General">
                  <c:v>0.30634897900000002</c:v>
                </c:pt>
                <c:pt idx="7947" formatCode="General">
                  <c:v>0.306449056</c:v>
                </c:pt>
                <c:pt idx="7948" formatCode="General">
                  <c:v>0.306566805</c:v>
                </c:pt>
                <c:pt idx="7949" formatCode="General">
                  <c:v>0.306718618</c:v>
                </c:pt>
                <c:pt idx="7950" formatCode="General">
                  <c:v>0.30713808500000001</c:v>
                </c:pt>
                <c:pt idx="7951" formatCode="General">
                  <c:v>0.30733782100000001</c:v>
                </c:pt>
                <c:pt idx="7952" formatCode="General">
                  <c:v>0.30743190599999998</c:v>
                </c:pt>
                <c:pt idx="7953" formatCode="General">
                  <c:v>0.30750793199999998</c:v>
                </c:pt>
                <c:pt idx="7954" formatCode="General">
                  <c:v>0.30763828799999998</c:v>
                </c:pt>
                <c:pt idx="7955" formatCode="General">
                  <c:v>0.307757795</c:v>
                </c:pt>
                <c:pt idx="7956" formatCode="General">
                  <c:v>0.307819813</c:v>
                </c:pt>
                <c:pt idx="7957" formatCode="General">
                  <c:v>0.30788516999999999</c:v>
                </c:pt>
                <c:pt idx="7958" formatCode="General">
                  <c:v>0.30803358600000003</c:v>
                </c:pt>
                <c:pt idx="7959" formatCode="General">
                  <c:v>0.30837354099999997</c:v>
                </c:pt>
                <c:pt idx="7960" formatCode="General">
                  <c:v>0.30862641299999999</c:v>
                </c:pt>
                <c:pt idx="7961" formatCode="General">
                  <c:v>0.30876010700000001</c:v>
                </c:pt>
                <c:pt idx="7962" formatCode="General">
                  <c:v>0.30883762199999998</c:v>
                </c:pt>
                <c:pt idx="7963" formatCode="General">
                  <c:v>0.308912784</c:v>
                </c:pt>
                <c:pt idx="7964" formatCode="General">
                  <c:v>0.30898961400000002</c:v>
                </c:pt>
                <c:pt idx="7965" formatCode="General">
                  <c:v>0.30905196099999999</c:v>
                </c:pt>
                <c:pt idx="7966" formatCode="General">
                  <c:v>0.309112102</c:v>
                </c:pt>
                <c:pt idx="7967" formatCode="General">
                  <c:v>0.30917331599999998</c:v>
                </c:pt>
                <c:pt idx="7968" formatCode="General">
                  <c:v>0.309288532</c:v>
                </c:pt>
                <c:pt idx="7969" formatCode="General">
                  <c:v>0.309636772</c:v>
                </c:pt>
                <c:pt idx="7970" formatCode="General">
                  <c:v>0.309957594</c:v>
                </c:pt>
                <c:pt idx="7971" formatCode="General">
                  <c:v>0.31012126800000001</c:v>
                </c:pt>
                <c:pt idx="7972" formatCode="General">
                  <c:v>0.31022781100000002</c:v>
                </c:pt>
                <c:pt idx="7973" formatCode="General">
                  <c:v>0.31029865099999998</c:v>
                </c:pt>
                <c:pt idx="7974" formatCode="General">
                  <c:v>0.310419261</c:v>
                </c:pt>
                <c:pt idx="7975" formatCode="General">
                  <c:v>0.31050261899999998</c:v>
                </c:pt>
                <c:pt idx="7976" formatCode="General">
                  <c:v>0.310572982</c:v>
                </c:pt>
                <c:pt idx="7977" formatCode="General">
                  <c:v>0.31064307699999999</c:v>
                </c:pt>
                <c:pt idx="7978" formatCode="General">
                  <c:v>0.31073555400000002</c:v>
                </c:pt>
                <c:pt idx="7979" formatCode="General">
                  <c:v>0.31082901400000001</c:v>
                </c:pt>
                <c:pt idx="7980" formatCode="General">
                  <c:v>0.31093838800000001</c:v>
                </c:pt>
                <c:pt idx="7981" formatCode="General">
                  <c:v>0.31107425700000002</c:v>
                </c:pt>
                <c:pt idx="7982" formatCode="General">
                  <c:v>0.31132552000000002</c:v>
                </c:pt>
                <c:pt idx="7983" formatCode="General">
                  <c:v>0.31158789999999997</c:v>
                </c:pt>
                <c:pt idx="7984" formatCode="General">
                  <c:v>0.311780483</c:v>
                </c:pt>
                <c:pt idx="7985" formatCode="General">
                  <c:v>0.31191712599999999</c:v>
                </c:pt>
                <c:pt idx="7986" formatCode="General">
                  <c:v>0.31203156700000001</c:v>
                </c:pt>
                <c:pt idx="7987" formatCode="General">
                  <c:v>0.31213903399999998</c:v>
                </c:pt>
                <c:pt idx="7988" formatCode="General">
                  <c:v>0.31222313600000001</c:v>
                </c:pt>
                <c:pt idx="7989" formatCode="General">
                  <c:v>0.31230929499999999</c:v>
                </c:pt>
                <c:pt idx="7990" formatCode="General">
                  <c:v>0.31238633399999999</c:v>
                </c:pt>
                <c:pt idx="7991" formatCode="General">
                  <c:v>0.31255155800000001</c:v>
                </c:pt>
                <c:pt idx="7992" formatCode="General">
                  <c:v>0.31279748699999999</c:v>
                </c:pt>
                <c:pt idx="7993" formatCode="General">
                  <c:v>0.31312844200000001</c:v>
                </c:pt>
                <c:pt idx="7994" formatCode="General">
                  <c:v>0.31331169599999997</c:v>
                </c:pt>
                <c:pt idx="7995" formatCode="General">
                  <c:v>0.31337043599999997</c:v>
                </c:pt>
                <c:pt idx="7996" formatCode="General">
                  <c:v>0.313431501</c:v>
                </c:pt>
                <c:pt idx="7997" formatCode="General">
                  <c:v>0.31348991399999998</c:v>
                </c:pt>
                <c:pt idx="7998" formatCode="General">
                  <c:v>0.31357458199999999</c:v>
                </c:pt>
                <c:pt idx="7999" formatCode="General">
                  <c:v>0.31367722199999998</c:v>
                </c:pt>
                <c:pt idx="8000" formatCode="General">
                  <c:v>0.313761085</c:v>
                </c:pt>
                <c:pt idx="8001" formatCode="General">
                  <c:v>0.31389805700000001</c:v>
                </c:pt>
                <c:pt idx="8002" formatCode="General">
                  <c:v>0.31435018799999997</c:v>
                </c:pt>
                <c:pt idx="8003" formatCode="General">
                  <c:v>0.31454768799999999</c:v>
                </c:pt>
                <c:pt idx="8004" formatCode="General">
                  <c:v>0.314652443</c:v>
                </c:pt>
                <c:pt idx="8005" formatCode="General">
                  <c:v>0.31473469700000001</c:v>
                </c:pt>
                <c:pt idx="8006" formatCode="General">
                  <c:v>0.31482383600000002</c:v>
                </c:pt>
                <c:pt idx="8007" formatCode="General">
                  <c:v>0.31490054699999998</c:v>
                </c:pt>
                <c:pt idx="8008" formatCode="General">
                  <c:v>0.31496337099999999</c:v>
                </c:pt>
                <c:pt idx="8009" formatCode="General">
                  <c:v>0.31507322199999999</c:v>
                </c:pt>
                <c:pt idx="8010" formatCode="General">
                  <c:v>0.31524184300000002</c:v>
                </c:pt>
                <c:pt idx="8011" formatCode="General">
                  <c:v>0.31547871199999999</c:v>
                </c:pt>
                <c:pt idx="8012" formatCode="General">
                  <c:v>0.31561687599999999</c:v>
                </c:pt>
                <c:pt idx="8013" formatCode="General">
                  <c:v>0.31581223000000003</c:v>
                </c:pt>
                <c:pt idx="8014" formatCode="General">
                  <c:v>0.31598374200000001</c:v>
                </c:pt>
                <c:pt idx="8015" formatCode="General">
                  <c:v>0.31606546000000002</c:v>
                </c:pt>
                <c:pt idx="8016" formatCode="General">
                  <c:v>0.316166699</c:v>
                </c:pt>
                <c:pt idx="8017" formatCode="General">
                  <c:v>0.31622895600000001</c:v>
                </c:pt>
                <c:pt idx="8018" formatCode="General">
                  <c:v>0.31631550200000003</c:v>
                </c:pt>
                <c:pt idx="8019" formatCode="General">
                  <c:v>0.31638005400000002</c:v>
                </c:pt>
                <c:pt idx="8020" formatCode="General">
                  <c:v>0.31644472499999998</c:v>
                </c:pt>
                <c:pt idx="8021" formatCode="General">
                  <c:v>0.31653547300000001</c:v>
                </c:pt>
                <c:pt idx="8022" formatCode="General">
                  <c:v>0.31660202100000001</c:v>
                </c:pt>
                <c:pt idx="8023" formatCode="General">
                  <c:v>0.316720575</c:v>
                </c:pt>
                <c:pt idx="8024" formatCode="General">
                  <c:v>0.316867709</c:v>
                </c:pt>
                <c:pt idx="8025" formatCode="General">
                  <c:v>0.31715208299999997</c:v>
                </c:pt>
                <c:pt idx="8026" formatCode="General">
                  <c:v>0.31735527499999999</c:v>
                </c:pt>
                <c:pt idx="8027" formatCode="General">
                  <c:v>0.31754893099999998</c:v>
                </c:pt>
                <c:pt idx="8028" formatCode="General">
                  <c:v>0.31763026100000002</c:v>
                </c:pt>
                <c:pt idx="8029" formatCode="General">
                  <c:v>0.31772241000000001</c:v>
                </c:pt>
                <c:pt idx="8030" formatCode="General">
                  <c:v>0.31780844899999999</c:v>
                </c:pt>
                <c:pt idx="8031" formatCode="General">
                  <c:v>0.317869395</c:v>
                </c:pt>
                <c:pt idx="8032" formatCode="General">
                  <c:v>0.31793749300000002</c:v>
                </c:pt>
                <c:pt idx="8033" formatCode="General">
                  <c:v>0.31802746700000001</c:v>
                </c:pt>
                <c:pt idx="8034" formatCode="General">
                  <c:v>0.31811302899999999</c:v>
                </c:pt>
                <c:pt idx="8035" formatCode="General">
                  <c:v>0.31821587699999998</c:v>
                </c:pt>
                <c:pt idx="8036" formatCode="General">
                  <c:v>0.31846713999999998</c:v>
                </c:pt>
                <c:pt idx="8037" formatCode="General">
                  <c:v>0.31881249</c:v>
                </c:pt>
                <c:pt idx="8038" formatCode="General">
                  <c:v>0.31903332499999998</c:v>
                </c:pt>
                <c:pt idx="8039" formatCode="General">
                  <c:v>0.31916108700000001</c:v>
                </c:pt>
                <c:pt idx="8040" formatCode="General">
                  <c:v>0.31922751700000002</c:v>
                </c:pt>
                <c:pt idx="8041" formatCode="General">
                  <c:v>0.31931897999999997</c:v>
                </c:pt>
                <c:pt idx="8042" formatCode="General">
                  <c:v>0.31940922100000002</c:v>
                </c:pt>
                <c:pt idx="8043" formatCode="General">
                  <c:v>0.31953471900000002</c:v>
                </c:pt>
                <c:pt idx="8044" formatCode="General">
                  <c:v>0.31961435100000002</c:v>
                </c:pt>
                <c:pt idx="8045" formatCode="General">
                  <c:v>0.31970000300000001</c:v>
                </c:pt>
                <c:pt idx="8046" formatCode="General">
                  <c:v>0.31982716900000002</c:v>
                </c:pt>
                <c:pt idx="8047" formatCode="General">
                  <c:v>0.32005515699999998</c:v>
                </c:pt>
                <c:pt idx="8048" formatCode="General">
                  <c:v>0.32033821899999998</c:v>
                </c:pt>
                <c:pt idx="8049" formatCode="General">
                  <c:v>0.32057398599999998</c:v>
                </c:pt>
                <c:pt idx="8050" formatCode="General">
                  <c:v>0.32076528700000001</c:v>
                </c:pt>
                <c:pt idx="8051" formatCode="General">
                  <c:v>0.320848674</c:v>
                </c:pt>
                <c:pt idx="8052" formatCode="General">
                  <c:v>0.32092809700000002</c:v>
                </c:pt>
                <c:pt idx="8053" formatCode="General">
                  <c:v>0.32099184400000003</c:v>
                </c:pt>
                <c:pt idx="8054" formatCode="General">
                  <c:v>0.32109916199999999</c:v>
                </c:pt>
                <c:pt idx="8055" formatCode="General">
                  <c:v>0.32117968800000002</c:v>
                </c:pt>
                <c:pt idx="8056" formatCode="General">
                  <c:v>0.321241885</c:v>
                </c:pt>
                <c:pt idx="8057" formatCode="General">
                  <c:v>0.32131218900000003</c:v>
                </c:pt>
                <c:pt idx="8058" formatCode="General">
                  <c:v>0.32146418100000002</c:v>
                </c:pt>
                <c:pt idx="8059" formatCode="General">
                  <c:v>0.321712255</c:v>
                </c:pt>
                <c:pt idx="8060" formatCode="General">
                  <c:v>0.32209259299999998</c:v>
                </c:pt>
                <c:pt idx="8061" formatCode="General">
                  <c:v>0.32223406399999999</c:v>
                </c:pt>
                <c:pt idx="8062" formatCode="General">
                  <c:v>0.32232138500000002</c:v>
                </c:pt>
                <c:pt idx="8063" formatCode="General">
                  <c:v>0.32240083800000002</c:v>
                </c:pt>
                <c:pt idx="8064" formatCode="General">
                  <c:v>0.32248368900000002</c:v>
                </c:pt>
                <c:pt idx="8065" formatCode="General">
                  <c:v>0.32256874400000002</c:v>
                </c:pt>
                <c:pt idx="8066" formatCode="General">
                  <c:v>0.32265216099999999</c:v>
                </c:pt>
                <c:pt idx="8067" formatCode="General">
                  <c:v>0.32274663399999998</c:v>
                </c:pt>
                <c:pt idx="8068" formatCode="General">
                  <c:v>0.32286271500000002</c:v>
                </c:pt>
                <c:pt idx="8069" formatCode="General">
                  <c:v>0.32308408599999999</c:v>
                </c:pt>
                <c:pt idx="8070" formatCode="General">
                  <c:v>0.32336860899999997</c:v>
                </c:pt>
                <c:pt idx="8071" formatCode="General">
                  <c:v>0.32358434800000002</c:v>
                </c:pt>
                <c:pt idx="8072" formatCode="General">
                  <c:v>0.32369926599999999</c:v>
                </c:pt>
                <c:pt idx="8073" formatCode="General">
                  <c:v>0.32379034200000001</c:v>
                </c:pt>
                <c:pt idx="8074" formatCode="General">
                  <c:v>0.323857218</c:v>
                </c:pt>
                <c:pt idx="8075" formatCode="General">
                  <c:v>0.32393914499999998</c:v>
                </c:pt>
                <c:pt idx="8076" formatCode="General">
                  <c:v>0.32408034800000002</c:v>
                </c:pt>
                <c:pt idx="8077" formatCode="General">
                  <c:v>0.32415556899999998</c:v>
                </c:pt>
                <c:pt idx="8078" formatCode="General">
                  <c:v>0.32424977399999999</c:v>
                </c:pt>
                <c:pt idx="8079" formatCode="General">
                  <c:v>0.32467168600000001</c:v>
                </c:pt>
                <c:pt idx="8080" formatCode="General">
                  <c:v>0.32492831300000002</c:v>
                </c:pt>
                <c:pt idx="8081" formatCode="General">
                  <c:v>0.325083077</c:v>
                </c:pt>
                <c:pt idx="8082" formatCode="General">
                  <c:v>0.32517686499999998</c:v>
                </c:pt>
                <c:pt idx="8083" formatCode="General">
                  <c:v>0.32526364899999999</c:v>
                </c:pt>
                <c:pt idx="8084" formatCode="General">
                  <c:v>0.32534375799999998</c:v>
                </c:pt>
                <c:pt idx="8085" formatCode="General">
                  <c:v>0.32543095900000002</c:v>
                </c:pt>
                <c:pt idx="8086" formatCode="General">
                  <c:v>0.32550749200000001</c:v>
                </c:pt>
                <c:pt idx="8087" formatCode="General">
                  <c:v>0.32554733800000002</c:v>
                </c:pt>
                <c:pt idx="8088" formatCode="General">
                  <c:v>0.32559359100000002</c:v>
                </c:pt>
                <c:pt idx="8089" formatCode="General">
                  <c:v>0.325647295</c:v>
                </c:pt>
                <c:pt idx="8090" formatCode="General">
                  <c:v>0.32570383000000003</c:v>
                </c:pt>
                <c:pt idx="8091" formatCode="General">
                  <c:v>0.32576122899999999</c:v>
                </c:pt>
                <c:pt idx="8092" formatCode="General">
                  <c:v>0.32581895599999999</c:v>
                </c:pt>
                <c:pt idx="8093" formatCode="General">
                  <c:v>0.32587564000000002</c:v>
                </c:pt>
                <c:pt idx="8094" formatCode="General">
                  <c:v>0.32593703299999999</c:v>
                </c:pt>
                <c:pt idx="8095" formatCode="General">
                  <c:v>0.325999975</c:v>
                </c:pt>
                <c:pt idx="8096" formatCode="General">
                  <c:v>0.32605671899999999</c:v>
                </c:pt>
                <c:pt idx="8097" formatCode="General">
                  <c:v>0.32610559500000003</c:v>
                </c:pt>
                <c:pt idx="8098" formatCode="General">
                  <c:v>0.32615</c:v>
                </c:pt>
                <c:pt idx="8099" formatCode="General">
                  <c:v>0.32624381800000002</c:v>
                </c:pt>
                <c:pt idx="8100" formatCode="General">
                  <c:v>0.32629832600000003</c:v>
                </c:pt>
                <c:pt idx="8101" formatCode="General">
                  <c:v>0.326421142</c:v>
                </c:pt>
                <c:pt idx="8102" formatCode="General">
                  <c:v>0.32656717299999999</c:v>
                </c:pt>
                <c:pt idx="8103" formatCode="General">
                  <c:v>0.32672664499999998</c:v>
                </c:pt>
                <c:pt idx="8104" formatCode="General">
                  <c:v>0.326883584</c:v>
                </c:pt>
                <c:pt idx="8105" formatCode="General">
                  <c:v>0.32701829100000002</c:v>
                </c:pt>
                <c:pt idx="8106" formatCode="General">
                  <c:v>0.32712921499999997</c:v>
                </c:pt>
                <c:pt idx="8107" formatCode="General">
                  <c:v>0.327212155</c:v>
                </c:pt>
                <c:pt idx="8108" formatCode="General">
                  <c:v>0.32727873299999999</c:v>
                </c:pt>
                <c:pt idx="8109" formatCode="General">
                  <c:v>0.32733327200000001</c:v>
                </c:pt>
                <c:pt idx="8110" formatCode="General">
                  <c:v>0.32740479700000003</c:v>
                </c:pt>
                <c:pt idx="8111" formatCode="General">
                  <c:v>0.32745423899999998</c:v>
                </c:pt>
                <c:pt idx="8112" formatCode="General">
                  <c:v>0.32752552600000001</c:v>
                </c:pt>
                <c:pt idx="8113" formatCode="General">
                  <c:v>0.327603847</c:v>
                </c:pt>
                <c:pt idx="8114" formatCode="General">
                  <c:v>0.32766151399999999</c:v>
                </c:pt>
                <c:pt idx="8115" formatCode="General">
                  <c:v>0.327717394</c:v>
                </c:pt>
                <c:pt idx="8116" formatCode="General">
                  <c:v>0.32777193199999999</c:v>
                </c:pt>
                <c:pt idx="8117" formatCode="General">
                  <c:v>0.32782298300000001</c:v>
                </c:pt>
                <c:pt idx="8118" formatCode="General">
                  <c:v>0.32787415399999997</c:v>
                </c:pt>
                <c:pt idx="8119" formatCode="General">
                  <c:v>0.32792118199999998</c:v>
                </c:pt>
                <c:pt idx="8120" formatCode="General">
                  <c:v>0.32796818</c:v>
                </c:pt>
                <c:pt idx="8121" formatCode="General">
                  <c:v>0.328016639</c:v>
                </c:pt>
                <c:pt idx="8122" formatCode="General">
                  <c:v>0.32809722400000002</c:v>
                </c:pt>
                <c:pt idx="8123" formatCode="General">
                  <c:v>0.32821115899999997</c:v>
                </c:pt>
                <c:pt idx="8124" formatCode="General">
                  <c:v>0.328374624</c:v>
                </c:pt>
                <c:pt idx="8125" formatCode="General">
                  <c:v>0.32851186399999999</c:v>
                </c:pt>
                <c:pt idx="8126" formatCode="General">
                  <c:v>0.32872658999999999</c:v>
                </c:pt>
                <c:pt idx="8127" formatCode="General">
                  <c:v>0.32889586700000001</c:v>
                </c:pt>
                <c:pt idx="8128" formatCode="General">
                  <c:v>0.32901051599999998</c:v>
                </c:pt>
                <c:pt idx="8129" formatCode="General">
                  <c:v>0.32904931900000001</c:v>
                </c:pt>
                <c:pt idx="8130" formatCode="General">
                  <c:v>0.32910510900000001</c:v>
                </c:pt>
                <c:pt idx="8131" formatCode="General">
                  <c:v>0.32916382</c:v>
                </c:pt>
                <c:pt idx="8132" formatCode="General">
                  <c:v>0.32920366499999998</c:v>
                </c:pt>
                <c:pt idx="8133" formatCode="General">
                  <c:v>0.32926866399999999</c:v>
                </c:pt>
                <c:pt idx="8134" formatCode="General">
                  <c:v>0.32932934200000002</c:v>
                </c:pt>
                <c:pt idx="8135" formatCode="General">
                  <c:v>0.32937800900000003</c:v>
                </c:pt>
                <c:pt idx="8136" formatCode="General">
                  <c:v>0.32943156400000001</c:v>
                </c:pt>
                <c:pt idx="8137" formatCode="General">
                  <c:v>0.32947281</c:v>
                </c:pt>
                <c:pt idx="8138" formatCode="General">
                  <c:v>0.32957559800000003</c:v>
                </c:pt>
                <c:pt idx="8139" formatCode="General">
                  <c:v>0.32974478600000001</c:v>
                </c:pt>
                <c:pt idx="8140" formatCode="General">
                  <c:v>0.32994821699999999</c:v>
                </c:pt>
                <c:pt idx="8141" formatCode="General">
                  <c:v>0.33013033899999999</c:v>
                </c:pt>
                <c:pt idx="8142" formatCode="General">
                  <c:v>0.33021557299999998</c:v>
                </c:pt>
                <c:pt idx="8143" formatCode="General">
                  <c:v>0.33029904999999998</c:v>
                </c:pt>
                <c:pt idx="8144" formatCode="General">
                  <c:v>0.33036595600000002</c:v>
                </c:pt>
                <c:pt idx="8145" formatCode="General">
                  <c:v>0.33043453099999998</c:v>
                </c:pt>
                <c:pt idx="8146" formatCode="General">
                  <c:v>0.33048281099999999</c:v>
                </c:pt>
                <c:pt idx="8147" formatCode="General">
                  <c:v>0.330539584</c:v>
                </c:pt>
                <c:pt idx="8148" formatCode="General">
                  <c:v>0.33060741399999999</c:v>
                </c:pt>
                <c:pt idx="8149" formatCode="General">
                  <c:v>0.33074948199999998</c:v>
                </c:pt>
                <c:pt idx="8150" formatCode="General">
                  <c:v>0.33094996199999999</c:v>
                </c:pt>
                <c:pt idx="8151" formatCode="General">
                  <c:v>0.33115229000000002</c:v>
                </c:pt>
                <c:pt idx="8152" formatCode="General">
                  <c:v>0.33130258299999998</c:v>
                </c:pt>
                <c:pt idx="8153" formatCode="General">
                  <c:v>0.33138272200000002</c:v>
                </c:pt>
                <c:pt idx="8154" formatCode="General">
                  <c:v>0.33144664800000001</c:v>
                </c:pt>
                <c:pt idx="8155" formatCode="General">
                  <c:v>0.33148601700000002</c:v>
                </c:pt>
                <c:pt idx="8156" formatCode="General">
                  <c:v>0.33153998899999998</c:v>
                </c:pt>
                <c:pt idx="8157" formatCode="General">
                  <c:v>0.331604183</c:v>
                </c:pt>
                <c:pt idx="8158" formatCode="General">
                  <c:v>0.33167332399999999</c:v>
                </c:pt>
                <c:pt idx="8159" formatCode="General">
                  <c:v>0.33175250899999997</c:v>
                </c:pt>
                <c:pt idx="8160" formatCode="General">
                  <c:v>0.33183404799999999</c:v>
                </c:pt>
                <c:pt idx="8161" formatCode="General">
                  <c:v>0.33202847800000002</c:v>
                </c:pt>
                <c:pt idx="8162" formatCode="General">
                  <c:v>0.332231045</c:v>
                </c:pt>
                <c:pt idx="8163" formatCode="General">
                  <c:v>0.33253112400000001</c:v>
                </c:pt>
                <c:pt idx="8164" formatCode="General">
                  <c:v>0.33262637299999998</c:v>
                </c:pt>
                <c:pt idx="8165" formatCode="General">
                  <c:v>0.332710803</c:v>
                </c:pt>
                <c:pt idx="8166" formatCode="General">
                  <c:v>0.33275872499999998</c:v>
                </c:pt>
                <c:pt idx="8167" formatCode="General">
                  <c:v>0.33282479599999998</c:v>
                </c:pt>
                <c:pt idx="8168" formatCode="General">
                  <c:v>0.33289256699999997</c:v>
                </c:pt>
                <c:pt idx="8169" formatCode="General">
                  <c:v>0.332946986</c:v>
                </c:pt>
                <c:pt idx="8170" formatCode="General">
                  <c:v>0.33299520599999999</c:v>
                </c:pt>
                <c:pt idx="8171" formatCode="General">
                  <c:v>0.33303812100000002</c:v>
                </c:pt>
                <c:pt idx="8172" formatCode="General">
                  <c:v>0.333135605</c:v>
                </c:pt>
                <c:pt idx="8173" formatCode="General">
                  <c:v>0.33337619899999998</c:v>
                </c:pt>
                <c:pt idx="8174" formatCode="General">
                  <c:v>0.33363714799999999</c:v>
                </c:pt>
                <c:pt idx="8175" formatCode="General">
                  <c:v>0.33379259700000002</c:v>
                </c:pt>
                <c:pt idx="8176" formatCode="General">
                  <c:v>0.33385601599999998</c:v>
                </c:pt>
                <c:pt idx="8177" formatCode="General">
                  <c:v>0.33390283599999998</c:v>
                </c:pt>
                <c:pt idx="8178" formatCode="General">
                  <c:v>0.33396631500000001</c:v>
                </c:pt>
                <c:pt idx="8179" formatCode="General">
                  <c:v>0.33402502499999998</c:v>
                </c:pt>
                <c:pt idx="8180" formatCode="General">
                  <c:v>0.33407756700000002</c:v>
                </c:pt>
                <c:pt idx="8181" formatCode="General">
                  <c:v>0.33415436700000001</c:v>
                </c:pt>
                <c:pt idx="8182" formatCode="General">
                  <c:v>0.33431211100000002</c:v>
                </c:pt>
                <c:pt idx="8183" formatCode="General">
                  <c:v>0.33452129400000002</c:v>
                </c:pt>
                <c:pt idx="8184" formatCode="General">
                  <c:v>0.33476793799999999</c:v>
                </c:pt>
                <c:pt idx="8185" formatCode="General">
                  <c:v>0.33488106699999998</c:v>
                </c:pt>
                <c:pt idx="8186" formatCode="General">
                  <c:v>0.33496803000000003</c:v>
                </c:pt>
                <c:pt idx="8187" formatCode="General">
                  <c:v>0.33502390999999998</c:v>
                </c:pt>
                <c:pt idx="8188" formatCode="General">
                  <c:v>0.33507120600000001</c:v>
                </c:pt>
                <c:pt idx="8189" formatCode="General">
                  <c:v>0.33512449300000002</c:v>
                </c:pt>
                <c:pt idx="8190" formatCode="General">
                  <c:v>0.33519321699999999</c:v>
                </c:pt>
                <c:pt idx="8191" formatCode="General">
                  <c:v>0.33527520300000002</c:v>
                </c:pt>
                <c:pt idx="8192" formatCode="General">
                  <c:v>0.335438073</c:v>
                </c:pt>
                <c:pt idx="8193" formatCode="General">
                  <c:v>0.33560618800000003</c:v>
                </c:pt>
                <c:pt idx="8194" formatCode="General">
                  <c:v>0.335876644</c:v>
                </c:pt>
                <c:pt idx="8195" formatCode="General">
                  <c:v>0.33613443399999998</c:v>
                </c:pt>
                <c:pt idx="8196" formatCode="General">
                  <c:v>0.33623319899999998</c:v>
                </c:pt>
                <c:pt idx="8197" formatCode="General">
                  <c:v>0.33629554499999997</c:v>
                </c:pt>
                <c:pt idx="8198" formatCode="General">
                  <c:v>0.33635753400000001</c:v>
                </c:pt>
                <c:pt idx="8199" formatCode="General">
                  <c:v>0.336419672</c:v>
                </c:pt>
                <c:pt idx="8200" formatCode="General">
                  <c:v>0.336475044</c:v>
                </c:pt>
                <c:pt idx="8201" formatCode="General">
                  <c:v>0.336546868</c:v>
                </c:pt>
                <c:pt idx="8202" formatCode="General">
                  <c:v>0.33662268499999998</c:v>
                </c:pt>
                <c:pt idx="8203" formatCode="General">
                  <c:v>0.33674421900000001</c:v>
                </c:pt>
                <c:pt idx="8204" formatCode="General">
                  <c:v>0.336982697</c:v>
                </c:pt>
                <c:pt idx="8205" formatCode="General">
                  <c:v>0.33730947999999999</c:v>
                </c:pt>
                <c:pt idx="8206" formatCode="General">
                  <c:v>0.33746227600000001</c:v>
                </c:pt>
                <c:pt idx="8207" formatCode="General">
                  <c:v>0.33754476900000002</c:v>
                </c:pt>
                <c:pt idx="8208" formatCode="General">
                  <c:v>0.33761623499999999</c:v>
                </c:pt>
                <c:pt idx="8209" formatCode="General">
                  <c:v>0.33768472100000002</c:v>
                </c:pt>
                <c:pt idx="8210" formatCode="General">
                  <c:v>0.33773860300000003</c:v>
                </c:pt>
                <c:pt idx="8211" formatCode="General">
                  <c:v>0.33783313599999998</c:v>
                </c:pt>
                <c:pt idx="8212" formatCode="General">
                  <c:v>0.33788597599999998</c:v>
                </c:pt>
                <c:pt idx="8213" formatCode="General">
                  <c:v>0.33798319100000002</c:v>
                </c:pt>
                <c:pt idx="8214" formatCode="General">
                  <c:v>0.33808615800000003</c:v>
                </c:pt>
                <c:pt idx="8215" formatCode="General">
                  <c:v>0.33821603700000002</c:v>
                </c:pt>
                <c:pt idx="8216" formatCode="General">
                  <c:v>0.33836665700000002</c:v>
                </c:pt>
                <c:pt idx="8217" formatCode="General">
                  <c:v>0.33852136100000002</c:v>
                </c:pt>
                <c:pt idx="8218" formatCode="General">
                  <c:v>0.33872497099999999</c:v>
                </c:pt>
                <c:pt idx="8219" formatCode="General">
                  <c:v>0.338861525</c:v>
                </c:pt>
                <c:pt idx="8220" formatCode="General">
                  <c:v>0.33895820399999999</c:v>
                </c:pt>
                <c:pt idx="8221" formatCode="General">
                  <c:v>0.33904024999999999</c:v>
                </c:pt>
                <c:pt idx="8222" formatCode="General">
                  <c:v>0.33911973200000001</c:v>
                </c:pt>
                <c:pt idx="8223" formatCode="General">
                  <c:v>0.33919441700000003</c:v>
                </c:pt>
                <c:pt idx="8224" formatCode="General">
                  <c:v>0.33927765500000001</c:v>
                </c:pt>
                <c:pt idx="8225" formatCode="General">
                  <c:v>0.33934140200000001</c:v>
                </c:pt>
                <c:pt idx="8226" formatCode="General">
                  <c:v>0.33941796400000002</c:v>
                </c:pt>
                <c:pt idx="8227" formatCode="General">
                  <c:v>0.33948421499999998</c:v>
                </c:pt>
                <c:pt idx="8228" formatCode="General">
                  <c:v>0.33963283900000002</c:v>
                </c:pt>
                <c:pt idx="8229" formatCode="General">
                  <c:v>0.33996588</c:v>
                </c:pt>
                <c:pt idx="8230" formatCode="General">
                  <c:v>0.34022727600000002</c:v>
                </c:pt>
                <c:pt idx="8231" formatCode="General">
                  <c:v>0.340335041</c:v>
                </c:pt>
                <c:pt idx="8232" formatCode="General">
                  <c:v>0.34041517999999998</c:v>
                </c:pt>
                <c:pt idx="8233" formatCode="General">
                  <c:v>0.340480387</c:v>
                </c:pt>
                <c:pt idx="8234" formatCode="General">
                  <c:v>0.34057906300000002</c:v>
                </c:pt>
                <c:pt idx="8235" formatCode="General">
                  <c:v>0.34066930400000001</c:v>
                </c:pt>
                <c:pt idx="8236" formatCode="General">
                  <c:v>0.34075814500000001</c:v>
                </c:pt>
                <c:pt idx="8237" formatCode="General">
                  <c:v>0.34084710499999998</c:v>
                </c:pt>
                <c:pt idx="8238" formatCode="General">
                  <c:v>0.340980858</c:v>
                </c:pt>
                <c:pt idx="8239" formatCode="General">
                  <c:v>0.34110355399999998</c:v>
                </c:pt>
                <c:pt idx="8240" formatCode="General">
                  <c:v>0.34129664300000001</c:v>
                </c:pt>
                <c:pt idx="8241" formatCode="General">
                  <c:v>0.34158506999999999</c:v>
                </c:pt>
                <c:pt idx="8242" formatCode="General">
                  <c:v>0.34190091500000003</c:v>
                </c:pt>
                <c:pt idx="8243" formatCode="General">
                  <c:v>0.34209507700000003</c:v>
                </c:pt>
                <c:pt idx="8244" formatCode="General">
                  <c:v>0.34218421599999999</c:v>
                </c:pt>
                <c:pt idx="8245" formatCode="General">
                  <c:v>0.34225434100000002</c:v>
                </c:pt>
                <c:pt idx="8246" formatCode="General">
                  <c:v>0.34233245299999998</c:v>
                </c:pt>
                <c:pt idx="8247" formatCode="General">
                  <c:v>0.34246420900000002</c:v>
                </c:pt>
                <c:pt idx="8248" formatCode="General">
                  <c:v>0.34260284899999999</c:v>
                </c:pt>
                <c:pt idx="8249" formatCode="General">
                  <c:v>0.34275075799999999</c:v>
                </c:pt>
                <c:pt idx="8250" formatCode="General">
                  <c:v>0.34308332200000002</c:v>
                </c:pt>
                <c:pt idx="8251" formatCode="General">
                  <c:v>0.34338185199999999</c:v>
                </c:pt>
                <c:pt idx="8252" formatCode="General">
                  <c:v>0.34353667500000001</c:v>
                </c:pt>
                <c:pt idx="8253" formatCode="General">
                  <c:v>0.34362232700000001</c:v>
                </c:pt>
                <c:pt idx="8254" formatCode="General">
                  <c:v>0.34365910300000002</c:v>
                </c:pt>
                <c:pt idx="8255" formatCode="General">
                  <c:v>0.34371349200000001</c:v>
                </c:pt>
                <c:pt idx="8256" formatCode="General">
                  <c:v>0.34399750800000001</c:v>
                </c:pt>
                <c:pt idx="8257" formatCode="General">
                  <c:v>0.34445914599999999</c:v>
                </c:pt>
                <c:pt idx="8258" formatCode="General">
                  <c:v>0.34455424499999998</c:v>
                </c:pt>
                <c:pt idx="8259" formatCode="General">
                  <c:v>0.34462872100000003</c:v>
                </c:pt>
                <c:pt idx="8260" formatCode="General">
                  <c:v>0.34471708499999998</c:v>
                </c:pt>
                <c:pt idx="8261" formatCode="General">
                  <c:v>0.34479376699999997</c:v>
                </c:pt>
                <c:pt idx="8262" formatCode="General">
                  <c:v>0.34490379700000001</c:v>
                </c:pt>
                <c:pt idx="8263" formatCode="General">
                  <c:v>0.345262438</c:v>
                </c:pt>
                <c:pt idx="8264" formatCode="General">
                  <c:v>0.34561300299999997</c:v>
                </c:pt>
                <c:pt idx="8265" formatCode="General">
                  <c:v>0.34568193600000002</c:v>
                </c:pt>
                <c:pt idx="8266" formatCode="General">
                  <c:v>0.34574902099999999</c:v>
                </c:pt>
                <c:pt idx="8267" formatCode="General">
                  <c:v>0.34585505700000002</c:v>
                </c:pt>
                <c:pt idx="8268" formatCode="General">
                  <c:v>0.345952064</c:v>
                </c:pt>
                <c:pt idx="8269" formatCode="General">
                  <c:v>0.346087068</c:v>
                </c:pt>
                <c:pt idx="8270" formatCode="General">
                  <c:v>0.34617176700000002</c:v>
                </c:pt>
                <c:pt idx="8271" formatCode="General">
                  <c:v>0.34627202200000001</c:v>
                </c:pt>
                <c:pt idx="8272" formatCode="General">
                  <c:v>0.34638950200000002</c:v>
                </c:pt>
                <c:pt idx="8273" formatCode="General">
                  <c:v>0.34651839699999998</c:v>
                </c:pt>
                <c:pt idx="8274" formatCode="General">
                  <c:v>0.34665632200000002</c:v>
                </c:pt>
                <c:pt idx="8275" formatCode="General">
                  <c:v>0.34680429099999999</c:v>
                </c:pt>
                <c:pt idx="8276" formatCode="General">
                  <c:v>0.34695500099999999</c:v>
                </c:pt>
                <c:pt idx="8277" formatCode="General">
                  <c:v>0.34711208900000001</c:v>
                </c:pt>
                <c:pt idx="8278" formatCode="General">
                  <c:v>0.34726718099999998</c:v>
                </c:pt>
                <c:pt idx="8279" formatCode="General">
                  <c:v>0.34738928099999999</c:v>
                </c:pt>
                <c:pt idx="8280" formatCode="General">
                  <c:v>0.34749412499999999</c:v>
                </c:pt>
                <c:pt idx="8281" formatCode="General">
                  <c:v>0.34758380100000003</c:v>
                </c:pt>
                <c:pt idx="8282" formatCode="General">
                  <c:v>0.347660303</c:v>
                </c:pt>
                <c:pt idx="8283" formatCode="General">
                  <c:v>0.34772276899999999</c:v>
                </c:pt>
                <c:pt idx="8284" formatCode="General">
                  <c:v>0.34778004899999998</c:v>
                </c:pt>
                <c:pt idx="8285" formatCode="General">
                  <c:v>0.34782910299999997</c:v>
                </c:pt>
                <c:pt idx="8286" formatCode="General">
                  <c:v>0.347877294</c:v>
                </c:pt>
                <c:pt idx="8287" formatCode="General">
                  <c:v>0.34791797400000002</c:v>
                </c:pt>
                <c:pt idx="8288" formatCode="General">
                  <c:v>0.34795752200000002</c:v>
                </c:pt>
                <c:pt idx="8289" formatCode="General">
                  <c:v>0.34799334399999998</c:v>
                </c:pt>
                <c:pt idx="8290" formatCode="General">
                  <c:v>0.34806519699999999</c:v>
                </c:pt>
                <c:pt idx="8291" formatCode="General">
                  <c:v>0.34809786100000001</c:v>
                </c:pt>
                <c:pt idx="8292" formatCode="General">
                  <c:v>0.34816694300000001</c:v>
                </c:pt>
                <c:pt idx="8293" formatCode="General">
                  <c:v>0.34820082800000002</c:v>
                </c:pt>
                <c:pt idx="8294" formatCode="General">
                  <c:v>0.34826338299999998</c:v>
                </c:pt>
                <c:pt idx="8295" formatCode="General">
                  <c:v>0.34829312600000001</c:v>
                </c:pt>
                <c:pt idx="8296" formatCode="General">
                  <c:v>0.34832128899999998</c:v>
                </c:pt>
                <c:pt idx="8297" formatCode="General">
                  <c:v>0.348348826</c:v>
                </c:pt>
                <c:pt idx="8298" formatCode="General">
                  <c:v>0.34840554000000001</c:v>
                </c:pt>
                <c:pt idx="8299" formatCode="General">
                  <c:v>0.34846168799999999</c:v>
                </c:pt>
                <c:pt idx="8300" formatCode="General">
                  <c:v>0.34851434799999997</c:v>
                </c:pt>
                <c:pt idx="8301" formatCode="General">
                  <c:v>0.348567456</c:v>
                </c:pt>
                <c:pt idx="8302" formatCode="General">
                  <c:v>0.34862062300000002</c:v>
                </c:pt>
                <c:pt idx="8303" formatCode="General">
                  <c:v>0.34867623399999997</c:v>
                </c:pt>
                <c:pt idx="8304" formatCode="General">
                  <c:v>0.34873247099999999</c:v>
                </c:pt>
                <c:pt idx="8305" formatCode="General">
                  <c:v>0.34879595000000002</c:v>
                </c:pt>
                <c:pt idx="8306" formatCode="General">
                  <c:v>0.34888127400000002</c:v>
                </c:pt>
                <c:pt idx="8307" formatCode="General">
                  <c:v>0.34899797999999999</c:v>
                </c:pt>
                <c:pt idx="8308" formatCode="General">
                  <c:v>0.34913882600000001</c:v>
                </c:pt>
                <c:pt idx="8309" formatCode="General">
                  <c:v>0.34928494700000001</c:v>
                </c:pt>
                <c:pt idx="8310" formatCode="General">
                  <c:v>0.34942409400000002</c:v>
                </c:pt>
                <c:pt idx="8311" formatCode="General">
                  <c:v>0.34958624799999999</c:v>
                </c:pt>
                <c:pt idx="8312" formatCode="General">
                  <c:v>0.34967574499999998</c:v>
                </c:pt>
                <c:pt idx="8313" formatCode="General">
                  <c:v>0.34971824299999998</c:v>
                </c:pt>
                <c:pt idx="8314" formatCode="General">
                  <c:v>0.349754483</c:v>
                </c:pt>
                <c:pt idx="8315" formatCode="General">
                  <c:v>0.34978935100000003</c:v>
                </c:pt>
                <c:pt idx="8316" formatCode="General">
                  <c:v>0.34982803499999998</c:v>
                </c:pt>
                <c:pt idx="8317" formatCode="General">
                  <c:v>0.34986287399999999</c:v>
                </c:pt>
                <c:pt idx="8318" formatCode="General">
                  <c:v>0.34990045400000003</c:v>
                </c:pt>
                <c:pt idx="8319" formatCode="General">
                  <c:v>0.34993696200000002</c:v>
                </c:pt>
                <c:pt idx="8320" formatCode="General">
                  <c:v>0.34997487100000002</c:v>
                </c:pt>
                <c:pt idx="8321" formatCode="General">
                  <c:v>0.35001537199999999</c:v>
                </c:pt>
                <c:pt idx="8322" formatCode="General">
                  <c:v>0.35005536700000001</c:v>
                </c:pt>
                <c:pt idx="8323" formatCode="General">
                  <c:v>0.350128412</c:v>
                </c:pt>
                <c:pt idx="8324" formatCode="General">
                  <c:v>0.35025525099999999</c:v>
                </c:pt>
                <c:pt idx="8325" formatCode="General">
                  <c:v>0.35043767100000001</c:v>
                </c:pt>
                <c:pt idx="8326" formatCode="General">
                  <c:v>0.350574106</c:v>
                </c:pt>
                <c:pt idx="8327" formatCode="General">
                  <c:v>0.35070636900000002</c:v>
                </c:pt>
                <c:pt idx="8328" formatCode="General">
                  <c:v>0.350811541</c:v>
                </c:pt>
                <c:pt idx="8329" formatCode="General">
                  <c:v>0.350916952</c:v>
                </c:pt>
                <c:pt idx="8330" formatCode="General">
                  <c:v>0.35097569200000001</c:v>
                </c:pt>
                <c:pt idx="8331" formatCode="General">
                  <c:v>0.35100951800000002</c:v>
                </c:pt>
                <c:pt idx="8332" formatCode="General">
                  <c:v>0.35105669499999997</c:v>
                </c:pt>
                <c:pt idx="8333" formatCode="General">
                  <c:v>0.35111153099999998</c:v>
                </c:pt>
                <c:pt idx="8334" formatCode="General">
                  <c:v>0.35116550299999999</c:v>
                </c:pt>
                <c:pt idx="8335" formatCode="General">
                  <c:v>0.35120233899999997</c:v>
                </c:pt>
                <c:pt idx="8336" formatCode="General">
                  <c:v>0.35125243699999997</c:v>
                </c:pt>
                <c:pt idx="8337" formatCode="General">
                  <c:v>0.35130613999999999</c:v>
                </c:pt>
                <c:pt idx="8338" formatCode="General">
                  <c:v>0.35138282199999998</c:v>
                </c:pt>
                <c:pt idx="8339" formatCode="General">
                  <c:v>0.35153046300000002</c:v>
                </c:pt>
                <c:pt idx="8340" formatCode="General">
                  <c:v>0.351694852</c:v>
                </c:pt>
                <c:pt idx="8341" formatCode="General">
                  <c:v>0.351885051</c:v>
                </c:pt>
                <c:pt idx="8342" formatCode="General">
                  <c:v>0.35212713499999998</c:v>
                </c:pt>
                <c:pt idx="8343" formatCode="General">
                  <c:v>0.352263987</c:v>
                </c:pt>
                <c:pt idx="8344" formatCode="General">
                  <c:v>0.35232844899999999</c:v>
                </c:pt>
                <c:pt idx="8345" formatCode="General">
                  <c:v>0.35239136199999999</c:v>
                </c:pt>
                <c:pt idx="8346" formatCode="General">
                  <c:v>0.35243168499999999</c:v>
                </c:pt>
                <c:pt idx="8347" formatCode="General">
                  <c:v>0.35249334599999999</c:v>
                </c:pt>
                <c:pt idx="8348" formatCode="General">
                  <c:v>0.35256782199999998</c:v>
                </c:pt>
                <c:pt idx="8349" formatCode="General">
                  <c:v>0.35264849700000001</c:v>
                </c:pt>
                <c:pt idx="8350" formatCode="General">
                  <c:v>0.35272821799999998</c:v>
                </c:pt>
                <c:pt idx="8351" formatCode="General">
                  <c:v>0.352812976</c:v>
                </c:pt>
                <c:pt idx="8352" formatCode="General">
                  <c:v>0.35289272700000002</c:v>
                </c:pt>
                <c:pt idx="8353" formatCode="General">
                  <c:v>0.35295513299999998</c:v>
                </c:pt>
                <c:pt idx="8354" formatCode="General">
                  <c:v>0.35303488399999999</c:v>
                </c:pt>
                <c:pt idx="8355" formatCode="General">
                  <c:v>0.353111595</c:v>
                </c:pt>
                <c:pt idx="8356" formatCode="General">
                  <c:v>0.35319978000000002</c:v>
                </c:pt>
                <c:pt idx="8357" formatCode="General">
                  <c:v>0.353384107</c:v>
                </c:pt>
                <c:pt idx="8358" formatCode="General">
                  <c:v>0.35364189699999998</c:v>
                </c:pt>
                <c:pt idx="8359" formatCode="General">
                  <c:v>0.35383477800000002</c:v>
                </c:pt>
                <c:pt idx="8360" formatCode="General">
                  <c:v>0.353935212</c:v>
                </c:pt>
                <c:pt idx="8361" formatCode="General">
                  <c:v>0.35398477299999997</c:v>
                </c:pt>
                <c:pt idx="8362" formatCode="General">
                  <c:v>0.35405704399999999</c:v>
                </c:pt>
                <c:pt idx="8363" formatCode="General">
                  <c:v>0.35412535099999998</c:v>
                </c:pt>
                <c:pt idx="8364" formatCode="General">
                  <c:v>0.35419777000000002</c:v>
                </c:pt>
                <c:pt idx="8365" formatCode="General">
                  <c:v>0.354256868</c:v>
                </c:pt>
                <c:pt idx="8366" formatCode="General">
                  <c:v>0.35429432999999999</c:v>
                </c:pt>
                <c:pt idx="8367" formatCode="General">
                  <c:v>0.35435742100000001</c:v>
                </c:pt>
                <c:pt idx="8368" formatCode="General">
                  <c:v>0.35445657400000002</c:v>
                </c:pt>
                <c:pt idx="8369" formatCode="General">
                  <c:v>0.354665756</c:v>
                </c:pt>
                <c:pt idx="8370" formatCode="General">
                  <c:v>0.35498139299999998</c:v>
                </c:pt>
                <c:pt idx="8371" formatCode="General">
                  <c:v>0.35520708600000001</c:v>
                </c:pt>
                <c:pt idx="8372" formatCode="General">
                  <c:v>0.35531485099999999</c:v>
                </c:pt>
                <c:pt idx="8373" formatCode="General">
                  <c:v>0.35538536300000001</c:v>
                </c:pt>
                <c:pt idx="8374" formatCode="General">
                  <c:v>0.35546809400000001</c:v>
                </c:pt>
                <c:pt idx="8375" formatCode="General">
                  <c:v>0.35552778800000001</c:v>
                </c:pt>
                <c:pt idx="8376" formatCode="General">
                  <c:v>0.35560619799999998</c:v>
                </c:pt>
                <c:pt idx="8377" formatCode="General">
                  <c:v>0.35570052299999999</c:v>
                </c:pt>
                <c:pt idx="8378" formatCode="General">
                  <c:v>0.35580399600000001</c:v>
                </c:pt>
                <c:pt idx="8379" formatCode="General">
                  <c:v>0.35589081</c:v>
                </c:pt>
                <c:pt idx="8380" formatCode="General">
                  <c:v>0.35600471500000003</c:v>
                </c:pt>
                <c:pt idx="8381" formatCode="General">
                  <c:v>0.35618355899999998</c:v>
                </c:pt>
                <c:pt idx="8382" formatCode="General">
                  <c:v>0.35637435299999998</c:v>
                </c:pt>
                <c:pt idx="8383" formatCode="General">
                  <c:v>0.35663372300000001</c:v>
                </c:pt>
                <c:pt idx="8384" formatCode="General">
                  <c:v>0.35688963499999998</c:v>
                </c:pt>
                <c:pt idx="8385" formatCode="General">
                  <c:v>0.35703700799999999</c:v>
                </c:pt>
                <c:pt idx="8386" formatCode="General">
                  <c:v>0.35714375999999998</c:v>
                </c:pt>
                <c:pt idx="8387" formatCode="General">
                  <c:v>0.35722711699999998</c:v>
                </c:pt>
                <c:pt idx="8388" formatCode="General">
                  <c:v>0.35728758599999999</c:v>
                </c:pt>
                <c:pt idx="8389" formatCode="General">
                  <c:v>0.35736700900000001</c:v>
                </c:pt>
                <c:pt idx="8390" formatCode="General">
                  <c:v>0.35745385299999999</c:v>
                </c:pt>
                <c:pt idx="8391" formatCode="General">
                  <c:v>0.35761922600000001</c:v>
                </c:pt>
                <c:pt idx="8392" formatCode="General">
                  <c:v>0.357891232</c:v>
                </c:pt>
                <c:pt idx="8393" formatCode="General">
                  <c:v>0.35821989199999998</c:v>
                </c:pt>
                <c:pt idx="8394" formatCode="General">
                  <c:v>0.35852700500000001</c:v>
                </c:pt>
                <c:pt idx="8395" formatCode="General">
                  <c:v>0.35863318999999999</c:v>
                </c:pt>
                <c:pt idx="8396" formatCode="General">
                  <c:v>0.35873860099999999</c:v>
                </c:pt>
                <c:pt idx="8397" formatCode="General">
                  <c:v>0.358879328</c:v>
                </c:pt>
                <c:pt idx="8398" formatCode="General">
                  <c:v>0.35896557600000001</c:v>
                </c:pt>
                <c:pt idx="8399" formatCode="General">
                  <c:v>0.35905405899999998</c:v>
                </c:pt>
                <c:pt idx="8400" formatCode="General">
                  <c:v>0.35915860500000002</c:v>
                </c:pt>
                <c:pt idx="8401" formatCode="General">
                  <c:v>0.35927450700000002</c:v>
                </c:pt>
                <c:pt idx="8402" formatCode="General">
                  <c:v>0.35948598399999998</c:v>
                </c:pt>
                <c:pt idx="8403" formatCode="General">
                  <c:v>0.35999402400000002</c:v>
                </c:pt>
                <c:pt idx="8404" formatCode="General">
                  <c:v>0.36017581799999998</c:v>
                </c:pt>
                <c:pt idx="8405" formatCode="General">
                  <c:v>0.36023393300000001</c:v>
                </c:pt>
                <c:pt idx="8406" formatCode="General">
                  <c:v>0.360349268</c:v>
                </c:pt>
                <c:pt idx="8407" formatCode="General">
                  <c:v>0.36046385800000003</c:v>
                </c:pt>
                <c:pt idx="8408" formatCode="General">
                  <c:v>0.36056608000000001</c:v>
                </c:pt>
                <c:pt idx="8409" formatCode="General">
                  <c:v>0.36067575200000002</c:v>
                </c:pt>
                <c:pt idx="8410" formatCode="General">
                  <c:v>0.36085188400000001</c:v>
                </c:pt>
                <c:pt idx="8411" formatCode="General">
                  <c:v>0.36105245400000002</c:v>
                </c:pt>
                <c:pt idx="8412" formatCode="General">
                  <c:v>0.36133459200000001</c:v>
                </c:pt>
                <c:pt idx="8413" formatCode="General">
                  <c:v>0.36173588000000001</c:v>
                </c:pt>
                <c:pt idx="8414" formatCode="General">
                  <c:v>0.36195713299999999</c:v>
                </c:pt>
                <c:pt idx="8415" formatCode="General">
                  <c:v>0.362140238</c:v>
                </c:pt>
                <c:pt idx="8416" formatCode="General">
                  <c:v>0.36224523199999997</c:v>
                </c:pt>
                <c:pt idx="8417" formatCode="General">
                  <c:v>0.36231923100000002</c:v>
                </c:pt>
                <c:pt idx="8418" formatCode="General">
                  <c:v>0.36242052899999999</c:v>
                </c:pt>
                <c:pt idx="8419" formatCode="General">
                  <c:v>0.36254820199999999</c:v>
                </c:pt>
                <c:pt idx="8420" formatCode="General">
                  <c:v>0.362648427</c:v>
                </c:pt>
                <c:pt idx="8421" formatCode="General">
                  <c:v>0.36279571100000002</c:v>
                </c:pt>
                <c:pt idx="8422" formatCode="General">
                  <c:v>0.36300569799999999</c:v>
                </c:pt>
                <c:pt idx="8423" formatCode="General">
                  <c:v>0.36315986500000003</c:v>
                </c:pt>
                <c:pt idx="8424" formatCode="General">
                  <c:v>0.36337855499999999</c:v>
                </c:pt>
                <c:pt idx="8425" formatCode="General">
                  <c:v>0.36357998800000002</c:v>
                </c:pt>
                <c:pt idx="8426" formatCode="General">
                  <c:v>0.363705218</c:v>
                </c:pt>
                <c:pt idx="8427" formatCode="General">
                  <c:v>0.36380875099999999</c:v>
                </c:pt>
                <c:pt idx="8428" formatCode="General">
                  <c:v>0.36388254199999998</c:v>
                </c:pt>
                <c:pt idx="8429" formatCode="General">
                  <c:v>0.36397567400000003</c:v>
                </c:pt>
                <c:pt idx="8430" formatCode="General">
                  <c:v>0.36406919399999998</c:v>
                </c:pt>
                <c:pt idx="8431" formatCode="General">
                  <c:v>0.36416202800000003</c:v>
                </c:pt>
                <c:pt idx="8432" formatCode="General">
                  <c:v>0.36425462400000003</c:v>
                </c:pt>
                <c:pt idx="8433" formatCode="General">
                  <c:v>0.36437150800000001</c:v>
                </c:pt>
                <c:pt idx="8434" formatCode="General">
                  <c:v>0.36446252499999998</c:v>
                </c:pt>
                <c:pt idx="8435" formatCode="General">
                  <c:v>0.364631861</c:v>
                </c:pt>
                <c:pt idx="8436" formatCode="General">
                  <c:v>0.36484506700000002</c:v>
                </c:pt>
                <c:pt idx="8437" formatCode="General">
                  <c:v>0.36518531999999998</c:v>
                </c:pt>
                <c:pt idx="8438" formatCode="General">
                  <c:v>0.36548909499999999</c:v>
                </c:pt>
                <c:pt idx="8439" formatCode="General">
                  <c:v>0.36560758900000001</c:v>
                </c:pt>
                <c:pt idx="8440" formatCode="General">
                  <c:v>0.36571103300000002</c:v>
                </c:pt>
                <c:pt idx="8441" formatCode="General">
                  <c:v>0.36581406</c:v>
                </c:pt>
                <c:pt idx="8442" formatCode="General">
                  <c:v>0.36592212299999999</c:v>
                </c:pt>
                <c:pt idx="8443" formatCode="General">
                  <c:v>0.366027981</c:v>
                </c:pt>
                <c:pt idx="8444" formatCode="General">
                  <c:v>0.36618673800000001</c:v>
                </c:pt>
                <c:pt idx="8445" formatCode="General">
                  <c:v>0.36631581200000002</c:v>
                </c:pt>
                <c:pt idx="8446" formatCode="General">
                  <c:v>0.36640819899999999</c:v>
                </c:pt>
                <c:pt idx="8447" formatCode="General">
                  <c:v>0.36658281100000001</c:v>
                </c:pt>
                <c:pt idx="8448" formatCode="General">
                  <c:v>0.36671692099999997</c:v>
                </c:pt>
                <c:pt idx="8449" formatCode="General">
                  <c:v>0.36682772600000002</c:v>
                </c:pt>
                <c:pt idx="8450" formatCode="General">
                  <c:v>0.36709898699999999</c:v>
                </c:pt>
                <c:pt idx="8451" formatCode="General">
                  <c:v>0.36742269999999999</c:v>
                </c:pt>
                <c:pt idx="8452" formatCode="General">
                  <c:v>0.36774769400000001</c:v>
                </c:pt>
                <c:pt idx="8453" formatCode="General">
                  <c:v>0.36786174799999999</c:v>
                </c:pt>
                <c:pt idx="8454" formatCode="General">
                  <c:v>0.36795371799999999</c:v>
                </c:pt>
                <c:pt idx="8455" formatCode="General">
                  <c:v>0.36803254499999999</c:v>
                </c:pt>
                <c:pt idx="8456" formatCode="General">
                  <c:v>0.36816149999999997</c:v>
                </c:pt>
                <c:pt idx="8457" formatCode="General">
                  <c:v>0.36825758200000003</c:v>
                </c:pt>
                <c:pt idx="8458" formatCode="General">
                  <c:v>0.368354768</c:v>
                </c:pt>
                <c:pt idx="8459" formatCode="General">
                  <c:v>0.36840471600000002</c:v>
                </c:pt>
                <c:pt idx="8460" formatCode="General">
                  <c:v>0.36851203399999999</c:v>
                </c:pt>
                <c:pt idx="8461" formatCode="General">
                  <c:v>0.36869084800000002</c:v>
                </c:pt>
                <c:pt idx="8462" formatCode="General">
                  <c:v>0.36879196800000003</c:v>
                </c:pt>
                <c:pt idx="8463" formatCode="General">
                  <c:v>0.36889186499999999</c:v>
                </c:pt>
                <c:pt idx="8464" formatCode="General">
                  <c:v>0.36901825700000002</c:v>
                </c:pt>
                <c:pt idx="8465" formatCode="General">
                  <c:v>0.369229168</c:v>
                </c:pt>
                <c:pt idx="8466" formatCode="General">
                  <c:v>0.36946559000000001</c:v>
                </c:pt>
                <c:pt idx="8467" formatCode="General">
                  <c:v>0.369711071</c:v>
                </c:pt>
                <c:pt idx="8468" formatCode="General">
                  <c:v>0.370055735</c:v>
                </c:pt>
                <c:pt idx="8469" formatCode="General">
                  <c:v>0.370251477</c:v>
                </c:pt>
                <c:pt idx="8470" formatCode="General">
                  <c:v>0.37036350400000001</c:v>
                </c:pt>
                <c:pt idx="8471" formatCode="General">
                  <c:v>0.370511115</c:v>
                </c:pt>
                <c:pt idx="8472" formatCode="General">
                  <c:v>0.37060674999999998</c:v>
                </c:pt>
                <c:pt idx="8473" formatCode="General">
                  <c:v>0.37071135599999999</c:v>
                </c:pt>
                <c:pt idx="8474" formatCode="General">
                  <c:v>0.37081566500000002</c:v>
                </c:pt>
                <c:pt idx="8475" formatCode="General">
                  <c:v>0.37092161200000001</c:v>
                </c:pt>
                <c:pt idx="8476" formatCode="General">
                  <c:v>0.371018827</c:v>
                </c:pt>
                <c:pt idx="8477" formatCode="General">
                  <c:v>0.37110567100000003</c:v>
                </c:pt>
                <c:pt idx="8478" formatCode="General">
                  <c:v>0.37124997399999998</c:v>
                </c:pt>
                <c:pt idx="8479" formatCode="General">
                  <c:v>0.371379972</c:v>
                </c:pt>
                <c:pt idx="8480" formatCode="General">
                  <c:v>0.37149903200000001</c:v>
                </c:pt>
                <c:pt idx="8481" formatCode="General">
                  <c:v>0.37166890499999999</c:v>
                </c:pt>
                <c:pt idx="8482" formatCode="General">
                  <c:v>0.37190768099999999</c:v>
                </c:pt>
                <c:pt idx="8483" formatCode="General">
                  <c:v>0.372338593</c:v>
                </c:pt>
                <c:pt idx="8484" formatCode="General">
                  <c:v>0.37252041699999999</c:v>
                </c:pt>
                <c:pt idx="8485" formatCode="General">
                  <c:v>0.37266084599999999</c:v>
                </c:pt>
                <c:pt idx="8486" formatCode="General">
                  <c:v>0.37282723200000001</c:v>
                </c:pt>
                <c:pt idx="8487" formatCode="General">
                  <c:v>0.37291100599999999</c:v>
                </c:pt>
                <c:pt idx="8488" formatCode="General">
                  <c:v>0.37298953499999998</c:v>
                </c:pt>
                <c:pt idx="8489" formatCode="General">
                  <c:v>0.37307304099999999</c:v>
                </c:pt>
                <c:pt idx="8490" formatCode="General">
                  <c:v>0.37317705200000001</c:v>
                </c:pt>
                <c:pt idx="8491" formatCode="General">
                  <c:v>0.373289168</c:v>
                </c:pt>
                <c:pt idx="8492" formatCode="General">
                  <c:v>0.37354770300000001</c:v>
                </c:pt>
                <c:pt idx="8493" formatCode="General">
                  <c:v>0.37365701800000001</c:v>
                </c:pt>
                <c:pt idx="8494" formatCode="General">
                  <c:v>0.37376645200000003</c:v>
                </c:pt>
                <c:pt idx="8495" formatCode="General">
                  <c:v>0.37388628699999998</c:v>
                </c:pt>
                <c:pt idx="8496" formatCode="General">
                  <c:v>0.37418067500000002</c:v>
                </c:pt>
                <c:pt idx="8497" formatCode="General">
                  <c:v>0.37433117599999999</c:v>
                </c:pt>
                <c:pt idx="8498" formatCode="General">
                  <c:v>0.37449222799999998</c:v>
                </c:pt>
                <c:pt idx="8499" formatCode="General">
                  <c:v>0.37467780699999997</c:v>
                </c:pt>
                <c:pt idx="8500" formatCode="General">
                  <c:v>0.374870747</c:v>
                </c:pt>
                <c:pt idx="8501" formatCode="General">
                  <c:v>0.37505340599999998</c:v>
                </c:pt>
                <c:pt idx="8502" formatCode="General">
                  <c:v>0.37525302199999999</c:v>
                </c:pt>
                <c:pt idx="8503" formatCode="General">
                  <c:v>0.37537637400000001</c:v>
                </c:pt>
                <c:pt idx="8504" formatCode="General">
                  <c:v>0.37550002300000002</c:v>
                </c:pt>
                <c:pt idx="8505" formatCode="General">
                  <c:v>0.37557512500000001</c:v>
                </c:pt>
                <c:pt idx="8506" formatCode="General">
                  <c:v>0.37565705199999999</c:v>
                </c:pt>
                <c:pt idx="8507" formatCode="General">
                  <c:v>0.37570059300000003</c:v>
                </c:pt>
                <c:pt idx="8508" formatCode="General">
                  <c:v>0.375744998</c:v>
                </c:pt>
                <c:pt idx="8509" formatCode="General">
                  <c:v>0.375789553</c:v>
                </c:pt>
                <c:pt idx="8510" formatCode="General">
                  <c:v>0.37583544899999999</c:v>
                </c:pt>
                <c:pt idx="8511" formatCode="General">
                  <c:v>0.375882357</c:v>
                </c:pt>
                <c:pt idx="8512" formatCode="General">
                  <c:v>0.37596613200000001</c:v>
                </c:pt>
                <c:pt idx="8513" formatCode="General">
                  <c:v>0.376042396</c:v>
                </c:pt>
                <c:pt idx="8514" formatCode="General">
                  <c:v>0.37610968900000002</c:v>
                </c:pt>
                <c:pt idx="8515" formatCode="General">
                  <c:v>0.37621453399999999</c:v>
                </c:pt>
                <c:pt idx="8516" formatCode="General">
                  <c:v>0.37628066500000001</c:v>
                </c:pt>
                <c:pt idx="8517" formatCode="General">
                  <c:v>0.37637341000000002</c:v>
                </c:pt>
                <c:pt idx="8518" formatCode="General">
                  <c:v>0.37645783999999999</c:v>
                </c:pt>
                <c:pt idx="8519" formatCode="General">
                  <c:v>0.37651383900000002</c:v>
                </c:pt>
                <c:pt idx="8520" formatCode="General">
                  <c:v>0.37659999700000002</c:v>
                </c:pt>
                <c:pt idx="8521" formatCode="General">
                  <c:v>0.37668394999999999</c:v>
                </c:pt>
                <c:pt idx="8522" formatCode="General">
                  <c:v>0.37679550099999998</c:v>
                </c:pt>
                <c:pt idx="8523" formatCode="General">
                  <c:v>0.37687814200000003</c:v>
                </c:pt>
                <c:pt idx="8524" formatCode="General">
                  <c:v>0.37696149899999998</c:v>
                </c:pt>
                <c:pt idx="8525" formatCode="General">
                  <c:v>0.37704712200000001</c:v>
                </c:pt>
                <c:pt idx="8526" formatCode="General">
                  <c:v>0.37712755799999997</c:v>
                </c:pt>
                <c:pt idx="8527" formatCode="General">
                  <c:v>0.377205968</c:v>
                </c:pt>
                <c:pt idx="8528" formatCode="General">
                  <c:v>0.377313972</c:v>
                </c:pt>
                <c:pt idx="8529" formatCode="General">
                  <c:v>0.37744367099999998</c:v>
                </c:pt>
                <c:pt idx="8530" formatCode="General">
                  <c:v>0.37757590400000002</c:v>
                </c:pt>
                <c:pt idx="8531" formatCode="General">
                  <c:v>0.37780457699999997</c:v>
                </c:pt>
                <c:pt idx="8532" formatCode="General">
                  <c:v>0.37806251600000002</c:v>
                </c:pt>
                <c:pt idx="8533" formatCode="General">
                  <c:v>0.37828320300000001</c:v>
                </c:pt>
                <c:pt idx="8534" formatCode="General">
                  <c:v>0.37843239299999998</c:v>
                </c:pt>
                <c:pt idx="8535" formatCode="General">
                  <c:v>0.37854212500000001</c:v>
                </c:pt>
                <c:pt idx="8536" formatCode="General">
                  <c:v>0.37863758199999997</c:v>
                </c:pt>
                <c:pt idx="8537" formatCode="General">
                  <c:v>0.37872567800000001</c:v>
                </c:pt>
                <c:pt idx="8538" formatCode="General">
                  <c:v>0.37879422299999999</c:v>
                </c:pt>
                <c:pt idx="8539" formatCode="General">
                  <c:v>0.378889054</c:v>
                </c:pt>
                <c:pt idx="8540" formatCode="General">
                  <c:v>0.37895399299999999</c:v>
                </c:pt>
                <c:pt idx="8541" formatCode="General">
                  <c:v>0.37901747200000002</c:v>
                </c:pt>
                <c:pt idx="8542" formatCode="General">
                  <c:v>0.379058689</c:v>
                </c:pt>
                <c:pt idx="8543" formatCode="General">
                  <c:v>0.37918913399999998</c:v>
                </c:pt>
                <c:pt idx="8544" formatCode="General">
                  <c:v>0.37929344199999998</c:v>
                </c:pt>
                <c:pt idx="8545" formatCode="General">
                  <c:v>0.379446477</c:v>
                </c:pt>
                <c:pt idx="8546" formatCode="General">
                  <c:v>0.379722744</c:v>
                </c:pt>
                <c:pt idx="8547" formatCode="General">
                  <c:v>0.38012754900000001</c:v>
                </c:pt>
                <c:pt idx="8548" formatCode="General">
                  <c:v>0.38031274100000001</c:v>
                </c:pt>
                <c:pt idx="8549" formatCode="General">
                  <c:v>0.38040468100000002</c:v>
                </c:pt>
                <c:pt idx="8550" formatCode="General">
                  <c:v>0.38047531200000001</c:v>
                </c:pt>
                <c:pt idx="8551" formatCode="General">
                  <c:v>0.38056665699999997</c:v>
                </c:pt>
                <c:pt idx="8552" formatCode="General">
                  <c:v>0.380643964</c:v>
                </c:pt>
                <c:pt idx="8553" formatCode="General">
                  <c:v>0.38073635099999997</c:v>
                </c:pt>
                <c:pt idx="8554" formatCode="General">
                  <c:v>0.380879939</c:v>
                </c:pt>
                <c:pt idx="8555" formatCode="General">
                  <c:v>0.38097333900000002</c:v>
                </c:pt>
                <c:pt idx="8556" formatCode="General">
                  <c:v>0.38104137799999999</c:v>
                </c:pt>
                <c:pt idx="8557" formatCode="General">
                  <c:v>0.381109327</c:v>
                </c:pt>
                <c:pt idx="8558" formatCode="General">
                  <c:v>0.38120305500000001</c:v>
                </c:pt>
                <c:pt idx="8559" formatCode="General">
                  <c:v>0.38131287699999999</c:v>
                </c:pt>
                <c:pt idx="8560" formatCode="General">
                  <c:v>0.38158503199999999</c:v>
                </c:pt>
                <c:pt idx="8561" formatCode="General">
                  <c:v>0.381904513</c:v>
                </c:pt>
                <c:pt idx="8562" formatCode="General">
                  <c:v>0.38211137099999998</c:v>
                </c:pt>
                <c:pt idx="8563" formatCode="General">
                  <c:v>0.38227266100000001</c:v>
                </c:pt>
                <c:pt idx="8564" formatCode="General">
                  <c:v>0.38242304300000002</c:v>
                </c:pt>
                <c:pt idx="8565" formatCode="General">
                  <c:v>0.38251245</c:v>
                </c:pt>
                <c:pt idx="8566" formatCode="General">
                  <c:v>0.38260561199999998</c:v>
                </c:pt>
                <c:pt idx="8567" formatCode="General">
                  <c:v>0.38270112899999997</c:v>
                </c:pt>
                <c:pt idx="8568" formatCode="General">
                  <c:v>0.38279792699999998</c:v>
                </c:pt>
                <c:pt idx="8569" formatCode="General">
                  <c:v>0.38292050399999999</c:v>
                </c:pt>
                <c:pt idx="8570" formatCode="General">
                  <c:v>0.38299641000000001</c:v>
                </c:pt>
                <c:pt idx="8571" formatCode="General">
                  <c:v>0.38307675699999999</c:v>
                </c:pt>
                <c:pt idx="8572" formatCode="General">
                  <c:v>0.38316735600000001</c:v>
                </c:pt>
                <c:pt idx="8573" formatCode="General">
                  <c:v>0.38324531899999997</c:v>
                </c:pt>
                <c:pt idx="8574" formatCode="General">
                  <c:v>0.38330468499999998</c:v>
                </c:pt>
                <c:pt idx="8575" formatCode="General">
                  <c:v>0.38338175400000002</c:v>
                </c:pt>
                <c:pt idx="8576" formatCode="General">
                  <c:v>0.38349214199999998</c:v>
                </c:pt>
                <c:pt idx="8577" formatCode="General">
                  <c:v>0.383645236</c:v>
                </c:pt>
                <c:pt idx="8578" formatCode="General">
                  <c:v>0.38388648600000003</c:v>
                </c:pt>
                <c:pt idx="8579" formatCode="General">
                  <c:v>0.38443538500000002</c:v>
                </c:pt>
                <c:pt idx="8580" formatCode="General">
                  <c:v>0.38456278999999999</c:v>
                </c:pt>
                <c:pt idx="8581" formatCode="General">
                  <c:v>0.38465446199999997</c:v>
                </c:pt>
                <c:pt idx="8582" formatCode="General">
                  <c:v>0.38471755400000002</c:v>
                </c:pt>
                <c:pt idx="8583" formatCode="General">
                  <c:v>0.384801954</c:v>
                </c:pt>
                <c:pt idx="8584" formatCode="General">
                  <c:v>0.38495394599999999</c:v>
                </c:pt>
                <c:pt idx="8585" formatCode="General">
                  <c:v>0.38509109600000002</c:v>
                </c:pt>
                <c:pt idx="8586" formatCode="General">
                  <c:v>0.38546949600000002</c:v>
                </c:pt>
                <c:pt idx="8587" formatCode="General">
                  <c:v>0.38596034000000001</c:v>
                </c:pt>
                <c:pt idx="8588" formatCode="General">
                  <c:v>0.38608521200000001</c:v>
                </c:pt>
                <c:pt idx="8589" formatCode="General">
                  <c:v>0.386154473</c:v>
                </c:pt>
                <c:pt idx="8590" formatCode="General">
                  <c:v>0.38626137399999999</c:v>
                </c:pt>
                <c:pt idx="8591" formatCode="General">
                  <c:v>0.38636055600000002</c:v>
                </c:pt>
                <c:pt idx="8592" formatCode="General">
                  <c:v>0.386523426</c:v>
                </c:pt>
                <c:pt idx="8593" formatCode="General">
                  <c:v>0.38667830800000003</c:v>
                </c:pt>
                <c:pt idx="8594" formatCode="General">
                  <c:v>0.386924714</c:v>
                </c:pt>
                <c:pt idx="8595" formatCode="General">
                  <c:v>0.38726574200000002</c:v>
                </c:pt>
                <c:pt idx="8596" formatCode="General">
                  <c:v>0.38759577299999998</c:v>
                </c:pt>
                <c:pt idx="8597" formatCode="General">
                  <c:v>0.387800068</c:v>
                </c:pt>
                <c:pt idx="8598" formatCode="General">
                  <c:v>0.38793778400000001</c:v>
                </c:pt>
                <c:pt idx="8599" formatCode="General">
                  <c:v>0.38803085700000001</c:v>
                </c:pt>
                <c:pt idx="8600" formatCode="General">
                  <c:v>0.388132215</c:v>
                </c:pt>
                <c:pt idx="8601" formatCode="General">
                  <c:v>0.38825109600000002</c:v>
                </c:pt>
                <c:pt idx="8602" formatCode="General">
                  <c:v>0.38834044299999998</c:v>
                </c:pt>
                <c:pt idx="8603" formatCode="General">
                  <c:v>0.38847908399999997</c:v>
                </c:pt>
                <c:pt idx="8604" formatCode="General">
                  <c:v>0.38871434300000002</c:v>
                </c:pt>
                <c:pt idx="8605" formatCode="General">
                  <c:v>0.38899314400000001</c:v>
                </c:pt>
                <c:pt idx="8606" formatCode="General">
                  <c:v>0.38926517999999999</c:v>
                </c:pt>
                <c:pt idx="8607" formatCode="General">
                  <c:v>0.38954418899999999</c:v>
                </c:pt>
                <c:pt idx="8608" formatCode="General">
                  <c:v>0.38961866499999998</c:v>
                </c:pt>
                <c:pt idx="8609" formatCode="General">
                  <c:v>0.38968384299999997</c:v>
                </c:pt>
                <c:pt idx="8610" formatCode="General">
                  <c:v>0.38975068899999998</c:v>
                </c:pt>
                <c:pt idx="8611" formatCode="General">
                  <c:v>0.38982430099999998</c:v>
                </c:pt>
                <c:pt idx="8612" formatCode="General">
                  <c:v>0.38991719499999999</c:v>
                </c:pt>
                <c:pt idx="8613" formatCode="General">
                  <c:v>0.38996413400000002</c:v>
                </c:pt>
                <c:pt idx="8614" formatCode="General">
                  <c:v>0.39004847399999998</c:v>
                </c:pt>
                <c:pt idx="8615" formatCode="General">
                  <c:v>0.390120566</c:v>
                </c:pt>
                <c:pt idx="8616" formatCode="General">
                  <c:v>0.39028501500000001</c:v>
                </c:pt>
                <c:pt idx="8617" formatCode="General">
                  <c:v>0.39043331100000001</c:v>
                </c:pt>
                <c:pt idx="8618" formatCode="General">
                  <c:v>0.39068362099999998</c:v>
                </c:pt>
                <c:pt idx="8619" formatCode="General">
                  <c:v>0.39110025799999998</c:v>
                </c:pt>
                <c:pt idx="8620" formatCode="General">
                  <c:v>0.39124399399999998</c:v>
                </c:pt>
                <c:pt idx="8621" formatCode="General">
                  <c:v>0.39138817799999998</c:v>
                </c:pt>
                <c:pt idx="8622" formatCode="General">
                  <c:v>0.39150175500000001</c:v>
                </c:pt>
                <c:pt idx="8623" formatCode="General">
                  <c:v>0.39158317399999998</c:v>
                </c:pt>
                <c:pt idx="8624" formatCode="General">
                  <c:v>0.39173546399999998</c:v>
                </c:pt>
                <c:pt idx="8625" formatCode="General">
                  <c:v>0.39183774599999999</c:v>
                </c:pt>
                <c:pt idx="8626" formatCode="General">
                  <c:v>0.39191129800000002</c:v>
                </c:pt>
                <c:pt idx="8627" formatCode="General">
                  <c:v>0.39205837199999999</c:v>
                </c:pt>
                <c:pt idx="8628" formatCode="General">
                  <c:v>0.39245581600000001</c:v>
                </c:pt>
                <c:pt idx="8629" formatCode="General">
                  <c:v>0.39276459800000002</c:v>
                </c:pt>
                <c:pt idx="8630" formatCode="General">
                  <c:v>0.39296522699999997</c:v>
                </c:pt>
                <c:pt idx="8631" formatCode="General">
                  <c:v>0.39307483999999998</c:v>
                </c:pt>
                <c:pt idx="8632" formatCode="General">
                  <c:v>0.39316916499999999</c:v>
                </c:pt>
                <c:pt idx="8633" formatCode="General">
                  <c:v>0.39326447199999998</c:v>
                </c:pt>
                <c:pt idx="8634" formatCode="General">
                  <c:v>0.39337572500000001</c:v>
                </c:pt>
                <c:pt idx="8635" formatCode="General">
                  <c:v>0.39352023600000002</c:v>
                </c:pt>
                <c:pt idx="8636" formatCode="General">
                  <c:v>0.39369520499999999</c:v>
                </c:pt>
                <c:pt idx="8637" formatCode="General">
                  <c:v>0.393796802</c:v>
                </c:pt>
                <c:pt idx="8638" formatCode="General">
                  <c:v>0.39394781000000001</c:v>
                </c:pt>
                <c:pt idx="8639" formatCode="General">
                  <c:v>0.39427936099999999</c:v>
                </c:pt>
                <c:pt idx="8640" formatCode="General">
                  <c:v>0.394593835</c:v>
                </c:pt>
                <c:pt idx="8641" formatCode="General">
                  <c:v>0.394790798</c:v>
                </c:pt>
                <c:pt idx="8642" formatCode="General">
                  <c:v>0.394927531</c:v>
                </c:pt>
                <c:pt idx="8643" formatCode="General">
                  <c:v>0.39500743199999999</c:v>
                </c:pt>
                <c:pt idx="8644" formatCode="General">
                  <c:v>0.39509218899999998</c:v>
                </c:pt>
                <c:pt idx="8645" formatCode="General">
                  <c:v>0.395149678</c:v>
                </c:pt>
                <c:pt idx="8646" formatCode="General">
                  <c:v>0.39523750499999999</c:v>
                </c:pt>
                <c:pt idx="8647" formatCode="General">
                  <c:v>0.395300657</c:v>
                </c:pt>
                <c:pt idx="8648" formatCode="General">
                  <c:v>0.39534535999999998</c:v>
                </c:pt>
                <c:pt idx="8649" formatCode="General">
                  <c:v>0.395424426</c:v>
                </c:pt>
                <c:pt idx="8650" formatCode="General">
                  <c:v>0.39551487600000002</c:v>
                </c:pt>
                <c:pt idx="8651" formatCode="General">
                  <c:v>0.39561542900000002</c:v>
                </c:pt>
                <c:pt idx="8652" formatCode="General">
                  <c:v>0.39572733599999999</c:v>
                </c:pt>
                <c:pt idx="8653" formatCode="General">
                  <c:v>0.39584681399999999</c:v>
                </c:pt>
                <c:pt idx="8654" formatCode="General">
                  <c:v>0.39597544099999998</c:v>
                </c:pt>
                <c:pt idx="8655" formatCode="General">
                  <c:v>0.39610970000000001</c:v>
                </c:pt>
                <c:pt idx="8656" formatCode="General">
                  <c:v>0.39624649299999998</c:v>
                </c:pt>
                <c:pt idx="8657" formatCode="General">
                  <c:v>0.39638215300000001</c:v>
                </c:pt>
                <c:pt idx="8658" formatCode="General">
                  <c:v>0.39651283599999998</c:v>
                </c:pt>
                <c:pt idx="8659" formatCode="General">
                  <c:v>0.396615088</c:v>
                </c:pt>
                <c:pt idx="8660" formatCode="General">
                  <c:v>0.39670670000000002</c:v>
                </c:pt>
                <c:pt idx="8661" formatCode="General">
                  <c:v>0.396789163</c:v>
                </c:pt>
                <c:pt idx="8662" formatCode="General">
                  <c:v>0.39686357999999999</c:v>
                </c:pt>
                <c:pt idx="8663" formatCode="General">
                  <c:v>0.39693370500000003</c:v>
                </c:pt>
                <c:pt idx="8664" formatCode="General">
                  <c:v>0.39700144500000001</c:v>
                </c:pt>
                <c:pt idx="8665" formatCode="General">
                  <c:v>0.39706718899999999</c:v>
                </c:pt>
                <c:pt idx="8666" formatCode="General">
                  <c:v>0.39713320099999999</c:v>
                </c:pt>
                <c:pt idx="8667" formatCode="General">
                  <c:v>0.39719775299999999</c:v>
                </c:pt>
                <c:pt idx="8668" formatCode="General">
                  <c:v>0.39726033799999999</c:v>
                </c:pt>
                <c:pt idx="8669" formatCode="General">
                  <c:v>0.39732229699999999</c:v>
                </c:pt>
                <c:pt idx="8670" formatCode="General">
                  <c:v>0.39738124600000002</c:v>
                </c:pt>
                <c:pt idx="8671" formatCode="General">
                  <c:v>0.39744326499999999</c:v>
                </c:pt>
                <c:pt idx="8672" formatCode="General">
                  <c:v>0.39750823400000002</c:v>
                </c:pt>
                <c:pt idx="8673" formatCode="General">
                  <c:v>0.39757806099999998</c:v>
                </c:pt>
                <c:pt idx="8674" formatCode="General">
                  <c:v>0.39765143400000003</c:v>
                </c:pt>
                <c:pt idx="8675" formatCode="General">
                  <c:v>0.39773440399999999</c:v>
                </c:pt>
                <c:pt idx="8676" formatCode="General">
                  <c:v>0.39782369099999998</c:v>
                </c:pt>
                <c:pt idx="8677" formatCode="General">
                  <c:v>0.39791366500000003</c:v>
                </c:pt>
                <c:pt idx="8678" formatCode="General">
                  <c:v>0.39800694599999997</c:v>
                </c:pt>
                <c:pt idx="8679" formatCode="General">
                  <c:v>0.39810243200000001</c:v>
                </c:pt>
                <c:pt idx="8680" formatCode="General">
                  <c:v>0.39820107799999999</c:v>
                </c:pt>
                <c:pt idx="8681" formatCode="General">
                  <c:v>0.398293436</c:v>
                </c:pt>
                <c:pt idx="8682" formatCode="General">
                  <c:v>0.39838215700000001</c:v>
                </c:pt>
                <c:pt idx="8683" formatCode="General">
                  <c:v>0.39846441100000002</c:v>
                </c:pt>
                <c:pt idx="8684" formatCode="General">
                  <c:v>0.39854106299999997</c:v>
                </c:pt>
                <c:pt idx="8685" formatCode="General">
                  <c:v>0.39860272400000002</c:v>
                </c:pt>
                <c:pt idx="8686" formatCode="General">
                  <c:v>0.39865583199999999</c:v>
                </c:pt>
                <c:pt idx="8687" formatCode="General">
                  <c:v>0.39870616800000003</c:v>
                </c:pt>
                <c:pt idx="8688" formatCode="General">
                  <c:v>0.39874956</c:v>
                </c:pt>
                <c:pt idx="8689" formatCode="General">
                  <c:v>0.39878952499999998</c:v>
                </c:pt>
                <c:pt idx="8690" formatCode="General">
                  <c:v>0.39882683800000002</c:v>
                </c:pt>
                <c:pt idx="8691" formatCode="General">
                  <c:v>0.39886733899999999</c:v>
                </c:pt>
                <c:pt idx="8692" formatCode="General">
                  <c:v>0.39890471100000002</c:v>
                </c:pt>
                <c:pt idx="8693" formatCode="General">
                  <c:v>0.39894136800000002</c:v>
                </c:pt>
                <c:pt idx="8694" formatCode="General">
                  <c:v>0.39897236200000002</c:v>
                </c:pt>
                <c:pt idx="8695" formatCode="General">
                  <c:v>0.39900901900000002</c:v>
                </c:pt>
                <c:pt idx="8696" formatCode="General">
                  <c:v>0.39904352999999998</c:v>
                </c:pt>
                <c:pt idx="8697" formatCode="General">
                  <c:v>0.39907839899999997</c:v>
                </c:pt>
                <c:pt idx="8698" formatCode="General">
                  <c:v>0.39911380400000002</c:v>
                </c:pt>
                <c:pt idx="8699" formatCode="General">
                  <c:v>0.39914748100000003</c:v>
                </c:pt>
                <c:pt idx="8700" formatCode="General">
                  <c:v>0.39918166399999999</c:v>
                </c:pt>
                <c:pt idx="8701" formatCode="General">
                  <c:v>0.39921411899999998</c:v>
                </c:pt>
                <c:pt idx="8702" formatCode="General">
                  <c:v>0.39924997099999998</c:v>
                </c:pt>
                <c:pt idx="8703" formatCode="General">
                  <c:v>0.39928406500000002</c:v>
                </c:pt>
                <c:pt idx="8704" formatCode="General">
                  <c:v>0.39932247999999998</c:v>
                </c:pt>
                <c:pt idx="8705" formatCode="General">
                  <c:v>0.39936080600000001</c:v>
                </c:pt>
                <c:pt idx="8706" formatCode="General">
                  <c:v>0.39940005499999998</c:v>
                </c:pt>
                <c:pt idx="8707" formatCode="General">
                  <c:v>0.39943888799999999</c:v>
                </c:pt>
                <c:pt idx="8708" formatCode="General">
                  <c:v>0.39947649800000001</c:v>
                </c:pt>
                <c:pt idx="8709" formatCode="General">
                  <c:v>0.39951542000000001</c:v>
                </c:pt>
                <c:pt idx="8710" formatCode="General">
                  <c:v>0.39955276299999998</c:v>
                </c:pt>
                <c:pt idx="8711" formatCode="General">
                  <c:v>0.39959126700000003</c:v>
                </c:pt>
                <c:pt idx="8712" formatCode="General">
                  <c:v>0.39963030799999999</c:v>
                </c:pt>
                <c:pt idx="8713" formatCode="General">
                  <c:v>0.39967209100000001</c:v>
                </c:pt>
                <c:pt idx="8714" formatCode="General">
                  <c:v>0.39971563199999999</c:v>
                </c:pt>
                <c:pt idx="8715" formatCode="General">
                  <c:v>0.399762899</c:v>
                </c:pt>
                <c:pt idx="8716" formatCode="General">
                  <c:v>0.39982199699999998</c:v>
                </c:pt>
                <c:pt idx="8717" formatCode="General">
                  <c:v>0.399884552</c:v>
                </c:pt>
                <c:pt idx="8718" formatCode="General">
                  <c:v>0.39995330600000001</c:v>
                </c:pt>
                <c:pt idx="8719" formatCode="General">
                  <c:v>0.40003147700000002</c:v>
                </c:pt>
                <c:pt idx="8720" formatCode="General">
                  <c:v>0.400108248</c:v>
                </c:pt>
                <c:pt idx="8721" formatCode="General">
                  <c:v>0.40019369100000002</c:v>
                </c:pt>
                <c:pt idx="8722" formatCode="General">
                  <c:v>0.40027633299999998</c:v>
                </c:pt>
                <c:pt idx="8723" formatCode="General">
                  <c:v>0.40035653100000002</c:v>
                </c:pt>
                <c:pt idx="8724" formatCode="General">
                  <c:v>0.40043515000000002</c:v>
                </c:pt>
                <c:pt idx="8725" formatCode="General">
                  <c:v>0.400505424</c:v>
                </c:pt>
                <c:pt idx="8726" formatCode="General">
                  <c:v>0.40056395500000003</c:v>
                </c:pt>
                <c:pt idx="8727" formatCode="General">
                  <c:v>0.40061971499999999</c:v>
                </c:pt>
                <c:pt idx="8728" formatCode="General">
                  <c:v>0.40067014099999998</c:v>
                </c:pt>
                <c:pt idx="8729" formatCode="General">
                  <c:v>0.40070825799999998</c:v>
                </c:pt>
                <c:pt idx="8730" formatCode="General">
                  <c:v>0.40074837200000002</c:v>
                </c:pt>
                <c:pt idx="8731" formatCode="General">
                  <c:v>0.40077966500000001</c:v>
                </c:pt>
                <c:pt idx="8732" formatCode="General">
                  <c:v>0.40080872200000001</c:v>
                </c:pt>
                <c:pt idx="8733" formatCode="General">
                  <c:v>0.40083521599999999</c:v>
                </c:pt>
                <c:pt idx="8734" formatCode="General">
                  <c:v>0.40088844299999998</c:v>
                </c:pt>
                <c:pt idx="8735" formatCode="General">
                  <c:v>0.40091413300000001</c:v>
                </c:pt>
                <c:pt idx="8736" formatCode="General">
                  <c:v>0.40096133900000003</c:v>
                </c:pt>
                <c:pt idx="8737" formatCode="General">
                  <c:v>0.40098532999999997</c:v>
                </c:pt>
                <c:pt idx="8738" formatCode="General">
                  <c:v>0.40100950000000002</c:v>
                </c:pt>
                <c:pt idx="8739" formatCode="General">
                  <c:v>0.40105333900000001</c:v>
                </c:pt>
                <c:pt idx="8740" formatCode="General">
                  <c:v>0.40108013199999998</c:v>
                </c:pt>
                <c:pt idx="8741" formatCode="General">
                  <c:v>0.40110427100000001</c:v>
                </c:pt>
                <c:pt idx="8742" formatCode="General">
                  <c:v>0.40114942199999998</c:v>
                </c:pt>
                <c:pt idx="8743" formatCode="General">
                  <c:v>0.40117219100000001</c:v>
                </c:pt>
                <c:pt idx="8744" formatCode="General">
                  <c:v>0.40121442099999999</c:v>
                </c:pt>
                <c:pt idx="8745" formatCode="General">
                  <c:v>0.40125903499999999</c:v>
                </c:pt>
                <c:pt idx="8746" formatCode="General">
                  <c:v>0.40127998599999998</c:v>
                </c:pt>
                <c:pt idx="8747" formatCode="General">
                  <c:v>0.40132334800000002</c:v>
                </c:pt>
                <c:pt idx="8748" formatCode="General">
                  <c:v>0.40134373299999998</c:v>
                </c:pt>
                <c:pt idx="8749" formatCode="General">
                  <c:v>0.40138486000000001</c:v>
                </c:pt>
                <c:pt idx="8750" formatCode="General">
                  <c:v>0.40143024900000002</c:v>
                </c:pt>
                <c:pt idx="8751" formatCode="General">
                  <c:v>0.40148127099999997</c:v>
                </c:pt>
                <c:pt idx="8752" formatCode="General">
                  <c:v>0.40153905699999998</c:v>
                </c:pt>
                <c:pt idx="8753" formatCode="General">
                  <c:v>0.40162026899999997</c:v>
                </c:pt>
                <c:pt idx="8754" formatCode="General">
                  <c:v>0.40167224400000001</c:v>
                </c:pt>
                <c:pt idx="8755" formatCode="General">
                  <c:v>0.401790708</c:v>
                </c:pt>
                <c:pt idx="8756" formatCode="General">
                  <c:v>0.40191903699999998</c:v>
                </c:pt>
                <c:pt idx="8757" formatCode="General">
                  <c:v>0.402047724</c:v>
                </c:pt>
                <c:pt idx="8758" formatCode="General">
                  <c:v>0.40215393900000002</c:v>
                </c:pt>
                <c:pt idx="8759" formatCode="General">
                  <c:v>0.40227305899999999</c:v>
                </c:pt>
                <c:pt idx="8760" formatCode="General">
                  <c:v>0.40230020900000002</c:v>
                </c:pt>
                <c:pt idx="8761" formatCode="General">
                  <c:v>0.40234333300000003</c:v>
                </c:pt>
                <c:pt idx="8762" formatCode="General">
                  <c:v>0.40236052900000002</c:v>
                </c:pt>
                <c:pt idx="8763" formatCode="General">
                  <c:v>0.40240323500000003</c:v>
                </c:pt>
                <c:pt idx="8764" formatCode="General">
                  <c:v>0.40244260399999998</c:v>
                </c:pt>
                <c:pt idx="8765" formatCode="General">
                  <c:v>0.40248185400000003</c:v>
                </c:pt>
                <c:pt idx="8766" formatCode="General">
                  <c:v>0.402524084</c:v>
                </c:pt>
                <c:pt idx="8767" formatCode="General">
                  <c:v>0.40256327400000003</c:v>
                </c:pt>
                <c:pt idx="8768" formatCode="General">
                  <c:v>0.40259683099999999</c:v>
                </c:pt>
                <c:pt idx="8769" formatCode="General">
                  <c:v>0.40262785600000001</c:v>
                </c:pt>
                <c:pt idx="8770" formatCode="General">
                  <c:v>0.402659029</c:v>
                </c:pt>
                <c:pt idx="8771" formatCode="General">
                  <c:v>0.402684867</c:v>
                </c:pt>
                <c:pt idx="8772" formatCode="General">
                  <c:v>0.40270996100000001</c:v>
                </c:pt>
                <c:pt idx="8773" formatCode="General">
                  <c:v>0.40273785600000001</c:v>
                </c:pt>
                <c:pt idx="8774" formatCode="General">
                  <c:v>0.40278488400000001</c:v>
                </c:pt>
                <c:pt idx="8775" formatCode="General">
                  <c:v>0.40282702399999998</c:v>
                </c:pt>
                <c:pt idx="8776" formatCode="General">
                  <c:v>0.40287542300000001</c:v>
                </c:pt>
                <c:pt idx="8777" formatCode="General">
                  <c:v>0.40293839599999998</c:v>
                </c:pt>
                <c:pt idx="8778" formatCode="General">
                  <c:v>0.403005004</c:v>
                </c:pt>
                <c:pt idx="8779" formatCode="General">
                  <c:v>0.40309333800000002</c:v>
                </c:pt>
                <c:pt idx="8780" formatCode="General">
                  <c:v>0.40320166899999998</c:v>
                </c:pt>
                <c:pt idx="8781" formatCode="General">
                  <c:v>0.403320342</c:v>
                </c:pt>
                <c:pt idx="8782" formatCode="General">
                  <c:v>0.40343588600000002</c:v>
                </c:pt>
                <c:pt idx="8783" formatCode="General">
                  <c:v>0.40354222099999998</c:v>
                </c:pt>
                <c:pt idx="8784" formatCode="General">
                  <c:v>0.40366089300000002</c:v>
                </c:pt>
                <c:pt idx="8785" formatCode="General">
                  <c:v>0.403717726</c:v>
                </c:pt>
                <c:pt idx="8786" formatCode="General">
                  <c:v>0.40377664600000002</c:v>
                </c:pt>
                <c:pt idx="8787" formatCode="General">
                  <c:v>0.40383112399999999</c:v>
                </c:pt>
                <c:pt idx="8788" formatCode="General">
                  <c:v>0.40386495</c:v>
                </c:pt>
                <c:pt idx="8789" formatCode="General">
                  <c:v>0.40389865600000002</c:v>
                </c:pt>
                <c:pt idx="8790" formatCode="General">
                  <c:v>0.40393218400000003</c:v>
                </c:pt>
                <c:pt idx="8791" formatCode="General">
                  <c:v>0.40396949599999998</c:v>
                </c:pt>
                <c:pt idx="8792" formatCode="General">
                  <c:v>0.40402036899999999</c:v>
                </c:pt>
                <c:pt idx="8793" formatCode="General">
                  <c:v>0.40405532700000002</c:v>
                </c:pt>
                <c:pt idx="8794" formatCode="General">
                  <c:v>0.40411216</c:v>
                </c:pt>
                <c:pt idx="8795" formatCode="General">
                  <c:v>0.40418326900000001</c:v>
                </c:pt>
                <c:pt idx="8796" formatCode="General">
                  <c:v>0.40422925399999998</c:v>
                </c:pt>
                <c:pt idx="8797" formatCode="General">
                  <c:v>0.40427795100000002</c:v>
                </c:pt>
                <c:pt idx="8798" formatCode="General">
                  <c:v>0.40432682599999997</c:v>
                </c:pt>
                <c:pt idx="8799" formatCode="General">
                  <c:v>0.40438261599999997</c:v>
                </c:pt>
                <c:pt idx="8800" formatCode="General">
                  <c:v>0.40445363499999998</c:v>
                </c:pt>
                <c:pt idx="8801" formatCode="General">
                  <c:v>0.40451130299999999</c:v>
                </c:pt>
                <c:pt idx="8802" formatCode="General">
                  <c:v>0.40456542400000001</c:v>
                </c:pt>
                <c:pt idx="8803" formatCode="General">
                  <c:v>0.40461182600000001</c:v>
                </c:pt>
                <c:pt idx="8804" formatCode="General">
                  <c:v>0.404701531</c:v>
                </c:pt>
                <c:pt idx="8805" formatCode="General">
                  <c:v>0.40481281299999999</c:v>
                </c:pt>
                <c:pt idx="8806" formatCode="General">
                  <c:v>0.40502354499999998</c:v>
                </c:pt>
                <c:pt idx="8807" formatCode="General">
                  <c:v>0.40523567799999999</c:v>
                </c:pt>
                <c:pt idx="8808" formatCode="General">
                  <c:v>0.40540278000000002</c:v>
                </c:pt>
                <c:pt idx="8809" formatCode="General">
                  <c:v>0.40554931799999999</c:v>
                </c:pt>
                <c:pt idx="8810" formatCode="General">
                  <c:v>0.405611157</c:v>
                </c:pt>
                <c:pt idx="8811" formatCode="General">
                  <c:v>0.40568554400000001</c:v>
                </c:pt>
                <c:pt idx="8812" formatCode="General">
                  <c:v>0.40574535699999997</c:v>
                </c:pt>
                <c:pt idx="8813" formatCode="General">
                  <c:v>0.40581396199999997</c:v>
                </c:pt>
                <c:pt idx="8814" formatCode="General">
                  <c:v>0.405863315</c:v>
                </c:pt>
                <c:pt idx="8815" formatCode="General">
                  <c:v>0.40589418999999999</c:v>
                </c:pt>
                <c:pt idx="8816" formatCode="General">
                  <c:v>0.40595629799999999</c:v>
                </c:pt>
                <c:pt idx="8817" formatCode="General">
                  <c:v>0.40602514099999998</c:v>
                </c:pt>
                <c:pt idx="8818" formatCode="General">
                  <c:v>0.40608531199999998</c:v>
                </c:pt>
                <c:pt idx="8819" formatCode="General">
                  <c:v>0.406149924</c:v>
                </c:pt>
                <c:pt idx="8820" formatCode="General">
                  <c:v>0.40627777599999998</c:v>
                </c:pt>
                <c:pt idx="8821" formatCode="General">
                  <c:v>0.40648925299999999</c:v>
                </c:pt>
                <c:pt idx="8822" formatCode="General">
                  <c:v>0.40690040599999999</c:v>
                </c:pt>
                <c:pt idx="8823" formatCode="General">
                  <c:v>0.40703621499999998</c:v>
                </c:pt>
                <c:pt idx="8824" formatCode="General">
                  <c:v>0.40709748899999998</c:v>
                </c:pt>
                <c:pt idx="8825" formatCode="General">
                  <c:v>0.40714502299999999</c:v>
                </c:pt>
                <c:pt idx="8826" formatCode="General">
                  <c:v>0.40721005199999999</c:v>
                </c:pt>
                <c:pt idx="8827" formatCode="General">
                  <c:v>0.407282174</c:v>
                </c:pt>
                <c:pt idx="8828" formatCode="General">
                  <c:v>0.40736368299999998</c:v>
                </c:pt>
                <c:pt idx="8829" formatCode="General">
                  <c:v>0.40748551500000002</c:v>
                </c:pt>
                <c:pt idx="8830" formatCode="General">
                  <c:v>0.407731593</c:v>
                </c:pt>
                <c:pt idx="8831" formatCode="General">
                  <c:v>0.40810197599999998</c:v>
                </c:pt>
                <c:pt idx="8832" formatCode="General">
                  <c:v>0.40821400299999999</c:v>
                </c:pt>
                <c:pt idx="8833" formatCode="General">
                  <c:v>0.40827602099999999</c:v>
                </c:pt>
                <c:pt idx="8834" formatCode="General">
                  <c:v>0.40833053000000002</c:v>
                </c:pt>
                <c:pt idx="8835" formatCode="General">
                  <c:v>0.408396333</c:v>
                </c:pt>
                <c:pt idx="8836" formatCode="General">
                  <c:v>0.40844538800000002</c:v>
                </c:pt>
                <c:pt idx="8837" formatCode="General">
                  <c:v>0.408502221</c:v>
                </c:pt>
                <c:pt idx="8838" formatCode="General">
                  <c:v>0.40856346500000001</c:v>
                </c:pt>
                <c:pt idx="8839" formatCode="General">
                  <c:v>0.408628881</c:v>
                </c:pt>
                <c:pt idx="8840" formatCode="General">
                  <c:v>0.40869808200000002</c:v>
                </c:pt>
                <c:pt idx="8841" formatCode="General">
                  <c:v>0.40877068</c:v>
                </c:pt>
                <c:pt idx="8842" formatCode="General">
                  <c:v>0.40884232500000001</c:v>
                </c:pt>
                <c:pt idx="8843" formatCode="General">
                  <c:v>0.40891602599999999</c:v>
                </c:pt>
                <c:pt idx="8844" formatCode="General">
                  <c:v>0.40898647900000001</c:v>
                </c:pt>
                <c:pt idx="8845" formatCode="General">
                  <c:v>0.40903988499999999</c:v>
                </c:pt>
                <c:pt idx="8846" formatCode="General">
                  <c:v>0.409084946</c:v>
                </c:pt>
                <c:pt idx="8847" formatCode="General">
                  <c:v>0.409126818</c:v>
                </c:pt>
                <c:pt idx="8848" formatCode="General">
                  <c:v>0.40916144799999998</c:v>
                </c:pt>
                <c:pt idx="8849" formatCode="General">
                  <c:v>0.40922468899999997</c:v>
                </c:pt>
                <c:pt idx="8850" formatCode="General">
                  <c:v>0.409281701</c:v>
                </c:pt>
                <c:pt idx="8851" formatCode="General">
                  <c:v>0.40933698400000001</c:v>
                </c:pt>
                <c:pt idx="8852" formatCode="General">
                  <c:v>0.409388423</c:v>
                </c:pt>
                <c:pt idx="8853" formatCode="General">
                  <c:v>0.40946972399999998</c:v>
                </c:pt>
                <c:pt idx="8854" formatCode="General">
                  <c:v>0.40958878399999998</c:v>
                </c:pt>
                <c:pt idx="8855" formatCode="General">
                  <c:v>0.40969392700000001</c:v>
                </c:pt>
                <c:pt idx="8856" formatCode="General">
                  <c:v>0.40989166500000002</c:v>
                </c:pt>
                <c:pt idx="8857" formatCode="General">
                  <c:v>0.41008397899999999</c:v>
                </c:pt>
                <c:pt idx="8858" formatCode="General">
                  <c:v>0.41027003499999998</c:v>
                </c:pt>
                <c:pt idx="8859" formatCode="General">
                  <c:v>0.41032639100000001</c:v>
                </c:pt>
                <c:pt idx="8860" formatCode="General">
                  <c:v>0.41038316499999999</c:v>
                </c:pt>
                <c:pt idx="8861" formatCode="General">
                  <c:v>0.41043490199999999</c:v>
                </c:pt>
                <c:pt idx="8862" formatCode="General">
                  <c:v>0.410488874</c:v>
                </c:pt>
                <c:pt idx="8863" formatCode="General">
                  <c:v>0.410568565</c:v>
                </c:pt>
                <c:pt idx="8864" formatCode="General">
                  <c:v>0.41062736500000002</c:v>
                </c:pt>
                <c:pt idx="8865" formatCode="General">
                  <c:v>0.41069895000000001</c:v>
                </c:pt>
                <c:pt idx="8866" formatCode="General">
                  <c:v>0.41081535800000002</c:v>
                </c:pt>
                <c:pt idx="8867" formatCode="General">
                  <c:v>0.41091460000000002</c:v>
                </c:pt>
                <c:pt idx="8868" formatCode="General">
                  <c:v>0.41097250600000002</c:v>
                </c:pt>
                <c:pt idx="8869" formatCode="General">
                  <c:v>0.41103097799999999</c:v>
                </c:pt>
                <c:pt idx="8870" formatCode="General">
                  <c:v>0.41120246100000002</c:v>
                </c:pt>
                <c:pt idx="8871" formatCode="General">
                  <c:v>0.41158220200000001</c:v>
                </c:pt>
                <c:pt idx="8872" formatCode="General">
                  <c:v>0.41180825199999999</c:v>
                </c:pt>
                <c:pt idx="8873" formatCode="General">
                  <c:v>0.41195210799999998</c:v>
                </c:pt>
                <c:pt idx="8874" formatCode="General">
                  <c:v>0.412041932</c:v>
                </c:pt>
                <c:pt idx="8875" formatCode="General">
                  <c:v>0.41218844100000002</c:v>
                </c:pt>
                <c:pt idx="8876" formatCode="General">
                  <c:v>0.41227492700000001</c:v>
                </c:pt>
                <c:pt idx="8877" formatCode="General">
                  <c:v>0.41245818099999998</c:v>
                </c:pt>
                <c:pt idx="8878" formatCode="General">
                  <c:v>0.41255050900000001</c:v>
                </c:pt>
                <c:pt idx="8879" formatCode="General">
                  <c:v>0.412664056</c:v>
                </c:pt>
                <c:pt idx="8880" formatCode="General">
                  <c:v>0.41275972100000002</c:v>
                </c:pt>
                <c:pt idx="8881" formatCode="General">
                  <c:v>0.412942529</c:v>
                </c:pt>
                <c:pt idx="8882" formatCode="General">
                  <c:v>0.41348966999999998</c:v>
                </c:pt>
                <c:pt idx="8883" formatCode="General">
                  <c:v>0.413746685</c:v>
                </c:pt>
                <c:pt idx="8884" formatCode="General">
                  <c:v>0.41388902100000002</c:v>
                </c:pt>
                <c:pt idx="8885" formatCode="General">
                  <c:v>0.41403183300000002</c:v>
                </c:pt>
                <c:pt idx="8886" formatCode="General">
                  <c:v>0.414204448</c:v>
                </c:pt>
                <c:pt idx="8887" formatCode="General">
                  <c:v>0.414412171</c:v>
                </c:pt>
                <c:pt idx="8888" formatCode="General">
                  <c:v>0.414969325</c:v>
                </c:pt>
                <c:pt idx="8889" formatCode="General">
                  <c:v>0.41523960199999999</c:v>
                </c:pt>
                <c:pt idx="8890" formatCode="General">
                  <c:v>0.41538393499999998</c:v>
                </c:pt>
                <c:pt idx="8891" formatCode="General">
                  <c:v>0.41547626300000001</c:v>
                </c:pt>
                <c:pt idx="8892" formatCode="General">
                  <c:v>0.41552898300000002</c:v>
                </c:pt>
                <c:pt idx="8893" formatCode="General">
                  <c:v>0.415609807</c:v>
                </c:pt>
                <c:pt idx="8894" formatCode="General">
                  <c:v>0.415678084</c:v>
                </c:pt>
                <c:pt idx="8895" formatCode="General">
                  <c:v>0.41579621999999999</c:v>
                </c:pt>
                <c:pt idx="8896" formatCode="General">
                  <c:v>0.41636133199999997</c:v>
                </c:pt>
                <c:pt idx="8897" formatCode="General">
                  <c:v>0.41671514500000001</c:v>
                </c:pt>
                <c:pt idx="8898" formatCode="General">
                  <c:v>0.41686055100000002</c:v>
                </c:pt>
                <c:pt idx="8899" formatCode="General">
                  <c:v>0.417004824</c:v>
                </c:pt>
                <c:pt idx="8900" formatCode="General">
                  <c:v>0.41715183900000002</c:v>
                </c:pt>
                <c:pt idx="8901" formatCode="General">
                  <c:v>0.41731110199999999</c:v>
                </c:pt>
                <c:pt idx="8902" formatCode="General">
                  <c:v>0.41790085999999999</c:v>
                </c:pt>
                <c:pt idx="8903" formatCode="General">
                  <c:v>0.41818284999999999</c:v>
                </c:pt>
                <c:pt idx="8904" formatCode="General">
                  <c:v>0.41832154999999999</c:v>
                </c:pt>
                <c:pt idx="8905" formatCode="General">
                  <c:v>0.418510139</c:v>
                </c:pt>
                <c:pt idx="8906" formatCode="General">
                  <c:v>0.418663532</c:v>
                </c:pt>
                <c:pt idx="8907" formatCode="General">
                  <c:v>0.41908761900000002</c:v>
                </c:pt>
                <c:pt idx="8908" formatCode="General">
                  <c:v>0.41940894699999998</c:v>
                </c:pt>
                <c:pt idx="8909" formatCode="General">
                  <c:v>0.419613719</c:v>
                </c:pt>
                <c:pt idx="8910" formatCode="General">
                  <c:v>0.41984286900000001</c:v>
                </c:pt>
                <c:pt idx="8911" formatCode="General">
                  <c:v>0.42006033700000001</c:v>
                </c:pt>
                <c:pt idx="8912" formatCode="General">
                  <c:v>0.42017850299999998</c:v>
                </c:pt>
                <c:pt idx="8913" formatCode="General">
                  <c:v>0.42030116899999997</c:v>
                </c:pt>
                <c:pt idx="8914" formatCode="General">
                  <c:v>0.42054024299999998</c:v>
                </c:pt>
                <c:pt idx="8915" formatCode="General">
                  <c:v>0.42116692700000002</c:v>
                </c:pt>
                <c:pt idx="8916" formatCode="General">
                  <c:v>0.42135623100000003</c:v>
                </c:pt>
                <c:pt idx="8917" formatCode="General">
                  <c:v>0.42151165000000002</c:v>
                </c:pt>
                <c:pt idx="8918" formatCode="General">
                  <c:v>0.42168453299999997</c:v>
                </c:pt>
                <c:pt idx="8919" formatCode="General">
                  <c:v>0.421781868</c:v>
                </c:pt>
                <c:pt idx="8920" formatCode="General">
                  <c:v>0.42200690499999999</c:v>
                </c:pt>
                <c:pt idx="8921" formatCode="General">
                  <c:v>0.42260840500000002</c:v>
                </c:pt>
                <c:pt idx="8922" formatCode="General">
                  <c:v>0.42287984499999998</c:v>
                </c:pt>
                <c:pt idx="8923" formatCode="General">
                  <c:v>0.42309135199999998</c:v>
                </c:pt>
                <c:pt idx="8924" formatCode="General">
                  <c:v>0.42323386699999999</c:v>
                </c:pt>
                <c:pt idx="8925" formatCode="General">
                  <c:v>0.423411131</c:v>
                </c:pt>
                <c:pt idx="8926" formatCode="General">
                  <c:v>0.42363926800000001</c:v>
                </c:pt>
                <c:pt idx="8927" formatCode="General">
                  <c:v>0.42401641600000001</c:v>
                </c:pt>
                <c:pt idx="8928" formatCode="General">
                  <c:v>0.4243536</c:v>
                </c:pt>
                <c:pt idx="8929" formatCode="General">
                  <c:v>0.42470067700000003</c:v>
                </c:pt>
                <c:pt idx="8930" formatCode="General">
                  <c:v>0.42483976499999998</c:v>
                </c:pt>
                <c:pt idx="8931" formatCode="General">
                  <c:v>0.42498633299999999</c:v>
                </c:pt>
                <c:pt idx="8932" formatCode="General">
                  <c:v>0.42512696999999999</c:v>
                </c:pt>
                <c:pt idx="8933" formatCode="General">
                  <c:v>0.42520132700000002</c:v>
                </c:pt>
                <c:pt idx="8934" formatCode="General">
                  <c:v>0.42527452100000002</c:v>
                </c:pt>
                <c:pt idx="8935" formatCode="General">
                  <c:v>0.42540144899999999</c:v>
                </c:pt>
                <c:pt idx="8936" formatCode="General">
                  <c:v>0.425819695</c:v>
                </c:pt>
                <c:pt idx="8937" formatCode="General">
                  <c:v>0.42626461399999999</c:v>
                </c:pt>
                <c:pt idx="8938" formatCode="General">
                  <c:v>0.42642900299999997</c:v>
                </c:pt>
                <c:pt idx="8939" formatCode="General">
                  <c:v>0.42660146999999998</c:v>
                </c:pt>
                <c:pt idx="8940" formatCode="General">
                  <c:v>0.42677870400000001</c:v>
                </c:pt>
                <c:pt idx="8941" formatCode="General">
                  <c:v>0.42690470800000002</c:v>
                </c:pt>
                <c:pt idx="8942" formatCode="General">
                  <c:v>0.42707517699999997</c:v>
                </c:pt>
                <c:pt idx="8943" formatCode="General">
                  <c:v>0.42718973799999999</c:v>
                </c:pt>
                <c:pt idx="8944" formatCode="General">
                  <c:v>0.42730215199999999</c:v>
                </c:pt>
                <c:pt idx="8945" formatCode="General">
                  <c:v>0.427427053</c:v>
                </c:pt>
                <c:pt idx="8946" formatCode="General">
                  <c:v>0.42777872099999997</c:v>
                </c:pt>
                <c:pt idx="8947" formatCode="General">
                  <c:v>0.42831805299999998</c:v>
                </c:pt>
                <c:pt idx="8948" formatCode="General">
                  <c:v>0.42852640199999997</c:v>
                </c:pt>
                <c:pt idx="8949" formatCode="General">
                  <c:v>0.42865383600000001</c:v>
                </c:pt>
                <c:pt idx="8950" formatCode="General">
                  <c:v>0.42881557300000001</c:v>
                </c:pt>
                <c:pt idx="8951" formatCode="General">
                  <c:v>0.42891913700000001</c:v>
                </c:pt>
                <c:pt idx="8952" formatCode="General">
                  <c:v>0.42916214499999999</c:v>
                </c:pt>
                <c:pt idx="8953" formatCode="General">
                  <c:v>0.42928081800000001</c:v>
                </c:pt>
                <c:pt idx="8954" formatCode="General">
                  <c:v>0.42948639399999999</c:v>
                </c:pt>
                <c:pt idx="8955" formatCode="General">
                  <c:v>0.42998665600000002</c:v>
                </c:pt>
                <c:pt idx="8956" formatCode="General">
                  <c:v>0.430362046</c:v>
                </c:pt>
                <c:pt idx="8957" formatCode="General">
                  <c:v>0.43053153199999999</c:v>
                </c:pt>
                <c:pt idx="8958" formatCode="General">
                  <c:v>0.43067997699999999</c:v>
                </c:pt>
                <c:pt idx="8959" formatCode="General">
                  <c:v>0.43081197100000002</c:v>
                </c:pt>
                <c:pt idx="8960" formatCode="General">
                  <c:v>0.431098908</c:v>
                </c:pt>
                <c:pt idx="8961" formatCode="General">
                  <c:v>0.43143916100000002</c:v>
                </c:pt>
                <c:pt idx="8962" formatCode="General">
                  <c:v>0.43177840099999998</c:v>
                </c:pt>
                <c:pt idx="8963" formatCode="General">
                  <c:v>0.43196663299999999</c:v>
                </c:pt>
                <c:pt idx="8964" formatCode="General">
                  <c:v>0.43208685499999999</c:v>
                </c:pt>
                <c:pt idx="8965" formatCode="General">
                  <c:v>0.43225371800000001</c:v>
                </c:pt>
                <c:pt idx="8966" formatCode="General">
                  <c:v>0.432364792</c:v>
                </c:pt>
                <c:pt idx="8967" formatCode="General">
                  <c:v>0.43272566800000001</c:v>
                </c:pt>
                <c:pt idx="8968" formatCode="General">
                  <c:v>0.43331077699999998</c:v>
                </c:pt>
                <c:pt idx="8969" formatCode="General">
                  <c:v>0.43355500699999999</c:v>
                </c:pt>
                <c:pt idx="8970" formatCode="General">
                  <c:v>0.43367123600000002</c:v>
                </c:pt>
                <c:pt idx="8971" formatCode="General">
                  <c:v>0.43378877599999999</c:v>
                </c:pt>
                <c:pt idx="8972" formatCode="General">
                  <c:v>0.43396618999999997</c:v>
                </c:pt>
                <c:pt idx="8973" formatCode="General">
                  <c:v>0.43422585699999999</c:v>
                </c:pt>
                <c:pt idx="8974" formatCode="General">
                  <c:v>0.43452829100000001</c:v>
                </c:pt>
                <c:pt idx="8975" formatCode="General">
                  <c:v>0.43513974500000002</c:v>
                </c:pt>
                <c:pt idx="8976" formatCode="General">
                  <c:v>0.43542394000000001</c:v>
                </c:pt>
                <c:pt idx="8977" formatCode="General">
                  <c:v>0.43558865800000002</c:v>
                </c:pt>
                <c:pt idx="8978" formatCode="General">
                  <c:v>0.43571433399999998</c:v>
                </c:pt>
                <c:pt idx="8979" formatCode="General">
                  <c:v>0.43595752100000001</c:v>
                </c:pt>
                <c:pt idx="8980" formatCode="General">
                  <c:v>0.436142474</c:v>
                </c:pt>
                <c:pt idx="8981" formatCode="General">
                  <c:v>0.43634474299999998</c:v>
                </c:pt>
                <c:pt idx="8982" formatCode="General">
                  <c:v>0.43656942199999998</c:v>
                </c:pt>
                <c:pt idx="8983" formatCode="General">
                  <c:v>0.43682587099999998</c:v>
                </c:pt>
                <c:pt idx="8984" formatCode="General">
                  <c:v>0.43745213700000002</c:v>
                </c:pt>
                <c:pt idx="8985" formatCode="General">
                  <c:v>0.437656879</c:v>
                </c:pt>
                <c:pt idx="8986" formatCode="General">
                  <c:v>0.43781083799999998</c:v>
                </c:pt>
                <c:pt idx="8987" formatCode="General">
                  <c:v>0.43797692700000002</c:v>
                </c:pt>
                <c:pt idx="8988" formatCode="General">
                  <c:v>0.438158453</c:v>
                </c:pt>
                <c:pt idx="8989" formatCode="General">
                  <c:v>0.438322663</c:v>
                </c:pt>
                <c:pt idx="8990" formatCode="General">
                  <c:v>0.43850484499999998</c:v>
                </c:pt>
                <c:pt idx="8991" formatCode="General">
                  <c:v>0.438852876</c:v>
                </c:pt>
                <c:pt idx="8992" formatCode="General">
                  <c:v>0.43932312699999998</c:v>
                </c:pt>
                <c:pt idx="8993" formatCode="General">
                  <c:v>0.43951654400000001</c:v>
                </c:pt>
                <c:pt idx="8994" formatCode="General">
                  <c:v>0.43966886399999999</c:v>
                </c:pt>
                <c:pt idx="8995" formatCode="General">
                  <c:v>0.43976029799999999</c:v>
                </c:pt>
                <c:pt idx="8996" formatCode="General">
                  <c:v>0.43992877000000002</c:v>
                </c:pt>
                <c:pt idx="8997" formatCode="General">
                  <c:v>0.44013965100000002</c:v>
                </c:pt>
                <c:pt idx="8998" formatCode="General">
                  <c:v>0.44051149499999998</c:v>
                </c:pt>
                <c:pt idx="8999" formatCode="General">
                  <c:v>0.44107845400000001</c:v>
                </c:pt>
                <c:pt idx="9000" formatCode="General">
                  <c:v>0.44128477599999999</c:v>
                </c:pt>
                <c:pt idx="9001" formatCode="General">
                  <c:v>0.44141170400000002</c:v>
                </c:pt>
                <c:pt idx="9002" formatCode="General">
                  <c:v>0.44152870799999999</c:v>
                </c:pt>
                <c:pt idx="9003" formatCode="General">
                  <c:v>0.44173413500000003</c:v>
                </c:pt>
                <c:pt idx="9004" formatCode="General">
                  <c:v>0.441962034</c:v>
                </c:pt>
                <c:pt idx="9005" formatCode="General">
                  <c:v>0.44223454600000001</c:v>
                </c:pt>
                <c:pt idx="9006" formatCode="General">
                  <c:v>0.44286081199999999</c:v>
                </c:pt>
                <c:pt idx="9007" formatCode="General">
                  <c:v>0.44301649900000001</c:v>
                </c:pt>
                <c:pt idx="9008" formatCode="General">
                  <c:v>0.44313246000000001</c:v>
                </c:pt>
                <c:pt idx="9009" formatCode="General">
                  <c:v>0.44328373700000001</c:v>
                </c:pt>
                <c:pt idx="9010" formatCode="General">
                  <c:v>0.44343540100000001</c:v>
                </c:pt>
                <c:pt idx="9011" formatCode="General">
                  <c:v>0.44353875500000001</c:v>
                </c:pt>
                <c:pt idx="9012" formatCode="General">
                  <c:v>0.44373917600000001</c:v>
                </c:pt>
                <c:pt idx="9013" formatCode="General">
                  <c:v>0.444180727</c:v>
                </c:pt>
                <c:pt idx="9014" formatCode="General">
                  <c:v>0.44449695900000002</c:v>
                </c:pt>
                <c:pt idx="9015" formatCode="General">
                  <c:v>0.44467827700000001</c:v>
                </c:pt>
                <c:pt idx="9016" formatCode="General">
                  <c:v>0.44481632100000001</c:v>
                </c:pt>
                <c:pt idx="9017" formatCode="General">
                  <c:v>0.44493234199999998</c:v>
                </c:pt>
                <c:pt idx="9018" formatCode="General">
                  <c:v>0.44511246700000001</c:v>
                </c:pt>
                <c:pt idx="9019" formatCode="General">
                  <c:v>0.44537842300000002</c:v>
                </c:pt>
                <c:pt idx="9020" formatCode="General">
                  <c:v>0.44571873499999998</c:v>
                </c:pt>
                <c:pt idx="9021" formatCode="General">
                  <c:v>0.44616967400000002</c:v>
                </c:pt>
                <c:pt idx="9022" formatCode="General">
                  <c:v>0.446335435</c:v>
                </c:pt>
                <c:pt idx="9023" formatCode="General">
                  <c:v>0.44644519700000002</c:v>
                </c:pt>
                <c:pt idx="9024" formatCode="General">
                  <c:v>0.44659084100000002</c:v>
                </c:pt>
                <c:pt idx="9025" formatCode="General">
                  <c:v>0.44678643299999998</c:v>
                </c:pt>
                <c:pt idx="9026" formatCode="General">
                  <c:v>0.44690719200000001</c:v>
                </c:pt>
                <c:pt idx="9027" formatCode="General">
                  <c:v>0.44707742299999997</c:v>
                </c:pt>
                <c:pt idx="9028" formatCode="General">
                  <c:v>0.44727855900000002</c:v>
                </c:pt>
                <c:pt idx="9029" formatCode="General">
                  <c:v>0.44762653099999999</c:v>
                </c:pt>
                <c:pt idx="9030" formatCode="General">
                  <c:v>0.44791156100000001</c:v>
                </c:pt>
                <c:pt idx="9031" formatCode="General">
                  <c:v>0.448196292</c:v>
                </c:pt>
                <c:pt idx="9032" formatCode="General">
                  <c:v>0.44837945699999998</c:v>
                </c:pt>
                <c:pt idx="9033" formatCode="General">
                  <c:v>0.44858336399999998</c:v>
                </c:pt>
                <c:pt idx="9034" formatCode="General">
                  <c:v>0.44870829600000001</c:v>
                </c:pt>
                <c:pt idx="9035" formatCode="General">
                  <c:v>0.44882038200000002</c:v>
                </c:pt>
                <c:pt idx="9036" formatCode="General">
                  <c:v>0.448928893</c:v>
                </c:pt>
                <c:pt idx="9037" formatCode="General">
                  <c:v>0.449112713</c:v>
                </c:pt>
                <c:pt idx="9038" formatCode="General">
                  <c:v>0.449239165</c:v>
                </c:pt>
                <c:pt idx="9039" formatCode="General">
                  <c:v>0.44935971499999999</c:v>
                </c:pt>
                <c:pt idx="9040" formatCode="General">
                  <c:v>0.44948187499999998</c:v>
                </c:pt>
                <c:pt idx="9041" formatCode="General">
                  <c:v>0.44983094899999998</c:v>
                </c:pt>
                <c:pt idx="9042" formatCode="General">
                  <c:v>0.45017871300000001</c:v>
                </c:pt>
                <c:pt idx="9043" formatCode="General">
                  <c:v>0.45035731800000001</c:v>
                </c:pt>
                <c:pt idx="9044" formatCode="General">
                  <c:v>0.45050844600000001</c:v>
                </c:pt>
                <c:pt idx="9045" formatCode="General">
                  <c:v>0.45063051599999998</c:v>
                </c:pt>
                <c:pt idx="9046" formatCode="General">
                  <c:v>0.45071944600000002</c:v>
                </c:pt>
                <c:pt idx="9047" formatCode="General">
                  <c:v>0.45083063800000001</c:v>
                </c:pt>
                <c:pt idx="9048" formatCode="General">
                  <c:v>0.45097279499999998</c:v>
                </c:pt>
                <c:pt idx="9049" formatCode="General">
                  <c:v>0.451138496</c:v>
                </c:pt>
                <c:pt idx="9050" formatCode="General">
                  <c:v>0.45130684999999998</c:v>
                </c:pt>
                <c:pt idx="9051" formatCode="General">
                  <c:v>0.45145413299999998</c:v>
                </c:pt>
                <c:pt idx="9052" formatCode="General">
                  <c:v>0.45171305499999997</c:v>
                </c:pt>
                <c:pt idx="9053" formatCode="General">
                  <c:v>0.45221301899999999</c:v>
                </c:pt>
                <c:pt idx="9054" formatCode="General">
                  <c:v>0.45242583800000002</c:v>
                </c:pt>
                <c:pt idx="9055" formatCode="General">
                  <c:v>0.45263421500000001</c:v>
                </c:pt>
                <c:pt idx="9056" formatCode="General">
                  <c:v>0.45282277500000001</c:v>
                </c:pt>
                <c:pt idx="9057" formatCode="General">
                  <c:v>0.45302495399999998</c:v>
                </c:pt>
                <c:pt idx="9058" formatCode="General">
                  <c:v>0.45317784</c:v>
                </c:pt>
                <c:pt idx="9059" formatCode="General">
                  <c:v>0.45330014800000001</c:v>
                </c:pt>
                <c:pt idx="9060" formatCode="General">
                  <c:v>0.45343419899999998</c:v>
                </c:pt>
                <c:pt idx="9061" formatCode="General">
                  <c:v>0.45363497699999999</c:v>
                </c:pt>
                <c:pt idx="9062" formatCode="General">
                  <c:v>0.453743905</c:v>
                </c:pt>
                <c:pt idx="9063" formatCode="General">
                  <c:v>0.45384880900000002</c:v>
                </c:pt>
                <c:pt idx="9064" formatCode="General">
                  <c:v>0.453975558</c:v>
                </c:pt>
                <c:pt idx="9065" formatCode="General">
                  <c:v>0.45414477599999997</c:v>
                </c:pt>
                <c:pt idx="9066" formatCode="General">
                  <c:v>0.454411179</c:v>
                </c:pt>
                <c:pt idx="9067" formatCode="General">
                  <c:v>0.45482853099999998</c:v>
                </c:pt>
                <c:pt idx="9068" formatCode="General">
                  <c:v>0.45504373300000001</c:v>
                </c:pt>
                <c:pt idx="9069" formatCode="General">
                  <c:v>0.45514547799999999</c:v>
                </c:pt>
                <c:pt idx="9070" formatCode="General">
                  <c:v>0.45525860800000001</c:v>
                </c:pt>
                <c:pt idx="9071" formatCode="General">
                  <c:v>0.45537030699999997</c:v>
                </c:pt>
                <c:pt idx="9072" formatCode="General">
                  <c:v>0.45548495700000002</c:v>
                </c:pt>
                <c:pt idx="9073" formatCode="General">
                  <c:v>0.45564180599999998</c:v>
                </c:pt>
                <c:pt idx="9074" formatCode="General">
                  <c:v>0.45581764000000002</c:v>
                </c:pt>
                <c:pt idx="9075" formatCode="General">
                  <c:v>0.45611649799999998</c:v>
                </c:pt>
                <c:pt idx="9076" formatCode="General">
                  <c:v>0.45644897200000001</c:v>
                </c:pt>
                <c:pt idx="9077" formatCode="General">
                  <c:v>0.45670121899999999</c:v>
                </c:pt>
                <c:pt idx="9078" formatCode="General">
                  <c:v>0.456944764</c:v>
                </c:pt>
                <c:pt idx="9079" formatCode="General">
                  <c:v>0.45706552299999997</c:v>
                </c:pt>
                <c:pt idx="9080" formatCode="General">
                  <c:v>0.45713964099999999</c:v>
                </c:pt>
                <c:pt idx="9081" formatCode="General">
                  <c:v>0.45728701399999999</c:v>
                </c:pt>
                <c:pt idx="9082" formatCode="General">
                  <c:v>0.457407326</c:v>
                </c:pt>
                <c:pt idx="9083" formatCode="General">
                  <c:v>0.45757260900000002</c:v>
                </c:pt>
                <c:pt idx="9084" formatCode="General">
                  <c:v>0.45770180199999999</c:v>
                </c:pt>
                <c:pt idx="9085" formatCode="General">
                  <c:v>0.45789134500000001</c:v>
                </c:pt>
                <c:pt idx="9086" formatCode="General">
                  <c:v>0.458068103</c:v>
                </c:pt>
                <c:pt idx="9087" formatCode="General">
                  <c:v>0.45835763200000001</c:v>
                </c:pt>
                <c:pt idx="9088" formatCode="General">
                  <c:v>0.45883721100000002</c:v>
                </c:pt>
                <c:pt idx="9089" formatCode="General">
                  <c:v>0.45912218100000002</c:v>
                </c:pt>
                <c:pt idx="9090" formatCode="General">
                  <c:v>0.45930302099999998</c:v>
                </c:pt>
                <c:pt idx="9091" formatCode="General">
                  <c:v>0.45946252300000001</c:v>
                </c:pt>
                <c:pt idx="9092" formatCode="General">
                  <c:v>0.45968589199999998</c:v>
                </c:pt>
                <c:pt idx="9093" formatCode="General">
                  <c:v>0.459848374</c:v>
                </c:pt>
                <c:pt idx="9094" formatCode="General">
                  <c:v>0.45996594400000002</c:v>
                </c:pt>
                <c:pt idx="9095" formatCode="General">
                  <c:v>0.46012029100000001</c:v>
                </c:pt>
                <c:pt idx="9096" formatCode="General">
                  <c:v>0.46033558200000002</c:v>
                </c:pt>
                <c:pt idx="9097" formatCode="General">
                  <c:v>0.46045386799999999</c:v>
                </c:pt>
                <c:pt idx="9098" formatCode="General">
                  <c:v>0.46065542100000001</c:v>
                </c:pt>
                <c:pt idx="9099" formatCode="General">
                  <c:v>0.46088433299999998</c:v>
                </c:pt>
                <c:pt idx="9100" formatCode="General">
                  <c:v>0.46111479399999999</c:v>
                </c:pt>
                <c:pt idx="9101" formatCode="General">
                  <c:v>0.46122232099999999</c:v>
                </c:pt>
                <c:pt idx="9102" formatCode="General">
                  <c:v>0.46133896699999999</c:v>
                </c:pt>
                <c:pt idx="9103" formatCode="General">
                  <c:v>0.46142718199999999</c:v>
                </c:pt>
                <c:pt idx="9104" formatCode="General">
                  <c:v>0.461541325</c:v>
                </c:pt>
                <c:pt idx="9105" formatCode="General">
                  <c:v>0.46178671700000001</c:v>
                </c:pt>
                <c:pt idx="9106" formatCode="General">
                  <c:v>0.46200320099999997</c:v>
                </c:pt>
                <c:pt idx="9107" formatCode="General">
                  <c:v>0.462487072</c:v>
                </c:pt>
                <c:pt idx="9108" formatCode="General">
                  <c:v>0.46269899599999997</c:v>
                </c:pt>
                <c:pt idx="9109" formatCode="General">
                  <c:v>0.46281772900000001</c:v>
                </c:pt>
                <c:pt idx="9110" formatCode="General">
                  <c:v>0.46294480599999999</c:v>
                </c:pt>
                <c:pt idx="9111" formatCode="General">
                  <c:v>0.463128924</c:v>
                </c:pt>
                <c:pt idx="9112" formatCode="General">
                  <c:v>0.46324595800000001</c:v>
                </c:pt>
                <c:pt idx="9113" formatCode="General">
                  <c:v>0.46337884699999998</c:v>
                </c:pt>
                <c:pt idx="9114" formatCode="General">
                  <c:v>0.46347469099999999</c:v>
                </c:pt>
                <c:pt idx="9115" formatCode="General">
                  <c:v>0.46359360199999999</c:v>
                </c:pt>
                <c:pt idx="9116" formatCode="General">
                  <c:v>0.46377366799999997</c:v>
                </c:pt>
                <c:pt idx="9117" formatCode="General">
                  <c:v>0.46403408099999999</c:v>
                </c:pt>
                <c:pt idx="9118" formatCode="General">
                  <c:v>0.46435242900000001</c:v>
                </c:pt>
                <c:pt idx="9119" formatCode="General">
                  <c:v>0.464933455</c:v>
                </c:pt>
                <c:pt idx="9120" formatCode="General">
                  <c:v>0.465074718</c:v>
                </c:pt>
                <c:pt idx="9121" formatCode="General">
                  <c:v>0.46517586700000002</c:v>
                </c:pt>
                <c:pt idx="9122" formatCode="General">
                  <c:v>0.46535629000000001</c:v>
                </c:pt>
                <c:pt idx="9123" formatCode="General">
                  <c:v>0.46547824100000001</c:v>
                </c:pt>
                <c:pt idx="9124" formatCode="General">
                  <c:v>0.46565625100000002</c:v>
                </c:pt>
                <c:pt idx="9125" formatCode="General">
                  <c:v>0.46575745899999998</c:v>
                </c:pt>
                <c:pt idx="9126" formatCode="General">
                  <c:v>0.46593540900000002</c:v>
                </c:pt>
                <c:pt idx="9127" formatCode="General">
                  <c:v>0.46604826999999999</c:v>
                </c:pt>
                <c:pt idx="9128" formatCode="General">
                  <c:v>0.46615415799999999</c:v>
                </c:pt>
                <c:pt idx="9129" formatCode="General">
                  <c:v>0.46642684899999998</c:v>
                </c:pt>
                <c:pt idx="9130" formatCode="General">
                  <c:v>0.46676722199999998</c:v>
                </c:pt>
                <c:pt idx="9131" formatCode="General">
                  <c:v>0.46713548900000001</c:v>
                </c:pt>
                <c:pt idx="9132" formatCode="General">
                  <c:v>0.46725586099999999</c:v>
                </c:pt>
                <c:pt idx="9133" formatCode="General">
                  <c:v>0.46734437299999998</c:v>
                </c:pt>
                <c:pt idx="9134" formatCode="General">
                  <c:v>0.46748256700000002</c:v>
                </c:pt>
                <c:pt idx="9135" formatCode="General">
                  <c:v>0.46758785800000002</c:v>
                </c:pt>
                <c:pt idx="9136" formatCode="General">
                  <c:v>0.46773430700000002</c:v>
                </c:pt>
                <c:pt idx="9137" formatCode="General">
                  <c:v>0.46785154899999998</c:v>
                </c:pt>
                <c:pt idx="9138" formatCode="General">
                  <c:v>0.46832504899999999</c:v>
                </c:pt>
                <c:pt idx="9139" formatCode="General">
                  <c:v>0.468688726</c:v>
                </c:pt>
                <c:pt idx="9140" formatCode="General">
                  <c:v>0.46879690899999998</c:v>
                </c:pt>
                <c:pt idx="9141" formatCode="General">
                  <c:v>0.46893227100000001</c:v>
                </c:pt>
                <c:pt idx="9142" formatCode="General">
                  <c:v>0.46907389199999999</c:v>
                </c:pt>
                <c:pt idx="9143" formatCode="General">
                  <c:v>0.46919933000000003</c:v>
                </c:pt>
                <c:pt idx="9144" formatCode="General">
                  <c:v>0.46928948199999998</c:v>
                </c:pt>
                <c:pt idx="9145" formatCode="General">
                  <c:v>0.46952936099999998</c:v>
                </c:pt>
                <c:pt idx="9146" formatCode="General">
                  <c:v>0.47005817300000002</c:v>
                </c:pt>
                <c:pt idx="9147" formatCode="General">
                  <c:v>0.470283538</c:v>
                </c:pt>
                <c:pt idx="9148" formatCode="General">
                  <c:v>0.47045522899999997</c:v>
                </c:pt>
                <c:pt idx="9149" formatCode="General">
                  <c:v>0.47057402100000001</c:v>
                </c:pt>
                <c:pt idx="9150" formatCode="General">
                  <c:v>0.47076204399999999</c:v>
                </c:pt>
                <c:pt idx="9151" formatCode="General">
                  <c:v>0.47093981499999998</c:v>
                </c:pt>
                <c:pt idx="9152" formatCode="General">
                  <c:v>0.471026212</c:v>
                </c:pt>
                <c:pt idx="9153" formatCode="General">
                  <c:v>0.471117854</c:v>
                </c:pt>
                <c:pt idx="9154" formatCode="General">
                  <c:v>0.471461356</c:v>
                </c:pt>
                <c:pt idx="9155" formatCode="General">
                  <c:v>0.47194826600000001</c:v>
                </c:pt>
                <c:pt idx="9156" formatCode="General">
                  <c:v>0.47206786299999998</c:v>
                </c:pt>
                <c:pt idx="9157" formatCode="General">
                  <c:v>0.47214904400000002</c:v>
                </c:pt>
                <c:pt idx="9158" formatCode="General">
                  <c:v>0.47226488599999999</c:v>
                </c:pt>
                <c:pt idx="9159" formatCode="General">
                  <c:v>0.472355425</c:v>
                </c:pt>
                <c:pt idx="9160" formatCode="General">
                  <c:v>0.47253027600000003</c:v>
                </c:pt>
                <c:pt idx="9161" formatCode="General">
                  <c:v>0.47275718999999999</c:v>
                </c:pt>
                <c:pt idx="9162" formatCode="General">
                  <c:v>0.47328952000000002</c:v>
                </c:pt>
                <c:pt idx="9163" formatCode="General">
                  <c:v>0.47337669100000002</c:v>
                </c:pt>
                <c:pt idx="9164" formatCode="General">
                  <c:v>0.47347122400000002</c:v>
                </c:pt>
                <c:pt idx="9165" formatCode="General">
                  <c:v>0.47354841199999997</c:v>
                </c:pt>
                <c:pt idx="9166" formatCode="General">
                  <c:v>0.47367164499999997</c:v>
                </c:pt>
                <c:pt idx="9167" formatCode="General">
                  <c:v>0.47398573199999999</c:v>
                </c:pt>
                <c:pt idx="9168" formatCode="General">
                  <c:v>0.47454121700000002</c:v>
                </c:pt>
                <c:pt idx="9169" formatCode="General">
                  <c:v>0.474693596</c:v>
                </c:pt>
                <c:pt idx="9170" formatCode="General">
                  <c:v>0.474840343</c:v>
                </c:pt>
                <c:pt idx="9171" formatCode="General">
                  <c:v>0.47498673200000002</c:v>
                </c:pt>
                <c:pt idx="9172" formatCode="General">
                  <c:v>0.47510576199999999</c:v>
                </c:pt>
                <c:pt idx="9173" formatCode="General">
                  <c:v>0.47518712299999999</c:v>
                </c:pt>
                <c:pt idx="9174" formatCode="General">
                  <c:v>0.47534808499999998</c:v>
                </c:pt>
                <c:pt idx="9175" formatCode="General">
                  <c:v>0.47553405199999998</c:v>
                </c:pt>
                <c:pt idx="9176" formatCode="General">
                  <c:v>0.475678086</c:v>
                </c:pt>
                <c:pt idx="9177" formatCode="General">
                  <c:v>0.47607317599999999</c:v>
                </c:pt>
                <c:pt idx="9178" formatCode="General">
                  <c:v>0.47640004800000002</c:v>
                </c:pt>
                <c:pt idx="9179" formatCode="General">
                  <c:v>0.47657066599999998</c:v>
                </c:pt>
                <c:pt idx="9180" formatCode="General">
                  <c:v>0.47673979399999999</c:v>
                </c:pt>
                <c:pt idx="9181" formatCode="General">
                  <c:v>0.47690001100000001</c:v>
                </c:pt>
                <c:pt idx="9182" formatCode="General">
                  <c:v>0.47704625099999998</c:v>
                </c:pt>
                <c:pt idx="9183" formatCode="General">
                  <c:v>0.47715908299999998</c:v>
                </c:pt>
                <c:pt idx="9184" formatCode="General">
                  <c:v>0.47731801899999998</c:v>
                </c:pt>
                <c:pt idx="9185" formatCode="General">
                  <c:v>0.47766852399999998</c:v>
                </c:pt>
                <c:pt idx="9186" formatCode="General">
                  <c:v>0.47805249700000002</c:v>
                </c:pt>
                <c:pt idx="9187" formatCode="General">
                  <c:v>0.47825369200000001</c:v>
                </c:pt>
                <c:pt idx="9188" formatCode="General">
                  <c:v>0.47840675700000002</c:v>
                </c:pt>
                <c:pt idx="9189" formatCode="General">
                  <c:v>0.47852462499999998</c:v>
                </c:pt>
                <c:pt idx="9190" formatCode="General">
                  <c:v>0.47862240700000003</c:v>
                </c:pt>
                <c:pt idx="9191" formatCode="General">
                  <c:v>0.47873368900000002</c:v>
                </c:pt>
                <c:pt idx="9192" formatCode="General">
                  <c:v>0.47889187900000002</c:v>
                </c:pt>
                <c:pt idx="9193" formatCode="General">
                  <c:v>0.479029804</c:v>
                </c:pt>
                <c:pt idx="9194" formatCode="General">
                  <c:v>0.47922065899999999</c:v>
                </c:pt>
                <c:pt idx="9195" formatCode="General">
                  <c:v>0.479618669</c:v>
                </c:pt>
                <c:pt idx="9196" formatCode="General">
                  <c:v>0.48003235500000002</c:v>
                </c:pt>
                <c:pt idx="9197" formatCode="General">
                  <c:v>0.48019799600000002</c:v>
                </c:pt>
                <c:pt idx="9198" formatCode="General">
                  <c:v>0.480349839</c:v>
                </c:pt>
                <c:pt idx="9199" formatCode="General">
                  <c:v>0.48049771800000002</c:v>
                </c:pt>
                <c:pt idx="9200" formatCode="General">
                  <c:v>0.480605334</c:v>
                </c:pt>
                <c:pt idx="9201" formatCode="General">
                  <c:v>0.48082113300000001</c:v>
                </c:pt>
                <c:pt idx="9202" formatCode="General">
                  <c:v>0.48099365799999999</c:v>
                </c:pt>
                <c:pt idx="9203" formatCode="General">
                  <c:v>0.48145631</c:v>
                </c:pt>
                <c:pt idx="9204" formatCode="General">
                  <c:v>0.48175775999999998</c:v>
                </c:pt>
                <c:pt idx="9205" formatCode="General">
                  <c:v>0.48187407900000001</c:v>
                </c:pt>
                <c:pt idx="9206" formatCode="General">
                  <c:v>0.48204454800000002</c:v>
                </c:pt>
                <c:pt idx="9207" formatCode="General">
                  <c:v>0.48224389600000001</c:v>
                </c:pt>
                <c:pt idx="9208" formatCode="General">
                  <c:v>0.482347637</c:v>
                </c:pt>
                <c:pt idx="9209" formatCode="General">
                  <c:v>0.48260030199999998</c:v>
                </c:pt>
                <c:pt idx="9210" formatCode="General">
                  <c:v>0.48298287400000001</c:v>
                </c:pt>
                <c:pt idx="9211" formatCode="General">
                  <c:v>0.48332047500000003</c:v>
                </c:pt>
                <c:pt idx="9212" formatCode="General">
                  <c:v>0.48355153200000001</c:v>
                </c:pt>
                <c:pt idx="9213" formatCode="General">
                  <c:v>0.483745337</c:v>
                </c:pt>
                <c:pt idx="9214" formatCode="General">
                  <c:v>0.48385262499999998</c:v>
                </c:pt>
                <c:pt idx="9215" formatCode="General">
                  <c:v>0.483963162</c:v>
                </c:pt>
                <c:pt idx="9216" formatCode="General">
                  <c:v>0.48409885200000002</c:v>
                </c:pt>
                <c:pt idx="9217" formatCode="General">
                  <c:v>0.48426964900000002</c:v>
                </c:pt>
                <c:pt idx="9218" formatCode="General">
                  <c:v>0.48446866900000002</c:v>
                </c:pt>
                <c:pt idx="9219" formatCode="General">
                  <c:v>0.48464381699999998</c:v>
                </c:pt>
                <c:pt idx="9220" formatCode="General">
                  <c:v>0.48489260699999998</c:v>
                </c:pt>
                <c:pt idx="9221" formatCode="General">
                  <c:v>0.48536241099999999</c:v>
                </c:pt>
                <c:pt idx="9222" formatCode="General">
                  <c:v>0.48564627799999999</c:v>
                </c:pt>
                <c:pt idx="9223" formatCode="General">
                  <c:v>0.48575606900000001</c:v>
                </c:pt>
                <c:pt idx="9224" formatCode="General">
                  <c:v>0.485915661</c:v>
                </c:pt>
                <c:pt idx="9225" formatCode="General">
                  <c:v>0.48613351599999999</c:v>
                </c:pt>
                <c:pt idx="9226" formatCode="General">
                  <c:v>0.48632746900000001</c:v>
                </c:pt>
                <c:pt idx="9227" formatCode="General">
                  <c:v>0.48657017899999999</c:v>
                </c:pt>
                <c:pt idx="9228" formatCode="General">
                  <c:v>0.48715314300000001</c:v>
                </c:pt>
                <c:pt idx="9229" formatCode="General">
                  <c:v>0.48731741299999998</c:v>
                </c:pt>
                <c:pt idx="9230" formatCode="General">
                  <c:v>0.48752814500000002</c:v>
                </c:pt>
                <c:pt idx="9231" formatCode="General">
                  <c:v>0.48763039699999999</c:v>
                </c:pt>
                <c:pt idx="9232" formatCode="General">
                  <c:v>0.48772391700000001</c:v>
                </c:pt>
                <c:pt idx="9233" formatCode="General">
                  <c:v>0.48789176299999998</c:v>
                </c:pt>
                <c:pt idx="9234" formatCode="General">
                  <c:v>0.48833128799999997</c:v>
                </c:pt>
                <c:pt idx="9235" formatCode="General">
                  <c:v>0.48868948200000001</c:v>
                </c:pt>
                <c:pt idx="9236" formatCode="General">
                  <c:v>0.48878875399999999</c:v>
                </c:pt>
                <c:pt idx="9237" formatCode="General">
                  <c:v>0.48888260100000003</c:v>
                </c:pt>
                <c:pt idx="9238" formatCode="General">
                  <c:v>0.48903423499999998</c:v>
                </c:pt>
                <c:pt idx="9239" formatCode="General">
                  <c:v>0.48912346400000001</c:v>
                </c:pt>
                <c:pt idx="9240" formatCode="General">
                  <c:v>0.489410132</c:v>
                </c:pt>
                <c:pt idx="9241" formatCode="General">
                  <c:v>0.48973813700000002</c:v>
                </c:pt>
                <c:pt idx="9242" formatCode="General">
                  <c:v>0.49005600799999999</c:v>
                </c:pt>
                <c:pt idx="9243" formatCode="General">
                  <c:v>0.49021554000000001</c:v>
                </c:pt>
                <c:pt idx="9244" formatCode="General">
                  <c:v>0.49034848800000003</c:v>
                </c:pt>
                <c:pt idx="9245" formatCode="General">
                  <c:v>0.49045097799999998</c:v>
                </c:pt>
                <c:pt idx="9246" formatCode="General">
                  <c:v>0.49061468200000002</c:v>
                </c:pt>
                <c:pt idx="9247" formatCode="General">
                  <c:v>0.49075651199999998</c:v>
                </c:pt>
                <c:pt idx="9248" formatCode="General">
                  <c:v>0.491310894</c:v>
                </c:pt>
                <c:pt idx="9249" formatCode="General">
                  <c:v>0.49160340400000002</c:v>
                </c:pt>
                <c:pt idx="9250" formatCode="General">
                  <c:v>0.49173212100000002</c:v>
                </c:pt>
                <c:pt idx="9251" formatCode="General">
                  <c:v>0.49186915199999998</c:v>
                </c:pt>
                <c:pt idx="9252" formatCode="General">
                  <c:v>0.49196901900000001</c:v>
                </c:pt>
                <c:pt idx="9253" formatCode="General">
                  <c:v>0.49223291899999999</c:v>
                </c:pt>
                <c:pt idx="9254" formatCode="General">
                  <c:v>0.49253627700000002</c:v>
                </c:pt>
                <c:pt idx="9255" formatCode="General">
                  <c:v>0.49294215400000002</c:v>
                </c:pt>
                <c:pt idx="9256" formatCode="General">
                  <c:v>0.49306085700000002</c:v>
                </c:pt>
                <c:pt idx="9257" formatCode="General">
                  <c:v>0.493150741</c:v>
                </c:pt>
                <c:pt idx="9258" formatCode="General">
                  <c:v>0.49324798600000003</c:v>
                </c:pt>
                <c:pt idx="9259" formatCode="General">
                  <c:v>0.49346721199999999</c:v>
                </c:pt>
                <c:pt idx="9260" formatCode="General">
                  <c:v>0.493574083</c:v>
                </c:pt>
                <c:pt idx="9261" formatCode="General">
                  <c:v>0.49369144399999998</c:v>
                </c:pt>
                <c:pt idx="9262" formatCode="General">
                  <c:v>0.49382677699999999</c:v>
                </c:pt>
                <c:pt idx="9263" formatCode="General">
                  <c:v>0.49419435900000003</c:v>
                </c:pt>
                <c:pt idx="9264" formatCode="General">
                  <c:v>0.49464929099999999</c:v>
                </c:pt>
                <c:pt idx="9265" formatCode="General">
                  <c:v>0.49481707800000002</c:v>
                </c:pt>
                <c:pt idx="9266" formatCode="General">
                  <c:v>0.49491468100000002</c:v>
                </c:pt>
                <c:pt idx="9267" formatCode="General">
                  <c:v>0.49499756099999997</c:v>
                </c:pt>
                <c:pt idx="9268" formatCode="General">
                  <c:v>0.49514749600000002</c:v>
                </c:pt>
                <c:pt idx="9269" formatCode="General">
                  <c:v>0.49528220299999998</c:v>
                </c:pt>
                <c:pt idx="9270" formatCode="General">
                  <c:v>0.49540475</c:v>
                </c:pt>
                <c:pt idx="9271" formatCode="General">
                  <c:v>0.49545568200000001</c:v>
                </c:pt>
                <c:pt idx="9272" formatCode="General">
                  <c:v>0.49561420099999998</c:v>
                </c:pt>
                <c:pt idx="9273" formatCode="General">
                  <c:v>0.49572986400000002</c:v>
                </c:pt>
                <c:pt idx="9274" formatCode="General">
                  <c:v>0.49579596500000001</c:v>
                </c:pt>
                <c:pt idx="9275" formatCode="General">
                  <c:v>0.49586740099999999</c:v>
                </c:pt>
                <c:pt idx="9276" formatCode="General">
                  <c:v>0.495947152</c:v>
                </c:pt>
                <c:pt idx="9277" formatCode="General">
                  <c:v>0.49607560000000001</c:v>
                </c:pt>
                <c:pt idx="9278" formatCode="General">
                  <c:v>0.49617850800000002</c:v>
                </c:pt>
                <c:pt idx="9279" formatCode="General">
                  <c:v>0.49637329600000002</c:v>
                </c:pt>
                <c:pt idx="9280" formatCode="General">
                  <c:v>0.49685713599999998</c:v>
                </c:pt>
                <c:pt idx="9281" formatCode="General">
                  <c:v>0.49707478300000002</c:v>
                </c:pt>
                <c:pt idx="9282" formatCode="General">
                  <c:v>0.49719956500000001</c:v>
                </c:pt>
                <c:pt idx="9283" formatCode="General">
                  <c:v>0.49731007199999999</c:v>
                </c:pt>
                <c:pt idx="9284" formatCode="General">
                  <c:v>0.49743408</c:v>
                </c:pt>
                <c:pt idx="9285" formatCode="General">
                  <c:v>0.49759599599999998</c:v>
                </c:pt>
                <c:pt idx="9286" formatCode="General">
                  <c:v>0.49772530799999998</c:v>
                </c:pt>
                <c:pt idx="9287" formatCode="General">
                  <c:v>0.49793329800000002</c:v>
                </c:pt>
                <c:pt idx="9288" formatCode="General">
                  <c:v>0.49805429600000001</c:v>
                </c:pt>
                <c:pt idx="9289" formatCode="General">
                  <c:v>0.49823263299999998</c:v>
                </c:pt>
                <c:pt idx="9290" formatCode="General">
                  <c:v>0.49838271699999998</c:v>
                </c:pt>
                <c:pt idx="9291" formatCode="General">
                  <c:v>0.49853134199999999</c:v>
                </c:pt>
                <c:pt idx="9292" formatCode="General">
                  <c:v>0.49891445000000001</c:v>
                </c:pt>
                <c:pt idx="9293" formatCode="General">
                  <c:v>0.499354452</c:v>
                </c:pt>
                <c:pt idx="9294" formatCode="General">
                  <c:v>0.49948948599999998</c:v>
                </c:pt>
                <c:pt idx="9295" formatCode="General">
                  <c:v>0.499590009</c:v>
                </c:pt>
                <c:pt idx="9296" formatCode="General">
                  <c:v>0.49965810799999999</c:v>
                </c:pt>
                <c:pt idx="9297" formatCode="General">
                  <c:v>0.49978673499999998</c:v>
                </c:pt>
                <c:pt idx="9298" formatCode="General">
                  <c:v>0.499957025</c:v>
                </c:pt>
                <c:pt idx="9299" formatCode="General">
                  <c:v>0.50012087800000005</c:v>
                </c:pt>
                <c:pt idx="9300" formatCode="General">
                  <c:v>0.50037521100000004</c:v>
                </c:pt>
                <c:pt idx="9301" formatCode="General">
                  <c:v>0.50082087500000005</c:v>
                </c:pt>
                <c:pt idx="9302" formatCode="General">
                  <c:v>0.501083732</c:v>
                </c:pt>
                <c:pt idx="9303" formatCode="General">
                  <c:v>0.50131756100000002</c:v>
                </c:pt>
                <c:pt idx="9304" formatCode="General">
                  <c:v>0.50148606299999998</c:v>
                </c:pt>
                <c:pt idx="9305" formatCode="General">
                  <c:v>0.50159168200000004</c:v>
                </c:pt>
                <c:pt idx="9306" formatCode="General">
                  <c:v>0.50167936099999999</c:v>
                </c:pt>
                <c:pt idx="9307" formatCode="General">
                  <c:v>0.50184297600000005</c:v>
                </c:pt>
                <c:pt idx="9308" formatCode="General">
                  <c:v>0.50196409200000003</c:v>
                </c:pt>
                <c:pt idx="9309" formatCode="General">
                  <c:v>0.50228500399999998</c:v>
                </c:pt>
                <c:pt idx="9310" formatCode="General">
                  <c:v>0.50289004999999998</c:v>
                </c:pt>
                <c:pt idx="9311" formatCode="General">
                  <c:v>0.50312519099999997</c:v>
                </c:pt>
                <c:pt idx="9312" formatCode="General">
                  <c:v>0.50323712799999998</c:v>
                </c:pt>
                <c:pt idx="9313" formatCode="General">
                  <c:v>0.50339108700000001</c:v>
                </c:pt>
                <c:pt idx="9314" formatCode="General">
                  <c:v>0.50348502399999995</c:v>
                </c:pt>
                <c:pt idx="9315" formatCode="General">
                  <c:v>0.50359636500000005</c:v>
                </c:pt>
                <c:pt idx="9316" formatCode="General">
                  <c:v>0.50389707100000003</c:v>
                </c:pt>
                <c:pt idx="9317" formatCode="General">
                  <c:v>0.50429636200000005</c:v>
                </c:pt>
                <c:pt idx="9318" formatCode="General">
                  <c:v>0.50465583800000002</c:v>
                </c:pt>
                <c:pt idx="9319" formatCode="General">
                  <c:v>0.50474572200000001</c:v>
                </c:pt>
                <c:pt idx="9320" formatCode="General">
                  <c:v>0.50484687100000003</c:v>
                </c:pt>
                <c:pt idx="9321" formatCode="General">
                  <c:v>0.50498348500000001</c:v>
                </c:pt>
                <c:pt idx="9322" formatCode="General">
                  <c:v>0.50521117400000004</c:v>
                </c:pt>
                <c:pt idx="9323" formatCode="General">
                  <c:v>0.50535738500000005</c:v>
                </c:pt>
                <c:pt idx="9324" formatCode="General">
                  <c:v>0.50565922299999999</c:v>
                </c:pt>
                <c:pt idx="9325" formatCode="General">
                  <c:v>0.50614821899999995</c:v>
                </c:pt>
                <c:pt idx="9326" formatCode="General">
                  <c:v>0.50637245200000003</c:v>
                </c:pt>
                <c:pt idx="9327" formatCode="General">
                  <c:v>0.50652509899999998</c:v>
                </c:pt>
                <c:pt idx="9328" formatCode="General">
                  <c:v>0.50676852500000003</c:v>
                </c:pt>
                <c:pt idx="9329" formatCode="General">
                  <c:v>0.50692182799999996</c:v>
                </c:pt>
                <c:pt idx="9330" formatCode="General">
                  <c:v>0.50701010199999996</c:v>
                </c:pt>
                <c:pt idx="9331" formatCode="General">
                  <c:v>0.50712674899999999</c:v>
                </c:pt>
                <c:pt idx="9332" formatCode="General">
                  <c:v>0.50725936900000002</c:v>
                </c:pt>
                <c:pt idx="9333" formatCode="General">
                  <c:v>0.50735896800000002</c:v>
                </c:pt>
                <c:pt idx="9334" formatCode="General">
                  <c:v>0.50748562799999997</c:v>
                </c:pt>
                <c:pt idx="9335" formatCode="General">
                  <c:v>0.50793719299999995</c:v>
                </c:pt>
                <c:pt idx="9336" formatCode="General">
                  <c:v>0.50826668699999999</c:v>
                </c:pt>
                <c:pt idx="9337" formatCode="General">
                  <c:v>0.50847274099999995</c:v>
                </c:pt>
                <c:pt idx="9338" formatCode="General">
                  <c:v>0.50856685599999996</c:v>
                </c:pt>
                <c:pt idx="9339" formatCode="General">
                  <c:v>0.50868070099999996</c:v>
                </c:pt>
                <c:pt idx="9340" formatCode="General">
                  <c:v>0.50883555400000002</c:v>
                </c:pt>
                <c:pt idx="9341" formatCode="General">
                  <c:v>0.50900846700000002</c:v>
                </c:pt>
                <c:pt idx="9342" formatCode="General">
                  <c:v>0.50912362300000003</c:v>
                </c:pt>
                <c:pt idx="9343" formatCode="General">
                  <c:v>0.50943076600000003</c:v>
                </c:pt>
                <c:pt idx="9344" formatCode="General">
                  <c:v>0.50996530100000004</c:v>
                </c:pt>
                <c:pt idx="9345" formatCode="General">
                  <c:v>0.51014769100000001</c:v>
                </c:pt>
                <c:pt idx="9346" formatCode="General">
                  <c:v>0.51031625300000005</c:v>
                </c:pt>
                <c:pt idx="9347" formatCode="General">
                  <c:v>0.51046401299999999</c:v>
                </c:pt>
                <c:pt idx="9348" formatCode="General">
                  <c:v>0.51054781699999996</c:v>
                </c:pt>
                <c:pt idx="9349" formatCode="General">
                  <c:v>0.51065802599999999</c:v>
                </c:pt>
                <c:pt idx="9350" formatCode="General">
                  <c:v>0.51084589999999996</c:v>
                </c:pt>
                <c:pt idx="9351" formatCode="General">
                  <c:v>0.51110613299999996</c:v>
                </c:pt>
                <c:pt idx="9352" formatCode="General">
                  <c:v>0.51143926399999995</c:v>
                </c:pt>
                <c:pt idx="9353" formatCode="General">
                  <c:v>0.51179969299999994</c:v>
                </c:pt>
                <c:pt idx="9354" formatCode="General">
                  <c:v>0.51198178500000002</c:v>
                </c:pt>
                <c:pt idx="9355" formatCode="General">
                  <c:v>0.51207530499999998</c:v>
                </c:pt>
                <c:pt idx="9356" formatCode="General">
                  <c:v>0.51216596400000003</c:v>
                </c:pt>
                <c:pt idx="9357" formatCode="General">
                  <c:v>0.51225382100000005</c:v>
                </c:pt>
                <c:pt idx="9358" formatCode="General">
                  <c:v>0.51246374800000005</c:v>
                </c:pt>
                <c:pt idx="9359" formatCode="General">
                  <c:v>0.512700975</c:v>
                </c:pt>
                <c:pt idx="9360" formatCode="General">
                  <c:v>0.51318556100000001</c:v>
                </c:pt>
                <c:pt idx="9361" formatCode="General">
                  <c:v>0.51354777799999995</c:v>
                </c:pt>
                <c:pt idx="9362" formatCode="General">
                  <c:v>0.51370179699999996</c:v>
                </c:pt>
                <c:pt idx="9363" formatCode="General">
                  <c:v>0.51388734599999997</c:v>
                </c:pt>
                <c:pt idx="9364" formatCode="General">
                  <c:v>0.51405328500000003</c:v>
                </c:pt>
                <c:pt idx="9365" formatCode="General">
                  <c:v>0.514246643</c:v>
                </c:pt>
                <c:pt idx="9366" formatCode="General">
                  <c:v>0.514520109</c:v>
                </c:pt>
                <c:pt idx="9367" formatCode="General">
                  <c:v>0.51468783600000001</c:v>
                </c:pt>
                <c:pt idx="9368" formatCode="General">
                  <c:v>0.51489406800000004</c:v>
                </c:pt>
                <c:pt idx="9369" formatCode="General">
                  <c:v>0.515142977</c:v>
                </c:pt>
                <c:pt idx="9370" formatCode="General">
                  <c:v>0.51543813900000002</c:v>
                </c:pt>
                <c:pt idx="9371" formatCode="General">
                  <c:v>0.51561576099999995</c:v>
                </c:pt>
                <c:pt idx="9372" formatCode="General">
                  <c:v>0.51580905899999996</c:v>
                </c:pt>
                <c:pt idx="9373" formatCode="General">
                  <c:v>0.51628649199999999</c:v>
                </c:pt>
                <c:pt idx="9374" formatCode="General">
                  <c:v>0.516715586</c:v>
                </c:pt>
                <c:pt idx="9375" formatCode="General">
                  <c:v>0.51689261200000003</c:v>
                </c:pt>
                <c:pt idx="9376" formatCode="General">
                  <c:v>0.51711094400000002</c:v>
                </c:pt>
                <c:pt idx="9377" formatCode="General">
                  <c:v>0.51726299499999995</c:v>
                </c:pt>
                <c:pt idx="9378" formatCode="General">
                  <c:v>0.51746022700000005</c:v>
                </c:pt>
                <c:pt idx="9379" formatCode="General">
                  <c:v>0.51766300200000004</c:v>
                </c:pt>
                <c:pt idx="9380" formatCode="General">
                  <c:v>0.51785147200000003</c:v>
                </c:pt>
                <c:pt idx="9381" formatCode="General">
                  <c:v>0.51849114900000004</c:v>
                </c:pt>
                <c:pt idx="9382" formatCode="General">
                  <c:v>0.51873344200000004</c:v>
                </c:pt>
                <c:pt idx="9383" formatCode="General">
                  <c:v>0.51882612699999997</c:v>
                </c:pt>
                <c:pt idx="9384" formatCode="General">
                  <c:v>0.51893794500000001</c:v>
                </c:pt>
                <c:pt idx="9385" formatCode="General">
                  <c:v>0.519163072</c:v>
                </c:pt>
                <c:pt idx="9386" formatCode="General">
                  <c:v>0.51935994600000002</c:v>
                </c:pt>
                <c:pt idx="9387" formatCode="General">
                  <c:v>0.519450843</c:v>
                </c:pt>
                <c:pt idx="9388" formatCode="General">
                  <c:v>0.51961070300000001</c:v>
                </c:pt>
                <c:pt idx="9389" formatCode="General">
                  <c:v>0.519817054</c:v>
                </c:pt>
                <c:pt idx="9390" formatCode="General">
                  <c:v>0.52025586400000001</c:v>
                </c:pt>
                <c:pt idx="9391" formatCode="General">
                  <c:v>0.520556927</c:v>
                </c:pt>
                <c:pt idx="9392" formatCode="General">
                  <c:v>0.52072125700000005</c:v>
                </c:pt>
                <c:pt idx="9393" formatCode="General">
                  <c:v>0.52085310200000001</c:v>
                </c:pt>
                <c:pt idx="9394" formatCode="General">
                  <c:v>0.52095514499999995</c:v>
                </c:pt>
                <c:pt idx="9395" formatCode="General">
                  <c:v>0.52112889299999998</c:v>
                </c:pt>
                <c:pt idx="9396" formatCode="General">
                  <c:v>0.52123987699999996</c:v>
                </c:pt>
                <c:pt idx="9397" formatCode="General">
                  <c:v>0.52146744700000003</c:v>
                </c:pt>
                <c:pt idx="9398" formatCode="General">
                  <c:v>0.521624804</c:v>
                </c:pt>
                <c:pt idx="9399" formatCode="General">
                  <c:v>0.52180010099999996</c:v>
                </c:pt>
                <c:pt idx="9400" formatCode="General">
                  <c:v>0.52237319900000001</c:v>
                </c:pt>
                <c:pt idx="9401" formatCode="General">
                  <c:v>0.522575974</c:v>
                </c:pt>
                <c:pt idx="9402" formatCode="General">
                  <c:v>0.52266472600000002</c:v>
                </c:pt>
                <c:pt idx="9403" formatCode="General">
                  <c:v>0.522752047</c:v>
                </c:pt>
                <c:pt idx="9404" formatCode="General">
                  <c:v>0.52289217700000001</c:v>
                </c:pt>
                <c:pt idx="9405" formatCode="General">
                  <c:v>0.52307623599999997</c:v>
                </c:pt>
                <c:pt idx="9406" formatCode="General">
                  <c:v>0.52331727699999997</c:v>
                </c:pt>
                <c:pt idx="9407" formatCode="General">
                  <c:v>0.52351194599999995</c:v>
                </c:pt>
                <c:pt idx="9408" formatCode="General">
                  <c:v>0.52386611699999996</c:v>
                </c:pt>
                <c:pt idx="9409" formatCode="General">
                  <c:v>0.52443599699999999</c:v>
                </c:pt>
                <c:pt idx="9410" formatCode="General">
                  <c:v>0.52464026200000002</c:v>
                </c:pt>
                <c:pt idx="9411" formatCode="General">
                  <c:v>0.52480405600000002</c:v>
                </c:pt>
                <c:pt idx="9412" formatCode="General">
                  <c:v>0.524962068</c:v>
                </c:pt>
                <c:pt idx="9413" formatCode="General">
                  <c:v>0.525086045</c:v>
                </c:pt>
                <c:pt idx="9414" formatCode="General">
                  <c:v>0.52520620799999995</c:v>
                </c:pt>
                <c:pt idx="9415" formatCode="General">
                  <c:v>0.52544307700000004</c:v>
                </c:pt>
                <c:pt idx="9416" formatCode="General">
                  <c:v>0.52575302099999999</c:v>
                </c:pt>
                <c:pt idx="9417" formatCode="General">
                  <c:v>0.52606505199999998</c:v>
                </c:pt>
                <c:pt idx="9418" formatCode="General">
                  <c:v>0.52663534899999997</c:v>
                </c:pt>
                <c:pt idx="9419" formatCode="General">
                  <c:v>0.526819229</c:v>
                </c:pt>
                <c:pt idx="9420" formatCode="General">
                  <c:v>0.52701091799999999</c:v>
                </c:pt>
                <c:pt idx="9421" formatCode="General">
                  <c:v>0.52711152999999999</c:v>
                </c:pt>
                <c:pt idx="9422" formatCode="General">
                  <c:v>0.52730894100000003</c:v>
                </c:pt>
                <c:pt idx="9423" formatCode="General">
                  <c:v>0.52754259100000001</c:v>
                </c:pt>
                <c:pt idx="9424" formatCode="General">
                  <c:v>0.52768456900000005</c:v>
                </c:pt>
                <c:pt idx="9425" formatCode="General">
                  <c:v>0.52775835999999998</c:v>
                </c:pt>
                <c:pt idx="9426" formatCode="General">
                  <c:v>0.52793800800000001</c:v>
                </c:pt>
                <c:pt idx="9427" formatCode="General">
                  <c:v>0.52855551199999995</c:v>
                </c:pt>
                <c:pt idx="9428" formatCode="General">
                  <c:v>0.52878755300000002</c:v>
                </c:pt>
                <c:pt idx="9429" formatCode="General">
                  <c:v>0.52888423200000001</c:v>
                </c:pt>
                <c:pt idx="9430" formatCode="General">
                  <c:v>0.52897936099999998</c:v>
                </c:pt>
                <c:pt idx="9431" formatCode="General">
                  <c:v>0.52911102799999998</c:v>
                </c:pt>
                <c:pt idx="9432" formatCode="General">
                  <c:v>0.52932655799999995</c:v>
                </c:pt>
                <c:pt idx="9433" formatCode="General">
                  <c:v>0.52954602200000001</c:v>
                </c:pt>
                <c:pt idx="9434" formatCode="General">
                  <c:v>0.52994769799999997</c:v>
                </c:pt>
                <c:pt idx="9435" formatCode="General">
                  <c:v>0.53021812400000001</c:v>
                </c:pt>
                <c:pt idx="9436" formatCode="General">
                  <c:v>0.53056740800000002</c:v>
                </c:pt>
                <c:pt idx="9437" formatCode="General">
                  <c:v>0.53078532199999995</c:v>
                </c:pt>
                <c:pt idx="9438" formatCode="General">
                  <c:v>0.53089982300000005</c:v>
                </c:pt>
                <c:pt idx="9439" formatCode="General">
                  <c:v>0.53108495499999997</c:v>
                </c:pt>
                <c:pt idx="9440" formatCode="General">
                  <c:v>0.53125453</c:v>
                </c:pt>
                <c:pt idx="9441" formatCode="General">
                  <c:v>0.53140842899999996</c:v>
                </c:pt>
                <c:pt idx="9442" formatCode="General">
                  <c:v>0.53167986899999997</c:v>
                </c:pt>
                <c:pt idx="9443" formatCode="General">
                  <c:v>0.53191870500000005</c:v>
                </c:pt>
                <c:pt idx="9444" formatCode="General">
                  <c:v>0.53250521399999995</c:v>
                </c:pt>
                <c:pt idx="9445" formatCode="General">
                  <c:v>0.53263568900000002</c:v>
                </c:pt>
                <c:pt idx="9446" formatCode="General">
                  <c:v>0.53270453200000001</c:v>
                </c:pt>
                <c:pt idx="9447" formatCode="General">
                  <c:v>0.53279930399999997</c:v>
                </c:pt>
                <c:pt idx="9448" formatCode="General">
                  <c:v>0.53294271199999999</c:v>
                </c:pt>
                <c:pt idx="9449" formatCode="General">
                  <c:v>0.53306120599999995</c:v>
                </c:pt>
                <c:pt idx="9450" formatCode="General">
                  <c:v>0.53321742999999999</c:v>
                </c:pt>
                <c:pt idx="9451" formatCode="General">
                  <c:v>0.53352141399999997</c:v>
                </c:pt>
                <c:pt idx="9452" formatCode="General">
                  <c:v>0.53390371800000003</c:v>
                </c:pt>
                <c:pt idx="9453" formatCode="General">
                  <c:v>0.53409737300000004</c:v>
                </c:pt>
                <c:pt idx="9454" formatCode="General">
                  <c:v>0.53426569700000004</c:v>
                </c:pt>
                <c:pt idx="9455" formatCode="General">
                  <c:v>0.534421861</c:v>
                </c:pt>
                <c:pt idx="9456" formatCode="General">
                  <c:v>0.53464370999999999</c:v>
                </c:pt>
                <c:pt idx="9457" formatCode="General">
                  <c:v>0.53524631300000003</c:v>
                </c:pt>
                <c:pt idx="9458" formatCode="General">
                  <c:v>0.53544586900000002</c:v>
                </c:pt>
                <c:pt idx="9459" formatCode="General">
                  <c:v>0.535532534</c:v>
                </c:pt>
                <c:pt idx="9460" formatCode="General">
                  <c:v>0.53566563099999998</c:v>
                </c:pt>
                <c:pt idx="9461" formatCode="General">
                  <c:v>0.53588420199999998</c:v>
                </c:pt>
                <c:pt idx="9462" formatCode="General">
                  <c:v>0.53611487199999996</c:v>
                </c:pt>
                <c:pt idx="9463" formatCode="General">
                  <c:v>0.53650933499999998</c:v>
                </c:pt>
                <c:pt idx="9464" formatCode="General">
                  <c:v>0.53697592000000005</c:v>
                </c:pt>
                <c:pt idx="9465" formatCode="General">
                  <c:v>0.53718727799999999</c:v>
                </c:pt>
                <c:pt idx="9466" formatCode="General">
                  <c:v>0.53744024000000001</c:v>
                </c:pt>
                <c:pt idx="9467" formatCode="General">
                  <c:v>0.53759688100000003</c:v>
                </c:pt>
                <c:pt idx="9468" formatCode="General">
                  <c:v>0.53776490700000001</c:v>
                </c:pt>
                <c:pt idx="9469" formatCode="General">
                  <c:v>0.53789269900000003</c:v>
                </c:pt>
                <c:pt idx="9470" formatCode="General">
                  <c:v>0.53802943199999997</c:v>
                </c:pt>
                <c:pt idx="9471" formatCode="General">
                  <c:v>0.53821128600000001</c:v>
                </c:pt>
                <c:pt idx="9472" formatCode="General">
                  <c:v>0.538464308</c:v>
                </c:pt>
                <c:pt idx="9473" formatCode="General">
                  <c:v>0.53899824600000001</c:v>
                </c:pt>
                <c:pt idx="9474" formatCode="General">
                  <c:v>0.53919207999999996</c:v>
                </c:pt>
                <c:pt idx="9475" formatCode="General">
                  <c:v>0.53943914199999998</c:v>
                </c:pt>
                <c:pt idx="9476" formatCode="General">
                  <c:v>0.53962349899999995</c:v>
                </c:pt>
                <c:pt idx="9477" formatCode="General">
                  <c:v>0.53986704299999999</c:v>
                </c:pt>
                <c:pt idx="9478" formatCode="General">
                  <c:v>0.53999161699999998</c:v>
                </c:pt>
                <c:pt idx="9479" formatCode="General">
                  <c:v>0.54019600199999995</c:v>
                </c:pt>
                <c:pt idx="9480" formatCode="General">
                  <c:v>0.54040616799999996</c:v>
                </c:pt>
                <c:pt idx="9481" formatCode="General">
                  <c:v>0.54060453200000003</c:v>
                </c:pt>
                <c:pt idx="9482" formatCode="General">
                  <c:v>0.54089635599999997</c:v>
                </c:pt>
                <c:pt idx="9483" formatCode="General">
                  <c:v>0.54152065500000002</c:v>
                </c:pt>
                <c:pt idx="9484" formatCode="General">
                  <c:v>0.54174131199999997</c:v>
                </c:pt>
                <c:pt idx="9485" formatCode="General">
                  <c:v>0.54187512400000004</c:v>
                </c:pt>
                <c:pt idx="9486" formatCode="General">
                  <c:v>0.54209739000000001</c:v>
                </c:pt>
                <c:pt idx="9487" formatCode="General">
                  <c:v>0.542287886</c:v>
                </c:pt>
                <c:pt idx="9488" formatCode="General">
                  <c:v>0.54273402699999995</c:v>
                </c:pt>
                <c:pt idx="9489" formatCode="General">
                  <c:v>0.54304307699999999</c:v>
                </c:pt>
                <c:pt idx="9490" formatCode="General">
                  <c:v>0.54325902500000001</c:v>
                </c:pt>
                <c:pt idx="9491" formatCode="General">
                  <c:v>0.54335033899999996</c:v>
                </c:pt>
                <c:pt idx="9492" formatCode="General">
                  <c:v>0.54352086799999999</c:v>
                </c:pt>
                <c:pt idx="9493" formatCode="General">
                  <c:v>0.54389131099999999</c:v>
                </c:pt>
                <c:pt idx="9494" formatCode="General">
                  <c:v>0.54436057800000004</c:v>
                </c:pt>
                <c:pt idx="9495" formatCode="General">
                  <c:v>0.54451233099999996</c:v>
                </c:pt>
                <c:pt idx="9496" formatCode="General">
                  <c:v>0.54465007799999998</c:v>
                </c:pt>
                <c:pt idx="9497" formatCode="General">
                  <c:v>0.54485762100000001</c:v>
                </c:pt>
                <c:pt idx="9498" formatCode="General">
                  <c:v>0.54502284499999998</c:v>
                </c:pt>
                <c:pt idx="9499" formatCode="General">
                  <c:v>0.54519975200000004</c:v>
                </c:pt>
                <c:pt idx="9500" formatCode="General">
                  <c:v>0.54572284199999999</c:v>
                </c:pt>
                <c:pt idx="9501" formatCode="General">
                  <c:v>0.54621273299999995</c:v>
                </c:pt>
                <c:pt idx="9502" formatCode="General">
                  <c:v>0.54636120799999999</c:v>
                </c:pt>
                <c:pt idx="9503" formatCode="General">
                  <c:v>0.54659754000000005</c:v>
                </c:pt>
                <c:pt idx="9504" formatCode="General">
                  <c:v>0.54673838600000002</c:v>
                </c:pt>
                <c:pt idx="9505" formatCode="General">
                  <c:v>0.54696995000000004</c:v>
                </c:pt>
                <c:pt idx="9506" formatCode="General">
                  <c:v>0.54716217499999997</c:v>
                </c:pt>
                <c:pt idx="9507" formatCode="General">
                  <c:v>0.54746472800000001</c:v>
                </c:pt>
                <c:pt idx="9508" formatCode="General">
                  <c:v>0.54779630899999998</c:v>
                </c:pt>
                <c:pt idx="9509" formatCode="General">
                  <c:v>0.54823446300000001</c:v>
                </c:pt>
                <c:pt idx="9510" formatCode="General">
                  <c:v>0.54846668200000004</c:v>
                </c:pt>
                <c:pt idx="9511" formatCode="General">
                  <c:v>0.54865086100000005</c:v>
                </c:pt>
                <c:pt idx="9512" formatCode="General">
                  <c:v>0.54888385500000003</c:v>
                </c:pt>
                <c:pt idx="9513" formatCode="General">
                  <c:v>0.54912573099999995</c:v>
                </c:pt>
                <c:pt idx="9514" formatCode="General">
                  <c:v>0.54925823200000001</c:v>
                </c:pt>
                <c:pt idx="9515" formatCode="General">
                  <c:v>0.54948508699999998</c:v>
                </c:pt>
                <c:pt idx="9516" formatCode="General">
                  <c:v>0.55003917199999997</c:v>
                </c:pt>
                <c:pt idx="9517" formatCode="General">
                  <c:v>0.55039691899999998</c:v>
                </c:pt>
                <c:pt idx="9518" formatCode="General">
                  <c:v>0.55061757600000005</c:v>
                </c:pt>
                <c:pt idx="9519" formatCode="General">
                  <c:v>0.55083662300000003</c:v>
                </c:pt>
                <c:pt idx="9520" formatCode="General">
                  <c:v>0.55104529899999999</c:v>
                </c:pt>
                <c:pt idx="9521" formatCode="General">
                  <c:v>0.55129444599999999</c:v>
                </c:pt>
                <c:pt idx="9522" formatCode="General">
                  <c:v>0.55154198399999999</c:v>
                </c:pt>
                <c:pt idx="9523" formatCode="General">
                  <c:v>0.55170083000000003</c:v>
                </c:pt>
                <c:pt idx="9524" formatCode="General">
                  <c:v>0.55197072000000003</c:v>
                </c:pt>
                <c:pt idx="9525" formatCode="General">
                  <c:v>0.55241256999999999</c:v>
                </c:pt>
                <c:pt idx="9526" formatCode="General">
                  <c:v>0.55274236200000004</c:v>
                </c:pt>
                <c:pt idx="9527" formatCode="General">
                  <c:v>0.55293208400000005</c:v>
                </c:pt>
                <c:pt idx="9528" formatCode="General">
                  <c:v>0.55309027399999999</c:v>
                </c:pt>
                <c:pt idx="9529" formatCode="General">
                  <c:v>0.55323761699999996</c:v>
                </c:pt>
                <c:pt idx="9530" formatCode="General">
                  <c:v>0.55337154899999996</c:v>
                </c:pt>
                <c:pt idx="9531" formatCode="General">
                  <c:v>0.55360221899999995</c:v>
                </c:pt>
                <c:pt idx="9532" formatCode="General">
                  <c:v>0.55374747499999999</c:v>
                </c:pt>
                <c:pt idx="9533" formatCode="General">
                  <c:v>0.55392283200000003</c:v>
                </c:pt>
                <c:pt idx="9534" formatCode="General">
                  <c:v>0.55407142600000003</c:v>
                </c:pt>
                <c:pt idx="9535" formatCode="General">
                  <c:v>0.55435979400000002</c:v>
                </c:pt>
                <c:pt idx="9536" formatCode="General">
                  <c:v>0.55470704999999998</c:v>
                </c:pt>
                <c:pt idx="9537" formatCode="General">
                  <c:v>0.55518192099999997</c:v>
                </c:pt>
                <c:pt idx="9538" formatCode="General">
                  <c:v>0.55527114899999996</c:v>
                </c:pt>
                <c:pt idx="9539" formatCode="General">
                  <c:v>0.55535739699999997</c:v>
                </c:pt>
                <c:pt idx="9540" formatCode="General">
                  <c:v>0.55544513500000003</c:v>
                </c:pt>
                <c:pt idx="9541" formatCode="General">
                  <c:v>0.55548840799999999</c:v>
                </c:pt>
                <c:pt idx="9542" formatCode="General">
                  <c:v>0.55556726499999998</c:v>
                </c:pt>
                <c:pt idx="9543" formatCode="General">
                  <c:v>0.55563277</c:v>
                </c:pt>
                <c:pt idx="9544" formatCode="General">
                  <c:v>0.55574524400000003</c:v>
                </c:pt>
                <c:pt idx="9545" formatCode="General">
                  <c:v>0.55588555299999998</c:v>
                </c:pt>
                <c:pt idx="9546" formatCode="General">
                  <c:v>0.55600619299999998</c:v>
                </c:pt>
                <c:pt idx="9547" formatCode="General">
                  <c:v>0.55620276899999999</c:v>
                </c:pt>
                <c:pt idx="9548" formatCode="General">
                  <c:v>0.55632448199999995</c:v>
                </c:pt>
                <c:pt idx="9549" formatCode="General">
                  <c:v>0.55662751200000005</c:v>
                </c:pt>
                <c:pt idx="9550" formatCode="General">
                  <c:v>0.55725550700000004</c:v>
                </c:pt>
                <c:pt idx="9551" formatCode="General">
                  <c:v>0.55754935699999997</c:v>
                </c:pt>
                <c:pt idx="9552" formatCode="General">
                  <c:v>0.55771958799999999</c:v>
                </c:pt>
                <c:pt idx="9553" formatCode="General">
                  <c:v>0.55785620199999997</c:v>
                </c:pt>
                <c:pt idx="9554" formatCode="General">
                  <c:v>0.55799341199999997</c:v>
                </c:pt>
                <c:pt idx="9555" formatCode="General">
                  <c:v>0.55825465900000004</c:v>
                </c:pt>
                <c:pt idx="9556" formatCode="General">
                  <c:v>0.55865323499999997</c:v>
                </c:pt>
                <c:pt idx="9557" formatCode="General">
                  <c:v>0.55908721699999997</c:v>
                </c:pt>
                <c:pt idx="9558" formatCode="General">
                  <c:v>0.55936473600000003</c:v>
                </c:pt>
                <c:pt idx="9559" formatCode="General">
                  <c:v>0.55954992800000003</c:v>
                </c:pt>
                <c:pt idx="9560" formatCode="General">
                  <c:v>0.55973762299999996</c:v>
                </c:pt>
                <c:pt idx="9561" formatCode="General">
                  <c:v>0.55995082900000004</c:v>
                </c:pt>
                <c:pt idx="9562" formatCode="General">
                  <c:v>0.56009966099999997</c:v>
                </c:pt>
                <c:pt idx="9563" formatCode="General">
                  <c:v>0.56023520199999999</c:v>
                </c:pt>
                <c:pt idx="9564" formatCode="General">
                  <c:v>0.56050813200000005</c:v>
                </c:pt>
                <c:pt idx="9565" formatCode="General">
                  <c:v>0.56109714499999996</c:v>
                </c:pt>
                <c:pt idx="9566" formatCode="General">
                  <c:v>0.56138020799999999</c:v>
                </c:pt>
                <c:pt idx="9567" formatCode="General">
                  <c:v>0.56156987000000003</c:v>
                </c:pt>
                <c:pt idx="9568" formatCode="General">
                  <c:v>0.56170618500000002</c:v>
                </c:pt>
                <c:pt idx="9569" formatCode="General">
                  <c:v>0.56186044199999996</c:v>
                </c:pt>
                <c:pt idx="9570" formatCode="General">
                  <c:v>0.56208431700000006</c:v>
                </c:pt>
                <c:pt idx="9571" formatCode="General">
                  <c:v>0.56254231899999996</c:v>
                </c:pt>
                <c:pt idx="9572" formatCode="General">
                  <c:v>0.56301277900000002</c:v>
                </c:pt>
                <c:pt idx="9573" formatCode="General">
                  <c:v>0.56311363000000003</c:v>
                </c:pt>
                <c:pt idx="9574" formatCode="General">
                  <c:v>0.56320786499999997</c:v>
                </c:pt>
                <c:pt idx="9575" formatCode="General">
                  <c:v>0.56340432200000001</c:v>
                </c:pt>
                <c:pt idx="9576" formatCode="General">
                  <c:v>0.56360471199999995</c:v>
                </c:pt>
                <c:pt idx="9577" formatCode="General">
                  <c:v>0.56394129999999998</c:v>
                </c:pt>
                <c:pt idx="9578" formatCode="General">
                  <c:v>0.56454056500000005</c:v>
                </c:pt>
                <c:pt idx="9579" formatCode="General">
                  <c:v>0.56470727899999995</c:v>
                </c:pt>
                <c:pt idx="9580" formatCode="General">
                  <c:v>0.56486886700000005</c:v>
                </c:pt>
                <c:pt idx="9581" formatCode="General">
                  <c:v>0.56497657300000004</c:v>
                </c:pt>
                <c:pt idx="9582" formatCode="General">
                  <c:v>0.56507801999999996</c:v>
                </c:pt>
                <c:pt idx="9583" formatCode="General">
                  <c:v>0.56519365300000002</c:v>
                </c:pt>
                <c:pt idx="9584" formatCode="General">
                  <c:v>0.565276742</c:v>
                </c:pt>
                <c:pt idx="9585" formatCode="General">
                  <c:v>0.56538611699999997</c:v>
                </c:pt>
                <c:pt idx="9586" formatCode="General">
                  <c:v>0.56564480100000003</c:v>
                </c:pt>
                <c:pt idx="9587" formatCode="General">
                  <c:v>0.56623119099999997</c:v>
                </c:pt>
                <c:pt idx="9588" formatCode="General">
                  <c:v>0.56662827699999996</c:v>
                </c:pt>
                <c:pt idx="9589" formatCode="General">
                  <c:v>0.56677770599999999</c:v>
                </c:pt>
                <c:pt idx="9590" formatCode="General">
                  <c:v>0.56692492999999999</c:v>
                </c:pt>
                <c:pt idx="9591" formatCode="General">
                  <c:v>0.56713247300000003</c:v>
                </c:pt>
                <c:pt idx="9592" formatCode="General">
                  <c:v>0.56768804799999995</c:v>
                </c:pt>
                <c:pt idx="9593" formatCode="General">
                  <c:v>0.56796175199999999</c:v>
                </c:pt>
                <c:pt idx="9594" formatCode="General">
                  <c:v>0.56806778899999999</c:v>
                </c:pt>
                <c:pt idx="9595" formatCode="General">
                  <c:v>0.56822812599999994</c:v>
                </c:pt>
                <c:pt idx="9596" formatCode="General">
                  <c:v>0.56842649000000001</c:v>
                </c:pt>
                <c:pt idx="9597" formatCode="General">
                  <c:v>0.56870383000000002</c:v>
                </c:pt>
                <c:pt idx="9598" formatCode="General">
                  <c:v>0.56933760600000005</c:v>
                </c:pt>
                <c:pt idx="9599" formatCode="General">
                  <c:v>0.56952524199999999</c:v>
                </c:pt>
                <c:pt idx="9600" formatCode="General">
                  <c:v>0.56968891600000005</c:v>
                </c:pt>
                <c:pt idx="9601" formatCode="General">
                  <c:v>0.56988555200000002</c:v>
                </c:pt>
                <c:pt idx="9602" formatCode="General">
                  <c:v>0.57007312799999998</c:v>
                </c:pt>
                <c:pt idx="9603" formatCode="General">
                  <c:v>0.57032698400000004</c:v>
                </c:pt>
                <c:pt idx="9604" formatCode="General">
                  <c:v>0.570477664</c:v>
                </c:pt>
                <c:pt idx="9605" formatCode="General">
                  <c:v>0.57091450700000002</c:v>
                </c:pt>
                <c:pt idx="9606" formatCode="General">
                  <c:v>0.57132768599999995</c:v>
                </c:pt>
                <c:pt idx="9607" formatCode="General">
                  <c:v>0.57149946699999998</c:v>
                </c:pt>
                <c:pt idx="9608" formatCode="General">
                  <c:v>0.57169353999999994</c:v>
                </c:pt>
                <c:pt idx="9609" formatCode="General">
                  <c:v>0.57188874499999998</c:v>
                </c:pt>
                <c:pt idx="9610" formatCode="General">
                  <c:v>0.57206129999999999</c:v>
                </c:pt>
                <c:pt idx="9611" formatCode="General">
                  <c:v>0.572291255</c:v>
                </c:pt>
                <c:pt idx="9612" formatCode="General">
                  <c:v>0.572696388</c:v>
                </c:pt>
                <c:pt idx="9613" formatCode="General">
                  <c:v>0.57326662500000003</c:v>
                </c:pt>
                <c:pt idx="9614" formatCode="General">
                  <c:v>0.57340121300000002</c:v>
                </c:pt>
                <c:pt idx="9615" formatCode="General">
                  <c:v>0.57359910000000003</c:v>
                </c:pt>
                <c:pt idx="9616" formatCode="General">
                  <c:v>0.57382202100000002</c:v>
                </c:pt>
                <c:pt idx="9617" formatCode="General">
                  <c:v>0.57394635699999996</c:v>
                </c:pt>
                <c:pt idx="9618" formatCode="General">
                  <c:v>0.574305654</c:v>
                </c:pt>
                <c:pt idx="9619" formatCode="General">
                  <c:v>0.574837983</c:v>
                </c:pt>
                <c:pt idx="9620" formatCode="General">
                  <c:v>0.57494384099999996</c:v>
                </c:pt>
                <c:pt idx="9621" formatCode="General">
                  <c:v>0.57507562599999995</c:v>
                </c:pt>
                <c:pt idx="9622" formatCode="General">
                  <c:v>0.57514834400000003</c:v>
                </c:pt>
                <c:pt idx="9623" formatCode="General">
                  <c:v>0.57522255200000005</c:v>
                </c:pt>
                <c:pt idx="9624" formatCode="General">
                  <c:v>0.57532686</c:v>
                </c:pt>
                <c:pt idx="9625" formatCode="General">
                  <c:v>0.57538867000000005</c:v>
                </c:pt>
                <c:pt idx="9626" formatCode="General">
                  <c:v>0.57550907100000004</c:v>
                </c:pt>
                <c:pt idx="9627" formatCode="General">
                  <c:v>0.57563889000000001</c:v>
                </c:pt>
                <c:pt idx="9628" formatCode="General">
                  <c:v>0.57580506799999998</c:v>
                </c:pt>
                <c:pt idx="9629" formatCode="General">
                  <c:v>0.57599717399999995</c:v>
                </c:pt>
                <c:pt idx="9630" formatCode="General">
                  <c:v>0.57620054499999995</c:v>
                </c:pt>
                <c:pt idx="9631" formatCode="General">
                  <c:v>0.57632893299999999</c:v>
                </c:pt>
                <c:pt idx="9632" formatCode="General">
                  <c:v>0.57658988200000005</c:v>
                </c:pt>
                <c:pt idx="9633" formatCode="General">
                  <c:v>0.57695359000000002</c:v>
                </c:pt>
                <c:pt idx="9634" formatCode="General">
                  <c:v>0.57725161300000005</c:v>
                </c:pt>
                <c:pt idx="9635" formatCode="General">
                  <c:v>0.57750284699999999</c:v>
                </c:pt>
                <c:pt idx="9636" formatCode="General">
                  <c:v>0.57772088099999996</c:v>
                </c:pt>
                <c:pt idx="9637" formatCode="General">
                  <c:v>0.57787513700000004</c:v>
                </c:pt>
                <c:pt idx="9638" formatCode="General">
                  <c:v>0.57810175399999997</c:v>
                </c:pt>
                <c:pt idx="9639" formatCode="General">
                  <c:v>0.57823121499999997</c:v>
                </c:pt>
                <c:pt idx="9640" formatCode="General">
                  <c:v>0.578476608</c:v>
                </c:pt>
                <c:pt idx="9641" formatCode="General">
                  <c:v>0.57872366900000005</c:v>
                </c:pt>
                <c:pt idx="9642" formatCode="General">
                  <c:v>0.57898986299999999</c:v>
                </c:pt>
                <c:pt idx="9643" formatCode="General">
                  <c:v>0.57956576299999996</c:v>
                </c:pt>
                <c:pt idx="9644" formatCode="General">
                  <c:v>0.57991474899999995</c:v>
                </c:pt>
                <c:pt idx="9645" formatCode="General">
                  <c:v>0.58005607100000001</c:v>
                </c:pt>
                <c:pt idx="9646" formatCode="General">
                  <c:v>0.58020329500000001</c:v>
                </c:pt>
                <c:pt idx="9647" formatCode="General">
                  <c:v>0.58046609199999999</c:v>
                </c:pt>
                <c:pt idx="9648" formatCode="General">
                  <c:v>0.58061480499999996</c:v>
                </c:pt>
                <c:pt idx="9649" formatCode="General">
                  <c:v>0.58081674599999999</c:v>
                </c:pt>
                <c:pt idx="9650" formatCode="General">
                  <c:v>0.580994546</c:v>
                </c:pt>
                <c:pt idx="9651" formatCode="General">
                  <c:v>0.58135217400000005</c:v>
                </c:pt>
                <c:pt idx="9652" formatCode="General">
                  <c:v>0.58164322400000001</c:v>
                </c:pt>
                <c:pt idx="9653" formatCode="General">
                  <c:v>0.58200842100000005</c:v>
                </c:pt>
                <c:pt idx="9654" formatCode="General">
                  <c:v>0.58221805100000001</c:v>
                </c:pt>
                <c:pt idx="9655" formatCode="General">
                  <c:v>0.58234071700000001</c:v>
                </c:pt>
                <c:pt idx="9656" formatCode="General">
                  <c:v>0.58253276300000001</c:v>
                </c:pt>
                <c:pt idx="9657" formatCode="General">
                  <c:v>0.58275085699999996</c:v>
                </c:pt>
                <c:pt idx="9658" formatCode="General">
                  <c:v>0.58328723900000001</c:v>
                </c:pt>
                <c:pt idx="9659" formatCode="General">
                  <c:v>0.58361840200000004</c:v>
                </c:pt>
                <c:pt idx="9660" formatCode="General">
                  <c:v>0.58379870700000003</c:v>
                </c:pt>
                <c:pt idx="9661" formatCode="General">
                  <c:v>0.58390712700000003</c:v>
                </c:pt>
                <c:pt idx="9662" formatCode="General">
                  <c:v>0.58401721699999998</c:v>
                </c:pt>
                <c:pt idx="9663" formatCode="General">
                  <c:v>0.58414459200000002</c:v>
                </c:pt>
                <c:pt idx="9664" formatCode="General">
                  <c:v>0.58435136099999996</c:v>
                </c:pt>
                <c:pt idx="9665" formatCode="General">
                  <c:v>0.58479571299999999</c:v>
                </c:pt>
                <c:pt idx="9666" formatCode="General">
                  <c:v>0.58521044300000002</c:v>
                </c:pt>
                <c:pt idx="9667" formatCode="General">
                  <c:v>0.58542108500000001</c:v>
                </c:pt>
                <c:pt idx="9668" formatCode="General">
                  <c:v>0.58567720700000003</c:v>
                </c:pt>
                <c:pt idx="9669" formatCode="General">
                  <c:v>0.58576166600000001</c:v>
                </c:pt>
                <c:pt idx="9670" formatCode="General">
                  <c:v>0.58587729899999996</c:v>
                </c:pt>
                <c:pt idx="9671" formatCode="General">
                  <c:v>0.58599317100000003</c:v>
                </c:pt>
                <c:pt idx="9672" formatCode="General">
                  <c:v>0.58619898599999998</c:v>
                </c:pt>
                <c:pt idx="9673" formatCode="General">
                  <c:v>0.58642089399999997</c:v>
                </c:pt>
                <c:pt idx="9674" formatCode="General">
                  <c:v>0.58655178500000005</c:v>
                </c:pt>
                <c:pt idx="9675" formatCode="General">
                  <c:v>0.58685964300000004</c:v>
                </c:pt>
                <c:pt idx="9676" formatCode="General">
                  <c:v>0.58746254399999998</c:v>
                </c:pt>
                <c:pt idx="9677" formatCode="General">
                  <c:v>0.58778524399999998</c:v>
                </c:pt>
                <c:pt idx="9678" formatCode="General">
                  <c:v>0.587938666</c:v>
                </c:pt>
                <c:pt idx="9679" formatCode="General">
                  <c:v>0.58804827900000001</c:v>
                </c:pt>
                <c:pt idx="9680" formatCode="General">
                  <c:v>0.58821886800000001</c:v>
                </c:pt>
                <c:pt idx="9681" formatCode="General">
                  <c:v>0.58841979499999997</c:v>
                </c:pt>
                <c:pt idx="9682" formatCode="General">
                  <c:v>0.58892190499999997</c:v>
                </c:pt>
                <c:pt idx="9683" formatCode="General">
                  <c:v>0.58929473200000004</c:v>
                </c:pt>
                <c:pt idx="9684" formatCode="General">
                  <c:v>0.589529097</c:v>
                </c:pt>
                <c:pt idx="9685" formatCode="General">
                  <c:v>0.589723051</c:v>
                </c:pt>
                <c:pt idx="9686" formatCode="General">
                  <c:v>0.58996003900000005</c:v>
                </c:pt>
                <c:pt idx="9687" formatCode="General">
                  <c:v>0.59011292500000001</c:v>
                </c:pt>
                <c:pt idx="9688" formatCode="General">
                  <c:v>0.59033918399999996</c:v>
                </c:pt>
                <c:pt idx="9689" formatCode="General">
                  <c:v>0.59058421900000002</c:v>
                </c:pt>
                <c:pt idx="9690" formatCode="General">
                  <c:v>0.590933084</c:v>
                </c:pt>
                <c:pt idx="9691" formatCode="General">
                  <c:v>0.59145683100000002</c:v>
                </c:pt>
                <c:pt idx="9692" formatCode="General">
                  <c:v>0.59194296599999996</c:v>
                </c:pt>
                <c:pt idx="9693" formatCode="General">
                  <c:v>0.59210735599999997</c:v>
                </c:pt>
                <c:pt idx="9694" formatCode="General">
                  <c:v>0.59237152299999996</c:v>
                </c:pt>
                <c:pt idx="9695" formatCode="General">
                  <c:v>0.59262305500000001</c:v>
                </c:pt>
                <c:pt idx="9696" formatCode="General">
                  <c:v>0.592848182</c:v>
                </c:pt>
                <c:pt idx="9697" formatCode="General">
                  <c:v>0.59309077300000002</c:v>
                </c:pt>
                <c:pt idx="9698" formatCode="General">
                  <c:v>0.59332877399999995</c:v>
                </c:pt>
                <c:pt idx="9699" formatCode="General">
                  <c:v>0.59363722799999996</c:v>
                </c:pt>
                <c:pt idx="9700" formatCode="General">
                  <c:v>0.59414994700000001</c:v>
                </c:pt>
                <c:pt idx="9701" formatCode="General">
                  <c:v>0.59456098099999999</c:v>
                </c:pt>
                <c:pt idx="9702" formatCode="General">
                  <c:v>0.59469592599999999</c:v>
                </c:pt>
                <c:pt idx="9703" formatCode="General">
                  <c:v>0.59491103899999997</c:v>
                </c:pt>
                <c:pt idx="9704" formatCode="General">
                  <c:v>0.59517884300000001</c:v>
                </c:pt>
                <c:pt idx="9705" formatCode="General">
                  <c:v>0.59536027899999999</c:v>
                </c:pt>
                <c:pt idx="9706" formatCode="General">
                  <c:v>0.595553577</c:v>
                </c:pt>
                <c:pt idx="9707" formatCode="General">
                  <c:v>0.59581059199999997</c:v>
                </c:pt>
                <c:pt idx="9708" formatCode="General">
                  <c:v>0.59614163600000003</c:v>
                </c:pt>
                <c:pt idx="9709" formatCode="General">
                  <c:v>0.59661692399999999</c:v>
                </c:pt>
                <c:pt idx="9710" formatCode="General">
                  <c:v>0.59701001600000003</c:v>
                </c:pt>
                <c:pt idx="9711" formatCode="General">
                  <c:v>0.59726995199999999</c:v>
                </c:pt>
                <c:pt idx="9712" formatCode="General">
                  <c:v>0.59746795900000005</c:v>
                </c:pt>
                <c:pt idx="9713" formatCode="General">
                  <c:v>0.59766167400000003</c:v>
                </c:pt>
                <c:pt idx="9714" formatCode="General">
                  <c:v>0.59783887899999999</c:v>
                </c:pt>
                <c:pt idx="9715" formatCode="General">
                  <c:v>0.59795981600000003</c:v>
                </c:pt>
                <c:pt idx="9716" formatCode="General">
                  <c:v>0.59807395900000004</c:v>
                </c:pt>
                <c:pt idx="9717" formatCode="General">
                  <c:v>0.59838879099999998</c:v>
                </c:pt>
                <c:pt idx="9718" formatCode="General">
                  <c:v>0.59900742799999995</c:v>
                </c:pt>
                <c:pt idx="9719" formatCode="General">
                  <c:v>0.59925299899999995</c:v>
                </c:pt>
                <c:pt idx="9720" formatCode="General">
                  <c:v>0.59947145000000002</c:v>
                </c:pt>
                <c:pt idx="9721" formatCode="General">
                  <c:v>0.59970605399999999</c:v>
                </c:pt>
                <c:pt idx="9722" formatCode="General">
                  <c:v>0.59991329900000001</c:v>
                </c:pt>
                <c:pt idx="9723" formatCode="General">
                  <c:v>0.60011863700000001</c:v>
                </c:pt>
                <c:pt idx="9724" formatCode="General">
                  <c:v>0.60021871299999996</c:v>
                </c:pt>
                <c:pt idx="9725" formatCode="General">
                  <c:v>0.60047936400000002</c:v>
                </c:pt>
                <c:pt idx="9726" formatCode="General">
                  <c:v>0.60064858200000004</c:v>
                </c:pt>
                <c:pt idx="9727" formatCode="General">
                  <c:v>0.60108560300000002</c:v>
                </c:pt>
                <c:pt idx="9728" formatCode="General">
                  <c:v>0.60160070700000001</c:v>
                </c:pt>
                <c:pt idx="9729" formatCode="General">
                  <c:v>0.601741254</c:v>
                </c:pt>
                <c:pt idx="9730" formatCode="General">
                  <c:v>0.60187685499999999</c:v>
                </c:pt>
                <c:pt idx="9731" formatCode="General">
                  <c:v>0.601998806</c:v>
                </c:pt>
                <c:pt idx="9732" formatCode="General">
                  <c:v>0.60214650599999997</c:v>
                </c:pt>
                <c:pt idx="9733" formatCode="General">
                  <c:v>0.60238194499999997</c:v>
                </c:pt>
                <c:pt idx="9734" formatCode="General">
                  <c:v>0.60251647200000003</c:v>
                </c:pt>
                <c:pt idx="9735" formatCode="General">
                  <c:v>0.60262870800000001</c:v>
                </c:pt>
                <c:pt idx="9736" formatCode="General">
                  <c:v>0.60298222300000004</c:v>
                </c:pt>
                <c:pt idx="9737" formatCode="General">
                  <c:v>0.60355651399999999</c:v>
                </c:pt>
                <c:pt idx="9738" formatCode="General">
                  <c:v>0.60380935700000005</c:v>
                </c:pt>
                <c:pt idx="9739" formatCode="General">
                  <c:v>0.60403305299999999</c:v>
                </c:pt>
                <c:pt idx="9740" formatCode="General">
                  <c:v>0.60418540200000004</c:v>
                </c:pt>
                <c:pt idx="9741" formatCode="General">
                  <c:v>0.60431700899999996</c:v>
                </c:pt>
                <c:pt idx="9742" formatCode="General">
                  <c:v>0.60443973500000003</c:v>
                </c:pt>
                <c:pt idx="9743" formatCode="General">
                  <c:v>0.60454213599999995</c:v>
                </c:pt>
                <c:pt idx="9744" formatCode="General">
                  <c:v>0.60463917300000003</c:v>
                </c:pt>
                <c:pt idx="9745" formatCode="General">
                  <c:v>0.60473096400000004</c:v>
                </c:pt>
                <c:pt idx="9746" formatCode="General">
                  <c:v>0.60500520499999999</c:v>
                </c:pt>
                <c:pt idx="9747" formatCode="General">
                  <c:v>0.60553348100000004</c:v>
                </c:pt>
                <c:pt idx="9748" formatCode="General">
                  <c:v>0.60593092400000004</c:v>
                </c:pt>
                <c:pt idx="9749" formatCode="General">
                  <c:v>0.60609620799999997</c:v>
                </c:pt>
                <c:pt idx="9750" formatCode="General">
                  <c:v>0.60634023000000004</c:v>
                </c:pt>
                <c:pt idx="9751" formatCode="General">
                  <c:v>0.60646486300000002</c:v>
                </c:pt>
                <c:pt idx="9752" formatCode="General">
                  <c:v>0.60662132499999999</c:v>
                </c:pt>
                <c:pt idx="9753" formatCode="General">
                  <c:v>0.60687035300000003</c:v>
                </c:pt>
                <c:pt idx="9754" formatCode="General">
                  <c:v>0.60726869100000003</c:v>
                </c:pt>
                <c:pt idx="9755" formatCode="General">
                  <c:v>0.60785430699999998</c:v>
                </c:pt>
                <c:pt idx="9756" formatCode="General">
                  <c:v>0.60799276800000002</c:v>
                </c:pt>
                <c:pt idx="9757" formatCode="General">
                  <c:v>0.60811644799999998</c:v>
                </c:pt>
                <c:pt idx="9758" formatCode="General">
                  <c:v>0.60826665199999996</c:v>
                </c:pt>
                <c:pt idx="9759" formatCode="General">
                  <c:v>0.60851418999999995</c:v>
                </c:pt>
                <c:pt idx="9760" formatCode="General">
                  <c:v>0.608751237</c:v>
                </c:pt>
                <c:pt idx="9761" formatCode="General">
                  <c:v>0.60887485699999999</c:v>
                </c:pt>
                <c:pt idx="9762" formatCode="General">
                  <c:v>0.60893791900000005</c:v>
                </c:pt>
                <c:pt idx="9763" formatCode="General">
                  <c:v>0.60907858599999998</c:v>
                </c:pt>
                <c:pt idx="9764" formatCode="General">
                  <c:v>0.60924226000000004</c:v>
                </c:pt>
                <c:pt idx="9765" formatCode="General">
                  <c:v>0.60971707100000005</c:v>
                </c:pt>
                <c:pt idx="9766" formatCode="General">
                  <c:v>0.61010801800000003</c:v>
                </c:pt>
                <c:pt idx="9767" formatCode="General">
                  <c:v>0.61033821099999996</c:v>
                </c:pt>
                <c:pt idx="9768" formatCode="General">
                  <c:v>0.61055493400000005</c:v>
                </c:pt>
                <c:pt idx="9769" formatCode="General">
                  <c:v>0.61072325699999996</c:v>
                </c:pt>
                <c:pt idx="9770" formatCode="General">
                  <c:v>0.61092036999999999</c:v>
                </c:pt>
                <c:pt idx="9771" formatCode="General">
                  <c:v>0.61122816800000002</c:v>
                </c:pt>
                <c:pt idx="9772" formatCode="General">
                  <c:v>0.61172050200000005</c:v>
                </c:pt>
                <c:pt idx="9773" formatCode="General">
                  <c:v>0.61190670700000005</c:v>
                </c:pt>
                <c:pt idx="9774" formatCode="General">
                  <c:v>0.61211663500000002</c:v>
                </c:pt>
                <c:pt idx="9775" formatCode="General">
                  <c:v>0.61220973700000003</c:v>
                </c:pt>
                <c:pt idx="9776" formatCode="General">
                  <c:v>0.61229503200000002</c:v>
                </c:pt>
                <c:pt idx="9777" formatCode="General">
                  <c:v>0.61238002800000002</c:v>
                </c:pt>
                <c:pt idx="9778" formatCode="General">
                  <c:v>0.61242657899999997</c:v>
                </c:pt>
                <c:pt idx="9779" formatCode="General">
                  <c:v>0.61246693100000005</c:v>
                </c:pt>
                <c:pt idx="9780" formatCode="General">
                  <c:v>0.61254811300000001</c:v>
                </c:pt>
                <c:pt idx="9781" formatCode="General">
                  <c:v>0.61263036699999995</c:v>
                </c:pt>
                <c:pt idx="9782" formatCode="General">
                  <c:v>0.61271131000000001</c:v>
                </c:pt>
                <c:pt idx="9783" formatCode="General">
                  <c:v>0.61278504099999997</c:v>
                </c:pt>
                <c:pt idx="9784" formatCode="General">
                  <c:v>0.61288922999999995</c:v>
                </c:pt>
                <c:pt idx="9785" formatCode="General">
                  <c:v>0.61295920599999998</c:v>
                </c:pt>
                <c:pt idx="9786" formatCode="General">
                  <c:v>0.61303198299999995</c:v>
                </c:pt>
                <c:pt idx="9787" formatCode="General">
                  <c:v>0.61310672799999999</c:v>
                </c:pt>
                <c:pt idx="9788" formatCode="General">
                  <c:v>0.61319023399999995</c:v>
                </c:pt>
                <c:pt idx="9789" formatCode="General">
                  <c:v>0.61327135600000005</c:v>
                </c:pt>
                <c:pt idx="9790" formatCode="General">
                  <c:v>0.613354862</c:v>
                </c:pt>
                <c:pt idx="9791" formatCode="General">
                  <c:v>0.61343228800000005</c:v>
                </c:pt>
                <c:pt idx="9792" formatCode="General">
                  <c:v>0.61350798600000001</c:v>
                </c:pt>
                <c:pt idx="9793" formatCode="General">
                  <c:v>0.61360901599999995</c:v>
                </c:pt>
                <c:pt idx="9794" formatCode="General">
                  <c:v>0.61370104599999997</c:v>
                </c:pt>
                <c:pt idx="9795" formatCode="General">
                  <c:v>0.613874853</c:v>
                </c:pt>
                <c:pt idx="9796" formatCode="General">
                  <c:v>0.61398720699999998</c:v>
                </c:pt>
                <c:pt idx="9797" formatCode="General">
                  <c:v>0.61409527100000005</c:v>
                </c:pt>
                <c:pt idx="9798" formatCode="General">
                  <c:v>0.61421555299999997</c:v>
                </c:pt>
                <c:pt idx="9799" formatCode="General">
                  <c:v>0.61433213900000005</c:v>
                </c:pt>
                <c:pt idx="9800" formatCode="General">
                  <c:v>0.61448234300000004</c:v>
                </c:pt>
                <c:pt idx="9801" formatCode="General">
                  <c:v>0.61460030099999996</c:v>
                </c:pt>
                <c:pt idx="9802" formatCode="General">
                  <c:v>0.61481970500000005</c:v>
                </c:pt>
                <c:pt idx="9803" formatCode="General">
                  <c:v>0.61514651799999998</c:v>
                </c:pt>
                <c:pt idx="9804" formatCode="General">
                  <c:v>0.615428686</c:v>
                </c:pt>
                <c:pt idx="9805" formatCode="General">
                  <c:v>0.61554217300000003</c:v>
                </c:pt>
                <c:pt idx="9806" formatCode="General">
                  <c:v>0.61563450099999995</c:v>
                </c:pt>
                <c:pt idx="9807" formatCode="General">
                  <c:v>0.61572724599999995</c:v>
                </c:pt>
                <c:pt idx="9808" formatCode="General">
                  <c:v>0.61583232899999996</c:v>
                </c:pt>
                <c:pt idx="9809" formatCode="General">
                  <c:v>0.61605095899999995</c:v>
                </c:pt>
                <c:pt idx="9810" formatCode="General">
                  <c:v>0.61626815800000001</c:v>
                </c:pt>
                <c:pt idx="9811" formatCode="General">
                  <c:v>0.61639440099999998</c:v>
                </c:pt>
                <c:pt idx="9812" formatCode="General">
                  <c:v>0.61665731700000004</c:v>
                </c:pt>
                <c:pt idx="9813" formatCode="General">
                  <c:v>0.61676573800000001</c:v>
                </c:pt>
                <c:pt idx="9814" formatCode="General">
                  <c:v>0.61686462200000003</c:v>
                </c:pt>
                <c:pt idx="9815" formatCode="General">
                  <c:v>0.61698913600000005</c:v>
                </c:pt>
                <c:pt idx="9816" formatCode="General">
                  <c:v>0.61753565099999996</c:v>
                </c:pt>
                <c:pt idx="9817" formatCode="General">
                  <c:v>0.61791223299999998</c:v>
                </c:pt>
                <c:pt idx="9818" formatCode="General">
                  <c:v>0.61804819099999997</c:v>
                </c:pt>
                <c:pt idx="9819" formatCode="General">
                  <c:v>0.61828714600000001</c:v>
                </c:pt>
                <c:pt idx="9820" formatCode="General">
                  <c:v>0.618453264</c:v>
                </c:pt>
                <c:pt idx="9821" formatCode="General">
                  <c:v>0.61857485800000001</c:v>
                </c:pt>
                <c:pt idx="9822" formatCode="General">
                  <c:v>0.618717611</c:v>
                </c:pt>
                <c:pt idx="9823" formatCode="General">
                  <c:v>0.61880326299999999</c:v>
                </c:pt>
                <c:pt idx="9824" formatCode="General">
                  <c:v>0.61892592899999999</c:v>
                </c:pt>
                <c:pt idx="9825" formatCode="General">
                  <c:v>0.61911475699999996</c:v>
                </c:pt>
                <c:pt idx="9826" formatCode="General">
                  <c:v>0.61938953399999996</c:v>
                </c:pt>
                <c:pt idx="9827" formatCode="General">
                  <c:v>0.61966681499999998</c:v>
                </c:pt>
                <c:pt idx="9828" formatCode="General">
                  <c:v>0.619840324</c:v>
                </c:pt>
                <c:pt idx="9829" formatCode="General">
                  <c:v>0.62004148999999997</c:v>
                </c:pt>
                <c:pt idx="9830" formatCode="General">
                  <c:v>0.62015980500000001</c:v>
                </c:pt>
                <c:pt idx="9831" formatCode="General">
                  <c:v>0.620339215</c:v>
                </c:pt>
                <c:pt idx="9832" formatCode="General">
                  <c:v>0.62045055599999999</c:v>
                </c:pt>
                <c:pt idx="9833" formatCode="General">
                  <c:v>0.620613992</c:v>
                </c:pt>
                <c:pt idx="9834" formatCode="General">
                  <c:v>0.62085104000000002</c:v>
                </c:pt>
                <c:pt idx="9835" formatCode="General">
                  <c:v>0.62093687099999995</c:v>
                </c:pt>
                <c:pt idx="9836" formatCode="General">
                  <c:v>0.62106061000000001</c:v>
                </c:pt>
                <c:pt idx="9837" formatCode="General">
                  <c:v>0.62136942100000003</c:v>
                </c:pt>
                <c:pt idx="9838" formatCode="General">
                  <c:v>0.62169748499999999</c:v>
                </c:pt>
                <c:pt idx="9839" formatCode="General">
                  <c:v>0.62194532199999997</c:v>
                </c:pt>
                <c:pt idx="9840" formatCode="General">
                  <c:v>0.62213462600000002</c:v>
                </c:pt>
                <c:pt idx="9841" formatCode="General">
                  <c:v>0.62227249100000004</c:v>
                </c:pt>
                <c:pt idx="9842" formatCode="General">
                  <c:v>0.62235832199999996</c:v>
                </c:pt>
                <c:pt idx="9843" formatCode="General">
                  <c:v>0.62245267599999998</c:v>
                </c:pt>
                <c:pt idx="9844" formatCode="General">
                  <c:v>0.62269854499999999</c:v>
                </c:pt>
                <c:pt idx="9845" formatCode="General">
                  <c:v>0.62288492900000003</c:v>
                </c:pt>
                <c:pt idx="9846" formatCode="General">
                  <c:v>0.62304931900000005</c:v>
                </c:pt>
                <c:pt idx="9847" formatCode="General">
                  <c:v>0.62319630400000003</c:v>
                </c:pt>
                <c:pt idx="9848" formatCode="General">
                  <c:v>0.62343555699999997</c:v>
                </c:pt>
                <c:pt idx="9849" formatCode="General">
                  <c:v>0.62367004199999998</c:v>
                </c:pt>
                <c:pt idx="9850" formatCode="General">
                  <c:v>0.62379401899999998</c:v>
                </c:pt>
                <c:pt idx="9851" formatCode="General">
                  <c:v>0.62410628800000001</c:v>
                </c:pt>
                <c:pt idx="9852" formatCode="General">
                  <c:v>0.62454819699999997</c:v>
                </c:pt>
                <c:pt idx="9853" formatCode="General">
                  <c:v>0.62501585500000001</c:v>
                </c:pt>
                <c:pt idx="9854" formatCode="General">
                  <c:v>0.62519311899999996</c:v>
                </c:pt>
                <c:pt idx="9855" formatCode="General">
                  <c:v>0.62529873800000002</c:v>
                </c:pt>
                <c:pt idx="9856" formatCode="General">
                  <c:v>0.62541770900000004</c:v>
                </c:pt>
                <c:pt idx="9857" formatCode="General">
                  <c:v>0.625658453</c:v>
                </c:pt>
                <c:pt idx="9858" formatCode="General">
                  <c:v>0.62581556999999999</c:v>
                </c:pt>
                <c:pt idx="9859" formatCode="General">
                  <c:v>0.62589460600000002</c:v>
                </c:pt>
                <c:pt idx="9860" formatCode="General">
                  <c:v>0.62610960000000004</c:v>
                </c:pt>
                <c:pt idx="9861" formatCode="General">
                  <c:v>0.62629228800000003</c:v>
                </c:pt>
                <c:pt idx="9862" formatCode="General">
                  <c:v>0.62652486600000001</c:v>
                </c:pt>
                <c:pt idx="9863" formatCode="General">
                  <c:v>0.62675374699999997</c:v>
                </c:pt>
                <c:pt idx="9864" formatCode="General">
                  <c:v>0.62704092300000003</c:v>
                </c:pt>
                <c:pt idx="9865" formatCode="General">
                  <c:v>0.62737268199999996</c:v>
                </c:pt>
                <c:pt idx="9866" formatCode="General">
                  <c:v>0.62752759499999999</c:v>
                </c:pt>
                <c:pt idx="9867" formatCode="General">
                  <c:v>0.62769156699999995</c:v>
                </c:pt>
                <c:pt idx="9868" formatCode="General">
                  <c:v>0.62785762499999997</c:v>
                </c:pt>
                <c:pt idx="9869" formatCode="General">
                  <c:v>0.62806820900000004</c:v>
                </c:pt>
                <c:pt idx="9870" formatCode="General">
                  <c:v>0.62825632099999995</c:v>
                </c:pt>
                <c:pt idx="9871" formatCode="General">
                  <c:v>0.62848961400000003</c:v>
                </c:pt>
                <c:pt idx="9872" formatCode="General">
                  <c:v>0.62869894500000001</c:v>
                </c:pt>
                <c:pt idx="9873" formatCode="General">
                  <c:v>0.62885236700000002</c:v>
                </c:pt>
                <c:pt idx="9874" formatCode="General">
                  <c:v>0.62904828800000001</c:v>
                </c:pt>
                <c:pt idx="9875" formatCode="General">
                  <c:v>0.62916153699999999</c:v>
                </c:pt>
                <c:pt idx="9876" formatCode="General">
                  <c:v>0.629274428</c:v>
                </c:pt>
                <c:pt idx="9877" formatCode="General">
                  <c:v>0.62947988499999996</c:v>
                </c:pt>
                <c:pt idx="9878" formatCode="General">
                  <c:v>0.629657209</c:v>
                </c:pt>
                <c:pt idx="9879" formatCode="General">
                  <c:v>0.62990075300000004</c:v>
                </c:pt>
                <c:pt idx="9880" formatCode="General">
                  <c:v>0.63008964099999998</c:v>
                </c:pt>
                <c:pt idx="9881" formatCode="General">
                  <c:v>0.63031977400000005</c:v>
                </c:pt>
                <c:pt idx="9882" formatCode="General">
                  <c:v>0.63070160200000003</c:v>
                </c:pt>
                <c:pt idx="9883" formatCode="General">
                  <c:v>0.63109213099999995</c:v>
                </c:pt>
                <c:pt idx="9884" formatCode="General">
                  <c:v>0.63130432400000003</c:v>
                </c:pt>
                <c:pt idx="9885" formatCode="General">
                  <c:v>0.63155883599999996</c:v>
                </c:pt>
                <c:pt idx="9886" formatCode="General">
                  <c:v>0.63178271100000005</c:v>
                </c:pt>
                <c:pt idx="9887" formatCode="General">
                  <c:v>0.63188064099999997</c:v>
                </c:pt>
                <c:pt idx="9888" formatCode="General">
                  <c:v>0.63208740900000004</c:v>
                </c:pt>
                <c:pt idx="9889" formatCode="General">
                  <c:v>0.63223594400000005</c:v>
                </c:pt>
                <c:pt idx="9890" formatCode="General">
                  <c:v>0.63241303000000004</c:v>
                </c:pt>
                <c:pt idx="9891" formatCode="General">
                  <c:v>0.63269108500000004</c:v>
                </c:pt>
                <c:pt idx="9892" formatCode="General">
                  <c:v>0.63297378999999998</c:v>
                </c:pt>
                <c:pt idx="9893" formatCode="General">
                  <c:v>0.63312935800000003</c:v>
                </c:pt>
                <c:pt idx="9894" formatCode="General">
                  <c:v>0.63338106900000002</c:v>
                </c:pt>
                <c:pt idx="9895" formatCode="General">
                  <c:v>0.63356626000000005</c:v>
                </c:pt>
                <c:pt idx="9896" formatCode="General">
                  <c:v>0.63373929299999998</c:v>
                </c:pt>
                <c:pt idx="9897" formatCode="General">
                  <c:v>0.63388091300000005</c:v>
                </c:pt>
                <c:pt idx="9898" formatCode="General">
                  <c:v>0.63416677700000001</c:v>
                </c:pt>
                <c:pt idx="9899" formatCode="General">
                  <c:v>0.63447272799999999</c:v>
                </c:pt>
                <c:pt idx="9900" formatCode="General">
                  <c:v>0.63472419999999996</c:v>
                </c:pt>
                <c:pt idx="9901" formatCode="General">
                  <c:v>0.63508796700000003</c:v>
                </c:pt>
                <c:pt idx="9902" formatCode="General">
                  <c:v>0.63544011099999997</c:v>
                </c:pt>
                <c:pt idx="9903" formatCode="General">
                  <c:v>0.63568806600000005</c:v>
                </c:pt>
                <c:pt idx="9904" formatCode="General">
                  <c:v>0.63591426600000001</c:v>
                </c:pt>
                <c:pt idx="9905" formatCode="General">
                  <c:v>0.63611424000000005</c:v>
                </c:pt>
                <c:pt idx="9906" formatCode="General">
                  <c:v>0.63624954199999995</c:v>
                </c:pt>
                <c:pt idx="9907" formatCode="General">
                  <c:v>0.63653457199999997</c:v>
                </c:pt>
                <c:pt idx="9908" formatCode="General">
                  <c:v>0.63683366799999996</c:v>
                </c:pt>
                <c:pt idx="9909" formatCode="General">
                  <c:v>0.63713645900000004</c:v>
                </c:pt>
                <c:pt idx="9910" formatCode="General">
                  <c:v>0.637429774</c:v>
                </c:pt>
                <c:pt idx="9911" formatCode="General">
                  <c:v>0.63768333200000005</c:v>
                </c:pt>
                <c:pt idx="9912" formatCode="General">
                  <c:v>0.63798886499999996</c:v>
                </c:pt>
                <c:pt idx="9913" formatCode="General">
                  <c:v>0.638164222</c:v>
                </c:pt>
                <c:pt idx="9914" formatCode="General">
                  <c:v>0.63845890800000005</c:v>
                </c:pt>
                <c:pt idx="9915" formatCode="General">
                  <c:v>0.63874721499999998</c:v>
                </c:pt>
                <c:pt idx="9916" formatCode="General">
                  <c:v>0.63909822699999996</c:v>
                </c:pt>
                <c:pt idx="9917" formatCode="General">
                  <c:v>0.63964498000000003</c:v>
                </c:pt>
                <c:pt idx="9918" formatCode="General">
                  <c:v>0.639963269</c:v>
                </c:pt>
                <c:pt idx="9919" formatCode="General">
                  <c:v>0.64022290699999995</c:v>
                </c:pt>
                <c:pt idx="9920" formatCode="General">
                  <c:v>0.64046853800000003</c:v>
                </c:pt>
                <c:pt idx="9921" formatCode="General">
                  <c:v>0.64074420899999995</c:v>
                </c:pt>
                <c:pt idx="9922" formatCode="General">
                  <c:v>0.64090502299999996</c:v>
                </c:pt>
                <c:pt idx="9923" formatCode="General">
                  <c:v>0.64111864600000001</c:v>
                </c:pt>
                <c:pt idx="9924" formatCode="General">
                  <c:v>0.64132458000000003</c:v>
                </c:pt>
                <c:pt idx="9925" formatCode="General">
                  <c:v>0.64154392500000001</c:v>
                </c:pt>
                <c:pt idx="9926" formatCode="General">
                  <c:v>0.64182025200000004</c:v>
                </c:pt>
                <c:pt idx="9927" formatCode="General">
                  <c:v>0.64211857299999997</c:v>
                </c:pt>
                <c:pt idx="9928" formatCode="General">
                  <c:v>0.64228391600000001</c:v>
                </c:pt>
                <c:pt idx="9929" formatCode="General">
                  <c:v>0.64264458400000002</c:v>
                </c:pt>
                <c:pt idx="9930" formatCode="General">
                  <c:v>0.64320606000000002</c:v>
                </c:pt>
                <c:pt idx="9931" formatCode="General">
                  <c:v>0.64357352300000004</c:v>
                </c:pt>
                <c:pt idx="9932" formatCode="General">
                  <c:v>0.64377653599999995</c:v>
                </c:pt>
                <c:pt idx="9933" formatCode="General">
                  <c:v>0.64393144800000002</c:v>
                </c:pt>
                <c:pt idx="9934" formatCode="General">
                  <c:v>0.644078135</c:v>
                </c:pt>
                <c:pt idx="9935" formatCode="General">
                  <c:v>0.64422023299999998</c:v>
                </c:pt>
                <c:pt idx="9936" formatCode="General">
                  <c:v>0.64449185099999995</c:v>
                </c:pt>
                <c:pt idx="9937" formatCode="General">
                  <c:v>0.64465296299999997</c:v>
                </c:pt>
                <c:pt idx="9938" formatCode="General">
                  <c:v>0.64488881799999997</c:v>
                </c:pt>
                <c:pt idx="9939" formatCode="General">
                  <c:v>0.645148575</c:v>
                </c:pt>
                <c:pt idx="9940" formatCode="General">
                  <c:v>0.64537781500000002</c:v>
                </c:pt>
                <c:pt idx="9941" formatCode="General">
                  <c:v>0.64563393599999996</c:v>
                </c:pt>
                <c:pt idx="9942" formatCode="General">
                  <c:v>0.64593154200000003</c:v>
                </c:pt>
                <c:pt idx="9943" formatCode="General">
                  <c:v>0.64610999800000002</c:v>
                </c:pt>
                <c:pt idx="9944" formatCode="General">
                  <c:v>0.64638245100000002</c:v>
                </c:pt>
                <c:pt idx="9945" formatCode="General">
                  <c:v>0.64655339700000003</c:v>
                </c:pt>
                <c:pt idx="9946" formatCode="General">
                  <c:v>0.64677679499999996</c:v>
                </c:pt>
                <c:pt idx="9947" formatCode="General">
                  <c:v>0.64705151299999997</c:v>
                </c:pt>
                <c:pt idx="9948" formatCode="General">
                  <c:v>0.64728575899999996</c:v>
                </c:pt>
                <c:pt idx="9949" formatCode="General">
                  <c:v>0.64770543599999997</c:v>
                </c:pt>
                <c:pt idx="9950" formatCode="General">
                  <c:v>0.64820486300000002</c:v>
                </c:pt>
                <c:pt idx="9951" formatCode="General">
                  <c:v>0.64856404099999998</c:v>
                </c:pt>
                <c:pt idx="9952" formatCode="General">
                  <c:v>0.64871895300000004</c:v>
                </c:pt>
                <c:pt idx="9953" formatCode="General">
                  <c:v>0.64881241300000003</c:v>
                </c:pt>
                <c:pt idx="9954" formatCode="General">
                  <c:v>0.64893192099999997</c:v>
                </c:pt>
                <c:pt idx="9955" formatCode="General">
                  <c:v>0.64921468500000001</c:v>
                </c:pt>
                <c:pt idx="9956" formatCode="General">
                  <c:v>0.64947903200000001</c:v>
                </c:pt>
                <c:pt idx="9957" formatCode="General">
                  <c:v>0.64974504700000002</c:v>
                </c:pt>
                <c:pt idx="9958" formatCode="General">
                  <c:v>0.64993298099999997</c:v>
                </c:pt>
                <c:pt idx="9959" formatCode="General">
                  <c:v>0.65020906899999997</c:v>
                </c:pt>
                <c:pt idx="9960" formatCode="General">
                  <c:v>0.65050077399999995</c:v>
                </c:pt>
                <c:pt idx="9961" formatCode="General">
                  <c:v>0.65075266399999998</c:v>
                </c:pt>
                <c:pt idx="9962" formatCode="General">
                  <c:v>0.65106171400000001</c:v>
                </c:pt>
                <c:pt idx="9963" formatCode="General">
                  <c:v>0.65135717400000004</c:v>
                </c:pt>
                <c:pt idx="9964" formatCode="General">
                  <c:v>0.65163481199999995</c:v>
                </c:pt>
                <c:pt idx="9965" formatCode="General">
                  <c:v>0.65207386000000001</c:v>
                </c:pt>
                <c:pt idx="9966" formatCode="General">
                  <c:v>0.65250426500000003</c:v>
                </c:pt>
                <c:pt idx="9967" formatCode="General">
                  <c:v>0.65290814600000002</c:v>
                </c:pt>
                <c:pt idx="9968" formatCode="General">
                  <c:v>0.65320408299999999</c:v>
                </c:pt>
                <c:pt idx="9969" formatCode="General">
                  <c:v>0.65338867899999997</c:v>
                </c:pt>
                <c:pt idx="9970" formatCode="General">
                  <c:v>0.653581619</c:v>
                </c:pt>
                <c:pt idx="9971" formatCode="General">
                  <c:v>0.65389078899999997</c:v>
                </c:pt>
                <c:pt idx="9972" formatCode="General">
                  <c:v>0.65407598</c:v>
                </c:pt>
                <c:pt idx="9973" formatCode="General">
                  <c:v>0.65432685599999996</c:v>
                </c:pt>
                <c:pt idx="9974" formatCode="General">
                  <c:v>0.65460825</c:v>
                </c:pt>
                <c:pt idx="9975" formatCode="General">
                  <c:v>0.65488785500000002</c:v>
                </c:pt>
                <c:pt idx="9976" formatCode="General">
                  <c:v>0.65512382999999996</c:v>
                </c:pt>
                <c:pt idx="9977" formatCode="General">
                  <c:v>0.65537917599999995</c:v>
                </c:pt>
                <c:pt idx="9978" formatCode="General">
                  <c:v>0.65560859400000004</c:v>
                </c:pt>
                <c:pt idx="9979" formatCode="General">
                  <c:v>0.65586507299999997</c:v>
                </c:pt>
                <c:pt idx="9980" formatCode="General">
                  <c:v>0.65631765099999995</c:v>
                </c:pt>
                <c:pt idx="9981" formatCode="General">
                  <c:v>0.65688490899999996</c:v>
                </c:pt>
                <c:pt idx="9982" formatCode="General">
                  <c:v>0.65710973699999997</c:v>
                </c:pt>
                <c:pt idx="9983" formatCode="General">
                  <c:v>0.65722387999999998</c:v>
                </c:pt>
                <c:pt idx="9984" formatCode="General">
                  <c:v>0.65738475299999999</c:v>
                </c:pt>
                <c:pt idx="9985" formatCode="General">
                  <c:v>0.65758287900000001</c:v>
                </c:pt>
                <c:pt idx="9986" formatCode="General">
                  <c:v>0.65773773199999996</c:v>
                </c:pt>
                <c:pt idx="9987" formatCode="General">
                  <c:v>0.65801233100000001</c:v>
                </c:pt>
                <c:pt idx="9988" formatCode="General">
                  <c:v>0.65820783400000005</c:v>
                </c:pt>
                <c:pt idx="9989" formatCode="General">
                  <c:v>0.658332586</c:v>
                </c:pt>
                <c:pt idx="9990" formatCode="General">
                  <c:v>0.65862411300000001</c:v>
                </c:pt>
                <c:pt idx="9991" formatCode="General">
                  <c:v>0.658830464</c:v>
                </c:pt>
                <c:pt idx="9992" formatCode="General">
                  <c:v>0.65896111700000004</c:v>
                </c:pt>
                <c:pt idx="9993" formatCode="General">
                  <c:v>0.65918219099999997</c:v>
                </c:pt>
                <c:pt idx="9994" formatCode="General">
                  <c:v>0.65950387700000002</c:v>
                </c:pt>
                <c:pt idx="9995" formatCode="General">
                  <c:v>0.66002667000000004</c:v>
                </c:pt>
                <c:pt idx="9996" formatCode="General">
                  <c:v>0.66051995799999996</c:v>
                </c:pt>
                <c:pt idx="9997" formatCode="General">
                  <c:v>0.66071993100000004</c:v>
                </c:pt>
                <c:pt idx="9998" formatCode="General">
                  <c:v>0.66098660200000003</c:v>
                </c:pt>
                <c:pt idx="9999" formatCode="General">
                  <c:v>0.66116261499999995</c:v>
                </c:pt>
                <c:pt idx="10000" formatCode="General">
                  <c:v>0.66133165400000005</c:v>
                </c:pt>
                <c:pt idx="10001" formatCode="General">
                  <c:v>0.66144770399999997</c:v>
                </c:pt>
                <c:pt idx="10002" formatCode="General">
                  <c:v>0.66161632500000001</c:v>
                </c:pt>
                <c:pt idx="10003" formatCode="General">
                  <c:v>0.66190791100000002</c:v>
                </c:pt>
                <c:pt idx="10004" formatCode="General">
                  <c:v>0.66219711299999995</c:v>
                </c:pt>
                <c:pt idx="10005" formatCode="General">
                  <c:v>0.66248506299999999</c:v>
                </c:pt>
                <c:pt idx="10006" formatCode="General">
                  <c:v>0.66284948600000004</c:v>
                </c:pt>
                <c:pt idx="10007" formatCode="General">
                  <c:v>0.66344332699999997</c:v>
                </c:pt>
                <c:pt idx="10008" formatCode="General">
                  <c:v>0.66373181299999995</c:v>
                </c:pt>
                <c:pt idx="10009" formatCode="General">
                  <c:v>0.66393279999999999</c:v>
                </c:pt>
                <c:pt idx="10010" formatCode="General">
                  <c:v>0.66418921900000005</c:v>
                </c:pt>
                <c:pt idx="10011" formatCode="General">
                  <c:v>0.66439676299999995</c:v>
                </c:pt>
                <c:pt idx="10012" formatCode="General">
                  <c:v>0.664578259</c:v>
                </c:pt>
                <c:pt idx="10013" formatCode="General">
                  <c:v>0.66481935999999997</c:v>
                </c:pt>
                <c:pt idx="10014" formatCode="General">
                  <c:v>0.66507470599999996</c:v>
                </c:pt>
                <c:pt idx="10015" formatCode="General">
                  <c:v>0.66535329799999998</c:v>
                </c:pt>
                <c:pt idx="10016" formatCode="General">
                  <c:v>0.66593056900000003</c:v>
                </c:pt>
                <c:pt idx="10017" formatCode="General">
                  <c:v>0.66638684299999995</c:v>
                </c:pt>
                <c:pt idx="10018" formatCode="General">
                  <c:v>0.66674691399999997</c:v>
                </c:pt>
                <c:pt idx="10019" formatCode="General">
                  <c:v>0.66691261499999999</c:v>
                </c:pt>
                <c:pt idx="10020" formatCode="General">
                  <c:v>0.66701394300000005</c:v>
                </c:pt>
                <c:pt idx="10021" formatCode="General">
                  <c:v>0.66724818900000005</c:v>
                </c:pt>
                <c:pt idx="10022" formatCode="General">
                  <c:v>0.66752517199999994</c:v>
                </c:pt>
                <c:pt idx="10023" formatCode="General">
                  <c:v>0.66783571200000003</c:v>
                </c:pt>
                <c:pt idx="10024" formatCode="General">
                  <c:v>0.66812044400000004</c:v>
                </c:pt>
                <c:pt idx="10025" formatCode="General">
                  <c:v>0.66827762099999999</c:v>
                </c:pt>
                <c:pt idx="10026" formatCode="General">
                  <c:v>0.668592572</c:v>
                </c:pt>
                <c:pt idx="10027" formatCode="General">
                  <c:v>0.66887581299999999</c:v>
                </c:pt>
                <c:pt idx="10028" formatCode="General">
                  <c:v>0.66902685200000001</c:v>
                </c:pt>
                <c:pt idx="10029" formatCode="General">
                  <c:v>0.66916489599999995</c:v>
                </c:pt>
                <c:pt idx="10030" formatCode="General">
                  <c:v>0.669426203</c:v>
                </c:pt>
                <c:pt idx="10031" formatCode="General">
                  <c:v>0.669737637</c:v>
                </c:pt>
                <c:pt idx="10032" formatCode="General">
                  <c:v>0.66999620199999999</c:v>
                </c:pt>
                <c:pt idx="10033" formatCode="General">
                  <c:v>0.67024445499999996</c:v>
                </c:pt>
                <c:pt idx="10034" formatCode="General">
                  <c:v>0.67048579500000005</c:v>
                </c:pt>
                <c:pt idx="10035" formatCode="General">
                  <c:v>0.67075979699999999</c:v>
                </c:pt>
                <c:pt idx="10036" formatCode="General">
                  <c:v>0.67101371300000001</c:v>
                </c:pt>
                <c:pt idx="10037" formatCode="General">
                  <c:v>0.67123728999999999</c:v>
                </c:pt>
                <c:pt idx="10038" formatCode="General">
                  <c:v>0.67144751499999999</c:v>
                </c:pt>
                <c:pt idx="10039" formatCode="General">
                  <c:v>0.67172688199999997</c:v>
                </c:pt>
                <c:pt idx="10040" formatCode="General">
                  <c:v>0.67202144900000005</c:v>
                </c:pt>
                <c:pt idx="10041" formatCode="General">
                  <c:v>0.67234551899999995</c:v>
                </c:pt>
                <c:pt idx="10042" formatCode="General">
                  <c:v>0.67246884100000004</c:v>
                </c:pt>
                <c:pt idx="10043" formatCode="General">
                  <c:v>0.67271989600000004</c:v>
                </c:pt>
                <c:pt idx="10044" formatCode="General">
                  <c:v>0.67299979899999995</c:v>
                </c:pt>
                <c:pt idx="10045" formatCode="General">
                  <c:v>0.67326903299999996</c:v>
                </c:pt>
                <c:pt idx="10046" formatCode="General">
                  <c:v>0.67360663399999998</c:v>
                </c:pt>
                <c:pt idx="10047" formatCode="General">
                  <c:v>0.67385071500000004</c:v>
                </c:pt>
                <c:pt idx="10048" formatCode="General">
                  <c:v>0.67398983199999996</c:v>
                </c:pt>
                <c:pt idx="10049" formatCode="General">
                  <c:v>0.67413479099999996</c:v>
                </c:pt>
                <c:pt idx="10050" formatCode="General">
                  <c:v>0.67441987999999997</c:v>
                </c:pt>
                <c:pt idx="10051" formatCode="General">
                  <c:v>0.67469847199999999</c:v>
                </c:pt>
                <c:pt idx="10052" formatCode="General">
                  <c:v>0.67497843499999999</c:v>
                </c:pt>
                <c:pt idx="10053" formatCode="General">
                  <c:v>0.675292432</c:v>
                </c:pt>
                <c:pt idx="10054" formatCode="General">
                  <c:v>0.67554318899999999</c:v>
                </c:pt>
                <c:pt idx="10055" formatCode="General">
                  <c:v>0.67579746200000002</c:v>
                </c:pt>
                <c:pt idx="10056" formatCode="General">
                  <c:v>0.67607957100000005</c:v>
                </c:pt>
                <c:pt idx="10057" formatCode="General">
                  <c:v>0.67630094299999999</c:v>
                </c:pt>
                <c:pt idx="10058" formatCode="General">
                  <c:v>0.67665690199999995</c:v>
                </c:pt>
                <c:pt idx="10059" formatCode="General">
                  <c:v>0.67720848300000003</c:v>
                </c:pt>
                <c:pt idx="10060" formatCode="General">
                  <c:v>0.67756867399999998</c:v>
                </c:pt>
                <c:pt idx="10061" formatCode="General">
                  <c:v>0.67785710099999996</c:v>
                </c:pt>
                <c:pt idx="10062" formatCode="General">
                  <c:v>0.67816531700000005</c:v>
                </c:pt>
                <c:pt idx="10063" formatCode="General">
                  <c:v>0.67841666899999997</c:v>
                </c:pt>
                <c:pt idx="10064" formatCode="General">
                  <c:v>0.678691924</c:v>
                </c:pt>
                <c:pt idx="10065" formatCode="General">
                  <c:v>0.67895096499999996</c:v>
                </c:pt>
                <c:pt idx="10066" formatCode="General">
                  <c:v>0.67916369399999998</c:v>
                </c:pt>
                <c:pt idx="10067" formatCode="General">
                  <c:v>0.67942392799999995</c:v>
                </c:pt>
                <c:pt idx="10068" formatCode="General">
                  <c:v>0.67973673300000004</c:v>
                </c:pt>
                <c:pt idx="10069" formatCode="General">
                  <c:v>0.68035817099999996</c:v>
                </c:pt>
                <c:pt idx="10070" formatCode="General">
                  <c:v>0.68065506200000003</c:v>
                </c:pt>
                <c:pt idx="10071" formatCode="General">
                  <c:v>0.68089371899999995</c:v>
                </c:pt>
                <c:pt idx="10072" formatCode="General">
                  <c:v>0.68111324299999998</c:v>
                </c:pt>
                <c:pt idx="10073" formatCode="General">
                  <c:v>0.68136072199999997</c:v>
                </c:pt>
                <c:pt idx="10074" formatCode="General">
                  <c:v>0.68147134799999998</c:v>
                </c:pt>
                <c:pt idx="10075" formatCode="General">
                  <c:v>0.68179666999999999</c:v>
                </c:pt>
                <c:pt idx="10076" formatCode="General">
                  <c:v>0.68241232600000001</c:v>
                </c:pt>
                <c:pt idx="10077" formatCode="General">
                  <c:v>0.68278640499999999</c:v>
                </c:pt>
                <c:pt idx="10078" formatCode="General">
                  <c:v>0.68291687999999995</c:v>
                </c:pt>
                <c:pt idx="10079" formatCode="General">
                  <c:v>0.68305760599999998</c:v>
                </c:pt>
                <c:pt idx="10080" formatCode="General">
                  <c:v>0.68329739599999995</c:v>
                </c:pt>
                <c:pt idx="10081" formatCode="General">
                  <c:v>0.68356311299999994</c:v>
                </c:pt>
                <c:pt idx="10082" formatCode="General">
                  <c:v>0.68373405899999995</c:v>
                </c:pt>
                <c:pt idx="10083" formatCode="General">
                  <c:v>0.68386745500000001</c:v>
                </c:pt>
                <c:pt idx="10084" formatCode="General">
                  <c:v>0.68400204200000003</c:v>
                </c:pt>
                <c:pt idx="10085" formatCode="General">
                  <c:v>0.68421828699999998</c:v>
                </c:pt>
                <c:pt idx="10086" formatCode="General">
                  <c:v>0.68448054800000002</c:v>
                </c:pt>
                <c:pt idx="10087" formatCode="General">
                  <c:v>0.68476325299999996</c:v>
                </c:pt>
                <c:pt idx="10088" formatCode="General">
                  <c:v>0.68522584399999997</c:v>
                </c:pt>
                <c:pt idx="10089" formatCode="General">
                  <c:v>0.68556380299999997</c:v>
                </c:pt>
                <c:pt idx="10090" formatCode="General">
                  <c:v>0.68587523699999997</c:v>
                </c:pt>
                <c:pt idx="10091" formatCode="General">
                  <c:v>0.68620461200000005</c:v>
                </c:pt>
                <c:pt idx="10092" formatCode="General">
                  <c:v>0.68649774799999996</c:v>
                </c:pt>
                <c:pt idx="10093" formatCode="General">
                  <c:v>0.68665146799999999</c:v>
                </c:pt>
                <c:pt idx="10094" formatCode="General">
                  <c:v>0.68696308100000003</c:v>
                </c:pt>
                <c:pt idx="10095" formatCode="General">
                  <c:v>0.68713909399999995</c:v>
                </c:pt>
                <c:pt idx="10096" formatCode="General">
                  <c:v>0.68744230299999998</c:v>
                </c:pt>
                <c:pt idx="10097" formatCode="General">
                  <c:v>0.687729955</c:v>
                </c:pt>
                <c:pt idx="10098" formatCode="General">
                  <c:v>0.68803185200000005</c:v>
                </c:pt>
                <c:pt idx="10099" formatCode="General">
                  <c:v>0.68834668399999999</c:v>
                </c:pt>
                <c:pt idx="10100" formatCode="General">
                  <c:v>0.68862682600000003</c:v>
                </c:pt>
                <c:pt idx="10101" formatCode="General">
                  <c:v>0.68884432299999998</c:v>
                </c:pt>
                <c:pt idx="10102" formatCode="General">
                  <c:v>0.689108312</c:v>
                </c:pt>
                <c:pt idx="10103" formatCode="General">
                  <c:v>0.68943113099999997</c:v>
                </c:pt>
                <c:pt idx="10104" formatCode="General">
                  <c:v>0.68974226699999996</c:v>
                </c:pt>
                <c:pt idx="10105" formatCode="General">
                  <c:v>0.69007003300000003</c:v>
                </c:pt>
                <c:pt idx="10106" formatCode="General">
                  <c:v>0.69037610299999996</c:v>
                </c:pt>
                <c:pt idx="10107" formatCode="General">
                  <c:v>0.69070673000000005</c:v>
                </c:pt>
                <c:pt idx="10108" formatCode="General">
                  <c:v>0.69101643599999996</c:v>
                </c:pt>
                <c:pt idx="10109" formatCode="General">
                  <c:v>0.69139826299999996</c:v>
                </c:pt>
                <c:pt idx="10110" formatCode="General">
                  <c:v>0.69188106100000002</c:v>
                </c:pt>
                <c:pt idx="10111" formatCode="General">
                  <c:v>0.69229829300000001</c:v>
                </c:pt>
                <c:pt idx="10112" formatCode="General">
                  <c:v>0.692666173</c:v>
                </c:pt>
                <c:pt idx="10113" formatCode="General">
                  <c:v>0.69293344000000001</c:v>
                </c:pt>
                <c:pt idx="10114" formatCode="General">
                  <c:v>0.69324696100000005</c:v>
                </c:pt>
                <c:pt idx="10115" formatCode="General">
                  <c:v>0.69343680100000005</c:v>
                </c:pt>
                <c:pt idx="10116" formatCode="General">
                  <c:v>0.69367206100000001</c:v>
                </c:pt>
                <c:pt idx="10117" formatCode="General">
                  <c:v>0.69396400499999999</c:v>
                </c:pt>
                <c:pt idx="10118" formatCode="General">
                  <c:v>0.69424033200000002</c:v>
                </c:pt>
                <c:pt idx="10119" formatCode="General">
                  <c:v>0.69454324199999995</c:v>
                </c:pt>
                <c:pt idx="10120" formatCode="General">
                  <c:v>0.69472193699999996</c:v>
                </c:pt>
                <c:pt idx="10121" formatCode="General">
                  <c:v>0.69503468300000004</c:v>
                </c:pt>
                <c:pt idx="10122" formatCode="General">
                  <c:v>0.69522434499999997</c:v>
                </c:pt>
                <c:pt idx="10123" formatCode="General">
                  <c:v>0.69547903499999997</c:v>
                </c:pt>
                <c:pt idx="10124" formatCode="General">
                  <c:v>0.69579297299999998</c:v>
                </c:pt>
                <c:pt idx="10125" formatCode="General">
                  <c:v>0.69609409600000005</c:v>
                </c:pt>
                <c:pt idx="10126" formatCode="General">
                  <c:v>0.69631767300000003</c:v>
                </c:pt>
                <c:pt idx="10127" formatCode="General">
                  <c:v>0.69655972700000002</c:v>
                </c:pt>
                <c:pt idx="10128" formatCode="General">
                  <c:v>0.69687318799999998</c:v>
                </c:pt>
                <c:pt idx="10129" formatCode="General">
                  <c:v>0.69719481500000002</c:v>
                </c:pt>
                <c:pt idx="10130" formatCode="General">
                  <c:v>0.69749051299999998</c:v>
                </c:pt>
                <c:pt idx="10131" formatCode="General">
                  <c:v>0.69761216599999998</c:v>
                </c:pt>
                <c:pt idx="10132" formatCode="General">
                  <c:v>0.69791614999999996</c:v>
                </c:pt>
                <c:pt idx="10133" formatCode="General">
                  <c:v>0.69820451699999997</c:v>
                </c:pt>
                <c:pt idx="10134" formatCode="General">
                  <c:v>0.69850170600000006</c:v>
                </c:pt>
                <c:pt idx="10135" formatCode="General">
                  <c:v>0.69865244599999998</c:v>
                </c:pt>
                <c:pt idx="10136" formatCode="General">
                  <c:v>0.69886851299999997</c:v>
                </c:pt>
                <c:pt idx="10137" formatCode="General">
                  <c:v>0.69917726499999999</c:v>
                </c:pt>
                <c:pt idx="10138" formatCode="General">
                  <c:v>0.69950610400000002</c:v>
                </c:pt>
                <c:pt idx="10139" formatCode="General">
                  <c:v>0.69982916100000003</c:v>
                </c:pt>
                <c:pt idx="10140" formatCode="General">
                  <c:v>0.70015793999999998</c:v>
                </c:pt>
                <c:pt idx="10141" formatCode="General">
                  <c:v>0.70062243899999999</c:v>
                </c:pt>
                <c:pt idx="10142" formatCode="General">
                  <c:v>0.70110368700000003</c:v>
                </c:pt>
                <c:pt idx="10143" formatCode="General">
                  <c:v>0.70131981399999999</c:v>
                </c:pt>
                <c:pt idx="10144" formatCode="General">
                  <c:v>0.70147502399999995</c:v>
                </c:pt>
                <c:pt idx="10145" formatCode="General">
                  <c:v>0.70171391999999999</c:v>
                </c:pt>
                <c:pt idx="10146" formatCode="General">
                  <c:v>0.70197385499999998</c:v>
                </c:pt>
                <c:pt idx="10147" formatCode="General">
                  <c:v>0.70224916900000001</c:v>
                </c:pt>
                <c:pt idx="10148" formatCode="General">
                  <c:v>0.70251816499999997</c:v>
                </c:pt>
                <c:pt idx="10149" formatCode="General">
                  <c:v>0.70268440200000004</c:v>
                </c:pt>
                <c:pt idx="10150" formatCode="General">
                  <c:v>0.70283687100000003</c:v>
                </c:pt>
                <c:pt idx="10151" formatCode="General">
                  <c:v>0.70312696699999999</c:v>
                </c:pt>
                <c:pt idx="10152" formatCode="General">
                  <c:v>0.70328432299999999</c:v>
                </c:pt>
                <c:pt idx="10153" formatCode="General">
                  <c:v>0.70348507199999999</c:v>
                </c:pt>
                <c:pt idx="10154" formatCode="General">
                  <c:v>0.70368456800000001</c:v>
                </c:pt>
                <c:pt idx="10155" formatCode="General">
                  <c:v>0.70384991200000002</c:v>
                </c:pt>
                <c:pt idx="10156" formatCode="General">
                  <c:v>0.70408230999999999</c:v>
                </c:pt>
                <c:pt idx="10157" formatCode="General">
                  <c:v>0.704440713</c:v>
                </c:pt>
                <c:pt idx="10158" formatCode="General">
                  <c:v>0.70489823799999995</c:v>
                </c:pt>
                <c:pt idx="10159" formatCode="General">
                  <c:v>0.70538341999999998</c:v>
                </c:pt>
                <c:pt idx="10160" formatCode="General">
                  <c:v>0.70555043200000001</c:v>
                </c:pt>
                <c:pt idx="10161" formatCode="General">
                  <c:v>0.70569586799999995</c:v>
                </c:pt>
                <c:pt idx="10162" formatCode="General">
                  <c:v>0.70594036599999999</c:v>
                </c:pt>
                <c:pt idx="10163" formatCode="General">
                  <c:v>0.706138194</c:v>
                </c:pt>
                <c:pt idx="10164" formatCode="General">
                  <c:v>0.70631283499999997</c:v>
                </c:pt>
                <c:pt idx="10165" formatCode="General">
                  <c:v>0.70654749900000002</c:v>
                </c:pt>
                <c:pt idx="10166" formatCode="General">
                  <c:v>0.70683795199999999</c:v>
                </c:pt>
                <c:pt idx="10167" formatCode="General">
                  <c:v>0.70714205500000005</c:v>
                </c:pt>
                <c:pt idx="10168" formatCode="General">
                  <c:v>0.70736855300000001</c:v>
                </c:pt>
                <c:pt idx="10169" formatCode="General">
                  <c:v>0.70767575500000002</c:v>
                </c:pt>
                <c:pt idx="10170" formatCode="General">
                  <c:v>0.70783662800000002</c:v>
                </c:pt>
                <c:pt idx="10171" formatCode="General">
                  <c:v>0.70799076599999999</c:v>
                </c:pt>
                <c:pt idx="10172" formatCode="General">
                  <c:v>0.70820808400000002</c:v>
                </c:pt>
                <c:pt idx="10173" formatCode="General">
                  <c:v>0.70846229800000005</c:v>
                </c:pt>
                <c:pt idx="10174" formatCode="General">
                  <c:v>0.70875108200000003</c:v>
                </c:pt>
                <c:pt idx="10175" formatCode="General">
                  <c:v>0.70892190899999996</c:v>
                </c:pt>
                <c:pt idx="10176" formatCode="General">
                  <c:v>0.70910221299999998</c:v>
                </c:pt>
                <c:pt idx="10177" formatCode="General">
                  <c:v>0.70935904999999999</c:v>
                </c:pt>
                <c:pt idx="10178" formatCode="General">
                  <c:v>0.709497869</c:v>
                </c:pt>
                <c:pt idx="10179" formatCode="General">
                  <c:v>0.70976787799999996</c:v>
                </c:pt>
                <c:pt idx="10180" formatCode="General">
                  <c:v>0.71026086799999999</c:v>
                </c:pt>
                <c:pt idx="10181" formatCode="General">
                  <c:v>0.71050912099999997</c:v>
                </c:pt>
                <c:pt idx="10182" formatCode="General">
                  <c:v>0.71070504199999995</c:v>
                </c:pt>
                <c:pt idx="10183" formatCode="General">
                  <c:v>0.71088981600000001</c:v>
                </c:pt>
                <c:pt idx="10184" formatCode="General">
                  <c:v>0.71109473700000003</c:v>
                </c:pt>
                <c:pt idx="10185" formatCode="General">
                  <c:v>0.71143108600000005</c:v>
                </c:pt>
                <c:pt idx="10186" formatCode="General">
                  <c:v>0.71173161299999999</c:v>
                </c:pt>
                <c:pt idx="10187" formatCode="General">
                  <c:v>0.71196061399999999</c:v>
                </c:pt>
                <c:pt idx="10188" formatCode="General">
                  <c:v>0.71211618200000004</c:v>
                </c:pt>
                <c:pt idx="10189" formatCode="General">
                  <c:v>0.712211967</c:v>
                </c:pt>
                <c:pt idx="10190" formatCode="General">
                  <c:v>0.71241992700000001</c:v>
                </c:pt>
                <c:pt idx="10191" formatCode="General">
                  <c:v>0.71262478799999995</c:v>
                </c:pt>
                <c:pt idx="10192" formatCode="General">
                  <c:v>0.71291649300000004</c:v>
                </c:pt>
                <c:pt idx="10193" formatCode="General">
                  <c:v>0.71306389599999997</c:v>
                </c:pt>
                <c:pt idx="10194" formatCode="General">
                  <c:v>0.71328157199999997</c:v>
                </c:pt>
                <c:pt idx="10195" formatCode="General">
                  <c:v>0.71344673599999997</c:v>
                </c:pt>
                <c:pt idx="10196" formatCode="General">
                  <c:v>0.71365612700000003</c:v>
                </c:pt>
                <c:pt idx="10197" formatCode="General">
                  <c:v>0.713937402</c:v>
                </c:pt>
                <c:pt idx="10198" formatCode="General">
                  <c:v>0.71424323300000003</c:v>
                </c:pt>
                <c:pt idx="10199" formatCode="General">
                  <c:v>0.71456086600000002</c:v>
                </c:pt>
                <c:pt idx="10200" formatCode="General">
                  <c:v>0.714851558</c:v>
                </c:pt>
                <c:pt idx="10201" formatCode="General">
                  <c:v>0.71515309800000004</c:v>
                </c:pt>
                <c:pt idx="10202" formatCode="General">
                  <c:v>0.71530407699999998</c:v>
                </c:pt>
                <c:pt idx="10203" formatCode="General">
                  <c:v>0.715454221</c:v>
                </c:pt>
                <c:pt idx="10204" formatCode="General">
                  <c:v>0.71566104900000005</c:v>
                </c:pt>
                <c:pt idx="10205" formatCode="General">
                  <c:v>0.71604001500000003</c:v>
                </c:pt>
                <c:pt idx="10206" formatCode="General">
                  <c:v>0.71649396399999998</c:v>
                </c:pt>
                <c:pt idx="10207" formatCode="General">
                  <c:v>0.71699428600000004</c:v>
                </c:pt>
                <c:pt idx="10208" formatCode="General">
                  <c:v>0.71709841500000004</c:v>
                </c:pt>
                <c:pt idx="10209" formatCode="General">
                  <c:v>0.71716052299999999</c:v>
                </c:pt>
                <c:pt idx="10210" formatCode="General">
                  <c:v>0.71722394199999995</c:v>
                </c:pt>
                <c:pt idx="10211" formatCode="General">
                  <c:v>0.717285752</c:v>
                </c:pt>
                <c:pt idx="10212" formatCode="General">
                  <c:v>0.71735560899999995</c:v>
                </c:pt>
                <c:pt idx="10213" formatCode="General">
                  <c:v>0.71742623999999999</c:v>
                </c:pt>
                <c:pt idx="10214" formatCode="General">
                  <c:v>0.71749693199999998</c:v>
                </c:pt>
                <c:pt idx="10215" formatCode="General">
                  <c:v>0.71757078200000002</c:v>
                </c:pt>
                <c:pt idx="10216" formatCode="General">
                  <c:v>0.71763074400000004</c:v>
                </c:pt>
                <c:pt idx="10217" formatCode="General">
                  <c:v>0.71768558000000005</c:v>
                </c:pt>
                <c:pt idx="10218" formatCode="General">
                  <c:v>0.71777987499999996</c:v>
                </c:pt>
                <c:pt idx="10219" formatCode="General">
                  <c:v>0.71786844699999997</c:v>
                </c:pt>
                <c:pt idx="10220" formatCode="General">
                  <c:v>0.71797835799999998</c:v>
                </c:pt>
                <c:pt idx="10221" formatCode="General">
                  <c:v>0.71807730199999997</c:v>
                </c:pt>
                <c:pt idx="10222" formatCode="General">
                  <c:v>0.71823805600000001</c:v>
                </c:pt>
                <c:pt idx="10223" formatCode="General">
                  <c:v>0.71836984199999998</c:v>
                </c:pt>
                <c:pt idx="10224" formatCode="General">
                  <c:v>0.718487561</c:v>
                </c:pt>
                <c:pt idx="10225" formatCode="General">
                  <c:v>0.71867471900000002</c:v>
                </c:pt>
                <c:pt idx="10226" formatCode="General">
                  <c:v>0.718817174</c:v>
                </c:pt>
                <c:pt idx="10227" formatCode="General">
                  <c:v>0.71895951000000002</c:v>
                </c:pt>
                <c:pt idx="10228" formatCode="General">
                  <c:v>0.71909058100000001</c:v>
                </c:pt>
                <c:pt idx="10229" formatCode="General">
                  <c:v>0.71921455899999998</c:v>
                </c:pt>
                <c:pt idx="10230" formatCode="General">
                  <c:v>0.71933507900000004</c:v>
                </c:pt>
                <c:pt idx="10231" formatCode="General">
                  <c:v>0.71948361400000005</c:v>
                </c:pt>
                <c:pt idx="10232" formatCode="General">
                  <c:v>0.71965819600000003</c:v>
                </c:pt>
                <c:pt idx="10233" formatCode="General">
                  <c:v>0.71980875700000002</c:v>
                </c:pt>
                <c:pt idx="10234" formatCode="General">
                  <c:v>0.71996271599999995</c:v>
                </c:pt>
                <c:pt idx="10235" formatCode="General">
                  <c:v>0.72022998299999996</c:v>
                </c:pt>
                <c:pt idx="10236" formatCode="General">
                  <c:v>0.72036319999999998</c:v>
                </c:pt>
                <c:pt idx="10237" formatCode="General">
                  <c:v>0.72045493100000002</c:v>
                </c:pt>
                <c:pt idx="10238" formatCode="General">
                  <c:v>0.72056323300000003</c:v>
                </c:pt>
                <c:pt idx="10239" formatCode="General">
                  <c:v>0.72067743500000003</c:v>
                </c:pt>
                <c:pt idx="10240" formatCode="General">
                  <c:v>0.720742404</c:v>
                </c:pt>
                <c:pt idx="10241" formatCode="General">
                  <c:v>0.72080814800000004</c:v>
                </c:pt>
                <c:pt idx="10242" formatCode="General">
                  <c:v>0.72094130499999998</c:v>
                </c:pt>
                <c:pt idx="10243" formatCode="General">
                  <c:v>0.72106558099999996</c:v>
                </c:pt>
                <c:pt idx="10244" formatCode="General">
                  <c:v>0.72119271799999995</c:v>
                </c:pt>
                <c:pt idx="10245" formatCode="General">
                  <c:v>0.72131401299999998</c:v>
                </c:pt>
                <c:pt idx="10246" formatCode="General">
                  <c:v>0.72147959500000003</c:v>
                </c:pt>
                <c:pt idx="10247" formatCode="General">
                  <c:v>0.72163659300000005</c:v>
                </c:pt>
                <c:pt idx="10248" formatCode="General">
                  <c:v>0.72183072599999998</c:v>
                </c:pt>
                <c:pt idx="10249" formatCode="General">
                  <c:v>0.722017825</c:v>
                </c:pt>
                <c:pt idx="10250" formatCode="General">
                  <c:v>0.72218781700000001</c:v>
                </c:pt>
                <c:pt idx="10251" formatCode="General">
                  <c:v>0.72235429299999998</c:v>
                </c:pt>
                <c:pt idx="10252" formatCode="General">
                  <c:v>0.72246670700000004</c:v>
                </c:pt>
                <c:pt idx="10253" formatCode="General">
                  <c:v>0.72260969900000005</c:v>
                </c:pt>
                <c:pt idx="10254" formatCode="General">
                  <c:v>0.72273236500000004</c:v>
                </c:pt>
                <c:pt idx="10255" formatCode="General">
                  <c:v>0.72285258799999996</c:v>
                </c:pt>
                <c:pt idx="10256" formatCode="General">
                  <c:v>0.722973168</c:v>
                </c:pt>
                <c:pt idx="10257" formatCode="General">
                  <c:v>0.72306257500000004</c:v>
                </c:pt>
                <c:pt idx="10258" formatCode="General">
                  <c:v>0.72314840599999997</c:v>
                </c:pt>
                <c:pt idx="10259" formatCode="General">
                  <c:v>0.723207355</c:v>
                </c:pt>
                <c:pt idx="10260" formatCode="General">
                  <c:v>0.72329640399999995</c:v>
                </c:pt>
                <c:pt idx="10261" formatCode="General">
                  <c:v>0.72335344599999996</c:v>
                </c:pt>
                <c:pt idx="10262" formatCode="General">
                  <c:v>0.72346949599999999</c:v>
                </c:pt>
                <c:pt idx="10263" formatCode="General">
                  <c:v>0.72357422100000002</c:v>
                </c:pt>
                <c:pt idx="10264" formatCode="General">
                  <c:v>0.72373360399999997</c:v>
                </c:pt>
                <c:pt idx="10265" formatCode="General">
                  <c:v>0.72386997900000005</c:v>
                </c:pt>
                <c:pt idx="10266" formatCode="General">
                  <c:v>0.72397977099999999</c:v>
                </c:pt>
                <c:pt idx="10267" formatCode="General">
                  <c:v>0.72410810000000003</c:v>
                </c:pt>
                <c:pt idx="10268" formatCode="General">
                  <c:v>0.72423684600000005</c:v>
                </c:pt>
                <c:pt idx="10269" formatCode="General">
                  <c:v>0.72437024100000003</c:v>
                </c:pt>
                <c:pt idx="10270" formatCode="General">
                  <c:v>0.72456163200000001</c:v>
                </c:pt>
                <c:pt idx="10271" formatCode="General">
                  <c:v>0.72475630000000002</c:v>
                </c:pt>
                <c:pt idx="10272" formatCode="General">
                  <c:v>0.72487008600000002</c:v>
                </c:pt>
                <c:pt idx="10273" formatCode="General">
                  <c:v>0.72498094999999996</c:v>
                </c:pt>
                <c:pt idx="10274" formatCode="General">
                  <c:v>0.72508668899999995</c:v>
                </c:pt>
                <c:pt idx="10275" formatCode="General">
                  <c:v>0.72519540800000004</c:v>
                </c:pt>
                <c:pt idx="10276" formatCode="General">
                  <c:v>0.72530853699999998</c:v>
                </c:pt>
                <c:pt idx="10277" formatCode="General">
                  <c:v>0.72566950299999999</c:v>
                </c:pt>
                <c:pt idx="10278" formatCode="General">
                  <c:v>0.72593295599999996</c:v>
                </c:pt>
                <c:pt idx="10279" formatCode="General">
                  <c:v>0.72635012899999996</c:v>
                </c:pt>
                <c:pt idx="10280" formatCode="General">
                  <c:v>0.72648948400000002</c:v>
                </c:pt>
                <c:pt idx="10281" formatCode="General">
                  <c:v>0.726601422</c:v>
                </c:pt>
                <c:pt idx="10282" formatCode="General">
                  <c:v>0.72681176700000005</c:v>
                </c:pt>
                <c:pt idx="10283" formatCode="General">
                  <c:v>0.72696149300000001</c:v>
                </c:pt>
                <c:pt idx="10284" formatCode="General">
                  <c:v>0.72717034800000002</c:v>
                </c:pt>
                <c:pt idx="10285" formatCode="General">
                  <c:v>0.727369249</c:v>
                </c:pt>
                <c:pt idx="10286" formatCode="General">
                  <c:v>0.72749686199999997</c:v>
                </c:pt>
                <c:pt idx="10287" formatCode="General">
                  <c:v>0.72757512300000005</c:v>
                </c:pt>
                <c:pt idx="10288" formatCode="General">
                  <c:v>0.72783446299999999</c:v>
                </c:pt>
                <c:pt idx="10289" formatCode="General">
                  <c:v>0.72806769599999999</c:v>
                </c:pt>
                <c:pt idx="10290" formatCode="General">
                  <c:v>0.72820866100000003</c:v>
                </c:pt>
                <c:pt idx="10291" formatCode="General">
                  <c:v>0.72837674600000002</c:v>
                </c:pt>
                <c:pt idx="10292" formatCode="General">
                  <c:v>0.72854173200000005</c:v>
                </c:pt>
                <c:pt idx="10293" formatCode="General">
                  <c:v>0.72872292999999999</c:v>
                </c:pt>
                <c:pt idx="10294" formatCode="General">
                  <c:v>0.72885620600000001</c:v>
                </c:pt>
                <c:pt idx="10295" formatCode="General">
                  <c:v>0.72905182800000001</c:v>
                </c:pt>
                <c:pt idx="10296" formatCode="General">
                  <c:v>0.72927677599999996</c:v>
                </c:pt>
                <c:pt idx="10297" formatCode="General">
                  <c:v>0.72941487999999999</c:v>
                </c:pt>
                <c:pt idx="10298" formatCode="General">
                  <c:v>0.72948443900000004</c:v>
                </c:pt>
                <c:pt idx="10299" formatCode="General">
                  <c:v>0.72957837599999997</c:v>
                </c:pt>
                <c:pt idx="10300" formatCode="General">
                  <c:v>0.72975552099999996</c:v>
                </c:pt>
                <c:pt idx="10301" formatCode="General">
                  <c:v>0.72994655399999997</c:v>
                </c:pt>
                <c:pt idx="10302" formatCode="General">
                  <c:v>0.73006606100000004</c:v>
                </c:pt>
                <c:pt idx="10303" formatCode="General">
                  <c:v>0.73033332799999995</c:v>
                </c:pt>
                <c:pt idx="10304" formatCode="General">
                  <c:v>0.73046809400000001</c:v>
                </c:pt>
                <c:pt idx="10305" formatCode="General">
                  <c:v>0.73066979600000004</c:v>
                </c:pt>
                <c:pt idx="10306" formatCode="General">
                  <c:v>0.73094135500000001</c:v>
                </c:pt>
                <c:pt idx="10307" formatCode="General">
                  <c:v>0.73118269400000002</c:v>
                </c:pt>
                <c:pt idx="10308" formatCode="General">
                  <c:v>0.73139804600000002</c:v>
                </c:pt>
                <c:pt idx="10309" formatCode="General">
                  <c:v>0.731550276</c:v>
                </c:pt>
                <c:pt idx="10310" formatCode="General">
                  <c:v>0.731794477</c:v>
                </c:pt>
                <c:pt idx="10311" formatCode="General">
                  <c:v>0.73221677500000004</c:v>
                </c:pt>
                <c:pt idx="10312" formatCode="General">
                  <c:v>0.73270481799999998</c:v>
                </c:pt>
                <c:pt idx="10313" formatCode="General">
                  <c:v>0.73313373299999995</c:v>
                </c:pt>
                <c:pt idx="10314" formatCode="General">
                  <c:v>0.73326957199999998</c:v>
                </c:pt>
                <c:pt idx="10315" formatCode="General">
                  <c:v>0.73341393499999996</c:v>
                </c:pt>
                <c:pt idx="10316" formatCode="General">
                  <c:v>0.73366045999999996</c:v>
                </c:pt>
                <c:pt idx="10317" formatCode="General">
                  <c:v>0.73390555400000002</c:v>
                </c:pt>
                <c:pt idx="10318" formatCode="General">
                  <c:v>0.73418790099999998</c:v>
                </c:pt>
                <c:pt idx="10319" formatCode="General">
                  <c:v>0.73442882300000001</c:v>
                </c:pt>
                <c:pt idx="10320" formatCode="General">
                  <c:v>0.73470675900000004</c:v>
                </c:pt>
                <c:pt idx="10321" formatCode="General">
                  <c:v>0.73498243100000005</c:v>
                </c:pt>
                <c:pt idx="10322" formatCode="General">
                  <c:v>0.73526620899999995</c:v>
                </c:pt>
                <c:pt idx="10323" formatCode="General">
                  <c:v>0.73549109700000004</c:v>
                </c:pt>
                <c:pt idx="10324" formatCode="General">
                  <c:v>0.73566216200000001</c:v>
                </c:pt>
                <c:pt idx="10325" formatCode="General">
                  <c:v>0.73595178100000003</c:v>
                </c:pt>
                <c:pt idx="10326" formatCode="General">
                  <c:v>0.73621958499999995</c:v>
                </c:pt>
                <c:pt idx="10327" formatCode="General">
                  <c:v>0.73652678699999996</c:v>
                </c:pt>
                <c:pt idx="10328" formatCode="General">
                  <c:v>0.73685735500000005</c:v>
                </c:pt>
                <c:pt idx="10329" formatCode="General">
                  <c:v>0.73735231199999995</c:v>
                </c:pt>
                <c:pt idx="10330" formatCode="General">
                  <c:v>0.73778271699999998</c:v>
                </c:pt>
                <c:pt idx="10331" formatCode="General">
                  <c:v>0.73810642999999998</c:v>
                </c:pt>
                <c:pt idx="10332" formatCode="General">
                  <c:v>0.738430798</c:v>
                </c:pt>
                <c:pt idx="10333" formatCode="General">
                  <c:v>0.73876053100000005</c:v>
                </c:pt>
                <c:pt idx="10334" formatCode="General">
                  <c:v>0.73889118399999998</c:v>
                </c:pt>
                <c:pt idx="10335" formatCode="General">
                  <c:v>0.73919719500000003</c:v>
                </c:pt>
                <c:pt idx="10336" formatCode="General">
                  <c:v>0.73950952299999995</c:v>
                </c:pt>
                <c:pt idx="10337" formatCode="General">
                  <c:v>0.73987036900000003</c:v>
                </c:pt>
                <c:pt idx="10338" formatCode="General">
                  <c:v>0.74016362400000002</c:v>
                </c:pt>
                <c:pt idx="10339" formatCode="General">
                  <c:v>0.740478635</c:v>
                </c:pt>
                <c:pt idx="10340" formatCode="General">
                  <c:v>0.74076491600000005</c:v>
                </c:pt>
                <c:pt idx="10341" formatCode="General">
                  <c:v>0.741078079</c:v>
                </c:pt>
                <c:pt idx="10342" formatCode="General">
                  <c:v>0.74137002200000002</c:v>
                </c:pt>
                <c:pt idx="10343" formatCode="General">
                  <c:v>0.74164956800000004</c:v>
                </c:pt>
                <c:pt idx="10344" formatCode="General">
                  <c:v>0.74190968300000004</c:v>
                </c:pt>
                <c:pt idx="10345" formatCode="General">
                  <c:v>0.74223262099999998</c:v>
                </c:pt>
                <c:pt idx="10346" formatCode="General">
                  <c:v>0.74253261100000001</c:v>
                </c:pt>
                <c:pt idx="10347" formatCode="General">
                  <c:v>0.74281877299999999</c:v>
                </c:pt>
                <c:pt idx="10348" formatCode="General">
                  <c:v>0.74307280799999997</c:v>
                </c:pt>
                <c:pt idx="10349" formatCode="General">
                  <c:v>0.74324041600000001</c:v>
                </c:pt>
                <c:pt idx="10350" formatCode="General">
                  <c:v>0.74354523400000005</c:v>
                </c:pt>
                <c:pt idx="10351" formatCode="General">
                  <c:v>0.74384319799999998</c:v>
                </c:pt>
                <c:pt idx="10352" formatCode="General">
                  <c:v>0.74416536099999997</c:v>
                </c:pt>
                <c:pt idx="10353" formatCode="General">
                  <c:v>0.74440360100000003</c:v>
                </c:pt>
                <c:pt idx="10354" formatCode="General">
                  <c:v>0.74473637299999995</c:v>
                </c:pt>
                <c:pt idx="10355" formatCode="General">
                  <c:v>0.74506175500000005</c:v>
                </c:pt>
                <c:pt idx="10356" formatCode="General">
                  <c:v>0.74538761399999998</c:v>
                </c:pt>
                <c:pt idx="10357" formatCode="General">
                  <c:v>0.745695055</c:v>
                </c:pt>
                <c:pt idx="10358" formatCode="General">
                  <c:v>0.74595814900000001</c:v>
                </c:pt>
                <c:pt idx="10359" formatCode="General">
                  <c:v>0.74626642499999996</c:v>
                </c:pt>
                <c:pt idx="10360" formatCode="General">
                  <c:v>0.74646800800000002</c:v>
                </c:pt>
                <c:pt idx="10361" formatCode="General">
                  <c:v>0.74669361099999998</c:v>
                </c:pt>
                <c:pt idx="10362" formatCode="General">
                  <c:v>0.74698591199999997</c:v>
                </c:pt>
                <c:pt idx="10363" formatCode="General">
                  <c:v>0.74731743299999998</c:v>
                </c:pt>
                <c:pt idx="10364" formatCode="General">
                  <c:v>0.74764579499999995</c:v>
                </c:pt>
                <c:pt idx="10365" formatCode="General">
                  <c:v>0.74796330899999997</c:v>
                </c:pt>
                <c:pt idx="10366" formatCode="General">
                  <c:v>0.748390377</c:v>
                </c:pt>
                <c:pt idx="10367" formatCode="General">
                  <c:v>0.74893981200000004</c:v>
                </c:pt>
                <c:pt idx="10368" formatCode="General">
                  <c:v>0.74919086700000004</c:v>
                </c:pt>
                <c:pt idx="10369" formatCode="General">
                  <c:v>0.749472201</c:v>
                </c:pt>
                <c:pt idx="10370" formatCode="General">
                  <c:v>0.74973994499999996</c:v>
                </c:pt>
                <c:pt idx="10371" formatCode="General">
                  <c:v>0.74998891400000001</c:v>
                </c:pt>
                <c:pt idx="10372" formatCode="General">
                  <c:v>0.75020194100000004</c:v>
                </c:pt>
                <c:pt idx="10373" formatCode="General">
                  <c:v>0.75047051899999995</c:v>
                </c:pt>
                <c:pt idx="10374" formatCode="General">
                  <c:v>0.75063544500000001</c:v>
                </c:pt>
                <c:pt idx="10375" formatCode="General">
                  <c:v>0.75097548999999997</c:v>
                </c:pt>
                <c:pt idx="10376" formatCode="General">
                  <c:v>0.75126206900000003</c:v>
                </c:pt>
                <c:pt idx="10377" formatCode="General">
                  <c:v>0.75143915400000005</c:v>
                </c:pt>
                <c:pt idx="10378" formatCode="General">
                  <c:v>0.75178176200000002</c:v>
                </c:pt>
                <c:pt idx="10379" formatCode="General">
                  <c:v>0.75206005600000003</c:v>
                </c:pt>
                <c:pt idx="10380" formatCode="General">
                  <c:v>0.75236403900000004</c:v>
                </c:pt>
                <c:pt idx="10381" formatCode="General">
                  <c:v>0.752669692</c:v>
                </c:pt>
                <c:pt idx="10382" formatCode="General">
                  <c:v>0.75293868799999997</c:v>
                </c:pt>
                <c:pt idx="10383" formatCode="General">
                  <c:v>0.75310432900000002</c:v>
                </c:pt>
                <c:pt idx="10384" formatCode="General">
                  <c:v>0.75334286699999997</c:v>
                </c:pt>
                <c:pt idx="10385" formatCode="General">
                  <c:v>0.75363326100000005</c:v>
                </c:pt>
                <c:pt idx="10386" formatCode="General">
                  <c:v>0.75390976700000001</c:v>
                </c:pt>
                <c:pt idx="10387" formatCode="General">
                  <c:v>0.754166424</c:v>
                </c:pt>
                <c:pt idx="10388" formatCode="General">
                  <c:v>0.75440645200000001</c:v>
                </c:pt>
                <c:pt idx="10389" formatCode="General">
                  <c:v>0.75475537800000003</c:v>
                </c:pt>
                <c:pt idx="10390" formatCode="General">
                  <c:v>0.75508314399999998</c:v>
                </c:pt>
                <c:pt idx="10391" formatCode="General">
                  <c:v>0.75541835999999996</c:v>
                </c:pt>
                <c:pt idx="10392" formatCode="General">
                  <c:v>0.75583517600000005</c:v>
                </c:pt>
                <c:pt idx="10393" formatCode="General">
                  <c:v>0.75612074100000004</c:v>
                </c:pt>
                <c:pt idx="10394" formatCode="General">
                  <c:v>0.75658160399999996</c:v>
                </c:pt>
                <c:pt idx="10395" formatCode="General">
                  <c:v>0.75696915399999998</c:v>
                </c:pt>
                <c:pt idx="10396" formatCode="General">
                  <c:v>0.75734174300000001</c:v>
                </c:pt>
                <c:pt idx="10397" formatCode="General">
                  <c:v>0.75760954599999997</c:v>
                </c:pt>
                <c:pt idx="10398" formatCode="General">
                  <c:v>0.75785255399999996</c:v>
                </c:pt>
                <c:pt idx="10399" formatCode="General">
                  <c:v>0.75814479599999995</c:v>
                </c:pt>
                <c:pt idx="10400" formatCode="General">
                  <c:v>0.75845390599999996</c:v>
                </c:pt>
                <c:pt idx="10401" formatCode="General">
                  <c:v>0.75874143800000005</c:v>
                </c:pt>
                <c:pt idx="10402" formatCode="General">
                  <c:v>0.75903332199999995</c:v>
                </c:pt>
                <c:pt idx="10403" formatCode="General">
                  <c:v>0.75927799900000004</c:v>
                </c:pt>
                <c:pt idx="10404" formatCode="General">
                  <c:v>0.75956034699999997</c:v>
                </c:pt>
                <c:pt idx="10405" formatCode="General">
                  <c:v>0.75973153100000002</c:v>
                </c:pt>
                <c:pt idx="10406" formatCode="General">
                  <c:v>0.76001107700000003</c:v>
                </c:pt>
                <c:pt idx="10407" formatCode="General">
                  <c:v>0.76026570800000004</c:v>
                </c:pt>
                <c:pt idx="10408" formatCode="General">
                  <c:v>0.760406256</c:v>
                </c:pt>
                <c:pt idx="10409" formatCode="General">
                  <c:v>0.76078593699999997</c:v>
                </c:pt>
                <c:pt idx="10410" formatCode="General">
                  <c:v>0.761101425</c:v>
                </c:pt>
                <c:pt idx="10411" formatCode="General">
                  <c:v>0.76155757899999998</c:v>
                </c:pt>
                <c:pt idx="10412" formatCode="General">
                  <c:v>0.76186865599999998</c:v>
                </c:pt>
                <c:pt idx="10413" formatCode="General">
                  <c:v>0.76208853700000001</c:v>
                </c:pt>
                <c:pt idx="10414" formatCode="General">
                  <c:v>0.76243293300000003</c:v>
                </c:pt>
                <c:pt idx="10415" formatCode="General">
                  <c:v>0.76276516900000002</c:v>
                </c:pt>
                <c:pt idx="10416" formatCode="General">
                  <c:v>0.76303303200000006</c:v>
                </c:pt>
                <c:pt idx="10417" formatCode="General">
                  <c:v>0.76333129399999999</c:v>
                </c:pt>
                <c:pt idx="10418" formatCode="General">
                  <c:v>0.76347035200000002</c:v>
                </c:pt>
                <c:pt idx="10419" formatCode="General">
                  <c:v>0.76363593299999999</c:v>
                </c:pt>
                <c:pt idx="10420" formatCode="General">
                  <c:v>0.763959944</c:v>
                </c:pt>
                <c:pt idx="10421" formatCode="General">
                  <c:v>0.76425719299999995</c:v>
                </c:pt>
                <c:pt idx="10422" formatCode="General">
                  <c:v>0.76456332199999999</c:v>
                </c:pt>
                <c:pt idx="10423" formatCode="General">
                  <c:v>0.76475608299999998</c:v>
                </c:pt>
                <c:pt idx="10424" formatCode="General">
                  <c:v>0.76508802200000003</c:v>
                </c:pt>
                <c:pt idx="10425" formatCode="General">
                  <c:v>0.76535373900000003</c:v>
                </c:pt>
                <c:pt idx="10426" formatCode="General">
                  <c:v>0.76565682899999998</c:v>
                </c:pt>
                <c:pt idx="10427" formatCode="General">
                  <c:v>0.76598840999999995</c:v>
                </c:pt>
                <c:pt idx="10428" formatCode="General">
                  <c:v>0.76627427299999995</c:v>
                </c:pt>
                <c:pt idx="10429" formatCode="General">
                  <c:v>0.76654911000000003</c:v>
                </c:pt>
                <c:pt idx="10430" formatCode="General">
                  <c:v>0.76682514000000002</c:v>
                </c:pt>
                <c:pt idx="10431" formatCode="General">
                  <c:v>0.76712745400000004</c:v>
                </c:pt>
                <c:pt idx="10432" formatCode="General">
                  <c:v>0.76746255200000002</c:v>
                </c:pt>
                <c:pt idx="10433" formatCode="General">
                  <c:v>0.76767176400000003</c:v>
                </c:pt>
                <c:pt idx="10434" formatCode="General">
                  <c:v>0.767801285</c:v>
                </c:pt>
                <c:pt idx="10435" formatCode="General">
                  <c:v>0.76809471799999995</c:v>
                </c:pt>
                <c:pt idx="10436" formatCode="General">
                  <c:v>0.76839595999999999</c:v>
                </c:pt>
                <c:pt idx="10437" formatCode="General">
                  <c:v>0.76869916900000002</c:v>
                </c:pt>
                <c:pt idx="10438" formatCode="General">
                  <c:v>0.76894760100000004</c:v>
                </c:pt>
                <c:pt idx="10439" formatCode="General">
                  <c:v>0.769115031</c:v>
                </c:pt>
                <c:pt idx="10440" formatCode="General">
                  <c:v>0.76942074299999996</c:v>
                </c:pt>
                <c:pt idx="10441" formatCode="General">
                  <c:v>0.76972728999999995</c:v>
                </c:pt>
                <c:pt idx="10442" formatCode="General">
                  <c:v>0.77006727500000005</c:v>
                </c:pt>
                <c:pt idx="10443" formatCode="General">
                  <c:v>0.77038246399999999</c:v>
                </c:pt>
                <c:pt idx="10444" formatCode="General">
                  <c:v>0.77056723800000004</c:v>
                </c:pt>
                <c:pt idx="10445" formatCode="General">
                  <c:v>0.77092504500000003</c:v>
                </c:pt>
                <c:pt idx="10446" formatCode="General">
                  <c:v>0.771275461</c:v>
                </c:pt>
                <c:pt idx="10447" formatCode="General">
                  <c:v>0.77165228100000005</c:v>
                </c:pt>
                <c:pt idx="10448" formatCode="General">
                  <c:v>0.77177119299999997</c:v>
                </c:pt>
                <c:pt idx="10449" formatCode="General">
                  <c:v>0.77188253399999995</c:v>
                </c:pt>
                <c:pt idx="10450" formatCode="General">
                  <c:v>0.77224880500000004</c:v>
                </c:pt>
                <c:pt idx="10451" formatCode="General">
                  <c:v>0.77256155000000004</c:v>
                </c:pt>
                <c:pt idx="10452" formatCode="General">
                  <c:v>0.77283144000000004</c:v>
                </c:pt>
                <c:pt idx="10453" formatCode="General">
                  <c:v>0.77314633099999996</c:v>
                </c:pt>
                <c:pt idx="10454" formatCode="General">
                  <c:v>0.77331244899999996</c:v>
                </c:pt>
                <c:pt idx="10455" formatCode="General">
                  <c:v>0.77361190300000005</c:v>
                </c:pt>
                <c:pt idx="10456" formatCode="General">
                  <c:v>0.77391242999999998</c:v>
                </c:pt>
                <c:pt idx="10457" formatCode="General">
                  <c:v>0.77422148000000002</c:v>
                </c:pt>
                <c:pt idx="10458" formatCode="General">
                  <c:v>0.77437555800000002</c:v>
                </c:pt>
                <c:pt idx="10459" formatCode="General">
                  <c:v>0.77453845700000001</c:v>
                </c:pt>
                <c:pt idx="10460" formatCode="General">
                  <c:v>0.77485883200000005</c:v>
                </c:pt>
                <c:pt idx="10461" formatCode="General">
                  <c:v>0.77517914799999998</c:v>
                </c:pt>
                <c:pt idx="10462" formatCode="General">
                  <c:v>0.77551996700000003</c:v>
                </c:pt>
                <c:pt idx="10463" formatCode="General">
                  <c:v>0.77569174799999996</c:v>
                </c:pt>
                <c:pt idx="10464" formatCode="General">
                  <c:v>0.77605027000000004</c:v>
                </c:pt>
                <c:pt idx="10465" formatCode="General">
                  <c:v>0.77621799700000005</c:v>
                </c:pt>
                <c:pt idx="10466" formatCode="General">
                  <c:v>0.77655774399999999</c:v>
                </c:pt>
                <c:pt idx="10467" formatCode="General">
                  <c:v>0.77676403500000002</c:v>
                </c:pt>
                <c:pt idx="10468" formatCode="General">
                  <c:v>0.77709704599999996</c:v>
                </c:pt>
                <c:pt idx="10469" formatCode="General">
                  <c:v>0.77742356099999999</c:v>
                </c:pt>
                <c:pt idx="10470" formatCode="General">
                  <c:v>0.777743399</c:v>
                </c:pt>
                <c:pt idx="10471" formatCode="General">
                  <c:v>0.77815973800000005</c:v>
                </c:pt>
                <c:pt idx="10472" formatCode="General">
                  <c:v>0.77852314700000003</c:v>
                </c:pt>
                <c:pt idx="10473" formatCode="General">
                  <c:v>0.77899634799999995</c:v>
                </c:pt>
                <c:pt idx="10474" formatCode="General">
                  <c:v>0.77922582600000001</c:v>
                </c:pt>
                <c:pt idx="10475" formatCode="General">
                  <c:v>0.77950918700000005</c:v>
                </c:pt>
                <c:pt idx="10476" formatCode="General">
                  <c:v>0.77979457399999996</c:v>
                </c:pt>
                <c:pt idx="10477" formatCode="General">
                  <c:v>0.78006267500000004</c:v>
                </c:pt>
                <c:pt idx="10478" formatCode="General">
                  <c:v>0.78031110800000003</c:v>
                </c:pt>
                <c:pt idx="10479" formatCode="General">
                  <c:v>0.78061020400000003</c:v>
                </c:pt>
                <c:pt idx="10480" formatCode="General">
                  <c:v>0.78090477000000003</c:v>
                </c:pt>
                <c:pt idx="10481" formatCode="General">
                  <c:v>0.78118634200000003</c:v>
                </c:pt>
                <c:pt idx="10482" formatCode="General">
                  <c:v>0.78147077600000003</c:v>
                </c:pt>
                <c:pt idx="10483" formatCode="General">
                  <c:v>0.78180766099999999</c:v>
                </c:pt>
                <c:pt idx="10484" formatCode="General">
                  <c:v>0.78197717700000002</c:v>
                </c:pt>
                <c:pt idx="10485" formatCode="General">
                  <c:v>0.78232026099999996</c:v>
                </c:pt>
                <c:pt idx="10486" formatCode="General">
                  <c:v>0.78264206599999997</c:v>
                </c:pt>
                <c:pt idx="10487" formatCode="General">
                  <c:v>0.782968938</c:v>
                </c:pt>
                <c:pt idx="10488" formatCode="General">
                  <c:v>0.783177495</c:v>
                </c:pt>
                <c:pt idx="10489" formatCode="General">
                  <c:v>0.78335505699999997</c:v>
                </c:pt>
                <c:pt idx="10490" formatCode="General">
                  <c:v>0.78370475799999995</c:v>
                </c:pt>
                <c:pt idx="10491" formatCode="General">
                  <c:v>0.78402268900000005</c:v>
                </c:pt>
                <c:pt idx="10492" formatCode="General">
                  <c:v>0.78434902399999995</c:v>
                </c:pt>
                <c:pt idx="10493" formatCode="General">
                  <c:v>0.78452932799999997</c:v>
                </c:pt>
                <c:pt idx="10494" formatCode="General">
                  <c:v>0.78467005499999998</c:v>
                </c:pt>
                <c:pt idx="10495" formatCode="General">
                  <c:v>0.78492641399999996</c:v>
                </c:pt>
                <c:pt idx="10496" formatCode="General">
                  <c:v>0.78525751799999999</c:v>
                </c:pt>
                <c:pt idx="10497" formatCode="General">
                  <c:v>0.78557896599999999</c:v>
                </c:pt>
                <c:pt idx="10498" formatCode="General">
                  <c:v>0.78591489800000003</c:v>
                </c:pt>
                <c:pt idx="10499" formatCode="General">
                  <c:v>0.78610265300000004</c:v>
                </c:pt>
                <c:pt idx="10500" formatCode="General">
                  <c:v>0.78643995499999997</c:v>
                </c:pt>
                <c:pt idx="10501" formatCode="General">
                  <c:v>0.78675609800000001</c:v>
                </c:pt>
                <c:pt idx="10502" formatCode="General">
                  <c:v>0.78709310300000002</c:v>
                </c:pt>
                <c:pt idx="10503" formatCode="General">
                  <c:v>0.78729385100000004</c:v>
                </c:pt>
                <c:pt idx="10504" formatCode="General">
                  <c:v>0.78743571000000001</c:v>
                </c:pt>
                <c:pt idx="10505" formatCode="General">
                  <c:v>0.78776359600000001</c:v>
                </c:pt>
                <c:pt idx="10506" formatCode="General">
                  <c:v>0.78806704299999997</c:v>
                </c:pt>
                <c:pt idx="10507" formatCode="General">
                  <c:v>0.78837323199999998</c:v>
                </c:pt>
                <c:pt idx="10508" formatCode="General">
                  <c:v>0.78869062700000003</c:v>
                </c:pt>
                <c:pt idx="10509" formatCode="General">
                  <c:v>0.78907084500000002</c:v>
                </c:pt>
                <c:pt idx="10510" formatCode="General">
                  <c:v>0.78945803599999997</c:v>
                </c:pt>
                <c:pt idx="10511" formatCode="General">
                  <c:v>0.78978872300000003</c:v>
                </c:pt>
                <c:pt idx="10512" formatCode="General">
                  <c:v>0.79009258699999996</c:v>
                </c:pt>
                <c:pt idx="10513" formatCode="General">
                  <c:v>0.79034548999999998</c:v>
                </c:pt>
                <c:pt idx="10514" formatCode="General">
                  <c:v>0.79069334300000005</c:v>
                </c:pt>
                <c:pt idx="10515" formatCode="General">
                  <c:v>0.79103881099999995</c:v>
                </c:pt>
                <c:pt idx="10516" formatCode="General">
                  <c:v>0.79143607599999999</c:v>
                </c:pt>
                <c:pt idx="10517" formatCode="General">
                  <c:v>0.79184067199999997</c:v>
                </c:pt>
                <c:pt idx="10518" formatCode="General">
                  <c:v>0.79212689400000003</c:v>
                </c:pt>
                <c:pt idx="10519" formatCode="General">
                  <c:v>0.79245001100000001</c:v>
                </c:pt>
                <c:pt idx="10520" formatCode="General">
                  <c:v>0.79276108700000003</c:v>
                </c:pt>
                <c:pt idx="10521" formatCode="General">
                  <c:v>0.79307460799999996</c:v>
                </c:pt>
                <c:pt idx="10522" formatCode="General">
                  <c:v>0.793265581</c:v>
                </c:pt>
                <c:pt idx="10523" formatCode="General">
                  <c:v>0.793425143</c:v>
                </c:pt>
                <c:pt idx="10524" formatCode="General">
                  <c:v>0.79373681500000004</c:v>
                </c:pt>
                <c:pt idx="10525" formatCode="General">
                  <c:v>0.79401582500000001</c:v>
                </c:pt>
                <c:pt idx="10526" formatCode="General">
                  <c:v>0.79423350100000001</c:v>
                </c:pt>
                <c:pt idx="10527" formatCode="General">
                  <c:v>0.79438877100000005</c:v>
                </c:pt>
                <c:pt idx="10528" formatCode="General">
                  <c:v>0.79467183399999997</c:v>
                </c:pt>
                <c:pt idx="10529" formatCode="General">
                  <c:v>0.79495739899999995</c:v>
                </c:pt>
                <c:pt idx="10530" formatCode="General">
                  <c:v>0.79524177299999999</c:v>
                </c:pt>
                <c:pt idx="10531" formatCode="General">
                  <c:v>0.79552924599999997</c:v>
                </c:pt>
                <c:pt idx="10532" formatCode="General">
                  <c:v>0.79574310800000003</c:v>
                </c:pt>
                <c:pt idx="10533" formatCode="General">
                  <c:v>0.79606354199999996</c:v>
                </c:pt>
                <c:pt idx="10534" formatCode="General">
                  <c:v>0.79638069899999997</c:v>
                </c:pt>
                <c:pt idx="10535" formatCode="General">
                  <c:v>0.79665559500000005</c:v>
                </c:pt>
                <c:pt idx="10536" formatCode="General">
                  <c:v>0.79682362100000004</c:v>
                </c:pt>
                <c:pt idx="10537" formatCode="General">
                  <c:v>0.79693430700000001</c:v>
                </c:pt>
                <c:pt idx="10538" formatCode="General">
                  <c:v>0.79699587800000005</c:v>
                </c:pt>
                <c:pt idx="10539" formatCode="General">
                  <c:v>0.79706054900000001</c:v>
                </c:pt>
                <c:pt idx="10540" formatCode="General">
                  <c:v>0.79713070399999997</c:v>
                </c:pt>
                <c:pt idx="10541" formatCode="General">
                  <c:v>0.79720413700000003</c:v>
                </c:pt>
                <c:pt idx="10542" formatCode="General">
                  <c:v>0.79727953699999998</c:v>
                </c:pt>
                <c:pt idx="10543" formatCode="General">
                  <c:v>0.79735785699999995</c:v>
                </c:pt>
                <c:pt idx="10544" formatCode="General">
                  <c:v>0.79742878699999997</c:v>
                </c:pt>
                <c:pt idx="10545" formatCode="General">
                  <c:v>0.79749840500000002</c:v>
                </c:pt>
                <c:pt idx="10546" formatCode="General">
                  <c:v>0.79756218199999995</c:v>
                </c:pt>
                <c:pt idx="10547" formatCode="General">
                  <c:v>0.79762524400000001</c:v>
                </c:pt>
                <c:pt idx="10548" formatCode="General">
                  <c:v>0.79774373799999998</c:v>
                </c:pt>
                <c:pt idx="10549" formatCode="General">
                  <c:v>0.79785305299999998</c:v>
                </c:pt>
                <c:pt idx="10550" formatCode="General">
                  <c:v>0.79794859900000004</c:v>
                </c:pt>
                <c:pt idx="10551" formatCode="General">
                  <c:v>0.79803848300000002</c:v>
                </c:pt>
                <c:pt idx="10552" formatCode="General">
                  <c:v>0.79816973199999997</c:v>
                </c:pt>
                <c:pt idx="10553" formatCode="General">
                  <c:v>0.79830223300000003</c:v>
                </c:pt>
                <c:pt idx="10554" formatCode="General">
                  <c:v>0.79839265299999995</c:v>
                </c:pt>
                <c:pt idx="10555" formatCode="General">
                  <c:v>0.79852050500000005</c:v>
                </c:pt>
                <c:pt idx="10556" formatCode="General">
                  <c:v>0.79864448300000002</c:v>
                </c:pt>
                <c:pt idx="10557" formatCode="General">
                  <c:v>0.79880750199999995</c:v>
                </c:pt>
                <c:pt idx="10558" formatCode="General">
                  <c:v>0.79896134100000005</c:v>
                </c:pt>
                <c:pt idx="10559" formatCode="General">
                  <c:v>0.79914200300000005</c:v>
                </c:pt>
                <c:pt idx="10560" formatCode="General">
                  <c:v>0.799325705</c:v>
                </c:pt>
                <c:pt idx="10561" formatCode="General">
                  <c:v>0.79955750699999995</c:v>
                </c:pt>
                <c:pt idx="10562" formatCode="General">
                  <c:v>0.79971694900000001</c:v>
                </c:pt>
                <c:pt idx="10563" formatCode="General">
                  <c:v>0.79983055599999997</c:v>
                </c:pt>
                <c:pt idx="10564" formatCode="General">
                  <c:v>0.79990667100000001</c:v>
                </c:pt>
                <c:pt idx="10565" formatCode="General">
                  <c:v>0.80001705899999997</c:v>
                </c:pt>
                <c:pt idx="10566" formatCode="General">
                  <c:v>0.80016779900000001</c:v>
                </c:pt>
                <c:pt idx="10567" formatCode="General">
                  <c:v>0.80031561900000003</c:v>
                </c:pt>
                <c:pt idx="10568" formatCode="General">
                  <c:v>0.80059313799999998</c:v>
                </c:pt>
                <c:pt idx="10569" formatCode="General">
                  <c:v>0.80087256399999995</c:v>
                </c:pt>
                <c:pt idx="10570" formatCode="General">
                  <c:v>0.800977826</c:v>
                </c:pt>
                <c:pt idx="10571" formatCode="General">
                  <c:v>0.80108821399999997</c:v>
                </c:pt>
                <c:pt idx="10572" formatCode="General">
                  <c:v>0.80123710599999998</c:v>
                </c:pt>
                <c:pt idx="10573" formatCode="General">
                  <c:v>0.801411808</c:v>
                </c:pt>
                <c:pt idx="10574" formatCode="General">
                  <c:v>0.80155146099999997</c:v>
                </c:pt>
                <c:pt idx="10575" formatCode="General">
                  <c:v>0.80166077599999996</c:v>
                </c:pt>
                <c:pt idx="10576" formatCode="General">
                  <c:v>0.80177027000000001</c:v>
                </c:pt>
                <c:pt idx="10577" formatCode="General">
                  <c:v>0.80187851200000004</c:v>
                </c:pt>
                <c:pt idx="10578" formatCode="General">
                  <c:v>0.80198812500000005</c:v>
                </c:pt>
                <c:pt idx="10579" formatCode="General">
                  <c:v>0.80212908999999999</c:v>
                </c:pt>
                <c:pt idx="10580" formatCode="General">
                  <c:v>0.80226075600000002</c:v>
                </c:pt>
                <c:pt idx="10581" formatCode="General">
                  <c:v>0.80239200600000005</c:v>
                </c:pt>
                <c:pt idx="10582" formatCode="General">
                  <c:v>0.80251812899999997</c:v>
                </c:pt>
                <c:pt idx="10583" formatCode="General">
                  <c:v>0.80265366999999999</c:v>
                </c:pt>
                <c:pt idx="10584" formatCode="General">
                  <c:v>0.80278611200000005</c:v>
                </c:pt>
                <c:pt idx="10585" formatCode="General">
                  <c:v>0.80285680299999995</c:v>
                </c:pt>
                <c:pt idx="10586" formatCode="General">
                  <c:v>0.80296373399999998</c:v>
                </c:pt>
                <c:pt idx="10587" formatCode="General">
                  <c:v>0.80311220900000002</c:v>
                </c:pt>
                <c:pt idx="10588" formatCode="General">
                  <c:v>0.80326253199999997</c:v>
                </c:pt>
                <c:pt idx="10589" formatCode="General">
                  <c:v>0.80340349700000002</c:v>
                </c:pt>
                <c:pt idx="10590" formatCode="General">
                  <c:v>0.80352097700000003</c:v>
                </c:pt>
                <c:pt idx="10591" formatCode="General">
                  <c:v>0.80366665100000001</c:v>
                </c:pt>
                <c:pt idx="10592" formatCode="General">
                  <c:v>0.80392491799999999</c:v>
                </c:pt>
                <c:pt idx="10593" formatCode="General">
                  <c:v>0.804226518</c:v>
                </c:pt>
                <c:pt idx="10594" formatCode="General">
                  <c:v>0.80457323800000002</c:v>
                </c:pt>
                <c:pt idx="10595" formatCode="General">
                  <c:v>0.80493974700000004</c:v>
                </c:pt>
                <c:pt idx="10596" formatCode="General">
                  <c:v>0.805321336</c:v>
                </c:pt>
                <c:pt idx="10597" formatCode="General">
                  <c:v>0.80572569400000005</c:v>
                </c:pt>
                <c:pt idx="10598" formatCode="General">
                  <c:v>0.80614233000000002</c:v>
                </c:pt>
                <c:pt idx="10599" formatCode="General">
                  <c:v>0.80656832499999997</c:v>
                </c:pt>
                <c:pt idx="10600" formatCode="General">
                  <c:v>0.807002306</c:v>
                </c:pt>
                <c:pt idx="10601" formatCode="General">
                  <c:v>0.80733799900000003</c:v>
                </c:pt>
                <c:pt idx="10602" formatCode="General">
                  <c:v>0.80757176900000005</c:v>
                </c:pt>
                <c:pt idx="10603" formatCode="General">
                  <c:v>0.80776578200000004</c:v>
                </c:pt>
                <c:pt idx="10604" formatCode="General">
                  <c:v>0.80791890600000005</c:v>
                </c:pt>
                <c:pt idx="10605" formatCode="General">
                  <c:v>0.80805790399999999</c:v>
                </c:pt>
                <c:pt idx="10606" formatCode="General">
                  <c:v>0.80819046500000002</c:v>
                </c:pt>
                <c:pt idx="10607" formatCode="General">
                  <c:v>0.80830448899999996</c:v>
                </c:pt>
                <c:pt idx="10608" formatCode="General">
                  <c:v>0.80840635299999997</c:v>
                </c:pt>
                <c:pt idx="10609" formatCode="General">
                  <c:v>0.80850517700000002</c:v>
                </c:pt>
                <c:pt idx="10610" formatCode="General">
                  <c:v>0.80859130599999995</c:v>
                </c:pt>
                <c:pt idx="10611" formatCode="General">
                  <c:v>0.80867749499999997</c:v>
                </c:pt>
                <c:pt idx="10612" formatCode="General">
                  <c:v>0.80875402699999999</c:v>
                </c:pt>
                <c:pt idx="10613" formatCode="General">
                  <c:v>0.80882781699999995</c:v>
                </c:pt>
                <c:pt idx="10614" formatCode="General">
                  <c:v>0.80890351500000002</c:v>
                </c:pt>
                <c:pt idx="10615" formatCode="General">
                  <c:v>0.808971047</c:v>
                </c:pt>
                <c:pt idx="10616" formatCode="General">
                  <c:v>0.80903422800000002</c:v>
                </c:pt>
                <c:pt idx="10617" formatCode="General">
                  <c:v>0.80909866100000005</c:v>
                </c:pt>
                <c:pt idx="10618" formatCode="General">
                  <c:v>0.80916368999999999</c:v>
                </c:pt>
                <c:pt idx="10619" formatCode="General">
                  <c:v>0.80922406899999999</c:v>
                </c:pt>
                <c:pt idx="10620" formatCode="General">
                  <c:v>0.80927848800000002</c:v>
                </c:pt>
                <c:pt idx="10621" formatCode="General">
                  <c:v>0.80933010599999999</c:v>
                </c:pt>
                <c:pt idx="10622" formatCode="General">
                  <c:v>0.80938488200000003</c:v>
                </c:pt>
                <c:pt idx="10623" formatCode="General">
                  <c:v>0.80943596399999995</c:v>
                </c:pt>
                <c:pt idx="10624" formatCode="General">
                  <c:v>0.80948084600000003</c:v>
                </c:pt>
                <c:pt idx="10625" formatCode="General">
                  <c:v>0.809527934</c:v>
                </c:pt>
                <c:pt idx="10626" formatCode="General">
                  <c:v>0.80956727299999998</c:v>
                </c:pt>
                <c:pt idx="10627" formatCode="General">
                  <c:v>0.80960625399999997</c:v>
                </c:pt>
                <c:pt idx="10628" formatCode="General">
                  <c:v>0.80967640900000004</c:v>
                </c:pt>
                <c:pt idx="10629" formatCode="General">
                  <c:v>0.80971360199999998</c:v>
                </c:pt>
                <c:pt idx="10630" formatCode="General">
                  <c:v>0.809747934</c:v>
                </c:pt>
                <c:pt idx="10631" formatCode="General">
                  <c:v>0.80977988199999995</c:v>
                </c:pt>
                <c:pt idx="10632" formatCode="General">
                  <c:v>0.80984634200000005</c:v>
                </c:pt>
                <c:pt idx="10633" formatCode="General">
                  <c:v>0.80987995899999998</c:v>
                </c:pt>
                <c:pt idx="10634" formatCode="General">
                  <c:v>0.80991333700000001</c:v>
                </c:pt>
                <c:pt idx="10635" formatCode="General">
                  <c:v>0.80997550500000004</c:v>
                </c:pt>
                <c:pt idx="10636" formatCode="General">
                  <c:v>0.81000840699999999</c:v>
                </c:pt>
                <c:pt idx="10637" formatCode="General">
                  <c:v>0.81003928199999997</c:v>
                </c:pt>
                <c:pt idx="10638" formatCode="General">
                  <c:v>0.81010407200000001</c:v>
                </c:pt>
                <c:pt idx="10639" formatCode="General">
                  <c:v>0.81013244399999995</c:v>
                </c:pt>
                <c:pt idx="10640" formatCode="General">
                  <c:v>0.81019669800000005</c:v>
                </c:pt>
                <c:pt idx="10641" formatCode="General">
                  <c:v>0.81025904400000004</c:v>
                </c:pt>
                <c:pt idx="10642" formatCode="General">
                  <c:v>0.81031256900000004</c:v>
                </c:pt>
                <c:pt idx="10643" formatCode="General">
                  <c:v>0.81037342499999998</c:v>
                </c:pt>
                <c:pt idx="10644" formatCode="General">
                  <c:v>0.81043177799999999</c:v>
                </c:pt>
                <c:pt idx="10645" formatCode="General">
                  <c:v>0.81048852199999999</c:v>
                </c:pt>
                <c:pt idx="10646" formatCode="General">
                  <c:v>0.81054854399999998</c:v>
                </c:pt>
                <c:pt idx="10647" formatCode="General">
                  <c:v>0.81061261900000003</c:v>
                </c:pt>
                <c:pt idx="10648" formatCode="General">
                  <c:v>0.81067085299999997</c:v>
                </c:pt>
                <c:pt idx="10649" formatCode="General">
                  <c:v>0.81073004000000004</c:v>
                </c:pt>
                <c:pt idx="10650" formatCode="General">
                  <c:v>0.81078976400000002</c:v>
                </c:pt>
                <c:pt idx="10651" formatCode="General">
                  <c:v>0.81085199100000005</c:v>
                </c:pt>
                <c:pt idx="10652" formatCode="General">
                  <c:v>0.81090927099999999</c:v>
                </c:pt>
                <c:pt idx="10653" formatCode="General">
                  <c:v>0.81096863699999999</c:v>
                </c:pt>
                <c:pt idx="10654" formatCode="General">
                  <c:v>0.81102782500000004</c:v>
                </c:pt>
                <c:pt idx="10655" formatCode="General">
                  <c:v>0.81108128999999995</c:v>
                </c:pt>
                <c:pt idx="10656" formatCode="General">
                  <c:v>0.81113296700000004</c:v>
                </c:pt>
                <c:pt idx="10657" formatCode="General">
                  <c:v>0.81118351200000005</c:v>
                </c:pt>
                <c:pt idx="10658" formatCode="General">
                  <c:v>0.811231971</c:v>
                </c:pt>
                <c:pt idx="10659" formatCode="General">
                  <c:v>0.81127303799999995</c:v>
                </c:pt>
                <c:pt idx="10660" formatCode="General">
                  <c:v>0.81131619200000005</c:v>
                </c:pt>
                <c:pt idx="10661" formatCode="General">
                  <c:v>0.81135410100000005</c:v>
                </c:pt>
                <c:pt idx="10662" formatCode="General">
                  <c:v>0.811414301</c:v>
                </c:pt>
                <c:pt idx="10663" formatCode="General">
                  <c:v>0.81147617100000002</c:v>
                </c:pt>
                <c:pt idx="10664" formatCode="General">
                  <c:v>0.81152182799999995</c:v>
                </c:pt>
                <c:pt idx="10665" formatCode="General">
                  <c:v>0.81158542600000005</c:v>
                </c:pt>
                <c:pt idx="10666" formatCode="General">
                  <c:v>0.81163138199999996</c:v>
                </c:pt>
                <c:pt idx="10667" formatCode="General">
                  <c:v>0.81169658899999997</c:v>
                </c:pt>
                <c:pt idx="10668" formatCode="General">
                  <c:v>0.81175029300000001</c:v>
                </c:pt>
                <c:pt idx="10669" formatCode="General">
                  <c:v>0.81181079099999998</c:v>
                </c:pt>
                <c:pt idx="10670" formatCode="General">
                  <c:v>0.81188279399999996</c:v>
                </c:pt>
                <c:pt idx="10671" formatCode="General">
                  <c:v>0.81196129299999997</c:v>
                </c:pt>
                <c:pt idx="10672" formatCode="General">
                  <c:v>0.81205457400000003</c:v>
                </c:pt>
                <c:pt idx="10673" formatCode="General">
                  <c:v>0.81211727899999997</c:v>
                </c:pt>
                <c:pt idx="10674" formatCode="General">
                  <c:v>0.81219792400000002</c:v>
                </c:pt>
                <c:pt idx="10675" formatCode="General">
                  <c:v>0.81229233700000003</c:v>
                </c:pt>
                <c:pt idx="10676" formatCode="General">
                  <c:v>0.81235772399999995</c:v>
                </c:pt>
                <c:pt idx="10677" formatCode="General">
                  <c:v>0.812455237</c:v>
                </c:pt>
                <c:pt idx="10678" formatCode="General">
                  <c:v>0.81254523999999995</c:v>
                </c:pt>
                <c:pt idx="10679" formatCode="General">
                  <c:v>0.81259208900000002</c:v>
                </c:pt>
                <c:pt idx="10680" formatCode="General">
                  <c:v>0.81266164799999996</c:v>
                </c:pt>
                <c:pt idx="10681" formatCode="General">
                  <c:v>0.81269162900000003</c:v>
                </c:pt>
                <c:pt idx="10682" formatCode="General">
                  <c:v>0.81273716699999998</c:v>
                </c:pt>
                <c:pt idx="10683" formatCode="General">
                  <c:v>0.812763393</c:v>
                </c:pt>
                <c:pt idx="10684" formatCode="General">
                  <c:v>0.812804639</c:v>
                </c:pt>
                <c:pt idx="10685" formatCode="General">
                  <c:v>0.81283736200000001</c:v>
                </c:pt>
                <c:pt idx="10686" formatCode="General">
                  <c:v>0.81286930999999996</c:v>
                </c:pt>
                <c:pt idx="10687" formatCode="General">
                  <c:v>0.812897384</c:v>
                </c:pt>
                <c:pt idx="10688" formatCode="General">
                  <c:v>0.812933087</c:v>
                </c:pt>
                <c:pt idx="10689" formatCode="General">
                  <c:v>0.81297028100000002</c:v>
                </c:pt>
                <c:pt idx="10690" formatCode="General">
                  <c:v>0.81300401700000002</c:v>
                </c:pt>
                <c:pt idx="10691" formatCode="General">
                  <c:v>0.81303280600000005</c:v>
                </c:pt>
                <c:pt idx="10692" formatCode="General">
                  <c:v>0.813052475</c:v>
                </c:pt>
                <c:pt idx="10693" formatCode="General">
                  <c:v>0.81308239699999996</c:v>
                </c:pt>
                <c:pt idx="10694" formatCode="General">
                  <c:v>0.81312155699999999</c:v>
                </c:pt>
                <c:pt idx="10695" formatCode="General">
                  <c:v>0.81316494900000003</c:v>
                </c:pt>
                <c:pt idx="10696" formatCode="General">
                  <c:v>0.81320029500000002</c:v>
                </c:pt>
                <c:pt idx="10697" formatCode="General">
                  <c:v>0.813230813</c:v>
                </c:pt>
                <c:pt idx="10698" formatCode="General">
                  <c:v>0.81328225099999996</c:v>
                </c:pt>
                <c:pt idx="10699" formatCode="General">
                  <c:v>0.81330066899999998</c:v>
                </c:pt>
                <c:pt idx="10700" formatCode="General">
                  <c:v>0.81332528599999998</c:v>
                </c:pt>
                <c:pt idx="10701" formatCode="General">
                  <c:v>0.81338763199999997</c:v>
                </c:pt>
                <c:pt idx="10702" formatCode="General">
                  <c:v>0.81342482599999999</c:v>
                </c:pt>
                <c:pt idx="10703" formatCode="General">
                  <c:v>0.81345886000000001</c:v>
                </c:pt>
                <c:pt idx="10704" formatCode="General">
                  <c:v>0.81347584699999997</c:v>
                </c:pt>
                <c:pt idx="10705" formatCode="General">
                  <c:v>0.81351709400000005</c:v>
                </c:pt>
                <c:pt idx="10706" formatCode="General">
                  <c:v>0.81355947299999998</c:v>
                </c:pt>
                <c:pt idx="10707" formatCode="General">
                  <c:v>0.81361836200000004</c:v>
                </c:pt>
                <c:pt idx="10708" formatCode="General">
                  <c:v>0.81367695299999998</c:v>
                </c:pt>
                <c:pt idx="10709" formatCode="General">
                  <c:v>0.813727796</c:v>
                </c:pt>
                <c:pt idx="10710" formatCode="General">
                  <c:v>0.81376624099999995</c:v>
                </c:pt>
                <c:pt idx="10711" formatCode="General">
                  <c:v>0.81380379199999997</c:v>
                </c:pt>
                <c:pt idx="10712" formatCode="General">
                  <c:v>0.81383210399999995</c:v>
                </c:pt>
                <c:pt idx="10713" formatCode="General">
                  <c:v>0.81387972799999997</c:v>
                </c:pt>
                <c:pt idx="10714" formatCode="General">
                  <c:v>0.81394356499999998</c:v>
                </c:pt>
                <c:pt idx="10715" formatCode="General">
                  <c:v>0.81412953099999996</c:v>
                </c:pt>
                <c:pt idx="10716" formatCode="General">
                  <c:v>0.81429415900000002</c:v>
                </c:pt>
                <c:pt idx="10717" formatCode="General">
                  <c:v>0.81443589900000002</c:v>
                </c:pt>
                <c:pt idx="10718" formatCode="General">
                  <c:v>0.81454426099999999</c:v>
                </c:pt>
                <c:pt idx="10719" formatCode="General">
                  <c:v>0.81461262700000003</c:v>
                </c:pt>
                <c:pt idx="10720" formatCode="General">
                  <c:v>0.81465327700000001</c:v>
                </c:pt>
                <c:pt idx="10721" formatCode="General">
                  <c:v>0.81471478900000005</c:v>
                </c:pt>
                <c:pt idx="10722" formatCode="General">
                  <c:v>0.81478029500000004</c:v>
                </c:pt>
                <c:pt idx="10723" formatCode="General">
                  <c:v>0.814896226</c:v>
                </c:pt>
                <c:pt idx="10724" formatCode="General">
                  <c:v>0.81504404500000005</c:v>
                </c:pt>
                <c:pt idx="10725" formatCode="General">
                  <c:v>0.81520062699999996</c:v>
                </c:pt>
                <c:pt idx="10726" formatCode="General">
                  <c:v>0.81542831699999996</c:v>
                </c:pt>
                <c:pt idx="10727" formatCode="General">
                  <c:v>0.81570917399999998</c:v>
                </c:pt>
                <c:pt idx="10728" formatCode="General">
                  <c:v>0.81601661400000003</c:v>
                </c:pt>
                <c:pt idx="10729" formatCode="General">
                  <c:v>0.816307962</c:v>
                </c:pt>
                <c:pt idx="10730" formatCode="General">
                  <c:v>0.81660640200000001</c:v>
                </c:pt>
                <c:pt idx="10731" formatCode="General">
                  <c:v>0.81692057799999995</c:v>
                </c:pt>
                <c:pt idx="10732" formatCode="General">
                  <c:v>0.81724035699999997</c:v>
                </c:pt>
                <c:pt idx="10733" formatCode="General">
                  <c:v>0.81755942100000001</c:v>
                </c:pt>
                <c:pt idx="10734" formatCode="General">
                  <c:v>0.81785052999999996</c:v>
                </c:pt>
                <c:pt idx="10735" formatCode="General">
                  <c:v>0.81813669200000005</c:v>
                </c:pt>
                <c:pt idx="10736" formatCode="General">
                  <c:v>0.81843054299999995</c:v>
                </c:pt>
                <c:pt idx="10737" formatCode="General">
                  <c:v>0.81868392199999995</c:v>
                </c:pt>
                <c:pt idx="10738" formatCode="General">
                  <c:v>0.81879782700000003</c:v>
                </c:pt>
                <c:pt idx="10739" formatCode="General">
                  <c:v>0.81893598999999995</c:v>
                </c:pt>
                <c:pt idx="10740" formatCode="General">
                  <c:v>0.81903064299999995</c:v>
                </c:pt>
                <c:pt idx="10741" formatCode="General">
                  <c:v>0.81913417600000005</c:v>
                </c:pt>
                <c:pt idx="10742" formatCode="General">
                  <c:v>0.81922888800000004</c:v>
                </c:pt>
                <c:pt idx="10743" formatCode="General">
                  <c:v>0.81936526300000001</c:v>
                </c:pt>
                <c:pt idx="10744" formatCode="General">
                  <c:v>0.81949311499999999</c:v>
                </c:pt>
                <c:pt idx="10745" formatCode="General">
                  <c:v>0.81970000300000001</c:v>
                </c:pt>
                <c:pt idx="10746" formatCode="General">
                  <c:v>0.81989419500000005</c:v>
                </c:pt>
                <c:pt idx="10747" formatCode="General">
                  <c:v>0.82003927200000004</c:v>
                </c:pt>
                <c:pt idx="10748" formatCode="General">
                  <c:v>0.82018095300000005</c:v>
                </c:pt>
                <c:pt idx="10749" formatCode="General">
                  <c:v>0.82035243499999999</c:v>
                </c:pt>
                <c:pt idx="10750" formatCode="General">
                  <c:v>0.82052993799999996</c:v>
                </c:pt>
                <c:pt idx="10751" formatCode="General">
                  <c:v>0.82071286399999999</c:v>
                </c:pt>
                <c:pt idx="10752" formatCode="General">
                  <c:v>0.82089638700000001</c:v>
                </c:pt>
                <c:pt idx="10753" formatCode="General">
                  <c:v>0.82107013500000003</c:v>
                </c:pt>
                <c:pt idx="10754" formatCode="General">
                  <c:v>0.82141852400000004</c:v>
                </c:pt>
                <c:pt idx="10755" formatCode="General">
                  <c:v>0.82159805299999999</c:v>
                </c:pt>
                <c:pt idx="10756" formatCode="General">
                  <c:v>0.82188695700000003</c:v>
                </c:pt>
                <c:pt idx="10757" formatCode="General">
                  <c:v>0.82202988899999996</c:v>
                </c:pt>
                <c:pt idx="10758" formatCode="General">
                  <c:v>0.82221299400000003</c:v>
                </c:pt>
                <c:pt idx="10759" formatCode="General">
                  <c:v>0.82241833200000003</c:v>
                </c:pt>
                <c:pt idx="10760" formatCode="General">
                  <c:v>0.82258147000000004</c:v>
                </c:pt>
                <c:pt idx="10761" formatCode="General">
                  <c:v>0.822822571</c:v>
                </c:pt>
                <c:pt idx="10762" formatCode="General">
                  <c:v>0.822984457</c:v>
                </c:pt>
                <c:pt idx="10763" formatCode="General">
                  <c:v>0.82323789599999997</c:v>
                </c:pt>
                <c:pt idx="10764" formatCode="General">
                  <c:v>0.82348054599999998</c:v>
                </c:pt>
                <c:pt idx="10765" formatCode="General">
                  <c:v>0.82362395499999996</c:v>
                </c:pt>
                <c:pt idx="10766" formatCode="General">
                  <c:v>0.82379210000000003</c:v>
                </c:pt>
                <c:pt idx="10767" formatCode="General">
                  <c:v>0.82406878500000003</c:v>
                </c:pt>
                <c:pt idx="10768" formatCode="General">
                  <c:v>0.82432627700000005</c:v>
                </c:pt>
                <c:pt idx="10769" formatCode="General">
                  <c:v>0.82462751899999998</c:v>
                </c:pt>
                <c:pt idx="10770" formatCode="General">
                  <c:v>0.82482218699999998</c:v>
                </c:pt>
                <c:pt idx="10771" formatCode="General">
                  <c:v>0.82499879600000003</c:v>
                </c:pt>
                <c:pt idx="10772" formatCode="General">
                  <c:v>0.82522600899999998</c:v>
                </c:pt>
                <c:pt idx="10773" formatCode="General">
                  <c:v>0.82537686799999999</c:v>
                </c:pt>
                <c:pt idx="10774" formatCode="General">
                  <c:v>0.82568865999999996</c:v>
                </c:pt>
                <c:pt idx="10775" formatCode="General">
                  <c:v>0.82598096099999996</c:v>
                </c:pt>
                <c:pt idx="10776" formatCode="General">
                  <c:v>0.82621794900000001</c:v>
                </c:pt>
                <c:pt idx="10777" formatCode="General">
                  <c:v>0.82634955600000004</c:v>
                </c:pt>
                <c:pt idx="10778" formatCode="General">
                  <c:v>0.82651603200000001</c:v>
                </c:pt>
                <c:pt idx="10779" formatCode="General">
                  <c:v>0.82684397700000001</c:v>
                </c:pt>
                <c:pt idx="10780" formatCode="General">
                  <c:v>0.82713508599999996</c:v>
                </c:pt>
                <c:pt idx="10781" formatCode="General">
                  <c:v>0.82745248100000002</c:v>
                </c:pt>
                <c:pt idx="10782" formatCode="General">
                  <c:v>0.82758235899999999</c:v>
                </c:pt>
                <c:pt idx="10783" formatCode="General">
                  <c:v>0.82777625300000002</c:v>
                </c:pt>
                <c:pt idx="10784" formatCode="General">
                  <c:v>0.82796824000000002</c:v>
                </c:pt>
                <c:pt idx="10785" formatCode="General">
                  <c:v>0.82827711100000001</c:v>
                </c:pt>
                <c:pt idx="10786" formatCode="General">
                  <c:v>0.82854920600000004</c:v>
                </c:pt>
                <c:pt idx="10787" formatCode="General">
                  <c:v>0.828850329</c:v>
                </c:pt>
                <c:pt idx="10788" formatCode="General">
                  <c:v>0.82900249999999998</c:v>
                </c:pt>
                <c:pt idx="10789" formatCode="General">
                  <c:v>0.82913428499999997</c:v>
                </c:pt>
                <c:pt idx="10790" formatCode="General">
                  <c:v>0.82926029000000001</c:v>
                </c:pt>
                <c:pt idx="10791" formatCode="General">
                  <c:v>0.82954639200000002</c:v>
                </c:pt>
                <c:pt idx="10792" formatCode="General">
                  <c:v>0.829843581</c:v>
                </c:pt>
                <c:pt idx="10793" formatCode="General">
                  <c:v>0.83010017899999999</c:v>
                </c:pt>
                <c:pt idx="10794" formatCode="General">
                  <c:v>0.83035910099999999</c:v>
                </c:pt>
                <c:pt idx="10795" formatCode="General">
                  <c:v>0.83060502999999997</c:v>
                </c:pt>
                <c:pt idx="10796" formatCode="General">
                  <c:v>0.83095616100000003</c:v>
                </c:pt>
                <c:pt idx="10797" formatCode="General">
                  <c:v>0.831372797</c:v>
                </c:pt>
                <c:pt idx="10798" formatCode="General">
                  <c:v>0.83162313700000001</c:v>
                </c:pt>
                <c:pt idx="10799" formatCode="General">
                  <c:v>0.83188921199999999</c:v>
                </c:pt>
                <c:pt idx="10800" formatCode="General">
                  <c:v>0.83203798500000004</c:v>
                </c:pt>
                <c:pt idx="10801" formatCode="General">
                  <c:v>0.832223237</c:v>
                </c:pt>
                <c:pt idx="10802" formatCode="General">
                  <c:v>0.83247220499999997</c:v>
                </c:pt>
                <c:pt idx="10803" formatCode="General">
                  <c:v>0.83274632699999995</c:v>
                </c:pt>
                <c:pt idx="10804" formatCode="General">
                  <c:v>0.83304732999999997</c:v>
                </c:pt>
                <c:pt idx="10805" formatCode="General">
                  <c:v>0.83327621200000002</c:v>
                </c:pt>
                <c:pt idx="10806" formatCode="General">
                  <c:v>0.83362728399999997</c:v>
                </c:pt>
                <c:pt idx="10807" formatCode="General">
                  <c:v>0.83394843299999999</c:v>
                </c:pt>
                <c:pt idx="10808" formatCode="General">
                  <c:v>0.83429455799999996</c:v>
                </c:pt>
                <c:pt idx="10809" formatCode="General">
                  <c:v>0.83446103299999996</c:v>
                </c:pt>
                <c:pt idx="10810" formatCode="General">
                  <c:v>0.83466607299999995</c:v>
                </c:pt>
                <c:pt idx="10811" formatCode="General">
                  <c:v>0.83501928999999997</c:v>
                </c:pt>
                <c:pt idx="10812" formatCode="General">
                  <c:v>0.83532595600000004</c:v>
                </c:pt>
                <c:pt idx="10813" formatCode="General">
                  <c:v>0.83562564800000005</c:v>
                </c:pt>
                <c:pt idx="10814" formatCode="General">
                  <c:v>0.83592617499999999</c:v>
                </c:pt>
                <c:pt idx="10815" formatCode="General">
                  <c:v>0.83617532299999997</c:v>
                </c:pt>
                <c:pt idx="10816" formatCode="General">
                  <c:v>0.83656871300000002</c:v>
                </c:pt>
                <c:pt idx="10817" formatCode="General">
                  <c:v>0.83692193000000004</c:v>
                </c:pt>
                <c:pt idx="10818" formatCode="General">
                  <c:v>0.83717286599999996</c:v>
                </c:pt>
                <c:pt idx="10819" formatCode="General">
                  <c:v>0.83731734800000002</c:v>
                </c:pt>
                <c:pt idx="10820" formatCode="General">
                  <c:v>0.83753740799999998</c:v>
                </c:pt>
                <c:pt idx="10821" formatCode="General">
                  <c:v>0.83771210900000004</c:v>
                </c:pt>
                <c:pt idx="10822" formatCode="General">
                  <c:v>0.838007689</c:v>
                </c:pt>
                <c:pt idx="10823" formatCode="General">
                  <c:v>0.83829152600000001</c:v>
                </c:pt>
                <c:pt idx="10824" formatCode="General">
                  <c:v>0.83863002099999995</c:v>
                </c:pt>
                <c:pt idx="10825" formatCode="General">
                  <c:v>0.83890092400000005</c:v>
                </c:pt>
                <c:pt idx="10826" formatCode="General">
                  <c:v>0.83916103799999997</c:v>
                </c:pt>
                <c:pt idx="10827" formatCode="General">
                  <c:v>0.83939880099999997</c:v>
                </c:pt>
                <c:pt idx="10828" formatCode="General">
                  <c:v>0.83967053899999999</c:v>
                </c:pt>
                <c:pt idx="10829" formatCode="General">
                  <c:v>0.83997184000000003</c:v>
                </c:pt>
                <c:pt idx="10830" formatCode="General">
                  <c:v>0.84029841400000005</c:v>
                </c:pt>
                <c:pt idx="10831" formatCode="General">
                  <c:v>0.84049290399999999</c:v>
                </c:pt>
                <c:pt idx="10832" formatCode="General">
                  <c:v>0.84069734799999996</c:v>
                </c:pt>
                <c:pt idx="10833" formatCode="General">
                  <c:v>0.84093970100000004</c:v>
                </c:pt>
                <c:pt idx="10834" formatCode="General">
                  <c:v>0.84127014899999997</c:v>
                </c:pt>
                <c:pt idx="10835" formatCode="General">
                  <c:v>0.84145736699999996</c:v>
                </c:pt>
                <c:pt idx="10836" formatCode="General">
                  <c:v>0.84172004499999997</c:v>
                </c:pt>
                <c:pt idx="10837" formatCode="General">
                  <c:v>0.84198611999999995</c:v>
                </c:pt>
                <c:pt idx="10838" formatCode="General">
                  <c:v>0.84224510200000002</c:v>
                </c:pt>
                <c:pt idx="10839" formatCode="General">
                  <c:v>0.84253615100000001</c:v>
                </c:pt>
                <c:pt idx="10840" formatCode="General">
                  <c:v>0.84282100199999999</c:v>
                </c:pt>
                <c:pt idx="10841" formatCode="General">
                  <c:v>0.84310627000000005</c:v>
                </c:pt>
                <c:pt idx="10842" formatCode="General">
                  <c:v>0.84340584299999999</c:v>
                </c:pt>
                <c:pt idx="10843" formatCode="General">
                  <c:v>0.84362226699999998</c:v>
                </c:pt>
                <c:pt idx="10844" formatCode="General">
                  <c:v>0.84394234400000001</c:v>
                </c:pt>
                <c:pt idx="10845" formatCode="General">
                  <c:v>0.84409815099999996</c:v>
                </c:pt>
                <c:pt idx="10846" formatCode="General">
                  <c:v>0.84440410099999996</c:v>
                </c:pt>
                <c:pt idx="10847" formatCode="General">
                  <c:v>0.84471052899999999</c:v>
                </c:pt>
                <c:pt idx="10848" formatCode="General">
                  <c:v>0.84490030999999999</c:v>
                </c:pt>
                <c:pt idx="10849" formatCode="General">
                  <c:v>0.84517914100000002</c:v>
                </c:pt>
                <c:pt idx="10850" formatCode="General">
                  <c:v>0.84546410999999999</c:v>
                </c:pt>
                <c:pt idx="10851" formatCode="General">
                  <c:v>0.84574955699999999</c:v>
                </c:pt>
                <c:pt idx="10852" formatCode="General">
                  <c:v>0.846063495</c:v>
                </c:pt>
                <c:pt idx="10853" formatCode="General">
                  <c:v>0.846241295</c:v>
                </c:pt>
                <c:pt idx="10854" formatCode="General">
                  <c:v>0.84648537599999996</c:v>
                </c:pt>
                <c:pt idx="10855" formatCode="General">
                  <c:v>0.84680068500000005</c:v>
                </c:pt>
                <c:pt idx="10856" formatCode="General">
                  <c:v>0.84709721800000004</c:v>
                </c:pt>
                <c:pt idx="10857" formatCode="General">
                  <c:v>0.84741955999999996</c:v>
                </c:pt>
                <c:pt idx="10858" formatCode="General">
                  <c:v>0.84766268700000003</c:v>
                </c:pt>
                <c:pt idx="10859" formatCode="General">
                  <c:v>0.84816861200000004</c:v>
                </c:pt>
                <c:pt idx="10860" formatCode="General">
                  <c:v>0.84863907100000002</c:v>
                </c:pt>
                <c:pt idx="10861" formatCode="General">
                  <c:v>0.84898388400000002</c:v>
                </c:pt>
                <c:pt idx="10862" formatCode="General">
                  <c:v>0.84921640200000004</c:v>
                </c:pt>
                <c:pt idx="10863" formatCode="General">
                  <c:v>0.84934073700000001</c:v>
                </c:pt>
                <c:pt idx="10864" formatCode="General">
                  <c:v>0.84949588799999998</c:v>
                </c:pt>
                <c:pt idx="10865" formatCode="General">
                  <c:v>0.84977179800000002</c:v>
                </c:pt>
                <c:pt idx="10866" formatCode="General">
                  <c:v>0.85005623100000005</c:v>
                </c:pt>
                <c:pt idx="10867" formatCode="General">
                  <c:v>0.850314915</c:v>
                </c:pt>
                <c:pt idx="10868" formatCode="General">
                  <c:v>0.85057967899999998</c:v>
                </c:pt>
                <c:pt idx="10869" formatCode="General">
                  <c:v>0.85070759100000004</c:v>
                </c:pt>
                <c:pt idx="10870" formatCode="General">
                  <c:v>0.85101133600000001</c:v>
                </c:pt>
                <c:pt idx="10871" formatCode="General">
                  <c:v>0.85129672300000003</c:v>
                </c:pt>
                <c:pt idx="10872" formatCode="General">
                  <c:v>0.85158938200000001</c:v>
                </c:pt>
                <c:pt idx="10873" formatCode="General">
                  <c:v>0.85181367399999997</c:v>
                </c:pt>
                <c:pt idx="10874" formatCode="General">
                  <c:v>0.85194820199999999</c:v>
                </c:pt>
                <c:pt idx="10875" formatCode="General">
                  <c:v>0.85208421899999998</c:v>
                </c:pt>
                <c:pt idx="10876" formatCode="General">
                  <c:v>0.85238534200000005</c:v>
                </c:pt>
                <c:pt idx="10877" formatCode="General">
                  <c:v>0.85272890300000004</c:v>
                </c:pt>
                <c:pt idx="10878" formatCode="General">
                  <c:v>0.85322183399999996</c:v>
                </c:pt>
                <c:pt idx="10879" formatCode="General">
                  <c:v>0.85352587700000004</c:v>
                </c:pt>
                <c:pt idx="10880" formatCode="General">
                  <c:v>0.85390222100000002</c:v>
                </c:pt>
                <c:pt idx="10881" formatCode="General">
                  <c:v>0.85413217500000005</c:v>
                </c:pt>
                <c:pt idx="10882" formatCode="General">
                  <c:v>0.85431736700000005</c:v>
                </c:pt>
                <c:pt idx="10883" formatCode="General">
                  <c:v>0.85454911</c:v>
                </c:pt>
                <c:pt idx="10884" formatCode="General">
                  <c:v>0.85482704600000003</c:v>
                </c:pt>
                <c:pt idx="10885" formatCode="General">
                  <c:v>0.85504108700000003</c:v>
                </c:pt>
                <c:pt idx="10886" formatCode="General">
                  <c:v>0.85515928299999999</c:v>
                </c:pt>
                <c:pt idx="10887" formatCode="General">
                  <c:v>0.85544806699999998</c:v>
                </c:pt>
                <c:pt idx="10888" formatCode="General">
                  <c:v>0.85571676500000005</c:v>
                </c:pt>
                <c:pt idx="10889" formatCode="General">
                  <c:v>0.856013417</c:v>
                </c:pt>
                <c:pt idx="10890" formatCode="General">
                  <c:v>0.85623836499999995</c:v>
                </c:pt>
                <c:pt idx="10891" formatCode="General">
                  <c:v>0.85640311199999997</c:v>
                </c:pt>
                <c:pt idx="10892" formatCode="General">
                  <c:v>0.85671776499999996</c:v>
                </c:pt>
                <c:pt idx="10893" formatCode="General">
                  <c:v>0.85702443100000003</c:v>
                </c:pt>
                <c:pt idx="10894" formatCode="General">
                  <c:v>0.85735905199999995</c:v>
                </c:pt>
                <c:pt idx="10895" formatCode="General">
                  <c:v>0.85771071899999995</c:v>
                </c:pt>
                <c:pt idx="10896" formatCode="General">
                  <c:v>0.85796153500000005</c:v>
                </c:pt>
                <c:pt idx="10897" formatCode="General">
                  <c:v>0.85828369900000001</c:v>
                </c:pt>
                <c:pt idx="10898" formatCode="General">
                  <c:v>0.85861241799999999</c:v>
                </c:pt>
                <c:pt idx="10899" formatCode="General">
                  <c:v>0.85897344399999997</c:v>
                </c:pt>
                <c:pt idx="10900" formatCode="General">
                  <c:v>0.85928738100000002</c:v>
                </c:pt>
                <c:pt idx="10901" formatCode="General">
                  <c:v>0.85962897500000002</c:v>
                </c:pt>
                <c:pt idx="10902" formatCode="General">
                  <c:v>0.85997986800000004</c:v>
                </c:pt>
                <c:pt idx="10903" formatCode="General">
                  <c:v>0.86019915300000005</c:v>
                </c:pt>
                <c:pt idx="10904" formatCode="General">
                  <c:v>0.86049103699999996</c:v>
                </c:pt>
                <c:pt idx="10905" formatCode="General">
                  <c:v>0.86087083799999997</c:v>
                </c:pt>
                <c:pt idx="10906" formatCode="General">
                  <c:v>0.86111342899999999</c:v>
                </c:pt>
                <c:pt idx="10907" formatCode="General">
                  <c:v>0.86144107599999997</c:v>
                </c:pt>
                <c:pt idx="10908" formatCode="General">
                  <c:v>0.861649632</c:v>
                </c:pt>
                <c:pt idx="10909" formatCode="General">
                  <c:v>0.86195111300000005</c:v>
                </c:pt>
                <c:pt idx="10910" formatCode="General">
                  <c:v>0.86222094299999996</c:v>
                </c:pt>
                <c:pt idx="10911" formatCode="General">
                  <c:v>0.86249238299999997</c:v>
                </c:pt>
                <c:pt idx="10912" formatCode="General">
                  <c:v>0.86281639300000001</c:v>
                </c:pt>
                <c:pt idx="10913" formatCode="General">
                  <c:v>0.86313897399999995</c:v>
                </c:pt>
                <c:pt idx="10914" formatCode="General">
                  <c:v>0.86346626299999996</c:v>
                </c:pt>
                <c:pt idx="10915" formatCode="General">
                  <c:v>0.86369454899999998</c:v>
                </c:pt>
                <c:pt idx="10916" formatCode="General">
                  <c:v>0.86385786499999995</c:v>
                </c:pt>
                <c:pt idx="10917" formatCode="General">
                  <c:v>0.86416494799999999</c:v>
                </c:pt>
                <c:pt idx="10918" formatCode="General">
                  <c:v>0.86441659900000001</c:v>
                </c:pt>
                <c:pt idx="10919" formatCode="General">
                  <c:v>0.86474168299999998</c:v>
                </c:pt>
                <c:pt idx="10920" formatCode="General">
                  <c:v>0.86496561800000005</c:v>
                </c:pt>
                <c:pt idx="10921" formatCode="General">
                  <c:v>0.86512547699999998</c:v>
                </c:pt>
                <c:pt idx="10922" formatCode="General">
                  <c:v>0.86542171199999995</c:v>
                </c:pt>
                <c:pt idx="10923" formatCode="General">
                  <c:v>0.86572009299999997</c:v>
                </c:pt>
                <c:pt idx="10924" formatCode="General">
                  <c:v>0.86600631500000003</c:v>
                </c:pt>
                <c:pt idx="10925" formatCode="General">
                  <c:v>0.86624818999999997</c:v>
                </c:pt>
                <c:pt idx="10926" formatCode="General">
                  <c:v>0.86656540599999998</c:v>
                </c:pt>
                <c:pt idx="10927" formatCode="General">
                  <c:v>0.86688369499999995</c:v>
                </c:pt>
                <c:pt idx="10928" formatCode="General">
                  <c:v>0.867319167</c:v>
                </c:pt>
                <c:pt idx="10929" formatCode="General">
                  <c:v>0.86782729599999997</c:v>
                </c:pt>
                <c:pt idx="10930" formatCode="General">
                  <c:v>0.86809372900000004</c:v>
                </c:pt>
                <c:pt idx="10931" formatCode="General">
                  <c:v>0.86833697600000004</c:v>
                </c:pt>
                <c:pt idx="10932" formatCode="General">
                  <c:v>0.86861091899999998</c:v>
                </c:pt>
                <c:pt idx="10933" formatCode="General">
                  <c:v>0.86878621599999994</c:v>
                </c:pt>
                <c:pt idx="10934" formatCode="General">
                  <c:v>0.86904764199999995</c:v>
                </c:pt>
                <c:pt idx="10935" formatCode="General">
                  <c:v>0.86933708200000004</c:v>
                </c:pt>
                <c:pt idx="10936" formatCode="General">
                  <c:v>0.86958098399999995</c:v>
                </c:pt>
                <c:pt idx="10937" formatCode="General">
                  <c:v>0.86990970400000001</c:v>
                </c:pt>
                <c:pt idx="10938" formatCode="General">
                  <c:v>0.87022411799999999</c:v>
                </c:pt>
                <c:pt idx="10939" formatCode="General">
                  <c:v>0.87055659299999999</c:v>
                </c:pt>
                <c:pt idx="10940" formatCode="General">
                  <c:v>0.87080031599999996</c:v>
                </c:pt>
                <c:pt idx="10941" formatCode="General">
                  <c:v>0.87114006300000002</c:v>
                </c:pt>
                <c:pt idx="10942" formatCode="General">
                  <c:v>0.87147194100000003</c:v>
                </c:pt>
                <c:pt idx="10943" formatCode="General">
                  <c:v>0.87179958800000001</c:v>
                </c:pt>
                <c:pt idx="10944" formatCode="General">
                  <c:v>0.87213790400000002</c:v>
                </c:pt>
                <c:pt idx="10945" formatCode="General">
                  <c:v>0.87230259200000004</c:v>
                </c:pt>
                <c:pt idx="10946" formatCode="General">
                  <c:v>0.87261718499999996</c:v>
                </c:pt>
                <c:pt idx="10947" formatCode="General">
                  <c:v>0.87286877600000001</c:v>
                </c:pt>
                <c:pt idx="10948" formatCode="General">
                  <c:v>0.87318527700000004</c:v>
                </c:pt>
                <c:pt idx="10949" formatCode="General">
                  <c:v>0.87351214899999996</c:v>
                </c:pt>
                <c:pt idx="10950" formatCode="General">
                  <c:v>0.87386137200000003</c:v>
                </c:pt>
                <c:pt idx="10951" formatCode="General">
                  <c:v>0.87404948500000001</c:v>
                </c:pt>
                <c:pt idx="10952" formatCode="General">
                  <c:v>0.87436837000000001</c:v>
                </c:pt>
                <c:pt idx="10953" formatCode="General">
                  <c:v>0.87467211499999997</c:v>
                </c:pt>
                <c:pt idx="10954" formatCode="General">
                  <c:v>0.87497258200000005</c:v>
                </c:pt>
                <c:pt idx="10955" formatCode="General">
                  <c:v>0.87516546200000001</c:v>
                </c:pt>
                <c:pt idx="10956" formatCode="General">
                  <c:v>0.87534147500000004</c:v>
                </c:pt>
                <c:pt idx="10957" formatCode="General">
                  <c:v>0.87556648299999995</c:v>
                </c:pt>
                <c:pt idx="10958" formatCode="General">
                  <c:v>0.875813544</c:v>
                </c:pt>
                <c:pt idx="10959" formatCode="General">
                  <c:v>0.87597233100000005</c:v>
                </c:pt>
                <c:pt idx="10960" formatCode="General">
                  <c:v>0.87627941399999998</c:v>
                </c:pt>
                <c:pt idx="10961" formatCode="General">
                  <c:v>0.87670266600000002</c:v>
                </c:pt>
                <c:pt idx="10962" formatCode="General">
                  <c:v>0.87726420199999999</c:v>
                </c:pt>
                <c:pt idx="10963" formatCode="General">
                  <c:v>0.877593815</c:v>
                </c:pt>
                <c:pt idx="10964" formatCode="General">
                  <c:v>0.87779349100000004</c:v>
                </c:pt>
                <c:pt idx="10965" formatCode="General">
                  <c:v>0.87804579699999996</c:v>
                </c:pt>
                <c:pt idx="10966" formatCode="General">
                  <c:v>0.87833547599999995</c:v>
                </c:pt>
                <c:pt idx="10967" formatCode="General">
                  <c:v>0.87860423300000001</c:v>
                </c:pt>
                <c:pt idx="10968" formatCode="General">
                  <c:v>0.87889218300000005</c:v>
                </c:pt>
                <c:pt idx="10969" formatCode="General">
                  <c:v>0.87908518300000005</c:v>
                </c:pt>
                <c:pt idx="10970" formatCode="General">
                  <c:v>0.87921857800000003</c:v>
                </c:pt>
                <c:pt idx="10971" formatCode="General">
                  <c:v>0.87953257600000001</c:v>
                </c:pt>
                <c:pt idx="10972" formatCode="General">
                  <c:v>0.87983244699999996</c:v>
                </c:pt>
                <c:pt idx="10973" formatCode="General">
                  <c:v>0.88015574200000002</c:v>
                </c:pt>
                <c:pt idx="10974" formatCode="General">
                  <c:v>0.88042879100000004</c:v>
                </c:pt>
                <c:pt idx="10975" formatCode="General">
                  <c:v>0.88067376600000002</c:v>
                </c:pt>
                <c:pt idx="10976" formatCode="General">
                  <c:v>0.88092118500000005</c:v>
                </c:pt>
                <c:pt idx="10977" formatCode="General">
                  <c:v>0.88133698699999996</c:v>
                </c:pt>
                <c:pt idx="10978" formatCode="General">
                  <c:v>0.88171267499999995</c:v>
                </c:pt>
                <c:pt idx="10979" formatCode="General">
                  <c:v>0.88191497299999999</c:v>
                </c:pt>
                <c:pt idx="10980" formatCode="General">
                  <c:v>0.88221031400000005</c:v>
                </c:pt>
                <c:pt idx="10981" formatCode="General">
                  <c:v>0.88255536599999995</c:v>
                </c:pt>
                <c:pt idx="10982" formatCode="General">
                  <c:v>0.88292097999999997</c:v>
                </c:pt>
                <c:pt idx="10983" formatCode="General">
                  <c:v>0.88318514800000003</c:v>
                </c:pt>
                <c:pt idx="10984" formatCode="General">
                  <c:v>0.88348013199999997</c:v>
                </c:pt>
                <c:pt idx="10985" formatCode="General">
                  <c:v>0.88360798399999996</c:v>
                </c:pt>
                <c:pt idx="10986" formatCode="General">
                  <c:v>0.88371825199999998</c:v>
                </c:pt>
                <c:pt idx="10987" formatCode="General">
                  <c:v>0.88386189900000001</c:v>
                </c:pt>
                <c:pt idx="10988" formatCode="General">
                  <c:v>0.88408124399999999</c:v>
                </c:pt>
                <c:pt idx="10989" formatCode="General">
                  <c:v>0.88436752600000001</c:v>
                </c:pt>
                <c:pt idx="10990" formatCode="General">
                  <c:v>0.88464760799999997</c:v>
                </c:pt>
                <c:pt idx="10991" formatCode="General">
                  <c:v>0.88493311399999997</c:v>
                </c:pt>
                <c:pt idx="10992" formatCode="General">
                  <c:v>0.88509321200000002</c:v>
                </c:pt>
                <c:pt idx="10993" formatCode="General">
                  <c:v>0.88522034900000002</c:v>
                </c:pt>
                <c:pt idx="10994" formatCode="General">
                  <c:v>0.88553285599999998</c:v>
                </c:pt>
                <c:pt idx="10995" formatCode="General">
                  <c:v>0.88583141600000004</c:v>
                </c:pt>
                <c:pt idx="10996" formatCode="General">
                  <c:v>0.88613891600000005</c:v>
                </c:pt>
                <c:pt idx="10997" formatCode="General">
                  <c:v>0.88637179099999996</c:v>
                </c:pt>
                <c:pt idx="10998" formatCode="General">
                  <c:v>0.88662689900000002</c:v>
                </c:pt>
                <c:pt idx="10999" formatCode="General">
                  <c:v>0.88678896399999996</c:v>
                </c:pt>
                <c:pt idx="11000" formatCode="General">
                  <c:v>0.88706195399999999</c:v>
                </c:pt>
                <c:pt idx="11001" formatCode="General">
                  <c:v>0.88733679099999996</c:v>
                </c:pt>
                <c:pt idx="11002" formatCode="General">
                  <c:v>0.88763254899999999</c:v>
                </c:pt>
                <c:pt idx="11003" formatCode="General">
                  <c:v>0.88784187999999997</c:v>
                </c:pt>
                <c:pt idx="11004" formatCode="General">
                  <c:v>0.88805365599999997</c:v>
                </c:pt>
                <c:pt idx="11005" formatCode="General">
                  <c:v>0.88838028899999999</c:v>
                </c:pt>
                <c:pt idx="11006" formatCode="General">
                  <c:v>0.88878327599999996</c:v>
                </c:pt>
                <c:pt idx="11007" formatCode="General">
                  <c:v>0.88928747200000002</c:v>
                </c:pt>
                <c:pt idx="11008" formatCode="General">
                  <c:v>0.88949972399999999</c:v>
                </c:pt>
                <c:pt idx="11009" formatCode="General">
                  <c:v>0.88974666599999996</c:v>
                </c:pt>
                <c:pt idx="11010" formatCode="General">
                  <c:v>0.89009481700000004</c:v>
                </c:pt>
                <c:pt idx="11011" formatCode="General">
                  <c:v>0.89041817199999995</c:v>
                </c:pt>
                <c:pt idx="11012" formatCode="General">
                  <c:v>0.89071112900000005</c:v>
                </c:pt>
                <c:pt idx="11013" formatCode="General">
                  <c:v>0.890994489</c:v>
                </c:pt>
                <c:pt idx="11014" formatCode="General">
                  <c:v>0.89107888899999999</c:v>
                </c:pt>
                <c:pt idx="11015" formatCode="General">
                  <c:v>0.89119291300000003</c:v>
                </c:pt>
                <c:pt idx="11016" formatCode="General">
                  <c:v>0.89138382699999996</c:v>
                </c:pt>
                <c:pt idx="11017" formatCode="General">
                  <c:v>0.89164137799999998</c:v>
                </c:pt>
                <c:pt idx="11018" formatCode="General">
                  <c:v>0.89195668699999997</c:v>
                </c:pt>
                <c:pt idx="11019" formatCode="General">
                  <c:v>0.89216941599999999</c:v>
                </c:pt>
                <c:pt idx="11020" formatCode="General">
                  <c:v>0.89232629500000005</c:v>
                </c:pt>
                <c:pt idx="11021" formatCode="General">
                  <c:v>0.89264798199999995</c:v>
                </c:pt>
                <c:pt idx="11022" formatCode="General">
                  <c:v>0.892955422</c:v>
                </c:pt>
                <c:pt idx="11023" formatCode="General">
                  <c:v>0.89329326200000003</c:v>
                </c:pt>
                <c:pt idx="11024" formatCode="General">
                  <c:v>0.89354407800000002</c:v>
                </c:pt>
                <c:pt idx="11025" formatCode="General">
                  <c:v>0.89389419599999997</c:v>
                </c:pt>
                <c:pt idx="11026" formatCode="General">
                  <c:v>0.89423227299999997</c:v>
                </c:pt>
                <c:pt idx="11027" formatCode="General">
                  <c:v>0.89458406000000001</c:v>
                </c:pt>
                <c:pt idx="11028" formatCode="General">
                  <c:v>0.89486140000000003</c:v>
                </c:pt>
                <c:pt idx="11029" formatCode="General">
                  <c:v>0.89505696300000004</c:v>
                </c:pt>
                <c:pt idx="11030" formatCode="General">
                  <c:v>0.89555418499999995</c:v>
                </c:pt>
                <c:pt idx="11031" formatCode="General">
                  <c:v>0.89573621699999995</c:v>
                </c:pt>
                <c:pt idx="11032" formatCode="General">
                  <c:v>0.89613348199999998</c:v>
                </c:pt>
                <c:pt idx="11033" formatCode="General">
                  <c:v>0.896369517</c:v>
                </c:pt>
                <c:pt idx="11034" formatCode="General">
                  <c:v>0.89657437799999995</c:v>
                </c:pt>
                <c:pt idx="11035" formatCode="General">
                  <c:v>0.89684802299999999</c:v>
                </c:pt>
                <c:pt idx="11036" formatCode="General">
                  <c:v>0.89716273499999999</c:v>
                </c:pt>
                <c:pt idx="11037" formatCode="General">
                  <c:v>0.89745402299999999</c:v>
                </c:pt>
                <c:pt idx="11038" formatCode="General">
                  <c:v>0.89774924499999997</c:v>
                </c:pt>
                <c:pt idx="11039" formatCode="General">
                  <c:v>0.89795082800000003</c:v>
                </c:pt>
                <c:pt idx="11040" formatCode="General">
                  <c:v>0.89812922500000003</c:v>
                </c:pt>
                <c:pt idx="11041" formatCode="General">
                  <c:v>0.89846229600000005</c:v>
                </c:pt>
                <c:pt idx="11042" formatCode="General">
                  <c:v>0.89876592200000005</c:v>
                </c:pt>
                <c:pt idx="11043" formatCode="General">
                  <c:v>0.89904236800000004</c:v>
                </c:pt>
                <c:pt idx="11044" formatCode="General">
                  <c:v>0.89934748399999997</c:v>
                </c:pt>
                <c:pt idx="11045" formatCode="General">
                  <c:v>0.89947593199999998</c:v>
                </c:pt>
                <c:pt idx="11046" formatCode="General">
                  <c:v>0.89965337499999998</c:v>
                </c:pt>
                <c:pt idx="11047" formatCode="General">
                  <c:v>0.89996057699999998</c:v>
                </c:pt>
                <c:pt idx="11048" formatCode="General">
                  <c:v>0.90026664700000003</c:v>
                </c:pt>
                <c:pt idx="11049" formatCode="General">
                  <c:v>0.90057694899999996</c:v>
                </c:pt>
                <c:pt idx="11050" formatCode="General">
                  <c:v>0.90076571699999997</c:v>
                </c:pt>
                <c:pt idx="11051" formatCode="General">
                  <c:v>0.90109628399999997</c:v>
                </c:pt>
                <c:pt idx="11052" formatCode="General">
                  <c:v>0.90139108899999998</c:v>
                </c:pt>
                <c:pt idx="11053" formatCode="General">
                  <c:v>0.90169244999999998</c:v>
                </c:pt>
                <c:pt idx="11054" formatCode="General">
                  <c:v>0.90199649299999995</c:v>
                </c:pt>
                <c:pt idx="11055" formatCode="General">
                  <c:v>0.902177334</c:v>
                </c:pt>
                <c:pt idx="11056" formatCode="General">
                  <c:v>0.90228027099999997</c:v>
                </c:pt>
                <c:pt idx="11057" formatCode="General">
                  <c:v>0.90259057300000001</c:v>
                </c:pt>
                <c:pt idx="11058" formatCode="General">
                  <c:v>0.90291202100000001</c:v>
                </c:pt>
                <c:pt idx="11059" formatCode="General">
                  <c:v>0.90323305099999995</c:v>
                </c:pt>
                <c:pt idx="11060" formatCode="General">
                  <c:v>0.90355223399999995</c:v>
                </c:pt>
                <c:pt idx="11061" formatCode="General">
                  <c:v>0.90388369599999996</c:v>
                </c:pt>
                <c:pt idx="11062" formatCode="General">
                  <c:v>0.90421593199999994</c:v>
                </c:pt>
                <c:pt idx="11063" formatCode="General">
                  <c:v>0.90442770699999997</c:v>
                </c:pt>
                <c:pt idx="11064" formatCode="General">
                  <c:v>0.90471416699999996</c:v>
                </c:pt>
                <c:pt idx="11065" formatCode="General">
                  <c:v>0.90509295499999998</c:v>
                </c:pt>
                <c:pt idx="11066" formatCode="General">
                  <c:v>0.90538322900000001</c:v>
                </c:pt>
                <c:pt idx="11067" formatCode="General">
                  <c:v>0.90574574500000005</c:v>
                </c:pt>
                <c:pt idx="11068" formatCode="General">
                  <c:v>0.90596491099999998</c:v>
                </c:pt>
                <c:pt idx="11069" formatCode="General">
                  <c:v>0.90631341899999995</c:v>
                </c:pt>
                <c:pt idx="11070" formatCode="General">
                  <c:v>0.90669208800000001</c:v>
                </c:pt>
                <c:pt idx="11071" formatCode="General">
                  <c:v>0.90706640500000002</c:v>
                </c:pt>
                <c:pt idx="11072" formatCode="General">
                  <c:v>0.90743678800000005</c:v>
                </c:pt>
                <c:pt idx="11073" formatCode="General">
                  <c:v>0.90777528299999999</c:v>
                </c:pt>
                <c:pt idx="11074" formatCode="General">
                  <c:v>0.90800195900000003</c:v>
                </c:pt>
                <c:pt idx="11075" formatCode="General">
                  <c:v>0.90813040700000003</c:v>
                </c:pt>
                <c:pt idx="11076" formatCode="General">
                  <c:v>0.90833181100000004</c:v>
                </c:pt>
                <c:pt idx="11077" formatCode="General">
                  <c:v>0.90863603400000004</c:v>
                </c:pt>
                <c:pt idx="11078" formatCode="General">
                  <c:v>0.90882742400000005</c:v>
                </c:pt>
                <c:pt idx="11079" formatCode="General">
                  <c:v>0.90908819399999996</c:v>
                </c:pt>
                <c:pt idx="11080" formatCode="General">
                  <c:v>0.90933430199999998</c:v>
                </c:pt>
                <c:pt idx="11081" formatCode="General">
                  <c:v>0.90971124199999998</c:v>
                </c:pt>
                <c:pt idx="11082" formatCode="General">
                  <c:v>0.90994256699999998</c:v>
                </c:pt>
                <c:pt idx="11083" formatCode="General">
                  <c:v>0.91031408300000005</c:v>
                </c:pt>
                <c:pt idx="11084" formatCode="General">
                  <c:v>0.91061711300000003</c:v>
                </c:pt>
                <c:pt idx="11085" formatCode="General">
                  <c:v>0.91090863899999996</c:v>
                </c:pt>
                <c:pt idx="11086" formatCode="General">
                  <c:v>0.91127336000000003</c:v>
                </c:pt>
                <c:pt idx="11087" formatCode="General">
                  <c:v>0.91161251099999996</c:v>
                </c:pt>
                <c:pt idx="11088" formatCode="General">
                  <c:v>0.91195809800000005</c:v>
                </c:pt>
                <c:pt idx="11089" formatCode="General">
                  <c:v>0.91229629499999998</c:v>
                </c:pt>
                <c:pt idx="11090" formatCode="General">
                  <c:v>0.91247481100000005</c:v>
                </c:pt>
                <c:pt idx="11091" formatCode="General">
                  <c:v>0.91282194900000002</c:v>
                </c:pt>
                <c:pt idx="11092" formatCode="General">
                  <c:v>0.91314953600000004</c:v>
                </c:pt>
                <c:pt idx="11093" formatCode="General">
                  <c:v>0.91346877800000004</c:v>
                </c:pt>
                <c:pt idx="11094" formatCode="General">
                  <c:v>0.91369289200000003</c:v>
                </c:pt>
                <c:pt idx="11095" formatCode="General">
                  <c:v>0.91393059499999996</c:v>
                </c:pt>
                <c:pt idx="11096" formatCode="General">
                  <c:v>0.91407781799999999</c:v>
                </c:pt>
                <c:pt idx="11097" formatCode="General">
                  <c:v>0.91426038700000001</c:v>
                </c:pt>
                <c:pt idx="11098" formatCode="General">
                  <c:v>0.91455674200000003</c:v>
                </c:pt>
                <c:pt idx="11099" formatCode="General">
                  <c:v>0.91485071200000001</c:v>
                </c:pt>
                <c:pt idx="11100" formatCode="General">
                  <c:v>0.91515088099999997</c:v>
                </c:pt>
                <c:pt idx="11101" formatCode="General">
                  <c:v>0.91541260499999999</c:v>
                </c:pt>
                <c:pt idx="11102" formatCode="General">
                  <c:v>0.91568380599999999</c:v>
                </c:pt>
                <c:pt idx="11103" formatCode="General">
                  <c:v>0.91599309399999995</c:v>
                </c:pt>
                <c:pt idx="11104" formatCode="General">
                  <c:v>0.91629028300000004</c:v>
                </c:pt>
                <c:pt idx="11105" formatCode="General">
                  <c:v>0.91662257899999999</c:v>
                </c:pt>
                <c:pt idx="11106" formatCode="General">
                  <c:v>0.91687673300000005</c:v>
                </c:pt>
                <c:pt idx="11107" formatCode="General">
                  <c:v>0.917158484</c:v>
                </c:pt>
                <c:pt idx="11108" formatCode="General">
                  <c:v>0.91745501799999996</c:v>
                </c:pt>
                <c:pt idx="11109" formatCode="General">
                  <c:v>0.91775673599999996</c:v>
                </c:pt>
                <c:pt idx="11110" formatCode="General">
                  <c:v>0.918002188</c:v>
                </c:pt>
                <c:pt idx="11111" formatCode="General">
                  <c:v>0.91830086700000002</c:v>
                </c:pt>
                <c:pt idx="11112" formatCode="General">
                  <c:v>0.91863822900000003</c:v>
                </c:pt>
                <c:pt idx="11113" formatCode="General">
                  <c:v>0.91898941999999995</c:v>
                </c:pt>
                <c:pt idx="11114" formatCode="General">
                  <c:v>0.91921609599999998</c:v>
                </c:pt>
                <c:pt idx="11115" formatCode="General">
                  <c:v>0.91958457199999999</c:v>
                </c:pt>
                <c:pt idx="11116" formatCode="General">
                  <c:v>0.91990780800000005</c:v>
                </c:pt>
                <c:pt idx="11117" formatCode="General">
                  <c:v>0.92018836699999995</c:v>
                </c:pt>
                <c:pt idx="11118" formatCode="General">
                  <c:v>0.920280337</c:v>
                </c:pt>
                <c:pt idx="11119" formatCode="General">
                  <c:v>0.92038083100000001</c:v>
                </c:pt>
                <c:pt idx="11120" formatCode="General">
                  <c:v>0.92048525800000003</c:v>
                </c:pt>
                <c:pt idx="11121" formatCode="General">
                  <c:v>0.92059475199999996</c:v>
                </c:pt>
                <c:pt idx="11122" formatCode="General">
                  <c:v>0.92068862900000004</c:v>
                </c:pt>
                <c:pt idx="11123" formatCode="General">
                  <c:v>0.92081487200000001</c:v>
                </c:pt>
                <c:pt idx="11124" formatCode="General">
                  <c:v>0.92096364500000005</c:v>
                </c:pt>
                <c:pt idx="11125" formatCode="General">
                  <c:v>0.92113363699999995</c:v>
                </c:pt>
                <c:pt idx="11126" formatCode="General">
                  <c:v>0.921444237</c:v>
                </c:pt>
                <c:pt idx="11127" formatCode="General">
                  <c:v>0.92156779799999999</c:v>
                </c:pt>
                <c:pt idx="11128" formatCode="General">
                  <c:v>0.921756566</c:v>
                </c:pt>
                <c:pt idx="11129" formatCode="General">
                  <c:v>0.92200815700000005</c:v>
                </c:pt>
                <c:pt idx="11130" formatCode="General">
                  <c:v>0.92222404499999999</c:v>
                </c:pt>
                <c:pt idx="11131" formatCode="General">
                  <c:v>0.922535777</c:v>
                </c:pt>
                <c:pt idx="11132" formatCode="General">
                  <c:v>0.92279219599999995</c:v>
                </c:pt>
                <c:pt idx="11133" formatCode="General">
                  <c:v>0.92296946000000002</c:v>
                </c:pt>
                <c:pt idx="11134" formatCode="General">
                  <c:v>0.92325705300000005</c:v>
                </c:pt>
                <c:pt idx="11135" formatCode="General">
                  <c:v>0.92359334199999998</c:v>
                </c:pt>
                <c:pt idx="11136" formatCode="General">
                  <c:v>0.92379564000000003</c:v>
                </c:pt>
                <c:pt idx="11137" formatCode="General">
                  <c:v>0.92413193000000005</c:v>
                </c:pt>
                <c:pt idx="11138" formatCode="General">
                  <c:v>0.92433381100000001</c:v>
                </c:pt>
                <c:pt idx="11139" formatCode="General">
                  <c:v>0.92468828000000003</c:v>
                </c:pt>
                <c:pt idx="11140" formatCode="General">
                  <c:v>0.92489641899999997</c:v>
                </c:pt>
                <c:pt idx="11141" formatCode="General">
                  <c:v>0.92518383299999996</c:v>
                </c:pt>
                <c:pt idx="11142" formatCode="General">
                  <c:v>0.92549961800000002</c:v>
                </c:pt>
                <c:pt idx="11143" formatCode="General">
                  <c:v>0.92569214099999997</c:v>
                </c:pt>
                <c:pt idx="11144" formatCode="General">
                  <c:v>0.92596465299999997</c:v>
                </c:pt>
                <c:pt idx="11145" formatCode="General">
                  <c:v>0.92622453000000005</c:v>
                </c:pt>
                <c:pt idx="11146" formatCode="General">
                  <c:v>0.92650902300000004</c:v>
                </c:pt>
                <c:pt idx="11147" formatCode="General">
                  <c:v>0.926826119</c:v>
                </c:pt>
                <c:pt idx="11148" formatCode="General">
                  <c:v>0.92711859900000004</c:v>
                </c:pt>
                <c:pt idx="11149" formatCode="General">
                  <c:v>0.927271187</c:v>
                </c:pt>
                <c:pt idx="11150" formatCode="General">
                  <c:v>0.92744868999999996</c:v>
                </c:pt>
                <c:pt idx="11151" formatCode="General">
                  <c:v>0.92779040300000004</c:v>
                </c:pt>
                <c:pt idx="11152" formatCode="General">
                  <c:v>0.92811369899999996</c:v>
                </c:pt>
                <c:pt idx="11153" formatCode="General">
                  <c:v>0.92842119899999997</c:v>
                </c:pt>
                <c:pt idx="11154" formatCode="General">
                  <c:v>0.92856663500000003</c:v>
                </c:pt>
                <c:pt idx="11155" formatCode="General">
                  <c:v>0.928822339</c:v>
                </c:pt>
                <c:pt idx="11156" formatCode="General">
                  <c:v>0.92917156199999995</c:v>
                </c:pt>
                <c:pt idx="11157" formatCode="General">
                  <c:v>0.92952460100000001</c:v>
                </c:pt>
                <c:pt idx="11158" formatCode="General">
                  <c:v>0.92983317399999998</c:v>
                </c:pt>
                <c:pt idx="11159" formatCode="General">
                  <c:v>0.93002933300000001</c:v>
                </c:pt>
                <c:pt idx="11160" formatCode="General">
                  <c:v>0.93031620999999998</c:v>
                </c:pt>
                <c:pt idx="11161" formatCode="General">
                  <c:v>0.93063890900000001</c:v>
                </c:pt>
                <c:pt idx="11162" formatCode="General">
                  <c:v>0.93094241600000005</c:v>
                </c:pt>
                <c:pt idx="11163" formatCode="General">
                  <c:v>0.93123459799999997</c:v>
                </c:pt>
                <c:pt idx="11164" formatCode="General">
                  <c:v>0.93133872699999998</c:v>
                </c:pt>
                <c:pt idx="11165" formatCode="General">
                  <c:v>0.93157422499999998</c:v>
                </c:pt>
                <c:pt idx="11166" formatCode="General">
                  <c:v>0.93188047399999996</c:v>
                </c:pt>
                <c:pt idx="11167" formatCode="General">
                  <c:v>0.93216699400000003</c:v>
                </c:pt>
                <c:pt idx="11168" formatCode="General">
                  <c:v>0.93241530699999997</c:v>
                </c:pt>
                <c:pt idx="11169" formatCode="General">
                  <c:v>0.93270844200000003</c:v>
                </c:pt>
                <c:pt idx="11170" formatCode="General">
                  <c:v>0.93299323300000003</c:v>
                </c:pt>
                <c:pt idx="11171" formatCode="General">
                  <c:v>0.93333792699999996</c:v>
                </c:pt>
                <c:pt idx="11172" formatCode="General">
                  <c:v>0.93369364700000002</c:v>
                </c:pt>
                <c:pt idx="11173" formatCode="General">
                  <c:v>0.93388015000000002</c:v>
                </c:pt>
                <c:pt idx="11174" formatCode="General">
                  <c:v>0.93405193099999995</c:v>
                </c:pt>
                <c:pt idx="11175" formatCode="General">
                  <c:v>0.93418145200000002</c:v>
                </c:pt>
                <c:pt idx="11176" formatCode="General">
                  <c:v>0.93444329500000001</c:v>
                </c:pt>
                <c:pt idx="11177" formatCode="General">
                  <c:v>0.93475693500000001</c:v>
                </c:pt>
                <c:pt idx="11178" formatCode="General">
                  <c:v>0.93513703299999995</c:v>
                </c:pt>
                <c:pt idx="11179" formatCode="General">
                  <c:v>0.93535602100000004</c:v>
                </c:pt>
                <c:pt idx="11180" formatCode="General">
                  <c:v>0.93572974200000003</c:v>
                </c:pt>
                <c:pt idx="11181" formatCode="General">
                  <c:v>0.93599563799999996</c:v>
                </c:pt>
                <c:pt idx="11182" formatCode="General">
                  <c:v>0.93617498899999996</c:v>
                </c:pt>
                <c:pt idx="11183" formatCode="General">
                  <c:v>0.93651217200000003</c:v>
                </c:pt>
                <c:pt idx="11184" formatCode="General">
                  <c:v>0.93674868300000003</c:v>
                </c:pt>
                <c:pt idx="11185" formatCode="General">
                  <c:v>0.937199593</c:v>
                </c:pt>
                <c:pt idx="11186" formatCode="General">
                  <c:v>0.93743991900000001</c:v>
                </c:pt>
                <c:pt idx="11187" formatCode="General">
                  <c:v>0.93762814999999999</c:v>
                </c:pt>
                <c:pt idx="11188" formatCode="General">
                  <c:v>0.93792957099999996</c:v>
                </c:pt>
                <c:pt idx="11189" formatCode="General">
                  <c:v>0.93807983399999995</c:v>
                </c:pt>
                <c:pt idx="11190" formatCode="General">
                  <c:v>0.938343704</c:v>
                </c:pt>
                <c:pt idx="11191" formatCode="General">
                  <c:v>0.93862086499999997</c:v>
                </c:pt>
                <c:pt idx="11192" formatCode="General">
                  <c:v>0.93883287900000001</c:v>
                </c:pt>
                <c:pt idx="11193" formatCode="General">
                  <c:v>0.93917214900000001</c:v>
                </c:pt>
                <c:pt idx="11194" formatCode="General">
                  <c:v>0.93937468499999999</c:v>
                </c:pt>
                <c:pt idx="11195" formatCode="General">
                  <c:v>0.93951636599999999</c:v>
                </c:pt>
                <c:pt idx="11196" formatCode="General">
                  <c:v>0.939843714</c:v>
                </c:pt>
                <c:pt idx="11197" formatCode="General">
                  <c:v>0.94013673099999995</c:v>
                </c:pt>
                <c:pt idx="11198" formatCode="General">
                  <c:v>0.94039279200000003</c:v>
                </c:pt>
                <c:pt idx="11199" formatCode="General">
                  <c:v>0.94068503400000003</c:v>
                </c:pt>
                <c:pt idx="11200" formatCode="General">
                  <c:v>0.94100451500000004</c:v>
                </c:pt>
                <c:pt idx="11201" formatCode="General">
                  <c:v>0.94119685900000005</c:v>
                </c:pt>
                <c:pt idx="11202" formatCode="General">
                  <c:v>0.94144785399999997</c:v>
                </c:pt>
                <c:pt idx="11203" formatCode="General">
                  <c:v>0.94176530800000002</c:v>
                </c:pt>
                <c:pt idx="11204" formatCode="General">
                  <c:v>0.94211489000000004</c:v>
                </c:pt>
                <c:pt idx="11205" formatCode="General">
                  <c:v>0.94246870299999996</c:v>
                </c:pt>
                <c:pt idx="11206" formatCode="General">
                  <c:v>0.94280749600000002</c:v>
                </c:pt>
                <c:pt idx="11207" formatCode="General">
                  <c:v>0.94316875899999997</c:v>
                </c:pt>
                <c:pt idx="11208" formatCode="General">
                  <c:v>0.94338446899999995</c:v>
                </c:pt>
                <c:pt idx="11209" formatCode="General">
                  <c:v>0.94371277099999995</c:v>
                </c:pt>
                <c:pt idx="11210" formatCode="General">
                  <c:v>0.94404840499999998</c:v>
                </c:pt>
                <c:pt idx="11211" formatCode="General">
                  <c:v>0.94431066500000005</c:v>
                </c:pt>
                <c:pt idx="11212" formatCode="General">
                  <c:v>0.94454771299999996</c:v>
                </c:pt>
                <c:pt idx="11213" formatCode="General">
                  <c:v>0.94468677000000001</c:v>
                </c:pt>
                <c:pt idx="11214" formatCode="General">
                  <c:v>0.94485580899999999</c:v>
                </c:pt>
                <c:pt idx="11215" formatCode="General">
                  <c:v>0.945174336</c:v>
                </c:pt>
                <c:pt idx="11216" formatCode="General">
                  <c:v>0.94551849399999999</c:v>
                </c:pt>
                <c:pt idx="11217" formatCode="General">
                  <c:v>0.94586056500000004</c:v>
                </c:pt>
                <c:pt idx="11218" formatCode="General">
                  <c:v>0.94597584000000001</c:v>
                </c:pt>
                <c:pt idx="11219" formatCode="General">
                  <c:v>0.94632208299999998</c:v>
                </c:pt>
                <c:pt idx="11220" formatCode="General">
                  <c:v>0.94660520599999998</c:v>
                </c:pt>
                <c:pt idx="11221" formatCode="General">
                  <c:v>0.94694614399999999</c:v>
                </c:pt>
                <c:pt idx="11222" formatCode="General">
                  <c:v>0.94715547600000005</c:v>
                </c:pt>
                <c:pt idx="11223" formatCode="General">
                  <c:v>0.94740915299999995</c:v>
                </c:pt>
                <c:pt idx="11224" formatCode="General">
                  <c:v>0.94777584100000001</c:v>
                </c:pt>
                <c:pt idx="11225" formatCode="General">
                  <c:v>0.94819927199999998</c:v>
                </c:pt>
                <c:pt idx="11226" formatCode="General">
                  <c:v>0.94865447300000005</c:v>
                </c:pt>
                <c:pt idx="11227" formatCode="General">
                  <c:v>0.948911905</c:v>
                </c:pt>
                <c:pt idx="11228" formatCode="General">
                  <c:v>0.949275851</c:v>
                </c:pt>
                <c:pt idx="11229" formatCode="General">
                  <c:v>0.94945091000000004</c:v>
                </c:pt>
                <c:pt idx="11230" formatCode="General">
                  <c:v>0.94962400199999997</c:v>
                </c:pt>
                <c:pt idx="11231" formatCode="General">
                  <c:v>0.94988608399999996</c:v>
                </c:pt>
                <c:pt idx="11232" formatCode="General">
                  <c:v>0.95002925400000005</c:v>
                </c:pt>
                <c:pt idx="11233" formatCode="General">
                  <c:v>0.95015901300000005</c:v>
                </c:pt>
                <c:pt idx="11234" formatCode="General">
                  <c:v>0.95042955900000003</c:v>
                </c:pt>
                <c:pt idx="11235" formatCode="General">
                  <c:v>0.950593829</c:v>
                </c:pt>
                <c:pt idx="11236" formatCode="General">
                  <c:v>0.95089203099999997</c:v>
                </c:pt>
                <c:pt idx="11237" formatCode="General">
                  <c:v>0.95106512300000001</c:v>
                </c:pt>
                <c:pt idx="11238" formatCode="General">
                  <c:v>0.95133840999999997</c:v>
                </c:pt>
                <c:pt idx="11239" formatCode="General">
                  <c:v>0.95158404100000005</c:v>
                </c:pt>
                <c:pt idx="11240" formatCode="General">
                  <c:v>0.95186543499999998</c:v>
                </c:pt>
                <c:pt idx="11241" formatCode="General">
                  <c:v>0.95205789799999996</c:v>
                </c:pt>
                <c:pt idx="11242" formatCode="General">
                  <c:v>0.95230674699999995</c:v>
                </c:pt>
                <c:pt idx="11243" formatCode="General">
                  <c:v>0.952621579</c:v>
                </c:pt>
                <c:pt idx="11244" formatCode="General">
                  <c:v>0.95294749700000003</c:v>
                </c:pt>
                <c:pt idx="11245" formatCode="General">
                  <c:v>0.95326954100000005</c:v>
                </c:pt>
                <c:pt idx="11246" formatCode="General">
                  <c:v>0.95344144099999995</c:v>
                </c:pt>
                <c:pt idx="11247" formatCode="General">
                  <c:v>0.95378488299999997</c:v>
                </c:pt>
                <c:pt idx="11248" formatCode="General">
                  <c:v>0.95407140300000004</c:v>
                </c:pt>
                <c:pt idx="11249" formatCode="General">
                  <c:v>0.95442926900000002</c:v>
                </c:pt>
                <c:pt idx="11250" formatCode="General">
                  <c:v>0.95476865799999999</c:v>
                </c:pt>
                <c:pt idx="11251" formatCode="General">
                  <c:v>0.95507782699999999</c:v>
                </c:pt>
                <c:pt idx="11252" formatCode="General">
                  <c:v>0.95530819899999997</c:v>
                </c:pt>
                <c:pt idx="11253" formatCode="General">
                  <c:v>0.95563513</c:v>
                </c:pt>
                <c:pt idx="11254" formatCode="General">
                  <c:v>0.95596396900000002</c:v>
                </c:pt>
                <c:pt idx="11255" formatCode="General">
                  <c:v>0.95630377499999997</c:v>
                </c:pt>
                <c:pt idx="11256" formatCode="General">
                  <c:v>0.95664691899999998</c:v>
                </c:pt>
                <c:pt idx="11257" formatCode="General">
                  <c:v>0.95699292400000002</c:v>
                </c:pt>
                <c:pt idx="11258" formatCode="General">
                  <c:v>0.95732337199999995</c:v>
                </c:pt>
                <c:pt idx="11259" formatCode="General">
                  <c:v>0.95767384799999999</c:v>
                </c:pt>
                <c:pt idx="11260" formatCode="General">
                  <c:v>0.95798105</c:v>
                </c:pt>
                <c:pt idx="11261" formatCode="General">
                  <c:v>0.95832729299999997</c:v>
                </c:pt>
                <c:pt idx="11262" formatCode="General">
                  <c:v>0.958659649</c:v>
                </c:pt>
                <c:pt idx="11263" formatCode="General">
                  <c:v>0.95898842799999995</c:v>
                </c:pt>
                <c:pt idx="11264" formatCode="General">
                  <c:v>0.95929414000000002</c:v>
                </c:pt>
                <c:pt idx="11265" formatCode="General">
                  <c:v>0.95960736300000005</c:v>
                </c:pt>
                <c:pt idx="11266" formatCode="General">
                  <c:v>0.95994257900000002</c:v>
                </c:pt>
                <c:pt idx="11267" formatCode="General">
                  <c:v>0.960273445</c:v>
                </c:pt>
                <c:pt idx="11268" formatCode="General">
                  <c:v>0.96059382000000004</c:v>
                </c:pt>
                <c:pt idx="11269" formatCode="General">
                  <c:v>0.96090787600000005</c:v>
                </c:pt>
                <c:pt idx="11270" formatCode="General">
                  <c:v>0.96112698299999999</c:v>
                </c:pt>
                <c:pt idx="11271" formatCode="General">
                  <c:v>0.961477578</c:v>
                </c:pt>
                <c:pt idx="11272" formatCode="General">
                  <c:v>0.96180367499999997</c:v>
                </c:pt>
                <c:pt idx="11273" formatCode="General">
                  <c:v>0.96216011000000001</c:v>
                </c:pt>
                <c:pt idx="11274" formatCode="General">
                  <c:v>0.96251404299999999</c:v>
                </c:pt>
                <c:pt idx="11275" formatCode="General">
                  <c:v>0.96275383199999998</c:v>
                </c:pt>
                <c:pt idx="11276" formatCode="General">
                  <c:v>0.96312177200000004</c:v>
                </c:pt>
                <c:pt idx="11277" formatCode="General">
                  <c:v>0.96348750599999999</c:v>
                </c:pt>
                <c:pt idx="11278" formatCode="General">
                  <c:v>0.96378606600000005</c:v>
                </c:pt>
                <c:pt idx="11279" formatCode="General">
                  <c:v>0.964178443</c:v>
                </c:pt>
                <c:pt idx="11280" formatCode="General">
                  <c:v>0.96441358300000002</c:v>
                </c:pt>
                <c:pt idx="11281" formatCode="General">
                  <c:v>0.96477681400000004</c:v>
                </c:pt>
                <c:pt idx="11282" formatCode="General">
                  <c:v>0.96498382100000002</c:v>
                </c:pt>
                <c:pt idx="11283" formatCode="General">
                  <c:v>0.96526825400000005</c:v>
                </c:pt>
                <c:pt idx="11284" formatCode="General">
                  <c:v>0.96541476199999998</c:v>
                </c:pt>
                <c:pt idx="11285" formatCode="General">
                  <c:v>0.96560043100000004</c:v>
                </c:pt>
                <c:pt idx="11286" formatCode="General">
                  <c:v>0.96587282399999996</c:v>
                </c:pt>
                <c:pt idx="11287" formatCode="General">
                  <c:v>0.96622800799999997</c:v>
                </c:pt>
                <c:pt idx="11288" formatCode="General">
                  <c:v>0.96658837799999997</c:v>
                </c:pt>
                <c:pt idx="11289" formatCode="General">
                  <c:v>0.96691703799999995</c:v>
                </c:pt>
                <c:pt idx="11290" formatCode="General">
                  <c:v>0.96713429699999998</c:v>
                </c:pt>
                <c:pt idx="11291" formatCode="General">
                  <c:v>0.967498839</c:v>
                </c:pt>
                <c:pt idx="11292" formatCode="General">
                  <c:v>0.96761167000000003</c:v>
                </c:pt>
                <c:pt idx="11293" formatCode="General">
                  <c:v>0.96784198300000002</c:v>
                </c:pt>
                <c:pt idx="11294" formatCode="General">
                  <c:v>0.96820426000000004</c:v>
                </c:pt>
                <c:pt idx="11295" formatCode="General">
                  <c:v>0.96858906700000003</c:v>
                </c:pt>
                <c:pt idx="11296" formatCode="General">
                  <c:v>0.96883225399999995</c:v>
                </c:pt>
                <c:pt idx="11297" formatCode="General">
                  <c:v>0.96907353399999996</c:v>
                </c:pt>
                <c:pt idx="11298" formatCode="General">
                  <c:v>0.96941965799999996</c:v>
                </c:pt>
                <c:pt idx="11299" formatCode="General">
                  <c:v>0.96974176199999995</c:v>
                </c:pt>
                <c:pt idx="11300" formatCode="General">
                  <c:v>0.97004538799999995</c:v>
                </c:pt>
                <c:pt idx="11301" formatCode="General">
                  <c:v>0.97021728799999996</c:v>
                </c:pt>
                <c:pt idx="11302" formatCode="General">
                  <c:v>0.97042214900000001</c:v>
                </c:pt>
                <c:pt idx="11303" formatCode="General">
                  <c:v>0.97062766599999994</c:v>
                </c:pt>
                <c:pt idx="11304" formatCode="General">
                  <c:v>0.971002221</c:v>
                </c:pt>
                <c:pt idx="11305" formatCode="General">
                  <c:v>0.97132188100000005</c:v>
                </c:pt>
                <c:pt idx="11306" formatCode="General">
                  <c:v>0.97148400499999998</c:v>
                </c:pt>
                <c:pt idx="11307" formatCode="General">
                  <c:v>0.97157043200000004</c:v>
                </c:pt>
                <c:pt idx="11308" formatCode="General">
                  <c:v>0.97168803199999998</c:v>
                </c:pt>
                <c:pt idx="11309" formatCode="General">
                  <c:v>0.97199815499999997</c:v>
                </c:pt>
                <c:pt idx="11310" formatCode="General">
                  <c:v>0.97236603499999996</c:v>
                </c:pt>
                <c:pt idx="11311" formatCode="General">
                  <c:v>0.97272974300000004</c:v>
                </c:pt>
                <c:pt idx="11312" formatCode="General">
                  <c:v>0.97301358000000004</c:v>
                </c:pt>
                <c:pt idx="11313" formatCode="General">
                  <c:v>0.97328645000000003</c:v>
                </c:pt>
                <c:pt idx="11314" formatCode="General">
                  <c:v>0.973644972</c:v>
                </c:pt>
                <c:pt idx="11315" formatCode="General">
                  <c:v>0.97397470500000005</c:v>
                </c:pt>
                <c:pt idx="11316" formatCode="General">
                  <c:v>0.97425323699999999</c:v>
                </c:pt>
                <c:pt idx="11317" formatCode="General">
                  <c:v>0.97458815600000004</c:v>
                </c:pt>
                <c:pt idx="11318" formatCode="General">
                  <c:v>0.97479653399999999</c:v>
                </c:pt>
                <c:pt idx="11319" formatCode="General">
                  <c:v>0.97514784300000001</c:v>
                </c:pt>
                <c:pt idx="11320" formatCode="General">
                  <c:v>0.975324988</c:v>
                </c:pt>
                <c:pt idx="11321" formatCode="General">
                  <c:v>0.97560125600000003</c:v>
                </c:pt>
                <c:pt idx="11322" formatCode="General">
                  <c:v>0.975908518</c:v>
                </c:pt>
                <c:pt idx="11323" formatCode="General">
                  <c:v>0.97619944800000003</c:v>
                </c:pt>
                <c:pt idx="11324" formatCode="General">
                  <c:v>0.97641187900000004</c:v>
                </c:pt>
                <c:pt idx="11325" formatCode="General">
                  <c:v>0.97661942199999996</c:v>
                </c:pt>
                <c:pt idx="11326" formatCode="General">
                  <c:v>0.97690641899999997</c:v>
                </c:pt>
                <c:pt idx="11327" formatCode="General">
                  <c:v>0.977186263</c:v>
                </c:pt>
                <c:pt idx="11328" formatCode="General">
                  <c:v>0.97749149800000001</c:v>
                </c:pt>
                <c:pt idx="11329" formatCode="General">
                  <c:v>0.97777450099999996</c:v>
                </c:pt>
                <c:pt idx="11330" formatCode="General">
                  <c:v>0.978084862</c:v>
                </c:pt>
                <c:pt idx="11331" formatCode="General">
                  <c:v>0.97839176699999997</c:v>
                </c:pt>
                <c:pt idx="11332" formatCode="General">
                  <c:v>0.97869998199999997</c:v>
                </c:pt>
                <c:pt idx="11333" formatCode="General">
                  <c:v>0.97889459099999998</c:v>
                </c:pt>
                <c:pt idx="11334" formatCode="General">
                  <c:v>0.97922807899999997</c:v>
                </c:pt>
                <c:pt idx="11335" formatCode="General">
                  <c:v>0.979530334</c:v>
                </c:pt>
                <c:pt idx="11336" formatCode="General">
                  <c:v>0.97982424499999998</c:v>
                </c:pt>
                <c:pt idx="11337" formatCode="General">
                  <c:v>0.98008054499999997</c:v>
                </c:pt>
                <c:pt idx="11338" formatCode="General">
                  <c:v>0.98045212000000004</c:v>
                </c:pt>
                <c:pt idx="11339" formatCode="General">
                  <c:v>0.98081833100000004</c:v>
                </c:pt>
                <c:pt idx="11340" formatCode="General">
                  <c:v>0.98122012599999997</c:v>
                </c:pt>
                <c:pt idx="11341" formatCode="General">
                  <c:v>0.98141866899999997</c:v>
                </c:pt>
                <c:pt idx="11342" formatCode="General">
                  <c:v>0.98173749399999999</c:v>
                </c:pt>
                <c:pt idx="11343" formatCode="General">
                  <c:v>0.98204553100000003</c:v>
                </c:pt>
                <c:pt idx="11344" formatCode="General">
                  <c:v>0.98244327300000001</c:v>
                </c:pt>
                <c:pt idx="11345" formatCode="General">
                  <c:v>0.98273420300000003</c:v>
                </c:pt>
                <c:pt idx="11346" formatCode="General">
                  <c:v>0.98296308499999996</c:v>
                </c:pt>
                <c:pt idx="11347" formatCode="General">
                  <c:v>0.98336046899999996</c:v>
                </c:pt>
                <c:pt idx="11348" formatCode="General">
                  <c:v>0.98366856599999997</c:v>
                </c:pt>
                <c:pt idx="11349" formatCode="General">
                  <c:v>0.98398077500000003</c:v>
                </c:pt>
                <c:pt idx="11350" formatCode="General">
                  <c:v>0.98418450400000002</c:v>
                </c:pt>
                <c:pt idx="11351" formatCode="General">
                  <c:v>0.98439502700000003</c:v>
                </c:pt>
                <c:pt idx="11352" formatCode="General">
                  <c:v>0.98456782099999995</c:v>
                </c:pt>
                <c:pt idx="11353" formatCode="General">
                  <c:v>0.98489046099999999</c:v>
                </c:pt>
                <c:pt idx="11354" formatCode="General">
                  <c:v>0.98519045100000002</c:v>
                </c:pt>
                <c:pt idx="11355" formatCode="General">
                  <c:v>0.98549467300000004</c:v>
                </c:pt>
                <c:pt idx="11356" formatCode="General">
                  <c:v>0.98581403499999998</c:v>
                </c:pt>
                <c:pt idx="11357" formatCode="General">
                  <c:v>0.98611694599999999</c:v>
                </c:pt>
                <c:pt idx="11358" formatCode="General">
                  <c:v>0.98633104599999999</c:v>
                </c:pt>
                <c:pt idx="11359" formatCode="General">
                  <c:v>0.986645997</c:v>
                </c:pt>
                <c:pt idx="11360" formatCode="General">
                  <c:v>0.98683977099999998</c:v>
                </c:pt>
                <c:pt idx="11361" formatCode="General">
                  <c:v>0.98713397999999997</c:v>
                </c:pt>
                <c:pt idx="11362" formatCode="General">
                  <c:v>0.98743552000000001</c:v>
                </c:pt>
                <c:pt idx="11363" formatCode="General">
                  <c:v>0.98773074199999999</c:v>
                </c:pt>
                <c:pt idx="11364" formatCode="General">
                  <c:v>0.98804730200000002</c:v>
                </c:pt>
                <c:pt idx="11365" formatCode="General">
                  <c:v>0.98832792000000003</c:v>
                </c:pt>
                <c:pt idx="11366" formatCode="General">
                  <c:v>0.98848301199999999</c:v>
                </c:pt>
                <c:pt idx="11367" formatCode="General">
                  <c:v>0.988800228</c:v>
                </c:pt>
                <c:pt idx="11368" formatCode="General">
                  <c:v>0.98900318099999995</c:v>
                </c:pt>
                <c:pt idx="11369" formatCode="General">
                  <c:v>0.98931676099999999</c:v>
                </c:pt>
                <c:pt idx="11370" formatCode="General">
                  <c:v>0.98967164799999996</c:v>
                </c:pt>
                <c:pt idx="11371" formatCode="General">
                  <c:v>0.99003285200000002</c:v>
                </c:pt>
                <c:pt idx="11372" formatCode="General">
                  <c:v>0.99021595699999998</c:v>
                </c:pt>
                <c:pt idx="11373" formatCode="General">
                  <c:v>0.99055445200000003</c:v>
                </c:pt>
                <c:pt idx="11374" formatCode="General">
                  <c:v>0.990894198</c:v>
                </c:pt>
                <c:pt idx="11375" formatCode="General">
                  <c:v>0.99109458900000003</c:v>
                </c:pt>
                <c:pt idx="11376" formatCode="General">
                  <c:v>0.99137043999999996</c:v>
                </c:pt>
                <c:pt idx="11377" formatCode="General">
                  <c:v>0.99154228</c:v>
                </c:pt>
                <c:pt idx="11378" formatCode="General">
                  <c:v>0.99167621100000003</c:v>
                </c:pt>
                <c:pt idx="11379" formatCode="General">
                  <c:v>0.99192416699999997</c:v>
                </c:pt>
                <c:pt idx="11380" formatCode="General">
                  <c:v>0.99223631599999995</c:v>
                </c:pt>
                <c:pt idx="11381" formatCode="General">
                  <c:v>0.99239778499999998</c:v>
                </c:pt>
                <c:pt idx="11382" formatCode="General">
                  <c:v>0.99270373599999995</c:v>
                </c:pt>
                <c:pt idx="11383" formatCode="General">
                  <c:v>0.99306476099999996</c:v>
                </c:pt>
                <c:pt idx="11384" formatCode="General">
                  <c:v>0.99338311000000001</c:v>
                </c:pt>
                <c:pt idx="11385" formatCode="General">
                  <c:v>0.99370056399999995</c:v>
                </c:pt>
                <c:pt idx="11386" formatCode="General">
                  <c:v>0.99388945100000003</c:v>
                </c:pt>
                <c:pt idx="11387" formatCode="General">
                  <c:v>0.99404698599999997</c:v>
                </c:pt>
                <c:pt idx="11388" formatCode="General">
                  <c:v>0.99422156799999994</c:v>
                </c:pt>
                <c:pt idx="11389" formatCode="General">
                  <c:v>0.99454212200000003</c:v>
                </c:pt>
                <c:pt idx="11390" formatCode="General">
                  <c:v>0.99488109400000002</c:v>
                </c:pt>
                <c:pt idx="11391" formatCode="General">
                  <c:v>0.995131671</c:v>
                </c:pt>
                <c:pt idx="11392" formatCode="General">
                  <c:v>0.99542772800000001</c:v>
                </c:pt>
                <c:pt idx="11393" formatCode="General">
                  <c:v>0.99561089300000005</c:v>
                </c:pt>
                <c:pt idx="11394" formatCode="General">
                  <c:v>0.99591541299999997</c:v>
                </c:pt>
                <c:pt idx="11395" formatCode="General">
                  <c:v>0.99611031999999999</c:v>
                </c:pt>
                <c:pt idx="11396" formatCode="General">
                  <c:v>0.99617886499999997</c:v>
                </c:pt>
                <c:pt idx="11397" formatCode="General">
                  <c:v>0.99630606200000005</c:v>
                </c:pt>
                <c:pt idx="11398" formatCode="General">
                  <c:v>0.99665868300000005</c:v>
                </c:pt>
                <c:pt idx="11399" formatCode="General">
                  <c:v>0.996933281</c:v>
                </c:pt>
                <c:pt idx="11400" formatCode="General">
                  <c:v>0.99711084400000005</c:v>
                </c:pt>
                <c:pt idx="11401" formatCode="General">
                  <c:v>0.99733090400000002</c:v>
                </c:pt>
                <c:pt idx="11402" formatCode="General">
                  <c:v>0.99771106200000004</c:v>
                </c:pt>
                <c:pt idx="11403" formatCode="General">
                  <c:v>0.99794715599999995</c:v>
                </c:pt>
                <c:pt idx="11404" formatCode="General">
                  <c:v>0.99816221000000005</c:v>
                </c:pt>
                <c:pt idx="11405" formatCode="General">
                  <c:v>0.99837422399999998</c:v>
                </c:pt>
                <c:pt idx="11406" formatCode="General">
                  <c:v>0.99867999600000001</c:v>
                </c:pt>
                <c:pt idx="11407" formatCode="General">
                  <c:v>0.99899333700000004</c:v>
                </c:pt>
                <c:pt idx="11408" formatCode="General">
                  <c:v>0.99935364699999996</c:v>
                </c:pt>
                <c:pt idx="11409" formatCode="General">
                  <c:v>0.99947607500000002</c:v>
                </c:pt>
                <c:pt idx="11410" formatCode="General">
                  <c:v>0.99960154300000004</c:v>
                </c:pt>
                <c:pt idx="11411" formatCode="General">
                  <c:v>0.999882877</c:v>
                </c:pt>
                <c:pt idx="11412" formatCode="General">
                  <c:v>1.0002026559999999</c:v>
                </c:pt>
                <c:pt idx="11413" formatCode="General">
                  <c:v>1.0005270239999999</c:v>
                </c:pt>
                <c:pt idx="11414" formatCode="General">
                  <c:v>1.0007928610000001</c:v>
                </c:pt>
                <c:pt idx="11415" formatCode="General">
                  <c:v>1.001049042</c:v>
                </c:pt>
                <c:pt idx="11416" formatCode="General">
                  <c:v>1.001354098</c:v>
                </c:pt>
                <c:pt idx="11417" formatCode="General">
                  <c:v>1.0016909839999999</c:v>
                </c:pt>
                <c:pt idx="11418" formatCode="General">
                  <c:v>1.00201261</c:v>
                </c:pt>
                <c:pt idx="11419" formatCode="General">
                  <c:v>1.0023223160000001</c:v>
                </c:pt>
                <c:pt idx="11420" formatCode="General">
                  <c:v>1.0026333329999999</c:v>
                </c:pt>
                <c:pt idx="11421" formatCode="General">
                  <c:v>1.002848983</c:v>
                </c:pt>
                <c:pt idx="11422" formatCode="General">
                  <c:v>1.003098965</c:v>
                </c:pt>
                <c:pt idx="11423" formatCode="General">
                  <c:v>1.0033966299999999</c:v>
                </c:pt>
                <c:pt idx="11424" formatCode="General">
                  <c:v>1.0037132499999999</c:v>
                </c:pt>
                <c:pt idx="11425" formatCode="General">
                  <c:v>1.0040193799999999</c:v>
                </c:pt>
                <c:pt idx="11426" formatCode="General">
                  <c:v>1.004351854</c:v>
                </c:pt>
                <c:pt idx="11427" formatCode="General">
                  <c:v>1.004690409</c:v>
                </c:pt>
                <c:pt idx="11428" formatCode="General">
                  <c:v>1.0050497060000001</c:v>
                </c:pt>
                <c:pt idx="11429" formatCode="General">
                  <c:v>1.0054023270000001</c:v>
                </c:pt>
                <c:pt idx="11430" formatCode="General">
                  <c:v>1.0057750940000001</c:v>
                </c:pt>
                <c:pt idx="11431" formatCode="General">
                  <c:v>1.006053686</c:v>
                </c:pt>
                <c:pt idx="11432" formatCode="General">
                  <c:v>1.006276011</c:v>
                </c:pt>
                <c:pt idx="11433" formatCode="General">
                  <c:v>1.006471753</c:v>
                </c:pt>
                <c:pt idx="11434" formatCode="General">
                  <c:v>1.006697774</c:v>
                </c:pt>
                <c:pt idx="11435" formatCode="General">
                  <c:v>1.006811857</c:v>
                </c:pt>
                <c:pt idx="11436" formatCode="General">
                  <c:v>1.0069533589999999</c:v>
                </c:pt>
                <c:pt idx="11437" formatCode="General">
                  <c:v>1.007107615</c:v>
                </c:pt>
                <c:pt idx="11438" formatCode="General">
                  <c:v>1.0073999170000001</c:v>
                </c:pt>
                <c:pt idx="11439" formatCode="General">
                  <c:v>1.0077614779999999</c:v>
                </c:pt>
                <c:pt idx="11440" formatCode="General">
                  <c:v>1.0081129069999999</c:v>
                </c:pt>
                <c:pt idx="11441" formatCode="General">
                  <c:v>1.008304477</c:v>
                </c:pt>
                <c:pt idx="11442" formatCode="General">
                  <c:v>1.0086274150000001</c:v>
                </c:pt>
                <c:pt idx="11443" formatCode="General">
                  <c:v>1.0089613200000001</c:v>
                </c:pt>
                <c:pt idx="11444" formatCode="General">
                  <c:v>1.0093057160000001</c:v>
                </c:pt>
                <c:pt idx="11445" formatCode="General">
                  <c:v>1.0096615550000001</c:v>
                </c:pt>
                <c:pt idx="11446" formatCode="General">
                  <c:v>1.009984016</c:v>
                </c:pt>
                <c:pt idx="11447" formatCode="General">
                  <c:v>1.0101727250000001</c:v>
                </c:pt>
                <c:pt idx="11448" formatCode="General">
                  <c:v>1.0104246139999999</c:v>
                </c:pt>
                <c:pt idx="11449" formatCode="General">
                  <c:v>1.010731101</c:v>
                </c:pt>
                <c:pt idx="11450" formatCode="General">
                  <c:v>1.011040688</c:v>
                </c:pt>
                <c:pt idx="11451" formatCode="General">
                  <c:v>1.0113500360000001</c:v>
                </c:pt>
                <c:pt idx="11452" formatCode="General">
                  <c:v>1.011487961</c:v>
                </c:pt>
                <c:pt idx="11453" formatCode="General">
                  <c:v>1.0118098259999999</c:v>
                </c:pt>
                <c:pt idx="11454" formatCode="General">
                  <c:v>1.012132883</c:v>
                </c:pt>
                <c:pt idx="11455" formatCode="General">
                  <c:v>1.0124448539999999</c:v>
                </c:pt>
                <c:pt idx="11456" formatCode="General">
                  <c:v>1.0127835270000001</c:v>
                </c:pt>
                <c:pt idx="11457" formatCode="General">
                  <c:v>1.0130356549999999</c:v>
                </c:pt>
                <c:pt idx="11458" formatCode="General">
                  <c:v>1.013253331</c:v>
                </c:pt>
                <c:pt idx="11459" formatCode="General">
                  <c:v>1.013610363</c:v>
                </c:pt>
                <c:pt idx="11460" formatCode="General">
                  <c:v>1.0139558319999999</c:v>
                </c:pt>
                <c:pt idx="11461" formatCode="General">
                  <c:v>1.0141847129999999</c:v>
                </c:pt>
                <c:pt idx="11462" formatCode="General">
                  <c:v>1.0144571069999999</c:v>
                </c:pt>
                <c:pt idx="11463" formatCode="General">
                  <c:v>1.0147411820000001</c:v>
                </c:pt>
                <c:pt idx="11464" formatCode="General">
                  <c:v>1.015099883</c:v>
                </c:pt>
                <c:pt idx="11465" formatCode="General">
                  <c:v>1.015447378</c:v>
                </c:pt>
                <c:pt idx="11466" formatCode="General">
                  <c:v>1.0157938</c:v>
                </c:pt>
                <c:pt idx="11467" formatCode="General">
                  <c:v>1.0159374480000001</c:v>
                </c:pt>
                <c:pt idx="11468" formatCode="General">
                  <c:v>1.016105652</c:v>
                </c:pt>
                <c:pt idx="11469" formatCode="General">
                  <c:v>1.0162360669999999</c:v>
                </c:pt>
                <c:pt idx="11470" formatCode="General">
                  <c:v>1.016425967</c:v>
                </c:pt>
                <c:pt idx="11471" formatCode="General">
                  <c:v>1.016730428</c:v>
                </c:pt>
                <c:pt idx="11472" formatCode="General">
                  <c:v>1.0170568230000001</c:v>
                </c:pt>
                <c:pt idx="11473" formatCode="General">
                  <c:v>1.017280698</c:v>
                </c:pt>
                <c:pt idx="11474" formatCode="General">
                  <c:v>1.0176856519999999</c:v>
                </c:pt>
                <c:pt idx="11475" formatCode="General">
                  <c:v>1.0180523400000001</c:v>
                </c:pt>
                <c:pt idx="11476" formatCode="General">
                  <c:v>1.0184205770000001</c:v>
                </c:pt>
                <c:pt idx="11477" formatCode="General">
                  <c:v>1.0187230110000001</c:v>
                </c:pt>
                <c:pt idx="11478" formatCode="General">
                  <c:v>1.019004107</c:v>
                </c:pt>
                <c:pt idx="11479" formatCode="General">
                  <c:v>1.019164443</c:v>
                </c:pt>
                <c:pt idx="11480" formatCode="General">
                  <c:v>1.019527316</c:v>
                </c:pt>
                <c:pt idx="11481" formatCode="General">
                  <c:v>1.019880533</c:v>
                </c:pt>
                <c:pt idx="11482" formatCode="General">
                  <c:v>1.0202244519999999</c:v>
                </c:pt>
                <c:pt idx="11483" formatCode="General">
                  <c:v>1.020463347</c:v>
                </c:pt>
                <c:pt idx="11484" formatCode="General">
                  <c:v>1.020776629</c:v>
                </c:pt>
                <c:pt idx="11485" formatCode="General">
                  <c:v>1.021074772</c:v>
                </c:pt>
                <c:pt idx="11486" formatCode="General">
                  <c:v>1.0212993619999999</c:v>
                </c:pt>
                <c:pt idx="11487" formatCode="General">
                  <c:v>1.0214834209999999</c:v>
                </c:pt>
                <c:pt idx="11488" formatCode="General">
                  <c:v>1.0216345790000001</c:v>
                </c:pt>
                <c:pt idx="11489" formatCode="General">
                  <c:v>1.0218887329999999</c:v>
                </c:pt>
                <c:pt idx="11490" formatCode="General">
                  <c:v>1.0222654339999999</c:v>
                </c:pt>
                <c:pt idx="11491" formatCode="General">
                  <c:v>1.022535443</c:v>
                </c:pt>
                <c:pt idx="11492" formatCode="General">
                  <c:v>1.022886634</c:v>
                </c:pt>
                <c:pt idx="11493" formatCode="General">
                  <c:v>1.0232408049999999</c:v>
                </c:pt>
                <c:pt idx="11494" formatCode="General">
                  <c:v>1.0234382150000001</c:v>
                </c:pt>
                <c:pt idx="11495" formatCode="General">
                  <c:v>1.023583651</c:v>
                </c:pt>
                <c:pt idx="11496" formatCode="General">
                  <c:v>1.0236923689999999</c:v>
                </c:pt>
                <c:pt idx="11497" formatCode="General">
                  <c:v>1.0238075259999999</c:v>
                </c:pt>
                <c:pt idx="11498" formatCode="General">
                  <c:v>1.023964882</c:v>
                </c:pt>
                <c:pt idx="11499" formatCode="General">
                  <c:v>1.024141312</c:v>
                </c:pt>
                <c:pt idx="11500" formatCode="General">
                  <c:v>1.0243289470000001</c:v>
                </c:pt>
                <c:pt idx="11501" formatCode="General">
                  <c:v>1.024523139</c:v>
                </c:pt>
                <c:pt idx="11502" formatCode="General">
                  <c:v>1.024774909</c:v>
                </c:pt>
                <c:pt idx="11503" formatCode="General">
                  <c:v>1.0250942709999999</c:v>
                </c:pt>
                <c:pt idx="11504" formatCode="General">
                  <c:v>1.0253419880000001</c:v>
                </c:pt>
                <c:pt idx="11505" formatCode="General">
                  <c:v>1.025677443</c:v>
                </c:pt>
                <c:pt idx="11506" formatCode="General">
                  <c:v>1.0258255000000001</c:v>
                </c:pt>
                <c:pt idx="11507" formatCode="General">
                  <c:v>1.026154518</c:v>
                </c:pt>
                <c:pt idx="11508" formatCode="General">
                  <c:v>1.0264809130000001</c:v>
                </c:pt>
                <c:pt idx="11509" formatCode="General">
                  <c:v>1.0268235210000001</c:v>
                </c:pt>
                <c:pt idx="11510" formatCode="General">
                  <c:v>1.027070165</c:v>
                </c:pt>
                <c:pt idx="11511" formatCode="General">
                  <c:v>1.027369499</c:v>
                </c:pt>
                <c:pt idx="11512" formatCode="General">
                  <c:v>1.02768898</c:v>
                </c:pt>
                <c:pt idx="11513" formatCode="General">
                  <c:v>1.02798593</c:v>
                </c:pt>
                <c:pt idx="11514" formatCode="General">
                  <c:v>1.028213263</c:v>
                </c:pt>
                <c:pt idx="11515" formatCode="General">
                  <c:v>1.028327107</c:v>
                </c:pt>
                <c:pt idx="11516" formatCode="General">
                  <c:v>1.02843833</c:v>
                </c:pt>
                <c:pt idx="11517" formatCode="General">
                  <c:v>1.028508186</c:v>
                </c:pt>
                <c:pt idx="11518" formatCode="General">
                  <c:v>1.028643966</c:v>
                </c:pt>
                <c:pt idx="11519" formatCode="General">
                  <c:v>1.0289373399999999</c:v>
                </c:pt>
                <c:pt idx="11520" formatCode="General">
                  <c:v>1.0291382069999999</c:v>
                </c:pt>
                <c:pt idx="11521" formatCode="General">
                  <c:v>1.0293953419999999</c:v>
                </c:pt>
                <c:pt idx="11522" formatCode="General">
                  <c:v>1.029721498</c:v>
                </c:pt>
                <c:pt idx="11523" formatCode="General">
                  <c:v>1.029996157</c:v>
                </c:pt>
                <c:pt idx="11524" formatCode="General">
                  <c:v>1.030242205</c:v>
                </c:pt>
                <c:pt idx="11525" formatCode="General">
                  <c:v>1.0305540559999999</c:v>
                </c:pt>
                <c:pt idx="11526" formatCode="General">
                  <c:v>1.030822396</c:v>
                </c:pt>
                <c:pt idx="11527" formatCode="General">
                  <c:v>1.0311895609999999</c:v>
                </c:pt>
                <c:pt idx="11528" formatCode="General">
                  <c:v>1.0315426590000001</c:v>
                </c:pt>
                <c:pt idx="11529" formatCode="General">
                  <c:v>1.031878114</c:v>
                </c:pt>
                <c:pt idx="11530" formatCode="General">
                  <c:v>1.0322250129999999</c:v>
                </c:pt>
                <c:pt idx="11531" formatCode="General">
                  <c:v>1.032563329</c:v>
                </c:pt>
                <c:pt idx="11532" formatCode="General">
                  <c:v>1.0328775640000001</c:v>
                </c:pt>
                <c:pt idx="11533" formatCode="General">
                  <c:v>1.033017039</c:v>
                </c:pt>
                <c:pt idx="11534" formatCode="General">
                  <c:v>1.0333700180000001</c:v>
                </c:pt>
                <c:pt idx="11535" formatCode="General">
                  <c:v>1.0335674290000001</c:v>
                </c:pt>
                <c:pt idx="11536" formatCode="General">
                  <c:v>1.0337271690000001</c:v>
                </c:pt>
                <c:pt idx="11537" formatCode="General">
                  <c:v>1.034007549</c:v>
                </c:pt>
                <c:pt idx="11538" formatCode="General">
                  <c:v>1.034301758</c:v>
                </c:pt>
                <c:pt idx="11539" formatCode="General">
                  <c:v>1.034615397</c:v>
                </c:pt>
                <c:pt idx="11540" formatCode="General">
                  <c:v>1.034907222</c:v>
                </c:pt>
                <c:pt idx="11541" formatCode="General">
                  <c:v>1.0351215600000001</c:v>
                </c:pt>
                <c:pt idx="11542" formatCode="General">
                  <c:v>1.0353442429999999</c:v>
                </c:pt>
                <c:pt idx="11543" formatCode="General">
                  <c:v>1.0355013609999999</c:v>
                </c:pt>
                <c:pt idx="11544" formatCode="General">
                  <c:v>1.035683393</c:v>
                </c:pt>
                <c:pt idx="11545" formatCode="General">
                  <c:v>1.0359377860000001</c:v>
                </c:pt>
                <c:pt idx="11546" formatCode="General">
                  <c:v>1.036295652</c:v>
                </c:pt>
                <c:pt idx="11547" formatCode="General">
                  <c:v>1.0366606709999999</c:v>
                </c:pt>
                <c:pt idx="11548" formatCode="General">
                  <c:v>1.0369470119999999</c:v>
                </c:pt>
                <c:pt idx="11549" formatCode="General">
                  <c:v>1.0371239189999999</c:v>
                </c:pt>
                <c:pt idx="11550" formatCode="General">
                  <c:v>1.0372163059999999</c:v>
                </c:pt>
                <c:pt idx="11551" formatCode="General">
                  <c:v>1.037304521</c:v>
                </c:pt>
                <c:pt idx="11552" formatCode="General">
                  <c:v>1.037398338</c:v>
                </c:pt>
                <c:pt idx="11553" formatCode="General">
                  <c:v>1.0375264879999999</c:v>
                </c:pt>
                <c:pt idx="11554" formatCode="General">
                  <c:v>1.0376867059999999</c:v>
                </c:pt>
                <c:pt idx="11555" formatCode="General">
                  <c:v>1.0378797049999999</c:v>
                </c:pt>
                <c:pt idx="11556" formatCode="General">
                  <c:v>1.0381323099999999</c:v>
                </c:pt>
                <c:pt idx="11557" formatCode="General">
                  <c:v>1.038483024</c:v>
                </c:pt>
                <c:pt idx="11558" formatCode="General">
                  <c:v>1.038733602</c:v>
                </c:pt>
                <c:pt idx="11559" formatCode="General">
                  <c:v>1.039024234</c:v>
                </c:pt>
                <c:pt idx="11560" formatCode="General">
                  <c:v>1.039320588</c:v>
                </c:pt>
                <c:pt idx="11561" formatCode="General">
                  <c:v>1.039666295</c:v>
                </c:pt>
                <c:pt idx="11562" formatCode="General">
                  <c:v>1.039986372</c:v>
                </c:pt>
                <c:pt idx="11563" formatCode="General">
                  <c:v>1.0403329130000001</c:v>
                </c:pt>
                <c:pt idx="11564" formatCode="General">
                  <c:v>1.040548563</c:v>
                </c:pt>
                <c:pt idx="11565" formatCode="General">
                  <c:v>1.0408195259999999</c:v>
                </c:pt>
                <c:pt idx="11566" formatCode="General">
                  <c:v>1.0410690309999999</c:v>
                </c:pt>
                <c:pt idx="11567" formatCode="General">
                  <c:v>1.041436434</c:v>
                </c:pt>
                <c:pt idx="11568" formatCode="General">
                  <c:v>1.0417895319999999</c:v>
                </c:pt>
                <c:pt idx="11569" formatCode="General">
                  <c:v>1.041962981</c:v>
                </c:pt>
                <c:pt idx="11570" formatCode="General">
                  <c:v>1.0421634909999999</c:v>
                </c:pt>
                <c:pt idx="11571" formatCode="General">
                  <c:v>1.042393565</c:v>
                </c:pt>
                <c:pt idx="11572" formatCode="General">
                  <c:v>1.0427238940000001</c:v>
                </c:pt>
                <c:pt idx="11573" formatCode="General">
                  <c:v>1.043009877</c:v>
                </c:pt>
                <c:pt idx="11574" formatCode="General">
                  <c:v>1.0431988240000001</c:v>
                </c:pt>
                <c:pt idx="11575" formatCode="General">
                  <c:v>1.0434834959999999</c:v>
                </c:pt>
                <c:pt idx="11576" formatCode="General">
                  <c:v>1.043704867</c:v>
                </c:pt>
                <c:pt idx="11577" formatCode="General">
                  <c:v>1.043943405</c:v>
                </c:pt>
                <c:pt idx="11578" formatCode="General">
                  <c:v>1.0441092249999999</c:v>
                </c:pt>
                <c:pt idx="11579" formatCode="General">
                  <c:v>1.044224381</c:v>
                </c:pt>
                <c:pt idx="11580" formatCode="General">
                  <c:v>1.0444394349999999</c:v>
                </c:pt>
                <c:pt idx="11581" formatCode="General">
                  <c:v>1.0447549819999999</c:v>
                </c:pt>
                <c:pt idx="11582" formatCode="General">
                  <c:v>1.0450774430000001</c:v>
                </c:pt>
                <c:pt idx="11583" formatCode="General">
                  <c:v>1.0454349519999999</c:v>
                </c:pt>
                <c:pt idx="11584" formatCode="General">
                  <c:v>1.045766711</c:v>
                </c:pt>
                <c:pt idx="11585" formatCode="General">
                  <c:v>1.0459613800000001</c:v>
                </c:pt>
                <c:pt idx="11586" formatCode="General">
                  <c:v>1.0462507009999999</c:v>
                </c:pt>
                <c:pt idx="11587" formatCode="General">
                  <c:v>1.0465168949999999</c:v>
                </c:pt>
                <c:pt idx="11588" formatCode="General">
                  <c:v>1.0468882319999999</c:v>
                </c:pt>
                <c:pt idx="11589" formatCode="General">
                  <c:v>1.0472948550000001</c:v>
                </c:pt>
                <c:pt idx="11590" formatCode="General">
                  <c:v>1.0476667879999999</c:v>
                </c:pt>
                <c:pt idx="11591" formatCode="General">
                  <c:v>1.047785521</c:v>
                </c:pt>
                <c:pt idx="11592" formatCode="General">
                  <c:v>1.047990322</c:v>
                </c:pt>
                <c:pt idx="11593" formatCode="General">
                  <c:v>1.0483663080000001</c:v>
                </c:pt>
                <c:pt idx="11594" formatCode="General">
                  <c:v>1.0487368109999999</c:v>
                </c:pt>
                <c:pt idx="11595" formatCode="General">
                  <c:v>1.049083352</c:v>
                </c:pt>
                <c:pt idx="11596" formatCode="General">
                  <c:v>1.049196362</c:v>
                </c:pt>
                <c:pt idx="11597" formatCode="General">
                  <c:v>1.0495343210000001</c:v>
                </c:pt>
                <c:pt idx="11598" formatCode="General">
                  <c:v>1.0496913189999999</c:v>
                </c:pt>
                <c:pt idx="11599" formatCode="General">
                  <c:v>1.0498158929999999</c:v>
                </c:pt>
                <c:pt idx="11600" formatCode="General">
                  <c:v>1.049892783</c:v>
                </c:pt>
                <c:pt idx="11601" formatCode="General">
                  <c:v>1.0501586199999999</c:v>
                </c:pt>
                <c:pt idx="11602" formatCode="General">
                  <c:v>1.0504775049999999</c:v>
                </c:pt>
                <c:pt idx="11603" formatCode="General">
                  <c:v>1.050754905</c:v>
                </c:pt>
                <c:pt idx="11604" formatCode="General">
                  <c:v>1.0510938169999999</c:v>
                </c:pt>
                <c:pt idx="11605" formatCode="General">
                  <c:v>1.0513643029999999</c:v>
                </c:pt>
                <c:pt idx="11606" formatCode="General">
                  <c:v>1.0517117979999999</c:v>
                </c:pt>
                <c:pt idx="11607" formatCode="General">
                  <c:v>1.051892161</c:v>
                </c:pt>
                <c:pt idx="11608" formatCode="General">
                  <c:v>1.0522112850000001</c:v>
                </c:pt>
                <c:pt idx="11609" formatCode="General">
                  <c:v>1.052495003</c:v>
                </c:pt>
                <c:pt idx="11610" formatCode="General">
                  <c:v>1.052813888</c:v>
                </c:pt>
                <c:pt idx="11611" formatCode="General">
                  <c:v>1.0529909129999999</c:v>
                </c:pt>
                <c:pt idx="11612" formatCode="General">
                  <c:v>1.0532618760000001</c:v>
                </c:pt>
                <c:pt idx="11613" formatCode="General">
                  <c:v>1.0535351040000001</c:v>
                </c:pt>
                <c:pt idx="11614" formatCode="General">
                  <c:v>1.053767085</c:v>
                </c:pt>
                <c:pt idx="11615" formatCode="General">
                  <c:v>1.0538538690000001</c:v>
                </c:pt>
                <c:pt idx="11616" formatCode="General">
                  <c:v>1.0539580580000001</c:v>
                </c:pt>
                <c:pt idx="11617" formatCode="General">
                  <c:v>1.0541046860000001</c:v>
                </c:pt>
                <c:pt idx="11618" formatCode="General">
                  <c:v>1.0544625519999999</c:v>
                </c:pt>
                <c:pt idx="11619" formatCode="General">
                  <c:v>1.0548229220000001</c:v>
                </c:pt>
                <c:pt idx="11620" formatCode="General">
                  <c:v>1.055020928</c:v>
                </c:pt>
                <c:pt idx="11621" formatCode="General">
                  <c:v>1.0552271600000001</c:v>
                </c:pt>
                <c:pt idx="11622" formatCode="General">
                  <c:v>1.055389524</c:v>
                </c:pt>
                <c:pt idx="11623" formatCode="General">
                  <c:v>1.0557729010000001</c:v>
                </c:pt>
                <c:pt idx="11624" formatCode="General">
                  <c:v>1.0561254019999999</c:v>
                </c:pt>
                <c:pt idx="11625" formatCode="General">
                  <c:v>1.0564589499999999</c:v>
                </c:pt>
                <c:pt idx="11626" formatCode="General">
                  <c:v>1.056651711</c:v>
                </c:pt>
                <c:pt idx="11627" formatCode="General">
                  <c:v>1.05695045</c:v>
                </c:pt>
                <c:pt idx="11628" formatCode="General">
                  <c:v>1.0573129649999999</c:v>
                </c:pt>
                <c:pt idx="11629" formatCode="General">
                  <c:v>1.057631969</c:v>
                </c:pt>
                <c:pt idx="11630" formatCode="General">
                  <c:v>1.0577702520000001</c:v>
                </c:pt>
                <c:pt idx="11631" formatCode="General">
                  <c:v>1.057889938</c:v>
                </c:pt>
                <c:pt idx="11632" formatCode="General">
                  <c:v>1.058110833</c:v>
                </c:pt>
                <c:pt idx="11633" formatCode="General">
                  <c:v>1.058320165</c:v>
                </c:pt>
                <c:pt idx="11634" formatCode="General">
                  <c:v>1.058577538</c:v>
                </c:pt>
                <c:pt idx="11635" formatCode="General">
                  <c:v>1.058739662</c:v>
                </c:pt>
                <c:pt idx="11636" formatCode="General">
                  <c:v>1.058883786</c:v>
                </c:pt>
                <c:pt idx="11637" formatCode="General">
                  <c:v>1.0592501160000001</c:v>
                </c:pt>
                <c:pt idx="11638" formatCode="General">
                  <c:v>1.0594733949999999</c:v>
                </c:pt>
                <c:pt idx="11639" formatCode="General">
                  <c:v>1.0598363879999999</c:v>
                </c:pt>
                <c:pt idx="11640" formatCode="General">
                  <c:v>1.06006968</c:v>
                </c:pt>
                <c:pt idx="11641" formatCode="General">
                  <c:v>1.0602062940000001</c:v>
                </c:pt>
                <c:pt idx="11642" formatCode="General">
                  <c:v>1.060364962</c:v>
                </c:pt>
                <c:pt idx="11643" formatCode="General">
                  <c:v>1.060619354</c:v>
                </c:pt>
                <c:pt idx="11644" formatCode="General">
                  <c:v>1.060807109</c:v>
                </c:pt>
                <c:pt idx="11645" formatCode="General">
                  <c:v>1.061174989</c:v>
                </c:pt>
                <c:pt idx="11646" formatCode="General">
                  <c:v>1.0613971950000001</c:v>
                </c:pt>
                <c:pt idx="11647" formatCode="General">
                  <c:v>1.061582923</c:v>
                </c:pt>
                <c:pt idx="11648" formatCode="General">
                  <c:v>1.061861634</c:v>
                </c:pt>
                <c:pt idx="11649" formatCode="General">
                  <c:v>1.06218195</c:v>
                </c:pt>
                <c:pt idx="11650" formatCode="General">
                  <c:v>1.0625089409999999</c:v>
                </c:pt>
                <c:pt idx="11651" formatCode="General">
                  <c:v>1.062796831</c:v>
                </c:pt>
                <c:pt idx="11652" formatCode="General">
                  <c:v>1.0629802939999999</c:v>
                </c:pt>
                <c:pt idx="11653" formatCode="General">
                  <c:v>1.0632969139999999</c:v>
                </c:pt>
                <c:pt idx="11654" formatCode="General">
                  <c:v>1.063624978</c:v>
                </c:pt>
                <c:pt idx="11655" formatCode="General">
                  <c:v>1.063907146</c:v>
                </c:pt>
                <c:pt idx="11656" formatCode="General">
                  <c:v>1.0641638040000001</c:v>
                </c:pt>
                <c:pt idx="11657" formatCode="General">
                  <c:v>1.0643632409999999</c:v>
                </c:pt>
                <c:pt idx="11658" formatCode="General">
                  <c:v>1.064688802</c:v>
                </c:pt>
                <c:pt idx="11659" formatCode="General">
                  <c:v>1.064916492</c:v>
                </c:pt>
                <c:pt idx="11660" formatCode="General">
                  <c:v>1.0650802850000001</c:v>
                </c:pt>
                <c:pt idx="11661" formatCode="General">
                  <c:v>1.065396547</c:v>
                </c:pt>
                <c:pt idx="11662" formatCode="General">
                  <c:v>1.065721393</c:v>
                </c:pt>
                <c:pt idx="11663" formatCode="General">
                  <c:v>1.066030622</c:v>
                </c:pt>
                <c:pt idx="11664" formatCode="General">
                  <c:v>1.0663095709999999</c:v>
                </c:pt>
                <c:pt idx="11665" formatCode="General">
                  <c:v>1.066620946</c:v>
                </c:pt>
                <c:pt idx="11666" formatCode="General">
                  <c:v>1.0669417379999999</c:v>
                </c:pt>
                <c:pt idx="11667" formatCode="General">
                  <c:v>1.067130804</c:v>
                </c:pt>
                <c:pt idx="11668" formatCode="General">
                  <c:v>1.0673770899999999</c:v>
                </c:pt>
                <c:pt idx="11669" formatCode="General">
                  <c:v>1.0675450559999999</c:v>
                </c:pt>
                <c:pt idx="11670" formatCode="General">
                  <c:v>1.0678120849999999</c:v>
                </c:pt>
                <c:pt idx="11671" formatCode="General">
                  <c:v>1.06799233</c:v>
                </c:pt>
                <c:pt idx="11672" formatCode="General">
                  <c:v>1.068192005</c:v>
                </c:pt>
                <c:pt idx="11673" formatCode="General">
                  <c:v>1.0684506890000001</c:v>
                </c:pt>
                <c:pt idx="11674" formatCode="General">
                  <c:v>1.0687650440000001</c:v>
                </c:pt>
                <c:pt idx="11675" formatCode="General">
                  <c:v>1.0691411500000001</c:v>
                </c:pt>
                <c:pt idx="11676" formatCode="General">
                  <c:v>1.069522023</c:v>
                </c:pt>
                <c:pt idx="11677" formatCode="General">
                  <c:v>1.0698657039999999</c:v>
                </c:pt>
                <c:pt idx="11678" formatCode="General">
                  <c:v>1.070177197</c:v>
                </c:pt>
                <c:pt idx="11679" formatCode="General">
                  <c:v>1.0705854889999999</c:v>
                </c:pt>
                <c:pt idx="11680" formatCode="General">
                  <c:v>1.070969343</c:v>
                </c:pt>
                <c:pt idx="11681" formatCode="General">
                  <c:v>1.0713831190000001</c:v>
                </c:pt>
                <c:pt idx="11682" formatCode="General">
                  <c:v>1.0717774630000001</c:v>
                </c:pt>
                <c:pt idx="11683" formatCode="General">
                  <c:v>1.0720195770000001</c:v>
                </c:pt>
                <c:pt idx="11684" formatCode="General">
                  <c:v>1.0723886490000001</c:v>
                </c:pt>
                <c:pt idx="11685" formatCode="General">
                  <c:v>1.07254684</c:v>
                </c:pt>
                <c:pt idx="11686" formatCode="General">
                  <c:v>1.07262218</c:v>
                </c:pt>
                <c:pt idx="11687" formatCode="General">
                  <c:v>1.072784781</c:v>
                </c:pt>
                <c:pt idx="11688" formatCode="General">
                  <c:v>1.0731514689999999</c:v>
                </c:pt>
                <c:pt idx="11689" formatCode="General">
                  <c:v>1.0735476020000001</c:v>
                </c:pt>
                <c:pt idx="11690" formatCode="General">
                  <c:v>1.073835254</c:v>
                </c:pt>
                <c:pt idx="11691" formatCode="General">
                  <c:v>1.074202538</c:v>
                </c:pt>
                <c:pt idx="11692" formatCode="General">
                  <c:v>1.074590921</c:v>
                </c:pt>
                <c:pt idx="11693" formatCode="General">
                  <c:v>1.0749601129999999</c:v>
                </c:pt>
                <c:pt idx="11694" formatCode="General">
                  <c:v>1.075168729</c:v>
                </c:pt>
                <c:pt idx="11695" formatCode="General">
                  <c:v>1.07533145</c:v>
                </c:pt>
                <c:pt idx="11696" formatCode="General">
                  <c:v>1.075688958</c:v>
                </c:pt>
                <c:pt idx="11697" formatCode="General">
                  <c:v>1.075915575</c:v>
                </c:pt>
                <c:pt idx="11698" formatCode="General">
                  <c:v>1.0760922429999999</c:v>
                </c:pt>
                <c:pt idx="11699" formatCode="General">
                  <c:v>1.0762640240000001</c:v>
                </c:pt>
                <c:pt idx="11700" formatCode="General">
                  <c:v>1.0765354629999999</c:v>
                </c:pt>
                <c:pt idx="11701" formatCode="General">
                  <c:v>1.0768973829999999</c:v>
                </c:pt>
                <c:pt idx="11702" formatCode="General">
                  <c:v>1.077026963</c:v>
                </c:pt>
                <c:pt idx="11703" formatCode="General">
                  <c:v>1.0771980290000001</c:v>
                </c:pt>
                <c:pt idx="11704" formatCode="General">
                  <c:v>1.077420115</c:v>
                </c:pt>
                <c:pt idx="11705" formatCode="General">
                  <c:v>1.077710629</c:v>
                </c:pt>
                <c:pt idx="11706" formatCode="General">
                  <c:v>1.0779663319999999</c:v>
                </c:pt>
                <c:pt idx="11707" formatCode="General">
                  <c:v>1.0783197879999999</c:v>
                </c:pt>
                <c:pt idx="11708" formatCode="General">
                  <c:v>1.078432083</c:v>
                </c:pt>
                <c:pt idx="11709" formatCode="General">
                  <c:v>1.0786638260000001</c:v>
                </c:pt>
                <c:pt idx="11710" formatCode="General">
                  <c:v>1.0789734129999999</c:v>
                </c:pt>
                <c:pt idx="11711" formatCode="General">
                  <c:v>1.079194427</c:v>
                </c:pt>
                <c:pt idx="11712" formatCode="General">
                  <c:v>1.0793129210000001</c:v>
                </c:pt>
                <c:pt idx="11713" formatCode="General">
                  <c:v>1.0793935059999999</c:v>
                </c:pt>
                <c:pt idx="11714" formatCode="General">
                  <c:v>1.0794661050000001</c:v>
                </c:pt>
                <c:pt idx="11715" formatCode="General">
                  <c:v>1.0795674319999999</c:v>
                </c:pt>
                <c:pt idx="11716" formatCode="General">
                  <c:v>1.0796769859999999</c:v>
                </c:pt>
                <c:pt idx="11717" formatCode="General">
                  <c:v>1.079766035</c:v>
                </c:pt>
                <c:pt idx="11718" formatCode="General">
                  <c:v>1.0798289780000001</c:v>
                </c:pt>
                <c:pt idx="11719" formatCode="General">
                  <c:v>1.079930544</c:v>
                </c:pt>
                <c:pt idx="11720" formatCode="General">
                  <c:v>1.080029726</c:v>
                </c:pt>
                <c:pt idx="11721" formatCode="General">
                  <c:v>1.0803526640000001</c:v>
                </c:pt>
                <c:pt idx="11722" formatCode="General">
                  <c:v>1.080536604</c:v>
                </c:pt>
                <c:pt idx="11723" formatCode="General">
                  <c:v>1.0808410639999999</c:v>
                </c:pt>
                <c:pt idx="11724" formatCode="General">
                  <c:v>1.0810523030000001</c:v>
                </c:pt>
                <c:pt idx="11725" formatCode="General">
                  <c:v>1.0812793970000001</c:v>
                </c:pt>
                <c:pt idx="11726" formatCode="General">
                  <c:v>1.081429601</c:v>
                </c:pt>
                <c:pt idx="11727" formatCode="General">
                  <c:v>1.0815844539999999</c:v>
                </c:pt>
                <c:pt idx="11728" formatCode="General">
                  <c:v>1.081685781</c:v>
                </c:pt>
                <c:pt idx="11729" formatCode="General">
                  <c:v>1.0818703169999999</c:v>
                </c:pt>
                <c:pt idx="11730" formatCode="General">
                  <c:v>1.0820492509999999</c:v>
                </c:pt>
                <c:pt idx="11731" formatCode="General">
                  <c:v>1.082231283</c:v>
                </c:pt>
                <c:pt idx="11732" formatCode="General">
                  <c:v>1.082584977</c:v>
                </c:pt>
                <c:pt idx="11733" formatCode="General">
                  <c:v>1.0827960969999999</c:v>
                </c:pt>
                <c:pt idx="11734" formatCode="General">
                  <c:v>1.083057046</c:v>
                </c:pt>
                <c:pt idx="11735" formatCode="General">
                  <c:v>1.0833176369999999</c:v>
                </c:pt>
                <c:pt idx="11736" formatCode="General">
                  <c:v>1.083447337</c:v>
                </c:pt>
                <c:pt idx="11737" formatCode="General">
                  <c:v>1.0835667849999999</c:v>
                </c:pt>
                <c:pt idx="11738" formatCode="General">
                  <c:v>1.0836049320000001</c:v>
                </c:pt>
                <c:pt idx="11739" formatCode="General">
                  <c:v>1.083666682</c:v>
                </c:pt>
                <c:pt idx="11740" formatCode="General">
                  <c:v>1.0837182999999999</c:v>
                </c:pt>
                <c:pt idx="11741" formatCode="General">
                  <c:v>1.0838088990000001</c:v>
                </c:pt>
                <c:pt idx="11742" formatCode="General">
                  <c:v>1.0839165449999999</c:v>
                </c:pt>
                <c:pt idx="11743" formatCode="General">
                  <c:v>1.0840009450000001</c:v>
                </c:pt>
                <c:pt idx="11744" formatCode="General">
                  <c:v>1.084138155</c:v>
                </c:pt>
                <c:pt idx="11745" formatCode="General">
                  <c:v>1.0842314959999999</c:v>
                </c:pt>
                <c:pt idx="11746" formatCode="General">
                  <c:v>1.0843261479999999</c:v>
                </c:pt>
                <c:pt idx="11747" formatCode="General">
                  <c:v>1.0844149590000001</c:v>
                </c:pt>
                <c:pt idx="11748" formatCode="General">
                  <c:v>1.0845775600000001</c:v>
                </c:pt>
                <c:pt idx="11749" formatCode="General">
                  <c:v>1.084771395</c:v>
                </c:pt>
                <c:pt idx="11750" formatCode="General">
                  <c:v>1.0849573610000001</c:v>
                </c:pt>
                <c:pt idx="11751" formatCode="General">
                  <c:v>1.0851715799999999</c:v>
                </c:pt>
                <c:pt idx="11752" formatCode="General">
                  <c:v>1.0853190420000001</c:v>
                </c:pt>
                <c:pt idx="11753" formatCode="General">
                  <c:v>1.0854723449999999</c:v>
                </c:pt>
                <c:pt idx="11754" formatCode="General">
                  <c:v>1.085652947</c:v>
                </c:pt>
                <c:pt idx="11755" formatCode="General">
                  <c:v>1.0859798190000001</c:v>
                </c:pt>
                <c:pt idx="11756" formatCode="General">
                  <c:v>1.086218119</c:v>
                </c:pt>
                <c:pt idx="11757" formatCode="General">
                  <c:v>1.086385846</c:v>
                </c:pt>
                <c:pt idx="11758" formatCode="General">
                  <c:v>1.0866210460000001</c:v>
                </c:pt>
                <c:pt idx="11759" formatCode="General">
                  <c:v>1.0867168899999999</c:v>
                </c:pt>
                <c:pt idx="11760" formatCode="General">
                  <c:v>1.086904764</c:v>
                </c:pt>
                <c:pt idx="11761" formatCode="General">
                  <c:v>1.0872070789999999</c:v>
                </c:pt>
                <c:pt idx="11762" formatCode="General">
                  <c:v>1.0873721839999999</c:v>
                </c:pt>
                <c:pt idx="11763" formatCode="General">
                  <c:v>1.087478876</c:v>
                </c:pt>
                <c:pt idx="11764" formatCode="General">
                  <c:v>1.087753057</c:v>
                </c:pt>
                <c:pt idx="11765" formatCode="General">
                  <c:v>1.0880041119999999</c:v>
                </c:pt>
                <c:pt idx="11766" formatCode="General">
                  <c:v>1.0881624219999999</c:v>
                </c:pt>
                <c:pt idx="11767" formatCode="General">
                  <c:v>1.0883207319999999</c:v>
                </c:pt>
                <c:pt idx="11768" formatCode="General">
                  <c:v>1.088459015</c:v>
                </c:pt>
                <c:pt idx="11769" formatCode="General">
                  <c:v>1.0886965989999999</c:v>
                </c:pt>
                <c:pt idx="11770" formatCode="General">
                  <c:v>1.0889617199999999</c:v>
                </c:pt>
                <c:pt idx="11771" formatCode="General">
                  <c:v>1.0890638829999999</c:v>
                </c:pt>
                <c:pt idx="11772" formatCode="General">
                  <c:v>1.0891747469999999</c:v>
                </c:pt>
                <c:pt idx="11773" formatCode="General">
                  <c:v>1.0893611910000001</c:v>
                </c:pt>
                <c:pt idx="11774" formatCode="General">
                  <c:v>1.089588046</c:v>
                </c:pt>
                <c:pt idx="11775" formatCode="General">
                  <c:v>1.0897454019999999</c:v>
                </c:pt>
                <c:pt idx="11776" formatCode="General">
                  <c:v>1.089957595</c:v>
                </c:pt>
                <c:pt idx="11777" formatCode="General">
                  <c:v>1.0901296140000001</c:v>
                </c:pt>
                <c:pt idx="11778" formatCode="General">
                  <c:v>1.090279698</c:v>
                </c:pt>
                <c:pt idx="11779" formatCode="General">
                  <c:v>1.090429187</c:v>
                </c:pt>
                <c:pt idx="11780" formatCode="General">
                  <c:v>1.0905680659999999</c:v>
                </c:pt>
                <c:pt idx="11781" formatCode="General">
                  <c:v>1.0906975270000001</c:v>
                </c:pt>
                <c:pt idx="11782" formatCode="General">
                  <c:v>1.0908286570000001</c:v>
                </c:pt>
                <c:pt idx="11783" formatCode="General">
                  <c:v>1.091000199</c:v>
                </c:pt>
                <c:pt idx="11784" formatCode="General">
                  <c:v>1.091143489</c:v>
                </c:pt>
                <c:pt idx="11785" formatCode="General">
                  <c:v>1.091312289</c:v>
                </c:pt>
                <c:pt idx="11786" formatCode="General">
                  <c:v>1.091513634</c:v>
                </c:pt>
                <c:pt idx="11787" formatCode="General">
                  <c:v>1.0917788740000001</c:v>
                </c:pt>
                <c:pt idx="11788" formatCode="General">
                  <c:v>1.0919312240000001</c:v>
                </c:pt>
                <c:pt idx="11789" formatCode="General">
                  <c:v>1.09207046</c:v>
                </c:pt>
                <c:pt idx="11790" formatCode="General">
                  <c:v>1.0922141080000001</c:v>
                </c:pt>
                <c:pt idx="11791" formatCode="General">
                  <c:v>1.0925232170000001</c:v>
                </c:pt>
                <c:pt idx="11792" formatCode="General">
                  <c:v>1.092724085</c:v>
                </c:pt>
                <c:pt idx="11793" formatCode="General">
                  <c:v>1.092905402</c:v>
                </c:pt>
                <c:pt idx="11794" formatCode="General">
                  <c:v>1.093068361</c:v>
                </c:pt>
                <c:pt idx="11795" formatCode="General">
                  <c:v>1.0932698249999999</c:v>
                </c:pt>
                <c:pt idx="11796" formatCode="General">
                  <c:v>1.093436241</c:v>
                </c:pt>
                <c:pt idx="11797" formatCode="General">
                  <c:v>1.093625665</c:v>
                </c:pt>
                <c:pt idx="11798" formatCode="General">
                  <c:v>1.0938974619999999</c:v>
                </c:pt>
                <c:pt idx="11799" formatCode="General">
                  <c:v>1.094040871</c:v>
                </c:pt>
                <c:pt idx="11800" formatCode="General">
                  <c:v>1.0942128900000001</c:v>
                </c:pt>
                <c:pt idx="11801" formatCode="General">
                  <c:v>1.094484687</c:v>
                </c:pt>
                <c:pt idx="11802" formatCode="General">
                  <c:v>1.094630837</c:v>
                </c:pt>
                <c:pt idx="11803" formatCode="General">
                  <c:v>1.0947688820000001</c:v>
                </c:pt>
                <c:pt idx="11804" formatCode="General">
                  <c:v>1.094945192</c:v>
                </c:pt>
                <c:pt idx="11805" formatCode="General">
                  <c:v>1.095097899</c:v>
                </c:pt>
                <c:pt idx="11806" formatCode="General">
                  <c:v>1.095273256</c:v>
                </c:pt>
                <c:pt idx="11807" formatCode="General">
                  <c:v>1.0955023770000001</c:v>
                </c:pt>
                <c:pt idx="11808" formatCode="General">
                  <c:v>1.095738769</c:v>
                </c:pt>
                <c:pt idx="11809" formatCode="General">
                  <c:v>1.0959219929999999</c:v>
                </c:pt>
                <c:pt idx="11810" formatCode="General">
                  <c:v>1.096292257</c:v>
                </c:pt>
                <c:pt idx="11811" formatCode="General">
                  <c:v>1.096444607</c:v>
                </c:pt>
                <c:pt idx="11812" formatCode="General">
                  <c:v>1.096554995</c:v>
                </c:pt>
                <c:pt idx="11813" formatCode="General">
                  <c:v>1.0968990329999999</c:v>
                </c:pt>
                <c:pt idx="11814" formatCode="General">
                  <c:v>1.0971472259999999</c:v>
                </c:pt>
                <c:pt idx="11815" formatCode="General">
                  <c:v>1.097293496</c:v>
                </c:pt>
                <c:pt idx="11816" formatCode="General">
                  <c:v>1.097584009</c:v>
                </c:pt>
                <c:pt idx="11817" formatCode="General">
                  <c:v>1.097823977</c:v>
                </c:pt>
                <c:pt idx="11818" formatCode="General">
                  <c:v>1.0980316400000001</c:v>
                </c:pt>
                <c:pt idx="11819" formatCode="General">
                  <c:v>1.0983189339999999</c:v>
                </c:pt>
                <c:pt idx="11820" formatCode="General">
                  <c:v>1.0984474420000001</c:v>
                </c:pt>
                <c:pt idx="11821" formatCode="General">
                  <c:v>1.0985821490000001</c:v>
                </c:pt>
                <c:pt idx="11822" formatCode="General">
                  <c:v>1.098906398</c:v>
                </c:pt>
                <c:pt idx="11823" formatCode="General">
                  <c:v>1.0991555449999999</c:v>
                </c:pt>
                <c:pt idx="11824" formatCode="General">
                  <c:v>1.099369526</c:v>
                </c:pt>
                <c:pt idx="11825" formatCode="General">
                  <c:v>1.099595785</c:v>
                </c:pt>
                <c:pt idx="11826" formatCode="General">
                  <c:v>1.099866867</c:v>
                </c:pt>
                <c:pt idx="11827" formatCode="General">
                  <c:v>1.100155115</c:v>
                </c:pt>
                <c:pt idx="11828" formatCode="General">
                  <c:v>1.1004078390000001</c:v>
                </c:pt>
                <c:pt idx="11829" formatCode="General">
                  <c:v>1.1006778479999999</c:v>
                </c:pt>
                <c:pt idx="11830" formatCode="General">
                  <c:v>1.100934029</c:v>
                </c:pt>
                <c:pt idx="11831" formatCode="General">
                  <c:v>1.101212978</c:v>
                </c:pt>
                <c:pt idx="11832" formatCode="General">
                  <c:v>1.1015088559999999</c:v>
                </c:pt>
                <c:pt idx="11833" formatCode="General">
                  <c:v>1.1017217640000001</c:v>
                </c:pt>
                <c:pt idx="11834" formatCode="General">
                  <c:v>1.1020019050000001</c:v>
                </c:pt>
                <c:pt idx="11835" formatCode="General">
                  <c:v>1.1021319629999999</c:v>
                </c:pt>
                <c:pt idx="11836" formatCode="General">
                  <c:v>1.1022353170000001</c:v>
                </c:pt>
                <c:pt idx="11837" formatCode="General">
                  <c:v>1.102528811</c:v>
                </c:pt>
                <c:pt idx="11838" formatCode="General">
                  <c:v>1.1027266979999999</c:v>
                </c:pt>
                <c:pt idx="11839" formatCode="General">
                  <c:v>1.1030690670000001</c:v>
                </c:pt>
                <c:pt idx="11840" formatCode="General">
                  <c:v>1.1034381390000001</c:v>
                </c:pt>
                <c:pt idx="11841" formatCode="General">
                  <c:v>1.1037868260000001</c:v>
                </c:pt>
                <c:pt idx="11842" formatCode="General">
                  <c:v>1.1039811369999999</c:v>
                </c:pt>
                <c:pt idx="11843" formatCode="General">
                  <c:v>1.1043118240000001</c:v>
                </c:pt>
                <c:pt idx="11844" formatCode="General">
                  <c:v>1.1045933960000001</c:v>
                </c:pt>
                <c:pt idx="11845" formatCode="General">
                  <c:v>1.1049177649999999</c:v>
                </c:pt>
                <c:pt idx="11846" formatCode="General">
                  <c:v>1.1051878930000001</c:v>
                </c:pt>
                <c:pt idx="11847" formatCode="General">
                  <c:v>1.105492234</c:v>
                </c:pt>
                <c:pt idx="11848" formatCode="General">
                  <c:v>1.1057730910000001</c:v>
                </c:pt>
                <c:pt idx="11849" formatCode="General">
                  <c:v>1.1060744520000001</c:v>
                </c:pt>
                <c:pt idx="11850" formatCode="General">
                  <c:v>1.1063576939999999</c:v>
                </c:pt>
                <c:pt idx="11851" formatCode="General">
                  <c:v>1.106670976</c:v>
                </c:pt>
                <c:pt idx="11852" formatCode="General">
                  <c:v>1.1069506410000001</c:v>
                </c:pt>
                <c:pt idx="11853" formatCode="General">
                  <c:v>1.107307196</c:v>
                </c:pt>
                <c:pt idx="11854" formatCode="General">
                  <c:v>1.1076669690000001</c:v>
                </c:pt>
                <c:pt idx="11855" formatCode="General">
                  <c:v>1.108032584</c:v>
                </c:pt>
                <c:pt idx="11856" formatCode="General">
                  <c:v>1.1083254810000001</c:v>
                </c:pt>
                <c:pt idx="11857" formatCode="General">
                  <c:v>1.1085404160000001</c:v>
                </c:pt>
                <c:pt idx="11858" formatCode="General">
                  <c:v>1.108862996</c:v>
                </c:pt>
                <c:pt idx="11859" formatCode="General">
                  <c:v>1.1091110710000001</c:v>
                </c:pt>
                <c:pt idx="11860" formatCode="General">
                  <c:v>1.1093122959999999</c:v>
                </c:pt>
                <c:pt idx="11861" formatCode="General">
                  <c:v>1.1095560790000001</c:v>
                </c:pt>
                <c:pt idx="11862" formatCode="General">
                  <c:v>1.1098924880000001</c:v>
                </c:pt>
                <c:pt idx="11863" formatCode="General">
                  <c:v>1.110209107</c:v>
                </c:pt>
                <c:pt idx="11864" formatCode="General">
                  <c:v>1.110534906</c:v>
                </c:pt>
                <c:pt idx="11865" formatCode="General">
                  <c:v>1.110731125</c:v>
                </c:pt>
                <c:pt idx="11866" formatCode="General">
                  <c:v>1.1110663409999999</c:v>
                </c:pt>
                <c:pt idx="11867" formatCode="General">
                  <c:v>1.1113811730000001</c:v>
                </c:pt>
                <c:pt idx="11868" formatCode="General">
                  <c:v>1.111630321</c:v>
                </c:pt>
                <c:pt idx="11869" formatCode="General">
                  <c:v>1.111920834</c:v>
                </c:pt>
                <c:pt idx="11870" formatCode="General">
                  <c:v>1.112214684</c:v>
                </c:pt>
                <c:pt idx="11871" formatCode="General">
                  <c:v>1.112348318</c:v>
                </c:pt>
                <c:pt idx="11872" formatCode="General">
                  <c:v>1.11248982</c:v>
                </c:pt>
                <c:pt idx="11873" formatCode="General">
                  <c:v>1.1128331419999999</c:v>
                </c:pt>
                <c:pt idx="11874" formatCode="General">
                  <c:v>1.113177538</c:v>
                </c:pt>
                <c:pt idx="11875" formatCode="General">
                  <c:v>1.1135451789999999</c:v>
                </c:pt>
                <c:pt idx="11876" formatCode="General">
                  <c:v>1.1139537100000001</c:v>
                </c:pt>
                <c:pt idx="11877" formatCode="General">
                  <c:v>1.114263177</c:v>
                </c:pt>
                <c:pt idx="11878" formatCode="General">
                  <c:v>1.114639997</c:v>
                </c:pt>
                <c:pt idx="11879" formatCode="General">
                  <c:v>1.1149646040000001</c:v>
                </c:pt>
                <c:pt idx="11880" formatCode="General">
                  <c:v>1.115261912</c:v>
                </c:pt>
                <c:pt idx="11881" formatCode="General">
                  <c:v>1.115601659</c:v>
                </c:pt>
                <c:pt idx="11882" formatCode="General">
                  <c:v>1.115962267</c:v>
                </c:pt>
                <c:pt idx="11883" formatCode="General">
                  <c:v>1.1162962910000001</c:v>
                </c:pt>
                <c:pt idx="11884" formatCode="General">
                  <c:v>1.1166021820000001</c:v>
                </c:pt>
                <c:pt idx="11885" formatCode="General">
                  <c:v>1.116932869</c:v>
                </c:pt>
                <c:pt idx="11886" formatCode="General">
                  <c:v>1.1172108650000001</c:v>
                </c:pt>
                <c:pt idx="11887" formatCode="General">
                  <c:v>1.1175467969999999</c:v>
                </c:pt>
                <c:pt idx="11888" formatCode="General">
                  <c:v>1.1178920269999999</c:v>
                </c:pt>
                <c:pt idx="11889" formatCode="General">
                  <c:v>1.1182225939999999</c:v>
                </c:pt>
                <c:pt idx="11890" formatCode="General">
                  <c:v>1.1184418199999999</c:v>
                </c:pt>
                <c:pt idx="11891" formatCode="General">
                  <c:v>1.118536711</c:v>
                </c:pt>
                <c:pt idx="11892" formatCode="General">
                  <c:v>1.1187233919999999</c:v>
                </c:pt>
                <c:pt idx="11893" formatCode="General">
                  <c:v>1.1190807819999999</c:v>
                </c:pt>
                <c:pt idx="11894" formatCode="General">
                  <c:v>1.1193939449999999</c:v>
                </c:pt>
                <c:pt idx="11895" formatCode="General">
                  <c:v>1.1196078060000001</c:v>
                </c:pt>
                <c:pt idx="11896" formatCode="General">
                  <c:v>1.119985819</c:v>
                </c:pt>
                <c:pt idx="11897" formatCode="General">
                  <c:v>1.1202255489999999</c:v>
                </c:pt>
                <c:pt idx="11898" formatCode="General">
                  <c:v>1.120584011</c:v>
                </c:pt>
                <c:pt idx="11899" formatCode="General">
                  <c:v>1.120881915</c:v>
                </c:pt>
                <c:pt idx="11900" formatCode="General">
                  <c:v>1.1212029459999999</c:v>
                </c:pt>
                <c:pt idx="11901" formatCode="General">
                  <c:v>1.1215226650000001</c:v>
                </c:pt>
                <c:pt idx="11902" formatCode="General">
                  <c:v>1.12180686</c:v>
                </c:pt>
                <c:pt idx="11903" formatCode="General">
                  <c:v>1.1221135849999999</c:v>
                </c:pt>
                <c:pt idx="11904" formatCode="General">
                  <c:v>1.1224241260000001</c:v>
                </c:pt>
                <c:pt idx="11905" formatCode="General">
                  <c:v>1.1227034330000001</c:v>
                </c:pt>
                <c:pt idx="11906" formatCode="General">
                  <c:v>1.123032808</c:v>
                </c:pt>
                <c:pt idx="11907" formatCode="General">
                  <c:v>1.1233304740000001</c:v>
                </c:pt>
                <c:pt idx="11908" formatCode="General">
                  <c:v>1.1234798429999999</c:v>
                </c:pt>
                <c:pt idx="11909" formatCode="General">
                  <c:v>1.1236296889999999</c:v>
                </c:pt>
                <c:pt idx="11910" formatCode="General">
                  <c:v>1.1237732170000001</c:v>
                </c:pt>
                <c:pt idx="11911" formatCode="General">
                  <c:v>1.1240667099999999</c:v>
                </c:pt>
                <c:pt idx="11912" formatCode="General">
                  <c:v>1.1242504120000001</c:v>
                </c:pt>
                <c:pt idx="11913" formatCode="General">
                  <c:v>1.1245857480000001</c:v>
                </c:pt>
                <c:pt idx="11914" formatCode="General">
                  <c:v>1.124739766</c:v>
                </c:pt>
                <c:pt idx="11915" formatCode="General">
                  <c:v>1.1249358650000001</c:v>
                </c:pt>
                <c:pt idx="11916" formatCode="General">
                  <c:v>1.1252717969999999</c:v>
                </c:pt>
                <c:pt idx="11917" formatCode="General">
                  <c:v>1.125458479</c:v>
                </c:pt>
                <c:pt idx="11918" formatCode="General">
                  <c:v>1.1256351469999999</c:v>
                </c:pt>
                <c:pt idx="11919" formatCode="General">
                  <c:v>1.1259113549999999</c:v>
                </c:pt>
                <c:pt idx="11920" formatCode="General">
                  <c:v>1.126102567</c:v>
                </c:pt>
                <c:pt idx="11921" formatCode="General">
                  <c:v>1.1262903209999999</c:v>
                </c:pt>
                <c:pt idx="11922" formatCode="General">
                  <c:v>1.1266349550000001</c:v>
                </c:pt>
                <c:pt idx="11923" formatCode="General">
                  <c:v>1.1268618109999999</c:v>
                </c:pt>
                <c:pt idx="11924" formatCode="General">
                  <c:v>1.1271110769999999</c:v>
                </c:pt>
                <c:pt idx="11925" formatCode="General">
                  <c:v>1.127451062</c:v>
                </c:pt>
                <c:pt idx="11926" formatCode="General">
                  <c:v>1.127588034</c:v>
                </c:pt>
                <c:pt idx="11927" formatCode="General">
                  <c:v>1.1279112099999999</c:v>
                </c:pt>
                <c:pt idx="11928" formatCode="General">
                  <c:v>1.128011584</c:v>
                </c:pt>
                <c:pt idx="11929" formatCode="General">
                  <c:v>1.128280282</c:v>
                </c:pt>
                <c:pt idx="11930" formatCode="General">
                  <c:v>1.1285963059999999</c:v>
                </c:pt>
                <c:pt idx="11931" formatCode="General">
                  <c:v>1.128726482</c:v>
                </c:pt>
                <c:pt idx="11932" formatCode="General">
                  <c:v>1.1290401219999999</c:v>
                </c:pt>
                <c:pt idx="11933" formatCode="General">
                  <c:v>1.129233003</c:v>
                </c:pt>
                <c:pt idx="11934" formatCode="General">
                  <c:v>1.1292929650000001</c:v>
                </c:pt>
                <c:pt idx="11935" formatCode="General">
                  <c:v>1.1295706029999999</c:v>
                </c:pt>
                <c:pt idx="11936" formatCode="General">
                  <c:v>1.129770637</c:v>
                </c:pt>
                <c:pt idx="11937" formatCode="General">
                  <c:v>1.129987359</c:v>
                </c:pt>
                <c:pt idx="11938" formatCode="General">
                  <c:v>1.1301881069999999</c:v>
                </c:pt>
                <c:pt idx="11939" formatCode="General">
                  <c:v>1.13037169</c:v>
                </c:pt>
                <c:pt idx="11940" formatCode="General">
                  <c:v>1.1306585069999999</c:v>
                </c:pt>
                <c:pt idx="11941" formatCode="General">
                  <c:v>1.131040335</c:v>
                </c:pt>
                <c:pt idx="11942" formatCode="General">
                  <c:v>1.131394982</c:v>
                </c:pt>
                <c:pt idx="11943" formatCode="General">
                  <c:v>1.1315910819999999</c:v>
                </c:pt>
                <c:pt idx="11944" formatCode="General">
                  <c:v>1.1317851539999999</c:v>
                </c:pt>
                <c:pt idx="11945" formatCode="General">
                  <c:v>1.1319315430000001</c:v>
                </c:pt>
                <c:pt idx="11946" formatCode="General">
                  <c:v>1.132199883</c:v>
                </c:pt>
                <c:pt idx="11947" formatCode="General">
                  <c:v>1.1325138809999999</c:v>
                </c:pt>
                <c:pt idx="11948" formatCode="General">
                  <c:v>1.132780313</c:v>
                </c:pt>
                <c:pt idx="11949" formatCode="General">
                  <c:v>1.1330050229999999</c:v>
                </c:pt>
                <c:pt idx="11950" formatCode="General">
                  <c:v>1.133279562</c:v>
                </c:pt>
                <c:pt idx="11951" formatCode="General">
                  <c:v>1.1336374279999999</c:v>
                </c:pt>
                <c:pt idx="11952" formatCode="General">
                  <c:v>1.133800387</c:v>
                </c:pt>
                <c:pt idx="11953" formatCode="General">
                  <c:v>1.1340477470000001</c:v>
                </c:pt>
                <c:pt idx="11954" formatCode="General">
                  <c:v>1.134268284</c:v>
                </c:pt>
                <c:pt idx="11955" formatCode="General">
                  <c:v>1.134537101</c:v>
                </c:pt>
                <c:pt idx="11956" formatCode="General">
                  <c:v>1.1347416640000001</c:v>
                </c:pt>
                <c:pt idx="11957" formatCode="General">
                  <c:v>1.134976268</c:v>
                </c:pt>
                <c:pt idx="11958" formatCode="General">
                  <c:v>1.1352909799999999</c:v>
                </c:pt>
                <c:pt idx="11959" formatCode="General">
                  <c:v>1.1354075669999999</c:v>
                </c:pt>
                <c:pt idx="11960" formatCode="General">
                  <c:v>1.1356774569999999</c:v>
                </c:pt>
                <c:pt idx="11961" formatCode="General">
                  <c:v>1.136021376</c:v>
                </c:pt>
                <c:pt idx="11962" formatCode="General">
                  <c:v>1.13637042</c:v>
                </c:pt>
                <c:pt idx="11963" formatCode="General">
                  <c:v>1.1365817789999999</c:v>
                </c:pt>
                <c:pt idx="11964" formatCode="General">
                  <c:v>1.1367367509999999</c:v>
                </c:pt>
                <c:pt idx="11965" formatCode="General">
                  <c:v>1.136910439</c:v>
                </c:pt>
                <c:pt idx="11966" formatCode="General">
                  <c:v>1.137217999</c:v>
                </c:pt>
                <c:pt idx="11967" formatCode="General">
                  <c:v>1.1374366279999999</c:v>
                </c:pt>
                <c:pt idx="11968" formatCode="General">
                  <c:v>1.137573481</c:v>
                </c:pt>
                <c:pt idx="11969" formatCode="General">
                  <c:v>1.1377207039999999</c:v>
                </c:pt>
                <c:pt idx="11970" formatCode="General">
                  <c:v>1.137862921</c:v>
                </c:pt>
                <c:pt idx="11971" formatCode="General">
                  <c:v>1.13799417</c:v>
                </c:pt>
                <c:pt idx="11972" formatCode="General">
                  <c:v>1.138152957</c:v>
                </c:pt>
                <c:pt idx="11973" formatCode="General">
                  <c:v>1.138274193</c:v>
                </c:pt>
                <c:pt idx="11974" formatCode="General">
                  <c:v>1.1384024619999999</c:v>
                </c:pt>
                <c:pt idx="11975" formatCode="General">
                  <c:v>1.1386383769999999</c:v>
                </c:pt>
                <c:pt idx="11976" formatCode="General">
                  <c:v>1.138920307</c:v>
                </c:pt>
                <c:pt idx="11977" formatCode="General">
                  <c:v>1.1391347650000001</c:v>
                </c:pt>
                <c:pt idx="11978" formatCode="General">
                  <c:v>1.13953495</c:v>
                </c:pt>
                <c:pt idx="11979" formatCode="General">
                  <c:v>1.1397290229999999</c:v>
                </c:pt>
                <c:pt idx="11980" formatCode="General">
                  <c:v>1.1399383540000001</c:v>
                </c:pt>
                <c:pt idx="11981" formatCode="General">
                  <c:v>1.140246034</c:v>
                </c:pt>
                <c:pt idx="11982" formatCode="General">
                  <c:v>1.140543938</c:v>
                </c:pt>
                <c:pt idx="11983" formatCode="General">
                  <c:v>1.140853882</c:v>
                </c:pt>
                <c:pt idx="11984" formatCode="General">
                  <c:v>1.1410338879999999</c:v>
                </c:pt>
                <c:pt idx="11985" formatCode="General">
                  <c:v>1.1413801910000001</c:v>
                </c:pt>
                <c:pt idx="11986" formatCode="General">
                  <c:v>1.1415855880000001</c:v>
                </c:pt>
                <c:pt idx="11987" formatCode="General">
                  <c:v>1.1418849230000001</c:v>
                </c:pt>
                <c:pt idx="11988" formatCode="General">
                  <c:v>1.1422204970000001</c:v>
                </c:pt>
                <c:pt idx="11989" formatCode="General">
                  <c:v>1.142490029</c:v>
                </c:pt>
                <c:pt idx="11990" formatCode="General">
                  <c:v>1.1427464490000001</c:v>
                </c:pt>
                <c:pt idx="11991" formatCode="General">
                  <c:v>1.1430646179999999</c:v>
                </c:pt>
                <c:pt idx="11992" formatCode="General">
                  <c:v>1.143324494</c:v>
                </c:pt>
                <c:pt idx="11993" formatCode="General">
                  <c:v>1.143597245</c:v>
                </c:pt>
                <c:pt idx="11994" formatCode="General">
                  <c:v>1.1437321899999999</c:v>
                </c:pt>
                <c:pt idx="11995" formatCode="General">
                  <c:v>1.1440424920000001</c:v>
                </c:pt>
                <c:pt idx="11996" formatCode="General">
                  <c:v>1.1441597939999999</c:v>
                </c:pt>
                <c:pt idx="11997" formatCode="General">
                  <c:v>1.14423418</c:v>
                </c:pt>
                <c:pt idx="11998" formatCode="General">
                  <c:v>1.1445022819999999</c:v>
                </c:pt>
                <c:pt idx="11999" formatCode="General">
                  <c:v>1.1448599100000001</c:v>
                </c:pt>
                <c:pt idx="12000" formatCode="General">
                  <c:v>1.1452136040000001</c:v>
                </c:pt>
                <c:pt idx="12001" formatCode="General">
                  <c:v>1.145383716</c:v>
                </c:pt>
                <c:pt idx="12002" formatCode="General">
                  <c:v>1.1455272439999999</c:v>
                </c:pt>
                <c:pt idx="12003" formatCode="General">
                  <c:v>1.1456232070000001</c:v>
                </c:pt>
                <c:pt idx="12004" formatCode="General">
                  <c:v>1.1457512379999999</c:v>
                </c:pt>
                <c:pt idx="12005" formatCode="General">
                  <c:v>1.145957589</c:v>
                </c:pt>
                <c:pt idx="12006" formatCode="General">
                  <c:v>1.146113634</c:v>
                </c:pt>
                <c:pt idx="12007" formatCode="General">
                  <c:v>1.1463865040000001</c:v>
                </c:pt>
                <c:pt idx="12008" formatCode="General">
                  <c:v>1.1466957330000001</c:v>
                </c:pt>
                <c:pt idx="12009" formatCode="General">
                  <c:v>1.147017956</c:v>
                </c:pt>
                <c:pt idx="12010" formatCode="General">
                  <c:v>1.1472637649999999</c:v>
                </c:pt>
                <c:pt idx="12011" formatCode="General">
                  <c:v>1.147544146</c:v>
                </c:pt>
                <c:pt idx="12012" formatCode="General">
                  <c:v>1.147878647</c:v>
                </c:pt>
                <c:pt idx="12013" formatCode="General">
                  <c:v>1.1480909589999999</c:v>
                </c:pt>
                <c:pt idx="12014" formatCode="General">
                  <c:v>1.148433566</c:v>
                </c:pt>
                <c:pt idx="12015" formatCode="General">
                  <c:v>1.1487735509999999</c:v>
                </c:pt>
                <c:pt idx="12016" formatCode="General">
                  <c:v>1.1490916010000001</c:v>
                </c:pt>
                <c:pt idx="12017" formatCode="General">
                  <c:v>1.149401903</c:v>
                </c:pt>
                <c:pt idx="12018" formatCode="General">
                  <c:v>1.1497070789999999</c:v>
                </c:pt>
                <c:pt idx="12019" formatCode="General">
                  <c:v>1.1499888899999999</c:v>
                </c:pt>
                <c:pt idx="12020" formatCode="General">
                  <c:v>1.1503318549999999</c:v>
                </c:pt>
                <c:pt idx="12021" formatCode="General">
                  <c:v>1.1505846980000001</c:v>
                </c:pt>
                <c:pt idx="12022" formatCode="General">
                  <c:v>1.150780916</c:v>
                </c:pt>
                <c:pt idx="12023" formatCode="General">
                  <c:v>1.1509727240000001</c:v>
                </c:pt>
                <c:pt idx="12024" formatCode="General">
                  <c:v>1.1511744260000001</c:v>
                </c:pt>
                <c:pt idx="12025" formatCode="General">
                  <c:v>1.1513820889999999</c:v>
                </c:pt>
                <c:pt idx="12026" formatCode="General">
                  <c:v>1.1515392069999999</c:v>
                </c:pt>
                <c:pt idx="12027" formatCode="General">
                  <c:v>1.151905537</c:v>
                </c:pt>
                <c:pt idx="12028" formatCode="General">
                  <c:v>1.152193308</c:v>
                </c:pt>
                <c:pt idx="12029" formatCode="General">
                  <c:v>1.1525534390000001</c:v>
                </c:pt>
                <c:pt idx="12030" formatCode="General">
                  <c:v>1.1529134510000001</c:v>
                </c:pt>
                <c:pt idx="12031" formatCode="General">
                  <c:v>1.153213024</c:v>
                </c:pt>
                <c:pt idx="12032" formatCode="General">
                  <c:v>1.153445125</c:v>
                </c:pt>
                <c:pt idx="12033" formatCode="General">
                  <c:v>1.153661609</c:v>
                </c:pt>
                <c:pt idx="12034" formatCode="General">
                  <c:v>1.153981447</c:v>
                </c:pt>
                <c:pt idx="12035" formatCode="General">
                  <c:v>1.1543298959999999</c:v>
                </c:pt>
                <c:pt idx="12036" formatCode="General">
                  <c:v>1.154538989</c:v>
                </c:pt>
                <c:pt idx="12037" formatCode="General">
                  <c:v>1.154835463</c:v>
                </c:pt>
                <c:pt idx="12038" formatCode="General">
                  <c:v>1.1551568510000001</c:v>
                </c:pt>
                <c:pt idx="12039" formatCode="General">
                  <c:v>1.155338526</c:v>
                </c:pt>
                <c:pt idx="12040" formatCode="General">
                  <c:v>1.155442238</c:v>
                </c:pt>
                <c:pt idx="12041" formatCode="General">
                  <c:v>1.155555844</c:v>
                </c:pt>
                <c:pt idx="12042" formatCode="General">
                  <c:v>1.15588665</c:v>
                </c:pt>
                <c:pt idx="12043" formatCode="General">
                  <c:v>1.1562676430000001</c:v>
                </c:pt>
                <c:pt idx="12044" formatCode="General">
                  <c:v>1.156618476</c:v>
                </c:pt>
                <c:pt idx="12045" formatCode="General">
                  <c:v>1.1569128040000001</c:v>
                </c:pt>
                <c:pt idx="12046" formatCode="General">
                  <c:v>1.1573159689999999</c:v>
                </c:pt>
                <c:pt idx="12047" formatCode="General">
                  <c:v>1.1577243800000001</c:v>
                </c:pt>
                <c:pt idx="12048" formatCode="General">
                  <c:v>1.157990217</c:v>
                </c:pt>
                <c:pt idx="12049" formatCode="General">
                  <c:v>1.158185244</c:v>
                </c:pt>
                <c:pt idx="12050" formatCode="General">
                  <c:v>1.1583064789999999</c:v>
                </c:pt>
                <c:pt idx="12051" formatCode="General">
                  <c:v>1.1583386659999999</c:v>
                </c:pt>
                <c:pt idx="12052" formatCode="General">
                  <c:v>1.1586309669999999</c:v>
                </c:pt>
                <c:pt idx="12053" formatCode="General">
                  <c:v>1.1589515210000001</c:v>
                </c:pt>
                <c:pt idx="12054" formatCode="General">
                  <c:v>1.1593228579999999</c:v>
                </c:pt>
                <c:pt idx="12055" formatCode="General">
                  <c:v>1.159717441</c:v>
                </c:pt>
                <c:pt idx="12056" formatCode="General">
                  <c:v>1.1600798370000001</c:v>
                </c:pt>
                <c:pt idx="12057" formatCode="General">
                  <c:v>1.16048646</c:v>
                </c:pt>
                <c:pt idx="12058" formatCode="General">
                  <c:v>1.1606868509999999</c:v>
                </c:pt>
                <c:pt idx="12059" formatCode="General">
                  <c:v>1.161026597</c:v>
                </c:pt>
                <c:pt idx="12060" formatCode="General">
                  <c:v>1.16110146</c:v>
                </c:pt>
                <c:pt idx="12061" formatCode="General">
                  <c:v>1.1613198520000001</c:v>
                </c:pt>
                <c:pt idx="12062" formatCode="General">
                  <c:v>1.161746264</c:v>
                </c:pt>
                <c:pt idx="12063" formatCode="General">
                  <c:v>1.1621636150000001</c:v>
                </c:pt>
                <c:pt idx="12064" formatCode="General">
                  <c:v>1.1625022890000001</c:v>
                </c:pt>
                <c:pt idx="12065" formatCode="General">
                  <c:v>1.1628912689999999</c:v>
                </c:pt>
                <c:pt idx="12066" formatCode="General">
                  <c:v>1.1630934479999999</c:v>
                </c:pt>
                <c:pt idx="12067" formatCode="General">
                  <c:v>1.1634639499999999</c:v>
                </c:pt>
                <c:pt idx="12068" formatCode="General">
                  <c:v>1.1637958289999999</c:v>
                </c:pt>
                <c:pt idx="12069" formatCode="General">
                  <c:v>1.1641198399999999</c:v>
                </c:pt>
                <c:pt idx="12070" formatCode="General">
                  <c:v>1.1643373969999999</c:v>
                </c:pt>
                <c:pt idx="12071" formatCode="General">
                  <c:v>1.1644696000000001</c:v>
                </c:pt>
                <c:pt idx="12072" formatCode="General">
                  <c:v>1.164620161</c:v>
                </c:pt>
                <c:pt idx="12073" formatCode="General">
                  <c:v>1.1648808719999999</c:v>
                </c:pt>
                <c:pt idx="12074" formatCode="General">
                  <c:v>1.165227652</c:v>
                </c:pt>
                <c:pt idx="12075" formatCode="General">
                  <c:v>1.1655691859999999</c:v>
                </c:pt>
                <c:pt idx="12076" formatCode="General">
                  <c:v>1.165933847</c:v>
                </c:pt>
                <c:pt idx="12077" formatCode="General">
                  <c:v>1.166284442</c:v>
                </c:pt>
                <c:pt idx="12078" formatCode="General">
                  <c:v>1.1664706469999999</c:v>
                </c:pt>
                <c:pt idx="12079" formatCode="General">
                  <c:v>1.1668249369999999</c:v>
                </c:pt>
                <c:pt idx="12080" formatCode="General">
                  <c:v>1.167059064</c:v>
                </c:pt>
                <c:pt idx="12081" formatCode="General">
                  <c:v>1.167411923</c:v>
                </c:pt>
                <c:pt idx="12082" formatCode="General">
                  <c:v>1.167780399</c:v>
                </c:pt>
                <c:pt idx="12083" formatCode="General">
                  <c:v>1.1681637760000001</c:v>
                </c:pt>
                <c:pt idx="12084" formatCode="General">
                  <c:v>1.1685166360000001</c:v>
                </c:pt>
                <c:pt idx="12085" formatCode="General">
                  <c:v>1.1688349250000001</c:v>
                </c:pt>
                <c:pt idx="12086" formatCode="General">
                  <c:v>1.169140458</c:v>
                </c:pt>
                <c:pt idx="12087" formatCode="General">
                  <c:v>1.169473886</c:v>
                </c:pt>
                <c:pt idx="12088" formatCode="General">
                  <c:v>1.1697648759999999</c:v>
                </c:pt>
                <c:pt idx="12089" formatCode="General">
                  <c:v>1.1700712440000001</c:v>
                </c:pt>
                <c:pt idx="12090" formatCode="General">
                  <c:v>1.170402288</c:v>
                </c:pt>
                <c:pt idx="12091" formatCode="General">
                  <c:v>1.170754552</c:v>
                </c:pt>
                <c:pt idx="12092" formatCode="General">
                  <c:v>1.1711208820000001</c:v>
                </c:pt>
                <c:pt idx="12093" formatCode="General">
                  <c:v>1.1714172359999999</c:v>
                </c:pt>
                <c:pt idx="12094" formatCode="General">
                  <c:v>1.1716938020000001</c:v>
                </c:pt>
                <c:pt idx="12095" formatCode="General">
                  <c:v>1.1717693810000001</c:v>
                </c:pt>
                <c:pt idx="12096" formatCode="General">
                  <c:v>1.171922326</c:v>
                </c:pt>
                <c:pt idx="12097" formatCode="General">
                  <c:v>1.1722071169999999</c:v>
                </c:pt>
                <c:pt idx="12098" formatCode="General">
                  <c:v>1.1726540329999999</c:v>
                </c:pt>
                <c:pt idx="12099" formatCode="General">
                  <c:v>1.173042178</c:v>
                </c:pt>
                <c:pt idx="12100" formatCode="General">
                  <c:v>1.173262596</c:v>
                </c:pt>
                <c:pt idx="12101" formatCode="General">
                  <c:v>1.1736671919999999</c:v>
                </c:pt>
                <c:pt idx="12102" formatCode="General">
                  <c:v>1.1740472319999999</c:v>
                </c:pt>
                <c:pt idx="12103" formatCode="General">
                  <c:v>1.1742080450000001</c:v>
                </c:pt>
                <c:pt idx="12104" formatCode="General">
                  <c:v>1.1742717030000001</c:v>
                </c:pt>
                <c:pt idx="12105" formatCode="General">
                  <c:v>1.174530149</c:v>
                </c:pt>
                <c:pt idx="12106" formatCode="General">
                  <c:v>1.1748541589999999</c:v>
                </c:pt>
                <c:pt idx="12107" formatCode="General">
                  <c:v>1.1750606299999999</c:v>
                </c:pt>
                <c:pt idx="12108" formatCode="General">
                  <c:v>1.1751911639999999</c:v>
                </c:pt>
                <c:pt idx="12109" formatCode="General">
                  <c:v>1.175620675</c:v>
                </c:pt>
                <c:pt idx="12110" formatCode="General">
                  <c:v>1.175934553</c:v>
                </c:pt>
                <c:pt idx="12111" formatCode="General">
                  <c:v>1.1762901539999999</c:v>
                </c:pt>
                <c:pt idx="12112" formatCode="General">
                  <c:v>1.176530957</c:v>
                </c:pt>
                <c:pt idx="12113" formatCode="General">
                  <c:v>1.176881909</c:v>
                </c:pt>
                <c:pt idx="12114" formatCode="General">
                  <c:v>1.1772372719999999</c:v>
                </c:pt>
                <c:pt idx="12115" formatCode="General">
                  <c:v>1.177447081</c:v>
                </c:pt>
                <c:pt idx="12116" formatCode="General">
                  <c:v>1.1774526830000001</c:v>
                </c:pt>
                <c:pt idx="12117" formatCode="General">
                  <c:v>1.1777973180000001</c:v>
                </c:pt>
                <c:pt idx="12118" formatCode="General">
                  <c:v>1.1781684160000001</c:v>
                </c:pt>
                <c:pt idx="12119" formatCode="General">
                  <c:v>1.1785533429999999</c:v>
                </c:pt>
                <c:pt idx="12120" formatCode="General">
                  <c:v>1.1788899900000001</c:v>
                </c:pt>
                <c:pt idx="12121" formatCode="General">
                  <c:v>1.1792763470000001</c:v>
                </c:pt>
                <c:pt idx="12122" formatCode="General">
                  <c:v>1.1795245409999999</c:v>
                </c:pt>
                <c:pt idx="12123" formatCode="General">
                  <c:v>1.179920554</c:v>
                </c:pt>
                <c:pt idx="12124" formatCode="General">
                  <c:v>1.1802331210000001</c:v>
                </c:pt>
                <c:pt idx="12125" formatCode="General">
                  <c:v>1.1803197860000001</c:v>
                </c:pt>
                <c:pt idx="12126" formatCode="General">
                  <c:v>1.1804827449999999</c:v>
                </c:pt>
                <c:pt idx="12127" formatCode="General">
                  <c:v>1.180692077</c:v>
                </c:pt>
                <c:pt idx="12128" formatCode="General">
                  <c:v>1.181073308</c:v>
                </c:pt>
                <c:pt idx="12129" formatCode="General">
                  <c:v>1.181460261</c:v>
                </c:pt>
                <c:pt idx="12130" formatCode="General">
                  <c:v>1.1818640229999999</c:v>
                </c:pt>
                <c:pt idx="12131" formatCode="General">
                  <c:v>1.1822475189999999</c:v>
                </c:pt>
                <c:pt idx="12132" formatCode="General">
                  <c:v>1.182550311</c:v>
                </c:pt>
                <c:pt idx="12133" formatCode="General">
                  <c:v>1.1828365329999999</c:v>
                </c:pt>
                <c:pt idx="12134" formatCode="General">
                  <c:v>1.1831543449999999</c:v>
                </c:pt>
                <c:pt idx="12135" formatCode="General">
                  <c:v>1.1833236220000001</c:v>
                </c:pt>
                <c:pt idx="12136" formatCode="General">
                  <c:v>1.1834347249999999</c:v>
                </c:pt>
                <c:pt idx="12137" formatCode="General">
                  <c:v>1.1837474109999999</c:v>
                </c:pt>
                <c:pt idx="12138" formatCode="General">
                  <c:v>1.1841002700000001</c:v>
                </c:pt>
                <c:pt idx="12139" formatCode="General">
                  <c:v>1.1843528750000001</c:v>
                </c:pt>
                <c:pt idx="12140" formatCode="General">
                  <c:v>1.1845580339999999</c:v>
                </c:pt>
                <c:pt idx="12141" formatCode="General">
                  <c:v>1.184733391</c:v>
                </c:pt>
                <c:pt idx="12142" formatCode="General">
                  <c:v>1.1850305800000001</c:v>
                </c:pt>
                <c:pt idx="12143" formatCode="General">
                  <c:v>1.185359359</c:v>
                </c:pt>
                <c:pt idx="12144" formatCode="General">
                  <c:v>1.1857262850000001</c:v>
                </c:pt>
                <c:pt idx="12145" formatCode="General">
                  <c:v>1.186100602</c:v>
                </c:pt>
                <c:pt idx="12146" formatCode="General">
                  <c:v>1.1863839629999999</c:v>
                </c:pt>
                <c:pt idx="12147" formatCode="General">
                  <c:v>1.186609864</c:v>
                </c:pt>
                <c:pt idx="12148" formatCode="General">
                  <c:v>1.18680048</c:v>
                </c:pt>
                <c:pt idx="12149" formatCode="General">
                  <c:v>1.1870980259999999</c:v>
                </c:pt>
                <c:pt idx="12150" formatCode="General">
                  <c:v>1.187173128</c:v>
                </c:pt>
                <c:pt idx="12151" formatCode="General">
                  <c:v>1.187302351</c:v>
                </c:pt>
                <c:pt idx="12152" formatCode="General">
                  <c:v>1.187489867</c:v>
                </c:pt>
                <c:pt idx="12153" formatCode="General">
                  <c:v>1.1877565379999999</c:v>
                </c:pt>
                <c:pt idx="12154" formatCode="General">
                  <c:v>1.1880892519999999</c:v>
                </c:pt>
                <c:pt idx="12155" formatCode="General">
                  <c:v>1.1884331699999999</c:v>
                </c:pt>
                <c:pt idx="12156" formatCode="General">
                  <c:v>1.1887768510000001</c:v>
                </c:pt>
                <c:pt idx="12157" formatCode="General">
                  <c:v>1.189009309</c:v>
                </c:pt>
                <c:pt idx="12158" formatCode="General">
                  <c:v>1.1893550159999999</c:v>
                </c:pt>
                <c:pt idx="12159" formatCode="General">
                  <c:v>1.1895756719999999</c:v>
                </c:pt>
                <c:pt idx="12160" formatCode="General">
                  <c:v>1.1899050470000001</c:v>
                </c:pt>
                <c:pt idx="12161" formatCode="General">
                  <c:v>1.190255404</c:v>
                </c:pt>
                <c:pt idx="12162" formatCode="General">
                  <c:v>1.1905994419999999</c:v>
                </c:pt>
                <c:pt idx="12163" formatCode="General">
                  <c:v>1.1908221240000001</c:v>
                </c:pt>
                <c:pt idx="12164" formatCode="General">
                  <c:v>1.1911648509999999</c:v>
                </c:pt>
                <c:pt idx="12165" formatCode="General">
                  <c:v>1.1914594169999999</c:v>
                </c:pt>
                <c:pt idx="12166" formatCode="General">
                  <c:v>1.191794276</c:v>
                </c:pt>
                <c:pt idx="12167" formatCode="General">
                  <c:v>1.191985726</c:v>
                </c:pt>
                <c:pt idx="12168" formatCode="General">
                  <c:v>1.1923236850000001</c:v>
                </c:pt>
                <c:pt idx="12169" formatCode="General">
                  <c:v>1.1926862</c:v>
                </c:pt>
                <c:pt idx="12170" formatCode="General">
                  <c:v>1.1930117609999999</c:v>
                </c:pt>
                <c:pt idx="12171" formatCode="General">
                  <c:v>1.193289042</c:v>
                </c:pt>
                <c:pt idx="12172" formatCode="General">
                  <c:v>1.1936297419999999</c:v>
                </c:pt>
                <c:pt idx="12173" formatCode="General">
                  <c:v>1.1938012840000001</c:v>
                </c:pt>
                <c:pt idx="12174" formatCode="General">
                  <c:v>1.19395411</c:v>
                </c:pt>
                <c:pt idx="12175" formatCode="General">
                  <c:v>1.194175124</c:v>
                </c:pt>
                <c:pt idx="12176" formatCode="General">
                  <c:v>1.1943213939999999</c:v>
                </c:pt>
                <c:pt idx="12177" formatCode="General">
                  <c:v>1.1944957970000001</c:v>
                </c:pt>
                <c:pt idx="12178" formatCode="General">
                  <c:v>1.1946719880000001</c:v>
                </c:pt>
                <c:pt idx="12179" formatCode="General">
                  <c:v>1.195017934</c:v>
                </c:pt>
                <c:pt idx="12180" formatCode="General">
                  <c:v>1.1952215429999999</c:v>
                </c:pt>
                <c:pt idx="12181" formatCode="General">
                  <c:v>1.1956001519999999</c:v>
                </c:pt>
                <c:pt idx="12182" formatCode="General">
                  <c:v>1.195847034</c:v>
                </c:pt>
                <c:pt idx="12183" formatCode="General">
                  <c:v>1.1960487369999999</c:v>
                </c:pt>
                <c:pt idx="12184" formatCode="General">
                  <c:v>1.196399808</c:v>
                </c:pt>
                <c:pt idx="12185" formatCode="General">
                  <c:v>1.196683645</c:v>
                </c:pt>
                <c:pt idx="12186" formatCode="General">
                  <c:v>1.197048068</c:v>
                </c:pt>
                <c:pt idx="12187" formatCode="General">
                  <c:v>1.197423339</c:v>
                </c:pt>
                <c:pt idx="12188" formatCode="General">
                  <c:v>1.1977092030000001</c:v>
                </c:pt>
                <c:pt idx="12189" formatCode="General">
                  <c:v>1.1978880169999999</c:v>
                </c:pt>
                <c:pt idx="12190" formatCode="General">
                  <c:v>1.1981801990000001</c:v>
                </c:pt>
                <c:pt idx="12191" formatCode="General">
                  <c:v>1.198539376</c:v>
                </c:pt>
                <c:pt idx="12192" formatCode="General">
                  <c:v>1.198877454</c:v>
                </c:pt>
                <c:pt idx="12193" formatCode="General">
                  <c:v>1.1991237400000001</c:v>
                </c:pt>
                <c:pt idx="12194" formatCode="General">
                  <c:v>1.199471951</c:v>
                </c:pt>
                <c:pt idx="12195" formatCode="General">
                  <c:v>1.19972682</c:v>
                </c:pt>
                <c:pt idx="12196" formatCode="General">
                  <c:v>1.1999856229999999</c:v>
                </c:pt>
                <c:pt idx="12197" formatCode="General">
                  <c:v>1.2000691889999999</c:v>
                </c:pt>
                <c:pt idx="12198" formatCode="General">
                  <c:v>1.2001868490000001</c:v>
                </c:pt>
                <c:pt idx="12199" formatCode="General">
                  <c:v>1.2003998760000001</c:v>
                </c:pt>
                <c:pt idx="12200" formatCode="General">
                  <c:v>1.2005929950000001</c:v>
                </c:pt>
                <c:pt idx="12201" formatCode="General">
                  <c:v>1.200882792</c:v>
                </c:pt>
                <c:pt idx="12202" formatCode="General">
                  <c:v>1.2011100050000001</c:v>
                </c:pt>
                <c:pt idx="12203" formatCode="General">
                  <c:v>1.201436996</c:v>
                </c:pt>
                <c:pt idx="12204" formatCode="General">
                  <c:v>1.201793551</c:v>
                </c:pt>
                <c:pt idx="12205" formatCode="General">
                  <c:v>1.202124119</c:v>
                </c:pt>
                <c:pt idx="12206" formatCode="General">
                  <c:v>1.2024058099999999</c:v>
                </c:pt>
                <c:pt idx="12207" formatCode="General">
                  <c:v>1.2027646299999999</c:v>
                </c:pt>
                <c:pt idx="12208" formatCode="General">
                  <c:v>1.203121662</c:v>
                </c:pt>
                <c:pt idx="12209" formatCode="General">
                  <c:v>1.203523755</c:v>
                </c:pt>
                <c:pt idx="12210" formatCode="General">
                  <c:v>1.2039269210000001</c:v>
                </c:pt>
                <c:pt idx="12211" formatCode="General">
                  <c:v>1.204101205</c:v>
                </c:pt>
                <c:pt idx="12212" formatCode="General">
                  <c:v>1.2042667869999999</c:v>
                </c:pt>
                <c:pt idx="12213" formatCode="General">
                  <c:v>1.204661489</c:v>
                </c:pt>
                <c:pt idx="12214" formatCode="General">
                  <c:v>1.2048633099999999</c:v>
                </c:pt>
                <c:pt idx="12215" formatCode="General">
                  <c:v>1.2050205469999999</c:v>
                </c:pt>
                <c:pt idx="12216" formatCode="General">
                  <c:v>1.205144644</c:v>
                </c:pt>
                <c:pt idx="12217" formatCode="General">
                  <c:v>1.2053368090000001</c:v>
                </c:pt>
                <c:pt idx="12218" formatCode="General">
                  <c:v>1.2056424619999999</c:v>
                </c:pt>
                <c:pt idx="12219" formatCode="General">
                  <c:v>1.2060203549999999</c:v>
                </c:pt>
                <c:pt idx="12220" formatCode="General">
                  <c:v>1.2062315939999999</c:v>
                </c:pt>
                <c:pt idx="12221" formatCode="General">
                  <c:v>1.206628799</c:v>
                </c:pt>
                <c:pt idx="12222" formatCode="General">
                  <c:v>1.2068305020000001</c:v>
                </c:pt>
                <c:pt idx="12223" formatCode="General">
                  <c:v>1.207222939</c:v>
                </c:pt>
                <c:pt idx="12224" formatCode="General">
                  <c:v>1.2074861530000001</c:v>
                </c:pt>
                <c:pt idx="12225" formatCode="General">
                  <c:v>1.2078949210000001</c:v>
                </c:pt>
                <c:pt idx="12226" formatCode="General">
                  <c:v>1.2081077099999999</c:v>
                </c:pt>
                <c:pt idx="12227" formatCode="General">
                  <c:v>1.2084894180000001</c:v>
                </c:pt>
                <c:pt idx="12228" formatCode="General">
                  <c:v>1.208720207</c:v>
                </c:pt>
                <c:pt idx="12229" formatCode="General">
                  <c:v>1.2088129519999999</c:v>
                </c:pt>
                <c:pt idx="12230" formatCode="General">
                  <c:v>1.2089915280000001</c:v>
                </c:pt>
                <c:pt idx="12231" formatCode="General">
                  <c:v>1.2091872690000001</c:v>
                </c:pt>
                <c:pt idx="12232" formatCode="General">
                  <c:v>1.209514022</c:v>
                </c:pt>
                <c:pt idx="12233" formatCode="General">
                  <c:v>1.2098646159999999</c:v>
                </c:pt>
                <c:pt idx="12234" formatCode="General">
                  <c:v>1.2101992370000001</c:v>
                </c:pt>
                <c:pt idx="12235" formatCode="General">
                  <c:v>1.2103958130000001</c:v>
                </c:pt>
                <c:pt idx="12236" formatCode="General">
                  <c:v>1.210786819</c:v>
                </c:pt>
                <c:pt idx="12237" formatCode="General">
                  <c:v>1.211061001</c:v>
                </c:pt>
                <c:pt idx="12238" formatCode="General">
                  <c:v>1.2114436630000001</c:v>
                </c:pt>
                <c:pt idx="12239" formatCode="General">
                  <c:v>1.211681604</c:v>
                </c:pt>
                <c:pt idx="12240" formatCode="General">
                  <c:v>1.2120470999999999</c:v>
                </c:pt>
                <c:pt idx="12241" formatCode="General">
                  <c:v>1.212392688</c:v>
                </c:pt>
                <c:pt idx="12242" formatCode="General">
                  <c:v>1.212710977</c:v>
                </c:pt>
                <c:pt idx="12243" formatCode="General">
                  <c:v>1.2127918</c:v>
                </c:pt>
                <c:pt idx="12244" formatCode="General">
                  <c:v>1.2128425839999999</c:v>
                </c:pt>
                <c:pt idx="12245" formatCode="General">
                  <c:v>1.213011265</c:v>
                </c:pt>
                <c:pt idx="12246" formatCode="General">
                  <c:v>1.2131935359999999</c:v>
                </c:pt>
                <c:pt idx="12247" formatCode="General">
                  <c:v>1.2134957310000001</c:v>
                </c:pt>
                <c:pt idx="12248" formatCode="General">
                  <c:v>1.2136719229999999</c:v>
                </c:pt>
                <c:pt idx="12249" formatCode="General">
                  <c:v>1.2139579060000001</c:v>
                </c:pt>
                <c:pt idx="12250" formatCode="General">
                  <c:v>1.2143417599999999</c:v>
                </c:pt>
                <c:pt idx="12251" formatCode="General">
                  <c:v>1.2147048709999999</c:v>
                </c:pt>
                <c:pt idx="12252" formatCode="General">
                  <c:v>1.2149842980000001</c:v>
                </c:pt>
                <c:pt idx="12253" formatCode="General">
                  <c:v>1.215345144</c:v>
                </c:pt>
                <c:pt idx="12254" formatCode="General">
                  <c:v>1.2155601979999999</c:v>
                </c:pt>
                <c:pt idx="12255" formatCode="General">
                  <c:v>1.2159261699999999</c:v>
                </c:pt>
                <c:pt idx="12256" formatCode="General">
                  <c:v>1.216289282</c:v>
                </c:pt>
                <c:pt idx="12257" formatCode="General">
                  <c:v>1.2165019509999999</c:v>
                </c:pt>
                <c:pt idx="12258" formatCode="General">
                  <c:v>1.216715217</c:v>
                </c:pt>
                <c:pt idx="12259" formatCode="General">
                  <c:v>1.2168276309999999</c:v>
                </c:pt>
                <c:pt idx="12260" formatCode="General">
                  <c:v>1.2170273069999999</c:v>
                </c:pt>
                <c:pt idx="12261" formatCode="General">
                  <c:v>1.2173925640000001</c:v>
                </c:pt>
                <c:pt idx="12262" formatCode="General">
                  <c:v>1.217709661</c:v>
                </c:pt>
                <c:pt idx="12263" formatCode="General">
                  <c:v>1.2180907729999999</c:v>
                </c:pt>
                <c:pt idx="12264" formatCode="General">
                  <c:v>1.218465328</c:v>
                </c:pt>
                <c:pt idx="12265" formatCode="General">
                  <c:v>1.2186887259999999</c:v>
                </c:pt>
                <c:pt idx="12266" formatCode="General">
                  <c:v>1.219049931</c:v>
                </c:pt>
                <c:pt idx="12267" formatCode="General">
                  <c:v>1.2193301919999999</c:v>
                </c:pt>
                <c:pt idx="12268" formatCode="General">
                  <c:v>1.2194904090000001</c:v>
                </c:pt>
                <c:pt idx="12269" formatCode="General">
                  <c:v>1.2196533679999999</c:v>
                </c:pt>
                <c:pt idx="12270" formatCode="General">
                  <c:v>1.219806433</c:v>
                </c:pt>
                <c:pt idx="12271" formatCode="General">
                  <c:v>1.2200342420000001</c:v>
                </c:pt>
                <c:pt idx="12272" formatCode="General">
                  <c:v>1.220303535</c:v>
                </c:pt>
                <c:pt idx="12273" formatCode="General">
                  <c:v>1.2206279040000001</c:v>
                </c:pt>
                <c:pt idx="12274" formatCode="General">
                  <c:v>1.220673084</c:v>
                </c:pt>
                <c:pt idx="12275" formatCode="General">
                  <c:v>1.220784426</c:v>
                </c:pt>
                <c:pt idx="12276" formatCode="General">
                  <c:v>1.221168399</c:v>
                </c:pt>
                <c:pt idx="12277" formatCode="General">
                  <c:v>1.221426487</c:v>
                </c:pt>
                <c:pt idx="12278" formatCode="General">
                  <c:v>1.2218384739999999</c:v>
                </c:pt>
                <c:pt idx="12279" formatCode="General">
                  <c:v>1.2220559120000001</c:v>
                </c:pt>
                <c:pt idx="12280" formatCode="General">
                  <c:v>1.222374678</c:v>
                </c:pt>
                <c:pt idx="12281" formatCode="General">
                  <c:v>1.2227518559999999</c:v>
                </c:pt>
                <c:pt idx="12282" formatCode="General">
                  <c:v>1.222946525</c:v>
                </c:pt>
                <c:pt idx="12283" formatCode="General">
                  <c:v>1.223158121</c:v>
                </c:pt>
                <c:pt idx="12284" formatCode="General">
                  <c:v>1.2231956719999999</c:v>
                </c:pt>
                <c:pt idx="12285" formatCode="General">
                  <c:v>1.223593116</c:v>
                </c:pt>
                <c:pt idx="12286" formatCode="General">
                  <c:v>1.2239289280000001</c:v>
                </c:pt>
                <c:pt idx="12287" formatCode="General">
                  <c:v>1.22434485</c:v>
                </c:pt>
                <c:pt idx="12288" formatCode="General">
                  <c:v>1.2247219090000001</c:v>
                </c:pt>
                <c:pt idx="12289" formatCode="General">
                  <c:v>1.2251312729999999</c:v>
                </c:pt>
                <c:pt idx="12290" formatCode="General">
                  <c:v>1.2253155710000001</c:v>
                </c:pt>
                <c:pt idx="12291" formatCode="General">
                  <c:v>1.225349545</c:v>
                </c:pt>
                <c:pt idx="12292" formatCode="General">
                  <c:v>1.225600362</c:v>
                </c:pt>
                <c:pt idx="12293" formatCode="General">
                  <c:v>1.226000905</c:v>
                </c:pt>
                <c:pt idx="12294" formatCode="General">
                  <c:v>1.2264204030000001</c:v>
                </c:pt>
                <c:pt idx="12295" formatCode="General">
                  <c:v>1.226790547</c:v>
                </c:pt>
                <c:pt idx="12296" formatCode="General">
                  <c:v>1.227151275</c:v>
                </c:pt>
                <c:pt idx="12297" formatCode="General">
                  <c:v>1.2275238040000001</c:v>
                </c:pt>
                <c:pt idx="12298" formatCode="General">
                  <c:v>1.227878571</c:v>
                </c:pt>
                <c:pt idx="12299" formatCode="General">
                  <c:v>1.228237987</c:v>
                </c:pt>
                <c:pt idx="12300" formatCode="General">
                  <c:v>1.228584766</c:v>
                </c:pt>
                <c:pt idx="12301" formatCode="General">
                  <c:v>1.2287639379999999</c:v>
                </c:pt>
                <c:pt idx="12302" formatCode="General">
                  <c:v>1.2288162709999999</c:v>
                </c:pt>
                <c:pt idx="12303" formatCode="General">
                  <c:v>1.229023218</c:v>
                </c:pt>
                <c:pt idx="12304" formatCode="General">
                  <c:v>1.229413509</c:v>
                </c:pt>
                <c:pt idx="12305" formatCode="General">
                  <c:v>1.2298111920000001</c:v>
                </c:pt>
                <c:pt idx="12306" formatCode="General">
                  <c:v>1.230204463</c:v>
                </c:pt>
                <c:pt idx="12307" formatCode="General">
                  <c:v>1.2305805679999999</c:v>
                </c:pt>
                <c:pt idx="12308" formatCode="General">
                  <c:v>1.2309248450000001</c:v>
                </c:pt>
                <c:pt idx="12309" formatCode="General">
                  <c:v>1.231104851</c:v>
                </c:pt>
                <c:pt idx="12310" formatCode="General">
                  <c:v>1.231449008</c:v>
                </c:pt>
                <c:pt idx="12311" formatCode="General">
                  <c:v>1.231746912</c:v>
                </c:pt>
                <c:pt idx="12312" formatCode="General">
                  <c:v>1.23208344</c:v>
                </c:pt>
                <c:pt idx="12313" formatCode="General">
                  <c:v>1.232345223</c:v>
                </c:pt>
                <c:pt idx="12314" formatCode="General">
                  <c:v>1.2326700690000001</c:v>
                </c:pt>
                <c:pt idx="12315" formatCode="General">
                  <c:v>1.2328081129999999</c:v>
                </c:pt>
                <c:pt idx="12316" formatCode="General">
                  <c:v>1.2328766579999999</c:v>
                </c:pt>
                <c:pt idx="12317" formatCode="General">
                  <c:v>1.233069301</c:v>
                </c:pt>
                <c:pt idx="12318" formatCode="General">
                  <c:v>1.2334510089999999</c:v>
                </c:pt>
                <c:pt idx="12319" formatCode="General">
                  <c:v>1.2338602540000001</c:v>
                </c:pt>
                <c:pt idx="12320" formatCode="General">
                  <c:v>1.234018445</c:v>
                </c:pt>
                <c:pt idx="12321" formatCode="General">
                  <c:v>1.2343853709999999</c:v>
                </c:pt>
                <c:pt idx="12322" formatCode="General">
                  <c:v>1.2347416879999999</c:v>
                </c:pt>
                <c:pt idx="12323" formatCode="General">
                  <c:v>1.2350939510000001</c:v>
                </c:pt>
                <c:pt idx="12324" formatCode="General">
                  <c:v>1.2354712489999999</c:v>
                </c:pt>
                <c:pt idx="12325" formatCode="General">
                  <c:v>1.2358006239999999</c:v>
                </c:pt>
                <c:pt idx="12326" formatCode="General">
                  <c:v>1.236124754</c:v>
                </c:pt>
                <c:pt idx="12327" formatCode="General">
                  <c:v>1.236324191</c:v>
                </c:pt>
                <c:pt idx="12328" formatCode="General">
                  <c:v>1.236392975</c:v>
                </c:pt>
                <c:pt idx="12329" formatCode="General">
                  <c:v>1.2365087269999999</c:v>
                </c:pt>
                <c:pt idx="12330" formatCode="General">
                  <c:v>1.2367434500000001</c:v>
                </c:pt>
                <c:pt idx="12331" formatCode="General">
                  <c:v>1.2371522189999999</c:v>
                </c:pt>
                <c:pt idx="12332" formatCode="General">
                  <c:v>1.2375596760000001</c:v>
                </c:pt>
                <c:pt idx="12333" formatCode="General">
                  <c:v>1.2378900049999999</c:v>
                </c:pt>
                <c:pt idx="12334" formatCode="General">
                  <c:v>1.2381197209999999</c:v>
                </c:pt>
                <c:pt idx="12335" formatCode="General">
                  <c:v>1.2385394569999999</c:v>
                </c:pt>
                <c:pt idx="12336" formatCode="General">
                  <c:v>1.2387924189999999</c:v>
                </c:pt>
                <c:pt idx="12337" formatCode="General">
                  <c:v>1.239042282</c:v>
                </c:pt>
                <c:pt idx="12338" formatCode="General">
                  <c:v>1.2390651699999999</c:v>
                </c:pt>
                <c:pt idx="12339" formatCode="General">
                  <c:v>1.239315033</c:v>
                </c:pt>
                <c:pt idx="12340" formatCode="General">
                  <c:v>1.2395141119999999</c:v>
                </c:pt>
                <c:pt idx="12341" formatCode="General">
                  <c:v>1.239893913</c:v>
                </c:pt>
                <c:pt idx="12342" formatCode="General">
                  <c:v>1.240153074</c:v>
                </c:pt>
                <c:pt idx="12343" formatCode="General">
                  <c:v>1.2404503819999999</c:v>
                </c:pt>
                <c:pt idx="12344" formatCode="General">
                  <c:v>1.240868211</c:v>
                </c:pt>
                <c:pt idx="12345" formatCode="General">
                  <c:v>1.2411628960000001</c:v>
                </c:pt>
                <c:pt idx="12346" formatCode="General">
                  <c:v>1.241487384</c:v>
                </c:pt>
                <c:pt idx="12347" formatCode="General">
                  <c:v>1.2415292259999999</c:v>
                </c:pt>
                <c:pt idx="12348" formatCode="General">
                  <c:v>1.2418069839999999</c:v>
                </c:pt>
                <c:pt idx="12349" formatCode="General">
                  <c:v>1.242229223</c:v>
                </c:pt>
                <c:pt idx="12350" formatCode="General">
                  <c:v>1.2426519389999999</c:v>
                </c:pt>
                <c:pt idx="12351" formatCode="General">
                  <c:v>1.24303472</c:v>
                </c:pt>
                <c:pt idx="12352" formatCode="General">
                  <c:v>1.243383527</c:v>
                </c:pt>
                <c:pt idx="12353" formatCode="General">
                  <c:v>1.243706822</c:v>
                </c:pt>
                <c:pt idx="12354" formatCode="General">
                  <c:v>1.2439128159999999</c:v>
                </c:pt>
                <c:pt idx="12355" formatCode="General">
                  <c:v>1.244228721</c:v>
                </c:pt>
                <c:pt idx="12356" formatCode="General">
                  <c:v>1.2444998030000001</c:v>
                </c:pt>
                <c:pt idx="12357" formatCode="General">
                  <c:v>1.2447420360000001</c:v>
                </c:pt>
                <c:pt idx="12358" formatCode="General">
                  <c:v>1.244896054</c:v>
                </c:pt>
                <c:pt idx="12359" formatCode="General">
                  <c:v>1.2449997660000001</c:v>
                </c:pt>
                <c:pt idx="12360" formatCode="General">
                  <c:v>1.2452300789999999</c:v>
                </c:pt>
                <c:pt idx="12361" formatCode="General">
                  <c:v>1.2453190089999999</c:v>
                </c:pt>
                <c:pt idx="12362" formatCode="General">
                  <c:v>1.245422244</c:v>
                </c:pt>
                <c:pt idx="12363" formatCode="General">
                  <c:v>1.2456498149999999</c:v>
                </c:pt>
                <c:pt idx="12364" formatCode="General">
                  <c:v>1.245956302</c:v>
                </c:pt>
                <c:pt idx="12365" formatCode="General">
                  <c:v>1.2463521959999999</c:v>
                </c:pt>
                <c:pt idx="12366" formatCode="General">
                  <c:v>1.246728539</c:v>
                </c:pt>
                <c:pt idx="12367" formatCode="General">
                  <c:v>1.246973157</c:v>
                </c:pt>
                <c:pt idx="12368" formatCode="General">
                  <c:v>1.247227788</c:v>
                </c:pt>
                <c:pt idx="12369" formatCode="General">
                  <c:v>1.2476338149999999</c:v>
                </c:pt>
                <c:pt idx="12370" formatCode="General">
                  <c:v>1.2478441</c:v>
                </c:pt>
                <c:pt idx="12371" formatCode="General">
                  <c:v>1.248239994</c:v>
                </c:pt>
                <c:pt idx="12372" formatCode="General">
                  <c:v>1.2486301660000001</c:v>
                </c:pt>
                <c:pt idx="12373" formatCode="General">
                  <c:v>1.2488524910000001</c:v>
                </c:pt>
                <c:pt idx="12374" formatCode="General">
                  <c:v>1.2489289050000001</c:v>
                </c:pt>
                <c:pt idx="12375" formatCode="General">
                  <c:v>1.249260187</c:v>
                </c:pt>
                <c:pt idx="12376" formatCode="General">
                  <c:v>1.2496625189999999</c:v>
                </c:pt>
                <c:pt idx="12377" formatCode="General">
                  <c:v>1.2499788999999999</c:v>
                </c:pt>
                <c:pt idx="12378" formatCode="General">
                  <c:v>1.2502148150000001</c:v>
                </c:pt>
                <c:pt idx="12379" formatCode="General">
                  <c:v>1.2506120199999999</c:v>
                </c:pt>
                <c:pt idx="12380" formatCode="General">
                  <c:v>1.2509682179999999</c:v>
                </c:pt>
                <c:pt idx="12381" formatCode="General">
                  <c:v>1.2512978320000001</c:v>
                </c:pt>
                <c:pt idx="12382" formatCode="General">
                  <c:v>1.251663923</c:v>
                </c:pt>
                <c:pt idx="12383" formatCode="General">
                  <c:v>1.2519600390000001</c:v>
                </c:pt>
                <c:pt idx="12384" formatCode="General">
                  <c:v>1.252043486</c:v>
                </c:pt>
                <c:pt idx="12385" formatCode="General">
                  <c:v>1.2521657939999999</c:v>
                </c:pt>
                <c:pt idx="12386" formatCode="General">
                  <c:v>1.25250566</c:v>
                </c:pt>
                <c:pt idx="12387" formatCode="General">
                  <c:v>1.252912045</c:v>
                </c:pt>
                <c:pt idx="12388" formatCode="General">
                  <c:v>1.253232956</c:v>
                </c:pt>
                <c:pt idx="12389" formatCode="General">
                  <c:v>1.2536265849999999</c:v>
                </c:pt>
                <c:pt idx="12390" formatCode="General">
                  <c:v>1.253994584</c:v>
                </c:pt>
                <c:pt idx="12391" formatCode="General">
                  <c:v>1.254331708</c:v>
                </c:pt>
                <c:pt idx="12392" formatCode="General">
                  <c:v>1.2545982600000001</c:v>
                </c:pt>
                <c:pt idx="12393" formatCode="General">
                  <c:v>1.254623652</c:v>
                </c:pt>
                <c:pt idx="12394" formatCode="General">
                  <c:v>1.254838347</c:v>
                </c:pt>
                <c:pt idx="12395" formatCode="General">
                  <c:v>1.25510788</c:v>
                </c:pt>
                <c:pt idx="12396" formatCode="General">
                  <c:v>1.2554906610000001</c:v>
                </c:pt>
                <c:pt idx="12397" formatCode="General">
                  <c:v>1.255901098</c:v>
                </c:pt>
                <c:pt idx="12398" formatCode="General">
                  <c:v>1.256100059</c:v>
                </c:pt>
                <c:pt idx="12399" formatCode="General">
                  <c:v>1.256465197</c:v>
                </c:pt>
                <c:pt idx="12400" formatCode="General">
                  <c:v>1.2568125720000001</c:v>
                </c:pt>
                <c:pt idx="12401" formatCode="General">
                  <c:v>1.257163644</c:v>
                </c:pt>
                <c:pt idx="12402" formatCode="General">
                  <c:v>1.2575136419999999</c:v>
                </c:pt>
                <c:pt idx="12403" formatCode="General">
                  <c:v>1.2576916220000001</c:v>
                </c:pt>
                <c:pt idx="12404" formatCode="General">
                  <c:v>1.2580598590000001</c:v>
                </c:pt>
                <c:pt idx="12405" formatCode="General">
                  <c:v>1.2583519219999999</c:v>
                </c:pt>
                <c:pt idx="12406" formatCode="General">
                  <c:v>1.258405209</c:v>
                </c:pt>
                <c:pt idx="12407" formatCode="General">
                  <c:v>1.2586654420000001</c:v>
                </c:pt>
                <c:pt idx="12408" formatCode="General">
                  <c:v>1.259036899</c:v>
                </c:pt>
                <c:pt idx="12409" formatCode="General">
                  <c:v>1.2594448330000001</c:v>
                </c:pt>
                <c:pt idx="12410" formatCode="General">
                  <c:v>1.2598212959999999</c:v>
                </c:pt>
                <c:pt idx="12411" formatCode="General">
                  <c:v>1.2601715330000001</c:v>
                </c:pt>
                <c:pt idx="12412" formatCode="General">
                  <c:v>1.260556459</c:v>
                </c:pt>
                <c:pt idx="12413" formatCode="General">
                  <c:v>1.2608248</c:v>
                </c:pt>
                <c:pt idx="12414" formatCode="General">
                  <c:v>1.2611879109999999</c:v>
                </c:pt>
                <c:pt idx="12415" formatCode="General">
                  <c:v>1.2615671159999999</c:v>
                </c:pt>
                <c:pt idx="12416" formatCode="General">
                  <c:v>1.2617701290000001</c:v>
                </c:pt>
                <c:pt idx="12417" formatCode="General">
                  <c:v>1.261974573</c:v>
                </c:pt>
                <c:pt idx="12418" formatCode="General">
                  <c:v>1.2622616289999999</c:v>
                </c:pt>
                <c:pt idx="12419" formatCode="General">
                  <c:v>1.262427449</c:v>
                </c:pt>
                <c:pt idx="12420" formatCode="General">
                  <c:v>1.2625634670000001</c:v>
                </c:pt>
                <c:pt idx="12421" formatCode="General">
                  <c:v>1.262722731</c:v>
                </c:pt>
                <c:pt idx="12422" formatCode="General">
                  <c:v>1.2628934380000001</c:v>
                </c:pt>
                <c:pt idx="12423" formatCode="General">
                  <c:v>1.2632281780000001</c:v>
                </c:pt>
                <c:pt idx="12424" formatCode="General">
                  <c:v>1.263578176</c:v>
                </c:pt>
                <c:pt idx="12425" formatCode="General">
                  <c:v>1.263945103</c:v>
                </c:pt>
                <c:pt idx="12426" formatCode="General">
                  <c:v>1.264293551</c:v>
                </c:pt>
                <c:pt idx="12427" formatCode="General">
                  <c:v>1.2645312550000001</c:v>
                </c:pt>
                <c:pt idx="12428" formatCode="General">
                  <c:v>1.264921427</c:v>
                </c:pt>
                <c:pt idx="12429" formatCode="General">
                  <c:v>1.2653119559999999</c:v>
                </c:pt>
                <c:pt idx="12430" formatCode="General">
                  <c:v>1.26570344</c:v>
                </c:pt>
                <c:pt idx="12431" formatCode="General">
                  <c:v>1.266084075</c:v>
                </c:pt>
                <c:pt idx="12432" formatCode="General">
                  <c:v>1.2664270399999999</c:v>
                </c:pt>
                <c:pt idx="12433" formatCode="General">
                  <c:v>1.266793966</c:v>
                </c:pt>
                <c:pt idx="12434" formatCode="General">
                  <c:v>1.2670211790000001</c:v>
                </c:pt>
                <c:pt idx="12435" formatCode="General">
                  <c:v>1.2670613529999999</c:v>
                </c:pt>
                <c:pt idx="12436" formatCode="General">
                  <c:v>1.2670993800000001</c:v>
                </c:pt>
                <c:pt idx="12437" formatCode="General">
                  <c:v>1.267374277</c:v>
                </c:pt>
                <c:pt idx="12438" formatCode="General">
                  <c:v>1.2675801520000001</c:v>
                </c:pt>
                <c:pt idx="12439" formatCode="General">
                  <c:v>1.267968655</c:v>
                </c:pt>
                <c:pt idx="12440" formatCode="General">
                  <c:v>1.268391013</c:v>
                </c:pt>
                <c:pt idx="12441" formatCode="General">
                  <c:v>1.2688199280000001</c:v>
                </c:pt>
                <c:pt idx="12442" formatCode="General">
                  <c:v>1.269129634</c:v>
                </c:pt>
                <c:pt idx="12443" formatCode="General">
                  <c:v>1.269304395</c:v>
                </c:pt>
                <c:pt idx="12444" formatCode="General">
                  <c:v>1.2694336180000001</c:v>
                </c:pt>
                <c:pt idx="12445" formatCode="General">
                  <c:v>1.2698119880000001</c:v>
                </c:pt>
                <c:pt idx="12446" formatCode="General">
                  <c:v>1.2701250310000001</c:v>
                </c:pt>
                <c:pt idx="12447" formatCode="General">
                  <c:v>1.2705509660000001</c:v>
                </c:pt>
                <c:pt idx="12448" formatCode="General">
                  <c:v>1.270979047</c:v>
                </c:pt>
                <c:pt idx="12449" formatCode="General">
                  <c:v>1.2713935380000001</c:v>
                </c:pt>
                <c:pt idx="12450" formatCode="General">
                  <c:v>1.271651506</c:v>
                </c:pt>
                <c:pt idx="12451" formatCode="General">
                  <c:v>1.271675348</c:v>
                </c:pt>
                <c:pt idx="12452" formatCode="General">
                  <c:v>1.271814346</c:v>
                </c:pt>
                <c:pt idx="12453" formatCode="General">
                  <c:v>1.2722496990000001</c:v>
                </c:pt>
                <c:pt idx="12454" formatCode="General">
                  <c:v>1.2725814580000001</c:v>
                </c:pt>
                <c:pt idx="12455" formatCode="General">
                  <c:v>1.273010373</c:v>
                </c:pt>
                <c:pt idx="12456" formatCode="General">
                  <c:v>1.2734333280000001</c:v>
                </c:pt>
                <c:pt idx="12457" formatCode="General">
                  <c:v>1.273537755</c:v>
                </c:pt>
                <c:pt idx="12458" formatCode="General">
                  <c:v>1.273667812</c:v>
                </c:pt>
                <c:pt idx="12459" formatCode="General">
                  <c:v>1.2739896770000001</c:v>
                </c:pt>
                <c:pt idx="12460" formatCode="General">
                  <c:v>1.27428937</c:v>
                </c:pt>
                <c:pt idx="12461" formatCode="General">
                  <c:v>1.274647117</c:v>
                </c:pt>
                <c:pt idx="12462" formatCode="General">
                  <c:v>1.2748908999999999</c:v>
                </c:pt>
                <c:pt idx="12463" formatCode="General">
                  <c:v>1.2752676009999999</c:v>
                </c:pt>
                <c:pt idx="12464" formatCode="General">
                  <c:v>1.27566421</c:v>
                </c:pt>
                <c:pt idx="12465" formatCode="General">
                  <c:v>1.276041389</c:v>
                </c:pt>
                <c:pt idx="12466" formatCode="General">
                  <c:v>1.276305437</c:v>
                </c:pt>
                <c:pt idx="12467" formatCode="General">
                  <c:v>1.27665472</c:v>
                </c:pt>
                <c:pt idx="12468" formatCode="General">
                  <c:v>1.2769879099999999</c:v>
                </c:pt>
                <c:pt idx="12469" formatCode="General">
                  <c:v>1.2773388619999999</c:v>
                </c:pt>
                <c:pt idx="12470" formatCode="General">
                  <c:v>1.2777047159999999</c:v>
                </c:pt>
                <c:pt idx="12471" formatCode="General">
                  <c:v>1.2780652050000001</c:v>
                </c:pt>
                <c:pt idx="12472" formatCode="General">
                  <c:v>1.2783945800000001</c:v>
                </c:pt>
                <c:pt idx="12473" formatCode="General">
                  <c:v>1.2787302730000001</c:v>
                </c:pt>
                <c:pt idx="12474" formatCode="General">
                  <c:v>1.278951645</c:v>
                </c:pt>
                <c:pt idx="12475" formatCode="General">
                  <c:v>1.2790013549999999</c:v>
                </c:pt>
                <c:pt idx="12476" formatCode="General">
                  <c:v>1.2791947130000001</c:v>
                </c:pt>
                <c:pt idx="12477" formatCode="General">
                  <c:v>1.2795490030000001</c:v>
                </c:pt>
                <c:pt idx="12478" formatCode="General">
                  <c:v>1.2798957820000001</c:v>
                </c:pt>
                <c:pt idx="12479" formatCode="General">
                  <c:v>1.280228734</c:v>
                </c:pt>
                <c:pt idx="12480" formatCode="General">
                  <c:v>1.280610085</c:v>
                </c:pt>
                <c:pt idx="12481" formatCode="General">
                  <c:v>1.2808496949999999</c:v>
                </c:pt>
                <c:pt idx="12482" formatCode="General">
                  <c:v>1.2812300919999999</c:v>
                </c:pt>
                <c:pt idx="12483" formatCode="General">
                  <c:v>1.281601429</c:v>
                </c:pt>
                <c:pt idx="12484" formatCode="General">
                  <c:v>1.281976819</c:v>
                </c:pt>
                <c:pt idx="12485" formatCode="General">
                  <c:v>1.282213211</c:v>
                </c:pt>
                <c:pt idx="12486" formatCode="General">
                  <c:v>1.2825537920000001</c:v>
                </c:pt>
                <c:pt idx="12487" formatCode="General">
                  <c:v>1.282847643</c:v>
                </c:pt>
                <c:pt idx="12488" formatCode="General">
                  <c:v>1.282976031</c:v>
                </c:pt>
                <c:pt idx="12489" formatCode="General">
                  <c:v>1.28316009</c:v>
                </c:pt>
                <c:pt idx="12490" formatCode="General">
                  <c:v>1.2834371330000001</c:v>
                </c:pt>
                <c:pt idx="12491" formatCode="General">
                  <c:v>1.283679724</c:v>
                </c:pt>
                <c:pt idx="12492" formatCode="General">
                  <c:v>1.2840356829999999</c:v>
                </c:pt>
                <c:pt idx="12493" formatCode="General">
                  <c:v>1.284414411</c:v>
                </c:pt>
                <c:pt idx="12494" formatCode="General">
                  <c:v>1.2847012280000001</c:v>
                </c:pt>
                <c:pt idx="12495" formatCode="General">
                  <c:v>1.2850631480000001</c:v>
                </c:pt>
                <c:pt idx="12496" formatCode="General">
                  <c:v>1.2853770259999999</c:v>
                </c:pt>
                <c:pt idx="12497" formatCode="General">
                  <c:v>1.2857321500000001</c:v>
                </c:pt>
                <c:pt idx="12498" formatCode="General">
                  <c:v>1.28604579</c:v>
                </c:pt>
                <c:pt idx="12499" formatCode="General">
                  <c:v>1.28633821</c:v>
                </c:pt>
                <c:pt idx="12500" formatCode="General">
                  <c:v>1.286690831</c:v>
                </c:pt>
                <c:pt idx="12501" formatCode="General">
                  <c:v>1.287065744</c:v>
                </c:pt>
                <c:pt idx="12502" formatCode="General">
                  <c:v>1.2874482869999999</c:v>
                </c:pt>
                <c:pt idx="12503" formatCode="General">
                  <c:v>1.287836194</c:v>
                </c:pt>
                <c:pt idx="12504" formatCode="General">
                  <c:v>1.288219333</c:v>
                </c:pt>
                <c:pt idx="12505" formatCode="General">
                  <c:v>1.288588405</c:v>
                </c:pt>
                <c:pt idx="12506" formatCode="General">
                  <c:v>1.288958788</c:v>
                </c:pt>
                <c:pt idx="12507" formatCode="General">
                  <c:v>1.2892721890000001</c:v>
                </c:pt>
                <c:pt idx="12508" formatCode="General">
                  <c:v>1.2894752030000001</c:v>
                </c:pt>
                <c:pt idx="12509" formatCode="General">
                  <c:v>1.2894971369999999</c:v>
                </c:pt>
                <c:pt idx="12510" formatCode="General">
                  <c:v>1.2896704670000001</c:v>
                </c:pt>
                <c:pt idx="12511" formatCode="General">
                  <c:v>1.2898882629999999</c:v>
                </c:pt>
                <c:pt idx="12512" formatCode="General">
                  <c:v>1.290268779</c:v>
                </c:pt>
                <c:pt idx="12513" formatCode="General">
                  <c:v>1.2905554770000001</c:v>
                </c:pt>
                <c:pt idx="12514" formatCode="General">
                  <c:v>1.290964365</c:v>
                </c:pt>
                <c:pt idx="12515" formatCode="General">
                  <c:v>1.2911695240000001</c:v>
                </c:pt>
                <c:pt idx="12516" formatCode="General">
                  <c:v>1.291558743</c:v>
                </c:pt>
                <c:pt idx="12517" formatCode="General">
                  <c:v>1.291967154</c:v>
                </c:pt>
                <c:pt idx="12518" formatCode="General">
                  <c:v>1.2923356290000001</c:v>
                </c:pt>
                <c:pt idx="12519" formatCode="General">
                  <c:v>1.292439342</c:v>
                </c:pt>
                <c:pt idx="12520" formatCode="General">
                  <c:v>1.292557478</c:v>
                </c:pt>
                <c:pt idx="12521" formatCode="General">
                  <c:v>1.29262352</c:v>
                </c:pt>
                <c:pt idx="12522" formatCode="General">
                  <c:v>1.292895913</c:v>
                </c:pt>
                <c:pt idx="12523" formatCode="General">
                  <c:v>1.2933279280000001</c:v>
                </c:pt>
                <c:pt idx="12524" formatCode="General">
                  <c:v>1.2935464379999999</c:v>
                </c:pt>
                <c:pt idx="12525" formatCode="General">
                  <c:v>1.2939349410000001</c:v>
                </c:pt>
                <c:pt idx="12526" formatCode="General">
                  <c:v>1.2943284509999999</c:v>
                </c:pt>
                <c:pt idx="12527" formatCode="General">
                  <c:v>1.2946804759999999</c:v>
                </c:pt>
                <c:pt idx="12528" formatCode="General">
                  <c:v>1.29495585</c:v>
                </c:pt>
                <c:pt idx="12529" formatCode="General">
                  <c:v>1.295314431</c:v>
                </c:pt>
                <c:pt idx="12530" formatCode="General">
                  <c:v>1.295488119</c:v>
                </c:pt>
                <c:pt idx="12531" formatCode="General">
                  <c:v>1.2956241369999999</c:v>
                </c:pt>
                <c:pt idx="12532" formatCode="General">
                  <c:v>1.295746684</c:v>
                </c:pt>
                <c:pt idx="12533" formatCode="General">
                  <c:v>1.296059251</c:v>
                </c:pt>
                <c:pt idx="12534" formatCode="General">
                  <c:v>1.2964053149999999</c:v>
                </c:pt>
                <c:pt idx="12535" formatCode="General">
                  <c:v>1.2967878580000001</c:v>
                </c:pt>
                <c:pt idx="12536" formatCode="General">
                  <c:v>1.2970309259999999</c:v>
                </c:pt>
                <c:pt idx="12537" formatCode="General">
                  <c:v>1.2973500490000001</c:v>
                </c:pt>
                <c:pt idx="12538" formatCode="General">
                  <c:v>1.2977129220000001</c:v>
                </c:pt>
                <c:pt idx="12539" formatCode="General">
                  <c:v>1.298089504</c:v>
                </c:pt>
                <c:pt idx="12540" formatCode="General">
                  <c:v>1.298351526</c:v>
                </c:pt>
                <c:pt idx="12541" formatCode="General">
                  <c:v>1.298739195</c:v>
                </c:pt>
                <c:pt idx="12542" formatCode="General">
                  <c:v>1.2991176840000001</c:v>
                </c:pt>
                <c:pt idx="12543" formatCode="General">
                  <c:v>1.2992661000000001</c:v>
                </c:pt>
                <c:pt idx="12544" formatCode="General">
                  <c:v>1.299362302</c:v>
                </c:pt>
                <c:pt idx="12545" formatCode="General">
                  <c:v>1.2997150420000001</c:v>
                </c:pt>
                <c:pt idx="12546" formatCode="General">
                  <c:v>1.300110221</c:v>
                </c:pt>
                <c:pt idx="12547" formatCode="General">
                  <c:v>1.3004820349999999</c:v>
                </c:pt>
                <c:pt idx="12548" formatCode="General">
                  <c:v>1.3008612390000001</c:v>
                </c:pt>
                <c:pt idx="12549" formatCode="General">
                  <c:v>1.301239729</c:v>
                </c:pt>
                <c:pt idx="12550" formatCode="General">
                  <c:v>1.3015397790000001</c:v>
                </c:pt>
                <c:pt idx="12551" formatCode="General">
                  <c:v>1.3018842939999999</c:v>
                </c:pt>
                <c:pt idx="12552" formatCode="General">
                  <c:v>1.3022114039999999</c:v>
                </c:pt>
                <c:pt idx="12553" formatCode="General">
                  <c:v>1.302351952</c:v>
                </c:pt>
                <c:pt idx="12554" formatCode="General">
                  <c:v>1.3024892809999999</c:v>
                </c:pt>
                <c:pt idx="12555" formatCode="General">
                  <c:v>1.302895546</c:v>
                </c:pt>
                <c:pt idx="12556" formatCode="General">
                  <c:v>1.303159833</c:v>
                </c:pt>
                <c:pt idx="12557" formatCode="General">
                  <c:v>1.3035577540000001</c:v>
                </c:pt>
                <c:pt idx="12558" formatCode="General">
                  <c:v>1.3039897680000001</c:v>
                </c:pt>
                <c:pt idx="12559" formatCode="General">
                  <c:v>1.3043950799999999</c:v>
                </c:pt>
                <c:pt idx="12560" formatCode="General">
                  <c:v>1.304643869</c:v>
                </c:pt>
                <c:pt idx="12561" formatCode="General">
                  <c:v>1.30464673</c:v>
                </c:pt>
                <c:pt idx="12562" formatCode="General">
                  <c:v>1.30480814</c:v>
                </c:pt>
                <c:pt idx="12563" formatCode="General">
                  <c:v>1.3052141669999999</c:v>
                </c:pt>
                <c:pt idx="12564" formatCode="General">
                  <c:v>1.3055154090000001</c:v>
                </c:pt>
                <c:pt idx="12565" formatCode="General">
                  <c:v>1.3059570789999999</c:v>
                </c:pt>
                <c:pt idx="12566" formatCode="General">
                  <c:v>1.306278348</c:v>
                </c:pt>
                <c:pt idx="12567" formatCode="General">
                  <c:v>1.3066725729999999</c:v>
                </c:pt>
                <c:pt idx="12568" formatCode="General">
                  <c:v>1.3068853620000001</c:v>
                </c:pt>
                <c:pt idx="12569" formatCode="General">
                  <c:v>1.306976438</c:v>
                </c:pt>
                <c:pt idx="12570" formatCode="General">
                  <c:v>1.3072389360000001</c:v>
                </c:pt>
                <c:pt idx="12571" formatCode="General">
                  <c:v>1.307605863</c:v>
                </c:pt>
                <c:pt idx="12572" formatCode="General">
                  <c:v>1.3080139159999999</c:v>
                </c:pt>
                <c:pt idx="12573" formatCode="General">
                  <c:v>1.308412313</c:v>
                </c:pt>
                <c:pt idx="12574" formatCode="General">
                  <c:v>1.3088309760000001</c:v>
                </c:pt>
                <c:pt idx="12575" formatCode="General">
                  <c:v>1.30923748</c:v>
                </c:pt>
                <c:pt idx="12576" formatCode="General">
                  <c:v>1.3094877</c:v>
                </c:pt>
                <c:pt idx="12577" formatCode="General">
                  <c:v>1.309862614</c:v>
                </c:pt>
                <c:pt idx="12578" formatCode="General">
                  <c:v>1.3100943570000001</c:v>
                </c:pt>
                <c:pt idx="12579" formatCode="General">
                  <c:v>1.3102447989999999</c:v>
                </c:pt>
                <c:pt idx="12580" formatCode="General">
                  <c:v>1.3103238340000001</c:v>
                </c:pt>
                <c:pt idx="12581" formatCode="General">
                  <c:v>1.310450315</c:v>
                </c:pt>
                <c:pt idx="12582" formatCode="General">
                  <c:v>1.3107532260000001</c:v>
                </c:pt>
                <c:pt idx="12583" formatCode="General">
                  <c:v>1.3111307619999999</c:v>
                </c:pt>
                <c:pt idx="12584" formatCode="General">
                  <c:v>1.3115153310000001</c:v>
                </c:pt>
                <c:pt idx="12585" formatCode="General">
                  <c:v>1.3118258709999999</c:v>
                </c:pt>
                <c:pt idx="12586" formatCode="General">
                  <c:v>1.3122415540000001</c:v>
                </c:pt>
                <c:pt idx="12587" formatCode="General">
                  <c:v>1.3125108480000001</c:v>
                </c:pt>
                <c:pt idx="12588" formatCode="General">
                  <c:v>1.3128918409999999</c:v>
                </c:pt>
                <c:pt idx="12589" formatCode="General">
                  <c:v>1.313262463</c:v>
                </c:pt>
                <c:pt idx="12590" formatCode="General">
                  <c:v>1.3133705849999999</c:v>
                </c:pt>
                <c:pt idx="12591" formatCode="General">
                  <c:v>1.3135108950000001</c:v>
                </c:pt>
                <c:pt idx="12592" formatCode="General">
                  <c:v>1.3138873579999999</c:v>
                </c:pt>
                <c:pt idx="12593" formatCode="General">
                  <c:v>1.3143254520000001</c:v>
                </c:pt>
                <c:pt idx="12594" formatCode="General">
                  <c:v>1.314741731</c:v>
                </c:pt>
                <c:pt idx="12595" formatCode="General">
                  <c:v>1.31505239</c:v>
                </c:pt>
                <c:pt idx="12596" formatCode="General">
                  <c:v>1.3154420849999999</c:v>
                </c:pt>
                <c:pt idx="12597" formatCode="General">
                  <c:v>1.3156675099999999</c:v>
                </c:pt>
                <c:pt idx="12598" formatCode="General">
                  <c:v>1.3157190080000001</c:v>
                </c:pt>
                <c:pt idx="12599" formatCode="General">
                  <c:v>1.3161430359999999</c:v>
                </c:pt>
                <c:pt idx="12600" formatCode="General">
                  <c:v>1.316579223</c:v>
                </c:pt>
                <c:pt idx="12601" formatCode="General">
                  <c:v>1.316861391</c:v>
                </c:pt>
                <c:pt idx="12602" formatCode="General">
                  <c:v>1.3172206879999999</c:v>
                </c:pt>
                <c:pt idx="12603" formatCode="General">
                  <c:v>1.317231059</c:v>
                </c:pt>
                <c:pt idx="12604" formatCode="General">
                  <c:v>1.3172429800000001</c:v>
                </c:pt>
                <c:pt idx="12605" formatCode="General">
                  <c:v>1.317605138</c:v>
                </c:pt>
                <c:pt idx="12606" formatCode="General">
                  <c:v>1.3177967070000001</c:v>
                </c:pt>
                <c:pt idx="12607" formatCode="General">
                  <c:v>1.3179922100000001</c:v>
                </c:pt>
                <c:pt idx="12608" formatCode="General">
                  <c:v>1.3182561399999999</c:v>
                </c:pt>
                <c:pt idx="12609" formatCode="General">
                  <c:v>1.318594217</c:v>
                </c:pt>
                <c:pt idx="12610" formatCode="General">
                  <c:v>1.3189873700000001</c:v>
                </c:pt>
                <c:pt idx="12611" formatCode="General">
                  <c:v>1.3191432949999999</c:v>
                </c:pt>
                <c:pt idx="12612" formatCode="General">
                  <c:v>1.3191970589999999</c:v>
                </c:pt>
                <c:pt idx="12613" formatCode="General">
                  <c:v>1.3195680380000001</c:v>
                </c:pt>
                <c:pt idx="12614" formatCode="General">
                  <c:v>1.319977403</c:v>
                </c:pt>
                <c:pt idx="12615" formatCode="General">
                  <c:v>1.320390344</c:v>
                </c:pt>
                <c:pt idx="12616" formatCode="General">
                  <c:v>1.320787191</c:v>
                </c:pt>
                <c:pt idx="12617" formatCode="General">
                  <c:v>1.321123719</c:v>
                </c:pt>
                <c:pt idx="12618" formatCode="General">
                  <c:v>1.3215262889999999</c:v>
                </c:pt>
                <c:pt idx="12619" formatCode="General">
                  <c:v>1.321856618</c:v>
                </c:pt>
                <c:pt idx="12620" formatCode="General">
                  <c:v>1.321902514</c:v>
                </c:pt>
                <c:pt idx="12621" formatCode="General">
                  <c:v>1.3220734599999999</c:v>
                </c:pt>
                <c:pt idx="12622" formatCode="General">
                  <c:v>1.3224639890000001</c:v>
                </c:pt>
                <c:pt idx="12623" formatCode="General">
                  <c:v>1.322875977</c:v>
                </c:pt>
                <c:pt idx="12624" formatCode="General">
                  <c:v>1.3232381339999999</c:v>
                </c:pt>
                <c:pt idx="12625" formatCode="General">
                  <c:v>1.3236014840000001</c:v>
                </c:pt>
                <c:pt idx="12626" formatCode="General">
                  <c:v>1.3239623309999999</c:v>
                </c:pt>
                <c:pt idx="12627" formatCode="General">
                  <c:v>1.324163795</c:v>
                </c:pt>
                <c:pt idx="12628" formatCode="General">
                  <c:v>1.324547768</c:v>
                </c:pt>
                <c:pt idx="12629" formatCode="General">
                  <c:v>1.3247460129999999</c:v>
                </c:pt>
                <c:pt idx="12630" formatCode="General">
                  <c:v>1.3248168229999999</c:v>
                </c:pt>
                <c:pt idx="12631" formatCode="General">
                  <c:v>1.325173259</c:v>
                </c:pt>
                <c:pt idx="12632" formatCode="General">
                  <c:v>1.32558167</c:v>
                </c:pt>
                <c:pt idx="12633" formatCode="General">
                  <c:v>1.325842977</c:v>
                </c:pt>
                <c:pt idx="12634" formatCode="General">
                  <c:v>1.326257706</c:v>
                </c:pt>
                <c:pt idx="12635" formatCode="General">
                  <c:v>1.326664209</c:v>
                </c:pt>
                <c:pt idx="12636" formatCode="General">
                  <c:v>1.3270661829999999</c:v>
                </c:pt>
                <c:pt idx="12637" formatCode="General">
                  <c:v>1.3272684809999999</c:v>
                </c:pt>
                <c:pt idx="12638" formatCode="General">
                  <c:v>1.327339292</c:v>
                </c:pt>
                <c:pt idx="12639" formatCode="General">
                  <c:v>1.327670336</c:v>
                </c:pt>
                <c:pt idx="12640" formatCode="General">
                  <c:v>1.3280739779999999</c:v>
                </c:pt>
                <c:pt idx="12641" formatCode="General">
                  <c:v>1.3285003900000001</c:v>
                </c:pt>
                <c:pt idx="12642" formatCode="General">
                  <c:v>1.328930736</c:v>
                </c:pt>
                <c:pt idx="12643" formatCode="General">
                  <c:v>1.32922399</c:v>
                </c:pt>
                <c:pt idx="12644" formatCode="General">
                  <c:v>1.3295964</c:v>
                </c:pt>
                <c:pt idx="12645" formatCode="General">
                  <c:v>1.3297899959999999</c:v>
                </c:pt>
                <c:pt idx="12646" formatCode="General">
                  <c:v>1.32987535</c:v>
                </c:pt>
                <c:pt idx="12647" formatCode="General">
                  <c:v>1.330039263</c:v>
                </c:pt>
                <c:pt idx="12648" formatCode="General">
                  <c:v>1.330458879</c:v>
                </c:pt>
                <c:pt idx="12649" formatCode="General">
                  <c:v>1.3308929199999999</c:v>
                </c:pt>
                <c:pt idx="12650" formatCode="General">
                  <c:v>1.3313227889999999</c:v>
                </c:pt>
                <c:pt idx="12651" formatCode="General">
                  <c:v>1.331599832</c:v>
                </c:pt>
                <c:pt idx="12652" formatCode="General">
                  <c:v>1.3320325609999999</c:v>
                </c:pt>
                <c:pt idx="12653" formatCode="General">
                  <c:v>1.33232069</c:v>
                </c:pt>
                <c:pt idx="12654" formatCode="General">
                  <c:v>1.332356095</c:v>
                </c:pt>
                <c:pt idx="12655" formatCode="General">
                  <c:v>1.332720041</c:v>
                </c:pt>
                <c:pt idx="12656" formatCode="General">
                  <c:v>1.3331385849999999</c:v>
                </c:pt>
                <c:pt idx="12657" formatCode="General">
                  <c:v>1.3334552049999999</c:v>
                </c:pt>
                <c:pt idx="12658" formatCode="General">
                  <c:v>1.333870769</c:v>
                </c:pt>
                <c:pt idx="12659" formatCode="General">
                  <c:v>1.3342111109999999</c:v>
                </c:pt>
                <c:pt idx="12660" formatCode="General">
                  <c:v>1.3343452220000001</c:v>
                </c:pt>
                <c:pt idx="12661" formatCode="General">
                  <c:v>1.3344814780000001</c:v>
                </c:pt>
                <c:pt idx="12662" formatCode="General">
                  <c:v>1.334906578</c:v>
                </c:pt>
                <c:pt idx="12663" formatCode="General">
                  <c:v>1.3353333469999999</c:v>
                </c:pt>
                <c:pt idx="12664" formatCode="General">
                  <c:v>1.335740089</c:v>
                </c:pt>
                <c:pt idx="12665" formatCode="General">
                  <c:v>1.3361440899999999</c:v>
                </c:pt>
                <c:pt idx="12666" formatCode="General">
                  <c:v>1.33626461</c:v>
                </c:pt>
                <c:pt idx="12667" formatCode="General">
                  <c:v>1.336328983</c:v>
                </c:pt>
                <c:pt idx="12668" formatCode="General">
                  <c:v>1.3364851470000001</c:v>
                </c:pt>
                <c:pt idx="12669" formatCode="General">
                  <c:v>1.3368886710000001</c:v>
                </c:pt>
                <c:pt idx="12670" formatCode="General">
                  <c:v>1.3373194930000001</c:v>
                </c:pt>
                <c:pt idx="12671" formatCode="General">
                  <c:v>1.33772862</c:v>
                </c:pt>
                <c:pt idx="12672" formatCode="General">
                  <c:v>1.338139057</c:v>
                </c:pt>
                <c:pt idx="12673" formatCode="General">
                  <c:v>1.3381968740000001</c:v>
                </c:pt>
                <c:pt idx="12674" formatCode="General">
                  <c:v>1.3384348150000001</c:v>
                </c:pt>
                <c:pt idx="12675" formatCode="General">
                  <c:v>1.338829756</c:v>
                </c:pt>
                <c:pt idx="12676" formatCode="General">
                  <c:v>1.339078188</c:v>
                </c:pt>
                <c:pt idx="12677" formatCode="General">
                  <c:v>1.3394529820000001</c:v>
                </c:pt>
                <c:pt idx="12678" formatCode="General">
                  <c:v>1.339856744</c:v>
                </c:pt>
                <c:pt idx="12679" formatCode="General">
                  <c:v>1.3402228359999999</c:v>
                </c:pt>
                <c:pt idx="12680" formatCode="General">
                  <c:v>1.340582371</c:v>
                </c:pt>
                <c:pt idx="12681" formatCode="General">
                  <c:v>1.3409153220000001</c:v>
                </c:pt>
                <c:pt idx="12682" formatCode="General">
                  <c:v>1.3410322669999999</c:v>
                </c:pt>
                <c:pt idx="12683" formatCode="General">
                  <c:v>1.3411288260000001</c:v>
                </c:pt>
                <c:pt idx="12684" formatCode="General">
                  <c:v>1.3415044549999999</c:v>
                </c:pt>
                <c:pt idx="12685" formatCode="General">
                  <c:v>1.34193027</c:v>
                </c:pt>
                <c:pt idx="12686" formatCode="General">
                  <c:v>1.342199683</c:v>
                </c:pt>
                <c:pt idx="12687" formatCode="General">
                  <c:v>1.342639446</c:v>
                </c:pt>
                <c:pt idx="12688" formatCode="General">
                  <c:v>1.3429242370000001</c:v>
                </c:pt>
                <c:pt idx="12689" formatCode="General">
                  <c:v>1.343043566</c:v>
                </c:pt>
                <c:pt idx="12690" formatCode="General">
                  <c:v>1.3433080909999999</c:v>
                </c:pt>
                <c:pt idx="12691" formatCode="General">
                  <c:v>1.3437606099999999</c:v>
                </c:pt>
                <c:pt idx="12692" formatCode="General">
                  <c:v>1.3442257639999999</c:v>
                </c:pt>
                <c:pt idx="12693" formatCode="General">
                  <c:v>1.3444346190000001</c:v>
                </c:pt>
                <c:pt idx="12694" formatCode="General">
                  <c:v>1.344440579</c:v>
                </c:pt>
                <c:pt idx="12695" formatCode="General">
                  <c:v>1.34472692</c:v>
                </c:pt>
                <c:pt idx="12696" formatCode="General">
                  <c:v>1.345139265</c:v>
                </c:pt>
                <c:pt idx="12697" formatCode="General">
                  <c:v>1.345561147</c:v>
                </c:pt>
                <c:pt idx="12698" formatCode="General">
                  <c:v>1.345965981</c:v>
                </c:pt>
                <c:pt idx="12699" formatCode="General">
                  <c:v>1.346362829</c:v>
                </c:pt>
                <c:pt idx="12700" formatCode="General">
                  <c:v>1.3466948270000001</c:v>
                </c:pt>
                <c:pt idx="12701" formatCode="General">
                  <c:v>1.346793294</c:v>
                </c:pt>
                <c:pt idx="12702" formatCode="General">
                  <c:v>1.3469940419999999</c:v>
                </c:pt>
                <c:pt idx="12703" formatCode="General">
                  <c:v>1.3474199769999999</c:v>
                </c:pt>
                <c:pt idx="12704" formatCode="General">
                  <c:v>1.347874045</c:v>
                </c:pt>
                <c:pt idx="12705" formatCode="General">
                  <c:v>1.348276496</c:v>
                </c:pt>
                <c:pt idx="12706" formatCode="General">
                  <c:v>1.348710895</c:v>
                </c:pt>
                <c:pt idx="12707" formatCode="General">
                  <c:v>1.3490674499999999</c:v>
                </c:pt>
                <c:pt idx="12708" formatCode="General">
                  <c:v>1.3491357559999999</c:v>
                </c:pt>
                <c:pt idx="12709" formatCode="General">
                  <c:v>1.3491404060000001</c:v>
                </c:pt>
                <c:pt idx="12710" formatCode="General">
                  <c:v>1.3494489190000001</c:v>
                </c:pt>
                <c:pt idx="12711" formatCode="General">
                  <c:v>1.349837899</c:v>
                </c:pt>
                <c:pt idx="12712" formatCode="General">
                  <c:v>1.3502303360000001</c:v>
                </c:pt>
                <c:pt idx="12713" formatCode="General">
                  <c:v>1.35061276</c:v>
                </c:pt>
                <c:pt idx="12714" formatCode="General">
                  <c:v>1.3509927989999999</c:v>
                </c:pt>
                <c:pt idx="12715" formatCode="General">
                  <c:v>1.3512688879999999</c:v>
                </c:pt>
                <c:pt idx="12716" formatCode="General">
                  <c:v>1.3516060110000001</c:v>
                </c:pt>
                <c:pt idx="12717" formatCode="General">
                  <c:v>1.3517634869999999</c:v>
                </c:pt>
                <c:pt idx="12718" formatCode="General">
                  <c:v>1.3518178460000001</c:v>
                </c:pt>
                <c:pt idx="12719" formatCode="General">
                  <c:v>1.3522089719999999</c:v>
                </c:pt>
                <c:pt idx="12720" formatCode="General">
                  <c:v>1.352613091</c:v>
                </c:pt>
                <c:pt idx="12721" formatCode="General">
                  <c:v>1.353042603</c:v>
                </c:pt>
                <c:pt idx="12722" formatCode="General">
                  <c:v>1.353405118</c:v>
                </c:pt>
                <c:pt idx="12723" formatCode="General">
                  <c:v>1.3536893130000001</c:v>
                </c:pt>
                <c:pt idx="12724" formatCode="General">
                  <c:v>1.354088306</c:v>
                </c:pt>
                <c:pt idx="12725" formatCode="General">
                  <c:v>1.354470134</c:v>
                </c:pt>
                <c:pt idx="12726" formatCode="General">
                  <c:v>1.354802847</c:v>
                </c:pt>
                <c:pt idx="12727" formatCode="General">
                  <c:v>1.3550606970000001</c:v>
                </c:pt>
                <c:pt idx="12728" formatCode="General">
                  <c:v>1.355146647</c:v>
                </c:pt>
                <c:pt idx="12729" formatCode="General">
                  <c:v>1.355288029</c:v>
                </c:pt>
                <c:pt idx="12730" formatCode="General">
                  <c:v>1.355601072</c:v>
                </c:pt>
                <c:pt idx="12731" formatCode="General">
                  <c:v>1.355844378</c:v>
                </c:pt>
                <c:pt idx="12732" formatCode="General">
                  <c:v>1.356221318</c:v>
                </c:pt>
                <c:pt idx="12733" formatCode="General">
                  <c:v>1.356630564</c:v>
                </c:pt>
                <c:pt idx="12734" formatCode="General">
                  <c:v>1.3570512530000001</c:v>
                </c:pt>
                <c:pt idx="12735" formatCode="General">
                  <c:v>1.3574758769999999</c:v>
                </c:pt>
                <c:pt idx="12736" formatCode="General">
                  <c:v>1.3578233719999999</c:v>
                </c:pt>
                <c:pt idx="12737" formatCode="General">
                  <c:v>1.3578660490000001</c:v>
                </c:pt>
                <c:pt idx="12738" formatCode="General">
                  <c:v>1.3582549100000001</c:v>
                </c:pt>
                <c:pt idx="12739" formatCode="General">
                  <c:v>1.358444929</c:v>
                </c:pt>
                <c:pt idx="12740" formatCode="General">
                  <c:v>1.3586900230000001</c:v>
                </c:pt>
                <c:pt idx="12741" formatCode="General">
                  <c:v>1.3591244220000001</c:v>
                </c:pt>
                <c:pt idx="12742" formatCode="General">
                  <c:v>1.359503508</c:v>
                </c:pt>
                <c:pt idx="12743" formatCode="General">
                  <c:v>1.359511852</c:v>
                </c:pt>
                <c:pt idx="12744" formatCode="General">
                  <c:v>1.3598036769999999</c:v>
                </c:pt>
                <c:pt idx="12745" formatCode="General">
                  <c:v>1.3602174520000001</c:v>
                </c:pt>
                <c:pt idx="12746" formatCode="General">
                  <c:v>1.360654831</c:v>
                </c:pt>
                <c:pt idx="12747" formatCode="General">
                  <c:v>1.3610636</c:v>
                </c:pt>
                <c:pt idx="12748" formatCode="General">
                  <c:v>1.3614352940000001</c:v>
                </c:pt>
                <c:pt idx="12749" formatCode="General">
                  <c:v>1.3614467379999999</c:v>
                </c:pt>
                <c:pt idx="12750" formatCode="General">
                  <c:v>1.361757278</c:v>
                </c:pt>
                <c:pt idx="12751" formatCode="General">
                  <c:v>1.362179995</c:v>
                </c:pt>
                <c:pt idx="12752" formatCode="General">
                  <c:v>1.36262989</c:v>
                </c:pt>
                <c:pt idx="12753" formatCode="General">
                  <c:v>1.363053799</c:v>
                </c:pt>
                <c:pt idx="12754" formatCode="General">
                  <c:v>1.3632587190000001</c:v>
                </c:pt>
                <c:pt idx="12755" formatCode="General">
                  <c:v>1.3634082080000001</c:v>
                </c:pt>
                <c:pt idx="12756" formatCode="General">
                  <c:v>1.363856435</c:v>
                </c:pt>
                <c:pt idx="12757" formatCode="General">
                  <c:v>1.364290357</c:v>
                </c:pt>
                <c:pt idx="12758" formatCode="General">
                  <c:v>1.3647272589999999</c:v>
                </c:pt>
                <c:pt idx="12759" formatCode="General">
                  <c:v>1.3650224209999999</c:v>
                </c:pt>
                <c:pt idx="12760" formatCode="General">
                  <c:v>1.365105987</c:v>
                </c:pt>
                <c:pt idx="12761" formatCode="General">
                  <c:v>1.36524117</c:v>
                </c:pt>
                <c:pt idx="12762" formatCode="General">
                  <c:v>1.365625978</c:v>
                </c:pt>
                <c:pt idx="12763" formatCode="General">
                  <c:v>1.366000772</c:v>
                </c:pt>
                <c:pt idx="12764" formatCode="General">
                  <c:v>1.3663526770000001</c:v>
                </c:pt>
                <c:pt idx="12765" formatCode="General">
                  <c:v>1.3667212719999999</c:v>
                </c:pt>
                <c:pt idx="12766" formatCode="General">
                  <c:v>1.3671023849999999</c:v>
                </c:pt>
                <c:pt idx="12767" formatCode="General">
                  <c:v>1.3674733640000001</c:v>
                </c:pt>
                <c:pt idx="12768" formatCode="General">
                  <c:v>1.3678578139999999</c:v>
                </c:pt>
                <c:pt idx="12769" formatCode="General">
                  <c:v>1.3682652710000001</c:v>
                </c:pt>
                <c:pt idx="12770" formatCode="General">
                  <c:v>1.3684614900000001</c:v>
                </c:pt>
                <c:pt idx="12771" formatCode="General">
                  <c:v>1.36855185</c:v>
                </c:pt>
                <c:pt idx="12772" formatCode="General">
                  <c:v>1.3687176700000001</c:v>
                </c:pt>
                <c:pt idx="12773" formatCode="General">
                  <c:v>1.36909163</c:v>
                </c:pt>
                <c:pt idx="12774" formatCode="General">
                  <c:v>1.3693817850000001</c:v>
                </c:pt>
                <c:pt idx="12775" formatCode="General">
                  <c:v>1.369778275</c:v>
                </c:pt>
                <c:pt idx="12776" formatCode="General">
                  <c:v>1.3702023029999999</c:v>
                </c:pt>
                <c:pt idx="12777" formatCode="General">
                  <c:v>1.3705627920000001</c:v>
                </c:pt>
                <c:pt idx="12778" formatCode="General">
                  <c:v>1.370851874</c:v>
                </c:pt>
                <c:pt idx="12779" formatCode="General">
                  <c:v>1.3712247609999999</c:v>
                </c:pt>
                <c:pt idx="12780" formatCode="General">
                  <c:v>1.371445537</c:v>
                </c:pt>
                <c:pt idx="12781" formatCode="General">
                  <c:v>1.3715189699999999</c:v>
                </c:pt>
                <c:pt idx="12782" formatCode="General">
                  <c:v>1.3717441560000001</c:v>
                </c:pt>
                <c:pt idx="12783" formatCode="General">
                  <c:v>1.372149587</c:v>
                </c:pt>
                <c:pt idx="12784" formatCode="General">
                  <c:v>1.3725739720000001</c:v>
                </c:pt>
                <c:pt idx="12785" formatCode="General">
                  <c:v>1.373005509</c:v>
                </c:pt>
                <c:pt idx="12786" formatCode="General">
                  <c:v>1.3734378810000001</c:v>
                </c:pt>
                <c:pt idx="12787" formatCode="General">
                  <c:v>1.3735474350000001</c:v>
                </c:pt>
                <c:pt idx="12788" formatCode="General">
                  <c:v>1.373724699</c:v>
                </c:pt>
                <c:pt idx="12789" formatCode="General">
                  <c:v>1.374172926</c:v>
                </c:pt>
                <c:pt idx="12790" formatCode="General">
                  <c:v>1.374610662</c:v>
                </c:pt>
                <c:pt idx="12791" formatCode="General">
                  <c:v>1.3750644919999999</c:v>
                </c:pt>
                <c:pt idx="12792" formatCode="General">
                  <c:v>1.3752485510000001</c:v>
                </c:pt>
                <c:pt idx="12793" formatCode="General">
                  <c:v>1.375315785</c:v>
                </c:pt>
                <c:pt idx="12794" formatCode="General">
                  <c:v>1.3755648140000001</c:v>
                </c:pt>
                <c:pt idx="12795" formatCode="General">
                  <c:v>1.3760118480000001</c:v>
                </c:pt>
                <c:pt idx="12796" formatCode="General">
                  <c:v>1.376452684</c:v>
                </c:pt>
                <c:pt idx="12797" formatCode="General">
                  <c:v>1.3768657449999999</c:v>
                </c:pt>
                <c:pt idx="12798" formatCode="General">
                  <c:v>1.3770114179999999</c:v>
                </c:pt>
                <c:pt idx="12799" formatCode="General">
                  <c:v>1.377141833</c:v>
                </c:pt>
                <c:pt idx="12800" formatCode="General">
                  <c:v>1.377395272</c:v>
                </c:pt>
                <c:pt idx="12801" formatCode="General">
                  <c:v>1.37785399</c:v>
                </c:pt>
                <c:pt idx="12802" formatCode="General">
                  <c:v>1.3782799240000001</c:v>
                </c:pt>
                <c:pt idx="12803" formatCode="General">
                  <c:v>1.3787186149999999</c:v>
                </c:pt>
                <c:pt idx="12804" formatCode="General">
                  <c:v>1.3789064879999999</c:v>
                </c:pt>
                <c:pt idx="12805" formatCode="General">
                  <c:v>1.379012465</c:v>
                </c:pt>
                <c:pt idx="12806" formatCode="General">
                  <c:v>1.3794637919999999</c:v>
                </c:pt>
                <c:pt idx="12807" formatCode="General">
                  <c:v>1.3798946139999999</c:v>
                </c:pt>
                <c:pt idx="12808" formatCode="General">
                  <c:v>1.380244255</c:v>
                </c:pt>
                <c:pt idx="12809" formatCode="General">
                  <c:v>1.3806557660000001</c:v>
                </c:pt>
                <c:pt idx="12810" formatCode="General">
                  <c:v>1.3808209899999999</c:v>
                </c:pt>
                <c:pt idx="12811" formatCode="General">
                  <c:v>1.3809604639999999</c:v>
                </c:pt>
                <c:pt idx="12812" formatCode="General">
                  <c:v>1.3813676829999999</c:v>
                </c:pt>
                <c:pt idx="12813" formatCode="General">
                  <c:v>1.3817905189999999</c:v>
                </c:pt>
                <c:pt idx="12814" formatCode="General">
                  <c:v>1.3821499349999999</c:v>
                </c:pt>
                <c:pt idx="12815" formatCode="General">
                  <c:v>1.3825668099999999</c:v>
                </c:pt>
                <c:pt idx="12816" formatCode="General">
                  <c:v>1.3829417230000001</c:v>
                </c:pt>
                <c:pt idx="12817" formatCode="General">
                  <c:v>1.3830713029999999</c:v>
                </c:pt>
                <c:pt idx="12818" formatCode="General">
                  <c:v>1.383117795</c:v>
                </c:pt>
                <c:pt idx="12819" formatCode="General">
                  <c:v>1.3831623790000001</c:v>
                </c:pt>
                <c:pt idx="12820" formatCode="General">
                  <c:v>1.3832672829999999</c:v>
                </c:pt>
                <c:pt idx="12821" formatCode="General">
                  <c:v>1.3836388589999999</c:v>
                </c:pt>
                <c:pt idx="12822" formatCode="General">
                  <c:v>1.3838527199999999</c:v>
                </c:pt>
                <c:pt idx="12823" formatCode="General">
                  <c:v>1.3842589860000001</c:v>
                </c:pt>
                <c:pt idx="12824" formatCode="General">
                  <c:v>1.384650111</c:v>
                </c:pt>
                <c:pt idx="12825" formatCode="General">
                  <c:v>1.385034323</c:v>
                </c:pt>
                <c:pt idx="12826" formatCode="General">
                  <c:v>1.3854250910000001</c:v>
                </c:pt>
                <c:pt idx="12827" formatCode="General">
                  <c:v>1.3858032229999999</c:v>
                </c:pt>
                <c:pt idx="12828" formatCode="General">
                  <c:v>1.386074185</c:v>
                </c:pt>
                <c:pt idx="12829" formatCode="General">
                  <c:v>1.3862017390000001</c:v>
                </c:pt>
                <c:pt idx="12830" formatCode="General">
                  <c:v>1.3862793449999999</c:v>
                </c:pt>
                <c:pt idx="12831" formatCode="General">
                  <c:v>1.3865984680000001</c:v>
                </c:pt>
                <c:pt idx="12832" formatCode="General">
                  <c:v>1.3869574069999999</c:v>
                </c:pt>
                <c:pt idx="12833" formatCode="General">
                  <c:v>1.3872480389999999</c:v>
                </c:pt>
                <c:pt idx="12834" formatCode="General">
                  <c:v>1.3876229520000001</c:v>
                </c:pt>
                <c:pt idx="12835" formatCode="General">
                  <c:v>1.3878988029999999</c:v>
                </c:pt>
                <c:pt idx="12836" formatCode="General">
                  <c:v>1.3882581000000001</c:v>
                </c:pt>
                <c:pt idx="12837" formatCode="General">
                  <c:v>1.388634205</c:v>
                </c:pt>
                <c:pt idx="12838" formatCode="General">
                  <c:v>1.3890107869999999</c:v>
                </c:pt>
                <c:pt idx="12839" formatCode="General">
                  <c:v>1.3892834190000001</c:v>
                </c:pt>
                <c:pt idx="12840" formatCode="General">
                  <c:v>1.3894721269999999</c:v>
                </c:pt>
                <c:pt idx="12841" formatCode="General">
                  <c:v>1.3895421029999999</c:v>
                </c:pt>
                <c:pt idx="12842" formatCode="General">
                  <c:v>1.3897819520000001</c:v>
                </c:pt>
                <c:pt idx="12843" formatCode="General">
                  <c:v>1.390146375</c:v>
                </c:pt>
                <c:pt idx="12844" formatCode="General">
                  <c:v>1.3905718330000001</c:v>
                </c:pt>
                <c:pt idx="12845" formatCode="General">
                  <c:v>1.3908383849999999</c:v>
                </c:pt>
                <c:pt idx="12846" formatCode="General">
                  <c:v>1.39132297</c:v>
                </c:pt>
                <c:pt idx="12847" formatCode="General">
                  <c:v>1.391597033</c:v>
                </c:pt>
                <c:pt idx="12848" formatCode="General">
                  <c:v>1.3916730879999999</c:v>
                </c:pt>
                <c:pt idx="12849" formatCode="General">
                  <c:v>1.3920586109999999</c:v>
                </c:pt>
                <c:pt idx="12850" formatCode="General">
                  <c:v>1.3925085070000001</c:v>
                </c:pt>
                <c:pt idx="12851" formatCode="General">
                  <c:v>1.39292419</c:v>
                </c:pt>
                <c:pt idx="12852" formatCode="General">
                  <c:v>1.393328667</c:v>
                </c:pt>
                <c:pt idx="12853" formatCode="General">
                  <c:v>1.393692017</c:v>
                </c:pt>
                <c:pt idx="12854" formatCode="General">
                  <c:v>1.393863082</c:v>
                </c:pt>
                <c:pt idx="12855" formatCode="General">
                  <c:v>1.393984079</c:v>
                </c:pt>
                <c:pt idx="12856" formatCode="General">
                  <c:v>1.394232154</c:v>
                </c:pt>
                <c:pt idx="12857" formatCode="General">
                  <c:v>1.3945980069999999</c:v>
                </c:pt>
                <c:pt idx="12858" formatCode="General">
                  <c:v>1.394797683</c:v>
                </c:pt>
                <c:pt idx="12859" formatCode="General">
                  <c:v>1.395271897</c:v>
                </c:pt>
                <c:pt idx="12860" formatCode="General">
                  <c:v>1.395519376</c:v>
                </c:pt>
                <c:pt idx="12861" formatCode="General">
                  <c:v>1.3957214360000001</c:v>
                </c:pt>
                <c:pt idx="12862" formatCode="General">
                  <c:v>1.3958643669999999</c:v>
                </c:pt>
                <c:pt idx="12863" formatCode="General">
                  <c:v>1.3962963820000001</c:v>
                </c:pt>
                <c:pt idx="12864" formatCode="General">
                  <c:v>1.3967366219999999</c:v>
                </c:pt>
                <c:pt idx="12865" formatCode="General">
                  <c:v>1.3971555229999999</c:v>
                </c:pt>
                <c:pt idx="12866" formatCode="General">
                  <c:v>1.3974574799999999</c:v>
                </c:pt>
                <c:pt idx="12867" formatCode="General">
                  <c:v>1.397496581</c:v>
                </c:pt>
                <c:pt idx="12868" formatCode="General">
                  <c:v>1.397771001</c:v>
                </c:pt>
                <c:pt idx="12869" formatCode="General">
                  <c:v>1.39818716</c:v>
                </c:pt>
                <c:pt idx="12870" formatCode="General">
                  <c:v>1.398612022</c:v>
                </c:pt>
                <c:pt idx="12871" formatCode="General">
                  <c:v>1.3990406989999999</c:v>
                </c:pt>
                <c:pt idx="12872" formatCode="General">
                  <c:v>1.399446964</c:v>
                </c:pt>
                <c:pt idx="12873" formatCode="General">
                  <c:v>1.399598718</c:v>
                </c:pt>
                <c:pt idx="12874" formatCode="General">
                  <c:v>1.3997046950000001</c:v>
                </c:pt>
                <c:pt idx="12875" formatCode="General">
                  <c:v>1.400067449</c:v>
                </c:pt>
                <c:pt idx="12876" formatCode="General">
                  <c:v>1.400460958</c:v>
                </c:pt>
                <c:pt idx="12877" formatCode="General">
                  <c:v>1.400871515</c:v>
                </c:pt>
                <c:pt idx="12878" formatCode="General">
                  <c:v>1.40125525</c:v>
                </c:pt>
                <c:pt idx="12879" formatCode="General">
                  <c:v>1.4016550780000001</c:v>
                </c:pt>
                <c:pt idx="12880" formatCode="General">
                  <c:v>1.4019236559999999</c:v>
                </c:pt>
                <c:pt idx="12881" formatCode="General">
                  <c:v>1.401912212</c:v>
                </c:pt>
                <c:pt idx="12882" formatCode="General">
                  <c:v>1.402150631</c:v>
                </c:pt>
                <c:pt idx="12883" formatCode="General">
                  <c:v>1.4025988579999999</c:v>
                </c:pt>
                <c:pt idx="12884" formatCode="General">
                  <c:v>1.403000236</c:v>
                </c:pt>
                <c:pt idx="12885" formatCode="General">
                  <c:v>1.4034385680000001</c:v>
                </c:pt>
                <c:pt idx="12886" formatCode="General">
                  <c:v>1.403798699</c:v>
                </c:pt>
                <c:pt idx="12887" formatCode="General">
                  <c:v>1.404068589</c:v>
                </c:pt>
                <c:pt idx="12888" formatCode="General">
                  <c:v>1.404117346</c:v>
                </c:pt>
                <c:pt idx="12889" formatCode="General">
                  <c:v>1.4044437409999999</c:v>
                </c:pt>
                <c:pt idx="12890" formatCode="General">
                  <c:v>1.404836655</c:v>
                </c:pt>
                <c:pt idx="12891" formatCode="General">
                  <c:v>1.4052931070000001</c:v>
                </c:pt>
                <c:pt idx="12892" formatCode="General">
                  <c:v>1.4057410960000001</c:v>
                </c:pt>
                <c:pt idx="12893" formatCode="General">
                  <c:v>1.4059499499999999</c:v>
                </c:pt>
                <c:pt idx="12894" formatCode="General">
                  <c:v>1.406045437</c:v>
                </c:pt>
                <c:pt idx="12895" formatCode="General">
                  <c:v>1.406246662</c:v>
                </c:pt>
                <c:pt idx="12896" formatCode="General">
                  <c:v>1.4066503050000001</c:v>
                </c:pt>
                <c:pt idx="12897" formatCode="General">
                  <c:v>1.407026887</c:v>
                </c:pt>
                <c:pt idx="12898" formatCode="General">
                  <c:v>1.407449722</c:v>
                </c:pt>
                <c:pt idx="12899" formatCode="General">
                  <c:v>1.4077116249999999</c:v>
                </c:pt>
                <c:pt idx="12900" formatCode="General">
                  <c:v>1.4079419369999999</c:v>
                </c:pt>
                <c:pt idx="12901" formatCode="General">
                  <c:v>1.408016562</c:v>
                </c:pt>
                <c:pt idx="12902" formatCode="General">
                  <c:v>1.4084119799999999</c:v>
                </c:pt>
                <c:pt idx="12903" formatCode="General">
                  <c:v>1.4088698630000001</c:v>
                </c:pt>
                <c:pt idx="12904" formatCode="General">
                  <c:v>1.409305692</c:v>
                </c:pt>
                <c:pt idx="12905" formatCode="General">
                  <c:v>1.4097295999999999</c:v>
                </c:pt>
                <c:pt idx="12906" formatCode="General">
                  <c:v>1.409927487</c:v>
                </c:pt>
                <c:pt idx="12907" formatCode="General">
                  <c:v>1.4100172520000001</c:v>
                </c:pt>
                <c:pt idx="12908" formatCode="General">
                  <c:v>1.4103974100000001</c:v>
                </c:pt>
                <c:pt idx="12909" formatCode="General">
                  <c:v>1.4108160729999999</c:v>
                </c:pt>
                <c:pt idx="12910" formatCode="General">
                  <c:v>1.4112551209999999</c:v>
                </c:pt>
                <c:pt idx="12911" formatCode="General">
                  <c:v>1.411598921</c:v>
                </c:pt>
                <c:pt idx="12912" formatCode="General">
                  <c:v>1.4115941519999999</c:v>
                </c:pt>
                <c:pt idx="12913" formatCode="General">
                  <c:v>1.411969185</c:v>
                </c:pt>
                <c:pt idx="12914" formatCode="General">
                  <c:v>1.412190914</c:v>
                </c:pt>
                <c:pt idx="12915" formatCode="General">
                  <c:v>1.4122815129999999</c:v>
                </c:pt>
                <c:pt idx="12916" formatCode="General">
                  <c:v>1.412472725</c:v>
                </c:pt>
                <c:pt idx="12917" formatCode="General">
                  <c:v>1.4125739340000001</c:v>
                </c:pt>
                <c:pt idx="12918" formatCode="General">
                  <c:v>1.4126788379999999</c:v>
                </c:pt>
                <c:pt idx="12919" formatCode="General">
                  <c:v>1.4127850529999999</c:v>
                </c:pt>
                <c:pt idx="12920" formatCode="General">
                  <c:v>1.41289866</c:v>
                </c:pt>
                <c:pt idx="12921" formatCode="General">
                  <c:v>1.4129951000000001</c:v>
                </c:pt>
                <c:pt idx="12922" formatCode="General">
                  <c:v>1.413079143</c:v>
                </c:pt>
                <c:pt idx="12923" formatCode="General">
                  <c:v>1.413222432</c:v>
                </c:pt>
                <c:pt idx="12924" formatCode="General">
                  <c:v>1.413348198</c:v>
                </c:pt>
                <c:pt idx="12925" formatCode="General">
                  <c:v>1.413565636</c:v>
                </c:pt>
                <c:pt idx="12926" formatCode="General">
                  <c:v>1.413771033</c:v>
                </c:pt>
                <c:pt idx="12927" formatCode="General">
                  <c:v>1.4139685630000001</c:v>
                </c:pt>
                <c:pt idx="12928" formatCode="General">
                  <c:v>1.4143733979999999</c:v>
                </c:pt>
                <c:pt idx="12929" formatCode="General">
                  <c:v>1.41463995</c:v>
                </c:pt>
                <c:pt idx="12930" formatCode="General">
                  <c:v>1.414800286</c:v>
                </c:pt>
                <c:pt idx="12931" formatCode="General">
                  <c:v>1.4148412939999999</c:v>
                </c:pt>
                <c:pt idx="12932" formatCode="General">
                  <c:v>1.4151575569999999</c:v>
                </c:pt>
                <c:pt idx="12933" formatCode="General">
                  <c:v>1.4154965879999999</c:v>
                </c:pt>
                <c:pt idx="12934" formatCode="General">
                  <c:v>1.4158905740000001</c:v>
                </c:pt>
                <c:pt idx="12935" formatCode="General">
                  <c:v>1.4161357880000001</c:v>
                </c:pt>
                <c:pt idx="12936" formatCode="General">
                  <c:v>1.4165287019999999</c:v>
                </c:pt>
                <c:pt idx="12937" formatCode="General">
                  <c:v>1.4168906210000001</c:v>
                </c:pt>
                <c:pt idx="12938" formatCode="General">
                  <c:v>1.4170705079999999</c:v>
                </c:pt>
                <c:pt idx="12939" formatCode="General">
                  <c:v>1.4171098470000001</c:v>
                </c:pt>
                <c:pt idx="12940" formatCode="General">
                  <c:v>1.417205453</c:v>
                </c:pt>
                <c:pt idx="12941" formatCode="General">
                  <c:v>1.417545319</c:v>
                </c:pt>
                <c:pt idx="12942" formatCode="General">
                  <c:v>1.4179439540000001</c:v>
                </c:pt>
                <c:pt idx="12943" formatCode="General">
                  <c:v>1.418341756</c:v>
                </c:pt>
                <c:pt idx="12944" formatCode="General">
                  <c:v>1.418752789</c:v>
                </c:pt>
                <c:pt idx="12945" formatCode="General">
                  <c:v>1.4189960960000001</c:v>
                </c:pt>
                <c:pt idx="12946" formatCode="General">
                  <c:v>1.419008493</c:v>
                </c:pt>
                <c:pt idx="12947" formatCode="General">
                  <c:v>1.41937077</c:v>
                </c:pt>
                <c:pt idx="12948" formatCode="General">
                  <c:v>1.41979897</c:v>
                </c:pt>
                <c:pt idx="12949" formatCode="General">
                  <c:v>1.4201959369999999</c:v>
                </c:pt>
                <c:pt idx="12950" formatCode="General">
                  <c:v>1.420592308</c:v>
                </c:pt>
                <c:pt idx="12951" formatCode="General">
                  <c:v>1.420825958</c:v>
                </c:pt>
                <c:pt idx="12952" formatCode="General">
                  <c:v>1.420875669</c:v>
                </c:pt>
                <c:pt idx="12953" formatCode="General">
                  <c:v>1.4210556750000001</c:v>
                </c:pt>
                <c:pt idx="12954" formatCode="General">
                  <c:v>1.421327472</c:v>
                </c:pt>
                <c:pt idx="12955" formatCode="General">
                  <c:v>1.4217816590000001</c:v>
                </c:pt>
                <c:pt idx="12956" formatCode="General">
                  <c:v>1.422207475</c:v>
                </c:pt>
                <c:pt idx="12957" formatCode="General">
                  <c:v>1.422459602</c:v>
                </c:pt>
                <c:pt idx="12958" formatCode="General">
                  <c:v>1.4225134850000001</c:v>
                </c:pt>
                <c:pt idx="12959" formatCode="General">
                  <c:v>1.42290926</c:v>
                </c:pt>
                <c:pt idx="12960" formatCode="General">
                  <c:v>1.42333591</c:v>
                </c:pt>
                <c:pt idx="12961" formatCode="General">
                  <c:v>1.423652887</c:v>
                </c:pt>
                <c:pt idx="12962" formatCode="General">
                  <c:v>1.4240624900000001</c:v>
                </c:pt>
                <c:pt idx="12963" formatCode="General">
                  <c:v>1.4241366390000001</c:v>
                </c:pt>
                <c:pt idx="12964" formatCode="General">
                  <c:v>1.4243599179999999</c:v>
                </c:pt>
                <c:pt idx="12965" formatCode="General">
                  <c:v>1.4247952699999999</c:v>
                </c:pt>
                <c:pt idx="12966" formatCode="General">
                  <c:v>1.425225854</c:v>
                </c:pt>
                <c:pt idx="12967" formatCode="General">
                  <c:v>1.4256520269999999</c:v>
                </c:pt>
                <c:pt idx="12968" formatCode="General">
                  <c:v>1.4259402750000001</c:v>
                </c:pt>
                <c:pt idx="12969" formatCode="General">
                  <c:v>1.4259328840000001</c:v>
                </c:pt>
                <c:pt idx="12970" formatCode="General">
                  <c:v>1.4262416360000001</c:v>
                </c:pt>
                <c:pt idx="12971" formatCode="General">
                  <c:v>1.426700592</c:v>
                </c:pt>
                <c:pt idx="12972" formatCode="General">
                  <c:v>1.427125454</c:v>
                </c:pt>
                <c:pt idx="12973" formatCode="General">
                  <c:v>1.4275230169999999</c:v>
                </c:pt>
                <c:pt idx="12974" formatCode="General">
                  <c:v>1.427529812</c:v>
                </c:pt>
                <c:pt idx="12975" formatCode="General">
                  <c:v>1.4278959040000001</c:v>
                </c:pt>
                <c:pt idx="12976" formatCode="General">
                  <c:v>1.428317904</c:v>
                </c:pt>
                <c:pt idx="12977" formatCode="General">
                  <c:v>1.4287583829999999</c:v>
                </c:pt>
                <c:pt idx="12978" formatCode="General">
                  <c:v>1.4290895459999999</c:v>
                </c:pt>
                <c:pt idx="12979" formatCode="General">
                  <c:v>1.4290843010000001</c:v>
                </c:pt>
                <c:pt idx="12980" formatCode="General">
                  <c:v>1.4292814730000001</c:v>
                </c:pt>
                <c:pt idx="12981" formatCode="General">
                  <c:v>1.429692864</c:v>
                </c:pt>
                <c:pt idx="12982" formatCode="General">
                  <c:v>1.4300980569999999</c:v>
                </c:pt>
                <c:pt idx="12983" formatCode="General">
                  <c:v>1.430414796</c:v>
                </c:pt>
                <c:pt idx="12984" formatCode="General">
                  <c:v>1.4308409689999999</c:v>
                </c:pt>
                <c:pt idx="12985" formatCode="General">
                  <c:v>1.4311513899999999</c:v>
                </c:pt>
                <c:pt idx="12986" formatCode="General">
                  <c:v>1.431157947</c:v>
                </c:pt>
                <c:pt idx="12987" formatCode="General">
                  <c:v>1.4315892459999999</c:v>
                </c:pt>
                <c:pt idx="12988" formatCode="General">
                  <c:v>1.432020187</c:v>
                </c:pt>
                <c:pt idx="12989" formatCode="General">
                  <c:v>1.4324802160000001</c:v>
                </c:pt>
                <c:pt idx="12990" formatCode="General">
                  <c:v>1.4327787160000001</c:v>
                </c:pt>
                <c:pt idx="12991" formatCode="General">
                  <c:v>1.4328252079999999</c:v>
                </c:pt>
                <c:pt idx="12992" formatCode="General">
                  <c:v>1.4332166909999999</c:v>
                </c:pt>
                <c:pt idx="12993" formatCode="General">
                  <c:v>1.43366456</c:v>
                </c:pt>
                <c:pt idx="12994" formatCode="General">
                  <c:v>1.434093356</c:v>
                </c:pt>
                <c:pt idx="12995" formatCode="General">
                  <c:v>1.434442043</c:v>
                </c:pt>
                <c:pt idx="12996" formatCode="General">
                  <c:v>1.434472322</c:v>
                </c:pt>
                <c:pt idx="12997" formatCode="General">
                  <c:v>1.434936762</c:v>
                </c:pt>
                <c:pt idx="12998" formatCode="General">
                  <c:v>1.435418963</c:v>
                </c:pt>
                <c:pt idx="12999" formatCode="General">
                  <c:v>1.4356931449999999</c:v>
                </c:pt>
                <c:pt idx="13000" formatCode="General">
                  <c:v>1.43582046</c:v>
                </c:pt>
                <c:pt idx="13001" formatCode="General">
                  <c:v>1.436289787</c:v>
                </c:pt>
                <c:pt idx="13002" formatCode="General">
                  <c:v>1.4367544649999999</c:v>
                </c:pt>
                <c:pt idx="13003" formatCode="General">
                  <c:v>1.437134862</c:v>
                </c:pt>
                <c:pt idx="13004" formatCode="General">
                  <c:v>1.4371701480000001</c:v>
                </c:pt>
                <c:pt idx="13005" formatCode="General">
                  <c:v>1.437520862</c:v>
                </c:pt>
                <c:pt idx="13006" formatCode="General">
                  <c:v>1.437870502</c:v>
                </c:pt>
                <c:pt idx="13007" formatCode="General">
                  <c:v>1.4382609129999999</c:v>
                </c:pt>
                <c:pt idx="13008" formatCode="General">
                  <c:v>1.4387121199999999</c:v>
                </c:pt>
                <c:pt idx="13009" formatCode="General">
                  <c:v>1.439099431</c:v>
                </c:pt>
                <c:pt idx="13010" formatCode="General">
                  <c:v>1.4392100569999999</c:v>
                </c:pt>
                <c:pt idx="13011" formatCode="General">
                  <c:v>1.43923986</c:v>
                </c:pt>
                <c:pt idx="13012" formatCode="General">
                  <c:v>1.439648032</c:v>
                </c:pt>
                <c:pt idx="13013" formatCode="General">
                  <c:v>1.4400809999999999</c:v>
                </c:pt>
                <c:pt idx="13014" formatCode="General">
                  <c:v>1.440536737</c:v>
                </c:pt>
                <c:pt idx="13015" formatCode="General">
                  <c:v>1.4408956770000001</c:v>
                </c:pt>
                <c:pt idx="13016" formatCode="General">
                  <c:v>1.440912008</c:v>
                </c:pt>
                <c:pt idx="13017" formatCode="General">
                  <c:v>1.441070318</c:v>
                </c:pt>
                <c:pt idx="13018" formatCode="General">
                  <c:v>1.4415131809999999</c:v>
                </c:pt>
                <c:pt idx="13019" formatCode="General">
                  <c:v>1.4419841769999999</c:v>
                </c:pt>
                <c:pt idx="13020" formatCode="General">
                  <c:v>1.4423401360000001</c:v>
                </c:pt>
                <c:pt idx="13021" formatCode="General">
                  <c:v>1.4427231549999999</c:v>
                </c:pt>
                <c:pt idx="13022" formatCode="General">
                  <c:v>1.4427390099999999</c:v>
                </c:pt>
                <c:pt idx="13023" formatCode="General">
                  <c:v>1.4430959219999999</c:v>
                </c:pt>
                <c:pt idx="13024" formatCode="General">
                  <c:v>1.4435645340000001</c:v>
                </c:pt>
                <c:pt idx="13025" formatCode="General">
                  <c:v>1.443953276</c:v>
                </c:pt>
                <c:pt idx="13026" formatCode="General">
                  <c:v>1.4442952870000001</c:v>
                </c:pt>
                <c:pt idx="13027" formatCode="General">
                  <c:v>1.444647789</c:v>
                </c:pt>
                <c:pt idx="13028" formatCode="General">
                  <c:v>1.444696188</c:v>
                </c:pt>
                <c:pt idx="13029" formatCode="General">
                  <c:v>1.4447966809999999</c:v>
                </c:pt>
                <c:pt idx="13030" formatCode="General">
                  <c:v>1.44519043</c:v>
                </c:pt>
                <c:pt idx="13031" formatCode="General">
                  <c:v>1.4455820319999999</c:v>
                </c:pt>
                <c:pt idx="13032" formatCode="General">
                  <c:v>1.4460269210000001</c:v>
                </c:pt>
                <c:pt idx="13033" formatCode="General">
                  <c:v>1.446445942</c:v>
                </c:pt>
                <c:pt idx="13034" formatCode="General">
                  <c:v>1.4468231199999999</c:v>
                </c:pt>
                <c:pt idx="13035" formatCode="General">
                  <c:v>1.4468355180000001</c:v>
                </c:pt>
                <c:pt idx="13036" formatCode="General">
                  <c:v>1.4470685720000001</c:v>
                </c:pt>
                <c:pt idx="13037" formatCode="General">
                  <c:v>1.447489977</c:v>
                </c:pt>
                <c:pt idx="13038" formatCode="General">
                  <c:v>1.44795692</c:v>
                </c:pt>
                <c:pt idx="13039" formatCode="General">
                  <c:v>1.4483909610000001</c:v>
                </c:pt>
                <c:pt idx="13040" formatCode="General">
                  <c:v>1.448642373</c:v>
                </c:pt>
                <c:pt idx="13041" formatCode="General">
                  <c:v>1.4486601349999999</c:v>
                </c:pt>
                <c:pt idx="13042" formatCode="General">
                  <c:v>1.448946834</c:v>
                </c:pt>
                <c:pt idx="13043" formatCode="General">
                  <c:v>1.4493814709999999</c:v>
                </c:pt>
                <c:pt idx="13044" formatCode="General">
                  <c:v>1.4498438840000001</c:v>
                </c:pt>
                <c:pt idx="13045" formatCode="General">
                  <c:v>1.450255632</c:v>
                </c:pt>
                <c:pt idx="13046" formatCode="General">
                  <c:v>1.450460672</c:v>
                </c:pt>
                <c:pt idx="13047" formatCode="General">
                  <c:v>1.4505512709999999</c:v>
                </c:pt>
                <c:pt idx="13048" formatCode="General">
                  <c:v>1.4509552720000001</c:v>
                </c:pt>
                <c:pt idx="13049" formatCode="General">
                  <c:v>1.4513822789999999</c:v>
                </c:pt>
                <c:pt idx="13050" formatCode="General">
                  <c:v>1.451713324</c:v>
                </c:pt>
                <c:pt idx="13051" formatCode="General">
                  <c:v>1.4520947930000001</c:v>
                </c:pt>
                <c:pt idx="13052" formatCode="General">
                  <c:v>1.452490091</c:v>
                </c:pt>
                <c:pt idx="13053" formatCode="General">
                  <c:v>1.452512026</c:v>
                </c:pt>
                <c:pt idx="13054" formatCode="General">
                  <c:v>1.4528622630000001</c:v>
                </c:pt>
                <c:pt idx="13055" formatCode="General">
                  <c:v>1.4532788990000001</c:v>
                </c:pt>
                <c:pt idx="13056" formatCode="General">
                  <c:v>1.4536420109999999</c:v>
                </c:pt>
                <c:pt idx="13057" formatCode="General">
                  <c:v>1.4539178610000001</c:v>
                </c:pt>
                <c:pt idx="13058" formatCode="General">
                  <c:v>1.454319119</c:v>
                </c:pt>
                <c:pt idx="13059" formatCode="General">
                  <c:v>1.4544056649999999</c:v>
                </c:pt>
                <c:pt idx="13060" formatCode="General">
                  <c:v>1.454657793</c:v>
                </c:pt>
                <c:pt idx="13061" formatCode="General">
                  <c:v>1.4550801520000001</c:v>
                </c:pt>
                <c:pt idx="13062" formatCode="General">
                  <c:v>1.455429077</c:v>
                </c:pt>
                <c:pt idx="13063" formatCode="General">
                  <c:v>1.4558746810000001</c:v>
                </c:pt>
                <c:pt idx="13064" formatCode="General">
                  <c:v>1.456239104</c:v>
                </c:pt>
                <c:pt idx="13065" formatCode="General">
                  <c:v>1.4562518600000001</c:v>
                </c:pt>
                <c:pt idx="13066" formatCode="General">
                  <c:v>1.4567028280000001</c:v>
                </c:pt>
                <c:pt idx="13067" formatCode="General">
                  <c:v>1.457164288</c:v>
                </c:pt>
                <c:pt idx="13068" formatCode="General">
                  <c:v>1.4576292040000001</c:v>
                </c:pt>
                <c:pt idx="13069" formatCode="General">
                  <c:v>1.457637072</c:v>
                </c:pt>
                <c:pt idx="13070" formatCode="General">
                  <c:v>1.4580607409999999</c:v>
                </c:pt>
                <c:pt idx="13071" formatCode="General">
                  <c:v>1.458503485</c:v>
                </c:pt>
                <c:pt idx="13072" formatCode="General">
                  <c:v>1.4589573140000001</c:v>
                </c:pt>
                <c:pt idx="13073" formatCode="General">
                  <c:v>1.45901072</c:v>
                </c:pt>
                <c:pt idx="13074" formatCode="General">
                  <c:v>1.4591344589999999</c:v>
                </c:pt>
                <c:pt idx="13075" formatCode="General">
                  <c:v>1.459576368</c:v>
                </c:pt>
                <c:pt idx="13076" formatCode="General">
                  <c:v>1.4598702189999999</c:v>
                </c:pt>
                <c:pt idx="13077" formatCode="General">
                  <c:v>1.4601343870000001</c:v>
                </c:pt>
                <c:pt idx="13078" formatCode="General">
                  <c:v>1.460541248</c:v>
                </c:pt>
                <c:pt idx="13079" formatCode="General">
                  <c:v>1.4605818989999999</c:v>
                </c:pt>
                <c:pt idx="13080" formatCode="General">
                  <c:v>1.460826516</c:v>
                </c:pt>
                <c:pt idx="13081" formatCode="General">
                  <c:v>1.46124053</c:v>
                </c:pt>
                <c:pt idx="13082" formatCode="General">
                  <c:v>1.461465359</c:v>
                </c:pt>
                <c:pt idx="13083" formatCode="General">
                  <c:v>1.4619202609999999</c:v>
                </c:pt>
                <c:pt idx="13084" formatCode="General">
                  <c:v>1.4623190159999999</c:v>
                </c:pt>
                <c:pt idx="13085" formatCode="General">
                  <c:v>1.4623180629999999</c:v>
                </c:pt>
                <c:pt idx="13086" formatCode="General">
                  <c:v>1.4626899959999999</c:v>
                </c:pt>
                <c:pt idx="13087" formatCode="General">
                  <c:v>1.4631376270000001</c:v>
                </c:pt>
                <c:pt idx="13088" formatCode="General">
                  <c:v>1.4635682109999999</c:v>
                </c:pt>
                <c:pt idx="13089" formatCode="General">
                  <c:v>1.463977337</c:v>
                </c:pt>
                <c:pt idx="13090" formatCode="General">
                  <c:v>1.464102864</c:v>
                </c:pt>
                <c:pt idx="13091" formatCode="General">
                  <c:v>1.4643125530000001</c:v>
                </c:pt>
                <c:pt idx="13092" formatCode="General">
                  <c:v>1.4647725819999999</c:v>
                </c:pt>
                <c:pt idx="13093" formatCode="General">
                  <c:v>1.465223908</c:v>
                </c:pt>
                <c:pt idx="13094" formatCode="General">
                  <c:v>1.465602517</c:v>
                </c:pt>
                <c:pt idx="13095" formatCode="General">
                  <c:v>1.4656094310000001</c:v>
                </c:pt>
                <c:pt idx="13096" formatCode="General">
                  <c:v>1.466011167</c:v>
                </c:pt>
                <c:pt idx="13097" formatCode="General">
                  <c:v>1.4664435389999999</c:v>
                </c:pt>
                <c:pt idx="13098" formatCode="General">
                  <c:v>1.466887474</c:v>
                </c:pt>
                <c:pt idx="13099" formatCode="General">
                  <c:v>1.467206359</c:v>
                </c:pt>
                <c:pt idx="13100" formatCode="General">
                  <c:v>1.4672161340000001</c:v>
                </c:pt>
                <c:pt idx="13101" formatCode="General">
                  <c:v>1.4674776789999999</c:v>
                </c:pt>
                <c:pt idx="13102" formatCode="General">
                  <c:v>1.4679415229999999</c:v>
                </c:pt>
                <c:pt idx="13103" formatCode="General">
                  <c:v>1.468421698</c:v>
                </c:pt>
                <c:pt idx="13104" formatCode="General">
                  <c:v>1.46863246</c:v>
                </c:pt>
                <c:pt idx="13105" formatCode="General">
                  <c:v>1.468724132</c:v>
                </c:pt>
                <c:pt idx="13106" formatCode="General">
                  <c:v>1.469209671</c:v>
                </c:pt>
                <c:pt idx="13107" formatCode="General">
                  <c:v>1.469689727</c:v>
                </c:pt>
                <c:pt idx="13108" formatCode="General">
                  <c:v>1.4698199030000001</c:v>
                </c:pt>
                <c:pt idx="13109" formatCode="General">
                  <c:v>1.469948053</c:v>
                </c:pt>
                <c:pt idx="13110" formatCode="General">
                  <c:v>1.4704008099999999</c:v>
                </c:pt>
                <c:pt idx="13111" formatCode="General">
                  <c:v>1.4708421229999999</c:v>
                </c:pt>
                <c:pt idx="13112" formatCode="General">
                  <c:v>1.4711564779999999</c:v>
                </c:pt>
                <c:pt idx="13113" formatCode="General">
                  <c:v>1.4712164400000001</c:v>
                </c:pt>
                <c:pt idx="13114" formatCode="General">
                  <c:v>1.4713606829999999</c:v>
                </c:pt>
                <c:pt idx="13115" formatCode="General">
                  <c:v>1.471851826</c:v>
                </c:pt>
                <c:pt idx="13116" formatCode="General">
                  <c:v>1.4722930190000001</c:v>
                </c:pt>
                <c:pt idx="13117" formatCode="General">
                  <c:v>1.472411871</c:v>
                </c:pt>
                <c:pt idx="13118" formatCode="General">
                  <c:v>1.4725044970000001</c:v>
                </c:pt>
                <c:pt idx="13119" formatCode="General">
                  <c:v>1.47294426</c:v>
                </c:pt>
                <c:pt idx="13120" formatCode="General">
                  <c:v>1.4733729360000001</c:v>
                </c:pt>
                <c:pt idx="13121" formatCode="General">
                  <c:v>1.473802686</c:v>
                </c:pt>
                <c:pt idx="13122" formatCode="General">
                  <c:v>1.4740017649999999</c:v>
                </c:pt>
                <c:pt idx="13123" formatCode="General">
                  <c:v>1.4740991590000001</c:v>
                </c:pt>
                <c:pt idx="13124" formatCode="General">
                  <c:v>1.4744534490000001</c:v>
                </c:pt>
                <c:pt idx="13125" formatCode="General">
                  <c:v>1.474860668</c:v>
                </c:pt>
                <c:pt idx="13126" formatCode="General">
                  <c:v>1.475286007</c:v>
                </c:pt>
                <c:pt idx="13127" formatCode="General">
                  <c:v>1.4757418630000001</c:v>
                </c:pt>
                <c:pt idx="13128" formatCode="General">
                  <c:v>1.476108551</c:v>
                </c:pt>
                <c:pt idx="13129" formatCode="General">
                  <c:v>1.476171613</c:v>
                </c:pt>
                <c:pt idx="13130" formatCode="General">
                  <c:v>1.4764598609999999</c:v>
                </c:pt>
                <c:pt idx="13131" formatCode="General">
                  <c:v>1.476908922</c:v>
                </c:pt>
                <c:pt idx="13132" formatCode="General">
                  <c:v>1.477365732</c:v>
                </c:pt>
                <c:pt idx="13133" formatCode="General">
                  <c:v>1.4778102639999999</c:v>
                </c:pt>
                <c:pt idx="13134" formatCode="General">
                  <c:v>1.478030443</c:v>
                </c:pt>
                <c:pt idx="13135" formatCode="General">
                  <c:v>1.47813642</c:v>
                </c:pt>
                <c:pt idx="13136" formatCode="General">
                  <c:v>1.4785678390000001</c:v>
                </c:pt>
                <c:pt idx="13137" formatCode="General">
                  <c:v>1.479011297</c:v>
                </c:pt>
                <c:pt idx="13138" formatCode="General">
                  <c:v>1.4794622660000001</c:v>
                </c:pt>
                <c:pt idx="13139" formatCode="General">
                  <c:v>1.479653358</c:v>
                </c:pt>
                <c:pt idx="13140" formatCode="General">
                  <c:v>1.479677916</c:v>
                </c:pt>
                <c:pt idx="13141" formatCode="General">
                  <c:v>1.4800063370000001</c:v>
                </c:pt>
                <c:pt idx="13142" formatCode="General">
                  <c:v>1.4804199929999999</c:v>
                </c:pt>
                <c:pt idx="13143" formatCode="General">
                  <c:v>1.480878353</c:v>
                </c:pt>
                <c:pt idx="13144" formatCode="General">
                  <c:v>1.4813184740000001</c:v>
                </c:pt>
                <c:pt idx="13145" formatCode="General">
                  <c:v>1.4816514249999999</c:v>
                </c:pt>
                <c:pt idx="13146" formatCode="General">
                  <c:v>1.4817011360000001</c:v>
                </c:pt>
                <c:pt idx="13147" formatCode="General">
                  <c:v>1.481951952</c:v>
                </c:pt>
                <c:pt idx="13148" formatCode="General">
                  <c:v>1.482208967</c:v>
                </c:pt>
                <c:pt idx="13149" formatCode="General">
                  <c:v>1.482565165</c:v>
                </c:pt>
                <c:pt idx="13150" formatCode="General">
                  <c:v>1.482981324</c:v>
                </c:pt>
                <c:pt idx="13151" formatCode="General">
                  <c:v>1.483395815</c:v>
                </c:pt>
                <c:pt idx="13152" formatCode="General">
                  <c:v>1.4837831260000001</c:v>
                </c:pt>
                <c:pt idx="13153" formatCode="General">
                  <c:v>1.483910203</c:v>
                </c:pt>
                <c:pt idx="13154" formatCode="General">
                  <c:v>1.484048724</c:v>
                </c:pt>
                <c:pt idx="13155" formatCode="General">
                  <c:v>1.484502435</c:v>
                </c:pt>
                <c:pt idx="13156" formatCode="General">
                  <c:v>1.4849531650000001</c:v>
                </c:pt>
                <c:pt idx="13157" formatCode="General">
                  <c:v>1.485376477</c:v>
                </c:pt>
                <c:pt idx="13158" formatCode="General">
                  <c:v>1.485792518</c:v>
                </c:pt>
                <c:pt idx="13159" formatCode="General">
                  <c:v>1.485891104</c:v>
                </c:pt>
                <c:pt idx="13160" formatCode="General">
                  <c:v>1.4859948160000001</c:v>
                </c:pt>
                <c:pt idx="13161" formatCode="General">
                  <c:v>1.486391783</c:v>
                </c:pt>
                <c:pt idx="13162" formatCode="General">
                  <c:v>1.4867697950000001</c:v>
                </c:pt>
                <c:pt idx="13163" formatCode="General">
                  <c:v>1.4871557950000001</c:v>
                </c:pt>
                <c:pt idx="13164" formatCode="General">
                  <c:v>1.4875690939999999</c:v>
                </c:pt>
                <c:pt idx="13165" formatCode="General">
                  <c:v>1.4879394770000001</c:v>
                </c:pt>
                <c:pt idx="13166" formatCode="General">
                  <c:v>1.4882168769999999</c:v>
                </c:pt>
                <c:pt idx="13167" formatCode="General">
                  <c:v>1.4886047840000001</c:v>
                </c:pt>
                <c:pt idx="13168" formatCode="General">
                  <c:v>1.488758445</c:v>
                </c:pt>
                <c:pt idx="13169" formatCode="General">
                  <c:v>1.4888775350000001</c:v>
                </c:pt>
                <c:pt idx="13170" formatCode="General">
                  <c:v>1.489308238</c:v>
                </c:pt>
                <c:pt idx="13171" formatCode="General">
                  <c:v>1.4897332190000001</c:v>
                </c:pt>
                <c:pt idx="13172" formatCode="General">
                  <c:v>1.490090489</c:v>
                </c:pt>
                <c:pt idx="13173" formatCode="General">
                  <c:v>1.4904115200000001</c:v>
                </c:pt>
                <c:pt idx="13174" formatCode="General">
                  <c:v>1.4904061559999999</c:v>
                </c:pt>
                <c:pt idx="13175" formatCode="General">
                  <c:v>1.4908009769999999</c:v>
                </c:pt>
                <c:pt idx="13176" formatCode="General">
                  <c:v>1.491262436</c:v>
                </c:pt>
                <c:pt idx="13177" formatCode="General">
                  <c:v>1.491505861</c:v>
                </c:pt>
                <c:pt idx="13178" formatCode="General">
                  <c:v>1.491946816</c:v>
                </c:pt>
                <c:pt idx="13179" formatCode="General">
                  <c:v>1.4920420649999999</c:v>
                </c:pt>
                <c:pt idx="13180" formatCode="General">
                  <c:v>1.492203355</c:v>
                </c:pt>
                <c:pt idx="13181" formatCode="General">
                  <c:v>1.492464185</c:v>
                </c:pt>
                <c:pt idx="13182" formatCode="General">
                  <c:v>1.4929648639999999</c:v>
                </c:pt>
                <c:pt idx="13183" formatCode="General">
                  <c:v>1.4933228489999999</c:v>
                </c:pt>
                <c:pt idx="13184" formatCode="General">
                  <c:v>1.4932814839999999</c:v>
                </c:pt>
                <c:pt idx="13185" formatCode="General">
                  <c:v>1.4936298130000001</c:v>
                </c:pt>
                <c:pt idx="13186" formatCode="General">
                  <c:v>1.494127631</c:v>
                </c:pt>
                <c:pt idx="13187" formatCode="General">
                  <c:v>1.4944953919999999</c:v>
                </c:pt>
                <c:pt idx="13188" formatCode="General">
                  <c:v>1.49460423</c:v>
                </c:pt>
                <c:pt idx="13189" formatCode="General">
                  <c:v>1.4946140050000001</c:v>
                </c:pt>
                <c:pt idx="13190" formatCode="General">
                  <c:v>1.494914651</c:v>
                </c:pt>
                <c:pt idx="13191" formatCode="General">
                  <c:v>1.495385408</c:v>
                </c:pt>
                <c:pt idx="13192" formatCode="General">
                  <c:v>1.4955059289999999</c:v>
                </c:pt>
                <c:pt idx="13193" formatCode="General">
                  <c:v>1.495695233</c:v>
                </c:pt>
                <c:pt idx="13194" formatCode="General">
                  <c:v>1.495827317</c:v>
                </c:pt>
                <c:pt idx="13195" formatCode="General">
                  <c:v>1.4959690569999999</c:v>
                </c:pt>
                <c:pt idx="13196" formatCode="General">
                  <c:v>1.496079683</c:v>
                </c:pt>
                <c:pt idx="13197" formatCode="General">
                  <c:v>1.496241331</c:v>
                </c:pt>
                <c:pt idx="13198" formatCode="General">
                  <c:v>1.4964646100000001</c:v>
                </c:pt>
                <c:pt idx="13199" formatCode="General">
                  <c:v>1.4966657160000001</c:v>
                </c:pt>
                <c:pt idx="13200" formatCode="General">
                  <c:v>1.496771455</c:v>
                </c:pt>
                <c:pt idx="13201" formatCode="General">
                  <c:v>1.49687171</c:v>
                </c:pt>
                <c:pt idx="13202" formatCode="General">
                  <c:v>1.4970920089999999</c:v>
                </c:pt>
                <c:pt idx="13203" formatCode="General">
                  <c:v>1.4972888230000001</c:v>
                </c:pt>
                <c:pt idx="13204" formatCode="General">
                  <c:v>1.4976320270000001</c:v>
                </c:pt>
                <c:pt idx="13205" formatCode="General">
                  <c:v>1.498076081</c:v>
                </c:pt>
                <c:pt idx="13206" formatCode="General">
                  <c:v>1.4983718399999999</c:v>
                </c:pt>
                <c:pt idx="13207" formatCode="General">
                  <c:v>1.498758078</c:v>
                </c:pt>
                <c:pt idx="13208" formatCode="General">
                  <c:v>1.4989459510000001</c:v>
                </c:pt>
                <c:pt idx="13209" formatCode="General">
                  <c:v>1.4990206960000001</c:v>
                </c:pt>
                <c:pt idx="13210" formatCode="General">
                  <c:v>1.4991114139999999</c:v>
                </c:pt>
                <c:pt idx="13211" formatCode="General">
                  <c:v>1.499459028</c:v>
                </c:pt>
                <c:pt idx="13212" formatCode="General">
                  <c:v>1.4996956589999999</c:v>
                </c:pt>
                <c:pt idx="13213" formatCode="General">
                  <c:v>1.4998630289999999</c:v>
                </c:pt>
                <c:pt idx="13214" formatCode="General">
                  <c:v>1.5002465250000001</c:v>
                </c:pt>
                <c:pt idx="13215" formatCode="General">
                  <c:v>1.500454664</c:v>
                </c:pt>
                <c:pt idx="13216" formatCode="General">
                  <c:v>1.5008509160000001</c:v>
                </c:pt>
                <c:pt idx="13217" formatCode="General">
                  <c:v>1.501264334</c:v>
                </c:pt>
                <c:pt idx="13218" formatCode="General">
                  <c:v>1.501465321</c:v>
                </c:pt>
                <c:pt idx="13219" formatCode="General">
                  <c:v>1.5015027519999999</c:v>
                </c:pt>
                <c:pt idx="13220" formatCode="General">
                  <c:v>1.5018037559999999</c:v>
                </c:pt>
                <c:pt idx="13221" formatCode="General">
                  <c:v>1.5022062060000001</c:v>
                </c:pt>
                <c:pt idx="13222" formatCode="General">
                  <c:v>1.502606273</c:v>
                </c:pt>
                <c:pt idx="13223" formatCode="General">
                  <c:v>1.503001928</c:v>
                </c:pt>
                <c:pt idx="13224" formatCode="General">
                  <c:v>1.5032410620000001</c:v>
                </c:pt>
                <c:pt idx="13225" formatCode="General">
                  <c:v>1.5033359529999999</c:v>
                </c:pt>
                <c:pt idx="13226" formatCode="General">
                  <c:v>1.503423333</c:v>
                </c:pt>
                <c:pt idx="13227" formatCode="General">
                  <c:v>1.503807068</c:v>
                </c:pt>
                <c:pt idx="13228" formatCode="General">
                  <c:v>1.50417757</c:v>
                </c:pt>
                <c:pt idx="13229" formatCode="General">
                  <c:v>1.5046201939999999</c:v>
                </c:pt>
                <c:pt idx="13230" formatCode="General">
                  <c:v>1.5048770899999999</c:v>
                </c:pt>
                <c:pt idx="13231" formatCode="General">
                  <c:v>1.5049020049999999</c:v>
                </c:pt>
                <c:pt idx="13232" formatCode="General">
                  <c:v>1.5051805970000001</c:v>
                </c:pt>
                <c:pt idx="13233" formatCode="General">
                  <c:v>1.505592942</c:v>
                </c:pt>
                <c:pt idx="13234" formatCode="General">
                  <c:v>1.5060204269999999</c:v>
                </c:pt>
                <c:pt idx="13235" formatCode="General">
                  <c:v>1.5064347979999999</c:v>
                </c:pt>
                <c:pt idx="13236" formatCode="General">
                  <c:v>1.506686687</c:v>
                </c:pt>
                <c:pt idx="13237" formatCode="General">
                  <c:v>1.5067384239999999</c:v>
                </c:pt>
                <c:pt idx="13238" formatCode="General">
                  <c:v>1.5071717499999999</c:v>
                </c:pt>
                <c:pt idx="13239" formatCode="General">
                  <c:v>1.507600665</c:v>
                </c:pt>
                <c:pt idx="13240" formatCode="General">
                  <c:v>1.5078737739999999</c:v>
                </c:pt>
                <c:pt idx="13241" formatCode="General">
                  <c:v>1.5082829</c:v>
                </c:pt>
                <c:pt idx="13242" formatCode="General">
                  <c:v>1.5084249970000001</c:v>
                </c:pt>
                <c:pt idx="13243" formatCode="General">
                  <c:v>1.5085705519999999</c:v>
                </c:pt>
                <c:pt idx="13244" formatCode="General">
                  <c:v>1.509008527</c:v>
                </c:pt>
                <c:pt idx="13245" formatCode="General">
                  <c:v>1.509432197</c:v>
                </c:pt>
                <c:pt idx="13246" formatCode="General">
                  <c:v>1.50985992</c:v>
                </c:pt>
                <c:pt idx="13247" formatCode="General">
                  <c:v>1.510259271</c:v>
                </c:pt>
                <c:pt idx="13248" formatCode="General">
                  <c:v>1.5103418829999999</c:v>
                </c:pt>
                <c:pt idx="13249" formatCode="General">
                  <c:v>1.5104384420000001</c:v>
                </c:pt>
                <c:pt idx="13250" formatCode="General">
                  <c:v>1.5108233689999999</c:v>
                </c:pt>
                <c:pt idx="13251" formatCode="General">
                  <c:v>1.511146426</c:v>
                </c:pt>
                <c:pt idx="13252" formatCode="General">
                  <c:v>1.511567712</c:v>
                </c:pt>
                <c:pt idx="13253" formatCode="General">
                  <c:v>1.511966586</c:v>
                </c:pt>
                <c:pt idx="13254" formatCode="General">
                  <c:v>1.5122026209999999</c:v>
                </c:pt>
                <c:pt idx="13255" formatCode="General">
                  <c:v>1.5122542379999999</c:v>
                </c:pt>
                <c:pt idx="13256" formatCode="General">
                  <c:v>1.512629271</c:v>
                </c:pt>
                <c:pt idx="13257" formatCode="General">
                  <c:v>1.5130492449999999</c:v>
                </c:pt>
                <c:pt idx="13258" formatCode="General">
                  <c:v>1.513477564</c:v>
                </c:pt>
                <c:pt idx="13259" formatCode="General">
                  <c:v>1.5139105319999999</c:v>
                </c:pt>
                <c:pt idx="13260" formatCode="General">
                  <c:v>1.514242887</c:v>
                </c:pt>
                <c:pt idx="13261" formatCode="General">
                  <c:v>1.5142471790000001</c:v>
                </c:pt>
                <c:pt idx="13262" formatCode="General">
                  <c:v>1.5146443839999999</c:v>
                </c:pt>
                <c:pt idx="13263" formatCode="General">
                  <c:v>1.5150901080000001</c:v>
                </c:pt>
                <c:pt idx="13264" formatCode="General">
                  <c:v>1.5155514480000001</c:v>
                </c:pt>
                <c:pt idx="13265" formatCode="General">
                  <c:v>1.5159419780000001</c:v>
                </c:pt>
                <c:pt idx="13266" formatCode="General">
                  <c:v>1.5161759850000001</c:v>
                </c:pt>
                <c:pt idx="13267" formatCode="General">
                  <c:v>1.5162303450000001</c:v>
                </c:pt>
                <c:pt idx="13268" formatCode="General">
                  <c:v>1.516471267</c:v>
                </c:pt>
                <c:pt idx="13269" formatCode="General">
                  <c:v>1.516880751</c:v>
                </c:pt>
                <c:pt idx="13270" formatCode="General">
                  <c:v>1.517249107</c:v>
                </c:pt>
                <c:pt idx="13271" formatCode="General">
                  <c:v>1.517666578</c:v>
                </c:pt>
                <c:pt idx="13272" formatCode="General">
                  <c:v>1.517760277</c:v>
                </c:pt>
                <c:pt idx="13273" formatCode="General">
                  <c:v>1.5180333850000001</c:v>
                </c:pt>
                <c:pt idx="13274" formatCode="General">
                  <c:v>1.5184825660000001</c:v>
                </c:pt>
                <c:pt idx="13275" formatCode="General">
                  <c:v>1.5189187529999999</c:v>
                </c:pt>
                <c:pt idx="13276" formatCode="General">
                  <c:v>1.519248962</c:v>
                </c:pt>
                <c:pt idx="13277" formatCode="General">
                  <c:v>1.5196046830000001</c:v>
                </c:pt>
                <c:pt idx="13278" formatCode="General">
                  <c:v>1.5196346039999999</c:v>
                </c:pt>
                <c:pt idx="13279" formatCode="General">
                  <c:v>1.520057201</c:v>
                </c:pt>
                <c:pt idx="13280" formatCode="General">
                  <c:v>1.5203534359999999</c:v>
                </c:pt>
                <c:pt idx="13281" formatCode="General">
                  <c:v>1.5207916500000001</c:v>
                </c:pt>
                <c:pt idx="13282" formatCode="General">
                  <c:v>1.521054983</c:v>
                </c:pt>
                <c:pt idx="13283" formatCode="General">
                  <c:v>1.521155357</c:v>
                </c:pt>
                <c:pt idx="13284" formatCode="General">
                  <c:v>1.521532536</c:v>
                </c:pt>
                <c:pt idx="13285" formatCode="General">
                  <c:v>1.5219419000000001</c:v>
                </c:pt>
                <c:pt idx="13286" formatCode="General">
                  <c:v>1.5223733189999999</c:v>
                </c:pt>
                <c:pt idx="13287" formatCode="General">
                  <c:v>1.5227762460000001</c:v>
                </c:pt>
                <c:pt idx="13288" formatCode="General">
                  <c:v>1.5229150060000001</c:v>
                </c:pt>
                <c:pt idx="13289" formatCode="General">
                  <c:v>1.5229357480000001</c:v>
                </c:pt>
                <c:pt idx="13290" formatCode="General">
                  <c:v>1.5233241319999999</c:v>
                </c:pt>
                <c:pt idx="13291" formatCode="General">
                  <c:v>1.5237338540000001</c:v>
                </c:pt>
                <c:pt idx="13292" formatCode="General">
                  <c:v>1.524169683</c:v>
                </c:pt>
                <c:pt idx="13293" formatCode="General">
                  <c:v>1.5245827439999999</c:v>
                </c:pt>
                <c:pt idx="13294" formatCode="General">
                  <c:v>1.524927497</c:v>
                </c:pt>
                <c:pt idx="13295" formatCode="General">
                  <c:v>1.524956942</c:v>
                </c:pt>
                <c:pt idx="13296" formatCode="General">
                  <c:v>1.5251842739999999</c:v>
                </c:pt>
                <c:pt idx="13297" formatCode="General">
                  <c:v>1.525590658</c:v>
                </c:pt>
                <c:pt idx="13298" formatCode="General">
                  <c:v>1.526032805</c:v>
                </c:pt>
                <c:pt idx="13299" formatCode="General">
                  <c:v>1.5264424089999999</c:v>
                </c:pt>
                <c:pt idx="13300" formatCode="General">
                  <c:v>1.5268700120000001</c:v>
                </c:pt>
                <c:pt idx="13301" formatCode="General">
                  <c:v>1.5268788339999999</c:v>
                </c:pt>
                <c:pt idx="13302" formatCode="General">
                  <c:v>1.5272170309999999</c:v>
                </c:pt>
                <c:pt idx="13303" formatCode="General">
                  <c:v>1.527632833</c:v>
                </c:pt>
                <c:pt idx="13304" formatCode="General">
                  <c:v>1.528062582</c:v>
                </c:pt>
                <c:pt idx="13305" formatCode="General">
                  <c:v>1.528490186</c:v>
                </c:pt>
                <c:pt idx="13306" formatCode="General">
                  <c:v>1.5287816519999999</c:v>
                </c:pt>
                <c:pt idx="13307" formatCode="General">
                  <c:v>1.528847098</c:v>
                </c:pt>
                <c:pt idx="13308" formatCode="General">
                  <c:v>1.5291945929999999</c:v>
                </c:pt>
                <c:pt idx="13309" formatCode="General">
                  <c:v>1.529639959</c:v>
                </c:pt>
                <c:pt idx="13310" formatCode="General">
                  <c:v>1.5300139189999999</c:v>
                </c:pt>
                <c:pt idx="13311" formatCode="General">
                  <c:v>1.5303322079999999</c:v>
                </c:pt>
                <c:pt idx="13312" formatCode="General">
                  <c:v>1.5306508539999999</c:v>
                </c:pt>
                <c:pt idx="13313" formatCode="General">
                  <c:v>1.5305693149999999</c:v>
                </c:pt>
                <c:pt idx="13314" formatCode="General">
                  <c:v>1.5309578180000001</c:v>
                </c:pt>
                <c:pt idx="13315" formatCode="General">
                  <c:v>1.531441689</c:v>
                </c:pt>
                <c:pt idx="13316" formatCode="General">
                  <c:v>1.5318901540000001</c:v>
                </c:pt>
                <c:pt idx="13317" formatCode="General">
                  <c:v>1.5320652720000001</c:v>
                </c:pt>
                <c:pt idx="13318" formatCode="General">
                  <c:v>1.5320774319999999</c:v>
                </c:pt>
                <c:pt idx="13319" formatCode="General">
                  <c:v>1.5324878689999999</c:v>
                </c:pt>
                <c:pt idx="13320" formatCode="General">
                  <c:v>1.5329532619999999</c:v>
                </c:pt>
                <c:pt idx="13321" formatCode="General">
                  <c:v>1.5331927540000001</c:v>
                </c:pt>
                <c:pt idx="13322" formatCode="General">
                  <c:v>1.5335553879999999</c:v>
                </c:pt>
                <c:pt idx="13323" formatCode="General">
                  <c:v>1.533574939</c:v>
                </c:pt>
                <c:pt idx="13324" formatCode="General">
                  <c:v>1.5339268450000001</c:v>
                </c:pt>
                <c:pt idx="13325" formatCode="General">
                  <c:v>1.5344185829999999</c:v>
                </c:pt>
                <c:pt idx="13326" formatCode="General">
                  <c:v>1.5348626379999999</c:v>
                </c:pt>
                <c:pt idx="13327" formatCode="General">
                  <c:v>1.5349547859999999</c:v>
                </c:pt>
                <c:pt idx="13328" formatCode="General">
                  <c:v>1.535292149</c:v>
                </c:pt>
                <c:pt idx="13329" formatCode="General">
                  <c:v>1.535796881</c:v>
                </c:pt>
                <c:pt idx="13330" formatCode="General">
                  <c:v>1.5362463</c:v>
                </c:pt>
                <c:pt idx="13331" formatCode="General">
                  <c:v>1.5363099579999999</c:v>
                </c:pt>
                <c:pt idx="13332" formatCode="General">
                  <c:v>1.536422849</c:v>
                </c:pt>
                <c:pt idx="13333" formatCode="General">
                  <c:v>1.5368628499999999</c:v>
                </c:pt>
                <c:pt idx="13334" formatCode="General">
                  <c:v>1.537121773</c:v>
                </c:pt>
                <c:pt idx="13335" formatCode="General">
                  <c:v>1.537593961</c:v>
                </c:pt>
                <c:pt idx="13336" formatCode="General">
                  <c:v>1.5377787350000001</c:v>
                </c:pt>
                <c:pt idx="13337" formatCode="General">
                  <c:v>1.5379495620000001</c:v>
                </c:pt>
                <c:pt idx="13338" formatCode="General">
                  <c:v>1.538374186</c:v>
                </c:pt>
                <c:pt idx="13339" formatCode="General">
                  <c:v>1.538827181</c:v>
                </c:pt>
                <c:pt idx="13340" formatCode="General">
                  <c:v>1.539281487</c:v>
                </c:pt>
                <c:pt idx="13341" formatCode="General">
                  <c:v>1.539454103</c:v>
                </c:pt>
                <c:pt idx="13342" formatCode="General">
                  <c:v>1.5396353009999999</c:v>
                </c:pt>
                <c:pt idx="13343" formatCode="General">
                  <c:v>1.5399652720000001</c:v>
                </c:pt>
                <c:pt idx="13344" formatCode="General">
                  <c:v>1.540451169</c:v>
                </c:pt>
                <c:pt idx="13345" formatCode="General">
                  <c:v>1.5409157280000001</c:v>
                </c:pt>
                <c:pt idx="13346" formatCode="General">
                  <c:v>1.541081905</c:v>
                </c:pt>
                <c:pt idx="13347" formatCode="General">
                  <c:v>1.5412819390000001</c:v>
                </c:pt>
                <c:pt idx="13348" formatCode="General">
                  <c:v>1.54176867</c:v>
                </c:pt>
                <c:pt idx="13349" formatCode="General">
                  <c:v>1.54220438</c:v>
                </c:pt>
                <c:pt idx="13350" formatCode="General">
                  <c:v>1.5424379109999999</c:v>
                </c:pt>
                <c:pt idx="13351" formatCode="General">
                  <c:v>1.5426023010000001</c:v>
                </c:pt>
                <c:pt idx="13352" formatCode="General">
                  <c:v>1.5427632330000001</c:v>
                </c:pt>
                <c:pt idx="13353" formatCode="General">
                  <c:v>1.5432022809999999</c:v>
                </c:pt>
                <c:pt idx="13354" formatCode="General">
                  <c:v>1.5436849589999999</c:v>
                </c:pt>
                <c:pt idx="13355" formatCode="General">
                  <c:v>1.5440491439999999</c:v>
                </c:pt>
                <c:pt idx="13356" formatCode="General">
                  <c:v>1.5439326760000001</c:v>
                </c:pt>
                <c:pt idx="13357" formatCode="General">
                  <c:v>1.544303894</c:v>
                </c:pt>
                <c:pt idx="13358" formatCode="General">
                  <c:v>1.5448195929999999</c:v>
                </c:pt>
                <c:pt idx="13359" formatCode="General">
                  <c:v>1.5451508759999999</c:v>
                </c:pt>
                <c:pt idx="13360" formatCode="General">
                  <c:v>1.5452836750000001</c:v>
                </c:pt>
                <c:pt idx="13361" formatCode="General">
                  <c:v>1.5457779169999999</c:v>
                </c:pt>
                <c:pt idx="13362" formatCode="General">
                  <c:v>1.5462781189999999</c:v>
                </c:pt>
                <c:pt idx="13363" formatCode="General">
                  <c:v>1.546432018</c:v>
                </c:pt>
                <c:pt idx="13364" formatCode="General">
                  <c:v>1.5467096570000001</c:v>
                </c:pt>
                <c:pt idx="13365" formatCode="General">
                  <c:v>1.547212958</c:v>
                </c:pt>
                <c:pt idx="13366" formatCode="General">
                  <c:v>1.5476837160000001</c:v>
                </c:pt>
                <c:pt idx="13367" formatCode="General">
                  <c:v>1.547929764</c:v>
                </c:pt>
                <c:pt idx="13368" formatCode="General">
                  <c:v>1.5479216579999999</c:v>
                </c:pt>
                <c:pt idx="13369" formatCode="General">
                  <c:v>1.5483436580000001</c:v>
                </c:pt>
                <c:pt idx="13370" formatCode="General">
                  <c:v>1.54880631</c:v>
                </c:pt>
                <c:pt idx="13371" formatCode="General">
                  <c:v>1.549166203</c:v>
                </c:pt>
                <c:pt idx="13372" formatCode="General">
                  <c:v>1.5493031740000001</c:v>
                </c:pt>
                <c:pt idx="13373" formatCode="General">
                  <c:v>1.549563289</c:v>
                </c:pt>
                <c:pt idx="13374" formatCode="General">
                  <c:v>1.550032973</c:v>
                </c:pt>
                <c:pt idx="13375" formatCode="General">
                  <c:v>1.5504925249999999</c:v>
                </c:pt>
                <c:pt idx="13376" formatCode="General">
                  <c:v>1.550913811</c:v>
                </c:pt>
                <c:pt idx="13377" formatCode="General">
                  <c:v>1.551003814</c:v>
                </c:pt>
                <c:pt idx="13378" formatCode="General">
                  <c:v>1.5511764290000001</c:v>
                </c:pt>
                <c:pt idx="13379" formatCode="General">
                  <c:v>1.5515903230000001</c:v>
                </c:pt>
                <c:pt idx="13380" formatCode="General">
                  <c:v>1.5520335439999999</c:v>
                </c:pt>
                <c:pt idx="13381" formatCode="General">
                  <c:v>1.552498937</c:v>
                </c:pt>
                <c:pt idx="13382" formatCode="General">
                  <c:v>1.552906275</c:v>
                </c:pt>
                <c:pt idx="13383" formatCode="General">
                  <c:v>1.5529177190000001</c:v>
                </c:pt>
                <c:pt idx="13384" formatCode="General">
                  <c:v>1.5532281400000001</c:v>
                </c:pt>
                <c:pt idx="13385" formatCode="General">
                  <c:v>1.553650856</c:v>
                </c:pt>
                <c:pt idx="13386" formatCode="General">
                  <c:v>1.553934097</c:v>
                </c:pt>
                <c:pt idx="13387" formatCode="General">
                  <c:v>1.5543528799999999</c:v>
                </c:pt>
                <c:pt idx="13388" formatCode="General">
                  <c:v>1.554740191</c:v>
                </c:pt>
                <c:pt idx="13389" formatCode="General">
                  <c:v>1.554980874</c:v>
                </c:pt>
                <c:pt idx="13390" formatCode="General">
                  <c:v>1.555042386</c:v>
                </c:pt>
                <c:pt idx="13391" formatCode="General">
                  <c:v>1.5554076429999999</c:v>
                </c:pt>
                <c:pt idx="13392" formatCode="General">
                  <c:v>1.55584681</c:v>
                </c:pt>
                <c:pt idx="13393" formatCode="General">
                  <c:v>1.5562492610000001</c:v>
                </c:pt>
                <c:pt idx="13394" formatCode="General">
                  <c:v>1.556603432</c:v>
                </c:pt>
                <c:pt idx="13395" formatCode="General">
                  <c:v>1.5569800140000001</c:v>
                </c:pt>
                <c:pt idx="13396" formatCode="General">
                  <c:v>1.557060361</c:v>
                </c:pt>
                <c:pt idx="13397" formatCode="General">
                  <c:v>1.557254672</c:v>
                </c:pt>
                <c:pt idx="13398" formatCode="General">
                  <c:v>1.5577062370000001</c:v>
                </c:pt>
                <c:pt idx="13399" formatCode="General">
                  <c:v>1.5581212040000001</c:v>
                </c:pt>
                <c:pt idx="13400" formatCode="General">
                  <c:v>1.5585658549999999</c:v>
                </c:pt>
                <c:pt idx="13401" formatCode="General">
                  <c:v>1.558969021</c:v>
                </c:pt>
                <c:pt idx="13402" formatCode="General">
                  <c:v>1.559029818</c:v>
                </c:pt>
                <c:pt idx="13403" formatCode="General">
                  <c:v>1.5592923160000001</c:v>
                </c:pt>
                <c:pt idx="13404" formatCode="General">
                  <c:v>1.559737682</c:v>
                </c:pt>
                <c:pt idx="13405" formatCode="General">
                  <c:v>1.5601935389999999</c:v>
                </c:pt>
                <c:pt idx="13406" formatCode="General">
                  <c:v>1.560617208</c:v>
                </c:pt>
                <c:pt idx="13407" formatCode="General">
                  <c:v>1.5608788730000001</c:v>
                </c:pt>
                <c:pt idx="13408" formatCode="General">
                  <c:v>1.5609486100000001</c:v>
                </c:pt>
                <c:pt idx="13409" formatCode="General">
                  <c:v>1.561392069</c:v>
                </c:pt>
                <c:pt idx="13410" formatCode="General">
                  <c:v>1.561806083</c:v>
                </c:pt>
                <c:pt idx="13411" formatCode="General">
                  <c:v>1.562281609</c:v>
                </c:pt>
                <c:pt idx="13412" formatCode="General">
                  <c:v>1.5626709459999999</c:v>
                </c:pt>
                <c:pt idx="13413" formatCode="General">
                  <c:v>1.562708974</c:v>
                </c:pt>
                <c:pt idx="13414" formatCode="General">
                  <c:v>1.562921166</c:v>
                </c:pt>
                <c:pt idx="13415" formatCode="General">
                  <c:v>1.5633823870000001</c:v>
                </c:pt>
                <c:pt idx="13416" formatCode="General">
                  <c:v>1.563814402</c:v>
                </c:pt>
                <c:pt idx="13417" formatCode="General">
                  <c:v>1.56409061</c:v>
                </c:pt>
                <c:pt idx="13418" formatCode="General">
                  <c:v>1.5644270179999999</c:v>
                </c:pt>
                <c:pt idx="13419" formatCode="General">
                  <c:v>1.5644503830000001</c:v>
                </c:pt>
                <c:pt idx="13420" formatCode="General">
                  <c:v>1.564781427</c:v>
                </c:pt>
                <c:pt idx="13421" formatCode="General">
                  <c:v>1.5651851889999999</c:v>
                </c:pt>
                <c:pt idx="13422" formatCode="General">
                  <c:v>1.5655845399999999</c:v>
                </c:pt>
                <c:pt idx="13423" formatCode="General">
                  <c:v>1.565973997</c:v>
                </c:pt>
                <c:pt idx="13424" formatCode="General">
                  <c:v>1.5663688179999999</c:v>
                </c:pt>
                <c:pt idx="13425" formatCode="General">
                  <c:v>1.5667060610000001</c:v>
                </c:pt>
                <c:pt idx="13426" formatCode="General">
                  <c:v>1.5667309760000001</c:v>
                </c:pt>
                <c:pt idx="13427" formatCode="General">
                  <c:v>1.566976309</c:v>
                </c:pt>
                <c:pt idx="13428" formatCode="General">
                  <c:v>1.5673643349999999</c:v>
                </c:pt>
                <c:pt idx="13429" formatCode="General">
                  <c:v>1.567791581</c:v>
                </c:pt>
                <c:pt idx="13430" formatCode="General">
                  <c:v>1.568186879</c:v>
                </c:pt>
                <c:pt idx="13431" formatCode="General">
                  <c:v>1.568446636</c:v>
                </c:pt>
                <c:pt idx="13432" formatCode="General">
                  <c:v>1.568843961</c:v>
                </c:pt>
                <c:pt idx="13433" formatCode="General">
                  <c:v>1.569100857</c:v>
                </c:pt>
                <c:pt idx="13434" formatCode="General">
                  <c:v>1.569447279</c:v>
                </c:pt>
                <c:pt idx="13435" formatCode="General">
                  <c:v>1.5695172550000001</c:v>
                </c:pt>
                <c:pt idx="13436" formatCode="General">
                  <c:v>1.5697753430000001</c:v>
                </c:pt>
                <c:pt idx="13437" formatCode="General">
                  <c:v>1.5702185630000001</c:v>
                </c:pt>
                <c:pt idx="13438" formatCode="General">
                  <c:v>1.570627928</c:v>
                </c:pt>
                <c:pt idx="13439" formatCode="General">
                  <c:v>1.5710587499999999</c:v>
                </c:pt>
                <c:pt idx="13440" formatCode="General">
                  <c:v>1.571401238</c:v>
                </c:pt>
                <c:pt idx="13441" formatCode="General">
                  <c:v>1.571430326</c:v>
                </c:pt>
                <c:pt idx="13442" formatCode="General">
                  <c:v>1.571730852</c:v>
                </c:pt>
                <c:pt idx="13443" formatCode="General">
                  <c:v>1.5721969600000001</c:v>
                </c:pt>
                <c:pt idx="13444" formatCode="General">
                  <c:v>1.572664976</c:v>
                </c:pt>
                <c:pt idx="13445" formatCode="General">
                  <c:v>1.572846293</c:v>
                </c:pt>
                <c:pt idx="13446" formatCode="General">
                  <c:v>1.573060393</c:v>
                </c:pt>
                <c:pt idx="13447" formatCode="General">
                  <c:v>1.5734303000000001</c:v>
                </c:pt>
                <c:pt idx="13448" formatCode="General">
                  <c:v>1.5739064220000001</c:v>
                </c:pt>
                <c:pt idx="13449" formatCode="General">
                  <c:v>1.574043393</c:v>
                </c:pt>
                <c:pt idx="13450" formatCode="General">
                  <c:v>1.57431531</c:v>
                </c:pt>
                <c:pt idx="13451" formatCode="General">
                  <c:v>1.574818015</c:v>
                </c:pt>
                <c:pt idx="13452" formatCode="General">
                  <c:v>1.5752804279999999</c:v>
                </c:pt>
                <c:pt idx="13453" formatCode="General">
                  <c:v>1.5752996210000001</c:v>
                </c:pt>
                <c:pt idx="13454" formatCode="General">
                  <c:v>1.575674891</c:v>
                </c:pt>
                <c:pt idx="13455" formatCode="General">
                  <c:v>1.576180339</c:v>
                </c:pt>
                <c:pt idx="13456" formatCode="General">
                  <c:v>1.5766199830000001</c:v>
                </c:pt>
                <c:pt idx="13457" formatCode="General">
                  <c:v>1.5766453739999999</c:v>
                </c:pt>
                <c:pt idx="13458" formatCode="General">
                  <c:v>1.5768932099999999</c:v>
                </c:pt>
                <c:pt idx="13459" formatCode="General">
                  <c:v>1.5773397680000001</c:v>
                </c:pt>
                <c:pt idx="13460" formatCode="General">
                  <c:v>1.5776689049999999</c:v>
                </c:pt>
                <c:pt idx="13461" formatCode="General">
                  <c:v>1.57809782</c:v>
                </c:pt>
                <c:pt idx="13462" formatCode="General">
                  <c:v>1.5785437819999999</c:v>
                </c:pt>
                <c:pt idx="13463" formatCode="General">
                  <c:v>1.5786814689999999</c:v>
                </c:pt>
                <c:pt idx="13464" formatCode="General">
                  <c:v>1.5788239239999999</c:v>
                </c:pt>
                <c:pt idx="13465" formatCode="General">
                  <c:v>1.5792566539999999</c:v>
                </c:pt>
                <c:pt idx="13466" formatCode="General">
                  <c:v>1.5796276330000001</c:v>
                </c:pt>
                <c:pt idx="13467" formatCode="General">
                  <c:v>1.5800808669999999</c:v>
                </c:pt>
                <c:pt idx="13468" formatCode="General">
                  <c:v>1.580406427</c:v>
                </c:pt>
                <c:pt idx="13469" formatCode="General">
                  <c:v>1.5805917979999999</c:v>
                </c:pt>
                <c:pt idx="13470" formatCode="General">
                  <c:v>1.580597281</c:v>
                </c:pt>
                <c:pt idx="13471" formatCode="General">
                  <c:v>1.580757618</c:v>
                </c:pt>
                <c:pt idx="13472" formatCode="General">
                  <c:v>1.5812013149999999</c:v>
                </c:pt>
                <c:pt idx="13473" formatCode="General">
                  <c:v>1.581675529</c:v>
                </c:pt>
                <c:pt idx="13474" formatCode="General">
                  <c:v>1.5820795299999999</c:v>
                </c:pt>
                <c:pt idx="13475" formatCode="General">
                  <c:v>1.5821526050000001</c:v>
                </c:pt>
                <c:pt idx="13476" formatCode="General">
                  <c:v>1.5822228190000001</c:v>
                </c:pt>
                <c:pt idx="13477" formatCode="General">
                  <c:v>1.582618713</c:v>
                </c:pt>
                <c:pt idx="13478" formatCode="General">
                  <c:v>1.583010912</c:v>
                </c:pt>
                <c:pt idx="13479" formatCode="General">
                  <c:v>1.583454728</c:v>
                </c:pt>
                <c:pt idx="13480" formatCode="General">
                  <c:v>1.5838199850000001</c:v>
                </c:pt>
                <c:pt idx="13481" formatCode="General">
                  <c:v>1.5838354830000001</c:v>
                </c:pt>
                <c:pt idx="13482" formatCode="General">
                  <c:v>1.5842181440000001</c:v>
                </c:pt>
                <c:pt idx="13483" formatCode="General">
                  <c:v>1.58469975</c:v>
                </c:pt>
                <c:pt idx="13484" formatCode="General">
                  <c:v>1.5851491689999999</c:v>
                </c:pt>
                <c:pt idx="13485" formatCode="General">
                  <c:v>1.5853728060000001</c:v>
                </c:pt>
                <c:pt idx="13486" formatCode="General">
                  <c:v>1.585443497</c:v>
                </c:pt>
                <c:pt idx="13487" formatCode="General">
                  <c:v>1.5858392720000001</c:v>
                </c:pt>
                <c:pt idx="13488" formatCode="General">
                  <c:v>1.586209655</c:v>
                </c:pt>
                <c:pt idx="13489" formatCode="General">
                  <c:v>1.5866289140000001</c:v>
                </c:pt>
                <c:pt idx="13490" formatCode="General">
                  <c:v>1.587030172</c:v>
                </c:pt>
                <c:pt idx="13491" formatCode="General">
                  <c:v>1.5874454979999999</c:v>
                </c:pt>
                <c:pt idx="13492" formatCode="General">
                  <c:v>1.5877573490000001</c:v>
                </c:pt>
                <c:pt idx="13493" formatCode="General">
                  <c:v>1.5877830980000001</c:v>
                </c:pt>
                <c:pt idx="13494" formatCode="General">
                  <c:v>1.5880941150000001</c:v>
                </c:pt>
                <c:pt idx="13495" formatCode="General">
                  <c:v>1.588523149</c:v>
                </c:pt>
                <c:pt idx="13496" formatCode="General">
                  <c:v>1.588978529</c:v>
                </c:pt>
                <c:pt idx="13497" formatCode="General">
                  <c:v>1.589385509</c:v>
                </c:pt>
                <c:pt idx="13498" formatCode="General">
                  <c:v>1.589767218</c:v>
                </c:pt>
                <c:pt idx="13499" formatCode="General">
                  <c:v>1.589954734</c:v>
                </c:pt>
                <c:pt idx="13500" formatCode="General">
                  <c:v>1.5900018220000001</c:v>
                </c:pt>
                <c:pt idx="13501" formatCode="General">
                  <c:v>1.590353608</c:v>
                </c:pt>
                <c:pt idx="13502" formatCode="General">
                  <c:v>1.5907747750000001</c:v>
                </c:pt>
                <c:pt idx="13503" formatCode="General">
                  <c:v>1.5911823510000001</c:v>
                </c:pt>
                <c:pt idx="13504" formatCode="General">
                  <c:v>1.591617346</c:v>
                </c:pt>
                <c:pt idx="13505" formatCode="General">
                  <c:v>1.592015266</c:v>
                </c:pt>
                <c:pt idx="13506" formatCode="General">
                  <c:v>1.5922968390000001</c:v>
                </c:pt>
                <c:pt idx="13507" formatCode="General">
                  <c:v>1.592357993</c:v>
                </c:pt>
                <c:pt idx="13508" formatCode="General">
                  <c:v>1.592617035</c:v>
                </c:pt>
                <c:pt idx="13509" formatCode="General">
                  <c:v>1.592953563</c:v>
                </c:pt>
                <c:pt idx="13510" formatCode="General">
                  <c:v>1.593306661</c:v>
                </c:pt>
                <c:pt idx="13511" formatCode="General">
                  <c:v>1.59370327</c:v>
                </c:pt>
                <c:pt idx="13512" formatCode="General">
                  <c:v>1.594103813</c:v>
                </c:pt>
                <c:pt idx="13513" formatCode="General">
                  <c:v>1.5944702630000001</c:v>
                </c:pt>
                <c:pt idx="13514" formatCode="General">
                  <c:v>1.594768763</c:v>
                </c:pt>
                <c:pt idx="13515" formatCode="General">
                  <c:v>1.595173478</c:v>
                </c:pt>
                <c:pt idx="13516" formatCode="General">
                  <c:v>1.595419049</c:v>
                </c:pt>
                <c:pt idx="13517" formatCode="General">
                  <c:v>1.595437765</c:v>
                </c:pt>
                <c:pt idx="13518" formatCode="General">
                  <c:v>1.5957553390000001</c:v>
                </c:pt>
                <c:pt idx="13519" formatCode="General">
                  <c:v>1.596189737</c:v>
                </c:pt>
                <c:pt idx="13520" formatCode="General">
                  <c:v>1.5966469050000001</c:v>
                </c:pt>
                <c:pt idx="13521" formatCode="General">
                  <c:v>1.597052455</c:v>
                </c:pt>
                <c:pt idx="13522" formatCode="General">
                  <c:v>1.597197652</c:v>
                </c:pt>
                <c:pt idx="13523" formatCode="General">
                  <c:v>1.597359776</c:v>
                </c:pt>
                <c:pt idx="13524" formatCode="General">
                  <c:v>1.5978093149999999</c:v>
                </c:pt>
                <c:pt idx="13525" formatCode="General">
                  <c:v>1.598208785</c:v>
                </c:pt>
                <c:pt idx="13526" formatCode="General">
                  <c:v>1.598635912</c:v>
                </c:pt>
                <c:pt idx="13527" formatCode="General">
                  <c:v>1.598673105</c:v>
                </c:pt>
                <c:pt idx="13528" formatCode="General">
                  <c:v>1.5989302400000001</c:v>
                </c:pt>
                <c:pt idx="13529" formatCode="General">
                  <c:v>1.5993305440000001</c:v>
                </c:pt>
                <c:pt idx="13530" formatCode="General">
                  <c:v>1.599798083</c:v>
                </c:pt>
                <c:pt idx="13531" formatCode="General">
                  <c:v>1.6002479789999999</c:v>
                </c:pt>
                <c:pt idx="13532" formatCode="General">
                  <c:v>1.600613952</c:v>
                </c:pt>
                <c:pt idx="13533" formatCode="General">
                  <c:v>1.6006320709999999</c:v>
                </c:pt>
                <c:pt idx="13534" formatCode="General">
                  <c:v>1.6010545490000001</c:v>
                </c:pt>
                <c:pt idx="13535" formatCode="General">
                  <c:v>1.601483107</c:v>
                </c:pt>
                <c:pt idx="13536" formatCode="General">
                  <c:v>1.6019237040000001</c:v>
                </c:pt>
                <c:pt idx="13537" formatCode="General">
                  <c:v>1.6022135019999999</c:v>
                </c:pt>
                <c:pt idx="13538" formatCode="General">
                  <c:v>1.6022758479999999</c:v>
                </c:pt>
                <c:pt idx="13539" formatCode="General">
                  <c:v>1.602649212</c:v>
                </c:pt>
                <c:pt idx="13540" formatCode="General">
                  <c:v>1.603058815</c:v>
                </c:pt>
                <c:pt idx="13541" formatCode="General">
                  <c:v>1.60343349</c:v>
                </c:pt>
                <c:pt idx="13542" formatCode="General">
                  <c:v>1.6038341519999999</c:v>
                </c:pt>
                <c:pt idx="13543" formatCode="General">
                  <c:v>1.6041654350000001</c:v>
                </c:pt>
                <c:pt idx="13544" formatCode="General">
                  <c:v>1.60420692</c:v>
                </c:pt>
                <c:pt idx="13545" formatCode="General">
                  <c:v>1.6044836039999999</c:v>
                </c:pt>
                <c:pt idx="13546" formatCode="General">
                  <c:v>1.6049457789999999</c:v>
                </c:pt>
                <c:pt idx="13547" formatCode="General">
                  <c:v>1.6054058069999999</c:v>
                </c:pt>
                <c:pt idx="13548" formatCode="General">
                  <c:v>1.6057997939999999</c:v>
                </c:pt>
                <c:pt idx="13549" formatCode="General">
                  <c:v>1.6059118509999999</c:v>
                </c:pt>
                <c:pt idx="13550" formatCode="General">
                  <c:v>1.606045604</c:v>
                </c:pt>
                <c:pt idx="13551" formatCode="General">
                  <c:v>1.6064851280000001</c:v>
                </c:pt>
                <c:pt idx="13552" formatCode="General">
                  <c:v>1.606791377</c:v>
                </c:pt>
                <c:pt idx="13553" formatCode="General">
                  <c:v>1.6072679759999999</c:v>
                </c:pt>
                <c:pt idx="13554" formatCode="General">
                  <c:v>1.607692122</c:v>
                </c:pt>
                <c:pt idx="13555" formatCode="General">
                  <c:v>1.6079516410000001</c:v>
                </c:pt>
                <c:pt idx="13556" formatCode="General">
                  <c:v>1.6080250739999999</c:v>
                </c:pt>
                <c:pt idx="13557" formatCode="General">
                  <c:v>1.608255982</c:v>
                </c:pt>
                <c:pt idx="13558" formatCode="General">
                  <c:v>1.6086536650000001</c:v>
                </c:pt>
                <c:pt idx="13559" formatCode="General">
                  <c:v>1.6089307070000001</c:v>
                </c:pt>
                <c:pt idx="13560" formatCode="General">
                  <c:v>1.609358788</c:v>
                </c:pt>
                <c:pt idx="13561" formatCode="General">
                  <c:v>1.609764457</c:v>
                </c:pt>
                <c:pt idx="13562" formatCode="General">
                  <c:v>1.6101497410000001</c:v>
                </c:pt>
                <c:pt idx="13563" formatCode="General">
                  <c:v>1.610322952</c:v>
                </c:pt>
                <c:pt idx="13564" formatCode="General">
                  <c:v>1.6104091410000001</c:v>
                </c:pt>
                <c:pt idx="13565" formatCode="General">
                  <c:v>1.6107839349999999</c:v>
                </c:pt>
                <c:pt idx="13566" formatCode="General">
                  <c:v>1.61119926</c:v>
                </c:pt>
                <c:pt idx="13567" formatCode="General">
                  <c:v>1.6115407939999999</c:v>
                </c:pt>
                <c:pt idx="13568" formatCode="General">
                  <c:v>1.611929655</c:v>
                </c:pt>
                <c:pt idx="13569" formatCode="General">
                  <c:v>1.6123282910000001</c:v>
                </c:pt>
                <c:pt idx="13570" formatCode="General">
                  <c:v>1.6127109529999999</c:v>
                </c:pt>
                <c:pt idx="13571" formatCode="General">
                  <c:v>1.6129763130000001</c:v>
                </c:pt>
                <c:pt idx="13572" formatCode="General">
                  <c:v>1.612985492</c:v>
                </c:pt>
                <c:pt idx="13573" formatCode="General">
                  <c:v>1.6132717130000001</c:v>
                </c:pt>
                <c:pt idx="13574" formatCode="General">
                  <c:v>1.6137101650000001</c:v>
                </c:pt>
                <c:pt idx="13575" formatCode="General">
                  <c:v>1.614158392</c:v>
                </c:pt>
                <c:pt idx="13576" formatCode="General">
                  <c:v>1.6145635840000001</c:v>
                </c:pt>
                <c:pt idx="13577" formatCode="General">
                  <c:v>1.61488235</c:v>
                </c:pt>
                <c:pt idx="13578" formatCode="General">
                  <c:v>1.614905</c:v>
                </c:pt>
                <c:pt idx="13579" formatCode="General">
                  <c:v>1.6152393819999999</c:v>
                </c:pt>
                <c:pt idx="13580" formatCode="General">
                  <c:v>1.6154835219999999</c:v>
                </c:pt>
                <c:pt idx="13581" formatCode="General">
                  <c:v>1.615914702</c:v>
                </c:pt>
                <c:pt idx="13582" formatCode="General">
                  <c:v>1.6163436170000001</c:v>
                </c:pt>
                <c:pt idx="13583" formatCode="General">
                  <c:v>1.6165473459999999</c:v>
                </c:pt>
                <c:pt idx="13584" formatCode="General">
                  <c:v>1.61664176</c:v>
                </c:pt>
                <c:pt idx="13585" formatCode="General">
                  <c:v>1.6170949939999999</c:v>
                </c:pt>
                <c:pt idx="13586" formatCode="General">
                  <c:v>1.6175404790000001</c:v>
                </c:pt>
                <c:pt idx="13587" formatCode="General">
                  <c:v>1.6180092100000001</c:v>
                </c:pt>
                <c:pt idx="13588" formatCode="General">
                  <c:v>1.6182755230000001</c:v>
                </c:pt>
                <c:pt idx="13589" formatCode="General">
                  <c:v>1.618273616</c:v>
                </c:pt>
                <c:pt idx="13590" formatCode="General">
                  <c:v>1.618556619</c:v>
                </c:pt>
                <c:pt idx="13591" formatCode="General">
                  <c:v>1.6188669200000001</c:v>
                </c:pt>
                <c:pt idx="13592" formatCode="General">
                  <c:v>1.6193150279999999</c:v>
                </c:pt>
                <c:pt idx="13593" formatCode="General">
                  <c:v>1.619779587</c:v>
                </c:pt>
                <c:pt idx="13594" formatCode="General">
                  <c:v>1.6198729279999999</c:v>
                </c:pt>
                <c:pt idx="13595" formatCode="General">
                  <c:v>1.6201615330000001</c:v>
                </c:pt>
                <c:pt idx="13596" formatCode="General">
                  <c:v>1.620618224</c:v>
                </c:pt>
                <c:pt idx="13597" formatCode="General">
                  <c:v>1.6211148500000001</c:v>
                </c:pt>
                <c:pt idx="13598" formatCode="General">
                  <c:v>1.621314406</c:v>
                </c:pt>
                <c:pt idx="13599" formatCode="General">
                  <c:v>1.621329904</c:v>
                </c:pt>
                <c:pt idx="13600" formatCode="General">
                  <c:v>1.6217024330000001</c:v>
                </c:pt>
                <c:pt idx="13601" formatCode="General">
                  <c:v>1.6221791510000001</c:v>
                </c:pt>
                <c:pt idx="13602" formatCode="General">
                  <c:v>1.6226583720000001</c:v>
                </c:pt>
                <c:pt idx="13603" formatCode="General">
                  <c:v>1.6227620840000001</c:v>
                </c:pt>
                <c:pt idx="13604" formatCode="General">
                  <c:v>1.6229423279999999</c:v>
                </c:pt>
                <c:pt idx="13605" formatCode="General">
                  <c:v>1.6234205960000001</c:v>
                </c:pt>
                <c:pt idx="13606" formatCode="General">
                  <c:v>1.623882651</c:v>
                </c:pt>
                <c:pt idx="13607" formatCode="General">
                  <c:v>1.624114037</c:v>
                </c:pt>
                <c:pt idx="13608" formatCode="General">
                  <c:v>1.624137878</c:v>
                </c:pt>
                <c:pt idx="13609" formatCode="General">
                  <c:v>1.6244657039999999</c:v>
                </c:pt>
                <c:pt idx="13610" formatCode="General">
                  <c:v>1.62491107</c:v>
                </c:pt>
                <c:pt idx="13611" formatCode="General">
                  <c:v>1.6252279279999999</c:v>
                </c:pt>
                <c:pt idx="13612" formatCode="General">
                  <c:v>1.6256561279999999</c:v>
                </c:pt>
                <c:pt idx="13613" formatCode="General">
                  <c:v>1.6257934570000001</c:v>
                </c:pt>
                <c:pt idx="13614" formatCode="General">
                  <c:v>1.625953674</c:v>
                </c:pt>
                <c:pt idx="13615" formatCode="General">
                  <c:v>1.626379013</c:v>
                </c:pt>
                <c:pt idx="13616" formatCode="General">
                  <c:v>1.626797915</c:v>
                </c:pt>
                <c:pt idx="13617" formatCode="General">
                  <c:v>1.6272023920000001</c:v>
                </c:pt>
                <c:pt idx="13618" formatCode="General">
                  <c:v>1.627562642</c:v>
                </c:pt>
                <c:pt idx="13619" formatCode="General">
                  <c:v>1.627587318</c:v>
                </c:pt>
                <c:pt idx="13620" formatCode="General">
                  <c:v>1.6279839279999999</c:v>
                </c:pt>
                <c:pt idx="13621" formatCode="General">
                  <c:v>1.6284433599999999</c:v>
                </c:pt>
                <c:pt idx="13622" formatCode="General">
                  <c:v>1.6288944480000001</c:v>
                </c:pt>
                <c:pt idx="13623" formatCode="General">
                  <c:v>1.6292237039999999</c:v>
                </c:pt>
                <c:pt idx="13624" formatCode="General">
                  <c:v>1.6292363409999999</c:v>
                </c:pt>
                <c:pt idx="13625" formatCode="General">
                  <c:v>1.6296116110000001</c:v>
                </c:pt>
                <c:pt idx="13626" formatCode="General">
                  <c:v>1.6300432680000001</c:v>
                </c:pt>
                <c:pt idx="13627" formatCode="General">
                  <c:v>1.630314469</c:v>
                </c:pt>
              </c:numCache>
            </c:numRef>
          </c:xVal>
          <c:yVal>
            <c:numRef>
              <c:f>'General Summary'!$B$1:$B$58083</c:f>
              <c:numCache>
                <c:formatCode>General</c:formatCode>
                <c:ptCount val="58083"/>
                <c:pt idx="0">
                  <c:v>2.5139064999999999E-2</c:v>
                </c:pt>
                <c:pt idx="1">
                  <c:v>2.5348359000000001E-2</c:v>
                </c:pt>
                <c:pt idx="2">
                  <c:v>2.5302722E-2</c:v>
                </c:pt>
                <c:pt idx="3">
                  <c:v>2.5287509999999999E-2</c:v>
                </c:pt>
                <c:pt idx="4">
                  <c:v>2.5289098999999999E-2</c:v>
                </c:pt>
                <c:pt idx="5">
                  <c:v>2.5315349000000001E-2</c:v>
                </c:pt>
                <c:pt idx="6">
                  <c:v>2.5299143E-2</c:v>
                </c:pt>
                <c:pt idx="7">
                  <c:v>2.5214131000000001E-2</c:v>
                </c:pt>
                <c:pt idx="8">
                  <c:v>2.5305207999999999E-2</c:v>
                </c:pt>
                <c:pt idx="9">
                  <c:v>2.5199218999999998E-2</c:v>
                </c:pt>
                <c:pt idx="10">
                  <c:v>2.5389719000000002E-2</c:v>
                </c:pt>
                <c:pt idx="11">
                  <c:v>2.5431082000000001E-2</c:v>
                </c:pt>
                <c:pt idx="12">
                  <c:v>2.5502370999999999E-2</c:v>
                </c:pt>
                <c:pt idx="13">
                  <c:v>2.5554868000000001E-2</c:v>
                </c:pt>
                <c:pt idx="14">
                  <c:v>2.5450370999999999E-2</c:v>
                </c:pt>
                <c:pt idx="15">
                  <c:v>2.5454646000000001E-2</c:v>
                </c:pt>
                <c:pt idx="16">
                  <c:v>2.5614723999999998E-2</c:v>
                </c:pt>
                <c:pt idx="17">
                  <c:v>2.5339509E-2</c:v>
                </c:pt>
                <c:pt idx="18">
                  <c:v>2.5641964999999999E-2</c:v>
                </c:pt>
                <c:pt idx="19">
                  <c:v>2.5771123E-2</c:v>
                </c:pt>
                <c:pt idx="20">
                  <c:v>2.5713354000000001E-2</c:v>
                </c:pt>
                <c:pt idx="21">
                  <c:v>2.6051606000000001E-2</c:v>
                </c:pt>
                <c:pt idx="22">
                  <c:v>2.5923544999999999E-2</c:v>
                </c:pt>
                <c:pt idx="23">
                  <c:v>2.6248770000000001E-2</c:v>
                </c:pt>
                <c:pt idx="24">
                  <c:v>2.6349887999999998E-2</c:v>
                </c:pt>
                <c:pt idx="25">
                  <c:v>2.6406659999999998E-2</c:v>
                </c:pt>
                <c:pt idx="26">
                  <c:v>2.6562262999999999E-2</c:v>
                </c:pt>
                <c:pt idx="27">
                  <c:v>2.6709216000000001E-2</c:v>
                </c:pt>
                <c:pt idx="28">
                  <c:v>2.6967627000000001E-2</c:v>
                </c:pt>
                <c:pt idx="29">
                  <c:v>2.7181792E-2</c:v>
                </c:pt>
                <c:pt idx="30">
                  <c:v>2.7154351E-2</c:v>
                </c:pt>
                <c:pt idx="31">
                  <c:v>2.7541818999999999E-2</c:v>
                </c:pt>
                <c:pt idx="32">
                  <c:v>2.7799434000000001E-2</c:v>
                </c:pt>
                <c:pt idx="33">
                  <c:v>2.7977109E-2</c:v>
                </c:pt>
                <c:pt idx="34">
                  <c:v>2.8309197000000001E-2</c:v>
                </c:pt>
                <c:pt idx="35">
                  <c:v>2.8614833999999999E-2</c:v>
                </c:pt>
                <c:pt idx="36">
                  <c:v>2.8810507999999999E-2</c:v>
                </c:pt>
                <c:pt idx="37">
                  <c:v>2.9084529000000001E-2</c:v>
                </c:pt>
                <c:pt idx="38">
                  <c:v>2.9411146999999999E-2</c:v>
                </c:pt>
                <c:pt idx="39">
                  <c:v>2.9603437999999999E-2</c:v>
                </c:pt>
                <c:pt idx="40">
                  <c:v>2.9651859999999999E-2</c:v>
                </c:pt>
                <c:pt idx="41">
                  <c:v>2.9768289E-2</c:v>
                </c:pt>
                <c:pt idx="42">
                  <c:v>2.9869407000000001E-2</c:v>
                </c:pt>
                <c:pt idx="43">
                  <c:v>3.0039724E-2</c:v>
                </c:pt>
                <c:pt idx="44">
                  <c:v>3.0146508999999998E-2</c:v>
                </c:pt>
                <c:pt idx="45">
                  <c:v>3.0378372000000001E-2</c:v>
                </c:pt>
                <c:pt idx="46">
                  <c:v>3.0298729999999999E-2</c:v>
                </c:pt>
                <c:pt idx="47">
                  <c:v>3.0637082999999999E-2</c:v>
                </c:pt>
                <c:pt idx="48">
                  <c:v>3.0592438999999999E-2</c:v>
                </c:pt>
                <c:pt idx="49">
                  <c:v>3.0730842000000001E-2</c:v>
                </c:pt>
                <c:pt idx="50">
                  <c:v>3.0933473999999999E-2</c:v>
                </c:pt>
                <c:pt idx="51">
                  <c:v>3.1182141E-2</c:v>
                </c:pt>
                <c:pt idx="52">
                  <c:v>3.1252634000000001E-2</c:v>
                </c:pt>
                <c:pt idx="53">
                  <c:v>3.1323726000000003E-2</c:v>
                </c:pt>
                <c:pt idx="54">
                  <c:v>3.1494143000000002E-2</c:v>
                </c:pt>
                <c:pt idx="55">
                  <c:v>3.1794712000000003E-2</c:v>
                </c:pt>
                <c:pt idx="56">
                  <c:v>3.1859437999999997E-2</c:v>
                </c:pt>
                <c:pt idx="57">
                  <c:v>3.2194108999999999E-2</c:v>
                </c:pt>
                <c:pt idx="58">
                  <c:v>3.2380337000000002E-2</c:v>
                </c:pt>
                <c:pt idx="59">
                  <c:v>3.2301986999999997E-2</c:v>
                </c:pt>
                <c:pt idx="60">
                  <c:v>3.2658433000000001E-2</c:v>
                </c:pt>
                <c:pt idx="61">
                  <c:v>3.2986543E-2</c:v>
                </c:pt>
                <c:pt idx="62">
                  <c:v>3.3118384000000001E-2</c:v>
                </c:pt>
                <c:pt idx="63">
                  <c:v>3.3492228999999998E-2</c:v>
                </c:pt>
                <c:pt idx="64">
                  <c:v>3.3721706999999997E-2</c:v>
                </c:pt>
                <c:pt idx="65">
                  <c:v>3.4063139999999999E-2</c:v>
                </c:pt>
                <c:pt idx="66">
                  <c:v>3.4405269000000002E-2</c:v>
                </c:pt>
                <c:pt idx="67">
                  <c:v>3.4634247999999999E-2</c:v>
                </c:pt>
                <c:pt idx="68">
                  <c:v>3.4964148E-2</c:v>
                </c:pt>
                <c:pt idx="69">
                  <c:v>3.5163E-2</c:v>
                </c:pt>
                <c:pt idx="70">
                  <c:v>3.5532671000000002E-2</c:v>
                </c:pt>
                <c:pt idx="71">
                  <c:v>3.5805099999999999E-2</c:v>
                </c:pt>
                <c:pt idx="72">
                  <c:v>3.6172880999999997E-2</c:v>
                </c:pt>
                <c:pt idx="73">
                  <c:v>3.6404348000000003E-2</c:v>
                </c:pt>
                <c:pt idx="74">
                  <c:v>3.6514414000000002E-2</c:v>
                </c:pt>
                <c:pt idx="75">
                  <c:v>3.6848191000000002E-2</c:v>
                </c:pt>
                <c:pt idx="76">
                  <c:v>3.7152139000000001E-2</c:v>
                </c:pt>
                <c:pt idx="77">
                  <c:v>3.7473187999999998E-2</c:v>
                </c:pt>
                <c:pt idx="78">
                  <c:v>3.7751186999999999E-2</c:v>
                </c:pt>
                <c:pt idx="79">
                  <c:v>3.8130798E-2</c:v>
                </c:pt>
                <c:pt idx="80">
                  <c:v>3.8468752000000002E-2</c:v>
                </c:pt>
                <c:pt idx="81">
                  <c:v>3.8625846999999998E-2</c:v>
                </c:pt>
                <c:pt idx="82">
                  <c:v>3.8990942000000001E-2</c:v>
                </c:pt>
                <c:pt idx="83">
                  <c:v>3.8966582E-2</c:v>
                </c:pt>
                <c:pt idx="84">
                  <c:v>3.9184426000000001E-2</c:v>
                </c:pt>
                <c:pt idx="85">
                  <c:v>3.9550715E-2</c:v>
                </c:pt>
                <c:pt idx="86">
                  <c:v>3.9880815E-2</c:v>
                </c:pt>
                <c:pt idx="87">
                  <c:v>4.0218566999999997E-2</c:v>
                </c:pt>
                <c:pt idx="88">
                  <c:v>4.0537332000000002E-2</c:v>
                </c:pt>
                <c:pt idx="89">
                  <c:v>4.0897256E-2</c:v>
                </c:pt>
                <c:pt idx="90">
                  <c:v>4.1150697999999999E-2</c:v>
                </c:pt>
                <c:pt idx="91">
                  <c:v>4.1472241E-2</c:v>
                </c:pt>
                <c:pt idx="92">
                  <c:v>4.1813975000000003E-2</c:v>
                </c:pt>
                <c:pt idx="93">
                  <c:v>4.2151328000000002E-2</c:v>
                </c:pt>
                <c:pt idx="94">
                  <c:v>4.2499325999999997E-2</c:v>
                </c:pt>
                <c:pt idx="95">
                  <c:v>4.2611181999999997E-2</c:v>
                </c:pt>
                <c:pt idx="96">
                  <c:v>4.2998148999999999E-2</c:v>
                </c:pt>
                <c:pt idx="97">
                  <c:v>4.3436322999999999E-2</c:v>
                </c:pt>
                <c:pt idx="98">
                  <c:v>4.3763339999999998E-2</c:v>
                </c:pt>
                <c:pt idx="99">
                  <c:v>4.4022446E-2</c:v>
                </c:pt>
                <c:pt idx="100">
                  <c:v>4.4324506999999999E-2</c:v>
                </c:pt>
                <c:pt idx="101">
                  <c:v>4.4721123000000002E-2</c:v>
                </c:pt>
                <c:pt idx="102">
                  <c:v>4.5139213999999997E-2</c:v>
                </c:pt>
                <c:pt idx="103">
                  <c:v>4.5477064999999997E-2</c:v>
                </c:pt>
                <c:pt idx="104">
                  <c:v>4.5736270000000002E-2</c:v>
                </c:pt>
                <c:pt idx="105">
                  <c:v>4.5975097999999999E-2</c:v>
                </c:pt>
                <c:pt idx="106">
                  <c:v>4.6311558000000003E-2</c:v>
                </c:pt>
                <c:pt idx="107">
                  <c:v>4.6642451000000001E-2</c:v>
                </c:pt>
                <c:pt idx="108">
                  <c:v>4.7014209000000001E-2</c:v>
                </c:pt>
                <c:pt idx="109">
                  <c:v>4.7448603999999998E-2</c:v>
                </c:pt>
                <c:pt idx="110">
                  <c:v>4.7836768000000002E-2</c:v>
                </c:pt>
                <c:pt idx="111">
                  <c:v>4.8089712E-2</c:v>
                </c:pt>
                <c:pt idx="112">
                  <c:v>4.8480258999999998E-2</c:v>
                </c:pt>
                <c:pt idx="113">
                  <c:v>4.8647896000000003E-2</c:v>
                </c:pt>
                <c:pt idx="114">
                  <c:v>4.9003144999999998E-2</c:v>
                </c:pt>
                <c:pt idx="115">
                  <c:v>4.9424218999999998E-2</c:v>
                </c:pt>
                <c:pt idx="116">
                  <c:v>4.9751138E-2</c:v>
                </c:pt>
                <c:pt idx="117">
                  <c:v>5.0108476999999998E-2</c:v>
                </c:pt>
                <c:pt idx="118">
                  <c:v>5.0435292999999999E-2</c:v>
                </c:pt>
                <c:pt idx="119">
                  <c:v>5.0784877999999999E-2</c:v>
                </c:pt>
                <c:pt idx="120">
                  <c:v>5.1158027000000002E-2</c:v>
                </c:pt>
                <c:pt idx="121">
                  <c:v>5.1485839999999998E-2</c:v>
                </c:pt>
                <c:pt idx="122">
                  <c:v>5.1806890000000001E-2</c:v>
                </c:pt>
                <c:pt idx="123">
                  <c:v>5.2204697000000001E-2</c:v>
                </c:pt>
                <c:pt idx="124">
                  <c:v>5.2597036E-2</c:v>
                </c:pt>
                <c:pt idx="125">
                  <c:v>5.2963228000000001E-2</c:v>
                </c:pt>
                <c:pt idx="126">
                  <c:v>5.3409058000000002E-2</c:v>
                </c:pt>
                <c:pt idx="127">
                  <c:v>5.3747505000000001E-2</c:v>
                </c:pt>
                <c:pt idx="128">
                  <c:v>5.4097885999999998E-2</c:v>
                </c:pt>
                <c:pt idx="129">
                  <c:v>5.4458906000000001E-2</c:v>
                </c:pt>
                <c:pt idx="130">
                  <c:v>5.4859004000000003E-2</c:v>
                </c:pt>
                <c:pt idx="131">
                  <c:v>5.5259492E-2</c:v>
                </c:pt>
                <c:pt idx="132">
                  <c:v>5.5590189999999998E-2</c:v>
                </c:pt>
                <c:pt idx="133">
                  <c:v>5.5926249999999997E-2</c:v>
                </c:pt>
                <c:pt idx="134">
                  <c:v>5.6262411999999998E-2</c:v>
                </c:pt>
                <c:pt idx="135">
                  <c:v>5.6613291000000003E-2</c:v>
                </c:pt>
                <c:pt idx="136">
                  <c:v>5.6964868000000002E-2</c:v>
                </c:pt>
                <c:pt idx="137">
                  <c:v>5.7379180000000002E-2</c:v>
                </c:pt>
                <c:pt idx="138">
                  <c:v>5.7755513000000001E-2</c:v>
                </c:pt>
                <c:pt idx="139">
                  <c:v>5.8128856999999999E-2</c:v>
                </c:pt>
                <c:pt idx="140">
                  <c:v>5.8472973999999997E-2</c:v>
                </c:pt>
                <c:pt idx="141">
                  <c:v>5.8889179999999999E-2</c:v>
                </c:pt>
                <c:pt idx="142">
                  <c:v>5.9304682999999997E-2</c:v>
                </c:pt>
                <c:pt idx="143">
                  <c:v>5.9684194000000003E-2</c:v>
                </c:pt>
                <c:pt idx="144">
                  <c:v>6.0011909000000002E-2</c:v>
                </c:pt>
                <c:pt idx="145">
                  <c:v>6.0353740000000003E-2</c:v>
                </c:pt>
                <c:pt idx="146">
                  <c:v>6.0692188000000001E-2</c:v>
                </c:pt>
                <c:pt idx="147">
                  <c:v>6.1057582999999999E-2</c:v>
                </c:pt>
                <c:pt idx="148">
                  <c:v>6.1402495000000001E-2</c:v>
                </c:pt>
                <c:pt idx="149">
                  <c:v>6.1797915000000002E-2</c:v>
                </c:pt>
                <c:pt idx="150">
                  <c:v>6.2208945000000002E-2</c:v>
                </c:pt>
                <c:pt idx="151">
                  <c:v>6.2531787000000005E-2</c:v>
                </c:pt>
                <c:pt idx="152">
                  <c:v>6.2904140999999997E-2</c:v>
                </c:pt>
                <c:pt idx="153">
                  <c:v>6.3333071000000005E-2</c:v>
                </c:pt>
                <c:pt idx="154">
                  <c:v>6.3658593999999999E-2</c:v>
                </c:pt>
                <c:pt idx="155">
                  <c:v>6.4004301999999999E-2</c:v>
                </c:pt>
                <c:pt idx="156">
                  <c:v>6.4438301000000003E-2</c:v>
                </c:pt>
                <c:pt idx="157">
                  <c:v>6.4809165000000002E-2</c:v>
                </c:pt>
                <c:pt idx="158">
                  <c:v>6.5161831000000003E-2</c:v>
                </c:pt>
                <c:pt idx="159">
                  <c:v>6.5522749000000005E-2</c:v>
                </c:pt>
                <c:pt idx="160">
                  <c:v>6.5864980000000004E-2</c:v>
                </c:pt>
                <c:pt idx="161">
                  <c:v>6.6213969999999997E-2</c:v>
                </c:pt>
                <c:pt idx="162">
                  <c:v>6.6651249999999995E-2</c:v>
                </c:pt>
                <c:pt idx="163">
                  <c:v>6.6989599999999996E-2</c:v>
                </c:pt>
                <c:pt idx="164">
                  <c:v>6.7366127999999997E-2</c:v>
                </c:pt>
                <c:pt idx="165">
                  <c:v>6.7715615000000007E-2</c:v>
                </c:pt>
                <c:pt idx="166">
                  <c:v>6.8196044999999997E-2</c:v>
                </c:pt>
                <c:pt idx="167">
                  <c:v>6.8652914999999995E-2</c:v>
                </c:pt>
                <c:pt idx="168">
                  <c:v>6.9110376000000001E-2</c:v>
                </c:pt>
                <c:pt idx="169">
                  <c:v>6.9578778999999993E-2</c:v>
                </c:pt>
                <c:pt idx="170">
                  <c:v>6.9976484000000005E-2</c:v>
                </c:pt>
                <c:pt idx="171">
                  <c:v>7.0388412999999997E-2</c:v>
                </c:pt>
                <c:pt idx="172">
                  <c:v>7.0743765E-2</c:v>
                </c:pt>
                <c:pt idx="173">
                  <c:v>7.1167523999999996E-2</c:v>
                </c:pt>
                <c:pt idx="174">
                  <c:v>7.1567617E-2</c:v>
                </c:pt>
                <c:pt idx="175">
                  <c:v>7.1895429999999996E-2</c:v>
                </c:pt>
                <c:pt idx="176">
                  <c:v>7.2241333000000005E-2</c:v>
                </c:pt>
                <c:pt idx="177">
                  <c:v>7.2567158000000007E-2</c:v>
                </c:pt>
                <c:pt idx="178">
                  <c:v>7.2939013999999996E-2</c:v>
                </c:pt>
                <c:pt idx="179">
                  <c:v>7.3313257000000007E-2</c:v>
                </c:pt>
                <c:pt idx="180">
                  <c:v>7.3710268999999995E-2</c:v>
                </c:pt>
                <c:pt idx="181">
                  <c:v>7.3775595999999999E-2</c:v>
                </c:pt>
                <c:pt idx="182">
                  <c:v>7.4150731999999997E-2</c:v>
                </c:pt>
                <c:pt idx="183">
                  <c:v>7.4513837999999999E-2</c:v>
                </c:pt>
                <c:pt idx="184">
                  <c:v>7.4872671000000002E-2</c:v>
                </c:pt>
                <c:pt idx="185">
                  <c:v>7.5201674999999996E-2</c:v>
                </c:pt>
                <c:pt idx="186">
                  <c:v>7.5580991E-2</c:v>
                </c:pt>
                <c:pt idx="187">
                  <c:v>7.5961396E-2</c:v>
                </c:pt>
                <c:pt idx="188">
                  <c:v>7.6352147999999995E-2</c:v>
                </c:pt>
                <c:pt idx="189">
                  <c:v>7.6708989000000005E-2</c:v>
                </c:pt>
                <c:pt idx="190">
                  <c:v>7.7068516000000004E-2</c:v>
                </c:pt>
                <c:pt idx="191">
                  <c:v>7.7398618000000002E-2</c:v>
                </c:pt>
                <c:pt idx="192">
                  <c:v>7.7777431999999994E-2</c:v>
                </c:pt>
                <c:pt idx="193">
                  <c:v>7.8107827000000005E-2</c:v>
                </c:pt>
                <c:pt idx="194">
                  <c:v>7.8456420999999998E-2</c:v>
                </c:pt>
                <c:pt idx="195">
                  <c:v>7.8885844999999996E-2</c:v>
                </c:pt>
                <c:pt idx="196">
                  <c:v>7.9269238000000006E-2</c:v>
                </c:pt>
                <c:pt idx="197">
                  <c:v>7.9733261999999999E-2</c:v>
                </c:pt>
                <c:pt idx="198">
                  <c:v>8.0179291999999999E-2</c:v>
                </c:pt>
                <c:pt idx="199">
                  <c:v>8.0575908000000002E-2</c:v>
                </c:pt>
                <c:pt idx="200">
                  <c:v>8.0975302999999998E-2</c:v>
                </c:pt>
                <c:pt idx="201">
                  <c:v>8.1350342000000006E-2</c:v>
                </c:pt>
                <c:pt idx="202">
                  <c:v>8.1675073000000001E-2</c:v>
                </c:pt>
                <c:pt idx="203">
                  <c:v>8.2001396000000004E-2</c:v>
                </c:pt>
                <c:pt idx="204">
                  <c:v>8.2341729000000002E-2</c:v>
                </c:pt>
                <c:pt idx="205">
                  <c:v>8.2683358999999998E-2</c:v>
                </c:pt>
                <c:pt idx="206">
                  <c:v>8.3201474999999997E-2</c:v>
                </c:pt>
                <c:pt idx="207">
                  <c:v>8.3557822000000004E-2</c:v>
                </c:pt>
                <c:pt idx="208">
                  <c:v>8.3908301000000005E-2</c:v>
                </c:pt>
                <c:pt idx="209">
                  <c:v>8.4234726999999995E-2</c:v>
                </c:pt>
                <c:pt idx="210">
                  <c:v>8.4572079999999994E-2</c:v>
                </c:pt>
                <c:pt idx="211">
                  <c:v>8.492624E-2</c:v>
                </c:pt>
                <c:pt idx="212">
                  <c:v>8.5264491999999997E-2</c:v>
                </c:pt>
                <c:pt idx="213">
                  <c:v>8.5608007999999999E-2</c:v>
                </c:pt>
                <c:pt idx="214">
                  <c:v>8.6010586E-2</c:v>
                </c:pt>
                <c:pt idx="215">
                  <c:v>8.6358184000000004E-2</c:v>
                </c:pt>
                <c:pt idx="216">
                  <c:v>8.6686895E-2</c:v>
                </c:pt>
                <c:pt idx="217">
                  <c:v>8.7217138999999999E-2</c:v>
                </c:pt>
                <c:pt idx="218">
                  <c:v>8.7637909999999999E-2</c:v>
                </c:pt>
                <c:pt idx="219">
                  <c:v>8.8037411999999995E-2</c:v>
                </c:pt>
                <c:pt idx="220">
                  <c:v>8.8358759999999995E-2</c:v>
                </c:pt>
                <c:pt idx="221">
                  <c:v>8.8741650000000005E-2</c:v>
                </c:pt>
                <c:pt idx="222">
                  <c:v>8.9244755999999995E-2</c:v>
                </c:pt>
                <c:pt idx="223">
                  <c:v>8.9657676000000006E-2</c:v>
                </c:pt>
                <c:pt idx="224">
                  <c:v>8.9989960999999993E-2</c:v>
                </c:pt>
                <c:pt idx="225">
                  <c:v>9.0389550999999999E-2</c:v>
                </c:pt>
                <c:pt idx="226">
                  <c:v>9.0758525000000007E-2</c:v>
                </c:pt>
                <c:pt idx="227">
                  <c:v>9.1110996E-2</c:v>
                </c:pt>
                <c:pt idx="228">
                  <c:v>9.1541123000000002E-2</c:v>
                </c:pt>
                <c:pt idx="229">
                  <c:v>9.1871113000000004E-2</c:v>
                </c:pt>
                <c:pt idx="230">
                  <c:v>9.2344092000000003E-2</c:v>
                </c:pt>
                <c:pt idx="231">
                  <c:v>9.2759599999999998E-2</c:v>
                </c:pt>
                <c:pt idx="232">
                  <c:v>9.3101728999999994E-2</c:v>
                </c:pt>
                <c:pt idx="233">
                  <c:v>9.3458769999999997E-2</c:v>
                </c:pt>
                <c:pt idx="234">
                  <c:v>9.3821278999999994E-2</c:v>
                </c:pt>
                <c:pt idx="235">
                  <c:v>9.4200595999999998E-2</c:v>
                </c:pt>
                <c:pt idx="236">
                  <c:v>9.4667304999999993E-2</c:v>
                </c:pt>
                <c:pt idx="237">
                  <c:v>9.504543E-2</c:v>
                </c:pt>
                <c:pt idx="238">
                  <c:v>9.5470976999999999E-2</c:v>
                </c:pt>
                <c:pt idx="239">
                  <c:v>9.5845712999999999E-2</c:v>
                </c:pt>
                <c:pt idx="240">
                  <c:v>9.6207227000000006E-2</c:v>
                </c:pt>
                <c:pt idx="241">
                  <c:v>9.6596483999999996E-2</c:v>
                </c:pt>
                <c:pt idx="242">
                  <c:v>9.7035957000000006E-2</c:v>
                </c:pt>
                <c:pt idx="243">
                  <c:v>9.6638642999999996E-2</c:v>
                </c:pt>
                <c:pt idx="244">
                  <c:v>9.6265498000000005E-2</c:v>
                </c:pt>
                <c:pt idx="245">
                  <c:v>9.5823242000000003E-2</c:v>
                </c:pt>
                <c:pt idx="246">
                  <c:v>9.6217665999999993E-2</c:v>
                </c:pt>
                <c:pt idx="247">
                  <c:v>9.6703574E-2</c:v>
                </c:pt>
                <c:pt idx="248">
                  <c:v>9.7199111000000005E-2</c:v>
                </c:pt>
                <c:pt idx="249">
                  <c:v>9.7539258000000004E-2</c:v>
                </c:pt>
                <c:pt idx="250">
                  <c:v>9.7921649999999999E-2</c:v>
                </c:pt>
                <c:pt idx="251">
                  <c:v>9.8421270000000005E-2</c:v>
                </c:pt>
                <c:pt idx="252">
                  <c:v>9.8842939000000005E-2</c:v>
                </c:pt>
                <c:pt idx="253">
                  <c:v>9.9289365000000004E-2</c:v>
                </c:pt>
                <c:pt idx="254">
                  <c:v>9.9723065999999999E-2</c:v>
                </c:pt>
                <c:pt idx="255">
                  <c:v>0.100153691</c:v>
                </c:pt>
                <c:pt idx="256">
                  <c:v>0.10053857400000001</c:v>
                </c:pt>
                <c:pt idx="257">
                  <c:v>0.10101442400000001</c:v>
                </c:pt>
                <c:pt idx="258">
                  <c:v>0.101396426</c:v>
                </c:pt>
                <c:pt idx="259">
                  <c:v>0.10172205099999999</c:v>
                </c:pt>
                <c:pt idx="260">
                  <c:v>0.102067754</c:v>
                </c:pt>
                <c:pt idx="261">
                  <c:v>0.102442197</c:v>
                </c:pt>
                <c:pt idx="262">
                  <c:v>0.10283985399999999</c:v>
                </c:pt>
                <c:pt idx="263">
                  <c:v>0.103267266</c:v>
                </c:pt>
                <c:pt idx="264">
                  <c:v>0.103709697</c:v>
                </c:pt>
                <c:pt idx="265">
                  <c:v>0.104031582</c:v>
                </c:pt>
                <c:pt idx="266">
                  <c:v>0.10451350600000001</c:v>
                </c:pt>
                <c:pt idx="267">
                  <c:v>0.105014629</c:v>
                </c:pt>
                <c:pt idx="268">
                  <c:v>0.105364658</c:v>
                </c:pt>
                <c:pt idx="269">
                  <c:v>0.105796445</c:v>
                </c:pt>
                <c:pt idx="270">
                  <c:v>0.106234707</c:v>
                </c:pt>
                <c:pt idx="271">
                  <c:v>0.106651777</c:v>
                </c:pt>
                <c:pt idx="272">
                  <c:v>0.10718343800000001</c:v>
                </c:pt>
                <c:pt idx="273">
                  <c:v>0.107556045</c:v>
                </c:pt>
                <c:pt idx="274">
                  <c:v>0.107915918</c:v>
                </c:pt>
                <c:pt idx="275">
                  <c:v>0.10842758800000001</c:v>
                </c:pt>
                <c:pt idx="276">
                  <c:v>0.108811934</c:v>
                </c:pt>
                <c:pt idx="277">
                  <c:v>0.109306289</c:v>
                </c:pt>
                <c:pt idx="278">
                  <c:v>0.10969999</c:v>
                </c:pt>
                <c:pt idx="279">
                  <c:v>0.110205283</c:v>
                </c:pt>
                <c:pt idx="280">
                  <c:v>0.11053223600000001</c:v>
                </c:pt>
                <c:pt idx="281">
                  <c:v>0.110885547</c:v>
                </c:pt>
                <c:pt idx="282">
                  <c:v>0.111289492</c:v>
                </c:pt>
                <c:pt idx="283">
                  <c:v>0.111669355</c:v>
                </c:pt>
                <c:pt idx="284">
                  <c:v>0.11199870100000001</c:v>
                </c:pt>
                <c:pt idx="285">
                  <c:v>0.112352305</c:v>
                </c:pt>
                <c:pt idx="286">
                  <c:v>0.11271347700000001</c:v>
                </c:pt>
                <c:pt idx="287">
                  <c:v>0.11305038100000001</c:v>
                </c:pt>
                <c:pt idx="288">
                  <c:v>0.113470732</c:v>
                </c:pt>
                <c:pt idx="289">
                  <c:v>0.11386890600000001</c:v>
                </c:pt>
                <c:pt idx="290">
                  <c:v>0.11424956999999999</c:v>
                </c:pt>
                <c:pt idx="291">
                  <c:v>0.114622275</c:v>
                </c:pt>
                <c:pt idx="292">
                  <c:v>0.115029297</c:v>
                </c:pt>
                <c:pt idx="293">
                  <c:v>0.11547532200000001</c:v>
                </c:pt>
                <c:pt idx="294">
                  <c:v>0.11587210000000001</c:v>
                </c:pt>
                <c:pt idx="295">
                  <c:v>0.116320596</c:v>
                </c:pt>
                <c:pt idx="296">
                  <c:v>0.11677686499999999</c:v>
                </c:pt>
                <c:pt idx="297">
                  <c:v>0.11719771499999999</c:v>
                </c:pt>
                <c:pt idx="298">
                  <c:v>0.11759349600000001</c:v>
                </c:pt>
                <c:pt idx="299">
                  <c:v>0.11813162100000001</c:v>
                </c:pt>
                <c:pt idx="300">
                  <c:v>0.11849129899999999</c:v>
                </c:pt>
                <c:pt idx="301">
                  <c:v>0.118904287</c:v>
                </c:pt>
                <c:pt idx="302">
                  <c:v>0.119242188</c:v>
                </c:pt>
                <c:pt idx="303">
                  <c:v>0.119777725</c:v>
                </c:pt>
                <c:pt idx="304">
                  <c:v>0.12030998</c:v>
                </c:pt>
                <c:pt idx="305">
                  <c:v>0.120759775</c:v>
                </c:pt>
                <c:pt idx="306">
                  <c:v>0.121373994</c:v>
                </c:pt>
                <c:pt idx="307">
                  <c:v>0.12172203099999999</c:v>
                </c:pt>
                <c:pt idx="308">
                  <c:v>0.122224443</c:v>
                </c:pt>
                <c:pt idx="309">
                  <c:v>0.12259814500000001</c:v>
                </c:pt>
                <c:pt idx="310">
                  <c:v>0.12303391599999999</c:v>
                </c:pt>
                <c:pt idx="311">
                  <c:v>0.12338265599999999</c:v>
                </c:pt>
                <c:pt idx="312">
                  <c:v>0.123900889</c:v>
                </c:pt>
                <c:pt idx="313">
                  <c:v>0.124367588</c:v>
                </c:pt>
                <c:pt idx="314">
                  <c:v>0.124802266</c:v>
                </c:pt>
                <c:pt idx="315">
                  <c:v>0.125303096</c:v>
                </c:pt>
                <c:pt idx="316">
                  <c:v>0.125745723</c:v>
                </c:pt>
                <c:pt idx="317">
                  <c:v>0.12610202100000001</c:v>
                </c:pt>
                <c:pt idx="318">
                  <c:v>0.12660165000000001</c:v>
                </c:pt>
                <c:pt idx="319">
                  <c:v>0.12704876000000001</c:v>
                </c:pt>
                <c:pt idx="320">
                  <c:v>0.127408037</c:v>
                </c:pt>
                <c:pt idx="321">
                  <c:v>0.12790538100000001</c:v>
                </c:pt>
                <c:pt idx="322">
                  <c:v>0.12849334000000001</c:v>
                </c:pt>
                <c:pt idx="323">
                  <c:v>0.128925234</c:v>
                </c:pt>
                <c:pt idx="324">
                  <c:v>0.12930709000000001</c:v>
                </c:pt>
                <c:pt idx="325">
                  <c:v>0.12973062499999999</c:v>
                </c:pt>
                <c:pt idx="326">
                  <c:v>0.13012949200000001</c:v>
                </c:pt>
                <c:pt idx="327">
                  <c:v>0.13056804699999999</c:v>
                </c:pt>
                <c:pt idx="328">
                  <c:v>0.13115939500000001</c:v>
                </c:pt>
                <c:pt idx="329">
                  <c:v>0.13159058600000001</c:v>
                </c:pt>
                <c:pt idx="330">
                  <c:v>0.132055703</c:v>
                </c:pt>
                <c:pt idx="331">
                  <c:v>0.132431787</c:v>
                </c:pt>
                <c:pt idx="332">
                  <c:v>0.132885264</c:v>
                </c:pt>
                <c:pt idx="333">
                  <c:v>0.13326394499999999</c:v>
                </c:pt>
                <c:pt idx="334">
                  <c:v>0.13361367199999999</c:v>
                </c:pt>
                <c:pt idx="335">
                  <c:v>0.134036709</c:v>
                </c:pt>
                <c:pt idx="336">
                  <c:v>0.13439857399999999</c:v>
                </c:pt>
                <c:pt idx="337">
                  <c:v>0.13481913100000001</c:v>
                </c:pt>
                <c:pt idx="338">
                  <c:v>0.13521501</c:v>
                </c:pt>
                <c:pt idx="339">
                  <c:v>0.135705986</c:v>
                </c:pt>
                <c:pt idx="340">
                  <c:v>0.136085664</c:v>
                </c:pt>
                <c:pt idx="341">
                  <c:v>0.13663750999999999</c:v>
                </c:pt>
                <c:pt idx="342">
                  <c:v>0.137004453</c:v>
                </c:pt>
                <c:pt idx="343">
                  <c:v>0.13747394499999999</c:v>
                </c:pt>
                <c:pt idx="344">
                  <c:v>0.137902256</c:v>
                </c:pt>
                <c:pt idx="345">
                  <c:v>0.13846961899999999</c:v>
                </c:pt>
                <c:pt idx="346">
                  <c:v>0.13886321300000001</c:v>
                </c:pt>
                <c:pt idx="347">
                  <c:v>0.13942153299999999</c:v>
                </c:pt>
                <c:pt idx="348">
                  <c:v>0.13985441400000001</c:v>
                </c:pt>
                <c:pt idx="349">
                  <c:v>0.14022264600000001</c:v>
                </c:pt>
                <c:pt idx="350">
                  <c:v>0.14056919900000001</c:v>
                </c:pt>
                <c:pt idx="351">
                  <c:v>0.14107797899999999</c:v>
                </c:pt>
                <c:pt idx="352">
                  <c:v>0.141420352</c:v>
                </c:pt>
                <c:pt idx="353">
                  <c:v>0.14179325200000001</c:v>
                </c:pt>
                <c:pt idx="354">
                  <c:v>0.14232610400000001</c:v>
                </c:pt>
                <c:pt idx="355">
                  <c:v>0.14274725599999999</c:v>
                </c:pt>
                <c:pt idx="356">
                  <c:v>0.143279512</c:v>
                </c:pt>
                <c:pt idx="357">
                  <c:v>0.14367957000000001</c:v>
                </c:pt>
                <c:pt idx="358">
                  <c:v>0.14402274400000001</c:v>
                </c:pt>
                <c:pt idx="359">
                  <c:v>0.14445940400000001</c:v>
                </c:pt>
                <c:pt idx="360">
                  <c:v>0.144885127</c:v>
                </c:pt>
                <c:pt idx="361">
                  <c:v>0.14541579099999999</c:v>
                </c:pt>
                <c:pt idx="362">
                  <c:v>0.14590239299999999</c:v>
                </c:pt>
                <c:pt idx="363">
                  <c:v>0.14622476600000001</c:v>
                </c:pt>
                <c:pt idx="364">
                  <c:v>0.14669047900000001</c:v>
                </c:pt>
                <c:pt idx="365">
                  <c:v>0.147235967</c:v>
                </c:pt>
                <c:pt idx="366">
                  <c:v>0.147648262</c:v>
                </c:pt>
                <c:pt idx="367">
                  <c:v>0.148207373</c:v>
                </c:pt>
                <c:pt idx="368">
                  <c:v>0.148794238</c:v>
                </c:pt>
                <c:pt idx="369">
                  <c:v>0.149455898</c:v>
                </c:pt>
                <c:pt idx="370">
                  <c:v>0.14979737300000001</c:v>
                </c:pt>
                <c:pt idx="371">
                  <c:v>0.150358877</c:v>
                </c:pt>
                <c:pt idx="372">
                  <c:v>0.150959961</c:v>
                </c:pt>
                <c:pt idx="373">
                  <c:v>0.151346494</c:v>
                </c:pt>
                <c:pt idx="374">
                  <c:v>0.151973145</c:v>
                </c:pt>
                <c:pt idx="375">
                  <c:v>0.15242065399999999</c:v>
                </c:pt>
                <c:pt idx="376">
                  <c:v>0.15299717800000001</c:v>
                </c:pt>
                <c:pt idx="377">
                  <c:v>0.15352992200000001</c:v>
                </c:pt>
                <c:pt idx="378">
                  <c:v>0.15418094700000001</c:v>
                </c:pt>
                <c:pt idx="379">
                  <c:v>0.15461035200000001</c:v>
                </c:pt>
                <c:pt idx="380">
                  <c:v>0.155233125</c:v>
                </c:pt>
                <c:pt idx="381">
                  <c:v>0.155589912</c:v>
                </c:pt>
                <c:pt idx="382">
                  <c:v>0.156057314</c:v>
                </c:pt>
                <c:pt idx="383">
                  <c:v>0.15639362300000001</c:v>
                </c:pt>
                <c:pt idx="384">
                  <c:v>0.15677070300000001</c:v>
                </c:pt>
                <c:pt idx="385">
                  <c:v>0.15725024400000001</c:v>
                </c:pt>
                <c:pt idx="386">
                  <c:v>0.157596494</c:v>
                </c:pt>
                <c:pt idx="387">
                  <c:v>0.157926924</c:v>
                </c:pt>
                <c:pt idx="388">
                  <c:v>0.158341807</c:v>
                </c:pt>
                <c:pt idx="389">
                  <c:v>0.158707451</c:v>
                </c:pt>
                <c:pt idx="390">
                  <c:v>0.159197539</c:v>
                </c:pt>
                <c:pt idx="391">
                  <c:v>0.159560391</c:v>
                </c:pt>
                <c:pt idx="392">
                  <c:v>0.15988655299999999</c:v>
                </c:pt>
                <c:pt idx="393">
                  <c:v>0.16031685500000001</c:v>
                </c:pt>
                <c:pt idx="394">
                  <c:v>0.16086452100000001</c:v>
                </c:pt>
                <c:pt idx="395">
                  <c:v>0.161305068</c:v>
                </c:pt>
                <c:pt idx="396">
                  <c:v>0.16195002</c:v>
                </c:pt>
                <c:pt idx="397">
                  <c:v>0.16248923800000001</c:v>
                </c:pt>
                <c:pt idx="398">
                  <c:v>0.16299960899999999</c:v>
                </c:pt>
                <c:pt idx="399">
                  <c:v>0.163322881</c:v>
                </c:pt>
                <c:pt idx="400">
                  <c:v>0.16379118200000001</c:v>
                </c:pt>
                <c:pt idx="401">
                  <c:v>0.16436730499999999</c:v>
                </c:pt>
                <c:pt idx="402">
                  <c:v>0.16485459</c:v>
                </c:pt>
                <c:pt idx="403">
                  <c:v>0.16518423800000001</c:v>
                </c:pt>
                <c:pt idx="404">
                  <c:v>0.16556490200000001</c:v>
                </c:pt>
                <c:pt idx="405">
                  <c:v>0.166134063</c:v>
                </c:pt>
                <c:pt idx="406">
                  <c:v>0.166454141</c:v>
                </c:pt>
                <c:pt idx="407">
                  <c:v>0.16684685499999999</c:v>
                </c:pt>
                <c:pt idx="408">
                  <c:v>0.16719757800000001</c:v>
                </c:pt>
                <c:pt idx="409">
                  <c:v>0.16777857400000001</c:v>
                </c:pt>
                <c:pt idx="410">
                  <c:v>0.168105332</c:v>
                </c:pt>
                <c:pt idx="411">
                  <c:v>0.16844699199999999</c:v>
                </c:pt>
                <c:pt idx="412">
                  <c:v>0.16896095699999999</c:v>
                </c:pt>
                <c:pt idx="413">
                  <c:v>0.16929308600000001</c:v>
                </c:pt>
                <c:pt idx="414">
                  <c:v>0.16968488300000001</c:v>
                </c:pt>
                <c:pt idx="415">
                  <c:v>0.170145723</c:v>
                </c:pt>
                <c:pt idx="416">
                  <c:v>0.170486797</c:v>
                </c:pt>
                <c:pt idx="417">
                  <c:v>0.17081623000000001</c:v>
                </c:pt>
                <c:pt idx="418">
                  <c:v>0.171302539</c:v>
                </c:pt>
                <c:pt idx="419">
                  <c:v>0.171996133</c:v>
                </c:pt>
                <c:pt idx="420">
                  <c:v>0.17251804700000001</c:v>
                </c:pt>
                <c:pt idx="421">
                  <c:v>0.17321402299999999</c:v>
                </c:pt>
                <c:pt idx="422">
                  <c:v>0.17354007799999999</c:v>
                </c:pt>
                <c:pt idx="423">
                  <c:v>0.17416095700000001</c:v>
                </c:pt>
                <c:pt idx="424">
                  <c:v>0.174493184</c:v>
                </c:pt>
                <c:pt idx="425">
                  <c:v>0.17483464800000001</c:v>
                </c:pt>
                <c:pt idx="426">
                  <c:v>0.17525589799999999</c:v>
                </c:pt>
                <c:pt idx="427">
                  <c:v>0.17588136700000001</c:v>
                </c:pt>
                <c:pt idx="428">
                  <c:v>0.17633105499999999</c:v>
                </c:pt>
                <c:pt idx="429">
                  <c:v>0.17666388699999999</c:v>
                </c:pt>
                <c:pt idx="430">
                  <c:v>0.17708831999999999</c:v>
                </c:pt>
                <c:pt idx="431">
                  <c:v>0.17756287100000001</c:v>
                </c:pt>
                <c:pt idx="432">
                  <c:v>0.17803197300000001</c:v>
                </c:pt>
                <c:pt idx="433">
                  <c:v>0.178463867</c:v>
                </c:pt>
                <c:pt idx="434">
                  <c:v>0.17895144499999999</c:v>
                </c:pt>
                <c:pt idx="435">
                  <c:v>0.17942402299999999</c:v>
                </c:pt>
                <c:pt idx="436">
                  <c:v>0.17974570300000001</c:v>
                </c:pt>
                <c:pt idx="437">
                  <c:v>0.180197988</c:v>
                </c:pt>
                <c:pt idx="438">
                  <c:v>0.18078187500000001</c:v>
                </c:pt>
                <c:pt idx="439">
                  <c:v>0.18111021499999999</c:v>
                </c:pt>
                <c:pt idx="440">
                  <c:v>0.18166605499999999</c:v>
                </c:pt>
                <c:pt idx="441">
                  <c:v>0.182028105</c:v>
                </c:pt>
                <c:pt idx="442">
                  <c:v>0.182579766</c:v>
                </c:pt>
                <c:pt idx="443">
                  <c:v>0.18290552700000001</c:v>
                </c:pt>
                <c:pt idx="444">
                  <c:v>0.18330011700000001</c:v>
                </c:pt>
                <c:pt idx="445">
                  <c:v>0.183677695</c:v>
                </c:pt>
                <c:pt idx="446">
                  <c:v>0.18421433600000001</c:v>
                </c:pt>
                <c:pt idx="447">
                  <c:v>0.184551621</c:v>
                </c:pt>
                <c:pt idx="448">
                  <c:v>0.185083887</c:v>
                </c:pt>
                <c:pt idx="449">
                  <c:v>0.18569203100000001</c:v>
                </c:pt>
                <c:pt idx="450">
                  <c:v>0.186214727</c:v>
                </c:pt>
                <c:pt idx="451">
                  <c:v>0.18676558600000001</c:v>
                </c:pt>
                <c:pt idx="452">
                  <c:v>0.18708916</c:v>
                </c:pt>
                <c:pt idx="453">
                  <c:v>0.18759466799999999</c:v>
                </c:pt>
                <c:pt idx="454">
                  <c:v>0.18796209</c:v>
                </c:pt>
                <c:pt idx="455">
                  <c:v>0.18829293</c:v>
                </c:pt>
                <c:pt idx="456">
                  <c:v>0.18878330099999999</c:v>
                </c:pt>
                <c:pt idx="457">
                  <c:v>0.18910369099999999</c:v>
                </c:pt>
                <c:pt idx="458">
                  <c:v>0.189601836</c:v>
                </c:pt>
                <c:pt idx="459">
                  <c:v>0.19013767600000001</c:v>
                </c:pt>
                <c:pt idx="460">
                  <c:v>0.190459453</c:v>
                </c:pt>
                <c:pt idx="461">
                  <c:v>0.190866172</c:v>
                </c:pt>
                <c:pt idx="462">
                  <c:v>0.19151599599999999</c:v>
                </c:pt>
                <c:pt idx="463">
                  <c:v>0.19205650399999999</c:v>
                </c:pt>
                <c:pt idx="464">
                  <c:v>0.19238585899999999</c:v>
                </c:pt>
                <c:pt idx="465">
                  <c:v>0.19273796900000001</c:v>
                </c:pt>
                <c:pt idx="466">
                  <c:v>0.193255703</c:v>
                </c:pt>
                <c:pt idx="467">
                  <c:v>0.19357867200000001</c:v>
                </c:pt>
                <c:pt idx="468">
                  <c:v>0.193924824</c:v>
                </c:pt>
                <c:pt idx="469">
                  <c:v>0.19440824200000001</c:v>
                </c:pt>
                <c:pt idx="470">
                  <c:v>0.19493523400000001</c:v>
                </c:pt>
                <c:pt idx="471">
                  <c:v>0.19545375000000001</c:v>
                </c:pt>
                <c:pt idx="472">
                  <c:v>0.19596103500000001</c:v>
                </c:pt>
                <c:pt idx="473">
                  <c:v>0.19635085899999999</c:v>
                </c:pt>
                <c:pt idx="474">
                  <c:v>0.19673212900000001</c:v>
                </c:pt>
                <c:pt idx="475">
                  <c:v>0.197087227</c:v>
                </c:pt>
                <c:pt idx="476">
                  <c:v>0.19758039099999999</c:v>
                </c:pt>
                <c:pt idx="477">
                  <c:v>0.19806410199999999</c:v>
                </c:pt>
                <c:pt idx="478">
                  <c:v>0.198516992</c:v>
                </c:pt>
                <c:pt idx="479">
                  <c:v>0.198942012</c:v>
                </c:pt>
                <c:pt idx="480">
                  <c:v>0.199432891</c:v>
                </c:pt>
                <c:pt idx="481">
                  <c:v>0.199828379</c:v>
                </c:pt>
                <c:pt idx="482">
                  <c:v>0.20015513700000001</c:v>
                </c:pt>
                <c:pt idx="483">
                  <c:v>0.20072021500000001</c:v>
                </c:pt>
                <c:pt idx="484">
                  <c:v>0.201045957</c:v>
                </c:pt>
                <c:pt idx="485">
                  <c:v>0.20140693400000001</c:v>
                </c:pt>
                <c:pt idx="486">
                  <c:v>0.20175884799999999</c:v>
                </c:pt>
                <c:pt idx="487">
                  <c:v>0.20233427700000001</c:v>
                </c:pt>
                <c:pt idx="488">
                  <c:v>0.202748965</c:v>
                </c:pt>
                <c:pt idx="489">
                  <c:v>0.20312744099999999</c:v>
                </c:pt>
                <c:pt idx="490">
                  <c:v>0.203697305</c:v>
                </c:pt>
                <c:pt idx="491">
                  <c:v>0.20402294900000001</c:v>
                </c:pt>
                <c:pt idx="492">
                  <c:v>0.204635977</c:v>
                </c:pt>
                <c:pt idx="493">
                  <c:v>0.20530589799999999</c:v>
                </c:pt>
                <c:pt idx="494">
                  <c:v>0.20565035200000001</c:v>
                </c:pt>
                <c:pt idx="495">
                  <c:v>0.206148691</c:v>
                </c:pt>
                <c:pt idx="496">
                  <c:v>0.20646998</c:v>
                </c:pt>
                <c:pt idx="497">
                  <c:v>0.20680220699999999</c:v>
                </c:pt>
                <c:pt idx="498">
                  <c:v>0.20732540999999999</c:v>
                </c:pt>
                <c:pt idx="499">
                  <c:v>0.20789634800000001</c:v>
                </c:pt>
                <c:pt idx="500">
                  <c:v>0.20845845700000001</c:v>
                </c:pt>
                <c:pt idx="501">
                  <c:v>0.209075449</c:v>
                </c:pt>
                <c:pt idx="502">
                  <c:v>0.209663398</c:v>
                </c:pt>
                <c:pt idx="503">
                  <c:v>0.210265391</c:v>
                </c:pt>
                <c:pt idx="504">
                  <c:v>0.21080869099999999</c:v>
                </c:pt>
                <c:pt idx="505">
                  <c:v>0.21132134799999999</c:v>
                </c:pt>
                <c:pt idx="506">
                  <c:v>0.21188990199999999</c:v>
                </c:pt>
                <c:pt idx="507">
                  <c:v>0.212342695</c:v>
                </c:pt>
                <c:pt idx="508">
                  <c:v>0.21292984400000001</c:v>
                </c:pt>
                <c:pt idx="509">
                  <c:v>0.21339238299999999</c:v>
                </c:pt>
                <c:pt idx="510">
                  <c:v>0.213729277</c:v>
                </c:pt>
                <c:pt idx="511">
                  <c:v>0.21429316400000001</c:v>
                </c:pt>
                <c:pt idx="512">
                  <c:v>0.21481835899999999</c:v>
                </c:pt>
                <c:pt idx="513">
                  <c:v>0.215296602</c:v>
                </c:pt>
                <c:pt idx="514">
                  <c:v>0.21579484400000001</c:v>
                </c:pt>
                <c:pt idx="515">
                  <c:v>0.216275566</c:v>
                </c:pt>
                <c:pt idx="516">
                  <c:v>0.21664259799999999</c:v>
                </c:pt>
                <c:pt idx="517">
                  <c:v>0.21717466799999999</c:v>
                </c:pt>
                <c:pt idx="518">
                  <c:v>0.21770462900000001</c:v>
                </c:pt>
                <c:pt idx="519">
                  <c:v>0.21826484400000001</c:v>
                </c:pt>
                <c:pt idx="520">
                  <c:v>0.21877083999999999</c:v>
                </c:pt>
                <c:pt idx="521">
                  <c:v>0.219193477</c:v>
                </c:pt>
                <c:pt idx="522">
                  <c:v>0.21970832000000001</c:v>
                </c:pt>
                <c:pt idx="523">
                  <c:v>0.220033281</c:v>
                </c:pt>
                <c:pt idx="524">
                  <c:v>0.22036402299999999</c:v>
                </c:pt>
                <c:pt idx="525">
                  <c:v>0.22088105499999999</c:v>
                </c:pt>
                <c:pt idx="526">
                  <c:v>0.22153177700000001</c:v>
                </c:pt>
                <c:pt idx="527">
                  <c:v>0.22194625000000001</c:v>
                </c:pt>
                <c:pt idx="528">
                  <c:v>0.222463301</c:v>
                </c:pt>
                <c:pt idx="529">
                  <c:v>0.223015254</c:v>
                </c:pt>
                <c:pt idx="530">
                  <c:v>0.2233425</c:v>
                </c:pt>
                <c:pt idx="531">
                  <c:v>0.223692324</c:v>
                </c:pt>
                <c:pt idx="532">
                  <c:v>0.22404902300000001</c:v>
                </c:pt>
                <c:pt idx="533">
                  <c:v>0.22467964800000001</c:v>
                </c:pt>
                <c:pt idx="534">
                  <c:v>0.22508289100000001</c:v>
                </c:pt>
                <c:pt idx="535">
                  <c:v>0.225454609</c:v>
                </c:pt>
                <c:pt idx="536">
                  <c:v>0.22577728499999999</c:v>
                </c:pt>
                <c:pt idx="537">
                  <c:v>0.22636642600000001</c:v>
                </c:pt>
                <c:pt idx="538">
                  <c:v>0.22669677699999999</c:v>
                </c:pt>
                <c:pt idx="539">
                  <c:v>0.22722294900000001</c:v>
                </c:pt>
                <c:pt idx="540">
                  <c:v>0.22787158199999999</c:v>
                </c:pt>
                <c:pt idx="541">
                  <c:v>0.22843677700000001</c:v>
                </c:pt>
                <c:pt idx="542">
                  <c:v>0.228777441</c:v>
                </c:pt>
                <c:pt idx="543">
                  <c:v>0.229147871</c:v>
                </c:pt>
                <c:pt idx="544">
                  <c:v>0.22968818399999999</c:v>
                </c:pt>
                <c:pt idx="545">
                  <c:v>0.230010664</c:v>
                </c:pt>
                <c:pt idx="546">
                  <c:v>0.23034576200000001</c:v>
                </c:pt>
                <c:pt idx="547">
                  <c:v>0.23089533200000001</c:v>
                </c:pt>
                <c:pt idx="548">
                  <c:v>0.23147453100000001</c:v>
                </c:pt>
                <c:pt idx="549">
                  <c:v>0.23201027299999999</c:v>
                </c:pt>
                <c:pt idx="550">
                  <c:v>0.23237064499999999</c:v>
                </c:pt>
                <c:pt idx="551">
                  <c:v>0.23272494099999999</c:v>
                </c:pt>
                <c:pt idx="552">
                  <c:v>0.23307568400000001</c:v>
                </c:pt>
                <c:pt idx="553">
                  <c:v>0.23369556599999999</c:v>
                </c:pt>
                <c:pt idx="554">
                  <c:v>0.23411849600000001</c:v>
                </c:pt>
                <c:pt idx="555">
                  <c:v>0.23454839799999999</c:v>
                </c:pt>
                <c:pt idx="556">
                  <c:v>0.235174355</c:v>
                </c:pt>
                <c:pt idx="557">
                  <c:v>0.23557003900000001</c:v>
                </c:pt>
                <c:pt idx="558">
                  <c:v>0.235919668</c:v>
                </c:pt>
                <c:pt idx="559">
                  <c:v>0.236543633</c:v>
                </c:pt>
                <c:pt idx="560">
                  <c:v>0.23698458999999999</c:v>
                </c:pt>
                <c:pt idx="561">
                  <c:v>0.23732914099999999</c:v>
                </c:pt>
                <c:pt idx="562">
                  <c:v>0.237920879</c:v>
                </c:pt>
                <c:pt idx="563">
                  <c:v>0.23832203099999999</c:v>
                </c:pt>
                <c:pt idx="564">
                  <c:v>0.23871990200000001</c:v>
                </c:pt>
                <c:pt idx="565">
                  <c:v>0.23904099600000001</c:v>
                </c:pt>
                <c:pt idx="566">
                  <c:v>0.23939570299999999</c:v>
                </c:pt>
                <c:pt idx="567">
                  <c:v>0.239778359</c:v>
                </c:pt>
                <c:pt idx="568">
                  <c:v>0.240188555</c:v>
                </c:pt>
                <c:pt idx="569">
                  <c:v>0.24051023399999999</c:v>
                </c:pt>
                <c:pt idx="570">
                  <c:v>0.24119597700000001</c:v>
                </c:pt>
                <c:pt idx="571">
                  <c:v>0.24153625000000001</c:v>
                </c:pt>
                <c:pt idx="572">
                  <c:v>0.24215136700000001</c:v>
                </c:pt>
                <c:pt idx="573">
                  <c:v>0.24252816399999999</c:v>
                </c:pt>
                <c:pt idx="574">
                  <c:v>0.24288812500000001</c:v>
                </c:pt>
                <c:pt idx="575">
                  <c:v>0.243253672</c:v>
                </c:pt>
                <c:pt idx="576">
                  <c:v>0.24392728499999999</c:v>
                </c:pt>
                <c:pt idx="577">
                  <c:v>0.244350918</c:v>
                </c:pt>
                <c:pt idx="578">
                  <c:v>0.24494046899999999</c:v>
                </c:pt>
                <c:pt idx="579">
                  <c:v>0.24532779299999999</c:v>
                </c:pt>
                <c:pt idx="580">
                  <c:v>0.24571541</c:v>
                </c:pt>
                <c:pt idx="581">
                  <c:v>0.246168691</c:v>
                </c:pt>
                <c:pt idx="582">
                  <c:v>0.24665509799999999</c:v>
                </c:pt>
                <c:pt idx="583">
                  <c:v>0.24710806599999999</c:v>
                </c:pt>
                <c:pt idx="584">
                  <c:v>0.247586426</c:v>
                </c:pt>
                <c:pt idx="585">
                  <c:v>0.24792878900000001</c:v>
                </c:pt>
                <c:pt idx="586">
                  <c:v>0.24825792999999999</c:v>
                </c:pt>
                <c:pt idx="587">
                  <c:v>0.24886488300000001</c:v>
                </c:pt>
                <c:pt idx="588">
                  <c:v>0.249558477</c:v>
                </c:pt>
                <c:pt idx="589">
                  <c:v>0.24994033199999999</c:v>
                </c:pt>
                <c:pt idx="590">
                  <c:v>0.25054550799999997</c:v>
                </c:pt>
                <c:pt idx="591">
                  <c:v>0.25089732399999998</c:v>
                </c:pt>
                <c:pt idx="592">
                  <c:v>0.25127738300000002</c:v>
                </c:pt>
                <c:pt idx="593">
                  <c:v>0.25164373000000001</c:v>
                </c:pt>
                <c:pt idx="594">
                  <c:v>0.25221449200000001</c:v>
                </c:pt>
                <c:pt idx="595">
                  <c:v>0.25257486299999998</c:v>
                </c:pt>
                <c:pt idx="596">
                  <c:v>0.25290877</c:v>
                </c:pt>
                <c:pt idx="597">
                  <c:v>0.253459824</c:v>
                </c:pt>
                <c:pt idx="598">
                  <c:v>0.25383630899999998</c:v>
                </c:pt>
                <c:pt idx="599">
                  <c:v>0.25415849600000001</c:v>
                </c:pt>
                <c:pt idx="600">
                  <c:v>0.25448316399999998</c:v>
                </c:pt>
                <c:pt idx="601">
                  <c:v>0.25512343799999998</c:v>
                </c:pt>
                <c:pt idx="602">
                  <c:v>0.25547367199999998</c:v>
                </c:pt>
                <c:pt idx="603">
                  <c:v>0.25579712900000001</c:v>
                </c:pt>
                <c:pt idx="604">
                  <c:v>0.25638140599999998</c:v>
                </c:pt>
                <c:pt idx="605">
                  <c:v>0.25670199199999999</c:v>
                </c:pt>
                <c:pt idx="606">
                  <c:v>0.257221914</c:v>
                </c:pt>
                <c:pt idx="607">
                  <c:v>0.25755136699999998</c:v>
                </c:pt>
                <c:pt idx="608">
                  <c:v>0.25789273400000001</c:v>
                </c:pt>
                <c:pt idx="609">
                  <c:v>0.25843037099999999</c:v>
                </c:pt>
                <c:pt idx="610">
                  <c:v>0.25898738300000002</c:v>
                </c:pt>
                <c:pt idx="611">
                  <c:v>0.25935373</c:v>
                </c:pt>
                <c:pt idx="612">
                  <c:v>0.25991919899999999</c:v>
                </c:pt>
                <c:pt idx="613">
                  <c:v>0.26029191400000001</c:v>
                </c:pt>
                <c:pt idx="614">
                  <c:v>0.26061925800000002</c:v>
                </c:pt>
                <c:pt idx="615">
                  <c:v>0.260950293</c:v>
                </c:pt>
                <c:pt idx="616">
                  <c:v>0.26128222699999998</c:v>
                </c:pt>
                <c:pt idx="617">
                  <c:v>0.26166247999999998</c:v>
                </c:pt>
                <c:pt idx="618">
                  <c:v>0.26204732400000003</c:v>
                </c:pt>
                <c:pt idx="619">
                  <c:v>0.26238502000000002</c:v>
                </c:pt>
                <c:pt idx="620">
                  <c:v>0.26296742200000001</c:v>
                </c:pt>
                <c:pt idx="621">
                  <c:v>0.26337931599999997</c:v>
                </c:pt>
                <c:pt idx="622">
                  <c:v>0.263739785</c:v>
                </c:pt>
                <c:pt idx="623">
                  <c:v>0.264340664</c:v>
                </c:pt>
                <c:pt idx="624">
                  <c:v>0.26471377000000001</c:v>
                </c:pt>
                <c:pt idx="625">
                  <c:v>0.26505267599999999</c:v>
                </c:pt>
                <c:pt idx="626">
                  <c:v>0.265706465</c:v>
                </c:pt>
                <c:pt idx="627">
                  <c:v>0.26611359400000001</c:v>
                </c:pt>
                <c:pt idx="628">
                  <c:v>0.266523711</c:v>
                </c:pt>
                <c:pt idx="629">
                  <c:v>0.26708679699999999</c:v>
                </c:pt>
                <c:pt idx="630">
                  <c:v>0.26742070299999998</c:v>
                </c:pt>
                <c:pt idx="631">
                  <c:v>0.26785658200000001</c:v>
                </c:pt>
                <c:pt idx="632">
                  <c:v>0.26847457000000002</c:v>
                </c:pt>
                <c:pt idx="633">
                  <c:v>0.26884986300000002</c:v>
                </c:pt>
                <c:pt idx="634">
                  <c:v>0.26926683600000001</c:v>
                </c:pt>
                <c:pt idx="635">
                  <c:v>0.26961855499999998</c:v>
                </c:pt>
                <c:pt idx="636">
                  <c:v>0.27033623000000001</c:v>
                </c:pt>
                <c:pt idx="637">
                  <c:v>0.27073966799999999</c:v>
                </c:pt>
                <c:pt idx="638">
                  <c:v>0.27111556599999997</c:v>
                </c:pt>
                <c:pt idx="639">
                  <c:v>0.27174152299999998</c:v>
                </c:pt>
                <c:pt idx="640">
                  <c:v>0.27217619100000001</c:v>
                </c:pt>
                <c:pt idx="641">
                  <c:v>0.27256630900000001</c:v>
                </c:pt>
                <c:pt idx="642">
                  <c:v>0.27326289100000001</c:v>
                </c:pt>
                <c:pt idx="643">
                  <c:v>0.27369337900000001</c:v>
                </c:pt>
                <c:pt idx="644">
                  <c:v>0.27415560500000002</c:v>
                </c:pt>
                <c:pt idx="645">
                  <c:v>0.27449728499999998</c:v>
                </c:pt>
                <c:pt idx="646">
                  <c:v>0.27490181600000002</c:v>
                </c:pt>
                <c:pt idx="647">
                  <c:v>0.27539548800000002</c:v>
                </c:pt>
                <c:pt idx="648">
                  <c:v>0.27586816400000003</c:v>
                </c:pt>
                <c:pt idx="649">
                  <c:v>0.27625349599999999</c:v>
                </c:pt>
                <c:pt idx="650">
                  <c:v>0.27661636699999997</c:v>
                </c:pt>
                <c:pt idx="651">
                  <c:v>0.277059102</c:v>
                </c:pt>
                <c:pt idx="652">
                  <c:v>0.277491777</c:v>
                </c:pt>
                <c:pt idx="653">
                  <c:v>0.27791412100000001</c:v>
                </c:pt>
                <c:pt idx="654">
                  <c:v>0.27825718799999999</c:v>
                </c:pt>
                <c:pt idx="655">
                  <c:v>0.27867554700000002</c:v>
                </c:pt>
                <c:pt idx="656">
                  <c:v>0.27911589799999997</c:v>
                </c:pt>
                <c:pt idx="657">
                  <c:v>0.27948503899999999</c:v>
                </c:pt>
                <c:pt idx="658">
                  <c:v>0.28011884799999998</c:v>
                </c:pt>
                <c:pt idx="659">
                  <c:v>0.28056335900000001</c:v>
                </c:pt>
                <c:pt idx="660">
                  <c:v>0.280970781</c:v>
                </c:pt>
                <c:pt idx="661">
                  <c:v>0.28130142600000002</c:v>
                </c:pt>
                <c:pt idx="662">
                  <c:v>0.28199869100000002</c:v>
                </c:pt>
                <c:pt idx="663">
                  <c:v>0.28246947300000003</c:v>
                </c:pt>
                <c:pt idx="664">
                  <c:v>0.28281533199999997</c:v>
                </c:pt>
                <c:pt idx="665">
                  <c:v>0.28319638699999999</c:v>
                </c:pt>
                <c:pt idx="666">
                  <c:v>0.283688359</c:v>
                </c:pt>
                <c:pt idx="667">
                  <c:v>0.28412652300000002</c:v>
                </c:pt>
                <c:pt idx="668">
                  <c:v>0.28445955099999998</c:v>
                </c:pt>
                <c:pt idx="669">
                  <c:v>0.285182773</c:v>
                </c:pt>
                <c:pt idx="670">
                  <c:v>0.28572289099999998</c:v>
                </c:pt>
                <c:pt idx="671">
                  <c:v>0.28616314500000001</c:v>
                </c:pt>
                <c:pt idx="672">
                  <c:v>0.28651615200000002</c:v>
                </c:pt>
                <c:pt idx="673">
                  <c:v>0.28701826200000002</c:v>
                </c:pt>
                <c:pt idx="674">
                  <c:v>0.28748626999999999</c:v>
                </c:pt>
                <c:pt idx="675">
                  <c:v>0.28793386700000001</c:v>
                </c:pt>
                <c:pt idx="676">
                  <c:v>0.28832011699999999</c:v>
                </c:pt>
                <c:pt idx="677">
                  <c:v>0.28878871099999998</c:v>
                </c:pt>
                <c:pt idx="678">
                  <c:v>0.28933548799999997</c:v>
                </c:pt>
                <c:pt idx="679">
                  <c:v>0.28980308599999999</c:v>
                </c:pt>
                <c:pt idx="680">
                  <c:v>0.29012386699999998</c:v>
                </c:pt>
                <c:pt idx="681">
                  <c:v>0.29052105499999997</c:v>
                </c:pt>
                <c:pt idx="682">
                  <c:v>0.29094677699999999</c:v>
                </c:pt>
                <c:pt idx="683">
                  <c:v>0.29132345700000001</c:v>
                </c:pt>
                <c:pt idx="684">
                  <c:v>0.29168492200000001</c:v>
                </c:pt>
                <c:pt idx="685">
                  <c:v>0.292005605</c:v>
                </c:pt>
                <c:pt idx="686">
                  <c:v>0.29245749999999998</c:v>
                </c:pt>
                <c:pt idx="687">
                  <c:v>0.29288122999999999</c:v>
                </c:pt>
                <c:pt idx="688">
                  <c:v>0.29322648400000001</c:v>
                </c:pt>
                <c:pt idx="689">
                  <c:v>0.293562188</c:v>
                </c:pt>
                <c:pt idx="690">
                  <c:v>0.29400900400000002</c:v>
                </c:pt>
                <c:pt idx="691">
                  <c:v>0.29445939500000001</c:v>
                </c:pt>
                <c:pt idx="692">
                  <c:v>0.29487308600000001</c:v>
                </c:pt>
                <c:pt idx="693">
                  <c:v>0.29523783199999998</c:v>
                </c:pt>
                <c:pt idx="694">
                  <c:v>0.29568076199999999</c:v>
                </c:pt>
                <c:pt idx="695">
                  <c:v>0.29617939500000001</c:v>
                </c:pt>
                <c:pt idx="696">
                  <c:v>0.29655787099999997</c:v>
                </c:pt>
                <c:pt idx="697">
                  <c:v>0.29692482399999998</c:v>
                </c:pt>
                <c:pt idx="698">
                  <c:v>0.297376211</c:v>
                </c:pt>
                <c:pt idx="699">
                  <c:v>0.29783753899999998</c:v>
                </c:pt>
                <c:pt idx="700">
                  <c:v>0.29825441400000002</c:v>
                </c:pt>
                <c:pt idx="701">
                  <c:v>0.29860484399999998</c:v>
                </c:pt>
                <c:pt idx="702">
                  <c:v>0.29901873000000001</c:v>
                </c:pt>
                <c:pt idx="703">
                  <c:v>0.29951755899999999</c:v>
                </c:pt>
                <c:pt idx="704">
                  <c:v>0.29993205099999998</c:v>
                </c:pt>
                <c:pt idx="705">
                  <c:v>0.30030595700000001</c:v>
                </c:pt>
                <c:pt idx="706">
                  <c:v>0.30076956999999999</c:v>
                </c:pt>
                <c:pt idx="707">
                  <c:v>0.301271387</c:v>
                </c:pt>
                <c:pt idx="708">
                  <c:v>0.30170865200000002</c:v>
                </c:pt>
                <c:pt idx="709">
                  <c:v>0.302053711</c:v>
                </c:pt>
                <c:pt idx="710">
                  <c:v>0.30244074199999998</c:v>
                </c:pt>
                <c:pt idx="711">
                  <c:v>0.30290087900000001</c:v>
                </c:pt>
                <c:pt idx="712">
                  <c:v>0.30334570300000002</c:v>
                </c:pt>
                <c:pt idx="713">
                  <c:v>0.30368837900000001</c:v>
                </c:pt>
                <c:pt idx="714">
                  <c:v>0.30409400399999997</c:v>
                </c:pt>
                <c:pt idx="715">
                  <c:v>0.304571855</c:v>
                </c:pt>
                <c:pt idx="716">
                  <c:v>0.30499617200000001</c:v>
                </c:pt>
                <c:pt idx="717">
                  <c:v>0.30569722700000002</c:v>
                </c:pt>
                <c:pt idx="718">
                  <c:v>0.30619128899999998</c:v>
                </c:pt>
                <c:pt idx="719">
                  <c:v>0.30661263700000002</c:v>
                </c:pt>
                <c:pt idx="720">
                  <c:v>0.30697650399999998</c:v>
                </c:pt>
                <c:pt idx="721">
                  <c:v>0.30734929700000002</c:v>
                </c:pt>
                <c:pt idx="722">
                  <c:v>0.30779701199999998</c:v>
                </c:pt>
                <c:pt idx="723">
                  <c:v>0.30825216799999999</c:v>
                </c:pt>
                <c:pt idx="724">
                  <c:v>0.30892996099999998</c:v>
                </c:pt>
                <c:pt idx="725">
                  <c:v>0.30941753900000002</c:v>
                </c:pt>
                <c:pt idx="726">
                  <c:v>0.309898379</c:v>
                </c:pt>
                <c:pt idx="727">
                  <c:v>0.31030410200000003</c:v>
                </c:pt>
                <c:pt idx="728">
                  <c:v>0.31074415999999999</c:v>
                </c:pt>
                <c:pt idx="729">
                  <c:v>0.31117168000000001</c:v>
                </c:pt>
                <c:pt idx="730">
                  <c:v>0.31170662100000002</c:v>
                </c:pt>
                <c:pt idx="731">
                  <c:v>0.31213861300000001</c:v>
                </c:pt>
                <c:pt idx="732">
                  <c:v>0.31254185499999998</c:v>
                </c:pt>
                <c:pt idx="733">
                  <c:v>0.31303869099999998</c:v>
                </c:pt>
                <c:pt idx="734">
                  <c:v>0.31355603500000001</c:v>
                </c:pt>
                <c:pt idx="735">
                  <c:v>0.31397558599999997</c:v>
                </c:pt>
                <c:pt idx="736">
                  <c:v>0.31433794900000001</c:v>
                </c:pt>
                <c:pt idx="737">
                  <c:v>0.31479203100000003</c:v>
                </c:pt>
                <c:pt idx="738">
                  <c:v>0.31526082</c:v>
                </c:pt>
                <c:pt idx="739">
                  <c:v>0.31573398400000002</c:v>
                </c:pt>
                <c:pt idx="740">
                  <c:v>0.31646339800000001</c:v>
                </c:pt>
                <c:pt idx="741">
                  <c:v>0.31694203100000001</c:v>
                </c:pt>
                <c:pt idx="742">
                  <c:v>0.31738187499999998</c:v>
                </c:pt>
                <c:pt idx="743">
                  <c:v>0.31777031300000003</c:v>
                </c:pt>
                <c:pt idx="744">
                  <c:v>0.31820826200000002</c:v>
                </c:pt>
                <c:pt idx="745">
                  <c:v>0.31871039099999998</c:v>
                </c:pt>
                <c:pt idx="746">
                  <c:v>0.31914695300000001</c:v>
                </c:pt>
                <c:pt idx="747">
                  <c:v>0.31955138700000002</c:v>
                </c:pt>
                <c:pt idx="748">
                  <c:v>0.31996855499999999</c:v>
                </c:pt>
                <c:pt idx="749">
                  <c:v>0.32043824199999998</c:v>
                </c:pt>
                <c:pt idx="750">
                  <c:v>0.32090802699999998</c:v>
                </c:pt>
                <c:pt idx="751">
                  <c:v>0.32126533200000001</c:v>
                </c:pt>
                <c:pt idx="752">
                  <c:v>0.32168845699999998</c:v>
                </c:pt>
                <c:pt idx="753">
                  <c:v>0.32214572299999999</c:v>
                </c:pt>
                <c:pt idx="754">
                  <c:v>0.32262714799999997</c:v>
                </c:pt>
                <c:pt idx="755">
                  <c:v>0.32301945300000001</c:v>
                </c:pt>
                <c:pt idx="756">
                  <c:v>0.32344398400000002</c:v>
                </c:pt>
                <c:pt idx="757">
                  <c:v>0.32387984399999997</c:v>
                </c:pt>
                <c:pt idx="758">
                  <c:v>0.32437480499999999</c:v>
                </c:pt>
                <c:pt idx="759">
                  <c:v>0.324789785</c:v>
                </c:pt>
                <c:pt idx="760">
                  <c:v>0.325214316</c:v>
                </c:pt>
                <c:pt idx="761">
                  <c:v>0.32569603499999999</c:v>
                </c:pt>
                <c:pt idx="762">
                  <c:v>0.32618482399999998</c:v>
                </c:pt>
                <c:pt idx="763">
                  <c:v>0.32658937500000002</c:v>
                </c:pt>
                <c:pt idx="764">
                  <c:v>0.32693959</c:v>
                </c:pt>
                <c:pt idx="765">
                  <c:v>0.327421719</c:v>
                </c:pt>
                <c:pt idx="766">
                  <c:v>0.32793746099999999</c:v>
                </c:pt>
                <c:pt idx="767">
                  <c:v>0.32843968800000001</c:v>
                </c:pt>
                <c:pt idx="768">
                  <c:v>0.32886511699999998</c:v>
                </c:pt>
                <c:pt idx="769">
                  <c:v>0.32936949199999999</c:v>
                </c:pt>
                <c:pt idx="770">
                  <c:v>0.329911328</c:v>
                </c:pt>
                <c:pt idx="771">
                  <c:v>0.33042359399999999</c:v>
                </c:pt>
                <c:pt idx="772">
                  <c:v>0.33085675799999997</c:v>
                </c:pt>
                <c:pt idx="773">
                  <c:v>0.33135023400000002</c:v>
                </c:pt>
                <c:pt idx="774">
                  <c:v>0.331902578</c:v>
                </c:pt>
                <c:pt idx="775">
                  <c:v>0.332374844</c:v>
                </c:pt>
                <c:pt idx="776">
                  <c:v>0.33282078100000001</c:v>
                </c:pt>
                <c:pt idx="777">
                  <c:v>0.333271445</c:v>
                </c:pt>
                <c:pt idx="778">
                  <c:v>0.33381085900000002</c:v>
                </c:pt>
                <c:pt idx="779">
                  <c:v>0.33435746100000002</c:v>
                </c:pt>
                <c:pt idx="780">
                  <c:v>0.33478605500000003</c:v>
                </c:pt>
                <c:pt idx="781">
                  <c:v>0.33522890599999999</c:v>
                </c:pt>
                <c:pt idx="782">
                  <c:v>0.33574195299999998</c:v>
                </c:pt>
                <c:pt idx="783">
                  <c:v>0.33629421900000001</c:v>
                </c:pt>
                <c:pt idx="784">
                  <c:v>0.33677441400000002</c:v>
                </c:pt>
                <c:pt idx="785">
                  <c:v>0.33726093800000001</c:v>
                </c:pt>
                <c:pt idx="786">
                  <c:v>0.33775628899999999</c:v>
                </c:pt>
                <c:pt idx="787">
                  <c:v>0.33828148400000002</c:v>
                </c:pt>
                <c:pt idx="788">
                  <c:v>0.33871835900000002</c:v>
                </c:pt>
                <c:pt idx="789">
                  <c:v>0.33909324200000002</c:v>
                </c:pt>
                <c:pt idx="790">
                  <c:v>0.33955765599999999</c:v>
                </c:pt>
                <c:pt idx="791">
                  <c:v>0.34007906300000001</c:v>
                </c:pt>
                <c:pt idx="792">
                  <c:v>0.34056398399999999</c:v>
                </c:pt>
                <c:pt idx="793">
                  <c:v>0.34098453099999998</c:v>
                </c:pt>
                <c:pt idx="794">
                  <c:v>0.341455703</c:v>
                </c:pt>
                <c:pt idx="795">
                  <c:v>0.34197871099999999</c:v>
                </c:pt>
                <c:pt idx="796">
                  <c:v>0.34247488300000001</c:v>
                </c:pt>
                <c:pt idx="797">
                  <c:v>0.34291871099999999</c:v>
                </c:pt>
                <c:pt idx="798">
                  <c:v>0.34343007800000003</c:v>
                </c:pt>
                <c:pt idx="799">
                  <c:v>0.34399523399999998</c:v>
                </c:pt>
                <c:pt idx="800">
                  <c:v>0.34453277300000001</c:v>
                </c:pt>
                <c:pt idx="801">
                  <c:v>0.34497621099999998</c:v>
                </c:pt>
                <c:pt idx="802">
                  <c:v>0.34545890600000001</c:v>
                </c:pt>
                <c:pt idx="803">
                  <c:v>0.34601375000000001</c:v>
                </c:pt>
                <c:pt idx="804">
                  <c:v>0.34658171900000001</c:v>
                </c:pt>
                <c:pt idx="805">
                  <c:v>0.34706582000000002</c:v>
                </c:pt>
                <c:pt idx="806">
                  <c:v>0.34756117199999997</c:v>
                </c:pt>
                <c:pt idx="807">
                  <c:v>0.34809722700000001</c:v>
                </c:pt>
                <c:pt idx="808">
                  <c:v>0.34869808600000002</c:v>
                </c:pt>
                <c:pt idx="809">
                  <c:v>0.34927679700000003</c:v>
                </c:pt>
                <c:pt idx="810">
                  <c:v>0.34979472700000003</c:v>
                </c:pt>
                <c:pt idx="811">
                  <c:v>0.350417109</c:v>
                </c:pt>
                <c:pt idx="812">
                  <c:v>0.35101492200000001</c:v>
                </c:pt>
                <c:pt idx="813">
                  <c:v>0.35157543000000002</c:v>
                </c:pt>
                <c:pt idx="814">
                  <c:v>0.35207566400000001</c:v>
                </c:pt>
                <c:pt idx="815">
                  <c:v>0.35266113300000002</c:v>
                </c:pt>
                <c:pt idx="816">
                  <c:v>0.35325175800000003</c:v>
                </c:pt>
                <c:pt idx="817">
                  <c:v>0.35380343800000003</c:v>
                </c:pt>
                <c:pt idx="818">
                  <c:v>0.35424019499999998</c:v>
                </c:pt>
                <c:pt idx="819">
                  <c:v>0.35470816399999999</c:v>
                </c:pt>
                <c:pt idx="820">
                  <c:v>0.355265</c:v>
                </c:pt>
                <c:pt idx="821">
                  <c:v>0.35579269499999999</c:v>
                </c:pt>
                <c:pt idx="822">
                  <c:v>0.35622339800000002</c:v>
                </c:pt>
                <c:pt idx="823">
                  <c:v>0.356667813</c:v>
                </c:pt>
                <c:pt idx="824">
                  <c:v>0.35718168</c:v>
                </c:pt>
                <c:pt idx="825">
                  <c:v>0.35768953100000001</c:v>
                </c:pt>
                <c:pt idx="826">
                  <c:v>0.35819496099999998</c:v>
                </c:pt>
                <c:pt idx="827">
                  <c:v>0.35873375000000002</c:v>
                </c:pt>
                <c:pt idx="828">
                  <c:v>0.35928960900000001</c:v>
                </c:pt>
                <c:pt idx="829">
                  <c:v>0.359836094</c:v>
                </c:pt>
                <c:pt idx="830">
                  <c:v>0.36032046899999998</c:v>
                </c:pt>
                <c:pt idx="831">
                  <c:v>0.36081722700000002</c:v>
                </c:pt>
                <c:pt idx="832">
                  <c:v>0.361462383</c:v>
                </c:pt>
                <c:pt idx="833">
                  <c:v>0.36211320299999999</c:v>
                </c:pt>
                <c:pt idx="834">
                  <c:v>0.36270535199999998</c:v>
                </c:pt>
                <c:pt idx="835">
                  <c:v>0.36324058599999998</c:v>
                </c:pt>
                <c:pt idx="836">
                  <c:v>0.36383699200000003</c:v>
                </c:pt>
                <c:pt idx="837">
                  <c:v>0.36440882800000002</c:v>
                </c:pt>
                <c:pt idx="838">
                  <c:v>0.36497601600000001</c:v>
                </c:pt>
                <c:pt idx="839">
                  <c:v>0.36556425799999998</c:v>
                </c:pt>
                <c:pt idx="840">
                  <c:v>0.366177266</c:v>
                </c:pt>
                <c:pt idx="841">
                  <c:v>0.36682394499999998</c:v>
                </c:pt>
                <c:pt idx="842">
                  <c:v>0.36741199200000002</c:v>
                </c:pt>
                <c:pt idx="843">
                  <c:v>0.36794027299999998</c:v>
                </c:pt>
                <c:pt idx="844">
                  <c:v>0.368523828</c:v>
                </c:pt>
                <c:pt idx="845">
                  <c:v>0.36917148399999999</c:v>
                </c:pt>
                <c:pt idx="846">
                  <c:v>0.36976718800000002</c:v>
                </c:pt>
                <c:pt idx="847">
                  <c:v>0.370289492</c:v>
                </c:pt>
                <c:pt idx="848">
                  <c:v>0.37089425799999998</c:v>
                </c:pt>
                <c:pt idx="849">
                  <c:v>0.37149355499999998</c:v>
                </c:pt>
                <c:pt idx="850">
                  <c:v>0.37211585899999999</c:v>
                </c:pt>
                <c:pt idx="851">
                  <c:v>0.37258644499999999</c:v>
                </c:pt>
                <c:pt idx="852">
                  <c:v>0.373119492</c:v>
                </c:pt>
                <c:pt idx="853">
                  <c:v>0.37373984399999999</c:v>
                </c:pt>
                <c:pt idx="854">
                  <c:v>0.37429687499999997</c:v>
                </c:pt>
                <c:pt idx="855">
                  <c:v>0.37478468799999998</c:v>
                </c:pt>
                <c:pt idx="856">
                  <c:v>0.37528093800000001</c:v>
                </c:pt>
                <c:pt idx="857">
                  <c:v>0.37590835900000003</c:v>
                </c:pt>
                <c:pt idx="858">
                  <c:v>0.37645804700000002</c:v>
                </c:pt>
                <c:pt idx="859">
                  <c:v>0.37691945300000002</c:v>
                </c:pt>
                <c:pt idx="860">
                  <c:v>0.377400391</c:v>
                </c:pt>
                <c:pt idx="861">
                  <c:v>0.37797820300000001</c:v>
                </c:pt>
                <c:pt idx="862">
                  <c:v>0.37848500000000002</c:v>
                </c:pt>
                <c:pt idx="863">
                  <c:v>0.37891628900000002</c:v>
                </c:pt>
                <c:pt idx="864">
                  <c:v>0.37936269500000003</c:v>
                </c:pt>
                <c:pt idx="865">
                  <c:v>0.37986394499999998</c:v>
                </c:pt>
                <c:pt idx="866">
                  <c:v>0.38038914099999999</c:v>
                </c:pt>
                <c:pt idx="867">
                  <c:v>0.38083863299999998</c:v>
                </c:pt>
                <c:pt idx="868">
                  <c:v>0.38124683599999998</c:v>
                </c:pt>
                <c:pt idx="869">
                  <c:v>0.38176578100000003</c:v>
                </c:pt>
                <c:pt idx="870">
                  <c:v>0.38229734399999998</c:v>
                </c:pt>
                <c:pt idx="871">
                  <c:v>0.38277277300000001</c:v>
                </c:pt>
                <c:pt idx="872">
                  <c:v>0.38326187499999997</c:v>
                </c:pt>
                <c:pt idx="873">
                  <c:v>0.38382496100000002</c:v>
                </c:pt>
                <c:pt idx="874">
                  <c:v>0.38444953100000001</c:v>
                </c:pt>
                <c:pt idx="875">
                  <c:v>0.38499003900000001</c:v>
                </c:pt>
                <c:pt idx="876">
                  <c:v>0.38546679700000003</c:v>
                </c:pt>
                <c:pt idx="877">
                  <c:v>0.38595648399999999</c:v>
                </c:pt>
                <c:pt idx="878">
                  <c:v>0.38659992199999998</c:v>
                </c:pt>
                <c:pt idx="879">
                  <c:v>0.38715070299999998</c:v>
                </c:pt>
                <c:pt idx="880">
                  <c:v>0.38763371099999999</c:v>
                </c:pt>
                <c:pt idx="881">
                  <c:v>0.38814546900000002</c:v>
                </c:pt>
                <c:pt idx="882">
                  <c:v>0.38872277300000002</c:v>
                </c:pt>
                <c:pt idx="883">
                  <c:v>0.38920929700000001</c:v>
                </c:pt>
                <c:pt idx="884">
                  <c:v>0.38965859400000002</c:v>
                </c:pt>
                <c:pt idx="885">
                  <c:v>0.39018148400000002</c:v>
                </c:pt>
                <c:pt idx="886">
                  <c:v>0.39074418</c:v>
                </c:pt>
                <c:pt idx="887">
                  <c:v>0.39134218799999998</c:v>
                </c:pt>
                <c:pt idx="888">
                  <c:v>0.39179308600000001</c:v>
                </c:pt>
                <c:pt idx="889">
                  <c:v>0.39231597699999998</c:v>
                </c:pt>
                <c:pt idx="890">
                  <c:v>0.39286605499999999</c:v>
                </c:pt>
                <c:pt idx="891">
                  <c:v>0.39344804700000002</c:v>
                </c:pt>
                <c:pt idx="892">
                  <c:v>0.39398128900000001</c:v>
                </c:pt>
                <c:pt idx="893">
                  <c:v>0.39452945299999997</c:v>
                </c:pt>
                <c:pt idx="894">
                  <c:v>0.395180859</c:v>
                </c:pt>
                <c:pt idx="895">
                  <c:v>0.39577121100000001</c:v>
                </c:pt>
                <c:pt idx="896">
                  <c:v>0.39631402300000002</c:v>
                </c:pt>
                <c:pt idx="897">
                  <c:v>0.396862773</c:v>
                </c:pt>
                <c:pt idx="898">
                  <c:v>0.39748546899999998</c:v>
                </c:pt>
                <c:pt idx="899">
                  <c:v>0.39807359399999998</c:v>
                </c:pt>
                <c:pt idx="900">
                  <c:v>0.39862585900000003</c:v>
                </c:pt>
                <c:pt idx="901">
                  <c:v>0.39915414100000002</c:v>
                </c:pt>
                <c:pt idx="902">
                  <c:v>0.39972210899999999</c:v>
                </c:pt>
                <c:pt idx="903">
                  <c:v>0.40035132800000001</c:v>
                </c:pt>
                <c:pt idx="904">
                  <c:v>0.40083781299999999</c:v>
                </c:pt>
                <c:pt idx="905">
                  <c:v>0.40134910200000001</c:v>
                </c:pt>
                <c:pt idx="906">
                  <c:v>0.401961016</c:v>
                </c:pt>
                <c:pt idx="907">
                  <c:v>0.40253656300000001</c:v>
                </c:pt>
                <c:pt idx="908">
                  <c:v>0.40305249999999998</c:v>
                </c:pt>
                <c:pt idx="909">
                  <c:v>0.403574023</c:v>
                </c:pt>
                <c:pt idx="910">
                  <c:v>0.40416882799999998</c:v>
                </c:pt>
                <c:pt idx="911">
                  <c:v>0.40481785199999998</c:v>
                </c:pt>
                <c:pt idx="912">
                  <c:v>0.40535089800000002</c:v>
                </c:pt>
                <c:pt idx="913">
                  <c:v>0.40586117199999999</c:v>
                </c:pt>
                <c:pt idx="914">
                  <c:v>0.40649281300000001</c:v>
                </c:pt>
                <c:pt idx="915">
                  <c:v>0.40712027299999998</c:v>
                </c:pt>
                <c:pt idx="916">
                  <c:v>0.40762257800000001</c:v>
                </c:pt>
                <c:pt idx="917">
                  <c:v>0.40810769499999999</c:v>
                </c:pt>
                <c:pt idx="918">
                  <c:v>0.40869882800000001</c:v>
                </c:pt>
                <c:pt idx="919">
                  <c:v>0.40931253899999998</c:v>
                </c:pt>
                <c:pt idx="920">
                  <c:v>0.40986964799999998</c:v>
                </c:pt>
                <c:pt idx="921">
                  <c:v>0.41037574199999999</c:v>
                </c:pt>
                <c:pt idx="922">
                  <c:v>0.41097683600000001</c:v>
                </c:pt>
                <c:pt idx="923">
                  <c:v>0.41160828100000002</c:v>
                </c:pt>
                <c:pt idx="924">
                  <c:v>0.41212210900000001</c:v>
                </c:pt>
                <c:pt idx="925">
                  <c:v>0.41265316400000002</c:v>
                </c:pt>
                <c:pt idx="926">
                  <c:v>0.41331605500000002</c:v>
                </c:pt>
                <c:pt idx="927">
                  <c:v>0.41398933599999999</c:v>
                </c:pt>
                <c:pt idx="928">
                  <c:v>0.414538984</c:v>
                </c:pt>
                <c:pt idx="929">
                  <c:v>0.41506261700000002</c:v>
                </c:pt>
                <c:pt idx="930">
                  <c:v>0.41563812500000002</c:v>
                </c:pt>
                <c:pt idx="931">
                  <c:v>0.41624597699999999</c:v>
                </c:pt>
                <c:pt idx="932">
                  <c:v>0.41681582</c:v>
                </c:pt>
                <c:pt idx="933">
                  <c:v>0.41735304699999998</c:v>
                </c:pt>
                <c:pt idx="934">
                  <c:v>0.417952461</c:v>
                </c:pt>
                <c:pt idx="935">
                  <c:v>0.41858456999999999</c:v>
                </c:pt>
                <c:pt idx="936">
                  <c:v>0.419128477</c:v>
                </c:pt>
                <c:pt idx="937">
                  <c:v>0.41965175799999999</c:v>
                </c:pt>
                <c:pt idx="938">
                  <c:v>0.4202475</c:v>
                </c:pt>
                <c:pt idx="939">
                  <c:v>0.42097062499999999</c:v>
                </c:pt>
                <c:pt idx="940">
                  <c:v>0.42163179699999997</c:v>
                </c:pt>
                <c:pt idx="941">
                  <c:v>0.42222183600000002</c:v>
                </c:pt>
                <c:pt idx="942">
                  <c:v>0.42282910200000001</c:v>
                </c:pt>
                <c:pt idx="943">
                  <c:v>0.42346640600000002</c:v>
                </c:pt>
                <c:pt idx="944">
                  <c:v>0.42407820299999999</c:v>
                </c:pt>
                <c:pt idx="945">
                  <c:v>0.42462937499999998</c:v>
                </c:pt>
                <c:pt idx="946">
                  <c:v>0.42521386700000002</c:v>
                </c:pt>
                <c:pt idx="947">
                  <c:v>0.42588148399999998</c:v>
                </c:pt>
                <c:pt idx="948">
                  <c:v>0.426584727</c:v>
                </c:pt>
                <c:pt idx="949">
                  <c:v>0.42710992199999998</c:v>
                </c:pt>
                <c:pt idx="950">
                  <c:v>0.42766367199999999</c:v>
                </c:pt>
                <c:pt idx="951">
                  <c:v>0.428313477</c:v>
                </c:pt>
                <c:pt idx="952">
                  <c:v>0.42890382799999999</c:v>
                </c:pt>
                <c:pt idx="953">
                  <c:v>0.42947206999999998</c:v>
                </c:pt>
                <c:pt idx="954">
                  <c:v>0.43003050799999998</c:v>
                </c:pt>
                <c:pt idx="955">
                  <c:v>0.43067089800000002</c:v>
                </c:pt>
                <c:pt idx="956">
                  <c:v>0.43130898400000001</c:v>
                </c:pt>
                <c:pt idx="957">
                  <c:v>0.43191839799999998</c:v>
                </c:pt>
                <c:pt idx="958">
                  <c:v>0.43245542999999997</c:v>
                </c:pt>
                <c:pt idx="959">
                  <c:v>0.433081406</c:v>
                </c:pt>
                <c:pt idx="960">
                  <c:v>0.43368566400000003</c:v>
                </c:pt>
                <c:pt idx="961">
                  <c:v>0.43424906299999999</c:v>
                </c:pt>
                <c:pt idx="962">
                  <c:v>0.43492265600000002</c:v>
                </c:pt>
                <c:pt idx="963">
                  <c:v>0.435600547</c:v>
                </c:pt>
                <c:pt idx="964">
                  <c:v>0.436305781</c:v>
                </c:pt>
                <c:pt idx="965">
                  <c:v>0.43693082</c:v>
                </c:pt>
                <c:pt idx="966">
                  <c:v>0.437534219</c:v>
                </c:pt>
                <c:pt idx="967">
                  <c:v>0.438167109</c:v>
                </c:pt>
                <c:pt idx="968">
                  <c:v>0.438876406</c:v>
                </c:pt>
                <c:pt idx="969">
                  <c:v>0.43948089800000001</c:v>
                </c:pt>
                <c:pt idx="970">
                  <c:v>0.44010703099999998</c:v>
                </c:pt>
                <c:pt idx="971">
                  <c:v>0.44078812499999998</c:v>
                </c:pt>
                <c:pt idx="972">
                  <c:v>0.44144519500000001</c:v>
                </c:pt>
                <c:pt idx="973">
                  <c:v>0.44204597699999998</c:v>
                </c:pt>
                <c:pt idx="974">
                  <c:v>0.44267453099999998</c:v>
                </c:pt>
                <c:pt idx="975">
                  <c:v>0.44333468799999998</c:v>
                </c:pt>
                <c:pt idx="976">
                  <c:v>0.44402601600000002</c:v>
                </c:pt>
                <c:pt idx="977">
                  <c:v>0.44464429700000002</c:v>
                </c:pt>
                <c:pt idx="978">
                  <c:v>0.44520679699999999</c:v>
                </c:pt>
                <c:pt idx="979">
                  <c:v>0.44586398399999999</c:v>
                </c:pt>
                <c:pt idx="980">
                  <c:v>0.44654015600000002</c:v>
                </c:pt>
                <c:pt idx="981">
                  <c:v>0.447109531</c:v>
                </c:pt>
                <c:pt idx="982">
                  <c:v>0.44766804700000001</c:v>
                </c:pt>
                <c:pt idx="983">
                  <c:v>0.44828035199999999</c:v>
                </c:pt>
                <c:pt idx="984">
                  <c:v>0.44887628899999998</c:v>
                </c:pt>
                <c:pt idx="985">
                  <c:v>0.449365664</c:v>
                </c:pt>
                <c:pt idx="986">
                  <c:v>0.44986957</c:v>
                </c:pt>
                <c:pt idx="987">
                  <c:v>0.45053957</c:v>
                </c:pt>
                <c:pt idx="988">
                  <c:v>0.45118992200000002</c:v>
                </c:pt>
                <c:pt idx="989">
                  <c:v>0.451756875</c:v>
                </c:pt>
                <c:pt idx="990">
                  <c:v>0.45226706999999999</c:v>
                </c:pt>
                <c:pt idx="991">
                  <c:v>0.45285281300000002</c:v>
                </c:pt>
                <c:pt idx="992">
                  <c:v>0.45349898399999999</c:v>
                </c:pt>
                <c:pt idx="993">
                  <c:v>0.45410742199999998</c:v>
                </c:pt>
                <c:pt idx="994">
                  <c:v>0.45467417999999998</c:v>
                </c:pt>
                <c:pt idx="995">
                  <c:v>0.45538179699999998</c:v>
                </c:pt>
                <c:pt idx="996">
                  <c:v>0.45611847700000002</c:v>
                </c:pt>
                <c:pt idx="997">
                  <c:v>0.45665031299999997</c:v>
                </c:pt>
                <c:pt idx="998">
                  <c:v>0.45721980499999998</c:v>
                </c:pt>
                <c:pt idx="999">
                  <c:v>0.45785468800000001</c:v>
                </c:pt>
                <c:pt idx="1000">
                  <c:v>0.45854449200000003</c:v>
                </c:pt>
                <c:pt idx="1001">
                  <c:v>0.45920894499999998</c:v>
                </c:pt>
                <c:pt idx="1002">
                  <c:v>0.459763594</c:v>
                </c:pt>
                <c:pt idx="1003">
                  <c:v>0.46042117199999999</c:v>
                </c:pt>
                <c:pt idx="1004">
                  <c:v>0.46109250000000002</c:v>
                </c:pt>
                <c:pt idx="1005">
                  <c:v>0.46173632799999997</c:v>
                </c:pt>
                <c:pt idx="1006">
                  <c:v>0.46226878900000001</c:v>
                </c:pt>
                <c:pt idx="1007">
                  <c:v>0.46292281299999999</c:v>
                </c:pt>
                <c:pt idx="1008">
                  <c:v>0.46358863300000003</c:v>
                </c:pt>
                <c:pt idx="1009">
                  <c:v>0.46424117199999998</c:v>
                </c:pt>
                <c:pt idx="1010">
                  <c:v>0.46482535200000002</c:v>
                </c:pt>
                <c:pt idx="1011">
                  <c:v>0.46544730499999998</c:v>
                </c:pt>
                <c:pt idx="1012">
                  <c:v>0.466151133</c:v>
                </c:pt>
                <c:pt idx="1013">
                  <c:v>0.46674039099999998</c:v>
                </c:pt>
                <c:pt idx="1014">
                  <c:v>0.46732585900000001</c:v>
                </c:pt>
                <c:pt idx="1015">
                  <c:v>0.46796375000000001</c:v>
                </c:pt>
                <c:pt idx="1016">
                  <c:v>0.468662617</c:v>
                </c:pt>
                <c:pt idx="1017">
                  <c:v>0.46933335900000001</c:v>
                </c:pt>
                <c:pt idx="1018">
                  <c:v>0.46991730500000001</c:v>
                </c:pt>
                <c:pt idx="1019">
                  <c:v>0.470525586</c:v>
                </c:pt>
                <c:pt idx="1020">
                  <c:v>0.471290977</c:v>
                </c:pt>
                <c:pt idx="1021">
                  <c:v>0.47196706999999999</c:v>
                </c:pt>
                <c:pt idx="1022">
                  <c:v>0.47256972699999999</c:v>
                </c:pt>
                <c:pt idx="1023">
                  <c:v>0.47321429700000001</c:v>
                </c:pt>
                <c:pt idx="1024">
                  <c:v>0.47393117200000001</c:v>
                </c:pt>
                <c:pt idx="1025">
                  <c:v>0.47458964799999998</c:v>
                </c:pt>
                <c:pt idx="1026">
                  <c:v>0.47519968800000001</c:v>
                </c:pt>
                <c:pt idx="1027">
                  <c:v>0.47583460900000002</c:v>
                </c:pt>
                <c:pt idx="1028">
                  <c:v>0.47656121099999998</c:v>
                </c:pt>
                <c:pt idx="1029">
                  <c:v>0.477274688</c:v>
                </c:pt>
                <c:pt idx="1030">
                  <c:v>0.47783269499999997</c:v>
                </c:pt>
                <c:pt idx="1031">
                  <c:v>0.47848285200000001</c:v>
                </c:pt>
                <c:pt idx="1032">
                  <c:v>0.479200391</c:v>
                </c:pt>
                <c:pt idx="1033">
                  <c:v>0.47994074199999998</c:v>
                </c:pt>
                <c:pt idx="1034">
                  <c:v>0.48057464799999999</c:v>
                </c:pt>
                <c:pt idx="1035">
                  <c:v>0.48124039099999999</c:v>
                </c:pt>
                <c:pt idx="1036">
                  <c:v>0.48201507799999999</c:v>
                </c:pt>
                <c:pt idx="1037">
                  <c:v>0.48275949200000001</c:v>
                </c:pt>
                <c:pt idx="1038">
                  <c:v>0.48341300799999998</c:v>
                </c:pt>
                <c:pt idx="1039">
                  <c:v>0.48411433599999998</c:v>
                </c:pt>
                <c:pt idx="1040">
                  <c:v>0.48490519500000001</c:v>
                </c:pt>
                <c:pt idx="1041">
                  <c:v>0.48563789099999999</c:v>
                </c:pt>
                <c:pt idx="1042">
                  <c:v>0.48626007799999998</c:v>
                </c:pt>
                <c:pt idx="1043">
                  <c:v>0.48692601600000002</c:v>
                </c:pt>
                <c:pt idx="1044">
                  <c:v>0.487671719</c:v>
                </c:pt>
                <c:pt idx="1045">
                  <c:v>0.48835875000000001</c:v>
                </c:pt>
                <c:pt idx="1046">
                  <c:v>0.48893636699999998</c:v>
                </c:pt>
                <c:pt idx="1047">
                  <c:v>0.48954917999999997</c:v>
                </c:pt>
                <c:pt idx="1048">
                  <c:v>0.49024855499999997</c:v>
                </c:pt>
                <c:pt idx="1049">
                  <c:v>0.49092902300000002</c:v>
                </c:pt>
                <c:pt idx="1050">
                  <c:v>0.49151816399999998</c:v>
                </c:pt>
                <c:pt idx="1051">
                  <c:v>0.49215925799999999</c:v>
                </c:pt>
                <c:pt idx="1052">
                  <c:v>0.49289253900000002</c:v>
                </c:pt>
                <c:pt idx="1053">
                  <c:v>0.493588203</c:v>
                </c:pt>
                <c:pt idx="1054">
                  <c:v>0.49422332000000002</c:v>
                </c:pt>
                <c:pt idx="1055">
                  <c:v>0.49487023400000002</c:v>
                </c:pt>
                <c:pt idx="1056">
                  <c:v>0.49563496099999999</c:v>
                </c:pt>
                <c:pt idx="1057">
                  <c:v>0.49637152299999998</c:v>
                </c:pt>
                <c:pt idx="1058">
                  <c:v>0.49703289099999998</c:v>
                </c:pt>
                <c:pt idx="1059">
                  <c:v>0.49764710899999998</c:v>
                </c:pt>
                <c:pt idx="1060">
                  <c:v>0.49832757799999999</c:v>
                </c:pt>
                <c:pt idx="1061">
                  <c:v>0.49902992200000001</c:v>
                </c:pt>
                <c:pt idx="1062">
                  <c:v>0.49969972699999998</c:v>
                </c:pt>
                <c:pt idx="1063">
                  <c:v>0.50036597699999996</c:v>
                </c:pt>
                <c:pt idx="1064">
                  <c:v>0.501100039</c:v>
                </c:pt>
                <c:pt idx="1065">
                  <c:v>0.50189949199999995</c:v>
                </c:pt>
                <c:pt idx="1066">
                  <c:v>0.50256582000000005</c:v>
                </c:pt>
                <c:pt idx="1067">
                  <c:v>0.50320421900000001</c:v>
                </c:pt>
                <c:pt idx="1068">
                  <c:v>0.50389988299999999</c:v>
                </c:pt>
                <c:pt idx="1069">
                  <c:v>0.504687891</c:v>
                </c:pt>
                <c:pt idx="1070">
                  <c:v>0.50541718800000002</c:v>
                </c:pt>
                <c:pt idx="1071">
                  <c:v>0.50606699200000005</c:v>
                </c:pt>
                <c:pt idx="1072">
                  <c:v>0.50674687500000004</c:v>
                </c:pt>
                <c:pt idx="1073">
                  <c:v>0.50746703100000001</c:v>
                </c:pt>
                <c:pt idx="1074">
                  <c:v>0.50811089799999998</c:v>
                </c:pt>
                <c:pt idx="1075">
                  <c:v>0.50871437500000005</c:v>
                </c:pt>
                <c:pt idx="1076">
                  <c:v>0.50938914099999999</c:v>
                </c:pt>
                <c:pt idx="1077">
                  <c:v>0.51015824200000004</c:v>
                </c:pt>
                <c:pt idx="1078">
                  <c:v>0.51089621100000004</c:v>
                </c:pt>
                <c:pt idx="1079">
                  <c:v>0.511503555</c:v>
                </c:pt>
                <c:pt idx="1080">
                  <c:v>0.51221953099999995</c:v>
                </c:pt>
                <c:pt idx="1081">
                  <c:v>0.51299367200000001</c:v>
                </c:pt>
                <c:pt idx="1082">
                  <c:v>0.51376089800000002</c:v>
                </c:pt>
                <c:pt idx="1083">
                  <c:v>0.51439511699999996</c:v>
                </c:pt>
                <c:pt idx="1084">
                  <c:v>0.51511515600000002</c:v>
                </c:pt>
                <c:pt idx="1085">
                  <c:v>0.51587925800000001</c:v>
                </c:pt>
                <c:pt idx="1086">
                  <c:v>0.516694023</c:v>
                </c:pt>
                <c:pt idx="1087">
                  <c:v>0.51735668000000001</c:v>
                </c:pt>
                <c:pt idx="1088">
                  <c:v>0.51812964800000005</c:v>
                </c:pt>
                <c:pt idx="1089">
                  <c:v>0.51897671899999998</c:v>
                </c:pt>
                <c:pt idx="1090">
                  <c:v>0.51973437499999997</c:v>
                </c:pt>
                <c:pt idx="1091">
                  <c:v>0.52046953100000004</c:v>
                </c:pt>
                <c:pt idx="1092">
                  <c:v>0.52125183600000002</c:v>
                </c:pt>
                <c:pt idx="1093">
                  <c:v>0.52214000000000005</c:v>
                </c:pt>
                <c:pt idx="1094">
                  <c:v>0.52299144500000005</c:v>
                </c:pt>
                <c:pt idx="1095">
                  <c:v>0.52372949199999996</c:v>
                </c:pt>
                <c:pt idx="1096">
                  <c:v>0.52448605500000001</c:v>
                </c:pt>
                <c:pt idx="1097">
                  <c:v>0.525342109</c:v>
                </c:pt>
                <c:pt idx="1098">
                  <c:v>0.52609289100000001</c:v>
                </c:pt>
                <c:pt idx="1099">
                  <c:v>0.52679015600000001</c:v>
                </c:pt>
                <c:pt idx="1100">
                  <c:v>0.52747089800000002</c:v>
                </c:pt>
                <c:pt idx="1101">
                  <c:v>0.52820816400000004</c:v>
                </c:pt>
                <c:pt idx="1102">
                  <c:v>0.52891179700000002</c:v>
                </c:pt>
                <c:pt idx="1103">
                  <c:v>0.52951499999999996</c:v>
                </c:pt>
                <c:pt idx="1104">
                  <c:v>0.530119648</c:v>
                </c:pt>
                <c:pt idx="1105">
                  <c:v>0.53084996100000004</c:v>
                </c:pt>
                <c:pt idx="1106">
                  <c:v>0.53154414100000003</c:v>
                </c:pt>
                <c:pt idx="1107">
                  <c:v>0.53210625</c:v>
                </c:pt>
                <c:pt idx="1108">
                  <c:v>0.532682773</c:v>
                </c:pt>
                <c:pt idx="1109">
                  <c:v>0.53336519500000001</c:v>
                </c:pt>
                <c:pt idx="1110">
                  <c:v>0.53414671899999999</c:v>
                </c:pt>
                <c:pt idx="1111">
                  <c:v>0.53478023399999997</c:v>
                </c:pt>
                <c:pt idx="1112">
                  <c:v>0.53545382799999997</c:v>
                </c:pt>
                <c:pt idx="1113">
                  <c:v>0.53626570299999998</c:v>
                </c:pt>
                <c:pt idx="1114">
                  <c:v>0.53706800799999999</c:v>
                </c:pt>
                <c:pt idx="1115">
                  <c:v>0.53777136699999994</c:v>
                </c:pt>
                <c:pt idx="1116">
                  <c:v>0.538423086</c:v>
                </c:pt>
                <c:pt idx="1117">
                  <c:v>0.53923206999999995</c:v>
                </c:pt>
                <c:pt idx="1118">
                  <c:v>0.54003843799999995</c:v>
                </c:pt>
                <c:pt idx="1119">
                  <c:v>0.54075918000000001</c:v>
                </c:pt>
                <c:pt idx="1120">
                  <c:v>0.54140671900000004</c:v>
                </c:pt>
                <c:pt idx="1121">
                  <c:v>0.54215683599999998</c:v>
                </c:pt>
                <c:pt idx="1122">
                  <c:v>0.542932266</c:v>
                </c:pt>
                <c:pt idx="1123">
                  <c:v>0.54360191400000002</c:v>
                </c:pt>
                <c:pt idx="1124">
                  <c:v>0.54425820300000005</c:v>
                </c:pt>
                <c:pt idx="1125">
                  <c:v>0.54499148399999997</c:v>
                </c:pt>
                <c:pt idx="1126">
                  <c:v>0.54574761699999996</c:v>
                </c:pt>
                <c:pt idx="1127">
                  <c:v>0.54643902300000002</c:v>
                </c:pt>
                <c:pt idx="1128">
                  <c:v>0.54714785200000005</c:v>
                </c:pt>
                <c:pt idx="1129">
                  <c:v>0.54790886699999997</c:v>
                </c:pt>
                <c:pt idx="1130">
                  <c:v>0.54870941399999995</c:v>
                </c:pt>
                <c:pt idx="1131">
                  <c:v>0.54946175799999997</c:v>
                </c:pt>
                <c:pt idx="1132">
                  <c:v>0.55011238299999998</c:v>
                </c:pt>
                <c:pt idx="1133">
                  <c:v>0.55084984400000003</c:v>
                </c:pt>
                <c:pt idx="1134">
                  <c:v>0.551618359</c:v>
                </c:pt>
                <c:pt idx="1135">
                  <c:v>0.552327656</c:v>
                </c:pt>
                <c:pt idx="1136">
                  <c:v>0.55295628900000005</c:v>
                </c:pt>
                <c:pt idx="1137">
                  <c:v>0.55370589800000003</c:v>
                </c:pt>
                <c:pt idx="1138">
                  <c:v>0.55446882799999997</c:v>
                </c:pt>
                <c:pt idx="1139">
                  <c:v>0.55516152299999999</c:v>
                </c:pt>
                <c:pt idx="1140">
                  <c:v>0.55581820299999996</c:v>
                </c:pt>
                <c:pt idx="1141">
                  <c:v>0.55654960899999995</c:v>
                </c:pt>
                <c:pt idx="1142">
                  <c:v>0.55733390599999999</c:v>
                </c:pt>
                <c:pt idx="1143">
                  <c:v>0.558072656</c:v>
                </c:pt>
                <c:pt idx="1144">
                  <c:v>0.55875273400000003</c:v>
                </c:pt>
                <c:pt idx="1145">
                  <c:v>0.55952171900000003</c:v>
                </c:pt>
                <c:pt idx="1146">
                  <c:v>0.56036101599999999</c:v>
                </c:pt>
                <c:pt idx="1147">
                  <c:v>0.56105093800000005</c:v>
                </c:pt>
                <c:pt idx="1148">
                  <c:v>0.56172304699999998</c:v>
                </c:pt>
                <c:pt idx="1149">
                  <c:v>0.562441992</c:v>
                </c:pt>
                <c:pt idx="1150">
                  <c:v>0.56327773400000003</c:v>
                </c:pt>
                <c:pt idx="1151">
                  <c:v>0.56404562499999999</c:v>
                </c:pt>
                <c:pt idx="1152">
                  <c:v>0.56476019499999996</c:v>
                </c:pt>
                <c:pt idx="1153">
                  <c:v>0.56547269499999997</c:v>
                </c:pt>
                <c:pt idx="1154">
                  <c:v>0.56626206999999995</c:v>
                </c:pt>
                <c:pt idx="1155">
                  <c:v>0.56698898399999997</c:v>
                </c:pt>
                <c:pt idx="1156">
                  <c:v>0.56765792999999998</c:v>
                </c:pt>
                <c:pt idx="1157">
                  <c:v>0.56841925800000004</c:v>
                </c:pt>
                <c:pt idx="1158">
                  <c:v>0.56921570300000002</c:v>
                </c:pt>
                <c:pt idx="1159">
                  <c:v>0.56998956999999995</c:v>
                </c:pt>
                <c:pt idx="1160">
                  <c:v>0.57062945300000001</c:v>
                </c:pt>
                <c:pt idx="1161">
                  <c:v>0.57135656300000004</c:v>
                </c:pt>
                <c:pt idx="1162">
                  <c:v>0.57208277299999999</c:v>
                </c:pt>
                <c:pt idx="1163">
                  <c:v>0.57282511700000005</c:v>
                </c:pt>
                <c:pt idx="1164">
                  <c:v>0.57352843799999997</c:v>
                </c:pt>
                <c:pt idx="1165">
                  <c:v>0.57423468799999999</c:v>
                </c:pt>
                <c:pt idx="1166">
                  <c:v>0.575017695</c:v>
                </c:pt>
                <c:pt idx="1167">
                  <c:v>0.57579613299999999</c:v>
                </c:pt>
                <c:pt idx="1168">
                  <c:v>0.57642605499999999</c:v>
                </c:pt>
                <c:pt idx="1169">
                  <c:v>0.57711050799999997</c:v>
                </c:pt>
                <c:pt idx="1170">
                  <c:v>0.57790218800000004</c:v>
                </c:pt>
                <c:pt idx="1171">
                  <c:v>0.57866636699999996</c:v>
                </c:pt>
                <c:pt idx="1172">
                  <c:v>0.57938175800000002</c:v>
                </c:pt>
                <c:pt idx="1173">
                  <c:v>0.58008468800000001</c:v>
                </c:pt>
                <c:pt idx="1174">
                  <c:v>0.58083956999999997</c:v>
                </c:pt>
                <c:pt idx="1175">
                  <c:v>0.58161460899999995</c:v>
                </c:pt>
                <c:pt idx="1176">
                  <c:v>0.58237089799999997</c:v>
                </c:pt>
                <c:pt idx="1177">
                  <c:v>0.58307523400000005</c:v>
                </c:pt>
                <c:pt idx="1178">
                  <c:v>0.58393144500000005</c:v>
                </c:pt>
                <c:pt idx="1179">
                  <c:v>0.58474230500000002</c:v>
                </c:pt>
                <c:pt idx="1180">
                  <c:v>0.58547906299999997</c:v>
                </c:pt>
                <c:pt idx="1181">
                  <c:v>0.58620081999999996</c:v>
                </c:pt>
                <c:pt idx="1182">
                  <c:v>0.58703058600000002</c:v>
                </c:pt>
                <c:pt idx="1183">
                  <c:v>0.58788035199999999</c:v>
                </c:pt>
                <c:pt idx="1184">
                  <c:v>0.58864457000000003</c:v>
                </c:pt>
                <c:pt idx="1185">
                  <c:v>0.589387891</c:v>
                </c:pt>
                <c:pt idx="1186">
                  <c:v>0.59019863299999997</c:v>
                </c:pt>
                <c:pt idx="1187">
                  <c:v>0.59105089799999999</c:v>
                </c:pt>
                <c:pt idx="1188">
                  <c:v>0.59179191399999997</c:v>
                </c:pt>
                <c:pt idx="1189">
                  <c:v>0.59260019500000005</c:v>
                </c:pt>
                <c:pt idx="1190">
                  <c:v>0.59344570299999999</c:v>
                </c:pt>
                <c:pt idx="1191">
                  <c:v>0.59424234399999998</c:v>
                </c:pt>
                <c:pt idx="1192">
                  <c:v>0.59498218800000002</c:v>
                </c:pt>
                <c:pt idx="1193">
                  <c:v>0.59575703099999999</c:v>
                </c:pt>
                <c:pt idx="1194">
                  <c:v>0.59660500000000005</c:v>
                </c:pt>
                <c:pt idx="1195">
                  <c:v>0.59746750000000004</c:v>
                </c:pt>
                <c:pt idx="1196">
                  <c:v>0.59823738299999996</c:v>
                </c:pt>
                <c:pt idx="1197">
                  <c:v>0.59898808599999998</c:v>
                </c:pt>
                <c:pt idx="1198">
                  <c:v>0.59982968800000003</c:v>
                </c:pt>
                <c:pt idx="1199">
                  <c:v>0.60069085899999997</c:v>
                </c:pt>
                <c:pt idx="1200">
                  <c:v>0.60146156299999998</c:v>
                </c:pt>
                <c:pt idx="1201">
                  <c:v>0.60231746100000005</c:v>
                </c:pt>
                <c:pt idx="1202">
                  <c:v>0.60317132799999995</c:v>
                </c:pt>
                <c:pt idx="1203">
                  <c:v>0.60396785200000003</c:v>
                </c:pt>
                <c:pt idx="1204">
                  <c:v>0.60471128900000004</c:v>
                </c:pt>
                <c:pt idx="1205">
                  <c:v>0.60540777300000004</c:v>
                </c:pt>
                <c:pt idx="1206">
                  <c:v>0.60617206999999995</c:v>
                </c:pt>
                <c:pt idx="1207">
                  <c:v>0.60698839800000004</c:v>
                </c:pt>
                <c:pt idx="1208">
                  <c:v>0.60771542999999995</c:v>
                </c:pt>
                <c:pt idx="1209">
                  <c:v>0.60838168000000004</c:v>
                </c:pt>
                <c:pt idx="1210">
                  <c:v>0.60911394500000005</c:v>
                </c:pt>
                <c:pt idx="1211">
                  <c:v>0.60987429699999995</c:v>
                </c:pt>
                <c:pt idx="1212">
                  <c:v>0.61059304700000006</c:v>
                </c:pt>
                <c:pt idx="1213">
                  <c:v>0.61132492199999999</c:v>
                </c:pt>
                <c:pt idx="1214">
                  <c:v>0.61210746100000002</c:v>
                </c:pt>
                <c:pt idx="1215">
                  <c:v>0.61295949199999999</c:v>
                </c:pt>
                <c:pt idx="1216">
                  <c:v>0.61367179699999996</c:v>
                </c:pt>
                <c:pt idx="1217">
                  <c:v>0.614421094</c:v>
                </c:pt>
                <c:pt idx="1218">
                  <c:v>0.61526914099999996</c:v>
                </c:pt>
                <c:pt idx="1219">
                  <c:v>0.61613601600000001</c:v>
                </c:pt>
                <c:pt idx="1220">
                  <c:v>0.61695890600000003</c:v>
                </c:pt>
                <c:pt idx="1221">
                  <c:v>0.61765917999999997</c:v>
                </c:pt>
                <c:pt idx="1222">
                  <c:v>0.61845621100000003</c:v>
                </c:pt>
                <c:pt idx="1223">
                  <c:v>0.61924828099999996</c:v>
                </c:pt>
                <c:pt idx="1224">
                  <c:v>0.62002304699999999</c:v>
                </c:pt>
                <c:pt idx="1225">
                  <c:v>0.62076378899999995</c:v>
                </c:pt>
                <c:pt idx="1226">
                  <c:v>0.62162289100000001</c:v>
                </c:pt>
                <c:pt idx="1227">
                  <c:v>0.62237726599999998</c:v>
                </c:pt>
                <c:pt idx="1228">
                  <c:v>0.62308765600000005</c:v>
                </c:pt>
                <c:pt idx="1229">
                  <c:v>0.623807734</c:v>
                </c:pt>
                <c:pt idx="1230">
                  <c:v>0.62455093800000006</c:v>
                </c:pt>
                <c:pt idx="1231">
                  <c:v>0.62537652300000002</c:v>
                </c:pt>
                <c:pt idx="1232">
                  <c:v>0.62620539099999994</c:v>
                </c:pt>
                <c:pt idx="1233">
                  <c:v>0.62697089800000005</c:v>
                </c:pt>
                <c:pt idx="1234">
                  <c:v>0.62773265600000006</c:v>
                </c:pt>
                <c:pt idx="1235">
                  <c:v>0.62854750000000004</c:v>
                </c:pt>
                <c:pt idx="1236">
                  <c:v>0.62938203100000001</c:v>
                </c:pt>
                <c:pt idx="1237">
                  <c:v>0.63023972699999997</c:v>
                </c:pt>
                <c:pt idx="1238">
                  <c:v>0.63111277300000002</c:v>
                </c:pt>
                <c:pt idx="1239">
                  <c:v>0.63200957000000002</c:v>
                </c:pt>
                <c:pt idx="1240">
                  <c:v>0.63294081999999996</c:v>
                </c:pt>
                <c:pt idx="1241">
                  <c:v>0.63377085899999996</c:v>
                </c:pt>
                <c:pt idx="1242">
                  <c:v>0.63462539100000004</c:v>
                </c:pt>
                <c:pt idx="1243">
                  <c:v>0.63557730499999998</c:v>
                </c:pt>
                <c:pt idx="1244">
                  <c:v>0.636543945</c:v>
                </c:pt>
                <c:pt idx="1245">
                  <c:v>0.63738167999999995</c:v>
                </c:pt>
                <c:pt idx="1246">
                  <c:v>0.63821570299999997</c:v>
                </c:pt>
                <c:pt idx="1247">
                  <c:v>0.63904050800000001</c:v>
                </c:pt>
                <c:pt idx="1248">
                  <c:v>0.63990609399999998</c:v>
                </c:pt>
                <c:pt idx="1249">
                  <c:v>0.64067605500000002</c:v>
                </c:pt>
                <c:pt idx="1250">
                  <c:v>0.641462266</c:v>
                </c:pt>
                <c:pt idx="1251">
                  <c:v>0.64231996099999999</c:v>
                </c:pt>
                <c:pt idx="1252">
                  <c:v>0.64314664099999996</c:v>
                </c:pt>
                <c:pt idx="1253">
                  <c:v>0.64387457000000003</c:v>
                </c:pt>
                <c:pt idx="1254">
                  <c:v>0.64461410200000002</c:v>
                </c:pt>
                <c:pt idx="1255">
                  <c:v>0.64548933600000002</c:v>
                </c:pt>
                <c:pt idx="1256">
                  <c:v>0.64633222700000004</c:v>
                </c:pt>
                <c:pt idx="1257">
                  <c:v>0.647116523</c:v>
                </c:pt>
                <c:pt idx="1258">
                  <c:v>0.64793335900000004</c:v>
                </c:pt>
                <c:pt idx="1259">
                  <c:v>0.64879726599999998</c:v>
                </c:pt>
                <c:pt idx="1260">
                  <c:v>0.64966421900000004</c:v>
                </c:pt>
                <c:pt idx="1261">
                  <c:v>0.65047281300000004</c:v>
                </c:pt>
                <c:pt idx="1262">
                  <c:v>0.65126199200000001</c:v>
                </c:pt>
                <c:pt idx="1263">
                  <c:v>0.65212824199999997</c:v>
                </c:pt>
                <c:pt idx="1264">
                  <c:v>0.65298636700000001</c:v>
                </c:pt>
                <c:pt idx="1265">
                  <c:v>0.65376679699999996</c:v>
                </c:pt>
                <c:pt idx="1266">
                  <c:v>0.65456921899999998</c:v>
                </c:pt>
                <c:pt idx="1267">
                  <c:v>0.65547851599999996</c:v>
                </c:pt>
                <c:pt idx="1268">
                  <c:v>0.656387422</c:v>
                </c:pt>
                <c:pt idx="1269">
                  <c:v>0.65722171900000004</c:v>
                </c:pt>
                <c:pt idx="1270">
                  <c:v>0.65801765599999995</c:v>
                </c:pt>
                <c:pt idx="1271">
                  <c:v>0.65894093799999998</c:v>
                </c:pt>
                <c:pt idx="1272">
                  <c:v>0.65982773400000005</c:v>
                </c:pt>
                <c:pt idx="1273">
                  <c:v>0.66068390600000004</c:v>
                </c:pt>
                <c:pt idx="1274">
                  <c:v>0.66152382799999998</c:v>
                </c:pt>
                <c:pt idx="1275">
                  <c:v>0.66240812500000001</c:v>
                </c:pt>
                <c:pt idx="1276">
                  <c:v>0.66333601600000003</c:v>
                </c:pt>
                <c:pt idx="1277">
                  <c:v>0.66418234399999998</c:v>
                </c:pt>
                <c:pt idx="1278">
                  <c:v>0.66489531300000004</c:v>
                </c:pt>
                <c:pt idx="1279">
                  <c:v>0.66570031299999999</c:v>
                </c:pt>
                <c:pt idx="1280">
                  <c:v>0.666582813</c:v>
                </c:pt>
                <c:pt idx="1281">
                  <c:v>0.66734625000000003</c:v>
                </c:pt>
                <c:pt idx="1282">
                  <c:v>0.668163438</c:v>
                </c:pt>
                <c:pt idx="1283">
                  <c:v>0.66906664100000002</c:v>
                </c:pt>
                <c:pt idx="1284">
                  <c:v>0.66996195300000005</c:v>
                </c:pt>
                <c:pt idx="1285">
                  <c:v>0.67076656300000004</c:v>
                </c:pt>
                <c:pt idx="1286">
                  <c:v>0.67151367200000001</c:v>
                </c:pt>
                <c:pt idx="1287">
                  <c:v>0.67234726600000005</c:v>
                </c:pt>
                <c:pt idx="1288">
                  <c:v>0.67331289100000002</c:v>
                </c:pt>
                <c:pt idx="1289">
                  <c:v>0.67423492200000001</c:v>
                </c:pt>
                <c:pt idx="1290">
                  <c:v>0.675049063</c:v>
                </c:pt>
                <c:pt idx="1291">
                  <c:v>0.67600296900000001</c:v>
                </c:pt>
                <c:pt idx="1292">
                  <c:v>0.67696687499999997</c:v>
                </c:pt>
                <c:pt idx="1293">
                  <c:v>0.67780929700000003</c:v>
                </c:pt>
                <c:pt idx="1294">
                  <c:v>0.67865695299999995</c:v>
                </c:pt>
                <c:pt idx="1295">
                  <c:v>0.67963531300000002</c:v>
                </c:pt>
                <c:pt idx="1296">
                  <c:v>0.68062781299999997</c:v>
                </c:pt>
                <c:pt idx="1297">
                  <c:v>0.68156296900000002</c:v>
                </c:pt>
                <c:pt idx="1298">
                  <c:v>0.68247671899999995</c:v>
                </c:pt>
                <c:pt idx="1299">
                  <c:v>0.683396797</c:v>
                </c:pt>
                <c:pt idx="1300">
                  <c:v>0.68440039100000005</c:v>
                </c:pt>
                <c:pt idx="1301">
                  <c:v>0.68525570300000005</c:v>
                </c:pt>
                <c:pt idx="1302">
                  <c:v>0.68607750000000001</c:v>
                </c:pt>
                <c:pt idx="1303">
                  <c:v>0.68701062499999999</c:v>
                </c:pt>
                <c:pt idx="1304">
                  <c:v>0.68800960899999997</c:v>
                </c:pt>
                <c:pt idx="1305">
                  <c:v>0.68886851599999999</c:v>
                </c:pt>
                <c:pt idx="1306">
                  <c:v>0.68972906300000003</c:v>
                </c:pt>
                <c:pt idx="1307">
                  <c:v>0.69068468800000005</c:v>
                </c:pt>
                <c:pt idx="1308">
                  <c:v>0.69161101599999997</c:v>
                </c:pt>
                <c:pt idx="1309">
                  <c:v>0.69246867199999995</c:v>
                </c:pt>
                <c:pt idx="1310">
                  <c:v>0.69327718800000004</c:v>
                </c:pt>
                <c:pt idx="1311">
                  <c:v>0.69422265599999999</c:v>
                </c:pt>
                <c:pt idx="1312">
                  <c:v>0.69516781299999997</c:v>
                </c:pt>
                <c:pt idx="1313">
                  <c:v>0.69598992199999998</c:v>
                </c:pt>
                <c:pt idx="1314">
                  <c:v>0.69679687499999998</c:v>
                </c:pt>
                <c:pt idx="1315">
                  <c:v>0.69775945299999997</c:v>
                </c:pt>
                <c:pt idx="1316">
                  <c:v>0.69869390600000003</c:v>
                </c:pt>
                <c:pt idx="1317">
                  <c:v>0.69946773399999995</c:v>
                </c:pt>
                <c:pt idx="1318">
                  <c:v>0.70028976600000004</c:v>
                </c:pt>
                <c:pt idx="1319">
                  <c:v>0.70121742200000003</c:v>
                </c:pt>
                <c:pt idx="1320">
                  <c:v>0.70218109399999995</c:v>
                </c:pt>
                <c:pt idx="1321">
                  <c:v>0.70306351600000005</c:v>
                </c:pt>
                <c:pt idx="1322">
                  <c:v>0.70396562500000004</c:v>
                </c:pt>
                <c:pt idx="1323">
                  <c:v>0.70492734400000001</c:v>
                </c:pt>
                <c:pt idx="1324">
                  <c:v>0.705859609</c:v>
                </c:pt>
                <c:pt idx="1325">
                  <c:v>0.706662813</c:v>
                </c:pt>
                <c:pt idx="1326">
                  <c:v>0.70756085899999999</c:v>
                </c:pt>
                <c:pt idx="1327">
                  <c:v>0.70855984400000005</c:v>
                </c:pt>
                <c:pt idx="1328">
                  <c:v>0.70948562500000001</c:v>
                </c:pt>
                <c:pt idx="1329">
                  <c:v>0.71033523399999998</c:v>
                </c:pt>
                <c:pt idx="1330">
                  <c:v>0.71119773399999997</c:v>
                </c:pt>
                <c:pt idx="1331">
                  <c:v>0.71215062500000004</c:v>
                </c:pt>
                <c:pt idx="1332">
                  <c:v>0.71304921899999996</c:v>
                </c:pt>
                <c:pt idx="1333">
                  <c:v>0.71391570299999996</c:v>
                </c:pt>
                <c:pt idx="1334">
                  <c:v>0.71484578099999996</c:v>
                </c:pt>
                <c:pt idx="1335">
                  <c:v>0.71583445300000004</c:v>
                </c:pt>
                <c:pt idx="1336">
                  <c:v>0.71673195300000003</c:v>
                </c:pt>
                <c:pt idx="1337">
                  <c:v>0.71759148399999995</c:v>
                </c:pt>
                <c:pt idx="1338">
                  <c:v>0.71852062500000002</c:v>
                </c:pt>
                <c:pt idx="1339">
                  <c:v>0.71950843799999997</c:v>
                </c:pt>
                <c:pt idx="1340">
                  <c:v>0.72040539100000001</c:v>
                </c:pt>
                <c:pt idx="1341">
                  <c:v>0.72124695299999997</c:v>
                </c:pt>
                <c:pt idx="1342">
                  <c:v>0.72221070300000001</c:v>
                </c:pt>
                <c:pt idx="1343">
                  <c:v>0.72320289100000001</c:v>
                </c:pt>
                <c:pt idx="1344">
                  <c:v>0.72407960900000001</c:v>
                </c:pt>
                <c:pt idx="1345">
                  <c:v>0.72499414100000004</c:v>
                </c:pt>
                <c:pt idx="1346">
                  <c:v>0.72596054700000001</c:v>
                </c:pt>
                <c:pt idx="1347">
                  <c:v>0.72695312499999998</c:v>
                </c:pt>
                <c:pt idx="1348">
                  <c:v>0.727879375</c:v>
                </c:pt>
                <c:pt idx="1349">
                  <c:v>0.72880195299999995</c:v>
                </c:pt>
                <c:pt idx="1350">
                  <c:v>0.72982429699999996</c:v>
                </c:pt>
                <c:pt idx="1351">
                  <c:v>0.73081507800000001</c:v>
                </c:pt>
                <c:pt idx="1352">
                  <c:v>0.73172265599999997</c:v>
                </c:pt>
                <c:pt idx="1353">
                  <c:v>0.73265367199999998</c:v>
                </c:pt>
                <c:pt idx="1354">
                  <c:v>0.73364304700000005</c:v>
                </c:pt>
                <c:pt idx="1355">
                  <c:v>0.73462742199999997</c:v>
                </c:pt>
                <c:pt idx="1356">
                  <c:v>0.73555562500000005</c:v>
                </c:pt>
                <c:pt idx="1357">
                  <c:v>0.73644648400000001</c:v>
                </c:pt>
                <c:pt idx="1358">
                  <c:v>0.73740140600000004</c:v>
                </c:pt>
                <c:pt idx="1359">
                  <c:v>0.73839640600000001</c:v>
                </c:pt>
                <c:pt idx="1360">
                  <c:v>0.73932125000000004</c:v>
                </c:pt>
                <c:pt idx="1361">
                  <c:v>0.74025257799999999</c:v>
                </c:pt>
                <c:pt idx="1362">
                  <c:v>0.74120398399999998</c:v>
                </c:pt>
                <c:pt idx="1363">
                  <c:v>0.74215226599999995</c:v>
                </c:pt>
                <c:pt idx="1364">
                  <c:v>0.743074766</c:v>
                </c:pt>
                <c:pt idx="1365">
                  <c:v>0.74395218799999996</c:v>
                </c:pt>
                <c:pt idx="1366">
                  <c:v>0.74489453100000003</c:v>
                </c:pt>
                <c:pt idx="1367">
                  <c:v>0.74583351600000003</c:v>
                </c:pt>
                <c:pt idx="1368">
                  <c:v>0.74671140599999997</c:v>
                </c:pt>
                <c:pt idx="1369">
                  <c:v>0.74754726599999999</c:v>
                </c:pt>
                <c:pt idx="1370">
                  <c:v>0.74847562499999998</c:v>
                </c:pt>
                <c:pt idx="1371">
                  <c:v>0.74940992200000001</c:v>
                </c:pt>
                <c:pt idx="1372">
                  <c:v>0.75026914099999997</c:v>
                </c:pt>
                <c:pt idx="1373">
                  <c:v>0.75116804699999995</c:v>
                </c:pt>
                <c:pt idx="1374">
                  <c:v>0.75211703100000005</c:v>
                </c:pt>
                <c:pt idx="1375">
                  <c:v>0.75307570300000004</c:v>
                </c:pt>
                <c:pt idx="1376">
                  <c:v>0.75399914099999998</c:v>
                </c:pt>
                <c:pt idx="1377">
                  <c:v>0.75496539100000004</c:v>
                </c:pt>
                <c:pt idx="1378">
                  <c:v>0.75596656299999998</c:v>
                </c:pt>
                <c:pt idx="1379">
                  <c:v>0.75702429699999996</c:v>
                </c:pt>
                <c:pt idx="1380">
                  <c:v>0.75794140600000004</c:v>
                </c:pt>
                <c:pt idx="1381">
                  <c:v>0.75889945299999995</c:v>
                </c:pt>
                <c:pt idx="1382">
                  <c:v>0.75995523399999998</c:v>
                </c:pt>
                <c:pt idx="1383">
                  <c:v>0.76097289099999998</c:v>
                </c:pt>
                <c:pt idx="1384">
                  <c:v>0.76188039100000005</c:v>
                </c:pt>
                <c:pt idx="1385">
                  <c:v>0.76280968800000004</c:v>
                </c:pt>
                <c:pt idx="1386">
                  <c:v>0.76376250000000001</c:v>
                </c:pt>
                <c:pt idx="1387">
                  <c:v>0.76477179699999998</c:v>
                </c:pt>
                <c:pt idx="1388">
                  <c:v>0.76564406299999999</c:v>
                </c:pt>
                <c:pt idx="1389">
                  <c:v>0.76652656299999999</c:v>
                </c:pt>
                <c:pt idx="1390">
                  <c:v>0.767578125</c:v>
                </c:pt>
                <c:pt idx="1391">
                  <c:v>0.76854304699999998</c:v>
                </c:pt>
                <c:pt idx="1392">
                  <c:v>0.76942515600000005</c:v>
                </c:pt>
                <c:pt idx="1393">
                  <c:v>0.77036570299999996</c:v>
                </c:pt>
                <c:pt idx="1394">
                  <c:v>0.77138476600000006</c:v>
                </c:pt>
                <c:pt idx="1395">
                  <c:v>0.77236226600000002</c:v>
                </c:pt>
                <c:pt idx="1396">
                  <c:v>0.773306406</c:v>
                </c:pt>
                <c:pt idx="1397">
                  <c:v>0.77421609400000002</c:v>
                </c:pt>
                <c:pt idx="1398">
                  <c:v>0.77527148400000001</c:v>
                </c:pt>
                <c:pt idx="1399">
                  <c:v>0.77629101599999994</c:v>
                </c:pt>
                <c:pt idx="1400">
                  <c:v>0.77714398399999995</c:v>
                </c:pt>
                <c:pt idx="1401">
                  <c:v>0.77804609400000002</c:v>
                </c:pt>
                <c:pt idx="1402">
                  <c:v>0.77907765600000001</c:v>
                </c:pt>
                <c:pt idx="1403">
                  <c:v>0.78002265599999998</c:v>
                </c:pt>
                <c:pt idx="1404">
                  <c:v>0.780946641</c:v>
                </c:pt>
                <c:pt idx="1405">
                  <c:v>0.78191835899999995</c:v>
                </c:pt>
                <c:pt idx="1406">
                  <c:v>0.78296500000000002</c:v>
                </c:pt>
                <c:pt idx="1407">
                  <c:v>0.78400562500000004</c:v>
                </c:pt>
                <c:pt idx="1408">
                  <c:v>0.78496132799999996</c:v>
                </c:pt>
                <c:pt idx="1409">
                  <c:v>0.78591867199999998</c:v>
                </c:pt>
                <c:pt idx="1410">
                  <c:v>0.78698812500000004</c:v>
                </c:pt>
                <c:pt idx="1411">
                  <c:v>0.78809664099999999</c:v>
                </c:pt>
                <c:pt idx="1412">
                  <c:v>0.78901500000000002</c:v>
                </c:pt>
                <c:pt idx="1413">
                  <c:v>0.79006070299999998</c:v>
                </c:pt>
                <c:pt idx="1414">
                  <c:v>0.79114874999999996</c:v>
                </c:pt>
                <c:pt idx="1415">
                  <c:v>0.792172031</c:v>
                </c:pt>
                <c:pt idx="1416">
                  <c:v>0.79309898400000001</c:v>
                </c:pt>
                <c:pt idx="1417">
                  <c:v>0.79399835900000004</c:v>
                </c:pt>
                <c:pt idx="1418">
                  <c:v>0.79500570299999995</c:v>
                </c:pt>
                <c:pt idx="1419">
                  <c:v>0.79600070300000003</c:v>
                </c:pt>
                <c:pt idx="1420">
                  <c:v>0.79691960900000003</c:v>
                </c:pt>
                <c:pt idx="1421">
                  <c:v>0.79781124999999997</c:v>
                </c:pt>
                <c:pt idx="1422">
                  <c:v>0.79883843799999998</c:v>
                </c:pt>
                <c:pt idx="1423">
                  <c:v>0.79974515599999996</c:v>
                </c:pt>
                <c:pt idx="1424">
                  <c:v>0.80059484400000003</c:v>
                </c:pt>
                <c:pt idx="1425">
                  <c:v>0.80152304699999999</c:v>
                </c:pt>
                <c:pt idx="1426">
                  <c:v>0.80254398400000004</c:v>
                </c:pt>
                <c:pt idx="1427">
                  <c:v>0.80350664100000002</c:v>
                </c:pt>
                <c:pt idx="1428">
                  <c:v>0.80444249999999995</c:v>
                </c:pt>
                <c:pt idx="1429">
                  <c:v>0.80538304699999996</c:v>
                </c:pt>
                <c:pt idx="1430">
                  <c:v>0.806388047</c:v>
                </c:pt>
                <c:pt idx="1431">
                  <c:v>0.80738335900000002</c:v>
                </c:pt>
                <c:pt idx="1432">
                  <c:v>0.80834125000000001</c:v>
                </c:pt>
                <c:pt idx="1433">
                  <c:v>0.80934210900000003</c:v>
                </c:pt>
                <c:pt idx="1434">
                  <c:v>0.81037039099999997</c:v>
                </c:pt>
                <c:pt idx="1435">
                  <c:v>0.811357734</c:v>
                </c:pt>
                <c:pt idx="1436">
                  <c:v>0.81226507800000003</c:v>
                </c:pt>
                <c:pt idx="1437">
                  <c:v>0.813305469</c:v>
                </c:pt>
                <c:pt idx="1438">
                  <c:v>0.81426609400000005</c:v>
                </c:pt>
                <c:pt idx="1439">
                  <c:v>0.81520968800000004</c:v>
                </c:pt>
                <c:pt idx="1440">
                  <c:v>0.81612273400000002</c:v>
                </c:pt>
                <c:pt idx="1441">
                  <c:v>0.8170925</c:v>
                </c:pt>
                <c:pt idx="1442">
                  <c:v>0.81808976600000005</c:v>
                </c:pt>
                <c:pt idx="1443">
                  <c:v>0.819053594</c:v>
                </c:pt>
                <c:pt idx="1444">
                  <c:v>0.81997773399999996</c:v>
                </c:pt>
                <c:pt idx="1445">
                  <c:v>0.82093476600000004</c:v>
                </c:pt>
                <c:pt idx="1446">
                  <c:v>0.821955938</c:v>
                </c:pt>
                <c:pt idx="1447">
                  <c:v>0.82282976600000002</c:v>
                </c:pt>
                <c:pt idx="1448">
                  <c:v>0.82378296900000003</c:v>
                </c:pt>
                <c:pt idx="1449">
                  <c:v>0.82479398400000004</c:v>
                </c:pt>
                <c:pt idx="1450">
                  <c:v>0.82587187500000003</c:v>
                </c:pt>
                <c:pt idx="1451">
                  <c:v>0.82676984399999998</c:v>
                </c:pt>
                <c:pt idx="1452">
                  <c:v>0.82768750000000002</c:v>
                </c:pt>
                <c:pt idx="1453">
                  <c:v>0.82865257800000003</c:v>
                </c:pt>
                <c:pt idx="1454">
                  <c:v>0.82969140600000002</c:v>
                </c:pt>
                <c:pt idx="1455">
                  <c:v>0.83063359400000003</c:v>
                </c:pt>
                <c:pt idx="1456">
                  <c:v>0.83154132800000002</c:v>
                </c:pt>
                <c:pt idx="1457">
                  <c:v>0.83258406299999999</c:v>
                </c:pt>
                <c:pt idx="1458">
                  <c:v>0.83365187500000004</c:v>
                </c:pt>
                <c:pt idx="1459">
                  <c:v>0.83461085899999998</c:v>
                </c:pt>
                <c:pt idx="1460">
                  <c:v>0.83551359400000003</c:v>
                </c:pt>
                <c:pt idx="1461">
                  <c:v>0.83652390600000004</c:v>
                </c:pt>
                <c:pt idx="1462">
                  <c:v>0.83758406299999999</c:v>
                </c:pt>
                <c:pt idx="1463">
                  <c:v>0.83855124999999997</c:v>
                </c:pt>
                <c:pt idx="1464">
                  <c:v>0.83952414099999995</c:v>
                </c:pt>
                <c:pt idx="1465">
                  <c:v>0.84053960900000002</c:v>
                </c:pt>
                <c:pt idx="1466">
                  <c:v>0.84158265600000004</c:v>
                </c:pt>
                <c:pt idx="1467">
                  <c:v>0.84256171899999999</c:v>
                </c:pt>
                <c:pt idx="1468">
                  <c:v>0.84350835899999999</c:v>
                </c:pt>
                <c:pt idx="1469">
                  <c:v>0.84457648399999996</c:v>
                </c:pt>
                <c:pt idx="1470">
                  <c:v>0.84561593800000001</c:v>
                </c:pt>
                <c:pt idx="1471">
                  <c:v>0.84662796900000004</c:v>
                </c:pt>
                <c:pt idx="1472">
                  <c:v>0.847543516</c:v>
                </c:pt>
                <c:pt idx="1473">
                  <c:v>0.84858109400000004</c:v>
                </c:pt>
                <c:pt idx="1474">
                  <c:v>0.84960171900000003</c:v>
                </c:pt>
                <c:pt idx="1475">
                  <c:v>0.85062625000000003</c:v>
                </c:pt>
                <c:pt idx="1476">
                  <c:v>0.85155437499999997</c:v>
                </c:pt>
                <c:pt idx="1477">
                  <c:v>0.85258343800000003</c:v>
                </c:pt>
                <c:pt idx="1478">
                  <c:v>0.85367734399999995</c:v>
                </c:pt>
                <c:pt idx="1479">
                  <c:v>0.85465234400000001</c:v>
                </c:pt>
                <c:pt idx="1480">
                  <c:v>0.85565195299999997</c:v>
                </c:pt>
                <c:pt idx="1481">
                  <c:v>0.85672000000000004</c:v>
                </c:pt>
                <c:pt idx="1482">
                  <c:v>0.857772109</c:v>
                </c:pt>
                <c:pt idx="1483">
                  <c:v>0.85876085899999999</c:v>
                </c:pt>
                <c:pt idx="1484">
                  <c:v>0.85971703099999996</c:v>
                </c:pt>
                <c:pt idx="1485">
                  <c:v>0.86077070300000003</c:v>
                </c:pt>
                <c:pt idx="1486">
                  <c:v>0.86189671899999998</c:v>
                </c:pt>
                <c:pt idx="1487">
                  <c:v>0.862874688</c:v>
                </c:pt>
                <c:pt idx="1488">
                  <c:v>0.86374859400000004</c:v>
                </c:pt>
                <c:pt idx="1489">
                  <c:v>0.86476539100000005</c:v>
                </c:pt>
                <c:pt idx="1490">
                  <c:v>0.86581695299999994</c:v>
                </c:pt>
                <c:pt idx="1491">
                  <c:v>0.86677031299999996</c:v>
                </c:pt>
                <c:pt idx="1492">
                  <c:v>0.86777640599999994</c:v>
                </c:pt>
                <c:pt idx="1493">
                  <c:v>0.86886085899999999</c:v>
                </c:pt>
                <c:pt idx="1494">
                  <c:v>0.86996007799999997</c:v>
                </c:pt>
                <c:pt idx="1495">
                  <c:v>0.87096499999999999</c:v>
                </c:pt>
                <c:pt idx="1496">
                  <c:v>0.87195812500000003</c:v>
                </c:pt>
                <c:pt idx="1497">
                  <c:v>0.87304664099999996</c:v>
                </c:pt>
                <c:pt idx="1498">
                  <c:v>0.87421375000000001</c:v>
                </c:pt>
                <c:pt idx="1499">
                  <c:v>0.87526007800000005</c:v>
                </c:pt>
                <c:pt idx="1500">
                  <c:v>0.87626890599999996</c:v>
                </c:pt>
                <c:pt idx="1501">
                  <c:v>0.87738937500000003</c:v>
                </c:pt>
                <c:pt idx="1502">
                  <c:v>0.87850695300000003</c:v>
                </c:pt>
                <c:pt idx="1503">
                  <c:v>0.87952937499999995</c:v>
                </c:pt>
                <c:pt idx="1504">
                  <c:v>0.88053406300000003</c:v>
                </c:pt>
                <c:pt idx="1505">
                  <c:v>0.88159156299999997</c:v>
                </c:pt>
                <c:pt idx="1506">
                  <c:v>0.88269531300000004</c:v>
                </c:pt>
                <c:pt idx="1507">
                  <c:v>0.88369390599999997</c:v>
                </c:pt>
                <c:pt idx="1508">
                  <c:v>0.88466703099999999</c:v>
                </c:pt>
                <c:pt idx="1509">
                  <c:v>0.88571476599999999</c:v>
                </c:pt>
                <c:pt idx="1510">
                  <c:v>0.88679640599999998</c:v>
                </c:pt>
                <c:pt idx="1511">
                  <c:v>0.887782344</c:v>
                </c:pt>
                <c:pt idx="1512">
                  <c:v>0.88878218799999997</c:v>
                </c:pt>
                <c:pt idx="1513">
                  <c:v>0.88990289099999997</c:v>
                </c:pt>
                <c:pt idx="1514">
                  <c:v>0.89105421900000004</c:v>
                </c:pt>
                <c:pt idx="1515">
                  <c:v>0.89211179699999998</c:v>
                </c:pt>
                <c:pt idx="1516">
                  <c:v>0.89319898399999997</c:v>
                </c:pt>
                <c:pt idx="1517">
                  <c:v>0.89435117200000003</c:v>
                </c:pt>
                <c:pt idx="1518">
                  <c:v>0.89551632800000003</c:v>
                </c:pt>
                <c:pt idx="1519">
                  <c:v>0.89661812500000004</c:v>
                </c:pt>
                <c:pt idx="1520">
                  <c:v>0.89774210899999995</c:v>
                </c:pt>
                <c:pt idx="1521">
                  <c:v>0.89894499999999999</c:v>
                </c:pt>
                <c:pt idx="1522">
                  <c:v>0.90012476600000002</c:v>
                </c:pt>
                <c:pt idx="1523">
                  <c:v>0.90113695299999996</c:v>
                </c:pt>
                <c:pt idx="1524">
                  <c:v>0.902165938</c:v>
                </c:pt>
                <c:pt idx="1525">
                  <c:v>0.90330406299999999</c:v>
                </c:pt>
                <c:pt idx="1526">
                  <c:v>0.90436992199999999</c:v>
                </c:pt>
                <c:pt idx="1527">
                  <c:v>0.90543765600000004</c:v>
                </c:pt>
                <c:pt idx="1528">
                  <c:v>0.90648226600000004</c:v>
                </c:pt>
                <c:pt idx="1529">
                  <c:v>0.90759468799999998</c:v>
                </c:pt>
                <c:pt idx="1530">
                  <c:v>0.90865539100000003</c:v>
                </c:pt>
                <c:pt idx="1531">
                  <c:v>0.90965312499999995</c:v>
                </c:pt>
                <c:pt idx="1532">
                  <c:v>0.91068062500000002</c:v>
                </c:pt>
                <c:pt idx="1533">
                  <c:v>0.91183671899999996</c:v>
                </c:pt>
                <c:pt idx="1534">
                  <c:v>0.91299937499999995</c:v>
                </c:pt>
                <c:pt idx="1535">
                  <c:v>0.91401632799999999</c:v>
                </c:pt>
                <c:pt idx="1536">
                  <c:v>0.91504992200000002</c:v>
                </c:pt>
                <c:pt idx="1537">
                  <c:v>0.91612796900000004</c:v>
                </c:pt>
                <c:pt idx="1538">
                  <c:v>0.91727054699999999</c:v>
                </c:pt>
                <c:pt idx="1539">
                  <c:v>0.91833851600000005</c:v>
                </c:pt>
                <c:pt idx="1540">
                  <c:v>0.91937453099999999</c:v>
                </c:pt>
                <c:pt idx="1541">
                  <c:v>0.92053515600000002</c:v>
                </c:pt>
                <c:pt idx="1542">
                  <c:v>0.92166093800000004</c:v>
                </c:pt>
                <c:pt idx="1543">
                  <c:v>0.92272617199999996</c:v>
                </c:pt>
                <c:pt idx="1544">
                  <c:v>0.92379335900000004</c:v>
                </c:pt>
                <c:pt idx="1545">
                  <c:v>0.92500820299999997</c:v>
                </c:pt>
                <c:pt idx="1546">
                  <c:v>0.92621195300000003</c:v>
                </c:pt>
                <c:pt idx="1547">
                  <c:v>0.92740500000000003</c:v>
                </c:pt>
                <c:pt idx="1548">
                  <c:v>0.92852617199999998</c:v>
                </c:pt>
                <c:pt idx="1549">
                  <c:v>0.92973226600000003</c:v>
                </c:pt>
                <c:pt idx="1550">
                  <c:v>0.93092414099999998</c:v>
                </c:pt>
                <c:pt idx="1551">
                  <c:v>0.93207453100000004</c:v>
                </c:pt>
                <c:pt idx="1552">
                  <c:v>0.93321390599999998</c:v>
                </c:pt>
                <c:pt idx="1553">
                  <c:v>0.93444929700000001</c:v>
                </c:pt>
                <c:pt idx="1554">
                  <c:v>0.93563203100000003</c:v>
                </c:pt>
                <c:pt idx="1555">
                  <c:v>0.93674437499999996</c:v>
                </c:pt>
                <c:pt idx="1556">
                  <c:v>0.93788359399999999</c:v>
                </c:pt>
                <c:pt idx="1557">
                  <c:v>0.93904624999999997</c:v>
                </c:pt>
                <c:pt idx="1558">
                  <c:v>0.94019234399999996</c:v>
                </c:pt>
                <c:pt idx="1559">
                  <c:v>0.94129296900000003</c:v>
                </c:pt>
                <c:pt idx="1560">
                  <c:v>0.94246242199999997</c:v>
                </c:pt>
                <c:pt idx="1561">
                  <c:v>0.94362734400000003</c:v>
                </c:pt>
                <c:pt idx="1562">
                  <c:v>0.94475820300000002</c:v>
                </c:pt>
                <c:pt idx="1563">
                  <c:v>0.94581117199999998</c:v>
                </c:pt>
                <c:pt idx="1564">
                  <c:v>0.94692984400000002</c:v>
                </c:pt>
                <c:pt idx="1565">
                  <c:v>0.94811843799999995</c:v>
                </c:pt>
                <c:pt idx="1566">
                  <c:v>0.949216328</c:v>
                </c:pt>
                <c:pt idx="1567">
                  <c:v>0.95032695300000003</c:v>
                </c:pt>
                <c:pt idx="1568">
                  <c:v>0.95144968799999996</c:v>
                </c:pt>
                <c:pt idx="1569">
                  <c:v>0.95261921900000002</c:v>
                </c:pt>
                <c:pt idx="1570">
                  <c:v>0.95376390600000005</c:v>
                </c:pt>
                <c:pt idx="1571">
                  <c:v>0.95488765600000003</c:v>
                </c:pt>
                <c:pt idx="1572">
                  <c:v>0.956088359</c:v>
                </c:pt>
                <c:pt idx="1573">
                  <c:v>0.95735101600000005</c:v>
                </c:pt>
                <c:pt idx="1574">
                  <c:v>0.95848976600000002</c:v>
                </c:pt>
                <c:pt idx="1575">
                  <c:v>0.95962484400000003</c:v>
                </c:pt>
                <c:pt idx="1576">
                  <c:v>0.96088554699999995</c:v>
                </c:pt>
                <c:pt idx="1577">
                  <c:v>0.96212796899999997</c:v>
                </c:pt>
                <c:pt idx="1578">
                  <c:v>0.96330492199999995</c:v>
                </c:pt>
                <c:pt idx="1579">
                  <c:v>0.96446804699999999</c:v>
                </c:pt>
                <c:pt idx="1580">
                  <c:v>0.96566210900000005</c:v>
                </c:pt>
                <c:pt idx="1581">
                  <c:v>0.96688499999999999</c:v>
                </c:pt>
                <c:pt idx="1582">
                  <c:v>0.96804656300000003</c:v>
                </c:pt>
                <c:pt idx="1583">
                  <c:v>0.96915640599999997</c:v>
                </c:pt>
                <c:pt idx="1584">
                  <c:v>0.97040468800000002</c:v>
                </c:pt>
                <c:pt idx="1585">
                  <c:v>0.97162914099999997</c:v>
                </c:pt>
                <c:pt idx="1586">
                  <c:v>0.97273273400000004</c:v>
                </c:pt>
                <c:pt idx="1587">
                  <c:v>0.97382171900000003</c:v>
                </c:pt>
                <c:pt idx="1588">
                  <c:v>0.97500757800000004</c:v>
                </c:pt>
                <c:pt idx="1589">
                  <c:v>0.97617968799999999</c:v>
                </c:pt>
                <c:pt idx="1590">
                  <c:v>0.97734210899999996</c:v>
                </c:pt>
                <c:pt idx="1591">
                  <c:v>0.97847593799999999</c:v>
                </c:pt>
                <c:pt idx="1592">
                  <c:v>0.97973117200000004</c:v>
                </c:pt>
                <c:pt idx="1593">
                  <c:v>0.98093953099999998</c:v>
                </c:pt>
                <c:pt idx="1594">
                  <c:v>0.98209070300000001</c:v>
                </c:pt>
                <c:pt idx="1595">
                  <c:v>0.98329015600000003</c:v>
                </c:pt>
                <c:pt idx="1596">
                  <c:v>0.98459929700000004</c:v>
                </c:pt>
                <c:pt idx="1597">
                  <c:v>0.98587257800000005</c:v>
                </c:pt>
                <c:pt idx="1598">
                  <c:v>0.98709570300000005</c:v>
                </c:pt>
                <c:pt idx="1599">
                  <c:v>0.98837140599999995</c:v>
                </c:pt>
                <c:pt idx="1600">
                  <c:v>0.98966468799999996</c:v>
                </c:pt>
                <c:pt idx="1601">
                  <c:v>0.99095460899999999</c:v>
                </c:pt>
                <c:pt idx="1602">
                  <c:v>0.99214296899999999</c:v>
                </c:pt>
                <c:pt idx="1603">
                  <c:v>0.99344132799999996</c:v>
                </c:pt>
                <c:pt idx="1604">
                  <c:v>0.99480203099999998</c:v>
                </c:pt>
                <c:pt idx="1605">
                  <c:v>0.99612117200000005</c:v>
                </c:pt>
                <c:pt idx="1606">
                  <c:v>0.99733226600000002</c:v>
                </c:pt>
                <c:pt idx="1607">
                  <c:v>0.99862351599999999</c:v>
                </c:pt>
                <c:pt idx="1608">
                  <c:v>1.0000386720000001</c:v>
                </c:pt>
                <c:pt idx="1609">
                  <c:v>1.0013468750000001</c:v>
                </c:pt>
                <c:pt idx="1610">
                  <c:v>1.002614297</c:v>
                </c:pt>
                <c:pt idx="1611">
                  <c:v>1.003876641</c:v>
                </c:pt>
                <c:pt idx="1612">
                  <c:v>1.0052602340000001</c:v>
                </c:pt>
                <c:pt idx="1613">
                  <c:v>1.0065471880000001</c:v>
                </c:pt>
                <c:pt idx="1614">
                  <c:v>1.0077217190000001</c:v>
                </c:pt>
                <c:pt idx="1615">
                  <c:v>1.008945</c:v>
                </c:pt>
                <c:pt idx="1616">
                  <c:v>1.0103296879999999</c:v>
                </c:pt>
                <c:pt idx="1617">
                  <c:v>1.011573203</c:v>
                </c:pt>
                <c:pt idx="1618">
                  <c:v>1.012784922</c:v>
                </c:pt>
                <c:pt idx="1619">
                  <c:v>1.014116094</c:v>
                </c:pt>
                <c:pt idx="1620">
                  <c:v>1.0154910939999999</c:v>
                </c:pt>
                <c:pt idx="1621">
                  <c:v>1.0168241410000001</c:v>
                </c:pt>
                <c:pt idx="1622">
                  <c:v>1.0180491410000001</c:v>
                </c:pt>
                <c:pt idx="1623">
                  <c:v>1.0193335160000001</c:v>
                </c:pt>
                <c:pt idx="1624">
                  <c:v>1.0207290630000001</c:v>
                </c:pt>
                <c:pt idx="1625">
                  <c:v>1.0220676559999999</c:v>
                </c:pt>
                <c:pt idx="1626">
                  <c:v>1.0233279689999999</c:v>
                </c:pt>
                <c:pt idx="1627">
                  <c:v>1.0247136720000001</c:v>
                </c:pt>
                <c:pt idx="1628">
                  <c:v>1.0260868750000001</c:v>
                </c:pt>
                <c:pt idx="1629">
                  <c:v>1.0273533589999999</c:v>
                </c:pt>
                <c:pt idx="1630">
                  <c:v>1.0285621089999999</c:v>
                </c:pt>
                <c:pt idx="1631">
                  <c:v>1.029904766</c:v>
                </c:pt>
                <c:pt idx="1632">
                  <c:v>1.0312644529999999</c:v>
                </c:pt>
                <c:pt idx="1633">
                  <c:v>1.0325495309999999</c:v>
                </c:pt>
                <c:pt idx="1634">
                  <c:v>1.033784375</c:v>
                </c:pt>
                <c:pt idx="1635">
                  <c:v>1.0350971090000001</c:v>
                </c:pt>
                <c:pt idx="1636">
                  <c:v>1.0364027339999999</c:v>
                </c:pt>
                <c:pt idx="1637">
                  <c:v>1.037607969</c:v>
                </c:pt>
                <c:pt idx="1638">
                  <c:v>1.038792422</c:v>
                </c:pt>
                <c:pt idx="1639">
                  <c:v>1.0400689059999999</c:v>
                </c:pt>
                <c:pt idx="1640">
                  <c:v>1.0414175779999999</c:v>
                </c:pt>
                <c:pt idx="1641">
                  <c:v>1.0426241409999999</c:v>
                </c:pt>
                <c:pt idx="1642">
                  <c:v>1.043878047</c:v>
                </c:pt>
                <c:pt idx="1643">
                  <c:v>1.045173828</c:v>
                </c:pt>
                <c:pt idx="1644">
                  <c:v>1.0465190630000001</c:v>
                </c:pt>
                <c:pt idx="1645">
                  <c:v>1.0478665629999999</c:v>
                </c:pt>
                <c:pt idx="1646">
                  <c:v>1.049157109</c:v>
                </c:pt>
                <c:pt idx="1647">
                  <c:v>1.0505838279999999</c:v>
                </c:pt>
                <c:pt idx="1648">
                  <c:v>1.0519959379999999</c:v>
                </c:pt>
                <c:pt idx="1649">
                  <c:v>1.0533419530000001</c:v>
                </c:pt>
                <c:pt idx="1650">
                  <c:v>1.054675078</c:v>
                </c:pt>
                <c:pt idx="1651">
                  <c:v>1.056142031</c:v>
                </c:pt>
                <c:pt idx="1652">
                  <c:v>1.057549297</c:v>
                </c:pt>
                <c:pt idx="1653">
                  <c:v>1.058902813</c:v>
                </c:pt>
                <c:pt idx="1654">
                  <c:v>1.060276719</c:v>
                </c:pt>
                <c:pt idx="1655">
                  <c:v>1.0616364060000001</c:v>
                </c:pt>
                <c:pt idx="1656">
                  <c:v>1.063055469</c:v>
                </c:pt>
                <c:pt idx="1657">
                  <c:v>1.064392188</c:v>
                </c:pt>
                <c:pt idx="1658">
                  <c:v>1.065726953</c:v>
                </c:pt>
                <c:pt idx="1659">
                  <c:v>1.0671013279999999</c:v>
                </c:pt>
                <c:pt idx="1660">
                  <c:v>1.0684683589999999</c:v>
                </c:pt>
                <c:pt idx="1661">
                  <c:v>1.069803125</c:v>
                </c:pt>
                <c:pt idx="1662">
                  <c:v>1.0711824219999999</c:v>
                </c:pt>
                <c:pt idx="1663">
                  <c:v>1.072671484</c:v>
                </c:pt>
                <c:pt idx="1664">
                  <c:v>1.0740196879999999</c:v>
                </c:pt>
                <c:pt idx="1665">
                  <c:v>1.075333828</c:v>
                </c:pt>
                <c:pt idx="1666">
                  <c:v>1.0767268750000001</c:v>
                </c:pt>
                <c:pt idx="1667">
                  <c:v>1.078115234</c:v>
                </c:pt>
                <c:pt idx="1668">
                  <c:v>1.0794939059999999</c:v>
                </c:pt>
                <c:pt idx="1669">
                  <c:v>1.0808739060000001</c:v>
                </c:pt>
                <c:pt idx="1670">
                  <c:v>1.0822484379999999</c:v>
                </c:pt>
                <c:pt idx="1671">
                  <c:v>1.0836154689999999</c:v>
                </c:pt>
                <c:pt idx="1672">
                  <c:v>1.084934922</c:v>
                </c:pt>
                <c:pt idx="1673">
                  <c:v>1.0862164839999999</c:v>
                </c:pt>
                <c:pt idx="1674">
                  <c:v>1.0876335939999999</c:v>
                </c:pt>
                <c:pt idx="1675">
                  <c:v>1.0890502339999999</c:v>
                </c:pt>
                <c:pt idx="1676">
                  <c:v>1.0903623440000001</c:v>
                </c:pt>
                <c:pt idx="1677">
                  <c:v>1.091708906</c:v>
                </c:pt>
                <c:pt idx="1678">
                  <c:v>1.0931073440000001</c:v>
                </c:pt>
                <c:pt idx="1679">
                  <c:v>1.0944576559999999</c:v>
                </c:pt>
                <c:pt idx="1680">
                  <c:v>1.095825</c:v>
                </c:pt>
                <c:pt idx="1681">
                  <c:v>1.0971896880000001</c:v>
                </c:pt>
                <c:pt idx="1682">
                  <c:v>1.0985808589999999</c:v>
                </c:pt>
                <c:pt idx="1683">
                  <c:v>1.099996953</c:v>
                </c:pt>
                <c:pt idx="1684">
                  <c:v>1.101350391</c:v>
                </c:pt>
                <c:pt idx="1685">
                  <c:v>1.1026730469999999</c:v>
                </c:pt>
                <c:pt idx="1686">
                  <c:v>1.1041212499999999</c:v>
                </c:pt>
                <c:pt idx="1687">
                  <c:v>1.105539219</c:v>
                </c:pt>
                <c:pt idx="1688">
                  <c:v>1.1068842189999999</c:v>
                </c:pt>
                <c:pt idx="1689">
                  <c:v>1.1083002340000001</c:v>
                </c:pt>
                <c:pt idx="1690">
                  <c:v>1.1097133589999999</c:v>
                </c:pt>
                <c:pt idx="1691">
                  <c:v>1.1111037500000001</c:v>
                </c:pt>
                <c:pt idx="1692">
                  <c:v>1.1125157809999999</c:v>
                </c:pt>
                <c:pt idx="1693">
                  <c:v>1.113947969</c:v>
                </c:pt>
                <c:pt idx="1694">
                  <c:v>1.115420313</c:v>
                </c:pt>
                <c:pt idx="1695">
                  <c:v>1.116918906</c:v>
                </c:pt>
                <c:pt idx="1696">
                  <c:v>1.118301094</c:v>
                </c:pt>
                <c:pt idx="1697">
                  <c:v>1.1197250000000001</c:v>
                </c:pt>
                <c:pt idx="1698">
                  <c:v>1.1213081250000001</c:v>
                </c:pt>
                <c:pt idx="1699">
                  <c:v>1.1228385160000001</c:v>
                </c:pt>
                <c:pt idx="1700">
                  <c:v>1.124329141</c:v>
                </c:pt>
                <c:pt idx="1701">
                  <c:v>1.1258685159999999</c:v>
                </c:pt>
                <c:pt idx="1702">
                  <c:v>1.127405703</c:v>
                </c:pt>
                <c:pt idx="1703">
                  <c:v>1.128868516</c:v>
                </c:pt>
                <c:pt idx="1704">
                  <c:v>1.1303058589999999</c:v>
                </c:pt>
                <c:pt idx="1705">
                  <c:v>1.1317957809999999</c:v>
                </c:pt>
                <c:pt idx="1706">
                  <c:v>1.133381719</c:v>
                </c:pt>
                <c:pt idx="1707">
                  <c:v>1.1349087499999999</c:v>
                </c:pt>
                <c:pt idx="1708">
                  <c:v>1.1363287500000001</c:v>
                </c:pt>
                <c:pt idx="1709">
                  <c:v>1.1377884380000001</c:v>
                </c:pt>
                <c:pt idx="1710">
                  <c:v>1.1393060159999999</c:v>
                </c:pt>
                <c:pt idx="1711">
                  <c:v>1.1407723439999999</c:v>
                </c:pt>
                <c:pt idx="1712">
                  <c:v>1.142184063</c:v>
                </c:pt>
                <c:pt idx="1713">
                  <c:v>1.143632891</c:v>
                </c:pt>
                <c:pt idx="1714">
                  <c:v>1.145130078</c:v>
                </c:pt>
                <c:pt idx="1715">
                  <c:v>1.146536563</c:v>
                </c:pt>
                <c:pt idx="1716">
                  <c:v>1.1478661720000001</c:v>
                </c:pt>
                <c:pt idx="1717">
                  <c:v>1.1492432029999999</c:v>
                </c:pt>
                <c:pt idx="1718">
                  <c:v>1.1506928910000001</c:v>
                </c:pt>
                <c:pt idx="1719">
                  <c:v>1.1520194530000001</c:v>
                </c:pt>
                <c:pt idx="1720">
                  <c:v>1.1533444530000001</c:v>
                </c:pt>
                <c:pt idx="1721">
                  <c:v>1.1547565630000001</c:v>
                </c:pt>
                <c:pt idx="1722">
                  <c:v>1.1562235940000001</c:v>
                </c:pt>
                <c:pt idx="1723">
                  <c:v>1.15767</c:v>
                </c:pt>
                <c:pt idx="1724">
                  <c:v>1.1590910940000001</c:v>
                </c:pt>
                <c:pt idx="1725">
                  <c:v>1.160555859</c:v>
                </c:pt>
                <c:pt idx="1726">
                  <c:v>1.1620822660000001</c:v>
                </c:pt>
                <c:pt idx="1727">
                  <c:v>1.163503594</c:v>
                </c:pt>
                <c:pt idx="1728">
                  <c:v>1.1649035940000001</c:v>
                </c:pt>
                <c:pt idx="1729">
                  <c:v>1.1664397660000001</c:v>
                </c:pt>
                <c:pt idx="1730">
                  <c:v>1.167966563</c:v>
                </c:pt>
                <c:pt idx="1731">
                  <c:v>1.169365078</c:v>
                </c:pt>
                <c:pt idx="1732">
                  <c:v>1.170793594</c:v>
                </c:pt>
                <c:pt idx="1733">
                  <c:v>1.172327656</c:v>
                </c:pt>
                <c:pt idx="1734">
                  <c:v>1.173798984</c:v>
                </c:pt>
                <c:pt idx="1735">
                  <c:v>1.17524125</c:v>
                </c:pt>
                <c:pt idx="1736">
                  <c:v>1.1766538280000001</c:v>
                </c:pt>
                <c:pt idx="1737">
                  <c:v>1.178204297</c:v>
                </c:pt>
                <c:pt idx="1738">
                  <c:v>1.1797003909999999</c:v>
                </c:pt>
                <c:pt idx="1739">
                  <c:v>1.1811491409999999</c:v>
                </c:pt>
                <c:pt idx="1740">
                  <c:v>1.1826449999999999</c:v>
                </c:pt>
                <c:pt idx="1741">
                  <c:v>1.184261172</c:v>
                </c:pt>
                <c:pt idx="1742">
                  <c:v>1.185724453</c:v>
                </c:pt>
                <c:pt idx="1743">
                  <c:v>1.1871511720000001</c:v>
                </c:pt>
                <c:pt idx="1744">
                  <c:v>1.1886527339999999</c:v>
                </c:pt>
                <c:pt idx="1745">
                  <c:v>1.1902357029999999</c:v>
                </c:pt>
                <c:pt idx="1746">
                  <c:v>1.191763516</c:v>
                </c:pt>
                <c:pt idx="1747">
                  <c:v>1.193261328</c:v>
                </c:pt>
                <c:pt idx="1748">
                  <c:v>1.194803906</c:v>
                </c:pt>
                <c:pt idx="1749">
                  <c:v>1.1964133589999999</c:v>
                </c:pt>
                <c:pt idx="1750">
                  <c:v>1.1978863280000001</c:v>
                </c:pt>
                <c:pt idx="1751">
                  <c:v>1.1993339059999999</c:v>
                </c:pt>
                <c:pt idx="1752">
                  <c:v>1.2009421090000001</c:v>
                </c:pt>
                <c:pt idx="1753">
                  <c:v>1.202528281</c:v>
                </c:pt>
                <c:pt idx="1754">
                  <c:v>1.2040538279999999</c:v>
                </c:pt>
                <c:pt idx="1755">
                  <c:v>1.205563516</c:v>
                </c:pt>
                <c:pt idx="1756">
                  <c:v>1.2071114839999999</c:v>
                </c:pt>
                <c:pt idx="1757">
                  <c:v>1.2086574219999999</c:v>
                </c:pt>
                <c:pt idx="1758">
                  <c:v>1.2101634379999999</c:v>
                </c:pt>
                <c:pt idx="1759">
                  <c:v>1.211627891</c:v>
                </c:pt>
                <c:pt idx="1760">
                  <c:v>1.213197109</c:v>
                </c:pt>
                <c:pt idx="1761">
                  <c:v>1.2147286719999999</c:v>
                </c:pt>
                <c:pt idx="1762">
                  <c:v>1.216149922</c:v>
                </c:pt>
                <c:pt idx="1763">
                  <c:v>1.217575469</c:v>
                </c:pt>
                <c:pt idx="1764">
                  <c:v>1.219056406</c:v>
                </c:pt>
                <c:pt idx="1765">
                  <c:v>1.220525313</c:v>
                </c:pt>
                <c:pt idx="1766">
                  <c:v>1.221914688</c:v>
                </c:pt>
                <c:pt idx="1767">
                  <c:v>1.223388594</c:v>
                </c:pt>
                <c:pt idx="1768">
                  <c:v>1.224905234</c:v>
                </c:pt>
                <c:pt idx="1769">
                  <c:v>1.226388203</c:v>
                </c:pt>
                <c:pt idx="1770">
                  <c:v>1.227835156</c:v>
                </c:pt>
                <c:pt idx="1771">
                  <c:v>1.2293271880000001</c:v>
                </c:pt>
                <c:pt idx="1772">
                  <c:v>1.2309160159999999</c:v>
                </c:pt>
                <c:pt idx="1773">
                  <c:v>1.2324381250000001</c:v>
                </c:pt>
                <c:pt idx="1774">
                  <c:v>1.2339148440000001</c:v>
                </c:pt>
                <c:pt idx="1775">
                  <c:v>1.2354157029999999</c:v>
                </c:pt>
                <c:pt idx="1776">
                  <c:v>1.237065313</c:v>
                </c:pt>
                <c:pt idx="1777">
                  <c:v>1.2385879689999999</c:v>
                </c:pt>
                <c:pt idx="1778">
                  <c:v>1.240077109</c:v>
                </c:pt>
                <c:pt idx="1779">
                  <c:v>1.2416064840000001</c:v>
                </c:pt>
                <c:pt idx="1780">
                  <c:v>1.243223594</c:v>
                </c:pt>
                <c:pt idx="1781">
                  <c:v>1.244738672</c:v>
                </c:pt>
                <c:pt idx="1782">
                  <c:v>1.2462535939999999</c:v>
                </c:pt>
                <c:pt idx="1783">
                  <c:v>1.2478003129999999</c:v>
                </c:pt>
                <c:pt idx="1784">
                  <c:v>1.2494477340000001</c:v>
                </c:pt>
                <c:pt idx="1785">
                  <c:v>1.250988438</c:v>
                </c:pt>
                <c:pt idx="1786">
                  <c:v>1.2524704689999999</c:v>
                </c:pt>
                <c:pt idx="1787">
                  <c:v>1.254033594</c:v>
                </c:pt>
                <c:pt idx="1788">
                  <c:v>1.255654297</c:v>
                </c:pt>
                <c:pt idx="1789">
                  <c:v>1.257160547</c:v>
                </c:pt>
                <c:pt idx="1790">
                  <c:v>1.258632188</c:v>
                </c:pt>
                <c:pt idx="1791">
                  <c:v>1.260240547</c:v>
                </c:pt>
                <c:pt idx="1792">
                  <c:v>1.2617784379999999</c:v>
                </c:pt>
                <c:pt idx="1793">
                  <c:v>1.263278906</c:v>
                </c:pt>
                <c:pt idx="1794">
                  <c:v>1.264755547</c:v>
                </c:pt>
                <c:pt idx="1795">
                  <c:v>1.2663139059999999</c:v>
                </c:pt>
                <c:pt idx="1796">
                  <c:v>1.2679210160000001</c:v>
                </c:pt>
                <c:pt idx="1797">
                  <c:v>1.269449922</c:v>
                </c:pt>
                <c:pt idx="1798">
                  <c:v>1.270955703</c:v>
                </c:pt>
                <c:pt idx="1799">
                  <c:v>1.272633125</c:v>
                </c:pt>
                <c:pt idx="1800">
                  <c:v>1.274269375</c:v>
                </c:pt>
                <c:pt idx="1801">
                  <c:v>1.275766953</c:v>
                </c:pt>
                <c:pt idx="1802">
                  <c:v>1.277374375</c:v>
                </c:pt>
                <c:pt idx="1803">
                  <c:v>1.2791003910000001</c:v>
                </c:pt>
                <c:pt idx="1804">
                  <c:v>1.2807664839999999</c:v>
                </c:pt>
                <c:pt idx="1805">
                  <c:v>1.282346094</c:v>
                </c:pt>
                <c:pt idx="1806">
                  <c:v>1.283910938</c:v>
                </c:pt>
                <c:pt idx="1807">
                  <c:v>1.2855790629999999</c:v>
                </c:pt>
                <c:pt idx="1808">
                  <c:v>1.2871643749999999</c:v>
                </c:pt>
                <c:pt idx="1809">
                  <c:v>1.288662969</c:v>
                </c:pt>
                <c:pt idx="1810">
                  <c:v>1.2902130469999999</c:v>
                </c:pt>
                <c:pt idx="1811">
                  <c:v>1.291887344</c:v>
                </c:pt>
                <c:pt idx="1812">
                  <c:v>1.293466563</c:v>
                </c:pt>
                <c:pt idx="1813">
                  <c:v>1.294852578</c:v>
                </c:pt>
                <c:pt idx="1814">
                  <c:v>1.2963475</c:v>
                </c:pt>
                <c:pt idx="1815">
                  <c:v>1.2979309379999999</c:v>
                </c:pt>
                <c:pt idx="1816">
                  <c:v>1.2994300000000001</c:v>
                </c:pt>
                <c:pt idx="1817">
                  <c:v>1.3008611720000001</c:v>
                </c:pt>
                <c:pt idx="1818">
                  <c:v>1.302400703</c:v>
                </c:pt>
                <c:pt idx="1819">
                  <c:v>1.304051563</c:v>
                </c:pt>
                <c:pt idx="1820">
                  <c:v>1.3055936720000001</c:v>
                </c:pt>
                <c:pt idx="1821">
                  <c:v>1.307034375</c:v>
                </c:pt>
                <c:pt idx="1822">
                  <c:v>1.3085884379999999</c:v>
                </c:pt>
                <c:pt idx="1823">
                  <c:v>1.310301953</c:v>
                </c:pt>
                <c:pt idx="1824">
                  <c:v>1.311858594</c:v>
                </c:pt>
                <c:pt idx="1825">
                  <c:v>1.313473906</c:v>
                </c:pt>
                <c:pt idx="1826">
                  <c:v>1.3151542190000001</c:v>
                </c:pt>
                <c:pt idx="1827">
                  <c:v>1.316839219</c:v>
                </c:pt>
                <c:pt idx="1828">
                  <c:v>1.318475938</c:v>
                </c:pt>
                <c:pt idx="1829">
                  <c:v>1.3200392190000001</c:v>
                </c:pt>
                <c:pt idx="1830">
                  <c:v>1.321689063</c:v>
                </c:pt>
                <c:pt idx="1831">
                  <c:v>1.3233937499999999</c:v>
                </c:pt>
                <c:pt idx="1832">
                  <c:v>1.3249856250000001</c:v>
                </c:pt>
                <c:pt idx="1833">
                  <c:v>1.326554375</c:v>
                </c:pt>
                <c:pt idx="1834">
                  <c:v>1.3282303129999999</c:v>
                </c:pt>
                <c:pt idx="1835">
                  <c:v>1.329890781</c:v>
                </c:pt>
                <c:pt idx="1836">
                  <c:v>1.331448438</c:v>
                </c:pt>
                <c:pt idx="1837">
                  <c:v>1.332997813</c:v>
                </c:pt>
                <c:pt idx="1838">
                  <c:v>1.334548125</c:v>
                </c:pt>
                <c:pt idx="1839">
                  <c:v>1.3361209380000001</c:v>
                </c:pt>
                <c:pt idx="1840">
                  <c:v>1.337679219</c:v>
                </c:pt>
                <c:pt idx="1841">
                  <c:v>1.339280625</c:v>
                </c:pt>
                <c:pt idx="1842">
                  <c:v>1.3409235939999999</c:v>
                </c:pt>
                <c:pt idx="1843">
                  <c:v>1.3425632810000001</c:v>
                </c:pt>
                <c:pt idx="1844">
                  <c:v>1.3441295310000001</c:v>
                </c:pt>
                <c:pt idx="1845">
                  <c:v>1.3456265629999999</c:v>
                </c:pt>
                <c:pt idx="1846">
                  <c:v>1.3472767189999999</c:v>
                </c:pt>
                <c:pt idx="1847">
                  <c:v>1.3489535939999999</c:v>
                </c:pt>
                <c:pt idx="1848">
                  <c:v>1.350586563</c:v>
                </c:pt>
                <c:pt idx="1849">
                  <c:v>1.352195469</c:v>
                </c:pt>
                <c:pt idx="1850">
                  <c:v>1.3538475000000001</c:v>
                </c:pt>
                <c:pt idx="1851">
                  <c:v>1.355433125</c:v>
                </c:pt>
                <c:pt idx="1852">
                  <c:v>1.356991719</c:v>
                </c:pt>
                <c:pt idx="1853">
                  <c:v>1.358594375</c:v>
                </c:pt>
                <c:pt idx="1854">
                  <c:v>1.360254219</c:v>
                </c:pt>
                <c:pt idx="1855">
                  <c:v>1.361884688</c:v>
                </c:pt>
                <c:pt idx="1856">
                  <c:v>1.3634325</c:v>
                </c:pt>
                <c:pt idx="1857">
                  <c:v>1.3650128130000001</c:v>
                </c:pt>
                <c:pt idx="1858">
                  <c:v>1.366665</c:v>
                </c:pt>
                <c:pt idx="1859">
                  <c:v>1.3682568749999999</c:v>
                </c:pt>
                <c:pt idx="1860">
                  <c:v>1.3698417190000001</c:v>
                </c:pt>
                <c:pt idx="1861">
                  <c:v>1.3714675000000001</c:v>
                </c:pt>
                <c:pt idx="1862">
                  <c:v>1.3731549999999999</c:v>
                </c:pt>
                <c:pt idx="1863">
                  <c:v>1.374737031</c:v>
                </c:pt>
                <c:pt idx="1864">
                  <c:v>1.3763170309999999</c:v>
                </c:pt>
                <c:pt idx="1865">
                  <c:v>1.3779351559999999</c:v>
                </c:pt>
                <c:pt idx="1866">
                  <c:v>1.379557656</c:v>
                </c:pt>
                <c:pt idx="1867">
                  <c:v>1.3811500000000001</c:v>
                </c:pt>
                <c:pt idx="1868">
                  <c:v>1.3827618749999999</c:v>
                </c:pt>
                <c:pt idx="1869">
                  <c:v>1.384467031</c:v>
                </c:pt>
                <c:pt idx="1870">
                  <c:v>1.38609625</c:v>
                </c:pt>
                <c:pt idx="1871">
                  <c:v>1.387681406</c:v>
                </c:pt>
                <c:pt idx="1872">
                  <c:v>1.389251094</c:v>
                </c:pt>
                <c:pt idx="1873">
                  <c:v>1.390871875</c:v>
                </c:pt>
                <c:pt idx="1874">
                  <c:v>1.3924923440000001</c:v>
                </c:pt>
                <c:pt idx="1875">
                  <c:v>1.3940625</c:v>
                </c:pt>
                <c:pt idx="1876">
                  <c:v>1.395681875</c:v>
                </c:pt>
                <c:pt idx="1877">
                  <c:v>1.3973717189999999</c:v>
                </c:pt>
                <c:pt idx="1878">
                  <c:v>1.398995781</c:v>
                </c:pt>
                <c:pt idx="1879">
                  <c:v>1.4005212499999999</c:v>
                </c:pt>
                <c:pt idx="1880">
                  <c:v>1.4021448439999999</c:v>
                </c:pt>
                <c:pt idx="1881">
                  <c:v>1.403786719</c:v>
                </c:pt>
                <c:pt idx="1882">
                  <c:v>1.4054534380000001</c:v>
                </c:pt>
                <c:pt idx="1883">
                  <c:v>1.4071050000000001</c:v>
                </c:pt>
                <c:pt idx="1884">
                  <c:v>1.4087803130000001</c:v>
                </c:pt>
                <c:pt idx="1885">
                  <c:v>1.410542969</c:v>
                </c:pt>
                <c:pt idx="1886">
                  <c:v>1.4122581249999999</c:v>
                </c:pt>
                <c:pt idx="1887">
                  <c:v>1.413880781</c:v>
                </c:pt>
                <c:pt idx="1888">
                  <c:v>1.415565</c:v>
                </c:pt>
                <c:pt idx="1889">
                  <c:v>1.4173073439999999</c:v>
                </c:pt>
                <c:pt idx="1890">
                  <c:v>1.418946563</c:v>
                </c:pt>
                <c:pt idx="1891">
                  <c:v>1.420632031</c:v>
                </c:pt>
                <c:pt idx="1892">
                  <c:v>1.4223293749999999</c:v>
                </c:pt>
                <c:pt idx="1893">
                  <c:v>1.4240264060000001</c:v>
                </c:pt>
                <c:pt idx="1894">
                  <c:v>1.425706406</c:v>
                </c:pt>
                <c:pt idx="1895">
                  <c:v>1.4273345310000001</c:v>
                </c:pt>
                <c:pt idx="1896">
                  <c:v>1.4290085939999999</c:v>
                </c:pt>
                <c:pt idx="1897">
                  <c:v>1.4307482810000001</c:v>
                </c:pt>
                <c:pt idx="1898">
                  <c:v>1.4324070310000001</c:v>
                </c:pt>
                <c:pt idx="1899">
                  <c:v>1.4340929689999999</c:v>
                </c:pt>
                <c:pt idx="1900">
                  <c:v>1.435864375</c:v>
                </c:pt>
                <c:pt idx="1901">
                  <c:v>1.437657188</c:v>
                </c:pt>
                <c:pt idx="1902">
                  <c:v>1.4393295310000001</c:v>
                </c:pt>
                <c:pt idx="1903">
                  <c:v>1.4410532810000001</c:v>
                </c:pt>
                <c:pt idx="1904">
                  <c:v>1.4427578130000001</c:v>
                </c:pt>
                <c:pt idx="1905">
                  <c:v>1.4445859379999999</c:v>
                </c:pt>
                <c:pt idx="1906">
                  <c:v>1.4463059380000001</c:v>
                </c:pt>
                <c:pt idx="1907">
                  <c:v>1.4480071880000001</c:v>
                </c:pt>
                <c:pt idx="1908">
                  <c:v>1.4497792190000001</c:v>
                </c:pt>
                <c:pt idx="1909">
                  <c:v>1.451522344</c:v>
                </c:pt>
                <c:pt idx="1910">
                  <c:v>1.4531784379999999</c:v>
                </c:pt>
                <c:pt idx="1911">
                  <c:v>1.454817969</c:v>
                </c:pt>
                <c:pt idx="1912">
                  <c:v>1.4565362500000001</c:v>
                </c:pt>
                <c:pt idx="1913">
                  <c:v>1.458280156</c:v>
                </c:pt>
                <c:pt idx="1914">
                  <c:v>1.4599473439999999</c:v>
                </c:pt>
                <c:pt idx="1915">
                  <c:v>1.461580313</c:v>
                </c:pt>
                <c:pt idx="1916">
                  <c:v>1.463341719</c:v>
                </c:pt>
                <c:pt idx="1917">
                  <c:v>1.4650615629999999</c:v>
                </c:pt>
                <c:pt idx="1918">
                  <c:v>1.4666595309999999</c:v>
                </c:pt>
                <c:pt idx="1919">
                  <c:v>1.4683059380000001</c:v>
                </c:pt>
                <c:pt idx="1920">
                  <c:v>1.4700331250000001</c:v>
                </c:pt>
                <c:pt idx="1921">
                  <c:v>1.4717023440000001</c:v>
                </c:pt>
                <c:pt idx="1922">
                  <c:v>1.4733651560000001</c:v>
                </c:pt>
                <c:pt idx="1923">
                  <c:v>1.4750448439999999</c:v>
                </c:pt>
                <c:pt idx="1924">
                  <c:v>1.4768053130000001</c:v>
                </c:pt>
                <c:pt idx="1925">
                  <c:v>1.478496719</c:v>
                </c:pt>
                <c:pt idx="1926">
                  <c:v>1.4800898440000001</c:v>
                </c:pt>
                <c:pt idx="1927">
                  <c:v>1.481765</c:v>
                </c:pt>
                <c:pt idx="1928">
                  <c:v>1.4835665629999999</c:v>
                </c:pt>
                <c:pt idx="1929">
                  <c:v>1.4852889060000001</c:v>
                </c:pt>
                <c:pt idx="1930">
                  <c:v>1.4869859379999999</c:v>
                </c:pt>
                <c:pt idx="1931">
                  <c:v>1.4887215629999999</c:v>
                </c:pt>
                <c:pt idx="1932">
                  <c:v>1.490474531</c:v>
                </c:pt>
                <c:pt idx="1933">
                  <c:v>1.4921901559999999</c:v>
                </c:pt>
                <c:pt idx="1934">
                  <c:v>1.493917344</c:v>
                </c:pt>
                <c:pt idx="1935">
                  <c:v>1.4956757810000001</c:v>
                </c:pt>
                <c:pt idx="1936">
                  <c:v>1.4975217190000001</c:v>
                </c:pt>
                <c:pt idx="1937">
                  <c:v>1.499207188</c:v>
                </c:pt>
                <c:pt idx="1938">
                  <c:v>1.5008481250000001</c:v>
                </c:pt>
                <c:pt idx="1939">
                  <c:v>1.502596563</c:v>
                </c:pt>
                <c:pt idx="1940">
                  <c:v>1.5043704689999999</c:v>
                </c:pt>
                <c:pt idx="1941">
                  <c:v>1.506081094</c:v>
                </c:pt>
                <c:pt idx="1942">
                  <c:v>1.507755</c:v>
                </c:pt>
                <c:pt idx="1943">
                  <c:v>1.5094657810000001</c:v>
                </c:pt>
                <c:pt idx="1944">
                  <c:v>1.5111679689999999</c:v>
                </c:pt>
                <c:pt idx="1945">
                  <c:v>1.512775156</c:v>
                </c:pt>
                <c:pt idx="1946">
                  <c:v>1.5144254690000001</c:v>
                </c:pt>
                <c:pt idx="1947">
                  <c:v>1.5161639060000001</c:v>
                </c:pt>
                <c:pt idx="1948">
                  <c:v>1.517923594</c:v>
                </c:pt>
                <c:pt idx="1949">
                  <c:v>1.519594844</c:v>
                </c:pt>
                <c:pt idx="1950">
                  <c:v>1.521244375</c:v>
                </c:pt>
                <c:pt idx="1951">
                  <c:v>1.5230001559999999</c:v>
                </c:pt>
                <c:pt idx="1952">
                  <c:v>1.5247409380000001</c:v>
                </c:pt>
                <c:pt idx="1953">
                  <c:v>1.5264235939999999</c:v>
                </c:pt>
                <c:pt idx="1954">
                  <c:v>1.5281549999999999</c:v>
                </c:pt>
                <c:pt idx="1955">
                  <c:v>1.529964375</c:v>
                </c:pt>
                <c:pt idx="1956">
                  <c:v>1.5316743749999999</c:v>
                </c:pt>
                <c:pt idx="1957">
                  <c:v>1.5333489060000001</c:v>
                </c:pt>
                <c:pt idx="1958">
                  <c:v>1.5350529690000001</c:v>
                </c:pt>
                <c:pt idx="1959">
                  <c:v>1.5368296880000001</c:v>
                </c:pt>
                <c:pt idx="1960">
                  <c:v>1.5385545309999999</c:v>
                </c:pt>
                <c:pt idx="1961">
                  <c:v>1.5402193749999999</c:v>
                </c:pt>
                <c:pt idx="1962">
                  <c:v>1.5419693750000001</c:v>
                </c:pt>
                <c:pt idx="1963">
                  <c:v>1.5437393749999999</c:v>
                </c:pt>
                <c:pt idx="1964">
                  <c:v>1.5454301560000001</c:v>
                </c:pt>
                <c:pt idx="1965">
                  <c:v>1.5470657809999999</c:v>
                </c:pt>
                <c:pt idx="1966">
                  <c:v>1.5487720309999999</c:v>
                </c:pt>
                <c:pt idx="1967">
                  <c:v>1.550521719</c:v>
                </c:pt>
                <c:pt idx="1968">
                  <c:v>1.552210313</c:v>
                </c:pt>
                <c:pt idx="1969">
                  <c:v>1.5537931250000001</c:v>
                </c:pt>
                <c:pt idx="1970">
                  <c:v>1.555480625</c:v>
                </c:pt>
                <c:pt idx="1971">
                  <c:v>1.5572460939999999</c:v>
                </c:pt>
                <c:pt idx="1972">
                  <c:v>1.558943438</c:v>
                </c:pt>
                <c:pt idx="1973">
                  <c:v>1.560570156</c:v>
                </c:pt>
                <c:pt idx="1974">
                  <c:v>1.5623121879999999</c:v>
                </c:pt>
                <c:pt idx="1975">
                  <c:v>1.564110313</c:v>
                </c:pt>
                <c:pt idx="1976">
                  <c:v>1.565872656</c:v>
                </c:pt>
                <c:pt idx="1977">
                  <c:v>1.5676179690000001</c:v>
                </c:pt>
                <c:pt idx="1978">
                  <c:v>1.5694357809999999</c:v>
                </c:pt>
                <c:pt idx="1979">
                  <c:v>1.571360938</c:v>
                </c:pt>
                <c:pt idx="1980">
                  <c:v>1.5731714059999999</c:v>
                </c:pt>
                <c:pt idx="1981">
                  <c:v>1.5749550000000001</c:v>
                </c:pt>
                <c:pt idx="1982">
                  <c:v>1.5767843749999999</c:v>
                </c:pt>
                <c:pt idx="1983">
                  <c:v>1.57871125</c:v>
                </c:pt>
                <c:pt idx="1984">
                  <c:v>1.580483125</c:v>
                </c:pt>
                <c:pt idx="1985">
                  <c:v>1.582283906</c:v>
                </c:pt>
                <c:pt idx="1986">
                  <c:v>1.5841387499999999</c:v>
                </c:pt>
                <c:pt idx="1987">
                  <c:v>1.585990156</c:v>
                </c:pt>
                <c:pt idx="1988">
                  <c:v>1.587803125</c:v>
                </c:pt>
                <c:pt idx="1989">
                  <c:v>1.5895746879999999</c:v>
                </c:pt>
                <c:pt idx="1990">
                  <c:v>1.591427031</c:v>
                </c:pt>
                <c:pt idx="1991">
                  <c:v>1.593232188</c:v>
                </c:pt>
                <c:pt idx="1992">
                  <c:v>1.5949875</c:v>
                </c:pt>
                <c:pt idx="1993">
                  <c:v>1.5967137499999999</c:v>
                </c:pt>
                <c:pt idx="1994">
                  <c:v>1.5985506249999999</c:v>
                </c:pt>
                <c:pt idx="1995">
                  <c:v>1.600351563</c:v>
                </c:pt>
                <c:pt idx="1996">
                  <c:v>1.6020589059999999</c:v>
                </c:pt>
                <c:pt idx="1997">
                  <c:v>1.603825313</c:v>
                </c:pt>
                <c:pt idx="1998">
                  <c:v>1.6056704690000001</c:v>
                </c:pt>
                <c:pt idx="1999">
                  <c:v>1.607531094</c:v>
                </c:pt>
                <c:pt idx="2000">
                  <c:v>1.6092976560000001</c:v>
                </c:pt>
                <c:pt idx="2001">
                  <c:v>1.6111282810000001</c:v>
                </c:pt>
                <c:pt idx="2002">
                  <c:v>1.613063906</c:v>
                </c:pt>
                <c:pt idx="2003">
                  <c:v>1.614957969</c:v>
                </c:pt>
                <c:pt idx="2004">
                  <c:v>1.61672375</c:v>
                </c:pt>
                <c:pt idx="2005">
                  <c:v>1.618525781</c:v>
                </c:pt>
                <c:pt idx="2006">
                  <c:v>1.620427031</c:v>
                </c:pt>
                <c:pt idx="2007">
                  <c:v>1.6222585940000001</c:v>
                </c:pt>
                <c:pt idx="2008">
                  <c:v>1.6240053130000001</c:v>
                </c:pt>
                <c:pt idx="2009">
                  <c:v>1.6257062499999999</c:v>
                </c:pt>
                <c:pt idx="2010">
                  <c:v>1.6275473439999999</c:v>
                </c:pt>
                <c:pt idx="2011">
                  <c:v>1.629299375</c:v>
                </c:pt>
                <c:pt idx="2012">
                  <c:v>1.6309679690000001</c:v>
                </c:pt>
                <c:pt idx="2013">
                  <c:v>1.632699219</c:v>
                </c:pt>
                <c:pt idx="2014">
                  <c:v>1.63453125</c:v>
                </c:pt>
                <c:pt idx="2015">
                  <c:v>1.6362879690000001</c:v>
                </c:pt>
                <c:pt idx="2016">
                  <c:v>1.6379185940000001</c:v>
                </c:pt>
                <c:pt idx="2017">
                  <c:v>1.6396803129999999</c:v>
                </c:pt>
                <c:pt idx="2018">
                  <c:v>1.6414101560000001</c:v>
                </c:pt>
                <c:pt idx="2019">
                  <c:v>1.643122188</c:v>
                </c:pt>
                <c:pt idx="2020">
                  <c:v>1.644847656</c:v>
                </c:pt>
                <c:pt idx="2021">
                  <c:v>1.64665375</c:v>
                </c:pt>
                <c:pt idx="2022">
                  <c:v>1.648500313</c:v>
                </c:pt>
                <c:pt idx="2023">
                  <c:v>1.6502476559999999</c:v>
                </c:pt>
                <c:pt idx="2024">
                  <c:v>1.6519809379999999</c:v>
                </c:pt>
                <c:pt idx="2025">
                  <c:v>1.6538009380000001</c:v>
                </c:pt>
                <c:pt idx="2026">
                  <c:v>1.655735</c:v>
                </c:pt>
                <c:pt idx="2027">
                  <c:v>1.657527813</c:v>
                </c:pt>
                <c:pt idx="2028">
                  <c:v>1.659370625</c:v>
                </c:pt>
                <c:pt idx="2029">
                  <c:v>1.661324531</c:v>
                </c:pt>
                <c:pt idx="2030">
                  <c:v>1.6632575000000001</c:v>
                </c:pt>
                <c:pt idx="2031">
                  <c:v>1.6650795309999999</c:v>
                </c:pt>
                <c:pt idx="2032">
                  <c:v>1.666882188</c:v>
                </c:pt>
                <c:pt idx="2033">
                  <c:v>1.668781563</c:v>
                </c:pt>
                <c:pt idx="2034">
                  <c:v>1.670718594</c:v>
                </c:pt>
                <c:pt idx="2035">
                  <c:v>1.6725226559999999</c:v>
                </c:pt>
                <c:pt idx="2036">
                  <c:v>1.674341563</c:v>
                </c:pt>
                <c:pt idx="2037">
                  <c:v>1.676225938</c:v>
                </c:pt>
                <c:pt idx="2038">
                  <c:v>1.6780654690000001</c:v>
                </c:pt>
                <c:pt idx="2039">
                  <c:v>1.679828906</c:v>
                </c:pt>
                <c:pt idx="2040">
                  <c:v>1.681533438</c:v>
                </c:pt>
                <c:pt idx="2041">
                  <c:v>1.6833590629999999</c:v>
                </c:pt>
                <c:pt idx="2042">
                  <c:v>1.6852100000000001</c:v>
                </c:pt>
                <c:pt idx="2043">
                  <c:v>1.6869939060000001</c:v>
                </c:pt>
                <c:pt idx="2044">
                  <c:v>1.6887628130000001</c:v>
                </c:pt>
                <c:pt idx="2045">
                  <c:v>1.690636875</c:v>
                </c:pt>
                <c:pt idx="2046">
                  <c:v>1.692494063</c:v>
                </c:pt>
                <c:pt idx="2047">
                  <c:v>1.6943104689999999</c:v>
                </c:pt>
                <c:pt idx="2048">
                  <c:v>1.6961426559999999</c:v>
                </c:pt>
                <c:pt idx="2049">
                  <c:v>1.698000781</c:v>
                </c:pt>
                <c:pt idx="2050">
                  <c:v>1.699876875</c:v>
                </c:pt>
                <c:pt idx="2051">
                  <c:v>1.70167125</c:v>
                </c:pt>
                <c:pt idx="2052">
                  <c:v>1.7034659379999999</c:v>
                </c:pt>
                <c:pt idx="2053">
                  <c:v>1.7053090630000001</c:v>
                </c:pt>
                <c:pt idx="2054">
                  <c:v>1.707175938</c:v>
                </c:pt>
                <c:pt idx="2055">
                  <c:v>1.708980156</c:v>
                </c:pt>
                <c:pt idx="2056">
                  <c:v>1.7107628130000001</c:v>
                </c:pt>
                <c:pt idx="2057">
                  <c:v>1.712604531</c:v>
                </c:pt>
                <c:pt idx="2058">
                  <c:v>1.714444063</c:v>
                </c:pt>
                <c:pt idx="2059">
                  <c:v>1.716227656</c:v>
                </c:pt>
                <c:pt idx="2060">
                  <c:v>1.7180542190000001</c:v>
                </c:pt>
                <c:pt idx="2061">
                  <c:v>1.719933594</c:v>
                </c:pt>
                <c:pt idx="2062">
                  <c:v>1.7217220310000001</c:v>
                </c:pt>
                <c:pt idx="2063">
                  <c:v>1.723499844</c:v>
                </c:pt>
                <c:pt idx="2064">
                  <c:v>1.7252987500000001</c:v>
                </c:pt>
                <c:pt idx="2065">
                  <c:v>1.727190781</c:v>
                </c:pt>
                <c:pt idx="2066">
                  <c:v>1.7290578130000001</c:v>
                </c:pt>
                <c:pt idx="2067">
                  <c:v>1.7308420309999999</c:v>
                </c:pt>
                <c:pt idx="2068">
                  <c:v>1.732682813</c:v>
                </c:pt>
                <c:pt idx="2069">
                  <c:v>1.7345651559999999</c:v>
                </c:pt>
                <c:pt idx="2070">
                  <c:v>1.7364346879999999</c:v>
                </c:pt>
                <c:pt idx="2071">
                  <c:v>1.738274219</c:v>
                </c:pt>
                <c:pt idx="2072">
                  <c:v>1.7401968750000001</c:v>
                </c:pt>
                <c:pt idx="2073">
                  <c:v>1.7421878129999999</c:v>
                </c:pt>
                <c:pt idx="2074">
                  <c:v>1.7440785940000001</c:v>
                </c:pt>
                <c:pt idx="2075">
                  <c:v>1.745994375</c:v>
                </c:pt>
                <c:pt idx="2076">
                  <c:v>1.74796</c:v>
                </c:pt>
                <c:pt idx="2077">
                  <c:v>1.7500540630000001</c:v>
                </c:pt>
                <c:pt idx="2078">
                  <c:v>1.752052656</c:v>
                </c:pt>
                <c:pt idx="2079">
                  <c:v>1.7540249999999999</c:v>
                </c:pt>
                <c:pt idx="2080">
                  <c:v>1.7560210940000001</c:v>
                </c:pt>
                <c:pt idx="2081">
                  <c:v>1.758078281</c:v>
                </c:pt>
                <c:pt idx="2082">
                  <c:v>1.7600220310000001</c:v>
                </c:pt>
                <c:pt idx="2083">
                  <c:v>1.761910938</c:v>
                </c:pt>
                <c:pt idx="2084">
                  <c:v>1.7638756250000001</c:v>
                </c:pt>
                <c:pt idx="2085">
                  <c:v>1.765747344</c:v>
                </c:pt>
                <c:pt idx="2086">
                  <c:v>1.7675457809999999</c:v>
                </c:pt>
                <c:pt idx="2087">
                  <c:v>1.7693210939999999</c:v>
                </c:pt>
                <c:pt idx="2088">
                  <c:v>1.7711607810000001</c:v>
                </c:pt>
                <c:pt idx="2089">
                  <c:v>1.7730348440000001</c:v>
                </c:pt>
                <c:pt idx="2090">
                  <c:v>1.774803594</c:v>
                </c:pt>
                <c:pt idx="2091">
                  <c:v>1.776576406</c:v>
                </c:pt>
                <c:pt idx="2092">
                  <c:v>1.778391719</c:v>
                </c:pt>
                <c:pt idx="2093">
                  <c:v>1.78023</c:v>
                </c:pt>
                <c:pt idx="2094">
                  <c:v>1.7820120310000001</c:v>
                </c:pt>
                <c:pt idx="2095">
                  <c:v>1.783867656</c:v>
                </c:pt>
                <c:pt idx="2096">
                  <c:v>1.7857810940000001</c:v>
                </c:pt>
                <c:pt idx="2097">
                  <c:v>1.787660469</c:v>
                </c:pt>
                <c:pt idx="2098">
                  <c:v>1.789489844</c:v>
                </c:pt>
                <c:pt idx="2099">
                  <c:v>1.7913718750000001</c:v>
                </c:pt>
                <c:pt idx="2100">
                  <c:v>1.793307969</c:v>
                </c:pt>
                <c:pt idx="2101">
                  <c:v>1.795189063</c:v>
                </c:pt>
                <c:pt idx="2102">
                  <c:v>1.797071563</c:v>
                </c:pt>
                <c:pt idx="2103">
                  <c:v>1.7989881249999999</c:v>
                </c:pt>
                <c:pt idx="2104">
                  <c:v>1.8009389060000001</c:v>
                </c:pt>
                <c:pt idx="2105">
                  <c:v>1.8028109379999999</c:v>
                </c:pt>
                <c:pt idx="2106">
                  <c:v>1.8046376559999999</c:v>
                </c:pt>
                <c:pt idx="2107">
                  <c:v>1.80646</c:v>
                </c:pt>
                <c:pt idx="2108">
                  <c:v>1.808339063</c:v>
                </c:pt>
                <c:pt idx="2109">
                  <c:v>1.8102090630000001</c:v>
                </c:pt>
                <c:pt idx="2110">
                  <c:v>1.8119553129999999</c:v>
                </c:pt>
                <c:pt idx="2111">
                  <c:v>1.813762656</c:v>
                </c:pt>
                <c:pt idx="2112">
                  <c:v>1.815731875</c:v>
                </c:pt>
                <c:pt idx="2113">
                  <c:v>1.8175292190000001</c:v>
                </c:pt>
                <c:pt idx="2114">
                  <c:v>1.819344844</c:v>
                </c:pt>
                <c:pt idx="2115">
                  <c:v>1.821189688</c:v>
                </c:pt>
                <c:pt idx="2116">
                  <c:v>1.8231145310000001</c:v>
                </c:pt>
                <c:pt idx="2117">
                  <c:v>1.8249723440000001</c:v>
                </c:pt>
                <c:pt idx="2118">
                  <c:v>1.826908438</c:v>
                </c:pt>
                <c:pt idx="2119">
                  <c:v>1.828834219</c:v>
                </c:pt>
                <c:pt idx="2120">
                  <c:v>1.830886563</c:v>
                </c:pt>
                <c:pt idx="2121">
                  <c:v>1.8328145309999999</c:v>
                </c:pt>
                <c:pt idx="2122">
                  <c:v>1.83463625</c:v>
                </c:pt>
                <c:pt idx="2123">
                  <c:v>1.8366009379999999</c:v>
                </c:pt>
                <c:pt idx="2124">
                  <c:v>1.8386192189999999</c:v>
                </c:pt>
                <c:pt idx="2125">
                  <c:v>1.8405800000000001</c:v>
                </c:pt>
                <c:pt idx="2126">
                  <c:v>1.8425464060000001</c:v>
                </c:pt>
                <c:pt idx="2127">
                  <c:v>1.8445804690000001</c:v>
                </c:pt>
                <c:pt idx="2128">
                  <c:v>1.846511563</c:v>
                </c:pt>
                <c:pt idx="2129">
                  <c:v>1.8483790630000001</c:v>
                </c:pt>
                <c:pt idx="2130">
                  <c:v>1.8502740630000001</c:v>
                </c:pt>
                <c:pt idx="2131">
                  <c:v>1.8522126560000001</c:v>
                </c:pt>
                <c:pt idx="2132">
                  <c:v>1.8541560939999999</c:v>
                </c:pt>
                <c:pt idx="2133">
                  <c:v>1.856024688</c:v>
                </c:pt>
                <c:pt idx="2134">
                  <c:v>1.857861094</c:v>
                </c:pt>
                <c:pt idx="2135">
                  <c:v>1.8598181250000001</c:v>
                </c:pt>
                <c:pt idx="2136">
                  <c:v>1.8616999999999999</c:v>
                </c:pt>
                <c:pt idx="2137">
                  <c:v>1.863497188</c:v>
                </c:pt>
                <c:pt idx="2138">
                  <c:v>1.8653900000000001</c:v>
                </c:pt>
                <c:pt idx="2139">
                  <c:v>1.8673346879999999</c:v>
                </c:pt>
                <c:pt idx="2140">
                  <c:v>1.869222188</c:v>
                </c:pt>
                <c:pt idx="2141">
                  <c:v>1.8711060939999999</c:v>
                </c:pt>
                <c:pt idx="2142">
                  <c:v>1.8730135939999999</c:v>
                </c:pt>
                <c:pt idx="2143">
                  <c:v>1.8750234379999999</c:v>
                </c:pt>
                <c:pt idx="2144">
                  <c:v>1.8769775</c:v>
                </c:pt>
                <c:pt idx="2145">
                  <c:v>1.8788470310000001</c:v>
                </c:pt>
                <c:pt idx="2146">
                  <c:v>1.880764688</c:v>
                </c:pt>
                <c:pt idx="2147">
                  <c:v>1.882765469</c:v>
                </c:pt>
                <c:pt idx="2148">
                  <c:v>1.884680938</c:v>
                </c:pt>
                <c:pt idx="2149">
                  <c:v>1.8865603129999999</c:v>
                </c:pt>
                <c:pt idx="2150">
                  <c:v>1.888552344</c:v>
                </c:pt>
                <c:pt idx="2151">
                  <c:v>1.890547344</c:v>
                </c:pt>
                <c:pt idx="2152">
                  <c:v>1.892478594</c:v>
                </c:pt>
                <c:pt idx="2153">
                  <c:v>1.894411563</c:v>
                </c:pt>
                <c:pt idx="2154">
                  <c:v>1.896371094</c:v>
                </c:pt>
                <c:pt idx="2155">
                  <c:v>1.8983226559999999</c:v>
                </c:pt>
                <c:pt idx="2156">
                  <c:v>1.900174375</c:v>
                </c:pt>
                <c:pt idx="2157">
                  <c:v>1.9020398439999999</c:v>
                </c:pt>
                <c:pt idx="2158">
                  <c:v>1.9039501560000001</c:v>
                </c:pt>
                <c:pt idx="2159">
                  <c:v>1.905950469</c:v>
                </c:pt>
                <c:pt idx="2160">
                  <c:v>1.9077946880000001</c:v>
                </c:pt>
                <c:pt idx="2161">
                  <c:v>1.9096649999999999</c:v>
                </c:pt>
                <c:pt idx="2162">
                  <c:v>1.9116068749999999</c:v>
                </c:pt>
                <c:pt idx="2163">
                  <c:v>1.9134949999999999</c:v>
                </c:pt>
                <c:pt idx="2164">
                  <c:v>1.9154150000000001</c:v>
                </c:pt>
                <c:pt idx="2165">
                  <c:v>1.9173582810000001</c:v>
                </c:pt>
                <c:pt idx="2166">
                  <c:v>1.919424531</c:v>
                </c:pt>
                <c:pt idx="2167">
                  <c:v>1.9214807810000001</c:v>
                </c:pt>
                <c:pt idx="2168">
                  <c:v>1.9234484380000001</c:v>
                </c:pt>
                <c:pt idx="2169">
                  <c:v>1.9254353129999999</c:v>
                </c:pt>
                <c:pt idx="2170">
                  <c:v>1.9275226560000001</c:v>
                </c:pt>
                <c:pt idx="2171">
                  <c:v>1.929622188</c:v>
                </c:pt>
                <c:pt idx="2172">
                  <c:v>1.931616094</c:v>
                </c:pt>
                <c:pt idx="2173">
                  <c:v>1.9336739060000001</c:v>
                </c:pt>
                <c:pt idx="2174">
                  <c:v>1.9357370309999999</c:v>
                </c:pt>
                <c:pt idx="2175">
                  <c:v>1.9377626560000001</c:v>
                </c:pt>
                <c:pt idx="2176">
                  <c:v>1.9397521879999999</c:v>
                </c:pt>
                <c:pt idx="2177">
                  <c:v>1.9417592189999999</c:v>
                </c:pt>
                <c:pt idx="2178">
                  <c:v>1.9438478130000001</c:v>
                </c:pt>
                <c:pt idx="2179">
                  <c:v>1.9457949999999999</c:v>
                </c:pt>
                <c:pt idx="2180">
                  <c:v>1.947704688</c:v>
                </c:pt>
                <c:pt idx="2181">
                  <c:v>1.949640469</c:v>
                </c:pt>
                <c:pt idx="2182">
                  <c:v>1.9516260940000001</c:v>
                </c:pt>
                <c:pt idx="2183">
                  <c:v>1.95347625</c:v>
                </c:pt>
                <c:pt idx="2184">
                  <c:v>1.955323438</c:v>
                </c:pt>
                <c:pt idx="2185">
                  <c:v>1.957325</c:v>
                </c:pt>
                <c:pt idx="2186">
                  <c:v>1.9593087499999999</c:v>
                </c:pt>
                <c:pt idx="2187">
                  <c:v>1.961199688</c:v>
                </c:pt>
                <c:pt idx="2188">
                  <c:v>1.9631217190000001</c:v>
                </c:pt>
                <c:pt idx="2189">
                  <c:v>1.9651454690000001</c:v>
                </c:pt>
                <c:pt idx="2190">
                  <c:v>1.9672000000000001</c:v>
                </c:pt>
                <c:pt idx="2191">
                  <c:v>1.9691414060000001</c:v>
                </c:pt>
                <c:pt idx="2192">
                  <c:v>1.9711624999999999</c:v>
                </c:pt>
                <c:pt idx="2193">
                  <c:v>1.9733164059999999</c:v>
                </c:pt>
                <c:pt idx="2194">
                  <c:v>1.9754445309999999</c:v>
                </c:pt>
                <c:pt idx="2195">
                  <c:v>1.977424375</c:v>
                </c:pt>
                <c:pt idx="2196">
                  <c:v>1.9794540629999999</c:v>
                </c:pt>
                <c:pt idx="2197">
                  <c:v>1.981505469</c:v>
                </c:pt>
                <c:pt idx="2198">
                  <c:v>1.9835262499999999</c:v>
                </c:pt>
                <c:pt idx="2199">
                  <c:v>1.985478125</c:v>
                </c:pt>
                <c:pt idx="2200">
                  <c:v>1.9874457809999999</c:v>
                </c:pt>
                <c:pt idx="2201">
                  <c:v>1.9895153130000001</c:v>
                </c:pt>
                <c:pt idx="2202">
                  <c:v>1.991487188</c:v>
                </c:pt>
                <c:pt idx="2203">
                  <c:v>1.9933987500000001</c:v>
                </c:pt>
                <c:pt idx="2204">
                  <c:v>1.9953225000000001</c:v>
                </c:pt>
                <c:pt idx="2205">
                  <c:v>1.9973289059999999</c:v>
                </c:pt>
                <c:pt idx="2206">
                  <c:v>1.999259844</c:v>
                </c:pt>
                <c:pt idx="2207">
                  <c:v>2.0012153129999999</c:v>
                </c:pt>
                <c:pt idx="2208">
                  <c:v>2.0031917190000001</c:v>
                </c:pt>
                <c:pt idx="2209">
                  <c:v>2.0052568750000002</c:v>
                </c:pt>
                <c:pt idx="2210">
                  <c:v>2.007243281</c:v>
                </c:pt>
                <c:pt idx="2211">
                  <c:v>2.009172344</c:v>
                </c:pt>
                <c:pt idx="2212">
                  <c:v>2.0112182810000001</c:v>
                </c:pt>
                <c:pt idx="2213">
                  <c:v>2.0132779689999998</c:v>
                </c:pt>
                <c:pt idx="2214">
                  <c:v>2.0153123439999998</c:v>
                </c:pt>
                <c:pt idx="2215">
                  <c:v>2.0173185939999998</c:v>
                </c:pt>
                <c:pt idx="2216">
                  <c:v>2.0194115629999998</c:v>
                </c:pt>
                <c:pt idx="2217">
                  <c:v>2.021517813</c:v>
                </c:pt>
                <c:pt idx="2218">
                  <c:v>2.023546719</c:v>
                </c:pt>
                <c:pt idx="2219">
                  <c:v>2.025519375</c:v>
                </c:pt>
                <c:pt idx="2220">
                  <c:v>2.0275889060000001</c:v>
                </c:pt>
                <c:pt idx="2221">
                  <c:v>2.029694219</c:v>
                </c:pt>
                <c:pt idx="2222">
                  <c:v>2.031710313</c:v>
                </c:pt>
                <c:pt idx="2223">
                  <c:v>2.0336875000000001</c:v>
                </c:pt>
                <c:pt idx="2224">
                  <c:v>2.0357349999999999</c:v>
                </c:pt>
                <c:pt idx="2225">
                  <c:v>2.0378217190000001</c:v>
                </c:pt>
                <c:pt idx="2226">
                  <c:v>2.0397873440000001</c:v>
                </c:pt>
                <c:pt idx="2227">
                  <c:v>2.0417225000000001</c:v>
                </c:pt>
                <c:pt idx="2228">
                  <c:v>2.0437617189999999</c:v>
                </c:pt>
                <c:pt idx="2229">
                  <c:v>2.0458246880000002</c:v>
                </c:pt>
                <c:pt idx="2230">
                  <c:v>2.0477868749999999</c:v>
                </c:pt>
                <c:pt idx="2231">
                  <c:v>2.0497664059999998</c:v>
                </c:pt>
                <c:pt idx="2232">
                  <c:v>2.0517726559999998</c:v>
                </c:pt>
                <c:pt idx="2233">
                  <c:v>2.0538264060000002</c:v>
                </c:pt>
                <c:pt idx="2234">
                  <c:v>2.0557870309999999</c:v>
                </c:pt>
                <c:pt idx="2235">
                  <c:v>2.057712188</c:v>
                </c:pt>
                <c:pt idx="2236">
                  <c:v>2.0597728129999999</c:v>
                </c:pt>
                <c:pt idx="2237">
                  <c:v>2.0618248440000002</c:v>
                </c:pt>
                <c:pt idx="2238">
                  <c:v>2.0637567190000001</c:v>
                </c:pt>
                <c:pt idx="2239">
                  <c:v>2.0657223440000001</c:v>
                </c:pt>
                <c:pt idx="2240">
                  <c:v>2.0678042190000001</c:v>
                </c:pt>
                <c:pt idx="2241">
                  <c:v>2.0698675</c:v>
                </c:pt>
                <c:pt idx="2242">
                  <c:v>2.0718539059999999</c:v>
                </c:pt>
                <c:pt idx="2243">
                  <c:v>2.0738737500000002</c:v>
                </c:pt>
                <c:pt idx="2244">
                  <c:v>2.0759625000000002</c:v>
                </c:pt>
                <c:pt idx="2245">
                  <c:v>2.078029688</c:v>
                </c:pt>
                <c:pt idx="2246">
                  <c:v>2.0800156250000001</c:v>
                </c:pt>
                <c:pt idx="2247">
                  <c:v>2.0820854689999999</c:v>
                </c:pt>
                <c:pt idx="2248">
                  <c:v>2.0842339060000001</c:v>
                </c:pt>
                <c:pt idx="2249">
                  <c:v>2.0863454689999998</c:v>
                </c:pt>
                <c:pt idx="2250">
                  <c:v>2.0883559379999999</c:v>
                </c:pt>
                <c:pt idx="2251">
                  <c:v>2.090404688</c:v>
                </c:pt>
                <c:pt idx="2252">
                  <c:v>2.0925590629999999</c:v>
                </c:pt>
                <c:pt idx="2253">
                  <c:v>2.0946549999999999</c:v>
                </c:pt>
                <c:pt idx="2254">
                  <c:v>2.096664063</c:v>
                </c:pt>
                <c:pt idx="2255">
                  <c:v>2.0987568749999999</c:v>
                </c:pt>
                <c:pt idx="2256">
                  <c:v>2.100923125</c:v>
                </c:pt>
                <c:pt idx="2257">
                  <c:v>2.1030125000000002</c:v>
                </c:pt>
                <c:pt idx="2258">
                  <c:v>2.1050590630000001</c:v>
                </c:pt>
                <c:pt idx="2259">
                  <c:v>2.107132344</c:v>
                </c:pt>
                <c:pt idx="2260">
                  <c:v>2.1092650000000002</c:v>
                </c:pt>
                <c:pt idx="2261">
                  <c:v>2.1113765629999999</c:v>
                </c:pt>
                <c:pt idx="2262">
                  <c:v>2.1134217190000002</c:v>
                </c:pt>
                <c:pt idx="2263">
                  <c:v>2.1155328130000002</c:v>
                </c:pt>
                <c:pt idx="2264">
                  <c:v>2.1176996880000001</c:v>
                </c:pt>
                <c:pt idx="2265">
                  <c:v>2.1198154690000002</c:v>
                </c:pt>
                <c:pt idx="2266">
                  <c:v>2.1218578130000001</c:v>
                </c:pt>
                <c:pt idx="2267">
                  <c:v>2.1240168750000001</c:v>
                </c:pt>
                <c:pt idx="2268">
                  <c:v>2.1262126559999999</c:v>
                </c:pt>
                <c:pt idx="2269">
                  <c:v>2.1282814060000002</c:v>
                </c:pt>
                <c:pt idx="2270">
                  <c:v>2.1303412499999999</c:v>
                </c:pt>
                <c:pt idx="2271">
                  <c:v>2.1324475000000001</c:v>
                </c:pt>
                <c:pt idx="2272">
                  <c:v>2.1346114059999999</c:v>
                </c:pt>
                <c:pt idx="2273">
                  <c:v>2.136622188</c:v>
                </c:pt>
                <c:pt idx="2274">
                  <c:v>2.138647969</c:v>
                </c:pt>
                <c:pt idx="2275">
                  <c:v>2.1407310939999999</c:v>
                </c:pt>
                <c:pt idx="2276">
                  <c:v>2.1428195310000002</c:v>
                </c:pt>
                <c:pt idx="2277">
                  <c:v>2.144811094</c:v>
                </c:pt>
                <c:pt idx="2278">
                  <c:v>2.1467440629999999</c:v>
                </c:pt>
                <c:pt idx="2279">
                  <c:v>2.1488042190000001</c:v>
                </c:pt>
                <c:pt idx="2280">
                  <c:v>2.1508796879999998</c:v>
                </c:pt>
                <c:pt idx="2281">
                  <c:v>2.1528498439999999</c:v>
                </c:pt>
                <c:pt idx="2282">
                  <c:v>2.1548282809999999</c:v>
                </c:pt>
                <c:pt idx="2283">
                  <c:v>2.1569701559999999</c:v>
                </c:pt>
                <c:pt idx="2284">
                  <c:v>2.159076094</c:v>
                </c:pt>
                <c:pt idx="2285">
                  <c:v>2.161096406</c:v>
                </c:pt>
                <c:pt idx="2286">
                  <c:v>2.163140313</c:v>
                </c:pt>
                <c:pt idx="2287">
                  <c:v>2.1652379690000001</c:v>
                </c:pt>
                <c:pt idx="2288">
                  <c:v>2.1674314059999999</c:v>
                </c:pt>
                <c:pt idx="2289">
                  <c:v>2.1695084379999998</c:v>
                </c:pt>
                <c:pt idx="2290">
                  <c:v>2.1715840630000001</c:v>
                </c:pt>
                <c:pt idx="2291">
                  <c:v>2.173734531</c:v>
                </c:pt>
                <c:pt idx="2292">
                  <c:v>2.1758760939999999</c:v>
                </c:pt>
                <c:pt idx="2293">
                  <c:v>2.1779060939999999</c:v>
                </c:pt>
                <c:pt idx="2294">
                  <c:v>2.180021875</c:v>
                </c:pt>
                <c:pt idx="2295">
                  <c:v>2.1821659379999998</c:v>
                </c:pt>
                <c:pt idx="2296">
                  <c:v>2.184315469</c:v>
                </c:pt>
                <c:pt idx="2297">
                  <c:v>2.1863732809999998</c:v>
                </c:pt>
                <c:pt idx="2298">
                  <c:v>2.1884223440000001</c:v>
                </c:pt>
                <c:pt idx="2299">
                  <c:v>2.1905490630000002</c:v>
                </c:pt>
                <c:pt idx="2300">
                  <c:v>2.1926870310000002</c:v>
                </c:pt>
                <c:pt idx="2301">
                  <c:v>2.1947404690000001</c:v>
                </c:pt>
                <c:pt idx="2302">
                  <c:v>2.1968524999999999</c:v>
                </c:pt>
                <c:pt idx="2303">
                  <c:v>2.199007656</c:v>
                </c:pt>
                <c:pt idx="2304">
                  <c:v>2.2010339060000002</c:v>
                </c:pt>
                <c:pt idx="2305">
                  <c:v>2.2030701559999999</c:v>
                </c:pt>
                <c:pt idx="2306">
                  <c:v>2.2050876559999999</c:v>
                </c:pt>
                <c:pt idx="2307">
                  <c:v>2.2072448439999999</c:v>
                </c:pt>
                <c:pt idx="2308">
                  <c:v>2.209312969</c:v>
                </c:pt>
                <c:pt idx="2309">
                  <c:v>2.2113296880000002</c:v>
                </c:pt>
                <c:pt idx="2310">
                  <c:v>2.2133728129999999</c:v>
                </c:pt>
                <c:pt idx="2311">
                  <c:v>2.2155506250000001</c:v>
                </c:pt>
                <c:pt idx="2312">
                  <c:v>2.2176185940000002</c:v>
                </c:pt>
                <c:pt idx="2313">
                  <c:v>2.2196418750000002</c:v>
                </c:pt>
                <c:pt idx="2314">
                  <c:v>2.2217846880000001</c:v>
                </c:pt>
                <c:pt idx="2315">
                  <c:v>2.2239385939999998</c:v>
                </c:pt>
                <c:pt idx="2316">
                  <c:v>2.2260949999999999</c:v>
                </c:pt>
                <c:pt idx="2317">
                  <c:v>2.2281376559999999</c:v>
                </c:pt>
                <c:pt idx="2318">
                  <c:v>2.230222656</c:v>
                </c:pt>
                <c:pt idx="2319">
                  <c:v>2.232433281</c:v>
                </c:pt>
                <c:pt idx="2320">
                  <c:v>2.2345671880000002</c:v>
                </c:pt>
                <c:pt idx="2321">
                  <c:v>2.236603594</c:v>
                </c:pt>
                <c:pt idx="2322">
                  <c:v>2.2386882809999999</c:v>
                </c:pt>
                <c:pt idx="2323">
                  <c:v>2.2408700000000001</c:v>
                </c:pt>
                <c:pt idx="2324">
                  <c:v>2.2429173439999999</c:v>
                </c:pt>
                <c:pt idx="2325">
                  <c:v>2.2449685939999999</c:v>
                </c:pt>
                <c:pt idx="2326">
                  <c:v>2.2470521880000001</c:v>
                </c:pt>
                <c:pt idx="2327">
                  <c:v>2.2491798439999999</c:v>
                </c:pt>
                <c:pt idx="2328">
                  <c:v>2.2512706250000001</c:v>
                </c:pt>
                <c:pt idx="2329">
                  <c:v>2.2533417189999998</c:v>
                </c:pt>
                <c:pt idx="2330">
                  <c:v>2.2554545309999998</c:v>
                </c:pt>
                <c:pt idx="2331">
                  <c:v>2.2576025</c:v>
                </c:pt>
                <c:pt idx="2332">
                  <c:v>2.2597395310000001</c:v>
                </c:pt>
                <c:pt idx="2333">
                  <c:v>2.2617596880000002</c:v>
                </c:pt>
                <c:pt idx="2334">
                  <c:v>2.2639556249999999</c:v>
                </c:pt>
                <c:pt idx="2335">
                  <c:v>2.2661462499999998</c:v>
                </c:pt>
                <c:pt idx="2336">
                  <c:v>2.2683328129999998</c:v>
                </c:pt>
                <c:pt idx="2337">
                  <c:v>2.2705196879999998</c:v>
                </c:pt>
                <c:pt idx="2338">
                  <c:v>2.2727987500000002</c:v>
                </c:pt>
                <c:pt idx="2339">
                  <c:v>2.2750259380000002</c:v>
                </c:pt>
                <c:pt idx="2340">
                  <c:v>2.2772293750000001</c:v>
                </c:pt>
                <c:pt idx="2341">
                  <c:v>2.2794262500000002</c:v>
                </c:pt>
                <c:pt idx="2342">
                  <c:v>2.2816582809999999</c:v>
                </c:pt>
                <c:pt idx="2343">
                  <c:v>2.283952813</c:v>
                </c:pt>
                <c:pt idx="2344">
                  <c:v>2.2861525</c:v>
                </c:pt>
                <c:pt idx="2345">
                  <c:v>2.2883542189999999</c:v>
                </c:pt>
                <c:pt idx="2346">
                  <c:v>2.2905592189999999</c:v>
                </c:pt>
                <c:pt idx="2347">
                  <c:v>2.292827656</c:v>
                </c:pt>
                <c:pt idx="2348">
                  <c:v>2.2950176560000002</c:v>
                </c:pt>
                <c:pt idx="2349">
                  <c:v>2.2971612499999998</c:v>
                </c:pt>
                <c:pt idx="2350">
                  <c:v>2.2993635939999999</c:v>
                </c:pt>
                <c:pt idx="2351">
                  <c:v>2.3015456250000002</c:v>
                </c:pt>
                <c:pt idx="2352">
                  <c:v>2.3036276560000002</c:v>
                </c:pt>
                <c:pt idx="2353">
                  <c:v>2.3057746880000001</c:v>
                </c:pt>
                <c:pt idx="2354">
                  <c:v>2.3079426559999998</c:v>
                </c:pt>
                <c:pt idx="2355">
                  <c:v>2.3101360940000002</c:v>
                </c:pt>
                <c:pt idx="2356">
                  <c:v>2.3122637500000001</c:v>
                </c:pt>
                <c:pt idx="2357">
                  <c:v>2.3143493749999999</c:v>
                </c:pt>
                <c:pt idx="2358">
                  <c:v>2.3164921879999998</c:v>
                </c:pt>
                <c:pt idx="2359">
                  <c:v>2.3187096880000002</c:v>
                </c:pt>
                <c:pt idx="2360">
                  <c:v>2.320835781</c:v>
                </c:pt>
                <c:pt idx="2361">
                  <c:v>2.3230024999999999</c:v>
                </c:pt>
                <c:pt idx="2362">
                  <c:v>2.3252770310000002</c:v>
                </c:pt>
                <c:pt idx="2363">
                  <c:v>2.3275157809999998</c:v>
                </c:pt>
                <c:pt idx="2364">
                  <c:v>2.3296707809999999</c:v>
                </c:pt>
                <c:pt idx="2365">
                  <c:v>2.3318384380000001</c:v>
                </c:pt>
                <c:pt idx="2366">
                  <c:v>2.3340307810000001</c:v>
                </c:pt>
                <c:pt idx="2367">
                  <c:v>2.336239688</c:v>
                </c:pt>
                <c:pt idx="2368">
                  <c:v>2.3383824999999998</c:v>
                </c:pt>
                <c:pt idx="2369">
                  <c:v>2.3405010939999999</c:v>
                </c:pt>
                <c:pt idx="2370">
                  <c:v>2.3426443749999999</c:v>
                </c:pt>
                <c:pt idx="2371">
                  <c:v>2.344811875</c:v>
                </c:pt>
                <c:pt idx="2372">
                  <c:v>2.3468609379999998</c:v>
                </c:pt>
                <c:pt idx="2373">
                  <c:v>2.3488903130000001</c:v>
                </c:pt>
                <c:pt idx="2374">
                  <c:v>2.3510717190000001</c:v>
                </c:pt>
                <c:pt idx="2375">
                  <c:v>2.3532095310000001</c:v>
                </c:pt>
                <c:pt idx="2376">
                  <c:v>2.3552912500000001</c:v>
                </c:pt>
                <c:pt idx="2377">
                  <c:v>2.357413438</c:v>
                </c:pt>
                <c:pt idx="2378">
                  <c:v>2.359595938</c:v>
                </c:pt>
                <c:pt idx="2379">
                  <c:v>2.3618221880000001</c:v>
                </c:pt>
                <c:pt idx="2380">
                  <c:v>2.3640290629999998</c:v>
                </c:pt>
                <c:pt idx="2381">
                  <c:v>2.3662278130000001</c:v>
                </c:pt>
                <c:pt idx="2382">
                  <c:v>2.368519219</c:v>
                </c:pt>
                <c:pt idx="2383">
                  <c:v>2.3708342189999998</c:v>
                </c:pt>
                <c:pt idx="2384">
                  <c:v>2.3729731250000001</c:v>
                </c:pt>
                <c:pt idx="2385">
                  <c:v>2.375194531</c:v>
                </c:pt>
                <c:pt idx="2386">
                  <c:v>2.377562969</c:v>
                </c:pt>
                <c:pt idx="2387">
                  <c:v>2.3798348439999999</c:v>
                </c:pt>
                <c:pt idx="2388">
                  <c:v>2.3820287499999999</c:v>
                </c:pt>
                <c:pt idx="2389">
                  <c:v>2.3841823440000001</c:v>
                </c:pt>
                <c:pt idx="2390">
                  <c:v>2.3863882809999999</c:v>
                </c:pt>
                <c:pt idx="2391">
                  <c:v>2.3885267190000001</c:v>
                </c:pt>
                <c:pt idx="2392">
                  <c:v>2.3906326560000002</c:v>
                </c:pt>
                <c:pt idx="2393">
                  <c:v>2.3927140630000001</c:v>
                </c:pt>
                <c:pt idx="2394">
                  <c:v>2.394946563</c:v>
                </c:pt>
                <c:pt idx="2395">
                  <c:v>2.397095625</c:v>
                </c:pt>
                <c:pt idx="2396">
                  <c:v>2.3990828130000001</c:v>
                </c:pt>
                <c:pt idx="2397">
                  <c:v>2.4011429689999999</c:v>
                </c:pt>
                <c:pt idx="2398">
                  <c:v>2.403268438</c:v>
                </c:pt>
                <c:pt idx="2399">
                  <c:v>2.4053948439999999</c:v>
                </c:pt>
                <c:pt idx="2400">
                  <c:v>2.4074890629999999</c:v>
                </c:pt>
                <c:pt idx="2401">
                  <c:v>2.409658281</c:v>
                </c:pt>
                <c:pt idx="2402">
                  <c:v>2.4117990630000001</c:v>
                </c:pt>
                <c:pt idx="2403">
                  <c:v>2.414010625</c:v>
                </c:pt>
                <c:pt idx="2404">
                  <c:v>2.4161209380000002</c:v>
                </c:pt>
                <c:pt idx="2405">
                  <c:v>2.418234531</c:v>
                </c:pt>
                <c:pt idx="2406">
                  <c:v>2.4205243749999998</c:v>
                </c:pt>
                <c:pt idx="2407">
                  <c:v>2.4227778130000002</c:v>
                </c:pt>
                <c:pt idx="2408">
                  <c:v>2.4249298439999998</c:v>
                </c:pt>
                <c:pt idx="2409">
                  <c:v>2.4271050000000001</c:v>
                </c:pt>
                <c:pt idx="2410">
                  <c:v>2.4293521880000002</c:v>
                </c:pt>
                <c:pt idx="2411">
                  <c:v>2.4315600000000002</c:v>
                </c:pt>
                <c:pt idx="2412">
                  <c:v>2.4337468750000002</c:v>
                </c:pt>
                <c:pt idx="2413">
                  <c:v>2.4359578129999999</c:v>
                </c:pt>
                <c:pt idx="2414">
                  <c:v>2.438196563</c:v>
                </c:pt>
                <c:pt idx="2415">
                  <c:v>2.4404529689999999</c:v>
                </c:pt>
                <c:pt idx="2416">
                  <c:v>2.4425371880000002</c:v>
                </c:pt>
                <c:pt idx="2417">
                  <c:v>2.4446803130000001</c:v>
                </c:pt>
                <c:pt idx="2418">
                  <c:v>2.4469585939999998</c:v>
                </c:pt>
                <c:pt idx="2419">
                  <c:v>2.4491757810000001</c:v>
                </c:pt>
                <c:pt idx="2420">
                  <c:v>2.451328594</c:v>
                </c:pt>
                <c:pt idx="2421">
                  <c:v>2.4535095309999999</c:v>
                </c:pt>
                <c:pt idx="2422">
                  <c:v>2.455782031</c:v>
                </c:pt>
                <c:pt idx="2423">
                  <c:v>2.4580145309999999</c:v>
                </c:pt>
                <c:pt idx="2424">
                  <c:v>2.4602468750000002</c:v>
                </c:pt>
                <c:pt idx="2425">
                  <c:v>2.4624210940000002</c:v>
                </c:pt>
                <c:pt idx="2426">
                  <c:v>2.4647510939999999</c:v>
                </c:pt>
                <c:pt idx="2427">
                  <c:v>2.467078125</c:v>
                </c:pt>
                <c:pt idx="2428">
                  <c:v>2.4693140630000001</c:v>
                </c:pt>
                <c:pt idx="2429">
                  <c:v>2.4716464060000001</c:v>
                </c:pt>
                <c:pt idx="2430">
                  <c:v>2.4740379689999998</c:v>
                </c:pt>
                <c:pt idx="2431">
                  <c:v>2.4764354690000001</c:v>
                </c:pt>
                <c:pt idx="2432">
                  <c:v>2.4787525000000001</c:v>
                </c:pt>
                <c:pt idx="2433">
                  <c:v>2.481071875</c:v>
                </c:pt>
                <c:pt idx="2434">
                  <c:v>2.483440313</c:v>
                </c:pt>
                <c:pt idx="2435">
                  <c:v>2.4858385940000001</c:v>
                </c:pt>
                <c:pt idx="2436">
                  <c:v>2.4881715629999999</c:v>
                </c:pt>
                <c:pt idx="2437">
                  <c:v>2.4904523439999999</c:v>
                </c:pt>
                <c:pt idx="2438">
                  <c:v>2.4928459379999999</c:v>
                </c:pt>
                <c:pt idx="2439">
                  <c:v>2.4951837499999998</c:v>
                </c:pt>
                <c:pt idx="2440">
                  <c:v>2.4973751559999999</c:v>
                </c:pt>
                <c:pt idx="2441">
                  <c:v>2.4995292189999998</c:v>
                </c:pt>
                <c:pt idx="2442">
                  <c:v>2.5018156249999999</c:v>
                </c:pt>
                <c:pt idx="2443">
                  <c:v>2.5040709379999999</c:v>
                </c:pt>
                <c:pt idx="2444">
                  <c:v>2.506196563</c:v>
                </c:pt>
                <c:pt idx="2445">
                  <c:v>2.5084</c:v>
                </c:pt>
                <c:pt idx="2446">
                  <c:v>2.5106087499999998</c:v>
                </c:pt>
                <c:pt idx="2447">
                  <c:v>2.5128167189999999</c:v>
                </c:pt>
                <c:pt idx="2448">
                  <c:v>2.5149054689999999</c:v>
                </c:pt>
                <c:pt idx="2449">
                  <c:v>2.5169939060000002</c:v>
                </c:pt>
                <c:pt idx="2450">
                  <c:v>2.5192307810000001</c:v>
                </c:pt>
                <c:pt idx="2451">
                  <c:v>2.5214653130000002</c:v>
                </c:pt>
                <c:pt idx="2452">
                  <c:v>2.5236259379999999</c:v>
                </c:pt>
                <c:pt idx="2453">
                  <c:v>2.5258099999999999</c:v>
                </c:pt>
                <c:pt idx="2454">
                  <c:v>2.528082344</c:v>
                </c:pt>
                <c:pt idx="2455">
                  <c:v>2.5303128130000001</c:v>
                </c:pt>
                <c:pt idx="2456">
                  <c:v>2.5324943750000002</c:v>
                </c:pt>
                <c:pt idx="2457">
                  <c:v>2.5346557810000001</c:v>
                </c:pt>
                <c:pt idx="2458">
                  <c:v>2.5369612500000001</c:v>
                </c:pt>
                <c:pt idx="2459">
                  <c:v>2.539266719</c:v>
                </c:pt>
                <c:pt idx="2460">
                  <c:v>2.5414862500000002</c:v>
                </c:pt>
                <c:pt idx="2461">
                  <c:v>2.5437065630000002</c:v>
                </c:pt>
                <c:pt idx="2462">
                  <c:v>2.5459607809999998</c:v>
                </c:pt>
                <c:pt idx="2463">
                  <c:v>2.5482032810000002</c:v>
                </c:pt>
                <c:pt idx="2464">
                  <c:v>2.5503779689999999</c:v>
                </c:pt>
                <c:pt idx="2465">
                  <c:v>2.5525309379999999</c:v>
                </c:pt>
                <c:pt idx="2466">
                  <c:v>2.5547656249999999</c:v>
                </c:pt>
                <c:pt idx="2467">
                  <c:v>2.5570437500000001</c:v>
                </c:pt>
                <c:pt idx="2468">
                  <c:v>2.5592621879999999</c:v>
                </c:pt>
                <c:pt idx="2469">
                  <c:v>2.5614860940000002</c:v>
                </c:pt>
                <c:pt idx="2470">
                  <c:v>2.563784219</c:v>
                </c:pt>
                <c:pt idx="2471">
                  <c:v>2.5661056250000001</c:v>
                </c:pt>
                <c:pt idx="2472">
                  <c:v>2.5683407809999999</c:v>
                </c:pt>
                <c:pt idx="2473">
                  <c:v>2.5705632810000001</c:v>
                </c:pt>
                <c:pt idx="2474">
                  <c:v>2.5729359380000001</c:v>
                </c:pt>
                <c:pt idx="2475">
                  <c:v>2.5753581250000002</c:v>
                </c:pt>
                <c:pt idx="2476">
                  <c:v>2.577674531</c:v>
                </c:pt>
                <c:pt idx="2477">
                  <c:v>2.579956406</c:v>
                </c:pt>
                <c:pt idx="2478">
                  <c:v>2.5823004690000002</c:v>
                </c:pt>
                <c:pt idx="2479">
                  <c:v>2.5846339060000001</c:v>
                </c:pt>
                <c:pt idx="2480">
                  <c:v>2.5868965629999998</c:v>
                </c:pt>
                <c:pt idx="2481">
                  <c:v>2.5891592189999999</c:v>
                </c:pt>
                <c:pt idx="2482">
                  <c:v>2.591528281</c:v>
                </c:pt>
                <c:pt idx="2483">
                  <c:v>2.5939198440000002</c:v>
                </c:pt>
                <c:pt idx="2484">
                  <c:v>2.5961653130000002</c:v>
                </c:pt>
                <c:pt idx="2485">
                  <c:v>2.5983632810000001</c:v>
                </c:pt>
                <c:pt idx="2486">
                  <c:v>2.6006915629999998</c:v>
                </c:pt>
                <c:pt idx="2487">
                  <c:v>2.6030014060000002</c:v>
                </c:pt>
                <c:pt idx="2488">
                  <c:v>2.6051837500000001</c:v>
                </c:pt>
                <c:pt idx="2489">
                  <c:v>2.6073942190000001</c:v>
                </c:pt>
                <c:pt idx="2490">
                  <c:v>2.6096943750000001</c:v>
                </c:pt>
                <c:pt idx="2491">
                  <c:v>2.6119107810000002</c:v>
                </c:pt>
                <c:pt idx="2492">
                  <c:v>2.6140384380000001</c:v>
                </c:pt>
                <c:pt idx="2493">
                  <c:v>2.6161459379999998</c:v>
                </c:pt>
                <c:pt idx="2494">
                  <c:v>2.6183945309999999</c:v>
                </c:pt>
                <c:pt idx="2495">
                  <c:v>2.6206296880000002</c:v>
                </c:pt>
                <c:pt idx="2496">
                  <c:v>2.6228134380000001</c:v>
                </c:pt>
                <c:pt idx="2497">
                  <c:v>2.625028125</c:v>
                </c:pt>
                <c:pt idx="2498">
                  <c:v>2.62733375</c:v>
                </c:pt>
                <c:pt idx="2499">
                  <c:v>2.6296531249999999</c:v>
                </c:pt>
                <c:pt idx="2500">
                  <c:v>2.6318549999999998</c:v>
                </c:pt>
                <c:pt idx="2501">
                  <c:v>2.6341678129999999</c:v>
                </c:pt>
                <c:pt idx="2502">
                  <c:v>2.6365281249999999</c:v>
                </c:pt>
                <c:pt idx="2503">
                  <c:v>2.6388568750000001</c:v>
                </c:pt>
                <c:pt idx="2504">
                  <c:v>2.6411253129999999</c:v>
                </c:pt>
                <c:pt idx="2505">
                  <c:v>2.6434137500000001</c:v>
                </c:pt>
                <c:pt idx="2506">
                  <c:v>2.6457165630000001</c:v>
                </c:pt>
                <c:pt idx="2507">
                  <c:v>2.6480434380000002</c:v>
                </c:pt>
                <c:pt idx="2508">
                  <c:v>2.6502834380000002</c:v>
                </c:pt>
                <c:pt idx="2509">
                  <c:v>2.652489063</c:v>
                </c:pt>
                <c:pt idx="2510">
                  <c:v>2.654794688</c:v>
                </c:pt>
                <c:pt idx="2511">
                  <c:v>2.657092188</c:v>
                </c:pt>
                <c:pt idx="2512">
                  <c:v>2.6592978129999998</c:v>
                </c:pt>
                <c:pt idx="2513">
                  <c:v>2.661584688</c:v>
                </c:pt>
                <c:pt idx="2514">
                  <c:v>2.6638690629999999</c:v>
                </c:pt>
                <c:pt idx="2515">
                  <c:v>2.666160938</c:v>
                </c:pt>
                <c:pt idx="2516">
                  <c:v>2.6683837499999998</c:v>
                </c:pt>
                <c:pt idx="2517">
                  <c:v>2.6706931250000001</c:v>
                </c:pt>
                <c:pt idx="2518">
                  <c:v>2.673093438</c:v>
                </c:pt>
                <c:pt idx="2519">
                  <c:v>2.6755115630000001</c:v>
                </c:pt>
                <c:pt idx="2520">
                  <c:v>2.6778221879999999</c:v>
                </c:pt>
                <c:pt idx="2521">
                  <c:v>2.6801349999999999</c:v>
                </c:pt>
                <c:pt idx="2522">
                  <c:v>2.682595938</c:v>
                </c:pt>
                <c:pt idx="2523">
                  <c:v>2.685010938</c:v>
                </c:pt>
                <c:pt idx="2524">
                  <c:v>2.6873506250000001</c:v>
                </c:pt>
                <c:pt idx="2525">
                  <c:v>2.6897193750000001</c:v>
                </c:pt>
                <c:pt idx="2526">
                  <c:v>2.6921478130000001</c:v>
                </c:pt>
                <c:pt idx="2527">
                  <c:v>2.6944740629999999</c:v>
                </c:pt>
                <c:pt idx="2528">
                  <c:v>2.6967109379999998</c:v>
                </c:pt>
                <c:pt idx="2529">
                  <c:v>2.6989728130000001</c:v>
                </c:pt>
                <c:pt idx="2530">
                  <c:v>2.7013896879999999</c:v>
                </c:pt>
                <c:pt idx="2531">
                  <c:v>2.703716563</c:v>
                </c:pt>
                <c:pt idx="2532">
                  <c:v>2.7058871880000002</c:v>
                </c:pt>
                <c:pt idx="2533">
                  <c:v>2.708139375</c:v>
                </c:pt>
                <c:pt idx="2534">
                  <c:v>2.7105040630000001</c:v>
                </c:pt>
                <c:pt idx="2535">
                  <c:v>2.7127859380000001</c:v>
                </c:pt>
                <c:pt idx="2536">
                  <c:v>2.715055</c:v>
                </c:pt>
                <c:pt idx="2537">
                  <c:v>2.7173146880000001</c:v>
                </c:pt>
                <c:pt idx="2538">
                  <c:v>2.7196262500000001</c:v>
                </c:pt>
                <c:pt idx="2539">
                  <c:v>2.7218543749999999</c:v>
                </c:pt>
                <c:pt idx="2540">
                  <c:v>2.7240393749999998</c:v>
                </c:pt>
                <c:pt idx="2541">
                  <c:v>2.726331563</c:v>
                </c:pt>
                <c:pt idx="2542">
                  <c:v>2.7287278129999999</c:v>
                </c:pt>
                <c:pt idx="2543">
                  <c:v>2.7310262500000002</c:v>
                </c:pt>
                <c:pt idx="2544">
                  <c:v>2.733289063</c:v>
                </c:pt>
                <c:pt idx="2545">
                  <c:v>2.7355593749999998</c:v>
                </c:pt>
                <c:pt idx="2546">
                  <c:v>2.7379253129999999</c:v>
                </c:pt>
                <c:pt idx="2547">
                  <c:v>2.7402309379999998</c:v>
                </c:pt>
                <c:pt idx="2548">
                  <c:v>2.7425506249999998</c:v>
                </c:pt>
                <c:pt idx="2549">
                  <c:v>2.744903125</c:v>
                </c:pt>
                <c:pt idx="2550">
                  <c:v>2.7473018749999998</c:v>
                </c:pt>
                <c:pt idx="2551">
                  <c:v>2.7495668750000002</c:v>
                </c:pt>
                <c:pt idx="2552">
                  <c:v>2.7517778129999999</c:v>
                </c:pt>
                <c:pt idx="2553">
                  <c:v>2.7540906249999999</c:v>
                </c:pt>
                <c:pt idx="2554">
                  <c:v>2.7564365629999998</c:v>
                </c:pt>
                <c:pt idx="2555">
                  <c:v>2.7587575000000002</c:v>
                </c:pt>
                <c:pt idx="2556">
                  <c:v>2.760984375</c:v>
                </c:pt>
                <c:pt idx="2557">
                  <c:v>2.7632831250000001</c:v>
                </c:pt>
                <c:pt idx="2558">
                  <c:v>2.7655809379999998</c:v>
                </c:pt>
                <c:pt idx="2559">
                  <c:v>2.7678643749999998</c:v>
                </c:pt>
                <c:pt idx="2560">
                  <c:v>2.770069688</c:v>
                </c:pt>
                <c:pt idx="2561">
                  <c:v>2.772425938</c:v>
                </c:pt>
                <c:pt idx="2562">
                  <c:v>2.774812813</c:v>
                </c:pt>
                <c:pt idx="2563">
                  <c:v>2.7770256249999998</c:v>
                </c:pt>
                <c:pt idx="2564">
                  <c:v>2.779264688</c:v>
                </c:pt>
                <c:pt idx="2565">
                  <c:v>2.7816534380000002</c:v>
                </c:pt>
                <c:pt idx="2566">
                  <c:v>2.7840490629999999</c:v>
                </c:pt>
                <c:pt idx="2567">
                  <c:v>2.786381563</c:v>
                </c:pt>
                <c:pt idx="2568">
                  <c:v>2.7887103130000002</c:v>
                </c:pt>
                <c:pt idx="2569">
                  <c:v>2.79112625</c:v>
                </c:pt>
                <c:pt idx="2570">
                  <c:v>2.7935259380000002</c:v>
                </c:pt>
                <c:pt idx="2571">
                  <c:v>2.7958453130000001</c:v>
                </c:pt>
                <c:pt idx="2572">
                  <c:v>2.7981528130000002</c:v>
                </c:pt>
                <c:pt idx="2573">
                  <c:v>2.800650938</c:v>
                </c:pt>
                <c:pt idx="2574">
                  <c:v>2.8030875000000002</c:v>
                </c:pt>
                <c:pt idx="2575">
                  <c:v>2.8053753129999999</c:v>
                </c:pt>
                <c:pt idx="2576">
                  <c:v>2.8076162500000001</c:v>
                </c:pt>
                <c:pt idx="2577">
                  <c:v>2.8099543749999998</c:v>
                </c:pt>
                <c:pt idx="2578">
                  <c:v>2.8123146879999998</c:v>
                </c:pt>
                <c:pt idx="2579">
                  <c:v>2.8145275000000001</c:v>
                </c:pt>
                <c:pt idx="2580">
                  <c:v>2.8168478129999999</c:v>
                </c:pt>
                <c:pt idx="2581">
                  <c:v>2.819203125</c:v>
                </c:pt>
                <c:pt idx="2582">
                  <c:v>2.8215468750000001</c:v>
                </c:pt>
                <c:pt idx="2583">
                  <c:v>2.8237143750000002</c:v>
                </c:pt>
                <c:pt idx="2584">
                  <c:v>2.825938125</c:v>
                </c:pt>
                <c:pt idx="2585">
                  <c:v>2.8282106250000001</c:v>
                </c:pt>
                <c:pt idx="2586">
                  <c:v>2.8305315630000001</c:v>
                </c:pt>
                <c:pt idx="2587">
                  <c:v>2.832774063</c:v>
                </c:pt>
                <c:pt idx="2588">
                  <c:v>2.8349850000000001</c:v>
                </c:pt>
                <c:pt idx="2589">
                  <c:v>2.8373787500000001</c:v>
                </c:pt>
                <c:pt idx="2590">
                  <c:v>2.8396584379999998</c:v>
                </c:pt>
                <c:pt idx="2591">
                  <c:v>2.8418975</c:v>
                </c:pt>
                <c:pt idx="2592">
                  <c:v>2.8441918749999999</c:v>
                </c:pt>
                <c:pt idx="2593">
                  <c:v>2.8465784379999999</c:v>
                </c:pt>
                <c:pt idx="2594">
                  <c:v>2.848951563</c:v>
                </c:pt>
                <c:pt idx="2595">
                  <c:v>2.8512818750000002</c:v>
                </c:pt>
                <c:pt idx="2596">
                  <c:v>2.853620625</c:v>
                </c:pt>
                <c:pt idx="2597">
                  <c:v>2.8560634380000001</c:v>
                </c:pt>
                <c:pt idx="2598">
                  <c:v>2.8584737499999999</c:v>
                </c:pt>
                <c:pt idx="2599">
                  <c:v>2.8607984380000002</c:v>
                </c:pt>
                <c:pt idx="2600">
                  <c:v>2.8630893749999999</c:v>
                </c:pt>
                <c:pt idx="2601">
                  <c:v>2.8654899999999999</c:v>
                </c:pt>
                <c:pt idx="2602">
                  <c:v>2.867898125</c:v>
                </c:pt>
                <c:pt idx="2603">
                  <c:v>2.8702390630000001</c:v>
                </c:pt>
                <c:pt idx="2604">
                  <c:v>2.872527813</c:v>
                </c:pt>
                <c:pt idx="2605">
                  <c:v>2.8749262500000001</c:v>
                </c:pt>
                <c:pt idx="2606">
                  <c:v>2.877337813</c:v>
                </c:pt>
                <c:pt idx="2607">
                  <c:v>2.8796537500000001</c:v>
                </c:pt>
                <c:pt idx="2608">
                  <c:v>2.8820271879999999</c:v>
                </c:pt>
                <c:pt idx="2609">
                  <c:v>2.8844581250000001</c:v>
                </c:pt>
                <c:pt idx="2610">
                  <c:v>2.8869425</c:v>
                </c:pt>
                <c:pt idx="2611">
                  <c:v>2.8893403129999999</c:v>
                </c:pt>
                <c:pt idx="2612">
                  <c:v>2.8917765630000001</c:v>
                </c:pt>
                <c:pt idx="2613">
                  <c:v>2.8942656250000001</c:v>
                </c:pt>
                <c:pt idx="2614">
                  <c:v>2.896788125</c:v>
                </c:pt>
                <c:pt idx="2615">
                  <c:v>2.899191563</c:v>
                </c:pt>
                <c:pt idx="2616">
                  <c:v>2.9016150000000001</c:v>
                </c:pt>
                <c:pt idx="2617">
                  <c:v>2.9040778129999998</c:v>
                </c:pt>
                <c:pt idx="2618">
                  <c:v>2.9065425</c:v>
                </c:pt>
                <c:pt idx="2619">
                  <c:v>2.9088915630000001</c:v>
                </c:pt>
                <c:pt idx="2620">
                  <c:v>2.9112762499999998</c:v>
                </c:pt>
                <c:pt idx="2621">
                  <c:v>2.9136324999999998</c:v>
                </c:pt>
                <c:pt idx="2622">
                  <c:v>2.9159231249999999</c:v>
                </c:pt>
                <c:pt idx="2623">
                  <c:v>2.918147813</c:v>
                </c:pt>
                <c:pt idx="2624">
                  <c:v>2.920400313</c:v>
                </c:pt>
                <c:pt idx="2625">
                  <c:v>2.922784375</c:v>
                </c:pt>
                <c:pt idx="2626">
                  <c:v>2.925063438</c:v>
                </c:pt>
                <c:pt idx="2627">
                  <c:v>2.92730625</c:v>
                </c:pt>
                <c:pt idx="2628">
                  <c:v>2.9295387499999999</c:v>
                </c:pt>
                <c:pt idx="2629">
                  <c:v>2.9318771880000001</c:v>
                </c:pt>
                <c:pt idx="2630">
                  <c:v>2.934178438</c:v>
                </c:pt>
                <c:pt idx="2631">
                  <c:v>2.9365187499999998</c:v>
                </c:pt>
                <c:pt idx="2632">
                  <c:v>2.9388221880000001</c:v>
                </c:pt>
                <c:pt idx="2633">
                  <c:v>2.9412446879999998</c:v>
                </c:pt>
                <c:pt idx="2634">
                  <c:v>2.9435975000000001</c:v>
                </c:pt>
                <c:pt idx="2635">
                  <c:v>2.9458365629999999</c:v>
                </c:pt>
                <c:pt idx="2636">
                  <c:v>2.9481740630000002</c:v>
                </c:pt>
                <c:pt idx="2637">
                  <c:v>2.9505615629999999</c:v>
                </c:pt>
                <c:pt idx="2638">
                  <c:v>2.952977813</c:v>
                </c:pt>
                <c:pt idx="2639">
                  <c:v>2.9552662500000002</c:v>
                </c:pt>
                <c:pt idx="2640">
                  <c:v>2.9576584380000002</c:v>
                </c:pt>
                <c:pt idx="2641">
                  <c:v>2.9600931250000002</c:v>
                </c:pt>
                <c:pt idx="2642">
                  <c:v>2.9625334379999999</c:v>
                </c:pt>
                <c:pt idx="2643">
                  <c:v>2.9648981249999999</c:v>
                </c:pt>
                <c:pt idx="2644">
                  <c:v>2.967349375</c:v>
                </c:pt>
                <c:pt idx="2645">
                  <c:v>2.9698165630000002</c:v>
                </c:pt>
                <c:pt idx="2646">
                  <c:v>2.9722278129999999</c:v>
                </c:pt>
                <c:pt idx="2647">
                  <c:v>2.9746321880000002</c:v>
                </c:pt>
                <c:pt idx="2648">
                  <c:v>2.9769975</c:v>
                </c:pt>
                <c:pt idx="2649">
                  <c:v>2.9794803129999998</c:v>
                </c:pt>
                <c:pt idx="2650">
                  <c:v>2.9818625000000001</c:v>
                </c:pt>
                <c:pt idx="2651">
                  <c:v>2.9841465629999999</c:v>
                </c:pt>
                <c:pt idx="2652">
                  <c:v>2.9865109379999999</c:v>
                </c:pt>
                <c:pt idx="2653">
                  <c:v>2.9888943750000001</c:v>
                </c:pt>
                <c:pt idx="2654">
                  <c:v>2.9911868749999999</c:v>
                </c:pt>
                <c:pt idx="2655">
                  <c:v>2.9935131250000002</c:v>
                </c:pt>
                <c:pt idx="2656">
                  <c:v>2.9959115629999999</c:v>
                </c:pt>
                <c:pt idx="2657">
                  <c:v>2.9983528129999999</c:v>
                </c:pt>
                <c:pt idx="2658">
                  <c:v>3.0007228129999999</c:v>
                </c:pt>
                <c:pt idx="2659">
                  <c:v>3.0030265630000001</c:v>
                </c:pt>
                <c:pt idx="2660">
                  <c:v>3.00536</c:v>
                </c:pt>
                <c:pt idx="2661">
                  <c:v>3.007783125</c:v>
                </c:pt>
                <c:pt idx="2662">
                  <c:v>3.010110938</c:v>
                </c:pt>
                <c:pt idx="2663">
                  <c:v>3.0124318749999999</c:v>
                </c:pt>
                <c:pt idx="2664">
                  <c:v>3.0148125000000001</c:v>
                </c:pt>
                <c:pt idx="2665">
                  <c:v>3.017245</c:v>
                </c:pt>
                <c:pt idx="2666">
                  <c:v>3.0195912499999999</c:v>
                </c:pt>
                <c:pt idx="2667">
                  <c:v>3.0218224999999999</c:v>
                </c:pt>
                <c:pt idx="2668">
                  <c:v>3.0241834380000001</c:v>
                </c:pt>
                <c:pt idx="2669">
                  <c:v>3.0265925</c:v>
                </c:pt>
                <c:pt idx="2670">
                  <c:v>3.028884063</c:v>
                </c:pt>
                <c:pt idx="2671">
                  <c:v>3.0311400000000002</c:v>
                </c:pt>
                <c:pt idx="2672">
                  <c:v>3.033450625</c:v>
                </c:pt>
                <c:pt idx="2673">
                  <c:v>3.0357953129999999</c:v>
                </c:pt>
                <c:pt idx="2674">
                  <c:v>3.0380853129999998</c:v>
                </c:pt>
                <c:pt idx="2675">
                  <c:v>3.0402962499999999</c:v>
                </c:pt>
                <c:pt idx="2676">
                  <c:v>3.0425578130000002</c:v>
                </c:pt>
                <c:pt idx="2677">
                  <c:v>3.0449199999999998</c:v>
                </c:pt>
                <c:pt idx="2678">
                  <c:v>3.0472171879999999</c:v>
                </c:pt>
                <c:pt idx="2679">
                  <c:v>3.0494931250000001</c:v>
                </c:pt>
                <c:pt idx="2680">
                  <c:v>3.051935313</c:v>
                </c:pt>
                <c:pt idx="2681">
                  <c:v>3.0543943750000002</c:v>
                </c:pt>
                <c:pt idx="2682">
                  <c:v>3.0568037499999998</c:v>
                </c:pt>
                <c:pt idx="2683">
                  <c:v>3.0591884380000001</c:v>
                </c:pt>
                <c:pt idx="2684">
                  <c:v>3.0616537500000001</c:v>
                </c:pt>
                <c:pt idx="2685">
                  <c:v>3.0641600000000002</c:v>
                </c:pt>
                <c:pt idx="2686">
                  <c:v>3.0666015629999999</c:v>
                </c:pt>
                <c:pt idx="2687">
                  <c:v>3.06905625</c:v>
                </c:pt>
                <c:pt idx="2688">
                  <c:v>3.0715387500000002</c:v>
                </c:pt>
                <c:pt idx="2689">
                  <c:v>3.0740178130000002</c:v>
                </c:pt>
                <c:pt idx="2690">
                  <c:v>3.076363438</c:v>
                </c:pt>
                <c:pt idx="2691">
                  <c:v>3.0787190629999999</c:v>
                </c:pt>
                <c:pt idx="2692">
                  <c:v>3.0811728129999998</c:v>
                </c:pt>
                <c:pt idx="2693">
                  <c:v>3.0836365630000002</c:v>
                </c:pt>
                <c:pt idx="2694">
                  <c:v>3.0860224999999999</c:v>
                </c:pt>
                <c:pt idx="2695">
                  <c:v>3.0883993749999998</c:v>
                </c:pt>
                <c:pt idx="2696">
                  <c:v>3.0908590629999999</c:v>
                </c:pt>
                <c:pt idx="2697">
                  <c:v>3.0933121880000001</c:v>
                </c:pt>
                <c:pt idx="2698">
                  <c:v>3.0956715629999998</c:v>
                </c:pt>
                <c:pt idx="2699">
                  <c:v>3.0980546879999999</c:v>
                </c:pt>
                <c:pt idx="2700">
                  <c:v>3.1005715629999999</c:v>
                </c:pt>
                <c:pt idx="2701">
                  <c:v>3.103079063</c:v>
                </c:pt>
                <c:pt idx="2702">
                  <c:v>3.1054609379999998</c:v>
                </c:pt>
                <c:pt idx="2703">
                  <c:v>3.107848438</c:v>
                </c:pt>
                <c:pt idx="2704">
                  <c:v>3.1103259379999999</c:v>
                </c:pt>
                <c:pt idx="2705">
                  <c:v>3.112810938</c:v>
                </c:pt>
                <c:pt idx="2706">
                  <c:v>3.1152503130000002</c:v>
                </c:pt>
                <c:pt idx="2707">
                  <c:v>3.1176956250000001</c:v>
                </c:pt>
                <c:pt idx="2708">
                  <c:v>3.1201931250000001</c:v>
                </c:pt>
                <c:pt idx="2709">
                  <c:v>3.1227171880000002</c:v>
                </c:pt>
                <c:pt idx="2710">
                  <c:v>3.1250734379999998</c:v>
                </c:pt>
                <c:pt idx="2711">
                  <c:v>3.1274368749999999</c:v>
                </c:pt>
                <c:pt idx="2712">
                  <c:v>3.1299174999999999</c:v>
                </c:pt>
                <c:pt idx="2713">
                  <c:v>3.1323343750000001</c:v>
                </c:pt>
                <c:pt idx="2714">
                  <c:v>3.134717813</c:v>
                </c:pt>
                <c:pt idx="2715">
                  <c:v>3.1370675000000001</c:v>
                </c:pt>
                <c:pt idx="2716">
                  <c:v>3.13942875</c:v>
                </c:pt>
                <c:pt idx="2717">
                  <c:v>3.1417375000000001</c:v>
                </c:pt>
                <c:pt idx="2718">
                  <c:v>3.1440403130000001</c:v>
                </c:pt>
                <c:pt idx="2719">
                  <c:v>3.1463109380000001</c:v>
                </c:pt>
                <c:pt idx="2720">
                  <c:v>3.1487231250000001</c:v>
                </c:pt>
                <c:pt idx="2721">
                  <c:v>3.1511190629999999</c:v>
                </c:pt>
                <c:pt idx="2722">
                  <c:v>3.153397188</c:v>
                </c:pt>
                <c:pt idx="2723">
                  <c:v>3.15578125</c:v>
                </c:pt>
                <c:pt idx="2724">
                  <c:v>3.1581868750000002</c:v>
                </c:pt>
                <c:pt idx="2725">
                  <c:v>3.1605525000000001</c:v>
                </c:pt>
                <c:pt idx="2726">
                  <c:v>3.162943125</c:v>
                </c:pt>
                <c:pt idx="2727">
                  <c:v>3.1653631249999998</c:v>
                </c:pt>
                <c:pt idx="2728">
                  <c:v>3.1678615630000002</c:v>
                </c:pt>
                <c:pt idx="2729">
                  <c:v>3.17035</c:v>
                </c:pt>
                <c:pt idx="2730">
                  <c:v>3.1727603129999999</c:v>
                </c:pt>
                <c:pt idx="2731">
                  <c:v>3.1751912500000001</c:v>
                </c:pt>
                <c:pt idx="2732">
                  <c:v>3.1777006249999999</c:v>
                </c:pt>
                <c:pt idx="2733">
                  <c:v>3.1800837500000001</c:v>
                </c:pt>
                <c:pt idx="2734">
                  <c:v>3.182425625</c:v>
                </c:pt>
                <c:pt idx="2735">
                  <c:v>3.1848468749999999</c:v>
                </c:pt>
                <c:pt idx="2736">
                  <c:v>3.18726625</c:v>
                </c:pt>
                <c:pt idx="2737">
                  <c:v>3.1896415629999999</c:v>
                </c:pt>
                <c:pt idx="2738">
                  <c:v>3.1919746880000002</c:v>
                </c:pt>
                <c:pt idx="2739">
                  <c:v>3.194324688</c:v>
                </c:pt>
                <c:pt idx="2740">
                  <c:v>3.1967231250000001</c:v>
                </c:pt>
                <c:pt idx="2741">
                  <c:v>3.1990784379999999</c:v>
                </c:pt>
                <c:pt idx="2742">
                  <c:v>3.2013765620000001</c:v>
                </c:pt>
                <c:pt idx="2743">
                  <c:v>3.203760312</c:v>
                </c:pt>
                <c:pt idx="2744">
                  <c:v>3.2061515620000001</c:v>
                </c:pt>
                <c:pt idx="2745">
                  <c:v>3.2085331250000002</c:v>
                </c:pt>
                <c:pt idx="2746">
                  <c:v>3.2108990620000002</c:v>
                </c:pt>
                <c:pt idx="2747">
                  <c:v>3.2132984379999998</c:v>
                </c:pt>
                <c:pt idx="2748">
                  <c:v>3.2157200000000001</c:v>
                </c:pt>
                <c:pt idx="2749">
                  <c:v>3.2181087499999999</c:v>
                </c:pt>
                <c:pt idx="2750">
                  <c:v>3.2204487500000001</c:v>
                </c:pt>
                <c:pt idx="2751">
                  <c:v>3.2228603119999999</c:v>
                </c:pt>
                <c:pt idx="2752">
                  <c:v>3.2253806250000001</c:v>
                </c:pt>
                <c:pt idx="2753">
                  <c:v>3.2278349999999998</c:v>
                </c:pt>
                <c:pt idx="2754">
                  <c:v>3.2302218749999998</c:v>
                </c:pt>
                <c:pt idx="2755">
                  <c:v>3.2326450000000002</c:v>
                </c:pt>
                <c:pt idx="2756">
                  <c:v>3.2350790620000001</c:v>
                </c:pt>
                <c:pt idx="2757">
                  <c:v>3.2374703120000001</c:v>
                </c:pt>
                <c:pt idx="2758">
                  <c:v>3.239848125</c:v>
                </c:pt>
                <c:pt idx="2759">
                  <c:v>3.2422775000000001</c:v>
                </c:pt>
                <c:pt idx="2760">
                  <c:v>3.244715625</c:v>
                </c:pt>
                <c:pt idx="2761">
                  <c:v>3.2470837499999998</c:v>
                </c:pt>
                <c:pt idx="2762">
                  <c:v>3.2493953119999999</c:v>
                </c:pt>
                <c:pt idx="2763">
                  <c:v>3.2517884380000002</c:v>
                </c:pt>
                <c:pt idx="2764">
                  <c:v>3.2542634380000002</c:v>
                </c:pt>
                <c:pt idx="2765">
                  <c:v>3.2566634379999999</c:v>
                </c:pt>
                <c:pt idx="2766">
                  <c:v>3.259081562</c:v>
                </c:pt>
                <c:pt idx="2767">
                  <c:v>3.2615528120000001</c:v>
                </c:pt>
                <c:pt idx="2768">
                  <c:v>3.2640612500000001</c:v>
                </c:pt>
                <c:pt idx="2769">
                  <c:v>3.2664825</c:v>
                </c:pt>
                <c:pt idx="2770">
                  <c:v>3.2689137499999998</c:v>
                </c:pt>
                <c:pt idx="2771">
                  <c:v>3.2713987499999999</c:v>
                </c:pt>
                <c:pt idx="2772">
                  <c:v>3.2739400000000001</c:v>
                </c:pt>
                <c:pt idx="2773">
                  <c:v>3.276465312</c:v>
                </c:pt>
                <c:pt idx="2774">
                  <c:v>3.278945625</c:v>
                </c:pt>
                <c:pt idx="2775">
                  <c:v>3.2815021880000002</c:v>
                </c:pt>
                <c:pt idx="2776">
                  <c:v>3.2840540620000001</c:v>
                </c:pt>
                <c:pt idx="2777">
                  <c:v>3.286562188</c:v>
                </c:pt>
                <c:pt idx="2778">
                  <c:v>3.288981562</c:v>
                </c:pt>
                <c:pt idx="2779">
                  <c:v>3.2915062499999999</c:v>
                </c:pt>
                <c:pt idx="2780">
                  <c:v>3.2940900000000002</c:v>
                </c:pt>
                <c:pt idx="2781">
                  <c:v>3.2965381250000001</c:v>
                </c:pt>
                <c:pt idx="2782">
                  <c:v>3.2989346880000001</c:v>
                </c:pt>
                <c:pt idx="2783">
                  <c:v>3.3013625000000002</c:v>
                </c:pt>
                <c:pt idx="2784">
                  <c:v>3.3038271880000001</c:v>
                </c:pt>
                <c:pt idx="2785">
                  <c:v>3.3061975000000001</c:v>
                </c:pt>
                <c:pt idx="2786">
                  <c:v>3.3085065619999998</c:v>
                </c:pt>
                <c:pt idx="2787">
                  <c:v>3.3109043749999998</c:v>
                </c:pt>
                <c:pt idx="2788">
                  <c:v>3.3133862500000002</c:v>
                </c:pt>
                <c:pt idx="2789">
                  <c:v>3.315725</c:v>
                </c:pt>
                <c:pt idx="2790">
                  <c:v>3.3179921879999998</c:v>
                </c:pt>
                <c:pt idx="2791">
                  <c:v>3.320411875</c:v>
                </c:pt>
                <c:pt idx="2792">
                  <c:v>3.3228075000000001</c:v>
                </c:pt>
                <c:pt idx="2793">
                  <c:v>3.3250825000000002</c:v>
                </c:pt>
                <c:pt idx="2794">
                  <c:v>3.3273934380000001</c:v>
                </c:pt>
                <c:pt idx="2795">
                  <c:v>3.3297812499999999</c:v>
                </c:pt>
                <c:pt idx="2796">
                  <c:v>3.3322331250000001</c:v>
                </c:pt>
                <c:pt idx="2797">
                  <c:v>3.334575938</c:v>
                </c:pt>
                <c:pt idx="2798">
                  <c:v>3.3368671879999998</c:v>
                </c:pt>
                <c:pt idx="2799">
                  <c:v>3.3393296879999999</c:v>
                </c:pt>
                <c:pt idx="2800">
                  <c:v>3.3418418750000001</c:v>
                </c:pt>
                <c:pt idx="2801">
                  <c:v>3.3442156249999999</c:v>
                </c:pt>
                <c:pt idx="2802">
                  <c:v>3.3466290619999999</c:v>
                </c:pt>
                <c:pt idx="2803">
                  <c:v>3.34913375</c:v>
                </c:pt>
                <c:pt idx="2804">
                  <c:v>3.3515928119999998</c:v>
                </c:pt>
                <c:pt idx="2805">
                  <c:v>3.3539987500000001</c:v>
                </c:pt>
                <c:pt idx="2806">
                  <c:v>3.3563940620000001</c:v>
                </c:pt>
                <c:pt idx="2807">
                  <c:v>3.3588859379999998</c:v>
                </c:pt>
                <c:pt idx="2808">
                  <c:v>3.3613249999999999</c:v>
                </c:pt>
                <c:pt idx="2809">
                  <c:v>3.3636662500000001</c:v>
                </c:pt>
                <c:pt idx="2810">
                  <c:v>3.366058438</c:v>
                </c:pt>
                <c:pt idx="2811">
                  <c:v>3.3684837500000002</c:v>
                </c:pt>
                <c:pt idx="2812">
                  <c:v>3.3708981250000001</c:v>
                </c:pt>
                <c:pt idx="2813">
                  <c:v>3.3732643750000002</c:v>
                </c:pt>
                <c:pt idx="2814">
                  <c:v>3.3756878119999998</c:v>
                </c:pt>
                <c:pt idx="2815">
                  <c:v>3.3781990620000002</c:v>
                </c:pt>
                <c:pt idx="2816">
                  <c:v>3.3806496880000001</c:v>
                </c:pt>
                <c:pt idx="2817">
                  <c:v>3.3830003120000001</c:v>
                </c:pt>
                <c:pt idx="2818">
                  <c:v>3.385449688</c:v>
                </c:pt>
                <c:pt idx="2819">
                  <c:v>3.3879649999999999</c:v>
                </c:pt>
                <c:pt idx="2820">
                  <c:v>3.3904328119999998</c:v>
                </c:pt>
                <c:pt idx="2821">
                  <c:v>3.3929168750000001</c:v>
                </c:pt>
                <c:pt idx="2822">
                  <c:v>3.3954565620000001</c:v>
                </c:pt>
                <c:pt idx="2823">
                  <c:v>3.397959062</c:v>
                </c:pt>
                <c:pt idx="2824">
                  <c:v>3.4004193749999998</c:v>
                </c:pt>
                <c:pt idx="2825">
                  <c:v>3.4027965619999998</c:v>
                </c:pt>
                <c:pt idx="2826">
                  <c:v>3.4052318750000001</c:v>
                </c:pt>
                <c:pt idx="2827">
                  <c:v>3.4077296879999999</c:v>
                </c:pt>
                <c:pt idx="2828">
                  <c:v>3.4102015620000001</c:v>
                </c:pt>
                <c:pt idx="2829">
                  <c:v>3.4125446880000001</c:v>
                </c:pt>
                <c:pt idx="2830">
                  <c:v>3.4149271880000001</c:v>
                </c:pt>
                <c:pt idx="2831">
                  <c:v>3.4173146879999998</c:v>
                </c:pt>
                <c:pt idx="2832">
                  <c:v>3.419653125</c:v>
                </c:pt>
                <c:pt idx="2833">
                  <c:v>3.4220103119999998</c:v>
                </c:pt>
                <c:pt idx="2834">
                  <c:v>3.4242959380000002</c:v>
                </c:pt>
                <c:pt idx="2835">
                  <c:v>3.4266975</c:v>
                </c:pt>
                <c:pt idx="2836">
                  <c:v>3.429052188</c:v>
                </c:pt>
                <c:pt idx="2837">
                  <c:v>3.4313862500000001</c:v>
                </c:pt>
                <c:pt idx="2838">
                  <c:v>3.4337</c:v>
                </c:pt>
                <c:pt idx="2839">
                  <c:v>3.4361440619999999</c:v>
                </c:pt>
                <c:pt idx="2840">
                  <c:v>3.4385300000000001</c:v>
                </c:pt>
                <c:pt idx="2841">
                  <c:v>3.4409240620000001</c:v>
                </c:pt>
                <c:pt idx="2842">
                  <c:v>3.4433112499999998</c:v>
                </c:pt>
                <c:pt idx="2843">
                  <c:v>3.4457837499999999</c:v>
                </c:pt>
                <c:pt idx="2844">
                  <c:v>3.4482684379999999</c:v>
                </c:pt>
                <c:pt idx="2845">
                  <c:v>3.4506765619999999</c:v>
                </c:pt>
                <c:pt idx="2846">
                  <c:v>3.4531034379999999</c:v>
                </c:pt>
                <c:pt idx="2847">
                  <c:v>3.4555753120000001</c:v>
                </c:pt>
                <c:pt idx="2848">
                  <c:v>3.4580250000000001</c:v>
                </c:pt>
                <c:pt idx="2849">
                  <c:v>3.4604609380000002</c:v>
                </c:pt>
                <c:pt idx="2850">
                  <c:v>3.4629043749999999</c:v>
                </c:pt>
                <c:pt idx="2851">
                  <c:v>3.4653340620000002</c:v>
                </c:pt>
                <c:pt idx="2852">
                  <c:v>3.467754062</c:v>
                </c:pt>
                <c:pt idx="2853">
                  <c:v>3.4701274999999998</c:v>
                </c:pt>
                <c:pt idx="2854">
                  <c:v>3.472541562</c:v>
                </c:pt>
                <c:pt idx="2855">
                  <c:v>3.4750115620000002</c:v>
                </c:pt>
                <c:pt idx="2856">
                  <c:v>3.4773956250000002</c:v>
                </c:pt>
                <c:pt idx="2857">
                  <c:v>3.4797506249999999</c:v>
                </c:pt>
                <c:pt idx="2858">
                  <c:v>3.4821646880000001</c:v>
                </c:pt>
                <c:pt idx="2859">
                  <c:v>3.4845546879999998</c:v>
                </c:pt>
                <c:pt idx="2860">
                  <c:v>3.4868987499999999</c:v>
                </c:pt>
                <c:pt idx="2861">
                  <c:v>3.4893053119999999</c:v>
                </c:pt>
                <c:pt idx="2862">
                  <c:v>3.4917543750000002</c:v>
                </c:pt>
                <c:pt idx="2863">
                  <c:v>3.4942809380000002</c:v>
                </c:pt>
                <c:pt idx="2864">
                  <c:v>3.4967071879999998</c:v>
                </c:pt>
                <c:pt idx="2865">
                  <c:v>3.4991046880000001</c:v>
                </c:pt>
                <c:pt idx="2866">
                  <c:v>3.5016278120000002</c:v>
                </c:pt>
                <c:pt idx="2867">
                  <c:v>3.5041359380000001</c:v>
                </c:pt>
                <c:pt idx="2868">
                  <c:v>3.5066040620000001</c:v>
                </c:pt>
                <c:pt idx="2869">
                  <c:v>3.509088438</c:v>
                </c:pt>
                <c:pt idx="2870">
                  <c:v>3.5116350000000001</c:v>
                </c:pt>
                <c:pt idx="2871">
                  <c:v>3.514168438</c:v>
                </c:pt>
                <c:pt idx="2872">
                  <c:v>3.5165928119999998</c:v>
                </c:pt>
                <c:pt idx="2873">
                  <c:v>3.5190159379999999</c:v>
                </c:pt>
                <c:pt idx="2874">
                  <c:v>3.5215162499999999</c:v>
                </c:pt>
                <c:pt idx="2875">
                  <c:v>3.5240009379999999</c:v>
                </c:pt>
                <c:pt idx="2876">
                  <c:v>3.5264109380000002</c:v>
                </c:pt>
                <c:pt idx="2877">
                  <c:v>3.5288503119999999</c:v>
                </c:pt>
                <c:pt idx="2878">
                  <c:v>3.5313349999999999</c:v>
                </c:pt>
                <c:pt idx="2879">
                  <c:v>3.5337846879999999</c:v>
                </c:pt>
                <c:pt idx="2880">
                  <c:v>3.5361703119999999</c:v>
                </c:pt>
                <c:pt idx="2881">
                  <c:v>3.5385650000000002</c:v>
                </c:pt>
                <c:pt idx="2882">
                  <c:v>3.5410740619999999</c:v>
                </c:pt>
                <c:pt idx="2883">
                  <c:v>3.5435118750000001</c:v>
                </c:pt>
                <c:pt idx="2884">
                  <c:v>3.5459409380000002</c:v>
                </c:pt>
                <c:pt idx="2885">
                  <c:v>3.548358125</c:v>
                </c:pt>
                <c:pt idx="2886">
                  <c:v>3.5508771879999999</c:v>
                </c:pt>
                <c:pt idx="2887">
                  <c:v>3.5533462500000002</c:v>
                </c:pt>
                <c:pt idx="2888">
                  <c:v>3.5557512500000001</c:v>
                </c:pt>
                <c:pt idx="2889">
                  <c:v>3.558224375</c:v>
                </c:pt>
                <c:pt idx="2890">
                  <c:v>3.5607662499999999</c:v>
                </c:pt>
                <c:pt idx="2891">
                  <c:v>3.5632193750000001</c:v>
                </c:pt>
                <c:pt idx="2892">
                  <c:v>3.5656500000000002</c:v>
                </c:pt>
                <c:pt idx="2893">
                  <c:v>3.5681253119999998</c:v>
                </c:pt>
                <c:pt idx="2894">
                  <c:v>3.5706115619999999</c:v>
                </c:pt>
                <c:pt idx="2895">
                  <c:v>3.5730746880000002</c:v>
                </c:pt>
                <c:pt idx="2896">
                  <c:v>3.5754781250000001</c:v>
                </c:pt>
                <c:pt idx="2897">
                  <c:v>3.57791375</c:v>
                </c:pt>
                <c:pt idx="2898">
                  <c:v>3.580367812</c:v>
                </c:pt>
                <c:pt idx="2899">
                  <c:v>3.5826968749999999</c:v>
                </c:pt>
                <c:pt idx="2900">
                  <c:v>3.5850599999999999</c:v>
                </c:pt>
                <c:pt idx="2901">
                  <c:v>3.5874803119999998</c:v>
                </c:pt>
                <c:pt idx="2902">
                  <c:v>3.5899112500000001</c:v>
                </c:pt>
                <c:pt idx="2903">
                  <c:v>3.5922268750000002</c:v>
                </c:pt>
                <c:pt idx="2904">
                  <c:v>3.5945925000000001</c:v>
                </c:pt>
                <c:pt idx="2905">
                  <c:v>3.5970421880000001</c:v>
                </c:pt>
                <c:pt idx="2906">
                  <c:v>3.5995231250000002</c:v>
                </c:pt>
                <c:pt idx="2907">
                  <c:v>3.6018971880000001</c:v>
                </c:pt>
                <c:pt idx="2908">
                  <c:v>3.604285</c:v>
                </c:pt>
                <c:pt idx="2909">
                  <c:v>3.6068168749999998</c:v>
                </c:pt>
                <c:pt idx="2910">
                  <c:v>3.6093003119999998</c:v>
                </c:pt>
                <c:pt idx="2911">
                  <c:v>3.6117181249999999</c:v>
                </c:pt>
                <c:pt idx="2912">
                  <c:v>3.6141184380000002</c:v>
                </c:pt>
                <c:pt idx="2913">
                  <c:v>3.6166662500000002</c:v>
                </c:pt>
                <c:pt idx="2914">
                  <c:v>3.6191706250000002</c:v>
                </c:pt>
                <c:pt idx="2915">
                  <c:v>3.6215856249999998</c:v>
                </c:pt>
                <c:pt idx="2916">
                  <c:v>3.6239696879999999</c:v>
                </c:pt>
                <c:pt idx="2917">
                  <c:v>3.6264699999999999</c:v>
                </c:pt>
                <c:pt idx="2918">
                  <c:v>3.6289787499999999</c:v>
                </c:pt>
                <c:pt idx="2919">
                  <c:v>3.6313537500000002</c:v>
                </c:pt>
                <c:pt idx="2920">
                  <c:v>3.6337221880000001</c:v>
                </c:pt>
                <c:pt idx="2921">
                  <c:v>3.6362109380000001</c:v>
                </c:pt>
                <c:pt idx="2922">
                  <c:v>3.6386743749999999</c:v>
                </c:pt>
                <c:pt idx="2923">
                  <c:v>3.6410081249999999</c:v>
                </c:pt>
                <c:pt idx="2924">
                  <c:v>3.643411875</c:v>
                </c:pt>
                <c:pt idx="2925">
                  <c:v>3.6458265619999999</c:v>
                </c:pt>
                <c:pt idx="2926">
                  <c:v>3.6482418750000001</c:v>
                </c:pt>
                <c:pt idx="2927">
                  <c:v>3.6506078120000001</c:v>
                </c:pt>
                <c:pt idx="2928">
                  <c:v>3.653015312</c:v>
                </c:pt>
                <c:pt idx="2929">
                  <c:v>3.65546375</c:v>
                </c:pt>
                <c:pt idx="2930">
                  <c:v>3.657865938</c:v>
                </c:pt>
                <c:pt idx="2931">
                  <c:v>3.6601987500000002</c:v>
                </c:pt>
                <c:pt idx="2932">
                  <c:v>3.6625562500000002</c:v>
                </c:pt>
                <c:pt idx="2933">
                  <c:v>3.6650462500000001</c:v>
                </c:pt>
                <c:pt idx="2934">
                  <c:v>3.6674331250000001</c:v>
                </c:pt>
                <c:pt idx="2935">
                  <c:v>3.6698243750000001</c:v>
                </c:pt>
                <c:pt idx="2936">
                  <c:v>3.672275</c:v>
                </c:pt>
                <c:pt idx="2937">
                  <c:v>3.6748078120000001</c:v>
                </c:pt>
                <c:pt idx="2938">
                  <c:v>3.677206875</c:v>
                </c:pt>
                <c:pt idx="2939">
                  <c:v>3.6796662499999999</c:v>
                </c:pt>
                <c:pt idx="2940">
                  <c:v>3.6821543750000001</c:v>
                </c:pt>
                <c:pt idx="2941">
                  <c:v>3.6847265619999998</c:v>
                </c:pt>
                <c:pt idx="2942">
                  <c:v>3.6872337499999999</c:v>
                </c:pt>
                <c:pt idx="2943">
                  <c:v>3.6896384379999998</c:v>
                </c:pt>
                <c:pt idx="2944">
                  <c:v>3.6921431249999999</c:v>
                </c:pt>
                <c:pt idx="2945">
                  <c:v>3.6946346879999998</c:v>
                </c:pt>
                <c:pt idx="2946">
                  <c:v>3.6969987500000001</c:v>
                </c:pt>
                <c:pt idx="2947">
                  <c:v>3.6993246879999999</c:v>
                </c:pt>
                <c:pt idx="2948">
                  <c:v>3.701787188</c:v>
                </c:pt>
                <c:pt idx="2949">
                  <c:v>3.7042046879999999</c:v>
                </c:pt>
                <c:pt idx="2950">
                  <c:v>3.7066962499999998</c:v>
                </c:pt>
                <c:pt idx="2951">
                  <c:v>3.7090706249999998</c:v>
                </c:pt>
                <c:pt idx="2952">
                  <c:v>3.7115165619999999</c:v>
                </c:pt>
                <c:pt idx="2953">
                  <c:v>3.714024062</c:v>
                </c:pt>
                <c:pt idx="2954">
                  <c:v>3.716414688</c:v>
                </c:pt>
                <c:pt idx="2955">
                  <c:v>3.7188640620000002</c:v>
                </c:pt>
                <c:pt idx="2956">
                  <c:v>3.7214209380000001</c:v>
                </c:pt>
                <c:pt idx="2957">
                  <c:v>3.7239450000000001</c:v>
                </c:pt>
                <c:pt idx="2958">
                  <c:v>3.7263684380000002</c:v>
                </c:pt>
                <c:pt idx="2959">
                  <c:v>3.728829062</c:v>
                </c:pt>
                <c:pt idx="2960">
                  <c:v>3.7312728119999998</c:v>
                </c:pt>
                <c:pt idx="2961">
                  <c:v>3.733688125</c:v>
                </c:pt>
                <c:pt idx="2962">
                  <c:v>3.7360875</c:v>
                </c:pt>
                <c:pt idx="2963">
                  <c:v>3.7385084380000002</c:v>
                </c:pt>
                <c:pt idx="2964">
                  <c:v>3.7409984380000001</c:v>
                </c:pt>
                <c:pt idx="2965">
                  <c:v>3.7434165620000002</c:v>
                </c:pt>
                <c:pt idx="2966">
                  <c:v>3.7457878120000001</c:v>
                </c:pt>
                <c:pt idx="2967">
                  <c:v>3.7481925</c:v>
                </c:pt>
                <c:pt idx="2968">
                  <c:v>3.750622812</c:v>
                </c:pt>
                <c:pt idx="2969">
                  <c:v>3.7529834379999998</c:v>
                </c:pt>
                <c:pt idx="2970">
                  <c:v>3.7552934379999998</c:v>
                </c:pt>
                <c:pt idx="2971">
                  <c:v>3.757692188</c:v>
                </c:pt>
                <c:pt idx="2972">
                  <c:v>3.760105625</c:v>
                </c:pt>
                <c:pt idx="2973">
                  <c:v>3.7624059380000001</c:v>
                </c:pt>
                <c:pt idx="2974">
                  <c:v>3.7646981249999998</c:v>
                </c:pt>
                <c:pt idx="2975">
                  <c:v>3.767022812</c:v>
                </c:pt>
                <c:pt idx="2976">
                  <c:v>3.7693806250000002</c:v>
                </c:pt>
                <c:pt idx="2977">
                  <c:v>3.771656562</c:v>
                </c:pt>
                <c:pt idx="2978">
                  <c:v>3.7739971880000001</c:v>
                </c:pt>
                <c:pt idx="2979">
                  <c:v>3.7763706250000002</c:v>
                </c:pt>
                <c:pt idx="2980">
                  <c:v>3.7787868750000002</c:v>
                </c:pt>
                <c:pt idx="2981">
                  <c:v>3.7811187500000001</c:v>
                </c:pt>
                <c:pt idx="2982">
                  <c:v>3.7834443750000002</c:v>
                </c:pt>
                <c:pt idx="2983">
                  <c:v>3.785792812</c:v>
                </c:pt>
                <c:pt idx="2984">
                  <c:v>3.7881843750000002</c:v>
                </c:pt>
                <c:pt idx="2985">
                  <c:v>3.7905362500000002</c:v>
                </c:pt>
                <c:pt idx="2986">
                  <c:v>3.7928534379999999</c:v>
                </c:pt>
                <c:pt idx="2987">
                  <c:v>3.7952796879999999</c:v>
                </c:pt>
                <c:pt idx="2988">
                  <c:v>3.7976649999999998</c:v>
                </c:pt>
                <c:pt idx="2989">
                  <c:v>3.7999703120000001</c:v>
                </c:pt>
                <c:pt idx="2990">
                  <c:v>3.8022749999999998</c:v>
                </c:pt>
                <c:pt idx="2991">
                  <c:v>3.80468625</c:v>
                </c:pt>
                <c:pt idx="2992">
                  <c:v>3.807116562</c:v>
                </c:pt>
                <c:pt idx="2993">
                  <c:v>3.8095040619999998</c:v>
                </c:pt>
                <c:pt idx="2994">
                  <c:v>3.8118859380000001</c:v>
                </c:pt>
                <c:pt idx="2995">
                  <c:v>3.814327188</c:v>
                </c:pt>
                <c:pt idx="2996">
                  <c:v>3.8167234379999999</c:v>
                </c:pt>
                <c:pt idx="2997">
                  <c:v>3.8190443749999998</c:v>
                </c:pt>
                <c:pt idx="2998">
                  <c:v>3.8213718750000001</c:v>
                </c:pt>
                <c:pt idx="2999">
                  <c:v>3.8237728120000001</c:v>
                </c:pt>
                <c:pt idx="3000">
                  <c:v>3.8261631249999999</c:v>
                </c:pt>
                <c:pt idx="3001">
                  <c:v>3.8284525</c:v>
                </c:pt>
                <c:pt idx="3002">
                  <c:v>3.8307759379999999</c:v>
                </c:pt>
                <c:pt idx="3003">
                  <c:v>3.8331806249999998</c:v>
                </c:pt>
                <c:pt idx="3004">
                  <c:v>3.8355471880000001</c:v>
                </c:pt>
                <c:pt idx="3005">
                  <c:v>3.8377812499999999</c:v>
                </c:pt>
                <c:pt idx="3006">
                  <c:v>3.8401125</c:v>
                </c:pt>
                <c:pt idx="3007">
                  <c:v>3.8425106250000001</c:v>
                </c:pt>
                <c:pt idx="3008">
                  <c:v>3.8448565619999999</c:v>
                </c:pt>
                <c:pt idx="3009">
                  <c:v>3.847228125</c:v>
                </c:pt>
                <c:pt idx="3010">
                  <c:v>3.8495365619999999</c:v>
                </c:pt>
                <c:pt idx="3011">
                  <c:v>3.8518943750000001</c:v>
                </c:pt>
                <c:pt idx="3012">
                  <c:v>3.8541500000000002</c:v>
                </c:pt>
                <c:pt idx="3013">
                  <c:v>3.8563984379999998</c:v>
                </c:pt>
                <c:pt idx="3014">
                  <c:v>3.858622188</c:v>
                </c:pt>
                <c:pt idx="3015">
                  <c:v>3.8609312500000001</c:v>
                </c:pt>
                <c:pt idx="3016">
                  <c:v>3.863155312</c:v>
                </c:pt>
                <c:pt idx="3017">
                  <c:v>3.8653149999999998</c:v>
                </c:pt>
                <c:pt idx="3018">
                  <c:v>3.8675518750000002</c:v>
                </c:pt>
                <c:pt idx="3019">
                  <c:v>3.8697706250000001</c:v>
                </c:pt>
                <c:pt idx="3020">
                  <c:v>3.8719478120000002</c:v>
                </c:pt>
                <c:pt idx="3021">
                  <c:v>3.874134062</c:v>
                </c:pt>
                <c:pt idx="3022">
                  <c:v>3.8763671880000001</c:v>
                </c:pt>
                <c:pt idx="3023">
                  <c:v>3.8786484379999999</c:v>
                </c:pt>
                <c:pt idx="3024">
                  <c:v>3.8809040619999999</c:v>
                </c:pt>
                <c:pt idx="3025">
                  <c:v>3.8831224999999998</c:v>
                </c:pt>
                <c:pt idx="3026">
                  <c:v>3.8854003119999998</c:v>
                </c:pt>
                <c:pt idx="3027">
                  <c:v>3.887758125</c:v>
                </c:pt>
                <c:pt idx="3028">
                  <c:v>3.890031875</c:v>
                </c:pt>
                <c:pt idx="3029">
                  <c:v>3.8922831250000001</c:v>
                </c:pt>
                <c:pt idx="3030">
                  <c:v>3.8946646880000002</c:v>
                </c:pt>
                <c:pt idx="3031">
                  <c:v>3.897055312</c:v>
                </c:pt>
                <c:pt idx="3032">
                  <c:v>3.8993728120000002</c:v>
                </c:pt>
                <c:pt idx="3033">
                  <c:v>3.9015965619999999</c:v>
                </c:pt>
                <c:pt idx="3034">
                  <c:v>3.9039168750000002</c:v>
                </c:pt>
                <c:pt idx="3035">
                  <c:v>3.9063621880000001</c:v>
                </c:pt>
                <c:pt idx="3036">
                  <c:v>3.9086812499999999</c:v>
                </c:pt>
                <c:pt idx="3037">
                  <c:v>3.9109715619999998</c:v>
                </c:pt>
                <c:pt idx="3038">
                  <c:v>3.9133556249999999</c:v>
                </c:pt>
                <c:pt idx="3039">
                  <c:v>3.9157690619999999</c:v>
                </c:pt>
                <c:pt idx="3040">
                  <c:v>3.9180665619999999</c:v>
                </c:pt>
                <c:pt idx="3041">
                  <c:v>3.9203462500000001</c:v>
                </c:pt>
                <c:pt idx="3042">
                  <c:v>3.9227034380000001</c:v>
                </c:pt>
                <c:pt idx="3043">
                  <c:v>3.9251496879999999</c:v>
                </c:pt>
                <c:pt idx="3044">
                  <c:v>3.927455938</c:v>
                </c:pt>
                <c:pt idx="3045">
                  <c:v>3.9296243749999999</c:v>
                </c:pt>
                <c:pt idx="3046">
                  <c:v>3.9319506249999998</c:v>
                </c:pt>
                <c:pt idx="3047">
                  <c:v>3.9342571880000001</c:v>
                </c:pt>
                <c:pt idx="3048">
                  <c:v>3.9364737500000002</c:v>
                </c:pt>
                <c:pt idx="3049">
                  <c:v>3.9386734379999999</c:v>
                </c:pt>
                <c:pt idx="3050">
                  <c:v>3.9409521879999998</c:v>
                </c:pt>
                <c:pt idx="3051">
                  <c:v>3.9432878119999999</c:v>
                </c:pt>
                <c:pt idx="3052">
                  <c:v>3.945551875</c:v>
                </c:pt>
                <c:pt idx="3053">
                  <c:v>3.9477731249999999</c:v>
                </c:pt>
                <c:pt idx="3054">
                  <c:v>3.9501215620000001</c:v>
                </c:pt>
                <c:pt idx="3055">
                  <c:v>3.952521875</c:v>
                </c:pt>
                <c:pt idx="3056">
                  <c:v>3.954835938</c:v>
                </c:pt>
                <c:pt idx="3057">
                  <c:v>3.957165625</c:v>
                </c:pt>
                <c:pt idx="3058">
                  <c:v>3.95956375</c:v>
                </c:pt>
                <c:pt idx="3059">
                  <c:v>3.9619178119999998</c:v>
                </c:pt>
                <c:pt idx="3060">
                  <c:v>3.9641928119999998</c:v>
                </c:pt>
                <c:pt idx="3061">
                  <c:v>3.9664606249999999</c:v>
                </c:pt>
                <c:pt idx="3062">
                  <c:v>3.9687975</c:v>
                </c:pt>
                <c:pt idx="3063">
                  <c:v>3.971083438</c:v>
                </c:pt>
                <c:pt idx="3064">
                  <c:v>3.9732496880000001</c:v>
                </c:pt>
                <c:pt idx="3065">
                  <c:v>3.9754128120000001</c:v>
                </c:pt>
                <c:pt idx="3066">
                  <c:v>3.9776224999999998</c:v>
                </c:pt>
                <c:pt idx="3067">
                  <c:v>3.9797950000000002</c:v>
                </c:pt>
                <c:pt idx="3068">
                  <c:v>3.9818837500000002</c:v>
                </c:pt>
                <c:pt idx="3069">
                  <c:v>3.984051875</c:v>
                </c:pt>
                <c:pt idx="3070">
                  <c:v>3.9862603120000002</c:v>
                </c:pt>
                <c:pt idx="3071">
                  <c:v>3.988407188</c:v>
                </c:pt>
                <c:pt idx="3072">
                  <c:v>3.9904809380000001</c:v>
                </c:pt>
                <c:pt idx="3073">
                  <c:v>3.99264375</c:v>
                </c:pt>
                <c:pt idx="3074">
                  <c:v>3.9949021880000002</c:v>
                </c:pt>
                <c:pt idx="3075">
                  <c:v>3.9971975</c:v>
                </c:pt>
                <c:pt idx="3076">
                  <c:v>3.9993590619999999</c:v>
                </c:pt>
                <c:pt idx="3077">
                  <c:v>4.0015606249999998</c:v>
                </c:pt>
                <c:pt idx="3078">
                  <c:v>4.003864375</c:v>
                </c:pt>
                <c:pt idx="3079">
                  <c:v>4.006125312</c:v>
                </c:pt>
                <c:pt idx="3080">
                  <c:v>4.0083465619999998</c:v>
                </c:pt>
                <c:pt idx="3081">
                  <c:v>4.0106225000000002</c:v>
                </c:pt>
                <c:pt idx="3082">
                  <c:v>4.0130131249999996</c:v>
                </c:pt>
                <c:pt idx="3083">
                  <c:v>4.0153353120000004</c:v>
                </c:pt>
                <c:pt idx="3084">
                  <c:v>4.0175371880000004</c:v>
                </c:pt>
                <c:pt idx="3085">
                  <c:v>4.0196968750000002</c:v>
                </c:pt>
                <c:pt idx="3086">
                  <c:v>4.0220321879999998</c:v>
                </c:pt>
                <c:pt idx="3087">
                  <c:v>4.0242940620000001</c:v>
                </c:pt>
                <c:pt idx="3088">
                  <c:v>4.0264406250000002</c:v>
                </c:pt>
                <c:pt idx="3089">
                  <c:v>4.0286074999999997</c:v>
                </c:pt>
                <c:pt idx="3090">
                  <c:v>4.0309078119999997</c:v>
                </c:pt>
                <c:pt idx="3091">
                  <c:v>4.0331328119999998</c:v>
                </c:pt>
                <c:pt idx="3092">
                  <c:v>4.0351934380000003</c:v>
                </c:pt>
                <c:pt idx="3093">
                  <c:v>4.0372581250000001</c:v>
                </c:pt>
                <c:pt idx="3094">
                  <c:v>4.0394565619999998</c:v>
                </c:pt>
                <c:pt idx="3095">
                  <c:v>4.0416556249999998</c:v>
                </c:pt>
                <c:pt idx="3096">
                  <c:v>4.0437468750000001</c:v>
                </c:pt>
                <c:pt idx="3097">
                  <c:v>4.0458978119999998</c:v>
                </c:pt>
                <c:pt idx="3098">
                  <c:v>4.0481237500000002</c:v>
                </c:pt>
                <c:pt idx="3099">
                  <c:v>4.0503703120000001</c:v>
                </c:pt>
                <c:pt idx="3100">
                  <c:v>4.0524587500000004</c:v>
                </c:pt>
                <c:pt idx="3101">
                  <c:v>4.0546237500000002</c:v>
                </c:pt>
                <c:pt idx="3102">
                  <c:v>4.0569309379999998</c:v>
                </c:pt>
                <c:pt idx="3103">
                  <c:v>4.0592184380000003</c:v>
                </c:pt>
                <c:pt idx="3104">
                  <c:v>4.0614240620000004</c:v>
                </c:pt>
                <c:pt idx="3105">
                  <c:v>4.0636650000000003</c:v>
                </c:pt>
                <c:pt idx="3106">
                  <c:v>4.0659484380000004</c:v>
                </c:pt>
                <c:pt idx="3107">
                  <c:v>4.0681865620000002</c:v>
                </c:pt>
                <c:pt idx="3108">
                  <c:v>4.0703793749999999</c:v>
                </c:pt>
                <c:pt idx="3109">
                  <c:v>4.0725718750000004</c:v>
                </c:pt>
                <c:pt idx="3110">
                  <c:v>4.0748484380000001</c:v>
                </c:pt>
                <c:pt idx="3111">
                  <c:v>4.0770706250000002</c:v>
                </c:pt>
                <c:pt idx="3112">
                  <c:v>4.0791559380000004</c:v>
                </c:pt>
                <c:pt idx="3113">
                  <c:v>4.0813231249999999</c:v>
                </c:pt>
                <c:pt idx="3114">
                  <c:v>4.0835481250000001</c:v>
                </c:pt>
                <c:pt idx="3115">
                  <c:v>4.0857168750000001</c:v>
                </c:pt>
                <c:pt idx="3116">
                  <c:v>4.0878553120000003</c:v>
                </c:pt>
                <c:pt idx="3117">
                  <c:v>4.0900571880000003</c:v>
                </c:pt>
                <c:pt idx="3118">
                  <c:v>4.0922790620000002</c:v>
                </c:pt>
                <c:pt idx="3119">
                  <c:v>4.094455312</c:v>
                </c:pt>
                <c:pt idx="3120">
                  <c:v>4.0965937500000003</c:v>
                </c:pt>
                <c:pt idx="3121">
                  <c:v>4.0988037500000001</c:v>
                </c:pt>
                <c:pt idx="3122">
                  <c:v>4.1011137499999997</c:v>
                </c:pt>
                <c:pt idx="3123">
                  <c:v>4.1033956250000001</c:v>
                </c:pt>
                <c:pt idx="3124">
                  <c:v>4.1056015620000004</c:v>
                </c:pt>
                <c:pt idx="3125">
                  <c:v>4.1079265620000003</c:v>
                </c:pt>
                <c:pt idx="3126">
                  <c:v>4.1102778119999996</c:v>
                </c:pt>
                <c:pt idx="3127">
                  <c:v>4.1125953119999998</c:v>
                </c:pt>
                <c:pt idx="3128">
                  <c:v>4.1149424999999997</c:v>
                </c:pt>
                <c:pt idx="3129">
                  <c:v>4.1173099999999998</c:v>
                </c:pt>
                <c:pt idx="3130">
                  <c:v>4.1196990619999996</c:v>
                </c:pt>
                <c:pt idx="3131">
                  <c:v>4.1220834379999998</c:v>
                </c:pt>
                <c:pt idx="3132">
                  <c:v>4.1243890619999997</c:v>
                </c:pt>
                <c:pt idx="3133">
                  <c:v>4.1267340619999997</c:v>
                </c:pt>
                <c:pt idx="3134">
                  <c:v>4.1291321879999998</c:v>
                </c:pt>
                <c:pt idx="3135">
                  <c:v>4.1314175000000004</c:v>
                </c:pt>
                <c:pt idx="3136">
                  <c:v>4.1336753120000003</c:v>
                </c:pt>
                <c:pt idx="3137">
                  <c:v>4.1359575</c:v>
                </c:pt>
                <c:pt idx="3138">
                  <c:v>4.13824375</c:v>
                </c:pt>
                <c:pt idx="3139">
                  <c:v>4.1404621879999999</c:v>
                </c:pt>
                <c:pt idx="3140">
                  <c:v>4.1426128120000003</c:v>
                </c:pt>
                <c:pt idx="3141">
                  <c:v>4.1447390620000002</c:v>
                </c:pt>
                <c:pt idx="3142">
                  <c:v>4.146996562</c:v>
                </c:pt>
                <c:pt idx="3143">
                  <c:v>4.1491359379999997</c:v>
                </c:pt>
                <c:pt idx="3144">
                  <c:v>4.1512540619999996</c:v>
                </c:pt>
                <c:pt idx="3145">
                  <c:v>4.1534165620000003</c:v>
                </c:pt>
                <c:pt idx="3146">
                  <c:v>4.155578438</c:v>
                </c:pt>
                <c:pt idx="3147">
                  <c:v>4.1576865620000003</c:v>
                </c:pt>
                <c:pt idx="3148">
                  <c:v>4.1597524999999997</c:v>
                </c:pt>
                <c:pt idx="3149">
                  <c:v>4.1618778120000002</c:v>
                </c:pt>
                <c:pt idx="3150">
                  <c:v>4.1641124999999999</c:v>
                </c:pt>
                <c:pt idx="3151">
                  <c:v>4.1662159379999997</c:v>
                </c:pt>
                <c:pt idx="3152">
                  <c:v>4.168304375</c:v>
                </c:pt>
                <c:pt idx="3153">
                  <c:v>4.1704671879999999</c:v>
                </c:pt>
                <c:pt idx="3154">
                  <c:v>4.1726931250000003</c:v>
                </c:pt>
                <c:pt idx="3155">
                  <c:v>4.1748121879999998</c:v>
                </c:pt>
                <c:pt idx="3156">
                  <c:v>4.1769737500000002</c:v>
                </c:pt>
                <c:pt idx="3157">
                  <c:v>4.1791618750000001</c:v>
                </c:pt>
                <c:pt idx="3158">
                  <c:v>4.1813918750000001</c:v>
                </c:pt>
                <c:pt idx="3159">
                  <c:v>4.1835537499999997</c:v>
                </c:pt>
                <c:pt idx="3160">
                  <c:v>4.1856631249999996</c:v>
                </c:pt>
                <c:pt idx="3161">
                  <c:v>4.1878796879999998</c:v>
                </c:pt>
                <c:pt idx="3162">
                  <c:v>4.190060312</c:v>
                </c:pt>
                <c:pt idx="3163">
                  <c:v>4.1921596880000003</c:v>
                </c:pt>
                <c:pt idx="3164">
                  <c:v>4.1942399999999997</c:v>
                </c:pt>
                <c:pt idx="3165">
                  <c:v>4.1964449999999998</c:v>
                </c:pt>
                <c:pt idx="3166">
                  <c:v>4.1986293750000003</c:v>
                </c:pt>
                <c:pt idx="3167">
                  <c:v>4.2007115620000004</c:v>
                </c:pt>
                <c:pt idx="3168">
                  <c:v>4.2028221879999998</c:v>
                </c:pt>
                <c:pt idx="3169">
                  <c:v>4.2049512499999997</c:v>
                </c:pt>
                <c:pt idx="3170">
                  <c:v>4.2071168749999996</c:v>
                </c:pt>
                <c:pt idx="3171">
                  <c:v>4.2092487500000004</c:v>
                </c:pt>
                <c:pt idx="3172">
                  <c:v>4.21139375</c:v>
                </c:pt>
                <c:pt idx="3173">
                  <c:v>4.2136318749999999</c:v>
                </c:pt>
                <c:pt idx="3174">
                  <c:v>4.2158346880000002</c:v>
                </c:pt>
                <c:pt idx="3175">
                  <c:v>4.2179781250000001</c:v>
                </c:pt>
                <c:pt idx="3176">
                  <c:v>4.2201412500000002</c:v>
                </c:pt>
                <c:pt idx="3177">
                  <c:v>4.2224593749999997</c:v>
                </c:pt>
                <c:pt idx="3178">
                  <c:v>4.2246478119999997</c:v>
                </c:pt>
                <c:pt idx="3179">
                  <c:v>4.2268687500000004</c:v>
                </c:pt>
                <c:pt idx="3180">
                  <c:v>4.229095</c:v>
                </c:pt>
                <c:pt idx="3181">
                  <c:v>4.2313406249999996</c:v>
                </c:pt>
                <c:pt idx="3182">
                  <c:v>4.2335399999999996</c:v>
                </c:pt>
                <c:pt idx="3183">
                  <c:v>4.2356503119999998</c:v>
                </c:pt>
                <c:pt idx="3184">
                  <c:v>4.2378081249999999</c:v>
                </c:pt>
                <c:pt idx="3185">
                  <c:v>4.2399887500000002</c:v>
                </c:pt>
                <c:pt idx="3186">
                  <c:v>4.2421159380000004</c:v>
                </c:pt>
                <c:pt idx="3187">
                  <c:v>4.244163125</c:v>
                </c:pt>
                <c:pt idx="3188">
                  <c:v>4.2462884379999997</c:v>
                </c:pt>
                <c:pt idx="3189">
                  <c:v>4.2484228120000003</c:v>
                </c:pt>
                <c:pt idx="3190">
                  <c:v>4.2504062500000002</c:v>
                </c:pt>
                <c:pt idx="3191">
                  <c:v>4.2524137499999997</c:v>
                </c:pt>
                <c:pt idx="3192">
                  <c:v>4.2544403119999998</c:v>
                </c:pt>
                <c:pt idx="3193">
                  <c:v>4.2565368750000001</c:v>
                </c:pt>
                <c:pt idx="3194">
                  <c:v>4.2585021879999996</c:v>
                </c:pt>
                <c:pt idx="3195">
                  <c:v>4.2604718750000004</c:v>
                </c:pt>
                <c:pt idx="3196">
                  <c:v>4.2625343750000004</c:v>
                </c:pt>
                <c:pt idx="3197">
                  <c:v>4.2646731249999998</c:v>
                </c:pt>
                <c:pt idx="3198">
                  <c:v>4.266719062</c:v>
                </c:pt>
                <c:pt idx="3199">
                  <c:v>4.2686937499999997</c:v>
                </c:pt>
                <c:pt idx="3200">
                  <c:v>4.2708234379999999</c:v>
                </c:pt>
                <c:pt idx="3201">
                  <c:v>4.2729609379999998</c:v>
                </c:pt>
                <c:pt idx="3202">
                  <c:v>4.2750387500000002</c:v>
                </c:pt>
                <c:pt idx="3203">
                  <c:v>4.277091875</c:v>
                </c:pt>
                <c:pt idx="3204">
                  <c:v>4.2792287499999997</c:v>
                </c:pt>
                <c:pt idx="3205">
                  <c:v>4.2813921879999999</c:v>
                </c:pt>
                <c:pt idx="3206">
                  <c:v>4.2834359380000002</c:v>
                </c:pt>
                <c:pt idx="3207">
                  <c:v>4.2854446880000001</c:v>
                </c:pt>
                <c:pt idx="3208">
                  <c:v>4.2875631250000001</c:v>
                </c:pt>
                <c:pt idx="3209">
                  <c:v>4.2897337499999999</c:v>
                </c:pt>
                <c:pt idx="3210">
                  <c:v>4.2917865620000004</c:v>
                </c:pt>
                <c:pt idx="3211">
                  <c:v>4.2938168750000001</c:v>
                </c:pt>
                <c:pt idx="3212">
                  <c:v>4.2959096880000001</c:v>
                </c:pt>
                <c:pt idx="3213">
                  <c:v>4.2979799999999999</c:v>
                </c:pt>
                <c:pt idx="3214">
                  <c:v>4.300011875</c:v>
                </c:pt>
                <c:pt idx="3215">
                  <c:v>4.3020053120000004</c:v>
                </c:pt>
                <c:pt idx="3216">
                  <c:v>4.3040349999999998</c:v>
                </c:pt>
                <c:pt idx="3217">
                  <c:v>4.3060284380000002</c:v>
                </c:pt>
                <c:pt idx="3218">
                  <c:v>4.3079915619999998</c:v>
                </c:pt>
                <c:pt idx="3219">
                  <c:v>4.3099034380000001</c:v>
                </c:pt>
                <c:pt idx="3220">
                  <c:v>4.3119300000000003</c:v>
                </c:pt>
                <c:pt idx="3221">
                  <c:v>4.3139581250000001</c:v>
                </c:pt>
                <c:pt idx="3222">
                  <c:v>4.3158812500000003</c:v>
                </c:pt>
                <c:pt idx="3223">
                  <c:v>4.3178981250000001</c:v>
                </c:pt>
                <c:pt idx="3224">
                  <c:v>4.3199668750000004</c:v>
                </c:pt>
                <c:pt idx="3225">
                  <c:v>4.3220434379999997</c:v>
                </c:pt>
                <c:pt idx="3226">
                  <c:v>4.3240303119999997</c:v>
                </c:pt>
                <c:pt idx="3227">
                  <c:v>4.3261037499999997</c:v>
                </c:pt>
                <c:pt idx="3228">
                  <c:v>4.3282053119999997</c:v>
                </c:pt>
                <c:pt idx="3229">
                  <c:v>4.3303796879999998</c:v>
                </c:pt>
                <c:pt idx="3230">
                  <c:v>4.3324081249999997</c:v>
                </c:pt>
                <c:pt idx="3231">
                  <c:v>4.3344443750000003</c:v>
                </c:pt>
                <c:pt idx="3232">
                  <c:v>4.3365943749999998</c:v>
                </c:pt>
                <c:pt idx="3233">
                  <c:v>4.3386899999999997</c:v>
                </c:pt>
                <c:pt idx="3234">
                  <c:v>4.3406853119999997</c:v>
                </c:pt>
                <c:pt idx="3235">
                  <c:v>4.342658438</c:v>
                </c:pt>
                <c:pt idx="3236">
                  <c:v>4.3447831250000002</c:v>
                </c:pt>
                <c:pt idx="3237">
                  <c:v>4.3468299999999997</c:v>
                </c:pt>
                <c:pt idx="3238">
                  <c:v>4.3487740620000004</c:v>
                </c:pt>
                <c:pt idx="3239">
                  <c:v>4.3507056249999998</c:v>
                </c:pt>
                <c:pt idx="3240">
                  <c:v>4.3527393749999996</c:v>
                </c:pt>
                <c:pt idx="3241">
                  <c:v>4.3547362500000002</c:v>
                </c:pt>
                <c:pt idx="3242">
                  <c:v>4.3566546879999999</c:v>
                </c:pt>
                <c:pt idx="3243">
                  <c:v>4.3585653119999996</c:v>
                </c:pt>
                <c:pt idx="3244">
                  <c:v>4.3605987500000003</c:v>
                </c:pt>
                <c:pt idx="3245">
                  <c:v>4.3626403119999999</c:v>
                </c:pt>
                <c:pt idx="3246">
                  <c:v>4.3645728119999996</c:v>
                </c:pt>
                <c:pt idx="3247">
                  <c:v>4.3665037499999997</c:v>
                </c:pt>
                <c:pt idx="3248">
                  <c:v>4.3685425000000002</c:v>
                </c:pt>
                <c:pt idx="3249">
                  <c:v>4.3705596880000002</c:v>
                </c:pt>
                <c:pt idx="3250">
                  <c:v>4.3725399999999999</c:v>
                </c:pt>
                <c:pt idx="3251">
                  <c:v>4.374532812</c:v>
                </c:pt>
                <c:pt idx="3252">
                  <c:v>4.3765993749999996</c:v>
                </c:pt>
                <c:pt idx="3253">
                  <c:v>4.3786390620000004</c:v>
                </c:pt>
                <c:pt idx="3254">
                  <c:v>4.3806196880000003</c:v>
                </c:pt>
                <c:pt idx="3255">
                  <c:v>4.3826646880000002</c:v>
                </c:pt>
                <c:pt idx="3256">
                  <c:v>4.3847584380000004</c:v>
                </c:pt>
                <c:pt idx="3257">
                  <c:v>4.3868</c:v>
                </c:pt>
                <c:pt idx="3258">
                  <c:v>4.3887821880000004</c:v>
                </c:pt>
                <c:pt idx="3259">
                  <c:v>4.3908118749999998</c:v>
                </c:pt>
                <c:pt idx="3260">
                  <c:v>4.3928743749999999</c:v>
                </c:pt>
                <c:pt idx="3261">
                  <c:v>4.3948571879999996</c:v>
                </c:pt>
                <c:pt idx="3262">
                  <c:v>4.3968215620000004</c:v>
                </c:pt>
                <c:pt idx="3263">
                  <c:v>4.3988415620000003</c:v>
                </c:pt>
                <c:pt idx="3264">
                  <c:v>4.4008418750000002</c:v>
                </c:pt>
                <c:pt idx="3265">
                  <c:v>4.4027734379999997</c:v>
                </c:pt>
                <c:pt idx="3266">
                  <c:v>4.4046643750000003</c:v>
                </c:pt>
                <c:pt idx="3267">
                  <c:v>4.4066406249999996</c:v>
                </c:pt>
                <c:pt idx="3268">
                  <c:v>4.4086409379999996</c:v>
                </c:pt>
                <c:pt idx="3269">
                  <c:v>4.4105528119999997</c:v>
                </c:pt>
                <c:pt idx="3270">
                  <c:v>4.4124237500000003</c:v>
                </c:pt>
                <c:pt idx="3271">
                  <c:v>4.4143696879999998</c:v>
                </c:pt>
                <c:pt idx="3272">
                  <c:v>4.4163674999999998</c:v>
                </c:pt>
                <c:pt idx="3273">
                  <c:v>4.418256875</c:v>
                </c:pt>
                <c:pt idx="3274">
                  <c:v>4.4201718750000003</c:v>
                </c:pt>
                <c:pt idx="3275">
                  <c:v>4.422157812</c:v>
                </c:pt>
                <c:pt idx="3276">
                  <c:v>4.4241909379999997</c:v>
                </c:pt>
                <c:pt idx="3277">
                  <c:v>4.4260962499999996</c:v>
                </c:pt>
                <c:pt idx="3278">
                  <c:v>4.4279865620000001</c:v>
                </c:pt>
                <c:pt idx="3279">
                  <c:v>4.4299453120000001</c:v>
                </c:pt>
                <c:pt idx="3280">
                  <c:v>4.4319840619999997</c:v>
                </c:pt>
                <c:pt idx="3281">
                  <c:v>4.4339543749999999</c:v>
                </c:pt>
                <c:pt idx="3282">
                  <c:v>4.4359012499999997</c:v>
                </c:pt>
                <c:pt idx="3283">
                  <c:v>4.4379215619999997</c:v>
                </c:pt>
                <c:pt idx="3284">
                  <c:v>4.4399321880000002</c:v>
                </c:pt>
                <c:pt idx="3285">
                  <c:v>4.4418249999999997</c:v>
                </c:pt>
                <c:pt idx="3286">
                  <c:v>4.4437384379999996</c:v>
                </c:pt>
                <c:pt idx="3287">
                  <c:v>4.4457365619999996</c:v>
                </c:pt>
                <c:pt idx="3288">
                  <c:v>4.4477009379999997</c:v>
                </c:pt>
                <c:pt idx="3289">
                  <c:v>4.4496006250000004</c:v>
                </c:pt>
                <c:pt idx="3290">
                  <c:v>4.4514534379999997</c:v>
                </c:pt>
                <c:pt idx="3291">
                  <c:v>4.4534446880000003</c:v>
                </c:pt>
                <c:pt idx="3292">
                  <c:v>4.455399688</c:v>
                </c:pt>
                <c:pt idx="3293">
                  <c:v>4.4572525000000001</c:v>
                </c:pt>
                <c:pt idx="3294">
                  <c:v>4.4591525000000001</c:v>
                </c:pt>
                <c:pt idx="3295">
                  <c:v>4.4611025</c:v>
                </c:pt>
                <c:pt idx="3296">
                  <c:v>4.463030625</c:v>
                </c:pt>
                <c:pt idx="3297">
                  <c:v>4.4649006250000003</c:v>
                </c:pt>
                <c:pt idx="3298">
                  <c:v>4.4668496879999999</c:v>
                </c:pt>
                <c:pt idx="3299">
                  <c:v>4.4688434380000004</c:v>
                </c:pt>
                <c:pt idx="3300">
                  <c:v>4.470770312</c:v>
                </c:pt>
                <c:pt idx="3301">
                  <c:v>4.4725849999999996</c:v>
                </c:pt>
                <c:pt idx="3302">
                  <c:v>4.4744400000000004</c:v>
                </c:pt>
                <c:pt idx="3303">
                  <c:v>4.4763946880000001</c:v>
                </c:pt>
                <c:pt idx="3304">
                  <c:v>4.4782743749999998</c:v>
                </c:pt>
                <c:pt idx="3305">
                  <c:v>4.4801359380000001</c:v>
                </c:pt>
                <c:pt idx="3306">
                  <c:v>4.4820796879999998</c:v>
                </c:pt>
                <c:pt idx="3307">
                  <c:v>4.4840893749999999</c:v>
                </c:pt>
                <c:pt idx="3308">
                  <c:v>4.4860031249999999</c:v>
                </c:pt>
                <c:pt idx="3309">
                  <c:v>4.4878934380000004</c:v>
                </c:pt>
                <c:pt idx="3310">
                  <c:v>4.4899025000000004</c:v>
                </c:pt>
                <c:pt idx="3311">
                  <c:v>4.491915938</c:v>
                </c:pt>
                <c:pt idx="3312">
                  <c:v>4.4938593750000004</c:v>
                </c:pt>
                <c:pt idx="3313">
                  <c:v>4.4958409379999997</c:v>
                </c:pt>
                <c:pt idx="3314">
                  <c:v>4.4978768750000002</c:v>
                </c:pt>
                <c:pt idx="3315">
                  <c:v>4.4999640620000001</c:v>
                </c:pt>
                <c:pt idx="3316">
                  <c:v>4.5019321879999996</c:v>
                </c:pt>
                <c:pt idx="3317">
                  <c:v>4.5038378120000004</c:v>
                </c:pt>
                <c:pt idx="3318">
                  <c:v>4.5058150000000001</c:v>
                </c:pt>
                <c:pt idx="3319">
                  <c:v>4.5077859379999996</c:v>
                </c:pt>
                <c:pt idx="3320">
                  <c:v>4.5096637499999996</c:v>
                </c:pt>
                <c:pt idx="3321">
                  <c:v>4.5115981249999999</c:v>
                </c:pt>
                <c:pt idx="3322">
                  <c:v>4.5136034379999996</c:v>
                </c:pt>
                <c:pt idx="3323">
                  <c:v>4.515555312</c:v>
                </c:pt>
                <c:pt idx="3324">
                  <c:v>4.5174515619999998</c:v>
                </c:pt>
                <c:pt idx="3325">
                  <c:v>4.5192921879999997</c:v>
                </c:pt>
                <c:pt idx="3326">
                  <c:v>4.52117375</c:v>
                </c:pt>
                <c:pt idx="3327">
                  <c:v>4.5231290619999998</c:v>
                </c:pt>
                <c:pt idx="3328">
                  <c:v>4.5249646879999998</c:v>
                </c:pt>
                <c:pt idx="3329">
                  <c:v>4.5268181250000001</c:v>
                </c:pt>
                <c:pt idx="3330">
                  <c:v>4.5287478119999998</c:v>
                </c:pt>
                <c:pt idx="3331">
                  <c:v>4.5306531249999997</c:v>
                </c:pt>
                <c:pt idx="3332">
                  <c:v>4.5324681250000003</c:v>
                </c:pt>
                <c:pt idx="3333">
                  <c:v>4.5343296879999997</c:v>
                </c:pt>
                <c:pt idx="3334">
                  <c:v>4.5362284380000002</c:v>
                </c:pt>
                <c:pt idx="3335">
                  <c:v>4.5381390619999999</c:v>
                </c:pt>
                <c:pt idx="3336">
                  <c:v>4.5400090620000002</c:v>
                </c:pt>
                <c:pt idx="3337">
                  <c:v>4.5418443750000002</c:v>
                </c:pt>
                <c:pt idx="3338">
                  <c:v>4.5438106249999999</c:v>
                </c:pt>
                <c:pt idx="3339">
                  <c:v>4.5458112499999999</c:v>
                </c:pt>
                <c:pt idx="3340">
                  <c:v>4.5476774999999998</c:v>
                </c:pt>
                <c:pt idx="3341">
                  <c:v>4.5495378119999996</c:v>
                </c:pt>
                <c:pt idx="3342">
                  <c:v>4.5514778119999999</c:v>
                </c:pt>
                <c:pt idx="3343">
                  <c:v>4.55331625</c:v>
                </c:pt>
                <c:pt idx="3344">
                  <c:v>4.555104375</c:v>
                </c:pt>
                <c:pt idx="3345">
                  <c:v>4.5569068750000001</c:v>
                </c:pt>
                <c:pt idx="3346">
                  <c:v>4.5587971879999998</c:v>
                </c:pt>
                <c:pt idx="3347">
                  <c:v>4.5606678120000002</c:v>
                </c:pt>
                <c:pt idx="3348">
                  <c:v>4.5624056250000002</c:v>
                </c:pt>
                <c:pt idx="3349">
                  <c:v>4.564092188</c:v>
                </c:pt>
                <c:pt idx="3350">
                  <c:v>4.5659475</c:v>
                </c:pt>
                <c:pt idx="3351">
                  <c:v>4.5677853119999998</c:v>
                </c:pt>
                <c:pt idx="3352">
                  <c:v>4.5694678120000001</c:v>
                </c:pt>
                <c:pt idx="3353">
                  <c:v>4.5712168750000002</c:v>
                </c:pt>
                <c:pt idx="3354">
                  <c:v>4.5730506249999996</c:v>
                </c:pt>
                <c:pt idx="3355">
                  <c:v>4.574834375</c:v>
                </c:pt>
                <c:pt idx="3356">
                  <c:v>4.5765174999999996</c:v>
                </c:pt>
                <c:pt idx="3357">
                  <c:v>4.5782393749999999</c:v>
                </c:pt>
                <c:pt idx="3358">
                  <c:v>4.5800309380000002</c:v>
                </c:pt>
                <c:pt idx="3359">
                  <c:v>4.5819049999999999</c:v>
                </c:pt>
                <c:pt idx="3360">
                  <c:v>4.5836153120000001</c:v>
                </c:pt>
                <c:pt idx="3361">
                  <c:v>4.5853584380000001</c:v>
                </c:pt>
                <c:pt idx="3362">
                  <c:v>4.5872478120000002</c:v>
                </c:pt>
                <c:pt idx="3363">
                  <c:v>4.5890296880000001</c:v>
                </c:pt>
                <c:pt idx="3364">
                  <c:v>4.5907659379999997</c:v>
                </c:pt>
                <c:pt idx="3365">
                  <c:v>4.5925584380000002</c:v>
                </c:pt>
                <c:pt idx="3366">
                  <c:v>4.594396562</c:v>
                </c:pt>
                <c:pt idx="3367">
                  <c:v>4.5962309379999997</c:v>
                </c:pt>
                <c:pt idx="3368">
                  <c:v>4.5980146880000001</c:v>
                </c:pt>
                <c:pt idx="3369">
                  <c:v>4.5997468750000001</c:v>
                </c:pt>
                <c:pt idx="3370">
                  <c:v>4.6015962500000001</c:v>
                </c:pt>
                <c:pt idx="3371">
                  <c:v>4.603398125</c:v>
                </c:pt>
                <c:pt idx="3372">
                  <c:v>4.6050903119999997</c:v>
                </c:pt>
                <c:pt idx="3373">
                  <c:v>4.6069174999999998</c:v>
                </c:pt>
                <c:pt idx="3374">
                  <c:v>4.608770625</c:v>
                </c:pt>
                <c:pt idx="3375">
                  <c:v>4.6105774999999998</c:v>
                </c:pt>
                <c:pt idx="3376">
                  <c:v>4.6123256250000004</c:v>
                </c:pt>
                <c:pt idx="3377">
                  <c:v>4.6140778119999997</c:v>
                </c:pt>
                <c:pt idx="3378">
                  <c:v>4.6159137499999998</c:v>
                </c:pt>
                <c:pt idx="3379">
                  <c:v>4.6176899999999996</c:v>
                </c:pt>
                <c:pt idx="3380">
                  <c:v>4.6193878120000003</c:v>
                </c:pt>
                <c:pt idx="3381">
                  <c:v>4.6210709379999999</c:v>
                </c:pt>
                <c:pt idx="3382">
                  <c:v>4.62287625</c:v>
                </c:pt>
                <c:pt idx="3383">
                  <c:v>4.624622188</c:v>
                </c:pt>
                <c:pt idx="3384">
                  <c:v>4.6262828120000004</c:v>
                </c:pt>
                <c:pt idx="3385">
                  <c:v>4.627938125</c:v>
                </c:pt>
                <c:pt idx="3386">
                  <c:v>4.6296862499999998</c:v>
                </c:pt>
                <c:pt idx="3387">
                  <c:v>4.6313843749999997</c:v>
                </c:pt>
                <c:pt idx="3388">
                  <c:v>4.6330293749999996</c:v>
                </c:pt>
                <c:pt idx="3389">
                  <c:v>4.6347368749999998</c:v>
                </c:pt>
                <c:pt idx="3390">
                  <c:v>4.6364818750000003</c:v>
                </c:pt>
                <c:pt idx="3391">
                  <c:v>4.6382290619999997</c:v>
                </c:pt>
                <c:pt idx="3392">
                  <c:v>4.6398921880000001</c:v>
                </c:pt>
                <c:pt idx="3393">
                  <c:v>4.6415971880000004</c:v>
                </c:pt>
                <c:pt idx="3394">
                  <c:v>4.6434018750000003</c:v>
                </c:pt>
                <c:pt idx="3395">
                  <c:v>4.645130312</c:v>
                </c:pt>
                <c:pt idx="3396">
                  <c:v>4.6468265620000002</c:v>
                </c:pt>
                <c:pt idx="3397">
                  <c:v>4.6485584380000002</c:v>
                </c:pt>
                <c:pt idx="3398">
                  <c:v>4.6503190620000003</c:v>
                </c:pt>
                <c:pt idx="3399">
                  <c:v>4.6520059380000003</c:v>
                </c:pt>
                <c:pt idx="3400">
                  <c:v>4.6536284380000001</c:v>
                </c:pt>
                <c:pt idx="3401">
                  <c:v>4.6552821880000002</c:v>
                </c:pt>
                <c:pt idx="3402">
                  <c:v>4.6570206250000004</c:v>
                </c:pt>
                <c:pt idx="3403">
                  <c:v>4.658636875</c:v>
                </c:pt>
                <c:pt idx="3404">
                  <c:v>4.6601740620000003</c:v>
                </c:pt>
                <c:pt idx="3405">
                  <c:v>4.6617715620000002</c:v>
                </c:pt>
                <c:pt idx="3406">
                  <c:v>4.6633856250000001</c:v>
                </c:pt>
                <c:pt idx="3407">
                  <c:v>4.6649731250000004</c:v>
                </c:pt>
                <c:pt idx="3408">
                  <c:v>4.6665515620000004</c:v>
                </c:pt>
                <c:pt idx="3409">
                  <c:v>4.6681524999999997</c:v>
                </c:pt>
                <c:pt idx="3410">
                  <c:v>4.6698081250000003</c:v>
                </c:pt>
                <c:pt idx="3411">
                  <c:v>4.6713840619999996</c:v>
                </c:pt>
                <c:pt idx="3412">
                  <c:v>4.6728715620000001</c:v>
                </c:pt>
                <c:pt idx="3413">
                  <c:v>4.6744990619999998</c:v>
                </c:pt>
                <c:pt idx="3414">
                  <c:v>4.6761903120000001</c:v>
                </c:pt>
                <c:pt idx="3415">
                  <c:v>4.6778137500000003</c:v>
                </c:pt>
                <c:pt idx="3416">
                  <c:v>4.6793781250000004</c:v>
                </c:pt>
                <c:pt idx="3417">
                  <c:v>4.6810237499999996</c:v>
                </c:pt>
                <c:pt idx="3418">
                  <c:v>4.6826375000000002</c:v>
                </c:pt>
                <c:pt idx="3419">
                  <c:v>4.6842796880000002</c:v>
                </c:pt>
                <c:pt idx="3420">
                  <c:v>4.6858784379999996</c:v>
                </c:pt>
                <c:pt idx="3421">
                  <c:v>4.6876093750000001</c:v>
                </c:pt>
                <c:pt idx="3422">
                  <c:v>4.6893756250000003</c:v>
                </c:pt>
                <c:pt idx="3423">
                  <c:v>4.6910471879999998</c:v>
                </c:pt>
                <c:pt idx="3424">
                  <c:v>4.6926568749999999</c:v>
                </c:pt>
                <c:pt idx="3425">
                  <c:v>4.6943650000000003</c:v>
                </c:pt>
                <c:pt idx="3426">
                  <c:v>4.696199375</c:v>
                </c:pt>
                <c:pt idx="3427">
                  <c:v>4.6979121880000001</c:v>
                </c:pt>
                <c:pt idx="3428">
                  <c:v>4.6995740619999999</c:v>
                </c:pt>
                <c:pt idx="3429">
                  <c:v>4.7013131250000004</c:v>
                </c:pt>
                <c:pt idx="3430">
                  <c:v>4.7030959379999997</c:v>
                </c:pt>
                <c:pt idx="3431">
                  <c:v>4.7047746879999996</c:v>
                </c:pt>
                <c:pt idx="3432">
                  <c:v>4.7063909380000002</c:v>
                </c:pt>
                <c:pt idx="3433">
                  <c:v>4.7081125000000004</c:v>
                </c:pt>
                <c:pt idx="3434">
                  <c:v>4.7098559379999996</c:v>
                </c:pt>
                <c:pt idx="3435">
                  <c:v>4.7116056249999998</c:v>
                </c:pt>
                <c:pt idx="3436">
                  <c:v>4.7131756249999999</c:v>
                </c:pt>
                <c:pt idx="3437">
                  <c:v>4.7148846879999997</c:v>
                </c:pt>
                <c:pt idx="3438">
                  <c:v>4.7166612499999996</c:v>
                </c:pt>
                <c:pt idx="3439">
                  <c:v>4.7182734379999998</c:v>
                </c:pt>
                <c:pt idx="3440">
                  <c:v>4.7199046879999997</c:v>
                </c:pt>
                <c:pt idx="3441">
                  <c:v>4.7216162500000003</c:v>
                </c:pt>
                <c:pt idx="3442">
                  <c:v>4.7233868750000001</c:v>
                </c:pt>
                <c:pt idx="3443">
                  <c:v>4.7250878119999999</c:v>
                </c:pt>
                <c:pt idx="3444">
                  <c:v>4.7267178120000004</c:v>
                </c:pt>
                <c:pt idx="3445">
                  <c:v>4.7283581249999997</c:v>
                </c:pt>
                <c:pt idx="3446">
                  <c:v>4.7300790619999997</c:v>
                </c:pt>
                <c:pt idx="3447">
                  <c:v>4.7316868750000003</c:v>
                </c:pt>
                <c:pt idx="3448">
                  <c:v>4.7332875000000003</c:v>
                </c:pt>
                <c:pt idx="3449">
                  <c:v>4.7349781249999996</c:v>
                </c:pt>
                <c:pt idx="3450">
                  <c:v>4.7367056249999999</c:v>
                </c:pt>
                <c:pt idx="3451">
                  <c:v>4.7383396879999999</c:v>
                </c:pt>
                <c:pt idx="3452">
                  <c:v>4.7399121879999999</c:v>
                </c:pt>
                <c:pt idx="3453">
                  <c:v>4.7415075</c:v>
                </c:pt>
                <c:pt idx="3454">
                  <c:v>4.7432237500000003</c:v>
                </c:pt>
                <c:pt idx="3455">
                  <c:v>4.74482625</c:v>
                </c:pt>
                <c:pt idx="3456">
                  <c:v>4.7463871879999999</c:v>
                </c:pt>
                <c:pt idx="3457">
                  <c:v>4.7479953119999996</c:v>
                </c:pt>
                <c:pt idx="3458">
                  <c:v>4.7496496879999999</c:v>
                </c:pt>
                <c:pt idx="3459">
                  <c:v>4.7511937499999997</c:v>
                </c:pt>
                <c:pt idx="3460">
                  <c:v>4.7527150000000002</c:v>
                </c:pt>
                <c:pt idx="3461">
                  <c:v>4.7542581249999998</c:v>
                </c:pt>
                <c:pt idx="3462">
                  <c:v>4.7558665619999996</c:v>
                </c:pt>
                <c:pt idx="3463">
                  <c:v>4.7573668749999998</c:v>
                </c:pt>
                <c:pt idx="3464">
                  <c:v>4.7588646880000001</c:v>
                </c:pt>
                <c:pt idx="3465">
                  <c:v>4.7604221879999997</c:v>
                </c:pt>
                <c:pt idx="3466">
                  <c:v>4.7619924999999999</c:v>
                </c:pt>
                <c:pt idx="3467">
                  <c:v>4.7634996879999996</c:v>
                </c:pt>
                <c:pt idx="3468">
                  <c:v>4.7649681250000002</c:v>
                </c:pt>
                <c:pt idx="3469">
                  <c:v>4.7665537499999999</c:v>
                </c:pt>
                <c:pt idx="3470">
                  <c:v>4.7681287499999998</c:v>
                </c:pt>
                <c:pt idx="3471">
                  <c:v>4.7696187500000002</c:v>
                </c:pt>
                <c:pt idx="3472">
                  <c:v>4.7710978119999998</c:v>
                </c:pt>
                <c:pt idx="3473">
                  <c:v>4.7726768750000002</c:v>
                </c:pt>
                <c:pt idx="3474">
                  <c:v>4.77419875</c:v>
                </c:pt>
                <c:pt idx="3475">
                  <c:v>4.7756684380000003</c:v>
                </c:pt>
                <c:pt idx="3476">
                  <c:v>4.7771281249999999</c:v>
                </c:pt>
                <c:pt idx="3477">
                  <c:v>4.7786412499999997</c:v>
                </c:pt>
                <c:pt idx="3478">
                  <c:v>4.7802249999999997</c:v>
                </c:pt>
                <c:pt idx="3479">
                  <c:v>4.7817081249999998</c:v>
                </c:pt>
                <c:pt idx="3480">
                  <c:v>4.7831346879999996</c:v>
                </c:pt>
                <c:pt idx="3481">
                  <c:v>4.7847131249999997</c:v>
                </c:pt>
                <c:pt idx="3482">
                  <c:v>4.7862437499999997</c:v>
                </c:pt>
                <c:pt idx="3483">
                  <c:v>4.787710938</c:v>
                </c:pt>
                <c:pt idx="3484">
                  <c:v>4.7891653119999997</c:v>
                </c:pt>
                <c:pt idx="3485">
                  <c:v>4.7907153119999997</c:v>
                </c:pt>
                <c:pt idx="3486">
                  <c:v>4.7923218749999998</c:v>
                </c:pt>
                <c:pt idx="3487">
                  <c:v>4.793825</c:v>
                </c:pt>
                <c:pt idx="3488">
                  <c:v>4.7953315620000003</c:v>
                </c:pt>
                <c:pt idx="3489">
                  <c:v>4.7969150000000003</c:v>
                </c:pt>
                <c:pt idx="3490">
                  <c:v>4.7984878120000003</c:v>
                </c:pt>
                <c:pt idx="3491">
                  <c:v>4.80000625</c:v>
                </c:pt>
                <c:pt idx="3492">
                  <c:v>4.8015328119999996</c:v>
                </c:pt>
                <c:pt idx="3493">
                  <c:v>4.8031428119999999</c:v>
                </c:pt>
                <c:pt idx="3494">
                  <c:v>4.8047946880000003</c:v>
                </c:pt>
                <c:pt idx="3495">
                  <c:v>4.8062843749999997</c:v>
                </c:pt>
                <c:pt idx="3496">
                  <c:v>4.8077606250000002</c:v>
                </c:pt>
                <c:pt idx="3497">
                  <c:v>4.8093328120000001</c:v>
                </c:pt>
                <c:pt idx="3498">
                  <c:v>4.8108775000000001</c:v>
                </c:pt>
                <c:pt idx="3499">
                  <c:v>4.8123368749999997</c:v>
                </c:pt>
                <c:pt idx="3500">
                  <c:v>4.8137821880000002</c:v>
                </c:pt>
                <c:pt idx="3501">
                  <c:v>4.8152925</c:v>
                </c:pt>
                <c:pt idx="3502">
                  <c:v>4.8168012500000001</c:v>
                </c:pt>
                <c:pt idx="3503">
                  <c:v>4.8181874999999996</c:v>
                </c:pt>
                <c:pt idx="3504">
                  <c:v>4.8195518750000002</c:v>
                </c:pt>
                <c:pt idx="3505">
                  <c:v>4.8210587499999997</c:v>
                </c:pt>
                <c:pt idx="3506">
                  <c:v>4.8225749999999996</c:v>
                </c:pt>
                <c:pt idx="3507">
                  <c:v>4.824036875</c:v>
                </c:pt>
                <c:pt idx="3508">
                  <c:v>4.8254000000000001</c:v>
                </c:pt>
                <c:pt idx="3509">
                  <c:v>4.8268843749999997</c:v>
                </c:pt>
                <c:pt idx="3510">
                  <c:v>4.8284496880000001</c:v>
                </c:pt>
                <c:pt idx="3511">
                  <c:v>4.829901875</c:v>
                </c:pt>
                <c:pt idx="3512">
                  <c:v>4.8313718750000003</c:v>
                </c:pt>
                <c:pt idx="3513">
                  <c:v>4.8329465620000001</c:v>
                </c:pt>
                <c:pt idx="3514">
                  <c:v>4.834513125</c:v>
                </c:pt>
                <c:pt idx="3515">
                  <c:v>4.8359859380000003</c:v>
                </c:pt>
                <c:pt idx="3516">
                  <c:v>4.837400938</c:v>
                </c:pt>
                <c:pt idx="3517">
                  <c:v>4.8388443749999999</c:v>
                </c:pt>
                <c:pt idx="3518">
                  <c:v>4.8403462499999996</c:v>
                </c:pt>
                <c:pt idx="3519">
                  <c:v>4.8416812499999997</c:v>
                </c:pt>
                <c:pt idx="3520">
                  <c:v>4.8428706249999998</c:v>
                </c:pt>
                <c:pt idx="3521">
                  <c:v>4.8441446880000001</c:v>
                </c:pt>
                <c:pt idx="3522">
                  <c:v>4.8453593750000001</c:v>
                </c:pt>
                <c:pt idx="3523">
                  <c:v>4.8464103119999997</c:v>
                </c:pt>
                <c:pt idx="3524">
                  <c:v>4.8473609379999996</c:v>
                </c:pt>
                <c:pt idx="3525">
                  <c:v>4.848358438</c:v>
                </c:pt>
                <c:pt idx="3526">
                  <c:v>4.8493431249999999</c:v>
                </c:pt>
                <c:pt idx="3527">
                  <c:v>4.8502431250000004</c:v>
                </c:pt>
                <c:pt idx="3528">
                  <c:v>4.8510125000000004</c:v>
                </c:pt>
                <c:pt idx="3529">
                  <c:v>4.8518549999999996</c:v>
                </c:pt>
                <c:pt idx="3530">
                  <c:v>4.852765625</c:v>
                </c:pt>
                <c:pt idx="3531">
                  <c:v>4.8535196880000004</c:v>
                </c:pt>
                <c:pt idx="3532">
                  <c:v>4.8541175000000001</c:v>
                </c:pt>
                <c:pt idx="3533">
                  <c:v>4.8544393750000001</c:v>
                </c:pt>
                <c:pt idx="3534">
                  <c:v>4.8538365619999997</c:v>
                </c:pt>
                <c:pt idx="3535">
                  <c:v>4.8532709379999996</c:v>
                </c:pt>
                <c:pt idx="3536">
                  <c:v>4.8525228120000001</c:v>
                </c:pt>
                <c:pt idx="3537">
                  <c:v>4.8516996880000001</c:v>
                </c:pt>
                <c:pt idx="3538">
                  <c:v>4.8510243749999997</c:v>
                </c:pt>
                <c:pt idx="3539">
                  <c:v>4.8505912499999999</c:v>
                </c:pt>
                <c:pt idx="3540">
                  <c:v>4.850068125</c:v>
                </c:pt>
                <c:pt idx="3541">
                  <c:v>4.8491278119999999</c:v>
                </c:pt>
                <c:pt idx="3542">
                  <c:v>4.8481884380000002</c:v>
                </c:pt>
                <c:pt idx="3543">
                  <c:v>4.8471574999999998</c:v>
                </c:pt>
                <c:pt idx="3544">
                  <c:v>4.8460465619999997</c:v>
                </c:pt>
                <c:pt idx="3545">
                  <c:v>4.8447703119999996</c:v>
                </c:pt>
                <c:pt idx="3546">
                  <c:v>4.8432678119999997</c:v>
                </c:pt>
                <c:pt idx="3547">
                  <c:v>4.8416721880000004</c:v>
                </c:pt>
                <c:pt idx="3548">
                  <c:v>4.8400743750000004</c:v>
                </c:pt>
                <c:pt idx="3549">
                  <c:v>4.8382078120000003</c:v>
                </c:pt>
                <c:pt idx="3550">
                  <c:v>4.8366249999999997</c:v>
                </c:pt>
                <c:pt idx="3551">
                  <c:v>4.8352596879999998</c:v>
                </c:pt>
                <c:pt idx="3552">
                  <c:v>4.8339503119999998</c:v>
                </c:pt>
                <c:pt idx="3553">
                  <c:v>4.8326296879999999</c:v>
                </c:pt>
                <c:pt idx="3554">
                  <c:v>4.8312131249999997</c:v>
                </c:pt>
                <c:pt idx="3555">
                  <c:v>4.8298753120000004</c:v>
                </c:pt>
                <c:pt idx="3556">
                  <c:v>4.8286631250000003</c:v>
                </c:pt>
                <c:pt idx="3557">
                  <c:v>4.8274546880000004</c:v>
                </c:pt>
                <c:pt idx="3558">
                  <c:v>4.8261893750000002</c:v>
                </c:pt>
                <c:pt idx="3559">
                  <c:v>4.8249809380000004</c:v>
                </c:pt>
                <c:pt idx="3560">
                  <c:v>4.8240662499999996</c:v>
                </c:pt>
                <c:pt idx="3561">
                  <c:v>4.8232575000000004</c:v>
                </c:pt>
                <c:pt idx="3562">
                  <c:v>4.8224784380000001</c:v>
                </c:pt>
                <c:pt idx="3563">
                  <c:v>4.8217540620000001</c:v>
                </c:pt>
                <c:pt idx="3564">
                  <c:v>4.8211793749999998</c:v>
                </c:pt>
                <c:pt idx="3565">
                  <c:v>4.8206434380000003</c:v>
                </c:pt>
                <c:pt idx="3566">
                  <c:v>4.8200456249999997</c:v>
                </c:pt>
                <c:pt idx="3567">
                  <c:v>4.8194862499999997</c:v>
                </c:pt>
                <c:pt idx="3568">
                  <c:v>4.8190118750000002</c:v>
                </c:pt>
                <c:pt idx="3569">
                  <c:v>4.818636562</c:v>
                </c:pt>
                <c:pt idx="3570">
                  <c:v>4.8182646880000002</c:v>
                </c:pt>
                <c:pt idx="3571">
                  <c:v>4.8179190619999996</c:v>
                </c:pt>
                <c:pt idx="3572">
                  <c:v>4.8174593750000003</c:v>
                </c:pt>
                <c:pt idx="3573">
                  <c:v>4.8168940620000003</c:v>
                </c:pt>
                <c:pt idx="3574">
                  <c:v>4.8163896880000001</c:v>
                </c:pt>
                <c:pt idx="3575">
                  <c:v>4.8160215620000004</c:v>
                </c:pt>
                <c:pt idx="3576">
                  <c:v>4.8155653120000004</c:v>
                </c:pt>
                <c:pt idx="3577">
                  <c:v>4.8152359379999998</c:v>
                </c:pt>
                <c:pt idx="3578">
                  <c:v>4.8148806249999998</c:v>
                </c:pt>
                <c:pt idx="3579">
                  <c:v>4.814458438</c:v>
                </c:pt>
                <c:pt idx="3580">
                  <c:v>4.8140881249999996</c:v>
                </c:pt>
                <c:pt idx="3581">
                  <c:v>4.8137465620000004</c:v>
                </c:pt>
                <c:pt idx="3582">
                  <c:v>4.8134050000000004</c:v>
                </c:pt>
                <c:pt idx="3583">
                  <c:v>4.8130781249999997</c:v>
                </c:pt>
                <c:pt idx="3584">
                  <c:v>4.8129037500000003</c:v>
                </c:pt>
                <c:pt idx="3585">
                  <c:v>4.8132653120000004</c:v>
                </c:pt>
                <c:pt idx="3586">
                  <c:v>4.8137675</c:v>
                </c:pt>
                <c:pt idx="3587">
                  <c:v>4.8141128120000003</c:v>
                </c:pt>
                <c:pt idx="3588">
                  <c:v>4.8144928120000001</c:v>
                </c:pt>
                <c:pt idx="3589">
                  <c:v>4.8148178120000003</c:v>
                </c:pt>
                <c:pt idx="3590">
                  <c:v>4.8152596880000003</c:v>
                </c:pt>
                <c:pt idx="3591">
                  <c:v>4.8157056249999997</c:v>
                </c:pt>
                <c:pt idx="3592">
                  <c:v>4.816056562</c:v>
                </c:pt>
                <c:pt idx="3593">
                  <c:v>4.8164043750000003</c:v>
                </c:pt>
                <c:pt idx="3594">
                  <c:v>4.8162012499999998</c:v>
                </c:pt>
                <c:pt idx="3595">
                  <c:v>4.8157865620000004</c:v>
                </c:pt>
                <c:pt idx="3596">
                  <c:v>4.8153418749999997</c:v>
                </c:pt>
                <c:pt idx="3597">
                  <c:v>4.8149440620000004</c:v>
                </c:pt>
                <c:pt idx="3598">
                  <c:v>4.8145431250000001</c:v>
                </c:pt>
                <c:pt idx="3599">
                  <c:v>4.8142021880000003</c:v>
                </c:pt>
                <c:pt idx="3600">
                  <c:v>4.813859688</c:v>
                </c:pt>
                <c:pt idx="3601">
                  <c:v>4.8134856250000002</c:v>
                </c:pt>
                <c:pt idx="3602">
                  <c:v>4.813014688</c:v>
                </c:pt>
                <c:pt idx="3603">
                  <c:v>4.8123478119999996</c:v>
                </c:pt>
                <c:pt idx="3604">
                  <c:v>4.8119534379999997</c:v>
                </c:pt>
                <c:pt idx="3605">
                  <c:v>4.8113731250000003</c:v>
                </c:pt>
                <c:pt idx="3606">
                  <c:v>4.8109193750000001</c:v>
                </c:pt>
                <c:pt idx="3607">
                  <c:v>4.8103356249999996</c:v>
                </c:pt>
                <c:pt idx="3608">
                  <c:v>4.8099196879999999</c:v>
                </c:pt>
                <c:pt idx="3609">
                  <c:v>4.8093606250000001</c:v>
                </c:pt>
                <c:pt idx="3610">
                  <c:v>4.808932188</c:v>
                </c:pt>
                <c:pt idx="3611">
                  <c:v>4.8083218749999999</c:v>
                </c:pt>
                <c:pt idx="3612">
                  <c:v>4.8078621879999996</c:v>
                </c:pt>
                <c:pt idx="3613">
                  <c:v>4.8075412499999999</c:v>
                </c:pt>
                <c:pt idx="3614">
                  <c:v>4.8071412499999999</c:v>
                </c:pt>
                <c:pt idx="3615">
                  <c:v>4.8066840620000004</c:v>
                </c:pt>
                <c:pt idx="3616">
                  <c:v>4.8061837499999998</c:v>
                </c:pt>
                <c:pt idx="3617">
                  <c:v>4.8057315620000001</c:v>
                </c:pt>
                <c:pt idx="3618">
                  <c:v>4.8053681250000002</c:v>
                </c:pt>
                <c:pt idx="3619">
                  <c:v>4.8048515619999996</c:v>
                </c:pt>
                <c:pt idx="3620">
                  <c:v>4.8043840619999996</c:v>
                </c:pt>
                <c:pt idx="3621">
                  <c:v>4.8039806250000003</c:v>
                </c:pt>
                <c:pt idx="3622">
                  <c:v>4.803375</c:v>
                </c:pt>
                <c:pt idx="3623">
                  <c:v>4.8029675000000003</c:v>
                </c:pt>
                <c:pt idx="3624">
                  <c:v>4.8025706250000004</c:v>
                </c:pt>
                <c:pt idx="3625">
                  <c:v>4.8022471879999999</c:v>
                </c:pt>
                <c:pt idx="3626">
                  <c:v>4.8016046880000003</c:v>
                </c:pt>
                <c:pt idx="3627">
                  <c:v>4.801214688</c:v>
                </c:pt>
                <c:pt idx="3628">
                  <c:v>4.8006243749999999</c:v>
                </c:pt>
                <c:pt idx="3629">
                  <c:v>4.8002390620000002</c:v>
                </c:pt>
                <c:pt idx="3630">
                  <c:v>4.7998796879999999</c:v>
                </c:pt>
                <c:pt idx="3631">
                  <c:v>4.799331875</c:v>
                </c:pt>
                <c:pt idx="3632">
                  <c:v>4.7989921879999997</c:v>
                </c:pt>
                <c:pt idx="3633">
                  <c:v>4.7985868749999998</c:v>
                </c:pt>
                <c:pt idx="3634">
                  <c:v>4.7982337499999996</c:v>
                </c:pt>
                <c:pt idx="3635">
                  <c:v>4.7979128119999999</c:v>
                </c:pt>
                <c:pt idx="3636">
                  <c:v>4.7975353119999999</c:v>
                </c:pt>
                <c:pt idx="3637">
                  <c:v>4.7971540619999997</c:v>
                </c:pt>
                <c:pt idx="3638">
                  <c:v>4.7965618750000001</c:v>
                </c:pt>
                <c:pt idx="3639">
                  <c:v>4.7961546879999997</c:v>
                </c:pt>
                <c:pt idx="3640">
                  <c:v>4.7957974999999999</c:v>
                </c:pt>
                <c:pt idx="3641">
                  <c:v>4.7952337500000004</c:v>
                </c:pt>
                <c:pt idx="3642">
                  <c:v>4.7948950000000004</c:v>
                </c:pt>
                <c:pt idx="3643">
                  <c:v>4.7945534380000003</c:v>
                </c:pt>
                <c:pt idx="3644">
                  <c:v>4.7939934380000002</c:v>
                </c:pt>
                <c:pt idx="3645">
                  <c:v>4.7936284379999998</c:v>
                </c:pt>
                <c:pt idx="3646">
                  <c:v>4.793285</c:v>
                </c:pt>
                <c:pt idx="3647">
                  <c:v>4.7926071879999999</c:v>
                </c:pt>
                <c:pt idx="3648">
                  <c:v>4.792188125</c:v>
                </c:pt>
                <c:pt idx="3649">
                  <c:v>4.7918221880000003</c:v>
                </c:pt>
                <c:pt idx="3650">
                  <c:v>4.7911281250000002</c:v>
                </c:pt>
                <c:pt idx="3651">
                  <c:v>4.7906587500000004</c:v>
                </c:pt>
                <c:pt idx="3652">
                  <c:v>4.7902975000000003</c:v>
                </c:pt>
                <c:pt idx="3653">
                  <c:v>4.7899406249999998</c:v>
                </c:pt>
                <c:pt idx="3654">
                  <c:v>4.7894656250000001</c:v>
                </c:pt>
                <c:pt idx="3655">
                  <c:v>4.7889737500000003</c:v>
                </c:pt>
                <c:pt idx="3656">
                  <c:v>4.7886253119999997</c:v>
                </c:pt>
                <c:pt idx="3657">
                  <c:v>4.7882606250000004</c:v>
                </c:pt>
                <c:pt idx="3658">
                  <c:v>4.7878393749999999</c:v>
                </c:pt>
                <c:pt idx="3659">
                  <c:v>4.7872831250000001</c:v>
                </c:pt>
                <c:pt idx="3660">
                  <c:v>4.7867656250000001</c:v>
                </c:pt>
                <c:pt idx="3661">
                  <c:v>4.7862956250000002</c:v>
                </c:pt>
                <c:pt idx="3662">
                  <c:v>4.7856765619999999</c:v>
                </c:pt>
                <c:pt idx="3663">
                  <c:v>4.7850234379999996</c:v>
                </c:pt>
                <c:pt idx="3664">
                  <c:v>4.7844059379999999</c:v>
                </c:pt>
                <c:pt idx="3665">
                  <c:v>4.7838240619999999</c:v>
                </c:pt>
                <c:pt idx="3666">
                  <c:v>4.7830259379999998</c:v>
                </c:pt>
                <c:pt idx="3667">
                  <c:v>4.7822062499999998</c:v>
                </c:pt>
                <c:pt idx="3668">
                  <c:v>4.7814015620000001</c:v>
                </c:pt>
                <c:pt idx="3669">
                  <c:v>4.7806056249999997</c:v>
                </c:pt>
                <c:pt idx="3670">
                  <c:v>4.7797671880000001</c:v>
                </c:pt>
                <c:pt idx="3671">
                  <c:v>4.7788634380000001</c:v>
                </c:pt>
                <c:pt idx="3672">
                  <c:v>4.7779765620000001</c:v>
                </c:pt>
                <c:pt idx="3673">
                  <c:v>4.7769649999999997</c:v>
                </c:pt>
                <c:pt idx="3674">
                  <c:v>4.7759124999999996</c:v>
                </c:pt>
                <c:pt idx="3675">
                  <c:v>4.7747468749999999</c:v>
                </c:pt>
                <c:pt idx="3676">
                  <c:v>4.7737162499999997</c:v>
                </c:pt>
                <c:pt idx="3677">
                  <c:v>4.7726256249999999</c:v>
                </c:pt>
                <c:pt idx="3678">
                  <c:v>4.7714549999999996</c:v>
                </c:pt>
                <c:pt idx="3679">
                  <c:v>4.7703421879999999</c:v>
                </c:pt>
                <c:pt idx="3680">
                  <c:v>4.769254375</c:v>
                </c:pt>
                <c:pt idx="3681">
                  <c:v>4.7680934380000002</c:v>
                </c:pt>
                <c:pt idx="3682">
                  <c:v>4.7669771880000003</c:v>
                </c:pt>
                <c:pt idx="3683">
                  <c:v>4.7660212499999997</c:v>
                </c:pt>
                <c:pt idx="3684">
                  <c:v>4.7650821880000001</c:v>
                </c:pt>
                <c:pt idx="3685">
                  <c:v>4.7640837500000002</c:v>
                </c:pt>
                <c:pt idx="3686">
                  <c:v>4.7630259380000002</c:v>
                </c:pt>
                <c:pt idx="3687">
                  <c:v>4.7620424999999997</c:v>
                </c:pt>
                <c:pt idx="3688">
                  <c:v>4.761114375</c:v>
                </c:pt>
                <c:pt idx="3689">
                  <c:v>4.7601090619999997</c:v>
                </c:pt>
                <c:pt idx="3690">
                  <c:v>4.7590640620000002</c:v>
                </c:pt>
                <c:pt idx="3691">
                  <c:v>4.7581159380000004</c:v>
                </c:pt>
                <c:pt idx="3692">
                  <c:v>4.7571303120000001</c:v>
                </c:pt>
                <c:pt idx="3693">
                  <c:v>4.7559803120000002</c:v>
                </c:pt>
                <c:pt idx="3694">
                  <c:v>4.7547940620000002</c:v>
                </c:pt>
                <c:pt idx="3695">
                  <c:v>4.7536481249999998</c:v>
                </c:pt>
                <c:pt idx="3696">
                  <c:v>4.7525496880000002</c:v>
                </c:pt>
                <c:pt idx="3697">
                  <c:v>4.7512584379999998</c:v>
                </c:pt>
                <c:pt idx="3698">
                  <c:v>4.7499556250000001</c:v>
                </c:pt>
                <c:pt idx="3699">
                  <c:v>4.7486521880000003</c:v>
                </c:pt>
                <c:pt idx="3700">
                  <c:v>4.7473531250000001</c:v>
                </c:pt>
                <c:pt idx="3701">
                  <c:v>4.7459431250000002</c:v>
                </c:pt>
                <c:pt idx="3702">
                  <c:v>4.7443990620000003</c:v>
                </c:pt>
                <c:pt idx="3703">
                  <c:v>4.7425903119999999</c:v>
                </c:pt>
                <c:pt idx="3704">
                  <c:v>4.7405768750000004</c:v>
                </c:pt>
                <c:pt idx="3705">
                  <c:v>4.7383906250000001</c:v>
                </c:pt>
                <c:pt idx="3706">
                  <c:v>4.7360153120000001</c:v>
                </c:pt>
                <c:pt idx="3707">
                  <c:v>4.7336403120000003</c:v>
                </c:pt>
                <c:pt idx="3708">
                  <c:v>4.7311531249999996</c:v>
                </c:pt>
                <c:pt idx="3709">
                  <c:v>4.7285349999999999</c:v>
                </c:pt>
                <c:pt idx="3710">
                  <c:v>4.7258437500000001</c:v>
                </c:pt>
                <c:pt idx="3711">
                  <c:v>4.7230865619999998</c:v>
                </c:pt>
                <c:pt idx="3712">
                  <c:v>4.7203503119999999</c:v>
                </c:pt>
                <c:pt idx="3713">
                  <c:v>4.7177918749999996</c:v>
                </c:pt>
                <c:pt idx="3714">
                  <c:v>4.7153359379999999</c:v>
                </c:pt>
                <c:pt idx="3715">
                  <c:v>4.7129346879999998</c:v>
                </c:pt>
                <c:pt idx="3716">
                  <c:v>4.7104734380000002</c:v>
                </c:pt>
                <c:pt idx="3717">
                  <c:v>4.7078596880000001</c:v>
                </c:pt>
                <c:pt idx="3718">
                  <c:v>4.7051631250000003</c:v>
                </c:pt>
                <c:pt idx="3719">
                  <c:v>4.7024753119999998</c:v>
                </c:pt>
                <c:pt idx="3720">
                  <c:v>4.6996259379999996</c:v>
                </c:pt>
                <c:pt idx="3721">
                  <c:v>4.6966743749999997</c:v>
                </c:pt>
                <c:pt idx="3722">
                  <c:v>4.6936178120000003</c:v>
                </c:pt>
                <c:pt idx="3723">
                  <c:v>4.690597812</c:v>
                </c:pt>
                <c:pt idx="3724">
                  <c:v>4.6874687499999999</c:v>
                </c:pt>
                <c:pt idx="3725">
                  <c:v>4.6842521880000003</c:v>
                </c:pt>
                <c:pt idx="3726">
                  <c:v>4.6810853120000004</c:v>
                </c:pt>
                <c:pt idx="3727">
                  <c:v>4.6780096880000004</c:v>
                </c:pt>
                <c:pt idx="3728">
                  <c:v>4.6748684379999998</c:v>
                </c:pt>
                <c:pt idx="3729">
                  <c:v>4.6717000000000004</c:v>
                </c:pt>
                <c:pt idx="3730">
                  <c:v>4.6685690620000004</c:v>
                </c:pt>
                <c:pt idx="3731">
                  <c:v>4.6655659380000003</c:v>
                </c:pt>
                <c:pt idx="3732">
                  <c:v>4.6624915619999996</c:v>
                </c:pt>
                <c:pt idx="3733">
                  <c:v>4.6593606249999997</c:v>
                </c:pt>
                <c:pt idx="3734">
                  <c:v>4.6562462499999997</c:v>
                </c:pt>
                <c:pt idx="3735">
                  <c:v>4.6532284380000002</c:v>
                </c:pt>
                <c:pt idx="3736">
                  <c:v>4.6500584380000003</c:v>
                </c:pt>
                <c:pt idx="3737">
                  <c:v>4.6469143749999997</c:v>
                </c:pt>
                <c:pt idx="3738">
                  <c:v>4.6438809379999997</c:v>
                </c:pt>
                <c:pt idx="3739">
                  <c:v>4.6408703119999997</c:v>
                </c:pt>
                <c:pt idx="3740">
                  <c:v>4.6376568750000002</c:v>
                </c:pt>
                <c:pt idx="3741">
                  <c:v>4.6342396880000001</c:v>
                </c:pt>
                <c:pt idx="3742">
                  <c:v>4.6309178119999999</c:v>
                </c:pt>
                <c:pt idx="3743">
                  <c:v>4.6274712500000001</c:v>
                </c:pt>
                <c:pt idx="3744">
                  <c:v>4.6239134379999998</c:v>
                </c:pt>
                <c:pt idx="3745">
                  <c:v>4.6202790619999998</c:v>
                </c:pt>
                <c:pt idx="3746">
                  <c:v>4.6167437500000004</c:v>
                </c:pt>
                <c:pt idx="3747">
                  <c:v>4.6131406249999998</c:v>
                </c:pt>
                <c:pt idx="3748">
                  <c:v>4.6094024999999998</c:v>
                </c:pt>
                <c:pt idx="3749">
                  <c:v>4.6056734380000002</c:v>
                </c:pt>
                <c:pt idx="3750">
                  <c:v>4.6021281250000001</c:v>
                </c:pt>
                <c:pt idx="3751">
                  <c:v>4.5986496880000001</c:v>
                </c:pt>
                <c:pt idx="3752">
                  <c:v>4.5950981249999998</c:v>
                </c:pt>
                <c:pt idx="3753">
                  <c:v>4.5916112499999997</c:v>
                </c:pt>
                <c:pt idx="3754">
                  <c:v>4.588218125</c:v>
                </c:pt>
                <c:pt idx="3755">
                  <c:v>4.5847093750000001</c:v>
                </c:pt>
                <c:pt idx="3756">
                  <c:v>4.5811203120000004</c:v>
                </c:pt>
                <c:pt idx="3757">
                  <c:v>4.5775659380000002</c:v>
                </c:pt>
                <c:pt idx="3758">
                  <c:v>4.574134688</c:v>
                </c:pt>
                <c:pt idx="3759">
                  <c:v>4.5705687499999996</c:v>
                </c:pt>
                <c:pt idx="3760">
                  <c:v>4.5669621879999998</c:v>
                </c:pt>
                <c:pt idx="3761">
                  <c:v>4.563409375</c:v>
                </c:pt>
                <c:pt idx="3762">
                  <c:v>4.5599431250000002</c:v>
                </c:pt>
                <c:pt idx="3763">
                  <c:v>4.556565</c:v>
                </c:pt>
                <c:pt idx="3764">
                  <c:v>4.5531949999999997</c:v>
                </c:pt>
                <c:pt idx="3765">
                  <c:v>4.5499365620000001</c:v>
                </c:pt>
                <c:pt idx="3766">
                  <c:v>4.546813438</c:v>
                </c:pt>
                <c:pt idx="3767">
                  <c:v>4.5436581250000003</c:v>
                </c:pt>
                <c:pt idx="3768">
                  <c:v>4.5404631249999996</c:v>
                </c:pt>
                <c:pt idx="3769">
                  <c:v>4.5374293750000003</c:v>
                </c:pt>
                <c:pt idx="3770">
                  <c:v>4.5345315619999997</c:v>
                </c:pt>
                <c:pt idx="3771">
                  <c:v>4.5316262500000004</c:v>
                </c:pt>
                <c:pt idx="3772">
                  <c:v>4.5287478119999998</c:v>
                </c:pt>
                <c:pt idx="3773">
                  <c:v>4.5258784380000003</c:v>
                </c:pt>
                <c:pt idx="3774">
                  <c:v>4.5231584380000003</c:v>
                </c:pt>
                <c:pt idx="3775">
                  <c:v>4.5204756250000004</c:v>
                </c:pt>
                <c:pt idx="3776">
                  <c:v>4.5177471880000004</c:v>
                </c:pt>
                <c:pt idx="3777">
                  <c:v>4.5150656250000001</c:v>
                </c:pt>
                <c:pt idx="3778">
                  <c:v>4.5124868749999996</c:v>
                </c:pt>
                <c:pt idx="3779">
                  <c:v>4.5098571879999998</c:v>
                </c:pt>
                <c:pt idx="3780">
                  <c:v>4.5072481250000003</c:v>
                </c:pt>
                <c:pt idx="3781">
                  <c:v>4.5047340619999998</c:v>
                </c:pt>
                <c:pt idx="3782">
                  <c:v>4.5022540619999996</c:v>
                </c:pt>
                <c:pt idx="3783">
                  <c:v>4.4997156250000003</c:v>
                </c:pt>
                <c:pt idx="3784">
                  <c:v>4.4971315619999999</c:v>
                </c:pt>
                <c:pt idx="3785">
                  <c:v>4.4946153119999996</c:v>
                </c:pt>
                <c:pt idx="3786">
                  <c:v>4.492232188</c:v>
                </c:pt>
                <c:pt idx="3787">
                  <c:v>4.489725312</c:v>
                </c:pt>
                <c:pt idx="3788">
                  <c:v>4.4871128120000003</c:v>
                </c:pt>
                <c:pt idx="3789">
                  <c:v>4.4846093749999998</c:v>
                </c:pt>
                <c:pt idx="3790">
                  <c:v>4.4821453120000001</c:v>
                </c:pt>
                <c:pt idx="3791">
                  <c:v>4.4795721879999997</c:v>
                </c:pt>
                <c:pt idx="3792">
                  <c:v>4.4770084380000004</c:v>
                </c:pt>
                <c:pt idx="3793">
                  <c:v>4.4745365619999999</c:v>
                </c:pt>
                <c:pt idx="3794">
                  <c:v>4.4720853119999999</c:v>
                </c:pt>
                <c:pt idx="3795">
                  <c:v>4.4695059380000002</c:v>
                </c:pt>
                <c:pt idx="3796">
                  <c:v>4.4669487500000002</c:v>
                </c:pt>
                <c:pt idx="3797">
                  <c:v>4.4645803119999998</c:v>
                </c:pt>
                <c:pt idx="3798">
                  <c:v>4.4623134379999998</c:v>
                </c:pt>
                <c:pt idx="3799">
                  <c:v>4.4599328119999999</c:v>
                </c:pt>
                <c:pt idx="3800">
                  <c:v>4.4575628119999999</c:v>
                </c:pt>
                <c:pt idx="3801">
                  <c:v>4.45534125</c:v>
                </c:pt>
                <c:pt idx="3802">
                  <c:v>4.4530734379999997</c:v>
                </c:pt>
                <c:pt idx="3803">
                  <c:v>4.4507759379999996</c:v>
                </c:pt>
                <c:pt idx="3804">
                  <c:v>4.4485493749999998</c:v>
                </c:pt>
                <c:pt idx="3805">
                  <c:v>4.4464621879999999</c:v>
                </c:pt>
                <c:pt idx="3806">
                  <c:v>4.4443190619999999</c:v>
                </c:pt>
                <c:pt idx="3807">
                  <c:v>4.4420950000000001</c:v>
                </c:pt>
                <c:pt idx="3808">
                  <c:v>4.4398999999999997</c:v>
                </c:pt>
                <c:pt idx="3809">
                  <c:v>4.4377893750000004</c:v>
                </c:pt>
                <c:pt idx="3810">
                  <c:v>4.43565875</c:v>
                </c:pt>
                <c:pt idx="3811">
                  <c:v>4.4334278119999997</c:v>
                </c:pt>
                <c:pt idx="3812">
                  <c:v>4.4312659380000001</c:v>
                </c:pt>
                <c:pt idx="3813">
                  <c:v>4.429205938</c:v>
                </c:pt>
                <c:pt idx="3814">
                  <c:v>4.4270381250000002</c:v>
                </c:pt>
                <c:pt idx="3815">
                  <c:v>4.4247759379999998</c:v>
                </c:pt>
                <c:pt idx="3816">
                  <c:v>4.4225256249999996</c:v>
                </c:pt>
                <c:pt idx="3817">
                  <c:v>4.42040875</c:v>
                </c:pt>
                <c:pt idx="3818">
                  <c:v>4.4182162500000004</c:v>
                </c:pt>
                <c:pt idx="3819">
                  <c:v>4.4160075000000001</c:v>
                </c:pt>
                <c:pt idx="3820">
                  <c:v>4.4137484379999998</c:v>
                </c:pt>
                <c:pt idx="3821">
                  <c:v>4.4116206250000003</c:v>
                </c:pt>
                <c:pt idx="3822">
                  <c:v>4.4094534379999999</c:v>
                </c:pt>
                <c:pt idx="3823">
                  <c:v>4.4071021879999996</c:v>
                </c:pt>
                <c:pt idx="3824">
                  <c:v>4.4048375000000002</c:v>
                </c:pt>
                <c:pt idx="3825">
                  <c:v>4.4026312499999998</c:v>
                </c:pt>
                <c:pt idx="3826">
                  <c:v>4.4003637500000004</c:v>
                </c:pt>
                <c:pt idx="3827">
                  <c:v>4.3980440620000003</c:v>
                </c:pt>
                <c:pt idx="3828">
                  <c:v>4.395765312</c:v>
                </c:pt>
                <c:pt idx="3829">
                  <c:v>4.3935284379999997</c:v>
                </c:pt>
                <c:pt idx="3830">
                  <c:v>4.3912837500000004</c:v>
                </c:pt>
                <c:pt idx="3831">
                  <c:v>4.3889500000000004</c:v>
                </c:pt>
                <c:pt idx="3832">
                  <c:v>4.3867565620000004</c:v>
                </c:pt>
                <c:pt idx="3833">
                  <c:v>4.3846915620000004</c:v>
                </c:pt>
                <c:pt idx="3834">
                  <c:v>4.3825368750000004</c:v>
                </c:pt>
                <c:pt idx="3835">
                  <c:v>4.3804671879999999</c:v>
                </c:pt>
                <c:pt idx="3836">
                  <c:v>4.3785137499999998</c:v>
                </c:pt>
                <c:pt idx="3837">
                  <c:v>4.3765778119999998</c:v>
                </c:pt>
                <c:pt idx="3838">
                  <c:v>4.3746024999999999</c:v>
                </c:pt>
                <c:pt idx="3839">
                  <c:v>4.3726759380000004</c:v>
                </c:pt>
                <c:pt idx="3840">
                  <c:v>4.3708118750000002</c:v>
                </c:pt>
                <c:pt idx="3841">
                  <c:v>4.3690406250000002</c:v>
                </c:pt>
                <c:pt idx="3842">
                  <c:v>4.3670915619999997</c:v>
                </c:pt>
                <c:pt idx="3843">
                  <c:v>4.365250938</c:v>
                </c:pt>
                <c:pt idx="3844">
                  <c:v>4.3634965619999999</c:v>
                </c:pt>
                <c:pt idx="3845">
                  <c:v>4.3616931250000004</c:v>
                </c:pt>
                <c:pt idx="3846">
                  <c:v>4.3598496879999997</c:v>
                </c:pt>
                <c:pt idx="3847">
                  <c:v>4.3580687500000002</c:v>
                </c:pt>
                <c:pt idx="3848">
                  <c:v>4.3563862499999999</c:v>
                </c:pt>
                <c:pt idx="3849">
                  <c:v>4.3546374999999999</c:v>
                </c:pt>
                <c:pt idx="3850">
                  <c:v>4.3528656249999997</c:v>
                </c:pt>
                <c:pt idx="3851">
                  <c:v>4.3511053119999996</c:v>
                </c:pt>
                <c:pt idx="3852">
                  <c:v>4.3494943749999999</c:v>
                </c:pt>
                <c:pt idx="3853">
                  <c:v>4.3478028120000003</c:v>
                </c:pt>
                <c:pt idx="3854">
                  <c:v>4.3460900000000002</c:v>
                </c:pt>
                <c:pt idx="3855">
                  <c:v>4.3444471880000002</c:v>
                </c:pt>
                <c:pt idx="3856">
                  <c:v>4.3429099999999998</c:v>
                </c:pt>
                <c:pt idx="3857">
                  <c:v>4.3413184380000001</c:v>
                </c:pt>
                <c:pt idx="3858">
                  <c:v>4.3396756249999999</c:v>
                </c:pt>
                <c:pt idx="3859">
                  <c:v>4.3381271879999996</c:v>
                </c:pt>
                <c:pt idx="3860">
                  <c:v>4.3366378120000002</c:v>
                </c:pt>
                <c:pt idx="3861">
                  <c:v>4.3350271879999998</c:v>
                </c:pt>
                <c:pt idx="3862">
                  <c:v>4.3334584380000001</c:v>
                </c:pt>
                <c:pt idx="3863">
                  <c:v>4.3318934379999998</c:v>
                </c:pt>
                <c:pt idx="3864">
                  <c:v>4.3303843750000004</c:v>
                </c:pt>
                <c:pt idx="3865">
                  <c:v>4.3288403119999996</c:v>
                </c:pt>
                <c:pt idx="3866">
                  <c:v>4.32721</c:v>
                </c:pt>
                <c:pt idx="3867">
                  <c:v>4.3256275000000004</c:v>
                </c:pt>
                <c:pt idx="3868">
                  <c:v>4.324112188</c:v>
                </c:pt>
                <c:pt idx="3869">
                  <c:v>4.3224681250000003</c:v>
                </c:pt>
                <c:pt idx="3870">
                  <c:v>4.320830312</c:v>
                </c:pt>
                <c:pt idx="3871">
                  <c:v>4.3193196880000002</c:v>
                </c:pt>
                <c:pt idx="3872">
                  <c:v>4.3177156249999999</c:v>
                </c:pt>
                <c:pt idx="3873">
                  <c:v>4.3161056249999996</c:v>
                </c:pt>
                <c:pt idx="3874">
                  <c:v>4.314492188</c:v>
                </c:pt>
                <c:pt idx="3875">
                  <c:v>4.312928125</c:v>
                </c:pt>
                <c:pt idx="3876">
                  <c:v>4.3113393750000002</c:v>
                </c:pt>
                <c:pt idx="3877">
                  <c:v>4.3097003120000004</c:v>
                </c:pt>
                <c:pt idx="3878">
                  <c:v>4.3080721879999997</c:v>
                </c:pt>
                <c:pt idx="3879">
                  <c:v>4.3065290620000001</c:v>
                </c:pt>
                <c:pt idx="3880">
                  <c:v>4.3049490620000004</c:v>
                </c:pt>
                <c:pt idx="3881">
                  <c:v>4.3032781250000003</c:v>
                </c:pt>
                <c:pt idx="3882">
                  <c:v>4.3016893749999996</c:v>
                </c:pt>
                <c:pt idx="3883">
                  <c:v>4.3001800000000001</c:v>
                </c:pt>
                <c:pt idx="3884">
                  <c:v>4.298581875</c:v>
                </c:pt>
                <c:pt idx="3885">
                  <c:v>4.2969225</c:v>
                </c:pt>
                <c:pt idx="3886">
                  <c:v>4.2953743749999997</c:v>
                </c:pt>
                <c:pt idx="3887">
                  <c:v>4.2939031249999999</c:v>
                </c:pt>
                <c:pt idx="3888">
                  <c:v>4.2923196880000001</c:v>
                </c:pt>
                <c:pt idx="3889">
                  <c:v>4.2907450000000003</c:v>
                </c:pt>
                <c:pt idx="3890">
                  <c:v>4.2892478120000002</c:v>
                </c:pt>
                <c:pt idx="3891">
                  <c:v>4.2877796879999996</c:v>
                </c:pt>
                <c:pt idx="3892">
                  <c:v>4.2862024999999999</c:v>
                </c:pt>
                <c:pt idx="3893">
                  <c:v>4.284605</c:v>
                </c:pt>
                <c:pt idx="3894">
                  <c:v>4.2831140620000001</c:v>
                </c:pt>
                <c:pt idx="3895">
                  <c:v>4.2817037500000001</c:v>
                </c:pt>
                <c:pt idx="3896">
                  <c:v>4.2801299999999998</c:v>
                </c:pt>
                <c:pt idx="3897">
                  <c:v>4.2785328119999999</c:v>
                </c:pt>
                <c:pt idx="3898">
                  <c:v>4.2770900000000003</c:v>
                </c:pt>
                <c:pt idx="3899">
                  <c:v>4.2756212500000004</c:v>
                </c:pt>
                <c:pt idx="3900">
                  <c:v>4.2740137499999999</c:v>
                </c:pt>
                <c:pt idx="3901">
                  <c:v>4.2724990619999996</c:v>
                </c:pt>
                <c:pt idx="3902">
                  <c:v>4.2710612499999998</c:v>
                </c:pt>
                <c:pt idx="3903">
                  <c:v>4.2696540619999999</c:v>
                </c:pt>
                <c:pt idx="3904">
                  <c:v>4.2681728120000004</c:v>
                </c:pt>
                <c:pt idx="3905">
                  <c:v>4.2666206249999998</c:v>
                </c:pt>
                <c:pt idx="3906">
                  <c:v>4.2652068749999996</c:v>
                </c:pt>
                <c:pt idx="3907">
                  <c:v>4.2637903120000002</c:v>
                </c:pt>
                <c:pt idx="3908">
                  <c:v>4.2622443749999999</c:v>
                </c:pt>
                <c:pt idx="3909">
                  <c:v>4.2607796880000004</c:v>
                </c:pt>
                <c:pt idx="3910">
                  <c:v>4.2594537499999996</c:v>
                </c:pt>
                <c:pt idx="3911">
                  <c:v>4.2579928120000003</c:v>
                </c:pt>
                <c:pt idx="3912">
                  <c:v>4.2564712499999997</c:v>
                </c:pt>
                <c:pt idx="3913">
                  <c:v>4.2549746879999999</c:v>
                </c:pt>
                <c:pt idx="3914">
                  <c:v>4.2535693749999997</c:v>
                </c:pt>
                <c:pt idx="3915">
                  <c:v>4.2521578120000001</c:v>
                </c:pt>
                <c:pt idx="3916">
                  <c:v>4.2507046879999999</c:v>
                </c:pt>
                <c:pt idx="3917">
                  <c:v>4.2493293750000003</c:v>
                </c:pt>
                <c:pt idx="3918">
                  <c:v>4.2479284379999998</c:v>
                </c:pt>
                <c:pt idx="3919">
                  <c:v>4.2464393749999996</c:v>
                </c:pt>
                <c:pt idx="3920">
                  <c:v>4.2449421879999996</c:v>
                </c:pt>
                <c:pt idx="3921">
                  <c:v>4.2435756250000001</c:v>
                </c:pt>
                <c:pt idx="3922">
                  <c:v>4.2423087500000003</c:v>
                </c:pt>
                <c:pt idx="3923">
                  <c:v>4.2409603120000003</c:v>
                </c:pt>
                <c:pt idx="3924">
                  <c:v>4.239534688</c:v>
                </c:pt>
                <c:pt idx="3925">
                  <c:v>4.2382162499999998</c:v>
                </c:pt>
                <c:pt idx="3926">
                  <c:v>4.2369284379999996</c:v>
                </c:pt>
                <c:pt idx="3927">
                  <c:v>4.2354871879999996</c:v>
                </c:pt>
                <c:pt idx="3928">
                  <c:v>4.2341696879999997</c:v>
                </c:pt>
                <c:pt idx="3929">
                  <c:v>4.2328784380000002</c:v>
                </c:pt>
                <c:pt idx="3930">
                  <c:v>4.2315924999999996</c:v>
                </c:pt>
                <c:pt idx="3931">
                  <c:v>4.2302212499999996</c:v>
                </c:pt>
                <c:pt idx="3932">
                  <c:v>4.2288218750000004</c:v>
                </c:pt>
                <c:pt idx="3933">
                  <c:v>4.2274865620000002</c:v>
                </c:pt>
                <c:pt idx="3934">
                  <c:v>4.2262384380000002</c:v>
                </c:pt>
                <c:pt idx="3935">
                  <c:v>4.2247821879999998</c:v>
                </c:pt>
                <c:pt idx="3936">
                  <c:v>4.2234034380000001</c:v>
                </c:pt>
                <c:pt idx="3937">
                  <c:v>4.2220771880000001</c:v>
                </c:pt>
                <c:pt idx="3938">
                  <c:v>4.2207359379999998</c:v>
                </c:pt>
                <c:pt idx="3939">
                  <c:v>4.2193940620000001</c:v>
                </c:pt>
                <c:pt idx="3940">
                  <c:v>4.2180240619999996</c:v>
                </c:pt>
                <c:pt idx="3941">
                  <c:v>4.2167665620000001</c:v>
                </c:pt>
                <c:pt idx="3942">
                  <c:v>4.2155006249999998</c:v>
                </c:pt>
                <c:pt idx="3943">
                  <c:v>4.2141465619999998</c:v>
                </c:pt>
                <c:pt idx="3944">
                  <c:v>4.2128068750000001</c:v>
                </c:pt>
                <c:pt idx="3945">
                  <c:v>4.2115740620000004</c:v>
                </c:pt>
                <c:pt idx="3946">
                  <c:v>4.210263125</c:v>
                </c:pt>
                <c:pt idx="3947">
                  <c:v>4.2089346880000003</c:v>
                </c:pt>
                <c:pt idx="3948">
                  <c:v>4.2076471880000001</c:v>
                </c:pt>
                <c:pt idx="3949">
                  <c:v>4.2063731249999998</c:v>
                </c:pt>
                <c:pt idx="3950">
                  <c:v>4.2051271879999996</c:v>
                </c:pt>
                <c:pt idx="3951">
                  <c:v>4.2037637500000002</c:v>
                </c:pt>
                <c:pt idx="3952">
                  <c:v>4.2024187499999996</c:v>
                </c:pt>
                <c:pt idx="3953">
                  <c:v>4.2012412499999998</c:v>
                </c:pt>
                <c:pt idx="3954">
                  <c:v>4.1999753120000003</c:v>
                </c:pt>
                <c:pt idx="3955">
                  <c:v>4.1987075000000003</c:v>
                </c:pt>
                <c:pt idx="3956">
                  <c:v>4.1974796879999996</c:v>
                </c:pt>
                <c:pt idx="3957">
                  <c:v>4.196300312</c:v>
                </c:pt>
                <c:pt idx="3958">
                  <c:v>4.1950478120000003</c:v>
                </c:pt>
                <c:pt idx="3959">
                  <c:v>4.1938275000000003</c:v>
                </c:pt>
                <c:pt idx="3960">
                  <c:v>4.1926050000000004</c:v>
                </c:pt>
                <c:pt idx="3961">
                  <c:v>4.1914534379999999</c:v>
                </c:pt>
                <c:pt idx="3962">
                  <c:v>4.1902221879999999</c:v>
                </c:pt>
                <c:pt idx="3963">
                  <c:v>4.18887125</c:v>
                </c:pt>
                <c:pt idx="3964">
                  <c:v>4.1875987500000003</c:v>
                </c:pt>
                <c:pt idx="3965">
                  <c:v>4.1863706250000003</c:v>
                </c:pt>
                <c:pt idx="3966">
                  <c:v>4.18502375</c:v>
                </c:pt>
                <c:pt idx="3967">
                  <c:v>4.1837040620000003</c:v>
                </c:pt>
                <c:pt idx="3968">
                  <c:v>4.182399062</c:v>
                </c:pt>
                <c:pt idx="3969">
                  <c:v>4.1811631250000003</c:v>
                </c:pt>
                <c:pt idx="3970">
                  <c:v>4.1798221880000002</c:v>
                </c:pt>
                <c:pt idx="3971">
                  <c:v>4.1784884379999996</c:v>
                </c:pt>
                <c:pt idx="3972">
                  <c:v>4.1772162499999999</c:v>
                </c:pt>
                <c:pt idx="3973">
                  <c:v>4.1759812500000004</c:v>
                </c:pt>
                <c:pt idx="3974">
                  <c:v>4.1746825000000003</c:v>
                </c:pt>
                <c:pt idx="3975">
                  <c:v>4.1734218749999998</c:v>
                </c:pt>
                <c:pt idx="3976">
                  <c:v>4.1722543749999996</c:v>
                </c:pt>
                <c:pt idx="3977">
                  <c:v>4.1710368750000004</c:v>
                </c:pt>
                <c:pt idx="3978">
                  <c:v>4.1698143749999996</c:v>
                </c:pt>
                <c:pt idx="3979">
                  <c:v>4.1685296879999996</c:v>
                </c:pt>
                <c:pt idx="3980">
                  <c:v>4.1673618750000001</c:v>
                </c:pt>
                <c:pt idx="3981">
                  <c:v>4.1662140619999999</c:v>
                </c:pt>
                <c:pt idx="3982">
                  <c:v>4.1649856249999999</c:v>
                </c:pt>
                <c:pt idx="3983">
                  <c:v>4.1638040619999996</c:v>
                </c:pt>
                <c:pt idx="3984">
                  <c:v>4.1626593749999996</c:v>
                </c:pt>
                <c:pt idx="3985">
                  <c:v>4.1614731249999997</c:v>
                </c:pt>
                <c:pt idx="3986">
                  <c:v>4.1602278119999996</c:v>
                </c:pt>
                <c:pt idx="3987">
                  <c:v>4.1590775000000004</c:v>
                </c:pt>
                <c:pt idx="3988">
                  <c:v>4.1579968750000003</c:v>
                </c:pt>
                <c:pt idx="3989">
                  <c:v>4.1568721880000004</c:v>
                </c:pt>
                <c:pt idx="3990">
                  <c:v>4.15571</c:v>
                </c:pt>
                <c:pt idx="3991">
                  <c:v>4.1545424999999998</c:v>
                </c:pt>
                <c:pt idx="3992">
                  <c:v>4.1535081250000001</c:v>
                </c:pt>
                <c:pt idx="3993">
                  <c:v>4.1523984379999996</c:v>
                </c:pt>
                <c:pt idx="3994">
                  <c:v>4.1512534380000004</c:v>
                </c:pt>
                <c:pt idx="3995">
                  <c:v>4.1501603119999997</c:v>
                </c:pt>
                <c:pt idx="3996">
                  <c:v>4.1491490620000002</c:v>
                </c:pt>
                <c:pt idx="3997">
                  <c:v>4.1480034379999999</c:v>
                </c:pt>
                <c:pt idx="3998">
                  <c:v>4.1468375000000002</c:v>
                </c:pt>
                <c:pt idx="3999">
                  <c:v>4.145737188</c:v>
                </c:pt>
                <c:pt idx="4000">
                  <c:v>4.1446496880000003</c:v>
                </c:pt>
                <c:pt idx="4001">
                  <c:v>4.1435268750000001</c:v>
                </c:pt>
                <c:pt idx="4002">
                  <c:v>4.1423584379999996</c:v>
                </c:pt>
                <c:pt idx="4003">
                  <c:v>4.1412628119999999</c:v>
                </c:pt>
                <c:pt idx="4004">
                  <c:v>4.1401984379999996</c:v>
                </c:pt>
                <c:pt idx="4005">
                  <c:v>4.1390371879999996</c:v>
                </c:pt>
                <c:pt idx="4006">
                  <c:v>4.1379068749999997</c:v>
                </c:pt>
                <c:pt idx="4007">
                  <c:v>4.1368103119999997</c:v>
                </c:pt>
                <c:pt idx="4008">
                  <c:v>4.1357743749999996</c:v>
                </c:pt>
                <c:pt idx="4009">
                  <c:v>4.1346406250000003</c:v>
                </c:pt>
                <c:pt idx="4010">
                  <c:v>4.1335571880000002</c:v>
                </c:pt>
                <c:pt idx="4011">
                  <c:v>4.1325237499999998</c:v>
                </c:pt>
                <c:pt idx="4012">
                  <c:v>4.1314943749999999</c:v>
                </c:pt>
                <c:pt idx="4013">
                  <c:v>4.1304046879999996</c:v>
                </c:pt>
                <c:pt idx="4014">
                  <c:v>4.1293556249999996</c:v>
                </c:pt>
                <c:pt idx="4015">
                  <c:v>4.1283768749999998</c:v>
                </c:pt>
                <c:pt idx="4016">
                  <c:v>4.1273618750000001</c:v>
                </c:pt>
                <c:pt idx="4017">
                  <c:v>4.1263356250000003</c:v>
                </c:pt>
                <c:pt idx="4018">
                  <c:v>4.1252856250000001</c:v>
                </c:pt>
                <c:pt idx="4019">
                  <c:v>4.1243237500000003</c:v>
                </c:pt>
                <c:pt idx="4020">
                  <c:v>4.1233359380000003</c:v>
                </c:pt>
                <c:pt idx="4021">
                  <c:v>4.1222799999999999</c:v>
                </c:pt>
                <c:pt idx="4022">
                  <c:v>4.1212312500000001</c:v>
                </c:pt>
                <c:pt idx="4023">
                  <c:v>4.1202259379999999</c:v>
                </c:pt>
                <c:pt idx="4024">
                  <c:v>4.1191884380000001</c:v>
                </c:pt>
                <c:pt idx="4025">
                  <c:v>4.1181446880000001</c:v>
                </c:pt>
                <c:pt idx="4026">
                  <c:v>4.1171393749999998</c:v>
                </c:pt>
                <c:pt idx="4027">
                  <c:v>4.1161871879999996</c:v>
                </c:pt>
                <c:pt idx="4028">
                  <c:v>4.1151665619999998</c:v>
                </c:pt>
                <c:pt idx="4029">
                  <c:v>4.114126562</c:v>
                </c:pt>
                <c:pt idx="4030">
                  <c:v>4.1130975000000003</c:v>
                </c:pt>
                <c:pt idx="4031">
                  <c:v>4.1121446879999999</c:v>
                </c:pt>
                <c:pt idx="4032">
                  <c:v>4.1111668750000003</c:v>
                </c:pt>
                <c:pt idx="4033">
                  <c:v>4.1101531250000001</c:v>
                </c:pt>
                <c:pt idx="4034">
                  <c:v>4.1091843749999999</c:v>
                </c:pt>
                <c:pt idx="4035">
                  <c:v>4.1082409379999998</c:v>
                </c:pt>
                <c:pt idx="4036">
                  <c:v>4.1071949999999999</c:v>
                </c:pt>
                <c:pt idx="4037">
                  <c:v>4.1061681249999999</c:v>
                </c:pt>
                <c:pt idx="4038">
                  <c:v>4.10518625</c:v>
                </c:pt>
                <c:pt idx="4039">
                  <c:v>4.1042396879999998</c:v>
                </c:pt>
                <c:pt idx="4040">
                  <c:v>4.1032187499999999</c:v>
                </c:pt>
                <c:pt idx="4041">
                  <c:v>4.1022093750000002</c:v>
                </c:pt>
                <c:pt idx="4042">
                  <c:v>4.1012990619999998</c:v>
                </c:pt>
                <c:pt idx="4043">
                  <c:v>4.1003756249999999</c:v>
                </c:pt>
                <c:pt idx="4044">
                  <c:v>4.0993956249999997</c:v>
                </c:pt>
                <c:pt idx="4045">
                  <c:v>4.0984015620000003</c:v>
                </c:pt>
                <c:pt idx="4046">
                  <c:v>4.0975153119999996</c:v>
                </c:pt>
                <c:pt idx="4047">
                  <c:v>4.0966112499999996</c:v>
                </c:pt>
                <c:pt idx="4048">
                  <c:v>4.0956393750000002</c:v>
                </c:pt>
                <c:pt idx="4049">
                  <c:v>4.0946281249999998</c:v>
                </c:pt>
                <c:pt idx="4050">
                  <c:v>4.093803125</c:v>
                </c:pt>
                <c:pt idx="4051">
                  <c:v>4.0928546880000001</c:v>
                </c:pt>
                <c:pt idx="4052">
                  <c:v>4.0918484380000004</c:v>
                </c:pt>
                <c:pt idx="4053">
                  <c:v>4.090912812</c:v>
                </c:pt>
                <c:pt idx="4054">
                  <c:v>4.0899925000000001</c:v>
                </c:pt>
                <c:pt idx="4055">
                  <c:v>4.0890300000000002</c:v>
                </c:pt>
                <c:pt idx="4056">
                  <c:v>4.0879862500000002</c:v>
                </c:pt>
                <c:pt idx="4057">
                  <c:v>4.086978438</c:v>
                </c:pt>
                <c:pt idx="4058">
                  <c:v>4.0860631249999999</c:v>
                </c:pt>
                <c:pt idx="4059">
                  <c:v>4.0850962500000003</c:v>
                </c:pt>
                <c:pt idx="4060">
                  <c:v>4.0840762499999999</c:v>
                </c:pt>
                <c:pt idx="4061">
                  <c:v>4.083091875</c:v>
                </c:pt>
                <c:pt idx="4062">
                  <c:v>4.0821109379999996</c:v>
                </c:pt>
                <c:pt idx="4063">
                  <c:v>4.0811149999999996</c:v>
                </c:pt>
                <c:pt idx="4064">
                  <c:v>4.080105938</c:v>
                </c:pt>
                <c:pt idx="4065">
                  <c:v>4.0792168750000002</c:v>
                </c:pt>
                <c:pt idx="4066">
                  <c:v>4.0783228119999997</c:v>
                </c:pt>
                <c:pt idx="4067">
                  <c:v>4.0773437499999998</c:v>
                </c:pt>
                <c:pt idx="4068">
                  <c:v>4.0763568750000001</c:v>
                </c:pt>
                <c:pt idx="4069">
                  <c:v>4.0754799999999998</c:v>
                </c:pt>
                <c:pt idx="4070">
                  <c:v>4.0745731249999997</c:v>
                </c:pt>
                <c:pt idx="4071">
                  <c:v>4.0736931250000001</c:v>
                </c:pt>
                <c:pt idx="4072">
                  <c:v>4.0728303119999998</c:v>
                </c:pt>
                <c:pt idx="4073">
                  <c:v>4.071960625</c:v>
                </c:pt>
                <c:pt idx="4074">
                  <c:v>4.071104375</c:v>
                </c:pt>
                <c:pt idx="4075">
                  <c:v>4.0701790620000002</c:v>
                </c:pt>
                <c:pt idx="4076">
                  <c:v>4.0693587500000001</c:v>
                </c:pt>
                <c:pt idx="4077">
                  <c:v>4.0686034380000002</c:v>
                </c:pt>
                <c:pt idx="4078">
                  <c:v>4.0677834380000002</c:v>
                </c:pt>
                <c:pt idx="4079">
                  <c:v>4.0669206249999998</c:v>
                </c:pt>
                <c:pt idx="4080">
                  <c:v>4.0660718749999996</c:v>
                </c:pt>
                <c:pt idx="4081">
                  <c:v>4.0652656250000003</c:v>
                </c:pt>
                <c:pt idx="4082">
                  <c:v>4.064410938</c:v>
                </c:pt>
                <c:pt idx="4083">
                  <c:v>4.0635059379999996</c:v>
                </c:pt>
                <c:pt idx="4084">
                  <c:v>4.0626659380000003</c:v>
                </c:pt>
                <c:pt idx="4085">
                  <c:v>4.0618321880000003</c:v>
                </c:pt>
                <c:pt idx="4086">
                  <c:v>4.060921875</c:v>
                </c:pt>
                <c:pt idx="4087">
                  <c:v>4.0600087499999997</c:v>
                </c:pt>
                <c:pt idx="4088">
                  <c:v>4.0591771879999996</c:v>
                </c:pt>
                <c:pt idx="4089">
                  <c:v>4.0583937499999996</c:v>
                </c:pt>
                <c:pt idx="4090">
                  <c:v>4.0575393750000002</c:v>
                </c:pt>
                <c:pt idx="4091">
                  <c:v>4.0566453119999997</c:v>
                </c:pt>
                <c:pt idx="4092">
                  <c:v>4.0558787499999998</c:v>
                </c:pt>
                <c:pt idx="4093">
                  <c:v>4.0551706249999997</c:v>
                </c:pt>
                <c:pt idx="4094">
                  <c:v>4.0543846879999998</c:v>
                </c:pt>
                <c:pt idx="4095">
                  <c:v>4.0535634380000003</c:v>
                </c:pt>
                <c:pt idx="4096">
                  <c:v>4.0528075000000001</c:v>
                </c:pt>
                <c:pt idx="4097">
                  <c:v>4.0520837500000004</c:v>
                </c:pt>
                <c:pt idx="4098">
                  <c:v>4.0512412500000003</c:v>
                </c:pt>
                <c:pt idx="4099">
                  <c:v>4.0504406250000002</c:v>
                </c:pt>
                <c:pt idx="4100">
                  <c:v>4.049673125</c:v>
                </c:pt>
                <c:pt idx="4101">
                  <c:v>4.0489637500000004</c:v>
                </c:pt>
                <c:pt idx="4102">
                  <c:v>4.0481081249999997</c:v>
                </c:pt>
                <c:pt idx="4103">
                  <c:v>4.0472403119999996</c:v>
                </c:pt>
                <c:pt idx="4104">
                  <c:v>4.0464515619999997</c:v>
                </c:pt>
                <c:pt idx="4105">
                  <c:v>4.0457237499999996</c:v>
                </c:pt>
                <c:pt idx="4106">
                  <c:v>4.0448893750000003</c:v>
                </c:pt>
                <c:pt idx="4107">
                  <c:v>4.0440734379999999</c:v>
                </c:pt>
                <c:pt idx="4108">
                  <c:v>4.0433640620000002</c:v>
                </c:pt>
                <c:pt idx="4109">
                  <c:v>4.0425653119999998</c:v>
                </c:pt>
                <c:pt idx="4110">
                  <c:v>4.0417534379999998</c:v>
                </c:pt>
                <c:pt idx="4111">
                  <c:v>4.0409453119999998</c:v>
                </c:pt>
                <c:pt idx="4112">
                  <c:v>4.0402506249999997</c:v>
                </c:pt>
                <c:pt idx="4113">
                  <c:v>4.0395312499999996</c:v>
                </c:pt>
                <c:pt idx="4114">
                  <c:v>4.0387500000000003</c:v>
                </c:pt>
                <c:pt idx="4115">
                  <c:v>4.0379637500000003</c:v>
                </c:pt>
                <c:pt idx="4116">
                  <c:v>4.0373040619999996</c:v>
                </c:pt>
                <c:pt idx="4117">
                  <c:v>4.036560938</c:v>
                </c:pt>
                <c:pt idx="4118">
                  <c:v>4.035755312</c:v>
                </c:pt>
                <c:pt idx="4119">
                  <c:v>4.0349899999999996</c:v>
                </c:pt>
                <c:pt idx="4120">
                  <c:v>4.0343162499999998</c:v>
                </c:pt>
                <c:pt idx="4121">
                  <c:v>4.0335431249999996</c:v>
                </c:pt>
                <c:pt idx="4122">
                  <c:v>4.0327287500000004</c:v>
                </c:pt>
                <c:pt idx="4123">
                  <c:v>4.0320153120000004</c:v>
                </c:pt>
                <c:pt idx="4124">
                  <c:v>4.0313125000000003</c:v>
                </c:pt>
                <c:pt idx="4125">
                  <c:v>4.0306059379999999</c:v>
                </c:pt>
                <c:pt idx="4126">
                  <c:v>4.0298150000000001</c:v>
                </c:pt>
                <c:pt idx="4127">
                  <c:v>4.0291106250000004</c:v>
                </c:pt>
                <c:pt idx="4128">
                  <c:v>4.0285140620000002</c:v>
                </c:pt>
                <c:pt idx="4129">
                  <c:v>4.0278609379999999</c:v>
                </c:pt>
                <c:pt idx="4130">
                  <c:v>4.0271253119999999</c:v>
                </c:pt>
                <c:pt idx="4131">
                  <c:v>4.0264721879999996</c:v>
                </c:pt>
                <c:pt idx="4132">
                  <c:v>4.0258615620000002</c:v>
                </c:pt>
                <c:pt idx="4133">
                  <c:v>4.0251531250000001</c:v>
                </c:pt>
                <c:pt idx="4134">
                  <c:v>4.0244871880000002</c:v>
                </c:pt>
                <c:pt idx="4135">
                  <c:v>4.0238240620000001</c:v>
                </c:pt>
                <c:pt idx="4136">
                  <c:v>4.0231565619999996</c:v>
                </c:pt>
                <c:pt idx="4137">
                  <c:v>4.0224409379999999</c:v>
                </c:pt>
                <c:pt idx="4138">
                  <c:v>4.0216715619999999</c:v>
                </c:pt>
                <c:pt idx="4139">
                  <c:v>4.0209903120000003</c:v>
                </c:pt>
                <c:pt idx="4140">
                  <c:v>4.0203690620000003</c:v>
                </c:pt>
                <c:pt idx="4141">
                  <c:v>4.0196865620000004</c:v>
                </c:pt>
                <c:pt idx="4142">
                  <c:v>4.018974375</c:v>
                </c:pt>
                <c:pt idx="4143">
                  <c:v>4.0183262500000003</c:v>
                </c:pt>
                <c:pt idx="4144">
                  <c:v>4.0176856250000004</c:v>
                </c:pt>
                <c:pt idx="4145">
                  <c:v>4.0170028120000003</c:v>
                </c:pt>
                <c:pt idx="4146">
                  <c:v>4.016321875</c:v>
                </c:pt>
                <c:pt idx="4147">
                  <c:v>4.0157371880000001</c:v>
                </c:pt>
                <c:pt idx="4148">
                  <c:v>4.015174375</c:v>
                </c:pt>
                <c:pt idx="4149">
                  <c:v>4.0144812500000002</c:v>
                </c:pt>
                <c:pt idx="4150">
                  <c:v>4.0137749999999999</c:v>
                </c:pt>
                <c:pt idx="4151">
                  <c:v>4.0131759379999998</c:v>
                </c:pt>
                <c:pt idx="4152">
                  <c:v>4.0125687499999998</c:v>
                </c:pt>
                <c:pt idx="4153">
                  <c:v>4.0118778119999998</c:v>
                </c:pt>
                <c:pt idx="4154">
                  <c:v>4.0112162500000004</c:v>
                </c:pt>
                <c:pt idx="4155">
                  <c:v>4.0105812500000004</c:v>
                </c:pt>
                <c:pt idx="4156">
                  <c:v>4.0100296880000004</c:v>
                </c:pt>
                <c:pt idx="4157">
                  <c:v>4.0093681249999999</c:v>
                </c:pt>
                <c:pt idx="4158">
                  <c:v>4.00866875</c:v>
                </c:pt>
                <c:pt idx="4159">
                  <c:v>4.0081109379999997</c:v>
                </c:pt>
                <c:pt idx="4160">
                  <c:v>4.0075171879999996</c:v>
                </c:pt>
                <c:pt idx="4161">
                  <c:v>4.0068468749999999</c:v>
                </c:pt>
                <c:pt idx="4162">
                  <c:v>4.0062306249999997</c:v>
                </c:pt>
                <c:pt idx="4163">
                  <c:v>4.0056965619999998</c:v>
                </c:pt>
                <c:pt idx="4164">
                  <c:v>4.0050321880000004</c:v>
                </c:pt>
                <c:pt idx="4165">
                  <c:v>4.0043749999999996</c:v>
                </c:pt>
                <c:pt idx="4166">
                  <c:v>4.0037096879999998</c:v>
                </c:pt>
                <c:pt idx="4167">
                  <c:v>4.0031268750000004</c:v>
                </c:pt>
                <c:pt idx="4168">
                  <c:v>4.0025753120000003</c:v>
                </c:pt>
                <c:pt idx="4169">
                  <c:v>4.0019571880000004</c:v>
                </c:pt>
                <c:pt idx="4170">
                  <c:v>4.0013481249999998</c:v>
                </c:pt>
                <c:pt idx="4171">
                  <c:v>4.0008187499999996</c:v>
                </c:pt>
                <c:pt idx="4172">
                  <c:v>4.0002206249999999</c:v>
                </c:pt>
                <c:pt idx="4173">
                  <c:v>3.9995540620000001</c:v>
                </c:pt>
                <c:pt idx="4174">
                  <c:v>3.9989818750000001</c:v>
                </c:pt>
                <c:pt idx="4175">
                  <c:v>3.9984649999999999</c:v>
                </c:pt>
                <c:pt idx="4176">
                  <c:v>3.9978846880000001</c:v>
                </c:pt>
                <c:pt idx="4177">
                  <c:v>3.997255</c:v>
                </c:pt>
                <c:pt idx="4178">
                  <c:v>3.996619688</c:v>
                </c:pt>
                <c:pt idx="4179">
                  <c:v>3.9960584379999999</c:v>
                </c:pt>
                <c:pt idx="4180">
                  <c:v>3.9954481249999998</c:v>
                </c:pt>
                <c:pt idx="4181">
                  <c:v>3.9947931250000002</c:v>
                </c:pt>
                <c:pt idx="4182">
                  <c:v>3.9941928120000001</c:v>
                </c:pt>
                <c:pt idx="4183">
                  <c:v>3.9936559379999998</c:v>
                </c:pt>
                <c:pt idx="4184">
                  <c:v>3.993030938</c:v>
                </c:pt>
                <c:pt idx="4185">
                  <c:v>3.9923850000000001</c:v>
                </c:pt>
                <c:pt idx="4186">
                  <c:v>3.9918396880000002</c:v>
                </c:pt>
                <c:pt idx="4187">
                  <c:v>3.9913387500000002</c:v>
                </c:pt>
                <c:pt idx="4188">
                  <c:v>3.9907915620000001</c:v>
                </c:pt>
                <c:pt idx="4189">
                  <c:v>3.990198125</c:v>
                </c:pt>
                <c:pt idx="4190">
                  <c:v>3.9897090620000002</c:v>
                </c:pt>
                <c:pt idx="4191">
                  <c:v>3.989232812</c:v>
                </c:pt>
                <c:pt idx="4192">
                  <c:v>3.9886750000000002</c:v>
                </c:pt>
                <c:pt idx="4193">
                  <c:v>3.988104688</c:v>
                </c:pt>
                <c:pt idx="4194">
                  <c:v>3.9876121879999999</c:v>
                </c:pt>
                <c:pt idx="4195">
                  <c:v>3.9871468750000001</c:v>
                </c:pt>
                <c:pt idx="4196">
                  <c:v>3.9866215619999998</c:v>
                </c:pt>
                <c:pt idx="4197">
                  <c:v>3.986059375</c:v>
                </c:pt>
                <c:pt idx="4198">
                  <c:v>3.985562812</c:v>
                </c:pt>
                <c:pt idx="4199">
                  <c:v>3.985040938</c:v>
                </c:pt>
                <c:pt idx="4200">
                  <c:v>3.9844584379999999</c:v>
                </c:pt>
                <c:pt idx="4201">
                  <c:v>3.9838806249999998</c:v>
                </c:pt>
                <c:pt idx="4202">
                  <c:v>3.9833837499999998</c:v>
                </c:pt>
                <c:pt idx="4203">
                  <c:v>3.982870938</c:v>
                </c:pt>
                <c:pt idx="4204">
                  <c:v>3.9823290619999998</c:v>
                </c:pt>
                <c:pt idx="4205">
                  <c:v>3.9818018749999999</c:v>
                </c:pt>
                <c:pt idx="4206">
                  <c:v>3.98129</c:v>
                </c:pt>
                <c:pt idx="4207">
                  <c:v>3.9807996879999998</c:v>
                </c:pt>
                <c:pt idx="4208">
                  <c:v>3.9802593750000002</c:v>
                </c:pt>
                <c:pt idx="4209">
                  <c:v>3.9797828119999998</c:v>
                </c:pt>
                <c:pt idx="4210">
                  <c:v>3.9793456250000001</c:v>
                </c:pt>
                <c:pt idx="4211">
                  <c:v>3.9789253119999999</c:v>
                </c:pt>
                <c:pt idx="4212">
                  <c:v>3.9784278120000001</c:v>
                </c:pt>
                <c:pt idx="4213">
                  <c:v>3.9779721879999999</c:v>
                </c:pt>
                <c:pt idx="4214">
                  <c:v>3.9775465620000001</c:v>
                </c:pt>
                <c:pt idx="4215">
                  <c:v>3.9770937499999999</c:v>
                </c:pt>
                <c:pt idx="4216">
                  <c:v>3.9766134379999998</c:v>
                </c:pt>
                <c:pt idx="4217">
                  <c:v>3.9761206250000001</c:v>
                </c:pt>
                <c:pt idx="4218">
                  <c:v>3.975715938</c:v>
                </c:pt>
                <c:pt idx="4219">
                  <c:v>3.9752778119999999</c:v>
                </c:pt>
                <c:pt idx="4220">
                  <c:v>3.9747696879999999</c:v>
                </c:pt>
                <c:pt idx="4221">
                  <c:v>3.9742831249999999</c:v>
                </c:pt>
                <c:pt idx="4222">
                  <c:v>3.9738843749999999</c:v>
                </c:pt>
                <c:pt idx="4223">
                  <c:v>3.9734459379999998</c:v>
                </c:pt>
                <c:pt idx="4224">
                  <c:v>3.97298375</c:v>
                </c:pt>
                <c:pt idx="4225">
                  <c:v>3.972531875</c:v>
                </c:pt>
                <c:pt idx="4226">
                  <c:v>3.9721481249999999</c:v>
                </c:pt>
                <c:pt idx="4227">
                  <c:v>3.9717293749999998</c:v>
                </c:pt>
                <c:pt idx="4228">
                  <c:v>3.9712424999999998</c:v>
                </c:pt>
                <c:pt idx="4229">
                  <c:v>3.9707828119999999</c:v>
                </c:pt>
                <c:pt idx="4230">
                  <c:v>3.9704453119999998</c:v>
                </c:pt>
                <c:pt idx="4231">
                  <c:v>3.9700443750000001</c:v>
                </c:pt>
                <c:pt idx="4232">
                  <c:v>3.9696021880000001</c:v>
                </c:pt>
                <c:pt idx="4233">
                  <c:v>3.9692181249999998</c:v>
                </c:pt>
                <c:pt idx="4234">
                  <c:v>3.9688415620000002</c:v>
                </c:pt>
                <c:pt idx="4235">
                  <c:v>3.9684234379999999</c:v>
                </c:pt>
                <c:pt idx="4236">
                  <c:v>3.9679471880000001</c:v>
                </c:pt>
                <c:pt idx="4237">
                  <c:v>3.9675709380000002</c:v>
                </c:pt>
                <c:pt idx="4238">
                  <c:v>3.9672284379999998</c:v>
                </c:pt>
                <c:pt idx="4239">
                  <c:v>3.96686125</c:v>
                </c:pt>
                <c:pt idx="4240">
                  <c:v>3.9664418750000001</c:v>
                </c:pt>
                <c:pt idx="4241">
                  <c:v>3.9660721880000001</c:v>
                </c:pt>
                <c:pt idx="4242">
                  <c:v>3.9653328120000002</c:v>
                </c:pt>
                <c:pt idx="4243">
                  <c:v>3.9649581249999999</c:v>
                </c:pt>
                <c:pt idx="4244">
                  <c:v>3.9646321879999999</c:v>
                </c:pt>
                <c:pt idx="4245">
                  <c:v>3.96430375</c:v>
                </c:pt>
                <c:pt idx="4246">
                  <c:v>3.963886875</c:v>
                </c:pt>
                <c:pt idx="4247">
                  <c:v>3.9634665619999998</c:v>
                </c:pt>
                <c:pt idx="4248">
                  <c:v>3.9631278120000002</c:v>
                </c:pt>
                <c:pt idx="4249">
                  <c:v>3.962433125</c:v>
                </c:pt>
                <c:pt idx="4250">
                  <c:v>3.9619656249999999</c:v>
                </c:pt>
                <c:pt idx="4251">
                  <c:v>3.9616146880000001</c:v>
                </c:pt>
                <c:pt idx="4252">
                  <c:v>3.9612465619999999</c:v>
                </c:pt>
                <c:pt idx="4253">
                  <c:v>3.96082125</c:v>
                </c:pt>
                <c:pt idx="4254">
                  <c:v>3.960430938</c:v>
                </c:pt>
                <c:pt idx="4255">
                  <c:v>3.9601096880000002</c:v>
                </c:pt>
                <c:pt idx="4256">
                  <c:v>3.9593853120000002</c:v>
                </c:pt>
                <c:pt idx="4257">
                  <c:v>3.9589943750000001</c:v>
                </c:pt>
                <c:pt idx="4258">
                  <c:v>3.95863875</c:v>
                </c:pt>
                <c:pt idx="4259">
                  <c:v>3.958311562</c:v>
                </c:pt>
                <c:pt idx="4260">
                  <c:v>3.957925312</c:v>
                </c:pt>
                <c:pt idx="4261">
                  <c:v>3.9575309380000001</c:v>
                </c:pt>
                <c:pt idx="4262">
                  <c:v>3.9571996880000002</c:v>
                </c:pt>
                <c:pt idx="4263">
                  <c:v>3.9568734380000001</c:v>
                </c:pt>
                <c:pt idx="4264">
                  <c:v>3.9564853119999999</c:v>
                </c:pt>
                <c:pt idx="4265">
                  <c:v>3.9561165620000001</c:v>
                </c:pt>
                <c:pt idx="4266">
                  <c:v>3.9554340620000001</c:v>
                </c:pt>
                <c:pt idx="4267">
                  <c:v>3.9550350000000001</c:v>
                </c:pt>
                <c:pt idx="4268">
                  <c:v>3.9546496879999999</c:v>
                </c:pt>
                <c:pt idx="4269">
                  <c:v>3.954049688</c:v>
                </c:pt>
                <c:pt idx="4270">
                  <c:v>3.9536781250000002</c:v>
                </c:pt>
                <c:pt idx="4271">
                  <c:v>3.9533178119999999</c:v>
                </c:pt>
                <c:pt idx="4272">
                  <c:v>3.9526728119999999</c:v>
                </c:pt>
                <c:pt idx="4273">
                  <c:v>3.9522724999999999</c:v>
                </c:pt>
                <c:pt idx="4274">
                  <c:v>3.95192875</c:v>
                </c:pt>
                <c:pt idx="4275">
                  <c:v>3.9513768749999998</c:v>
                </c:pt>
                <c:pt idx="4276">
                  <c:v>3.9509962500000002</c:v>
                </c:pt>
                <c:pt idx="4277">
                  <c:v>3.9504537499999999</c:v>
                </c:pt>
                <c:pt idx="4278">
                  <c:v>3.9501246879999998</c:v>
                </c:pt>
                <c:pt idx="4279">
                  <c:v>3.9497556249999999</c:v>
                </c:pt>
                <c:pt idx="4280">
                  <c:v>3.9492196879999999</c:v>
                </c:pt>
                <c:pt idx="4281">
                  <c:v>3.9485975</c:v>
                </c:pt>
                <c:pt idx="4282">
                  <c:v>3.94807</c:v>
                </c:pt>
                <c:pt idx="4283">
                  <c:v>3.9477003119999998</c:v>
                </c:pt>
                <c:pt idx="4284">
                  <c:v>3.9471615619999998</c:v>
                </c:pt>
                <c:pt idx="4285">
                  <c:v>3.9466921880000001</c:v>
                </c:pt>
                <c:pt idx="4286">
                  <c:v>3.9461775000000001</c:v>
                </c:pt>
                <c:pt idx="4287">
                  <c:v>3.945623125</c:v>
                </c:pt>
                <c:pt idx="4288">
                  <c:v>3.9451290619999999</c:v>
                </c:pt>
                <c:pt idx="4289">
                  <c:v>3.944537188</c:v>
                </c:pt>
                <c:pt idx="4290">
                  <c:v>3.9439937500000002</c:v>
                </c:pt>
                <c:pt idx="4291">
                  <c:v>3.9433687499999999</c:v>
                </c:pt>
                <c:pt idx="4292">
                  <c:v>3.9428559380000001</c:v>
                </c:pt>
                <c:pt idx="4293">
                  <c:v>3.9423612499999998</c:v>
                </c:pt>
                <c:pt idx="4294">
                  <c:v>3.9419790620000001</c:v>
                </c:pt>
                <c:pt idx="4295">
                  <c:v>3.941479062</c:v>
                </c:pt>
                <c:pt idx="4296">
                  <c:v>3.9410196879999999</c:v>
                </c:pt>
                <c:pt idx="4297">
                  <c:v>3.9405087499999998</c:v>
                </c:pt>
                <c:pt idx="4298">
                  <c:v>3.9400931250000002</c:v>
                </c:pt>
                <c:pt idx="4299">
                  <c:v>3.9395590619999998</c:v>
                </c:pt>
                <c:pt idx="4300">
                  <c:v>3.9391768749999998</c:v>
                </c:pt>
                <c:pt idx="4301">
                  <c:v>3.93872125</c:v>
                </c:pt>
                <c:pt idx="4302">
                  <c:v>3.9383587499999999</c:v>
                </c:pt>
                <c:pt idx="4303">
                  <c:v>3.9378631249999998</c:v>
                </c:pt>
                <c:pt idx="4304">
                  <c:v>3.9373087500000001</c:v>
                </c:pt>
                <c:pt idx="4305">
                  <c:v>3.9368515620000002</c:v>
                </c:pt>
                <c:pt idx="4306">
                  <c:v>3.9364371880000002</c:v>
                </c:pt>
                <c:pt idx="4307">
                  <c:v>3.9359709380000001</c:v>
                </c:pt>
                <c:pt idx="4308">
                  <c:v>3.9354425000000002</c:v>
                </c:pt>
                <c:pt idx="4309">
                  <c:v>3.9349568750000001</c:v>
                </c:pt>
                <c:pt idx="4310">
                  <c:v>3.93461375</c:v>
                </c:pt>
                <c:pt idx="4311">
                  <c:v>3.9341862500000002</c:v>
                </c:pt>
                <c:pt idx="4312">
                  <c:v>3.9338628120000001</c:v>
                </c:pt>
                <c:pt idx="4313">
                  <c:v>3.9335206249999999</c:v>
                </c:pt>
                <c:pt idx="4314">
                  <c:v>3.9331662500000002</c:v>
                </c:pt>
                <c:pt idx="4315">
                  <c:v>3.9327115620000002</c:v>
                </c:pt>
                <c:pt idx="4316">
                  <c:v>3.93224375</c:v>
                </c:pt>
                <c:pt idx="4317">
                  <c:v>3.9318562500000001</c:v>
                </c:pt>
                <c:pt idx="4318">
                  <c:v>3.931447812</c:v>
                </c:pt>
                <c:pt idx="4319">
                  <c:v>3.9310231249999998</c:v>
                </c:pt>
                <c:pt idx="4320">
                  <c:v>3.9306759379999998</c:v>
                </c:pt>
                <c:pt idx="4321">
                  <c:v>3.9302534379999998</c:v>
                </c:pt>
                <c:pt idx="4322">
                  <c:v>3.9297984380000002</c:v>
                </c:pt>
                <c:pt idx="4323">
                  <c:v>3.9293156250000001</c:v>
                </c:pt>
                <c:pt idx="4324">
                  <c:v>3.9289831249999998</c:v>
                </c:pt>
                <c:pt idx="4325">
                  <c:v>3.9285306250000001</c:v>
                </c:pt>
                <c:pt idx="4326">
                  <c:v>3.9281553119999999</c:v>
                </c:pt>
                <c:pt idx="4327">
                  <c:v>3.9277521879999999</c:v>
                </c:pt>
                <c:pt idx="4328">
                  <c:v>3.9273750000000001</c:v>
                </c:pt>
                <c:pt idx="4329">
                  <c:v>3.9270084380000001</c:v>
                </c:pt>
                <c:pt idx="4330">
                  <c:v>3.9264837500000001</c:v>
                </c:pt>
                <c:pt idx="4331">
                  <c:v>3.926161875</c:v>
                </c:pt>
                <c:pt idx="4332">
                  <c:v>3.9256918750000001</c:v>
                </c:pt>
                <c:pt idx="4333">
                  <c:v>3.9252340619999999</c:v>
                </c:pt>
                <c:pt idx="4334">
                  <c:v>3.9248346879999998</c:v>
                </c:pt>
                <c:pt idx="4335">
                  <c:v>3.9244706250000001</c:v>
                </c:pt>
                <c:pt idx="4336">
                  <c:v>3.9241012500000001</c:v>
                </c:pt>
                <c:pt idx="4337">
                  <c:v>3.9236734379999998</c:v>
                </c:pt>
                <c:pt idx="4338">
                  <c:v>3.92322375</c:v>
                </c:pt>
                <c:pt idx="4339">
                  <c:v>3.9228524999999999</c:v>
                </c:pt>
                <c:pt idx="4340">
                  <c:v>3.922521562</c:v>
                </c:pt>
                <c:pt idx="4341">
                  <c:v>3.9221937499999999</c:v>
                </c:pt>
                <c:pt idx="4342">
                  <c:v>3.9218196879999998</c:v>
                </c:pt>
                <c:pt idx="4343">
                  <c:v>3.9214462499999998</c:v>
                </c:pt>
                <c:pt idx="4344">
                  <c:v>3.9210075</c:v>
                </c:pt>
                <c:pt idx="4345">
                  <c:v>3.9205784380000002</c:v>
                </c:pt>
                <c:pt idx="4346">
                  <c:v>3.9202078120000001</c:v>
                </c:pt>
                <c:pt idx="4347">
                  <c:v>3.919804375</c:v>
                </c:pt>
                <c:pt idx="4348">
                  <c:v>3.9193975000000001</c:v>
                </c:pt>
                <c:pt idx="4349">
                  <c:v>3.9190215620000002</c:v>
                </c:pt>
                <c:pt idx="4350">
                  <c:v>3.9186624999999999</c:v>
                </c:pt>
                <c:pt idx="4351">
                  <c:v>3.9182715620000002</c:v>
                </c:pt>
                <c:pt idx="4352">
                  <c:v>3.917942188</c:v>
                </c:pt>
                <c:pt idx="4353">
                  <c:v>3.9175696879999999</c:v>
                </c:pt>
                <c:pt idx="4354">
                  <c:v>3.9172175</c:v>
                </c:pt>
                <c:pt idx="4355">
                  <c:v>3.9168293749999998</c:v>
                </c:pt>
                <c:pt idx="4356">
                  <c:v>3.91659625</c:v>
                </c:pt>
                <c:pt idx="4357">
                  <c:v>3.9165350000000001</c:v>
                </c:pt>
                <c:pt idx="4358">
                  <c:v>3.9167178119999999</c:v>
                </c:pt>
                <c:pt idx="4359">
                  <c:v>3.9171081249999999</c:v>
                </c:pt>
                <c:pt idx="4360">
                  <c:v>3.9174615620000002</c:v>
                </c:pt>
                <c:pt idx="4361">
                  <c:v>3.9177837499999999</c:v>
                </c:pt>
                <c:pt idx="4362">
                  <c:v>3.9181718750000001</c:v>
                </c:pt>
                <c:pt idx="4363">
                  <c:v>3.9185293749999999</c:v>
                </c:pt>
                <c:pt idx="4364">
                  <c:v>3.9189543750000002</c:v>
                </c:pt>
                <c:pt idx="4365">
                  <c:v>3.9194262499999999</c:v>
                </c:pt>
                <c:pt idx="4366">
                  <c:v>3.9197856249999998</c:v>
                </c:pt>
                <c:pt idx="4367">
                  <c:v>3.920208438</c:v>
                </c:pt>
                <c:pt idx="4368">
                  <c:v>3.9206484380000002</c:v>
                </c:pt>
                <c:pt idx="4369">
                  <c:v>3.9211806249999999</c:v>
                </c:pt>
                <c:pt idx="4370">
                  <c:v>3.9215268750000001</c:v>
                </c:pt>
                <c:pt idx="4371">
                  <c:v>3.9218999999999999</c:v>
                </c:pt>
                <c:pt idx="4372">
                  <c:v>3.9223790620000001</c:v>
                </c:pt>
                <c:pt idx="4373">
                  <c:v>3.92272</c:v>
                </c:pt>
                <c:pt idx="4374">
                  <c:v>3.9232718750000002</c:v>
                </c:pt>
                <c:pt idx="4375">
                  <c:v>3.9236062500000002</c:v>
                </c:pt>
                <c:pt idx="4376">
                  <c:v>3.9239953120000002</c:v>
                </c:pt>
                <c:pt idx="4377">
                  <c:v>3.9245409379999998</c:v>
                </c:pt>
                <c:pt idx="4378">
                  <c:v>3.9249996880000002</c:v>
                </c:pt>
                <c:pt idx="4379">
                  <c:v>3.925385312</c:v>
                </c:pt>
                <c:pt idx="4380">
                  <c:v>3.9258006249999999</c:v>
                </c:pt>
                <c:pt idx="4381">
                  <c:v>3.9262887499999999</c:v>
                </c:pt>
                <c:pt idx="4382">
                  <c:v>3.9267278120000002</c:v>
                </c:pt>
                <c:pt idx="4383">
                  <c:v>3.9271175</c:v>
                </c:pt>
                <c:pt idx="4384">
                  <c:v>3.9274878119999999</c:v>
                </c:pt>
                <c:pt idx="4385">
                  <c:v>3.9279253120000002</c:v>
                </c:pt>
                <c:pt idx="4386">
                  <c:v>3.9282668749999998</c:v>
                </c:pt>
                <c:pt idx="4387">
                  <c:v>3.9286778120000001</c:v>
                </c:pt>
                <c:pt idx="4388">
                  <c:v>3.9290281249999999</c:v>
                </c:pt>
                <c:pt idx="4389">
                  <c:v>3.9294359380000001</c:v>
                </c:pt>
                <c:pt idx="4390">
                  <c:v>3.9299765619999998</c:v>
                </c:pt>
                <c:pt idx="4391">
                  <c:v>3.9302965620000001</c:v>
                </c:pt>
                <c:pt idx="4392">
                  <c:v>3.9307712499999998</c:v>
                </c:pt>
                <c:pt idx="4393">
                  <c:v>3.9313318750000001</c:v>
                </c:pt>
                <c:pt idx="4394">
                  <c:v>3.93166875</c:v>
                </c:pt>
                <c:pt idx="4395">
                  <c:v>3.9321203119999999</c:v>
                </c:pt>
                <c:pt idx="4396">
                  <c:v>3.932481562</c:v>
                </c:pt>
                <c:pt idx="4397">
                  <c:v>3.9329096880000001</c:v>
                </c:pt>
                <c:pt idx="4398">
                  <c:v>3.9333246879999999</c:v>
                </c:pt>
                <c:pt idx="4399">
                  <c:v>3.933708438</c:v>
                </c:pt>
                <c:pt idx="4400">
                  <c:v>3.9340578119999998</c:v>
                </c:pt>
                <c:pt idx="4401">
                  <c:v>3.9344921880000001</c:v>
                </c:pt>
                <c:pt idx="4402">
                  <c:v>3.9349793750000002</c:v>
                </c:pt>
                <c:pt idx="4403">
                  <c:v>3.9355353119999998</c:v>
                </c:pt>
                <c:pt idx="4404">
                  <c:v>3.9359584380000001</c:v>
                </c:pt>
                <c:pt idx="4405">
                  <c:v>3.9362962499999998</c:v>
                </c:pt>
                <c:pt idx="4406">
                  <c:v>3.9366240619999999</c:v>
                </c:pt>
                <c:pt idx="4407">
                  <c:v>3.9369521879999998</c:v>
                </c:pt>
                <c:pt idx="4408">
                  <c:v>3.93734875</c:v>
                </c:pt>
                <c:pt idx="4409">
                  <c:v>3.9376981249999998</c:v>
                </c:pt>
                <c:pt idx="4410">
                  <c:v>3.9382253120000001</c:v>
                </c:pt>
                <c:pt idx="4411">
                  <c:v>3.9386771880000002</c:v>
                </c:pt>
                <c:pt idx="4412">
                  <c:v>3.939051562</c:v>
                </c:pt>
                <c:pt idx="4413">
                  <c:v>3.93938875</c:v>
                </c:pt>
                <c:pt idx="4414">
                  <c:v>3.9397875</c:v>
                </c:pt>
                <c:pt idx="4415">
                  <c:v>3.9401946880000001</c:v>
                </c:pt>
                <c:pt idx="4416">
                  <c:v>3.9405659380000002</c:v>
                </c:pt>
                <c:pt idx="4417">
                  <c:v>3.94089125</c:v>
                </c:pt>
                <c:pt idx="4418">
                  <c:v>3.9412975000000001</c:v>
                </c:pt>
                <c:pt idx="4419">
                  <c:v>3.9416493749999999</c:v>
                </c:pt>
                <c:pt idx="4420">
                  <c:v>3.9420000000000002</c:v>
                </c:pt>
                <c:pt idx="4421">
                  <c:v>3.9423553120000001</c:v>
                </c:pt>
                <c:pt idx="4422">
                  <c:v>3.942800938</c:v>
                </c:pt>
                <c:pt idx="4423">
                  <c:v>3.9432103120000002</c:v>
                </c:pt>
                <c:pt idx="4424">
                  <c:v>3.943567812</c:v>
                </c:pt>
                <c:pt idx="4425">
                  <c:v>3.9439337499999998</c:v>
                </c:pt>
                <c:pt idx="4426">
                  <c:v>3.9442775000000001</c:v>
                </c:pt>
                <c:pt idx="4427">
                  <c:v>3.944611562</c:v>
                </c:pt>
                <c:pt idx="4428">
                  <c:v>3.9449953120000001</c:v>
                </c:pt>
                <c:pt idx="4429">
                  <c:v>3.9453581249999998</c:v>
                </c:pt>
                <c:pt idx="4430">
                  <c:v>3.9457103120000001</c:v>
                </c:pt>
                <c:pt idx="4431">
                  <c:v>3.9453775000000002</c:v>
                </c:pt>
                <c:pt idx="4432">
                  <c:v>3.945040938</c:v>
                </c:pt>
                <c:pt idx="4433">
                  <c:v>3.9446809379999999</c:v>
                </c:pt>
                <c:pt idx="4434">
                  <c:v>3.9444565620000001</c:v>
                </c:pt>
                <c:pt idx="4435">
                  <c:v>3.9441184379999998</c:v>
                </c:pt>
                <c:pt idx="4436">
                  <c:v>3.94376375</c:v>
                </c:pt>
                <c:pt idx="4437">
                  <c:v>3.9435268749999999</c:v>
                </c:pt>
                <c:pt idx="4438">
                  <c:v>3.943206875</c:v>
                </c:pt>
                <c:pt idx="4439">
                  <c:v>3.9428509379999999</c:v>
                </c:pt>
                <c:pt idx="4440">
                  <c:v>3.9424468749999999</c:v>
                </c:pt>
                <c:pt idx="4441">
                  <c:v>3.9421134379999998</c:v>
                </c:pt>
                <c:pt idx="4442">
                  <c:v>3.9416884379999999</c:v>
                </c:pt>
                <c:pt idx="4443">
                  <c:v>3.9411646880000002</c:v>
                </c:pt>
                <c:pt idx="4444">
                  <c:v>3.9407468749999999</c:v>
                </c:pt>
                <c:pt idx="4445">
                  <c:v>3.9403896879999998</c:v>
                </c:pt>
                <c:pt idx="4446">
                  <c:v>3.939989062</c:v>
                </c:pt>
                <c:pt idx="4447">
                  <c:v>3.9395837500000002</c:v>
                </c:pt>
                <c:pt idx="4448">
                  <c:v>3.939094688</c:v>
                </c:pt>
                <c:pt idx="4449">
                  <c:v>3.9385281249999999</c:v>
                </c:pt>
                <c:pt idx="4450">
                  <c:v>3.93818</c:v>
                </c:pt>
                <c:pt idx="4451">
                  <c:v>3.937606562</c:v>
                </c:pt>
                <c:pt idx="4452">
                  <c:v>3.9371381250000002</c:v>
                </c:pt>
                <c:pt idx="4453">
                  <c:v>3.9366093750000002</c:v>
                </c:pt>
                <c:pt idx="4454">
                  <c:v>3.9361781250000001</c:v>
                </c:pt>
                <c:pt idx="4455">
                  <c:v>3.9355371880000001</c:v>
                </c:pt>
                <c:pt idx="4456">
                  <c:v>3.9350453120000002</c:v>
                </c:pt>
                <c:pt idx="4457">
                  <c:v>3.9346653119999999</c:v>
                </c:pt>
                <c:pt idx="4458">
                  <c:v>3.9342709380000001</c:v>
                </c:pt>
                <c:pt idx="4459">
                  <c:v>3.9339315620000002</c:v>
                </c:pt>
                <c:pt idx="4460">
                  <c:v>3.933189375</c:v>
                </c:pt>
                <c:pt idx="4461">
                  <c:v>3.9327096880000001</c:v>
                </c:pt>
                <c:pt idx="4462">
                  <c:v>3.932368125</c:v>
                </c:pt>
                <c:pt idx="4463">
                  <c:v>3.9319981249999998</c:v>
                </c:pt>
                <c:pt idx="4464">
                  <c:v>3.9315306250000002</c:v>
                </c:pt>
                <c:pt idx="4465">
                  <c:v>3.9310331249999999</c:v>
                </c:pt>
                <c:pt idx="4466">
                  <c:v>3.9306846879999999</c:v>
                </c:pt>
                <c:pt idx="4467">
                  <c:v>3.9303237499999999</c:v>
                </c:pt>
                <c:pt idx="4468">
                  <c:v>3.9298534379999999</c:v>
                </c:pt>
                <c:pt idx="4469">
                  <c:v>3.9294012500000002</c:v>
                </c:pt>
                <c:pt idx="4470">
                  <c:v>3.929055</c:v>
                </c:pt>
                <c:pt idx="4471">
                  <c:v>3.9287128120000001</c:v>
                </c:pt>
                <c:pt idx="4472">
                  <c:v>3.9282012499999999</c:v>
                </c:pt>
                <c:pt idx="4473">
                  <c:v>3.9277500000000001</c:v>
                </c:pt>
                <c:pt idx="4474">
                  <c:v>3.9273568750000001</c:v>
                </c:pt>
                <c:pt idx="4475">
                  <c:v>3.9269306249999998</c:v>
                </c:pt>
                <c:pt idx="4476">
                  <c:v>3.9263984380000001</c:v>
                </c:pt>
                <c:pt idx="4477">
                  <c:v>3.9258746879999999</c:v>
                </c:pt>
                <c:pt idx="4478">
                  <c:v>3.9254446879999998</c:v>
                </c:pt>
                <c:pt idx="4479">
                  <c:v>3.9249384379999999</c:v>
                </c:pt>
                <c:pt idx="4480">
                  <c:v>3.9243565619999998</c:v>
                </c:pt>
                <c:pt idx="4481">
                  <c:v>3.9238378119999999</c:v>
                </c:pt>
                <c:pt idx="4482">
                  <c:v>3.923385938</c:v>
                </c:pt>
                <c:pt idx="4483">
                  <c:v>3.9228943749999998</c:v>
                </c:pt>
                <c:pt idx="4484">
                  <c:v>3.9224096880000001</c:v>
                </c:pt>
                <c:pt idx="4485">
                  <c:v>3.921935312</c:v>
                </c:pt>
                <c:pt idx="4486">
                  <c:v>3.9215206249999999</c:v>
                </c:pt>
                <c:pt idx="4487">
                  <c:v>3.9210684379999998</c:v>
                </c:pt>
                <c:pt idx="4488">
                  <c:v>3.9205884379999998</c:v>
                </c:pt>
                <c:pt idx="4489">
                  <c:v>3.9201993750000002</c:v>
                </c:pt>
                <c:pt idx="4490">
                  <c:v>3.9198237499999999</c:v>
                </c:pt>
                <c:pt idx="4491">
                  <c:v>3.9193143749999999</c:v>
                </c:pt>
                <c:pt idx="4492">
                  <c:v>3.9188056250000001</c:v>
                </c:pt>
                <c:pt idx="4493">
                  <c:v>3.918354688</c:v>
                </c:pt>
                <c:pt idx="4494">
                  <c:v>3.9179290619999998</c:v>
                </c:pt>
                <c:pt idx="4495">
                  <c:v>3.91744</c:v>
                </c:pt>
                <c:pt idx="4496">
                  <c:v>3.9169409380000002</c:v>
                </c:pt>
                <c:pt idx="4497">
                  <c:v>3.9165171879999998</c:v>
                </c:pt>
                <c:pt idx="4498">
                  <c:v>3.9160887500000001</c:v>
                </c:pt>
                <c:pt idx="4499">
                  <c:v>3.9155321879999998</c:v>
                </c:pt>
                <c:pt idx="4500">
                  <c:v>3.915039062</c:v>
                </c:pt>
                <c:pt idx="4501">
                  <c:v>3.9146090619999998</c:v>
                </c:pt>
                <c:pt idx="4502">
                  <c:v>3.9141809379999999</c:v>
                </c:pt>
                <c:pt idx="4503">
                  <c:v>3.9136828119999998</c:v>
                </c:pt>
                <c:pt idx="4504">
                  <c:v>3.913161562</c:v>
                </c:pt>
                <c:pt idx="4505">
                  <c:v>3.9126778120000001</c:v>
                </c:pt>
                <c:pt idx="4506">
                  <c:v>3.9122018750000001</c:v>
                </c:pt>
                <c:pt idx="4507">
                  <c:v>3.9116390619999999</c:v>
                </c:pt>
                <c:pt idx="4508">
                  <c:v>3.9111224999999998</c:v>
                </c:pt>
                <c:pt idx="4509">
                  <c:v>3.910696562</c:v>
                </c:pt>
                <c:pt idx="4510">
                  <c:v>3.9101971880000002</c:v>
                </c:pt>
                <c:pt idx="4511">
                  <c:v>3.9096912499999998</c:v>
                </c:pt>
                <c:pt idx="4512">
                  <c:v>3.9091759380000002</c:v>
                </c:pt>
                <c:pt idx="4513">
                  <c:v>3.9087375</c:v>
                </c:pt>
                <c:pt idx="4514">
                  <c:v>3.9081971879999999</c:v>
                </c:pt>
                <c:pt idx="4515">
                  <c:v>3.9076693749999998</c:v>
                </c:pt>
                <c:pt idx="4516">
                  <c:v>3.9071893750000002</c:v>
                </c:pt>
                <c:pt idx="4517">
                  <c:v>3.9067746880000001</c:v>
                </c:pt>
                <c:pt idx="4518">
                  <c:v>3.9062812500000001</c:v>
                </c:pt>
                <c:pt idx="4519">
                  <c:v>3.9057400000000002</c:v>
                </c:pt>
                <c:pt idx="4520">
                  <c:v>3.9052853120000002</c:v>
                </c:pt>
                <c:pt idx="4521">
                  <c:v>3.9048387500000001</c:v>
                </c:pt>
                <c:pt idx="4522">
                  <c:v>3.9043321880000001</c:v>
                </c:pt>
                <c:pt idx="4523">
                  <c:v>3.903811562</c:v>
                </c:pt>
                <c:pt idx="4524">
                  <c:v>3.9033881250000002</c:v>
                </c:pt>
                <c:pt idx="4525">
                  <c:v>3.9030121879999999</c:v>
                </c:pt>
                <c:pt idx="4526">
                  <c:v>3.9024987499999999</c:v>
                </c:pt>
                <c:pt idx="4527">
                  <c:v>3.901950625</c:v>
                </c:pt>
                <c:pt idx="4528">
                  <c:v>3.9014306250000002</c:v>
                </c:pt>
                <c:pt idx="4529">
                  <c:v>3.9009340620000001</c:v>
                </c:pt>
                <c:pt idx="4530">
                  <c:v>3.900375312</c:v>
                </c:pt>
                <c:pt idx="4531">
                  <c:v>3.8998484379999998</c:v>
                </c:pt>
                <c:pt idx="4532">
                  <c:v>3.899370625</c:v>
                </c:pt>
                <c:pt idx="4533">
                  <c:v>3.8989015619999998</c:v>
                </c:pt>
                <c:pt idx="4534">
                  <c:v>3.8983434379999999</c:v>
                </c:pt>
                <c:pt idx="4535">
                  <c:v>3.8977737499999998</c:v>
                </c:pt>
                <c:pt idx="4536">
                  <c:v>3.8973203120000002</c:v>
                </c:pt>
                <c:pt idx="4537">
                  <c:v>3.8968471880000002</c:v>
                </c:pt>
                <c:pt idx="4538">
                  <c:v>3.8963162499999999</c:v>
                </c:pt>
                <c:pt idx="4539">
                  <c:v>3.8958046880000001</c:v>
                </c:pt>
                <c:pt idx="4540">
                  <c:v>3.895346875</c:v>
                </c:pt>
                <c:pt idx="4541">
                  <c:v>3.8948371879999999</c:v>
                </c:pt>
                <c:pt idx="4542">
                  <c:v>3.8942862499999999</c:v>
                </c:pt>
                <c:pt idx="4543">
                  <c:v>3.8937131250000001</c:v>
                </c:pt>
                <c:pt idx="4544">
                  <c:v>3.8932531250000002</c:v>
                </c:pt>
                <c:pt idx="4545">
                  <c:v>3.8926834380000002</c:v>
                </c:pt>
                <c:pt idx="4546">
                  <c:v>3.8920750000000002</c:v>
                </c:pt>
                <c:pt idx="4547">
                  <c:v>3.8915115619999998</c:v>
                </c:pt>
                <c:pt idx="4548">
                  <c:v>3.890966562</c:v>
                </c:pt>
                <c:pt idx="4549">
                  <c:v>3.8904049999999999</c:v>
                </c:pt>
                <c:pt idx="4550">
                  <c:v>3.8897481250000001</c:v>
                </c:pt>
                <c:pt idx="4551">
                  <c:v>3.8891315620000002</c:v>
                </c:pt>
                <c:pt idx="4552">
                  <c:v>3.8886065620000001</c:v>
                </c:pt>
                <c:pt idx="4553">
                  <c:v>3.8880300000000001</c:v>
                </c:pt>
                <c:pt idx="4554">
                  <c:v>3.8873537499999999</c:v>
                </c:pt>
                <c:pt idx="4555">
                  <c:v>3.8867975000000001</c:v>
                </c:pt>
                <c:pt idx="4556">
                  <c:v>3.8861853119999998</c:v>
                </c:pt>
                <c:pt idx="4557">
                  <c:v>3.8853987499999998</c:v>
                </c:pt>
                <c:pt idx="4558">
                  <c:v>3.8846137500000002</c:v>
                </c:pt>
                <c:pt idx="4559">
                  <c:v>3.8838596879999998</c:v>
                </c:pt>
                <c:pt idx="4560">
                  <c:v>3.8831896879999999</c:v>
                </c:pt>
                <c:pt idx="4561">
                  <c:v>3.8823949999999998</c:v>
                </c:pt>
                <c:pt idx="4562">
                  <c:v>3.8815818750000002</c:v>
                </c:pt>
                <c:pt idx="4563">
                  <c:v>3.880800625</c:v>
                </c:pt>
                <c:pt idx="4564">
                  <c:v>3.8800484380000002</c:v>
                </c:pt>
                <c:pt idx="4565">
                  <c:v>3.8791475000000002</c:v>
                </c:pt>
                <c:pt idx="4566">
                  <c:v>3.8783293749999999</c:v>
                </c:pt>
                <c:pt idx="4567">
                  <c:v>3.8776684380000002</c:v>
                </c:pt>
                <c:pt idx="4568">
                  <c:v>3.8770206250000001</c:v>
                </c:pt>
                <c:pt idx="4569">
                  <c:v>3.8762628119999998</c:v>
                </c:pt>
                <c:pt idx="4570">
                  <c:v>3.875486875</c:v>
                </c:pt>
                <c:pt idx="4571">
                  <c:v>3.8747734380000001</c:v>
                </c:pt>
                <c:pt idx="4572">
                  <c:v>3.8740396879999999</c:v>
                </c:pt>
                <c:pt idx="4573">
                  <c:v>3.8732587500000002</c:v>
                </c:pt>
                <c:pt idx="4574">
                  <c:v>3.8724865620000002</c:v>
                </c:pt>
                <c:pt idx="4575">
                  <c:v>3.871849375</c:v>
                </c:pt>
                <c:pt idx="4576">
                  <c:v>3.871205625</c:v>
                </c:pt>
                <c:pt idx="4577">
                  <c:v>3.8704512499999999</c:v>
                </c:pt>
                <c:pt idx="4578">
                  <c:v>3.8697365619999999</c:v>
                </c:pt>
                <c:pt idx="4579">
                  <c:v>3.8691178119999998</c:v>
                </c:pt>
                <c:pt idx="4580">
                  <c:v>3.8684259380000001</c:v>
                </c:pt>
                <c:pt idx="4581">
                  <c:v>3.8677296879999998</c:v>
                </c:pt>
                <c:pt idx="4582">
                  <c:v>3.8670318749999999</c:v>
                </c:pt>
                <c:pt idx="4583">
                  <c:v>3.8663856249999999</c:v>
                </c:pt>
                <c:pt idx="4584">
                  <c:v>3.865691875</c:v>
                </c:pt>
                <c:pt idx="4585">
                  <c:v>3.8649637499999998</c:v>
                </c:pt>
                <c:pt idx="4586">
                  <c:v>3.8641800000000002</c:v>
                </c:pt>
                <c:pt idx="4587">
                  <c:v>3.863489688</c:v>
                </c:pt>
                <c:pt idx="4588">
                  <c:v>3.8627578119999999</c:v>
                </c:pt>
                <c:pt idx="4589">
                  <c:v>3.8619671879999999</c:v>
                </c:pt>
                <c:pt idx="4590">
                  <c:v>3.8612612500000001</c:v>
                </c:pt>
                <c:pt idx="4591">
                  <c:v>3.8606021880000001</c:v>
                </c:pt>
                <c:pt idx="4592">
                  <c:v>3.8598368750000001</c:v>
                </c:pt>
                <c:pt idx="4593">
                  <c:v>3.8590190619999998</c:v>
                </c:pt>
                <c:pt idx="4594">
                  <c:v>3.8582665619999998</c:v>
                </c:pt>
                <c:pt idx="4595">
                  <c:v>3.8574993750000002</c:v>
                </c:pt>
                <c:pt idx="4596">
                  <c:v>3.8567206249999999</c:v>
                </c:pt>
                <c:pt idx="4597">
                  <c:v>3.8559315619999999</c:v>
                </c:pt>
                <c:pt idx="4598">
                  <c:v>3.8551615620000002</c:v>
                </c:pt>
                <c:pt idx="4599">
                  <c:v>3.854439062</c:v>
                </c:pt>
                <c:pt idx="4600">
                  <c:v>3.8536309379999998</c:v>
                </c:pt>
                <c:pt idx="4601">
                  <c:v>3.8527784380000001</c:v>
                </c:pt>
                <c:pt idx="4602">
                  <c:v>3.8520474999999998</c:v>
                </c:pt>
                <c:pt idx="4603">
                  <c:v>3.8513378120000001</c:v>
                </c:pt>
                <c:pt idx="4604">
                  <c:v>3.850540938</c:v>
                </c:pt>
                <c:pt idx="4605">
                  <c:v>3.8497693750000002</c:v>
                </c:pt>
                <c:pt idx="4606">
                  <c:v>3.8490718749999999</c:v>
                </c:pt>
                <c:pt idx="4607">
                  <c:v>3.8483321880000001</c:v>
                </c:pt>
                <c:pt idx="4608">
                  <c:v>3.8475018749999998</c:v>
                </c:pt>
                <c:pt idx="4609">
                  <c:v>3.8466634380000002</c:v>
                </c:pt>
                <c:pt idx="4610">
                  <c:v>3.8459300000000001</c:v>
                </c:pt>
                <c:pt idx="4611">
                  <c:v>3.8452062499999999</c:v>
                </c:pt>
                <c:pt idx="4612">
                  <c:v>3.8444196879999999</c:v>
                </c:pt>
                <c:pt idx="4613">
                  <c:v>3.8436249999999998</c:v>
                </c:pt>
                <c:pt idx="4614">
                  <c:v>3.8429281249999998</c:v>
                </c:pt>
                <c:pt idx="4615">
                  <c:v>3.8422106249999999</c:v>
                </c:pt>
                <c:pt idx="4616">
                  <c:v>3.8413762500000002</c:v>
                </c:pt>
                <c:pt idx="4617">
                  <c:v>3.8406378120000002</c:v>
                </c:pt>
                <c:pt idx="4618">
                  <c:v>3.8400021880000001</c:v>
                </c:pt>
                <c:pt idx="4619">
                  <c:v>3.8392718750000001</c:v>
                </c:pt>
                <c:pt idx="4620">
                  <c:v>3.8384903119999998</c:v>
                </c:pt>
                <c:pt idx="4621">
                  <c:v>3.8377249999999998</c:v>
                </c:pt>
                <c:pt idx="4622">
                  <c:v>3.8370578119999998</c:v>
                </c:pt>
                <c:pt idx="4623">
                  <c:v>3.8363759380000002</c:v>
                </c:pt>
                <c:pt idx="4624">
                  <c:v>3.8355975</c:v>
                </c:pt>
                <c:pt idx="4625">
                  <c:v>3.8348565620000001</c:v>
                </c:pt>
                <c:pt idx="4626">
                  <c:v>3.8342159379999998</c:v>
                </c:pt>
                <c:pt idx="4627">
                  <c:v>3.8334903119999999</c:v>
                </c:pt>
                <c:pt idx="4628">
                  <c:v>3.832710938</c:v>
                </c:pt>
                <c:pt idx="4629">
                  <c:v>3.8320868749999999</c:v>
                </c:pt>
                <c:pt idx="4630">
                  <c:v>3.8314234379999998</c:v>
                </c:pt>
                <c:pt idx="4631">
                  <c:v>3.8307131249999999</c:v>
                </c:pt>
                <c:pt idx="4632">
                  <c:v>3.8299006250000001</c:v>
                </c:pt>
                <c:pt idx="4633">
                  <c:v>3.829202188</c:v>
                </c:pt>
                <c:pt idx="4634">
                  <c:v>3.8285771880000001</c:v>
                </c:pt>
                <c:pt idx="4635">
                  <c:v>3.8278390619999998</c:v>
                </c:pt>
                <c:pt idx="4636">
                  <c:v>3.82706875</c:v>
                </c:pt>
                <c:pt idx="4637">
                  <c:v>3.8263618749999999</c:v>
                </c:pt>
                <c:pt idx="4638">
                  <c:v>3.8256915619999998</c:v>
                </c:pt>
                <c:pt idx="4639">
                  <c:v>3.8249312500000001</c:v>
                </c:pt>
                <c:pt idx="4640">
                  <c:v>3.824192188</c:v>
                </c:pt>
                <c:pt idx="4641">
                  <c:v>3.8235787499999998</c:v>
                </c:pt>
                <c:pt idx="4642">
                  <c:v>3.822987812</c:v>
                </c:pt>
                <c:pt idx="4643">
                  <c:v>3.8222225000000001</c:v>
                </c:pt>
                <c:pt idx="4644">
                  <c:v>3.8214725</c:v>
                </c:pt>
                <c:pt idx="4645">
                  <c:v>3.8208587500000002</c:v>
                </c:pt>
                <c:pt idx="4646">
                  <c:v>3.8202346880000002</c:v>
                </c:pt>
                <c:pt idx="4647">
                  <c:v>3.81955</c:v>
                </c:pt>
                <c:pt idx="4648">
                  <c:v>3.8188143750000001</c:v>
                </c:pt>
                <c:pt idx="4649">
                  <c:v>3.81820125</c:v>
                </c:pt>
                <c:pt idx="4650">
                  <c:v>3.8175275000000002</c:v>
                </c:pt>
                <c:pt idx="4651">
                  <c:v>3.8167749999999998</c:v>
                </c:pt>
                <c:pt idx="4652">
                  <c:v>3.816077188</c:v>
                </c:pt>
                <c:pt idx="4653">
                  <c:v>3.8154750000000002</c:v>
                </c:pt>
                <c:pt idx="4654">
                  <c:v>3.8148409380000001</c:v>
                </c:pt>
                <c:pt idx="4655">
                  <c:v>3.8141146880000001</c:v>
                </c:pt>
                <c:pt idx="4656">
                  <c:v>3.8134328119999998</c:v>
                </c:pt>
                <c:pt idx="4657">
                  <c:v>3.8128262500000001</c:v>
                </c:pt>
                <c:pt idx="4658">
                  <c:v>3.8122612500000002</c:v>
                </c:pt>
                <c:pt idx="4659">
                  <c:v>3.8115284379999999</c:v>
                </c:pt>
                <c:pt idx="4660">
                  <c:v>3.8109003119999998</c:v>
                </c:pt>
                <c:pt idx="4661">
                  <c:v>3.8103353119999999</c:v>
                </c:pt>
                <c:pt idx="4662">
                  <c:v>3.8096984379999999</c:v>
                </c:pt>
                <c:pt idx="4663">
                  <c:v>3.8090109380000001</c:v>
                </c:pt>
                <c:pt idx="4664">
                  <c:v>3.808364375</c:v>
                </c:pt>
                <c:pt idx="4665">
                  <c:v>3.8077956249999998</c:v>
                </c:pt>
                <c:pt idx="4666">
                  <c:v>3.807169375</c:v>
                </c:pt>
                <c:pt idx="4667">
                  <c:v>3.806457188</c:v>
                </c:pt>
                <c:pt idx="4668">
                  <c:v>3.8057840619999999</c:v>
                </c:pt>
                <c:pt idx="4669">
                  <c:v>3.8051849999999998</c:v>
                </c:pt>
                <c:pt idx="4670">
                  <c:v>3.804560312</c:v>
                </c:pt>
                <c:pt idx="4671">
                  <c:v>3.8038643749999999</c:v>
                </c:pt>
                <c:pt idx="4672">
                  <c:v>3.8031981250000002</c:v>
                </c:pt>
                <c:pt idx="4673">
                  <c:v>3.8026034379999998</c:v>
                </c:pt>
                <c:pt idx="4674">
                  <c:v>3.8019421879999999</c:v>
                </c:pt>
                <c:pt idx="4675">
                  <c:v>3.80124</c:v>
                </c:pt>
                <c:pt idx="4676">
                  <c:v>3.800520938</c:v>
                </c:pt>
                <c:pt idx="4677">
                  <c:v>3.799747188</c:v>
                </c:pt>
                <c:pt idx="4678">
                  <c:v>3.7988403119999998</c:v>
                </c:pt>
                <c:pt idx="4679">
                  <c:v>3.7979206250000002</c:v>
                </c:pt>
                <c:pt idx="4680">
                  <c:v>3.7969640619999998</c:v>
                </c:pt>
                <c:pt idx="4681">
                  <c:v>3.7960234380000002</c:v>
                </c:pt>
                <c:pt idx="4682">
                  <c:v>3.7949799999999998</c:v>
                </c:pt>
                <c:pt idx="4683">
                  <c:v>3.7939071879999999</c:v>
                </c:pt>
                <c:pt idx="4684">
                  <c:v>3.792881875</c:v>
                </c:pt>
                <c:pt idx="4685">
                  <c:v>3.7918359380000002</c:v>
                </c:pt>
                <c:pt idx="4686">
                  <c:v>3.7907649999999999</c:v>
                </c:pt>
                <c:pt idx="4687">
                  <c:v>3.7897765620000001</c:v>
                </c:pt>
                <c:pt idx="4688">
                  <c:v>3.7889190620000002</c:v>
                </c:pt>
                <c:pt idx="4689">
                  <c:v>3.7880240619999999</c:v>
                </c:pt>
                <c:pt idx="4690">
                  <c:v>3.787116562</c:v>
                </c:pt>
                <c:pt idx="4691">
                  <c:v>3.7862043750000001</c:v>
                </c:pt>
                <c:pt idx="4692">
                  <c:v>3.785420625</c:v>
                </c:pt>
                <c:pt idx="4693">
                  <c:v>3.784602188</c:v>
                </c:pt>
                <c:pt idx="4694">
                  <c:v>3.7837384379999999</c:v>
                </c:pt>
                <c:pt idx="4695">
                  <c:v>3.7828765620000002</c:v>
                </c:pt>
                <c:pt idx="4696">
                  <c:v>3.7821306250000002</c:v>
                </c:pt>
                <c:pt idx="4697">
                  <c:v>3.7813384380000001</c:v>
                </c:pt>
                <c:pt idx="4698">
                  <c:v>3.7804431250000001</c:v>
                </c:pt>
                <c:pt idx="4699">
                  <c:v>3.77964375</c:v>
                </c:pt>
                <c:pt idx="4700">
                  <c:v>3.7789090619999999</c:v>
                </c:pt>
                <c:pt idx="4701">
                  <c:v>3.7781071879999999</c:v>
                </c:pt>
                <c:pt idx="4702">
                  <c:v>3.777220625</c:v>
                </c:pt>
                <c:pt idx="4703">
                  <c:v>3.7763624999999998</c:v>
                </c:pt>
                <c:pt idx="4704">
                  <c:v>3.775559688</c:v>
                </c:pt>
                <c:pt idx="4705">
                  <c:v>3.774702188</c:v>
                </c:pt>
                <c:pt idx="4706">
                  <c:v>3.7737515620000002</c:v>
                </c:pt>
                <c:pt idx="4707">
                  <c:v>3.7728612500000001</c:v>
                </c:pt>
                <c:pt idx="4708">
                  <c:v>3.7720478119999998</c:v>
                </c:pt>
                <c:pt idx="4709">
                  <c:v>3.7711428119999999</c:v>
                </c:pt>
                <c:pt idx="4710">
                  <c:v>3.7701415620000001</c:v>
                </c:pt>
                <c:pt idx="4711">
                  <c:v>3.769157812</c:v>
                </c:pt>
                <c:pt idx="4712">
                  <c:v>3.7682840620000002</c:v>
                </c:pt>
                <c:pt idx="4713">
                  <c:v>3.76735</c:v>
                </c:pt>
                <c:pt idx="4714">
                  <c:v>3.766375</c:v>
                </c:pt>
                <c:pt idx="4715">
                  <c:v>3.7654890619999999</c:v>
                </c:pt>
                <c:pt idx="4716">
                  <c:v>3.7646696880000001</c:v>
                </c:pt>
                <c:pt idx="4717">
                  <c:v>3.763778125</c:v>
                </c:pt>
                <c:pt idx="4718">
                  <c:v>3.7628131250000001</c:v>
                </c:pt>
                <c:pt idx="4719">
                  <c:v>3.7619353119999999</c:v>
                </c:pt>
                <c:pt idx="4720">
                  <c:v>3.7611109379999998</c:v>
                </c:pt>
                <c:pt idx="4721">
                  <c:v>3.7602193750000001</c:v>
                </c:pt>
                <c:pt idx="4722">
                  <c:v>3.7593071880000002</c:v>
                </c:pt>
                <c:pt idx="4723">
                  <c:v>3.7584621880000002</c:v>
                </c:pt>
                <c:pt idx="4724">
                  <c:v>3.7576731250000002</c:v>
                </c:pt>
                <c:pt idx="4725">
                  <c:v>3.7567287500000002</c:v>
                </c:pt>
                <c:pt idx="4726">
                  <c:v>3.7558093750000001</c:v>
                </c:pt>
                <c:pt idx="4727">
                  <c:v>3.754951562</c:v>
                </c:pt>
                <c:pt idx="4728">
                  <c:v>3.754159375</c:v>
                </c:pt>
                <c:pt idx="4729">
                  <c:v>3.7532418750000001</c:v>
                </c:pt>
                <c:pt idx="4730">
                  <c:v>3.752336562</c:v>
                </c:pt>
                <c:pt idx="4731">
                  <c:v>3.7515546880000001</c:v>
                </c:pt>
                <c:pt idx="4732">
                  <c:v>3.7507268749999998</c:v>
                </c:pt>
                <c:pt idx="4733">
                  <c:v>3.7498496879999998</c:v>
                </c:pt>
                <c:pt idx="4734">
                  <c:v>3.748910312</c:v>
                </c:pt>
                <c:pt idx="4735">
                  <c:v>3.7481093749999999</c:v>
                </c:pt>
                <c:pt idx="4736">
                  <c:v>3.7472356250000001</c:v>
                </c:pt>
                <c:pt idx="4737">
                  <c:v>3.7463443750000001</c:v>
                </c:pt>
                <c:pt idx="4738">
                  <c:v>3.7454331249999999</c:v>
                </c:pt>
                <c:pt idx="4739">
                  <c:v>3.7446159379999999</c:v>
                </c:pt>
                <c:pt idx="4740">
                  <c:v>3.7437499999999999</c:v>
                </c:pt>
                <c:pt idx="4741">
                  <c:v>3.7428234379999998</c:v>
                </c:pt>
                <c:pt idx="4742">
                  <c:v>3.74190625</c:v>
                </c:pt>
                <c:pt idx="4743">
                  <c:v>3.741058438</c:v>
                </c:pt>
                <c:pt idx="4744">
                  <c:v>3.740171562</c:v>
                </c:pt>
                <c:pt idx="4745">
                  <c:v>3.7392637500000001</c:v>
                </c:pt>
                <c:pt idx="4746">
                  <c:v>3.7383943749999999</c:v>
                </c:pt>
                <c:pt idx="4747">
                  <c:v>3.7375753120000001</c:v>
                </c:pt>
                <c:pt idx="4748">
                  <c:v>3.7367256250000001</c:v>
                </c:pt>
                <c:pt idx="4749">
                  <c:v>3.7358375000000001</c:v>
                </c:pt>
                <c:pt idx="4750">
                  <c:v>3.734940312</c:v>
                </c:pt>
                <c:pt idx="4751">
                  <c:v>3.7341434379999998</c:v>
                </c:pt>
                <c:pt idx="4752">
                  <c:v>3.7332831249999998</c:v>
                </c:pt>
                <c:pt idx="4753">
                  <c:v>3.7324171879999999</c:v>
                </c:pt>
                <c:pt idx="4754">
                  <c:v>3.7315849999999999</c:v>
                </c:pt>
                <c:pt idx="4755">
                  <c:v>3.7307762499999999</c:v>
                </c:pt>
                <c:pt idx="4756">
                  <c:v>3.7298943750000002</c:v>
                </c:pt>
                <c:pt idx="4757">
                  <c:v>3.7289525000000001</c:v>
                </c:pt>
                <c:pt idx="4758">
                  <c:v>3.728073438</c:v>
                </c:pt>
                <c:pt idx="4759">
                  <c:v>3.7272228119999999</c:v>
                </c:pt>
                <c:pt idx="4760">
                  <c:v>3.7263706249999999</c:v>
                </c:pt>
                <c:pt idx="4761">
                  <c:v>3.725398438</c:v>
                </c:pt>
                <c:pt idx="4762">
                  <c:v>3.7245249999999999</c:v>
                </c:pt>
                <c:pt idx="4763">
                  <c:v>3.723655312</c:v>
                </c:pt>
                <c:pt idx="4764">
                  <c:v>3.7227884379999998</c:v>
                </c:pt>
                <c:pt idx="4765">
                  <c:v>3.7218709379999999</c:v>
                </c:pt>
                <c:pt idx="4766">
                  <c:v>3.7210459380000001</c:v>
                </c:pt>
                <c:pt idx="4767">
                  <c:v>3.7202396879999999</c:v>
                </c:pt>
                <c:pt idx="4768">
                  <c:v>3.71930125</c:v>
                </c:pt>
                <c:pt idx="4769">
                  <c:v>3.7183628120000001</c:v>
                </c:pt>
                <c:pt idx="4770">
                  <c:v>3.7174878119999999</c:v>
                </c:pt>
                <c:pt idx="4771">
                  <c:v>3.7166756250000001</c:v>
                </c:pt>
                <c:pt idx="4772">
                  <c:v>3.715760312</c:v>
                </c:pt>
                <c:pt idx="4773">
                  <c:v>3.7148343750000001</c:v>
                </c:pt>
                <c:pt idx="4774">
                  <c:v>3.7139493749999999</c:v>
                </c:pt>
                <c:pt idx="4775">
                  <c:v>3.7130903119999998</c:v>
                </c:pt>
                <c:pt idx="4776">
                  <c:v>3.7120921880000002</c:v>
                </c:pt>
                <c:pt idx="4777">
                  <c:v>3.7111534380000002</c:v>
                </c:pt>
                <c:pt idx="4778">
                  <c:v>3.7103096880000002</c:v>
                </c:pt>
                <c:pt idx="4779">
                  <c:v>3.7094534380000002</c:v>
                </c:pt>
                <c:pt idx="4780">
                  <c:v>3.7085153119999998</c:v>
                </c:pt>
                <c:pt idx="4781">
                  <c:v>3.7076415620000001</c:v>
                </c:pt>
                <c:pt idx="4782">
                  <c:v>3.7068349999999999</c:v>
                </c:pt>
                <c:pt idx="4783">
                  <c:v>3.705969375</c:v>
                </c:pt>
                <c:pt idx="4784">
                  <c:v>3.7050387499999999</c:v>
                </c:pt>
                <c:pt idx="4785">
                  <c:v>3.7041396880000002</c:v>
                </c:pt>
                <c:pt idx="4786">
                  <c:v>3.7033593749999998</c:v>
                </c:pt>
                <c:pt idx="4787">
                  <c:v>3.702489688</c:v>
                </c:pt>
                <c:pt idx="4788">
                  <c:v>3.7015590619999998</c:v>
                </c:pt>
                <c:pt idx="4789">
                  <c:v>3.7006687500000002</c:v>
                </c:pt>
                <c:pt idx="4790">
                  <c:v>3.6998543750000001</c:v>
                </c:pt>
                <c:pt idx="4791">
                  <c:v>3.6989490620000001</c:v>
                </c:pt>
                <c:pt idx="4792">
                  <c:v>3.698009688</c:v>
                </c:pt>
                <c:pt idx="4793">
                  <c:v>3.6971224999999999</c:v>
                </c:pt>
                <c:pt idx="4794">
                  <c:v>3.696295938</c:v>
                </c:pt>
                <c:pt idx="4795">
                  <c:v>3.6954009380000001</c:v>
                </c:pt>
                <c:pt idx="4796">
                  <c:v>3.6944565620000001</c:v>
                </c:pt>
                <c:pt idx="4797">
                  <c:v>3.6935681250000001</c:v>
                </c:pt>
                <c:pt idx="4798">
                  <c:v>3.692760625</c:v>
                </c:pt>
                <c:pt idx="4799">
                  <c:v>3.6918771879999999</c:v>
                </c:pt>
                <c:pt idx="4800">
                  <c:v>3.690954375</c:v>
                </c:pt>
                <c:pt idx="4801">
                  <c:v>3.6900459379999999</c:v>
                </c:pt>
                <c:pt idx="4802">
                  <c:v>3.68919</c:v>
                </c:pt>
                <c:pt idx="4803">
                  <c:v>3.6882437499999998</c:v>
                </c:pt>
                <c:pt idx="4804">
                  <c:v>3.6872968749999999</c:v>
                </c:pt>
                <c:pt idx="4805">
                  <c:v>3.6864081249999998</c:v>
                </c:pt>
                <c:pt idx="4806">
                  <c:v>3.6855703119999998</c:v>
                </c:pt>
                <c:pt idx="4807">
                  <c:v>3.684654375</c:v>
                </c:pt>
                <c:pt idx="4808">
                  <c:v>3.6836756249999998</c:v>
                </c:pt>
                <c:pt idx="4809">
                  <c:v>3.6828078120000001</c:v>
                </c:pt>
                <c:pt idx="4810">
                  <c:v>3.6819996879999999</c:v>
                </c:pt>
                <c:pt idx="4811">
                  <c:v>3.681072812</c:v>
                </c:pt>
                <c:pt idx="4812">
                  <c:v>3.6801796879999999</c:v>
                </c:pt>
                <c:pt idx="4813">
                  <c:v>3.6793399999999998</c:v>
                </c:pt>
                <c:pt idx="4814">
                  <c:v>3.6784753120000002</c:v>
                </c:pt>
                <c:pt idx="4815">
                  <c:v>3.6774915620000002</c:v>
                </c:pt>
                <c:pt idx="4816">
                  <c:v>3.6765318749999998</c:v>
                </c:pt>
                <c:pt idx="4817">
                  <c:v>3.6755962499999999</c:v>
                </c:pt>
                <c:pt idx="4818">
                  <c:v>3.6745203119999998</c:v>
                </c:pt>
                <c:pt idx="4819">
                  <c:v>3.6732106249999998</c:v>
                </c:pt>
                <c:pt idx="4820">
                  <c:v>3.6718487500000001</c:v>
                </c:pt>
                <c:pt idx="4821">
                  <c:v>3.670626875</c:v>
                </c:pt>
                <c:pt idx="4822">
                  <c:v>3.6692668749999999</c:v>
                </c:pt>
                <c:pt idx="4823">
                  <c:v>3.6678740620000001</c:v>
                </c:pt>
                <c:pt idx="4824">
                  <c:v>3.6664775000000001</c:v>
                </c:pt>
                <c:pt idx="4825">
                  <c:v>3.6651443750000001</c:v>
                </c:pt>
                <c:pt idx="4826">
                  <c:v>3.6638081250000001</c:v>
                </c:pt>
                <c:pt idx="4827">
                  <c:v>3.6624046880000001</c:v>
                </c:pt>
                <c:pt idx="4828">
                  <c:v>3.661148125</c:v>
                </c:pt>
                <c:pt idx="4829">
                  <c:v>3.660079375</c:v>
                </c:pt>
                <c:pt idx="4830">
                  <c:v>3.6590287500000001</c:v>
                </c:pt>
                <c:pt idx="4831">
                  <c:v>3.6578668749999999</c:v>
                </c:pt>
                <c:pt idx="4832">
                  <c:v>3.6568100000000001</c:v>
                </c:pt>
                <c:pt idx="4833">
                  <c:v>3.6558250000000001</c:v>
                </c:pt>
                <c:pt idx="4834">
                  <c:v>3.654811875</c:v>
                </c:pt>
                <c:pt idx="4835">
                  <c:v>3.6537334380000002</c:v>
                </c:pt>
                <c:pt idx="4836">
                  <c:v>3.6526871879999998</c:v>
                </c:pt>
                <c:pt idx="4837">
                  <c:v>3.6517571879999999</c:v>
                </c:pt>
                <c:pt idx="4838">
                  <c:v>3.6508103119999999</c:v>
                </c:pt>
                <c:pt idx="4839">
                  <c:v>3.6497762499999999</c:v>
                </c:pt>
                <c:pt idx="4840">
                  <c:v>3.6487753120000002</c:v>
                </c:pt>
                <c:pt idx="4841">
                  <c:v>3.6478703119999998</c:v>
                </c:pt>
                <c:pt idx="4842">
                  <c:v>3.6469156250000001</c:v>
                </c:pt>
                <c:pt idx="4843">
                  <c:v>3.6458934379999999</c:v>
                </c:pt>
                <c:pt idx="4844">
                  <c:v>3.6449306250000002</c:v>
                </c:pt>
                <c:pt idx="4845">
                  <c:v>3.6440731249999998</c:v>
                </c:pt>
                <c:pt idx="4846">
                  <c:v>3.643052188</c:v>
                </c:pt>
                <c:pt idx="4847">
                  <c:v>3.6420265619999999</c:v>
                </c:pt>
                <c:pt idx="4848">
                  <c:v>3.641080938</c:v>
                </c:pt>
                <c:pt idx="4849">
                  <c:v>3.6402143749999998</c:v>
                </c:pt>
                <c:pt idx="4850">
                  <c:v>3.6392559379999998</c:v>
                </c:pt>
                <c:pt idx="4851">
                  <c:v>3.6382871880000001</c:v>
                </c:pt>
                <c:pt idx="4852">
                  <c:v>3.637375</c:v>
                </c:pt>
                <c:pt idx="4853">
                  <c:v>3.63649625</c:v>
                </c:pt>
                <c:pt idx="4854">
                  <c:v>3.6355368750000001</c:v>
                </c:pt>
                <c:pt idx="4855">
                  <c:v>3.634551562</c:v>
                </c:pt>
                <c:pt idx="4856">
                  <c:v>3.6336499999999998</c:v>
                </c:pt>
                <c:pt idx="4857">
                  <c:v>3.6327668750000002</c:v>
                </c:pt>
                <c:pt idx="4858">
                  <c:v>3.631845625</c:v>
                </c:pt>
                <c:pt idx="4859">
                  <c:v>3.6308834380000001</c:v>
                </c:pt>
                <c:pt idx="4860">
                  <c:v>3.6300053120000002</c:v>
                </c:pt>
                <c:pt idx="4861">
                  <c:v>3.6291478119999998</c:v>
                </c:pt>
                <c:pt idx="4862">
                  <c:v>3.6281878120000002</c:v>
                </c:pt>
                <c:pt idx="4863">
                  <c:v>3.6272140620000002</c:v>
                </c:pt>
                <c:pt idx="4864">
                  <c:v>3.6263540619999999</c:v>
                </c:pt>
                <c:pt idx="4865">
                  <c:v>3.6255159379999999</c:v>
                </c:pt>
                <c:pt idx="4866">
                  <c:v>3.6246340620000002</c:v>
                </c:pt>
                <c:pt idx="4867">
                  <c:v>3.6236921880000001</c:v>
                </c:pt>
                <c:pt idx="4868">
                  <c:v>3.6227878119999999</c:v>
                </c:pt>
                <c:pt idx="4869">
                  <c:v>3.6219562500000002</c:v>
                </c:pt>
                <c:pt idx="4870">
                  <c:v>3.6210612499999999</c:v>
                </c:pt>
                <c:pt idx="4871">
                  <c:v>3.6201115619999999</c:v>
                </c:pt>
                <c:pt idx="4872">
                  <c:v>3.6192715620000002</c:v>
                </c:pt>
                <c:pt idx="4873">
                  <c:v>3.618495625</c:v>
                </c:pt>
                <c:pt idx="4874">
                  <c:v>3.6176146880000002</c:v>
                </c:pt>
                <c:pt idx="4875">
                  <c:v>3.6167490619999998</c:v>
                </c:pt>
                <c:pt idx="4876">
                  <c:v>3.6159237499999999</c:v>
                </c:pt>
                <c:pt idx="4877">
                  <c:v>3.6151606250000001</c:v>
                </c:pt>
                <c:pt idx="4878">
                  <c:v>3.6142750000000001</c:v>
                </c:pt>
                <c:pt idx="4879">
                  <c:v>3.6133687499999998</c:v>
                </c:pt>
                <c:pt idx="4880">
                  <c:v>3.6125228119999999</c:v>
                </c:pt>
                <c:pt idx="4881">
                  <c:v>3.6117024999999998</c:v>
                </c:pt>
                <c:pt idx="4882">
                  <c:v>3.610811875</c:v>
                </c:pt>
                <c:pt idx="4883">
                  <c:v>3.6098959380000002</c:v>
                </c:pt>
                <c:pt idx="4884">
                  <c:v>3.609041875</c:v>
                </c:pt>
                <c:pt idx="4885">
                  <c:v>3.6081859380000001</c:v>
                </c:pt>
                <c:pt idx="4886">
                  <c:v>3.6073006250000001</c:v>
                </c:pt>
                <c:pt idx="4887">
                  <c:v>3.606382188</c:v>
                </c:pt>
                <c:pt idx="4888">
                  <c:v>3.6056124999999999</c:v>
                </c:pt>
                <c:pt idx="4889">
                  <c:v>3.6047812499999998</c:v>
                </c:pt>
                <c:pt idx="4890">
                  <c:v>3.6038846879999999</c:v>
                </c:pt>
                <c:pt idx="4891">
                  <c:v>3.6030493749999999</c:v>
                </c:pt>
                <c:pt idx="4892">
                  <c:v>3.6022671879999999</c:v>
                </c:pt>
                <c:pt idx="4893">
                  <c:v>3.60149125</c:v>
                </c:pt>
                <c:pt idx="4894">
                  <c:v>3.6006812500000001</c:v>
                </c:pt>
                <c:pt idx="4895">
                  <c:v>3.599847188</c:v>
                </c:pt>
                <c:pt idx="4896">
                  <c:v>3.5990856249999998</c:v>
                </c:pt>
                <c:pt idx="4897">
                  <c:v>3.598331875</c:v>
                </c:pt>
                <c:pt idx="4898">
                  <c:v>3.59745625</c:v>
                </c:pt>
                <c:pt idx="4899">
                  <c:v>3.5966609379999999</c:v>
                </c:pt>
                <c:pt idx="4900">
                  <c:v>3.5959509380000001</c:v>
                </c:pt>
                <c:pt idx="4901">
                  <c:v>3.5952437499999998</c:v>
                </c:pt>
                <c:pt idx="4902">
                  <c:v>3.5944115619999999</c:v>
                </c:pt>
                <c:pt idx="4903">
                  <c:v>3.5935999999999999</c:v>
                </c:pt>
                <c:pt idx="4904">
                  <c:v>3.5928156250000001</c:v>
                </c:pt>
                <c:pt idx="4905">
                  <c:v>3.5920621879999999</c:v>
                </c:pt>
                <c:pt idx="4906">
                  <c:v>3.59118125</c:v>
                </c:pt>
                <c:pt idx="4907">
                  <c:v>3.5903575000000001</c:v>
                </c:pt>
                <c:pt idx="4908">
                  <c:v>3.5896615619999999</c:v>
                </c:pt>
                <c:pt idx="4909">
                  <c:v>3.58887</c:v>
                </c:pt>
                <c:pt idx="4910">
                  <c:v>3.5880409379999998</c:v>
                </c:pt>
                <c:pt idx="4911">
                  <c:v>3.58718125</c:v>
                </c:pt>
                <c:pt idx="4912">
                  <c:v>3.5864209379999998</c:v>
                </c:pt>
                <c:pt idx="4913">
                  <c:v>3.5856112499999999</c:v>
                </c:pt>
                <c:pt idx="4914">
                  <c:v>3.5848284380000002</c:v>
                </c:pt>
                <c:pt idx="4915">
                  <c:v>3.5839784379999999</c:v>
                </c:pt>
                <c:pt idx="4916">
                  <c:v>3.583299062</c:v>
                </c:pt>
                <c:pt idx="4917">
                  <c:v>3.5825521880000002</c:v>
                </c:pt>
                <c:pt idx="4918">
                  <c:v>3.581704062</c:v>
                </c:pt>
                <c:pt idx="4919">
                  <c:v>3.5809074999999999</c:v>
                </c:pt>
                <c:pt idx="4920">
                  <c:v>3.580152188</c:v>
                </c:pt>
                <c:pt idx="4921">
                  <c:v>3.5793696879999999</c:v>
                </c:pt>
                <c:pt idx="4922">
                  <c:v>3.5785787500000001</c:v>
                </c:pt>
                <c:pt idx="4923">
                  <c:v>3.5778249999999998</c:v>
                </c:pt>
                <c:pt idx="4924">
                  <c:v>3.5770925</c:v>
                </c:pt>
                <c:pt idx="4925">
                  <c:v>3.5763493749999999</c:v>
                </c:pt>
                <c:pt idx="4926">
                  <c:v>3.575555</c:v>
                </c:pt>
                <c:pt idx="4927">
                  <c:v>3.5747934379999999</c:v>
                </c:pt>
                <c:pt idx="4928">
                  <c:v>3.574115312</c:v>
                </c:pt>
                <c:pt idx="4929">
                  <c:v>3.57338625</c:v>
                </c:pt>
                <c:pt idx="4930">
                  <c:v>3.5726499999999999</c:v>
                </c:pt>
                <c:pt idx="4931">
                  <c:v>3.5719262500000002</c:v>
                </c:pt>
                <c:pt idx="4932">
                  <c:v>3.5712781250000001</c:v>
                </c:pt>
                <c:pt idx="4933">
                  <c:v>3.5705271879999998</c:v>
                </c:pt>
                <c:pt idx="4934">
                  <c:v>3.5697531250000001</c:v>
                </c:pt>
                <c:pt idx="4935">
                  <c:v>3.569046562</c:v>
                </c:pt>
                <c:pt idx="4936">
                  <c:v>3.5683803119999999</c:v>
                </c:pt>
                <c:pt idx="4937">
                  <c:v>3.5676065619999999</c:v>
                </c:pt>
                <c:pt idx="4938">
                  <c:v>3.5668365620000002</c:v>
                </c:pt>
                <c:pt idx="4939">
                  <c:v>3.5661643750000001</c:v>
                </c:pt>
                <c:pt idx="4940">
                  <c:v>3.565519375</c:v>
                </c:pt>
                <c:pt idx="4941">
                  <c:v>3.5648118750000002</c:v>
                </c:pt>
                <c:pt idx="4942">
                  <c:v>3.564093438</c:v>
                </c:pt>
                <c:pt idx="4943">
                  <c:v>3.563455625</c:v>
                </c:pt>
                <c:pt idx="4944">
                  <c:v>3.562788125</c:v>
                </c:pt>
                <c:pt idx="4945">
                  <c:v>3.5621178119999999</c:v>
                </c:pt>
                <c:pt idx="4946">
                  <c:v>3.561380625</c:v>
                </c:pt>
                <c:pt idx="4947">
                  <c:v>3.5607962500000001</c:v>
                </c:pt>
                <c:pt idx="4948">
                  <c:v>3.560155</c:v>
                </c:pt>
                <c:pt idx="4949">
                  <c:v>3.5594965620000001</c:v>
                </c:pt>
                <c:pt idx="4950">
                  <c:v>3.55879375</c:v>
                </c:pt>
                <c:pt idx="4951">
                  <c:v>3.5581981250000001</c:v>
                </c:pt>
                <c:pt idx="4952">
                  <c:v>3.5575578120000002</c:v>
                </c:pt>
                <c:pt idx="4953">
                  <c:v>3.5568468750000002</c:v>
                </c:pt>
                <c:pt idx="4954">
                  <c:v>3.5561596880000002</c:v>
                </c:pt>
                <c:pt idx="4955">
                  <c:v>3.5555262500000002</c:v>
                </c:pt>
                <c:pt idx="4956">
                  <c:v>3.5549215620000001</c:v>
                </c:pt>
                <c:pt idx="4957">
                  <c:v>3.5541974999999999</c:v>
                </c:pt>
                <c:pt idx="4958">
                  <c:v>3.5535253120000001</c:v>
                </c:pt>
                <c:pt idx="4959">
                  <c:v>3.5528509380000002</c:v>
                </c:pt>
                <c:pt idx="4960">
                  <c:v>3.552223438</c:v>
                </c:pt>
                <c:pt idx="4961">
                  <c:v>3.551482188</c:v>
                </c:pt>
                <c:pt idx="4962">
                  <c:v>3.5507965619999999</c:v>
                </c:pt>
                <c:pt idx="4963">
                  <c:v>3.5502162500000001</c:v>
                </c:pt>
                <c:pt idx="4964">
                  <c:v>3.549644062</c:v>
                </c:pt>
                <c:pt idx="4965">
                  <c:v>3.5489903119999999</c:v>
                </c:pt>
                <c:pt idx="4966">
                  <c:v>3.5483259380000001</c:v>
                </c:pt>
                <c:pt idx="4967">
                  <c:v>3.5477559379999999</c:v>
                </c:pt>
                <c:pt idx="4968">
                  <c:v>3.5471843750000001</c:v>
                </c:pt>
                <c:pt idx="4969">
                  <c:v>3.546524062</c:v>
                </c:pt>
                <c:pt idx="4970">
                  <c:v>3.5458362499999998</c:v>
                </c:pt>
                <c:pt idx="4971">
                  <c:v>3.5453143749999998</c:v>
                </c:pt>
                <c:pt idx="4972">
                  <c:v>3.5447115619999998</c:v>
                </c:pt>
                <c:pt idx="4973">
                  <c:v>3.5440556249999999</c:v>
                </c:pt>
                <c:pt idx="4974">
                  <c:v>3.5433918750000002</c:v>
                </c:pt>
                <c:pt idx="4975">
                  <c:v>3.542799375</c:v>
                </c:pt>
                <c:pt idx="4976">
                  <c:v>3.542180938</c:v>
                </c:pt>
                <c:pt idx="4977">
                  <c:v>3.5414812499999999</c:v>
                </c:pt>
                <c:pt idx="4978">
                  <c:v>3.54078625</c:v>
                </c:pt>
                <c:pt idx="4979">
                  <c:v>3.5402193749999999</c:v>
                </c:pt>
                <c:pt idx="4980">
                  <c:v>3.5396074999999998</c:v>
                </c:pt>
                <c:pt idx="4981">
                  <c:v>3.5388631250000002</c:v>
                </c:pt>
                <c:pt idx="4982">
                  <c:v>3.538215938</c:v>
                </c:pt>
                <c:pt idx="4983">
                  <c:v>3.5376512500000001</c:v>
                </c:pt>
                <c:pt idx="4984">
                  <c:v>3.5370587499999999</c:v>
                </c:pt>
                <c:pt idx="4985">
                  <c:v>3.5363799999999999</c:v>
                </c:pt>
                <c:pt idx="4986">
                  <c:v>3.5357584379999998</c:v>
                </c:pt>
                <c:pt idx="4987">
                  <c:v>3.5352162499999999</c:v>
                </c:pt>
                <c:pt idx="4988">
                  <c:v>3.5346596880000001</c:v>
                </c:pt>
                <c:pt idx="4989">
                  <c:v>3.5340162500000001</c:v>
                </c:pt>
                <c:pt idx="4990">
                  <c:v>3.5334034380000001</c:v>
                </c:pt>
                <c:pt idx="4991">
                  <c:v>3.5329068750000001</c:v>
                </c:pt>
                <c:pt idx="4992">
                  <c:v>3.5323556250000001</c:v>
                </c:pt>
                <c:pt idx="4993">
                  <c:v>3.531705938</c:v>
                </c:pt>
                <c:pt idx="4994">
                  <c:v>3.5311006250000001</c:v>
                </c:pt>
                <c:pt idx="4995">
                  <c:v>3.5305606250000001</c:v>
                </c:pt>
                <c:pt idx="4996">
                  <c:v>3.530013125</c:v>
                </c:pt>
                <c:pt idx="4997">
                  <c:v>3.5294084379999999</c:v>
                </c:pt>
                <c:pt idx="4998">
                  <c:v>3.528840625</c:v>
                </c:pt>
                <c:pt idx="4999">
                  <c:v>3.5283103119999999</c:v>
                </c:pt>
                <c:pt idx="5000">
                  <c:v>3.5277193750000002</c:v>
                </c:pt>
                <c:pt idx="5001">
                  <c:v>3.5271265619999999</c:v>
                </c:pt>
                <c:pt idx="5002">
                  <c:v>3.5265693749999998</c:v>
                </c:pt>
                <c:pt idx="5003">
                  <c:v>3.5260603119999998</c:v>
                </c:pt>
                <c:pt idx="5004">
                  <c:v>3.5255006249999998</c:v>
                </c:pt>
                <c:pt idx="5005">
                  <c:v>3.5248781249999999</c:v>
                </c:pt>
                <c:pt idx="5006">
                  <c:v>3.5242743750000001</c:v>
                </c:pt>
                <c:pt idx="5007">
                  <c:v>3.5237240619999999</c:v>
                </c:pt>
                <c:pt idx="5008">
                  <c:v>3.5231612499999998</c:v>
                </c:pt>
                <c:pt idx="5009">
                  <c:v>3.5225696879999999</c:v>
                </c:pt>
                <c:pt idx="5010">
                  <c:v>3.5220571879999998</c:v>
                </c:pt>
                <c:pt idx="5011">
                  <c:v>3.5215046879999998</c:v>
                </c:pt>
                <c:pt idx="5012">
                  <c:v>3.5208750000000002</c:v>
                </c:pt>
                <c:pt idx="5013">
                  <c:v>3.5202381250000001</c:v>
                </c:pt>
                <c:pt idx="5014">
                  <c:v>3.5196796880000001</c:v>
                </c:pt>
                <c:pt idx="5015">
                  <c:v>3.5192309380000002</c:v>
                </c:pt>
                <c:pt idx="5016">
                  <c:v>3.5187325</c:v>
                </c:pt>
                <c:pt idx="5017">
                  <c:v>3.5181521880000002</c:v>
                </c:pt>
                <c:pt idx="5018">
                  <c:v>3.5176212499999999</c:v>
                </c:pt>
                <c:pt idx="5019">
                  <c:v>3.5171456249999999</c:v>
                </c:pt>
                <c:pt idx="5020">
                  <c:v>3.5166181249999999</c:v>
                </c:pt>
                <c:pt idx="5021">
                  <c:v>3.5160409380000002</c:v>
                </c:pt>
                <c:pt idx="5022">
                  <c:v>3.5155303120000001</c:v>
                </c:pt>
                <c:pt idx="5023">
                  <c:v>3.5150853120000001</c:v>
                </c:pt>
                <c:pt idx="5024">
                  <c:v>3.51454625</c:v>
                </c:pt>
                <c:pt idx="5025">
                  <c:v>3.5139868750000001</c:v>
                </c:pt>
                <c:pt idx="5026">
                  <c:v>3.5134306249999998</c:v>
                </c:pt>
                <c:pt idx="5027">
                  <c:v>3.5130006250000001</c:v>
                </c:pt>
                <c:pt idx="5028">
                  <c:v>3.5124203120000002</c:v>
                </c:pt>
                <c:pt idx="5029">
                  <c:v>3.5118262499999999</c:v>
                </c:pt>
                <c:pt idx="5030">
                  <c:v>3.5112943749999999</c:v>
                </c:pt>
                <c:pt idx="5031">
                  <c:v>3.510845625</c:v>
                </c:pt>
                <c:pt idx="5032">
                  <c:v>3.5103468750000002</c:v>
                </c:pt>
                <c:pt idx="5033">
                  <c:v>3.5098153120000002</c:v>
                </c:pt>
                <c:pt idx="5034">
                  <c:v>3.5093575000000001</c:v>
                </c:pt>
                <c:pt idx="5035">
                  <c:v>3.5088878120000002</c:v>
                </c:pt>
                <c:pt idx="5036">
                  <c:v>3.5083946880000001</c:v>
                </c:pt>
                <c:pt idx="5037">
                  <c:v>3.5078256250000002</c:v>
                </c:pt>
                <c:pt idx="5038">
                  <c:v>3.5074125</c:v>
                </c:pt>
                <c:pt idx="5039">
                  <c:v>3.506988438</c:v>
                </c:pt>
                <c:pt idx="5040">
                  <c:v>3.5065300000000001</c:v>
                </c:pt>
                <c:pt idx="5041">
                  <c:v>3.5059859379999998</c:v>
                </c:pt>
                <c:pt idx="5042">
                  <c:v>3.5055356249999998</c:v>
                </c:pt>
                <c:pt idx="5043">
                  <c:v>3.5051187499999998</c:v>
                </c:pt>
                <c:pt idx="5044">
                  <c:v>3.5046265619999999</c:v>
                </c:pt>
                <c:pt idx="5045">
                  <c:v>3.5041156249999998</c:v>
                </c:pt>
                <c:pt idx="5046">
                  <c:v>3.5036468749999998</c:v>
                </c:pt>
                <c:pt idx="5047">
                  <c:v>3.503184375</c:v>
                </c:pt>
                <c:pt idx="5048">
                  <c:v>3.5026240620000002</c:v>
                </c:pt>
                <c:pt idx="5049">
                  <c:v>3.5021249999999999</c:v>
                </c:pt>
                <c:pt idx="5050">
                  <c:v>3.5016837500000002</c:v>
                </c:pt>
                <c:pt idx="5051">
                  <c:v>3.501315312</c:v>
                </c:pt>
                <c:pt idx="5052">
                  <c:v>3.5008387500000002</c:v>
                </c:pt>
                <c:pt idx="5053">
                  <c:v>3.5002650000000002</c:v>
                </c:pt>
                <c:pt idx="5054">
                  <c:v>3.4998075000000002</c:v>
                </c:pt>
                <c:pt idx="5055">
                  <c:v>3.4993599999999998</c:v>
                </c:pt>
                <c:pt idx="5056">
                  <c:v>3.4988690619999998</c:v>
                </c:pt>
                <c:pt idx="5057">
                  <c:v>3.498409375</c:v>
                </c:pt>
                <c:pt idx="5058">
                  <c:v>3.4979687500000001</c:v>
                </c:pt>
                <c:pt idx="5059">
                  <c:v>3.4975396879999998</c:v>
                </c:pt>
                <c:pt idx="5060">
                  <c:v>3.4969940620000002</c:v>
                </c:pt>
                <c:pt idx="5061">
                  <c:v>3.4964581250000002</c:v>
                </c:pt>
                <c:pt idx="5062">
                  <c:v>3.495973438</c:v>
                </c:pt>
                <c:pt idx="5063">
                  <c:v>3.4955812499999999</c:v>
                </c:pt>
                <c:pt idx="5064">
                  <c:v>3.4950796880000001</c:v>
                </c:pt>
                <c:pt idx="5065">
                  <c:v>3.4946253120000002</c:v>
                </c:pt>
                <c:pt idx="5066">
                  <c:v>3.494242812</c:v>
                </c:pt>
                <c:pt idx="5067">
                  <c:v>3.4938346880000002</c:v>
                </c:pt>
                <c:pt idx="5068">
                  <c:v>3.4934112499999999</c:v>
                </c:pt>
                <c:pt idx="5069">
                  <c:v>3.4929146879999999</c:v>
                </c:pt>
                <c:pt idx="5070">
                  <c:v>3.4925375000000001</c:v>
                </c:pt>
                <c:pt idx="5071">
                  <c:v>3.4921487500000001</c:v>
                </c:pt>
                <c:pt idx="5072">
                  <c:v>3.4917212499999999</c:v>
                </c:pt>
                <c:pt idx="5073">
                  <c:v>3.4912478120000001</c:v>
                </c:pt>
                <c:pt idx="5074">
                  <c:v>3.4908965620000001</c:v>
                </c:pt>
                <c:pt idx="5075">
                  <c:v>3.4904393749999998</c:v>
                </c:pt>
                <c:pt idx="5076">
                  <c:v>3.489933438</c:v>
                </c:pt>
                <c:pt idx="5077">
                  <c:v>3.4894599999999998</c:v>
                </c:pt>
                <c:pt idx="5078">
                  <c:v>3.4890615619999998</c:v>
                </c:pt>
                <c:pt idx="5079">
                  <c:v>3.4886484379999998</c:v>
                </c:pt>
                <c:pt idx="5080">
                  <c:v>3.4881224999999998</c:v>
                </c:pt>
                <c:pt idx="5081">
                  <c:v>3.4876134379999999</c:v>
                </c:pt>
                <c:pt idx="5082">
                  <c:v>3.4872240620000001</c:v>
                </c:pt>
                <c:pt idx="5083">
                  <c:v>3.4868368749999998</c:v>
                </c:pt>
                <c:pt idx="5084">
                  <c:v>3.4863315620000002</c:v>
                </c:pt>
                <c:pt idx="5085">
                  <c:v>3.4859037499999999</c:v>
                </c:pt>
                <c:pt idx="5086">
                  <c:v>3.4855556249999999</c:v>
                </c:pt>
                <c:pt idx="5087">
                  <c:v>3.4852012499999998</c:v>
                </c:pt>
                <c:pt idx="5088">
                  <c:v>3.4847540619999999</c:v>
                </c:pt>
                <c:pt idx="5089">
                  <c:v>3.4843809380000001</c:v>
                </c:pt>
                <c:pt idx="5090">
                  <c:v>3.48377625</c:v>
                </c:pt>
                <c:pt idx="5091">
                  <c:v>3.483295</c:v>
                </c:pt>
                <c:pt idx="5092">
                  <c:v>3.4828743750000002</c:v>
                </c:pt>
                <c:pt idx="5093">
                  <c:v>3.482179688</c:v>
                </c:pt>
                <c:pt idx="5094">
                  <c:v>3.4816971880000001</c:v>
                </c:pt>
                <c:pt idx="5095">
                  <c:v>3.4812431250000002</c:v>
                </c:pt>
                <c:pt idx="5096">
                  <c:v>3.4808559379999999</c:v>
                </c:pt>
                <c:pt idx="5097">
                  <c:v>3.4804456250000002</c:v>
                </c:pt>
                <c:pt idx="5098">
                  <c:v>3.4799618749999999</c:v>
                </c:pt>
                <c:pt idx="5099">
                  <c:v>3.4795556250000002</c:v>
                </c:pt>
                <c:pt idx="5100">
                  <c:v>3.478876562</c:v>
                </c:pt>
                <c:pt idx="5101">
                  <c:v>3.4783978119999999</c:v>
                </c:pt>
                <c:pt idx="5102">
                  <c:v>3.477960312</c:v>
                </c:pt>
                <c:pt idx="5103">
                  <c:v>3.4772693750000001</c:v>
                </c:pt>
                <c:pt idx="5104">
                  <c:v>3.4768378119999999</c:v>
                </c:pt>
                <c:pt idx="5105">
                  <c:v>3.476439375</c:v>
                </c:pt>
                <c:pt idx="5106">
                  <c:v>3.4760925</c:v>
                </c:pt>
                <c:pt idx="5107">
                  <c:v>3.4757228119999999</c:v>
                </c:pt>
                <c:pt idx="5108">
                  <c:v>3.4752956250000002</c:v>
                </c:pt>
                <c:pt idx="5109">
                  <c:v>3.4748653119999999</c:v>
                </c:pt>
                <c:pt idx="5110">
                  <c:v>3.4745028119999999</c:v>
                </c:pt>
                <c:pt idx="5111">
                  <c:v>3.4741300000000002</c:v>
                </c:pt>
                <c:pt idx="5112">
                  <c:v>3.4737146879999998</c:v>
                </c:pt>
                <c:pt idx="5113">
                  <c:v>3.473361562</c:v>
                </c:pt>
                <c:pt idx="5114">
                  <c:v>3.4730293749999999</c:v>
                </c:pt>
                <c:pt idx="5115">
                  <c:v>3.4726359379999998</c:v>
                </c:pt>
                <c:pt idx="5116">
                  <c:v>3.4722331249999998</c:v>
                </c:pt>
                <c:pt idx="5117">
                  <c:v>3.4718528119999998</c:v>
                </c:pt>
                <c:pt idx="5118">
                  <c:v>3.4714874999999998</c:v>
                </c:pt>
                <c:pt idx="5119">
                  <c:v>3.4711259380000001</c:v>
                </c:pt>
                <c:pt idx="5120">
                  <c:v>3.4707343750000001</c:v>
                </c:pt>
                <c:pt idx="5121">
                  <c:v>3.470394062</c:v>
                </c:pt>
                <c:pt idx="5122">
                  <c:v>3.4696156249999999</c:v>
                </c:pt>
                <c:pt idx="5123">
                  <c:v>3.4692075</c:v>
                </c:pt>
                <c:pt idx="5124">
                  <c:v>3.4685481249999999</c:v>
                </c:pt>
                <c:pt idx="5125">
                  <c:v>3.468134375</c:v>
                </c:pt>
                <c:pt idx="5126">
                  <c:v>3.467679688</c:v>
                </c:pt>
                <c:pt idx="5127">
                  <c:v>3.4673009380000002</c:v>
                </c:pt>
                <c:pt idx="5128">
                  <c:v>3.4669775</c:v>
                </c:pt>
                <c:pt idx="5129">
                  <c:v>3.4665812499999999</c:v>
                </c:pt>
                <c:pt idx="5130">
                  <c:v>3.46615875</c:v>
                </c:pt>
                <c:pt idx="5131">
                  <c:v>3.46554875</c:v>
                </c:pt>
                <c:pt idx="5132">
                  <c:v>3.4650934379999998</c:v>
                </c:pt>
                <c:pt idx="5133">
                  <c:v>3.4647209380000001</c:v>
                </c:pt>
                <c:pt idx="5134">
                  <c:v>3.464158125</c:v>
                </c:pt>
                <c:pt idx="5135">
                  <c:v>3.4638065619999998</c:v>
                </c:pt>
                <c:pt idx="5136">
                  <c:v>3.4634765619999999</c:v>
                </c:pt>
                <c:pt idx="5137">
                  <c:v>3.462885312</c:v>
                </c:pt>
                <c:pt idx="5138">
                  <c:v>3.4624762499999999</c:v>
                </c:pt>
                <c:pt idx="5139">
                  <c:v>3.462129375</c:v>
                </c:pt>
                <c:pt idx="5140">
                  <c:v>3.4615156250000001</c:v>
                </c:pt>
                <c:pt idx="5141">
                  <c:v>3.4611231249999999</c:v>
                </c:pt>
                <c:pt idx="5142">
                  <c:v>3.4607703120000002</c:v>
                </c:pt>
                <c:pt idx="5143">
                  <c:v>3.4601756250000002</c:v>
                </c:pt>
                <c:pt idx="5144">
                  <c:v>3.4597993749999998</c:v>
                </c:pt>
                <c:pt idx="5145">
                  <c:v>3.4594718750000002</c:v>
                </c:pt>
                <c:pt idx="5146">
                  <c:v>3.4589365619999999</c:v>
                </c:pt>
                <c:pt idx="5147">
                  <c:v>3.4585737499999998</c:v>
                </c:pt>
                <c:pt idx="5148">
                  <c:v>3.4579984380000002</c:v>
                </c:pt>
                <c:pt idx="5149">
                  <c:v>3.4572696879999998</c:v>
                </c:pt>
                <c:pt idx="5150">
                  <c:v>3.456935938</c:v>
                </c:pt>
                <c:pt idx="5151">
                  <c:v>3.4563018749999999</c:v>
                </c:pt>
                <c:pt idx="5152">
                  <c:v>3.4558865619999999</c:v>
                </c:pt>
                <c:pt idx="5153">
                  <c:v>3.45556375</c:v>
                </c:pt>
                <c:pt idx="5154">
                  <c:v>3.4549075</c:v>
                </c:pt>
                <c:pt idx="5155">
                  <c:v>3.45452125</c:v>
                </c:pt>
                <c:pt idx="5156">
                  <c:v>3.4541840619999999</c:v>
                </c:pt>
                <c:pt idx="5157">
                  <c:v>3.4535753119999999</c:v>
                </c:pt>
                <c:pt idx="5158">
                  <c:v>3.4532084379999999</c:v>
                </c:pt>
                <c:pt idx="5159">
                  <c:v>3.4527996879999998</c:v>
                </c:pt>
                <c:pt idx="5160">
                  <c:v>3.4522284380000001</c:v>
                </c:pt>
                <c:pt idx="5161">
                  <c:v>3.4518499999999999</c:v>
                </c:pt>
                <c:pt idx="5162">
                  <c:v>3.4512981250000001</c:v>
                </c:pt>
                <c:pt idx="5163">
                  <c:v>3.4509665620000001</c:v>
                </c:pt>
                <c:pt idx="5164">
                  <c:v>3.4506231249999999</c:v>
                </c:pt>
                <c:pt idx="5165">
                  <c:v>3.4500934380000001</c:v>
                </c:pt>
                <c:pt idx="5166">
                  <c:v>3.449442812</c:v>
                </c:pt>
                <c:pt idx="5167">
                  <c:v>3.4491215620000002</c:v>
                </c:pt>
                <c:pt idx="5168">
                  <c:v>3.4485456249999999</c:v>
                </c:pt>
                <c:pt idx="5169">
                  <c:v>3.4481781250000001</c:v>
                </c:pt>
                <c:pt idx="5170">
                  <c:v>3.4476193749999999</c:v>
                </c:pt>
                <c:pt idx="5171">
                  <c:v>3.4469331250000002</c:v>
                </c:pt>
                <c:pt idx="5172">
                  <c:v>3.4464828120000002</c:v>
                </c:pt>
                <c:pt idx="5173">
                  <c:v>3.4457949999999999</c:v>
                </c:pt>
                <c:pt idx="5174">
                  <c:v>3.44537</c:v>
                </c:pt>
                <c:pt idx="5175">
                  <c:v>3.4447981250000002</c:v>
                </c:pt>
                <c:pt idx="5176">
                  <c:v>3.4443159379999999</c:v>
                </c:pt>
                <c:pt idx="5177">
                  <c:v>3.4439662499999999</c:v>
                </c:pt>
                <c:pt idx="5178">
                  <c:v>3.4436196880000001</c:v>
                </c:pt>
                <c:pt idx="5179">
                  <c:v>3.443139688</c:v>
                </c:pt>
                <c:pt idx="5180">
                  <c:v>3.4428000000000001</c:v>
                </c:pt>
                <c:pt idx="5181">
                  <c:v>3.4424706249999999</c:v>
                </c:pt>
                <c:pt idx="5182">
                  <c:v>3.4419234379999999</c:v>
                </c:pt>
                <c:pt idx="5183">
                  <c:v>3.44158125</c:v>
                </c:pt>
                <c:pt idx="5184">
                  <c:v>3.4412531249999998</c:v>
                </c:pt>
                <c:pt idx="5185">
                  <c:v>3.440769688</c:v>
                </c:pt>
                <c:pt idx="5186">
                  <c:v>3.4403678119999999</c:v>
                </c:pt>
                <c:pt idx="5187">
                  <c:v>3.4398681249999998</c:v>
                </c:pt>
                <c:pt idx="5188">
                  <c:v>3.43929375</c:v>
                </c:pt>
                <c:pt idx="5189">
                  <c:v>3.4387993749999999</c:v>
                </c:pt>
                <c:pt idx="5190">
                  <c:v>3.4382281250000002</c:v>
                </c:pt>
                <c:pt idx="5191">
                  <c:v>3.437774375</c:v>
                </c:pt>
                <c:pt idx="5192">
                  <c:v>3.4372528120000001</c:v>
                </c:pt>
                <c:pt idx="5193">
                  <c:v>3.436848125</c:v>
                </c:pt>
                <c:pt idx="5194">
                  <c:v>3.4362862500000002</c:v>
                </c:pt>
                <c:pt idx="5195">
                  <c:v>3.435854688</c:v>
                </c:pt>
                <c:pt idx="5196">
                  <c:v>3.4353731249999999</c:v>
                </c:pt>
                <c:pt idx="5197">
                  <c:v>3.4348987499999999</c:v>
                </c:pt>
                <c:pt idx="5198">
                  <c:v>3.4342368749999999</c:v>
                </c:pt>
                <c:pt idx="5199">
                  <c:v>3.4337231250000002</c:v>
                </c:pt>
                <c:pt idx="5200">
                  <c:v>3.4331146879999999</c:v>
                </c:pt>
                <c:pt idx="5201">
                  <c:v>3.4326075</c:v>
                </c:pt>
                <c:pt idx="5202">
                  <c:v>3.432045</c:v>
                </c:pt>
                <c:pt idx="5203">
                  <c:v>3.4316499999999999</c:v>
                </c:pt>
                <c:pt idx="5204">
                  <c:v>3.4311684379999998</c:v>
                </c:pt>
                <c:pt idx="5205">
                  <c:v>3.4307862500000001</c:v>
                </c:pt>
                <c:pt idx="5206">
                  <c:v>3.430248438</c:v>
                </c:pt>
                <c:pt idx="5207">
                  <c:v>3.4298181250000002</c:v>
                </c:pt>
                <c:pt idx="5208">
                  <c:v>3.4292834380000001</c:v>
                </c:pt>
                <c:pt idx="5209">
                  <c:v>3.4288625000000001</c:v>
                </c:pt>
                <c:pt idx="5210">
                  <c:v>3.4283071879999998</c:v>
                </c:pt>
                <c:pt idx="5211">
                  <c:v>3.4279353119999998</c:v>
                </c:pt>
                <c:pt idx="5212">
                  <c:v>3.427381875</c:v>
                </c:pt>
                <c:pt idx="5213">
                  <c:v>3.4269721880000001</c:v>
                </c:pt>
                <c:pt idx="5214">
                  <c:v>3.4263653120000002</c:v>
                </c:pt>
                <c:pt idx="5215">
                  <c:v>3.4258350000000002</c:v>
                </c:pt>
                <c:pt idx="5216">
                  <c:v>3.4254875</c:v>
                </c:pt>
                <c:pt idx="5217">
                  <c:v>3.4249578120000002</c:v>
                </c:pt>
                <c:pt idx="5218">
                  <c:v>3.4244734380000001</c:v>
                </c:pt>
                <c:pt idx="5219">
                  <c:v>3.4239725000000001</c:v>
                </c:pt>
                <c:pt idx="5220">
                  <c:v>3.4236228120000001</c:v>
                </c:pt>
                <c:pt idx="5221">
                  <c:v>3.4232925000000001</c:v>
                </c:pt>
                <c:pt idx="5222">
                  <c:v>3.4228159379999998</c:v>
                </c:pt>
                <c:pt idx="5223">
                  <c:v>3.4223946879999998</c:v>
                </c:pt>
                <c:pt idx="5224">
                  <c:v>3.4220156249999998</c:v>
                </c:pt>
                <c:pt idx="5225">
                  <c:v>3.4215515619999999</c:v>
                </c:pt>
                <c:pt idx="5226">
                  <c:v>3.4211887499999998</c:v>
                </c:pt>
                <c:pt idx="5227">
                  <c:v>3.4207968750000002</c:v>
                </c:pt>
                <c:pt idx="5228">
                  <c:v>3.420418438</c:v>
                </c:pt>
                <c:pt idx="5229">
                  <c:v>3.4200374999999998</c:v>
                </c:pt>
                <c:pt idx="5230">
                  <c:v>3.4195465619999998</c:v>
                </c:pt>
                <c:pt idx="5231">
                  <c:v>3.419181875</c:v>
                </c:pt>
                <c:pt idx="5232">
                  <c:v>3.4188087500000002</c:v>
                </c:pt>
                <c:pt idx="5233">
                  <c:v>3.4183262499999998</c:v>
                </c:pt>
                <c:pt idx="5234">
                  <c:v>3.417876562</c:v>
                </c:pt>
                <c:pt idx="5235">
                  <c:v>3.417396562</c:v>
                </c:pt>
                <c:pt idx="5236">
                  <c:v>3.4170737500000001</c:v>
                </c:pt>
                <c:pt idx="5237">
                  <c:v>3.416669062</c:v>
                </c:pt>
                <c:pt idx="5238">
                  <c:v>3.4162781249999998</c:v>
                </c:pt>
                <c:pt idx="5239">
                  <c:v>3.4158456250000002</c:v>
                </c:pt>
                <c:pt idx="5240">
                  <c:v>3.4155543750000001</c:v>
                </c:pt>
                <c:pt idx="5241">
                  <c:v>3.4152300000000002</c:v>
                </c:pt>
                <c:pt idx="5242">
                  <c:v>3.4149375000000002</c:v>
                </c:pt>
                <c:pt idx="5243">
                  <c:v>3.414763438</c:v>
                </c:pt>
                <c:pt idx="5244">
                  <c:v>3.4144653119999999</c:v>
                </c:pt>
                <c:pt idx="5245">
                  <c:v>3.4144228120000002</c:v>
                </c:pt>
                <c:pt idx="5246">
                  <c:v>3.4143543749999998</c:v>
                </c:pt>
                <c:pt idx="5247">
                  <c:v>3.414069375</c:v>
                </c:pt>
                <c:pt idx="5248">
                  <c:v>3.4137471879999999</c:v>
                </c:pt>
                <c:pt idx="5249">
                  <c:v>3.4137599999999999</c:v>
                </c:pt>
                <c:pt idx="5250">
                  <c:v>3.4133818749999998</c:v>
                </c:pt>
                <c:pt idx="5251">
                  <c:v>3.4130150000000001</c:v>
                </c:pt>
                <c:pt idx="5252">
                  <c:v>3.4126615619999998</c:v>
                </c:pt>
                <c:pt idx="5253">
                  <c:v>3.4122490619999999</c:v>
                </c:pt>
                <c:pt idx="5254">
                  <c:v>3.411854688</c:v>
                </c:pt>
                <c:pt idx="5255">
                  <c:v>3.4114656249999999</c:v>
                </c:pt>
                <c:pt idx="5256">
                  <c:v>3.4110403119999999</c:v>
                </c:pt>
                <c:pt idx="5257">
                  <c:v>3.410555</c:v>
                </c:pt>
                <c:pt idx="5258">
                  <c:v>3.4101715619999999</c:v>
                </c:pt>
                <c:pt idx="5259">
                  <c:v>3.4097612499999999</c:v>
                </c:pt>
                <c:pt idx="5260">
                  <c:v>3.4094346880000002</c:v>
                </c:pt>
                <c:pt idx="5261">
                  <c:v>3.4089984379999998</c:v>
                </c:pt>
                <c:pt idx="5262">
                  <c:v>3.4085818749999999</c:v>
                </c:pt>
                <c:pt idx="5263">
                  <c:v>3.408226875</c:v>
                </c:pt>
                <c:pt idx="5264">
                  <c:v>3.4078946879999998</c:v>
                </c:pt>
                <c:pt idx="5265">
                  <c:v>3.4075187499999999</c:v>
                </c:pt>
                <c:pt idx="5266">
                  <c:v>3.4071009380000001</c:v>
                </c:pt>
                <c:pt idx="5267">
                  <c:v>3.4067496880000001</c:v>
                </c:pt>
                <c:pt idx="5268">
                  <c:v>3.4064237500000001</c:v>
                </c:pt>
                <c:pt idx="5269">
                  <c:v>3.406052812</c:v>
                </c:pt>
                <c:pt idx="5270">
                  <c:v>3.4056821880000001</c:v>
                </c:pt>
                <c:pt idx="5271">
                  <c:v>3.4053290619999999</c:v>
                </c:pt>
                <c:pt idx="5272">
                  <c:v>3.4049440620000002</c:v>
                </c:pt>
                <c:pt idx="5273">
                  <c:v>3.40460875</c:v>
                </c:pt>
                <c:pt idx="5274">
                  <c:v>3.40421</c:v>
                </c:pt>
                <c:pt idx="5275">
                  <c:v>3.403781875</c:v>
                </c:pt>
                <c:pt idx="5276">
                  <c:v>3.4034318749999999</c:v>
                </c:pt>
                <c:pt idx="5277">
                  <c:v>3.4030381250000001</c:v>
                </c:pt>
                <c:pt idx="5278">
                  <c:v>3.4026096880000001</c:v>
                </c:pt>
                <c:pt idx="5279">
                  <c:v>3.4021812499999999</c:v>
                </c:pt>
                <c:pt idx="5280">
                  <c:v>3.4017965619999999</c:v>
                </c:pt>
                <c:pt idx="5281">
                  <c:v>3.4012937499999998</c:v>
                </c:pt>
                <c:pt idx="5282">
                  <c:v>3.4009156250000001</c:v>
                </c:pt>
                <c:pt idx="5283">
                  <c:v>3.400491562</c:v>
                </c:pt>
                <c:pt idx="5284">
                  <c:v>3.4000915620000001</c:v>
                </c:pt>
                <c:pt idx="5285">
                  <c:v>3.399709375</c:v>
                </c:pt>
                <c:pt idx="5286">
                  <c:v>3.3992412500000002</c:v>
                </c:pt>
                <c:pt idx="5287">
                  <c:v>3.3987128119999999</c:v>
                </c:pt>
                <c:pt idx="5288">
                  <c:v>3.3983525000000001</c:v>
                </c:pt>
                <c:pt idx="5289">
                  <c:v>3.3979809379999999</c:v>
                </c:pt>
                <c:pt idx="5290">
                  <c:v>3.3976275</c:v>
                </c:pt>
                <c:pt idx="5291">
                  <c:v>3.3971668749999999</c:v>
                </c:pt>
                <c:pt idx="5292">
                  <c:v>3.396772812</c:v>
                </c:pt>
                <c:pt idx="5293">
                  <c:v>3.3963478120000001</c:v>
                </c:pt>
                <c:pt idx="5294">
                  <c:v>3.3959478120000002</c:v>
                </c:pt>
                <c:pt idx="5295">
                  <c:v>3.3954593750000002</c:v>
                </c:pt>
                <c:pt idx="5296">
                  <c:v>3.3950903120000002</c:v>
                </c:pt>
                <c:pt idx="5297">
                  <c:v>3.3947612500000002</c:v>
                </c:pt>
                <c:pt idx="5298">
                  <c:v>3.394412188</c:v>
                </c:pt>
                <c:pt idx="5299">
                  <c:v>3.3939349999999999</c:v>
                </c:pt>
                <c:pt idx="5300">
                  <c:v>3.3935565620000001</c:v>
                </c:pt>
                <c:pt idx="5301">
                  <c:v>3.3931421880000001</c:v>
                </c:pt>
                <c:pt idx="5302">
                  <c:v>3.392702812</c:v>
                </c:pt>
                <c:pt idx="5303">
                  <c:v>3.3922003119999999</c:v>
                </c:pt>
                <c:pt idx="5304">
                  <c:v>3.3916696879999999</c:v>
                </c:pt>
                <c:pt idx="5305">
                  <c:v>3.3911587500000002</c:v>
                </c:pt>
                <c:pt idx="5306">
                  <c:v>3.3907387500000001</c:v>
                </c:pt>
                <c:pt idx="5307">
                  <c:v>3.390278125</c:v>
                </c:pt>
                <c:pt idx="5308">
                  <c:v>3.3898493749999998</c:v>
                </c:pt>
                <c:pt idx="5309">
                  <c:v>3.3893246879999999</c:v>
                </c:pt>
                <c:pt idx="5310">
                  <c:v>3.3888318750000002</c:v>
                </c:pt>
                <c:pt idx="5311">
                  <c:v>3.388422812</c:v>
                </c:pt>
                <c:pt idx="5312">
                  <c:v>3.3879365620000002</c:v>
                </c:pt>
                <c:pt idx="5313">
                  <c:v>3.3874</c:v>
                </c:pt>
                <c:pt idx="5314">
                  <c:v>3.386944062</c:v>
                </c:pt>
                <c:pt idx="5315">
                  <c:v>3.3864943749999998</c:v>
                </c:pt>
                <c:pt idx="5316">
                  <c:v>3.385998125</c:v>
                </c:pt>
                <c:pt idx="5317">
                  <c:v>3.3855234379999999</c:v>
                </c:pt>
                <c:pt idx="5318">
                  <c:v>3.3848012500000002</c:v>
                </c:pt>
                <c:pt idx="5319">
                  <c:v>3.384209062</c:v>
                </c:pt>
                <c:pt idx="5320">
                  <c:v>3.3836259380000002</c:v>
                </c:pt>
                <c:pt idx="5321">
                  <c:v>3.3830578120000001</c:v>
                </c:pt>
                <c:pt idx="5322">
                  <c:v>3.3823140619999998</c:v>
                </c:pt>
                <c:pt idx="5323">
                  <c:v>3.3815803120000001</c:v>
                </c:pt>
                <c:pt idx="5324">
                  <c:v>3.3808971880000001</c:v>
                </c:pt>
                <c:pt idx="5325">
                  <c:v>3.38015</c:v>
                </c:pt>
                <c:pt idx="5326">
                  <c:v>3.3793281249999998</c:v>
                </c:pt>
                <c:pt idx="5327">
                  <c:v>3.378513125</c:v>
                </c:pt>
                <c:pt idx="5328">
                  <c:v>3.37799</c:v>
                </c:pt>
                <c:pt idx="5329">
                  <c:v>3.3775543749999999</c:v>
                </c:pt>
                <c:pt idx="5330">
                  <c:v>3.3770406249999998</c:v>
                </c:pt>
                <c:pt idx="5331">
                  <c:v>3.3765765619999999</c:v>
                </c:pt>
                <c:pt idx="5332">
                  <c:v>3.3762025000000002</c:v>
                </c:pt>
                <c:pt idx="5333">
                  <c:v>3.3757781250000001</c:v>
                </c:pt>
                <c:pt idx="5334">
                  <c:v>3.3753156249999998</c:v>
                </c:pt>
                <c:pt idx="5335">
                  <c:v>3.37489375</c:v>
                </c:pt>
                <c:pt idx="5336">
                  <c:v>3.3745140619999998</c:v>
                </c:pt>
                <c:pt idx="5337">
                  <c:v>3.3737859380000002</c:v>
                </c:pt>
                <c:pt idx="5338">
                  <c:v>3.3733415619999998</c:v>
                </c:pt>
                <c:pt idx="5339">
                  <c:v>3.3730059379999999</c:v>
                </c:pt>
                <c:pt idx="5340">
                  <c:v>3.372584062</c:v>
                </c:pt>
                <c:pt idx="5341">
                  <c:v>3.3721059379999998</c:v>
                </c:pt>
                <c:pt idx="5342">
                  <c:v>3.3716934379999999</c:v>
                </c:pt>
                <c:pt idx="5343">
                  <c:v>3.3713256249999999</c:v>
                </c:pt>
                <c:pt idx="5344">
                  <c:v>3.3709209379999998</c:v>
                </c:pt>
                <c:pt idx="5345">
                  <c:v>3.3704774999999998</c:v>
                </c:pt>
                <c:pt idx="5346">
                  <c:v>3.3699956250000001</c:v>
                </c:pt>
                <c:pt idx="5347">
                  <c:v>3.3695875000000002</c:v>
                </c:pt>
                <c:pt idx="5348">
                  <c:v>3.369137812</c:v>
                </c:pt>
                <c:pt idx="5349">
                  <c:v>3.368675938</c:v>
                </c:pt>
                <c:pt idx="5350">
                  <c:v>3.3682025000000002</c:v>
                </c:pt>
                <c:pt idx="5351">
                  <c:v>3.3678321879999999</c:v>
                </c:pt>
                <c:pt idx="5352">
                  <c:v>3.3673921880000002</c:v>
                </c:pt>
                <c:pt idx="5353">
                  <c:v>3.366885312</c:v>
                </c:pt>
                <c:pt idx="5354">
                  <c:v>3.3664118749999998</c:v>
                </c:pt>
                <c:pt idx="5355">
                  <c:v>3.3660299999999999</c:v>
                </c:pt>
                <c:pt idx="5356">
                  <c:v>3.3656115619999998</c:v>
                </c:pt>
                <c:pt idx="5357">
                  <c:v>3.3651456249999998</c:v>
                </c:pt>
                <c:pt idx="5358">
                  <c:v>3.3647021879999999</c:v>
                </c:pt>
                <c:pt idx="5359">
                  <c:v>3.36427875</c:v>
                </c:pt>
                <c:pt idx="5360">
                  <c:v>3.3638887500000001</c:v>
                </c:pt>
                <c:pt idx="5361">
                  <c:v>3.3633787499999999</c:v>
                </c:pt>
                <c:pt idx="5362">
                  <c:v>3.3629525</c:v>
                </c:pt>
                <c:pt idx="5363">
                  <c:v>3.3626034379999998</c:v>
                </c:pt>
                <c:pt idx="5364">
                  <c:v>3.3622421880000002</c:v>
                </c:pt>
                <c:pt idx="5365">
                  <c:v>3.3617443749999998</c:v>
                </c:pt>
                <c:pt idx="5366">
                  <c:v>3.3613159380000002</c:v>
                </c:pt>
                <c:pt idx="5367">
                  <c:v>3.36094625</c:v>
                </c:pt>
                <c:pt idx="5368">
                  <c:v>3.3605868750000001</c:v>
                </c:pt>
                <c:pt idx="5369">
                  <c:v>3.3601343749999999</c:v>
                </c:pt>
                <c:pt idx="5370">
                  <c:v>3.3597196880000002</c:v>
                </c:pt>
                <c:pt idx="5371">
                  <c:v>3.3593743749999998</c:v>
                </c:pt>
                <c:pt idx="5372">
                  <c:v>3.3589387500000001</c:v>
                </c:pt>
                <c:pt idx="5373">
                  <c:v>3.3584737499999999</c:v>
                </c:pt>
                <c:pt idx="5374">
                  <c:v>3.3579987500000001</c:v>
                </c:pt>
                <c:pt idx="5375">
                  <c:v>3.3576337500000002</c:v>
                </c:pt>
                <c:pt idx="5376">
                  <c:v>3.3572006249999999</c:v>
                </c:pt>
                <c:pt idx="5377">
                  <c:v>3.3566865620000002</c:v>
                </c:pt>
                <c:pt idx="5378">
                  <c:v>3.356244062</c:v>
                </c:pt>
                <c:pt idx="5379">
                  <c:v>3.3555809380000001</c:v>
                </c:pt>
                <c:pt idx="5380">
                  <c:v>3.3551387500000001</c:v>
                </c:pt>
                <c:pt idx="5381">
                  <c:v>3.3547081250000002</c:v>
                </c:pt>
                <c:pt idx="5382">
                  <c:v>3.35433125</c:v>
                </c:pt>
                <c:pt idx="5383">
                  <c:v>3.3539609380000002</c:v>
                </c:pt>
                <c:pt idx="5384">
                  <c:v>3.3534656250000001</c:v>
                </c:pt>
                <c:pt idx="5385">
                  <c:v>3.353065312</c:v>
                </c:pt>
                <c:pt idx="5386">
                  <c:v>3.3523909380000001</c:v>
                </c:pt>
                <c:pt idx="5387">
                  <c:v>3.3519090619999998</c:v>
                </c:pt>
                <c:pt idx="5388">
                  <c:v>3.3514412500000001</c:v>
                </c:pt>
                <c:pt idx="5389">
                  <c:v>3.3510662500000001</c:v>
                </c:pt>
                <c:pt idx="5390">
                  <c:v>3.3506724999999999</c:v>
                </c:pt>
                <c:pt idx="5391">
                  <c:v>3.3502384379999999</c:v>
                </c:pt>
                <c:pt idx="5392">
                  <c:v>3.3498399999999999</c:v>
                </c:pt>
                <c:pt idx="5393">
                  <c:v>3.3491359379999999</c:v>
                </c:pt>
                <c:pt idx="5394">
                  <c:v>3.3486415620000001</c:v>
                </c:pt>
                <c:pt idx="5395">
                  <c:v>3.3481774999999998</c:v>
                </c:pt>
                <c:pt idx="5396">
                  <c:v>3.3477487500000001</c:v>
                </c:pt>
                <c:pt idx="5397">
                  <c:v>3.347354062</c:v>
                </c:pt>
                <c:pt idx="5398">
                  <c:v>3.346914688</c:v>
                </c:pt>
                <c:pt idx="5399">
                  <c:v>3.3465378119999998</c:v>
                </c:pt>
                <c:pt idx="5400">
                  <c:v>3.3461953119999999</c:v>
                </c:pt>
                <c:pt idx="5401">
                  <c:v>3.3457875000000001</c:v>
                </c:pt>
                <c:pt idx="5402">
                  <c:v>3.3453187500000001</c:v>
                </c:pt>
                <c:pt idx="5403">
                  <c:v>3.3448715619999998</c:v>
                </c:pt>
                <c:pt idx="5404">
                  <c:v>3.344506875</c:v>
                </c:pt>
                <c:pt idx="5405">
                  <c:v>3.3440881249999999</c:v>
                </c:pt>
                <c:pt idx="5406">
                  <c:v>3.343619688</c:v>
                </c:pt>
                <c:pt idx="5407">
                  <c:v>3.3431875</c:v>
                </c:pt>
                <c:pt idx="5408">
                  <c:v>3.3428162499999998</c:v>
                </c:pt>
                <c:pt idx="5409">
                  <c:v>3.342375938</c:v>
                </c:pt>
                <c:pt idx="5410">
                  <c:v>3.3418656250000001</c:v>
                </c:pt>
                <c:pt idx="5411">
                  <c:v>3.3414421879999998</c:v>
                </c:pt>
                <c:pt idx="5412">
                  <c:v>3.3410906250000001</c:v>
                </c:pt>
                <c:pt idx="5413">
                  <c:v>3.3407190619999998</c:v>
                </c:pt>
                <c:pt idx="5414">
                  <c:v>3.3402768749999998</c:v>
                </c:pt>
                <c:pt idx="5415">
                  <c:v>3.3398993749999999</c:v>
                </c:pt>
                <c:pt idx="5416">
                  <c:v>3.3392181249999999</c:v>
                </c:pt>
                <c:pt idx="5417">
                  <c:v>3.338797188</c:v>
                </c:pt>
                <c:pt idx="5418">
                  <c:v>3.3384171880000002</c:v>
                </c:pt>
                <c:pt idx="5419">
                  <c:v>3.3380959379999999</c:v>
                </c:pt>
                <c:pt idx="5420">
                  <c:v>3.3377078120000001</c:v>
                </c:pt>
                <c:pt idx="5421">
                  <c:v>3.3372940619999998</c:v>
                </c:pt>
                <c:pt idx="5422">
                  <c:v>3.3368950000000002</c:v>
                </c:pt>
                <c:pt idx="5423">
                  <c:v>3.3365331249999999</c:v>
                </c:pt>
                <c:pt idx="5424">
                  <c:v>3.3361078119999998</c:v>
                </c:pt>
                <c:pt idx="5425">
                  <c:v>3.3356862500000002</c:v>
                </c:pt>
                <c:pt idx="5426">
                  <c:v>3.3352849999999998</c:v>
                </c:pt>
                <c:pt idx="5427">
                  <c:v>3.3349199999999999</c:v>
                </c:pt>
                <c:pt idx="5428">
                  <c:v>3.3345212499999999</c:v>
                </c:pt>
                <c:pt idx="5429">
                  <c:v>3.3340684380000001</c:v>
                </c:pt>
                <c:pt idx="5430">
                  <c:v>3.33368625</c:v>
                </c:pt>
                <c:pt idx="5431">
                  <c:v>3.333357812</c:v>
                </c:pt>
                <c:pt idx="5432">
                  <c:v>3.3329606250000001</c:v>
                </c:pt>
                <c:pt idx="5433">
                  <c:v>3.3325456249999998</c:v>
                </c:pt>
                <c:pt idx="5434">
                  <c:v>3.3322003119999999</c:v>
                </c:pt>
                <c:pt idx="5435">
                  <c:v>3.3318121879999998</c:v>
                </c:pt>
                <c:pt idx="5436">
                  <c:v>3.3313968749999998</c:v>
                </c:pt>
                <c:pt idx="5437">
                  <c:v>3.330911875</c:v>
                </c:pt>
                <c:pt idx="5438">
                  <c:v>3.33052875</c:v>
                </c:pt>
                <c:pt idx="5439">
                  <c:v>3.3298446880000001</c:v>
                </c:pt>
                <c:pt idx="5440">
                  <c:v>3.329410625</c:v>
                </c:pt>
                <c:pt idx="5441">
                  <c:v>3.3290671879999998</c:v>
                </c:pt>
                <c:pt idx="5442">
                  <c:v>3.3287437500000001</c:v>
                </c:pt>
                <c:pt idx="5443">
                  <c:v>3.328349062</c:v>
                </c:pt>
                <c:pt idx="5444">
                  <c:v>3.3279703120000002</c:v>
                </c:pt>
                <c:pt idx="5445">
                  <c:v>3.3276300000000001</c:v>
                </c:pt>
                <c:pt idx="5446">
                  <c:v>3.3269787499999999</c:v>
                </c:pt>
                <c:pt idx="5447">
                  <c:v>3.326571875</c:v>
                </c:pt>
                <c:pt idx="5448">
                  <c:v>3.3262243749999998</c:v>
                </c:pt>
                <c:pt idx="5449">
                  <c:v>3.3255349999999999</c:v>
                </c:pt>
                <c:pt idx="5450">
                  <c:v>3.325103125</c:v>
                </c:pt>
                <c:pt idx="5451">
                  <c:v>3.324757188</c:v>
                </c:pt>
                <c:pt idx="5452">
                  <c:v>3.3244312499999999</c:v>
                </c:pt>
                <c:pt idx="5453">
                  <c:v>3.3237784380000002</c:v>
                </c:pt>
                <c:pt idx="5454">
                  <c:v>3.3230371879999998</c:v>
                </c:pt>
                <c:pt idx="5455">
                  <c:v>3.3222687500000001</c:v>
                </c:pt>
                <c:pt idx="5456">
                  <c:v>3.3214656250000001</c:v>
                </c:pt>
                <c:pt idx="5457">
                  <c:v>3.320547812</c:v>
                </c:pt>
                <c:pt idx="5458">
                  <c:v>3.31958625</c:v>
                </c:pt>
                <c:pt idx="5459">
                  <c:v>3.3186353120000001</c:v>
                </c:pt>
                <c:pt idx="5460">
                  <c:v>3.3177249999999998</c:v>
                </c:pt>
                <c:pt idx="5461">
                  <c:v>3.3167009379999999</c:v>
                </c:pt>
                <c:pt idx="5462">
                  <c:v>3.3155549999999998</c:v>
                </c:pt>
                <c:pt idx="5463">
                  <c:v>3.3146825</c:v>
                </c:pt>
                <c:pt idx="5464">
                  <c:v>3.3139025000000002</c:v>
                </c:pt>
                <c:pt idx="5465">
                  <c:v>3.3130774999999999</c:v>
                </c:pt>
                <c:pt idx="5466">
                  <c:v>3.31233625</c:v>
                </c:pt>
                <c:pt idx="5467">
                  <c:v>3.3116765620000002</c:v>
                </c:pt>
                <c:pt idx="5468">
                  <c:v>3.3110390619999999</c:v>
                </c:pt>
                <c:pt idx="5469">
                  <c:v>3.3103324999999999</c:v>
                </c:pt>
                <c:pt idx="5470">
                  <c:v>3.3096309380000002</c:v>
                </c:pt>
                <c:pt idx="5471">
                  <c:v>3.3090103119999998</c:v>
                </c:pt>
                <c:pt idx="5472">
                  <c:v>3.3084349999999998</c:v>
                </c:pt>
                <c:pt idx="5473">
                  <c:v>3.30783</c:v>
                </c:pt>
                <c:pt idx="5474">
                  <c:v>3.3071756250000002</c:v>
                </c:pt>
                <c:pt idx="5475">
                  <c:v>3.3066650000000002</c:v>
                </c:pt>
                <c:pt idx="5476">
                  <c:v>3.3060759380000002</c:v>
                </c:pt>
                <c:pt idx="5477">
                  <c:v>3.3054146879999999</c:v>
                </c:pt>
                <c:pt idx="5478">
                  <c:v>3.3047453120000001</c:v>
                </c:pt>
                <c:pt idx="5479">
                  <c:v>3.3041609379999999</c:v>
                </c:pt>
                <c:pt idx="5480">
                  <c:v>3.3035825000000001</c:v>
                </c:pt>
                <c:pt idx="5481">
                  <c:v>3.3028806249999998</c:v>
                </c:pt>
                <c:pt idx="5482">
                  <c:v>3.3022343749999998</c:v>
                </c:pt>
                <c:pt idx="5483">
                  <c:v>3.30165</c:v>
                </c:pt>
                <c:pt idx="5484">
                  <c:v>3.3011225</c:v>
                </c:pt>
                <c:pt idx="5485">
                  <c:v>3.3004606249999999</c:v>
                </c:pt>
                <c:pt idx="5486">
                  <c:v>3.299836875</c:v>
                </c:pt>
                <c:pt idx="5487">
                  <c:v>3.2992634380000001</c:v>
                </c:pt>
                <c:pt idx="5488">
                  <c:v>3.2987018749999999</c:v>
                </c:pt>
                <c:pt idx="5489">
                  <c:v>3.298082188</c:v>
                </c:pt>
                <c:pt idx="5490">
                  <c:v>3.2974656250000001</c:v>
                </c:pt>
                <c:pt idx="5491">
                  <c:v>3.2969443749999998</c:v>
                </c:pt>
                <c:pt idx="5492">
                  <c:v>3.2963734379999998</c:v>
                </c:pt>
                <c:pt idx="5493">
                  <c:v>3.2957646880000002</c:v>
                </c:pt>
                <c:pt idx="5494">
                  <c:v>3.295156875</c:v>
                </c:pt>
                <c:pt idx="5495">
                  <c:v>3.2946428120000002</c:v>
                </c:pt>
                <c:pt idx="5496">
                  <c:v>3.2941112499999998</c:v>
                </c:pt>
                <c:pt idx="5497">
                  <c:v>3.2935221879999999</c:v>
                </c:pt>
                <c:pt idx="5498">
                  <c:v>3.2929624999999998</c:v>
                </c:pt>
                <c:pt idx="5499">
                  <c:v>3.2924796879999998</c:v>
                </c:pt>
                <c:pt idx="5500">
                  <c:v>3.2919203119999998</c:v>
                </c:pt>
                <c:pt idx="5501">
                  <c:v>3.29137375</c:v>
                </c:pt>
                <c:pt idx="5502">
                  <c:v>3.2909284379999999</c:v>
                </c:pt>
                <c:pt idx="5503">
                  <c:v>3.29051625</c:v>
                </c:pt>
                <c:pt idx="5504">
                  <c:v>3.2900259379999999</c:v>
                </c:pt>
                <c:pt idx="5505">
                  <c:v>3.2895040619999998</c:v>
                </c:pt>
                <c:pt idx="5506">
                  <c:v>3.2889893749999999</c:v>
                </c:pt>
                <c:pt idx="5507">
                  <c:v>3.288528125</c:v>
                </c:pt>
                <c:pt idx="5508">
                  <c:v>3.2880253119999998</c:v>
                </c:pt>
                <c:pt idx="5509">
                  <c:v>3.2874846880000002</c:v>
                </c:pt>
                <c:pt idx="5510">
                  <c:v>3.2870349999999999</c:v>
                </c:pt>
                <c:pt idx="5511">
                  <c:v>3.2865975000000001</c:v>
                </c:pt>
                <c:pt idx="5512">
                  <c:v>3.2860443749999999</c:v>
                </c:pt>
                <c:pt idx="5513">
                  <c:v>3.2854456249999999</c:v>
                </c:pt>
                <c:pt idx="5514">
                  <c:v>3.2849181249999999</c:v>
                </c:pt>
                <c:pt idx="5515">
                  <c:v>3.2844556250000001</c:v>
                </c:pt>
                <c:pt idx="5516">
                  <c:v>3.2839309380000001</c:v>
                </c:pt>
                <c:pt idx="5517">
                  <c:v>3.2833856250000002</c:v>
                </c:pt>
                <c:pt idx="5518">
                  <c:v>3.28288125</c:v>
                </c:pt>
                <c:pt idx="5519">
                  <c:v>3.282435312</c:v>
                </c:pt>
                <c:pt idx="5520">
                  <c:v>3.281895</c:v>
                </c:pt>
                <c:pt idx="5521">
                  <c:v>3.2812768750000001</c:v>
                </c:pt>
                <c:pt idx="5522">
                  <c:v>3.2807778120000002</c:v>
                </c:pt>
                <c:pt idx="5523">
                  <c:v>3.2803053119999999</c:v>
                </c:pt>
                <c:pt idx="5524">
                  <c:v>3.2797990619999999</c:v>
                </c:pt>
                <c:pt idx="5525">
                  <c:v>3.2792721880000002</c:v>
                </c:pt>
                <c:pt idx="5526">
                  <c:v>3.2787774999999999</c:v>
                </c:pt>
                <c:pt idx="5527">
                  <c:v>3.278334375</c:v>
                </c:pt>
                <c:pt idx="5528">
                  <c:v>3.2778165619999999</c:v>
                </c:pt>
                <c:pt idx="5529">
                  <c:v>3.2772537499999999</c:v>
                </c:pt>
                <c:pt idx="5530">
                  <c:v>3.2767550000000001</c:v>
                </c:pt>
                <c:pt idx="5531">
                  <c:v>3.2763731250000001</c:v>
                </c:pt>
                <c:pt idx="5532">
                  <c:v>3.2758568750000001</c:v>
                </c:pt>
                <c:pt idx="5533">
                  <c:v>3.2754053120000002</c:v>
                </c:pt>
                <c:pt idx="5534">
                  <c:v>3.2749715620000002</c:v>
                </c:pt>
                <c:pt idx="5535">
                  <c:v>3.27451625</c:v>
                </c:pt>
                <c:pt idx="5536">
                  <c:v>3.274035</c:v>
                </c:pt>
                <c:pt idx="5537">
                  <c:v>3.2735434379999999</c:v>
                </c:pt>
                <c:pt idx="5538">
                  <c:v>3.2731318749999998</c:v>
                </c:pt>
                <c:pt idx="5539">
                  <c:v>3.27275625</c:v>
                </c:pt>
                <c:pt idx="5540">
                  <c:v>3.2722471880000001</c:v>
                </c:pt>
                <c:pt idx="5541">
                  <c:v>3.2717356249999998</c:v>
                </c:pt>
                <c:pt idx="5542">
                  <c:v>3.2712809379999999</c:v>
                </c:pt>
                <c:pt idx="5543">
                  <c:v>3.2708296880000001</c:v>
                </c:pt>
                <c:pt idx="5544">
                  <c:v>3.2703337499999998</c:v>
                </c:pt>
                <c:pt idx="5545">
                  <c:v>3.2698575000000001</c:v>
                </c:pt>
                <c:pt idx="5546">
                  <c:v>3.269425</c:v>
                </c:pt>
                <c:pt idx="5547">
                  <c:v>3.2689462499999999</c:v>
                </c:pt>
                <c:pt idx="5548">
                  <c:v>3.2684028120000002</c:v>
                </c:pt>
                <c:pt idx="5549">
                  <c:v>3.2678434379999999</c:v>
                </c:pt>
                <c:pt idx="5550">
                  <c:v>3.2674934379999998</c:v>
                </c:pt>
                <c:pt idx="5551">
                  <c:v>3.26703375</c:v>
                </c:pt>
                <c:pt idx="5552">
                  <c:v>3.2665437499999999</c:v>
                </c:pt>
                <c:pt idx="5553">
                  <c:v>3.2660171880000002</c:v>
                </c:pt>
                <c:pt idx="5554">
                  <c:v>3.2655834380000002</c:v>
                </c:pt>
                <c:pt idx="5555">
                  <c:v>3.2651006250000001</c:v>
                </c:pt>
                <c:pt idx="5556">
                  <c:v>3.2645968750000001</c:v>
                </c:pt>
                <c:pt idx="5557">
                  <c:v>3.264155938</c:v>
                </c:pt>
                <c:pt idx="5558">
                  <c:v>3.2637703120000001</c:v>
                </c:pt>
                <c:pt idx="5559">
                  <c:v>3.2633203119999998</c:v>
                </c:pt>
                <c:pt idx="5560">
                  <c:v>3.2627953120000002</c:v>
                </c:pt>
                <c:pt idx="5561">
                  <c:v>3.2623350000000002</c:v>
                </c:pt>
                <c:pt idx="5562">
                  <c:v>3.261962188</c:v>
                </c:pt>
                <c:pt idx="5563">
                  <c:v>3.2615531249999998</c:v>
                </c:pt>
                <c:pt idx="5564">
                  <c:v>3.2610312499999998</c:v>
                </c:pt>
                <c:pt idx="5565">
                  <c:v>3.260589688</c:v>
                </c:pt>
                <c:pt idx="5566">
                  <c:v>3.2602234380000001</c:v>
                </c:pt>
                <c:pt idx="5567">
                  <c:v>3.2597209380000001</c:v>
                </c:pt>
                <c:pt idx="5568">
                  <c:v>3.2591846879999999</c:v>
                </c:pt>
                <c:pt idx="5569">
                  <c:v>3.2587346880000001</c:v>
                </c:pt>
                <c:pt idx="5570">
                  <c:v>3.258263125</c:v>
                </c:pt>
                <c:pt idx="5571">
                  <c:v>3.257766562</c:v>
                </c:pt>
                <c:pt idx="5572">
                  <c:v>3.257247188</c:v>
                </c:pt>
                <c:pt idx="5573">
                  <c:v>3.2567793749999998</c:v>
                </c:pt>
                <c:pt idx="5574">
                  <c:v>3.2563843750000001</c:v>
                </c:pt>
                <c:pt idx="5575">
                  <c:v>3.2558503120000002</c:v>
                </c:pt>
                <c:pt idx="5576">
                  <c:v>3.2553118749999999</c:v>
                </c:pt>
                <c:pt idx="5577">
                  <c:v>3.2548759380000001</c:v>
                </c:pt>
                <c:pt idx="5578">
                  <c:v>3.2544834379999998</c:v>
                </c:pt>
                <c:pt idx="5579">
                  <c:v>3.2539065620000001</c:v>
                </c:pt>
                <c:pt idx="5580">
                  <c:v>3.253466875</c:v>
                </c:pt>
                <c:pt idx="5581">
                  <c:v>3.25306125</c:v>
                </c:pt>
                <c:pt idx="5582">
                  <c:v>3.2526575000000002</c:v>
                </c:pt>
                <c:pt idx="5583">
                  <c:v>3.252167188</c:v>
                </c:pt>
                <c:pt idx="5584">
                  <c:v>3.2517231249999998</c:v>
                </c:pt>
                <c:pt idx="5585">
                  <c:v>3.251359688</c:v>
                </c:pt>
                <c:pt idx="5586">
                  <c:v>3.2509356249999999</c:v>
                </c:pt>
                <c:pt idx="5587">
                  <c:v>3.2504887500000001</c:v>
                </c:pt>
                <c:pt idx="5588">
                  <c:v>3.2499934380000002</c:v>
                </c:pt>
                <c:pt idx="5589">
                  <c:v>3.249662812</c:v>
                </c:pt>
                <c:pt idx="5590">
                  <c:v>3.2491865619999998</c:v>
                </c:pt>
                <c:pt idx="5591">
                  <c:v>3.2487009379999998</c:v>
                </c:pt>
                <c:pt idx="5592">
                  <c:v>3.248211875</c:v>
                </c:pt>
                <c:pt idx="5593">
                  <c:v>3.2478712500000002</c:v>
                </c:pt>
                <c:pt idx="5594">
                  <c:v>3.2474259380000001</c:v>
                </c:pt>
                <c:pt idx="5595">
                  <c:v>3.2469118749999999</c:v>
                </c:pt>
                <c:pt idx="5596">
                  <c:v>3.2464509380000002</c:v>
                </c:pt>
                <c:pt idx="5597">
                  <c:v>3.2460709379999999</c:v>
                </c:pt>
                <c:pt idx="5598">
                  <c:v>3.245647188</c:v>
                </c:pt>
                <c:pt idx="5599">
                  <c:v>3.2451621880000001</c:v>
                </c:pt>
                <c:pt idx="5600">
                  <c:v>3.2447499999999998</c:v>
                </c:pt>
                <c:pt idx="5601">
                  <c:v>3.2444112500000002</c:v>
                </c:pt>
                <c:pt idx="5602">
                  <c:v>3.2439650000000002</c:v>
                </c:pt>
                <c:pt idx="5603">
                  <c:v>3.2434540620000001</c:v>
                </c:pt>
                <c:pt idx="5604">
                  <c:v>3.2430009380000002</c:v>
                </c:pt>
                <c:pt idx="5605">
                  <c:v>3.2426371879999998</c:v>
                </c:pt>
                <c:pt idx="5606">
                  <c:v>3.2421843749999999</c:v>
                </c:pt>
                <c:pt idx="5607">
                  <c:v>3.241669688</c:v>
                </c:pt>
                <c:pt idx="5608">
                  <c:v>3.2412593749999998</c:v>
                </c:pt>
                <c:pt idx="5609">
                  <c:v>3.2409203120000001</c:v>
                </c:pt>
                <c:pt idx="5610">
                  <c:v>3.2404756250000002</c:v>
                </c:pt>
                <c:pt idx="5611">
                  <c:v>3.239992188</c:v>
                </c:pt>
                <c:pt idx="5612">
                  <c:v>3.2396293749999998</c:v>
                </c:pt>
                <c:pt idx="5613">
                  <c:v>3.239207188</c:v>
                </c:pt>
                <c:pt idx="5614">
                  <c:v>3.2387281250000002</c:v>
                </c:pt>
                <c:pt idx="5615">
                  <c:v>3.2382815620000001</c:v>
                </c:pt>
                <c:pt idx="5616">
                  <c:v>3.2379015619999998</c:v>
                </c:pt>
                <c:pt idx="5617">
                  <c:v>3.2375043749999999</c:v>
                </c:pt>
                <c:pt idx="5618">
                  <c:v>3.2370690620000002</c:v>
                </c:pt>
                <c:pt idx="5619">
                  <c:v>3.236596875</c:v>
                </c:pt>
                <c:pt idx="5620">
                  <c:v>3.236265312</c:v>
                </c:pt>
                <c:pt idx="5621">
                  <c:v>3.235889062</c:v>
                </c:pt>
                <c:pt idx="5622">
                  <c:v>3.2354231250000001</c:v>
                </c:pt>
                <c:pt idx="5623">
                  <c:v>3.2350337499999999</c:v>
                </c:pt>
                <c:pt idx="5624">
                  <c:v>3.234325938</c:v>
                </c:pt>
                <c:pt idx="5625">
                  <c:v>3.23391625</c:v>
                </c:pt>
                <c:pt idx="5626">
                  <c:v>3.233285312</c:v>
                </c:pt>
                <c:pt idx="5627">
                  <c:v>3.2329203120000001</c:v>
                </c:pt>
                <c:pt idx="5628">
                  <c:v>3.2325178120000002</c:v>
                </c:pt>
                <c:pt idx="5629">
                  <c:v>3.2321718750000001</c:v>
                </c:pt>
                <c:pt idx="5630">
                  <c:v>3.2315078119999998</c:v>
                </c:pt>
                <c:pt idx="5631">
                  <c:v>3.2311231249999999</c:v>
                </c:pt>
                <c:pt idx="5632">
                  <c:v>3.2304681249999998</c:v>
                </c:pt>
                <c:pt idx="5633">
                  <c:v>3.230020938</c:v>
                </c:pt>
                <c:pt idx="5634">
                  <c:v>3.2296493750000002</c:v>
                </c:pt>
                <c:pt idx="5635">
                  <c:v>3.229012188</c:v>
                </c:pt>
                <c:pt idx="5636">
                  <c:v>3.2285556249999998</c:v>
                </c:pt>
                <c:pt idx="5637">
                  <c:v>3.2281665620000002</c:v>
                </c:pt>
                <c:pt idx="5638">
                  <c:v>3.227831562</c:v>
                </c:pt>
                <c:pt idx="5639">
                  <c:v>3.227464688</c:v>
                </c:pt>
                <c:pt idx="5640">
                  <c:v>3.2270003119999999</c:v>
                </c:pt>
                <c:pt idx="5641">
                  <c:v>3.2266653120000002</c:v>
                </c:pt>
                <c:pt idx="5642">
                  <c:v>3.225973438</c:v>
                </c:pt>
                <c:pt idx="5643">
                  <c:v>3.225564688</c:v>
                </c:pt>
                <c:pt idx="5644">
                  <c:v>3.2251621880000001</c:v>
                </c:pt>
                <c:pt idx="5645">
                  <c:v>3.2245256250000001</c:v>
                </c:pt>
                <c:pt idx="5646">
                  <c:v>3.2241499999999998</c:v>
                </c:pt>
                <c:pt idx="5647">
                  <c:v>3.2235856250000001</c:v>
                </c:pt>
                <c:pt idx="5648">
                  <c:v>3.223228438</c:v>
                </c:pt>
                <c:pt idx="5649">
                  <c:v>3.2229046879999999</c:v>
                </c:pt>
                <c:pt idx="5650">
                  <c:v>3.2223575000000002</c:v>
                </c:pt>
                <c:pt idx="5651">
                  <c:v>3.2217381249999999</c:v>
                </c:pt>
                <c:pt idx="5652">
                  <c:v>3.221107188</c:v>
                </c:pt>
                <c:pt idx="5653">
                  <c:v>3.22072125</c:v>
                </c:pt>
                <c:pt idx="5654">
                  <c:v>3.2203440620000001</c:v>
                </c:pt>
                <c:pt idx="5655">
                  <c:v>3.2197387499999999</c:v>
                </c:pt>
                <c:pt idx="5656">
                  <c:v>3.2193778119999998</c:v>
                </c:pt>
                <c:pt idx="5657">
                  <c:v>3.218954375</c:v>
                </c:pt>
                <c:pt idx="5658">
                  <c:v>3.2186331250000002</c:v>
                </c:pt>
                <c:pt idx="5659">
                  <c:v>3.2179556250000001</c:v>
                </c:pt>
                <c:pt idx="5660">
                  <c:v>3.2175937499999998</c:v>
                </c:pt>
                <c:pt idx="5661">
                  <c:v>3.2170125000000001</c:v>
                </c:pt>
                <c:pt idx="5662">
                  <c:v>3.2166115620000002</c:v>
                </c:pt>
                <c:pt idx="5663">
                  <c:v>3.2162631249999998</c:v>
                </c:pt>
                <c:pt idx="5664">
                  <c:v>3.21574625</c:v>
                </c:pt>
                <c:pt idx="5665">
                  <c:v>3.2153559380000001</c:v>
                </c:pt>
                <c:pt idx="5666">
                  <c:v>3.2149606249999998</c:v>
                </c:pt>
                <c:pt idx="5667">
                  <c:v>3.21441</c:v>
                </c:pt>
                <c:pt idx="5668">
                  <c:v>3.2140415619999998</c:v>
                </c:pt>
                <c:pt idx="5669">
                  <c:v>3.2136759380000002</c:v>
                </c:pt>
                <c:pt idx="5670">
                  <c:v>3.21307125</c:v>
                </c:pt>
                <c:pt idx="5671">
                  <c:v>3.212691875</c:v>
                </c:pt>
                <c:pt idx="5672">
                  <c:v>3.212284688</c:v>
                </c:pt>
                <c:pt idx="5673">
                  <c:v>3.2116668750000001</c:v>
                </c:pt>
                <c:pt idx="5674">
                  <c:v>3.2112734380000001</c:v>
                </c:pt>
                <c:pt idx="5675">
                  <c:v>3.2109393750000002</c:v>
                </c:pt>
                <c:pt idx="5676">
                  <c:v>3.2104081249999998</c:v>
                </c:pt>
                <c:pt idx="5677">
                  <c:v>3.2100709379999999</c:v>
                </c:pt>
                <c:pt idx="5678">
                  <c:v>3.2097471880000001</c:v>
                </c:pt>
                <c:pt idx="5679">
                  <c:v>3.2091581250000001</c:v>
                </c:pt>
                <c:pt idx="5680">
                  <c:v>3.2088068750000001</c:v>
                </c:pt>
                <c:pt idx="5681">
                  <c:v>3.2083121879999998</c:v>
                </c:pt>
                <c:pt idx="5682">
                  <c:v>3.20765375</c:v>
                </c:pt>
                <c:pt idx="5683">
                  <c:v>3.2071246879999999</c:v>
                </c:pt>
                <c:pt idx="5684">
                  <c:v>3.2068034380000001</c:v>
                </c:pt>
                <c:pt idx="5685">
                  <c:v>3.2064012499999999</c:v>
                </c:pt>
                <c:pt idx="5686">
                  <c:v>3.2058806249999998</c:v>
                </c:pt>
                <c:pt idx="5687">
                  <c:v>3.2055596880000001</c:v>
                </c:pt>
                <c:pt idx="5688">
                  <c:v>3.2052356249999998</c:v>
                </c:pt>
                <c:pt idx="5689">
                  <c:v>3.204666875</c:v>
                </c:pt>
                <c:pt idx="5690">
                  <c:v>3.2043015619999999</c:v>
                </c:pt>
                <c:pt idx="5691">
                  <c:v>3.2039384380000002</c:v>
                </c:pt>
                <c:pt idx="5692">
                  <c:v>3.2034121880000002</c:v>
                </c:pt>
                <c:pt idx="5693">
                  <c:v>3.2030590619999999</c:v>
                </c:pt>
                <c:pt idx="5694">
                  <c:v>3.2026818750000001</c:v>
                </c:pt>
                <c:pt idx="5695">
                  <c:v>3.2021025000000001</c:v>
                </c:pt>
                <c:pt idx="5696">
                  <c:v>3.2017443750000001</c:v>
                </c:pt>
                <c:pt idx="5697">
                  <c:v>3.2014218749999999</c:v>
                </c:pt>
                <c:pt idx="5698">
                  <c:v>3.2008999999999999</c:v>
                </c:pt>
                <c:pt idx="5699">
                  <c:v>3.2005718750000001</c:v>
                </c:pt>
                <c:pt idx="5700">
                  <c:v>3.1999862499999998</c:v>
                </c:pt>
                <c:pt idx="5701">
                  <c:v>3.1994009380000001</c:v>
                </c:pt>
                <c:pt idx="5702">
                  <c:v>3.1990725000000002</c:v>
                </c:pt>
                <c:pt idx="5703">
                  <c:v>3.1985312499999998</c:v>
                </c:pt>
                <c:pt idx="5704">
                  <c:v>3.1981215629999999</c:v>
                </c:pt>
                <c:pt idx="5705">
                  <c:v>3.1975381249999999</c:v>
                </c:pt>
                <c:pt idx="5706">
                  <c:v>3.1968974999999999</c:v>
                </c:pt>
                <c:pt idx="5707">
                  <c:v>3.1965615629999999</c:v>
                </c:pt>
                <c:pt idx="5708">
                  <c:v>3.1959903129999998</c:v>
                </c:pt>
                <c:pt idx="5709">
                  <c:v>3.1955878129999999</c:v>
                </c:pt>
                <c:pt idx="5710">
                  <c:v>3.1950449999999999</c:v>
                </c:pt>
                <c:pt idx="5711">
                  <c:v>3.1944481250000001</c:v>
                </c:pt>
                <c:pt idx="5712">
                  <c:v>3.1940921879999999</c:v>
                </c:pt>
                <c:pt idx="5713">
                  <c:v>3.1935784379999999</c:v>
                </c:pt>
                <c:pt idx="5714">
                  <c:v>3.193233438</c:v>
                </c:pt>
                <c:pt idx="5715">
                  <c:v>3.1927678130000001</c:v>
                </c:pt>
                <c:pt idx="5716">
                  <c:v>3.1921293749999999</c:v>
                </c:pt>
                <c:pt idx="5717">
                  <c:v>3.191657813</c:v>
                </c:pt>
                <c:pt idx="5718">
                  <c:v>3.1910093750000001</c:v>
                </c:pt>
                <c:pt idx="5719">
                  <c:v>3.190519063</c:v>
                </c:pt>
                <c:pt idx="5720">
                  <c:v>3.1898562500000001</c:v>
                </c:pt>
                <c:pt idx="5721">
                  <c:v>3.1893834380000001</c:v>
                </c:pt>
                <c:pt idx="5722">
                  <c:v>3.188984375</c:v>
                </c:pt>
                <c:pt idx="5723">
                  <c:v>3.1886068750000001</c:v>
                </c:pt>
                <c:pt idx="5724">
                  <c:v>3.1881018750000001</c:v>
                </c:pt>
                <c:pt idx="5725">
                  <c:v>3.1874921879999998</c:v>
                </c:pt>
                <c:pt idx="5726">
                  <c:v>3.1869365630000002</c:v>
                </c:pt>
                <c:pt idx="5727">
                  <c:v>3.18635</c:v>
                </c:pt>
                <c:pt idx="5728">
                  <c:v>3.1859475000000002</c:v>
                </c:pt>
                <c:pt idx="5729">
                  <c:v>3.185418125</c:v>
                </c:pt>
                <c:pt idx="5730">
                  <c:v>3.1849212499999999</c:v>
                </c:pt>
                <c:pt idx="5731">
                  <c:v>3.1845462499999999</c:v>
                </c:pt>
                <c:pt idx="5732">
                  <c:v>3.1841234379999999</c:v>
                </c:pt>
                <c:pt idx="5733">
                  <c:v>3.183776875</c:v>
                </c:pt>
                <c:pt idx="5734">
                  <c:v>3.1833481250000002</c:v>
                </c:pt>
                <c:pt idx="5735">
                  <c:v>3.1829790629999999</c:v>
                </c:pt>
                <c:pt idx="5736">
                  <c:v>3.182594688</c:v>
                </c:pt>
                <c:pt idx="5737">
                  <c:v>3.182166563</c:v>
                </c:pt>
                <c:pt idx="5738">
                  <c:v>3.1816974999999998</c:v>
                </c:pt>
                <c:pt idx="5739">
                  <c:v>3.181336875</c:v>
                </c:pt>
                <c:pt idx="5740">
                  <c:v>3.1805459379999999</c:v>
                </c:pt>
                <c:pt idx="5741">
                  <c:v>3.1800640630000001</c:v>
                </c:pt>
                <c:pt idx="5742">
                  <c:v>3.179698438</c:v>
                </c:pt>
                <c:pt idx="5743">
                  <c:v>3.1790156249999999</c:v>
                </c:pt>
                <c:pt idx="5744">
                  <c:v>3.178659063</c:v>
                </c:pt>
                <c:pt idx="5745">
                  <c:v>3.1783209380000002</c:v>
                </c:pt>
                <c:pt idx="5746">
                  <c:v>3.1775921880000002</c:v>
                </c:pt>
                <c:pt idx="5747">
                  <c:v>3.1771799999999999</c:v>
                </c:pt>
                <c:pt idx="5748">
                  <c:v>3.1766109380000001</c:v>
                </c:pt>
                <c:pt idx="5749">
                  <c:v>3.1762503130000002</c:v>
                </c:pt>
                <c:pt idx="5750">
                  <c:v>3.1759034380000002</c:v>
                </c:pt>
                <c:pt idx="5751">
                  <c:v>3.1753534380000001</c:v>
                </c:pt>
                <c:pt idx="5752">
                  <c:v>3.1748378129999999</c:v>
                </c:pt>
                <c:pt idx="5753">
                  <c:v>3.174315</c:v>
                </c:pt>
                <c:pt idx="5754">
                  <c:v>3.1739765630000001</c:v>
                </c:pt>
                <c:pt idx="5755">
                  <c:v>3.1734100000000001</c:v>
                </c:pt>
                <c:pt idx="5756">
                  <c:v>3.1730521880000002</c:v>
                </c:pt>
                <c:pt idx="5757">
                  <c:v>3.172443125</c:v>
                </c:pt>
                <c:pt idx="5758">
                  <c:v>3.1718025000000001</c:v>
                </c:pt>
                <c:pt idx="5759">
                  <c:v>3.1714671879999998</c:v>
                </c:pt>
                <c:pt idx="5760">
                  <c:v>3.1709643750000001</c:v>
                </c:pt>
                <c:pt idx="5761">
                  <c:v>3.170636875</c:v>
                </c:pt>
                <c:pt idx="5762">
                  <c:v>3.1703146879999999</c:v>
                </c:pt>
                <c:pt idx="5763">
                  <c:v>3.1698665629999998</c:v>
                </c:pt>
                <c:pt idx="5764">
                  <c:v>3.1693143749999999</c:v>
                </c:pt>
                <c:pt idx="5765">
                  <c:v>3.16887125</c:v>
                </c:pt>
                <c:pt idx="5766">
                  <c:v>3.1683465630000001</c:v>
                </c:pt>
                <c:pt idx="5767">
                  <c:v>3.16771125</c:v>
                </c:pt>
                <c:pt idx="5768">
                  <c:v>3.1673759380000002</c:v>
                </c:pt>
                <c:pt idx="5769">
                  <c:v>3.1668599999999998</c:v>
                </c:pt>
                <c:pt idx="5770">
                  <c:v>3.1662396880000001</c:v>
                </c:pt>
                <c:pt idx="5771">
                  <c:v>3.1657053130000001</c:v>
                </c:pt>
                <c:pt idx="5772">
                  <c:v>3.1653534379999999</c:v>
                </c:pt>
                <c:pt idx="5773">
                  <c:v>3.1649953129999999</c:v>
                </c:pt>
                <c:pt idx="5774">
                  <c:v>3.164542188</c:v>
                </c:pt>
                <c:pt idx="5775">
                  <c:v>3.1641724999999998</c:v>
                </c:pt>
                <c:pt idx="5776">
                  <c:v>3.163646875</c:v>
                </c:pt>
                <c:pt idx="5777">
                  <c:v>3.1630203130000001</c:v>
                </c:pt>
                <c:pt idx="5778">
                  <c:v>3.1626846880000001</c:v>
                </c:pt>
                <c:pt idx="5779">
                  <c:v>3.1621125000000001</c:v>
                </c:pt>
                <c:pt idx="5780">
                  <c:v>3.1617137500000001</c:v>
                </c:pt>
                <c:pt idx="5781">
                  <c:v>3.1611518749999998</c:v>
                </c:pt>
                <c:pt idx="5782">
                  <c:v>3.1605431249999998</c:v>
                </c:pt>
                <c:pt idx="5783">
                  <c:v>3.160080625</c:v>
                </c:pt>
                <c:pt idx="5784">
                  <c:v>3.1594975000000001</c:v>
                </c:pt>
                <c:pt idx="5785">
                  <c:v>3.1590431250000002</c:v>
                </c:pt>
                <c:pt idx="5786">
                  <c:v>3.1584540630000002</c:v>
                </c:pt>
                <c:pt idx="5787">
                  <c:v>3.1578390629999999</c:v>
                </c:pt>
                <c:pt idx="5788">
                  <c:v>3.1571378129999998</c:v>
                </c:pt>
                <c:pt idx="5789">
                  <c:v>3.1567196879999999</c:v>
                </c:pt>
                <c:pt idx="5790">
                  <c:v>3.1563803130000001</c:v>
                </c:pt>
                <c:pt idx="5791">
                  <c:v>3.156042813</c:v>
                </c:pt>
                <c:pt idx="5792">
                  <c:v>3.1555618750000001</c:v>
                </c:pt>
                <c:pt idx="5793">
                  <c:v>3.1550549999999999</c:v>
                </c:pt>
                <c:pt idx="5794">
                  <c:v>3.1546737500000002</c:v>
                </c:pt>
                <c:pt idx="5795">
                  <c:v>3.1543325000000002</c:v>
                </c:pt>
                <c:pt idx="5796">
                  <c:v>3.153969375</c:v>
                </c:pt>
                <c:pt idx="5797">
                  <c:v>3.1535228129999999</c:v>
                </c:pt>
                <c:pt idx="5798">
                  <c:v>3.1529562499999999</c:v>
                </c:pt>
                <c:pt idx="5799">
                  <c:v>3.1524196880000002</c:v>
                </c:pt>
                <c:pt idx="5800">
                  <c:v>3.1520803129999999</c:v>
                </c:pt>
                <c:pt idx="5801">
                  <c:v>3.1517515629999999</c:v>
                </c:pt>
                <c:pt idx="5802">
                  <c:v>3.1513031250000001</c:v>
                </c:pt>
                <c:pt idx="5803">
                  <c:v>3.150940313</c:v>
                </c:pt>
                <c:pt idx="5804">
                  <c:v>3.150387813</c:v>
                </c:pt>
                <c:pt idx="5805">
                  <c:v>3.1498181249999999</c:v>
                </c:pt>
                <c:pt idx="5806">
                  <c:v>3.149304688</c:v>
                </c:pt>
                <c:pt idx="5807">
                  <c:v>3.148735625</c:v>
                </c:pt>
                <c:pt idx="5808">
                  <c:v>3.148336875</c:v>
                </c:pt>
                <c:pt idx="5809">
                  <c:v>3.1477809379999999</c:v>
                </c:pt>
                <c:pt idx="5810">
                  <c:v>3.1472428130000001</c:v>
                </c:pt>
                <c:pt idx="5811">
                  <c:v>3.146743125</c:v>
                </c:pt>
                <c:pt idx="5812">
                  <c:v>3.1462878129999998</c:v>
                </c:pt>
                <c:pt idx="5813">
                  <c:v>3.1456793749999998</c:v>
                </c:pt>
                <c:pt idx="5814">
                  <c:v>3.1452506250000001</c:v>
                </c:pt>
                <c:pt idx="5815">
                  <c:v>3.144701875</c:v>
                </c:pt>
                <c:pt idx="5816">
                  <c:v>3.1442228129999998</c:v>
                </c:pt>
                <c:pt idx="5817">
                  <c:v>3.143883438</c:v>
                </c:pt>
                <c:pt idx="5818">
                  <c:v>3.1433506250000001</c:v>
                </c:pt>
                <c:pt idx="5819">
                  <c:v>3.1428093750000001</c:v>
                </c:pt>
                <c:pt idx="5820">
                  <c:v>3.1422993749999999</c:v>
                </c:pt>
                <c:pt idx="5821">
                  <c:v>3.1417868750000002</c:v>
                </c:pt>
                <c:pt idx="5822">
                  <c:v>3.1413737500000001</c:v>
                </c:pt>
                <c:pt idx="5823">
                  <c:v>3.1407915630000001</c:v>
                </c:pt>
                <c:pt idx="5824">
                  <c:v>3.1404040630000001</c:v>
                </c:pt>
                <c:pt idx="5825">
                  <c:v>3.1400531250000001</c:v>
                </c:pt>
                <c:pt idx="5826">
                  <c:v>3.1396453129999999</c:v>
                </c:pt>
                <c:pt idx="5827">
                  <c:v>3.1391562500000001</c:v>
                </c:pt>
                <c:pt idx="5828">
                  <c:v>3.1386106250000001</c:v>
                </c:pt>
                <c:pt idx="5829">
                  <c:v>3.138113438</c:v>
                </c:pt>
                <c:pt idx="5830">
                  <c:v>3.1375990630000001</c:v>
                </c:pt>
                <c:pt idx="5831">
                  <c:v>3.1369440630000001</c:v>
                </c:pt>
                <c:pt idx="5832">
                  <c:v>3.1363428130000002</c:v>
                </c:pt>
                <c:pt idx="5833">
                  <c:v>3.1359724999999998</c:v>
                </c:pt>
                <c:pt idx="5834">
                  <c:v>3.1355609379999998</c:v>
                </c:pt>
                <c:pt idx="5835">
                  <c:v>3.135115313</c:v>
                </c:pt>
                <c:pt idx="5836">
                  <c:v>3.1346768749999998</c:v>
                </c:pt>
                <c:pt idx="5837">
                  <c:v>3.1343496879999999</c:v>
                </c:pt>
                <c:pt idx="5838">
                  <c:v>3.1336568749999998</c:v>
                </c:pt>
                <c:pt idx="5839">
                  <c:v>3.133297813</c:v>
                </c:pt>
                <c:pt idx="5840">
                  <c:v>3.132739688</c:v>
                </c:pt>
                <c:pt idx="5841">
                  <c:v>3.132330938</c:v>
                </c:pt>
                <c:pt idx="5842">
                  <c:v>3.1318931249999999</c:v>
                </c:pt>
                <c:pt idx="5843">
                  <c:v>3.1315571879999999</c:v>
                </c:pt>
                <c:pt idx="5844">
                  <c:v>3.1312331250000001</c:v>
                </c:pt>
                <c:pt idx="5845">
                  <c:v>3.1307815630000002</c:v>
                </c:pt>
                <c:pt idx="5846">
                  <c:v>3.1303237500000001</c:v>
                </c:pt>
                <c:pt idx="5847">
                  <c:v>3.129959688</c:v>
                </c:pt>
                <c:pt idx="5848">
                  <c:v>3.1295143749999998</c:v>
                </c:pt>
                <c:pt idx="5849">
                  <c:v>3.1289878130000002</c:v>
                </c:pt>
                <c:pt idx="5850">
                  <c:v>3.1285246880000002</c:v>
                </c:pt>
                <c:pt idx="5851">
                  <c:v>3.1281153129999999</c:v>
                </c:pt>
                <c:pt idx="5852">
                  <c:v>3.1276559380000002</c:v>
                </c:pt>
                <c:pt idx="5853">
                  <c:v>3.1271421880000001</c:v>
                </c:pt>
                <c:pt idx="5854">
                  <c:v>3.126675938</c:v>
                </c:pt>
                <c:pt idx="5855">
                  <c:v>3.1262790630000001</c:v>
                </c:pt>
                <c:pt idx="5856">
                  <c:v>3.1258340630000001</c:v>
                </c:pt>
                <c:pt idx="5857">
                  <c:v>3.1253409379999999</c:v>
                </c:pt>
                <c:pt idx="5858">
                  <c:v>3.1249590629999999</c:v>
                </c:pt>
                <c:pt idx="5859">
                  <c:v>3.1246156250000001</c:v>
                </c:pt>
                <c:pt idx="5860">
                  <c:v>3.1241612499999998</c:v>
                </c:pt>
                <c:pt idx="5861">
                  <c:v>3.1237118750000001</c:v>
                </c:pt>
                <c:pt idx="5862">
                  <c:v>3.123367188</c:v>
                </c:pt>
                <c:pt idx="5863">
                  <c:v>3.1226371880000001</c:v>
                </c:pt>
                <c:pt idx="5864">
                  <c:v>3.1222078130000002</c:v>
                </c:pt>
                <c:pt idx="5865">
                  <c:v>3.1215812500000002</c:v>
                </c:pt>
                <c:pt idx="5866">
                  <c:v>3.1211718749999999</c:v>
                </c:pt>
                <c:pt idx="5867">
                  <c:v>3.1207446879999998</c:v>
                </c:pt>
                <c:pt idx="5868">
                  <c:v>3.1200631250000002</c:v>
                </c:pt>
                <c:pt idx="5869">
                  <c:v>3.1196578129999999</c:v>
                </c:pt>
                <c:pt idx="5870">
                  <c:v>3.1191940630000001</c:v>
                </c:pt>
                <c:pt idx="5871">
                  <c:v>3.1185425000000002</c:v>
                </c:pt>
                <c:pt idx="5872">
                  <c:v>3.1180878129999998</c:v>
                </c:pt>
                <c:pt idx="5873">
                  <c:v>3.1176859380000002</c:v>
                </c:pt>
                <c:pt idx="5874">
                  <c:v>3.1173537499999999</c:v>
                </c:pt>
                <c:pt idx="5875">
                  <c:v>3.1170225</c:v>
                </c:pt>
                <c:pt idx="5876">
                  <c:v>3.1165878130000002</c:v>
                </c:pt>
                <c:pt idx="5877">
                  <c:v>3.1162412499999999</c:v>
                </c:pt>
                <c:pt idx="5878">
                  <c:v>3.1159175000000001</c:v>
                </c:pt>
                <c:pt idx="5879">
                  <c:v>3.1155962499999998</c:v>
                </c:pt>
                <c:pt idx="5880">
                  <c:v>3.1151749999999998</c:v>
                </c:pt>
                <c:pt idx="5881">
                  <c:v>3.1148084379999998</c:v>
                </c:pt>
                <c:pt idx="5882">
                  <c:v>3.114125</c:v>
                </c:pt>
                <c:pt idx="5883">
                  <c:v>3.1136928130000001</c:v>
                </c:pt>
                <c:pt idx="5884">
                  <c:v>3.1133199999999999</c:v>
                </c:pt>
                <c:pt idx="5885">
                  <c:v>3.1126203129999999</c:v>
                </c:pt>
                <c:pt idx="5886">
                  <c:v>3.1121887500000001</c:v>
                </c:pt>
                <c:pt idx="5887">
                  <c:v>3.1118306250000001</c:v>
                </c:pt>
                <c:pt idx="5888">
                  <c:v>3.1111834379999999</c:v>
                </c:pt>
                <c:pt idx="5889">
                  <c:v>3.1107874999999998</c:v>
                </c:pt>
                <c:pt idx="5890">
                  <c:v>3.1104471880000002</c:v>
                </c:pt>
                <c:pt idx="5891">
                  <c:v>3.1098096879999999</c:v>
                </c:pt>
                <c:pt idx="5892">
                  <c:v>3.1093921880000002</c:v>
                </c:pt>
                <c:pt idx="5893">
                  <c:v>3.1087846880000001</c:v>
                </c:pt>
                <c:pt idx="5894">
                  <c:v>3.1083175000000001</c:v>
                </c:pt>
                <c:pt idx="5895">
                  <c:v>3.1078575000000002</c:v>
                </c:pt>
                <c:pt idx="5896">
                  <c:v>3.1074718749999999</c:v>
                </c:pt>
                <c:pt idx="5897">
                  <c:v>3.1071165629999999</c:v>
                </c:pt>
                <c:pt idx="5898">
                  <c:v>3.1066756249999998</c:v>
                </c:pt>
                <c:pt idx="5899">
                  <c:v>3.1062265629999999</c:v>
                </c:pt>
                <c:pt idx="5900">
                  <c:v>3.1058596879999998</c:v>
                </c:pt>
                <c:pt idx="5901">
                  <c:v>3.1055253129999998</c:v>
                </c:pt>
                <c:pt idx="5902">
                  <c:v>3.1050543749999999</c:v>
                </c:pt>
                <c:pt idx="5903">
                  <c:v>3.1046103129999998</c:v>
                </c:pt>
                <c:pt idx="5904">
                  <c:v>3.1039690630000001</c:v>
                </c:pt>
                <c:pt idx="5905">
                  <c:v>3.103586875</c:v>
                </c:pt>
                <c:pt idx="5906">
                  <c:v>3.1031931250000002</c:v>
                </c:pt>
                <c:pt idx="5907">
                  <c:v>3.1028490629999999</c:v>
                </c:pt>
                <c:pt idx="5908">
                  <c:v>3.1020840629999999</c:v>
                </c:pt>
                <c:pt idx="5909">
                  <c:v>3.1016665630000002</c:v>
                </c:pt>
                <c:pt idx="5910">
                  <c:v>3.101344375</c:v>
                </c:pt>
                <c:pt idx="5911">
                  <c:v>3.1010087500000001</c:v>
                </c:pt>
                <c:pt idx="5912">
                  <c:v>3.100599688</c:v>
                </c:pt>
                <c:pt idx="5913">
                  <c:v>3.1001890630000002</c:v>
                </c:pt>
                <c:pt idx="5914">
                  <c:v>3.0995209379999999</c:v>
                </c:pt>
                <c:pt idx="5915">
                  <c:v>3.0991421880000001</c:v>
                </c:pt>
                <c:pt idx="5916">
                  <c:v>3.0987184380000001</c:v>
                </c:pt>
                <c:pt idx="5917">
                  <c:v>3.09806625</c:v>
                </c:pt>
                <c:pt idx="5918">
                  <c:v>3.0976646880000001</c:v>
                </c:pt>
                <c:pt idx="5919">
                  <c:v>3.0972806249999998</c:v>
                </c:pt>
                <c:pt idx="5920">
                  <c:v>3.0966421880000001</c:v>
                </c:pt>
                <c:pt idx="5921">
                  <c:v>3.0961750000000001</c:v>
                </c:pt>
                <c:pt idx="5922">
                  <c:v>3.09573125</c:v>
                </c:pt>
                <c:pt idx="5923">
                  <c:v>3.0953987500000002</c:v>
                </c:pt>
                <c:pt idx="5924">
                  <c:v>3.0949781249999999</c:v>
                </c:pt>
                <c:pt idx="5925">
                  <c:v>3.094525</c:v>
                </c:pt>
                <c:pt idx="5926">
                  <c:v>3.0941618750000002</c:v>
                </c:pt>
                <c:pt idx="5927">
                  <c:v>3.0934296880000001</c:v>
                </c:pt>
                <c:pt idx="5928">
                  <c:v>3.0929753130000002</c:v>
                </c:pt>
                <c:pt idx="5929">
                  <c:v>3.0925603129999999</c:v>
                </c:pt>
                <c:pt idx="5930">
                  <c:v>3.0919249999999998</c:v>
                </c:pt>
                <c:pt idx="5931">
                  <c:v>3.091480625</c:v>
                </c:pt>
                <c:pt idx="5932">
                  <c:v>3.0911346879999999</c:v>
                </c:pt>
                <c:pt idx="5933">
                  <c:v>3.0903999999999998</c:v>
                </c:pt>
                <c:pt idx="5934">
                  <c:v>3.0899618750000002</c:v>
                </c:pt>
                <c:pt idx="5935">
                  <c:v>3.089608438</c:v>
                </c:pt>
                <c:pt idx="5936">
                  <c:v>3.0889337499999998</c:v>
                </c:pt>
                <c:pt idx="5937">
                  <c:v>3.088486563</c:v>
                </c:pt>
                <c:pt idx="5938">
                  <c:v>3.0881509380000001</c:v>
                </c:pt>
                <c:pt idx="5939">
                  <c:v>3.0878212500000002</c:v>
                </c:pt>
                <c:pt idx="5940">
                  <c:v>3.087406563</c:v>
                </c:pt>
                <c:pt idx="5941">
                  <c:v>3.0870184379999999</c:v>
                </c:pt>
                <c:pt idx="5942">
                  <c:v>3.0866962500000001</c:v>
                </c:pt>
                <c:pt idx="5943">
                  <c:v>3.0863590630000002</c:v>
                </c:pt>
                <c:pt idx="5944">
                  <c:v>3.0859490630000002</c:v>
                </c:pt>
                <c:pt idx="5945">
                  <c:v>3.0854768749999999</c:v>
                </c:pt>
                <c:pt idx="5946">
                  <c:v>3.0851290630000001</c:v>
                </c:pt>
                <c:pt idx="5947">
                  <c:v>3.0848034379999998</c:v>
                </c:pt>
                <c:pt idx="5948">
                  <c:v>3.084335313</c:v>
                </c:pt>
                <c:pt idx="5949">
                  <c:v>3.0839500000000002</c:v>
                </c:pt>
                <c:pt idx="5950">
                  <c:v>3.0832125000000001</c:v>
                </c:pt>
                <c:pt idx="5951">
                  <c:v>3.0828459380000002</c:v>
                </c:pt>
                <c:pt idx="5952">
                  <c:v>3.082509688</c:v>
                </c:pt>
                <c:pt idx="5953">
                  <c:v>3.0819000000000001</c:v>
                </c:pt>
                <c:pt idx="5954">
                  <c:v>3.0814925</c:v>
                </c:pt>
                <c:pt idx="5955">
                  <c:v>3.0811125000000001</c:v>
                </c:pt>
                <c:pt idx="5956">
                  <c:v>3.0804846879999999</c:v>
                </c:pt>
                <c:pt idx="5957">
                  <c:v>3.0800243749999998</c:v>
                </c:pt>
                <c:pt idx="5958">
                  <c:v>3.0796703129999998</c:v>
                </c:pt>
                <c:pt idx="5959">
                  <c:v>3.0793134379999998</c:v>
                </c:pt>
                <c:pt idx="5960">
                  <c:v>3.078884688</c:v>
                </c:pt>
                <c:pt idx="5961">
                  <c:v>3.0784056249999998</c:v>
                </c:pt>
                <c:pt idx="5962">
                  <c:v>3.0779831249999998</c:v>
                </c:pt>
                <c:pt idx="5963">
                  <c:v>3.0772096879999999</c:v>
                </c:pt>
                <c:pt idx="5964">
                  <c:v>3.0767278130000002</c:v>
                </c:pt>
                <c:pt idx="5965">
                  <c:v>3.076328438</c:v>
                </c:pt>
                <c:pt idx="5966">
                  <c:v>3.0759937499999999</c:v>
                </c:pt>
                <c:pt idx="5967">
                  <c:v>3.0755612499999998</c:v>
                </c:pt>
                <c:pt idx="5968">
                  <c:v>3.0751171880000001</c:v>
                </c:pt>
                <c:pt idx="5969">
                  <c:v>3.074753125</c:v>
                </c:pt>
                <c:pt idx="5970">
                  <c:v>3.0740434379999999</c:v>
                </c:pt>
                <c:pt idx="5971">
                  <c:v>3.0735671880000002</c:v>
                </c:pt>
                <c:pt idx="5972">
                  <c:v>3.0732468750000002</c:v>
                </c:pt>
                <c:pt idx="5973">
                  <c:v>3.0729209380000002</c:v>
                </c:pt>
                <c:pt idx="5974">
                  <c:v>3.0725699999999998</c:v>
                </c:pt>
                <c:pt idx="5975">
                  <c:v>3.07217875</c:v>
                </c:pt>
                <c:pt idx="5976">
                  <c:v>3.0715984380000001</c:v>
                </c:pt>
                <c:pt idx="5977">
                  <c:v>3.0711724999999999</c:v>
                </c:pt>
                <c:pt idx="5978">
                  <c:v>3.0707409380000001</c:v>
                </c:pt>
                <c:pt idx="5979">
                  <c:v>3.0703831250000002</c:v>
                </c:pt>
                <c:pt idx="5980">
                  <c:v>3.069685625</c:v>
                </c:pt>
                <c:pt idx="5981">
                  <c:v>3.0692759380000001</c:v>
                </c:pt>
                <c:pt idx="5982">
                  <c:v>3.0689199999999999</c:v>
                </c:pt>
                <c:pt idx="5983">
                  <c:v>3.0681490629999999</c:v>
                </c:pt>
                <c:pt idx="5984">
                  <c:v>3.067765938</c:v>
                </c:pt>
                <c:pt idx="5985">
                  <c:v>3.0671746880000001</c:v>
                </c:pt>
                <c:pt idx="5986">
                  <c:v>3.0667778129999999</c:v>
                </c:pt>
                <c:pt idx="5987">
                  <c:v>3.0663356249999998</c:v>
                </c:pt>
                <c:pt idx="5988">
                  <c:v>3.0659987499999999</c:v>
                </c:pt>
                <c:pt idx="5989">
                  <c:v>3.0656487499999998</c:v>
                </c:pt>
                <c:pt idx="5990">
                  <c:v>3.065228125</c:v>
                </c:pt>
                <c:pt idx="5991">
                  <c:v>3.0648387499999998</c:v>
                </c:pt>
                <c:pt idx="5992">
                  <c:v>3.064210938</c:v>
                </c:pt>
                <c:pt idx="5993">
                  <c:v>3.0638078129999999</c:v>
                </c:pt>
                <c:pt idx="5994">
                  <c:v>3.0634228129999999</c:v>
                </c:pt>
                <c:pt idx="5995">
                  <c:v>3.063077813</c:v>
                </c:pt>
                <c:pt idx="5996">
                  <c:v>3.0627346879999999</c:v>
                </c:pt>
                <c:pt idx="5997">
                  <c:v>3.0623746879999998</c:v>
                </c:pt>
                <c:pt idx="5998">
                  <c:v>3.0620009380000002</c:v>
                </c:pt>
                <c:pt idx="5999">
                  <c:v>3.0613559380000002</c:v>
                </c:pt>
                <c:pt idx="6000">
                  <c:v>3.060925938</c:v>
                </c:pt>
                <c:pt idx="6001">
                  <c:v>3.0605518749999998</c:v>
                </c:pt>
                <c:pt idx="6002">
                  <c:v>3.060230625</c:v>
                </c:pt>
                <c:pt idx="6003">
                  <c:v>3.0598287499999999</c:v>
                </c:pt>
                <c:pt idx="6004">
                  <c:v>3.059437188</c:v>
                </c:pt>
                <c:pt idx="6005">
                  <c:v>3.0590771879999998</c:v>
                </c:pt>
                <c:pt idx="6006">
                  <c:v>3.0587300000000002</c:v>
                </c:pt>
                <c:pt idx="6007">
                  <c:v>3.0583925000000001</c:v>
                </c:pt>
                <c:pt idx="6008">
                  <c:v>3.0579693749999999</c:v>
                </c:pt>
                <c:pt idx="6009">
                  <c:v>3.057625313</c:v>
                </c:pt>
                <c:pt idx="6010">
                  <c:v>3.0569956249999999</c:v>
                </c:pt>
                <c:pt idx="6011">
                  <c:v>3.0566131250000002</c:v>
                </c:pt>
                <c:pt idx="6012">
                  <c:v>3.0562843750000002</c:v>
                </c:pt>
                <c:pt idx="6013">
                  <c:v>3.0556618750000002</c:v>
                </c:pt>
                <c:pt idx="6014">
                  <c:v>3.05533375</c:v>
                </c:pt>
                <c:pt idx="6015">
                  <c:v>3.0548356249999999</c:v>
                </c:pt>
                <c:pt idx="6016">
                  <c:v>3.0544662499999999</c:v>
                </c:pt>
                <c:pt idx="6017">
                  <c:v>3.054099688</c:v>
                </c:pt>
                <c:pt idx="6018">
                  <c:v>3.053740313</c:v>
                </c:pt>
                <c:pt idx="6019">
                  <c:v>3.053107813</c:v>
                </c:pt>
                <c:pt idx="6020">
                  <c:v>3.052770625</c:v>
                </c:pt>
                <c:pt idx="6021">
                  <c:v>3.05216625</c:v>
                </c:pt>
                <c:pt idx="6022">
                  <c:v>3.0517621880000001</c:v>
                </c:pt>
                <c:pt idx="6023">
                  <c:v>3.0513334379999999</c:v>
                </c:pt>
                <c:pt idx="6024">
                  <c:v>3.0507359379999999</c:v>
                </c:pt>
                <c:pt idx="6025">
                  <c:v>3.0503778129999999</c:v>
                </c:pt>
                <c:pt idx="6026">
                  <c:v>3.0499831249999998</c:v>
                </c:pt>
                <c:pt idx="6027">
                  <c:v>3.0493950000000001</c:v>
                </c:pt>
                <c:pt idx="6028">
                  <c:v>3.0490159380000001</c:v>
                </c:pt>
                <c:pt idx="6029">
                  <c:v>3.0486384379999998</c:v>
                </c:pt>
                <c:pt idx="6030">
                  <c:v>3.0480490630000001</c:v>
                </c:pt>
                <c:pt idx="6031">
                  <c:v>3.047690625</c:v>
                </c:pt>
                <c:pt idx="6032">
                  <c:v>3.0473359379999998</c:v>
                </c:pt>
                <c:pt idx="6033">
                  <c:v>3.0468225000000002</c:v>
                </c:pt>
                <c:pt idx="6034">
                  <c:v>3.0464128129999999</c:v>
                </c:pt>
                <c:pt idx="6035">
                  <c:v>3.0460365629999999</c:v>
                </c:pt>
                <c:pt idx="6036">
                  <c:v>3.0455581249999999</c:v>
                </c:pt>
                <c:pt idx="6037">
                  <c:v>3.045190625</c:v>
                </c:pt>
                <c:pt idx="6038">
                  <c:v>3.044844688</c:v>
                </c:pt>
                <c:pt idx="6039">
                  <c:v>3.0442784380000001</c:v>
                </c:pt>
                <c:pt idx="6040">
                  <c:v>3.043893438</c:v>
                </c:pt>
                <c:pt idx="6041">
                  <c:v>3.0435403129999998</c:v>
                </c:pt>
                <c:pt idx="6042">
                  <c:v>3.0430309379999998</c:v>
                </c:pt>
                <c:pt idx="6043">
                  <c:v>3.042610313</c:v>
                </c:pt>
                <c:pt idx="6044">
                  <c:v>3.0422687499999999</c:v>
                </c:pt>
                <c:pt idx="6045">
                  <c:v>3.04165375</c:v>
                </c:pt>
                <c:pt idx="6046">
                  <c:v>3.0413059379999998</c:v>
                </c:pt>
                <c:pt idx="6047">
                  <c:v>3.0409612500000001</c:v>
                </c:pt>
                <c:pt idx="6048">
                  <c:v>3.0403937499999998</c:v>
                </c:pt>
                <c:pt idx="6049">
                  <c:v>3.0400353130000002</c:v>
                </c:pt>
                <c:pt idx="6050">
                  <c:v>3.0397065630000002</c:v>
                </c:pt>
                <c:pt idx="6051">
                  <c:v>3.0391106250000002</c:v>
                </c:pt>
                <c:pt idx="6052">
                  <c:v>3.0385215630000002</c:v>
                </c:pt>
                <c:pt idx="6053">
                  <c:v>3.0379659380000001</c:v>
                </c:pt>
                <c:pt idx="6054">
                  <c:v>3.0375943749999998</c:v>
                </c:pt>
                <c:pt idx="6055">
                  <c:v>3.0370400000000002</c:v>
                </c:pt>
                <c:pt idx="6056">
                  <c:v>3.0364065629999999</c:v>
                </c:pt>
                <c:pt idx="6057">
                  <c:v>3.0358684380000001</c:v>
                </c:pt>
                <c:pt idx="6058">
                  <c:v>3.0355028129999999</c:v>
                </c:pt>
                <c:pt idx="6059">
                  <c:v>3.0351106250000002</c:v>
                </c:pt>
                <c:pt idx="6060">
                  <c:v>3.0345012499999999</c:v>
                </c:pt>
                <c:pt idx="6061">
                  <c:v>3.0340987500000001</c:v>
                </c:pt>
                <c:pt idx="6062">
                  <c:v>3.0337225000000001</c:v>
                </c:pt>
                <c:pt idx="6063">
                  <c:v>3.033331875</c:v>
                </c:pt>
                <c:pt idx="6064">
                  <c:v>3.0329559380000002</c:v>
                </c:pt>
                <c:pt idx="6065">
                  <c:v>3.03249375</c:v>
                </c:pt>
                <c:pt idx="6066">
                  <c:v>3.032097813</c:v>
                </c:pt>
                <c:pt idx="6067">
                  <c:v>3.0317571879999998</c:v>
                </c:pt>
                <c:pt idx="6068">
                  <c:v>3.0310221880000001</c:v>
                </c:pt>
                <c:pt idx="6069">
                  <c:v>3.0306068750000001</c:v>
                </c:pt>
                <c:pt idx="6070">
                  <c:v>3.0299446880000001</c:v>
                </c:pt>
                <c:pt idx="6071">
                  <c:v>3.0295587500000001</c:v>
                </c:pt>
                <c:pt idx="6072">
                  <c:v>3.0292112499999999</c:v>
                </c:pt>
                <c:pt idx="6073">
                  <c:v>3.0286609379999998</c:v>
                </c:pt>
                <c:pt idx="6074">
                  <c:v>3.0283071879999999</c:v>
                </c:pt>
                <c:pt idx="6075">
                  <c:v>3.0279206250000001</c:v>
                </c:pt>
                <c:pt idx="6076">
                  <c:v>3.0273599999999998</c:v>
                </c:pt>
                <c:pt idx="6077">
                  <c:v>3.0269690630000001</c:v>
                </c:pt>
                <c:pt idx="6078">
                  <c:v>3.0266178130000001</c:v>
                </c:pt>
                <c:pt idx="6079">
                  <c:v>3.026046563</c:v>
                </c:pt>
                <c:pt idx="6080">
                  <c:v>3.025618438</c:v>
                </c:pt>
                <c:pt idx="6081">
                  <c:v>3.0252303129999998</c:v>
                </c:pt>
                <c:pt idx="6082">
                  <c:v>3.0246187500000001</c:v>
                </c:pt>
                <c:pt idx="6083">
                  <c:v>3.0242256250000001</c:v>
                </c:pt>
                <c:pt idx="6084">
                  <c:v>3.023864375</c:v>
                </c:pt>
                <c:pt idx="6085">
                  <c:v>3.023347813</c:v>
                </c:pt>
                <c:pt idx="6086">
                  <c:v>3.0229515629999999</c:v>
                </c:pt>
                <c:pt idx="6087">
                  <c:v>3.0226118749999999</c:v>
                </c:pt>
                <c:pt idx="6088">
                  <c:v>3.0221300000000002</c:v>
                </c:pt>
                <c:pt idx="6089">
                  <c:v>3.021496875</c:v>
                </c:pt>
                <c:pt idx="6090">
                  <c:v>3.0209909380000002</c:v>
                </c:pt>
                <c:pt idx="6091">
                  <c:v>3.0205962500000001</c:v>
                </c:pt>
                <c:pt idx="6092">
                  <c:v>3.0201993749999998</c:v>
                </c:pt>
                <c:pt idx="6093">
                  <c:v>3.0196284379999998</c:v>
                </c:pt>
                <c:pt idx="6094">
                  <c:v>3.019225</c:v>
                </c:pt>
                <c:pt idx="6095">
                  <c:v>3.0188818749999999</c:v>
                </c:pt>
                <c:pt idx="6096">
                  <c:v>3.0182600000000002</c:v>
                </c:pt>
                <c:pt idx="6097">
                  <c:v>3.0178856249999999</c:v>
                </c:pt>
                <c:pt idx="6098">
                  <c:v>3.0174937499999999</c:v>
                </c:pt>
                <c:pt idx="6099">
                  <c:v>3.0169143749999998</c:v>
                </c:pt>
                <c:pt idx="6100">
                  <c:v>3.0165324999999998</c:v>
                </c:pt>
                <c:pt idx="6101">
                  <c:v>3.0161750000000001</c:v>
                </c:pt>
                <c:pt idx="6102">
                  <c:v>3.015555</c:v>
                </c:pt>
                <c:pt idx="6103">
                  <c:v>3.0151809379999999</c:v>
                </c:pt>
                <c:pt idx="6104">
                  <c:v>3.0148153130000002</c:v>
                </c:pt>
                <c:pt idx="6105">
                  <c:v>3.014297188</c:v>
                </c:pt>
                <c:pt idx="6106">
                  <c:v>3.013945938</c:v>
                </c:pt>
                <c:pt idx="6107">
                  <c:v>3.0133999999999999</c:v>
                </c:pt>
                <c:pt idx="6108">
                  <c:v>3.0130775000000001</c:v>
                </c:pt>
                <c:pt idx="6109">
                  <c:v>3.012730313</c:v>
                </c:pt>
                <c:pt idx="6110">
                  <c:v>3.0123700000000002</c:v>
                </c:pt>
                <c:pt idx="6111">
                  <c:v>3.0118206249999999</c:v>
                </c:pt>
                <c:pt idx="6112">
                  <c:v>3.0114509379999999</c:v>
                </c:pt>
                <c:pt idx="6113">
                  <c:v>3.0110603130000002</c:v>
                </c:pt>
                <c:pt idx="6114">
                  <c:v>3.0104656250000001</c:v>
                </c:pt>
                <c:pt idx="6115">
                  <c:v>3.0098784379999999</c:v>
                </c:pt>
                <c:pt idx="6116">
                  <c:v>3.0094156249999999</c:v>
                </c:pt>
                <c:pt idx="6117">
                  <c:v>3.0088050000000002</c:v>
                </c:pt>
                <c:pt idx="6118">
                  <c:v>3.0082734379999998</c:v>
                </c:pt>
                <c:pt idx="6119">
                  <c:v>3.00791875</c:v>
                </c:pt>
                <c:pt idx="6120">
                  <c:v>3.0074071880000002</c:v>
                </c:pt>
                <c:pt idx="6121">
                  <c:v>3.0067065629999998</c:v>
                </c:pt>
                <c:pt idx="6122">
                  <c:v>3.006139063</c:v>
                </c:pt>
                <c:pt idx="6123">
                  <c:v>3.0055478130000002</c:v>
                </c:pt>
                <c:pt idx="6124">
                  <c:v>3.0050224999999999</c:v>
                </c:pt>
                <c:pt idx="6125">
                  <c:v>3.0043784379999998</c:v>
                </c:pt>
                <c:pt idx="6126">
                  <c:v>3.0039459380000002</c:v>
                </c:pt>
                <c:pt idx="6127">
                  <c:v>3.0033290629999998</c:v>
                </c:pt>
                <c:pt idx="6128">
                  <c:v>3.002807813</c:v>
                </c:pt>
                <c:pt idx="6129">
                  <c:v>3.002239688</c:v>
                </c:pt>
                <c:pt idx="6130">
                  <c:v>3.0017759380000002</c:v>
                </c:pt>
                <c:pt idx="6131">
                  <c:v>3.0013903129999999</c:v>
                </c:pt>
                <c:pt idx="6132">
                  <c:v>3.000791875</c:v>
                </c:pt>
                <c:pt idx="6133">
                  <c:v>3.0002325000000001</c:v>
                </c:pt>
                <c:pt idx="6134">
                  <c:v>2.9998943749999998</c:v>
                </c:pt>
                <c:pt idx="6135">
                  <c:v>2.9992828130000002</c:v>
                </c:pt>
                <c:pt idx="6136">
                  <c:v>2.998926875</c:v>
                </c:pt>
                <c:pt idx="6137">
                  <c:v>2.99858</c:v>
                </c:pt>
                <c:pt idx="6138">
                  <c:v>2.9980731249999999</c:v>
                </c:pt>
                <c:pt idx="6139">
                  <c:v>2.9974268749999999</c:v>
                </c:pt>
                <c:pt idx="6140">
                  <c:v>2.996952813</c:v>
                </c:pt>
                <c:pt idx="6141">
                  <c:v>2.9966187500000001</c:v>
                </c:pt>
                <c:pt idx="6142">
                  <c:v>2.9961324999999999</c:v>
                </c:pt>
                <c:pt idx="6143">
                  <c:v>2.9954687500000001</c:v>
                </c:pt>
                <c:pt idx="6144">
                  <c:v>2.9951065630000002</c:v>
                </c:pt>
                <c:pt idx="6145">
                  <c:v>2.9946346880000001</c:v>
                </c:pt>
                <c:pt idx="6146">
                  <c:v>2.994267813</c:v>
                </c:pt>
                <c:pt idx="6147">
                  <c:v>2.9937843750000002</c:v>
                </c:pt>
                <c:pt idx="6148">
                  <c:v>2.9931440629999999</c:v>
                </c:pt>
                <c:pt idx="6149">
                  <c:v>2.9927125000000001</c:v>
                </c:pt>
                <c:pt idx="6150">
                  <c:v>2.9921718749999999</c:v>
                </c:pt>
                <c:pt idx="6151">
                  <c:v>2.9916499999999999</c:v>
                </c:pt>
                <c:pt idx="6152">
                  <c:v>2.9910284379999998</c:v>
                </c:pt>
                <c:pt idx="6153">
                  <c:v>2.990526563</c:v>
                </c:pt>
                <c:pt idx="6154">
                  <c:v>2.9898665630000001</c:v>
                </c:pt>
                <c:pt idx="6155">
                  <c:v>2.989292813</c:v>
                </c:pt>
                <c:pt idx="6156">
                  <c:v>2.98870375</c:v>
                </c:pt>
                <c:pt idx="6157">
                  <c:v>2.9882184380000001</c:v>
                </c:pt>
                <c:pt idx="6158">
                  <c:v>2.9876296880000002</c:v>
                </c:pt>
                <c:pt idx="6159">
                  <c:v>2.9872693749999999</c:v>
                </c:pt>
                <c:pt idx="6160">
                  <c:v>2.9867612499999998</c:v>
                </c:pt>
                <c:pt idx="6161">
                  <c:v>2.9863343750000002</c:v>
                </c:pt>
                <c:pt idx="6162">
                  <c:v>2.9857550000000002</c:v>
                </c:pt>
                <c:pt idx="6163">
                  <c:v>2.9853524999999999</c:v>
                </c:pt>
                <c:pt idx="6164">
                  <c:v>2.9847146879999999</c:v>
                </c:pt>
                <c:pt idx="6165">
                  <c:v>2.9843265630000002</c:v>
                </c:pt>
                <c:pt idx="6166">
                  <c:v>2.9838140630000001</c:v>
                </c:pt>
                <c:pt idx="6167">
                  <c:v>2.983470938</c:v>
                </c:pt>
                <c:pt idx="6168">
                  <c:v>2.9831446879999999</c:v>
                </c:pt>
                <c:pt idx="6169">
                  <c:v>2.982644375</c:v>
                </c:pt>
                <c:pt idx="6170">
                  <c:v>2.9820587500000002</c:v>
                </c:pt>
                <c:pt idx="6171">
                  <c:v>2.981727813</c:v>
                </c:pt>
                <c:pt idx="6172">
                  <c:v>2.9811818749999999</c:v>
                </c:pt>
                <c:pt idx="6173">
                  <c:v>2.9808275000000002</c:v>
                </c:pt>
                <c:pt idx="6174">
                  <c:v>2.980478438</c:v>
                </c:pt>
                <c:pt idx="6175">
                  <c:v>2.9800581249999998</c:v>
                </c:pt>
                <c:pt idx="6176">
                  <c:v>2.97972875</c:v>
                </c:pt>
                <c:pt idx="6177">
                  <c:v>2.9792218749999999</c:v>
                </c:pt>
                <c:pt idx="6178">
                  <c:v>2.9787574999999999</c:v>
                </c:pt>
                <c:pt idx="6179">
                  <c:v>2.9783131250000001</c:v>
                </c:pt>
                <c:pt idx="6180">
                  <c:v>2.9778037500000001</c:v>
                </c:pt>
                <c:pt idx="6181">
                  <c:v>2.9773643750000001</c:v>
                </c:pt>
                <c:pt idx="6182">
                  <c:v>2.976895313</c:v>
                </c:pt>
                <c:pt idx="6183">
                  <c:v>2.9764190629999998</c:v>
                </c:pt>
                <c:pt idx="6184">
                  <c:v>2.9758690630000002</c:v>
                </c:pt>
                <c:pt idx="6185">
                  <c:v>2.9753915630000001</c:v>
                </c:pt>
                <c:pt idx="6186">
                  <c:v>2.974813438</c:v>
                </c:pt>
                <c:pt idx="6187">
                  <c:v>2.9743531249999999</c:v>
                </c:pt>
                <c:pt idx="6188">
                  <c:v>2.973799063</c:v>
                </c:pt>
                <c:pt idx="6189">
                  <c:v>2.9733299999999998</c:v>
                </c:pt>
                <c:pt idx="6190">
                  <c:v>2.9728334379999999</c:v>
                </c:pt>
                <c:pt idx="6191">
                  <c:v>2.9723309379999998</c:v>
                </c:pt>
                <c:pt idx="6192">
                  <c:v>2.9717296879999999</c:v>
                </c:pt>
                <c:pt idx="6193">
                  <c:v>2.9712684380000001</c:v>
                </c:pt>
                <c:pt idx="6194">
                  <c:v>2.9707237499999999</c:v>
                </c:pt>
                <c:pt idx="6195">
                  <c:v>2.9702793750000001</c:v>
                </c:pt>
                <c:pt idx="6196">
                  <c:v>2.9697925000000001</c:v>
                </c:pt>
                <c:pt idx="6197">
                  <c:v>2.969319375</c:v>
                </c:pt>
                <c:pt idx="6198">
                  <c:v>2.9687759379999998</c:v>
                </c:pt>
                <c:pt idx="6199">
                  <c:v>2.9683346880000001</c:v>
                </c:pt>
                <c:pt idx="6200">
                  <c:v>2.9677825000000002</c:v>
                </c:pt>
                <c:pt idx="6201">
                  <c:v>2.9673468750000001</c:v>
                </c:pt>
                <c:pt idx="6202">
                  <c:v>2.9668350000000001</c:v>
                </c:pt>
                <c:pt idx="6203">
                  <c:v>2.9663499999999998</c:v>
                </c:pt>
                <c:pt idx="6204">
                  <c:v>2.9657724999999999</c:v>
                </c:pt>
                <c:pt idx="6205">
                  <c:v>2.9652431250000002</c:v>
                </c:pt>
                <c:pt idx="6206">
                  <c:v>2.9646431249999998</c:v>
                </c:pt>
                <c:pt idx="6207">
                  <c:v>2.9641571880000002</c:v>
                </c:pt>
                <c:pt idx="6208">
                  <c:v>2.9635781250000002</c:v>
                </c:pt>
                <c:pt idx="6209">
                  <c:v>2.9631025000000002</c:v>
                </c:pt>
                <c:pt idx="6210">
                  <c:v>2.9627571879999999</c:v>
                </c:pt>
                <c:pt idx="6211">
                  <c:v>2.9622531250000002</c:v>
                </c:pt>
                <c:pt idx="6212">
                  <c:v>2.9615884380000002</c:v>
                </c:pt>
                <c:pt idx="6213">
                  <c:v>2.9610596880000002</c:v>
                </c:pt>
                <c:pt idx="6214">
                  <c:v>2.9607006249999999</c:v>
                </c:pt>
                <c:pt idx="6215">
                  <c:v>2.9603168750000002</c:v>
                </c:pt>
                <c:pt idx="6216">
                  <c:v>2.959711875</c:v>
                </c:pt>
                <c:pt idx="6217">
                  <c:v>2.9593574999999999</c:v>
                </c:pt>
                <c:pt idx="6218">
                  <c:v>2.95896625</c:v>
                </c:pt>
                <c:pt idx="6219">
                  <c:v>2.9586421879999998</c:v>
                </c:pt>
                <c:pt idx="6220">
                  <c:v>2.9580500000000001</c:v>
                </c:pt>
                <c:pt idx="6221">
                  <c:v>2.9576153129999998</c:v>
                </c:pt>
                <c:pt idx="6222">
                  <c:v>2.9572528130000002</c:v>
                </c:pt>
                <c:pt idx="6223">
                  <c:v>2.9565424999999999</c:v>
                </c:pt>
                <c:pt idx="6224">
                  <c:v>2.956138438</c:v>
                </c:pt>
                <c:pt idx="6225">
                  <c:v>2.9557784379999998</c:v>
                </c:pt>
                <c:pt idx="6226">
                  <c:v>2.955399688</c:v>
                </c:pt>
                <c:pt idx="6227">
                  <c:v>2.9548571880000001</c:v>
                </c:pt>
                <c:pt idx="6228">
                  <c:v>2.9542068750000001</c:v>
                </c:pt>
                <c:pt idx="6229">
                  <c:v>2.9536662499999999</c:v>
                </c:pt>
                <c:pt idx="6230">
                  <c:v>2.953070313</c:v>
                </c:pt>
                <c:pt idx="6231">
                  <c:v>2.9524171880000001</c:v>
                </c:pt>
                <c:pt idx="6232">
                  <c:v>2.9516596879999999</c:v>
                </c:pt>
                <c:pt idx="6233">
                  <c:v>2.9509753129999998</c:v>
                </c:pt>
                <c:pt idx="6234">
                  <c:v>2.9502859379999999</c:v>
                </c:pt>
                <c:pt idx="6235">
                  <c:v>2.9494534379999999</c:v>
                </c:pt>
                <c:pt idx="6236">
                  <c:v>2.9486640629999998</c:v>
                </c:pt>
                <c:pt idx="6237">
                  <c:v>2.9479937500000002</c:v>
                </c:pt>
                <c:pt idx="6238">
                  <c:v>2.9472787500000002</c:v>
                </c:pt>
                <c:pt idx="6239">
                  <c:v>2.9465625000000002</c:v>
                </c:pt>
                <c:pt idx="6240">
                  <c:v>2.945919688</c:v>
                </c:pt>
                <c:pt idx="6241">
                  <c:v>2.9452862500000001</c:v>
                </c:pt>
                <c:pt idx="6242">
                  <c:v>2.9446487499999998</c:v>
                </c:pt>
                <c:pt idx="6243">
                  <c:v>2.944005625</c:v>
                </c:pt>
                <c:pt idx="6244">
                  <c:v>2.943380313</c:v>
                </c:pt>
                <c:pt idx="6245">
                  <c:v>2.9428809380000001</c:v>
                </c:pt>
                <c:pt idx="6246">
                  <c:v>2.9422990630000001</c:v>
                </c:pt>
                <c:pt idx="6247">
                  <c:v>2.94166375</c:v>
                </c:pt>
                <c:pt idx="6248">
                  <c:v>2.9411550000000002</c:v>
                </c:pt>
                <c:pt idx="6249">
                  <c:v>2.9405515630000001</c:v>
                </c:pt>
                <c:pt idx="6250">
                  <c:v>2.9399096880000002</c:v>
                </c:pt>
                <c:pt idx="6251">
                  <c:v>2.9393500000000001</c:v>
                </c:pt>
                <c:pt idx="6252">
                  <c:v>2.938812188</c:v>
                </c:pt>
                <c:pt idx="6253">
                  <c:v>2.9382562499999998</c:v>
                </c:pt>
                <c:pt idx="6254">
                  <c:v>2.9376256249999999</c:v>
                </c:pt>
                <c:pt idx="6255">
                  <c:v>2.9369818749999999</c:v>
                </c:pt>
                <c:pt idx="6256">
                  <c:v>2.9364559379999999</c:v>
                </c:pt>
                <c:pt idx="6257">
                  <c:v>2.935933125</c:v>
                </c:pt>
                <c:pt idx="6258">
                  <c:v>2.9353725000000002</c:v>
                </c:pt>
                <c:pt idx="6259">
                  <c:v>2.9348478130000002</c:v>
                </c:pt>
                <c:pt idx="6260">
                  <c:v>2.9344100000000002</c:v>
                </c:pt>
                <c:pt idx="6261">
                  <c:v>2.9338868749999998</c:v>
                </c:pt>
                <c:pt idx="6262">
                  <c:v>2.93331125</c:v>
                </c:pt>
                <c:pt idx="6263">
                  <c:v>2.9327371879999999</c:v>
                </c:pt>
                <c:pt idx="6264">
                  <c:v>2.93229125</c:v>
                </c:pt>
                <c:pt idx="6265">
                  <c:v>2.9318696879999999</c:v>
                </c:pt>
                <c:pt idx="6266">
                  <c:v>2.9313665630000001</c:v>
                </c:pt>
                <c:pt idx="6267">
                  <c:v>2.930925625</c:v>
                </c:pt>
                <c:pt idx="6268">
                  <c:v>2.93048625</c:v>
                </c:pt>
                <c:pt idx="6269">
                  <c:v>2.9299956250000001</c:v>
                </c:pt>
                <c:pt idx="6270">
                  <c:v>2.9294484380000001</c:v>
                </c:pt>
                <c:pt idx="6271">
                  <c:v>2.9288881249999998</c:v>
                </c:pt>
                <c:pt idx="6272">
                  <c:v>2.9284571879999999</c:v>
                </c:pt>
                <c:pt idx="6273">
                  <c:v>2.9280371879999998</c:v>
                </c:pt>
                <c:pt idx="6274">
                  <c:v>2.9275018749999999</c:v>
                </c:pt>
                <c:pt idx="6275">
                  <c:v>2.9270268750000001</c:v>
                </c:pt>
                <c:pt idx="6276">
                  <c:v>2.9266465629999998</c:v>
                </c:pt>
                <c:pt idx="6277">
                  <c:v>2.926189688</c:v>
                </c:pt>
                <c:pt idx="6278">
                  <c:v>2.9256896879999998</c:v>
                </c:pt>
                <c:pt idx="6279">
                  <c:v>2.9252384380000001</c:v>
                </c:pt>
                <c:pt idx="6280">
                  <c:v>2.9248525000000001</c:v>
                </c:pt>
                <c:pt idx="6281">
                  <c:v>2.9244584379999998</c:v>
                </c:pt>
                <c:pt idx="6282">
                  <c:v>2.9239953129999998</c:v>
                </c:pt>
                <c:pt idx="6283">
                  <c:v>2.9235684380000002</c:v>
                </c:pt>
                <c:pt idx="6284">
                  <c:v>2.9232084380000001</c:v>
                </c:pt>
                <c:pt idx="6285">
                  <c:v>2.922713125</c:v>
                </c:pt>
                <c:pt idx="6286">
                  <c:v>2.9222140630000002</c:v>
                </c:pt>
                <c:pt idx="6287">
                  <c:v>2.9217353130000001</c:v>
                </c:pt>
                <c:pt idx="6288">
                  <c:v>2.9213309380000001</c:v>
                </c:pt>
                <c:pt idx="6289">
                  <c:v>2.9208565630000001</c:v>
                </c:pt>
                <c:pt idx="6290">
                  <c:v>2.92032625</c:v>
                </c:pt>
                <c:pt idx="6291">
                  <c:v>2.9199178130000001</c:v>
                </c:pt>
                <c:pt idx="6292">
                  <c:v>2.9195756249999998</c:v>
                </c:pt>
                <c:pt idx="6293">
                  <c:v>2.9191165630000002</c:v>
                </c:pt>
                <c:pt idx="6294">
                  <c:v>2.918635938</c:v>
                </c:pt>
                <c:pt idx="6295">
                  <c:v>2.9182421879999998</c:v>
                </c:pt>
                <c:pt idx="6296">
                  <c:v>2.9178453129999999</c:v>
                </c:pt>
                <c:pt idx="6297">
                  <c:v>2.9173065629999999</c:v>
                </c:pt>
                <c:pt idx="6298">
                  <c:v>2.9167796880000001</c:v>
                </c:pt>
                <c:pt idx="6299">
                  <c:v>2.9164325</c:v>
                </c:pt>
                <c:pt idx="6300">
                  <c:v>2.916077188</c:v>
                </c:pt>
                <c:pt idx="6301">
                  <c:v>2.9156106249999998</c:v>
                </c:pt>
                <c:pt idx="6302">
                  <c:v>2.915110313</c:v>
                </c:pt>
                <c:pt idx="6303">
                  <c:v>2.9147893749999998</c:v>
                </c:pt>
                <c:pt idx="6304">
                  <c:v>2.9144678129999999</c:v>
                </c:pt>
                <c:pt idx="6305">
                  <c:v>2.914034375</c:v>
                </c:pt>
                <c:pt idx="6306">
                  <c:v>2.9135459379999999</c:v>
                </c:pt>
                <c:pt idx="6307">
                  <c:v>2.9128803130000001</c:v>
                </c:pt>
                <c:pt idx="6308">
                  <c:v>2.9123912500000002</c:v>
                </c:pt>
                <c:pt idx="6309">
                  <c:v>2.9119825000000001</c:v>
                </c:pt>
                <c:pt idx="6310">
                  <c:v>2.9113087499999999</c:v>
                </c:pt>
                <c:pt idx="6311">
                  <c:v>2.9108409380000002</c:v>
                </c:pt>
                <c:pt idx="6312">
                  <c:v>2.9103599999999998</c:v>
                </c:pt>
                <c:pt idx="6313">
                  <c:v>2.909961875</c:v>
                </c:pt>
                <c:pt idx="6314">
                  <c:v>2.9095640629999999</c:v>
                </c:pt>
                <c:pt idx="6315">
                  <c:v>2.90912375</c:v>
                </c:pt>
                <c:pt idx="6316">
                  <c:v>2.90870125</c:v>
                </c:pt>
                <c:pt idx="6317">
                  <c:v>2.9083553129999999</c:v>
                </c:pt>
                <c:pt idx="6318">
                  <c:v>2.9079165630000001</c:v>
                </c:pt>
                <c:pt idx="6319">
                  <c:v>2.9074253130000001</c:v>
                </c:pt>
                <c:pt idx="6320">
                  <c:v>2.9070187500000002</c:v>
                </c:pt>
                <c:pt idx="6321">
                  <c:v>2.9065768749999998</c:v>
                </c:pt>
                <c:pt idx="6322">
                  <c:v>2.9061153129999999</c:v>
                </c:pt>
                <c:pt idx="6323">
                  <c:v>2.9056643750000002</c:v>
                </c:pt>
                <c:pt idx="6324">
                  <c:v>2.905227188</c:v>
                </c:pt>
                <c:pt idx="6325">
                  <c:v>2.904811563</c:v>
                </c:pt>
                <c:pt idx="6326">
                  <c:v>2.9043753130000001</c:v>
                </c:pt>
                <c:pt idx="6327">
                  <c:v>2.903909375</c:v>
                </c:pt>
                <c:pt idx="6328">
                  <c:v>2.9035387500000001</c:v>
                </c:pt>
                <c:pt idx="6329">
                  <c:v>2.9031321879999998</c:v>
                </c:pt>
                <c:pt idx="6330">
                  <c:v>2.9026271879999999</c:v>
                </c:pt>
                <c:pt idx="6331">
                  <c:v>2.9021971880000001</c:v>
                </c:pt>
                <c:pt idx="6332">
                  <c:v>2.901833125</c:v>
                </c:pt>
                <c:pt idx="6333">
                  <c:v>2.9014428130000001</c:v>
                </c:pt>
                <c:pt idx="6334">
                  <c:v>2.9010403130000002</c:v>
                </c:pt>
                <c:pt idx="6335">
                  <c:v>2.9006671879999999</c:v>
                </c:pt>
                <c:pt idx="6336">
                  <c:v>2.9000121879999998</c:v>
                </c:pt>
                <c:pt idx="6337">
                  <c:v>2.8995821880000001</c:v>
                </c:pt>
                <c:pt idx="6338">
                  <c:v>2.8992131250000002</c:v>
                </c:pt>
                <c:pt idx="6339">
                  <c:v>2.8985346879999998</c:v>
                </c:pt>
                <c:pt idx="6340">
                  <c:v>2.898090625</c:v>
                </c:pt>
                <c:pt idx="6341">
                  <c:v>2.8976871879999999</c:v>
                </c:pt>
                <c:pt idx="6342">
                  <c:v>2.8973331249999998</c:v>
                </c:pt>
                <c:pt idx="6343">
                  <c:v>2.8968946880000002</c:v>
                </c:pt>
                <c:pt idx="6344">
                  <c:v>2.8964328130000001</c:v>
                </c:pt>
                <c:pt idx="6345">
                  <c:v>2.8960525000000001</c:v>
                </c:pt>
                <c:pt idx="6346">
                  <c:v>2.8957199999999998</c:v>
                </c:pt>
                <c:pt idx="6347">
                  <c:v>2.8952906249999999</c:v>
                </c:pt>
                <c:pt idx="6348">
                  <c:v>2.8948425000000002</c:v>
                </c:pt>
                <c:pt idx="6349">
                  <c:v>2.894485</c:v>
                </c:pt>
                <c:pt idx="6350">
                  <c:v>2.8941418749999999</c:v>
                </c:pt>
                <c:pt idx="6351">
                  <c:v>2.8937012499999999</c:v>
                </c:pt>
                <c:pt idx="6352">
                  <c:v>2.8932568750000001</c:v>
                </c:pt>
                <c:pt idx="6353">
                  <c:v>2.8928531249999998</c:v>
                </c:pt>
                <c:pt idx="6354">
                  <c:v>2.8924990629999998</c:v>
                </c:pt>
                <c:pt idx="6355">
                  <c:v>2.8920215630000001</c:v>
                </c:pt>
                <c:pt idx="6356">
                  <c:v>2.8915815629999999</c:v>
                </c:pt>
                <c:pt idx="6357">
                  <c:v>2.8912521880000002</c:v>
                </c:pt>
                <c:pt idx="6358">
                  <c:v>2.890869688</c:v>
                </c:pt>
                <c:pt idx="6359">
                  <c:v>2.8904368749999998</c:v>
                </c:pt>
                <c:pt idx="6360">
                  <c:v>2.8900271879999999</c:v>
                </c:pt>
                <c:pt idx="6361">
                  <c:v>2.8893599999999999</c:v>
                </c:pt>
                <c:pt idx="6362">
                  <c:v>2.8889818749999998</c:v>
                </c:pt>
                <c:pt idx="6363">
                  <c:v>2.8885131249999998</c:v>
                </c:pt>
                <c:pt idx="6364">
                  <c:v>2.887863125</c:v>
                </c:pt>
                <c:pt idx="6365">
                  <c:v>2.8874828130000001</c:v>
                </c:pt>
                <c:pt idx="6366">
                  <c:v>2.8870909380000001</c:v>
                </c:pt>
                <c:pt idx="6367">
                  <c:v>2.8864015630000002</c:v>
                </c:pt>
                <c:pt idx="6368">
                  <c:v>2.8859415629999998</c:v>
                </c:pt>
                <c:pt idx="6369">
                  <c:v>2.8855315629999998</c:v>
                </c:pt>
                <c:pt idx="6370">
                  <c:v>2.8851821879999999</c:v>
                </c:pt>
                <c:pt idx="6371">
                  <c:v>2.8848128129999999</c:v>
                </c:pt>
                <c:pt idx="6372">
                  <c:v>2.884306563</c:v>
                </c:pt>
                <c:pt idx="6373">
                  <c:v>2.8839393750000002</c:v>
                </c:pt>
                <c:pt idx="6374">
                  <c:v>2.883484063</c:v>
                </c:pt>
                <c:pt idx="6375">
                  <c:v>2.8830837499999999</c:v>
                </c:pt>
                <c:pt idx="6376">
                  <c:v>2.8825850000000002</c:v>
                </c:pt>
                <c:pt idx="6377">
                  <c:v>2.8821465630000001</c:v>
                </c:pt>
                <c:pt idx="6378">
                  <c:v>2.8817815630000001</c:v>
                </c:pt>
                <c:pt idx="6379">
                  <c:v>2.881327813</c:v>
                </c:pt>
                <c:pt idx="6380">
                  <c:v>2.8808546879999999</c:v>
                </c:pt>
                <c:pt idx="6381">
                  <c:v>2.8804756249999999</c:v>
                </c:pt>
                <c:pt idx="6382">
                  <c:v>2.8801281250000001</c:v>
                </c:pt>
                <c:pt idx="6383">
                  <c:v>2.879650625</c:v>
                </c:pt>
                <c:pt idx="6384">
                  <c:v>2.8792090629999998</c:v>
                </c:pt>
                <c:pt idx="6385">
                  <c:v>2.878798438</c:v>
                </c:pt>
                <c:pt idx="6386">
                  <c:v>2.8784321880000001</c:v>
                </c:pt>
                <c:pt idx="6387">
                  <c:v>2.8779925</c:v>
                </c:pt>
                <c:pt idx="6388">
                  <c:v>2.8775184380000001</c:v>
                </c:pt>
                <c:pt idx="6389">
                  <c:v>2.8768462499999998</c:v>
                </c:pt>
                <c:pt idx="6390">
                  <c:v>2.8764356250000001</c:v>
                </c:pt>
                <c:pt idx="6391">
                  <c:v>2.8760081249999998</c:v>
                </c:pt>
                <c:pt idx="6392">
                  <c:v>2.8756371879999998</c:v>
                </c:pt>
                <c:pt idx="6393">
                  <c:v>2.875243438</c:v>
                </c:pt>
                <c:pt idx="6394">
                  <c:v>2.874799688</c:v>
                </c:pt>
                <c:pt idx="6395">
                  <c:v>2.8744000000000001</c:v>
                </c:pt>
                <c:pt idx="6396">
                  <c:v>2.8737590630000001</c:v>
                </c:pt>
                <c:pt idx="6397">
                  <c:v>2.873332188</c:v>
                </c:pt>
                <c:pt idx="6398">
                  <c:v>2.872957188</c:v>
                </c:pt>
                <c:pt idx="6399">
                  <c:v>2.87262</c:v>
                </c:pt>
                <c:pt idx="6400">
                  <c:v>2.8722615629999999</c:v>
                </c:pt>
                <c:pt idx="6401">
                  <c:v>2.8718474999999999</c:v>
                </c:pt>
                <c:pt idx="6402">
                  <c:v>2.8715084380000002</c:v>
                </c:pt>
                <c:pt idx="6403">
                  <c:v>2.870839063</c:v>
                </c:pt>
                <c:pt idx="6404">
                  <c:v>2.87041375</c:v>
                </c:pt>
                <c:pt idx="6405">
                  <c:v>2.870054375</c:v>
                </c:pt>
                <c:pt idx="6406">
                  <c:v>2.8693618750000001</c:v>
                </c:pt>
                <c:pt idx="6407">
                  <c:v>2.8690009380000001</c:v>
                </c:pt>
                <c:pt idx="6408">
                  <c:v>2.8684321879999999</c:v>
                </c:pt>
                <c:pt idx="6409">
                  <c:v>2.8680768749999999</c:v>
                </c:pt>
                <c:pt idx="6410">
                  <c:v>2.8676990629999999</c:v>
                </c:pt>
                <c:pt idx="6411">
                  <c:v>2.8671656250000002</c:v>
                </c:pt>
                <c:pt idx="6412">
                  <c:v>2.8664606250000002</c:v>
                </c:pt>
                <c:pt idx="6413">
                  <c:v>2.8657834379999998</c:v>
                </c:pt>
                <c:pt idx="6414">
                  <c:v>2.8653640629999999</c:v>
                </c:pt>
                <c:pt idx="6415">
                  <c:v>2.864999063</c:v>
                </c:pt>
                <c:pt idx="6416">
                  <c:v>2.864319375</c:v>
                </c:pt>
                <c:pt idx="6417">
                  <c:v>2.86390375</c:v>
                </c:pt>
                <c:pt idx="6418">
                  <c:v>2.8635403130000001</c:v>
                </c:pt>
                <c:pt idx="6419">
                  <c:v>2.8631653130000001</c:v>
                </c:pt>
                <c:pt idx="6420">
                  <c:v>2.8627975000000001</c:v>
                </c:pt>
                <c:pt idx="6421">
                  <c:v>2.8624040630000001</c:v>
                </c:pt>
                <c:pt idx="6422">
                  <c:v>2.862052813</c:v>
                </c:pt>
                <c:pt idx="6423">
                  <c:v>2.86129875</c:v>
                </c:pt>
                <c:pt idx="6424">
                  <c:v>2.860857813</c:v>
                </c:pt>
                <c:pt idx="6425">
                  <c:v>2.8602587499999998</c:v>
                </c:pt>
                <c:pt idx="6426">
                  <c:v>2.8598371880000002</c:v>
                </c:pt>
                <c:pt idx="6427">
                  <c:v>2.8594225</c:v>
                </c:pt>
                <c:pt idx="6428">
                  <c:v>2.859008438</c:v>
                </c:pt>
                <c:pt idx="6429">
                  <c:v>2.858548125</c:v>
                </c:pt>
                <c:pt idx="6430">
                  <c:v>2.857953438</c:v>
                </c:pt>
                <c:pt idx="6431">
                  <c:v>2.8573715630000001</c:v>
                </c:pt>
                <c:pt idx="6432">
                  <c:v>2.8568715629999999</c:v>
                </c:pt>
                <c:pt idx="6433">
                  <c:v>2.8563671880000001</c:v>
                </c:pt>
                <c:pt idx="6434">
                  <c:v>2.8556918750000002</c:v>
                </c:pt>
                <c:pt idx="6435">
                  <c:v>2.855032188</c:v>
                </c:pt>
                <c:pt idx="6436">
                  <c:v>2.8544518750000001</c:v>
                </c:pt>
                <c:pt idx="6437">
                  <c:v>2.8538774999999998</c:v>
                </c:pt>
                <c:pt idx="6438">
                  <c:v>2.8532490629999998</c:v>
                </c:pt>
                <c:pt idx="6439">
                  <c:v>2.8527212500000001</c:v>
                </c:pt>
                <c:pt idx="6440">
                  <c:v>2.8522859380000001</c:v>
                </c:pt>
                <c:pt idx="6441">
                  <c:v>2.8518012499999998</c:v>
                </c:pt>
                <c:pt idx="6442">
                  <c:v>2.8513393749999998</c:v>
                </c:pt>
                <c:pt idx="6443">
                  <c:v>2.850827813</c:v>
                </c:pt>
                <c:pt idx="6444">
                  <c:v>2.850440313</c:v>
                </c:pt>
                <c:pt idx="6445">
                  <c:v>2.8499815630000001</c:v>
                </c:pt>
                <c:pt idx="6446">
                  <c:v>2.849491875</c:v>
                </c:pt>
                <c:pt idx="6447">
                  <c:v>2.8490406250000002</c:v>
                </c:pt>
                <c:pt idx="6448">
                  <c:v>2.848694375</c:v>
                </c:pt>
                <c:pt idx="6449">
                  <c:v>2.8482693750000001</c:v>
                </c:pt>
                <c:pt idx="6450">
                  <c:v>2.8478403129999998</c:v>
                </c:pt>
                <c:pt idx="6451">
                  <c:v>2.8474956250000001</c:v>
                </c:pt>
                <c:pt idx="6452">
                  <c:v>2.8471015629999998</c:v>
                </c:pt>
                <c:pt idx="6453">
                  <c:v>2.8466884380000002</c:v>
                </c:pt>
                <c:pt idx="6454">
                  <c:v>2.846265313</c:v>
                </c:pt>
                <c:pt idx="6455">
                  <c:v>2.8459078130000002</c:v>
                </c:pt>
                <c:pt idx="6456">
                  <c:v>2.8455803130000001</c:v>
                </c:pt>
                <c:pt idx="6457">
                  <c:v>2.8452040630000002</c:v>
                </c:pt>
                <c:pt idx="6458">
                  <c:v>2.844727813</c:v>
                </c:pt>
                <c:pt idx="6459">
                  <c:v>2.8443581249999998</c:v>
                </c:pt>
                <c:pt idx="6460">
                  <c:v>2.8436009379999998</c:v>
                </c:pt>
                <c:pt idx="6461">
                  <c:v>2.8431487500000001</c:v>
                </c:pt>
                <c:pt idx="6462">
                  <c:v>2.842806875</c:v>
                </c:pt>
                <c:pt idx="6463">
                  <c:v>2.8424399999999999</c:v>
                </c:pt>
                <c:pt idx="6464">
                  <c:v>2.8420174999999999</c:v>
                </c:pt>
                <c:pt idx="6465">
                  <c:v>2.8415793749999998</c:v>
                </c:pt>
                <c:pt idx="6466">
                  <c:v>2.8411525000000002</c:v>
                </c:pt>
                <c:pt idx="6467">
                  <c:v>2.8407781249999999</c:v>
                </c:pt>
                <c:pt idx="6468">
                  <c:v>2.8402856249999999</c:v>
                </c:pt>
                <c:pt idx="6469">
                  <c:v>2.8397943749999999</c:v>
                </c:pt>
                <c:pt idx="6470">
                  <c:v>2.8394474999999999</c:v>
                </c:pt>
                <c:pt idx="6471">
                  <c:v>2.8391096880000002</c:v>
                </c:pt>
                <c:pt idx="6472">
                  <c:v>2.838645938</c:v>
                </c:pt>
                <c:pt idx="6473">
                  <c:v>2.838183125</c:v>
                </c:pt>
                <c:pt idx="6474">
                  <c:v>2.8377721880000002</c:v>
                </c:pt>
                <c:pt idx="6475">
                  <c:v>2.8373624999999998</c:v>
                </c:pt>
                <c:pt idx="6476">
                  <c:v>2.8369037499999998</c:v>
                </c:pt>
                <c:pt idx="6477">
                  <c:v>2.836510938</c:v>
                </c:pt>
                <c:pt idx="6478">
                  <c:v>2.8361759379999998</c:v>
                </c:pt>
                <c:pt idx="6479">
                  <c:v>2.8358218750000002</c:v>
                </c:pt>
                <c:pt idx="6480">
                  <c:v>2.8353015629999998</c:v>
                </c:pt>
                <c:pt idx="6481">
                  <c:v>2.8348143750000001</c:v>
                </c:pt>
                <c:pt idx="6482">
                  <c:v>2.834475313</c:v>
                </c:pt>
                <c:pt idx="6483">
                  <c:v>2.8341262500000002</c:v>
                </c:pt>
                <c:pt idx="6484">
                  <c:v>2.8336818749999999</c:v>
                </c:pt>
                <c:pt idx="6485">
                  <c:v>2.8332587500000002</c:v>
                </c:pt>
                <c:pt idx="6486">
                  <c:v>2.8328978130000002</c:v>
                </c:pt>
                <c:pt idx="6487">
                  <c:v>2.8325134379999999</c:v>
                </c:pt>
                <c:pt idx="6488">
                  <c:v>2.832061875</c:v>
                </c:pt>
                <c:pt idx="6489">
                  <c:v>2.8317109380000001</c:v>
                </c:pt>
                <c:pt idx="6490">
                  <c:v>2.8311128129999998</c:v>
                </c:pt>
                <c:pt idx="6491">
                  <c:v>2.8307040630000002</c:v>
                </c:pt>
                <c:pt idx="6492">
                  <c:v>2.830329688</c:v>
                </c:pt>
                <c:pt idx="6493">
                  <c:v>2.8297325</c:v>
                </c:pt>
                <c:pt idx="6494">
                  <c:v>2.8294031249999998</c:v>
                </c:pt>
                <c:pt idx="6495">
                  <c:v>2.8287996880000001</c:v>
                </c:pt>
                <c:pt idx="6496">
                  <c:v>2.8283871880000002</c:v>
                </c:pt>
                <c:pt idx="6497">
                  <c:v>2.8279446880000001</c:v>
                </c:pt>
                <c:pt idx="6498">
                  <c:v>2.8275887499999999</c:v>
                </c:pt>
                <c:pt idx="6499">
                  <c:v>2.826934375</c:v>
                </c:pt>
                <c:pt idx="6500">
                  <c:v>2.82650625</c:v>
                </c:pt>
                <c:pt idx="6501">
                  <c:v>2.8261306249999998</c:v>
                </c:pt>
                <c:pt idx="6502">
                  <c:v>2.825784375</c:v>
                </c:pt>
                <c:pt idx="6503">
                  <c:v>2.825384063</c:v>
                </c:pt>
                <c:pt idx="6504">
                  <c:v>2.82499375</c:v>
                </c:pt>
                <c:pt idx="6505">
                  <c:v>2.8246503129999998</c:v>
                </c:pt>
                <c:pt idx="6506">
                  <c:v>2.8240137500000002</c:v>
                </c:pt>
                <c:pt idx="6507">
                  <c:v>2.8235746879999999</c:v>
                </c:pt>
                <c:pt idx="6508">
                  <c:v>2.8232287500000002</c:v>
                </c:pt>
                <c:pt idx="6509">
                  <c:v>2.82251875</c:v>
                </c:pt>
                <c:pt idx="6510">
                  <c:v>2.8221734380000001</c:v>
                </c:pt>
                <c:pt idx="6511">
                  <c:v>2.821631875</c:v>
                </c:pt>
                <c:pt idx="6512">
                  <c:v>2.821255313</c:v>
                </c:pt>
                <c:pt idx="6513">
                  <c:v>2.820834375</c:v>
                </c:pt>
                <c:pt idx="6514">
                  <c:v>2.8205075000000002</c:v>
                </c:pt>
                <c:pt idx="6515">
                  <c:v>2.8197593749999998</c:v>
                </c:pt>
                <c:pt idx="6516">
                  <c:v>2.819414063</c:v>
                </c:pt>
                <c:pt idx="6517">
                  <c:v>2.818710625</c:v>
                </c:pt>
                <c:pt idx="6518">
                  <c:v>2.8182378130000001</c:v>
                </c:pt>
                <c:pt idx="6519">
                  <c:v>2.8177515629999998</c:v>
                </c:pt>
                <c:pt idx="6520">
                  <c:v>2.8170418750000001</c:v>
                </c:pt>
                <c:pt idx="6521">
                  <c:v>2.8166037500000001</c:v>
                </c:pt>
                <c:pt idx="6522">
                  <c:v>2.8162106250000001</c:v>
                </c:pt>
                <c:pt idx="6523">
                  <c:v>2.815512188</c:v>
                </c:pt>
                <c:pt idx="6524">
                  <c:v>2.815032188</c:v>
                </c:pt>
                <c:pt idx="6525">
                  <c:v>2.8146212500000001</c:v>
                </c:pt>
                <c:pt idx="6526">
                  <c:v>2.813922813</c:v>
                </c:pt>
                <c:pt idx="6527">
                  <c:v>2.813489063</c:v>
                </c:pt>
                <c:pt idx="6528">
                  <c:v>2.8128543750000001</c:v>
                </c:pt>
                <c:pt idx="6529">
                  <c:v>2.8124290630000002</c:v>
                </c:pt>
                <c:pt idx="6530">
                  <c:v>2.8120393749999999</c:v>
                </c:pt>
                <c:pt idx="6531">
                  <c:v>2.8116990629999998</c:v>
                </c:pt>
                <c:pt idx="6532">
                  <c:v>2.8111856249999998</c:v>
                </c:pt>
                <c:pt idx="6533">
                  <c:v>2.810832188</c:v>
                </c:pt>
                <c:pt idx="6534">
                  <c:v>2.8102812500000001</c:v>
                </c:pt>
                <c:pt idx="6535">
                  <c:v>2.8099490629999999</c:v>
                </c:pt>
                <c:pt idx="6536">
                  <c:v>2.8096018749999998</c:v>
                </c:pt>
                <c:pt idx="6537">
                  <c:v>2.8090268749999998</c:v>
                </c:pt>
                <c:pt idx="6538">
                  <c:v>2.808675</c:v>
                </c:pt>
                <c:pt idx="6539">
                  <c:v>2.8082587499999998</c:v>
                </c:pt>
                <c:pt idx="6540">
                  <c:v>2.8076881249999999</c:v>
                </c:pt>
                <c:pt idx="6541">
                  <c:v>2.8073396879999999</c:v>
                </c:pt>
                <c:pt idx="6542">
                  <c:v>2.8070075000000001</c:v>
                </c:pt>
                <c:pt idx="6543">
                  <c:v>2.8063987500000001</c:v>
                </c:pt>
                <c:pt idx="6544">
                  <c:v>2.80596625</c:v>
                </c:pt>
                <c:pt idx="6545">
                  <c:v>2.8056365630000002</c:v>
                </c:pt>
                <c:pt idx="6546">
                  <c:v>2.805137813</c:v>
                </c:pt>
                <c:pt idx="6547">
                  <c:v>2.8047590630000001</c:v>
                </c:pt>
                <c:pt idx="6548">
                  <c:v>2.8044203130000001</c:v>
                </c:pt>
                <c:pt idx="6549">
                  <c:v>2.8038337499999999</c:v>
                </c:pt>
                <c:pt idx="6550">
                  <c:v>2.8034893749999998</c:v>
                </c:pt>
                <c:pt idx="6551">
                  <c:v>2.803008438</c:v>
                </c:pt>
                <c:pt idx="6552">
                  <c:v>2.8023768750000002</c:v>
                </c:pt>
                <c:pt idx="6553">
                  <c:v>2.8019009380000002</c:v>
                </c:pt>
                <c:pt idx="6554">
                  <c:v>2.8012934380000001</c:v>
                </c:pt>
                <c:pt idx="6555">
                  <c:v>2.8008668750000001</c:v>
                </c:pt>
                <c:pt idx="6556">
                  <c:v>2.800236875</c:v>
                </c:pt>
                <c:pt idx="6557">
                  <c:v>2.7997168750000001</c:v>
                </c:pt>
                <c:pt idx="6558">
                  <c:v>2.7993896880000002</c:v>
                </c:pt>
                <c:pt idx="6559">
                  <c:v>2.7990312500000001</c:v>
                </c:pt>
                <c:pt idx="6560">
                  <c:v>2.7984378130000001</c:v>
                </c:pt>
                <c:pt idx="6561">
                  <c:v>2.7980715630000002</c:v>
                </c:pt>
                <c:pt idx="6562">
                  <c:v>2.797676563</c:v>
                </c:pt>
                <c:pt idx="6563">
                  <c:v>2.7971368750000001</c:v>
                </c:pt>
                <c:pt idx="6564">
                  <c:v>2.79680375</c:v>
                </c:pt>
                <c:pt idx="6565">
                  <c:v>2.7963156250000001</c:v>
                </c:pt>
                <c:pt idx="6566">
                  <c:v>2.795724688</c:v>
                </c:pt>
                <c:pt idx="6567">
                  <c:v>2.7952849999999998</c:v>
                </c:pt>
                <c:pt idx="6568">
                  <c:v>2.794675625</c:v>
                </c:pt>
                <c:pt idx="6569">
                  <c:v>2.794183125</c:v>
                </c:pt>
                <c:pt idx="6570">
                  <c:v>2.793561875</c:v>
                </c:pt>
                <c:pt idx="6571">
                  <c:v>2.7930746879999999</c:v>
                </c:pt>
                <c:pt idx="6572">
                  <c:v>2.792728125</c:v>
                </c:pt>
                <c:pt idx="6573">
                  <c:v>2.7922434379999999</c:v>
                </c:pt>
                <c:pt idx="6574">
                  <c:v>2.7917659380000002</c:v>
                </c:pt>
                <c:pt idx="6575">
                  <c:v>2.7912762500000001</c:v>
                </c:pt>
                <c:pt idx="6576">
                  <c:v>2.7907815629999999</c:v>
                </c:pt>
                <c:pt idx="6577">
                  <c:v>2.7904049999999998</c:v>
                </c:pt>
                <c:pt idx="6578">
                  <c:v>2.7898384379999999</c:v>
                </c:pt>
                <c:pt idx="6579">
                  <c:v>2.7892684380000001</c:v>
                </c:pt>
                <c:pt idx="6580">
                  <c:v>2.7886465629999999</c:v>
                </c:pt>
                <c:pt idx="6581">
                  <c:v>2.7881384379999998</c:v>
                </c:pt>
                <c:pt idx="6582">
                  <c:v>2.7877800000000001</c:v>
                </c:pt>
                <c:pt idx="6583">
                  <c:v>2.7874315630000002</c:v>
                </c:pt>
                <c:pt idx="6584">
                  <c:v>2.7869115629999999</c:v>
                </c:pt>
                <c:pt idx="6585">
                  <c:v>2.7863365629999999</c:v>
                </c:pt>
                <c:pt idx="6586">
                  <c:v>2.78584875</c:v>
                </c:pt>
                <c:pt idx="6587">
                  <c:v>2.785514375</c:v>
                </c:pt>
                <c:pt idx="6588">
                  <c:v>2.78505</c:v>
                </c:pt>
                <c:pt idx="6589">
                  <c:v>2.784576875</c:v>
                </c:pt>
                <c:pt idx="6590">
                  <c:v>2.7841468749999998</c:v>
                </c:pt>
                <c:pt idx="6591">
                  <c:v>2.78368875</c:v>
                </c:pt>
                <c:pt idx="6592">
                  <c:v>2.7831581249999999</c:v>
                </c:pt>
                <c:pt idx="6593">
                  <c:v>2.7826256250000001</c:v>
                </c:pt>
                <c:pt idx="6594">
                  <c:v>2.7822874999999998</c:v>
                </c:pt>
                <c:pt idx="6595">
                  <c:v>2.7818187499999998</c:v>
                </c:pt>
                <c:pt idx="6596">
                  <c:v>2.7814218749999999</c:v>
                </c:pt>
                <c:pt idx="6597">
                  <c:v>2.7810434380000002</c:v>
                </c:pt>
                <c:pt idx="6598">
                  <c:v>2.7806881250000002</c:v>
                </c:pt>
                <c:pt idx="6599">
                  <c:v>2.7802181250000002</c:v>
                </c:pt>
                <c:pt idx="6600">
                  <c:v>2.7797268750000002</c:v>
                </c:pt>
                <c:pt idx="6601">
                  <c:v>2.7793406250000001</c:v>
                </c:pt>
                <c:pt idx="6602">
                  <c:v>2.7788359379999998</c:v>
                </c:pt>
                <c:pt idx="6603">
                  <c:v>2.778391563</c:v>
                </c:pt>
                <c:pt idx="6604">
                  <c:v>2.7778862499999999</c:v>
                </c:pt>
                <c:pt idx="6605">
                  <c:v>2.777448438</c:v>
                </c:pt>
                <c:pt idx="6606">
                  <c:v>2.7769400000000002</c:v>
                </c:pt>
                <c:pt idx="6607">
                  <c:v>2.7765790629999998</c:v>
                </c:pt>
                <c:pt idx="6608">
                  <c:v>2.776092813</c:v>
                </c:pt>
                <c:pt idx="6609">
                  <c:v>2.7755828130000002</c:v>
                </c:pt>
                <c:pt idx="6610">
                  <c:v>2.77515</c:v>
                </c:pt>
                <c:pt idx="6611">
                  <c:v>2.7747506249999998</c:v>
                </c:pt>
                <c:pt idx="6612">
                  <c:v>2.7743428130000001</c:v>
                </c:pt>
                <c:pt idx="6613">
                  <c:v>2.773948125</c:v>
                </c:pt>
                <c:pt idx="6614">
                  <c:v>2.7735971880000001</c:v>
                </c:pt>
                <c:pt idx="6615">
                  <c:v>2.7732434380000002</c:v>
                </c:pt>
                <c:pt idx="6616">
                  <c:v>2.7728587500000001</c:v>
                </c:pt>
                <c:pt idx="6617">
                  <c:v>2.7724528130000001</c:v>
                </c:pt>
                <c:pt idx="6618">
                  <c:v>2.7719956250000002</c:v>
                </c:pt>
                <c:pt idx="6619">
                  <c:v>2.7715190629999999</c:v>
                </c:pt>
                <c:pt idx="6620">
                  <c:v>2.7711209380000001</c:v>
                </c:pt>
                <c:pt idx="6621">
                  <c:v>2.7706578130000001</c:v>
                </c:pt>
                <c:pt idx="6622">
                  <c:v>2.7703268749999999</c:v>
                </c:pt>
                <c:pt idx="6623">
                  <c:v>2.769911563</c:v>
                </c:pt>
                <c:pt idx="6624">
                  <c:v>2.7695659379999999</c:v>
                </c:pt>
                <c:pt idx="6625">
                  <c:v>2.7691962499999998</c:v>
                </c:pt>
                <c:pt idx="6626">
                  <c:v>2.7687284380000001</c:v>
                </c:pt>
                <c:pt idx="6627">
                  <c:v>2.7683790629999998</c:v>
                </c:pt>
                <c:pt idx="6628">
                  <c:v>2.768040938</c:v>
                </c:pt>
                <c:pt idx="6629">
                  <c:v>2.7676699999999999</c:v>
                </c:pt>
                <c:pt idx="6630">
                  <c:v>2.7672678130000001</c:v>
                </c:pt>
                <c:pt idx="6631">
                  <c:v>2.7669406250000002</c:v>
                </c:pt>
                <c:pt idx="6632">
                  <c:v>2.7665646879999999</c:v>
                </c:pt>
                <c:pt idx="6633">
                  <c:v>2.76618875</c:v>
                </c:pt>
                <c:pt idx="6634">
                  <c:v>2.7658409380000002</c:v>
                </c:pt>
                <c:pt idx="6635">
                  <c:v>2.765371875</c:v>
                </c:pt>
                <c:pt idx="6636">
                  <c:v>2.764855313</c:v>
                </c:pt>
                <c:pt idx="6637">
                  <c:v>2.7644375000000001</c:v>
                </c:pt>
                <c:pt idx="6638">
                  <c:v>2.7640559379999998</c:v>
                </c:pt>
                <c:pt idx="6639">
                  <c:v>2.7636178130000002</c:v>
                </c:pt>
                <c:pt idx="6640">
                  <c:v>2.7632528129999998</c:v>
                </c:pt>
                <c:pt idx="6641">
                  <c:v>2.7629237500000001</c:v>
                </c:pt>
                <c:pt idx="6642">
                  <c:v>2.76241125</c:v>
                </c:pt>
                <c:pt idx="6643">
                  <c:v>2.7619912499999999</c:v>
                </c:pt>
                <c:pt idx="6644">
                  <c:v>2.7616153130000001</c:v>
                </c:pt>
                <c:pt idx="6645">
                  <c:v>2.7611043749999999</c:v>
                </c:pt>
                <c:pt idx="6646">
                  <c:v>2.7606356249999999</c:v>
                </c:pt>
                <c:pt idx="6647">
                  <c:v>2.7601421880000001</c:v>
                </c:pt>
                <c:pt idx="6648">
                  <c:v>2.7597075000000002</c:v>
                </c:pt>
                <c:pt idx="6649">
                  <c:v>2.759343125</c:v>
                </c:pt>
                <c:pt idx="6650">
                  <c:v>2.7589281250000002</c:v>
                </c:pt>
                <c:pt idx="6651">
                  <c:v>2.7584246879999998</c:v>
                </c:pt>
                <c:pt idx="6652">
                  <c:v>2.7579393749999999</c:v>
                </c:pt>
                <c:pt idx="6653">
                  <c:v>2.7574631250000001</c:v>
                </c:pt>
                <c:pt idx="6654">
                  <c:v>2.7569246879999998</c:v>
                </c:pt>
                <c:pt idx="6655">
                  <c:v>2.7564596880000001</c:v>
                </c:pt>
                <c:pt idx="6656">
                  <c:v>2.7559803129999998</c:v>
                </c:pt>
                <c:pt idx="6657">
                  <c:v>2.7556315630000001</c:v>
                </c:pt>
                <c:pt idx="6658">
                  <c:v>2.755252188</c:v>
                </c:pt>
                <c:pt idx="6659">
                  <c:v>2.7548753129999999</c:v>
                </c:pt>
                <c:pt idx="6660">
                  <c:v>2.754498125</c:v>
                </c:pt>
                <c:pt idx="6661">
                  <c:v>2.7540631250000001</c:v>
                </c:pt>
                <c:pt idx="6662">
                  <c:v>2.7537331250000001</c:v>
                </c:pt>
                <c:pt idx="6663">
                  <c:v>2.7533456250000001</c:v>
                </c:pt>
                <c:pt idx="6664">
                  <c:v>2.752855625</c:v>
                </c:pt>
                <c:pt idx="6665">
                  <c:v>2.752409375</c:v>
                </c:pt>
                <c:pt idx="6666">
                  <c:v>2.7518893750000002</c:v>
                </c:pt>
                <c:pt idx="6667">
                  <c:v>2.751566875</c:v>
                </c:pt>
                <c:pt idx="6668">
                  <c:v>2.7511696880000001</c:v>
                </c:pt>
                <c:pt idx="6669">
                  <c:v>2.7507696880000001</c:v>
                </c:pt>
                <c:pt idx="6670">
                  <c:v>2.7503449999999998</c:v>
                </c:pt>
                <c:pt idx="6671">
                  <c:v>2.7498493750000002</c:v>
                </c:pt>
                <c:pt idx="6672">
                  <c:v>2.7493975000000002</c:v>
                </c:pt>
                <c:pt idx="6673">
                  <c:v>2.748919688</c:v>
                </c:pt>
                <c:pt idx="6674">
                  <c:v>2.7484856249999998</c:v>
                </c:pt>
                <c:pt idx="6675">
                  <c:v>2.7481162499999998</c:v>
                </c:pt>
                <c:pt idx="6676">
                  <c:v>2.747744688</c:v>
                </c:pt>
                <c:pt idx="6677">
                  <c:v>2.7473481249999998</c:v>
                </c:pt>
                <c:pt idx="6678">
                  <c:v>2.7468928130000001</c:v>
                </c:pt>
                <c:pt idx="6679">
                  <c:v>2.7465293750000002</c:v>
                </c:pt>
                <c:pt idx="6680">
                  <c:v>2.7461959380000001</c:v>
                </c:pt>
                <c:pt idx="6681">
                  <c:v>2.7457743749999999</c:v>
                </c:pt>
                <c:pt idx="6682">
                  <c:v>2.7452587500000001</c:v>
                </c:pt>
                <c:pt idx="6683">
                  <c:v>2.7447778129999998</c:v>
                </c:pt>
                <c:pt idx="6684">
                  <c:v>2.7444159379999999</c:v>
                </c:pt>
                <c:pt idx="6685">
                  <c:v>2.744049688</c:v>
                </c:pt>
                <c:pt idx="6686">
                  <c:v>2.743699688</c:v>
                </c:pt>
                <c:pt idx="6687">
                  <c:v>2.7433040630000001</c:v>
                </c:pt>
                <c:pt idx="6688">
                  <c:v>2.7429634379999999</c:v>
                </c:pt>
                <c:pt idx="6689">
                  <c:v>2.7425643750000002</c:v>
                </c:pt>
                <c:pt idx="6690">
                  <c:v>2.7420256250000001</c:v>
                </c:pt>
                <c:pt idx="6691">
                  <c:v>2.7416034379999998</c:v>
                </c:pt>
                <c:pt idx="6692">
                  <c:v>2.7411928130000001</c:v>
                </c:pt>
                <c:pt idx="6693">
                  <c:v>2.740872188</c:v>
                </c:pt>
                <c:pt idx="6694">
                  <c:v>2.7404237500000002</c:v>
                </c:pt>
                <c:pt idx="6695">
                  <c:v>2.7399412500000002</c:v>
                </c:pt>
                <c:pt idx="6696">
                  <c:v>2.7395534380000002</c:v>
                </c:pt>
                <c:pt idx="6697">
                  <c:v>2.7392009380000002</c:v>
                </c:pt>
                <c:pt idx="6698">
                  <c:v>2.7388796879999999</c:v>
                </c:pt>
                <c:pt idx="6699">
                  <c:v>2.7385121880000001</c:v>
                </c:pt>
                <c:pt idx="6700">
                  <c:v>2.7381696880000002</c:v>
                </c:pt>
                <c:pt idx="6701">
                  <c:v>2.7377146880000001</c:v>
                </c:pt>
                <c:pt idx="6702">
                  <c:v>2.7373568750000001</c:v>
                </c:pt>
                <c:pt idx="6703">
                  <c:v>2.7368746879999999</c:v>
                </c:pt>
                <c:pt idx="6704">
                  <c:v>2.7365078129999998</c:v>
                </c:pt>
                <c:pt idx="6705">
                  <c:v>2.73611125</c:v>
                </c:pt>
                <c:pt idx="6706">
                  <c:v>2.7357003130000002</c:v>
                </c:pt>
                <c:pt idx="6707">
                  <c:v>2.7352574999999999</c:v>
                </c:pt>
                <c:pt idx="6708">
                  <c:v>2.734760938</c:v>
                </c:pt>
                <c:pt idx="6709">
                  <c:v>2.7344115630000001</c:v>
                </c:pt>
                <c:pt idx="6710">
                  <c:v>2.733869688</c:v>
                </c:pt>
                <c:pt idx="6711">
                  <c:v>2.7335490629999999</c:v>
                </c:pt>
                <c:pt idx="6712">
                  <c:v>2.7331609380000002</c:v>
                </c:pt>
                <c:pt idx="6713">
                  <c:v>2.7328290630000001</c:v>
                </c:pt>
                <c:pt idx="6714">
                  <c:v>2.7323046880000001</c:v>
                </c:pt>
                <c:pt idx="6715">
                  <c:v>2.7319140630000001</c:v>
                </c:pt>
                <c:pt idx="6716">
                  <c:v>2.73146625</c:v>
                </c:pt>
                <c:pt idx="6717">
                  <c:v>2.7311028130000001</c:v>
                </c:pt>
                <c:pt idx="6718">
                  <c:v>2.7305899999999999</c:v>
                </c:pt>
                <c:pt idx="6719">
                  <c:v>2.7301753130000002</c:v>
                </c:pt>
                <c:pt idx="6720">
                  <c:v>2.7297862500000001</c:v>
                </c:pt>
                <c:pt idx="6721">
                  <c:v>2.7294209380000001</c:v>
                </c:pt>
                <c:pt idx="6722">
                  <c:v>2.7289553130000002</c:v>
                </c:pt>
                <c:pt idx="6723">
                  <c:v>2.7284278130000001</c:v>
                </c:pt>
                <c:pt idx="6724">
                  <c:v>2.7279790629999998</c:v>
                </c:pt>
                <c:pt idx="6725">
                  <c:v>2.72765375</c:v>
                </c:pt>
                <c:pt idx="6726">
                  <c:v>2.7272850000000002</c:v>
                </c:pt>
                <c:pt idx="6727">
                  <c:v>2.726937188</c:v>
                </c:pt>
                <c:pt idx="6728">
                  <c:v>2.7265096880000002</c:v>
                </c:pt>
                <c:pt idx="6729">
                  <c:v>2.7260231250000002</c:v>
                </c:pt>
                <c:pt idx="6730">
                  <c:v>2.7254906249999999</c:v>
                </c:pt>
                <c:pt idx="6731">
                  <c:v>2.7251065630000002</c:v>
                </c:pt>
                <c:pt idx="6732">
                  <c:v>2.7247587499999999</c:v>
                </c:pt>
                <c:pt idx="6733">
                  <c:v>2.7242424999999999</c:v>
                </c:pt>
                <c:pt idx="6734">
                  <c:v>2.72388875</c:v>
                </c:pt>
                <c:pt idx="6735">
                  <c:v>2.723504063</c:v>
                </c:pt>
                <c:pt idx="6736">
                  <c:v>2.7229987499999999</c:v>
                </c:pt>
                <c:pt idx="6737">
                  <c:v>2.7226159380000001</c:v>
                </c:pt>
                <c:pt idx="6738">
                  <c:v>2.7222296880000001</c:v>
                </c:pt>
                <c:pt idx="6739">
                  <c:v>2.7218806249999998</c:v>
                </c:pt>
                <c:pt idx="6740">
                  <c:v>2.7214790629999999</c:v>
                </c:pt>
                <c:pt idx="6741">
                  <c:v>2.7211434379999999</c:v>
                </c:pt>
                <c:pt idx="6742">
                  <c:v>2.720655625</c:v>
                </c:pt>
                <c:pt idx="6743">
                  <c:v>2.7202640630000001</c:v>
                </c:pt>
                <c:pt idx="6744">
                  <c:v>2.7197374999999999</c:v>
                </c:pt>
                <c:pt idx="6745">
                  <c:v>2.7192799999999999</c:v>
                </c:pt>
                <c:pt idx="6746">
                  <c:v>2.718766875</c:v>
                </c:pt>
                <c:pt idx="6747">
                  <c:v>2.7182531249999999</c:v>
                </c:pt>
                <c:pt idx="6748">
                  <c:v>2.7178949999999999</c:v>
                </c:pt>
                <c:pt idx="6749">
                  <c:v>2.7175559379999998</c:v>
                </c:pt>
                <c:pt idx="6750">
                  <c:v>2.7170534380000002</c:v>
                </c:pt>
                <c:pt idx="6751">
                  <c:v>2.7165275000000002</c:v>
                </c:pt>
                <c:pt idx="6752">
                  <c:v>2.7161387499999998</c:v>
                </c:pt>
                <c:pt idx="6753">
                  <c:v>2.715729375</c:v>
                </c:pt>
                <c:pt idx="6754">
                  <c:v>2.715366875</c:v>
                </c:pt>
                <c:pt idx="6755">
                  <c:v>2.7149590629999998</c:v>
                </c:pt>
                <c:pt idx="6756">
                  <c:v>2.714472813</c:v>
                </c:pt>
                <c:pt idx="6757">
                  <c:v>2.7140234379999999</c:v>
                </c:pt>
                <c:pt idx="6758">
                  <c:v>2.7136228130000002</c:v>
                </c:pt>
                <c:pt idx="6759">
                  <c:v>2.7132134379999999</c:v>
                </c:pt>
                <c:pt idx="6760">
                  <c:v>2.7128240629999998</c:v>
                </c:pt>
                <c:pt idx="6761">
                  <c:v>2.7124059379999998</c:v>
                </c:pt>
                <c:pt idx="6762">
                  <c:v>2.7120781250000001</c:v>
                </c:pt>
                <c:pt idx="6763">
                  <c:v>2.7117493750000001</c:v>
                </c:pt>
                <c:pt idx="6764">
                  <c:v>2.711295625</c:v>
                </c:pt>
                <c:pt idx="6765">
                  <c:v>2.7108050000000001</c:v>
                </c:pt>
                <c:pt idx="6766">
                  <c:v>2.7104249999999999</c:v>
                </c:pt>
                <c:pt idx="6767">
                  <c:v>2.7098784380000001</c:v>
                </c:pt>
                <c:pt idx="6768">
                  <c:v>2.7094059380000002</c:v>
                </c:pt>
                <c:pt idx="6769">
                  <c:v>2.708999688</c:v>
                </c:pt>
                <c:pt idx="6770">
                  <c:v>2.7084646879999998</c:v>
                </c:pt>
                <c:pt idx="6771">
                  <c:v>2.7079696879999999</c:v>
                </c:pt>
                <c:pt idx="6772">
                  <c:v>2.7076224999999998</c:v>
                </c:pt>
                <c:pt idx="6773">
                  <c:v>2.7072924999999999</c:v>
                </c:pt>
                <c:pt idx="6774">
                  <c:v>2.7068765629999998</c:v>
                </c:pt>
                <c:pt idx="6775">
                  <c:v>2.7065196880000002</c:v>
                </c:pt>
                <c:pt idx="6776">
                  <c:v>2.7060690630000002</c:v>
                </c:pt>
                <c:pt idx="6777">
                  <c:v>2.7056596879999999</c:v>
                </c:pt>
                <c:pt idx="6778">
                  <c:v>2.7052784380000001</c:v>
                </c:pt>
                <c:pt idx="6779">
                  <c:v>2.7048281250000001</c:v>
                </c:pt>
                <c:pt idx="6780">
                  <c:v>2.7044409379999998</c:v>
                </c:pt>
                <c:pt idx="6781">
                  <c:v>2.7040603129999998</c:v>
                </c:pt>
                <c:pt idx="6782">
                  <c:v>2.7036978129999998</c:v>
                </c:pt>
                <c:pt idx="6783">
                  <c:v>2.7033243749999998</c:v>
                </c:pt>
                <c:pt idx="6784">
                  <c:v>2.7028728129999999</c:v>
                </c:pt>
                <c:pt idx="6785">
                  <c:v>2.7024821879999998</c:v>
                </c:pt>
                <c:pt idx="6786">
                  <c:v>2.7021121880000001</c:v>
                </c:pt>
                <c:pt idx="6787">
                  <c:v>2.7017409379999999</c:v>
                </c:pt>
                <c:pt idx="6788">
                  <c:v>2.7013643749999998</c:v>
                </c:pt>
                <c:pt idx="6789">
                  <c:v>2.700899063</c:v>
                </c:pt>
                <c:pt idx="6790">
                  <c:v>2.7003334379999999</c:v>
                </c:pt>
                <c:pt idx="6791">
                  <c:v>2.7000125000000001</c:v>
                </c:pt>
                <c:pt idx="6792">
                  <c:v>2.6996303130000001</c:v>
                </c:pt>
                <c:pt idx="6793">
                  <c:v>2.6991537499999998</c:v>
                </c:pt>
                <c:pt idx="6794">
                  <c:v>2.6987937500000001</c:v>
                </c:pt>
                <c:pt idx="6795">
                  <c:v>2.6984621880000002</c:v>
                </c:pt>
                <c:pt idx="6796">
                  <c:v>2.6979965629999998</c:v>
                </c:pt>
                <c:pt idx="6797">
                  <c:v>2.6975112499999998</c:v>
                </c:pt>
                <c:pt idx="6798">
                  <c:v>2.6969943750000001</c:v>
                </c:pt>
                <c:pt idx="6799">
                  <c:v>2.6965300000000001</c:v>
                </c:pt>
                <c:pt idx="6800">
                  <c:v>2.6960459380000001</c:v>
                </c:pt>
                <c:pt idx="6801">
                  <c:v>2.6955837499999999</c:v>
                </c:pt>
                <c:pt idx="6802">
                  <c:v>2.6952378129999999</c:v>
                </c:pt>
                <c:pt idx="6803">
                  <c:v>2.6948343750000001</c:v>
                </c:pt>
                <c:pt idx="6804">
                  <c:v>2.694495313</c:v>
                </c:pt>
                <c:pt idx="6805">
                  <c:v>2.6941109380000001</c:v>
                </c:pt>
                <c:pt idx="6806">
                  <c:v>2.6937000000000002</c:v>
                </c:pt>
                <c:pt idx="6807">
                  <c:v>2.6933503129999998</c:v>
                </c:pt>
                <c:pt idx="6808">
                  <c:v>2.6929599999999998</c:v>
                </c:pt>
                <c:pt idx="6809">
                  <c:v>2.6925878129999998</c:v>
                </c:pt>
                <c:pt idx="6810">
                  <c:v>2.6921684379999999</c:v>
                </c:pt>
                <c:pt idx="6811">
                  <c:v>2.6916796879999998</c:v>
                </c:pt>
                <c:pt idx="6812">
                  <c:v>2.6913046879999998</c:v>
                </c:pt>
                <c:pt idx="6813">
                  <c:v>2.6909212500000002</c:v>
                </c:pt>
                <c:pt idx="6814">
                  <c:v>2.69045625</c:v>
                </c:pt>
                <c:pt idx="6815">
                  <c:v>2.6901018749999999</c:v>
                </c:pt>
                <c:pt idx="6816">
                  <c:v>2.6896487499999999</c:v>
                </c:pt>
                <c:pt idx="6817">
                  <c:v>2.6893281249999998</c:v>
                </c:pt>
                <c:pt idx="6818">
                  <c:v>2.6889696879999998</c:v>
                </c:pt>
                <c:pt idx="6819">
                  <c:v>2.6885812499999999</c:v>
                </c:pt>
                <c:pt idx="6820">
                  <c:v>2.688233125</c:v>
                </c:pt>
                <c:pt idx="6821">
                  <c:v>2.6878946880000001</c:v>
                </c:pt>
                <c:pt idx="6822">
                  <c:v>2.6875284380000002</c:v>
                </c:pt>
                <c:pt idx="6823">
                  <c:v>2.6870856249999999</c:v>
                </c:pt>
                <c:pt idx="6824">
                  <c:v>2.6866987500000001</c:v>
                </c:pt>
                <c:pt idx="6825">
                  <c:v>2.6863396879999999</c:v>
                </c:pt>
                <c:pt idx="6826">
                  <c:v>2.6859943749999999</c:v>
                </c:pt>
                <c:pt idx="6827">
                  <c:v>2.6855434379999998</c:v>
                </c:pt>
                <c:pt idx="6828">
                  <c:v>2.6852215629999998</c:v>
                </c:pt>
                <c:pt idx="6829">
                  <c:v>2.6848593749999998</c:v>
                </c:pt>
                <c:pt idx="6830">
                  <c:v>2.6844453129999999</c:v>
                </c:pt>
                <c:pt idx="6831">
                  <c:v>2.6840125000000001</c:v>
                </c:pt>
                <c:pt idx="6832">
                  <c:v>2.6836837500000001</c:v>
                </c:pt>
                <c:pt idx="6833">
                  <c:v>2.683211563</c:v>
                </c:pt>
                <c:pt idx="6834">
                  <c:v>2.6828456250000001</c:v>
                </c:pt>
                <c:pt idx="6835">
                  <c:v>2.682507813</c:v>
                </c:pt>
                <c:pt idx="6836">
                  <c:v>2.6820121879999999</c:v>
                </c:pt>
                <c:pt idx="6837">
                  <c:v>2.6814731250000001</c:v>
                </c:pt>
                <c:pt idx="6838">
                  <c:v>2.6811281249999999</c:v>
                </c:pt>
                <c:pt idx="6839">
                  <c:v>2.6808015630000002</c:v>
                </c:pt>
                <c:pt idx="6840">
                  <c:v>2.6803265629999999</c:v>
                </c:pt>
                <c:pt idx="6841">
                  <c:v>2.6799737499999998</c:v>
                </c:pt>
                <c:pt idx="6842">
                  <c:v>2.6795537500000002</c:v>
                </c:pt>
                <c:pt idx="6843">
                  <c:v>2.6791668749999999</c:v>
                </c:pt>
                <c:pt idx="6844">
                  <c:v>2.6787806249999999</c:v>
                </c:pt>
                <c:pt idx="6845">
                  <c:v>2.6782462499999999</c:v>
                </c:pt>
                <c:pt idx="6846">
                  <c:v>2.6777950000000001</c:v>
                </c:pt>
                <c:pt idx="6847">
                  <c:v>2.677404063</c:v>
                </c:pt>
                <c:pt idx="6848">
                  <c:v>2.6769915630000001</c:v>
                </c:pt>
                <c:pt idx="6849">
                  <c:v>2.6765687499999999</c:v>
                </c:pt>
                <c:pt idx="6850">
                  <c:v>2.6761621880000002</c:v>
                </c:pt>
                <c:pt idx="6851">
                  <c:v>2.675690313</c:v>
                </c:pt>
                <c:pt idx="6852">
                  <c:v>2.6752784379999999</c:v>
                </c:pt>
                <c:pt idx="6853">
                  <c:v>2.6747690629999998</c:v>
                </c:pt>
                <c:pt idx="6854">
                  <c:v>2.6743584380000001</c:v>
                </c:pt>
                <c:pt idx="6855">
                  <c:v>2.6739015629999998</c:v>
                </c:pt>
                <c:pt idx="6856">
                  <c:v>2.6734006250000002</c:v>
                </c:pt>
                <c:pt idx="6857">
                  <c:v>2.6730490630000001</c:v>
                </c:pt>
                <c:pt idx="6858">
                  <c:v>2.6725065629999998</c:v>
                </c:pt>
                <c:pt idx="6859">
                  <c:v>2.672058125</c:v>
                </c:pt>
                <c:pt idx="6860">
                  <c:v>2.671574063</c:v>
                </c:pt>
                <c:pt idx="6861">
                  <c:v>2.6710443750000001</c:v>
                </c:pt>
                <c:pt idx="6862">
                  <c:v>2.6705690629999999</c:v>
                </c:pt>
                <c:pt idx="6863">
                  <c:v>2.6701178130000001</c:v>
                </c:pt>
                <c:pt idx="6864">
                  <c:v>2.6697043749999998</c:v>
                </c:pt>
                <c:pt idx="6865">
                  <c:v>2.6693268749999999</c:v>
                </c:pt>
                <c:pt idx="6866">
                  <c:v>2.668808125</c:v>
                </c:pt>
                <c:pt idx="6867">
                  <c:v>2.6683718750000001</c:v>
                </c:pt>
                <c:pt idx="6868">
                  <c:v>2.6679737499999998</c:v>
                </c:pt>
                <c:pt idx="6869">
                  <c:v>2.6675499999999999</c:v>
                </c:pt>
                <c:pt idx="6870">
                  <c:v>2.6669959379999999</c:v>
                </c:pt>
                <c:pt idx="6871">
                  <c:v>2.6666449999999999</c:v>
                </c:pt>
                <c:pt idx="6872">
                  <c:v>2.666224063</c:v>
                </c:pt>
                <c:pt idx="6873">
                  <c:v>2.6657674999999998</c:v>
                </c:pt>
                <c:pt idx="6874">
                  <c:v>2.6654399999999998</c:v>
                </c:pt>
                <c:pt idx="6875">
                  <c:v>2.664983125</c:v>
                </c:pt>
                <c:pt idx="6876">
                  <c:v>2.6645543749999998</c:v>
                </c:pt>
                <c:pt idx="6877">
                  <c:v>2.6640803129999999</c:v>
                </c:pt>
                <c:pt idx="6878">
                  <c:v>2.6636856249999998</c:v>
                </c:pt>
                <c:pt idx="6879">
                  <c:v>2.6632268749999999</c:v>
                </c:pt>
                <c:pt idx="6880">
                  <c:v>2.6628124999999998</c:v>
                </c:pt>
                <c:pt idx="6881">
                  <c:v>2.6624740629999999</c:v>
                </c:pt>
                <c:pt idx="6882">
                  <c:v>2.6620306249999999</c:v>
                </c:pt>
                <c:pt idx="6883">
                  <c:v>2.6615449999999998</c:v>
                </c:pt>
                <c:pt idx="6884">
                  <c:v>2.6611890630000001</c:v>
                </c:pt>
                <c:pt idx="6885">
                  <c:v>2.6606684380000001</c:v>
                </c:pt>
                <c:pt idx="6886">
                  <c:v>2.660248438</c:v>
                </c:pt>
                <c:pt idx="6887">
                  <c:v>2.6597431249999999</c:v>
                </c:pt>
                <c:pt idx="6888">
                  <c:v>2.6593065629999999</c:v>
                </c:pt>
                <c:pt idx="6889">
                  <c:v>2.6588546879999999</c:v>
                </c:pt>
                <c:pt idx="6890">
                  <c:v>2.6583637499999999</c:v>
                </c:pt>
                <c:pt idx="6891">
                  <c:v>2.6580256250000001</c:v>
                </c:pt>
                <c:pt idx="6892">
                  <c:v>2.6575490629999998</c:v>
                </c:pt>
                <c:pt idx="6893">
                  <c:v>2.657115938</c:v>
                </c:pt>
                <c:pt idx="6894">
                  <c:v>2.6567859380000001</c:v>
                </c:pt>
                <c:pt idx="6895">
                  <c:v>2.6564450000000002</c:v>
                </c:pt>
                <c:pt idx="6896">
                  <c:v>2.6561040629999999</c:v>
                </c:pt>
                <c:pt idx="6897">
                  <c:v>2.6557274999999998</c:v>
                </c:pt>
                <c:pt idx="6898">
                  <c:v>2.65539375</c:v>
                </c:pt>
                <c:pt idx="6899">
                  <c:v>2.6550318750000002</c:v>
                </c:pt>
                <c:pt idx="6900">
                  <c:v>2.6546506249999999</c:v>
                </c:pt>
                <c:pt idx="6901">
                  <c:v>2.6541637499999999</c:v>
                </c:pt>
                <c:pt idx="6902">
                  <c:v>2.6536865629999999</c:v>
                </c:pt>
                <c:pt idx="6903">
                  <c:v>2.6532759380000002</c:v>
                </c:pt>
                <c:pt idx="6904">
                  <c:v>2.652759063</c:v>
                </c:pt>
                <c:pt idx="6905">
                  <c:v>2.6522815629999998</c:v>
                </c:pt>
                <c:pt idx="6906">
                  <c:v>2.6518718749999999</c:v>
                </c:pt>
                <c:pt idx="6907">
                  <c:v>2.651045313</c:v>
                </c:pt>
                <c:pt idx="6908">
                  <c:v>2.650413125</c:v>
                </c:pt>
                <c:pt idx="6909">
                  <c:v>2.6497156249999998</c:v>
                </c:pt>
                <c:pt idx="6910">
                  <c:v>2.6489987500000001</c:v>
                </c:pt>
                <c:pt idx="6911">
                  <c:v>2.6482984379999999</c:v>
                </c:pt>
                <c:pt idx="6912">
                  <c:v>2.6474946880000001</c:v>
                </c:pt>
                <c:pt idx="6913">
                  <c:v>2.6466328130000001</c:v>
                </c:pt>
                <c:pt idx="6914">
                  <c:v>2.6457768750000001</c:v>
                </c:pt>
                <c:pt idx="6915">
                  <c:v>2.64497625</c:v>
                </c:pt>
                <c:pt idx="6916">
                  <c:v>2.6441246879999998</c:v>
                </c:pt>
                <c:pt idx="6917">
                  <c:v>2.6435509380000002</c:v>
                </c:pt>
                <c:pt idx="6918">
                  <c:v>2.6430850000000001</c:v>
                </c:pt>
                <c:pt idx="6919">
                  <c:v>2.642670313</c:v>
                </c:pt>
                <c:pt idx="6920">
                  <c:v>2.6422412500000001</c:v>
                </c:pt>
                <c:pt idx="6921">
                  <c:v>2.6418287500000002</c:v>
                </c:pt>
                <c:pt idx="6922">
                  <c:v>2.6414753129999999</c:v>
                </c:pt>
                <c:pt idx="6923">
                  <c:v>2.6408159379999998</c:v>
                </c:pt>
                <c:pt idx="6924">
                  <c:v>2.6404000000000001</c:v>
                </c:pt>
                <c:pt idx="6925">
                  <c:v>2.639869375</c:v>
                </c:pt>
                <c:pt idx="6926">
                  <c:v>2.6394831249999999</c:v>
                </c:pt>
                <c:pt idx="6927">
                  <c:v>2.6391</c:v>
                </c:pt>
                <c:pt idx="6928">
                  <c:v>2.63855</c:v>
                </c:pt>
                <c:pt idx="6929">
                  <c:v>2.6381984379999999</c:v>
                </c:pt>
                <c:pt idx="6930">
                  <c:v>2.6378456250000002</c:v>
                </c:pt>
                <c:pt idx="6931">
                  <c:v>2.637320313</c:v>
                </c:pt>
                <c:pt idx="6932">
                  <c:v>2.636967813</c:v>
                </c:pt>
                <c:pt idx="6933">
                  <c:v>2.6365949999999998</c:v>
                </c:pt>
                <c:pt idx="6934">
                  <c:v>2.6361428130000002</c:v>
                </c:pt>
                <c:pt idx="6935">
                  <c:v>2.6358109380000001</c:v>
                </c:pt>
                <c:pt idx="6936">
                  <c:v>2.6354759379999999</c:v>
                </c:pt>
                <c:pt idx="6937">
                  <c:v>2.6349368750000002</c:v>
                </c:pt>
                <c:pt idx="6938">
                  <c:v>2.6342918750000002</c:v>
                </c:pt>
                <c:pt idx="6939">
                  <c:v>2.6337618749999998</c:v>
                </c:pt>
                <c:pt idx="6940">
                  <c:v>2.6333890630000001</c:v>
                </c:pt>
                <c:pt idx="6941">
                  <c:v>2.6328256250000002</c:v>
                </c:pt>
                <c:pt idx="6942">
                  <c:v>2.6324978130000001</c:v>
                </c:pt>
                <c:pt idx="6943">
                  <c:v>2.6321740629999999</c:v>
                </c:pt>
                <c:pt idx="6944">
                  <c:v>2.6316453129999999</c:v>
                </c:pt>
                <c:pt idx="6945">
                  <c:v>2.6311178129999999</c:v>
                </c:pt>
                <c:pt idx="6946">
                  <c:v>2.630659375</c:v>
                </c:pt>
                <c:pt idx="6947">
                  <c:v>2.6301656250000001</c:v>
                </c:pt>
                <c:pt idx="6948">
                  <c:v>2.6296884380000001</c:v>
                </c:pt>
                <c:pt idx="6949">
                  <c:v>2.629251563</c:v>
                </c:pt>
                <c:pt idx="6950">
                  <c:v>2.6287959380000001</c:v>
                </c:pt>
                <c:pt idx="6951">
                  <c:v>2.628383125</c:v>
                </c:pt>
                <c:pt idx="6952">
                  <c:v>2.6278787499999998</c:v>
                </c:pt>
                <c:pt idx="6953">
                  <c:v>2.627491875</c:v>
                </c:pt>
                <c:pt idx="6954">
                  <c:v>2.627024375</c:v>
                </c:pt>
                <c:pt idx="6955">
                  <c:v>2.62666625</c:v>
                </c:pt>
                <c:pt idx="6956">
                  <c:v>2.6261609379999999</c:v>
                </c:pt>
                <c:pt idx="6957">
                  <c:v>2.6257943749999999</c:v>
                </c:pt>
                <c:pt idx="6958">
                  <c:v>2.6252800000000001</c:v>
                </c:pt>
                <c:pt idx="6959">
                  <c:v>2.624905</c:v>
                </c:pt>
                <c:pt idx="6960">
                  <c:v>2.624392813</c:v>
                </c:pt>
                <c:pt idx="6961">
                  <c:v>2.6239581250000001</c:v>
                </c:pt>
                <c:pt idx="6962">
                  <c:v>2.6234131249999999</c:v>
                </c:pt>
                <c:pt idx="6963">
                  <c:v>2.623050938</c:v>
                </c:pt>
                <c:pt idx="6964">
                  <c:v>2.6224781250000002</c:v>
                </c:pt>
                <c:pt idx="6965">
                  <c:v>2.6220781249999998</c:v>
                </c:pt>
                <c:pt idx="6966">
                  <c:v>2.6215956249999999</c:v>
                </c:pt>
                <c:pt idx="6967">
                  <c:v>2.6212148439999998</c:v>
                </c:pt>
                <c:pt idx="6968">
                  <c:v>2.620745469</c:v>
                </c:pt>
                <c:pt idx="6969">
                  <c:v>2.6201532809999999</c:v>
                </c:pt>
                <c:pt idx="6970">
                  <c:v>2.619795469</c:v>
                </c:pt>
                <c:pt idx="6971">
                  <c:v>2.619416406</c:v>
                </c:pt>
                <c:pt idx="6972">
                  <c:v>2.6190851560000001</c:v>
                </c:pt>
                <c:pt idx="6973">
                  <c:v>2.6186621880000001</c:v>
                </c:pt>
                <c:pt idx="6974">
                  <c:v>2.6182168749999999</c:v>
                </c:pt>
                <c:pt idx="6975">
                  <c:v>2.6177054690000001</c:v>
                </c:pt>
                <c:pt idx="6976">
                  <c:v>2.617338594</c:v>
                </c:pt>
                <c:pt idx="6977">
                  <c:v>2.6169504689999998</c:v>
                </c:pt>
                <c:pt idx="6978">
                  <c:v>2.616451563</c:v>
                </c:pt>
                <c:pt idx="6979">
                  <c:v>2.6159798439999999</c:v>
                </c:pt>
                <c:pt idx="6980">
                  <c:v>2.615585469</c:v>
                </c:pt>
                <c:pt idx="6981">
                  <c:v>2.6151889060000002</c:v>
                </c:pt>
                <c:pt idx="6982">
                  <c:v>2.6147170310000001</c:v>
                </c:pt>
                <c:pt idx="6983">
                  <c:v>2.6142778130000002</c:v>
                </c:pt>
                <c:pt idx="6984">
                  <c:v>2.6139384379999999</c:v>
                </c:pt>
                <c:pt idx="6985">
                  <c:v>2.6135320310000001</c:v>
                </c:pt>
                <c:pt idx="6986">
                  <c:v>2.613173438</c:v>
                </c:pt>
                <c:pt idx="6987">
                  <c:v>2.6127979689999998</c:v>
                </c:pt>
                <c:pt idx="6988">
                  <c:v>2.6123389060000002</c:v>
                </c:pt>
                <c:pt idx="6989">
                  <c:v>2.6118593749999999</c:v>
                </c:pt>
                <c:pt idx="6990">
                  <c:v>2.6114884379999999</c:v>
                </c:pt>
                <c:pt idx="6991">
                  <c:v>2.6109314060000002</c:v>
                </c:pt>
                <c:pt idx="6992">
                  <c:v>2.610435469</c:v>
                </c:pt>
                <c:pt idx="6993">
                  <c:v>2.609940156</c:v>
                </c:pt>
                <c:pt idx="6994">
                  <c:v>2.609478594</c:v>
                </c:pt>
                <c:pt idx="6995">
                  <c:v>2.608959375</c:v>
                </c:pt>
                <c:pt idx="6996">
                  <c:v>2.6086323440000001</c:v>
                </c:pt>
                <c:pt idx="6997">
                  <c:v>2.6082406250000001</c:v>
                </c:pt>
                <c:pt idx="6998">
                  <c:v>2.6077473439999999</c:v>
                </c:pt>
                <c:pt idx="6999">
                  <c:v>2.6073875000000002</c:v>
                </c:pt>
                <c:pt idx="7000">
                  <c:v>2.606982344</c:v>
                </c:pt>
                <c:pt idx="7001">
                  <c:v>2.6064795310000002</c:v>
                </c:pt>
                <c:pt idx="7002">
                  <c:v>2.6060320309999998</c:v>
                </c:pt>
                <c:pt idx="7003">
                  <c:v>2.6055818749999999</c:v>
                </c:pt>
                <c:pt idx="7004">
                  <c:v>2.6052054689999999</c:v>
                </c:pt>
                <c:pt idx="7005">
                  <c:v>2.604858594</c:v>
                </c:pt>
                <c:pt idx="7006">
                  <c:v>2.6044540629999999</c:v>
                </c:pt>
                <c:pt idx="7007">
                  <c:v>2.6040437500000002</c:v>
                </c:pt>
                <c:pt idx="7008">
                  <c:v>2.603543594</c:v>
                </c:pt>
                <c:pt idx="7009">
                  <c:v>2.603181406</c:v>
                </c:pt>
                <c:pt idx="7010">
                  <c:v>2.6027582809999998</c:v>
                </c:pt>
                <c:pt idx="7011">
                  <c:v>2.6023426559999998</c:v>
                </c:pt>
                <c:pt idx="7012">
                  <c:v>2.601938906</c:v>
                </c:pt>
                <c:pt idx="7013">
                  <c:v>2.6014754689999999</c:v>
                </c:pt>
                <c:pt idx="7014">
                  <c:v>2.6011434379999998</c:v>
                </c:pt>
                <c:pt idx="7015">
                  <c:v>2.6007703129999999</c:v>
                </c:pt>
                <c:pt idx="7016">
                  <c:v>2.6003120310000001</c:v>
                </c:pt>
                <c:pt idx="7017">
                  <c:v>2.5998600000000001</c:v>
                </c:pt>
                <c:pt idx="7018">
                  <c:v>2.5994398439999999</c:v>
                </c:pt>
                <c:pt idx="7019">
                  <c:v>2.599009063</c:v>
                </c:pt>
                <c:pt idx="7020">
                  <c:v>2.5985887499999998</c:v>
                </c:pt>
                <c:pt idx="7021">
                  <c:v>2.5981173439999998</c:v>
                </c:pt>
                <c:pt idx="7022">
                  <c:v>2.597726406</c:v>
                </c:pt>
                <c:pt idx="7023">
                  <c:v>2.5973670310000001</c:v>
                </c:pt>
                <c:pt idx="7024">
                  <c:v>2.5969896879999999</c:v>
                </c:pt>
                <c:pt idx="7025">
                  <c:v>2.5966396879999998</c:v>
                </c:pt>
                <c:pt idx="7026">
                  <c:v>2.5962929689999998</c:v>
                </c:pt>
                <c:pt idx="7027">
                  <c:v>2.5958251560000001</c:v>
                </c:pt>
                <c:pt idx="7028">
                  <c:v>2.5953770309999999</c:v>
                </c:pt>
                <c:pt idx="7029">
                  <c:v>2.5949889060000002</c:v>
                </c:pt>
                <c:pt idx="7030">
                  <c:v>2.5946178130000002</c:v>
                </c:pt>
                <c:pt idx="7031">
                  <c:v>2.5942457810000001</c:v>
                </c:pt>
                <c:pt idx="7032">
                  <c:v>2.593871875</c:v>
                </c:pt>
                <c:pt idx="7033">
                  <c:v>2.5934079689999998</c:v>
                </c:pt>
                <c:pt idx="7034">
                  <c:v>2.5929296879999999</c:v>
                </c:pt>
                <c:pt idx="7035">
                  <c:v>2.5925614060000002</c:v>
                </c:pt>
                <c:pt idx="7036">
                  <c:v>2.5922271879999998</c:v>
                </c:pt>
                <c:pt idx="7037">
                  <c:v>2.5917851559999998</c:v>
                </c:pt>
                <c:pt idx="7038">
                  <c:v>2.591455313</c:v>
                </c:pt>
                <c:pt idx="7039">
                  <c:v>2.590926563</c:v>
                </c:pt>
                <c:pt idx="7040">
                  <c:v>2.590498438</c:v>
                </c:pt>
                <c:pt idx="7041">
                  <c:v>2.590143281</c:v>
                </c:pt>
                <c:pt idx="7042">
                  <c:v>2.5897329689999999</c:v>
                </c:pt>
                <c:pt idx="7043">
                  <c:v>2.5893657810000001</c:v>
                </c:pt>
                <c:pt idx="7044">
                  <c:v>2.5889615629999998</c:v>
                </c:pt>
                <c:pt idx="7045">
                  <c:v>2.5886379690000001</c:v>
                </c:pt>
                <c:pt idx="7046">
                  <c:v>2.5883053130000002</c:v>
                </c:pt>
                <c:pt idx="7047">
                  <c:v>2.587978594</c:v>
                </c:pt>
                <c:pt idx="7048">
                  <c:v>2.5876417190000001</c:v>
                </c:pt>
                <c:pt idx="7049">
                  <c:v>2.5873121879999998</c:v>
                </c:pt>
                <c:pt idx="7050">
                  <c:v>2.5869340630000002</c:v>
                </c:pt>
                <c:pt idx="7051">
                  <c:v>2.586576875</c:v>
                </c:pt>
                <c:pt idx="7052">
                  <c:v>2.5860904690000002</c:v>
                </c:pt>
                <c:pt idx="7053">
                  <c:v>2.5855476560000001</c:v>
                </c:pt>
                <c:pt idx="7054">
                  <c:v>2.5850906249999999</c:v>
                </c:pt>
                <c:pt idx="7055">
                  <c:v>2.5847584380000002</c:v>
                </c:pt>
                <c:pt idx="7056">
                  <c:v>2.584417813</c:v>
                </c:pt>
                <c:pt idx="7057">
                  <c:v>2.5840595309999999</c:v>
                </c:pt>
                <c:pt idx="7058">
                  <c:v>2.5836935940000001</c:v>
                </c:pt>
                <c:pt idx="7059">
                  <c:v>2.583356406</c:v>
                </c:pt>
                <c:pt idx="7060">
                  <c:v>2.582968438</c:v>
                </c:pt>
                <c:pt idx="7061">
                  <c:v>2.5826170309999998</c:v>
                </c:pt>
                <c:pt idx="7062">
                  <c:v>2.582213125</c:v>
                </c:pt>
                <c:pt idx="7063">
                  <c:v>2.581765469</c:v>
                </c:pt>
                <c:pt idx="7064">
                  <c:v>2.581362344</c:v>
                </c:pt>
                <c:pt idx="7065">
                  <c:v>2.5809445310000001</c:v>
                </c:pt>
                <c:pt idx="7066">
                  <c:v>2.5805767190000002</c:v>
                </c:pt>
                <c:pt idx="7067">
                  <c:v>2.5800718749999998</c:v>
                </c:pt>
                <c:pt idx="7068">
                  <c:v>2.5796001560000001</c:v>
                </c:pt>
                <c:pt idx="7069">
                  <c:v>2.5791956250000001</c:v>
                </c:pt>
                <c:pt idx="7070">
                  <c:v>2.578848281</c:v>
                </c:pt>
                <c:pt idx="7071">
                  <c:v>2.5785215629999998</c:v>
                </c:pt>
                <c:pt idx="7072">
                  <c:v>2.5781931249999999</c:v>
                </c:pt>
                <c:pt idx="7073">
                  <c:v>2.5778362499999998</c:v>
                </c:pt>
                <c:pt idx="7074">
                  <c:v>2.5774456250000002</c:v>
                </c:pt>
                <c:pt idx="7075">
                  <c:v>2.577005781</c:v>
                </c:pt>
                <c:pt idx="7076">
                  <c:v>2.57658875</c:v>
                </c:pt>
                <c:pt idx="7077">
                  <c:v>2.5762257810000002</c:v>
                </c:pt>
                <c:pt idx="7078">
                  <c:v>2.575889219</c:v>
                </c:pt>
                <c:pt idx="7079">
                  <c:v>2.5755303129999998</c:v>
                </c:pt>
                <c:pt idx="7080">
                  <c:v>2.5751990629999999</c:v>
                </c:pt>
                <c:pt idx="7081">
                  <c:v>2.5747918749999998</c:v>
                </c:pt>
                <c:pt idx="7082">
                  <c:v>2.5743232809999999</c:v>
                </c:pt>
                <c:pt idx="7083">
                  <c:v>2.573838281</c:v>
                </c:pt>
                <c:pt idx="7084">
                  <c:v>2.573498281</c:v>
                </c:pt>
                <c:pt idx="7085">
                  <c:v>2.5731615630000002</c:v>
                </c:pt>
                <c:pt idx="7086">
                  <c:v>2.5727409379999999</c:v>
                </c:pt>
                <c:pt idx="7087">
                  <c:v>2.5723932810000001</c:v>
                </c:pt>
                <c:pt idx="7088">
                  <c:v>2.5719434379999999</c:v>
                </c:pt>
                <c:pt idx="7089">
                  <c:v>2.5716214060000002</c:v>
                </c:pt>
                <c:pt idx="7090">
                  <c:v>2.5711501559999999</c:v>
                </c:pt>
                <c:pt idx="7091">
                  <c:v>2.5707989059999998</c:v>
                </c:pt>
                <c:pt idx="7092">
                  <c:v>2.570411875</c:v>
                </c:pt>
                <c:pt idx="7093">
                  <c:v>2.5700896879999999</c:v>
                </c:pt>
                <c:pt idx="7094">
                  <c:v>2.5697560940000002</c:v>
                </c:pt>
                <c:pt idx="7095">
                  <c:v>2.5694112499999999</c:v>
                </c:pt>
                <c:pt idx="7096">
                  <c:v>2.5690332809999998</c:v>
                </c:pt>
                <c:pt idx="7097">
                  <c:v>2.568602813</c:v>
                </c:pt>
                <c:pt idx="7098">
                  <c:v>2.5681318750000002</c:v>
                </c:pt>
                <c:pt idx="7099">
                  <c:v>2.5678018749999998</c:v>
                </c:pt>
                <c:pt idx="7100">
                  <c:v>2.567424688</c:v>
                </c:pt>
                <c:pt idx="7101">
                  <c:v>2.5670615630000002</c:v>
                </c:pt>
                <c:pt idx="7102">
                  <c:v>2.5665932809999998</c:v>
                </c:pt>
                <c:pt idx="7103">
                  <c:v>2.5661896880000001</c:v>
                </c:pt>
                <c:pt idx="7104">
                  <c:v>2.5658668750000002</c:v>
                </c:pt>
                <c:pt idx="7105">
                  <c:v>2.565466094</c:v>
                </c:pt>
                <c:pt idx="7106">
                  <c:v>2.5651153130000002</c:v>
                </c:pt>
                <c:pt idx="7107">
                  <c:v>2.564770625</c:v>
                </c:pt>
                <c:pt idx="7108">
                  <c:v>2.5643701559999998</c:v>
                </c:pt>
                <c:pt idx="7109">
                  <c:v>2.5639770309999999</c:v>
                </c:pt>
                <c:pt idx="7110">
                  <c:v>2.5635487499999998</c:v>
                </c:pt>
                <c:pt idx="7111">
                  <c:v>2.56319125</c:v>
                </c:pt>
                <c:pt idx="7112">
                  <c:v>2.562827344</c:v>
                </c:pt>
                <c:pt idx="7113">
                  <c:v>2.5624668750000001</c:v>
                </c:pt>
                <c:pt idx="7114">
                  <c:v>2.5620665630000001</c:v>
                </c:pt>
                <c:pt idx="7115">
                  <c:v>2.5617157810000002</c:v>
                </c:pt>
                <c:pt idx="7116">
                  <c:v>2.5613935940000001</c:v>
                </c:pt>
                <c:pt idx="7117">
                  <c:v>2.5610225</c:v>
                </c:pt>
                <c:pt idx="7118">
                  <c:v>2.560658906</c:v>
                </c:pt>
                <c:pt idx="7119">
                  <c:v>2.5602595309999998</c:v>
                </c:pt>
                <c:pt idx="7120">
                  <c:v>2.5599054689999998</c:v>
                </c:pt>
                <c:pt idx="7121">
                  <c:v>2.5595657809999999</c:v>
                </c:pt>
                <c:pt idx="7122">
                  <c:v>2.559235938</c:v>
                </c:pt>
                <c:pt idx="7123">
                  <c:v>2.558900156</c:v>
                </c:pt>
                <c:pt idx="7124">
                  <c:v>2.5585081249999999</c:v>
                </c:pt>
                <c:pt idx="7125">
                  <c:v>2.5581257810000002</c:v>
                </c:pt>
                <c:pt idx="7126">
                  <c:v>2.5577760939999998</c:v>
                </c:pt>
                <c:pt idx="7127">
                  <c:v>2.5572845310000001</c:v>
                </c:pt>
                <c:pt idx="7128">
                  <c:v>2.556931719</c:v>
                </c:pt>
                <c:pt idx="7129">
                  <c:v>2.5565715629999999</c:v>
                </c:pt>
                <c:pt idx="7130">
                  <c:v>2.55616625</c:v>
                </c:pt>
                <c:pt idx="7131">
                  <c:v>2.5557292189999998</c:v>
                </c:pt>
                <c:pt idx="7132">
                  <c:v>2.5553851559999998</c:v>
                </c:pt>
                <c:pt idx="7133">
                  <c:v>2.5549746880000002</c:v>
                </c:pt>
                <c:pt idx="7134">
                  <c:v>2.5546012500000002</c:v>
                </c:pt>
                <c:pt idx="7135">
                  <c:v>2.5542151560000002</c:v>
                </c:pt>
                <c:pt idx="7136">
                  <c:v>2.5538681250000002</c:v>
                </c:pt>
                <c:pt idx="7137">
                  <c:v>2.5535154690000001</c:v>
                </c:pt>
                <c:pt idx="7138">
                  <c:v>2.553172188</c:v>
                </c:pt>
                <c:pt idx="7139">
                  <c:v>2.552808594</c:v>
                </c:pt>
                <c:pt idx="7140">
                  <c:v>2.5524171880000002</c:v>
                </c:pt>
                <c:pt idx="7141">
                  <c:v>2.5520421880000002</c:v>
                </c:pt>
                <c:pt idx="7142">
                  <c:v>2.5516225000000001</c:v>
                </c:pt>
                <c:pt idx="7143">
                  <c:v>2.5511789060000001</c:v>
                </c:pt>
                <c:pt idx="7144">
                  <c:v>2.5507878129999999</c:v>
                </c:pt>
                <c:pt idx="7145">
                  <c:v>2.5504095310000001</c:v>
                </c:pt>
                <c:pt idx="7146">
                  <c:v>2.5499704689999998</c:v>
                </c:pt>
                <c:pt idx="7147">
                  <c:v>2.5495879690000001</c:v>
                </c:pt>
                <c:pt idx="7148">
                  <c:v>2.549115</c:v>
                </c:pt>
                <c:pt idx="7149">
                  <c:v>2.5486656249999999</c:v>
                </c:pt>
                <c:pt idx="7150">
                  <c:v>2.5482392190000001</c:v>
                </c:pt>
                <c:pt idx="7151">
                  <c:v>2.5478760939999998</c:v>
                </c:pt>
                <c:pt idx="7152">
                  <c:v>2.5474870310000002</c:v>
                </c:pt>
                <c:pt idx="7153">
                  <c:v>2.547109844</c:v>
                </c:pt>
                <c:pt idx="7154">
                  <c:v>2.5467843750000001</c:v>
                </c:pt>
                <c:pt idx="7155">
                  <c:v>2.5464493749999999</c:v>
                </c:pt>
                <c:pt idx="7156">
                  <c:v>2.5460620309999999</c:v>
                </c:pt>
                <c:pt idx="7157">
                  <c:v>2.5456799999999999</c:v>
                </c:pt>
                <c:pt idx="7158">
                  <c:v>2.545296719</c:v>
                </c:pt>
                <c:pt idx="7159">
                  <c:v>2.5449501560000001</c:v>
                </c:pt>
                <c:pt idx="7160">
                  <c:v>2.5445084379999998</c:v>
                </c:pt>
                <c:pt idx="7161">
                  <c:v>2.5441068750000002</c:v>
                </c:pt>
                <c:pt idx="7162">
                  <c:v>2.5436812500000001</c:v>
                </c:pt>
                <c:pt idx="7163">
                  <c:v>2.5433146880000002</c:v>
                </c:pt>
                <c:pt idx="7164">
                  <c:v>2.5429707810000002</c:v>
                </c:pt>
                <c:pt idx="7165">
                  <c:v>2.5426140629999998</c:v>
                </c:pt>
                <c:pt idx="7166">
                  <c:v>2.5422195310000002</c:v>
                </c:pt>
                <c:pt idx="7167">
                  <c:v>2.541828438</c:v>
                </c:pt>
                <c:pt idx="7168">
                  <c:v>2.5414540630000002</c:v>
                </c:pt>
                <c:pt idx="7169">
                  <c:v>2.5411114060000002</c:v>
                </c:pt>
                <c:pt idx="7170">
                  <c:v>2.5406825</c:v>
                </c:pt>
                <c:pt idx="7171">
                  <c:v>2.5403246880000001</c:v>
                </c:pt>
                <c:pt idx="7172">
                  <c:v>2.539946563</c:v>
                </c:pt>
                <c:pt idx="7173">
                  <c:v>2.5395182809999999</c:v>
                </c:pt>
                <c:pt idx="7174">
                  <c:v>2.539056875</c:v>
                </c:pt>
                <c:pt idx="7175">
                  <c:v>2.5386778130000001</c:v>
                </c:pt>
                <c:pt idx="7176">
                  <c:v>2.5382028129999998</c:v>
                </c:pt>
                <c:pt idx="7177">
                  <c:v>2.5378223439999998</c:v>
                </c:pt>
                <c:pt idx="7178">
                  <c:v>2.5372400000000002</c:v>
                </c:pt>
                <c:pt idx="7179">
                  <c:v>2.5368050000000002</c:v>
                </c:pt>
                <c:pt idx="7180">
                  <c:v>2.536169063</c:v>
                </c:pt>
                <c:pt idx="7181">
                  <c:v>2.535555156</c:v>
                </c:pt>
                <c:pt idx="7182">
                  <c:v>2.535023281</c:v>
                </c:pt>
                <c:pt idx="7183">
                  <c:v>2.5346489060000001</c:v>
                </c:pt>
                <c:pt idx="7184">
                  <c:v>2.5341024999999999</c:v>
                </c:pt>
                <c:pt idx="7185">
                  <c:v>2.5336767189999998</c:v>
                </c:pt>
                <c:pt idx="7186">
                  <c:v>2.5332721880000002</c:v>
                </c:pt>
                <c:pt idx="7187">
                  <c:v>2.5328287500000002</c:v>
                </c:pt>
                <c:pt idx="7188">
                  <c:v>2.5324403129999999</c:v>
                </c:pt>
                <c:pt idx="7189">
                  <c:v>2.5320812500000001</c:v>
                </c:pt>
                <c:pt idx="7190">
                  <c:v>2.5316675000000002</c:v>
                </c:pt>
                <c:pt idx="7191">
                  <c:v>2.5312623439999999</c:v>
                </c:pt>
                <c:pt idx="7192">
                  <c:v>2.530845625</c:v>
                </c:pt>
                <c:pt idx="7193">
                  <c:v>2.5305145310000001</c:v>
                </c:pt>
                <c:pt idx="7194">
                  <c:v>2.5299882810000001</c:v>
                </c:pt>
                <c:pt idx="7195">
                  <c:v>2.529585156</c:v>
                </c:pt>
                <c:pt idx="7196">
                  <c:v>2.529112188</c:v>
                </c:pt>
                <c:pt idx="7197">
                  <c:v>2.528785938</c:v>
                </c:pt>
                <c:pt idx="7198">
                  <c:v>2.5283026560000001</c:v>
                </c:pt>
                <c:pt idx="7199">
                  <c:v>2.5279068750000002</c:v>
                </c:pt>
                <c:pt idx="7200">
                  <c:v>2.5275568750000001</c:v>
                </c:pt>
                <c:pt idx="7201">
                  <c:v>2.5272076559999999</c:v>
                </c:pt>
                <c:pt idx="7202">
                  <c:v>2.526789688</c:v>
                </c:pt>
                <c:pt idx="7203">
                  <c:v>2.5264060939999999</c:v>
                </c:pt>
                <c:pt idx="7204">
                  <c:v>2.5260653130000001</c:v>
                </c:pt>
                <c:pt idx="7205">
                  <c:v>2.5257131249999998</c:v>
                </c:pt>
                <c:pt idx="7206">
                  <c:v>2.525354219</c:v>
                </c:pt>
                <c:pt idx="7207">
                  <c:v>2.5250060940000001</c:v>
                </c:pt>
                <c:pt idx="7208">
                  <c:v>2.5246357810000002</c:v>
                </c:pt>
                <c:pt idx="7209">
                  <c:v>2.5242662500000002</c:v>
                </c:pt>
                <c:pt idx="7210">
                  <c:v>2.5238695309999999</c:v>
                </c:pt>
                <c:pt idx="7211">
                  <c:v>2.5235050000000001</c:v>
                </c:pt>
                <c:pt idx="7212">
                  <c:v>2.5230810940000001</c:v>
                </c:pt>
                <c:pt idx="7213">
                  <c:v>2.522698594</c:v>
                </c:pt>
                <c:pt idx="7214">
                  <c:v>2.522238438</c:v>
                </c:pt>
                <c:pt idx="7215">
                  <c:v>2.5218292189999998</c:v>
                </c:pt>
                <c:pt idx="7216">
                  <c:v>2.5214945310000001</c:v>
                </c:pt>
                <c:pt idx="7217">
                  <c:v>2.5210531249999999</c:v>
                </c:pt>
                <c:pt idx="7218">
                  <c:v>2.5206417189999999</c:v>
                </c:pt>
                <c:pt idx="7219">
                  <c:v>2.520192813</c:v>
                </c:pt>
                <c:pt idx="7220">
                  <c:v>2.519832031</c:v>
                </c:pt>
                <c:pt idx="7221">
                  <c:v>2.5195035940000001</c:v>
                </c:pt>
                <c:pt idx="7222">
                  <c:v>2.5191532809999999</c:v>
                </c:pt>
                <c:pt idx="7223">
                  <c:v>2.5188201559999999</c:v>
                </c:pt>
                <c:pt idx="7224">
                  <c:v>2.5183842190000001</c:v>
                </c:pt>
                <c:pt idx="7225">
                  <c:v>2.5175649999999998</c:v>
                </c:pt>
                <c:pt idx="7226">
                  <c:v>2.5166845310000001</c:v>
                </c:pt>
                <c:pt idx="7227">
                  <c:v>2.5158021879999999</c:v>
                </c:pt>
                <c:pt idx="7228">
                  <c:v>2.5148892190000001</c:v>
                </c:pt>
                <c:pt idx="7229">
                  <c:v>2.513865</c:v>
                </c:pt>
                <c:pt idx="7230">
                  <c:v>2.5128064060000002</c:v>
                </c:pt>
                <c:pt idx="7231">
                  <c:v>2.5118542189999999</c:v>
                </c:pt>
                <c:pt idx="7232">
                  <c:v>2.5108451559999998</c:v>
                </c:pt>
                <c:pt idx="7233">
                  <c:v>2.509677344</c:v>
                </c:pt>
                <c:pt idx="7234">
                  <c:v>2.5088593750000001</c:v>
                </c:pt>
                <c:pt idx="7235">
                  <c:v>2.5084495310000001</c:v>
                </c:pt>
                <c:pt idx="7236">
                  <c:v>2.5080575000000001</c:v>
                </c:pt>
                <c:pt idx="7237">
                  <c:v>2.5076164059999999</c:v>
                </c:pt>
                <c:pt idx="7238">
                  <c:v>2.5069551560000001</c:v>
                </c:pt>
                <c:pt idx="7239">
                  <c:v>2.5065639059999998</c:v>
                </c:pt>
                <c:pt idx="7240">
                  <c:v>2.506212031</c:v>
                </c:pt>
                <c:pt idx="7241">
                  <c:v>2.5058809379999998</c:v>
                </c:pt>
                <c:pt idx="7242">
                  <c:v>2.505405938</c:v>
                </c:pt>
                <c:pt idx="7243">
                  <c:v>2.5050735940000002</c:v>
                </c:pt>
                <c:pt idx="7244">
                  <c:v>2.5044667189999998</c:v>
                </c:pt>
                <c:pt idx="7245">
                  <c:v>2.5041359380000001</c:v>
                </c:pt>
                <c:pt idx="7246">
                  <c:v>2.503643125</c:v>
                </c:pt>
                <c:pt idx="7247">
                  <c:v>2.5030306250000001</c:v>
                </c:pt>
                <c:pt idx="7248">
                  <c:v>2.5025014059999999</c:v>
                </c:pt>
                <c:pt idx="7249">
                  <c:v>2.501919531</c:v>
                </c:pt>
                <c:pt idx="7250">
                  <c:v>2.5015042190000001</c:v>
                </c:pt>
                <c:pt idx="7251">
                  <c:v>2.5009426559999999</c:v>
                </c:pt>
                <c:pt idx="7252">
                  <c:v>2.5005746879999999</c:v>
                </c:pt>
                <c:pt idx="7253">
                  <c:v>2.5002445309999999</c:v>
                </c:pt>
                <c:pt idx="7254">
                  <c:v>2.4998104689999998</c:v>
                </c:pt>
                <c:pt idx="7255">
                  <c:v>2.499307344</c:v>
                </c:pt>
                <c:pt idx="7256">
                  <c:v>2.4988417190000001</c:v>
                </c:pt>
                <c:pt idx="7257">
                  <c:v>2.4982549999999999</c:v>
                </c:pt>
                <c:pt idx="7258">
                  <c:v>2.4978365629999999</c:v>
                </c:pt>
                <c:pt idx="7259">
                  <c:v>2.4972809379999998</c:v>
                </c:pt>
                <c:pt idx="7260">
                  <c:v>2.4967712500000001</c:v>
                </c:pt>
                <c:pt idx="7261">
                  <c:v>2.4964334379999999</c:v>
                </c:pt>
                <c:pt idx="7262">
                  <c:v>2.4959142189999999</c:v>
                </c:pt>
                <c:pt idx="7263">
                  <c:v>2.4952004689999998</c:v>
                </c:pt>
                <c:pt idx="7264">
                  <c:v>2.494830313</c:v>
                </c:pt>
                <c:pt idx="7265">
                  <c:v>2.4944890630000001</c:v>
                </c:pt>
                <c:pt idx="7266">
                  <c:v>2.4940587500000002</c:v>
                </c:pt>
                <c:pt idx="7267">
                  <c:v>2.4936457810000001</c:v>
                </c:pt>
                <c:pt idx="7268">
                  <c:v>2.4932168749999999</c:v>
                </c:pt>
                <c:pt idx="7269">
                  <c:v>2.4928699999999999</c:v>
                </c:pt>
                <c:pt idx="7270">
                  <c:v>2.4924479690000001</c:v>
                </c:pt>
                <c:pt idx="7271">
                  <c:v>2.491995781</c:v>
                </c:pt>
                <c:pt idx="7272">
                  <c:v>2.4916734379999999</c:v>
                </c:pt>
                <c:pt idx="7273">
                  <c:v>2.4909384380000001</c:v>
                </c:pt>
                <c:pt idx="7274">
                  <c:v>2.490550625</c:v>
                </c:pt>
                <c:pt idx="7275">
                  <c:v>2.4898850000000001</c:v>
                </c:pt>
                <c:pt idx="7276">
                  <c:v>2.4895159379999998</c:v>
                </c:pt>
                <c:pt idx="7277">
                  <c:v>2.489168125</c:v>
                </c:pt>
                <c:pt idx="7278">
                  <c:v>2.4885181250000001</c:v>
                </c:pt>
                <c:pt idx="7279">
                  <c:v>2.4881209379999998</c:v>
                </c:pt>
                <c:pt idx="7280">
                  <c:v>2.4877600000000002</c:v>
                </c:pt>
                <c:pt idx="7281">
                  <c:v>2.4872312499999998</c:v>
                </c:pt>
                <c:pt idx="7282">
                  <c:v>2.4866925000000002</c:v>
                </c:pt>
                <c:pt idx="7283">
                  <c:v>2.4861195309999999</c:v>
                </c:pt>
                <c:pt idx="7284">
                  <c:v>2.4855493750000002</c:v>
                </c:pt>
                <c:pt idx="7285">
                  <c:v>2.4850710939999998</c:v>
                </c:pt>
                <c:pt idx="7286">
                  <c:v>2.4845701560000002</c:v>
                </c:pt>
                <c:pt idx="7287">
                  <c:v>2.484016719</c:v>
                </c:pt>
                <c:pt idx="7288">
                  <c:v>2.4835531249999998</c:v>
                </c:pt>
                <c:pt idx="7289">
                  <c:v>2.4830757810000001</c:v>
                </c:pt>
                <c:pt idx="7290">
                  <c:v>2.4825660940000001</c:v>
                </c:pt>
                <c:pt idx="7291">
                  <c:v>2.4820025000000001</c:v>
                </c:pt>
                <c:pt idx="7292">
                  <c:v>2.4815995310000001</c:v>
                </c:pt>
                <c:pt idx="7293">
                  <c:v>2.4810670309999998</c:v>
                </c:pt>
                <c:pt idx="7294">
                  <c:v>2.480618438</c:v>
                </c:pt>
                <c:pt idx="7295">
                  <c:v>2.4801251560000002</c:v>
                </c:pt>
                <c:pt idx="7296">
                  <c:v>2.4796675000000001</c:v>
                </c:pt>
                <c:pt idx="7297">
                  <c:v>2.4793070309999998</c:v>
                </c:pt>
                <c:pt idx="7298">
                  <c:v>2.4788860939999999</c:v>
                </c:pt>
                <c:pt idx="7299">
                  <c:v>2.47835625</c:v>
                </c:pt>
                <c:pt idx="7300">
                  <c:v>2.4779520310000001</c:v>
                </c:pt>
                <c:pt idx="7301">
                  <c:v>2.477434063</c:v>
                </c:pt>
                <c:pt idx="7302">
                  <c:v>2.476927656</c:v>
                </c:pt>
                <c:pt idx="7303">
                  <c:v>2.4765760939999999</c:v>
                </c:pt>
                <c:pt idx="7304">
                  <c:v>2.4761825000000002</c:v>
                </c:pt>
                <c:pt idx="7305">
                  <c:v>2.4758465630000002</c:v>
                </c:pt>
                <c:pt idx="7306">
                  <c:v>2.4754196880000001</c:v>
                </c:pt>
                <c:pt idx="7307">
                  <c:v>2.4750801560000002</c:v>
                </c:pt>
                <c:pt idx="7308">
                  <c:v>2.4746132809999999</c:v>
                </c:pt>
                <c:pt idx="7309">
                  <c:v>2.4742459380000001</c:v>
                </c:pt>
                <c:pt idx="7310">
                  <c:v>2.4737482810000002</c:v>
                </c:pt>
                <c:pt idx="7311">
                  <c:v>2.4734164060000001</c:v>
                </c:pt>
                <c:pt idx="7312">
                  <c:v>2.472900938</c:v>
                </c:pt>
                <c:pt idx="7313">
                  <c:v>2.472473125</c:v>
                </c:pt>
                <c:pt idx="7314">
                  <c:v>2.4719443750000001</c:v>
                </c:pt>
                <c:pt idx="7315">
                  <c:v>2.471570469</c:v>
                </c:pt>
                <c:pt idx="7316">
                  <c:v>2.471167656</c:v>
                </c:pt>
                <c:pt idx="7317">
                  <c:v>2.4708473440000001</c:v>
                </c:pt>
                <c:pt idx="7318">
                  <c:v>2.4704053130000001</c:v>
                </c:pt>
                <c:pt idx="7319">
                  <c:v>2.4700317190000001</c:v>
                </c:pt>
                <c:pt idx="7320">
                  <c:v>2.4696768750000002</c:v>
                </c:pt>
                <c:pt idx="7321">
                  <c:v>2.4692682810000002</c:v>
                </c:pt>
                <c:pt idx="7322">
                  <c:v>2.4689410939999998</c:v>
                </c:pt>
                <c:pt idx="7323">
                  <c:v>2.4686118750000001</c:v>
                </c:pt>
                <c:pt idx="7324">
                  <c:v>2.4681276560000001</c:v>
                </c:pt>
                <c:pt idx="7325">
                  <c:v>2.4676570309999999</c:v>
                </c:pt>
                <c:pt idx="7326">
                  <c:v>2.467335625</c:v>
                </c:pt>
                <c:pt idx="7327">
                  <c:v>2.4669376559999998</c:v>
                </c:pt>
                <c:pt idx="7328">
                  <c:v>2.4665707810000002</c:v>
                </c:pt>
                <c:pt idx="7329">
                  <c:v>2.4661342190000002</c:v>
                </c:pt>
                <c:pt idx="7330">
                  <c:v>2.4657987499999998</c:v>
                </c:pt>
                <c:pt idx="7331">
                  <c:v>2.4652281249999999</c:v>
                </c:pt>
                <c:pt idx="7332">
                  <c:v>2.4648848440000002</c:v>
                </c:pt>
                <c:pt idx="7333">
                  <c:v>2.4643646879999999</c:v>
                </c:pt>
                <c:pt idx="7334">
                  <c:v>2.463946719</c:v>
                </c:pt>
                <c:pt idx="7335">
                  <c:v>2.4634890629999999</c:v>
                </c:pt>
                <c:pt idx="7336">
                  <c:v>2.463107656</c:v>
                </c:pt>
                <c:pt idx="7337">
                  <c:v>2.4627364059999999</c:v>
                </c:pt>
                <c:pt idx="7338">
                  <c:v>2.4623123439999999</c:v>
                </c:pt>
                <c:pt idx="7339">
                  <c:v>2.4619492190000001</c:v>
                </c:pt>
                <c:pt idx="7340">
                  <c:v>2.4615506250000001</c:v>
                </c:pt>
                <c:pt idx="7341">
                  <c:v>2.4612015629999999</c:v>
                </c:pt>
                <c:pt idx="7342">
                  <c:v>2.460707813</c:v>
                </c:pt>
                <c:pt idx="7343">
                  <c:v>2.46035125</c:v>
                </c:pt>
                <c:pt idx="7344">
                  <c:v>2.459947031</c:v>
                </c:pt>
                <c:pt idx="7345">
                  <c:v>2.4596259379999998</c:v>
                </c:pt>
                <c:pt idx="7346">
                  <c:v>2.4592428129999999</c:v>
                </c:pt>
                <c:pt idx="7347">
                  <c:v>2.4588170310000002</c:v>
                </c:pt>
                <c:pt idx="7348">
                  <c:v>2.4584546880000002</c:v>
                </c:pt>
                <c:pt idx="7349">
                  <c:v>2.458045469</c:v>
                </c:pt>
                <c:pt idx="7350">
                  <c:v>2.4576665630000001</c:v>
                </c:pt>
                <c:pt idx="7351">
                  <c:v>2.457299688</c:v>
                </c:pt>
                <c:pt idx="7352">
                  <c:v>2.456898281</c:v>
                </c:pt>
                <c:pt idx="7353">
                  <c:v>2.456338438</c:v>
                </c:pt>
                <c:pt idx="7354">
                  <c:v>2.455827969</c:v>
                </c:pt>
                <c:pt idx="7355">
                  <c:v>2.4554771880000001</c:v>
                </c:pt>
                <c:pt idx="7356">
                  <c:v>2.4549820310000001</c:v>
                </c:pt>
                <c:pt idx="7357">
                  <c:v>2.4545964059999998</c:v>
                </c:pt>
                <c:pt idx="7358">
                  <c:v>2.4542531250000001</c:v>
                </c:pt>
                <c:pt idx="7359">
                  <c:v>2.4539148439999998</c:v>
                </c:pt>
                <c:pt idx="7360">
                  <c:v>2.4534178130000002</c:v>
                </c:pt>
                <c:pt idx="7361">
                  <c:v>2.4529343749999999</c:v>
                </c:pt>
                <c:pt idx="7362">
                  <c:v>2.45256125</c:v>
                </c:pt>
                <c:pt idx="7363">
                  <c:v>2.452113438</c:v>
                </c:pt>
                <c:pt idx="7364">
                  <c:v>2.4516667189999999</c:v>
                </c:pt>
                <c:pt idx="7365">
                  <c:v>2.4513051560000001</c:v>
                </c:pt>
                <c:pt idx="7366">
                  <c:v>2.4509490629999999</c:v>
                </c:pt>
                <c:pt idx="7367">
                  <c:v>2.4505389059999998</c:v>
                </c:pt>
                <c:pt idx="7368">
                  <c:v>2.4501692190000002</c:v>
                </c:pt>
                <c:pt idx="7369">
                  <c:v>2.4497085940000001</c:v>
                </c:pt>
                <c:pt idx="7370">
                  <c:v>2.4492912499999999</c:v>
                </c:pt>
                <c:pt idx="7371">
                  <c:v>2.448912344</c:v>
                </c:pt>
                <c:pt idx="7372">
                  <c:v>2.4484665630000002</c:v>
                </c:pt>
                <c:pt idx="7373">
                  <c:v>2.4481210940000002</c:v>
                </c:pt>
                <c:pt idx="7374">
                  <c:v>2.4476721879999999</c:v>
                </c:pt>
                <c:pt idx="7375">
                  <c:v>2.4472592190000002</c:v>
                </c:pt>
                <c:pt idx="7376">
                  <c:v>2.4468660940000002</c:v>
                </c:pt>
                <c:pt idx="7377">
                  <c:v>2.4464601560000001</c:v>
                </c:pt>
                <c:pt idx="7378">
                  <c:v>2.4460745309999998</c:v>
                </c:pt>
                <c:pt idx="7379">
                  <c:v>2.445614688</c:v>
                </c:pt>
                <c:pt idx="7380">
                  <c:v>2.4452810939999998</c:v>
                </c:pt>
                <c:pt idx="7381">
                  <c:v>2.4448690630000001</c:v>
                </c:pt>
                <c:pt idx="7382">
                  <c:v>2.444533281</c:v>
                </c:pt>
                <c:pt idx="7383">
                  <c:v>2.4441123440000001</c:v>
                </c:pt>
                <c:pt idx="7384">
                  <c:v>2.4436575</c:v>
                </c:pt>
                <c:pt idx="7385">
                  <c:v>2.4433349999999998</c:v>
                </c:pt>
                <c:pt idx="7386">
                  <c:v>2.4429799999999999</c:v>
                </c:pt>
                <c:pt idx="7387">
                  <c:v>2.4426531250000001</c:v>
                </c:pt>
                <c:pt idx="7388">
                  <c:v>2.4422842189999998</c:v>
                </c:pt>
                <c:pt idx="7389">
                  <c:v>2.4419318749999999</c:v>
                </c:pt>
                <c:pt idx="7390">
                  <c:v>2.4415610939999999</c:v>
                </c:pt>
                <c:pt idx="7391">
                  <c:v>2.4412375000000002</c:v>
                </c:pt>
                <c:pt idx="7392">
                  <c:v>2.4408682810000002</c:v>
                </c:pt>
                <c:pt idx="7393">
                  <c:v>2.4405153130000001</c:v>
                </c:pt>
                <c:pt idx="7394">
                  <c:v>2.440175156</c:v>
                </c:pt>
                <c:pt idx="7395">
                  <c:v>2.4397207810000001</c:v>
                </c:pt>
                <c:pt idx="7396">
                  <c:v>2.4392615630000001</c:v>
                </c:pt>
                <c:pt idx="7397">
                  <c:v>2.4388578129999998</c:v>
                </c:pt>
                <c:pt idx="7398">
                  <c:v>2.4385150000000002</c:v>
                </c:pt>
                <c:pt idx="7399">
                  <c:v>2.438112813</c:v>
                </c:pt>
                <c:pt idx="7400">
                  <c:v>2.4377457809999998</c:v>
                </c:pt>
                <c:pt idx="7401">
                  <c:v>2.4373825</c:v>
                </c:pt>
                <c:pt idx="7402">
                  <c:v>2.4369870310000001</c:v>
                </c:pt>
                <c:pt idx="7403">
                  <c:v>2.4365857809999998</c:v>
                </c:pt>
                <c:pt idx="7404">
                  <c:v>2.4362075000000001</c:v>
                </c:pt>
                <c:pt idx="7405">
                  <c:v>2.4358545309999999</c:v>
                </c:pt>
                <c:pt idx="7406">
                  <c:v>2.4354448440000001</c:v>
                </c:pt>
                <c:pt idx="7407">
                  <c:v>2.4350689060000001</c:v>
                </c:pt>
                <c:pt idx="7408">
                  <c:v>2.4347403129999998</c:v>
                </c:pt>
                <c:pt idx="7409">
                  <c:v>2.4343760940000001</c:v>
                </c:pt>
                <c:pt idx="7410">
                  <c:v>2.434033281</c:v>
                </c:pt>
                <c:pt idx="7411">
                  <c:v>2.4335815630000002</c:v>
                </c:pt>
                <c:pt idx="7412">
                  <c:v>2.4332359380000002</c:v>
                </c:pt>
                <c:pt idx="7413">
                  <c:v>2.4329129690000002</c:v>
                </c:pt>
                <c:pt idx="7414">
                  <c:v>2.43252625</c:v>
                </c:pt>
                <c:pt idx="7415">
                  <c:v>2.4321782810000001</c:v>
                </c:pt>
                <c:pt idx="7416">
                  <c:v>2.4318315629999998</c:v>
                </c:pt>
                <c:pt idx="7417">
                  <c:v>2.4315110940000002</c:v>
                </c:pt>
                <c:pt idx="7418">
                  <c:v>2.431183281</c:v>
                </c:pt>
                <c:pt idx="7419">
                  <c:v>2.4307571879999998</c:v>
                </c:pt>
                <c:pt idx="7420">
                  <c:v>2.4303835939999998</c:v>
                </c:pt>
                <c:pt idx="7421">
                  <c:v>2.4299626559999998</c:v>
                </c:pt>
                <c:pt idx="7422">
                  <c:v>2.4295956250000001</c:v>
                </c:pt>
                <c:pt idx="7423">
                  <c:v>2.429271875</c:v>
                </c:pt>
                <c:pt idx="7424">
                  <c:v>2.4287860939999999</c:v>
                </c:pt>
                <c:pt idx="7425">
                  <c:v>2.428398906</c:v>
                </c:pt>
                <c:pt idx="7426">
                  <c:v>2.4280748440000002</c:v>
                </c:pt>
                <c:pt idx="7427">
                  <c:v>2.4276346879999999</c:v>
                </c:pt>
                <c:pt idx="7428">
                  <c:v>2.4272912500000001</c:v>
                </c:pt>
                <c:pt idx="7429">
                  <c:v>2.426789844</c:v>
                </c:pt>
                <c:pt idx="7430">
                  <c:v>2.4263768749999999</c:v>
                </c:pt>
                <c:pt idx="7431">
                  <c:v>2.4260381249999998</c:v>
                </c:pt>
                <c:pt idx="7432">
                  <c:v>2.425697344</c:v>
                </c:pt>
                <c:pt idx="7433">
                  <c:v>2.425270625</c:v>
                </c:pt>
                <c:pt idx="7434">
                  <c:v>2.4249484379999999</c:v>
                </c:pt>
                <c:pt idx="7435">
                  <c:v>2.4246090630000001</c:v>
                </c:pt>
                <c:pt idx="7436">
                  <c:v>2.4242668749999998</c:v>
                </c:pt>
                <c:pt idx="7437">
                  <c:v>2.423839375</c:v>
                </c:pt>
                <c:pt idx="7438">
                  <c:v>2.4233587499999998</c:v>
                </c:pt>
                <c:pt idx="7439">
                  <c:v>2.4230303129999999</c:v>
                </c:pt>
                <c:pt idx="7440">
                  <c:v>2.42265</c:v>
                </c:pt>
                <c:pt idx="7441">
                  <c:v>2.4222646879999998</c:v>
                </c:pt>
                <c:pt idx="7442">
                  <c:v>2.4218434379999998</c:v>
                </c:pt>
                <c:pt idx="7443">
                  <c:v>2.4215037499999998</c:v>
                </c:pt>
                <c:pt idx="7444">
                  <c:v>2.4211703130000002</c:v>
                </c:pt>
                <c:pt idx="7445">
                  <c:v>2.4207282810000001</c:v>
                </c:pt>
                <c:pt idx="7446">
                  <c:v>2.4203473440000001</c:v>
                </c:pt>
                <c:pt idx="7447">
                  <c:v>2.419979063</c:v>
                </c:pt>
                <c:pt idx="7448">
                  <c:v>2.419497969</c:v>
                </c:pt>
                <c:pt idx="7449">
                  <c:v>2.419121563</c:v>
                </c:pt>
                <c:pt idx="7450">
                  <c:v>2.4186368749999998</c:v>
                </c:pt>
                <c:pt idx="7451">
                  <c:v>2.4182992190000001</c:v>
                </c:pt>
                <c:pt idx="7452">
                  <c:v>2.41789875</c:v>
                </c:pt>
                <c:pt idx="7453">
                  <c:v>2.4175417189999999</c:v>
                </c:pt>
                <c:pt idx="7454">
                  <c:v>2.4171382810000002</c:v>
                </c:pt>
                <c:pt idx="7455">
                  <c:v>2.416794688</c:v>
                </c:pt>
                <c:pt idx="7456">
                  <c:v>2.4163757810000002</c:v>
                </c:pt>
                <c:pt idx="7457">
                  <c:v>2.4160359379999998</c:v>
                </c:pt>
                <c:pt idx="7458">
                  <c:v>2.4155842189999999</c:v>
                </c:pt>
                <c:pt idx="7459">
                  <c:v>2.4152271879999998</c:v>
                </c:pt>
                <c:pt idx="7460">
                  <c:v>2.4148157810000002</c:v>
                </c:pt>
                <c:pt idx="7461">
                  <c:v>2.4143820310000002</c:v>
                </c:pt>
                <c:pt idx="7462">
                  <c:v>2.4140207810000001</c:v>
                </c:pt>
                <c:pt idx="7463">
                  <c:v>2.4136531250000002</c:v>
                </c:pt>
                <c:pt idx="7464">
                  <c:v>2.4132821880000002</c:v>
                </c:pt>
                <c:pt idx="7465">
                  <c:v>2.4127687500000001</c:v>
                </c:pt>
                <c:pt idx="7466">
                  <c:v>2.412219688</c:v>
                </c:pt>
                <c:pt idx="7467">
                  <c:v>2.4117962500000001</c:v>
                </c:pt>
                <c:pt idx="7468">
                  <c:v>2.4113990630000002</c:v>
                </c:pt>
                <c:pt idx="7469">
                  <c:v>2.4110626559999999</c:v>
                </c:pt>
                <c:pt idx="7470">
                  <c:v>2.4106995310000001</c:v>
                </c:pt>
                <c:pt idx="7471">
                  <c:v>2.410283438</c:v>
                </c:pt>
                <c:pt idx="7472">
                  <c:v>2.409861094</c:v>
                </c:pt>
                <c:pt idx="7473">
                  <c:v>2.4094825000000002</c:v>
                </c:pt>
                <c:pt idx="7474">
                  <c:v>2.4089254690000002</c:v>
                </c:pt>
                <c:pt idx="7475">
                  <c:v>2.4084854689999999</c:v>
                </c:pt>
                <c:pt idx="7476">
                  <c:v>2.4081170310000002</c:v>
                </c:pt>
                <c:pt idx="7477">
                  <c:v>2.407682656</c:v>
                </c:pt>
                <c:pt idx="7478">
                  <c:v>2.4072023439999999</c:v>
                </c:pt>
                <c:pt idx="7479">
                  <c:v>2.4068770310000001</c:v>
                </c:pt>
                <c:pt idx="7480">
                  <c:v>2.4064407810000001</c:v>
                </c:pt>
                <c:pt idx="7481">
                  <c:v>2.405947813</c:v>
                </c:pt>
                <c:pt idx="7482">
                  <c:v>2.4055896880000001</c:v>
                </c:pt>
                <c:pt idx="7483">
                  <c:v>2.4050631249999999</c:v>
                </c:pt>
                <c:pt idx="7484">
                  <c:v>2.4047343749999999</c:v>
                </c:pt>
                <c:pt idx="7485">
                  <c:v>2.4042634380000001</c:v>
                </c:pt>
                <c:pt idx="7486">
                  <c:v>2.4038620310000001</c:v>
                </c:pt>
                <c:pt idx="7487">
                  <c:v>2.4034495310000001</c:v>
                </c:pt>
                <c:pt idx="7488">
                  <c:v>2.4029553130000001</c:v>
                </c:pt>
                <c:pt idx="7489">
                  <c:v>2.4025175000000001</c:v>
                </c:pt>
                <c:pt idx="7490">
                  <c:v>2.4021554690000002</c:v>
                </c:pt>
                <c:pt idx="7491">
                  <c:v>2.4016610940000001</c:v>
                </c:pt>
                <c:pt idx="7492">
                  <c:v>2.4011781249999999</c:v>
                </c:pt>
                <c:pt idx="7493">
                  <c:v>2.400594688</c:v>
                </c:pt>
                <c:pt idx="7494">
                  <c:v>2.4001292190000001</c:v>
                </c:pt>
                <c:pt idx="7495">
                  <c:v>2.3995173439999999</c:v>
                </c:pt>
                <c:pt idx="7496">
                  <c:v>2.3990996880000002</c:v>
                </c:pt>
                <c:pt idx="7497">
                  <c:v>2.398570313</c:v>
                </c:pt>
                <c:pt idx="7498">
                  <c:v>2.3979906249999998</c:v>
                </c:pt>
                <c:pt idx="7499">
                  <c:v>2.3975635940000002</c:v>
                </c:pt>
                <c:pt idx="7500">
                  <c:v>2.397123594</c:v>
                </c:pt>
                <c:pt idx="7501">
                  <c:v>2.3967624999999999</c:v>
                </c:pt>
                <c:pt idx="7502">
                  <c:v>2.3962845310000001</c:v>
                </c:pt>
                <c:pt idx="7503">
                  <c:v>2.3959031249999998</c:v>
                </c:pt>
                <c:pt idx="7504">
                  <c:v>2.395426719</c:v>
                </c:pt>
                <c:pt idx="7505">
                  <c:v>2.395065781</c:v>
                </c:pt>
                <c:pt idx="7506">
                  <c:v>2.3946364060000001</c:v>
                </c:pt>
                <c:pt idx="7507">
                  <c:v>2.3942982810000002</c:v>
                </c:pt>
                <c:pt idx="7508">
                  <c:v>2.3937634380000001</c:v>
                </c:pt>
                <c:pt idx="7509">
                  <c:v>2.3933471879999999</c:v>
                </c:pt>
                <c:pt idx="7510">
                  <c:v>2.3928478129999999</c:v>
                </c:pt>
                <c:pt idx="7511">
                  <c:v>2.3923489060000001</c:v>
                </c:pt>
                <c:pt idx="7512">
                  <c:v>2.3918235939999999</c:v>
                </c:pt>
                <c:pt idx="7513">
                  <c:v>2.3913562499999999</c:v>
                </c:pt>
                <c:pt idx="7514">
                  <c:v>2.3909178130000002</c:v>
                </c:pt>
                <c:pt idx="7515">
                  <c:v>2.390363281</c:v>
                </c:pt>
                <c:pt idx="7516">
                  <c:v>2.389996875</c:v>
                </c:pt>
                <c:pt idx="7517">
                  <c:v>2.3895718750000001</c:v>
                </c:pt>
                <c:pt idx="7518">
                  <c:v>2.3892004689999999</c:v>
                </c:pt>
                <c:pt idx="7519">
                  <c:v>2.388698438</c:v>
                </c:pt>
                <c:pt idx="7520">
                  <c:v>2.3881987499999999</c:v>
                </c:pt>
                <c:pt idx="7521">
                  <c:v>2.3876726559999999</c:v>
                </c:pt>
                <c:pt idx="7522">
                  <c:v>2.387310625</c:v>
                </c:pt>
                <c:pt idx="7523">
                  <c:v>2.3869178130000002</c:v>
                </c:pt>
                <c:pt idx="7524">
                  <c:v>2.386588438</c:v>
                </c:pt>
                <c:pt idx="7525">
                  <c:v>2.3861053129999998</c:v>
                </c:pt>
                <c:pt idx="7526">
                  <c:v>2.3857331249999998</c:v>
                </c:pt>
                <c:pt idx="7527">
                  <c:v>2.3852640630000002</c:v>
                </c:pt>
                <c:pt idx="7528">
                  <c:v>2.384743281</c:v>
                </c:pt>
                <c:pt idx="7529">
                  <c:v>2.3843153130000001</c:v>
                </c:pt>
                <c:pt idx="7530">
                  <c:v>2.3838612499999998</c:v>
                </c:pt>
                <c:pt idx="7531">
                  <c:v>2.3834896880000001</c:v>
                </c:pt>
                <c:pt idx="7532">
                  <c:v>2.3831345310000001</c:v>
                </c:pt>
                <c:pt idx="7533">
                  <c:v>2.3827784379999999</c:v>
                </c:pt>
                <c:pt idx="7534">
                  <c:v>2.3823248440000002</c:v>
                </c:pt>
                <c:pt idx="7535">
                  <c:v>2.381751875</c:v>
                </c:pt>
                <c:pt idx="7536">
                  <c:v>2.3813564060000001</c:v>
                </c:pt>
                <c:pt idx="7537">
                  <c:v>2.3809729690000001</c:v>
                </c:pt>
                <c:pt idx="7538">
                  <c:v>2.3804712499999998</c:v>
                </c:pt>
                <c:pt idx="7539">
                  <c:v>2.3801385939999999</c:v>
                </c:pt>
                <c:pt idx="7540">
                  <c:v>2.3798175000000001</c:v>
                </c:pt>
                <c:pt idx="7541">
                  <c:v>2.379432344</c:v>
                </c:pt>
                <c:pt idx="7542">
                  <c:v>2.3791087499999999</c:v>
                </c:pt>
                <c:pt idx="7543">
                  <c:v>2.378659844</c:v>
                </c:pt>
                <c:pt idx="7544">
                  <c:v>2.3782957809999998</c:v>
                </c:pt>
                <c:pt idx="7545">
                  <c:v>2.3778843749999998</c:v>
                </c:pt>
                <c:pt idx="7546">
                  <c:v>2.3775342190000002</c:v>
                </c:pt>
                <c:pt idx="7547">
                  <c:v>2.3770843749999999</c:v>
                </c:pt>
                <c:pt idx="7548">
                  <c:v>2.3766045309999999</c:v>
                </c:pt>
                <c:pt idx="7549">
                  <c:v>2.3760864060000002</c:v>
                </c:pt>
                <c:pt idx="7550">
                  <c:v>2.3757189059999999</c:v>
                </c:pt>
                <c:pt idx="7551">
                  <c:v>2.3753507809999999</c:v>
                </c:pt>
                <c:pt idx="7552">
                  <c:v>2.3750023439999999</c:v>
                </c:pt>
                <c:pt idx="7553">
                  <c:v>2.3746707809999998</c:v>
                </c:pt>
                <c:pt idx="7554">
                  <c:v>2.3742393750000002</c:v>
                </c:pt>
                <c:pt idx="7555">
                  <c:v>2.3738982810000002</c:v>
                </c:pt>
                <c:pt idx="7556">
                  <c:v>2.3735184380000001</c:v>
                </c:pt>
                <c:pt idx="7557">
                  <c:v>2.3729898440000001</c:v>
                </c:pt>
                <c:pt idx="7558">
                  <c:v>2.372512188</c:v>
                </c:pt>
                <c:pt idx="7559">
                  <c:v>2.3721492190000002</c:v>
                </c:pt>
                <c:pt idx="7560">
                  <c:v>2.3716724999999999</c:v>
                </c:pt>
                <c:pt idx="7561">
                  <c:v>2.3712189060000002</c:v>
                </c:pt>
                <c:pt idx="7562">
                  <c:v>2.3708974999999999</c:v>
                </c:pt>
                <c:pt idx="7563">
                  <c:v>2.3704910940000001</c:v>
                </c:pt>
                <c:pt idx="7564">
                  <c:v>2.3700459380000001</c:v>
                </c:pt>
                <c:pt idx="7565">
                  <c:v>2.369651094</c:v>
                </c:pt>
                <c:pt idx="7566">
                  <c:v>2.3693232809999998</c:v>
                </c:pt>
                <c:pt idx="7567">
                  <c:v>2.3688392189999998</c:v>
                </c:pt>
                <c:pt idx="7568">
                  <c:v>2.3684918750000001</c:v>
                </c:pt>
                <c:pt idx="7569">
                  <c:v>2.3680096879999999</c:v>
                </c:pt>
                <c:pt idx="7570">
                  <c:v>2.367591875</c:v>
                </c:pt>
                <c:pt idx="7571">
                  <c:v>2.3672426560000002</c:v>
                </c:pt>
                <c:pt idx="7572">
                  <c:v>2.3668428129999999</c:v>
                </c:pt>
                <c:pt idx="7573">
                  <c:v>2.3664039059999999</c:v>
                </c:pt>
                <c:pt idx="7574">
                  <c:v>2.3660478130000002</c:v>
                </c:pt>
                <c:pt idx="7575">
                  <c:v>2.3655481250000001</c:v>
                </c:pt>
                <c:pt idx="7576">
                  <c:v>2.3651621880000002</c:v>
                </c:pt>
                <c:pt idx="7577">
                  <c:v>2.3647274999999999</c:v>
                </c:pt>
                <c:pt idx="7578">
                  <c:v>2.3642770309999999</c:v>
                </c:pt>
                <c:pt idx="7579">
                  <c:v>2.3639534379999998</c:v>
                </c:pt>
                <c:pt idx="7580">
                  <c:v>2.3636034380000002</c:v>
                </c:pt>
                <c:pt idx="7581">
                  <c:v>2.3632129690000001</c:v>
                </c:pt>
                <c:pt idx="7582">
                  <c:v>2.362878281</c:v>
                </c:pt>
                <c:pt idx="7583">
                  <c:v>2.362465469</c:v>
                </c:pt>
                <c:pt idx="7584">
                  <c:v>2.362107188</c:v>
                </c:pt>
                <c:pt idx="7585">
                  <c:v>2.3617126559999999</c:v>
                </c:pt>
                <c:pt idx="7586">
                  <c:v>2.3612981249999998</c:v>
                </c:pt>
                <c:pt idx="7587">
                  <c:v>2.3608848440000001</c:v>
                </c:pt>
                <c:pt idx="7588">
                  <c:v>2.3604471880000002</c:v>
                </c:pt>
                <c:pt idx="7589">
                  <c:v>2.3600832810000001</c:v>
                </c:pt>
                <c:pt idx="7590">
                  <c:v>2.3597334380000001</c:v>
                </c:pt>
                <c:pt idx="7591">
                  <c:v>2.3593843749999999</c:v>
                </c:pt>
                <c:pt idx="7592">
                  <c:v>2.3590367190000001</c:v>
                </c:pt>
                <c:pt idx="7593">
                  <c:v>2.358662813</c:v>
                </c:pt>
                <c:pt idx="7594">
                  <c:v>2.3582140630000001</c:v>
                </c:pt>
                <c:pt idx="7595">
                  <c:v>2.3578651559999999</c:v>
                </c:pt>
                <c:pt idx="7596">
                  <c:v>2.3574534379999998</c:v>
                </c:pt>
                <c:pt idx="7597">
                  <c:v>2.357065156</c:v>
                </c:pt>
                <c:pt idx="7598">
                  <c:v>2.3566875</c:v>
                </c:pt>
                <c:pt idx="7599">
                  <c:v>2.3563174999999998</c:v>
                </c:pt>
                <c:pt idx="7600">
                  <c:v>2.3559282810000002</c:v>
                </c:pt>
                <c:pt idx="7601">
                  <c:v>2.3554875000000002</c:v>
                </c:pt>
                <c:pt idx="7602">
                  <c:v>2.3550318749999999</c:v>
                </c:pt>
                <c:pt idx="7603">
                  <c:v>2.3546425000000002</c:v>
                </c:pt>
                <c:pt idx="7604">
                  <c:v>2.3542298439999998</c:v>
                </c:pt>
                <c:pt idx="7605">
                  <c:v>2.3538351560000002</c:v>
                </c:pt>
                <c:pt idx="7606">
                  <c:v>2.3534254689999998</c:v>
                </c:pt>
                <c:pt idx="7607">
                  <c:v>2.352958906</c:v>
                </c:pt>
                <c:pt idx="7608">
                  <c:v>2.3525820309999999</c:v>
                </c:pt>
                <c:pt idx="7609">
                  <c:v>2.352248125</c:v>
                </c:pt>
                <c:pt idx="7610">
                  <c:v>2.3518626560000002</c:v>
                </c:pt>
                <c:pt idx="7611">
                  <c:v>2.351538438</c:v>
                </c:pt>
                <c:pt idx="7612">
                  <c:v>2.3510709379999999</c:v>
                </c:pt>
                <c:pt idx="7613">
                  <c:v>2.3506296880000002</c:v>
                </c:pt>
                <c:pt idx="7614">
                  <c:v>2.350245938</c:v>
                </c:pt>
                <c:pt idx="7615">
                  <c:v>2.3498784380000002</c:v>
                </c:pt>
                <c:pt idx="7616">
                  <c:v>2.349487656</c:v>
                </c:pt>
                <c:pt idx="7617">
                  <c:v>2.349115625</c:v>
                </c:pt>
                <c:pt idx="7618">
                  <c:v>2.3486903130000001</c:v>
                </c:pt>
                <c:pt idx="7619">
                  <c:v>2.3483260939999999</c:v>
                </c:pt>
                <c:pt idx="7620">
                  <c:v>2.3479957809999998</c:v>
                </c:pt>
                <c:pt idx="7621">
                  <c:v>2.3476514060000002</c:v>
                </c:pt>
                <c:pt idx="7622">
                  <c:v>2.347313438</c:v>
                </c:pt>
                <c:pt idx="7623">
                  <c:v>2.3469612500000001</c:v>
                </c:pt>
                <c:pt idx="7624">
                  <c:v>2.3466115630000002</c:v>
                </c:pt>
                <c:pt idx="7625">
                  <c:v>2.3462370309999998</c:v>
                </c:pt>
                <c:pt idx="7626">
                  <c:v>2.3458898439999998</c:v>
                </c:pt>
                <c:pt idx="7627">
                  <c:v>2.345543438</c:v>
                </c:pt>
                <c:pt idx="7628">
                  <c:v>2.3451175000000002</c:v>
                </c:pt>
                <c:pt idx="7629">
                  <c:v>2.3447610939999999</c:v>
                </c:pt>
                <c:pt idx="7630">
                  <c:v>2.3444273440000001</c:v>
                </c:pt>
                <c:pt idx="7631">
                  <c:v>2.3441062499999998</c:v>
                </c:pt>
                <c:pt idx="7632">
                  <c:v>2.3437814060000002</c:v>
                </c:pt>
                <c:pt idx="7633">
                  <c:v>2.343361094</c:v>
                </c:pt>
                <c:pt idx="7634">
                  <c:v>2.3430298440000001</c:v>
                </c:pt>
                <c:pt idx="7635">
                  <c:v>2.342699063</c:v>
                </c:pt>
                <c:pt idx="7636">
                  <c:v>2.342293438</c:v>
                </c:pt>
                <c:pt idx="7637">
                  <c:v>2.3418735939999999</c:v>
                </c:pt>
                <c:pt idx="7638">
                  <c:v>2.3415332809999998</c:v>
                </c:pt>
                <c:pt idx="7639">
                  <c:v>2.3411581250000002</c:v>
                </c:pt>
                <c:pt idx="7640">
                  <c:v>2.340787969</c:v>
                </c:pt>
                <c:pt idx="7641">
                  <c:v>2.340387813</c:v>
                </c:pt>
                <c:pt idx="7642">
                  <c:v>2.3399810940000001</c:v>
                </c:pt>
                <c:pt idx="7643">
                  <c:v>2.3395871879999999</c:v>
                </c:pt>
                <c:pt idx="7644">
                  <c:v>2.3392314060000001</c:v>
                </c:pt>
                <c:pt idx="7645">
                  <c:v>2.3388575</c:v>
                </c:pt>
                <c:pt idx="7646">
                  <c:v>2.3385250000000002</c:v>
                </c:pt>
                <c:pt idx="7647">
                  <c:v>2.3381287500000001</c:v>
                </c:pt>
                <c:pt idx="7648">
                  <c:v>2.3377690630000001</c:v>
                </c:pt>
                <c:pt idx="7649">
                  <c:v>2.3373481250000001</c:v>
                </c:pt>
                <c:pt idx="7650">
                  <c:v>2.3369828130000001</c:v>
                </c:pt>
                <c:pt idx="7651">
                  <c:v>2.3365987499999998</c:v>
                </c:pt>
                <c:pt idx="7652">
                  <c:v>2.336151563</c:v>
                </c:pt>
                <c:pt idx="7653">
                  <c:v>2.3356460939999999</c:v>
                </c:pt>
                <c:pt idx="7654">
                  <c:v>2.33527</c:v>
                </c:pt>
                <c:pt idx="7655">
                  <c:v>2.334845938</c:v>
                </c:pt>
                <c:pt idx="7656">
                  <c:v>2.3345250000000002</c:v>
                </c:pt>
                <c:pt idx="7657">
                  <c:v>2.3341528130000002</c:v>
                </c:pt>
                <c:pt idx="7658">
                  <c:v>2.3338049999999999</c:v>
                </c:pt>
                <c:pt idx="7659">
                  <c:v>2.3334839060000001</c:v>
                </c:pt>
                <c:pt idx="7660">
                  <c:v>2.3330360940000001</c:v>
                </c:pt>
                <c:pt idx="7661">
                  <c:v>2.3325550000000002</c:v>
                </c:pt>
                <c:pt idx="7662">
                  <c:v>2.3321610939999999</c:v>
                </c:pt>
                <c:pt idx="7663">
                  <c:v>2.3318135940000002</c:v>
                </c:pt>
                <c:pt idx="7664">
                  <c:v>2.3314501559999998</c:v>
                </c:pt>
                <c:pt idx="7665">
                  <c:v>2.3311182810000002</c:v>
                </c:pt>
                <c:pt idx="7666">
                  <c:v>2.33074125</c:v>
                </c:pt>
                <c:pt idx="7667">
                  <c:v>2.3304101560000001</c:v>
                </c:pt>
                <c:pt idx="7668">
                  <c:v>2.3299765629999998</c:v>
                </c:pt>
                <c:pt idx="7669">
                  <c:v>2.3295834379999998</c:v>
                </c:pt>
                <c:pt idx="7670">
                  <c:v>2.3291271880000002</c:v>
                </c:pt>
                <c:pt idx="7671">
                  <c:v>2.3286982809999999</c:v>
                </c:pt>
                <c:pt idx="7672">
                  <c:v>2.3282657809999998</c:v>
                </c:pt>
                <c:pt idx="7673">
                  <c:v>2.3278750000000001</c:v>
                </c:pt>
                <c:pt idx="7674">
                  <c:v>2.3274920309999998</c:v>
                </c:pt>
                <c:pt idx="7675">
                  <c:v>2.3270660940000001</c:v>
                </c:pt>
                <c:pt idx="7676">
                  <c:v>2.3266245310000002</c:v>
                </c:pt>
                <c:pt idx="7677">
                  <c:v>2.3262115630000002</c:v>
                </c:pt>
                <c:pt idx="7678">
                  <c:v>2.3257407809999999</c:v>
                </c:pt>
                <c:pt idx="7679">
                  <c:v>2.3253740629999999</c:v>
                </c:pt>
                <c:pt idx="7680">
                  <c:v>2.3249793749999998</c:v>
                </c:pt>
                <c:pt idx="7681">
                  <c:v>2.3245607810000002</c:v>
                </c:pt>
                <c:pt idx="7682">
                  <c:v>2.324189219</c:v>
                </c:pt>
                <c:pt idx="7683">
                  <c:v>2.3238146880000001</c:v>
                </c:pt>
                <c:pt idx="7684">
                  <c:v>2.3234764060000002</c:v>
                </c:pt>
                <c:pt idx="7685">
                  <c:v>2.3231085939999998</c:v>
                </c:pt>
                <c:pt idx="7686">
                  <c:v>2.3227393749999998</c:v>
                </c:pt>
                <c:pt idx="7687">
                  <c:v>2.3223784379999999</c:v>
                </c:pt>
                <c:pt idx="7688">
                  <c:v>2.321889063</c:v>
                </c:pt>
                <c:pt idx="7689">
                  <c:v>2.3214643750000001</c:v>
                </c:pt>
                <c:pt idx="7690">
                  <c:v>2.3210003129999999</c:v>
                </c:pt>
                <c:pt idx="7691">
                  <c:v>2.3205687500000001</c:v>
                </c:pt>
                <c:pt idx="7692">
                  <c:v>2.3202098439999999</c:v>
                </c:pt>
                <c:pt idx="7693">
                  <c:v>2.3197773439999998</c:v>
                </c:pt>
                <c:pt idx="7694">
                  <c:v>2.3194314060000001</c:v>
                </c:pt>
                <c:pt idx="7695">
                  <c:v>2.3190925</c:v>
                </c:pt>
                <c:pt idx="7696">
                  <c:v>2.318714688</c:v>
                </c:pt>
                <c:pt idx="7697">
                  <c:v>2.3183864060000001</c:v>
                </c:pt>
                <c:pt idx="7698">
                  <c:v>2.3179976560000002</c:v>
                </c:pt>
                <c:pt idx="7699">
                  <c:v>2.3175162500000002</c:v>
                </c:pt>
                <c:pt idx="7700">
                  <c:v>2.3170910939999998</c:v>
                </c:pt>
                <c:pt idx="7701">
                  <c:v>2.3166518749999998</c:v>
                </c:pt>
                <c:pt idx="7702">
                  <c:v>2.3162739060000002</c:v>
                </c:pt>
                <c:pt idx="7703">
                  <c:v>2.3158654689999998</c:v>
                </c:pt>
                <c:pt idx="7704">
                  <c:v>2.3153614060000001</c:v>
                </c:pt>
                <c:pt idx="7705">
                  <c:v>2.314975156</c:v>
                </c:pt>
                <c:pt idx="7706">
                  <c:v>2.3145462499999998</c:v>
                </c:pt>
                <c:pt idx="7707">
                  <c:v>2.3141824999999998</c:v>
                </c:pt>
                <c:pt idx="7708">
                  <c:v>2.3137103130000001</c:v>
                </c:pt>
                <c:pt idx="7709">
                  <c:v>2.3133537500000001</c:v>
                </c:pt>
                <c:pt idx="7710">
                  <c:v>2.3130279690000002</c:v>
                </c:pt>
                <c:pt idx="7711">
                  <c:v>2.3126009380000001</c:v>
                </c:pt>
                <c:pt idx="7712">
                  <c:v>2.312231406</c:v>
                </c:pt>
                <c:pt idx="7713">
                  <c:v>2.311814531</c:v>
                </c:pt>
                <c:pt idx="7714">
                  <c:v>2.311404531</c:v>
                </c:pt>
                <c:pt idx="7715">
                  <c:v>2.3109895310000002</c:v>
                </c:pt>
                <c:pt idx="7716">
                  <c:v>2.3105890630000001</c:v>
                </c:pt>
                <c:pt idx="7717">
                  <c:v>2.3100982810000001</c:v>
                </c:pt>
                <c:pt idx="7718">
                  <c:v>2.3097712499999998</c:v>
                </c:pt>
                <c:pt idx="7719">
                  <c:v>2.3094435940000002</c:v>
                </c:pt>
                <c:pt idx="7720">
                  <c:v>2.3089960939999998</c:v>
                </c:pt>
                <c:pt idx="7721">
                  <c:v>2.3085482810000002</c:v>
                </c:pt>
                <c:pt idx="7722">
                  <c:v>2.3081395310000001</c:v>
                </c:pt>
                <c:pt idx="7723">
                  <c:v>2.3077551559999998</c:v>
                </c:pt>
                <c:pt idx="7724">
                  <c:v>2.3074148440000002</c:v>
                </c:pt>
                <c:pt idx="7725">
                  <c:v>2.3069257809999999</c:v>
                </c:pt>
                <c:pt idx="7726">
                  <c:v>2.3064943750000002</c:v>
                </c:pt>
                <c:pt idx="7727">
                  <c:v>2.306095156</c:v>
                </c:pt>
                <c:pt idx="7728">
                  <c:v>2.3057750000000001</c:v>
                </c:pt>
                <c:pt idx="7729">
                  <c:v>2.305392656</c:v>
                </c:pt>
                <c:pt idx="7730">
                  <c:v>2.304972969</c:v>
                </c:pt>
                <c:pt idx="7731">
                  <c:v>2.3046143749999999</c:v>
                </c:pt>
                <c:pt idx="7732">
                  <c:v>2.3042568750000001</c:v>
                </c:pt>
                <c:pt idx="7733">
                  <c:v>2.3038832810000001</c:v>
                </c:pt>
                <c:pt idx="7734">
                  <c:v>2.3035382809999998</c:v>
                </c:pt>
                <c:pt idx="7735">
                  <c:v>2.3032010939999998</c:v>
                </c:pt>
                <c:pt idx="7736">
                  <c:v>2.3027178130000001</c:v>
                </c:pt>
                <c:pt idx="7737">
                  <c:v>2.3022506250000001</c:v>
                </c:pt>
                <c:pt idx="7738">
                  <c:v>2.3019293749999998</c:v>
                </c:pt>
                <c:pt idx="7739">
                  <c:v>2.3014618750000002</c:v>
                </c:pt>
                <c:pt idx="7740">
                  <c:v>2.3010656250000001</c:v>
                </c:pt>
                <c:pt idx="7741">
                  <c:v>2.3006275</c:v>
                </c:pt>
                <c:pt idx="7742">
                  <c:v>2.3002609380000001</c:v>
                </c:pt>
                <c:pt idx="7743">
                  <c:v>2.2998517189999999</c:v>
                </c:pt>
                <c:pt idx="7744">
                  <c:v>2.2994839059999999</c:v>
                </c:pt>
                <c:pt idx="7745">
                  <c:v>2.2990773440000001</c:v>
                </c:pt>
                <c:pt idx="7746">
                  <c:v>2.298734531</c:v>
                </c:pt>
                <c:pt idx="7747">
                  <c:v>2.2982775000000002</c:v>
                </c:pt>
                <c:pt idx="7748">
                  <c:v>2.2978725</c:v>
                </c:pt>
                <c:pt idx="7749">
                  <c:v>2.2974782810000001</c:v>
                </c:pt>
                <c:pt idx="7750">
                  <c:v>2.297097656</c:v>
                </c:pt>
                <c:pt idx="7751">
                  <c:v>2.2967479690000001</c:v>
                </c:pt>
                <c:pt idx="7752">
                  <c:v>2.2963401559999999</c:v>
                </c:pt>
                <c:pt idx="7753">
                  <c:v>2.2958915630000001</c:v>
                </c:pt>
                <c:pt idx="7754">
                  <c:v>2.2954626560000002</c:v>
                </c:pt>
                <c:pt idx="7755">
                  <c:v>2.2951357809999999</c:v>
                </c:pt>
                <c:pt idx="7756">
                  <c:v>2.2947503130000002</c:v>
                </c:pt>
                <c:pt idx="7757">
                  <c:v>2.294265625</c:v>
                </c:pt>
                <c:pt idx="7758">
                  <c:v>2.2939324999999999</c:v>
                </c:pt>
                <c:pt idx="7759">
                  <c:v>2.293595625</c:v>
                </c:pt>
                <c:pt idx="7760">
                  <c:v>2.2932714060000001</c:v>
                </c:pt>
                <c:pt idx="7761">
                  <c:v>2.2929159380000002</c:v>
                </c:pt>
                <c:pt idx="7762">
                  <c:v>2.2925195309999999</c:v>
                </c:pt>
                <c:pt idx="7763">
                  <c:v>2.2921203129999999</c:v>
                </c:pt>
                <c:pt idx="7764">
                  <c:v>2.2917748439999999</c:v>
                </c:pt>
                <c:pt idx="7765">
                  <c:v>2.2914510940000001</c:v>
                </c:pt>
                <c:pt idx="7766">
                  <c:v>2.2910503129999999</c:v>
                </c:pt>
                <c:pt idx="7767">
                  <c:v>2.2906129690000001</c:v>
                </c:pt>
                <c:pt idx="7768">
                  <c:v>2.2902814060000001</c:v>
                </c:pt>
                <c:pt idx="7769">
                  <c:v>2.2898681249999999</c:v>
                </c:pt>
                <c:pt idx="7770">
                  <c:v>2.2894828129999998</c:v>
                </c:pt>
                <c:pt idx="7771">
                  <c:v>2.2890823440000001</c:v>
                </c:pt>
                <c:pt idx="7772">
                  <c:v>2.2887240630000001</c:v>
                </c:pt>
                <c:pt idx="7773">
                  <c:v>2.2883854690000001</c:v>
                </c:pt>
                <c:pt idx="7774">
                  <c:v>2.2879681249999999</c:v>
                </c:pt>
                <c:pt idx="7775">
                  <c:v>2.2874696879999998</c:v>
                </c:pt>
                <c:pt idx="7776">
                  <c:v>2.287138906</c:v>
                </c:pt>
                <c:pt idx="7777">
                  <c:v>2.2867653130000001</c:v>
                </c:pt>
                <c:pt idx="7778">
                  <c:v>2.2863206250000001</c:v>
                </c:pt>
                <c:pt idx="7779">
                  <c:v>2.285960781</c:v>
                </c:pt>
                <c:pt idx="7780">
                  <c:v>2.2855975000000002</c:v>
                </c:pt>
                <c:pt idx="7781">
                  <c:v>2.285159063</c:v>
                </c:pt>
                <c:pt idx="7782">
                  <c:v>2.2847865629999999</c:v>
                </c:pt>
                <c:pt idx="7783">
                  <c:v>2.2844475000000002</c:v>
                </c:pt>
                <c:pt idx="7784">
                  <c:v>2.2840476559999998</c:v>
                </c:pt>
                <c:pt idx="7785">
                  <c:v>2.2836357810000001</c:v>
                </c:pt>
                <c:pt idx="7786">
                  <c:v>2.2831648439999999</c:v>
                </c:pt>
                <c:pt idx="7787">
                  <c:v>2.2828192189999998</c:v>
                </c:pt>
                <c:pt idx="7788">
                  <c:v>2.2824567189999998</c:v>
                </c:pt>
                <c:pt idx="7789">
                  <c:v>2.2820864059999999</c:v>
                </c:pt>
                <c:pt idx="7790">
                  <c:v>2.2817048440000001</c:v>
                </c:pt>
                <c:pt idx="7791">
                  <c:v>2.2812279690000001</c:v>
                </c:pt>
                <c:pt idx="7792">
                  <c:v>2.2809051560000002</c:v>
                </c:pt>
                <c:pt idx="7793">
                  <c:v>2.2803845310000002</c:v>
                </c:pt>
                <c:pt idx="7794">
                  <c:v>2.2798775</c:v>
                </c:pt>
                <c:pt idx="7795">
                  <c:v>2.2795260939999999</c:v>
                </c:pt>
                <c:pt idx="7796">
                  <c:v>2.2790934379999999</c:v>
                </c:pt>
                <c:pt idx="7797">
                  <c:v>2.278668438</c:v>
                </c:pt>
                <c:pt idx="7798">
                  <c:v>2.2783028129999998</c:v>
                </c:pt>
                <c:pt idx="7799">
                  <c:v>2.2778937500000001</c:v>
                </c:pt>
                <c:pt idx="7800">
                  <c:v>2.2774689060000002</c:v>
                </c:pt>
                <c:pt idx="7801">
                  <c:v>2.2770809380000001</c:v>
                </c:pt>
                <c:pt idx="7802">
                  <c:v>2.276726875</c:v>
                </c:pt>
                <c:pt idx="7803">
                  <c:v>2.2764014060000002</c:v>
                </c:pt>
                <c:pt idx="7804">
                  <c:v>2.2760751560000001</c:v>
                </c:pt>
                <c:pt idx="7805">
                  <c:v>2.2756615629999999</c:v>
                </c:pt>
                <c:pt idx="7806">
                  <c:v>2.275232656</c:v>
                </c:pt>
                <c:pt idx="7807">
                  <c:v>2.274767813</c:v>
                </c:pt>
                <c:pt idx="7808">
                  <c:v>2.2743428130000001</c:v>
                </c:pt>
                <c:pt idx="7809">
                  <c:v>2.273949531</c:v>
                </c:pt>
                <c:pt idx="7810">
                  <c:v>2.2735859380000001</c:v>
                </c:pt>
                <c:pt idx="7811">
                  <c:v>2.273207969</c:v>
                </c:pt>
                <c:pt idx="7812">
                  <c:v>2.272834375</c:v>
                </c:pt>
                <c:pt idx="7813">
                  <c:v>2.2725004690000001</c:v>
                </c:pt>
                <c:pt idx="7814">
                  <c:v>2.2720484380000001</c:v>
                </c:pt>
                <c:pt idx="7815">
                  <c:v>2.271682813</c:v>
                </c:pt>
                <c:pt idx="7816">
                  <c:v>2.2713481249999998</c:v>
                </c:pt>
                <c:pt idx="7817">
                  <c:v>2.2709312499999998</c:v>
                </c:pt>
                <c:pt idx="7818">
                  <c:v>2.2706059380000001</c:v>
                </c:pt>
                <c:pt idx="7819">
                  <c:v>2.2702314060000002</c:v>
                </c:pt>
                <c:pt idx="7820">
                  <c:v>2.2697917190000001</c:v>
                </c:pt>
                <c:pt idx="7821">
                  <c:v>2.2694681249999999</c:v>
                </c:pt>
                <c:pt idx="7822">
                  <c:v>2.2691220310000002</c:v>
                </c:pt>
                <c:pt idx="7823">
                  <c:v>2.268750313</c:v>
                </c:pt>
                <c:pt idx="7824">
                  <c:v>2.2684015629999998</c:v>
                </c:pt>
                <c:pt idx="7825">
                  <c:v>2.2680393749999999</c:v>
                </c:pt>
                <c:pt idx="7826">
                  <c:v>2.267712188</c:v>
                </c:pt>
                <c:pt idx="7827">
                  <c:v>2.2673245309999999</c:v>
                </c:pt>
                <c:pt idx="7828">
                  <c:v>2.2669575000000002</c:v>
                </c:pt>
                <c:pt idx="7829">
                  <c:v>2.2666353130000001</c:v>
                </c:pt>
                <c:pt idx="7830">
                  <c:v>2.2661717189999999</c:v>
                </c:pt>
                <c:pt idx="7831">
                  <c:v>2.2657556250000002</c:v>
                </c:pt>
                <c:pt idx="7832">
                  <c:v>2.2654087500000002</c:v>
                </c:pt>
                <c:pt idx="7833">
                  <c:v>2.264987031</c:v>
                </c:pt>
                <c:pt idx="7834">
                  <c:v>2.2646649999999999</c:v>
                </c:pt>
                <c:pt idx="7835">
                  <c:v>2.2641715630000001</c:v>
                </c:pt>
                <c:pt idx="7836">
                  <c:v>2.2637971879999998</c:v>
                </c:pt>
                <c:pt idx="7837">
                  <c:v>2.2634006250000001</c:v>
                </c:pt>
                <c:pt idx="7838">
                  <c:v>2.2630557809999998</c:v>
                </c:pt>
                <c:pt idx="7839">
                  <c:v>2.262726094</c:v>
                </c:pt>
                <c:pt idx="7840">
                  <c:v>2.262372031</c:v>
                </c:pt>
                <c:pt idx="7841">
                  <c:v>2.2620131250000002</c:v>
                </c:pt>
                <c:pt idx="7842">
                  <c:v>2.2616239060000001</c:v>
                </c:pt>
                <c:pt idx="7843">
                  <c:v>2.2612350000000001</c:v>
                </c:pt>
                <c:pt idx="7844">
                  <c:v>2.2609034380000002</c:v>
                </c:pt>
                <c:pt idx="7845">
                  <c:v>2.2605659380000001</c:v>
                </c:pt>
                <c:pt idx="7846">
                  <c:v>2.2601964059999999</c:v>
                </c:pt>
                <c:pt idx="7847">
                  <c:v>2.259759844</c:v>
                </c:pt>
                <c:pt idx="7848">
                  <c:v>2.2594343750000001</c:v>
                </c:pt>
                <c:pt idx="7849">
                  <c:v>2.2591117189999999</c:v>
                </c:pt>
                <c:pt idx="7850">
                  <c:v>2.258699375</c:v>
                </c:pt>
                <c:pt idx="7851">
                  <c:v>2.2582832810000002</c:v>
                </c:pt>
                <c:pt idx="7852">
                  <c:v>2.2579400000000001</c:v>
                </c:pt>
                <c:pt idx="7853">
                  <c:v>2.257589844</c:v>
                </c:pt>
                <c:pt idx="7854">
                  <c:v>2.2572673440000002</c:v>
                </c:pt>
                <c:pt idx="7855">
                  <c:v>2.2569232810000002</c:v>
                </c:pt>
                <c:pt idx="7856">
                  <c:v>2.2565710939999999</c:v>
                </c:pt>
                <c:pt idx="7857">
                  <c:v>2.2562237500000002</c:v>
                </c:pt>
                <c:pt idx="7858">
                  <c:v>2.255801875</c:v>
                </c:pt>
                <c:pt idx="7859">
                  <c:v>2.2554543749999998</c:v>
                </c:pt>
                <c:pt idx="7860">
                  <c:v>2.2550823439999998</c:v>
                </c:pt>
                <c:pt idx="7861">
                  <c:v>2.2547509379999999</c:v>
                </c:pt>
                <c:pt idx="7862">
                  <c:v>2.2544273440000002</c:v>
                </c:pt>
                <c:pt idx="7863">
                  <c:v>2.2540778129999999</c:v>
                </c:pt>
                <c:pt idx="7864">
                  <c:v>2.2537303130000002</c:v>
                </c:pt>
                <c:pt idx="7865">
                  <c:v>2.2534045310000002</c:v>
                </c:pt>
                <c:pt idx="7866">
                  <c:v>2.2530831249999999</c:v>
                </c:pt>
                <c:pt idx="7867">
                  <c:v>2.2527259380000002</c:v>
                </c:pt>
                <c:pt idx="7868">
                  <c:v>2.2522754690000002</c:v>
                </c:pt>
                <c:pt idx="7869">
                  <c:v>2.2518993749999998</c:v>
                </c:pt>
                <c:pt idx="7870">
                  <c:v>2.2514053129999998</c:v>
                </c:pt>
                <c:pt idx="7871">
                  <c:v>2.2510706250000001</c:v>
                </c:pt>
                <c:pt idx="7872">
                  <c:v>2.2507448440000002</c:v>
                </c:pt>
                <c:pt idx="7873">
                  <c:v>2.2503099999999998</c:v>
                </c:pt>
                <c:pt idx="7874">
                  <c:v>2.249904688</c:v>
                </c:pt>
                <c:pt idx="7875">
                  <c:v>2.2494917189999999</c:v>
                </c:pt>
                <c:pt idx="7876">
                  <c:v>2.2491696879999998</c:v>
                </c:pt>
                <c:pt idx="7877">
                  <c:v>2.2487871880000001</c:v>
                </c:pt>
                <c:pt idx="7878">
                  <c:v>2.2483695309999998</c:v>
                </c:pt>
                <c:pt idx="7879">
                  <c:v>2.2479835939999999</c:v>
                </c:pt>
                <c:pt idx="7880">
                  <c:v>2.247652188</c:v>
                </c:pt>
                <c:pt idx="7881">
                  <c:v>2.2472446879999999</c:v>
                </c:pt>
                <c:pt idx="7882">
                  <c:v>2.246861875</c:v>
                </c:pt>
                <c:pt idx="7883">
                  <c:v>2.2464860940000002</c:v>
                </c:pt>
                <c:pt idx="7884">
                  <c:v>2.2460539060000002</c:v>
                </c:pt>
                <c:pt idx="7885">
                  <c:v>2.245537031</c:v>
                </c:pt>
                <c:pt idx="7886">
                  <c:v>2.2450504690000002</c:v>
                </c:pt>
                <c:pt idx="7887">
                  <c:v>2.2445928130000001</c:v>
                </c:pt>
                <c:pt idx="7888">
                  <c:v>2.2442532810000002</c:v>
                </c:pt>
                <c:pt idx="7889">
                  <c:v>2.2439115630000002</c:v>
                </c:pt>
                <c:pt idx="7890">
                  <c:v>2.2435378130000001</c:v>
                </c:pt>
                <c:pt idx="7891">
                  <c:v>2.243131719</c:v>
                </c:pt>
                <c:pt idx="7892">
                  <c:v>2.2427984379999999</c:v>
                </c:pt>
                <c:pt idx="7893">
                  <c:v>2.2424373439999998</c:v>
                </c:pt>
                <c:pt idx="7894">
                  <c:v>2.2420340630000002</c:v>
                </c:pt>
                <c:pt idx="7895">
                  <c:v>2.241560625</c:v>
                </c:pt>
                <c:pt idx="7896">
                  <c:v>2.2411946880000002</c:v>
                </c:pt>
                <c:pt idx="7897">
                  <c:v>2.2406782810000001</c:v>
                </c:pt>
                <c:pt idx="7898">
                  <c:v>2.2402460940000002</c:v>
                </c:pt>
                <c:pt idx="7899">
                  <c:v>2.2397501559999999</c:v>
                </c:pt>
                <c:pt idx="7900">
                  <c:v>2.239406094</c:v>
                </c:pt>
                <c:pt idx="7901">
                  <c:v>2.2390412500000001</c:v>
                </c:pt>
                <c:pt idx="7902">
                  <c:v>2.2385818749999999</c:v>
                </c:pt>
                <c:pt idx="7903">
                  <c:v>2.2382492190000001</c:v>
                </c:pt>
                <c:pt idx="7904">
                  <c:v>2.2378596879999999</c:v>
                </c:pt>
                <c:pt idx="7905">
                  <c:v>2.237487813</c:v>
                </c:pt>
                <c:pt idx="7906">
                  <c:v>2.2370453129999999</c:v>
                </c:pt>
                <c:pt idx="7907">
                  <c:v>2.2366020309999999</c:v>
                </c:pt>
                <c:pt idx="7908">
                  <c:v>2.2362418750000002</c:v>
                </c:pt>
                <c:pt idx="7909">
                  <c:v>2.235740313</c:v>
                </c:pt>
                <c:pt idx="7910">
                  <c:v>2.2352621880000001</c:v>
                </c:pt>
                <c:pt idx="7911">
                  <c:v>2.2348792190000002</c:v>
                </c:pt>
                <c:pt idx="7912">
                  <c:v>2.2344703130000001</c:v>
                </c:pt>
                <c:pt idx="7913">
                  <c:v>2.2341150000000001</c:v>
                </c:pt>
                <c:pt idx="7914">
                  <c:v>2.2337050000000001</c:v>
                </c:pt>
                <c:pt idx="7915">
                  <c:v>2.2333378129999999</c:v>
                </c:pt>
                <c:pt idx="7916">
                  <c:v>2.2330154690000001</c:v>
                </c:pt>
                <c:pt idx="7917">
                  <c:v>2.232644063</c:v>
                </c:pt>
                <c:pt idx="7918">
                  <c:v>2.2323204689999998</c:v>
                </c:pt>
                <c:pt idx="7919">
                  <c:v>2.2318778130000001</c:v>
                </c:pt>
                <c:pt idx="7920">
                  <c:v>2.231527813</c:v>
                </c:pt>
                <c:pt idx="7921">
                  <c:v>2.2311631250000001</c:v>
                </c:pt>
                <c:pt idx="7922">
                  <c:v>2.2308217190000001</c:v>
                </c:pt>
                <c:pt idx="7923">
                  <c:v>2.2304487499999999</c:v>
                </c:pt>
                <c:pt idx="7924">
                  <c:v>2.2301192190000001</c:v>
                </c:pt>
                <c:pt idx="7925">
                  <c:v>2.2297731249999999</c:v>
                </c:pt>
                <c:pt idx="7926">
                  <c:v>2.2294343749999999</c:v>
                </c:pt>
                <c:pt idx="7927">
                  <c:v>2.2290285939999999</c:v>
                </c:pt>
                <c:pt idx="7928">
                  <c:v>2.2285985940000002</c:v>
                </c:pt>
                <c:pt idx="7929">
                  <c:v>2.2281526559999998</c:v>
                </c:pt>
                <c:pt idx="7930">
                  <c:v>2.2278278130000002</c:v>
                </c:pt>
                <c:pt idx="7931">
                  <c:v>2.2274867189999998</c:v>
                </c:pt>
                <c:pt idx="7932">
                  <c:v>2.2271506250000002</c:v>
                </c:pt>
                <c:pt idx="7933">
                  <c:v>2.2268040629999999</c:v>
                </c:pt>
                <c:pt idx="7934">
                  <c:v>2.2264646880000001</c:v>
                </c:pt>
                <c:pt idx="7935">
                  <c:v>2.2260301560000002</c:v>
                </c:pt>
                <c:pt idx="7936">
                  <c:v>2.2256164059999999</c:v>
                </c:pt>
                <c:pt idx="7937">
                  <c:v>2.2252504690000001</c:v>
                </c:pt>
                <c:pt idx="7938">
                  <c:v>2.2248473440000001</c:v>
                </c:pt>
                <c:pt idx="7939">
                  <c:v>2.2244895310000001</c:v>
                </c:pt>
                <c:pt idx="7940">
                  <c:v>2.224146406</c:v>
                </c:pt>
                <c:pt idx="7941">
                  <c:v>2.223764219</c:v>
                </c:pt>
                <c:pt idx="7942">
                  <c:v>2.223400313</c:v>
                </c:pt>
                <c:pt idx="7943">
                  <c:v>2.2230323439999999</c:v>
                </c:pt>
                <c:pt idx="7944">
                  <c:v>2.2225993750000002</c:v>
                </c:pt>
                <c:pt idx="7945">
                  <c:v>2.222222656</c:v>
                </c:pt>
                <c:pt idx="7946">
                  <c:v>2.2218260939999999</c:v>
                </c:pt>
                <c:pt idx="7947">
                  <c:v>2.2214118749999998</c:v>
                </c:pt>
                <c:pt idx="7948">
                  <c:v>2.2210589060000001</c:v>
                </c:pt>
                <c:pt idx="7949">
                  <c:v>2.2207046880000001</c:v>
                </c:pt>
                <c:pt idx="7950">
                  <c:v>2.2203149999999998</c:v>
                </c:pt>
                <c:pt idx="7951">
                  <c:v>2.219923906</c:v>
                </c:pt>
                <c:pt idx="7952">
                  <c:v>2.2195081249999999</c:v>
                </c:pt>
                <c:pt idx="7953">
                  <c:v>2.2191042190000001</c:v>
                </c:pt>
                <c:pt idx="7954">
                  <c:v>2.218697031</c:v>
                </c:pt>
                <c:pt idx="7955">
                  <c:v>2.2183118749999999</c:v>
                </c:pt>
                <c:pt idx="7956">
                  <c:v>2.2179625000000001</c:v>
                </c:pt>
                <c:pt idx="7957">
                  <c:v>2.2176185940000002</c:v>
                </c:pt>
                <c:pt idx="7958">
                  <c:v>2.217255625</c:v>
                </c:pt>
                <c:pt idx="7959">
                  <c:v>2.2168275</c:v>
                </c:pt>
                <c:pt idx="7960">
                  <c:v>2.2164221880000001</c:v>
                </c:pt>
                <c:pt idx="7961">
                  <c:v>2.2160362500000002</c:v>
                </c:pt>
                <c:pt idx="7962">
                  <c:v>2.2155928130000002</c:v>
                </c:pt>
                <c:pt idx="7963">
                  <c:v>2.2151804689999999</c:v>
                </c:pt>
                <c:pt idx="7964">
                  <c:v>2.2147409379999998</c:v>
                </c:pt>
                <c:pt idx="7965">
                  <c:v>2.214402969</c:v>
                </c:pt>
                <c:pt idx="7966">
                  <c:v>2.2139729689999998</c:v>
                </c:pt>
                <c:pt idx="7967">
                  <c:v>2.2136160939999998</c:v>
                </c:pt>
                <c:pt idx="7968">
                  <c:v>2.2132435940000001</c:v>
                </c:pt>
                <c:pt idx="7969">
                  <c:v>2.2127867189999999</c:v>
                </c:pt>
                <c:pt idx="7970">
                  <c:v>2.2123809379999999</c:v>
                </c:pt>
                <c:pt idx="7971">
                  <c:v>2.2120026560000001</c:v>
                </c:pt>
                <c:pt idx="7972">
                  <c:v>2.2116576559999999</c:v>
                </c:pt>
                <c:pt idx="7973">
                  <c:v>2.2113032810000002</c:v>
                </c:pt>
                <c:pt idx="7974">
                  <c:v>2.2108607810000001</c:v>
                </c:pt>
                <c:pt idx="7975">
                  <c:v>2.2104454690000002</c:v>
                </c:pt>
                <c:pt idx="7976">
                  <c:v>2.2101206250000001</c:v>
                </c:pt>
                <c:pt idx="7977">
                  <c:v>2.2097770309999998</c:v>
                </c:pt>
                <c:pt idx="7978">
                  <c:v>2.2094539059999998</c:v>
                </c:pt>
                <c:pt idx="7979">
                  <c:v>2.2091239059999999</c:v>
                </c:pt>
                <c:pt idx="7980">
                  <c:v>2.2087810939999999</c:v>
                </c:pt>
                <c:pt idx="7981">
                  <c:v>2.2084045309999998</c:v>
                </c:pt>
                <c:pt idx="7982">
                  <c:v>2.2079843750000001</c:v>
                </c:pt>
                <c:pt idx="7983">
                  <c:v>2.207605</c:v>
                </c:pt>
                <c:pt idx="7984">
                  <c:v>2.2072621880000001</c:v>
                </c:pt>
                <c:pt idx="7985">
                  <c:v>2.2068124999999998</c:v>
                </c:pt>
                <c:pt idx="7986">
                  <c:v>2.2064495310000001</c:v>
                </c:pt>
                <c:pt idx="7987">
                  <c:v>2.206063125</c:v>
                </c:pt>
                <c:pt idx="7988">
                  <c:v>2.2056454689999998</c:v>
                </c:pt>
                <c:pt idx="7989">
                  <c:v>2.2052015630000001</c:v>
                </c:pt>
                <c:pt idx="7990">
                  <c:v>2.2048160939999999</c:v>
                </c:pt>
                <c:pt idx="7991">
                  <c:v>2.204371563</c:v>
                </c:pt>
                <c:pt idx="7992">
                  <c:v>2.2040437499999999</c:v>
                </c:pt>
                <c:pt idx="7993">
                  <c:v>2.2036848440000001</c:v>
                </c:pt>
                <c:pt idx="7994">
                  <c:v>2.2033454689999998</c:v>
                </c:pt>
                <c:pt idx="7995">
                  <c:v>2.203022813</c:v>
                </c:pt>
                <c:pt idx="7996">
                  <c:v>2.2026821879999998</c:v>
                </c:pt>
                <c:pt idx="7997">
                  <c:v>2.202345625</c:v>
                </c:pt>
                <c:pt idx="7998">
                  <c:v>2.202004063</c:v>
                </c:pt>
                <c:pt idx="7999">
                  <c:v>2.201647656</c:v>
                </c:pt>
                <c:pt idx="8000">
                  <c:v>2.2012746879999998</c:v>
                </c:pt>
                <c:pt idx="8001">
                  <c:v>2.2009112499999999</c:v>
                </c:pt>
                <c:pt idx="8002">
                  <c:v>2.2005485939999998</c:v>
                </c:pt>
                <c:pt idx="8003">
                  <c:v>2.2001778129999998</c:v>
                </c:pt>
                <c:pt idx="8004">
                  <c:v>2.1998018749999999</c:v>
                </c:pt>
                <c:pt idx="8005">
                  <c:v>2.1994043749999999</c:v>
                </c:pt>
                <c:pt idx="8006">
                  <c:v>2.1989978130000001</c:v>
                </c:pt>
                <c:pt idx="8007">
                  <c:v>2.198526094</c:v>
                </c:pt>
                <c:pt idx="8008">
                  <c:v>2.198155313</c:v>
                </c:pt>
                <c:pt idx="8009">
                  <c:v>2.1978246879999999</c:v>
                </c:pt>
                <c:pt idx="8010">
                  <c:v>2.1974539059999998</c:v>
                </c:pt>
                <c:pt idx="8011">
                  <c:v>2.1970365630000002</c:v>
                </c:pt>
                <c:pt idx="8012">
                  <c:v>2.1966942189999998</c:v>
                </c:pt>
                <c:pt idx="8013">
                  <c:v>2.1963162500000002</c:v>
                </c:pt>
                <c:pt idx="8014">
                  <c:v>2.1958940629999999</c:v>
                </c:pt>
                <c:pt idx="8015">
                  <c:v>2.1955212500000001</c:v>
                </c:pt>
                <c:pt idx="8016">
                  <c:v>2.19514875</c:v>
                </c:pt>
                <c:pt idx="8017">
                  <c:v>2.1948099999999999</c:v>
                </c:pt>
                <c:pt idx="8018">
                  <c:v>2.1944767189999999</c:v>
                </c:pt>
                <c:pt idx="8019">
                  <c:v>2.1941018749999999</c:v>
                </c:pt>
                <c:pt idx="8020">
                  <c:v>2.193746875</c:v>
                </c:pt>
                <c:pt idx="8021">
                  <c:v>2.1932889059999998</c:v>
                </c:pt>
                <c:pt idx="8022">
                  <c:v>2.19294375</c:v>
                </c:pt>
                <c:pt idx="8023">
                  <c:v>2.1926160939999999</c:v>
                </c:pt>
                <c:pt idx="8024">
                  <c:v>2.1922887499999999</c:v>
                </c:pt>
                <c:pt idx="8025">
                  <c:v>2.1918710940000001</c:v>
                </c:pt>
                <c:pt idx="8026">
                  <c:v>2.1915253130000001</c:v>
                </c:pt>
                <c:pt idx="8027">
                  <c:v>2.1911115630000002</c:v>
                </c:pt>
                <c:pt idx="8028">
                  <c:v>2.1907729690000002</c:v>
                </c:pt>
                <c:pt idx="8029">
                  <c:v>2.190326094</c:v>
                </c:pt>
                <c:pt idx="8030">
                  <c:v>2.1898879689999999</c:v>
                </c:pt>
                <c:pt idx="8031">
                  <c:v>2.1895671879999998</c:v>
                </c:pt>
                <c:pt idx="8032">
                  <c:v>2.1892387499999999</c:v>
                </c:pt>
                <c:pt idx="8033">
                  <c:v>2.1888257809999998</c:v>
                </c:pt>
                <c:pt idx="8034">
                  <c:v>2.1884210940000002</c:v>
                </c:pt>
                <c:pt idx="8035">
                  <c:v>2.1879892189999999</c:v>
                </c:pt>
                <c:pt idx="8036">
                  <c:v>2.187635781</c:v>
                </c:pt>
                <c:pt idx="8037">
                  <c:v>2.1872768749999998</c:v>
                </c:pt>
                <c:pt idx="8038">
                  <c:v>2.186934688</c:v>
                </c:pt>
                <c:pt idx="8039">
                  <c:v>2.186577969</c:v>
                </c:pt>
                <c:pt idx="8040">
                  <c:v>2.1860842190000001</c:v>
                </c:pt>
                <c:pt idx="8041">
                  <c:v>2.1856440629999998</c:v>
                </c:pt>
                <c:pt idx="8042">
                  <c:v>2.1852562500000001</c:v>
                </c:pt>
                <c:pt idx="8043">
                  <c:v>2.1849065630000002</c:v>
                </c:pt>
                <c:pt idx="8044">
                  <c:v>2.1845260940000002</c:v>
                </c:pt>
                <c:pt idx="8045">
                  <c:v>2.1840743749999998</c:v>
                </c:pt>
                <c:pt idx="8046">
                  <c:v>2.1836992190000002</c:v>
                </c:pt>
                <c:pt idx="8047">
                  <c:v>2.1833176559999998</c:v>
                </c:pt>
                <c:pt idx="8048">
                  <c:v>2.1828795310000002</c:v>
                </c:pt>
                <c:pt idx="8049">
                  <c:v>2.182498281</c:v>
                </c:pt>
                <c:pt idx="8050">
                  <c:v>2.182133125</c:v>
                </c:pt>
                <c:pt idx="8051">
                  <c:v>2.1817939059999998</c:v>
                </c:pt>
                <c:pt idx="8052">
                  <c:v>2.1813574999999998</c:v>
                </c:pt>
                <c:pt idx="8053">
                  <c:v>2.1809643749999998</c:v>
                </c:pt>
                <c:pt idx="8054">
                  <c:v>2.1805489059999998</c:v>
                </c:pt>
                <c:pt idx="8055">
                  <c:v>2.1801823439999999</c:v>
                </c:pt>
                <c:pt idx="8056">
                  <c:v>2.1798381249999998</c:v>
                </c:pt>
                <c:pt idx="8057">
                  <c:v>2.1794892190000001</c:v>
                </c:pt>
                <c:pt idx="8058">
                  <c:v>2.179088438</c:v>
                </c:pt>
                <c:pt idx="8059">
                  <c:v>2.1787200000000002</c:v>
                </c:pt>
                <c:pt idx="8060">
                  <c:v>2.178309219</c:v>
                </c:pt>
                <c:pt idx="8061">
                  <c:v>2.1778542189999999</c:v>
                </c:pt>
                <c:pt idx="8062">
                  <c:v>2.1774084380000001</c:v>
                </c:pt>
                <c:pt idx="8063">
                  <c:v>2.1770354689999998</c:v>
                </c:pt>
                <c:pt idx="8064">
                  <c:v>2.1765667190000002</c:v>
                </c:pt>
                <c:pt idx="8065">
                  <c:v>2.176154688</c:v>
                </c:pt>
                <c:pt idx="8066">
                  <c:v>2.1758254689999998</c:v>
                </c:pt>
                <c:pt idx="8067">
                  <c:v>2.1753995310000001</c:v>
                </c:pt>
                <c:pt idx="8068">
                  <c:v>2.1750576559999999</c:v>
                </c:pt>
                <c:pt idx="8069">
                  <c:v>2.1747325000000002</c:v>
                </c:pt>
                <c:pt idx="8070">
                  <c:v>2.1743571880000001</c:v>
                </c:pt>
                <c:pt idx="8071">
                  <c:v>2.1739865630000001</c:v>
                </c:pt>
                <c:pt idx="8072">
                  <c:v>2.1736103130000002</c:v>
                </c:pt>
                <c:pt idx="8073">
                  <c:v>2.173232031</c:v>
                </c:pt>
                <c:pt idx="8074">
                  <c:v>2.1728974999999999</c:v>
                </c:pt>
                <c:pt idx="8075">
                  <c:v>2.1725756249999999</c:v>
                </c:pt>
                <c:pt idx="8076">
                  <c:v>2.1721726559999999</c:v>
                </c:pt>
                <c:pt idx="8077">
                  <c:v>2.1717901560000001</c:v>
                </c:pt>
                <c:pt idx="8078">
                  <c:v>2.1714346880000002</c:v>
                </c:pt>
                <c:pt idx="8079">
                  <c:v>2.1710753129999998</c:v>
                </c:pt>
                <c:pt idx="8080">
                  <c:v>2.1706820310000001</c:v>
                </c:pt>
                <c:pt idx="8081">
                  <c:v>2.170232656</c:v>
                </c:pt>
                <c:pt idx="8082">
                  <c:v>2.1698237499999999</c:v>
                </c:pt>
                <c:pt idx="8083">
                  <c:v>2.1693879690000002</c:v>
                </c:pt>
                <c:pt idx="8084">
                  <c:v>2.1690450000000001</c:v>
                </c:pt>
                <c:pt idx="8085">
                  <c:v>2.1686524999999999</c:v>
                </c:pt>
                <c:pt idx="8086">
                  <c:v>2.168267969</c:v>
                </c:pt>
                <c:pt idx="8087">
                  <c:v>2.167845781</c:v>
                </c:pt>
                <c:pt idx="8088">
                  <c:v>2.1673482810000002</c:v>
                </c:pt>
                <c:pt idx="8089">
                  <c:v>2.1667982810000002</c:v>
                </c:pt>
                <c:pt idx="8090">
                  <c:v>2.166169375</c:v>
                </c:pt>
                <c:pt idx="8091">
                  <c:v>2.1655410939999999</c:v>
                </c:pt>
                <c:pt idx="8092">
                  <c:v>2.1649064060000001</c:v>
                </c:pt>
                <c:pt idx="8093">
                  <c:v>2.1641642189999999</c:v>
                </c:pt>
                <c:pt idx="8094">
                  <c:v>2.1634214059999999</c:v>
                </c:pt>
                <c:pt idx="8095">
                  <c:v>2.1627265630000001</c:v>
                </c:pt>
                <c:pt idx="8096">
                  <c:v>2.1620698439999999</c:v>
                </c:pt>
                <c:pt idx="8097">
                  <c:v>2.1615825000000002</c:v>
                </c:pt>
                <c:pt idx="8098">
                  <c:v>2.161191563</c:v>
                </c:pt>
                <c:pt idx="8099">
                  <c:v>2.160536563</c:v>
                </c:pt>
                <c:pt idx="8100">
                  <c:v>2.1601807810000002</c:v>
                </c:pt>
                <c:pt idx="8101">
                  <c:v>2.1597609379999998</c:v>
                </c:pt>
                <c:pt idx="8102">
                  <c:v>2.1592235940000002</c:v>
                </c:pt>
                <c:pt idx="8103">
                  <c:v>2.1588668750000002</c:v>
                </c:pt>
                <c:pt idx="8104">
                  <c:v>2.1583839060000001</c:v>
                </c:pt>
                <c:pt idx="8105">
                  <c:v>2.1580039059999998</c:v>
                </c:pt>
                <c:pt idx="8106">
                  <c:v>2.1574960939999999</c:v>
                </c:pt>
                <c:pt idx="8107">
                  <c:v>2.1571403130000002</c:v>
                </c:pt>
                <c:pt idx="8108">
                  <c:v>2.1567170309999999</c:v>
                </c:pt>
                <c:pt idx="8109">
                  <c:v>2.1562854690000002</c:v>
                </c:pt>
                <c:pt idx="8110">
                  <c:v>2.1558174999999999</c:v>
                </c:pt>
                <c:pt idx="8111">
                  <c:v>2.1554212499999998</c:v>
                </c:pt>
                <c:pt idx="8112">
                  <c:v>2.1549142190000001</c:v>
                </c:pt>
                <c:pt idx="8113">
                  <c:v>2.1543532810000001</c:v>
                </c:pt>
                <c:pt idx="8114">
                  <c:v>2.1538746880000001</c:v>
                </c:pt>
                <c:pt idx="8115">
                  <c:v>2.153386094</c:v>
                </c:pt>
                <c:pt idx="8116">
                  <c:v>2.1529685939999998</c:v>
                </c:pt>
                <c:pt idx="8117">
                  <c:v>2.1524159379999999</c:v>
                </c:pt>
                <c:pt idx="8118">
                  <c:v>2.1520859379999999</c:v>
                </c:pt>
                <c:pt idx="8119">
                  <c:v>2.151685938</c:v>
                </c:pt>
                <c:pt idx="8120">
                  <c:v>2.151287188</c:v>
                </c:pt>
                <c:pt idx="8121">
                  <c:v>2.1508207810000002</c:v>
                </c:pt>
                <c:pt idx="8122">
                  <c:v>2.1503323440000002</c:v>
                </c:pt>
                <c:pt idx="8123">
                  <c:v>2.1498918749999998</c:v>
                </c:pt>
                <c:pt idx="8124">
                  <c:v>2.1495209380000002</c:v>
                </c:pt>
                <c:pt idx="8125">
                  <c:v>2.1491673439999999</c:v>
                </c:pt>
                <c:pt idx="8126">
                  <c:v>2.1486999999999998</c:v>
                </c:pt>
                <c:pt idx="8127">
                  <c:v>2.1482703129999998</c:v>
                </c:pt>
                <c:pt idx="8128">
                  <c:v>2.147869375</c:v>
                </c:pt>
                <c:pt idx="8129">
                  <c:v>2.1475492190000001</c:v>
                </c:pt>
                <c:pt idx="8130">
                  <c:v>2.1471385939999998</c:v>
                </c:pt>
                <c:pt idx="8131">
                  <c:v>2.1467443749999999</c:v>
                </c:pt>
                <c:pt idx="8132">
                  <c:v>2.146424063</c:v>
                </c:pt>
                <c:pt idx="8133">
                  <c:v>2.1459643750000001</c:v>
                </c:pt>
                <c:pt idx="8134">
                  <c:v>2.145556875</c:v>
                </c:pt>
                <c:pt idx="8135">
                  <c:v>2.1452079689999999</c:v>
                </c:pt>
                <c:pt idx="8136">
                  <c:v>2.1448704689999998</c:v>
                </c:pt>
                <c:pt idx="8137">
                  <c:v>2.1445349999999999</c:v>
                </c:pt>
                <c:pt idx="8138">
                  <c:v>2.1440704689999999</c:v>
                </c:pt>
                <c:pt idx="8139">
                  <c:v>2.1437331249999998</c:v>
                </c:pt>
                <c:pt idx="8140">
                  <c:v>2.143412031</c:v>
                </c:pt>
                <c:pt idx="8141">
                  <c:v>2.1430614060000002</c:v>
                </c:pt>
                <c:pt idx="8142">
                  <c:v>2.1427367190000002</c:v>
                </c:pt>
                <c:pt idx="8143">
                  <c:v>2.142289688</c:v>
                </c:pt>
                <c:pt idx="8144">
                  <c:v>2.141780625</c:v>
                </c:pt>
                <c:pt idx="8145">
                  <c:v>2.1412932809999998</c:v>
                </c:pt>
                <c:pt idx="8146">
                  <c:v>2.1408843750000002</c:v>
                </c:pt>
                <c:pt idx="8147">
                  <c:v>2.1404350000000001</c:v>
                </c:pt>
                <c:pt idx="8148">
                  <c:v>2.140042813</c:v>
                </c:pt>
                <c:pt idx="8149">
                  <c:v>2.1397139059999999</c:v>
                </c:pt>
                <c:pt idx="8150">
                  <c:v>2.1393081249999999</c:v>
                </c:pt>
                <c:pt idx="8151">
                  <c:v>2.1388421879999999</c:v>
                </c:pt>
                <c:pt idx="8152">
                  <c:v>2.138501406</c:v>
                </c:pt>
                <c:pt idx="8153">
                  <c:v>2.138028281</c:v>
                </c:pt>
                <c:pt idx="8154">
                  <c:v>2.1376421880000001</c:v>
                </c:pt>
                <c:pt idx="8155">
                  <c:v>2.1373156249999998</c:v>
                </c:pt>
                <c:pt idx="8156">
                  <c:v>2.1368906249999999</c:v>
                </c:pt>
                <c:pt idx="8157">
                  <c:v>2.136415</c:v>
                </c:pt>
                <c:pt idx="8158">
                  <c:v>2.1359879689999999</c:v>
                </c:pt>
                <c:pt idx="8159">
                  <c:v>2.135588281</c:v>
                </c:pt>
                <c:pt idx="8160">
                  <c:v>2.135171406</c:v>
                </c:pt>
                <c:pt idx="8161">
                  <c:v>2.1347645310000001</c:v>
                </c:pt>
                <c:pt idx="8162">
                  <c:v>2.1343859379999999</c:v>
                </c:pt>
                <c:pt idx="8163">
                  <c:v>2.1339893750000001</c:v>
                </c:pt>
                <c:pt idx="8164">
                  <c:v>2.1336643749999999</c:v>
                </c:pt>
                <c:pt idx="8165">
                  <c:v>2.1332653129999999</c:v>
                </c:pt>
                <c:pt idx="8166">
                  <c:v>2.1328562500000001</c:v>
                </c:pt>
                <c:pt idx="8167">
                  <c:v>2.1324621879999999</c:v>
                </c:pt>
                <c:pt idx="8168">
                  <c:v>2.1321007810000001</c:v>
                </c:pt>
                <c:pt idx="8169">
                  <c:v>2.1317065629999998</c:v>
                </c:pt>
                <c:pt idx="8170">
                  <c:v>2.1313262499999999</c:v>
                </c:pt>
                <c:pt idx="8171">
                  <c:v>2.1309653129999999</c:v>
                </c:pt>
                <c:pt idx="8172">
                  <c:v>2.1305621879999999</c:v>
                </c:pt>
                <c:pt idx="8173">
                  <c:v>2.1302396880000001</c:v>
                </c:pt>
                <c:pt idx="8174">
                  <c:v>2.1298957810000001</c:v>
                </c:pt>
                <c:pt idx="8175">
                  <c:v>2.1295573440000002</c:v>
                </c:pt>
                <c:pt idx="8176">
                  <c:v>2.1291743749999998</c:v>
                </c:pt>
                <c:pt idx="8177">
                  <c:v>2.1288423440000002</c:v>
                </c:pt>
                <c:pt idx="8178">
                  <c:v>2.1284420310000001</c:v>
                </c:pt>
                <c:pt idx="8179">
                  <c:v>2.1280620309999998</c:v>
                </c:pt>
                <c:pt idx="8180">
                  <c:v>2.127645781</c:v>
                </c:pt>
                <c:pt idx="8181">
                  <c:v>2.1272835940000001</c:v>
                </c:pt>
                <c:pt idx="8182">
                  <c:v>2.1269262499999999</c:v>
                </c:pt>
                <c:pt idx="8183">
                  <c:v>2.1266015629999999</c:v>
                </c:pt>
                <c:pt idx="8184">
                  <c:v>2.126271875</c:v>
                </c:pt>
                <c:pt idx="8185">
                  <c:v>2.1259321880000002</c:v>
                </c:pt>
                <c:pt idx="8186">
                  <c:v>2.1255290630000001</c:v>
                </c:pt>
                <c:pt idx="8187">
                  <c:v>2.12517625</c:v>
                </c:pt>
                <c:pt idx="8188">
                  <c:v>2.1247973440000001</c:v>
                </c:pt>
                <c:pt idx="8189">
                  <c:v>2.1244679689999999</c:v>
                </c:pt>
                <c:pt idx="8190">
                  <c:v>2.124045781</c:v>
                </c:pt>
                <c:pt idx="8191">
                  <c:v>2.1237245310000001</c:v>
                </c:pt>
                <c:pt idx="8192">
                  <c:v>2.1233956250000001</c:v>
                </c:pt>
                <c:pt idx="8193">
                  <c:v>2.122992188</c:v>
                </c:pt>
                <c:pt idx="8194">
                  <c:v>2.1226451559999999</c:v>
                </c:pt>
                <c:pt idx="8195">
                  <c:v>2.1223143750000002</c:v>
                </c:pt>
                <c:pt idx="8196">
                  <c:v>2.1219393750000002</c:v>
                </c:pt>
                <c:pt idx="8197">
                  <c:v>2.1215851560000001</c:v>
                </c:pt>
                <c:pt idx="8198">
                  <c:v>2.1211275000000001</c:v>
                </c:pt>
                <c:pt idx="8199">
                  <c:v>2.1207329690000001</c:v>
                </c:pt>
                <c:pt idx="8200">
                  <c:v>2.1204001560000001</c:v>
                </c:pt>
                <c:pt idx="8201">
                  <c:v>2.120068281</c:v>
                </c:pt>
                <c:pt idx="8202">
                  <c:v>2.1196123440000001</c:v>
                </c:pt>
                <c:pt idx="8203">
                  <c:v>2.119214844</c:v>
                </c:pt>
                <c:pt idx="8204">
                  <c:v>2.1188926559999999</c:v>
                </c:pt>
                <c:pt idx="8205">
                  <c:v>2.1185675000000002</c:v>
                </c:pt>
                <c:pt idx="8206">
                  <c:v>2.1182282809999999</c:v>
                </c:pt>
                <c:pt idx="8207">
                  <c:v>2.1178248439999998</c:v>
                </c:pt>
                <c:pt idx="8208">
                  <c:v>2.1174695309999998</c:v>
                </c:pt>
                <c:pt idx="8209">
                  <c:v>2.1171387500000001</c:v>
                </c:pt>
                <c:pt idx="8210">
                  <c:v>2.1167679690000001</c:v>
                </c:pt>
                <c:pt idx="8211">
                  <c:v>2.116341094</c:v>
                </c:pt>
                <c:pt idx="8212">
                  <c:v>2.115940938</c:v>
                </c:pt>
                <c:pt idx="8213">
                  <c:v>2.1154192190000001</c:v>
                </c:pt>
                <c:pt idx="8214">
                  <c:v>2.1149298440000002</c:v>
                </c:pt>
                <c:pt idx="8215">
                  <c:v>2.1143312500000002</c:v>
                </c:pt>
                <c:pt idx="8216">
                  <c:v>2.1139589060000001</c:v>
                </c:pt>
                <c:pt idx="8217">
                  <c:v>2.1134481250000001</c:v>
                </c:pt>
                <c:pt idx="8218">
                  <c:v>2.1130428129999999</c:v>
                </c:pt>
                <c:pt idx="8219">
                  <c:v>2.112629219</c:v>
                </c:pt>
                <c:pt idx="8220">
                  <c:v>2.1121907809999998</c:v>
                </c:pt>
                <c:pt idx="8221">
                  <c:v>2.1117259380000002</c:v>
                </c:pt>
                <c:pt idx="8222">
                  <c:v>2.1112492189999998</c:v>
                </c:pt>
                <c:pt idx="8223">
                  <c:v>2.1107617190000001</c:v>
                </c:pt>
                <c:pt idx="8224">
                  <c:v>2.110289844</c:v>
                </c:pt>
                <c:pt idx="8225">
                  <c:v>2.109913594</c:v>
                </c:pt>
                <c:pt idx="8226">
                  <c:v>2.1094957810000001</c:v>
                </c:pt>
                <c:pt idx="8227">
                  <c:v>2.1091439059999999</c:v>
                </c:pt>
                <c:pt idx="8228">
                  <c:v>2.108776094</c:v>
                </c:pt>
                <c:pt idx="8229">
                  <c:v>2.1084384379999999</c:v>
                </c:pt>
                <c:pt idx="8230">
                  <c:v>2.1080537499999998</c:v>
                </c:pt>
                <c:pt idx="8231">
                  <c:v>2.1076690629999999</c:v>
                </c:pt>
                <c:pt idx="8232">
                  <c:v>2.1072907810000001</c:v>
                </c:pt>
                <c:pt idx="8233">
                  <c:v>2.1069243750000002</c:v>
                </c:pt>
                <c:pt idx="8234">
                  <c:v>2.1064818750000001</c:v>
                </c:pt>
                <c:pt idx="8235">
                  <c:v>2.1061032810000002</c:v>
                </c:pt>
                <c:pt idx="8236">
                  <c:v>2.1057534379999998</c:v>
                </c:pt>
                <c:pt idx="8237">
                  <c:v>2.105411406</c:v>
                </c:pt>
                <c:pt idx="8238">
                  <c:v>2.1050621879999998</c:v>
                </c:pt>
                <c:pt idx="8239">
                  <c:v>2.1047199999999999</c:v>
                </c:pt>
                <c:pt idx="8240">
                  <c:v>2.1043674999999999</c:v>
                </c:pt>
                <c:pt idx="8241">
                  <c:v>2.103907188</c:v>
                </c:pt>
                <c:pt idx="8242">
                  <c:v>2.1035398440000002</c:v>
                </c:pt>
                <c:pt idx="8243">
                  <c:v>2.1031745310000001</c:v>
                </c:pt>
                <c:pt idx="8244">
                  <c:v>2.1028201559999999</c:v>
                </c:pt>
                <c:pt idx="8245">
                  <c:v>2.1024507809999999</c:v>
                </c:pt>
                <c:pt idx="8246">
                  <c:v>2.1020943750000001</c:v>
                </c:pt>
                <c:pt idx="8247">
                  <c:v>2.1016796879999999</c:v>
                </c:pt>
                <c:pt idx="8248">
                  <c:v>2.1012432809999999</c:v>
                </c:pt>
                <c:pt idx="8249">
                  <c:v>2.1008695309999998</c:v>
                </c:pt>
                <c:pt idx="8250">
                  <c:v>2.1005070309999998</c:v>
                </c:pt>
                <c:pt idx="8251">
                  <c:v>2.1001692190000001</c:v>
                </c:pt>
                <c:pt idx="8252">
                  <c:v>2.0998310939999998</c:v>
                </c:pt>
                <c:pt idx="8253">
                  <c:v>2.0994064059999999</c:v>
                </c:pt>
                <c:pt idx="8254">
                  <c:v>2.0990704689999999</c:v>
                </c:pt>
                <c:pt idx="8255">
                  <c:v>2.0987317189999999</c:v>
                </c:pt>
                <c:pt idx="8256">
                  <c:v>2.0983993750000001</c:v>
                </c:pt>
                <c:pt idx="8257">
                  <c:v>2.0979493749999998</c:v>
                </c:pt>
                <c:pt idx="8258">
                  <c:v>2.0976103130000001</c:v>
                </c:pt>
                <c:pt idx="8259">
                  <c:v>2.097239375</c:v>
                </c:pt>
                <c:pt idx="8260">
                  <c:v>2.0968550000000001</c:v>
                </c:pt>
                <c:pt idx="8261">
                  <c:v>2.0965256249999999</c:v>
                </c:pt>
                <c:pt idx="8262">
                  <c:v>2.0961695310000001</c:v>
                </c:pt>
                <c:pt idx="8263">
                  <c:v>2.0958179690000001</c:v>
                </c:pt>
                <c:pt idx="8264">
                  <c:v>2.0954549999999998</c:v>
                </c:pt>
                <c:pt idx="8265">
                  <c:v>2.0950723440000001</c:v>
                </c:pt>
                <c:pt idx="8266">
                  <c:v>2.0947192189999999</c:v>
                </c:pt>
                <c:pt idx="8267">
                  <c:v>2.0942835940000002</c:v>
                </c:pt>
                <c:pt idx="8268">
                  <c:v>2.0938489059999998</c:v>
                </c:pt>
                <c:pt idx="8269">
                  <c:v>2.0927078130000001</c:v>
                </c:pt>
                <c:pt idx="8270">
                  <c:v>2.0918085940000002</c:v>
                </c:pt>
                <c:pt idx="8271">
                  <c:v>2.0906878130000002</c:v>
                </c:pt>
                <c:pt idx="8272">
                  <c:v>2.0894374999999998</c:v>
                </c:pt>
                <c:pt idx="8273">
                  <c:v>2.088122813</c:v>
                </c:pt>
                <c:pt idx="8274">
                  <c:v>2.086797813</c:v>
                </c:pt>
                <c:pt idx="8275">
                  <c:v>2.085462031</c:v>
                </c:pt>
                <c:pt idx="8276">
                  <c:v>2.0840629690000001</c:v>
                </c:pt>
                <c:pt idx="8277">
                  <c:v>2.0826151560000001</c:v>
                </c:pt>
                <c:pt idx="8278">
                  <c:v>2.081205781</c:v>
                </c:pt>
                <c:pt idx="8279">
                  <c:v>2.080388594</c:v>
                </c:pt>
                <c:pt idx="8280">
                  <c:v>2.0796395310000002</c:v>
                </c:pt>
                <c:pt idx="8281">
                  <c:v>2.0790770310000002</c:v>
                </c:pt>
                <c:pt idx="8282">
                  <c:v>2.0785976559999999</c:v>
                </c:pt>
                <c:pt idx="8283">
                  <c:v>2.0780923439999999</c:v>
                </c:pt>
                <c:pt idx="8284">
                  <c:v>2.077647969</c:v>
                </c:pt>
                <c:pt idx="8285">
                  <c:v>2.0772487499999999</c:v>
                </c:pt>
                <c:pt idx="8286">
                  <c:v>2.0769114059999998</c:v>
                </c:pt>
                <c:pt idx="8287">
                  <c:v>2.0764742190000001</c:v>
                </c:pt>
                <c:pt idx="8288">
                  <c:v>2.0761137500000002</c:v>
                </c:pt>
                <c:pt idx="8289">
                  <c:v>2.0757907809999998</c:v>
                </c:pt>
                <c:pt idx="8290">
                  <c:v>2.0751314060000001</c:v>
                </c:pt>
                <c:pt idx="8291">
                  <c:v>2.0747784380000001</c:v>
                </c:pt>
                <c:pt idx="8292">
                  <c:v>2.0741889059999998</c:v>
                </c:pt>
                <c:pt idx="8293">
                  <c:v>2.0738585939999998</c:v>
                </c:pt>
                <c:pt idx="8294">
                  <c:v>2.073320313</c:v>
                </c:pt>
                <c:pt idx="8295">
                  <c:v>2.0729417190000001</c:v>
                </c:pt>
                <c:pt idx="8296">
                  <c:v>2.0726146879999998</c:v>
                </c:pt>
                <c:pt idx="8297">
                  <c:v>2.0722735939999999</c:v>
                </c:pt>
                <c:pt idx="8298">
                  <c:v>2.0717175000000001</c:v>
                </c:pt>
                <c:pt idx="8299">
                  <c:v>2.0711787500000001</c:v>
                </c:pt>
                <c:pt idx="8300">
                  <c:v>2.0706349999999998</c:v>
                </c:pt>
                <c:pt idx="8301">
                  <c:v>2.0701409380000002</c:v>
                </c:pt>
                <c:pt idx="8302">
                  <c:v>2.0695970309999998</c:v>
                </c:pt>
                <c:pt idx="8303">
                  <c:v>2.0691957809999999</c:v>
                </c:pt>
                <c:pt idx="8304">
                  <c:v>2.0687171879999999</c:v>
                </c:pt>
                <c:pt idx="8305">
                  <c:v>2.0682848439999999</c:v>
                </c:pt>
                <c:pt idx="8306">
                  <c:v>2.067760313</c:v>
                </c:pt>
                <c:pt idx="8307">
                  <c:v>2.0674054690000001</c:v>
                </c:pt>
                <c:pt idx="8308">
                  <c:v>2.0669207809999999</c:v>
                </c:pt>
                <c:pt idx="8309">
                  <c:v>2.0665707809999998</c:v>
                </c:pt>
                <c:pt idx="8310">
                  <c:v>2.066169844</c:v>
                </c:pt>
                <c:pt idx="8311">
                  <c:v>2.0656362499999998</c:v>
                </c:pt>
                <c:pt idx="8312">
                  <c:v>2.0651803129999999</c:v>
                </c:pt>
                <c:pt idx="8313">
                  <c:v>2.0647687499999998</c:v>
                </c:pt>
                <c:pt idx="8314">
                  <c:v>2.0643526560000001</c:v>
                </c:pt>
                <c:pt idx="8315">
                  <c:v>2.0639362499999998</c:v>
                </c:pt>
                <c:pt idx="8316">
                  <c:v>2.0634176559999999</c:v>
                </c:pt>
                <c:pt idx="8317">
                  <c:v>2.0630501560000001</c:v>
                </c:pt>
                <c:pt idx="8318">
                  <c:v>2.062607656</c:v>
                </c:pt>
                <c:pt idx="8319">
                  <c:v>2.0622359380000002</c:v>
                </c:pt>
                <c:pt idx="8320">
                  <c:v>2.0617620310000002</c:v>
                </c:pt>
                <c:pt idx="8321">
                  <c:v>2.061436719</c:v>
                </c:pt>
                <c:pt idx="8322">
                  <c:v>2.060987656</c:v>
                </c:pt>
                <c:pt idx="8323">
                  <c:v>2.0604760940000002</c:v>
                </c:pt>
                <c:pt idx="8324">
                  <c:v>2.0599512500000001</c:v>
                </c:pt>
                <c:pt idx="8325">
                  <c:v>2.059537969</c:v>
                </c:pt>
                <c:pt idx="8326">
                  <c:v>2.0590995310000002</c:v>
                </c:pt>
                <c:pt idx="8327">
                  <c:v>2.0587782809999999</c:v>
                </c:pt>
                <c:pt idx="8328">
                  <c:v>2.0583984380000002</c:v>
                </c:pt>
                <c:pt idx="8329">
                  <c:v>2.0580090630000001</c:v>
                </c:pt>
                <c:pt idx="8330">
                  <c:v>2.0575785940000002</c:v>
                </c:pt>
                <c:pt idx="8331">
                  <c:v>2.0572489059999999</c:v>
                </c:pt>
                <c:pt idx="8332">
                  <c:v>2.05683375</c:v>
                </c:pt>
                <c:pt idx="8333">
                  <c:v>2.0563725000000002</c:v>
                </c:pt>
                <c:pt idx="8334">
                  <c:v>2.0560095309999999</c:v>
                </c:pt>
                <c:pt idx="8335">
                  <c:v>2.0556489060000001</c:v>
                </c:pt>
                <c:pt idx="8336">
                  <c:v>2.0552620309999998</c:v>
                </c:pt>
                <c:pt idx="8337">
                  <c:v>2.0549315629999998</c:v>
                </c:pt>
                <c:pt idx="8338">
                  <c:v>2.0544934380000002</c:v>
                </c:pt>
                <c:pt idx="8339">
                  <c:v>2.0540464059999999</c:v>
                </c:pt>
                <c:pt idx="8340">
                  <c:v>2.0537165630000001</c:v>
                </c:pt>
                <c:pt idx="8341">
                  <c:v>2.0533748439999999</c:v>
                </c:pt>
                <c:pt idx="8342">
                  <c:v>2.0529235940000001</c:v>
                </c:pt>
                <c:pt idx="8343">
                  <c:v>2.0524901560000002</c:v>
                </c:pt>
                <c:pt idx="8344">
                  <c:v>2.0521279689999998</c:v>
                </c:pt>
                <c:pt idx="8345">
                  <c:v>2.0516714060000001</c:v>
                </c:pt>
                <c:pt idx="8346">
                  <c:v>2.051273906</c:v>
                </c:pt>
                <c:pt idx="8347">
                  <c:v>2.050797969</c:v>
                </c:pt>
                <c:pt idx="8348">
                  <c:v>2.050335</c:v>
                </c:pt>
                <c:pt idx="8349">
                  <c:v>2.0499073440000002</c:v>
                </c:pt>
                <c:pt idx="8350">
                  <c:v>2.0495265630000001</c:v>
                </c:pt>
                <c:pt idx="8351">
                  <c:v>2.0491181250000001</c:v>
                </c:pt>
                <c:pt idx="8352">
                  <c:v>2.0487314059999999</c:v>
                </c:pt>
                <c:pt idx="8353">
                  <c:v>2.0483457810000001</c:v>
                </c:pt>
                <c:pt idx="8354">
                  <c:v>2.0480107809999999</c:v>
                </c:pt>
                <c:pt idx="8355">
                  <c:v>2.0476735939999999</c:v>
                </c:pt>
                <c:pt idx="8356">
                  <c:v>2.0473484380000002</c:v>
                </c:pt>
                <c:pt idx="8357">
                  <c:v>2.0470062499999999</c:v>
                </c:pt>
                <c:pt idx="8358">
                  <c:v>2.0465898440000001</c:v>
                </c:pt>
                <c:pt idx="8359">
                  <c:v>2.046241094</c:v>
                </c:pt>
                <c:pt idx="8360">
                  <c:v>2.0458414060000001</c:v>
                </c:pt>
                <c:pt idx="8361">
                  <c:v>2.0455199999999998</c:v>
                </c:pt>
                <c:pt idx="8362">
                  <c:v>2.0451100000000002</c:v>
                </c:pt>
                <c:pt idx="8363">
                  <c:v>2.0446610939999998</c:v>
                </c:pt>
                <c:pt idx="8364">
                  <c:v>2.0441532809999998</c:v>
                </c:pt>
                <c:pt idx="8365">
                  <c:v>2.0437090630000001</c:v>
                </c:pt>
                <c:pt idx="8366">
                  <c:v>2.043385781</c:v>
                </c:pt>
                <c:pt idx="8367">
                  <c:v>2.0430143749999998</c:v>
                </c:pt>
                <c:pt idx="8368">
                  <c:v>2.0426823440000001</c:v>
                </c:pt>
                <c:pt idx="8369">
                  <c:v>2.0423024999999999</c:v>
                </c:pt>
                <c:pt idx="8370">
                  <c:v>2.0419635939999998</c:v>
                </c:pt>
                <c:pt idx="8371">
                  <c:v>2.0416110939999998</c:v>
                </c:pt>
                <c:pt idx="8372">
                  <c:v>2.0412753129999999</c:v>
                </c:pt>
                <c:pt idx="8373">
                  <c:v>2.0409043750000002</c:v>
                </c:pt>
                <c:pt idx="8374">
                  <c:v>2.040475781</c:v>
                </c:pt>
                <c:pt idx="8375">
                  <c:v>2.0401182809999998</c:v>
                </c:pt>
                <c:pt idx="8376">
                  <c:v>2.0397924999999999</c:v>
                </c:pt>
                <c:pt idx="8377">
                  <c:v>2.03942625</c:v>
                </c:pt>
                <c:pt idx="8378">
                  <c:v>2.0390996879999999</c:v>
                </c:pt>
                <c:pt idx="8379">
                  <c:v>2.038753281</c:v>
                </c:pt>
                <c:pt idx="8380">
                  <c:v>2.038406406</c:v>
                </c:pt>
                <c:pt idx="8381">
                  <c:v>2.0380290630000002</c:v>
                </c:pt>
                <c:pt idx="8382">
                  <c:v>2.0376245310000001</c:v>
                </c:pt>
                <c:pt idx="8383">
                  <c:v>2.0372273440000002</c:v>
                </c:pt>
                <c:pt idx="8384">
                  <c:v>2.0367871879999999</c:v>
                </c:pt>
                <c:pt idx="8385">
                  <c:v>2.0363234380000002</c:v>
                </c:pt>
                <c:pt idx="8386">
                  <c:v>2.0359290630000002</c:v>
                </c:pt>
                <c:pt idx="8387">
                  <c:v>2.0355318750000002</c:v>
                </c:pt>
                <c:pt idx="8388">
                  <c:v>2.0351234379999998</c:v>
                </c:pt>
                <c:pt idx="8389">
                  <c:v>2.0346732809999999</c:v>
                </c:pt>
                <c:pt idx="8390">
                  <c:v>2.034238438</c:v>
                </c:pt>
                <c:pt idx="8391">
                  <c:v>2.0338500000000002</c:v>
                </c:pt>
                <c:pt idx="8392">
                  <c:v>2.0334623440000001</c:v>
                </c:pt>
                <c:pt idx="8393">
                  <c:v>2.033064531</c:v>
                </c:pt>
                <c:pt idx="8394">
                  <c:v>2.032657344</c:v>
                </c:pt>
                <c:pt idx="8395">
                  <c:v>2.032317656</c:v>
                </c:pt>
                <c:pt idx="8396">
                  <c:v>2.0319031249999999</c:v>
                </c:pt>
                <c:pt idx="8397">
                  <c:v>2.0314507810000002</c:v>
                </c:pt>
                <c:pt idx="8398">
                  <c:v>2.0310335940000002</c:v>
                </c:pt>
                <c:pt idx="8399">
                  <c:v>2.0306704689999999</c:v>
                </c:pt>
                <c:pt idx="8400">
                  <c:v>2.0303453130000002</c:v>
                </c:pt>
                <c:pt idx="8401">
                  <c:v>2.0299943749999998</c:v>
                </c:pt>
                <c:pt idx="8402">
                  <c:v>2.0296601559999998</c:v>
                </c:pt>
                <c:pt idx="8403">
                  <c:v>2.0292046880000001</c:v>
                </c:pt>
                <c:pt idx="8404">
                  <c:v>2.0288795309999998</c:v>
                </c:pt>
                <c:pt idx="8405">
                  <c:v>2.028558125</c:v>
                </c:pt>
                <c:pt idx="8406">
                  <c:v>2.028207031</c:v>
                </c:pt>
                <c:pt idx="8407">
                  <c:v>2.0278323440000001</c:v>
                </c:pt>
                <c:pt idx="8408">
                  <c:v>2.0274578129999998</c:v>
                </c:pt>
                <c:pt idx="8409">
                  <c:v>2.0270773439999998</c:v>
                </c:pt>
                <c:pt idx="8410">
                  <c:v>2.0267185940000001</c:v>
                </c:pt>
                <c:pt idx="8411">
                  <c:v>2.0263501559999999</c:v>
                </c:pt>
                <c:pt idx="8412">
                  <c:v>2.0259579689999998</c:v>
                </c:pt>
                <c:pt idx="8413">
                  <c:v>2.02555</c:v>
                </c:pt>
                <c:pt idx="8414">
                  <c:v>2.0251189059999999</c:v>
                </c:pt>
                <c:pt idx="8415">
                  <c:v>2.02479875</c:v>
                </c:pt>
                <c:pt idx="8416">
                  <c:v>2.02445875</c:v>
                </c:pt>
                <c:pt idx="8417">
                  <c:v>2.024075625</c:v>
                </c:pt>
                <c:pt idx="8418">
                  <c:v>2.0237301560000001</c:v>
                </c:pt>
                <c:pt idx="8419">
                  <c:v>2.0232998439999998</c:v>
                </c:pt>
                <c:pt idx="8420">
                  <c:v>2.0227864059999998</c:v>
                </c:pt>
                <c:pt idx="8421">
                  <c:v>2.0223215630000002</c:v>
                </c:pt>
                <c:pt idx="8422">
                  <c:v>2.0218562499999999</c:v>
                </c:pt>
                <c:pt idx="8423">
                  <c:v>2.0215254690000002</c:v>
                </c:pt>
                <c:pt idx="8424">
                  <c:v>2.0211321880000002</c:v>
                </c:pt>
                <c:pt idx="8425">
                  <c:v>2.0206849999999998</c:v>
                </c:pt>
                <c:pt idx="8426">
                  <c:v>2.0203084379999998</c:v>
                </c:pt>
                <c:pt idx="8427">
                  <c:v>2.0199287500000001</c:v>
                </c:pt>
                <c:pt idx="8428">
                  <c:v>2.0196046879999998</c:v>
                </c:pt>
                <c:pt idx="8429">
                  <c:v>2.0191937499999999</c:v>
                </c:pt>
                <c:pt idx="8430">
                  <c:v>2.0187234379999999</c:v>
                </c:pt>
                <c:pt idx="8431">
                  <c:v>2.0183142190000001</c:v>
                </c:pt>
                <c:pt idx="8432">
                  <c:v>2.0179173439999998</c:v>
                </c:pt>
                <c:pt idx="8433">
                  <c:v>2.0175351560000001</c:v>
                </c:pt>
                <c:pt idx="8434">
                  <c:v>2.0171796880000001</c:v>
                </c:pt>
                <c:pt idx="8435">
                  <c:v>2.0167256249999999</c:v>
                </c:pt>
                <c:pt idx="8436">
                  <c:v>2.016385938</c:v>
                </c:pt>
                <c:pt idx="8437">
                  <c:v>2.0160187500000002</c:v>
                </c:pt>
                <c:pt idx="8438">
                  <c:v>2.0156435940000001</c:v>
                </c:pt>
                <c:pt idx="8439">
                  <c:v>2.0152984379999999</c:v>
                </c:pt>
                <c:pt idx="8440">
                  <c:v>2.0148467189999999</c:v>
                </c:pt>
                <c:pt idx="8441">
                  <c:v>2.014409063</c:v>
                </c:pt>
                <c:pt idx="8442">
                  <c:v>2.0139634380000002</c:v>
                </c:pt>
                <c:pt idx="8443">
                  <c:v>2.013606094</c:v>
                </c:pt>
                <c:pt idx="8444">
                  <c:v>2.0132609380000002</c:v>
                </c:pt>
                <c:pt idx="8445">
                  <c:v>2.0128962499999998</c:v>
                </c:pt>
                <c:pt idx="8446">
                  <c:v>2.012472813</c:v>
                </c:pt>
                <c:pt idx="8447">
                  <c:v>2.0120837499999999</c:v>
                </c:pt>
                <c:pt idx="8448">
                  <c:v>2.0116245309999998</c:v>
                </c:pt>
                <c:pt idx="8449">
                  <c:v>2.0111756249999999</c:v>
                </c:pt>
                <c:pt idx="8450">
                  <c:v>2.0108539059999999</c:v>
                </c:pt>
                <c:pt idx="8451">
                  <c:v>2.0104995309999998</c:v>
                </c:pt>
                <c:pt idx="8452">
                  <c:v>2.010094375</c:v>
                </c:pt>
                <c:pt idx="8453">
                  <c:v>2.009702656</c:v>
                </c:pt>
                <c:pt idx="8454">
                  <c:v>2.009262031</c:v>
                </c:pt>
                <c:pt idx="8455">
                  <c:v>2.0089231249999999</c:v>
                </c:pt>
                <c:pt idx="8456">
                  <c:v>2.0085412499999999</c:v>
                </c:pt>
                <c:pt idx="8457">
                  <c:v>2.0082115630000001</c:v>
                </c:pt>
                <c:pt idx="8458">
                  <c:v>2.0078623439999999</c:v>
                </c:pt>
                <c:pt idx="8459">
                  <c:v>2.0075159380000001</c:v>
                </c:pt>
                <c:pt idx="8460">
                  <c:v>2.0071907809999998</c:v>
                </c:pt>
                <c:pt idx="8461">
                  <c:v>2.006746406</c:v>
                </c:pt>
                <c:pt idx="8462">
                  <c:v>2.0062937500000002</c:v>
                </c:pt>
                <c:pt idx="8463">
                  <c:v>2.0058909379999998</c:v>
                </c:pt>
                <c:pt idx="8464">
                  <c:v>2.0055667189999999</c:v>
                </c:pt>
                <c:pt idx="8465">
                  <c:v>2.0052289060000001</c:v>
                </c:pt>
                <c:pt idx="8466">
                  <c:v>2.0048410940000001</c:v>
                </c:pt>
                <c:pt idx="8467">
                  <c:v>2.00447</c:v>
                </c:pt>
                <c:pt idx="8468">
                  <c:v>2.0040673440000001</c:v>
                </c:pt>
                <c:pt idx="8469">
                  <c:v>2.0037349999999998</c:v>
                </c:pt>
                <c:pt idx="8470">
                  <c:v>2.0034023439999999</c:v>
                </c:pt>
                <c:pt idx="8471">
                  <c:v>2.0029626559999998</c:v>
                </c:pt>
                <c:pt idx="8472">
                  <c:v>2.0025215630000002</c:v>
                </c:pt>
                <c:pt idx="8473">
                  <c:v>2.0021142190000001</c:v>
                </c:pt>
                <c:pt idx="8474">
                  <c:v>2.0016856249999999</c:v>
                </c:pt>
                <c:pt idx="8475">
                  <c:v>2.0013089060000002</c:v>
                </c:pt>
                <c:pt idx="8476">
                  <c:v>2.000933125</c:v>
                </c:pt>
                <c:pt idx="8477">
                  <c:v>2.000516406</c:v>
                </c:pt>
                <c:pt idx="8478">
                  <c:v>2.0001751560000001</c:v>
                </c:pt>
                <c:pt idx="8479">
                  <c:v>1.9998492189999999</c:v>
                </c:pt>
                <c:pt idx="8480">
                  <c:v>1.9994279690000001</c:v>
                </c:pt>
                <c:pt idx="8481">
                  <c:v>1.9990025</c:v>
                </c:pt>
                <c:pt idx="8482">
                  <c:v>1.998612813</c:v>
                </c:pt>
                <c:pt idx="8483">
                  <c:v>1.9981975000000001</c:v>
                </c:pt>
                <c:pt idx="8484">
                  <c:v>1.997858438</c:v>
                </c:pt>
                <c:pt idx="8485">
                  <c:v>1.997482344</c:v>
                </c:pt>
                <c:pt idx="8486">
                  <c:v>1.997084063</c:v>
                </c:pt>
                <c:pt idx="8487">
                  <c:v>1.9967542190000001</c:v>
                </c:pt>
                <c:pt idx="8488">
                  <c:v>1.996362813</c:v>
                </c:pt>
                <c:pt idx="8489">
                  <c:v>1.9960145309999999</c:v>
                </c:pt>
                <c:pt idx="8490">
                  <c:v>1.9955596879999999</c:v>
                </c:pt>
                <c:pt idx="8491">
                  <c:v>1.995236563</c:v>
                </c:pt>
                <c:pt idx="8492">
                  <c:v>1.994831094</c:v>
                </c:pt>
                <c:pt idx="8493">
                  <c:v>1.994509063</c:v>
                </c:pt>
                <c:pt idx="8494">
                  <c:v>1.9940781249999999</c:v>
                </c:pt>
                <c:pt idx="8495">
                  <c:v>1.9937310939999999</c:v>
                </c:pt>
                <c:pt idx="8496">
                  <c:v>1.9933776560000001</c:v>
                </c:pt>
                <c:pt idx="8497">
                  <c:v>1.993031875</c:v>
                </c:pt>
                <c:pt idx="8498">
                  <c:v>1.992664531</c:v>
                </c:pt>
                <c:pt idx="8499">
                  <c:v>1.9922990629999999</c:v>
                </c:pt>
                <c:pt idx="8500">
                  <c:v>1.9918248439999999</c:v>
                </c:pt>
                <c:pt idx="8501">
                  <c:v>1.991458438</c:v>
                </c:pt>
                <c:pt idx="8502">
                  <c:v>1.9910153129999999</c:v>
                </c:pt>
                <c:pt idx="8503">
                  <c:v>1.9906657809999999</c:v>
                </c:pt>
                <c:pt idx="8504">
                  <c:v>1.990140469</c:v>
                </c:pt>
                <c:pt idx="8505">
                  <c:v>1.9896281250000001</c:v>
                </c:pt>
                <c:pt idx="8506">
                  <c:v>1.9889545310000001</c:v>
                </c:pt>
                <c:pt idx="8507">
                  <c:v>1.9885614060000001</c:v>
                </c:pt>
                <c:pt idx="8508">
                  <c:v>1.988210469</c:v>
                </c:pt>
                <c:pt idx="8509">
                  <c:v>1.9877695310000001</c:v>
                </c:pt>
                <c:pt idx="8510">
                  <c:v>1.98730125</c:v>
                </c:pt>
                <c:pt idx="8511">
                  <c:v>1.9869046880000001</c:v>
                </c:pt>
                <c:pt idx="8512">
                  <c:v>1.9863540630000001</c:v>
                </c:pt>
                <c:pt idx="8513">
                  <c:v>1.985939688</c:v>
                </c:pt>
                <c:pt idx="8514">
                  <c:v>1.985612656</c:v>
                </c:pt>
                <c:pt idx="8515">
                  <c:v>1.9852146879999999</c:v>
                </c:pt>
                <c:pt idx="8516">
                  <c:v>1.9848671879999999</c:v>
                </c:pt>
                <c:pt idx="8517">
                  <c:v>1.984426563</c:v>
                </c:pt>
                <c:pt idx="8518">
                  <c:v>1.9840410939999999</c:v>
                </c:pt>
                <c:pt idx="8519">
                  <c:v>1.983665469</c:v>
                </c:pt>
                <c:pt idx="8520">
                  <c:v>1.98321375</c:v>
                </c:pt>
                <c:pt idx="8521">
                  <c:v>1.9828167189999999</c:v>
                </c:pt>
                <c:pt idx="8522">
                  <c:v>1.9823892190000001</c:v>
                </c:pt>
                <c:pt idx="8523">
                  <c:v>1.9819854690000001</c:v>
                </c:pt>
                <c:pt idx="8524">
                  <c:v>1.981623594</c:v>
                </c:pt>
                <c:pt idx="8525">
                  <c:v>1.981196875</c:v>
                </c:pt>
                <c:pt idx="8526">
                  <c:v>1.980783438</c:v>
                </c:pt>
                <c:pt idx="8527">
                  <c:v>1.9804579689999999</c:v>
                </c:pt>
                <c:pt idx="8528">
                  <c:v>1.979945313</c:v>
                </c:pt>
                <c:pt idx="8529">
                  <c:v>1.9795260939999999</c:v>
                </c:pt>
                <c:pt idx="8530">
                  <c:v>1.9791757809999999</c:v>
                </c:pt>
                <c:pt idx="8531">
                  <c:v>1.9788040629999999</c:v>
                </c:pt>
                <c:pt idx="8532">
                  <c:v>1.9784135940000001</c:v>
                </c:pt>
                <c:pt idx="8533">
                  <c:v>1.9779829689999999</c:v>
                </c:pt>
                <c:pt idx="8534">
                  <c:v>1.977512344</c:v>
                </c:pt>
                <c:pt idx="8535">
                  <c:v>1.9771309379999999</c:v>
                </c:pt>
                <c:pt idx="8536">
                  <c:v>1.9766889059999999</c:v>
                </c:pt>
                <c:pt idx="8537">
                  <c:v>1.97626375</c:v>
                </c:pt>
                <c:pt idx="8538">
                  <c:v>1.9759192189999999</c:v>
                </c:pt>
                <c:pt idx="8539">
                  <c:v>1.975501406</c:v>
                </c:pt>
                <c:pt idx="8540">
                  <c:v>1.9751390630000001</c:v>
                </c:pt>
                <c:pt idx="8541">
                  <c:v>1.974762031</c:v>
                </c:pt>
                <c:pt idx="8542">
                  <c:v>1.974438594</c:v>
                </c:pt>
                <c:pt idx="8543">
                  <c:v>1.9740081249999999</c:v>
                </c:pt>
                <c:pt idx="8544">
                  <c:v>1.973667813</c:v>
                </c:pt>
                <c:pt idx="8545">
                  <c:v>1.9732162499999999</c:v>
                </c:pt>
                <c:pt idx="8546">
                  <c:v>1.9727517189999999</c:v>
                </c:pt>
                <c:pt idx="8547">
                  <c:v>1.972388281</c:v>
                </c:pt>
                <c:pt idx="8548">
                  <c:v>1.9719450000000001</c:v>
                </c:pt>
                <c:pt idx="8549">
                  <c:v>1.97148875</c:v>
                </c:pt>
                <c:pt idx="8550">
                  <c:v>1.9711554689999999</c:v>
                </c:pt>
                <c:pt idx="8551">
                  <c:v>1.970803125</c:v>
                </c:pt>
                <c:pt idx="8552">
                  <c:v>1.970427656</c:v>
                </c:pt>
                <c:pt idx="8553">
                  <c:v>1.9700204690000001</c:v>
                </c:pt>
                <c:pt idx="8554">
                  <c:v>1.9696848440000001</c:v>
                </c:pt>
                <c:pt idx="8555">
                  <c:v>1.969352188</c:v>
                </c:pt>
                <c:pt idx="8556">
                  <c:v>1.96902</c:v>
                </c:pt>
                <c:pt idx="8557">
                  <c:v>1.9686537500000001</c:v>
                </c:pt>
                <c:pt idx="8558">
                  <c:v>1.9682346879999999</c:v>
                </c:pt>
                <c:pt idx="8559">
                  <c:v>1.9679134380000001</c:v>
                </c:pt>
                <c:pt idx="8560">
                  <c:v>1.96755375</c:v>
                </c:pt>
                <c:pt idx="8561">
                  <c:v>1.9671989059999999</c:v>
                </c:pt>
                <c:pt idx="8562">
                  <c:v>1.9668529690000001</c:v>
                </c:pt>
                <c:pt idx="8563">
                  <c:v>1.966520313</c:v>
                </c:pt>
                <c:pt idx="8564">
                  <c:v>1.9660778130000001</c:v>
                </c:pt>
                <c:pt idx="8565">
                  <c:v>1.96575375</c:v>
                </c:pt>
                <c:pt idx="8566">
                  <c:v>1.965388438</c:v>
                </c:pt>
                <c:pt idx="8567">
                  <c:v>1.965005313</c:v>
                </c:pt>
                <c:pt idx="8568">
                  <c:v>1.9646120309999999</c:v>
                </c:pt>
                <c:pt idx="8569">
                  <c:v>1.96429125</c:v>
                </c:pt>
                <c:pt idx="8570">
                  <c:v>1.963927344</c:v>
                </c:pt>
                <c:pt idx="8571">
                  <c:v>1.963534688</c:v>
                </c:pt>
                <c:pt idx="8572">
                  <c:v>1.9631056250000001</c:v>
                </c:pt>
                <c:pt idx="8573">
                  <c:v>1.962713438</c:v>
                </c:pt>
                <c:pt idx="8574">
                  <c:v>1.9623592190000001</c:v>
                </c:pt>
                <c:pt idx="8575">
                  <c:v>1.961898125</c:v>
                </c:pt>
                <c:pt idx="8576">
                  <c:v>1.9614620309999999</c:v>
                </c:pt>
                <c:pt idx="8577">
                  <c:v>1.9610571880000001</c:v>
                </c:pt>
                <c:pt idx="8578">
                  <c:v>1.960666875</c:v>
                </c:pt>
                <c:pt idx="8579">
                  <c:v>1.9603237499999999</c:v>
                </c:pt>
                <c:pt idx="8580">
                  <c:v>1.959915938</c:v>
                </c:pt>
                <c:pt idx="8581">
                  <c:v>1.9595146880000001</c:v>
                </c:pt>
                <c:pt idx="8582">
                  <c:v>1.959185156</c:v>
                </c:pt>
                <c:pt idx="8583">
                  <c:v>1.9588587500000001</c:v>
                </c:pt>
                <c:pt idx="8584">
                  <c:v>1.958473438</c:v>
                </c:pt>
                <c:pt idx="8585">
                  <c:v>1.958138594</c:v>
                </c:pt>
                <c:pt idx="8586">
                  <c:v>1.957875625</c:v>
                </c:pt>
                <c:pt idx="8587">
                  <c:v>1.9574450000000001</c:v>
                </c:pt>
                <c:pt idx="8588">
                  <c:v>1.9569756250000001</c:v>
                </c:pt>
                <c:pt idx="8589">
                  <c:v>1.956643125</c:v>
                </c:pt>
                <c:pt idx="8590">
                  <c:v>1.9562256250000001</c:v>
                </c:pt>
                <c:pt idx="8591">
                  <c:v>1.955839688</c:v>
                </c:pt>
                <c:pt idx="8592">
                  <c:v>1.9554620309999999</c:v>
                </c:pt>
                <c:pt idx="8593">
                  <c:v>1.9551190629999999</c:v>
                </c:pt>
                <c:pt idx="8594">
                  <c:v>1.9547432810000001</c:v>
                </c:pt>
                <c:pt idx="8595">
                  <c:v>1.954312813</c:v>
                </c:pt>
                <c:pt idx="8596">
                  <c:v>1.953962344</c:v>
                </c:pt>
                <c:pt idx="8597">
                  <c:v>1.9536393750000001</c:v>
                </c:pt>
                <c:pt idx="8598">
                  <c:v>1.953314531</c:v>
                </c:pt>
                <c:pt idx="8599">
                  <c:v>1.9529742189999999</c:v>
                </c:pt>
                <c:pt idx="8600">
                  <c:v>1.9526446879999999</c:v>
                </c:pt>
                <c:pt idx="8601">
                  <c:v>1.9523048439999999</c:v>
                </c:pt>
                <c:pt idx="8602">
                  <c:v>1.95187625</c:v>
                </c:pt>
                <c:pt idx="8603">
                  <c:v>1.951535625</c:v>
                </c:pt>
                <c:pt idx="8604">
                  <c:v>1.9511562499999999</c:v>
                </c:pt>
                <c:pt idx="8605">
                  <c:v>1.9507701559999999</c:v>
                </c:pt>
                <c:pt idx="8606">
                  <c:v>1.95044</c:v>
                </c:pt>
                <c:pt idx="8607">
                  <c:v>1.950113438</c:v>
                </c:pt>
                <c:pt idx="8608">
                  <c:v>1.94978875</c:v>
                </c:pt>
                <c:pt idx="8609">
                  <c:v>1.949336094</c:v>
                </c:pt>
                <c:pt idx="8610">
                  <c:v>1.948949219</c:v>
                </c:pt>
                <c:pt idx="8611">
                  <c:v>1.9485742189999999</c:v>
                </c:pt>
                <c:pt idx="8612">
                  <c:v>1.9481881249999999</c:v>
                </c:pt>
                <c:pt idx="8613">
                  <c:v>1.947822656</c:v>
                </c:pt>
                <c:pt idx="8614">
                  <c:v>1.947480469</c:v>
                </c:pt>
                <c:pt idx="8615">
                  <c:v>1.9471375</c:v>
                </c:pt>
                <c:pt idx="8616">
                  <c:v>1.946684375</c:v>
                </c:pt>
                <c:pt idx="8617">
                  <c:v>1.946263906</c:v>
                </c:pt>
                <c:pt idx="8618">
                  <c:v>1.945922344</c:v>
                </c:pt>
                <c:pt idx="8619">
                  <c:v>1.9455689060000001</c:v>
                </c:pt>
                <c:pt idx="8620">
                  <c:v>1.9451953129999999</c:v>
                </c:pt>
                <c:pt idx="8621">
                  <c:v>1.9447985940000001</c:v>
                </c:pt>
                <c:pt idx="8622">
                  <c:v>1.944331563</c:v>
                </c:pt>
                <c:pt idx="8623">
                  <c:v>1.9439682810000001</c:v>
                </c:pt>
                <c:pt idx="8624">
                  <c:v>1.9435606249999999</c:v>
                </c:pt>
                <c:pt idx="8625">
                  <c:v>1.943164844</c:v>
                </c:pt>
                <c:pt idx="8626">
                  <c:v>1.9428328130000001</c:v>
                </c:pt>
                <c:pt idx="8627">
                  <c:v>1.9424999999999999</c:v>
                </c:pt>
                <c:pt idx="8628">
                  <c:v>1.9420829690000001</c:v>
                </c:pt>
                <c:pt idx="8629">
                  <c:v>1.9417199999999999</c:v>
                </c:pt>
                <c:pt idx="8630">
                  <c:v>1.9413464060000001</c:v>
                </c:pt>
                <c:pt idx="8631">
                  <c:v>1.9409168750000001</c:v>
                </c:pt>
                <c:pt idx="8632">
                  <c:v>1.940514531</c:v>
                </c:pt>
                <c:pt idx="8633">
                  <c:v>1.9401571879999999</c:v>
                </c:pt>
                <c:pt idx="8634">
                  <c:v>1.9398240630000001</c:v>
                </c:pt>
                <c:pt idx="8635">
                  <c:v>1.9394660939999999</c:v>
                </c:pt>
                <c:pt idx="8636">
                  <c:v>1.93903625</c:v>
                </c:pt>
                <c:pt idx="8637">
                  <c:v>1.938642813</c:v>
                </c:pt>
                <c:pt idx="8638">
                  <c:v>1.9383089060000001</c:v>
                </c:pt>
                <c:pt idx="8639">
                  <c:v>1.9379459379999999</c:v>
                </c:pt>
                <c:pt idx="8640">
                  <c:v>1.9375996879999999</c:v>
                </c:pt>
                <c:pt idx="8641">
                  <c:v>1.9372389059999999</c:v>
                </c:pt>
                <c:pt idx="8642">
                  <c:v>1.936858438</c:v>
                </c:pt>
                <c:pt idx="8643">
                  <c:v>1.936424688</c:v>
                </c:pt>
                <c:pt idx="8644">
                  <c:v>1.936067344</c:v>
                </c:pt>
                <c:pt idx="8645">
                  <c:v>1.935622969</c:v>
                </c:pt>
                <c:pt idx="8646">
                  <c:v>1.9352128129999999</c:v>
                </c:pt>
                <c:pt idx="8647">
                  <c:v>1.9348673439999999</c:v>
                </c:pt>
                <c:pt idx="8648">
                  <c:v>1.9343940630000001</c:v>
                </c:pt>
                <c:pt idx="8649">
                  <c:v>1.933371875</c:v>
                </c:pt>
                <c:pt idx="8650">
                  <c:v>1.9323117190000001</c:v>
                </c:pt>
                <c:pt idx="8651">
                  <c:v>1.9309775</c:v>
                </c:pt>
                <c:pt idx="8652">
                  <c:v>1.929528438</c:v>
                </c:pt>
                <c:pt idx="8653">
                  <c:v>1.9279543750000001</c:v>
                </c:pt>
                <c:pt idx="8654">
                  <c:v>1.9262889059999999</c:v>
                </c:pt>
                <c:pt idx="8655">
                  <c:v>1.92445</c:v>
                </c:pt>
                <c:pt idx="8656">
                  <c:v>1.922595469</c:v>
                </c:pt>
                <c:pt idx="8657">
                  <c:v>1.920844531</c:v>
                </c:pt>
                <c:pt idx="8658">
                  <c:v>1.919227813</c:v>
                </c:pt>
                <c:pt idx="8659">
                  <c:v>1.918025469</c:v>
                </c:pt>
                <c:pt idx="8660">
                  <c:v>1.9169687500000001</c:v>
                </c:pt>
                <c:pt idx="8661">
                  <c:v>1.916166875</c:v>
                </c:pt>
                <c:pt idx="8662">
                  <c:v>1.915385313</c:v>
                </c:pt>
                <c:pt idx="8663">
                  <c:v>1.914630469</c:v>
                </c:pt>
                <c:pt idx="8664">
                  <c:v>1.913958125</c:v>
                </c:pt>
                <c:pt idx="8665">
                  <c:v>1.913344063</c:v>
                </c:pt>
                <c:pt idx="8666">
                  <c:v>1.91269625</c:v>
                </c:pt>
                <c:pt idx="8667">
                  <c:v>1.9119773440000001</c:v>
                </c:pt>
                <c:pt idx="8668">
                  <c:v>1.911299063</c:v>
                </c:pt>
                <c:pt idx="8669">
                  <c:v>1.910742344</c:v>
                </c:pt>
                <c:pt idx="8670">
                  <c:v>1.9100765630000001</c:v>
                </c:pt>
                <c:pt idx="8671">
                  <c:v>1.909404375</c:v>
                </c:pt>
                <c:pt idx="8672">
                  <c:v>1.9087582809999999</c:v>
                </c:pt>
                <c:pt idx="8673">
                  <c:v>1.9081662500000001</c:v>
                </c:pt>
                <c:pt idx="8674">
                  <c:v>1.907570625</c:v>
                </c:pt>
                <c:pt idx="8675">
                  <c:v>1.9070092190000001</c:v>
                </c:pt>
                <c:pt idx="8676">
                  <c:v>1.9064426560000001</c:v>
                </c:pt>
                <c:pt idx="8677">
                  <c:v>1.905968906</c:v>
                </c:pt>
                <c:pt idx="8678">
                  <c:v>1.905375781</c:v>
                </c:pt>
                <c:pt idx="8679">
                  <c:v>1.9047912499999999</c:v>
                </c:pt>
                <c:pt idx="8680">
                  <c:v>1.904311563</c:v>
                </c:pt>
                <c:pt idx="8681">
                  <c:v>1.9038649999999999</c:v>
                </c:pt>
                <c:pt idx="8682">
                  <c:v>1.90334625</c:v>
                </c:pt>
                <c:pt idx="8683">
                  <c:v>1.902837031</c:v>
                </c:pt>
                <c:pt idx="8684">
                  <c:v>1.9023410940000001</c:v>
                </c:pt>
                <c:pt idx="8685">
                  <c:v>1.9019026560000001</c:v>
                </c:pt>
                <c:pt idx="8686">
                  <c:v>1.9014131249999999</c:v>
                </c:pt>
                <c:pt idx="8687">
                  <c:v>1.9008739059999999</c:v>
                </c:pt>
                <c:pt idx="8688">
                  <c:v>1.9005392189999999</c:v>
                </c:pt>
                <c:pt idx="8689">
                  <c:v>1.9001595309999999</c:v>
                </c:pt>
                <c:pt idx="8690">
                  <c:v>1.8996668750000001</c:v>
                </c:pt>
                <c:pt idx="8691">
                  <c:v>1.899183906</c:v>
                </c:pt>
                <c:pt idx="8692">
                  <c:v>1.8988231250000001</c:v>
                </c:pt>
                <c:pt idx="8693">
                  <c:v>1.8984104690000001</c:v>
                </c:pt>
                <c:pt idx="8694">
                  <c:v>1.89794</c:v>
                </c:pt>
                <c:pt idx="8695">
                  <c:v>1.8974495309999999</c:v>
                </c:pt>
                <c:pt idx="8696">
                  <c:v>1.8970851559999999</c:v>
                </c:pt>
                <c:pt idx="8697">
                  <c:v>1.8967440630000001</c:v>
                </c:pt>
                <c:pt idx="8698">
                  <c:v>1.8962042189999999</c:v>
                </c:pt>
                <c:pt idx="8699">
                  <c:v>1.895715781</c:v>
                </c:pt>
                <c:pt idx="8700">
                  <c:v>1.8953226560000001</c:v>
                </c:pt>
                <c:pt idx="8701">
                  <c:v>1.894800781</c:v>
                </c:pt>
                <c:pt idx="8702">
                  <c:v>1.894266563</c:v>
                </c:pt>
                <c:pt idx="8703">
                  <c:v>1.893745469</c:v>
                </c:pt>
                <c:pt idx="8704">
                  <c:v>1.8933240629999999</c:v>
                </c:pt>
                <c:pt idx="8705">
                  <c:v>1.8928335940000001</c:v>
                </c:pt>
                <c:pt idx="8706">
                  <c:v>1.8923042189999999</c:v>
                </c:pt>
                <c:pt idx="8707">
                  <c:v>1.8918467189999999</c:v>
                </c:pt>
                <c:pt idx="8708">
                  <c:v>1.891437188</c:v>
                </c:pt>
                <c:pt idx="8709">
                  <c:v>1.890946719</c:v>
                </c:pt>
                <c:pt idx="8710">
                  <c:v>1.8904867190000001</c:v>
                </c:pt>
                <c:pt idx="8711">
                  <c:v>1.8901517189999999</c:v>
                </c:pt>
                <c:pt idx="8712">
                  <c:v>1.8897607809999999</c:v>
                </c:pt>
                <c:pt idx="8713">
                  <c:v>1.8893121879999999</c:v>
                </c:pt>
                <c:pt idx="8714">
                  <c:v>1.8888268749999999</c:v>
                </c:pt>
                <c:pt idx="8715">
                  <c:v>1.8884453130000001</c:v>
                </c:pt>
                <c:pt idx="8716">
                  <c:v>1.8880125000000001</c:v>
                </c:pt>
                <c:pt idx="8717">
                  <c:v>1.8875481249999999</c:v>
                </c:pt>
                <c:pt idx="8718">
                  <c:v>1.887100781</c:v>
                </c:pt>
                <c:pt idx="8719">
                  <c:v>1.886732031</c:v>
                </c:pt>
                <c:pt idx="8720">
                  <c:v>1.886297031</c:v>
                </c:pt>
                <c:pt idx="8721">
                  <c:v>1.8858059380000001</c:v>
                </c:pt>
                <c:pt idx="8722">
                  <c:v>1.885305</c:v>
                </c:pt>
                <c:pt idx="8723">
                  <c:v>1.884920156</c:v>
                </c:pt>
                <c:pt idx="8724">
                  <c:v>1.8844737499999999</c:v>
                </c:pt>
                <c:pt idx="8725">
                  <c:v>1.8840014060000001</c:v>
                </c:pt>
                <c:pt idx="8726">
                  <c:v>1.883614844</c:v>
                </c:pt>
                <c:pt idx="8727">
                  <c:v>1.8831590629999999</c:v>
                </c:pt>
                <c:pt idx="8728">
                  <c:v>1.8826868750000001</c:v>
                </c:pt>
                <c:pt idx="8729">
                  <c:v>1.882240938</c:v>
                </c:pt>
                <c:pt idx="8730">
                  <c:v>1.8818628129999999</c:v>
                </c:pt>
                <c:pt idx="8731">
                  <c:v>1.881456563</c:v>
                </c:pt>
                <c:pt idx="8732">
                  <c:v>1.8810506250000001</c:v>
                </c:pt>
                <c:pt idx="8733">
                  <c:v>1.8806271880000001</c:v>
                </c:pt>
                <c:pt idx="8734">
                  <c:v>1.879967344</c:v>
                </c:pt>
                <c:pt idx="8735">
                  <c:v>1.8795925</c:v>
                </c:pt>
                <c:pt idx="8736">
                  <c:v>1.8790192189999999</c:v>
                </c:pt>
                <c:pt idx="8737">
                  <c:v>1.8786365629999999</c:v>
                </c:pt>
                <c:pt idx="8738">
                  <c:v>1.878260469</c:v>
                </c:pt>
                <c:pt idx="8739">
                  <c:v>1.8777593749999999</c:v>
                </c:pt>
                <c:pt idx="8740">
                  <c:v>1.8773815629999999</c:v>
                </c:pt>
                <c:pt idx="8741">
                  <c:v>1.8769959380000001</c:v>
                </c:pt>
                <c:pt idx="8742">
                  <c:v>1.876471094</c:v>
                </c:pt>
                <c:pt idx="8743">
                  <c:v>1.876096719</c:v>
                </c:pt>
                <c:pt idx="8744">
                  <c:v>1.8755304690000001</c:v>
                </c:pt>
                <c:pt idx="8745">
                  <c:v>1.8749084380000001</c:v>
                </c:pt>
                <c:pt idx="8746">
                  <c:v>1.874577344</c:v>
                </c:pt>
                <c:pt idx="8747">
                  <c:v>1.8741639059999999</c:v>
                </c:pt>
                <c:pt idx="8748">
                  <c:v>1.873814219</c:v>
                </c:pt>
                <c:pt idx="8749">
                  <c:v>1.8734214060000001</c:v>
                </c:pt>
                <c:pt idx="8750">
                  <c:v>1.8729067189999999</c:v>
                </c:pt>
                <c:pt idx="8751">
                  <c:v>1.872494844</c:v>
                </c:pt>
                <c:pt idx="8752">
                  <c:v>1.8718245309999999</c:v>
                </c:pt>
                <c:pt idx="8753">
                  <c:v>1.8714082809999999</c:v>
                </c:pt>
                <c:pt idx="8754">
                  <c:v>1.8710417189999999</c:v>
                </c:pt>
                <c:pt idx="8755">
                  <c:v>1.8705923440000001</c:v>
                </c:pt>
                <c:pt idx="8756">
                  <c:v>1.870009375</c:v>
                </c:pt>
                <c:pt idx="8757">
                  <c:v>1.8695821880000001</c:v>
                </c:pt>
                <c:pt idx="8758">
                  <c:v>1.869039219</c:v>
                </c:pt>
                <c:pt idx="8759">
                  <c:v>1.868485781</c:v>
                </c:pt>
                <c:pt idx="8760">
                  <c:v>1.8681414059999999</c:v>
                </c:pt>
                <c:pt idx="8761">
                  <c:v>1.867780156</c:v>
                </c:pt>
                <c:pt idx="8762">
                  <c:v>1.867458906</c:v>
                </c:pt>
                <c:pt idx="8763">
                  <c:v>1.866986719</c:v>
                </c:pt>
                <c:pt idx="8764">
                  <c:v>1.86648875</c:v>
                </c:pt>
                <c:pt idx="8765">
                  <c:v>1.8659889059999999</c:v>
                </c:pt>
                <c:pt idx="8766">
                  <c:v>1.8654962500000001</c:v>
                </c:pt>
                <c:pt idx="8767">
                  <c:v>1.8651157810000001</c:v>
                </c:pt>
                <c:pt idx="8768">
                  <c:v>1.86468375</c:v>
                </c:pt>
                <c:pt idx="8769">
                  <c:v>1.8642943750000001</c:v>
                </c:pt>
                <c:pt idx="8770">
                  <c:v>1.863848594</c:v>
                </c:pt>
                <c:pt idx="8771">
                  <c:v>1.863421875</c:v>
                </c:pt>
                <c:pt idx="8772">
                  <c:v>1.8629184379999999</c:v>
                </c:pt>
                <c:pt idx="8773">
                  <c:v>1.8625853130000001</c:v>
                </c:pt>
                <c:pt idx="8774">
                  <c:v>1.8622462500000001</c:v>
                </c:pt>
                <c:pt idx="8775">
                  <c:v>1.861869531</c:v>
                </c:pt>
                <c:pt idx="8776">
                  <c:v>1.861499531</c:v>
                </c:pt>
                <c:pt idx="8777">
                  <c:v>1.8610303130000001</c:v>
                </c:pt>
                <c:pt idx="8778">
                  <c:v>1.86067125</c:v>
                </c:pt>
                <c:pt idx="8779">
                  <c:v>1.8603148439999999</c:v>
                </c:pt>
                <c:pt idx="8780">
                  <c:v>1.8599406249999999</c:v>
                </c:pt>
                <c:pt idx="8781">
                  <c:v>1.859558281</c:v>
                </c:pt>
                <c:pt idx="8782">
                  <c:v>1.859229375</c:v>
                </c:pt>
                <c:pt idx="8783">
                  <c:v>1.858778906</c:v>
                </c:pt>
                <c:pt idx="8784">
                  <c:v>1.85829625</c:v>
                </c:pt>
                <c:pt idx="8785">
                  <c:v>1.8579742189999999</c:v>
                </c:pt>
                <c:pt idx="8786">
                  <c:v>1.8574348439999999</c:v>
                </c:pt>
                <c:pt idx="8787">
                  <c:v>1.856937031</c:v>
                </c:pt>
                <c:pt idx="8788">
                  <c:v>1.8565745309999999</c:v>
                </c:pt>
                <c:pt idx="8789">
                  <c:v>1.856141094</c:v>
                </c:pt>
                <c:pt idx="8790">
                  <c:v>1.8557923439999999</c:v>
                </c:pt>
                <c:pt idx="8791">
                  <c:v>1.855333594</c:v>
                </c:pt>
                <c:pt idx="8792">
                  <c:v>1.854895781</c:v>
                </c:pt>
                <c:pt idx="8793">
                  <c:v>1.854532031</c:v>
                </c:pt>
                <c:pt idx="8794">
                  <c:v>1.8541146879999999</c:v>
                </c:pt>
                <c:pt idx="8795">
                  <c:v>1.853683438</c:v>
                </c:pt>
                <c:pt idx="8796">
                  <c:v>1.8533278129999999</c:v>
                </c:pt>
                <c:pt idx="8797">
                  <c:v>1.852999375</c:v>
                </c:pt>
                <c:pt idx="8798">
                  <c:v>1.8526164060000001</c:v>
                </c:pt>
                <c:pt idx="8799">
                  <c:v>1.852259844</c:v>
                </c:pt>
                <c:pt idx="8800">
                  <c:v>1.8518518749999999</c:v>
                </c:pt>
                <c:pt idx="8801">
                  <c:v>1.8514471880000001</c:v>
                </c:pt>
                <c:pt idx="8802">
                  <c:v>1.8510800000000001</c:v>
                </c:pt>
                <c:pt idx="8803">
                  <c:v>1.8506940629999999</c:v>
                </c:pt>
                <c:pt idx="8804">
                  <c:v>1.8502804690000001</c:v>
                </c:pt>
                <c:pt idx="8805">
                  <c:v>1.8499300000000001</c:v>
                </c:pt>
                <c:pt idx="8806">
                  <c:v>1.8495360940000001</c:v>
                </c:pt>
                <c:pt idx="8807">
                  <c:v>1.849169844</c:v>
                </c:pt>
                <c:pt idx="8808">
                  <c:v>1.848784531</c:v>
                </c:pt>
                <c:pt idx="8809">
                  <c:v>1.848311563</c:v>
                </c:pt>
                <c:pt idx="8810">
                  <c:v>1.847872344</c:v>
                </c:pt>
                <c:pt idx="8811">
                  <c:v>1.8473474999999999</c:v>
                </c:pt>
                <c:pt idx="8812">
                  <c:v>1.8470173439999999</c:v>
                </c:pt>
                <c:pt idx="8813">
                  <c:v>1.8465414060000001</c:v>
                </c:pt>
                <c:pt idx="8814">
                  <c:v>1.8461807809999999</c:v>
                </c:pt>
                <c:pt idx="8815">
                  <c:v>1.845802344</c:v>
                </c:pt>
                <c:pt idx="8816">
                  <c:v>1.8454787500000001</c:v>
                </c:pt>
                <c:pt idx="8817">
                  <c:v>1.845136406</c:v>
                </c:pt>
                <c:pt idx="8818">
                  <c:v>1.8447739059999999</c:v>
                </c:pt>
                <c:pt idx="8819">
                  <c:v>1.8444253129999999</c:v>
                </c:pt>
                <c:pt idx="8820">
                  <c:v>1.8440909379999999</c:v>
                </c:pt>
                <c:pt idx="8821">
                  <c:v>1.8437289059999999</c:v>
                </c:pt>
                <c:pt idx="8822">
                  <c:v>1.8433468749999999</c:v>
                </c:pt>
                <c:pt idx="8823">
                  <c:v>1.8429074999999999</c:v>
                </c:pt>
                <c:pt idx="8824">
                  <c:v>1.8425715629999999</c:v>
                </c:pt>
                <c:pt idx="8825">
                  <c:v>1.842189844</c:v>
                </c:pt>
                <c:pt idx="8826">
                  <c:v>1.841777813</c:v>
                </c:pt>
                <c:pt idx="8827">
                  <c:v>1.841408438</c:v>
                </c:pt>
                <c:pt idx="8828">
                  <c:v>1.8409870310000001</c:v>
                </c:pt>
                <c:pt idx="8829">
                  <c:v>1.840580938</c:v>
                </c:pt>
                <c:pt idx="8830">
                  <c:v>1.8401876559999999</c:v>
                </c:pt>
                <c:pt idx="8831">
                  <c:v>1.8398539060000001</c:v>
                </c:pt>
                <c:pt idx="8832">
                  <c:v>1.8395173440000001</c:v>
                </c:pt>
                <c:pt idx="8833">
                  <c:v>1.8391760939999999</c:v>
                </c:pt>
                <c:pt idx="8834">
                  <c:v>1.8387996879999999</c:v>
                </c:pt>
                <c:pt idx="8835">
                  <c:v>1.8381973439999999</c:v>
                </c:pt>
                <c:pt idx="8836">
                  <c:v>1.8374740629999999</c:v>
                </c:pt>
                <c:pt idx="8837">
                  <c:v>1.836657344</c:v>
                </c:pt>
                <c:pt idx="8838">
                  <c:v>1.8359162499999999</c:v>
                </c:pt>
                <c:pt idx="8839">
                  <c:v>1.835050313</c:v>
                </c:pt>
                <c:pt idx="8840">
                  <c:v>1.8341140629999999</c:v>
                </c:pt>
                <c:pt idx="8841">
                  <c:v>1.83316875</c:v>
                </c:pt>
                <c:pt idx="8842">
                  <c:v>1.8323268749999999</c:v>
                </c:pt>
                <c:pt idx="8843">
                  <c:v>1.831442969</c:v>
                </c:pt>
                <c:pt idx="8844">
                  <c:v>1.8304834379999999</c:v>
                </c:pt>
                <c:pt idx="8845">
                  <c:v>1.8299285940000001</c:v>
                </c:pt>
                <c:pt idx="8846">
                  <c:v>1.829559844</c:v>
                </c:pt>
                <c:pt idx="8847">
                  <c:v>1.8291712499999999</c:v>
                </c:pt>
                <c:pt idx="8848">
                  <c:v>1.828763125</c:v>
                </c:pt>
                <c:pt idx="8849">
                  <c:v>1.8283437499999999</c:v>
                </c:pt>
                <c:pt idx="8850">
                  <c:v>1.827829688</c:v>
                </c:pt>
                <c:pt idx="8851">
                  <c:v>1.827473906</c:v>
                </c:pt>
                <c:pt idx="8852">
                  <c:v>1.827032969</c:v>
                </c:pt>
                <c:pt idx="8853">
                  <c:v>1.8266270309999999</c:v>
                </c:pt>
                <c:pt idx="8854">
                  <c:v>1.8261687499999999</c:v>
                </c:pt>
                <c:pt idx="8855">
                  <c:v>1.8258154689999999</c:v>
                </c:pt>
                <c:pt idx="8856">
                  <c:v>1.8254376560000001</c:v>
                </c:pt>
                <c:pt idx="8857">
                  <c:v>1.8250895309999999</c:v>
                </c:pt>
                <c:pt idx="8858">
                  <c:v>1.8247562500000001</c:v>
                </c:pt>
                <c:pt idx="8859">
                  <c:v>1.824419531</c:v>
                </c:pt>
                <c:pt idx="8860">
                  <c:v>1.8239506249999999</c:v>
                </c:pt>
                <c:pt idx="8861">
                  <c:v>1.8235775000000001</c:v>
                </c:pt>
                <c:pt idx="8862">
                  <c:v>1.8231670310000001</c:v>
                </c:pt>
                <c:pt idx="8863">
                  <c:v>1.822745938</c:v>
                </c:pt>
                <c:pt idx="8864">
                  <c:v>1.8223682809999999</c:v>
                </c:pt>
                <c:pt idx="8865">
                  <c:v>1.8219918749999999</c:v>
                </c:pt>
                <c:pt idx="8866">
                  <c:v>1.821650156</c:v>
                </c:pt>
                <c:pt idx="8867">
                  <c:v>1.821292656</c:v>
                </c:pt>
                <c:pt idx="8868">
                  <c:v>1.820867969</c:v>
                </c:pt>
                <c:pt idx="8869">
                  <c:v>1.820541875</c:v>
                </c:pt>
                <c:pt idx="8870">
                  <c:v>1.8201909380000001</c:v>
                </c:pt>
                <c:pt idx="8871">
                  <c:v>1.819674531</c:v>
                </c:pt>
                <c:pt idx="8872">
                  <c:v>1.8192951559999999</c:v>
                </c:pt>
                <c:pt idx="8873">
                  <c:v>1.8189137500000001</c:v>
                </c:pt>
                <c:pt idx="8874">
                  <c:v>1.8185849999999999</c:v>
                </c:pt>
                <c:pt idx="8875">
                  <c:v>1.818211719</c:v>
                </c:pt>
                <c:pt idx="8876">
                  <c:v>1.817888438</c:v>
                </c:pt>
                <c:pt idx="8877">
                  <c:v>1.8175284380000001</c:v>
                </c:pt>
                <c:pt idx="8878">
                  <c:v>1.8171809379999999</c:v>
                </c:pt>
                <c:pt idx="8879">
                  <c:v>1.816761563</c:v>
                </c:pt>
                <c:pt idx="8880">
                  <c:v>1.816421719</c:v>
                </c:pt>
                <c:pt idx="8881">
                  <c:v>1.816041719</c:v>
                </c:pt>
                <c:pt idx="8882">
                  <c:v>1.815790781</c:v>
                </c:pt>
                <c:pt idx="8883">
                  <c:v>1.8153853129999999</c:v>
                </c:pt>
                <c:pt idx="8884">
                  <c:v>1.8150539059999999</c:v>
                </c:pt>
                <c:pt idx="8885">
                  <c:v>1.814673438</c:v>
                </c:pt>
                <c:pt idx="8886">
                  <c:v>1.8144739059999999</c:v>
                </c:pt>
                <c:pt idx="8887">
                  <c:v>1.8142279690000001</c:v>
                </c:pt>
                <c:pt idx="8888">
                  <c:v>1.8139015629999999</c:v>
                </c:pt>
                <c:pt idx="8889">
                  <c:v>1.8136698440000001</c:v>
                </c:pt>
                <c:pt idx="8890">
                  <c:v>1.813325938</c:v>
                </c:pt>
                <c:pt idx="8891">
                  <c:v>1.812900781</c:v>
                </c:pt>
                <c:pt idx="8892">
                  <c:v>1.8125276560000001</c:v>
                </c:pt>
                <c:pt idx="8893">
                  <c:v>1.812125156</c:v>
                </c:pt>
                <c:pt idx="8894">
                  <c:v>1.8117929690000001</c:v>
                </c:pt>
                <c:pt idx="8895">
                  <c:v>1.8114701559999999</c:v>
                </c:pt>
                <c:pt idx="8896">
                  <c:v>1.811230313</c:v>
                </c:pt>
                <c:pt idx="8897">
                  <c:v>1.810845</c:v>
                </c:pt>
                <c:pt idx="8898">
                  <c:v>1.810493125</c:v>
                </c:pt>
                <c:pt idx="8899">
                  <c:v>1.8101196879999999</c:v>
                </c:pt>
                <c:pt idx="8900">
                  <c:v>1.8097881250000001</c:v>
                </c:pt>
                <c:pt idx="8901">
                  <c:v>1.8094670310000001</c:v>
                </c:pt>
                <c:pt idx="8902">
                  <c:v>1.8092426559999999</c:v>
                </c:pt>
                <c:pt idx="8903">
                  <c:v>1.8089032810000001</c:v>
                </c:pt>
                <c:pt idx="8904">
                  <c:v>1.8085498440000001</c:v>
                </c:pt>
                <c:pt idx="8905">
                  <c:v>1.8081282809999999</c:v>
                </c:pt>
                <c:pt idx="8906">
                  <c:v>1.807743906</c:v>
                </c:pt>
                <c:pt idx="8907">
                  <c:v>1.8076939059999999</c:v>
                </c:pt>
                <c:pt idx="8908">
                  <c:v>1.8072935939999999</c:v>
                </c:pt>
                <c:pt idx="8909">
                  <c:v>1.806967344</c:v>
                </c:pt>
                <c:pt idx="8910">
                  <c:v>1.8066704689999999</c:v>
                </c:pt>
                <c:pt idx="8911">
                  <c:v>1.8063496880000001</c:v>
                </c:pt>
                <c:pt idx="8912">
                  <c:v>1.806020156</c:v>
                </c:pt>
                <c:pt idx="8913">
                  <c:v>1.8056950000000001</c:v>
                </c:pt>
                <c:pt idx="8914">
                  <c:v>1.8053692189999999</c:v>
                </c:pt>
                <c:pt idx="8915">
                  <c:v>1.8051590630000001</c:v>
                </c:pt>
                <c:pt idx="8916">
                  <c:v>1.804733125</c:v>
                </c:pt>
                <c:pt idx="8917">
                  <c:v>1.804409063</c:v>
                </c:pt>
                <c:pt idx="8918">
                  <c:v>1.8039667189999999</c:v>
                </c:pt>
                <c:pt idx="8919">
                  <c:v>1.803619219</c:v>
                </c:pt>
                <c:pt idx="8920">
                  <c:v>1.803324844</c:v>
                </c:pt>
                <c:pt idx="8921">
                  <c:v>1.8030901560000001</c:v>
                </c:pt>
                <c:pt idx="8922">
                  <c:v>1.8027690629999999</c:v>
                </c:pt>
                <c:pt idx="8923">
                  <c:v>1.8024185939999999</c:v>
                </c:pt>
                <c:pt idx="8924">
                  <c:v>1.80197875</c:v>
                </c:pt>
                <c:pt idx="8925">
                  <c:v>1.8016392189999999</c:v>
                </c:pt>
                <c:pt idx="8926">
                  <c:v>1.8013642190000001</c:v>
                </c:pt>
                <c:pt idx="8927">
                  <c:v>1.8010410939999999</c:v>
                </c:pt>
                <c:pt idx="8928">
                  <c:v>1.8006545309999999</c:v>
                </c:pt>
                <c:pt idx="8929">
                  <c:v>1.8003514060000001</c:v>
                </c:pt>
                <c:pt idx="8930">
                  <c:v>1.8000001560000001</c:v>
                </c:pt>
                <c:pt idx="8931">
                  <c:v>1.799655</c:v>
                </c:pt>
                <c:pt idx="8932">
                  <c:v>1.7992923439999999</c:v>
                </c:pt>
                <c:pt idx="8933">
                  <c:v>1.7989126559999999</c:v>
                </c:pt>
                <c:pt idx="8934">
                  <c:v>1.7985743750000001</c:v>
                </c:pt>
                <c:pt idx="8935">
                  <c:v>1.798223906</c:v>
                </c:pt>
                <c:pt idx="8936">
                  <c:v>1.7980056250000001</c:v>
                </c:pt>
                <c:pt idx="8937">
                  <c:v>1.7976806249999999</c:v>
                </c:pt>
                <c:pt idx="8938">
                  <c:v>1.797328281</c:v>
                </c:pt>
                <c:pt idx="8939">
                  <c:v>1.796950625</c:v>
                </c:pt>
                <c:pt idx="8940">
                  <c:v>1.796556563</c:v>
                </c:pt>
                <c:pt idx="8941">
                  <c:v>1.796217969</c:v>
                </c:pt>
                <c:pt idx="8942">
                  <c:v>1.7958685940000001</c:v>
                </c:pt>
                <c:pt idx="8943">
                  <c:v>1.7955392189999999</c:v>
                </c:pt>
                <c:pt idx="8944">
                  <c:v>1.795195313</c:v>
                </c:pt>
                <c:pt idx="8945">
                  <c:v>1.794838438</c:v>
                </c:pt>
                <c:pt idx="8946">
                  <c:v>1.7945073439999999</c:v>
                </c:pt>
                <c:pt idx="8947">
                  <c:v>1.794096406</c:v>
                </c:pt>
                <c:pt idx="8948">
                  <c:v>1.7937106249999999</c:v>
                </c:pt>
                <c:pt idx="8949">
                  <c:v>1.7933756249999999</c:v>
                </c:pt>
                <c:pt idx="8950">
                  <c:v>1.792986719</c:v>
                </c:pt>
                <c:pt idx="8951">
                  <c:v>1.7926299999999999</c:v>
                </c:pt>
                <c:pt idx="8952">
                  <c:v>1.792315313</c:v>
                </c:pt>
                <c:pt idx="8953">
                  <c:v>1.7919457809999999</c:v>
                </c:pt>
                <c:pt idx="8954">
                  <c:v>1.7915984380000001</c:v>
                </c:pt>
                <c:pt idx="8955">
                  <c:v>1.7912753130000001</c:v>
                </c:pt>
                <c:pt idx="8956">
                  <c:v>1.7909065630000001</c:v>
                </c:pt>
                <c:pt idx="8957">
                  <c:v>1.790498438</c:v>
                </c:pt>
                <c:pt idx="8958">
                  <c:v>1.7900890629999999</c:v>
                </c:pt>
                <c:pt idx="8959">
                  <c:v>1.7897468750000001</c:v>
                </c:pt>
                <c:pt idx="8960">
                  <c:v>1.7894279689999999</c:v>
                </c:pt>
                <c:pt idx="8961">
                  <c:v>1.789049063</c:v>
                </c:pt>
                <c:pt idx="8962">
                  <c:v>1.7886928129999999</c:v>
                </c:pt>
                <c:pt idx="8963">
                  <c:v>1.7883087499999999</c:v>
                </c:pt>
                <c:pt idx="8964">
                  <c:v>1.7879400000000001</c:v>
                </c:pt>
                <c:pt idx="8965">
                  <c:v>1.7875635940000001</c:v>
                </c:pt>
                <c:pt idx="8966">
                  <c:v>1.7872243750000001</c:v>
                </c:pt>
                <c:pt idx="8967">
                  <c:v>1.7868789060000001</c:v>
                </c:pt>
                <c:pt idx="8968">
                  <c:v>1.786523125</c:v>
                </c:pt>
                <c:pt idx="8969">
                  <c:v>1.786253906</c:v>
                </c:pt>
                <c:pt idx="8970">
                  <c:v>1.785867031</c:v>
                </c:pt>
                <c:pt idx="8971">
                  <c:v>1.7854259379999999</c:v>
                </c:pt>
                <c:pt idx="8972">
                  <c:v>1.785014219</c:v>
                </c:pt>
                <c:pt idx="8973">
                  <c:v>1.7848229689999999</c:v>
                </c:pt>
                <c:pt idx="8974">
                  <c:v>1.7844890630000001</c:v>
                </c:pt>
                <c:pt idx="8975">
                  <c:v>1.784121563</c:v>
                </c:pt>
                <c:pt idx="8976">
                  <c:v>1.7837929690000001</c:v>
                </c:pt>
                <c:pt idx="8977">
                  <c:v>1.7833551560000001</c:v>
                </c:pt>
                <c:pt idx="8978">
                  <c:v>1.78300875</c:v>
                </c:pt>
                <c:pt idx="8979">
                  <c:v>1.7827368750000001</c:v>
                </c:pt>
                <c:pt idx="8980">
                  <c:v>1.7823906249999999</c:v>
                </c:pt>
                <c:pt idx="8981">
                  <c:v>1.782035625</c:v>
                </c:pt>
                <c:pt idx="8982">
                  <c:v>1.781664063</c:v>
                </c:pt>
                <c:pt idx="8983">
                  <c:v>1.781317813</c:v>
                </c:pt>
                <c:pt idx="8984">
                  <c:v>1.781138906</c:v>
                </c:pt>
                <c:pt idx="8985">
                  <c:v>1.7807873439999999</c:v>
                </c:pt>
                <c:pt idx="8986">
                  <c:v>1.780379688</c:v>
                </c:pt>
                <c:pt idx="8987">
                  <c:v>1.779992969</c:v>
                </c:pt>
                <c:pt idx="8988">
                  <c:v>1.779667656</c:v>
                </c:pt>
                <c:pt idx="8989">
                  <c:v>1.7793056249999999</c:v>
                </c:pt>
                <c:pt idx="8990">
                  <c:v>1.778942188</c:v>
                </c:pt>
                <c:pt idx="8991">
                  <c:v>1.7786129690000001</c:v>
                </c:pt>
                <c:pt idx="8992">
                  <c:v>1.7782326559999999</c:v>
                </c:pt>
                <c:pt idx="8993">
                  <c:v>1.7779050000000001</c:v>
                </c:pt>
                <c:pt idx="8994">
                  <c:v>1.777529219</c:v>
                </c:pt>
                <c:pt idx="8995">
                  <c:v>1.7771510939999999</c:v>
                </c:pt>
                <c:pt idx="8996">
                  <c:v>1.7768007809999999</c:v>
                </c:pt>
                <c:pt idx="8997">
                  <c:v>1.7764778130000001</c:v>
                </c:pt>
                <c:pt idx="8998">
                  <c:v>1.776177656</c:v>
                </c:pt>
                <c:pt idx="8999">
                  <c:v>1.7757971880000001</c:v>
                </c:pt>
                <c:pt idx="9000">
                  <c:v>1.775446563</c:v>
                </c:pt>
                <c:pt idx="9001">
                  <c:v>1.775124844</c:v>
                </c:pt>
                <c:pt idx="9002">
                  <c:v>1.7748009380000001</c:v>
                </c:pt>
                <c:pt idx="9003">
                  <c:v>1.7743751560000001</c:v>
                </c:pt>
                <c:pt idx="9004">
                  <c:v>1.7740728130000001</c:v>
                </c:pt>
                <c:pt idx="9005">
                  <c:v>1.7737331249999999</c:v>
                </c:pt>
                <c:pt idx="9006">
                  <c:v>1.773380781</c:v>
                </c:pt>
                <c:pt idx="9007">
                  <c:v>1.7730250000000001</c:v>
                </c:pt>
                <c:pt idx="9008">
                  <c:v>1.772678438</c:v>
                </c:pt>
                <c:pt idx="9009">
                  <c:v>1.7722668749999999</c:v>
                </c:pt>
                <c:pt idx="9010">
                  <c:v>1.7719462500000001</c:v>
                </c:pt>
                <c:pt idx="9011">
                  <c:v>1.771594063</c:v>
                </c:pt>
                <c:pt idx="9012">
                  <c:v>1.7711720310000001</c:v>
                </c:pt>
                <c:pt idx="9013">
                  <c:v>1.7708139060000001</c:v>
                </c:pt>
                <c:pt idx="9014">
                  <c:v>1.7704721880000001</c:v>
                </c:pt>
                <c:pt idx="9015">
                  <c:v>1.770086719</c:v>
                </c:pt>
                <c:pt idx="9016">
                  <c:v>1.7697659379999999</c:v>
                </c:pt>
                <c:pt idx="9017">
                  <c:v>1.7693809380000001</c:v>
                </c:pt>
                <c:pt idx="9018">
                  <c:v>1.7689975</c:v>
                </c:pt>
                <c:pt idx="9019">
                  <c:v>1.7687070309999999</c:v>
                </c:pt>
                <c:pt idx="9020">
                  <c:v>1.768314063</c:v>
                </c:pt>
                <c:pt idx="9021">
                  <c:v>1.7678687500000001</c:v>
                </c:pt>
                <c:pt idx="9022">
                  <c:v>1.767545938</c:v>
                </c:pt>
                <c:pt idx="9023">
                  <c:v>1.7672007810000001</c:v>
                </c:pt>
                <c:pt idx="9024">
                  <c:v>1.7667760939999999</c:v>
                </c:pt>
                <c:pt idx="9025">
                  <c:v>1.7663668749999999</c:v>
                </c:pt>
                <c:pt idx="9026">
                  <c:v>1.7660198439999999</c:v>
                </c:pt>
                <c:pt idx="9027">
                  <c:v>1.765684531</c:v>
                </c:pt>
                <c:pt idx="9028">
                  <c:v>1.765331406</c:v>
                </c:pt>
                <c:pt idx="9029">
                  <c:v>1.764945781</c:v>
                </c:pt>
                <c:pt idx="9030">
                  <c:v>1.7645773440000001</c:v>
                </c:pt>
                <c:pt idx="9031">
                  <c:v>1.7642073439999999</c:v>
                </c:pt>
                <c:pt idx="9032">
                  <c:v>1.7638492189999999</c:v>
                </c:pt>
                <c:pt idx="9033">
                  <c:v>1.7635170309999999</c:v>
                </c:pt>
                <c:pt idx="9034">
                  <c:v>1.7631762499999999</c:v>
                </c:pt>
                <c:pt idx="9035">
                  <c:v>1.762808594</c:v>
                </c:pt>
                <c:pt idx="9036">
                  <c:v>1.762444844</c:v>
                </c:pt>
                <c:pt idx="9037">
                  <c:v>1.762114688</c:v>
                </c:pt>
                <c:pt idx="9038">
                  <c:v>1.761755781</c:v>
                </c:pt>
                <c:pt idx="9039">
                  <c:v>1.7614175000000001</c:v>
                </c:pt>
                <c:pt idx="9040">
                  <c:v>1.7610426560000001</c:v>
                </c:pt>
                <c:pt idx="9041">
                  <c:v>1.760675</c:v>
                </c:pt>
                <c:pt idx="9042">
                  <c:v>1.7602779690000001</c:v>
                </c:pt>
                <c:pt idx="9043">
                  <c:v>1.7599367189999999</c:v>
                </c:pt>
                <c:pt idx="9044">
                  <c:v>1.7595401559999999</c:v>
                </c:pt>
                <c:pt idx="9045">
                  <c:v>1.7592051559999999</c:v>
                </c:pt>
                <c:pt idx="9046">
                  <c:v>1.7588843750000001</c:v>
                </c:pt>
                <c:pt idx="9047">
                  <c:v>1.7585445310000001</c:v>
                </c:pt>
                <c:pt idx="9048">
                  <c:v>1.7582125</c:v>
                </c:pt>
                <c:pt idx="9049">
                  <c:v>1.757858438</c:v>
                </c:pt>
                <c:pt idx="9050">
                  <c:v>1.7574142189999999</c:v>
                </c:pt>
                <c:pt idx="9051">
                  <c:v>1.7570535940000001</c:v>
                </c:pt>
                <c:pt idx="9052">
                  <c:v>1.7566754689999999</c:v>
                </c:pt>
                <c:pt idx="9053">
                  <c:v>1.756287344</c:v>
                </c:pt>
                <c:pt idx="9054">
                  <c:v>1.7558393750000001</c:v>
                </c:pt>
                <c:pt idx="9055">
                  <c:v>1.755494688</c:v>
                </c:pt>
                <c:pt idx="9056">
                  <c:v>1.7551056249999999</c:v>
                </c:pt>
                <c:pt idx="9057">
                  <c:v>1.7547109380000001</c:v>
                </c:pt>
                <c:pt idx="9058">
                  <c:v>1.754336406</c:v>
                </c:pt>
                <c:pt idx="9059">
                  <c:v>1.753892969</c:v>
                </c:pt>
                <c:pt idx="9060">
                  <c:v>1.7535575000000001</c:v>
                </c:pt>
                <c:pt idx="9061">
                  <c:v>1.7530806249999999</c:v>
                </c:pt>
                <c:pt idx="9062">
                  <c:v>1.7526471880000001</c:v>
                </c:pt>
                <c:pt idx="9063">
                  <c:v>1.752292969</c:v>
                </c:pt>
                <c:pt idx="9064">
                  <c:v>1.751953906</c:v>
                </c:pt>
                <c:pt idx="9065">
                  <c:v>1.7515723439999999</c:v>
                </c:pt>
                <c:pt idx="9066">
                  <c:v>1.751188438</c:v>
                </c:pt>
                <c:pt idx="9067">
                  <c:v>1.750867969</c:v>
                </c:pt>
                <c:pt idx="9068">
                  <c:v>1.750459531</c:v>
                </c:pt>
                <c:pt idx="9069">
                  <c:v>1.7500743750000001</c:v>
                </c:pt>
                <c:pt idx="9070">
                  <c:v>1.7497328130000001</c:v>
                </c:pt>
                <c:pt idx="9071">
                  <c:v>1.7493560939999999</c:v>
                </c:pt>
                <c:pt idx="9072">
                  <c:v>1.748982188</c:v>
                </c:pt>
                <c:pt idx="9073">
                  <c:v>1.7486215629999999</c:v>
                </c:pt>
                <c:pt idx="9074">
                  <c:v>1.7482151560000001</c:v>
                </c:pt>
                <c:pt idx="9075">
                  <c:v>1.7477801559999999</c:v>
                </c:pt>
                <c:pt idx="9076">
                  <c:v>1.747389219</c:v>
                </c:pt>
                <c:pt idx="9077">
                  <c:v>1.7470539060000001</c:v>
                </c:pt>
                <c:pt idx="9078">
                  <c:v>1.7466943749999999</c:v>
                </c:pt>
                <c:pt idx="9079">
                  <c:v>1.746357344</c:v>
                </c:pt>
                <c:pt idx="9080">
                  <c:v>1.745939688</c:v>
                </c:pt>
                <c:pt idx="9081">
                  <c:v>1.7455428129999999</c:v>
                </c:pt>
                <c:pt idx="9082">
                  <c:v>1.7451918749999999</c:v>
                </c:pt>
                <c:pt idx="9083">
                  <c:v>1.744754688</c:v>
                </c:pt>
                <c:pt idx="9084">
                  <c:v>1.7444040629999999</c:v>
                </c:pt>
                <c:pt idx="9085">
                  <c:v>1.744081875</c:v>
                </c:pt>
                <c:pt idx="9086">
                  <c:v>1.7436959379999999</c:v>
                </c:pt>
                <c:pt idx="9087">
                  <c:v>1.7433390630000001</c:v>
                </c:pt>
                <c:pt idx="9088">
                  <c:v>1.742965313</c:v>
                </c:pt>
                <c:pt idx="9089">
                  <c:v>1.7425739060000001</c:v>
                </c:pt>
                <c:pt idx="9090">
                  <c:v>1.7422015630000001</c:v>
                </c:pt>
                <c:pt idx="9091">
                  <c:v>1.741815938</c:v>
                </c:pt>
                <c:pt idx="9092">
                  <c:v>1.7414128129999999</c:v>
                </c:pt>
                <c:pt idx="9093">
                  <c:v>1.7410125000000001</c:v>
                </c:pt>
                <c:pt idx="9094">
                  <c:v>1.740683438</c:v>
                </c:pt>
                <c:pt idx="9095">
                  <c:v>1.7403292189999999</c:v>
                </c:pt>
                <c:pt idx="9096">
                  <c:v>1.7399584379999999</c:v>
                </c:pt>
                <c:pt idx="9097">
                  <c:v>1.739565625</c:v>
                </c:pt>
                <c:pt idx="9098">
                  <c:v>1.739213125</c:v>
                </c:pt>
                <c:pt idx="9099">
                  <c:v>1.738855313</c:v>
                </c:pt>
                <c:pt idx="9100">
                  <c:v>1.738466563</c:v>
                </c:pt>
                <c:pt idx="9101">
                  <c:v>1.738111094</c:v>
                </c:pt>
                <c:pt idx="9102">
                  <c:v>1.7377485939999999</c:v>
                </c:pt>
                <c:pt idx="9103">
                  <c:v>1.737377656</c:v>
                </c:pt>
                <c:pt idx="9104">
                  <c:v>1.736949531</c:v>
                </c:pt>
                <c:pt idx="9105">
                  <c:v>1.736555313</c:v>
                </c:pt>
                <c:pt idx="9106">
                  <c:v>1.736211094</c:v>
                </c:pt>
                <c:pt idx="9107">
                  <c:v>1.7358623440000001</c:v>
                </c:pt>
                <c:pt idx="9108">
                  <c:v>1.7354931250000001</c:v>
                </c:pt>
                <c:pt idx="9109">
                  <c:v>1.7351728129999999</c:v>
                </c:pt>
                <c:pt idx="9110">
                  <c:v>1.734837969</c:v>
                </c:pt>
                <c:pt idx="9111">
                  <c:v>1.734489688</c:v>
                </c:pt>
                <c:pt idx="9112">
                  <c:v>1.7341243749999999</c:v>
                </c:pt>
                <c:pt idx="9113">
                  <c:v>1.7337860940000001</c:v>
                </c:pt>
                <c:pt idx="9114">
                  <c:v>1.733431406</c:v>
                </c:pt>
                <c:pt idx="9115">
                  <c:v>1.7330509380000001</c:v>
                </c:pt>
                <c:pt idx="9116">
                  <c:v>1.732628281</c:v>
                </c:pt>
                <c:pt idx="9117">
                  <c:v>1.7325826559999999</c:v>
                </c:pt>
                <c:pt idx="9118">
                  <c:v>1.7322220310000001</c:v>
                </c:pt>
                <c:pt idx="9119">
                  <c:v>1.7318718749999999</c:v>
                </c:pt>
                <c:pt idx="9120">
                  <c:v>1.7315196879999999</c:v>
                </c:pt>
                <c:pt idx="9121">
                  <c:v>1.731164063</c:v>
                </c:pt>
                <c:pt idx="9122">
                  <c:v>1.7308025</c:v>
                </c:pt>
                <c:pt idx="9123">
                  <c:v>1.7304509379999999</c:v>
                </c:pt>
                <c:pt idx="9124">
                  <c:v>1.730081406</c:v>
                </c:pt>
                <c:pt idx="9125">
                  <c:v>1.7297029690000001</c:v>
                </c:pt>
                <c:pt idx="9126">
                  <c:v>1.729292031</c:v>
                </c:pt>
                <c:pt idx="9127">
                  <c:v>1.728919375</c:v>
                </c:pt>
                <c:pt idx="9128">
                  <c:v>1.728589688</c:v>
                </c:pt>
                <c:pt idx="9129">
                  <c:v>1.7282670309999999</c:v>
                </c:pt>
                <c:pt idx="9130">
                  <c:v>1.7278339060000001</c:v>
                </c:pt>
                <c:pt idx="9131">
                  <c:v>1.7274864059999999</c:v>
                </c:pt>
                <c:pt idx="9132">
                  <c:v>1.72709</c:v>
                </c:pt>
                <c:pt idx="9133">
                  <c:v>1.7267209379999999</c:v>
                </c:pt>
                <c:pt idx="9134">
                  <c:v>1.726350469</c:v>
                </c:pt>
                <c:pt idx="9135">
                  <c:v>1.725894219</c:v>
                </c:pt>
                <c:pt idx="9136">
                  <c:v>1.725485156</c:v>
                </c:pt>
                <c:pt idx="9137">
                  <c:v>1.725161094</c:v>
                </c:pt>
                <c:pt idx="9138">
                  <c:v>1.724774375</c:v>
                </c:pt>
                <c:pt idx="9139">
                  <c:v>1.7244410939999999</c:v>
                </c:pt>
                <c:pt idx="9140">
                  <c:v>1.7240990629999999</c:v>
                </c:pt>
                <c:pt idx="9141">
                  <c:v>1.7236806250000001</c:v>
                </c:pt>
                <c:pt idx="9142">
                  <c:v>1.7233554689999999</c:v>
                </c:pt>
                <c:pt idx="9143">
                  <c:v>1.722966563</c:v>
                </c:pt>
                <c:pt idx="9144">
                  <c:v>1.7226103129999999</c:v>
                </c:pt>
                <c:pt idx="9145">
                  <c:v>1.7222660940000001</c:v>
                </c:pt>
                <c:pt idx="9146">
                  <c:v>1.721846719</c:v>
                </c:pt>
                <c:pt idx="9147">
                  <c:v>1.72146625</c:v>
                </c:pt>
                <c:pt idx="9148">
                  <c:v>1.7211385939999999</c:v>
                </c:pt>
                <c:pt idx="9149">
                  <c:v>1.7206859379999999</c:v>
                </c:pt>
                <c:pt idx="9150">
                  <c:v>1.7202745310000001</c:v>
                </c:pt>
                <c:pt idx="9151">
                  <c:v>1.7198862500000001</c:v>
                </c:pt>
                <c:pt idx="9152">
                  <c:v>1.719505469</c:v>
                </c:pt>
                <c:pt idx="9153">
                  <c:v>1.7191021879999999</c:v>
                </c:pt>
                <c:pt idx="9154">
                  <c:v>1.7186701559999999</c:v>
                </c:pt>
                <c:pt idx="9155">
                  <c:v>1.718284844</c:v>
                </c:pt>
                <c:pt idx="9156">
                  <c:v>1.7179085940000001</c:v>
                </c:pt>
                <c:pt idx="9157">
                  <c:v>1.7175860940000001</c:v>
                </c:pt>
                <c:pt idx="9158">
                  <c:v>1.7171217190000001</c:v>
                </c:pt>
                <c:pt idx="9159">
                  <c:v>1.716737969</c:v>
                </c:pt>
                <c:pt idx="9160">
                  <c:v>1.7163740629999999</c:v>
                </c:pt>
                <c:pt idx="9161">
                  <c:v>1.716050469</c:v>
                </c:pt>
                <c:pt idx="9162">
                  <c:v>1.7157171879999999</c:v>
                </c:pt>
                <c:pt idx="9163">
                  <c:v>1.715312344</c:v>
                </c:pt>
                <c:pt idx="9164">
                  <c:v>1.714983594</c:v>
                </c:pt>
                <c:pt idx="9165">
                  <c:v>1.7146571880000001</c:v>
                </c:pt>
                <c:pt idx="9166">
                  <c:v>1.7142543750000001</c:v>
                </c:pt>
                <c:pt idx="9167">
                  <c:v>1.713914688</c:v>
                </c:pt>
                <c:pt idx="9168">
                  <c:v>1.71351125</c:v>
                </c:pt>
                <c:pt idx="9169">
                  <c:v>1.713188438</c:v>
                </c:pt>
                <c:pt idx="9170">
                  <c:v>1.712789844</c:v>
                </c:pt>
                <c:pt idx="9171">
                  <c:v>1.71246125</c:v>
                </c:pt>
                <c:pt idx="9172">
                  <c:v>1.712131563</c:v>
                </c:pt>
                <c:pt idx="9173">
                  <c:v>1.711799844</c:v>
                </c:pt>
                <c:pt idx="9174">
                  <c:v>1.7114507809999999</c:v>
                </c:pt>
                <c:pt idx="9175">
                  <c:v>1.7110846879999999</c:v>
                </c:pt>
                <c:pt idx="9176">
                  <c:v>1.7107120309999999</c:v>
                </c:pt>
                <c:pt idx="9177">
                  <c:v>1.7103592190000001</c:v>
                </c:pt>
                <c:pt idx="9178">
                  <c:v>1.7099240630000001</c:v>
                </c:pt>
                <c:pt idx="9179">
                  <c:v>1.7096017189999999</c:v>
                </c:pt>
                <c:pt idx="9180">
                  <c:v>1.709198438</c:v>
                </c:pt>
                <c:pt idx="9181">
                  <c:v>1.7088284380000001</c:v>
                </c:pt>
                <c:pt idx="9182">
                  <c:v>1.708502344</c:v>
                </c:pt>
                <c:pt idx="9183">
                  <c:v>1.708025938</c:v>
                </c:pt>
                <c:pt idx="9184">
                  <c:v>1.707674844</c:v>
                </c:pt>
                <c:pt idx="9185">
                  <c:v>1.7072756250000001</c:v>
                </c:pt>
                <c:pt idx="9186">
                  <c:v>1.7069496879999999</c:v>
                </c:pt>
                <c:pt idx="9187">
                  <c:v>1.7064998440000001</c:v>
                </c:pt>
                <c:pt idx="9188">
                  <c:v>1.7061578129999999</c:v>
                </c:pt>
                <c:pt idx="9189">
                  <c:v>1.705797344</c:v>
                </c:pt>
                <c:pt idx="9190">
                  <c:v>1.705361406</c:v>
                </c:pt>
                <c:pt idx="9191">
                  <c:v>1.7049401559999999</c:v>
                </c:pt>
                <c:pt idx="9192">
                  <c:v>1.7045853129999999</c:v>
                </c:pt>
                <c:pt idx="9193">
                  <c:v>1.7041065630000001</c:v>
                </c:pt>
                <c:pt idx="9194">
                  <c:v>1.703659375</c:v>
                </c:pt>
                <c:pt idx="9195">
                  <c:v>1.7032745309999999</c:v>
                </c:pt>
                <c:pt idx="9196">
                  <c:v>1.7028390630000001</c:v>
                </c:pt>
                <c:pt idx="9197">
                  <c:v>1.702475156</c:v>
                </c:pt>
                <c:pt idx="9198">
                  <c:v>1.7021128130000001</c:v>
                </c:pt>
                <c:pt idx="9199">
                  <c:v>1.701790938</c:v>
                </c:pt>
                <c:pt idx="9200">
                  <c:v>1.7013807809999999</c:v>
                </c:pt>
                <c:pt idx="9201">
                  <c:v>1.701037344</c:v>
                </c:pt>
                <c:pt idx="9202">
                  <c:v>1.700684844</c:v>
                </c:pt>
                <c:pt idx="9203">
                  <c:v>1.7002474999999999</c:v>
                </c:pt>
                <c:pt idx="9204">
                  <c:v>1.699874688</c:v>
                </c:pt>
                <c:pt idx="9205">
                  <c:v>1.69940625</c:v>
                </c:pt>
                <c:pt idx="9206">
                  <c:v>1.6990031249999999</c:v>
                </c:pt>
                <c:pt idx="9207">
                  <c:v>1.6987628130000001</c:v>
                </c:pt>
                <c:pt idx="9208">
                  <c:v>1.6984020310000001</c:v>
                </c:pt>
                <c:pt idx="9209">
                  <c:v>1.698033125</c:v>
                </c:pt>
                <c:pt idx="9210">
                  <c:v>1.6976784380000001</c:v>
                </c:pt>
                <c:pt idx="9211">
                  <c:v>1.6973190629999999</c:v>
                </c:pt>
                <c:pt idx="9212">
                  <c:v>1.6969456249999999</c:v>
                </c:pt>
                <c:pt idx="9213">
                  <c:v>1.6965868749999999</c:v>
                </c:pt>
                <c:pt idx="9214">
                  <c:v>1.6962651559999999</c:v>
                </c:pt>
                <c:pt idx="9215">
                  <c:v>1.6958435940000001</c:v>
                </c:pt>
                <c:pt idx="9216">
                  <c:v>1.6954065629999999</c:v>
                </c:pt>
                <c:pt idx="9217">
                  <c:v>1.6950037499999999</c:v>
                </c:pt>
                <c:pt idx="9218">
                  <c:v>1.6946042189999999</c:v>
                </c:pt>
                <c:pt idx="9219">
                  <c:v>1.6942760939999999</c:v>
                </c:pt>
                <c:pt idx="9220">
                  <c:v>1.6939081250000001</c:v>
                </c:pt>
                <c:pt idx="9221">
                  <c:v>1.6934962499999999</c:v>
                </c:pt>
                <c:pt idx="9222">
                  <c:v>1.693095625</c:v>
                </c:pt>
                <c:pt idx="9223">
                  <c:v>1.6927693749999999</c:v>
                </c:pt>
                <c:pt idx="9224">
                  <c:v>1.692374375</c:v>
                </c:pt>
                <c:pt idx="9225">
                  <c:v>1.6920257809999999</c:v>
                </c:pt>
                <c:pt idx="9226">
                  <c:v>1.6915745310000001</c:v>
                </c:pt>
                <c:pt idx="9227">
                  <c:v>1.6911659379999999</c:v>
                </c:pt>
                <c:pt idx="9228">
                  <c:v>1.6907593750000001</c:v>
                </c:pt>
                <c:pt idx="9229">
                  <c:v>1.690437813</c:v>
                </c:pt>
                <c:pt idx="9230">
                  <c:v>1.6901143750000001</c:v>
                </c:pt>
                <c:pt idx="9231">
                  <c:v>1.6897365630000001</c:v>
                </c:pt>
                <c:pt idx="9232">
                  <c:v>1.6893332809999999</c:v>
                </c:pt>
                <c:pt idx="9233">
                  <c:v>1.688981719</c:v>
                </c:pt>
                <c:pt idx="9234">
                  <c:v>1.6886351559999999</c:v>
                </c:pt>
                <c:pt idx="9235">
                  <c:v>1.688299531</c:v>
                </c:pt>
                <c:pt idx="9236">
                  <c:v>1.687937813</c:v>
                </c:pt>
                <c:pt idx="9237">
                  <c:v>1.6876115629999999</c:v>
                </c:pt>
                <c:pt idx="9238">
                  <c:v>1.687185156</c:v>
                </c:pt>
                <c:pt idx="9239">
                  <c:v>1.6868565630000001</c:v>
                </c:pt>
                <c:pt idx="9240">
                  <c:v>1.6865981249999999</c:v>
                </c:pt>
                <c:pt idx="9241">
                  <c:v>1.68620875</c:v>
                </c:pt>
                <c:pt idx="9242">
                  <c:v>1.6857871879999999</c:v>
                </c:pt>
                <c:pt idx="9243">
                  <c:v>1.6854092190000001</c:v>
                </c:pt>
                <c:pt idx="9244">
                  <c:v>1.6850379689999999</c:v>
                </c:pt>
                <c:pt idx="9245">
                  <c:v>1.684679375</c:v>
                </c:pt>
                <c:pt idx="9246">
                  <c:v>1.6843217189999999</c:v>
                </c:pt>
                <c:pt idx="9247">
                  <c:v>1.683963594</c:v>
                </c:pt>
                <c:pt idx="9248">
                  <c:v>1.683632969</c:v>
                </c:pt>
                <c:pt idx="9249">
                  <c:v>1.6832987500000001</c:v>
                </c:pt>
                <c:pt idx="9250">
                  <c:v>1.6829778129999999</c:v>
                </c:pt>
                <c:pt idx="9251">
                  <c:v>1.6825532809999999</c:v>
                </c:pt>
                <c:pt idx="9252">
                  <c:v>1.682195938</c:v>
                </c:pt>
                <c:pt idx="9253">
                  <c:v>1.681961719</c:v>
                </c:pt>
                <c:pt idx="9254">
                  <c:v>1.681493438</c:v>
                </c:pt>
                <c:pt idx="9255">
                  <c:v>1.6811217190000001</c:v>
                </c:pt>
                <c:pt idx="9256">
                  <c:v>1.6807992190000001</c:v>
                </c:pt>
                <c:pt idx="9257">
                  <c:v>1.680445</c:v>
                </c:pt>
                <c:pt idx="9258">
                  <c:v>1.6801115630000001</c:v>
                </c:pt>
                <c:pt idx="9259">
                  <c:v>1.679889688</c:v>
                </c:pt>
                <c:pt idx="9260">
                  <c:v>1.6795339060000001</c:v>
                </c:pt>
                <c:pt idx="9261">
                  <c:v>1.679155</c:v>
                </c:pt>
                <c:pt idx="9262">
                  <c:v>1.6787617189999999</c:v>
                </c:pt>
                <c:pt idx="9263">
                  <c:v>1.678359063</c:v>
                </c:pt>
                <c:pt idx="9264">
                  <c:v>1.67803375</c:v>
                </c:pt>
                <c:pt idx="9265">
                  <c:v>1.6776668749999999</c:v>
                </c:pt>
                <c:pt idx="9266">
                  <c:v>1.677346719</c:v>
                </c:pt>
                <c:pt idx="9267">
                  <c:v>1.6769876560000001</c:v>
                </c:pt>
                <c:pt idx="9268">
                  <c:v>1.6766096880000001</c:v>
                </c:pt>
                <c:pt idx="9269">
                  <c:v>1.6762625</c:v>
                </c:pt>
                <c:pt idx="9270">
                  <c:v>1.6759006249999999</c:v>
                </c:pt>
                <c:pt idx="9271">
                  <c:v>1.675564219</c:v>
                </c:pt>
                <c:pt idx="9272">
                  <c:v>1.675235781</c:v>
                </c:pt>
                <c:pt idx="9273">
                  <c:v>1.6748856249999999</c:v>
                </c:pt>
                <c:pt idx="9274">
                  <c:v>1.6744529690000001</c:v>
                </c:pt>
                <c:pt idx="9275">
                  <c:v>1.6740571879999999</c:v>
                </c:pt>
                <c:pt idx="9276">
                  <c:v>1.6735898440000001</c:v>
                </c:pt>
                <c:pt idx="9277">
                  <c:v>1.6730631250000001</c:v>
                </c:pt>
                <c:pt idx="9278">
                  <c:v>1.672694063</c:v>
                </c:pt>
                <c:pt idx="9279">
                  <c:v>1.672322656</c:v>
                </c:pt>
                <c:pt idx="9280">
                  <c:v>1.6719459379999999</c:v>
                </c:pt>
                <c:pt idx="9281">
                  <c:v>1.6714679690000001</c:v>
                </c:pt>
                <c:pt idx="9282">
                  <c:v>1.6710910940000001</c:v>
                </c:pt>
                <c:pt idx="9283">
                  <c:v>1.6707114059999999</c:v>
                </c:pt>
                <c:pt idx="9284">
                  <c:v>1.6703803129999999</c:v>
                </c:pt>
                <c:pt idx="9285">
                  <c:v>1.6700284379999999</c:v>
                </c:pt>
                <c:pt idx="9286">
                  <c:v>1.669635625</c:v>
                </c:pt>
                <c:pt idx="9287">
                  <c:v>1.6691085939999999</c:v>
                </c:pt>
                <c:pt idx="9288">
                  <c:v>1.6687106249999999</c:v>
                </c:pt>
                <c:pt idx="9289">
                  <c:v>1.6682885940000001</c:v>
                </c:pt>
                <c:pt idx="9290">
                  <c:v>1.6679310940000001</c:v>
                </c:pt>
                <c:pt idx="9291">
                  <c:v>1.667582031</c:v>
                </c:pt>
                <c:pt idx="9292">
                  <c:v>1.667249531</c:v>
                </c:pt>
                <c:pt idx="9293">
                  <c:v>1.6668778129999999</c:v>
                </c:pt>
                <c:pt idx="9294">
                  <c:v>1.666466719</c:v>
                </c:pt>
                <c:pt idx="9295">
                  <c:v>1.666114688</c:v>
                </c:pt>
                <c:pt idx="9296">
                  <c:v>1.6657767189999999</c:v>
                </c:pt>
                <c:pt idx="9297">
                  <c:v>1.6653925000000001</c:v>
                </c:pt>
                <c:pt idx="9298">
                  <c:v>1.664959063</c:v>
                </c:pt>
                <c:pt idx="9299">
                  <c:v>1.664543594</c:v>
                </c:pt>
                <c:pt idx="9300">
                  <c:v>1.6641342189999999</c:v>
                </c:pt>
                <c:pt idx="9301">
                  <c:v>1.6637235939999999</c:v>
                </c:pt>
                <c:pt idx="9302">
                  <c:v>1.6632806250000001</c:v>
                </c:pt>
                <c:pt idx="9303">
                  <c:v>1.6629553130000001</c:v>
                </c:pt>
                <c:pt idx="9304">
                  <c:v>1.6625754690000001</c:v>
                </c:pt>
                <c:pt idx="9305">
                  <c:v>1.662150625</c:v>
                </c:pt>
                <c:pt idx="9306">
                  <c:v>1.6618303130000001</c:v>
                </c:pt>
                <c:pt idx="9307">
                  <c:v>1.661409063</c:v>
                </c:pt>
                <c:pt idx="9308">
                  <c:v>1.661008281</c:v>
                </c:pt>
                <c:pt idx="9309">
                  <c:v>1.6606512499999999</c:v>
                </c:pt>
                <c:pt idx="9310">
                  <c:v>1.6604281249999999</c:v>
                </c:pt>
                <c:pt idx="9311">
                  <c:v>1.6600765630000001</c:v>
                </c:pt>
                <c:pt idx="9312">
                  <c:v>1.659704844</c:v>
                </c:pt>
                <c:pt idx="9313">
                  <c:v>1.659370469</c:v>
                </c:pt>
                <c:pt idx="9314">
                  <c:v>1.659028594</c:v>
                </c:pt>
                <c:pt idx="9315">
                  <c:v>1.6585924999999999</c:v>
                </c:pt>
                <c:pt idx="9316">
                  <c:v>1.6583237500000001</c:v>
                </c:pt>
                <c:pt idx="9317">
                  <c:v>1.657974531</c:v>
                </c:pt>
                <c:pt idx="9318">
                  <c:v>1.6575771880000001</c:v>
                </c:pt>
                <c:pt idx="9319">
                  <c:v>1.6571954689999999</c:v>
                </c:pt>
                <c:pt idx="9320">
                  <c:v>1.656776563</c:v>
                </c:pt>
                <c:pt idx="9321">
                  <c:v>1.65645</c:v>
                </c:pt>
                <c:pt idx="9322">
                  <c:v>1.656163125</c:v>
                </c:pt>
                <c:pt idx="9323">
                  <c:v>1.655787656</c:v>
                </c:pt>
                <c:pt idx="9324">
                  <c:v>1.655421094</c:v>
                </c:pt>
                <c:pt idx="9325">
                  <c:v>1.655051719</c:v>
                </c:pt>
                <c:pt idx="9326">
                  <c:v>1.6547064060000001</c:v>
                </c:pt>
                <c:pt idx="9327">
                  <c:v>1.6543642190000001</c:v>
                </c:pt>
                <c:pt idx="9328">
                  <c:v>1.654149063</c:v>
                </c:pt>
                <c:pt idx="9329">
                  <c:v>1.6538123440000001</c:v>
                </c:pt>
                <c:pt idx="9330">
                  <c:v>1.653480469</c:v>
                </c:pt>
                <c:pt idx="9331">
                  <c:v>1.653125156</c:v>
                </c:pt>
                <c:pt idx="9332">
                  <c:v>1.6527037499999999</c:v>
                </c:pt>
                <c:pt idx="9333">
                  <c:v>1.6523335939999999</c:v>
                </c:pt>
                <c:pt idx="9334">
                  <c:v>1.65194</c:v>
                </c:pt>
                <c:pt idx="9335">
                  <c:v>1.6514899999999999</c:v>
                </c:pt>
                <c:pt idx="9336">
                  <c:v>1.6511504690000001</c:v>
                </c:pt>
                <c:pt idx="9337">
                  <c:v>1.650719531</c:v>
                </c:pt>
                <c:pt idx="9338">
                  <c:v>1.650383594</c:v>
                </c:pt>
                <c:pt idx="9339">
                  <c:v>1.649996875</c:v>
                </c:pt>
                <c:pt idx="9340">
                  <c:v>1.6495928129999999</c:v>
                </c:pt>
                <c:pt idx="9341">
                  <c:v>1.6492004689999999</c:v>
                </c:pt>
                <c:pt idx="9342">
                  <c:v>1.648802031</c:v>
                </c:pt>
                <c:pt idx="9343">
                  <c:v>1.6483364060000001</c:v>
                </c:pt>
                <c:pt idx="9344">
                  <c:v>1.647939375</c:v>
                </c:pt>
                <c:pt idx="9345">
                  <c:v>1.647587344</c:v>
                </c:pt>
                <c:pt idx="9346">
                  <c:v>1.6471575000000001</c:v>
                </c:pt>
                <c:pt idx="9347">
                  <c:v>1.6468318749999999</c:v>
                </c:pt>
                <c:pt idx="9348">
                  <c:v>1.646476563</c:v>
                </c:pt>
                <c:pt idx="9349">
                  <c:v>1.6460145310000001</c:v>
                </c:pt>
                <c:pt idx="9350">
                  <c:v>1.6456095310000001</c:v>
                </c:pt>
                <c:pt idx="9351">
                  <c:v>1.6452787499999999</c:v>
                </c:pt>
                <c:pt idx="9352">
                  <c:v>1.644951719</c:v>
                </c:pt>
                <c:pt idx="9353">
                  <c:v>1.644551563</c:v>
                </c:pt>
                <c:pt idx="9354">
                  <c:v>1.6441685939999999</c:v>
                </c:pt>
                <c:pt idx="9355">
                  <c:v>1.6438476559999999</c:v>
                </c:pt>
                <c:pt idx="9356">
                  <c:v>1.6434076559999999</c:v>
                </c:pt>
                <c:pt idx="9357">
                  <c:v>1.6430701560000001</c:v>
                </c:pt>
                <c:pt idx="9358">
                  <c:v>1.6426684380000001</c:v>
                </c:pt>
                <c:pt idx="9359">
                  <c:v>1.642296875</c:v>
                </c:pt>
                <c:pt idx="9360">
                  <c:v>1.641952031</c:v>
                </c:pt>
                <c:pt idx="9361">
                  <c:v>1.641605781</c:v>
                </c:pt>
                <c:pt idx="9362">
                  <c:v>1.641277656</c:v>
                </c:pt>
                <c:pt idx="9363">
                  <c:v>1.6408512500000001</c:v>
                </c:pt>
                <c:pt idx="9364">
                  <c:v>1.6404806249999999</c:v>
                </c:pt>
                <c:pt idx="9365">
                  <c:v>1.640083438</c:v>
                </c:pt>
                <c:pt idx="9366">
                  <c:v>1.6399432810000001</c:v>
                </c:pt>
                <c:pt idx="9367">
                  <c:v>1.6395539059999999</c:v>
                </c:pt>
                <c:pt idx="9368">
                  <c:v>1.639178281</c:v>
                </c:pt>
                <c:pt idx="9369">
                  <c:v>1.6387203130000001</c:v>
                </c:pt>
                <c:pt idx="9370">
                  <c:v>1.638518125</c:v>
                </c:pt>
                <c:pt idx="9371">
                  <c:v>1.6381809380000001</c:v>
                </c:pt>
                <c:pt idx="9372">
                  <c:v>1.6378535940000001</c:v>
                </c:pt>
                <c:pt idx="9373">
                  <c:v>1.63744625</c:v>
                </c:pt>
                <c:pt idx="9374">
                  <c:v>1.6370575000000001</c:v>
                </c:pt>
                <c:pt idx="9375">
                  <c:v>1.6366674999999999</c:v>
                </c:pt>
                <c:pt idx="9376">
                  <c:v>1.6363048440000001</c:v>
                </c:pt>
                <c:pt idx="9377">
                  <c:v>1.6359070309999999</c:v>
                </c:pt>
                <c:pt idx="9378">
                  <c:v>1.6355535940000001</c:v>
                </c:pt>
                <c:pt idx="9379">
                  <c:v>1.635225156</c:v>
                </c:pt>
                <c:pt idx="9380">
                  <c:v>1.6348840630000001</c:v>
                </c:pt>
                <c:pt idx="9381">
                  <c:v>1.634700625</c:v>
                </c:pt>
                <c:pt idx="9382">
                  <c:v>1.634365313</c:v>
                </c:pt>
                <c:pt idx="9383">
                  <c:v>1.634037969</c:v>
                </c:pt>
                <c:pt idx="9384">
                  <c:v>1.633692031</c:v>
                </c:pt>
                <c:pt idx="9385">
                  <c:v>1.6334543749999999</c:v>
                </c:pt>
                <c:pt idx="9386">
                  <c:v>1.6331317190000001</c:v>
                </c:pt>
                <c:pt idx="9387">
                  <c:v>1.632785156</c:v>
                </c:pt>
                <c:pt idx="9388">
                  <c:v>1.6324042190000001</c:v>
                </c:pt>
                <c:pt idx="9389">
                  <c:v>1.632066719</c:v>
                </c:pt>
                <c:pt idx="9390">
                  <c:v>1.631672188</c:v>
                </c:pt>
                <c:pt idx="9391">
                  <c:v>1.6313395310000001</c:v>
                </c:pt>
                <c:pt idx="9392">
                  <c:v>1.630947031</c:v>
                </c:pt>
                <c:pt idx="9393">
                  <c:v>1.630542656</c:v>
                </c:pt>
                <c:pt idx="9394">
                  <c:v>1.630206563</c:v>
                </c:pt>
                <c:pt idx="9395">
                  <c:v>1.629812813</c:v>
                </c:pt>
                <c:pt idx="9396">
                  <c:v>1.629444219</c:v>
                </c:pt>
                <c:pt idx="9397">
                  <c:v>1.6292709379999999</c:v>
                </c:pt>
                <c:pt idx="9398">
                  <c:v>1.6289170310000001</c:v>
                </c:pt>
                <c:pt idx="9399">
                  <c:v>1.62857125</c:v>
                </c:pt>
                <c:pt idx="9400">
                  <c:v>1.6282509380000001</c:v>
                </c:pt>
                <c:pt idx="9401">
                  <c:v>1.6279110939999999</c:v>
                </c:pt>
                <c:pt idx="9402">
                  <c:v>1.6275817189999999</c:v>
                </c:pt>
                <c:pt idx="9403">
                  <c:v>1.627236406</c:v>
                </c:pt>
                <c:pt idx="9404">
                  <c:v>1.626877031</c:v>
                </c:pt>
                <c:pt idx="9405">
                  <c:v>1.626500625</c:v>
                </c:pt>
                <c:pt idx="9406">
                  <c:v>1.626244531</c:v>
                </c:pt>
                <c:pt idx="9407">
                  <c:v>1.625877813</c:v>
                </c:pt>
                <c:pt idx="9408">
                  <c:v>1.6254821880000001</c:v>
                </c:pt>
                <c:pt idx="9409">
                  <c:v>1.6253220310000001</c:v>
                </c:pt>
                <c:pt idx="9410">
                  <c:v>1.6249795309999999</c:v>
                </c:pt>
                <c:pt idx="9411">
                  <c:v>1.624594688</c:v>
                </c:pt>
                <c:pt idx="9412">
                  <c:v>1.6242334380000001</c:v>
                </c:pt>
                <c:pt idx="9413">
                  <c:v>1.623879844</c:v>
                </c:pt>
                <c:pt idx="9414">
                  <c:v>1.623536563</c:v>
                </c:pt>
                <c:pt idx="9415">
                  <c:v>1.623415313</c:v>
                </c:pt>
                <c:pt idx="9416">
                  <c:v>1.6230914059999999</c:v>
                </c:pt>
                <c:pt idx="9417">
                  <c:v>1.6227359379999999</c:v>
                </c:pt>
                <c:pt idx="9418">
                  <c:v>1.6223979690000001</c:v>
                </c:pt>
                <c:pt idx="9419">
                  <c:v>1.622025625</c:v>
                </c:pt>
                <c:pt idx="9420">
                  <c:v>1.6216235939999999</c:v>
                </c:pt>
                <c:pt idx="9421">
                  <c:v>1.6212426559999999</c:v>
                </c:pt>
                <c:pt idx="9422">
                  <c:v>1.620889531</c:v>
                </c:pt>
                <c:pt idx="9423">
                  <c:v>1.6206743749999999</c:v>
                </c:pt>
                <c:pt idx="9424">
                  <c:v>1.6203406250000001</c:v>
                </c:pt>
                <c:pt idx="9425">
                  <c:v>1.619990313</c:v>
                </c:pt>
                <c:pt idx="9426">
                  <c:v>1.6196646880000001</c:v>
                </c:pt>
                <c:pt idx="9427">
                  <c:v>1.6194732810000001</c:v>
                </c:pt>
                <c:pt idx="9428">
                  <c:v>1.619083281</c:v>
                </c:pt>
                <c:pt idx="9429">
                  <c:v>1.618711563</c:v>
                </c:pt>
                <c:pt idx="9430">
                  <c:v>1.618355781</c:v>
                </c:pt>
                <c:pt idx="9431">
                  <c:v>1.618027031</c:v>
                </c:pt>
                <c:pt idx="9432">
                  <c:v>1.617782031</c:v>
                </c:pt>
                <c:pt idx="9433">
                  <c:v>1.617434375</c:v>
                </c:pt>
                <c:pt idx="9434">
                  <c:v>1.617024531</c:v>
                </c:pt>
                <c:pt idx="9435">
                  <c:v>1.616695625</c:v>
                </c:pt>
                <c:pt idx="9436">
                  <c:v>1.616302656</c:v>
                </c:pt>
                <c:pt idx="9437">
                  <c:v>1.6158839060000001</c:v>
                </c:pt>
                <c:pt idx="9438">
                  <c:v>1.6155471880000001</c:v>
                </c:pt>
                <c:pt idx="9439">
                  <c:v>1.615178438</c:v>
                </c:pt>
                <c:pt idx="9440">
                  <c:v>1.6148368749999999</c:v>
                </c:pt>
                <c:pt idx="9441">
                  <c:v>1.6144775</c:v>
                </c:pt>
                <c:pt idx="9442">
                  <c:v>1.614340313</c:v>
                </c:pt>
                <c:pt idx="9443">
                  <c:v>1.613969531</c:v>
                </c:pt>
                <c:pt idx="9444">
                  <c:v>1.613767344</c:v>
                </c:pt>
                <c:pt idx="9445">
                  <c:v>1.6134421880000001</c:v>
                </c:pt>
                <c:pt idx="9446">
                  <c:v>1.613062969</c:v>
                </c:pt>
                <c:pt idx="9447">
                  <c:v>1.6127156250000001</c:v>
                </c:pt>
                <c:pt idx="9448">
                  <c:v>1.61228875</c:v>
                </c:pt>
                <c:pt idx="9449">
                  <c:v>1.611931094</c:v>
                </c:pt>
                <c:pt idx="9450">
                  <c:v>1.6115649999999999</c:v>
                </c:pt>
                <c:pt idx="9451">
                  <c:v>1.6112249999999999</c:v>
                </c:pt>
                <c:pt idx="9452">
                  <c:v>1.610890156</c:v>
                </c:pt>
                <c:pt idx="9453">
                  <c:v>1.610501875</c:v>
                </c:pt>
                <c:pt idx="9454">
                  <c:v>1.6101525000000001</c:v>
                </c:pt>
                <c:pt idx="9455">
                  <c:v>1.6098179690000001</c:v>
                </c:pt>
                <c:pt idx="9456">
                  <c:v>1.6094925</c:v>
                </c:pt>
                <c:pt idx="9457">
                  <c:v>1.6091212500000001</c:v>
                </c:pt>
                <c:pt idx="9458">
                  <c:v>1.608769063</c:v>
                </c:pt>
                <c:pt idx="9459">
                  <c:v>1.6084301560000001</c:v>
                </c:pt>
                <c:pt idx="9460">
                  <c:v>1.6079965629999999</c:v>
                </c:pt>
                <c:pt idx="9461">
                  <c:v>1.6077529690000001</c:v>
                </c:pt>
                <c:pt idx="9462">
                  <c:v>1.6074537499999999</c:v>
                </c:pt>
                <c:pt idx="9463">
                  <c:v>1.6071235939999999</c:v>
                </c:pt>
                <c:pt idx="9464">
                  <c:v>1.606795156</c:v>
                </c:pt>
                <c:pt idx="9465">
                  <c:v>1.6064673439999999</c:v>
                </c:pt>
                <c:pt idx="9466">
                  <c:v>1.6062153130000001</c:v>
                </c:pt>
                <c:pt idx="9467">
                  <c:v>1.6058025</c:v>
                </c:pt>
                <c:pt idx="9468">
                  <c:v>1.6054753129999999</c:v>
                </c:pt>
                <c:pt idx="9469">
                  <c:v>1.6050904690000001</c:v>
                </c:pt>
                <c:pt idx="9470">
                  <c:v>1.604713125</c:v>
                </c:pt>
                <c:pt idx="9471">
                  <c:v>1.6043629690000001</c:v>
                </c:pt>
                <c:pt idx="9472">
                  <c:v>1.6040173440000001</c:v>
                </c:pt>
                <c:pt idx="9473">
                  <c:v>1.603868906</c:v>
                </c:pt>
                <c:pt idx="9474">
                  <c:v>1.603525469</c:v>
                </c:pt>
                <c:pt idx="9475">
                  <c:v>1.6031585939999999</c:v>
                </c:pt>
                <c:pt idx="9476">
                  <c:v>1.6027423439999999</c:v>
                </c:pt>
                <c:pt idx="9477">
                  <c:v>1.602479531</c:v>
                </c:pt>
                <c:pt idx="9478">
                  <c:v>1.602131875</c:v>
                </c:pt>
                <c:pt idx="9479">
                  <c:v>1.601794688</c:v>
                </c:pt>
                <c:pt idx="9480">
                  <c:v>1.6014262500000001</c:v>
                </c:pt>
                <c:pt idx="9481">
                  <c:v>1.600988125</c:v>
                </c:pt>
                <c:pt idx="9482">
                  <c:v>1.600646719</c:v>
                </c:pt>
                <c:pt idx="9483">
                  <c:v>1.600387813</c:v>
                </c:pt>
                <c:pt idx="9484">
                  <c:v>1.599993438</c:v>
                </c:pt>
                <c:pt idx="9485">
                  <c:v>1.5996117190000001</c:v>
                </c:pt>
                <c:pt idx="9486">
                  <c:v>1.599345156</c:v>
                </c:pt>
                <c:pt idx="9487">
                  <c:v>1.5991003130000001</c:v>
                </c:pt>
                <c:pt idx="9488">
                  <c:v>1.5987276560000001</c:v>
                </c:pt>
                <c:pt idx="9489">
                  <c:v>1.598377656</c:v>
                </c:pt>
                <c:pt idx="9490">
                  <c:v>1.59797375</c:v>
                </c:pt>
                <c:pt idx="9491">
                  <c:v>1.597640781</c:v>
                </c:pt>
                <c:pt idx="9492">
                  <c:v>1.5974132809999999</c:v>
                </c:pt>
                <c:pt idx="9493">
                  <c:v>1.5972195309999999</c:v>
                </c:pt>
                <c:pt idx="9494">
                  <c:v>1.5968421880000001</c:v>
                </c:pt>
                <c:pt idx="9495">
                  <c:v>1.596507031</c:v>
                </c:pt>
                <c:pt idx="9496">
                  <c:v>1.5961601560000001</c:v>
                </c:pt>
                <c:pt idx="9497">
                  <c:v>1.5959401559999999</c:v>
                </c:pt>
                <c:pt idx="9498">
                  <c:v>1.5955824999999999</c:v>
                </c:pt>
                <c:pt idx="9499">
                  <c:v>1.595187656</c:v>
                </c:pt>
                <c:pt idx="9500">
                  <c:v>1.5949198440000001</c:v>
                </c:pt>
                <c:pt idx="9501">
                  <c:v>1.5948325000000001</c:v>
                </c:pt>
                <c:pt idx="9502">
                  <c:v>1.594487344</c:v>
                </c:pt>
                <c:pt idx="9503">
                  <c:v>1.594371094</c:v>
                </c:pt>
                <c:pt idx="9504">
                  <c:v>1.5940342190000001</c:v>
                </c:pt>
                <c:pt idx="9505">
                  <c:v>1.593656875</c:v>
                </c:pt>
                <c:pt idx="9506">
                  <c:v>1.593254688</c:v>
                </c:pt>
                <c:pt idx="9507">
                  <c:v>1.593139844</c:v>
                </c:pt>
                <c:pt idx="9508">
                  <c:v>1.5926968749999999</c:v>
                </c:pt>
                <c:pt idx="9509">
                  <c:v>1.5922965630000001</c:v>
                </c:pt>
                <c:pt idx="9510">
                  <c:v>1.591945156</c:v>
                </c:pt>
                <c:pt idx="9511">
                  <c:v>1.5915759380000001</c:v>
                </c:pt>
                <c:pt idx="9512">
                  <c:v>1.5913459379999999</c:v>
                </c:pt>
                <c:pt idx="9513">
                  <c:v>1.5912054689999999</c:v>
                </c:pt>
                <c:pt idx="9514">
                  <c:v>1.5908557809999999</c:v>
                </c:pt>
                <c:pt idx="9515">
                  <c:v>1.590436406</c:v>
                </c:pt>
                <c:pt idx="9516">
                  <c:v>1.590400313</c:v>
                </c:pt>
                <c:pt idx="9517">
                  <c:v>1.5900509380000001</c:v>
                </c:pt>
                <c:pt idx="9518">
                  <c:v>1.5896999999999999</c:v>
                </c:pt>
                <c:pt idx="9519">
                  <c:v>1.589338438</c:v>
                </c:pt>
                <c:pt idx="9520">
                  <c:v>1.5890179689999999</c:v>
                </c:pt>
                <c:pt idx="9521">
                  <c:v>1.5888659380000001</c:v>
                </c:pt>
                <c:pt idx="9522">
                  <c:v>1.588535625</c:v>
                </c:pt>
                <c:pt idx="9523">
                  <c:v>1.5881610939999999</c:v>
                </c:pt>
                <c:pt idx="9524">
                  <c:v>1.5880025</c:v>
                </c:pt>
                <c:pt idx="9525">
                  <c:v>1.5876726560000001</c:v>
                </c:pt>
                <c:pt idx="9526">
                  <c:v>1.5873159379999999</c:v>
                </c:pt>
                <c:pt idx="9527">
                  <c:v>1.586865156</c:v>
                </c:pt>
                <c:pt idx="9528">
                  <c:v>1.586515938</c:v>
                </c:pt>
                <c:pt idx="9529">
                  <c:v>1.5861514059999999</c:v>
                </c:pt>
                <c:pt idx="9530">
                  <c:v>1.585820781</c:v>
                </c:pt>
                <c:pt idx="9531">
                  <c:v>1.585609219</c:v>
                </c:pt>
                <c:pt idx="9532">
                  <c:v>1.585233281</c:v>
                </c:pt>
                <c:pt idx="9533">
                  <c:v>1.584892813</c:v>
                </c:pt>
                <c:pt idx="9534">
                  <c:v>1.584569219</c:v>
                </c:pt>
                <c:pt idx="9535">
                  <c:v>1.5842490629999999</c:v>
                </c:pt>
                <c:pt idx="9536">
                  <c:v>1.5838973439999999</c:v>
                </c:pt>
                <c:pt idx="9537">
                  <c:v>1.583525313</c:v>
                </c:pt>
                <c:pt idx="9538">
                  <c:v>1.5831618750000001</c:v>
                </c:pt>
                <c:pt idx="9539">
                  <c:v>1.582597969</c:v>
                </c:pt>
                <c:pt idx="9540">
                  <c:v>1.5820309379999999</c:v>
                </c:pt>
                <c:pt idx="9541">
                  <c:v>1.5816662500000001</c:v>
                </c:pt>
                <c:pt idx="9542">
                  <c:v>1.5812592190000001</c:v>
                </c:pt>
                <c:pt idx="9543">
                  <c:v>1.5809373440000001</c:v>
                </c:pt>
                <c:pt idx="9544">
                  <c:v>1.5805520310000001</c:v>
                </c:pt>
                <c:pt idx="9545">
                  <c:v>1.58023125</c:v>
                </c:pt>
                <c:pt idx="9546">
                  <c:v>1.5798945310000001</c:v>
                </c:pt>
                <c:pt idx="9547">
                  <c:v>1.5795565629999999</c:v>
                </c:pt>
                <c:pt idx="9548">
                  <c:v>1.5792235939999999</c:v>
                </c:pt>
                <c:pt idx="9549">
                  <c:v>1.5788506250000001</c:v>
                </c:pt>
                <c:pt idx="9550">
                  <c:v>1.5785485939999999</c:v>
                </c:pt>
                <c:pt idx="9551">
                  <c:v>1.578259375</c:v>
                </c:pt>
                <c:pt idx="9552">
                  <c:v>1.5779006250000001</c:v>
                </c:pt>
                <c:pt idx="9553">
                  <c:v>1.5775312500000001</c:v>
                </c:pt>
                <c:pt idx="9554">
                  <c:v>1.57720375</c:v>
                </c:pt>
                <c:pt idx="9555">
                  <c:v>1.5769059379999999</c:v>
                </c:pt>
                <c:pt idx="9556">
                  <c:v>1.57653625</c:v>
                </c:pt>
                <c:pt idx="9557">
                  <c:v>1.576157813</c:v>
                </c:pt>
                <c:pt idx="9558">
                  <c:v>1.575742969</c:v>
                </c:pt>
                <c:pt idx="9559">
                  <c:v>1.57540375</c:v>
                </c:pt>
                <c:pt idx="9560">
                  <c:v>1.57502125</c:v>
                </c:pt>
                <c:pt idx="9561">
                  <c:v>1.574828594</c:v>
                </c:pt>
                <c:pt idx="9562">
                  <c:v>1.5745043750000001</c:v>
                </c:pt>
                <c:pt idx="9563">
                  <c:v>1.574178281</c:v>
                </c:pt>
                <c:pt idx="9564">
                  <c:v>1.573823594</c:v>
                </c:pt>
                <c:pt idx="9565">
                  <c:v>1.5735642190000001</c:v>
                </c:pt>
                <c:pt idx="9566">
                  <c:v>1.573202188</c:v>
                </c:pt>
                <c:pt idx="9567">
                  <c:v>1.572828906</c:v>
                </c:pt>
                <c:pt idx="9568">
                  <c:v>1.572491563</c:v>
                </c:pt>
                <c:pt idx="9569">
                  <c:v>1.5721101559999999</c:v>
                </c:pt>
                <c:pt idx="9570">
                  <c:v>1.571873906</c:v>
                </c:pt>
                <c:pt idx="9571">
                  <c:v>1.571715156</c:v>
                </c:pt>
                <c:pt idx="9572">
                  <c:v>1.571368906</c:v>
                </c:pt>
                <c:pt idx="9573">
                  <c:v>1.5709865629999999</c:v>
                </c:pt>
                <c:pt idx="9574">
                  <c:v>1.5705662499999999</c:v>
                </c:pt>
                <c:pt idx="9575">
                  <c:v>1.5703735940000001</c:v>
                </c:pt>
                <c:pt idx="9576">
                  <c:v>1.57009</c:v>
                </c:pt>
                <c:pt idx="9577">
                  <c:v>1.569697656</c:v>
                </c:pt>
                <c:pt idx="9578">
                  <c:v>1.569537969</c:v>
                </c:pt>
                <c:pt idx="9579">
                  <c:v>1.56920875</c:v>
                </c:pt>
                <c:pt idx="9580">
                  <c:v>1.5688871879999999</c:v>
                </c:pt>
                <c:pt idx="9581">
                  <c:v>1.5685387500000001</c:v>
                </c:pt>
                <c:pt idx="9582">
                  <c:v>1.5681923440000001</c:v>
                </c:pt>
                <c:pt idx="9583">
                  <c:v>1.5677232809999999</c:v>
                </c:pt>
                <c:pt idx="9584">
                  <c:v>1.5673895309999999</c:v>
                </c:pt>
                <c:pt idx="9585">
                  <c:v>1.566961719</c:v>
                </c:pt>
                <c:pt idx="9586">
                  <c:v>1.5667137499999999</c:v>
                </c:pt>
                <c:pt idx="9587">
                  <c:v>1.5663771879999999</c:v>
                </c:pt>
                <c:pt idx="9588">
                  <c:v>1.5660387499999999</c:v>
                </c:pt>
                <c:pt idx="9589">
                  <c:v>1.5656818749999999</c:v>
                </c:pt>
                <c:pt idx="9590">
                  <c:v>1.565326094</c:v>
                </c:pt>
                <c:pt idx="9591">
                  <c:v>1.565200156</c:v>
                </c:pt>
                <c:pt idx="9592">
                  <c:v>1.5650225</c:v>
                </c:pt>
                <c:pt idx="9593">
                  <c:v>1.564617031</c:v>
                </c:pt>
                <c:pt idx="9594">
                  <c:v>1.5642834379999999</c:v>
                </c:pt>
                <c:pt idx="9595">
                  <c:v>1.5638743749999999</c:v>
                </c:pt>
                <c:pt idx="9596">
                  <c:v>1.5637525000000001</c:v>
                </c:pt>
                <c:pt idx="9597">
                  <c:v>1.5634470309999999</c:v>
                </c:pt>
                <c:pt idx="9598">
                  <c:v>1.563126875</c:v>
                </c:pt>
                <c:pt idx="9599">
                  <c:v>1.5627837499999999</c:v>
                </c:pt>
                <c:pt idx="9600">
                  <c:v>1.562460156</c:v>
                </c:pt>
                <c:pt idx="9601">
                  <c:v>1.562128438</c:v>
                </c:pt>
                <c:pt idx="9602">
                  <c:v>1.561795</c:v>
                </c:pt>
                <c:pt idx="9603">
                  <c:v>1.561600938</c:v>
                </c:pt>
                <c:pt idx="9604">
                  <c:v>1.5612362500000001</c:v>
                </c:pt>
                <c:pt idx="9605">
                  <c:v>1.5609004689999999</c:v>
                </c:pt>
                <c:pt idx="9606">
                  <c:v>1.5605367189999999</c:v>
                </c:pt>
                <c:pt idx="9607">
                  <c:v>1.560136406</c:v>
                </c:pt>
                <c:pt idx="9608">
                  <c:v>1.5597865630000001</c:v>
                </c:pt>
                <c:pt idx="9609">
                  <c:v>1.559461719</c:v>
                </c:pt>
                <c:pt idx="9610">
                  <c:v>1.5590837500000001</c:v>
                </c:pt>
                <c:pt idx="9611">
                  <c:v>1.5589539059999999</c:v>
                </c:pt>
                <c:pt idx="9612">
                  <c:v>1.5585660939999999</c:v>
                </c:pt>
                <c:pt idx="9613">
                  <c:v>1.558328438</c:v>
                </c:pt>
                <c:pt idx="9614">
                  <c:v>1.5579965629999999</c:v>
                </c:pt>
                <c:pt idx="9615">
                  <c:v>1.5577945310000001</c:v>
                </c:pt>
                <c:pt idx="9616">
                  <c:v>1.557426719</c:v>
                </c:pt>
                <c:pt idx="9617">
                  <c:v>1.557072969</c:v>
                </c:pt>
                <c:pt idx="9618">
                  <c:v>1.556752344</c:v>
                </c:pt>
                <c:pt idx="9619">
                  <c:v>1.5564170310000001</c:v>
                </c:pt>
                <c:pt idx="9620">
                  <c:v>1.556035938</c:v>
                </c:pt>
                <c:pt idx="9621">
                  <c:v>1.5557049999999999</c:v>
                </c:pt>
                <c:pt idx="9622">
                  <c:v>1.5552984379999999</c:v>
                </c:pt>
                <c:pt idx="9623">
                  <c:v>1.5549479690000001</c:v>
                </c:pt>
                <c:pt idx="9624">
                  <c:v>1.5545814060000001</c:v>
                </c:pt>
                <c:pt idx="9625">
                  <c:v>1.5542207809999999</c:v>
                </c:pt>
                <c:pt idx="9626">
                  <c:v>1.553803281</c:v>
                </c:pt>
                <c:pt idx="9627">
                  <c:v>1.5534329689999999</c:v>
                </c:pt>
                <c:pt idx="9628">
                  <c:v>1.553055469</c:v>
                </c:pt>
                <c:pt idx="9629">
                  <c:v>1.552704844</c:v>
                </c:pt>
                <c:pt idx="9630">
                  <c:v>1.552270625</c:v>
                </c:pt>
                <c:pt idx="9631">
                  <c:v>1.55191875</c:v>
                </c:pt>
                <c:pt idx="9632">
                  <c:v>1.5515924999999999</c:v>
                </c:pt>
                <c:pt idx="9633">
                  <c:v>1.551244531</c:v>
                </c:pt>
                <c:pt idx="9634">
                  <c:v>1.550906406</c:v>
                </c:pt>
                <c:pt idx="9635">
                  <c:v>1.550523906</c:v>
                </c:pt>
                <c:pt idx="9636">
                  <c:v>1.5501267190000001</c:v>
                </c:pt>
                <c:pt idx="9637">
                  <c:v>1.549768281</c:v>
                </c:pt>
                <c:pt idx="9638">
                  <c:v>1.549438125</c:v>
                </c:pt>
                <c:pt idx="9639">
                  <c:v>1.549109375</c:v>
                </c:pt>
                <c:pt idx="9640">
                  <c:v>1.5489278129999999</c:v>
                </c:pt>
                <c:pt idx="9641">
                  <c:v>1.548462344</c:v>
                </c:pt>
                <c:pt idx="9642">
                  <c:v>1.5481382809999999</c:v>
                </c:pt>
                <c:pt idx="9643">
                  <c:v>1.548007031</c:v>
                </c:pt>
                <c:pt idx="9644">
                  <c:v>1.547581563</c:v>
                </c:pt>
                <c:pt idx="9645">
                  <c:v>1.547260938</c:v>
                </c:pt>
                <c:pt idx="9646">
                  <c:v>1.546893906</c:v>
                </c:pt>
                <c:pt idx="9647">
                  <c:v>1.546625938</c:v>
                </c:pt>
                <c:pt idx="9648">
                  <c:v>1.5462439059999999</c:v>
                </c:pt>
                <c:pt idx="9649">
                  <c:v>1.5458714060000001</c:v>
                </c:pt>
                <c:pt idx="9650">
                  <c:v>1.5454217189999999</c:v>
                </c:pt>
                <c:pt idx="9651">
                  <c:v>1.5450781250000001</c:v>
                </c:pt>
                <c:pt idx="9652">
                  <c:v>1.5447062499999999</c:v>
                </c:pt>
                <c:pt idx="9653">
                  <c:v>1.5443612499999999</c:v>
                </c:pt>
                <c:pt idx="9654">
                  <c:v>1.5440262499999999</c:v>
                </c:pt>
                <c:pt idx="9655">
                  <c:v>1.5436735939999999</c:v>
                </c:pt>
                <c:pt idx="9656">
                  <c:v>1.543291094</c:v>
                </c:pt>
                <c:pt idx="9657">
                  <c:v>1.542928281</c:v>
                </c:pt>
                <c:pt idx="9658">
                  <c:v>1.5425949999999999</c:v>
                </c:pt>
                <c:pt idx="9659">
                  <c:v>1.5425990629999999</c:v>
                </c:pt>
                <c:pt idx="9660">
                  <c:v>1.5421639060000001</c:v>
                </c:pt>
                <c:pt idx="9661">
                  <c:v>1.5417967189999999</c:v>
                </c:pt>
                <c:pt idx="9662">
                  <c:v>1.5414287499999999</c:v>
                </c:pt>
                <c:pt idx="9663">
                  <c:v>1.5410584380000001</c:v>
                </c:pt>
                <c:pt idx="9664">
                  <c:v>1.540730938</c:v>
                </c:pt>
                <c:pt idx="9665">
                  <c:v>1.5403775</c:v>
                </c:pt>
                <c:pt idx="9666">
                  <c:v>1.5399854690000001</c:v>
                </c:pt>
                <c:pt idx="9667">
                  <c:v>1.539612813</c:v>
                </c:pt>
                <c:pt idx="9668">
                  <c:v>1.539354063</c:v>
                </c:pt>
                <c:pt idx="9669">
                  <c:v>1.5389657809999999</c:v>
                </c:pt>
                <c:pt idx="9670">
                  <c:v>1.538557188</c:v>
                </c:pt>
                <c:pt idx="9671">
                  <c:v>1.538198594</c:v>
                </c:pt>
                <c:pt idx="9672">
                  <c:v>1.5377793749999999</c:v>
                </c:pt>
                <c:pt idx="9673">
                  <c:v>1.537390625</c:v>
                </c:pt>
                <c:pt idx="9674">
                  <c:v>1.5370453129999999</c:v>
                </c:pt>
                <c:pt idx="9675">
                  <c:v>1.536913438</c:v>
                </c:pt>
                <c:pt idx="9676">
                  <c:v>1.5364968750000001</c:v>
                </c:pt>
                <c:pt idx="9677">
                  <c:v>1.5360609380000001</c:v>
                </c:pt>
                <c:pt idx="9678">
                  <c:v>1.5357114059999999</c:v>
                </c:pt>
                <c:pt idx="9679">
                  <c:v>1.5353314060000001</c:v>
                </c:pt>
                <c:pt idx="9680">
                  <c:v>1.5349789060000001</c:v>
                </c:pt>
                <c:pt idx="9681">
                  <c:v>1.5346584379999999</c:v>
                </c:pt>
                <c:pt idx="9682">
                  <c:v>1.534418125</c:v>
                </c:pt>
                <c:pt idx="9683">
                  <c:v>1.5340507809999999</c:v>
                </c:pt>
                <c:pt idx="9684">
                  <c:v>1.533687813</c:v>
                </c:pt>
                <c:pt idx="9685">
                  <c:v>1.533362656</c:v>
                </c:pt>
                <c:pt idx="9686">
                  <c:v>1.533074375</c:v>
                </c:pt>
                <c:pt idx="9687">
                  <c:v>1.5327187499999999</c:v>
                </c:pt>
                <c:pt idx="9688">
                  <c:v>1.532217344</c:v>
                </c:pt>
                <c:pt idx="9689">
                  <c:v>1.531860781</c:v>
                </c:pt>
                <c:pt idx="9690">
                  <c:v>1.5316078129999999</c:v>
                </c:pt>
                <c:pt idx="9691">
                  <c:v>1.5312539060000001</c:v>
                </c:pt>
                <c:pt idx="9692">
                  <c:v>1.5309298440000001</c:v>
                </c:pt>
                <c:pt idx="9693">
                  <c:v>1.5305845309999999</c:v>
                </c:pt>
                <c:pt idx="9694">
                  <c:v>1.5302500000000001</c:v>
                </c:pt>
                <c:pt idx="9695">
                  <c:v>1.5299392190000001</c:v>
                </c:pt>
                <c:pt idx="9696">
                  <c:v>1.529468281</c:v>
                </c:pt>
                <c:pt idx="9697">
                  <c:v>1.5291992190000001</c:v>
                </c:pt>
                <c:pt idx="9698">
                  <c:v>1.529009375</c:v>
                </c:pt>
                <c:pt idx="9699">
                  <c:v>1.5288531249999999</c:v>
                </c:pt>
                <c:pt idx="9700">
                  <c:v>1.528527188</c:v>
                </c:pt>
                <c:pt idx="9701">
                  <c:v>1.52833</c:v>
                </c:pt>
                <c:pt idx="9702">
                  <c:v>1.5278682809999999</c:v>
                </c:pt>
                <c:pt idx="9703">
                  <c:v>1.527497031</c:v>
                </c:pt>
                <c:pt idx="9704">
                  <c:v>1.52729</c:v>
                </c:pt>
                <c:pt idx="9705">
                  <c:v>1.52683375</c:v>
                </c:pt>
                <c:pt idx="9706">
                  <c:v>1.52651125</c:v>
                </c:pt>
                <c:pt idx="9707">
                  <c:v>1.526252656</c:v>
                </c:pt>
                <c:pt idx="9708">
                  <c:v>1.526123125</c:v>
                </c:pt>
                <c:pt idx="9709">
                  <c:v>1.5257643750000001</c:v>
                </c:pt>
                <c:pt idx="9710">
                  <c:v>1.525337188</c:v>
                </c:pt>
                <c:pt idx="9711">
                  <c:v>1.5249893750000001</c:v>
                </c:pt>
                <c:pt idx="9712">
                  <c:v>1.524604844</c:v>
                </c:pt>
                <c:pt idx="9713">
                  <c:v>1.5242557809999999</c:v>
                </c:pt>
                <c:pt idx="9714">
                  <c:v>1.5239084380000001</c:v>
                </c:pt>
                <c:pt idx="9715">
                  <c:v>1.5235331249999999</c:v>
                </c:pt>
                <c:pt idx="9716">
                  <c:v>1.5231571880000001</c:v>
                </c:pt>
                <c:pt idx="9717">
                  <c:v>1.52295125</c:v>
                </c:pt>
                <c:pt idx="9718">
                  <c:v>1.52274</c:v>
                </c:pt>
                <c:pt idx="9719">
                  <c:v>1.52241125</c:v>
                </c:pt>
                <c:pt idx="9720">
                  <c:v>1.5219953129999999</c:v>
                </c:pt>
                <c:pt idx="9721">
                  <c:v>1.521590156</c:v>
                </c:pt>
                <c:pt idx="9722">
                  <c:v>1.5212325</c:v>
                </c:pt>
                <c:pt idx="9723">
                  <c:v>1.5208459379999999</c:v>
                </c:pt>
                <c:pt idx="9724">
                  <c:v>1.5205129690000001</c:v>
                </c:pt>
                <c:pt idx="9725">
                  <c:v>1.520285938</c:v>
                </c:pt>
                <c:pt idx="9726">
                  <c:v>1.519965</c:v>
                </c:pt>
                <c:pt idx="9727">
                  <c:v>1.519622188</c:v>
                </c:pt>
                <c:pt idx="9728">
                  <c:v>1.519425625</c:v>
                </c:pt>
                <c:pt idx="9729">
                  <c:v>1.519090313</c:v>
                </c:pt>
                <c:pt idx="9730">
                  <c:v>1.518673438</c:v>
                </c:pt>
                <c:pt idx="9731">
                  <c:v>1.5183489059999999</c:v>
                </c:pt>
                <c:pt idx="9732">
                  <c:v>1.5179834379999999</c:v>
                </c:pt>
                <c:pt idx="9733">
                  <c:v>1.517838281</c:v>
                </c:pt>
                <c:pt idx="9734">
                  <c:v>1.5175056250000001</c:v>
                </c:pt>
                <c:pt idx="9735">
                  <c:v>1.517165469</c:v>
                </c:pt>
                <c:pt idx="9736">
                  <c:v>1.516877969</c:v>
                </c:pt>
                <c:pt idx="9737">
                  <c:v>1.516543438</c:v>
                </c:pt>
                <c:pt idx="9738">
                  <c:v>1.516221094</c:v>
                </c:pt>
                <c:pt idx="9739">
                  <c:v>1.5160567190000001</c:v>
                </c:pt>
                <c:pt idx="9740">
                  <c:v>1.5155939060000001</c:v>
                </c:pt>
                <c:pt idx="9741">
                  <c:v>1.515212813</c:v>
                </c:pt>
                <c:pt idx="9742">
                  <c:v>1.514773438</c:v>
                </c:pt>
                <c:pt idx="9743">
                  <c:v>1.51435875</c:v>
                </c:pt>
                <c:pt idx="9744">
                  <c:v>1.5140051560000001</c:v>
                </c:pt>
                <c:pt idx="9745">
                  <c:v>1.513667031</c:v>
                </c:pt>
                <c:pt idx="9746">
                  <c:v>1.5133910939999999</c:v>
                </c:pt>
                <c:pt idx="9747">
                  <c:v>1.5131117190000001</c:v>
                </c:pt>
                <c:pt idx="9748">
                  <c:v>1.51271</c:v>
                </c:pt>
                <c:pt idx="9749">
                  <c:v>1.512387344</c:v>
                </c:pt>
                <c:pt idx="9750">
                  <c:v>1.512051719</c:v>
                </c:pt>
                <c:pt idx="9751">
                  <c:v>1.5117315629999999</c:v>
                </c:pt>
                <c:pt idx="9752">
                  <c:v>1.5113456249999999</c:v>
                </c:pt>
                <c:pt idx="9753">
                  <c:v>1.511071563</c:v>
                </c:pt>
                <c:pt idx="9754">
                  <c:v>1.510764531</c:v>
                </c:pt>
                <c:pt idx="9755">
                  <c:v>1.5105865629999999</c:v>
                </c:pt>
                <c:pt idx="9756">
                  <c:v>1.510259531</c:v>
                </c:pt>
                <c:pt idx="9757">
                  <c:v>1.5099065629999999</c:v>
                </c:pt>
                <c:pt idx="9758">
                  <c:v>1.5095518750000001</c:v>
                </c:pt>
                <c:pt idx="9759">
                  <c:v>1.509282969</c:v>
                </c:pt>
                <c:pt idx="9760">
                  <c:v>1.5090625</c:v>
                </c:pt>
                <c:pt idx="9761">
                  <c:v>1.508709531</c:v>
                </c:pt>
                <c:pt idx="9762">
                  <c:v>1.508320938</c:v>
                </c:pt>
                <c:pt idx="9763">
                  <c:v>1.507863438</c:v>
                </c:pt>
                <c:pt idx="9764">
                  <c:v>1.507441094</c:v>
                </c:pt>
                <c:pt idx="9765">
                  <c:v>1.5070893750000001</c:v>
                </c:pt>
                <c:pt idx="9766">
                  <c:v>1.506714844</c:v>
                </c:pt>
                <c:pt idx="9767">
                  <c:v>1.5065925</c:v>
                </c:pt>
                <c:pt idx="9768">
                  <c:v>1.506212031</c:v>
                </c:pt>
                <c:pt idx="9769">
                  <c:v>1.505880313</c:v>
                </c:pt>
                <c:pt idx="9770">
                  <c:v>1.5055568749999999</c:v>
                </c:pt>
                <c:pt idx="9771">
                  <c:v>1.5052462499999999</c:v>
                </c:pt>
                <c:pt idx="9772">
                  <c:v>1.5049167189999999</c:v>
                </c:pt>
                <c:pt idx="9773">
                  <c:v>1.5044356249999999</c:v>
                </c:pt>
                <c:pt idx="9774">
                  <c:v>1.503959375</c:v>
                </c:pt>
                <c:pt idx="9775">
                  <c:v>1.5036149999999999</c:v>
                </c:pt>
                <c:pt idx="9776">
                  <c:v>1.5030509379999999</c:v>
                </c:pt>
                <c:pt idx="9777">
                  <c:v>1.5026587499999999</c:v>
                </c:pt>
                <c:pt idx="9778">
                  <c:v>1.502286875</c:v>
                </c:pt>
                <c:pt idx="9779">
                  <c:v>1.501942031</c:v>
                </c:pt>
                <c:pt idx="9780">
                  <c:v>1.5014848439999999</c:v>
                </c:pt>
                <c:pt idx="9781">
                  <c:v>1.5009975</c:v>
                </c:pt>
                <c:pt idx="9782">
                  <c:v>1.500666719</c:v>
                </c:pt>
                <c:pt idx="9783">
                  <c:v>1.5002029690000001</c:v>
                </c:pt>
                <c:pt idx="9784">
                  <c:v>1.4998775</c:v>
                </c:pt>
                <c:pt idx="9785">
                  <c:v>1.4995043749999999</c:v>
                </c:pt>
                <c:pt idx="9786">
                  <c:v>1.4990425000000001</c:v>
                </c:pt>
                <c:pt idx="9787">
                  <c:v>1.4985984379999999</c:v>
                </c:pt>
                <c:pt idx="9788">
                  <c:v>1.4980773439999999</c:v>
                </c:pt>
                <c:pt idx="9789">
                  <c:v>1.4975810940000001</c:v>
                </c:pt>
                <c:pt idx="9790">
                  <c:v>1.4970921880000001</c:v>
                </c:pt>
                <c:pt idx="9791">
                  <c:v>1.496619844</c:v>
                </c:pt>
                <c:pt idx="9792">
                  <c:v>1.496181094</c:v>
                </c:pt>
                <c:pt idx="9793">
                  <c:v>1.4957806250000001</c:v>
                </c:pt>
                <c:pt idx="9794">
                  <c:v>1.49539625</c:v>
                </c:pt>
                <c:pt idx="9795">
                  <c:v>1.494965313</c:v>
                </c:pt>
                <c:pt idx="9796">
                  <c:v>1.4945565629999999</c:v>
                </c:pt>
                <c:pt idx="9797">
                  <c:v>1.494056719</c:v>
                </c:pt>
                <c:pt idx="9798">
                  <c:v>1.493678281</c:v>
                </c:pt>
                <c:pt idx="9799">
                  <c:v>1.4933034380000001</c:v>
                </c:pt>
                <c:pt idx="9800">
                  <c:v>1.49292</c:v>
                </c:pt>
                <c:pt idx="9801">
                  <c:v>1.4925937499999999</c:v>
                </c:pt>
                <c:pt idx="9802">
                  <c:v>1.4921899999999999</c:v>
                </c:pt>
                <c:pt idx="9803">
                  <c:v>1.4918535939999999</c:v>
                </c:pt>
                <c:pt idx="9804">
                  <c:v>1.4914890629999999</c:v>
                </c:pt>
                <c:pt idx="9805">
                  <c:v>1.49110875</c:v>
                </c:pt>
                <c:pt idx="9806">
                  <c:v>1.4906882809999999</c:v>
                </c:pt>
                <c:pt idx="9807">
                  <c:v>1.4902745310000001</c:v>
                </c:pt>
                <c:pt idx="9808">
                  <c:v>1.4899320309999999</c:v>
                </c:pt>
                <c:pt idx="9809">
                  <c:v>1.4897273440000001</c:v>
                </c:pt>
                <c:pt idx="9810">
                  <c:v>1.489372656</c:v>
                </c:pt>
                <c:pt idx="9811">
                  <c:v>1.4890012500000001</c:v>
                </c:pt>
                <c:pt idx="9812">
                  <c:v>1.4888098439999999</c:v>
                </c:pt>
                <c:pt idx="9813">
                  <c:v>1.4884842190000001</c:v>
                </c:pt>
                <c:pt idx="9814">
                  <c:v>1.488111406</c:v>
                </c:pt>
                <c:pt idx="9815">
                  <c:v>1.4877812500000001</c:v>
                </c:pt>
                <c:pt idx="9816">
                  <c:v>1.487545313</c:v>
                </c:pt>
                <c:pt idx="9817">
                  <c:v>1.487203125</c:v>
                </c:pt>
                <c:pt idx="9818">
                  <c:v>1.4868579689999999</c:v>
                </c:pt>
                <c:pt idx="9819">
                  <c:v>1.4864318750000001</c:v>
                </c:pt>
                <c:pt idx="9820">
                  <c:v>1.486027813</c:v>
                </c:pt>
                <c:pt idx="9821">
                  <c:v>1.4856192189999999</c:v>
                </c:pt>
                <c:pt idx="9822">
                  <c:v>1.485289063</c:v>
                </c:pt>
                <c:pt idx="9823">
                  <c:v>1.484950781</c:v>
                </c:pt>
                <c:pt idx="9824">
                  <c:v>1.4845185940000001</c:v>
                </c:pt>
                <c:pt idx="9825">
                  <c:v>1.4841960940000001</c:v>
                </c:pt>
                <c:pt idx="9826">
                  <c:v>1.4838665630000001</c:v>
                </c:pt>
                <c:pt idx="9827">
                  <c:v>1.48353625</c:v>
                </c:pt>
                <c:pt idx="9828">
                  <c:v>1.483199844</c:v>
                </c:pt>
                <c:pt idx="9829">
                  <c:v>1.4827351559999999</c:v>
                </c:pt>
                <c:pt idx="9830">
                  <c:v>1.4823960940000001</c:v>
                </c:pt>
                <c:pt idx="9831">
                  <c:v>1.4820718749999999</c:v>
                </c:pt>
                <c:pt idx="9832">
                  <c:v>1.4817262499999999</c:v>
                </c:pt>
                <c:pt idx="9833">
                  <c:v>1.481294219</c:v>
                </c:pt>
                <c:pt idx="9834">
                  <c:v>1.480968906</c:v>
                </c:pt>
                <c:pt idx="9835">
                  <c:v>1.4806201560000001</c:v>
                </c:pt>
                <c:pt idx="9836">
                  <c:v>1.4802746879999999</c:v>
                </c:pt>
                <c:pt idx="9837">
                  <c:v>1.4799346879999999</c:v>
                </c:pt>
                <c:pt idx="9838">
                  <c:v>1.4795017189999999</c:v>
                </c:pt>
                <c:pt idx="9839">
                  <c:v>1.4790889060000001</c:v>
                </c:pt>
                <c:pt idx="9840">
                  <c:v>1.4787068750000001</c:v>
                </c:pt>
                <c:pt idx="9841">
                  <c:v>1.4783789060000001</c:v>
                </c:pt>
                <c:pt idx="9842">
                  <c:v>1.478014063</c:v>
                </c:pt>
                <c:pt idx="9843">
                  <c:v>1.477644688</c:v>
                </c:pt>
                <c:pt idx="9844">
                  <c:v>1.477423594</c:v>
                </c:pt>
                <c:pt idx="9845">
                  <c:v>1.4770284380000001</c:v>
                </c:pt>
                <c:pt idx="9846">
                  <c:v>1.476682813</c:v>
                </c:pt>
                <c:pt idx="9847">
                  <c:v>1.476281406</c:v>
                </c:pt>
                <c:pt idx="9848">
                  <c:v>1.4761835940000001</c:v>
                </c:pt>
                <c:pt idx="9849">
                  <c:v>1.47574125</c:v>
                </c:pt>
                <c:pt idx="9850">
                  <c:v>1.4753875000000001</c:v>
                </c:pt>
                <c:pt idx="9851">
                  <c:v>1.4750292190000001</c:v>
                </c:pt>
                <c:pt idx="9852">
                  <c:v>1.474661563</c:v>
                </c:pt>
                <c:pt idx="9853">
                  <c:v>1.4744765630000001</c:v>
                </c:pt>
                <c:pt idx="9854">
                  <c:v>1.4740418749999999</c:v>
                </c:pt>
                <c:pt idx="9855">
                  <c:v>1.4736948439999999</c:v>
                </c:pt>
                <c:pt idx="9856">
                  <c:v>1.4733101559999999</c:v>
                </c:pt>
                <c:pt idx="9857">
                  <c:v>1.473225469</c:v>
                </c:pt>
                <c:pt idx="9858">
                  <c:v>1.472894063</c:v>
                </c:pt>
                <c:pt idx="9859">
                  <c:v>1.472562344</c:v>
                </c:pt>
                <c:pt idx="9860">
                  <c:v>1.4722165629999999</c:v>
                </c:pt>
                <c:pt idx="9861">
                  <c:v>1.471875781</c:v>
                </c:pt>
                <c:pt idx="9862">
                  <c:v>1.4715071879999999</c:v>
                </c:pt>
                <c:pt idx="9863">
                  <c:v>1.471184375</c:v>
                </c:pt>
                <c:pt idx="9864">
                  <c:v>1.4708520309999999</c:v>
                </c:pt>
                <c:pt idx="9865">
                  <c:v>1.470503125</c:v>
                </c:pt>
                <c:pt idx="9866">
                  <c:v>1.4701242189999999</c:v>
                </c:pt>
                <c:pt idx="9867">
                  <c:v>1.469730781</c:v>
                </c:pt>
                <c:pt idx="9868">
                  <c:v>1.4693262499999999</c:v>
                </c:pt>
                <c:pt idx="9869">
                  <c:v>1.4689000000000001</c:v>
                </c:pt>
                <c:pt idx="9870">
                  <c:v>1.468477813</c:v>
                </c:pt>
                <c:pt idx="9871">
                  <c:v>1.468156094</c:v>
                </c:pt>
                <c:pt idx="9872">
                  <c:v>1.4677907809999999</c:v>
                </c:pt>
                <c:pt idx="9873">
                  <c:v>1.4674568750000001</c:v>
                </c:pt>
                <c:pt idx="9874">
                  <c:v>1.4669973439999999</c:v>
                </c:pt>
                <c:pt idx="9875">
                  <c:v>1.4666007809999999</c:v>
                </c:pt>
                <c:pt idx="9876">
                  <c:v>1.4662017190000001</c:v>
                </c:pt>
                <c:pt idx="9877">
                  <c:v>1.4657910940000001</c:v>
                </c:pt>
                <c:pt idx="9878">
                  <c:v>1.4654567190000001</c:v>
                </c:pt>
                <c:pt idx="9879">
                  <c:v>1.4650562499999999</c:v>
                </c:pt>
                <c:pt idx="9880">
                  <c:v>1.4646642190000001</c:v>
                </c:pt>
                <c:pt idx="9881">
                  <c:v>1.464291875</c:v>
                </c:pt>
                <c:pt idx="9882">
                  <c:v>1.464010313</c:v>
                </c:pt>
                <c:pt idx="9883">
                  <c:v>1.463595625</c:v>
                </c:pt>
                <c:pt idx="9884">
                  <c:v>1.463204688</c:v>
                </c:pt>
                <c:pt idx="9885">
                  <c:v>1.462849844</c:v>
                </c:pt>
                <c:pt idx="9886">
                  <c:v>1.4623646880000001</c:v>
                </c:pt>
                <c:pt idx="9887">
                  <c:v>1.4620346879999999</c:v>
                </c:pt>
                <c:pt idx="9888">
                  <c:v>1.461660156</c:v>
                </c:pt>
                <c:pt idx="9889">
                  <c:v>1.461339063</c:v>
                </c:pt>
                <c:pt idx="9890">
                  <c:v>1.461012813</c:v>
                </c:pt>
                <c:pt idx="9891">
                  <c:v>1.4607329689999999</c:v>
                </c:pt>
                <c:pt idx="9892">
                  <c:v>1.4605726560000001</c:v>
                </c:pt>
                <c:pt idx="9893">
                  <c:v>1.4601782809999999</c:v>
                </c:pt>
                <c:pt idx="9894">
                  <c:v>1.459728906</c:v>
                </c:pt>
                <c:pt idx="9895">
                  <c:v>1.459388438</c:v>
                </c:pt>
                <c:pt idx="9896">
                  <c:v>1.4589798439999999</c:v>
                </c:pt>
                <c:pt idx="9897">
                  <c:v>1.4586545310000001</c:v>
                </c:pt>
                <c:pt idx="9898">
                  <c:v>1.458720781</c:v>
                </c:pt>
                <c:pt idx="9899">
                  <c:v>1.4583937499999999</c:v>
                </c:pt>
                <c:pt idx="9900">
                  <c:v>1.458065156</c:v>
                </c:pt>
                <c:pt idx="9901">
                  <c:v>1.4576260940000001</c:v>
                </c:pt>
                <c:pt idx="9902">
                  <c:v>1.457350938</c:v>
                </c:pt>
                <c:pt idx="9903">
                  <c:v>1.4569371879999999</c:v>
                </c:pt>
                <c:pt idx="9904">
                  <c:v>1.4565732810000001</c:v>
                </c:pt>
                <c:pt idx="9905">
                  <c:v>1.4562293749999999</c:v>
                </c:pt>
                <c:pt idx="9906">
                  <c:v>1.4559073440000001</c:v>
                </c:pt>
                <c:pt idx="9907">
                  <c:v>1.4558892189999999</c:v>
                </c:pt>
                <c:pt idx="9908">
                  <c:v>1.455470625</c:v>
                </c:pt>
                <c:pt idx="9909">
                  <c:v>1.4552148439999999</c:v>
                </c:pt>
                <c:pt idx="9910">
                  <c:v>1.4549476560000001</c:v>
                </c:pt>
                <c:pt idx="9911">
                  <c:v>1.4545868749999999</c:v>
                </c:pt>
                <c:pt idx="9912">
                  <c:v>1.4543328129999999</c:v>
                </c:pt>
                <c:pt idx="9913">
                  <c:v>1.4540060939999999</c:v>
                </c:pt>
                <c:pt idx="9914">
                  <c:v>1.4538248439999999</c:v>
                </c:pt>
                <c:pt idx="9915">
                  <c:v>1.453460156</c:v>
                </c:pt>
                <c:pt idx="9916">
                  <c:v>1.4530503130000001</c:v>
                </c:pt>
                <c:pt idx="9917">
                  <c:v>1.452737656</c:v>
                </c:pt>
                <c:pt idx="9918">
                  <c:v>1.452273438</c:v>
                </c:pt>
                <c:pt idx="9919">
                  <c:v>1.4518751560000001</c:v>
                </c:pt>
                <c:pt idx="9920">
                  <c:v>1.4515475</c:v>
                </c:pt>
                <c:pt idx="9921">
                  <c:v>1.451277656</c:v>
                </c:pt>
                <c:pt idx="9922">
                  <c:v>1.4508125000000001</c:v>
                </c:pt>
                <c:pt idx="9923">
                  <c:v>1.4504075000000001</c:v>
                </c:pt>
                <c:pt idx="9924">
                  <c:v>1.4500850000000001</c:v>
                </c:pt>
                <c:pt idx="9925">
                  <c:v>1.449738594</c:v>
                </c:pt>
                <c:pt idx="9926">
                  <c:v>1.4493960939999999</c:v>
                </c:pt>
                <c:pt idx="9927">
                  <c:v>1.4492232810000001</c:v>
                </c:pt>
                <c:pt idx="9928">
                  <c:v>1.4488921880000001</c:v>
                </c:pt>
                <c:pt idx="9929">
                  <c:v>1.448692656</c:v>
                </c:pt>
                <c:pt idx="9930">
                  <c:v>1.448310625</c:v>
                </c:pt>
                <c:pt idx="9931">
                  <c:v>1.4479564060000001</c:v>
                </c:pt>
                <c:pt idx="9932">
                  <c:v>1.4475954689999999</c:v>
                </c:pt>
                <c:pt idx="9933">
                  <c:v>1.4472493749999999</c:v>
                </c:pt>
                <c:pt idx="9934">
                  <c:v>1.4468749999999999</c:v>
                </c:pt>
                <c:pt idx="9935">
                  <c:v>1.446537188</c:v>
                </c:pt>
                <c:pt idx="9936">
                  <c:v>1.4462998439999999</c:v>
                </c:pt>
                <c:pt idx="9937">
                  <c:v>1.445920469</c:v>
                </c:pt>
                <c:pt idx="9938">
                  <c:v>1.445558906</c:v>
                </c:pt>
                <c:pt idx="9939">
                  <c:v>1.4452359379999999</c:v>
                </c:pt>
                <c:pt idx="9940">
                  <c:v>1.4448776560000001</c:v>
                </c:pt>
                <c:pt idx="9941">
                  <c:v>1.4445476559999999</c:v>
                </c:pt>
                <c:pt idx="9942">
                  <c:v>1.444261875</c:v>
                </c:pt>
                <c:pt idx="9943">
                  <c:v>1.443902813</c:v>
                </c:pt>
                <c:pt idx="9944">
                  <c:v>1.443829375</c:v>
                </c:pt>
                <c:pt idx="9945">
                  <c:v>1.443487813</c:v>
                </c:pt>
                <c:pt idx="9946">
                  <c:v>1.4431517190000001</c:v>
                </c:pt>
                <c:pt idx="9947">
                  <c:v>1.442972656</c:v>
                </c:pt>
                <c:pt idx="9948">
                  <c:v>1.4426298440000001</c:v>
                </c:pt>
                <c:pt idx="9949">
                  <c:v>1.4423012500000001</c:v>
                </c:pt>
                <c:pt idx="9950">
                  <c:v>1.442196094</c:v>
                </c:pt>
                <c:pt idx="9951">
                  <c:v>1.4419570310000001</c:v>
                </c:pt>
                <c:pt idx="9952">
                  <c:v>1.44163</c:v>
                </c:pt>
                <c:pt idx="9953">
                  <c:v>1.441211094</c:v>
                </c:pt>
                <c:pt idx="9954">
                  <c:v>1.4408448439999999</c:v>
                </c:pt>
                <c:pt idx="9955">
                  <c:v>1.440768906</c:v>
                </c:pt>
                <c:pt idx="9956">
                  <c:v>1.4405670310000001</c:v>
                </c:pt>
                <c:pt idx="9957">
                  <c:v>1.440233281</c:v>
                </c:pt>
                <c:pt idx="9958">
                  <c:v>1.4399017190000001</c:v>
                </c:pt>
                <c:pt idx="9959">
                  <c:v>1.4396095310000001</c:v>
                </c:pt>
                <c:pt idx="9960">
                  <c:v>1.4392624999999999</c:v>
                </c:pt>
                <c:pt idx="9961">
                  <c:v>1.4387520309999999</c:v>
                </c:pt>
                <c:pt idx="9962">
                  <c:v>1.438511563</c:v>
                </c:pt>
                <c:pt idx="9963">
                  <c:v>1.4382250000000001</c:v>
                </c:pt>
                <c:pt idx="9964">
                  <c:v>1.437898594</c:v>
                </c:pt>
                <c:pt idx="9965">
                  <c:v>1.4375315630000001</c:v>
                </c:pt>
                <c:pt idx="9966">
                  <c:v>1.43715875</c:v>
                </c:pt>
                <c:pt idx="9967">
                  <c:v>1.4369931250000001</c:v>
                </c:pt>
                <c:pt idx="9968">
                  <c:v>1.4366295309999999</c:v>
                </c:pt>
                <c:pt idx="9969">
                  <c:v>1.436301719</c:v>
                </c:pt>
                <c:pt idx="9970">
                  <c:v>1.435888906</c:v>
                </c:pt>
                <c:pt idx="9971">
                  <c:v>1.435726563</c:v>
                </c:pt>
                <c:pt idx="9972">
                  <c:v>1.435390156</c:v>
                </c:pt>
                <c:pt idx="9973">
                  <c:v>1.435032031</c:v>
                </c:pt>
                <c:pt idx="9974">
                  <c:v>1.434758438</c:v>
                </c:pt>
                <c:pt idx="9975">
                  <c:v>1.434362344</c:v>
                </c:pt>
                <c:pt idx="9976">
                  <c:v>1.434025313</c:v>
                </c:pt>
                <c:pt idx="9977">
                  <c:v>1.433914844</c:v>
                </c:pt>
                <c:pt idx="9978">
                  <c:v>1.4335743750000001</c:v>
                </c:pt>
                <c:pt idx="9979">
                  <c:v>1.43323</c:v>
                </c:pt>
                <c:pt idx="9980">
                  <c:v>1.433206719</c:v>
                </c:pt>
                <c:pt idx="9981">
                  <c:v>1.4331603129999999</c:v>
                </c:pt>
                <c:pt idx="9982">
                  <c:v>1.432835938</c:v>
                </c:pt>
                <c:pt idx="9983">
                  <c:v>1.432485469</c:v>
                </c:pt>
                <c:pt idx="9984">
                  <c:v>1.432137188</c:v>
                </c:pt>
                <c:pt idx="9985">
                  <c:v>1.4318128130000001</c:v>
                </c:pt>
                <c:pt idx="9986">
                  <c:v>1.431459375</c:v>
                </c:pt>
                <c:pt idx="9987">
                  <c:v>1.4312451559999999</c:v>
                </c:pt>
                <c:pt idx="9988">
                  <c:v>1.4308624999999999</c:v>
                </c:pt>
                <c:pt idx="9989">
                  <c:v>1.4305403130000001</c:v>
                </c:pt>
                <c:pt idx="9990">
                  <c:v>1.4306390630000001</c:v>
                </c:pt>
                <c:pt idx="9991">
                  <c:v>1.4302221879999999</c:v>
                </c:pt>
                <c:pt idx="9992">
                  <c:v>1.4297829689999999</c:v>
                </c:pt>
                <c:pt idx="9993">
                  <c:v>1.4294193749999999</c:v>
                </c:pt>
                <c:pt idx="9994">
                  <c:v>1.42905375</c:v>
                </c:pt>
                <c:pt idx="9995">
                  <c:v>1.4288025</c:v>
                </c:pt>
                <c:pt idx="9996">
                  <c:v>1.4284504689999999</c:v>
                </c:pt>
                <c:pt idx="9997">
                  <c:v>1.4280865629999999</c:v>
                </c:pt>
                <c:pt idx="9998">
                  <c:v>1.427814688</c:v>
                </c:pt>
                <c:pt idx="9999">
                  <c:v>1.42747625</c:v>
                </c:pt>
                <c:pt idx="10000">
                  <c:v>1.427125156</c:v>
                </c:pt>
                <c:pt idx="10001">
                  <c:v>1.426725625</c:v>
                </c:pt>
                <c:pt idx="10002">
                  <c:v>1.426396563</c:v>
                </c:pt>
                <c:pt idx="10003">
                  <c:v>1.426308125</c:v>
                </c:pt>
                <c:pt idx="10004">
                  <c:v>1.425958281</c:v>
                </c:pt>
                <c:pt idx="10005">
                  <c:v>1.4256484380000001</c:v>
                </c:pt>
                <c:pt idx="10006">
                  <c:v>1.425345469</c:v>
                </c:pt>
                <c:pt idx="10007">
                  <c:v>1.4251478129999999</c:v>
                </c:pt>
                <c:pt idx="10008">
                  <c:v>1.4246945310000001</c:v>
                </c:pt>
                <c:pt idx="10009">
                  <c:v>1.4243075000000001</c:v>
                </c:pt>
                <c:pt idx="10010">
                  <c:v>1.4240892190000001</c:v>
                </c:pt>
                <c:pt idx="10011">
                  <c:v>1.4237150000000001</c:v>
                </c:pt>
                <c:pt idx="10012">
                  <c:v>1.423294219</c:v>
                </c:pt>
                <c:pt idx="10013">
                  <c:v>1.423088438</c:v>
                </c:pt>
                <c:pt idx="10014">
                  <c:v>1.4230024999999999</c:v>
                </c:pt>
                <c:pt idx="10015">
                  <c:v>1.422608281</c:v>
                </c:pt>
                <c:pt idx="10016">
                  <c:v>1.4223257810000001</c:v>
                </c:pt>
                <c:pt idx="10017">
                  <c:v>1.4220362499999999</c:v>
                </c:pt>
                <c:pt idx="10018">
                  <c:v>1.421675469</c:v>
                </c:pt>
                <c:pt idx="10019">
                  <c:v>1.4213309380000001</c:v>
                </c:pt>
                <c:pt idx="10020">
                  <c:v>1.4209268749999999</c:v>
                </c:pt>
                <c:pt idx="10021">
                  <c:v>1.420534688</c:v>
                </c:pt>
                <c:pt idx="10022">
                  <c:v>1.4201585940000001</c:v>
                </c:pt>
                <c:pt idx="10023">
                  <c:v>1.41986875</c:v>
                </c:pt>
                <c:pt idx="10024">
                  <c:v>1.4195268750000001</c:v>
                </c:pt>
                <c:pt idx="10025">
                  <c:v>1.419206094</c:v>
                </c:pt>
                <c:pt idx="10026">
                  <c:v>1.4189804690000001</c:v>
                </c:pt>
                <c:pt idx="10027">
                  <c:v>1.418595469</c:v>
                </c:pt>
                <c:pt idx="10028">
                  <c:v>1.418215781</c:v>
                </c:pt>
                <c:pt idx="10029">
                  <c:v>1.4178851560000001</c:v>
                </c:pt>
                <c:pt idx="10030">
                  <c:v>1.4175421880000001</c:v>
                </c:pt>
                <c:pt idx="10031">
                  <c:v>1.4173326559999999</c:v>
                </c:pt>
                <c:pt idx="10032">
                  <c:v>1.4169568749999999</c:v>
                </c:pt>
                <c:pt idx="10033">
                  <c:v>1.416611719</c:v>
                </c:pt>
                <c:pt idx="10034">
                  <c:v>1.4162446879999999</c:v>
                </c:pt>
                <c:pt idx="10035">
                  <c:v>1.416150156</c:v>
                </c:pt>
                <c:pt idx="10036">
                  <c:v>1.415880625</c:v>
                </c:pt>
                <c:pt idx="10037">
                  <c:v>1.4155270310000001</c:v>
                </c:pt>
                <c:pt idx="10038">
                  <c:v>1.4151960939999999</c:v>
                </c:pt>
                <c:pt idx="10039">
                  <c:v>1.4149792189999999</c:v>
                </c:pt>
                <c:pt idx="10040">
                  <c:v>1.414876719</c:v>
                </c:pt>
                <c:pt idx="10041">
                  <c:v>1.414550781</c:v>
                </c:pt>
                <c:pt idx="10042">
                  <c:v>1.4142173440000001</c:v>
                </c:pt>
                <c:pt idx="10043">
                  <c:v>1.4137745310000001</c:v>
                </c:pt>
                <c:pt idx="10044">
                  <c:v>1.4134051560000001</c:v>
                </c:pt>
                <c:pt idx="10045">
                  <c:v>1.41306625</c:v>
                </c:pt>
                <c:pt idx="10046">
                  <c:v>1.412814531</c:v>
                </c:pt>
                <c:pt idx="10047">
                  <c:v>1.412760469</c:v>
                </c:pt>
                <c:pt idx="10048">
                  <c:v>1.4123979689999999</c:v>
                </c:pt>
                <c:pt idx="10049">
                  <c:v>1.4119829690000001</c:v>
                </c:pt>
                <c:pt idx="10050">
                  <c:v>1.4118359380000001</c:v>
                </c:pt>
                <c:pt idx="10051">
                  <c:v>1.4114557809999999</c:v>
                </c:pt>
                <c:pt idx="10052">
                  <c:v>1.4113528129999999</c:v>
                </c:pt>
                <c:pt idx="10053">
                  <c:v>1.4108968749999999</c:v>
                </c:pt>
                <c:pt idx="10054">
                  <c:v>1.4105014060000001</c:v>
                </c:pt>
                <c:pt idx="10055">
                  <c:v>1.410120313</c:v>
                </c:pt>
                <c:pt idx="10056">
                  <c:v>1.410125938</c:v>
                </c:pt>
                <c:pt idx="10057">
                  <c:v>1.409752031</c:v>
                </c:pt>
                <c:pt idx="10058">
                  <c:v>1.409417656</c:v>
                </c:pt>
                <c:pt idx="10059">
                  <c:v>1.409328438</c:v>
                </c:pt>
                <c:pt idx="10060">
                  <c:v>1.4091765629999999</c:v>
                </c:pt>
                <c:pt idx="10061">
                  <c:v>1.408919375</c:v>
                </c:pt>
                <c:pt idx="10062">
                  <c:v>1.4085574999999999</c:v>
                </c:pt>
                <c:pt idx="10063">
                  <c:v>1.408197344</c:v>
                </c:pt>
                <c:pt idx="10064">
                  <c:v>1.4083062500000001</c:v>
                </c:pt>
                <c:pt idx="10065">
                  <c:v>1.407961563</c:v>
                </c:pt>
                <c:pt idx="10066">
                  <c:v>1.4075778130000001</c:v>
                </c:pt>
                <c:pt idx="10067">
                  <c:v>1.40738875</c:v>
                </c:pt>
                <c:pt idx="10068">
                  <c:v>1.407311406</c:v>
                </c:pt>
                <c:pt idx="10069">
                  <c:v>1.407046875</c:v>
                </c:pt>
                <c:pt idx="10070">
                  <c:v>1.406675938</c:v>
                </c:pt>
                <c:pt idx="10071">
                  <c:v>1.4064343749999999</c:v>
                </c:pt>
                <c:pt idx="10072">
                  <c:v>1.406489063</c:v>
                </c:pt>
                <c:pt idx="10073">
                  <c:v>1.4063921880000001</c:v>
                </c:pt>
                <c:pt idx="10074">
                  <c:v>1.406043438</c:v>
                </c:pt>
                <c:pt idx="10075">
                  <c:v>1.405926094</c:v>
                </c:pt>
                <c:pt idx="10076">
                  <c:v>1.405710625</c:v>
                </c:pt>
                <c:pt idx="10077">
                  <c:v>1.4057275</c:v>
                </c:pt>
                <c:pt idx="10078">
                  <c:v>1.4053306249999999</c:v>
                </c:pt>
                <c:pt idx="10079">
                  <c:v>1.404980313</c:v>
                </c:pt>
                <c:pt idx="10080">
                  <c:v>1.404635938</c:v>
                </c:pt>
                <c:pt idx="10081">
                  <c:v>1.4047517190000001</c:v>
                </c:pt>
                <c:pt idx="10082">
                  <c:v>1.4043375</c:v>
                </c:pt>
                <c:pt idx="10083">
                  <c:v>1.4039243749999999</c:v>
                </c:pt>
                <c:pt idx="10084">
                  <c:v>1.4035318750000001</c:v>
                </c:pt>
                <c:pt idx="10085">
                  <c:v>1.403125156</c:v>
                </c:pt>
                <c:pt idx="10086">
                  <c:v>1.402747813</c:v>
                </c:pt>
                <c:pt idx="10087">
                  <c:v>1.4026623439999999</c:v>
                </c:pt>
                <c:pt idx="10088">
                  <c:v>1.40241375</c:v>
                </c:pt>
                <c:pt idx="10089">
                  <c:v>1.4020598440000001</c:v>
                </c:pt>
                <c:pt idx="10090">
                  <c:v>1.4017290630000001</c:v>
                </c:pt>
                <c:pt idx="10091">
                  <c:v>1.4015123439999999</c:v>
                </c:pt>
                <c:pt idx="10092">
                  <c:v>1.4013139059999999</c:v>
                </c:pt>
                <c:pt idx="10093">
                  <c:v>1.4009421879999999</c:v>
                </c:pt>
                <c:pt idx="10094">
                  <c:v>1.400632031</c:v>
                </c:pt>
                <c:pt idx="10095">
                  <c:v>1.4002645309999999</c:v>
                </c:pt>
                <c:pt idx="10096">
                  <c:v>1.4000290630000001</c:v>
                </c:pt>
                <c:pt idx="10097">
                  <c:v>1.399627344</c:v>
                </c:pt>
                <c:pt idx="10098">
                  <c:v>1.399503594</c:v>
                </c:pt>
                <c:pt idx="10099">
                  <c:v>1.3992631250000001</c:v>
                </c:pt>
                <c:pt idx="10100">
                  <c:v>1.3989326559999999</c:v>
                </c:pt>
                <c:pt idx="10101">
                  <c:v>1.3985754690000001</c:v>
                </c:pt>
                <c:pt idx="10102">
                  <c:v>1.398247813</c:v>
                </c:pt>
                <c:pt idx="10103">
                  <c:v>1.3980139060000001</c:v>
                </c:pt>
                <c:pt idx="10104">
                  <c:v>1.397872188</c:v>
                </c:pt>
                <c:pt idx="10105">
                  <c:v>1.397669531</c:v>
                </c:pt>
                <c:pt idx="10106">
                  <c:v>1.3974137499999999</c:v>
                </c:pt>
                <c:pt idx="10107">
                  <c:v>1.397135156</c:v>
                </c:pt>
                <c:pt idx="10108">
                  <c:v>1.396789219</c:v>
                </c:pt>
                <c:pt idx="10109">
                  <c:v>1.396664219</c:v>
                </c:pt>
                <c:pt idx="10110">
                  <c:v>1.3963734379999999</c:v>
                </c:pt>
                <c:pt idx="10111">
                  <c:v>1.395920625</c:v>
                </c:pt>
                <c:pt idx="10112">
                  <c:v>1.3955732810000001</c:v>
                </c:pt>
                <c:pt idx="10113">
                  <c:v>1.395176875</c:v>
                </c:pt>
                <c:pt idx="10114">
                  <c:v>1.3949478129999999</c:v>
                </c:pt>
                <c:pt idx="10115">
                  <c:v>1.3946040630000001</c:v>
                </c:pt>
                <c:pt idx="10116">
                  <c:v>1.3942051559999999</c:v>
                </c:pt>
                <c:pt idx="10117">
                  <c:v>1.3938287499999999</c:v>
                </c:pt>
                <c:pt idx="10118">
                  <c:v>1.3934795310000001</c:v>
                </c:pt>
                <c:pt idx="10119">
                  <c:v>1.393305781</c:v>
                </c:pt>
                <c:pt idx="10120">
                  <c:v>1.3928904689999999</c:v>
                </c:pt>
                <c:pt idx="10121">
                  <c:v>1.3926764060000001</c:v>
                </c:pt>
                <c:pt idx="10122">
                  <c:v>1.392283594</c:v>
                </c:pt>
                <c:pt idx="10123">
                  <c:v>1.3919237499999999</c:v>
                </c:pt>
                <c:pt idx="10124">
                  <c:v>1.3916145310000001</c:v>
                </c:pt>
                <c:pt idx="10125">
                  <c:v>1.3912500000000001</c:v>
                </c:pt>
                <c:pt idx="10126">
                  <c:v>1.390867031</c:v>
                </c:pt>
                <c:pt idx="10127">
                  <c:v>1.3905281249999999</c:v>
                </c:pt>
                <c:pt idx="10128">
                  <c:v>1.3902825000000001</c:v>
                </c:pt>
                <c:pt idx="10129">
                  <c:v>1.3900764059999999</c:v>
                </c:pt>
                <c:pt idx="10130">
                  <c:v>1.389687031</c:v>
                </c:pt>
                <c:pt idx="10131">
                  <c:v>1.389340781</c:v>
                </c:pt>
                <c:pt idx="10132">
                  <c:v>1.3891640629999999</c:v>
                </c:pt>
                <c:pt idx="10133">
                  <c:v>1.388799688</c:v>
                </c:pt>
                <c:pt idx="10134">
                  <c:v>1.388730156</c:v>
                </c:pt>
                <c:pt idx="10135">
                  <c:v>1.3883839060000001</c:v>
                </c:pt>
                <c:pt idx="10136">
                  <c:v>1.3880293749999999</c:v>
                </c:pt>
                <c:pt idx="10137">
                  <c:v>1.387709219</c:v>
                </c:pt>
                <c:pt idx="10138">
                  <c:v>1.387649844</c:v>
                </c:pt>
                <c:pt idx="10139">
                  <c:v>1.3873150000000001</c:v>
                </c:pt>
                <c:pt idx="10140">
                  <c:v>1.3869256249999999</c:v>
                </c:pt>
                <c:pt idx="10141">
                  <c:v>1.3867092190000001</c:v>
                </c:pt>
                <c:pt idx="10142">
                  <c:v>1.386599063</c:v>
                </c:pt>
                <c:pt idx="10143">
                  <c:v>1.3862453130000001</c:v>
                </c:pt>
                <c:pt idx="10144">
                  <c:v>1.3858878130000001</c:v>
                </c:pt>
                <c:pt idx="10145">
                  <c:v>1.3855284379999999</c:v>
                </c:pt>
                <c:pt idx="10146">
                  <c:v>1.3854885939999999</c:v>
                </c:pt>
                <c:pt idx="10147">
                  <c:v>1.38511875</c:v>
                </c:pt>
                <c:pt idx="10148">
                  <c:v>1.3847875000000001</c:v>
                </c:pt>
                <c:pt idx="10149">
                  <c:v>1.384440313</c:v>
                </c:pt>
                <c:pt idx="10150">
                  <c:v>1.384036719</c:v>
                </c:pt>
                <c:pt idx="10151">
                  <c:v>1.3838928130000001</c:v>
                </c:pt>
                <c:pt idx="10152">
                  <c:v>1.3835228129999999</c:v>
                </c:pt>
                <c:pt idx="10153">
                  <c:v>1.383196563</c:v>
                </c:pt>
                <c:pt idx="10154">
                  <c:v>1.3828287500000001</c:v>
                </c:pt>
                <c:pt idx="10155">
                  <c:v>1.382488594</c:v>
                </c:pt>
                <c:pt idx="10156">
                  <c:v>1.382165313</c:v>
                </c:pt>
                <c:pt idx="10157">
                  <c:v>1.381873438</c:v>
                </c:pt>
                <c:pt idx="10158">
                  <c:v>1.381506406</c:v>
                </c:pt>
                <c:pt idx="10159">
                  <c:v>1.3814290629999999</c:v>
                </c:pt>
                <c:pt idx="10160">
                  <c:v>1.3810899999999999</c:v>
                </c:pt>
                <c:pt idx="10161">
                  <c:v>1.3807671880000001</c:v>
                </c:pt>
                <c:pt idx="10162">
                  <c:v>1.380434688</c:v>
                </c:pt>
                <c:pt idx="10163">
                  <c:v>1.380107813</c:v>
                </c:pt>
                <c:pt idx="10164">
                  <c:v>1.37969875</c:v>
                </c:pt>
                <c:pt idx="10165">
                  <c:v>1.3792910940000001</c:v>
                </c:pt>
                <c:pt idx="10166">
                  <c:v>1.3790376559999999</c:v>
                </c:pt>
                <c:pt idx="10167">
                  <c:v>1.378764219</c:v>
                </c:pt>
                <c:pt idx="10168">
                  <c:v>1.378330469</c:v>
                </c:pt>
                <c:pt idx="10169">
                  <c:v>1.37821375</c:v>
                </c:pt>
                <c:pt idx="10170">
                  <c:v>1.3778696880000001</c:v>
                </c:pt>
                <c:pt idx="10171">
                  <c:v>1.3775346879999999</c:v>
                </c:pt>
                <c:pt idx="10172">
                  <c:v>1.37717125</c:v>
                </c:pt>
                <c:pt idx="10173">
                  <c:v>1.376834844</c:v>
                </c:pt>
                <c:pt idx="10174">
                  <c:v>1.376765625</c:v>
                </c:pt>
                <c:pt idx="10175">
                  <c:v>1.3764453130000001</c:v>
                </c:pt>
                <c:pt idx="10176">
                  <c:v>1.376089219</c:v>
                </c:pt>
                <c:pt idx="10177">
                  <c:v>1.375685</c:v>
                </c:pt>
                <c:pt idx="10178">
                  <c:v>1.375357656</c:v>
                </c:pt>
                <c:pt idx="10179">
                  <c:v>1.3750368749999999</c:v>
                </c:pt>
                <c:pt idx="10180">
                  <c:v>1.375174063</c:v>
                </c:pt>
                <c:pt idx="10181">
                  <c:v>1.3748162500000001</c:v>
                </c:pt>
                <c:pt idx="10182">
                  <c:v>1.374465625</c:v>
                </c:pt>
                <c:pt idx="10183">
                  <c:v>1.374107813</c:v>
                </c:pt>
                <c:pt idx="10184">
                  <c:v>1.373772188</c:v>
                </c:pt>
                <c:pt idx="10185">
                  <c:v>1.3734709380000001</c:v>
                </c:pt>
                <c:pt idx="10186">
                  <c:v>1.3732493750000001</c:v>
                </c:pt>
                <c:pt idx="10187">
                  <c:v>1.3729018749999999</c:v>
                </c:pt>
                <c:pt idx="10188">
                  <c:v>1.372560156</c:v>
                </c:pt>
                <c:pt idx="10189">
                  <c:v>1.372235313</c:v>
                </c:pt>
                <c:pt idx="10190">
                  <c:v>1.3718984380000001</c:v>
                </c:pt>
                <c:pt idx="10191">
                  <c:v>1.3715109379999999</c:v>
                </c:pt>
                <c:pt idx="10192">
                  <c:v>1.3713381250000001</c:v>
                </c:pt>
                <c:pt idx="10193">
                  <c:v>1.371004219</c:v>
                </c:pt>
                <c:pt idx="10194">
                  <c:v>1.3706475</c:v>
                </c:pt>
                <c:pt idx="10195">
                  <c:v>1.3702657810000001</c:v>
                </c:pt>
                <c:pt idx="10196">
                  <c:v>1.369908906</c:v>
                </c:pt>
                <c:pt idx="10197">
                  <c:v>1.3699796879999999</c:v>
                </c:pt>
                <c:pt idx="10198">
                  <c:v>1.3697299999999999</c:v>
                </c:pt>
                <c:pt idx="10199">
                  <c:v>1.3694625</c:v>
                </c:pt>
                <c:pt idx="10200">
                  <c:v>1.3691201559999999</c:v>
                </c:pt>
                <c:pt idx="10201">
                  <c:v>1.3690795309999999</c:v>
                </c:pt>
                <c:pt idx="10202">
                  <c:v>1.3687265630000001</c:v>
                </c:pt>
                <c:pt idx="10203">
                  <c:v>1.368389063</c:v>
                </c:pt>
                <c:pt idx="10204">
                  <c:v>1.3680529690000001</c:v>
                </c:pt>
                <c:pt idx="10205">
                  <c:v>1.3677048439999999</c:v>
                </c:pt>
                <c:pt idx="10206">
                  <c:v>1.3673774999999999</c:v>
                </c:pt>
                <c:pt idx="10207">
                  <c:v>1.3669500000000001</c:v>
                </c:pt>
                <c:pt idx="10208">
                  <c:v>1.3662070310000001</c:v>
                </c:pt>
                <c:pt idx="10209">
                  <c:v>1.3656414059999999</c:v>
                </c:pt>
                <c:pt idx="10210">
                  <c:v>1.365093594</c:v>
                </c:pt>
                <c:pt idx="10211">
                  <c:v>1.3646021880000001</c:v>
                </c:pt>
                <c:pt idx="10212">
                  <c:v>1.363989063</c:v>
                </c:pt>
                <c:pt idx="10213">
                  <c:v>1.363343594</c:v>
                </c:pt>
                <c:pt idx="10214">
                  <c:v>1.3628281250000001</c:v>
                </c:pt>
                <c:pt idx="10215">
                  <c:v>1.3623025</c:v>
                </c:pt>
                <c:pt idx="10216">
                  <c:v>1.3618203129999999</c:v>
                </c:pt>
                <c:pt idx="10217">
                  <c:v>1.3614240630000001</c:v>
                </c:pt>
                <c:pt idx="10218">
                  <c:v>1.360987656</c:v>
                </c:pt>
                <c:pt idx="10219">
                  <c:v>1.3605757810000001</c:v>
                </c:pt>
                <c:pt idx="10220">
                  <c:v>1.3602170309999999</c:v>
                </c:pt>
                <c:pt idx="10221">
                  <c:v>1.359869531</c:v>
                </c:pt>
                <c:pt idx="10222">
                  <c:v>1.3595495310000001</c:v>
                </c:pt>
                <c:pt idx="10223">
                  <c:v>1.3591198440000001</c:v>
                </c:pt>
                <c:pt idx="10224">
                  <c:v>1.3587018749999999</c:v>
                </c:pt>
                <c:pt idx="10225">
                  <c:v>1.3582687499999999</c:v>
                </c:pt>
                <c:pt idx="10226">
                  <c:v>1.3578357809999999</c:v>
                </c:pt>
                <c:pt idx="10227">
                  <c:v>1.3573776559999999</c:v>
                </c:pt>
                <c:pt idx="10228">
                  <c:v>1.3570017190000001</c:v>
                </c:pt>
                <c:pt idx="10229">
                  <c:v>1.3565875000000001</c:v>
                </c:pt>
                <c:pt idx="10230">
                  <c:v>1.356256406</c:v>
                </c:pt>
                <c:pt idx="10231">
                  <c:v>1.3559189060000001</c:v>
                </c:pt>
                <c:pt idx="10232">
                  <c:v>1.355527031</c:v>
                </c:pt>
                <c:pt idx="10233">
                  <c:v>1.3551720309999999</c:v>
                </c:pt>
                <c:pt idx="10234">
                  <c:v>1.3548382809999999</c:v>
                </c:pt>
                <c:pt idx="10235">
                  <c:v>1.3544315629999999</c:v>
                </c:pt>
                <c:pt idx="10236">
                  <c:v>1.3540459380000001</c:v>
                </c:pt>
                <c:pt idx="10237">
                  <c:v>1.353707813</c:v>
                </c:pt>
                <c:pt idx="10238">
                  <c:v>1.3531142190000001</c:v>
                </c:pt>
                <c:pt idx="10239">
                  <c:v>1.3525968749999999</c:v>
                </c:pt>
                <c:pt idx="10240">
                  <c:v>1.3522148439999999</c:v>
                </c:pt>
                <c:pt idx="10241">
                  <c:v>1.351780156</c:v>
                </c:pt>
                <c:pt idx="10242">
                  <c:v>1.351244219</c:v>
                </c:pt>
                <c:pt idx="10243">
                  <c:v>1.350671094</c:v>
                </c:pt>
                <c:pt idx="10244">
                  <c:v>1.3503260939999999</c:v>
                </c:pt>
                <c:pt idx="10245">
                  <c:v>1.3498075</c:v>
                </c:pt>
                <c:pt idx="10246">
                  <c:v>1.3493515629999999</c:v>
                </c:pt>
                <c:pt idx="10247">
                  <c:v>1.3488940629999999</c:v>
                </c:pt>
                <c:pt idx="10248">
                  <c:v>1.3484798440000001</c:v>
                </c:pt>
                <c:pt idx="10249">
                  <c:v>1.3481435939999999</c:v>
                </c:pt>
                <c:pt idx="10250">
                  <c:v>1.3477517189999999</c:v>
                </c:pt>
                <c:pt idx="10251">
                  <c:v>1.3473690629999999</c:v>
                </c:pt>
                <c:pt idx="10252">
                  <c:v>1.3470368749999999</c:v>
                </c:pt>
                <c:pt idx="10253">
                  <c:v>1.3466087499999999</c:v>
                </c:pt>
                <c:pt idx="10254">
                  <c:v>1.3462015629999999</c:v>
                </c:pt>
                <c:pt idx="10255">
                  <c:v>1.3457376560000001</c:v>
                </c:pt>
                <c:pt idx="10256">
                  <c:v>1.3453151560000001</c:v>
                </c:pt>
                <c:pt idx="10257">
                  <c:v>1.344983281</c:v>
                </c:pt>
                <c:pt idx="10258">
                  <c:v>1.344641875</c:v>
                </c:pt>
                <c:pt idx="10259">
                  <c:v>1.344313125</c:v>
                </c:pt>
                <c:pt idx="10260">
                  <c:v>1.3439568749999999</c:v>
                </c:pt>
                <c:pt idx="10261">
                  <c:v>1.3436040629999999</c:v>
                </c:pt>
                <c:pt idx="10262">
                  <c:v>1.343209063</c:v>
                </c:pt>
                <c:pt idx="10263">
                  <c:v>1.342816875</c:v>
                </c:pt>
                <c:pt idx="10264">
                  <c:v>1.3423926559999999</c:v>
                </c:pt>
                <c:pt idx="10265">
                  <c:v>1.3419456249999999</c:v>
                </c:pt>
                <c:pt idx="10266">
                  <c:v>1.3416215629999999</c:v>
                </c:pt>
                <c:pt idx="10267">
                  <c:v>1.341297969</c:v>
                </c:pt>
                <c:pt idx="10268">
                  <c:v>1.340913281</c:v>
                </c:pt>
                <c:pt idx="10269">
                  <c:v>1.3405854690000001</c:v>
                </c:pt>
                <c:pt idx="10270">
                  <c:v>1.3401746880000001</c:v>
                </c:pt>
                <c:pt idx="10271">
                  <c:v>1.3398456249999999</c:v>
                </c:pt>
                <c:pt idx="10272">
                  <c:v>1.3394581249999999</c:v>
                </c:pt>
                <c:pt idx="10273">
                  <c:v>1.3390842190000001</c:v>
                </c:pt>
                <c:pt idx="10274">
                  <c:v>1.338727813</c:v>
                </c:pt>
                <c:pt idx="10275">
                  <c:v>1.3383632809999999</c:v>
                </c:pt>
                <c:pt idx="10276">
                  <c:v>1.3380007810000001</c:v>
                </c:pt>
                <c:pt idx="10277">
                  <c:v>1.33799625</c:v>
                </c:pt>
                <c:pt idx="10278">
                  <c:v>1.337663281</c:v>
                </c:pt>
                <c:pt idx="10279">
                  <c:v>1.337336563</c:v>
                </c:pt>
                <c:pt idx="10280">
                  <c:v>1.336902813</c:v>
                </c:pt>
                <c:pt idx="10281">
                  <c:v>1.3365800000000001</c:v>
                </c:pt>
                <c:pt idx="10282">
                  <c:v>1.336255156</c:v>
                </c:pt>
                <c:pt idx="10283">
                  <c:v>1.3359140629999999</c:v>
                </c:pt>
                <c:pt idx="10284">
                  <c:v>1.335751406</c:v>
                </c:pt>
                <c:pt idx="10285">
                  <c:v>1.3354139060000001</c:v>
                </c:pt>
                <c:pt idx="10286">
                  <c:v>1.335074063</c:v>
                </c:pt>
                <c:pt idx="10287">
                  <c:v>1.3347220310000001</c:v>
                </c:pt>
                <c:pt idx="10288">
                  <c:v>1.334513281</c:v>
                </c:pt>
                <c:pt idx="10289">
                  <c:v>1.33417875</c:v>
                </c:pt>
                <c:pt idx="10290">
                  <c:v>1.333780156</c:v>
                </c:pt>
                <c:pt idx="10291">
                  <c:v>1.333344219</c:v>
                </c:pt>
                <c:pt idx="10292">
                  <c:v>1.3330145309999999</c:v>
                </c:pt>
                <c:pt idx="10293">
                  <c:v>1.332664844</c:v>
                </c:pt>
                <c:pt idx="10294">
                  <c:v>1.3323310939999999</c:v>
                </c:pt>
                <c:pt idx="10295">
                  <c:v>1.3319553129999999</c:v>
                </c:pt>
                <c:pt idx="10296">
                  <c:v>1.3315195310000001</c:v>
                </c:pt>
                <c:pt idx="10297">
                  <c:v>1.331138594</c:v>
                </c:pt>
                <c:pt idx="10298">
                  <c:v>1.3308079690000001</c:v>
                </c:pt>
                <c:pt idx="10299">
                  <c:v>1.330448906</c:v>
                </c:pt>
                <c:pt idx="10300">
                  <c:v>1.3300182810000001</c:v>
                </c:pt>
                <c:pt idx="10301">
                  <c:v>1.329620469</c:v>
                </c:pt>
                <c:pt idx="10302">
                  <c:v>1.3292898440000001</c:v>
                </c:pt>
                <c:pt idx="10303">
                  <c:v>1.328905</c:v>
                </c:pt>
                <c:pt idx="10304">
                  <c:v>1.3285382809999999</c:v>
                </c:pt>
                <c:pt idx="10305">
                  <c:v>1.328202656</c:v>
                </c:pt>
                <c:pt idx="10306">
                  <c:v>1.327936875</c:v>
                </c:pt>
                <c:pt idx="10307">
                  <c:v>1.327707344</c:v>
                </c:pt>
                <c:pt idx="10308">
                  <c:v>1.3273725000000001</c:v>
                </c:pt>
                <c:pt idx="10309">
                  <c:v>1.3270317190000001</c:v>
                </c:pt>
                <c:pt idx="10310">
                  <c:v>1.3266479689999999</c:v>
                </c:pt>
                <c:pt idx="10311">
                  <c:v>1.3264973440000001</c:v>
                </c:pt>
                <c:pt idx="10312">
                  <c:v>1.326195625</c:v>
                </c:pt>
                <c:pt idx="10313">
                  <c:v>1.325860469</c:v>
                </c:pt>
                <c:pt idx="10314">
                  <c:v>1.325530313</c:v>
                </c:pt>
                <c:pt idx="10315">
                  <c:v>1.325203594</c:v>
                </c:pt>
                <c:pt idx="10316">
                  <c:v>1.325097344</c:v>
                </c:pt>
                <c:pt idx="10317">
                  <c:v>1.3250179689999999</c:v>
                </c:pt>
                <c:pt idx="10318">
                  <c:v>1.3247081249999999</c:v>
                </c:pt>
                <c:pt idx="10319">
                  <c:v>1.3242801559999999</c:v>
                </c:pt>
                <c:pt idx="10320">
                  <c:v>1.324243125</c:v>
                </c:pt>
                <c:pt idx="10321">
                  <c:v>1.3239395309999999</c:v>
                </c:pt>
                <c:pt idx="10322">
                  <c:v>1.3237446879999999</c:v>
                </c:pt>
                <c:pt idx="10323">
                  <c:v>1.3234242190000001</c:v>
                </c:pt>
                <c:pt idx="10324">
                  <c:v>1.3230875</c:v>
                </c:pt>
                <c:pt idx="10325">
                  <c:v>1.322817656</c:v>
                </c:pt>
                <c:pt idx="10326">
                  <c:v>1.3226560940000001</c:v>
                </c:pt>
                <c:pt idx="10327">
                  <c:v>1.322430156</c:v>
                </c:pt>
                <c:pt idx="10328">
                  <c:v>1.3220926559999999</c:v>
                </c:pt>
                <c:pt idx="10329">
                  <c:v>1.3218579690000001</c:v>
                </c:pt>
                <c:pt idx="10330">
                  <c:v>1.321502188</c:v>
                </c:pt>
                <c:pt idx="10331">
                  <c:v>1.321395313</c:v>
                </c:pt>
                <c:pt idx="10332">
                  <c:v>1.3210710939999999</c:v>
                </c:pt>
                <c:pt idx="10333">
                  <c:v>1.3207612500000001</c:v>
                </c:pt>
                <c:pt idx="10334">
                  <c:v>1.320420938</c:v>
                </c:pt>
                <c:pt idx="10335">
                  <c:v>1.3204121879999999</c:v>
                </c:pt>
                <c:pt idx="10336">
                  <c:v>1.3201301560000001</c:v>
                </c:pt>
                <c:pt idx="10337">
                  <c:v>1.3199510940000001</c:v>
                </c:pt>
                <c:pt idx="10338">
                  <c:v>1.3196228130000001</c:v>
                </c:pt>
                <c:pt idx="10339">
                  <c:v>1.319452031</c:v>
                </c:pt>
                <c:pt idx="10340">
                  <c:v>1.319204219</c:v>
                </c:pt>
                <c:pt idx="10341">
                  <c:v>1.318910625</c:v>
                </c:pt>
                <c:pt idx="10342">
                  <c:v>1.318651719</c:v>
                </c:pt>
                <c:pt idx="10343">
                  <c:v>1.3183209380000001</c:v>
                </c:pt>
                <c:pt idx="10344">
                  <c:v>1.317959375</c:v>
                </c:pt>
                <c:pt idx="10345">
                  <c:v>1.317716406</c:v>
                </c:pt>
                <c:pt idx="10346">
                  <c:v>1.317613438</c:v>
                </c:pt>
                <c:pt idx="10347">
                  <c:v>1.3176364060000001</c:v>
                </c:pt>
                <c:pt idx="10348">
                  <c:v>1.3173067190000001</c:v>
                </c:pt>
                <c:pt idx="10349">
                  <c:v>1.3169593749999999</c:v>
                </c:pt>
                <c:pt idx="10350">
                  <c:v>1.316953906</c:v>
                </c:pt>
                <c:pt idx="10351">
                  <c:v>1.316944688</c:v>
                </c:pt>
                <c:pt idx="10352">
                  <c:v>1.316762813</c:v>
                </c:pt>
                <c:pt idx="10353">
                  <c:v>1.3164031249999999</c:v>
                </c:pt>
                <c:pt idx="10354">
                  <c:v>1.316146094</c:v>
                </c:pt>
                <c:pt idx="10355">
                  <c:v>1.315864063</c:v>
                </c:pt>
                <c:pt idx="10356">
                  <c:v>1.315811563</c:v>
                </c:pt>
                <c:pt idx="10357">
                  <c:v>1.315414219</c:v>
                </c:pt>
                <c:pt idx="10358">
                  <c:v>1.315077813</c:v>
                </c:pt>
                <c:pt idx="10359">
                  <c:v>1.3150206250000001</c:v>
                </c:pt>
                <c:pt idx="10360">
                  <c:v>1.314668438</c:v>
                </c:pt>
                <c:pt idx="10361">
                  <c:v>1.314311875</c:v>
                </c:pt>
                <c:pt idx="10362">
                  <c:v>1.31424125</c:v>
                </c:pt>
                <c:pt idx="10363">
                  <c:v>1.313930625</c:v>
                </c:pt>
                <c:pt idx="10364">
                  <c:v>1.313709375</c:v>
                </c:pt>
                <c:pt idx="10365">
                  <c:v>1.313515625</c:v>
                </c:pt>
                <c:pt idx="10366">
                  <c:v>1.3135621879999999</c:v>
                </c:pt>
                <c:pt idx="10367">
                  <c:v>1.3132482809999999</c:v>
                </c:pt>
                <c:pt idx="10368">
                  <c:v>1.3129101560000001</c:v>
                </c:pt>
                <c:pt idx="10369">
                  <c:v>1.312575313</c:v>
                </c:pt>
                <c:pt idx="10370">
                  <c:v>1.312489375</c:v>
                </c:pt>
                <c:pt idx="10371">
                  <c:v>1.31215375</c:v>
                </c:pt>
                <c:pt idx="10372">
                  <c:v>1.3117425</c:v>
                </c:pt>
                <c:pt idx="10373">
                  <c:v>1.3113978129999999</c:v>
                </c:pt>
                <c:pt idx="10374">
                  <c:v>1.311052656</c:v>
                </c:pt>
                <c:pt idx="10375">
                  <c:v>1.310975156</c:v>
                </c:pt>
                <c:pt idx="10376">
                  <c:v>1.3106396090000001</c:v>
                </c:pt>
                <c:pt idx="10377">
                  <c:v>1.310279609</c:v>
                </c:pt>
                <c:pt idx="10378">
                  <c:v>1.310008047</c:v>
                </c:pt>
                <c:pt idx="10379">
                  <c:v>1.3096522660000001</c:v>
                </c:pt>
                <c:pt idx="10380">
                  <c:v>1.3095243750000001</c:v>
                </c:pt>
                <c:pt idx="10381">
                  <c:v>1.3092892970000001</c:v>
                </c:pt>
                <c:pt idx="10382">
                  <c:v>1.3091117189999999</c:v>
                </c:pt>
                <c:pt idx="10383">
                  <c:v>1.308744922</c:v>
                </c:pt>
                <c:pt idx="10384">
                  <c:v>1.308360859</c:v>
                </c:pt>
                <c:pt idx="10385">
                  <c:v>1.308278906</c:v>
                </c:pt>
                <c:pt idx="10386">
                  <c:v>1.308193672</c:v>
                </c:pt>
                <c:pt idx="10387">
                  <c:v>1.3081751559999999</c:v>
                </c:pt>
                <c:pt idx="10388">
                  <c:v>1.3078040630000001</c:v>
                </c:pt>
                <c:pt idx="10389">
                  <c:v>1.3075867189999999</c:v>
                </c:pt>
                <c:pt idx="10390">
                  <c:v>1.307630938</c:v>
                </c:pt>
                <c:pt idx="10391">
                  <c:v>1.307571719</c:v>
                </c:pt>
                <c:pt idx="10392">
                  <c:v>1.307266797</c:v>
                </c:pt>
                <c:pt idx="10393">
                  <c:v>1.30694625</c:v>
                </c:pt>
                <c:pt idx="10394">
                  <c:v>1.306724609</c:v>
                </c:pt>
                <c:pt idx="10395">
                  <c:v>1.306404063</c:v>
                </c:pt>
                <c:pt idx="10396">
                  <c:v>1.306160156</c:v>
                </c:pt>
                <c:pt idx="10397">
                  <c:v>1.3058119530000001</c:v>
                </c:pt>
                <c:pt idx="10398">
                  <c:v>1.305438125</c:v>
                </c:pt>
                <c:pt idx="10399">
                  <c:v>1.305175</c:v>
                </c:pt>
                <c:pt idx="10400">
                  <c:v>1.3048061719999999</c:v>
                </c:pt>
                <c:pt idx="10401">
                  <c:v>1.3046317970000001</c:v>
                </c:pt>
                <c:pt idx="10402">
                  <c:v>1.3043332030000001</c:v>
                </c:pt>
                <c:pt idx="10403">
                  <c:v>1.3039730469999999</c:v>
                </c:pt>
                <c:pt idx="10404">
                  <c:v>1.303761953</c:v>
                </c:pt>
                <c:pt idx="10405">
                  <c:v>1.3034328129999999</c:v>
                </c:pt>
                <c:pt idx="10406">
                  <c:v>1.303479453</c:v>
                </c:pt>
                <c:pt idx="10407">
                  <c:v>1.3031550000000001</c:v>
                </c:pt>
                <c:pt idx="10408">
                  <c:v>1.302828047</c:v>
                </c:pt>
                <c:pt idx="10409">
                  <c:v>1.302710391</c:v>
                </c:pt>
                <c:pt idx="10410">
                  <c:v>1.3023814060000001</c:v>
                </c:pt>
                <c:pt idx="10411">
                  <c:v>1.3021191409999999</c:v>
                </c:pt>
                <c:pt idx="10412">
                  <c:v>1.3017761720000001</c:v>
                </c:pt>
                <c:pt idx="10413">
                  <c:v>1.301449375</c:v>
                </c:pt>
                <c:pt idx="10414">
                  <c:v>1.3010537499999999</c:v>
                </c:pt>
                <c:pt idx="10415">
                  <c:v>1.300785547</c:v>
                </c:pt>
                <c:pt idx="10416">
                  <c:v>1.300447578</c:v>
                </c:pt>
                <c:pt idx="10417">
                  <c:v>1.3001748440000001</c:v>
                </c:pt>
                <c:pt idx="10418">
                  <c:v>1.2997752339999999</c:v>
                </c:pt>
                <c:pt idx="10419">
                  <c:v>1.299391406</c:v>
                </c:pt>
                <c:pt idx="10420">
                  <c:v>1.2992767190000001</c:v>
                </c:pt>
                <c:pt idx="10421">
                  <c:v>1.2990357809999999</c:v>
                </c:pt>
                <c:pt idx="10422">
                  <c:v>1.298745469</c:v>
                </c:pt>
                <c:pt idx="10423">
                  <c:v>1.298374922</c:v>
                </c:pt>
                <c:pt idx="10424">
                  <c:v>1.2982074219999999</c:v>
                </c:pt>
                <c:pt idx="10425">
                  <c:v>1.2978721879999999</c:v>
                </c:pt>
                <c:pt idx="10426">
                  <c:v>1.2975209379999999</c:v>
                </c:pt>
                <c:pt idx="10427">
                  <c:v>1.297430313</c:v>
                </c:pt>
                <c:pt idx="10428">
                  <c:v>1.2970767969999999</c:v>
                </c:pt>
                <c:pt idx="10429">
                  <c:v>1.2967372660000001</c:v>
                </c:pt>
                <c:pt idx="10430">
                  <c:v>1.2963435160000001</c:v>
                </c:pt>
                <c:pt idx="10431">
                  <c:v>1.296110313</c:v>
                </c:pt>
                <c:pt idx="10432">
                  <c:v>1.2959819530000001</c:v>
                </c:pt>
                <c:pt idx="10433">
                  <c:v>1.2955258590000001</c:v>
                </c:pt>
                <c:pt idx="10434">
                  <c:v>1.295200234</c:v>
                </c:pt>
                <c:pt idx="10435">
                  <c:v>1.2949597660000001</c:v>
                </c:pt>
                <c:pt idx="10436">
                  <c:v>1.294643516</c:v>
                </c:pt>
                <c:pt idx="10437">
                  <c:v>1.2945096089999999</c:v>
                </c:pt>
                <c:pt idx="10438">
                  <c:v>1.2941758590000001</c:v>
                </c:pt>
                <c:pt idx="10439">
                  <c:v>1.2937967969999999</c:v>
                </c:pt>
                <c:pt idx="10440">
                  <c:v>1.2938674999999999</c:v>
                </c:pt>
                <c:pt idx="10441">
                  <c:v>1.293631016</c:v>
                </c:pt>
                <c:pt idx="10442">
                  <c:v>1.2933896090000001</c:v>
                </c:pt>
                <c:pt idx="10443">
                  <c:v>1.293069531</c:v>
                </c:pt>
                <c:pt idx="10444">
                  <c:v>1.292739453</c:v>
                </c:pt>
                <c:pt idx="10445">
                  <c:v>1.292775</c:v>
                </c:pt>
                <c:pt idx="10446">
                  <c:v>1.2924773439999999</c:v>
                </c:pt>
                <c:pt idx="10447">
                  <c:v>1.2922388279999999</c:v>
                </c:pt>
                <c:pt idx="10448">
                  <c:v>1.2919092190000001</c:v>
                </c:pt>
                <c:pt idx="10449">
                  <c:v>1.2915483590000001</c:v>
                </c:pt>
                <c:pt idx="10450">
                  <c:v>1.2915631249999999</c:v>
                </c:pt>
                <c:pt idx="10451">
                  <c:v>1.2911222659999999</c:v>
                </c:pt>
                <c:pt idx="10452">
                  <c:v>1.290799297</c:v>
                </c:pt>
                <c:pt idx="10453">
                  <c:v>1.290674219</c:v>
                </c:pt>
                <c:pt idx="10454">
                  <c:v>1.2902457030000001</c:v>
                </c:pt>
                <c:pt idx="10455">
                  <c:v>1.2902317969999999</c:v>
                </c:pt>
                <c:pt idx="10456">
                  <c:v>1.2899253909999999</c:v>
                </c:pt>
                <c:pt idx="10457">
                  <c:v>1.2897510160000001</c:v>
                </c:pt>
                <c:pt idx="10458">
                  <c:v>1.289421484</c:v>
                </c:pt>
                <c:pt idx="10459">
                  <c:v>1.289038672</c:v>
                </c:pt>
                <c:pt idx="10460">
                  <c:v>1.288858984</c:v>
                </c:pt>
                <c:pt idx="10461">
                  <c:v>1.2885794530000001</c:v>
                </c:pt>
                <c:pt idx="10462">
                  <c:v>1.2882683589999999</c:v>
                </c:pt>
                <c:pt idx="10463">
                  <c:v>1.2879218750000001</c:v>
                </c:pt>
                <c:pt idx="10464">
                  <c:v>1.2876803910000001</c:v>
                </c:pt>
                <c:pt idx="10465">
                  <c:v>1.287321406</c:v>
                </c:pt>
                <c:pt idx="10466">
                  <c:v>1.2873767190000001</c:v>
                </c:pt>
                <c:pt idx="10467">
                  <c:v>1.287056328</c:v>
                </c:pt>
                <c:pt idx="10468">
                  <c:v>1.2868727339999999</c:v>
                </c:pt>
                <c:pt idx="10469">
                  <c:v>1.286462969</c:v>
                </c:pt>
                <c:pt idx="10470">
                  <c:v>1.2863135939999999</c:v>
                </c:pt>
                <c:pt idx="10471">
                  <c:v>1.2859730469999999</c:v>
                </c:pt>
                <c:pt idx="10472">
                  <c:v>1.285555469</c:v>
                </c:pt>
                <c:pt idx="10473">
                  <c:v>1.285254688</c:v>
                </c:pt>
                <c:pt idx="10474">
                  <c:v>1.2849175779999999</c:v>
                </c:pt>
                <c:pt idx="10475">
                  <c:v>1.284653203</c:v>
                </c:pt>
                <c:pt idx="10476">
                  <c:v>1.2843789059999999</c:v>
                </c:pt>
                <c:pt idx="10477">
                  <c:v>1.2842089839999999</c:v>
                </c:pt>
                <c:pt idx="10478">
                  <c:v>1.2838435939999999</c:v>
                </c:pt>
                <c:pt idx="10479">
                  <c:v>1.283629922</c:v>
                </c:pt>
                <c:pt idx="10480">
                  <c:v>1.2833370310000001</c:v>
                </c:pt>
                <c:pt idx="10481">
                  <c:v>1.283280078</c:v>
                </c:pt>
                <c:pt idx="10482">
                  <c:v>1.2831769529999999</c:v>
                </c:pt>
                <c:pt idx="10483">
                  <c:v>1.282879063</c:v>
                </c:pt>
                <c:pt idx="10484">
                  <c:v>1.2825450780000001</c:v>
                </c:pt>
                <c:pt idx="10485">
                  <c:v>1.2823926560000001</c:v>
                </c:pt>
                <c:pt idx="10486">
                  <c:v>1.2820795309999999</c:v>
                </c:pt>
                <c:pt idx="10487">
                  <c:v>1.2821332809999999</c:v>
                </c:pt>
                <c:pt idx="10488">
                  <c:v>1.2817814059999999</c:v>
                </c:pt>
                <c:pt idx="10489">
                  <c:v>1.281457734</c:v>
                </c:pt>
                <c:pt idx="10490">
                  <c:v>1.2811353910000001</c:v>
                </c:pt>
                <c:pt idx="10491">
                  <c:v>1.2810676560000001</c:v>
                </c:pt>
                <c:pt idx="10492">
                  <c:v>1.2809815630000001</c:v>
                </c:pt>
                <c:pt idx="10493">
                  <c:v>1.280575547</c:v>
                </c:pt>
                <c:pt idx="10494">
                  <c:v>1.2802444529999999</c:v>
                </c:pt>
                <c:pt idx="10495">
                  <c:v>1.279877578</c:v>
                </c:pt>
                <c:pt idx="10496">
                  <c:v>1.279794063</c:v>
                </c:pt>
                <c:pt idx="10497">
                  <c:v>1.279813281</c:v>
                </c:pt>
                <c:pt idx="10498">
                  <c:v>1.2795106249999999</c:v>
                </c:pt>
                <c:pt idx="10499">
                  <c:v>1.279062031</c:v>
                </c:pt>
                <c:pt idx="10500">
                  <c:v>1.2789788280000001</c:v>
                </c:pt>
                <c:pt idx="10501">
                  <c:v>1.2787292189999999</c:v>
                </c:pt>
                <c:pt idx="10502">
                  <c:v>1.2786953130000001</c:v>
                </c:pt>
                <c:pt idx="10503">
                  <c:v>1.2781971089999999</c:v>
                </c:pt>
                <c:pt idx="10504">
                  <c:v>1.2778735160000001</c:v>
                </c:pt>
                <c:pt idx="10505">
                  <c:v>1.2776386719999999</c:v>
                </c:pt>
                <c:pt idx="10506">
                  <c:v>1.2775049999999999</c:v>
                </c:pt>
                <c:pt idx="10507">
                  <c:v>1.2772224219999999</c:v>
                </c:pt>
                <c:pt idx="10508">
                  <c:v>1.2768941410000001</c:v>
                </c:pt>
                <c:pt idx="10509">
                  <c:v>1.276492422</c:v>
                </c:pt>
                <c:pt idx="10510">
                  <c:v>1.2761724999999999</c:v>
                </c:pt>
                <c:pt idx="10511">
                  <c:v>1.275925625</c:v>
                </c:pt>
                <c:pt idx="10512">
                  <c:v>1.2756865630000001</c:v>
                </c:pt>
                <c:pt idx="10513">
                  <c:v>1.2752881250000001</c:v>
                </c:pt>
                <c:pt idx="10514">
                  <c:v>1.274973125</c:v>
                </c:pt>
                <c:pt idx="10515">
                  <c:v>1.2747194529999999</c:v>
                </c:pt>
                <c:pt idx="10516">
                  <c:v>1.274562891</c:v>
                </c:pt>
                <c:pt idx="10517">
                  <c:v>1.274240703</c:v>
                </c:pt>
                <c:pt idx="10518">
                  <c:v>1.2738088279999999</c:v>
                </c:pt>
                <c:pt idx="10519">
                  <c:v>1.273431719</c:v>
                </c:pt>
                <c:pt idx="10520">
                  <c:v>1.273485859</c:v>
                </c:pt>
                <c:pt idx="10521">
                  <c:v>1.2731300780000001</c:v>
                </c:pt>
                <c:pt idx="10522">
                  <c:v>1.2727546089999999</c:v>
                </c:pt>
                <c:pt idx="10523">
                  <c:v>1.2724138279999999</c:v>
                </c:pt>
                <c:pt idx="10524">
                  <c:v>1.272258125</c:v>
                </c:pt>
                <c:pt idx="10525">
                  <c:v>1.2722513280000001</c:v>
                </c:pt>
                <c:pt idx="10526">
                  <c:v>1.2719224220000001</c:v>
                </c:pt>
                <c:pt idx="10527">
                  <c:v>1.2715503130000001</c:v>
                </c:pt>
                <c:pt idx="10528">
                  <c:v>1.2715344529999999</c:v>
                </c:pt>
                <c:pt idx="10529">
                  <c:v>1.2711300780000001</c:v>
                </c:pt>
                <c:pt idx="10530">
                  <c:v>1.2708010160000001</c:v>
                </c:pt>
                <c:pt idx="10531">
                  <c:v>1.2704796089999999</c:v>
                </c:pt>
                <c:pt idx="10532">
                  <c:v>1.270110938</c:v>
                </c:pt>
                <c:pt idx="10533">
                  <c:v>1.2699891409999999</c:v>
                </c:pt>
                <c:pt idx="10534">
                  <c:v>1.2697127340000001</c:v>
                </c:pt>
                <c:pt idx="10535">
                  <c:v>1.2693749219999999</c:v>
                </c:pt>
                <c:pt idx="10536">
                  <c:v>1.2688496090000001</c:v>
                </c:pt>
                <c:pt idx="10537">
                  <c:v>1.2683439059999999</c:v>
                </c:pt>
                <c:pt idx="10538">
                  <c:v>1.267969141</c:v>
                </c:pt>
                <c:pt idx="10539">
                  <c:v>1.267510234</c:v>
                </c:pt>
                <c:pt idx="10540">
                  <c:v>1.267127031</c:v>
                </c:pt>
                <c:pt idx="10541">
                  <c:v>1.2667353130000001</c:v>
                </c:pt>
                <c:pt idx="10542">
                  <c:v>1.2662346090000001</c:v>
                </c:pt>
                <c:pt idx="10543">
                  <c:v>1.265668281</c:v>
                </c:pt>
                <c:pt idx="10544">
                  <c:v>1.265330313</c:v>
                </c:pt>
                <c:pt idx="10545">
                  <c:v>1.2650007809999999</c:v>
                </c:pt>
                <c:pt idx="10546">
                  <c:v>1.2646110159999999</c:v>
                </c:pt>
                <c:pt idx="10547">
                  <c:v>1.264202109</c:v>
                </c:pt>
                <c:pt idx="10548">
                  <c:v>1.2637741410000001</c:v>
                </c:pt>
                <c:pt idx="10549">
                  <c:v>1.2631815630000001</c:v>
                </c:pt>
                <c:pt idx="10550">
                  <c:v>1.262843438</c:v>
                </c:pt>
                <c:pt idx="10551">
                  <c:v>1.2623570310000001</c:v>
                </c:pt>
                <c:pt idx="10552">
                  <c:v>1.2619407030000001</c:v>
                </c:pt>
                <c:pt idx="10553">
                  <c:v>1.2615309379999999</c:v>
                </c:pt>
                <c:pt idx="10554">
                  <c:v>1.2611343749999999</c:v>
                </c:pt>
                <c:pt idx="10555">
                  <c:v>1.2607122660000001</c:v>
                </c:pt>
                <c:pt idx="10556">
                  <c:v>1.260386563</c:v>
                </c:pt>
                <c:pt idx="10557">
                  <c:v>1.2600030470000001</c:v>
                </c:pt>
                <c:pt idx="10558">
                  <c:v>1.2596707810000001</c:v>
                </c:pt>
                <c:pt idx="10559">
                  <c:v>1.2593084379999999</c:v>
                </c:pt>
                <c:pt idx="10560">
                  <c:v>1.258965391</c:v>
                </c:pt>
                <c:pt idx="10561">
                  <c:v>1.2585420309999999</c:v>
                </c:pt>
                <c:pt idx="10562">
                  <c:v>1.2581316410000001</c:v>
                </c:pt>
                <c:pt idx="10563">
                  <c:v>1.2577835939999999</c:v>
                </c:pt>
                <c:pt idx="10564">
                  <c:v>1.257455625</c:v>
                </c:pt>
                <c:pt idx="10565">
                  <c:v>1.257123438</c:v>
                </c:pt>
                <c:pt idx="10566">
                  <c:v>1.2566928909999999</c:v>
                </c:pt>
                <c:pt idx="10567">
                  <c:v>1.256298906</c:v>
                </c:pt>
                <c:pt idx="10568">
                  <c:v>1.2559428909999999</c:v>
                </c:pt>
                <c:pt idx="10569">
                  <c:v>1.2556211719999999</c:v>
                </c:pt>
                <c:pt idx="10570">
                  <c:v>1.255300547</c:v>
                </c:pt>
                <c:pt idx="10571">
                  <c:v>1.2549321879999999</c:v>
                </c:pt>
                <c:pt idx="10572">
                  <c:v>1.2545765630000001</c:v>
                </c:pt>
                <c:pt idx="10573">
                  <c:v>1.2542486719999999</c:v>
                </c:pt>
                <c:pt idx="10574">
                  <c:v>1.253912578</c:v>
                </c:pt>
                <c:pt idx="10575">
                  <c:v>1.253555859</c:v>
                </c:pt>
                <c:pt idx="10576">
                  <c:v>1.253231328</c:v>
                </c:pt>
                <c:pt idx="10577">
                  <c:v>1.252884063</c:v>
                </c:pt>
                <c:pt idx="10578">
                  <c:v>1.252519063</c:v>
                </c:pt>
                <c:pt idx="10579">
                  <c:v>1.2521653909999999</c:v>
                </c:pt>
                <c:pt idx="10580">
                  <c:v>1.251789297</c:v>
                </c:pt>
                <c:pt idx="10581">
                  <c:v>1.251422188</c:v>
                </c:pt>
                <c:pt idx="10582">
                  <c:v>1.2510711720000001</c:v>
                </c:pt>
                <c:pt idx="10583">
                  <c:v>1.2506907030000001</c:v>
                </c:pt>
                <c:pt idx="10584">
                  <c:v>1.2502660940000001</c:v>
                </c:pt>
                <c:pt idx="10585">
                  <c:v>1.249939141</c:v>
                </c:pt>
                <c:pt idx="10586">
                  <c:v>1.2495976559999999</c:v>
                </c:pt>
                <c:pt idx="10587">
                  <c:v>1.2491513279999999</c:v>
                </c:pt>
                <c:pt idx="10588">
                  <c:v>1.2486815630000001</c:v>
                </c:pt>
                <c:pt idx="10589">
                  <c:v>1.248172734</c:v>
                </c:pt>
                <c:pt idx="10590">
                  <c:v>1.2477317969999999</c:v>
                </c:pt>
                <c:pt idx="10591">
                  <c:v>1.246287031</c:v>
                </c:pt>
                <c:pt idx="10592">
                  <c:v>1.2436534379999999</c:v>
                </c:pt>
                <c:pt idx="10593">
                  <c:v>1.2405165629999999</c:v>
                </c:pt>
                <c:pt idx="10594">
                  <c:v>1.2370020310000001</c:v>
                </c:pt>
                <c:pt idx="10595">
                  <c:v>1.2331735159999999</c:v>
                </c:pt>
                <c:pt idx="10596">
                  <c:v>1.22921875</c:v>
                </c:pt>
                <c:pt idx="10597">
                  <c:v>1.225248906</c:v>
                </c:pt>
                <c:pt idx="10598">
                  <c:v>1.221047813</c:v>
                </c:pt>
                <c:pt idx="10599">
                  <c:v>1.2167124220000001</c:v>
                </c:pt>
                <c:pt idx="10600">
                  <c:v>1.212380625</c:v>
                </c:pt>
                <c:pt idx="10601">
                  <c:v>1.209252266</c:v>
                </c:pt>
                <c:pt idx="10602">
                  <c:v>1.2071937500000001</c:v>
                </c:pt>
                <c:pt idx="10603">
                  <c:v>1.205582578</c:v>
                </c:pt>
                <c:pt idx="10604">
                  <c:v>1.2042780470000001</c:v>
                </c:pt>
                <c:pt idx="10605">
                  <c:v>1.2031602340000001</c:v>
                </c:pt>
                <c:pt idx="10606">
                  <c:v>1.2020871879999999</c:v>
                </c:pt>
                <c:pt idx="10607">
                  <c:v>1.2011296090000001</c:v>
                </c:pt>
                <c:pt idx="10608">
                  <c:v>1.200334375</c:v>
                </c:pt>
                <c:pt idx="10609">
                  <c:v>1.199625156</c:v>
                </c:pt>
                <c:pt idx="10610">
                  <c:v>1.1988585940000001</c:v>
                </c:pt>
                <c:pt idx="10611">
                  <c:v>1.1981215629999999</c:v>
                </c:pt>
                <c:pt idx="10612">
                  <c:v>1.197499922</c:v>
                </c:pt>
                <c:pt idx="10613">
                  <c:v>1.1969279690000001</c:v>
                </c:pt>
                <c:pt idx="10614">
                  <c:v>1.1963131250000001</c:v>
                </c:pt>
                <c:pt idx="10615">
                  <c:v>1.195728828</c:v>
                </c:pt>
                <c:pt idx="10616">
                  <c:v>1.1951904689999999</c:v>
                </c:pt>
                <c:pt idx="10617">
                  <c:v>1.194655703</c:v>
                </c:pt>
                <c:pt idx="10618">
                  <c:v>1.1941133589999999</c:v>
                </c:pt>
                <c:pt idx="10619">
                  <c:v>1.1935626560000001</c:v>
                </c:pt>
                <c:pt idx="10620">
                  <c:v>1.1931277339999999</c:v>
                </c:pt>
                <c:pt idx="10621">
                  <c:v>1.1927292190000001</c:v>
                </c:pt>
                <c:pt idx="10622">
                  <c:v>1.1923139840000001</c:v>
                </c:pt>
                <c:pt idx="10623">
                  <c:v>1.1918311720000001</c:v>
                </c:pt>
                <c:pt idx="10624">
                  <c:v>1.1914430469999999</c:v>
                </c:pt>
                <c:pt idx="10625">
                  <c:v>1.1911108589999999</c:v>
                </c:pt>
                <c:pt idx="10626">
                  <c:v>1.190755469</c:v>
                </c:pt>
                <c:pt idx="10627">
                  <c:v>1.190369609</c:v>
                </c:pt>
                <c:pt idx="10628">
                  <c:v>1.1898138279999999</c:v>
                </c:pt>
                <c:pt idx="10629">
                  <c:v>1.1894790630000001</c:v>
                </c:pt>
                <c:pt idx="10630">
                  <c:v>1.189067031</c:v>
                </c:pt>
                <c:pt idx="10631">
                  <c:v>1.188673828</c:v>
                </c:pt>
                <c:pt idx="10632">
                  <c:v>1.1880878130000001</c:v>
                </c:pt>
                <c:pt idx="10633">
                  <c:v>1.1876257809999999</c:v>
                </c:pt>
                <c:pt idx="10634">
                  <c:v>1.1872853910000001</c:v>
                </c:pt>
                <c:pt idx="10635">
                  <c:v>1.186620156</c:v>
                </c:pt>
                <c:pt idx="10636">
                  <c:v>1.1862544530000001</c:v>
                </c:pt>
                <c:pt idx="10637">
                  <c:v>1.1859200780000001</c:v>
                </c:pt>
                <c:pt idx="10638">
                  <c:v>1.185438438</c:v>
                </c:pt>
                <c:pt idx="10639">
                  <c:v>1.185069688</c:v>
                </c:pt>
                <c:pt idx="10640">
                  <c:v>1.1846209379999999</c:v>
                </c:pt>
                <c:pt idx="10641">
                  <c:v>1.1840083589999999</c:v>
                </c:pt>
                <c:pt idx="10642">
                  <c:v>1.1835450780000001</c:v>
                </c:pt>
                <c:pt idx="10643">
                  <c:v>1.1829595310000001</c:v>
                </c:pt>
                <c:pt idx="10644">
                  <c:v>1.182425938</c:v>
                </c:pt>
                <c:pt idx="10645">
                  <c:v>1.1818656249999999</c:v>
                </c:pt>
                <c:pt idx="10646">
                  <c:v>1.181360781</c:v>
                </c:pt>
                <c:pt idx="10647">
                  <c:v>1.1807601560000001</c:v>
                </c:pt>
                <c:pt idx="10648">
                  <c:v>1.1803007029999999</c:v>
                </c:pt>
                <c:pt idx="10649">
                  <c:v>1.1796967190000001</c:v>
                </c:pt>
                <c:pt idx="10650">
                  <c:v>1.1791611719999999</c:v>
                </c:pt>
                <c:pt idx="10651">
                  <c:v>1.1786028129999999</c:v>
                </c:pt>
                <c:pt idx="10652">
                  <c:v>1.1780588279999999</c:v>
                </c:pt>
                <c:pt idx="10653">
                  <c:v>1.177444063</c:v>
                </c:pt>
                <c:pt idx="10654">
                  <c:v>1.177013359</c:v>
                </c:pt>
                <c:pt idx="10655">
                  <c:v>1.1764418750000001</c:v>
                </c:pt>
                <c:pt idx="10656">
                  <c:v>1.1759895309999999</c:v>
                </c:pt>
                <c:pt idx="10657">
                  <c:v>1.1754435940000001</c:v>
                </c:pt>
                <c:pt idx="10658">
                  <c:v>1.175005938</c:v>
                </c:pt>
                <c:pt idx="10659">
                  <c:v>1.174420625</c:v>
                </c:pt>
                <c:pt idx="10660">
                  <c:v>1.1740612500000001</c:v>
                </c:pt>
                <c:pt idx="10661">
                  <c:v>1.1735903130000001</c:v>
                </c:pt>
                <c:pt idx="10662">
                  <c:v>1.1730945310000001</c:v>
                </c:pt>
                <c:pt idx="10663">
                  <c:v>1.1727146879999999</c:v>
                </c:pt>
                <c:pt idx="10664">
                  <c:v>1.172293203</c:v>
                </c:pt>
                <c:pt idx="10665">
                  <c:v>1.171791094</c:v>
                </c:pt>
                <c:pt idx="10666">
                  <c:v>1.1714371880000001</c:v>
                </c:pt>
                <c:pt idx="10667">
                  <c:v>1.1709233590000001</c:v>
                </c:pt>
                <c:pt idx="10668">
                  <c:v>1.1705883589999999</c:v>
                </c:pt>
                <c:pt idx="10669">
                  <c:v>1.170186484</c:v>
                </c:pt>
                <c:pt idx="10670">
                  <c:v>1.169822578</c:v>
                </c:pt>
                <c:pt idx="10671">
                  <c:v>1.1694164060000001</c:v>
                </c:pt>
                <c:pt idx="10672">
                  <c:v>1.1690493749999999</c:v>
                </c:pt>
                <c:pt idx="10673">
                  <c:v>1.1686350000000001</c:v>
                </c:pt>
                <c:pt idx="10674">
                  <c:v>1.168067891</c:v>
                </c:pt>
                <c:pt idx="10675">
                  <c:v>1.1675863280000001</c:v>
                </c:pt>
                <c:pt idx="10676">
                  <c:v>1.1671248439999999</c:v>
                </c:pt>
                <c:pt idx="10677">
                  <c:v>1.1665798439999999</c:v>
                </c:pt>
                <c:pt idx="10678">
                  <c:v>1.1661901560000001</c:v>
                </c:pt>
                <c:pt idx="10679">
                  <c:v>1.1657654690000001</c:v>
                </c:pt>
                <c:pt idx="10680">
                  <c:v>1.1652835939999999</c:v>
                </c:pt>
                <c:pt idx="10681">
                  <c:v>1.1648790630000001</c:v>
                </c:pt>
                <c:pt idx="10682">
                  <c:v>1.1643292970000001</c:v>
                </c:pt>
                <c:pt idx="10683">
                  <c:v>1.1639653130000001</c:v>
                </c:pt>
                <c:pt idx="10684">
                  <c:v>1.1635100780000001</c:v>
                </c:pt>
                <c:pt idx="10685">
                  <c:v>1.1630384380000001</c:v>
                </c:pt>
                <c:pt idx="10686">
                  <c:v>1.162575234</c:v>
                </c:pt>
                <c:pt idx="10687">
                  <c:v>1.162145781</c:v>
                </c:pt>
                <c:pt idx="10688">
                  <c:v>1.161799609</c:v>
                </c:pt>
                <c:pt idx="10689">
                  <c:v>1.1614163280000001</c:v>
                </c:pt>
                <c:pt idx="10690">
                  <c:v>1.1610559380000001</c:v>
                </c:pt>
                <c:pt idx="10691">
                  <c:v>1.1607329689999999</c:v>
                </c:pt>
                <c:pt idx="10692">
                  <c:v>1.160402578</c:v>
                </c:pt>
                <c:pt idx="10693">
                  <c:v>1.160057734</c:v>
                </c:pt>
                <c:pt idx="10694">
                  <c:v>1.159645313</c:v>
                </c:pt>
                <c:pt idx="10695">
                  <c:v>1.15922875</c:v>
                </c:pt>
                <c:pt idx="10696">
                  <c:v>1.1588570309999999</c:v>
                </c:pt>
                <c:pt idx="10697">
                  <c:v>1.158515234</c:v>
                </c:pt>
                <c:pt idx="10698">
                  <c:v>1.1581271879999999</c:v>
                </c:pt>
                <c:pt idx="10699">
                  <c:v>1.157804141</c:v>
                </c:pt>
                <c:pt idx="10700">
                  <c:v>1.1574822659999999</c:v>
                </c:pt>
                <c:pt idx="10701">
                  <c:v>1.157152266</c:v>
                </c:pt>
                <c:pt idx="10702">
                  <c:v>1.156701328</c:v>
                </c:pt>
                <c:pt idx="10703">
                  <c:v>1.1563640630000001</c:v>
                </c:pt>
                <c:pt idx="10704">
                  <c:v>1.155936641</c:v>
                </c:pt>
                <c:pt idx="10705">
                  <c:v>1.1555667190000001</c:v>
                </c:pt>
                <c:pt idx="10706">
                  <c:v>1.1551910940000001</c:v>
                </c:pt>
                <c:pt idx="10707">
                  <c:v>1.1548246879999999</c:v>
                </c:pt>
                <c:pt idx="10708">
                  <c:v>1.1544196090000001</c:v>
                </c:pt>
                <c:pt idx="10709">
                  <c:v>1.1539539059999999</c:v>
                </c:pt>
                <c:pt idx="10710">
                  <c:v>1.1535522659999999</c:v>
                </c:pt>
                <c:pt idx="10711">
                  <c:v>1.1531735940000001</c:v>
                </c:pt>
                <c:pt idx="10712">
                  <c:v>1.1527684380000001</c:v>
                </c:pt>
                <c:pt idx="10713">
                  <c:v>1.1523783590000001</c:v>
                </c:pt>
                <c:pt idx="10714">
                  <c:v>1.1520257030000001</c:v>
                </c:pt>
                <c:pt idx="10715">
                  <c:v>1.1515471880000001</c:v>
                </c:pt>
                <c:pt idx="10716">
                  <c:v>1.1511612499999999</c:v>
                </c:pt>
                <c:pt idx="10717">
                  <c:v>1.1507764060000001</c:v>
                </c:pt>
                <c:pt idx="10718">
                  <c:v>1.150455703</c:v>
                </c:pt>
                <c:pt idx="10719">
                  <c:v>1.1500775780000001</c:v>
                </c:pt>
                <c:pt idx="10720">
                  <c:v>1.1497066410000001</c:v>
                </c:pt>
                <c:pt idx="10721">
                  <c:v>1.149421719</c:v>
                </c:pt>
                <c:pt idx="10722">
                  <c:v>1.149390234</c:v>
                </c:pt>
                <c:pt idx="10723">
                  <c:v>1.149052813</c:v>
                </c:pt>
                <c:pt idx="10724">
                  <c:v>1.149015938</c:v>
                </c:pt>
                <c:pt idx="10725">
                  <c:v>1.149206094</c:v>
                </c:pt>
                <c:pt idx="10726">
                  <c:v>1.1492759379999999</c:v>
                </c:pt>
                <c:pt idx="10727">
                  <c:v>1.1493719529999999</c:v>
                </c:pt>
                <c:pt idx="10728">
                  <c:v>1.1492134380000001</c:v>
                </c:pt>
                <c:pt idx="10729">
                  <c:v>1.149427891</c:v>
                </c:pt>
                <c:pt idx="10730">
                  <c:v>1.1496485160000001</c:v>
                </c:pt>
                <c:pt idx="10731">
                  <c:v>1.1497650779999999</c:v>
                </c:pt>
                <c:pt idx="10732">
                  <c:v>1.1495666410000001</c:v>
                </c:pt>
                <c:pt idx="10733">
                  <c:v>1.1495296880000001</c:v>
                </c:pt>
                <c:pt idx="10734">
                  <c:v>1.1493949999999999</c:v>
                </c:pt>
                <c:pt idx="10735">
                  <c:v>1.1493150000000001</c:v>
                </c:pt>
                <c:pt idx="10736">
                  <c:v>1.1493087500000001</c:v>
                </c:pt>
                <c:pt idx="10737">
                  <c:v>1.1489624220000001</c:v>
                </c:pt>
                <c:pt idx="10738">
                  <c:v>1.14860125</c:v>
                </c:pt>
                <c:pt idx="10739">
                  <c:v>1.148177969</c:v>
                </c:pt>
                <c:pt idx="10740">
                  <c:v>1.1477184380000001</c:v>
                </c:pt>
                <c:pt idx="10741">
                  <c:v>1.147333516</c:v>
                </c:pt>
                <c:pt idx="10742">
                  <c:v>1.146867734</c:v>
                </c:pt>
                <c:pt idx="10743">
                  <c:v>1.146278516</c:v>
                </c:pt>
                <c:pt idx="10744">
                  <c:v>1.145910156</c:v>
                </c:pt>
                <c:pt idx="10745">
                  <c:v>1.145511172</c:v>
                </c:pt>
                <c:pt idx="10746">
                  <c:v>1.145123828</c:v>
                </c:pt>
                <c:pt idx="10747">
                  <c:v>1.1447856249999999</c:v>
                </c:pt>
                <c:pt idx="10748">
                  <c:v>1.1444217969999999</c:v>
                </c:pt>
                <c:pt idx="10749">
                  <c:v>1.1440883589999999</c:v>
                </c:pt>
                <c:pt idx="10750">
                  <c:v>1.1437432030000001</c:v>
                </c:pt>
                <c:pt idx="10751">
                  <c:v>1.1433331250000001</c:v>
                </c:pt>
                <c:pt idx="10752">
                  <c:v>1.142887266</c:v>
                </c:pt>
                <c:pt idx="10753">
                  <c:v>1.142522891</c:v>
                </c:pt>
                <c:pt idx="10754">
                  <c:v>1.1421294529999999</c:v>
                </c:pt>
                <c:pt idx="10755">
                  <c:v>1.141714844</c:v>
                </c:pt>
                <c:pt idx="10756">
                  <c:v>1.1413012499999999</c:v>
                </c:pt>
                <c:pt idx="10757">
                  <c:v>1.140981172</c:v>
                </c:pt>
                <c:pt idx="10758">
                  <c:v>1.1406210160000001</c:v>
                </c:pt>
                <c:pt idx="10759">
                  <c:v>1.14025625</c:v>
                </c:pt>
                <c:pt idx="10760">
                  <c:v>1.139839531</c:v>
                </c:pt>
                <c:pt idx="10761">
                  <c:v>1.139456797</c:v>
                </c:pt>
                <c:pt idx="10762">
                  <c:v>1.1391146089999999</c:v>
                </c:pt>
                <c:pt idx="10763">
                  <c:v>1.1387507029999999</c:v>
                </c:pt>
                <c:pt idx="10764">
                  <c:v>1.1384140629999999</c:v>
                </c:pt>
                <c:pt idx="10765">
                  <c:v>1.1380517189999999</c:v>
                </c:pt>
                <c:pt idx="10766">
                  <c:v>1.137583359</c:v>
                </c:pt>
                <c:pt idx="10767">
                  <c:v>1.137183828</c:v>
                </c:pt>
                <c:pt idx="10768">
                  <c:v>1.1367547659999999</c:v>
                </c:pt>
                <c:pt idx="10769">
                  <c:v>1.136652188</c:v>
                </c:pt>
                <c:pt idx="10770">
                  <c:v>1.136306641</c:v>
                </c:pt>
                <c:pt idx="10771">
                  <c:v>1.135947891</c:v>
                </c:pt>
                <c:pt idx="10772">
                  <c:v>1.135587422</c:v>
                </c:pt>
                <c:pt idx="10773">
                  <c:v>1.1352389839999999</c:v>
                </c:pt>
                <c:pt idx="10774">
                  <c:v>1.1351917970000001</c:v>
                </c:pt>
                <c:pt idx="10775">
                  <c:v>1.1349739839999999</c:v>
                </c:pt>
                <c:pt idx="10776">
                  <c:v>1.134559063</c:v>
                </c:pt>
                <c:pt idx="10777">
                  <c:v>1.134138828</c:v>
                </c:pt>
                <c:pt idx="10778">
                  <c:v>1.1337474219999999</c:v>
                </c:pt>
                <c:pt idx="10779">
                  <c:v>1.1336725000000001</c:v>
                </c:pt>
                <c:pt idx="10780">
                  <c:v>1.1332899999999999</c:v>
                </c:pt>
                <c:pt idx="10781">
                  <c:v>1.1333370309999999</c:v>
                </c:pt>
                <c:pt idx="10782">
                  <c:v>1.1330115629999999</c:v>
                </c:pt>
                <c:pt idx="10783">
                  <c:v>1.1326478129999999</c:v>
                </c:pt>
                <c:pt idx="10784">
                  <c:v>1.1323226559999999</c:v>
                </c:pt>
                <c:pt idx="10785">
                  <c:v>1.13205625</c:v>
                </c:pt>
                <c:pt idx="10786">
                  <c:v>1.131962656</c:v>
                </c:pt>
                <c:pt idx="10787">
                  <c:v>1.1317482029999999</c:v>
                </c:pt>
                <c:pt idx="10788">
                  <c:v>1.1313432029999999</c:v>
                </c:pt>
                <c:pt idx="10789">
                  <c:v>1.1308939060000001</c:v>
                </c:pt>
                <c:pt idx="10790">
                  <c:v>1.130565547</c:v>
                </c:pt>
                <c:pt idx="10791">
                  <c:v>1.1305334380000001</c:v>
                </c:pt>
                <c:pt idx="10792">
                  <c:v>1.130420703</c:v>
                </c:pt>
                <c:pt idx="10793">
                  <c:v>1.1300376560000001</c:v>
                </c:pt>
                <c:pt idx="10794">
                  <c:v>1.12966875</c:v>
                </c:pt>
                <c:pt idx="10795">
                  <c:v>1.1292557030000001</c:v>
                </c:pt>
                <c:pt idx="10796">
                  <c:v>1.128921719</c:v>
                </c:pt>
                <c:pt idx="10797">
                  <c:v>1.128907109</c:v>
                </c:pt>
                <c:pt idx="10798">
                  <c:v>1.1284800779999999</c:v>
                </c:pt>
                <c:pt idx="10799">
                  <c:v>1.1280384379999999</c:v>
                </c:pt>
                <c:pt idx="10800">
                  <c:v>1.1277180469999999</c:v>
                </c:pt>
                <c:pt idx="10801">
                  <c:v>1.1273928129999999</c:v>
                </c:pt>
                <c:pt idx="10802">
                  <c:v>1.127273516</c:v>
                </c:pt>
                <c:pt idx="10803">
                  <c:v>1.127048359</c:v>
                </c:pt>
                <c:pt idx="10804">
                  <c:v>1.1268434380000001</c:v>
                </c:pt>
                <c:pt idx="10805">
                  <c:v>1.1264441409999999</c:v>
                </c:pt>
                <c:pt idx="10806">
                  <c:v>1.1262100779999999</c:v>
                </c:pt>
                <c:pt idx="10807">
                  <c:v>1.125862578</c:v>
                </c:pt>
                <c:pt idx="10808">
                  <c:v>1.1255906250000001</c:v>
                </c:pt>
                <c:pt idx="10809">
                  <c:v>1.125236406</c:v>
                </c:pt>
                <c:pt idx="10810">
                  <c:v>1.124883281</c:v>
                </c:pt>
                <c:pt idx="10811">
                  <c:v>1.1246042970000001</c:v>
                </c:pt>
                <c:pt idx="10812">
                  <c:v>1.124197734</c:v>
                </c:pt>
                <c:pt idx="10813">
                  <c:v>1.123850156</c:v>
                </c:pt>
                <c:pt idx="10814">
                  <c:v>1.1234895309999999</c:v>
                </c:pt>
                <c:pt idx="10815">
                  <c:v>1.1231012499999999</c:v>
                </c:pt>
                <c:pt idx="10816">
                  <c:v>1.1226696089999999</c:v>
                </c:pt>
                <c:pt idx="10817">
                  <c:v>1.1226913279999999</c:v>
                </c:pt>
                <c:pt idx="10818">
                  <c:v>1.1223533590000001</c:v>
                </c:pt>
                <c:pt idx="10819">
                  <c:v>1.1219829690000001</c:v>
                </c:pt>
                <c:pt idx="10820">
                  <c:v>1.121631563</c:v>
                </c:pt>
                <c:pt idx="10821">
                  <c:v>1.1212569530000001</c:v>
                </c:pt>
                <c:pt idx="10822">
                  <c:v>1.120895625</c:v>
                </c:pt>
                <c:pt idx="10823">
                  <c:v>1.120529063</c:v>
                </c:pt>
                <c:pt idx="10824">
                  <c:v>1.1202646089999999</c:v>
                </c:pt>
                <c:pt idx="10825">
                  <c:v>1.1199067970000001</c:v>
                </c:pt>
                <c:pt idx="10826">
                  <c:v>1.1195466409999999</c:v>
                </c:pt>
                <c:pt idx="10827">
                  <c:v>1.119139922</c:v>
                </c:pt>
                <c:pt idx="10828">
                  <c:v>1.118783984</c:v>
                </c:pt>
                <c:pt idx="10829">
                  <c:v>1.1186800779999999</c:v>
                </c:pt>
                <c:pt idx="10830">
                  <c:v>1.1183889840000001</c:v>
                </c:pt>
                <c:pt idx="10831">
                  <c:v>1.1180482030000001</c:v>
                </c:pt>
                <c:pt idx="10832">
                  <c:v>1.1176833589999999</c:v>
                </c:pt>
                <c:pt idx="10833">
                  <c:v>1.117345</c:v>
                </c:pt>
                <c:pt idx="10834">
                  <c:v>1.117159609</c:v>
                </c:pt>
                <c:pt idx="10835">
                  <c:v>1.116722422</c:v>
                </c:pt>
                <c:pt idx="10836">
                  <c:v>1.1163932809999999</c:v>
                </c:pt>
                <c:pt idx="10837">
                  <c:v>1.1160459380000001</c:v>
                </c:pt>
                <c:pt idx="10838">
                  <c:v>1.1156467969999999</c:v>
                </c:pt>
                <c:pt idx="10839">
                  <c:v>1.115286719</c:v>
                </c:pt>
                <c:pt idx="10840">
                  <c:v>1.1149148440000001</c:v>
                </c:pt>
                <c:pt idx="10841">
                  <c:v>1.1148268750000001</c:v>
                </c:pt>
                <c:pt idx="10842">
                  <c:v>1.114507031</c:v>
                </c:pt>
                <c:pt idx="10843">
                  <c:v>1.1141070310000001</c:v>
                </c:pt>
                <c:pt idx="10844">
                  <c:v>1.1138237499999999</c:v>
                </c:pt>
                <c:pt idx="10845">
                  <c:v>1.1134838279999999</c:v>
                </c:pt>
                <c:pt idx="10846">
                  <c:v>1.1132507030000001</c:v>
                </c:pt>
                <c:pt idx="10847">
                  <c:v>1.1130242969999999</c:v>
                </c:pt>
                <c:pt idx="10848">
                  <c:v>1.1126812500000001</c:v>
                </c:pt>
                <c:pt idx="10849">
                  <c:v>1.112350859</c:v>
                </c:pt>
                <c:pt idx="10850">
                  <c:v>1.1121505469999999</c:v>
                </c:pt>
                <c:pt idx="10851">
                  <c:v>1.112096875</c:v>
                </c:pt>
                <c:pt idx="10852">
                  <c:v>1.111759766</c:v>
                </c:pt>
                <c:pt idx="10853">
                  <c:v>1.1113071880000001</c:v>
                </c:pt>
                <c:pt idx="10854">
                  <c:v>1.110965078</c:v>
                </c:pt>
                <c:pt idx="10855">
                  <c:v>1.110805781</c:v>
                </c:pt>
                <c:pt idx="10856">
                  <c:v>1.110686563</c:v>
                </c:pt>
                <c:pt idx="10857">
                  <c:v>1.1103442969999999</c:v>
                </c:pt>
                <c:pt idx="10858">
                  <c:v>1.1099986719999999</c:v>
                </c:pt>
                <c:pt idx="10859">
                  <c:v>1.1095628909999999</c:v>
                </c:pt>
                <c:pt idx="10860">
                  <c:v>1.109232344</c:v>
                </c:pt>
                <c:pt idx="10861">
                  <c:v>1.1090331250000001</c:v>
                </c:pt>
                <c:pt idx="10862">
                  <c:v>1.108713047</c:v>
                </c:pt>
                <c:pt idx="10863">
                  <c:v>1.108366016</c:v>
                </c:pt>
                <c:pt idx="10864">
                  <c:v>1.1079994529999999</c:v>
                </c:pt>
                <c:pt idx="10865">
                  <c:v>1.1078876559999999</c:v>
                </c:pt>
                <c:pt idx="10866">
                  <c:v>1.107884844</c:v>
                </c:pt>
                <c:pt idx="10867">
                  <c:v>1.107537891</c:v>
                </c:pt>
                <c:pt idx="10868">
                  <c:v>1.1071653910000001</c:v>
                </c:pt>
                <c:pt idx="10869">
                  <c:v>1.1067857029999999</c:v>
                </c:pt>
                <c:pt idx="10870">
                  <c:v>1.1065740630000001</c:v>
                </c:pt>
                <c:pt idx="10871">
                  <c:v>1.1066058590000001</c:v>
                </c:pt>
                <c:pt idx="10872">
                  <c:v>1.1065499999999999</c:v>
                </c:pt>
                <c:pt idx="10873">
                  <c:v>1.106197656</c:v>
                </c:pt>
                <c:pt idx="10874">
                  <c:v>1.1058468749999999</c:v>
                </c:pt>
                <c:pt idx="10875">
                  <c:v>1.105498984</c:v>
                </c:pt>
                <c:pt idx="10876">
                  <c:v>1.1055182809999999</c:v>
                </c:pt>
                <c:pt idx="10877">
                  <c:v>1.1053118749999999</c:v>
                </c:pt>
                <c:pt idx="10878">
                  <c:v>1.1050416409999999</c:v>
                </c:pt>
                <c:pt idx="10879">
                  <c:v>1.1046319529999999</c:v>
                </c:pt>
                <c:pt idx="10880">
                  <c:v>1.1042880470000001</c:v>
                </c:pt>
                <c:pt idx="10881">
                  <c:v>1.103956172</c:v>
                </c:pt>
                <c:pt idx="10882">
                  <c:v>1.1036299220000001</c:v>
                </c:pt>
                <c:pt idx="10883">
                  <c:v>1.1033075000000001</c:v>
                </c:pt>
                <c:pt idx="10884">
                  <c:v>1.1031212500000001</c:v>
                </c:pt>
                <c:pt idx="10885">
                  <c:v>1.1027519530000001</c:v>
                </c:pt>
                <c:pt idx="10886">
                  <c:v>1.102342969</c:v>
                </c:pt>
                <c:pt idx="10887">
                  <c:v>1.1021588280000001</c:v>
                </c:pt>
                <c:pt idx="10888">
                  <c:v>1.1017334379999999</c:v>
                </c:pt>
                <c:pt idx="10889">
                  <c:v>1.1016068750000001</c:v>
                </c:pt>
                <c:pt idx="10890">
                  <c:v>1.101110469</c:v>
                </c:pt>
                <c:pt idx="10891">
                  <c:v>1.10077625</c:v>
                </c:pt>
                <c:pt idx="10892">
                  <c:v>1.1007326559999999</c:v>
                </c:pt>
                <c:pt idx="10893">
                  <c:v>1.1004274220000001</c:v>
                </c:pt>
                <c:pt idx="10894">
                  <c:v>1.100255703</c:v>
                </c:pt>
                <c:pt idx="10895">
                  <c:v>1.0999308590000001</c:v>
                </c:pt>
                <c:pt idx="10896">
                  <c:v>1.099609609</c:v>
                </c:pt>
                <c:pt idx="10897">
                  <c:v>1.0996014059999999</c:v>
                </c:pt>
                <c:pt idx="10898">
                  <c:v>1.099404609</c:v>
                </c:pt>
                <c:pt idx="10899">
                  <c:v>1.098981406</c:v>
                </c:pt>
                <c:pt idx="10900">
                  <c:v>1.098595625</c:v>
                </c:pt>
                <c:pt idx="10901">
                  <c:v>1.0982211719999999</c:v>
                </c:pt>
                <c:pt idx="10902">
                  <c:v>1.0982757030000001</c:v>
                </c:pt>
                <c:pt idx="10903">
                  <c:v>1.0979132810000001</c:v>
                </c:pt>
                <c:pt idx="10904">
                  <c:v>1.0975656250000001</c:v>
                </c:pt>
                <c:pt idx="10905">
                  <c:v>1.097322422</c:v>
                </c:pt>
                <c:pt idx="10906">
                  <c:v>1.096993828</c:v>
                </c:pt>
                <c:pt idx="10907">
                  <c:v>1.0969442190000001</c:v>
                </c:pt>
                <c:pt idx="10908">
                  <c:v>1.0966145309999999</c:v>
                </c:pt>
                <c:pt idx="10909">
                  <c:v>1.0962840629999999</c:v>
                </c:pt>
                <c:pt idx="10910">
                  <c:v>1.095945859</c:v>
                </c:pt>
                <c:pt idx="10911">
                  <c:v>1.0955377340000001</c:v>
                </c:pt>
                <c:pt idx="10912">
                  <c:v>1.095444063</c:v>
                </c:pt>
                <c:pt idx="10913">
                  <c:v>1.0951713279999999</c:v>
                </c:pt>
                <c:pt idx="10914">
                  <c:v>1.0949996879999999</c:v>
                </c:pt>
                <c:pt idx="10915">
                  <c:v>1.094535469</c:v>
                </c:pt>
                <c:pt idx="10916">
                  <c:v>1.0942014840000001</c:v>
                </c:pt>
                <c:pt idx="10917">
                  <c:v>1.094210313</c:v>
                </c:pt>
                <c:pt idx="10918">
                  <c:v>1.0938572660000001</c:v>
                </c:pt>
                <c:pt idx="10919">
                  <c:v>1.0936753910000001</c:v>
                </c:pt>
                <c:pt idx="10920">
                  <c:v>1.0933126559999999</c:v>
                </c:pt>
                <c:pt idx="10921">
                  <c:v>1.0929674220000001</c:v>
                </c:pt>
                <c:pt idx="10922">
                  <c:v>1.0927374219999999</c:v>
                </c:pt>
                <c:pt idx="10923">
                  <c:v>1.0923693750000001</c:v>
                </c:pt>
                <c:pt idx="10924">
                  <c:v>1.0922860160000001</c:v>
                </c:pt>
                <c:pt idx="10925">
                  <c:v>1.0919594530000001</c:v>
                </c:pt>
                <c:pt idx="10926">
                  <c:v>1.0917477339999999</c:v>
                </c:pt>
                <c:pt idx="10927">
                  <c:v>1.091363828</c:v>
                </c:pt>
                <c:pt idx="10928">
                  <c:v>1.0910142970000001</c:v>
                </c:pt>
                <c:pt idx="10929">
                  <c:v>1.0908131249999999</c:v>
                </c:pt>
                <c:pt idx="10930">
                  <c:v>1.0904626559999999</c:v>
                </c:pt>
                <c:pt idx="10931">
                  <c:v>1.090138125</c:v>
                </c:pt>
                <c:pt idx="10932">
                  <c:v>1.089861797</c:v>
                </c:pt>
                <c:pt idx="10933">
                  <c:v>1.089533047</c:v>
                </c:pt>
                <c:pt idx="10934">
                  <c:v>1.089176328</c:v>
                </c:pt>
                <c:pt idx="10935">
                  <c:v>1.088787344</c:v>
                </c:pt>
                <c:pt idx="10936">
                  <c:v>1.0884071879999999</c:v>
                </c:pt>
                <c:pt idx="10937">
                  <c:v>1.0883508589999999</c:v>
                </c:pt>
                <c:pt idx="10938">
                  <c:v>1.0880442969999999</c:v>
                </c:pt>
                <c:pt idx="10939">
                  <c:v>1.0878461719999999</c:v>
                </c:pt>
                <c:pt idx="10940">
                  <c:v>1.0875202340000001</c:v>
                </c:pt>
                <c:pt idx="10941">
                  <c:v>1.0873532029999999</c:v>
                </c:pt>
                <c:pt idx="10942">
                  <c:v>1.0870682030000001</c:v>
                </c:pt>
                <c:pt idx="10943">
                  <c:v>1.0867955469999999</c:v>
                </c:pt>
                <c:pt idx="10944">
                  <c:v>1.086445313</c:v>
                </c:pt>
                <c:pt idx="10945">
                  <c:v>1.086019141</c:v>
                </c:pt>
                <c:pt idx="10946">
                  <c:v>1.0858979689999999</c:v>
                </c:pt>
                <c:pt idx="10947">
                  <c:v>1.0855630469999999</c:v>
                </c:pt>
                <c:pt idx="10948">
                  <c:v>1.0854123440000001</c:v>
                </c:pt>
                <c:pt idx="10949">
                  <c:v>1.085114063</c:v>
                </c:pt>
                <c:pt idx="10950">
                  <c:v>1.084963828</c:v>
                </c:pt>
                <c:pt idx="10951">
                  <c:v>1.0846191409999999</c:v>
                </c:pt>
                <c:pt idx="10952">
                  <c:v>1.084522891</c:v>
                </c:pt>
                <c:pt idx="10953">
                  <c:v>1.084215234</c:v>
                </c:pt>
                <c:pt idx="10954">
                  <c:v>1.084166953</c:v>
                </c:pt>
                <c:pt idx="10955">
                  <c:v>1.0837815630000001</c:v>
                </c:pt>
                <c:pt idx="10956">
                  <c:v>1.0834546089999999</c:v>
                </c:pt>
                <c:pt idx="10957">
                  <c:v>1.0831145310000001</c:v>
                </c:pt>
                <c:pt idx="10958">
                  <c:v>1.0831508590000001</c:v>
                </c:pt>
                <c:pt idx="10959">
                  <c:v>1.0827765629999999</c:v>
                </c:pt>
                <c:pt idx="10960">
                  <c:v>1.0824752339999999</c:v>
                </c:pt>
                <c:pt idx="10961">
                  <c:v>1.0821218749999999</c:v>
                </c:pt>
                <c:pt idx="10962">
                  <c:v>1.0819322659999999</c:v>
                </c:pt>
                <c:pt idx="10963">
                  <c:v>1.081724766</c:v>
                </c:pt>
                <c:pt idx="10964">
                  <c:v>1.0812936719999999</c:v>
                </c:pt>
                <c:pt idx="10965">
                  <c:v>1.080876875</c:v>
                </c:pt>
                <c:pt idx="10966">
                  <c:v>1.0806128909999999</c:v>
                </c:pt>
                <c:pt idx="10967">
                  <c:v>1.080463438</c:v>
                </c:pt>
                <c:pt idx="10968">
                  <c:v>1.080288516</c:v>
                </c:pt>
                <c:pt idx="10969">
                  <c:v>1.079855</c:v>
                </c:pt>
                <c:pt idx="10970">
                  <c:v>1.0795028129999999</c:v>
                </c:pt>
                <c:pt idx="10971">
                  <c:v>1.0793468749999999</c:v>
                </c:pt>
                <c:pt idx="10972">
                  <c:v>1.0791899220000001</c:v>
                </c:pt>
                <c:pt idx="10973">
                  <c:v>1.0788968750000001</c:v>
                </c:pt>
                <c:pt idx="10974">
                  <c:v>1.078514609</c:v>
                </c:pt>
                <c:pt idx="10975">
                  <c:v>1.078178125</c:v>
                </c:pt>
                <c:pt idx="10976">
                  <c:v>1.0778172660000001</c:v>
                </c:pt>
                <c:pt idx="10977">
                  <c:v>1.077755</c:v>
                </c:pt>
                <c:pt idx="10978">
                  <c:v>1.0775186720000001</c:v>
                </c:pt>
                <c:pt idx="10979">
                  <c:v>1.077174922</c:v>
                </c:pt>
                <c:pt idx="10980">
                  <c:v>1.0768332030000001</c:v>
                </c:pt>
                <c:pt idx="10981">
                  <c:v>1.0765024219999999</c:v>
                </c:pt>
                <c:pt idx="10982">
                  <c:v>1.076252813</c:v>
                </c:pt>
                <c:pt idx="10983">
                  <c:v>1.0758278910000001</c:v>
                </c:pt>
                <c:pt idx="10984">
                  <c:v>1.075811563</c:v>
                </c:pt>
                <c:pt idx="10985">
                  <c:v>1.075477891</c:v>
                </c:pt>
                <c:pt idx="10986">
                  <c:v>1.075126875</c:v>
                </c:pt>
                <c:pt idx="10987">
                  <c:v>1.074671484</c:v>
                </c:pt>
                <c:pt idx="10988">
                  <c:v>1.0743058590000001</c:v>
                </c:pt>
                <c:pt idx="10989">
                  <c:v>1.074341953</c:v>
                </c:pt>
                <c:pt idx="10990">
                  <c:v>1.074112969</c:v>
                </c:pt>
                <c:pt idx="10991">
                  <c:v>1.074002422</c:v>
                </c:pt>
                <c:pt idx="10992">
                  <c:v>1.073601016</c:v>
                </c:pt>
                <c:pt idx="10993">
                  <c:v>1.0732377340000001</c:v>
                </c:pt>
                <c:pt idx="10994">
                  <c:v>1.073155547</c:v>
                </c:pt>
                <c:pt idx="10995">
                  <c:v>1.072823359</c:v>
                </c:pt>
                <c:pt idx="10996">
                  <c:v>1.0727417189999999</c:v>
                </c:pt>
                <c:pt idx="10997">
                  <c:v>1.0723995310000001</c:v>
                </c:pt>
                <c:pt idx="10998">
                  <c:v>1.071977188</c:v>
                </c:pt>
                <c:pt idx="10999">
                  <c:v>1.071606641</c:v>
                </c:pt>
                <c:pt idx="11000">
                  <c:v>1.0717071090000001</c:v>
                </c:pt>
                <c:pt idx="11001">
                  <c:v>1.0714678129999999</c:v>
                </c:pt>
                <c:pt idx="11002">
                  <c:v>1.071117734</c:v>
                </c:pt>
                <c:pt idx="11003">
                  <c:v>1.070779844</c:v>
                </c:pt>
                <c:pt idx="11004">
                  <c:v>1.0704185939999999</c:v>
                </c:pt>
                <c:pt idx="11005">
                  <c:v>1.0706633590000001</c:v>
                </c:pt>
                <c:pt idx="11006">
                  <c:v>1.070637109</c:v>
                </c:pt>
                <c:pt idx="11007">
                  <c:v>1.070300547</c:v>
                </c:pt>
                <c:pt idx="11008">
                  <c:v>1.069954063</c:v>
                </c:pt>
                <c:pt idx="11009">
                  <c:v>1.069617813</c:v>
                </c:pt>
                <c:pt idx="11010">
                  <c:v>1.0694202340000001</c:v>
                </c:pt>
                <c:pt idx="11011">
                  <c:v>1.0691182809999999</c:v>
                </c:pt>
                <c:pt idx="11012">
                  <c:v>1.06908625</c:v>
                </c:pt>
                <c:pt idx="11013">
                  <c:v>1.0687451560000001</c:v>
                </c:pt>
                <c:pt idx="11014">
                  <c:v>1.068405391</c:v>
                </c:pt>
                <c:pt idx="11015">
                  <c:v>1.0680825780000001</c:v>
                </c:pt>
                <c:pt idx="11016">
                  <c:v>1.0681553130000001</c:v>
                </c:pt>
                <c:pt idx="11017">
                  <c:v>1.0678168750000001</c:v>
                </c:pt>
                <c:pt idx="11018">
                  <c:v>1.067682891</c:v>
                </c:pt>
                <c:pt idx="11019">
                  <c:v>1.0673314840000001</c:v>
                </c:pt>
                <c:pt idx="11020">
                  <c:v>1.0669479690000001</c:v>
                </c:pt>
                <c:pt idx="11021">
                  <c:v>1.0669094530000001</c:v>
                </c:pt>
                <c:pt idx="11022">
                  <c:v>1.06711625</c:v>
                </c:pt>
                <c:pt idx="11023">
                  <c:v>1.0666983590000001</c:v>
                </c:pt>
                <c:pt idx="11024">
                  <c:v>1.066352813</c:v>
                </c:pt>
                <c:pt idx="11025">
                  <c:v>1.066008203</c:v>
                </c:pt>
                <c:pt idx="11026">
                  <c:v>1.0660635940000001</c:v>
                </c:pt>
                <c:pt idx="11027">
                  <c:v>1.0656581249999999</c:v>
                </c:pt>
                <c:pt idx="11028">
                  <c:v>1.065275</c:v>
                </c:pt>
                <c:pt idx="11029">
                  <c:v>1.0649541410000001</c:v>
                </c:pt>
                <c:pt idx="11030">
                  <c:v>1.064794375</c:v>
                </c:pt>
                <c:pt idx="11031">
                  <c:v>1.0644368749999999</c:v>
                </c:pt>
                <c:pt idx="11032">
                  <c:v>1.064101172</c:v>
                </c:pt>
                <c:pt idx="11033">
                  <c:v>1.0637352339999999</c:v>
                </c:pt>
                <c:pt idx="11034">
                  <c:v>1.0634040629999999</c:v>
                </c:pt>
                <c:pt idx="11035">
                  <c:v>1.063028281</c:v>
                </c:pt>
                <c:pt idx="11036">
                  <c:v>1.0627610940000001</c:v>
                </c:pt>
                <c:pt idx="11037">
                  <c:v>1.062381563</c:v>
                </c:pt>
                <c:pt idx="11038">
                  <c:v>1.0623015629999999</c:v>
                </c:pt>
                <c:pt idx="11039">
                  <c:v>1.0619756250000001</c:v>
                </c:pt>
                <c:pt idx="11040">
                  <c:v>1.061585703</c:v>
                </c:pt>
                <c:pt idx="11041">
                  <c:v>1.061282031</c:v>
                </c:pt>
                <c:pt idx="11042">
                  <c:v>1.0612741409999999</c:v>
                </c:pt>
                <c:pt idx="11043">
                  <c:v>1.0609410939999999</c:v>
                </c:pt>
                <c:pt idx="11044">
                  <c:v>1.0608725000000001</c:v>
                </c:pt>
                <c:pt idx="11045">
                  <c:v>1.0605435940000001</c:v>
                </c:pt>
                <c:pt idx="11046">
                  <c:v>1.060155156</c:v>
                </c:pt>
                <c:pt idx="11047">
                  <c:v>1.060147188</c:v>
                </c:pt>
                <c:pt idx="11048">
                  <c:v>1.059823516</c:v>
                </c:pt>
                <c:pt idx="11049">
                  <c:v>1.059824922</c:v>
                </c:pt>
                <c:pt idx="11050">
                  <c:v>1.059441563</c:v>
                </c:pt>
                <c:pt idx="11051">
                  <c:v>1.0592284380000001</c:v>
                </c:pt>
                <c:pt idx="11052">
                  <c:v>1.059138906</c:v>
                </c:pt>
                <c:pt idx="11053">
                  <c:v>1.058832891</c:v>
                </c:pt>
                <c:pt idx="11054">
                  <c:v>1.0586201559999999</c:v>
                </c:pt>
                <c:pt idx="11055">
                  <c:v>1.058290859</c:v>
                </c:pt>
                <c:pt idx="11056">
                  <c:v>1.0579397660000001</c:v>
                </c:pt>
                <c:pt idx="11057">
                  <c:v>1.057935625</c:v>
                </c:pt>
                <c:pt idx="11058">
                  <c:v>1.0575978130000001</c:v>
                </c:pt>
                <c:pt idx="11059">
                  <c:v>1.057491797</c:v>
                </c:pt>
                <c:pt idx="11060">
                  <c:v>1.0571422660000001</c:v>
                </c:pt>
                <c:pt idx="11061">
                  <c:v>1.0569024220000001</c:v>
                </c:pt>
                <c:pt idx="11062">
                  <c:v>1.0568309380000001</c:v>
                </c:pt>
                <c:pt idx="11063">
                  <c:v>1.0564227340000001</c:v>
                </c:pt>
                <c:pt idx="11064">
                  <c:v>1.0560926559999999</c:v>
                </c:pt>
                <c:pt idx="11065">
                  <c:v>1.0559253909999999</c:v>
                </c:pt>
                <c:pt idx="11066">
                  <c:v>1.0556013280000001</c:v>
                </c:pt>
                <c:pt idx="11067">
                  <c:v>1.055501094</c:v>
                </c:pt>
                <c:pt idx="11068">
                  <c:v>1.0551413279999999</c:v>
                </c:pt>
                <c:pt idx="11069">
                  <c:v>1.054980078</c:v>
                </c:pt>
                <c:pt idx="11070">
                  <c:v>1.0546088280000001</c:v>
                </c:pt>
                <c:pt idx="11071">
                  <c:v>1.054380391</c:v>
                </c:pt>
                <c:pt idx="11072">
                  <c:v>1.0540790630000001</c:v>
                </c:pt>
                <c:pt idx="11073">
                  <c:v>1.0537628910000001</c:v>
                </c:pt>
                <c:pt idx="11074">
                  <c:v>1.053397578</c:v>
                </c:pt>
                <c:pt idx="11075">
                  <c:v>1.0530962500000001</c:v>
                </c:pt>
                <c:pt idx="11076">
                  <c:v>1.053028906</c:v>
                </c:pt>
                <c:pt idx="11077">
                  <c:v>1.052623047</c:v>
                </c:pt>
                <c:pt idx="11078">
                  <c:v>1.0522918750000001</c:v>
                </c:pt>
                <c:pt idx="11079">
                  <c:v>1.0526138279999999</c:v>
                </c:pt>
                <c:pt idx="11080">
                  <c:v>1.052234063</c:v>
                </c:pt>
                <c:pt idx="11081">
                  <c:v>1.0522681250000001</c:v>
                </c:pt>
                <c:pt idx="11082">
                  <c:v>1.0519051559999999</c:v>
                </c:pt>
                <c:pt idx="11083">
                  <c:v>1.052065625</c:v>
                </c:pt>
                <c:pt idx="11084">
                  <c:v>1.051733359</c:v>
                </c:pt>
                <c:pt idx="11085">
                  <c:v>1.0514007809999999</c:v>
                </c:pt>
                <c:pt idx="11086">
                  <c:v>1.051074297</c:v>
                </c:pt>
                <c:pt idx="11087">
                  <c:v>1.050922031</c:v>
                </c:pt>
                <c:pt idx="11088">
                  <c:v>1.0506890630000001</c:v>
                </c:pt>
                <c:pt idx="11089">
                  <c:v>1.0504430469999999</c:v>
                </c:pt>
                <c:pt idx="11090">
                  <c:v>1.0500996090000001</c:v>
                </c:pt>
                <c:pt idx="11091">
                  <c:v>1.049859688</c:v>
                </c:pt>
                <c:pt idx="11092">
                  <c:v>1.0494718750000001</c:v>
                </c:pt>
                <c:pt idx="11093">
                  <c:v>1.049614219</c:v>
                </c:pt>
                <c:pt idx="11094">
                  <c:v>1.0492935940000001</c:v>
                </c:pt>
                <c:pt idx="11095">
                  <c:v>1.0489426559999999</c:v>
                </c:pt>
                <c:pt idx="11096">
                  <c:v>1.0485954689999999</c:v>
                </c:pt>
                <c:pt idx="11097">
                  <c:v>1.0482318749999999</c:v>
                </c:pt>
                <c:pt idx="11098">
                  <c:v>1.048399375</c:v>
                </c:pt>
                <c:pt idx="11099">
                  <c:v>1.048128438</c:v>
                </c:pt>
                <c:pt idx="11100">
                  <c:v>1.0480913279999999</c:v>
                </c:pt>
                <c:pt idx="11101">
                  <c:v>1.047746641</c:v>
                </c:pt>
                <c:pt idx="11102">
                  <c:v>1.0473565629999999</c:v>
                </c:pt>
                <c:pt idx="11103">
                  <c:v>1.0471271090000001</c:v>
                </c:pt>
                <c:pt idx="11104">
                  <c:v>1.047028125</c:v>
                </c:pt>
                <c:pt idx="11105">
                  <c:v>1.046691016</c:v>
                </c:pt>
                <c:pt idx="11106">
                  <c:v>1.0462479689999999</c:v>
                </c:pt>
                <c:pt idx="11107">
                  <c:v>1.046160859</c:v>
                </c:pt>
                <c:pt idx="11108">
                  <c:v>1.0461205469999999</c:v>
                </c:pt>
                <c:pt idx="11109">
                  <c:v>1.045785156</c:v>
                </c:pt>
                <c:pt idx="11110">
                  <c:v>1.0454355470000001</c:v>
                </c:pt>
                <c:pt idx="11111">
                  <c:v>1.045097969</c:v>
                </c:pt>
                <c:pt idx="11112">
                  <c:v>1.044996094</c:v>
                </c:pt>
                <c:pt idx="11113">
                  <c:v>1.0448948440000001</c:v>
                </c:pt>
                <c:pt idx="11114">
                  <c:v>1.044569375</c:v>
                </c:pt>
                <c:pt idx="11115">
                  <c:v>1.0443665630000001</c:v>
                </c:pt>
                <c:pt idx="11116">
                  <c:v>1.044450313</c:v>
                </c:pt>
                <c:pt idx="11117">
                  <c:v>1.043971328</c:v>
                </c:pt>
                <c:pt idx="11118">
                  <c:v>1.0436300780000001</c:v>
                </c:pt>
                <c:pt idx="11119">
                  <c:v>1.043152734</c:v>
                </c:pt>
                <c:pt idx="11120">
                  <c:v>1.0426491410000001</c:v>
                </c:pt>
                <c:pt idx="11121">
                  <c:v>1.0421161720000001</c:v>
                </c:pt>
                <c:pt idx="11122">
                  <c:v>1.0417048440000001</c:v>
                </c:pt>
                <c:pt idx="11123">
                  <c:v>1.041254766</c:v>
                </c:pt>
                <c:pt idx="11124">
                  <c:v>1.0408928909999999</c:v>
                </c:pt>
                <c:pt idx="11125">
                  <c:v>1.04053375</c:v>
                </c:pt>
                <c:pt idx="11126">
                  <c:v>1.0404890630000001</c:v>
                </c:pt>
                <c:pt idx="11127">
                  <c:v>1.0401253130000001</c:v>
                </c:pt>
                <c:pt idx="11128">
                  <c:v>1.0397160160000001</c:v>
                </c:pt>
                <c:pt idx="11129">
                  <c:v>1.0393690630000001</c:v>
                </c:pt>
                <c:pt idx="11130">
                  <c:v>1.0390246089999999</c:v>
                </c:pt>
                <c:pt idx="11131">
                  <c:v>1.0390902339999999</c:v>
                </c:pt>
                <c:pt idx="11132">
                  <c:v>1.038675</c:v>
                </c:pt>
                <c:pt idx="11133">
                  <c:v>1.0383431249999999</c:v>
                </c:pt>
                <c:pt idx="11134">
                  <c:v>1.038019531</c:v>
                </c:pt>
                <c:pt idx="11135">
                  <c:v>1.0379421879999999</c:v>
                </c:pt>
                <c:pt idx="11136">
                  <c:v>1.037489219</c:v>
                </c:pt>
                <c:pt idx="11137">
                  <c:v>1.037426328</c:v>
                </c:pt>
                <c:pt idx="11138">
                  <c:v>1.037026563</c:v>
                </c:pt>
                <c:pt idx="11139">
                  <c:v>1.036777109</c:v>
                </c:pt>
                <c:pt idx="11140">
                  <c:v>1.036405625</c:v>
                </c:pt>
                <c:pt idx="11141">
                  <c:v>1.0360692970000001</c:v>
                </c:pt>
                <c:pt idx="11142">
                  <c:v>1.036076641</c:v>
                </c:pt>
                <c:pt idx="11143">
                  <c:v>1.0356520309999999</c:v>
                </c:pt>
                <c:pt idx="11144">
                  <c:v>1.035267344</c:v>
                </c:pt>
                <c:pt idx="11145">
                  <c:v>1.034834297</c:v>
                </c:pt>
                <c:pt idx="11146">
                  <c:v>1.0348824999999999</c:v>
                </c:pt>
                <c:pt idx="11147">
                  <c:v>1.034657266</c:v>
                </c:pt>
                <c:pt idx="11148">
                  <c:v>1.0342150000000001</c:v>
                </c:pt>
                <c:pt idx="11149">
                  <c:v>1.0337674219999999</c:v>
                </c:pt>
                <c:pt idx="11150">
                  <c:v>1.033338281</c:v>
                </c:pt>
                <c:pt idx="11151">
                  <c:v>1.0332293749999999</c:v>
                </c:pt>
                <c:pt idx="11152">
                  <c:v>1.033273594</c:v>
                </c:pt>
                <c:pt idx="11153">
                  <c:v>1.032945859</c:v>
                </c:pt>
                <c:pt idx="11154">
                  <c:v>1.0326249219999999</c:v>
                </c:pt>
                <c:pt idx="11155">
                  <c:v>1.032270781</c:v>
                </c:pt>
                <c:pt idx="11156">
                  <c:v>1.032041094</c:v>
                </c:pt>
                <c:pt idx="11157">
                  <c:v>1.031857188</c:v>
                </c:pt>
                <c:pt idx="11158">
                  <c:v>1.031468906</c:v>
                </c:pt>
                <c:pt idx="11159">
                  <c:v>1.031058359</c:v>
                </c:pt>
                <c:pt idx="11160">
                  <c:v>1.0306997659999999</c:v>
                </c:pt>
                <c:pt idx="11161">
                  <c:v>1.030771484</c:v>
                </c:pt>
                <c:pt idx="11162">
                  <c:v>1.0305604690000001</c:v>
                </c:pt>
                <c:pt idx="11163">
                  <c:v>1.030183047</c:v>
                </c:pt>
                <c:pt idx="11164">
                  <c:v>1.0297722659999999</c:v>
                </c:pt>
                <c:pt idx="11165">
                  <c:v>1.0293657810000001</c:v>
                </c:pt>
                <c:pt idx="11166">
                  <c:v>1.0293245310000001</c:v>
                </c:pt>
                <c:pt idx="11167">
                  <c:v>1.029365547</c:v>
                </c:pt>
                <c:pt idx="11168">
                  <c:v>1.029003828</c:v>
                </c:pt>
                <c:pt idx="11169">
                  <c:v>1.028662969</c:v>
                </c:pt>
                <c:pt idx="11170">
                  <c:v>1.0283191410000001</c:v>
                </c:pt>
                <c:pt idx="11171">
                  <c:v>1.0283253130000001</c:v>
                </c:pt>
                <c:pt idx="11172">
                  <c:v>1.0280674219999999</c:v>
                </c:pt>
                <c:pt idx="11173">
                  <c:v>1.027701406</c:v>
                </c:pt>
                <c:pt idx="11174">
                  <c:v>1.027408672</c:v>
                </c:pt>
                <c:pt idx="11175">
                  <c:v>1.0270510159999999</c:v>
                </c:pt>
                <c:pt idx="11176">
                  <c:v>1.027198203</c:v>
                </c:pt>
                <c:pt idx="11177">
                  <c:v>1.02680375</c:v>
                </c:pt>
                <c:pt idx="11178">
                  <c:v>1.0264842190000001</c:v>
                </c:pt>
                <c:pt idx="11179">
                  <c:v>1.0260392970000001</c:v>
                </c:pt>
                <c:pt idx="11180">
                  <c:v>1.0260352340000001</c:v>
                </c:pt>
                <c:pt idx="11181">
                  <c:v>1.0256086719999999</c:v>
                </c:pt>
                <c:pt idx="11182">
                  <c:v>1.025236016</c:v>
                </c:pt>
                <c:pt idx="11183">
                  <c:v>1.0249018750000001</c:v>
                </c:pt>
                <c:pt idx="11184">
                  <c:v>1.024572813</c:v>
                </c:pt>
                <c:pt idx="11185">
                  <c:v>1.0243080470000001</c:v>
                </c:pt>
                <c:pt idx="11186">
                  <c:v>1.0239151559999999</c:v>
                </c:pt>
                <c:pt idx="11187">
                  <c:v>1.0235583589999999</c:v>
                </c:pt>
                <c:pt idx="11188">
                  <c:v>1.023250625</c:v>
                </c:pt>
                <c:pt idx="11189">
                  <c:v>1.022915781</c:v>
                </c:pt>
                <c:pt idx="11190">
                  <c:v>1.0225774219999999</c:v>
                </c:pt>
                <c:pt idx="11191">
                  <c:v>1.0226103129999999</c:v>
                </c:pt>
                <c:pt idx="11192">
                  <c:v>1.022288281</c:v>
                </c:pt>
                <c:pt idx="11193">
                  <c:v>1.021975391</c:v>
                </c:pt>
                <c:pt idx="11194">
                  <c:v>1.0215931250000001</c:v>
                </c:pt>
                <c:pt idx="11195">
                  <c:v>1.0212694529999999</c:v>
                </c:pt>
                <c:pt idx="11196">
                  <c:v>1.021115547</c:v>
                </c:pt>
                <c:pt idx="11197">
                  <c:v>1.0207432809999999</c:v>
                </c:pt>
                <c:pt idx="11198">
                  <c:v>1.0202954689999999</c:v>
                </c:pt>
                <c:pt idx="11199">
                  <c:v>1.019888672</c:v>
                </c:pt>
                <c:pt idx="11200">
                  <c:v>1.019602109</c:v>
                </c:pt>
                <c:pt idx="11201">
                  <c:v>1.0191825779999999</c:v>
                </c:pt>
                <c:pt idx="11202">
                  <c:v>1.0188088280000001</c:v>
                </c:pt>
                <c:pt idx="11203">
                  <c:v>1.0187697659999999</c:v>
                </c:pt>
                <c:pt idx="11204">
                  <c:v>1.018462188</c:v>
                </c:pt>
                <c:pt idx="11205">
                  <c:v>1.0182423439999999</c:v>
                </c:pt>
                <c:pt idx="11206">
                  <c:v>1.0179175</c:v>
                </c:pt>
                <c:pt idx="11207">
                  <c:v>1.017670391</c:v>
                </c:pt>
                <c:pt idx="11208">
                  <c:v>1.0172767970000001</c:v>
                </c:pt>
                <c:pt idx="11209">
                  <c:v>1.016922734</c:v>
                </c:pt>
                <c:pt idx="11210">
                  <c:v>1.0166649219999999</c:v>
                </c:pt>
                <c:pt idx="11211">
                  <c:v>1.01654625</c:v>
                </c:pt>
                <c:pt idx="11212">
                  <c:v>1.0163646879999999</c:v>
                </c:pt>
                <c:pt idx="11213">
                  <c:v>1.0159843749999999</c:v>
                </c:pt>
                <c:pt idx="11214">
                  <c:v>1.015611016</c:v>
                </c:pt>
                <c:pt idx="11215">
                  <c:v>1.015679531</c:v>
                </c:pt>
                <c:pt idx="11216">
                  <c:v>1.015641563</c:v>
                </c:pt>
                <c:pt idx="11217">
                  <c:v>1.0154069530000001</c:v>
                </c:pt>
                <c:pt idx="11218">
                  <c:v>1.0149867969999999</c:v>
                </c:pt>
                <c:pt idx="11219">
                  <c:v>1.014893203</c:v>
                </c:pt>
                <c:pt idx="11220">
                  <c:v>1.014485547</c:v>
                </c:pt>
                <c:pt idx="11221">
                  <c:v>1.014307031</c:v>
                </c:pt>
                <c:pt idx="11222">
                  <c:v>1.0139463280000001</c:v>
                </c:pt>
                <c:pt idx="11223">
                  <c:v>1.0135482810000001</c:v>
                </c:pt>
                <c:pt idx="11224">
                  <c:v>1.0134051559999999</c:v>
                </c:pt>
                <c:pt idx="11225">
                  <c:v>1.0131705470000001</c:v>
                </c:pt>
                <c:pt idx="11226">
                  <c:v>1.0130409380000001</c:v>
                </c:pt>
                <c:pt idx="11227">
                  <c:v>1.012715625</c:v>
                </c:pt>
                <c:pt idx="11228">
                  <c:v>1.0124775779999999</c:v>
                </c:pt>
                <c:pt idx="11229">
                  <c:v>1.012105781</c:v>
                </c:pt>
                <c:pt idx="11230">
                  <c:v>1.011660547</c:v>
                </c:pt>
                <c:pt idx="11231">
                  <c:v>1.0112042189999999</c:v>
                </c:pt>
                <c:pt idx="11232">
                  <c:v>1.0108110159999999</c:v>
                </c:pt>
                <c:pt idx="11233">
                  <c:v>1.0104500000000001</c:v>
                </c:pt>
                <c:pt idx="11234">
                  <c:v>1.0106007809999999</c:v>
                </c:pt>
                <c:pt idx="11235">
                  <c:v>1.0102388280000001</c:v>
                </c:pt>
                <c:pt idx="11236">
                  <c:v>1.0099653129999999</c:v>
                </c:pt>
                <c:pt idx="11237">
                  <c:v>1.009594375</c:v>
                </c:pt>
                <c:pt idx="11238">
                  <c:v>1.009449375</c:v>
                </c:pt>
                <c:pt idx="11239">
                  <c:v>1.0093434379999999</c:v>
                </c:pt>
                <c:pt idx="11240">
                  <c:v>1.0091861719999999</c:v>
                </c:pt>
                <c:pt idx="11241">
                  <c:v>1.0087005469999999</c:v>
                </c:pt>
                <c:pt idx="11242">
                  <c:v>1.0083333590000001</c:v>
                </c:pt>
                <c:pt idx="11243">
                  <c:v>1.00827125</c:v>
                </c:pt>
                <c:pt idx="11244">
                  <c:v>1.0080142190000001</c:v>
                </c:pt>
                <c:pt idx="11245">
                  <c:v>1.0078892189999999</c:v>
                </c:pt>
                <c:pt idx="11246">
                  <c:v>1.0075632809999999</c:v>
                </c:pt>
                <c:pt idx="11247">
                  <c:v>1.007473047</c:v>
                </c:pt>
                <c:pt idx="11248">
                  <c:v>1.0071133590000001</c:v>
                </c:pt>
                <c:pt idx="11249">
                  <c:v>1.0069474220000001</c:v>
                </c:pt>
                <c:pt idx="11250">
                  <c:v>1.0067535940000001</c:v>
                </c:pt>
                <c:pt idx="11251">
                  <c:v>1.0064186719999999</c:v>
                </c:pt>
                <c:pt idx="11252">
                  <c:v>1.006074219</c:v>
                </c:pt>
                <c:pt idx="11253">
                  <c:v>1.0062617970000001</c:v>
                </c:pt>
                <c:pt idx="11254">
                  <c:v>1.005939688</c:v>
                </c:pt>
                <c:pt idx="11255">
                  <c:v>1.005759375</c:v>
                </c:pt>
                <c:pt idx="11256">
                  <c:v>1.0053868749999999</c:v>
                </c:pt>
                <c:pt idx="11257">
                  <c:v>1.0051013280000001</c:v>
                </c:pt>
                <c:pt idx="11258">
                  <c:v>1.0047539839999999</c:v>
                </c:pt>
                <c:pt idx="11259">
                  <c:v>1.004565938</c:v>
                </c:pt>
                <c:pt idx="11260">
                  <c:v>1.0042325780000001</c:v>
                </c:pt>
                <c:pt idx="11261">
                  <c:v>1.004003438</c:v>
                </c:pt>
                <c:pt idx="11262">
                  <c:v>1.003701484</c:v>
                </c:pt>
                <c:pt idx="11263">
                  <c:v>1.003470547</c:v>
                </c:pt>
                <c:pt idx="11264">
                  <c:v>1.003135391</c:v>
                </c:pt>
                <c:pt idx="11265">
                  <c:v>1.0028118749999999</c:v>
                </c:pt>
                <c:pt idx="11266">
                  <c:v>1.0024698439999999</c:v>
                </c:pt>
                <c:pt idx="11267">
                  <c:v>1.002321953</c:v>
                </c:pt>
                <c:pt idx="11268">
                  <c:v>1.002110469</c:v>
                </c:pt>
                <c:pt idx="11269">
                  <c:v>1.0019775</c:v>
                </c:pt>
                <c:pt idx="11270">
                  <c:v>1.001636953</c:v>
                </c:pt>
                <c:pt idx="11271">
                  <c:v>1.0014490629999999</c:v>
                </c:pt>
                <c:pt idx="11272">
                  <c:v>1.0013300000000001</c:v>
                </c:pt>
                <c:pt idx="11273">
                  <c:v>1.001151328</c:v>
                </c:pt>
                <c:pt idx="11274">
                  <c:v>1.000950625</c:v>
                </c:pt>
                <c:pt idx="11275">
                  <c:v>1.000563047</c:v>
                </c:pt>
                <c:pt idx="11276">
                  <c:v>1.0004024220000001</c:v>
                </c:pt>
                <c:pt idx="11277">
                  <c:v>1.0000780469999999</c:v>
                </c:pt>
                <c:pt idx="11278">
                  <c:v>0.99974343799999998</c:v>
                </c:pt>
                <c:pt idx="11279">
                  <c:v>0.99942773399999996</c:v>
                </c:pt>
                <c:pt idx="11280">
                  <c:v>0.99908851600000004</c:v>
                </c:pt>
                <c:pt idx="11281">
                  <c:v>0.99917046899999995</c:v>
                </c:pt>
                <c:pt idx="11282">
                  <c:v>0.99871968799999999</c:v>
                </c:pt>
                <c:pt idx="11283">
                  <c:v>0.99864773399999995</c:v>
                </c:pt>
                <c:pt idx="11284">
                  <c:v>0.99828062500000003</c:v>
                </c:pt>
                <c:pt idx="11285">
                  <c:v>0.99805632799999999</c:v>
                </c:pt>
                <c:pt idx="11286">
                  <c:v>0.99765023399999997</c:v>
                </c:pt>
                <c:pt idx="11287">
                  <c:v>0.99765250000000005</c:v>
                </c:pt>
                <c:pt idx="11288">
                  <c:v>0.99728945300000005</c:v>
                </c:pt>
                <c:pt idx="11289">
                  <c:v>0.99735312499999995</c:v>
                </c:pt>
                <c:pt idx="11290">
                  <c:v>0.99700250000000001</c:v>
                </c:pt>
                <c:pt idx="11291">
                  <c:v>0.99682476600000003</c:v>
                </c:pt>
                <c:pt idx="11292">
                  <c:v>0.99650359399999999</c:v>
                </c:pt>
                <c:pt idx="11293">
                  <c:v>0.99609710900000004</c:v>
                </c:pt>
                <c:pt idx="11294">
                  <c:v>0.99593242199999998</c:v>
                </c:pt>
                <c:pt idx="11295">
                  <c:v>0.99559414099999999</c:v>
                </c:pt>
                <c:pt idx="11296">
                  <c:v>0.99526257799999995</c:v>
                </c:pt>
                <c:pt idx="11297">
                  <c:v>0.99486554699999996</c:v>
                </c:pt>
                <c:pt idx="11298">
                  <c:v>0.99479796899999995</c:v>
                </c:pt>
                <c:pt idx="11299">
                  <c:v>0.99467171899999995</c:v>
                </c:pt>
                <c:pt idx="11300">
                  <c:v>0.994614844</c:v>
                </c:pt>
                <c:pt idx="11301">
                  <c:v>0.994282734</c:v>
                </c:pt>
                <c:pt idx="11302">
                  <c:v>0.99385023400000005</c:v>
                </c:pt>
                <c:pt idx="11303">
                  <c:v>0.99352773400000005</c:v>
                </c:pt>
                <c:pt idx="11304">
                  <c:v>0.99332554699999998</c:v>
                </c:pt>
                <c:pt idx="11305">
                  <c:v>0.99322585900000004</c:v>
                </c:pt>
                <c:pt idx="11306">
                  <c:v>0.99284265599999999</c:v>
                </c:pt>
                <c:pt idx="11307">
                  <c:v>0.99249140599999996</c:v>
                </c:pt>
                <c:pt idx="11308">
                  <c:v>0.99210062499999996</c:v>
                </c:pt>
                <c:pt idx="11309">
                  <c:v>0.99207367199999996</c:v>
                </c:pt>
                <c:pt idx="11310">
                  <c:v>0.99185890600000004</c:v>
                </c:pt>
                <c:pt idx="11311">
                  <c:v>0.99179898399999999</c:v>
                </c:pt>
                <c:pt idx="11312">
                  <c:v>0.991460703</c:v>
                </c:pt>
                <c:pt idx="11313">
                  <c:v>0.99113007799999997</c:v>
                </c:pt>
                <c:pt idx="11314">
                  <c:v>0.99100734400000001</c:v>
                </c:pt>
                <c:pt idx="11315">
                  <c:v>0.990914297</c:v>
                </c:pt>
                <c:pt idx="11316">
                  <c:v>0.99056398400000001</c:v>
                </c:pt>
                <c:pt idx="11317">
                  <c:v>0.99047117200000001</c:v>
                </c:pt>
                <c:pt idx="11318">
                  <c:v>0.99006210900000002</c:v>
                </c:pt>
                <c:pt idx="11319">
                  <c:v>0.99004898399999997</c:v>
                </c:pt>
                <c:pt idx="11320">
                  <c:v>0.989692656</c:v>
                </c:pt>
                <c:pt idx="11321">
                  <c:v>0.989351172</c:v>
                </c:pt>
                <c:pt idx="11322">
                  <c:v>0.98911960899999996</c:v>
                </c:pt>
                <c:pt idx="11323">
                  <c:v>0.98872343799999995</c:v>
                </c:pt>
                <c:pt idx="11324">
                  <c:v>0.98838968800000004</c:v>
                </c:pt>
                <c:pt idx="11325">
                  <c:v>0.987985</c:v>
                </c:pt>
                <c:pt idx="11326">
                  <c:v>0.98786062500000005</c:v>
                </c:pt>
                <c:pt idx="11327">
                  <c:v>0.98747570299999998</c:v>
                </c:pt>
                <c:pt idx="11328">
                  <c:v>0.98739617199999996</c:v>
                </c:pt>
                <c:pt idx="11329">
                  <c:v>0.98701703100000004</c:v>
                </c:pt>
                <c:pt idx="11330">
                  <c:v>0.98692906300000005</c:v>
                </c:pt>
                <c:pt idx="11331">
                  <c:v>0.98676320299999998</c:v>
                </c:pt>
                <c:pt idx="11332">
                  <c:v>0.98668953100000001</c:v>
                </c:pt>
                <c:pt idx="11333">
                  <c:v>0.986305078</c:v>
                </c:pt>
                <c:pt idx="11334">
                  <c:v>0.98621734400000005</c:v>
                </c:pt>
                <c:pt idx="11335">
                  <c:v>0.98624273399999995</c:v>
                </c:pt>
                <c:pt idx="11336">
                  <c:v>0.98591820299999999</c:v>
                </c:pt>
                <c:pt idx="11337">
                  <c:v>0.985481563</c:v>
                </c:pt>
                <c:pt idx="11338">
                  <c:v>0.98547351599999999</c:v>
                </c:pt>
                <c:pt idx="11339">
                  <c:v>0.985080391</c:v>
                </c:pt>
                <c:pt idx="11340">
                  <c:v>0.98486171899999997</c:v>
                </c:pt>
                <c:pt idx="11341">
                  <c:v>0.98443445299999999</c:v>
                </c:pt>
                <c:pt idx="11342">
                  <c:v>0.98426632800000002</c:v>
                </c:pt>
                <c:pt idx="11343">
                  <c:v>0.98411328099999995</c:v>
                </c:pt>
                <c:pt idx="11344">
                  <c:v>0.98410492199999999</c:v>
                </c:pt>
                <c:pt idx="11345">
                  <c:v>0.98377093800000004</c:v>
                </c:pt>
                <c:pt idx="11346">
                  <c:v>0.98337820300000001</c:v>
                </c:pt>
                <c:pt idx="11347">
                  <c:v>0.98318375000000002</c:v>
                </c:pt>
                <c:pt idx="11348">
                  <c:v>0.98296976599999997</c:v>
                </c:pt>
                <c:pt idx="11349">
                  <c:v>0.98277749999999997</c:v>
                </c:pt>
                <c:pt idx="11350">
                  <c:v>0.98241210899999998</c:v>
                </c:pt>
                <c:pt idx="11351">
                  <c:v>0.98195617199999996</c:v>
                </c:pt>
                <c:pt idx="11352">
                  <c:v>0.98161601600000004</c:v>
                </c:pt>
                <c:pt idx="11353">
                  <c:v>0.98130039099999999</c:v>
                </c:pt>
                <c:pt idx="11354">
                  <c:v>0.981077109</c:v>
                </c:pt>
                <c:pt idx="11355">
                  <c:v>0.98082601599999997</c:v>
                </c:pt>
                <c:pt idx="11356">
                  <c:v>0.98053062499999999</c:v>
                </c:pt>
                <c:pt idx="11357">
                  <c:v>0.98022804699999999</c:v>
                </c:pt>
                <c:pt idx="11358">
                  <c:v>0.97989671899999997</c:v>
                </c:pt>
                <c:pt idx="11359">
                  <c:v>0.97965171900000003</c:v>
                </c:pt>
                <c:pt idx="11360">
                  <c:v>0.97931781299999998</c:v>
                </c:pt>
                <c:pt idx="11361">
                  <c:v>0.97932874999999997</c:v>
                </c:pt>
                <c:pt idx="11362">
                  <c:v>0.97903648399999998</c:v>
                </c:pt>
                <c:pt idx="11363">
                  <c:v>0.97880046899999995</c:v>
                </c:pt>
                <c:pt idx="11364">
                  <c:v>0.978447344</c:v>
                </c:pt>
                <c:pt idx="11365">
                  <c:v>0.97817851600000005</c:v>
                </c:pt>
                <c:pt idx="11366">
                  <c:v>0.97783695299999995</c:v>
                </c:pt>
                <c:pt idx="11367">
                  <c:v>0.97780468799999998</c:v>
                </c:pt>
                <c:pt idx="11368">
                  <c:v>0.97747289100000001</c:v>
                </c:pt>
                <c:pt idx="11369">
                  <c:v>0.97738382800000001</c:v>
                </c:pt>
                <c:pt idx="11370">
                  <c:v>0.97707414100000001</c:v>
                </c:pt>
                <c:pt idx="11371">
                  <c:v>0.97683585900000003</c:v>
                </c:pt>
                <c:pt idx="11372">
                  <c:v>0.97650375</c:v>
                </c:pt>
                <c:pt idx="11373">
                  <c:v>0.97658718799999999</c:v>
                </c:pt>
                <c:pt idx="11374">
                  <c:v>0.97633328100000005</c:v>
                </c:pt>
                <c:pt idx="11375">
                  <c:v>0.97588593800000001</c:v>
                </c:pt>
                <c:pt idx="11376">
                  <c:v>0.97545304700000002</c:v>
                </c:pt>
                <c:pt idx="11377">
                  <c:v>0.975068516</c:v>
                </c:pt>
                <c:pt idx="11378">
                  <c:v>0.97470179700000004</c:v>
                </c:pt>
                <c:pt idx="11379">
                  <c:v>0.97435460900000004</c:v>
                </c:pt>
                <c:pt idx="11380">
                  <c:v>0.97395843800000004</c:v>
                </c:pt>
                <c:pt idx="11381">
                  <c:v>0.97360632800000002</c:v>
                </c:pt>
                <c:pt idx="11382">
                  <c:v>0.97322078099999998</c:v>
                </c:pt>
                <c:pt idx="11383">
                  <c:v>0.97299976600000004</c:v>
                </c:pt>
                <c:pt idx="11384">
                  <c:v>0.97272554700000002</c:v>
                </c:pt>
                <c:pt idx="11385">
                  <c:v>0.97257078100000005</c:v>
                </c:pt>
                <c:pt idx="11386">
                  <c:v>0.972101875</c:v>
                </c:pt>
                <c:pt idx="11387">
                  <c:v>0.97170429700000005</c:v>
                </c:pt>
                <c:pt idx="11388">
                  <c:v>0.97137921900000002</c:v>
                </c:pt>
                <c:pt idx="11389">
                  <c:v>0.97141367199999995</c:v>
                </c:pt>
                <c:pt idx="11390">
                  <c:v>0.97095679700000004</c:v>
                </c:pt>
                <c:pt idx="11391">
                  <c:v>0.97056476599999997</c:v>
                </c:pt>
                <c:pt idx="11392">
                  <c:v>0.97017531300000004</c:v>
                </c:pt>
                <c:pt idx="11393">
                  <c:v>0.96974703100000004</c:v>
                </c:pt>
                <c:pt idx="11394">
                  <c:v>0.96974078100000005</c:v>
                </c:pt>
                <c:pt idx="11395">
                  <c:v>0.96941765599999996</c:v>
                </c:pt>
                <c:pt idx="11396">
                  <c:v>0.96900867199999996</c:v>
                </c:pt>
                <c:pt idx="11397">
                  <c:v>0.96908820299999998</c:v>
                </c:pt>
                <c:pt idx="11398">
                  <c:v>0.96878101599999999</c:v>
                </c:pt>
                <c:pt idx="11399">
                  <c:v>0.96836617199999997</c:v>
                </c:pt>
                <c:pt idx="11400">
                  <c:v>0.96804515599999996</c:v>
                </c:pt>
                <c:pt idx="11401">
                  <c:v>0.96766101599999998</c:v>
                </c:pt>
                <c:pt idx="11402">
                  <c:v>0.96743093800000002</c:v>
                </c:pt>
                <c:pt idx="11403">
                  <c:v>0.96708781300000002</c:v>
                </c:pt>
                <c:pt idx="11404">
                  <c:v>0.96674718800000004</c:v>
                </c:pt>
                <c:pt idx="11405">
                  <c:v>0.96639726599999998</c:v>
                </c:pt>
                <c:pt idx="11406">
                  <c:v>0.96597250000000001</c:v>
                </c:pt>
                <c:pt idx="11407">
                  <c:v>0.96564312500000005</c:v>
                </c:pt>
                <c:pt idx="11408">
                  <c:v>0.96530789100000003</c:v>
                </c:pt>
                <c:pt idx="11409">
                  <c:v>0.96492492200000002</c:v>
                </c:pt>
                <c:pt idx="11410">
                  <c:v>0.96456195300000003</c:v>
                </c:pt>
                <c:pt idx="11411">
                  <c:v>0.96421085900000003</c:v>
                </c:pt>
                <c:pt idx="11412">
                  <c:v>0.964197266</c:v>
                </c:pt>
                <c:pt idx="11413">
                  <c:v>0.96404531299999996</c:v>
                </c:pt>
                <c:pt idx="11414">
                  <c:v>0.96416124999999997</c:v>
                </c:pt>
                <c:pt idx="11415">
                  <c:v>0.96431617199999997</c:v>
                </c:pt>
                <c:pt idx="11416">
                  <c:v>0.96404492200000003</c:v>
                </c:pt>
                <c:pt idx="11417">
                  <c:v>0.96387039100000005</c:v>
                </c:pt>
                <c:pt idx="11418">
                  <c:v>0.96375656300000001</c:v>
                </c:pt>
                <c:pt idx="11419">
                  <c:v>0.96351835900000005</c:v>
                </c:pt>
                <c:pt idx="11420">
                  <c:v>0.96329624999999997</c:v>
                </c:pt>
                <c:pt idx="11421">
                  <c:v>0.96296648399999996</c:v>
                </c:pt>
                <c:pt idx="11422">
                  <c:v>0.96262343800000005</c:v>
                </c:pt>
                <c:pt idx="11423">
                  <c:v>0.96256945299999996</c:v>
                </c:pt>
                <c:pt idx="11424">
                  <c:v>0.96235250000000006</c:v>
                </c:pt>
                <c:pt idx="11425">
                  <c:v>0.96211742200000006</c:v>
                </c:pt>
                <c:pt idx="11426">
                  <c:v>0.96173874999999998</c:v>
                </c:pt>
                <c:pt idx="11427">
                  <c:v>0.96149249999999997</c:v>
                </c:pt>
                <c:pt idx="11428">
                  <c:v>0.96131414100000001</c:v>
                </c:pt>
                <c:pt idx="11429">
                  <c:v>0.96117148399999996</c:v>
                </c:pt>
                <c:pt idx="11430">
                  <c:v>0.96099257800000004</c:v>
                </c:pt>
                <c:pt idx="11431">
                  <c:v>0.96066562499999997</c:v>
                </c:pt>
                <c:pt idx="11432">
                  <c:v>0.960291797</c:v>
                </c:pt>
                <c:pt idx="11433">
                  <c:v>0.96019492200000001</c:v>
                </c:pt>
                <c:pt idx="11434">
                  <c:v>0.95987851599999996</c:v>
                </c:pt>
                <c:pt idx="11435">
                  <c:v>0.95954937500000004</c:v>
                </c:pt>
                <c:pt idx="11436">
                  <c:v>0.95906359399999996</c:v>
                </c:pt>
                <c:pt idx="11437">
                  <c:v>0.95870289099999995</c:v>
                </c:pt>
                <c:pt idx="11438">
                  <c:v>0.95829445300000005</c:v>
                </c:pt>
                <c:pt idx="11439">
                  <c:v>0.958202891</c:v>
                </c:pt>
                <c:pt idx="11440">
                  <c:v>0.958109141</c:v>
                </c:pt>
                <c:pt idx="11441">
                  <c:v>0.95770296899999996</c:v>
                </c:pt>
                <c:pt idx="11442">
                  <c:v>0.95728945300000001</c:v>
                </c:pt>
                <c:pt idx="11443">
                  <c:v>0.95694171900000002</c:v>
                </c:pt>
                <c:pt idx="11444">
                  <c:v>0.95698335899999998</c:v>
                </c:pt>
                <c:pt idx="11445">
                  <c:v>0.95660859399999998</c:v>
                </c:pt>
                <c:pt idx="11446">
                  <c:v>0.95623734400000004</c:v>
                </c:pt>
                <c:pt idx="11447">
                  <c:v>0.95591531299999999</c:v>
                </c:pt>
                <c:pt idx="11448">
                  <c:v>0.95548875</c:v>
                </c:pt>
                <c:pt idx="11449">
                  <c:v>0.95543257800000003</c:v>
                </c:pt>
                <c:pt idx="11450">
                  <c:v>0.95543765599999997</c:v>
                </c:pt>
                <c:pt idx="11451">
                  <c:v>0.95500125000000002</c:v>
                </c:pt>
                <c:pt idx="11452">
                  <c:v>0.95455117199999995</c:v>
                </c:pt>
                <c:pt idx="11453">
                  <c:v>0.95442695300000002</c:v>
                </c:pt>
                <c:pt idx="11454">
                  <c:v>0.95436507800000003</c:v>
                </c:pt>
                <c:pt idx="11455">
                  <c:v>0.95414273400000005</c:v>
                </c:pt>
                <c:pt idx="11456">
                  <c:v>0.95380390599999998</c:v>
                </c:pt>
                <c:pt idx="11457">
                  <c:v>0.95344960899999998</c:v>
                </c:pt>
                <c:pt idx="11458">
                  <c:v>0.95310578099999999</c:v>
                </c:pt>
                <c:pt idx="11459">
                  <c:v>0.95301351599999995</c:v>
                </c:pt>
                <c:pt idx="11460">
                  <c:v>0.95293101599999996</c:v>
                </c:pt>
                <c:pt idx="11461">
                  <c:v>0.95260906300000003</c:v>
                </c:pt>
                <c:pt idx="11462">
                  <c:v>0.95218929699999999</c:v>
                </c:pt>
                <c:pt idx="11463">
                  <c:v>0.9518375</c:v>
                </c:pt>
                <c:pt idx="11464">
                  <c:v>0.95151070299999996</c:v>
                </c:pt>
                <c:pt idx="11465">
                  <c:v>0.95166398399999996</c:v>
                </c:pt>
                <c:pt idx="11466">
                  <c:v>0.95127648399999998</c:v>
                </c:pt>
                <c:pt idx="11467">
                  <c:v>0.95092289100000005</c:v>
                </c:pt>
                <c:pt idx="11468">
                  <c:v>0.95058617199999995</c:v>
                </c:pt>
                <c:pt idx="11469">
                  <c:v>0.95019921900000004</c:v>
                </c:pt>
                <c:pt idx="11470">
                  <c:v>0.95017507800000001</c:v>
                </c:pt>
                <c:pt idx="11471">
                  <c:v>0.95030578099999996</c:v>
                </c:pt>
                <c:pt idx="11472">
                  <c:v>0.949931953</c:v>
                </c:pt>
                <c:pt idx="11473">
                  <c:v>0.94957109399999995</c:v>
                </c:pt>
                <c:pt idx="11474">
                  <c:v>0.94927976599999997</c:v>
                </c:pt>
                <c:pt idx="11475">
                  <c:v>0.94942554700000004</c:v>
                </c:pt>
                <c:pt idx="11476">
                  <c:v>0.94924773399999995</c:v>
                </c:pt>
                <c:pt idx="11477">
                  <c:v>0.94891124999999998</c:v>
                </c:pt>
                <c:pt idx="11478">
                  <c:v>0.94853515600000005</c:v>
                </c:pt>
                <c:pt idx="11479">
                  <c:v>0.94819374999999995</c:v>
                </c:pt>
                <c:pt idx="11480">
                  <c:v>0.94799648400000003</c:v>
                </c:pt>
                <c:pt idx="11481">
                  <c:v>0.94761843800000001</c:v>
                </c:pt>
                <c:pt idx="11482">
                  <c:v>0.94739890599999999</c:v>
                </c:pt>
                <c:pt idx="11483">
                  <c:v>0.94704398400000001</c:v>
                </c:pt>
                <c:pt idx="11484">
                  <c:v>0.94681554700000004</c:v>
                </c:pt>
                <c:pt idx="11485">
                  <c:v>0.946477813</c:v>
                </c:pt>
                <c:pt idx="11486">
                  <c:v>0.94611617199999998</c:v>
                </c:pt>
                <c:pt idx="11487">
                  <c:v>0.945730391</c:v>
                </c:pt>
                <c:pt idx="11488">
                  <c:v>0.94580234399999996</c:v>
                </c:pt>
                <c:pt idx="11489">
                  <c:v>0.94567992199999995</c:v>
                </c:pt>
                <c:pt idx="11490">
                  <c:v>0.94542781300000001</c:v>
                </c:pt>
                <c:pt idx="11491">
                  <c:v>0.94508507799999997</c:v>
                </c:pt>
                <c:pt idx="11492">
                  <c:v>0.94471890599999997</c:v>
                </c:pt>
                <c:pt idx="11493">
                  <c:v>0.94474382800000001</c:v>
                </c:pt>
                <c:pt idx="11494">
                  <c:v>0.94438828100000005</c:v>
                </c:pt>
                <c:pt idx="11495">
                  <c:v>0.94391828099999997</c:v>
                </c:pt>
                <c:pt idx="11496">
                  <c:v>0.94350078100000001</c:v>
                </c:pt>
                <c:pt idx="11497">
                  <c:v>0.94305023399999999</c:v>
                </c:pt>
                <c:pt idx="11498">
                  <c:v>0.94266015599999997</c:v>
                </c:pt>
                <c:pt idx="11499">
                  <c:v>0.94231257800000001</c:v>
                </c:pt>
                <c:pt idx="11500">
                  <c:v>0.94196890600000005</c:v>
                </c:pt>
                <c:pt idx="11501">
                  <c:v>0.94161906299999998</c:v>
                </c:pt>
                <c:pt idx="11502">
                  <c:v>0.94126054699999995</c:v>
                </c:pt>
                <c:pt idx="11503">
                  <c:v>0.94125117199999997</c:v>
                </c:pt>
                <c:pt idx="11504">
                  <c:v>0.94080874999999997</c:v>
                </c:pt>
                <c:pt idx="11505">
                  <c:v>0.94042875000000004</c:v>
                </c:pt>
                <c:pt idx="11506">
                  <c:v>0.94007906299999999</c:v>
                </c:pt>
                <c:pt idx="11507">
                  <c:v>0.93981000000000003</c:v>
                </c:pt>
                <c:pt idx="11508">
                  <c:v>0.93957257800000005</c:v>
                </c:pt>
                <c:pt idx="11509">
                  <c:v>0.93937507799999997</c:v>
                </c:pt>
                <c:pt idx="11510">
                  <c:v>0.93903460900000002</c:v>
                </c:pt>
                <c:pt idx="11511">
                  <c:v>0.93867273399999995</c:v>
                </c:pt>
                <c:pt idx="11512">
                  <c:v>0.93863656299999998</c:v>
                </c:pt>
                <c:pt idx="11513">
                  <c:v>0.93833187500000004</c:v>
                </c:pt>
                <c:pt idx="11514">
                  <c:v>0.93788046899999999</c:v>
                </c:pt>
                <c:pt idx="11515">
                  <c:v>0.93739117199999999</c:v>
                </c:pt>
                <c:pt idx="11516">
                  <c:v>0.936905078</c:v>
                </c:pt>
                <c:pt idx="11517">
                  <c:v>0.93648703099999997</c:v>
                </c:pt>
                <c:pt idx="11518">
                  <c:v>0.93612742199999999</c:v>
                </c:pt>
                <c:pt idx="11519">
                  <c:v>0.93575523400000005</c:v>
                </c:pt>
                <c:pt idx="11520">
                  <c:v>0.93539218800000001</c:v>
                </c:pt>
                <c:pt idx="11521">
                  <c:v>0.93498335899999996</c:v>
                </c:pt>
                <c:pt idx="11522">
                  <c:v>0.93470218800000004</c:v>
                </c:pt>
                <c:pt idx="11523">
                  <c:v>0.93446984399999999</c:v>
                </c:pt>
                <c:pt idx="11524">
                  <c:v>0.93422023399999998</c:v>
                </c:pt>
                <c:pt idx="11525">
                  <c:v>0.93407562499999996</c:v>
                </c:pt>
                <c:pt idx="11526">
                  <c:v>0.93372890600000003</c:v>
                </c:pt>
                <c:pt idx="11527">
                  <c:v>0.93367054699999996</c:v>
                </c:pt>
                <c:pt idx="11528">
                  <c:v>0.93327585899999999</c:v>
                </c:pt>
                <c:pt idx="11529">
                  <c:v>0.93330671899999995</c:v>
                </c:pt>
                <c:pt idx="11530">
                  <c:v>0.93296179700000004</c:v>
                </c:pt>
                <c:pt idx="11531">
                  <c:v>0.93299679700000004</c:v>
                </c:pt>
                <c:pt idx="11532">
                  <c:v>0.93263625000000006</c:v>
                </c:pt>
                <c:pt idx="11533">
                  <c:v>0.93229328099999997</c:v>
                </c:pt>
                <c:pt idx="11534">
                  <c:v>0.93211179700000002</c:v>
                </c:pt>
                <c:pt idx="11535">
                  <c:v>0.93178867200000004</c:v>
                </c:pt>
                <c:pt idx="11536">
                  <c:v>0.93141765600000004</c:v>
                </c:pt>
                <c:pt idx="11537">
                  <c:v>0.93108945300000001</c:v>
                </c:pt>
                <c:pt idx="11538">
                  <c:v>0.93066515599999999</c:v>
                </c:pt>
                <c:pt idx="11539">
                  <c:v>0.93032804700000005</c:v>
                </c:pt>
                <c:pt idx="11540">
                  <c:v>0.92998679699999998</c:v>
                </c:pt>
                <c:pt idx="11541">
                  <c:v>0.92965781300000006</c:v>
                </c:pt>
                <c:pt idx="11542">
                  <c:v>0.92955617199999996</c:v>
                </c:pt>
                <c:pt idx="11543">
                  <c:v>0.92919265600000001</c:v>
                </c:pt>
                <c:pt idx="11544">
                  <c:v>0.92897171899999997</c:v>
                </c:pt>
                <c:pt idx="11545">
                  <c:v>0.92863398399999997</c:v>
                </c:pt>
                <c:pt idx="11546">
                  <c:v>0.92853148399999996</c:v>
                </c:pt>
                <c:pt idx="11547">
                  <c:v>0.92816031300000001</c:v>
                </c:pt>
                <c:pt idx="11548">
                  <c:v>0.92782500000000001</c:v>
                </c:pt>
                <c:pt idx="11549">
                  <c:v>0.92736039100000001</c:v>
                </c:pt>
                <c:pt idx="11550">
                  <c:v>0.92702976599999998</c:v>
                </c:pt>
                <c:pt idx="11551">
                  <c:v>0.92667500000000003</c:v>
                </c:pt>
                <c:pt idx="11552">
                  <c:v>0.926348281</c:v>
                </c:pt>
                <c:pt idx="11553">
                  <c:v>0.92602203100000002</c:v>
                </c:pt>
                <c:pt idx="11554">
                  <c:v>0.925548594</c:v>
                </c:pt>
                <c:pt idx="11555">
                  <c:v>0.92521226599999995</c:v>
                </c:pt>
                <c:pt idx="11556">
                  <c:v>0.92484851599999995</c:v>
                </c:pt>
                <c:pt idx="11557">
                  <c:v>0.92467539099999996</c:v>
                </c:pt>
                <c:pt idx="11558">
                  <c:v>0.92429546900000004</c:v>
                </c:pt>
                <c:pt idx="11559">
                  <c:v>0.92395835900000001</c:v>
                </c:pt>
                <c:pt idx="11560">
                  <c:v>0.92357203099999996</c:v>
                </c:pt>
                <c:pt idx="11561">
                  <c:v>0.92320921899999997</c:v>
                </c:pt>
                <c:pt idx="11562">
                  <c:v>0.92287140599999995</c:v>
                </c:pt>
                <c:pt idx="11563">
                  <c:v>0.92263234400000005</c:v>
                </c:pt>
                <c:pt idx="11564">
                  <c:v>0.92224656299999996</c:v>
                </c:pt>
                <c:pt idx="11565">
                  <c:v>0.92183187499999997</c:v>
                </c:pt>
                <c:pt idx="11566">
                  <c:v>0.921492969</c:v>
                </c:pt>
                <c:pt idx="11567">
                  <c:v>0.92135757799999995</c:v>
                </c:pt>
                <c:pt idx="11568">
                  <c:v>0.92104414099999998</c:v>
                </c:pt>
                <c:pt idx="11569">
                  <c:v>0.92071375</c:v>
                </c:pt>
                <c:pt idx="11570">
                  <c:v>0.92037710900000003</c:v>
                </c:pt>
                <c:pt idx="11571">
                  <c:v>0.91999695299999995</c:v>
                </c:pt>
                <c:pt idx="11572">
                  <c:v>0.91977874999999998</c:v>
                </c:pt>
                <c:pt idx="11573">
                  <c:v>0.91981039099999995</c:v>
                </c:pt>
                <c:pt idx="11574">
                  <c:v>0.919449297</c:v>
                </c:pt>
                <c:pt idx="11575">
                  <c:v>0.91935757799999995</c:v>
                </c:pt>
                <c:pt idx="11576">
                  <c:v>0.91896062499999998</c:v>
                </c:pt>
                <c:pt idx="11577">
                  <c:v>0.91873085899999996</c:v>
                </c:pt>
                <c:pt idx="11578">
                  <c:v>0.91833656299999999</c:v>
                </c:pt>
                <c:pt idx="11579">
                  <c:v>0.91799867199999996</c:v>
                </c:pt>
                <c:pt idx="11580">
                  <c:v>0.917860703</c:v>
                </c:pt>
                <c:pt idx="11581">
                  <c:v>0.91759710900000002</c:v>
                </c:pt>
                <c:pt idx="11582">
                  <c:v>0.91735789099999998</c:v>
                </c:pt>
                <c:pt idx="11583">
                  <c:v>0.91722953100000004</c:v>
                </c:pt>
                <c:pt idx="11584">
                  <c:v>0.91707796900000005</c:v>
                </c:pt>
                <c:pt idx="11585">
                  <c:v>0.91665734399999999</c:v>
                </c:pt>
                <c:pt idx="11586">
                  <c:v>0.91630320300000001</c:v>
                </c:pt>
                <c:pt idx="11587">
                  <c:v>0.91597445300000002</c:v>
                </c:pt>
                <c:pt idx="11588">
                  <c:v>0.91569812500000003</c:v>
                </c:pt>
                <c:pt idx="11589">
                  <c:v>0.91535789099999998</c:v>
                </c:pt>
                <c:pt idx="11590">
                  <c:v>0.915128359</c:v>
                </c:pt>
                <c:pt idx="11591">
                  <c:v>0.91479539099999996</c:v>
                </c:pt>
                <c:pt idx="11592">
                  <c:v>0.91444812499999995</c:v>
                </c:pt>
                <c:pt idx="11593">
                  <c:v>0.91420859399999999</c:v>
                </c:pt>
                <c:pt idx="11594">
                  <c:v>0.91384874999999999</c:v>
                </c:pt>
                <c:pt idx="11595">
                  <c:v>0.91377867199999996</c:v>
                </c:pt>
                <c:pt idx="11596">
                  <c:v>0.91342625</c:v>
                </c:pt>
                <c:pt idx="11597">
                  <c:v>0.91309046900000002</c:v>
                </c:pt>
                <c:pt idx="11598">
                  <c:v>0.91264296899999997</c:v>
                </c:pt>
                <c:pt idx="11599">
                  <c:v>0.91227328100000005</c:v>
                </c:pt>
                <c:pt idx="11600">
                  <c:v>0.91189414099999999</c:v>
                </c:pt>
                <c:pt idx="11601">
                  <c:v>0.911509609</c:v>
                </c:pt>
                <c:pt idx="11602">
                  <c:v>0.91111367200000004</c:v>
                </c:pt>
                <c:pt idx="11603">
                  <c:v>0.91078070300000002</c:v>
                </c:pt>
                <c:pt idx="11604">
                  <c:v>0.91061328100000005</c:v>
                </c:pt>
                <c:pt idx="11605">
                  <c:v>0.91022390600000003</c:v>
                </c:pt>
                <c:pt idx="11606">
                  <c:v>0.91001570300000001</c:v>
                </c:pt>
                <c:pt idx="11607">
                  <c:v>0.90966335899999995</c:v>
                </c:pt>
                <c:pt idx="11608">
                  <c:v>0.90935992200000004</c:v>
                </c:pt>
                <c:pt idx="11609">
                  <c:v>0.90894914100000002</c:v>
                </c:pt>
                <c:pt idx="11610">
                  <c:v>0.90854484400000002</c:v>
                </c:pt>
                <c:pt idx="11611">
                  <c:v>0.90818671900000003</c:v>
                </c:pt>
                <c:pt idx="11612">
                  <c:v>0.90781656300000002</c:v>
                </c:pt>
                <c:pt idx="11613">
                  <c:v>0.90756835899999999</c:v>
                </c:pt>
                <c:pt idx="11614">
                  <c:v>0.90749749999999996</c:v>
                </c:pt>
                <c:pt idx="11615">
                  <c:v>0.907118125</c:v>
                </c:pt>
                <c:pt idx="11616">
                  <c:v>0.90672976599999999</c:v>
                </c:pt>
                <c:pt idx="11617">
                  <c:v>0.90640671900000003</c:v>
                </c:pt>
                <c:pt idx="11618">
                  <c:v>0.90615335900000005</c:v>
                </c:pt>
                <c:pt idx="11619">
                  <c:v>0.90598343800000003</c:v>
                </c:pt>
                <c:pt idx="11620">
                  <c:v>0.90564882800000002</c:v>
                </c:pt>
                <c:pt idx="11621">
                  <c:v>0.90529992199999998</c:v>
                </c:pt>
                <c:pt idx="11622">
                  <c:v>0.90495812499999995</c:v>
                </c:pt>
                <c:pt idx="11623">
                  <c:v>0.90470695300000004</c:v>
                </c:pt>
                <c:pt idx="11624">
                  <c:v>0.90478296899999999</c:v>
                </c:pt>
                <c:pt idx="11625">
                  <c:v>0.90442250000000002</c:v>
                </c:pt>
                <c:pt idx="11626">
                  <c:v>0.90405281299999996</c:v>
                </c:pt>
                <c:pt idx="11627">
                  <c:v>0.90369140599999997</c:v>
                </c:pt>
                <c:pt idx="11628">
                  <c:v>0.90346335899999997</c:v>
                </c:pt>
                <c:pt idx="11629">
                  <c:v>0.90333359400000002</c:v>
                </c:pt>
                <c:pt idx="11630">
                  <c:v>0.90298624999999999</c:v>
                </c:pt>
                <c:pt idx="11631">
                  <c:v>0.90261078100000003</c:v>
                </c:pt>
                <c:pt idx="11632">
                  <c:v>0.90246320300000005</c:v>
                </c:pt>
                <c:pt idx="11633">
                  <c:v>0.90220109400000004</c:v>
                </c:pt>
                <c:pt idx="11634">
                  <c:v>0.902205547</c:v>
                </c:pt>
                <c:pt idx="11635">
                  <c:v>0.90181750000000005</c:v>
                </c:pt>
                <c:pt idx="11636">
                  <c:v>0.90145726599999998</c:v>
                </c:pt>
                <c:pt idx="11637">
                  <c:v>0.90130898400000004</c:v>
                </c:pt>
                <c:pt idx="11638">
                  <c:v>0.90098859399999998</c:v>
                </c:pt>
                <c:pt idx="11639">
                  <c:v>0.90093804700000002</c:v>
                </c:pt>
                <c:pt idx="11640">
                  <c:v>0.900481172</c:v>
                </c:pt>
                <c:pt idx="11641">
                  <c:v>0.90008031300000002</c:v>
                </c:pt>
                <c:pt idx="11642">
                  <c:v>0.89971179700000004</c:v>
                </c:pt>
                <c:pt idx="11643">
                  <c:v>0.89937476599999999</c:v>
                </c:pt>
                <c:pt idx="11644">
                  <c:v>0.89905367199999997</c:v>
                </c:pt>
                <c:pt idx="11645">
                  <c:v>0.89897125</c:v>
                </c:pt>
                <c:pt idx="11646">
                  <c:v>0.89857765599999995</c:v>
                </c:pt>
                <c:pt idx="11647">
                  <c:v>0.89821609400000002</c:v>
                </c:pt>
                <c:pt idx="11648">
                  <c:v>0.89786781299999996</c:v>
                </c:pt>
                <c:pt idx="11649">
                  <c:v>0.897695625</c:v>
                </c:pt>
                <c:pt idx="11650">
                  <c:v>0.89744960900000004</c:v>
                </c:pt>
                <c:pt idx="11651">
                  <c:v>0.897086406</c:v>
                </c:pt>
                <c:pt idx="11652">
                  <c:v>0.89669835899999994</c:v>
                </c:pt>
                <c:pt idx="11653">
                  <c:v>0.89652125000000005</c:v>
                </c:pt>
                <c:pt idx="11654">
                  <c:v>0.89639398400000003</c:v>
                </c:pt>
                <c:pt idx="11655">
                  <c:v>0.89607234400000002</c:v>
                </c:pt>
                <c:pt idx="11656">
                  <c:v>0.89572710899999997</c:v>
                </c:pt>
                <c:pt idx="11657">
                  <c:v>0.895324063</c:v>
                </c:pt>
                <c:pt idx="11658">
                  <c:v>0.89525874999999999</c:v>
                </c:pt>
                <c:pt idx="11659">
                  <c:v>0.89491046900000004</c:v>
                </c:pt>
                <c:pt idx="11660">
                  <c:v>0.89453804699999995</c:v>
                </c:pt>
                <c:pt idx="11661">
                  <c:v>0.89442945299999999</c:v>
                </c:pt>
                <c:pt idx="11662">
                  <c:v>0.89411851600000003</c:v>
                </c:pt>
                <c:pt idx="11663">
                  <c:v>0.89395476600000001</c:v>
                </c:pt>
                <c:pt idx="11664">
                  <c:v>0.89350656299999998</c:v>
                </c:pt>
                <c:pt idx="11665">
                  <c:v>0.89361984400000005</c:v>
                </c:pt>
                <c:pt idx="11666">
                  <c:v>0.89334687499999998</c:v>
                </c:pt>
                <c:pt idx="11667">
                  <c:v>0.89302421899999995</c:v>
                </c:pt>
                <c:pt idx="11668">
                  <c:v>0.89263093800000004</c:v>
                </c:pt>
                <c:pt idx="11669">
                  <c:v>0.89227015600000004</c:v>
                </c:pt>
                <c:pt idx="11670">
                  <c:v>0.89231101599999996</c:v>
                </c:pt>
                <c:pt idx="11671">
                  <c:v>0.89195749999999996</c:v>
                </c:pt>
                <c:pt idx="11672">
                  <c:v>0.89211421899999999</c:v>
                </c:pt>
                <c:pt idx="11673">
                  <c:v>0.89179109400000001</c:v>
                </c:pt>
                <c:pt idx="11674">
                  <c:v>0.89160531300000001</c:v>
                </c:pt>
                <c:pt idx="11675">
                  <c:v>0.891376328</c:v>
                </c:pt>
                <c:pt idx="11676">
                  <c:v>0.89119242200000004</c:v>
                </c:pt>
                <c:pt idx="11677">
                  <c:v>0.89084062500000005</c:v>
                </c:pt>
                <c:pt idx="11678">
                  <c:v>0.89040515600000003</c:v>
                </c:pt>
                <c:pt idx="11679">
                  <c:v>0.89014070300000003</c:v>
                </c:pt>
                <c:pt idx="11680">
                  <c:v>0.88996617200000006</c:v>
                </c:pt>
                <c:pt idx="11681">
                  <c:v>0.88975968800000005</c:v>
                </c:pt>
                <c:pt idx="11682">
                  <c:v>0.88942429700000003</c:v>
                </c:pt>
                <c:pt idx="11683">
                  <c:v>0.88907921899999998</c:v>
                </c:pt>
                <c:pt idx="11684">
                  <c:v>0.88909789100000003</c:v>
                </c:pt>
                <c:pt idx="11685">
                  <c:v>0.88868492200000004</c:v>
                </c:pt>
                <c:pt idx="11686">
                  <c:v>0.88847125000000005</c:v>
                </c:pt>
                <c:pt idx="11687">
                  <c:v>0.88813273400000003</c:v>
                </c:pt>
                <c:pt idx="11688">
                  <c:v>0.88805734400000003</c:v>
                </c:pt>
                <c:pt idx="11689">
                  <c:v>0.88787343799999996</c:v>
                </c:pt>
                <c:pt idx="11690">
                  <c:v>0.88754234399999998</c:v>
                </c:pt>
                <c:pt idx="11691">
                  <c:v>0.88738570299999997</c:v>
                </c:pt>
                <c:pt idx="11692">
                  <c:v>0.88713492199999999</c:v>
                </c:pt>
                <c:pt idx="11693">
                  <c:v>0.88676718799999998</c:v>
                </c:pt>
                <c:pt idx="11694">
                  <c:v>0.88644242200000001</c:v>
                </c:pt>
                <c:pt idx="11695">
                  <c:v>0.88610703099999999</c:v>
                </c:pt>
                <c:pt idx="11696">
                  <c:v>0.88596929700000004</c:v>
                </c:pt>
                <c:pt idx="11697">
                  <c:v>0.88555164099999994</c:v>
                </c:pt>
                <c:pt idx="11698">
                  <c:v>0.88519195299999998</c:v>
                </c:pt>
                <c:pt idx="11699">
                  <c:v>0.88484992200000001</c:v>
                </c:pt>
                <c:pt idx="11700">
                  <c:v>0.88445460899999995</c:v>
                </c:pt>
                <c:pt idx="11701">
                  <c:v>0.88412617199999999</c:v>
                </c:pt>
                <c:pt idx="11702">
                  <c:v>0.88380218799999999</c:v>
                </c:pt>
                <c:pt idx="11703">
                  <c:v>0.88340960899999998</c:v>
                </c:pt>
                <c:pt idx="11704">
                  <c:v>0.88307601599999996</c:v>
                </c:pt>
                <c:pt idx="11705">
                  <c:v>0.88281179700000001</c:v>
                </c:pt>
                <c:pt idx="11706">
                  <c:v>0.88243320300000005</c:v>
                </c:pt>
                <c:pt idx="11707">
                  <c:v>0.88210492200000001</c:v>
                </c:pt>
                <c:pt idx="11708">
                  <c:v>0.88173695299999999</c:v>
                </c:pt>
                <c:pt idx="11709">
                  <c:v>0.881403359</c:v>
                </c:pt>
                <c:pt idx="11710">
                  <c:v>0.88139437499999995</c:v>
                </c:pt>
                <c:pt idx="11711">
                  <c:v>0.88106835900000002</c:v>
                </c:pt>
                <c:pt idx="11712">
                  <c:v>0.88074195300000002</c:v>
                </c:pt>
                <c:pt idx="11713">
                  <c:v>0.88039562500000001</c:v>
                </c:pt>
                <c:pt idx="11714">
                  <c:v>0.87997070300000002</c:v>
                </c:pt>
                <c:pt idx="11715">
                  <c:v>0.87958953100000004</c:v>
                </c:pt>
                <c:pt idx="11716">
                  <c:v>0.87909843799999998</c:v>
                </c:pt>
                <c:pt idx="11717">
                  <c:v>0.87875257799999995</c:v>
                </c:pt>
                <c:pt idx="11718">
                  <c:v>0.87825296900000005</c:v>
                </c:pt>
                <c:pt idx="11719">
                  <c:v>0.87788367199999995</c:v>
                </c:pt>
                <c:pt idx="11720">
                  <c:v>0.87755468800000003</c:v>
                </c:pt>
                <c:pt idx="11721">
                  <c:v>0.87743093800000005</c:v>
                </c:pt>
                <c:pt idx="11722">
                  <c:v>0.87708414099999998</c:v>
                </c:pt>
                <c:pt idx="11723">
                  <c:v>0.87673734400000003</c:v>
                </c:pt>
                <c:pt idx="11724">
                  <c:v>0.87641320300000003</c:v>
                </c:pt>
                <c:pt idx="11725">
                  <c:v>0.87601007799999997</c:v>
                </c:pt>
                <c:pt idx="11726">
                  <c:v>0.875561641</c:v>
                </c:pt>
                <c:pt idx="11727">
                  <c:v>0.87521937500000002</c:v>
                </c:pt>
                <c:pt idx="11728">
                  <c:v>0.87486445300000004</c:v>
                </c:pt>
                <c:pt idx="11729">
                  <c:v>0.87437632799999998</c:v>
                </c:pt>
                <c:pt idx="11730">
                  <c:v>0.87391539100000004</c:v>
                </c:pt>
                <c:pt idx="11731">
                  <c:v>0.87349101600000001</c:v>
                </c:pt>
                <c:pt idx="11732">
                  <c:v>0.87311929700000002</c:v>
                </c:pt>
                <c:pt idx="11733">
                  <c:v>0.87274562499999997</c:v>
                </c:pt>
                <c:pt idx="11734">
                  <c:v>0.87238476600000003</c:v>
                </c:pt>
                <c:pt idx="11735">
                  <c:v>0.87202828099999996</c:v>
                </c:pt>
                <c:pt idx="11736">
                  <c:v>0.871663984</c:v>
                </c:pt>
                <c:pt idx="11737">
                  <c:v>0.87127570300000001</c:v>
                </c:pt>
                <c:pt idx="11738">
                  <c:v>0.87094695300000002</c:v>
                </c:pt>
                <c:pt idx="11739">
                  <c:v>0.87058265599999995</c:v>
                </c:pt>
                <c:pt idx="11740">
                  <c:v>0.87024007800000003</c:v>
                </c:pt>
                <c:pt idx="11741">
                  <c:v>0.86979335899999999</c:v>
                </c:pt>
                <c:pt idx="11742">
                  <c:v>0.86939570300000002</c:v>
                </c:pt>
                <c:pt idx="11743">
                  <c:v>0.86890882800000002</c:v>
                </c:pt>
                <c:pt idx="11744">
                  <c:v>0.86833390600000004</c:v>
                </c:pt>
                <c:pt idx="11745">
                  <c:v>0.867990547</c:v>
                </c:pt>
                <c:pt idx="11746">
                  <c:v>0.86765023399999996</c:v>
                </c:pt>
                <c:pt idx="11747">
                  <c:v>0.86732335900000002</c:v>
                </c:pt>
                <c:pt idx="11748">
                  <c:v>0.866998359</c:v>
                </c:pt>
                <c:pt idx="11749">
                  <c:v>0.866652266</c:v>
                </c:pt>
                <c:pt idx="11750">
                  <c:v>0.86628382800000003</c:v>
                </c:pt>
                <c:pt idx="11751">
                  <c:v>0.86591664099999999</c:v>
                </c:pt>
                <c:pt idx="11752">
                  <c:v>0.86556429700000004</c:v>
                </c:pt>
                <c:pt idx="11753">
                  <c:v>0.86518140600000004</c:v>
                </c:pt>
                <c:pt idx="11754">
                  <c:v>0.86480835899999997</c:v>
                </c:pt>
                <c:pt idx="11755">
                  <c:v>0.86452203100000002</c:v>
                </c:pt>
                <c:pt idx="11756">
                  <c:v>0.86411765600000001</c:v>
                </c:pt>
                <c:pt idx="11757">
                  <c:v>0.86370757799999998</c:v>
                </c:pt>
                <c:pt idx="11758">
                  <c:v>0.86336921899999997</c:v>
                </c:pt>
                <c:pt idx="11759">
                  <c:v>0.86303601600000002</c:v>
                </c:pt>
                <c:pt idx="11760">
                  <c:v>0.86271374999999995</c:v>
                </c:pt>
                <c:pt idx="11761">
                  <c:v>0.86234765599999996</c:v>
                </c:pt>
                <c:pt idx="11762">
                  <c:v>0.86199390600000003</c:v>
                </c:pt>
                <c:pt idx="11763">
                  <c:v>0.86159234399999995</c:v>
                </c:pt>
                <c:pt idx="11764">
                  <c:v>0.86118781300000002</c:v>
                </c:pt>
                <c:pt idx="11765">
                  <c:v>0.86076375000000005</c:v>
                </c:pt>
                <c:pt idx="11766">
                  <c:v>0.86037953099999998</c:v>
                </c:pt>
                <c:pt idx="11767">
                  <c:v>0.86005789099999996</c:v>
                </c:pt>
                <c:pt idx="11768">
                  <c:v>0.85963765599999997</c:v>
                </c:pt>
                <c:pt idx="11769">
                  <c:v>0.859256719</c:v>
                </c:pt>
                <c:pt idx="11770">
                  <c:v>0.85890203099999995</c:v>
                </c:pt>
                <c:pt idx="11771">
                  <c:v>0.85855632800000004</c:v>
                </c:pt>
                <c:pt idx="11772">
                  <c:v>0.85811031299999996</c:v>
                </c:pt>
                <c:pt idx="11773">
                  <c:v>0.85771765600000005</c:v>
                </c:pt>
                <c:pt idx="11774">
                  <c:v>0.85729398400000001</c:v>
                </c:pt>
                <c:pt idx="11775">
                  <c:v>0.85693304699999995</c:v>
                </c:pt>
                <c:pt idx="11776">
                  <c:v>0.85660773400000001</c:v>
                </c:pt>
                <c:pt idx="11777">
                  <c:v>0.85617648400000002</c:v>
                </c:pt>
                <c:pt idx="11778">
                  <c:v>0.85577789100000001</c:v>
                </c:pt>
                <c:pt idx="11779">
                  <c:v>0.85540453100000002</c:v>
                </c:pt>
                <c:pt idx="11780">
                  <c:v>0.85506304700000002</c:v>
                </c:pt>
                <c:pt idx="11781">
                  <c:v>0.85473554699999998</c:v>
                </c:pt>
                <c:pt idx="11782">
                  <c:v>0.85439148399999998</c:v>
                </c:pt>
                <c:pt idx="11783">
                  <c:v>0.85392359399999995</c:v>
                </c:pt>
                <c:pt idx="11784">
                  <c:v>0.85357023399999998</c:v>
                </c:pt>
                <c:pt idx="11785">
                  <c:v>0.853225703</c:v>
                </c:pt>
                <c:pt idx="11786">
                  <c:v>0.85284375000000001</c:v>
                </c:pt>
                <c:pt idx="11787">
                  <c:v>0.85246437500000005</c:v>
                </c:pt>
                <c:pt idx="11788">
                  <c:v>0.85214359399999995</c:v>
                </c:pt>
                <c:pt idx="11789">
                  <c:v>0.85173390599999999</c:v>
                </c:pt>
                <c:pt idx="11790">
                  <c:v>0.85138953100000003</c:v>
                </c:pt>
                <c:pt idx="11791">
                  <c:v>0.851093828</c:v>
                </c:pt>
                <c:pt idx="11792">
                  <c:v>0.850751484</c:v>
                </c:pt>
                <c:pt idx="11793">
                  <c:v>0.85030960899999997</c:v>
                </c:pt>
                <c:pt idx="11794">
                  <c:v>0.84997414100000002</c:v>
                </c:pt>
                <c:pt idx="11795">
                  <c:v>0.84965250000000003</c:v>
                </c:pt>
                <c:pt idx="11796">
                  <c:v>0.84933062500000001</c:v>
                </c:pt>
                <c:pt idx="11797">
                  <c:v>0.84891320299999995</c:v>
                </c:pt>
                <c:pt idx="11798">
                  <c:v>0.84855273399999998</c:v>
                </c:pt>
                <c:pt idx="11799">
                  <c:v>0.84820226600000004</c:v>
                </c:pt>
                <c:pt idx="11800">
                  <c:v>0.84782203099999998</c:v>
                </c:pt>
                <c:pt idx="11801">
                  <c:v>0.84736367199999996</c:v>
                </c:pt>
                <c:pt idx="11802">
                  <c:v>0.84700351600000001</c:v>
                </c:pt>
                <c:pt idx="11803">
                  <c:v>0.84659398399999997</c:v>
                </c:pt>
                <c:pt idx="11804">
                  <c:v>0.84620546900000004</c:v>
                </c:pt>
                <c:pt idx="11805">
                  <c:v>0.84587492200000003</c:v>
                </c:pt>
                <c:pt idx="11806">
                  <c:v>0.84548976600000003</c:v>
                </c:pt>
                <c:pt idx="11807">
                  <c:v>0.84512624999999997</c:v>
                </c:pt>
                <c:pt idx="11808">
                  <c:v>0.84475945299999999</c:v>
                </c:pt>
                <c:pt idx="11809">
                  <c:v>0.84436906300000003</c:v>
                </c:pt>
                <c:pt idx="11810">
                  <c:v>0.84415484399999996</c:v>
                </c:pt>
                <c:pt idx="11811">
                  <c:v>0.84382843799999996</c:v>
                </c:pt>
                <c:pt idx="11812">
                  <c:v>0.84349781300000004</c:v>
                </c:pt>
                <c:pt idx="11813">
                  <c:v>0.84330125</c:v>
                </c:pt>
                <c:pt idx="11814">
                  <c:v>0.84295874999999998</c:v>
                </c:pt>
                <c:pt idx="11815">
                  <c:v>0.842635625</c:v>
                </c:pt>
                <c:pt idx="11816">
                  <c:v>0.842211406</c:v>
                </c:pt>
                <c:pt idx="11817">
                  <c:v>0.84183195300000002</c:v>
                </c:pt>
                <c:pt idx="11818">
                  <c:v>0.84145007800000005</c:v>
                </c:pt>
                <c:pt idx="11819">
                  <c:v>0.84140960899999995</c:v>
                </c:pt>
                <c:pt idx="11820">
                  <c:v>0.84104226599999998</c:v>
                </c:pt>
                <c:pt idx="11821">
                  <c:v>0.84069749999999999</c:v>
                </c:pt>
                <c:pt idx="11822">
                  <c:v>0.840438672</c:v>
                </c:pt>
                <c:pt idx="11823">
                  <c:v>0.84008585899999999</c:v>
                </c:pt>
                <c:pt idx="11824">
                  <c:v>0.83970765599999997</c:v>
                </c:pt>
                <c:pt idx="11825">
                  <c:v>0.83938562500000002</c:v>
                </c:pt>
                <c:pt idx="11826">
                  <c:v>0.83903281299999999</c:v>
                </c:pt>
                <c:pt idx="11827">
                  <c:v>0.83880750000000004</c:v>
                </c:pt>
                <c:pt idx="11828">
                  <c:v>0.83844304700000005</c:v>
                </c:pt>
                <c:pt idx="11829">
                  <c:v>0.83808117199999999</c:v>
                </c:pt>
                <c:pt idx="11830">
                  <c:v>0.83762820299999996</c:v>
                </c:pt>
                <c:pt idx="11831">
                  <c:v>0.83729656299999999</c:v>
                </c:pt>
                <c:pt idx="11832">
                  <c:v>0.83707187500000002</c:v>
                </c:pt>
                <c:pt idx="11833">
                  <c:v>0.83674992199999998</c:v>
                </c:pt>
                <c:pt idx="11834">
                  <c:v>0.83650242200000002</c:v>
                </c:pt>
                <c:pt idx="11835">
                  <c:v>0.83605882799999998</c:v>
                </c:pt>
                <c:pt idx="11836">
                  <c:v>0.835984375</c:v>
                </c:pt>
                <c:pt idx="11837">
                  <c:v>0.83567117199999996</c:v>
                </c:pt>
                <c:pt idx="11838">
                  <c:v>0.83532070300000005</c:v>
                </c:pt>
                <c:pt idx="11839">
                  <c:v>0.83494726600000002</c:v>
                </c:pt>
                <c:pt idx="11840">
                  <c:v>0.83483273400000002</c:v>
                </c:pt>
                <c:pt idx="11841">
                  <c:v>0.83450492200000004</c:v>
                </c:pt>
                <c:pt idx="11842">
                  <c:v>0.83410375000000003</c:v>
                </c:pt>
                <c:pt idx="11843">
                  <c:v>0.83394710900000002</c:v>
                </c:pt>
                <c:pt idx="11844">
                  <c:v>0.83351406299999997</c:v>
                </c:pt>
                <c:pt idx="11845">
                  <c:v>0.83338101600000003</c:v>
                </c:pt>
                <c:pt idx="11846">
                  <c:v>0.83301960900000005</c:v>
                </c:pt>
                <c:pt idx="11847">
                  <c:v>0.83292515600000006</c:v>
                </c:pt>
                <c:pt idx="11848">
                  <c:v>0.83259242200000005</c:v>
                </c:pt>
                <c:pt idx="11849">
                  <c:v>0.83246242199999998</c:v>
                </c:pt>
                <c:pt idx="11850">
                  <c:v>0.83211406300000001</c:v>
                </c:pt>
                <c:pt idx="11851">
                  <c:v>0.83194796900000001</c:v>
                </c:pt>
                <c:pt idx="11852">
                  <c:v>0.83154023399999999</c:v>
                </c:pt>
                <c:pt idx="11853">
                  <c:v>0.83125398399999995</c:v>
                </c:pt>
                <c:pt idx="11854">
                  <c:v>0.83115179699999997</c:v>
                </c:pt>
                <c:pt idx="11855">
                  <c:v>0.830844688</c:v>
                </c:pt>
                <c:pt idx="11856">
                  <c:v>0.83047187499999997</c:v>
                </c:pt>
                <c:pt idx="11857">
                  <c:v>0.83003062500000002</c:v>
                </c:pt>
                <c:pt idx="11858">
                  <c:v>0.82996429699999996</c:v>
                </c:pt>
                <c:pt idx="11859">
                  <c:v>0.82963562499999999</c:v>
                </c:pt>
                <c:pt idx="11860">
                  <c:v>0.82925085899999995</c:v>
                </c:pt>
                <c:pt idx="11861">
                  <c:v>0.82889749999999995</c:v>
                </c:pt>
                <c:pt idx="11862">
                  <c:v>0.82867374999999999</c:v>
                </c:pt>
                <c:pt idx="11863">
                  <c:v>0.82853351600000003</c:v>
                </c:pt>
                <c:pt idx="11864">
                  <c:v>0.82831976600000001</c:v>
                </c:pt>
                <c:pt idx="11865">
                  <c:v>0.82789601599999996</c:v>
                </c:pt>
                <c:pt idx="11866">
                  <c:v>0.82769695300000001</c:v>
                </c:pt>
                <c:pt idx="11867">
                  <c:v>0.82767960900000004</c:v>
                </c:pt>
                <c:pt idx="11868">
                  <c:v>0.82735937500000001</c:v>
                </c:pt>
                <c:pt idx="11869">
                  <c:v>0.82703812499999996</c:v>
                </c:pt>
                <c:pt idx="11870">
                  <c:v>0.82668039100000001</c:v>
                </c:pt>
                <c:pt idx="11871">
                  <c:v>0.82643671900000004</c:v>
                </c:pt>
                <c:pt idx="11872">
                  <c:v>0.82624507800000002</c:v>
                </c:pt>
                <c:pt idx="11873">
                  <c:v>0.82595609400000003</c:v>
                </c:pt>
                <c:pt idx="11874">
                  <c:v>0.82560765599999997</c:v>
                </c:pt>
                <c:pt idx="11875">
                  <c:v>0.82537242200000005</c:v>
                </c:pt>
                <c:pt idx="11876">
                  <c:v>0.82516093800000001</c:v>
                </c:pt>
                <c:pt idx="11877">
                  <c:v>0.824817578</c:v>
                </c:pt>
                <c:pt idx="11878">
                  <c:v>0.82454093799999995</c:v>
                </c:pt>
                <c:pt idx="11879">
                  <c:v>0.82435078100000003</c:v>
                </c:pt>
                <c:pt idx="11880">
                  <c:v>0.82400351599999999</c:v>
                </c:pt>
                <c:pt idx="11881">
                  <c:v>0.82378453100000004</c:v>
                </c:pt>
                <c:pt idx="11882">
                  <c:v>0.82343875</c:v>
                </c:pt>
                <c:pt idx="11883">
                  <c:v>0.82310664099999997</c:v>
                </c:pt>
                <c:pt idx="11884">
                  <c:v>0.82274906299999995</c:v>
                </c:pt>
                <c:pt idx="11885">
                  <c:v>0.82260984400000003</c:v>
                </c:pt>
                <c:pt idx="11886">
                  <c:v>0.82228617199999998</c:v>
                </c:pt>
                <c:pt idx="11887">
                  <c:v>0.82211820300000005</c:v>
                </c:pt>
                <c:pt idx="11888">
                  <c:v>0.82182539099999996</c:v>
                </c:pt>
                <c:pt idx="11889">
                  <c:v>0.82147265599999997</c:v>
                </c:pt>
                <c:pt idx="11890">
                  <c:v>0.82112062500000005</c:v>
                </c:pt>
                <c:pt idx="11891">
                  <c:v>0.82080046900000003</c:v>
                </c:pt>
                <c:pt idx="11892">
                  <c:v>0.82065593800000003</c:v>
                </c:pt>
                <c:pt idx="11893">
                  <c:v>0.82039773400000005</c:v>
                </c:pt>
                <c:pt idx="11894">
                  <c:v>0.82001914099999995</c:v>
                </c:pt>
                <c:pt idx="11895">
                  <c:v>0.819639063</c:v>
                </c:pt>
                <c:pt idx="11896">
                  <c:v>0.81945710900000002</c:v>
                </c:pt>
                <c:pt idx="11897">
                  <c:v>0.81913476600000001</c:v>
                </c:pt>
                <c:pt idx="11898">
                  <c:v>0.81889054699999997</c:v>
                </c:pt>
                <c:pt idx="11899">
                  <c:v>0.81849140600000003</c:v>
                </c:pt>
                <c:pt idx="11900">
                  <c:v>0.81816624999999998</c:v>
                </c:pt>
                <c:pt idx="11901">
                  <c:v>0.81777617199999997</c:v>
                </c:pt>
                <c:pt idx="11902">
                  <c:v>0.81742281299999997</c:v>
                </c:pt>
                <c:pt idx="11903">
                  <c:v>0.81733234399999999</c:v>
                </c:pt>
                <c:pt idx="11904">
                  <c:v>0.81693375000000001</c:v>
                </c:pt>
                <c:pt idx="11905">
                  <c:v>0.81657296899999998</c:v>
                </c:pt>
                <c:pt idx="11906">
                  <c:v>0.81628374999999997</c:v>
                </c:pt>
                <c:pt idx="11907">
                  <c:v>0.81596132799999999</c:v>
                </c:pt>
                <c:pt idx="11908">
                  <c:v>0.81557828099999996</c:v>
                </c:pt>
                <c:pt idx="11909">
                  <c:v>0.81520218799999999</c:v>
                </c:pt>
                <c:pt idx="11910">
                  <c:v>0.81485890599999999</c:v>
                </c:pt>
                <c:pt idx="11911">
                  <c:v>0.81452023399999995</c:v>
                </c:pt>
                <c:pt idx="11912">
                  <c:v>0.81411578100000004</c:v>
                </c:pt>
                <c:pt idx="11913">
                  <c:v>0.81376875000000004</c:v>
                </c:pt>
                <c:pt idx="11914">
                  <c:v>0.81338679700000005</c:v>
                </c:pt>
                <c:pt idx="11915">
                  <c:v>0.81301414100000002</c:v>
                </c:pt>
                <c:pt idx="11916">
                  <c:v>0.81268750000000001</c:v>
                </c:pt>
                <c:pt idx="11917">
                  <c:v>0.81232109399999997</c:v>
                </c:pt>
                <c:pt idx="11918">
                  <c:v>0.81198234400000002</c:v>
                </c:pt>
                <c:pt idx="11919">
                  <c:v>0.81163148399999996</c:v>
                </c:pt>
                <c:pt idx="11920">
                  <c:v>0.81122968799999995</c:v>
                </c:pt>
                <c:pt idx="11921">
                  <c:v>0.81078218800000001</c:v>
                </c:pt>
                <c:pt idx="11922">
                  <c:v>0.810438828</c:v>
                </c:pt>
                <c:pt idx="11923">
                  <c:v>0.81007664099999999</c:v>
                </c:pt>
                <c:pt idx="11924">
                  <c:v>0.80971734399999995</c:v>
                </c:pt>
                <c:pt idx="11925">
                  <c:v>0.80940085900000003</c:v>
                </c:pt>
                <c:pt idx="11926">
                  <c:v>0.80906101600000002</c:v>
                </c:pt>
                <c:pt idx="11927">
                  <c:v>0.80872757799999995</c:v>
                </c:pt>
                <c:pt idx="11928">
                  <c:v>0.80835976600000004</c:v>
                </c:pt>
                <c:pt idx="11929">
                  <c:v>0.80796523399999998</c:v>
                </c:pt>
                <c:pt idx="11930">
                  <c:v>0.80777125000000005</c:v>
                </c:pt>
                <c:pt idx="11931">
                  <c:v>0.80740492200000002</c:v>
                </c:pt>
                <c:pt idx="11932">
                  <c:v>0.807125859</c:v>
                </c:pt>
                <c:pt idx="11933">
                  <c:v>0.80679890600000004</c:v>
                </c:pt>
                <c:pt idx="11934">
                  <c:v>0.806428594</c:v>
                </c:pt>
                <c:pt idx="11935">
                  <c:v>0.80618453099999998</c:v>
                </c:pt>
                <c:pt idx="11936">
                  <c:v>0.80579421900000003</c:v>
                </c:pt>
                <c:pt idx="11937">
                  <c:v>0.80542679699999997</c:v>
                </c:pt>
                <c:pt idx="11938">
                  <c:v>0.80515398400000004</c:v>
                </c:pt>
                <c:pt idx="11939">
                  <c:v>0.80481726600000003</c:v>
                </c:pt>
                <c:pt idx="11940">
                  <c:v>0.80462687499999996</c:v>
                </c:pt>
                <c:pt idx="11941">
                  <c:v>0.80444617200000001</c:v>
                </c:pt>
                <c:pt idx="11942">
                  <c:v>0.80413140599999999</c:v>
                </c:pt>
                <c:pt idx="11943">
                  <c:v>0.80373375000000002</c:v>
                </c:pt>
                <c:pt idx="11944">
                  <c:v>0.80339695300000002</c:v>
                </c:pt>
                <c:pt idx="11945">
                  <c:v>0.80306265600000004</c:v>
                </c:pt>
                <c:pt idx="11946">
                  <c:v>0.80274000000000001</c:v>
                </c:pt>
                <c:pt idx="11947">
                  <c:v>0.80237390600000003</c:v>
                </c:pt>
                <c:pt idx="11948">
                  <c:v>0.80202132800000003</c:v>
                </c:pt>
                <c:pt idx="11949">
                  <c:v>0.801653281</c:v>
                </c:pt>
                <c:pt idx="11950">
                  <c:v>0.80128124999999994</c:v>
                </c:pt>
                <c:pt idx="11951">
                  <c:v>0.80096374999999997</c:v>
                </c:pt>
                <c:pt idx="11952">
                  <c:v>0.800616094</c:v>
                </c:pt>
                <c:pt idx="11953">
                  <c:v>0.800192813</c:v>
                </c:pt>
                <c:pt idx="11954">
                  <c:v>0.79982476599999996</c:v>
                </c:pt>
                <c:pt idx="11955">
                  <c:v>0.79949718800000003</c:v>
                </c:pt>
                <c:pt idx="11956">
                  <c:v>0.79916539099999995</c:v>
                </c:pt>
                <c:pt idx="11957">
                  <c:v>0.798811406</c:v>
                </c:pt>
                <c:pt idx="11958">
                  <c:v>0.79877773399999996</c:v>
                </c:pt>
                <c:pt idx="11959">
                  <c:v>0.79845765599999996</c:v>
                </c:pt>
                <c:pt idx="11960">
                  <c:v>0.79805992199999998</c:v>
                </c:pt>
                <c:pt idx="11961">
                  <c:v>0.79771703100000002</c:v>
                </c:pt>
                <c:pt idx="11962">
                  <c:v>0.79744632800000004</c:v>
                </c:pt>
                <c:pt idx="11963">
                  <c:v>0.79706867199999998</c:v>
                </c:pt>
                <c:pt idx="11964">
                  <c:v>0.79672789099999997</c:v>
                </c:pt>
                <c:pt idx="11965">
                  <c:v>0.79637398400000003</c:v>
                </c:pt>
                <c:pt idx="11966">
                  <c:v>0.79622625000000002</c:v>
                </c:pt>
                <c:pt idx="11967">
                  <c:v>0.79578398400000006</c:v>
                </c:pt>
                <c:pt idx="11968">
                  <c:v>0.79540367199999995</c:v>
                </c:pt>
                <c:pt idx="11969">
                  <c:v>0.79491000000000001</c:v>
                </c:pt>
                <c:pt idx="11970">
                  <c:v>0.794506563</c:v>
                </c:pt>
                <c:pt idx="11971">
                  <c:v>0.79417507799999998</c:v>
                </c:pt>
                <c:pt idx="11972">
                  <c:v>0.79373132800000001</c:v>
                </c:pt>
                <c:pt idx="11973">
                  <c:v>0.79334382800000003</c:v>
                </c:pt>
                <c:pt idx="11974">
                  <c:v>0.79298132799999999</c:v>
                </c:pt>
                <c:pt idx="11975">
                  <c:v>0.79270460899999995</c:v>
                </c:pt>
                <c:pt idx="11976">
                  <c:v>0.79233078099999998</c:v>
                </c:pt>
                <c:pt idx="11977">
                  <c:v>0.79196085900000002</c:v>
                </c:pt>
                <c:pt idx="11978">
                  <c:v>0.79170093799999997</c:v>
                </c:pt>
                <c:pt idx="11979">
                  <c:v>0.79134749999999998</c:v>
                </c:pt>
                <c:pt idx="11980">
                  <c:v>0.79092570299999998</c:v>
                </c:pt>
                <c:pt idx="11981">
                  <c:v>0.79059062499999999</c:v>
                </c:pt>
                <c:pt idx="11982">
                  <c:v>0.79021929700000004</c:v>
                </c:pt>
                <c:pt idx="11983">
                  <c:v>0.78989843800000004</c:v>
                </c:pt>
                <c:pt idx="11984">
                  <c:v>0.78953148399999995</c:v>
                </c:pt>
                <c:pt idx="11985">
                  <c:v>0.78911203100000005</c:v>
                </c:pt>
                <c:pt idx="11986">
                  <c:v>0.78874539099999996</c:v>
                </c:pt>
                <c:pt idx="11987">
                  <c:v>0.78842531299999996</c:v>
                </c:pt>
                <c:pt idx="11988">
                  <c:v>0.78820671899999994</c:v>
                </c:pt>
                <c:pt idx="11989">
                  <c:v>0.787860703</c:v>
                </c:pt>
                <c:pt idx="11990">
                  <c:v>0.78750359400000003</c:v>
                </c:pt>
                <c:pt idx="11991">
                  <c:v>0.78728039100000002</c:v>
                </c:pt>
                <c:pt idx="11992">
                  <c:v>0.78693226599999999</c:v>
                </c:pt>
                <c:pt idx="11993">
                  <c:v>0.78656312500000003</c:v>
                </c:pt>
                <c:pt idx="11994">
                  <c:v>0.78617070300000003</c:v>
                </c:pt>
                <c:pt idx="11995">
                  <c:v>0.78583820299999996</c:v>
                </c:pt>
                <c:pt idx="11996">
                  <c:v>0.78581546899999999</c:v>
                </c:pt>
                <c:pt idx="11997">
                  <c:v>0.78532765599999999</c:v>
                </c:pt>
                <c:pt idx="11998">
                  <c:v>0.78519257799999997</c:v>
                </c:pt>
                <c:pt idx="11999">
                  <c:v>0.78508523399999997</c:v>
                </c:pt>
                <c:pt idx="12000">
                  <c:v>0.78478382800000002</c:v>
                </c:pt>
                <c:pt idx="12001">
                  <c:v>0.78426499999999999</c:v>
                </c:pt>
                <c:pt idx="12002">
                  <c:v>0.78389796899999997</c:v>
                </c:pt>
                <c:pt idx="12003">
                  <c:v>0.78347624999999999</c:v>
                </c:pt>
                <c:pt idx="12004">
                  <c:v>0.78313921900000005</c:v>
                </c:pt>
                <c:pt idx="12005">
                  <c:v>0.78269781299999996</c:v>
                </c:pt>
                <c:pt idx="12006">
                  <c:v>0.78237679699999996</c:v>
                </c:pt>
                <c:pt idx="12007">
                  <c:v>0.78204609400000002</c:v>
                </c:pt>
                <c:pt idx="12008">
                  <c:v>0.78167398399999999</c:v>
                </c:pt>
                <c:pt idx="12009">
                  <c:v>0.78158726599999995</c:v>
                </c:pt>
                <c:pt idx="12010">
                  <c:v>0.78126617200000004</c:v>
                </c:pt>
                <c:pt idx="12011">
                  <c:v>0.78092515600000001</c:v>
                </c:pt>
                <c:pt idx="12012">
                  <c:v>0.78065593799999999</c:v>
                </c:pt>
                <c:pt idx="12013">
                  <c:v>0.78033132800000005</c:v>
                </c:pt>
                <c:pt idx="12014">
                  <c:v>0.78013210899999996</c:v>
                </c:pt>
                <c:pt idx="12015">
                  <c:v>0.77991257800000002</c:v>
                </c:pt>
                <c:pt idx="12016">
                  <c:v>0.77961984399999995</c:v>
                </c:pt>
                <c:pt idx="12017">
                  <c:v>0.77924804700000005</c:v>
                </c:pt>
                <c:pt idx="12018">
                  <c:v>0.77887429699999999</c:v>
                </c:pt>
                <c:pt idx="12019">
                  <c:v>0.77850249999999999</c:v>
                </c:pt>
                <c:pt idx="12020">
                  <c:v>0.778327188</c:v>
                </c:pt>
                <c:pt idx="12021">
                  <c:v>0.77794078099999997</c:v>
                </c:pt>
                <c:pt idx="12022">
                  <c:v>0.77745789099999996</c:v>
                </c:pt>
                <c:pt idx="12023">
                  <c:v>0.77722437499999997</c:v>
                </c:pt>
                <c:pt idx="12024">
                  <c:v>0.77717085900000005</c:v>
                </c:pt>
                <c:pt idx="12025">
                  <c:v>0.77685046899999999</c:v>
                </c:pt>
                <c:pt idx="12026">
                  <c:v>0.77646945300000003</c:v>
                </c:pt>
                <c:pt idx="12027">
                  <c:v>0.77632124999999996</c:v>
                </c:pt>
                <c:pt idx="12028">
                  <c:v>0.77592351599999998</c:v>
                </c:pt>
                <c:pt idx="12029">
                  <c:v>0.77552695299999996</c:v>
                </c:pt>
                <c:pt idx="12030">
                  <c:v>0.77520382799999998</c:v>
                </c:pt>
                <c:pt idx="12031">
                  <c:v>0.77485679699999999</c:v>
                </c:pt>
                <c:pt idx="12032">
                  <c:v>0.77450023400000001</c:v>
                </c:pt>
                <c:pt idx="12033">
                  <c:v>0.77417124999999998</c:v>
                </c:pt>
                <c:pt idx="12034">
                  <c:v>0.77379617199999995</c:v>
                </c:pt>
                <c:pt idx="12035">
                  <c:v>0.77375007799999995</c:v>
                </c:pt>
                <c:pt idx="12036">
                  <c:v>0.77342757799999995</c:v>
                </c:pt>
                <c:pt idx="12037">
                  <c:v>0.77305804700000003</c:v>
                </c:pt>
                <c:pt idx="12038">
                  <c:v>0.77306617200000005</c:v>
                </c:pt>
                <c:pt idx="12039">
                  <c:v>0.77272601600000002</c:v>
                </c:pt>
                <c:pt idx="12040">
                  <c:v>0.772541641</c:v>
                </c:pt>
                <c:pt idx="12041">
                  <c:v>0.77212562500000004</c:v>
                </c:pt>
                <c:pt idx="12042">
                  <c:v>0.77191445299999994</c:v>
                </c:pt>
                <c:pt idx="12043">
                  <c:v>0.77189781300000004</c:v>
                </c:pt>
                <c:pt idx="12044">
                  <c:v>0.77152929699999995</c:v>
                </c:pt>
                <c:pt idx="12045">
                  <c:v>0.77119328099999995</c:v>
                </c:pt>
                <c:pt idx="12046">
                  <c:v>0.77119757799999999</c:v>
                </c:pt>
                <c:pt idx="12047">
                  <c:v>0.77082007799999996</c:v>
                </c:pt>
                <c:pt idx="12048">
                  <c:v>0.77046921899999998</c:v>
                </c:pt>
                <c:pt idx="12049">
                  <c:v>0.77008539099999995</c:v>
                </c:pt>
                <c:pt idx="12050">
                  <c:v>0.76969796899999998</c:v>
                </c:pt>
                <c:pt idx="12051">
                  <c:v>0.76965632799999995</c:v>
                </c:pt>
                <c:pt idx="12052">
                  <c:v>0.769338203</c:v>
                </c:pt>
                <c:pt idx="12053">
                  <c:v>0.76899523400000003</c:v>
                </c:pt>
                <c:pt idx="12054">
                  <c:v>0.76866148400000001</c:v>
                </c:pt>
                <c:pt idx="12055">
                  <c:v>0.76848648399999997</c:v>
                </c:pt>
                <c:pt idx="12056">
                  <c:v>0.76815976600000002</c:v>
                </c:pt>
                <c:pt idx="12057">
                  <c:v>0.76789234399999995</c:v>
                </c:pt>
                <c:pt idx="12058">
                  <c:v>0.76751601599999997</c:v>
                </c:pt>
                <c:pt idx="12059">
                  <c:v>0.767326328</c:v>
                </c:pt>
                <c:pt idx="12060">
                  <c:v>0.76701640599999998</c:v>
                </c:pt>
                <c:pt idx="12061">
                  <c:v>0.76679007799999999</c:v>
                </c:pt>
                <c:pt idx="12062">
                  <c:v>0.76658460900000003</c:v>
                </c:pt>
                <c:pt idx="12063">
                  <c:v>0.76629320300000003</c:v>
                </c:pt>
                <c:pt idx="12064">
                  <c:v>0.76586710899999999</c:v>
                </c:pt>
                <c:pt idx="12065">
                  <c:v>0.76578289099999997</c:v>
                </c:pt>
                <c:pt idx="12066">
                  <c:v>0.76544859399999998</c:v>
                </c:pt>
                <c:pt idx="12067">
                  <c:v>0.76531648399999996</c:v>
                </c:pt>
                <c:pt idx="12068">
                  <c:v>0.76492070300000004</c:v>
                </c:pt>
                <c:pt idx="12069">
                  <c:v>0.764714844</c:v>
                </c:pt>
                <c:pt idx="12070">
                  <c:v>0.76431296900000001</c:v>
                </c:pt>
                <c:pt idx="12071">
                  <c:v>0.76419843799999998</c:v>
                </c:pt>
                <c:pt idx="12072">
                  <c:v>0.76386851600000005</c:v>
                </c:pt>
                <c:pt idx="12073">
                  <c:v>0.76364187500000003</c:v>
                </c:pt>
                <c:pt idx="12074">
                  <c:v>0.76337406299999999</c:v>
                </c:pt>
                <c:pt idx="12075">
                  <c:v>0.76306718799999995</c:v>
                </c:pt>
                <c:pt idx="12076">
                  <c:v>0.76285070300000002</c:v>
                </c:pt>
                <c:pt idx="12077">
                  <c:v>0.76292242200000004</c:v>
                </c:pt>
                <c:pt idx="12078">
                  <c:v>0.76257523400000005</c:v>
                </c:pt>
                <c:pt idx="12079">
                  <c:v>0.76239742200000005</c:v>
                </c:pt>
                <c:pt idx="12080">
                  <c:v>0.76207156300000001</c:v>
                </c:pt>
                <c:pt idx="12081">
                  <c:v>0.76185656300000004</c:v>
                </c:pt>
                <c:pt idx="12082">
                  <c:v>0.76153023399999997</c:v>
                </c:pt>
                <c:pt idx="12083">
                  <c:v>0.76122515599999996</c:v>
                </c:pt>
                <c:pt idx="12084">
                  <c:v>0.76095890600000005</c:v>
                </c:pt>
                <c:pt idx="12085">
                  <c:v>0.76084148399999996</c:v>
                </c:pt>
                <c:pt idx="12086">
                  <c:v>0.76051187499999995</c:v>
                </c:pt>
                <c:pt idx="12087">
                  <c:v>0.76024609399999998</c:v>
                </c:pt>
                <c:pt idx="12088">
                  <c:v>0.75992453100000001</c:v>
                </c:pt>
                <c:pt idx="12089">
                  <c:v>0.75971851599999995</c:v>
                </c:pt>
                <c:pt idx="12090">
                  <c:v>0.75958820299999996</c:v>
                </c:pt>
                <c:pt idx="12091">
                  <c:v>0.75939351600000005</c:v>
                </c:pt>
                <c:pt idx="12092">
                  <c:v>0.75916882799999996</c:v>
                </c:pt>
                <c:pt idx="12093">
                  <c:v>0.75876820300000003</c:v>
                </c:pt>
                <c:pt idx="12094">
                  <c:v>0.75858609399999999</c:v>
                </c:pt>
                <c:pt idx="12095">
                  <c:v>0.75815578100000003</c:v>
                </c:pt>
                <c:pt idx="12096">
                  <c:v>0.75802937500000001</c:v>
                </c:pt>
                <c:pt idx="12097">
                  <c:v>0.75770632800000004</c:v>
                </c:pt>
                <c:pt idx="12098">
                  <c:v>0.75771234399999998</c:v>
                </c:pt>
                <c:pt idx="12099">
                  <c:v>0.75735007799999998</c:v>
                </c:pt>
                <c:pt idx="12100">
                  <c:v>0.75692289099999999</c:v>
                </c:pt>
                <c:pt idx="12101">
                  <c:v>0.756903828</c:v>
                </c:pt>
                <c:pt idx="12102">
                  <c:v>0.75682546900000003</c:v>
                </c:pt>
                <c:pt idx="12103">
                  <c:v>0.75637554699999998</c:v>
                </c:pt>
                <c:pt idx="12104">
                  <c:v>0.75608257800000001</c:v>
                </c:pt>
                <c:pt idx="12105">
                  <c:v>0.75573828099999996</c:v>
                </c:pt>
                <c:pt idx="12106">
                  <c:v>0.755362109</c:v>
                </c:pt>
                <c:pt idx="12107">
                  <c:v>0.75501203100000003</c:v>
                </c:pt>
                <c:pt idx="12108">
                  <c:v>0.75468359399999996</c:v>
                </c:pt>
                <c:pt idx="12109">
                  <c:v>0.75438070300000004</c:v>
                </c:pt>
                <c:pt idx="12110">
                  <c:v>0.75405265600000004</c:v>
                </c:pt>
                <c:pt idx="12111">
                  <c:v>0.75369507800000002</c:v>
                </c:pt>
                <c:pt idx="12112">
                  <c:v>0.75333007799999996</c:v>
                </c:pt>
                <c:pt idx="12113">
                  <c:v>0.75295468799999998</c:v>
                </c:pt>
                <c:pt idx="12114">
                  <c:v>0.75258773400000001</c:v>
                </c:pt>
                <c:pt idx="12115">
                  <c:v>0.75240562499999997</c:v>
                </c:pt>
                <c:pt idx="12116">
                  <c:v>0.75204382800000003</c:v>
                </c:pt>
                <c:pt idx="12117">
                  <c:v>0.75185015600000005</c:v>
                </c:pt>
                <c:pt idx="12118">
                  <c:v>0.75146500000000005</c:v>
                </c:pt>
                <c:pt idx="12119">
                  <c:v>0.75114085900000005</c:v>
                </c:pt>
                <c:pt idx="12120">
                  <c:v>0.75075484400000003</c:v>
                </c:pt>
                <c:pt idx="12121">
                  <c:v>0.75068171900000003</c:v>
                </c:pt>
                <c:pt idx="12122">
                  <c:v>0.750243828</c:v>
                </c:pt>
                <c:pt idx="12123">
                  <c:v>0.75004249999999995</c:v>
                </c:pt>
                <c:pt idx="12124">
                  <c:v>0.749656875</c:v>
                </c:pt>
                <c:pt idx="12125">
                  <c:v>0.749402813</c:v>
                </c:pt>
                <c:pt idx="12126">
                  <c:v>0.74908117200000002</c:v>
                </c:pt>
                <c:pt idx="12127">
                  <c:v>0.748750625</c:v>
                </c:pt>
                <c:pt idx="12128">
                  <c:v>0.74849984400000003</c:v>
                </c:pt>
                <c:pt idx="12129">
                  <c:v>0.74848124999999999</c:v>
                </c:pt>
                <c:pt idx="12130">
                  <c:v>0.74817507800000005</c:v>
                </c:pt>
                <c:pt idx="12131">
                  <c:v>0.74794437499999999</c:v>
                </c:pt>
                <c:pt idx="12132">
                  <c:v>0.74757273400000002</c:v>
                </c:pt>
                <c:pt idx="12133">
                  <c:v>0.74724765599999998</c:v>
                </c:pt>
                <c:pt idx="12134">
                  <c:v>0.74687226600000001</c:v>
                </c:pt>
                <c:pt idx="12135">
                  <c:v>0.74672398399999995</c:v>
                </c:pt>
                <c:pt idx="12136">
                  <c:v>0.74637414099999999</c:v>
                </c:pt>
                <c:pt idx="12137">
                  <c:v>0.74635445300000003</c:v>
                </c:pt>
                <c:pt idx="12138">
                  <c:v>0.74602937499999999</c:v>
                </c:pt>
                <c:pt idx="12139">
                  <c:v>0.74562382800000004</c:v>
                </c:pt>
                <c:pt idx="12140">
                  <c:v>0.745244766</c:v>
                </c:pt>
                <c:pt idx="12141">
                  <c:v>0.74489992199999999</c:v>
                </c:pt>
                <c:pt idx="12142">
                  <c:v>0.74453257799999994</c:v>
                </c:pt>
                <c:pt idx="12143">
                  <c:v>0.744072344</c:v>
                </c:pt>
                <c:pt idx="12144">
                  <c:v>0.74373812500000003</c:v>
                </c:pt>
                <c:pt idx="12145">
                  <c:v>0.74369015599999999</c:v>
                </c:pt>
                <c:pt idx="12146">
                  <c:v>0.74335296900000003</c:v>
                </c:pt>
                <c:pt idx="12147">
                  <c:v>0.74302492200000003</c:v>
                </c:pt>
                <c:pt idx="12148">
                  <c:v>0.74268328100000003</c:v>
                </c:pt>
                <c:pt idx="12149">
                  <c:v>0.74245976599999997</c:v>
                </c:pt>
                <c:pt idx="12150">
                  <c:v>0.742085781</c:v>
                </c:pt>
                <c:pt idx="12151">
                  <c:v>0.74191562499999997</c:v>
                </c:pt>
                <c:pt idx="12152">
                  <c:v>0.74153476600000001</c:v>
                </c:pt>
                <c:pt idx="12153">
                  <c:v>0.74114687499999998</c:v>
                </c:pt>
                <c:pt idx="12154">
                  <c:v>0.74070523399999999</c:v>
                </c:pt>
                <c:pt idx="12155">
                  <c:v>0.74048937500000001</c:v>
                </c:pt>
                <c:pt idx="12156">
                  <c:v>0.74036992199999996</c:v>
                </c:pt>
                <c:pt idx="12157">
                  <c:v>0.73997554700000001</c:v>
                </c:pt>
                <c:pt idx="12158">
                  <c:v>0.73978187500000003</c:v>
                </c:pt>
                <c:pt idx="12159">
                  <c:v>0.73946124999999996</c:v>
                </c:pt>
                <c:pt idx="12160">
                  <c:v>0.73930835900000003</c:v>
                </c:pt>
                <c:pt idx="12161">
                  <c:v>0.73893023400000002</c:v>
                </c:pt>
                <c:pt idx="12162">
                  <c:v>0.73878359400000004</c:v>
                </c:pt>
                <c:pt idx="12163">
                  <c:v>0.73833492199999995</c:v>
                </c:pt>
                <c:pt idx="12164">
                  <c:v>0.738175625</c:v>
                </c:pt>
                <c:pt idx="12165">
                  <c:v>0.73783828100000004</c:v>
                </c:pt>
                <c:pt idx="12166">
                  <c:v>0.73763851599999997</c:v>
                </c:pt>
                <c:pt idx="12167">
                  <c:v>0.73726343800000005</c:v>
                </c:pt>
                <c:pt idx="12168">
                  <c:v>0.73722093799999999</c:v>
                </c:pt>
                <c:pt idx="12169">
                  <c:v>0.73687999999999998</c:v>
                </c:pt>
                <c:pt idx="12170">
                  <c:v>0.73681671900000001</c:v>
                </c:pt>
                <c:pt idx="12171">
                  <c:v>0.73640007799999996</c:v>
                </c:pt>
                <c:pt idx="12172">
                  <c:v>0.73625273400000002</c:v>
                </c:pt>
                <c:pt idx="12173">
                  <c:v>0.73589882799999995</c:v>
                </c:pt>
                <c:pt idx="12174">
                  <c:v>0.73545320300000006</c:v>
                </c:pt>
                <c:pt idx="12175">
                  <c:v>0.73545890599999997</c:v>
                </c:pt>
                <c:pt idx="12176">
                  <c:v>0.73511976599999995</c:v>
                </c:pt>
                <c:pt idx="12177">
                  <c:v>0.734904844</c:v>
                </c:pt>
                <c:pt idx="12178">
                  <c:v>0.73456531300000005</c:v>
                </c:pt>
                <c:pt idx="12179">
                  <c:v>0.73446320300000001</c:v>
                </c:pt>
                <c:pt idx="12180">
                  <c:v>0.73413249999999997</c:v>
                </c:pt>
                <c:pt idx="12181">
                  <c:v>0.73388351600000001</c:v>
                </c:pt>
                <c:pt idx="12182">
                  <c:v>0.73352062500000004</c:v>
                </c:pt>
                <c:pt idx="12183">
                  <c:v>0.73319921899999996</c:v>
                </c:pt>
                <c:pt idx="12184">
                  <c:v>0.73285179700000003</c:v>
                </c:pt>
                <c:pt idx="12185">
                  <c:v>0.73251312499999999</c:v>
                </c:pt>
                <c:pt idx="12186">
                  <c:v>0.73230242199999995</c:v>
                </c:pt>
                <c:pt idx="12187">
                  <c:v>0.73221203099999999</c:v>
                </c:pt>
                <c:pt idx="12188">
                  <c:v>0.73179687500000001</c:v>
                </c:pt>
                <c:pt idx="12189">
                  <c:v>0.73141132799999997</c:v>
                </c:pt>
                <c:pt idx="12190">
                  <c:v>0.73134664100000002</c:v>
                </c:pt>
                <c:pt idx="12191">
                  <c:v>0.73109281299999995</c:v>
                </c:pt>
                <c:pt idx="12192">
                  <c:v>0.73087679699999997</c:v>
                </c:pt>
                <c:pt idx="12193">
                  <c:v>0.73053828099999996</c:v>
                </c:pt>
                <c:pt idx="12194">
                  <c:v>0.73031726600000002</c:v>
                </c:pt>
                <c:pt idx="12195">
                  <c:v>0.72994835899999999</c:v>
                </c:pt>
                <c:pt idx="12196">
                  <c:v>0.72988804699999998</c:v>
                </c:pt>
                <c:pt idx="12197">
                  <c:v>0.72956718799999998</c:v>
                </c:pt>
                <c:pt idx="12198">
                  <c:v>0.72917382799999997</c:v>
                </c:pt>
                <c:pt idx="12199">
                  <c:v>0.72907867199999998</c:v>
                </c:pt>
                <c:pt idx="12200">
                  <c:v>0.72863374999999997</c:v>
                </c:pt>
                <c:pt idx="12201">
                  <c:v>0.72841234399999999</c:v>
                </c:pt>
                <c:pt idx="12202">
                  <c:v>0.72807374999999996</c:v>
                </c:pt>
                <c:pt idx="12203">
                  <c:v>0.72786539100000003</c:v>
                </c:pt>
                <c:pt idx="12204">
                  <c:v>0.72759453100000004</c:v>
                </c:pt>
                <c:pt idx="12205">
                  <c:v>0.72760054699999999</c:v>
                </c:pt>
                <c:pt idx="12206">
                  <c:v>0.72720882799999997</c:v>
                </c:pt>
                <c:pt idx="12207">
                  <c:v>0.72679953100000005</c:v>
                </c:pt>
                <c:pt idx="12208">
                  <c:v>0.72667234400000003</c:v>
                </c:pt>
                <c:pt idx="12209">
                  <c:v>0.72633953100000004</c:v>
                </c:pt>
                <c:pt idx="12210">
                  <c:v>0.72598132800000004</c:v>
                </c:pt>
                <c:pt idx="12211">
                  <c:v>0.72564484399999996</c:v>
                </c:pt>
                <c:pt idx="12212">
                  <c:v>0.72532085899999998</c:v>
                </c:pt>
                <c:pt idx="12213">
                  <c:v>0.72528812499999995</c:v>
                </c:pt>
                <c:pt idx="12214">
                  <c:v>0.72495390599999998</c:v>
                </c:pt>
                <c:pt idx="12215">
                  <c:v>0.72474328099999996</c:v>
                </c:pt>
                <c:pt idx="12216">
                  <c:v>0.72427023400000001</c:v>
                </c:pt>
                <c:pt idx="12217">
                  <c:v>0.72393281300000001</c:v>
                </c:pt>
                <c:pt idx="12218">
                  <c:v>0.72347492199999996</c:v>
                </c:pt>
                <c:pt idx="12219">
                  <c:v>0.72324617199999996</c:v>
                </c:pt>
                <c:pt idx="12220">
                  <c:v>0.72288039100000001</c:v>
                </c:pt>
                <c:pt idx="12221">
                  <c:v>0.72262179699999995</c:v>
                </c:pt>
                <c:pt idx="12222">
                  <c:v>0.72222679700000003</c:v>
                </c:pt>
                <c:pt idx="12223">
                  <c:v>0.72213000000000005</c:v>
                </c:pt>
                <c:pt idx="12224">
                  <c:v>0.72179453100000002</c:v>
                </c:pt>
                <c:pt idx="12225">
                  <c:v>0.72160234400000001</c:v>
                </c:pt>
                <c:pt idx="12226">
                  <c:v>0.72127765600000004</c:v>
                </c:pt>
                <c:pt idx="12227">
                  <c:v>0.721145547</c:v>
                </c:pt>
                <c:pt idx="12228">
                  <c:v>0.72081773400000004</c:v>
                </c:pt>
                <c:pt idx="12229">
                  <c:v>0.72047656299999996</c:v>
                </c:pt>
                <c:pt idx="12230">
                  <c:v>0.72019617199999997</c:v>
                </c:pt>
                <c:pt idx="12231">
                  <c:v>0.71987500000000004</c:v>
                </c:pt>
                <c:pt idx="12232">
                  <c:v>0.71969929700000002</c:v>
                </c:pt>
                <c:pt idx="12233">
                  <c:v>0.71982257800000005</c:v>
                </c:pt>
                <c:pt idx="12234">
                  <c:v>0.71948617199999998</c:v>
                </c:pt>
                <c:pt idx="12235">
                  <c:v>0.71912898400000003</c:v>
                </c:pt>
                <c:pt idx="12236">
                  <c:v>0.71891164100000005</c:v>
                </c:pt>
                <c:pt idx="12237">
                  <c:v>0.71853929699999997</c:v>
                </c:pt>
                <c:pt idx="12238">
                  <c:v>0.718446484</c:v>
                </c:pt>
                <c:pt idx="12239">
                  <c:v>0.71809140599999999</c:v>
                </c:pt>
                <c:pt idx="12240">
                  <c:v>0.71799421900000004</c:v>
                </c:pt>
                <c:pt idx="12241">
                  <c:v>0.717661094</c:v>
                </c:pt>
                <c:pt idx="12242">
                  <c:v>0.71769890599999997</c:v>
                </c:pt>
                <c:pt idx="12243">
                  <c:v>0.71737710899999996</c:v>
                </c:pt>
                <c:pt idx="12244">
                  <c:v>0.71704789099999999</c:v>
                </c:pt>
                <c:pt idx="12245">
                  <c:v>0.71712992200000003</c:v>
                </c:pt>
                <c:pt idx="12246">
                  <c:v>0.71680257800000002</c:v>
                </c:pt>
                <c:pt idx="12247">
                  <c:v>0.71647875000000005</c:v>
                </c:pt>
                <c:pt idx="12248">
                  <c:v>0.71614570300000002</c:v>
                </c:pt>
                <c:pt idx="12249">
                  <c:v>0.71581781300000002</c:v>
                </c:pt>
                <c:pt idx="12250">
                  <c:v>0.71562281299999997</c:v>
                </c:pt>
                <c:pt idx="12251">
                  <c:v>0.71535640599999994</c:v>
                </c:pt>
                <c:pt idx="12252">
                  <c:v>0.71499507799999995</c:v>
                </c:pt>
                <c:pt idx="12253">
                  <c:v>0.71489421900000005</c:v>
                </c:pt>
                <c:pt idx="12254">
                  <c:v>0.71454703100000005</c:v>
                </c:pt>
                <c:pt idx="12255">
                  <c:v>0.71425898399999999</c:v>
                </c:pt>
                <c:pt idx="12256">
                  <c:v>0.71401382800000002</c:v>
                </c:pt>
                <c:pt idx="12257">
                  <c:v>0.71363570300000001</c:v>
                </c:pt>
                <c:pt idx="12258">
                  <c:v>0.71357265599999997</c:v>
                </c:pt>
                <c:pt idx="12259">
                  <c:v>0.71330726600000005</c:v>
                </c:pt>
                <c:pt idx="12260">
                  <c:v>0.71294945300000001</c:v>
                </c:pt>
                <c:pt idx="12261">
                  <c:v>0.71301273399999998</c:v>
                </c:pt>
                <c:pt idx="12262">
                  <c:v>0.71267640600000004</c:v>
                </c:pt>
                <c:pt idx="12263">
                  <c:v>0.71246898400000003</c:v>
                </c:pt>
                <c:pt idx="12264">
                  <c:v>0.712314063</c:v>
                </c:pt>
                <c:pt idx="12265">
                  <c:v>0.711989922</c:v>
                </c:pt>
                <c:pt idx="12266">
                  <c:v>0.71175226599999997</c:v>
                </c:pt>
                <c:pt idx="12267">
                  <c:v>0.71126046899999995</c:v>
                </c:pt>
                <c:pt idx="12268">
                  <c:v>0.71089148400000002</c:v>
                </c:pt>
                <c:pt idx="12269">
                  <c:v>0.71042984399999998</c:v>
                </c:pt>
                <c:pt idx="12270">
                  <c:v>0.71006648400000005</c:v>
                </c:pt>
                <c:pt idx="12271">
                  <c:v>0.70961890599999999</c:v>
                </c:pt>
                <c:pt idx="12272">
                  <c:v>0.70923499999999995</c:v>
                </c:pt>
                <c:pt idx="12273">
                  <c:v>0.70894859399999999</c:v>
                </c:pt>
                <c:pt idx="12274">
                  <c:v>0.70856929700000004</c:v>
                </c:pt>
                <c:pt idx="12275">
                  <c:v>0.70853007800000001</c:v>
                </c:pt>
                <c:pt idx="12276">
                  <c:v>0.70821914100000005</c:v>
                </c:pt>
                <c:pt idx="12277">
                  <c:v>0.70789429699999995</c:v>
                </c:pt>
                <c:pt idx="12278">
                  <c:v>0.70772429699999995</c:v>
                </c:pt>
                <c:pt idx="12279">
                  <c:v>0.70739117200000001</c:v>
                </c:pt>
                <c:pt idx="12280">
                  <c:v>0.70704937499999998</c:v>
                </c:pt>
                <c:pt idx="12281">
                  <c:v>0.70711937499999999</c:v>
                </c:pt>
                <c:pt idx="12282">
                  <c:v>0.70677210899999998</c:v>
                </c:pt>
                <c:pt idx="12283">
                  <c:v>0.70673953099999998</c:v>
                </c:pt>
                <c:pt idx="12284">
                  <c:v>0.70637960899999996</c:v>
                </c:pt>
                <c:pt idx="12285">
                  <c:v>0.70627187499999999</c:v>
                </c:pt>
                <c:pt idx="12286">
                  <c:v>0.705916875</c:v>
                </c:pt>
                <c:pt idx="12287">
                  <c:v>0.70577804700000002</c:v>
                </c:pt>
                <c:pt idx="12288">
                  <c:v>0.70536906300000002</c:v>
                </c:pt>
                <c:pt idx="12289">
                  <c:v>0.70521132799999997</c:v>
                </c:pt>
                <c:pt idx="12290">
                  <c:v>0.70484804700000003</c:v>
                </c:pt>
                <c:pt idx="12291">
                  <c:v>0.70479171900000004</c:v>
                </c:pt>
                <c:pt idx="12292">
                  <c:v>0.70447109399999996</c:v>
                </c:pt>
                <c:pt idx="12293">
                  <c:v>0.70436835900000005</c:v>
                </c:pt>
                <c:pt idx="12294">
                  <c:v>0.70399445299999996</c:v>
                </c:pt>
                <c:pt idx="12295">
                  <c:v>0.70372976600000003</c:v>
                </c:pt>
                <c:pt idx="12296">
                  <c:v>0.70360460899999999</c:v>
                </c:pt>
                <c:pt idx="12297">
                  <c:v>0.70322007799999997</c:v>
                </c:pt>
                <c:pt idx="12298">
                  <c:v>0.70301773400000001</c:v>
                </c:pt>
                <c:pt idx="12299">
                  <c:v>0.70275687499999995</c:v>
                </c:pt>
                <c:pt idx="12300">
                  <c:v>0.70247070300000003</c:v>
                </c:pt>
                <c:pt idx="12301">
                  <c:v>0.70214953099999999</c:v>
                </c:pt>
                <c:pt idx="12302">
                  <c:v>0.70196218799999999</c:v>
                </c:pt>
                <c:pt idx="12303">
                  <c:v>0.70162500000000005</c:v>
                </c:pt>
                <c:pt idx="12304">
                  <c:v>0.70145617199999999</c:v>
                </c:pt>
                <c:pt idx="12305">
                  <c:v>0.70122554699999995</c:v>
                </c:pt>
                <c:pt idx="12306">
                  <c:v>0.70088179699999997</c:v>
                </c:pt>
                <c:pt idx="12307">
                  <c:v>0.70069078100000004</c:v>
                </c:pt>
                <c:pt idx="12308">
                  <c:v>0.70061210900000004</c:v>
                </c:pt>
                <c:pt idx="12309">
                  <c:v>0.70029195300000002</c:v>
                </c:pt>
                <c:pt idx="12310">
                  <c:v>0.70016429700000005</c:v>
                </c:pt>
                <c:pt idx="12311">
                  <c:v>0.69977609399999996</c:v>
                </c:pt>
                <c:pt idx="12312">
                  <c:v>0.69963882799999999</c:v>
                </c:pt>
                <c:pt idx="12313">
                  <c:v>0.69931039100000003</c:v>
                </c:pt>
                <c:pt idx="12314">
                  <c:v>0.69936109400000002</c:v>
                </c:pt>
                <c:pt idx="12315">
                  <c:v>0.69891476600000002</c:v>
                </c:pt>
                <c:pt idx="12316">
                  <c:v>0.69864484400000004</c:v>
                </c:pt>
                <c:pt idx="12317">
                  <c:v>0.69832406300000005</c:v>
                </c:pt>
                <c:pt idx="12318">
                  <c:v>0.69812273400000002</c:v>
                </c:pt>
                <c:pt idx="12319">
                  <c:v>0.69798492199999995</c:v>
                </c:pt>
                <c:pt idx="12320">
                  <c:v>0.69766171899999996</c:v>
                </c:pt>
                <c:pt idx="12321">
                  <c:v>0.69748023400000003</c:v>
                </c:pt>
                <c:pt idx="12322">
                  <c:v>0.69717648399999999</c:v>
                </c:pt>
                <c:pt idx="12323">
                  <c:v>0.69701007800000003</c:v>
                </c:pt>
                <c:pt idx="12324">
                  <c:v>0.696646875</c:v>
                </c:pt>
                <c:pt idx="12325">
                  <c:v>0.69627539100000002</c:v>
                </c:pt>
                <c:pt idx="12326">
                  <c:v>0.695939219</c:v>
                </c:pt>
                <c:pt idx="12327">
                  <c:v>0.69571453100000002</c:v>
                </c:pt>
                <c:pt idx="12328">
                  <c:v>0.69534437500000001</c:v>
                </c:pt>
                <c:pt idx="12329">
                  <c:v>0.69497257800000001</c:v>
                </c:pt>
                <c:pt idx="12330">
                  <c:v>0.69464234400000002</c:v>
                </c:pt>
                <c:pt idx="12331">
                  <c:v>0.69442289099999999</c:v>
                </c:pt>
                <c:pt idx="12332">
                  <c:v>0.69424289100000003</c:v>
                </c:pt>
                <c:pt idx="12333">
                  <c:v>0.69386828099999998</c:v>
                </c:pt>
                <c:pt idx="12334">
                  <c:v>0.69345992199999995</c:v>
                </c:pt>
                <c:pt idx="12335">
                  <c:v>0.69337640599999995</c:v>
                </c:pt>
                <c:pt idx="12336">
                  <c:v>0.69305164100000005</c:v>
                </c:pt>
                <c:pt idx="12337">
                  <c:v>0.69277796899999999</c:v>
                </c:pt>
                <c:pt idx="12338">
                  <c:v>0.69240437499999996</c:v>
                </c:pt>
                <c:pt idx="12339">
                  <c:v>0.69237093800000005</c:v>
                </c:pt>
                <c:pt idx="12340">
                  <c:v>0.69204906300000002</c:v>
                </c:pt>
                <c:pt idx="12341">
                  <c:v>0.69184203099999997</c:v>
                </c:pt>
                <c:pt idx="12342">
                  <c:v>0.69150640600000002</c:v>
                </c:pt>
                <c:pt idx="12343">
                  <c:v>0.69114062499999995</c:v>
                </c:pt>
                <c:pt idx="12344">
                  <c:v>0.690938359</c:v>
                </c:pt>
                <c:pt idx="12345">
                  <c:v>0.69059070300000003</c:v>
                </c:pt>
                <c:pt idx="12346">
                  <c:v>0.69028468799999998</c:v>
                </c:pt>
                <c:pt idx="12347">
                  <c:v>0.69012367200000002</c:v>
                </c:pt>
                <c:pt idx="12348">
                  <c:v>0.68983187499999998</c:v>
                </c:pt>
                <c:pt idx="12349">
                  <c:v>0.68973945299999995</c:v>
                </c:pt>
                <c:pt idx="12350">
                  <c:v>0.68946414099999997</c:v>
                </c:pt>
                <c:pt idx="12351">
                  <c:v>0.68910960899999996</c:v>
                </c:pt>
                <c:pt idx="12352">
                  <c:v>0.68868125000000002</c:v>
                </c:pt>
                <c:pt idx="12353">
                  <c:v>0.68834625000000005</c:v>
                </c:pt>
                <c:pt idx="12354">
                  <c:v>0.68799765599999996</c:v>
                </c:pt>
                <c:pt idx="12355">
                  <c:v>0.68766507799999999</c:v>
                </c:pt>
                <c:pt idx="12356">
                  <c:v>0.68733531299999995</c:v>
                </c:pt>
                <c:pt idx="12357">
                  <c:v>0.68735078100000002</c:v>
                </c:pt>
                <c:pt idx="12358">
                  <c:v>0.68701968800000002</c:v>
                </c:pt>
                <c:pt idx="12359">
                  <c:v>0.68666117199999999</c:v>
                </c:pt>
                <c:pt idx="12360">
                  <c:v>0.68645398400000002</c:v>
                </c:pt>
                <c:pt idx="12361">
                  <c:v>0.68601781299999998</c:v>
                </c:pt>
                <c:pt idx="12362">
                  <c:v>0.68559867200000002</c:v>
                </c:pt>
                <c:pt idx="12363">
                  <c:v>0.685188672</c:v>
                </c:pt>
                <c:pt idx="12364">
                  <c:v>0.68482203100000005</c:v>
                </c:pt>
                <c:pt idx="12365">
                  <c:v>0.68447718800000001</c:v>
                </c:pt>
                <c:pt idx="12366">
                  <c:v>0.68436695299999994</c:v>
                </c:pt>
                <c:pt idx="12367">
                  <c:v>0.68403531299999998</c:v>
                </c:pt>
                <c:pt idx="12368">
                  <c:v>0.68370359400000003</c:v>
                </c:pt>
                <c:pt idx="12369">
                  <c:v>0.68346453100000004</c:v>
                </c:pt>
                <c:pt idx="12370">
                  <c:v>0.68309437500000003</c:v>
                </c:pt>
                <c:pt idx="12371">
                  <c:v>0.68280296900000004</c:v>
                </c:pt>
                <c:pt idx="12372">
                  <c:v>0.68263929700000003</c:v>
                </c:pt>
                <c:pt idx="12373">
                  <c:v>0.68242031299999995</c:v>
                </c:pt>
                <c:pt idx="12374">
                  <c:v>0.68205000000000005</c:v>
                </c:pt>
                <c:pt idx="12375">
                  <c:v>0.68190726599999996</c:v>
                </c:pt>
                <c:pt idx="12376">
                  <c:v>0.68176414100000005</c:v>
                </c:pt>
                <c:pt idx="12377">
                  <c:v>0.68144226600000002</c:v>
                </c:pt>
                <c:pt idx="12378">
                  <c:v>0.68107460900000005</c:v>
                </c:pt>
                <c:pt idx="12379">
                  <c:v>0.68087249999999999</c:v>
                </c:pt>
                <c:pt idx="12380">
                  <c:v>0.680782891</c:v>
                </c:pt>
                <c:pt idx="12381">
                  <c:v>0.68044054700000001</c:v>
                </c:pt>
                <c:pt idx="12382">
                  <c:v>0.68020757799999998</c:v>
                </c:pt>
                <c:pt idx="12383">
                  <c:v>0.67994437500000005</c:v>
                </c:pt>
                <c:pt idx="12384">
                  <c:v>0.67987835900000004</c:v>
                </c:pt>
                <c:pt idx="12385">
                  <c:v>0.67954062500000001</c:v>
                </c:pt>
                <c:pt idx="12386">
                  <c:v>0.67963132800000003</c:v>
                </c:pt>
                <c:pt idx="12387">
                  <c:v>0.679263438</c:v>
                </c:pt>
                <c:pt idx="12388">
                  <c:v>0.67893882800000005</c:v>
                </c:pt>
                <c:pt idx="12389">
                  <c:v>0.67867171900000001</c:v>
                </c:pt>
                <c:pt idx="12390">
                  <c:v>0.67883742199999997</c:v>
                </c:pt>
                <c:pt idx="12391">
                  <c:v>0.67847117199999996</c:v>
                </c:pt>
                <c:pt idx="12392">
                  <c:v>0.67850265600000004</c:v>
                </c:pt>
                <c:pt idx="12393">
                  <c:v>0.67806671900000004</c:v>
                </c:pt>
                <c:pt idx="12394">
                  <c:v>0.67816867199999997</c:v>
                </c:pt>
                <c:pt idx="12395">
                  <c:v>0.67779921899999995</c:v>
                </c:pt>
                <c:pt idx="12396">
                  <c:v>0.67786781299999999</c:v>
                </c:pt>
                <c:pt idx="12397">
                  <c:v>0.67739984399999997</c:v>
                </c:pt>
                <c:pt idx="12398">
                  <c:v>0.67705085899999995</c:v>
                </c:pt>
                <c:pt idx="12399">
                  <c:v>0.67704874999999998</c:v>
                </c:pt>
                <c:pt idx="12400">
                  <c:v>0.67698523399999999</c:v>
                </c:pt>
                <c:pt idx="12401">
                  <c:v>0.67666562500000005</c:v>
                </c:pt>
                <c:pt idx="12402">
                  <c:v>0.67656914099999999</c:v>
                </c:pt>
                <c:pt idx="12403">
                  <c:v>0.67623281300000004</c:v>
                </c:pt>
                <c:pt idx="12404">
                  <c:v>0.67612187499999998</c:v>
                </c:pt>
                <c:pt idx="12405">
                  <c:v>0.67621164099999997</c:v>
                </c:pt>
                <c:pt idx="12406">
                  <c:v>0.67605078100000005</c:v>
                </c:pt>
                <c:pt idx="12407">
                  <c:v>0.67573804699999995</c:v>
                </c:pt>
                <c:pt idx="12408">
                  <c:v>0.67561921899999999</c:v>
                </c:pt>
                <c:pt idx="12409">
                  <c:v>0.67544859400000001</c:v>
                </c:pt>
                <c:pt idx="12410">
                  <c:v>0.67533359400000004</c:v>
                </c:pt>
                <c:pt idx="12411">
                  <c:v>0.67499742200000001</c:v>
                </c:pt>
                <c:pt idx="12412">
                  <c:v>0.674906797</c:v>
                </c:pt>
                <c:pt idx="12413">
                  <c:v>0.67454375</c:v>
                </c:pt>
                <c:pt idx="12414">
                  <c:v>0.67431515600000003</c:v>
                </c:pt>
                <c:pt idx="12415">
                  <c:v>0.67423531299999995</c:v>
                </c:pt>
                <c:pt idx="12416">
                  <c:v>0.67390125000000001</c:v>
                </c:pt>
                <c:pt idx="12417">
                  <c:v>0.67354585899999997</c:v>
                </c:pt>
                <c:pt idx="12418">
                  <c:v>0.67360500000000001</c:v>
                </c:pt>
                <c:pt idx="12419">
                  <c:v>0.67336781300000004</c:v>
                </c:pt>
                <c:pt idx="12420">
                  <c:v>0.67356882799999995</c:v>
                </c:pt>
                <c:pt idx="12421">
                  <c:v>0.673154688</c:v>
                </c:pt>
                <c:pt idx="12422">
                  <c:v>0.672822578</c:v>
                </c:pt>
                <c:pt idx="12423">
                  <c:v>0.67301250000000001</c:v>
                </c:pt>
                <c:pt idx="12424">
                  <c:v>0.67281968800000003</c:v>
                </c:pt>
                <c:pt idx="12425">
                  <c:v>0.67279421900000003</c:v>
                </c:pt>
                <c:pt idx="12426">
                  <c:v>0.67245132799999996</c:v>
                </c:pt>
                <c:pt idx="12427">
                  <c:v>0.67212882799999996</c:v>
                </c:pt>
                <c:pt idx="12428">
                  <c:v>0.67227789100000002</c:v>
                </c:pt>
                <c:pt idx="12429">
                  <c:v>0.67193289099999998</c:v>
                </c:pt>
                <c:pt idx="12430">
                  <c:v>0.67163695300000004</c:v>
                </c:pt>
                <c:pt idx="12431">
                  <c:v>0.67152289099999996</c:v>
                </c:pt>
                <c:pt idx="12432">
                  <c:v>0.67128992200000004</c:v>
                </c:pt>
                <c:pt idx="12433">
                  <c:v>0.67108843799999995</c:v>
                </c:pt>
                <c:pt idx="12434">
                  <c:v>0.67120015600000005</c:v>
                </c:pt>
                <c:pt idx="12435">
                  <c:v>0.67086374999999998</c:v>
                </c:pt>
                <c:pt idx="12436">
                  <c:v>0.67054265599999996</c:v>
                </c:pt>
                <c:pt idx="12437">
                  <c:v>0.670675625</c:v>
                </c:pt>
                <c:pt idx="12438">
                  <c:v>0.67033367200000005</c:v>
                </c:pt>
                <c:pt idx="12439">
                  <c:v>0.67046109399999998</c:v>
                </c:pt>
                <c:pt idx="12440">
                  <c:v>0.67016468799999995</c:v>
                </c:pt>
                <c:pt idx="12441">
                  <c:v>0.67007632800000005</c:v>
                </c:pt>
                <c:pt idx="12442">
                  <c:v>0.66972203100000005</c:v>
                </c:pt>
                <c:pt idx="12443">
                  <c:v>0.66983789100000002</c:v>
                </c:pt>
                <c:pt idx="12444">
                  <c:v>0.66955289100000004</c:v>
                </c:pt>
                <c:pt idx="12445">
                  <c:v>0.66947304699999999</c:v>
                </c:pt>
                <c:pt idx="12446">
                  <c:v>0.66912749999999999</c:v>
                </c:pt>
                <c:pt idx="12447">
                  <c:v>0.66923007800000001</c:v>
                </c:pt>
                <c:pt idx="12448">
                  <c:v>0.66899367200000004</c:v>
                </c:pt>
                <c:pt idx="12449">
                  <c:v>0.66883726600000004</c:v>
                </c:pt>
                <c:pt idx="12450">
                  <c:v>0.66851523400000001</c:v>
                </c:pt>
                <c:pt idx="12451">
                  <c:v>0.66840109400000003</c:v>
                </c:pt>
                <c:pt idx="12452">
                  <c:v>0.66806914100000003</c:v>
                </c:pt>
                <c:pt idx="12453">
                  <c:v>0.66800453100000001</c:v>
                </c:pt>
                <c:pt idx="12454">
                  <c:v>0.66766343800000005</c:v>
                </c:pt>
                <c:pt idx="12455">
                  <c:v>0.66748632799999996</c:v>
                </c:pt>
                <c:pt idx="12456">
                  <c:v>0.66718609399999995</c:v>
                </c:pt>
                <c:pt idx="12457">
                  <c:v>0.66681046899999996</c:v>
                </c:pt>
                <c:pt idx="12458">
                  <c:v>0.66675718799999995</c:v>
                </c:pt>
                <c:pt idx="12459">
                  <c:v>0.66687492199999998</c:v>
                </c:pt>
                <c:pt idx="12460">
                  <c:v>0.66653367200000002</c:v>
                </c:pt>
                <c:pt idx="12461">
                  <c:v>0.66624984399999998</c:v>
                </c:pt>
                <c:pt idx="12462">
                  <c:v>0.665852734</c:v>
                </c:pt>
                <c:pt idx="12463">
                  <c:v>0.66581742200000005</c:v>
                </c:pt>
                <c:pt idx="12464">
                  <c:v>0.66553249999999997</c:v>
                </c:pt>
                <c:pt idx="12465">
                  <c:v>0.665225234</c:v>
                </c:pt>
                <c:pt idx="12466">
                  <c:v>0.66483562500000004</c:v>
                </c:pt>
                <c:pt idx="12467">
                  <c:v>0.66472249999999999</c:v>
                </c:pt>
                <c:pt idx="12468">
                  <c:v>0.66461828099999998</c:v>
                </c:pt>
                <c:pt idx="12469">
                  <c:v>0.66433218800000005</c:v>
                </c:pt>
                <c:pt idx="12470">
                  <c:v>0.66428039100000003</c:v>
                </c:pt>
                <c:pt idx="12471">
                  <c:v>0.66398226599999999</c:v>
                </c:pt>
                <c:pt idx="12472">
                  <c:v>0.66403796900000001</c:v>
                </c:pt>
                <c:pt idx="12473">
                  <c:v>0.66369828099999995</c:v>
                </c:pt>
                <c:pt idx="12474">
                  <c:v>0.66336093799999996</c:v>
                </c:pt>
                <c:pt idx="12475">
                  <c:v>0.66297156300000004</c:v>
                </c:pt>
                <c:pt idx="12476">
                  <c:v>0.66278789100000002</c:v>
                </c:pt>
                <c:pt idx="12477">
                  <c:v>0.66269624999999999</c:v>
                </c:pt>
                <c:pt idx="12478">
                  <c:v>0.66258914099999999</c:v>
                </c:pt>
                <c:pt idx="12479">
                  <c:v>0.66220999999999997</c:v>
                </c:pt>
                <c:pt idx="12480">
                  <c:v>0.66231328099999998</c:v>
                </c:pt>
                <c:pt idx="12481">
                  <c:v>0.66198617199999998</c:v>
                </c:pt>
                <c:pt idx="12482">
                  <c:v>0.66209695300000004</c:v>
                </c:pt>
                <c:pt idx="12483">
                  <c:v>0.66177406299999997</c:v>
                </c:pt>
                <c:pt idx="12484">
                  <c:v>0.66167859399999995</c:v>
                </c:pt>
                <c:pt idx="12485">
                  <c:v>0.661298516</c:v>
                </c:pt>
                <c:pt idx="12486">
                  <c:v>0.661298359</c:v>
                </c:pt>
                <c:pt idx="12487">
                  <c:v>0.66101382799999997</c:v>
                </c:pt>
                <c:pt idx="12488">
                  <c:v>0.660821875</c:v>
                </c:pt>
                <c:pt idx="12489">
                  <c:v>0.66065218800000003</c:v>
                </c:pt>
                <c:pt idx="12490">
                  <c:v>0.660589922</c:v>
                </c:pt>
                <c:pt idx="12491">
                  <c:v>0.66024945300000004</c:v>
                </c:pt>
                <c:pt idx="12492">
                  <c:v>0.66043437500000002</c:v>
                </c:pt>
                <c:pt idx="12493">
                  <c:v>0.66020882800000003</c:v>
                </c:pt>
                <c:pt idx="12494">
                  <c:v>0.65981374999999998</c:v>
                </c:pt>
                <c:pt idx="12495">
                  <c:v>0.65965773400000005</c:v>
                </c:pt>
                <c:pt idx="12496">
                  <c:v>0.65960796899999996</c:v>
                </c:pt>
                <c:pt idx="12497">
                  <c:v>0.65938914100000001</c:v>
                </c:pt>
                <c:pt idx="12498">
                  <c:v>0.65923476599999997</c:v>
                </c:pt>
                <c:pt idx="12499">
                  <c:v>0.65891296899999996</c:v>
                </c:pt>
                <c:pt idx="12500">
                  <c:v>0.658827422</c:v>
                </c:pt>
                <c:pt idx="12501">
                  <c:v>0.65862804699999999</c:v>
                </c:pt>
                <c:pt idx="12502">
                  <c:v>0.65846507799999998</c:v>
                </c:pt>
                <c:pt idx="12503">
                  <c:v>0.65828593800000001</c:v>
                </c:pt>
                <c:pt idx="12504">
                  <c:v>0.65819007799999996</c:v>
                </c:pt>
                <c:pt idx="12505">
                  <c:v>0.65788429699999995</c:v>
                </c:pt>
                <c:pt idx="12506">
                  <c:v>0.65777851600000004</c:v>
                </c:pt>
                <c:pt idx="12507">
                  <c:v>0.65762507800000003</c:v>
                </c:pt>
                <c:pt idx="12508">
                  <c:v>0.657353984</c:v>
                </c:pt>
                <c:pt idx="12509">
                  <c:v>0.65702867200000004</c:v>
                </c:pt>
                <c:pt idx="12510">
                  <c:v>0.656921953</c:v>
                </c:pt>
                <c:pt idx="12511">
                  <c:v>0.65659812500000003</c:v>
                </c:pt>
                <c:pt idx="12512">
                  <c:v>0.65691835899999995</c:v>
                </c:pt>
                <c:pt idx="12513">
                  <c:v>0.65656304700000001</c:v>
                </c:pt>
                <c:pt idx="12514">
                  <c:v>0.65669601600000005</c:v>
                </c:pt>
                <c:pt idx="12515">
                  <c:v>0.65634976599999995</c:v>
                </c:pt>
                <c:pt idx="12516">
                  <c:v>0.656140469</c:v>
                </c:pt>
                <c:pt idx="12517">
                  <c:v>0.65601921900000004</c:v>
                </c:pt>
                <c:pt idx="12518">
                  <c:v>0.65599312499999995</c:v>
                </c:pt>
                <c:pt idx="12519">
                  <c:v>0.655670156</c:v>
                </c:pt>
                <c:pt idx="12520">
                  <c:v>0.65534156300000002</c:v>
                </c:pt>
                <c:pt idx="12521">
                  <c:v>0.65511398399999998</c:v>
                </c:pt>
                <c:pt idx="12522">
                  <c:v>0.654761484</c:v>
                </c:pt>
                <c:pt idx="12523">
                  <c:v>0.65447253900000002</c:v>
                </c:pt>
                <c:pt idx="12524">
                  <c:v>0.65409046900000001</c:v>
                </c:pt>
                <c:pt idx="12525">
                  <c:v>0.65409414099999996</c:v>
                </c:pt>
                <c:pt idx="12526">
                  <c:v>0.65389242199999997</c:v>
                </c:pt>
                <c:pt idx="12527">
                  <c:v>0.65389382799999995</c:v>
                </c:pt>
                <c:pt idx="12528">
                  <c:v>0.65351144500000002</c:v>
                </c:pt>
                <c:pt idx="12529">
                  <c:v>0.65353343799999997</c:v>
                </c:pt>
                <c:pt idx="12530">
                  <c:v>0.65316164099999996</c:v>
                </c:pt>
                <c:pt idx="12531">
                  <c:v>0.65301789099999996</c:v>
                </c:pt>
                <c:pt idx="12532">
                  <c:v>0.652919531</c:v>
                </c:pt>
                <c:pt idx="12533">
                  <c:v>0.65288390600000001</c:v>
                </c:pt>
                <c:pt idx="12534">
                  <c:v>0.65250324199999998</c:v>
                </c:pt>
                <c:pt idx="12535">
                  <c:v>0.65227019500000005</c:v>
                </c:pt>
                <c:pt idx="12536">
                  <c:v>0.65194265600000001</c:v>
                </c:pt>
                <c:pt idx="12537">
                  <c:v>0.651577305</c:v>
                </c:pt>
                <c:pt idx="12538">
                  <c:v>0.65152367200000005</c:v>
                </c:pt>
                <c:pt idx="12539">
                  <c:v>0.65130894500000003</c:v>
                </c:pt>
                <c:pt idx="12540">
                  <c:v>0.65096668000000002</c:v>
                </c:pt>
                <c:pt idx="12541">
                  <c:v>0.65078820299999995</c:v>
                </c:pt>
                <c:pt idx="12542">
                  <c:v>0.65070984399999998</c:v>
                </c:pt>
                <c:pt idx="12543">
                  <c:v>0.65067691400000005</c:v>
                </c:pt>
                <c:pt idx="12544">
                  <c:v>0.650700273</c:v>
                </c:pt>
                <c:pt idx="12545">
                  <c:v>0.65045617200000005</c:v>
                </c:pt>
                <c:pt idx="12546">
                  <c:v>0.65013957</c:v>
                </c:pt>
                <c:pt idx="12547">
                  <c:v>0.65025316399999999</c:v>
                </c:pt>
                <c:pt idx="12548">
                  <c:v>0.64989835900000004</c:v>
                </c:pt>
                <c:pt idx="12549">
                  <c:v>0.649971992</c:v>
                </c:pt>
                <c:pt idx="12550">
                  <c:v>0.649621055</c:v>
                </c:pt>
                <c:pt idx="12551">
                  <c:v>0.64983738300000005</c:v>
                </c:pt>
                <c:pt idx="12552">
                  <c:v>0.64948937500000004</c:v>
                </c:pt>
                <c:pt idx="12553">
                  <c:v>0.64951124999999998</c:v>
                </c:pt>
                <c:pt idx="12554">
                  <c:v>0.649163398</c:v>
                </c:pt>
                <c:pt idx="12555">
                  <c:v>0.649072969</c:v>
                </c:pt>
                <c:pt idx="12556">
                  <c:v>0.64874992200000003</c:v>
                </c:pt>
                <c:pt idx="12557">
                  <c:v>0.64877199200000002</c:v>
                </c:pt>
                <c:pt idx="12558">
                  <c:v>0.64841281299999998</c:v>
                </c:pt>
                <c:pt idx="12559">
                  <c:v>0.648379492</c:v>
                </c:pt>
                <c:pt idx="12560">
                  <c:v>0.64805164100000001</c:v>
                </c:pt>
                <c:pt idx="12561">
                  <c:v>0.64820968800000001</c:v>
                </c:pt>
                <c:pt idx="12562">
                  <c:v>0.64784554699999997</c:v>
                </c:pt>
                <c:pt idx="12563">
                  <c:v>0.64807421899999995</c:v>
                </c:pt>
                <c:pt idx="12564">
                  <c:v>0.64770070300000004</c:v>
                </c:pt>
                <c:pt idx="12565">
                  <c:v>0.64757410199999998</c:v>
                </c:pt>
                <c:pt idx="12566">
                  <c:v>0.64721628899999994</c:v>
                </c:pt>
                <c:pt idx="12567">
                  <c:v>0.64717820299999995</c:v>
                </c:pt>
                <c:pt idx="12568">
                  <c:v>0.64693550799999999</c:v>
                </c:pt>
                <c:pt idx="12569">
                  <c:v>0.64669449199999995</c:v>
                </c:pt>
                <c:pt idx="12570">
                  <c:v>0.64659414100000001</c:v>
                </c:pt>
                <c:pt idx="12571">
                  <c:v>0.646502617</c:v>
                </c:pt>
                <c:pt idx="12572">
                  <c:v>0.64651953100000004</c:v>
                </c:pt>
                <c:pt idx="12573">
                  <c:v>0.64648144500000004</c:v>
                </c:pt>
                <c:pt idx="12574">
                  <c:v>0.64634855499999999</c:v>
                </c:pt>
                <c:pt idx="12575">
                  <c:v>0.64602804700000005</c:v>
                </c:pt>
                <c:pt idx="12576">
                  <c:v>0.64564230499999997</c:v>
                </c:pt>
                <c:pt idx="12577">
                  <c:v>0.64549042999999995</c:v>
                </c:pt>
                <c:pt idx="12578">
                  <c:v>0.64515261700000004</c:v>
                </c:pt>
                <c:pt idx="12579">
                  <c:v>0.64519191399999998</c:v>
                </c:pt>
                <c:pt idx="12580">
                  <c:v>0.64481382799999998</c:v>
                </c:pt>
                <c:pt idx="12581">
                  <c:v>0.64441867200000003</c:v>
                </c:pt>
                <c:pt idx="12582">
                  <c:v>0.64456160200000001</c:v>
                </c:pt>
                <c:pt idx="12583">
                  <c:v>0.64423632799999997</c:v>
                </c:pt>
                <c:pt idx="12584">
                  <c:v>0.64416652299999999</c:v>
                </c:pt>
                <c:pt idx="12585">
                  <c:v>0.64381855499999996</c:v>
                </c:pt>
                <c:pt idx="12586">
                  <c:v>0.64364242199999999</c:v>
                </c:pt>
                <c:pt idx="12587">
                  <c:v>0.64330164099999998</c:v>
                </c:pt>
                <c:pt idx="12588">
                  <c:v>0.64332710900000001</c:v>
                </c:pt>
                <c:pt idx="12589">
                  <c:v>0.64310308599999999</c:v>
                </c:pt>
                <c:pt idx="12590">
                  <c:v>0.64304081999999996</c:v>
                </c:pt>
                <c:pt idx="12591">
                  <c:v>0.64267706999999996</c:v>
                </c:pt>
                <c:pt idx="12592">
                  <c:v>0.64266523399999997</c:v>
                </c:pt>
                <c:pt idx="12593">
                  <c:v>0.64241097700000005</c:v>
                </c:pt>
                <c:pt idx="12594">
                  <c:v>0.64238023399999999</c:v>
                </c:pt>
                <c:pt idx="12595">
                  <c:v>0.64204914099999999</c:v>
                </c:pt>
                <c:pt idx="12596">
                  <c:v>0.64209488299999995</c:v>
                </c:pt>
                <c:pt idx="12597">
                  <c:v>0.64186023400000003</c:v>
                </c:pt>
                <c:pt idx="12598">
                  <c:v>0.64195878900000003</c:v>
                </c:pt>
                <c:pt idx="12599">
                  <c:v>0.64157136699999995</c:v>
                </c:pt>
                <c:pt idx="12600">
                  <c:v>0.64157367200000004</c:v>
                </c:pt>
                <c:pt idx="12601">
                  <c:v>0.64122769499999999</c:v>
                </c:pt>
                <c:pt idx="12602">
                  <c:v>0.64130230499999996</c:v>
                </c:pt>
                <c:pt idx="12603">
                  <c:v>0.64094960899999998</c:v>
                </c:pt>
                <c:pt idx="12604">
                  <c:v>0.64062273400000003</c:v>
                </c:pt>
                <c:pt idx="12605">
                  <c:v>0.64097378900000002</c:v>
                </c:pt>
                <c:pt idx="12606">
                  <c:v>0.64064710899999999</c:v>
                </c:pt>
                <c:pt idx="12607">
                  <c:v>0.64030902300000003</c:v>
                </c:pt>
                <c:pt idx="12608">
                  <c:v>0.63998664100000002</c:v>
                </c:pt>
                <c:pt idx="12609">
                  <c:v>0.63965851600000001</c:v>
                </c:pt>
                <c:pt idx="12610">
                  <c:v>0.63973898399999996</c:v>
                </c:pt>
                <c:pt idx="12611">
                  <c:v>0.63941878900000004</c:v>
                </c:pt>
                <c:pt idx="12612">
                  <c:v>0.63939183600000005</c:v>
                </c:pt>
                <c:pt idx="12613">
                  <c:v>0.63924171900000004</c:v>
                </c:pt>
                <c:pt idx="12614">
                  <c:v>0.63901363300000003</c:v>
                </c:pt>
                <c:pt idx="12615">
                  <c:v>0.63906011699999998</c:v>
                </c:pt>
                <c:pt idx="12616">
                  <c:v>0.638904531</c:v>
                </c:pt>
                <c:pt idx="12617">
                  <c:v>0.63857769499999995</c:v>
                </c:pt>
                <c:pt idx="12618">
                  <c:v>0.63827359400000006</c:v>
                </c:pt>
                <c:pt idx="12619">
                  <c:v>0.63791035200000001</c:v>
                </c:pt>
                <c:pt idx="12620">
                  <c:v>0.63802941400000002</c:v>
                </c:pt>
                <c:pt idx="12621">
                  <c:v>0.63768355499999996</c:v>
                </c:pt>
                <c:pt idx="12622">
                  <c:v>0.63739648400000004</c:v>
                </c:pt>
                <c:pt idx="12623">
                  <c:v>0.63722609399999997</c:v>
                </c:pt>
                <c:pt idx="12624">
                  <c:v>0.63707230500000001</c:v>
                </c:pt>
                <c:pt idx="12625">
                  <c:v>0.63669125000000004</c:v>
                </c:pt>
                <c:pt idx="12626">
                  <c:v>0.63661507799999995</c:v>
                </c:pt>
                <c:pt idx="12627">
                  <c:v>0.63626890599999997</c:v>
                </c:pt>
                <c:pt idx="12628">
                  <c:v>0.63619738299999995</c:v>
                </c:pt>
                <c:pt idx="12629">
                  <c:v>0.63588218799999996</c:v>
                </c:pt>
                <c:pt idx="12630">
                  <c:v>0.63583980500000004</c:v>
                </c:pt>
                <c:pt idx="12631">
                  <c:v>0.63579406299999996</c:v>
                </c:pt>
                <c:pt idx="12632">
                  <c:v>0.63554359400000004</c:v>
                </c:pt>
                <c:pt idx="12633">
                  <c:v>0.635211953</c:v>
                </c:pt>
                <c:pt idx="12634">
                  <c:v>0.63504785200000002</c:v>
                </c:pt>
                <c:pt idx="12635">
                  <c:v>0.63470625000000003</c:v>
                </c:pt>
                <c:pt idx="12636">
                  <c:v>0.63488589799999995</c:v>
                </c:pt>
                <c:pt idx="12637">
                  <c:v>0.63454363300000005</c:v>
                </c:pt>
                <c:pt idx="12638">
                  <c:v>0.634523438</c:v>
                </c:pt>
                <c:pt idx="12639">
                  <c:v>0.63459726599999999</c:v>
                </c:pt>
                <c:pt idx="12640">
                  <c:v>0.63438171899999996</c:v>
                </c:pt>
                <c:pt idx="12641">
                  <c:v>0.63404839800000001</c:v>
                </c:pt>
                <c:pt idx="12642">
                  <c:v>0.633693281</c:v>
                </c:pt>
                <c:pt idx="12643">
                  <c:v>0.63329402300000004</c:v>
                </c:pt>
                <c:pt idx="12644">
                  <c:v>0.63341000000000003</c:v>
                </c:pt>
                <c:pt idx="12645">
                  <c:v>0.63304214800000003</c:v>
                </c:pt>
                <c:pt idx="12646">
                  <c:v>0.63301363300000002</c:v>
                </c:pt>
                <c:pt idx="12647">
                  <c:v>0.632627461</c:v>
                </c:pt>
                <c:pt idx="12648">
                  <c:v>0.63269074199999997</c:v>
                </c:pt>
                <c:pt idx="12649">
                  <c:v>0.63247031300000001</c:v>
                </c:pt>
                <c:pt idx="12650">
                  <c:v>0.63252253899999999</c:v>
                </c:pt>
                <c:pt idx="12651">
                  <c:v>0.63219945300000002</c:v>
                </c:pt>
                <c:pt idx="12652">
                  <c:v>0.63203285200000003</c:v>
                </c:pt>
                <c:pt idx="12653">
                  <c:v>0.63158664099999995</c:v>
                </c:pt>
                <c:pt idx="12654">
                  <c:v>0.63139027299999995</c:v>
                </c:pt>
                <c:pt idx="12655">
                  <c:v>0.63120828100000004</c:v>
                </c:pt>
                <c:pt idx="12656">
                  <c:v>0.63115195300000004</c:v>
                </c:pt>
                <c:pt idx="12657">
                  <c:v>0.63080003900000003</c:v>
                </c:pt>
                <c:pt idx="12658">
                  <c:v>0.63077468800000003</c:v>
                </c:pt>
                <c:pt idx="12659">
                  <c:v>0.63040824200000001</c:v>
                </c:pt>
                <c:pt idx="12660">
                  <c:v>0.630400391</c:v>
                </c:pt>
                <c:pt idx="12661">
                  <c:v>0.63019437499999997</c:v>
                </c:pt>
                <c:pt idx="12662">
                  <c:v>0.63010187500000003</c:v>
                </c:pt>
                <c:pt idx="12663">
                  <c:v>0.62976874999999999</c:v>
                </c:pt>
                <c:pt idx="12664">
                  <c:v>0.62962382800000005</c:v>
                </c:pt>
                <c:pt idx="12665">
                  <c:v>0.62950328099999997</c:v>
                </c:pt>
                <c:pt idx="12666">
                  <c:v>0.629752227</c:v>
                </c:pt>
                <c:pt idx="12667">
                  <c:v>0.62938449200000002</c:v>
                </c:pt>
                <c:pt idx="12668">
                  <c:v>0.62906414099999997</c:v>
                </c:pt>
                <c:pt idx="12669">
                  <c:v>0.62911933600000003</c:v>
                </c:pt>
                <c:pt idx="12670">
                  <c:v>0.62884859400000004</c:v>
                </c:pt>
                <c:pt idx="12671">
                  <c:v>0.629038867</c:v>
                </c:pt>
                <c:pt idx="12672">
                  <c:v>0.62864148399999997</c:v>
                </c:pt>
                <c:pt idx="12673">
                  <c:v>0.62876105500000001</c:v>
                </c:pt>
                <c:pt idx="12674">
                  <c:v>0.62841957000000004</c:v>
                </c:pt>
                <c:pt idx="12675">
                  <c:v>0.62848632800000004</c:v>
                </c:pt>
                <c:pt idx="12676">
                  <c:v>0.62815378899999996</c:v>
                </c:pt>
                <c:pt idx="12677">
                  <c:v>0.628360586</c:v>
                </c:pt>
                <c:pt idx="12678">
                  <c:v>0.62800289099999995</c:v>
                </c:pt>
                <c:pt idx="12679">
                  <c:v>0.62818054700000003</c:v>
                </c:pt>
                <c:pt idx="12680">
                  <c:v>0.62784105499999998</c:v>
                </c:pt>
                <c:pt idx="12681">
                  <c:v>0.627667109</c:v>
                </c:pt>
                <c:pt idx="12682">
                  <c:v>0.62729218799999997</c:v>
                </c:pt>
                <c:pt idx="12683">
                  <c:v>0.62713402299999998</c:v>
                </c:pt>
                <c:pt idx="12684">
                  <c:v>0.62696085899999998</c:v>
                </c:pt>
                <c:pt idx="12685">
                  <c:v>0.62708968799999998</c:v>
                </c:pt>
                <c:pt idx="12686">
                  <c:v>0.62676132799999995</c:v>
                </c:pt>
                <c:pt idx="12687">
                  <c:v>0.62697699200000001</c:v>
                </c:pt>
                <c:pt idx="12688">
                  <c:v>0.62660097699999995</c:v>
                </c:pt>
                <c:pt idx="12689">
                  <c:v>0.62641628900000002</c:v>
                </c:pt>
                <c:pt idx="12690">
                  <c:v>0.62611371100000002</c:v>
                </c:pt>
                <c:pt idx="12691">
                  <c:v>0.62633253899999997</c:v>
                </c:pt>
                <c:pt idx="12692">
                  <c:v>0.62593406299999998</c:v>
                </c:pt>
                <c:pt idx="12693">
                  <c:v>0.62575519499999999</c:v>
                </c:pt>
                <c:pt idx="12694">
                  <c:v>0.62543304700000002</c:v>
                </c:pt>
                <c:pt idx="12695">
                  <c:v>0.62510160199999998</c:v>
                </c:pt>
                <c:pt idx="12696">
                  <c:v>0.62529617199999998</c:v>
                </c:pt>
                <c:pt idx="12697">
                  <c:v>0.62502511699999996</c:v>
                </c:pt>
                <c:pt idx="12698">
                  <c:v>0.62482082000000005</c:v>
                </c:pt>
                <c:pt idx="12699">
                  <c:v>0.62453003900000004</c:v>
                </c:pt>
                <c:pt idx="12700">
                  <c:v>0.62453093800000004</c:v>
                </c:pt>
                <c:pt idx="12701">
                  <c:v>0.62426843799999998</c:v>
                </c:pt>
                <c:pt idx="12702">
                  <c:v>0.62420867199999996</c:v>
                </c:pt>
                <c:pt idx="12703">
                  <c:v>0.62409230500000001</c:v>
                </c:pt>
                <c:pt idx="12704">
                  <c:v>0.62384242199999995</c:v>
                </c:pt>
                <c:pt idx="12705">
                  <c:v>0.62384531300000001</c:v>
                </c:pt>
                <c:pt idx="12706">
                  <c:v>0.62356589799999995</c:v>
                </c:pt>
                <c:pt idx="12707">
                  <c:v>0.62350156300000004</c:v>
                </c:pt>
                <c:pt idx="12708">
                  <c:v>0.62316457000000003</c:v>
                </c:pt>
                <c:pt idx="12709">
                  <c:v>0.62283281300000004</c:v>
                </c:pt>
                <c:pt idx="12710">
                  <c:v>0.62296921900000002</c:v>
                </c:pt>
                <c:pt idx="12711">
                  <c:v>0.62259859399999995</c:v>
                </c:pt>
                <c:pt idx="12712">
                  <c:v>0.62249304699999997</c:v>
                </c:pt>
                <c:pt idx="12713">
                  <c:v>0.62215851600000005</c:v>
                </c:pt>
                <c:pt idx="12714">
                  <c:v>0.62215456999999996</c:v>
                </c:pt>
                <c:pt idx="12715">
                  <c:v>0.62180523399999998</c:v>
                </c:pt>
                <c:pt idx="12716">
                  <c:v>0.62189492199999996</c:v>
                </c:pt>
                <c:pt idx="12717">
                  <c:v>0.62155894499999997</c:v>
                </c:pt>
                <c:pt idx="12718">
                  <c:v>0.62162437500000001</c:v>
                </c:pt>
                <c:pt idx="12719">
                  <c:v>0.62145499999999998</c:v>
                </c:pt>
                <c:pt idx="12720">
                  <c:v>0.62146523399999998</c:v>
                </c:pt>
                <c:pt idx="12721">
                  <c:v>0.62127546899999997</c:v>
                </c:pt>
                <c:pt idx="12722">
                  <c:v>0.62118316399999995</c:v>
                </c:pt>
                <c:pt idx="12723">
                  <c:v>0.62084425799999998</c:v>
                </c:pt>
                <c:pt idx="12724">
                  <c:v>0.62068253900000003</c:v>
                </c:pt>
                <c:pt idx="12725">
                  <c:v>0.62038890599999996</c:v>
                </c:pt>
                <c:pt idx="12726">
                  <c:v>0.62015761700000005</c:v>
                </c:pt>
                <c:pt idx="12727">
                  <c:v>0.61996832000000002</c:v>
                </c:pt>
                <c:pt idx="12728">
                  <c:v>0.61994488299999995</c:v>
                </c:pt>
                <c:pt idx="12729">
                  <c:v>0.61957492199999997</c:v>
                </c:pt>
                <c:pt idx="12730">
                  <c:v>0.61982867200000002</c:v>
                </c:pt>
                <c:pt idx="12731">
                  <c:v>0.61947199200000003</c:v>
                </c:pt>
                <c:pt idx="12732">
                  <c:v>0.61913956999999997</c:v>
                </c:pt>
                <c:pt idx="12733">
                  <c:v>0.61886054700000004</c:v>
                </c:pt>
                <c:pt idx="12734">
                  <c:v>0.618633086</c:v>
                </c:pt>
                <c:pt idx="12735">
                  <c:v>0.61835675800000001</c:v>
                </c:pt>
                <c:pt idx="12736">
                  <c:v>0.61833875000000005</c:v>
                </c:pt>
                <c:pt idx="12737">
                  <c:v>0.61806660199999996</c:v>
                </c:pt>
                <c:pt idx="12738">
                  <c:v>0.61820695299999995</c:v>
                </c:pt>
                <c:pt idx="12739">
                  <c:v>0.61779753900000001</c:v>
                </c:pt>
                <c:pt idx="12740">
                  <c:v>0.61747644499999998</c:v>
                </c:pt>
                <c:pt idx="12741">
                  <c:v>0.61765042999999997</c:v>
                </c:pt>
                <c:pt idx="12742">
                  <c:v>0.617398789</c:v>
                </c:pt>
                <c:pt idx="12743">
                  <c:v>0.61754539100000005</c:v>
                </c:pt>
                <c:pt idx="12744">
                  <c:v>0.61718074199999995</c:v>
                </c:pt>
                <c:pt idx="12745">
                  <c:v>0.61707031300000004</c:v>
                </c:pt>
                <c:pt idx="12746">
                  <c:v>0.61691046900000002</c:v>
                </c:pt>
                <c:pt idx="12747">
                  <c:v>0.61673171900000001</c:v>
                </c:pt>
                <c:pt idx="12748">
                  <c:v>0.61642687500000004</c:v>
                </c:pt>
                <c:pt idx="12749">
                  <c:v>0.61651726600000001</c:v>
                </c:pt>
                <c:pt idx="12750">
                  <c:v>0.61619628900000001</c:v>
                </c:pt>
                <c:pt idx="12751">
                  <c:v>0.61621320300000004</c:v>
                </c:pt>
                <c:pt idx="12752">
                  <c:v>0.61609054699999999</c:v>
                </c:pt>
                <c:pt idx="12753">
                  <c:v>0.61573546899999998</c:v>
                </c:pt>
                <c:pt idx="12754">
                  <c:v>0.61577921899999999</c:v>
                </c:pt>
                <c:pt idx="12755">
                  <c:v>0.61550249999999995</c:v>
                </c:pt>
                <c:pt idx="12756">
                  <c:v>0.61550937500000003</c:v>
                </c:pt>
                <c:pt idx="12757">
                  <c:v>0.61547457000000005</c:v>
                </c:pt>
                <c:pt idx="12758">
                  <c:v>0.61517187500000003</c:v>
                </c:pt>
                <c:pt idx="12759">
                  <c:v>0.61482015599999995</c:v>
                </c:pt>
                <c:pt idx="12760">
                  <c:v>0.61483058599999996</c:v>
                </c:pt>
                <c:pt idx="12761">
                  <c:v>0.61448980499999994</c:v>
                </c:pt>
                <c:pt idx="12762">
                  <c:v>0.61427406299999998</c:v>
                </c:pt>
                <c:pt idx="12763">
                  <c:v>0.61407066399999999</c:v>
                </c:pt>
                <c:pt idx="12764">
                  <c:v>0.61372062500000002</c:v>
                </c:pt>
                <c:pt idx="12765">
                  <c:v>0.61356437500000005</c:v>
                </c:pt>
                <c:pt idx="12766">
                  <c:v>0.61352050800000002</c:v>
                </c:pt>
                <c:pt idx="12767">
                  <c:v>0.61355699200000002</c:v>
                </c:pt>
                <c:pt idx="12768">
                  <c:v>0.61331550800000001</c:v>
                </c:pt>
                <c:pt idx="12769">
                  <c:v>0.61303191400000001</c:v>
                </c:pt>
                <c:pt idx="12770">
                  <c:v>0.61271081999999999</c:v>
                </c:pt>
                <c:pt idx="12771">
                  <c:v>0.61269171899999997</c:v>
                </c:pt>
                <c:pt idx="12772">
                  <c:v>0.61253835899999998</c:v>
                </c:pt>
                <c:pt idx="12773">
                  <c:v>0.612657695</c:v>
                </c:pt>
                <c:pt idx="12774">
                  <c:v>0.61231394500000003</c:v>
                </c:pt>
                <c:pt idx="12775">
                  <c:v>0.61216246100000005</c:v>
                </c:pt>
                <c:pt idx="12776">
                  <c:v>0.61188832000000004</c:v>
                </c:pt>
                <c:pt idx="12777">
                  <c:v>0.61177382800000002</c:v>
                </c:pt>
                <c:pt idx="12778">
                  <c:v>0.61138324200000005</c:v>
                </c:pt>
                <c:pt idx="12779">
                  <c:v>0.61149980500000001</c:v>
                </c:pt>
                <c:pt idx="12780">
                  <c:v>0.61115324199999999</c:v>
                </c:pt>
                <c:pt idx="12781">
                  <c:v>0.611007148</c:v>
                </c:pt>
                <c:pt idx="12782">
                  <c:v>0.61089882799999995</c:v>
                </c:pt>
                <c:pt idx="12783">
                  <c:v>0.61076671900000001</c:v>
                </c:pt>
                <c:pt idx="12784">
                  <c:v>0.61078918000000004</c:v>
                </c:pt>
                <c:pt idx="12785">
                  <c:v>0.61046273399999995</c:v>
                </c:pt>
                <c:pt idx="12786">
                  <c:v>0.61029664100000003</c:v>
                </c:pt>
                <c:pt idx="12787">
                  <c:v>0.61021882800000005</c:v>
                </c:pt>
                <c:pt idx="12788">
                  <c:v>0.61003613300000004</c:v>
                </c:pt>
                <c:pt idx="12789">
                  <c:v>0.60995675800000004</c:v>
                </c:pt>
                <c:pt idx="12790">
                  <c:v>0.60962402299999996</c:v>
                </c:pt>
                <c:pt idx="12791">
                  <c:v>0.60961874999999999</c:v>
                </c:pt>
                <c:pt idx="12792">
                  <c:v>0.60929500000000003</c:v>
                </c:pt>
                <c:pt idx="12793">
                  <c:v>0.609037461</c:v>
                </c:pt>
                <c:pt idx="12794">
                  <c:v>0.60887831999999997</c:v>
                </c:pt>
                <c:pt idx="12795">
                  <c:v>0.608804805</c:v>
                </c:pt>
                <c:pt idx="12796">
                  <c:v>0.608564102</c:v>
                </c:pt>
                <c:pt idx="12797">
                  <c:v>0.60848210899999999</c:v>
                </c:pt>
                <c:pt idx="12798">
                  <c:v>0.60817933599999996</c:v>
                </c:pt>
                <c:pt idx="12799">
                  <c:v>0.60833878900000005</c:v>
                </c:pt>
                <c:pt idx="12800">
                  <c:v>0.60795175800000001</c:v>
                </c:pt>
                <c:pt idx="12801">
                  <c:v>0.60787179700000005</c:v>
                </c:pt>
                <c:pt idx="12802">
                  <c:v>0.60768527299999997</c:v>
                </c:pt>
                <c:pt idx="12803">
                  <c:v>0.60743949200000003</c:v>
                </c:pt>
                <c:pt idx="12804">
                  <c:v>0.60729187500000004</c:v>
                </c:pt>
                <c:pt idx="12805">
                  <c:v>0.60721578099999995</c:v>
                </c:pt>
                <c:pt idx="12806">
                  <c:v>0.60695519499999995</c:v>
                </c:pt>
                <c:pt idx="12807">
                  <c:v>0.60693222700000005</c:v>
                </c:pt>
                <c:pt idx="12808">
                  <c:v>0.60659081999999998</c:v>
                </c:pt>
                <c:pt idx="12809">
                  <c:v>0.60643206999999999</c:v>
                </c:pt>
                <c:pt idx="12810">
                  <c:v>0.60619933599999998</c:v>
                </c:pt>
                <c:pt idx="12811">
                  <c:v>0.60618183599999997</c:v>
                </c:pt>
                <c:pt idx="12812">
                  <c:v>0.60620867199999995</c:v>
                </c:pt>
                <c:pt idx="12813">
                  <c:v>0.60627878899999998</c:v>
                </c:pt>
                <c:pt idx="12814">
                  <c:v>0.60593960899999999</c:v>
                </c:pt>
                <c:pt idx="12815">
                  <c:v>0.60586234400000005</c:v>
                </c:pt>
                <c:pt idx="12816">
                  <c:v>0.605387852</c:v>
                </c:pt>
                <c:pt idx="12817">
                  <c:v>0.60506281299999998</c:v>
                </c:pt>
                <c:pt idx="12818">
                  <c:v>0.60465308600000001</c:v>
                </c:pt>
                <c:pt idx="12819">
                  <c:v>0.60426984399999994</c:v>
                </c:pt>
                <c:pt idx="12820">
                  <c:v>0.60393265600000001</c:v>
                </c:pt>
                <c:pt idx="12821">
                  <c:v>0.603808711</c:v>
                </c:pt>
                <c:pt idx="12822">
                  <c:v>0.60338457000000001</c:v>
                </c:pt>
                <c:pt idx="12823">
                  <c:v>0.60341730500000001</c:v>
                </c:pt>
                <c:pt idx="12824">
                  <c:v>0.60311472700000002</c:v>
                </c:pt>
                <c:pt idx="12825">
                  <c:v>0.60309421900000004</c:v>
                </c:pt>
                <c:pt idx="12826">
                  <c:v>0.60280933599999997</c:v>
                </c:pt>
                <c:pt idx="12827">
                  <c:v>0.60266152299999998</c:v>
                </c:pt>
                <c:pt idx="12828">
                  <c:v>0.60229113300000003</c:v>
                </c:pt>
                <c:pt idx="12829">
                  <c:v>0.60188359400000002</c:v>
                </c:pt>
                <c:pt idx="12830">
                  <c:v>0.60205160199999996</c:v>
                </c:pt>
                <c:pt idx="12831">
                  <c:v>0.60183574200000001</c:v>
                </c:pt>
                <c:pt idx="12832">
                  <c:v>0.60204781299999999</c:v>
                </c:pt>
                <c:pt idx="12833">
                  <c:v>0.60166785199999995</c:v>
                </c:pt>
                <c:pt idx="12834">
                  <c:v>0.60164585900000001</c:v>
                </c:pt>
                <c:pt idx="12835">
                  <c:v>0.60122144499999997</c:v>
                </c:pt>
                <c:pt idx="12836">
                  <c:v>0.60131929699999997</c:v>
                </c:pt>
                <c:pt idx="12837">
                  <c:v>0.60086800799999995</c:v>
                </c:pt>
                <c:pt idx="12838">
                  <c:v>0.60098796899999996</c:v>
                </c:pt>
                <c:pt idx="12839">
                  <c:v>0.60059390599999996</c:v>
                </c:pt>
                <c:pt idx="12840">
                  <c:v>0.60023480500000004</c:v>
                </c:pt>
                <c:pt idx="12841">
                  <c:v>0.60031339800000005</c:v>
                </c:pt>
                <c:pt idx="12842">
                  <c:v>0.60002921899999995</c:v>
                </c:pt>
                <c:pt idx="12843">
                  <c:v>0.59998574199999999</c:v>
                </c:pt>
                <c:pt idx="12844">
                  <c:v>0.59991742199999998</c:v>
                </c:pt>
                <c:pt idx="12845">
                  <c:v>0.59955999999999998</c:v>
                </c:pt>
                <c:pt idx="12846">
                  <c:v>0.59936656300000002</c:v>
                </c:pt>
                <c:pt idx="12847">
                  <c:v>0.59907999999999995</c:v>
                </c:pt>
                <c:pt idx="12848">
                  <c:v>0.59903453100000004</c:v>
                </c:pt>
                <c:pt idx="12849">
                  <c:v>0.598881055</c:v>
                </c:pt>
                <c:pt idx="12850">
                  <c:v>0.59872656300000004</c:v>
                </c:pt>
                <c:pt idx="12851">
                  <c:v>0.59842109399999999</c:v>
                </c:pt>
                <c:pt idx="12852">
                  <c:v>0.59829894500000003</c:v>
                </c:pt>
                <c:pt idx="12853">
                  <c:v>0.59828285199999998</c:v>
                </c:pt>
                <c:pt idx="12854">
                  <c:v>0.59817910200000002</c:v>
                </c:pt>
                <c:pt idx="12855">
                  <c:v>0.597916797</c:v>
                </c:pt>
                <c:pt idx="12856">
                  <c:v>0.59759460900000005</c:v>
                </c:pt>
                <c:pt idx="12857">
                  <c:v>0.59719206999999996</c:v>
                </c:pt>
                <c:pt idx="12858">
                  <c:v>0.59685168</c:v>
                </c:pt>
                <c:pt idx="12859">
                  <c:v>0.59669035199999998</c:v>
                </c:pt>
                <c:pt idx="12860">
                  <c:v>0.59636359400000005</c:v>
                </c:pt>
                <c:pt idx="12861">
                  <c:v>0.59615054700000003</c:v>
                </c:pt>
                <c:pt idx="12862">
                  <c:v>0.59604847699999997</c:v>
                </c:pt>
                <c:pt idx="12863">
                  <c:v>0.59606042999999997</c:v>
                </c:pt>
                <c:pt idx="12864">
                  <c:v>0.59600054700000005</c:v>
                </c:pt>
                <c:pt idx="12865">
                  <c:v>0.59576359400000001</c:v>
                </c:pt>
                <c:pt idx="12866">
                  <c:v>0.59543496100000004</c:v>
                </c:pt>
                <c:pt idx="12867">
                  <c:v>0.59547187499999998</c:v>
                </c:pt>
                <c:pt idx="12868">
                  <c:v>0.59518429699999997</c:v>
                </c:pt>
                <c:pt idx="12869">
                  <c:v>0.59511031299999995</c:v>
                </c:pt>
                <c:pt idx="12870">
                  <c:v>0.59496089799999996</c:v>
                </c:pt>
                <c:pt idx="12871">
                  <c:v>0.59470046899999995</c:v>
                </c:pt>
                <c:pt idx="12872">
                  <c:v>0.59440050799999999</c:v>
                </c:pt>
                <c:pt idx="12873">
                  <c:v>0.59413749999999999</c:v>
                </c:pt>
                <c:pt idx="12874">
                  <c:v>0.59406390600000003</c:v>
                </c:pt>
                <c:pt idx="12875">
                  <c:v>0.59405433600000002</c:v>
                </c:pt>
                <c:pt idx="12876">
                  <c:v>0.59380121100000005</c:v>
                </c:pt>
                <c:pt idx="12877">
                  <c:v>0.59383460899999996</c:v>
                </c:pt>
                <c:pt idx="12878">
                  <c:v>0.59347183599999997</c:v>
                </c:pt>
                <c:pt idx="12879">
                  <c:v>0.59345015599999995</c:v>
                </c:pt>
                <c:pt idx="12880">
                  <c:v>0.59316917999999996</c:v>
                </c:pt>
                <c:pt idx="12881">
                  <c:v>0.59275281300000005</c:v>
                </c:pt>
                <c:pt idx="12882">
                  <c:v>0.59291859400000002</c:v>
                </c:pt>
                <c:pt idx="12883">
                  <c:v>0.59270792999999999</c:v>
                </c:pt>
                <c:pt idx="12884">
                  <c:v>0.59283007799999998</c:v>
                </c:pt>
                <c:pt idx="12885">
                  <c:v>0.59271050800000002</c:v>
                </c:pt>
                <c:pt idx="12886">
                  <c:v>0.592337734</c:v>
                </c:pt>
                <c:pt idx="12887">
                  <c:v>0.59213816399999997</c:v>
                </c:pt>
                <c:pt idx="12888">
                  <c:v>0.592159883</c:v>
                </c:pt>
                <c:pt idx="12889">
                  <c:v>0.59205710899999997</c:v>
                </c:pt>
                <c:pt idx="12890">
                  <c:v>0.59203007799999996</c:v>
                </c:pt>
                <c:pt idx="12891">
                  <c:v>0.59171613300000003</c:v>
                </c:pt>
                <c:pt idx="12892">
                  <c:v>0.59165933599999998</c:v>
                </c:pt>
                <c:pt idx="12893">
                  <c:v>0.59127918000000002</c:v>
                </c:pt>
                <c:pt idx="12894">
                  <c:v>0.59134820300000002</c:v>
                </c:pt>
                <c:pt idx="12895">
                  <c:v>0.59126585899999995</c:v>
                </c:pt>
                <c:pt idx="12896">
                  <c:v>0.59128285199999997</c:v>
                </c:pt>
                <c:pt idx="12897">
                  <c:v>0.59088609400000003</c:v>
                </c:pt>
                <c:pt idx="12898">
                  <c:v>0.591094648</c:v>
                </c:pt>
                <c:pt idx="12899">
                  <c:v>0.59075437500000005</c:v>
                </c:pt>
                <c:pt idx="12900">
                  <c:v>0.590627656</c:v>
                </c:pt>
                <c:pt idx="12901">
                  <c:v>0.59033015600000005</c:v>
                </c:pt>
                <c:pt idx="12902">
                  <c:v>0.590509375</c:v>
                </c:pt>
                <c:pt idx="12903">
                  <c:v>0.59030191399999998</c:v>
                </c:pt>
                <c:pt idx="12904">
                  <c:v>0.59020480500000005</c:v>
                </c:pt>
                <c:pt idx="12905">
                  <c:v>0.58996480500000004</c:v>
                </c:pt>
                <c:pt idx="12906">
                  <c:v>0.58971929700000003</c:v>
                </c:pt>
                <c:pt idx="12907">
                  <c:v>0.589642734</c:v>
                </c:pt>
                <c:pt idx="12908">
                  <c:v>0.58958941399999998</c:v>
                </c:pt>
                <c:pt idx="12909">
                  <c:v>0.58924554699999998</c:v>
                </c:pt>
                <c:pt idx="12910">
                  <c:v>0.58934300799999995</c:v>
                </c:pt>
                <c:pt idx="12911">
                  <c:v>0.58896753899999998</c:v>
                </c:pt>
                <c:pt idx="12912">
                  <c:v>0.58919390599999999</c:v>
                </c:pt>
                <c:pt idx="12913">
                  <c:v>0.58895925800000004</c:v>
                </c:pt>
                <c:pt idx="12914">
                  <c:v>0.58849257799999999</c:v>
                </c:pt>
                <c:pt idx="12915">
                  <c:v>0.58815218800000002</c:v>
                </c:pt>
                <c:pt idx="12916">
                  <c:v>0.58756054700000004</c:v>
                </c:pt>
                <c:pt idx="12917">
                  <c:v>0.58713035199999997</c:v>
                </c:pt>
                <c:pt idx="12918">
                  <c:v>0.58662863300000001</c:v>
                </c:pt>
                <c:pt idx="12919">
                  <c:v>0.58620417999999996</c:v>
                </c:pt>
                <c:pt idx="12920">
                  <c:v>0.58577191399999995</c:v>
                </c:pt>
                <c:pt idx="12921">
                  <c:v>0.58534519500000004</c:v>
                </c:pt>
                <c:pt idx="12922">
                  <c:v>0.584990703</c:v>
                </c:pt>
                <c:pt idx="12923">
                  <c:v>0.58456746100000001</c:v>
                </c:pt>
                <c:pt idx="12924">
                  <c:v>0.58419742200000002</c:v>
                </c:pt>
                <c:pt idx="12925">
                  <c:v>0.583720664</c:v>
                </c:pt>
                <c:pt idx="12926">
                  <c:v>0.58329593800000001</c:v>
                </c:pt>
                <c:pt idx="12927">
                  <c:v>0.58292812500000002</c:v>
                </c:pt>
                <c:pt idx="12928">
                  <c:v>0.58271535200000002</c:v>
                </c:pt>
                <c:pt idx="12929">
                  <c:v>0.58236312499999998</c:v>
                </c:pt>
                <c:pt idx="12930">
                  <c:v>0.581997773</c:v>
                </c:pt>
                <c:pt idx="12931">
                  <c:v>0.58180210899999996</c:v>
                </c:pt>
                <c:pt idx="12932">
                  <c:v>0.58166695300000004</c:v>
                </c:pt>
                <c:pt idx="12933">
                  <c:v>0.58133332000000004</c:v>
                </c:pt>
                <c:pt idx="12934">
                  <c:v>0.58119367200000005</c:v>
                </c:pt>
                <c:pt idx="12935">
                  <c:v>0.58084253900000005</c:v>
                </c:pt>
                <c:pt idx="12936">
                  <c:v>0.58075035200000003</c:v>
                </c:pt>
                <c:pt idx="12937">
                  <c:v>0.58076117199999999</c:v>
                </c:pt>
                <c:pt idx="12938">
                  <c:v>0.58038749999999995</c:v>
                </c:pt>
                <c:pt idx="12939">
                  <c:v>0.58030484400000004</c:v>
                </c:pt>
                <c:pt idx="12940">
                  <c:v>0.57995996100000002</c:v>
                </c:pt>
                <c:pt idx="12941">
                  <c:v>0.57979085900000005</c:v>
                </c:pt>
                <c:pt idx="12942">
                  <c:v>0.579644453</c:v>
                </c:pt>
                <c:pt idx="12943">
                  <c:v>0.57952531299999999</c:v>
                </c:pt>
                <c:pt idx="12944">
                  <c:v>0.57912910200000001</c:v>
                </c:pt>
                <c:pt idx="12945">
                  <c:v>0.57902746100000002</c:v>
                </c:pt>
                <c:pt idx="12946">
                  <c:v>0.57885546899999996</c:v>
                </c:pt>
                <c:pt idx="12947">
                  <c:v>0.57866050800000002</c:v>
                </c:pt>
                <c:pt idx="12948">
                  <c:v>0.57844425799999999</c:v>
                </c:pt>
                <c:pt idx="12949">
                  <c:v>0.57818406300000003</c:v>
                </c:pt>
                <c:pt idx="12950">
                  <c:v>0.57811007800000003</c:v>
                </c:pt>
                <c:pt idx="12951">
                  <c:v>0.57777105500000003</c:v>
                </c:pt>
                <c:pt idx="12952">
                  <c:v>0.57782855499999997</c:v>
                </c:pt>
                <c:pt idx="12953">
                  <c:v>0.5774475</c:v>
                </c:pt>
                <c:pt idx="12954">
                  <c:v>0.57780546899999996</c:v>
                </c:pt>
                <c:pt idx="12955">
                  <c:v>0.57750996099999996</c:v>
                </c:pt>
                <c:pt idx="12956">
                  <c:v>0.57745605499999997</c:v>
                </c:pt>
                <c:pt idx="12957">
                  <c:v>0.57709308599999998</c:v>
                </c:pt>
                <c:pt idx="12958">
                  <c:v>0.57702636699999998</c:v>
                </c:pt>
                <c:pt idx="12959">
                  <c:v>0.57675757800000005</c:v>
                </c:pt>
                <c:pt idx="12960">
                  <c:v>0.57681816399999997</c:v>
                </c:pt>
                <c:pt idx="12961">
                  <c:v>0.57644417999999997</c:v>
                </c:pt>
                <c:pt idx="12962">
                  <c:v>0.57643203099999996</c:v>
                </c:pt>
                <c:pt idx="12963">
                  <c:v>0.57622871099999995</c:v>
                </c:pt>
                <c:pt idx="12964">
                  <c:v>0.57621043000000005</c:v>
                </c:pt>
                <c:pt idx="12965">
                  <c:v>0.575958945</c:v>
                </c:pt>
                <c:pt idx="12966">
                  <c:v>0.57594710900000001</c:v>
                </c:pt>
                <c:pt idx="12967">
                  <c:v>0.57562206999999999</c:v>
                </c:pt>
                <c:pt idx="12968">
                  <c:v>0.57579671899999996</c:v>
                </c:pt>
                <c:pt idx="12969">
                  <c:v>0.57544660199999997</c:v>
                </c:pt>
                <c:pt idx="12970">
                  <c:v>0.57536445300000005</c:v>
                </c:pt>
                <c:pt idx="12971">
                  <c:v>0.57534226600000005</c:v>
                </c:pt>
                <c:pt idx="12972">
                  <c:v>0.57509777299999998</c:v>
                </c:pt>
                <c:pt idx="12973">
                  <c:v>0.57488726599999995</c:v>
                </c:pt>
                <c:pt idx="12974">
                  <c:v>0.57453160199999997</c:v>
                </c:pt>
                <c:pt idx="12975">
                  <c:v>0.574405469</c:v>
                </c:pt>
                <c:pt idx="12976">
                  <c:v>0.57465046900000005</c:v>
                </c:pt>
                <c:pt idx="12977">
                  <c:v>0.57440000000000002</c:v>
                </c:pt>
                <c:pt idx="12978">
                  <c:v>0.57423726600000002</c:v>
                </c:pt>
                <c:pt idx="12979">
                  <c:v>0.57388742199999998</c:v>
                </c:pt>
                <c:pt idx="12980">
                  <c:v>0.57410984399999998</c:v>
                </c:pt>
                <c:pt idx="12981">
                  <c:v>0.57380039100000002</c:v>
                </c:pt>
                <c:pt idx="12982">
                  <c:v>0.57397367200000005</c:v>
                </c:pt>
                <c:pt idx="12983">
                  <c:v>0.57362882800000004</c:v>
                </c:pt>
                <c:pt idx="12984">
                  <c:v>0.57357320300000003</c:v>
                </c:pt>
                <c:pt idx="12985">
                  <c:v>0.57332613300000002</c:v>
                </c:pt>
                <c:pt idx="12986">
                  <c:v>0.57337546900000003</c:v>
                </c:pt>
                <c:pt idx="12987">
                  <c:v>0.57314261700000002</c:v>
                </c:pt>
                <c:pt idx="12988">
                  <c:v>0.57321066399999998</c:v>
                </c:pt>
                <c:pt idx="12989">
                  <c:v>0.57290417999999999</c:v>
                </c:pt>
                <c:pt idx="12990">
                  <c:v>0.57281097700000005</c:v>
                </c:pt>
                <c:pt idx="12991">
                  <c:v>0.57259046899999999</c:v>
                </c:pt>
                <c:pt idx="12992">
                  <c:v>0.57250808600000003</c:v>
                </c:pt>
                <c:pt idx="12993">
                  <c:v>0.572441953</c:v>
                </c:pt>
                <c:pt idx="12994">
                  <c:v>0.572435586</c:v>
                </c:pt>
                <c:pt idx="12995">
                  <c:v>0.572125938</c:v>
                </c:pt>
                <c:pt idx="12996">
                  <c:v>0.57191117199999997</c:v>
                </c:pt>
                <c:pt idx="12997">
                  <c:v>0.57173613300000004</c:v>
                </c:pt>
                <c:pt idx="12998">
                  <c:v>0.57170937499999996</c:v>
                </c:pt>
                <c:pt idx="12999">
                  <c:v>0.57178874999999996</c:v>
                </c:pt>
                <c:pt idx="13000">
                  <c:v>0.57162421900000004</c:v>
                </c:pt>
                <c:pt idx="13001">
                  <c:v>0.57151273400000002</c:v>
                </c:pt>
                <c:pt idx="13002">
                  <c:v>0.57140917999999996</c:v>
                </c:pt>
                <c:pt idx="13003">
                  <c:v>0.57136769499999995</c:v>
                </c:pt>
                <c:pt idx="13004">
                  <c:v>0.57113535199999999</c:v>
                </c:pt>
                <c:pt idx="13005">
                  <c:v>0.57113214800000001</c:v>
                </c:pt>
                <c:pt idx="13006">
                  <c:v>0.57073785200000005</c:v>
                </c:pt>
                <c:pt idx="13007">
                  <c:v>0.57099011700000002</c:v>
                </c:pt>
                <c:pt idx="13008">
                  <c:v>0.57062007800000003</c:v>
                </c:pt>
                <c:pt idx="13009">
                  <c:v>0.57074234400000001</c:v>
                </c:pt>
                <c:pt idx="13010">
                  <c:v>0.57038386699999999</c:v>
                </c:pt>
                <c:pt idx="13011">
                  <c:v>0.57046671900000001</c:v>
                </c:pt>
                <c:pt idx="13012">
                  <c:v>0.57043706999999999</c:v>
                </c:pt>
                <c:pt idx="13013">
                  <c:v>0.57023265599999995</c:v>
                </c:pt>
                <c:pt idx="13014">
                  <c:v>0.56996320300000003</c:v>
                </c:pt>
                <c:pt idx="13015">
                  <c:v>0.56998816399999996</c:v>
                </c:pt>
                <c:pt idx="13016">
                  <c:v>0.569631094</c:v>
                </c:pt>
                <c:pt idx="13017">
                  <c:v>0.56996847699999997</c:v>
                </c:pt>
                <c:pt idx="13018">
                  <c:v>0.56973125000000002</c:v>
                </c:pt>
                <c:pt idx="13019">
                  <c:v>0.56959160200000003</c:v>
                </c:pt>
                <c:pt idx="13020">
                  <c:v>0.56924007799999998</c:v>
                </c:pt>
                <c:pt idx="13021">
                  <c:v>0.56927617200000002</c:v>
                </c:pt>
                <c:pt idx="13022">
                  <c:v>0.56894574200000003</c:v>
                </c:pt>
                <c:pt idx="13023">
                  <c:v>0.56896691399999999</c:v>
                </c:pt>
                <c:pt idx="13024">
                  <c:v>0.56871558600000005</c:v>
                </c:pt>
                <c:pt idx="13025">
                  <c:v>0.568823984</c:v>
                </c:pt>
                <c:pt idx="13026">
                  <c:v>0.56848480499999998</c:v>
                </c:pt>
                <c:pt idx="13027">
                  <c:v>0.56838992200000005</c:v>
                </c:pt>
                <c:pt idx="13028">
                  <c:v>0.56804812500000001</c:v>
                </c:pt>
                <c:pt idx="13029">
                  <c:v>0.568352305</c:v>
                </c:pt>
                <c:pt idx="13030">
                  <c:v>0.56813597699999996</c:v>
                </c:pt>
                <c:pt idx="13031">
                  <c:v>0.56795035199999999</c:v>
                </c:pt>
                <c:pt idx="13032">
                  <c:v>0.56795664099999998</c:v>
                </c:pt>
                <c:pt idx="13033">
                  <c:v>0.56764210900000001</c:v>
                </c:pt>
                <c:pt idx="13034">
                  <c:v>0.56762082000000003</c:v>
                </c:pt>
                <c:pt idx="13035">
                  <c:v>0.56744812499999997</c:v>
                </c:pt>
                <c:pt idx="13036">
                  <c:v>0.56711472699999999</c:v>
                </c:pt>
                <c:pt idx="13037">
                  <c:v>0.56714683600000004</c:v>
                </c:pt>
                <c:pt idx="13038">
                  <c:v>0.56703503899999996</c:v>
                </c:pt>
                <c:pt idx="13039">
                  <c:v>0.56708578099999996</c:v>
                </c:pt>
                <c:pt idx="13040">
                  <c:v>0.56673843800000001</c:v>
                </c:pt>
                <c:pt idx="13041">
                  <c:v>0.56695937500000004</c:v>
                </c:pt>
                <c:pt idx="13042">
                  <c:v>0.56660941399999998</c:v>
                </c:pt>
                <c:pt idx="13043">
                  <c:v>0.56669398400000004</c:v>
                </c:pt>
                <c:pt idx="13044">
                  <c:v>0.56639230500000004</c:v>
                </c:pt>
                <c:pt idx="13045">
                  <c:v>0.56639140600000004</c:v>
                </c:pt>
                <c:pt idx="13046">
                  <c:v>0.56630753899999997</c:v>
                </c:pt>
                <c:pt idx="13047">
                  <c:v>0.56604503900000003</c:v>
                </c:pt>
                <c:pt idx="13048">
                  <c:v>0.56588738299999997</c:v>
                </c:pt>
                <c:pt idx="13049">
                  <c:v>0.56581867200000002</c:v>
                </c:pt>
                <c:pt idx="13050">
                  <c:v>0.56542000000000003</c:v>
                </c:pt>
                <c:pt idx="13051">
                  <c:v>0.56558171899999998</c:v>
                </c:pt>
                <c:pt idx="13052">
                  <c:v>0.56544554700000005</c:v>
                </c:pt>
                <c:pt idx="13053">
                  <c:v>0.565367383</c:v>
                </c:pt>
                <c:pt idx="13054">
                  <c:v>0.56529960899999998</c:v>
                </c:pt>
                <c:pt idx="13055">
                  <c:v>0.565153711</c:v>
                </c:pt>
                <c:pt idx="13056">
                  <c:v>0.56480624999999995</c:v>
                </c:pt>
                <c:pt idx="13057">
                  <c:v>0.56518652300000005</c:v>
                </c:pt>
                <c:pt idx="13058">
                  <c:v>0.56491687499999999</c:v>
                </c:pt>
                <c:pt idx="13059">
                  <c:v>0.56485789099999995</c:v>
                </c:pt>
                <c:pt idx="13060">
                  <c:v>0.56461578099999998</c:v>
                </c:pt>
                <c:pt idx="13061">
                  <c:v>0.56469296899999999</c:v>
                </c:pt>
                <c:pt idx="13062">
                  <c:v>0.56433378899999997</c:v>
                </c:pt>
                <c:pt idx="13063">
                  <c:v>0.56420031299999995</c:v>
                </c:pt>
                <c:pt idx="13064">
                  <c:v>0.56391871100000002</c:v>
                </c:pt>
                <c:pt idx="13065">
                  <c:v>0.56382429700000003</c:v>
                </c:pt>
                <c:pt idx="13066">
                  <c:v>0.56371449200000001</c:v>
                </c:pt>
                <c:pt idx="13067">
                  <c:v>0.56365878899999999</c:v>
                </c:pt>
                <c:pt idx="13068">
                  <c:v>0.563495156</c:v>
                </c:pt>
                <c:pt idx="13069">
                  <c:v>0.56321874999999999</c:v>
                </c:pt>
                <c:pt idx="13070">
                  <c:v>0.56329273400000002</c:v>
                </c:pt>
                <c:pt idx="13071">
                  <c:v>0.56296558600000002</c:v>
                </c:pt>
                <c:pt idx="13072">
                  <c:v>0.56274867200000001</c:v>
                </c:pt>
                <c:pt idx="13073">
                  <c:v>0.56279492200000003</c:v>
                </c:pt>
                <c:pt idx="13074">
                  <c:v>0.56243316399999999</c:v>
                </c:pt>
                <c:pt idx="13075">
                  <c:v>0.56241535200000004</c:v>
                </c:pt>
                <c:pt idx="13076">
                  <c:v>0.56207117200000001</c:v>
                </c:pt>
                <c:pt idx="13077">
                  <c:v>0.56240621099999999</c:v>
                </c:pt>
                <c:pt idx="13078">
                  <c:v>0.56226195300000004</c:v>
                </c:pt>
                <c:pt idx="13079">
                  <c:v>0.56193144500000003</c:v>
                </c:pt>
                <c:pt idx="13080">
                  <c:v>0.56192136699999995</c:v>
                </c:pt>
                <c:pt idx="13081">
                  <c:v>0.56201984400000005</c:v>
                </c:pt>
                <c:pt idx="13082">
                  <c:v>0.56169835899999998</c:v>
                </c:pt>
                <c:pt idx="13083">
                  <c:v>0.56148371100000005</c:v>
                </c:pt>
                <c:pt idx="13084">
                  <c:v>0.56145835899999996</c:v>
                </c:pt>
                <c:pt idx="13085">
                  <c:v>0.56139550800000004</c:v>
                </c:pt>
                <c:pt idx="13086">
                  <c:v>0.56117367200000001</c:v>
                </c:pt>
                <c:pt idx="13087">
                  <c:v>0.56105042999999999</c:v>
                </c:pt>
                <c:pt idx="13088">
                  <c:v>0.56102925800000003</c:v>
                </c:pt>
                <c:pt idx="13089">
                  <c:v>0.560917734</c:v>
                </c:pt>
                <c:pt idx="13090">
                  <c:v>0.56076695300000001</c:v>
                </c:pt>
                <c:pt idx="13091">
                  <c:v>0.56046507800000001</c:v>
                </c:pt>
                <c:pt idx="13092">
                  <c:v>0.56048089800000001</c:v>
                </c:pt>
                <c:pt idx="13093">
                  <c:v>0.56040398400000002</c:v>
                </c:pt>
                <c:pt idx="13094">
                  <c:v>0.56008718800000001</c:v>
                </c:pt>
                <c:pt idx="13095">
                  <c:v>0.56010507799999998</c:v>
                </c:pt>
                <c:pt idx="13096">
                  <c:v>0.55988386700000004</c:v>
                </c:pt>
                <c:pt idx="13097">
                  <c:v>0.56004074199999998</c:v>
                </c:pt>
                <c:pt idx="13098">
                  <c:v>0.55986855499999999</c:v>
                </c:pt>
                <c:pt idx="13099">
                  <c:v>0.55990585900000001</c:v>
                </c:pt>
                <c:pt idx="13100">
                  <c:v>0.55950839799999996</c:v>
                </c:pt>
                <c:pt idx="13101">
                  <c:v>0.55970632799999998</c:v>
                </c:pt>
                <c:pt idx="13102">
                  <c:v>0.55961671899999998</c:v>
                </c:pt>
                <c:pt idx="13103">
                  <c:v>0.55954289099999999</c:v>
                </c:pt>
                <c:pt idx="13104">
                  <c:v>0.55918449199999998</c:v>
                </c:pt>
                <c:pt idx="13105">
                  <c:v>0.55928746100000004</c:v>
                </c:pt>
                <c:pt idx="13106">
                  <c:v>0.55906941399999999</c:v>
                </c:pt>
                <c:pt idx="13107">
                  <c:v>0.55906394500000001</c:v>
                </c:pt>
                <c:pt idx="13108">
                  <c:v>0.55865472699999996</c:v>
                </c:pt>
                <c:pt idx="13109">
                  <c:v>0.55861019499999998</c:v>
                </c:pt>
                <c:pt idx="13110">
                  <c:v>0.55840675799999995</c:v>
                </c:pt>
                <c:pt idx="13111">
                  <c:v>0.55832320300000005</c:v>
                </c:pt>
                <c:pt idx="13112">
                  <c:v>0.55790543000000004</c:v>
                </c:pt>
                <c:pt idx="13113">
                  <c:v>0.55755652300000003</c:v>
                </c:pt>
                <c:pt idx="13114">
                  <c:v>0.55783093800000005</c:v>
                </c:pt>
                <c:pt idx="13115">
                  <c:v>0.55759390600000003</c:v>
                </c:pt>
                <c:pt idx="13116">
                  <c:v>0.55773199200000001</c:v>
                </c:pt>
                <c:pt idx="13117">
                  <c:v>0.55736265600000001</c:v>
                </c:pt>
                <c:pt idx="13118">
                  <c:v>0.55731847700000003</c:v>
                </c:pt>
                <c:pt idx="13119">
                  <c:v>0.55726714799999999</c:v>
                </c:pt>
                <c:pt idx="13120">
                  <c:v>0.55746628899999995</c:v>
                </c:pt>
                <c:pt idx="13121">
                  <c:v>0.557152969</c:v>
                </c:pt>
                <c:pt idx="13122">
                  <c:v>0.557058359</c:v>
                </c:pt>
                <c:pt idx="13123">
                  <c:v>0.55696347700000004</c:v>
                </c:pt>
                <c:pt idx="13124">
                  <c:v>0.55706035200000004</c:v>
                </c:pt>
                <c:pt idx="13125">
                  <c:v>0.55688839800000001</c:v>
                </c:pt>
                <c:pt idx="13126">
                  <c:v>0.55669171900000003</c:v>
                </c:pt>
                <c:pt idx="13127">
                  <c:v>0.55669402300000004</c:v>
                </c:pt>
                <c:pt idx="13128">
                  <c:v>0.55685246099999997</c:v>
                </c:pt>
                <c:pt idx="13129">
                  <c:v>0.55652812500000004</c:v>
                </c:pt>
                <c:pt idx="13130">
                  <c:v>0.55642902299999997</c:v>
                </c:pt>
                <c:pt idx="13131">
                  <c:v>0.55626093799999998</c:v>
                </c:pt>
                <c:pt idx="13132">
                  <c:v>0.55607464799999995</c:v>
                </c:pt>
                <c:pt idx="13133">
                  <c:v>0.55611164099999999</c:v>
                </c:pt>
                <c:pt idx="13134">
                  <c:v>0.55577664100000002</c:v>
                </c:pt>
                <c:pt idx="13135">
                  <c:v>0.55583281299999998</c:v>
                </c:pt>
                <c:pt idx="13136">
                  <c:v>0.55570789099999995</c:v>
                </c:pt>
                <c:pt idx="13137">
                  <c:v>0.55581988299999996</c:v>
                </c:pt>
                <c:pt idx="13138">
                  <c:v>0.555734336</c:v>
                </c:pt>
                <c:pt idx="13139">
                  <c:v>0.55539914099999999</c:v>
                </c:pt>
                <c:pt idx="13140">
                  <c:v>0.55521113300000002</c:v>
                </c:pt>
                <c:pt idx="13141">
                  <c:v>0.55518527299999998</c:v>
                </c:pt>
                <c:pt idx="13142">
                  <c:v>0.55527390600000004</c:v>
                </c:pt>
                <c:pt idx="13143">
                  <c:v>0.55506781299999997</c:v>
                </c:pt>
                <c:pt idx="13144">
                  <c:v>0.55483168000000005</c:v>
                </c:pt>
                <c:pt idx="13145">
                  <c:v>0.55466136700000002</c:v>
                </c:pt>
                <c:pt idx="13146">
                  <c:v>0.55450769499999997</c:v>
                </c:pt>
                <c:pt idx="13147">
                  <c:v>0.55450921900000005</c:v>
                </c:pt>
                <c:pt idx="13148">
                  <c:v>0.55415609399999999</c:v>
                </c:pt>
                <c:pt idx="13149">
                  <c:v>0.55379324200000002</c:v>
                </c:pt>
                <c:pt idx="13150">
                  <c:v>0.55388355499999997</c:v>
                </c:pt>
                <c:pt idx="13151">
                  <c:v>0.55359429699999996</c:v>
                </c:pt>
                <c:pt idx="13152">
                  <c:v>0.55359011700000005</c:v>
                </c:pt>
                <c:pt idx="13153">
                  <c:v>0.55336191400000001</c:v>
                </c:pt>
                <c:pt idx="13154">
                  <c:v>0.55334871100000005</c:v>
                </c:pt>
                <c:pt idx="13155">
                  <c:v>0.55307945300000005</c:v>
                </c:pt>
                <c:pt idx="13156">
                  <c:v>0.55296168000000001</c:v>
                </c:pt>
                <c:pt idx="13157">
                  <c:v>0.55303804700000003</c:v>
                </c:pt>
                <c:pt idx="13158">
                  <c:v>0.55274464800000001</c:v>
                </c:pt>
                <c:pt idx="13159">
                  <c:v>0.55279058599999997</c:v>
                </c:pt>
                <c:pt idx="13160">
                  <c:v>0.55245847699999995</c:v>
                </c:pt>
                <c:pt idx="13161">
                  <c:v>0.55243918000000003</c:v>
                </c:pt>
                <c:pt idx="13162">
                  <c:v>0.55209371100000004</c:v>
                </c:pt>
                <c:pt idx="13163">
                  <c:v>0.55227941400000002</c:v>
                </c:pt>
                <c:pt idx="13164">
                  <c:v>0.55217906299999997</c:v>
                </c:pt>
                <c:pt idx="13165">
                  <c:v>0.55211160199999998</c:v>
                </c:pt>
                <c:pt idx="13166">
                  <c:v>0.55178625000000003</c:v>
                </c:pt>
                <c:pt idx="13167">
                  <c:v>0.55160941399999996</c:v>
                </c:pt>
                <c:pt idx="13168">
                  <c:v>0.55122812499999996</c:v>
                </c:pt>
                <c:pt idx="13169">
                  <c:v>0.55138023400000002</c:v>
                </c:pt>
                <c:pt idx="13170">
                  <c:v>0.55123121100000005</c:v>
                </c:pt>
                <c:pt idx="13171">
                  <c:v>0.55151738299999997</c:v>
                </c:pt>
                <c:pt idx="13172">
                  <c:v>0.55114746100000001</c:v>
                </c:pt>
                <c:pt idx="13173">
                  <c:v>0.55104113300000002</c:v>
                </c:pt>
                <c:pt idx="13174">
                  <c:v>0.55069328100000003</c:v>
                </c:pt>
                <c:pt idx="13175">
                  <c:v>0.55071726600000004</c:v>
                </c:pt>
                <c:pt idx="13176">
                  <c:v>0.55054777300000002</c:v>
                </c:pt>
                <c:pt idx="13177">
                  <c:v>0.55022222700000001</c:v>
                </c:pt>
                <c:pt idx="13178">
                  <c:v>0.55020749999999996</c:v>
                </c:pt>
                <c:pt idx="13179">
                  <c:v>0.54984453099999997</c:v>
                </c:pt>
                <c:pt idx="13180">
                  <c:v>0.54949011699999994</c:v>
                </c:pt>
                <c:pt idx="13181">
                  <c:v>0.54912558600000005</c:v>
                </c:pt>
                <c:pt idx="13182">
                  <c:v>0.54915980499999995</c:v>
                </c:pt>
                <c:pt idx="13183">
                  <c:v>0.54878371100000001</c:v>
                </c:pt>
                <c:pt idx="13184">
                  <c:v>0.54886636700000002</c:v>
                </c:pt>
                <c:pt idx="13185">
                  <c:v>0.54851007799999996</c:v>
                </c:pt>
                <c:pt idx="13186">
                  <c:v>0.54858238299999995</c:v>
                </c:pt>
                <c:pt idx="13187">
                  <c:v>0.54820617199999999</c:v>
                </c:pt>
                <c:pt idx="13188">
                  <c:v>0.54784035200000003</c:v>
                </c:pt>
                <c:pt idx="13189">
                  <c:v>0.54785367200000001</c:v>
                </c:pt>
                <c:pt idx="13190">
                  <c:v>0.54749460900000002</c:v>
                </c:pt>
                <c:pt idx="13191">
                  <c:v>0.54737761699999998</c:v>
                </c:pt>
                <c:pt idx="13192">
                  <c:v>0.54703484400000002</c:v>
                </c:pt>
                <c:pt idx="13193">
                  <c:v>0.54654097700000004</c:v>
                </c:pt>
                <c:pt idx="13194">
                  <c:v>0.54607386700000005</c:v>
                </c:pt>
                <c:pt idx="13195">
                  <c:v>0.54570874999999996</c:v>
                </c:pt>
                <c:pt idx="13196">
                  <c:v>0.54536488299999997</c:v>
                </c:pt>
                <c:pt idx="13197">
                  <c:v>0.54504449200000005</c:v>
                </c:pt>
                <c:pt idx="13198">
                  <c:v>0.54458953099999996</c:v>
                </c:pt>
                <c:pt idx="13199">
                  <c:v>0.54422546900000002</c:v>
                </c:pt>
                <c:pt idx="13200">
                  <c:v>0.54394257800000001</c:v>
                </c:pt>
                <c:pt idx="13201">
                  <c:v>0.54353148399999995</c:v>
                </c:pt>
                <c:pt idx="13202">
                  <c:v>0.54313957000000002</c:v>
                </c:pt>
                <c:pt idx="13203">
                  <c:v>0.54272367200000005</c:v>
                </c:pt>
                <c:pt idx="13204">
                  <c:v>0.54236144500000005</c:v>
                </c:pt>
                <c:pt idx="13205">
                  <c:v>0.54225996099999996</c:v>
                </c:pt>
                <c:pt idx="13206">
                  <c:v>0.54186585899999995</c:v>
                </c:pt>
                <c:pt idx="13207">
                  <c:v>0.54165031299999999</c:v>
                </c:pt>
                <c:pt idx="13208">
                  <c:v>0.54119894499999999</c:v>
                </c:pt>
                <c:pt idx="13209">
                  <c:v>0.54098468799999999</c:v>
                </c:pt>
                <c:pt idx="13210">
                  <c:v>0.54055668000000001</c:v>
                </c:pt>
                <c:pt idx="13211">
                  <c:v>0.54045203100000005</c:v>
                </c:pt>
                <c:pt idx="13212">
                  <c:v>0.54008441399999996</c:v>
                </c:pt>
                <c:pt idx="13213">
                  <c:v>0.53971972700000004</c:v>
                </c:pt>
                <c:pt idx="13214">
                  <c:v>0.53970761700000003</c:v>
                </c:pt>
                <c:pt idx="13215">
                  <c:v>0.53934246100000005</c:v>
                </c:pt>
                <c:pt idx="13216">
                  <c:v>0.53911167999999998</c:v>
                </c:pt>
                <c:pt idx="13217">
                  <c:v>0.538908477</c:v>
                </c:pt>
                <c:pt idx="13218">
                  <c:v>0.53868734399999996</c:v>
                </c:pt>
                <c:pt idx="13219">
                  <c:v>0.53849796900000002</c:v>
                </c:pt>
                <c:pt idx="13220">
                  <c:v>0.53805187499999996</c:v>
                </c:pt>
                <c:pt idx="13221">
                  <c:v>0.53823308599999997</c:v>
                </c:pt>
                <c:pt idx="13222">
                  <c:v>0.53798671899999995</c:v>
                </c:pt>
                <c:pt idx="13223">
                  <c:v>0.53780874999999995</c:v>
                </c:pt>
                <c:pt idx="13224">
                  <c:v>0.53748210900000004</c:v>
                </c:pt>
                <c:pt idx="13225">
                  <c:v>0.53736046900000001</c:v>
                </c:pt>
                <c:pt idx="13226">
                  <c:v>0.53703441399999996</c:v>
                </c:pt>
                <c:pt idx="13227">
                  <c:v>0.53726785200000005</c:v>
                </c:pt>
                <c:pt idx="13228">
                  <c:v>0.53691246100000001</c:v>
                </c:pt>
                <c:pt idx="13229">
                  <c:v>0.53709031299999999</c:v>
                </c:pt>
                <c:pt idx="13230">
                  <c:v>0.53670835900000002</c:v>
                </c:pt>
                <c:pt idx="13231">
                  <c:v>0.53668226600000002</c:v>
                </c:pt>
                <c:pt idx="13232">
                  <c:v>0.53638456999999995</c:v>
                </c:pt>
                <c:pt idx="13233">
                  <c:v>0.53635593800000003</c:v>
                </c:pt>
                <c:pt idx="13234">
                  <c:v>0.53592593799999999</c:v>
                </c:pt>
                <c:pt idx="13235">
                  <c:v>0.53607382800000003</c:v>
                </c:pt>
                <c:pt idx="13236">
                  <c:v>0.53595187499999997</c:v>
                </c:pt>
                <c:pt idx="13237">
                  <c:v>0.53592941400000005</c:v>
                </c:pt>
                <c:pt idx="13238">
                  <c:v>0.535608906</c:v>
                </c:pt>
                <c:pt idx="13239">
                  <c:v>0.53578238300000003</c:v>
                </c:pt>
                <c:pt idx="13240">
                  <c:v>0.53540582000000003</c:v>
                </c:pt>
                <c:pt idx="13241">
                  <c:v>0.53533785199999995</c:v>
                </c:pt>
                <c:pt idx="13242">
                  <c:v>0.535011719</c:v>
                </c:pt>
                <c:pt idx="13243">
                  <c:v>0.53494328099999999</c:v>
                </c:pt>
                <c:pt idx="13244">
                  <c:v>0.53499996100000002</c:v>
                </c:pt>
                <c:pt idx="13245">
                  <c:v>0.53489921900000004</c:v>
                </c:pt>
                <c:pt idx="13246">
                  <c:v>0.53451933600000001</c:v>
                </c:pt>
                <c:pt idx="13247">
                  <c:v>0.53472953099999998</c:v>
                </c:pt>
                <c:pt idx="13248">
                  <c:v>0.53428918000000003</c:v>
                </c:pt>
                <c:pt idx="13249">
                  <c:v>0.53426171899999997</c:v>
                </c:pt>
                <c:pt idx="13250">
                  <c:v>0.53433550799999996</c:v>
                </c:pt>
                <c:pt idx="13251">
                  <c:v>0.53397773400000004</c:v>
                </c:pt>
                <c:pt idx="13252">
                  <c:v>0.53393625</c:v>
                </c:pt>
                <c:pt idx="13253">
                  <c:v>0.533776523</c:v>
                </c:pt>
                <c:pt idx="13254">
                  <c:v>0.53371007800000003</c:v>
                </c:pt>
                <c:pt idx="13255">
                  <c:v>0.53349171900000003</c:v>
                </c:pt>
                <c:pt idx="13256">
                  <c:v>0.53325976600000002</c:v>
                </c:pt>
                <c:pt idx="13257">
                  <c:v>0.53315710900000002</c:v>
                </c:pt>
                <c:pt idx="13258">
                  <c:v>0.53323074199999998</c:v>
                </c:pt>
                <c:pt idx="13259">
                  <c:v>0.53297179699999997</c:v>
                </c:pt>
                <c:pt idx="13260">
                  <c:v>0.53267062499999995</c:v>
                </c:pt>
                <c:pt idx="13261">
                  <c:v>0.53271000000000002</c:v>
                </c:pt>
                <c:pt idx="13262">
                  <c:v>0.53250937499999995</c:v>
                </c:pt>
                <c:pt idx="13263">
                  <c:v>0.53238046900000002</c:v>
                </c:pt>
                <c:pt idx="13264">
                  <c:v>0.53203570300000003</c:v>
                </c:pt>
                <c:pt idx="13265">
                  <c:v>0.53227324200000004</c:v>
                </c:pt>
                <c:pt idx="13266">
                  <c:v>0.53191206999999996</c:v>
                </c:pt>
                <c:pt idx="13267">
                  <c:v>0.53191355500000004</c:v>
                </c:pt>
                <c:pt idx="13268">
                  <c:v>0.53155121100000002</c:v>
                </c:pt>
                <c:pt idx="13269">
                  <c:v>0.53182882799999998</c:v>
                </c:pt>
                <c:pt idx="13270">
                  <c:v>0.53150605500000003</c:v>
                </c:pt>
                <c:pt idx="13271">
                  <c:v>0.53146515599999999</c:v>
                </c:pt>
                <c:pt idx="13272">
                  <c:v>0.53119191399999999</c:v>
                </c:pt>
                <c:pt idx="13273">
                  <c:v>0.531048203</c:v>
                </c:pt>
                <c:pt idx="13274">
                  <c:v>0.53092367200000001</c:v>
                </c:pt>
                <c:pt idx="13275">
                  <c:v>0.53088386700000001</c:v>
                </c:pt>
                <c:pt idx="13276">
                  <c:v>0.53052070299999998</c:v>
                </c:pt>
                <c:pt idx="13277">
                  <c:v>0.53044460900000001</c:v>
                </c:pt>
                <c:pt idx="13278">
                  <c:v>0.53023910200000002</c:v>
                </c:pt>
                <c:pt idx="13279">
                  <c:v>0.53030328100000002</c:v>
                </c:pt>
                <c:pt idx="13280">
                  <c:v>0.52997832</c:v>
                </c:pt>
                <c:pt idx="13281">
                  <c:v>0.530016602</c:v>
                </c:pt>
                <c:pt idx="13282">
                  <c:v>0.52984671900000002</c:v>
                </c:pt>
                <c:pt idx="13283">
                  <c:v>0.529747148</c:v>
                </c:pt>
                <c:pt idx="13284">
                  <c:v>0.52934320300000004</c:v>
                </c:pt>
                <c:pt idx="13285">
                  <c:v>0.52940386699999997</c:v>
                </c:pt>
                <c:pt idx="13286">
                  <c:v>0.52914714799999996</c:v>
                </c:pt>
                <c:pt idx="13287">
                  <c:v>0.52910058599999998</c:v>
                </c:pt>
                <c:pt idx="13288">
                  <c:v>0.52876917999999995</c:v>
                </c:pt>
                <c:pt idx="13289">
                  <c:v>0.52873265599999997</c:v>
                </c:pt>
                <c:pt idx="13290">
                  <c:v>0.52863746099999998</c:v>
                </c:pt>
                <c:pt idx="13291">
                  <c:v>0.52868293</c:v>
                </c:pt>
                <c:pt idx="13292">
                  <c:v>0.52853015599999997</c:v>
                </c:pt>
                <c:pt idx="13293">
                  <c:v>0.52851035199999996</c:v>
                </c:pt>
                <c:pt idx="13294">
                  <c:v>0.52815793</c:v>
                </c:pt>
                <c:pt idx="13295">
                  <c:v>0.52820984400000004</c:v>
                </c:pt>
                <c:pt idx="13296">
                  <c:v>0.52782851600000003</c:v>
                </c:pt>
                <c:pt idx="13297">
                  <c:v>0.52789304699999995</c:v>
                </c:pt>
                <c:pt idx="13298">
                  <c:v>0.52765910199999999</c:v>
                </c:pt>
                <c:pt idx="13299">
                  <c:v>0.52786886700000002</c:v>
                </c:pt>
                <c:pt idx="13300">
                  <c:v>0.52755375000000004</c:v>
                </c:pt>
                <c:pt idx="13301">
                  <c:v>0.52752043000000004</c:v>
                </c:pt>
                <c:pt idx="13302">
                  <c:v>0.52731085899999997</c:v>
                </c:pt>
                <c:pt idx="13303">
                  <c:v>0.52741730499999995</c:v>
                </c:pt>
                <c:pt idx="13304">
                  <c:v>0.52722164100000002</c:v>
                </c:pt>
                <c:pt idx="13305">
                  <c:v>0.52716851600000003</c:v>
                </c:pt>
                <c:pt idx="13306">
                  <c:v>0.52706167999999998</c:v>
                </c:pt>
                <c:pt idx="13307">
                  <c:v>0.52682972699999997</c:v>
                </c:pt>
                <c:pt idx="13308">
                  <c:v>0.52661578099999995</c:v>
                </c:pt>
                <c:pt idx="13309">
                  <c:v>0.52628832000000003</c:v>
                </c:pt>
                <c:pt idx="13310">
                  <c:v>0.52662312499999997</c:v>
                </c:pt>
                <c:pt idx="13311">
                  <c:v>0.52623632799999998</c:v>
                </c:pt>
                <c:pt idx="13312">
                  <c:v>0.52607558600000004</c:v>
                </c:pt>
                <c:pt idx="13313">
                  <c:v>0.52582054700000003</c:v>
                </c:pt>
                <c:pt idx="13314">
                  <c:v>0.52592796900000005</c:v>
                </c:pt>
                <c:pt idx="13315">
                  <c:v>0.52573398400000004</c:v>
                </c:pt>
                <c:pt idx="13316">
                  <c:v>0.52586480499999999</c:v>
                </c:pt>
                <c:pt idx="13317">
                  <c:v>0.52553175799999996</c:v>
                </c:pt>
                <c:pt idx="13318">
                  <c:v>0.52540894500000002</c:v>
                </c:pt>
                <c:pt idx="13319">
                  <c:v>0.52520589799999995</c:v>
                </c:pt>
                <c:pt idx="13320">
                  <c:v>0.52537738300000003</c:v>
                </c:pt>
                <c:pt idx="13321">
                  <c:v>0.52501316399999998</c:v>
                </c:pt>
                <c:pt idx="13322">
                  <c:v>0.52493765599999997</c:v>
                </c:pt>
                <c:pt idx="13323">
                  <c:v>0.52452992200000004</c:v>
                </c:pt>
                <c:pt idx="13324">
                  <c:v>0.524608203</c:v>
                </c:pt>
                <c:pt idx="13325">
                  <c:v>0.52444250000000003</c:v>
                </c:pt>
                <c:pt idx="13326">
                  <c:v>0.52434421899999994</c:v>
                </c:pt>
                <c:pt idx="13327">
                  <c:v>0.52414031299999997</c:v>
                </c:pt>
                <c:pt idx="13328">
                  <c:v>0.52399757800000002</c:v>
                </c:pt>
                <c:pt idx="13329">
                  <c:v>0.52385343799999995</c:v>
                </c:pt>
                <c:pt idx="13330">
                  <c:v>0.52398195299999994</c:v>
                </c:pt>
                <c:pt idx="13331">
                  <c:v>0.52361960900000004</c:v>
                </c:pt>
                <c:pt idx="13332">
                  <c:v>0.52348918</c:v>
                </c:pt>
                <c:pt idx="13333">
                  <c:v>0.52325871099999999</c:v>
                </c:pt>
                <c:pt idx="13334">
                  <c:v>0.52361968800000003</c:v>
                </c:pt>
                <c:pt idx="13335">
                  <c:v>0.52329949200000003</c:v>
                </c:pt>
                <c:pt idx="13336">
                  <c:v>0.52320234399999999</c:v>
                </c:pt>
                <c:pt idx="13337">
                  <c:v>0.52290562500000004</c:v>
                </c:pt>
                <c:pt idx="13338">
                  <c:v>0.52310644500000003</c:v>
                </c:pt>
                <c:pt idx="13339">
                  <c:v>0.52287867200000004</c:v>
                </c:pt>
                <c:pt idx="13340">
                  <c:v>0.52258046899999999</c:v>
                </c:pt>
                <c:pt idx="13341">
                  <c:v>0.52260441400000002</c:v>
                </c:pt>
                <c:pt idx="13342">
                  <c:v>0.52261507799999996</c:v>
                </c:pt>
                <c:pt idx="13343">
                  <c:v>0.52228960899999999</c:v>
                </c:pt>
                <c:pt idx="13344">
                  <c:v>0.52224453100000001</c:v>
                </c:pt>
                <c:pt idx="13345">
                  <c:v>0.52221757800000002</c:v>
                </c:pt>
                <c:pt idx="13346">
                  <c:v>0.52218894500000002</c:v>
                </c:pt>
                <c:pt idx="13347">
                  <c:v>0.52204492199999997</c:v>
                </c:pt>
                <c:pt idx="13348">
                  <c:v>0.52204343799999997</c:v>
                </c:pt>
                <c:pt idx="13349">
                  <c:v>0.52208429700000003</c:v>
                </c:pt>
                <c:pt idx="13350">
                  <c:v>0.52174074199999998</c:v>
                </c:pt>
                <c:pt idx="13351">
                  <c:v>0.52166355499999995</c:v>
                </c:pt>
                <c:pt idx="13352">
                  <c:v>0.52133480499999996</c:v>
                </c:pt>
                <c:pt idx="13353">
                  <c:v>0.52143964799999998</c:v>
                </c:pt>
                <c:pt idx="13354">
                  <c:v>0.52132964800000003</c:v>
                </c:pt>
                <c:pt idx="13355">
                  <c:v>0.52116093799999996</c:v>
                </c:pt>
                <c:pt idx="13356">
                  <c:v>0.52094191400000001</c:v>
                </c:pt>
                <c:pt idx="13357">
                  <c:v>0.52099351599999999</c:v>
                </c:pt>
                <c:pt idx="13358">
                  <c:v>0.52084660199999999</c:v>
                </c:pt>
                <c:pt idx="13359">
                  <c:v>0.52071195299999995</c:v>
                </c:pt>
                <c:pt idx="13360">
                  <c:v>0.52052382799999997</c:v>
                </c:pt>
                <c:pt idx="13361">
                  <c:v>0.520373945</c:v>
                </c:pt>
                <c:pt idx="13362">
                  <c:v>0.520384297</c:v>
                </c:pt>
                <c:pt idx="13363">
                  <c:v>0.52008867199999997</c:v>
                </c:pt>
                <c:pt idx="13364">
                  <c:v>0.52027398400000002</c:v>
                </c:pt>
                <c:pt idx="13365">
                  <c:v>0.51988793</c:v>
                </c:pt>
                <c:pt idx="13366">
                  <c:v>0.51993738300000003</c:v>
                </c:pt>
                <c:pt idx="13367">
                  <c:v>0.51960535200000002</c:v>
                </c:pt>
                <c:pt idx="13368">
                  <c:v>0.51967328099999999</c:v>
                </c:pt>
                <c:pt idx="13369">
                  <c:v>0.519461328</c:v>
                </c:pt>
                <c:pt idx="13370">
                  <c:v>0.51949453099999998</c:v>
                </c:pt>
                <c:pt idx="13371">
                  <c:v>0.51912195299999997</c:v>
                </c:pt>
                <c:pt idx="13372">
                  <c:v>0.51901011699999999</c:v>
                </c:pt>
                <c:pt idx="13373">
                  <c:v>0.51875718800000004</c:v>
                </c:pt>
                <c:pt idx="13374">
                  <c:v>0.51850453100000005</c:v>
                </c:pt>
                <c:pt idx="13375">
                  <c:v>0.51840167999999998</c:v>
                </c:pt>
                <c:pt idx="13376">
                  <c:v>0.51832410200000001</c:v>
                </c:pt>
                <c:pt idx="13377">
                  <c:v>0.51796351600000001</c:v>
                </c:pt>
                <c:pt idx="13378">
                  <c:v>0.51763546900000001</c:v>
                </c:pt>
                <c:pt idx="13379">
                  <c:v>0.51771523399999997</c:v>
                </c:pt>
                <c:pt idx="13380">
                  <c:v>0.51741574199999996</c:v>
                </c:pt>
                <c:pt idx="13381">
                  <c:v>0.51737785199999997</c:v>
                </c:pt>
                <c:pt idx="13382">
                  <c:v>0.51691792999999997</c:v>
                </c:pt>
                <c:pt idx="13383">
                  <c:v>0.51714539100000001</c:v>
                </c:pt>
                <c:pt idx="13384">
                  <c:v>0.51677796899999995</c:v>
                </c:pt>
                <c:pt idx="13385">
                  <c:v>0.51671621099999998</c:v>
                </c:pt>
                <c:pt idx="13386">
                  <c:v>0.516341406</c:v>
                </c:pt>
                <c:pt idx="13387">
                  <c:v>0.51669449199999995</c:v>
                </c:pt>
                <c:pt idx="13388">
                  <c:v>0.51634058599999999</c:v>
                </c:pt>
                <c:pt idx="13389">
                  <c:v>0.51602636700000004</c:v>
                </c:pt>
                <c:pt idx="13390">
                  <c:v>0.51570839800000001</c:v>
                </c:pt>
                <c:pt idx="13391">
                  <c:v>0.51565527300000003</c:v>
                </c:pt>
                <c:pt idx="13392">
                  <c:v>0.51573960900000004</c:v>
                </c:pt>
                <c:pt idx="13393">
                  <c:v>0.51563585899999997</c:v>
                </c:pt>
                <c:pt idx="13394">
                  <c:v>0.51530839799999995</c:v>
                </c:pt>
                <c:pt idx="13395">
                  <c:v>0.51554117200000005</c:v>
                </c:pt>
                <c:pt idx="13396">
                  <c:v>0.51517960900000004</c:v>
                </c:pt>
                <c:pt idx="13397">
                  <c:v>0.515100742</c:v>
                </c:pt>
                <c:pt idx="13398">
                  <c:v>0.514980781</c:v>
                </c:pt>
                <c:pt idx="13399">
                  <c:v>0.51498992200000004</c:v>
                </c:pt>
                <c:pt idx="13400">
                  <c:v>0.514826797</c:v>
                </c:pt>
                <c:pt idx="13401">
                  <c:v>0.51482402299999996</c:v>
                </c:pt>
                <c:pt idx="13402">
                  <c:v>0.51464355500000003</c:v>
                </c:pt>
                <c:pt idx="13403">
                  <c:v>0.51481167999999999</c:v>
                </c:pt>
                <c:pt idx="13404">
                  <c:v>0.51467011699999998</c:v>
                </c:pt>
                <c:pt idx="13405">
                  <c:v>0.51449007800000002</c:v>
                </c:pt>
                <c:pt idx="13406">
                  <c:v>0.51414812499999996</c:v>
                </c:pt>
                <c:pt idx="13407">
                  <c:v>0.51425683600000005</c:v>
                </c:pt>
                <c:pt idx="13408">
                  <c:v>0.51389507800000001</c:v>
                </c:pt>
                <c:pt idx="13409">
                  <c:v>0.51369761700000005</c:v>
                </c:pt>
                <c:pt idx="13410">
                  <c:v>0.51359597700000004</c:v>
                </c:pt>
                <c:pt idx="13411">
                  <c:v>0.51352722699999998</c:v>
                </c:pt>
                <c:pt idx="13412">
                  <c:v>0.51343910199999998</c:v>
                </c:pt>
                <c:pt idx="13413">
                  <c:v>0.51308687500000005</c:v>
                </c:pt>
                <c:pt idx="13414">
                  <c:v>0.51337554699999999</c:v>
                </c:pt>
                <c:pt idx="13415">
                  <c:v>0.51309394500000005</c:v>
                </c:pt>
                <c:pt idx="13416">
                  <c:v>0.51312109400000006</c:v>
                </c:pt>
                <c:pt idx="13417">
                  <c:v>0.51277714799999996</c:v>
                </c:pt>
                <c:pt idx="13418">
                  <c:v>0.51299617200000003</c:v>
                </c:pt>
                <c:pt idx="13419">
                  <c:v>0.51268691399999999</c:v>
                </c:pt>
                <c:pt idx="13420">
                  <c:v>0.51263062500000001</c:v>
                </c:pt>
                <c:pt idx="13421">
                  <c:v>0.51230199200000004</c:v>
                </c:pt>
                <c:pt idx="13422">
                  <c:v>0.51237507800000004</c:v>
                </c:pt>
                <c:pt idx="13423">
                  <c:v>0.51217406300000001</c:v>
                </c:pt>
                <c:pt idx="13424">
                  <c:v>0.51215906300000003</c:v>
                </c:pt>
                <c:pt idx="13425">
                  <c:v>0.51191535200000005</c:v>
                </c:pt>
                <c:pt idx="13426">
                  <c:v>0.51193433600000005</c:v>
                </c:pt>
                <c:pt idx="13427">
                  <c:v>0.51193058599999997</c:v>
                </c:pt>
                <c:pt idx="13428">
                  <c:v>0.51199125000000001</c:v>
                </c:pt>
                <c:pt idx="13429">
                  <c:v>0.51180812499999995</c:v>
                </c:pt>
                <c:pt idx="13430">
                  <c:v>0.51189617200000004</c:v>
                </c:pt>
                <c:pt idx="13431">
                  <c:v>0.51156394500000002</c:v>
                </c:pt>
                <c:pt idx="13432">
                  <c:v>0.51167214800000005</c:v>
                </c:pt>
                <c:pt idx="13433">
                  <c:v>0.51130781300000006</c:v>
                </c:pt>
                <c:pt idx="13434">
                  <c:v>0.51138906299999998</c:v>
                </c:pt>
                <c:pt idx="13435">
                  <c:v>0.51106679700000002</c:v>
                </c:pt>
                <c:pt idx="13436">
                  <c:v>0.51102511699999997</c:v>
                </c:pt>
                <c:pt idx="13437">
                  <c:v>0.51085749999999996</c:v>
                </c:pt>
                <c:pt idx="13438">
                  <c:v>0.51093648400000002</c:v>
                </c:pt>
                <c:pt idx="13439">
                  <c:v>0.51070253899999996</c:v>
                </c:pt>
                <c:pt idx="13440">
                  <c:v>0.510523281</c:v>
                </c:pt>
                <c:pt idx="13441">
                  <c:v>0.51024578099999995</c:v>
                </c:pt>
                <c:pt idx="13442">
                  <c:v>0.51046339799999996</c:v>
                </c:pt>
                <c:pt idx="13443">
                  <c:v>0.51031757799999999</c:v>
                </c:pt>
                <c:pt idx="13444">
                  <c:v>0.51039519499999997</c:v>
                </c:pt>
                <c:pt idx="13445">
                  <c:v>0.51011695300000004</c:v>
                </c:pt>
                <c:pt idx="13446">
                  <c:v>0.510297695</c:v>
                </c:pt>
                <c:pt idx="13447">
                  <c:v>0.50995910200000005</c:v>
                </c:pt>
                <c:pt idx="13448">
                  <c:v>0.50997480500000003</c:v>
                </c:pt>
                <c:pt idx="13449">
                  <c:v>0.50990332000000005</c:v>
                </c:pt>
                <c:pt idx="13450">
                  <c:v>0.50987136700000002</c:v>
                </c:pt>
                <c:pt idx="13451">
                  <c:v>0.50966976600000002</c:v>
                </c:pt>
                <c:pt idx="13452">
                  <c:v>0.50943898399999998</c:v>
                </c:pt>
                <c:pt idx="13453">
                  <c:v>0.50927566400000002</c:v>
                </c:pt>
                <c:pt idx="13454">
                  <c:v>0.50939613299999997</c:v>
                </c:pt>
                <c:pt idx="13455">
                  <c:v>0.50919519499999999</c:v>
                </c:pt>
                <c:pt idx="13456">
                  <c:v>0.50903296899999995</c:v>
                </c:pt>
                <c:pt idx="13457">
                  <c:v>0.50903523399999995</c:v>
                </c:pt>
                <c:pt idx="13458">
                  <c:v>0.50869148399999997</c:v>
                </c:pt>
                <c:pt idx="13459">
                  <c:v>0.50875007800000005</c:v>
                </c:pt>
                <c:pt idx="13460">
                  <c:v>0.50839289099999996</c:v>
                </c:pt>
                <c:pt idx="13461">
                  <c:v>0.50824160200000001</c:v>
                </c:pt>
                <c:pt idx="13462">
                  <c:v>0.50809546900000002</c:v>
                </c:pt>
                <c:pt idx="13463">
                  <c:v>0.50786597700000002</c:v>
                </c:pt>
                <c:pt idx="13464">
                  <c:v>0.50753773400000002</c:v>
                </c:pt>
                <c:pt idx="13465">
                  <c:v>0.50777081999999996</c:v>
                </c:pt>
                <c:pt idx="13466">
                  <c:v>0.50744804700000001</c:v>
                </c:pt>
                <c:pt idx="13467">
                  <c:v>0.507413008</c:v>
                </c:pt>
                <c:pt idx="13468">
                  <c:v>0.50706816399999999</c:v>
                </c:pt>
                <c:pt idx="13469">
                  <c:v>0.50721386700000004</c:v>
                </c:pt>
                <c:pt idx="13470">
                  <c:v>0.50681164099999998</c:v>
                </c:pt>
                <c:pt idx="13471">
                  <c:v>0.50647164099999997</c:v>
                </c:pt>
                <c:pt idx="13472">
                  <c:v>0.506555898</c:v>
                </c:pt>
                <c:pt idx="13473">
                  <c:v>0.50626039099999998</c:v>
                </c:pt>
                <c:pt idx="13474">
                  <c:v>0.506362227</c:v>
                </c:pt>
                <c:pt idx="13475">
                  <c:v>0.50601539100000004</c:v>
                </c:pt>
                <c:pt idx="13476">
                  <c:v>0.505705352</c:v>
                </c:pt>
                <c:pt idx="13477">
                  <c:v>0.50536695300000001</c:v>
                </c:pt>
                <c:pt idx="13478">
                  <c:v>0.50567273400000001</c:v>
                </c:pt>
                <c:pt idx="13479">
                  <c:v>0.50534734400000003</c:v>
                </c:pt>
                <c:pt idx="13480">
                  <c:v>0.50527734400000002</c:v>
                </c:pt>
                <c:pt idx="13481">
                  <c:v>0.50501402299999998</c:v>
                </c:pt>
                <c:pt idx="13482">
                  <c:v>0.50498570300000001</c:v>
                </c:pt>
                <c:pt idx="13483">
                  <c:v>0.50467226600000004</c:v>
                </c:pt>
                <c:pt idx="13484">
                  <c:v>0.50446078100000002</c:v>
                </c:pt>
                <c:pt idx="13485">
                  <c:v>0.50429597699999995</c:v>
                </c:pt>
                <c:pt idx="13486">
                  <c:v>0.50448000000000004</c:v>
                </c:pt>
                <c:pt idx="13487">
                  <c:v>0.50424980500000005</c:v>
                </c:pt>
                <c:pt idx="13488">
                  <c:v>0.50384218800000002</c:v>
                </c:pt>
                <c:pt idx="13489">
                  <c:v>0.50378402300000003</c:v>
                </c:pt>
                <c:pt idx="13490">
                  <c:v>0.50378031300000004</c:v>
                </c:pt>
                <c:pt idx="13491">
                  <c:v>0.50358128899999999</c:v>
                </c:pt>
                <c:pt idx="13492">
                  <c:v>0.50347933600000006</c:v>
                </c:pt>
                <c:pt idx="13493">
                  <c:v>0.50328546900000004</c:v>
                </c:pt>
                <c:pt idx="13494">
                  <c:v>0.503104844</c:v>
                </c:pt>
                <c:pt idx="13495">
                  <c:v>0.50311707000000006</c:v>
                </c:pt>
                <c:pt idx="13496">
                  <c:v>0.50285976600000004</c:v>
                </c:pt>
                <c:pt idx="13497">
                  <c:v>0.50305402300000002</c:v>
                </c:pt>
                <c:pt idx="13498">
                  <c:v>0.502710039</c:v>
                </c:pt>
                <c:pt idx="13499">
                  <c:v>0.50273343800000003</c:v>
                </c:pt>
                <c:pt idx="13500">
                  <c:v>0.50239511699999995</c:v>
                </c:pt>
                <c:pt idx="13501">
                  <c:v>0.50244824200000004</c:v>
                </c:pt>
                <c:pt idx="13502">
                  <c:v>0.50222753899999995</c:v>
                </c:pt>
                <c:pt idx="13503">
                  <c:v>0.50229656300000003</c:v>
                </c:pt>
                <c:pt idx="13504">
                  <c:v>0.50201367200000002</c:v>
                </c:pt>
                <c:pt idx="13505">
                  <c:v>0.50185363299999997</c:v>
                </c:pt>
                <c:pt idx="13506">
                  <c:v>0.50146093800000002</c:v>
                </c:pt>
                <c:pt idx="13507">
                  <c:v>0.50146628900000001</c:v>
                </c:pt>
                <c:pt idx="13508">
                  <c:v>0.501166797</c:v>
                </c:pt>
                <c:pt idx="13509">
                  <c:v>0.50133929700000002</c:v>
                </c:pt>
                <c:pt idx="13510">
                  <c:v>0.50098535200000005</c:v>
                </c:pt>
                <c:pt idx="13511">
                  <c:v>0.50099074200000004</c:v>
                </c:pt>
                <c:pt idx="13512">
                  <c:v>0.50073929699999997</c:v>
                </c:pt>
                <c:pt idx="13513">
                  <c:v>0.50081039100000002</c:v>
                </c:pt>
                <c:pt idx="13514">
                  <c:v>0.50048863300000002</c:v>
                </c:pt>
                <c:pt idx="13515">
                  <c:v>0.50052343799999999</c:v>
                </c:pt>
                <c:pt idx="13516">
                  <c:v>0.50016187499999998</c:v>
                </c:pt>
                <c:pt idx="13517">
                  <c:v>0.50051816400000004</c:v>
                </c:pt>
                <c:pt idx="13518">
                  <c:v>0.50018335899999999</c:v>
                </c:pt>
                <c:pt idx="13519">
                  <c:v>0.500131836</c:v>
                </c:pt>
                <c:pt idx="13520">
                  <c:v>0.50000035200000004</c:v>
                </c:pt>
                <c:pt idx="13521">
                  <c:v>0.49978101600000002</c:v>
                </c:pt>
                <c:pt idx="13522">
                  <c:v>0.49944382799999998</c:v>
                </c:pt>
                <c:pt idx="13523">
                  <c:v>0.49936800799999997</c:v>
                </c:pt>
                <c:pt idx="13524">
                  <c:v>0.49914281300000002</c:v>
                </c:pt>
                <c:pt idx="13525">
                  <c:v>0.49913855499999998</c:v>
                </c:pt>
                <c:pt idx="13526">
                  <c:v>0.49917832000000001</c:v>
                </c:pt>
                <c:pt idx="13527">
                  <c:v>0.49878433599999999</c:v>
                </c:pt>
                <c:pt idx="13528">
                  <c:v>0.49877281299999998</c:v>
                </c:pt>
                <c:pt idx="13529">
                  <c:v>0.49872695299999997</c:v>
                </c:pt>
                <c:pt idx="13530">
                  <c:v>0.49857046900000002</c:v>
                </c:pt>
                <c:pt idx="13531">
                  <c:v>0.49830886699999999</c:v>
                </c:pt>
                <c:pt idx="13532">
                  <c:v>0.49829058599999998</c:v>
                </c:pt>
                <c:pt idx="13533">
                  <c:v>0.49826042999999998</c:v>
                </c:pt>
                <c:pt idx="13534">
                  <c:v>0.498250586</c:v>
                </c:pt>
                <c:pt idx="13535">
                  <c:v>0.497841484</c:v>
                </c:pt>
                <c:pt idx="13536">
                  <c:v>0.498067969</c:v>
                </c:pt>
                <c:pt idx="13537">
                  <c:v>0.49783859400000002</c:v>
                </c:pt>
                <c:pt idx="13538">
                  <c:v>0.49765804699999999</c:v>
                </c:pt>
                <c:pt idx="13539">
                  <c:v>0.49729539099999998</c:v>
                </c:pt>
                <c:pt idx="13540">
                  <c:v>0.49753628900000002</c:v>
                </c:pt>
                <c:pt idx="13541">
                  <c:v>0.49713386700000001</c:v>
                </c:pt>
                <c:pt idx="13542">
                  <c:v>0.49710531299999999</c:v>
                </c:pt>
                <c:pt idx="13543">
                  <c:v>0.49677109400000002</c:v>
                </c:pt>
                <c:pt idx="13544">
                  <c:v>0.496799922</c:v>
                </c:pt>
                <c:pt idx="13545">
                  <c:v>0.49653406300000003</c:v>
                </c:pt>
                <c:pt idx="13546">
                  <c:v>0.49648203099999999</c:v>
                </c:pt>
                <c:pt idx="13547">
                  <c:v>0.49625644499999999</c:v>
                </c:pt>
                <c:pt idx="13548">
                  <c:v>0.496501523</c:v>
                </c:pt>
                <c:pt idx="13549">
                  <c:v>0.49616464799999999</c:v>
                </c:pt>
                <c:pt idx="13550">
                  <c:v>0.49610109400000002</c:v>
                </c:pt>
                <c:pt idx="13551">
                  <c:v>0.49578972700000001</c:v>
                </c:pt>
                <c:pt idx="13552">
                  <c:v>0.49543316399999998</c:v>
                </c:pt>
                <c:pt idx="13553">
                  <c:v>0.49522664100000002</c:v>
                </c:pt>
                <c:pt idx="13554">
                  <c:v>0.49505765600000001</c:v>
                </c:pt>
                <c:pt idx="13555">
                  <c:v>0.49472581999999998</c:v>
                </c:pt>
                <c:pt idx="13556">
                  <c:v>0.49469964799999999</c:v>
                </c:pt>
                <c:pt idx="13557">
                  <c:v>0.49440015599999998</c:v>
                </c:pt>
                <c:pt idx="13558">
                  <c:v>0.49457730500000002</c:v>
                </c:pt>
                <c:pt idx="13559">
                  <c:v>0.49419835899999998</c:v>
                </c:pt>
                <c:pt idx="13560">
                  <c:v>0.494275625</c:v>
                </c:pt>
                <c:pt idx="13561">
                  <c:v>0.49391316400000002</c:v>
                </c:pt>
                <c:pt idx="13562">
                  <c:v>0.49388949199999999</c:v>
                </c:pt>
                <c:pt idx="13563">
                  <c:v>0.49358691399999999</c:v>
                </c:pt>
                <c:pt idx="13564">
                  <c:v>0.49364898400000001</c:v>
                </c:pt>
                <c:pt idx="13565">
                  <c:v>0.493379336</c:v>
                </c:pt>
                <c:pt idx="13566">
                  <c:v>0.493590586</c:v>
                </c:pt>
                <c:pt idx="13567">
                  <c:v>0.49326793000000002</c:v>
                </c:pt>
                <c:pt idx="13568">
                  <c:v>0.49322234399999998</c:v>
                </c:pt>
                <c:pt idx="13569">
                  <c:v>0.49303843800000002</c:v>
                </c:pt>
                <c:pt idx="13570">
                  <c:v>0.49290394500000001</c:v>
                </c:pt>
                <c:pt idx="13571">
                  <c:v>0.49256984399999998</c:v>
                </c:pt>
                <c:pt idx="13572">
                  <c:v>0.49261062500000002</c:v>
                </c:pt>
                <c:pt idx="13573">
                  <c:v>0.49241875000000002</c:v>
                </c:pt>
                <c:pt idx="13574">
                  <c:v>0.492427695</c:v>
                </c:pt>
                <c:pt idx="13575">
                  <c:v>0.49221226600000001</c:v>
                </c:pt>
                <c:pt idx="13576">
                  <c:v>0.49201609400000001</c:v>
                </c:pt>
                <c:pt idx="13577">
                  <c:v>0.491940508</c:v>
                </c:pt>
                <c:pt idx="13578">
                  <c:v>0.491792813</c:v>
                </c:pt>
                <c:pt idx="13579">
                  <c:v>0.49139304700000003</c:v>
                </c:pt>
                <c:pt idx="13580">
                  <c:v>0.49172425800000003</c:v>
                </c:pt>
                <c:pt idx="13581">
                  <c:v>0.49169562500000003</c:v>
                </c:pt>
                <c:pt idx="13582">
                  <c:v>0.491577969</c:v>
                </c:pt>
                <c:pt idx="13583">
                  <c:v>0.49119640599999997</c:v>
                </c:pt>
                <c:pt idx="13584">
                  <c:v>0.49114882799999998</c:v>
                </c:pt>
                <c:pt idx="13585">
                  <c:v>0.49103324199999998</c:v>
                </c:pt>
                <c:pt idx="13586">
                  <c:v>0.49098613299999999</c:v>
                </c:pt>
                <c:pt idx="13587">
                  <c:v>0.49081492199999999</c:v>
                </c:pt>
                <c:pt idx="13588">
                  <c:v>0.49076070300000002</c:v>
                </c:pt>
                <c:pt idx="13589">
                  <c:v>0.49039386699999998</c:v>
                </c:pt>
                <c:pt idx="13590">
                  <c:v>0.49048050799999998</c:v>
                </c:pt>
                <c:pt idx="13591">
                  <c:v>0.49012789099999998</c:v>
                </c:pt>
                <c:pt idx="13592">
                  <c:v>0.49022687500000001</c:v>
                </c:pt>
                <c:pt idx="13593">
                  <c:v>0.49002406300000001</c:v>
                </c:pt>
                <c:pt idx="13594">
                  <c:v>0.48985753900000001</c:v>
                </c:pt>
                <c:pt idx="13595">
                  <c:v>0.48973460899999999</c:v>
                </c:pt>
                <c:pt idx="13596">
                  <c:v>0.48976824200000002</c:v>
                </c:pt>
                <c:pt idx="13597">
                  <c:v>0.48951308599999999</c:v>
                </c:pt>
                <c:pt idx="13598">
                  <c:v>0.48941968800000002</c:v>
                </c:pt>
                <c:pt idx="13599">
                  <c:v>0.48909710899999997</c:v>
                </c:pt>
                <c:pt idx="13600">
                  <c:v>0.48945042999999999</c:v>
                </c:pt>
                <c:pt idx="13601">
                  <c:v>0.48922144499999998</c:v>
                </c:pt>
                <c:pt idx="13602">
                  <c:v>0.48917718799999999</c:v>
                </c:pt>
                <c:pt idx="13603">
                  <c:v>0.48877921899999999</c:v>
                </c:pt>
                <c:pt idx="13604">
                  <c:v>0.48880378899999999</c:v>
                </c:pt>
                <c:pt idx="13605">
                  <c:v>0.48854734399999999</c:v>
                </c:pt>
                <c:pt idx="13606">
                  <c:v>0.48869136699999999</c:v>
                </c:pt>
                <c:pt idx="13607">
                  <c:v>0.488260898</c:v>
                </c:pt>
                <c:pt idx="13608">
                  <c:v>0.48805418</c:v>
                </c:pt>
                <c:pt idx="13609">
                  <c:v>0.48769660199999998</c:v>
                </c:pt>
                <c:pt idx="13610">
                  <c:v>0.48777347700000001</c:v>
                </c:pt>
                <c:pt idx="13611">
                  <c:v>0.48737543</c:v>
                </c:pt>
                <c:pt idx="13612">
                  <c:v>0.48744515599999999</c:v>
                </c:pt>
                <c:pt idx="13613">
                  <c:v>0.48713093800000001</c:v>
                </c:pt>
                <c:pt idx="13614">
                  <c:v>0.48714582000000001</c:v>
                </c:pt>
                <c:pt idx="13615">
                  <c:v>0.48686992200000001</c:v>
                </c:pt>
                <c:pt idx="13616">
                  <c:v>0.48701773399999998</c:v>
                </c:pt>
                <c:pt idx="13617">
                  <c:v>0.48662980500000003</c:v>
                </c:pt>
                <c:pt idx="13618">
                  <c:v>0.48672328100000001</c:v>
                </c:pt>
                <c:pt idx="13619">
                  <c:v>0.48641394500000001</c:v>
                </c:pt>
                <c:pt idx="13620">
                  <c:v>0.48646578099999999</c:v>
                </c:pt>
                <c:pt idx="13621">
                  <c:v>0.48629261699999998</c:v>
                </c:pt>
                <c:pt idx="13622">
                  <c:v>0.48605289099999999</c:v>
                </c:pt>
                <c:pt idx="13623">
                  <c:v>0.48577925799999999</c:v>
                </c:pt>
                <c:pt idx="13624">
                  <c:v>0.48601617200000002</c:v>
                </c:pt>
                <c:pt idx="13625">
                  <c:v>0.48569468799999999</c:v>
                </c:pt>
                <c:pt idx="13626">
                  <c:v>0.48564374999999999</c:v>
                </c:pt>
                <c:pt idx="13627">
                  <c:v>0.48545398400000001</c:v>
                </c:pt>
              </c:numCache>
            </c:numRef>
          </c:yVal>
          <c:smooth val="0"/>
          <c:extLst>
            <c:ext xmlns:c16="http://schemas.microsoft.com/office/drawing/2014/chart" uri="{C3380CC4-5D6E-409C-BE32-E72D297353CC}">
              <c16:uniqueId val="{00000000-1CFB-4750-901B-03D860C4250A}"/>
            </c:ext>
          </c:extLst>
        </c:ser>
        <c:ser>
          <c:idx val="1"/>
          <c:order val="1"/>
          <c:tx>
            <c:v>25kg/m^3 SF</c:v>
          </c:tx>
          <c:marker>
            <c:symbol val="none"/>
          </c:marker>
          <c:xVal>
            <c:numRef>
              <c:f>'General Summary'!$C:$C</c:f>
              <c:numCache>
                <c:formatCode>General</c:formatCode>
                <c:ptCount val="1048576"/>
                <c:pt idx="0">
                  <c:v>0</c:v>
                </c:pt>
                <c:pt idx="1">
                  <c:v>-1.106224881369E-4</c:v>
                </c:pt>
                <c:pt idx="2">
                  <c:v>-2.2959642228670001E-4</c:v>
                </c:pt>
                <c:pt idx="3">
                  <c:v>-3.1609094003220002E-4</c:v>
                </c:pt>
                <c:pt idx="4">
                  <c:v>-7.3260023782500004E-5</c:v>
                </c:pt>
                <c:pt idx="5">
                  <c:v>3.5538505471780003E-5</c:v>
                </c:pt>
                <c:pt idx="6">
                  <c:v>-4.3222120439169997E-5</c:v>
                </c:pt>
                <c:pt idx="7">
                  <c:v>-1.262841396965E-4</c:v>
                </c:pt>
                <c:pt idx="8">
                  <c:v>-2.049011382041E-4</c:v>
                </c:pt>
                <c:pt idx="9">
                  <c:v>-2.9510102467610001E-4</c:v>
                </c:pt>
                <c:pt idx="10">
                  <c:v>-6.356574158417E-5</c:v>
                </c:pt>
                <c:pt idx="11">
                  <c:v>-1.9747603801079999E-5</c:v>
                </c:pt>
                <c:pt idx="12">
                  <c:v>-1.5839733532629999E-4</c:v>
                </c:pt>
                <c:pt idx="13">
                  <c:v>-2.7998513542119998E-4</c:v>
                </c:pt>
                <c:pt idx="14">
                  <c:v>-1.2705968401860001E-4</c:v>
                </c:pt>
                <c:pt idx="15">
                  <c:v>-8.3298982644920005E-7</c:v>
                </c:pt>
                <c:pt idx="16">
                  <c:v>-1.3365178892849999E-4</c:v>
                </c:pt>
                <c:pt idx="17">
                  <c:v>-2.5248210295099999E-4</c:v>
                </c:pt>
                <c:pt idx="18">
                  <c:v>-2.0584902085830001E-4</c:v>
                </c:pt>
                <c:pt idx="19">
                  <c:v>3.558877506293E-5</c:v>
                </c:pt>
                <c:pt idx="20">
                  <c:v>-8.6501684563700001E-5</c:v>
                </c:pt>
                <c:pt idx="21">
                  <c:v>-2.2613520559390001E-4</c:v>
                </c:pt>
                <c:pt idx="22">
                  <c:v>-2.5669013848530001E-4</c:v>
                </c:pt>
                <c:pt idx="23">
                  <c:v>1.3859227692589999E-5</c:v>
                </c:pt>
                <c:pt idx="24">
                  <c:v>-8.0634854384700007E-5</c:v>
                </c:pt>
                <c:pt idx="25">
                  <c:v>-2.150190994143E-4</c:v>
                </c:pt>
                <c:pt idx="26">
                  <c:v>-2.8150030993860002E-4</c:v>
                </c:pt>
                <c:pt idx="27">
                  <c:v>-6.6351949499220002E-6</c:v>
                </c:pt>
                <c:pt idx="28">
                  <c:v>1.334938042419E-5</c:v>
                </c:pt>
                <c:pt idx="29">
                  <c:v>-4.4126918510300002E-5</c:v>
                </c:pt>
                <c:pt idx="30">
                  <c:v>-1.4362612273539999E-4</c:v>
                </c:pt>
                <c:pt idx="31">
                  <c:v>-2.5338688283230002E-4</c:v>
                </c:pt>
                <c:pt idx="32">
                  <c:v>-1.735994010232E-4</c:v>
                </c:pt>
                <c:pt idx="33">
                  <c:v>4.3186217226319997E-5</c:v>
                </c:pt>
                <c:pt idx="34">
                  <c:v>-6.4262298110410004E-5</c:v>
                </c:pt>
                <c:pt idx="35">
                  <c:v>-2.010521566262E-4</c:v>
                </c:pt>
                <c:pt idx="36">
                  <c:v>-2.5516058667560002E-4</c:v>
                </c:pt>
                <c:pt idx="37">
                  <c:v>3.267330976087E-5</c:v>
                </c:pt>
                <c:pt idx="38">
                  <c:v>-7.0897491241340001E-5</c:v>
                </c:pt>
                <c:pt idx="39">
                  <c:v>-2.0096598018429999E-4</c:v>
                </c:pt>
                <c:pt idx="40">
                  <c:v>-1.9670050824060001E-4</c:v>
                </c:pt>
                <c:pt idx="41">
                  <c:v>3.3606833312660002E-5</c:v>
                </c:pt>
                <c:pt idx="42">
                  <c:v>-7.6872034696860001E-5</c:v>
                </c:pt>
                <c:pt idx="43">
                  <c:v>-2.2801660816190001E-4</c:v>
                </c:pt>
                <c:pt idx="44">
                  <c:v>-2.3376854369419999E-4</c:v>
                </c:pt>
                <c:pt idx="45">
                  <c:v>5.6040109484460003E-5</c:v>
                </c:pt>
                <c:pt idx="46">
                  <c:v>-6.354419747368E-5</c:v>
                </c:pt>
                <c:pt idx="47">
                  <c:v>-1.729100185912E-4</c:v>
                </c:pt>
                <c:pt idx="48">
                  <c:v>-2.7144697378389998E-4</c:v>
                </c:pt>
                <c:pt idx="49">
                  <c:v>-3.5021479561690003E-5</c:v>
                </c:pt>
                <c:pt idx="50">
                  <c:v>4.2439398384890003E-5</c:v>
                </c:pt>
                <c:pt idx="51">
                  <c:v>-4.5534383389170002E-5</c:v>
                </c:pt>
                <c:pt idx="52">
                  <c:v>-8.8641609181649996E-5</c:v>
                </c:pt>
                <c:pt idx="53">
                  <c:v>-1.8712830205910001E-4</c:v>
                </c:pt>
                <c:pt idx="54">
                  <c:v>-2.5760929565880002E-4</c:v>
                </c:pt>
                <c:pt idx="55">
                  <c:v>-2.3687789507680001E-4</c:v>
                </c:pt>
                <c:pt idx="56">
                  <c:v>3.0396948204729999E-5</c:v>
                </c:pt>
                <c:pt idx="57">
                  <c:v>1.306214289798E-5</c:v>
                </c:pt>
                <c:pt idx="58">
                  <c:v>-8.2465994637460004E-5</c:v>
                </c:pt>
                <c:pt idx="59">
                  <c:v>-1.4446629211310001E-4</c:v>
                </c:pt>
                <c:pt idx="60">
                  <c:v>-2.5693429051899997E-4</c:v>
                </c:pt>
                <c:pt idx="61">
                  <c:v>-1.2645647802859999E-4</c:v>
                </c:pt>
                <c:pt idx="62">
                  <c:v>3.616324829636E-5</c:v>
                </c:pt>
                <c:pt idx="63">
                  <c:v>-3.7620982766380003E-5</c:v>
                </c:pt>
                <c:pt idx="64">
                  <c:v>-1.5856967365829999E-4</c:v>
                </c:pt>
                <c:pt idx="65">
                  <c:v>-2.7682550717150002E-4</c:v>
                </c:pt>
                <c:pt idx="66">
                  <c:v>1.0211306289420001E-5</c:v>
                </c:pt>
                <c:pt idx="67">
                  <c:v>-4.904586603516E-6</c:v>
                </c:pt>
                <c:pt idx="68">
                  <c:v>-1.221263664775E-4</c:v>
                </c:pt>
                <c:pt idx="69">
                  <c:v>-2.2670249745720001E-4</c:v>
                </c:pt>
                <c:pt idx="70">
                  <c:v>-1.8685542454479999E-4</c:v>
                </c:pt>
                <c:pt idx="71">
                  <c:v>5.1896702643720001E-5</c:v>
                </c:pt>
                <c:pt idx="72">
                  <c:v>-4.2539930291239998E-5</c:v>
                </c:pt>
                <c:pt idx="73">
                  <c:v>-1.800407044357E-4</c:v>
                </c:pt>
                <c:pt idx="74">
                  <c:v>-2.505863376427E-4</c:v>
                </c:pt>
                <c:pt idx="75">
                  <c:v>-1.9395738490859999E-5</c:v>
                </c:pt>
                <c:pt idx="76">
                  <c:v>6.7429093178360001E-5</c:v>
                </c:pt>
                <c:pt idx="77">
                  <c:v>-6.2905099184720002E-5</c:v>
                </c:pt>
                <c:pt idx="78">
                  <c:v>-1.5120202442630001E-4</c:v>
                </c:pt>
                <c:pt idx="79">
                  <c:v>-2.12606304558E-4</c:v>
                </c:pt>
                <c:pt idx="80">
                  <c:v>-2.3121213598639999E-4</c:v>
                </c:pt>
                <c:pt idx="81">
                  <c:v>1.362943748973E-5</c:v>
                </c:pt>
                <c:pt idx="82">
                  <c:v>4.4823471398559999E-5</c:v>
                </c:pt>
                <c:pt idx="83">
                  <c:v>-4.4098196667619998E-5</c:v>
                </c:pt>
                <c:pt idx="84">
                  <c:v>-1.334507251158E-4</c:v>
                </c:pt>
                <c:pt idx="85">
                  <c:v>-2.1378397650549999E-4</c:v>
                </c:pt>
                <c:pt idx="86">
                  <c:v>-2.4585408391429998E-4</c:v>
                </c:pt>
                <c:pt idx="87">
                  <c:v>1.1884467312479999E-5</c:v>
                </c:pt>
                <c:pt idx="88">
                  <c:v>7.2154158260670005E-5</c:v>
                </c:pt>
                <c:pt idx="89">
                  <c:v>4.1362254705750003E-5</c:v>
                </c:pt>
                <c:pt idx="90">
                  <c:v>-4.8521658754910001E-5</c:v>
                </c:pt>
                <c:pt idx="91">
                  <c:v>-1.2181040801809999E-4</c:v>
                </c:pt>
                <c:pt idx="92">
                  <c:v>-1.9091265858149999E-4</c:v>
                </c:pt>
                <c:pt idx="93">
                  <c:v>-2.5880133034659997E-4</c:v>
                </c:pt>
                <c:pt idx="94">
                  <c:v>-2.2635780624110001E-4</c:v>
                </c:pt>
                <c:pt idx="95">
                  <c:v>7.5306590588299999E-5</c:v>
                </c:pt>
                <c:pt idx="96">
                  <c:v>5.961622082395E-5</c:v>
                </c:pt>
                <c:pt idx="97">
                  <c:v>-4.6510995161949998E-5</c:v>
                </c:pt>
                <c:pt idx="98">
                  <c:v>-1.317057467531E-4</c:v>
                </c:pt>
                <c:pt idx="99">
                  <c:v>-2.332299773116E-4</c:v>
                </c:pt>
                <c:pt idx="100">
                  <c:v>-2.4625621153970002E-4</c:v>
                </c:pt>
                <c:pt idx="101">
                  <c:v>-3.6802353861279997E-5</c:v>
                </c:pt>
                <c:pt idx="102">
                  <c:v>8.7844528025019997E-5</c:v>
                </c:pt>
                <c:pt idx="103">
                  <c:v>3.6213514249539999E-5</c:v>
                </c:pt>
                <c:pt idx="104">
                  <c:v>-4.6949033276180003E-5</c:v>
                </c:pt>
                <c:pt idx="105">
                  <c:v>-1.312246313319E-4</c:v>
                </c:pt>
                <c:pt idx="106">
                  <c:v>-2.140927535947E-4</c:v>
                </c:pt>
                <c:pt idx="107">
                  <c:v>-2.47038929956E-4</c:v>
                </c:pt>
                <c:pt idx="108">
                  <c:v>-1.5822498244230001E-4</c:v>
                </c:pt>
                <c:pt idx="109">
                  <c:v>4.9692152970240002E-5</c:v>
                </c:pt>
                <c:pt idx="110">
                  <c:v>1.1042860569429999E-4</c:v>
                </c:pt>
                <c:pt idx="111">
                  <c:v>8.818921196507E-5</c:v>
                </c:pt>
                <c:pt idx="112">
                  <c:v>5.5946758948270003E-5</c:v>
                </c:pt>
                <c:pt idx="113">
                  <c:v>7.7410604717440005E-6</c:v>
                </c:pt>
                <c:pt idx="114">
                  <c:v>-3.6177611036689999E-5</c:v>
                </c:pt>
                <c:pt idx="115">
                  <c:v>-8.4943421825299994E-5</c:v>
                </c:pt>
                <c:pt idx="116">
                  <c:v>-1.6368250362580001E-4</c:v>
                </c:pt>
                <c:pt idx="117">
                  <c:v>-2.10933139897E-4</c:v>
                </c:pt>
                <c:pt idx="118">
                  <c:v>-2.290578413522E-4</c:v>
                </c:pt>
                <c:pt idx="119">
                  <c:v>-1.9926410459449999E-4</c:v>
                </c:pt>
                <c:pt idx="120">
                  <c:v>-1.9862500266749999E-5</c:v>
                </c:pt>
                <c:pt idx="121">
                  <c:v>9.5025468908720005E-5</c:v>
                </c:pt>
                <c:pt idx="122">
                  <c:v>8.1920246884689994E-5</c:v>
                </c:pt>
                <c:pt idx="123">
                  <c:v>3.8439608033509998E-5</c:v>
                </c:pt>
                <c:pt idx="124">
                  <c:v>-1.187010548165E-5</c:v>
                </c:pt>
                <c:pt idx="125">
                  <c:v>-7.354725676123E-5</c:v>
                </c:pt>
                <c:pt idx="126">
                  <c:v>-1.1852152965730001E-4</c:v>
                </c:pt>
                <c:pt idx="127">
                  <c:v>-1.6771820082789999E-4</c:v>
                </c:pt>
                <c:pt idx="128">
                  <c:v>-2.0784532534889999E-4</c:v>
                </c:pt>
                <c:pt idx="129">
                  <c:v>-2.2691074991599999E-4</c:v>
                </c:pt>
                <c:pt idx="130">
                  <c:v>-1.551228197059E-4</c:v>
                </c:pt>
                <c:pt idx="131">
                  <c:v>1.490764589107E-5</c:v>
                </c:pt>
                <c:pt idx="132">
                  <c:v>1.014093359117E-4</c:v>
                </c:pt>
                <c:pt idx="133">
                  <c:v>9.2662943643520001E-5</c:v>
                </c:pt>
                <c:pt idx="134">
                  <c:v>3.3685821108519997E-5</c:v>
                </c:pt>
                <c:pt idx="135">
                  <c:v>1.44337036545E-6</c:v>
                </c:pt>
                <c:pt idx="136">
                  <c:v>-3.4418280847599999E-5</c:v>
                </c:pt>
                <c:pt idx="137">
                  <c:v>-8.5036772361489995E-5</c:v>
                </c:pt>
                <c:pt idx="138">
                  <c:v>-1.3684730220119999E-4</c:v>
                </c:pt>
                <c:pt idx="139">
                  <c:v>-1.9082648213949999E-4</c:v>
                </c:pt>
                <c:pt idx="140">
                  <c:v>-2.1168713283259999E-4</c:v>
                </c:pt>
                <c:pt idx="141">
                  <c:v>-2.2920864284969999E-4</c:v>
                </c:pt>
                <c:pt idx="142">
                  <c:v>-2.125847531715E-4</c:v>
                </c:pt>
                <c:pt idx="143">
                  <c:v>-1.2503465404730001E-4</c:v>
                </c:pt>
                <c:pt idx="144">
                  <c:v>-2.6792113203560001E-5</c:v>
                </c:pt>
                <c:pt idx="145">
                  <c:v>8.3471328252930006E-5</c:v>
                </c:pt>
                <c:pt idx="146">
                  <c:v>1.118791551562E-4</c:v>
                </c:pt>
                <c:pt idx="147">
                  <c:v>1.11570370791E-4</c:v>
                </c:pt>
                <c:pt idx="148">
                  <c:v>5.950132617727E-5</c:v>
                </c:pt>
                <c:pt idx="149">
                  <c:v>2.3381164282910001E-5</c:v>
                </c:pt>
                <c:pt idx="150">
                  <c:v>-2.793388375721E-6</c:v>
                </c:pt>
                <c:pt idx="151">
                  <c:v>-1.9711698769239999E-5</c:v>
                </c:pt>
                <c:pt idx="152">
                  <c:v>-4.5153796236259997E-5</c:v>
                </c:pt>
                <c:pt idx="153">
                  <c:v>-7.0258385676420004E-5</c:v>
                </c:pt>
                <c:pt idx="154">
                  <c:v>-8.8835498900150005E-5</c:v>
                </c:pt>
                <c:pt idx="155">
                  <c:v>-1.201444247272E-4</c:v>
                </c:pt>
                <c:pt idx="156">
                  <c:v>-1.401290064678E-4</c:v>
                </c:pt>
                <c:pt idx="157">
                  <c:v>-1.7589729395699999E-4</c:v>
                </c:pt>
                <c:pt idx="158">
                  <c:v>-1.9710263586599999E-4</c:v>
                </c:pt>
                <c:pt idx="159">
                  <c:v>-2.102222206304E-4</c:v>
                </c:pt>
                <c:pt idx="160">
                  <c:v>-1.958746870514E-4</c:v>
                </c:pt>
                <c:pt idx="161">
                  <c:v>-1.0447559907330001E-4</c:v>
                </c:pt>
                <c:pt idx="162">
                  <c:v>3.649357313407E-5</c:v>
                </c:pt>
                <c:pt idx="163">
                  <c:v>1.208122557728E-4</c:v>
                </c:pt>
                <c:pt idx="164">
                  <c:v>1.2392160715539999E-4</c:v>
                </c:pt>
                <c:pt idx="165">
                  <c:v>9.6863797807599997E-5</c:v>
                </c:pt>
                <c:pt idx="166">
                  <c:v>6.9906520366200004E-5</c:v>
                </c:pt>
                <c:pt idx="167">
                  <c:v>4.2539930291239998E-5</c:v>
                </c:pt>
                <c:pt idx="168">
                  <c:v>7.1522231337439997E-6</c:v>
                </c:pt>
                <c:pt idx="169">
                  <c:v>-2.249790668429E-5</c:v>
                </c:pt>
                <c:pt idx="170">
                  <c:v>-6.2610677559859996E-5</c:v>
                </c:pt>
                <c:pt idx="171">
                  <c:v>-8.1015445175580003E-5</c:v>
                </c:pt>
                <c:pt idx="172">
                  <c:v>-1.091791200452E-4</c:v>
                </c:pt>
                <c:pt idx="173">
                  <c:v>-1.4795623428650001E-4</c:v>
                </c:pt>
                <c:pt idx="174">
                  <c:v>-1.7861888045449999E-4</c:v>
                </c:pt>
                <c:pt idx="175">
                  <c:v>-1.939932844834E-4</c:v>
                </c:pt>
                <c:pt idx="176">
                  <c:v>-1.901443029055E-4</c:v>
                </c:pt>
                <c:pt idx="177">
                  <c:v>-1.493708841735E-4</c:v>
                </c:pt>
                <c:pt idx="178">
                  <c:v>-8.1266778579449993E-5</c:v>
                </c:pt>
                <c:pt idx="179">
                  <c:v>5.6226813285319998E-6</c:v>
                </c:pt>
                <c:pt idx="180">
                  <c:v>6.0887250583619997E-5</c:v>
                </c:pt>
                <c:pt idx="181">
                  <c:v>1.2242796947250001E-4</c:v>
                </c:pt>
                <c:pt idx="182">
                  <c:v>1.5733455074950001E-4</c:v>
                </c:pt>
                <c:pt idx="183">
                  <c:v>1.6632510232739999E-4</c:v>
                </c:pt>
                <c:pt idx="184">
                  <c:v>1.6030027472880001E-4</c:v>
                </c:pt>
                <c:pt idx="185">
                  <c:v>1.4238381118049999E-4</c:v>
                </c:pt>
                <c:pt idx="186">
                  <c:v>1.3477200991469999E-4</c:v>
                </c:pt>
                <c:pt idx="187">
                  <c:v>1.2104204506610001E-4</c:v>
                </c:pt>
                <c:pt idx="188">
                  <c:v>1.122669273173E-4</c:v>
                </c:pt>
                <c:pt idx="189">
                  <c:v>9.388370381203E-5</c:v>
                </c:pt>
                <c:pt idx="190">
                  <c:v>8.3263083070050003E-5</c:v>
                </c:pt>
                <c:pt idx="191">
                  <c:v>6.9719812017870006E-5</c:v>
                </c:pt>
                <c:pt idx="192">
                  <c:v>5.117142791278E-5</c:v>
                </c:pt>
                <c:pt idx="193">
                  <c:v>3.0339500881380001E-5</c:v>
                </c:pt>
                <c:pt idx="194">
                  <c:v>1.479993170506E-5</c:v>
                </c:pt>
                <c:pt idx="195">
                  <c:v>-1.759332008078E-6</c:v>
                </c:pt>
                <c:pt idx="196">
                  <c:v>-8.4017083281650004E-6</c:v>
                </c:pt>
                <c:pt idx="197">
                  <c:v>-2.2067049940229998E-5</c:v>
                </c:pt>
                <c:pt idx="198">
                  <c:v>-3.0080987926340002E-5</c:v>
                </c:pt>
                <c:pt idx="199">
                  <c:v>-3.6184792406860002E-5</c:v>
                </c:pt>
                <c:pt idx="200">
                  <c:v>-5.009428787162E-5</c:v>
                </c:pt>
                <c:pt idx="201">
                  <c:v>-5.6679215049369998E-5</c:v>
                </c:pt>
                <c:pt idx="202">
                  <c:v>-7.2333677962889997E-5</c:v>
                </c:pt>
                <c:pt idx="203">
                  <c:v>-8.4857252659280004E-5</c:v>
                </c:pt>
                <c:pt idx="204">
                  <c:v>-1.070679209079E-4</c:v>
                </c:pt>
                <c:pt idx="205">
                  <c:v>-1.2481922749430001E-4</c:v>
                </c:pt>
                <c:pt idx="206">
                  <c:v>-1.4205349725670001E-4</c:v>
                </c:pt>
                <c:pt idx="207">
                  <c:v>-1.621170667931E-4</c:v>
                </c:pt>
                <c:pt idx="208">
                  <c:v>-1.765363995219E-4</c:v>
                </c:pt>
                <c:pt idx="209">
                  <c:v>-1.8197238387070001E-4</c:v>
                </c:pt>
                <c:pt idx="210">
                  <c:v>-1.670072815614E-4</c:v>
                </c:pt>
                <c:pt idx="211">
                  <c:v>-1.212574716192E-4</c:v>
                </c:pt>
                <c:pt idx="212">
                  <c:v>-3.3915614039869999E-5</c:v>
                </c:pt>
                <c:pt idx="213">
                  <c:v>2.4013086658670002E-5</c:v>
                </c:pt>
                <c:pt idx="214">
                  <c:v>9.0616369561760007E-5</c:v>
                </c:pt>
                <c:pt idx="215">
                  <c:v>1.409404503647E-4</c:v>
                </c:pt>
                <c:pt idx="216">
                  <c:v>1.71186591615E-4</c:v>
                </c:pt>
                <c:pt idx="217">
                  <c:v>1.8442107830199999E-4</c:v>
                </c:pt>
                <c:pt idx="218">
                  <c:v>1.7485606076660001E-4</c:v>
                </c:pt>
                <c:pt idx="219">
                  <c:v>1.594672939973E-4</c:v>
                </c:pt>
                <c:pt idx="220">
                  <c:v>1.3951862638349999E-4</c:v>
                </c:pt>
                <c:pt idx="221">
                  <c:v>1.187441375805E-4</c:v>
                </c:pt>
                <c:pt idx="222">
                  <c:v>1.011508211377E-4</c:v>
                </c:pt>
                <c:pt idx="223">
                  <c:v>8.3686754805970004E-5</c:v>
                </c:pt>
                <c:pt idx="224">
                  <c:v>6.4054045651570002E-5</c:v>
                </c:pt>
                <c:pt idx="225">
                  <c:v>4.2518386180749998E-5</c:v>
                </c:pt>
                <c:pt idx="226">
                  <c:v>2.5312838261019999E-5</c:v>
                </c:pt>
                <c:pt idx="227">
                  <c:v>-6.8003569140270004E-6</c:v>
                </c:pt>
                <c:pt idx="228">
                  <c:v>-2.4336230126210001E-5</c:v>
                </c:pt>
                <c:pt idx="229">
                  <c:v>-4.8765810788610002E-5</c:v>
                </c:pt>
                <c:pt idx="230">
                  <c:v>-7.9306380939670002E-5</c:v>
                </c:pt>
                <c:pt idx="231">
                  <c:v>-9.728028817335E-5</c:v>
                </c:pt>
                <c:pt idx="232">
                  <c:v>-1.1947659368159999E-4</c:v>
                </c:pt>
                <c:pt idx="233">
                  <c:v>-1.3765157200399999E-4</c:v>
                </c:pt>
                <c:pt idx="234">
                  <c:v>-1.4851635205559999E-4</c:v>
                </c:pt>
                <c:pt idx="235">
                  <c:v>-1.397771411575E-4</c:v>
                </c:pt>
                <c:pt idx="236">
                  <c:v>-1.0493517766009999E-4</c:v>
                </c:pt>
                <c:pt idx="237">
                  <c:v>-2.793388375721E-6</c:v>
                </c:pt>
                <c:pt idx="238">
                  <c:v>7.2987146268129998E-5</c:v>
                </c:pt>
                <c:pt idx="239">
                  <c:v>1.3512387522499999E-4</c:v>
                </c:pt>
                <c:pt idx="240">
                  <c:v>1.773263065843E-4</c:v>
                </c:pt>
                <c:pt idx="241">
                  <c:v>1.9277969840909999E-4</c:v>
                </c:pt>
                <c:pt idx="242">
                  <c:v>1.9499861809889999E-4</c:v>
                </c:pt>
                <c:pt idx="243">
                  <c:v>1.7894202028400001E-4</c:v>
                </c:pt>
                <c:pt idx="244">
                  <c:v>1.6674159269310001E-4</c:v>
                </c:pt>
                <c:pt idx="245">
                  <c:v>1.5209964476530001E-4</c:v>
                </c:pt>
                <c:pt idx="246">
                  <c:v>1.3785263581670001E-4</c:v>
                </c:pt>
                <c:pt idx="247">
                  <c:v>1.2101331958550001E-4</c:v>
                </c:pt>
                <c:pt idx="248">
                  <c:v>1.026300960802E-4</c:v>
                </c:pt>
                <c:pt idx="249">
                  <c:v>8.7772714323359997E-5</c:v>
                </c:pt>
                <c:pt idx="250">
                  <c:v>6.4815227233339996E-5</c:v>
                </c:pt>
                <c:pt idx="251">
                  <c:v>5.0517963245509998E-5</c:v>
                </c:pt>
                <c:pt idx="252">
                  <c:v>3.1983938242769998E-5</c:v>
                </c:pt>
                <c:pt idx="253">
                  <c:v>1.062062074197E-5</c:v>
                </c:pt>
                <c:pt idx="254">
                  <c:v>-3.9495207602160001E-6</c:v>
                </c:pt>
                <c:pt idx="255">
                  <c:v>-1.5762178009030001E-5</c:v>
                </c:pt>
                <c:pt idx="256">
                  <c:v>-2.2368649297280001E-5</c:v>
                </c:pt>
                <c:pt idx="257">
                  <c:v>-2.917618803622E-5</c:v>
                </c:pt>
                <c:pt idx="258">
                  <c:v>-3.751326585189E-5</c:v>
                </c:pt>
                <c:pt idx="259">
                  <c:v>-5.000093369745E-5</c:v>
                </c:pt>
                <c:pt idx="260">
                  <c:v>-7.0811322075309995E-5</c:v>
                </c:pt>
                <c:pt idx="261">
                  <c:v>-8.8598520960659995E-5</c:v>
                </c:pt>
                <c:pt idx="262">
                  <c:v>-1.028670667438E-4</c:v>
                </c:pt>
                <c:pt idx="263">
                  <c:v>-1.150028692791E-4</c:v>
                </c:pt>
                <c:pt idx="264">
                  <c:v>-1.193114367197E-4</c:v>
                </c:pt>
                <c:pt idx="265">
                  <c:v>-1.2737563520199999E-4</c:v>
                </c:pt>
                <c:pt idx="266">
                  <c:v>-1.315836707363E-4</c:v>
                </c:pt>
                <c:pt idx="267">
                  <c:v>-1.3505925016939999E-4</c:v>
                </c:pt>
                <c:pt idx="268">
                  <c:v>-1.239000557689E-4</c:v>
                </c:pt>
                <c:pt idx="269">
                  <c:v>-1.016463065753E-4</c:v>
                </c:pt>
                <c:pt idx="270">
                  <c:v>-6.2079285271470007E-5</c:v>
                </c:pt>
                <c:pt idx="271">
                  <c:v>-1.404593240295E-5</c:v>
                </c:pt>
                <c:pt idx="272">
                  <c:v>4.9921942263609998E-5</c:v>
                </c:pt>
                <c:pt idx="273">
                  <c:v>1.05358856672E-4</c:v>
                </c:pt>
                <c:pt idx="274">
                  <c:v>1.541677484056E-4</c:v>
                </c:pt>
                <c:pt idx="275">
                  <c:v>1.8834906222760001E-4</c:v>
                </c:pt>
                <c:pt idx="276">
                  <c:v>2.1205336088310001E-4</c:v>
                </c:pt>
                <c:pt idx="277">
                  <c:v>2.178053109674E-4</c:v>
                </c:pt>
                <c:pt idx="278">
                  <c:v>2.1808536257589999E-4</c:v>
                </c:pt>
                <c:pt idx="279">
                  <c:v>2.0584184676410001E-4</c:v>
                </c:pt>
                <c:pt idx="280">
                  <c:v>1.8980678578370001E-4</c:v>
                </c:pt>
                <c:pt idx="281">
                  <c:v>1.7425285477659999E-4</c:v>
                </c:pt>
                <c:pt idx="282">
                  <c:v>1.548858417664E-4</c:v>
                </c:pt>
                <c:pt idx="283">
                  <c:v>1.36071772431E-4</c:v>
                </c:pt>
                <c:pt idx="284">
                  <c:v>1.204316649819E-4</c:v>
                </c:pt>
                <c:pt idx="285">
                  <c:v>1.0698893311199999E-4</c:v>
                </c:pt>
                <c:pt idx="286">
                  <c:v>9.2612674052360003E-5</c:v>
                </c:pt>
                <c:pt idx="287">
                  <c:v>8.0282989074479993E-5</c:v>
                </c:pt>
                <c:pt idx="288">
                  <c:v>6.7084409238299996E-5</c:v>
                </c:pt>
                <c:pt idx="289">
                  <c:v>5.3541141824099998E-5</c:v>
                </c:pt>
                <c:pt idx="290">
                  <c:v>3.8331894756989999E-5</c:v>
                </c:pt>
                <c:pt idx="291">
                  <c:v>2.0350804334159999E-5</c:v>
                </c:pt>
                <c:pt idx="292">
                  <c:v>3.8777116060370002E-6</c:v>
                </c:pt>
                <c:pt idx="293">
                  <c:v>-1.7054750060199998E-5</c:v>
                </c:pt>
                <c:pt idx="294">
                  <c:v>-3.5186640161559997E-5</c:v>
                </c:pt>
                <c:pt idx="295">
                  <c:v>-5.5853404774100003E-5</c:v>
                </c:pt>
                <c:pt idx="296">
                  <c:v>-7.0818496169520006E-5</c:v>
                </c:pt>
                <c:pt idx="297">
                  <c:v>-8.5726147517560002E-5</c:v>
                </c:pt>
                <c:pt idx="298">
                  <c:v>-9.0989778982479994E-5</c:v>
                </c:pt>
                <c:pt idx="299">
                  <c:v>-7.959361391841E-5</c:v>
                </c:pt>
                <c:pt idx="300">
                  <c:v>-4.8033354687499998E-5</c:v>
                </c:pt>
                <c:pt idx="301">
                  <c:v>-7.1450422183259999E-6</c:v>
                </c:pt>
                <c:pt idx="302">
                  <c:v>4.853602149524E-5</c:v>
                </c:pt>
                <c:pt idx="303">
                  <c:v>1.2148007954240001E-4</c:v>
                </c:pt>
                <c:pt idx="304">
                  <c:v>1.7876968195200001E-4</c:v>
                </c:pt>
                <c:pt idx="305">
                  <c:v>2.2190561867319999E-4</c:v>
                </c:pt>
                <c:pt idx="306">
                  <c:v>2.5431322865189997E-4</c:v>
                </c:pt>
                <c:pt idx="307">
                  <c:v>2.7044882881460002E-4</c:v>
                </c:pt>
                <c:pt idx="308">
                  <c:v>2.6638442068359998E-4</c:v>
                </c:pt>
                <c:pt idx="309">
                  <c:v>2.5655369972809997E-4</c:v>
                </c:pt>
                <c:pt idx="310">
                  <c:v>2.4484875029880002E-4</c:v>
                </c:pt>
                <c:pt idx="311">
                  <c:v>2.2869161330160001E-4</c:v>
                </c:pt>
                <c:pt idx="312">
                  <c:v>2.13848601561E-4</c:v>
                </c:pt>
                <c:pt idx="313">
                  <c:v>1.9223395793230001E-4</c:v>
                </c:pt>
                <c:pt idx="314">
                  <c:v>1.849883701652E-4</c:v>
                </c:pt>
                <c:pt idx="315">
                  <c:v>1.683213922661E-4</c:v>
                </c:pt>
                <c:pt idx="316">
                  <c:v>1.4959348482079999E-4</c:v>
                </c:pt>
                <c:pt idx="317">
                  <c:v>1.345924829366E-4</c:v>
                </c:pt>
                <c:pt idx="318">
                  <c:v>1.240867713932E-4</c:v>
                </c:pt>
                <c:pt idx="319">
                  <c:v>1.085328331101E-4</c:v>
                </c:pt>
                <c:pt idx="320">
                  <c:v>1.0111491428689999E-4</c:v>
                </c:pt>
                <c:pt idx="321">
                  <c:v>8.2415732322260006E-5</c:v>
                </c:pt>
                <c:pt idx="322">
                  <c:v>6.5547683334440005E-5</c:v>
                </c:pt>
                <c:pt idx="323">
                  <c:v>4.402638660395E-5</c:v>
                </c:pt>
                <c:pt idx="324">
                  <c:v>2.3438611606250001E-5</c:v>
                </c:pt>
                <c:pt idx="325">
                  <c:v>1.802417727959E-6</c:v>
                </c:pt>
                <c:pt idx="326">
                  <c:v>-6.735728220519E-6</c:v>
                </c:pt>
                <c:pt idx="327">
                  <c:v>-1.6444368156950001E-5</c:v>
                </c:pt>
                <c:pt idx="328">
                  <c:v>-3.4597804187799998E-5</c:v>
                </c:pt>
                <c:pt idx="329">
                  <c:v>-4.9570076953389998E-5</c:v>
                </c:pt>
                <c:pt idx="330">
                  <c:v>-5.723932918045E-5</c:v>
                </c:pt>
                <c:pt idx="331">
                  <c:v>-5.6873101129900002E-5</c:v>
                </c:pt>
                <c:pt idx="332">
                  <c:v>-4.666179302149E-5</c:v>
                </c:pt>
                <c:pt idx="333">
                  <c:v>-1.2279419024709999E-5</c:v>
                </c:pt>
                <c:pt idx="334">
                  <c:v>4.8141067964019997E-5</c:v>
                </c:pt>
                <c:pt idx="335">
                  <c:v>1.18679512525E-4</c:v>
                </c:pt>
                <c:pt idx="336">
                  <c:v>1.5649438137190001E-4</c:v>
                </c:pt>
                <c:pt idx="337">
                  <c:v>2.2445486683859999E-4</c:v>
                </c:pt>
                <c:pt idx="338">
                  <c:v>2.7082223095930001E-4</c:v>
                </c:pt>
                <c:pt idx="339">
                  <c:v>2.9584782896560001E-4</c:v>
                </c:pt>
                <c:pt idx="340">
                  <c:v>2.9660901054740001E-4</c:v>
                </c:pt>
                <c:pt idx="341">
                  <c:v>2.9476350755429999E-4</c:v>
                </c:pt>
                <c:pt idx="342">
                  <c:v>2.8397055575619999E-4</c:v>
                </c:pt>
                <c:pt idx="343">
                  <c:v>2.7162651531399999E-4</c:v>
                </c:pt>
                <c:pt idx="344">
                  <c:v>2.5489489780740001E-4</c:v>
                </c:pt>
                <c:pt idx="345">
                  <c:v>2.4190456315409999E-4</c:v>
                </c:pt>
                <c:pt idx="346">
                  <c:v>2.2762165463060001E-4</c:v>
                </c:pt>
                <c:pt idx="347">
                  <c:v>2.1202463540250001E-4</c:v>
                </c:pt>
                <c:pt idx="348">
                  <c:v>2.0593519730030001E-4</c:v>
                </c:pt>
                <c:pt idx="349">
                  <c:v>1.9461802730799999E-4</c:v>
                </c:pt>
                <c:pt idx="350">
                  <c:v>1.8210882262789999E-4</c:v>
                </c:pt>
                <c:pt idx="351">
                  <c:v>1.6788336506580001E-4</c:v>
                </c:pt>
                <c:pt idx="352">
                  <c:v>1.5046237967910001E-4</c:v>
                </c:pt>
                <c:pt idx="353">
                  <c:v>1.34441695991E-4</c:v>
                </c:pt>
                <c:pt idx="354">
                  <c:v>1.200223487103E-4</c:v>
                </c:pt>
                <c:pt idx="355">
                  <c:v>1.1307837121419999E-4</c:v>
                </c:pt>
                <c:pt idx="356">
                  <c:v>9.4630522653460001E-5</c:v>
                </c:pt>
                <c:pt idx="357">
                  <c:v>8.0555866588839998E-5</c:v>
                </c:pt>
                <c:pt idx="358">
                  <c:v>7.2865070251280001E-5</c:v>
                </c:pt>
                <c:pt idx="359">
                  <c:v>5.5063501349649998E-5</c:v>
                </c:pt>
                <c:pt idx="360">
                  <c:v>3.5244087484899997E-5</c:v>
                </c:pt>
                <c:pt idx="361">
                  <c:v>1.664543560764E-5</c:v>
                </c:pt>
                <c:pt idx="362">
                  <c:v>8.0354793681180003E-6</c:v>
                </c:pt>
                <c:pt idx="363">
                  <c:v>-1.0534448847469999E-5</c:v>
                </c:pt>
                <c:pt idx="364">
                  <c:v>-1.477120804338E-5</c:v>
                </c:pt>
                <c:pt idx="365">
                  <c:v>-1.4756846212550001E-5</c:v>
                </c:pt>
                <c:pt idx="366">
                  <c:v>-8.7248508862099998E-6</c:v>
                </c:pt>
                <c:pt idx="367">
                  <c:v>2.692855196074E-5</c:v>
                </c:pt>
                <c:pt idx="368">
                  <c:v>8.1525293353480006E-5</c:v>
                </c:pt>
                <c:pt idx="369">
                  <c:v>1.5658773190809999E-4</c:v>
                </c:pt>
                <c:pt idx="370">
                  <c:v>2.213167899754E-4</c:v>
                </c:pt>
                <c:pt idx="371">
                  <c:v>2.8504768852140002E-4</c:v>
                </c:pt>
                <c:pt idx="372">
                  <c:v>3.2023433595900001E-4</c:v>
                </c:pt>
                <c:pt idx="373">
                  <c:v>3.3122836612159998E-4</c:v>
                </c:pt>
                <c:pt idx="374">
                  <c:v>3.2760915928520002E-4</c:v>
                </c:pt>
                <c:pt idx="375">
                  <c:v>3.2190748606810001E-4</c:v>
                </c:pt>
                <c:pt idx="376">
                  <c:v>3.1087038223629999E-4</c:v>
                </c:pt>
                <c:pt idx="377">
                  <c:v>2.9263796750459998E-4</c:v>
                </c:pt>
                <c:pt idx="378">
                  <c:v>2.855647180695E-4</c:v>
                </c:pt>
                <c:pt idx="379">
                  <c:v>2.6932859327640001E-4</c:v>
                </c:pt>
                <c:pt idx="380">
                  <c:v>2.5268315221179999E-4</c:v>
                </c:pt>
                <c:pt idx="381">
                  <c:v>2.4425273295489999E-4</c:v>
                </c:pt>
                <c:pt idx="382">
                  <c:v>2.3580076231160001E-4</c:v>
                </c:pt>
                <c:pt idx="383">
                  <c:v>2.182218013331E-4</c:v>
                </c:pt>
                <c:pt idx="384">
                  <c:v>2.0490832685030001E-4</c:v>
                </c:pt>
                <c:pt idx="385">
                  <c:v>2.0130348275420001E-4</c:v>
                </c:pt>
                <c:pt idx="386">
                  <c:v>1.9280842388980001E-4</c:v>
                </c:pt>
                <c:pt idx="387">
                  <c:v>1.8212318536829999E-4</c:v>
                </c:pt>
                <c:pt idx="388">
                  <c:v>1.726730552036E-4</c:v>
                </c:pt>
                <c:pt idx="389">
                  <c:v>1.6949907876549999E-4</c:v>
                </c:pt>
                <c:pt idx="390">
                  <c:v>1.5892153896859999E-4</c:v>
                </c:pt>
                <c:pt idx="391">
                  <c:v>1.4565115270669999E-4</c:v>
                </c:pt>
                <c:pt idx="392">
                  <c:v>1.426423259545E-4</c:v>
                </c:pt>
                <c:pt idx="393">
                  <c:v>1.298027927987E-4</c:v>
                </c:pt>
                <c:pt idx="394">
                  <c:v>1.2075480481139999E-4</c:v>
                </c:pt>
                <c:pt idx="395">
                  <c:v>1.1720741895260001E-4</c:v>
                </c:pt>
                <c:pt idx="396">
                  <c:v>1.119365988416E-4</c:v>
                </c:pt>
                <c:pt idx="397">
                  <c:v>1.077931956388E-4</c:v>
                </c:pt>
                <c:pt idx="398">
                  <c:v>1.015529560391E-4</c:v>
                </c:pt>
                <c:pt idx="399">
                  <c:v>9.0716901468110002E-5</c:v>
                </c:pt>
                <c:pt idx="400">
                  <c:v>8.7866064859549997E-5</c:v>
                </c:pt>
                <c:pt idx="401">
                  <c:v>7.612521585543E-5</c:v>
                </c:pt>
                <c:pt idx="402">
                  <c:v>7.0689246058459998E-5</c:v>
                </c:pt>
                <c:pt idx="403">
                  <c:v>5.4725998779759997E-5</c:v>
                </c:pt>
                <c:pt idx="404">
                  <c:v>4.7401430492759999E-5</c:v>
                </c:pt>
                <c:pt idx="405">
                  <c:v>4.458650073502E-5</c:v>
                </c:pt>
                <c:pt idx="406">
                  <c:v>3.772151467274E-5</c:v>
                </c:pt>
                <c:pt idx="407">
                  <c:v>3.2723575714039997E-5</c:v>
                </c:pt>
                <c:pt idx="408">
                  <c:v>2.763946577033E-5</c:v>
                </c:pt>
                <c:pt idx="409">
                  <c:v>2.543491427787E-5</c:v>
                </c:pt>
                <c:pt idx="410">
                  <c:v>2.4860439225449999E-5</c:v>
                </c:pt>
                <c:pt idx="411">
                  <c:v>2.6770570912049999E-5</c:v>
                </c:pt>
                <c:pt idx="412">
                  <c:v>2.9312624974409999E-5</c:v>
                </c:pt>
                <c:pt idx="413">
                  <c:v>3.3484757295809998E-5</c:v>
                </c:pt>
                <c:pt idx="414">
                  <c:v>4.7293717216229999E-5</c:v>
                </c:pt>
                <c:pt idx="415">
                  <c:v>6.260349618969E-5</c:v>
                </c:pt>
                <c:pt idx="416">
                  <c:v>1.106583949877E-4</c:v>
                </c:pt>
                <c:pt idx="417">
                  <c:v>1.4283621567299999E-4</c:v>
                </c:pt>
                <c:pt idx="418">
                  <c:v>2.0727085939139999E-4</c:v>
                </c:pt>
                <c:pt idx="419">
                  <c:v>2.378688659519E-4</c:v>
                </c:pt>
                <c:pt idx="420">
                  <c:v>3.0776101630180001E-4</c:v>
                </c:pt>
                <c:pt idx="421">
                  <c:v>3.3239167532880001E-4</c:v>
                </c:pt>
                <c:pt idx="422">
                  <c:v>3.5307279904369998E-4</c:v>
                </c:pt>
                <c:pt idx="423">
                  <c:v>3.7100363988430002E-4</c:v>
                </c:pt>
                <c:pt idx="424">
                  <c:v>3.8331176619980001E-4</c:v>
                </c:pt>
                <c:pt idx="425">
                  <c:v>3.9228078094310001E-4</c:v>
                </c:pt>
                <c:pt idx="426">
                  <c:v>3.964385541622E-4</c:v>
                </c:pt>
                <c:pt idx="427">
                  <c:v>3.9658215246160002E-4</c:v>
                </c:pt>
                <c:pt idx="428">
                  <c:v>3.9332918822770002E-4</c:v>
                </c:pt>
                <c:pt idx="429">
                  <c:v>3.8748388760720002E-4</c:v>
                </c:pt>
                <c:pt idx="430">
                  <c:v>3.8249313365669999E-4</c:v>
                </c:pt>
                <c:pt idx="431">
                  <c:v>3.7550608976740001E-4</c:v>
                </c:pt>
                <c:pt idx="432">
                  <c:v>3.6817434011029998E-4</c:v>
                </c:pt>
                <c:pt idx="433">
                  <c:v>3.6159658338869998E-4</c:v>
                </c:pt>
                <c:pt idx="434">
                  <c:v>3.519310266711E-4</c:v>
                </c:pt>
                <c:pt idx="435">
                  <c:v>3.442115266807E-4</c:v>
                </c:pt>
                <c:pt idx="436">
                  <c:v>3.3447414170950001E-4</c:v>
                </c:pt>
                <c:pt idx="437">
                  <c:v>3.2375298906119998E-4</c:v>
                </c:pt>
                <c:pt idx="438">
                  <c:v>3.1135868630369998E-4</c:v>
                </c:pt>
                <c:pt idx="439">
                  <c:v>3.0098939896560002E-4</c:v>
                </c:pt>
                <c:pt idx="440">
                  <c:v>2.9454089235510001E-4</c:v>
                </c:pt>
                <c:pt idx="441">
                  <c:v>2.8809960349459999E-4</c:v>
                </c:pt>
                <c:pt idx="442">
                  <c:v>2.7006104937750002E-4</c:v>
                </c:pt>
                <c:pt idx="443">
                  <c:v>2.6272214017809999E-4</c:v>
                </c:pt>
                <c:pt idx="444">
                  <c:v>2.541767898947E-4</c:v>
                </c:pt>
                <c:pt idx="445">
                  <c:v>2.4427426978949998E-4</c:v>
                </c:pt>
                <c:pt idx="446">
                  <c:v>2.2889269166629999E-4</c:v>
                </c:pt>
                <c:pt idx="447">
                  <c:v>2.1906914480500001E-4</c:v>
                </c:pt>
                <c:pt idx="448">
                  <c:v>2.0742166088890001E-4</c:v>
                </c:pt>
                <c:pt idx="449">
                  <c:v>1.9630555470939999E-4</c:v>
                </c:pt>
                <c:pt idx="450">
                  <c:v>1.8760941748040001E-4</c:v>
                </c:pt>
                <c:pt idx="451">
                  <c:v>1.7428158025719999E-4</c:v>
                </c:pt>
                <c:pt idx="452">
                  <c:v>1.623827556614E-4</c:v>
                </c:pt>
                <c:pt idx="453">
                  <c:v>1.518052158644E-4</c:v>
                </c:pt>
                <c:pt idx="454">
                  <c:v>1.4279312745199999E-4</c:v>
                </c:pt>
                <c:pt idx="455">
                  <c:v>1.3393184053709999E-4</c:v>
                </c:pt>
                <c:pt idx="456">
                  <c:v>1.269950444112E-4</c:v>
                </c:pt>
                <c:pt idx="457">
                  <c:v>1.2187503307360001E-4</c:v>
                </c:pt>
                <c:pt idx="458">
                  <c:v>1.117714418797E-4</c:v>
                </c:pt>
                <c:pt idx="459">
                  <c:v>1.026444588206E-4</c:v>
                </c:pt>
                <c:pt idx="460">
                  <c:v>9.5161907665899993E-5</c:v>
                </c:pt>
                <c:pt idx="461">
                  <c:v>9.0472749434409994E-5</c:v>
                </c:pt>
                <c:pt idx="462">
                  <c:v>8.4649000200440002E-5</c:v>
                </c:pt>
                <c:pt idx="463">
                  <c:v>8.5130130173639994E-5</c:v>
                </c:pt>
                <c:pt idx="464">
                  <c:v>8.5999025031920006E-5</c:v>
                </c:pt>
                <c:pt idx="465">
                  <c:v>9.0120884124189995E-5</c:v>
                </c:pt>
                <c:pt idx="466">
                  <c:v>1.0406628280180001E-4</c:v>
                </c:pt>
                <c:pt idx="467">
                  <c:v>1.2467560009100001E-4</c:v>
                </c:pt>
                <c:pt idx="468">
                  <c:v>1.4692217519039999E-4</c:v>
                </c:pt>
                <c:pt idx="469">
                  <c:v>1.7709651729089999E-4</c:v>
                </c:pt>
                <c:pt idx="470">
                  <c:v>2.0667484204750001E-4</c:v>
                </c:pt>
                <c:pt idx="471">
                  <c:v>2.397287316853E-4</c:v>
                </c:pt>
                <c:pt idx="472">
                  <c:v>2.7378078084439999E-4</c:v>
                </c:pt>
                <c:pt idx="473">
                  <c:v>3.1023126211949999E-4</c:v>
                </c:pt>
                <c:pt idx="474">
                  <c:v>3.4401763696220001E-4</c:v>
                </c:pt>
                <c:pt idx="475">
                  <c:v>3.7282757693899999E-4</c:v>
                </c:pt>
                <c:pt idx="476">
                  <c:v>3.9123234455470002E-4</c:v>
                </c:pt>
                <c:pt idx="477">
                  <c:v>4.0798549889589999E-4</c:v>
                </c:pt>
                <c:pt idx="478">
                  <c:v>4.1947502177210001E-4</c:v>
                </c:pt>
                <c:pt idx="479">
                  <c:v>4.211697378196E-4</c:v>
                </c:pt>
                <c:pt idx="480">
                  <c:v>4.2296494939359999E-4</c:v>
                </c:pt>
                <c:pt idx="481">
                  <c:v>4.1832606075330002E-4</c:v>
                </c:pt>
                <c:pt idx="482">
                  <c:v>4.1299063013870002E-4</c:v>
                </c:pt>
                <c:pt idx="483">
                  <c:v>4.02635690989E-4</c:v>
                </c:pt>
                <c:pt idx="484">
                  <c:v>3.913831606042E-4</c:v>
                </c:pt>
                <c:pt idx="485">
                  <c:v>3.8115750066940001E-4</c:v>
                </c:pt>
                <c:pt idx="486">
                  <c:v>3.6716181784870002E-4</c:v>
                </c:pt>
                <c:pt idx="487">
                  <c:v>3.5314462729729999E-4</c:v>
                </c:pt>
                <c:pt idx="488">
                  <c:v>3.4505169605840002E-4</c:v>
                </c:pt>
                <c:pt idx="489">
                  <c:v>3.3413665369149998E-4</c:v>
                </c:pt>
                <c:pt idx="490">
                  <c:v>3.2215882674790003E-4</c:v>
                </c:pt>
                <c:pt idx="491">
                  <c:v>3.1212705653159997E-4</c:v>
                </c:pt>
                <c:pt idx="492">
                  <c:v>2.9660901054740001E-4</c:v>
                </c:pt>
                <c:pt idx="493">
                  <c:v>2.7980559389109998E-4</c:v>
                </c:pt>
                <c:pt idx="494">
                  <c:v>2.6726047508420002E-4</c:v>
                </c:pt>
                <c:pt idx="495">
                  <c:v>2.5416244170630001E-4</c:v>
                </c:pt>
                <c:pt idx="496">
                  <c:v>2.4250776914409999E-4</c:v>
                </c:pt>
                <c:pt idx="497">
                  <c:v>2.2762165463060001E-4</c:v>
                </c:pt>
                <c:pt idx="498">
                  <c:v>2.103012084262E-4</c:v>
                </c:pt>
                <c:pt idx="499">
                  <c:v>1.951565936906E-4</c:v>
                </c:pt>
                <c:pt idx="500">
                  <c:v>1.7958829994310001E-4</c:v>
                </c:pt>
                <c:pt idx="501">
                  <c:v>1.6222478006970001E-4</c:v>
                </c:pt>
                <c:pt idx="502">
                  <c:v>1.511086738901E-4</c:v>
                </c:pt>
                <c:pt idx="503">
                  <c:v>1.4160109276420001E-4</c:v>
                </c:pt>
                <c:pt idx="504">
                  <c:v>1.2918523862030001E-4</c:v>
                </c:pt>
                <c:pt idx="505">
                  <c:v>1.195412260131E-4</c:v>
                </c:pt>
                <c:pt idx="506">
                  <c:v>1.166832080344E-4</c:v>
                </c:pt>
                <c:pt idx="507">
                  <c:v>1.161302789114E-4</c:v>
                </c:pt>
                <c:pt idx="508">
                  <c:v>1.2525008060040001E-4</c:v>
                </c:pt>
                <c:pt idx="509">
                  <c:v>1.390805846313E-4</c:v>
                </c:pt>
                <c:pt idx="510">
                  <c:v>1.6055161540859999E-4</c:v>
                </c:pt>
                <c:pt idx="511">
                  <c:v>1.889738050522E-4</c:v>
                </c:pt>
                <c:pt idx="512">
                  <c:v>2.2225749853529999E-4</c:v>
                </c:pt>
                <c:pt idx="513">
                  <c:v>2.5952659780159999E-4</c:v>
                </c:pt>
                <c:pt idx="514">
                  <c:v>3.0011331546119999E-4</c:v>
                </c:pt>
                <c:pt idx="515">
                  <c:v>3.3847393933680002E-4</c:v>
                </c:pt>
                <c:pt idx="516">
                  <c:v>3.725260030478E-4</c:v>
                </c:pt>
                <c:pt idx="517">
                  <c:v>4.0591022116129999E-4</c:v>
                </c:pt>
                <c:pt idx="518">
                  <c:v>4.2864508577620001E-4</c:v>
                </c:pt>
                <c:pt idx="519">
                  <c:v>4.4559212983589998E-4</c:v>
                </c:pt>
                <c:pt idx="520">
                  <c:v>4.5812287135049999E-4</c:v>
                </c:pt>
                <c:pt idx="521">
                  <c:v>4.6347267925739998E-4</c:v>
                </c:pt>
                <c:pt idx="522">
                  <c:v>4.6099524479360001E-4</c:v>
                </c:pt>
                <c:pt idx="523">
                  <c:v>4.5284489169720001E-4</c:v>
                </c:pt>
                <c:pt idx="524">
                  <c:v>4.4381842599250002E-4</c:v>
                </c:pt>
                <c:pt idx="525">
                  <c:v>4.3540235492400001E-4</c:v>
                </c:pt>
                <c:pt idx="526">
                  <c:v>4.2397028300910001E-4</c:v>
                </c:pt>
                <c:pt idx="527">
                  <c:v>4.114180046599E-4</c:v>
                </c:pt>
                <c:pt idx="528">
                  <c:v>4.0037371218199999E-4</c:v>
                </c:pt>
                <c:pt idx="529">
                  <c:v>3.878142160829E-4</c:v>
                </c:pt>
                <c:pt idx="530">
                  <c:v>3.7280604010450001E-4</c:v>
                </c:pt>
                <c:pt idx="531">
                  <c:v>3.5940640373160001E-4</c:v>
                </c:pt>
                <c:pt idx="532">
                  <c:v>3.4584876266309999E-4</c:v>
                </c:pt>
                <c:pt idx="533">
                  <c:v>3.323270357214E-4</c:v>
                </c:pt>
                <c:pt idx="534">
                  <c:v>3.1583959935229999E-4</c:v>
                </c:pt>
                <c:pt idx="535">
                  <c:v>3.0012050410729998E-4</c:v>
                </c:pt>
                <c:pt idx="536">
                  <c:v>2.8623972320929999E-4</c:v>
                </c:pt>
                <c:pt idx="537">
                  <c:v>2.7078634593639999E-4</c:v>
                </c:pt>
                <c:pt idx="538">
                  <c:v>2.5327201001349998E-4</c:v>
                </c:pt>
                <c:pt idx="539">
                  <c:v>2.4138035951179999E-4</c:v>
                </c:pt>
                <c:pt idx="540">
                  <c:v>2.2622136748399999E-4</c:v>
                </c:pt>
                <c:pt idx="541">
                  <c:v>2.1348237351050001E-4</c:v>
                </c:pt>
                <c:pt idx="542">
                  <c:v>2.011024189414E-4</c:v>
                </c:pt>
                <c:pt idx="543">
                  <c:v>1.8612296844370001E-4</c:v>
                </c:pt>
                <c:pt idx="544">
                  <c:v>1.72902844497E-4</c:v>
                </c:pt>
                <c:pt idx="545">
                  <c:v>1.6305058670699999E-4</c:v>
                </c:pt>
                <c:pt idx="546">
                  <c:v>1.5696832269899999E-4</c:v>
                </c:pt>
                <c:pt idx="547">
                  <c:v>1.5281773812599999E-4</c:v>
                </c:pt>
                <c:pt idx="548">
                  <c:v>1.616646623006E-4</c:v>
                </c:pt>
                <c:pt idx="549">
                  <c:v>1.7471962200940001E-4</c:v>
                </c:pt>
                <c:pt idx="550">
                  <c:v>2.0097316883040001E-4</c:v>
                </c:pt>
                <c:pt idx="551">
                  <c:v>2.3213129315990001E-4</c:v>
                </c:pt>
                <c:pt idx="552">
                  <c:v>2.6451019220989999E-4</c:v>
                </c:pt>
                <c:pt idx="553">
                  <c:v>3.0657617026009999E-4</c:v>
                </c:pt>
                <c:pt idx="554">
                  <c:v>3.4714851062739999E-4</c:v>
                </c:pt>
                <c:pt idx="555">
                  <c:v>3.841591242235E-4</c:v>
                </c:pt>
                <c:pt idx="556">
                  <c:v>4.1895799222399998E-4</c:v>
                </c:pt>
                <c:pt idx="557">
                  <c:v>4.537927743513E-4</c:v>
                </c:pt>
                <c:pt idx="558">
                  <c:v>4.7061053919609998E-4</c:v>
                </c:pt>
                <c:pt idx="559">
                  <c:v>4.8703336506150002E-4</c:v>
                </c:pt>
                <c:pt idx="560">
                  <c:v>4.9195950850840003E-4</c:v>
                </c:pt>
                <c:pt idx="561">
                  <c:v>4.881966742687E-4</c:v>
                </c:pt>
                <c:pt idx="562">
                  <c:v>4.8267454258169999E-4</c:v>
                </c:pt>
                <c:pt idx="563">
                  <c:v>4.719749267679E-4</c:v>
                </c:pt>
                <c:pt idx="564">
                  <c:v>4.6256787027230002E-4</c:v>
                </c:pt>
                <c:pt idx="565">
                  <c:v>4.4911797158419999E-4</c:v>
                </c:pt>
                <c:pt idx="566">
                  <c:v>4.3393744272179999E-4</c:v>
                </c:pt>
                <c:pt idx="567">
                  <c:v>4.202505515423E-4</c:v>
                </c:pt>
                <c:pt idx="568">
                  <c:v>4.1219353443009999E-4</c:v>
                </c:pt>
                <c:pt idx="569">
                  <c:v>3.9657499291930002E-4</c:v>
                </c:pt>
                <c:pt idx="570">
                  <c:v>3.8270856020970002E-4</c:v>
                </c:pt>
                <c:pt idx="571">
                  <c:v>3.6850466858600001E-4</c:v>
                </c:pt>
                <c:pt idx="572">
                  <c:v>3.5761116305370002E-4</c:v>
                </c:pt>
                <c:pt idx="573">
                  <c:v>3.4253834746780001E-4</c:v>
                </c:pt>
                <c:pt idx="574">
                  <c:v>3.2893047318790001E-4</c:v>
                </c:pt>
                <c:pt idx="575">
                  <c:v>3.1971011776479999E-4</c:v>
                </c:pt>
                <c:pt idx="576">
                  <c:v>3.0820624670010001E-4</c:v>
                </c:pt>
                <c:pt idx="577">
                  <c:v>2.974779054057E-4</c:v>
                </c:pt>
                <c:pt idx="578">
                  <c:v>2.8330989880490001E-4</c:v>
                </c:pt>
                <c:pt idx="579">
                  <c:v>2.7206452796240001E-4</c:v>
                </c:pt>
                <c:pt idx="580">
                  <c:v>2.6281547616239999E-4</c:v>
                </c:pt>
                <c:pt idx="581">
                  <c:v>2.5322174769830001E-4</c:v>
                </c:pt>
                <c:pt idx="582">
                  <c:v>2.391255402472E-4</c:v>
                </c:pt>
                <c:pt idx="583">
                  <c:v>2.2968258417679999E-4</c:v>
                </c:pt>
                <c:pt idx="584">
                  <c:v>2.168287028326E-4</c:v>
                </c:pt>
                <c:pt idx="585">
                  <c:v>2.063229767373E-4</c:v>
                </c:pt>
                <c:pt idx="586">
                  <c:v>1.9757657719309999E-4</c:v>
                </c:pt>
                <c:pt idx="587">
                  <c:v>1.8962727335750001E-4</c:v>
                </c:pt>
                <c:pt idx="588">
                  <c:v>1.8693441234059999E-4</c:v>
                </c:pt>
                <c:pt idx="589">
                  <c:v>1.819580211304E-4</c:v>
                </c:pt>
                <c:pt idx="590">
                  <c:v>1.769888040144E-4</c:v>
                </c:pt>
                <c:pt idx="591">
                  <c:v>1.779725862434E-4</c:v>
                </c:pt>
                <c:pt idx="592">
                  <c:v>1.825684012147E-4</c:v>
                </c:pt>
                <c:pt idx="593">
                  <c:v>1.866543607321E-4</c:v>
                </c:pt>
                <c:pt idx="594">
                  <c:v>1.934906176757E-4</c:v>
                </c:pt>
                <c:pt idx="595">
                  <c:v>2.101288700942E-4</c:v>
                </c:pt>
                <c:pt idx="596">
                  <c:v>2.3078128288029999E-4</c:v>
                </c:pt>
                <c:pt idx="597">
                  <c:v>2.5185736012649999E-4</c:v>
                </c:pt>
                <c:pt idx="598">
                  <c:v>2.7446297463030003E-4</c:v>
                </c:pt>
                <c:pt idx="599">
                  <c:v>3.0703574884679999E-4</c:v>
                </c:pt>
                <c:pt idx="600">
                  <c:v>3.4347907057959999E-4</c:v>
                </c:pt>
                <c:pt idx="601">
                  <c:v>3.7602311931549999E-4</c:v>
                </c:pt>
                <c:pt idx="602">
                  <c:v>4.0868206997400001E-4</c:v>
                </c:pt>
                <c:pt idx="603">
                  <c:v>4.4243969023230001E-4</c:v>
                </c:pt>
                <c:pt idx="604">
                  <c:v>4.7611832269469999E-4</c:v>
                </c:pt>
                <c:pt idx="605">
                  <c:v>4.9758219392969998E-4</c:v>
                </c:pt>
                <c:pt idx="606">
                  <c:v>5.1702099153770002E-4</c:v>
                </c:pt>
                <c:pt idx="607">
                  <c:v>5.3511699661609995E-4</c:v>
                </c:pt>
                <c:pt idx="608">
                  <c:v>5.4729590192440002E-4</c:v>
                </c:pt>
                <c:pt idx="609">
                  <c:v>5.5124540813269996E-4</c:v>
                </c:pt>
                <c:pt idx="610">
                  <c:v>5.5060628801580005E-4</c:v>
                </c:pt>
                <c:pt idx="611">
                  <c:v>5.515326629393E-4</c:v>
                </c:pt>
                <c:pt idx="612">
                  <c:v>5.4715946316719998E-4</c:v>
                </c:pt>
                <c:pt idx="613">
                  <c:v>5.4163008462640005E-4</c:v>
                </c:pt>
                <c:pt idx="614">
                  <c:v>5.3599308012049999E-4</c:v>
                </c:pt>
                <c:pt idx="615">
                  <c:v>5.2728975424539998E-4</c:v>
                </c:pt>
                <c:pt idx="616">
                  <c:v>5.1796890329570001E-4</c:v>
                </c:pt>
                <c:pt idx="617">
                  <c:v>5.0701794680209995E-4</c:v>
                </c:pt>
                <c:pt idx="618">
                  <c:v>5.0021760398520003E-4</c:v>
                </c:pt>
                <c:pt idx="619">
                  <c:v>4.9291457980869997E-4</c:v>
                </c:pt>
                <c:pt idx="620">
                  <c:v>4.8458465607839998E-4</c:v>
                </c:pt>
                <c:pt idx="621">
                  <c:v>4.7798539162609998E-4</c:v>
                </c:pt>
                <c:pt idx="622">
                  <c:v>4.7081880620680001E-4</c:v>
                </c:pt>
                <c:pt idx="623">
                  <c:v>4.6195750473999999E-4</c:v>
                </c:pt>
                <c:pt idx="624">
                  <c:v>4.5447496813719998E-4</c:v>
                </c:pt>
                <c:pt idx="625">
                  <c:v>4.4879483175460001E-4</c:v>
                </c:pt>
                <c:pt idx="626">
                  <c:v>4.430213593878E-4</c:v>
                </c:pt>
                <c:pt idx="627">
                  <c:v>4.4060137588529998E-4</c:v>
                </c:pt>
                <c:pt idx="628">
                  <c:v>4.3342760181990002E-4</c:v>
                </c:pt>
                <c:pt idx="629">
                  <c:v>4.253993101884E-4</c:v>
                </c:pt>
                <c:pt idx="630">
                  <c:v>4.1618614341130001E-4</c:v>
                </c:pt>
                <c:pt idx="631">
                  <c:v>4.0507721132599999E-4</c:v>
                </c:pt>
                <c:pt idx="632">
                  <c:v>3.988656972069E-4</c:v>
                </c:pt>
                <c:pt idx="633">
                  <c:v>3.9083740557539998E-4</c:v>
                </c:pt>
                <c:pt idx="634">
                  <c:v>3.8057583151390002E-4</c:v>
                </c:pt>
                <c:pt idx="635">
                  <c:v>3.7082409835420001E-4</c:v>
                </c:pt>
                <c:pt idx="636">
                  <c:v>3.6168994847689999E-4</c:v>
                </c:pt>
                <c:pt idx="637">
                  <c:v>3.4731367486530001E-4</c:v>
                </c:pt>
                <c:pt idx="638">
                  <c:v>3.3836622606029997E-4</c:v>
                </c:pt>
                <c:pt idx="639">
                  <c:v>3.2797540188769997E-4</c:v>
                </c:pt>
                <c:pt idx="640">
                  <c:v>3.2116787042470001E-4</c:v>
                </c:pt>
                <c:pt idx="641">
                  <c:v>3.1265124562200001E-4</c:v>
                </c:pt>
                <c:pt idx="642">
                  <c:v>3.0125508783389999E-4</c:v>
                </c:pt>
                <c:pt idx="643">
                  <c:v>2.9223581077529999E-4</c:v>
                </c:pt>
                <c:pt idx="644">
                  <c:v>2.8560063219629998E-4</c:v>
                </c:pt>
                <c:pt idx="645">
                  <c:v>2.7865666197609998E-4</c:v>
                </c:pt>
                <c:pt idx="646">
                  <c:v>2.7029085322279999E-4</c:v>
                </c:pt>
                <c:pt idx="647">
                  <c:v>2.620399463922E-4</c:v>
                </c:pt>
                <c:pt idx="648">
                  <c:v>2.5403319159520002E-4</c:v>
                </c:pt>
                <c:pt idx="649">
                  <c:v>2.4724719696679999E-4</c:v>
                </c:pt>
                <c:pt idx="650">
                  <c:v>2.4000160919970001E-4</c:v>
                </c:pt>
                <c:pt idx="651">
                  <c:v>2.3419941135220001E-4</c:v>
                </c:pt>
                <c:pt idx="652">
                  <c:v>2.3419941135220001E-4</c:v>
                </c:pt>
                <c:pt idx="653">
                  <c:v>2.348097914364E-4</c:v>
                </c:pt>
                <c:pt idx="654">
                  <c:v>2.3985080770219999E-4</c:v>
                </c:pt>
                <c:pt idx="655">
                  <c:v>2.4726873380129997E-4</c:v>
                </c:pt>
                <c:pt idx="656">
                  <c:v>2.5656804791650002E-4</c:v>
                </c:pt>
                <c:pt idx="657">
                  <c:v>2.7621514163909998E-4</c:v>
                </c:pt>
                <c:pt idx="658">
                  <c:v>2.9558214009740001E-4</c:v>
                </c:pt>
                <c:pt idx="659">
                  <c:v>3.2556976657360001E-4</c:v>
                </c:pt>
                <c:pt idx="660">
                  <c:v>3.5940640373160001E-4</c:v>
                </c:pt>
                <c:pt idx="661">
                  <c:v>3.9504544110969999E-4</c:v>
                </c:pt>
                <c:pt idx="662">
                  <c:v>4.3119431938980001E-4</c:v>
                </c:pt>
                <c:pt idx="663">
                  <c:v>4.6750836190769999E-4</c:v>
                </c:pt>
                <c:pt idx="664">
                  <c:v>4.9891782691700002E-4</c:v>
                </c:pt>
                <c:pt idx="665">
                  <c:v>5.287546664476E-4</c:v>
                </c:pt>
                <c:pt idx="666">
                  <c:v>5.5948912631720001E-4</c:v>
                </c:pt>
                <c:pt idx="667">
                  <c:v>5.8049341896549995E-4</c:v>
                </c:pt>
                <c:pt idx="668">
                  <c:v>5.9958035126329997E-4</c:v>
                </c:pt>
                <c:pt idx="669">
                  <c:v>6.0719932662319995E-4</c:v>
                </c:pt>
                <c:pt idx="670">
                  <c:v>6.1126373475419999E-4</c:v>
                </c:pt>
                <c:pt idx="671">
                  <c:v>6.1466032639150004E-4</c:v>
                </c:pt>
                <c:pt idx="672">
                  <c:v>6.1046669725329996E-4</c:v>
                </c:pt>
                <c:pt idx="673">
                  <c:v>6.0644536279139995E-4</c:v>
                </c:pt>
                <c:pt idx="674">
                  <c:v>6.0035591013729995E-4</c:v>
                </c:pt>
                <c:pt idx="675">
                  <c:v>5.9588218573479999E-4</c:v>
                </c:pt>
                <c:pt idx="676">
                  <c:v>5.8631715364750004E-4</c:v>
                </c:pt>
                <c:pt idx="677">
                  <c:v>5.7500717230140003E-4</c:v>
                </c:pt>
                <c:pt idx="678">
                  <c:v>5.679482710548E-4</c:v>
                </c:pt>
                <c:pt idx="679">
                  <c:v>5.6450144620609998E-4</c:v>
                </c:pt>
                <c:pt idx="680">
                  <c:v>5.5826833704490002E-4</c:v>
                </c:pt>
                <c:pt idx="681">
                  <c:v>5.472312332131E-4</c:v>
                </c:pt>
                <c:pt idx="682">
                  <c:v>5.4011493921280005E-4</c:v>
                </c:pt>
                <c:pt idx="683">
                  <c:v>5.3263240261000003E-4</c:v>
                </c:pt>
                <c:pt idx="684">
                  <c:v>5.2475486882029999E-4</c:v>
                </c:pt>
                <c:pt idx="685">
                  <c:v>5.1589362556110001E-4</c:v>
                </c:pt>
                <c:pt idx="686">
                  <c:v>5.0932302838190002E-4</c:v>
                </c:pt>
                <c:pt idx="687">
                  <c:v>5.0553149776530004E-4</c:v>
                </c:pt>
                <c:pt idx="688">
                  <c:v>4.9691437743599998E-4</c:v>
                </c:pt>
                <c:pt idx="689">
                  <c:v>4.8411072930320002E-4</c:v>
                </c:pt>
                <c:pt idx="690">
                  <c:v>4.7349010128529999E-4</c:v>
                </c:pt>
                <c:pt idx="691">
                  <c:v>4.6602910151709998E-4</c:v>
                </c:pt>
                <c:pt idx="692">
                  <c:v>4.564138071146E-4</c:v>
                </c:pt>
                <c:pt idx="693">
                  <c:v>4.4749508379030001E-4</c:v>
                </c:pt>
                <c:pt idx="694">
                  <c:v>4.3810956412930003E-4</c:v>
                </c:pt>
                <c:pt idx="695">
                  <c:v>4.289682256058E-4</c:v>
                </c:pt>
                <c:pt idx="696">
                  <c:v>4.1720585431900001E-4</c:v>
                </c:pt>
                <c:pt idx="697">
                  <c:v>4.0930681279859998E-4</c:v>
                </c:pt>
                <c:pt idx="698">
                  <c:v>3.9893752546050001E-4</c:v>
                </c:pt>
                <c:pt idx="699">
                  <c:v>3.909092047252E-4</c:v>
                </c:pt>
                <c:pt idx="700">
                  <c:v>3.8420938653870002E-4</c:v>
                </c:pt>
                <c:pt idx="701">
                  <c:v>3.7476644502020001E-4</c:v>
                </c:pt>
                <c:pt idx="702">
                  <c:v>3.6530196666720001E-4</c:v>
                </c:pt>
                <c:pt idx="703">
                  <c:v>3.5496140480970002E-4</c:v>
                </c:pt>
                <c:pt idx="704">
                  <c:v>3.4718442475420002E-4</c:v>
                </c:pt>
                <c:pt idx="705">
                  <c:v>3.3713827724569999E-4</c:v>
                </c:pt>
                <c:pt idx="706">
                  <c:v>3.3263582736249998E-4</c:v>
                </c:pt>
                <c:pt idx="707">
                  <c:v>3.2347295200450002E-4</c:v>
                </c:pt>
                <c:pt idx="708">
                  <c:v>3.2009070855569999E-4</c:v>
                </c:pt>
                <c:pt idx="709">
                  <c:v>3.2321442267860002E-4</c:v>
                </c:pt>
                <c:pt idx="710">
                  <c:v>3.2936848583629998E-4</c:v>
                </c:pt>
                <c:pt idx="711">
                  <c:v>3.4472855622879998E-4</c:v>
                </c:pt>
                <c:pt idx="712">
                  <c:v>3.6520141293290001E-4</c:v>
                </c:pt>
                <c:pt idx="713">
                  <c:v>3.9643136551599999E-4</c:v>
                </c:pt>
                <c:pt idx="714">
                  <c:v>4.2919084080490002E-4</c:v>
                </c:pt>
                <c:pt idx="715">
                  <c:v>4.6833418309689999E-4</c:v>
                </c:pt>
                <c:pt idx="716">
                  <c:v>5.0521554658190001E-4</c:v>
                </c:pt>
                <c:pt idx="717">
                  <c:v>5.4373411694540001E-4</c:v>
                </c:pt>
                <c:pt idx="718">
                  <c:v>5.8061548043040004E-4</c:v>
                </c:pt>
                <c:pt idx="719">
                  <c:v>6.0799642233180004E-4</c:v>
                </c:pt>
                <c:pt idx="720">
                  <c:v>6.3088210299609997E-4</c:v>
                </c:pt>
                <c:pt idx="721">
                  <c:v>6.4683816162869996E-4</c:v>
                </c:pt>
                <c:pt idx="722">
                  <c:v>6.5836356952790002E-4</c:v>
                </c:pt>
                <c:pt idx="723">
                  <c:v>6.5794709371399997E-4</c:v>
                </c:pt>
                <c:pt idx="724">
                  <c:v>6.5526139223949997E-4</c:v>
                </c:pt>
                <c:pt idx="725">
                  <c:v>6.4543070038779995E-4</c:v>
                </c:pt>
                <c:pt idx="726">
                  <c:v>6.3581543508919999E-4</c:v>
                </c:pt>
                <c:pt idx="727">
                  <c:v>6.2625756254419999E-4</c:v>
                </c:pt>
                <c:pt idx="728">
                  <c:v>6.1186694074419996E-4</c:v>
                </c:pt>
                <c:pt idx="729">
                  <c:v>6.0252455295989999E-4</c:v>
                </c:pt>
                <c:pt idx="730">
                  <c:v>5.9281592257320003E-4</c:v>
                </c:pt>
                <c:pt idx="731">
                  <c:v>5.8013433590530005E-4</c:v>
                </c:pt>
                <c:pt idx="732">
                  <c:v>5.709283868782E-4</c:v>
                </c:pt>
                <c:pt idx="733">
                  <c:v>5.5851967772469998E-4</c:v>
                </c:pt>
                <c:pt idx="734">
                  <c:v>5.4512725910170002E-4</c:v>
                </c:pt>
                <c:pt idx="735">
                  <c:v>5.348656559363E-4</c:v>
                </c:pt>
                <c:pt idx="736">
                  <c:v>5.234263953753E-4</c:v>
                </c:pt>
                <c:pt idx="737">
                  <c:v>5.1019911188629995E-4</c:v>
                </c:pt>
                <c:pt idx="738">
                  <c:v>4.9659836804490001E-4</c:v>
                </c:pt>
                <c:pt idx="739">
                  <c:v>4.8271042760460002E-4</c:v>
                </c:pt>
                <c:pt idx="740">
                  <c:v>4.6961239422670001E-4</c:v>
                </c:pt>
                <c:pt idx="741">
                  <c:v>4.594226193149E-4</c:v>
                </c:pt>
                <c:pt idx="742">
                  <c:v>4.4339476153249999E-4</c:v>
                </c:pt>
                <c:pt idx="743">
                  <c:v>4.3352096690800002E-4</c:v>
                </c:pt>
                <c:pt idx="744">
                  <c:v>4.2450168984940002E-4</c:v>
                </c:pt>
                <c:pt idx="745">
                  <c:v>4.1260285070169998E-4</c:v>
                </c:pt>
                <c:pt idx="746">
                  <c:v>4.0208993596019997E-4</c:v>
                </c:pt>
                <c:pt idx="747">
                  <c:v>3.9302758523260001E-4</c:v>
                </c:pt>
                <c:pt idx="748">
                  <c:v>3.8772088009859999E-4</c:v>
                </c:pt>
                <c:pt idx="749">
                  <c:v>3.8204074371609998E-4</c:v>
                </c:pt>
                <c:pt idx="750">
                  <c:v>3.7494595744650002E-4</c:v>
                </c:pt>
                <c:pt idx="751">
                  <c:v>3.69919318473E-4</c:v>
                </c:pt>
                <c:pt idx="752">
                  <c:v>3.7280604010450001E-4</c:v>
                </c:pt>
                <c:pt idx="753">
                  <c:v>3.7785424501640002E-4</c:v>
                </c:pt>
                <c:pt idx="754">
                  <c:v>3.9141907473090002E-4</c:v>
                </c:pt>
                <c:pt idx="755">
                  <c:v>4.0861024172050001E-4</c:v>
                </c:pt>
                <c:pt idx="756">
                  <c:v>4.2826449498530001E-4</c:v>
                </c:pt>
                <c:pt idx="757">
                  <c:v>4.5319675700740002E-4</c:v>
                </c:pt>
                <c:pt idx="758">
                  <c:v>4.8881425755100002E-4</c:v>
                </c:pt>
                <c:pt idx="759">
                  <c:v>5.2557350136340001E-4</c:v>
                </c:pt>
                <c:pt idx="760">
                  <c:v>5.62138913665E-4</c:v>
                </c:pt>
                <c:pt idx="761">
                  <c:v>6.0077954549339998E-4</c:v>
                </c:pt>
                <c:pt idx="762">
                  <c:v>6.3498242525380003E-4</c:v>
                </c:pt>
                <c:pt idx="763">
                  <c:v>6.6415860783310002E-4</c:v>
                </c:pt>
                <c:pt idx="764">
                  <c:v>6.8526342511180001E-4</c:v>
                </c:pt>
                <c:pt idx="765">
                  <c:v>7.0422113640230004E-4</c:v>
                </c:pt>
                <c:pt idx="766">
                  <c:v>7.2071573231370005E-4</c:v>
                </c:pt>
                <c:pt idx="767">
                  <c:v>7.286865729839E-4</c:v>
                </c:pt>
                <c:pt idx="768">
                  <c:v>7.2850706055760004E-4</c:v>
                </c:pt>
                <c:pt idx="769">
                  <c:v>7.2522537084299999E-4</c:v>
                </c:pt>
                <c:pt idx="770">
                  <c:v>7.2084501152860003E-4</c:v>
                </c:pt>
                <c:pt idx="771">
                  <c:v>7.1262283017860001E-4</c:v>
                </c:pt>
                <c:pt idx="772">
                  <c:v>7.0286390837280002E-4</c:v>
                </c:pt>
                <c:pt idx="773">
                  <c:v>6.9532392080869998E-4</c:v>
                </c:pt>
                <c:pt idx="774">
                  <c:v>6.8835838465019995E-4</c:v>
                </c:pt>
                <c:pt idx="775">
                  <c:v>6.7780958488579998E-4</c:v>
                </c:pt>
                <c:pt idx="776">
                  <c:v>6.6921400139110002E-4</c:v>
                </c:pt>
                <c:pt idx="777">
                  <c:v>6.6451763268559998E-4</c:v>
                </c:pt>
                <c:pt idx="778">
                  <c:v>6.545289652422E-4</c:v>
                </c:pt>
                <c:pt idx="779">
                  <c:v>6.4548099180680002E-4</c:v>
                </c:pt>
                <c:pt idx="780">
                  <c:v>6.3995883101599998E-4</c:v>
                </c:pt>
                <c:pt idx="781">
                  <c:v>6.3340977067130003E-4</c:v>
                </c:pt>
                <c:pt idx="782">
                  <c:v>6.2930944841359997E-4</c:v>
                </c:pt>
                <c:pt idx="783">
                  <c:v>6.2335649272429999E-4</c:v>
                </c:pt>
                <c:pt idx="784">
                  <c:v>6.1577337328339997E-4</c:v>
                </c:pt>
                <c:pt idx="785">
                  <c:v>6.1247730627660005E-4</c:v>
                </c:pt>
                <c:pt idx="786">
                  <c:v>6.0493731871250002E-4</c:v>
                </c:pt>
                <c:pt idx="787">
                  <c:v>5.9479783521970003E-4</c:v>
                </c:pt>
                <c:pt idx="788">
                  <c:v>5.8823445579039998E-4</c:v>
                </c:pt>
                <c:pt idx="789">
                  <c:v>5.8148434618490003E-4</c:v>
                </c:pt>
                <c:pt idx="790">
                  <c:v>5.7296059094369997E-4</c:v>
                </c:pt>
                <c:pt idx="791">
                  <c:v>5.6316575501109999E-4</c:v>
                </c:pt>
                <c:pt idx="792">
                  <c:v>5.5319862440230002E-4</c:v>
                </c:pt>
                <c:pt idx="793">
                  <c:v>5.4350431310009998E-4</c:v>
                </c:pt>
                <c:pt idx="794">
                  <c:v>5.3215125808490004E-4</c:v>
                </c:pt>
                <c:pt idx="795">
                  <c:v>5.2121467888360004E-4</c:v>
                </c:pt>
                <c:pt idx="796">
                  <c:v>5.1199435256420005E-4</c:v>
                </c:pt>
                <c:pt idx="797">
                  <c:v>5.0308997742830005E-4</c:v>
                </c:pt>
                <c:pt idx="798">
                  <c:v>4.9591617425900002E-4</c:v>
                </c:pt>
                <c:pt idx="799">
                  <c:v>4.8361523658969999E-4</c:v>
                </c:pt>
                <c:pt idx="800">
                  <c:v>4.6948314411569998E-4</c:v>
                </c:pt>
                <c:pt idx="801">
                  <c:v>4.6032023965380002E-4</c:v>
                </c:pt>
                <c:pt idx="802">
                  <c:v>4.4810544932259998E-4</c:v>
                </c:pt>
                <c:pt idx="803">
                  <c:v>4.3614918831740002E-4</c:v>
                </c:pt>
                <c:pt idx="804">
                  <c:v>4.252987564541E-4</c:v>
                </c:pt>
                <c:pt idx="805">
                  <c:v>4.2109790956599999E-4</c:v>
                </c:pt>
                <c:pt idx="806">
                  <c:v>4.2541365837679999E-4</c:v>
                </c:pt>
                <c:pt idx="807">
                  <c:v>4.302751622163E-4</c:v>
                </c:pt>
                <c:pt idx="808">
                  <c:v>4.4654001249000002E-4</c:v>
                </c:pt>
                <c:pt idx="809">
                  <c:v>4.7611116315239999E-4</c:v>
                </c:pt>
                <c:pt idx="810">
                  <c:v>5.1613058894869998E-4</c:v>
                </c:pt>
                <c:pt idx="811">
                  <c:v>5.5253080790860002E-4</c:v>
                </c:pt>
                <c:pt idx="812">
                  <c:v>5.9431669069449997E-4</c:v>
                </c:pt>
                <c:pt idx="813">
                  <c:v>6.3854415202509998E-4</c:v>
                </c:pt>
                <c:pt idx="814">
                  <c:v>6.7903037415820004E-4</c:v>
                </c:pt>
                <c:pt idx="815">
                  <c:v>7.1283109718930004E-4</c:v>
                </c:pt>
                <c:pt idx="816">
                  <c:v>7.3845271253960003E-4</c:v>
                </c:pt>
                <c:pt idx="817">
                  <c:v>7.6423946302379996E-4</c:v>
                </c:pt>
                <c:pt idx="818">
                  <c:v>7.7634654007849996E-4</c:v>
                </c:pt>
                <c:pt idx="819">
                  <c:v>7.7990110730749996E-4</c:v>
                </c:pt>
                <c:pt idx="820">
                  <c:v>7.7358190901579999E-4</c:v>
                </c:pt>
                <c:pt idx="821">
                  <c:v>7.6739193173130005E-4</c:v>
                </c:pt>
                <c:pt idx="822">
                  <c:v>7.5520580867309995E-4</c:v>
                </c:pt>
                <c:pt idx="823">
                  <c:v>7.4214371852579996E-4</c:v>
                </c:pt>
                <c:pt idx="824">
                  <c:v>7.3101324960590005E-4</c:v>
                </c:pt>
                <c:pt idx="825">
                  <c:v>7.1701756678519996E-4</c:v>
                </c:pt>
                <c:pt idx="826">
                  <c:v>7.0361071266229996E-4</c:v>
                </c:pt>
                <c:pt idx="827">
                  <c:v>6.9074967177579997E-4</c:v>
                </c:pt>
                <c:pt idx="828">
                  <c:v>6.7880057031290001E-4</c:v>
                </c:pt>
                <c:pt idx="829">
                  <c:v>6.6387857077640001E-4</c:v>
                </c:pt>
                <c:pt idx="830">
                  <c:v>6.5127597190440005E-4</c:v>
                </c:pt>
                <c:pt idx="831">
                  <c:v>6.3867343123999996E-4</c:v>
                </c:pt>
                <c:pt idx="832">
                  <c:v>6.2588416039939998E-4</c:v>
                </c:pt>
                <c:pt idx="833">
                  <c:v>6.1363348504529997E-4</c:v>
                </c:pt>
                <c:pt idx="834">
                  <c:v>6.0189259238539999E-4</c:v>
                </c:pt>
                <c:pt idx="835">
                  <c:v>5.8999378234149999E-4</c:v>
                </c:pt>
                <c:pt idx="836">
                  <c:v>5.784468376078E-4</c:v>
                </c:pt>
                <c:pt idx="837">
                  <c:v>5.6645466247570004E-4</c:v>
                </c:pt>
                <c:pt idx="838">
                  <c:v>5.5405317107220001E-4</c:v>
                </c:pt>
                <c:pt idx="839">
                  <c:v>5.4190296214070004E-4</c:v>
                </c:pt>
                <c:pt idx="840">
                  <c:v>5.2961637265980005E-4</c:v>
                </c:pt>
                <c:pt idx="841">
                  <c:v>5.213511176407E-4</c:v>
                </c:pt>
                <c:pt idx="842">
                  <c:v>5.1124033052469999E-4</c:v>
                </c:pt>
                <c:pt idx="843">
                  <c:v>5.043969140388E-4</c:v>
                </c:pt>
                <c:pt idx="844">
                  <c:v>5.0948100397359998E-4</c:v>
                </c:pt>
                <c:pt idx="845">
                  <c:v>5.1700667245310002E-4</c:v>
                </c:pt>
                <c:pt idx="846">
                  <c:v>5.3382443729789995E-4</c:v>
                </c:pt>
                <c:pt idx="847">
                  <c:v>5.5921624880280005E-4</c:v>
                </c:pt>
                <c:pt idx="848">
                  <c:v>5.901445983909E-4</c:v>
                </c:pt>
                <c:pt idx="849">
                  <c:v>6.2814616831019998E-4</c:v>
                </c:pt>
                <c:pt idx="850">
                  <c:v>6.665426772088E-4</c:v>
                </c:pt>
                <c:pt idx="851">
                  <c:v>7.0184422656890001E-4</c:v>
                </c:pt>
                <c:pt idx="852">
                  <c:v>7.4103783117610001E-4</c:v>
                </c:pt>
                <c:pt idx="853">
                  <c:v>7.7639683149759999E-4</c:v>
                </c:pt>
                <c:pt idx="854">
                  <c:v>7.9948356142270003E-4</c:v>
                </c:pt>
                <c:pt idx="855">
                  <c:v>8.2167267100889999E-4</c:v>
                </c:pt>
                <c:pt idx="856">
                  <c:v>8.3241536049170005E-4</c:v>
                </c:pt>
                <c:pt idx="857">
                  <c:v>8.3237228682260002E-4</c:v>
                </c:pt>
                <c:pt idx="858">
                  <c:v>8.2601717440409996E-4</c:v>
                </c:pt>
                <c:pt idx="859">
                  <c:v>8.1847718684000003E-4</c:v>
                </c:pt>
                <c:pt idx="860">
                  <c:v>8.0884032649919998E-4</c:v>
                </c:pt>
                <c:pt idx="861">
                  <c:v>7.9809763701629995E-4</c:v>
                </c:pt>
                <c:pt idx="862">
                  <c:v>7.8827410470689999E-4</c:v>
                </c:pt>
                <c:pt idx="863">
                  <c:v>7.752406527288E-4</c:v>
                </c:pt>
                <c:pt idx="864">
                  <c:v>7.6495041139419998E-4</c:v>
                </c:pt>
                <c:pt idx="865">
                  <c:v>7.5520580867309995E-4</c:v>
                </c:pt>
                <c:pt idx="866">
                  <c:v>7.4565515387799998E-4</c:v>
                </c:pt>
                <c:pt idx="867">
                  <c:v>7.3959445580840002E-4</c:v>
                </c:pt>
                <c:pt idx="868">
                  <c:v>7.324063335545E-4</c:v>
                </c:pt>
                <c:pt idx="869">
                  <c:v>7.2072295006359998E-4</c:v>
                </c:pt>
                <c:pt idx="870">
                  <c:v>7.124504772946E-4</c:v>
                </c:pt>
                <c:pt idx="871">
                  <c:v>7.0278492057699996E-4</c:v>
                </c:pt>
                <c:pt idx="872">
                  <c:v>6.909076473676E-4</c:v>
                </c:pt>
                <c:pt idx="873">
                  <c:v>6.8353279493749998E-4</c:v>
                </c:pt>
                <c:pt idx="874">
                  <c:v>6.7268242128189996E-4</c:v>
                </c:pt>
                <c:pt idx="875">
                  <c:v>6.6355540184299998E-4</c:v>
                </c:pt>
                <c:pt idx="876">
                  <c:v>6.5534038003530002E-4</c:v>
                </c:pt>
                <c:pt idx="877">
                  <c:v>6.4858311088759999E-4</c:v>
                </c:pt>
                <c:pt idx="878">
                  <c:v>6.4201973145830004E-4</c:v>
                </c:pt>
                <c:pt idx="879">
                  <c:v>6.3491781475019996E-4</c:v>
                </c:pt>
                <c:pt idx="880">
                  <c:v>6.2530249124390005E-4</c:v>
                </c:pt>
                <c:pt idx="881">
                  <c:v>6.161899073049E-4</c:v>
                </c:pt>
                <c:pt idx="882">
                  <c:v>6.1055284459139996E-4</c:v>
                </c:pt>
                <c:pt idx="883">
                  <c:v>6.0031283646820002E-4</c:v>
                </c:pt>
                <c:pt idx="884">
                  <c:v>5.9405819047239996E-4</c:v>
                </c:pt>
                <c:pt idx="885">
                  <c:v>5.8798311511049995E-4</c:v>
                </c:pt>
                <c:pt idx="886">
                  <c:v>5.7845399715010005E-4</c:v>
                </c:pt>
                <c:pt idx="887">
                  <c:v>5.6920497445389997E-4</c:v>
                </c:pt>
                <c:pt idx="888">
                  <c:v>5.5841199355199998E-4</c:v>
                </c:pt>
                <c:pt idx="889">
                  <c:v>5.5119511671360003E-4</c:v>
                </c:pt>
                <c:pt idx="890">
                  <c:v>5.4203224135560002E-4</c:v>
                </c:pt>
                <c:pt idx="891">
                  <c:v>5.4089765762909997E-4</c:v>
                </c:pt>
                <c:pt idx="892">
                  <c:v>5.4109154734760002E-4</c:v>
                </c:pt>
                <c:pt idx="893">
                  <c:v>5.4615410044789997E-4</c:v>
                </c:pt>
                <c:pt idx="894">
                  <c:v>5.5327761219809996E-4</c:v>
                </c:pt>
                <c:pt idx="895">
                  <c:v>5.6356069399040004E-4</c:v>
                </c:pt>
                <c:pt idx="896">
                  <c:v>5.7932292111220003E-4</c:v>
                </c:pt>
                <c:pt idx="897">
                  <c:v>6.0011894674969998E-4</c:v>
                </c:pt>
                <c:pt idx="898">
                  <c:v>6.2747113406660005E-4</c:v>
                </c:pt>
                <c:pt idx="899">
                  <c:v>6.5878726309169999E-4</c:v>
                </c:pt>
                <c:pt idx="900">
                  <c:v>6.996109732427E-4</c:v>
                </c:pt>
                <c:pt idx="901">
                  <c:v>7.3958729626609997E-4</c:v>
                </c:pt>
                <c:pt idx="902">
                  <c:v>7.7537709148600004E-4</c:v>
                </c:pt>
                <c:pt idx="903">
                  <c:v>8.0843101022769995E-4</c:v>
                </c:pt>
                <c:pt idx="904">
                  <c:v>8.3928037201989999E-4</c:v>
                </c:pt>
                <c:pt idx="905">
                  <c:v>8.6474401177839995E-4</c:v>
                </c:pt>
                <c:pt idx="906">
                  <c:v>8.8518817210569999E-4</c:v>
                </c:pt>
                <c:pt idx="907">
                  <c:v>8.9904741616920005E-4</c:v>
                </c:pt>
                <c:pt idx="908">
                  <c:v>9.1023527784270003E-4</c:v>
                </c:pt>
                <c:pt idx="909">
                  <c:v>9.1648270608859995E-4</c:v>
                </c:pt>
                <c:pt idx="910">
                  <c:v>9.1365340631459997E-4</c:v>
                </c:pt>
                <c:pt idx="911">
                  <c:v>9.0519426157699998E-4</c:v>
                </c:pt>
                <c:pt idx="912">
                  <c:v>8.9618220226839998E-4</c:v>
                </c:pt>
                <c:pt idx="913">
                  <c:v>8.8506611064080002E-4</c:v>
                </c:pt>
                <c:pt idx="914">
                  <c:v>8.7508454453200004E-4</c:v>
                </c:pt>
                <c:pt idx="915">
                  <c:v>8.6294161155820001E-4</c:v>
                </c:pt>
                <c:pt idx="916">
                  <c:v>8.5494201630350003E-4</c:v>
                </c:pt>
                <c:pt idx="917">
                  <c:v>8.4715068805960004E-4</c:v>
                </c:pt>
                <c:pt idx="918">
                  <c:v>8.3601305959750004E-4</c:v>
                </c:pt>
                <c:pt idx="919">
                  <c:v>8.251123363152E-4</c:v>
                </c:pt>
                <c:pt idx="920">
                  <c:v>8.1576994853090003E-4</c:v>
                </c:pt>
                <c:pt idx="921">
                  <c:v>8.0517807509749998E-4</c:v>
                </c:pt>
                <c:pt idx="922">
                  <c:v>7.9511752119289995E-4</c:v>
                </c:pt>
                <c:pt idx="923">
                  <c:v>7.8589719487349996E-4</c:v>
                </c:pt>
                <c:pt idx="924">
                  <c:v>7.7562127262350005E-4</c:v>
                </c:pt>
                <c:pt idx="925">
                  <c:v>7.7007041545579995E-4</c:v>
                </c:pt>
                <c:pt idx="926">
                  <c:v>7.6113728573549999E-4</c:v>
                </c:pt>
                <c:pt idx="927">
                  <c:v>7.4974115705120001E-4</c:v>
                </c:pt>
                <c:pt idx="928">
                  <c:v>7.4040592880919999E-4</c:v>
                </c:pt>
                <c:pt idx="929">
                  <c:v>7.287656189874E-4</c:v>
                </c:pt>
                <c:pt idx="930">
                  <c:v>7.1800855221229999E-4</c:v>
                </c:pt>
                <c:pt idx="931">
                  <c:v>7.0843630237500004E-4</c:v>
                </c:pt>
                <c:pt idx="932">
                  <c:v>6.9777981843800003E-4</c:v>
                </c:pt>
                <c:pt idx="933">
                  <c:v>6.8846612703060001E-4</c:v>
                </c:pt>
                <c:pt idx="934">
                  <c:v>6.7887239856649997E-4</c:v>
                </c:pt>
                <c:pt idx="935">
                  <c:v>6.626721587963E-4</c:v>
                </c:pt>
                <c:pt idx="936">
                  <c:v>6.5009115496650002E-4</c:v>
                </c:pt>
                <c:pt idx="937">
                  <c:v>6.4033939270299997E-4</c:v>
                </c:pt>
                <c:pt idx="938">
                  <c:v>6.3441513339060004E-4</c:v>
                </c:pt>
                <c:pt idx="939">
                  <c:v>6.3455873168999995E-4</c:v>
                </c:pt>
                <c:pt idx="940">
                  <c:v>6.4632832072679999E-4</c:v>
                </c:pt>
                <c:pt idx="941">
                  <c:v>6.6333997529000001E-4</c:v>
                </c:pt>
                <c:pt idx="942">
                  <c:v>6.9076399086039997E-4</c:v>
                </c:pt>
                <c:pt idx="943">
                  <c:v>7.2224531322719998E-4</c:v>
                </c:pt>
                <c:pt idx="944">
                  <c:v>7.5634045060719998E-4</c:v>
                </c:pt>
                <c:pt idx="945">
                  <c:v>7.9870084300639999E-4</c:v>
                </c:pt>
                <c:pt idx="946">
                  <c:v>8.3604891551659997E-4</c:v>
                </c:pt>
                <c:pt idx="947">
                  <c:v>8.7416538735849997E-4</c:v>
                </c:pt>
                <c:pt idx="948">
                  <c:v>9.0833235299210004E-4</c:v>
                </c:pt>
                <c:pt idx="949">
                  <c:v>9.3644578009839999E-4</c:v>
                </c:pt>
                <c:pt idx="950">
                  <c:v>9.5115235308190001E-4</c:v>
                </c:pt>
                <c:pt idx="951">
                  <c:v>9.5846253680070001E-4</c:v>
                </c:pt>
                <c:pt idx="952">
                  <c:v>9.5668883295729995E-4</c:v>
                </c:pt>
                <c:pt idx="953">
                  <c:v>9.4885443104430003E-4</c:v>
                </c:pt>
                <c:pt idx="954">
                  <c:v>9.3954795738680004E-4</c:v>
                </c:pt>
                <c:pt idx="955">
                  <c:v>9.2257215874269995E-4</c:v>
                </c:pt>
                <c:pt idx="956">
                  <c:v>9.0854062000290004E-4</c:v>
                </c:pt>
                <c:pt idx="957">
                  <c:v>8.9258456137030005E-4</c:v>
                </c:pt>
                <c:pt idx="958">
                  <c:v>8.789119892754E-4</c:v>
                </c:pt>
                <c:pt idx="959">
                  <c:v>8.6412642849610004E-4</c:v>
                </c:pt>
                <c:pt idx="960">
                  <c:v>8.4828527178620005E-4</c:v>
                </c:pt>
                <c:pt idx="961">
                  <c:v>8.3577603800220001E-4</c:v>
                </c:pt>
                <c:pt idx="962">
                  <c:v>8.2140701124439996E-4</c:v>
                </c:pt>
                <c:pt idx="963">
                  <c:v>8.1177731044589996E-4</c:v>
                </c:pt>
                <c:pt idx="964">
                  <c:v>7.969917496666E-4</c:v>
                </c:pt>
                <c:pt idx="965">
                  <c:v>7.8651477815579998E-4</c:v>
                </c:pt>
                <c:pt idx="966">
                  <c:v>7.7580800279970004E-4</c:v>
                </c:pt>
                <c:pt idx="967">
                  <c:v>7.635428919457E-4</c:v>
                </c:pt>
                <c:pt idx="968">
                  <c:v>7.4844137998300001E-4</c:v>
                </c:pt>
                <c:pt idx="969">
                  <c:v>7.3267205152660001E-4</c:v>
                </c:pt>
                <c:pt idx="970">
                  <c:v>7.1999768260870003E-4</c:v>
                </c:pt>
                <c:pt idx="971">
                  <c:v>7.0480996510010002E-4</c:v>
                </c:pt>
                <c:pt idx="972">
                  <c:v>6.9678167346859995E-4</c:v>
                </c:pt>
                <c:pt idx="973">
                  <c:v>6.8866717629130004E-4</c:v>
                </c:pt>
                <c:pt idx="974">
                  <c:v>6.9008185528220004E-4</c:v>
                </c:pt>
                <c:pt idx="975">
                  <c:v>7.0102559402589995E-4</c:v>
                </c:pt>
                <c:pt idx="976">
                  <c:v>7.2054337942970004E-4</c:v>
                </c:pt>
                <c:pt idx="977">
                  <c:v>7.4734271038319998E-4</c:v>
                </c:pt>
                <c:pt idx="978">
                  <c:v>7.8394397860390001E-4</c:v>
                </c:pt>
                <c:pt idx="979">
                  <c:v>8.2539243157949999E-4</c:v>
                </c:pt>
                <c:pt idx="980">
                  <c:v>8.6312112398449997E-4</c:v>
                </c:pt>
                <c:pt idx="981">
                  <c:v>9.0207776520400003E-4</c:v>
                </c:pt>
                <c:pt idx="982">
                  <c:v>9.3795376596970004E-4</c:v>
                </c:pt>
                <c:pt idx="983">
                  <c:v>9.7018183441830005E-4</c:v>
                </c:pt>
                <c:pt idx="984">
                  <c:v>9.9736172705890006E-4</c:v>
                </c:pt>
                <c:pt idx="985">
                  <c:v>1.0120611405E-3</c:v>
                </c:pt>
                <c:pt idx="986">
                  <c:v>1.0215328074990001E-3</c:v>
                </c:pt>
                <c:pt idx="987">
                  <c:v>1.0203910060230001E-3</c:v>
                </c:pt>
                <c:pt idx="988">
                  <c:v>1.011163461953E-3</c:v>
                </c:pt>
                <c:pt idx="989">
                  <c:v>9.9795777350659997E-4</c:v>
                </c:pt>
                <c:pt idx="990">
                  <c:v>9.8853639792650006E-4</c:v>
                </c:pt>
                <c:pt idx="991">
                  <c:v>9.7866973374039997E-4</c:v>
                </c:pt>
                <c:pt idx="992">
                  <c:v>9.6432940335940001E-4</c:v>
                </c:pt>
                <c:pt idx="993">
                  <c:v>9.5083640189840002E-4</c:v>
                </c:pt>
                <c:pt idx="994">
                  <c:v>9.3880831263960004E-4</c:v>
                </c:pt>
                <c:pt idx="995">
                  <c:v>9.2792196664959995E-4</c:v>
                </c:pt>
                <c:pt idx="996">
                  <c:v>9.1182946925980003E-4</c:v>
                </c:pt>
                <c:pt idx="997">
                  <c:v>8.9810666395350001E-4</c:v>
                </c:pt>
                <c:pt idx="998">
                  <c:v>8.8505173334849996E-4</c:v>
                </c:pt>
                <c:pt idx="999">
                  <c:v>8.752497378737E-4</c:v>
                </c:pt>
                <c:pt idx="1000">
                  <c:v>8.61469481606E-4</c:v>
                </c:pt>
                <c:pt idx="1001">
                  <c:v>8.4570731269200002E-4</c:v>
                </c:pt>
                <c:pt idx="1002">
                  <c:v>8.3493586862459996E-4</c:v>
                </c:pt>
                <c:pt idx="1003">
                  <c:v>8.2348228897899996E-4</c:v>
                </c:pt>
                <c:pt idx="1004">
                  <c:v>8.0846692435439997E-4</c:v>
                </c:pt>
                <c:pt idx="1005">
                  <c:v>7.945502293296E-4</c:v>
                </c:pt>
                <c:pt idx="1006">
                  <c:v>7.8197638504209997E-4</c:v>
                </c:pt>
                <c:pt idx="1007">
                  <c:v>7.7213853364810001E-4</c:v>
                </c:pt>
                <c:pt idx="1008">
                  <c:v>7.5860961806030003E-4</c:v>
                </c:pt>
                <c:pt idx="1009">
                  <c:v>7.480679778382E-4</c:v>
                </c:pt>
                <c:pt idx="1010">
                  <c:v>7.4272532947359995E-4</c:v>
                </c:pt>
                <c:pt idx="1011">
                  <c:v>7.4107374530289999E-4</c:v>
                </c:pt>
                <c:pt idx="1012">
                  <c:v>7.466605165973E-4</c:v>
                </c:pt>
                <c:pt idx="1013">
                  <c:v>7.60433555115E-4</c:v>
                </c:pt>
                <c:pt idx="1014">
                  <c:v>7.8176095848900003E-4</c:v>
                </c:pt>
                <c:pt idx="1015">
                  <c:v>8.0952967982740002E-4</c:v>
                </c:pt>
                <c:pt idx="1016">
                  <c:v>8.4419210907069997E-4</c:v>
                </c:pt>
                <c:pt idx="1017">
                  <c:v>8.7781331967559998E-4</c:v>
                </c:pt>
                <c:pt idx="1018">
                  <c:v>9.1948435874659995E-4</c:v>
                </c:pt>
                <c:pt idx="1019">
                  <c:v>9.5791678177189999E-4</c:v>
                </c:pt>
                <c:pt idx="1020">
                  <c:v>9.9205505102870008E-4</c:v>
                </c:pt>
                <c:pt idx="1021">
                  <c:v>1.0268539190289999E-3</c:v>
                </c:pt>
                <c:pt idx="1022">
                  <c:v>1.051455852576E-3</c:v>
                </c:pt>
                <c:pt idx="1023">
                  <c:v>1.067878678441E-3</c:v>
                </c:pt>
                <c:pt idx="1024">
                  <c:v>1.076869200915E-3</c:v>
                </c:pt>
                <c:pt idx="1025">
                  <c:v>1.080926391296E-3</c:v>
                </c:pt>
                <c:pt idx="1026">
                  <c:v>1.0805530473589999E-3</c:v>
                </c:pt>
                <c:pt idx="1027">
                  <c:v>1.080596121028E-3</c:v>
                </c:pt>
                <c:pt idx="1028">
                  <c:v>1.071174745448E-3</c:v>
                </c:pt>
                <c:pt idx="1029">
                  <c:v>1.061049522832E-3</c:v>
                </c:pt>
                <c:pt idx="1030">
                  <c:v>1.05171429459E-3</c:v>
                </c:pt>
                <c:pt idx="1031">
                  <c:v>1.0371800744909999E-3</c:v>
                </c:pt>
                <c:pt idx="1032">
                  <c:v>1.025302801281E-3</c:v>
                </c:pt>
                <c:pt idx="1033">
                  <c:v>1.0124489199370001E-3</c:v>
                </c:pt>
                <c:pt idx="1034">
                  <c:v>1.001699012704E-3</c:v>
                </c:pt>
                <c:pt idx="1035">
                  <c:v>9.9026691168549994E-4</c:v>
                </c:pt>
                <c:pt idx="1036">
                  <c:v>9.7658007871359999E-4</c:v>
                </c:pt>
                <c:pt idx="1037">
                  <c:v>9.6277828561140005E-4</c:v>
                </c:pt>
                <c:pt idx="1038">
                  <c:v>9.514395496808E-4</c:v>
                </c:pt>
                <c:pt idx="1039">
                  <c:v>9.4087643083180003E-4</c:v>
                </c:pt>
                <c:pt idx="1040">
                  <c:v>9.2805124586450003E-4</c:v>
                </c:pt>
                <c:pt idx="1041">
                  <c:v>9.1840722598140003E-4</c:v>
                </c:pt>
                <c:pt idx="1042">
                  <c:v>9.065442718565E-4</c:v>
                </c:pt>
                <c:pt idx="1043">
                  <c:v>8.9557899627830005E-4</c:v>
                </c:pt>
                <c:pt idx="1044">
                  <c:v>8.8483630679549998E-4</c:v>
                </c:pt>
                <c:pt idx="1045">
                  <c:v>8.7445264216510002E-4</c:v>
                </c:pt>
                <c:pt idx="1046">
                  <c:v>8.6474401177839995E-4</c:v>
                </c:pt>
                <c:pt idx="1047">
                  <c:v>8.5366377606990002E-4</c:v>
                </c:pt>
                <c:pt idx="1048">
                  <c:v>8.4450811846180005E-4</c:v>
                </c:pt>
                <c:pt idx="1049">
                  <c:v>8.3349249325689997E-4</c:v>
                </c:pt>
                <c:pt idx="1050">
                  <c:v>8.2334585022180004E-4</c:v>
                </c:pt>
                <c:pt idx="1051">
                  <c:v>8.1774470163509998E-4</c:v>
                </c:pt>
                <c:pt idx="1052">
                  <c:v>8.1415422027929999E-4</c:v>
                </c:pt>
                <c:pt idx="1053">
                  <c:v>8.2252005813639997E-4</c:v>
                </c:pt>
                <c:pt idx="1054">
                  <c:v>8.332555298693E-4</c:v>
                </c:pt>
                <c:pt idx="1055">
                  <c:v>8.4791186964140004E-4</c:v>
                </c:pt>
                <c:pt idx="1056">
                  <c:v>8.7347603403030005E-4</c:v>
                </c:pt>
                <c:pt idx="1057">
                  <c:v>9.0489268768580004E-4</c:v>
                </c:pt>
                <c:pt idx="1058">
                  <c:v>9.3955511692909999E-4</c:v>
                </c:pt>
                <c:pt idx="1059">
                  <c:v>9.8026392515749997E-4</c:v>
                </c:pt>
                <c:pt idx="1060">
                  <c:v>1.0230910265819999E-3</c:v>
                </c:pt>
                <c:pt idx="1061">
                  <c:v>1.057466259226E-3</c:v>
                </c:pt>
                <c:pt idx="1062">
                  <c:v>1.094828709029E-3</c:v>
                </c:pt>
                <c:pt idx="1063">
                  <c:v>1.119129010476E-3</c:v>
                </c:pt>
                <c:pt idx="1064">
                  <c:v>1.1369377607479999E-3</c:v>
                </c:pt>
                <c:pt idx="1065">
                  <c:v>1.152527634986E-3</c:v>
                </c:pt>
                <c:pt idx="1066">
                  <c:v>1.154703437351E-3</c:v>
                </c:pt>
                <c:pt idx="1067">
                  <c:v>1.1509478790689999E-3</c:v>
                </c:pt>
                <c:pt idx="1068">
                  <c:v>1.145461574197E-3</c:v>
                </c:pt>
                <c:pt idx="1069">
                  <c:v>1.133088837378E-3</c:v>
                </c:pt>
                <c:pt idx="1070">
                  <c:v>1.12110376358E-3</c:v>
                </c:pt>
                <c:pt idx="1071">
                  <c:v>1.1119552655149999E-3</c:v>
                </c:pt>
                <c:pt idx="1072">
                  <c:v>1.097241532989E-3</c:v>
                </c:pt>
                <c:pt idx="1073">
                  <c:v>1.0834110435099999E-3</c:v>
                </c:pt>
                <c:pt idx="1074">
                  <c:v>1.072474406101E-3</c:v>
                </c:pt>
                <c:pt idx="1075">
                  <c:v>1.061085495166E-3</c:v>
                </c:pt>
                <c:pt idx="1076">
                  <c:v>1.052547362633E-3</c:v>
                </c:pt>
                <c:pt idx="1077">
                  <c:v>1.0438368190079999E-3</c:v>
                </c:pt>
                <c:pt idx="1078">
                  <c:v>1.0329073993490001E-3</c:v>
                </c:pt>
                <c:pt idx="1079">
                  <c:v>1.024943776429E-3</c:v>
                </c:pt>
                <c:pt idx="1080">
                  <c:v>1.0161829413849999E-3</c:v>
                </c:pt>
                <c:pt idx="1081">
                  <c:v>1.0052248835559999E-3</c:v>
                </c:pt>
                <c:pt idx="1082">
                  <c:v>9.952074615285E-4</c:v>
                </c:pt>
                <c:pt idx="1083">
                  <c:v>9.8669808357949992E-4</c:v>
                </c:pt>
                <c:pt idx="1084">
                  <c:v>9.7731256391849993E-4</c:v>
                </c:pt>
                <c:pt idx="1085">
                  <c:v>9.6852303249759999E-4</c:v>
                </c:pt>
                <c:pt idx="1086">
                  <c:v>9.5739978132769997E-4</c:v>
                </c:pt>
                <c:pt idx="1087">
                  <c:v>9.4850972527639997E-4</c:v>
                </c:pt>
                <c:pt idx="1088">
                  <c:v>9.397059329785E-4</c:v>
                </c:pt>
                <c:pt idx="1089">
                  <c:v>9.2930789105589995E-4</c:v>
                </c:pt>
                <c:pt idx="1090">
                  <c:v>9.1870879987250001E-4</c:v>
                </c:pt>
                <c:pt idx="1091">
                  <c:v>9.1119756689299997E-4</c:v>
                </c:pt>
                <c:pt idx="1092">
                  <c:v>9.0301124146209999E-4</c:v>
                </c:pt>
                <c:pt idx="1093">
                  <c:v>8.9666328858580002E-4</c:v>
                </c:pt>
                <c:pt idx="1094">
                  <c:v>8.9010712690649996E-4</c:v>
                </c:pt>
                <c:pt idx="1095">
                  <c:v>8.828327991068E-4</c:v>
                </c:pt>
                <c:pt idx="1096">
                  <c:v>8.8462088024240004E-4</c:v>
                </c:pt>
                <c:pt idx="1097">
                  <c:v>8.8912330102179995E-4</c:v>
                </c:pt>
                <c:pt idx="1098">
                  <c:v>8.9539226610210005E-4</c:v>
                </c:pt>
                <c:pt idx="1099">
                  <c:v>9.1316510224709996E-4</c:v>
                </c:pt>
                <c:pt idx="1100">
                  <c:v>9.3604362336920002E-4</c:v>
                </c:pt>
                <c:pt idx="1101">
                  <c:v>9.6561474492769998E-4</c:v>
                </c:pt>
                <c:pt idx="1102">
                  <c:v>1.0016344022010001E-3</c:v>
                </c:pt>
                <c:pt idx="1103">
                  <c:v>1.041984185576E-3</c:v>
                </c:pt>
                <c:pt idx="1104">
                  <c:v>1.082297996618E-3</c:v>
                </c:pt>
                <c:pt idx="1105">
                  <c:v>1.1237463913859999E-3</c:v>
                </c:pt>
                <c:pt idx="1106">
                  <c:v>1.1553928488870001E-3</c:v>
                </c:pt>
                <c:pt idx="1107">
                  <c:v>1.1842817766590001E-3</c:v>
                </c:pt>
                <c:pt idx="1108">
                  <c:v>1.2085102498529999E-3</c:v>
                </c:pt>
                <c:pt idx="1109">
                  <c:v>1.224358682521E-3</c:v>
                </c:pt>
                <c:pt idx="1110">
                  <c:v>1.235805102624E-3</c:v>
                </c:pt>
                <c:pt idx="1111">
                  <c:v>1.2382610002529999E-3</c:v>
                </c:pt>
                <c:pt idx="1112">
                  <c:v>1.232882379554E-3</c:v>
                </c:pt>
                <c:pt idx="1113">
                  <c:v>1.223978004418E-3</c:v>
                </c:pt>
                <c:pt idx="1114">
                  <c:v>1.215152675286E-3</c:v>
                </c:pt>
                <c:pt idx="1115">
                  <c:v>1.2043956667180001E-3</c:v>
                </c:pt>
                <c:pt idx="1116">
                  <c:v>1.1957712704319999E-3</c:v>
                </c:pt>
                <c:pt idx="1117">
                  <c:v>1.1811365839090001E-3</c:v>
                </c:pt>
                <c:pt idx="1118">
                  <c:v>1.172174699605E-3</c:v>
                </c:pt>
                <c:pt idx="1119">
                  <c:v>1.1604984756560001E-3</c:v>
                </c:pt>
                <c:pt idx="1120">
                  <c:v>1.148319570348E-3</c:v>
                </c:pt>
                <c:pt idx="1121">
                  <c:v>1.137447659858E-3</c:v>
                </c:pt>
                <c:pt idx="1122">
                  <c:v>1.128442701884E-3</c:v>
                </c:pt>
                <c:pt idx="1123">
                  <c:v>1.1171327205369999E-3</c:v>
                </c:pt>
                <c:pt idx="1124">
                  <c:v>1.104767201468E-3</c:v>
                </c:pt>
                <c:pt idx="1125">
                  <c:v>1.0934140300380001E-3</c:v>
                </c:pt>
                <c:pt idx="1126">
                  <c:v>1.0826354846359999E-3</c:v>
                </c:pt>
                <c:pt idx="1127">
                  <c:v>1.074951840565E-3</c:v>
                </c:pt>
                <c:pt idx="1128">
                  <c:v>1.0647692251949999E-3</c:v>
                </c:pt>
                <c:pt idx="1129">
                  <c:v>1.05463701766E-3</c:v>
                </c:pt>
                <c:pt idx="1130">
                  <c:v>1.043226453476E-3</c:v>
                </c:pt>
                <c:pt idx="1131">
                  <c:v>1.0314281098540001E-3</c:v>
                </c:pt>
                <c:pt idx="1132">
                  <c:v>1.0198667878290001E-3</c:v>
                </c:pt>
                <c:pt idx="1133">
                  <c:v>1.0062302462759999E-3</c:v>
                </c:pt>
                <c:pt idx="1134">
                  <c:v>9.9334039259699994E-4</c:v>
                </c:pt>
                <c:pt idx="1135">
                  <c:v>9.824828011915001E-4</c:v>
                </c:pt>
                <c:pt idx="1136">
                  <c:v>9.686953853816E-4</c:v>
                </c:pt>
                <c:pt idx="1137">
                  <c:v>9.6276390831919996E-4</c:v>
                </c:pt>
                <c:pt idx="1138">
                  <c:v>9.6217507962139998E-4</c:v>
                </c:pt>
                <c:pt idx="1139">
                  <c:v>9.6693605883049999E-4</c:v>
                </c:pt>
                <c:pt idx="1140">
                  <c:v>9.787989547475999E-4</c:v>
                </c:pt>
                <c:pt idx="1141">
                  <c:v>9.9975301418450007E-4</c:v>
                </c:pt>
                <c:pt idx="1142">
                  <c:v>1.028448110446E-3</c:v>
                </c:pt>
                <c:pt idx="1143">
                  <c:v>1.0660474654289999E-3</c:v>
                </c:pt>
                <c:pt idx="1144">
                  <c:v>1.1081709526480001E-3</c:v>
                </c:pt>
                <c:pt idx="1145">
                  <c:v>1.147450762801E-3</c:v>
                </c:pt>
                <c:pt idx="1146">
                  <c:v>1.189121743664E-3</c:v>
                </c:pt>
                <c:pt idx="1147">
                  <c:v>1.2249762658030001E-3</c:v>
                </c:pt>
                <c:pt idx="1148">
                  <c:v>1.2557681184259999E-3</c:v>
                </c:pt>
                <c:pt idx="1149">
                  <c:v>1.2788979802280001E-3</c:v>
                </c:pt>
                <c:pt idx="1150">
                  <c:v>1.2985019711780001E-3</c:v>
                </c:pt>
                <c:pt idx="1151">
                  <c:v>1.3109321007510001E-3</c:v>
                </c:pt>
                <c:pt idx="1152">
                  <c:v>1.312878215685E-3</c:v>
                </c:pt>
                <c:pt idx="1153">
                  <c:v>1.3085480313749999E-3</c:v>
                </c:pt>
                <c:pt idx="1154">
                  <c:v>1.2999596074219999E-3</c:v>
                </c:pt>
                <c:pt idx="1155">
                  <c:v>1.288118306547E-3</c:v>
                </c:pt>
                <c:pt idx="1156">
                  <c:v>1.2780505931000001E-3</c:v>
                </c:pt>
                <c:pt idx="1157">
                  <c:v>1.264564809389E-3</c:v>
                </c:pt>
                <c:pt idx="1158">
                  <c:v>1.2542672920969999E-3</c:v>
                </c:pt>
                <c:pt idx="1159">
                  <c:v>1.246519037522E-3</c:v>
                </c:pt>
                <c:pt idx="1160">
                  <c:v>1.2337154475970001E-3</c:v>
                </c:pt>
                <c:pt idx="1161">
                  <c:v>1.2202009093020001E-3</c:v>
                </c:pt>
                <c:pt idx="1162">
                  <c:v>1.2084170011799999E-3</c:v>
                </c:pt>
                <c:pt idx="1163">
                  <c:v>1.1961662676189999E-3</c:v>
                </c:pt>
                <c:pt idx="1164">
                  <c:v>1.1871039168910001E-3</c:v>
                </c:pt>
                <c:pt idx="1165">
                  <c:v>1.1775173479690001E-3</c:v>
                </c:pt>
                <c:pt idx="1166">
                  <c:v>1.1680456809699999E-3</c:v>
                </c:pt>
                <c:pt idx="1167">
                  <c:v>1.161597203463E-3</c:v>
                </c:pt>
                <c:pt idx="1168">
                  <c:v>1.147852861322E-3</c:v>
                </c:pt>
                <c:pt idx="1169">
                  <c:v>1.1343454243619999E-3</c:v>
                </c:pt>
                <c:pt idx="1170">
                  <c:v>1.1234807316209999E-3</c:v>
                </c:pt>
                <c:pt idx="1171">
                  <c:v>1.113994629122E-3</c:v>
                </c:pt>
                <c:pt idx="1172">
                  <c:v>1.104185474105E-3</c:v>
                </c:pt>
                <c:pt idx="1173">
                  <c:v>1.0944840032609999E-3</c:v>
                </c:pt>
                <c:pt idx="1174">
                  <c:v>1.0795261478049999E-3</c:v>
                </c:pt>
                <c:pt idx="1175">
                  <c:v>1.0672754142430001E-3</c:v>
                </c:pt>
                <c:pt idx="1176">
                  <c:v>1.053574145772E-3</c:v>
                </c:pt>
                <c:pt idx="1177">
                  <c:v>1.045107841492E-3</c:v>
                </c:pt>
                <c:pt idx="1178">
                  <c:v>1.037804875523E-3</c:v>
                </c:pt>
                <c:pt idx="1179">
                  <c:v>1.0331587400290001E-3</c:v>
                </c:pt>
                <c:pt idx="1180">
                  <c:v>1.0358013678340001E-3</c:v>
                </c:pt>
                <c:pt idx="1181">
                  <c:v>1.0464148363100001E-3</c:v>
                </c:pt>
                <c:pt idx="1182">
                  <c:v>1.063024275936E-3</c:v>
                </c:pt>
                <c:pt idx="1183">
                  <c:v>1.0868866229429999E-3</c:v>
                </c:pt>
                <c:pt idx="1184">
                  <c:v>1.1170322541150001E-3</c:v>
                </c:pt>
                <c:pt idx="1185">
                  <c:v>1.1553425574680001E-3</c:v>
                </c:pt>
                <c:pt idx="1186">
                  <c:v>1.195218414068E-3</c:v>
                </c:pt>
                <c:pt idx="1187">
                  <c:v>1.2313313782219999E-3</c:v>
                </c:pt>
                <c:pt idx="1188">
                  <c:v>1.2709199218080001E-3</c:v>
                </c:pt>
                <c:pt idx="1189">
                  <c:v>1.3076935429129999E-3</c:v>
                </c:pt>
                <c:pt idx="1190">
                  <c:v>1.3375590788200001E-3</c:v>
                </c:pt>
                <c:pt idx="1191">
                  <c:v>1.359288697131E-3</c:v>
                </c:pt>
                <c:pt idx="1192">
                  <c:v>1.376257278025E-3</c:v>
                </c:pt>
                <c:pt idx="1193">
                  <c:v>1.384307048284E-3</c:v>
                </c:pt>
                <c:pt idx="1194">
                  <c:v>1.388960285112E-3</c:v>
                </c:pt>
                <c:pt idx="1195">
                  <c:v>1.3863248750569999E-3</c:v>
                </c:pt>
                <c:pt idx="1196">
                  <c:v>1.3816860737280001E-3</c:v>
                </c:pt>
                <c:pt idx="1197">
                  <c:v>1.377700595185E-3</c:v>
                </c:pt>
                <c:pt idx="1198">
                  <c:v>1.3707278994840001E-3</c:v>
                </c:pt>
                <c:pt idx="1199">
                  <c:v>1.3649616157639999E-3</c:v>
                </c:pt>
                <c:pt idx="1200">
                  <c:v>1.3569117290900001E-3</c:v>
                </c:pt>
                <c:pt idx="1201">
                  <c:v>1.3470738194880001E-3</c:v>
                </c:pt>
                <c:pt idx="1202">
                  <c:v>1.338873174973E-3</c:v>
                </c:pt>
                <c:pt idx="1203">
                  <c:v>1.3329632347450001E-3</c:v>
                </c:pt>
                <c:pt idx="1204">
                  <c:v>1.3267230242490001E-3</c:v>
                </c:pt>
                <c:pt idx="1205">
                  <c:v>1.3203679118310001E-3</c:v>
                </c:pt>
                <c:pt idx="1206">
                  <c:v>1.315140165389E-3</c:v>
                </c:pt>
                <c:pt idx="1207">
                  <c:v>1.3068318366999999E-3</c:v>
                </c:pt>
                <c:pt idx="1208">
                  <c:v>1.299945288338E-3</c:v>
                </c:pt>
                <c:pt idx="1209">
                  <c:v>1.293180859648E-3</c:v>
                </c:pt>
                <c:pt idx="1210">
                  <c:v>1.291155815125E-3</c:v>
                </c:pt>
                <c:pt idx="1211">
                  <c:v>1.287479186431E-3</c:v>
                </c:pt>
                <c:pt idx="1212">
                  <c:v>1.283192192204E-3</c:v>
                </c:pt>
                <c:pt idx="1213">
                  <c:v>1.2765497667710001E-3</c:v>
                </c:pt>
                <c:pt idx="1214">
                  <c:v>1.2699863873419999E-3</c:v>
                </c:pt>
                <c:pt idx="1215">
                  <c:v>1.2641770299520001E-3</c:v>
                </c:pt>
                <c:pt idx="1216">
                  <c:v>1.258073141798E-3</c:v>
                </c:pt>
                <c:pt idx="1217">
                  <c:v>1.2521848548200001E-3</c:v>
                </c:pt>
                <c:pt idx="1218">
                  <c:v>1.246425672434E-3</c:v>
                </c:pt>
                <c:pt idx="1219">
                  <c:v>1.239151344635E-3</c:v>
                </c:pt>
                <c:pt idx="1220">
                  <c:v>1.231087138876E-3</c:v>
                </c:pt>
                <c:pt idx="1221">
                  <c:v>1.227827044204E-3</c:v>
                </c:pt>
                <c:pt idx="1222">
                  <c:v>1.2215652968729999E-3</c:v>
                </c:pt>
                <c:pt idx="1223">
                  <c:v>1.2165529187770001E-3</c:v>
                </c:pt>
                <c:pt idx="1224">
                  <c:v>1.213048701175E-3</c:v>
                </c:pt>
                <c:pt idx="1225">
                  <c:v>1.2060257140549999E-3</c:v>
                </c:pt>
                <c:pt idx="1226">
                  <c:v>1.1993545340370001E-3</c:v>
                </c:pt>
                <c:pt idx="1227">
                  <c:v>1.1946366867049999E-3</c:v>
                </c:pt>
                <c:pt idx="1228">
                  <c:v>1.1914985952900001E-3</c:v>
                </c:pt>
                <c:pt idx="1229">
                  <c:v>1.1875275522469999E-3</c:v>
                </c:pt>
                <c:pt idx="1230">
                  <c:v>1.179958810098E-3</c:v>
                </c:pt>
                <c:pt idx="1231">
                  <c:v>1.1711765546349999E-3</c:v>
                </c:pt>
                <c:pt idx="1232">
                  <c:v>1.1675357818600001E-3</c:v>
                </c:pt>
                <c:pt idx="1233">
                  <c:v>1.162889762782E-3</c:v>
                </c:pt>
                <c:pt idx="1234">
                  <c:v>1.1582580627869999E-3</c:v>
                </c:pt>
                <c:pt idx="1235">
                  <c:v>1.155608217232E-3</c:v>
                </c:pt>
                <c:pt idx="1236">
                  <c:v>1.151989097707E-3</c:v>
                </c:pt>
                <c:pt idx="1237">
                  <c:v>1.148039591499E-3</c:v>
                </c:pt>
                <c:pt idx="1238">
                  <c:v>1.1415263870730001E-3</c:v>
                </c:pt>
                <c:pt idx="1239">
                  <c:v>1.137684565037E-3</c:v>
                </c:pt>
                <c:pt idx="1240">
                  <c:v>1.1388120474290001E-3</c:v>
                </c:pt>
                <c:pt idx="1241">
                  <c:v>1.1391926091160001E-3</c:v>
                </c:pt>
                <c:pt idx="1242">
                  <c:v>1.1393865570430001E-3</c:v>
                </c:pt>
                <c:pt idx="1243">
                  <c:v>1.1436735512690001E-3</c:v>
                </c:pt>
                <c:pt idx="1244">
                  <c:v>1.151500735432E-3</c:v>
                </c:pt>
                <c:pt idx="1245">
                  <c:v>1.1594860116019999E-3</c:v>
                </c:pt>
                <c:pt idx="1246">
                  <c:v>1.1800737120209999E-3</c:v>
                </c:pt>
                <c:pt idx="1247">
                  <c:v>1.203986350447E-3</c:v>
                </c:pt>
                <c:pt idx="1248">
                  <c:v>1.228918554261E-3</c:v>
                </c:pt>
                <c:pt idx="1249">
                  <c:v>1.261584693566E-3</c:v>
                </c:pt>
                <c:pt idx="1250">
                  <c:v>1.2949616648260001E-3</c:v>
                </c:pt>
                <c:pt idx="1251">
                  <c:v>1.33369571995E-3</c:v>
                </c:pt>
                <c:pt idx="1252">
                  <c:v>1.369966659695E-3</c:v>
                </c:pt>
                <c:pt idx="1253">
                  <c:v>1.4103021239860001E-3</c:v>
                </c:pt>
                <c:pt idx="1254">
                  <c:v>1.4421639498319999E-3</c:v>
                </c:pt>
                <c:pt idx="1255">
                  <c:v>1.4719648752360001E-3</c:v>
                </c:pt>
                <c:pt idx="1256">
                  <c:v>1.49328506086E-3</c:v>
                </c:pt>
                <c:pt idx="1257">
                  <c:v>1.510576810688E-3</c:v>
                </c:pt>
                <c:pt idx="1258">
                  <c:v>1.5284143155440001E-3</c:v>
                </c:pt>
                <c:pt idx="1259">
                  <c:v>1.53828097973E-3</c:v>
                </c:pt>
                <c:pt idx="1260">
                  <c:v>1.543350634165E-3</c:v>
                </c:pt>
                <c:pt idx="1261">
                  <c:v>1.543623511679E-3</c:v>
                </c:pt>
                <c:pt idx="1262">
                  <c:v>1.5430849744009999E-3</c:v>
                </c:pt>
                <c:pt idx="1263">
                  <c:v>1.533563015983E-3</c:v>
                </c:pt>
                <c:pt idx="1264">
                  <c:v>1.530489651486E-3</c:v>
                </c:pt>
                <c:pt idx="1265">
                  <c:v>1.5270427102220001E-3</c:v>
                </c:pt>
                <c:pt idx="1266">
                  <c:v>1.5200269408520001E-3</c:v>
                </c:pt>
                <c:pt idx="1267">
                  <c:v>1.5149069949979999E-3</c:v>
                </c:pt>
                <c:pt idx="1268">
                  <c:v>1.508824643679E-3</c:v>
                </c:pt>
                <c:pt idx="1269">
                  <c:v>1.5021894359960001E-3</c:v>
                </c:pt>
                <c:pt idx="1270">
                  <c:v>1.497249002568E-3</c:v>
                </c:pt>
                <c:pt idx="1271">
                  <c:v>1.4909009914850001E-3</c:v>
                </c:pt>
                <c:pt idx="1272">
                  <c:v>1.483913976699E-3</c:v>
                </c:pt>
                <c:pt idx="1273">
                  <c:v>1.4784564264120001E-3</c:v>
                </c:pt>
                <c:pt idx="1274">
                  <c:v>1.4699039747939999E-3</c:v>
                </c:pt>
                <c:pt idx="1275">
                  <c:v>1.4625434996559999E-3</c:v>
                </c:pt>
                <c:pt idx="1276">
                  <c:v>1.453423639759E-3</c:v>
                </c:pt>
                <c:pt idx="1277">
                  <c:v>1.445869333111E-3</c:v>
                </c:pt>
                <c:pt idx="1278">
                  <c:v>1.438853563741E-3</c:v>
                </c:pt>
                <c:pt idx="1279">
                  <c:v>1.4334606239569999E-3</c:v>
                </c:pt>
                <c:pt idx="1280">
                  <c:v>1.4254108536989999E-3</c:v>
                </c:pt>
                <c:pt idx="1281">
                  <c:v>1.417274819687E-3</c:v>
                </c:pt>
                <c:pt idx="1282">
                  <c:v>1.4107616152610001E-3</c:v>
                </c:pt>
                <c:pt idx="1283">
                  <c:v>1.402503577992E-3</c:v>
                </c:pt>
                <c:pt idx="1284">
                  <c:v>1.3944824459029999E-3</c:v>
                </c:pt>
                <c:pt idx="1285">
                  <c:v>1.3899584300819999E-3</c:v>
                </c:pt>
                <c:pt idx="1286">
                  <c:v>1.3853698037559999E-3</c:v>
                </c:pt>
                <c:pt idx="1287">
                  <c:v>1.378102693707E-3</c:v>
                </c:pt>
                <c:pt idx="1288">
                  <c:v>1.371733262204E-3</c:v>
                </c:pt>
                <c:pt idx="1289">
                  <c:v>1.362577546388E-3</c:v>
                </c:pt>
                <c:pt idx="1290">
                  <c:v>1.3553319731730001E-3</c:v>
                </c:pt>
                <c:pt idx="1291">
                  <c:v>1.3487541582439999E-3</c:v>
                </c:pt>
                <c:pt idx="1292">
                  <c:v>1.340733026154E-3</c:v>
                </c:pt>
                <c:pt idx="1293">
                  <c:v>1.33275508415E-3</c:v>
                </c:pt>
                <c:pt idx="1294">
                  <c:v>1.3257464161140001E-3</c:v>
                </c:pt>
                <c:pt idx="1295">
                  <c:v>1.321631716564E-3</c:v>
                </c:pt>
                <c:pt idx="1296">
                  <c:v>1.3160018716009999E-3</c:v>
                </c:pt>
                <c:pt idx="1297">
                  <c:v>1.3097975170239999E-3</c:v>
                </c:pt>
                <c:pt idx="1298">
                  <c:v>1.3043831568210001E-3</c:v>
                </c:pt>
                <c:pt idx="1299">
                  <c:v>1.2990117538720001E-3</c:v>
                </c:pt>
                <c:pt idx="1300">
                  <c:v>1.291098422371E-3</c:v>
                </c:pt>
                <c:pt idx="1301">
                  <c:v>1.286330167204E-3</c:v>
                </c:pt>
                <c:pt idx="1302">
                  <c:v>1.28460675478E-3</c:v>
                </c:pt>
                <c:pt idx="1303">
                  <c:v>1.2813251232729999E-3</c:v>
                </c:pt>
                <c:pt idx="1304">
                  <c:v>1.2803772697230001E-3</c:v>
                </c:pt>
                <c:pt idx="1305">
                  <c:v>1.2765282299370001E-3</c:v>
                </c:pt>
                <c:pt idx="1306">
                  <c:v>1.279221032746E-3</c:v>
                </c:pt>
                <c:pt idx="1307">
                  <c:v>1.2870914069940001E-3</c:v>
                </c:pt>
                <c:pt idx="1308">
                  <c:v>1.2957731960340001E-3</c:v>
                </c:pt>
                <c:pt idx="1309">
                  <c:v>1.312748878263E-3</c:v>
                </c:pt>
                <c:pt idx="1310">
                  <c:v>1.334004569799E-3</c:v>
                </c:pt>
                <c:pt idx="1311">
                  <c:v>1.356631750241E-3</c:v>
                </c:pt>
                <c:pt idx="1312">
                  <c:v>1.3813126133750001E-3</c:v>
                </c:pt>
                <c:pt idx="1313">
                  <c:v>1.4141079736869999E-3</c:v>
                </c:pt>
                <c:pt idx="1314">
                  <c:v>1.4508242020379999E-3</c:v>
                </c:pt>
                <c:pt idx="1315">
                  <c:v>1.485773827881E-3</c:v>
                </c:pt>
                <c:pt idx="1316">
                  <c:v>1.522892154753E-3</c:v>
                </c:pt>
                <c:pt idx="1317">
                  <c:v>1.5550628304479999E-3</c:v>
                </c:pt>
                <c:pt idx="1318">
                  <c:v>1.586824189872E-3</c:v>
                </c:pt>
                <c:pt idx="1319">
                  <c:v>1.610779785551E-3</c:v>
                </c:pt>
                <c:pt idx="1320">
                  <c:v>1.6315471148120001E-3</c:v>
                </c:pt>
                <c:pt idx="1321">
                  <c:v>1.6493126749990001E-3</c:v>
                </c:pt>
                <c:pt idx="1322">
                  <c:v>1.6625327989460001E-3</c:v>
                </c:pt>
                <c:pt idx="1323">
                  <c:v>1.6715234378350001E-3</c:v>
                </c:pt>
                <c:pt idx="1324">
                  <c:v>1.6742593143139999E-3</c:v>
                </c:pt>
                <c:pt idx="1325">
                  <c:v>1.6757888952270001E-3</c:v>
                </c:pt>
                <c:pt idx="1326">
                  <c:v>1.671185949817E-3</c:v>
                </c:pt>
                <c:pt idx="1327">
                  <c:v>1.668112468906E-3</c:v>
                </c:pt>
                <c:pt idx="1328">
                  <c:v>1.6640768153589999E-3</c:v>
                </c:pt>
                <c:pt idx="1329">
                  <c:v>1.657276414335E-3</c:v>
                </c:pt>
                <c:pt idx="1330">
                  <c:v>1.6552298329769999E-3</c:v>
                </c:pt>
                <c:pt idx="1331">
                  <c:v>1.6496502794330001E-3</c:v>
                </c:pt>
                <c:pt idx="1332">
                  <c:v>1.6438910970459999E-3</c:v>
                </c:pt>
                <c:pt idx="1333">
                  <c:v>1.6389865195379999E-3</c:v>
                </c:pt>
                <c:pt idx="1334">
                  <c:v>1.6317337285729999E-3</c:v>
                </c:pt>
                <c:pt idx="1335">
                  <c:v>1.627001562156E-3</c:v>
                </c:pt>
                <c:pt idx="1336">
                  <c:v>1.6213357448579999E-3</c:v>
                </c:pt>
                <c:pt idx="1337">
                  <c:v>1.6135013429449999E-3</c:v>
                </c:pt>
                <c:pt idx="1338">
                  <c:v>1.607124693692E-3</c:v>
                </c:pt>
                <c:pt idx="1339">
                  <c:v>1.6041302587839999E-3</c:v>
                </c:pt>
                <c:pt idx="1340">
                  <c:v>1.5953981783239999E-3</c:v>
                </c:pt>
                <c:pt idx="1341">
                  <c:v>1.587750506587E-3</c:v>
                </c:pt>
                <c:pt idx="1342">
                  <c:v>1.583140343428E-3</c:v>
                </c:pt>
                <c:pt idx="1343">
                  <c:v>1.5744010452179999E-3</c:v>
                </c:pt>
                <c:pt idx="1344">
                  <c:v>1.5693457098680001E-3</c:v>
                </c:pt>
                <c:pt idx="1345">
                  <c:v>1.5625812811780001E-3</c:v>
                </c:pt>
                <c:pt idx="1346">
                  <c:v>1.556046539918E-3</c:v>
                </c:pt>
                <c:pt idx="1347">
                  <c:v>1.549009233713E-3</c:v>
                </c:pt>
                <c:pt idx="1348">
                  <c:v>1.541971927509E-3</c:v>
                </c:pt>
                <c:pt idx="1349">
                  <c:v>1.533254282549E-3</c:v>
                </c:pt>
                <c:pt idx="1350">
                  <c:v>1.5278757782649999E-3</c:v>
                </c:pt>
                <c:pt idx="1351">
                  <c:v>1.5243786619980001E-3</c:v>
                </c:pt>
                <c:pt idx="1352">
                  <c:v>1.5202064532789999E-3</c:v>
                </c:pt>
                <c:pt idx="1353">
                  <c:v>1.5170540427790001E-3</c:v>
                </c:pt>
                <c:pt idx="1354">
                  <c:v>1.510138856247E-3</c:v>
                </c:pt>
                <c:pt idx="1355">
                  <c:v>1.503266626969E-3</c:v>
                </c:pt>
                <c:pt idx="1356">
                  <c:v>1.4996976824479999E-3</c:v>
                </c:pt>
                <c:pt idx="1357">
                  <c:v>1.494965399615E-3</c:v>
                </c:pt>
                <c:pt idx="1358">
                  <c:v>1.4886031858620001E-3</c:v>
                </c:pt>
                <c:pt idx="1359">
                  <c:v>1.4819822972640001E-3</c:v>
                </c:pt>
                <c:pt idx="1360">
                  <c:v>1.4748946996409999E-3</c:v>
                </c:pt>
                <c:pt idx="1361">
                  <c:v>1.4692505355920001E-3</c:v>
                </c:pt>
                <c:pt idx="1362">
                  <c:v>1.46040355321E-3</c:v>
                </c:pt>
                <c:pt idx="1363">
                  <c:v>1.452073687688E-3</c:v>
                </c:pt>
                <c:pt idx="1364">
                  <c:v>1.4461278915410001E-3</c:v>
                </c:pt>
                <c:pt idx="1365">
                  <c:v>1.441129948944E-3</c:v>
                </c:pt>
                <c:pt idx="1366">
                  <c:v>1.4333386207E-3</c:v>
                </c:pt>
                <c:pt idx="1367">
                  <c:v>1.4286278747020001E-3</c:v>
                </c:pt>
                <c:pt idx="1368">
                  <c:v>1.424620859325E-3</c:v>
                </c:pt>
                <c:pt idx="1369">
                  <c:v>1.4252096880230001E-3</c:v>
                </c:pt>
                <c:pt idx="1370">
                  <c:v>1.4276297297330001E-3</c:v>
                </c:pt>
                <c:pt idx="1371">
                  <c:v>1.4388175914059999E-3</c:v>
                </c:pt>
                <c:pt idx="1372">
                  <c:v>1.4498260570689999E-3</c:v>
                </c:pt>
                <c:pt idx="1373">
                  <c:v>1.464503933676E-3</c:v>
                </c:pt>
                <c:pt idx="1374">
                  <c:v>1.486448803917E-3</c:v>
                </c:pt>
                <c:pt idx="1375">
                  <c:v>1.515388023108E-3</c:v>
                </c:pt>
                <c:pt idx="1376">
                  <c:v>1.5468837227670001E-3</c:v>
                </c:pt>
                <c:pt idx="1377">
                  <c:v>1.583269564435E-3</c:v>
                </c:pt>
                <c:pt idx="1378">
                  <c:v>1.6224200371650001E-3</c:v>
                </c:pt>
                <c:pt idx="1379">
                  <c:v>1.6631863545629999E-3</c:v>
                </c:pt>
                <c:pt idx="1380">
                  <c:v>1.698179054074E-3</c:v>
                </c:pt>
                <c:pt idx="1381">
                  <c:v>1.7214741092180001E-3</c:v>
                </c:pt>
                <c:pt idx="1382">
                  <c:v>1.74941518344E-3</c:v>
                </c:pt>
                <c:pt idx="1383">
                  <c:v>1.774541218765E-3</c:v>
                </c:pt>
                <c:pt idx="1384">
                  <c:v>1.792156137526E-3</c:v>
                </c:pt>
                <c:pt idx="1385">
                  <c:v>1.8018145347009999E-3</c:v>
                </c:pt>
                <c:pt idx="1386">
                  <c:v>1.809814129956E-3</c:v>
                </c:pt>
                <c:pt idx="1387">
                  <c:v>1.8092251848430001E-3</c:v>
                </c:pt>
                <c:pt idx="1388">
                  <c:v>1.80551991798E-3</c:v>
                </c:pt>
                <c:pt idx="1389">
                  <c:v>1.796407275833E-3</c:v>
                </c:pt>
                <c:pt idx="1390">
                  <c:v>1.792536699213E-3</c:v>
                </c:pt>
                <c:pt idx="1391">
                  <c:v>1.7878331709649999E-3</c:v>
                </c:pt>
                <c:pt idx="1392">
                  <c:v>1.7789503326639999E-3</c:v>
                </c:pt>
                <c:pt idx="1393">
                  <c:v>1.7702326877039999E-3</c:v>
                </c:pt>
                <c:pt idx="1394">
                  <c:v>1.763073261827E-3</c:v>
                </c:pt>
                <c:pt idx="1395">
                  <c:v>1.7532785423099999E-3</c:v>
                </c:pt>
                <c:pt idx="1396">
                  <c:v>1.7437852220610001E-3</c:v>
                </c:pt>
                <c:pt idx="1397">
                  <c:v>1.7369418637830001E-3</c:v>
                </c:pt>
                <c:pt idx="1398">
                  <c:v>1.7268310766670001E-3</c:v>
                </c:pt>
                <c:pt idx="1399">
                  <c:v>1.7191115766760001E-3</c:v>
                </c:pt>
                <c:pt idx="1400">
                  <c:v>1.707528717816E-3</c:v>
                </c:pt>
                <c:pt idx="1401">
                  <c:v>1.6989833675320001E-3</c:v>
                </c:pt>
                <c:pt idx="1402">
                  <c:v>1.690703677014E-3</c:v>
                </c:pt>
                <c:pt idx="1403">
                  <c:v>1.682022004388E-3</c:v>
                </c:pt>
                <c:pt idx="1404">
                  <c:v>1.6700656851749999E-3</c:v>
                </c:pt>
                <c:pt idx="1405">
                  <c:v>1.660428824835E-3</c:v>
                </c:pt>
                <c:pt idx="1406">
                  <c:v>1.6519768396389999E-3</c:v>
                </c:pt>
                <c:pt idx="1407">
                  <c:v>1.6406668582930001E-3</c:v>
                </c:pt>
                <c:pt idx="1408">
                  <c:v>1.6338665736839999E-3</c:v>
                </c:pt>
                <c:pt idx="1409">
                  <c:v>1.626800512895E-3</c:v>
                </c:pt>
                <c:pt idx="1410">
                  <c:v>1.6167255816979999E-3</c:v>
                </c:pt>
                <c:pt idx="1411">
                  <c:v>1.608043792658E-3</c:v>
                </c:pt>
                <c:pt idx="1412">
                  <c:v>1.6000801697370001E-3</c:v>
                </c:pt>
                <c:pt idx="1413">
                  <c:v>1.5899478457870001E-3</c:v>
                </c:pt>
                <c:pt idx="1414">
                  <c:v>1.5831331256779999E-3</c:v>
                </c:pt>
                <c:pt idx="1415">
                  <c:v>1.5741066308690001E-3</c:v>
                </c:pt>
                <c:pt idx="1416">
                  <c:v>1.5642831567670001E-3</c:v>
                </c:pt>
                <c:pt idx="1417">
                  <c:v>1.556606730446E-3</c:v>
                </c:pt>
                <c:pt idx="1418">
                  <c:v>1.549030770548E-3</c:v>
                </c:pt>
                <c:pt idx="1419">
                  <c:v>1.546007581055E-3</c:v>
                </c:pt>
                <c:pt idx="1420">
                  <c:v>1.552700297907E-3</c:v>
                </c:pt>
                <c:pt idx="1421">
                  <c:v>1.5623657964170001E-3</c:v>
                </c:pt>
                <c:pt idx="1422">
                  <c:v>1.5838583931329999E-3</c:v>
                </c:pt>
                <c:pt idx="1423">
                  <c:v>1.610463834368E-3</c:v>
                </c:pt>
                <c:pt idx="1424">
                  <c:v>1.6362506430599999E-3</c:v>
                </c:pt>
                <c:pt idx="1425">
                  <c:v>1.666611642577E-3</c:v>
                </c:pt>
                <c:pt idx="1426">
                  <c:v>1.708433497697E-3</c:v>
                </c:pt>
                <c:pt idx="1427">
                  <c:v>1.7514330102130001E-3</c:v>
                </c:pt>
                <c:pt idx="1428">
                  <c:v>1.790569163859E-3</c:v>
                </c:pt>
                <c:pt idx="1429">
                  <c:v>1.8265313701700001E-3</c:v>
                </c:pt>
                <c:pt idx="1430">
                  <c:v>1.8565907375890001E-3</c:v>
                </c:pt>
                <c:pt idx="1431">
                  <c:v>1.88313878607E-3</c:v>
                </c:pt>
                <c:pt idx="1432">
                  <c:v>1.896818401292E-3</c:v>
                </c:pt>
                <c:pt idx="1433">
                  <c:v>1.9085090607399999E-3</c:v>
                </c:pt>
                <c:pt idx="1434">
                  <c:v>1.919948263094E-3</c:v>
                </c:pt>
                <c:pt idx="1435">
                  <c:v>1.9256499363110001E-3</c:v>
                </c:pt>
                <c:pt idx="1436">
                  <c:v>1.919711241499E-3</c:v>
                </c:pt>
                <c:pt idx="1437">
                  <c:v>1.913018641062E-3</c:v>
                </c:pt>
                <c:pt idx="1438">
                  <c:v>1.910124672577E-3</c:v>
                </c:pt>
                <c:pt idx="1439">
                  <c:v>1.9028073875230001E-3</c:v>
                </c:pt>
                <c:pt idx="1440">
                  <c:v>1.8987070070579999E-3</c:v>
                </c:pt>
                <c:pt idx="1441">
                  <c:v>1.891863532364E-3</c:v>
                </c:pt>
                <c:pt idx="1442">
                  <c:v>1.882578595541E-3</c:v>
                </c:pt>
                <c:pt idx="1443">
                  <c:v>1.8732936587179999E-3</c:v>
                </c:pt>
                <c:pt idx="1444">
                  <c:v>1.8637861358E-3</c:v>
                </c:pt>
                <c:pt idx="1445">
                  <c:v>1.8556213472039999E-3</c:v>
                </c:pt>
                <c:pt idx="1446">
                  <c:v>1.8476935802030001E-3</c:v>
                </c:pt>
                <c:pt idx="1447">
                  <c:v>1.8404623260720001E-3</c:v>
                </c:pt>
                <c:pt idx="1448">
                  <c:v>1.8298130016769999E-3</c:v>
                </c:pt>
                <c:pt idx="1449">
                  <c:v>1.820879871957E-3</c:v>
                </c:pt>
                <c:pt idx="1450">
                  <c:v>1.8103669863190001E-3</c:v>
                </c:pt>
                <c:pt idx="1451">
                  <c:v>1.7994447844099999E-3</c:v>
                </c:pt>
                <c:pt idx="1452">
                  <c:v>1.791603164747E-3</c:v>
                </c:pt>
                <c:pt idx="1453">
                  <c:v>1.779603888281E-3</c:v>
                </c:pt>
                <c:pt idx="1454">
                  <c:v>1.7706276848909999E-3</c:v>
                </c:pt>
                <c:pt idx="1455">
                  <c:v>1.7624556785449999E-3</c:v>
                </c:pt>
                <c:pt idx="1456">
                  <c:v>1.75232347101E-3</c:v>
                </c:pt>
                <c:pt idx="1457">
                  <c:v>1.7424640245739999E-3</c:v>
                </c:pt>
                <c:pt idx="1458">
                  <c:v>1.7319582402709999E-3</c:v>
                </c:pt>
                <c:pt idx="1459">
                  <c:v>1.7222639871759999E-3</c:v>
                </c:pt>
                <c:pt idx="1460">
                  <c:v>1.712670200504E-3</c:v>
                </c:pt>
                <c:pt idx="1461">
                  <c:v>1.7037945799529999E-3</c:v>
                </c:pt>
                <c:pt idx="1462">
                  <c:v>1.694057253189E-3</c:v>
                </c:pt>
                <c:pt idx="1463">
                  <c:v>1.6892675776030001E-3</c:v>
                </c:pt>
                <c:pt idx="1464">
                  <c:v>1.6810740344230001E-3</c:v>
                </c:pt>
                <c:pt idx="1465">
                  <c:v>1.680815592408E-3</c:v>
                </c:pt>
                <c:pt idx="1466">
                  <c:v>1.6861725598570001E-3</c:v>
                </c:pt>
                <c:pt idx="1467">
                  <c:v>1.690703677014E-3</c:v>
                </c:pt>
                <c:pt idx="1468">
                  <c:v>1.7051446484400001E-3</c:v>
                </c:pt>
                <c:pt idx="1469">
                  <c:v>1.7278076848020001E-3</c:v>
                </c:pt>
                <c:pt idx="1470">
                  <c:v>1.7564094159749999E-3</c:v>
                </c:pt>
                <c:pt idx="1471">
                  <c:v>1.793333794922E-3</c:v>
                </c:pt>
                <c:pt idx="1472">
                  <c:v>1.834179041907E-3</c:v>
                </c:pt>
                <c:pt idx="1473">
                  <c:v>1.8761804094540001E-3</c:v>
                </c:pt>
                <c:pt idx="1474">
                  <c:v>1.917327172123E-3</c:v>
                </c:pt>
                <c:pt idx="1475">
                  <c:v>1.9525497918949999E-3</c:v>
                </c:pt>
                <c:pt idx="1476">
                  <c:v>1.982673769817E-3</c:v>
                </c:pt>
                <c:pt idx="1477">
                  <c:v>2.0135231316089999E-3</c:v>
                </c:pt>
                <c:pt idx="1478">
                  <c:v>2.0351090934130002E-3</c:v>
                </c:pt>
                <c:pt idx="1479">
                  <c:v>2.047280780971E-3</c:v>
                </c:pt>
                <c:pt idx="1480">
                  <c:v>2.0522142294790002E-3</c:v>
                </c:pt>
                <c:pt idx="1481">
                  <c:v>2.0463832188400001E-3</c:v>
                </c:pt>
                <c:pt idx="1482">
                  <c:v>2.0397694315760001E-3</c:v>
                </c:pt>
                <c:pt idx="1483">
                  <c:v>2.0311379339549998E-3</c:v>
                </c:pt>
                <c:pt idx="1484">
                  <c:v>2.0218314602970001E-3</c:v>
                </c:pt>
                <c:pt idx="1485">
                  <c:v>2.0109955221409999E-3</c:v>
                </c:pt>
                <c:pt idx="1486">
                  <c:v>2.0007912535219999E-3</c:v>
                </c:pt>
                <c:pt idx="1487">
                  <c:v>1.9904794171449998E-3</c:v>
                </c:pt>
                <c:pt idx="1488">
                  <c:v>1.9812807440759998E-3</c:v>
                </c:pt>
                <c:pt idx="1489">
                  <c:v>1.97287183255E-3</c:v>
                </c:pt>
                <c:pt idx="1490">
                  <c:v>1.9633569754659999E-3</c:v>
                </c:pt>
                <c:pt idx="1491">
                  <c:v>1.9548260606830001E-3</c:v>
                </c:pt>
                <c:pt idx="1492">
                  <c:v>1.9435808062549999E-3</c:v>
                </c:pt>
                <c:pt idx="1493">
                  <c:v>1.9339582649989999E-3</c:v>
                </c:pt>
                <c:pt idx="1494">
                  <c:v>1.923948060721E-3</c:v>
                </c:pt>
                <c:pt idx="1495">
                  <c:v>1.914936001413E-3</c:v>
                </c:pt>
                <c:pt idx="1496">
                  <c:v>1.9048179965469999E-3</c:v>
                </c:pt>
                <c:pt idx="1497">
                  <c:v>1.8953606486319999E-3</c:v>
                </c:pt>
                <c:pt idx="1498">
                  <c:v>1.8857525428760001E-3</c:v>
                </c:pt>
                <c:pt idx="1499">
                  <c:v>1.8724965630099999E-3</c:v>
                </c:pt>
                <c:pt idx="1500">
                  <c:v>1.86212011613E-3</c:v>
                </c:pt>
                <c:pt idx="1501">
                  <c:v>1.8520739395170001E-3</c:v>
                </c:pt>
                <c:pt idx="1502">
                  <c:v>1.8414892256260001E-3</c:v>
                </c:pt>
                <c:pt idx="1503">
                  <c:v>1.829705317505E-3</c:v>
                </c:pt>
                <c:pt idx="1504">
                  <c:v>1.818617922254E-3</c:v>
                </c:pt>
                <c:pt idx="1505">
                  <c:v>1.806625747122E-3</c:v>
                </c:pt>
                <c:pt idx="1506">
                  <c:v>1.7967232270170001E-3</c:v>
                </c:pt>
                <c:pt idx="1507">
                  <c:v>1.789283705875E-3</c:v>
                </c:pt>
                <c:pt idx="1508">
                  <c:v>1.781456521712E-3</c:v>
                </c:pt>
                <c:pt idx="1509">
                  <c:v>1.781772472896E-3</c:v>
                </c:pt>
                <c:pt idx="1510">
                  <c:v>1.789843896404E-3</c:v>
                </c:pt>
                <c:pt idx="1511">
                  <c:v>1.802439219318E-3</c:v>
                </c:pt>
                <c:pt idx="1512">
                  <c:v>1.8257629126309999E-3</c:v>
                </c:pt>
                <c:pt idx="1513">
                  <c:v>1.855843933299E-3</c:v>
                </c:pt>
                <c:pt idx="1514">
                  <c:v>1.8924237228930001E-3</c:v>
                </c:pt>
                <c:pt idx="1515">
                  <c:v>1.933548948728E-3</c:v>
                </c:pt>
                <c:pt idx="1516">
                  <c:v>1.9730010535569998E-3</c:v>
                </c:pt>
                <c:pt idx="1517">
                  <c:v>2.010026015341E-3</c:v>
                </c:pt>
                <c:pt idx="1518">
                  <c:v>2.046957612038E-3</c:v>
                </c:pt>
                <c:pt idx="1519">
                  <c:v>2.0791138522329999E-3</c:v>
                </c:pt>
                <c:pt idx="1520">
                  <c:v>2.1019349806009999E-3</c:v>
                </c:pt>
                <c:pt idx="1521">
                  <c:v>2.1236287429929998E-3</c:v>
                </c:pt>
                <c:pt idx="1522">
                  <c:v>2.1329710725689999E-3</c:v>
                </c:pt>
                <c:pt idx="1523">
                  <c:v>2.1335096098479998E-3</c:v>
                </c:pt>
                <c:pt idx="1524">
                  <c:v>2.129653468728E-3</c:v>
                </c:pt>
                <c:pt idx="1525">
                  <c:v>2.1204545628279998E-3</c:v>
                </c:pt>
                <c:pt idx="1526">
                  <c:v>2.1132449619470002E-3</c:v>
                </c:pt>
                <c:pt idx="1527">
                  <c:v>2.106286585331E-3</c:v>
                </c:pt>
                <c:pt idx="1528">
                  <c:v>2.0958383101970001E-3</c:v>
                </c:pt>
                <c:pt idx="1529">
                  <c:v>2.086065011099E-3</c:v>
                </c:pt>
                <c:pt idx="1530">
                  <c:v>2.0779434125869998E-3</c:v>
                </c:pt>
                <c:pt idx="1531">
                  <c:v>2.0648383069780001E-3</c:v>
                </c:pt>
                <c:pt idx="1532">
                  <c:v>2.0544903818520001E-3</c:v>
                </c:pt>
                <c:pt idx="1533">
                  <c:v>2.0474530756469998E-3</c:v>
                </c:pt>
                <c:pt idx="1534">
                  <c:v>2.0342115312809998E-3</c:v>
                </c:pt>
                <c:pt idx="1535">
                  <c:v>2.023583743721E-3</c:v>
                </c:pt>
                <c:pt idx="1536">
                  <c:v>2.0113114733249999E-3</c:v>
                </c:pt>
                <c:pt idx="1537">
                  <c:v>1.99609505944E-3</c:v>
                </c:pt>
                <c:pt idx="1538">
                  <c:v>1.9836002029479998E-3</c:v>
                </c:pt>
                <c:pt idx="1539">
                  <c:v>1.9702436402440002E-3</c:v>
                </c:pt>
                <c:pt idx="1540">
                  <c:v>1.9537131302060002E-3</c:v>
                </c:pt>
                <c:pt idx="1541">
                  <c:v>1.9410818349569999E-3</c:v>
                </c:pt>
                <c:pt idx="1542">
                  <c:v>1.9284217851239999E-3</c:v>
                </c:pt>
                <c:pt idx="1543">
                  <c:v>1.913313055411E-3</c:v>
                </c:pt>
                <c:pt idx="1544">
                  <c:v>1.906182384118E-3</c:v>
                </c:pt>
                <c:pt idx="1545">
                  <c:v>1.895856228657E-3</c:v>
                </c:pt>
                <c:pt idx="1546">
                  <c:v>1.885257079266E-3</c:v>
                </c:pt>
                <c:pt idx="1547">
                  <c:v>1.8826576415450001E-3</c:v>
                </c:pt>
                <c:pt idx="1548">
                  <c:v>1.8891491927210001E-3</c:v>
                </c:pt>
                <c:pt idx="1549">
                  <c:v>1.894391258247E-3</c:v>
                </c:pt>
                <c:pt idx="1550">
                  <c:v>1.904767705128E-3</c:v>
                </c:pt>
                <c:pt idx="1551">
                  <c:v>1.923251547851E-3</c:v>
                </c:pt>
                <c:pt idx="1552">
                  <c:v>1.948593067937E-3</c:v>
                </c:pt>
                <c:pt idx="1553">
                  <c:v>1.97913357988E-3</c:v>
                </c:pt>
                <c:pt idx="1554">
                  <c:v>2.006844850257E-3</c:v>
                </c:pt>
                <c:pt idx="1555">
                  <c:v>2.0464910194280001E-3</c:v>
                </c:pt>
                <c:pt idx="1556">
                  <c:v>2.0907972939309999E-3</c:v>
                </c:pt>
                <c:pt idx="1557">
                  <c:v>2.1279300563040002E-3</c:v>
                </c:pt>
                <c:pt idx="1558">
                  <c:v>2.1559356246140002E-3</c:v>
                </c:pt>
                <c:pt idx="1559">
                  <c:v>2.1867922041569998E-3</c:v>
                </c:pt>
                <c:pt idx="1560">
                  <c:v>2.215207321569E-3</c:v>
                </c:pt>
                <c:pt idx="1561">
                  <c:v>2.232391154394E-3</c:v>
                </c:pt>
                <c:pt idx="1562">
                  <c:v>2.2432990372180002E-3</c:v>
                </c:pt>
                <c:pt idx="1563">
                  <c:v>2.247363561764E-3</c:v>
                </c:pt>
                <c:pt idx="1564">
                  <c:v>2.252612728626E-3</c:v>
                </c:pt>
                <c:pt idx="1565">
                  <c:v>2.2484981454910001E-3</c:v>
                </c:pt>
                <c:pt idx="1566">
                  <c:v>2.2389474324880001E-3</c:v>
                </c:pt>
                <c:pt idx="1567">
                  <c:v>2.231192076579E-3</c:v>
                </c:pt>
                <c:pt idx="1568">
                  <c:v>2.2233505733310001E-3</c:v>
                </c:pt>
                <c:pt idx="1569">
                  <c:v>2.2138787899170002E-3</c:v>
                </c:pt>
                <c:pt idx="1570">
                  <c:v>2.203523879871E-3</c:v>
                </c:pt>
                <c:pt idx="1571">
                  <c:v>2.192709362134E-3</c:v>
                </c:pt>
                <c:pt idx="1572">
                  <c:v>2.1844082511959999E-3</c:v>
                </c:pt>
                <c:pt idx="1573">
                  <c:v>2.1768035367130002E-3</c:v>
                </c:pt>
                <c:pt idx="1574">
                  <c:v>2.1654288284479999E-3</c:v>
                </c:pt>
                <c:pt idx="1575">
                  <c:v>2.155914204195E-3</c:v>
                </c:pt>
                <c:pt idx="1576">
                  <c:v>2.1451141219589998E-3</c:v>
                </c:pt>
                <c:pt idx="1577">
                  <c:v>2.1348525770009999E-3</c:v>
                </c:pt>
                <c:pt idx="1578">
                  <c:v>2.1259912755339999E-3</c:v>
                </c:pt>
                <c:pt idx="1579">
                  <c:v>2.116885734722E-3</c:v>
                </c:pt>
                <c:pt idx="1580">
                  <c:v>2.109654480591E-3</c:v>
                </c:pt>
                <c:pt idx="1581">
                  <c:v>2.1018991246819999E-3</c:v>
                </c:pt>
                <c:pt idx="1582">
                  <c:v>2.092398703098E-3</c:v>
                </c:pt>
                <c:pt idx="1583">
                  <c:v>2.082524821162E-3</c:v>
                </c:pt>
                <c:pt idx="1584">
                  <c:v>2.0763350185010001E-3</c:v>
                </c:pt>
                <c:pt idx="1585">
                  <c:v>2.0653624087569999E-3</c:v>
                </c:pt>
                <c:pt idx="1586">
                  <c:v>2.0591509528460001E-3</c:v>
                </c:pt>
                <c:pt idx="1587">
                  <c:v>2.0494351629169998E-3</c:v>
                </c:pt>
                <c:pt idx="1588">
                  <c:v>2.039539860561E-3</c:v>
                </c:pt>
                <c:pt idx="1589">
                  <c:v>2.0284594502299998E-3</c:v>
                </c:pt>
                <c:pt idx="1590">
                  <c:v>2.0169485360380002E-3</c:v>
                </c:pt>
                <c:pt idx="1591">
                  <c:v>2.0111894700680002E-3</c:v>
                </c:pt>
                <c:pt idx="1592">
                  <c:v>2.0044681150469998E-3</c:v>
                </c:pt>
                <c:pt idx="1593">
                  <c:v>2.0012869499619998E-3</c:v>
                </c:pt>
                <c:pt idx="1594">
                  <c:v>1.999132568017E-3</c:v>
                </c:pt>
                <c:pt idx="1595">
                  <c:v>1.9998506177219999E-3</c:v>
                </c:pt>
                <c:pt idx="1596">
                  <c:v>2.0033118780700002E-3</c:v>
                </c:pt>
                <c:pt idx="1597">
                  <c:v>2.0143059082330002E-3</c:v>
                </c:pt>
                <c:pt idx="1598">
                  <c:v>2.0345991943030001E-3</c:v>
                </c:pt>
                <c:pt idx="1599">
                  <c:v>2.0580450072880002E-3</c:v>
                </c:pt>
                <c:pt idx="1600">
                  <c:v>2.0863881800319999E-3</c:v>
                </c:pt>
                <c:pt idx="1601">
                  <c:v>2.1224294323470001E-3</c:v>
                </c:pt>
                <c:pt idx="1602">
                  <c:v>2.1616732701660001E-3</c:v>
                </c:pt>
                <c:pt idx="1603">
                  <c:v>2.2001345641910002E-3</c:v>
                </c:pt>
                <c:pt idx="1604">
                  <c:v>2.237453823909E-3</c:v>
                </c:pt>
                <c:pt idx="1605">
                  <c:v>2.2732939105479999E-3</c:v>
                </c:pt>
                <c:pt idx="1606">
                  <c:v>2.305931411684E-3</c:v>
                </c:pt>
                <c:pt idx="1607">
                  <c:v>2.3334559518839999E-3</c:v>
                </c:pt>
                <c:pt idx="1608">
                  <c:v>2.3538784589620001E-3</c:v>
                </c:pt>
                <c:pt idx="1609">
                  <c:v>2.3743514902890002E-3</c:v>
                </c:pt>
                <c:pt idx="1610">
                  <c:v>2.3877725470810001E-3</c:v>
                </c:pt>
                <c:pt idx="1611">
                  <c:v>2.3900992237029998E-3</c:v>
                </c:pt>
                <c:pt idx="1612">
                  <c:v>2.388411667198E-3</c:v>
                </c:pt>
                <c:pt idx="1613">
                  <c:v>2.3857045453040001E-3</c:v>
                </c:pt>
                <c:pt idx="1614">
                  <c:v>2.383342012763E-3</c:v>
                </c:pt>
                <c:pt idx="1615">
                  <c:v>2.3792488500479999E-3</c:v>
                </c:pt>
                <c:pt idx="1616">
                  <c:v>2.3744304198770002E-3</c:v>
                </c:pt>
                <c:pt idx="1617">
                  <c:v>2.3675151169300001E-3</c:v>
                </c:pt>
                <c:pt idx="1618">
                  <c:v>2.3604563903060001E-3</c:v>
                </c:pt>
                <c:pt idx="1619">
                  <c:v>2.3537492379549999E-3</c:v>
                </c:pt>
                <c:pt idx="1620">
                  <c:v>2.3453691974280001E-3</c:v>
                </c:pt>
                <c:pt idx="1621">
                  <c:v>2.3376566823569999E-3</c:v>
                </c:pt>
                <c:pt idx="1622">
                  <c:v>2.3294775746759999E-3</c:v>
                </c:pt>
                <c:pt idx="1623">
                  <c:v>2.3226127959790001E-3</c:v>
                </c:pt>
                <c:pt idx="1624">
                  <c:v>2.3122576531019999E-3</c:v>
                </c:pt>
                <c:pt idx="1625">
                  <c:v>2.3055435158310001E-3</c:v>
                </c:pt>
                <c:pt idx="1626">
                  <c:v>2.2977306507530001E-3</c:v>
                </c:pt>
                <c:pt idx="1627">
                  <c:v>2.2930486593399999E-3</c:v>
                </c:pt>
                <c:pt idx="1628">
                  <c:v>2.2843598853799999E-3</c:v>
                </c:pt>
                <c:pt idx="1629">
                  <c:v>2.2729565389450002E-3</c:v>
                </c:pt>
                <c:pt idx="1630">
                  <c:v>2.2644111886620001E-3</c:v>
                </c:pt>
                <c:pt idx="1631">
                  <c:v>2.256189007312E-3</c:v>
                </c:pt>
                <c:pt idx="1632">
                  <c:v>2.2486129309980001E-3</c:v>
                </c:pt>
                <c:pt idx="1633">
                  <c:v>2.2398522123690001E-3</c:v>
                </c:pt>
                <c:pt idx="1634">
                  <c:v>2.2330302745099998E-3</c:v>
                </c:pt>
                <c:pt idx="1635">
                  <c:v>2.2222518455239999E-3</c:v>
                </c:pt>
                <c:pt idx="1636">
                  <c:v>2.2164783440530001E-3</c:v>
                </c:pt>
                <c:pt idx="1637">
                  <c:v>2.2052903659639999E-3</c:v>
                </c:pt>
                <c:pt idx="1638">
                  <c:v>2.197441644967E-3</c:v>
                </c:pt>
                <c:pt idx="1639">
                  <c:v>2.1893845405430001E-3</c:v>
                </c:pt>
                <c:pt idx="1640">
                  <c:v>2.1841640118509999E-3</c:v>
                </c:pt>
                <c:pt idx="1641">
                  <c:v>2.1756114438180002E-3</c:v>
                </c:pt>
                <c:pt idx="1642">
                  <c:v>2.1660751663149999E-3</c:v>
                </c:pt>
                <c:pt idx="1643">
                  <c:v>2.1624704822900001E-3</c:v>
                </c:pt>
                <c:pt idx="1644">
                  <c:v>2.1591098047790002E-3</c:v>
                </c:pt>
                <c:pt idx="1645">
                  <c:v>2.1615512669089999E-3</c:v>
                </c:pt>
                <c:pt idx="1646">
                  <c:v>2.1608618553729999E-3</c:v>
                </c:pt>
                <c:pt idx="1647">
                  <c:v>2.173715736717E-3</c:v>
                </c:pt>
                <c:pt idx="1648">
                  <c:v>2.1862322464590001E-3</c:v>
                </c:pt>
                <c:pt idx="1649">
                  <c:v>2.2054340224709999E-3</c:v>
                </c:pt>
                <c:pt idx="1650">
                  <c:v>2.2344593890010001E-3</c:v>
                </c:pt>
                <c:pt idx="1651">
                  <c:v>2.2662279661740002E-3</c:v>
                </c:pt>
                <c:pt idx="1652">
                  <c:v>2.3036908824E-3</c:v>
                </c:pt>
                <c:pt idx="1653">
                  <c:v>2.3398899938909998E-3</c:v>
                </c:pt>
                <c:pt idx="1654">
                  <c:v>2.380857244134E-3</c:v>
                </c:pt>
                <c:pt idx="1655">
                  <c:v>2.418621908873E-3</c:v>
                </c:pt>
                <c:pt idx="1656">
                  <c:v>2.4537153076380001E-3</c:v>
                </c:pt>
                <c:pt idx="1657">
                  <c:v>2.4805576540530001E-3</c:v>
                </c:pt>
                <c:pt idx="1658">
                  <c:v>2.5049010291700001E-3</c:v>
                </c:pt>
                <c:pt idx="1659">
                  <c:v>2.519543049857E-3</c:v>
                </c:pt>
                <c:pt idx="1660">
                  <c:v>2.5253451894970001E-3</c:v>
                </c:pt>
                <c:pt idx="1661">
                  <c:v>2.531154546887E-3</c:v>
                </c:pt>
                <c:pt idx="1662">
                  <c:v>2.529495861381E-3</c:v>
                </c:pt>
                <c:pt idx="1663">
                  <c:v>2.5233202613890002E-3</c:v>
                </c:pt>
                <c:pt idx="1664">
                  <c:v>2.5124554522340001E-3</c:v>
                </c:pt>
                <c:pt idx="1665">
                  <c:v>2.501166891307E-3</c:v>
                </c:pt>
                <c:pt idx="1666">
                  <c:v>2.491659251973E-3</c:v>
                </c:pt>
                <c:pt idx="1667">
                  <c:v>2.479825168848E-3</c:v>
                </c:pt>
                <c:pt idx="1668">
                  <c:v>2.4698148481550001E-3</c:v>
                </c:pt>
                <c:pt idx="1669">
                  <c:v>2.4644436780359999E-3</c:v>
                </c:pt>
                <c:pt idx="1670">
                  <c:v>2.456135116518E-3</c:v>
                </c:pt>
                <c:pt idx="1671">
                  <c:v>2.4486670736219998E-3</c:v>
                </c:pt>
                <c:pt idx="1672">
                  <c:v>2.4413065984850001E-3</c:v>
                </c:pt>
                <c:pt idx="1673">
                  <c:v>2.4335440248249999E-3</c:v>
                </c:pt>
                <c:pt idx="1674">
                  <c:v>2.42411531508E-3</c:v>
                </c:pt>
                <c:pt idx="1675">
                  <c:v>2.4186794180419999E-3</c:v>
                </c:pt>
                <c:pt idx="1676">
                  <c:v>2.410371089354E-3</c:v>
                </c:pt>
                <c:pt idx="1677">
                  <c:v>2.4039798881860001E-3</c:v>
                </c:pt>
                <c:pt idx="1678">
                  <c:v>2.399298129603E-3</c:v>
                </c:pt>
                <c:pt idx="1679">
                  <c:v>2.3926987778399998E-3</c:v>
                </c:pt>
                <c:pt idx="1680">
                  <c:v>2.3854603059590002E-3</c:v>
                </c:pt>
                <c:pt idx="1681">
                  <c:v>2.3777624592189999E-3</c:v>
                </c:pt>
                <c:pt idx="1682">
                  <c:v>2.3740066681059999E-3</c:v>
                </c:pt>
                <c:pt idx="1683">
                  <c:v>2.3681758902969999E-3</c:v>
                </c:pt>
                <c:pt idx="1684">
                  <c:v>2.3660790175199999E-3</c:v>
                </c:pt>
                <c:pt idx="1685">
                  <c:v>2.3621367290619999E-3</c:v>
                </c:pt>
                <c:pt idx="1686">
                  <c:v>2.356111770496E-3</c:v>
                </c:pt>
                <c:pt idx="1687">
                  <c:v>2.351156901568E-3</c:v>
                </c:pt>
                <c:pt idx="1688">
                  <c:v>2.343300962821E-3</c:v>
                </c:pt>
                <c:pt idx="1689">
                  <c:v>2.339250873774E-3</c:v>
                </c:pt>
                <c:pt idx="1690">
                  <c:v>2.3328312672669998E-3</c:v>
                </c:pt>
                <c:pt idx="1691">
                  <c:v>2.3241494782269998E-3</c:v>
                </c:pt>
                <c:pt idx="1692">
                  <c:v>2.3180025164039999E-3</c:v>
                </c:pt>
                <c:pt idx="1693">
                  <c:v>2.3106995504349999E-3</c:v>
                </c:pt>
                <c:pt idx="1694">
                  <c:v>2.3016873747109998E-3</c:v>
                </c:pt>
                <c:pt idx="1695">
                  <c:v>2.2949588019399998E-3</c:v>
                </c:pt>
                <c:pt idx="1696">
                  <c:v>2.3038559593260002E-3</c:v>
                </c:pt>
                <c:pt idx="1697">
                  <c:v>2.3111877962950001E-3</c:v>
                </c:pt>
                <c:pt idx="1698">
                  <c:v>2.32641142793E-3</c:v>
                </c:pt>
                <c:pt idx="1699">
                  <c:v>2.3491031024610001E-3</c:v>
                </c:pt>
                <c:pt idx="1700">
                  <c:v>2.3758737370370001E-3</c:v>
                </c:pt>
                <c:pt idx="1701">
                  <c:v>2.4124535266309998E-3</c:v>
                </c:pt>
                <c:pt idx="1702">
                  <c:v>2.4499236606060001E-3</c:v>
                </c:pt>
                <c:pt idx="1703">
                  <c:v>2.4900867138059998E-3</c:v>
                </c:pt>
                <c:pt idx="1704">
                  <c:v>2.5365187320860001E-3</c:v>
                </c:pt>
                <c:pt idx="1705">
                  <c:v>2.5746927130969998E-3</c:v>
                </c:pt>
                <c:pt idx="1706">
                  <c:v>2.6026696432379999E-3</c:v>
                </c:pt>
                <c:pt idx="1707">
                  <c:v>2.631975105032E-3</c:v>
                </c:pt>
                <c:pt idx="1708">
                  <c:v>2.6539056561890001E-3</c:v>
                </c:pt>
                <c:pt idx="1709">
                  <c:v>2.663125982508E-3</c:v>
                </c:pt>
                <c:pt idx="1710">
                  <c:v>2.6723390910769998E-3</c:v>
                </c:pt>
                <c:pt idx="1711">
                  <c:v>2.67223874107E-3</c:v>
                </c:pt>
                <c:pt idx="1712">
                  <c:v>2.6670037768780001E-3</c:v>
                </c:pt>
                <c:pt idx="1713">
                  <c:v>2.6621853467080001E-3</c:v>
                </c:pt>
                <c:pt idx="1714">
                  <c:v>2.6513780467210001E-3</c:v>
                </c:pt>
                <c:pt idx="1715">
                  <c:v>2.6420427020640001E-3</c:v>
                </c:pt>
                <c:pt idx="1716">
                  <c:v>2.632772084326E-3</c:v>
                </c:pt>
                <c:pt idx="1717">
                  <c:v>2.6230204384770001E-3</c:v>
                </c:pt>
                <c:pt idx="1718">
                  <c:v>2.6170457713310001E-3</c:v>
                </c:pt>
                <c:pt idx="1719">
                  <c:v>2.609879244119E-3</c:v>
                </c:pt>
                <c:pt idx="1720">
                  <c:v>2.5986412074419998E-3</c:v>
                </c:pt>
                <c:pt idx="1721">
                  <c:v>2.589801326394E-3</c:v>
                </c:pt>
                <c:pt idx="1722">
                  <c:v>2.585571724921E-3</c:v>
                </c:pt>
                <c:pt idx="1723">
                  <c:v>2.5764089077709999E-3</c:v>
                </c:pt>
                <c:pt idx="1724">
                  <c:v>2.5670735631139999E-3</c:v>
                </c:pt>
                <c:pt idx="1725">
                  <c:v>2.5613072793930001E-3</c:v>
                </c:pt>
                <c:pt idx="1726">
                  <c:v>2.553875092417E-3</c:v>
                </c:pt>
                <c:pt idx="1727">
                  <c:v>2.5435416027900001E-3</c:v>
                </c:pt>
                <c:pt idx="1728">
                  <c:v>2.531226491556E-3</c:v>
                </c:pt>
                <c:pt idx="1729">
                  <c:v>2.5217402726409998E-3</c:v>
                </c:pt>
                <c:pt idx="1730">
                  <c:v>2.5133099406959999E-3</c:v>
                </c:pt>
                <c:pt idx="1731">
                  <c:v>2.5061792694030002E-3</c:v>
                </c:pt>
                <c:pt idx="1732">
                  <c:v>2.4940147995950001E-3</c:v>
                </c:pt>
                <c:pt idx="1733">
                  <c:v>2.4861444253469998E-3</c:v>
                </c:pt>
                <c:pt idx="1734">
                  <c:v>2.4783171247690001E-3</c:v>
                </c:pt>
                <c:pt idx="1735">
                  <c:v>2.468967577443E-3</c:v>
                </c:pt>
                <c:pt idx="1736">
                  <c:v>2.4622031487519999E-3</c:v>
                </c:pt>
                <c:pt idx="1737">
                  <c:v>2.4571262765679999E-3</c:v>
                </c:pt>
                <c:pt idx="1738">
                  <c:v>2.4515250697729998E-3</c:v>
                </c:pt>
                <c:pt idx="1739">
                  <c:v>2.444595331326E-3</c:v>
                </c:pt>
                <c:pt idx="1740">
                  <c:v>2.4428432807329999E-3</c:v>
                </c:pt>
                <c:pt idx="1741">
                  <c:v>2.4441718123850002E-3</c:v>
                </c:pt>
                <c:pt idx="1742">
                  <c:v>2.44975858368E-3</c:v>
                </c:pt>
                <c:pt idx="1743">
                  <c:v>2.4610182736070001E-3</c:v>
                </c:pt>
                <c:pt idx="1744">
                  <c:v>2.4787695147099999E-3</c:v>
                </c:pt>
                <c:pt idx="1745">
                  <c:v>2.5039173197E-3</c:v>
                </c:pt>
                <c:pt idx="1746">
                  <c:v>2.533725462854E-3</c:v>
                </c:pt>
                <c:pt idx="1747">
                  <c:v>2.5627147406340001E-3</c:v>
                </c:pt>
                <c:pt idx="1748">
                  <c:v>2.6010754518209999E-3</c:v>
                </c:pt>
                <c:pt idx="1749">
                  <c:v>2.6434215251360002E-3</c:v>
                </c:pt>
                <c:pt idx="1750">
                  <c:v>2.6852360460910001E-3</c:v>
                </c:pt>
                <c:pt idx="1751">
                  <c:v>2.7190942782910001E-3</c:v>
                </c:pt>
                <c:pt idx="1752">
                  <c:v>2.7536491397769998E-3</c:v>
                </c:pt>
                <c:pt idx="1753">
                  <c:v>2.7811017353090001E-3</c:v>
                </c:pt>
                <c:pt idx="1754">
                  <c:v>2.7996574062850001E-3</c:v>
                </c:pt>
                <c:pt idx="1755">
                  <c:v>2.816582797095E-3</c:v>
                </c:pt>
                <c:pt idx="1756">
                  <c:v>2.823735121638E-3</c:v>
                </c:pt>
                <c:pt idx="1757">
                  <c:v>2.830944722518E-3</c:v>
                </c:pt>
                <c:pt idx="1758">
                  <c:v>2.8296092059460001E-3</c:v>
                </c:pt>
                <c:pt idx="1759">
                  <c:v>2.8267439920460001E-3</c:v>
                </c:pt>
                <c:pt idx="1760">
                  <c:v>2.8179616201670001E-3</c:v>
                </c:pt>
                <c:pt idx="1761">
                  <c:v>2.8161662630739998E-3</c:v>
                </c:pt>
                <c:pt idx="1762">
                  <c:v>2.807319397107E-3</c:v>
                </c:pt>
                <c:pt idx="1763">
                  <c:v>2.799865556881E-3</c:v>
                </c:pt>
                <c:pt idx="1764">
                  <c:v>2.7938766870650002E-3</c:v>
                </c:pt>
                <c:pt idx="1765">
                  <c:v>2.7827820740639999E-3</c:v>
                </c:pt>
                <c:pt idx="1766">
                  <c:v>2.7760751545430002E-3</c:v>
                </c:pt>
                <c:pt idx="1767">
                  <c:v>2.7703663799909998E-3</c:v>
                </c:pt>
                <c:pt idx="1768">
                  <c:v>2.7626180090010001E-3</c:v>
                </c:pt>
                <c:pt idx="1769">
                  <c:v>2.7554156258700001E-3</c:v>
                </c:pt>
                <c:pt idx="1770">
                  <c:v>2.7512074448169999E-3</c:v>
                </c:pt>
                <c:pt idx="1771">
                  <c:v>2.7435310184959999E-3</c:v>
                </c:pt>
                <c:pt idx="1772">
                  <c:v>2.7368024457249999E-3</c:v>
                </c:pt>
                <c:pt idx="1773">
                  <c:v>2.7303108945490001E-3</c:v>
                </c:pt>
                <c:pt idx="1774">
                  <c:v>2.7233525179329999E-3</c:v>
                </c:pt>
                <c:pt idx="1775">
                  <c:v>2.7184623759239999E-3</c:v>
                </c:pt>
                <c:pt idx="1776">
                  <c:v>2.7121286839249998E-3</c:v>
                </c:pt>
                <c:pt idx="1777">
                  <c:v>2.7102474123239999E-3</c:v>
                </c:pt>
                <c:pt idx="1778">
                  <c:v>2.7041938155890001E-3</c:v>
                </c:pt>
                <c:pt idx="1779">
                  <c:v>2.699475968257E-3</c:v>
                </c:pt>
                <c:pt idx="1780">
                  <c:v>2.6935085188599999E-3</c:v>
                </c:pt>
                <c:pt idx="1781">
                  <c:v>2.6860260404650001E-3</c:v>
                </c:pt>
                <c:pt idx="1782">
                  <c:v>2.6805612724269999E-3</c:v>
                </c:pt>
                <c:pt idx="1783">
                  <c:v>2.6767340023070001E-3</c:v>
                </c:pt>
                <c:pt idx="1784">
                  <c:v>2.6750606484709999E-3</c:v>
                </c:pt>
                <c:pt idx="1785">
                  <c:v>2.672353526577E-3</c:v>
                </c:pt>
                <c:pt idx="1786">
                  <c:v>2.6711903046820001E-3</c:v>
                </c:pt>
                <c:pt idx="1787">
                  <c:v>2.6646554470060001E-3</c:v>
                </c:pt>
                <c:pt idx="1788">
                  <c:v>2.662946470082E-3</c:v>
                </c:pt>
                <c:pt idx="1789">
                  <c:v>2.6595713570709998E-3</c:v>
                </c:pt>
                <c:pt idx="1790">
                  <c:v>2.6547745801510001E-3</c:v>
                </c:pt>
                <c:pt idx="1791">
                  <c:v>2.6519165840000001E-3</c:v>
                </c:pt>
                <c:pt idx="1792">
                  <c:v>2.6502076070760001E-3</c:v>
                </c:pt>
                <c:pt idx="1793">
                  <c:v>2.6480746455489999E-3</c:v>
                </c:pt>
                <c:pt idx="1794">
                  <c:v>2.6410662103440001E-3</c:v>
                </c:pt>
                <c:pt idx="1795">
                  <c:v>2.6363052893429999E-3</c:v>
                </c:pt>
                <c:pt idx="1796">
                  <c:v>2.628585556522E-3</c:v>
                </c:pt>
                <c:pt idx="1797">
                  <c:v>2.627637702972E-3</c:v>
                </c:pt>
                <c:pt idx="1798">
                  <c:v>2.6227689813820001E-3</c:v>
                </c:pt>
                <c:pt idx="1799">
                  <c:v>2.624018583447E-3</c:v>
                </c:pt>
                <c:pt idx="1800">
                  <c:v>2.629440277815E-3</c:v>
                </c:pt>
                <c:pt idx="1801">
                  <c:v>2.6365420781080001E-3</c:v>
                </c:pt>
                <c:pt idx="1802">
                  <c:v>2.650681417435E-3</c:v>
                </c:pt>
                <c:pt idx="1803">
                  <c:v>2.6642247103150002E-3</c:v>
                </c:pt>
                <c:pt idx="1804">
                  <c:v>2.687756670639E-3</c:v>
                </c:pt>
                <c:pt idx="1805">
                  <c:v>2.7199345640839998E-3</c:v>
                </c:pt>
                <c:pt idx="1806">
                  <c:v>2.7539506554599999E-3</c:v>
                </c:pt>
                <c:pt idx="1807">
                  <c:v>2.7865306474270002E-3</c:v>
                </c:pt>
                <c:pt idx="1808">
                  <c:v>2.828589407727E-3</c:v>
                </c:pt>
                <c:pt idx="1809">
                  <c:v>2.861255547032E-3</c:v>
                </c:pt>
                <c:pt idx="1810">
                  <c:v>2.896779682487E-3</c:v>
                </c:pt>
                <c:pt idx="1811">
                  <c:v>2.9321457259359998E-3</c:v>
                </c:pt>
                <c:pt idx="1812">
                  <c:v>2.9616954270749998E-3</c:v>
                </c:pt>
                <c:pt idx="1813">
                  <c:v>2.9892271850259998E-3</c:v>
                </c:pt>
                <c:pt idx="1814">
                  <c:v>3.009175881743E-3</c:v>
                </c:pt>
                <c:pt idx="1815">
                  <c:v>3.0198395252229999E-3</c:v>
                </c:pt>
                <c:pt idx="1816">
                  <c:v>3.028384875506E-3</c:v>
                </c:pt>
                <c:pt idx="1817">
                  <c:v>3.0329590663310002E-3</c:v>
                </c:pt>
                <c:pt idx="1818">
                  <c:v>3.0323057435450002E-3</c:v>
                </c:pt>
                <c:pt idx="1819">
                  <c:v>3.0321979429570002E-3</c:v>
                </c:pt>
                <c:pt idx="1820">
                  <c:v>3.0283131636680001E-3</c:v>
                </c:pt>
                <c:pt idx="1821">
                  <c:v>3.022525226697E-3</c:v>
                </c:pt>
                <c:pt idx="1822">
                  <c:v>3.0128883663559998E-3</c:v>
                </c:pt>
                <c:pt idx="1823">
                  <c:v>3.002440091223E-3</c:v>
                </c:pt>
                <c:pt idx="1824">
                  <c:v>2.9963364358990001E-3</c:v>
                </c:pt>
                <c:pt idx="1825">
                  <c:v>2.9852059669789998E-3</c:v>
                </c:pt>
                <c:pt idx="1826">
                  <c:v>2.9784054495390002E-3</c:v>
                </c:pt>
                <c:pt idx="1827">
                  <c:v>2.9697739519179999E-3</c:v>
                </c:pt>
                <c:pt idx="1828">
                  <c:v>2.963088452816E-3</c:v>
                </c:pt>
                <c:pt idx="1829">
                  <c:v>2.955060219392E-3</c:v>
                </c:pt>
                <c:pt idx="1830">
                  <c:v>2.944604726508E-3</c:v>
                </c:pt>
                <c:pt idx="1831">
                  <c:v>2.9345226939770002E-3</c:v>
                </c:pt>
                <c:pt idx="1832">
                  <c:v>2.9256686102599998E-3</c:v>
                </c:pt>
                <c:pt idx="1833">
                  <c:v>2.9187174513939998E-3</c:v>
                </c:pt>
                <c:pt idx="1834">
                  <c:v>2.9076228383929999E-3</c:v>
                </c:pt>
                <c:pt idx="1835">
                  <c:v>2.8999322094020001E-3</c:v>
                </c:pt>
                <c:pt idx="1836">
                  <c:v>2.8884927742179999E-3</c:v>
                </c:pt>
                <c:pt idx="1837">
                  <c:v>2.8767592739309998E-3</c:v>
                </c:pt>
                <c:pt idx="1838">
                  <c:v>2.86469515413E-3</c:v>
                </c:pt>
                <c:pt idx="1839">
                  <c:v>2.8557835612449999E-3</c:v>
                </c:pt>
                <c:pt idx="1840">
                  <c:v>2.849392592907E-3</c:v>
                </c:pt>
                <c:pt idx="1841">
                  <c:v>2.839188557118E-3</c:v>
                </c:pt>
                <c:pt idx="1842">
                  <c:v>2.8297239914540002E-3</c:v>
                </c:pt>
                <c:pt idx="1843">
                  <c:v>2.8186582494529999E-3</c:v>
                </c:pt>
                <c:pt idx="1844">
                  <c:v>2.8127483092250001E-3</c:v>
                </c:pt>
                <c:pt idx="1845">
                  <c:v>2.8066085651519998E-3</c:v>
                </c:pt>
                <c:pt idx="1846">
                  <c:v>2.802249742672E-3</c:v>
                </c:pt>
                <c:pt idx="1847">
                  <c:v>2.8062495402989998E-3</c:v>
                </c:pt>
                <c:pt idx="1848">
                  <c:v>2.8168126009400002E-3</c:v>
                </c:pt>
                <c:pt idx="1849">
                  <c:v>2.8300543781369998E-3</c:v>
                </c:pt>
                <c:pt idx="1850">
                  <c:v>2.8526454698289999E-3</c:v>
                </c:pt>
                <c:pt idx="1851">
                  <c:v>2.8864392079410001E-3</c:v>
                </c:pt>
                <c:pt idx="1852">
                  <c:v>2.9231912922110001E-3</c:v>
                </c:pt>
                <c:pt idx="1853">
                  <c:v>2.9672032687809999E-3</c:v>
                </c:pt>
                <c:pt idx="1854">
                  <c:v>3.0067630577830001E-3</c:v>
                </c:pt>
                <c:pt idx="1855">
                  <c:v>3.047443227842E-3</c:v>
                </c:pt>
                <c:pt idx="1856">
                  <c:v>3.0861771665509998E-3</c:v>
                </c:pt>
                <c:pt idx="1857">
                  <c:v>3.1176009215410001E-3</c:v>
                </c:pt>
                <c:pt idx="1858">
                  <c:v>3.139617852867E-3</c:v>
                </c:pt>
                <c:pt idx="1859">
                  <c:v>3.159487387165E-3</c:v>
                </c:pt>
                <c:pt idx="1860">
                  <c:v>3.1677598599339999E-3</c:v>
                </c:pt>
                <c:pt idx="1861">
                  <c:v>3.1684564892200001E-3</c:v>
                </c:pt>
                <c:pt idx="1862">
                  <c:v>3.1649162992840002E-3</c:v>
                </c:pt>
                <c:pt idx="1863">
                  <c:v>3.156471531838E-3</c:v>
                </c:pt>
                <c:pt idx="1864">
                  <c:v>3.1482779886570001E-3</c:v>
                </c:pt>
                <c:pt idx="1865">
                  <c:v>3.1386627815659998E-3</c:v>
                </c:pt>
                <c:pt idx="1866">
                  <c:v>3.1297511886810001E-3</c:v>
                </c:pt>
                <c:pt idx="1867">
                  <c:v>3.119798377156E-3</c:v>
                </c:pt>
                <c:pt idx="1868">
                  <c:v>3.1139170750980002E-3</c:v>
                </c:pt>
                <c:pt idx="1869">
                  <c:v>3.1050774268810001E-3</c:v>
                </c:pt>
                <c:pt idx="1870">
                  <c:v>3.0979611910879998E-3</c:v>
                </c:pt>
                <c:pt idx="1871">
                  <c:v>3.0905432067810002E-3</c:v>
                </c:pt>
                <c:pt idx="1872">
                  <c:v>3.0833766795690001E-3</c:v>
                </c:pt>
                <c:pt idx="1873">
                  <c:v>3.0756138730790002E-3</c:v>
                </c:pt>
                <c:pt idx="1874">
                  <c:v>3.0697614420209999E-3</c:v>
                </c:pt>
                <c:pt idx="1875">
                  <c:v>3.062573261559E-3</c:v>
                </c:pt>
                <c:pt idx="1876">
                  <c:v>3.052649321035E-3</c:v>
                </c:pt>
                <c:pt idx="1877">
                  <c:v>3.0466101597989999E-3</c:v>
                </c:pt>
                <c:pt idx="1878">
                  <c:v>3.0363916885110002E-3</c:v>
                </c:pt>
                <c:pt idx="1879">
                  <c:v>3.0298498459159998E-3</c:v>
                </c:pt>
                <c:pt idx="1880">
                  <c:v>3.0231787823140001E-3</c:v>
                </c:pt>
                <c:pt idx="1881">
                  <c:v>3.0135705601420002E-3</c:v>
                </c:pt>
                <c:pt idx="1882">
                  <c:v>3.0047020409260002E-3</c:v>
                </c:pt>
                <c:pt idx="1883">
                  <c:v>2.9973632190379998E-3</c:v>
                </c:pt>
                <c:pt idx="1884">
                  <c:v>2.986275823787E-3</c:v>
                </c:pt>
                <c:pt idx="1885">
                  <c:v>2.9772350098940001E-3</c:v>
                </c:pt>
                <c:pt idx="1886">
                  <c:v>2.97256745398E-3</c:v>
                </c:pt>
                <c:pt idx="1887">
                  <c:v>2.964316401631E-3</c:v>
                </c:pt>
                <c:pt idx="1888">
                  <c:v>2.9560080729420001E-3</c:v>
                </c:pt>
                <c:pt idx="1889">
                  <c:v>2.9466010164470001E-3</c:v>
                </c:pt>
                <c:pt idx="1890">
                  <c:v>2.940008882433E-3</c:v>
                </c:pt>
                <c:pt idx="1891">
                  <c:v>2.9374237637969998E-3</c:v>
                </c:pt>
                <c:pt idx="1892">
                  <c:v>2.9376680031420002E-3</c:v>
                </c:pt>
                <c:pt idx="1893">
                  <c:v>2.9420196078719998E-3</c:v>
                </c:pt>
                <c:pt idx="1894">
                  <c:v>2.954047638923E-3</c:v>
                </c:pt>
                <c:pt idx="1895">
                  <c:v>2.968115266412E-3</c:v>
                </c:pt>
                <c:pt idx="1896">
                  <c:v>2.990361768752E-3</c:v>
                </c:pt>
                <c:pt idx="1897">
                  <c:v>3.0178001616150002E-3</c:v>
                </c:pt>
                <c:pt idx="1898">
                  <c:v>3.054566681385E-3</c:v>
                </c:pt>
                <c:pt idx="1899">
                  <c:v>3.093681298196E-3</c:v>
                </c:pt>
                <c:pt idx="1900">
                  <c:v>3.1369535718110001E-3</c:v>
                </c:pt>
                <c:pt idx="1901">
                  <c:v>3.178437938914E-3</c:v>
                </c:pt>
                <c:pt idx="1902">
                  <c:v>3.2208987977359999E-3</c:v>
                </c:pt>
                <c:pt idx="1903">
                  <c:v>3.2584122382099999E-3</c:v>
                </c:pt>
                <c:pt idx="1904">
                  <c:v>3.288234584033E-3</c:v>
                </c:pt>
                <c:pt idx="1905">
                  <c:v>3.3187679946420001E-3</c:v>
                </c:pt>
                <c:pt idx="1906">
                  <c:v>3.3372014295309999E-3</c:v>
                </c:pt>
                <c:pt idx="1907">
                  <c:v>3.3511468209330001E-3</c:v>
                </c:pt>
                <c:pt idx="1908">
                  <c:v>3.3583494368940002E-3</c:v>
                </c:pt>
                <c:pt idx="1909">
                  <c:v>3.3631892874840001E-3</c:v>
                </c:pt>
                <c:pt idx="1910">
                  <c:v>3.3602667972449998E-3</c:v>
                </c:pt>
                <c:pt idx="1911">
                  <c:v>3.357394365594E-3</c:v>
                </c:pt>
                <c:pt idx="1912">
                  <c:v>3.351714229211E-3</c:v>
                </c:pt>
                <c:pt idx="1913">
                  <c:v>3.3438438549640002E-3</c:v>
                </c:pt>
                <c:pt idx="1914">
                  <c:v>3.3391907345499999E-3</c:v>
                </c:pt>
                <c:pt idx="1915">
                  <c:v>3.3293312881140001E-3</c:v>
                </c:pt>
                <c:pt idx="1916">
                  <c:v>3.322990378365E-3</c:v>
                </c:pt>
                <c:pt idx="1917">
                  <c:v>3.320778720081E-3</c:v>
                </c:pt>
                <c:pt idx="1918">
                  <c:v>3.3150482922790002E-3</c:v>
                </c:pt>
                <c:pt idx="1919">
                  <c:v>3.3093967940660001E-3</c:v>
                </c:pt>
                <c:pt idx="1920">
                  <c:v>3.3033289946619998E-3</c:v>
                </c:pt>
                <c:pt idx="1921">
                  <c:v>3.2951715402310001E-3</c:v>
                </c:pt>
                <c:pt idx="1922">
                  <c:v>3.2867195550350002E-3</c:v>
                </c:pt>
                <c:pt idx="1923">
                  <c:v>3.279035910964E-3</c:v>
                </c:pt>
                <c:pt idx="1924">
                  <c:v>3.2709140796210001E-3</c:v>
                </c:pt>
                <c:pt idx="1925">
                  <c:v>3.265478182584E-3</c:v>
                </c:pt>
                <c:pt idx="1926">
                  <c:v>3.2569186296309998E-3</c:v>
                </c:pt>
                <c:pt idx="1927">
                  <c:v>3.246046602726E-3</c:v>
                </c:pt>
                <c:pt idx="1928">
                  <c:v>3.2365103252230002E-3</c:v>
                </c:pt>
                <c:pt idx="1929">
                  <c:v>3.227634588256E-3</c:v>
                </c:pt>
                <c:pt idx="1930">
                  <c:v>3.2197141554210001E-3</c:v>
                </c:pt>
                <c:pt idx="1931">
                  <c:v>3.2143641728910001E-3</c:v>
                </c:pt>
                <c:pt idx="1932">
                  <c:v>3.209474030882E-3</c:v>
                </c:pt>
                <c:pt idx="1933">
                  <c:v>3.2040954101830001E-3</c:v>
                </c:pt>
                <c:pt idx="1934">
                  <c:v>3.1984583474700002E-3</c:v>
                </c:pt>
                <c:pt idx="1935">
                  <c:v>3.191097872332E-3</c:v>
                </c:pt>
                <c:pt idx="1936">
                  <c:v>3.187263384461E-3</c:v>
                </c:pt>
                <c:pt idx="1937">
                  <c:v>3.1821792945269998E-3</c:v>
                </c:pt>
                <c:pt idx="1938">
                  <c:v>3.178437938914E-3</c:v>
                </c:pt>
                <c:pt idx="1939">
                  <c:v>3.1709410250189999E-3</c:v>
                </c:pt>
                <c:pt idx="1940">
                  <c:v>3.1641765963289999E-3</c:v>
                </c:pt>
                <c:pt idx="1941">
                  <c:v>3.159623825923E-3</c:v>
                </c:pt>
                <c:pt idx="1942">
                  <c:v>3.1533548608419998E-3</c:v>
                </c:pt>
                <c:pt idx="1943">
                  <c:v>3.1474162824450002E-3</c:v>
                </c:pt>
                <c:pt idx="1944">
                  <c:v>3.144651651382E-3</c:v>
                </c:pt>
                <c:pt idx="1945">
                  <c:v>3.1476891599600001E-3</c:v>
                </c:pt>
                <c:pt idx="1946">
                  <c:v>3.1524572987109999E-3</c:v>
                </c:pt>
                <c:pt idx="1947">
                  <c:v>3.1627474818380001E-3</c:v>
                </c:pt>
                <c:pt idx="1948">
                  <c:v>3.1774470116939998E-3</c:v>
                </c:pt>
                <c:pt idx="1949">
                  <c:v>3.2020704820750001E-3</c:v>
                </c:pt>
                <c:pt idx="1950">
                  <c:v>3.2302055042240001E-3</c:v>
                </c:pt>
                <c:pt idx="1951">
                  <c:v>3.2609684858470002E-3</c:v>
                </c:pt>
                <c:pt idx="1952">
                  <c:v>3.2972323242569999E-3</c:v>
                </c:pt>
                <c:pt idx="1953">
                  <c:v>3.3411295153200002E-3</c:v>
                </c:pt>
                <c:pt idx="1954">
                  <c:v>3.382786177099E-3</c:v>
                </c:pt>
                <c:pt idx="1955">
                  <c:v>3.4213191829620001E-3</c:v>
                </c:pt>
                <c:pt idx="1956">
                  <c:v>3.4582652151579998E-3</c:v>
                </c:pt>
                <c:pt idx="1957">
                  <c:v>3.487872192636E-3</c:v>
                </c:pt>
                <c:pt idx="1958">
                  <c:v>3.5113107878709999E-3</c:v>
                </c:pt>
                <c:pt idx="1959">
                  <c:v>3.5321642644700001E-3</c:v>
                </c:pt>
                <c:pt idx="1960">
                  <c:v>3.5480700898920001E-3</c:v>
                </c:pt>
                <c:pt idx="1961">
                  <c:v>3.5556817892940002E-3</c:v>
                </c:pt>
                <c:pt idx="1962">
                  <c:v>3.559940028936E-3</c:v>
                </c:pt>
                <c:pt idx="1963">
                  <c:v>3.557434072718E-3</c:v>
                </c:pt>
                <c:pt idx="1964">
                  <c:v>3.5510428715500001E-3</c:v>
                </c:pt>
                <c:pt idx="1965">
                  <c:v>3.5452335141599998E-3</c:v>
                </c:pt>
                <c:pt idx="1966">
                  <c:v>3.5378802567720001E-3</c:v>
                </c:pt>
                <c:pt idx="1967">
                  <c:v>3.532623872161E-3</c:v>
                </c:pt>
                <c:pt idx="1968">
                  <c:v>3.5298089496790001E-3</c:v>
                </c:pt>
                <c:pt idx="1969">
                  <c:v>3.521557897329E-3</c:v>
                </c:pt>
                <c:pt idx="1970">
                  <c:v>3.5168186295780001E-3</c:v>
                </c:pt>
                <c:pt idx="1971">
                  <c:v>3.5115405917170001E-3</c:v>
                </c:pt>
                <c:pt idx="1972">
                  <c:v>3.5030958242709999E-3</c:v>
                </c:pt>
                <c:pt idx="1973">
                  <c:v>3.4977674949910002E-3</c:v>
                </c:pt>
                <c:pt idx="1974">
                  <c:v>3.4937963355329998E-3</c:v>
                </c:pt>
                <c:pt idx="1975">
                  <c:v>3.486759029329E-3</c:v>
                </c:pt>
                <c:pt idx="1976">
                  <c:v>3.480533137918E-3</c:v>
                </c:pt>
                <c:pt idx="1977">
                  <c:v>3.4746162127699998E-3</c:v>
                </c:pt>
                <c:pt idx="1978">
                  <c:v>3.4663795959199999E-3</c:v>
                </c:pt>
                <c:pt idx="1979">
                  <c:v>3.461647313088E-3</c:v>
                </c:pt>
                <c:pt idx="1980">
                  <c:v>3.4510050900279999E-3</c:v>
                </c:pt>
                <c:pt idx="1981">
                  <c:v>3.4435512498019998E-3</c:v>
                </c:pt>
                <c:pt idx="1982">
                  <c:v>3.4387758933009998E-3</c:v>
                </c:pt>
                <c:pt idx="1983">
                  <c:v>3.4296130761500001E-3</c:v>
                </c:pt>
                <c:pt idx="1984">
                  <c:v>3.4214914776379999E-3</c:v>
                </c:pt>
                <c:pt idx="1985">
                  <c:v>3.4132406581189999E-3</c:v>
                </c:pt>
                <c:pt idx="1986">
                  <c:v>3.4043432679029999E-3</c:v>
                </c:pt>
                <c:pt idx="1987">
                  <c:v>3.393600694835E-3</c:v>
                </c:pt>
                <c:pt idx="1988">
                  <c:v>3.3867787569760001E-3</c:v>
                </c:pt>
                <c:pt idx="1989">
                  <c:v>3.3754615578800002E-3</c:v>
                </c:pt>
                <c:pt idx="1990">
                  <c:v>3.3652933780100001E-3</c:v>
                </c:pt>
                <c:pt idx="1991">
                  <c:v>3.3576241694390002E-3</c:v>
                </c:pt>
                <c:pt idx="1992">
                  <c:v>3.349502570927E-3</c:v>
                </c:pt>
                <c:pt idx="1993">
                  <c:v>3.3458115067329999E-3</c:v>
                </c:pt>
                <c:pt idx="1994">
                  <c:v>3.3453016076239999E-3</c:v>
                </c:pt>
                <c:pt idx="1995">
                  <c:v>3.3420126419509998E-3</c:v>
                </c:pt>
                <c:pt idx="1996">
                  <c:v>3.3451723866160001E-3</c:v>
                </c:pt>
                <c:pt idx="1997">
                  <c:v>3.3545147161930002E-3</c:v>
                </c:pt>
                <c:pt idx="1998">
                  <c:v>3.366614691913E-3</c:v>
                </c:pt>
                <c:pt idx="1999">
                  <c:v>3.3870302140710002E-3</c:v>
                </c:pt>
                <c:pt idx="2000">
                  <c:v>3.4137144684789999E-3</c:v>
                </c:pt>
                <c:pt idx="2001">
                  <c:v>3.4465098287910002E-3</c:v>
                </c:pt>
                <c:pt idx="2002">
                  <c:v>3.487484296784E-3</c:v>
                </c:pt>
                <c:pt idx="2003">
                  <c:v>3.5267856437710002E-3</c:v>
                </c:pt>
                <c:pt idx="2004">
                  <c:v>3.5657566040749999E-3</c:v>
                </c:pt>
                <c:pt idx="2005">
                  <c:v>3.6091941874469998E-3</c:v>
                </c:pt>
                <c:pt idx="2006">
                  <c:v>3.645558608696E-3</c:v>
                </c:pt>
                <c:pt idx="2007">
                  <c:v>3.6754240281880002E-3</c:v>
                </c:pt>
                <c:pt idx="2008">
                  <c:v>3.7032647524030001E-3</c:v>
                </c:pt>
                <c:pt idx="2009">
                  <c:v>3.7222942337390001E-3</c:v>
                </c:pt>
                <c:pt idx="2010">
                  <c:v>3.739801235497E-3</c:v>
                </c:pt>
                <c:pt idx="2011">
                  <c:v>3.7459265440700001E-3</c:v>
                </c:pt>
                <c:pt idx="2012">
                  <c:v>3.7443756591529999E-3</c:v>
                </c:pt>
                <c:pt idx="2013">
                  <c:v>3.7442606408150001E-3</c:v>
                </c:pt>
                <c:pt idx="2014">
                  <c:v>3.7392771337179998E-3</c:v>
                </c:pt>
                <c:pt idx="2015">
                  <c:v>3.7317946553229999E-3</c:v>
                </c:pt>
                <c:pt idx="2016">
                  <c:v>3.7258989177639998E-3</c:v>
                </c:pt>
                <c:pt idx="2017">
                  <c:v>3.721712389961E-3</c:v>
                </c:pt>
                <c:pt idx="2018">
                  <c:v>3.7121260538700001E-3</c:v>
                </c:pt>
                <c:pt idx="2019">
                  <c:v>3.7065031938250002E-3</c:v>
                </c:pt>
                <c:pt idx="2020">
                  <c:v>3.6971967201680001E-3</c:v>
                </c:pt>
                <c:pt idx="2021">
                  <c:v>3.689477220178E-3</c:v>
                </c:pt>
                <c:pt idx="2022">
                  <c:v>3.6818294320259998E-3</c:v>
                </c:pt>
                <c:pt idx="2023">
                  <c:v>3.6716901231560002E-3</c:v>
                </c:pt>
                <c:pt idx="2024">
                  <c:v>3.661227412522E-3</c:v>
                </c:pt>
                <c:pt idx="2025">
                  <c:v>3.6536443512889998E-3</c:v>
                </c:pt>
                <c:pt idx="2026">
                  <c:v>3.6449409089979999E-3</c:v>
                </c:pt>
                <c:pt idx="2027">
                  <c:v>3.6359145306050001E-3</c:v>
                </c:pt>
                <c:pt idx="2028">
                  <c:v>3.6287191323940001E-3</c:v>
                </c:pt>
                <c:pt idx="2029">
                  <c:v>3.6207197699700002E-3</c:v>
                </c:pt>
                <c:pt idx="2030">
                  <c:v>3.6109967622909999E-3</c:v>
                </c:pt>
                <c:pt idx="2031">
                  <c:v>3.6027457099410002E-3</c:v>
                </c:pt>
                <c:pt idx="2032">
                  <c:v>3.5934895277020002E-3</c:v>
                </c:pt>
                <c:pt idx="2033">
                  <c:v>3.5830412525679999E-3</c:v>
                </c:pt>
                <c:pt idx="2034">
                  <c:v>3.5754654090850001E-3</c:v>
                </c:pt>
                <c:pt idx="2035">
                  <c:v>3.5669703502209998E-3</c:v>
                </c:pt>
                <c:pt idx="2036">
                  <c:v>3.5588343162089998E-3</c:v>
                </c:pt>
                <c:pt idx="2037">
                  <c:v>3.5507269203660001E-3</c:v>
                </c:pt>
                <c:pt idx="2038">
                  <c:v>3.5412264987829999E-3</c:v>
                </c:pt>
                <c:pt idx="2039">
                  <c:v>3.5321353934710002E-3</c:v>
                </c:pt>
                <c:pt idx="2040">
                  <c:v>3.5285737831150001E-3</c:v>
                </c:pt>
                <c:pt idx="2041">
                  <c:v>3.5258880816399999E-3</c:v>
                </c:pt>
                <c:pt idx="2042">
                  <c:v>3.5205886233600002E-3</c:v>
                </c:pt>
                <c:pt idx="2043">
                  <c:v>3.520681988448E-3</c:v>
                </c:pt>
                <c:pt idx="2044">
                  <c:v>3.5197914112360001E-3</c:v>
                </c:pt>
                <c:pt idx="2045">
                  <c:v>3.528365399688E-3</c:v>
                </c:pt>
                <c:pt idx="2046">
                  <c:v>3.541312646121E-3</c:v>
                </c:pt>
                <c:pt idx="2047">
                  <c:v>3.5614408552649998E-3</c:v>
                </c:pt>
                <c:pt idx="2048">
                  <c:v>3.5886494442819998E-3</c:v>
                </c:pt>
                <c:pt idx="2049">
                  <c:v>3.6193553823979999E-3</c:v>
                </c:pt>
                <c:pt idx="2050">
                  <c:v>3.6528832279149998E-3</c:v>
                </c:pt>
                <c:pt idx="2051">
                  <c:v>3.6922204308209999E-3</c:v>
                </c:pt>
                <c:pt idx="2052">
                  <c:v>3.736684797332E-3</c:v>
                </c:pt>
                <c:pt idx="2053">
                  <c:v>3.7756629753860002E-3</c:v>
                </c:pt>
                <c:pt idx="2054">
                  <c:v>3.8164865691209999E-3</c:v>
                </c:pt>
                <c:pt idx="2055">
                  <c:v>3.8488942664119999E-3</c:v>
                </c:pt>
                <c:pt idx="2056">
                  <c:v>3.8785587530579999E-3</c:v>
                </c:pt>
                <c:pt idx="2057">
                  <c:v>3.9001374971120001E-3</c:v>
                </c:pt>
                <c:pt idx="2058">
                  <c:v>3.9182477630669999E-3</c:v>
                </c:pt>
                <c:pt idx="2059">
                  <c:v>3.9309295825660003E-3</c:v>
                </c:pt>
                <c:pt idx="2060">
                  <c:v>3.9346273988490003E-3</c:v>
                </c:pt>
                <c:pt idx="2061">
                  <c:v>3.9343978278340002E-3</c:v>
                </c:pt>
                <c:pt idx="2062">
                  <c:v>3.9306851103899998E-3</c:v>
                </c:pt>
                <c:pt idx="2063">
                  <c:v>3.9308792911469997E-3</c:v>
                </c:pt>
                <c:pt idx="2064">
                  <c:v>3.9293062873179997E-3</c:v>
                </c:pt>
                <c:pt idx="2065">
                  <c:v>3.922441508621E-3</c:v>
                </c:pt>
                <c:pt idx="2066">
                  <c:v>3.9194184355440002E-3</c:v>
                </c:pt>
                <c:pt idx="2067">
                  <c:v>3.9128838106989999E-3</c:v>
                </c:pt>
                <c:pt idx="2068">
                  <c:v>3.901602467522E-3</c:v>
                </c:pt>
                <c:pt idx="2069">
                  <c:v>3.894306486472E-3</c:v>
                </c:pt>
                <c:pt idx="2070">
                  <c:v>3.8886694237590001E-3</c:v>
                </c:pt>
                <c:pt idx="2071">
                  <c:v>3.879944561049E-3</c:v>
                </c:pt>
                <c:pt idx="2072">
                  <c:v>3.8730150554329998E-3</c:v>
                </c:pt>
                <c:pt idx="2073">
                  <c:v>3.8633064832540001E-3</c:v>
                </c:pt>
                <c:pt idx="2074">
                  <c:v>3.8541723042729999E-3</c:v>
                </c:pt>
                <c:pt idx="2075">
                  <c:v>3.8490882143380001E-3</c:v>
                </c:pt>
                <c:pt idx="2076">
                  <c:v>3.8373544812199999E-3</c:v>
                </c:pt>
                <c:pt idx="2077">
                  <c:v>3.8319902960210002E-3</c:v>
                </c:pt>
                <c:pt idx="2078">
                  <c:v>3.8298575673249998E-3</c:v>
                </c:pt>
                <c:pt idx="2079">
                  <c:v>3.82187962532E-3</c:v>
                </c:pt>
                <c:pt idx="2080">
                  <c:v>3.8173268549140001E-3</c:v>
                </c:pt>
                <c:pt idx="2081">
                  <c:v>3.8120129611340001E-3</c:v>
                </c:pt>
                <c:pt idx="2082">
                  <c:v>3.8051262963559999E-3</c:v>
                </c:pt>
                <c:pt idx="2083">
                  <c:v>3.7959420587870001E-3</c:v>
                </c:pt>
                <c:pt idx="2084">
                  <c:v>3.7871741224079999E-3</c:v>
                </c:pt>
                <c:pt idx="2085">
                  <c:v>3.7793109659110002E-3</c:v>
                </c:pt>
                <c:pt idx="2086">
                  <c:v>3.7710096221419999E-3</c:v>
                </c:pt>
                <c:pt idx="2087">
                  <c:v>3.7617678754030002E-3</c:v>
                </c:pt>
                <c:pt idx="2088">
                  <c:v>3.751305164769E-3</c:v>
                </c:pt>
                <c:pt idx="2089">
                  <c:v>3.7412231322380002E-3</c:v>
                </c:pt>
                <c:pt idx="2090">
                  <c:v>3.7305594887579998E-3</c:v>
                </c:pt>
                <c:pt idx="2091">
                  <c:v>3.72322765179E-3</c:v>
                </c:pt>
                <c:pt idx="2092">
                  <c:v>3.7217626813800002E-3</c:v>
                </c:pt>
                <c:pt idx="2093">
                  <c:v>3.7256621290000002E-3</c:v>
                </c:pt>
                <c:pt idx="2094">
                  <c:v>3.7354282103480001E-3</c:v>
                </c:pt>
                <c:pt idx="2095">
                  <c:v>3.7468601949510001E-3</c:v>
                </c:pt>
                <c:pt idx="2096">
                  <c:v>3.764144610614E-3</c:v>
                </c:pt>
                <c:pt idx="2097">
                  <c:v>3.7875690031799998E-3</c:v>
                </c:pt>
                <c:pt idx="2098">
                  <c:v>3.8156320806590001E-3</c:v>
                </c:pt>
                <c:pt idx="2099">
                  <c:v>3.855989081785E-3</c:v>
                </c:pt>
                <c:pt idx="2100">
                  <c:v>3.8965686690059999E-3</c:v>
                </c:pt>
                <c:pt idx="2101">
                  <c:v>3.9356327615680002E-3</c:v>
                </c:pt>
                <c:pt idx="2102">
                  <c:v>3.9762197993700003E-3</c:v>
                </c:pt>
                <c:pt idx="2103">
                  <c:v>4.0136612951759999E-3</c:v>
                </c:pt>
                <c:pt idx="2104">
                  <c:v>4.0452140383419998E-3</c:v>
                </c:pt>
                <c:pt idx="2105">
                  <c:v>4.0754820220170003E-3</c:v>
                </c:pt>
                <c:pt idx="2106">
                  <c:v>4.1035595349970004E-3</c:v>
                </c:pt>
                <c:pt idx="2107">
                  <c:v>4.1226102039219996E-3</c:v>
                </c:pt>
                <c:pt idx="2108">
                  <c:v>4.1374964639540003E-3</c:v>
                </c:pt>
                <c:pt idx="2109">
                  <c:v>4.1425661183890003E-3</c:v>
                </c:pt>
                <c:pt idx="2110">
                  <c:v>4.1459845378989998E-3</c:v>
                </c:pt>
                <c:pt idx="2111">
                  <c:v>4.147592931986E-3</c:v>
                </c:pt>
                <c:pt idx="2112">
                  <c:v>4.1449288837610001E-3</c:v>
                </c:pt>
                <c:pt idx="2113">
                  <c:v>4.1417405009270001E-3</c:v>
                </c:pt>
                <c:pt idx="2114">
                  <c:v>4.1349474340680002E-3</c:v>
                </c:pt>
                <c:pt idx="2115">
                  <c:v>4.1268686763940004E-3</c:v>
                </c:pt>
                <c:pt idx="2116">
                  <c:v>4.116341471672E-3</c:v>
                </c:pt>
                <c:pt idx="2117">
                  <c:v>4.1120685636999998E-3</c:v>
                </c:pt>
                <c:pt idx="2118">
                  <c:v>4.1063455864789999E-3</c:v>
                </c:pt>
                <c:pt idx="2119">
                  <c:v>4.0989923290910002E-3</c:v>
                </c:pt>
                <c:pt idx="2120">
                  <c:v>4.0939371101560004E-3</c:v>
                </c:pt>
                <c:pt idx="2121">
                  <c:v>4.088127519935E-3</c:v>
                </c:pt>
                <c:pt idx="2122">
                  <c:v>4.0780957788230003E-3</c:v>
                </c:pt>
                <c:pt idx="2123">
                  <c:v>4.0725590661169998E-3</c:v>
                </c:pt>
                <c:pt idx="2124">
                  <c:v>4.0677697397769998E-3</c:v>
                </c:pt>
                <c:pt idx="2125">
                  <c:v>4.0636118501420002E-3</c:v>
                </c:pt>
                <c:pt idx="2126">
                  <c:v>4.0596337057650003E-3</c:v>
                </c:pt>
                <c:pt idx="2127">
                  <c:v>4.0523665957149999E-3</c:v>
                </c:pt>
                <c:pt idx="2128">
                  <c:v>4.0440219454470003E-3</c:v>
                </c:pt>
                <c:pt idx="2129">
                  <c:v>4.0374370291830003E-3</c:v>
                </c:pt>
                <c:pt idx="2130">
                  <c:v>4.0276926010849997E-3</c:v>
                </c:pt>
                <c:pt idx="2131">
                  <c:v>4.022220615298E-3</c:v>
                </c:pt>
                <c:pt idx="2132">
                  <c:v>4.0188315324490003E-3</c:v>
                </c:pt>
                <c:pt idx="2133">
                  <c:v>4.0097329765560004E-3</c:v>
                </c:pt>
                <c:pt idx="2134">
                  <c:v>4.0035573765640001E-3</c:v>
                </c:pt>
                <c:pt idx="2135">
                  <c:v>3.9992346428330003E-3</c:v>
                </c:pt>
                <c:pt idx="2136">
                  <c:v>3.9923121221359997E-3</c:v>
                </c:pt>
                <c:pt idx="2137">
                  <c:v>3.984082955867E-3</c:v>
                </c:pt>
                <c:pt idx="2138">
                  <c:v>3.980248235166E-3</c:v>
                </c:pt>
                <c:pt idx="2139">
                  <c:v>3.9768228307369997E-3</c:v>
                </c:pt>
                <c:pt idx="2140">
                  <c:v>3.9753792807459996E-3</c:v>
                </c:pt>
                <c:pt idx="2141">
                  <c:v>3.9703673683109996E-3</c:v>
                </c:pt>
                <c:pt idx="2142">
                  <c:v>3.9669130928809996E-3</c:v>
                </c:pt>
                <c:pt idx="2143">
                  <c:v>3.9668772369620001E-3</c:v>
                </c:pt>
                <c:pt idx="2144">
                  <c:v>3.9719180203969997E-3</c:v>
                </c:pt>
                <c:pt idx="2145">
                  <c:v>3.973023965955E-3</c:v>
                </c:pt>
                <c:pt idx="2146">
                  <c:v>3.9844634011390002E-3</c:v>
                </c:pt>
                <c:pt idx="2147">
                  <c:v>4.0014032274480003E-3</c:v>
                </c:pt>
                <c:pt idx="2148">
                  <c:v>4.0205474942919999E-3</c:v>
                </c:pt>
                <c:pt idx="2149">
                  <c:v>4.0490343235429996E-3</c:v>
                </c:pt>
                <c:pt idx="2150">
                  <c:v>4.0766377933320001E-3</c:v>
                </c:pt>
                <c:pt idx="2151">
                  <c:v>4.1148620657620004E-3</c:v>
                </c:pt>
                <c:pt idx="2152">
                  <c:v>4.1515924967830001E-3</c:v>
                </c:pt>
                <c:pt idx="2153">
                  <c:v>4.1920216754080001E-3</c:v>
                </c:pt>
                <c:pt idx="2154">
                  <c:v>4.228127188981E-3</c:v>
                </c:pt>
                <c:pt idx="2155">
                  <c:v>4.2660352773959999E-3</c:v>
                </c:pt>
                <c:pt idx="2156">
                  <c:v>4.2993477545680003E-3</c:v>
                </c:pt>
                <c:pt idx="2157">
                  <c:v>4.3293931521479999E-3</c:v>
                </c:pt>
                <c:pt idx="2158">
                  <c:v>4.3520559556779999E-3</c:v>
                </c:pt>
                <c:pt idx="2159">
                  <c:v>4.3648523278529998E-3</c:v>
                </c:pt>
                <c:pt idx="2160">
                  <c:v>4.3795951642099998E-3</c:v>
                </c:pt>
                <c:pt idx="2161">
                  <c:v>4.3824817985299996E-3</c:v>
                </c:pt>
                <c:pt idx="2162">
                  <c:v>4.3850596994160001E-3</c:v>
                </c:pt>
                <c:pt idx="2163">
                  <c:v>4.3841977603730001E-3</c:v>
                </c:pt>
                <c:pt idx="2164">
                  <c:v>4.3821800500150002E-3</c:v>
                </c:pt>
                <c:pt idx="2165">
                  <c:v>4.378094337881E-3</c:v>
                </c:pt>
                <c:pt idx="2166">
                  <c:v>4.3703173287210004E-3</c:v>
                </c:pt>
                <c:pt idx="2167">
                  <c:v>4.3617361225189999E-3</c:v>
                </c:pt>
                <c:pt idx="2168">
                  <c:v>4.3553519062700004E-3</c:v>
                </c:pt>
                <c:pt idx="2169">
                  <c:v>4.3499306775629997E-3</c:v>
                </c:pt>
                <c:pt idx="2170">
                  <c:v>4.3406095355749998E-3</c:v>
                </c:pt>
                <c:pt idx="2171">
                  <c:v>4.3361717835070004E-3</c:v>
                </c:pt>
                <c:pt idx="2172">
                  <c:v>4.3295365758239997E-3</c:v>
                </c:pt>
                <c:pt idx="2173">
                  <c:v>4.3207183480259998E-3</c:v>
                </c:pt>
                <c:pt idx="2174">
                  <c:v>4.3145427480340004E-3</c:v>
                </c:pt>
                <c:pt idx="2175">
                  <c:v>4.312697332352E-3</c:v>
                </c:pt>
                <c:pt idx="2176">
                  <c:v>4.3074409477410003E-3</c:v>
                </c:pt>
                <c:pt idx="2177">
                  <c:v>4.3018111027779997E-3</c:v>
                </c:pt>
                <c:pt idx="2178">
                  <c:v>4.3007410131389997E-3</c:v>
                </c:pt>
                <c:pt idx="2179">
                  <c:v>4.2969421483580001E-3</c:v>
                </c:pt>
                <c:pt idx="2180">
                  <c:v>4.2948671616609996E-3</c:v>
                </c:pt>
                <c:pt idx="2181">
                  <c:v>4.2880666442219996E-3</c:v>
                </c:pt>
                <c:pt idx="2182">
                  <c:v>4.2858403176069997E-3</c:v>
                </c:pt>
                <c:pt idx="2183">
                  <c:v>4.2857541702690004E-3</c:v>
                </c:pt>
                <c:pt idx="2184">
                  <c:v>4.283398855478E-3</c:v>
                </c:pt>
                <c:pt idx="2185">
                  <c:v>4.2763398960230002E-3</c:v>
                </c:pt>
                <c:pt idx="2186">
                  <c:v>4.2752986773849999E-3</c:v>
                </c:pt>
                <c:pt idx="2187">
                  <c:v>4.2714141309260004E-3</c:v>
                </c:pt>
                <c:pt idx="2188">
                  <c:v>4.2639602907000003E-3</c:v>
                </c:pt>
                <c:pt idx="2189">
                  <c:v>4.2590629309419998E-3</c:v>
                </c:pt>
                <c:pt idx="2190">
                  <c:v>4.2507327161730004E-3</c:v>
                </c:pt>
                <c:pt idx="2191">
                  <c:v>4.2463308200239996E-3</c:v>
                </c:pt>
                <c:pt idx="2192">
                  <c:v>4.2413403280079998E-3</c:v>
                </c:pt>
                <c:pt idx="2193">
                  <c:v>4.233620595187E-3</c:v>
                </c:pt>
                <c:pt idx="2194">
                  <c:v>4.2258366011080004E-3</c:v>
                </c:pt>
                <c:pt idx="2195">
                  <c:v>4.2213052511219998E-3</c:v>
                </c:pt>
                <c:pt idx="2196">
                  <c:v>4.2166379280390003E-3</c:v>
                </c:pt>
                <c:pt idx="2197">
                  <c:v>4.213442094624E-3</c:v>
                </c:pt>
                <c:pt idx="2198">
                  <c:v>4.2131766676900004E-3</c:v>
                </c:pt>
                <c:pt idx="2199">
                  <c:v>4.2126812040809997E-3</c:v>
                </c:pt>
                <c:pt idx="2200">
                  <c:v>4.2190002277489999E-3</c:v>
                </c:pt>
                <c:pt idx="2201">
                  <c:v>4.2263534851370004E-3</c:v>
                </c:pt>
                <c:pt idx="2202">
                  <c:v>4.2423238046470002E-3</c:v>
                </c:pt>
                <c:pt idx="2203">
                  <c:v>4.2724553495649999E-3</c:v>
                </c:pt>
                <c:pt idx="2204">
                  <c:v>4.2975167743860001E-3</c:v>
                </c:pt>
                <c:pt idx="2205">
                  <c:v>4.3244594708090004E-3</c:v>
                </c:pt>
                <c:pt idx="2206">
                  <c:v>4.3637752532959999E-3</c:v>
                </c:pt>
                <c:pt idx="2207">
                  <c:v>4.4028111733499997E-3</c:v>
                </c:pt>
                <c:pt idx="2208">
                  <c:v>4.4415881857279996E-3</c:v>
                </c:pt>
                <c:pt idx="2209">
                  <c:v>4.4851978309450001E-3</c:v>
                </c:pt>
                <c:pt idx="2210">
                  <c:v>4.5228549279269998E-3</c:v>
                </c:pt>
                <c:pt idx="2211">
                  <c:v>4.5578116551039998E-3</c:v>
                </c:pt>
                <c:pt idx="2212">
                  <c:v>4.5855515636500001E-3</c:v>
                </c:pt>
                <c:pt idx="2213">
                  <c:v>4.5965672470629996E-3</c:v>
                </c:pt>
                <c:pt idx="2214">
                  <c:v>4.6147638931870001E-3</c:v>
                </c:pt>
                <c:pt idx="2215">
                  <c:v>4.6314597129819999E-3</c:v>
                </c:pt>
                <c:pt idx="2216">
                  <c:v>4.63104294613E-3</c:v>
                </c:pt>
                <c:pt idx="2217">
                  <c:v>4.6315314248199999E-3</c:v>
                </c:pt>
                <c:pt idx="2218">
                  <c:v>4.6305619180200003E-3</c:v>
                </c:pt>
                <c:pt idx="2219">
                  <c:v>4.6222461387520003E-3</c:v>
                </c:pt>
                <c:pt idx="2220">
                  <c:v>4.6141603961589997E-3</c:v>
                </c:pt>
                <c:pt idx="2221">
                  <c:v>4.610936157405E-3</c:v>
                </c:pt>
                <c:pt idx="2222">
                  <c:v>4.6020820736889997E-3</c:v>
                </c:pt>
                <c:pt idx="2223">
                  <c:v>4.5951884239910003E-3</c:v>
                </c:pt>
                <c:pt idx="2224">
                  <c:v>4.5878854580220004E-3</c:v>
                </c:pt>
                <c:pt idx="2225">
                  <c:v>4.5799650251870001E-3</c:v>
                </c:pt>
                <c:pt idx="2226">
                  <c:v>4.5740692876279996E-3</c:v>
                </c:pt>
                <c:pt idx="2227">
                  <c:v>4.5694950968030003E-3</c:v>
                </c:pt>
                <c:pt idx="2228">
                  <c:v>4.5617180876429998E-3</c:v>
                </c:pt>
                <c:pt idx="2229">
                  <c:v>4.5569068752230003E-3</c:v>
                </c:pt>
                <c:pt idx="2230">
                  <c:v>4.5513776130969999E-3</c:v>
                </c:pt>
                <c:pt idx="2231">
                  <c:v>4.5433207415039997E-3</c:v>
                </c:pt>
                <c:pt idx="2232">
                  <c:v>4.5394860208029996E-3</c:v>
                </c:pt>
                <c:pt idx="2233">
                  <c:v>4.5346892438830003E-3</c:v>
                </c:pt>
                <c:pt idx="2234">
                  <c:v>4.5271418057379999E-3</c:v>
                </c:pt>
                <c:pt idx="2235">
                  <c:v>4.5214043930169997E-3</c:v>
                </c:pt>
                <c:pt idx="2236">
                  <c:v>4.513770807534E-3</c:v>
                </c:pt>
                <c:pt idx="2237">
                  <c:v>4.5043784193690003E-3</c:v>
                </c:pt>
                <c:pt idx="2238">
                  <c:v>4.4981953687969999E-3</c:v>
                </c:pt>
                <c:pt idx="2239">
                  <c:v>4.4907056726520003E-3</c:v>
                </c:pt>
                <c:pt idx="2240">
                  <c:v>4.4876323081549999E-3</c:v>
                </c:pt>
                <c:pt idx="2241">
                  <c:v>4.4805807992819996E-3</c:v>
                </c:pt>
                <c:pt idx="2242">
                  <c:v>4.4722650200130004E-3</c:v>
                </c:pt>
                <c:pt idx="2243">
                  <c:v>4.4684736058120001E-3</c:v>
                </c:pt>
                <c:pt idx="2244">
                  <c:v>4.4658882543440002E-3</c:v>
                </c:pt>
                <c:pt idx="2245">
                  <c:v>4.465278238058E-3</c:v>
                </c:pt>
                <c:pt idx="2246">
                  <c:v>4.4718990102410004E-3</c:v>
                </c:pt>
                <c:pt idx="2247">
                  <c:v>4.4853417202830002E-3</c:v>
                </c:pt>
                <c:pt idx="2248">
                  <c:v>4.5052613131700003E-3</c:v>
                </c:pt>
                <c:pt idx="2249">
                  <c:v>4.5363479293880002E-3</c:v>
                </c:pt>
                <c:pt idx="2250">
                  <c:v>4.5680589973929996E-3</c:v>
                </c:pt>
                <c:pt idx="2251">
                  <c:v>4.6085594221950002E-3</c:v>
                </c:pt>
                <c:pt idx="2252">
                  <c:v>4.6510561369359996E-3</c:v>
                </c:pt>
                <c:pt idx="2253">
                  <c:v>4.6922676265240002E-3</c:v>
                </c:pt>
                <c:pt idx="2254">
                  <c:v>4.7321505844590004E-3</c:v>
                </c:pt>
                <c:pt idx="2255">
                  <c:v>4.7662099823360003E-3</c:v>
                </c:pt>
                <c:pt idx="2256">
                  <c:v>4.7959461808200002E-3</c:v>
                </c:pt>
                <c:pt idx="2257">
                  <c:v>4.8205913044509999E-3</c:v>
                </c:pt>
                <c:pt idx="2258">
                  <c:v>4.8365616239609997E-3</c:v>
                </c:pt>
                <c:pt idx="2259">
                  <c:v>4.8417104408139998E-3</c:v>
                </c:pt>
                <c:pt idx="2260">
                  <c:v>4.8434911295770003E-3</c:v>
                </c:pt>
                <c:pt idx="2261">
                  <c:v>4.8366696573790002E-3</c:v>
                </c:pt>
                <c:pt idx="2262">
                  <c:v>4.8275138251479997E-3</c:v>
                </c:pt>
                <c:pt idx="2263">
                  <c:v>4.8200669698419997E-3</c:v>
                </c:pt>
                <c:pt idx="2264">
                  <c:v>4.8095970414579999E-3</c:v>
                </c:pt>
                <c:pt idx="2265">
                  <c:v>4.8010805621740002E-3</c:v>
                </c:pt>
                <c:pt idx="2266">
                  <c:v>4.7931959852580003E-3</c:v>
                </c:pt>
                <c:pt idx="2267">
                  <c:v>4.7813258133830002E-3</c:v>
                </c:pt>
                <c:pt idx="2268">
                  <c:v>4.7752149403099999E-3</c:v>
                </c:pt>
                <c:pt idx="2269">
                  <c:v>4.7657000832260002E-3</c:v>
                </c:pt>
                <c:pt idx="2270">
                  <c:v>4.7568962909279996E-3</c:v>
                </c:pt>
                <c:pt idx="2271">
                  <c:v>4.7515323385599996E-3</c:v>
                </c:pt>
                <c:pt idx="2272">
                  <c:v>4.7467709518969996E-3</c:v>
                </c:pt>
                <c:pt idx="2273">
                  <c:v>4.7363229095940002E-3</c:v>
                </c:pt>
                <c:pt idx="2274">
                  <c:v>4.7289622016250003E-3</c:v>
                </c:pt>
                <c:pt idx="2275">
                  <c:v>4.7251135110860003E-3</c:v>
                </c:pt>
                <c:pt idx="2276">
                  <c:v>4.7193113714460002E-3</c:v>
                </c:pt>
                <c:pt idx="2277">
                  <c:v>4.7112759202720001E-3</c:v>
                </c:pt>
                <c:pt idx="2278">
                  <c:v>4.703613463789E-3</c:v>
                </c:pt>
                <c:pt idx="2279">
                  <c:v>4.6966983936729996E-3</c:v>
                </c:pt>
                <c:pt idx="2280">
                  <c:v>4.6882247552280003E-3</c:v>
                </c:pt>
                <c:pt idx="2281">
                  <c:v>4.6796151436869996E-3</c:v>
                </c:pt>
                <c:pt idx="2282">
                  <c:v>4.6698488295080004E-3</c:v>
                </c:pt>
                <c:pt idx="2283">
                  <c:v>4.6621579676870001E-3</c:v>
                </c:pt>
                <c:pt idx="2284">
                  <c:v>4.6577635221180004E-3</c:v>
                </c:pt>
                <c:pt idx="2285">
                  <c:v>4.6528656966979996E-3</c:v>
                </c:pt>
                <c:pt idx="2286">
                  <c:v>4.6507189981640001E-3</c:v>
                </c:pt>
                <c:pt idx="2287">
                  <c:v>4.6628476120529998E-3</c:v>
                </c:pt>
                <c:pt idx="2288">
                  <c:v>4.6715866774320004E-3</c:v>
                </c:pt>
                <c:pt idx="2289">
                  <c:v>4.6914992853999997E-3</c:v>
                </c:pt>
                <c:pt idx="2290">
                  <c:v>4.7209556214509998E-3</c:v>
                </c:pt>
                <c:pt idx="2291">
                  <c:v>4.7545335255559998E-3</c:v>
                </c:pt>
                <c:pt idx="2292">
                  <c:v>4.7932821325960004E-3</c:v>
                </c:pt>
                <c:pt idx="2293">
                  <c:v>4.8388810828329997E-3</c:v>
                </c:pt>
                <c:pt idx="2294">
                  <c:v>4.8807533457879996E-3</c:v>
                </c:pt>
                <c:pt idx="2295">
                  <c:v>4.9192286096510001E-3</c:v>
                </c:pt>
                <c:pt idx="2296">
                  <c:v>4.9578696489330004E-3</c:v>
                </c:pt>
                <c:pt idx="2297">
                  <c:v>4.9860547296699999E-3</c:v>
                </c:pt>
                <c:pt idx="2298">
                  <c:v>5.0172125920650004E-3</c:v>
                </c:pt>
                <c:pt idx="2299">
                  <c:v>5.0366660580039996E-3</c:v>
                </c:pt>
                <c:pt idx="2300">
                  <c:v>5.047839600593E-3</c:v>
                </c:pt>
                <c:pt idx="2301">
                  <c:v>5.0554946064949998E-3</c:v>
                </c:pt>
                <c:pt idx="2302">
                  <c:v>5.0569665618240001E-3</c:v>
                </c:pt>
                <c:pt idx="2303">
                  <c:v>5.0530387088659999E-3</c:v>
                </c:pt>
                <c:pt idx="2304">
                  <c:v>5.0522126257420003E-3</c:v>
                </c:pt>
                <c:pt idx="2305">
                  <c:v>5.0488593988120001E-3</c:v>
                </c:pt>
                <c:pt idx="2306">
                  <c:v>5.0424467772250004E-3</c:v>
                </c:pt>
                <c:pt idx="2307">
                  <c:v>5.0386046059430001E-3</c:v>
                </c:pt>
                <c:pt idx="2308">
                  <c:v>5.0315102562310003E-3</c:v>
                </c:pt>
                <c:pt idx="2309">
                  <c:v>5.0260382704439997E-3</c:v>
                </c:pt>
                <c:pt idx="2310">
                  <c:v>5.0221243873240003E-3</c:v>
                </c:pt>
                <c:pt idx="2311">
                  <c:v>5.0173490308230003E-3</c:v>
                </c:pt>
                <c:pt idx="2312">
                  <c:v>5.0162794068459998E-3</c:v>
                </c:pt>
                <c:pt idx="2313">
                  <c:v>5.0110947340730001E-3</c:v>
                </c:pt>
                <c:pt idx="2314">
                  <c:v>5.0050984136760001E-3</c:v>
                </c:pt>
                <c:pt idx="2315">
                  <c:v>5.0029945559800001E-3</c:v>
                </c:pt>
                <c:pt idx="2316">
                  <c:v>5.001896061003E-3</c:v>
                </c:pt>
                <c:pt idx="2317">
                  <c:v>4.9984129145739997E-3</c:v>
                </c:pt>
                <c:pt idx="2318">
                  <c:v>4.9973144195969996E-3</c:v>
                </c:pt>
                <c:pt idx="2319">
                  <c:v>4.9977884627880002E-3</c:v>
                </c:pt>
                <c:pt idx="2320">
                  <c:v>4.9955695867539996E-3</c:v>
                </c:pt>
                <c:pt idx="2321">
                  <c:v>4.992065019906E-3</c:v>
                </c:pt>
                <c:pt idx="2322">
                  <c:v>4.9879718571900003E-3</c:v>
                </c:pt>
                <c:pt idx="2323">
                  <c:v>4.9860402941699997E-3</c:v>
                </c:pt>
                <c:pt idx="2324">
                  <c:v>4.9829091876750003E-3</c:v>
                </c:pt>
                <c:pt idx="2325">
                  <c:v>4.9788593314590004E-3</c:v>
                </c:pt>
                <c:pt idx="2326">
                  <c:v>4.9770283512770002E-3</c:v>
                </c:pt>
                <c:pt idx="2327">
                  <c:v>4.9746008589860004E-3</c:v>
                </c:pt>
                <c:pt idx="2328">
                  <c:v>4.9666445702309997E-3</c:v>
                </c:pt>
                <c:pt idx="2329">
                  <c:v>4.9599735066290004E-3</c:v>
                </c:pt>
                <c:pt idx="2330">
                  <c:v>4.9574025906619999E-3</c:v>
                </c:pt>
                <c:pt idx="2331">
                  <c:v>4.9517080187800001E-3</c:v>
                </c:pt>
                <c:pt idx="2332">
                  <c:v>4.9476725980640004E-3</c:v>
                </c:pt>
                <c:pt idx="2333">
                  <c:v>4.951765760779E-3</c:v>
                </c:pt>
                <c:pt idx="2334">
                  <c:v>4.9579627811909997E-3</c:v>
                </c:pt>
                <c:pt idx="2335">
                  <c:v>4.9668671563269998E-3</c:v>
                </c:pt>
                <c:pt idx="2336">
                  <c:v>4.9832686781879996E-3</c:v>
                </c:pt>
                <c:pt idx="2337">
                  <c:v>5.0127967260779997E-3</c:v>
                </c:pt>
                <c:pt idx="2338">
                  <c:v>5.0498358905319996E-3</c:v>
                </c:pt>
                <c:pt idx="2339">
                  <c:v>5.0903437659140004E-3</c:v>
                </c:pt>
                <c:pt idx="2340">
                  <c:v>5.1351455040279997E-3</c:v>
                </c:pt>
                <c:pt idx="2341">
                  <c:v>5.1817568019029998E-3</c:v>
                </c:pt>
                <c:pt idx="2342">
                  <c:v>5.2307094447310003E-3</c:v>
                </c:pt>
                <c:pt idx="2343">
                  <c:v>5.2682948298750001E-3</c:v>
                </c:pt>
                <c:pt idx="2344">
                  <c:v>5.3040054626759996E-3</c:v>
                </c:pt>
                <c:pt idx="2345">
                  <c:v>5.3393859416249996E-3</c:v>
                </c:pt>
                <c:pt idx="2346">
                  <c:v>5.3637726232409998E-3</c:v>
                </c:pt>
                <c:pt idx="2347">
                  <c:v>5.3767627105120001E-3</c:v>
                </c:pt>
                <c:pt idx="2348">
                  <c:v>5.3871823474760001E-3</c:v>
                </c:pt>
                <c:pt idx="2349">
                  <c:v>5.3893295116719999E-3</c:v>
                </c:pt>
                <c:pt idx="2350">
                  <c:v>5.3846403025090001E-3</c:v>
                </c:pt>
                <c:pt idx="2351">
                  <c:v>5.385293625295E-3</c:v>
                </c:pt>
                <c:pt idx="2352">
                  <c:v>5.3759082220490003E-3</c:v>
                </c:pt>
                <c:pt idx="2353">
                  <c:v>5.3721526637670004E-3</c:v>
                </c:pt>
                <c:pt idx="2354">
                  <c:v>5.3677866235380001E-3</c:v>
                </c:pt>
                <c:pt idx="2355">
                  <c:v>5.3592124022540004E-3</c:v>
                </c:pt>
                <c:pt idx="2356">
                  <c:v>5.3543727844949998E-3</c:v>
                </c:pt>
                <c:pt idx="2357">
                  <c:v>5.3463443182409998E-3</c:v>
                </c:pt>
                <c:pt idx="2358">
                  <c:v>5.3353430703279997E-3</c:v>
                </c:pt>
                <c:pt idx="2359">
                  <c:v>5.328413564712E-3</c:v>
                </c:pt>
                <c:pt idx="2360">
                  <c:v>5.3203636780379997E-3</c:v>
                </c:pt>
                <c:pt idx="2361">
                  <c:v>5.3066625259820003E-3</c:v>
                </c:pt>
                <c:pt idx="2362">
                  <c:v>5.2993665449320004E-3</c:v>
                </c:pt>
                <c:pt idx="2363">
                  <c:v>5.2916612476109999E-3</c:v>
                </c:pt>
                <c:pt idx="2364">
                  <c:v>5.282836034894E-3</c:v>
                </c:pt>
                <c:pt idx="2365">
                  <c:v>5.2738310769200004E-3</c:v>
                </c:pt>
                <c:pt idx="2366">
                  <c:v>5.265472456813E-3</c:v>
                </c:pt>
                <c:pt idx="2367">
                  <c:v>5.2595697343350003E-3</c:v>
                </c:pt>
                <c:pt idx="2368">
                  <c:v>5.2525540813800004E-3</c:v>
                </c:pt>
                <c:pt idx="2369">
                  <c:v>5.2444394677880002E-3</c:v>
                </c:pt>
                <c:pt idx="2370">
                  <c:v>5.2407989278440001E-3</c:v>
                </c:pt>
                <c:pt idx="2371">
                  <c:v>5.2370144985619997E-3</c:v>
                </c:pt>
                <c:pt idx="2372">
                  <c:v>5.2327560260889997E-3</c:v>
                </c:pt>
                <c:pt idx="2373">
                  <c:v>5.2370717749000003E-3</c:v>
                </c:pt>
                <c:pt idx="2374">
                  <c:v>5.2466513589019999E-3</c:v>
                </c:pt>
                <c:pt idx="2375">
                  <c:v>5.2620973438020002E-3</c:v>
                </c:pt>
                <c:pt idx="2376">
                  <c:v>5.2924440242349997E-3</c:v>
                </c:pt>
                <c:pt idx="2377">
                  <c:v>5.3264172747730003E-3</c:v>
                </c:pt>
                <c:pt idx="2378">
                  <c:v>5.3622284904120002E-3</c:v>
                </c:pt>
                <c:pt idx="2379">
                  <c:v>5.4063769057390004E-3</c:v>
                </c:pt>
                <c:pt idx="2380">
                  <c:v>5.448816344142E-3</c:v>
                </c:pt>
                <c:pt idx="2381">
                  <c:v>5.4873568005859999E-3</c:v>
                </c:pt>
                <c:pt idx="2382">
                  <c:v>5.526521243155E-3</c:v>
                </c:pt>
                <c:pt idx="2383">
                  <c:v>5.560092162341E-3</c:v>
                </c:pt>
                <c:pt idx="2384">
                  <c:v>5.5860299617049997E-3</c:v>
                </c:pt>
                <c:pt idx="2385">
                  <c:v>5.6080250069499996E-3</c:v>
                </c:pt>
                <c:pt idx="2386">
                  <c:v>5.6147682480509999E-3</c:v>
                </c:pt>
                <c:pt idx="2387">
                  <c:v>5.6176548823709998E-3</c:v>
                </c:pt>
                <c:pt idx="2388">
                  <c:v>5.617310293019E-3</c:v>
                </c:pt>
                <c:pt idx="2389">
                  <c:v>5.6115007027979997E-3</c:v>
                </c:pt>
                <c:pt idx="2390">
                  <c:v>5.6025246158239997E-3</c:v>
                </c:pt>
                <c:pt idx="2391">
                  <c:v>5.5992859415709998E-3</c:v>
                </c:pt>
                <c:pt idx="2392">
                  <c:v>5.5944174528119997E-3</c:v>
                </c:pt>
                <c:pt idx="2393">
                  <c:v>5.584680009633E-3</c:v>
                </c:pt>
                <c:pt idx="2394">
                  <c:v>5.5772764608259997E-3</c:v>
                </c:pt>
                <c:pt idx="2395">
                  <c:v>5.5695497430859999E-3</c:v>
                </c:pt>
                <c:pt idx="2396">
                  <c:v>5.5597550235689996E-3</c:v>
                </c:pt>
                <c:pt idx="2397">
                  <c:v>5.5502974428239997E-3</c:v>
                </c:pt>
                <c:pt idx="2398">
                  <c:v>5.5449549108739999E-3</c:v>
                </c:pt>
                <c:pt idx="2399">
                  <c:v>5.5343704298139998E-3</c:v>
                </c:pt>
                <c:pt idx="2400">
                  <c:v>5.5281729437409999E-3</c:v>
                </c:pt>
                <c:pt idx="2401">
                  <c:v>5.5229957215490004E-3</c:v>
                </c:pt>
                <c:pt idx="2402">
                  <c:v>5.5152401328090002E-3</c:v>
                </c:pt>
                <c:pt idx="2403">
                  <c:v>5.5067953653630004E-3</c:v>
                </c:pt>
                <c:pt idx="2404">
                  <c:v>5.5025513283909998E-3</c:v>
                </c:pt>
                <c:pt idx="2405">
                  <c:v>5.4964618757369996E-3</c:v>
                </c:pt>
                <c:pt idx="2406">
                  <c:v>5.492139142007E-3</c:v>
                </c:pt>
                <c:pt idx="2407">
                  <c:v>5.4864804260429997E-3</c:v>
                </c:pt>
                <c:pt idx="2408">
                  <c:v>5.4785166867079996E-3</c:v>
                </c:pt>
                <c:pt idx="2409">
                  <c:v>5.4757595062259997E-3</c:v>
                </c:pt>
                <c:pt idx="2410">
                  <c:v>5.4716947488490002E-3</c:v>
                </c:pt>
                <c:pt idx="2411">
                  <c:v>5.4668765515089998E-3</c:v>
                </c:pt>
                <c:pt idx="2412">
                  <c:v>5.4650092497469998E-3</c:v>
                </c:pt>
                <c:pt idx="2413">
                  <c:v>5.4651745595040001E-3</c:v>
                </c:pt>
                <c:pt idx="2414">
                  <c:v>5.472836550325E-3</c:v>
                </c:pt>
                <c:pt idx="2415">
                  <c:v>5.4852524772289997E-3</c:v>
                </c:pt>
                <c:pt idx="2416">
                  <c:v>5.5018477141860001E-3</c:v>
                </c:pt>
                <c:pt idx="2417">
                  <c:v>5.5227084085350004E-3</c:v>
                </c:pt>
                <c:pt idx="2418">
                  <c:v>5.5558127351110001E-3</c:v>
                </c:pt>
                <c:pt idx="2419">
                  <c:v>5.5915089324120003E-3</c:v>
                </c:pt>
                <c:pt idx="2420">
                  <c:v>5.6319879367949998E-3</c:v>
                </c:pt>
                <c:pt idx="2421">
                  <c:v>5.6734220124780004E-3</c:v>
                </c:pt>
                <c:pt idx="2422">
                  <c:v>5.7166730985050004E-3</c:v>
                </c:pt>
                <c:pt idx="2423">
                  <c:v>5.7609146460889998E-3</c:v>
                </c:pt>
                <c:pt idx="2424">
                  <c:v>5.7942629791799998E-3</c:v>
                </c:pt>
                <c:pt idx="2425">
                  <c:v>5.824746098369E-3</c:v>
                </c:pt>
                <c:pt idx="2426">
                  <c:v>5.8472729288039996E-3</c:v>
                </c:pt>
                <c:pt idx="2427">
                  <c:v>5.8655124157669996E-3</c:v>
                </c:pt>
                <c:pt idx="2428">
                  <c:v>5.875817034394E-3</c:v>
                </c:pt>
                <c:pt idx="2429">
                  <c:v>5.8775190263989996E-3</c:v>
                </c:pt>
                <c:pt idx="2430">
                  <c:v>5.8747255243359999E-3</c:v>
                </c:pt>
                <c:pt idx="2431">
                  <c:v>5.8696200139820003E-3</c:v>
                </c:pt>
                <c:pt idx="2432">
                  <c:v>5.8615701273080001E-3</c:v>
                </c:pt>
                <c:pt idx="2433">
                  <c:v>5.8528236113490001E-3</c:v>
                </c:pt>
                <c:pt idx="2434">
                  <c:v>5.8459872379899996E-3</c:v>
                </c:pt>
                <c:pt idx="2435">
                  <c:v>5.8386772871019997E-3</c:v>
                </c:pt>
                <c:pt idx="2436">
                  <c:v>5.8308644220229997E-3</c:v>
                </c:pt>
                <c:pt idx="2437">
                  <c:v>5.8273817412559997E-3</c:v>
                </c:pt>
                <c:pt idx="2438">
                  <c:v>5.8189872652289996E-3</c:v>
                </c:pt>
                <c:pt idx="2439">
                  <c:v>5.8135222643609999E-3</c:v>
                </c:pt>
                <c:pt idx="2440">
                  <c:v>5.8078640140589999E-3</c:v>
                </c:pt>
                <c:pt idx="2441">
                  <c:v>5.8027510531250001E-3</c:v>
                </c:pt>
                <c:pt idx="2442">
                  <c:v>5.7960655540229998E-3</c:v>
                </c:pt>
                <c:pt idx="2443">
                  <c:v>5.7916706427929999E-3</c:v>
                </c:pt>
                <c:pt idx="2444">
                  <c:v>5.7865506969390001E-3</c:v>
                </c:pt>
                <c:pt idx="2445">
                  <c:v>5.7788672856990001E-3</c:v>
                </c:pt>
                <c:pt idx="2446">
                  <c:v>5.7735964655880002E-3</c:v>
                </c:pt>
                <c:pt idx="2447">
                  <c:v>5.7639093138280003E-3</c:v>
                </c:pt>
                <c:pt idx="2448">
                  <c:v>5.7566422037779999E-3</c:v>
                </c:pt>
                <c:pt idx="2449">
                  <c:v>5.7496549561620001E-3</c:v>
                </c:pt>
                <c:pt idx="2450">
                  <c:v>5.7424595579499997E-3</c:v>
                </c:pt>
                <c:pt idx="2451">
                  <c:v>5.7351854629810002E-3</c:v>
                </c:pt>
                <c:pt idx="2452">
                  <c:v>5.7291532866659998E-3</c:v>
                </c:pt>
                <c:pt idx="2453">
                  <c:v>5.7239760644730003E-3</c:v>
                </c:pt>
                <c:pt idx="2454">
                  <c:v>5.7173836976290001E-3</c:v>
                </c:pt>
                <c:pt idx="2455">
                  <c:v>5.714195314795E-3</c:v>
                </c:pt>
                <c:pt idx="2456">
                  <c:v>5.713535007089E-3</c:v>
                </c:pt>
                <c:pt idx="2457">
                  <c:v>5.716285202652E-3</c:v>
                </c:pt>
                <c:pt idx="2458">
                  <c:v>5.7259290479120001E-3</c:v>
                </c:pt>
                <c:pt idx="2459">
                  <c:v>5.7391491718589999E-3</c:v>
                </c:pt>
                <c:pt idx="2460">
                  <c:v>5.7583078742029998E-3</c:v>
                </c:pt>
                <c:pt idx="2461">
                  <c:v>5.7859690859910001E-3</c:v>
                </c:pt>
                <c:pt idx="2462">
                  <c:v>5.8255791664119996E-3</c:v>
                </c:pt>
                <c:pt idx="2463">
                  <c:v>5.8636670000850001E-3</c:v>
                </c:pt>
                <c:pt idx="2464">
                  <c:v>5.9071043506260003E-3</c:v>
                </c:pt>
                <c:pt idx="2465">
                  <c:v>5.9529044665400004E-3</c:v>
                </c:pt>
                <c:pt idx="2466">
                  <c:v>5.9943888336419998E-3</c:v>
                </c:pt>
                <c:pt idx="2467">
                  <c:v>6.0363472439349999E-3</c:v>
                </c:pt>
                <c:pt idx="2468">
                  <c:v>6.0712681151930004E-3</c:v>
                </c:pt>
                <c:pt idx="2469">
                  <c:v>6.1022681184109999E-3</c:v>
                </c:pt>
                <c:pt idx="2470">
                  <c:v>6.1273155733940002E-3</c:v>
                </c:pt>
                <c:pt idx="2471">
                  <c:v>6.1427042819559999E-3</c:v>
                </c:pt>
                <c:pt idx="2472">
                  <c:v>6.1450162902469997E-3</c:v>
                </c:pt>
                <c:pt idx="2473">
                  <c:v>6.1474652029569997E-3</c:v>
                </c:pt>
                <c:pt idx="2474">
                  <c:v>6.146833300591E-3</c:v>
                </c:pt>
                <c:pt idx="2475">
                  <c:v>6.1394297517839997E-3</c:v>
                </c:pt>
                <c:pt idx="2476">
                  <c:v>6.1349989846350003E-3</c:v>
                </c:pt>
                <c:pt idx="2477">
                  <c:v>6.1288019642229997E-3</c:v>
                </c:pt>
                <c:pt idx="2478">
                  <c:v>6.1196605674920003E-3</c:v>
                </c:pt>
                <c:pt idx="2479">
                  <c:v>6.115287542343E-3</c:v>
                </c:pt>
                <c:pt idx="2480">
                  <c:v>6.1091333627699999E-3</c:v>
                </c:pt>
                <c:pt idx="2481">
                  <c:v>6.0998480767010003E-3</c:v>
                </c:pt>
                <c:pt idx="2482">
                  <c:v>6.0946205630900002E-3</c:v>
                </c:pt>
                <c:pt idx="2483">
                  <c:v>6.0852565802629998E-3</c:v>
                </c:pt>
                <c:pt idx="2484">
                  <c:v>6.0739680193359997E-3</c:v>
                </c:pt>
                <c:pt idx="2485">
                  <c:v>6.0673686675730004E-3</c:v>
                </c:pt>
                <c:pt idx="2486">
                  <c:v>6.0622706077990002E-3</c:v>
                </c:pt>
                <c:pt idx="2487">
                  <c:v>6.0537108220159999E-3</c:v>
                </c:pt>
                <c:pt idx="2488">
                  <c:v>6.0486551374199999E-3</c:v>
                </c:pt>
                <c:pt idx="2489">
                  <c:v>6.0389181599020004E-3</c:v>
                </c:pt>
                <c:pt idx="2490">
                  <c:v>6.0283620841800004E-3</c:v>
                </c:pt>
                <c:pt idx="2491">
                  <c:v>6.0253962874410004E-3</c:v>
                </c:pt>
                <c:pt idx="2492">
                  <c:v>6.0201827436690003E-3</c:v>
                </c:pt>
                <c:pt idx="2493">
                  <c:v>6.0150339268150001E-3</c:v>
                </c:pt>
                <c:pt idx="2494">
                  <c:v>6.0111777856949999E-3</c:v>
                </c:pt>
                <c:pt idx="2495">
                  <c:v>6.0064313001930002E-3</c:v>
                </c:pt>
                <c:pt idx="2496">
                  <c:v>5.999968387187E-3</c:v>
                </c:pt>
                <c:pt idx="2497">
                  <c:v>5.9968158602710002E-3</c:v>
                </c:pt>
                <c:pt idx="2498">
                  <c:v>5.9923497028649998E-3</c:v>
                </c:pt>
                <c:pt idx="2499">
                  <c:v>5.9862383641300001E-3</c:v>
                </c:pt>
                <c:pt idx="2500">
                  <c:v>5.9888740070159997E-3</c:v>
                </c:pt>
                <c:pt idx="2501">
                  <c:v>5.9938430786130002E-3</c:v>
                </c:pt>
                <c:pt idx="2502">
                  <c:v>6.0020866803820001E-3</c:v>
                </c:pt>
                <c:pt idx="2503">
                  <c:v>6.0222507454449998E-3</c:v>
                </c:pt>
                <c:pt idx="2504">
                  <c:v>6.0429321601989999E-3</c:v>
                </c:pt>
                <c:pt idx="2505">
                  <c:v>6.0723382048310003E-3</c:v>
                </c:pt>
                <c:pt idx="2506">
                  <c:v>6.1044730246069996E-3</c:v>
                </c:pt>
                <c:pt idx="2507">
                  <c:v>6.142574828118E-3</c:v>
                </c:pt>
                <c:pt idx="2508">
                  <c:v>6.1849066987630002E-3</c:v>
                </c:pt>
                <c:pt idx="2509">
                  <c:v>6.230110768229E-3</c:v>
                </c:pt>
                <c:pt idx="2510">
                  <c:v>6.2689594924449999E-3</c:v>
                </c:pt>
                <c:pt idx="2511">
                  <c:v>6.3047492876649996E-3</c:v>
                </c:pt>
                <c:pt idx="2512">
                  <c:v>6.3395197503270002E-3</c:v>
                </c:pt>
                <c:pt idx="2513">
                  <c:v>6.3627357594670001E-3</c:v>
                </c:pt>
                <c:pt idx="2514">
                  <c:v>6.3841347582639998E-3</c:v>
                </c:pt>
                <c:pt idx="2515">
                  <c:v>6.3977711834010001E-3</c:v>
                </c:pt>
                <c:pt idx="2516">
                  <c:v>6.4083347097040003E-3</c:v>
                </c:pt>
                <c:pt idx="2517">
                  <c:v>6.4107258804140003E-3</c:v>
                </c:pt>
                <c:pt idx="2518">
                  <c:v>6.4095337875189999E-3</c:v>
                </c:pt>
                <c:pt idx="2519">
                  <c:v>6.405720487237E-3</c:v>
                </c:pt>
                <c:pt idx="2520">
                  <c:v>6.4000836573540002E-3</c:v>
                </c:pt>
                <c:pt idx="2521">
                  <c:v>6.3926512375470004E-3</c:v>
                </c:pt>
                <c:pt idx="2522">
                  <c:v>6.3858008943499999E-3</c:v>
                </c:pt>
                <c:pt idx="2523">
                  <c:v>6.3790436834099996E-3</c:v>
                </c:pt>
                <c:pt idx="2524">
                  <c:v>6.3754459843039998E-3</c:v>
                </c:pt>
                <c:pt idx="2525">
                  <c:v>6.3681714236740001E-3</c:v>
                </c:pt>
                <c:pt idx="2526">
                  <c:v>6.3589154742660003E-3</c:v>
                </c:pt>
                <c:pt idx="2527">
                  <c:v>6.3527827151120004E-3</c:v>
                </c:pt>
                <c:pt idx="2528">
                  <c:v>6.3465423882010001E-3</c:v>
                </c:pt>
                <c:pt idx="2529">
                  <c:v>6.340452935547E-3</c:v>
                </c:pt>
                <c:pt idx="2530">
                  <c:v>6.3382270745930003E-3</c:v>
                </c:pt>
                <c:pt idx="2531">
                  <c:v>6.3328412361439998E-3</c:v>
                </c:pt>
                <c:pt idx="2532">
                  <c:v>6.3254879787560002E-3</c:v>
                </c:pt>
                <c:pt idx="2533">
                  <c:v>6.3179121352729996E-3</c:v>
                </c:pt>
                <c:pt idx="2534">
                  <c:v>6.3111474737519999E-3</c:v>
                </c:pt>
                <c:pt idx="2535">
                  <c:v>6.3069541938600001E-3</c:v>
                </c:pt>
                <c:pt idx="2536">
                  <c:v>6.2987604178489998E-3</c:v>
                </c:pt>
                <c:pt idx="2537">
                  <c:v>6.2907752580940004E-3</c:v>
                </c:pt>
                <c:pt idx="2538">
                  <c:v>6.2866103835399999E-3</c:v>
                </c:pt>
                <c:pt idx="2539">
                  <c:v>6.2801619060339998E-3</c:v>
                </c:pt>
                <c:pt idx="2540">
                  <c:v>6.2684495933349998E-3</c:v>
                </c:pt>
                <c:pt idx="2541">
                  <c:v>6.2658288516099997E-3</c:v>
                </c:pt>
                <c:pt idx="2542">
                  <c:v>6.261807400733E-3</c:v>
                </c:pt>
                <c:pt idx="2543">
                  <c:v>6.2620369717480001E-3</c:v>
                </c:pt>
                <c:pt idx="2544">
                  <c:v>6.2654837965969998E-3</c:v>
                </c:pt>
                <c:pt idx="2545">
                  <c:v>6.2790629453960004E-3</c:v>
                </c:pt>
                <c:pt idx="2546">
                  <c:v>6.303772795945E-3</c:v>
                </c:pt>
                <c:pt idx="2547">
                  <c:v>6.3351462595159997E-3</c:v>
                </c:pt>
                <c:pt idx="2548">
                  <c:v>6.3678054139020002E-3</c:v>
                </c:pt>
                <c:pt idx="2549">
                  <c:v>6.408176384866E-3</c:v>
                </c:pt>
                <c:pt idx="2550">
                  <c:v>6.4542782492940003E-3</c:v>
                </c:pt>
                <c:pt idx="2551">
                  <c:v>6.4962795004249998E-3</c:v>
                </c:pt>
                <c:pt idx="2552">
                  <c:v>6.5414980053899998E-3</c:v>
                </c:pt>
                <c:pt idx="2553">
                  <c:v>6.5827956423159997E-3</c:v>
                </c:pt>
                <c:pt idx="2554">
                  <c:v>6.6158999688920002E-3</c:v>
                </c:pt>
                <c:pt idx="2555">
                  <c:v>6.6393599845470004E-3</c:v>
                </c:pt>
                <c:pt idx="2556">
                  <c:v>6.6570970229799997E-3</c:v>
                </c:pt>
                <c:pt idx="2557">
                  <c:v>6.6629280336200003E-3</c:v>
                </c:pt>
                <c:pt idx="2558">
                  <c:v>6.6660945303739999E-3</c:v>
                </c:pt>
                <c:pt idx="2559">
                  <c:v>6.665434222668E-3</c:v>
                </c:pt>
                <c:pt idx="2560">
                  <c:v>6.6603641025719997E-3</c:v>
                </c:pt>
                <c:pt idx="2561">
                  <c:v>6.6543249413370002E-3</c:v>
                </c:pt>
                <c:pt idx="2562">
                  <c:v>6.6413134336469996E-3</c:v>
                </c:pt>
                <c:pt idx="2563">
                  <c:v>6.634778343141E-3</c:v>
                </c:pt>
                <c:pt idx="2564">
                  <c:v>6.628538481891E-3</c:v>
                </c:pt>
                <c:pt idx="2565">
                  <c:v>6.6207898780699997E-3</c:v>
                </c:pt>
                <c:pt idx="2566">
                  <c:v>6.61117490381E-3</c:v>
                </c:pt>
                <c:pt idx="2567">
                  <c:v>6.6088121384380001E-3</c:v>
                </c:pt>
                <c:pt idx="2568">
                  <c:v>6.6000875085589997E-3</c:v>
                </c:pt>
                <c:pt idx="2569">
                  <c:v>6.5930574201049997E-3</c:v>
                </c:pt>
                <c:pt idx="2570">
                  <c:v>6.5844473429020004E-3</c:v>
                </c:pt>
                <c:pt idx="2571">
                  <c:v>6.5772091038529996E-3</c:v>
                </c:pt>
                <c:pt idx="2572">
                  <c:v>6.5718521364030004E-3</c:v>
                </c:pt>
                <c:pt idx="2573">
                  <c:v>6.5628397278489998E-3</c:v>
                </c:pt>
                <c:pt idx="2574">
                  <c:v>6.5540932118889998E-3</c:v>
                </c:pt>
                <c:pt idx="2575">
                  <c:v>6.5465392544869997E-3</c:v>
                </c:pt>
                <c:pt idx="2576">
                  <c:v>6.5406579524280003E-3</c:v>
                </c:pt>
                <c:pt idx="2577">
                  <c:v>6.5331608057019996E-3</c:v>
                </c:pt>
                <c:pt idx="2578">
                  <c:v>6.5279402770100003E-3</c:v>
                </c:pt>
                <c:pt idx="2579">
                  <c:v>6.5201851539310003E-3</c:v>
                </c:pt>
                <c:pt idx="2580">
                  <c:v>6.5178656950590002E-3</c:v>
                </c:pt>
                <c:pt idx="2581">
                  <c:v>6.5143466927110004E-3</c:v>
                </c:pt>
                <c:pt idx="2582">
                  <c:v>6.5153380855920004E-3</c:v>
                </c:pt>
                <c:pt idx="2583">
                  <c:v>6.5220450051130001E-3</c:v>
                </c:pt>
                <c:pt idx="2584">
                  <c:v>6.5327803604300003E-3</c:v>
                </c:pt>
                <c:pt idx="2585">
                  <c:v>6.5501080825919999E-3</c:v>
                </c:pt>
                <c:pt idx="2586">
                  <c:v>6.5728072077039998E-3</c:v>
                </c:pt>
                <c:pt idx="2587">
                  <c:v>6.6007119603460002E-3</c:v>
                </c:pt>
                <c:pt idx="2588">
                  <c:v>6.6367103718219999E-3</c:v>
                </c:pt>
                <c:pt idx="2589">
                  <c:v>6.6809807904059998E-3</c:v>
                </c:pt>
                <c:pt idx="2590">
                  <c:v>6.723901256919E-3</c:v>
                </c:pt>
                <c:pt idx="2591">
                  <c:v>6.7662759684029997E-3</c:v>
                </c:pt>
                <c:pt idx="2592">
                  <c:v>6.8091605789960003E-3</c:v>
                </c:pt>
                <c:pt idx="2593">
                  <c:v>6.8456544540819999E-3</c:v>
                </c:pt>
                <c:pt idx="2594">
                  <c:v>6.8774800747629997E-3</c:v>
                </c:pt>
                <c:pt idx="2595">
                  <c:v>6.9034895859660002E-3</c:v>
                </c:pt>
                <c:pt idx="2596">
                  <c:v>6.9226124323900004E-3</c:v>
                </c:pt>
                <c:pt idx="2597">
                  <c:v>6.9347051903609997E-3</c:v>
                </c:pt>
                <c:pt idx="2598">
                  <c:v>6.9385543465609999E-3</c:v>
                </c:pt>
                <c:pt idx="2599">
                  <c:v>6.9372761063280003E-3</c:v>
                </c:pt>
                <c:pt idx="2600">
                  <c:v>6.9299801252780003E-3</c:v>
                </c:pt>
                <c:pt idx="2601">
                  <c:v>6.9239698350430003E-3</c:v>
                </c:pt>
                <c:pt idx="2602">
                  <c:v>6.9163218140600004E-3</c:v>
                </c:pt>
                <c:pt idx="2603">
                  <c:v>6.908767390996E-3</c:v>
                </c:pt>
                <c:pt idx="2604">
                  <c:v>6.9030011072750003E-3</c:v>
                </c:pt>
                <c:pt idx="2605">
                  <c:v>6.8967896513639996E-3</c:v>
                </c:pt>
                <c:pt idx="2606">
                  <c:v>6.8928115069869997E-3</c:v>
                </c:pt>
                <c:pt idx="2607">
                  <c:v>6.8874331191180003E-3</c:v>
                </c:pt>
                <c:pt idx="2608">
                  <c:v>6.8848049268130001E-3</c:v>
                </c:pt>
                <c:pt idx="2609">
                  <c:v>6.8772505037489997E-3</c:v>
                </c:pt>
                <c:pt idx="2610">
                  <c:v>6.8763527087870001E-3</c:v>
                </c:pt>
                <c:pt idx="2611">
                  <c:v>6.8720155395570002E-3</c:v>
                </c:pt>
                <c:pt idx="2612">
                  <c:v>6.8666012957690004E-3</c:v>
                </c:pt>
                <c:pt idx="2613">
                  <c:v>6.8650357425209998E-3</c:v>
                </c:pt>
                <c:pt idx="2614">
                  <c:v>6.8595279008149997E-3</c:v>
                </c:pt>
                <c:pt idx="2615">
                  <c:v>6.853122264147E-3</c:v>
                </c:pt>
                <c:pt idx="2616">
                  <c:v>6.8483971990639997E-3</c:v>
                </c:pt>
                <c:pt idx="2617">
                  <c:v>6.8441033363340004E-3</c:v>
                </c:pt>
                <c:pt idx="2618">
                  <c:v>6.8378918804229997E-3</c:v>
                </c:pt>
                <c:pt idx="2619">
                  <c:v>6.835170090199E-3</c:v>
                </c:pt>
                <c:pt idx="2620">
                  <c:v>6.8295472301540001E-3</c:v>
                </c:pt>
                <c:pt idx="2621">
                  <c:v>6.8258419632909999E-3</c:v>
                </c:pt>
                <c:pt idx="2622">
                  <c:v>6.8224021233620003E-3</c:v>
                </c:pt>
                <c:pt idx="2623">
                  <c:v>6.8145464174449999E-3</c:v>
                </c:pt>
                <c:pt idx="2624">
                  <c:v>6.8112146109339999E-3</c:v>
                </c:pt>
                <c:pt idx="2625">
                  <c:v>6.8089021369809998E-3</c:v>
                </c:pt>
                <c:pt idx="2626">
                  <c:v>6.8134907633070002E-3</c:v>
                </c:pt>
                <c:pt idx="2627">
                  <c:v>6.8250736221670003E-3</c:v>
                </c:pt>
                <c:pt idx="2628">
                  <c:v>6.8389186635609998E-3</c:v>
                </c:pt>
                <c:pt idx="2629">
                  <c:v>6.8577039055530004E-3</c:v>
                </c:pt>
                <c:pt idx="2630">
                  <c:v>6.8892571143809997E-3</c:v>
                </c:pt>
                <c:pt idx="2631">
                  <c:v>6.9253984838719999E-3</c:v>
                </c:pt>
                <c:pt idx="2632">
                  <c:v>6.9659855216740001E-3</c:v>
                </c:pt>
                <c:pt idx="2633">
                  <c:v>7.0113115943969996E-3</c:v>
                </c:pt>
                <c:pt idx="2634">
                  <c:v>7.0543829351659999E-3</c:v>
                </c:pt>
                <c:pt idx="2635">
                  <c:v>7.0975045673549999E-3</c:v>
                </c:pt>
                <c:pt idx="2636">
                  <c:v>7.1355202235280002E-3</c:v>
                </c:pt>
                <c:pt idx="2637">
                  <c:v>7.1684522554279996E-3</c:v>
                </c:pt>
                <c:pt idx="2638">
                  <c:v>7.1958117187019997E-3</c:v>
                </c:pt>
                <c:pt idx="2639">
                  <c:v>7.2186901234089999E-3</c:v>
                </c:pt>
                <c:pt idx="2640">
                  <c:v>7.230129558593E-3</c:v>
                </c:pt>
                <c:pt idx="2641">
                  <c:v>7.2349044494329998E-3</c:v>
                </c:pt>
                <c:pt idx="2642">
                  <c:v>7.2357016615569999E-3</c:v>
                </c:pt>
                <c:pt idx="2643">
                  <c:v>7.2320611216129998E-3</c:v>
                </c:pt>
                <c:pt idx="2644">
                  <c:v>7.2307470254599996E-3</c:v>
                </c:pt>
                <c:pt idx="2645">
                  <c:v>7.2291884571309998E-3</c:v>
                </c:pt>
                <c:pt idx="2646">
                  <c:v>7.2221658192569999E-3</c:v>
                </c:pt>
                <c:pt idx="2647">
                  <c:v>7.2145038284360001E-3</c:v>
                </c:pt>
                <c:pt idx="2648">
                  <c:v>7.2108483873310003E-3</c:v>
                </c:pt>
                <c:pt idx="2649">
                  <c:v>7.204019464552E-3</c:v>
                </c:pt>
                <c:pt idx="2650">
                  <c:v>7.19780055806E-3</c:v>
                </c:pt>
                <c:pt idx="2651">
                  <c:v>7.1967951953410001E-3</c:v>
                </c:pt>
                <c:pt idx="2652">
                  <c:v>7.1896789595479998E-3</c:v>
                </c:pt>
                <c:pt idx="2653">
                  <c:v>7.1832449175419999E-3</c:v>
                </c:pt>
                <c:pt idx="2654">
                  <c:v>7.1787210181360004E-3</c:v>
                </c:pt>
                <c:pt idx="2655">
                  <c:v>7.1727391332389997E-3</c:v>
                </c:pt>
                <c:pt idx="2656">
                  <c:v>7.1648475714029998E-3</c:v>
                </c:pt>
                <c:pt idx="2657">
                  <c:v>7.1589159779249997E-3</c:v>
                </c:pt>
                <c:pt idx="2658">
                  <c:v>7.1521871723229996E-3</c:v>
                </c:pt>
                <c:pt idx="2659">
                  <c:v>7.1472469717260003E-3</c:v>
                </c:pt>
                <c:pt idx="2660">
                  <c:v>7.140267174691E-3</c:v>
                </c:pt>
                <c:pt idx="2661">
                  <c:v>7.131814956665E-3</c:v>
                </c:pt>
                <c:pt idx="2662">
                  <c:v>7.1273413486780002E-3</c:v>
                </c:pt>
                <c:pt idx="2663">
                  <c:v>7.1229967288670001E-3</c:v>
                </c:pt>
                <c:pt idx="2664">
                  <c:v>7.1163903921839999E-3</c:v>
                </c:pt>
                <c:pt idx="2665">
                  <c:v>7.1107889525590003E-3</c:v>
                </c:pt>
                <c:pt idx="2666">
                  <c:v>7.1075148880480003E-3</c:v>
                </c:pt>
                <c:pt idx="2667">
                  <c:v>7.107055280358E-3</c:v>
                </c:pt>
                <c:pt idx="2668">
                  <c:v>7.1036871522670002E-3</c:v>
                </c:pt>
                <c:pt idx="2669">
                  <c:v>7.1050445549190001E-3</c:v>
                </c:pt>
                <c:pt idx="2670">
                  <c:v>7.1170581504700001E-3</c:v>
                </c:pt>
                <c:pt idx="2671">
                  <c:v>7.1291797794399998E-3</c:v>
                </c:pt>
                <c:pt idx="2672">
                  <c:v>7.1520078927280002E-3</c:v>
                </c:pt>
                <c:pt idx="2673">
                  <c:v>7.1821175515650003E-3</c:v>
                </c:pt>
                <c:pt idx="2674">
                  <c:v>7.2181085124609998E-3</c:v>
                </c:pt>
                <c:pt idx="2675">
                  <c:v>7.2589679621159996E-3</c:v>
                </c:pt>
                <c:pt idx="2676">
                  <c:v>7.3040644638239999E-3</c:v>
                </c:pt>
                <c:pt idx="2677">
                  <c:v>7.3455488309260002E-3</c:v>
                </c:pt>
                <c:pt idx="2678">
                  <c:v>7.392059545964E-3</c:v>
                </c:pt>
                <c:pt idx="2679">
                  <c:v>7.4352961964909998E-3</c:v>
                </c:pt>
                <c:pt idx="2680">
                  <c:v>7.466712966561E-3</c:v>
                </c:pt>
                <c:pt idx="2681">
                  <c:v>7.4960826896129998E-3</c:v>
                </c:pt>
                <c:pt idx="2682">
                  <c:v>7.5180567800999997E-3</c:v>
                </c:pt>
                <c:pt idx="2683">
                  <c:v>7.5306734070179999E-3</c:v>
                </c:pt>
                <c:pt idx="2684">
                  <c:v>7.5375456362959999E-3</c:v>
                </c:pt>
                <c:pt idx="2685">
                  <c:v>7.5376895256340001E-3</c:v>
                </c:pt>
                <c:pt idx="2686">
                  <c:v>7.5356927700340002E-3</c:v>
                </c:pt>
                <c:pt idx="2687">
                  <c:v>7.5313053093849997E-3</c:v>
                </c:pt>
                <c:pt idx="2688">
                  <c:v>7.5252805836500004E-3</c:v>
                </c:pt>
                <c:pt idx="2689">
                  <c:v>7.518875412643E-3</c:v>
                </c:pt>
                <c:pt idx="2690">
                  <c:v>7.5148106552659997E-3</c:v>
                </c:pt>
                <c:pt idx="2691">
                  <c:v>7.5119598768650002E-3</c:v>
                </c:pt>
                <c:pt idx="2692">
                  <c:v>7.5057484209540004E-3</c:v>
                </c:pt>
                <c:pt idx="2693">
                  <c:v>7.5034145265820001E-3</c:v>
                </c:pt>
                <c:pt idx="2694">
                  <c:v>7.49919237569E-3</c:v>
                </c:pt>
                <c:pt idx="2695">
                  <c:v>7.4968729168179999E-3</c:v>
                </c:pt>
                <c:pt idx="2696">
                  <c:v>7.4937203899030002E-3</c:v>
                </c:pt>
                <c:pt idx="2697">
                  <c:v>7.490661460906E-3</c:v>
                </c:pt>
                <c:pt idx="2698">
                  <c:v>7.4890381656590004E-3</c:v>
                </c:pt>
                <c:pt idx="2699">
                  <c:v>7.4850316159430002E-3</c:v>
                </c:pt>
                <c:pt idx="2700">
                  <c:v>7.4814339168370004E-3</c:v>
                </c:pt>
                <c:pt idx="2701">
                  <c:v>7.4767158366740001E-3</c:v>
                </c:pt>
                <c:pt idx="2702">
                  <c:v>7.4754590168599998E-3</c:v>
                </c:pt>
                <c:pt idx="2703">
                  <c:v>7.4676321819419997E-3</c:v>
                </c:pt>
                <c:pt idx="2704">
                  <c:v>7.4637900106610004E-3</c:v>
                </c:pt>
                <c:pt idx="2705">
                  <c:v>7.4611045420170004E-3</c:v>
                </c:pt>
                <c:pt idx="2706">
                  <c:v>7.4569899588819996E-3</c:v>
                </c:pt>
                <c:pt idx="2707">
                  <c:v>7.4562644585970004E-3</c:v>
                </c:pt>
                <c:pt idx="2708">
                  <c:v>7.4532125145200002E-3</c:v>
                </c:pt>
                <c:pt idx="2709">
                  <c:v>7.4500027112659999E-3</c:v>
                </c:pt>
                <c:pt idx="2710">
                  <c:v>7.4485093355180004E-3</c:v>
                </c:pt>
                <c:pt idx="2711">
                  <c:v>7.4487389065329996E-3</c:v>
                </c:pt>
                <c:pt idx="2712">
                  <c:v>7.4453996494410002E-3</c:v>
                </c:pt>
                <c:pt idx="2713">
                  <c:v>7.4444734491409996E-3</c:v>
                </c:pt>
                <c:pt idx="2714">
                  <c:v>7.4468790553509998E-3</c:v>
                </c:pt>
                <c:pt idx="2715">
                  <c:v>7.4453209526840003E-3</c:v>
                </c:pt>
                <c:pt idx="2716">
                  <c:v>7.4452706612649997E-3</c:v>
                </c:pt>
                <c:pt idx="2717">
                  <c:v>7.4481861665839999E-3</c:v>
                </c:pt>
                <c:pt idx="2718">
                  <c:v>7.4554174207149999E-3</c:v>
                </c:pt>
                <c:pt idx="2719">
                  <c:v>7.466145325452E-3</c:v>
                </c:pt>
                <c:pt idx="2720">
                  <c:v>7.4830781668420001E-3</c:v>
                </c:pt>
                <c:pt idx="2721">
                  <c:v>7.5004487298430001E-3</c:v>
                </c:pt>
                <c:pt idx="2722">
                  <c:v>7.5252735987310004E-3</c:v>
                </c:pt>
                <c:pt idx="2723">
                  <c:v>7.5565823353830001E-3</c:v>
                </c:pt>
                <c:pt idx="2724">
                  <c:v>7.5910654850299998E-3</c:v>
                </c:pt>
                <c:pt idx="2725">
                  <c:v>7.6309409923849998E-3</c:v>
                </c:pt>
                <c:pt idx="2726">
                  <c:v>7.6755345799030001E-3</c:v>
                </c:pt>
                <c:pt idx="2727">
                  <c:v>7.7184480614960003E-3</c:v>
                </c:pt>
                <c:pt idx="2728">
                  <c:v>7.7594299800689999E-3</c:v>
                </c:pt>
                <c:pt idx="2729">
                  <c:v>7.7985445968809996E-3</c:v>
                </c:pt>
                <c:pt idx="2730">
                  <c:v>7.8329844400290005E-3</c:v>
                </c:pt>
                <c:pt idx="2731">
                  <c:v>7.8651839867229997E-3</c:v>
                </c:pt>
                <c:pt idx="2732">
                  <c:v>7.8925425186749994E-3</c:v>
                </c:pt>
                <c:pt idx="2733">
                  <c:v>7.9160034656519992E-3</c:v>
                </c:pt>
                <c:pt idx="2734">
                  <c:v>7.9309325665239995E-3</c:v>
                </c:pt>
                <c:pt idx="2735">
                  <c:v>7.9428385943170008E-3</c:v>
                </c:pt>
                <c:pt idx="2736">
                  <c:v>7.9502565786240004E-3</c:v>
                </c:pt>
                <c:pt idx="2737">
                  <c:v>7.9554626718160004E-3</c:v>
                </c:pt>
                <c:pt idx="2738">
                  <c:v>7.9581839963790008E-3</c:v>
                </c:pt>
                <c:pt idx="2739">
                  <c:v>7.9611279070380004E-3</c:v>
                </c:pt>
                <c:pt idx="2740">
                  <c:v>7.9602086916570006E-3</c:v>
                </c:pt>
                <c:pt idx="2741">
                  <c:v>7.9564889892940003E-3</c:v>
                </c:pt>
                <c:pt idx="2742">
                  <c:v>7.9561593011020001E-3</c:v>
                </c:pt>
                <c:pt idx="2743">
                  <c:v>7.953214459121E-3</c:v>
                </c:pt>
                <c:pt idx="2744">
                  <c:v>7.9498831182719994E-3</c:v>
                </c:pt>
                <c:pt idx="2745">
                  <c:v>7.9459622502330001E-3</c:v>
                </c:pt>
                <c:pt idx="2746">
                  <c:v>7.9448707401750009E-3</c:v>
                </c:pt>
                <c:pt idx="2747">
                  <c:v>7.9425657168029993E-3</c:v>
                </c:pt>
                <c:pt idx="2748">
                  <c:v>7.9387305304409999E-3</c:v>
                </c:pt>
                <c:pt idx="2749">
                  <c:v>7.9379407688980001E-3</c:v>
                </c:pt>
                <c:pt idx="2750">
                  <c:v>7.9355277121069996E-3</c:v>
                </c:pt>
                <c:pt idx="2751">
                  <c:v>7.9334601759909994E-3</c:v>
                </c:pt>
                <c:pt idx="2752">
                  <c:v>7.9318443313239999E-3</c:v>
                </c:pt>
                <c:pt idx="2753">
                  <c:v>7.9326052218680002E-3</c:v>
                </c:pt>
                <c:pt idx="2754">
                  <c:v>7.9305879771709997E-3</c:v>
                </c:pt>
                <c:pt idx="2755">
                  <c:v>7.9284263774749997E-3</c:v>
                </c:pt>
                <c:pt idx="2756">
                  <c:v>7.9278517514469998E-3</c:v>
                </c:pt>
                <c:pt idx="2757">
                  <c:v>7.9266307875510006E-3</c:v>
                </c:pt>
                <c:pt idx="2758">
                  <c:v>7.9282252117990008E-3</c:v>
                </c:pt>
                <c:pt idx="2759">
                  <c:v>7.9250363633039996E-3</c:v>
                </c:pt>
                <c:pt idx="2760">
                  <c:v>7.9237222671510003E-3</c:v>
                </c:pt>
                <c:pt idx="2761">
                  <c:v>7.9250801354649996E-3</c:v>
                </c:pt>
                <c:pt idx="2762">
                  <c:v>7.9212738201019997E-3</c:v>
                </c:pt>
                <c:pt idx="2763">
                  <c:v>7.9172523692249992E-3</c:v>
                </c:pt>
                <c:pt idx="2764">
                  <c:v>7.9169655218720002E-3</c:v>
                </c:pt>
                <c:pt idx="2765">
                  <c:v>7.9173175618050002E-3</c:v>
                </c:pt>
                <c:pt idx="2766">
                  <c:v>7.9137915745380004E-3</c:v>
                </c:pt>
                <c:pt idx="2767">
                  <c:v>7.9115796834230007E-3</c:v>
                </c:pt>
                <c:pt idx="2768">
                  <c:v>7.9079242423179992E-3</c:v>
                </c:pt>
                <c:pt idx="2769">
                  <c:v>7.9065598547460002E-3</c:v>
                </c:pt>
                <c:pt idx="2770">
                  <c:v>7.9038962721819997E-3</c:v>
                </c:pt>
                <c:pt idx="2771">
                  <c:v>7.9015837982299997E-3</c:v>
                </c:pt>
                <c:pt idx="2772">
                  <c:v>7.8993579372760008E-3</c:v>
                </c:pt>
                <c:pt idx="2773">
                  <c:v>7.8978929668660006E-3</c:v>
                </c:pt>
                <c:pt idx="2774">
                  <c:v>7.8967725858090001E-3</c:v>
                </c:pt>
                <c:pt idx="2775">
                  <c:v>7.8964782878759993E-3</c:v>
                </c:pt>
                <c:pt idx="2776">
                  <c:v>7.8986464068289998E-3</c:v>
                </c:pt>
                <c:pt idx="2777">
                  <c:v>7.9091452062129992E-3</c:v>
                </c:pt>
                <c:pt idx="2778">
                  <c:v>7.9276720061900001E-3</c:v>
                </c:pt>
                <c:pt idx="2779">
                  <c:v>7.9473834484820004E-3</c:v>
                </c:pt>
                <c:pt idx="2780">
                  <c:v>7.9751452431080002E-3</c:v>
                </c:pt>
                <c:pt idx="2781">
                  <c:v>8.0140298232439997E-3</c:v>
                </c:pt>
                <c:pt idx="2782">
                  <c:v>8.0552995204929995E-3</c:v>
                </c:pt>
                <c:pt idx="2783">
                  <c:v>8.0994619056580005E-3</c:v>
                </c:pt>
                <c:pt idx="2784">
                  <c:v>8.1455493345859997E-3</c:v>
                </c:pt>
                <c:pt idx="2785">
                  <c:v>8.1931306049230004E-3</c:v>
                </c:pt>
                <c:pt idx="2786">
                  <c:v>8.2376524806020007E-3</c:v>
                </c:pt>
                <c:pt idx="2787">
                  <c:v>8.2742534577849997E-3</c:v>
                </c:pt>
                <c:pt idx="2788">
                  <c:v>8.3029773086310005E-3</c:v>
                </c:pt>
                <c:pt idx="2789">
                  <c:v>8.3307744935150006E-3</c:v>
                </c:pt>
                <c:pt idx="2790">
                  <c:v>8.352927863598E-3</c:v>
                </c:pt>
                <c:pt idx="2791">
                  <c:v>8.3623202517630005E-3</c:v>
                </c:pt>
                <c:pt idx="2792">
                  <c:v>8.3680944517250007E-3</c:v>
                </c:pt>
                <c:pt idx="2793">
                  <c:v>8.3732353523369996E-3</c:v>
                </c:pt>
                <c:pt idx="2794">
                  <c:v>8.3725675940510003E-3</c:v>
                </c:pt>
                <c:pt idx="2795">
                  <c:v>8.3683887496590007E-3</c:v>
                </c:pt>
                <c:pt idx="2796">
                  <c:v>8.3675989881159991E-3</c:v>
                </c:pt>
                <c:pt idx="2797">
                  <c:v>8.3637209609150002E-3</c:v>
                </c:pt>
                <c:pt idx="2798">
                  <c:v>8.3584142848850008E-3</c:v>
                </c:pt>
                <c:pt idx="2799">
                  <c:v>8.3552692085500004E-3</c:v>
                </c:pt>
                <c:pt idx="2800">
                  <c:v>8.3498619496819998E-3</c:v>
                </c:pt>
                <c:pt idx="2801">
                  <c:v>8.3461636677380005E-3</c:v>
                </c:pt>
                <c:pt idx="2802">
                  <c:v>8.3434274420140005E-3</c:v>
                </c:pt>
                <c:pt idx="2803">
                  <c:v>8.337582461536E-3</c:v>
                </c:pt>
                <c:pt idx="2804">
                  <c:v>8.3359377458690001E-3</c:v>
                </c:pt>
                <c:pt idx="2805">
                  <c:v>8.335844613612E-3</c:v>
                </c:pt>
                <c:pt idx="2806">
                  <c:v>8.3306953310969996E-3</c:v>
                </c:pt>
                <c:pt idx="2807">
                  <c:v>8.3286706358189997E-3</c:v>
                </c:pt>
                <c:pt idx="2808">
                  <c:v>8.3268610760570006E-3</c:v>
                </c:pt>
                <c:pt idx="2809">
                  <c:v>8.3227967843410005E-3</c:v>
                </c:pt>
                <c:pt idx="2810">
                  <c:v>8.3199599757789993E-3</c:v>
                </c:pt>
                <c:pt idx="2811">
                  <c:v>8.3161545917390008E-3</c:v>
                </c:pt>
                <c:pt idx="2812">
                  <c:v>8.3146458491680005E-3</c:v>
                </c:pt>
                <c:pt idx="2813">
                  <c:v>8.3103235810999994E-3</c:v>
                </c:pt>
                <c:pt idx="2814">
                  <c:v>8.3058495074510002E-3</c:v>
                </c:pt>
                <c:pt idx="2815">
                  <c:v>8.3022443577650002E-3</c:v>
                </c:pt>
                <c:pt idx="2816">
                  <c:v>8.2958182320000007E-3</c:v>
                </c:pt>
                <c:pt idx="2817">
                  <c:v>8.2909995689989992E-3</c:v>
                </c:pt>
                <c:pt idx="2818">
                  <c:v>8.2899220287799991E-3</c:v>
                </c:pt>
                <c:pt idx="2819">
                  <c:v>8.2893837243319998E-3</c:v>
                </c:pt>
                <c:pt idx="2820">
                  <c:v>8.2922419533130003E-3</c:v>
                </c:pt>
                <c:pt idx="2821">
                  <c:v>8.2951141521329999E-3</c:v>
                </c:pt>
                <c:pt idx="2822">
                  <c:v>8.3098569884900008E-3</c:v>
                </c:pt>
                <c:pt idx="2823">
                  <c:v>8.33107624203E-3</c:v>
                </c:pt>
                <c:pt idx="2824">
                  <c:v>8.3552468568090007E-3</c:v>
                </c:pt>
                <c:pt idx="2825">
                  <c:v>8.3888825029129997E-3</c:v>
                </c:pt>
                <c:pt idx="2826">
                  <c:v>8.433297276497E-3</c:v>
                </c:pt>
                <c:pt idx="2827">
                  <c:v>8.4793912246819998E-3</c:v>
                </c:pt>
                <c:pt idx="2828">
                  <c:v>8.5270013660189992E-3</c:v>
                </c:pt>
                <c:pt idx="2829">
                  <c:v>8.5742445662620008E-3</c:v>
                </c:pt>
                <c:pt idx="2830">
                  <c:v>8.618450723588E-3</c:v>
                </c:pt>
                <c:pt idx="2831">
                  <c:v>8.6658373475069998E-3</c:v>
                </c:pt>
                <c:pt idx="2832">
                  <c:v>8.699939586222E-3</c:v>
                </c:pt>
                <c:pt idx="2833">
                  <c:v>8.7264021858569994E-3</c:v>
                </c:pt>
                <c:pt idx="2834">
                  <c:v>8.7493732571599994E-3</c:v>
                </c:pt>
                <c:pt idx="2835">
                  <c:v>8.7609207257630002E-3</c:v>
                </c:pt>
                <c:pt idx="2836">
                  <c:v>8.7685175240039999E-3</c:v>
                </c:pt>
                <c:pt idx="2837">
                  <c:v>8.771038614213E-3</c:v>
                </c:pt>
                <c:pt idx="2838">
                  <c:v>8.7689133360979998E-3</c:v>
                </c:pt>
                <c:pt idx="2839">
                  <c:v>8.7683741003270008E-3</c:v>
                </c:pt>
                <c:pt idx="2840">
                  <c:v>8.7666939944029999E-3</c:v>
                </c:pt>
                <c:pt idx="2841">
                  <c:v>8.7618902325629997E-3</c:v>
                </c:pt>
                <c:pt idx="2842">
                  <c:v>8.7566766887900004E-3</c:v>
                </c:pt>
                <c:pt idx="2843">
                  <c:v>8.754909969866E-3</c:v>
                </c:pt>
                <c:pt idx="2844">
                  <c:v>8.7526123970749995E-3</c:v>
                </c:pt>
                <c:pt idx="2845">
                  <c:v>8.7506230920549998E-3</c:v>
                </c:pt>
                <c:pt idx="2846">
                  <c:v>8.7450146675110002E-3</c:v>
                </c:pt>
                <c:pt idx="2847">
                  <c:v>8.7402397766710004E-3</c:v>
                </c:pt>
                <c:pt idx="2848">
                  <c:v>8.7384516373280006E-3</c:v>
                </c:pt>
                <c:pt idx="2849">
                  <c:v>8.7330229580399998E-3</c:v>
                </c:pt>
                <c:pt idx="2850">
                  <c:v>8.7295686826110008E-3</c:v>
                </c:pt>
                <c:pt idx="2851">
                  <c:v>8.7262513116000001E-3</c:v>
                </c:pt>
                <c:pt idx="2852">
                  <c:v>8.7225530296560008E-3</c:v>
                </c:pt>
                <c:pt idx="2853">
                  <c:v>8.7181152775879997E-3</c:v>
                </c:pt>
                <c:pt idx="2854">
                  <c:v>8.715637028217E-3</c:v>
                </c:pt>
                <c:pt idx="2855">
                  <c:v>8.713813498616E-3</c:v>
                </c:pt>
                <c:pt idx="2856">
                  <c:v>8.7123196572070002E-3</c:v>
                </c:pt>
                <c:pt idx="2857">
                  <c:v>8.7106106802819997E-3</c:v>
                </c:pt>
                <c:pt idx="2858">
                  <c:v>8.7059503421190003E-3</c:v>
                </c:pt>
                <c:pt idx="2859">
                  <c:v>8.7037533521650001E-3</c:v>
                </c:pt>
                <c:pt idx="2860">
                  <c:v>8.7005645036700007E-3</c:v>
                </c:pt>
                <c:pt idx="2861">
                  <c:v>8.69616959244E-3</c:v>
                </c:pt>
                <c:pt idx="2862">
                  <c:v>8.6941951885820008E-3</c:v>
                </c:pt>
                <c:pt idx="2863">
                  <c:v>8.6910426616670002E-3</c:v>
                </c:pt>
                <c:pt idx="2864">
                  <c:v>8.6896996945140005E-3</c:v>
                </c:pt>
                <c:pt idx="2865">
                  <c:v>8.6929667741059997E-3</c:v>
                </c:pt>
                <c:pt idx="2866">
                  <c:v>8.703322149813E-3</c:v>
                </c:pt>
                <c:pt idx="2867">
                  <c:v>8.7159322574730004E-3</c:v>
                </c:pt>
                <c:pt idx="2868">
                  <c:v>8.7344590574499996E-3</c:v>
                </c:pt>
                <c:pt idx="2869">
                  <c:v>8.7596569210290007E-3</c:v>
                </c:pt>
                <c:pt idx="2870">
                  <c:v>8.8000493124130007E-3</c:v>
                </c:pt>
                <c:pt idx="2871">
                  <c:v>8.841563016176E-3</c:v>
                </c:pt>
                <c:pt idx="2872">
                  <c:v>8.8869249448180008E-3</c:v>
                </c:pt>
                <c:pt idx="2873">
                  <c:v>8.9382035657759994E-3</c:v>
                </c:pt>
                <c:pt idx="2874">
                  <c:v>8.983615785837E-3</c:v>
                </c:pt>
                <c:pt idx="2875">
                  <c:v>9.026213549078E-3</c:v>
                </c:pt>
                <c:pt idx="2876">
                  <c:v>9.0635037049650001E-3</c:v>
                </c:pt>
                <c:pt idx="2877">
                  <c:v>9.0999258682129998E-3</c:v>
                </c:pt>
                <c:pt idx="2878">
                  <c:v>9.1318739578129995E-3</c:v>
                </c:pt>
                <c:pt idx="2879">
                  <c:v>9.156009182334E-3</c:v>
                </c:pt>
                <c:pt idx="2880">
                  <c:v>9.1648558154700001E-3</c:v>
                </c:pt>
                <c:pt idx="2881">
                  <c:v>9.1734156012540004E-3</c:v>
                </c:pt>
                <c:pt idx="2882">
                  <c:v>9.1764600947500004E-3</c:v>
                </c:pt>
                <c:pt idx="2883">
                  <c:v>9.1750957071779996E-3</c:v>
                </c:pt>
                <c:pt idx="2884">
                  <c:v>9.1770924627779995E-3</c:v>
                </c:pt>
                <c:pt idx="2885">
                  <c:v>9.1778393834830007E-3</c:v>
                </c:pt>
                <c:pt idx="2886">
                  <c:v>9.1767404228449995E-3</c:v>
                </c:pt>
                <c:pt idx="2887">
                  <c:v>9.1745145618919999E-3</c:v>
                </c:pt>
                <c:pt idx="2888">
                  <c:v>9.1712614521380006E-3</c:v>
                </c:pt>
                <c:pt idx="2889">
                  <c:v>9.1680511832240002E-3</c:v>
                </c:pt>
                <c:pt idx="2890">
                  <c:v>9.1652870178220002E-3</c:v>
                </c:pt>
                <c:pt idx="2891">
                  <c:v>9.1621130704880004E-3</c:v>
                </c:pt>
                <c:pt idx="2892">
                  <c:v>9.1573158279059999E-3</c:v>
                </c:pt>
                <c:pt idx="2893">
                  <c:v>9.1556571424010001E-3</c:v>
                </c:pt>
                <c:pt idx="2894">
                  <c:v>9.1499052941799996E-3</c:v>
                </c:pt>
                <c:pt idx="2895">
                  <c:v>9.1433199122549994E-3</c:v>
                </c:pt>
                <c:pt idx="2896">
                  <c:v>9.1384733095770006E-3</c:v>
                </c:pt>
                <c:pt idx="2897">
                  <c:v>9.1365706175570004E-3</c:v>
                </c:pt>
                <c:pt idx="2898">
                  <c:v>9.1335969045759999E-3</c:v>
                </c:pt>
                <c:pt idx="2899">
                  <c:v>9.1297272592780008E-3</c:v>
                </c:pt>
                <c:pt idx="2900">
                  <c:v>9.1276299208399997E-3</c:v>
                </c:pt>
                <c:pt idx="2901">
                  <c:v>9.1251740232110006E-3</c:v>
                </c:pt>
                <c:pt idx="2902">
                  <c:v>9.1245640069250004E-3</c:v>
                </c:pt>
                <c:pt idx="2903">
                  <c:v>9.1223595663910001E-3</c:v>
                </c:pt>
                <c:pt idx="2904">
                  <c:v>9.1201113536950006E-3</c:v>
                </c:pt>
                <c:pt idx="2905">
                  <c:v>9.119343012571E-3</c:v>
                </c:pt>
                <c:pt idx="2906">
                  <c:v>9.1176843270660002E-3</c:v>
                </c:pt>
                <c:pt idx="2907">
                  <c:v>9.1149481013420002E-3</c:v>
                </c:pt>
                <c:pt idx="2908">
                  <c:v>9.1159967705609999E-3</c:v>
                </c:pt>
                <c:pt idx="2909">
                  <c:v>9.1153578832749993E-3</c:v>
                </c:pt>
                <c:pt idx="2910">
                  <c:v>9.1149769723420006E-3</c:v>
                </c:pt>
                <c:pt idx="2911">
                  <c:v>9.1267321258779992E-3</c:v>
                </c:pt>
                <c:pt idx="2912">
                  <c:v>9.1437296941880002E-3</c:v>
                </c:pt>
                <c:pt idx="2913">
                  <c:v>9.1616744175550009E-3</c:v>
                </c:pt>
                <c:pt idx="2914">
                  <c:v>9.1958707198499991E-3</c:v>
                </c:pt>
                <c:pt idx="2915">
                  <c:v>9.2344898730520007E-3</c:v>
                </c:pt>
                <c:pt idx="2916">
                  <c:v>9.2784659937020005E-3</c:v>
                </c:pt>
                <c:pt idx="2917">
                  <c:v>9.3236127868289997E-3</c:v>
                </c:pt>
                <c:pt idx="2918">
                  <c:v>9.3726152554150007E-3</c:v>
                </c:pt>
                <c:pt idx="2919">
                  <c:v>9.4224940985439994E-3</c:v>
                </c:pt>
                <c:pt idx="2920">
                  <c:v>9.4686746597290004E-3</c:v>
                </c:pt>
                <c:pt idx="2921">
                  <c:v>9.5054265111679994E-3</c:v>
                </c:pt>
                <c:pt idx="2922">
                  <c:v>9.5353424549100008E-3</c:v>
                </c:pt>
                <c:pt idx="2923">
                  <c:v>9.5646483823660002E-3</c:v>
                </c:pt>
                <c:pt idx="2924">
                  <c:v>9.5790671184659993E-3</c:v>
                </c:pt>
                <c:pt idx="2925">
                  <c:v>9.5882304012780001E-3</c:v>
                </c:pt>
                <c:pt idx="2926">
                  <c:v>9.5937596634029995E-3</c:v>
                </c:pt>
                <c:pt idx="2927">
                  <c:v>9.5949806272979995E-3</c:v>
                </c:pt>
                <c:pt idx="2928">
                  <c:v>9.59098059684E-3</c:v>
                </c:pt>
                <c:pt idx="2929">
                  <c:v>9.5909880474209994E-3</c:v>
                </c:pt>
                <c:pt idx="2930">
                  <c:v>9.5881586894390001E-3</c:v>
                </c:pt>
                <c:pt idx="2931">
                  <c:v>9.5853004604579996E-3</c:v>
                </c:pt>
                <c:pt idx="2932">
                  <c:v>9.5825642347339996E-3</c:v>
                </c:pt>
                <c:pt idx="2933">
                  <c:v>9.5808841288089995E-3</c:v>
                </c:pt>
                <c:pt idx="2934">
                  <c:v>9.5804464071989996E-3</c:v>
                </c:pt>
                <c:pt idx="2935">
                  <c:v>9.5805395394559997E-3</c:v>
                </c:pt>
                <c:pt idx="2936">
                  <c:v>9.5783704891799996E-3</c:v>
                </c:pt>
                <c:pt idx="2937">
                  <c:v>9.5785791054369997E-3</c:v>
                </c:pt>
                <c:pt idx="2938">
                  <c:v>9.5751676708459993E-3</c:v>
                </c:pt>
                <c:pt idx="2939">
                  <c:v>9.5688421279189993E-3</c:v>
                </c:pt>
                <c:pt idx="2940">
                  <c:v>9.5691932365300006E-3</c:v>
                </c:pt>
                <c:pt idx="2941">
                  <c:v>9.5669096335770001E-3</c:v>
                </c:pt>
                <c:pt idx="2942">
                  <c:v>9.5674339681860003E-3</c:v>
                </c:pt>
                <c:pt idx="2943">
                  <c:v>9.5647489652039997E-3</c:v>
                </c:pt>
                <c:pt idx="2944">
                  <c:v>9.5611074939369999E-3</c:v>
                </c:pt>
                <c:pt idx="2945">
                  <c:v>9.5566129311919993E-3</c:v>
                </c:pt>
                <c:pt idx="2946">
                  <c:v>9.5532517880200004E-3</c:v>
                </c:pt>
                <c:pt idx="2947">
                  <c:v>9.5489285886289996E-3</c:v>
                </c:pt>
                <c:pt idx="2948">
                  <c:v>9.5459707081320001E-3</c:v>
                </c:pt>
                <c:pt idx="2949">
                  <c:v>9.5443474128839995E-3</c:v>
                </c:pt>
                <c:pt idx="2950">
                  <c:v>9.5387818291780002E-3</c:v>
                </c:pt>
                <c:pt idx="2951">
                  <c:v>9.5373457297680004E-3</c:v>
                </c:pt>
                <c:pt idx="2952">
                  <c:v>9.5336260274050001E-3</c:v>
                </c:pt>
                <c:pt idx="2953">
                  <c:v>9.5382146537300004E-3</c:v>
                </c:pt>
                <c:pt idx="2954">
                  <c:v>9.5483474433420007E-3</c:v>
                </c:pt>
                <c:pt idx="2955">
                  <c:v>9.5695313066239997E-3</c:v>
                </c:pt>
                <c:pt idx="2956">
                  <c:v>9.5896376296879995E-3</c:v>
                </c:pt>
                <c:pt idx="2957">
                  <c:v>9.6207959577440001E-3</c:v>
                </c:pt>
                <c:pt idx="2958">
                  <c:v>9.6655478701000008E-3</c:v>
                </c:pt>
                <c:pt idx="2959">
                  <c:v>9.7124753519890004E-3</c:v>
                </c:pt>
                <c:pt idx="2960">
                  <c:v>9.7615998238329994E-3</c:v>
                </c:pt>
                <c:pt idx="2961">
                  <c:v>9.8080746829509995E-3</c:v>
                </c:pt>
                <c:pt idx="2962">
                  <c:v>9.8575018346309991E-3</c:v>
                </c:pt>
                <c:pt idx="2963">
                  <c:v>9.9000697955490009E-3</c:v>
                </c:pt>
                <c:pt idx="2964">
                  <c:v>9.9353929981589994E-3</c:v>
                </c:pt>
                <c:pt idx="2965">
                  <c:v>9.9604614079000005E-3</c:v>
                </c:pt>
                <c:pt idx="2966">
                  <c:v>9.9870814010500006E-3</c:v>
                </c:pt>
                <c:pt idx="2967">
                  <c:v>1.000053156167E-2</c:v>
                </c:pt>
                <c:pt idx="2968">
                  <c:v>1.0002585127949999E-2</c:v>
                </c:pt>
                <c:pt idx="2969">
                  <c:v>1.0002879425880001E-2</c:v>
                </c:pt>
                <c:pt idx="2970">
                  <c:v>9.9992249161009999E-3</c:v>
                </c:pt>
                <c:pt idx="2971">
                  <c:v>9.9968910217289996E-3</c:v>
                </c:pt>
                <c:pt idx="2972">
                  <c:v>9.9922660738229994E-3</c:v>
                </c:pt>
                <c:pt idx="2973">
                  <c:v>9.9867079406979996E-3</c:v>
                </c:pt>
                <c:pt idx="2974">
                  <c:v>9.9834268912669995E-3</c:v>
                </c:pt>
                <c:pt idx="2975">
                  <c:v>9.9796708673240003E-3</c:v>
                </c:pt>
                <c:pt idx="2976">
                  <c:v>9.9728917703029996E-3</c:v>
                </c:pt>
                <c:pt idx="2977">
                  <c:v>9.971053339541E-3</c:v>
                </c:pt>
                <c:pt idx="2978">
                  <c:v>9.9665224552149996E-3</c:v>
                </c:pt>
                <c:pt idx="2979">
                  <c:v>9.9601531401280006E-3</c:v>
                </c:pt>
                <c:pt idx="2980">
                  <c:v>9.9575677886609999E-3</c:v>
                </c:pt>
                <c:pt idx="2981">
                  <c:v>9.9542001262309995E-3</c:v>
                </c:pt>
                <c:pt idx="2982">
                  <c:v>9.9482545629140003E-3</c:v>
                </c:pt>
                <c:pt idx="2983">
                  <c:v>9.9448719993230003E-3</c:v>
                </c:pt>
                <c:pt idx="2984">
                  <c:v>9.9428035318849996E-3</c:v>
                </c:pt>
                <c:pt idx="2985">
                  <c:v>9.9388826638460003E-3</c:v>
                </c:pt>
                <c:pt idx="2986">
                  <c:v>9.9352570250629997E-3</c:v>
                </c:pt>
                <c:pt idx="2987">
                  <c:v>9.9293971434239996E-3</c:v>
                </c:pt>
                <c:pt idx="2988">
                  <c:v>9.9289231002329999E-3</c:v>
                </c:pt>
                <c:pt idx="2989">
                  <c:v>9.9318455904719993E-3</c:v>
                </c:pt>
                <c:pt idx="2990">
                  <c:v>9.9401473999020003E-3</c:v>
                </c:pt>
                <c:pt idx="2991">
                  <c:v>9.9523477256300008E-3</c:v>
                </c:pt>
                <c:pt idx="2992">
                  <c:v>9.9751753732560001E-3</c:v>
                </c:pt>
                <c:pt idx="2993">
                  <c:v>1.000163052231E-2</c:v>
                </c:pt>
                <c:pt idx="2994">
                  <c:v>1.0039760731160001E-2</c:v>
                </c:pt>
                <c:pt idx="2995">
                  <c:v>1.008415408432E-2</c:v>
                </c:pt>
                <c:pt idx="2996">
                  <c:v>1.01319719106E-2</c:v>
                </c:pt>
                <c:pt idx="2997">
                  <c:v>1.018137671053E-2</c:v>
                </c:pt>
                <c:pt idx="2998">
                  <c:v>1.022848393768E-2</c:v>
                </c:pt>
                <c:pt idx="2999">
                  <c:v>1.0273005813360001E-2</c:v>
                </c:pt>
                <c:pt idx="3000">
                  <c:v>1.031204778701E-2</c:v>
                </c:pt>
                <c:pt idx="3001">
                  <c:v>1.03476298973E-2</c:v>
                </c:pt>
                <c:pt idx="3002">
                  <c:v>1.037595886737E-2</c:v>
                </c:pt>
                <c:pt idx="3003">
                  <c:v>1.0398492217060001E-2</c:v>
                </c:pt>
                <c:pt idx="3004">
                  <c:v>1.040618307889E-2</c:v>
                </c:pt>
                <c:pt idx="3005">
                  <c:v>1.0408452711999999E-2</c:v>
                </c:pt>
                <c:pt idx="3006">
                  <c:v>1.041259616613E-2</c:v>
                </c:pt>
                <c:pt idx="3007">
                  <c:v>1.041040569544E-2</c:v>
                </c:pt>
                <c:pt idx="3008">
                  <c:v>1.0413227602840001E-2</c:v>
                </c:pt>
                <c:pt idx="3009">
                  <c:v>1.041225157678E-2</c:v>
                </c:pt>
                <c:pt idx="3010">
                  <c:v>1.0411338880660001E-2</c:v>
                </c:pt>
                <c:pt idx="3011">
                  <c:v>1.040898356587E-2</c:v>
                </c:pt>
                <c:pt idx="3012">
                  <c:v>1.0403418913479999E-2</c:v>
                </c:pt>
                <c:pt idx="3013">
                  <c:v>1.0400531813499999E-2</c:v>
                </c:pt>
                <c:pt idx="3014">
                  <c:v>1.040116418153E-2</c:v>
                </c:pt>
                <c:pt idx="3015">
                  <c:v>1.040028780699E-2</c:v>
                </c:pt>
                <c:pt idx="3016">
                  <c:v>1.0399770922959999E-2</c:v>
                </c:pt>
                <c:pt idx="3017">
                  <c:v>1.0400359518829999E-2</c:v>
                </c:pt>
                <c:pt idx="3018">
                  <c:v>1.039490941912E-2</c:v>
                </c:pt>
                <c:pt idx="3019">
                  <c:v>1.0396502912039999E-2</c:v>
                </c:pt>
                <c:pt idx="3020">
                  <c:v>1.03960223496E-2</c:v>
                </c:pt>
                <c:pt idx="3021">
                  <c:v>1.039669010788E-2</c:v>
                </c:pt>
                <c:pt idx="3022">
                  <c:v>1.0401774197820001E-2</c:v>
                </c:pt>
                <c:pt idx="3023">
                  <c:v>1.04026934132E-2</c:v>
                </c:pt>
                <c:pt idx="3024">
                  <c:v>1.039969921112E-2</c:v>
                </c:pt>
                <c:pt idx="3025">
                  <c:v>1.0399641469119999E-2</c:v>
                </c:pt>
                <c:pt idx="3026">
                  <c:v>1.0396446101369999E-2</c:v>
                </c:pt>
                <c:pt idx="3027">
                  <c:v>1.0395196266469999E-2</c:v>
                </c:pt>
                <c:pt idx="3028">
                  <c:v>1.03948013857E-2</c:v>
                </c:pt>
                <c:pt idx="3029">
                  <c:v>1.0392654687169999E-2</c:v>
                </c:pt>
                <c:pt idx="3030">
                  <c:v>1.039146911353E-2</c:v>
                </c:pt>
                <c:pt idx="3031">
                  <c:v>1.038946583867E-2</c:v>
                </c:pt>
                <c:pt idx="3032">
                  <c:v>1.0386026464400001E-2</c:v>
                </c:pt>
                <c:pt idx="3033">
                  <c:v>1.0386464186010001E-2</c:v>
                </c:pt>
                <c:pt idx="3034">
                  <c:v>1.0395261459050001E-2</c:v>
                </c:pt>
                <c:pt idx="3035">
                  <c:v>1.041069999337E-2</c:v>
                </c:pt>
                <c:pt idx="3036">
                  <c:v>1.0432472452520001E-2</c:v>
                </c:pt>
                <c:pt idx="3037">
                  <c:v>1.046529691666E-2</c:v>
                </c:pt>
                <c:pt idx="3038">
                  <c:v>1.050546672195E-2</c:v>
                </c:pt>
                <c:pt idx="3039">
                  <c:v>1.0549845173950001E-2</c:v>
                </c:pt>
                <c:pt idx="3040">
                  <c:v>1.059502083808E-2</c:v>
                </c:pt>
                <c:pt idx="3041">
                  <c:v>1.0644009336830001E-2</c:v>
                </c:pt>
                <c:pt idx="3042">
                  <c:v>1.06919920072E-2</c:v>
                </c:pt>
                <c:pt idx="3043">
                  <c:v>1.073862519115E-2</c:v>
                </c:pt>
                <c:pt idx="3044">
                  <c:v>1.0778120718900001E-2</c:v>
                </c:pt>
                <c:pt idx="3045">
                  <c:v>1.080903410912E-2</c:v>
                </c:pt>
                <c:pt idx="3046">
                  <c:v>1.083260960877E-2</c:v>
                </c:pt>
                <c:pt idx="3047">
                  <c:v>1.0848738253120001E-2</c:v>
                </c:pt>
                <c:pt idx="3048">
                  <c:v>1.085520070046E-2</c:v>
                </c:pt>
                <c:pt idx="3049">
                  <c:v>1.085520815104E-2</c:v>
                </c:pt>
                <c:pt idx="3050">
                  <c:v>1.085534412414E-2</c:v>
                </c:pt>
                <c:pt idx="3051">
                  <c:v>1.085212733597E-2</c:v>
                </c:pt>
                <c:pt idx="3052">
                  <c:v>1.0847796685990001E-2</c:v>
                </c:pt>
                <c:pt idx="3053">
                  <c:v>1.0842239484190001E-2</c:v>
                </c:pt>
                <c:pt idx="3054">
                  <c:v>1.0838123969729999E-2</c:v>
                </c:pt>
                <c:pt idx="3055">
                  <c:v>1.083449088037E-2</c:v>
                </c:pt>
                <c:pt idx="3056">
                  <c:v>1.083004567772E-2</c:v>
                </c:pt>
                <c:pt idx="3057">
                  <c:v>1.082239113748E-2</c:v>
                </c:pt>
                <c:pt idx="3058">
                  <c:v>1.0815856046969999E-2</c:v>
                </c:pt>
                <c:pt idx="3059">
                  <c:v>1.081221550703E-2</c:v>
                </c:pt>
                <c:pt idx="3060">
                  <c:v>1.0808553546669999E-2</c:v>
                </c:pt>
                <c:pt idx="3061">
                  <c:v>1.0802815668279999E-2</c:v>
                </c:pt>
                <c:pt idx="3062">
                  <c:v>1.080006547272E-2</c:v>
                </c:pt>
                <c:pt idx="3063">
                  <c:v>1.079896651208E-2</c:v>
                </c:pt>
                <c:pt idx="3064">
                  <c:v>1.079742982984E-2</c:v>
                </c:pt>
                <c:pt idx="3065">
                  <c:v>1.079458650202E-2</c:v>
                </c:pt>
                <c:pt idx="3066">
                  <c:v>1.0793085210029999E-2</c:v>
                </c:pt>
                <c:pt idx="3067">
                  <c:v>1.07902996242E-2</c:v>
                </c:pt>
                <c:pt idx="3068">
                  <c:v>1.0790931060909999E-2</c:v>
                </c:pt>
                <c:pt idx="3069">
                  <c:v>1.079167798162E-2</c:v>
                </c:pt>
                <c:pt idx="3070">
                  <c:v>1.079263351858E-2</c:v>
                </c:pt>
                <c:pt idx="3071">
                  <c:v>1.079750154167E-2</c:v>
                </c:pt>
                <c:pt idx="3072">
                  <c:v>1.081011164933E-2</c:v>
                </c:pt>
                <c:pt idx="3073">
                  <c:v>1.0827453807000001E-2</c:v>
                </c:pt>
                <c:pt idx="3074">
                  <c:v>1.0853075422350001E-2</c:v>
                </c:pt>
                <c:pt idx="3075">
                  <c:v>1.08881900087E-2</c:v>
                </c:pt>
                <c:pt idx="3076">
                  <c:v>1.0931132361289999E-2</c:v>
                </c:pt>
                <c:pt idx="3077">
                  <c:v>1.098083145916E-2</c:v>
                </c:pt>
                <c:pt idx="3078">
                  <c:v>1.1025934480129999E-2</c:v>
                </c:pt>
                <c:pt idx="3079">
                  <c:v>1.107287686318E-2</c:v>
                </c:pt>
                <c:pt idx="3080">
                  <c:v>1.1122561991210001E-2</c:v>
                </c:pt>
                <c:pt idx="3081">
                  <c:v>1.116834022105E-2</c:v>
                </c:pt>
                <c:pt idx="3082">
                  <c:v>1.1205659247929999E-2</c:v>
                </c:pt>
                <c:pt idx="3083">
                  <c:v>1.123681012541E-2</c:v>
                </c:pt>
                <c:pt idx="3084">
                  <c:v>1.125823147595E-2</c:v>
                </c:pt>
                <c:pt idx="3085">
                  <c:v>1.127382833511E-2</c:v>
                </c:pt>
                <c:pt idx="3086">
                  <c:v>1.1280549690130001E-2</c:v>
                </c:pt>
                <c:pt idx="3087">
                  <c:v>1.1282624676820001E-2</c:v>
                </c:pt>
                <c:pt idx="3088">
                  <c:v>1.1286416091019999E-2</c:v>
                </c:pt>
                <c:pt idx="3089">
                  <c:v>1.1283077299589999E-2</c:v>
                </c:pt>
                <c:pt idx="3090">
                  <c:v>1.127845328301E-2</c:v>
                </c:pt>
                <c:pt idx="3091">
                  <c:v>1.1277562007309999E-2</c:v>
                </c:pt>
                <c:pt idx="3092">
                  <c:v>1.127624791116E-2</c:v>
                </c:pt>
                <c:pt idx="3093">
                  <c:v>1.1275378987190001E-2</c:v>
                </c:pt>
                <c:pt idx="3094">
                  <c:v>1.1277102865279999E-2</c:v>
                </c:pt>
                <c:pt idx="3095">
                  <c:v>1.127755548805E-2</c:v>
                </c:pt>
                <c:pt idx="3096">
                  <c:v>1.127817295492E-2</c:v>
                </c:pt>
                <c:pt idx="3097">
                  <c:v>1.127856783569E-2</c:v>
                </c:pt>
                <c:pt idx="3098">
                  <c:v>1.12816914916E-2</c:v>
                </c:pt>
                <c:pt idx="3099">
                  <c:v>1.128594297916E-2</c:v>
                </c:pt>
                <c:pt idx="3100">
                  <c:v>1.1286674998699999E-2</c:v>
                </c:pt>
                <c:pt idx="3101">
                  <c:v>1.12877022475E-2</c:v>
                </c:pt>
                <c:pt idx="3102">
                  <c:v>1.128959748894E-2</c:v>
                </c:pt>
                <c:pt idx="3103">
                  <c:v>1.128931809217E-2</c:v>
                </c:pt>
                <c:pt idx="3104">
                  <c:v>1.128824800253E-2</c:v>
                </c:pt>
                <c:pt idx="3105">
                  <c:v>1.1292721144859999E-2</c:v>
                </c:pt>
                <c:pt idx="3106">
                  <c:v>1.129557192326E-2</c:v>
                </c:pt>
                <c:pt idx="3107">
                  <c:v>1.129942853004E-2</c:v>
                </c:pt>
                <c:pt idx="3108">
                  <c:v>1.1303585954009999E-2</c:v>
                </c:pt>
                <c:pt idx="3109">
                  <c:v>1.1307270266120001E-2</c:v>
                </c:pt>
                <c:pt idx="3110">
                  <c:v>1.131144911051E-2</c:v>
                </c:pt>
                <c:pt idx="3111">
                  <c:v>1.131664868444E-2</c:v>
                </c:pt>
                <c:pt idx="3112">
                  <c:v>1.132070552558E-2</c:v>
                </c:pt>
                <c:pt idx="3113">
                  <c:v>1.1327283456920001E-2</c:v>
                </c:pt>
                <c:pt idx="3114">
                  <c:v>1.133313588798E-2</c:v>
                </c:pt>
                <c:pt idx="3115">
                  <c:v>1.133949123323E-2</c:v>
                </c:pt>
                <c:pt idx="3116">
                  <c:v>1.134820096195E-2</c:v>
                </c:pt>
                <c:pt idx="3117">
                  <c:v>1.135963387787E-2</c:v>
                </c:pt>
                <c:pt idx="3118">
                  <c:v>1.1370721273119999E-2</c:v>
                </c:pt>
                <c:pt idx="3119">
                  <c:v>1.139810215682E-2</c:v>
                </c:pt>
                <c:pt idx="3120">
                  <c:v>1.14329867065E-2</c:v>
                </c:pt>
                <c:pt idx="3121">
                  <c:v>1.147079467773E-2</c:v>
                </c:pt>
                <c:pt idx="3122">
                  <c:v>1.1513657867909999E-2</c:v>
                </c:pt>
                <c:pt idx="3123">
                  <c:v>1.156023330986E-2</c:v>
                </c:pt>
                <c:pt idx="3124">
                  <c:v>1.161139737815E-2</c:v>
                </c:pt>
                <c:pt idx="3125">
                  <c:v>1.166126877069E-2</c:v>
                </c:pt>
                <c:pt idx="3126">
                  <c:v>1.171226147562E-2</c:v>
                </c:pt>
                <c:pt idx="3127">
                  <c:v>1.176062505692E-2</c:v>
                </c:pt>
                <c:pt idx="3128">
                  <c:v>1.180562749505E-2</c:v>
                </c:pt>
                <c:pt idx="3129">
                  <c:v>1.183369103819E-2</c:v>
                </c:pt>
                <c:pt idx="3130">
                  <c:v>1.1858472600580001E-2</c:v>
                </c:pt>
                <c:pt idx="3131">
                  <c:v>1.1879612691700001E-2</c:v>
                </c:pt>
                <c:pt idx="3132">
                  <c:v>1.189259625971E-2</c:v>
                </c:pt>
                <c:pt idx="3133">
                  <c:v>1.1901349760589999E-2</c:v>
                </c:pt>
                <c:pt idx="3134">
                  <c:v>1.190965808928E-2</c:v>
                </c:pt>
                <c:pt idx="3135">
                  <c:v>1.1910146102310001E-2</c:v>
                </c:pt>
                <c:pt idx="3136">
                  <c:v>1.1910412460569999E-2</c:v>
                </c:pt>
                <c:pt idx="3137">
                  <c:v>1.1911287903790001E-2</c:v>
                </c:pt>
                <c:pt idx="3138">
                  <c:v>1.191388722509E-2</c:v>
                </c:pt>
                <c:pt idx="3139">
                  <c:v>1.1919000186029999E-2</c:v>
                </c:pt>
                <c:pt idx="3140">
                  <c:v>1.1919294483959999E-2</c:v>
                </c:pt>
                <c:pt idx="3141">
                  <c:v>1.191874220967E-2</c:v>
                </c:pt>
                <c:pt idx="3142">
                  <c:v>1.191974058747E-2</c:v>
                </c:pt>
                <c:pt idx="3143">
                  <c:v>1.192195899785E-2</c:v>
                </c:pt>
                <c:pt idx="3144">
                  <c:v>1.1920041404659999E-2</c:v>
                </c:pt>
                <c:pt idx="3145">
                  <c:v>1.19239911437E-2</c:v>
                </c:pt>
                <c:pt idx="3146">
                  <c:v>1.192631758749E-2</c:v>
                </c:pt>
                <c:pt idx="3147">
                  <c:v>1.192574296147E-2</c:v>
                </c:pt>
                <c:pt idx="3148">
                  <c:v>1.192742399871E-2</c:v>
                </c:pt>
                <c:pt idx="3149">
                  <c:v>1.1926497332750001E-2</c:v>
                </c:pt>
                <c:pt idx="3150">
                  <c:v>1.192613877356E-2</c:v>
                </c:pt>
                <c:pt idx="3151">
                  <c:v>1.192557066679E-2</c:v>
                </c:pt>
                <c:pt idx="3152">
                  <c:v>1.192770339549E-2</c:v>
                </c:pt>
                <c:pt idx="3153">
                  <c:v>1.192667707801E-2</c:v>
                </c:pt>
                <c:pt idx="3154">
                  <c:v>1.1927954852580001E-2</c:v>
                </c:pt>
                <c:pt idx="3155">
                  <c:v>1.1928084306420001E-2</c:v>
                </c:pt>
                <c:pt idx="3156">
                  <c:v>1.1930410750210001E-2</c:v>
                </c:pt>
                <c:pt idx="3157">
                  <c:v>1.1933433823290001E-2</c:v>
                </c:pt>
                <c:pt idx="3158">
                  <c:v>1.1931573972109999E-2</c:v>
                </c:pt>
                <c:pt idx="3159">
                  <c:v>1.193529367447E-2</c:v>
                </c:pt>
                <c:pt idx="3160">
                  <c:v>1.1946216225619999E-2</c:v>
                </c:pt>
                <c:pt idx="3161">
                  <c:v>1.195888314396E-2</c:v>
                </c:pt>
                <c:pt idx="3162">
                  <c:v>1.1978020891549999E-2</c:v>
                </c:pt>
                <c:pt idx="3163">
                  <c:v>1.2004395946859999E-2</c:v>
                </c:pt>
                <c:pt idx="3164">
                  <c:v>1.203800272197E-2</c:v>
                </c:pt>
                <c:pt idx="3165">
                  <c:v>1.20761487633E-2</c:v>
                </c:pt>
                <c:pt idx="3166">
                  <c:v>1.211914792657E-2</c:v>
                </c:pt>
                <c:pt idx="3167">
                  <c:v>1.216925680637E-2</c:v>
                </c:pt>
                <c:pt idx="3168">
                  <c:v>1.2222553603350001E-2</c:v>
                </c:pt>
                <c:pt idx="3169">
                  <c:v>1.227620989084E-2</c:v>
                </c:pt>
                <c:pt idx="3170">
                  <c:v>1.232417859137E-2</c:v>
                </c:pt>
                <c:pt idx="3171">
                  <c:v>1.236763689667E-2</c:v>
                </c:pt>
                <c:pt idx="3172">
                  <c:v>1.240628492087E-2</c:v>
                </c:pt>
                <c:pt idx="3173">
                  <c:v>1.243853475899E-2</c:v>
                </c:pt>
                <c:pt idx="3174">
                  <c:v>1.246370375156E-2</c:v>
                </c:pt>
                <c:pt idx="3175">
                  <c:v>1.2481397949160001E-2</c:v>
                </c:pt>
                <c:pt idx="3176">
                  <c:v>1.249303109944E-2</c:v>
                </c:pt>
                <c:pt idx="3177">
                  <c:v>1.2498904950920001E-2</c:v>
                </c:pt>
                <c:pt idx="3178">
                  <c:v>1.250596437603E-2</c:v>
                </c:pt>
                <c:pt idx="3179">
                  <c:v>1.2507651001210001E-2</c:v>
                </c:pt>
                <c:pt idx="3180">
                  <c:v>1.251201052219E-2</c:v>
                </c:pt>
                <c:pt idx="3181">
                  <c:v>1.251592393965E-2</c:v>
                </c:pt>
                <c:pt idx="3182">
                  <c:v>1.251856610179E-2</c:v>
                </c:pt>
                <c:pt idx="3183">
                  <c:v>1.2524979189039999E-2</c:v>
                </c:pt>
                <c:pt idx="3184">
                  <c:v>1.252836175263E-2</c:v>
                </c:pt>
                <c:pt idx="3185">
                  <c:v>1.2529481202360001E-2</c:v>
                </c:pt>
                <c:pt idx="3186">
                  <c:v>1.2532504275440001E-2</c:v>
                </c:pt>
                <c:pt idx="3187">
                  <c:v>1.253401953727E-2</c:v>
                </c:pt>
                <c:pt idx="3188">
                  <c:v>1.253389753401E-2</c:v>
                </c:pt>
                <c:pt idx="3189">
                  <c:v>1.254082750529E-2</c:v>
                </c:pt>
                <c:pt idx="3190">
                  <c:v>1.25425439328E-2</c:v>
                </c:pt>
                <c:pt idx="3191">
                  <c:v>1.254461146891E-2</c:v>
                </c:pt>
                <c:pt idx="3192">
                  <c:v>1.2546960264440001E-2</c:v>
                </c:pt>
                <c:pt idx="3193">
                  <c:v>1.254574675113E-2</c:v>
                </c:pt>
                <c:pt idx="3194">
                  <c:v>1.255010534078E-2</c:v>
                </c:pt>
                <c:pt idx="3195">
                  <c:v>1.2555024586620001E-2</c:v>
                </c:pt>
                <c:pt idx="3196">
                  <c:v>1.255761645734E-2</c:v>
                </c:pt>
                <c:pt idx="3197">
                  <c:v>1.2564481236040001E-2</c:v>
                </c:pt>
                <c:pt idx="3198">
                  <c:v>1.257021166384E-2</c:v>
                </c:pt>
                <c:pt idx="3199">
                  <c:v>1.257205754519E-2</c:v>
                </c:pt>
                <c:pt idx="3200">
                  <c:v>1.2576085515319999E-2</c:v>
                </c:pt>
                <c:pt idx="3201">
                  <c:v>1.258407812566E-2</c:v>
                </c:pt>
                <c:pt idx="3202">
                  <c:v>1.2595036067069999E-2</c:v>
                </c:pt>
                <c:pt idx="3203">
                  <c:v>1.2609031982720001E-2</c:v>
                </c:pt>
                <c:pt idx="3204">
                  <c:v>1.262870803475E-2</c:v>
                </c:pt>
                <c:pt idx="3205">
                  <c:v>1.2653927318749999E-2</c:v>
                </c:pt>
                <c:pt idx="3206">
                  <c:v>1.268772128969E-2</c:v>
                </c:pt>
                <c:pt idx="3207">
                  <c:v>1.272661983967E-2</c:v>
                </c:pt>
                <c:pt idx="3208">
                  <c:v>1.277093403041E-2</c:v>
                </c:pt>
                <c:pt idx="3209">
                  <c:v>1.2817882932719999E-2</c:v>
                </c:pt>
                <c:pt idx="3210">
                  <c:v>1.286680623889E-2</c:v>
                </c:pt>
                <c:pt idx="3211">
                  <c:v>1.291671395302E-2</c:v>
                </c:pt>
                <c:pt idx="3212">
                  <c:v>1.296752691269E-2</c:v>
                </c:pt>
                <c:pt idx="3213">
                  <c:v>1.301866210997E-2</c:v>
                </c:pt>
                <c:pt idx="3214">
                  <c:v>1.305939257145E-2</c:v>
                </c:pt>
                <c:pt idx="3215">
                  <c:v>1.3099138624970001E-2</c:v>
                </c:pt>
                <c:pt idx="3216">
                  <c:v>1.3130074366930001E-2</c:v>
                </c:pt>
                <c:pt idx="3217">
                  <c:v>1.31534775719E-2</c:v>
                </c:pt>
                <c:pt idx="3218">
                  <c:v>1.317460369319E-2</c:v>
                </c:pt>
                <c:pt idx="3219">
                  <c:v>1.319041568786E-2</c:v>
                </c:pt>
                <c:pt idx="3220">
                  <c:v>1.320747099817E-2</c:v>
                </c:pt>
                <c:pt idx="3221">
                  <c:v>1.3218206353490001E-2</c:v>
                </c:pt>
                <c:pt idx="3222">
                  <c:v>1.322380732745E-2</c:v>
                </c:pt>
                <c:pt idx="3223">
                  <c:v>1.32311610505E-2</c:v>
                </c:pt>
                <c:pt idx="3224">
                  <c:v>1.323827728629E-2</c:v>
                </c:pt>
                <c:pt idx="3225">
                  <c:v>1.3241709209979999E-2</c:v>
                </c:pt>
                <c:pt idx="3226">
                  <c:v>1.325146853924E-2</c:v>
                </c:pt>
                <c:pt idx="3227">
                  <c:v>1.3259165920320001E-2</c:v>
                </c:pt>
                <c:pt idx="3228">
                  <c:v>1.3264286331829999E-2</c:v>
                </c:pt>
                <c:pt idx="3229">
                  <c:v>1.3273384422060001E-2</c:v>
                </c:pt>
                <c:pt idx="3230">
                  <c:v>1.327859796584E-2</c:v>
                </c:pt>
                <c:pt idx="3231">
                  <c:v>1.328626740724E-2</c:v>
                </c:pt>
                <c:pt idx="3232">
                  <c:v>1.329572405666E-2</c:v>
                </c:pt>
                <c:pt idx="3233">
                  <c:v>1.33008947596E-2</c:v>
                </c:pt>
                <c:pt idx="3234">
                  <c:v>1.330717094243E-2</c:v>
                </c:pt>
                <c:pt idx="3235">
                  <c:v>1.3316362164910001E-2</c:v>
                </c:pt>
                <c:pt idx="3236">
                  <c:v>1.3322401791810001E-2</c:v>
                </c:pt>
                <c:pt idx="3237">
                  <c:v>1.3332972303030001E-2</c:v>
                </c:pt>
                <c:pt idx="3238">
                  <c:v>1.33424513042E-2</c:v>
                </c:pt>
                <c:pt idx="3239">
                  <c:v>1.33500918746E-2</c:v>
                </c:pt>
                <c:pt idx="3240">
                  <c:v>1.3362658210099999E-2</c:v>
                </c:pt>
                <c:pt idx="3241">
                  <c:v>1.3372890651230001E-2</c:v>
                </c:pt>
                <c:pt idx="3242">
                  <c:v>1.338313054293E-2</c:v>
                </c:pt>
                <c:pt idx="3243">
                  <c:v>1.3394074514509999E-2</c:v>
                </c:pt>
                <c:pt idx="3244">
                  <c:v>1.3406490907070001E-2</c:v>
                </c:pt>
                <c:pt idx="3245">
                  <c:v>1.3418669812379999E-2</c:v>
                </c:pt>
                <c:pt idx="3246">
                  <c:v>1.342775300145E-2</c:v>
                </c:pt>
                <c:pt idx="3247">
                  <c:v>1.343519240618E-2</c:v>
                </c:pt>
                <c:pt idx="3248">
                  <c:v>1.344398967922E-2</c:v>
                </c:pt>
                <c:pt idx="3249">
                  <c:v>1.3454545289279999E-2</c:v>
                </c:pt>
                <c:pt idx="3250">
                  <c:v>1.345939282328E-2</c:v>
                </c:pt>
                <c:pt idx="3251">
                  <c:v>1.3469747267660001E-2</c:v>
                </c:pt>
                <c:pt idx="3252">
                  <c:v>1.3483786024150001E-2</c:v>
                </c:pt>
                <c:pt idx="3253">
                  <c:v>1.3497279025609999E-2</c:v>
                </c:pt>
                <c:pt idx="3254">
                  <c:v>1.351570524275E-2</c:v>
                </c:pt>
                <c:pt idx="3255">
                  <c:v>1.3542613014580001E-2</c:v>
                </c:pt>
                <c:pt idx="3256">
                  <c:v>1.357471849769E-2</c:v>
                </c:pt>
                <c:pt idx="3257">
                  <c:v>1.3618314638730001E-2</c:v>
                </c:pt>
                <c:pt idx="3258">
                  <c:v>1.366731710732E-2</c:v>
                </c:pt>
                <c:pt idx="3259">
                  <c:v>1.37195866555E-2</c:v>
                </c:pt>
                <c:pt idx="3260">
                  <c:v>1.377589255571E-2</c:v>
                </c:pt>
                <c:pt idx="3261">
                  <c:v>1.3833655975760001E-2</c:v>
                </c:pt>
                <c:pt idx="3262">
                  <c:v>1.388770714402E-2</c:v>
                </c:pt>
                <c:pt idx="3263">
                  <c:v>1.394562143832E-2</c:v>
                </c:pt>
                <c:pt idx="3264">
                  <c:v>1.3997015543280001E-2</c:v>
                </c:pt>
                <c:pt idx="3265">
                  <c:v>1.4038830064239999E-2</c:v>
                </c:pt>
                <c:pt idx="3266">
                  <c:v>1.40764946118E-2</c:v>
                </c:pt>
                <c:pt idx="3267">
                  <c:v>1.410136930645E-2</c:v>
                </c:pt>
                <c:pt idx="3268">
                  <c:v>1.411795057356E-2</c:v>
                </c:pt>
                <c:pt idx="3269">
                  <c:v>1.4130596071479999E-2</c:v>
                </c:pt>
                <c:pt idx="3270">
                  <c:v>1.414656639099E-2</c:v>
                </c:pt>
                <c:pt idx="3271">
                  <c:v>1.4154723845420001E-2</c:v>
                </c:pt>
                <c:pt idx="3272">
                  <c:v>1.416260842234E-2</c:v>
                </c:pt>
                <c:pt idx="3273">
                  <c:v>1.416774280369E-2</c:v>
                </c:pt>
                <c:pt idx="3274">
                  <c:v>1.417027041316E-2</c:v>
                </c:pt>
                <c:pt idx="3275">
                  <c:v>1.4175584539769999E-2</c:v>
                </c:pt>
                <c:pt idx="3276">
                  <c:v>1.418347656727E-2</c:v>
                </c:pt>
                <c:pt idx="3277">
                  <c:v>1.4189285226170001E-2</c:v>
                </c:pt>
                <c:pt idx="3278">
                  <c:v>1.4199741184710001E-2</c:v>
                </c:pt>
                <c:pt idx="3279">
                  <c:v>1.420845184475E-2</c:v>
                </c:pt>
                <c:pt idx="3280">
                  <c:v>1.421078573912E-2</c:v>
                </c:pt>
                <c:pt idx="3281">
                  <c:v>1.4218821190299999E-2</c:v>
                </c:pt>
                <c:pt idx="3282">
                  <c:v>1.4226942323149999E-2</c:v>
                </c:pt>
                <c:pt idx="3283">
                  <c:v>1.423333398998E-2</c:v>
                </c:pt>
                <c:pt idx="3284">
                  <c:v>1.424514595419E-2</c:v>
                </c:pt>
                <c:pt idx="3285">
                  <c:v>1.42572959885E-2</c:v>
                </c:pt>
                <c:pt idx="3286">
                  <c:v>1.426319871098E-2</c:v>
                </c:pt>
                <c:pt idx="3287">
                  <c:v>1.4273238368330001E-2</c:v>
                </c:pt>
                <c:pt idx="3288">
                  <c:v>1.428331341594E-2</c:v>
                </c:pt>
                <c:pt idx="3289">
                  <c:v>1.429210975766E-2</c:v>
                </c:pt>
                <c:pt idx="3290">
                  <c:v>1.4305688440799999E-2</c:v>
                </c:pt>
                <c:pt idx="3291">
                  <c:v>1.4316690154369999E-2</c:v>
                </c:pt>
                <c:pt idx="3292">
                  <c:v>1.43251279369E-2</c:v>
                </c:pt>
                <c:pt idx="3293">
                  <c:v>1.4335733838380001E-2</c:v>
                </c:pt>
                <c:pt idx="3294">
                  <c:v>1.434404216707E-2</c:v>
                </c:pt>
                <c:pt idx="3295">
                  <c:v>1.435237191617E-2</c:v>
                </c:pt>
                <c:pt idx="3296">
                  <c:v>1.436886657029E-2</c:v>
                </c:pt>
                <c:pt idx="3297">
                  <c:v>1.438360195607E-2</c:v>
                </c:pt>
                <c:pt idx="3298">
                  <c:v>1.440217159688E-2</c:v>
                </c:pt>
                <c:pt idx="3299">
                  <c:v>1.4432841911910001E-2</c:v>
                </c:pt>
                <c:pt idx="3300">
                  <c:v>1.446852367371E-2</c:v>
                </c:pt>
                <c:pt idx="3301">
                  <c:v>1.451007276773E-2</c:v>
                </c:pt>
                <c:pt idx="3302">
                  <c:v>1.4557603746649999E-2</c:v>
                </c:pt>
                <c:pt idx="3303">
                  <c:v>1.46112376824E-2</c:v>
                </c:pt>
                <c:pt idx="3304">
                  <c:v>1.4671435579660001E-2</c:v>
                </c:pt>
                <c:pt idx="3305">
                  <c:v>1.473154034466E-2</c:v>
                </c:pt>
                <c:pt idx="3306">
                  <c:v>1.4790158718819999E-2</c:v>
                </c:pt>
                <c:pt idx="3307">
                  <c:v>1.4851182699199999E-2</c:v>
                </c:pt>
                <c:pt idx="3308">
                  <c:v>1.490905322134E-2</c:v>
                </c:pt>
                <c:pt idx="3309">
                  <c:v>1.496003847569E-2</c:v>
                </c:pt>
                <c:pt idx="3310">
                  <c:v>1.5002247877419999E-2</c:v>
                </c:pt>
                <c:pt idx="3311">
                  <c:v>1.504079531878E-2</c:v>
                </c:pt>
                <c:pt idx="3312">
                  <c:v>1.507392060012E-2</c:v>
                </c:pt>
                <c:pt idx="3313">
                  <c:v>1.51015818119E-2</c:v>
                </c:pt>
                <c:pt idx="3314">
                  <c:v>1.5121078118679999E-2</c:v>
                </c:pt>
                <c:pt idx="3315">
                  <c:v>1.51416445151E-2</c:v>
                </c:pt>
                <c:pt idx="3316">
                  <c:v>1.515928097069E-2</c:v>
                </c:pt>
                <c:pt idx="3317">
                  <c:v>1.5172257088120001E-2</c:v>
                </c:pt>
                <c:pt idx="3318">
                  <c:v>1.5186144970359999E-2</c:v>
                </c:pt>
                <c:pt idx="3319">
                  <c:v>1.5198459848760001E-2</c:v>
                </c:pt>
                <c:pt idx="3320">
                  <c:v>1.520956866443E-2</c:v>
                </c:pt>
                <c:pt idx="3321">
                  <c:v>1.521922741085E-2</c:v>
                </c:pt>
                <c:pt idx="3322">
                  <c:v>1.523195207119E-2</c:v>
                </c:pt>
                <c:pt idx="3323">
                  <c:v>1.524339802563E-2</c:v>
                </c:pt>
                <c:pt idx="3324">
                  <c:v>1.5258535742759999E-2</c:v>
                </c:pt>
                <c:pt idx="3325">
                  <c:v>1.5274398960170001E-2</c:v>
                </c:pt>
                <c:pt idx="3326">
                  <c:v>1.528774108738E-2</c:v>
                </c:pt>
                <c:pt idx="3327">
                  <c:v>1.530246157199E-2</c:v>
                </c:pt>
                <c:pt idx="3328">
                  <c:v>1.531915739179E-2</c:v>
                </c:pt>
                <c:pt idx="3329">
                  <c:v>1.5334351919589999E-2</c:v>
                </c:pt>
                <c:pt idx="3330">
                  <c:v>1.535045914352E-2</c:v>
                </c:pt>
                <c:pt idx="3331">
                  <c:v>1.536742039025E-2</c:v>
                </c:pt>
                <c:pt idx="3332">
                  <c:v>1.5383835881949999E-2</c:v>
                </c:pt>
                <c:pt idx="3333">
                  <c:v>1.5402205288409999E-2</c:v>
                </c:pt>
                <c:pt idx="3334">
                  <c:v>1.541758701205E-2</c:v>
                </c:pt>
                <c:pt idx="3335">
                  <c:v>1.542808488011E-2</c:v>
                </c:pt>
                <c:pt idx="3336">
                  <c:v>1.544398348778E-2</c:v>
                </c:pt>
                <c:pt idx="3337">
                  <c:v>1.5462417155499999E-2</c:v>
                </c:pt>
                <c:pt idx="3338">
                  <c:v>1.547407917678E-2</c:v>
                </c:pt>
                <c:pt idx="3339">
                  <c:v>1.548734959215E-2</c:v>
                </c:pt>
                <c:pt idx="3340">
                  <c:v>1.550196949393E-2</c:v>
                </c:pt>
                <c:pt idx="3341">
                  <c:v>1.5516805462539999E-2</c:v>
                </c:pt>
                <c:pt idx="3342">
                  <c:v>1.553089451045E-2</c:v>
                </c:pt>
                <c:pt idx="3343">
                  <c:v>1.554562337697E-2</c:v>
                </c:pt>
                <c:pt idx="3344">
                  <c:v>1.556053757668E-2</c:v>
                </c:pt>
                <c:pt idx="3345">
                  <c:v>1.5580443665389999E-2</c:v>
                </c:pt>
                <c:pt idx="3346">
                  <c:v>1.560216583312E-2</c:v>
                </c:pt>
                <c:pt idx="3347">
                  <c:v>1.5630681067710001E-2</c:v>
                </c:pt>
                <c:pt idx="3348">
                  <c:v>1.5664374455809999E-2</c:v>
                </c:pt>
                <c:pt idx="3349">
                  <c:v>1.5702001750469999E-2</c:v>
                </c:pt>
                <c:pt idx="3350">
                  <c:v>1.5750674530860001E-2</c:v>
                </c:pt>
                <c:pt idx="3351">
                  <c:v>1.580163091421E-2</c:v>
                </c:pt>
                <c:pt idx="3352">
                  <c:v>1.585870422423E-2</c:v>
                </c:pt>
                <c:pt idx="3353">
                  <c:v>1.5914730727669999E-2</c:v>
                </c:pt>
                <c:pt idx="3354">
                  <c:v>1.5975259244440002E-2</c:v>
                </c:pt>
                <c:pt idx="3355">
                  <c:v>1.6034953296179998E-2</c:v>
                </c:pt>
                <c:pt idx="3356">
                  <c:v>1.60874184221E-2</c:v>
                </c:pt>
                <c:pt idx="3357">
                  <c:v>1.6133211553100001E-2</c:v>
                </c:pt>
                <c:pt idx="3358">
                  <c:v>1.617654785514E-2</c:v>
                </c:pt>
                <c:pt idx="3359">
                  <c:v>1.621418260038E-2</c:v>
                </c:pt>
                <c:pt idx="3360">
                  <c:v>1.62402279675E-2</c:v>
                </c:pt>
                <c:pt idx="3361">
                  <c:v>1.6263242810960001E-2</c:v>
                </c:pt>
                <c:pt idx="3362">
                  <c:v>1.6281813383099999E-2</c:v>
                </c:pt>
                <c:pt idx="3363">
                  <c:v>1.6298588365319999E-2</c:v>
                </c:pt>
                <c:pt idx="3364">
                  <c:v>1.6310120001439998E-2</c:v>
                </c:pt>
                <c:pt idx="3365">
                  <c:v>1.6318839043379999E-2</c:v>
                </c:pt>
                <c:pt idx="3366">
                  <c:v>1.6327958554029999E-2</c:v>
                </c:pt>
                <c:pt idx="3367">
                  <c:v>1.633472926915E-2</c:v>
                </c:pt>
                <c:pt idx="3368">
                  <c:v>1.634359918535E-2</c:v>
                </c:pt>
                <c:pt idx="3369">
                  <c:v>1.6355087980630002E-2</c:v>
                </c:pt>
                <c:pt idx="3370">
                  <c:v>1.6364444047209999E-2</c:v>
                </c:pt>
                <c:pt idx="3371">
                  <c:v>1.6371101140980001E-2</c:v>
                </c:pt>
                <c:pt idx="3372">
                  <c:v>1.6379108652470002E-2</c:v>
                </c:pt>
                <c:pt idx="3373">
                  <c:v>1.638707146049E-2</c:v>
                </c:pt>
                <c:pt idx="3374">
                  <c:v>1.6396593302489999E-2</c:v>
                </c:pt>
                <c:pt idx="3375">
                  <c:v>1.6403207555409999E-2</c:v>
                </c:pt>
                <c:pt idx="3376">
                  <c:v>1.6416398808359999E-2</c:v>
                </c:pt>
                <c:pt idx="3377">
                  <c:v>1.6426539048550001E-2</c:v>
                </c:pt>
                <c:pt idx="3378">
                  <c:v>1.6434373334050002E-2</c:v>
                </c:pt>
                <c:pt idx="3379">
                  <c:v>1.644246652722E-2</c:v>
                </c:pt>
                <c:pt idx="3380">
                  <c:v>1.6453417018059999E-2</c:v>
                </c:pt>
                <c:pt idx="3381">
                  <c:v>1.6465989872810002E-2</c:v>
                </c:pt>
                <c:pt idx="3382">
                  <c:v>1.64746362716E-2</c:v>
                </c:pt>
                <c:pt idx="3383">
                  <c:v>1.6483778133990001E-2</c:v>
                </c:pt>
                <c:pt idx="3384">
                  <c:v>1.649533957243E-2</c:v>
                </c:pt>
                <c:pt idx="3385">
                  <c:v>1.6507625579830001E-2</c:v>
                </c:pt>
                <c:pt idx="3386">
                  <c:v>1.6516128554940002E-2</c:v>
                </c:pt>
                <c:pt idx="3387">
                  <c:v>1.653209142387E-2</c:v>
                </c:pt>
                <c:pt idx="3388">
                  <c:v>1.654833368957E-2</c:v>
                </c:pt>
                <c:pt idx="3389">
                  <c:v>1.6563974320890001E-2</c:v>
                </c:pt>
                <c:pt idx="3390">
                  <c:v>1.6586272045970001E-2</c:v>
                </c:pt>
                <c:pt idx="3391">
                  <c:v>1.6615102067589999E-2</c:v>
                </c:pt>
                <c:pt idx="3392">
                  <c:v>1.664812862873E-2</c:v>
                </c:pt>
                <c:pt idx="3393">
                  <c:v>1.6688112169499999E-2</c:v>
                </c:pt>
                <c:pt idx="3394">
                  <c:v>1.6735505312680001E-2</c:v>
                </c:pt>
                <c:pt idx="3395">
                  <c:v>1.6790719702840001E-2</c:v>
                </c:pt>
                <c:pt idx="3396">
                  <c:v>1.6845725476740001E-2</c:v>
                </c:pt>
                <c:pt idx="3397">
                  <c:v>1.690382696688E-2</c:v>
                </c:pt>
                <c:pt idx="3398">
                  <c:v>1.6963191330429998E-2</c:v>
                </c:pt>
                <c:pt idx="3399">
                  <c:v>1.7023405060169999E-2</c:v>
                </c:pt>
                <c:pt idx="3400">
                  <c:v>1.707359217107E-2</c:v>
                </c:pt>
                <c:pt idx="3401">
                  <c:v>1.7121532931920001E-2</c:v>
                </c:pt>
                <c:pt idx="3402">
                  <c:v>1.716763339937E-2</c:v>
                </c:pt>
                <c:pt idx="3403">
                  <c:v>1.7202964052559999E-2</c:v>
                </c:pt>
                <c:pt idx="3404">
                  <c:v>1.7230194061990001E-2</c:v>
                </c:pt>
                <c:pt idx="3405">
                  <c:v>1.7253223806620002E-2</c:v>
                </c:pt>
                <c:pt idx="3406">
                  <c:v>1.7275074496870001E-2</c:v>
                </c:pt>
                <c:pt idx="3407">
                  <c:v>1.729345880449E-2</c:v>
                </c:pt>
                <c:pt idx="3408">
                  <c:v>1.730631291866E-2</c:v>
                </c:pt>
                <c:pt idx="3409">
                  <c:v>1.731724105775E-2</c:v>
                </c:pt>
                <c:pt idx="3410">
                  <c:v>1.7334081232550001E-2</c:v>
                </c:pt>
                <c:pt idx="3411">
                  <c:v>1.734395511448E-2</c:v>
                </c:pt>
                <c:pt idx="3412">
                  <c:v>1.7351983115079999E-2</c:v>
                </c:pt>
                <c:pt idx="3413">
                  <c:v>1.7367666587230001E-2</c:v>
                </c:pt>
                <c:pt idx="3414">
                  <c:v>1.737944222987E-2</c:v>
                </c:pt>
                <c:pt idx="3415">
                  <c:v>1.7391556873920001E-2</c:v>
                </c:pt>
                <c:pt idx="3416">
                  <c:v>1.740749925375E-2</c:v>
                </c:pt>
                <c:pt idx="3417">
                  <c:v>1.741635985672E-2</c:v>
                </c:pt>
                <c:pt idx="3418">
                  <c:v>1.743024028838E-2</c:v>
                </c:pt>
                <c:pt idx="3419">
                  <c:v>1.7444796860220001E-2</c:v>
                </c:pt>
                <c:pt idx="3420">
                  <c:v>1.7453018575910001E-2</c:v>
                </c:pt>
                <c:pt idx="3421">
                  <c:v>1.7469700425860001E-2</c:v>
                </c:pt>
                <c:pt idx="3422">
                  <c:v>1.7483595758679998E-2</c:v>
                </c:pt>
                <c:pt idx="3423">
                  <c:v>1.749167405069E-2</c:v>
                </c:pt>
                <c:pt idx="3424">
                  <c:v>1.750594191253E-2</c:v>
                </c:pt>
                <c:pt idx="3425">
                  <c:v>1.7518587410449999E-2</c:v>
                </c:pt>
                <c:pt idx="3426">
                  <c:v>1.7525976523759999E-2</c:v>
                </c:pt>
                <c:pt idx="3427">
                  <c:v>1.7537675797940001E-2</c:v>
                </c:pt>
                <c:pt idx="3428">
                  <c:v>1.7548533156510001E-2</c:v>
                </c:pt>
                <c:pt idx="3429">
                  <c:v>1.7557810992E-2</c:v>
                </c:pt>
                <c:pt idx="3430">
                  <c:v>1.757103018463E-2</c:v>
                </c:pt>
                <c:pt idx="3431">
                  <c:v>1.7581615597009999E-2</c:v>
                </c:pt>
                <c:pt idx="3432">
                  <c:v>1.7593486234549999E-2</c:v>
                </c:pt>
                <c:pt idx="3433">
                  <c:v>1.7609275877479999E-2</c:v>
                </c:pt>
                <c:pt idx="3434">
                  <c:v>1.7622955143450001E-2</c:v>
                </c:pt>
                <c:pt idx="3435">
                  <c:v>1.7643723636870001E-2</c:v>
                </c:pt>
                <c:pt idx="3436">
                  <c:v>1.7673164606089999E-2</c:v>
                </c:pt>
                <c:pt idx="3437">
                  <c:v>1.7705932259559999E-2</c:v>
                </c:pt>
                <c:pt idx="3438">
                  <c:v>1.7745304852719999E-2</c:v>
                </c:pt>
                <c:pt idx="3439">
                  <c:v>1.7796764150259999E-2</c:v>
                </c:pt>
                <c:pt idx="3440">
                  <c:v>1.7850648611779998E-2</c:v>
                </c:pt>
                <c:pt idx="3441">
                  <c:v>1.790491677821E-2</c:v>
                </c:pt>
                <c:pt idx="3442">
                  <c:v>1.796503551304E-2</c:v>
                </c:pt>
                <c:pt idx="3443">
                  <c:v>1.8023947253820002E-2</c:v>
                </c:pt>
                <c:pt idx="3444">
                  <c:v>1.8079591915010001E-2</c:v>
                </c:pt>
                <c:pt idx="3445">
                  <c:v>1.813031174242E-2</c:v>
                </c:pt>
                <c:pt idx="3446">
                  <c:v>1.8174050375820001E-2</c:v>
                </c:pt>
                <c:pt idx="3447">
                  <c:v>1.8217338249090002E-2</c:v>
                </c:pt>
                <c:pt idx="3448">
                  <c:v>1.8250972032550002E-2</c:v>
                </c:pt>
                <c:pt idx="3449">
                  <c:v>1.8271438777450001E-2</c:v>
                </c:pt>
                <c:pt idx="3450">
                  <c:v>1.829246431589E-2</c:v>
                </c:pt>
                <c:pt idx="3451">
                  <c:v>1.830806210637E-2</c:v>
                </c:pt>
                <c:pt idx="3452">
                  <c:v>1.83181297034E-2</c:v>
                </c:pt>
                <c:pt idx="3453">
                  <c:v>1.8330192193390001E-2</c:v>
                </c:pt>
                <c:pt idx="3454">
                  <c:v>1.8342336639759999E-2</c:v>
                </c:pt>
                <c:pt idx="3455">
                  <c:v>1.8349746242169999E-2</c:v>
                </c:pt>
                <c:pt idx="3456">
                  <c:v>1.8363218754530002E-2</c:v>
                </c:pt>
                <c:pt idx="3457">
                  <c:v>1.8370967358350001E-2</c:v>
                </c:pt>
                <c:pt idx="3458">
                  <c:v>1.8378613516689998E-2</c:v>
                </c:pt>
                <c:pt idx="3459">
                  <c:v>1.8390174955130002E-2</c:v>
                </c:pt>
                <c:pt idx="3460">
                  <c:v>1.8397342413659999E-2</c:v>
                </c:pt>
                <c:pt idx="3461">
                  <c:v>1.84072367847E-2</c:v>
                </c:pt>
                <c:pt idx="3462">
                  <c:v>1.841752789915E-2</c:v>
                </c:pt>
                <c:pt idx="3463">
                  <c:v>1.8423991277810001E-2</c:v>
                </c:pt>
                <c:pt idx="3464">
                  <c:v>1.8430251628160001E-2</c:v>
                </c:pt>
                <c:pt idx="3465">
                  <c:v>1.8444033339620001E-2</c:v>
                </c:pt>
                <c:pt idx="3466">
                  <c:v>1.844843477011E-2</c:v>
                </c:pt>
                <c:pt idx="3467">
                  <c:v>1.8452312797310001E-2</c:v>
                </c:pt>
                <c:pt idx="3468">
                  <c:v>1.846244372427E-2</c:v>
                </c:pt>
                <c:pt idx="3469">
                  <c:v>1.846938766539E-2</c:v>
                </c:pt>
                <c:pt idx="3470">
                  <c:v>1.847515441477E-2</c:v>
                </c:pt>
                <c:pt idx="3471">
                  <c:v>1.8485905602570001E-2</c:v>
                </c:pt>
                <c:pt idx="3472">
                  <c:v>1.8496431410309998E-2</c:v>
                </c:pt>
                <c:pt idx="3473">
                  <c:v>1.8506219610570002E-2</c:v>
                </c:pt>
                <c:pt idx="3474">
                  <c:v>1.8524501472709998E-2</c:v>
                </c:pt>
                <c:pt idx="3475">
                  <c:v>1.8547093495729999E-2</c:v>
                </c:pt>
                <c:pt idx="3476">
                  <c:v>1.8581533804540001E-2</c:v>
                </c:pt>
                <c:pt idx="3477">
                  <c:v>1.8626220524310001E-2</c:v>
                </c:pt>
                <c:pt idx="3478">
                  <c:v>1.8674418330189999E-2</c:v>
                </c:pt>
                <c:pt idx="3479">
                  <c:v>1.872816123068E-2</c:v>
                </c:pt>
                <c:pt idx="3480">
                  <c:v>1.878993958235E-2</c:v>
                </c:pt>
                <c:pt idx="3481">
                  <c:v>1.8841935321690002E-2</c:v>
                </c:pt>
                <c:pt idx="3482">
                  <c:v>1.8897401168939999E-2</c:v>
                </c:pt>
                <c:pt idx="3483">
                  <c:v>1.8955143168569999E-2</c:v>
                </c:pt>
                <c:pt idx="3484">
                  <c:v>1.900308392942E-2</c:v>
                </c:pt>
                <c:pt idx="3485">
                  <c:v>1.904025301337E-2</c:v>
                </c:pt>
                <c:pt idx="3486">
                  <c:v>1.9069859758019999E-2</c:v>
                </c:pt>
                <c:pt idx="3487">
                  <c:v>1.9090533256529998E-2</c:v>
                </c:pt>
                <c:pt idx="3488">
                  <c:v>1.910381764174E-2</c:v>
                </c:pt>
                <c:pt idx="3489">
                  <c:v>1.9113721325989999E-2</c:v>
                </c:pt>
                <c:pt idx="3490">
                  <c:v>1.9117016345260002E-2</c:v>
                </c:pt>
                <c:pt idx="3491">
                  <c:v>1.9123263657089998E-2</c:v>
                </c:pt>
                <c:pt idx="3492">
                  <c:v>1.9125921651720001E-2</c:v>
                </c:pt>
                <c:pt idx="3493">
                  <c:v>1.9129252061250001E-2</c:v>
                </c:pt>
                <c:pt idx="3494">
                  <c:v>1.9135536625979999E-2</c:v>
                </c:pt>
                <c:pt idx="3495">
                  <c:v>1.9142867997290001E-2</c:v>
                </c:pt>
                <c:pt idx="3496">
                  <c:v>1.914788782597E-2</c:v>
                </c:pt>
                <c:pt idx="3497">
                  <c:v>1.915457285941E-2</c:v>
                </c:pt>
                <c:pt idx="3498">
                  <c:v>1.9159369170670001E-2</c:v>
                </c:pt>
                <c:pt idx="3499">
                  <c:v>1.916214823723E-2</c:v>
                </c:pt>
                <c:pt idx="3500">
                  <c:v>1.916549541056E-2</c:v>
                </c:pt>
                <c:pt idx="3501">
                  <c:v>1.9170522689819999E-2</c:v>
                </c:pt>
                <c:pt idx="3502">
                  <c:v>1.9176144152879999E-2</c:v>
                </c:pt>
                <c:pt idx="3503">
                  <c:v>1.9180238246920001E-2</c:v>
                </c:pt>
                <c:pt idx="3504">
                  <c:v>1.9185012206439998E-2</c:v>
                </c:pt>
                <c:pt idx="3505">
                  <c:v>1.919288374484E-2</c:v>
                </c:pt>
                <c:pt idx="3506">
                  <c:v>1.9204394891859999E-2</c:v>
                </c:pt>
                <c:pt idx="3507">
                  <c:v>1.92207172513E-2</c:v>
                </c:pt>
                <c:pt idx="3508">
                  <c:v>1.9247874617579999E-2</c:v>
                </c:pt>
                <c:pt idx="3509">
                  <c:v>1.928425393999E-2</c:v>
                </c:pt>
                <c:pt idx="3510">
                  <c:v>1.9330399110910002E-2</c:v>
                </c:pt>
                <c:pt idx="3511">
                  <c:v>1.9382718950510001E-2</c:v>
                </c:pt>
                <c:pt idx="3512">
                  <c:v>1.9441580399870002E-2</c:v>
                </c:pt>
                <c:pt idx="3513">
                  <c:v>1.9500564783810001E-2</c:v>
                </c:pt>
                <c:pt idx="3514">
                  <c:v>1.955458708107E-2</c:v>
                </c:pt>
                <c:pt idx="3515">
                  <c:v>1.9609794020649999E-2</c:v>
                </c:pt>
                <c:pt idx="3516">
                  <c:v>1.9665030762549999E-2</c:v>
                </c:pt>
                <c:pt idx="3517">
                  <c:v>1.9712425768380001E-2</c:v>
                </c:pt>
                <c:pt idx="3518">
                  <c:v>1.9751647487280002E-2</c:v>
                </c:pt>
                <c:pt idx="3519">
                  <c:v>1.9783027470110001E-2</c:v>
                </c:pt>
                <c:pt idx="3520">
                  <c:v>1.9801419228319999E-2</c:v>
                </c:pt>
                <c:pt idx="3521">
                  <c:v>1.9815083593130001E-2</c:v>
                </c:pt>
                <c:pt idx="3522">
                  <c:v>1.9823348149660001E-2</c:v>
                </c:pt>
                <c:pt idx="3523">
                  <c:v>1.9831046462059999E-2</c:v>
                </c:pt>
                <c:pt idx="3524">
                  <c:v>1.9842607900499999E-2</c:v>
                </c:pt>
                <c:pt idx="3525">
                  <c:v>1.9846903160210001E-2</c:v>
                </c:pt>
                <c:pt idx="3526">
                  <c:v>1.984889805317E-2</c:v>
                </c:pt>
                <c:pt idx="3527">
                  <c:v>1.9859066233039999E-2</c:v>
                </c:pt>
                <c:pt idx="3528">
                  <c:v>1.98640730232E-2</c:v>
                </c:pt>
                <c:pt idx="3529">
                  <c:v>1.9868804141880001E-2</c:v>
                </c:pt>
                <c:pt idx="3530">
                  <c:v>1.9879352301359999E-2</c:v>
                </c:pt>
                <c:pt idx="3531">
                  <c:v>1.988563686609E-2</c:v>
                </c:pt>
                <c:pt idx="3532">
                  <c:v>1.9892508164049999E-2</c:v>
                </c:pt>
                <c:pt idx="3533">
                  <c:v>1.9897362217310002E-2</c:v>
                </c:pt>
                <c:pt idx="3534">
                  <c:v>1.9901053979990001E-2</c:v>
                </c:pt>
                <c:pt idx="3535">
                  <c:v>1.991078443825E-2</c:v>
                </c:pt>
                <c:pt idx="3536">
                  <c:v>1.9921835511919998E-2</c:v>
                </c:pt>
                <c:pt idx="3537">
                  <c:v>1.9923508167269999E-2</c:v>
                </c:pt>
                <c:pt idx="3538">
                  <c:v>1.9933260977269999E-2</c:v>
                </c:pt>
                <c:pt idx="3539">
                  <c:v>1.994666829705E-2</c:v>
                </c:pt>
                <c:pt idx="3540">
                  <c:v>1.9961331039669999E-2</c:v>
                </c:pt>
                <c:pt idx="3541">
                  <c:v>1.998476870358E-2</c:v>
                </c:pt>
                <c:pt idx="3542">
                  <c:v>2.002179436386E-2</c:v>
                </c:pt>
                <c:pt idx="3543">
                  <c:v>2.006098069251E-2</c:v>
                </c:pt>
                <c:pt idx="3544">
                  <c:v>2.0115576684470001E-2</c:v>
                </c:pt>
                <c:pt idx="3545">
                  <c:v>2.017140202224E-2</c:v>
                </c:pt>
                <c:pt idx="3546">
                  <c:v>2.0226394757629999E-2</c:v>
                </c:pt>
                <c:pt idx="3547">
                  <c:v>2.0287856459620002E-2</c:v>
                </c:pt>
                <c:pt idx="3548">
                  <c:v>2.0347580313679999E-2</c:v>
                </c:pt>
                <c:pt idx="3549">
                  <c:v>2.0401580259200001E-2</c:v>
                </c:pt>
                <c:pt idx="3550">
                  <c:v>2.0454877987500002E-2</c:v>
                </c:pt>
                <c:pt idx="3551">
                  <c:v>2.0500397309659999E-2</c:v>
                </c:pt>
                <c:pt idx="3552">
                  <c:v>2.0529774948949999E-2</c:v>
                </c:pt>
                <c:pt idx="3553">
                  <c:v>2.0558964461089999E-2</c:v>
                </c:pt>
                <c:pt idx="3554">
                  <c:v>2.0573448389769999E-2</c:v>
                </c:pt>
                <c:pt idx="3555">
                  <c:v>2.058397606015E-2</c:v>
                </c:pt>
                <c:pt idx="3556">
                  <c:v>2.0595436915760001E-2</c:v>
                </c:pt>
                <c:pt idx="3557">
                  <c:v>2.0604880526659999E-2</c:v>
                </c:pt>
                <c:pt idx="3558">
                  <c:v>2.061364799738E-2</c:v>
                </c:pt>
                <c:pt idx="3559">
                  <c:v>2.06231418997E-2</c:v>
                </c:pt>
                <c:pt idx="3560">
                  <c:v>2.062716335058E-2</c:v>
                </c:pt>
                <c:pt idx="3561">
                  <c:v>2.0635593682529998E-2</c:v>
                </c:pt>
                <c:pt idx="3562">
                  <c:v>2.0644662901760001E-2</c:v>
                </c:pt>
                <c:pt idx="3563">
                  <c:v>2.0653530955310001E-2</c:v>
                </c:pt>
                <c:pt idx="3564">
                  <c:v>2.0663641393179999E-2</c:v>
                </c:pt>
                <c:pt idx="3565">
                  <c:v>2.06755194813E-2</c:v>
                </c:pt>
                <c:pt idx="3566">
                  <c:v>2.0685708150269998E-2</c:v>
                </c:pt>
                <c:pt idx="3567">
                  <c:v>2.0696917548779999E-2</c:v>
                </c:pt>
                <c:pt idx="3568">
                  <c:v>2.0706145092839998E-2</c:v>
                </c:pt>
                <c:pt idx="3569">
                  <c:v>2.071475610137E-2</c:v>
                </c:pt>
                <c:pt idx="3570">
                  <c:v>2.0727157592769999E-2</c:v>
                </c:pt>
                <c:pt idx="3571">
                  <c:v>2.073657885194E-2</c:v>
                </c:pt>
                <c:pt idx="3572">
                  <c:v>2.0748298615219998E-2</c:v>
                </c:pt>
                <c:pt idx="3573">
                  <c:v>2.0761799067260001E-2</c:v>
                </c:pt>
                <c:pt idx="3574">
                  <c:v>2.077091112733E-2</c:v>
                </c:pt>
                <c:pt idx="3575">
                  <c:v>2.0781273022289999E-2</c:v>
                </c:pt>
                <c:pt idx="3576">
                  <c:v>2.079433575273E-2</c:v>
                </c:pt>
                <c:pt idx="3577">
                  <c:v>2.0805472508070001E-2</c:v>
                </c:pt>
                <c:pt idx="3578">
                  <c:v>2.0823640748859999E-2</c:v>
                </c:pt>
                <c:pt idx="3579">
                  <c:v>2.0854160189629999E-2</c:v>
                </c:pt>
                <c:pt idx="3580">
                  <c:v>2.0883286371830002E-2</c:v>
                </c:pt>
                <c:pt idx="3581">
                  <c:v>2.092259377241E-2</c:v>
                </c:pt>
                <c:pt idx="3582">
                  <c:v>2.0966455340389999E-2</c:v>
                </c:pt>
                <c:pt idx="3583">
                  <c:v>2.101770602167E-2</c:v>
                </c:pt>
                <c:pt idx="3584">
                  <c:v>2.107691951096E-2</c:v>
                </c:pt>
                <c:pt idx="3585">
                  <c:v>2.1134691312910001E-2</c:v>
                </c:pt>
                <c:pt idx="3586">
                  <c:v>2.1194277331229999E-2</c:v>
                </c:pt>
                <c:pt idx="3587">
                  <c:v>2.1258655935529999E-2</c:v>
                </c:pt>
                <c:pt idx="3588">
                  <c:v>2.1316217258570001E-2</c:v>
                </c:pt>
                <c:pt idx="3589">
                  <c:v>2.1365083754059998E-2</c:v>
                </c:pt>
                <c:pt idx="3590">
                  <c:v>2.1412491798400001E-2</c:v>
                </c:pt>
                <c:pt idx="3591">
                  <c:v>2.1448591724040001E-2</c:v>
                </c:pt>
                <c:pt idx="3592">
                  <c:v>2.1478205919270001E-2</c:v>
                </c:pt>
                <c:pt idx="3593">
                  <c:v>2.1503876894709999E-2</c:v>
                </c:pt>
                <c:pt idx="3594">
                  <c:v>2.1522656083109999E-2</c:v>
                </c:pt>
                <c:pt idx="3595">
                  <c:v>2.1539200097320001E-2</c:v>
                </c:pt>
                <c:pt idx="3596">
                  <c:v>2.1554481238129999E-2</c:v>
                </c:pt>
                <c:pt idx="3597">
                  <c:v>2.156567573547E-2</c:v>
                </c:pt>
                <c:pt idx="3598">
                  <c:v>2.1577769890430001E-2</c:v>
                </c:pt>
                <c:pt idx="3599">
                  <c:v>2.1587887778879999E-2</c:v>
                </c:pt>
                <c:pt idx="3600">
                  <c:v>2.159754559398E-2</c:v>
                </c:pt>
                <c:pt idx="3601">
                  <c:v>2.1613465622070002E-2</c:v>
                </c:pt>
                <c:pt idx="3602">
                  <c:v>2.16274317354E-2</c:v>
                </c:pt>
                <c:pt idx="3603">
                  <c:v>2.1637931466100001E-2</c:v>
                </c:pt>
                <c:pt idx="3604">
                  <c:v>2.1653736010190001E-2</c:v>
                </c:pt>
                <c:pt idx="3605">
                  <c:v>2.1667165681719999E-2</c:v>
                </c:pt>
                <c:pt idx="3606">
                  <c:v>2.1678287535910001E-2</c:v>
                </c:pt>
                <c:pt idx="3607">
                  <c:v>2.169281430542E-2</c:v>
                </c:pt>
                <c:pt idx="3608">
                  <c:v>2.1706724539400001E-2</c:v>
                </c:pt>
                <c:pt idx="3609">
                  <c:v>2.171979472041E-2</c:v>
                </c:pt>
                <c:pt idx="3610">
                  <c:v>2.1734694018959999E-2</c:v>
                </c:pt>
                <c:pt idx="3611">
                  <c:v>2.174722589552E-2</c:v>
                </c:pt>
                <c:pt idx="3612">
                  <c:v>2.1760711446399999E-2</c:v>
                </c:pt>
                <c:pt idx="3613">
                  <c:v>2.1774735301729999E-2</c:v>
                </c:pt>
                <c:pt idx="3614">
                  <c:v>2.178443595767E-2</c:v>
                </c:pt>
                <c:pt idx="3615">
                  <c:v>2.1797168999910001E-2</c:v>
                </c:pt>
                <c:pt idx="3616">
                  <c:v>2.1815782412889999E-2</c:v>
                </c:pt>
                <c:pt idx="3617">
                  <c:v>2.1829482167960001E-2</c:v>
                </c:pt>
                <c:pt idx="3618">
                  <c:v>2.1844863891600001E-2</c:v>
                </c:pt>
                <c:pt idx="3619">
                  <c:v>2.1860921755430002E-2</c:v>
                </c:pt>
                <c:pt idx="3620">
                  <c:v>2.1877000108359999E-2</c:v>
                </c:pt>
                <c:pt idx="3621">
                  <c:v>2.1894628182049999E-2</c:v>
                </c:pt>
                <c:pt idx="3622">
                  <c:v>2.1912768483160001E-2</c:v>
                </c:pt>
                <c:pt idx="3623">
                  <c:v>2.1934108808639999E-2</c:v>
                </c:pt>
                <c:pt idx="3624">
                  <c:v>2.196638099849E-2</c:v>
                </c:pt>
                <c:pt idx="3625">
                  <c:v>2.1998565644030001E-2</c:v>
                </c:pt>
                <c:pt idx="3626">
                  <c:v>2.2030901163820001E-2</c:v>
                </c:pt>
                <c:pt idx="3627">
                  <c:v>2.2072350606319999E-2</c:v>
                </c:pt>
                <c:pt idx="3628">
                  <c:v>2.211722359061E-2</c:v>
                </c:pt>
                <c:pt idx="3629">
                  <c:v>2.2171238437289999E-2</c:v>
                </c:pt>
                <c:pt idx="3630">
                  <c:v>2.2234603762629999E-2</c:v>
                </c:pt>
                <c:pt idx="3631">
                  <c:v>2.22929995507E-2</c:v>
                </c:pt>
                <c:pt idx="3632">
                  <c:v>2.235382795334E-2</c:v>
                </c:pt>
                <c:pt idx="3633">
                  <c:v>2.2414069622760002E-2</c:v>
                </c:pt>
                <c:pt idx="3634">
                  <c:v>2.2465433925390001E-2</c:v>
                </c:pt>
                <c:pt idx="3635">
                  <c:v>2.2518509998920001E-2</c:v>
                </c:pt>
                <c:pt idx="3636">
                  <c:v>2.256340533495E-2</c:v>
                </c:pt>
                <c:pt idx="3637">
                  <c:v>2.2603187710050002E-2</c:v>
                </c:pt>
                <c:pt idx="3638">
                  <c:v>2.2640621289609999E-2</c:v>
                </c:pt>
                <c:pt idx="3639">
                  <c:v>2.266742102802E-2</c:v>
                </c:pt>
                <c:pt idx="3640">
                  <c:v>2.268303185701E-2</c:v>
                </c:pt>
                <c:pt idx="3641">
                  <c:v>2.2703591734170001E-2</c:v>
                </c:pt>
                <c:pt idx="3642">
                  <c:v>2.2723855450750001E-2</c:v>
                </c:pt>
                <c:pt idx="3643">
                  <c:v>2.2737715393299999E-2</c:v>
                </c:pt>
                <c:pt idx="3644">
                  <c:v>2.2750373929740001E-2</c:v>
                </c:pt>
                <c:pt idx="3645">
                  <c:v>2.2764168679710001E-2</c:v>
                </c:pt>
                <c:pt idx="3646">
                  <c:v>2.2779235616329999E-2</c:v>
                </c:pt>
                <c:pt idx="3647">
                  <c:v>2.2792764008050002E-2</c:v>
                </c:pt>
                <c:pt idx="3648">
                  <c:v>2.2803694009779999E-2</c:v>
                </c:pt>
                <c:pt idx="3649">
                  <c:v>2.281868085265E-2</c:v>
                </c:pt>
                <c:pt idx="3650">
                  <c:v>2.2834528237580001E-2</c:v>
                </c:pt>
                <c:pt idx="3651">
                  <c:v>2.2844668477769999E-2</c:v>
                </c:pt>
                <c:pt idx="3652">
                  <c:v>2.2855065763000001E-2</c:v>
                </c:pt>
                <c:pt idx="3653">
                  <c:v>2.2869549691680001E-2</c:v>
                </c:pt>
                <c:pt idx="3654">
                  <c:v>2.2884745150799999E-2</c:v>
                </c:pt>
                <c:pt idx="3655">
                  <c:v>2.2899443283680002E-2</c:v>
                </c:pt>
                <c:pt idx="3656">
                  <c:v>2.2912289947270001E-2</c:v>
                </c:pt>
                <c:pt idx="3657">
                  <c:v>2.2925732657309999E-2</c:v>
                </c:pt>
                <c:pt idx="3658">
                  <c:v>2.294026687741E-2</c:v>
                </c:pt>
                <c:pt idx="3659">
                  <c:v>2.295324392617E-2</c:v>
                </c:pt>
                <c:pt idx="3660">
                  <c:v>2.2966757416729999E-2</c:v>
                </c:pt>
                <c:pt idx="3661">
                  <c:v>2.298102714121E-2</c:v>
                </c:pt>
                <c:pt idx="3662">
                  <c:v>2.2995209321380002E-2</c:v>
                </c:pt>
                <c:pt idx="3663">
                  <c:v>2.3006016388539999E-2</c:v>
                </c:pt>
                <c:pt idx="3664">
                  <c:v>2.3016873747109999E-2</c:v>
                </c:pt>
                <c:pt idx="3665">
                  <c:v>2.303074859083E-2</c:v>
                </c:pt>
                <c:pt idx="3666">
                  <c:v>2.3045260459180001E-2</c:v>
                </c:pt>
                <c:pt idx="3667">
                  <c:v>2.3057583719489998E-2</c:v>
                </c:pt>
                <c:pt idx="3668">
                  <c:v>2.30697542429E-2</c:v>
                </c:pt>
                <c:pt idx="3669">
                  <c:v>2.3083521053199999E-2</c:v>
                </c:pt>
                <c:pt idx="3670">
                  <c:v>2.3098291829230001E-2</c:v>
                </c:pt>
                <c:pt idx="3671">
                  <c:v>2.3119956254960002E-2</c:v>
                </c:pt>
                <c:pt idx="3672">
                  <c:v>2.3142870515580002E-2</c:v>
                </c:pt>
                <c:pt idx="3673">
                  <c:v>2.3172972723839998E-2</c:v>
                </c:pt>
                <c:pt idx="3674">
                  <c:v>2.3211557418109999E-2</c:v>
                </c:pt>
                <c:pt idx="3675">
                  <c:v>2.3249644786119999E-2</c:v>
                </c:pt>
                <c:pt idx="3676">
                  <c:v>2.329580299556E-2</c:v>
                </c:pt>
                <c:pt idx="3677">
                  <c:v>2.3352963849899998E-2</c:v>
                </c:pt>
                <c:pt idx="3678">
                  <c:v>2.3414591327310001E-2</c:v>
                </c:pt>
                <c:pt idx="3679">
                  <c:v>2.3472217842939999E-2</c:v>
                </c:pt>
                <c:pt idx="3680">
                  <c:v>2.3537879809739998E-2</c:v>
                </c:pt>
                <c:pt idx="3681">
                  <c:v>2.3600161075590001E-2</c:v>
                </c:pt>
                <c:pt idx="3682">
                  <c:v>2.3658175021409999E-2</c:v>
                </c:pt>
                <c:pt idx="3683">
                  <c:v>2.370862849057E-2</c:v>
                </c:pt>
                <c:pt idx="3684">
                  <c:v>2.3756239563229999E-2</c:v>
                </c:pt>
                <c:pt idx="3685">
                  <c:v>2.3797269910570001E-2</c:v>
                </c:pt>
                <c:pt idx="3686">
                  <c:v>2.383267320693E-2</c:v>
                </c:pt>
                <c:pt idx="3687">
                  <c:v>2.3857979103919999E-2</c:v>
                </c:pt>
                <c:pt idx="3688">
                  <c:v>2.3876497521999999E-2</c:v>
                </c:pt>
                <c:pt idx="3689">
                  <c:v>2.3898513987659999E-2</c:v>
                </c:pt>
                <c:pt idx="3690">
                  <c:v>2.3911161348220002E-2</c:v>
                </c:pt>
                <c:pt idx="3691">
                  <c:v>2.3919001221660002E-2</c:v>
                </c:pt>
                <c:pt idx="3692">
                  <c:v>2.3930964991450001E-2</c:v>
                </c:pt>
                <c:pt idx="3693">
                  <c:v>2.394736744463E-2</c:v>
                </c:pt>
                <c:pt idx="3694">
                  <c:v>2.3955747485159998E-2</c:v>
                </c:pt>
                <c:pt idx="3695">
                  <c:v>2.3967372253539999E-2</c:v>
                </c:pt>
                <c:pt idx="3696">
                  <c:v>2.398036420345E-2</c:v>
                </c:pt>
                <c:pt idx="3697">
                  <c:v>2.399167977273E-2</c:v>
                </c:pt>
                <c:pt idx="3698">
                  <c:v>2.4005223065609999E-2</c:v>
                </c:pt>
                <c:pt idx="3699">
                  <c:v>2.4016950279470001E-2</c:v>
                </c:pt>
                <c:pt idx="3700">
                  <c:v>2.4028303101660001E-2</c:v>
                </c:pt>
                <c:pt idx="3701">
                  <c:v>2.40421127528E-2</c:v>
                </c:pt>
                <c:pt idx="3702">
                  <c:v>2.4055985733870001E-2</c:v>
                </c:pt>
                <c:pt idx="3703">
                  <c:v>2.406633272767E-2</c:v>
                </c:pt>
                <c:pt idx="3704">
                  <c:v>2.407942526042E-2</c:v>
                </c:pt>
                <c:pt idx="3705">
                  <c:v>2.409107238054E-2</c:v>
                </c:pt>
                <c:pt idx="3706">
                  <c:v>2.410177886486E-2</c:v>
                </c:pt>
                <c:pt idx="3707">
                  <c:v>2.4115178734060001E-2</c:v>
                </c:pt>
                <c:pt idx="3708">
                  <c:v>2.4127487093209998E-2</c:v>
                </c:pt>
                <c:pt idx="3709">
                  <c:v>2.4139169603589999E-2</c:v>
                </c:pt>
                <c:pt idx="3710">
                  <c:v>2.4152886122470001E-2</c:v>
                </c:pt>
                <c:pt idx="3711">
                  <c:v>2.417210116982E-2</c:v>
                </c:pt>
                <c:pt idx="3712">
                  <c:v>2.418888360262E-2</c:v>
                </c:pt>
                <c:pt idx="3713">
                  <c:v>2.4215510115029999E-2</c:v>
                </c:pt>
                <c:pt idx="3714">
                  <c:v>2.424632385373E-2</c:v>
                </c:pt>
                <c:pt idx="3715">
                  <c:v>2.428464218974E-2</c:v>
                </c:pt>
                <c:pt idx="3716">
                  <c:v>2.4330455809829999E-2</c:v>
                </c:pt>
                <c:pt idx="3717">
                  <c:v>2.4385353550310001E-2</c:v>
                </c:pt>
                <c:pt idx="3718">
                  <c:v>2.4448057636619999E-2</c:v>
                </c:pt>
                <c:pt idx="3719">
                  <c:v>2.4510145187380001E-2</c:v>
                </c:pt>
                <c:pt idx="3720">
                  <c:v>2.4571886286140002E-2</c:v>
                </c:pt>
                <c:pt idx="3721">
                  <c:v>2.463014610112E-2</c:v>
                </c:pt>
                <c:pt idx="3722">
                  <c:v>2.4689115583899999E-2</c:v>
                </c:pt>
                <c:pt idx="3723">
                  <c:v>2.4741658940909999E-2</c:v>
                </c:pt>
                <c:pt idx="3724">
                  <c:v>2.4790015071629999E-2</c:v>
                </c:pt>
                <c:pt idx="3725">
                  <c:v>2.482793107629E-2</c:v>
                </c:pt>
                <c:pt idx="3726">
                  <c:v>2.485892362893E-2</c:v>
                </c:pt>
                <c:pt idx="3727">
                  <c:v>2.4880351498720001E-2</c:v>
                </c:pt>
                <c:pt idx="3728">
                  <c:v>2.4891352280969999E-2</c:v>
                </c:pt>
                <c:pt idx="3729">
                  <c:v>2.490500360727E-2</c:v>
                </c:pt>
                <c:pt idx="3730">
                  <c:v>2.4919789284470001E-2</c:v>
                </c:pt>
                <c:pt idx="3731">
                  <c:v>2.4931587278840001E-2</c:v>
                </c:pt>
                <c:pt idx="3732">
                  <c:v>2.4943722411989999E-2</c:v>
                </c:pt>
                <c:pt idx="3733">
                  <c:v>2.49529145658E-2</c:v>
                </c:pt>
                <c:pt idx="3734">
                  <c:v>2.4959908798340001E-2</c:v>
                </c:pt>
                <c:pt idx="3735">
                  <c:v>2.4973331019279999E-2</c:v>
                </c:pt>
                <c:pt idx="3736">
                  <c:v>2.4986457079649999E-2</c:v>
                </c:pt>
                <c:pt idx="3737">
                  <c:v>2.4997264146800001E-2</c:v>
                </c:pt>
                <c:pt idx="3738">
                  <c:v>2.5011979043480001E-2</c:v>
                </c:pt>
                <c:pt idx="3739">
                  <c:v>2.5025593116880001E-2</c:v>
                </c:pt>
                <c:pt idx="3740">
                  <c:v>2.503639273345E-2</c:v>
                </c:pt>
                <c:pt idx="3741">
                  <c:v>2.5048844516279999E-2</c:v>
                </c:pt>
                <c:pt idx="3742">
                  <c:v>2.5057289749379999E-2</c:v>
                </c:pt>
                <c:pt idx="3743">
                  <c:v>2.5068994611500001E-2</c:v>
                </c:pt>
                <c:pt idx="3744">
                  <c:v>2.5083759799600001E-2</c:v>
                </c:pt>
                <c:pt idx="3745">
                  <c:v>2.5094423443080001E-2</c:v>
                </c:pt>
                <c:pt idx="3746">
                  <c:v>2.5103334337470001E-2</c:v>
                </c:pt>
                <c:pt idx="3747">
                  <c:v>2.511623874307E-2</c:v>
                </c:pt>
                <c:pt idx="3748">
                  <c:v>2.5129249319429999E-2</c:v>
                </c:pt>
                <c:pt idx="3749">
                  <c:v>2.5146089494230001E-2</c:v>
                </c:pt>
                <c:pt idx="3750">
                  <c:v>2.517699636519E-2</c:v>
                </c:pt>
                <c:pt idx="3751">
                  <c:v>2.5215458124879998E-2</c:v>
                </c:pt>
                <c:pt idx="3752">
                  <c:v>2.5267705321310001E-2</c:v>
                </c:pt>
                <c:pt idx="3753">
                  <c:v>2.532603032887E-2</c:v>
                </c:pt>
                <c:pt idx="3754">
                  <c:v>2.538856118917E-2</c:v>
                </c:pt>
                <c:pt idx="3755">
                  <c:v>2.5456486269829999E-2</c:v>
                </c:pt>
                <c:pt idx="3756">
                  <c:v>2.5526816025380001E-2</c:v>
                </c:pt>
                <c:pt idx="3757">
                  <c:v>2.5594726204870001E-2</c:v>
                </c:pt>
                <c:pt idx="3758">
                  <c:v>2.566263638437E-2</c:v>
                </c:pt>
                <c:pt idx="3759">
                  <c:v>2.5726009160279999E-2</c:v>
                </c:pt>
                <c:pt idx="3760">
                  <c:v>2.5779943913219999E-2</c:v>
                </c:pt>
                <c:pt idx="3761">
                  <c:v>2.582773379982E-2</c:v>
                </c:pt>
                <c:pt idx="3762">
                  <c:v>2.5864714756610001E-2</c:v>
                </c:pt>
                <c:pt idx="3763">
                  <c:v>2.5893460959200001E-2</c:v>
                </c:pt>
                <c:pt idx="3764">
                  <c:v>2.5917639955879999E-2</c:v>
                </c:pt>
                <c:pt idx="3765">
                  <c:v>2.5938220322130001E-2</c:v>
                </c:pt>
                <c:pt idx="3766">
                  <c:v>2.5958901271220001E-2</c:v>
                </c:pt>
                <c:pt idx="3767">
                  <c:v>2.5978548452260001E-2</c:v>
                </c:pt>
                <c:pt idx="3768">
                  <c:v>2.5998540222640001E-2</c:v>
                </c:pt>
                <c:pt idx="3769">
                  <c:v>2.601903490722E-2</c:v>
                </c:pt>
                <c:pt idx="3770">
                  <c:v>2.60354578495E-2</c:v>
                </c:pt>
                <c:pt idx="3771">
                  <c:v>2.6050731539730001E-2</c:v>
                </c:pt>
                <c:pt idx="3772">
                  <c:v>2.6068734005090001E-2</c:v>
                </c:pt>
                <c:pt idx="3773">
                  <c:v>2.6085559278729999E-2</c:v>
                </c:pt>
                <c:pt idx="3774">
                  <c:v>2.6104465126989999E-2</c:v>
                </c:pt>
                <c:pt idx="3775">
                  <c:v>2.612478844821E-2</c:v>
                </c:pt>
                <c:pt idx="3776">
                  <c:v>2.614128217101E-2</c:v>
                </c:pt>
                <c:pt idx="3777">
                  <c:v>2.616020478308E-2</c:v>
                </c:pt>
                <c:pt idx="3778">
                  <c:v>2.617915533483E-2</c:v>
                </c:pt>
                <c:pt idx="3779">
                  <c:v>2.6199800893659999E-2</c:v>
                </c:pt>
                <c:pt idx="3780">
                  <c:v>2.622130699456E-2</c:v>
                </c:pt>
                <c:pt idx="3781">
                  <c:v>2.6244673877950001E-2</c:v>
                </c:pt>
                <c:pt idx="3782">
                  <c:v>2.626445703208E-2</c:v>
                </c:pt>
                <c:pt idx="3783">
                  <c:v>2.6286488398909999E-2</c:v>
                </c:pt>
                <c:pt idx="3784">
                  <c:v>2.6307629421349999E-2</c:v>
                </c:pt>
                <c:pt idx="3785">
                  <c:v>2.632906474173E-2</c:v>
                </c:pt>
                <c:pt idx="3786">
                  <c:v>2.635427750647E-2</c:v>
                </c:pt>
                <c:pt idx="3787">
                  <c:v>2.638569287956E-2</c:v>
                </c:pt>
                <c:pt idx="3788">
                  <c:v>2.6424987241630001E-2</c:v>
                </c:pt>
                <c:pt idx="3789">
                  <c:v>2.6467734947800001E-2</c:v>
                </c:pt>
                <c:pt idx="3790">
                  <c:v>2.6519244536759998E-2</c:v>
                </c:pt>
                <c:pt idx="3791">
                  <c:v>2.6577927172180001E-2</c:v>
                </c:pt>
                <c:pt idx="3792">
                  <c:v>2.6646124199030001E-2</c:v>
                </c:pt>
                <c:pt idx="3793">
                  <c:v>2.6716267690060001E-2</c:v>
                </c:pt>
                <c:pt idx="3794">
                  <c:v>2.6793153956530001E-2</c:v>
                </c:pt>
                <c:pt idx="3795">
                  <c:v>2.6865631341929999E-2</c:v>
                </c:pt>
                <c:pt idx="3796">
                  <c:v>2.6941971853380001E-2</c:v>
                </c:pt>
                <c:pt idx="3797">
                  <c:v>2.7016395702960001E-2</c:v>
                </c:pt>
                <c:pt idx="3798">
                  <c:v>2.7080593630669999E-2</c:v>
                </c:pt>
                <c:pt idx="3799">
                  <c:v>2.7140475809569999E-2</c:v>
                </c:pt>
                <c:pt idx="3800">
                  <c:v>2.719317562878E-2</c:v>
                </c:pt>
                <c:pt idx="3801">
                  <c:v>2.7239443734289999E-2</c:v>
                </c:pt>
                <c:pt idx="3802">
                  <c:v>2.7276180684569998E-2</c:v>
                </c:pt>
                <c:pt idx="3803">
                  <c:v>2.7312874794010001E-2</c:v>
                </c:pt>
                <c:pt idx="3804">
                  <c:v>2.7339352294800001E-2</c:v>
                </c:pt>
                <c:pt idx="3805">
                  <c:v>2.73702442646E-2</c:v>
                </c:pt>
                <c:pt idx="3806">
                  <c:v>2.7397044003010001E-2</c:v>
                </c:pt>
                <c:pt idx="3807">
                  <c:v>2.7421100065110001E-2</c:v>
                </c:pt>
                <c:pt idx="3808">
                  <c:v>2.7446793392299999E-2</c:v>
                </c:pt>
                <c:pt idx="3809">
                  <c:v>2.7472307905550001E-2</c:v>
                </c:pt>
                <c:pt idx="3810">
                  <c:v>2.7495974674820001E-2</c:v>
                </c:pt>
                <c:pt idx="3811">
                  <c:v>2.7520656585690001E-2</c:v>
                </c:pt>
                <c:pt idx="3812">
                  <c:v>2.7548791840669998E-2</c:v>
                </c:pt>
                <c:pt idx="3813">
                  <c:v>2.757294848561E-2</c:v>
                </c:pt>
                <c:pt idx="3814">
                  <c:v>2.760147117078E-2</c:v>
                </c:pt>
                <c:pt idx="3815">
                  <c:v>2.7628283947710001E-2</c:v>
                </c:pt>
                <c:pt idx="3816">
                  <c:v>2.7656584978100002E-2</c:v>
                </c:pt>
                <c:pt idx="3817">
                  <c:v>2.7684740722179999E-2</c:v>
                </c:pt>
                <c:pt idx="3818">
                  <c:v>2.771442010999E-2</c:v>
                </c:pt>
                <c:pt idx="3819">
                  <c:v>2.7744134888049998E-2</c:v>
                </c:pt>
                <c:pt idx="3820">
                  <c:v>2.7775594964619999E-2</c:v>
                </c:pt>
                <c:pt idx="3821">
                  <c:v>2.7804985642429999E-2</c:v>
                </c:pt>
                <c:pt idx="3822">
                  <c:v>2.783405408263E-2</c:v>
                </c:pt>
                <c:pt idx="3823">
                  <c:v>2.786277793348E-2</c:v>
                </c:pt>
                <c:pt idx="3824">
                  <c:v>2.7892736718060002E-2</c:v>
                </c:pt>
                <c:pt idx="3825">
                  <c:v>2.7926616370679998E-2</c:v>
                </c:pt>
                <c:pt idx="3826">
                  <c:v>2.795701287687E-2</c:v>
                </c:pt>
                <c:pt idx="3827">
                  <c:v>2.7990303933619998E-2</c:v>
                </c:pt>
                <c:pt idx="3828">
                  <c:v>2.802849933505E-2</c:v>
                </c:pt>
                <c:pt idx="3829">
                  <c:v>2.8065653517839999E-2</c:v>
                </c:pt>
                <c:pt idx="3830">
                  <c:v>2.8109228238459998E-2</c:v>
                </c:pt>
                <c:pt idx="3831">
                  <c:v>2.8158029541369999E-2</c:v>
                </c:pt>
                <c:pt idx="3832">
                  <c:v>2.821117639542E-2</c:v>
                </c:pt>
                <c:pt idx="3833">
                  <c:v>2.827756479383E-2</c:v>
                </c:pt>
                <c:pt idx="3834">
                  <c:v>2.8348533436659999E-2</c:v>
                </c:pt>
                <c:pt idx="3835">
                  <c:v>2.842653915286E-2</c:v>
                </c:pt>
                <c:pt idx="3836">
                  <c:v>2.8508583083750001E-2</c:v>
                </c:pt>
                <c:pt idx="3837">
                  <c:v>2.8589483350520001E-2</c:v>
                </c:pt>
                <c:pt idx="3838">
                  <c:v>2.866893261671E-2</c:v>
                </c:pt>
                <c:pt idx="3839">
                  <c:v>2.8747938573359999E-2</c:v>
                </c:pt>
                <c:pt idx="3840">
                  <c:v>2.8823129832740001E-2</c:v>
                </c:pt>
                <c:pt idx="3841">
                  <c:v>2.889504656196E-2</c:v>
                </c:pt>
                <c:pt idx="3842">
                  <c:v>2.896029315889E-2</c:v>
                </c:pt>
                <c:pt idx="3843">
                  <c:v>2.9016310349110001E-2</c:v>
                </c:pt>
                <c:pt idx="3844">
                  <c:v>2.9061745852229998E-2</c:v>
                </c:pt>
                <c:pt idx="3845">
                  <c:v>2.9104823246599999E-2</c:v>
                </c:pt>
                <c:pt idx="3846">
                  <c:v>2.9144411906599998E-2</c:v>
                </c:pt>
                <c:pt idx="3847">
                  <c:v>2.918084152043E-2</c:v>
                </c:pt>
                <c:pt idx="3848">
                  <c:v>2.9218282550570001E-2</c:v>
                </c:pt>
                <c:pt idx="3849">
                  <c:v>2.925560995936E-2</c:v>
                </c:pt>
                <c:pt idx="3850">
                  <c:v>2.9288325458770002E-2</c:v>
                </c:pt>
                <c:pt idx="3851">
                  <c:v>2.9321731999520002E-2</c:v>
                </c:pt>
                <c:pt idx="3852">
                  <c:v>2.935612760484E-2</c:v>
                </c:pt>
                <c:pt idx="3853">
                  <c:v>2.9389619827270001E-2</c:v>
                </c:pt>
                <c:pt idx="3854">
                  <c:v>2.9427757486699999E-2</c:v>
                </c:pt>
                <c:pt idx="3855">
                  <c:v>2.945789694786E-2</c:v>
                </c:pt>
                <c:pt idx="3856">
                  <c:v>2.9492113739249998E-2</c:v>
                </c:pt>
                <c:pt idx="3857">
                  <c:v>2.9526647180320002E-2</c:v>
                </c:pt>
                <c:pt idx="3858">
                  <c:v>2.9559003189209999E-2</c:v>
                </c:pt>
                <c:pt idx="3859">
                  <c:v>2.9593221843240002E-2</c:v>
                </c:pt>
                <c:pt idx="3860">
                  <c:v>2.9629485681650001E-2</c:v>
                </c:pt>
                <c:pt idx="3861">
                  <c:v>2.9664104804400002E-2</c:v>
                </c:pt>
                <c:pt idx="3862">
                  <c:v>2.96993907541E-2</c:v>
                </c:pt>
                <c:pt idx="3863">
                  <c:v>2.9735712334510001E-2</c:v>
                </c:pt>
                <c:pt idx="3864">
                  <c:v>2.9771495610479998E-2</c:v>
                </c:pt>
                <c:pt idx="3865">
                  <c:v>2.9807558283209998E-2</c:v>
                </c:pt>
                <c:pt idx="3866">
                  <c:v>2.984329126775E-2</c:v>
                </c:pt>
                <c:pt idx="3867">
                  <c:v>2.9881916940210002E-2</c:v>
                </c:pt>
                <c:pt idx="3868">
                  <c:v>2.991945110261E-2</c:v>
                </c:pt>
                <c:pt idx="3869">
                  <c:v>2.9959930106999998E-2</c:v>
                </c:pt>
                <c:pt idx="3870">
                  <c:v>3.0000725761059999E-2</c:v>
                </c:pt>
                <c:pt idx="3871">
                  <c:v>3.0041886493559999E-2</c:v>
                </c:pt>
                <c:pt idx="3872">
                  <c:v>3.0087629333139999E-2</c:v>
                </c:pt>
                <c:pt idx="3873">
                  <c:v>3.0137831345200001E-2</c:v>
                </c:pt>
                <c:pt idx="3874">
                  <c:v>3.0193131417040001E-2</c:v>
                </c:pt>
                <c:pt idx="3875">
                  <c:v>3.0255923047660001E-2</c:v>
                </c:pt>
                <c:pt idx="3876">
                  <c:v>3.032873757184E-2</c:v>
                </c:pt>
                <c:pt idx="3877">
                  <c:v>3.0403893440959999E-2</c:v>
                </c:pt>
                <c:pt idx="3878">
                  <c:v>3.0489834025499998E-2</c:v>
                </c:pt>
                <c:pt idx="3879">
                  <c:v>3.0582612380389999E-2</c:v>
                </c:pt>
                <c:pt idx="3880">
                  <c:v>3.0682284384970001E-2</c:v>
                </c:pt>
                <c:pt idx="3881">
                  <c:v>3.0788511037830001E-2</c:v>
                </c:pt>
                <c:pt idx="3882">
                  <c:v>3.0895715579389998E-2</c:v>
                </c:pt>
                <c:pt idx="3883">
                  <c:v>3.099761344492E-2</c:v>
                </c:pt>
                <c:pt idx="3884">
                  <c:v>3.1099518761040001E-2</c:v>
                </c:pt>
                <c:pt idx="3885">
                  <c:v>3.1197128817439999E-2</c:v>
                </c:pt>
                <c:pt idx="3886">
                  <c:v>3.1287301331759998E-2</c:v>
                </c:pt>
                <c:pt idx="3887">
                  <c:v>3.1376108527180001E-2</c:v>
                </c:pt>
                <c:pt idx="3888">
                  <c:v>3.1453080475329999E-2</c:v>
                </c:pt>
                <c:pt idx="3889">
                  <c:v>3.1525440514090002E-2</c:v>
                </c:pt>
                <c:pt idx="3890">
                  <c:v>3.1592585146429999E-2</c:v>
                </c:pt>
                <c:pt idx="3891">
                  <c:v>3.165275231004E-2</c:v>
                </c:pt>
                <c:pt idx="3892">
                  <c:v>3.1712491065260001E-2</c:v>
                </c:pt>
                <c:pt idx="3893">
                  <c:v>3.1776845455169997E-2</c:v>
                </c:pt>
                <c:pt idx="3894">
                  <c:v>3.1904667615890003E-2</c:v>
                </c:pt>
                <c:pt idx="3895">
                  <c:v>3.2033894211049997E-2</c:v>
                </c:pt>
                <c:pt idx="3896">
                  <c:v>3.2793372869490002E-2</c:v>
                </c:pt>
                <c:pt idx="3897">
                  <c:v>3.3260323107240003E-2</c:v>
                </c:pt>
                <c:pt idx="3898">
                  <c:v>3.4006912261250001E-2</c:v>
                </c:pt>
                <c:pt idx="3899">
                  <c:v>3.4398991614580002E-2</c:v>
                </c:pt>
                <c:pt idx="3900">
                  <c:v>3.4575004130600002E-2</c:v>
                </c:pt>
                <c:pt idx="3901">
                  <c:v>3.476284816861E-2</c:v>
                </c:pt>
                <c:pt idx="3902">
                  <c:v>3.4974601119760002E-2</c:v>
                </c:pt>
                <c:pt idx="3903">
                  <c:v>3.5214293748140002E-2</c:v>
                </c:pt>
                <c:pt idx="3904">
                  <c:v>3.5462353378530001E-2</c:v>
                </c:pt>
                <c:pt idx="3905">
                  <c:v>3.5587817430499998E-2</c:v>
                </c:pt>
                <c:pt idx="3906">
                  <c:v>3.5713959485289999E-2</c:v>
                </c:pt>
                <c:pt idx="3907">
                  <c:v>3.5842858254910001E-2</c:v>
                </c:pt>
                <c:pt idx="3908">
                  <c:v>3.5959843546149999E-2</c:v>
                </c:pt>
                <c:pt idx="3909">
                  <c:v>3.6075670272109998E-2</c:v>
                </c:pt>
                <c:pt idx="3910">
                  <c:v>3.6187950521709998E-2</c:v>
                </c:pt>
                <c:pt idx="3911">
                  <c:v>3.6290373653169998E-2</c:v>
                </c:pt>
                <c:pt idx="3912">
                  <c:v>3.6393951624630001E-2</c:v>
                </c:pt>
                <c:pt idx="3913">
                  <c:v>3.6501154303549999E-2</c:v>
                </c:pt>
                <c:pt idx="3914">
                  <c:v>3.6597423255439999E-2</c:v>
                </c:pt>
                <c:pt idx="3915">
                  <c:v>3.6694798618560003E-2</c:v>
                </c:pt>
                <c:pt idx="3916">
                  <c:v>3.678866103292E-2</c:v>
                </c:pt>
                <c:pt idx="3917">
                  <c:v>3.6884259432549998E-2</c:v>
                </c:pt>
                <c:pt idx="3918">
                  <c:v>3.6980461329219998E-2</c:v>
                </c:pt>
                <c:pt idx="3919">
                  <c:v>3.7077333778140001E-2</c:v>
                </c:pt>
                <c:pt idx="3920">
                  <c:v>3.7173233926300002E-2</c:v>
                </c:pt>
                <c:pt idx="3921">
                  <c:v>3.7268843501809999E-2</c:v>
                </c:pt>
                <c:pt idx="3922">
                  <c:v>3.7365332245830003E-2</c:v>
                </c:pt>
                <c:pt idx="3923">
                  <c:v>3.7457559257750003E-2</c:v>
                </c:pt>
                <c:pt idx="3924">
                  <c:v>3.7554163485770002E-2</c:v>
                </c:pt>
                <c:pt idx="3925">
                  <c:v>3.7647061049939999E-2</c:v>
                </c:pt>
                <c:pt idx="3926">
                  <c:v>3.7739519029860003E-2</c:v>
                </c:pt>
                <c:pt idx="3927">
                  <c:v>3.7832602858540003E-2</c:v>
                </c:pt>
                <c:pt idx="3928">
                  <c:v>3.792601451278E-2</c:v>
                </c:pt>
                <c:pt idx="3929">
                  <c:v>3.8011681288480002E-2</c:v>
                </c:pt>
                <c:pt idx="3930">
                  <c:v>3.8101896643639999E-2</c:v>
                </c:pt>
                <c:pt idx="3931">
                  <c:v>3.819198906422E-2</c:v>
                </c:pt>
                <c:pt idx="3932">
                  <c:v>3.8280315697190002E-2</c:v>
                </c:pt>
                <c:pt idx="3933">
                  <c:v>3.8368433713910001E-2</c:v>
                </c:pt>
                <c:pt idx="3934">
                  <c:v>3.8453146815300002E-2</c:v>
                </c:pt>
                <c:pt idx="3935">
                  <c:v>3.8537319749590002E-2</c:v>
                </c:pt>
                <c:pt idx="3936">
                  <c:v>3.8622882217170001E-2</c:v>
                </c:pt>
                <c:pt idx="3937">
                  <c:v>3.8701396435500003E-2</c:v>
                </c:pt>
                <c:pt idx="3938">
                  <c:v>3.878229856491E-2</c:v>
                </c:pt>
                <c:pt idx="3939">
                  <c:v>3.8867902010680001E-2</c:v>
                </c:pt>
                <c:pt idx="3940">
                  <c:v>3.8946986198429998E-2</c:v>
                </c:pt>
                <c:pt idx="3941">
                  <c:v>3.9028231054540001E-2</c:v>
                </c:pt>
                <c:pt idx="3942">
                  <c:v>3.9108291268349998E-2</c:v>
                </c:pt>
                <c:pt idx="3943">
                  <c:v>3.9187405258420002E-2</c:v>
                </c:pt>
                <c:pt idx="3944">
                  <c:v>3.9265505969519998E-2</c:v>
                </c:pt>
                <c:pt idx="3945">
                  <c:v>3.935077786446E-2</c:v>
                </c:pt>
                <c:pt idx="3946">
                  <c:v>3.9433669298890001E-2</c:v>
                </c:pt>
                <c:pt idx="3947">
                  <c:v>3.952357918024E-2</c:v>
                </c:pt>
                <c:pt idx="3948">
                  <c:v>3.9617910981179998E-2</c:v>
                </c:pt>
                <c:pt idx="3949">
                  <c:v>3.971692174673E-2</c:v>
                </c:pt>
                <c:pt idx="3950">
                  <c:v>3.9823196828370003E-2</c:v>
                </c:pt>
                <c:pt idx="3951">
                  <c:v>3.9934754371639999E-2</c:v>
                </c:pt>
                <c:pt idx="3952">
                  <c:v>4.0052291005849998E-2</c:v>
                </c:pt>
                <c:pt idx="3953">
                  <c:v>4.0173757821320003E-2</c:v>
                </c:pt>
                <c:pt idx="3954">
                  <c:v>4.0303193032739999E-2</c:v>
                </c:pt>
                <c:pt idx="3955">
                  <c:v>4.0431339293720003E-2</c:v>
                </c:pt>
                <c:pt idx="3956">
                  <c:v>4.0560625493529998E-2</c:v>
                </c:pt>
                <c:pt idx="3957">
                  <c:v>4.0685191750530002E-2</c:v>
                </c:pt>
                <c:pt idx="3958">
                  <c:v>4.0804702788589997E-2</c:v>
                </c:pt>
                <c:pt idx="3959">
                  <c:v>4.0920484811070003E-2</c:v>
                </c:pt>
                <c:pt idx="3960">
                  <c:v>4.103251174092E-2</c:v>
                </c:pt>
                <c:pt idx="3961">
                  <c:v>4.1134919971229998E-2</c:v>
                </c:pt>
                <c:pt idx="3962">
                  <c:v>4.1232135146859999E-2</c:v>
                </c:pt>
                <c:pt idx="3963">
                  <c:v>4.132885485888E-2</c:v>
                </c:pt>
                <c:pt idx="3964">
                  <c:v>4.1417140513660002E-2</c:v>
                </c:pt>
                <c:pt idx="3965">
                  <c:v>4.1501298546790001E-2</c:v>
                </c:pt>
                <c:pt idx="3966">
                  <c:v>4.1586898267270002E-2</c:v>
                </c:pt>
                <c:pt idx="3967">
                  <c:v>4.1671294718979998E-2</c:v>
                </c:pt>
                <c:pt idx="3968">
                  <c:v>4.1753150522710003E-2</c:v>
                </c:pt>
                <c:pt idx="3969">
                  <c:v>4.1836541146039997E-2</c:v>
                </c:pt>
                <c:pt idx="3970">
                  <c:v>4.1915483772749999E-2</c:v>
                </c:pt>
                <c:pt idx="3971">
                  <c:v>4.1996512562039998E-2</c:v>
                </c:pt>
                <c:pt idx="3972">
                  <c:v>4.207769408822E-2</c:v>
                </c:pt>
                <c:pt idx="3973">
                  <c:v>4.2155813425780002E-2</c:v>
                </c:pt>
                <c:pt idx="3974">
                  <c:v>4.2235169559720002E-2</c:v>
                </c:pt>
                <c:pt idx="3975">
                  <c:v>4.2312797158959997E-2</c:v>
                </c:pt>
                <c:pt idx="3976">
                  <c:v>4.23895381391E-2</c:v>
                </c:pt>
                <c:pt idx="3977">
                  <c:v>4.2467359453439997E-2</c:v>
                </c:pt>
                <c:pt idx="3978">
                  <c:v>4.2542938143010002E-2</c:v>
                </c:pt>
                <c:pt idx="3979">
                  <c:v>4.2614381760359997E-2</c:v>
                </c:pt>
                <c:pt idx="3980">
                  <c:v>4.2691320180890002E-2</c:v>
                </c:pt>
                <c:pt idx="3981">
                  <c:v>4.2769834399219997E-2</c:v>
                </c:pt>
                <c:pt idx="3982">
                  <c:v>4.284443706274E-2</c:v>
                </c:pt>
                <c:pt idx="3983">
                  <c:v>4.2919866740700002E-2</c:v>
                </c:pt>
                <c:pt idx="3984">
                  <c:v>4.2995437979699999E-2</c:v>
                </c:pt>
                <c:pt idx="3985">
                  <c:v>4.3071743100880001E-2</c:v>
                </c:pt>
                <c:pt idx="3986">
                  <c:v>4.3147310614589998E-2</c:v>
                </c:pt>
                <c:pt idx="3987">
                  <c:v>4.3221171945329998E-2</c:v>
                </c:pt>
                <c:pt idx="3988">
                  <c:v>4.3300565332169999E-2</c:v>
                </c:pt>
                <c:pt idx="3989">
                  <c:v>4.3378815054890003E-2</c:v>
                </c:pt>
                <c:pt idx="3990">
                  <c:v>4.3449949473140001E-2</c:v>
                </c:pt>
                <c:pt idx="3991">
                  <c:v>4.352164641023E-2</c:v>
                </c:pt>
                <c:pt idx="3992">
                  <c:v>4.3595779687170003E-2</c:v>
                </c:pt>
                <c:pt idx="3993">
                  <c:v>4.3667089194060003E-2</c:v>
                </c:pt>
                <c:pt idx="3994">
                  <c:v>4.3737404048440003E-2</c:v>
                </c:pt>
                <c:pt idx="3995">
                  <c:v>4.380987212062E-2</c:v>
                </c:pt>
                <c:pt idx="3996">
                  <c:v>4.3879140168430003E-2</c:v>
                </c:pt>
                <c:pt idx="3997">
                  <c:v>4.3951712548730003E-2</c:v>
                </c:pt>
                <c:pt idx="3998">
                  <c:v>4.4024419039489997E-2</c:v>
                </c:pt>
                <c:pt idx="3999">
                  <c:v>4.4098697602750002E-2</c:v>
                </c:pt>
                <c:pt idx="4000">
                  <c:v>4.4187165796759999E-2</c:v>
                </c:pt>
                <c:pt idx="4001">
                  <c:v>4.4273000210519997E-2</c:v>
                </c:pt>
                <c:pt idx="4002">
                  <c:v>4.4363975524899998E-2</c:v>
                </c:pt>
                <c:pt idx="4003">
                  <c:v>4.4459510594610001E-2</c:v>
                </c:pt>
                <c:pt idx="4004">
                  <c:v>4.4562667608259998E-2</c:v>
                </c:pt>
                <c:pt idx="4005">
                  <c:v>4.4666372239590003E-2</c:v>
                </c:pt>
                <c:pt idx="4006">
                  <c:v>4.4779818505050001E-2</c:v>
                </c:pt>
                <c:pt idx="4007">
                  <c:v>4.4888529926540001E-2</c:v>
                </c:pt>
                <c:pt idx="4008">
                  <c:v>4.499584436417E-2</c:v>
                </c:pt>
                <c:pt idx="4009">
                  <c:v>4.510230571032E-2</c:v>
                </c:pt>
                <c:pt idx="4010">
                  <c:v>4.5197814702990002E-2</c:v>
                </c:pt>
                <c:pt idx="4011">
                  <c:v>4.5293666422370003E-2</c:v>
                </c:pt>
                <c:pt idx="4012">
                  <c:v>4.5382373034949998E-2</c:v>
                </c:pt>
                <c:pt idx="4013">
                  <c:v>4.5469239354129998E-2</c:v>
                </c:pt>
                <c:pt idx="4014">
                  <c:v>4.5543599873779997E-2</c:v>
                </c:pt>
                <c:pt idx="4015">
                  <c:v>4.5616470277310001E-2</c:v>
                </c:pt>
                <c:pt idx="4016">
                  <c:v>4.5682255178689998E-2</c:v>
                </c:pt>
                <c:pt idx="4017">
                  <c:v>4.574788361788E-2</c:v>
                </c:pt>
                <c:pt idx="4018">
                  <c:v>4.581069201231E-2</c:v>
                </c:pt>
                <c:pt idx="4019">
                  <c:v>4.58747819066E-2</c:v>
                </c:pt>
                <c:pt idx="4020">
                  <c:v>4.5938845723869998E-2</c:v>
                </c:pt>
                <c:pt idx="4021">
                  <c:v>4.6000666916370003E-2</c:v>
                </c:pt>
                <c:pt idx="4022">
                  <c:v>4.6067066490649997E-2</c:v>
                </c:pt>
                <c:pt idx="4023">
                  <c:v>4.6131093055010002E-2</c:v>
                </c:pt>
                <c:pt idx="4024">
                  <c:v>4.6199284493920002E-2</c:v>
                </c:pt>
                <c:pt idx="4025">
                  <c:v>4.6262849122289999E-2</c:v>
                </c:pt>
                <c:pt idx="4026">
                  <c:v>4.633015021682E-2</c:v>
                </c:pt>
                <c:pt idx="4027">
                  <c:v>4.6399157494309999E-2</c:v>
                </c:pt>
                <c:pt idx="4028">
                  <c:v>4.6467218548059998E-2</c:v>
                </c:pt>
                <c:pt idx="4029">
                  <c:v>4.6538826078180003E-2</c:v>
                </c:pt>
                <c:pt idx="4030">
                  <c:v>4.6610932797190002E-2</c:v>
                </c:pt>
                <c:pt idx="4031">
                  <c:v>4.6684958040710003E-2</c:v>
                </c:pt>
                <c:pt idx="4032">
                  <c:v>4.675691947341E-2</c:v>
                </c:pt>
                <c:pt idx="4033">
                  <c:v>4.6829633414750001E-2</c:v>
                </c:pt>
                <c:pt idx="4034">
                  <c:v>4.6903029084209999E-2</c:v>
                </c:pt>
                <c:pt idx="4035">
                  <c:v>4.6979147940869999E-2</c:v>
                </c:pt>
                <c:pt idx="4036">
                  <c:v>4.7052457928660002E-2</c:v>
                </c:pt>
                <c:pt idx="4037">
                  <c:v>4.7127965837719998E-2</c:v>
                </c:pt>
                <c:pt idx="4038">
                  <c:v>4.720694944263E-2</c:v>
                </c:pt>
                <c:pt idx="4039">
                  <c:v>4.7279600054030001E-2</c:v>
                </c:pt>
                <c:pt idx="4040">
                  <c:v>4.7356322407720003E-2</c:v>
                </c:pt>
                <c:pt idx="4041">
                  <c:v>4.7432690858839999E-2</c:v>
                </c:pt>
                <c:pt idx="4042">
                  <c:v>4.7508146613840001E-2</c:v>
                </c:pt>
                <c:pt idx="4043">
                  <c:v>4.7591079026460002E-2</c:v>
                </c:pt>
                <c:pt idx="4044">
                  <c:v>4.767916351557E-2</c:v>
                </c:pt>
                <c:pt idx="4045">
                  <c:v>4.7777976840729999E-2</c:v>
                </c:pt>
                <c:pt idx="4046">
                  <c:v>4.7878783196210001E-2</c:v>
                </c:pt>
                <c:pt idx="4047">
                  <c:v>4.799017682672E-2</c:v>
                </c:pt>
                <c:pt idx="4048">
                  <c:v>4.8101715743539997E-2</c:v>
                </c:pt>
                <c:pt idx="4049">
                  <c:v>4.8226952552799997E-2</c:v>
                </c:pt>
                <c:pt idx="4050">
                  <c:v>4.8352498561140003E-2</c:v>
                </c:pt>
                <c:pt idx="4051">
                  <c:v>4.8481646925210002E-2</c:v>
                </c:pt>
                <c:pt idx="4052">
                  <c:v>4.8615228384730001E-2</c:v>
                </c:pt>
                <c:pt idx="4053">
                  <c:v>4.874168336391E-2</c:v>
                </c:pt>
                <c:pt idx="4054">
                  <c:v>4.8869438469409998E-2</c:v>
                </c:pt>
                <c:pt idx="4055">
                  <c:v>4.8986826092000002E-2</c:v>
                </c:pt>
                <c:pt idx="4056">
                  <c:v>4.9102380871769997E-2</c:v>
                </c:pt>
                <c:pt idx="4057">
                  <c:v>4.9208041280509998E-2</c:v>
                </c:pt>
                <c:pt idx="4058">
                  <c:v>4.931199550629E-2</c:v>
                </c:pt>
                <c:pt idx="4059">
                  <c:v>4.9408383667470003E-2</c:v>
                </c:pt>
                <c:pt idx="4060">
                  <c:v>4.9501318484540001E-2</c:v>
                </c:pt>
                <c:pt idx="4061">
                  <c:v>4.9592703580860001E-2</c:v>
                </c:pt>
                <c:pt idx="4062">
                  <c:v>4.9680642783639997E-2</c:v>
                </c:pt>
                <c:pt idx="4063">
                  <c:v>4.9771077930929997E-2</c:v>
                </c:pt>
                <c:pt idx="4064">
                  <c:v>4.9854751676320003E-2</c:v>
                </c:pt>
                <c:pt idx="4065">
                  <c:v>4.9942143261429997E-2</c:v>
                </c:pt>
                <c:pt idx="4066">
                  <c:v>5.0029922276740003E-2</c:v>
                </c:pt>
                <c:pt idx="4067">
                  <c:v>5.0117716193199997E-2</c:v>
                </c:pt>
                <c:pt idx="4068">
                  <c:v>5.0206482410429999E-2</c:v>
                </c:pt>
                <c:pt idx="4069">
                  <c:v>5.0293114036320002E-2</c:v>
                </c:pt>
                <c:pt idx="4070">
                  <c:v>5.0378337502479997E-2</c:v>
                </c:pt>
                <c:pt idx="4071">
                  <c:v>5.0463918596509998E-2</c:v>
                </c:pt>
                <c:pt idx="4072">
                  <c:v>5.0555877387520001E-2</c:v>
                </c:pt>
                <c:pt idx="4073">
                  <c:v>5.0651047378779998E-2</c:v>
                </c:pt>
                <c:pt idx="4074">
                  <c:v>5.0753038376569998E-2</c:v>
                </c:pt>
                <c:pt idx="4075">
                  <c:v>5.0853371620179999E-2</c:v>
                </c:pt>
                <c:pt idx="4076">
                  <c:v>5.0954475998879999E-2</c:v>
                </c:pt>
                <c:pt idx="4077">
                  <c:v>5.1057580858470002E-2</c:v>
                </c:pt>
                <c:pt idx="4078">
                  <c:v>5.1164895296100001E-2</c:v>
                </c:pt>
                <c:pt idx="4079">
                  <c:v>5.12717589736E-2</c:v>
                </c:pt>
                <c:pt idx="4080">
                  <c:v>5.138134211302E-2</c:v>
                </c:pt>
                <c:pt idx="4081">
                  <c:v>5.1492143422369997E-2</c:v>
                </c:pt>
                <c:pt idx="4082">
                  <c:v>5.1598004996780002E-2</c:v>
                </c:pt>
                <c:pt idx="4083">
                  <c:v>5.1701970398429997E-2</c:v>
                </c:pt>
                <c:pt idx="4084">
                  <c:v>5.1805306226019997E-2</c:v>
                </c:pt>
                <c:pt idx="4085">
                  <c:v>5.1905214786529999E-2</c:v>
                </c:pt>
                <c:pt idx="4086">
                  <c:v>5.2009474486109999E-2</c:v>
                </c:pt>
                <c:pt idx="4087">
                  <c:v>5.2110698074100001E-2</c:v>
                </c:pt>
                <c:pt idx="4088">
                  <c:v>5.2207279950379999E-2</c:v>
                </c:pt>
                <c:pt idx="4089">
                  <c:v>5.2306149154899999E-2</c:v>
                </c:pt>
                <c:pt idx="4090">
                  <c:v>5.2408769726750001E-2</c:v>
                </c:pt>
                <c:pt idx="4091">
                  <c:v>5.251340940595E-2</c:v>
                </c:pt>
                <c:pt idx="4092">
                  <c:v>5.2618153393270001E-2</c:v>
                </c:pt>
                <c:pt idx="4093">
                  <c:v>5.2730906754730002E-2</c:v>
                </c:pt>
                <c:pt idx="4094">
                  <c:v>5.2846785634760002E-2</c:v>
                </c:pt>
                <c:pt idx="4095">
                  <c:v>5.2969180047510001E-2</c:v>
                </c:pt>
                <c:pt idx="4096">
                  <c:v>5.309568718076E-2</c:v>
                </c:pt>
                <c:pt idx="4097">
                  <c:v>5.323020741343E-2</c:v>
                </c:pt>
                <c:pt idx="4098">
                  <c:v>5.3372964262960003E-2</c:v>
                </c:pt>
                <c:pt idx="4099">
                  <c:v>5.3515426814560001E-2</c:v>
                </c:pt>
                <c:pt idx="4100">
                  <c:v>5.3659297525880001E-2</c:v>
                </c:pt>
                <c:pt idx="4101">
                  <c:v>5.3804695606230003E-2</c:v>
                </c:pt>
                <c:pt idx="4102">
                  <c:v>5.3950306028130002E-2</c:v>
                </c:pt>
                <c:pt idx="4103">
                  <c:v>5.4085306823250003E-2</c:v>
                </c:pt>
                <c:pt idx="4104">
                  <c:v>5.421528965235E-2</c:v>
                </c:pt>
                <c:pt idx="4105">
                  <c:v>5.4340709000829997E-2</c:v>
                </c:pt>
                <c:pt idx="4106">
                  <c:v>5.4459556937220002E-2</c:v>
                </c:pt>
                <c:pt idx="4107">
                  <c:v>5.4571449756619997E-2</c:v>
                </c:pt>
                <c:pt idx="4108">
                  <c:v>5.4676111787560003E-2</c:v>
                </c:pt>
                <c:pt idx="4109">
                  <c:v>5.4781712591650003E-2</c:v>
                </c:pt>
                <c:pt idx="4110">
                  <c:v>5.4879296571020003E-2</c:v>
                </c:pt>
                <c:pt idx="4111">
                  <c:v>5.4970737546679999E-2</c:v>
                </c:pt>
                <c:pt idx="4112">
                  <c:v>5.5061448365450003E-2</c:v>
                </c:pt>
                <c:pt idx="4113">
                  <c:v>5.5155102163549997E-2</c:v>
                </c:pt>
                <c:pt idx="4114">
                  <c:v>5.5245243012909999E-2</c:v>
                </c:pt>
                <c:pt idx="4115">
                  <c:v>5.5339027196170003E-2</c:v>
                </c:pt>
                <c:pt idx="4116">
                  <c:v>5.5429466068740003E-2</c:v>
                </c:pt>
                <c:pt idx="4117">
                  <c:v>5.5516682565210002E-2</c:v>
                </c:pt>
                <c:pt idx="4118">
                  <c:v>5.560437962413E-2</c:v>
                </c:pt>
                <c:pt idx="4119">
                  <c:v>5.5687144398689999E-2</c:v>
                </c:pt>
                <c:pt idx="4120">
                  <c:v>5.5771924555300001E-2</c:v>
                </c:pt>
                <c:pt idx="4121">
                  <c:v>5.5858254432679999E-2</c:v>
                </c:pt>
                <c:pt idx="4122">
                  <c:v>5.5943548679350003E-2</c:v>
                </c:pt>
                <c:pt idx="4123">
                  <c:v>5.6025225669149997E-2</c:v>
                </c:pt>
                <c:pt idx="4124">
                  <c:v>5.6106749922039997E-2</c:v>
                </c:pt>
                <c:pt idx="4125">
                  <c:v>5.618530139327E-2</c:v>
                </c:pt>
                <c:pt idx="4126">
                  <c:v>5.6262038648130001E-2</c:v>
                </c:pt>
                <c:pt idx="4127">
                  <c:v>5.634299665689E-2</c:v>
                </c:pt>
                <c:pt idx="4128">
                  <c:v>5.6420758366579997E-2</c:v>
                </c:pt>
                <c:pt idx="4129">
                  <c:v>5.649983510375E-2</c:v>
                </c:pt>
                <c:pt idx="4130">
                  <c:v>5.6575700640680002E-2</c:v>
                </c:pt>
                <c:pt idx="4131">
                  <c:v>5.6649442762139998E-2</c:v>
                </c:pt>
                <c:pt idx="4132">
                  <c:v>5.6722804903979997E-2</c:v>
                </c:pt>
                <c:pt idx="4133">
                  <c:v>5.6796435266729998E-2</c:v>
                </c:pt>
                <c:pt idx="4134">
                  <c:v>5.6867033243180001E-2</c:v>
                </c:pt>
                <c:pt idx="4135">
                  <c:v>5.6937448680400002E-2</c:v>
                </c:pt>
                <c:pt idx="4136">
                  <c:v>5.7013295590880003E-2</c:v>
                </c:pt>
                <c:pt idx="4137">
                  <c:v>5.7086791843180003E-2</c:v>
                </c:pt>
                <c:pt idx="4138">
                  <c:v>5.7162865996360002E-2</c:v>
                </c:pt>
                <c:pt idx="4139">
                  <c:v>5.7241503149269998E-2</c:v>
                </c:pt>
                <c:pt idx="4140">
                  <c:v>5.7325053960080002E-2</c:v>
                </c:pt>
                <c:pt idx="4141">
                  <c:v>5.7416439056400002E-2</c:v>
                </c:pt>
                <c:pt idx="4142">
                  <c:v>5.7516098022460001E-2</c:v>
                </c:pt>
                <c:pt idx="4143">
                  <c:v>5.7621572166679999E-2</c:v>
                </c:pt>
                <c:pt idx="4144">
                  <c:v>5.7741127908230001E-2</c:v>
                </c:pt>
                <c:pt idx="4145">
                  <c:v>5.7866554707289998E-2</c:v>
                </c:pt>
                <c:pt idx="4146">
                  <c:v>5.7992231100799999E-2</c:v>
                </c:pt>
                <c:pt idx="4147">
                  <c:v>5.8122951537370002E-2</c:v>
                </c:pt>
                <c:pt idx="4148">
                  <c:v>5.8254119008779998E-2</c:v>
                </c:pt>
                <c:pt idx="4149">
                  <c:v>5.8381430804730003E-2</c:v>
                </c:pt>
                <c:pt idx="4150">
                  <c:v>5.8506544679400002E-2</c:v>
                </c:pt>
                <c:pt idx="4151">
                  <c:v>5.8623787015680003E-2</c:v>
                </c:pt>
                <c:pt idx="4152">
                  <c:v>5.8733761310580002E-2</c:v>
                </c:pt>
                <c:pt idx="4153">
                  <c:v>5.8840420097109998E-2</c:v>
                </c:pt>
                <c:pt idx="4154">
                  <c:v>5.8933980762959998E-2</c:v>
                </c:pt>
                <c:pt idx="4155">
                  <c:v>5.9021379798649999E-2</c:v>
                </c:pt>
                <c:pt idx="4156">
                  <c:v>5.9102840721609998E-2</c:v>
                </c:pt>
                <c:pt idx="4157">
                  <c:v>5.9179808944459997E-2</c:v>
                </c:pt>
                <c:pt idx="4158">
                  <c:v>5.9256549924609998E-2</c:v>
                </c:pt>
                <c:pt idx="4159">
                  <c:v>5.9332214295859997E-2</c:v>
                </c:pt>
                <c:pt idx="4160">
                  <c:v>5.9409789741039998E-2</c:v>
                </c:pt>
                <c:pt idx="4161">
                  <c:v>5.9483073651790001E-2</c:v>
                </c:pt>
                <c:pt idx="4162">
                  <c:v>5.955564975739E-2</c:v>
                </c:pt>
                <c:pt idx="4163">
                  <c:v>5.962463840842E-2</c:v>
                </c:pt>
                <c:pt idx="4164">
                  <c:v>5.969640612602E-2</c:v>
                </c:pt>
                <c:pt idx="4165">
                  <c:v>5.9765391051769999E-2</c:v>
                </c:pt>
                <c:pt idx="4166">
                  <c:v>5.9834077954290001E-2</c:v>
                </c:pt>
                <c:pt idx="4167">
                  <c:v>5.990266427398E-2</c:v>
                </c:pt>
                <c:pt idx="4168">
                  <c:v>5.9967499226329997E-2</c:v>
                </c:pt>
                <c:pt idx="4169">
                  <c:v>6.0033377259970003E-2</c:v>
                </c:pt>
                <c:pt idx="4170">
                  <c:v>6.0094472020859997E-2</c:v>
                </c:pt>
                <c:pt idx="4171">
                  <c:v>6.0158282518389998E-2</c:v>
                </c:pt>
                <c:pt idx="4172">
                  <c:v>6.0219027101990001E-2</c:v>
                </c:pt>
                <c:pt idx="4173">
                  <c:v>6.0281861573460001E-2</c:v>
                </c:pt>
                <c:pt idx="4174">
                  <c:v>6.0342099517580003E-2</c:v>
                </c:pt>
                <c:pt idx="4175">
                  <c:v>6.0401823371650003E-2</c:v>
                </c:pt>
                <c:pt idx="4176">
                  <c:v>6.0463830828669997E-2</c:v>
                </c:pt>
                <c:pt idx="4177">
                  <c:v>6.0524202883240001E-2</c:v>
                </c:pt>
                <c:pt idx="4178">
                  <c:v>6.058607250452E-2</c:v>
                </c:pt>
                <c:pt idx="4179">
                  <c:v>6.0647089034319999E-2</c:v>
                </c:pt>
                <c:pt idx="4180">
                  <c:v>6.070767715573E-2</c:v>
                </c:pt>
                <c:pt idx="4181">
                  <c:v>6.0769554227589999E-2</c:v>
                </c:pt>
                <c:pt idx="4182">
                  <c:v>6.0833930969240002E-2</c:v>
                </c:pt>
                <c:pt idx="4183">
                  <c:v>6.0899142175909998E-2</c:v>
                </c:pt>
                <c:pt idx="4184">
                  <c:v>6.0969542711969998E-2</c:v>
                </c:pt>
                <c:pt idx="4185">
                  <c:v>6.1044849455359998E-2</c:v>
                </c:pt>
                <c:pt idx="4186">
                  <c:v>6.1120487749580003E-2</c:v>
                </c:pt>
                <c:pt idx="4187">
                  <c:v>6.1207987368109999E-2</c:v>
                </c:pt>
                <c:pt idx="4188">
                  <c:v>6.1296615749599999E-2</c:v>
                </c:pt>
                <c:pt idx="4189">
                  <c:v>6.1391323804860003E-2</c:v>
                </c:pt>
                <c:pt idx="4190">
                  <c:v>6.1495024710890002E-2</c:v>
                </c:pt>
                <c:pt idx="4191">
                  <c:v>6.1595957726239998E-2</c:v>
                </c:pt>
                <c:pt idx="4192">
                  <c:v>6.1700098216529997E-2</c:v>
                </c:pt>
                <c:pt idx="4193">
                  <c:v>6.1806052923200003E-2</c:v>
                </c:pt>
                <c:pt idx="4194">
                  <c:v>6.1902385205029997E-2</c:v>
                </c:pt>
                <c:pt idx="4195">
                  <c:v>6.1996512114999999E-2</c:v>
                </c:pt>
                <c:pt idx="4196">
                  <c:v>6.2090545892719999E-2</c:v>
                </c:pt>
                <c:pt idx="4197">
                  <c:v>6.2170449644330002E-2</c:v>
                </c:pt>
                <c:pt idx="4198">
                  <c:v>6.2246121466160001E-2</c:v>
                </c:pt>
                <c:pt idx="4199">
                  <c:v>6.2319725751880002E-2</c:v>
                </c:pt>
                <c:pt idx="4200">
                  <c:v>6.2381640076640002E-2</c:v>
                </c:pt>
                <c:pt idx="4201">
                  <c:v>6.244384869933E-2</c:v>
                </c:pt>
                <c:pt idx="4202">
                  <c:v>6.2499292194840003E-2</c:v>
                </c:pt>
                <c:pt idx="4203">
                  <c:v>6.2548786401750003E-2</c:v>
                </c:pt>
                <c:pt idx="4204">
                  <c:v>6.2603421509269994E-2</c:v>
                </c:pt>
                <c:pt idx="4205">
                  <c:v>6.2653534114360004E-2</c:v>
                </c:pt>
                <c:pt idx="4206">
                  <c:v>6.2701597809789997E-2</c:v>
                </c:pt>
                <c:pt idx="4207">
                  <c:v>6.2752723693850002E-2</c:v>
                </c:pt>
                <c:pt idx="4208">
                  <c:v>6.2801674008370001E-2</c:v>
                </c:pt>
                <c:pt idx="4209">
                  <c:v>6.284438818693E-2</c:v>
                </c:pt>
                <c:pt idx="4210">
                  <c:v>6.2889873981479993E-2</c:v>
                </c:pt>
                <c:pt idx="4211">
                  <c:v>6.2934011220929995E-2</c:v>
                </c:pt>
                <c:pt idx="4212">
                  <c:v>6.2981024384499998E-2</c:v>
                </c:pt>
                <c:pt idx="4213">
                  <c:v>6.3028700649740005E-2</c:v>
                </c:pt>
                <c:pt idx="4214">
                  <c:v>6.3072755932810004E-2</c:v>
                </c:pt>
                <c:pt idx="4215">
                  <c:v>6.3118495047089995E-2</c:v>
                </c:pt>
                <c:pt idx="4216">
                  <c:v>6.3163936138149995E-2</c:v>
                </c:pt>
                <c:pt idx="4217">
                  <c:v>6.3208714127540006E-2</c:v>
                </c:pt>
                <c:pt idx="4218">
                  <c:v>6.3256993889810001E-2</c:v>
                </c:pt>
                <c:pt idx="4219">
                  <c:v>6.3305065035819993E-2</c:v>
                </c:pt>
                <c:pt idx="4220">
                  <c:v>6.3353307545190002E-2</c:v>
                </c:pt>
                <c:pt idx="4221">
                  <c:v>6.3404262065890005E-2</c:v>
                </c:pt>
                <c:pt idx="4222">
                  <c:v>6.3453085720539995E-2</c:v>
                </c:pt>
                <c:pt idx="4223">
                  <c:v>6.3499525189399997E-2</c:v>
                </c:pt>
                <c:pt idx="4224">
                  <c:v>6.3547223806380004E-2</c:v>
                </c:pt>
                <c:pt idx="4225">
                  <c:v>6.3597232103349999E-2</c:v>
                </c:pt>
                <c:pt idx="4226">
                  <c:v>6.3643001019950005E-2</c:v>
                </c:pt>
                <c:pt idx="4227">
                  <c:v>6.3687771558760001E-2</c:v>
                </c:pt>
                <c:pt idx="4228">
                  <c:v>6.3731372356409993E-2</c:v>
                </c:pt>
                <c:pt idx="4229">
                  <c:v>6.3773117959499998E-2</c:v>
                </c:pt>
                <c:pt idx="4230">
                  <c:v>6.3819013535980004E-2</c:v>
                </c:pt>
                <c:pt idx="4231">
                  <c:v>6.3862197101119997E-2</c:v>
                </c:pt>
                <c:pt idx="4232">
                  <c:v>6.3900753855709994E-2</c:v>
                </c:pt>
                <c:pt idx="4233">
                  <c:v>6.3945040106770004E-2</c:v>
                </c:pt>
                <c:pt idx="4234">
                  <c:v>6.3984051346779994E-2</c:v>
                </c:pt>
                <c:pt idx="4235">
                  <c:v>6.4024396240710005E-2</c:v>
                </c:pt>
                <c:pt idx="4236">
                  <c:v>6.4075037837030002E-2</c:v>
                </c:pt>
                <c:pt idx="4237">
                  <c:v>6.4121559262279998E-2</c:v>
                </c:pt>
                <c:pt idx="4238">
                  <c:v>6.4172253012659997E-2</c:v>
                </c:pt>
                <c:pt idx="4239">
                  <c:v>6.4233250916000004E-2</c:v>
                </c:pt>
                <c:pt idx="4240">
                  <c:v>6.4299315214160005E-2</c:v>
                </c:pt>
                <c:pt idx="4241">
                  <c:v>6.4368732273580004E-2</c:v>
                </c:pt>
                <c:pt idx="4242">
                  <c:v>6.4447529613970003E-2</c:v>
                </c:pt>
                <c:pt idx="4243">
                  <c:v>6.4523138105870001E-2</c:v>
                </c:pt>
                <c:pt idx="4244">
                  <c:v>6.4608812332150004E-2</c:v>
                </c:pt>
                <c:pt idx="4245">
                  <c:v>6.4696952700610003E-2</c:v>
                </c:pt>
                <c:pt idx="4246">
                  <c:v>6.4773418009280007E-2</c:v>
                </c:pt>
                <c:pt idx="4247">
                  <c:v>6.4856283366680006E-2</c:v>
                </c:pt>
                <c:pt idx="4248">
                  <c:v>6.4933151006699996E-2</c:v>
                </c:pt>
                <c:pt idx="4249">
                  <c:v>6.4998187124730003E-2</c:v>
                </c:pt>
                <c:pt idx="4250">
                  <c:v>6.5053313970570001E-2</c:v>
                </c:pt>
                <c:pt idx="4251">
                  <c:v>6.5105549991129996E-2</c:v>
                </c:pt>
                <c:pt idx="4252">
                  <c:v>6.5152391791339997E-2</c:v>
                </c:pt>
                <c:pt idx="4253">
                  <c:v>6.5199665725230005E-2</c:v>
                </c:pt>
                <c:pt idx="4254">
                  <c:v>6.5238088369370006E-2</c:v>
                </c:pt>
                <c:pt idx="4255">
                  <c:v>6.5269522368909996E-2</c:v>
                </c:pt>
                <c:pt idx="4256">
                  <c:v>6.5302699804309999E-2</c:v>
                </c:pt>
                <c:pt idx="4257">
                  <c:v>6.5335914492610003E-2</c:v>
                </c:pt>
                <c:pt idx="4258">
                  <c:v>6.5370179712769996E-2</c:v>
                </c:pt>
                <c:pt idx="4259">
                  <c:v>6.5404504537579997E-2</c:v>
                </c:pt>
                <c:pt idx="4260">
                  <c:v>6.5440990030770002E-2</c:v>
                </c:pt>
                <c:pt idx="4261">
                  <c:v>6.5474860370159996E-2</c:v>
                </c:pt>
                <c:pt idx="4262">
                  <c:v>6.5507702529430001E-2</c:v>
                </c:pt>
                <c:pt idx="4263">
                  <c:v>6.5537266433239996E-2</c:v>
                </c:pt>
                <c:pt idx="4264">
                  <c:v>6.5569415688510005E-2</c:v>
                </c:pt>
                <c:pt idx="4265">
                  <c:v>6.560164690018E-2</c:v>
                </c:pt>
                <c:pt idx="4266">
                  <c:v>6.5637417137620002E-2</c:v>
                </c:pt>
                <c:pt idx="4267">
                  <c:v>6.5667480230330005E-2</c:v>
                </c:pt>
                <c:pt idx="4268">
                  <c:v>6.5697602927679996E-2</c:v>
                </c:pt>
                <c:pt idx="4269">
                  <c:v>6.5728858113290003E-2</c:v>
                </c:pt>
                <c:pt idx="4270">
                  <c:v>6.5757654607300001E-2</c:v>
                </c:pt>
                <c:pt idx="4271">
                  <c:v>6.5792404115200001E-2</c:v>
                </c:pt>
                <c:pt idx="4272">
                  <c:v>6.5823800861840004E-2</c:v>
                </c:pt>
                <c:pt idx="4273">
                  <c:v>6.5854631364350005E-2</c:v>
                </c:pt>
                <c:pt idx="4274">
                  <c:v>6.5886408090590001E-2</c:v>
                </c:pt>
                <c:pt idx="4275">
                  <c:v>6.5919160842900004E-2</c:v>
                </c:pt>
                <c:pt idx="4276">
                  <c:v>6.5950803458690005E-2</c:v>
                </c:pt>
                <c:pt idx="4277">
                  <c:v>6.5984070301060002E-2</c:v>
                </c:pt>
                <c:pt idx="4278">
                  <c:v>6.6017828881740001E-2</c:v>
                </c:pt>
                <c:pt idx="4279">
                  <c:v>6.6057935357089995E-2</c:v>
                </c:pt>
                <c:pt idx="4280">
                  <c:v>6.6095523536209996E-2</c:v>
                </c:pt>
                <c:pt idx="4281">
                  <c:v>6.6129460930820005E-2</c:v>
                </c:pt>
                <c:pt idx="4282">
                  <c:v>6.6170372068880004E-2</c:v>
                </c:pt>
                <c:pt idx="4283">
                  <c:v>6.6211499273780006E-2</c:v>
                </c:pt>
                <c:pt idx="4284">
                  <c:v>6.6254615783690005E-2</c:v>
                </c:pt>
                <c:pt idx="4285">
                  <c:v>6.6297180950639995E-2</c:v>
                </c:pt>
                <c:pt idx="4286">
                  <c:v>6.6341325640680002E-2</c:v>
                </c:pt>
                <c:pt idx="4287">
                  <c:v>6.6385991871360003E-2</c:v>
                </c:pt>
                <c:pt idx="4288">
                  <c:v>6.6432639956470002E-2</c:v>
                </c:pt>
                <c:pt idx="4289">
                  <c:v>6.6481798887250004E-2</c:v>
                </c:pt>
                <c:pt idx="4290">
                  <c:v>6.6540695726870006E-2</c:v>
                </c:pt>
                <c:pt idx="4291">
                  <c:v>6.6606044769289996E-2</c:v>
                </c:pt>
                <c:pt idx="4292">
                  <c:v>6.6672071814540004E-2</c:v>
                </c:pt>
                <c:pt idx="4293">
                  <c:v>6.6746331751350002E-2</c:v>
                </c:pt>
                <c:pt idx="4294">
                  <c:v>6.6824175417420001E-2</c:v>
                </c:pt>
                <c:pt idx="4295">
                  <c:v>6.6902808845040004E-2</c:v>
                </c:pt>
                <c:pt idx="4296">
                  <c:v>6.6986866295339995E-2</c:v>
                </c:pt>
                <c:pt idx="4297">
                  <c:v>6.7069135606290006E-2</c:v>
                </c:pt>
                <c:pt idx="4298">
                  <c:v>6.7152418196200006E-2</c:v>
                </c:pt>
                <c:pt idx="4299">
                  <c:v>6.7229762673380003E-2</c:v>
                </c:pt>
                <c:pt idx="4300">
                  <c:v>6.7298568785189999E-2</c:v>
                </c:pt>
                <c:pt idx="4301">
                  <c:v>6.7361876368519993E-2</c:v>
                </c:pt>
                <c:pt idx="4302">
                  <c:v>6.7419916391370002E-2</c:v>
                </c:pt>
                <c:pt idx="4303">
                  <c:v>6.7469082772730005E-2</c:v>
                </c:pt>
                <c:pt idx="4304">
                  <c:v>6.7513749003410006E-2</c:v>
                </c:pt>
                <c:pt idx="4305">
                  <c:v>6.7555546760559998E-2</c:v>
                </c:pt>
                <c:pt idx="4306">
                  <c:v>6.7588463425639997E-2</c:v>
                </c:pt>
                <c:pt idx="4307">
                  <c:v>6.7622222006319996E-2</c:v>
                </c:pt>
                <c:pt idx="4308">
                  <c:v>6.7650713026519996E-2</c:v>
                </c:pt>
                <c:pt idx="4309">
                  <c:v>6.7679338157179997E-2</c:v>
                </c:pt>
                <c:pt idx="4310">
                  <c:v>6.7710861563680003E-2</c:v>
                </c:pt>
                <c:pt idx="4311">
                  <c:v>6.7740365862849997E-2</c:v>
                </c:pt>
                <c:pt idx="4312">
                  <c:v>6.7770130932330003E-2</c:v>
                </c:pt>
                <c:pt idx="4313">
                  <c:v>6.7799374461170001E-2</c:v>
                </c:pt>
                <c:pt idx="4314">
                  <c:v>6.7826807498929997E-2</c:v>
                </c:pt>
                <c:pt idx="4315">
                  <c:v>6.7852050065990002E-2</c:v>
                </c:pt>
                <c:pt idx="4316">
                  <c:v>6.7881621420379998E-2</c:v>
                </c:pt>
                <c:pt idx="4317">
                  <c:v>6.7910127341750004E-2</c:v>
                </c:pt>
                <c:pt idx="4318">
                  <c:v>6.7938461899759994E-2</c:v>
                </c:pt>
                <c:pt idx="4319">
                  <c:v>6.7964792251589995E-2</c:v>
                </c:pt>
                <c:pt idx="4320">
                  <c:v>6.7989602684969994E-2</c:v>
                </c:pt>
                <c:pt idx="4321">
                  <c:v>6.8013392388819996E-2</c:v>
                </c:pt>
                <c:pt idx="4322">
                  <c:v>6.8037651479239999E-2</c:v>
                </c:pt>
                <c:pt idx="4323">
                  <c:v>6.8061865866180002E-2</c:v>
                </c:pt>
                <c:pt idx="4324">
                  <c:v>6.8086095154289997E-2</c:v>
                </c:pt>
                <c:pt idx="4325">
                  <c:v>6.8112686276440002E-2</c:v>
                </c:pt>
                <c:pt idx="4326">
                  <c:v>6.8134136497969996E-2</c:v>
                </c:pt>
                <c:pt idx="4327">
                  <c:v>6.8156227469440001E-2</c:v>
                </c:pt>
                <c:pt idx="4328">
                  <c:v>6.8181395530700004E-2</c:v>
                </c:pt>
                <c:pt idx="4329">
                  <c:v>6.8204827606679994E-2</c:v>
                </c:pt>
                <c:pt idx="4330">
                  <c:v>6.8226233124730001E-2</c:v>
                </c:pt>
                <c:pt idx="4331">
                  <c:v>6.8247437477109998E-2</c:v>
                </c:pt>
                <c:pt idx="4332">
                  <c:v>6.8266510963439997E-2</c:v>
                </c:pt>
                <c:pt idx="4333">
                  <c:v>6.8289265036580005E-2</c:v>
                </c:pt>
                <c:pt idx="4334">
                  <c:v>6.8311326205729994E-2</c:v>
                </c:pt>
                <c:pt idx="4335">
                  <c:v>6.8330042064189994E-2</c:v>
                </c:pt>
                <c:pt idx="4336">
                  <c:v>6.8351760506629999E-2</c:v>
                </c:pt>
                <c:pt idx="4337">
                  <c:v>6.8374462425710006E-2</c:v>
                </c:pt>
                <c:pt idx="4338">
                  <c:v>6.8397775292400001E-2</c:v>
                </c:pt>
                <c:pt idx="4339">
                  <c:v>6.8424224853519997E-2</c:v>
                </c:pt>
                <c:pt idx="4340">
                  <c:v>6.8455569446090006E-2</c:v>
                </c:pt>
                <c:pt idx="4341">
                  <c:v>6.8491369485860001E-2</c:v>
                </c:pt>
                <c:pt idx="4342">
                  <c:v>6.8537637591360001E-2</c:v>
                </c:pt>
                <c:pt idx="4343">
                  <c:v>6.8587705492969997E-2</c:v>
                </c:pt>
                <c:pt idx="4344">
                  <c:v>6.8641245365140005E-2</c:v>
                </c:pt>
                <c:pt idx="4345">
                  <c:v>6.8706646561619997E-2</c:v>
                </c:pt>
                <c:pt idx="4346">
                  <c:v>6.8771287798880004E-2</c:v>
                </c:pt>
                <c:pt idx="4347">
                  <c:v>6.8837404251100007E-2</c:v>
                </c:pt>
                <c:pt idx="4348">
                  <c:v>6.8908087909219998E-2</c:v>
                </c:pt>
                <c:pt idx="4349">
                  <c:v>6.8976625800130004E-2</c:v>
                </c:pt>
                <c:pt idx="4350">
                  <c:v>6.9039337337020001E-2</c:v>
                </c:pt>
                <c:pt idx="4351">
                  <c:v>6.9097533822060006E-2</c:v>
                </c:pt>
                <c:pt idx="4352">
                  <c:v>6.9149687886239999E-2</c:v>
                </c:pt>
                <c:pt idx="4353">
                  <c:v>6.9193877279759994E-2</c:v>
                </c:pt>
                <c:pt idx="4354">
                  <c:v>6.9234915077690001E-2</c:v>
                </c:pt>
                <c:pt idx="4355">
                  <c:v>6.9267831742759994E-2</c:v>
                </c:pt>
                <c:pt idx="4356">
                  <c:v>6.9294750690459997E-2</c:v>
                </c:pt>
                <c:pt idx="4357">
                  <c:v>6.9319762289519998E-2</c:v>
                </c:pt>
                <c:pt idx="4358">
                  <c:v>6.9338224828239994E-2</c:v>
                </c:pt>
                <c:pt idx="4359">
                  <c:v>6.9359928369519999E-2</c:v>
                </c:pt>
                <c:pt idx="4360">
                  <c:v>6.937868148088E-2</c:v>
                </c:pt>
                <c:pt idx="4361">
                  <c:v>6.9398917257790002E-2</c:v>
                </c:pt>
                <c:pt idx="4362">
                  <c:v>6.9417819380759999E-2</c:v>
                </c:pt>
                <c:pt idx="4363">
                  <c:v>6.9436728954320001E-2</c:v>
                </c:pt>
                <c:pt idx="4364">
                  <c:v>6.9456689059730001E-2</c:v>
                </c:pt>
                <c:pt idx="4365">
                  <c:v>6.9476038217540004E-2</c:v>
                </c:pt>
                <c:pt idx="4366">
                  <c:v>6.9496177136899998E-2</c:v>
                </c:pt>
                <c:pt idx="4367">
                  <c:v>6.9515243172649996E-2</c:v>
                </c:pt>
                <c:pt idx="4368">
                  <c:v>6.9533884525300002E-2</c:v>
                </c:pt>
                <c:pt idx="4369">
                  <c:v>6.9550313055519994E-2</c:v>
                </c:pt>
                <c:pt idx="4370">
                  <c:v>6.9568343460559998E-2</c:v>
                </c:pt>
                <c:pt idx="4371">
                  <c:v>6.9586023688319995E-2</c:v>
                </c:pt>
                <c:pt idx="4372">
                  <c:v>6.9603636860849999E-2</c:v>
                </c:pt>
                <c:pt idx="4373">
                  <c:v>6.962063163519E-2</c:v>
                </c:pt>
                <c:pt idx="4374">
                  <c:v>6.9636367261409995E-2</c:v>
                </c:pt>
                <c:pt idx="4375">
                  <c:v>6.9652780890459995E-2</c:v>
                </c:pt>
                <c:pt idx="4376">
                  <c:v>6.9753646850590004E-2</c:v>
                </c:pt>
                <c:pt idx="4377">
                  <c:v>6.9993205368519995E-2</c:v>
                </c:pt>
                <c:pt idx="4378">
                  <c:v>7.0256553590300003E-2</c:v>
                </c:pt>
                <c:pt idx="4379">
                  <c:v>7.0544734597210002E-2</c:v>
                </c:pt>
                <c:pt idx="4380">
                  <c:v>7.0851877331729998E-2</c:v>
                </c:pt>
                <c:pt idx="4381">
                  <c:v>7.117324322462E-2</c:v>
                </c:pt>
                <c:pt idx="4382">
                  <c:v>7.1505010128020005E-2</c:v>
                </c:pt>
                <c:pt idx="4383">
                  <c:v>7.1853615343570001E-2</c:v>
                </c:pt>
                <c:pt idx="4384">
                  <c:v>7.2213910520079999E-2</c:v>
                </c:pt>
                <c:pt idx="4385">
                  <c:v>7.2580724954610001E-2</c:v>
                </c:pt>
                <c:pt idx="4386">
                  <c:v>7.2877772152420001E-2</c:v>
                </c:pt>
                <c:pt idx="4387">
                  <c:v>7.3047570884230001E-2</c:v>
                </c:pt>
                <c:pt idx="4388">
                  <c:v>7.3198743164540003E-2</c:v>
                </c:pt>
                <c:pt idx="4389">
                  <c:v>7.3334537446499995E-2</c:v>
                </c:pt>
                <c:pt idx="4390">
                  <c:v>7.3466368019579995E-2</c:v>
                </c:pt>
                <c:pt idx="4391">
                  <c:v>7.3588244616989998E-2</c:v>
                </c:pt>
                <c:pt idx="4392">
                  <c:v>7.3703140020369998E-2</c:v>
                </c:pt>
                <c:pt idx="4393">
                  <c:v>7.381158322096E-2</c:v>
                </c:pt>
                <c:pt idx="4394">
                  <c:v>7.3916763067249994E-2</c:v>
                </c:pt>
                <c:pt idx="4395">
                  <c:v>7.4019953608510006E-2</c:v>
                </c:pt>
                <c:pt idx="4396">
                  <c:v>7.4128463864330002E-2</c:v>
                </c:pt>
                <c:pt idx="4397">
                  <c:v>7.4233710765839997E-2</c:v>
                </c:pt>
                <c:pt idx="4398">
                  <c:v>7.4340768158439999E-2</c:v>
                </c:pt>
                <c:pt idx="4399">
                  <c:v>7.4451453983780003E-2</c:v>
                </c:pt>
                <c:pt idx="4400">
                  <c:v>7.4555568397050007E-2</c:v>
                </c:pt>
                <c:pt idx="4401">
                  <c:v>7.4671283364299998E-2</c:v>
                </c:pt>
                <c:pt idx="4402">
                  <c:v>7.4792928993700006E-2</c:v>
                </c:pt>
                <c:pt idx="4403">
                  <c:v>7.4912033975120002E-2</c:v>
                </c:pt>
                <c:pt idx="4404">
                  <c:v>7.5036965310569997E-2</c:v>
                </c:pt>
                <c:pt idx="4405">
                  <c:v>7.5162999331950003E-2</c:v>
                </c:pt>
                <c:pt idx="4406">
                  <c:v>7.5277052819730003E-2</c:v>
                </c:pt>
                <c:pt idx="4407">
                  <c:v>7.5389944016929999E-2</c:v>
                </c:pt>
                <c:pt idx="4408">
                  <c:v>7.5501374900339993E-2</c:v>
                </c:pt>
                <c:pt idx="4409">
                  <c:v>7.5597867369650004E-2</c:v>
                </c:pt>
                <c:pt idx="4410">
                  <c:v>7.5694523751740003E-2</c:v>
                </c:pt>
                <c:pt idx="4411">
                  <c:v>7.5779423117639994E-2</c:v>
                </c:pt>
                <c:pt idx="4412">
                  <c:v>7.5855106115340007E-2</c:v>
                </c:pt>
                <c:pt idx="4413">
                  <c:v>7.5927786529060001E-2</c:v>
                </c:pt>
                <c:pt idx="4414">
                  <c:v>7.5990214943889994E-2</c:v>
                </c:pt>
                <c:pt idx="4415">
                  <c:v>7.6049923896789995E-2</c:v>
                </c:pt>
                <c:pt idx="4416">
                  <c:v>7.6108738780020002E-2</c:v>
                </c:pt>
                <c:pt idx="4417">
                  <c:v>7.6161339879040002E-2</c:v>
                </c:pt>
                <c:pt idx="4418">
                  <c:v>7.6211787760259997E-2</c:v>
                </c:pt>
                <c:pt idx="4419">
                  <c:v>7.6266542077060004E-2</c:v>
                </c:pt>
                <c:pt idx="4420">
                  <c:v>7.6313965022560007E-2</c:v>
                </c:pt>
                <c:pt idx="4421">
                  <c:v>7.6359912753110007E-2</c:v>
                </c:pt>
                <c:pt idx="4422">
                  <c:v>7.6411649584769994E-2</c:v>
                </c:pt>
                <c:pt idx="4423">
                  <c:v>7.6458677649499998E-2</c:v>
                </c:pt>
                <c:pt idx="4424">
                  <c:v>7.6502107083799994E-2</c:v>
                </c:pt>
                <c:pt idx="4425">
                  <c:v>7.6547585427759995E-2</c:v>
                </c:pt>
                <c:pt idx="4426">
                  <c:v>7.6590217649940007E-2</c:v>
                </c:pt>
                <c:pt idx="4427">
                  <c:v>7.663385570049E-2</c:v>
                </c:pt>
                <c:pt idx="4428">
                  <c:v>7.6676093041899998E-2</c:v>
                </c:pt>
                <c:pt idx="4429">
                  <c:v>7.6719880104060001E-2</c:v>
                </c:pt>
                <c:pt idx="4430">
                  <c:v>7.6763540506360001E-2</c:v>
                </c:pt>
                <c:pt idx="4431">
                  <c:v>7.680406421423E-2</c:v>
                </c:pt>
                <c:pt idx="4432">
                  <c:v>7.6841287314889997E-2</c:v>
                </c:pt>
                <c:pt idx="4433">
                  <c:v>7.6882682740690003E-2</c:v>
                </c:pt>
                <c:pt idx="4434">
                  <c:v>7.6924383640290001E-2</c:v>
                </c:pt>
                <c:pt idx="4435">
                  <c:v>7.696221023798E-2</c:v>
                </c:pt>
                <c:pt idx="4436">
                  <c:v>7.700098305941E-2</c:v>
                </c:pt>
                <c:pt idx="4437">
                  <c:v>7.7038466930390001E-2</c:v>
                </c:pt>
                <c:pt idx="4438">
                  <c:v>7.7074564993380001E-2</c:v>
                </c:pt>
                <c:pt idx="4439">
                  <c:v>7.7108561992649996E-2</c:v>
                </c:pt>
                <c:pt idx="4440">
                  <c:v>7.7142156660559999E-2</c:v>
                </c:pt>
                <c:pt idx="4441">
                  <c:v>7.7178336679939993E-2</c:v>
                </c:pt>
                <c:pt idx="4442">
                  <c:v>7.7209532260890001E-2</c:v>
                </c:pt>
                <c:pt idx="4443">
                  <c:v>7.7239893376830002E-2</c:v>
                </c:pt>
                <c:pt idx="4444">
                  <c:v>7.7269852161409996E-2</c:v>
                </c:pt>
                <c:pt idx="4445">
                  <c:v>7.7299281954769997E-2</c:v>
                </c:pt>
                <c:pt idx="4446">
                  <c:v>7.7329397201540001E-2</c:v>
                </c:pt>
                <c:pt idx="4447">
                  <c:v>7.735867798328E-2</c:v>
                </c:pt>
                <c:pt idx="4448">
                  <c:v>7.7387779951099994E-2</c:v>
                </c:pt>
                <c:pt idx="4449">
                  <c:v>7.7417977154250001E-2</c:v>
                </c:pt>
                <c:pt idx="4450">
                  <c:v>7.7452048659319997E-2</c:v>
                </c:pt>
                <c:pt idx="4451">
                  <c:v>7.7485583722589998E-2</c:v>
                </c:pt>
                <c:pt idx="4452">
                  <c:v>7.752444595098E-2</c:v>
                </c:pt>
                <c:pt idx="4453">
                  <c:v>7.7573120594019995E-2</c:v>
                </c:pt>
                <c:pt idx="4454">
                  <c:v>7.7624313533309994E-2</c:v>
                </c:pt>
                <c:pt idx="4455">
                  <c:v>7.7679015696049999E-2</c:v>
                </c:pt>
                <c:pt idx="4456">
                  <c:v>7.7737405896190007E-2</c:v>
                </c:pt>
                <c:pt idx="4457">
                  <c:v>7.7802732586860004E-2</c:v>
                </c:pt>
                <c:pt idx="4458">
                  <c:v>7.7870249748229994E-2</c:v>
                </c:pt>
                <c:pt idx="4459">
                  <c:v>7.7933050692079994E-2</c:v>
                </c:pt>
                <c:pt idx="4460">
                  <c:v>7.799763977528E-2</c:v>
                </c:pt>
                <c:pt idx="4461">
                  <c:v>7.8060053288940001E-2</c:v>
                </c:pt>
                <c:pt idx="4462">
                  <c:v>7.811874896288E-2</c:v>
                </c:pt>
                <c:pt idx="4463">
                  <c:v>7.8164994716639999E-2</c:v>
                </c:pt>
                <c:pt idx="4464">
                  <c:v>7.8207984566689995E-2</c:v>
                </c:pt>
                <c:pt idx="4465">
                  <c:v>7.8248396515849999E-2</c:v>
                </c:pt>
                <c:pt idx="4466">
                  <c:v>7.8280761837959997E-2</c:v>
                </c:pt>
                <c:pt idx="4467">
                  <c:v>7.8303568065169998E-2</c:v>
                </c:pt>
                <c:pt idx="4468">
                  <c:v>7.832545787096E-2</c:v>
                </c:pt>
                <c:pt idx="4469">
                  <c:v>7.8345566987990001E-2</c:v>
                </c:pt>
                <c:pt idx="4470">
                  <c:v>7.8360468149189996E-2</c:v>
                </c:pt>
                <c:pt idx="4471">
                  <c:v>7.8375026583670002E-2</c:v>
                </c:pt>
                <c:pt idx="4472">
                  <c:v>7.8388862311840002E-2</c:v>
                </c:pt>
                <c:pt idx="4473">
                  <c:v>7.8399471938609994E-2</c:v>
                </c:pt>
                <c:pt idx="4474">
                  <c:v>7.8410193324089994E-2</c:v>
                </c:pt>
                <c:pt idx="4475">
                  <c:v>7.8419551253319994E-2</c:v>
                </c:pt>
                <c:pt idx="4476">
                  <c:v>7.8428283333780005E-2</c:v>
                </c:pt>
                <c:pt idx="4477">
                  <c:v>7.8438289463519995E-2</c:v>
                </c:pt>
                <c:pt idx="4478">
                  <c:v>7.8447647392749995E-2</c:v>
                </c:pt>
                <c:pt idx="4479">
                  <c:v>7.8457519412040003E-2</c:v>
                </c:pt>
                <c:pt idx="4480">
                  <c:v>7.8465372323989993E-2</c:v>
                </c:pt>
                <c:pt idx="4481">
                  <c:v>7.8472353518010005E-2</c:v>
                </c:pt>
                <c:pt idx="4482">
                  <c:v>7.8479662537569994E-2</c:v>
                </c:pt>
                <c:pt idx="4483">
                  <c:v>7.8487887978549997E-2</c:v>
                </c:pt>
                <c:pt idx="4484">
                  <c:v>7.8495070338249998E-2</c:v>
                </c:pt>
                <c:pt idx="4485">
                  <c:v>7.8501462936399993E-2</c:v>
                </c:pt>
                <c:pt idx="4486">
                  <c:v>7.8507021069530003E-2</c:v>
                </c:pt>
                <c:pt idx="4487">
                  <c:v>7.8513935208319993E-2</c:v>
                </c:pt>
                <c:pt idx="4488">
                  <c:v>7.851792871952E-2</c:v>
                </c:pt>
                <c:pt idx="4489">
                  <c:v>7.8519530594350004E-2</c:v>
                </c:pt>
                <c:pt idx="4490">
                  <c:v>7.8527338802810001E-2</c:v>
                </c:pt>
                <c:pt idx="4491">
                  <c:v>7.8532122075559999E-2</c:v>
                </c:pt>
                <c:pt idx="4492">
                  <c:v>7.8534714877610004E-2</c:v>
                </c:pt>
                <c:pt idx="4493">
                  <c:v>7.8536964952949997E-2</c:v>
                </c:pt>
                <c:pt idx="4494">
                  <c:v>7.8538790345189999E-2</c:v>
                </c:pt>
                <c:pt idx="4495">
                  <c:v>7.8539736568929999E-2</c:v>
                </c:pt>
                <c:pt idx="4496">
                  <c:v>7.8546658158300003E-2</c:v>
                </c:pt>
                <c:pt idx="4497">
                  <c:v>7.8553654253480001E-2</c:v>
                </c:pt>
                <c:pt idx="4498">
                  <c:v>7.8559763729570006E-2</c:v>
                </c:pt>
                <c:pt idx="4499">
                  <c:v>7.8575290739540005E-2</c:v>
                </c:pt>
                <c:pt idx="4500">
                  <c:v>7.8596539795400003E-2</c:v>
                </c:pt>
                <c:pt idx="4501">
                  <c:v>7.8622505068780005E-2</c:v>
                </c:pt>
                <c:pt idx="4502">
                  <c:v>7.8656688332559996E-2</c:v>
                </c:pt>
                <c:pt idx="4503">
                  <c:v>7.8694850206379993E-2</c:v>
                </c:pt>
                <c:pt idx="4504">
                  <c:v>7.8737482428549999E-2</c:v>
                </c:pt>
                <c:pt idx="4505">
                  <c:v>7.8786738216879995E-2</c:v>
                </c:pt>
                <c:pt idx="4506">
                  <c:v>7.8834593296049998E-2</c:v>
                </c:pt>
                <c:pt idx="4507">
                  <c:v>7.8878812491889994E-2</c:v>
                </c:pt>
                <c:pt idx="4508">
                  <c:v>7.8924819827079995E-2</c:v>
                </c:pt>
                <c:pt idx="4509">
                  <c:v>7.8965872526170003E-2</c:v>
                </c:pt>
                <c:pt idx="4510">
                  <c:v>7.8997679054740005E-2</c:v>
                </c:pt>
                <c:pt idx="4511">
                  <c:v>7.9025626182559996E-2</c:v>
                </c:pt>
                <c:pt idx="4512">
                  <c:v>7.9047381877900003E-2</c:v>
                </c:pt>
                <c:pt idx="4513">
                  <c:v>7.9063817858699995E-2</c:v>
                </c:pt>
                <c:pt idx="4514">
                  <c:v>7.9075366258619995E-2</c:v>
                </c:pt>
                <c:pt idx="4515">
                  <c:v>7.9077281057830004E-2</c:v>
                </c:pt>
                <c:pt idx="4516">
                  <c:v>7.9075686633590006E-2</c:v>
                </c:pt>
                <c:pt idx="4517">
                  <c:v>7.9077720642089996E-2</c:v>
                </c:pt>
                <c:pt idx="4518">
                  <c:v>7.9076863825320004E-2</c:v>
                </c:pt>
                <c:pt idx="4519">
                  <c:v>7.9074524343010003E-2</c:v>
                </c:pt>
                <c:pt idx="4520">
                  <c:v>7.9070821404460007E-2</c:v>
                </c:pt>
                <c:pt idx="4521">
                  <c:v>7.9066887497900001E-2</c:v>
                </c:pt>
                <c:pt idx="4522">
                  <c:v>7.9061880707740007E-2</c:v>
                </c:pt>
                <c:pt idx="4523">
                  <c:v>7.9062029719350002E-2</c:v>
                </c:pt>
                <c:pt idx="4524">
                  <c:v>7.9058915376660002E-2</c:v>
                </c:pt>
                <c:pt idx="4525">
                  <c:v>7.9058267176149999E-2</c:v>
                </c:pt>
                <c:pt idx="4526">
                  <c:v>7.905519008636E-2</c:v>
                </c:pt>
                <c:pt idx="4527">
                  <c:v>7.9049840569499999E-2</c:v>
                </c:pt>
                <c:pt idx="4528">
                  <c:v>7.9047881066799996E-2</c:v>
                </c:pt>
                <c:pt idx="4529">
                  <c:v>7.9046174883839998E-2</c:v>
                </c:pt>
                <c:pt idx="4530">
                  <c:v>7.9042665660379999E-2</c:v>
                </c:pt>
                <c:pt idx="4531">
                  <c:v>7.9038269817830006E-2</c:v>
                </c:pt>
                <c:pt idx="4532">
                  <c:v>7.9032450914380006E-2</c:v>
                </c:pt>
                <c:pt idx="4533">
                  <c:v>7.9024858772750006E-2</c:v>
                </c:pt>
                <c:pt idx="4534">
                  <c:v>7.9018510878090004E-2</c:v>
                </c:pt>
                <c:pt idx="4535">
                  <c:v>7.901150733232E-2</c:v>
                </c:pt>
                <c:pt idx="4536">
                  <c:v>7.9008862376210007E-2</c:v>
                </c:pt>
                <c:pt idx="4537">
                  <c:v>7.9003199934959994E-2</c:v>
                </c:pt>
                <c:pt idx="4538">
                  <c:v>7.8995853662489998E-2</c:v>
                </c:pt>
                <c:pt idx="4539">
                  <c:v>7.8990690410139994E-2</c:v>
                </c:pt>
                <c:pt idx="4540">
                  <c:v>7.8986994922160006E-2</c:v>
                </c:pt>
                <c:pt idx="4541">
                  <c:v>7.8983984887600001E-2</c:v>
                </c:pt>
                <c:pt idx="4542">
                  <c:v>7.8982755541799995E-2</c:v>
                </c:pt>
                <c:pt idx="4543">
                  <c:v>7.8984282910820006E-2</c:v>
                </c:pt>
                <c:pt idx="4544">
                  <c:v>7.8992210328580004E-2</c:v>
                </c:pt>
                <c:pt idx="4545">
                  <c:v>7.900756597519E-2</c:v>
                </c:pt>
                <c:pt idx="4546">
                  <c:v>7.902762293816E-2</c:v>
                </c:pt>
                <c:pt idx="4547">
                  <c:v>7.9061761498449998E-2</c:v>
                </c:pt>
                <c:pt idx="4548">
                  <c:v>7.9098299145700005E-2</c:v>
                </c:pt>
                <c:pt idx="4549">
                  <c:v>7.9134434461590006E-2</c:v>
                </c:pt>
                <c:pt idx="4550">
                  <c:v>7.9176649451260003E-2</c:v>
                </c:pt>
                <c:pt idx="4551">
                  <c:v>7.9221718013290005E-2</c:v>
                </c:pt>
                <c:pt idx="4552">
                  <c:v>7.9264797270300003E-2</c:v>
                </c:pt>
                <c:pt idx="4553">
                  <c:v>7.9304821789260002E-2</c:v>
                </c:pt>
                <c:pt idx="4554">
                  <c:v>7.9338796436789996E-2</c:v>
                </c:pt>
                <c:pt idx="4555">
                  <c:v>7.9363912343980006E-2</c:v>
                </c:pt>
                <c:pt idx="4556">
                  <c:v>7.9381175339219998E-2</c:v>
                </c:pt>
                <c:pt idx="4557">
                  <c:v>7.9385958611969995E-2</c:v>
                </c:pt>
                <c:pt idx="4558">
                  <c:v>7.9390004277230003E-2</c:v>
                </c:pt>
                <c:pt idx="4559">
                  <c:v>7.9391732811930002E-2</c:v>
                </c:pt>
                <c:pt idx="4560">
                  <c:v>7.9386100173000004E-2</c:v>
                </c:pt>
                <c:pt idx="4561">
                  <c:v>7.9378396272659996E-2</c:v>
                </c:pt>
                <c:pt idx="4562">
                  <c:v>7.9372383654119999E-2</c:v>
                </c:pt>
                <c:pt idx="4563">
                  <c:v>7.9364314675330005E-2</c:v>
                </c:pt>
                <c:pt idx="4564">
                  <c:v>7.9356282949450005E-2</c:v>
                </c:pt>
                <c:pt idx="4565">
                  <c:v>7.9348959028719995E-2</c:v>
                </c:pt>
                <c:pt idx="4566">
                  <c:v>7.9341605305669999E-2</c:v>
                </c:pt>
                <c:pt idx="4567">
                  <c:v>7.9335339367389998E-2</c:v>
                </c:pt>
                <c:pt idx="4568">
                  <c:v>7.9328507184979996E-2</c:v>
                </c:pt>
                <c:pt idx="4569">
                  <c:v>7.9320177435869998E-2</c:v>
                </c:pt>
                <c:pt idx="4570">
                  <c:v>7.93127566576E-2</c:v>
                </c:pt>
                <c:pt idx="4571">
                  <c:v>7.9306989908219994E-2</c:v>
                </c:pt>
                <c:pt idx="4572">
                  <c:v>7.9297333955759997E-2</c:v>
                </c:pt>
                <c:pt idx="4573">
                  <c:v>7.9288601875310005E-2</c:v>
                </c:pt>
                <c:pt idx="4574">
                  <c:v>7.9280920326709997E-2</c:v>
                </c:pt>
                <c:pt idx="4575">
                  <c:v>7.9272963106629998E-2</c:v>
                </c:pt>
                <c:pt idx="4576">
                  <c:v>7.9267211258410006E-2</c:v>
                </c:pt>
                <c:pt idx="4577">
                  <c:v>7.9259157180790005E-2</c:v>
                </c:pt>
                <c:pt idx="4578">
                  <c:v>7.924992591143E-2</c:v>
                </c:pt>
                <c:pt idx="4579">
                  <c:v>7.9242140054699997E-2</c:v>
                </c:pt>
                <c:pt idx="4580">
                  <c:v>7.9232014715669999E-2</c:v>
                </c:pt>
                <c:pt idx="4581">
                  <c:v>7.9220332205300004E-2</c:v>
                </c:pt>
                <c:pt idx="4582">
                  <c:v>7.9209692776200005E-2</c:v>
                </c:pt>
                <c:pt idx="4583">
                  <c:v>7.9199850559229998E-2</c:v>
                </c:pt>
                <c:pt idx="4584">
                  <c:v>7.9191453754899999E-2</c:v>
                </c:pt>
                <c:pt idx="4585">
                  <c:v>7.9181998968120004E-2</c:v>
                </c:pt>
                <c:pt idx="4586">
                  <c:v>7.9173244535920007E-2</c:v>
                </c:pt>
                <c:pt idx="4587">
                  <c:v>7.9172573983670003E-2</c:v>
                </c:pt>
                <c:pt idx="4588">
                  <c:v>7.9171985387800001E-2</c:v>
                </c:pt>
                <c:pt idx="4589">
                  <c:v>7.9173885285849996E-2</c:v>
                </c:pt>
                <c:pt idx="4590">
                  <c:v>7.9183205962179995E-2</c:v>
                </c:pt>
                <c:pt idx="4591">
                  <c:v>7.9199440777299998E-2</c:v>
                </c:pt>
                <c:pt idx="4592">
                  <c:v>7.9222887754440002E-2</c:v>
                </c:pt>
                <c:pt idx="4593">
                  <c:v>7.9246588051319997E-2</c:v>
                </c:pt>
                <c:pt idx="4594">
                  <c:v>7.9281181097030001E-2</c:v>
                </c:pt>
                <c:pt idx="4595">
                  <c:v>7.9321347177030002E-2</c:v>
                </c:pt>
                <c:pt idx="4596">
                  <c:v>7.9360596835610003E-2</c:v>
                </c:pt>
                <c:pt idx="4597">
                  <c:v>7.9398475587369996E-2</c:v>
                </c:pt>
                <c:pt idx="4598">
                  <c:v>7.9435743391509994E-2</c:v>
                </c:pt>
                <c:pt idx="4599">
                  <c:v>7.9468958079809998E-2</c:v>
                </c:pt>
                <c:pt idx="4600">
                  <c:v>7.9497806727890002E-2</c:v>
                </c:pt>
                <c:pt idx="4601">
                  <c:v>7.952079176903E-2</c:v>
                </c:pt>
                <c:pt idx="4602">
                  <c:v>7.9535283148290004E-2</c:v>
                </c:pt>
                <c:pt idx="4603">
                  <c:v>7.9551249742510002E-2</c:v>
                </c:pt>
                <c:pt idx="4604">
                  <c:v>7.9553209245199999E-2</c:v>
                </c:pt>
                <c:pt idx="4605">
                  <c:v>7.9553522169589996E-2</c:v>
                </c:pt>
                <c:pt idx="4606">
                  <c:v>7.9553030431270003E-2</c:v>
                </c:pt>
                <c:pt idx="4607">
                  <c:v>7.9545088112350004E-2</c:v>
                </c:pt>
                <c:pt idx="4608">
                  <c:v>7.9536966979499996E-2</c:v>
                </c:pt>
                <c:pt idx="4609">
                  <c:v>7.953325659037E-2</c:v>
                </c:pt>
                <c:pt idx="4610">
                  <c:v>7.9525798559189995E-2</c:v>
                </c:pt>
                <c:pt idx="4611">
                  <c:v>7.9521916806699997E-2</c:v>
                </c:pt>
                <c:pt idx="4612">
                  <c:v>7.9516135156149997E-2</c:v>
                </c:pt>
                <c:pt idx="4613">
                  <c:v>7.9507686197759997E-2</c:v>
                </c:pt>
                <c:pt idx="4614">
                  <c:v>7.9501375555990003E-2</c:v>
                </c:pt>
                <c:pt idx="4615">
                  <c:v>7.9493112862109999E-2</c:v>
                </c:pt>
                <c:pt idx="4616">
                  <c:v>7.9486034810539993E-2</c:v>
                </c:pt>
                <c:pt idx="4617">
                  <c:v>7.9480931162830004E-2</c:v>
                </c:pt>
                <c:pt idx="4618">
                  <c:v>7.9476632177830006E-2</c:v>
                </c:pt>
                <c:pt idx="4619">
                  <c:v>7.9469598829749993E-2</c:v>
                </c:pt>
                <c:pt idx="4620">
                  <c:v>7.9465404152869998E-2</c:v>
                </c:pt>
                <c:pt idx="4621">
                  <c:v>7.9455167055130005E-2</c:v>
                </c:pt>
                <c:pt idx="4622">
                  <c:v>7.9449571669099994E-2</c:v>
                </c:pt>
                <c:pt idx="4623">
                  <c:v>7.9444237053390002E-2</c:v>
                </c:pt>
                <c:pt idx="4624">
                  <c:v>7.9437017440800006E-2</c:v>
                </c:pt>
                <c:pt idx="4625">
                  <c:v>7.9429894685749999E-2</c:v>
                </c:pt>
                <c:pt idx="4626">
                  <c:v>7.9421237111090004E-2</c:v>
                </c:pt>
                <c:pt idx="4627">
                  <c:v>7.9417765140530006E-2</c:v>
                </c:pt>
                <c:pt idx="4628">
                  <c:v>7.9410657286639999E-2</c:v>
                </c:pt>
                <c:pt idx="4629">
                  <c:v>7.9400882124899999E-2</c:v>
                </c:pt>
                <c:pt idx="4630">
                  <c:v>7.9389713704589998E-2</c:v>
                </c:pt>
                <c:pt idx="4631">
                  <c:v>7.9385071992869996E-2</c:v>
                </c:pt>
                <c:pt idx="4632">
                  <c:v>7.9376101493840001E-2</c:v>
                </c:pt>
                <c:pt idx="4633">
                  <c:v>7.9366952180859998E-2</c:v>
                </c:pt>
                <c:pt idx="4634">
                  <c:v>7.9357527196409997E-2</c:v>
                </c:pt>
                <c:pt idx="4635">
                  <c:v>7.9349070787430004E-2</c:v>
                </c:pt>
                <c:pt idx="4636">
                  <c:v>7.9339660704140003E-2</c:v>
                </c:pt>
                <c:pt idx="4637">
                  <c:v>7.9325877130030004E-2</c:v>
                </c:pt>
                <c:pt idx="4638">
                  <c:v>7.9315207898619997E-2</c:v>
                </c:pt>
                <c:pt idx="4639">
                  <c:v>7.9306252300739996E-2</c:v>
                </c:pt>
                <c:pt idx="4640">
                  <c:v>7.9300329089160002E-2</c:v>
                </c:pt>
                <c:pt idx="4641">
                  <c:v>7.9292066395279998E-2</c:v>
                </c:pt>
                <c:pt idx="4642">
                  <c:v>7.9291224479679998E-2</c:v>
                </c:pt>
                <c:pt idx="4643">
                  <c:v>7.9292416572569996E-2</c:v>
                </c:pt>
                <c:pt idx="4644">
                  <c:v>7.9296909272669996E-2</c:v>
                </c:pt>
                <c:pt idx="4645">
                  <c:v>7.9305738210680002E-2</c:v>
                </c:pt>
                <c:pt idx="4646">
                  <c:v>7.9331301152710004E-2</c:v>
                </c:pt>
                <c:pt idx="4647">
                  <c:v>7.935996353626E-2</c:v>
                </c:pt>
                <c:pt idx="4648">
                  <c:v>7.9393446445470001E-2</c:v>
                </c:pt>
                <c:pt idx="4649">
                  <c:v>7.9435445368290003E-2</c:v>
                </c:pt>
                <c:pt idx="4650">
                  <c:v>7.9475127160549996E-2</c:v>
                </c:pt>
                <c:pt idx="4651">
                  <c:v>7.9511068761350001E-2</c:v>
                </c:pt>
                <c:pt idx="4652">
                  <c:v>7.9545222222810005E-2</c:v>
                </c:pt>
                <c:pt idx="4653">
                  <c:v>7.9578451812269996E-2</c:v>
                </c:pt>
                <c:pt idx="4654">
                  <c:v>7.9606972634789996E-2</c:v>
                </c:pt>
                <c:pt idx="4655">
                  <c:v>7.9630002379420001E-2</c:v>
                </c:pt>
                <c:pt idx="4656">
                  <c:v>7.9637236893180002E-2</c:v>
                </c:pt>
                <c:pt idx="4657">
                  <c:v>7.9640336334710002E-2</c:v>
                </c:pt>
                <c:pt idx="4658">
                  <c:v>7.9640410840510004E-2</c:v>
                </c:pt>
                <c:pt idx="4659">
                  <c:v>7.9626269638539998E-2</c:v>
                </c:pt>
                <c:pt idx="4660">
                  <c:v>7.9612769186499996E-2</c:v>
                </c:pt>
                <c:pt idx="4661">
                  <c:v>7.9601950943470001E-2</c:v>
                </c:pt>
                <c:pt idx="4662">
                  <c:v>7.9588100314140001E-2</c:v>
                </c:pt>
                <c:pt idx="4663">
                  <c:v>7.9575173556799994E-2</c:v>
                </c:pt>
                <c:pt idx="4664">
                  <c:v>7.9565107822420003E-2</c:v>
                </c:pt>
                <c:pt idx="4665">
                  <c:v>7.9551376402379997E-2</c:v>
                </c:pt>
                <c:pt idx="4666">
                  <c:v>7.953992486E-2</c:v>
                </c:pt>
                <c:pt idx="4667">
                  <c:v>7.9526938498020006E-2</c:v>
                </c:pt>
                <c:pt idx="4668">
                  <c:v>7.950965315104E-2</c:v>
                </c:pt>
                <c:pt idx="4669">
                  <c:v>7.9501792788509995E-2</c:v>
                </c:pt>
                <c:pt idx="4670">
                  <c:v>7.9492837190629995E-2</c:v>
                </c:pt>
                <c:pt idx="4671">
                  <c:v>7.947983592749E-2</c:v>
                </c:pt>
                <c:pt idx="4672">
                  <c:v>7.9468287527559994E-2</c:v>
                </c:pt>
                <c:pt idx="4673">
                  <c:v>7.945219427347E-2</c:v>
                </c:pt>
                <c:pt idx="4674">
                  <c:v>7.9438127577299997E-2</c:v>
                </c:pt>
                <c:pt idx="4675">
                  <c:v>7.9425923526289993E-2</c:v>
                </c:pt>
                <c:pt idx="4676">
                  <c:v>7.9411938786509997E-2</c:v>
                </c:pt>
                <c:pt idx="4677">
                  <c:v>7.9400613903999995E-2</c:v>
                </c:pt>
                <c:pt idx="4678">
                  <c:v>7.9392172396180002E-2</c:v>
                </c:pt>
                <c:pt idx="4679">
                  <c:v>7.9379253089430002E-2</c:v>
                </c:pt>
                <c:pt idx="4680">
                  <c:v>7.9370506107810004E-2</c:v>
                </c:pt>
                <c:pt idx="4681">
                  <c:v>7.9367414116860005E-2</c:v>
                </c:pt>
                <c:pt idx="4682">
                  <c:v>7.9366959631439998E-2</c:v>
                </c:pt>
                <c:pt idx="4683">
                  <c:v>7.9375147819520001E-2</c:v>
                </c:pt>
                <c:pt idx="4684">
                  <c:v>7.9390928149219997E-2</c:v>
                </c:pt>
                <c:pt idx="4685">
                  <c:v>7.9416126012800001E-2</c:v>
                </c:pt>
                <c:pt idx="4686">
                  <c:v>7.9447761178019993E-2</c:v>
                </c:pt>
                <c:pt idx="4687">
                  <c:v>7.9484462738039996E-2</c:v>
                </c:pt>
                <c:pt idx="4688">
                  <c:v>7.9523503780359994E-2</c:v>
                </c:pt>
                <c:pt idx="4689">
                  <c:v>7.9563692212099996E-2</c:v>
                </c:pt>
                <c:pt idx="4690">
                  <c:v>7.9601034522059994E-2</c:v>
                </c:pt>
                <c:pt idx="4691">
                  <c:v>7.9635031521319996E-2</c:v>
                </c:pt>
                <c:pt idx="4692">
                  <c:v>7.9666130244730002E-2</c:v>
                </c:pt>
                <c:pt idx="4693">
                  <c:v>7.9686015844350006E-2</c:v>
                </c:pt>
                <c:pt idx="4694">
                  <c:v>7.9698510468010006E-2</c:v>
                </c:pt>
                <c:pt idx="4695">
                  <c:v>7.9706043004989999E-2</c:v>
                </c:pt>
                <c:pt idx="4696">
                  <c:v>7.9704433679579995E-2</c:v>
                </c:pt>
                <c:pt idx="4697">
                  <c:v>7.9695798456670006E-2</c:v>
                </c:pt>
                <c:pt idx="4698">
                  <c:v>7.9685851931570004E-2</c:v>
                </c:pt>
                <c:pt idx="4699">
                  <c:v>7.9674847424029999E-2</c:v>
                </c:pt>
                <c:pt idx="4700">
                  <c:v>7.9661063849930006E-2</c:v>
                </c:pt>
                <c:pt idx="4701">
                  <c:v>7.9650118947030002E-2</c:v>
                </c:pt>
                <c:pt idx="4702">
                  <c:v>7.9639822244640002E-2</c:v>
                </c:pt>
                <c:pt idx="4703">
                  <c:v>7.963217794895E-2</c:v>
                </c:pt>
                <c:pt idx="4704">
                  <c:v>7.962552458048E-2</c:v>
                </c:pt>
                <c:pt idx="4705">
                  <c:v>7.9612389206889997E-2</c:v>
                </c:pt>
                <c:pt idx="4706">
                  <c:v>7.9602025449279995E-2</c:v>
                </c:pt>
                <c:pt idx="4707">
                  <c:v>7.9576909542079993E-2</c:v>
                </c:pt>
                <c:pt idx="4708">
                  <c:v>7.9560481011869993E-2</c:v>
                </c:pt>
                <c:pt idx="4709">
                  <c:v>7.9548016190529994E-2</c:v>
                </c:pt>
                <c:pt idx="4710">
                  <c:v>7.9529374837880001E-2</c:v>
                </c:pt>
                <c:pt idx="4711">
                  <c:v>7.9502724111080003E-2</c:v>
                </c:pt>
                <c:pt idx="4712">
                  <c:v>7.9491429030899993E-2</c:v>
                </c:pt>
                <c:pt idx="4713">
                  <c:v>7.9481653869150001E-2</c:v>
                </c:pt>
                <c:pt idx="4714">
                  <c:v>7.94579833746E-2</c:v>
                </c:pt>
                <c:pt idx="4715">
                  <c:v>7.9438544809820003E-2</c:v>
                </c:pt>
                <c:pt idx="4716">
                  <c:v>7.9423241317269994E-2</c:v>
                </c:pt>
                <c:pt idx="4717">
                  <c:v>7.9422645270820005E-2</c:v>
                </c:pt>
                <c:pt idx="4718">
                  <c:v>7.9449087381360001E-2</c:v>
                </c:pt>
                <c:pt idx="4719">
                  <c:v>7.9507879912849994E-2</c:v>
                </c:pt>
                <c:pt idx="4720">
                  <c:v>7.9588331282140004E-2</c:v>
                </c:pt>
                <c:pt idx="4721">
                  <c:v>7.9674169421199995E-2</c:v>
                </c:pt>
                <c:pt idx="4722">
                  <c:v>7.9744331538680005E-2</c:v>
                </c:pt>
                <c:pt idx="4723">
                  <c:v>7.9783685505390001E-2</c:v>
                </c:pt>
                <c:pt idx="4724">
                  <c:v>7.9789809882640006E-2</c:v>
                </c:pt>
                <c:pt idx="4725">
                  <c:v>7.9773426055909993E-2</c:v>
                </c:pt>
                <c:pt idx="4726">
                  <c:v>7.97555744648E-2</c:v>
                </c:pt>
                <c:pt idx="4727">
                  <c:v>7.9735264182089996E-2</c:v>
                </c:pt>
                <c:pt idx="4728">
                  <c:v>7.9712361097340007E-2</c:v>
                </c:pt>
                <c:pt idx="4729">
                  <c:v>7.9697117209429999E-2</c:v>
                </c:pt>
                <c:pt idx="4730">
                  <c:v>7.9683497548100002E-2</c:v>
                </c:pt>
                <c:pt idx="4731">
                  <c:v>7.966741919518E-2</c:v>
                </c:pt>
                <c:pt idx="4732">
                  <c:v>7.9648137092589999E-2</c:v>
                </c:pt>
                <c:pt idx="4733">
                  <c:v>7.9637154936789994E-2</c:v>
                </c:pt>
                <c:pt idx="4734">
                  <c:v>7.9615555703639998E-2</c:v>
                </c:pt>
                <c:pt idx="4735">
                  <c:v>7.9597473144530001E-2</c:v>
                </c:pt>
                <c:pt idx="4736">
                  <c:v>7.9575382173059997E-2</c:v>
                </c:pt>
                <c:pt idx="4737">
                  <c:v>7.9557634890079998E-2</c:v>
                </c:pt>
                <c:pt idx="4738">
                  <c:v>7.9540781676770006E-2</c:v>
                </c:pt>
                <c:pt idx="4739">
                  <c:v>7.9529806971550002E-2</c:v>
                </c:pt>
                <c:pt idx="4740">
                  <c:v>7.953911274672E-2</c:v>
                </c:pt>
                <c:pt idx="4741">
                  <c:v>7.9603254795069994E-2</c:v>
                </c:pt>
                <c:pt idx="4742">
                  <c:v>7.9718366265300003E-2</c:v>
                </c:pt>
                <c:pt idx="4743">
                  <c:v>7.9795435070990003E-2</c:v>
                </c:pt>
                <c:pt idx="4744">
                  <c:v>7.9892344772820006E-2</c:v>
                </c:pt>
                <c:pt idx="4745">
                  <c:v>7.9917207360269998E-2</c:v>
                </c:pt>
                <c:pt idx="4746">
                  <c:v>7.9911328852179997E-2</c:v>
                </c:pt>
                <c:pt idx="4747">
                  <c:v>7.9887241125110003E-2</c:v>
                </c:pt>
                <c:pt idx="4748">
                  <c:v>7.9863637685780003E-2</c:v>
                </c:pt>
                <c:pt idx="4749">
                  <c:v>7.9834163188929996E-2</c:v>
                </c:pt>
                <c:pt idx="4750">
                  <c:v>7.9809255898000003E-2</c:v>
                </c:pt>
                <c:pt idx="4751">
                  <c:v>7.9777799546719999E-2</c:v>
                </c:pt>
                <c:pt idx="4752">
                  <c:v>7.9759217798709994E-2</c:v>
                </c:pt>
                <c:pt idx="4753">
                  <c:v>7.9729340970519993E-2</c:v>
                </c:pt>
                <c:pt idx="4754">
                  <c:v>7.9689830541609996E-2</c:v>
                </c:pt>
                <c:pt idx="4755">
                  <c:v>7.9678207635880002E-2</c:v>
                </c:pt>
                <c:pt idx="4756">
                  <c:v>7.9754121601580005E-2</c:v>
                </c:pt>
                <c:pt idx="4757">
                  <c:v>7.9908415675159994E-2</c:v>
                </c:pt>
                <c:pt idx="4758">
                  <c:v>8.0068401992320001E-2</c:v>
                </c:pt>
                <c:pt idx="4759">
                  <c:v>8.008302003145E-2</c:v>
                </c:pt>
                <c:pt idx="4760">
                  <c:v>8.0031588673590004E-2</c:v>
                </c:pt>
                <c:pt idx="4761">
                  <c:v>7.9991422593590003E-2</c:v>
                </c:pt>
                <c:pt idx="4762">
                  <c:v>7.9971738159659994E-2</c:v>
                </c:pt>
                <c:pt idx="4763">
                  <c:v>7.9919822514060004E-2</c:v>
                </c:pt>
                <c:pt idx="4764">
                  <c:v>7.9890266060829995E-2</c:v>
                </c:pt>
                <c:pt idx="4765">
                  <c:v>7.9907812178130005E-2</c:v>
                </c:pt>
                <c:pt idx="4766">
                  <c:v>8.0232679843900007E-2</c:v>
                </c:pt>
                <c:pt idx="4767">
                  <c:v>8.0273933708670003E-2</c:v>
                </c:pt>
                <c:pt idx="4768">
                  <c:v>8.0253168940540007E-2</c:v>
                </c:pt>
                <c:pt idx="4769">
                  <c:v>8.0240368843080001E-2</c:v>
                </c:pt>
                <c:pt idx="4770">
                  <c:v>8.0213204026219995E-2</c:v>
                </c:pt>
                <c:pt idx="4771">
                  <c:v>8.0205529928210006E-2</c:v>
                </c:pt>
                <c:pt idx="4772">
                  <c:v>8.0204784870149995E-2</c:v>
                </c:pt>
                <c:pt idx="4773">
                  <c:v>8.0193869769570006E-2</c:v>
                </c:pt>
                <c:pt idx="4774">
                  <c:v>8.019436895847E-2</c:v>
                </c:pt>
                <c:pt idx="4775">
                  <c:v>8.0179393291470002E-2</c:v>
                </c:pt>
                <c:pt idx="4776">
                  <c:v>8.0177366733549998E-2</c:v>
                </c:pt>
                <c:pt idx="4777">
                  <c:v>8.0207295715810006E-2</c:v>
                </c:pt>
                <c:pt idx="4778">
                  <c:v>8.0283634364599996E-2</c:v>
                </c:pt>
                <c:pt idx="4779">
                  <c:v>8.0356277525420003E-2</c:v>
                </c:pt>
                <c:pt idx="4780">
                  <c:v>8.0441080033780005E-2</c:v>
                </c:pt>
                <c:pt idx="4781">
                  <c:v>8.0516181886199994E-2</c:v>
                </c:pt>
                <c:pt idx="4782">
                  <c:v>8.0576419830320004E-2</c:v>
                </c:pt>
                <c:pt idx="4783">
                  <c:v>8.0612696707250006E-2</c:v>
                </c:pt>
                <c:pt idx="4784">
                  <c:v>8.0633878707890003E-2</c:v>
                </c:pt>
                <c:pt idx="4785">
                  <c:v>8.0636329948900007E-2</c:v>
                </c:pt>
                <c:pt idx="4786">
                  <c:v>8.0634735524650003E-2</c:v>
                </c:pt>
                <c:pt idx="4787">
                  <c:v>8.0628670752050005E-2</c:v>
                </c:pt>
                <c:pt idx="4788">
                  <c:v>8.06207805872E-2</c:v>
                </c:pt>
                <c:pt idx="4789">
                  <c:v>8.0613799393180002E-2</c:v>
                </c:pt>
                <c:pt idx="4790">
                  <c:v>8.0608747899530001E-2</c:v>
                </c:pt>
                <c:pt idx="4791">
                  <c:v>8.0601572990420006E-2</c:v>
                </c:pt>
                <c:pt idx="4792">
                  <c:v>8.0592542886729998E-2</c:v>
                </c:pt>
                <c:pt idx="4793">
                  <c:v>8.0587379634379994E-2</c:v>
                </c:pt>
                <c:pt idx="4794">
                  <c:v>8.0580040812489998E-2</c:v>
                </c:pt>
                <c:pt idx="4795">
                  <c:v>8.0578707158570004E-2</c:v>
                </c:pt>
                <c:pt idx="4796">
                  <c:v>8.0578111112120002E-2</c:v>
                </c:pt>
                <c:pt idx="4797">
                  <c:v>8.0577619373799994E-2</c:v>
                </c:pt>
                <c:pt idx="4798">
                  <c:v>8.057620376348E-2</c:v>
                </c:pt>
                <c:pt idx="4799">
                  <c:v>8.0576159059999999E-2</c:v>
                </c:pt>
                <c:pt idx="4800">
                  <c:v>8.0576837062839995E-2</c:v>
                </c:pt>
                <c:pt idx="4801">
                  <c:v>8.0576322972769995E-2</c:v>
                </c:pt>
                <c:pt idx="4802">
                  <c:v>8.0574437975880001E-2</c:v>
                </c:pt>
                <c:pt idx="4803">
                  <c:v>8.0574564635749996E-2</c:v>
                </c:pt>
                <c:pt idx="4804">
                  <c:v>8.0577194690700002E-2</c:v>
                </c:pt>
                <c:pt idx="4805">
                  <c:v>8.0576777458190002E-2</c:v>
                </c:pt>
                <c:pt idx="4806">
                  <c:v>8.0577209591869994E-2</c:v>
                </c:pt>
                <c:pt idx="4807">
                  <c:v>8.0582208931450003E-2</c:v>
                </c:pt>
                <c:pt idx="4808">
                  <c:v>8.0583825707439993E-2</c:v>
                </c:pt>
                <c:pt idx="4809">
                  <c:v>8.0586738884450004E-2</c:v>
                </c:pt>
                <c:pt idx="4810">
                  <c:v>8.0589443445210004E-2</c:v>
                </c:pt>
                <c:pt idx="4811">
                  <c:v>8.0600000917910003E-2</c:v>
                </c:pt>
                <c:pt idx="4812">
                  <c:v>8.0606073141099993E-2</c:v>
                </c:pt>
                <c:pt idx="4813">
                  <c:v>8.0614641308780002E-2</c:v>
                </c:pt>
                <c:pt idx="4814">
                  <c:v>8.0628946423529996E-2</c:v>
                </c:pt>
                <c:pt idx="4815">
                  <c:v>8.0643996596340001E-2</c:v>
                </c:pt>
                <c:pt idx="4816">
                  <c:v>8.0660499632359994E-2</c:v>
                </c:pt>
                <c:pt idx="4817">
                  <c:v>8.0682732164859994E-2</c:v>
                </c:pt>
                <c:pt idx="4818">
                  <c:v>8.0706126987930005E-2</c:v>
                </c:pt>
                <c:pt idx="4819">
                  <c:v>8.0734752118590006E-2</c:v>
                </c:pt>
                <c:pt idx="4820">
                  <c:v>8.0768622457979999E-2</c:v>
                </c:pt>
                <c:pt idx="4821">
                  <c:v>8.0803669989109997E-2</c:v>
                </c:pt>
                <c:pt idx="4822">
                  <c:v>8.0842584371570006E-2</c:v>
                </c:pt>
                <c:pt idx="4823">
                  <c:v>8.0884769558909997E-2</c:v>
                </c:pt>
                <c:pt idx="4824">
                  <c:v>8.092503249645E-2</c:v>
                </c:pt>
                <c:pt idx="4825">
                  <c:v>8.0967374145980001E-2</c:v>
                </c:pt>
                <c:pt idx="4826">
                  <c:v>8.1007137894630002E-2</c:v>
                </c:pt>
                <c:pt idx="4827">
                  <c:v>8.1042356789109996E-2</c:v>
                </c:pt>
                <c:pt idx="4828">
                  <c:v>8.1080123782159993E-2</c:v>
                </c:pt>
                <c:pt idx="4829">
                  <c:v>8.1110864877700001E-2</c:v>
                </c:pt>
                <c:pt idx="4830">
                  <c:v>8.113796263933E-2</c:v>
                </c:pt>
                <c:pt idx="4831">
                  <c:v>8.1158302724360004E-2</c:v>
                </c:pt>
                <c:pt idx="4832">
                  <c:v>8.1171557307240003E-2</c:v>
                </c:pt>
                <c:pt idx="4833">
                  <c:v>8.1181064248090004E-2</c:v>
                </c:pt>
                <c:pt idx="4834">
                  <c:v>8.1190034747119999E-2</c:v>
                </c:pt>
                <c:pt idx="4835">
                  <c:v>8.1197269260880001E-2</c:v>
                </c:pt>
                <c:pt idx="4836">
                  <c:v>8.1202097237109999E-2</c:v>
                </c:pt>
                <c:pt idx="4837">
                  <c:v>8.1207498908039993E-2</c:v>
                </c:pt>
                <c:pt idx="4838">
                  <c:v>8.1212073564530002E-2</c:v>
                </c:pt>
                <c:pt idx="4839">
                  <c:v>8.1213757395739994E-2</c:v>
                </c:pt>
                <c:pt idx="4840">
                  <c:v>8.1217803061009994E-2</c:v>
                </c:pt>
                <c:pt idx="4841">
                  <c:v>8.1220358610150006E-2</c:v>
                </c:pt>
                <c:pt idx="4842">
                  <c:v>8.1226952373980005E-2</c:v>
                </c:pt>
                <c:pt idx="4843">
                  <c:v>8.1228822469709999E-2</c:v>
                </c:pt>
                <c:pt idx="4844">
                  <c:v>8.1230394542220002E-2</c:v>
                </c:pt>
                <c:pt idx="4845">
                  <c:v>8.123334497213E-2</c:v>
                </c:pt>
                <c:pt idx="4846">
                  <c:v>8.1235945224760006E-2</c:v>
                </c:pt>
                <c:pt idx="4847">
                  <c:v>8.1237427890300001E-2</c:v>
                </c:pt>
                <c:pt idx="4848">
                  <c:v>8.1237442791460002E-2</c:v>
                </c:pt>
                <c:pt idx="4849">
                  <c:v>8.1239201128480001E-2</c:v>
                </c:pt>
                <c:pt idx="4850">
                  <c:v>8.12409222126E-2</c:v>
                </c:pt>
                <c:pt idx="4851">
                  <c:v>8.1244088709350001E-2</c:v>
                </c:pt>
                <c:pt idx="4852">
                  <c:v>8.124404400587E-2</c:v>
                </c:pt>
                <c:pt idx="4853">
                  <c:v>8.1248156726360002E-2</c:v>
                </c:pt>
                <c:pt idx="4854">
                  <c:v>8.1252560019489994E-2</c:v>
                </c:pt>
                <c:pt idx="4855">
                  <c:v>8.1256061792369993E-2</c:v>
                </c:pt>
                <c:pt idx="4856">
                  <c:v>8.1263117492199999E-2</c:v>
                </c:pt>
                <c:pt idx="4857">
                  <c:v>8.1267349421979995E-2</c:v>
                </c:pt>
                <c:pt idx="4858">
                  <c:v>8.1270396709440001E-2</c:v>
                </c:pt>
                <c:pt idx="4859">
                  <c:v>8.1275813281540002E-2</c:v>
                </c:pt>
                <c:pt idx="4860">
                  <c:v>8.1278011202810002E-2</c:v>
                </c:pt>
                <c:pt idx="4861">
                  <c:v>8.128282427788E-2</c:v>
                </c:pt>
                <c:pt idx="4862">
                  <c:v>8.1292316317559996E-2</c:v>
                </c:pt>
                <c:pt idx="4863">
                  <c:v>8.1297777593139997E-2</c:v>
                </c:pt>
                <c:pt idx="4864">
                  <c:v>8.1303514540200003E-2</c:v>
                </c:pt>
                <c:pt idx="4865">
                  <c:v>8.1310190260410004E-2</c:v>
                </c:pt>
                <c:pt idx="4866">
                  <c:v>8.1311792135239994E-2</c:v>
                </c:pt>
                <c:pt idx="4867">
                  <c:v>8.1319391727449994E-2</c:v>
                </c:pt>
                <c:pt idx="4868">
                  <c:v>8.1327527761460003E-2</c:v>
                </c:pt>
                <c:pt idx="4869">
                  <c:v>8.13345015049E-2</c:v>
                </c:pt>
                <c:pt idx="4870">
                  <c:v>8.1342943012710001E-2</c:v>
                </c:pt>
                <c:pt idx="4871">
                  <c:v>8.1349074840549998E-2</c:v>
                </c:pt>
                <c:pt idx="4872">
                  <c:v>8.1352308392520001E-2</c:v>
                </c:pt>
                <c:pt idx="4873">
                  <c:v>8.1355273723600005E-2</c:v>
                </c:pt>
                <c:pt idx="4874">
                  <c:v>8.135850727558E-2</c:v>
                </c:pt>
                <c:pt idx="4875">
                  <c:v>8.1360444426540002E-2</c:v>
                </c:pt>
                <c:pt idx="4876">
                  <c:v>8.1367075443270001E-2</c:v>
                </c:pt>
                <c:pt idx="4877">
                  <c:v>8.1371948122980001E-2</c:v>
                </c:pt>
                <c:pt idx="4878">
                  <c:v>8.1376940011979995E-2</c:v>
                </c:pt>
                <c:pt idx="4879">
                  <c:v>8.1384964287279996E-2</c:v>
                </c:pt>
                <c:pt idx="4880">
                  <c:v>8.1395752727990003E-2</c:v>
                </c:pt>
                <c:pt idx="4881">
                  <c:v>8.1408359110359999E-2</c:v>
                </c:pt>
                <c:pt idx="4882">
                  <c:v>8.1430457532410003E-2</c:v>
                </c:pt>
                <c:pt idx="4883">
                  <c:v>8.1462956964969996E-2</c:v>
                </c:pt>
                <c:pt idx="4884">
                  <c:v>8.1495672464370006E-2</c:v>
                </c:pt>
                <c:pt idx="4885">
                  <c:v>8.1537283956999995E-2</c:v>
                </c:pt>
                <c:pt idx="4886">
                  <c:v>8.158122003078E-2</c:v>
                </c:pt>
                <c:pt idx="4887">
                  <c:v>8.1628866493700006E-2</c:v>
                </c:pt>
                <c:pt idx="4888">
                  <c:v>8.1680029630659998E-2</c:v>
                </c:pt>
                <c:pt idx="4889">
                  <c:v>8.1730790436270004E-2</c:v>
                </c:pt>
                <c:pt idx="4890">
                  <c:v>8.1780262291429998E-2</c:v>
                </c:pt>
                <c:pt idx="4891">
                  <c:v>8.1830091774460004E-2</c:v>
                </c:pt>
                <c:pt idx="4892">
                  <c:v>8.1873640418049995E-2</c:v>
                </c:pt>
                <c:pt idx="4893">
                  <c:v>8.1907644867900004E-2</c:v>
                </c:pt>
                <c:pt idx="4894">
                  <c:v>8.1939175724979996E-2</c:v>
                </c:pt>
                <c:pt idx="4895">
                  <c:v>8.1962972879409998E-2</c:v>
                </c:pt>
                <c:pt idx="4896">
                  <c:v>8.1983469426629998E-2</c:v>
                </c:pt>
                <c:pt idx="4897">
                  <c:v>8.1999979913230006E-2</c:v>
                </c:pt>
                <c:pt idx="4898">
                  <c:v>8.2013547420500002E-2</c:v>
                </c:pt>
                <c:pt idx="4899">
                  <c:v>8.2022450864320001E-2</c:v>
                </c:pt>
                <c:pt idx="4900">
                  <c:v>8.2030996680259996E-2</c:v>
                </c:pt>
                <c:pt idx="4901">
                  <c:v>8.2036621868609994E-2</c:v>
                </c:pt>
                <c:pt idx="4902">
                  <c:v>8.2041501998899993E-2</c:v>
                </c:pt>
                <c:pt idx="4903">
                  <c:v>8.2047313451769993E-2</c:v>
                </c:pt>
                <c:pt idx="4904">
                  <c:v>8.2056239247320001E-2</c:v>
                </c:pt>
                <c:pt idx="4905">
                  <c:v>8.2061178982259994E-2</c:v>
                </c:pt>
                <c:pt idx="4906">
                  <c:v>8.2065626978870002E-2</c:v>
                </c:pt>
                <c:pt idx="4907">
                  <c:v>8.2066394388680006E-2</c:v>
                </c:pt>
                <c:pt idx="4908">
                  <c:v>8.2073785364630003E-2</c:v>
                </c:pt>
                <c:pt idx="4909">
                  <c:v>8.2078762352469997E-2</c:v>
                </c:pt>
                <c:pt idx="4910">
                  <c:v>8.2082018256190006E-2</c:v>
                </c:pt>
                <c:pt idx="4911">
                  <c:v>8.2088179886339999E-2</c:v>
                </c:pt>
                <c:pt idx="4912">
                  <c:v>8.2092054188249997E-2</c:v>
                </c:pt>
                <c:pt idx="4913">
                  <c:v>8.2098774611950004E-2</c:v>
                </c:pt>
                <c:pt idx="4914">
                  <c:v>8.2102127373219994E-2</c:v>
                </c:pt>
                <c:pt idx="4915">
                  <c:v>8.2110039889809999E-2</c:v>
                </c:pt>
                <c:pt idx="4916">
                  <c:v>8.2119300961490005E-2</c:v>
                </c:pt>
                <c:pt idx="4917">
                  <c:v>8.2130871713159997E-2</c:v>
                </c:pt>
                <c:pt idx="4918">
                  <c:v>8.2135505974289993E-2</c:v>
                </c:pt>
                <c:pt idx="4919">
                  <c:v>8.2143135368819994E-2</c:v>
                </c:pt>
                <c:pt idx="4920">
                  <c:v>8.2151524722579999E-2</c:v>
                </c:pt>
                <c:pt idx="4921">
                  <c:v>8.2156002521509994E-2</c:v>
                </c:pt>
                <c:pt idx="4922">
                  <c:v>8.2165427505970001E-2</c:v>
                </c:pt>
                <c:pt idx="4923">
                  <c:v>8.2172892987730006E-2</c:v>
                </c:pt>
                <c:pt idx="4924">
                  <c:v>8.2180649042130002E-2</c:v>
                </c:pt>
                <c:pt idx="4925">
                  <c:v>8.2186788320539994E-2</c:v>
                </c:pt>
                <c:pt idx="4926">
                  <c:v>8.2193955779079994E-2</c:v>
                </c:pt>
                <c:pt idx="4927">
                  <c:v>8.2199193537240006E-2</c:v>
                </c:pt>
                <c:pt idx="4928">
                  <c:v>8.2207418978210003E-2</c:v>
                </c:pt>
                <c:pt idx="4929">
                  <c:v>8.2218036055559995E-2</c:v>
                </c:pt>
                <c:pt idx="4930">
                  <c:v>8.2228481769560005E-2</c:v>
                </c:pt>
                <c:pt idx="4931">
                  <c:v>8.2242399454119999E-2</c:v>
                </c:pt>
                <c:pt idx="4932">
                  <c:v>8.225491642952E-2</c:v>
                </c:pt>
                <c:pt idx="4933">
                  <c:v>8.2266509532929993E-2</c:v>
                </c:pt>
                <c:pt idx="4934">
                  <c:v>8.2283966243270001E-2</c:v>
                </c:pt>
                <c:pt idx="4935">
                  <c:v>8.2300052046779995E-2</c:v>
                </c:pt>
                <c:pt idx="4936">
                  <c:v>8.2323558628560001E-2</c:v>
                </c:pt>
                <c:pt idx="4937">
                  <c:v>8.2348942756650001E-2</c:v>
                </c:pt>
                <c:pt idx="4938">
                  <c:v>8.2381300628190005E-2</c:v>
                </c:pt>
                <c:pt idx="4939">
                  <c:v>8.2414768636229999E-2</c:v>
                </c:pt>
                <c:pt idx="4940">
                  <c:v>8.2456491887569996E-2</c:v>
                </c:pt>
                <c:pt idx="4941">
                  <c:v>8.2498572766780007E-2</c:v>
                </c:pt>
                <c:pt idx="4942">
                  <c:v>8.2541599869730004E-2</c:v>
                </c:pt>
                <c:pt idx="4943">
                  <c:v>8.2593306899070004E-2</c:v>
                </c:pt>
                <c:pt idx="4944">
                  <c:v>8.2641303539279995E-2</c:v>
                </c:pt>
                <c:pt idx="4945">
                  <c:v>8.2690894603729997E-2</c:v>
                </c:pt>
                <c:pt idx="4946">
                  <c:v>8.2740716636180003E-2</c:v>
                </c:pt>
                <c:pt idx="4947">
                  <c:v>8.2789801061149998E-2</c:v>
                </c:pt>
                <c:pt idx="4948">
                  <c:v>8.2829967141149999E-2</c:v>
                </c:pt>
                <c:pt idx="4949">
                  <c:v>8.2873702049260006E-2</c:v>
                </c:pt>
                <c:pt idx="4950">
                  <c:v>8.2907222211360002E-2</c:v>
                </c:pt>
                <c:pt idx="4951">
                  <c:v>8.2940481603149999E-2</c:v>
                </c:pt>
                <c:pt idx="4952">
                  <c:v>8.2970865070819994E-2</c:v>
                </c:pt>
                <c:pt idx="4953">
                  <c:v>8.299399912357E-2</c:v>
                </c:pt>
                <c:pt idx="4954">
                  <c:v>8.301811665297E-2</c:v>
                </c:pt>
                <c:pt idx="4955">
                  <c:v>8.3045564591880006E-2</c:v>
                </c:pt>
                <c:pt idx="4956">
                  <c:v>8.3061337471009994E-2</c:v>
                </c:pt>
                <c:pt idx="4957">
                  <c:v>8.3077892661090003E-2</c:v>
                </c:pt>
                <c:pt idx="4958">
                  <c:v>8.3097934722900002E-2</c:v>
                </c:pt>
                <c:pt idx="4959">
                  <c:v>8.3109013736250001E-2</c:v>
                </c:pt>
                <c:pt idx="4960">
                  <c:v>8.3123445510859997E-2</c:v>
                </c:pt>
                <c:pt idx="4961">
                  <c:v>8.3138674497599999E-2</c:v>
                </c:pt>
                <c:pt idx="4962">
                  <c:v>8.3150275051590006E-2</c:v>
                </c:pt>
                <c:pt idx="4963">
                  <c:v>8.3164580166339999E-2</c:v>
                </c:pt>
                <c:pt idx="4964">
                  <c:v>8.3177581429479994E-2</c:v>
                </c:pt>
                <c:pt idx="4965">
                  <c:v>8.3185531198980006E-2</c:v>
                </c:pt>
                <c:pt idx="4966">
                  <c:v>8.3198145031930001E-2</c:v>
                </c:pt>
                <c:pt idx="4967">
                  <c:v>8.3212800323960001E-2</c:v>
                </c:pt>
                <c:pt idx="4968">
                  <c:v>8.3221644163130007E-2</c:v>
                </c:pt>
                <c:pt idx="4969">
                  <c:v>8.3235688507559996E-2</c:v>
                </c:pt>
                <c:pt idx="4970">
                  <c:v>8.3251431584360006E-2</c:v>
                </c:pt>
                <c:pt idx="4971">
                  <c:v>8.3264462649820001E-2</c:v>
                </c:pt>
                <c:pt idx="4972">
                  <c:v>8.3281569182869997E-2</c:v>
                </c:pt>
                <c:pt idx="4973">
                  <c:v>8.3294637501239999E-2</c:v>
                </c:pt>
                <c:pt idx="4974">
                  <c:v>8.3308786153790004E-2</c:v>
                </c:pt>
                <c:pt idx="4975">
                  <c:v>8.3323806524279995E-2</c:v>
                </c:pt>
                <c:pt idx="4976">
                  <c:v>8.3338044583799994E-2</c:v>
                </c:pt>
                <c:pt idx="4977">
                  <c:v>8.3350241184229998E-2</c:v>
                </c:pt>
                <c:pt idx="4978">
                  <c:v>8.33659991622E-2</c:v>
                </c:pt>
                <c:pt idx="4979">
                  <c:v>8.3378769457340005E-2</c:v>
                </c:pt>
                <c:pt idx="4980">
                  <c:v>8.3388924598690004E-2</c:v>
                </c:pt>
                <c:pt idx="4981">
                  <c:v>8.3401478826999997E-2</c:v>
                </c:pt>
                <c:pt idx="4982">
                  <c:v>8.3414681255819995E-2</c:v>
                </c:pt>
                <c:pt idx="4983">
                  <c:v>8.3426922559740005E-2</c:v>
                </c:pt>
                <c:pt idx="4984">
                  <c:v>8.3438657224179993E-2</c:v>
                </c:pt>
                <c:pt idx="4985">
                  <c:v>8.3453312516209993E-2</c:v>
                </c:pt>
                <c:pt idx="4986">
                  <c:v>8.346758037806E-2</c:v>
                </c:pt>
                <c:pt idx="4987">
                  <c:v>8.3483040332789998E-2</c:v>
                </c:pt>
                <c:pt idx="4988">
                  <c:v>8.3499014377589997E-2</c:v>
                </c:pt>
                <c:pt idx="4989">
                  <c:v>8.3514735102650006E-2</c:v>
                </c:pt>
                <c:pt idx="4990">
                  <c:v>8.3530090749260003E-2</c:v>
                </c:pt>
                <c:pt idx="4991">
                  <c:v>8.3544857800010003E-2</c:v>
                </c:pt>
                <c:pt idx="4992">
                  <c:v>8.3564057946209996E-2</c:v>
                </c:pt>
                <c:pt idx="4993">
                  <c:v>8.3593465387820004E-2</c:v>
                </c:pt>
                <c:pt idx="4994">
                  <c:v>8.3621419966219995E-2</c:v>
                </c:pt>
                <c:pt idx="4995">
                  <c:v>8.3658404648300003E-2</c:v>
                </c:pt>
                <c:pt idx="4996">
                  <c:v>8.3699151873590005E-2</c:v>
                </c:pt>
                <c:pt idx="4997">
                  <c:v>8.3744458854199996E-2</c:v>
                </c:pt>
                <c:pt idx="4998">
                  <c:v>8.3797089755539997E-2</c:v>
                </c:pt>
                <c:pt idx="4999">
                  <c:v>8.3857253193860004E-2</c:v>
                </c:pt>
                <c:pt idx="5000">
                  <c:v>8.3921104669570007E-2</c:v>
                </c:pt>
                <c:pt idx="5001">
                  <c:v>8.3985678851600007E-2</c:v>
                </c:pt>
                <c:pt idx="5002">
                  <c:v>8.4045588970179996E-2</c:v>
                </c:pt>
                <c:pt idx="5003">
                  <c:v>8.4098279476170004E-2</c:v>
                </c:pt>
                <c:pt idx="5004">
                  <c:v>8.4153026342389997E-2</c:v>
                </c:pt>
                <c:pt idx="5005">
                  <c:v>8.4197640419009998E-2</c:v>
                </c:pt>
                <c:pt idx="5006">
                  <c:v>8.4239572286609998E-2</c:v>
                </c:pt>
                <c:pt idx="5007">
                  <c:v>8.4275171160700005E-2</c:v>
                </c:pt>
                <c:pt idx="5008">
                  <c:v>8.430339396E-2</c:v>
                </c:pt>
                <c:pt idx="5009">
                  <c:v>8.4326684474949995E-2</c:v>
                </c:pt>
                <c:pt idx="5010">
                  <c:v>8.4346853196619997E-2</c:v>
                </c:pt>
                <c:pt idx="5011">
                  <c:v>8.4364742040630006E-2</c:v>
                </c:pt>
                <c:pt idx="5012">
                  <c:v>8.4383428096770005E-2</c:v>
                </c:pt>
                <c:pt idx="5013">
                  <c:v>8.4401808679099993E-2</c:v>
                </c:pt>
                <c:pt idx="5014">
                  <c:v>8.4417924284930002E-2</c:v>
                </c:pt>
                <c:pt idx="5015">
                  <c:v>8.4435448050500003E-2</c:v>
                </c:pt>
                <c:pt idx="5016">
                  <c:v>8.4450379014019999E-2</c:v>
                </c:pt>
                <c:pt idx="5017">
                  <c:v>8.4466591477389996E-2</c:v>
                </c:pt>
                <c:pt idx="5018">
                  <c:v>8.44824463129E-2</c:v>
                </c:pt>
                <c:pt idx="5019">
                  <c:v>8.4498822689060005E-2</c:v>
                </c:pt>
                <c:pt idx="5020">
                  <c:v>8.4516383707520001E-2</c:v>
                </c:pt>
                <c:pt idx="5021">
                  <c:v>8.4533780813219994E-2</c:v>
                </c:pt>
                <c:pt idx="5022">
                  <c:v>8.4548071026799995E-2</c:v>
                </c:pt>
                <c:pt idx="5023">
                  <c:v>8.4564760327340005E-2</c:v>
                </c:pt>
                <c:pt idx="5024">
                  <c:v>8.4584623575210002E-2</c:v>
                </c:pt>
                <c:pt idx="5025">
                  <c:v>8.4598936140539996E-2</c:v>
                </c:pt>
                <c:pt idx="5026">
                  <c:v>8.4615424275400003E-2</c:v>
                </c:pt>
                <c:pt idx="5027">
                  <c:v>8.4635525941850004E-2</c:v>
                </c:pt>
                <c:pt idx="5028">
                  <c:v>8.4653653204440002E-2</c:v>
                </c:pt>
                <c:pt idx="5029">
                  <c:v>8.4671691060069998E-2</c:v>
                </c:pt>
                <c:pt idx="5030">
                  <c:v>8.4689497947689998E-2</c:v>
                </c:pt>
                <c:pt idx="5031">
                  <c:v>8.4710530936719999E-2</c:v>
                </c:pt>
                <c:pt idx="5032">
                  <c:v>8.4731638431550002E-2</c:v>
                </c:pt>
                <c:pt idx="5033">
                  <c:v>8.4751941263680006E-2</c:v>
                </c:pt>
                <c:pt idx="5034">
                  <c:v>8.4771089255810006E-2</c:v>
                </c:pt>
                <c:pt idx="5035">
                  <c:v>8.4791831672189996E-2</c:v>
                </c:pt>
                <c:pt idx="5036">
                  <c:v>8.4814183413980004E-2</c:v>
                </c:pt>
                <c:pt idx="5037">
                  <c:v>8.4833875298500006E-2</c:v>
                </c:pt>
                <c:pt idx="5038">
                  <c:v>8.4856815636160002E-2</c:v>
                </c:pt>
                <c:pt idx="5039">
                  <c:v>8.4878683090210003E-2</c:v>
                </c:pt>
                <c:pt idx="5040">
                  <c:v>8.4906958043580005E-2</c:v>
                </c:pt>
                <c:pt idx="5041">
                  <c:v>8.4942832589150002E-2</c:v>
                </c:pt>
                <c:pt idx="5042">
                  <c:v>8.4990017116070002E-2</c:v>
                </c:pt>
                <c:pt idx="5043">
                  <c:v>8.5037410259250004E-2</c:v>
                </c:pt>
                <c:pt idx="5044">
                  <c:v>8.509194105864E-2</c:v>
                </c:pt>
                <c:pt idx="5045">
                  <c:v>8.51578861475E-2</c:v>
                </c:pt>
                <c:pt idx="5046">
                  <c:v>8.5226349532599999E-2</c:v>
                </c:pt>
                <c:pt idx="5047">
                  <c:v>8.5300095379350002E-2</c:v>
                </c:pt>
                <c:pt idx="5048">
                  <c:v>8.5371881723400003E-2</c:v>
                </c:pt>
                <c:pt idx="5049">
                  <c:v>8.5445649921889993E-2</c:v>
                </c:pt>
                <c:pt idx="5050">
                  <c:v>8.5513129830359996E-2</c:v>
                </c:pt>
                <c:pt idx="5051">
                  <c:v>8.5571102797990004E-2</c:v>
                </c:pt>
                <c:pt idx="5052">
                  <c:v>8.5617758333680002E-2</c:v>
                </c:pt>
                <c:pt idx="5053">
                  <c:v>8.5666291415690002E-2</c:v>
                </c:pt>
                <c:pt idx="5054">
                  <c:v>8.5704281926160003E-2</c:v>
                </c:pt>
                <c:pt idx="5055">
                  <c:v>8.5736274719240002E-2</c:v>
                </c:pt>
                <c:pt idx="5056">
                  <c:v>8.5764683783049994E-2</c:v>
                </c:pt>
                <c:pt idx="5057">
                  <c:v>8.5787661373619997E-2</c:v>
                </c:pt>
                <c:pt idx="5058">
                  <c:v>8.5809834301470003E-2</c:v>
                </c:pt>
                <c:pt idx="5059">
                  <c:v>8.5829436779019996E-2</c:v>
                </c:pt>
                <c:pt idx="5060">
                  <c:v>8.5846595466139999E-2</c:v>
                </c:pt>
                <c:pt idx="5061">
                  <c:v>8.5867375135420004E-2</c:v>
                </c:pt>
                <c:pt idx="5062">
                  <c:v>8.5892014205459999E-2</c:v>
                </c:pt>
                <c:pt idx="5063">
                  <c:v>8.5913695394989997E-2</c:v>
                </c:pt>
                <c:pt idx="5064">
                  <c:v>8.5936270654199995E-2</c:v>
                </c:pt>
                <c:pt idx="5065">
                  <c:v>8.5958018898960001E-2</c:v>
                </c:pt>
                <c:pt idx="5066">
                  <c:v>8.5980199277399999E-2</c:v>
                </c:pt>
                <c:pt idx="5067">
                  <c:v>8.6000055074689996E-2</c:v>
                </c:pt>
                <c:pt idx="5068">
                  <c:v>8.6020521819589996E-2</c:v>
                </c:pt>
                <c:pt idx="5069">
                  <c:v>8.6041651666159999E-2</c:v>
                </c:pt>
                <c:pt idx="5070">
                  <c:v>8.6066834628580002E-2</c:v>
                </c:pt>
                <c:pt idx="5071">
                  <c:v>8.6085692048069998E-2</c:v>
                </c:pt>
                <c:pt idx="5072">
                  <c:v>8.6105898022649993E-2</c:v>
                </c:pt>
                <c:pt idx="5073">
                  <c:v>8.6125828325749998E-2</c:v>
                </c:pt>
                <c:pt idx="5074">
                  <c:v>8.6145184934140001E-2</c:v>
                </c:pt>
                <c:pt idx="5075">
                  <c:v>8.6165338754650003E-2</c:v>
                </c:pt>
                <c:pt idx="5076">
                  <c:v>8.6186006665230006E-2</c:v>
                </c:pt>
                <c:pt idx="5077">
                  <c:v>8.6203597486019995E-2</c:v>
                </c:pt>
                <c:pt idx="5078">
                  <c:v>8.6224228143690004E-2</c:v>
                </c:pt>
                <c:pt idx="5079">
                  <c:v>8.6249195039270005E-2</c:v>
                </c:pt>
                <c:pt idx="5080">
                  <c:v>8.6269296705720006E-2</c:v>
                </c:pt>
                <c:pt idx="5081">
                  <c:v>8.6295634508130006E-2</c:v>
                </c:pt>
                <c:pt idx="5082">
                  <c:v>8.6324967443939998E-2</c:v>
                </c:pt>
                <c:pt idx="5083">
                  <c:v>8.6355037987230002E-2</c:v>
                </c:pt>
                <c:pt idx="5084">
                  <c:v>8.6399421095849999E-2</c:v>
                </c:pt>
                <c:pt idx="5085">
                  <c:v>8.6450532078739997E-2</c:v>
                </c:pt>
                <c:pt idx="5086">
                  <c:v>8.6508452892299997E-2</c:v>
                </c:pt>
                <c:pt idx="5087">
                  <c:v>8.6578398942949997E-2</c:v>
                </c:pt>
                <c:pt idx="5088">
                  <c:v>8.6648203432559995E-2</c:v>
                </c:pt>
                <c:pt idx="5089">
                  <c:v>8.6722046136860007E-2</c:v>
                </c:pt>
                <c:pt idx="5090">
                  <c:v>8.6800634860990003E-2</c:v>
                </c:pt>
                <c:pt idx="5091">
                  <c:v>8.6874134838580003E-2</c:v>
                </c:pt>
                <c:pt idx="5092">
                  <c:v>8.6946479976180005E-2</c:v>
                </c:pt>
                <c:pt idx="5093">
                  <c:v>8.7018571794029997E-2</c:v>
                </c:pt>
                <c:pt idx="5094">
                  <c:v>8.7078116834160002E-2</c:v>
                </c:pt>
                <c:pt idx="5095">
                  <c:v>8.7129458785059996E-2</c:v>
                </c:pt>
                <c:pt idx="5096">
                  <c:v>8.7174788117410001E-2</c:v>
                </c:pt>
                <c:pt idx="5097">
                  <c:v>8.7211556732650006E-2</c:v>
                </c:pt>
                <c:pt idx="5098">
                  <c:v>8.7247677147389999E-2</c:v>
                </c:pt>
                <c:pt idx="5099">
                  <c:v>8.7276250123980006E-2</c:v>
                </c:pt>
                <c:pt idx="5100">
                  <c:v>8.7304264307019999E-2</c:v>
                </c:pt>
                <c:pt idx="5101">
                  <c:v>8.7337017059330002E-2</c:v>
                </c:pt>
                <c:pt idx="5102">
                  <c:v>8.7363027036190005E-2</c:v>
                </c:pt>
                <c:pt idx="5103">
                  <c:v>8.7388873100279998E-2</c:v>
                </c:pt>
                <c:pt idx="5104">
                  <c:v>8.7415412068370002E-2</c:v>
                </c:pt>
                <c:pt idx="5105">
                  <c:v>8.7443113327030003E-2</c:v>
                </c:pt>
                <c:pt idx="5106">
                  <c:v>8.746921271086E-2</c:v>
                </c:pt>
                <c:pt idx="5107">
                  <c:v>8.7497875094409996E-2</c:v>
                </c:pt>
                <c:pt idx="5108">
                  <c:v>8.7526574730869999E-2</c:v>
                </c:pt>
                <c:pt idx="5109">
                  <c:v>8.7555281817910002E-2</c:v>
                </c:pt>
                <c:pt idx="5110">
                  <c:v>8.7584994733329993E-2</c:v>
                </c:pt>
                <c:pt idx="5111">
                  <c:v>8.7610214948649998E-2</c:v>
                </c:pt>
                <c:pt idx="5112">
                  <c:v>8.7638631463049996E-2</c:v>
                </c:pt>
                <c:pt idx="5113">
                  <c:v>8.7665915489199997E-2</c:v>
                </c:pt>
                <c:pt idx="5114">
                  <c:v>8.7691970169540001E-2</c:v>
                </c:pt>
                <c:pt idx="5115">
                  <c:v>8.7717235088349998E-2</c:v>
                </c:pt>
                <c:pt idx="5116">
                  <c:v>8.7744504213329994E-2</c:v>
                </c:pt>
                <c:pt idx="5117">
                  <c:v>8.7797269225120003E-2</c:v>
                </c:pt>
                <c:pt idx="5118">
                  <c:v>8.7823159992689998E-2</c:v>
                </c:pt>
                <c:pt idx="5119">
                  <c:v>8.7845899164679997E-2</c:v>
                </c:pt>
                <c:pt idx="5120">
                  <c:v>8.7871573865410002E-2</c:v>
                </c:pt>
                <c:pt idx="5121">
                  <c:v>8.7900452315809993E-2</c:v>
                </c:pt>
                <c:pt idx="5122">
                  <c:v>8.7928034365179999E-2</c:v>
                </c:pt>
                <c:pt idx="5123">
                  <c:v>8.795926719904E-2</c:v>
                </c:pt>
                <c:pt idx="5124">
                  <c:v>8.7988518178459998E-2</c:v>
                </c:pt>
                <c:pt idx="5125">
                  <c:v>8.8051430881020007E-2</c:v>
                </c:pt>
                <c:pt idx="5126">
                  <c:v>8.8122598826889997E-2</c:v>
                </c:pt>
                <c:pt idx="5127">
                  <c:v>8.8214203715320003E-2</c:v>
                </c:pt>
                <c:pt idx="5128">
                  <c:v>8.8323712348940001E-2</c:v>
                </c:pt>
                <c:pt idx="5129">
                  <c:v>8.8465601205829997E-2</c:v>
                </c:pt>
                <c:pt idx="5130">
                  <c:v>8.8544100522989999E-2</c:v>
                </c:pt>
                <c:pt idx="5131">
                  <c:v>8.862127363682E-2</c:v>
                </c:pt>
                <c:pt idx="5132">
                  <c:v>8.8778704404830003E-2</c:v>
                </c:pt>
                <c:pt idx="5133">
                  <c:v>8.8922977447510002E-2</c:v>
                </c:pt>
                <c:pt idx="5134">
                  <c:v>8.898966759443E-2</c:v>
                </c:pt>
                <c:pt idx="5135">
                  <c:v>8.9100003242489997E-2</c:v>
                </c:pt>
                <c:pt idx="5136">
                  <c:v>8.9183986186979994E-2</c:v>
                </c:pt>
                <c:pt idx="5137">
                  <c:v>8.9257828891280006E-2</c:v>
                </c:pt>
                <c:pt idx="5138">
                  <c:v>8.9325025677679998E-2</c:v>
                </c:pt>
                <c:pt idx="5139">
                  <c:v>8.9393191039560005E-2</c:v>
                </c:pt>
                <c:pt idx="5140">
                  <c:v>8.9461497962469994E-2</c:v>
                </c:pt>
                <c:pt idx="5141">
                  <c:v>8.9528627693649998E-2</c:v>
                </c:pt>
                <c:pt idx="5142">
                  <c:v>8.9595459401609998E-2</c:v>
                </c:pt>
                <c:pt idx="5143">
                  <c:v>8.9662775397299999E-2</c:v>
                </c:pt>
                <c:pt idx="5144">
                  <c:v>8.9732594788069997E-2</c:v>
                </c:pt>
                <c:pt idx="5145">
                  <c:v>8.980318903923E-2</c:v>
                </c:pt>
                <c:pt idx="5146">
                  <c:v>8.9874647557739995E-2</c:v>
                </c:pt>
                <c:pt idx="5147">
                  <c:v>8.9950054883960004E-2</c:v>
                </c:pt>
                <c:pt idx="5148">
                  <c:v>9.0023055672649996E-2</c:v>
                </c:pt>
                <c:pt idx="5149">
                  <c:v>9.0097576379779998E-2</c:v>
                </c:pt>
                <c:pt idx="5150">
                  <c:v>9.0169593691830002E-2</c:v>
                </c:pt>
                <c:pt idx="5151">
                  <c:v>9.0244442224499996E-2</c:v>
                </c:pt>
                <c:pt idx="5152">
                  <c:v>9.0316399931909999E-2</c:v>
                </c:pt>
                <c:pt idx="5153">
                  <c:v>9.0389743447299997E-2</c:v>
                </c:pt>
                <c:pt idx="5154">
                  <c:v>9.0464703738690005E-2</c:v>
                </c:pt>
                <c:pt idx="5155">
                  <c:v>9.0571328997610001E-2</c:v>
                </c:pt>
                <c:pt idx="5156">
                  <c:v>9.0644709765910006E-2</c:v>
                </c:pt>
                <c:pt idx="5157">
                  <c:v>9.0766422450539994E-2</c:v>
                </c:pt>
                <c:pt idx="5158">
                  <c:v>9.0856045484540002E-2</c:v>
                </c:pt>
                <c:pt idx="5159">
                  <c:v>9.0972289443019994E-2</c:v>
                </c:pt>
                <c:pt idx="5160">
                  <c:v>9.1119438409810002E-2</c:v>
                </c:pt>
                <c:pt idx="5161">
                  <c:v>9.1268852353100005E-2</c:v>
                </c:pt>
                <c:pt idx="5162">
                  <c:v>9.1582112014290007E-2</c:v>
                </c:pt>
                <c:pt idx="5163">
                  <c:v>9.1781176626680006E-2</c:v>
                </c:pt>
                <c:pt idx="5164">
                  <c:v>9.2224404215810005E-2</c:v>
                </c:pt>
                <c:pt idx="5165">
                  <c:v>9.2608280479910002E-2</c:v>
                </c:pt>
                <c:pt idx="5166">
                  <c:v>9.2979401350020002E-2</c:v>
                </c:pt>
                <c:pt idx="5167">
                  <c:v>9.3345664441589996E-2</c:v>
                </c:pt>
                <c:pt idx="5168">
                  <c:v>9.3810848891740004E-2</c:v>
                </c:pt>
                <c:pt idx="5169">
                  <c:v>9.4287864863870002E-2</c:v>
                </c:pt>
                <c:pt idx="5170">
                  <c:v>9.4757713377479999E-2</c:v>
                </c:pt>
                <c:pt idx="5171">
                  <c:v>9.5101945102209998E-2</c:v>
                </c:pt>
                <c:pt idx="5172">
                  <c:v>9.5323681831360002E-2</c:v>
                </c:pt>
                <c:pt idx="5173">
                  <c:v>9.5510683953760001E-2</c:v>
                </c:pt>
                <c:pt idx="5174">
                  <c:v>9.5660105347630003E-2</c:v>
                </c:pt>
                <c:pt idx="5175">
                  <c:v>9.5841944217679997E-2</c:v>
                </c:pt>
                <c:pt idx="5176">
                  <c:v>9.6406392753120004E-2</c:v>
                </c:pt>
                <c:pt idx="5177">
                  <c:v>9.6816338598729998E-2</c:v>
                </c:pt>
                <c:pt idx="5178">
                  <c:v>9.7297966480259998E-2</c:v>
                </c:pt>
                <c:pt idx="5179">
                  <c:v>9.7503863275050007E-2</c:v>
                </c:pt>
                <c:pt idx="5180">
                  <c:v>9.7712270915510005E-2</c:v>
                </c:pt>
                <c:pt idx="5181">
                  <c:v>9.8039798438549999E-2</c:v>
                </c:pt>
                <c:pt idx="5182">
                  <c:v>9.8296962678429994E-2</c:v>
                </c:pt>
                <c:pt idx="5183">
                  <c:v>9.8437890410420004E-2</c:v>
                </c:pt>
                <c:pt idx="5184">
                  <c:v>9.8627373576159999E-2</c:v>
                </c:pt>
                <c:pt idx="5185">
                  <c:v>9.8875701427459994E-2</c:v>
                </c:pt>
                <c:pt idx="5186">
                  <c:v>9.9068574607369994E-2</c:v>
                </c:pt>
                <c:pt idx="5187">
                  <c:v>9.943602979183E-2</c:v>
                </c:pt>
                <c:pt idx="5188">
                  <c:v>9.9679462611679995E-2</c:v>
                </c:pt>
                <c:pt idx="5189">
                  <c:v>9.9781528115269996E-2</c:v>
                </c:pt>
                <c:pt idx="5190">
                  <c:v>9.9999211728570001E-2</c:v>
                </c:pt>
                <c:pt idx="5191">
                  <c:v>0.1001522019506</c:v>
                </c:pt>
                <c:pt idx="5192">
                  <c:v>0.1002765074372</c:v>
                </c:pt>
                <c:pt idx="5193">
                  <c:v>0.10042957216499999</c:v>
                </c:pt>
                <c:pt idx="5194">
                  <c:v>0.1005859151483</c:v>
                </c:pt>
                <c:pt idx="5195">
                  <c:v>0.1007621064782</c:v>
                </c:pt>
                <c:pt idx="5196">
                  <c:v>0.1009115800261</c:v>
                </c:pt>
                <c:pt idx="5197">
                  <c:v>0.10100781917569999</c:v>
                </c:pt>
                <c:pt idx="5198">
                  <c:v>0.1012600585818</c:v>
                </c:pt>
                <c:pt idx="5199">
                  <c:v>0.101677455008</c:v>
                </c:pt>
                <c:pt idx="5200">
                  <c:v>0.102016299963</c:v>
                </c:pt>
                <c:pt idx="5201">
                  <c:v>0.10221340507270001</c:v>
                </c:pt>
                <c:pt idx="5202">
                  <c:v>0.10232876986269999</c:v>
                </c:pt>
                <c:pt idx="5203">
                  <c:v>0.1023865640163</c:v>
                </c:pt>
                <c:pt idx="5204">
                  <c:v>0.1025012508035</c:v>
                </c:pt>
                <c:pt idx="5205">
                  <c:v>0.1025910377502</c:v>
                </c:pt>
                <c:pt idx="5206">
                  <c:v>0.10268110036850001</c:v>
                </c:pt>
                <c:pt idx="5207">
                  <c:v>0.1027441620827</c:v>
                </c:pt>
                <c:pt idx="5208">
                  <c:v>0.10284602642060001</c:v>
                </c:pt>
                <c:pt idx="5209">
                  <c:v>0.10291828960179999</c:v>
                </c:pt>
                <c:pt idx="5210">
                  <c:v>0.10302274674179999</c:v>
                </c:pt>
                <c:pt idx="5211">
                  <c:v>0.1031242907047</c:v>
                </c:pt>
                <c:pt idx="5212">
                  <c:v>0.1032213568687</c:v>
                </c:pt>
                <c:pt idx="5213">
                  <c:v>0.1032864227891</c:v>
                </c:pt>
                <c:pt idx="5214">
                  <c:v>0.1034283190966</c:v>
                </c:pt>
                <c:pt idx="5215">
                  <c:v>0.10354365408419999</c:v>
                </c:pt>
                <c:pt idx="5216">
                  <c:v>0.10367920994760001</c:v>
                </c:pt>
                <c:pt idx="5217">
                  <c:v>0.10391676425930001</c:v>
                </c:pt>
                <c:pt idx="5218">
                  <c:v>0.1041317954659</c:v>
                </c:pt>
                <c:pt idx="5219">
                  <c:v>0.1043459549546</c:v>
                </c:pt>
                <c:pt idx="5220">
                  <c:v>0.10451616346839999</c:v>
                </c:pt>
                <c:pt idx="5221">
                  <c:v>0.1046413555741</c:v>
                </c:pt>
                <c:pt idx="5222">
                  <c:v>0.1047389954329</c:v>
                </c:pt>
                <c:pt idx="5223">
                  <c:v>0.10478916019200001</c:v>
                </c:pt>
                <c:pt idx="5224">
                  <c:v>0.10487242788080001</c:v>
                </c:pt>
                <c:pt idx="5225">
                  <c:v>0.1049785166979</c:v>
                </c:pt>
                <c:pt idx="5226">
                  <c:v>0.10511644929650001</c:v>
                </c:pt>
                <c:pt idx="5227">
                  <c:v>0.1051972284913</c:v>
                </c:pt>
                <c:pt idx="5228">
                  <c:v>0.10528470575810001</c:v>
                </c:pt>
                <c:pt idx="5229">
                  <c:v>0.105370759964</c:v>
                </c:pt>
                <c:pt idx="5230">
                  <c:v>0.1054217666388</c:v>
                </c:pt>
                <c:pt idx="5231">
                  <c:v>0.10553253442049999</c:v>
                </c:pt>
                <c:pt idx="5232">
                  <c:v>0.10565436631440001</c:v>
                </c:pt>
                <c:pt idx="5233">
                  <c:v>0.10579055547710001</c:v>
                </c:pt>
                <c:pt idx="5234">
                  <c:v>0.1060268580914</c:v>
                </c:pt>
                <c:pt idx="5235">
                  <c:v>0.1062439978123</c:v>
                </c:pt>
                <c:pt idx="5236">
                  <c:v>0.106442950666</c:v>
                </c:pt>
                <c:pt idx="5237">
                  <c:v>0.10661005973819999</c:v>
                </c:pt>
                <c:pt idx="5238">
                  <c:v>0.1067014485598</c:v>
                </c:pt>
                <c:pt idx="5239">
                  <c:v>0.1068047359586</c:v>
                </c:pt>
                <c:pt idx="5240">
                  <c:v>0.10689573735000001</c:v>
                </c:pt>
                <c:pt idx="5241">
                  <c:v>0.10698369145390001</c:v>
                </c:pt>
                <c:pt idx="5242">
                  <c:v>0.1070695146918</c:v>
                </c:pt>
                <c:pt idx="5243">
                  <c:v>0.10712723433970001</c:v>
                </c:pt>
                <c:pt idx="5244">
                  <c:v>0.1072095483541</c:v>
                </c:pt>
                <c:pt idx="5245">
                  <c:v>0.1072650775313</c:v>
                </c:pt>
                <c:pt idx="5246">
                  <c:v>0.10736644268040001</c:v>
                </c:pt>
                <c:pt idx="5247">
                  <c:v>0.1074642464519</c:v>
                </c:pt>
                <c:pt idx="5248">
                  <c:v>0.1075626984239</c:v>
                </c:pt>
                <c:pt idx="5249">
                  <c:v>0.1076677367091</c:v>
                </c:pt>
                <c:pt idx="5250">
                  <c:v>0.1077736541629</c:v>
                </c:pt>
                <c:pt idx="5251">
                  <c:v>0.10786370933059999</c:v>
                </c:pt>
                <c:pt idx="5252">
                  <c:v>0.10799930244680001</c:v>
                </c:pt>
                <c:pt idx="5253">
                  <c:v>0.1081881225109</c:v>
                </c:pt>
                <c:pt idx="5254">
                  <c:v>0.1084920838475</c:v>
                </c:pt>
                <c:pt idx="5255">
                  <c:v>0.10873601585629999</c:v>
                </c:pt>
                <c:pt idx="5256">
                  <c:v>0.1089477017522</c:v>
                </c:pt>
                <c:pt idx="5257">
                  <c:v>0.1091248765588</c:v>
                </c:pt>
                <c:pt idx="5258">
                  <c:v>0.1092081964016</c:v>
                </c:pt>
                <c:pt idx="5259">
                  <c:v>0.10929244011640001</c:v>
                </c:pt>
                <c:pt idx="5260">
                  <c:v>0.10934264212850001</c:v>
                </c:pt>
                <c:pt idx="5261">
                  <c:v>0.1093958169222</c:v>
                </c:pt>
                <c:pt idx="5262">
                  <c:v>0.109446041286</c:v>
                </c:pt>
                <c:pt idx="5263">
                  <c:v>0.109550870955</c:v>
                </c:pt>
                <c:pt idx="5264">
                  <c:v>0.1096040010452</c:v>
                </c:pt>
                <c:pt idx="5265">
                  <c:v>0.1097050979733</c:v>
                </c:pt>
                <c:pt idx="5266">
                  <c:v>0.109776288271</c:v>
                </c:pt>
                <c:pt idx="5267">
                  <c:v>0.1098749414086</c:v>
                </c:pt>
                <c:pt idx="5268">
                  <c:v>0.1099459826946</c:v>
                </c:pt>
                <c:pt idx="5269">
                  <c:v>0.11002072691919999</c:v>
                </c:pt>
                <c:pt idx="5270">
                  <c:v>0.1102116778493</c:v>
                </c:pt>
                <c:pt idx="5271">
                  <c:v>0.1105445921421</c:v>
                </c:pt>
                <c:pt idx="5272">
                  <c:v>0.11086505651469999</c:v>
                </c:pt>
                <c:pt idx="5273">
                  <c:v>0.1110706999898</c:v>
                </c:pt>
                <c:pt idx="5274">
                  <c:v>0.11116526275870001</c:v>
                </c:pt>
                <c:pt idx="5275">
                  <c:v>0.11123416572810001</c:v>
                </c:pt>
                <c:pt idx="5276">
                  <c:v>0.1113442629576</c:v>
                </c:pt>
                <c:pt idx="5277">
                  <c:v>0.11147670447830001</c:v>
                </c:pt>
                <c:pt idx="5278">
                  <c:v>0.1116101592779</c:v>
                </c:pt>
                <c:pt idx="5279">
                  <c:v>0.11177963018419999</c:v>
                </c:pt>
                <c:pt idx="5280">
                  <c:v>0.1121085509658</c:v>
                </c:pt>
                <c:pt idx="5281">
                  <c:v>0.1124437376857</c:v>
                </c:pt>
                <c:pt idx="5282">
                  <c:v>0.112670712173</c:v>
                </c:pt>
                <c:pt idx="5283">
                  <c:v>0.1127927973866</c:v>
                </c:pt>
                <c:pt idx="5284">
                  <c:v>0.112870618701</c:v>
                </c:pt>
                <c:pt idx="5285">
                  <c:v>0.1129916012287</c:v>
                </c:pt>
                <c:pt idx="5286">
                  <c:v>0.113198839128</c:v>
                </c:pt>
                <c:pt idx="5287">
                  <c:v>0.1137391403317</c:v>
                </c:pt>
                <c:pt idx="5288">
                  <c:v>0.1141269281507</c:v>
                </c:pt>
                <c:pt idx="5289">
                  <c:v>0.1142398789525</c:v>
                </c:pt>
                <c:pt idx="5290">
                  <c:v>0.1143481060863</c:v>
                </c:pt>
                <c:pt idx="5291">
                  <c:v>0.1145483478904</c:v>
                </c:pt>
                <c:pt idx="5292">
                  <c:v>0.11496558040380001</c:v>
                </c:pt>
                <c:pt idx="5293">
                  <c:v>0.1155221834779</c:v>
                </c:pt>
                <c:pt idx="5294">
                  <c:v>0.115763515234</c:v>
                </c:pt>
                <c:pt idx="5295">
                  <c:v>0.11589594930409999</c:v>
                </c:pt>
                <c:pt idx="5296">
                  <c:v>0.1160192787647</c:v>
                </c:pt>
                <c:pt idx="5297">
                  <c:v>0.11623378843069999</c:v>
                </c:pt>
                <c:pt idx="5298">
                  <c:v>0.11655268818139999</c:v>
                </c:pt>
                <c:pt idx="5299">
                  <c:v>0.1171748712659</c:v>
                </c:pt>
                <c:pt idx="5300">
                  <c:v>0.117216669023</c:v>
                </c:pt>
                <c:pt idx="5301">
                  <c:v>0.11726155877110001</c:v>
                </c:pt>
                <c:pt idx="5302">
                  <c:v>0.11730842292309999</c:v>
                </c:pt>
                <c:pt idx="5303">
                  <c:v>0.11734406650070001</c:v>
                </c:pt>
                <c:pt idx="5304">
                  <c:v>0.1173848956823</c:v>
                </c:pt>
                <c:pt idx="5305">
                  <c:v>0.11742451786990001</c:v>
                </c:pt>
                <c:pt idx="5306">
                  <c:v>0.117466121912</c:v>
                </c:pt>
                <c:pt idx="5307">
                  <c:v>0.1175086051226</c:v>
                </c:pt>
                <c:pt idx="5308">
                  <c:v>0.1175499111414</c:v>
                </c:pt>
                <c:pt idx="5309">
                  <c:v>0.1175901144743</c:v>
                </c:pt>
                <c:pt idx="5310">
                  <c:v>0.1176612153649</c:v>
                </c:pt>
                <c:pt idx="5311">
                  <c:v>0.1176919266582</c:v>
                </c:pt>
                <c:pt idx="5312">
                  <c:v>0.1177543997765</c:v>
                </c:pt>
                <c:pt idx="5313">
                  <c:v>0.1178189218044</c:v>
                </c:pt>
                <c:pt idx="5314">
                  <c:v>0.1178775504231</c:v>
                </c:pt>
                <c:pt idx="5315">
                  <c:v>0.1179306358099</c:v>
                </c:pt>
                <c:pt idx="5316">
                  <c:v>0.1180119216442</c:v>
                </c:pt>
                <c:pt idx="5317">
                  <c:v>0.1180646270514</c:v>
                </c:pt>
                <c:pt idx="5318">
                  <c:v>0.1181634515524</c:v>
                </c:pt>
                <c:pt idx="5319">
                  <c:v>0.1182361468673</c:v>
                </c:pt>
                <c:pt idx="5320">
                  <c:v>0.11834370344880001</c:v>
                </c:pt>
                <c:pt idx="5321">
                  <c:v>0.11846404522660001</c:v>
                </c:pt>
                <c:pt idx="5322">
                  <c:v>0.1186495274305</c:v>
                </c:pt>
                <c:pt idx="5323">
                  <c:v>0.1188413798809</c:v>
                </c:pt>
                <c:pt idx="5324">
                  <c:v>0.1191147938371</c:v>
                </c:pt>
                <c:pt idx="5325">
                  <c:v>0.1193761304021</c:v>
                </c:pt>
                <c:pt idx="5326">
                  <c:v>0.1194785535336</c:v>
                </c:pt>
                <c:pt idx="5327">
                  <c:v>0.1195821091533</c:v>
                </c:pt>
                <c:pt idx="5328">
                  <c:v>0.11968354135750001</c:v>
                </c:pt>
                <c:pt idx="5329">
                  <c:v>0.1197519823909</c:v>
                </c:pt>
                <c:pt idx="5330">
                  <c:v>0.11984337121249999</c:v>
                </c:pt>
                <c:pt idx="5331">
                  <c:v>0.1199608370662</c:v>
                </c:pt>
                <c:pt idx="5332">
                  <c:v>0.1200094297528</c:v>
                </c:pt>
                <c:pt idx="5333">
                  <c:v>0.1201063096523</c:v>
                </c:pt>
                <c:pt idx="5334">
                  <c:v>0.1202032268047</c:v>
                </c:pt>
                <c:pt idx="5335">
                  <c:v>0.12035477161410001</c:v>
                </c:pt>
                <c:pt idx="5336">
                  <c:v>0.12045822292570001</c:v>
                </c:pt>
                <c:pt idx="5337">
                  <c:v>0.12068847566840001</c:v>
                </c:pt>
                <c:pt idx="5338">
                  <c:v>0.1210197880864</c:v>
                </c:pt>
                <c:pt idx="5339">
                  <c:v>0.12126535922289999</c:v>
                </c:pt>
                <c:pt idx="5340">
                  <c:v>0.121378146112</c:v>
                </c:pt>
                <c:pt idx="5341">
                  <c:v>0.1214914098382</c:v>
                </c:pt>
                <c:pt idx="5342">
                  <c:v>0.1215627342463</c:v>
                </c:pt>
                <c:pt idx="5343">
                  <c:v>0.1216800138354</c:v>
                </c:pt>
                <c:pt idx="5344">
                  <c:v>0.1217922195792</c:v>
                </c:pt>
                <c:pt idx="5345">
                  <c:v>0.1219312250614</c:v>
                </c:pt>
                <c:pt idx="5346">
                  <c:v>0.1220584735274</c:v>
                </c:pt>
                <c:pt idx="5347">
                  <c:v>0.1224994957447</c:v>
                </c:pt>
                <c:pt idx="5348">
                  <c:v>0.1230189874768</c:v>
                </c:pt>
                <c:pt idx="5349">
                  <c:v>0.1231561973691</c:v>
                </c:pt>
                <c:pt idx="5350">
                  <c:v>0.1233675479889</c:v>
                </c:pt>
                <c:pt idx="5351">
                  <c:v>0.1234528049827</c:v>
                </c:pt>
                <c:pt idx="5352">
                  <c:v>0.1236333847046</c:v>
                </c:pt>
                <c:pt idx="5353">
                  <c:v>0.12389557063580001</c:v>
                </c:pt>
                <c:pt idx="5354">
                  <c:v>0.12450579553839999</c:v>
                </c:pt>
                <c:pt idx="5355">
                  <c:v>0.124837808311</c:v>
                </c:pt>
                <c:pt idx="5356">
                  <c:v>0.12504997849460001</c:v>
                </c:pt>
                <c:pt idx="5357">
                  <c:v>0.12528599798680001</c:v>
                </c:pt>
                <c:pt idx="5358">
                  <c:v>0.12551218271260001</c:v>
                </c:pt>
                <c:pt idx="5359">
                  <c:v>0.12574696540829999</c:v>
                </c:pt>
                <c:pt idx="5360">
                  <c:v>0.1260576397181</c:v>
                </c:pt>
                <c:pt idx="5361">
                  <c:v>0.1266402155161</c:v>
                </c:pt>
                <c:pt idx="5362">
                  <c:v>0.12705278396610001</c:v>
                </c:pt>
                <c:pt idx="5363">
                  <c:v>0.12724401056769999</c:v>
                </c:pt>
                <c:pt idx="5364">
                  <c:v>0.1273022443056</c:v>
                </c:pt>
                <c:pt idx="5365">
                  <c:v>0.12737405300140001</c:v>
                </c:pt>
                <c:pt idx="5366">
                  <c:v>0.1274529546499</c:v>
                </c:pt>
                <c:pt idx="5367">
                  <c:v>0.12749312818049999</c:v>
                </c:pt>
                <c:pt idx="5368">
                  <c:v>0.12753559648990001</c:v>
                </c:pt>
                <c:pt idx="5369">
                  <c:v>0.1275776773691</c:v>
                </c:pt>
                <c:pt idx="5370">
                  <c:v>0.12762065231799999</c:v>
                </c:pt>
                <c:pt idx="5371">
                  <c:v>0.12766174972059999</c:v>
                </c:pt>
                <c:pt idx="5372">
                  <c:v>0.12770113348959999</c:v>
                </c:pt>
                <c:pt idx="5373">
                  <c:v>0.12773621082309999</c:v>
                </c:pt>
                <c:pt idx="5374">
                  <c:v>0.12780500948429999</c:v>
                </c:pt>
                <c:pt idx="5375">
                  <c:v>0.1278716623783</c:v>
                </c:pt>
                <c:pt idx="5376">
                  <c:v>0.12793527543540001</c:v>
                </c:pt>
                <c:pt idx="5377">
                  <c:v>0.1280259042978</c:v>
                </c:pt>
                <c:pt idx="5378">
                  <c:v>0.12809160351750001</c:v>
                </c:pt>
                <c:pt idx="5379">
                  <c:v>0.1281540840864</c:v>
                </c:pt>
                <c:pt idx="5380">
                  <c:v>0.12821656465530001</c:v>
                </c:pt>
                <c:pt idx="5381">
                  <c:v>0.12828037142750001</c:v>
                </c:pt>
                <c:pt idx="5382">
                  <c:v>0.12837162613870001</c:v>
                </c:pt>
                <c:pt idx="5383">
                  <c:v>0.12843206524850001</c:v>
                </c:pt>
                <c:pt idx="5384">
                  <c:v>0.1284970939159</c:v>
                </c:pt>
                <c:pt idx="5385">
                  <c:v>0.1286125183105</c:v>
                </c:pt>
                <c:pt idx="5386">
                  <c:v>0.1287136375904</c:v>
                </c:pt>
                <c:pt idx="5387">
                  <c:v>0.1289697289467</c:v>
                </c:pt>
                <c:pt idx="5388">
                  <c:v>0.1291797012091</c:v>
                </c:pt>
                <c:pt idx="5389">
                  <c:v>0.12930686771870001</c:v>
                </c:pt>
                <c:pt idx="5390">
                  <c:v>0.12941743433479999</c:v>
                </c:pt>
                <c:pt idx="5391">
                  <c:v>0.12951332330699999</c:v>
                </c:pt>
                <c:pt idx="5392">
                  <c:v>0.12959007918830001</c:v>
                </c:pt>
                <c:pt idx="5393">
                  <c:v>0.129658088088</c:v>
                </c:pt>
                <c:pt idx="5394">
                  <c:v>0.12975101172920001</c:v>
                </c:pt>
                <c:pt idx="5395">
                  <c:v>0.12981408834460001</c:v>
                </c:pt>
                <c:pt idx="5396">
                  <c:v>0.12987595796590001</c:v>
                </c:pt>
                <c:pt idx="5397">
                  <c:v>0.1299350708723</c:v>
                </c:pt>
                <c:pt idx="5398">
                  <c:v>0.12999550998209999</c:v>
                </c:pt>
                <c:pt idx="5399">
                  <c:v>0.13005442917349999</c:v>
                </c:pt>
                <c:pt idx="5400">
                  <c:v>0.1301097869873</c:v>
                </c:pt>
                <c:pt idx="5401">
                  <c:v>0.1301616132259</c:v>
                </c:pt>
                <c:pt idx="5402">
                  <c:v>0.13021825253960001</c:v>
                </c:pt>
                <c:pt idx="5403">
                  <c:v>0.13027434051039999</c:v>
                </c:pt>
                <c:pt idx="5404">
                  <c:v>0.13032737374309999</c:v>
                </c:pt>
                <c:pt idx="5405">
                  <c:v>0.13041754066940001</c:v>
                </c:pt>
                <c:pt idx="5406">
                  <c:v>0.1304787248373</c:v>
                </c:pt>
                <c:pt idx="5407">
                  <c:v>0.1305444538593</c:v>
                </c:pt>
                <c:pt idx="5408">
                  <c:v>0.1306089013815</c:v>
                </c:pt>
                <c:pt idx="5409">
                  <c:v>0.1306741535664</c:v>
                </c:pt>
                <c:pt idx="5410">
                  <c:v>0.13073436915869999</c:v>
                </c:pt>
                <c:pt idx="5411">
                  <c:v>0.13079458475110001</c:v>
                </c:pt>
                <c:pt idx="5412">
                  <c:v>0.13086046278480001</c:v>
                </c:pt>
                <c:pt idx="5413">
                  <c:v>0.13089875876900001</c:v>
                </c:pt>
                <c:pt idx="5414">
                  <c:v>0.13093976676460001</c:v>
                </c:pt>
                <c:pt idx="5415">
                  <c:v>0.1309814602137</c:v>
                </c:pt>
                <c:pt idx="5416">
                  <c:v>0.13102369010449999</c:v>
                </c:pt>
                <c:pt idx="5417">
                  <c:v>0.13106665015220001</c:v>
                </c:pt>
                <c:pt idx="5418">
                  <c:v>0.13111045956610001</c:v>
                </c:pt>
                <c:pt idx="5419">
                  <c:v>0.13115677237510001</c:v>
                </c:pt>
                <c:pt idx="5420">
                  <c:v>0.1312060952187</c:v>
                </c:pt>
                <c:pt idx="5421">
                  <c:v>0.13125547766689999</c:v>
                </c:pt>
                <c:pt idx="5422">
                  <c:v>0.1313015818596</c:v>
                </c:pt>
                <c:pt idx="5423">
                  <c:v>0.13140115141870001</c:v>
                </c:pt>
                <c:pt idx="5424">
                  <c:v>0.1315220594406</c:v>
                </c:pt>
                <c:pt idx="5425">
                  <c:v>0.1315898746252</c:v>
                </c:pt>
                <c:pt idx="5426">
                  <c:v>0.13174255192279999</c:v>
                </c:pt>
                <c:pt idx="5427">
                  <c:v>0.13189345598220001</c:v>
                </c:pt>
                <c:pt idx="5428">
                  <c:v>0.1320391595364</c:v>
                </c:pt>
                <c:pt idx="5429">
                  <c:v>0.13216640055180001</c:v>
                </c:pt>
                <c:pt idx="5430">
                  <c:v>0.1322658807039</c:v>
                </c:pt>
                <c:pt idx="5431">
                  <c:v>0.1323370635509</c:v>
                </c:pt>
                <c:pt idx="5432">
                  <c:v>0.13239952921869999</c:v>
                </c:pt>
                <c:pt idx="5433">
                  <c:v>0.132452532649</c:v>
                </c:pt>
                <c:pt idx="5434">
                  <c:v>0.13250283896920001</c:v>
                </c:pt>
                <c:pt idx="5435">
                  <c:v>0.13255545496939999</c:v>
                </c:pt>
                <c:pt idx="5436">
                  <c:v>0.13260293006900001</c:v>
                </c:pt>
                <c:pt idx="5437">
                  <c:v>0.13265073299409999</c:v>
                </c:pt>
                <c:pt idx="5438">
                  <c:v>0.1326992511749</c:v>
                </c:pt>
                <c:pt idx="5439">
                  <c:v>0.13274759054179999</c:v>
                </c:pt>
                <c:pt idx="5440">
                  <c:v>0.13279150426389999</c:v>
                </c:pt>
                <c:pt idx="5441">
                  <c:v>0.1328401267529</c:v>
                </c:pt>
                <c:pt idx="5442">
                  <c:v>0.13288855552670001</c:v>
                </c:pt>
                <c:pt idx="5443">
                  <c:v>0.13293878734110001</c:v>
                </c:pt>
                <c:pt idx="5444">
                  <c:v>0.13298638165000001</c:v>
                </c:pt>
                <c:pt idx="5445">
                  <c:v>0.13303253054620001</c:v>
                </c:pt>
                <c:pt idx="5446">
                  <c:v>0.13311396539209999</c:v>
                </c:pt>
                <c:pt idx="5447">
                  <c:v>0.13318723440169999</c:v>
                </c:pt>
                <c:pt idx="5448">
                  <c:v>0.1333500593901</c:v>
                </c:pt>
                <c:pt idx="5449">
                  <c:v>0.1334917992353</c:v>
                </c:pt>
                <c:pt idx="5450">
                  <c:v>0.1336384862661</c:v>
                </c:pt>
                <c:pt idx="5451">
                  <c:v>0.13377577066419999</c:v>
                </c:pt>
                <c:pt idx="5452">
                  <c:v>0.13389666378500001</c:v>
                </c:pt>
                <c:pt idx="5453">
                  <c:v>0.13401593267920001</c:v>
                </c:pt>
                <c:pt idx="5454">
                  <c:v>0.1340758353472</c:v>
                </c:pt>
                <c:pt idx="5455">
                  <c:v>0.13413359224800001</c:v>
                </c:pt>
                <c:pt idx="5456">
                  <c:v>0.13418450951579999</c:v>
                </c:pt>
                <c:pt idx="5457">
                  <c:v>0.1342370510101</c:v>
                </c:pt>
                <c:pt idx="5458">
                  <c:v>0.1342863291502</c:v>
                </c:pt>
                <c:pt idx="5459">
                  <c:v>0.13433413207530001</c:v>
                </c:pt>
                <c:pt idx="5460">
                  <c:v>0.1343813687563</c:v>
                </c:pt>
                <c:pt idx="5461">
                  <c:v>0.13443121314049999</c:v>
                </c:pt>
                <c:pt idx="5462">
                  <c:v>0.1344785392284</c:v>
                </c:pt>
                <c:pt idx="5463">
                  <c:v>0.1345319151878</c:v>
                </c:pt>
                <c:pt idx="5464">
                  <c:v>0.1345821619034</c:v>
                </c:pt>
                <c:pt idx="5465">
                  <c:v>0.13463532924650001</c:v>
                </c:pt>
                <c:pt idx="5466">
                  <c:v>0.13468755781649999</c:v>
                </c:pt>
                <c:pt idx="5467">
                  <c:v>0.1347380131483</c:v>
                </c:pt>
                <c:pt idx="5468">
                  <c:v>0.13479287922380001</c:v>
                </c:pt>
                <c:pt idx="5469">
                  <c:v>0.13484768569469999</c:v>
                </c:pt>
                <c:pt idx="5470">
                  <c:v>0.1349295824766</c:v>
                </c:pt>
                <c:pt idx="5471">
                  <c:v>0.13498245179650001</c:v>
                </c:pt>
                <c:pt idx="5472">
                  <c:v>0.13508245348930001</c:v>
                </c:pt>
                <c:pt idx="5473">
                  <c:v>0.13521525263789999</c:v>
                </c:pt>
                <c:pt idx="5474">
                  <c:v>0.13540071249009999</c:v>
                </c:pt>
                <c:pt idx="5475">
                  <c:v>0.13553988933559999</c:v>
                </c:pt>
                <c:pt idx="5476">
                  <c:v>0.1357333660126</c:v>
                </c:pt>
                <c:pt idx="5477">
                  <c:v>0.1358446031809</c:v>
                </c:pt>
                <c:pt idx="5478">
                  <c:v>0.13593077659610001</c:v>
                </c:pt>
                <c:pt idx="5479">
                  <c:v>0.13602825999259999</c:v>
                </c:pt>
                <c:pt idx="5480">
                  <c:v>0.13608090579509999</c:v>
                </c:pt>
                <c:pt idx="5481">
                  <c:v>0.13615316152570001</c:v>
                </c:pt>
                <c:pt idx="5482">
                  <c:v>0.1361980587244</c:v>
                </c:pt>
                <c:pt idx="5483">
                  <c:v>0.1362671554089</c:v>
                </c:pt>
                <c:pt idx="5484">
                  <c:v>0.13631621003149999</c:v>
                </c:pt>
                <c:pt idx="5485">
                  <c:v>0.1363822221756</c:v>
                </c:pt>
                <c:pt idx="5486">
                  <c:v>0.13644222915170001</c:v>
                </c:pt>
                <c:pt idx="5487">
                  <c:v>0.1365043073893</c:v>
                </c:pt>
                <c:pt idx="5488">
                  <c:v>0.13654880225659999</c:v>
                </c:pt>
                <c:pt idx="5489">
                  <c:v>0.13659621775149999</c:v>
                </c:pt>
                <c:pt idx="5490">
                  <c:v>0.1366978138685</c:v>
                </c:pt>
                <c:pt idx="5491">
                  <c:v>0.13675019145010001</c:v>
                </c:pt>
                <c:pt idx="5492">
                  <c:v>0.13684689998630001</c:v>
                </c:pt>
                <c:pt idx="5493">
                  <c:v>0.13692936301229999</c:v>
                </c:pt>
                <c:pt idx="5494">
                  <c:v>0.13702297210690001</c:v>
                </c:pt>
                <c:pt idx="5495">
                  <c:v>0.1372009962797</c:v>
                </c:pt>
                <c:pt idx="5496">
                  <c:v>0.13736355304719999</c:v>
                </c:pt>
                <c:pt idx="5497">
                  <c:v>0.13761655986310001</c:v>
                </c:pt>
                <c:pt idx="5498">
                  <c:v>0.13778401911259999</c:v>
                </c:pt>
                <c:pt idx="5499">
                  <c:v>0.1379270851612</c:v>
                </c:pt>
                <c:pt idx="5500">
                  <c:v>0.13799712061880001</c:v>
                </c:pt>
                <c:pt idx="5501">
                  <c:v>0.1380860805511</c:v>
                </c:pt>
                <c:pt idx="5502">
                  <c:v>0.13813637197020001</c:v>
                </c:pt>
                <c:pt idx="5503">
                  <c:v>0.13820683956150001</c:v>
                </c:pt>
                <c:pt idx="5504">
                  <c:v>0.13825488090519999</c:v>
                </c:pt>
                <c:pt idx="5505">
                  <c:v>0.13831965625289999</c:v>
                </c:pt>
                <c:pt idx="5506">
                  <c:v>0.13837641477580001</c:v>
                </c:pt>
                <c:pt idx="5507">
                  <c:v>0.1384519040585</c:v>
                </c:pt>
                <c:pt idx="5508">
                  <c:v>0.13850897550579999</c:v>
                </c:pt>
                <c:pt idx="5509">
                  <c:v>0.13858099281790001</c:v>
                </c:pt>
                <c:pt idx="5510">
                  <c:v>0.13865624368189999</c:v>
                </c:pt>
                <c:pt idx="5511">
                  <c:v>0.138719856739</c:v>
                </c:pt>
                <c:pt idx="5512">
                  <c:v>0.1389444321394</c:v>
                </c:pt>
                <c:pt idx="5513">
                  <c:v>0.13920103013519999</c:v>
                </c:pt>
                <c:pt idx="5514">
                  <c:v>0.13931950926780001</c:v>
                </c:pt>
                <c:pt idx="5515">
                  <c:v>0.1394662559032</c:v>
                </c:pt>
                <c:pt idx="5516">
                  <c:v>0.1395384818316</c:v>
                </c:pt>
                <c:pt idx="5517">
                  <c:v>0.1395853608847</c:v>
                </c:pt>
                <c:pt idx="5518">
                  <c:v>0.1396316587925</c:v>
                </c:pt>
                <c:pt idx="5519">
                  <c:v>0.1396791636944</c:v>
                </c:pt>
                <c:pt idx="5520">
                  <c:v>0.13974456489090001</c:v>
                </c:pt>
                <c:pt idx="5521">
                  <c:v>0.1398107856512</c:v>
                </c:pt>
                <c:pt idx="5522">
                  <c:v>0.13992945849899999</c:v>
                </c:pt>
                <c:pt idx="5523">
                  <c:v>0.1403075158596</c:v>
                </c:pt>
                <c:pt idx="5524">
                  <c:v>0.14053797721860001</c:v>
                </c:pt>
                <c:pt idx="5525">
                  <c:v>0.14063516259190001</c:v>
                </c:pt>
                <c:pt idx="5526">
                  <c:v>0.14070706069469999</c:v>
                </c:pt>
                <c:pt idx="5527">
                  <c:v>0.1407813429832</c:v>
                </c:pt>
                <c:pt idx="5528">
                  <c:v>0.1408377587795</c:v>
                </c:pt>
                <c:pt idx="5529">
                  <c:v>0.1409358233213</c:v>
                </c:pt>
                <c:pt idx="5530">
                  <c:v>0.1410821378231</c:v>
                </c:pt>
                <c:pt idx="5531">
                  <c:v>0.1411854475737</c:v>
                </c:pt>
                <c:pt idx="5532">
                  <c:v>0.14155136048790001</c:v>
                </c:pt>
                <c:pt idx="5533">
                  <c:v>0.14199532568449999</c:v>
                </c:pt>
                <c:pt idx="5534">
                  <c:v>0.14213834702969999</c:v>
                </c:pt>
                <c:pt idx="5535">
                  <c:v>0.142266318202</c:v>
                </c:pt>
                <c:pt idx="5536">
                  <c:v>0.1424036473036</c:v>
                </c:pt>
                <c:pt idx="5537">
                  <c:v>0.14252156019209999</c:v>
                </c:pt>
                <c:pt idx="5538">
                  <c:v>0.14273235201840001</c:v>
                </c:pt>
                <c:pt idx="5539">
                  <c:v>0.1429870277643</c:v>
                </c:pt>
                <c:pt idx="5540">
                  <c:v>0.14354863762860001</c:v>
                </c:pt>
                <c:pt idx="5541">
                  <c:v>0.14377173781390001</c:v>
                </c:pt>
                <c:pt idx="5542">
                  <c:v>0.14386355876920001</c:v>
                </c:pt>
                <c:pt idx="5543">
                  <c:v>0.14399613440039999</c:v>
                </c:pt>
                <c:pt idx="5544">
                  <c:v>0.14417406916619999</c:v>
                </c:pt>
                <c:pt idx="5545">
                  <c:v>0.14431717991830001</c:v>
                </c:pt>
                <c:pt idx="5546">
                  <c:v>0.14454159140590001</c:v>
                </c:pt>
                <c:pt idx="5547">
                  <c:v>0.14506909251210001</c:v>
                </c:pt>
                <c:pt idx="5548">
                  <c:v>0.1454890966415</c:v>
                </c:pt>
                <c:pt idx="5549">
                  <c:v>0.14560136199000001</c:v>
                </c:pt>
                <c:pt idx="5550">
                  <c:v>0.14579419791699999</c:v>
                </c:pt>
                <c:pt idx="5551">
                  <c:v>0.1459908038378</c:v>
                </c:pt>
                <c:pt idx="5552">
                  <c:v>0.14624638855460001</c:v>
                </c:pt>
                <c:pt idx="5553">
                  <c:v>0.1468647122383</c:v>
                </c:pt>
                <c:pt idx="5554">
                  <c:v>0.14711232483389999</c:v>
                </c:pt>
                <c:pt idx="5555">
                  <c:v>0.14722022414210001</c:v>
                </c:pt>
                <c:pt idx="5556">
                  <c:v>0.14730568230150001</c:v>
                </c:pt>
                <c:pt idx="5557">
                  <c:v>0.14737412333489999</c:v>
                </c:pt>
                <c:pt idx="5558">
                  <c:v>0.14757929742340001</c:v>
                </c:pt>
                <c:pt idx="5559">
                  <c:v>0.14789989590639999</c:v>
                </c:pt>
                <c:pt idx="5560">
                  <c:v>0.14846344292159999</c:v>
                </c:pt>
                <c:pt idx="5561">
                  <c:v>0.1486769169569</c:v>
                </c:pt>
                <c:pt idx="5562">
                  <c:v>0.14887942373749999</c:v>
                </c:pt>
                <c:pt idx="5563">
                  <c:v>0.14908626675610001</c:v>
                </c:pt>
                <c:pt idx="5564">
                  <c:v>0.14950454235079999</c:v>
                </c:pt>
                <c:pt idx="5565">
                  <c:v>0.15001070499419999</c:v>
                </c:pt>
                <c:pt idx="5566">
                  <c:v>0.15022082626819999</c:v>
                </c:pt>
                <c:pt idx="5567">
                  <c:v>0.15044356882570001</c:v>
                </c:pt>
                <c:pt idx="5568">
                  <c:v>0.1506609171629</c:v>
                </c:pt>
                <c:pt idx="5569">
                  <c:v>0.1510301083326</c:v>
                </c:pt>
                <c:pt idx="5570">
                  <c:v>0.1516265720129</c:v>
                </c:pt>
                <c:pt idx="5571">
                  <c:v>0.151829212904</c:v>
                </c:pt>
                <c:pt idx="5572">
                  <c:v>0.15202686190610001</c:v>
                </c:pt>
                <c:pt idx="5573">
                  <c:v>0.15223859250550001</c:v>
                </c:pt>
                <c:pt idx="5574">
                  <c:v>0.1525414139032</c:v>
                </c:pt>
                <c:pt idx="5575">
                  <c:v>0.153170645237</c:v>
                </c:pt>
                <c:pt idx="5576">
                  <c:v>0.15346145629880001</c:v>
                </c:pt>
                <c:pt idx="5577">
                  <c:v>0.1536979228258</c:v>
                </c:pt>
                <c:pt idx="5578">
                  <c:v>0.15394338965420001</c:v>
                </c:pt>
                <c:pt idx="5579">
                  <c:v>0.1541981548071</c:v>
                </c:pt>
                <c:pt idx="5580">
                  <c:v>0.15447187423709999</c:v>
                </c:pt>
                <c:pt idx="5581">
                  <c:v>0.15493714809420001</c:v>
                </c:pt>
                <c:pt idx="5582">
                  <c:v>0.1554694324732</c:v>
                </c:pt>
                <c:pt idx="5583">
                  <c:v>0.1557181477547</c:v>
                </c:pt>
                <c:pt idx="5584">
                  <c:v>0.15596318244929999</c:v>
                </c:pt>
                <c:pt idx="5585">
                  <c:v>0.1561691015959</c:v>
                </c:pt>
                <c:pt idx="5586">
                  <c:v>0.15639570355419999</c:v>
                </c:pt>
                <c:pt idx="5587">
                  <c:v>0.15664568543429999</c:v>
                </c:pt>
                <c:pt idx="5588">
                  <c:v>0.15719740092750001</c:v>
                </c:pt>
                <c:pt idx="5589">
                  <c:v>0.15762469172480001</c:v>
                </c:pt>
                <c:pt idx="5590">
                  <c:v>0.1578765511513</c:v>
                </c:pt>
                <c:pt idx="5591">
                  <c:v>0.15812692046169999</c:v>
                </c:pt>
                <c:pt idx="5592">
                  <c:v>0.1583737432957</c:v>
                </c:pt>
                <c:pt idx="5593">
                  <c:v>0.1586459875107</c:v>
                </c:pt>
                <c:pt idx="5594">
                  <c:v>0.15890708565709999</c:v>
                </c:pt>
                <c:pt idx="5595">
                  <c:v>0.15926414728159999</c:v>
                </c:pt>
                <c:pt idx="5596">
                  <c:v>0.15980382263660001</c:v>
                </c:pt>
                <c:pt idx="5597">
                  <c:v>0.16025927662850001</c:v>
                </c:pt>
                <c:pt idx="5598">
                  <c:v>0.1605273485184</c:v>
                </c:pt>
                <c:pt idx="5599">
                  <c:v>0.16073781251909999</c:v>
                </c:pt>
                <c:pt idx="5600">
                  <c:v>0.1609877943993</c:v>
                </c:pt>
                <c:pt idx="5601">
                  <c:v>0.16124454140659999</c:v>
                </c:pt>
                <c:pt idx="5602">
                  <c:v>0.1615046411753</c:v>
                </c:pt>
                <c:pt idx="5603">
                  <c:v>0.16196854412559999</c:v>
                </c:pt>
                <c:pt idx="5604">
                  <c:v>0.16255611181259999</c:v>
                </c:pt>
                <c:pt idx="5605">
                  <c:v>0.1627165973186</c:v>
                </c:pt>
                <c:pt idx="5606">
                  <c:v>0.16287483274940001</c:v>
                </c:pt>
                <c:pt idx="5607">
                  <c:v>0.16313597559929999</c:v>
                </c:pt>
                <c:pt idx="5608">
                  <c:v>0.16329118609429999</c:v>
                </c:pt>
                <c:pt idx="5609">
                  <c:v>0.16353791952130001</c:v>
                </c:pt>
                <c:pt idx="5610">
                  <c:v>0.16386429965499999</c:v>
                </c:pt>
                <c:pt idx="5611">
                  <c:v>0.1645023822784</c:v>
                </c:pt>
                <c:pt idx="5612">
                  <c:v>0.16481749713419999</c:v>
                </c:pt>
                <c:pt idx="5613">
                  <c:v>0.16488718986510001</c:v>
                </c:pt>
                <c:pt idx="5614">
                  <c:v>0.1649664342403</c:v>
                </c:pt>
                <c:pt idx="5615">
                  <c:v>0.16502659022810001</c:v>
                </c:pt>
                <c:pt idx="5616">
                  <c:v>0.1651182770729</c:v>
                </c:pt>
                <c:pt idx="5617">
                  <c:v>0.1651724427938</c:v>
                </c:pt>
                <c:pt idx="5618">
                  <c:v>0.16522793471809999</c:v>
                </c:pt>
                <c:pt idx="5619">
                  <c:v>0.16534063220020001</c:v>
                </c:pt>
                <c:pt idx="5620">
                  <c:v>0.16548173129560001</c:v>
                </c:pt>
                <c:pt idx="5621">
                  <c:v>0.16561910510059999</c:v>
                </c:pt>
                <c:pt idx="5622">
                  <c:v>0.16574703156949999</c:v>
                </c:pt>
                <c:pt idx="5623">
                  <c:v>0.1659924983978</c:v>
                </c:pt>
                <c:pt idx="5624">
                  <c:v>0.16655740141870001</c:v>
                </c:pt>
                <c:pt idx="5625">
                  <c:v>0.16670636832710001</c:v>
                </c:pt>
                <c:pt idx="5626">
                  <c:v>0.1668082326651</c:v>
                </c:pt>
                <c:pt idx="5627">
                  <c:v>0.1669539213181</c:v>
                </c:pt>
                <c:pt idx="5628">
                  <c:v>0.1671181768179</c:v>
                </c:pt>
                <c:pt idx="5629">
                  <c:v>0.1673321574926</c:v>
                </c:pt>
                <c:pt idx="5630">
                  <c:v>0.16750364005570001</c:v>
                </c:pt>
                <c:pt idx="5631">
                  <c:v>0.16787643730640001</c:v>
                </c:pt>
                <c:pt idx="5632">
                  <c:v>0.1684231460094</c:v>
                </c:pt>
                <c:pt idx="5633">
                  <c:v>0.16852194070820001</c:v>
                </c:pt>
                <c:pt idx="5634">
                  <c:v>0.16856767237190001</c:v>
                </c:pt>
                <c:pt idx="5635">
                  <c:v>0.16862054169179999</c:v>
                </c:pt>
                <c:pt idx="5636">
                  <c:v>0.1686705946922</c:v>
                </c:pt>
                <c:pt idx="5637">
                  <c:v>0.16872225701810001</c:v>
                </c:pt>
                <c:pt idx="5638">
                  <c:v>0.1687757372856</c:v>
                </c:pt>
                <c:pt idx="5639">
                  <c:v>0.1688301414251</c:v>
                </c:pt>
                <c:pt idx="5640">
                  <c:v>0.16888853907590001</c:v>
                </c:pt>
                <c:pt idx="5641">
                  <c:v>0.16894607245919999</c:v>
                </c:pt>
                <c:pt idx="5642">
                  <c:v>0.1690013408661</c:v>
                </c:pt>
                <c:pt idx="5643">
                  <c:v>0.16904540359969999</c:v>
                </c:pt>
                <c:pt idx="5644">
                  <c:v>0.16909247636800001</c:v>
                </c:pt>
                <c:pt idx="5645">
                  <c:v>0.16913554072379999</c:v>
                </c:pt>
                <c:pt idx="5646">
                  <c:v>0.16917824745179999</c:v>
                </c:pt>
                <c:pt idx="5647">
                  <c:v>0.16921839118000001</c:v>
                </c:pt>
                <c:pt idx="5648">
                  <c:v>0.16925860941410001</c:v>
                </c:pt>
                <c:pt idx="5649">
                  <c:v>0.16929398477079999</c:v>
                </c:pt>
                <c:pt idx="5650">
                  <c:v>0.16933001577849999</c:v>
                </c:pt>
                <c:pt idx="5651">
                  <c:v>0.16936871409420001</c:v>
                </c:pt>
                <c:pt idx="5652">
                  <c:v>0.16944414377209999</c:v>
                </c:pt>
                <c:pt idx="5653">
                  <c:v>0.169476762414</c:v>
                </c:pt>
                <c:pt idx="5654">
                  <c:v>0.1695123314857</c:v>
                </c:pt>
                <c:pt idx="5655">
                  <c:v>0.16954565048219999</c:v>
                </c:pt>
                <c:pt idx="5656">
                  <c:v>0.16958108544350001</c:v>
                </c:pt>
                <c:pt idx="5657">
                  <c:v>0.1696492433548</c:v>
                </c:pt>
                <c:pt idx="5658">
                  <c:v>0.1697156280279</c:v>
                </c:pt>
                <c:pt idx="5659">
                  <c:v>0.16974623501300001</c:v>
                </c:pt>
                <c:pt idx="5660">
                  <c:v>0.16978083550930001</c:v>
                </c:pt>
                <c:pt idx="5661">
                  <c:v>0.16984632611270001</c:v>
                </c:pt>
                <c:pt idx="5662">
                  <c:v>0.16991502046590001</c:v>
                </c:pt>
                <c:pt idx="5663">
                  <c:v>0.16994534432889999</c:v>
                </c:pt>
                <c:pt idx="5664">
                  <c:v>0.17001083493229999</c:v>
                </c:pt>
                <c:pt idx="5665">
                  <c:v>0.1700807064772</c:v>
                </c:pt>
                <c:pt idx="5666">
                  <c:v>0.17014303803440001</c:v>
                </c:pt>
                <c:pt idx="5667">
                  <c:v>0.17021478712560001</c:v>
                </c:pt>
                <c:pt idx="5668">
                  <c:v>0.17029391229150001</c:v>
                </c:pt>
                <c:pt idx="5669">
                  <c:v>0.1703863143921</c:v>
                </c:pt>
                <c:pt idx="5670">
                  <c:v>0.1704942584038</c:v>
                </c:pt>
                <c:pt idx="5671">
                  <c:v>0.17062719166279999</c:v>
                </c:pt>
                <c:pt idx="5672">
                  <c:v>0.1707669049501</c:v>
                </c:pt>
                <c:pt idx="5673">
                  <c:v>0.1709122508764</c:v>
                </c:pt>
                <c:pt idx="5674">
                  <c:v>0.17104400694370001</c:v>
                </c:pt>
                <c:pt idx="5675">
                  <c:v>0.17115662992</c:v>
                </c:pt>
                <c:pt idx="5676">
                  <c:v>0.171244174242</c:v>
                </c:pt>
                <c:pt idx="5677">
                  <c:v>0.17131908237929999</c:v>
                </c:pt>
                <c:pt idx="5678">
                  <c:v>0.1713782846928</c:v>
                </c:pt>
                <c:pt idx="5679">
                  <c:v>0.17142945528030001</c:v>
                </c:pt>
                <c:pt idx="5680">
                  <c:v>0.17148140072820001</c:v>
                </c:pt>
                <c:pt idx="5681">
                  <c:v>0.1715326309204</c:v>
                </c:pt>
                <c:pt idx="5682">
                  <c:v>0.17158459126949999</c:v>
                </c:pt>
                <c:pt idx="5683">
                  <c:v>0.17163090407850001</c:v>
                </c:pt>
                <c:pt idx="5684">
                  <c:v>0.17168585956099999</c:v>
                </c:pt>
                <c:pt idx="5685">
                  <c:v>0.17173942923550001</c:v>
                </c:pt>
                <c:pt idx="5686">
                  <c:v>0.1717946529388</c:v>
                </c:pt>
                <c:pt idx="5687">
                  <c:v>0.1718424111605</c:v>
                </c:pt>
                <c:pt idx="5688">
                  <c:v>0.17189928889270001</c:v>
                </c:pt>
                <c:pt idx="5689">
                  <c:v>0.17195063829419999</c:v>
                </c:pt>
                <c:pt idx="5690">
                  <c:v>0.17200320959090001</c:v>
                </c:pt>
                <c:pt idx="5691">
                  <c:v>0.17208653688430001</c:v>
                </c:pt>
                <c:pt idx="5692">
                  <c:v>0.17214003205299999</c:v>
                </c:pt>
                <c:pt idx="5693">
                  <c:v>0.1721967309713</c:v>
                </c:pt>
                <c:pt idx="5694">
                  <c:v>0.1722840666771</c:v>
                </c:pt>
                <c:pt idx="5695">
                  <c:v>0.1723462641239</c:v>
                </c:pt>
                <c:pt idx="5696">
                  <c:v>0.1724765151739</c:v>
                </c:pt>
                <c:pt idx="5697">
                  <c:v>0.17264519631860001</c:v>
                </c:pt>
                <c:pt idx="5698">
                  <c:v>0.17290394008160001</c:v>
                </c:pt>
                <c:pt idx="5699">
                  <c:v>0.173029974103</c:v>
                </c:pt>
                <c:pt idx="5700">
                  <c:v>0.1731840670109</c:v>
                </c:pt>
                <c:pt idx="5701">
                  <c:v>0.1732696294785</c:v>
                </c:pt>
                <c:pt idx="5702">
                  <c:v>0.17334181070329999</c:v>
                </c:pt>
                <c:pt idx="5703">
                  <c:v>0.17342302203179999</c:v>
                </c:pt>
                <c:pt idx="5704">
                  <c:v>0.1734747588634</c:v>
                </c:pt>
                <c:pt idx="5705">
                  <c:v>0.1735453754663</c:v>
                </c:pt>
                <c:pt idx="5706">
                  <c:v>0.17359483242029999</c:v>
                </c:pt>
                <c:pt idx="5707">
                  <c:v>0.17364235222339999</c:v>
                </c:pt>
                <c:pt idx="5708">
                  <c:v>0.17368812859060001</c:v>
                </c:pt>
                <c:pt idx="5709">
                  <c:v>0.17373627424240001</c:v>
                </c:pt>
                <c:pt idx="5710">
                  <c:v>0.17378346621990001</c:v>
                </c:pt>
                <c:pt idx="5711">
                  <c:v>0.17382577061650001</c:v>
                </c:pt>
                <c:pt idx="5712">
                  <c:v>0.17387047410010001</c:v>
                </c:pt>
                <c:pt idx="5713">
                  <c:v>0.17393402755260001</c:v>
                </c:pt>
                <c:pt idx="5714">
                  <c:v>0.17397576570510001</c:v>
                </c:pt>
                <c:pt idx="5715">
                  <c:v>0.17403902113440001</c:v>
                </c:pt>
                <c:pt idx="5716">
                  <c:v>0.1741039603949</c:v>
                </c:pt>
                <c:pt idx="5717">
                  <c:v>0.17414605617519999</c:v>
                </c:pt>
                <c:pt idx="5718">
                  <c:v>0.17423689365389999</c:v>
                </c:pt>
                <c:pt idx="5719">
                  <c:v>0.17431275546550001</c:v>
                </c:pt>
                <c:pt idx="5720">
                  <c:v>0.17453046143049999</c:v>
                </c:pt>
                <c:pt idx="5721">
                  <c:v>0.17472313344480001</c:v>
                </c:pt>
                <c:pt idx="5722">
                  <c:v>0.17501299083230001</c:v>
                </c:pt>
                <c:pt idx="5723">
                  <c:v>0.17514975368979999</c:v>
                </c:pt>
                <c:pt idx="5724">
                  <c:v>0.17521958053110001</c:v>
                </c:pt>
                <c:pt idx="5725">
                  <c:v>0.17532686889169999</c:v>
                </c:pt>
                <c:pt idx="5726">
                  <c:v>0.1753932088614</c:v>
                </c:pt>
                <c:pt idx="5727">
                  <c:v>0.17546008527279999</c:v>
                </c:pt>
                <c:pt idx="5728">
                  <c:v>0.17550271749499999</c:v>
                </c:pt>
                <c:pt idx="5729">
                  <c:v>0.1755876839161</c:v>
                </c:pt>
                <c:pt idx="5730">
                  <c:v>0.17565986514090001</c:v>
                </c:pt>
                <c:pt idx="5731">
                  <c:v>0.1757501214743</c:v>
                </c:pt>
                <c:pt idx="5732">
                  <c:v>0.1758483350277</c:v>
                </c:pt>
                <c:pt idx="5733">
                  <c:v>0.1759232133627</c:v>
                </c:pt>
                <c:pt idx="5734">
                  <c:v>0.17604888975620001</c:v>
                </c:pt>
                <c:pt idx="5735">
                  <c:v>0.1762556433678</c:v>
                </c:pt>
                <c:pt idx="5736">
                  <c:v>0.17651686072350001</c:v>
                </c:pt>
                <c:pt idx="5737">
                  <c:v>0.17687083780769999</c:v>
                </c:pt>
                <c:pt idx="5738">
                  <c:v>0.17712119221690001</c:v>
                </c:pt>
                <c:pt idx="5739">
                  <c:v>0.177229642868</c:v>
                </c:pt>
                <c:pt idx="5740">
                  <c:v>0.17732501029969999</c:v>
                </c:pt>
                <c:pt idx="5741">
                  <c:v>0.17743174731729999</c:v>
                </c:pt>
                <c:pt idx="5742">
                  <c:v>0.17756482958790001</c:v>
                </c:pt>
                <c:pt idx="5743">
                  <c:v>0.17769017815589999</c:v>
                </c:pt>
                <c:pt idx="5744">
                  <c:v>0.17780895531179999</c:v>
                </c:pt>
                <c:pt idx="5745">
                  <c:v>0.17795750498769999</c:v>
                </c:pt>
                <c:pt idx="5746">
                  <c:v>0.17831999063490001</c:v>
                </c:pt>
                <c:pt idx="5747">
                  <c:v>0.1788352578878</c:v>
                </c:pt>
                <c:pt idx="5748">
                  <c:v>0.17906492948530001</c:v>
                </c:pt>
                <c:pt idx="5749">
                  <c:v>0.1792514622211</c:v>
                </c:pt>
                <c:pt idx="5750">
                  <c:v>0.1794548332691</c:v>
                </c:pt>
                <c:pt idx="5751">
                  <c:v>0.17959742248060001</c:v>
                </c:pt>
                <c:pt idx="5752">
                  <c:v>0.17974951863290001</c:v>
                </c:pt>
                <c:pt idx="5753">
                  <c:v>0.17999060451980001</c:v>
                </c:pt>
                <c:pt idx="5754">
                  <c:v>0.1802491247654</c:v>
                </c:pt>
                <c:pt idx="5755">
                  <c:v>0.18051280081269999</c:v>
                </c:pt>
                <c:pt idx="5756">
                  <c:v>0.18075215816500001</c:v>
                </c:pt>
                <c:pt idx="5757">
                  <c:v>0.18110319972040001</c:v>
                </c:pt>
                <c:pt idx="5758">
                  <c:v>0.1814725697041</c:v>
                </c:pt>
                <c:pt idx="5759">
                  <c:v>0.18164618313309999</c:v>
                </c:pt>
                <c:pt idx="5760">
                  <c:v>0.18189877271650001</c:v>
                </c:pt>
                <c:pt idx="5761">
                  <c:v>0.18203257024290001</c:v>
                </c:pt>
                <c:pt idx="5762">
                  <c:v>0.1821565032005</c:v>
                </c:pt>
                <c:pt idx="5763">
                  <c:v>0.18227580189699999</c:v>
                </c:pt>
                <c:pt idx="5764">
                  <c:v>0.1823386102915</c:v>
                </c:pt>
                <c:pt idx="5765">
                  <c:v>0.18245935440059999</c:v>
                </c:pt>
                <c:pt idx="5766">
                  <c:v>0.18261627852920001</c:v>
                </c:pt>
                <c:pt idx="5767">
                  <c:v>0.1828464865685</c:v>
                </c:pt>
                <c:pt idx="5768">
                  <c:v>0.183009326458</c:v>
                </c:pt>
                <c:pt idx="5769">
                  <c:v>0.18340070545670001</c:v>
                </c:pt>
                <c:pt idx="5770">
                  <c:v>0.18396845459940001</c:v>
                </c:pt>
                <c:pt idx="5771">
                  <c:v>0.18425688147540001</c:v>
                </c:pt>
                <c:pt idx="5772">
                  <c:v>0.1845025718212</c:v>
                </c:pt>
                <c:pt idx="5773">
                  <c:v>0.18473076820369999</c:v>
                </c:pt>
                <c:pt idx="5774">
                  <c:v>0.1849849224091</c:v>
                </c:pt>
                <c:pt idx="5775">
                  <c:v>0.18524532020090001</c:v>
                </c:pt>
                <c:pt idx="5776">
                  <c:v>0.18548911809919999</c:v>
                </c:pt>
                <c:pt idx="5777">
                  <c:v>0.1858258545399</c:v>
                </c:pt>
                <c:pt idx="5778">
                  <c:v>0.186341509223</c:v>
                </c:pt>
                <c:pt idx="5779">
                  <c:v>0.1867923736572</c:v>
                </c:pt>
                <c:pt idx="5780">
                  <c:v>0.18706955015660001</c:v>
                </c:pt>
                <c:pt idx="5781">
                  <c:v>0.18731182813639999</c:v>
                </c:pt>
                <c:pt idx="5782">
                  <c:v>0.18754917383190001</c:v>
                </c:pt>
                <c:pt idx="5783">
                  <c:v>0.18778935074809999</c:v>
                </c:pt>
                <c:pt idx="5784">
                  <c:v>0.18803256750110001</c:v>
                </c:pt>
                <c:pt idx="5785">
                  <c:v>0.1881593167782</c:v>
                </c:pt>
                <c:pt idx="5786">
                  <c:v>0.18847842514509999</c:v>
                </c:pt>
                <c:pt idx="5787">
                  <c:v>0.18900629878040001</c:v>
                </c:pt>
                <c:pt idx="5788">
                  <c:v>0.18946021795269999</c:v>
                </c:pt>
                <c:pt idx="5789">
                  <c:v>0.18974106013770001</c:v>
                </c:pt>
                <c:pt idx="5790">
                  <c:v>0.18999303877349999</c:v>
                </c:pt>
                <c:pt idx="5791">
                  <c:v>0.19023756682869999</c:v>
                </c:pt>
                <c:pt idx="5792">
                  <c:v>0.19048792123790001</c:v>
                </c:pt>
                <c:pt idx="5793">
                  <c:v>0.19065883755679999</c:v>
                </c:pt>
                <c:pt idx="5794">
                  <c:v>0.190834492445</c:v>
                </c:pt>
                <c:pt idx="5795">
                  <c:v>0.1910449415445</c:v>
                </c:pt>
                <c:pt idx="5796">
                  <c:v>0.1913380324841</c:v>
                </c:pt>
                <c:pt idx="5797">
                  <c:v>0.1916573643684</c:v>
                </c:pt>
                <c:pt idx="5798">
                  <c:v>0.19207458198069999</c:v>
                </c:pt>
                <c:pt idx="5799">
                  <c:v>0.19226944446559999</c:v>
                </c:pt>
                <c:pt idx="5800">
                  <c:v>0.19251541793349999</c:v>
                </c:pt>
                <c:pt idx="5801">
                  <c:v>0.19275583326820001</c:v>
                </c:pt>
                <c:pt idx="5802">
                  <c:v>0.19287386536600001</c:v>
                </c:pt>
                <c:pt idx="5803">
                  <c:v>0.19316864013669999</c:v>
                </c:pt>
                <c:pt idx="5804">
                  <c:v>0.1937603205442</c:v>
                </c:pt>
                <c:pt idx="5805">
                  <c:v>0.1941417306662</c:v>
                </c:pt>
                <c:pt idx="5806">
                  <c:v>0.19437271356579999</c:v>
                </c:pt>
                <c:pt idx="5807">
                  <c:v>0.1946219056845</c:v>
                </c:pt>
                <c:pt idx="5808">
                  <c:v>0.19488671422000001</c:v>
                </c:pt>
                <c:pt idx="5809">
                  <c:v>0.19513775408270001</c:v>
                </c:pt>
                <c:pt idx="5810">
                  <c:v>0.1954501271248</c:v>
                </c:pt>
                <c:pt idx="5811">
                  <c:v>0.19597449898720001</c:v>
                </c:pt>
                <c:pt idx="5812">
                  <c:v>0.19640265405179999</c:v>
                </c:pt>
                <c:pt idx="5813">
                  <c:v>0.1966588050127</c:v>
                </c:pt>
                <c:pt idx="5814">
                  <c:v>0.19691374897960001</c:v>
                </c:pt>
                <c:pt idx="5815">
                  <c:v>0.19715033471580001</c:v>
                </c:pt>
                <c:pt idx="5816">
                  <c:v>0.19742290675640001</c:v>
                </c:pt>
                <c:pt idx="5817">
                  <c:v>0.19770573079590001</c:v>
                </c:pt>
                <c:pt idx="5818">
                  <c:v>0.19802078604699999</c:v>
                </c:pt>
                <c:pt idx="5819">
                  <c:v>0.1985726952553</c:v>
                </c:pt>
                <c:pt idx="5820">
                  <c:v>0.1988969147205</c:v>
                </c:pt>
                <c:pt idx="5821">
                  <c:v>0.1991971582174</c:v>
                </c:pt>
                <c:pt idx="5822">
                  <c:v>0.1994104683399</c:v>
                </c:pt>
                <c:pt idx="5823">
                  <c:v>0.1996687352657</c:v>
                </c:pt>
                <c:pt idx="5824">
                  <c:v>0.19993337988849999</c:v>
                </c:pt>
                <c:pt idx="5825">
                  <c:v>0.20019696652890001</c:v>
                </c:pt>
                <c:pt idx="5826">
                  <c:v>0.20047935843469999</c:v>
                </c:pt>
                <c:pt idx="5827">
                  <c:v>0.20094147324559999</c:v>
                </c:pt>
                <c:pt idx="5828">
                  <c:v>0.2015086263418</c:v>
                </c:pt>
                <c:pt idx="5829">
                  <c:v>0.20178730785849999</c:v>
                </c:pt>
                <c:pt idx="5830">
                  <c:v>0.20200729370119999</c:v>
                </c:pt>
                <c:pt idx="5831">
                  <c:v>0.20223902165890001</c:v>
                </c:pt>
                <c:pt idx="5832">
                  <c:v>0.2025135159492</c:v>
                </c:pt>
                <c:pt idx="5833">
                  <c:v>0.2031192928553</c:v>
                </c:pt>
                <c:pt idx="5834">
                  <c:v>0.2034844756126</c:v>
                </c:pt>
                <c:pt idx="5835">
                  <c:v>0.20369213819500001</c:v>
                </c:pt>
                <c:pt idx="5836">
                  <c:v>0.2038993239403</c:v>
                </c:pt>
                <c:pt idx="5837">
                  <c:v>0.20431675016879999</c:v>
                </c:pt>
                <c:pt idx="5838">
                  <c:v>0.2047611176968</c:v>
                </c:pt>
                <c:pt idx="5839">
                  <c:v>0.20501044392590001</c:v>
                </c:pt>
                <c:pt idx="5840">
                  <c:v>0.20523281395439999</c:v>
                </c:pt>
                <c:pt idx="5841">
                  <c:v>0.2054586857557</c:v>
                </c:pt>
                <c:pt idx="5842">
                  <c:v>0.205824509263</c:v>
                </c:pt>
                <c:pt idx="5843">
                  <c:v>0.2064111828804</c:v>
                </c:pt>
                <c:pt idx="5844">
                  <c:v>0.20668499171730001</c:v>
                </c:pt>
                <c:pt idx="5845">
                  <c:v>0.2068953663111</c:v>
                </c:pt>
                <c:pt idx="5846">
                  <c:v>0.2071201056242</c:v>
                </c:pt>
                <c:pt idx="5847">
                  <c:v>0.2074229866266</c:v>
                </c:pt>
                <c:pt idx="5848">
                  <c:v>0.20802678167819999</c:v>
                </c:pt>
                <c:pt idx="5849">
                  <c:v>0.20843000710010001</c:v>
                </c:pt>
                <c:pt idx="5850">
                  <c:v>0.2086680680513</c:v>
                </c:pt>
                <c:pt idx="5851">
                  <c:v>0.20892304182050001</c:v>
                </c:pt>
                <c:pt idx="5852">
                  <c:v>0.2091540247202</c:v>
                </c:pt>
                <c:pt idx="5853">
                  <c:v>0.2094262838364</c:v>
                </c:pt>
                <c:pt idx="5854">
                  <c:v>0.21002084016799999</c:v>
                </c:pt>
                <c:pt idx="5855">
                  <c:v>0.2103560417891</c:v>
                </c:pt>
                <c:pt idx="5856">
                  <c:v>0.2105822116137</c:v>
                </c:pt>
                <c:pt idx="5857">
                  <c:v>0.2107529193163</c:v>
                </c:pt>
                <c:pt idx="5858">
                  <c:v>0.2109799683094</c:v>
                </c:pt>
                <c:pt idx="5859">
                  <c:v>0.21118094027039999</c:v>
                </c:pt>
                <c:pt idx="5860">
                  <c:v>0.2117704749107</c:v>
                </c:pt>
                <c:pt idx="5861">
                  <c:v>0.2121489793062</c:v>
                </c:pt>
                <c:pt idx="5862">
                  <c:v>0.21240687370299999</c:v>
                </c:pt>
                <c:pt idx="5863">
                  <c:v>0.21265713870530001</c:v>
                </c:pt>
                <c:pt idx="5864">
                  <c:v>0.21292005479340001</c:v>
                </c:pt>
                <c:pt idx="5865">
                  <c:v>0.21318005025389999</c:v>
                </c:pt>
                <c:pt idx="5866">
                  <c:v>0.21339018642900001</c:v>
                </c:pt>
                <c:pt idx="5867">
                  <c:v>0.21364717185500001</c:v>
                </c:pt>
                <c:pt idx="5868">
                  <c:v>0.21423327922820001</c:v>
                </c:pt>
                <c:pt idx="5869">
                  <c:v>0.21460543572900001</c:v>
                </c:pt>
                <c:pt idx="5870">
                  <c:v>0.21482236683370001</c:v>
                </c:pt>
                <c:pt idx="5871">
                  <c:v>0.21505686640739999</c:v>
                </c:pt>
                <c:pt idx="5872">
                  <c:v>0.21530462801460001</c:v>
                </c:pt>
                <c:pt idx="5873">
                  <c:v>0.21560396254059999</c:v>
                </c:pt>
                <c:pt idx="5874">
                  <c:v>0.21611651778220001</c:v>
                </c:pt>
                <c:pt idx="5875">
                  <c:v>0.21656338870530001</c:v>
                </c:pt>
                <c:pt idx="5876">
                  <c:v>0.2168259322643</c:v>
                </c:pt>
                <c:pt idx="5877">
                  <c:v>0.21707485616210001</c:v>
                </c:pt>
                <c:pt idx="5878">
                  <c:v>0.21732763946059999</c:v>
                </c:pt>
                <c:pt idx="5879">
                  <c:v>0.21757429838180001</c:v>
                </c:pt>
                <c:pt idx="5880">
                  <c:v>0.21807339787480001</c:v>
                </c:pt>
                <c:pt idx="5881">
                  <c:v>0.21854841709139999</c:v>
                </c:pt>
                <c:pt idx="5882">
                  <c:v>0.21877861022949999</c:v>
                </c:pt>
                <c:pt idx="5883">
                  <c:v>0.2190065085888</c:v>
                </c:pt>
                <c:pt idx="5884">
                  <c:v>0.21925485134120001</c:v>
                </c:pt>
                <c:pt idx="5885">
                  <c:v>0.21957275271419999</c:v>
                </c:pt>
                <c:pt idx="5886">
                  <c:v>0.21979449689389999</c:v>
                </c:pt>
                <c:pt idx="5887">
                  <c:v>0.22037613391880001</c:v>
                </c:pt>
                <c:pt idx="5888">
                  <c:v>0.22069585323329999</c:v>
                </c:pt>
                <c:pt idx="5889">
                  <c:v>0.22095458209509999</c:v>
                </c:pt>
                <c:pt idx="5890">
                  <c:v>0.22120261192320001</c:v>
                </c:pt>
                <c:pt idx="5891">
                  <c:v>0.22145059704780001</c:v>
                </c:pt>
                <c:pt idx="5892">
                  <c:v>0.22171305119990001</c:v>
                </c:pt>
                <c:pt idx="5893">
                  <c:v>0.2221859544516</c:v>
                </c:pt>
                <c:pt idx="5894">
                  <c:v>0.2227508574724</c:v>
                </c:pt>
                <c:pt idx="5895">
                  <c:v>0.2230242192745</c:v>
                </c:pt>
                <c:pt idx="5896">
                  <c:v>0.22326929867270001</c:v>
                </c:pt>
                <c:pt idx="5897">
                  <c:v>0.22349183261389999</c:v>
                </c:pt>
                <c:pt idx="5898">
                  <c:v>0.22376343607900001</c:v>
                </c:pt>
                <c:pt idx="5899">
                  <c:v>0.22440931200979999</c:v>
                </c:pt>
                <c:pt idx="5900">
                  <c:v>0.22470794618129999</c:v>
                </c:pt>
                <c:pt idx="5901">
                  <c:v>0.2248270213604</c:v>
                </c:pt>
                <c:pt idx="5902">
                  <c:v>0.22502997517590001</c:v>
                </c:pt>
                <c:pt idx="5903">
                  <c:v>0.2253127545118</c:v>
                </c:pt>
                <c:pt idx="5904">
                  <c:v>0.22595508396630001</c:v>
                </c:pt>
                <c:pt idx="5905">
                  <c:v>0.2261932492256</c:v>
                </c:pt>
                <c:pt idx="5906">
                  <c:v>0.22639799118039999</c:v>
                </c:pt>
                <c:pt idx="5907">
                  <c:v>0.22663916647429999</c:v>
                </c:pt>
                <c:pt idx="5908">
                  <c:v>0.22726748883719999</c:v>
                </c:pt>
                <c:pt idx="5909">
                  <c:v>0.22759856283659999</c:v>
                </c:pt>
                <c:pt idx="5910">
                  <c:v>0.22781246900560001</c:v>
                </c:pt>
                <c:pt idx="5911">
                  <c:v>0.22804367542269999</c:v>
                </c:pt>
                <c:pt idx="5912">
                  <c:v>0.22833420336249999</c:v>
                </c:pt>
                <c:pt idx="5913">
                  <c:v>0.22895644605160001</c:v>
                </c:pt>
                <c:pt idx="5914">
                  <c:v>0.2291924208403</c:v>
                </c:pt>
                <c:pt idx="5915">
                  <c:v>0.22942824661729999</c:v>
                </c:pt>
                <c:pt idx="5916">
                  <c:v>0.2296847999096</c:v>
                </c:pt>
                <c:pt idx="5917">
                  <c:v>0.22993379831310001</c:v>
                </c:pt>
                <c:pt idx="5918">
                  <c:v>0.23020476102830001</c:v>
                </c:pt>
                <c:pt idx="5919">
                  <c:v>0.2304969131947</c:v>
                </c:pt>
                <c:pt idx="5920">
                  <c:v>0.23097875714300001</c:v>
                </c:pt>
                <c:pt idx="5921">
                  <c:v>0.23151180148120001</c:v>
                </c:pt>
                <c:pt idx="5922">
                  <c:v>0.23170757293700001</c:v>
                </c:pt>
                <c:pt idx="5923">
                  <c:v>0.23196688294410001</c:v>
                </c:pt>
                <c:pt idx="5924">
                  <c:v>0.23221749067309999</c:v>
                </c:pt>
                <c:pt idx="5925">
                  <c:v>0.2324640899897</c:v>
                </c:pt>
                <c:pt idx="5926">
                  <c:v>0.23273116350170001</c:v>
                </c:pt>
                <c:pt idx="5927">
                  <c:v>0.23328076303010001</c:v>
                </c:pt>
                <c:pt idx="5928">
                  <c:v>0.23371727764610001</c:v>
                </c:pt>
                <c:pt idx="5929">
                  <c:v>0.23397970199580001</c:v>
                </c:pt>
                <c:pt idx="5930">
                  <c:v>0.2342514097691</c:v>
                </c:pt>
                <c:pt idx="5931">
                  <c:v>0.2345213890076</c:v>
                </c:pt>
                <c:pt idx="5932">
                  <c:v>0.2348031699657</c:v>
                </c:pt>
                <c:pt idx="5933">
                  <c:v>0.2350842356682</c:v>
                </c:pt>
                <c:pt idx="5934">
                  <c:v>0.23536074161529999</c:v>
                </c:pt>
                <c:pt idx="5935">
                  <c:v>0.23585118353369999</c:v>
                </c:pt>
                <c:pt idx="5936">
                  <c:v>0.2363885492086</c:v>
                </c:pt>
                <c:pt idx="5937">
                  <c:v>0.2366487532854</c:v>
                </c:pt>
                <c:pt idx="5938">
                  <c:v>0.2368709743023</c:v>
                </c:pt>
                <c:pt idx="5939">
                  <c:v>0.2371255457401</c:v>
                </c:pt>
                <c:pt idx="5940">
                  <c:v>0.2373764365911</c:v>
                </c:pt>
                <c:pt idx="5941">
                  <c:v>0.23772983252999999</c:v>
                </c:pt>
                <c:pt idx="5942">
                  <c:v>0.2383400946856</c:v>
                </c:pt>
                <c:pt idx="5943">
                  <c:v>0.2387022823095</c:v>
                </c:pt>
                <c:pt idx="5944">
                  <c:v>0.2389559745789</c:v>
                </c:pt>
                <c:pt idx="5945">
                  <c:v>0.2391928732395</c:v>
                </c:pt>
                <c:pt idx="5946">
                  <c:v>0.23943874239919999</c:v>
                </c:pt>
                <c:pt idx="5947">
                  <c:v>0.23969206213950001</c:v>
                </c:pt>
                <c:pt idx="5948">
                  <c:v>0.24030777812000001</c:v>
                </c:pt>
                <c:pt idx="5949">
                  <c:v>0.24066941440110001</c:v>
                </c:pt>
                <c:pt idx="5950">
                  <c:v>0.24089527130130001</c:v>
                </c:pt>
                <c:pt idx="5951">
                  <c:v>0.2411335557699</c:v>
                </c:pt>
                <c:pt idx="5952">
                  <c:v>0.24137324094769999</c:v>
                </c:pt>
                <c:pt idx="5953">
                  <c:v>0.24168466031550001</c:v>
                </c:pt>
                <c:pt idx="5954">
                  <c:v>0.24221219122410001</c:v>
                </c:pt>
                <c:pt idx="5955">
                  <c:v>0.242405384779</c:v>
                </c:pt>
                <c:pt idx="5956">
                  <c:v>0.24250617623330001</c:v>
                </c:pt>
                <c:pt idx="5957">
                  <c:v>0.2425896525383</c:v>
                </c:pt>
                <c:pt idx="5958">
                  <c:v>0.24273930490019999</c:v>
                </c:pt>
                <c:pt idx="5959">
                  <c:v>0.24290408194070001</c:v>
                </c:pt>
                <c:pt idx="5960">
                  <c:v>0.24314928054810001</c:v>
                </c:pt>
                <c:pt idx="5961">
                  <c:v>0.24339772760869999</c:v>
                </c:pt>
                <c:pt idx="5962">
                  <c:v>0.2436549961567</c:v>
                </c:pt>
                <c:pt idx="5963">
                  <c:v>0.24398569762710001</c:v>
                </c:pt>
                <c:pt idx="5964">
                  <c:v>0.24459075927730001</c:v>
                </c:pt>
                <c:pt idx="5965">
                  <c:v>0.2449790537357</c:v>
                </c:pt>
                <c:pt idx="5966">
                  <c:v>0.24523241817950001</c:v>
                </c:pt>
                <c:pt idx="5967">
                  <c:v>0.2454248815775</c:v>
                </c:pt>
                <c:pt idx="5968">
                  <c:v>0.24567975103860001</c:v>
                </c:pt>
                <c:pt idx="5969">
                  <c:v>0.24594235420230001</c:v>
                </c:pt>
                <c:pt idx="5970">
                  <c:v>0.2462080419064</c:v>
                </c:pt>
                <c:pt idx="5971">
                  <c:v>0.2465264201164</c:v>
                </c:pt>
                <c:pt idx="5972">
                  <c:v>0.2470762580633</c:v>
                </c:pt>
                <c:pt idx="5973">
                  <c:v>0.24754136800769999</c:v>
                </c:pt>
                <c:pt idx="5974">
                  <c:v>0.2478192746639</c:v>
                </c:pt>
                <c:pt idx="5975">
                  <c:v>0.24808864295479999</c:v>
                </c:pt>
                <c:pt idx="5976">
                  <c:v>0.24834290146829999</c:v>
                </c:pt>
                <c:pt idx="5977">
                  <c:v>0.24860118329520001</c:v>
                </c:pt>
                <c:pt idx="5978">
                  <c:v>0.24887213110920001</c:v>
                </c:pt>
                <c:pt idx="5979">
                  <c:v>0.2491883486509</c:v>
                </c:pt>
                <c:pt idx="5980">
                  <c:v>0.24939320981499999</c:v>
                </c:pt>
                <c:pt idx="5981">
                  <c:v>0.2496641427279</c:v>
                </c:pt>
                <c:pt idx="5982">
                  <c:v>0.24997389316560001</c:v>
                </c:pt>
                <c:pt idx="5983">
                  <c:v>0.25028294324869998</c:v>
                </c:pt>
                <c:pt idx="5984">
                  <c:v>0.25084248185160002</c:v>
                </c:pt>
                <c:pt idx="5985">
                  <c:v>0.25124323368070001</c:v>
                </c:pt>
                <c:pt idx="5986">
                  <c:v>0.25155296921730003</c:v>
                </c:pt>
                <c:pt idx="5987">
                  <c:v>0.25184160470959999</c:v>
                </c:pt>
                <c:pt idx="5988">
                  <c:v>0.25212073326110002</c:v>
                </c:pt>
                <c:pt idx="5989">
                  <c:v>0.25240054726599997</c:v>
                </c:pt>
                <c:pt idx="5990">
                  <c:v>0.25262978672980002</c:v>
                </c:pt>
                <c:pt idx="5991">
                  <c:v>0.25290709733959998</c:v>
                </c:pt>
                <c:pt idx="5992">
                  <c:v>0.25319099426269998</c:v>
                </c:pt>
                <c:pt idx="5993">
                  <c:v>0.25350013375280001</c:v>
                </c:pt>
                <c:pt idx="5994">
                  <c:v>0.25380787253379999</c:v>
                </c:pt>
                <c:pt idx="5995">
                  <c:v>0.25411292910580002</c:v>
                </c:pt>
                <c:pt idx="5996">
                  <c:v>0.25439178943629998</c:v>
                </c:pt>
                <c:pt idx="5997">
                  <c:v>0.25451225042339998</c:v>
                </c:pt>
                <c:pt idx="5998">
                  <c:v>0.25464120507240001</c:v>
                </c:pt>
                <c:pt idx="5999">
                  <c:v>0.2551687657833</c:v>
                </c:pt>
                <c:pt idx="6000">
                  <c:v>0.25550985336299997</c:v>
                </c:pt>
                <c:pt idx="6001">
                  <c:v>0.25579661130909997</c:v>
                </c:pt>
                <c:pt idx="6002">
                  <c:v>0.2559754252434</c:v>
                </c:pt>
                <c:pt idx="6003">
                  <c:v>0.25621721148490001</c:v>
                </c:pt>
                <c:pt idx="6004">
                  <c:v>0.25638219714159999</c:v>
                </c:pt>
                <c:pt idx="6005">
                  <c:v>0.2565993368626</c:v>
                </c:pt>
                <c:pt idx="6006">
                  <c:v>0.25692772865300001</c:v>
                </c:pt>
                <c:pt idx="6007">
                  <c:v>0.25756531953810002</c:v>
                </c:pt>
                <c:pt idx="6008">
                  <c:v>0.2578784823418</c:v>
                </c:pt>
                <c:pt idx="6009">
                  <c:v>0.25811594724659997</c:v>
                </c:pt>
                <c:pt idx="6010">
                  <c:v>0.25835081934929999</c:v>
                </c:pt>
                <c:pt idx="6011">
                  <c:v>0.25844195485119997</c:v>
                </c:pt>
                <c:pt idx="6012">
                  <c:v>0.25870785117150003</c:v>
                </c:pt>
                <c:pt idx="6013">
                  <c:v>0.25918328762050002</c:v>
                </c:pt>
                <c:pt idx="6014">
                  <c:v>0.25969710946079999</c:v>
                </c:pt>
                <c:pt idx="6015">
                  <c:v>0.25994777679440001</c:v>
                </c:pt>
                <c:pt idx="6016">
                  <c:v>0.26007917523379998</c:v>
                </c:pt>
                <c:pt idx="6017">
                  <c:v>0.26020938158040002</c:v>
                </c:pt>
                <c:pt idx="6018">
                  <c:v>0.26029014587400001</c:v>
                </c:pt>
                <c:pt idx="6019">
                  <c:v>0.26038488745690003</c:v>
                </c:pt>
                <c:pt idx="6020">
                  <c:v>0.26062884926800001</c:v>
                </c:pt>
                <c:pt idx="6021">
                  <c:v>0.2608880996704</c:v>
                </c:pt>
                <c:pt idx="6022">
                  <c:v>0.26135042309759998</c:v>
                </c:pt>
                <c:pt idx="6023">
                  <c:v>0.26191058754919999</c:v>
                </c:pt>
                <c:pt idx="6024">
                  <c:v>0.26223748922349999</c:v>
                </c:pt>
                <c:pt idx="6025">
                  <c:v>0.26250675320630001</c:v>
                </c:pt>
                <c:pt idx="6026">
                  <c:v>0.2627754211426</c:v>
                </c:pt>
                <c:pt idx="6027">
                  <c:v>0.26304244995120002</c:v>
                </c:pt>
                <c:pt idx="6028">
                  <c:v>0.26329132914539999</c:v>
                </c:pt>
                <c:pt idx="6029">
                  <c:v>0.26356291770939999</c:v>
                </c:pt>
                <c:pt idx="6030">
                  <c:v>0.26395937800410002</c:v>
                </c:pt>
                <c:pt idx="6031">
                  <c:v>0.26456087827680003</c:v>
                </c:pt>
                <c:pt idx="6032">
                  <c:v>0.26483806967739998</c:v>
                </c:pt>
                <c:pt idx="6033">
                  <c:v>0.2650798857212</c:v>
                </c:pt>
                <c:pt idx="6034">
                  <c:v>0.26532083749770002</c:v>
                </c:pt>
                <c:pt idx="6035">
                  <c:v>0.26555857062339999</c:v>
                </c:pt>
                <c:pt idx="6036">
                  <c:v>0.26580616831780002</c:v>
                </c:pt>
                <c:pt idx="6037">
                  <c:v>0.2661648094654</c:v>
                </c:pt>
                <c:pt idx="6038">
                  <c:v>0.26653811335560001</c:v>
                </c:pt>
                <c:pt idx="6039">
                  <c:v>0.26707294583320002</c:v>
                </c:pt>
                <c:pt idx="6040">
                  <c:v>0.26738098263740001</c:v>
                </c:pt>
                <c:pt idx="6041">
                  <c:v>0.26763123273849998</c:v>
                </c:pt>
                <c:pt idx="6042">
                  <c:v>0.26785999536510002</c:v>
                </c:pt>
                <c:pt idx="6043">
                  <c:v>0.2681241035461</c:v>
                </c:pt>
                <c:pt idx="6044">
                  <c:v>0.26838311552999999</c:v>
                </c:pt>
                <c:pt idx="6045">
                  <c:v>0.2687059044838</c:v>
                </c:pt>
                <c:pt idx="6046">
                  <c:v>0.26919391751290001</c:v>
                </c:pt>
                <c:pt idx="6047">
                  <c:v>0.26958525180819998</c:v>
                </c:pt>
                <c:pt idx="6048">
                  <c:v>0.26985439658159999</c:v>
                </c:pt>
                <c:pt idx="6049">
                  <c:v>0.27007958292959999</c:v>
                </c:pt>
                <c:pt idx="6050">
                  <c:v>0.27033844590189998</c:v>
                </c:pt>
                <c:pt idx="6051">
                  <c:v>0.27058845758439998</c:v>
                </c:pt>
                <c:pt idx="6052">
                  <c:v>0.27087146043780003</c:v>
                </c:pt>
                <c:pt idx="6053">
                  <c:v>0.27151048183440002</c:v>
                </c:pt>
                <c:pt idx="6054">
                  <c:v>0.27185311913490001</c:v>
                </c:pt>
                <c:pt idx="6055">
                  <c:v>0.27194488048549997</c:v>
                </c:pt>
                <c:pt idx="6056">
                  <c:v>0.27217298746110002</c:v>
                </c:pt>
                <c:pt idx="6057">
                  <c:v>0.27240592241290001</c:v>
                </c:pt>
                <c:pt idx="6058">
                  <c:v>0.27265802025789998</c:v>
                </c:pt>
                <c:pt idx="6059">
                  <c:v>0.27317768335339998</c:v>
                </c:pt>
                <c:pt idx="6060">
                  <c:v>0.2737012207508</c:v>
                </c:pt>
                <c:pt idx="6061">
                  <c:v>0.27395051717759999</c:v>
                </c:pt>
                <c:pt idx="6062">
                  <c:v>0.27421697974210002</c:v>
                </c:pt>
                <c:pt idx="6063">
                  <c:v>0.27449709177019999</c:v>
                </c:pt>
                <c:pt idx="6064">
                  <c:v>0.27479749917980001</c:v>
                </c:pt>
                <c:pt idx="6065">
                  <c:v>0.27509352564810002</c:v>
                </c:pt>
                <c:pt idx="6066">
                  <c:v>0.27537623047830001</c:v>
                </c:pt>
                <c:pt idx="6067">
                  <c:v>0.27568081021309998</c:v>
                </c:pt>
                <c:pt idx="6068">
                  <c:v>0.27622315287589999</c:v>
                </c:pt>
                <c:pt idx="6069">
                  <c:v>0.27672347426409999</c:v>
                </c:pt>
                <c:pt idx="6070">
                  <c:v>0.276946157217</c:v>
                </c:pt>
                <c:pt idx="6071">
                  <c:v>0.27709132432939998</c:v>
                </c:pt>
                <c:pt idx="6072">
                  <c:v>0.27733126282690002</c:v>
                </c:pt>
                <c:pt idx="6073">
                  <c:v>0.27745205163960002</c:v>
                </c:pt>
                <c:pt idx="6074">
                  <c:v>0.27768483757969997</c:v>
                </c:pt>
                <c:pt idx="6075">
                  <c:v>0.27816295623780002</c:v>
                </c:pt>
                <c:pt idx="6076">
                  <c:v>0.27866244316099997</c:v>
                </c:pt>
                <c:pt idx="6077">
                  <c:v>0.27883622050290002</c:v>
                </c:pt>
                <c:pt idx="6078">
                  <c:v>0.27890455722809998</c:v>
                </c:pt>
                <c:pt idx="6079">
                  <c:v>0.27896904945369999</c:v>
                </c:pt>
                <c:pt idx="6080">
                  <c:v>0.27903971076009998</c:v>
                </c:pt>
                <c:pt idx="6081">
                  <c:v>0.2791109085083</c:v>
                </c:pt>
                <c:pt idx="6082">
                  <c:v>0.27917742729189998</c:v>
                </c:pt>
                <c:pt idx="6083">
                  <c:v>0.27929934859279998</c:v>
                </c:pt>
                <c:pt idx="6084">
                  <c:v>0.2794123589993</c:v>
                </c:pt>
                <c:pt idx="6085">
                  <c:v>0.2794974446297</c:v>
                </c:pt>
                <c:pt idx="6086">
                  <c:v>0.2796667814255</c:v>
                </c:pt>
                <c:pt idx="6087">
                  <c:v>0.27982923388480002</c:v>
                </c:pt>
                <c:pt idx="6088">
                  <c:v>0.28009781241420001</c:v>
                </c:pt>
                <c:pt idx="6089">
                  <c:v>0.28027173876759998</c:v>
                </c:pt>
                <c:pt idx="6090">
                  <c:v>0.2803766429424</c:v>
                </c:pt>
                <c:pt idx="6091">
                  <c:v>0.28084707260129999</c:v>
                </c:pt>
                <c:pt idx="6092">
                  <c:v>0.281301856041</c:v>
                </c:pt>
                <c:pt idx="6093">
                  <c:v>0.28158107399940002</c:v>
                </c:pt>
                <c:pt idx="6094">
                  <c:v>0.28176414966579999</c:v>
                </c:pt>
                <c:pt idx="6095">
                  <c:v>0.28188550472259999</c:v>
                </c:pt>
                <c:pt idx="6096">
                  <c:v>0.28201517462730002</c:v>
                </c:pt>
                <c:pt idx="6097">
                  <c:v>0.28219974040989998</c:v>
                </c:pt>
                <c:pt idx="6098">
                  <c:v>0.28236782550810002</c:v>
                </c:pt>
                <c:pt idx="6099">
                  <c:v>0.2826312184334</c:v>
                </c:pt>
                <c:pt idx="6100">
                  <c:v>0.28282412886620001</c:v>
                </c:pt>
                <c:pt idx="6101">
                  <c:v>0.28307500481609998</c:v>
                </c:pt>
                <c:pt idx="6102">
                  <c:v>0.28360924124719999</c:v>
                </c:pt>
                <c:pt idx="6103">
                  <c:v>0.28403857350349998</c:v>
                </c:pt>
                <c:pt idx="6104">
                  <c:v>0.2841840982437</c:v>
                </c:pt>
                <c:pt idx="6105">
                  <c:v>0.28432762622829999</c:v>
                </c:pt>
                <c:pt idx="6106">
                  <c:v>0.28448617458339998</c:v>
                </c:pt>
                <c:pt idx="6107">
                  <c:v>0.2846781611443</c:v>
                </c:pt>
                <c:pt idx="6108">
                  <c:v>0.28482088446620002</c:v>
                </c:pt>
                <c:pt idx="6109">
                  <c:v>0.2849168479443</c:v>
                </c:pt>
                <c:pt idx="6110">
                  <c:v>0.28498134016990001</c:v>
                </c:pt>
                <c:pt idx="6111">
                  <c:v>0.28504425287250001</c:v>
                </c:pt>
                <c:pt idx="6112">
                  <c:v>0.28510549664500001</c:v>
                </c:pt>
                <c:pt idx="6113">
                  <c:v>0.28519424796100001</c:v>
                </c:pt>
                <c:pt idx="6114">
                  <c:v>0.2853176593781</c:v>
                </c:pt>
                <c:pt idx="6115">
                  <c:v>0.28553238511090001</c:v>
                </c:pt>
                <c:pt idx="6116">
                  <c:v>0.28593039512629997</c:v>
                </c:pt>
                <c:pt idx="6117">
                  <c:v>0.28628292679790002</c:v>
                </c:pt>
                <c:pt idx="6118">
                  <c:v>0.2864649891853</c:v>
                </c:pt>
                <c:pt idx="6119">
                  <c:v>0.28654712438579999</c:v>
                </c:pt>
                <c:pt idx="6120">
                  <c:v>0.2866991758347</c:v>
                </c:pt>
                <c:pt idx="6121">
                  <c:v>0.28682377934460002</c:v>
                </c:pt>
                <c:pt idx="6122">
                  <c:v>0.28696691989899997</c:v>
                </c:pt>
                <c:pt idx="6123">
                  <c:v>0.2871420383453</c:v>
                </c:pt>
                <c:pt idx="6124">
                  <c:v>0.28732186555860001</c:v>
                </c:pt>
                <c:pt idx="6125">
                  <c:v>0.28748905658719998</c:v>
                </c:pt>
                <c:pt idx="6126">
                  <c:v>0.28765049576759999</c:v>
                </c:pt>
                <c:pt idx="6127">
                  <c:v>0.28784573078159997</c:v>
                </c:pt>
                <c:pt idx="6128">
                  <c:v>0.2880354523659</c:v>
                </c:pt>
                <c:pt idx="6129">
                  <c:v>0.28837814927099997</c:v>
                </c:pt>
                <c:pt idx="6130">
                  <c:v>0.28869408369060001</c:v>
                </c:pt>
                <c:pt idx="6131">
                  <c:v>0.28909698128700001</c:v>
                </c:pt>
                <c:pt idx="6132">
                  <c:v>0.28932297229769999</c:v>
                </c:pt>
                <c:pt idx="6133">
                  <c:v>0.28942698240280001</c:v>
                </c:pt>
                <c:pt idx="6134">
                  <c:v>0.28957989811899998</c:v>
                </c:pt>
                <c:pt idx="6135">
                  <c:v>0.28971344232559998</c:v>
                </c:pt>
                <c:pt idx="6136">
                  <c:v>0.28987619280819998</c:v>
                </c:pt>
                <c:pt idx="6137">
                  <c:v>0.2900124192238</c:v>
                </c:pt>
                <c:pt idx="6138">
                  <c:v>0.29009205102919999</c:v>
                </c:pt>
                <c:pt idx="6139">
                  <c:v>0.2902285456657</c:v>
                </c:pt>
                <c:pt idx="6140">
                  <c:v>0.2904017567635</c:v>
                </c:pt>
                <c:pt idx="6141">
                  <c:v>0.2905274927616</c:v>
                </c:pt>
                <c:pt idx="6142">
                  <c:v>0.29072520136829999</c:v>
                </c:pt>
                <c:pt idx="6143">
                  <c:v>0.29100692272189999</c:v>
                </c:pt>
                <c:pt idx="6144">
                  <c:v>0.29135924577709998</c:v>
                </c:pt>
                <c:pt idx="6145">
                  <c:v>0.29189461469650002</c:v>
                </c:pt>
                <c:pt idx="6146">
                  <c:v>0.2921825647354</c:v>
                </c:pt>
                <c:pt idx="6147">
                  <c:v>0.29232746362689999</c:v>
                </c:pt>
                <c:pt idx="6148">
                  <c:v>0.29242542386050002</c:v>
                </c:pt>
                <c:pt idx="6149">
                  <c:v>0.29265213012699998</c:v>
                </c:pt>
                <c:pt idx="6150">
                  <c:v>0.29282319545750002</c:v>
                </c:pt>
                <c:pt idx="6151">
                  <c:v>0.2929675579071</c:v>
                </c:pt>
                <c:pt idx="6152">
                  <c:v>0.29310622811319997</c:v>
                </c:pt>
                <c:pt idx="6153">
                  <c:v>0.29327803850169998</c:v>
                </c:pt>
                <c:pt idx="6154">
                  <c:v>0.29347035288809997</c:v>
                </c:pt>
                <c:pt idx="6155">
                  <c:v>0.29380550980570003</c:v>
                </c:pt>
                <c:pt idx="6156">
                  <c:v>0.29426902532580002</c:v>
                </c:pt>
                <c:pt idx="6157">
                  <c:v>0.2945088744164</c:v>
                </c:pt>
                <c:pt idx="6158">
                  <c:v>0.29457989335059998</c:v>
                </c:pt>
                <c:pt idx="6159">
                  <c:v>0.29468852281570002</c:v>
                </c:pt>
                <c:pt idx="6160">
                  <c:v>0.29476734995839998</c:v>
                </c:pt>
                <c:pt idx="6161">
                  <c:v>0.29501020908359998</c:v>
                </c:pt>
                <c:pt idx="6162">
                  <c:v>0.29511123895649999</c:v>
                </c:pt>
                <c:pt idx="6163">
                  <c:v>0.29537183046339999</c:v>
                </c:pt>
                <c:pt idx="6164">
                  <c:v>0.2956285476685</c:v>
                </c:pt>
                <c:pt idx="6165">
                  <c:v>0.29593148827549998</c:v>
                </c:pt>
                <c:pt idx="6166">
                  <c:v>0.29651740193370002</c:v>
                </c:pt>
                <c:pt idx="6167">
                  <c:v>0.29693159461020002</c:v>
                </c:pt>
                <c:pt idx="6168">
                  <c:v>0.2971770167351</c:v>
                </c:pt>
                <c:pt idx="6169">
                  <c:v>0.29742309451100002</c:v>
                </c:pt>
                <c:pt idx="6170">
                  <c:v>0.29749915003779998</c:v>
                </c:pt>
                <c:pt idx="6171">
                  <c:v>0.29762381315230002</c:v>
                </c:pt>
                <c:pt idx="6172">
                  <c:v>0.29770144820209998</c:v>
                </c:pt>
                <c:pt idx="6173">
                  <c:v>0.29774913191800001</c:v>
                </c:pt>
                <c:pt idx="6174">
                  <c:v>0.29779881238939998</c:v>
                </c:pt>
                <c:pt idx="6175">
                  <c:v>0.2978517115116</c:v>
                </c:pt>
                <c:pt idx="6176">
                  <c:v>0.29790258407589998</c:v>
                </c:pt>
                <c:pt idx="6177">
                  <c:v>0.29795122146609998</c:v>
                </c:pt>
                <c:pt idx="6178">
                  <c:v>0.29800090193750001</c:v>
                </c:pt>
                <c:pt idx="6179">
                  <c:v>0.29805028438570003</c:v>
                </c:pt>
                <c:pt idx="6180">
                  <c:v>0.29809969663620001</c:v>
                </c:pt>
                <c:pt idx="6181">
                  <c:v>0.2981479465961</c:v>
                </c:pt>
                <c:pt idx="6182">
                  <c:v>0.29819077253339998</c:v>
                </c:pt>
                <c:pt idx="6183">
                  <c:v>0.29823079705240002</c:v>
                </c:pt>
                <c:pt idx="6184">
                  <c:v>0.2982654571533</c:v>
                </c:pt>
                <c:pt idx="6185">
                  <c:v>0.29833811521530001</c:v>
                </c:pt>
                <c:pt idx="6186">
                  <c:v>0.2984424829483</c:v>
                </c:pt>
                <c:pt idx="6187">
                  <c:v>0.29851487278939998</c:v>
                </c:pt>
                <c:pt idx="6188">
                  <c:v>0.29862871766089999</c:v>
                </c:pt>
                <c:pt idx="6189">
                  <c:v>0.2987157702446</c:v>
                </c:pt>
                <c:pt idx="6190">
                  <c:v>0.29881858825680002</c:v>
                </c:pt>
                <c:pt idx="6191">
                  <c:v>0.2990027666092</c:v>
                </c:pt>
                <c:pt idx="6192">
                  <c:v>0.29913899302480002</c:v>
                </c:pt>
                <c:pt idx="6193">
                  <c:v>0.29934147000310002</c:v>
                </c:pt>
                <c:pt idx="6194">
                  <c:v>0.2995259463787</c:v>
                </c:pt>
                <c:pt idx="6195">
                  <c:v>0.29968446493150003</c:v>
                </c:pt>
                <c:pt idx="6196">
                  <c:v>0.2997694611549</c:v>
                </c:pt>
                <c:pt idx="6197">
                  <c:v>0.29986852407460002</c:v>
                </c:pt>
                <c:pt idx="6198">
                  <c:v>0.29991725087170001</c:v>
                </c:pt>
                <c:pt idx="6199">
                  <c:v>0.30003648996350002</c:v>
                </c:pt>
                <c:pt idx="6200">
                  <c:v>0.30011028051380001</c:v>
                </c:pt>
                <c:pt idx="6201">
                  <c:v>0.3001841306686</c:v>
                </c:pt>
                <c:pt idx="6202">
                  <c:v>0.30023553967479999</c:v>
                </c:pt>
                <c:pt idx="6203">
                  <c:v>0.30033829808239998</c:v>
                </c:pt>
                <c:pt idx="6204">
                  <c:v>0.30039203166959999</c:v>
                </c:pt>
                <c:pt idx="6205">
                  <c:v>0.30051726102830001</c:v>
                </c:pt>
                <c:pt idx="6206">
                  <c:v>0.30064091086389999</c:v>
                </c:pt>
                <c:pt idx="6207">
                  <c:v>0.30071994662279999</c:v>
                </c:pt>
                <c:pt idx="6208">
                  <c:v>0.30099162459369999</c:v>
                </c:pt>
                <c:pt idx="6209">
                  <c:v>0.30132240056990001</c:v>
                </c:pt>
                <c:pt idx="6210">
                  <c:v>0.3016000986099</c:v>
                </c:pt>
                <c:pt idx="6211">
                  <c:v>0.30171120166780002</c:v>
                </c:pt>
                <c:pt idx="6212">
                  <c:v>0.30185526609419999</c:v>
                </c:pt>
                <c:pt idx="6213">
                  <c:v>0.30198481678959999</c:v>
                </c:pt>
                <c:pt idx="6214">
                  <c:v>0.30209779739379999</c:v>
                </c:pt>
                <c:pt idx="6215">
                  <c:v>0.30220785737040001</c:v>
                </c:pt>
                <c:pt idx="6216">
                  <c:v>0.30227857828139998</c:v>
                </c:pt>
                <c:pt idx="6217">
                  <c:v>0.302388638258</c:v>
                </c:pt>
                <c:pt idx="6218">
                  <c:v>0.3025355935097</c:v>
                </c:pt>
                <c:pt idx="6219">
                  <c:v>0.30279102921489998</c:v>
                </c:pt>
                <c:pt idx="6220">
                  <c:v>0.30290669202800002</c:v>
                </c:pt>
                <c:pt idx="6221">
                  <c:v>0.30323961377140002</c:v>
                </c:pt>
                <c:pt idx="6222">
                  <c:v>0.30375257134439998</c:v>
                </c:pt>
                <c:pt idx="6223">
                  <c:v>0.30384418368339999</c:v>
                </c:pt>
                <c:pt idx="6224">
                  <c:v>0.30406457185750002</c:v>
                </c:pt>
                <c:pt idx="6225">
                  <c:v>0.30423578619960001</c:v>
                </c:pt>
                <c:pt idx="6226">
                  <c:v>0.30438193678859998</c:v>
                </c:pt>
                <c:pt idx="6227">
                  <c:v>0.30460745096210001</c:v>
                </c:pt>
                <c:pt idx="6228">
                  <c:v>0.3048502504826</c:v>
                </c:pt>
                <c:pt idx="6229">
                  <c:v>0.3051027357578</c:v>
                </c:pt>
                <c:pt idx="6230">
                  <c:v>0.30562871694560001</c:v>
                </c:pt>
                <c:pt idx="6231">
                  <c:v>0.30608311295509999</c:v>
                </c:pt>
                <c:pt idx="6232">
                  <c:v>0.3063250482082</c:v>
                </c:pt>
                <c:pt idx="6233">
                  <c:v>0.30657324194910002</c:v>
                </c:pt>
                <c:pt idx="6234">
                  <c:v>0.30683273077009998</c:v>
                </c:pt>
                <c:pt idx="6235">
                  <c:v>0.30708843469620001</c:v>
                </c:pt>
                <c:pt idx="6236">
                  <c:v>0.30733895301820002</c:v>
                </c:pt>
                <c:pt idx="6237">
                  <c:v>0.30758076906199999</c:v>
                </c:pt>
                <c:pt idx="6238">
                  <c:v>0.30797150731090001</c:v>
                </c:pt>
                <c:pt idx="6239">
                  <c:v>0.30855309963229999</c:v>
                </c:pt>
                <c:pt idx="6240">
                  <c:v>0.30881267786029998</c:v>
                </c:pt>
                <c:pt idx="6241">
                  <c:v>0.30904388427730001</c:v>
                </c:pt>
                <c:pt idx="6242">
                  <c:v>0.309276252985</c:v>
                </c:pt>
                <c:pt idx="6243">
                  <c:v>0.30949091911319998</c:v>
                </c:pt>
                <c:pt idx="6244">
                  <c:v>0.30980423092839998</c:v>
                </c:pt>
                <c:pt idx="6245">
                  <c:v>0.31041812896729998</c:v>
                </c:pt>
                <c:pt idx="6246">
                  <c:v>0.31075596809389999</c:v>
                </c:pt>
                <c:pt idx="6247">
                  <c:v>0.31099310517310003</c:v>
                </c:pt>
                <c:pt idx="6248">
                  <c:v>0.31123039126399998</c:v>
                </c:pt>
                <c:pt idx="6249">
                  <c:v>0.31146809458730002</c:v>
                </c:pt>
                <c:pt idx="6250">
                  <c:v>0.31170877814289999</c:v>
                </c:pt>
                <c:pt idx="6251">
                  <c:v>0.31195393204689997</c:v>
                </c:pt>
                <c:pt idx="6252">
                  <c:v>0.31227988004680002</c:v>
                </c:pt>
                <c:pt idx="6253">
                  <c:v>0.31270846724509999</c:v>
                </c:pt>
                <c:pt idx="6254">
                  <c:v>0.31303960084920002</c:v>
                </c:pt>
                <c:pt idx="6255">
                  <c:v>0.3132926225662</c:v>
                </c:pt>
                <c:pt idx="6256">
                  <c:v>0.31354352831839999</c:v>
                </c:pt>
                <c:pt idx="6257">
                  <c:v>0.31381425261500001</c:v>
                </c:pt>
                <c:pt idx="6258">
                  <c:v>0.3140938282013</c:v>
                </c:pt>
                <c:pt idx="6259">
                  <c:v>0.31439924240110001</c:v>
                </c:pt>
                <c:pt idx="6260">
                  <c:v>0.3147065043449</c:v>
                </c:pt>
                <c:pt idx="6261">
                  <c:v>0.31500267982480001</c:v>
                </c:pt>
                <c:pt idx="6262">
                  <c:v>0.31542569398879999</c:v>
                </c:pt>
                <c:pt idx="6263">
                  <c:v>0.31585645675660001</c:v>
                </c:pt>
                <c:pt idx="6264">
                  <c:v>0.31622990965839998</c:v>
                </c:pt>
                <c:pt idx="6265">
                  <c:v>0.31651824712749999</c:v>
                </c:pt>
                <c:pt idx="6266">
                  <c:v>0.3167763054371</c:v>
                </c:pt>
                <c:pt idx="6267">
                  <c:v>0.31702432036400002</c:v>
                </c:pt>
                <c:pt idx="6268">
                  <c:v>0.31728011369710002</c:v>
                </c:pt>
                <c:pt idx="6269">
                  <c:v>0.31752023100850002</c:v>
                </c:pt>
                <c:pt idx="6270">
                  <c:v>0.31796658039089998</c:v>
                </c:pt>
                <c:pt idx="6271">
                  <c:v>0.31853479146960001</c:v>
                </c:pt>
                <c:pt idx="6272">
                  <c:v>0.31877824664120002</c:v>
                </c:pt>
                <c:pt idx="6273">
                  <c:v>0.31902384758000002</c:v>
                </c:pt>
                <c:pt idx="6274">
                  <c:v>0.31924059987070003</c:v>
                </c:pt>
                <c:pt idx="6275">
                  <c:v>0.31950846314429998</c:v>
                </c:pt>
                <c:pt idx="6276">
                  <c:v>0.32015627622600001</c:v>
                </c:pt>
                <c:pt idx="6277">
                  <c:v>0.32046955823899997</c:v>
                </c:pt>
                <c:pt idx="6278">
                  <c:v>0.3207156360149</c:v>
                </c:pt>
                <c:pt idx="6279">
                  <c:v>0.32094189524650002</c:v>
                </c:pt>
                <c:pt idx="6280">
                  <c:v>0.321194678545</c:v>
                </c:pt>
                <c:pt idx="6281">
                  <c:v>0.32165661454200001</c:v>
                </c:pt>
                <c:pt idx="6282">
                  <c:v>0.32219037413599999</c:v>
                </c:pt>
                <c:pt idx="6283">
                  <c:v>0.32242980599400001</c:v>
                </c:pt>
                <c:pt idx="6284">
                  <c:v>0.32263144850730002</c:v>
                </c:pt>
                <c:pt idx="6285">
                  <c:v>0.32287046313290002</c:v>
                </c:pt>
                <c:pt idx="6286">
                  <c:v>0.32315537333490002</c:v>
                </c:pt>
                <c:pt idx="6287">
                  <c:v>0.32378768920899997</c:v>
                </c:pt>
                <c:pt idx="6288">
                  <c:v>0.32408428192139999</c:v>
                </c:pt>
                <c:pt idx="6289">
                  <c:v>0.32429820299149997</c:v>
                </c:pt>
                <c:pt idx="6290">
                  <c:v>0.32451814413070001</c:v>
                </c:pt>
                <c:pt idx="6291">
                  <c:v>0.32494428753850002</c:v>
                </c:pt>
                <c:pt idx="6292">
                  <c:v>0.32547760009769999</c:v>
                </c:pt>
                <c:pt idx="6293">
                  <c:v>0.32568699121479999</c:v>
                </c:pt>
                <c:pt idx="6294">
                  <c:v>0.32589155435560002</c:v>
                </c:pt>
                <c:pt idx="6295">
                  <c:v>0.32614302635190001</c:v>
                </c:pt>
                <c:pt idx="6296">
                  <c:v>0.3267258107662</c:v>
                </c:pt>
                <c:pt idx="6297">
                  <c:v>0.3271316587925</c:v>
                </c:pt>
                <c:pt idx="6298">
                  <c:v>0.32734060287479999</c:v>
                </c:pt>
                <c:pt idx="6299">
                  <c:v>0.32758048176769999</c:v>
                </c:pt>
                <c:pt idx="6300">
                  <c:v>0.32780742645260003</c:v>
                </c:pt>
                <c:pt idx="6301">
                  <c:v>0.32821136713030002</c:v>
                </c:pt>
                <c:pt idx="6302">
                  <c:v>0.32882156968120002</c:v>
                </c:pt>
                <c:pt idx="6303">
                  <c:v>0.32907202839850003</c:v>
                </c:pt>
                <c:pt idx="6304">
                  <c:v>0.32932764291760003</c:v>
                </c:pt>
                <c:pt idx="6305">
                  <c:v>0.32954832911490001</c:v>
                </c:pt>
                <c:pt idx="6306">
                  <c:v>0.32980799674990002</c:v>
                </c:pt>
                <c:pt idx="6307">
                  <c:v>0.33020395040509998</c:v>
                </c:pt>
                <c:pt idx="6308">
                  <c:v>0.33077603578569997</c:v>
                </c:pt>
                <c:pt idx="6309">
                  <c:v>0.33103415369990002</c:v>
                </c:pt>
                <c:pt idx="6310">
                  <c:v>0.33130496740339999</c:v>
                </c:pt>
                <c:pt idx="6311">
                  <c:v>0.33155286312100002</c:v>
                </c:pt>
                <c:pt idx="6312">
                  <c:v>0.33179691433910002</c:v>
                </c:pt>
                <c:pt idx="6313">
                  <c:v>0.33200186491009998</c:v>
                </c:pt>
                <c:pt idx="6314">
                  <c:v>0.33230981230739998</c:v>
                </c:pt>
                <c:pt idx="6315">
                  <c:v>0.33296045660969997</c:v>
                </c:pt>
                <c:pt idx="6316">
                  <c:v>0.33322274684910003</c:v>
                </c:pt>
                <c:pt idx="6317">
                  <c:v>0.33334633708</c:v>
                </c:pt>
                <c:pt idx="6318">
                  <c:v>0.33354356884960001</c:v>
                </c:pt>
                <c:pt idx="6319">
                  <c:v>0.3339219391346</c:v>
                </c:pt>
                <c:pt idx="6320">
                  <c:v>0.33447271585459998</c:v>
                </c:pt>
                <c:pt idx="6321">
                  <c:v>0.33458939194679999</c:v>
                </c:pt>
                <c:pt idx="6322">
                  <c:v>0.33480334281919999</c:v>
                </c:pt>
                <c:pt idx="6323">
                  <c:v>0.33495026826860003</c:v>
                </c:pt>
                <c:pt idx="6324">
                  <c:v>0.33527454733849998</c:v>
                </c:pt>
                <c:pt idx="6325">
                  <c:v>0.33588886260989997</c:v>
                </c:pt>
                <c:pt idx="6326">
                  <c:v>0.3361122906208</c:v>
                </c:pt>
                <c:pt idx="6327">
                  <c:v>0.3363250494003</c:v>
                </c:pt>
                <c:pt idx="6328">
                  <c:v>0.33656033873559998</c:v>
                </c:pt>
                <c:pt idx="6329">
                  <c:v>0.33715948462489997</c:v>
                </c:pt>
                <c:pt idx="6330">
                  <c:v>0.33753553032880002</c:v>
                </c:pt>
                <c:pt idx="6331">
                  <c:v>0.33776387572290001</c:v>
                </c:pt>
                <c:pt idx="6332">
                  <c:v>0.33793872594829999</c:v>
                </c:pt>
                <c:pt idx="6333">
                  <c:v>0.33804309368129998</c:v>
                </c:pt>
                <c:pt idx="6334">
                  <c:v>0.33812662959099998</c:v>
                </c:pt>
                <c:pt idx="6335">
                  <c:v>0.33822154998780002</c:v>
                </c:pt>
                <c:pt idx="6336">
                  <c:v>0.338371694088</c:v>
                </c:pt>
                <c:pt idx="6337">
                  <c:v>0.338776499033</c:v>
                </c:pt>
                <c:pt idx="6338">
                  <c:v>0.33914157748219997</c:v>
                </c:pt>
                <c:pt idx="6339">
                  <c:v>0.33926892280580001</c:v>
                </c:pt>
                <c:pt idx="6340">
                  <c:v>0.33940991759299999</c:v>
                </c:pt>
                <c:pt idx="6341">
                  <c:v>0.33955270051960001</c:v>
                </c:pt>
                <c:pt idx="6342">
                  <c:v>0.33968508243560003</c:v>
                </c:pt>
                <c:pt idx="6343">
                  <c:v>0.33991831541060002</c:v>
                </c:pt>
                <c:pt idx="6344">
                  <c:v>0.34032708406450002</c:v>
                </c:pt>
                <c:pt idx="6345">
                  <c:v>0.34092092514040001</c:v>
                </c:pt>
                <c:pt idx="6346">
                  <c:v>0.34117954969410003</c:v>
                </c:pt>
                <c:pt idx="6347">
                  <c:v>0.34140935540200001</c:v>
                </c:pt>
                <c:pt idx="6348">
                  <c:v>0.34154227375980001</c:v>
                </c:pt>
                <c:pt idx="6349">
                  <c:v>0.34175989031789999</c:v>
                </c:pt>
                <c:pt idx="6350">
                  <c:v>0.34221094846729999</c:v>
                </c:pt>
                <c:pt idx="6351">
                  <c:v>0.34274846315379998</c:v>
                </c:pt>
                <c:pt idx="6352">
                  <c:v>0.3429810702801</c:v>
                </c:pt>
                <c:pt idx="6353">
                  <c:v>0.34318774938579999</c:v>
                </c:pt>
                <c:pt idx="6354">
                  <c:v>0.34339851140979999</c:v>
                </c:pt>
                <c:pt idx="6355">
                  <c:v>0.34390234947199999</c:v>
                </c:pt>
                <c:pt idx="6356">
                  <c:v>0.34434485435489998</c:v>
                </c:pt>
                <c:pt idx="6357">
                  <c:v>0.34461146593089997</c:v>
                </c:pt>
                <c:pt idx="6358">
                  <c:v>0.34486553072929998</c:v>
                </c:pt>
                <c:pt idx="6359">
                  <c:v>0.34511289000509998</c:v>
                </c:pt>
                <c:pt idx="6360">
                  <c:v>0.34536546468730001</c:v>
                </c:pt>
                <c:pt idx="6361">
                  <c:v>0.3457004725933</c:v>
                </c:pt>
                <c:pt idx="6362">
                  <c:v>0.34631341695790002</c:v>
                </c:pt>
                <c:pt idx="6363">
                  <c:v>0.3465650081635</c:v>
                </c:pt>
                <c:pt idx="6364">
                  <c:v>0.34678062796589998</c:v>
                </c:pt>
                <c:pt idx="6365">
                  <c:v>0.34695991873740001</c:v>
                </c:pt>
                <c:pt idx="6366">
                  <c:v>0.34719511866570002</c:v>
                </c:pt>
                <c:pt idx="6367">
                  <c:v>0.34766784310339999</c:v>
                </c:pt>
                <c:pt idx="6368">
                  <c:v>0.34822678565979998</c:v>
                </c:pt>
                <c:pt idx="6369">
                  <c:v>0.34851628541950003</c:v>
                </c:pt>
                <c:pt idx="6370">
                  <c:v>0.34871646761890002</c:v>
                </c:pt>
                <c:pt idx="6371">
                  <c:v>0.34896859526629997</c:v>
                </c:pt>
                <c:pt idx="6372">
                  <c:v>0.34921187162400003</c:v>
                </c:pt>
                <c:pt idx="6373">
                  <c:v>0.34945553541180002</c:v>
                </c:pt>
                <c:pt idx="6374">
                  <c:v>0.34990620613099999</c:v>
                </c:pt>
                <c:pt idx="6375">
                  <c:v>0.35047787427900001</c:v>
                </c:pt>
                <c:pt idx="6376">
                  <c:v>0.3506954908371</c:v>
                </c:pt>
                <c:pt idx="6377">
                  <c:v>0.35089719295499999</c:v>
                </c:pt>
                <c:pt idx="6378">
                  <c:v>0.35113757848740001</c:v>
                </c:pt>
                <c:pt idx="6379">
                  <c:v>0.35139784216879999</c:v>
                </c:pt>
                <c:pt idx="6380">
                  <c:v>0.35197451710700001</c:v>
                </c:pt>
                <c:pt idx="6381">
                  <c:v>0.35241299867629999</c:v>
                </c:pt>
                <c:pt idx="6382">
                  <c:v>0.35265618562700002</c:v>
                </c:pt>
                <c:pt idx="6383">
                  <c:v>0.35289198160169999</c:v>
                </c:pt>
                <c:pt idx="6384">
                  <c:v>0.35314169526099998</c:v>
                </c:pt>
                <c:pt idx="6385">
                  <c:v>0.35338926315309999</c:v>
                </c:pt>
                <c:pt idx="6386">
                  <c:v>0.35383209586140002</c:v>
                </c:pt>
                <c:pt idx="6387">
                  <c:v>0.35439360141749998</c:v>
                </c:pt>
                <c:pt idx="6388">
                  <c:v>0.35460457205770002</c:v>
                </c:pt>
                <c:pt idx="6389">
                  <c:v>0.35483741760249998</c:v>
                </c:pt>
                <c:pt idx="6390">
                  <c:v>0.3550244569778</c:v>
                </c:pt>
                <c:pt idx="6391">
                  <c:v>0.35525348782540001</c:v>
                </c:pt>
                <c:pt idx="6392">
                  <c:v>0.35552698373789998</c:v>
                </c:pt>
                <c:pt idx="6393">
                  <c:v>0.35610115528109998</c:v>
                </c:pt>
                <c:pt idx="6394">
                  <c:v>0.3565497100353</c:v>
                </c:pt>
                <c:pt idx="6395">
                  <c:v>0.35672631859780002</c:v>
                </c:pt>
                <c:pt idx="6396">
                  <c:v>0.35695829987529998</c:v>
                </c:pt>
                <c:pt idx="6397">
                  <c:v>0.35719826817509998</c:v>
                </c:pt>
                <c:pt idx="6398">
                  <c:v>0.35746532678600001</c:v>
                </c:pt>
                <c:pt idx="6399">
                  <c:v>0.35792762041089998</c:v>
                </c:pt>
                <c:pt idx="6400">
                  <c:v>0.3584623336792</c:v>
                </c:pt>
                <c:pt idx="6401">
                  <c:v>0.35882318019870002</c:v>
                </c:pt>
                <c:pt idx="6402">
                  <c:v>0.35911098122599999</c:v>
                </c:pt>
                <c:pt idx="6403">
                  <c:v>0.35936579108240002</c:v>
                </c:pt>
                <c:pt idx="6404">
                  <c:v>0.35962608456610001</c:v>
                </c:pt>
                <c:pt idx="6405">
                  <c:v>0.35990363359450001</c:v>
                </c:pt>
                <c:pt idx="6406">
                  <c:v>0.36018058657649998</c:v>
                </c:pt>
                <c:pt idx="6407">
                  <c:v>0.36051660776139999</c:v>
                </c:pt>
                <c:pt idx="6408">
                  <c:v>0.36112907528880001</c:v>
                </c:pt>
                <c:pt idx="6409">
                  <c:v>0.36153104901310001</c:v>
                </c:pt>
                <c:pt idx="6410">
                  <c:v>0.36177819967269997</c:v>
                </c:pt>
                <c:pt idx="6411">
                  <c:v>0.36201161146159999</c:v>
                </c:pt>
                <c:pt idx="6412">
                  <c:v>0.3622373640537</c:v>
                </c:pt>
                <c:pt idx="6413">
                  <c:v>0.36242470145229999</c:v>
                </c:pt>
                <c:pt idx="6414">
                  <c:v>0.36281347274780001</c:v>
                </c:pt>
                <c:pt idx="6415">
                  <c:v>0.36342182755469998</c:v>
                </c:pt>
                <c:pt idx="6416">
                  <c:v>0.36367547512050002</c:v>
                </c:pt>
                <c:pt idx="6417">
                  <c:v>0.36388930678370002</c:v>
                </c:pt>
                <c:pt idx="6418">
                  <c:v>0.36412283778190002</c:v>
                </c:pt>
                <c:pt idx="6419">
                  <c:v>0.36438152194020001</c:v>
                </c:pt>
                <c:pt idx="6420">
                  <c:v>0.36494836211199999</c:v>
                </c:pt>
                <c:pt idx="6421">
                  <c:v>0.36539655923839998</c:v>
                </c:pt>
                <c:pt idx="6422">
                  <c:v>0.36562564969060002</c:v>
                </c:pt>
                <c:pt idx="6423">
                  <c:v>0.36582300066950002</c:v>
                </c:pt>
                <c:pt idx="6424">
                  <c:v>0.36607301235200002</c:v>
                </c:pt>
                <c:pt idx="6425">
                  <c:v>0.36671078205110003</c:v>
                </c:pt>
                <c:pt idx="6426">
                  <c:v>0.36692163348200002</c:v>
                </c:pt>
                <c:pt idx="6427">
                  <c:v>0.36711007356640002</c:v>
                </c:pt>
                <c:pt idx="6428">
                  <c:v>0.36732393503189997</c:v>
                </c:pt>
                <c:pt idx="6429">
                  <c:v>0.36781314015389999</c:v>
                </c:pt>
                <c:pt idx="6430">
                  <c:v>0.36828929185870002</c:v>
                </c:pt>
                <c:pt idx="6431">
                  <c:v>0.36847424507139998</c:v>
                </c:pt>
                <c:pt idx="6432">
                  <c:v>0.36868557333949997</c:v>
                </c:pt>
                <c:pt idx="6433">
                  <c:v>0.36894643306730002</c:v>
                </c:pt>
                <c:pt idx="6434">
                  <c:v>0.36955472826960001</c:v>
                </c:pt>
                <c:pt idx="6435">
                  <c:v>0.3699076473713</c:v>
                </c:pt>
                <c:pt idx="6436">
                  <c:v>0.37013241648669998</c:v>
                </c:pt>
                <c:pt idx="6437">
                  <c:v>0.37034907937049999</c:v>
                </c:pt>
                <c:pt idx="6438">
                  <c:v>0.3706021010876</c:v>
                </c:pt>
                <c:pt idx="6439">
                  <c:v>0.37122899293900002</c:v>
                </c:pt>
                <c:pt idx="6440">
                  <c:v>0.37156859040259999</c:v>
                </c:pt>
                <c:pt idx="6441">
                  <c:v>0.37178739905359998</c:v>
                </c:pt>
                <c:pt idx="6442">
                  <c:v>0.37200582027439999</c:v>
                </c:pt>
                <c:pt idx="6443">
                  <c:v>0.37228751182559999</c:v>
                </c:pt>
                <c:pt idx="6444">
                  <c:v>0.37283384799960001</c:v>
                </c:pt>
                <c:pt idx="6445">
                  <c:v>0.37324881553650002</c:v>
                </c:pt>
                <c:pt idx="6446">
                  <c:v>0.37348681688309998</c:v>
                </c:pt>
                <c:pt idx="6447">
                  <c:v>0.37371385097499998</c:v>
                </c:pt>
                <c:pt idx="6448">
                  <c:v>0.3739540874958</c:v>
                </c:pt>
                <c:pt idx="6449">
                  <c:v>0.3742630183697</c:v>
                </c:pt>
                <c:pt idx="6450">
                  <c:v>0.37486883997920001</c:v>
                </c:pt>
                <c:pt idx="6451">
                  <c:v>0.37517884373659999</c:v>
                </c:pt>
                <c:pt idx="6452">
                  <c:v>0.37541988492009998</c:v>
                </c:pt>
                <c:pt idx="6453">
                  <c:v>0.3755930960178</c:v>
                </c:pt>
                <c:pt idx="6454">
                  <c:v>0.37585121393199999</c:v>
                </c:pt>
                <c:pt idx="6455">
                  <c:v>0.37610256671909997</c:v>
                </c:pt>
                <c:pt idx="6456">
                  <c:v>0.37636402249340001</c:v>
                </c:pt>
                <c:pt idx="6457">
                  <c:v>0.3769090771675</c:v>
                </c:pt>
                <c:pt idx="6458">
                  <c:v>0.37738892436030003</c:v>
                </c:pt>
                <c:pt idx="6459">
                  <c:v>0.377650231123</c:v>
                </c:pt>
                <c:pt idx="6460">
                  <c:v>0.37788379192350002</c:v>
                </c:pt>
                <c:pt idx="6461">
                  <c:v>0.37813550233839999</c:v>
                </c:pt>
                <c:pt idx="6462">
                  <c:v>0.37839314341550001</c:v>
                </c:pt>
                <c:pt idx="6463">
                  <c:v>0.37865674495700002</c:v>
                </c:pt>
                <c:pt idx="6464">
                  <c:v>0.3791013658047</c:v>
                </c:pt>
                <c:pt idx="6465">
                  <c:v>0.37968161702160003</c:v>
                </c:pt>
                <c:pt idx="6466">
                  <c:v>0.37998393177989997</c:v>
                </c:pt>
                <c:pt idx="6467">
                  <c:v>0.3802689313889</c:v>
                </c:pt>
                <c:pt idx="6468">
                  <c:v>0.38055300712590001</c:v>
                </c:pt>
                <c:pt idx="6469">
                  <c:v>0.38085666298870002</c:v>
                </c:pt>
                <c:pt idx="6470">
                  <c:v>0.38114631175989999</c:v>
                </c:pt>
                <c:pt idx="6471">
                  <c:v>0.38143298029900002</c:v>
                </c:pt>
                <c:pt idx="6472">
                  <c:v>0.3817377090454</c:v>
                </c:pt>
                <c:pt idx="6473">
                  <c:v>0.3820013403893</c:v>
                </c:pt>
                <c:pt idx="6474">
                  <c:v>0.3823682069778</c:v>
                </c:pt>
                <c:pt idx="6475">
                  <c:v>0.38294777274129999</c:v>
                </c:pt>
                <c:pt idx="6476">
                  <c:v>0.38335517048840001</c:v>
                </c:pt>
                <c:pt idx="6477">
                  <c:v>0.38362139463419997</c:v>
                </c:pt>
                <c:pt idx="6478">
                  <c:v>0.3838835954666</c:v>
                </c:pt>
                <c:pt idx="6479">
                  <c:v>0.38414672017099999</c:v>
                </c:pt>
                <c:pt idx="6480">
                  <c:v>0.3843879401684</c:v>
                </c:pt>
                <c:pt idx="6481">
                  <c:v>0.38463962078090003</c:v>
                </c:pt>
                <c:pt idx="6482">
                  <c:v>0.38510069251059997</c:v>
                </c:pt>
                <c:pt idx="6483">
                  <c:v>0.38566172122960002</c:v>
                </c:pt>
                <c:pt idx="6484">
                  <c:v>0.38590741157530001</c:v>
                </c:pt>
                <c:pt idx="6485">
                  <c:v>0.38613566756250001</c:v>
                </c:pt>
                <c:pt idx="6486">
                  <c:v>0.38633641600610003</c:v>
                </c:pt>
                <c:pt idx="6487">
                  <c:v>0.38669925928120003</c:v>
                </c:pt>
                <c:pt idx="6488">
                  <c:v>0.38730251789089998</c:v>
                </c:pt>
                <c:pt idx="6489">
                  <c:v>0.38763797283169998</c:v>
                </c:pt>
                <c:pt idx="6490">
                  <c:v>0.38787293434140002</c:v>
                </c:pt>
                <c:pt idx="6491">
                  <c:v>0.38811504840849997</c:v>
                </c:pt>
                <c:pt idx="6492">
                  <c:v>0.3883587121964</c:v>
                </c:pt>
                <c:pt idx="6493">
                  <c:v>0.38874819874760003</c:v>
                </c:pt>
                <c:pt idx="6494">
                  <c:v>0.38935089111330001</c:v>
                </c:pt>
                <c:pt idx="6495">
                  <c:v>0.38961252570150001</c:v>
                </c:pt>
                <c:pt idx="6496">
                  <c:v>0.38984212279320002</c:v>
                </c:pt>
                <c:pt idx="6497">
                  <c:v>0.39007276296620003</c:v>
                </c:pt>
                <c:pt idx="6498">
                  <c:v>0.3903278112411</c:v>
                </c:pt>
                <c:pt idx="6499">
                  <c:v>0.39077648520469999</c:v>
                </c:pt>
                <c:pt idx="6500">
                  <c:v>0.39133054018020003</c:v>
                </c:pt>
                <c:pt idx="6501">
                  <c:v>0.39165374636650002</c:v>
                </c:pt>
                <c:pt idx="6502">
                  <c:v>0.39192500710490003</c:v>
                </c:pt>
                <c:pt idx="6503">
                  <c:v>0.39220961928370002</c:v>
                </c:pt>
                <c:pt idx="6504">
                  <c:v>0.39232802391049998</c:v>
                </c:pt>
                <c:pt idx="6505">
                  <c:v>0.39259463548660001</c:v>
                </c:pt>
                <c:pt idx="6506">
                  <c:v>0.39286816120149998</c:v>
                </c:pt>
                <c:pt idx="6507">
                  <c:v>0.39315736293789999</c:v>
                </c:pt>
                <c:pt idx="6508">
                  <c:v>0.39370039105420002</c:v>
                </c:pt>
                <c:pt idx="6509">
                  <c:v>0.39418601989750002</c:v>
                </c:pt>
                <c:pt idx="6510">
                  <c:v>0.39439958333969999</c:v>
                </c:pt>
                <c:pt idx="6511">
                  <c:v>0.39464724063869999</c:v>
                </c:pt>
                <c:pt idx="6512">
                  <c:v>0.39487880468370001</c:v>
                </c:pt>
                <c:pt idx="6513">
                  <c:v>0.39513030648230002</c:v>
                </c:pt>
                <c:pt idx="6514">
                  <c:v>0.39555832743640001</c:v>
                </c:pt>
                <c:pt idx="6515">
                  <c:v>0.39613270759579999</c:v>
                </c:pt>
                <c:pt idx="6516">
                  <c:v>0.39638707041740001</c:v>
                </c:pt>
                <c:pt idx="6517">
                  <c:v>0.39658275246620001</c:v>
                </c:pt>
                <c:pt idx="6518">
                  <c:v>0.39680898189539998</c:v>
                </c:pt>
                <c:pt idx="6519">
                  <c:v>0.39706951379779998</c:v>
                </c:pt>
                <c:pt idx="6520">
                  <c:v>0.39770349860190002</c:v>
                </c:pt>
                <c:pt idx="6521">
                  <c:v>0.39804831147190001</c:v>
                </c:pt>
                <c:pt idx="6522">
                  <c:v>0.39825734496120002</c:v>
                </c:pt>
                <c:pt idx="6523">
                  <c:v>0.39847436547280002</c:v>
                </c:pt>
                <c:pt idx="6524">
                  <c:v>0.39870649576189998</c:v>
                </c:pt>
                <c:pt idx="6525">
                  <c:v>0.39923140406610003</c:v>
                </c:pt>
                <c:pt idx="6526">
                  <c:v>0.39968991279600002</c:v>
                </c:pt>
                <c:pt idx="6527">
                  <c:v>0.39994147419929998</c:v>
                </c:pt>
                <c:pt idx="6528">
                  <c:v>0.40018150210379999</c:v>
                </c:pt>
                <c:pt idx="6529">
                  <c:v>0.40041208267209999</c:v>
                </c:pt>
                <c:pt idx="6530">
                  <c:v>0.40068921446799999</c:v>
                </c:pt>
                <c:pt idx="6531">
                  <c:v>0.40132531523699999</c:v>
                </c:pt>
                <c:pt idx="6532">
                  <c:v>0.40165677666659999</c:v>
                </c:pt>
                <c:pt idx="6533">
                  <c:v>0.40190878510479999</c:v>
                </c:pt>
                <c:pt idx="6534">
                  <c:v>0.40215530991550003</c:v>
                </c:pt>
                <c:pt idx="6535">
                  <c:v>0.40240365266799999</c:v>
                </c:pt>
                <c:pt idx="6536">
                  <c:v>0.40266832709310002</c:v>
                </c:pt>
                <c:pt idx="6537">
                  <c:v>0.4031679034233</c:v>
                </c:pt>
                <c:pt idx="6538">
                  <c:v>0.40371102094650002</c:v>
                </c:pt>
                <c:pt idx="6539">
                  <c:v>0.40398839116099999</c:v>
                </c:pt>
                <c:pt idx="6540">
                  <c:v>0.40425440669059998</c:v>
                </c:pt>
                <c:pt idx="6541">
                  <c:v>0.4044974446297</c:v>
                </c:pt>
                <c:pt idx="6542">
                  <c:v>0.40479266643520001</c:v>
                </c:pt>
                <c:pt idx="6543">
                  <c:v>0.40510523319239999</c:v>
                </c:pt>
                <c:pt idx="6544">
                  <c:v>0.40540835261340002</c:v>
                </c:pt>
                <c:pt idx="6545">
                  <c:v>0.40571683645250001</c:v>
                </c:pt>
                <c:pt idx="6546">
                  <c:v>0.40601062774660002</c:v>
                </c:pt>
                <c:pt idx="6547">
                  <c:v>0.40631529688840001</c:v>
                </c:pt>
                <c:pt idx="6548">
                  <c:v>0.40674510598180003</c:v>
                </c:pt>
                <c:pt idx="6549">
                  <c:v>0.4072698950768</c:v>
                </c:pt>
                <c:pt idx="6550">
                  <c:v>0.40770861506459999</c:v>
                </c:pt>
                <c:pt idx="6551">
                  <c:v>0.40803083777429999</c:v>
                </c:pt>
                <c:pt idx="6552">
                  <c:v>0.40830236673359999</c:v>
                </c:pt>
                <c:pt idx="6553">
                  <c:v>0.40850928425790001</c:v>
                </c:pt>
                <c:pt idx="6554">
                  <c:v>0.40870100259780001</c:v>
                </c:pt>
                <c:pt idx="6555">
                  <c:v>0.40895828604700002</c:v>
                </c:pt>
                <c:pt idx="6556">
                  <c:v>0.40920686721799998</c:v>
                </c:pt>
                <c:pt idx="6557">
                  <c:v>0.40958485007290002</c:v>
                </c:pt>
                <c:pt idx="6558">
                  <c:v>0.41019707918170001</c:v>
                </c:pt>
                <c:pt idx="6559">
                  <c:v>0.410502165556</c:v>
                </c:pt>
                <c:pt idx="6560">
                  <c:v>0.41076225042339998</c:v>
                </c:pt>
                <c:pt idx="6561">
                  <c:v>0.4110086560249</c:v>
                </c:pt>
                <c:pt idx="6562">
                  <c:v>0.41125965118410002</c:v>
                </c:pt>
                <c:pt idx="6563">
                  <c:v>0.41152840852740002</c:v>
                </c:pt>
                <c:pt idx="6564">
                  <c:v>0.41206136345860001</c:v>
                </c:pt>
                <c:pt idx="6565">
                  <c:v>0.41254985332490002</c:v>
                </c:pt>
                <c:pt idx="6566">
                  <c:v>0.41272634267809999</c:v>
                </c:pt>
                <c:pt idx="6567">
                  <c:v>0.41296789050100002</c:v>
                </c:pt>
                <c:pt idx="6568">
                  <c:v>0.41313889622689998</c:v>
                </c:pt>
                <c:pt idx="6569">
                  <c:v>0.41339823603629999</c:v>
                </c:pt>
                <c:pt idx="6570">
                  <c:v>0.41361111402509998</c:v>
                </c:pt>
                <c:pt idx="6571">
                  <c:v>0.41421586275099997</c:v>
                </c:pt>
                <c:pt idx="6572">
                  <c:v>0.41456693410869999</c:v>
                </c:pt>
                <c:pt idx="6573">
                  <c:v>0.41475623846050003</c:v>
                </c:pt>
                <c:pt idx="6574">
                  <c:v>0.41482740640639998</c:v>
                </c:pt>
                <c:pt idx="6575">
                  <c:v>0.414964735508</c:v>
                </c:pt>
                <c:pt idx="6576">
                  <c:v>0.4152079224586</c:v>
                </c:pt>
                <c:pt idx="6577">
                  <c:v>0.41548833251</c:v>
                </c:pt>
                <c:pt idx="6578">
                  <c:v>0.41609477996830002</c:v>
                </c:pt>
                <c:pt idx="6579">
                  <c:v>0.4165000617504</c:v>
                </c:pt>
                <c:pt idx="6580">
                  <c:v>0.41666388511660002</c:v>
                </c:pt>
                <c:pt idx="6581">
                  <c:v>0.4168440401554</c:v>
                </c:pt>
                <c:pt idx="6582">
                  <c:v>0.41708862781520001</c:v>
                </c:pt>
                <c:pt idx="6583">
                  <c:v>0.41733801364899997</c:v>
                </c:pt>
                <c:pt idx="6584">
                  <c:v>0.41766625642779998</c:v>
                </c:pt>
                <c:pt idx="6585">
                  <c:v>0.41830420494080001</c:v>
                </c:pt>
                <c:pt idx="6586">
                  <c:v>0.41859725117680002</c:v>
                </c:pt>
                <c:pt idx="6587">
                  <c:v>0.41884517669679999</c:v>
                </c:pt>
                <c:pt idx="6588">
                  <c:v>0.4191099107265</c:v>
                </c:pt>
                <c:pt idx="6589">
                  <c:v>0.41935938596729999</c:v>
                </c:pt>
                <c:pt idx="6590">
                  <c:v>0.41961422562599998</c:v>
                </c:pt>
                <c:pt idx="6591">
                  <c:v>0.42003226280209999</c:v>
                </c:pt>
                <c:pt idx="6592">
                  <c:v>0.42060866951940001</c:v>
                </c:pt>
                <c:pt idx="6593">
                  <c:v>0.42087903618810002</c:v>
                </c:pt>
                <c:pt idx="6594">
                  <c:v>0.42102158069610002</c:v>
                </c:pt>
                <c:pt idx="6595">
                  <c:v>0.42127439379690002</c:v>
                </c:pt>
                <c:pt idx="6596">
                  <c:v>0.42151862382889999</c:v>
                </c:pt>
                <c:pt idx="6597">
                  <c:v>0.42176300287250001</c:v>
                </c:pt>
                <c:pt idx="6598">
                  <c:v>0.42202475667</c:v>
                </c:pt>
                <c:pt idx="6599">
                  <c:v>0.42229959368710002</c:v>
                </c:pt>
                <c:pt idx="6600">
                  <c:v>0.42262944579119999</c:v>
                </c:pt>
                <c:pt idx="6601">
                  <c:v>0.42309468984600002</c:v>
                </c:pt>
                <c:pt idx="6602">
                  <c:v>0.42359310388569998</c:v>
                </c:pt>
                <c:pt idx="6603">
                  <c:v>0.42395842075349999</c:v>
                </c:pt>
                <c:pt idx="6604">
                  <c:v>0.42421004176139998</c:v>
                </c:pt>
                <c:pt idx="6605">
                  <c:v>0.42445176839830001</c:v>
                </c:pt>
                <c:pt idx="6606">
                  <c:v>0.42469492554659999</c:v>
                </c:pt>
                <c:pt idx="6607">
                  <c:v>0.42494380474089999</c:v>
                </c:pt>
                <c:pt idx="6608">
                  <c:v>0.42547580599779999</c:v>
                </c:pt>
                <c:pt idx="6609">
                  <c:v>0.42597389221190002</c:v>
                </c:pt>
                <c:pt idx="6610">
                  <c:v>0.42623734474179997</c:v>
                </c:pt>
                <c:pt idx="6611">
                  <c:v>0.42647784948349998</c:v>
                </c:pt>
                <c:pt idx="6612">
                  <c:v>0.42671024799349999</c:v>
                </c:pt>
                <c:pt idx="6613">
                  <c:v>0.42690432071689999</c:v>
                </c:pt>
                <c:pt idx="6614">
                  <c:v>0.42716604471210001</c:v>
                </c:pt>
                <c:pt idx="6615">
                  <c:v>0.4274871051311</c:v>
                </c:pt>
                <c:pt idx="6616">
                  <c:v>0.42800953984259998</c:v>
                </c:pt>
                <c:pt idx="6617">
                  <c:v>0.4284793138504</c:v>
                </c:pt>
                <c:pt idx="6618">
                  <c:v>0.42873799800869999</c:v>
                </c:pt>
                <c:pt idx="6619">
                  <c:v>0.42891618609429999</c:v>
                </c:pt>
                <c:pt idx="6620">
                  <c:v>0.42911514639850001</c:v>
                </c:pt>
                <c:pt idx="6621">
                  <c:v>0.42940670251849999</c:v>
                </c:pt>
                <c:pt idx="6622">
                  <c:v>0.42968901991839997</c:v>
                </c:pt>
                <c:pt idx="6623">
                  <c:v>0.42997166514399998</c:v>
                </c:pt>
                <c:pt idx="6624">
                  <c:v>0.43024936318399998</c:v>
                </c:pt>
                <c:pt idx="6625">
                  <c:v>0.43054267764089998</c:v>
                </c:pt>
                <c:pt idx="6626">
                  <c:v>0.43082469701769999</c:v>
                </c:pt>
                <c:pt idx="6627">
                  <c:v>0.4311267435551</c:v>
                </c:pt>
                <c:pt idx="6628">
                  <c:v>0.43143367767329999</c:v>
                </c:pt>
                <c:pt idx="6629">
                  <c:v>0.43178269267079999</c:v>
                </c:pt>
                <c:pt idx="6630">
                  <c:v>0.43238767981530002</c:v>
                </c:pt>
                <c:pt idx="6631">
                  <c:v>0.43283486366270002</c:v>
                </c:pt>
                <c:pt idx="6632">
                  <c:v>0.43309235572810001</c:v>
                </c:pt>
                <c:pt idx="6633">
                  <c:v>0.43336078524589999</c:v>
                </c:pt>
                <c:pt idx="6634">
                  <c:v>0.43363282084470001</c:v>
                </c:pt>
                <c:pt idx="6635">
                  <c:v>0.43389168381690002</c:v>
                </c:pt>
                <c:pt idx="6636">
                  <c:v>0.43415060639379999</c:v>
                </c:pt>
                <c:pt idx="6637">
                  <c:v>0.43454784154890003</c:v>
                </c:pt>
                <c:pt idx="6638">
                  <c:v>0.43513476848600002</c:v>
                </c:pt>
                <c:pt idx="6639">
                  <c:v>0.4354422986507</c:v>
                </c:pt>
                <c:pt idx="6640">
                  <c:v>0.43568289279939998</c:v>
                </c:pt>
                <c:pt idx="6641">
                  <c:v>0.43592709302900001</c:v>
                </c:pt>
                <c:pt idx="6642">
                  <c:v>0.43617266416549999</c:v>
                </c:pt>
                <c:pt idx="6643">
                  <c:v>0.43643286824229999</c:v>
                </c:pt>
                <c:pt idx="6644">
                  <c:v>0.43685600161549998</c:v>
                </c:pt>
                <c:pt idx="6645">
                  <c:v>0.43744340538979998</c:v>
                </c:pt>
                <c:pt idx="6646">
                  <c:v>0.4377653300762</c:v>
                </c:pt>
                <c:pt idx="6647">
                  <c:v>0.43801850080490001</c:v>
                </c:pt>
                <c:pt idx="6648">
                  <c:v>0.43827858567240002</c:v>
                </c:pt>
                <c:pt idx="6649">
                  <c:v>0.43854129314419998</c:v>
                </c:pt>
                <c:pt idx="6650">
                  <c:v>0.43880590796469998</c:v>
                </c:pt>
                <c:pt idx="6651">
                  <c:v>0.4390798509121</c:v>
                </c:pt>
                <c:pt idx="6652">
                  <c:v>0.43954408168789999</c:v>
                </c:pt>
                <c:pt idx="6653">
                  <c:v>0.44012194871900001</c:v>
                </c:pt>
                <c:pt idx="6654">
                  <c:v>0.44041728973389999</c:v>
                </c:pt>
                <c:pt idx="6655">
                  <c:v>0.44068175554279998</c:v>
                </c:pt>
                <c:pt idx="6656">
                  <c:v>0.44092801213260002</c:v>
                </c:pt>
                <c:pt idx="6657">
                  <c:v>0.44116497039789998</c:v>
                </c:pt>
                <c:pt idx="6658">
                  <c:v>0.44134655594830002</c:v>
                </c:pt>
                <c:pt idx="6659">
                  <c:v>0.44147011637689998</c:v>
                </c:pt>
                <c:pt idx="6660">
                  <c:v>0.44202387332920001</c:v>
                </c:pt>
                <c:pt idx="6661">
                  <c:v>0.44250851869579999</c:v>
                </c:pt>
                <c:pt idx="6662">
                  <c:v>0.4426491856575</c:v>
                </c:pt>
                <c:pt idx="6663">
                  <c:v>0.44281560182570001</c:v>
                </c:pt>
                <c:pt idx="6664">
                  <c:v>0.44303372502330002</c:v>
                </c:pt>
                <c:pt idx="6665">
                  <c:v>0.44326561689380001</c:v>
                </c:pt>
                <c:pt idx="6666">
                  <c:v>0.44349491596219998</c:v>
                </c:pt>
                <c:pt idx="6667">
                  <c:v>0.44393360614779998</c:v>
                </c:pt>
                <c:pt idx="6668">
                  <c:v>0.44448068737980001</c:v>
                </c:pt>
                <c:pt idx="6669">
                  <c:v>0.44470730423929999</c:v>
                </c:pt>
                <c:pt idx="6670">
                  <c:v>0.4449376165867</c:v>
                </c:pt>
                <c:pt idx="6671">
                  <c:v>0.44504046440119999</c:v>
                </c:pt>
                <c:pt idx="6672">
                  <c:v>0.44521921873089998</c:v>
                </c:pt>
                <c:pt idx="6673">
                  <c:v>0.44557628035550001</c:v>
                </c:pt>
                <c:pt idx="6674">
                  <c:v>0.44619619846339997</c:v>
                </c:pt>
                <c:pt idx="6675">
                  <c:v>0.44647687673570002</c:v>
                </c:pt>
                <c:pt idx="6676">
                  <c:v>0.44672569632530001</c:v>
                </c:pt>
                <c:pt idx="6677">
                  <c:v>0.44701689481739998</c:v>
                </c:pt>
                <c:pt idx="6678">
                  <c:v>0.44725707173349999</c:v>
                </c:pt>
                <c:pt idx="6679">
                  <c:v>0.44749307632450003</c:v>
                </c:pt>
                <c:pt idx="6680">
                  <c:v>0.44776195287699999</c:v>
                </c:pt>
                <c:pt idx="6681">
                  <c:v>0.44801181554789998</c:v>
                </c:pt>
                <c:pt idx="6682">
                  <c:v>0.44830060005189998</c:v>
                </c:pt>
                <c:pt idx="6683">
                  <c:v>0.44893786311150002</c:v>
                </c:pt>
                <c:pt idx="6684">
                  <c:v>0.44927617907520001</c:v>
                </c:pt>
                <c:pt idx="6685">
                  <c:v>0.4495226740837</c:v>
                </c:pt>
                <c:pt idx="6686">
                  <c:v>0.44976922869680003</c:v>
                </c:pt>
                <c:pt idx="6687">
                  <c:v>0.45000520348549999</c:v>
                </c:pt>
                <c:pt idx="6688">
                  <c:v>0.45036086440090001</c:v>
                </c:pt>
                <c:pt idx="6689">
                  <c:v>0.45095026493070001</c:v>
                </c:pt>
                <c:pt idx="6690">
                  <c:v>0.4512640833855</c:v>
                </c:pt>
                <c:pt idx="6691">
                  <c:v>0.45150250196460001</c:v>
                </c:pt>
                <c:pt idx="6692">
                  <c:v>0.45174518227580002</c:v>
                </c:pt>
                <c:pt idx="6693">
                  <c:v>0.45200467109679998</c:v>
                </c:pt>
                <c:pt idx="6694">
                  <c:v>0.4522585570812</c:v>
                </c:pt>
                <c:pt idx="6695">
                  <c:v>0.4526706039906</c:v>
                </c:pt>
                <c:pt idx="6696">
                  <c:v>0.45321342349049998</c:v>
                </c:pt>
                <c:pt idx="6697">
                  <c:v>0.45339837670330002</c:v>
                </c:pt>
                <c:pt idx="6698">
                  <c:v>0.45354390144349999</c:v>
                </c:pt>
                <c:pt idx="6699">
                  <c:v>0.45378869771960001</c:v>
                </c:pt>
                <c:pt idx="6700">
                  <c:v>0.45403802394870002</c:v>
                </c:pt>
                <c:pt idx="6701">
                  <c:v>0.45442417263980001</c:v>
                </c:pt>
                <c:pt idx="6702">
                  <c:v>0.45504629611969999</c:v>
                </c:pt>
                <c:pt idx="6703">
                  <c:v>0.4552891254425</c:v>
                </c:pt>
                <c:pt idx="6704">
                  <c:v>0.45544695854189998</c:v>
                </c:pt>
                <c:pt idx="6705">
                  <c:v>0.45567163825040002</c:v>
                </c:pt>
                <c:pt idx="6706">
                  <c:v>0.45590078830719999</c:v>
                </c:pt>
                <c:pt idx="6707">
                  <c:v>0.45629686117169999</c:v>
                </c:pt>
                <c:pt idx="6708">
                  <c:v>0.4568907916546</c:v>
                </c:pt>
                <c:pt idx="6709">
                  <c:v>0.4571973085403</c:v>
                </c:pt>
                <c:pt idx="6710">
                  <c:v>0.45746764540669999</c:v>
                </c:pt>
                <c:pt idx="6711">
                  <c:v>0.45761588215830001</c:v>
                </c:pt>
                <c:pt idx="6712">
                  <c:v>0.45780825614929999</c:v>
                </c:pt>
                <c:pt idx="6713">
                  <c:v>0.45792183279990001</c:v>
                </c:pt>
                <c:pt idx="6714">
                  <c:v>0.45818164944649997</c:v>
                </c:pt>
                <c:pt idx="6715">
                  <c:v>0.45846047997470002</c:v>
                </c:pt>
                <c:pt idx="6716">
                  <c:v>0.45888736844060002</c:v>
                </c:pt>
                <c:pt idx="6717">
                  <c:v>0.45945000648500001</c:v>
                </c:pt>
                <c:pt idx="6718">
                  <c:v>0.4597139954567</c:v>
                </c:pt>
                <c:pt idx="6719">
                  <c:v>0.45995944738389999</c:v>
                </c:pt>
                <c:pt idx="6720">
                  <c:v>0.46019819378850002</c:v>
                </c:pt>
                <c:pt idx="6721">
                  <c:v>0.46044799685479998</c:v>
                </c:pt>
                <c:pt idx="6722">
                  <c:v>0.46071091294290001</c:v>
                </c:pt>
                <c:pt idx="6723">
                  <c:v>0.46110096573830001</c:v>
                </c:pt>
                <c:pt idx="6724">
                  <c:v>0.46169513463970002</c:v>
                </c:pt>
                <c:pt idx="6725">
                  <c:v>0.46199184656140002</c:v>
                </c:pt>
                <c:pt idx="6726">
                  <c:v>0.46212071180339998</c:v>
                </c:pt>
                <c:pt idx="6727">
                  <c:v>0.46224018931389999</c:v>
                </c:pt>
                <c:pt idx="6728">
                  <c:v>0.4623748064041</c:v>
                </c:pt>
                <c:pt idx="6729">
                  <c:v>0.46256950497630001</c:v>
                </c:pt>
                <c:pt idx="6730">
                  <c:v>0.4628452658653</c:v>
                </c:pt>
                <c:pt idx="6731">
                  <c:v>0.4631266593933</c:v>
                </c:pt>
                <c:pt idx="6732">
                  <c:v>0.46340933442120003</c:v>
                </c:pt>
                <c:pt idx="6733">
                  <c:v>0.4636708796024</c:v>
                </c:pt>
                <c:pt idx="6734">
                  <c:v>0.4639664590359</c:v>
                </c:pt>
                <c:pt idx="6735">
                  <c:v>0.46440500020980002</c:v>
                </c:pt>
                <c:pt idx="6736">
                  <c:v>0.4649889469147</c:v>
                </c:pt>
                <c:pt idx="6737">
                  <c:v>0.46531933546069998</c:v>
                </c:pt>
                <c:pt idx="6738">
                  <c:v>0.46554875373839999</c:v>
                </c:pt>
                <c:pt idx="6739">
                  <c:v>0.46576330065729998</c:v>
                </c:pt>
                <c:pt idx="6740">
                  <c:v>0.46599048376079999</c:v>
                </c:pt>
                <c:pt idx="6741">
                  <c:v>0.46641913056369999</c:v>
                </c:pt>
                <c:pt idx="6742">
                  <c:v>0.46698132157330002</c:v>
                </c:pt>
                <c:pt idx="6743">
                  <c:v>0.46726953983309999</c:v>
                </c:pt>
                <c:pt idx="6744">
                  <c:v>0.46753528714179998</c:v>
                </c:pt>
                <c:pt idx="6745">
                  <c:v>0.46776011586190003</c:v>
                </c:pt>
                <c:pt idx="6746">
                  <c:v>0.46802881360050003</c:v>
                </c:pt>
                <c:pt idx="6747">
                  <c:v>0.46831321716309998</c:v>
                </c:pt>
                <c:pt idx="6748">
                  <c:v>0.46861591935160002</c:v>
                </c:pt>
                <c:pt idx="6749">
                  <c:v>0.46885493397709999</c:v>
                </c:pt>
                <c:pt idx="6750">
                  <c:v>0.46899652481080001</c:v>
                </c:pt>
                <c:pt idx="6751">
                  <c:v>0.4695261716843</c:v>
                </c:pt>
                <c:pt idx="6752">
                  <c:v>0.47004336118700002</c:v>
                </c:pt>
                <c:pt idx="6753">
                  <c:v>0.47031843662259998</c:v>
                </c:pt>
                <c:pt idx="6754">
                  <c:v>0.47057819366460002</c:v>
                </c:pt>
                <c:pt idx="6755">
                  <c:v>0.47080838680269999</c:v>
                </c:pt>
                <c:pt idx="6756">
                  <c:v>0.47096550464629999</c:v>
                </c:pt>
                <c:pt idx="6757">
                  <c:v>0.47122186422349999</c:v>
                </c:pt>
                <c:pt idx="6758">
                  <c:v>0.47154888510699999</c:v>
                </c:pt>
                <c:pt idx="6759">
                  <c:v>0.47216346859929997</c:v>
                </c:pt>
                <c:pt idx="6760">
                  <c:v>0.47232767939569997</c:v>
                </c:pt>
                <c:pt idx="6761">
                  <c:v>0.47248253226280001</c:v>
                </c:pt>
                <c:pt idx="6762">
                  <c:v>0.4725750982761</c:v>
                </c:pt>
                <c:pt idx="6763">
                  <c:v>0.47265642881390002</c:v>
                </c:pt>
                <c:pt idx="6764">
                  <c:v>0.47273421287540002</c:v>
                </c:pt>
                <c:pt idx="6765">
                  <c:v>0.47283583879469998</c:v>
                </c:pt>
                <c:pt idx="6766">
                  <c:v>0.47295764088629999</c:v>
                </c:pt>
                <c:pt idx="6767">
                  <c:v>0.47320821881289998</c:v>
                </c:pt>
                <c:pt idx="6768">
                  <c:v>0.47345131635670001</c:v>
                </c:pt>
                <c:pt idx="6769">
                  <c:v>0.4738942980766</c:v>
                </c:pt>
                <c:pt idx="6770">
                  <c:v>0.47434425353999998</c:v>
                </c:pt>
                <c:pt idx="6771">
                  <c:v>0.4745563268661</c:v>
                </c:pt>
                <c:pt idx="6772">
                  <c:v>0.4746772646904</c:v>
                </c:pt>
                <c:pt idx="6773">
                  <c:v>0.4747882783413</c:v>
                </c:pt>
                <c:pt idx="6774">
                  <c:v>0.47490337491040002</c:v>
                </c:pt>
                <c:pt idx="6775">
                  <c:v>0.47502148151399998</c:v>
                </c:pt>
                <c:pt idx="6776">
                  <c:v>0.47515270113949998</c:v>
                </c:pt>
                <c:pt idx="6777">
                  <c:v>0.47527256608009999</c:v>
                </c:pt>
                <c:pt idx="6778">
                  <c:v>0.47550696134569997</c:v>
                </c:pt>
                <c:pt idx="6779">
                  <c:v>0.47603520751</c:v>
                </c:pt>
                <c:pt idx="6780">
                  <c:v>0.47650560736660003</c:v>
                </c:pt>
                <c:pt idx="6781">
                  <c:v>0.47666445374490002</c:v>
                </c:pt>
                <c:pt idx="6782">
                  <c:v>0.47689828276629997</c:v>
                </c:pt>
                <c:pt idx="6783">
                  <c:v>0.47714743018150002</c:v>
                </c:pt>
                <c:pt idx="6784">
                  <c:v>0.47738617658619997</c:v>
                </c:pt>
                <c:pt idx="6785">
                  <c:v>0.47781696915630001</c:v>
                </c:pt>
                <c:pt idx="6786">
                  <c:v>0.47839224338530001</c:v>
                </c:pt>
                <c:pt idx="6787">
                  <c:v>0.4785316586494</c:v>
                </c:pt>
                <c:pt idx="6788">
                  <c:v>0.47872233390809998</c:v>
                </c:pt>
                <c:pt idx="6789">
                  <c:v>0.47897025942799998</c:v>
                </c:pt>
                <c:pt idx="6790">
                  <c:v>0.47917699813839998</c:v>
                </c:pt>
                <c:pt idx="6791">
                  <c:v>0.47930774092669998</c:v>
                </c:pt>
                <c:pt idx="6792">
                  <c:v>0.47956681251529998</c:v>
                </c:pt>
                <c:pt idx="6793">
                  <c:v>0.48000541329379998</c:v>
                </c:pt>
                <c:pt idx="6794">
                  <c:v>0.48059651255609998</c:v>
                </c:pt>
                <c:pt idx="6795">
                  <c:v>0.48086565732960002</c:v>
                </c:pt>
                <c:pt idx="6796">
                  <c:v>0.48108828067780002</c:v>
                </c:pt>
                <c:pt idx="6797">
                  <c:v>0.4813475608826</c:v>
                </c:pt>
                <c:pt idx="6798">
                  <c:v>0.48159626126290001</c:v>
                </c:pt>
                <c:pt idx="6799">
                  <c:v>0.48187431693080002</c:v>
                </c:pt>
                <c:pt idx="6800">
                  <c:v>0.4821706712246</c:v>
                </c:pt>
                <c:pt idx="6801">
                  <c:v>0.48247823119159999</c:v>
                </c:pt>
                <c:pt idx="6802">
                  <c:v>0.48294848203660001</c:v>
                </c:pt>
                <c:pt idx="6803">
                  <c:v>0.48344901204110002</c:v>
                </c:pt>
                <c:pt idx="6804">
                  <c:v>0.4838223457336</c:v>
                </c:pt>
                <c:pt idx="6805">
                  <c:v>0.48399800062179998</c:v>
                </c:pt>
                <c:pt idx="6806">
                  <c:v>0.48423898220060002</c:v>
                </c:pt>
                <c:pt idx="6807">
                  <c:v>0.48452222347259999</c:v>
                </c:pt>
                <c:pt idx="6808">
                  <c:v>0.48478376865389999</c:v>
                </c:pt>
                <c:pt idx="6809">
                  <c:v>0.4850597381592</c:v>
                </c:pt>
                <c:pt idx="6810">
                  <c:v>0.48531702160840001</c:v>
                </c:pt>
                <c:pt idx="6811">
                  <c:v>0.4855867028236</c:v>
                </c:pt>
                <c:pt idx="6812">
                  <c:v>0.48581483960150001</c:v>
                </c:pt>
                <c:pt idx="6813">
                  <c:v>0.4860806167126</c:v>
                </c:pt>
                <c:pt idx="6814">
                  <c:v>0.48647207021709998</c:v>
                </c:pt>
                <c:pt idx="6815">
                  <c:v>0.4868963360786</c:v>
                </c:pt>
                <c:pt idx="6816">
                  <c:v>0.4873341321945</c:v>
                </c:pt>
                <c:pt idx="6817">
                  <c:v>0.48762461543079999</c:v>
                </c:pt>
                <c:pt idx="6818">
                  <c:v>0.48788619041440001</c:v>
                </c:pt>
                <c:pt idx="6819">
                  <c:v>0.48816594481469999</c:v>
                </c:pt>
                <c:pt idx="6820">
                  <c:v>0.48836994171140002</c:v>
                </c:pt>
                <c:pt idx="6821">
                  <c:v>0.4885675311089</c:v>
                </c:pt>
                <c:pt idx="6822">
                  <c:v>0.48884937167170001</c:v>
                </c:pt>
                <c:pt idx="6823">
                  <c:v>0.48913669586179997</c:v>
                </c:pt>
                <c:pt idx="6824">
                  <c:v>0.48942774534229999</c:v>
                </c:pt>
                <c:pt idx="6825">
                  <c:v>0.48972135782240001</c:v>
                </c:pt>
                <c:pt idx="6826">
                  <c:v>0.49016550183300001</c:v>
                </c:pt>
                <c:pt idx="6827">
                  <c:v>0.49074652791020001</c:v>
                </c:pt>
                <c:pt idx="6828">
                  <c:v>0.49106651544570001</c:v>
                </c:pt>
                <c:pt idx="6829">
                  <c:v>0.49131563305850001</c:v>
                </c:pt>
                <c:pt idx="6830">
                  <c:v>0.49157100915910001</c:v>
                </c:pt>
                <c:pt idx="6831">
                  <c:v>0.4918164014816</c:v>
                </c:pt>
                <c:pt idx="6832">
                  <c:v>0.49206700921059998</c:v>
                </c:pt>
                <c:pt idx="6833">
                  <c:v>0.49240624904629998</c:v>
                </c:pt>
                <c:pt idx="6834">
                  <c:v>0.49304544925690003</c:v>
                </c:pt>
                <c:pt idx="6835">
                  <c:v>0.49343279004099999</c:v>
                </c:pt>
                <c:pt idx="6836">
                  <c:v>0.4937109351158</c:v>
                </c:pt>
                <c:pt idx="6837">
                  <c:v>0.4939705729485</c:v>
                </c:pt>
                <c:pt idx="6838">
                  <c:v>0.49423173069949999</c:v>
                </c:pt>
                <c:pt idx="6839">
                  <c:v>0.4945093393326</c:v>
                </c:pt>
                <c:pt idx="6840">
                  <c:v>0.49479338526729999</c:v>
                </c:pt>
                <c:pt idx="6841">
                  <c:v>0.49500641226769998</c:v>
                </c:pt>
                <c:pt idx="6842">
                  <c:v>0.49543538689610001</c:v>
                </c:pt>
                <c:pt idx="6843">
                  <c:v>0.49600815773009999</c:v>
                </c:pt>
                <c:pt idx="6844">
                  <c:v>0.49638593196870001</c:v>
                </c:pt>
                <c:pt idx="6845">
                  <c:v>0.49665263295169998</c:v>
                </c:pt>
                <c:pt idx="6846">
                  <c:v>0.49691045284270002</c:v>
                </c:pt>
                <c:pt idx="6847">
                  <c:v>0.4971530437469</c:v>
                </c:pt>
                <c:pt idx="6848">
                  <c:v>0.49736517667770003</c:v>
                </c:pt>
                <c:pt idx="6849">
                  <c:v>0.49763685464860002</c:v>
                </c:pt>
                <c:pt idx="6850">
                  <c:v>0.49817091226580001</c:v>
                </c:pt>
                <c:pt idx="6851">
                  <c:v>0.4986503124237</c:v>
                </c:pt>
                <c:pt idx="6852">
                  <c:v>0.49889066815380001</c:v>
                </c:pt>
                <c:pt idx="6853">
                  <c:v>0.4991253614426</c:v>
                </c:pt>
                <c:pt idx="6854">
                  <c:v>0.49935597181320002</c:v>
                </c:pt>
                <c:pt idx="6855">
                  <c:v>0.4996035993099</c:v>
                </c:pt>
                <c:pt idx="6856">
                  <c:v>0.4999284148216</c:v>
                </c:pt>
                <c:pt idx="6857">
                  <c:v>0.50049602985380004</c:v>
                </c:pt>
                <c:pt idx="6858">
                  <c:v>0.5009673237801</c:v>
                </c:pt>
                <c:pt idx="6859">
                  <c:v>0.50125968456269998</c:v>
                </c:pt>
                <c:pt idx="6860">
                  <c:v>0.5014757514</c:v>
                </c:pt>
                <c:pt idx="6861">
                  <c:v>0.501568198204</c:v>
                </c:pt>
                <c:pt idx="6862">
                  <c:v>0.50166404247280005</c:v>
                </c:pt>
                <c:pt idx="6863">
                  <c:v>0.50178462266919999</c:v>
                </c:pt>
                <c:pt idx="6864">
                  <c:v>0.50194144248960004</c:v>
                </c:pt>
                <c:pt idx="6865">
                  <c:v>0.50223308801650002</c:v>
                </c:pt>
                <c:pt idx="6866">
                  <c:v>0.50251495838170002</c:v>
                </c:pt>
                <c:pt idx="6867">
                  <c:v>0.50281429290769997</c:v>
                </c:pt>
                <c:pt idx="6868">
                  <c:v>0.50309920310970002</c:v>
                </c:pt>
                <c:pt idx="6869">
                  <c:v>0.50338923931120005</c:v>
                </c:pt>
                <c:pt idx="6870">
                  <c:v>0.50369697809220004</c:v>
                </c:pt>
                <c:pt idx="6871">
                  <c:v>0.50400042533870004</c:v>
                </c:pt>
                <c:pt idx="6872">
                  <c:v>0.50440043210980001</c:v>
                </c:pt>
                <c:pt idx="6873">
                  <c:v>0.5049576163292</c:v>
                </c:pt>
                <c:pt idx="6874">
                  <c:v>0.50537544488910002</c:v>
                </c:pt>
                <c:pt idx="6875">
                  <c:v>0.50566130876540005</c:v>
                </c:pt>
                <c:pt idx="6876">
                  <c:v>0.50592690706249999</c:v>
                </c:pt>
                <c:pt idx="6877">
                  <c:v>0.50617718696589997</c:v>
                </c:pt>
                <c:pt idx="6878">
                  <c:v>0.50640481710429996</c:v>
                </c:pt>
                <c:pt idx="6879">
                  <c:v>0.50665915012359997</c:v>
                </c:pt>
                <c:pt idx="6880">
                  <c:v>0.50693154335019996</c:v>
                </c:pt>
                <c:pt idx="6881">
                  <c:v>0.50728410482410002</c:v>
                </c:pt>
                <c:pt idx="6882">
                  <c:v>0.50790774822240004</c:v>
                </c:pt>
                <c:pt idx="6883">
                  <c:v>0.50823920965189995</c:v>
                </c:pt>
                <c:pt idx="6884">
                  <c:v>0.50847303867339999</c:v>
                </c:pt>
                <c:pt idx="6885">
                  <c:v>0.50859987735750001</c:v>
                </c:pt>
                <c:pt idx="6886">
                  <c:v>0.50869911909099996</c:v>
                </c:pt>
                <c:pt idx="6887">
                  <c:v>0.50896465778349997</c:v>
                </c:pt>
                <c:pt idx="6888">
                  <c:v>0.50957977771759999</c:v>
                </c:pt>
                <c:pt idx="6889">
                  <c:v>0.5099240541458</c:v>
                </c:pt>
                <c:pt idx="6890">
                  <c:v>0.51013845205310004</c:v>
                </c:pt>
                <c:pt idx="6891">
                  <c:v>0.51036012172699996</c:v>
                </c:pt>
                <c:pt idx="6892">
                  <c:v>0.51056200265880003</c:v>
                </c:pt>
                <c:pt idx="6893">
                  <c:v>0.51066231727599998</c:v>
                </c:pt>
                <c:pt idx="6894">
                  <c:v>0.51126223802570003</c:v>
                </c:pt>
                <c:pt idx="6895">
                  <c:v>0.51168698072429997</c:v>
                </c:pt>
                <c:pt idx="6896">
                  <c:v>0.51193523406980002</c:v>
                </c:pt>
                <c:pt idx="6897">
                  <c:v>0.5121819972992</c:v>
                </c:pt>
                <c:pt idx="6898">
                  <c:v>0.51241928338999998</c:v>
                </c:pt>
                <c:pt idx="6899">
                  <c:v>0.51265537738800004</c:v>
                </c:pt>
                <c:pt idx="6900">
                  <c:v>0.51300793886179996</c:v>
                </c:pt>
                <c:pt idx="6901">
                  <c:v>0.5136299133301</c:v>
                </c:pt>
                <c:pt idx="6902">
                  <c:v>0.51395148038859995</c:v>
                </c:pt>
                <c:pt idx="6903">
                  <c:v>0.51419812440870005</c:v>
                </c:pt>
                <c:pt idx="6904">
                  <c:v>0.51447767019269997</c:v>
                </c:pt>
                <c:pt idx="6905">
                  <c:v>0.51468896865839997</c:v>
                </c:pt>
                <c:pt idx="6906">
                  <c:v>0.51496648788449995</c:v>
                </c:pt>
                <c:pt idx="6907">
                  <c:v>0.51523196697240004</c:v>
                </c:pt>
                <c:pt idx="6908">
                  <c:v>0.51574057340620005</c:v>
                </c:pt>
                <c:pt idx="6909">
                  <c:v>0.51615673303599996</c:v>
                </c:pt>
                <c:pt idx="6910">
                  <c:v>0.51634585857390003</c:v>
                </c:pt>
                <c:pt idx="6911">
                  <c:v>0.51658785343169999</c:v>
                </c:pt>
                <c:pt idx="6912">
                  <c:v>0.51676172018050004</c:v>
                </c:pt>
                <c:pt idx="6913">
                  <c:v>0.51699012517929999</c:v>
                </c:pt>
                <c:pt idx="6914">
                  <c:v>0.51758772134779996</c:v>
                </c:pt>
                <c:pt idx="6915">
                  <c:v>0.51793593168259999</c:v>
                </c:pt>
                <c:pt idx="6916">
                  <c:v>0.51812833547589998</c:v>
                </c:pt>
                <c:pt idx="6917">
                  <c:v>0.51832848787310004</c:v>
                </c:pt>
                <c:pt idx="6918">
                  <c:v>0.51871573925019998</c:v>
                </c:pt>
                <c:pt idx="6919">
                  <c:v>0.51930356025699997</c:v>
                </c:pt>
                <c:pt idx="6920">
                  <c:v>0.51951843500140005</c:v>
                </c:pt>
                <c:pt idx="6921">
                  <c:v>0.51960027217860005</c:v>
                </c:pt>
                <c:pt idx="6922">
                  <c:v>0.51971137523650002</c:v>
                </c:pt>
                <c:pt idx="6923">
                  <c:v>0.51984089612960005</c:v>
                </c:pt>
                <c:pt idx="6924">
                  <c:v>0.52009582519529995</c:v>
                </c:pt>
                <c:pt idx="6925">
                  <c:v>0.52035278081890002</c:v>
                </c:pt>
                <c:pt idx="6926">
                  <c:v>0.52064794301990003</c:v>
                </c:pt>
                <c:pt idx="6927">
                  <c:v>0.52125340700150002</c:v>
                </c:pt>
                <c:pt idx="6928">
                  <c:v>0.52167177200320003</c:v>
                </c:pt>
                <c:pt idx="6929">
                  <c:v>0.52192223072050004</c:v>
                </c:pt>
                <c:pt idx="6930">
                  <c:v>0.52217817306519998</c:v>
                </c:pt>
                <c:pt idx="6931">
                  <c:v>0.52241176366810005</c:v>
                </c:pt>
                <c:pt idx="6932">
                  <c:v>0.52266287803650002</c:v>
                </c:pt>
                <c:pt idx="6933">
                  <c:v>0.52283513545990001</c:v>
                </c:pt>
                <c:pt idx="6934">
                  <c:v>0.52308940887449995</c:v>
                </c:pt>
                <c:pt idx="6935">
                  <c:v>0.52357363700869997</c:v>
                </c:pt>
                <c:pt idx="6936">
                  <c:v>0.52391725778580001</c:v>
                </c:pt>
                <c:pt idx="6937">
                  <c:v>0.52413755655289995</c:v>
                </c:pt>
                <c:pt idx="6938">
                  <c:v>0.52437049150470005</c:v>
                </c:pt>
                <c:pt idx="6939">
                  <c:v>0.52457731962200005</c:v>
                </c:pt>
                <c:pt idx="6940">
                  <c:v>0.52478975057599997</c:v>
                </c:pt>
                <c:pt idx="6941">
                  <c:v>0.5253553986549</c:v>
                </c:pt>
                <c:pt idx="6942">
                  <c:v>0.52581155300140003</c:v>
                </c:pt>
                <c:pt idx="6943">
                  <c:v>0.52606856822970005</c:v>
                </c:pt>
                <c:pt idx="6944">
                  <c:v>0.52631080150599996</c:v>
                </c:pt>
                <c:pt idx="6945">
                  <c:v>0.52654361724849996</c:v>
                </c:pt>
                <c:pt idx="6946">
                  <c:v>0.5267813801765</c:v>
                </c:pt>
                <c:pt idx="6947">
                  <c:v>0.5270562767982</c:v>
                </c:pt>
                <c:pt idx="6948">
                  <c:v>0.52763152122500001</c:v>
                </c:pt>
                <c:pt idx="6949">
                  <c:v>0.52803945541380004</c:v>
                </c:pt>
                <c:pt idx="6950">
                  <c:v>0.5282765626907</c:v>
                </c:pt>
                <c:pt idx="6951">
                  <c:v>0.52852451801300004</c:v>
                </c:pt>
                <c:pt idx="6952">
                  <c:v>0.52881044149400003</c:v>
                </c:pt>
                <c:pt idx="6953">
                  <c:v>0.52907919883730004</c:v>
                </c:pt>
                <c:pt idx="6954">
                  <c:v>0.52936005592349999</c:v>
                </c:pt>
                <c:pt idx="6955">
                  <c:v>0.52956193685529995</c:v>
                </c:pt>
                <c:pt idx="6956">
                  <c:v>0.53009444475169998</c:v>
                </c:pt>
                <c:pt idx="6957">
                  <c:v>0.53058248758320004</c:v>
                </c:pt>
                <c:pt idx="6958">
                  <c:v>0.5307232737541</c:v>
                </c:pt>
                <c:pt idx="6959">
                  <c:v>0.53085339069369997</c:v>
                </c:pt>
                <c:pt idx="6960">
                  <c:v>0.53092074394230004</c:v>
                </c:pt>
                <c:pt idx="6961">
                  <c:v>0.53099220991130003</c:v>
                </c:pt>
                <c:pt idx="6962">
                  <c:v>0.53110349178310001</c:v>
                </c:pt>
                <c:pt idx="6963">
                  <c:v>0.5311695933342</c:v>
                </c:pt>
                <c:pt idx="6964">
                  <c:v>0.53126698732379996</c:v>
                </c:pt>
                <c:pt idx="6965">
                  <c:v>0.53137862682339998</c:v>
                </c:pt>
                <c:pt idx="6966">
                  <c:v>0.53159451484679998</c:v>
                </c:pt>
                <c:pt idx="6967">
                  <c:v>0.53187060356140003</c:v>
                </c:pt>
                <c:pt idx="6968">
                  <c:v>0.53213083744050005</c:v>
                </c:pt>
                <c:pt idx="6969">
                  <c:v>0.53239369392400004</c:v>
                </c:pt>
                <c:pt idx="6970">
                  <c:v>0.53266304731369996</c:v>
                </c:pt>
                <c:pt idx="6971">
                  <c:v>0.5330291986465</c:v>
                </c:pt>
                <c:pt idx="6972">
                  <c:v>0.53357738256450005</c:v>
                </c:pt>
                <c:pt idx="6973">
                  <c:v>0.53397303819660002</c:v>
                </c:pt>
                <c:pt idx="6974">
                  <c:v>0.53415513038639995</c:v>
                </c:pt>
                <c:pt idx="6975">
                  <c:v>0.53440064191820003</c:v>
                </c:pt>
                <c:pt idx="6976">
                  <c:v>0.53461557626720002</c:v>
                </c:pt>
                <c:pt idx="6977">
                  <c:v>0.53484606742859997</c:v>
                </c:pt>
                <c:pt idx="6978">
                  <c:v>0.53508430719379996</c:v>
                </c:pt>
                <c:pt idx="6979">
                  <c:v>0.5353834629059</c:v>
                </c:pt>
                <c:pt idx="6980">
                  <c:v>0.53598397970199996</c:v>
                </c:pt>
                <c:pt idx="6981">
                  <c:v>0.53640556335449996</c:v>
                </c:pt>
                <c:pt idx="6982">
                  <c:v>0.53664845228199998</c:v>
                </c:pt>
                <c:pt idx="6983">
                  <c:v>0.53691142797470004</c:v>
                </c:pt>
                <c:pt idx="6984">
                  <c:v>0.53719502687450005</c:v>
                </c:pt>
                <c:pt idx="6985">
                  <c:v>0.53740507364269996</c:v>
                </c:pt>
                <c:pt idx="6986">
                  <c:v>0.53760093450549995</c:v>
                </c:pt>
                <c:pt idx="6987">
                  <c:v>0.5377475619316</c:v>
                </c:pt>
                <c:pt idx="6988">
                  <c:v>0.5378206968307</c:v>
                </c:pt>
                <c:pt idx="6989">
                  <c:v>0.53793174028400004</c:v>
                </c:pt>
                <c:pt idx="6990">
                  <c:v>0.5380368828773</c:v>
                </c:pt>
                <c:pt idx="6991">
                  <c:v>0.5384331345558</c:v>
                </c:pt>
                <c:pt idx="6992">
                  <c:v>0.53892713785169999</c:v>
                </c:pt>
                <c:pt idx="6993">
                  <c:v>0.53932374715810005</c:v>
                </c:pt>
                <c:pt idx="6994">
                  <c:v>0.53959119319920001</c:v>
                </c:pt>
                <c:pt idx="6995">
                  <c:v>0.53985565900800003</c:v>
                </c:pt>
                <c:pt idx="6996">
                  <c:v>0.54014933109279994</c:v>
                </c:pt>
                <c:pt idx="6997">
                  <c:v>0.54047071933750002</c:v>
                </c:pt>
                <c:pt idx="6998">
                  <c:v>0.5407601594925</c:v>
                </c:pt>
                <c:pt idx="6999">
                  <c:v>0.54106098413470005</c:v>
                </c:pt>
                <c:pt idx="7000">
                  <c:v>0.54135411977769998</c:v>
                </c:pt>
                <c:pt idx="7001">
                  <c:v>0.54153442382810002</c:v>
                </c:pt>
                <c:pt idx="7002">
                  <c:v>0.54174584150310001</c:v>
                </c:pt>
                <c:pt idx="7003">
                  <c:v>0.54190373420719995</c:v>
                </c:pt>
                <c:pt idx="7004">
                  <c:v>0.54203099012370004</c:v>
                </c:pt>
                <c:pt idx="7005">
                  <c:v>0.54215931892400004</c:v>
                </c:pt>
                <c:pt idx="7006">
                  <c:v>0.54232907295230004</c:v>
                </c:pt>
                <c:pt idx="7007">
                  <c:v>0.54275417327880005</c:v>
                </c:pt>
                <c:pt idx="7008">
                  <c:v>0.54330605268480003</c:v>
                </c:pt>
                <c:pt idx="7009">
                  <c:v>0.54364633560179998</c:v>
                </c:pt>
                <c:pt idx="7010">
                  <c:v>0.5438987612724</c:v>
                </c:pt>
                <c:pt idx="7011">
                  <c:v>0.54413223266599997</c:v>
                </c:pt>
                <c:pt idx="7012">
                  <c:v>0.5444134473801</c:v>
                </c:pt>
                <c:pt idx="7013">
                  <c:v>0.54461455345150001</c:v>
                </c:pt>
                <c:pt idx="7014">
                  <c:v>0.54488199949259997</c:v>
                </c:pt>
                <c:pt idx="7015">
                  <c:v>0.5449670553207</c:v>
                </c:pt>
                <c:pt idx="7016">
                  <c:v>0.54514014720920001</c:v>
                </c:pt>
                <c:pt idx="7017">
                  <c:v>0.54573291540150004</c:v>
                </c:pt>
                <c:pt idx="7018">
                  <c:v>0.54620146751400001</c:v>
                </c:pt>
                <c:pt idx="7019">
                  <c:v>0.54642945528029996</c:v>
                </c:pt>
                <c:pt idx="7020">
                  <c:v>0.54662013053890002</c:v>
                </c:pt>
                <c:pt idx="7021">
                  <c:v>0.54689043760300005</c:v>
                </c:pt>
                <c:pt idx="7022">
                  <c:v>0.54710644483570003</c:v>
                </c:pt>
                <c:pt idx="7023">
                  <c:v>0.54737168550490001</c:v>
                </c:pt>
                <c:pt idx="7024">
                  <c:v>0.54759669303890002</c:v>
                </c:pt>
                <c:pt idx="7025">
                  <c:v>0.54785454273220002</c:v>
                </c:pt>
                <c:pt idx="7026">
                  <c:v>0.54832631349560002</c:v>
                </c:pt>
                <c:pt idx="7027">
                  <c:v>0.5488839149475</c:v>
                </c:pt>
                <c:pt idx="7028">
                  <c:v>0.54916560649870005</c:v>
                </c:pt>
                <c:pt idx="7029">
                  <c:v>0.54940414428710005</c:v>
                </c:pt>
                <c:pt idx="7030">
                  <c:v>0.5496692061424</c:v>
                </c:pt>
                <c:pt idx="7031">
                  <c:v>0.549908041954</c:v>
                </c:pt>
                <c:pt idx="7032">
                  <c:v>0.55016732215880004</c:v>
                </c:pt>
                <c:pt idx="7033">
                  <c:v>0.55043864250179997</c:v>
                </c:pt>
                <c:pt idx="7034">
                  <c:v>0.55090558528900002</c:v>
                </c:pt>
                <c:pt idx="7035">
                  <c:v>0.55115777254099996</c:v>
                </c:pt>
                <c:pt idx="7036">
                  <c:v>0.55139631032939995</c:v>
                </c:pt>
                <c:pt idx="7037">
                  <c:v>0.55150729417800004</c:v>
                </c:pt>
                <c:pt idx="7038">
                  <c:v>0.5516939163208</c:v>
                </c:pt>
                <c:pt idx="7039">
                  <c:v>0.55193358659739999</c:v>
                </c:pt>
                <c:pt idx="7040">
                  <c:v>0.55223757028580001</c:v>
                </c:pt>
                <c:pt idx="7041">
                  <c:v>0.55254036188129996</c:v>
                </c:pt>
                <c:pt idx="7042">
                  <c:v>0.55280232429499998</c:v>
                </c:pt>
                <c:pt idx="7043">
                  <c:v>0.55302870273589999</c:v>
                </c:pt>
                <c:pt idx="7044">
                  <c:v>0.55326962471009999</c:v>
                </c:pt>
                <c:pt idx="7045">
                  <c:v>0.55352103710169998</c:v>
                </c:pt>
                <c:pt idx="7046">
                  <c:v>0.55389398336410001</c:v>
                </c:pt>
                <c:pt idx="7047">
                  <c:v>0.55415201187130003</c:v>
                </c:pt>
                <c:pt idx="7048">
                  <c:v>0.55452471971509998</c:v>
                </c:pt>
                <c:pt idx="7049">
                  <c:v>0.55475932359699998</c:v>
                </c:pt>
                <c:pt idx="7050">
                  <c:v>0.55502706766130006</c:v>
                </c:pt>
                <c:pt idx="7051">
                  <c:v>0.55526596307749998</c:v>
                </c:pt>
                <c:pt idx="7052">
                  <c:v>0.55550819635390003</c:v>
                </c:pt>
                <c:pt idx="7053">
                  <c:v>0.55579018592829998</c:v>
                </c:pt>
                <c:pt idx="7054">
                  <c:v>0.55608063936230001</c:v>
                </c:pt>
                <c:pt idx="7055">
                  <c:v>0.55635684728620005</c:v>
                </c:pt>
                <c:pt idx="7056">
                  <c:v>0.55665701627730002</c:v>
                </c:pt>
                <c:pt idx="7057">
                  <c:v>0.55712074041369997</c:v>
                </c:pt>
                <c:pt idx="7058">
                  <c:v>0.55767458677290005</c:v>
                </c:pt>
                <c:pt idx="7059">
                  <c:v>0.55799055099490003</c:v>
                </c:pt>
                <c:pt idx="7060">
                  <c:v>0.55812829732890001</c:v>
                </c:pt>
                <c:pt idx="7061">
                  <c:v>0.55825877189640005</c:v>
                </c:pt>
                <c:pt idx="7062">
                  <c:v>0.55842894315720004</c:v>
                </c:pt>
                <c:pt idx="7063">
                  <c:v>0.55866342782970002</c:v>
                </c:pt>
                <c:pt idx="7064">
                  <c:v>0.55889326334</c:v>
                </c:pt>
                <c:pt idx="7065">
                  <c:v>0.55928403139109995</c:v>
                </c:pt>
                <c:pt idx="7066">
                  <c:v>0.55988907814029998</c:v>
                </c:pt>
                <c:pt idx="7067">
                  <c:v>0.56023818254470004</c:v>
                </c:pt>
                <c:pt idx="7068">
                  <c:v>0.56053006649019999</c:v>
                </c:pt>
                <c:pt idx="7069">
                  <c:v>0.56083321571349998</c:v>
                </c:pt>
                <c:pt idx="7070">
                  <c:v>0.56106239557269999</c:v>
                </c:pt>
                <c:pt idx="7071">
                  <c:v>0.56131577491759999</c:v>
                </c:pt>
                <c:pt idx="7072">
                  <c:v>0.56158012151720005</c:v>
                </c:pt>
                <c:pt idx="7073">
                  <c:v>0.5618646144867</c:v>
                </c:pt>
                <c:pt idx="7074">
                  <c:v>0.56207096576689997</c:v>
                </c:pt>
                <c:pt idx="7075">
                  <c:v>0.56235611438749999</c:v>
                </c:pt>
                <c:pt idx="7076">
                  <c:v>0.56273818016050003</c:v>
                </c:pt>
                <c:pt idx="7077">
                  <c:v>0.56330275535579999</c:v>
                </c:pt>
                <c:pt idx="7078">
                  <c:v>0.56371420621870005</c:v>
                </c:pt>
                <c:pt idx="7079">
                  <c:v>0.56398379802700005</c:v>
                </c:pt>
                <c:pt idx="7080">
                  <c:v>0.56427103281019997</c:v>
                </c:pt>
                <c:pt idx="7081">
                  <c:v>0.56439328193659999</c:v>
                </c:pt>
                <c:pt idx="7082">
                  <c:v>0.56454497575759999</c:v>
                </c:pt>
                <c:pt idx="7083">
                  <c:v>0.56467700004580001</c:v>
                </c:pt>
                <c:pt idx="7084">
                  <c:v>0.56477564573289996</c:v>
                </c:pt>
                <c:pt idx="7085">
                  <c:v>0.56492578983310004</c:v>
                </c:pt>
                <c:pt idx="7086">
                  <c:v>0.56521332263949997</c:v>
                </c:pt>
                <c:pt idx="7087">
                  <c:v>0.56551456451420001</c:v>
                </c:pt>
                <c:pt idx="7088">
                  <c:v>0.56582158803939997</c:v>
                </c:pt>
                <c:pt idx="7089">
                  <c:v>0.56601530313490001</c:v>
                </c:pt>
                <c:pt idx="7090">
                  <c:v>0.56633889675140003</c:v>
                </c:pt>
                <c:pt idx="7091">
                  <c:v>0.56663817167279995</c:v>
                </c:pt>
                <c:pt idx="7092">
                  <c:v>0.5669397115707</c:v>
                </c:pt>
                <c:pt idx="7093">
                  <c:v>0.56729948520660001</c:v>
                </c:pt>
                <c:pt idx="7094">
                  <c:v>0.56774801015849996</c:v>
                </c:pt>
                <c:pt idx="7095">
                  <c:v>0.56827491521840001</c:v>
                </c:pt>
                <c:pt idx="7096">
                  <c:v>0.56861788034439997</c:v>
                </c:pt>
                <c:pt idx="7097">
                  <c:v>0.56885987520220005</c:v>
                </c:pt>
                <c:pt idx="7098">
                  <c:v>0.56912666559220004</c:v>
                </c:pt>
                <c:pt idx="7099">
                  <c:v>0.56937938928599996</c:v>
                </c:pt>
                <c:pt idx="7100">
                  <c:v>0.5696382522583</c:v>
                </c:pt>
                <c:pt idx="7101">
                  <c:v>0.56984972953799995</c:v>
                </c:pt>
                <c:pt idx="7102">
                  <c:v>0.56996917724609997</c:v>
                </c:pt>
                <c:pt idx="7103">
                  <c:v>0.57029008865359998</c:v>
                </c:pt>
                <c:pt idx="7104">
                  <c:v>0.5704871416092</c:v>
                </c:pt>
                <c:pt idx="7105">
                  <c:v>0.57069468498230003</c:v>
                </c:pt>
                <c:pt idx="7106">
                  <c:v>0.57108956575390002</c:v>
                </c:pt>
                <c:pt idx="7107">
                  <c:v>0.57151538133619995</c:v>
                </c:pt>
                <c:pt idx="7108">
                  <c:v>0.57195043563839998</c:v>
                </c:pt>
                <c:pt idx="7109">
                  <c:v>0.57236403226849997</c:v>
                </c:pt>
                <c:pt idx="7110">
                  <c:v>0.57254201173779995</c:v>
                </c:pt>
                <c:pt idx="7111">
                  <c:v>0.57267093658449997</c:v>
                </c:pt>
                <c:pt idx="7112">
                  <c:v>0.57281452417370005</c:v>
                </c:pt>
                <c:pt idx="7113">
                  <c:v>0.57309210300449998</c:v>
                </c:pt>
                <c:pt idx="7114">
                  <c:v>0.57335340976719995</c:v>
                </c:pt>
                <c:pt idx="7115">
                  <c:v>0.57358098030089999</c:v>
                </c:pt>
                <c:pt idx="7116">
                  <c:v>0.57382851839070004</c:v>
                </c:pt>
                <c:pt idx="7117">
                  <c:v>0.574081838131</c:v>
                </c:pt>
                <c:pt idx="7118">
                  <c:v>0.57438844442369996</c:v>
                </c:pt>
                <c:pt idx="7119">
                  <c:v>0.57492959499359997</c:v>
                </c:pt>
                <c:pt idx="7120">
                  <c:v>0.57523328065870005</c:v>
                </c:pt>
                <c:pt idx="7121">
                  <c:v>0.57534003257749999</c:v>
                </c:pt>
                <c:pt idx="7122">
                  <c:v>0.57552331686019997</c:v>
                </c:pt>
                <c:pt idx="7123">
                  <c:v>0.57563006877900003</c:v>
                </c:pt>
                <c:pt idx="7124">
                  <c:v>0.57591980695720002</c:v>
                </c:pt>
                <c:pt idx="7125">
                  <c:v>0.57618856430050003</c:v>
                </c:pt>
                <c:pt idx="7126">
                  <c:v>0.57644850015640003</c:v>
                </c:pt>
                <c:pt idx="7127">
                  <c:v>0.57669001817700005</c:v>
                </c:pt>
                <c:pt idx="7128">
                  <c:v>0.57694989442830003</c:v>
                </c:pt>
                <c:pt idx="7129">
                  <c:v>0.57721859216689997</c:v>
                </c:pt>
                <c:pt idx="7130">
                  <c:v>0.5773265957832</c:v>
                </c:pt>
                <c:pt idx="7131">
                  <c:v>0.57753598690029995</c:v>
                </c:pt>
                <c:pt idx="7132">
                  <c:v>0.57772296667099998</c:v>
                </c:pt>
                <c:pt idx="7133">
                  <c:v>0.57825404405589997</c:v>
                </c:pt>
                <c:pt idx="7134">
                  <c:v>0.57855522632599998</c:v>
                </c:pt>
                <c:pt idx="7135">
                  <c:v>0.57881629467009998</c:v>
                </c:pt>
                <c:pt idx="7136">
                  <c:v>0.5790295600891</c:v>
                </c:pt>
                <c:pt idx="7137">
                  <c:v>0.57925337553019995</c:v>
                </c:pt>
                <c:pt idx="7138">
                  <c:v>0.57944798469540004</c:v>
                </c:pt>
                <c:pt idx="7139">
                  <c:v>0.57969409227369995</c:v>
                </c:pt>
                <c:pt idx="7140">
                  <c:v>0.58018738031390005</c:v>
                </c:pt>
                <c:pt idx="7141">
                  <c:v>0.58046340942380004</c:v>
                </c:pt>
                <c:pt idx="7142">
                  <c:v>0.5806394219398</c:v>
                </c:pt>
                <c:pt idx="7143">
                  <c:v>0.58101147413249998</c:v>
                </c:pt>
                <c:pt idx="7144">
                  <c:v>0.58127599954609999</c:v>
                </c:pt>
                <c:pt idx="7145">
                  <c:v>0.58156341314320004</c:v>
                </c:pt>
                <c:pt idx="7146">
                  <c:v>0.58182495832439995</c:v>
                </c:pt>
                <c:pt idx="7147">
                  <c:v>0.58207768201830001</c:v>
                </c:pt>
                <c:pt idx="7148">
                  <c:v>0.58235245943070002</c:v>
                </c:pt>
                <c:pt idx="7149">
                  <c:v>0.58263170719150004</c:v>
                </c:pt>
                <c:pt idx="7150">
                  <c:v>0.58282065391540006</c:v>
                </c:pt>
                <c:pt idx="7151">
                  <c:v>0.58313673734659999</c:v>
                </c:pt>
                <c:pt idx="7152">
                  <c:v>0.58358383178710005</c:v>
                </c:pt>
                <c:pt idx="7153">
                  <c:v>0.58409166336060003</c:v>
                </c:pt>
                <c:pt idx="7154">
                  <c:v>0.58437508344650002</c:v>
                </c:pt>
                <c:pt idx="7155">
                  <c:v>0.58458995819089998</c:v>
                </c:pt>
                <c:pt idx="7156">
                  <c:v>0.5848413705826</c:v>
                </c:pt>
                <c:pt idx="7157">
                  <c:v>0.5850911140442</c:v>
                </c:pt>
                <c:pt idx="7158">
                  <c:v>0.58536195754999998</c:v>
                </c:pt>
                <c:pt idx="7159">
                  <c:v>0.58548396825789994</c:v>
                </c:pt>
                <c:pt idx="7160">
                  <c:v>0.58568197488780005</c:v>
                </c:pt>
                <c:pt idx="7161">
                  <c:v>0.58588850498199996</c:v>
                </c:pt>
                <c:pt idx="7162">
                  <c:v>0.5860090851784</c:v>
                </c:pt>
                <c:pt idx="7163">
                  <c:v>0.58635312318800004</c:v>
                </c:pt>
                <c:pt idx="7164">
                  <c:v>0.58690512180330001</c:v>
                </c:pt>
                <c:pt idx="7165">
                  <c:v>0.58732080459589997</c:v>
                </c:pt>
                <c:pt idx="7166">
                  <c:v>0.58757191896439998</c:v>
                </c:pt>
                <c:pt idx="7167">
                  <c:v>0.58775532245640005</c:v>
                </c:pt>
                <c:pt idx="7168">
                  <c:v>0.58803552389140001</c:v>
                </c:pt>
                <c:pt idx="7169">
                  <c:v>0.58821356296539995</c:v>
                </c:pt>
                <c:pt idx="7170">
                  <c:v>0.58848547935490003</c:v>
                </c:pt>
                <c:pt idx="7171">
                  <c:v>0.58876579999919998</c:v>
                </c:pt>
                <c:pt idx="7172">
                  <c:v>0.58904373645779995</c:v>
                </c:pt>
                <c:pt idx="7173">
                  <c:v>0.58927124738689995</c:v>
                </c:pt>
                <c:pt idx="7174">
                  <c:v>0.58972412347790004</c:v>
                </c:pt>
                <c:pt idx="7175">
                  <c:v>0.59028422832490002</c:v>
                </c:pt>
                <c:pt idx="7176">
                  <c:v>0.59043514728549995</c:v>
                </c:pt>
                <c:pt idx="7177">
                  <c:v>0.59056818485259999</c:v>
                </c:pt>
                <c:pt idx="7178">
                  <c:v>0.59068256616589998</c:v>
                </c:pt>
                <c:pt idx="7179">
                  <c:v>0.59078860282900003</c:v>
                </c:pt>
                <c:pt idx="7180">
                  <c:v>0.5908527374268</c:v>
                </c:pt>
                <c:pt idx="7181">
                  <c:v>0.59097719192499998</c:v>
                </c:pt>
                <c:pt idx="7182">
                  <c:v>0.59124457836150002</c:v>
                </c:pt>
                <c:pt idx="7183">
                  <c:v>0.59149861335749998</c:v>
                </c:pt>
                <c:pt idx="7184">
                  <c:v>0.59176170825959995</c:v>
                </c:pt>
                <c:pt idx="7185">
                  <c:v>0.592041015625</c:v>
                </c:pt>
                <c:pt idx="7186">
                  <c:v>0.59231221675870005</c:v>
                </c:pt>
                <c:pt idx="7187">
                  <c:v>0.59259945154189997</c:v>
                </c:pt>
                <c:pt idx="7188">
                  <c:v>0.5929900407791</c:v>
                </c:pt>
                <c:pt idx="7189">
                  <c:v>0.59327226877210004</c:v>
                </c:pt>
                <c:pt idx="7190">
                  <c:v>0.59379053115839997</c:v>
                </c:pt>
                <c:pt idx="7191">
                  <c:v>0.59410244226459996</c:v>
                </c:pt>
                <c:pt idx="7192">
                  <c:v>0.59434843063349996</c:v>
                </c:pt>
                <c:pt idx="7193">
                  <c:v>0.59455156326290004</c:v>
                </c:pt>
                <c:pt idx="7194">
                  <c:v>0.59478729963300003</c:v>
                </c:pt>
                <c:pt idx="7195">
                  <c:v>0.59496551752089999</c:v>
                </c:pt>
                <c:pt idx="7196">
                  <c:v>0.59522420167919998</c:v>
                </c:pt>
                <c:pt idx="7197">
                  <c:v>0.59544670581820003</c:v>
                </c:pt>
                <c:pt idx="7198">
                  <c:v>0.59555160999300005</c:v>
                </c:pt>
                <c:pt idx="7199">
                  <c:v>0.59561836719509997</c:v>
                </c:pt>
                <c:pt idx="7200">
                  <c:v>0.59606719017029997</c:v>
                </c:pt>
                <c:pt idx="7201">
                  <c:v>0.59638440608980003</c:v>
                </c:pt>
                <c:pt idx="7202">
                  <c:v>0.5966444611549</c:v>
                </c:pt>
                <c:pt idx="7203">
                  <c:v>0.59705549478529996</c:v>
                </c:pt>
                <c:pt idx="7204">
                  <c:v>0.59731465578080001</c:v>
                </c:pt>
                <c:pt idx="7205">
                  <c:v>0.59755629301070001</c:v>
                </c:pt>
                <c:pt idx="7206">
                  <c:v>0.59779596328740003</c:v>
                </c:pt>
                <c:pt idx="7207">
                  <c:v>0.59804475307460003</c:v>
                </c:pt>
                <c:pt idx="7208">
                  <c:v>0.59822630882259997</c:v>
                </c:pt>
                <c:pt idx="7209">
                  <c:v>0.59832721948620005</c:v>
                </c:pt>
                <c:pt idx="7210">
                  <c:v>0.59866768121720004</c:v>
                </c:pt>
                <c:pt idx="7211">
                  <c:v>0.59916621446609997</c:v>
                </c:pt>
                <c:pt idx="7212">
                  <c:v>0.59966027736659999</c:v>
                </c:pt>
                <c:pt idx="7213">
                  <c:v>0.60002267360689998</c:v>
                </c:pt>
                <c:pt idx="7214">
                  <c:v>0.60022556781769998</c:v>
                </c:pt>
                <c:pt idx="7215">
                  <c:v>0.60049146413800003</c:v>
                </c:pt>
                <c:pt idx="7216">
                  <c:v>0.60073930025099997</c:v>
                </c:pt>
                <c:pt idx="7217">
                  <c:v>0.60089302062990002</c:v>
                </c:pt>
                <c:pt idx="7218">
                  <c:v>0.60094451904299995</c:v>
                </c:pt>
                <c:pt idx="7219">
                  <c:v>0.60106319189070001</c:v>
                </c:pt>
                <c:pt idx="7220">
                  <c:v>0.60117942094800003</c:v>
                </c:pt>
                <c:pt idx="7221">
                  <c:v>0.60126382112499999</c:v>
                </c:pt>
                <c:pt idx="7222">
                  <c:v>0.60137808322910002</c:v>
                </c:pt>
                <c:pt idx="7223">
                  <c:v>0.6016986966133</c:v>
                </c:pt>
                <c:pt idx="7224">
                  <c:v>0.6021939516068</c:v>
                </c:pt>
                <c:pt idx="7225">
                  <c:v>0.60268485546109996</c:v>
                </c:pt>
                <c:pt idx="7226">
                  <c:v>0.60300570726390001</c:v>
                </c:pt>
                <c:pt idx="7227">
                  <c:v>0.60327094793320002</c:v>
                </c:pt>
                <c:pt idx="7228">
                  <c:v>0.60355436801910001</c:v>
                </c:pt>
                <c:pt idx="7229">
                  <c:v>0.60367816686630005</c:v>
                </c:pt>
                <c:pt idx="7230">
                  <c:v>0.60373628139500002</c:v>
                </c:pt>
                <c:pt idx="7231">
                  <c:v>0.6039153933525</c:v>
                </c:pt>
                <c:pt idx="7232">
                  <c:v>0.60420936346050003</c:v>
                </c:pt>
                <c:pt idx="7233">
                  <c:v>0.6045055985451</c:v>
                </c:pt>
                <c:pt idx="7234">
                  <c:v>0.60478198528289995</c:v>
                </c:pt>
                <c:pt idx="7235">
                  <c:v>0.60504221916199996</c:v>
                </c:pt>
                <c:pt idx="7236">
                  <c:v>0.60540014505390005</c:v>
                </c:pt>
                <c:pt idx="7237">
                  <c:v>0.60587966442109997</c:v>
                </c:pt>
                <c:pt idx="7238">
                  <c:v>0.60620671510699997</c:v>
                </c:pt>
                <c:pt idx="7239">
                  <c:v>0.6064033508301</c:v>
                </c:pt>
                <c:pt idx="7240">
                  <c:v>0.60655951499939997</c:v>
                </c:pt>
                <c:pt idx="7241">
                  <c:v>0.60672801733019999</c:v>
                </c:pt>
                <c:pt idx="7242">
                  <c:v>0.60689526796339999</c:v>
                </c:pt>
                <c:pt idx="7243">
                  <c:v>0.60705530643460004</c:v>
                </c:pt>
                <c:pt idx="7244">
                  <c:v>0.60728323459629996</c:v>
                </c:pt>
                <c:pt idx="7245">
                  <c:v>0.60749357938769999</c:v>
                </c:pt>
                <c:pt idx="7246">
                  <c:v>0.60771924257279997</c:v>
                </c:pt>
                <c:pt idx="7247">
                  <c:v>0.60787928104400002</c:v>
                </c:pt>
                <c:pt idx="7248">
                  <c:v>0.60808372497560004</c:v>
                </c:pt>
                <c:pt idx="7249">
                  <c:v>0.60838729143140002</c:v>
                </c:pt>
                <c:pt idx="7250">
                  <c:v>0.60865330696109998</c:v>
                </c:pt>
                <c:pt idx="7251">
                  <c:v>0.60885477066039995</c:v>
                </c:pt>
                <c:pt idx="7252">
                  <c:v>0.60939699411390003</c:v>
                </c:pt>
                <c:pt idx="7253">
                  <c:v>0.6097937822342</c:v>
                </c:pt>
                <c:pt idx="7254">
                  <c:v>0.61006641387939997</c:v>
                </c:pt>
                <c:pt idx="7255">
                  <c:v>0.61036205291750001</c:v>
                </c:pt>
                <c:pt idx="7256">
                  <c:v>0.61050248146060004</c:v>
                </c:pt>
                <c:pt idx="7257">
                  <c:v>0.61071032285689997</c:v>
                </c:pt>
                <c:pt idx="7258">
                  <c:v>0.6109813451767</c:v>
                </c:pt>
                <c:pt idx="7259">
                  <c:v>0.61122357845310005</c:v>
                </c:pt>
                <c:pt idx="7260">
                  <c:v>0.61150950193410003</c:v>
                </c:pt>
                <c:pt idx="7261">
                  <c:v>0.61199361085890003</c:v>
                </c:pt>
                <c:pt idx="7262">
                  <c:v>0.61255532503129995</c:v>
                </c:pt>
                <c:pt idx="7263">
                  <c:v>0.61291551589969995</c:v>
                </c:pt>
                <c:pt idx="7264">
                  <c:v>0.61318886280060003</c:v>
                </c:pt>
                <c:pt idx="7265">
                  <c:v>0.61344361305240003</c:v>
                </c:pt>
                <c:pt idx="7266">
                  <c:v>0.6136951446533</c:v>
                </c:pt>
                <c:pt idx="7267">
                  <c:v>0.61395239830019999</c:v>
                </c:pt>
                <c:pt idx="7268">
                  <c:v>0.61405009031299995</c:v>
                </c:pt>
                <c:pt idx="7269">
                  <c:v>0.61419779062269997</c:v>
                </c:pt>
                <c:pt idx="7270">
                  <c:v>0.61445295810699996</c:v>
                </c:pt>
                <c:pt idx="7271">
                  <c:v>0.61473441123960004</c:v>
                </c:pt>
                <c:pt idx="7272">
                  <c:v>0.61491072177890005</c:v>
                </c:pt>
                <c:pt idx="7273">
                  <c:v>0.61532950401310005</c:v>
                </c:pt>
                <c:pt idx="7274">
                  <c:v>0.6157942414284</c:v>
                </c:pt>
                <c:pt idx="7275">
                  <c:v>0.61626768112179997</c:v>
                </c:pt>
                <c:pt idx="7276">
                  <c:v>0.61654782295230004</c:v>
                </c:pt>
                <c:pt idx="7277">
                  <c:v>0.61668217182160001</c:v>
                </c:pt>
                <c:pt idx="7278">
                  <c:v>0.6167497038841</c:v>
                </c:pt>
                <c:pt idx="7279">
                  <c:v>0.61681896448139995</c:v>
                </c:pt>
                <c:pt idx="7280">
                  <c:v>0.61688542366029997</c:v>
                </c:pt>
                <c:pt idx="7281">
                  <c:v>0.61695069074630005</c:v>
                </c:pt>
                <c:pt idx="7282">
                  <c:v>0.61725991964339999</c:v>
                </c:pt>
                <c:pt idx="7283">
                  <c:v>0.61735349893570002</c:v>
                </c:pt>
                <c:pt idx="7284">
                  <c:v>0.61747533082960004</c:v>
                </c:pt>
                <c:pt idx="7285">
                  <c:v>0.61757838726040004</c:v>
                </c:pt>
                <c:pt idx="7286">
                  <c:v>0.61768853664400003</c:v>
                </c:pt>
                <c:pt idx="7287">
                  <c:v>0.61793369054790004</c:v>
                </c:pt>
                <c:pt idx="7288">
                  <c:v>0.61810553073880004</c:v>
                </c:pt>
                <c:pt idx="7289">
                  <c:v>0.61837756633759999</c:v>
                </c:pt>
                <c:pt idx="7290">
                  <c:v>0.61883378028869995</c:v>
                </c:pt>
                <c:pt idx="7291">
                  <c:v>0.61938953399660002</c:v>
                </c:pt>
                <c:pt idx="7292">
                  <c:v>0.61966556310650001</c:v>
                </c:pt>
                <c:pt idx="7293">
                  <c:v>0.61995941400529997</c:v>
                </c:pt>
                <c:pt idx="7294">
                  <c:v>0.62022697925570003</c:v>
                </c:pt>
                <c:pt idx="7295">
                  <c:v>0.62048894166949997</c:v>
                </c:pt>
                <c:pt idx="7296">
                  <c:v>0.62071436643599998</c:v>
                </c:pt>
                <c:pt idx="7297">
                  <c:v>0.62096869945529998</c:v>
                </c:pt>
                <c:pt idx="7298">
                  <c:v>0.6212331652641</c:v>
                </c:pt>
                <c:pt idx="7299">
                  <c:v>0.62154227495189995</c:v>
                </c:pt>
                <c:pt idx="7300">
                  <c:v>0.62189185619349996</c:v>
                </c:pt>
                <c:pt idx="7301">
                  <c:v>0.62208825349810004</c:v>
                </c:pt>
                <c:pt idx="7302">
                  <c:v>0.62224525213240001</c:v>
                </c:pt>
                <c:pt idx="7303">
                  <c:v>0.62244910001749998</c:v>
                </c:pt>
                <c:pt idx="7304">
                  <c:v>0.62265372276310005</c:v>
                </c:pt>
                <c:pt idx="7305">
                  <c:v>0.62303519248960004</c:v>
                </c:pt>
                <c:pt idx="7306">
                  <c:v>0.62337958812710004</c:v>
                </c:pt>
                <c:pt idx="7307">
                  <c:v>0.62363672256470004</c:v>
                </c:pt>
                <c:pt idx="7308">
                  <c:v>0.62389266490939999</c:v>
                </c:pt>
                <c:pt idx="7309">
                  <c:v>0.62414962053300005</c:v>
                </c:pt>
                <c:pt idx="7310">
                  <c:v>0.62443232536320004</c:v>
                </c:pt>
                <c:pt idx="7311">
                  <c:v>0.62457191944120005</c:v>
                </c:pt>
                <c:pt idx="7312">
                  <c:v>0.62462937831880005</c:v>
                </c:pt>
                <c:pt idx="7313">
                  <c:v>0.62482470273970003</c:v>
                </c:pt>
                <c:pt idx="7314">
                  <c:v>0.62503546476359995</c:v>
                </c:pt>
                <c:pt idx="7315">
                  <c:v>0.62536591291429999</c:v>
                </c:pt>
                <c:pt idx="7316">
                  <c:v>0.62585514783859997</c:v>
                </c:pt>
                <c:pt idx="7317">
                  <c:v>0.62603187561039997</c:v>
                </c:pt>
                <c:pt idx="7318">
                  <c:v>0.62622523307800004</c:v>
                </c:pt>
                <c:pt idx="7319">
                  <c:v>0.62642449140550005</c:v>
                </c:pt>
                <c:pt idx="7320">
                  <c:v>0.62673753499980001</c:v>
                </c:pt>
                <c:pt idx="7321">
                  <c:v>0.62735223770140003</c:v>
                </c:pt>
                <c:pt idx="7322">
                  <c:v>0.62754184007640001</c:v>
                </c:pt>
                <c:pt idx="7323">
                  <c:v>0.62766396999359997</c:v>
                </c:pt>
                <c:pt idx="7324">
                  <c:v>0.62789696454999999</c:v>
                </c:pt>
                <c:pt idx="7325">
                  <c:v>0.62806481122970004</c:v>
                </c:pt>
                <c:pt idx="7326">
                  <c:v>0.62836474180220003</c:v>
                </c:pt>
                <c:pt idx="7327">
                  <c:v>0.62890940904619996</c:v>
                </c:pt>
                <c:pt idx="7328">
                  <c:v>0.62941771745679997</c:v>
                </c:pt>
                <c:pt idx="7329">
                  <c:v>0.62968218326570002</c:v>
                </c:pt>
                <c:pt idx="7330">
                  <c:v>0.62994748353959995</c:v>
                </c:pt>
                <c:pt idx="7331">
                  <c:v>0.63006633520129995</c:v>
                </c:pt>
                <c:pt idx="7332">
                  <c:v>0.6301244497299</c:v>
                </c:pt>
                <c:pt idx="7333">
                  <c:v>0.63020700216290004</c:v>
                </c:pt>
                <c:pt idx="7334">
                  <c:v>0.63045442104339999</c:v>
                </c:pt>
                <c:pt idx="7335">
                  <c:v>0.63060474395749999</c:v>
                </c:pt>
                <c:pt idx="7336">
                  <c:v>0.63075268268590001</c:v>
                </c:pt>
                <c:pt idx="7337">
                  <c:v>0.63104188442230003</c:v>
                </c:pt>
                <c:pt idx="7338">
                  <c:v>0.63117909431459995</c:v>
                </c:pt>
                <c:pt idx="7339">
                  <c:v>0.63154250383379995</c:v>
                </c:pt>
                <c:pt idx="7340">
                  <c:v>0.63210678100590001</c:v>
                </c:pt>
                <c:pt idx="7341">
                  <c:v>0.6324374675751</c:v>
                </c:pt>
                <c:pt idx="7342">
                  <c:v>0.63258183002470003</c:v>
                </c:pt>
                <c:pt idx="7343">
                  <c:v>0.63264441490169998</c:v>
                </c:pt>
                <c:pt idx="7344">
                  <c:v>0.63273638486859995</c:v>
                </c:pt>
                <c:pt idx="7345">
                  <c:v>0.6327955722809</c:v>
                </c:pt>
                <c:pt idx="7346">
                  <c:v>0.63288432359699998</c:v>
                </c:pt>
                <c:pt idx="7347">
                  <c:v>0.63294011354449997</c:v>
                </c:pt>
                <c:pt idx="7348">
                  <c:v>0.63309240341189998</c:v>
                </c:pt>
                <c:pt idx="7349">
                  <c:v>0.63333845138550005</c:v>
                </c:pt>
                <c:pt idx="7350">
                  <c:v>0.63353174924849998</c:v>
                </c:pt>
                <c:pt idx="7351">
                  <c:v>0.63383382558820001</c:v>
                </c:pt>
                <c:pt idx="7352">
                  <c:v>0.63417273759839998</c:v>
                </c:pt>
                <c:pt idx="7353">
                  <c:v>0.63471662998199996</c:v>
                </c:pt>
                <c:pt idx="7354">
                  <c:v>0.63509953021999999</c:v>
                </c:pt>
                <c:pt idx="7355">
                  <c:v>0.63531172275540004</c:v>
                </c:pt>
                <c:pt idx="7356">
                  <c:v>0.63543564081189996</c:v>
                </c:pt>
                <c:pt idx="7357">
                  <c:v>0.63555443286900004</c:v>
                </c:pt>
                <c:pt idx="7358">
                  <c:v>0.63571596145630005</c:v>
                </c:pt>
                <c:pt idx="7359">
                  <c:v>0.63596194982529997</c:v>
                </c:pt>
                <c:pt idx="7360">
                  <c:v>0.63621205091480004</c:v>
                </c:pt>
                <c:pt idx="7361">
                  <c:v>0.6364463567734</c:v>
                </c:pt>
                <c:pt idx="7362">
                  <c:v>0.63666880130769998</c:v>
                </c:pt>
                <c:pt idx="7363">
                  <c:v>0.63709962368009998</c:v>
                </c:pt>
                <c:pt idx="7364">
                  <c:v>0.63763588666920001</c:v>
                </c:pt>
                <c:pt idx="7365">
                  <c:v>0.63798558712010001</c:v>
                </c:pt>
                <c:pt idx="7366">
                  <c:v>0.63810592889789997</c:v>
                </c:pt>
                <c:pt idx="7367">
                  <c:v>0.63822305202480001</c:v>
                </c:pt>
                <c:pt idx="7368">
                  <c:v>0.63832873105999999</c:v>
                </c:pt>
                <c:pt idx="7369">
                  <c:v>0.63860738277439999</c:v>
                </c:pt>
                <c:pt idx="7370">
                  <c:v>0.63887518644329999</c:v>
                </c:pt>
                <c:pt idx="7371">
                  <c:v>0.63914048671720003</c:v>
                </c:pt>
                <c:pt idx="7372">
                  <c:v>0.63931518793109998</c:v>
                </c:pt>
                <c:pt idx="7373">
                  <c:v>0.63960653543470003</c:v>
                </c:pt>
                <c:pt idx="7374">
                  <c:v>0.64017349481579999</c:v>
                </c:pt>
                <c:pt idx="7375">
                  <c:v>0.64054590463640004</c:v>
                </c:pt>
                <c:pt idx="7376">
                  <c:v>0.64059805870060005</c:v>
                </c:pt>
                <c:pt idx="7377">
                  <c:v>0.64064329862589997</c:v>
                </c:pt>
                <c:pt idx="7378">
                  <c:v>0.64069151878359998</c:v>
                </c:pt>
                <c:pt idx="7379">
                  <c:v>0.64073973894119995</c:v>
                </c:pt>
                <c:pt idx="7380">
                  <c:v>0.64078307151790004</c:v>
                </c:pt>
                <c:pt idx="7381">
                  <c:v>0.64083266258240001</c:v>
                </c:pt>
                <c:pt idx="7382">
                  <c:v>0.6408740282059</c:v>
                </c:pt>
                <c:pt idx="7383">
                  <c:v>0.6409131884575</c:v>
                </c:pt>
                <c:pt idx="7384">
                  <c:v>0.64098960161209995</c:v>
                </c:pt>
                <c:pt idx="7385">
                  <c:v>0.64105629920959994</c:v>
                </c:pt>
                <c:pt idx="7386">
                  <c:v>0.64132481813429998</c:v>
                </c:pt>
                <c:pt idx="7387">
                  <c:v>0.64156270027160001</c:v>
                </c:pt>
                <c:pt idx="7388">
                  <c:v>0.64178574085240003</c:v>
                </c:pt>
                <c:pt idx="7389">
                  <c:v>0.64192962646480001</c:v>
                </c:pt>
                <c:pt idx="7390">
                  <c:v>0.64203947782519999</c:v>
                </c:pt>
                <c:pt idx="7391">
                  <c:v>0.64226895570760001</c:v>
                </c:pt>
                <c:pt idx="7392">
                  <c:v>0.64249747991560002</c:v>
                </c:pt>
                <c:pt idx="7393">
                  <c:v>0.64268547296519996</c:v>
                </c:pt>
                <c:pt idx="7394">
                  <c:v>0.64288306236269999</c:v>
                </c:pt>
                <c:pt idx="7395">
                  <c:v>0.64318841695789997</c:v>
                </c:pt>
                <c:pt idx="7396">
                  <c:v>0.64342486858369996</c:v>
                </c:pt>
                <c:pt idx="7397">
                  <c:v>0.64371329545970002</c:v>
                </c:pt>
                <c:pt idx="7398">
                  <c:v>0.6438076496124</c:v>
                </c:pt>
                <c:pt idx="7399">
                  <c:v>0.64390385150910001</c:v>
                </c:pt>
                <c:pt idx="7400">
                  <c:v>0.64408111572269999</c:v>
                </c:pt>
                <c:pt idx="7401">
                  <c:v>0.64436906576160002</c:v>
                </c:pt>
                <c:pt idx="7402">
                  <c:v>0.64463055133820002</c:v>
                </c:pt>
                <c:pt idx="7403">
                  <c:v>0.64486259222029996</c:v>
                </c:pt>
                <c:pt idx="7404">
                  <c:v>0.64513432979579999</c:v>
                </c:pt>
                <c:pt idx="7405">
                  <c:v>0.64537054300310004</c:v>
                </c:pt>
                <c:pt idx="7406">
                  <c:v>0.64551353454589999</c:v>
                </c:pt>
                <c:pt idx="7407">
                  <c:v>0.64564740657810005</c:v>
                </c:pt>
                <c:pt idx="7408">
                  <c:v>0.64592510461810004</c:v>
                </c:pt>
                <c:pt idx="7409">
                  <c:v>0.64646714925769999</c:v>
                </c:pt>
                <c:pt idx="7410">
                  <c:v>0.6466392874718</c:v>
                </c:pt>
                <c:pt idx="7411">
                  <c:v>0.64677149057390004</c:v>
                </c:pt>
                <c:pt idx="7412">
                  <c:v>0.64708405733109997</c:v>
                </c:pt>
                <c:pt idx="7413">
                  <c:v>0.64733099937439997</c:v>
                </c:pt>
                <c:pt idx="7414">
                  <c:v>0.64759421348570001</c:v>
                </c:pt>
                <c:pt idx="7415">
                  <c:v>0.64785796403880003</c:v>
                </c:pt>
                <c:pt idx="7416">
                  <c:v>0.64811563491820001</c:v>
                </c:pt>
                <c:pt idx="7417">
                  <c:v>0.64826822280880003</c:v>
                </c:pt>
                <c:pt idx="7418">
                  <c:v>0.64840430021289996</c:v>
                </c:pt>
                <c:pt idx="7419">
                  <c:v>0.64861732721330001</c:v>
                </c:pt>
                <c:pt idx="7420">
                  <c:v>0.64916521310810005</c:v>
                </c:pt>
                <c:pt idx="7421">
                  <c:v>0.64935815334320002</c:v>
                </c:pt>
                <c:pt idx="7422">
                  <c:v>0.64952385425570003</c:v>
                </c:pt>
                <c:pt idx="7423">
                  <c:v>0.64971536397929996</c:v>
                </c:pt>
                <c:pt idx="7424">
                  <c:v>0.64993333816529997</c:v>
                </c:pt>
                <c:pt idx="7425">
                  <c:v>0.65018385648730004</c:v>
                </c:pt>
                <c:pt idx="7426">
                  <c:v>0.65041351318359997</c:v>
                </c:pt>
                <c:pt idx="7427">
                  <c:v>0.65054649114609997</c:v>
                </c:pt>
                <c:pt idx="7428">
                  <c:v>0.65068697929380004</c:v>
                </c:pt>
                <c:pt idx="7429">
                  <c:v>0.65083396434780005</c:v>
                </c:pt>
                <c:pt idx="7430">
                  <c:v>0.65127068758009998</c:v>
                </c:pt>
                <c:pt idx="7431">
                  <c:v>0.65167844295499999</c:v>
                </c:pt>
                <c:pt idx="7432">
                  <c:v>0.65196001529689995</c:v>
                </c:pt>
                <c:pt idx="7433">
                  <c:v>0.65206611156460004</c:v>
                </c:pt>
                <c:pt idx="7434">
                  <c:v>0.65218341350560005</c:v>
                </c:pt>
                <c:pt idx="7435">
                  <c:v>0.65246528387070002</c:v>
                </c:pt>
                <c:pt idx="7436">
                  <c:v>0.65273249149320001</c:v>
                </c:pt>
                <c:pt idx="7437">
                  <c:v>0.65292894840240001</c:v>
                </c:pt>
                <c:pt idx="7438">
                  <c:v>0.65303570032119995</c:v>
                </c:pt>
                <c:pt idx="7439">
                  <c:v>0.65330201387410003</c:v>
                </c:pt>
                <c:pt idx="7440">
                  <c:v>0.65359258651730001</c:v>
                </c:pt>
                <c:pt idx="7441">
                  <c:v>0.6539807319641</c:v>
                </c:pt>
                <c:pt idx="7442">
                  <c:v>0.65451544523240002</c:v>
                </c:pt>
                <c:pt idx="7443">
                  <c:v>0.65495079755779995</c:v>
                </c:pt>
                <c:pt idx="7444">
                  <c:v>0.6550853848457</c:v>
                </c:pt>
                <c:pt idx="7445">
                  <c:v>0.65517699718480005</c:v>
                </c:pt>
                <c:pt idx="7446">
                  <c:v>0.65529727935790005</c:v>
                </c:pt>
                <c:pt idx="7447">
                  <c:v>0.6554473638535</c:v>
                </c:pt>
                <c:pt idx="7448">
                  <c:v>0.65557998418810004</c:v>
                </c:pt>
                <c:pt idx="7449">
                  <c:v>0.65580344200130003</c:v>
                </c:pt>
                <c:pt idx="7450">
                  <c:v>0.65605413913730004</c:v>
                </c:pt>
                <c:pt idx="7451">
                  <c:v>0.65634894371029995</c:v>
                </c:pt>
                <c:pt idx="7452">
                  <c:v>0.65664249658579998</c:v>
                </c:pt>
                <c:pt idx="7453">
                  <c:v>0.65721762180330001</c:v>
                </c:pt>
                <c:pt idx="7454">
                  <c:v>0.65765547752380005</c:v>
                </c:pt>
                <c:pt idx="7455">
                  <c:v>0.65782260894779998</c:v>
                </c:pt>
                <c:pt idx="7456">
                  <c:v>0.65797269344330001</c:v>
                </c:pt>
                <c:pt idx="7457">
                  <c:v>0.65822172164920001</c:v>
                </c:pt>
                <c:pt idx="7458">
                  <c:v>0.65848004817960004</c:v>
                </c:pt>
                <c:pt idx="7459">
                  <c:v>0.65863704681400004</c:v>
                </c:pt>
                <c:pt idx="7460">
                  <c:v>0.65892565250400004</c:v>
                </c:pt>
                <c:pt idx="7461">
                  <c:v>0.65919256210330002</c:v>
                </c:pt>
                <c:pt idx="7462">
                  <c:v>0.65953236818310002</c:v>
                </c:pt>
                <c:pt idx="7463">
                  <c:v>0.66012901067730001</c:v>
                </c:pt>
                <c:pt idx="7464">
                  <c:v>0.66051137447359998</c:v>
                </c:pt>
                <c:pt idx="7465">
                  <c:v>0.66065913438799995</c:v>
                </c:pt>
                <c:pt idx="7466">
                  <c:v>0.66078549623490002</c:v>
                </c:pt>
                <c:pt idx="7467">
                  <c:v>0.66090887784959995</c:v>
                </c:pt>
                <c:pt idx="7468">
                  <c:v>0.66103726625439996</c:v>
                </c:pt>
                <c:pt idx="7469">
                  <c:v>0.6611684560776</c:v>
                </c:pt>
                <c:pt idx="7470">
                  <c:v>0.66146069765089999</c:v>
                </c:pt>
                <c:pt idx="7471">
                  <c:v>0.66162365674970003</c:v>
                </c:pt>
                <c:pt idx="7472">
                  <c:v>0.66187590360640003</c:v>
                </c:pt>
                <c:pt idx="7473">
                  <c:v>0.66205394268039996</c:v>
                </c:pt>
                <c:pt idx="7474">
                  <c:v>0.66216647624970004</c:v>
                </c:pt>
                <c:pt idx="7475">
                  <c:v>0.66242009401320001</c:v>
                </c:pt>
                <c:pt idx="7476">
                  <c:v>0.66270554065700005</c:v>
                </c:pt>
                <c:pt idx="7477">
                  <c:v>0.66314637660980003</c:v>
                </c:pt>
                <c:pt idx="7478">
                  <c:v>0.6636983752251</c:v>
                </c:pt>
                <c:pt idx="7479">
                  <c:v>0.66413319110869995</c:v>
                </c:pt>
                <c:pt idx="7480">
                  <c:v>0.66434270143509999</c:v>
                </c:pt>
                <c:pt idx="7481">
                  <c:v>0.66461741924289996</c:v>
                </c:pt>
                <c:pt idx="7482">
                  <c:v>0.66481781005859997</c:v>
                </c:pt>
                <c:pt idx="7483">
                  <c:v>0.66511613130570002</c:v>
                </c:pt>
                <c:pt idx="7484">
                  <c:v>0.66529643535609995</c:v>
                </c:pt>
                <c:pt idx="7485">
                  <c:v>0.66538912057879995</c:v>
                </c:pt>
                <c:pt idx="7486">
                  <c:v>0.66564047336580001</c:v>
                </c:pt>
                <c:pt idx="7487">
                  <c:v>0.66576802730560003</c:v>
                </c:pt>
                <c:pt idx="7488">
                  <c:v>0.66589200496669998</c:v>
                </c:pt>
                <c:pt idx="7489">
                  <c:v>0.66621065139769997</c:v>
                </c:pt>
                <c:pt idx="7490">
                  <c:v>0.6664904952049</c:v>
                </c:pt>
                <c:pt idx="7491">
                  <c:v>0.66674226522449997</c:v>
                </c:pt>
                <c:pt idx="7492">
                  <c:v>0.66691297292709995</c:v>
                </c:pt>
                <c:pt idx="7493">
                  <c:v>0.66720151901250002</c:v>
                </c:pt>
                <c:pt idx="7494">
                  <c:v>0.66732943058009997</c:v>
                </c:pt>
                <c:pt idx="7495">
                  <c:v>0.66758787631990002</c:v>
                </c:pt>
                <c:pt idx="7496">
                  <c:v>0.66780436038970004</c:v>
                </c:pt>
                <c:pt idx="7497">
                  <c:v>0.6679942011833</c:v>
                </c:pt>
                <c:pt idx="7498">
                  <c:v>0.66845858097080002</c:v>
                </c:pt>
                <c:pt idx="7499">
                  <c:v>0.66870576143259997</c:v>
                </c:pt>
                <c:pt idx="7500">
                  <c:v>0.6689061522484</c:v>
                </c:pt>
                <c:pt idx="7501">
                  <c:v>0.6691873669624</c:v>
                </c:pt>
                <c:pt idx="7502">
                  <c:v>0.66943365335460003</c:v>
                </c:pt>
                <c:pt idx="7503">
                  <c:v>0.66966784000400004</c:v>
                </c:pt>
                <c:pt idx="7504">
                  <c:v>0.66991424560549995</c:v>
                </c:pt>
                <c:pt idx="7505">
                  <c:v>0.67008930444720005</c:v>
                </c:pt>
                <c:pt idx="7506">
                  <c:v>0.67019462585449996</c:v>
                </c:pt>
                <c:pt idx="7507">
                  <c:v>0.67030537128449996</c:v>
                </c:pt>
                <c:pt idx="7508">
                  <c:v>0.67045456171039997</c:v>
                </c:pt>
                <c:pt idx="7509">
                  <c:v>0.6707837581635</c:v>
                </c:pt>
                <c:pt idx="7510">
                  <c:v>0.67095041275019995</c:v>
                </c:pt>
                <c:pt idx="7511">
                  <c:v>0.67108452320099998</c:v>
                </c:pt>
                <c:pt idx="7512">
                  <c:v>0.67118448019029997</c:v>
                </c:pt>
                <c:pt idx="7513">
                  <c:v>0.67134892940519997</c:v>
                </c:pt>
                <c:pt idx="7514">
                  <c:v>0.67168241739269996</c:v>
                </c:pt>
                <c:pt idx="7515">
                  <c:v>0.67220449447630004</c:v>
                </c:pt>
                <c:pt idx="7516">
                  <c:v>0.672514975071</c:v>
                </c:pt>
                <c:pt idx="7517">
                  <c:v>0.67279469966890004</c:v>
                </c:pt>
                <c:pt idx="7518">
                  <c:v>0.67306166887279995</c:v>
                </c:pt>
                <c:pt idx="7519">
                  <c:v>0.67333078384400002</c:v>
                </c:pt>
                <c:pt idx="7520">
                  <c:v>0.67356795072560005</c:v>
                </c:pt>
                <c:pt idx="7521">
                  <c:v>0.67382156848910002</c:v>
                </c:pt>
                <c:pt idx="7522">
                  <c:v>0.6741586923599</c:v>
                </c:pt>
                <c:pt idx="7523">
                  <c:v>0.67469948530199997</c:v>
                </c:pt>
                <c:pt idx="7524">
                  <c:v>0.67517656087879996</c:v>
                </c:pt>
                <c:pt idx="7525">
                  <c:v>0.67549341917039996</c:v>
                </c:pt>
                <c:pt idx="7526">
                  <c:v>0.67572635412219995</c:v>
                </c:pt>
                <c:pt idx="7527">
                  <c:v>0.67597103118900004</c:v>
                </c:pt>
                <c:pt idx="7528">
                  <c:v>0.67610234022140003</c:v>
                </c:pt>
                <c:pt idx="7529">
                  <c:v>0.67629855871199995</c:v>
                </c:pt>
                <c:pt idx="7530">
                  <c:v>0.67656308412550004</c:v>
                </c:pt>
                <c:pt idx="7531">
                  <c:v>0.67685931921010001</c:v>
                </c:pt>
                <c:pt idx="7532">
                  <c:v>0.67700791358949997</c:v>
                </c:pt>
                <c:pt idx="7533">
                  <c:v>0.67711544036869997</c:v>
                </c:pt>
                <c:pt idx="7534">
                  <c:v>0.67718786001209996</c:v>
                </c:pt>
                <c:pt idx="7535">
                  <c:v>0.67729651927949996</c:v>
                </c:pt>
                <c:pt idx="7536">
                  <c:v>0.67760968208310002</c:v>
                </c:pt>
                <c:pt idx="7537">
                  <c:v>0.67791557312009998</c:v>
                </c:pt>
                <c:pt idx="7538">
                  <c:v>0.67827022075650001</c:v>
                </c:pt>
                <c:pt idx="7539">
                  <c:v>0.67852324247359996</c:v>
                </c:pt>
                <c:pt idx="7540">
                  <c:v>0.67889881134029995</c:v>
                </c:pt>
                <c:pt idx="7541">
                  <c:v>0.67936354875560001</c:v>
                </c:pt>
                <c:pt idx="7542">
                  <c:v>0.67974585294720002</c:v>
                </c:pt>
                <c:pt idx="7543">
                  <c:v>0.68009138107300005</c:v>
                </c:pt>
                <c:pt idx="7544">
                  <c:v>0.68030351400379996</c:v>
                </c:pt>
                <c:pt idx="7545">
                  <c:v>0.68042850494380003</c:v>
                </c:pt>
                <c:pt idx="7546">
                  <c:v>0.68069666624070002</c:v>
                </c:pt>
                <c:pt idx="7547">
                  <c:v>0.68094843626019996</c:v>
                </c:pt>
                <c:pt idx="7548">
                  <c:v>0.68117576837539995</c:v>
                </c:pt>
                <c:pt idx="7549">
                  <c:v>0.68143439292910002</c:v>
                </c:pt>
                <c:pt idx="7550">
                  <c:v>0.68171316385269998</c:v>
                </c:pt>
                <c:pt idx="7551">
                  <c:v>0.68192893266679999</c:v>
                </c:pt>
                <c:pt idx="7552">
                  <c:v>0.68202739953989999</c:v>
                </c:pt>
                <c:pt idx="7553">
                  <c:v>0.6821673512459</c:v>
                </c:pt>
                <c:pt idx="7554">
                  <c:v>0.68252176046369994</c:v>
                </c:pt>
                <c:pt idx="7555">
                  <c:v>0.68310111761089998</c:v>
                </c:pt>
                <c:pt idx="7556">
                  <c:v>0.68325322866439997</c:v>
                </c:pt>
                <c:pt idx="7557">
                  <c:v>0.68338263034820002</c:v>
                </c:pt>
                <c:pt idx="7558">
                  <c:v>0.68346416950230005</c:v>
                </c:pt>
                <c:pt idx="7559">
                  <c:v>0.68354129791259999</c:v>
                </c:pt>
                <c:pt idx="7560">
                  <c:v>0.68360871076579999</c:v>
                </c:pt>
                <c:pt idx="7561">
                  <c:v>0.68371087312699996</c:v>
                </c:pt>
                <c:pt idx="7562">
                  <c:v>0.68398970365519995</c:v>
                </c:pt>
                <c:pt idx="7563">
                  <c:v>0.68425279855730003</c:v>
                </c:pt>
                <c:pt idx="7564">
                  <c:v>0.68445789814000002</c:v>
                </c:pt>
                <c:pt idx="7565">
                  <c:v>0.68472361564640005</c:v>
                </c:pt>
                <c:pt idx="7566">
                  <c:v>0.68501108884810002</c:v>
                </c:pt>
                <c:pt idx="7567">
                  <c:v>0.68522465229030005</c:v>
                </c:pt>
                <c:pt idx="7568">
                  <c:v>0.68554884195330001</c:v>
                </c:pt>
                <c:pt idx="7569">
                  <c:v>0.68589043617250001</c:v>
                </c:pt>
                <c:pt idx="7570">
                  <c:v>0.6860694289207</c:v>
                </c:pt>
                <c:pt idx="7571">
                  <c:v>0.68638581037519997</c:v>
                </c:pt>
                <c:pt idx="7572">
                  <c:v>0.6865975260735</c:v>
                </c:pt>
                <c:pt idx="7573">
                  <c:v>0.68689799308779997</c:v>
                </c:pt>
                <c:pt idx="7574">
                  <c:v>0.68727147579189996</c:v>
                </c:pt>
                <c:pt idx="7575">
                  <c:v>0.6877392530441</c:v>
                </c:pt>
                <c:pt idx="7576">
                  <c:v>0.68822556734090001</c:v>
                </c:pt>
                <c:pt idx="7577">
                  <c:v>0.68852299451830001</c:v>
                </c:pt>
                <c:pt idx="7578">
                  <c:v>0.68877530097960005</c:v>
                </c:pt>
                <c:pt idx="7579">
                  <c:v>0.68889361619949996</c:v>
                </c:pt>
                <c:pt idx="7580">
                  <c:v>0.68898844718929997</c:v>
                </c:pt>
                <c:pt idx="7581">
                  <c:v>0.68905413150789996</c:v>
                </c:pt>
                <c:pt idx="7582">
                  <c:v>0.68915241956710005</c:v>
                </c:pt>
                <c:pt idx="7583">
                  <c:v>0.68921369314189995</c:v>
                </c:pt>
                <c:pt idx="7584">
                  <c:v>0.68935340642929999</c:v>
                </c:pt>
                <c:pt idx="7585">
                  <c:v>0.68964415788650002</c:v>
                </c:pt>
                <c:pt idx="7586">
                  <c:v>0.68987548351289996</c:v>
                </c:pt>
                <c:pt idx="7587">
                  <c:v>0.69014567136759997</c:v>
                </c:pt>
                <c:pt idx="7588">
                  <c:v>0.69041472673420001</c:v>
                </c:pt>
                <c:pt idx="7589">
                  <c:v>0.69059532880779995</c:v>
                </c:pt>
                <c:pt idx="7590">
                  <c:v>0.6910368204117</c:v>
                </c:pt>
                <c:pt idx="7591">
                  <c:v>0.69156420230869997</c:v>
                </c:pt>
                <c:pt idx="7592">
                  <c:v>0.69195830821990001</c:v>
                </c:pt>
                <c:pt idx="7593">
                  <c:v>0.69213241338730003</c:v>
                </c:pt>
                <c:pt idx="7594">
                  <c:v>0.69227820634839998</c:v>
                </c:pt>
                <c:pt idx="7595">
                  <c:v>0.69250726699830001</c:v>
                </c:pt>
                <c:pt idx="7596">
                  <c:v>0.69261443614960005</c:v>
                </c:pt>
                <c:pt idx="7597">
                  <c:v>0.6927211880684</c:v>
                </c:pt>
                <c:pt idx="7598">
                  <c:v>0.69289749860759997</c:v>
                </c:pt>
                <c:pt idx="7599">
                  <c:v>0.69315510988240003</c:v>
                </c:pt>
                <c:pt idx="7600">
                  <c:v>0.69361156225200005</c:v>
                </c:pt>
                <c:pt idx="7601">
                  <c:v>0.69416266679759997</c:v>
                </c:pt>
                <c:pt idx="7602">
                  <c:v>0.69440943002699995</c:v>
                </c:pt>
                <c:pt idx="7603">
                  <c:v>0.69455069303509998</c:v>
                </c:pt>
                <c:pt idx="7604">
                  <c:v>0.69479763507839998</c:v>
                </c:pt>
                <c:pt idx="7605">
                  <c:v>0.69497114419939998</c:v>
                </c:pt>
                <c:pt idx="7606">
                  <c:v>0.69506353139879995</c:v>
                </c:pt>
                <c:pt idx="7607">
                  <c:v>0.69512945413589999</c:v>
                </c:pt>
                <c:pt idx="7608">
                  <c:v>0.69522613286970003</c:v>
                </c:pt>
                <c:pt idx="7609">
                  <c:v>0.69531333446499999</c:v>
                </c:pt>
                <c:pt idx="7610">
                  <c:v>0.695597589016</c:v>
                </c:pt>
                <c:pt idx="7611">
                  <c:v>0.69592905044560005</c:v>
                </c:pt>
                <c:pt idx="7612">
                  <c:v>0.69652634859090001</c:v>
                </c:pt>
                <c:pt idx="7613">
                  <c:v>0.69681310653689998</c:v>
                </c:pt>
                <c:pt idx="7614">
                  <c:v>0.69706213474269996</c:v>
                </c:pt>
                <c:pt idx="7615">
                  <c:v>0.69730639457700005</c:v>
                </c:pt>
                <c:pt idx="7616">
                  <c:v>0.69756871461869996</c:v>
                </c:pt>
                <c:pt idx="7617">
                  <c:v>0.69772547483439995</c:v>
                </c:pt>
                <c:pt idx="7618">
                  <c:v>0.69800710678099998</c:v>
                </c:pt>
                <c:pt idx="7619">
                  <c:v>0.69827997684480003</c:v>
                </c:pt>
                <c:pt idx="7620">
                  <c:v>0.69850510358810003</c:v>
                </c:pt>
                <c:pt idx="7621">
                  <c:v>0.69878822565080001</c:v>
                </c:pt>
                <c:pt idx="7622">
                  <c:v>0.69935745000839999</c:v>
                </c:pt>
                <c:pt idx="7623">
                  <c:v>0.69960582256320003</c:v>
                </c:pt>
                <c:pt idx="7624">
                  <c:v>0.69984841346740001</c:v>
                </c:pt>
                <c:pt idx="7625">
                  <c:v>0.69998991489410001</c:v>
                </c:pt>
                <c:pt idx="7626">
                  <c:v>0.70015794038769996</c:v>
                </c:pt>
                <c:pt idx="7627">
                  <c:v>0.70041340589519996</c:v>
                </c:pt>
                <c:pt idx="7628">
                  <c:v>0.70086050033570002</c:v>
                </c:pt>
                <c:pt idx="7629">
                  <c:v>0.70114493370060005</c:v>
                </c:pt>
                <c:pt idx="7630">
                  <c:v>0.7013500332832</c:v>
                </c:pt>
                <c:pt idx="7631">
                  <c:v>0.70147091150280005</c:v>
                </c:pt>
                <c:pt idx="7632">
                  <c:v>0.70159935951230001</c:v>
                </c:pt>
                <c:pt idx="7633">
                  <c:v>0.70180982351300003</c:v>
                </c:pt>
                <c:pt idx="7634">
                  <c:v>0.70204085111619996</c:v>
                </c:pt>
                <c:pt idx="7635">
                  <c:v>0.70227885246279997</c:v>
                </c:pt>
                <c:pt idx="7636">
                  <c:v>0.70242226123810003</c:v>
                </c:pt>
                <c:pt idx="7637">
                  <c:v>0.70256429910660001</c:v>
                </c:pt>
                <c:pt idx="7638">
                  <c:v>0.70291781425480004</c:v>
                </c:pt>
                <c:pt idx="7639">
                  <c:v>0.70341986417769997</c:v>
                </c:pt>
                <c:pt idx="7640">
                  <c:v>0.70357728004459996</c:v>
                </c:pt>
                <c:pt idx="7641">
                  <c:v>0.70386463403699995</c:v>
                </c:pt>
                <c:pt idx="7642">
                  <c:v>0.70408540964129995</c:v>
                </c:pt>
                <c:pt idx="7643">
                  <c:v>0.70425236225129995</c:v>
                </c:pt>
                <c:pt idx="7644">
                  <c:v>0.70450335741040004</c:v>
                </c:pt>
                <c:pt idx="7645">
                  <c:v>0.70481479167939998</c:v>
                </c:pt>
                <c:pt idx="7646">
                  <c:v>0.70525789260859995</c:v>
                </c:pt>
                <c:pt idx="7647">
                  <c:v>0.70565611124039995</c:v>
                </c:pt>
                <c:pt idx="7648">
                  <c:v>0.70584553480150003</c:v>
                </c:pt>
                <c:pt idx="7649">
                  <c:v>0.70604312419890003</c:v>
                </c:pt>
                <c:pt idx="7650">
                  <c:v>0.70628941059109995</c:v>
                </c:pt>
                <c:pt idx="7651">
                  <c:v>0.70675206184390005</c:v>
                </c:pt>
                <c:pt idx="7652">
                  <c:v>0.70706444978710004</c:v>
                </c:pt>
                <c:pt idx="7653">
                  <c:v>0.70727348327640005</c:v>
                </c:pt>
                <c:pt idx="7654">
                  <c:v>0.70733410120009999</c:v>
                </c:pt>
                <c:pt idx="7655">
                  <c:v>0.70742487907410001</c:v>
                </c:pt>
                <c:pt idx="7656">
                  <c:v>0.70753359794619997</c:v>
                </c:pt>
                <c:pt idx="7657">
                  <c:v>0.70770406723019996</c:v>
                </c:pt>
                <c:pt idx="7658">
                  <c:v>0.70795047283169998</c:v>
                </c:pt>
                <c:pt idx="7659">
                  <c:v>0.70809549093250002</c:v>
                </c:pt>
                <c:pt idx="7660">
                  <c:v>0.70817387104030005</c:v>
                </c:pt>
                <c:pt idx="7661">
                  <c:v>0.70830291509629995</c:v>
                </c:pt>
                <c:pt idx="7662">
                  <c:v>0.70873069763179997</c:v>
                </c:pt>
                <c:pt idx="7663">
                  <c:v>0.70926368236540005</c:v>
                </c:pt>
                <c:pt idx="7664">
                  <c:v>0.70935785770420001</c:v>
                </c:pt>
                <c:pt idx="7665">
                  <c:v>0.70944732427599999</c:v>
                </c:pt>
                <c:pt idx="7666">
                  <c:v>0.70968490838999998</c:v>
                </c:pt>
                <c:pt idx="7667">
                  <c:v>0.70991313457490002</c:v>
                </c:pt>
                <c:pt idx="7668">
                  <c:v>0.71015983819960005</c:v>
                </c:pt>
                <c:pt idx="7669">
                  <c:v>0.71044349670410001</c:v>
                </c:pt>
                <c:pt idx="7670">
                  <c:v>0.71106380224230004</c:v>
                </c:pt>
                <c:pt idx="7671">
                  <c:v>0.71126794815060002</c:v>
                </c:pt>
                <c:pt idx="7672">
                  <c:v>0.71145999431609996</c:v>
                </c:pt>
                <c:pt idx="7673">
                  <c:v>0.71169984340670001</c:v>
                </c:pt>
                <c:pt idx="7674">
                  <c:v>0.71195095777509998</c:v>
                </c:pt>
                <c:pt idx="7675">
                  <c:v>0.7121910452843</c:v>
                </c:pt>
                <c:pt idx="7676">
                  <c:v>0.71245765686039997</c:v>
                </c:pt>
                <c:pt idx="7677">
                  <c:v>0.71275210380550003</c:v>
                </c:pt>
                <c:pt idx="7678">
                  <c:v>0.71292608976359995</c:v>
                </c:pt>
                <c:pt idx="7679">
                  <c:v>0.71307975053789996</c:v>
                </c:pt>
                <c:pt idx="7680">
                  <c:v>0.71330094337460004</c:v>
                </c:pt>
                <c:pt idx="7681">
                  <c:v>0.71347904205320001</c:v>
                </c:pt>
                <c:pt idx="7682">
                  <c:v>0.71382021903990001</c:v>
                </c:pt>
                <c:pt idx="7683">
                  <c:v>0.71406239271159999</c:v>
                </c:pt>
                <c:pt idx="7684">
                  <c:v>0.71428722143169998</c:v>
                </c:pt>
                <c:pt idx="7685">
                  <c:v>0.71444982290269998</c:v>
                </c:pt>
                <c:pt idx="7686">
                  <c:v>0.71454668045040004</c:v>
                </c:pt>
                <c:pt idx="7687">
                  <c:v>0.71464592218400003</c:v>
                </c:pt>
                <c:pt idx="7688">
                  <c:v>0.71492326259609995</c:v>
                </c:pt>
                <c:pt idx="7689">
                  <c:v>0.71514391899109997</c:v>
                </c:pt>
                <c:pt idx="7690">
                  <c:v>0.71533989906310003</c:v>
                </c:pt>
                <c:pt idx="7691">
                  <c:v>0.71587800979609995</c:v>
                </c:pt>
                <c:pt idx="7692">
                  <c:v>0.71630489826199994</c:v>
                </c:pt>
                <c:pt idx="7693">
                  <c:v>0.71664249896999999</c:v>
                </c:pt>
                <c:pt idx="7694">
                  <c:v>0.71684265136720005</c:v>
                </c:pt>
                <c:pt idx="7695">
                  <c:v>0.71700346469880005</c:v>
                </c:pt>
                <c:pt idx="7696">
                  <c:v>0.71727234125140005</c:v>
                </c:pt>
                <c:pt idx="7697">
                  <c:v>0.71753299236300006</c:v>
                </c:pt>
                <c:pt idx="7698">
                  <c:v>0.71780705451969995</c:v>
                </c:pt>
                <c:pt idx="7699">
                  <c:v>0.71802157163619995</c:v>
                </c:pt>
                <c:pt idx="7700">
                  <c:v>0.71818661689759999</c:v>
                </c:pt>
                <c:pt idx="7701">
                  <c:v>0.71832603216169999</c:v>
                </c:pt>
                <c:pt idx="7702">
                  <c:v>0.7186473608017</c:v>
                </c:pt>
                <c:pt idx="7703">
                  <c:v>0.71879065036769996</c:v>
                </c:pt>
                <c:pt idx="7704">
                  <c:v>0.7189447879791</c:v>
                </c:pt>
                <c:pt idx="7705">
                  <c:v>0.71911382675169999</c:v>
                </c:pt>
                <c:pt idx="7706">
                  <c:v>0.71946936845779996</c:v>
                </c:pt>
                <c:pt idx="7707">
                  <c:v>0.71979510784150003</c:v>
                </c:pt>
                <c:pt idx="7708">
                  <c:v>0.72013735771179999</c:v>
                </c:pt>
                <c:pt idx="7709">
                  <c:v>0.72047132253650004</c:v>
                </c:pt>
                <c:pt idx="7710">
                  <c:v>0.7206727862358</c:v>
                </c:pt>
                <c:pt idx="7711">
                  <c:v>0.72106164693829999</c:v>
                </c:pt>
                <c:pt idx="7712">
                  <c:v>0.72139263153080002</c:v>
                </c:pt>
                <c:pt idx="7713">
                  <c:v>0.72189134359359997</c:v>
                </c:pt>
                <c:pt idx="7714">
                  <c:v>0.72225511074070003</c:v>
                </c:pt>
                <c:pt idx="7715">
                  <c:v>0.72240757942199996</c:v>
                </c:pt>
                <c:pt idx="7716">
                  <c:v>0.72255820035929996</c:v>
                </c:pt>
                <c:pt idx="7717">
                  <c:v>0.72282505035400002</c:v>
                </c:pt>
                <c:pt idx="7718">
                  <c:v>0.7229881882668</c:v>
                </c:pt>
                <c:pt idx="7719">
                  <c:v>0.72325646877289995</c:v>
                </c:pt>
                <c:pt idx="7720">
                  <c:v>0.72339385747910001</c:v>
                </c:pt>
                <c:pt idx="7721">
                  <c:v>0.72350168228150002</c:v>
                </c:pt>
                <c:pt idx="7722">
                  <c:v>0.72381824254990001</c:v>
                </c:pt>
                <c:pt idx="7723">
                  <c:v>0.72411799430849999</c:v>
                </c:pt>
                <c:pt idx="7724">
                  <c:v>0.72441142797470004</c:v>
                </c:pt>
                <c:pt idx="7725">
                  <c:v>0.72455066442490001</c:v>
                </c:pt>
                <c:pt idx="7726">
                  <c:v>0.72483158111570001</c:v>
                </c:pt>
                <c:pt idx="7727">
                  <c:v>0.72506433725359998</c:v>
                </c:pt>
                <c:pt idx="7728">
                  <c:v>0.7251858711243</c:v>
                </c:pt>
                <c:pt idx="7729">
                  <c:v>0.72528171539310005</c:v>
                </c:pt>
                <c:pt idx="7730">
                  <c:v>0.72539198398589999</c:v>
                </c:pt>
                <c:pt idx="7731">
                  <c:v>0.72550642490390005</c:v>
                </c:pt>
                <c:pt idx="7732">
                  <c:v>0.72569721937179998</c:v>
                </c:pt>
                <c:pt idx="7733">
                  <c:v>0.72621285915370004</c:v>
                </c:pt>
                <c:pt idx="7734">
                  <c:v>0.72651815414429999</c:v>
                </c:pt>
                <c:pt idx="7735">
                  <c:v>0.72677862644199998</c:v>
                </c:pt>
                <c:pt idx="7736">
                  <c:v>0.72690939903259999</c:v>
                </c:pt>
                <c:pt idx="7737">
                  <c:v>0.72719192504880004</c:v>
                </c:pt>
                <c:pt idx="7738">
                  <c:v>0.72750014066699997</c:v>
                </c:pt>
                <c:pt idx="7739">
                  <c:v>0.72780448198320002</c:v>
                </c:pt>
                <c:pt idx="7740">
                  <c:v>0.7280975580215</c:v>
                </c:pt>
                <c:pt idx="7741">
                  <c:v>0.72831958532329999</c:v>
                </c:pt>
                <c:pt idx="7742">
                  <c:v>0.7285508513451</c:v>
                </c:pt>
                <c:pt idx="7743">
                  <c:v>0.72875267267230004</c:v>
                </c:pt>
                <c:pt idx="7744">
                  <c:v>0.72881954908369995</c:v>
                </c:pt>
                <c:pt idx="7745">
                  <c:v>0.72892040014269999</c:v>
                </c:pt>
                <c:pt idx="7746">
                  <c:v>0.72904175519939995</c:v>
                </c:pt>
                <c:pt idx="7747">
                  <c:v>0.7293140292168</c:v>
                </c:pt>
                <c:pt idx="7748">
                  <c:v>0.72964823245999999</c:v>
                </c:pt>
                <c:pt idx="7749">
                  <c:v>0.73020219802859998</c:v>
                </c:pt>
                <c:pt idx="7750">
                  <c:v>0.73057967424390002</c:v>
                </c:pt>
                <c:pt idx="7751">
                  <c:v>0.73072969913480001</c:v>
                </c:pt>
                <c:pt idx="7752">
                  <c:v>0.73095625638960005</c:v>
                </c:pt>
                <c:pt idx="7753">
                  <c:v>0.73121821880339999</c:v>
                </c:pt>
                <c:pt idx="7754">
                  <c:v>0.73150521516800004</c:v>
                </c:pt>
                <c:pt idx="7755">
                  <c:v>0.73166078329090001</c:v>
                </c:pt>
                <c:pt idx="7756">
                  <c:v>0.73181140422820001</c:v>
                </c:pt>
                <c:pt idx="7757">
                  <c:v>0.73202884197240004</c:v>
                </c:pt>
                <c:pt idx="7758">
                  <c:v>0.73263448476790005</c:v>
                </c:pt>
                <c:pt idx="7759">
                  <c:v>0.73303937911990003</c:v>
                </c:pt>
                <c:pt idx="7760">
                  <c:v>0.73327070474620004</c:v>
                </c:pt>
                <c:pt idx="7761">
                  <c:v>0.73352426290509998</c:v>
                </c:pt>
                <c:pt idx="7762">
                  <c:v>0.73379611968989999</c:v>
                </c:pt>
                <c:pt idx="7763">
                  <c:v>0.73397964239119995</c:v>
                </c:pt>
                <c:pt idx="7764">
                  <c:v>0.73425954580310004</c:v>
                </c:pt>
                <c:pt idx="7765">
                  <c:v>0.73449742794039996</c:v>
                </c:pt>
                <c:pt idx="7766">
                  <c:v>0.73475080728529996</c:v>
                </c:pt>
                <c:pt idx="7767">
                  <c:v>0.73498117923740003</c:v>
                </c:pt>
                <c:pt idx="7768">
                  <c:v>0.73550212383269997</c:v>
                </c:pt>
                <c:pt idx="7769">
                  <c:v>0.7356948256493</c:v>
                </c:pt>
                <c:pt idx="7770">
                  <c:v>0.73585963249209996</c:v>
                </c:pt>
                <c:pt idx="7771">
                  <c:v>0.73621642589570002</c:v>
                </c:pt>
                <c:pt idx="7772">
                  <c:v>0.73646783828740003</c:v>
                </c:pt>
                <c:pt idx="7773">
                  <c:v>0.73671281337740002</c:v>
                </c:pt>
                <c:pt idx="7774">
                  <c:v>0.73698174953460005</c:v>
                </c:pt>
                <c:pt idx="7775">
                  <c:v>0.7372704148293</c:v>
                </c:pt>
                <c:pt idx="7776">
                  <c:v>0.73748099803919998</c:v>
                </c:pt>
                <c:pt idx="7777">
                  <c:v>0.73763954639429996</c:v>
                </c:pt>
                <c:pt idx="7778">
                  <c:v>0.73791617155080003</c:v>
                </c:pt>
                <c:pt idx="7779">
                  <c:v>0.7381802797318</c:v>
                </c:pt>
                <c:pt idx="7780">
                  <c:v>0.73867273330689998</c:v>
                </c:pt>
                <c:pt idx="7781">
                  <c:v>0.73896378278730002</c:v>
                </c:pt>
                <c:pt idx="7782">
                  <c:v>0.73910373449330002</c:v>
                </c:pt>
                <c:pt idx="7783">
                  <c:v>0.73927962780000001</c:v>
                </c:pt>
                <c:pt idx="7784">
                  <c:v>0.73937934637070002</c:v>
                </c:pt>
                <c:pt idx="7785">
                  <c:v>0.73950028419489999</c:v>
                </c:pt>
                <c:pt idx="7786">
                  <c:v>0.73960381746290005</c:v>
                </c:pt>
                <c:pt idx="7787">
                  <c:v>0.73970097303390003</c:v>
                </c:pt>
                <c:pt idx="7788">
                  <c:v>0.73999357223509998</c:v>
                </c:pt>
                <c:pt idx="7789">
                  <c:v>0.74025762081150004</c:v>
                </c:pt>
                <c:pt idx="7790">
                  <c:v>0.74045974016189997</c:v>
                </c:pt>
                <c:pt idx="7791">
                  <c:v>0.74071723222730002</c:v>
                </c:pt>
                <c:pt idx="7792">
                  <c:v>0.74098205566410003</c:v>
                </c:pt>
                <c:pt idx="7793">
                  <c:v>0.74121052026750001</c:v>
                </c:pt>
                <c:pt idx="7794">
                  <c:v>0.74147111177439995</c:v>
                </c:pt>
                <c:pt idx="7795">
                  <c:v>0.74179768562320003</c:v>
                </c:pt>
                <c:pt idx="7796">
                  <c:v>0.74193638563160003</c:v>
                </c:pt>
                <c:pt idx="7797">
                  <c:v>0.74204254150390003</c:v>
                </c:pt>
                <c:pt idx="7798">
                  <c:v>0.74216818809509999</c:v>
                </c:pt>
                <c:pt idx="7799">
                  <c:v>0.74263095855710004</c:v>
                </c:pt>
                <c:pt idx="7800">
                  <c:v>0.7431619763374</c:v>
                </c:pt>
                <c:pt idx="7801">
                  <c:v>0.74354517459869995</c:v>
                </c:pt>
                <c:pt idx="7802">
                  <c:v>0.74382078647609995</c:v>
                </c:pt>
                <c:pt idx="7803">
                  <c:v>0.74408000707629995</c:v>
                </c:pt>
                <c:pt idx="7804">
                  <c:v>0.74431991577150003</c:v>
                </c:pt>
                <c:pt idx="7805">
                  <c:v>0.74457776546480003</c:v>
                </c:pt>
                <c:pt idx="7806">
                  <c:v>0.7448204755783</c:v>
                </c:pt>
                <c:pt idx="7807">
                  <c:v>0.74509388208390004</c:v>
                </c:pt>
                <c:pt idx="7808">
                  <c:v>0.74525439739230004</c:v>
                </c:pt>
                <c:pt idx="7809">
                  <c:v>0.74538165330890005</c:v>
                </c:pt>
                <c:pt idx="7810">
                  <c:v>0.74551749229429998</c:v>
                </c:pt>
                <c:pt idx="7811">
                  <c:v>0.74566733837129995</c:v>
                </c:pt>
                <c:pt idx="7812">
                  <c:v>0.74588489532470004</c:v>
                </c:pt>
                <c:pt idx="7813">
                  <c:v>0.74606323242189998</c:v>
                </c:pt>
                <c:pt idx="7814">
                  <c:v>0.74657696485519998</c:v>
                </c:pt>
                <c:pt idx="7815">
                  <c:v>0.74683403968810003</c:v>
                </c:pt>
                <c:pt idx="7816">
                  <c:v>0.74707132577900004</c:v>
                </c:pt>
                <c:pt idx="7817">
                  <c:v>0.74722731113429997</c:v>
                </c:pt>
                <c:pt idx="7818">
                  <c:v>0.74737626314159999</c:v>
                </c:pt>
                <c:pt idx="7819">
                  <c:v>0.74760413169859996</c:v>
                </c:pt>
                <c:pt idx="7820">
                  <c:v>0.74773222208019996</c:v>
                </c:pt>
                <c:pt idx="7821">
                  <c:v>0.74801802635189996</c:v>
                </c:pt>
                <c:pt idx="7822">
                  <c:v>0.7483305931091</c:v>
                </c:pt>
                <c:pt idx="7823">
                  <c:v>0.74861383438109996</c:v>
                </c:pt>
                <c:pt idx="7824">
                  <c:v>0.74876511096950005</c:v>
                </c:pt>
                <c:pt idx="7825">
                  <c:v>0.7489976882935</c:v>
                </c:pt>
                <c:pt idx="7826">
                  <c:v>0.74927461147310004</c:v>
                </c:pt>
                <c:pt idx="7827">
                  <c:v>0.7498031258583</c:v>
                </c:pt>
                <c:pt idx="7828">
                  <c:v>0.75017863512039995</c:v>
                </c:pt>
                <c:pt idx="7829">
                  <c:v>0.75044322013849996</c:v>
                </c:pt>
                <c:pt idx="7830">
                  <c:v>0.75060653686519996</c:v>
                </c:pt>
                <c:pt idx="7831">
                  <c:v>0.75084632635119997</c:v>
                </c:pt>
                <c:pt idx="7832">
                  <c:v>0.75110805034640005</c:v>
                </c:pt>
                <c:pt idx="7833">
                  <c:v>0.75141322612759998</c:v>
                </c:pt>
                <c:pt idx="7834">
                  <c:v>0.75158423185349998</c:v>
                </c:pt>
                <c:pt idx="7835">
                  <c:v>0.75184851884839998</c:v>
                </c:pt>
                <c:pt idx="7836">
                  <c:v>0.75191909074779995</c:v>
                </c:pt>
                <c:pt idx="7837">
                  <c:v>0.75199329853060004</c:v>
                </c:pt>
                <c:pt idx="7838">
                  <c:v>0.752100944519</c:v>
                </c:pt>
                <c:pt idx="7839">
                  <c:v>0.75225025415419999</c:v>
                </c:pt>
                <c:pt idx="7840">
                  <c:v>0.75255250930789996</c:v>
                </c:pt>
                <c:pt idx="7841">
                  <c:v>0.7528287172318</c:v>
                </c:pt>
                <c:pt idx="7842">
                  <c:v>0.75305420160290004</c:v>
                </c:pt>
                <c:pt idx="7843">
                  <c:v>0.75359934568410003</c:v>
                </c:pt>
                <c:pt idx="7844">
                  <c:v>0.7538949251175</c:v>
                </c:pt>
                <c:pt idx="7845">
                  <c:v>0.75414663553240002</c:v>
                </c:pt>
                <c:pt idx="7846">
                  <c:v>0.75436460971829999</c:v>
                </c:pt>
                <c:pt idx="7847">
                  <c:v>0.75451153516769998</c:v>
                </c:pt>
                <c:pt idx="7848">
                  <c:v>0.75476235151290005</c:v>
                </c:pt>
                <c:pt idx="7849">
                  <c:v>0.75487422943119997</c:v>
                </c:pt>
                <c:pt idx="7850">
                  <c:v>0.75494307279590001</c:v>
                </c:pt>
                <c:pt idx="7851">
                  <c:v>0.75512760877609997</c:v>
                </c:pt>
                <c:pt idx="7852">
                  <c:v>0.75573962926860005</c:v>
                </c:pt>
                <c:pt idx="7853">
                  <c:v>0.75611984729769999</c:v>
                </c:pt>
                <c:pt idx="7854">
                  <c:v>0.75636786222459995</c:v>
                </c:pt>
                <c:pt idx="7855">
                  <c:v>0.75660640001299995</c:v>
                </c:pt>
                <c:pt idx="7856">
                  <c:v>0.75679624080660002</c:v>
                </c:pt>
                <c:pt idx="7857">
                  <c:v>0.75706154108049994</c:v>
                </c:pt>
                <c:pt idx="7858">
                  <c:v>0.7573383450508</c:v>
                </c:pt>
                <c:pt idx="7859">
                  <c:v>0.75748932361599997</c:v>
                </c:pt>
                <c:pt idx="7860">
                  <c:v>0.75785142183300003</c:v>
                </c:pt>
                <c:pt idx="7861">
                  <c:v>0.75807762146000002</c:v>
                </c:pt>
                <c:pt idx="7862">
                  <c:v>0.75838494300839998</c:v>
                </c:pt>
                <c:pt idx="7863">
                  <c:v>0.75870317220689998</c:v>
                </c:pt>
                <c:pt idx="7864">
                  <c:v>0.75890326499939997</c:v>
                </c:pt>
                <c:pt idx="7865">
                  <c:v>0.75917595624919998</c:v>
                </c:pt>
                <c:pt idx="7866">
                  <c:v>0.7594163417816</c:v>
                </c:pt>
                <c:pt idx="7867">
                  <c:v>0.75969177484509998</c:v>
                </c:pt>
                <c:pt idx="7868">
                  <c:v>0.75999963283539995</c:v>
                </c:pt>
                <c:pt idx="7869">
                  <c:v>0.76029545068740001</c:v>
                </c:pt>
                <c:pt idx="7870">
                  <c:v>0.76059198379519999</c:v>
                </c:pt>
                <c:pt idx="7871">
                  <c:v>0.76089125871660002</c:v>
                </c:pt>
                <c:pt idx="7872">
                  <c:v>0.76106256246570003</c:v>
                </c:pt>
                <c:pt idx="7873">
                  <c:v>0.76117593049999999</c:v>
                </c:pt>
                <c:pt idx="7874">
                  <c:v>0.76125001907349998</c:v>
                </c:pt>
                <c:pt idx="7875">
                  <c:v>0.76132661104199995</c:v>
                </c:pt>
                <c:pt idx="7876">
                  <c:v>0.76147025823589998</c:v>
                </c:pt>
                <c:pt idx="7877">
                  <c:v>0.76164513826369995</c:v>
                </c:pt>
                <c:pt idx="7878">
                  <c:v>0.76168525218960004</c:v>
                </c:pt>
                <c:pt idx="7879">
                  <c:v>0.76172572374339997</c:v>
                </c:pt>
                <c:pt idx="7880">
                  <c:v>0.76182055473330001</c:v>
                </c:pt>
                <c:pt idx="7881">
                  <c:v>0.76186704635619995</c:v>
                </c:pt>
                <c:pt idx="7882">
                  <c:v>0.76191717386250002</c:v>
                </c:pt>
                <c:pt idx="7883">
                  <c:v>0.76197105646130003</c:v>
                </c:pt>
                <c:pt idx="7884">
                  <c:v>0.76202297210689995</c:v>
                </c:pt>
                <c:pt idx="7885">
                  <c:v>0.76207351684570002</c:v>
                </c:pt>
                <c:pt idx="7886">
                  <c:v>0.7622077465057</c:v>
                </c:pt>
                <c:pt idx="7887">
                  <c:v>0.76236760616300003</c:v>
                </c:pt>
                <c:pt idx="7888">
                  <c:v>0.76281911134720004</c:v>
                </c:pt>
                <c:pt idx="7889">
                  <c:v>0.76328897476199997</c:v>
                </c:pt>
                <c:pt idx="7890">
                  <c:v>0.763520181179</c:v>
                </c:pt>
                <c:pt idx="7891">
                  <c:v>0.76370692253109995</c:v>
                </c:pt>
                <c:pt idx="7892">
                  <c:v>0.76383358240129995</c:v>
                </c:pt>
                <c:pt idx="7893">
                  <c:v>0.76398277282710003</c:v>
                </c:pt>
                <c:pt idx="7894">
                  <c:v>0.76415926218029995</c:v>
                </c:pt>
                <c:pt idx="7895">
                  <c:v>0.76426124572749998</c:v>
                </c:pt>
                <c:pt idx="7896">
                  <c:v>0.76435488462449996</c:v>
                </c:pt>
                <c:pt idx="7897">
                  <c:v>0.76446563005449997</c:v>
                </c:pt>
                <c:pt idx="7898">
                  <c:v>0.76472550630570002</c:v>
                </c:pt>
                <c:pt idx="7899">
                  <c:v>0.76492553949359998</c:v>
                </c:pt>
                <c:pt idx="7900">
                  <c:v>0.76506346464160002</c:v>
                </c:pt>
                <c:pt idx="7901">
                  <c:v>0.76532542705539996</c:v>
                </c:pt>
                <c:pt idx="7902">
                  <c:v>0.76558929681779997</c:v>
                </c:pt>
                <c:pt idx="7903">
                  <c:v>0.76585328578949996</c:v>
                </c:pt>
                <c:pt idx="7904">
                  <c:v>0.76613962650300005</c:v>
                </c:pt>
                <c:pt idx="7905">
                  <c:v>0.76643252372740001</c:v>
                </c:pt>
                <c:pt idx="7906">
                  <c:v>0.76672518253330002</c:v>
                </c:pt>
                <c:pt idx="7907">
                  <c:v>0.76695996522900001</c:v>
                </c:pt>
                <c:pt idx="7908">
                  <c:v>0.76714265346529997</c:v>
                </c:pt>
                <c:pt idx="7909">
                  <c:v>0.7674757838249</c:v>
                </c:pt>
                <c:pt idx="7910">
                  <c:v>0.76772713661189995</c:v>
                </c:pt>
                <c:pt idx="7911">
                  <c:v>0.76798439025880005</c:v>
                </c:pt>
                <c:pt idx="7912">
                  <c:v>0.76823157072070003</c:v>
                </c:pt>
                <c:pt idx="7913">
                  <c:v>0.76847887039179996</c:v>
                </c:pt>
                <c:pt idx="7914">
                  <c:v>0.76873892545699996</c:v>
                </c:pt>
                <c:pt idx="7915">
                  <c:v>0.768987596035</c:v>
                </c:pt>
                <c:pt idx="7916">
                  <c:v>0.76920807361599997</c:v>
                </c:pt>
                <c:pt idx="7917">
                  <c:v>0.76939409971240003</c:v>
                </c:pt>
                <c:pt idx="7918">
                  <c:v>0.76952052116390002</c:v>
                </c:pt>
                <c:pt idx="7919">
                  <c:v>0.76967465877529995</c:v>
                </c:pt>
                <c:pt idx="7920">
                  <c:v>0.76992636919019997</c:v>
                </c:pt>
                <c:pt idx="7921">
                  <c:v>0.77030670642849997</c:v>
                </c:pt>
                <c:pt idx="7922">
                  <c:v>0.77066808938980003</c:v>
                </c:pt>
                <c:pt idx="7923">
                  <c:v>0.77091407775880005</c:v>
                </c:pt>
                <c:pt idx="7924">
                  <c:v>0.77113938331599996</c:v>
                </c:pt>
                <c:pt idx="7925">
                  <c:v>0.77136272191999999</c:v>
                </c:pt>
                <c:pt idx="7926">
                  <c:v>0.77158719301220002</c:v>
                </c:pt>
                <c:pt idx="7927">
                  <c:v>0.77186501026150001</c:v>
                </c:pt>
                <c:pt idx="7928">
                  <c:v>0.77217864990230001</c:v>
                </c:pt>
                <c:pt idx="7929">
                  <c:v>0.77257508039470002</c:v>
                </c:pt>
                <c:pt idx="7930">
                  <c:v>0.77275288105009998</c:v>
                </c:pt>
                <c:pt idx="7931">
                  <c:v>0.77285331487660003</c:v>
                </c:pt>
                <c:pt idx="7932">
                  <c:v>0.77297288179400003</c:v>
                </c:pt>
                <c:pt idx="7933">
                  <c:v>0.77307593822480003</c:v>
                </c:pt>
                <c:pt idx="7934">
                  <c:v>0.77319341897960003</c:v>
                </c:pt>
                <c:pt idx="7935">
                  <c:v>0.77345520257949996</c:v>
                </c:pt>
                <c:pt idx="7936">
                  <c:v>0.77371060848240003</c:v>
                </c:pt>
                <c:pt idx="7937">
                  <c:v>0.77395319938660001</c:v>
                </c:pt>
                <c:pt idx="7938">
                  <c:v>0.77412784099580001</c:v>
                </c:pt>
                <c:pt idx="7939">
                  <c:v>0.77436333894730003</c:v>
                </c:pt>
                <c:pt idx="7940">
                  <c:v>0.7746303677559</c:v>
                </c:pt>
                <c:pt idx="7941">
                  <c:v>0.77492034435269996</c:v>
                </c:pt>
                <c:pt idx="7942">
                  <c:v>0.77507871389390004</c:v>
                </c:pt>
                <c:pt idx="7943">
                  <c:v>0.77519357204439998</c:v>
                </c:pt>
                <c:pt idx="7944">
                  <c:v>0.7753186225891</c:v>
                </c:pt>
                <c:pt idx="7945">
                  <c:v>0.77549880743029997</c:v>
                </c:pt>
                <c:pt idx="7946">
                  <c:v>0.77584791183470003</c:v>
                </c:pt>
                <c:pt idx="7947">
                  <c:v>0.77626705169679999</c:v>
                </c:pt>
                <c:pt idx="7948">
                  <c:v>0.77669095993040005</c:v>
                </c:pt>
                <c:pt idx="7949">
                  <c:v>0.7770935893059</c:v>
                </c:pt>
                <c:pt idx="7950">
                  <c:v>0.77739870548250001</c:v>
                </c:pt>
                <c:pt idx="7951">
                  <c:v>0.77766817808150002</c:v>
                </c:pt>
                <c:pt idx="7952">
                  <c:v>0.7779589891434</c:v>
                </c:pt>
                <c:pt idx="7953">
                  <c:v>0.77818214893339999</c:v>
                </c:pt>
                <c:pt idx="7954">
                  <c:v>0.77825117111209996</c:v>
                </c:pt>
                <c:pt idx="7955">
                  <c:v>0.77836400270460004</c:v>
                </c:pt>
                <c:pt idx="7956">
                  <c:v>0.77844232320789997</c:v>
                </c:pt>
                <c:pt idx="7957">
                  <c:v>0.77851754426959996</c:v>
                </c:pt>
                <c:pt idx="7958">
                  <c:v>0.77859747409820002</c:v>
                </c:pt>
                <c:pt idx="7959">
                  <c:v>0.77870512008670001</c:v>
                </c:pt>
                <c:pt idx="7960">
                  <c:v>0.77883660793300002</c:v>
                </c:pt>
                <c:pt idx="7961">
                  <c:v>0.77888935804369996</c:v>
                </c:pt>
                <c:pt idx="7962">
                  <c:v>0.77894175052640002</c:v>
                </c:pt>
                <c:pt idx="7963">
                  <c:v>0.77899569272989999</c:v>
                </c:pt>
                <c:pt idx="7964">
                  <c:v>0.77904808521269997</c:v>
                </c:pt>
                <c:pt idx="7965">
                  <c:v>0.7791060209274</c:v>
                </c:pt>
                <c:pt idx="7966">
                  <c:v>0.77916544675830002</c:v>
                </c:pt>
                <c:pt idx="7967">
                  <c:v>0.77922272682189997</c:v>
                </c:pt>
                <c:pt idx="7968">
                  <c:v>0.77927923202509997</c:v>
                </c:pt>
                <c:pt idx="7969">
                  <c:v>0.77932739257810002</c:v>
                </c:pt>
                <c:pt idx="7970">
                  <c:v>0.7794154286385</c:v>
                </c:pt>
                <c:pt idx="7971">
                  <c:v>0.77949732542039996</c:v>
                </c:pt>
                <c:pt idx="7972">
                  <c:v>0.7795773744583</c:v>
                </c:pt>
                <c:pt idx="7973">
                  <c:v>0.77965390682220004</c:v>
                </c:pt>
                <c:pt idx="7974">
                  <c:v>0.77973753213880004</c:v>
                </c:pt>
                <c:pt idx="7975">
                  <c:v>0.77981877326969995</c:v>
                </c:pt>
                <c:pt idx="7976">
                  <c:v>0.77989864349369997</c:v>
                </c:pt>
                <c:pt idx="7977">
                  <c:v>0.77997642755509999</c:v>
                </c:pt>
                <c:pt idx="7978">
                  <c:v>0.78008323907849997</c:v>
                </c:pt>
                <c:pt idx="7979">
                  <c:v>0.78017789125439996</c:v>
                </c:pt>
                <c:pt idx="7980">
                  <c:v>0.78034067153929998</c:v>
                </c:pt>
                <c:pt idx="7981">
                  <c:v>0.78055828809740002</c:v>
                </c:pt>
                <c:pt idx="7982">
                  <c:v>0.78084236383439998</c:v>
                </c:pt>
                <c:pt idx="7983">
                  <c:v>0.78102684021000002</c:v>
                </c:pt>
                <c:pt idx="7984">
                  <c:v>0.78119683265689999</c:v>
                </c:pt>
                <c:pt idx="7985">
                  <c:v>0.78146398067470002</c:v>
                </c:pt>
                <c:pt idx="7986">
                  <c:v>0.78181529045099996</c:v>
                </c:pt>
                <c:pt idx="7987">
                  <c:v>0.78231978416439996</c:v>
                </c:pt>
                <c:pt idx="7988">
                  <c:v>0.78251934051509997</c:v>
                </c:pt>
                <c:pt idx="7989">
                  <c:v>0.78271031379699996</c:v>
                </c:pt>
                <c:pt idx="7990">
                  <c:v>0.78283560276029995</c:v>
                </c:pt>
                <c:pt idx="7991">
                  <c:v>0.78301894664759997</c:v>
                </c:pt>
                <c:pt idx="7992">
                  <c:v>0.78328460454939997</c:v>
                </c:pt>
                <c:pt idx="7993">
                  <c:v>0.78344619274140004</c:v>
                </c:pt>
                <c:pt idx="7994">
                  <c:v>0.78369456529619996</c:v>
                </c:pt>
                <c:pt idx="7995">
                  <c:v>0.78391319513320001</c:v>
                </c:pt>
                <c:pt idx="7996">
                  <c:v>0.78413254022599999</c:v>
                </c:pt>
                <c:pt idx="7997">
                  <c:v>0.78436142206189996</c:v>
                </c:pt>
                <c:pt idx="7998">
                  <c:v>0.78468090295790005</c:v>
                </c:pt>
                <c:pt idx="7999">
                  <c:v>0.78531110286710004</c:v>
                </c:pt>
                <c:pt idx="8000">
                  <c:v>0.78542089462279996</c:v>
                </c:pt>
                <c:pt idx="8001">
                  <c:v>0.78551048040390004</c:v>
                </c:pt>
                <c:pt idx="8002">
                  <c:v>0.7855968475342</c:v>
                </c:pt>
                <c:pt idx="8003">
                  <c:v>0.78567039966579999</c:v>
                </c:pt>
                <c:pt idx="8004">
                  <c:v>0.78573501110080002</c:v>
                </c:pt>
                <c:pt idx="8005">
                  <c:v>0.78583240509029995</c:v>
                </c:pt>
                <c:pt idx="8006">
                  <c:v>0.78595721721650003</c:v>
                </c:pt>
                <c:pt idx="8007">
                  <c:v>0.78601729869839998</c:v>
                </c:pt>
                <c:pt idx="8008">
                  <c:v>0.78609770536419998</c:v>
                </c:pt>
                <c:pt idx="8009">
                  <c:v>0.78636115789409999</c:v>
                </c:pt>
                <c:pt idx="8010">
                  <c:v>0.78659033775330001</c:v>
                </c:pt>
                <c:pt idx="8011">
                  <c:v>0.78671985864640004</c:v>
                </c:pt>
                <c:pt idx="8012">
                  <c:v>0.78679722547529996</c:v>
                </c:pt>
                <c:pt idx="8013">
                  <c:v>0.78706628084179997</c:v>
                </c:pt>
                <c:pt idx="8014">
                  <c:v>0.78759551048279997</c:v>
                </c:pt>
                <c:pt idx="8015">
                  <c:v>0.78804624080660002</c:v>
                </c:pt>
                <c:pt idx="8016">
                  <c:v>0.78827321529390004</c:v>
                </c:pt>
                <c:pt idx="8017">
                  <c:v>0.78837358951570002</c:v>
                </c:pt>
                <c:pt idx="8018">
                  <c:v>0.78846371173859997</c:v>
                </c:pt>
                <c:pt idx="8019">
                  <c:v>0.78860551118849997</c:v>
                </c:pt>
                <c:pt idx="8020">
                  <c:v>0.78885573148730004</c:v>
                </c:pt>
                <c:pt idx="8021">
                  <c:v>0.78911656141279996</c:v>
                </c:pt>
                <c:pt idx="8022">
                  <c:v>0.78936362266540006</c:v>
                </c:pt>
                <c:pt idx="8023">
                  <c:v>0.78958421945570001</c:v>
                </c:pt>
                <c:pt idx="8024">
                  <c:v>0.78980892896650001</c:v>
                </c:pt>
                <c:pt idx="8025">
                  <c:v>0.7903555035591</c:v>
                </c:pt>
                <c:pt idx="8026">
                  <c:v>0.79084336757660001</c:v>
                </c:pt>
                <c:pt idx="8027">
                  <c:v>0.79099553823470004</c:v>
                </c:pt>
                <c:pt idx="8028">
                  <c:v>0.79115986824039997</c:v>
                </c:pt>
                <c:pt idx="8029">
                  <c:v>0.79124993085859996</c:v>
                </c:pt>
                <c:pt idx="8030">
                  <c:v>0.79133117198939995</c:v>
                </c:pt>
                <c:pt idx="8031">
                  <c:v>0.79139071702959995</c:v>
                </c:pt>
                <c:pt idx="8032">
                  <c:v>0.79153168201449997</c:v>
                </c:pt>
                <c:pt idx="8033">
                  <c:v>0.79168540239329999</c:v>
                </c:pt>
                <c:pt idx="8034">
                  <c:v>0.79192394018169998</c:v>
                </c:pt>
                <c:pt idx="8035">
                  <c:v>0.79218143224719995</c:v>
                </c:pt>
                <c:pt idx="8036">
                  <c:v>0.79242110252380005</c:v>
                </c:pt>
                <c:pt idx="8037">
                  <c:v>0.79294270277019996</c:v>
                </c:pt>
                <c:pt idx="8038">
                  <c:v>0.79346954822539995</c:v>
                </c:pt>
                <c:pt idx="8039">
                  <c:v>0.79373764991759999</c:v>
                </c:pt>
                <c:pt idx="8040">
                  <c:v>0.79383862018590001</c:v>
                </c:pt>
                <c:pt idx="8041">
                  <c:v>0.79390591382980003</c:v>
                </c:pt>
                <c:pt idx="8042">
                  <c:v>0.79397708177570003</c:v>
                </c:pt>
                <c:pt idx="8043">
                  <c:v>0.79405075311660001</c:v>
                </c:pt>
                <c:pt idx="8044">
                  <c:v>0.79411703348160001</c:v>
                </c:pt>
                <c:pt idx="8045">
                  <c:v>0.79421192407609997</c:v>
                </c:pt>
                <c:pt idx="8046">
                  <c:v>0.79427373409269997</c:v>
                </c:pt>
                <c:pt idx="8047">
                  <c:v>0.79443877935410001</c:v>
                </c:pt>
                <c:pt idx="8048">
                  <c:v>0.79463708400730004</c:v>
                </c:pt>
                <c:pt idx="8049">
                  <c:v>0.79489541053769996</c:v>
                </c:pt>
                <c:pt idx="8050">
                  <c:v>0.79515969753269999</c:v>
                </c:pt>
                <c:pt idx="8051">
                  <c:v>0.79547262191769996</c:v>
                </c:pt>
                <c:pt idx="8052">
                  <c:v>0.79603338241580002</c:v>
                </c:pt>
                <c:pt idx="8053">
                  <c:v>0.79637289047240001</c:v>
                </c:pt>
                <c:pt idx="8054">
                  <c:v>0.79658365249630003</c:v>
                </c:pt>
                <c:pt idx="8055">
                  <c:v>0.79683178663249998</c:v>
                </c:pt>
                <c:pt idx="8056">
                  <c:v>0.79694652557370005</c:v>
                </c:pt>
                <c:pt idx="8057">
                  <c:v>0.79703742265699995</c:v>
                </c:pt>
                <c:pt idx="8058">
                  <c:v>0.79709911346439999</c:v>
                </c:pt>
                <c:pt idx="8059">
                  <c:v>0.79725021123890005</c:v>
                </c:pt>
                <c:pt idx="8060">
                  <c:v>0.79749923944470003</c:v>
                </c:pt>
                <c:pt idx="8061">
                  <c:v>0.79765421152110005</c:v>
                </c:pt>
                <c:pt idx="8062">
                  <c:v>0.79781955480580002</c:v>
                </c:pt>
                <c:pt idx="8063">
                  <c:v>0.79795396327970003</c:v>
                </c:pt>
                <c:pt idx="8064">
                  <c:v>0.79806405305859995</c:v>
                </c:pt>
                <c:pt idx="8065">
                  <c:v>0.7982121706009</c:v>
                </c:pt>
                <c:pt idx="8066">
                  <c:v>0.79858458042140001</c:v>
                </c:pt>
                <c:pt idx="8067">
                  <c:v>0.79908531904220004</c:v>
                </c:pt>
                <c:pt idx="8068">
                  <c:v>0.7995026707649</c:v>
                </c:pt>
                <c:pt idx="8069">
                  <c:v>0.79982262849810004</c:v>
                </c:pt>
                <c:pt idx="8070">
                  <c:v>0.79999822378160002</c:v>
                </c:pt>
                <c:pt idx="8071">
                  <c:v>0.80012047290800004</c:v>
                </c:pt>
                <c:pt idx="8072">
                  <c:v>0.80023771524429999</c:v>
                </c:pt>
                <c:pt idx="8073">
                  <c:v>0.80050730705259998</c:v>
                </c:pt>
                <c:pt idx="8074">
                  <c:v>0.80078142881390002</c:v>
                </c:pt>
                <c:pt idx="8075">
                  <c:v>0.8010451197624</c:v>
                </c:pt>
                <c:pt idx="8076">
                  <c:v>0.80129015445709995</c:v>
                </c:pt>
                <c:pt idx="8077">
                  <c:v>0.80153387784959995</c:v>
                </c:pt>
                <c:pt idx="8078">
                  <c:v>0.80178761482240002</c:v>
                </c:pt>
                <c:pt idx="8079">
                  <c:v>0.80231052637099998</c:v>
                </c:pt>
                <c:pt idx="8080">
                  <c:v>0.80284166336060003</c:v>
                </c:pt>
                <c:pt idx="8081">
                  <c:v>0.80293947458269999</c:v>
                </c:pt>
                <c:pt idx="8082">
                  <c:v>0.80309504270550003</c:v>
                </c:pt>
                <c:pt idx="8083">
                  <c:v>0.80333852767939995</c:v>
                </c:pt>
                <c:pt idx="8084">
                  <c:v>0.8036062121391</c:v>
                </c:pt>
                <c:pt idx="8085">
                  <c:v>0.80380767583849999</c:v>
                </c:pt>
                <c:pt idx="8086">
                  <c:v>0.80409210920329999</c:v>
                </c:pt>
                <c:pt idx="8087">
                  <c:v>0.80435699224470003</c:v>
                </c:pt>
                <c:pt idx="8088">
                  <c:v>0.80473607778550005</c:v>
                </c:pt>
                <c:pt idx="8089">
                  <c:v>0.80515617132189998</c:v>
                </c:pt>
                <c:pt idx="8090">
                  <c:v>0.80557841062549995</c:v>
                </c:pt>
                <c:pt idx="8091">
                  <c:v>0.8057205677032</c:v>
                </c:pt>
                <c:pt idx="8092">
                  <c:v>0.80581057071689999</c:v>
                </c:pt>
                <c:pt idx="8093">
                  <c:v>0.8059000968933</c:v>
                </c:pt>
                <c:pt idx="8094">
                  <c:v>0.80618071556089999</c:v>
                </c:pt>
                <c:pt idx="8095">
                  <c:v>0.80645221471789996</c:v>
                </c:pt>
                <c:pt idx="8096">
                  <c:v>0.80670839548109996</c:v>
                </c:pt>
                <c:pt idx="8097">
                  <c:v>0.80697375535960003</c:v>
                </c:pt>
                <c:pt idx="8098">
                  <c:v>0.80722683668140005</c:v>
                </c:pt>
                <c:pt idx="8099">
                  <c:v>0.80750197172159999</c:v>
                </c:pt>
                <c:pt idx="8100">
                  <c:v>0.80797386169429997</c:v>
                </c:pt>
                <c:pt idx="8101">
                  <c:v>0.80845707654950005</c:v>
                </c:pt>
                <c:pt idx="8102">
                  <c:v>0.80860686302189999</c:v>
                </c:pt>
                <c:pt idx="8103">
                  <c:v>0.80872100591660001</c:v>
                </c:pt>
                <c:pt idx="8104">
                  <c:v>0.80889481306080002</c:v>
                </c:pt>
                <c:pt idx="8105">
                  <c:v>0.80902123451230001</c:v>
                </c:pt>
                <c:pt idx="8106">
                  <c:v>0.80912870168689999</c:v>
                </c:pt>
                <c:pt idx="8107">
                  <c:v>0.80933946371080001</c:v>
                </c:pt>
                <c:pt idx="8108">
                  <c:v>0.80948072671890003</c:v>
                </c:pt>
                <c:pt idx="8109">
                  <c:v>0.80973201990129995</c:v>
                </c:pt>
                <c:pt idx="8110">
                  <c:v>0.80999296903609996</c:v>
                </c:pt>
                <c:pt idx="8111">
                  <c:v>0.8101753592491</c:v>
                </c:pt>
                <c:pt idx="8112">
                  <c:v>0.81041407585140002</c:v>
                </c:pt>
                <c:pt idx="8113">
                  <c:v>0.81100547313689997</c:v>
                </c:pt>
                <c:pt idx="8114">
                  <c:v>0.81131947040560004</c:v>
                </c:pt>
                <c:pt idx="8115">
                  <c:v>0.81142562627790005</c:v>
                </c:pt>
                <c:pt idx="8116">
                  <c:v>0.8115428686142</c:v>
                </c:pt>
                <c:pt idx="8117">
                  <c:v>0.81181490421299995</c:v>
                </c:pt>
                <c:pt idx="8118">
                  <c:v>0.81207996606830002</c:v>
                </c:pt>
                <c:pt idx="8119">
                  <c:v>0.81231766939159999</c:v>
                </c:pt>
                <c:pt idx="8120">
                  <c:v>0.8125694990158</c:v>
                </c:pt>
                <c:pt idx="8121">
                  <c:v>0.81313025951390006</c:v>
                </c:pt>
                <c:pt idx="8122">
                  <c:v>0.81359589099880003</c:v>
                </c:pt>
                <c:pt idx="8123">
                  <c:v>0.81385684013369997</c:v>
                </c:pt>
                <c:pt idx="8124">
                  <c:v>0.81410253047939996</c:v>
                </c:pt>
                <c:pt idx="8125">
                  <c:v>0.81418853998179996</c:v>
                </c:pt>
                <c:pt idx="8126">
                  <c:v>0.81430274248120005</c:v>
                </c:pt>
                <c:pt idx="8127">
                  <c:v>0.81457394361500002</c:v>
                </c:pt>
                <c:pt idx="8128">
                  <c:v>0.81476551294330002</c:v>
                </c:pt>
                <c:pt idx="8129">
                  <c:v>0.81497275829320004</c:v>
                </c:pt>
                <c:pt idx="8130">
                  <c:v>0.81537938117980002</c:v>
                </c:pt>
                <c:pt idx="8131">
                  <c:v>0.81596654653550005</c:v>
                </c:pt>
                <c:pt idx="8132">
                  <c:v>0.81632596254349998</c:v>
                </c:pt>
                <c:pt idx="8133">
                  <c:v>0.81658953428269998</c:v>
                </c:pt>
                <c:pt idx="8134">
                  <c:v>0.81686645746230002</c:v>
                </c:pt>
                <c:pt idx="8135">
                  <c:v>0.81709963083269999</c:v>
                </c:pt>
                <c:pt idx="8136">
                  <c:v>0.81716489791869995</c:v>
                </c:pt>
                <c:pt idx="8137">
                  <c:v>0.81729805469509997</c:v>
                </c:pt>
                <c:pt idx="8138">
                  <c:v>0.81748062372209995</c:v>
                </c:pt>
                <c:pt idx="8139">
                  <c:v>0.81762194633480001</c:v>
                </c:pt>
                <c:pt idx="8140">
                  <c:v>0.81780397892000001</c:v>
                </c:pt>
                <c:pt idx="8141">
                  <c:v>0.81802040338519999</c:v>
                </c:pt>
                <c:pt idx="8142">
                  <c:v>0.81830072402950005</c:v>
                </c:pt>
                <c:pt idx="8143">
                  <c:v>0.81858211755749999</c:v>
                </c:pt>
                <c:pt idx="8144">
                  <c:v>0.81877970695500002</c:v>
                </c:pt>
                <c:pt idx="8145">
                  <c:v>0.81897723674769995</c:v>
                </c:pt>
                <c:pt idx="8146">
                  <c:v>0.8193020820618</c:v>
                </c:pt>
                <c:pt idx="8147">
                  <c:v>0.81979292631150003</c:v>
                </c:pt>
                <c:pt idx="8148">
                  <c:v>0.82028734683990001</c:v>
                </c:pt>
                <c:pt idx="8149">
                  <c:v>0.82038378715519999</c:v>
                </c:pt>
                <c:pt idx="8150">
                  <c:v>0.82059544324870004</c:v>
                </c:pt>
                <c:pt idx="8151">
                  <c:v>0.82075434923169999</c:v>
                </c:pt>
                <c:pt idx="8152">
                  <c:v>0.82084327936169998</c:v>
                </c:pt>
                <c:pt idx="8153">
                  <c:v>0.82095611095429999</c:v>
                </c:pt>
                <c:pt idx="8154">
                  <c:v>0.82120138406749998</c:v>
                </c:pt>
                <c:pt idx="8155">
                  <c:v>0.82140851020810002</c:v>
                </c:pt>
                <c:pt idx="8156">
                  <c:v>0.82158517837519995</c:v>
                </c:pt>
                <c:pt idx="8157">
                  <c:v>0.82181906700130003</c:v>
                </c:pt>
                <c:pt idx="8158">
                  <c:v>0.82207596302029995</c:v>
                </c:pt>
                <c:pt idx="8159">
                  <c:v>0.82240033149720004</c:v>
                </c:pt>
                <c:pt idx="8160">
                  <c:v>0.82285439968109997</c:v>
                </c:pt>
                <c:pt idx="8161">
                  <c:v>0.8230142593384</c:v>
                </c:pt>
                <c:pt idx="8162">
                  <c:v>0.8231395483017</c:v>
                </c:pt>
                <c:pt idx="8163">
                  <c:v>0.82326000928880005</c:v>
                </c:pt>
                <c:pt idx="8164">
                  <c:v>0.82352834939959996</c:v>
                </c:pt>
                <c:pt idx="8165">
                  <c:v>0.82376140356060001</c:v>
                </c:pt>
                <c:pt idx="8166">
                  <c:v>0.82403171062470004</c:v>
                </c:pt>
                <c:pt idx="8167">
                  <c:v>0.82429766654970005</c:v>
                </c:pt>
                <c:pt idx="8168">
                  <c:v>0.82467091083529998</c:v>
                </c:pt>
                <c:pt idx="8169">
                  <c:v>0.82529485225679999</c:v>
                </c:pt>
                <c:pt idx="8170">
                  <c:v>0.82543766498570004</c:v>
                </c:pt>
                <c:pt idx="8171">
                  <c:v>0.82559388875960005</c:v>
                </c:pt>
                <c:pt idx="8172">
                  <c:v>0.8258332014084</c:v>
                </c:pt>
                <c:pt idx="8173">
                  <c:v>0.82610005140300002</c:v>
                </c:pt>
                <c:pt idx="8174">
                  <c:v>0.82628500461580001</c:v>
                </c:pt>
                <c:pt idx="8175">
                  <c:v>0.82642740011219995</c:v>
                </c:pt>
                <c:pt idx="8176">
                  <c:v>0.82670372724529995</c:v>
                </c:pt>
                <c:pt idx="8177">
                  <c:v>0.82696741819380004</c:v>
                </c:pt>
                <c:pt idx="8178">
                  <c:v>0.82721066474909999</c:v>
                </c:pt>
                <c:pt idx="8179">
                  <c:v>0.82779556512829999</c:v>
                </c:pt>
                <c:pt idx="8180">
                  <c:v>0.82793426513669999</c:v>
                </c:pt>
                <c:pt idx="8181">
                  <c:v>0.82809793949129995</c:v>
                </c:pt>
                <c:pt idx="8182">
                  <c:v>0.82832479476929999</c:v>
                </c:pt>
                <c:pt idx="8183">
                  <c:v>0.82855218648910001</c:v>
                </c:pt>
                <c:pt idx="8184">
                  <c:v>0.82876062393189998</c:v>
                </c:pt>
                <c:pt idx="8185">
                  <c:v>0.82856404781339998</c:v>
                </c:pt>
                <c:pt idx="8186">
                  <c:v>0.82854318618769995</c:v>
                </c:pt>
                <c:pt idx="8187">
                  <c:v>0.82870191335679999</c:v>
                </c:pt>
                <c:pt idx="8188">
                  <c:v>0.82903003692629995</c:v>
                </c:pt>
                <c:pt idx="8189">
                  <c:v>0.82919830083849999</c:v>
                </c:pt>
                <c:pt idx="8190">
                  <c:v>0.82949990034099996</c:v>
                </c:pt>
                <c:pt idx="8191">
                  <c:v>0.82962518930439999</c:v>
                </c:pt>
                <c:pt idx="8192">
                  <c:v>0.82999527454379995</c:v>
                </c:pt>
                <c:pt idx="8193">
                  <c:v>0.83034509420390001</c:v>
                </c:pt>
                <c:pt idx="8194">
                  <c:v>0.83059978485109998</c:v>
                </c:pt>
                <c:pt idx="8195">
                  <c:v>0.83098524808880003</c:v>
                </c:pt>
                <c:pt idx="8196">
                  <c:v>0.83135437965390002</c:v>
                </c:pt>
                <c:pt idx="8197">
                  <c:v>0.83175289630890004</c:v>
                </c:pt>
                <c:pt idx="8198">
                  <c:v>0.83225023746490001</c:v>
                </c:pt>
                <c:pt idx="8199">
                  <c:v>0.8324229121208</c:v>
                </c:pt>
                <c:pt idx="8200">
                  <c:v>0.83270275592800003</c:v>
                </c:pt>
                <c:pt idx="8201">
                  <c:v>0.83310431241990002</c:v>
                </c:pt>
                <c:pt idx="8202">
                  <c:v>0.83335947990420001</c:v>
                </c:pt>
                <c:pt idx="8203">
                  <c:v>0.83360397815700005</c:v>
                </c:pt>
                <c:pt idx="8204">
                  <c:v>0.8338488936424</c:v>
                </c:pt>
                <c:pt idx="8205">
                  <c:v>0.83409649133679997</c:v>
                </c:pt>
                <c:pt idx="8206">
                  <c:v>0.8344024419785</c:v>
                </c:pt>
                <c:pt idx="8207">
                  <c:v>0.83462744951250001</c:v>
                </c:pt>
                <c:pt idx="8208">
                  <c:v>0.83479875326160002</c:v>
                </c:pt>
                <c:pt idx="8209">
                  <c:v>0.83497357368470004</c:v>
                </c:pt>
                <c:pt idx="8210">
                  <c:v>0.83519828319550005</c:v>
                </c:pt>
                <c:pt idx="8211">
                  <c:v>0.835545539856</c:v>
                </c:pt>
                <c:pt idx="8212">
                  <c:v>0.83579260110859999</c:v>
                </c:pt>
                <c:pt idx="8213">
                  <c:v>0.83610492944720005</c:v>
                </c:pt>
                <c:pt idx="8214">
                  <c:v>0.8363901376724</c:v>
                </c:pt>
                <c:pt idx="8215">
                  <c:v>0.83651280403140005</c:v>
                </c:pt>
                <c:pt idx="8216">
                  <c:v>0.8366025090218</c:v>
                </c:pt>
                <c:pt idx="8217">
                  <c:v>0.8367204070091</c:v>
                </c:pt>
                <c:pt idx="8218">
                  <c:v>0.83700644969939997</c:v>
                </c:pt>
                <c:pt idx="8219">
                  <c:v>0.83728665113449996</c:v>
                </c:pt>
                <c:pt idx="8220">
                  <c:v>0.8375878930092</c:v>
                </c:pt>
                <c:pt idx="8221">
                  <c:v>0.83779036998750001</c:v>
                </c:pt>
                <c:pt idx="8222">
                  <c:v>0.837945997715</c:v>
                </c:pt>
                <c:pt idx="8223">
                  <c:v>0.83817267417910002</c:v>
                </c:pt>
                <c:pt idx="8224">
                  <c:v>0.83870953321459996</c:v>
                </c:pt>
                <c:pt idx="8225">
                  <c:v>0.83921164274219995</c:v>
                </c:pt>
                <c:pt idx="8226">
                  <c:v>0.83947634696960005</c:v>
                </c:pt>
                <c:pt idx="8227">
                  <c:v>0.83970695734019996</c:v>
                </c:pt>
                <c:pt idx="8228">
                  <c:v>0.83993375301359996</c:v>
                </c:pt>
                <c:pt idx="8229">
                  <c:v>0.84000670909880004</c:v>
                </c:pt>
                <c:pt idx="8230">
                  <c:v>0.84011465311050004</c:v>
                </c:pt>
                <c:pt idx="8231">
                  <c:v>0.84023070335390004</c:v>
                </c:pt>
                <c:pt idx="8232">
                  <c:v>0.84066349267960006</c:v>
                </c:pt>
                <c:pt idx="8233">
                  <c:v>0.84098267555240003</c:v>
                </c:pt>
                <c:pt idx="8234">
                  <c:v>0.84111601114269996</c:v>
                </c:pt>
                <c:pt idx="8235">
                  <c:v>0.84120160341259997</c:v>
                </c:pt>
                <c:pt idx="8236">
                  <c:v>0.84130090475079999</c:v>
                </c:pt>
                <c:pt idx="8237">
                  <c:v>0.84141528606409999</c:v>
                </c:pt>
                <c:pt idx="8238">
                  <c:v>0.84152579307560005</c:v>
                </c:pt>
                <c:pt idx="8239">
                  <c:v>0.84176838397980003</c:v>
                </c:pt>
                <c:pt idx="8240">
                  <c:v>0.84231078624730005</c:v>
                </c:pt>
                <c:pt idx="8241">
                  <c:v>0.84288543462749999</c:v>
                </c:pt>
                <c:pt idx="8242">
                  <c:v>0.84314435720439995</c:v>
                </c:pt>
                <c:pt idx="8243">
                  <c:v>0.84326946735380004</c:v>
                </c:pt>
                <c:pt idx="8244">
                  <c:v>0.84351801872249998</c:v>
                </c:pt>
                <c:pt idx="8245">
                  <c:v>0.84381043910980003</c:v>
                </c:pt>
                <c:pt idx="8246">
                  <c:v>0.84410083293909999</c:v>
                </c:pt>
                <c:pt idx="8247">
                  <c:v>0.84455227851869996</c:v>
                </c:pt>
                <c:pt idx="8248">
                  <c:v>0.84487259387970004</c:v>
                </c:pt>
                <c:pt idx="8249">
                  <c:v>0.84507882595060002</c:v>
                </c:pt>
                <c:pt idx="8250">
                  <c:v>0.84520530700679997</c:v>
                </c:pt>
                <c:pt idx="8251">
                  <c:v>0.84546804428099998</c:v>
                </c:pt>
                <c:pt idx="8252">
                  <c:v>0.84572476148609999</c:v>
                </c:pt>
                <c:pt idx="8253">
                  <c:v>0.84601825475689996</c:v>
                </c:pt>
                <c:pt idx="8254">
                  <c:v>0.84631270170210005</c:v>
                </c:pt>
                <c:pt idx="8255">
                  <c:v>0.84660232067109997</c:v>
                </c:pt>
                <c:pt idx="8256">
                  <c:v>0.84688991308210004</c:v>
                </c:pt>
                <c:pt idx="8257">
                  <c:v>0.84718310832980004</c:v>
                </c:pt>
                <c:pt idx="8258">
                  <c:v>0.84748613834380004</c:v>
                </c:pt>
                <c:pt idx="8259">
                  <c:v>0.84768229722980004</c:v>
                </c:pt>
                <c:pt idx="8260">
                  <c:v>0.84785985946660003</c:v>
                </c:pt>
                <c:pt idx="8261">
                  <c:v>0.84839916229250001</c:v>
                </c:pt>
                <c:pt idx="8262">
                  <c:v>0.84884935617449997</c:v>
                </c:pt>
                <c:pt idx="8263">
                  <c:v>0.84909743070599997</c:v>
                </c:pt>
                <c:pt idx="8264">
                  <c:v>0.84934085607529997</c:v>
                </c:pt>
                <c:pt idx="8265">
                  <c:v>0.84957504272460005</c:v>
                </c:pt>
                <c:pt idx="8266">
                  <c:v>0.8498277664185</c:v>
                </c:pt>
                <c:pt idx="8267">
                  <c:v>0.85009050369259997</c:v>
                </c:pt>
                <c:pt idx="8268">
                  <c:v>0.85021281242369995</c:v>
                </c:pt>
                <c:pt idx="8269">
                  <c:v>0.85033887624740001</c:v>
                </c:pt>
                <c:pt idx="8270">
                  <c:v>0.85050743818279995</c:v>
                </c:pt>
                <c:pt idx="8271">
                  <c:v>0.85100173950199998</c:v>
                </c:pt>
                <c:pt idx="8272">
                  <c:v>0.85143423080439995</c:v>
                </c:pt>
                <c:pt idx="8273">
                  <c:v>0.85167336463929999</c:v>
                </c:pt>
                <c:pt idx="8274">
                  <c:v>0.85190260410310004</c:v>
                </c:pt>
                <c:pt idx="8275">
                  <c:v>0.85215377807619996</c:v>
                </c:pt>
                <c:pt idx="8276">
                  <c:v>0.85239028930659999</c:v>
                </c:pt>
                <c:pt idx="8277">
                  <c:v>0.85263073444369997</c:v>
                </c:pt>
                <c:pt idx="8278">
                  <c:v>0.85318946838380005</c:v>
                </c:pt>
                <c:pt idx="8279">
                  <c:v>0.85342675447460004</c:v>
                </c:pt>
                <c:pt idx="8280">
                  <c:v>0.85358923673630005</c:v>
                </c:pt>
                <c:pt idx="8281">
                  <c:v>0.85388976335529998</c:v>
                </c:pt>
                <c:pt idx="8282">
                  <c:v>0.85415250062939996</c:v>
                </c:pt>
                <c:pt idx="8283">
                  <c:v>0.85441571474080003</c:v>
                </c:pt>
                <c:pt idx="8284">
                  <c:v>0.85469102859500001</c:v>
                </c:pt>
                <c:pt idx="8285">
                  <c:v>0.85495519638060002</c:v>
                </c:pt>
                <c:pt idx="8286">
                  <c:v>0.85521113872529997</c:v>
                </c:pt>
                <c:pt idx="8287">
                  <c:v>0.85577732324599998</c:v>
                </c:pt>
                <c:pt idx="8288">
                  <c:v>0.85607129335400001</c:v>
                </c:pt>
                <c:pt idx="8289">
                  <c:v>0.85619312524799995</c:v>
                </c:pt>
                <c:pt idx="8290">
                  <c:v>0.85626363754269996</c:v>
                </c:pt>
                <c:pt idx="8291">
                  <c:v>0.85632312297820001</c:v>
                </c:pt>
                <c:pt idx="8292">
                  <c:v>0.85640233755109996</c:v>
                </c:pt>
                <c:pt idx="8293">
                  <c:v>0.8565112948418</c:v>
                </c:pt>
                <c:pt idx="8294">
                  <c:v>0.85675853490830001</c:v>
                </c:pt>
                <c:pt idx="8295">
                  <c:v>0.85694038867949995</c:v>
                </c:pt>
                <c:pt idx="8296">
                  <c:v>0.85716086626050003</c:v>
                </c:pt>
                <c:pt idx="8297">
                  <c:v>0.85748904943469995</c:v>
                </c:pt>
                <c:pt idx="8298">
                  <c:v>0.85778951644900003</c:v>
                </c:pt>
                <c:pt idx="8299">
                  <c:v>0.85810810327529996</c:v>
                </c:pt>
                <c:pt idx="8300">
                  <c:v>0.85826873779299995</c:v>
                </c:pt>
                <c:pt idx="8301">
                  <c:v>0.85853874683380005</c:v>
                </c:pt>
                <c:pt idx="8302">
                  <c:v>0.85868483781810001</c:v>
                </c:pt>
                <c:pt idx="8303">
                  <c:v>0.85877037048339999</c:v>
                </c:pt>
                <c:pt idx="8304">
                  <c:v>0.85903614759449998</c:v>
                </c:pt>
                <c:pt idx="8305">
                  <c:v>0.85929131507870005</c:v>
                </c:pt>
                <c:pt idx="8306">
                  <c:v>0.85954415798189998</c:v>
                </c:pt>
                <c:pt idx="8307">
                  <c:v>0.85980343818659999</c:v>
                </c:pt>
                <c:pt idx="8308">
                  <c:v>0.86007982492449997</c:v>
                </c:pt>
                <c:pt idx="8309">
                  <c:v>0.8604344725609</c:v>
                </c:pt>
                <c:pt idx="8310">
                  <c:v>0.86099237203599999</c:v>
                </c:pt>
                <c:pt idx="8311">
                  <c:v>0.86142092943189996</c:v>
                </c:pt>
                <c:pt idx="8312">
                  <c:v>0.86151868104929996</c:v>
                </c:pt>
                <c:pt idx="8313">
                  <c:v>0.86164230108259998</c:v>
                </c:pt>
                <c:pt idx="8314">
                  <c:v>0.86179387569429999</c:v>
                </c:pt>
                <c:pt idx="8315">
                  <c:v>0.86199128627779997</c:v>
                </c:pt>
                <c:pt idx="8316">
                  <c:v>0.86228227615359998</c:v>
                </c:pt>
                <c:pt idx="8317">
                  <c:v>0.86255097389220003</c:v>
                </c:pt>
                <c:pt idx="8318">
                  <c:v>0.86264169216160003</c:v>
                </c:pt>
                <c:pt idx="8319">
                  <c:v>0.86276364326480004</c:v>
                </c:pt>
                <c:pt idx="8320">
                  <c:v>0.86291080713269996</c:v>
                </c:pt>
                <c:pt idx="8321">
                  <c:v>0.86306893825529996</c:v>
                </c:pt>
                <c:pt idx="8322">
                  <c:v>0.86316215991970002</c:v>
                </c:pt>
                <c:pt idx="8323">
                  <c:v>0.86341017484659999</c:v>
                </c:pt>
                <c:pt idx="8324">
                  <c:v>0.86369103193279995</c:v>
                </c:pt>
                <c:pt idx="8325">
                  <c:v>0.86398845911029998</c:v>
                </c:pt>
                <c:pt idx="8326">
                  <c:v>0.86436361074449997</c:v>
                </c:pt>
                <c:pt idx="8327">
                  <c:v>0.86470687389370005</c:v>
                </c:pt>
                <c:pt idx="8328">
                  <c:v>0.86496257781980002</c:v>
                </c:pt>
                <c:pt idx="8329">
                  <c:v>0.8652195334435</c:v>
                </c:pt>
                <c:pt idx="8330">
                  <c:v>0.86547791957859999</c:v>
                </c:pt>
                <c:pt idx="8331">
                  <c:v>0.86577302217480001</c:v>
                </c:pt>
                <c:pt idx="8332">
                  <c:v>0.86606031656269999</c:v>
                </c:pt>
                <c:pt idx="8333">
                  <c:v>0.86635303497310001</c:v>
                </c:pt>
                <c:pt idx="8334">
                  <c:v>0.86645591258999999</c:v>
                </c:pt>
                <c:pt idx="8335">
                  <c:v>0.86655509471890002</c:v>
                </c:pt>
                <c:pt idx="8336">
                  <c:v>0.86671453714369995</c:v>
                </c:pt>
                <c:pt idx="8337">
                  <c:v>0.866932451725</c:v>
                </c:pt>
                <c:pt idx="8338">
                  <c:v>0.86708253622060005</c:v>
                </c:pt>
                <c:pt idx="8339">
                  <c:v>0.86740809679029995</c:v>
                </c:pt>
                <c:pt idx="8340">
                  <c:v>0.86764115095140004</c:v>
                </c:pt>
                <c:pt idx="8341">
                  <c:v>0.86815172433849996</c:v>
                </c:pt>
                <c:pt idx="8342">
                  <c:v>0.86831414699550002</c:v>
                </c:pt>
                <c:pt idx="8343">
                  <c:v>0.86850059032439997</c:v>
                </c:pt>
                <c:pt idx="8344">
                  <c:v>0.86882179975509999</c:v>
                </c:pt>
                <c:pt idx="8345">
                  <c:v>0.86907517909999998</c:v>
                </c:pt>
                <c:pt idx="8346">
                  <c:v>0.86925536394119995</c:v>
                </c:pt>
                <c:pt idx="8347">
                  <c:v>0.86935323476790005</c:v>
                </c:pt>
                <c:pt idx="8348">
                  <c:v>0.8694549798965</c:v>
                </c:pt>
                <c:pt idx="8349">
                  <c:v>0.86965203285220005</c:v>
                </c:pt>
                <c:pt idx="8350">
                  <c:v>0.8698959946632</c:v>
                </c:pt>
                <c:pt idx="8351">
                  <c:v>0.87014830112459995</c:v>
                </c:pt>
                <c:pt idx="8352">
                  <c:v>0.87059873342509997</c:v>
                </c:pt>
                <c:pt idx="8353">
                  <c:v>0.87108379602429997</c:v>
                </c:pt>
                <c:pt idx="8354">
                  <c:v>0.87135696411130004</c:v>
                </c:pt>
                <c:pt idx="8355">
                  <c:v>0.87161123752589997</c:v>
                </c:pt>
                <c:pt idx="8356">
                  <c:v>0.87168025970459995</c:v>
                </c:pt>
                <c:pt idx="8357">
                  <c:v>0.87174838781359998</c:v>
                </c:pt>
                <c:pt idx="8358">
                  <c:v>0.87178802490230001</c:v>
                </c:pt>
                <c:pt idx="8359">
                  <c:v>0.87184005975720003</c:v>
                </c:pt>
                <c:pt idx="8360">
                  <c:v>0.87189459800720004</c:v>
                </c:pt>
                <c:pt idx="8361">
                  <c:v>0.87215316295620005</c:v>
                </c:pt>
                <c:pt idx="8362">
                  <c:v>0.87246251106259998</c:v>
                </c:pt>
                <c:pt idx="8363">
                  <c:v>0.87270355224609997</c:v>
                </c:pt>
                <c:pt idx="8364">
                  <c:v>0.8729078769684</c:v>
                </c:pt>
                <c:pt idx="8365">
                  <c:v>0.87324851751330002</c:v>
                </c:pt>
                <c:pt idx="8366">
                  <c:v>0.873690366745</c:v>
                </c:pt>
                <c:pt idx="8367">
                  <c:v>0.87423485517499999</c:v>
                </c:pt>
                <c:pt idx="8368">
                  <c:v>0.87461102008820002</c:v>
                </c:pt>
                <c:pt idx="8369">
                  <c:v>0.87478905916210004</c:v>
                </c:pt>
                <c:pt idx="8370">
                  <c:v>0.87509286403660003</c:v>
                </c:pt>
                <c:pt idx="8371">
                  <c:v>0.87539213895800005</c:v>
                </c:pt>
                <c:pt idx="8372">
                  <c:v>0.87567192316060005</c:v>
                </c:pt>
                <c:pt idx="8373">
                  <c:v>0.87591719627380005</c:v>
                </c:pt>
                <c:pt idx="8374">
                  <c:v>0.87621140480040005</c:v>
                </c:pt>
                <c:pt idx="8375">
                  <c:v>0.87650954723359997</c:v>
                </c:pt>
                <c:pt idx="8376">
                  <c:v>0.87680596113200004</c:v>
                </c:pt>
                <c:pt idx="8377">
                  <c:v>0.87697231769560002</c:v>
                </c:pt>
                <c:pt idx="8378">
                  <c:v>0.87711185216900001</c:v>
                </c:pt>
                <c:pt idx="8379">
                  <c:v>0.87718558311460004</c:v>
                </c:pt>
                <c:pt idx="8380">
                  <c:v>0.87735635042189997</c:v>
                </c:pt>
                <c:pt idx="8381">
                  <c:v>0.8776795268059</c:v>
                </c:pt>
                <c:pt idx="8382">
                  <c:v>0.87778180837630004</c:v>
                </c:pt>
                <c:pt idx="8383">
                  <c:v>0.87816107273099997</c:v>
                </c:pt>
                <c:pt idx="8384">
                  <c:v>0.87867981195449996</c:v>
                </c:pt>
                <c:pt idx="8385">
                  <c:v>0.87896239757539996</c:v>
                </c:pt>
                <c:pt idx="8386">
                  <c:v>0.87911790609359997</c:v>
                </c:pt>
                <c:pt idx="8387">
                  <c:v>0.8792926073074</c:v>
                </c:pt>
                <c:pt idx="8388">
                  <c:v>0.87955147027970004</c:v>
                </c:pt>
                <c:pt idx="8389">
                  <c:v>0.87975287437439997</c:v>
                </c:pt>
                <c:pt idx="8390">
                  <c:v>0.87992978096009999</c:v>
                </c:pt>
                <c:pt idx="8391">
                  <c:v>0.88008534908290004</c:v>
                </c:pt>
                <c:pt idx="8392">
                  <c:v>0.88034307956699998</c:v>
                </c:pt>
                <c:pt idx="8393">
                  <c:v>0.88057762384409999</c:v>
                </c:pt>
                <c:pt idx="8394">
                  <c:v>0.88085764646529996</c:v>
                </c:pt>
                <c:pt idx="8395">
                  <c:v>0.88115197420119995</c:v>
                </c:pt>
                <c:pt idx="8396">
                  <c:v>0.88143843412400003</c:v>
                </c:pt>
                <c:pt idx="8397">
                  <c:v>0.88172769546509999</c:v>
                </c:pt>
                <c:pt idx="8398">
                  <c:v>0.8819114565849</c:v>
                </c:pt>
                <c:pt idx="8399">
                  <c:v>0.88201838731769999</c:v>
                </c:pt>
                <c:pt idx="8400">
                  <c:v>0.88212603330609995</c:v>
                </c:pt>
                <c:pt idx="8401">
                  <c:v>0.88222777843480005</c:v>
                </c:pt>
                <c:pt idx="8402">
                  <c:v>0.88242924213410001</c:v>
                </c:pt>
                <c:pt idx="8403">
                  <c:v>0.88274538517000001</c:v>
                </c:pt>
                <c:pt idx="8404">
                  <c:v>0.88289839029310002</c:v>
                </c:pt>
                <c:pt idx="8405">
                  <c:v>0.88321417570109995</c:v>
                </c:pt>
                <c:pt idx="8406">
                  <c:v>0.88351321220400003</c:v>
                </c:pt>
                <c:pt idx="8407">
                  <c:v>0.88391202688220005</c:v>
                </c:pt>
                <c:pt idx="8408">
                  <c:v>0.88428229093550004</c:v>
                </c:pt>
                <c:pt idx="8409">
                  <c:v>0.88477677106859998</c:v>
                </c:pt>
                <c:pt idx="8410">
                  <c:v>0.88495224714279996</c:v>
                </c:pt>
                <c:pt idx="8411">
                  <c:v>0.88502007722849996</c:v>
                </c:pt>
                <c:pt idx="8412">
                  <c:v>0.8850845694542</c:v>
                </c:pt>
                <c:pt idx="8413">
                  <c:v>0.88518035411829998</c:v>
                </c:pt>
                <c:pt idx="8414">
                  <c:v>0.88546150922779998</c:v>
                </c:pt>
                <c:pt idx="8415">
                  <c:v>0.88575476407999998</c:v>
                </c:pt>
                <c:pt idx="8416">
                  <c:v>0.88604080677029995</c:v>
                </c:pt>
                <c:pt idx="8417">
                  <c:v>0.88633173704150003</c:v>
                </c:pt>
                <c:pt idx="8418">
                  <c:v>0.8864933252335</c:v>
                </c:pt>
                <c:pt idx="8419">
                  <c:v>0.88664913177490001</c:v>
                </c:pt>
                <c:pt idx="8420">
                  <c:v>0.88698369264599997</c:v>
                </c:pt>
                <c:pt idx="8421">
                  <c:v>0.88729649782179998</c:v>
                </c:pt>
                <c:pt idx="8422">
                  <c:v>0.88738942146300004</c:v>
                </c:pt>
                <c:pt idx="8423">
                  <c:v>0.8874896168709</c:v>
                </c:pt>
                <c:pt idx="8424">
                  <c:v>0.88755798339839997</c:v>
                </c:pt>
                <c:pt idx="8425">
                  <c:v>0.88765347003939998</c:v>
                </c:pt>
                <c:pt idx="8426">
                  <c:v>0.88777625560759998</c:v>
                </c:pt>
                <c:pt idx="8427">
                  <c:v>0.88794910907750002</c:v>
                </c:pt>
                <c:pt idx="8428">
                  <c:v>0.8881578445435</c:v>
                </c:pt>
                <c:pt idx="8429">
                  <c:v>0.88869231939320004</c:v>
                </c:pt>
                <c:pt idx="8430">
                  <c:v>0.88903111219410003</c:v>
                </c:pt>
                <c:pt idx="8431">
                  <c:v>0.88931715488429997</c:v>
                </c:pt>
                <c:pt idx="8432">
                  <c:v>0.88950645923609994</c:v>
                </c:pt>
                <c:pt idx="8433">
                  <c:v>0.88972765207290005</c:v>
                </c:pt>
                <c:pt idx="8434">
                  <c:v>0.88995873928070002</c:v>
                </c:pt>
                <c:pt idx="8435">
                  <c:v>0.89020282030109998</c:v>
                </c:pt>
                <c:pt idx="8436">
                  <c:v>0.89036870002750002</c:v>
                </c:pt>
                <c:pt idx="8437">
                  <c:v>0.89057868719099997</c:v>
                </c:pt>
                <c:pt idx="8438">
                  <c:v>0.8911852836609</c:v>
                </c:pt>
                <c:pt idx="8439">
                  <c:v>0.89150917530060003</c:v>
                </c:pt>
                <c:pt idx="8440">
                  <c:v>0.89174038171769998</c:v>
                </c:pt>
                <c:pt idx="8441">
                  <c:v>0.8919956088066</c:v>
                </c:pt>
                <c:pt idx="8442">
                  <c:v>0.89224916696550005</c:v>
                </c:pt>
                <c:pt idx="8443">
                  <c:v>0.89253908395769999</c:v>
                </c:pt>
                <c:pt idx="8444">
                  <c:v>0.89281725883480001</c:v>
                </c:pt>
                <c:pt idx="8445">
                  <c:v>0.89305382967000002</c:v>
                </c:pt>
                <c:pt idx="8446">
                  <c:v>0.8931249976158</c:v>
                </c:pt>
                <c:pt idx="8447">
                  <c:v>0.89320510625839999</c:v>
                </c:pt>
                <c:pt idx="8448">
                  <c:v>0.8932943344116</c:v>
                </c:pt>
                <c:pt idx="8449">
                  <c:v>0.89339578151700005</c:v>
                </c:pt>
                <c:pt idx="8450">
                  <c:v>0.8934965133667</c:v>
                </c:pt>
                <c:pt idx="8451">
                  <c:v>0.89379626512529997</c:v>
                </c:pt>
                <c:pt idx="8452">
                  <c:v>0.89427101612089999</c:v>
                </c:pt>
                <c:pt idx="8453">
                  <c:v>0.89461278915410003</c:v>
                </c:pt>
                <c:pt idx="8454">
                  <c:v>0.89483642578129996</c:v>
                </c:pt>
                <c:pt idx="8455">
                  <c:v>0.89509123563769999</c:v>
                </c:pt>
                <c:pt idx="8456">
                  <c:v>0.89526426792140001</c:v>
                </c:pt>
                <c:pt idx="8457">
                  <c:v>0.89551675319669999</c:v>
                </c:pt>
                <c:pt idx="8458">
                  <c:v>0.8957688808441</c:v>
                </c:pt>
                <c:pt idx="8459">
                  <c:v>0.89615958929060002</c:v>
                </c:pt>
                <c:pt idx="8460">
                  <c:v>0.89645928144450004</c:v>
                </c:pt>
                <c:pt idx="8461">
                  <c:v>0.89664435386660002</c:v>
                </c:pt>
                <c:pt idx="8462">
                  <c:v>0.89706349372859995</c:v>
                </c:pt>
                <c:pt idx="8463">
                  <c:v>0.89727270603179998</c:v>
                </c:pt>
                <c:pt idx="8464">
                  <c:v>0.89754748344419999</c:v>
                </c:pt>
                <c:pt idx="8465">
                  <c:v>0.89772707223890003</c:v>
                </c:pt>
                <c:pt idx="8466">
                  <c:v>0.89800411462780005</c:v>
                </c:pt>
                <c:pt idx="8467">
                  <c:v>0.89829534292220004</c:v>
                </c:pt>
                <c:pt idx="8468">
                  <c:v>0.89860856533050004</c:v>
                </c:pt>
                <c:pt idx="8469">
                  <c:v>0.89870643615720003</c:v>
                </c:pt>
                <c:pt idx="8470">
                  <c:v>0.89900845289230003</c:v>
                </c:pt>
                <c:pt idx="8471">
                  <c:v>0.89913862943650003</c:v>
                </c:pt>
                <c:pt idx="8472">
                  <c:v>0.89923822879790005</c:v>
                </c:pt>
                <c:pt idx="8473">
                  <c:v>0.89954942464830001</c:v>
                </c:pt>
                <c:pt idx="8474">
                  <c:v>0.89985150098800004</c:v>
                </c:pt>
                <c:pt idx="8475">
                  <c:v>0.9000709652901</c:v>
                </c:pt>
                <c:pt idx="8476">
                  <c:v>0.90055817365650004</c:v>
                </c:pt>
                <c:pt idx="8477">
                  <c:v>0.90104639530179997</c:v>
                </c:pt>
                <c:pt idx="8478">
                  <c:v>0.90130549669269999</c:v>
                </c:pt>
                <c:pt idx="8479">
                  <c:v>0.90154409408570002</c:v>
                </c:pt>
                <c:pt idx="8480">
                  <c:v>0.90181112289429999</c:v>
                </c:pt>
                <c:pt idx="8481">
                  <c:v>0.90202665328980003</c:v>
                </c:pt>
                <c:pt idx="8482">
                  <c:v>0.90215617418289995</c:v>
                </c:pt>
                <c:pt idx="8483">
                  <c:v>0.90233761072160001</c:v>
                </c:pt>
                <c:pt idx="8484">
                  <c:v>0.90262138843539996</c:v>
                </c:pt>
                <c:pt idx="8485">
                  <c:v>0.90299373865129995</c:v>
                </c:pt>
                <c:pt idx="8486">
                  <c:v>0.90363407135009999</c:v>
                </c:pt>
                <c:pt idx="8487">
                  <c:v>0.90400421619420002</c:v>
                </c:pt>
                <c:pt idx="8488">
                  <c:v>0.90425789356230002</c:v>
                </c:pt>
                <c:pt idx="8489">
                  <c:v>0.90449780225749998</c:v>
                </c:pt>
                <c:pt idx="8490">
                  <c:v>0.90474933385849998</c:v>
                </c:pt>
                <c:pt idx="8491">
                  <c:v>0.90494143962859996</c:v>
                </c:pt>
                <c:pt idx="8492">
                  <c:v>0.90505629777910002</c:v>
                </c:pt>
                <c:pt idx="8493">
                  <c:v>0.90514820814130004</c:v>
                </c:pt>
                <c:pt idx="8494">
                  <c:v>0.90544301271439998</c:v>
                </c:pt>
                <c:pt idx="8495">
                  <c:v>0.90476232767109999</c:v>
                </c:pt>
                <c:pt idx="8496">
                  <c:v>0.90379041433329999</c:v>
                </c:pt>
                <c:pt idx="8497">
                  <c:v>0.90395098924640005</c:v>
                </c:pt>
                <c:pt idx="8498">
                  <c:v>0.90406978130339999</c:v>
                </c:pt>
                <c:pt idx="8499">
                  <c:v>0.90422821044919999</c:v>
                </c:pt>
                <c:pt idx="8500">
                  <c:v>0.90430307388310005</c:v>
                </c:pt>
                <c:pt idx="8501">
                  <c:v>0.90442126989360005</c:v>
                </c:pt>
                <c:pt idx="8502">
                  <c:v>0.90460580587390005</c:v>
                </c:pt>
                <c:pt idx="8503">
                  <c:v>0.9047731161118</c:v>
                </c:pt>
                <c:pt idx="8504">
                  <c:v>0.90524762868880004</c:v>
                </c:pt>
                <c:pt idx="8505">
                  <c:v>0.905569434166</c:v>
                </c:pt>
                <c:pt idx="8506">
                  <c:v>0.90581369400019995</c:v>
                </c:pt>
                <c:pt idx="8507">
                  <c:v>0.90596932172779998</c:v>
                </c:pt>
                <c:pt idx="8508">
                  <c:v>0.90610861778259999</c:v>
                </c:pt>
                <c:pt idx="8509">
                  <c:v>0.90624362230300004</c:v>
                </c:pt>
                <c:pt idx="8510">
                  <c:v>0.90664356946949998</c:v>
                </c:pt>
                <c:pt idx="8511">
                  <c:v>0.9068942070007</c:v>
                </c:pt>
                <c:pt idx="8512">
                  <c:v>0.90707612037660001</c:v>
                </c:pt>
                <c:pt idx="8513">
                  <c:v>0.90733259916310005</c:v>
                </c:pt>
                <c:pt idx="8514">
                  <c:v>0.90758639574050004</c:v>
                </c:pt>
                <c:pt idx="8515">
                  <c:v>0.90792244672779998</c:v>
                </c:pt>
                <c:pt idx="8516">
                  <c:v>0.90813773870470005</c:v>
                </c:pt>
                <c:pt idx="8517">
                  <c:v>0.90859949588779998</c:v>
                </c:pt>
                <c:pt idx="8518">
                  <c:v>0.90887969732280005</c:v>
                </c:pt>
                <c:pt idx="8519">
                  <c:v>0.90950715541839999</c:v>
                </c:pt>
                <c:pt idx="8520">
                  <c:v>0.90990942716599998</c:v>
                </c:pt>
                <c:pt idx="8521">
                  <c:v>0.91023546457290005</c:v>
                </c:pt>
                <c:pt idx="8522">
                  <c:v>0.91056573390960005</c:v>
                </c:pt>
                <c:pt idx="8523">
                  <c:v>0.91090786457060002</c:v>
                </c:pt>
                <c:pt idx="8524">
                  <c:v>0.91118776798250001</c:v>
                </c:pt>
                <c:pt idx="8525">
                  <c:v>0.91144245862960005</c:v>
                </c:pt>
                <c:pt idx="8526">
                  <c:v>0.91167956590650001</c:v>
                </c:pt>
                <c:pt idx="8527">
                  <c:v>0.91183757781980002</c:v>
                </c:pt>
                <c:pt idx="8528">
                  <c:v>0.91210526227949995</c:v>
                </c:pt>
                <c:pt idx="8529">
                  <c:v>0.91249096393590001</c:v>
                </c:pt>
                <c:pt idx="8530">
                  <c:v>0.91286367177960004</c:v>
                </c:pt>
                <c:pt idx="8531">
                  <c:v>0.91307044029240003</c:v>
                </c:pt>
                <c:pt idx="8532">
                  <c:v>0.91323733329769996</c:v>
                </c:pt>
                <c:pt idx="8533">
                  <c:v>0.91363888978959995</c:v>
                </c:pt>
                <c:pt idx="8534">
                  <c:v>0.91400897502900003</c:v>
                </c:pt>
                <c:pt idx="8535">
                  <c:v>0.91435652971269998</c:v>
                </c:pt>
                <c:pt idx="8536">
                  <c:v>0.91447126865390005</c:v>
                </c:pt>
                <c:pt idx="8537">
                  <c:v>0.91454374790189996</c:v>
                </c:pt>
                <c:pt idx="8538">
                  <c:v>0.91461861133580002</c:v>
                </c:pt>
                <c:pt idx="8539">
                  <c:v>0.91470646858219995</c:v>
                </c:pt>
                <c:pt idx="8540">
                  <c:v>0.91481709480289997</c:v>
                </c:pt>
                <c:pt idx="8541">
                  <c:v>0.91514354944230003</c:v>
                </c:pt>
                <c:pt idx="8542">
                  <c:v>0.91536557674410002</c:v>
                </c:pt>
                <c:pt idx="8543">
                  <c:v>0.91568696498869995</c:v>
                </c:pt>
                <c:pt idx="8544">
                  <c:v>0.91592264175420002</c:v>
                </c:pt>
                <c:pt idx="8545">
                  <c:v>0.91605168581009999</c:v>
                </c:pt>
                <c:pt idx="8546">
                  <c:v>0.91620767116549995</c:v>
                </c:pt>
                <c:pt idx="8547">
                  <c:v>0.91637563705439995</c:v>
                </c:pt>
                <c:pt idx="8548">
                  <c:v>0.91664910316470005</c:v>
                </c:pt>
                <c:pt idx="8549">
                  <c:v>0.91716277599329998</c:v>
                </c:pt>
                <c:pt idx="8550">
                  <c:v>0.9175552725792</c:v>
                </c:pt>
                <c:pt idx="8551">
                  <c:v>0.91788077354429998</c:v>
                </c:pt>
                <c:pt idx="8552">
                  <c:v>0.91799652576449997</c:v>
                </c:pt>
                <c:pt idx="8553">
                  <c:v>0.91806054115299995</c:v>
                </c:pt>
                <c:pt idx="8554">
                  <c:v>0.91819816827769996</c:v>
                </c:pt>
                <c:pt idx="8555">
                  <c:v>0.91828900575640005</c:v>
                </c:pt>
                <c:pt idx="8556">
                  <c:v>0.91857254505160002</c:v>
                </c:pt>
                <c:pt idx="8557">
                  <c:v>0.91889214515689999</c:v>
                </c:pt>
                <c:pt idx="8558">
                  <c:v>0.91923284530640004</c:v>
                </c:pt>
                <c:pt idx="8559">
                  <c:v>0.91954970359800003</c:v>
                </c:pt>
                <c:pt idx="8560">
                  <c:v>0.91989380121230002</c:v>
                </c:pt>
                <c:pt idx="8561">
                  <c:v>0.92022323608400003</c:v>
                </c:pt>
                <c:pt idx="8562">
                  <c:v>0.9205565452576</c:v>
                </c:pt>
                <c:pt idx="8563">
                  <c:v>0.92090111970900002</c:v>
                </c:pt>
                <c:pt idx="8564">
                  <c:v>0.92101228237150001</c:v>
                </c:pt>
                <c:pt idx="8565">
                  <c:v>0.92112582921980002</c:v>
                </c:pt>
                <c:pt idx="8566">
                  <c:v>0.92120224237439996</c:v>
                </c:pt>
                <c:pt idx="8567">
                  <c:v>0.9213144183159</c:v>
                </c:pt>
                <c:pt idx="8568">
                  <c:v>0.92152237892150002</c:v>
                </c:pt>
                <c:pt idx="8569">
                  <c:v>0.92181003093720004</c:v>
                </c:pt>
                <c:pt idx="8570">
                  <c:v>0.92209452390669999</c:v>
                </c:pt>
                <c:pt idx="8571">
                  <c:v>0.92235928773880005</c:v>
                </c:pt>
                <c:pt idx="8572">
                  <c:v>0.92265415191650002</c:v>
                </c:pt>
                <c:pt idx="8573">
                  <c:v>0.92293828725810001</c:v>
                </c:pt>
                <c:pt idx="8574">
                  <c:v>0.92321962118150003</c:v>
                </c:pt>
                <c:pt idx="8575">
                  <c:v>0.92350119352339999</c:v>
                </c:pt>
                <c:pt idx="8576">
                  <c:v>0.9236499667168</c:v>
                </c:pt>
                <c:pt idx="8577">
                  <c:v>0.92374038696289995</c:v>
                </c:pt>
                <c:pt idx="8578">
                  <c:v>0.92383581399920001</c:v>
                </c:pt>
                <c:pt idx="8579">
                  <c:v>0.92415583133699997</c:v>
                </c:pt>
                <c:pt idx="8580">
                  <c:v>0.92465931177140004</c:v>
                </c:pt>
                <c:pt idx="8581">
                  <c:v>0.9251980185509</c:v>
                </c:pt>
                <c:pt idx="8582">
                  <c:v>0.92553037405009997</c:v>
                </c:pt>
                <c:pt idx="8583">
                  <c:v>0.92580080032349998</c:v>
                </c:pt>
                <c:pt idx="8584">
                  <c:v>0.92591577768330002</c:v>
                </c:pt>
                <c:pt idx="8585">
                  <c:v>0.92600661516189997</c:v>
                </c:pt>
                <c:pt idx="8586">
                  <c:v>0.92610007524490001</c:v>
                </c:pt>
                <c:pt idx="8587">
                  <c:v>0.92616134881970003</c:v>
                </c:pt>
                <c:pt idx="8588">
                  <c:v>0.92630887031560005</c:v>
                </c:pt>
                <c:pt idx="8589">
                  <c:v>0.9264639019966</c:v>
                </c:pt>
                <c:pt idx="8590">
                  <c:v>0.92660212516780005</c:v>
                </c:pt>
                <c:pt idx="8591">
                  <c:v>0.92669820785519996</c:v>
                </c:pt>
                <c:pt idx="8592">
                  <c:v>0.92679274082179997</c:v>
                </c:pt>
                <c:pt idx="8593">
                  <c:v>0.92691034078599999</c:v>
                </c:pt>
                <c:pt idx="8594">
                  <c:v>0.92708045244220005</c:v>
                </c:pt>
                <c:pt idx="8595">
                  <c:v>0.92742055654529998</c:v>
                </c:pt>
                <c:pt idx="8596">
                  <c:v>0.92800420522689997</c:v>
                </c:pt>
                <c:pt idx="8597">
                  <c:v>0.92836147546769998</c:v>
                </c:pt>
                <c:pt idx="8598">
                  <c:v>0.92856520414349997</c:v>
                </c:pt>
                <c:pt idx="8599">
                  <c:v>0.92877787351609997</c:v>
                </c:pt>
                <c:pt idx="8600">
                  <c:v>0.92899280786509997</c:v>
                </c:pt>
                <c:pt idx="8601">
                  <c:v>0.92912948131560003</c:v>
                </c:pt>
                <c:pt idx="8602">
                  <c:v>0.92966324090959995</c:v>
                </c:pt>
                <c:pt idx="8603">
                  <c:v>0.92988055944439996</c:v>
                </c:pt>
                <c:pt idx="8604">
                  <c:v>0.93001055717470005</c:v>
                </c:pt>
                <c:pt idx="8605">
                  <c:v>0.93027728796010001</c:v>
                </c:pt>
                <c:pt idx="8606">
                  <c:v>0.93051260709759998</c:v>
                </c:pt>
                <c:pt idx="8607">
                  <c:v>0.93072986602779995</c:v>
                </c:pt>
                <c:pt idx="8608">
                  <c:v>0.93097323179239999</c:v>
                </c:pt>
                <c:pt idx="8609">
                  <c:v>0.93126434087749999</c:v>
                </c:pt>
                <c:pt idx="8610">
                  <c:v>0.93152582645420001</c:v>
                </c:pt>
                <c:pt idx="8611">
                  <c:v>0.93172246217730004</c:v>
                </c:pt>
                <c:pt idx="8612">
                  <c:v>0.93200105428699997</c:v>
                </c:pt>
                <c:pt idx="8613">
                  <c:v>0.93218201398849998</c:v>
                </c:pt>
                <c:pt idx="8614">
                  <c:v>0.93256556987759998</c:v>
                </c:pt>
                <c:pt idx="8615">
                  <c:v>0.93316608667370005</c:v>
                </c:pt>
                <c:pt idx="8616">
                  <c:v>0.93358808755870004</c:v>
                </c:pt>
                <c:pt idx="8617">
                  <c:v>0.93384045362470003</c:v>
                </c:pt>
                <c:pt idx="8618">
                  <c:v>0.93407863378519995</c:v>
                </c:pt>
                <c:pt idx="8619">
                  <c:v>0.93431240320209996</c:v>
                </c:pt>
                <c:pt idx="8620">
                  <c:v>0.93455386161800003</c:v>
                </c:pt>
                <c:pt idx="8621">
                  <c:v>0.93480777740480003</c:v>
                </c:pt>
                <c:pt idx="8622">
                  <c:v>0.93535965681080002</c:v>
                </c:pt>
                <c:pt idx="8623">
                  <c:v>0.93556445837019997</c:v>
                </c:pt>
                <c:pt idx="8624">
                  <c:v>0.93573266267779998</c:v>
                </c:pt>
                <c:pt idx="8625">
                  <c:v>0.93585437536240001</c:v>
                </c:pt>
                <c:pt idx="8626">
                  <c:v>0.93600440025330001</c:v>
                </c:pt>
                <c:pt idx="8627">
                  <c:v>0.93612754344939997</c:v>
                </c:pt>
                <c:pt idx="8628">
                  <c:v>0.93638151884080001</c:v>
                </c:pt>
                <c:pt idx="8629">
                  <c:v>0.93664413690570003</c:v>
                </c:pt>
                <c:pt idx="8630">
                  <c:v>0.93687969446179997</c:v>
                </c:pt>
                <c:pt idx="8631">
                  <c:v>0.93715482950210005</c:v>
                </c:pt>
                <c:pt idx="8632">
                  <c:v>0.93740963935849997</c:v>
                </c:pt>
                <c:pt idx="8633">
                  <c:v>0.93772864341740003</c:v>
                </c:pt>
                <c:pt idx="8634">
                  <c:v>0.93826496601099996</c:v>
                </c:pt>
                <c:pt idx="8635">
                  <c:v>0.9384914040565</c:v>
                </c:pt>
                <c:pt idx="8636">
                  <c:v>0.93882137536999999</c:v>
                </c:pt>
                <c:pt idx="8637">
                  <c:v>0.93889808654789997</c:v>
                </c:pt>
                <c:pt idx="8638">
                  <c:v>0.93897396326070004</c:v>
                </c:pt>
                <c:pt idx="8639">
                  <c:v>0.93907517194750001</c:v>
                </c:pt>
                <c:pt idx="8640">
                  <c:v>0.93935012817380004</c:v>
                </c:pt>
                <c:pt idx="8641">
                  <c:v>0.93962883949279996</c:v>
                </c:pt>
                <c:pt idx="8642">
                  <c:v>0.93982970714570002</c:v>
                </c:pt>
                <c:pt idx="8643">
                  <c:v>0.94003754854199995</c:v>
                </c:pt>
                <c:pt idx="8644">
                  <c:v>0.94026017189029998</c:v>
                </c:pt>
                <c:pt idx="8645">
                  <c:v>0.94054681062699996</c:v>
                </c:pt>
                <c:pt idx="8646">
                  <c:v>0.9406685233116</c:v>
                </c:pt>
                <c:pt idx="8647">
                  <c:v>0.94093102216720004</c:v>
                </c:pt>
                <c:pt idx="8648">
                  <c:v>0.94115257263179997</c:v>
                </c:pt>
                <c:pt idx="8649">
                  <c:v>0.94152402877810004</c:v>
                </c:pt>
                <c:pt idx="8650">
                  <c:v>0.9421108365059</c:v>
                </c:pt>
                <c:pt idx="8651">
                  <c:v>0.94228434562679997</c:v>
                </c:pt>
                <c:pt idx="8652">
                  <c:v>0.94242173433300003</c:v>
                </c:pt>
                <c:pt idx="8653">
                  <c:v>0.94253510236740001</c:v>
                </c:pt>
                <c:pt idx="8654">
                  <c:v>0.94282048940660002</c:v>
                </c:pt>
                <c:pt idx="8655">
                  <c:v>0.94299221038820003</c:v>
                </c:pt>
                <c:pt idx="8656">
                  <c:v>0.94328641891480003</c:v>
                </c:pt>
                <c:pt idx="8657">
                  <c:v>0.94352775812150003</c:v>
                </c:pt>
                <c:pt idx="8658">
                  <c:v>0.9438059926033</c:v>
                </c:pt>
                <c:pt idx="8659">
                  <c:v>0.94405174255369995</c:v>
                </c:pt>
                <c:pt idx="8660">
                  <c:v>0.94430541992189998</c:v>
                </c:pt>
                <c:pt idx="8661">
                  <c:v>0.94474071264269999</c:v>
                </c:pt>
                <c:pt idx="8662">
                  <c:v>0.94536238908769998</c:v>
                </c:pt>
                <c:pt idx="8663">
                  <c:v>0.94545286893839997</c:v>
                </c:pt>
                <c:pt idx="8664">
                  <c:v>0.94554203748700005</c:v>
                </c:pt>
                <c:pt idx="8665">
                  <c:v>0.94562160968779996</c:v>
                </c:pt>
                <c:pt idx="8666">
                  <c:v>0.94568651914599999</c:v>
                </c:pt>
                <c:pt idx="8667">
                  <c:v>0.94575774669650003</c:v>
                </c:pt>
                <c:pt idx="8668">
                  <c:v>0.94592154026029995</c:v>
                </c:pt>
                <c:pt idx="8669">
                  <c:v>0.94618803262710005</c:v>
                </c:pt>
                <c:pt idx="8670">
                  <c:v>0.94645047187810005</c:v>
                </c:pt>
                <c:pt idx="8671">
                  <c:v>0.94670313596730005</c:v>
                </c:pt>
                <c:pt idx="8672">
                  <c:v>0.94697254896159999</c:v>
                </c:pt>
                <c:pt idx="8673">
                  <c:v>0.94705849885939997</c:v>
                </c:pt>
                <c:pt idx="8674">
                  <c:v>0.94717836379999998</c:v>
                </c:pt>
                <c:pt idx="8675">
                  <c:v>0.94750803709029996</c:v>
                </c:pt>
                <c:pt idx="8676">
                  <c:v>0.94809943437580002</c:v>
                </c:pt>
                <c:pt idx="8677">
                  <c:v>0.9484983682632</c:v>
                </c:pt>
                <c:pt idx="8678">
                  <c:v>0.94873565435410001</c:v>
                </c:pt>
                <c:pt idx="8679">
                  <c:v>0.94884991645810002</c:v>
                </c:pt>
                <c:pt idx="8680">
                  <c:v>0.94891268014910002</c:v>
                </c:pt>
                <c:pt idx="8681">
                  <c:v>0.94900113344189996</c:v>
                </c:pt>
                <c:pt idx="8682">
                  <c:v>0.94925004243849997</c:v>
                </c:pt>
                <c:pt idx="8683">
                  <c:v>0.94942492246629995</c:v>
                </c:pt>
                <c:pt idx="8684">
                  <c:v>0.94968754053119997</c:v>
                </c:pt>
                <c:pt idx="8685">
                  <c:v>0.94999563694</c:v>
                </c:pt>
                <c:pt idx="8686">
                  <c:v>0.95030748844150004</c:v>
                </c:pt>
                <c:pt idx="8687">
                  <c:v>0.95074474811550003</c:v>
                </c:pt>
                <c:pt idx="8688">
                  <c:v>0.95097523927689998</c:v>
                </c:pt>
                <c:pt idx="8689">
                  <c:v>0.95143765211109999</c:v>
                </c:pt>
                <c:pt idx="8690">
                  <c:v>0.95183390378949995</c:v>
                </c:pt>
                <c:pt idx="8691">
                  <c:v>0.95212352275849998</c:v>
                </c:pt>
                <c:pt idx="8692">
                  <c:v>0.95224767923359999</c:v>
                </c:pt>
                <c:pt idx="8693">
                  <c:v>0.95235484838490003</c:v>
                </c:pt>
                <c:pt idx="8694">
                  <c:v>0.95246040821080002</c:v>
                </c:pt>
                <c:pt idx="8695">
                  <c:v>0.95259439945220004</c:v>
                </c:pt>
                <c:pt idx="8696">
                  <c:v>0.95290499925609995</c:v>
                </c:pt>
                <c:pt idx="8697">
                  <c:v>0.95320022106169999</c:v>
                </c:pt>
                <c:pt idx="8698">
                  <c:v>0.95348584651949997</c:v>
                </c:pt>
                <c:pt idx="8699">
                  <c:v>0.95365625619890004</c:v>
                </c:pt>
                <c:pt idx="8700">
                  <c:v>0.95384633541109998</c:v>
                </c:pt>
                <c:pt idx="8701">
                  <c:v>0.95412844419480003</c:v>
                </c:pt>
                <c:pt idx="8702">
                  <c:v>0.95441246032710003</c:v>
                </c:pt>
                <c:pt idx="8703">
                  <c:v>0.9547193050385</c:v>
                </c:pt>
                <c:pt idx="8704">
                  <c:v>0.95482629537579999</c:v>
                </c:pt>
                <c:pt idx="8705">
                  <c:v>0.95493459701539996</c:v>
                </c:pt>
                <c:pt idx="8706">
                  <c:v>0.95506167411800003</c:v>
                </c:pt>
                <c:pt idx="8707">
                  <c:v>0.95519453287120004</c:v>
                </c:pt>
                <c:pt idx="8708">
                  <c:v>0.95528805255890004</c:v>
                </c:pt>
                <c:pt idx="8709">
                  <c:v>0.95538818836210004</c:v>
                </c:pt>
                <c:pt idx="8710">
                  <c:v>0.95567524433140005</c:v>
                </c:pt>
                <c:pt idx="8711">
                  <c:v>0.95592874288560004</c:v>
                </c:pt>
                <c:pt idx="8712">
                  <c:v>0.95613306760789996</c:v>
                </c:pt>
                <c:pt idx="8713">
                  <c:v>0.95666050910949996</c:v>
                </c:pt>
                <c:pt idx="8714">
                  <c:v>0.95705252885820002</c:v>
                </c:pt>
                <c:pt idx="8715">
                  <c:v>0.95728915929790004</c:v>
                </c:pt>
                <c:pt idx="8716">
                  <c:v>0.95755541324619997</c:v>
                </c:pt>
                <c:pt idx="8717">
                  <c:v>0.95782637596130005</c:v>
                </c:pt>
                <c:pt idx="8718">
                  <c:v>0.95817220211029996</c:v>
                </c:pt>
                <c:pt idx="8719">
                  <c:v>0.95827931165699998</c:v>
                </c:pt>
                <c:pt idx="8720">
                  <c:v>0.95835238695140001</c:v>
                </c:pt>
                <c:pt idx="8721">
                  <c:v>0.95842748880390005</c:v>
                </c:pt>
                <c:pt idx="8722">
                  <c:v>0.95851218700410001</c:v>
                </c:pt>
                <c:pt idx="8723">
                  <c:v>0.95859414339070004</c:v>
                </c:pt>
                <c:pt idx="8724">
                  <c:v>0.95866650342939996</c:v>
                </c:pt>
                <c:pt idx="8725">
                  <c:v>0.95878231525419999</c:v>
                </c:pt>
                <c:pt idx="8726">
                  <c:v>0.95889633893970005</c:v>
                </c:pt>
                <c:pt idx="8727">
                  <c:v>0.95897454023359996</c:v>
                </c:pt>
                <c:pt idx="8728">
                  <c:v>0.95909070968629995</c:v>
                </c:pt>
                <c:pt idx="8729">
                  <c:v>0.95919227600099999</c:v>
                </c:pt>
                <c:pt idx="8730">
                  <c:v>0.95948439836499999</c:v>
                </c:pt>
                <c:pt idx="8731">
                  <c:v>0.95964401960370005</c:v>
                </c:pt>
                <c:pt idx="8732">
                  <c:v>0.95994824171070003</c:v>
                </c:pt>
                <c:pt idx="8733">
                  <c:v>0.96029520034789995</c:v>
                </c:pt>
                <c:pt idx="8734">
                  <c:v>0.96079105138779997</c:v>
                </c:pt>
                <c:pt idx="8735">
                  <c:v>0.96131360530849996</c:v>
                </c:pt>
                <c:pt idx="8736">
                  <c:v>0.96159207820890003</c:v>
                </c:pt>
                <c:pt idx="8737">
                  <c:v>0.96169477701189998</c:v>
                </c:pt>
                <c:pt idx="8738">
                  <c:v>0.96175730228419998</c:v>
                </c:pt>
                <c:pt idx="8739">
                  <c:v>0.96182131767269996</c:v>
                </c:pt>
                <c:pt idx="8740">
                  <c:v>0.9618797898293</c:v>
                </c:pt>
                <c:pt idx="8741">
                  <c:v>0.96203464269640004</c:v>
                </c:pt>
                <c:pt idx="8742">
                  <c:v>0.96229404211040004</c:v>
                </c:pt>
                <c:pt idx="8743">
                  <c:v>0.96254581213000001</c:v>
                </c:pt>
                <c:pt idx="8744">
                  <c:v>0.96278899908070004</c:v>
                </c:pt>
                <c:pt idx="8745">
                  <c:v>0.96303331851959995</c:v>
                </c:pt>
                <c:pt idx="8746">
                  <c:v>0.96358793973919998</c:v>
                </c:pt>
                <c:pt idx="8747">
                  <c:v>0.96385288238529998</c:v>
                </c:pt>
                <c:pt idx="8748">
                  <c:v>0.96404606103900004</c:v>
                </c:pt>
                <c:pt idx="8749">
                  <c:v>0.96422493457790004</c:v>
                </c:pt>
                <c:pt idx="8750">
                  <c:v>0.96432179212570002</c:v>
                </c:pt>
                <c:pt idx="8751">
                  <c:v>0.96437078714369995</c:v>
                </c:pt>
                <c:pt idx="8752">
                  <c:v>0.96442574262619996</c:v>
                </c:pt>
                <c:pt idx="8753">
                  <c:v>0.96450734138490002</c:v>
                </c:pt>
                <c:pt idx="8754">
                  <c:v>0.96474283933640004</c:v>
                </c:pt>
                <c:pt idx="8755">
                  <c:v>0.96497046947480003</c:v>
                </c:pt>
                <c:pt idx="8756">
                  <c:v>0.96521633863449996</c:v>
                </c:pt>
                <c:pt idx="8757">
                  <c:v>0.96563822031019997</c:v>
                </c:pt>
                <c:pt idx="8758">
                  <c:v>0.96620261669160001</c:v>
                </c:pt>
                <c:pt idx="8759">
                  <c:v>0.96649903059010001</c:v>
                </c:pt>
                <c:pt idx="8760">
                  <c:v>0.96674317121510001</c:v>
                </c:pt>
                <c:pt idx="8761">
                  <c:v>0.96701180934910003</c:v>
                </c:pt>
                <c:pt idx="8762">
                  <c:v>0.96724092960359997</c:v>
                </c:pt>
                <c:pt idx="8763">
                  <c:v>0.96734118461609997</c:v>
                </c:pt>
                <c:pt idx="8764">
                  <c:v>0.96741145849230004</c:v>
                </c:pt>
                <c:pt idx="8765">
                  <c:v>0.96765834093089997</c:v>
                </c:pt>
                <c:pt idx="8766">
                  <c:v>0.96786814928050002</c:v>
                </c:pt>
                <c:pt idx="8767">
                  <c:v>0.96796172857280005</c:v>
                </c:pt>
                <c:pt idx="8768">
                  <c:v>0.96805459260939997</c:v>
                </c:pt>
                <c:pt idx="8769">
                  <c:v>0.96834886074070003</c:v>
                </c:pt>
                <c:pt idx="8770">
                  <c:v>0.96864312887189996</c:v>
                </c:pt>
                <c:pt idx="8771">
                  <c:v>0.96907925605769996</c:v>
                </c:pt>
                <c:pt idx="8772">
                  <c:v>0.96962571144099996</c:v>
                </c:pt>
                <c:pt idx="8773">
                  <c:v>0.96996867656709995</c:v>
                </c:pt>
                <c:pt idx="8774">
                  <c:v>0.97025519609449995</c:v>
                </c:pt>
                <c:pt idx="8775">
                  <c:v>0.97049760818480002</c:v>
                </c:pt>
                <c:pt idx="8776">
                  <c:v>0.97056394815439995</c:v>
                </c:pt>
                <c:pt idx="8777">
                  <c:v>0.97063565254210005</c:v>
                </c:pt>
                <c:pt idx="8778">
                  <c:v>0.97076565027240003</c:v>
                </c:pt>
                <c:pt idx="8779">
                  <c:v>0.97097623348240003</c:v>
                </c:pt>
                <c:pt idx="8780">
                  <c:v>0.97123551368710004</c:v>
                </c:pt>
                <c:pt idx="8781">
                  <c:v>0.97148644924159999</c:v>
                </c:pt>
                <c:pt idx="8782">
                  <c:v>0.97162926197050004</c:v>
                </c:pt>
                <c:pt idx="8783">
                  <c:v>0.97187972068789996</c:v>
                </c:pt>
                <c:pt idx="8784">
                  <c:v>0.97202652692790004</c:v>
                </c:pt>
                <c:pt idx="8785">
                  <c:v>0.9723817706108</c:v>
                </c:pt>
                <c:pt idx="8786">
                  <c:v>0.97253257036209995</c:v>
                </c:pt>
                <c:pt idx="8787">
                  <c:v>0.97277712821960005</c:v>
                </c:pt>
                <c:pt idx="8788">
                  <c:v>0.97302442789080001</c:v>
                </c:pt>
                <c:pt idx="8789">
                  <c:v>0.97320020198820001</c:v>
                </c:pt>
                <c:pt idx="8790">
                  <c:v>0.97334712743759999</c:v>
                </c:pt>
                <c:pt idx="8791">
                  <c:v>0.97360503673550003</c:v>
                </c:pt>
                <c:pt idx="8792">
                  <c:v>0.97390967607500001</c:v>
                </c:pt>
                <c:pt idx="8793">
                  <c:v>0.97412532567980004</c:v>
                </c:pt>
                <c:pt idx="8794">
                  <c:v>0.97438907623290005</c:v>
                </c:pt>
                <c:pt idx="8795">
                  <c:v>0.97467881441119997</c:v>
                </c:pt>
                <c:pt idx="8796">
                  <c:v>0.97496962547300003</c:v>
                </c:pt>
                <c:pt idx="8797">
                  <c:v>0.97531151771549995</c:v>
                </c:pt>
                <c:pt idx="8798">
                  <c:v>0.97555148601529995</c:v>
                </c:pt>
                <c:pt idx="8799">
                  <c:v>0.97575283050539996</c:v>
                </c:pt>
                <c:pt idx="8800">
                  <c:v>0.97585076093669998</c:v>
                </c:pt>
                <c:pt idx="8801">
                  <c:v>0.97599858045580001</c:v>
                </c:pt>
                <c:pt idx="8802">
                  <c:v>0.97628891468050005</c:v>
                </c:pt>
                <c:pt idx="8803">
                  <c:v>0.97657030820849999</c:v>
                </c:pt>
                <c:pt idx="8804">
                  <c:v>0.97686624526980004</c:v>
                </c:pt>
                <c:pt idx="8805">
                  <c:v>0.97699666023249998</c:v>
                </c:pt>
                <c:pt idx="8806">
                  <c:v>0.97729444503780005</c:v>
                </c:pt>
                <c:pt idx="8807">
                  <c:v>0.97760510444640003</c:v>
                </c:pt>
                <c:pt idx="8808">
                  <c:v>0.97791844606400002</c:v>
                </c:pt>
                <c:pt idx="8809">
                  <c:v>0.97826534509660001</c:v>
                </c:pt>
                <c:pt idx="8810">
                  <c:v>0.97834694385529997</c:v>
                </c:pt>
                <c:pt idx="8811">
                  <c:v>0.97843337059019997</c:v>
                </c:pt>
                <c:pt idx="8812">
                  <c:v>0.97852277755740003</c:v>
                </c:pt>
                <c:pt idx="8813">
                  <c:v>0.97864377498629995</c:v>
                </c:pt>
                <c:pt idx="8814">
                  <c:v>0.97882068157199997</c:v>
                </c:pt>
                <c:pt idx="8815">
                  <c:v>0.979144692421</c:v>
                </c:pt>
                <c:pt idx="8816">
                  <c:v>0.97948253154749998</c:v>
                </c:pt>
                <c:pt idx="8817">
                  <c:v>0.97982579469679998</c:v>
                </c:pt>
                <c:pt idx="8818">
                  <c:v>0.98015743494030005</c:v>
                </c:pt>
                <c:pt idx="8819">
                  <c:v>0.9805442690849</c:v>
                </c:pt>
                <c:pt idx="8820">
                  <c:v>0.98088634014130005</c:v>
                </c:pt>
                <c:pt idx="8821">
                  <c:v>0.98132151365279996</c:v>
                </c:pt>
                <c:pt idx="8822">
                  <c:v>0.98158216476439997</c:v>
                </c:pt>
                <c:pt idx="8823">
                  <c:v>0.98170739412310004</c:v>
                </c:pt>
                <c:pt idx="8824">
                  <c:v>0.98179394006730003</c:v>
                </c:pt>
                <c:pt idx="8825">
                  <c:v>0.9818778038025</c:v>
                </c:pt>
                <c:pt idx="8826">
                  <c:v>0.98194575309749998</c:v>
                </c:pt>
                <c:pt idx="8827">
                  <c:v>0.98204779624939997</c:v>
                </c:pt>
                <c:pt idx="8828">
                  <c:v>0.98234462738039996</c:v>
                </c:pt>
                <c:pt idx="8829">
                  <c:v>0.98262339830400003</c:v>
                </c:pt>
                <c:pt idx="8830">
                  <c:v>0.98292458057400001</c:v>
                </c:pt>
                <c:pt idx="8831">
                  <c:v>0.98321950435640004</c:v>
                </c:pt>
                <c:pt idx="8832">
                  <c:v>0.98350673913959996</c:v>
                </c:pt>
                <c:pt idx="8833">
                  <c:v>0.9838137030602</c:v>
                </c:pt>
                <c:pt idx="8834">
                  <c:v>0.98401373624800004</c:v>
                </c:pt>
                <c:pt idx="8835">
                  <c:v>0.98411607742310003</c:v>
                </c:pt>
                <c:pt idx="8836">
                  <c:v>0.98421502113339998</c:v>
                </c:pt>
                <c:pt idx="8837">
                  <c:v>0.98428881168369997</c:v>
                </c:pt>
                <c:pt idx="8838">
                  <c:v>0.9843947291374</c:v>
                </c:pt>
                <c:pt idx="8839">
                  <c:v>0.98459959030150002</c:v>
                </c:pt>
                <c:pt idx="8840">
                  <c:v>0.98489075899120004</c:v>
                </c:pt>
                <c:pt idx="8841">
                  <c:v>0.98515421152110005</c:v>
                </c:pt>
                <c:pt idx="8842">
                  <c:v>0.98533821105959996</c:v>
                </c:pt>
                <c:pt idx="8843">
                  <c:v>0.98562598228450005</c:v>
                </c:pt>
                <c:pt idx="8844">
                  <c:v>0.98584854602810001</c:v>
                </c:pt>
                <c:pt idx="8845">
                  <c:v>0.98598796129230004</c:v>
                </c:pt>
                <c:pt idx="8846">
                  <c:v>0.98613154888150001</c:v>
                </c:pt>
                <c:pt idx="8847">
                  <c:v>0.98641902208330001</c:v>
                </c:pt>
                <c:pt idx="8848">
                  <c:v>0.98659777641299995</c:v>
                </c:pt>
                <c:pt idx="8849">
                  <c:v>0.98673886060710003</c:v>
                </c:pt>
                <c:pt idx="8850">
                  <c:v>0.98685181140900002</c:v>
                </c:pt>
                <c:pt idx="8851">
                  <c:v>0.98719412088390002</c:v>
                </c:pt>
                <c:pt idx="8852">
                  <c:v>0.98742192983629995</c:v>
                </c:pt>
                <c:pt idx="8853">
                  <c:v>0.98772674798969995</c:v>
                </c:pt>
                <c:pt idx="8854">
                  <c:v>0.98786580562589998</c:v>
                </c:pt>
                <c:pt idx="8855">
                  <c:v>0.98817461729050005</c:v>
                </c:pt>
                <c:pt idx="8856">
                  <c:v>0.98863476514820003</c:v>
                </c:pt>
                <c:pt idx="8857">
                  <c:v>0.98887443542480002</c:v>
                </c:pt>
                <c:pt idx="8858">
                  <c:v>0.989302277565</c:v>
                </c:pt>
                <c:pt idx="8859">
                  <c:v>0.98960441350939998</c:v>
                </c:pt>
                <c:pt idx="8860">
                  <c:v>0.98982429504390002</c:v>
                </c:pt>
                <c:pt idx="8861">
                  <c:v>0.9899489879608</c:v>
                </c:pt>
                <c:pt idx="8862">
                  <c:v>0.99023830890660003</c:v>
                </c:pt>
                <c:pt idx="8863">
                  <c:v>0.99048018455510001</c:v>
                </c:pt>
                <c:pt idx="8864">
                  <c:v>0.99076563119890004</c:v>
                </c:pt>
                <c:pt idx="8865">
                  <c:v>0.99105620384219995</c:v>
                </c:pt>
                <c:pt idx="8866">
                  <c:v>0.99121707677839999</c:v>
                </c:pt>
                <c:pt idx="8867">
                  <c:v>0.9914826154709</c:v>
                </c:pt>
                <c:pt idx="8868">
                  <c:v>0.99170476198199997</c:v>
                </c:pt>
                <c:pt idx="8869">
                  <c:v>0.99197375774380003</c:v>
                </c:pt>
                <c:pt idx="8870">
                  <c:v>0.99222296476359995</c:v>
                </c:pt>
                <c:pt idx="8871">
                  <c:v>0.99239951372150004</c:v>
                </c:pt>
                <c:pt idx="8872">
                  <c:v>0.99250298738480003</c:v>
                </c:pt>
                <c:pt idx="8873">
                  <c:v>0.99266940355300004</c:v>
                </c:pt>
                <c:pt idx="8874">
                  <c:v>0.99321818351750002</c:v>
                </c:pt>
                <c:pt idx="8875">
                  <c:v>0.99357312917709995</c:v>
                </c:pt>
                <c:pt idx="8876">
                  <c:v>0.99390697479250001</c:v>
                </c:pt>
                <c:pt idx="8877">
                  <c:v>0.99421399831769997</c:v>
                </c:pt>
                <c:pt idx="8878">
                  <c:v>0.99438434839250001</c:v>
                </c:pt>
                <c:pt idx="8879">
                  <c:v>0.99466890096659999</c:v>
                </c:pt>
                <c:pt idx="8880">
                  <c:v>0.99491101503370005</c:v>
                </c:pt>
                <c:pt idx="8881">
                  <c:v>0.99510669708249999</c:v>
                </c:pt>
                <c:pt idx="8882">
                  <c:v>0.99526757001879995</c:v>
                </c:pt>
                <c:pt idx="8883">
                  <c:v>0.99536710977550003</c:v>
                </c:pt>
                <c:pt idx="8884">
                  <c:v>0.99553036689759999</c:v>
                </c:pt>
                <c:pt idx="8885">
                  <c:v>0.99581879377369997</c:v>
                </c:pt>
                <c:pt idx="8886">
                  <c:v>0.99612754583359997</c:v>
                </c:pt>
                <c:pt idx="8887">
                  <c:v>0.9964289069176</c:v>
                </c:pt>
                <c:pt idx="8888">
                  <c:v>0.99663329124449995</c:v>
                </c:pt>
                <c:pt idx="8889">
                  <c:v>0.99671548604969995</c:v>
                </c:pt>
                <c:pt idx="8890">
                  <c:v>0.99699640274050005</c:v>
                </c:pt>
                <c:pt idx="8891">
                  <c:v>0.99729835987089999</c:v>
                </c:pt>
                <c:pt idx="8892">
                  <c:v>0.99759340286249998</c:v>
                </c:pt>
                <c:pt idx="8893">
                  <c:v>0.99770069122310001</c:v>
                </c:pt>
                <c:pt idx="8894">
                  <c:v>0.99780750274660002</c:v>
                </c:pt>
                <c:pt idx="8895">
                  <c:v>0.99791228771210005</c:v>
                </c:pt>
                <c:pt idx="8896">
                  <c:v>0.99823135137560004</c:v>
                </c:pt>
                <c:pt idx="8897">
                  <c:v>0.99854499101640004</c:v>
                </c:pt>
                <c:pt idx="8898">
                  <c:v>0.99873304367070004</c:v>
                </c:pt>
                <c:pt idx="8899">
                  <c:v>0.9988812208176</c:v>
                </c:pt>
                <c:pt idx="8900">
                  <c:v>0.99909728765490002</c:v>
                </c:pt>
                <c:pt idx="8901">
                  <c:v>0.99945026636120005</c:v>
                </c:pt>
                <c:pt idx="8902">
                  <c:v>0.99978345632550003</c:v>
                </c:pt>
                <c:pt idx="8903">
                  <c:v>0.99996989965439997</c:v>
                </c:pt>
                <c:pt idx="8904">
                  <c:v>1.0002849102019999</c:v>
                </c:pt>
                <c:pt idx="8905">
                  <c:v>1.000606894493</c:v>
                </c:pt>
                <c:pt idx="8906">
                  <c:v>1.0008795261379999</c:v>
                </c:pt>
                <c:pt idx="8907">
                  <c:v>1.000992298126</c:v>
                </c:pt>
                <c:pt idx="8908">
                  <c:v>1.0012053251269999</c:v>
                </c:pt>
                <c:pt idx="8909">
                  <c:v>1.001413464546</c:v>
                </c:pt>
                <c:pt idx="8910">
                  <c:v>1.0016545057299999</c:v>
                </c:pt>
                <c:pt idx="8911">
                  <c:v>1.001763105392</c:v>
                </c:pt>
                <c:pt idx="8912">
                  <c:v>1.0020259618759999</c:v>
                </c:pt>
                <c:pt idx="8913">
                  <c:v>1.002547621727</c:v>
                </c:pt>
                <c:pt idx="8914">
                  <c:v>1.0028444528580001</c:v>
                </c:pt>
                <c:pt idx="8915">
                  <c:v>1.0030424594880001</c:v>
                </c:pt>
                <c:pt idx="8916">
                  <c:v>1.0033200979229999</c:v>
                </c:pt>
                <c:pt idx="8917">
                  <c:v>1.0035394430160001</c:v>
                </c:pt>
                <c:pt idx="8918">
                  <c:v>1.0036406517030001</c:v>
                </c:pt>
                <c:pt idx="8919">
                  <c:v>1.0037412643429999</c:v>
                </c:pt>
                <c:pt idx="8920">
                  <c:v>1.003808617592</c:v>
                </c:pt>
                <c:pt idx="8921">
                  <c:v>1.003885388374</c:v>
                </c:pt>
                <c:pt idx="8922">
                  <c:v>1.0039912462230001</c:v>
                </c:pt>
                <c:pt idx="8923">
                  <c:v>1.0040645599369999</c:v>
                </c:pt>
                <c:pt idx="8924">
                  <c:v>1.0041710138319999</c:v>
                </c:pt>
                <c:pt idx="8925">
                  <c:v>1.0043538808820001</c:v>
                </c:pt>
                <c:pt idx="8926">
                  <c:v>1.0046532154079999</c:v>
                </c:pt>
                <c:pt idx="8927">
                  <c:v>1.004876613617</c:v>
                </c:pt>
                <c:pt idx="8928">
                  <c:v>1.0049940347670001</c:v>
                </c:pt>
                <c:pt idx="8929">
                  <c:v>1.005283117294</c:v>
                </c:pt>
                <c:pt idx="8930">
                  <c:v>1.0054709911349999</c:v>
                </c:pt>
                <c:pt idx="8931">
                  <c:v>1.005672931671</c:v>
                </c:pt>
                <c:pt idx="8932">
                  <c:v>1.005977272987</c:v>
                </c:pt>
                <c:pt idx="8933">
                  <c:v>1.00626885891</c:v>
                </c:pt>
                <c:pt idx="8934">
                  <c:v>1.006635308266</c:v>
                </c:pt>
                <c:pt idx="8935">
                  <c:v>1.0069042444230001</c:v>
                </c:pt>
                <c:pt idx="8936">
                  <c:v>1.0070881843570001</c:v>
                </c:pt>
                <c:pt idx="8937">
                  <c:v>1.00729393959</c:v>
                </c:pt>
                <c:pt idx="8938">
                  <c:v>1.00773203373</c:v>
                </c:pt>
                <c:pt idx="8939">
                  <c:v>1.008120536804</c:v>
                </c:pt>
                <c:pt idx="8940">
                  <c:v>1.008205652237</c:v>
                </c:pt>
                <c:pt idx="8941">
                  <c:v>1.0083395242690001</c:v>
                </c:pt>
                <c:pt idx="8942">
                  <c:v>1.0085078477859999</c:v>
                </c:pt>
                <c:pt idx="8943">
                  <c:v>1.008807182312</c:v>
                </c:pt>
                <c:pt idx="8944">
                  <c:v>1.0091173648830001</c:v>
                </c:pt>
                <c:pt idx="8945">
                  <c:v>1.009366989136</c:v>
                </c:pt>
                <c:pt idx="8946">
                  <c:v>1.0096497535710001</c:v>
                </c:pt>
                <c:pt idx="8947">
                  <c:v>1.0097416639329999</c:v>
                </c:pt>
                <c:pt idx="8948">
                  <c:v>1.0098323822019999</c:v>
                </c:pt>
                <c:pt idx="8949">
                  <c:v>1.0099228620530001</c:v>
                </c:pt>
                <c:pt idx="8950">
                  <c:v>1.01019692421</c:v>
                </c:pt>
                <c:pt idx="8951">
                  <c:v>1.0104645490649999</c:v>
                </c:pt>
                <c:pt idx="8952">
                  <c:v>1.010730862617</c:v>
                </c:pt>
                <c:pt idx="8953">
                  <c:v>1.0109843015669999</c:v>
                </c:pt>
                <c:pt idx="8954">
                  <c:v>1.011109352112</c:v>
                </c:pt>
                <c:pt idx="8955">
                  <c:v>1.011202335358</c:v>
                </c:pt>
                <c:pt idx="8956">
                  <c:v>1.011330723763</c:v>
                </c:pt>
                <c:pt idx="8957">
                  <c:v>1.0114376544949999</c:v>
                </c:pt>
                <c:pt idx="8958">
                  <c:v>1.011757016182</c:v>
                </c:pt>
                <c:pt idx="8959">
                  <c:v>1.012197375298</c:v>
                </c:pt>
                <c:pt idx="8960">
                  <c:v>1.012361526489</c:v>
                </c:pt>
                <c:pt idx="8961">
                  <c:v>1.012483239174</c:v>
                </c:pt>
                <c:pt idx="8962">
                  <c:v>1.012605547905</c:v>
                </c:pt>
                <c:pt idx="8963">
                  <c:v>1.012781620026</c:v>
                </c:pt>
                <c:pt idx="8964">
                  <c:v>1.0128899812700001</c:v>
                </c:pt>
                <c:pt idx="8965">
                  <c:v>1.0131014585489999</c:v>
                </c:pt>
                <c:pt idx="8966">
                  <c:v>1.0132781267169999</c:v>
                </c:pt>
                <c:pt idx="8967">
                  <c:v>1.0135669708249999</c:v>
                </c:pt>
                <c:pt idx="8968">
                  <c:v>1.0138397216799999</c:v>
                </c:pt>
                <c:pt idx="8969">
                  <c:v>1.014054775238</c:v>
                </c:pt>
                <c:pt idx="8970">
                  <c:v>1.014317035675</c:v>
                </c:pt>
                <c:pt idx="8971">
                  <c:v>1.0145933628079999</c:v>
                </c:pt>
                <c:pt idx="8972">
                  <c:v>1.0148555040359999</c:v>
                </c:pt>
                <c:pt idx="8973">
                  <c:v>1.0151318311690001</c:v>
                </c:pt>
                <c:pt idx="8974">
                  <c:v>1.0153954029079999</c:v>
                </c:pt>
                <c:pt idx="8975">
                  <c:v>1.015502810478</c:v>
                </c:pt>
                <c:pt idx="8976">
                  <c:v>1.015616416931</c:v>
                </c:pt>
                <c:pt idx="8977">
                  <c:v>1.0157176256180001</c:v>
                </c:pt>
                <c:pt idx="8978">
                  <c:v>1.0160133838650001</c:v>
                </c:pt>
                <c:pt idx="8979">
                  <c:v>1.0163203477859999</c:v>
                </c:pt>
                <c:pt idx="8980">
                  <c:v>1.016466379166</c:v>
                </c:pt>
                <c:pt idx="8981">
                  <c:v>1.0169185400009999</c:v>
                </c:pt>
                <c:pt idx="8982">
                  <c:v>1.017176985741</c:v>
                </c:pt>
                <c:pt idx="8983">
                  <c:v>1.0176213979719999</c:v>
                </c:pt>
                <c:pt idx="8984">
                  <c:v>1.0179817676539999</c:v>
                </c:pt>
                <c:pt idx="8985">
                  <c:v>1.0182898044590001</c:v>
                </c:pt>
                <c:pt idx="8986">
                  <c:v>1.0185927152630001</c:v>
                </c:pt>
                <c:pt idx="8987">
                  <c:v>1.0188697576520001</c:v>
                </c:pt>
                <c:pt idx="8988">
                  <c:v>1.019023776054</c:v>
                </c:pt>
                <c:pt idx="8989">
                  <c:v>1.019347190857</c:v>
                </c:pt>
                <c:pt idx="8990">
                  <c:v>1.019720435143</c:v>
                </c:pt>
                <c:pt idx="8991">
                  <c:v>1.020061612129</c:v>
                </c:pt>
                <c:pt idx="8992">
                  <c:v>1.020250320435</c:v>
                </c:pt>
                <c:pt idx="8993">
                  <c:v>1.020567297935</c:v>
                </c:pt>
                <c:pt idx="8994">
                  <c:v>1.020843267441</c:v>
                </c:pt>
                <c:pt idx="8995">
                  <c:v>1.02096092701</c:v>
                </c:pt>
                <c:pt idx="8996">
                  <c:v>1.021089553833</c:v>
                </c:pt>
                <c:pt idx="8997">
                  <c:v>1.021359443665</c:v>
                </c:pt>
                <c:pt idx="8998">
                  <c:v>1.0215002298360001</c:v>
                </c:pt>
                <c:pt idx="8999">
                  <c:v>1.0216501951220001</c:v>
                </c:pt>
                <c:pt idx="9000">
                  <c:v>1.021786928177</c:v>
                </c:pt>
                <c:pt idx="9001">
                  <c:v>1.021934270859</c:v>
                </c:pt>
                <c:pt idx="9002">
                  <c:v>1.022075533867</c:v>
                </c:pt>
                <c:pt idx="9003">
                  <c:v>1.0221830606460001</c:v>
                </c:pt>
                <c:pt idx="9004">
                  <c:v>1.022317290306</c:v>
                </c:pt>
                <c:pt idx="9005">
                  <c:v>1.0224901437759999</c:v>
                </c:pt>
                <c:pt idx="9006">
                  <c:v>1.022809505463</c:v>
                </c:pt>
                <c:pt idx="9007">
                  <c:v>1.0229759216309999</c:v>
                </c:pt>
                <c:pt idx="9008">
                  <c:v>1.0230603218080001</c:v>
                </c:pt>
                <c:pt idx="9009">
                  <c:v>1.0231424570080001</c:v>
                </c:pt>
                <c:pt idx="9010">
                  <c:v>1.0232295989989999</c:v>
                </c:pt>
                <c:pt idx="9011">
                  <c:v>1.0233240127559999</c:v>
                </c:pt>
                <c:pt idx="9012">
                  <c:v>1.0236063003539999</c:v>
                </c:pt>
                <c:pt idx="9013">
                  <c:v>1.023692965508</c:v>
                </c:pt>
                <c:pt idx="9014">
                  <c:v>1.023776888847</c:v>
                </c:pt>
                <c:pt idx="9015">
                  <c:v>1.0239914655689999</c:v>
                </c:pt>
                <c:pt idx="9016">
                  <c:v>1.0241639614110001</c:v>
                </c:pt>
                <c:pt idx="9017">
                  <c:v>1.0244032144549999</c:v>
                </c:pt>
                <c:pt idx="9018">
                  <c:v>1.0246951580050001</c:v>
                </c:pt>
                <c:pt idx="9019">
                  <c:v>1.0247989892960001</c:v>
                </c:pt>
                <c:pt idx="9020">
                  <c:v>1.0249290466309999</c:v>
                </c:pt>
                <c:pt idx="9021">
                  <c:v>1.0250167846680001</c:v>
                </c:pt>
                <c:pt idx="9022">
                  <c:v>1.0251063108439999</c:v>
                </c:pt>
                <c:pt idx="9023">
                  <c:v>1.025172710419</c:v>
                </c:pt>
                <c:pt idx="9024">
                  <c:v>1.0255124568939999</c:v>
                </c:pt>
                <c:pt idx="9025">
                  <c:v>1.0257085561749999</c:v>
                </c:pt>
                <c:pt idx="9026">
                  <c:v>1.025906205177</c:v>
                </c:pt>
                <c:pt idx="9027">
                  <c:v>1.026224136353</c:v>
                </c:pt>
                <c:pt idx="9028">
                  <c:v>1.0265430212019999</c:v>
                </c:pt>
                <c:pt idx="9029">
                  <c:v>1.0267816782000001</c:v>
                </c:pt>
                <c:pt idx="9030">
                  <c:v>1.0269057750699999</c:v>
                </c:pt>
                <c:pt idx="9031">
                  <c:v>1.027215719223</c:v>
                </c:pt>
                <c:pt idx="9032">
                  <c:v>1.027538776398</c:v>
                </c:pt>
                <c:pt idx="9033">
                  <c:v>1.027664422989</c:v>
                </c:pt>
                <c:pt idx="9034">
                  <c:v>1.028025507927</c:v>
                </c:pt>
                <c:pt idx="9035">
                  <c:v>1.0283696651459999</c:v>
                </c:pt>
                <c:pt idx="9036">
                  <c:v>1.0287358760830001</c:v>
                </c:pt>
                <c:pt idx="9037">
                  <c:v>1.028854846954</c:v>
                </c:pt>
                <c:pt idx="9038">
                  <c:v>1.0289696454999999</c:v>
                </c:pt>
                <c:pt idx="9039">
                  <c:v>1.029084205627</c:v>
                </c:pt>
                <c:pt idx="9040">
                  <c:v>1.0293830633159999</c:v>
                </c:pt>
                <c:pt idx="9041">
                  <c:v>1.029595017433</c:v>
                </c:pt>
                <c:pt idx="9042">
                  <c:v>1.0298861265179999</c:v>
                </c:pt>
                <c:pt idx="9043">
                  <c:v>1.0301003456119999</c:v>
                </c:pt>
                <c:pt idx="9044">
                  <c:v>1.0302929878230001</c:v>
                </c:pt>
                <c:pt idx="9045">
                  <c:v>1.030717372894</c:v>
                </c:pt>
                <c:pt idx="9046">
                  <c:v>1.031044960022</c:v>
                </c:pt>
                <c:pt idx="9047">
                  <c:v>1.031461954117</c:v>
                </c:pt>
                <c:pt idx="9048">
                  <c:v>1.031767249107</c:v>
                </c:pt>
                <c:pt idx="9049">
                  <c:v>1.032076835632</c:v>
                </c:pt>
                <c:pt idx="9050">
                  <c:v>1.0322436094280001</c:v>
                </c:pt>
                <c:pt idx="9051">
                  <c:v>1.032500505447</c:v>
                </c:pt>
                <c:pt idx="9052">
                  <c:v>1.032637357712</c:v>
                </c:pt>
                <c:pt idx="9053">
                  <c:v>1.0328851938250001</c:v>
                </c:pt>
                <c:pt idx="9054">
                  <c:v>1.0331915616989999</c:v>
                </c:pt>
                <c:pt idx="9055">
                  <c:v>1.0332986116409999</c:v>
                </c:pt>
                <c:pt idx="9056">
                  <c:v>1.033455729485</c:v>
                </c:pt>
                <c:pt idx="9057">
                  <c:v>1.033550024033</c:v>
                </c:pt>
                <c:pt idx="9058">
                  <c:v>1.033616304398</c:v>
                </c:pt>
                <c:pt idx="9059">
                  <c:v>1.0338627099990001</c:v>
                </c:pt>
                <c:pt idx="9060">
                  <c:v>1.0342204570769999</c:v>
                </c:pt>
                <c:pt idx="9061">
                  <c:v>1.034557938576</c:v>
                </c:pt>
                <c:pt idx="9062">
                  <c:v>1.034665346146</c:v>
                </c:pt>
                <c:pt idx="9063">
                  <c:v>1.0347244739529999</c:v>
                </c:pt>
                <c:pt idx="9064">
                  <c:v>1.0347676277160001</c:v>
                </c:pt>
                <c:pt idx="9065">
                  <c:v>1.0348713397980001</c:v>
                </c:pt>
                <c:pt idx="9066">
                  <c:v>1.0349665880200001</c:v>
                </c:pt>
                <c:pt idx="9067">
                  <c:v>1.035168409348</c:v>
                </c:pt>
                <c:pt idx="9068">
                  <c:v>1.035259962082</c:v>
                </c:pt>
                <c:pt idx="9069">
                  <c:v>1.035540103912</c:v>
                </c:pt>
                <c:pt idx="9070">
                  <c:v>1.0357830524439999</c:v>
                </c:pt>
                <c:pt idx="9071">
                  <c:v>1.0361089706419999</c:v>
                </c:pt>
                <c:pt idx="9072">
                  <c:v>1.0362859964369999</c:v>
                </c:pt>
                <c:pt idx="9073">
                  <c:v>1.0366604328160001</c:v>
                </c:pt>
                <c:pt idx="9074">
                  <c:v>1.0367959737779999</c:v>
                </c:pt>
                <c:pt idx="9075">
                  <c:v>1.0371490716930001</c:v>
                </c:pt>
                <c:pt idx="9076">
                  <c:v>1.037367582321</c:v>
                </c:pt>
                <c:pt idx="9077">
                  <c:v>1.037429451942</c:v>
                </c:pt>
                <c:pt idx="9078">
                  <c:v>1.0375221967699999</c:v>
                </c:pt>
                <c:pt idx="9079">
                  <c:v>1.0377272367479999</c:v>
                </c:pt>
                <c:pt idx="9080">
                  <c:v>1.038054585457</c:v>
                </c:pt>
                <c:pt idx="9081">
                  <c:v>1.038187861443</c:v>
                </c:pt>
                <c:pt idx="9082">
                  <c:v>1.0384740829470001</c:v>
                </c:pt>
                <c:pt idx="9083">
                  <c:v>1.0386323928829999</c:v>
                </c:pt>
                <c:pt idx="9084">
                  <c:v>1.038786172867</c:v>
                </c:pt>
                <c:pt idx="9085">
                  <c:v>1.039066910744</c:v>
                </c:pt>
                <c:pt idx="9086">
                  <c:v>1.03924202919</c:v>
                </c:pt>
                <c:pt idx="9087">
                  <c:v>1.0393496751789999</c:v>
                </c:pt>
                <c:pt idx="9088">
                  <c:v>1.039506435394</c:v>
                </c:pt>
                <c:pt idx="9089">
                  <c:v>1.0396270751950001</c:v>
                </c:pt>
                <c:pt idx="9090">
                  <c:v>1.039745211601</c:v>
                </c:pt>
                <c:pt idx="9091">
                  <c:v>1.0398652553559999</c:v>
                </c:pt>
                <c:pt idx="9092">
                  <c:v>1.0400464534760001</c:v>
                </c:pt>
                <c:pt idx="9093">
                  <c:v>1.040196657181</c:v>
                </c:pt>
                <c:pt idx="9094">
                  <c:v>1.040309309959</c:v>
                </c:pt>
                <c:pt idx="9095">
                  <c:v>1.0404572486879999</c:v>
                </c:pt>
                <c:pt idx="9096">
                  <c:v>1.040670275688</c:v>
                </c:pt>
                <c:pt idx="9097">
                  <c:v>1.0409927368159999</c:v>
                </c:pt>
                <c:pt idx="9098">
                  <c:v>1.041298151016</c:v>
                </c:pt>
                <c:pt idx="9099">
                  <c:v>1.0416011810300001</c:v>
                </c:pt>
                <c:pt idx="9100">
                  <c:v>1.0419340133670001</c:v>
                </c:pt>
                <c:pt idx="9101">
                  <c:v>1.0424269437789999</c:v>
                </c:pt>
                <c:pt idx="9102">
                  <c:v>1.0428910255429999</c:v>
                </c:pt>
                <c:pt idx="9103">
                  <c:v>1.04330265522</c:v>
                </c:pt>
                <c:pt idx="9104">
                  <c:v>1.0435237884519999</c:v>
                </c:pt>
                <c:pt idx="9105">
                  <c:v>1.043719530106</c:v>
                </c:pt>
                <c:pt idx="9106">
                  <c:v>1.0439970493320001</c:v>
                </c:pt>
                <c:pt idx="9107">
                  <c:v>1.044078707695</c:v>
                </c:pt>
                <c:pt idx="9108">
                  <c:v>1.0441147089</c:v>
                </c:pt>
                <c:pt idx="9109">
                  <c:v>1.0441993474960001</c:v>
                </c:pt>
                <c:pt idx="9110">
                  <c:v>1.044281959534</c:v>
                </c:pt>
                <c:pt idx="9111">
                  <c:v>1.044386744499</c:v>
                </c:pt>
                <c:pt idx="9112">
                  <c:v>1.0446600913999999</c:v>
                </c:pt>
                <c:pt idx="9113">
                  <c:v>1.044801712036</c:v>
                </c:pt>
                <c:pt idx="9114">
                  <c:v>1.0449433326719999</c:v>
                </c:pt>
                <c:pt idx="9115">
                  <c:v>1.045061469078</c:v>
                </c:pt>
                <c:pt idx="9116">
                  <c:v>1.0451196432109999</c:v>
                </c:pt>
                <c:pt idx="9117">
                  <c:v>1.0452053546910001</c:v>
                </c:pt>
                <c:pt idx="9118">
                  <c:v>1.0454810857770001</c:v>
                </c:pt>
                <c:pt idx="9119">
                  <c:v>1.0457994937899999</c:v>
                </c:pt>
                <c:pt idx="9120">
                  <c:v>1.0461236238480001</c:v>
                </c:pt>
                <c:pt idx="9121">
                  <c:v>1.0466192960739999</c:v>
                </c:pt>
                <c:pt idx="9122">
                  <c:v>1.0469120740890001</c:v>
                </c:pt>
                <c:pt idx="9123">
                  <c:v>1.04711830616</c:v>
                </c:pt>
                <c:pt idx="9124">
                  <c:v>1.0474019050600001</c:v>
                </c:pt>
                <c:pt idx="9125">
                  <c:v>1.0476856231689999</c:v>
                </c:pt>
                <c:pt idx="9126">
                  <c:v>1.0478056669239999</c:v>
                </c:pt>
                <c:pt idx="9127">
                  <c:v>1.047904491425</c:v>
                </c:pt>
                <c:pt idx="9128">
                  <c:v>1.0480515956880001</c:v>
                </c:pt>
                <c:pt idx="9129">
                  <c:v>1.0483427047730001</c:v>
                </c:pt>
                <c:pt idx="9130">
                  <c:v>1.0484833717349999</c:v>
                </c:pt>
                <c:pt idx="9131">
                  <c:v>1.0485836267469999</c:v>
                </c:pt>
                <c:pt idx="9132">
                  <c:v>1.048680782318</c:v>
                </c:pt>
                <c:pt idx="9133">
                  <c:v>1.048961639404</c:v>
                </c:pt>
                <c:pt idx="9134">
                  <c:v>1.049161195755</c:v>
                </c:pt>
                <c:pt idx="9135">
                  <c:v>1.049432635307</c:v>
                </c:pt>
                <c:pt idx="9136">
                  <c:v>1.049768686295</c:v>
                </c:pt>
                <c:pt idx="9137">
                  <c:v>1.049979090691</c:v>
                </c:pt>
                <c:pt idx="9138">
                  <c:v>1.050165653229</c:v>
                </c:pt>
                <c:pt idx="9139">
                  <c:v>1.0506241321559999</c:v>
                </c:pt>
                <c:pt idx="9140">
                  <c:v>1.0507582426069999</c:v>
                </c:pt>
                <c:pt idx="9141">
                  <c:v>1.051123142242</c:v>
                </c:pt>
                <c:pt idx="9142">
                  <c:v>1.0514026880259999</c:v>
                </c:pt>
                <c:pt idx="9143">
                  <c:v>1.051710724831</c:v>
                </c:pt>
                <c:pt idx="9144">
                  <c:v>1.0519890785220001</c:v>
                </c:pt>
                <c:pt idx="9145">
                  <c:v>1.0522927045820001</c:v>
                </c:pt>
                <c:pt idx="9146">
                  <c:v>1.052488446236</c:v>
                </c:pt>
                <c:pt idx="9147">
                  <c:v>1.0528177022930001</c:v>
                </c:pt>
                <c:pt idx="9148">
                  <c:v>1.0529422760010001</c:v>
                </c:pt>
                <c:pt idx="9149">
                  <c:v>1.053042292595</c:v>
                </c:pt>
                <c:pt idx="9150">
                  <c:v>1.053132891655</c:v>
                </c:pt>
                <c:pt idx="9151">
                  <c:v>1.0532057285309999</c:v>
                </c:pt>
                <c:pt idx="9152">
                  <c:v>1.053254127502</c:v>
                </c:pt>
                <c:pt idx="9153">
                  <c:v>1.0532770156860001</c:v>
                </c:pt>
                <c:pt idx="9154">
                  <c:v>1.053384780884</c:v>
                </c:pt>
                <c:pt idx="9155">
                  <c:v>1.0534114837649999</c:v>
                </c:pt>
                <c:pt idx="9156">
                  <c:v>1.053473591805</c:v>
                </c:pt>
                <c:pt idx="9157">
                  <c:v>1.0535386800769999</c:v>
                </c:pt>
                <c:pt idx="9158">
                  <c:v>1.05362534523</c:v>
                </c:pt>
                <c:pt idx="9159">
                  <c:v>1.053713202477</c:v>
                </c:pt>
                <c:pt idx="9160">
                  <c:v>1.053812265396</c:v>
                </c:pt>
                <c:pt idx="9161">
                  <c:v>1.053872227669</c:v>
                </c:pt>
                <c:pt idx="9162">
                  <c:v>1.0539397001269999</c:v>
                </c:pt>
                <c:pt idx="9163">
                  <c:v>1.0543339252470001</c:v>
                </c:pt>
                <c:pt idx="9164">
                  <c:v>1.054761767387</c:v>
                </c:pt>
                <c:pt idx="9165">
                  <c:v>1.055270075798</c:v>
                </c:pt>
                <c:pt idx="9166">
                  <c:v>1.055791974068</c:v>
                </c:pt>
                <c:pt idx="9167">
                  <c:v>1.056303024292</c:v>
                </c:pt>
                <c:pt idx="9168">
                  <c:v>1.056869864464</c:v>
                </c:pt>
                <c:pt idx="9169">
                  <c:v>1.057420015335</c:v>
                </c:pt>
                <c:pt idx="9170">
                  <c:v>1.057963609695</c:v>
                </c:pt>
                <c:pt idx="9171">
                  <c:v>1.0585529804230001</c:v>
                </c:pt>
                <c:pt idx="9172">
                  <c:v>1.05910384655</c:v>
                </c:pt>
                <c:pt idx="9173">
                  <c:v>1.0593694448469999</c:v>
                </c:pt>
                <c:pt idx="9174">
                  <c:v>1.0595662593840001</c:v>
                </c:pt>
                <c:pt idx="9175">
                  <c:v>1.059678673744</c:v>
                </c:pt>
                <c:pt idx="9176">
                  <c:v>1.0597809553149999</c:v>
                </c:pt>
                <c:pt idx="9177">
                  <c:v>1.0599089860919999</c:v>
                </c:pt>
                <c:pt idx="9178">
                  <c:v>1.0599668025969999</c:v>
                </c:pt>
                <c:pt idx="9179">
                  <c:v>1.0600457191470001</c:v>
                </c:pt>
                <c:pt idx="9180">
                  <c:v>1.060141205788</c:v>
                </c:pt>
                <c:pt idx="9181">
                  <c:v>1.0601791143420001</c:v>
                </c:pt>
                <c:pt idx="9182">
                  <c:v>1.060258150101</c:v>
                </c:pt>
                <c:pt idx="9183">
                  <c:v>1.060332298279</c:v>
                </c:pt>
                <c:pt idx="9184">
                  <c:v>1.060366392136</c:v>
                </c:pt>
                <c:pt idx="9185">
                  <c:v>1.060436010361</c:v>
                </c:pt>
                <c:pt idx="9186">
                  <c:v>1.0604842901230001</c:v>
                </c:pt>
                <c:pt idx="9187">
                  <c:v>1.0605075359339999</c:v>
                </c:pt>
                <c:pt idx="9188">
                  <c:v>1.060575604439</c:v>
                </c:pt>
                <c:pt idx="9189">
                  <c:v>1.06061398983</c:v>
                </c:pt>
                <c:pt idx="9190">
                  <c:v>1.060637354851</c:v>
                </c:pt>
                <c:pt idx="9191">
                  <c:v>1.060695767403</c:v>
                </c:pt>
                <c:pt idx="9192">
                  <c:v>1.0607120990750001</c:v>
                </c:pt>
                <c:pt idx="9193">
                  <c:v>1.060779571533</c:v>
                </c:pt>
                <c:pt idx="9194">
                  <c:v>1.0608227252960001</c:v>
                </c:pt>
                <c:pt idx="9195">
                  <c:v>1.0608739852910001</c:v>
                </c:pt>
                <c:pt idx="9196">
                  <c:v>1.0609011650089999</c:v>
                </c:pt>
                <c:pt idx="9197">
                  <c:v>1.060947775841</c:v>
                </c:pt>
                <c:pt idx="9198">
                  <c:v>1.061015963554</c:v>
                </c:pt>
                <c:pt idx="9199">
                  <c:v>1.0610259771349999</c:v>
                </c:pt>
                <c:pt idx="9200">
                  <c:v>1.0610860586169999</c:v>
                </c:pt>
                <c:pt idx="9201">
                  <c:v>1.061131834984</c:v>
                </c:pt>
                <c:pt idx="9202">
                  <c:v>1.0611619949340001</c:v>
                </c:pt>
                <c:pt idx="9203">
                  <c:v>1.0611993074420001</c:v>
                </c:pt>
                <c:pt idx="9204">
                  <c:v>1.0612350702290001</c:v>
                </c:pt>
                <c:pt idx="9205">
                  <c:v>1.061248898506</c:v>
                </c:pt>
                <c:pt idx="9206">
                  <c:v>1.061262845993</c:v>
                </c:pt>
                <c:pt idx="9207">
                  <c:v>1.061292529106</c:v>
                </c:pt>
                <c:pt idx="9208">
                  <c:v>1.0613092184070001</c:v>
                </c:pt>
                <c:pt idx="9209">
                  <c:v>1.0613405704500001</c:v>
                </c:pt>
                <c:pt idx="9210">
                  <c:v>1.0613515377039999</c:v>
                </c:pt>
                <c:pt idx="9211">
                  <c:v>1.061375260353</c:v>
                </c:pt>
                <c:pt idx="9212">
                  <c:v>1.061396241188</c:v>
                </c:pt>
                <c:pt idx="9213">
                  <c:v>1.0614099502559999</c:v>
                </c:pt>
                <c:pt idx="9214">
                  <c:v>1.061423063278</c:v>
                </c:pt>
                <c:pt idx="9215">
                  <c:v>1.0614471435549999</c:v>
                </c:pt>
                <c:pt idx="9216">
                  <c:v>1.0614699125289999</c:v>
                </c:pt>
                <c:pt idx="9217">
                  <c:v>1.061488509178</c:v>
                </c:pt>
                <c:pt idx="9218">
                  <c:v>1.061505317688</c:v>
                </c:pt>
                <c:pt idx="9219">
                  <c:v>1.0615088939670001</c:v>
                </c:pt>
                <c:pt idx="9220">
                  <c:v>1.061520934105</c:v>
                </c:pt>
                <c:pt idx="9221">
                  <c:v>1.0615340471270001</c:v>
                </c:pt>
                <c:pt idx="9222">
                  <c:v>1.0615414381029999</c:v>
                </c:pt>
                <c:pt idx="9223">
                  <c:v>1.061556458473</c:v>
                </c:pt>
                <c:pt idx="9224">
                  <c:v>1.061573147774</c:v>
                </c:pt>
                <c:pt idx="9225">
                  <c:v>1.061587929726</c:v>
                </c:pt>
                <c:pt idx="9226">
                  <c:v>1.0615969896320001</c:v>
                </c:pt>
                <c:pt idx="9227">
                  <c:v>1.0616075992580001</c:v>
                </c:pt>
                <c:pt idx="9228">
                  <c:v>1.061627030373</c:v>
                </c:pt>
                <c:pt idx="9229">
                  <c:v>1.0616346597670001</c:v>
                </c:pt>
                <c:pt idx="9230">
                  <c:v>1.061649918556</c:v>
                </c:pt>
                <c:pt idx="9231">
                  <c:v>1.0616853237149999</c:v>
                </c:pt>
                <c:pt idx="9232">
                  <c:v>1.0617189407350001</c:v>
                </c:pt>
                <c:pt idx="9233">
                  <c:v>1.061737179756</c:v>
                </c:pt>
                <c:pt idx="9234">
                  <c:v>1.0617932081220001</c:v>
                </c:pt>
                <c:pt idx="9235">
                  <c:v>1.061873793602</c:v>
                </c:pt>
                <c:pt idx="9236">
                  <c:v>1.0619006156919999</c:v>
                </c:pt>
                <c:pt idx="9237">
                  <c:v>1.0619347095489999</c:v>
                </c:pt>
                <c:pt idx="9238">
                  <c:v>1.0619764328000001</c:v>
                </c:pt>
                <c:pt idx="9239">
                  <c:v>1.062013506889</c:v>
                </c:pt>
                <c:pt idx="9240">
                  <c:v>1.062070131302</c:v>
                </c:pt>
                <c:pt idx="9241">
                  <c:v>1.0621299743649999</c:v>
                </c:pt>
                <c:pt idx="9242">
                  <c:v>1.062222838402</c:v>
                </c:pt>
                <c:pt idx="9243">
                  <c:v>1.062304854393</c:v>
                </c:pt>
                <c:pt idx="9244">
                  <c:v>1.0624002218249999</c:v>
                </c:pt>
                <c:pt idx="9245">
                  <c:v>1.0624995231629999</c:v>
                </c:pt>
                <c:pt idx="9246">
                  <c:v>1.062564730644</c:v>
                </c:pt>
                <c:pt idx="9247">
                  <c:v>1.0626521110530001</c:v>
                </c:pt>
                <c:pt idx="9248">
                  <c:v>1.0628585815430001</c:v>
                </c:pt>
                <c:pt idx="9249">
                  <c:v>1.0630478858950001</c:v>
                </c:pt>
                <c:pt idx="9250">
                  <c:v>1.063139915466</c:v>
                </c:pt>
                <c:pt idx="9251">
                  <c:v>1.0632383823389999</c:v>
                </c:pt>
                <c:pt idx="9252">
                  <c:v>1.0634438991549999</c:v>
                </c:pt>
                <c:pt idx="9253">
                  <c:v>1.0636633634570001</c:v>
                </c:pt>
                <c:pt idx="9254">
                  <c:v>1.0638458728789999</c:v>
                </c:pt>
                <c:pt idx="9255">
                  <c:v>1.0639913082120001</c:v>
                </c:pt>
                <c:pt idx="9256">
                  <c:v>1.0641187429429999</c:v>
                </c:pt>
                <c:pt idx="9257">
                  <c:v>1.0642242431640001</c:v>
                </c:pt>
                <c:pt idx="9258">
                  <c:v>1.064337849617</c:v>
                </c:pt>
                <c:pt idx="9259">
                  <c:v>1.0645363330840001</c:v>
                </c:pt>
                <c:pt idx="9260">
                  <c:v>1.064769864082</c:v>
                </c:pt>
                <c:pt idx="9261">
                  <c:v>1.0649347305300001</c:v>
                </c:pt>
                <c:pt idx="9262">
                  <c:v>1.065090417862</c:v>
                </c:pt>
                <c:pt idx="9263">
                  <c:v>1.0652506351469999</c:v>
                </c:pt>
                <c:pt idx="9264">
                  <c:v>1.065500378609</c:v>
                </c:pt>
                <c:pt idx="9265">
                  <c:v>1.065720081329</c:v>
                </c:pt>
                <c:pt idx="9266">
                  <c:v>1.065845608711</c:v>
                </c:pt>
                <c:pt idx="9267">
                  <c:v>1.065949320793</c:v>
                </c:pt>
                <c:pt idx="9268">
                  <c:v>1.0661789178850001</c:v>
                </c:pt>
                <c:pt idx="9269">
                  <c:v>1.066466331482</c:v>
                </c:pt>
                <c:pt idx="9270">
                  <c:v>1.0667868852619999</c:v>
                </c:pt>
                <c:pt idx="9271">
                  <c:v>1.0671335458760001</c:v>
                </c:pt>
                <c:pt idx="9272">
                  <c:v>1.067501425743</c:v>
                </c:pt>
                <c:pt idx="9273">
                  <c:v>1.067914009094</c:v>
                </c:pt>
                <c:pt idx="9274">
                  <c:v>1.068115234375</c:v>
                </c:pt>
                <c:pt idx="9275">
                  <c:v>1.068394422531</c:v>
                </c:pt>
                <c:pt idx="9276">
                  <c:v>1.06854569912</c:v>
                </c:pt>
                <c:pt idx="9277">
                  <c:v>1.068662166595</c:v>
                </c:pt>
                <c:pt idx="9278">
                  <c:v>1.0689239501950001</c:v>
                </c:pt>
                <c:pt idx="9279">
                  <c:v>1.0691708326339999</c:v>
                </c:pt>
                <c:pt idx="9280">
                  <c:v>1.06928384304</c:v>
                </c:pt>
                <c:pt idx="9281">
                  <c:v>1.0694104433060001</c:v>
                </c:pt>
                <c:pt idx="9282">
                  <c:v>1.069591403008</c:v>
                </c:pt>
                <c:pt idx="9283">
                  <c:v>1.069866061211</c:v>
                </c:pt>
                <c:pt idx="9284">
                  <c:v>1.0700188875200001</c:v>
                </c:pt>
                <c:pt idx="9285">
                  <c:v>1.0703085660930001</c:v>
                </c:pt>
                <c:pt idx="9286">
                  <c:v>1.0705990791319999</c:v>
                </c:pt>
                <c:pt idx="9287">
                  <c:v>1.0708345174789999</c:v>
                </c:pt>
                <c:pt idx="9288">
                  <c:v>1.070970058441</c:v>
                </c:pt>
                <c:pt idx="9289">
                  <c:v>1.0710949897769999</c:v>
                </c:pt>
                <c:pt idx="9290">
                  <c:v>1.071208119392</c:v>
                </c:pt>
                <c:pt idx="9291">
                  <c:v>1.0713853836060001</c:v>
                </c:pt>
                <c:pt idx="9292">
                  <c:v>1.0714639425279999</c:v>
                </c:pt>
                <c:pt idx="9293">
                  <c:v>1.0715693235399999</c:v>
                </c:pt>
                <c:pt idx="9294">
                  <c:v>1.0717365741730001</c:v>
                </c:pt>
                <c:pt idx="9295">
                  <c:v>1.0718395709990001</c:v>
                </c:pt>
                <c:pt idx="9296">
                  <c:v>1.072160363197</c:v>
                </c:pt>
                <c:pt idx="9297">
                  <c:v>1.0722714662549999</c:v>
                </c:pt>
                <c:pt idx="9298">
                  <c:v>1.0725965499879999</c:v>
                </c:pt>
                <c:pt idx="9299">
                  <c:v>1.072898626328</c:v>
                </c:pt>
                <c:pt idx="9300">
                  <c:v>1.072994589806</c:v>
                </c:pt>
                <c:pt idx="9301">
                  <c:v>1.0731257200240001</c:v>
                </c:pt>
                <c:pt idx="9302">
                  <c:v>1.0732877254490001</c:v>
                </c:pt>
                <c:pt idx="9303">
                  <c:v>1.073497653008</c:v>
                </c:pt>
                <c:pt idx="9304">
                  <c:v>1.073714733124</c:v>
                </c:pt>
                <c:pt idx="9305">
                  <c:v>1.0738892555240001</c:v>
                </c:pt>
                <c:pt idx="9306">
                  <c:v>1.0741300582890001</c:v>
                </c:pt>
                <c:pt idx="9307">
                  <c:v>1.0746046304700001</c:v>
                </c:pt>
                <c:pt idx="9308">
                  <c:v>1.074886441231</c:v>
                </c:pt>
                <c:pt idx="9309">
                  <c:v>1.075069785118</c:v>
                </c:pt>
                <c:pt idx="9310">
                  <c:v>1.075166344643</c:v>
                </c:pt>
                <c:pt idx="9311">
                  <c:v>1.0753258466719999</c:v>
                </c:pt>
                <c:pt idx="9312">
                  <c:v>1.0756483078000001</c:v>
                </c:pt>
                <c:pt idx="9313">
                  <c:v>1.0758897066119999</c:v>
                </c:pt>
                <c:pt idx="9314">
                  <c:v>1.0760904550549999</c:v>
                </c:pt>
                <c:pt idx="9315">
                  <c:v>1.076255440712</c:v>
                </c:pt>
                <c:pt idx="9316">
                  <c:v>1.0765436887740001</c:v>
                </c:pt>
                <c:pt idx="9317">
                  <c:v>1.0767992734909999</c:v>
                </c:pt>
                <c:pt idx="9318">
                  <c:v>1.0769319534299999</c:v>
                </c:pt>
                <c:pt idx="9319">
                  <c:v>1.07702755928</c:v>
                </c:pt>
                <c:pt idx="9320">
                  <c:v>1.077212452888</c:v>
                </c:pt>
                <c:pt idx="9321">
                  <c:v>1.077486157417</c:v>
                </c:pt>
                <c:pt idx="9322">
                  <c:v>1.077653169632</c:v>
                </c:pt>
                <c:pt idx="9323">
                  <c:v>1.077873945236</c:v>
                </c:pt>
                <c:pt idx="9324">
                  <c:v>1.0782012939450001</c:v>
                </c:pt>
                <c:pt idx="9325">
                  <c:v>1.078651428223</c:v>
                </c:pt>
                <c:pt idx="9326">
                  <c:v>1.0792299509050001</c:v>
                </c:pt>
                <c:pt idx="9327">
                  <c:v>1.0795949697489999</c:v>
                </c:pt>
                <c:pt idx="9328">
                  <c:v>1.079779148102</c:v>
                </c:pt>
                <c:pt idx="9329">
                  <c:v>1.0800619125369999</c:v>
                </c:pt>
                <c:pt idx="9330">
                  <c:v>1.0803592205050001</c:v>
                </c:pt>
                <c:pt idx="9331">
                  <c:v>1.0806447267529999</c:v>
                </c:pt>
                <c:pt idx="9332">
                  <c:v>1.0808014869689999</c:v>
                </c:pt>
                <c:pt idx="9333">
                  <c:v>1.081067919731</c:v>
                </c:pt>
                <c:pt idx="9334">
                  <c:v>1.0812211036679999</c:v>
                </c:pt>
                <c:pt idx="9335">
                  <c:v>1.081333994865</c:v>
                </c:pt>
                <c:pt idx="9336">
                  <c:v>1.0814352035520001</c:v>
                </c:pt>
                <c:pt idx="9337">
                  <c:v>1.0815460681919999</c:v>
                </c:pt>
                <c:pt idx="9338">
                  <c:v>1.0818432569500001</c:v>
                </c:pt>
                <c:pt idx="9339">
                  <c:v>1.081954598427</c:v>
                </c:pt>
                <c:pt idx="9340">
                  <c:v>1.0820986032490001</c:v>
                </c:pt>
                <c:pt idx="9341">
                  <c:v>1.082483649254</c:v>
                </c:pt>
                <c:pt idx="9342">
                  <c:v>1.0829089879989999</c:v>
                </c:pt>
                <c:pt idx="9343">
                  <c:v>1.083204030991</c:v>
                </c:pt>
                <c:pt idx="9344">
                  <c:v>1.0836125612259999</c:v>
                </c:pt>
                <c:pt idx="9345">
                  <c:v>1.083804726601</c:v>
                </c:pt>
                <c:pt idx="9346">
                  <c:v>1.083978176117</c:v>
                </c:pt>
                <c:pt idx="9347">
                  <c:v>1.084189295769</c:v>
                </c:pt>
                <c:pt idx="9348">
                  <c:v>1.0843780040740001</c:v>
                </c:pt>
                <c:pt idx="9349">
                  <c:v>1.0846680402760001</c:v>
                </c:pt>
                <c:pt idx="9350">
                  <c:v>1.084974884987</c:v>
                </c:pt>
                <c:pt idx="9351">
                  <c:v>1.0850999355319999</c:v>
                </c:pt>
                <c:pt idx="9352">
                  <c:v>1.085199713707</c:v>
                </c:pt>
                <c:pt idx="9353">
                  <c:v>1.0852663517000001</c:v>
                </c:pt>
                <c:pt idx="9354">
                  <c:v>1.0853738784789999</c:v>
                </c:pt>
                <c:pt idx="9355">
                  <c:v>1.085680246353</c:v>
                </c:pt>
                <c:pt idx="9356">
                  <c:v>1.0859440565109999</c:v>
                </c:pt>
                <c:pt idx="9357">
                  <c:v>1.0861089229580001</c:v>
                </c:pt>
                <c:pt idx="9358">
                  <c:v>1.0862450599669999</c:v>
                </c:pt>
                <c:pt idx="9359">
                  <c:v>1.086385965347</c:v>
                </c:pt>
                <c:pt idx="9360">
                  <c:v>1.086693286896</c:v>
                </c:pt>
                <c:pt idx="9361">
                  <c:v>1.087004780769</c:v>
                </c:pt>
                <c:pt idx="9362">
                  <c:v>1.087324857712</c:v>
                </c:pt>
                <c:pt idx="9363">
                  <c:v>1.08764731884</c:v>
                </c:pt>
                <c:pt idx="9364">
                  <c:v>1.088006734848</c:v>
                </c:pt>
                <c:pt idx="9365">
                  <c:v>1.088126182556</c:v>
                </c:pt>
                <c:pt idx="9366">
                  <c:v>1.0883145332340001</c:v>
                </c:pt>
                <c:pt idx="9367">
                  <c:v>1.0887514352800001</c:v>
                </c:pt>
                <c:pt idx="9368">
                  <c:v>1.0891381502149999</c:v>
                </c:pt>
                <c:pt idx="9369">
                  <c:v>1.089396595955</c:v>
                </c:pt>
                <c:pt idx="9370">
                  <c:v>1.089547395706</c:v>
                </c:pt>
                <c:pt idx="9371">
                  <c:v>1.08964574337</c:v>
                </c:pt>
                <c:pt idx="9372">
                  <c:v>1.089914441109</c:v>
                </c:pt>
                <c:pt idx="9373">
                  <c:v>1.090183973312</c:v>
                </c:pt>
                <c:pt idx="9374">
                  <c:v>1.090452313423</c:v>
                </c:pt>
                <c:pt idx="9375">
                  <c:v>1.090633630753</c:v>
                </c:pt>
                <c:pt idx="9376">
                  <c:v>1.0909329652790001</c:v>
                </c:pt>
                <c:pt idx="9377">
                  <c:v>1.091039419174</c:v>
                </c:pt>
                <c:pt idx="9378">
                  <c:v>1.0911101102830001</c:v>
                </c:pt>
                <c:pt idx="9379">
                  <c:v>1.0912123918529999</c:v>
                </c:pt>
                <c:pt idx="9380">
                  <c:v>1.0915642976760001</c:v>
                </c:pt>
                <c:pt idx="9381">
                  <c:v>1.091703534126</c:v>
                </c:pt>
                <c:pt idx="9382">
                  <c:v>1.0919010639190001</c:v>
                </c:pt>
                <c:pt idx="9383">
                  <c:v>1.0921043157579999</c:v>
                </c:pt>
                <c:pt idx="9384">
                  <c:v>1.0923931598659999</c:v>
                </c:pt>
                <c:pt idx="9385">
                  <c:v>1.0928393602369999</c:v>
                </c:pt>
                <c:pt idx="9386">
                  <c:v>1.093049526215</c:v>
                </c:pt>
                <c:pt idx="9387">
                  <c:v>1.0933692455290001</c:v>
                </c:pt>
                <c:pt idx="9388">
                  <c:v>1.0936537981029999</c:v>
                </c:pt>
                <c:pt idx="9389">
                  <c:v>1.093902945518</c:v>
                </c:pt>
                <c:pt idx="9390">
                  <c:v>1.0939927101139999</c:v>
                </c:pt>
                <c:pt idx="9391">
                  <c:v>1.0943329334259999</c:v>
                </c:pt>
                <c:pt idx="9392">
                  <c:v>1.094451069832</c:v>
                </c:pt>
                <c:pt idx="9393">
                  <c:v>1.0948206186289999</c:v>
                </c:pt>
                <c:pt idx="9394">
                  <c:v>1.094895124435</c:v>
                </c:pt>
                <c:pt idx="9395">
                  <c:v>1.094972968102</c:v>
                </c:pt>
                <c:pt idx="9396">
                  <c:v>1.0950505733489999</c:v>
                </c:pt>
                <c:pt idx="9397">
                  <c:v>1.0951300859449999</c:v>
                </c:pt>
                <c:pt idx="9398">
                  <c:v>1.0953956842420001</c:v>
                </c:pt>
                <c:pt idx="9399">
                  <c:v>1.0957151651379999</c:v>
                </c:pt>
                <c:pt idx="9400">
                  <c:v>1.095995306969</c:v>
                </c:pt>
                <c:pt idx="9401">
                  <c:v>1.0961035490040001</c:v>
                </c:pt>
                <c:pt idx="9402">
                  <c:v>1.096313476563</c:v>
                </c:pt>
                <c:pt idx="9403">
                  <c:v>1.0966246128079999</c:v>
                </c:pt>
                <c:pt idx="9404">
                  <c:v>1.096934318542</c:v>
                </c:pt>
                <c:pt idx="9405">
                  <c:v>1.0972323417659999</c:v>
                </c:pt>
                <c:pt idx="9406">
                  <c:v>1.0975432395939999</c:v>
                </c:pt>
                <c:pt idx="9407">
                  <c:v>1.0977563858029999</c:v>
                </c:pt>
                <c:pt idx="9408">
                  <c:v>1.0980701446529999</c:v>
                </c:pt>
                <c:pt idx="9409">
                  <c:v>1.0981746912000001</c:v>
                </c:pt>
                <c:pt idx="9410">
                  <c:v>1.0982843637469999</c:v>
                </c:pt>
                <c:pt idx="9411">
                  <c:v>1.0983914136890001</c:v>
                </c:pt>
                <c:pt idx="9412">
                  <c:v>1.0986166000369999</c:v>
                </c:pt>
                <c:pt idx="9413">
                  <c:v>1.09894490242</c:v>
                </c:pt>
                <c:pt idx="9414">
                  <c:v>1.09909594059</c:v>
                </c:pt>
                <c:pt idx="9415">
                  <c:v>1.0992385148999999</c:v>
                </c:pt>
                <c:pt idx="9416">
                  <c:v>1.0995886325840001</c:v>
                </c:pt>
                <c:pt idx="9417">
                  <c:v>1.0997259616849999</c:v>
                </c:pt>
                <c:pt idx="9418">
                  <c:v>1.1000561714170001</c:v>
                </c:pt>
                <c:pt idx="9419">
                  <c:v>1.1003197431559999</c:v>
                </c:pt>
                <c:pt idx="9420">
                  <c:v>1.100623250008</c:v>
                </c:pt>
                <c:pt idx="9421">
                  <c:v>1.1008664369579999</c:v>
                </c:pt>
                <c:pt idx="9422">
                  <c:v>1.1010178327560001</c:v>
                </c:pt>
                <c:pt idx="9423">
                  <c:v>1.1013666391370001</c:v>
                </c:pt>
                <c:pt idx="9424">
                  <c:v>1.1014488935469999</c:v>
                </c:pt>
                <c:pt idx="9425">
                  <c:v>1.101533770561</c:v>
                </c:pt>
                <c:pt idx="9426">
                  <c:v>1.101617217064</c:v>
                </c:pt>
                <c:pt idx="9427">
                  <c:v>1.1017423868180001</c:v>
                </c:pt>
                <c:pt idx="9428">
                  <c:v>1.102110743523</c:v>
                </c:pt>
                <c:pt idx="9429">
                  <c:v>1.102329969406</c:v>
                </c:pt>
                <c:pt idx="9430">
                  <c:v>1.1026870012279999</c:v>
                </c:pt>
                <c:pt idx="9431">
                  <c:v>1.1030162572860001</c:v>
                </c:pt>
                <c:pt idx="9432">
                  <c:v>1.1031680107120001</c:v>
                </c:pt>
                <c:pt idx="9433">
                  <c:v>1.103375315666</c:v>
                </c:pt>
                <c:pt idx="9434">
                  <c:v>1.103715181351</c:v>
                </c:pt>
                <c:pt idx="9435">
                  <c:v>1.1038988828659999</c:v>
                </c:pt>
                <c:pt idx="9436">
                  <c:v>1.104014158249</c:v>
                </c:pt>
                <c:pt idx="9437">
                  <c:v>1.1041603088380001</c:v>
                </c:pt>
                <c:pt idx="9438">
                  <c:v>1.104483604431</c:v>
                </c:pt>
                <c:pt idx="9439">
                  <c:v>1.1047976017000001</c:v>
                </c:pt>
                <c:pt idx="9440">
                  <c:v>1.1050219535829999</c:v>
                </c:pt>
                <c:pt idx="9441">
                  <c:v>1.105137467384</c:v>
                </c:pt>
                <c:pt idx="9442">
                  <c:v>1.1052720546720001</c:v>
                </c:pt>
                <c:pt idx="9443">
                  <c:v>1.105403184891</c:v>
                </c:pt>
                <c:pt idx="9444">
                  <c:v>1.105581045151</c:v>
                </c:pt>
                <c:pt idx="9445">
                  <c:v>1.1057577133180001</c:v>
                </c:pt>
                <c:pt idx="9446">
                  <c:v>1.1058394908910001</c:v>
                </c:pt>
                <c:pt idx="9447">
                  <c:v>1.1059520244600001</c:v>
                </c:pt>
                <c:pt idx="9448">
                  <c:v>1.1063147783280001</c:v>
                </c:pt>
                <c:pt idx="9449">
                  <c:v>1.1066566705700001</c:v>
                </c:pt>
                <c:pt idx="9450">
                  <c:v>1.106992006302</c:v>
                </c:pt>
                <c:pt idx="9451">
                  <c:v>1.1073238849639999</c:v>
                </c:pt>
                <c:pt idx="9452">
                  <c:v>1.1076325178149999</c:v>
                </c:pt>
                <c:pt idx="9453">
                  <c:v>1.107944965363</c:v>
                </c:pt>
                <c:pt idx="9454">
                  <c:v>1.1081528663639999</c:v>
                </c:pt>
                <c:pt idx="9455">
                  <c:v>1.1083052158360001</c:v>
                </c:pt>
                <c:pt idx="9456">
                  <c:v>1.1086437702180001</c:v>
                </c:pt>
                <c:pt idx="9457">
                  <c:v>1.1087929010390001</c:v>
                </c:pt>
                <c:pt idx="9458">
                  <c:v>1.109022378922</c:v>
                </c:pt>
                <c:pt idx="9459">
                  <c:v>1.1091750860209999</c:v>
                </c:pt>
                <c:pt idx="9460">
                  <c:v>1.1092567443850001</c:v>
                </c:pt>
                <c:pt idx="9461">
                  <c:v>1.109334945679</c:v>
                </c:pt>
                <c:pt idx="9462">
                  <c:v>1.1094698905939999</c:v>
                </c:pt>
                <c:pt idx="9463">
                  <c:v>1.109795451164</c:v>
                </c:pt>
                <c:pt idx="9464">
                  <c:v>1.110031843185</c:v>
                </c:pt>
                <c:pt idx="9465">
                  <c:v>1.110255718231</c:v>
                </c:pt>
                <c:pt idx="9466">
                  <c:v>1.1103823184970001</c:v>
                </c:pt>
                <c:pt idx="9467">
                  <c:v>1.11047077179</c:v>
                </c:pt>
                <c:pt idx="9468">
                  <c:v>1.11065518856</c:v>
                </c:pt>
                <c:pt idx="9469">
                  <c:v>1.111007213593</c:v>
                </c:pt>
                <c:pt idx="9470">
                  <c:v>1.11132645607</c:v>
                </c:pt>
                <c:pt idx="9471">
                  <c:v>1.1117646694179999</c:v>
                </c:pt>
                <c:pt idx="9472">
                  <c:v>1.1122039556500001</c:v>
                </c:pt>
                <c:pt idx="9473">
                  <c:v>1.1125849485399999</c:v>
                </c:pt>
                <c:pt idx="9474">
                  <c:v>1.1129022836689999</c:v>
                </c:pt>
                <c:pt idx="9475">
                  <c:v>1.1130335330959999</c:v>
                </c:pt>
                <c:pt idx="9476">
                  <c:v>1.1131418943410001</c:v>
                </c:pt>
                <c:pt idx="9477">
                  <c:v>1.113475680351</c:v>
                </c:pt>
                <c:pt idx="9478">
                  <c:v>1.1137472391130001</c:v>
                </c:pt>
                <c:pt idx="9479">
                  <c:v>1.1138869523999999</c:v>
                </c:pt>
                <c:pt idx="9480">
                  <c:v>1.1140007972720001</c:v>
                </c:pt>
                <c:pt idx="9481">
                  <c:v>1.1140884161</c:v>
                </c:pt>
                <c:pt idx="9482">
                  <c:v>1.1141694784159999</c:v>
                </c:pt>
                <c:pt idx="9483">
                  <c:v>1.114285111427</c:v>
                </c:pt>
                <c:pt idx="9484">
                  <c:v>1.1145005226139999</c:v>
                </c:pt>
                <c:pt idx="9485">
                  <c:v>1.11470413208</c:v>
                </c:pt>
                <c:pt idx="9486">
                  <c:v>1.115015268326</c:v>
                </c:pt>
                <c:pt idx="9487">
                  <c:v>1.1153508424759999</c:v>
                </c:pt>
                <c:pt idx="9488">
                  <c:v>1.1156665086749999</c:v>
                </c:pt>
                <c:pt idx="9489">
                  <c:v>1.115899562836</c:v>
                </c:pt>
                <c:pt idx="9490">
                  <c:v>1.116213202477</c:v>
                </c:pt>
                <c:pt idx="9491">
                  <c:v>1.1164180040359999</c:v>
                </c:pt>
                <c:pt idx="9492">
                  <c:v>1.116560578346</c:v>
                </c:pt>
                <c:pt idx="9493">
                  <c:v>1.1168078184129999</c:v>
                </c:pt>
                <c:pt idx="9494">
                  <c:v>1.117113471031</c:v>
                </c:pt>
                <c:pt idx="9495">
                  <c:v>1.11735033989</c:v>
                </c:pt>
                <c:pt idx="9496">
                  <c:v>1.1175459623340001</c:v>
                </c:pt>
                <c:pt idx="9497">
                  <c:v>1.1176962852479999</c:v>
                </c:pt>
                <c:pt idx="9498">
                  <c:v>1.117825508118</c:v>
                </c:pt>
                <c:pt idx="9499">
                  <c:v>1.11804318428</c:v>
                </c:pt>
                <c:pt idx="9500">
                  <c:v>1.118163943291</c:v>
                </c:pt>
                <c:pt idx="9501">
                  <c:v>1.1183509826660001</c:v>
                </c:pt>
                <c:pt idx="9502">
                  <c:v>1.1186403036120001</c:v>
                </c:pt>
                <c:pt idx="9503">
                  <c:v>1.1187748908999999</c:v>
                </c:pt>
                <c:pt idx="9504">
                  <c:v>1.1188741922380001</c:v>
                </c:pt>
                <c:pt idx="9505">
                  <c:v>1.1189754009249999</c:v>
                </c:pt>
                <c:pt idx="9506">
                  <c:v>1.119127511978</c:v>
                </c:pt>
                <c:pt idx="9507">
                  <c:v>1.119191169739</c:v>
                </c:pt>
                <c:pt idx="9508">
                  <c:v>1.1192711591719999</c:v>
                </c:pt>
                <c:pt idx="9509">
                  <c:v>1.1193509101870001</c:v>
                </c:pt>
                <c:pt idx="9510">
                  <c:v>1.1194294691090001</c:v>
                </c:pt>
                <c:pt idx="9511">
                  <c:v>1.119767546654</c:v>
                </c:pt>
                <c:pt idx="9512">
                  <c:v>1.119990110397</c:v>
                </c:pt>
                <c:pt idx="9513">
                  <c:v>1.120293259621</c:v>
                </c:pt>
                <c:pt idx="9514">
                  <c:v>1.120536565781</c:v>
                </c:pt>
                <c:pt idx="9515">
                  <c:v>1.120677232742</c:v>
                </c:pt>
                <c:pt idx="9516">
                  <c:v>1.1207637786869999</c:v>
                </c:pt>
                <c:pt idx="9517">
                  <c:v>1.1208544969559999</c:v>
                </c:pt>
                <c:pt idx="9518">
                  <c:v>1.1209677457809999</c:v>
                </c:pt>
                <c:pt idx="9519">
                  <c:v>1.1212633848189999</c:v>
                </c:pt>
                <c:pt idx="9520">
                  <c:v>1.121480822563</c:v>
                </c:pt>
                <c:pt idx="9521">
                  <c:v>1.1218291521070001</c:v>
                </c:pt>
                <c:pt idx="9522">
                  <c:v>1.122212171555</c:v>
                </c:pt>
                <c:pt idx="9523">
                  <c:v>1.122556090355</c:v>
                </c:pt>
                <c:pt idx="9524">
                  <c:v>1.1226392984389999</c:v>
                </c:pt>
                <c:pt idx="9525">
                  <c:v>1.1227221488950001</c:v>
                </c:pt>
                <c:pt idx="9526">
                  <c:v>1.122804284096</c:v>
                </c:pt>
                <c:pt idx="9527">
                  <c:v>1.122922897339</c:v>
                </c:pt>
                <c:pt idx="9528">
                  <c:v>1.1232478618620001</c:v>
                </c:pt>
                <c:pt idx="9529">
                  <c:v>1.1235827207569999</c:v>
                </c:pt>
                <c:pt idx="9530">
                  <c:v>1.1239018440249999</c:v>
                </c:pt>
                <c:pt idx="9531">
                  <c:v>1.1240628957750001</c:v>
                </c:pt>
                <c:pt idx="9532">
                  <c:v>1.124211788177</c:v>
                </c:pt>
                <c:pt idx="9533">
                  <c:v>1.124521017075</c:v>
                </c:pt>
                <c:pt idx="9534">
                  <c:v>1.124733328819</c:v>
                </c:pt>
                <c:pt idx="9535">
                  <c:v>1.125043511391</c:v>
                </c:pt>
                <c:pt idx="9536">
                  <c:v>1.125334858894</c:v>
                </c:pt>
                <c:pt idx="9537">
                  <c:v>1.125541448593</c:v>
                </c:pt>
                <c:pt idx="9538">
                  <c:v>1.1258914470670001</c:v>
                </c:pt>
                <c:pt idx="9539">
                  <c:v>1.126044511795</c:v>
                </c:pt>
                <c:pt idx="9540">
                  <c:v>1.1263660192489999</c:v>
                </c:pt>
                <c:pt idx="9541">
                  <c:v>1.1266868114469999</c:v>
                </c:pt>
                <c:pt idx="9542">
                  <c:v>1.1269129514689999</c:v>
                </c:pt>
                <c:pt idx="9543">
                  <c:v>1.1272246837619999</c:v>
                </c:pt>
                <c:pt idx="9544">
                  <c:v>1.1274238824839999</c:v>
                </c:pt>
                <c:pt idx="9545">
                  <c:v>1.1275737285609999</c:v>
                </c:pt>
                <c:pt idx="9546">
                  <c:v>1.1277259588240001</c:v>
                </c:pt>
                <c:pt idx="9547">
                  <c:v>1.128056764603</c:v>
                </c:pt>
                <c:pt idx="9548">
                  <c:v>1.1283957958219999</c:v>
                </c:pt>
                <c:pt idx="9549">
                  <c:v>1.128693223</c:v>
                </c:pt>
                <c:pt idx="9550">
                  <c:v>1.128771305084</c:v>
                </c:pt>
                <c:pt idx="9551">
                  <c:v>1.1288909912109999</c:v>
                </c:pt>
                <c:pt idx="9552">
                  <c:v>1.1292483806610001</c:v>
                </c:pt>
                <c:pt idx="9553">
                  <c:v>1.1295824050900001</c:v>
                </c:pt>
                <c:pt idx="9554">
                  <c:v>1.129933595657</c:v>
                </c:pt>
                <c:pt idx="9555">
                  <c:v>1.130265831947</c:v>
                </c:pt>
                <c:pt idx="9556">
                  <c:v>1.130422472954</c:v>
                </c:pt>
                <c:pt idx="9557">
                  <c:v>1.1305220127110001</c:v>
                </c:pt>
                <c:pt idx="9558">
                  <c:v>1.130847930908</c:v>
                </c:pt>
                <c:pt idx="9559">
                  <c:v>1.1311726570130001</c:v>
                </c:pt>
                <c:pt idx="9560">
                  <c:v>1.1314753293990001</c:v>
                </c:pt>
                <c:pt idx="9561">
                  <c:v>1.1317988634109999</c:v>
                </c:pt>
                <c:pt idx="9562">
                  <c:v>1.132108926773</c:v>
                </c:pt>
                <c:pt idx="9563">
                  <c:v>1.1323575973510001</c:v>
                </c:pt>
                <c:pt idx="9564">
                  <c:v>1.132474184036</c:v>
                </c:pt>
                <c:pt idx="9565">
                  <c:v>1.1326305866240001</c:v>
                </c:pt>
                <c:pt idx="9566">
                  <c:v>1.132836937904</c:v>
                </c:pt>
                <c:pt idx="9567">
                  <c:v>1.13301384449</c:v>
                </c:pt>
                <c:pt idx="9568">
                  <c:v>1.1333212852479999</c:v>
                </c:pt>
                <c:pt idx="9569">
                  <c:v>1.133433222771</c:v>
                </c:pt>
                <c:pt idx="9570">
                  <c:v>1.133552670479</c:v>
                </c:pt>
                <c:pt idx="9571">
                  <c:v>1.1336444616320001</c:v>
                </c:pt>
                <c:pt idx="9572">
                  <c:v>1.1336882114410001</c:v>
                </c:pt>
                <c:pt idx="9573">
                  <c:v>1.133778691292</c:v>
                </c:pt>
                <c:pt idx="9574">
                  <c:v>1.1338621377939999</c:v>
                </c:pt>
                <c:pt idx="9575">
                  <c:v>1.1339457035060001</c:v>
                </c:pt>
                <c:pt idx="9576">
                  <c:v>1.1341148614879999</c:v>
                </c:pt>
                <c:pt idx="9577">
                  <c:v>1.134349822998</c:v>
                </c:pt>
                <c:pt idx="9578">
                  <c:v>1.1347044706339999</c:v>
                </c:pt>
                <c:pt idx="9579">
                  <c:v>1.1350458860399999</c:v>
                </c:pt>
                <c:pt idx="9580">
                  <c:v>1.1352034807210001</c:v>
                </c:pt>
                <c:pt idx="9581">
                  <c:v>1.135326266289</c:v>
                </c:pt>
                <c:pt idx="9582">
                  <c:v>1.1354732513429999</c:v>
                </c:pt>
                <c:pt idx="9583">
                  <c:v>1.1355971097949999</c:v>
                </c:pt>
                <c:pt idx="9584">
                  <c:v>1.135685443878</c:v>
                </c:pt>
                <c:pt idx="9585">
                  <c:v>1.135995149612</c:v>
                </c:pt>
                <c:pt idx="9586">
                  <c:v>1.136145949364</c:v>
                </c:pt>
                <c:pt idx="9587">
                  <c:v>1.136331558228</c:v>
                </c:pt>
                <c:pt idx="9588">
                  <c:v>1.1366703510280001</c:v>
                </c:pt>
                <c:pt idx="9589">
                  <c:v>1.1368157863620001</c:v>
                </c:pt>
                <c:pt idx="9590">
                  <c:v>1.1368961334230001</c:v>
                </c:pt>
                <c:pt idx="9591">
                  <c:v>1.13700735569</c:v>
                </c:pt>
                <c:pt idx="9592">
                  <c:v>1.1371159553529999</c:v>
                </c:pt>
                <c:pt idx="9593">
                  <c:v>1.137441515923</c:v>
                </c:pt>
                <c:pt idx="9594">
                  <c:v>1.1376380920410001</c:v>
                </c:pt>
                <c:pt idx="9595">
                  <c:v>1.1377643346790001</c:v>
                </c:pt>
                <c:pt idx="9596">
                  <c:v>1.1379188299180001</c:v>
                </c:pt>
                <c:pt idx="9597">
                  <c:v>1.138231396675</c:v>
                </c:pt>
                <c:pt idx="9598">
                  <c:v>1.1384543180469999</c:v>
                </c:pt>
                <c:pt idx="9599">
                  <c:v>1.1386114358899999</c:v>
                </c:pt>
                <c:pt idx="9600">
                  <c:v>1.138873934746</c:v>
                </c:pt>
                <c:pt idx="9601">
                  <c:v>1.1389572620390001</c:v>
                </c:pt>
                <c:pt idx="9602">
                  <c:v>1.1390819549560001</c:v>
                </c:pt>
                <c:pt idx="9603">
                  <c:v>1.1392244100569999</c:v>
                </c:pt>
                <c:pt idx="9604">
                  <c:v>1.139576673508</c:v>
                </c:pt>
                <c:pt idx="9605">
                  <c:v>1.1399036645889999</c:v>
                </c:pt>
                <c:pt idx="9606">
                  <c:v>1.1400892734529999</c:v>
                </c:pt>
                <c:pt idx="9607">
                  <c:v>1.140182971954</c:v>
                </c:pt>
                <c:pt idx="9608">
                  <c:v>1.1402773857120001</c:v>
                </c:pt>
                <c:pt idx="9609">
                  <c:v>1.140440106392</c:v>
                </c:pt>
                <c:pt idx="9610">
                  <c:v>1.140731096268</c:v>
                </c:pt>
                <c:pt idx="9611">
                  <c:v>1.1408251523970001</c:v>
                </c:pt>
                <c:pt idx="9612">
                  <c:v>1.140888571739</c:v>
                </c:pt>
                <c:pt idx="9613">
                  <c:v>1.141065478325</c:v>
                </c:pt>
                <c:pt idx="9614">
                  <c:v>1.1414085626599999</c:v>
                </c:pt>
                <c:pt idx="9615">
                  <c:v>1.1417946815490001</c:v>
                </c:pt>
                <c:pt idx="9616">
                  <c:v>1.142165660858</c:v>
                </c:pt>
                <c:pt idx="9617">
                  <c:v>1.142363786697</c:v>
                </c:pt>
                <c:pt idx="9618">
                  <c:v>1.14253616333</c:v>
                </c:pt>
                <c:pt idx="9619">
                  <c:v>1.142665266991</c:v>
                </c:pt>
                <c:pt idx="9620">
                  <c:v>1.1428695917130001</c:v>
                </c:pt>
                <c:pt idx="9621">
                  <c:v>1.1432282924649999</c:v>
                </c:pt>
                <c:pt idx="9622">
                  <c:v>1.143484950066</c:v>
                </c:pt>
                <c:pt idx="9623">
                  <c:v>1.1436034440989999</c:v>
                </c:pt>
                <c:pt idx="9624">
                  <c:v>1.1437234878539999</c:v>
                </c:pt>
                <c:pt idx="9625">
                  <c:v>1.143885970116</c:v>
                </c:pt>
                <c:pt idx="9626">
                  <c:v>1.1439752578739999</c:v>
                </c:pt>
                <c:pt idx="9627">
                  <c:v>1.1440604925160001</c:v>
                </c:pt>
                <c:pt idx="9628">
                  <c:v>1.14418399334</c:v>
                </c:pt>
                <c:pt idx="9629">
                  <c:v>1.1442667245860001</c:v>
                </c:pt>
                <c:pt idx="9630">
                  <c:v>1.1446013450620001</c:v>
                </c:pt>
                <c:pt idx="9631">
                  <c:v>1.144899368286</c:v>
                </c:pt>
                <c:pt idx="9632">
                  <c:v>1.145203590393</c:v>
                </c:pt>
                <c:pt idx="9633">
                  <c:v>1.1454776525499999</c:v>
                </c:pt>
                <c:pt idx="9634">
                  <c:v>1.145624041557</c:v>
                </c:pt>
                <c:pt idx="9635">
                  <c:v>1.1457569599149999</c:v>
                </c:pt>
                <c:pt idx="9636">
                  <c:v>1.1459110975269999</c:v>
                </c:pt>
                <c:pt idx="9637">
                  <c:v>1.1462163925169999</c:v>
                </c:pt>
                <c:pt idx="9638">
                  <c:v>1.146463513374</c:v>
                </c:pt>
                <c:pt idx="9639">
                  <c:v>1.1467813253400001</c:v>
                </c:pt>
                <c:pt idx="9640">
                  <c:v>1.1471236944200001</c:v>
                </c:pt>
                <c:pt idx="9641">
                  <c:v>1.1472836732859999</c:v>
                </c:pt>
                <c:pt idx="9642">
                  <c:v>1.1474052667620001</c:v>
                </c:pt>
                <c:pt idx="9643">
                  <c:v>1.1478136777879999</c:v>
                </c:pt>
                <c:pt idx="9644">
                  <c:v>1.147977113724</c:v>
                </c:pt>
                <c:pt idx="9645">
                  <c:v>1.148388385773</c:v>
                </c:pt>
                <c:pt idx="9646">
                  <c:v>1.1485191583629999</c:v>
                </c:pt>
                <c:pt idx="9647">
                  <c:v>1.1486010551450001</c:v>
                </c:pt>
                <c:pt idx="9648">
                  <c:v>1.1488099098210001</c:v>
                </c:pt>
                <c:pt idx="9649">
                  <c:v>1.1492600440980001</c:v>
                </c:pt>
                <c:pt idx="9650">
                  <c:v>1.149643421173</c:v>
                </c:pt>
                <c:pt idx="9651">
                  <c:v>1.1499893665309999</c:v>
                </c:pt>
                <c:pt idx="9652">
                  <c:v>1.1502071619030001</c:v>
                </c:pt>
                <c:pt idx="9653">
                  <c:v>1.150529384613</c:v>
                </c:pt>
                <c:pt idx="9654">
                  <c:v>1.1508556604389999</c:v>
                </c:pt>
                <c:pt idx="9655">
                  <c:v>1.1510640382770001</c:v>
                </c:pt>
                <c:pt idx="9656">
                  <c:v>1.151303529739</c:v>
                </c:pt>
                <c:pt idx="9657">
                  <c:v>1.151416897774</c:v>
                </c:pt>
                <c:pt idx="9658">
                  <c:v>1.151532530785</c:v>
                </c:pt>
                <c:pt idx="9659">
                  <c:v>1.1516430377960001</c:v>
                </c:pt>
                <c:pt idx="9660">
                  <c:v>1.151967167854</c:v>
                </c:pt>
                <c:pt idx="9661">
                  <c:v>1.152158975601</c:v>
                </c:pt>
                <c:pt idx="9662">
                  <c:v>1.152283787727</c:v>
                </c:pt>
                <c:pt idx="9663">
                  <c:v>1.1525421142579999</c:v>
                </c:pt>
                <c:pt idx="9664">
                  <c:v>1.1528792381290001</c:v>
                </c:pt>
                <c:pt idx="9665">
                  <c:v>1.1530663967129999</c:v>
                </c:pt>
                <c:pt idx="9666">
                  <c:v>1.153151035309</c:v>
                </c:pt>
                <c:pt idx="9667">
                  <c:v>1.153233766556</c:v>
                </c:pt>
                <c:pt idx="9668">
                  <c:v>1.153322815895</c:v>
                </c:pt>
                <c:pt idx="9669">
                  <c:v>1.153411746025</c:v>
                </c:pt>
                <c:pt idx="9670">
                  <c:v>1.153533816338</c:v>
                </c:pt>
                <c:pt idx="9671">
                  <c:v>1.1536819934839999</c:v>
                </c:pt>
                <c:pt idx="9672">
                  <c:v>1.1539640426640001</c:v>
                </c:pt>
                <c:pt idx="9673">
                  <c:v>1.154324889183</c:v>
                </c:pt>
                <c:pt idx="9674">
                  <c:v>1.154478192329</c:v>
                </c:pt>
                <c:pt idx="9675">
                  <c:v>1.154595732689</c:v>
                </c:pt>
                <c:pt idx="9676">
                  <c:v>1.1547139883040001</c:v>
                </c:pt>
                <c:pt idx="9677">
                  <c:v>1.15487074852</c:v>
                </c:pt>
                <c:pt idx="9678">
                  <c:v>1.1552146673200001</c:v>
                </c:pt>
                <c:pt idx="9679">
                  <c:v>1.1553987264629999</c:v>
                </c:pt>
                <c:pt idx="9680">
                  <c:v>1.155667304993</c:v>
                </c:pt>
                <c:pt idx="9681">
                  <c:v>1.1560235023500001</c:v>
                </c:pt>
                <c:pt idx="9682">
                  <c:v>1.1563796997069999</c:v>
                </c:pt>
                <c:pt idx="9683">
                  <c:v>1.1565798521040001</c:v>
                </c:pt>
                <c:pt idx="9684">
                  <c:v>1.156927585602</c:v>
                </c:pt>
                <c:pt idx="9685">
                  <c:v>1.1572966575620001</c:v>
                </c:pt>
                <c:pt idx="9686">
                  <c:v>1.1576097011569999</c:v>
                </c:pt>
                <c:pt idx="9687">
                  <c:v>1.1577346324919999</c:v>
                </c:pt>
                <c:pt idx="9688">
                  <c:v>1.1578941345210001</c:v>
                </c:pt>
                <c:pt idx="9689">
                  <c:v>1.158210992813</c:v>
                </c:pt>
                <c:pt idx="9690">
                  <c:v>1.158549308777</c:v>
                </c:pt>
                <c:pt idx="9691">
                  <c:v>1.158665060997</c:v>
                </c:pt>
                <c:pt idx="9692">
                  <c:v>1.1587512493130001</c:v>
                </c:pt>
                <c:pt idx="9693">
                  <c:v>1.1587954759600001</c:v>
                </c:pt>
                <c:pt idx="9694">
                  <c:v>1.158883452415</c:v>
                </c:pt>
                <c:pt idx="9695">
                  <c:v>1.158971190453</c:v>
                </c:pt>
                <c:pt idx="9696">
                  <c:v>1.159055948257</c:v>
                </c:pt>
                <c:pt idx="9697">
                  <c:v>1.159173488617</c:v>
                </c:pt>
                <c:pt idx="9698">
                  <c:v>1.159507393837</c:v>
                </c:pt>
                <c:pt idx="9699">
                  <c:v>1.159710884094</c:v>
                </c:pt>
                <c:pt idx="9700">
                  <c:v>1.1599694490429999</c:v>
                </c:pt>
                <c:pt idx="9701">
                  <c:v>1.1602798700329999</c:v>
                </c:pt>
                <c:pt idx="9702">
                  <c:v>1.160434603691</c:v>
                </c:pt>
                <c:pt idx="9703">
                  <c:v>1.160791873932</c:v>
                </c:pt>
                <c:pt idx="9704">
                  <c:v>1.16112601757</c:v>
                </c:pt>
                <c:pt idx="9705">
                  <c:v>1.161422252655</c:v>
                </c:pt>
                <c:pt idx="9706">
                  <c:v>1.1616623401640001</c:v>
                </c:pt>
                <c:pt idx="9707">
                  <c:v>1.1619868278500001</c:v>
                </c:pt>
                <c:pt idx="9708">
                  <c:v>1.1623208522799999</c:v>
                </c:pt>
                <c:pt idx="9709">
                  <c:v>1.162406802177</c:v>
                </c:pt>
                <c:pt idx="9710">
                  <c:v>1.1624864339829999</c:v>
                </c:pt>
                <c:pt idx="9711">
                  <c:v>1.1625674962999999</c:v>
                </c:pt>
                <c:pt idx="9712">
                  <c:v>1.1629021167760001</c:v>
                </c:pt>
                <c:pt idx="9713">
                  <c:v>1.1631956100459999</c:v>
                </c:pt>
                <c:pt idx="9714">
                  <c:v>1.163360476494</c:v>
                </c:pt>
                <c:pt idx="9715">
                  <c:v>1.1635075807569999</c:v>
                </c:pt>
                <c:pt idx="9716">
                  <c:v>1.1638290882110001</c:v>
                </c:pt>
                <c:pt idx="9717">
                  <c:v>1.1641665697100001</c:v>
                </c:pt>
                <c:pt idx="9718">
                  <c:v>1.164398193359</c:v>
                </c:pt>
                <c:pt idx="9719">
                  <c:v>1.1645346879959999</c:v>
                </c:pt>
                <c:pt idx="9720">
                  <c:v>1.1647657155990001</c:v>
                </c:pt>
                <c:pt idx="9721">
                  <c:v>1.1650847196580001</c:v>
                </c:pt>
                <c:pt idx="9722">
                  <c:v>1.165405154228</c:v>
                </c:pt>
                <c:pt idx="9723">
                  <c:v>1.165508031845</c:v>
                </c:pt>
                <c:pt idx="9724">
                  <c:v>1.16558599472</c:v>
                </c:pt>
                <c:pt idx="9725">
                  <c:v>1.165699005127</c:v>
                </c:pt>
                <c:pt idx="9726">
                  <c:v>1.1658270359039999</c:v>
                </c:pt>
                <c:pt idx="9727">
                  <c:v>1.1661589145660001</c:v>
                </c:pt>
                <c:pt idx="9728">
                  <c:v>1.166402697563</c:v>
                </c:pt>
                <c:pt idx="9729">
                  <c:v>1.1666613817210001</c:v>
                </c:pt>
                <c:pt idx="9730">
                  <c:v>1.1668469905850001</c:v>
                </c:pt>
                <c:pt idx="9731">
                  <c:v>1.166980862617</c:v>
                </c:pt>
                <c:pt idx="9732">
                  <c:v>1.1671390533449999</c:v>
                </c:pt>
                <c:pt idx="9733">
                  <c:v>1.1674845218659999</c:v>
                </c:pt>
                <c:pt idx="9734">
                  <c:v>1.167845487595</c:v>
                </c:pt>
                <c:pt idx="9735">
                  <c:v>1.1682536602019999</c:v>
                </c:pt>
                <c:pt idx="9736">
                  <c:v>1.16838145256</c:v>
                </c:pt>
                <c:pt idx="9737">
                  <c:v>1.168477296829</c:v>
                </c:pt>
                <c:pt idx="9738">
                  <c:v>1.1685971021649999</c:v>
                </c:pt>
                <c:pt idx="9739">
                  <c:v>1.1687539815900001</c:v>
                </c:pt>
                <c:pt idx="9740">
                  <c:v>1.169103980064</c:v>
                </c:pt>
                <c:pt idx="9741">
                  <c:v>1.1693139076229999</c:v>
                </c:pt>
                <c:pt idx="9742">
                  <c:v>1.169394493103</c:v>
                </c:pt>
                <c:pt idx="9743">
                  <c:v>1.169476389885</c:v>
                </c:pt>
                <c:pt idx="9744">
                  <c:v>1.169552087784</c:v>
                </c:pt>
                <c:pt idx="9745">
                  <c:v>1.169904708862</c:v>
                </c:pt>
                <c:pt idx="9746">
                  <c:v>1.1702108383180001</c:v>
                </c:pt>
                <c:pt idx="9747">
                  <c:v>1.170527219772</c:v>
                </c:pt>
                <c:pt idx="9748">
                  <c:v>1.1708378791809999</c:v>
                </c:pt>
                <c:pt idx="9749">
                  <c:v>1.171138167381</c:v>
                </c:pt>
                <c:pt idx="9750">
                  <c:v>1.1714605092999999</c:v>
                </c:pt>
                <c:pt idx="9751">
                  <c:v>1.171713590622</c:v>
                </c:pt>
                <c:pt idx="9752">
                  <c:v>1.1718466281890001</c:v>
                </c:pt>
                <c:pt idx="9753">
                  <c:v>1.171986699104</c:v>
                </c:pt>
                <c:pt idx="9754">
                  <c:v>1.1722435951229999</c:v>
                </c:pt>
                <c:pt idx="9755">
                  <c:v>1.172397375107</c:v>
                </c:pt>
                <c:pt idx="9756">
                  <c:v>1.172504425049</c:v>
                </c:pt>
                <c:pt idx="9757">
                  <c:v>1.1727883815769999</c:v>
                </c:pt>
                <c:pt idx="9758">
                  <c:v>1.1728627681729999</c:v>
                </c:pt>
                <c:pt idx="9759">
                  <c:v>1.172932863235</c:v>
                </c:pt>
                <c:pt idx="9760">
                  <c:v>1.173001527786</c:v>
                </c:pt>
                <c:pt idx="9761">
                  <c:v>1.173083424568</c:v>
                </c:pt>
                <c:pt idx="9762">
                  <c:v>1.1731607913969999</c:v>
                </c:pt>
                <c:pt idx="9763">
                  <c:v>1.173222780228</c:v>
                </c:pt>
                <c:pt idx="9764">
                  <c:v>1.1733263731000001</c:v>
                </c:pt>
                <c:pt idx="9765">
                  <c:v>1.1734541654590001</c:v>
                </c:pt>
                <c:pt idx="9766">
                  <c:v>1.1737414598460001</c:v>
                </c:pt>
                <c:pt idx="9767">
                  <c:v>1.1739742755889999</c:v>
                </c:pt>
                <c:pt idx="9768">
                  <c:v>1.174188256264</c:v>
                </c:pt>
                <c:pt idx="9769">
                  <c:v>1.1745672225949999</c:v>
                </c:pt>
                <c:pt idx="9770">
                  <c:v>1.174861431122</c:v>
                </c:pt>
                <c:pt idx="9771">
                  <c:v>1.1752148866650001</c:v>
                </c:pt>
                <c:pt idx="9772">
                  <c:v>1.1754300594330001</c:v>
                </c:pt>
                <c:pt idx="9773">
                  <c:v>1.1755993366240001</c:v>
                </c:pt>
                <c:pt idx="9774">
                  <c:v>1.1759711503979999</c:v>
                </c:pt>
                <c:pt idx="9775">
                  <c:v>1.1761382818220001</c:v>
                </c:pt>
                <c:pt idx="9776">
                  <c:v>1.176267147064</c:v>
                </c:pt>
                <c:pt idx="9777">
                  <c:v>1.1764328479770001</c:v>
                </c:pt>
                <c:pt idx="9778">
                  <c:v>1.176750898361</c:v>
                </c:pt>
                <c:pt idx="9779">
                  <c:v>1.1771090030669999</c:v>
                </c:pt>
                <c:pt idx="9780">
                  <c:v>1.1774245500560001</c:v>
                </c:pt>
                <c:pt idx="9781">
                  <c:v>1.1776012182240001</c:v>
                </c:pt>
                <c:pt idx="9782">
                  <c:v>1.177851319313</c:v>
                </c:pt>
                <c:pt idx="9783">
                  <c:v>1.1780366897579999</c:v>
                </c:pt>
                <c:pt idx="9784">
                  <c:v>1.178117394447</c:v>
                </c:pt>
                <c:pt idx="9785">
                  <c:v>1.17830312252</c:v>
                </c:pt>
                <c:pt idx="9786">
                  <c:v>1.178517341614</c:v>
                </c:pt>
                <c:pt idx="9787">
                  <c:v>1.1788570880889999</c:v>
                </c:pt>
                <c:pt idx="9788">
                  <c:v>1.17915391922</c:v>
                </c:pt>
                <c:pt idx="9789">
                  <c:v>1.179369091988</c:v>
                </c:pt>
                <c:pt idx="9790">
                  <c:v>1.1794848442079999</c:v>
                </c:pt>
                <c:pt idx="9791">
                  <c:v>1.1798049211499999</c:v>
                </c:pt>
                <c:pt idx="9792">
                  <c:v>1.17999112606</c:v>
                </c:pt>
                <c:pt idx="9793">
                  <c:v>1.1802852153779999</c:v>
                </c:pt>
                <c:pt idx="9794">
                  <c:v>1.1806083917620001</c:v>
                </c:pt>
                <c:pt idx="9795">
                  <c:v>1.180939674377</c:v>
                </c:pt>
                <c:pt idx="9796">
                  <c:v>1.1811108589170001</c:v>
                </c:pt>
                <c:pt idx="9797">
                  <c:v>1.1813864707949999</c:v>
                </c:pt>
                <c:pt idx="9798">
                  <c:v>1.181660652161</c:v>
                </c:pt>
                <c:pt idx="9799">
                  <c:v>1.181783437729</c:v>
                </c:pt>
                <c:pt idx="9800">
                  <c:v>1.182082891464</c:v>
                </c:pt>
                <c:pt idx="9801">
                  <c:v>1.1823927164079999</c:v>
                </c:pt>
                <c:pt idx="9802">
                  <c:v>1.182544589043</c:v>
                </c:pt>
                <c:pt idx="9803">
                  <c:v>1.1828615665440001</c:v>
                </c:pt>
                <c:pt idx="9804">
                  <c:v>1.1830502748489999</c:v>
                </c:pt>
                <c:pt idx="9805">
                  <c:v>1.1831642389299999</c:v>
                </c:pt>
                <c:pt idx="9806">
                  <c:v>1.183272004128</c:v>
                </c:pt>
                <c:pt idx="9807">
                  <c:v>1.1834207773209999</c:v>
                </c:pt>
                <c:pt idx="9808">
                  <c:v>1.1835750341419999</c:v>
                </c:pt>
                <c:pt idx="9809">
                  <c:v>1.183661818504</c:v>
                </c:pt>
                <c:pt idx="9810">
                  <c:v>1.1837502717970001</c:v>
                </c:pt>
                <c:pt idx="9811">
                  <c:v>1.183846473694</c:v>
                </c:pt>
                <c:pt idx="9812">
                  <c:v>1.183943390846</c:v>
                </c:pt>
                <c:pt idx="9813">
                  <c:v>1.1840417385099999</c:v>
                </c:pt>
                <c:pt idx="9814">
                  <c:v>1.1841284036640001</c:v>
                </c:pt>
                <c:pt idx="9815">
                  <c:v>1.1842830181120001</c:v>
                </c:pt>
                <c:pt idx="9816">
                  <c:v>1.184645414352</c:v>
                </c:pt>
                <c:pt idx="9817">
                  <c:v>1.184793353081</c:v>
                </c:pt>
                <c:pt idx="9818">
                  <c:v>1.1849585771560001</c:v>
                </c:pt>
                <c:pt idx="9819">
                  <c:v>1.1852576732639999</c:v>
                </c:pt>
                <c:pt idx="9820">
                  <c:v>1.1855370998379999</c:v>
                </c:pt>
                <c:pt idx="9821">
                  <c:v>1.1858595609660001</c:v>
                </c:pt>
                <c:pt idx="9822">
                  <c:v>1.186175704002</c:v>
                </c:pt>
                <c:pt idx="9823">
                  <c:v>1.186406373978</c:v>
                </c:pt>
                <c:pt idx="9824">
                  <c:v>1.186625361443</c:v>
                </c:pt>
                <c:pt idx="9825">
                  <c:v>1.1869050264359999</c:v>
                </c:pt>
                <c:pt idx="9826">
                  <c:v>1.187061548233</c:v>
                </c:pt>
                <c:pt idx="9827">
                  <c:v>1.1872962713240001</c:v>
                </c:pt>
                <c:pt idx="9828">
                  <c:v>1.1874002218249999</c:v>
                </c:pt>
                <c:pt idx="9829">
                  <c:v>1.187513828278</c:v>
                </c:pt>
                <c:pt idx="9830">
                  <c:v>1.1875891685490001</c:v>
                </c:pt>
                <c:pt idx="9831">
                  <c:v>1.1877052783969999</c:v>
                </c:pt>
                <c:pt idx="9832">
                  <c:v>1.1877821683880001</c:v>
                </c:pt>
                <c:pt idx="9833">
                  <c:v>1.18789255619</c:v>
                </c:pt>
                <c:pt idx="9834">
                  <c:v>1.1880235671999999</c:v>
                </c:pt>
                <c:pt idx="9835">
                  <c:v>1.188340902328</c:v>
                </c:pt>
                <c:pt idx="9836">
                  <c:v>1.18845641613</c:v>
                </c:pt>
                <c:pt idx="9837">
                  <c:v>1.1885799169539999</c:v>
                </c:pt>
                <c:pt idx="9838">
                  <c:v>1.188713908195</c:v>
                </c:pt>
                <c:pt idx="9839">
                  <c:v>1.188794851303</c:v>
                </c:pt>
                <c:pt idx="9840">
                  <c:v>1.1889122724529999</c:v>
                </c:pt>
                <c:pt idx="9841">
                  <c:v>1.1891757249829999</c:v>
                </c:pt>
                <c:pt idx="9842">
                  <c:v>1.1892803907389999</c:v>
                </c:pt>
                <c:pt idx="9843">
                  <c:v>1.1893671751020001</c:v>
                </c:pt>
                <c:pt idx="9844">
                  <c:v>1.1894760131840001</c:v>
                </c:pt>
                <c:pt idx="9845">
                  <c:v>1.189684152603</c:v>
                </c:pt>
                <c:pt idx="9846">
                  <c:v>1.1899243593219999</c:v>
                </c:pt>
                <c:pt idx="9847">
                  <c:v>1.1903070211410001</c:v>
                </c:pt>
                <c:pt idx="9848">
                  <c:v>1.1904860734939999</c:v>
                </c:pt>
                <c:pt idx="9849">
                  <c:v>1.1905773878100001</c:v>
                </c:pt>
                <c:pt idx="9850">
                  <c:v>1.1906723976139999</c:v>
                </c:pt>
                <c:pt idx="9851">
                  <c:v>1.19077205658</c:v>
                </c:pt>
                <c:pt idx="9852">
                  <c:v>1.190910220146</c:v>
                </c:pt>
                <c:pt idx="9853">
                  <c:v>1.1911727190020001</c:v>
                </c:pt>
                <c:pt idx="9854">
                  <c:v>1.191554307938</c:v>
                </c:pt>
                <c:pt idx="9855">
                  <c:v>1.1917562484740001</c:v>
                </c:pt>
                <c:pt idx="9856">
                  <c:v>1.1919659376139999</c:v>
                </c:pt>
                <c:pt idx="9857">
                  <c:v>1.192342996597</c:v>
                </c:pt>
                <c:pt idx="9858">
                  <c:v>1.1926468610759999</c:v>
                </c:pt>
                <c:pt idx="9859">
                  <c:v>1.1927286386489999</c:v>
                </c:pt>
                <c:pt idx="9860">
                  <c:v>1.192858934402</c:v>
                </c:pt>
                <c:pt idx="9861">
                  <c:v>1.1929429769519999</c:v>
                </c:pt>
                <c:pt idx="9862">
                  <c:v>1.1930688619609999</c:v>
                </c:pt>
                <c:pt idx="9863">
                  <c:v>1.1931922435760001</c:v>
                </c:pt>
                <c:pt idx="9864">
                  <c:v>1.1933120489119999</c:v>
                </c:pt>
                <c:pt idx="9865">
                  <c:v>1.1934595108029999</c:v>
                </c:pt>
                <c:pt idx="9866">
                  <c:v>1.1937903165820001</c:v>
                </c:pt>
                <c:pt idx="9867">
                  <c:v>1.1939396858219999</c:v>
                </c:pt>
                <c:pt idx="9868">
                  <c:v>1.194041967392</c:v>
                </c:pt>
                <c:pt idx="9869">
                  <c:v>1.1942480802540001</c:v>
                </c:pt>
                <c:pt idx="9870">
                  <c:v>1.1945526599880001</c:v>
                </c:pt>
                <c:pt idx="9871">
                  <c:v>1.1948502063749999</c:v>
                </c:pt>
                <c:pt idx="9872">
                  <c:v>1.194940328598</c:v>
                </c:pt>
                <c:pt idx="9873">
                  <c:v>1.195118069649</c:v>
                </c:pt>
                <c:pt idx="9874">
                  <c:v>1.1953607797620001</c:v>
                </c:pt>
                <c:pt idx="9875">
                  <c:v>1.1955641508099999</c:v>
                </c:pt>
                <c:pt idx="9876">
                  <c:v>1.1957184076309999</c:v>
                </c:pt>
                <c:pt idx="9877">
                  <c:v>1.1960184574129999</c:v>
                </c:pt>
                <c:pt idx="9878">
                  <c:v>1.1962285041809999</c:v>
                </c:pt>
                <c:pt idx="9879">
                  <c:v>1.196404218674</c:v>
                </c:pt>
                <c:pt idx="9880">
                  <c:v>1.1965047121050001</c:v>
                </c:pt>
                <c:pt idx="9881">
                  <c:v>1.196608185768</c:v>
                </c:pt>
                <c:pt idx="9882">
                  <c:v>1.196787714958</c:v>
                </c:pt>
                <c:pt idx="9883">
                  <c:v>1.197043418884</c:v>
                </c:pt>
                <c:pt idx="9884">
                  <c:v>1.197420954704</c:v>
                </c:pt>
                <c:pt idx="9885">
                  <c:v>1.197545528412</c:v>
                </c:pt>
                <c:pt idx="9886">
                  <c:v>1.197680592537</c:v>
                </c:pt>
                <c:pt idx="9887">
                  <c:v>1.198068737984</c:v>
                </c:pt>
                <c:pt idx="9888">
                  <c:v>1.1984031200409999</c:v>
                </c:pt>
                <c:pt idx="9889">
                  <c:v>1.198732256889</c:v>
                </c:pt>
                <c:pt idx="9890">
                  <c:v>1.1990796327590001</c:v>
                </c:pt>
                <c:pt idx="9891">
                  <c:v>1.1991633176800001</c:v>
                </c:pt>
                <c:pt idx="9892">
                  <c:v>1.199244976044</c:v>
                </c:pt>
                <c:pt idx="9893">
                  <c:v>1.1993324756620001</c:v>
                </c:pt>
                <c:pt idx="9894">
                  <c:v>1.1994519233700001</c:v>
                </c:pt>
                <c:pt idx="9895">
                  <c:v>1.199617266655</c:v>
                </c:pt>
                <c:pt idx="9896">
                  <c:v>1.199816823006</c:v>
                </c:pt>
                <c:pt idx="9897">
                  <c:v>1.2000879049299999</c:v>
                </c:pt>
                <c:pt idx="9898">
                  <c:v>1.2002429962159999</c:v>
                </c:pt>
                <c:pt idx="9899">
                  <c:v>1.2004030942920001</c:v>
                </c:pt>
                <c:pt idx="9900">
                  <c:v>1.200747609138</c:v>
                </c:pt>
                <c:pt idx="9901">
                  <c:v>1.2009553909299999</c:v>
                </c:pt>
                <c:pt idx="9902">
                  <c:v>1.2010754346850001</c:v>
                </c:pt>
                <c:pt idx="9903">
                  <c:v>1.201187372208</c:v>
                </c:pt>
                <c:pt idx="9904">
                  <c:v>1.2014389038090001</c:v>
                </c:pt>
                <c:pt idx="9905">
                  <c:v>1.201580762863</c:v>
                </c:pt>
                <c:pt idx="9906">
                  <c:v>1.201696038246</c:v>
                </c:pt>
                <c:pt idx="9907">
                  <c:v>1.201736927032</c:v>
                </c:pt>
                <c:pt idx="9908">
                  <c:v>1.2019445896150001</c:v>
                </c:pt>
                <c:pt idx="9909">
                  <c:v>1.2020477056500001</c:v>
                </c:pt>
                <c:pt idx="9910">
                  <c:v>1.2021279335020001</c:v>
                </c:pt>
                <c:pt idx="9911">
                  <c:v>1.2022095918660001</c:v>
                </c:pt>
                <c:pt idx="9912">
                  <c:v>1.2023320198059999</c:v>
                </c:pt>
                <c:pt idx="9913">
                  <c:v>1.2024219036099999</c:v>
                </c:pt>
                <c:pt idx="9914">
                  <c:v>1.2025123834610001</c:v>
                </c:pt>
                <c:pt idx="9915">
                  <c:v>1.2025959491730001</c:v>
                </c:pt>
                <c:pt idx="9916">
                  <c:v>1.2026841640470001</c:v>
                </c:pt>
                <c:pt idx="9917">
                  <c:v>1.2027798891070001</c:v>
                </c:pt>
                <c:pt idx="9918">
                  <c:v>1.2029865980150001</c:v>
                </c:pt>
                <c:pt idx="9919">
                  <c:v>1.203353404999</c:v>
                </c:pt>
                <c:pt idx="9920">
                  <c:v>1.2036318778990001</c:v>
                </c:pt>
                <c:pt idx="9921">
                  <c:v>1.204002976418</c:v>
                </c:pt>
                <c:pt idx="9922">
                  <c:v>1.2041454315190001</c:v>
                </c:pt>
                <c:pt idx="9923">
                  <c:v>1.2043139934539999</c:v>
                </c:pt>
                <c:pt idx="9924">
                  <c:v>1.2045066356659999</c:v>
                </c:pt>
                <c:pt idx="9925">
                  <c:v>1.2047064304349999</c:v>
                </c:pt>
                <c:pt idx="9926">
                  <c:v>1.205089449883</c:v>
                </c:pt>
                <c:pt idx="9927">
                  <c:v>1.2054772377009999</c:v>
                </c:pt>
                <c:pt idx="9928">
                  <c:v>1.2058204412460001</c:v>
                </c:pt>
                <c:pt idx="9929">
                  <c:v>1.2061886787410001</c:v>
                </c:pt>
                <c:pt idx="9930">
                  <c:v>1.206510663033</c:v>
                </c:pt>
                <c:pt idx="9931">
                  <c:v>1.206697225571</c:v>
                </c:pt>
                <c:pt idx="9932">
                  <c:v>1.20673930645</c:v>
                </c:pt>
                <c:pt idx="9933">
                  <c:v>1.206778407097</c:v>
                </c:pt>
                <c:pt idx="9934">
                  <c:v>1.206852436066</c:v>
                </c:pt>
                <c:pt idx="9935">
                  <c:v>1.207129478455</c:v>
                </c:pt>
                <c:pt idx="9936">
                  <c:v>1.207253456116</c:v>
                </c:pt>
                <c:pt idx="9937">
                  <c:v>1.207342505455</c:v>
                </c:pt>
                <c:pt idx="9938">
                  <c:v>1.207432150841</c:v>
                </c:pt>
                <c:pt idx="9939">
                  <c:v>1.2076025009160001</c:v>
                </c:pt>
                <c:pt idx="9940">
                  <c:v>1.2080020904540001</c:v>
                </c:pt>
                <c:pt idx="9941">
                  <c:v>1.2083023786539999</c:v>
                </c:pt>
                <c:pt idx="9942">
                  <c:v>1.2086523771290001</c:v>
                </c:pt>
                <c:pt idx="9943">
                  <c:v>1.208822250366</c:v>
                </c:pt>
                <c:pt idx="9944">
                  <c:v>1.2090692520140001</c:v>
                </c:pt>
                <c:pt idx="9945">
                  <c:v>1.2094050645829999</c:v>
                </c:pt>
                <c:pt idx="9946">
                  <c:v>1.2096511125560001</c:v>
                </c:pt>
                <c:pt idx="9947">
                  <c:v>1.2098677158360001</c:v>
                </c:pt>
                <c:pt idx="9948">
                  <c:v>1.2101628780360001</c:v>
                </c:pt>
                <c:pt idx="9949">
                  <c:v>1.2102411985399999</c:v>
                </c:pt>
                <c:pt idx="9950">
                  <c:v>1.2103264331820001</c:v>
                </c:pt>
                <c:pt idx="9951">
                  <c:v>1.210510849953</c:v>
                </c:pt>
                <c:pt idx="9952">
                  <c:v>1.210838913918</c:v>
                </c:pt>
                <c:pt idx="9953">
                  <c:v>1.2111586332319999</c:v>
                </c:pt>
                <c:pt idx="9954">
                  <c:v>1.211494445801</c:v>
                </c:pt>
                <c:pt idx="9955">
                  <c:v>1.2117952108379999</c:v>
                </c:pt>
                <c:pt idx="9956">
                  <c:v>1.2121185064319999</c:v>
                </c:pt>
                <c:pt idx="9957">
                  <c:v>1.2123348712919999</c:v>
                </c:pt>
                <c:pt idx="9958">
                  <c:v>1.2125118970869999</c:v>
                </c:pt>
                <c:pt idx="9959">
                  <c:v>1.212672591209</c:v>
                </c:pt>
                <c:pt idx="9960">
                  <c:v>1.212794542313</c:v>
                </c:pt>
                <c:pt idx="9961">
                  <c:v>1.2129112482069999</c:v>
                </c:pt>
                <c:pt idx="9962">
                  <c:v>1.2130322456360001</c:v>
                </c:pt>
                <c:pt idx="9963">
                  <c:v>1.213181018829</c:v>
                </c:pt>
                <c:pt idx="9964">
                  <c:v>1.21329331398</c:v>
                </c:pt>
                <c:pt idx="9965">
                  <c:v>1.2134448289869999</c:v>
                </c:pt>
                <c:pt idx="9966">
                  <c:v>1.2136181592940001</c:v>
                </c:pt>
                <c:pt idx="9967">
                  <c:v>1.2139409780499999</c:v>
                </c:pt>
                <c:pt idx="9968">
                  <c:v>1.214239478111</c:v>
                </c:pt>
                <c:pt idx="9969">
                  <c:v>1.2145293951030001</c:v>
                </c:pt>
                <c:pt idx="9970">
                  <c:v>1.2148267030719999</c:v>
                </c:pt>
                <c:pt idx="9971">
                  <c:v>1.2151187658310001</c:v>
                </c:pt>
                <c:pt idx="9972">
                  <c:v>1.2154090404510001</c:v>
                </c:pt>
                <c:pt idx="9973">
                  <c:v>1.215544104576</c:v>
                </c:pt>
                <c:pt idx="9974">
                  <c:v>1.2156187295909999</c:v>
                </c:pt>
                <c:pt idx="9975">
                  <c:v>1.215727925301</c:v>
                </c:pt>
                <c:pt idx="9976">
                  <c:v>1.2158699035639999</c:v>
                </c:pt>
                <c:pt idx="9977">
                  <c:v>1.2161206007000001</c:v>
                </c:pt>
                <c:pt idx="9978">
                  <c:v>1.216232180595</c:v>
                </c:pt>
                <c:pt idx="9979">
                  <c:v>1.2163674831389999</c:v>
                </c:pt>
                <c:pt idx="9980">
                  <c:v>1.2165485620500001</c:v>
                </c:pt>
                <c:pt idx="9981">
                  <c:v>1.216712474823</c:v>
                </c:pt>
                <c:pt idx="9982">
                  <c:v>1.217021822929</c:v>
                </c:pt>
                <c:pt idx="9983">
                  <c:v>1.217163920403</c:v>
                </c:pt>
                <c:pt idx="9984">
                  <c:v>1.2174992561339999</c:v>
                </c:pt>
                <c:pt idx="9985">
                  <c:v>1.2178252935410001</c:v>
                </c:pt>
                <c:pt idx="9986">
                  <c:v>1.2180284261700001</c:v>
                </c:pt>
                <c:pt idx="9987">
                  <c:v>1.218352913857</c:v>
                </c:pt>
                <c:pt idx="9988">
                  <c:v>1.218691706657</c:v>
                </c:pt>
                <c:pt idx="9989">
                  <c:v>1.2188453674319999</c:v>
                </c:pt>
                <c:pt idx="9990">
                  <c:v>1.218995690346</c:v>
                </c:pt>
                <c:pt idx="9991">
                  <c:v>1.2191097736359999</c:v>
                </c:pt>
                <c:pt idx="9992">
                  <c:v>1.219290614128</c:v>
                </c:pt>
                <c:pt idx="9993">
                  <c:v>1.2196074724199999</c:v>
                </c:pt>
                <c:pt idx="9994">
                  <c:v>1.2199134826660001</c:v>
                </c:pt>
                <c:pt idx="9995">
                  <c:v>1.220131278038</c:v>
                </c:pt>
                <c:pt idx="9996">
                  <c:v>1.220339417458</c:v>
                </c:pt>
                <c:pt idx="9997">
                  <c:v>1.220578312874</c:v>
                </c:pt>
                <c:pt idx="9998">
                  <c:v>1.2209118604660001</c:v>
                </c:pt>
                <c:pt idx="9999">
                  <c:v>1.22128713131</c:v>
                </c:pt>
                <c:pt idx="10000">
                  <c:v>1.221621990204</c:v>
                </c:pt>
                <c:pt idx="10001">
                  <c:v>1.2217282056809999</c:v>
                </c:pt>
                <c:pt idx="10002">
                  <c:v>1.2218388319019999</c:v>
                </c:pt>
                <c:pt idx="10003">
                  <c:v>1.2219576835629999</c:v>
                </c:pt>
                <c:pt idx="10004">
                  <c:v>1.2220106124879999</c:v>
                </c:pt>
                <c:pt idx="10005">
                  <c:v>1.222060799599</c:v>
                </c:pt>
                <c:pt idx="10006">
                  <c:v>1.2221629619600001</c:v>
                </c:pt>
                <c:pt idx="10007">
                  <c:v>1.222265720367</c:v>
                </c:pt>
                <c:pt idx="10008">
                  <c:v>1.2224141359330001</c:v>
                </c:pt>
                <c:pt idx="10009">
                  <c:v>1.2228249311449999</c:v>
                </c:pt>
                <c:pt idx="10010">
                  <c:v>1.223150730133</c:v>
                </c:pt>
                <c:pt idx="10011">
                  <c:v>1.2234511375429999</c:v>
                </c:pt>
                <c:pt idx="10012">
                  <c:v>1.2236715555190001</c:v>
                </c:pt>
                <c:pt idx="10013">
                  <c:v>1.223830938339</c:v>
                </c:pt>
                <c:pt idx="10014">
                  <c:v>1.223939776421</c:v>
                </c:pt>
                <c:pt idx="10015">
                  <c:v>1.2240525484089999</c:v>
                </c:pt>
                <c:pt idx="10016">
                  <c:v>1.224163174629</c:v>
                </c:pt>
                <c:pt idx="10017">
                  <c:v>1.224305033684</c:v>
                </c:pt>
                <c:pt idx="10018">
                  <c:v>1.224513411522</c:v>
                </c:pt>
                <c:pt idx="10019">
                  <c:v>1.224805593491</c:v>
                </c:pt>
                <c:pt idx="10020">
                  <c:v>1.224888682365</c:v>
                </c:pt>
                <c:pt idx="10021">
                  <c:v>1.2250115871430001</c:v>
                </c:pt>
                <c:pt idx="10022">
                  <c:v>1.225376844406</c:v>
                </c:pt>
                <c:pt idx="10023">
                  <c:v>1.2255386114119999</c:v>
                </c:pt>
                <c:pt idx="10024">
                  <c:v>1.2257320880889999</c:v>
                </c:pt>
                <c:pt idx="10025">
                  <c:v>1.2259482145309999</c:v>
                </c:pt>
                <c:pt idx="10026">
                  <c:v>1.226106524467</c:v>
                </c:pt>
                <c:pt idx="10027">
                  <c:v>1.226376056671</c:v>
                </c:pt>
                <c:pt idx="10028">
                  <c:v>1.2266988754270001</c:v>
                </c:pt>
                <c:pt idx="10029">
                  <c:v>1.2268257141109999</c:v>
                </c:pt>
                <c:pt idx="10030">
                  <c:v>1.2269437313080001</c:v>
                </c:pt>
                <c:pt idx="10031">
                  <c:v>1.2270146608350001</c:v>
                </c:pt>
                <c:pt idx="10032">
                  <c:v>1.2270910739900001</c:v>
                </c:pt>
                <c:pt idx="10033">
                  <c:v>1.227176427841</c:v>
                </c:pt>
                <c:pt idx="10034">
                  <c:v>1.2272541522980001</c:v>
                </c:pt>
                <c:pt idx="10035">
                  <c:v>1.2273293733599999</c:v>
                </c:pt>
                <c:pt idx="10036">
                  <c:v>1.2274543046949999</c:v>
                </c:pt>
                <c:pt idx="10037">
                  <c:v>1.2276110649109999</c:v>
                </c:pt>
                <c:pt idx="10038">
                  <c:v>1.2279553413390001</c:v>
                </c:pt>
                <c:pt idx="10039">
                  <c:v>1.2281885147089999</c:v>
                </c:pt>
                <c:pt idx="10040">
                  <c:v>1.228397011757</c:v>
                </c:pt>
                <c:pt idx="10041">
                  <c:v>1.228542685509</c:v>
                </c:pt>
                <c:pt idx="10042">
                  <c:v>1.228869795799</c:v>
                </c:pt>
                <c:pt idx="10043">
                  <c:v>1.2290900945659999</c:v>
                </c:pt>
                <c:pt idx="10044">
                  <c:v>1.2292844057079999</c:v>
                </c:pt>
                <c:pt idx="10045">
                  <c:v>1.2295806407929999</c:v>
                </c:pt>
                <c:pt idx="10046">
                  <c:v>1.229741573334</c:v>
                </c:pt>
                <c:pt idx="10047">
                  <c:v>1.229850530624</c:v>
                </c:pt>
                <c:pt idx="10048">
                  <c:v>1.2299922704699999</c:v>
                </c:pt>
                <c:pt idx="10049">
                  <c:v>1.2303113937379999</c:v>
                </c:pt>
                <c:pt idx="10050">
                  <c:v>1.230634450912</c:v>
                </c:pt>
                <c:pt idx="10051">
                  <c:v>1.230922818184</c:v>
                </c:pt>
                <c:pt idx="10052">
                  <c:v>1.2312793731689999</c:v>
                </c:pt>
                <c:pt idx="10053">
                  <c:v>1.2314511537549999</c:v>
                </c:pt>
                <c:pt idx="10054">
                  <c:v>1.2318340539929999</c:v>
                </c:pt>
                <c:pt idx="10055">
                  <c:v>1.2319619655609999</c:v>
                </c:pt>
                <c:pt idx="10056">
                  <c:v>1.2320456504820001</c:v>
                </c:pt>
                <c:pt idx="10057">
                  <c:v>1.2324215173719999</c:v>
                </c:pt>
                <c:pt idx="10058">
                  <c:v>1.23256289959</c:v>
                </c:pt>
                <c:pt idx="10059">
                  <c:v>1.2327631711960001</c:v>
                </c:pt>
                <c:pt idx="10060">
                  <c:v>1.2329674959179999</c:v>
                </c:pt>
                <c:pt idx="10061">
                  <c:v>1.233152627945</c:v>
                </c:pt>
                <c:pt idx="10062">
                  <c:v>1.233427882195</c:v>
                </c:pt>
                <c:pt idx="10063">
                  <c:v>1.233810901642</c:v>
                </c:pt>
                <c:pt idx="10064">
                  <c:v>1.2341096401210001</c:v>
                </c:pt>
                <c:pt idx="10065">
                  <c:v>1.234483361244</c:v>
                </c:pt>
                <c:pt idx="10066">
                  <c:v>1.2347477674480001</c:v>
                </c:pt>
                <c:pt idx="10067">
                  <c:v>1.234938025475</c:v>
                </c:pt>
                <c:pt idx="10068">
                  <c:v>1.2350827455519999</c:v>
                </c:pt>
                <c:pt idx="10069">
                  <c:v>1.235334992409</c:v>
                </c:pt>
                <c:pt idx="10070">
                  <c:v>1.235521674156</c:v>
                </c:pt>
                <c:pt idx="10071">
                  <c:v>1.235620975494</c:v>
                </c:pt>
                <c:pt idx="10072">
                  <c:v>1.2357254028319999</c:v>
                </c:pt>
                <c:pt idx="10073">
                  <c:v>1.2358574867250001</c:v>
                </c:pt>
                <c:pt idx="10074">
                  <c:v>1.23621737957</c:v>
                </c:pt>
                <c:pt idx="10075">
                  <c:v>1.2363852262499999</c:v>
                </c:pt>
                <c:pt idx="10076">
                  <c:v>1.236476182938</c:v>
                </c:pt>
                <c:pt idx="10077">
                  <c:v>1.236566066742</c:v>
                </c:pt>
                <c:pt idx="10078">
                  <c:v>1.236660480499</c:v>
                </c:pt>
                <c:pt idx="10079">
                  <c:v>1.2367488145829999</c:v>
                </c:pt>
                <c:pt idx="10080">
                  <c:v>1.236833572388</c:v>
                </c:pt>
                <c:pt idx="10081">
                  <c:v>1.2369579076770001</c:v>
                </c:pt>
                <c:pt idx="10082">
                  <c:v>1.2373087406159999</c:v>
                </c:pt>
                <c:pt idx="10083">
                  <c:v>1.237468719482</c:v>
                </c:pt>
                <c:pt idx="10084">
                  <c:v>1.237657308578</c:v>
                </c:pt>
                <c:pt idx="10085">
                  <c:v>1.23794901371</c:v>
                </c:pt>
                <c:pt idx="10086">
                  <c:v>1.2382924556729999</c:v>
                </c:pt>
                <c:pt idx="10087">
                  <c:v>1.2384562492369999</c:v>
                </c:pt>
                <c:pt idx="10088">
                  <c:v>1.2387107610700001</c:v>
                </c:pt>
                <c:pt idx="10089">
                  <c:v>1.23882818222</c:v>
                </c:pt>
                <c:pt idx="10090">
                  <c:v>1.239185333252</c:v>
                </c:pt>
                <c:pt idx="10091">
                  <c:v>1.2394136190409999</c:v>
                </c:pt>
                <c:pt idx="10092">
                  <c:v>1.239534139633</c:v>
                </c:pt>
                <c:pt idx="10093">
                  <c:v>1.239651679993</c:v>
                </c:pt>
                <c:pt idx="10094">
                  <c:v>1.23984837532</c:v>
                </c:pt>
                <c:pt idx="10095">
                  <c:v>1.2401884794239999</c:v>
                </c:pt>
                <c:pt idx="10096">
                  <c:v>1.2403620481490001</c:v>
                </c:pt>
                <c:pt idx="10097">
                  <c:v>1.2405418157579999</c:v>
                </c:pt>
                <c:pt idx="10098">
                  <c:v>1.2406606674189999</c:v>
                </c:pt>
                <c:pt idx="10099">
                  <c:v>1.240753293037</c:v>
                </c:pt>
                <c:pt idx="10100">
                  <c:v>1.240877747536</c:v>
                </c:pt>
                <c:pt idx="10101">
                  <c:v>1.2412191629410001</c:v>
                </c:pt>
                <c:pt idx="10102">
                  <c:v>1.241382479668</c:v>
                </c:pt>
                <c:pt idx="10103">
                  <c:v>1.2415130138399999</c:v>
                </c:pt>
                <c:pt idx="10104">
                  <c:v>1.2418296337129999</c:v>
                </c:pt>
                <c:pt idx="10105">
                  <c:v>1.2419595718380001</c:v>
                </c:pt>
                <c:pt idx="10106">
                  <c:v>1.242039084435</c:v>
                </c:pt>
                <c:pt idx="10107">
                  <c:v>1.242157101631</c:v>
                </c:pt>
                <c:pt idx="10108">
                  <c:v>1.2424669265749999</c:v>
                </c:pt>
                <c:pt idx="10109">
                  <c:v>1.2425801754000001</c:v>
                </c:pt>
                <c:pt idx="10110">
                  <c:v>1.2426500320430001</c:v>
                </c:pt>
                <c:pt idx="10111">
                  <c:v>1.2427223920820001</c:v>
                </c:pt>
                <c:pt idx="10112">
                  <c:v>1.2429308891299999</c:v>
                </c:pt>
                <c:pt idx="10113">
                  <c:v>1.243160605431</c:v>
                </c:pt>
                <c:pt idx="10114">
                  <c:v>1.243476986885</c:v>
                </c:pt>
                <c:pt idx="10115">
                  <c:v>1.2437400817869999</c:v>
                </c:pt>
                <c:pt idx="10116">
                  <c:v>1.244124174118</c:v>
                </c:pt>
                <c:pt idx="10117">
                  <c:v>1.2442977428440001</c:v>
                </c:pt>
                <c:pt idx="10118">
                  <c:v>1.2447103261950001</c:v>
                </c:pt>
                <c:pt idx="10119">
                  <c:v>1.244994163513</c:v>
                </c:pt>
                <c:pt idx="10120">
                  <c:v>1.245302081108</c:v>
                </c:pt>
                <c:pt idx="10121">
                  <c:v>1.2457025051120001</c:v>
                </c:pt>
                <c:pt idx="10122">
                  <c:v>1.2458220720290001</c:v>
                </c:pt>
                <c:pt idx="10123">
                  <c:v>1.2458685636519999</c:v>
                </c:pt>
                <c:pt idx="10124">
                  <c:v>1.2459319829940001</c:v>
                </c:pt>
                <c:pt idx="10125">
                  <c:v>1.2459547519680001</c:v>
                </c:pt>
                <c:pt idx="10126">
                  <c:v>1.2460386753079999</c:v>
                </c:pt>
                <c:pt idx="10127">
                  <c:v>1.24614071846</c:v>
                </c:pt>
                <c:pt idx="10128">
                  <c:v>1.246292471886</c:v>
                </c:pt>
                <c:pt idx="10129">
                  <c:v>1.246411323547</c:v>
                </c:pt>
                <c:pt idx="10130">
                  <c:v>1.2465770244600001</c:v>
                </c:pt>
                <c:pt idx="10131">
                  <c:v>1.2467858791349999</c:v>
                </c:pt>
                <c:pt idx="10132">
                  <c:v>1.2470692396159999</c:v>
                </c:pt>
                <c:pt idx="10133">
                  <c:v>1.2474472522740001</c:v>
                </c:pt>
                <c:pt idx="10134">
                  <c:v>1.247815966606</c:v>
                </c:pt>
                <c:pt idx="10135">
                  <c:v>1.248105406761</c:v>
                </c:pt>
                <c:pt idx="10136">
                  <c:v>1.2483552694319999</c:v>
                </c:pt>
                <c:pt idx="10137">
                  <c:v>1.248611569405</c:v>
                </c:pt>
                <c:pt idx="10138">
                  <c:v>1.248776912689</c:v>
                </c:pt>
                <c:pt idx="10139">
                  <c:v>1.2488942146299999</c:v>
                </c:pt>
                <c:pt idx="10140">
                  <c:v>1.2489862442020001</c:v>
                </c:pt>
                <c:pt idx="10141">
                  <c:v>1.2490743398669999</c:v>
                </c:pt>
                <c:pt idx="10142">
                  <c:v>1.2491837739939999</c:v>
                </c:pt>
                <c:pt idx="10143">
                  <c:v>1.249311208725</c:v>
                </c:pt>
                <c:pt idx="10144">
                  <c:v>1.24965929985</c:v>
                </c:pt>
                <c:pt idx="10145">
                  <c:v>1.2498608827590001</c:v>
                </c:pt>
                <c:pt idx="10146">
                  <c:v>1.2500611543660001</c:v>
                </c:pt>
                <c:pt idx="10147">
                  <c:v>1.2504092454910001</c:v>
                </c:pt>
                <c:pt idx="10148">
                  <c:v>1.250640153885</c:v>
                </c:pt>
                <c:pt idx="10149">
                  <c:v>1.250786304474</c:v>
                </c:pt>
                <c:pt idx="10150">
                  <c:v>1.250945091248</c:v>
                </c:pt>
                <c:pt idx="10151">
                  <c:v>1.251233696938</c:v>
                </c:pt>
                <c:pt idx="10152">
                  <c:v>1.251320123672</c:v>
                </c:pt>
                <c:pt idx="10153">
                  <c:v>1.2514026165009999</c:v>
                </c:pt>
                <c:pt idx="10154">
                  <c:v>1.251487374306</c:v>
                </c:pt>
                <c:pt idx="10155">
                  <c:v>1.2515689134600001</c:v>
                </c:pt>
                <c:pt idx="10156">
                  <c:v>1.251686453819</c:v>
                </c:pt>
                <c:pt idx="10157">
                  <c:v>1.2518006563190001</c:v>
                </c:pt>
                <c:pt idx="10158">
                  <c:v>1.2519127130509999</c:v>
                </c:pt>
                <c:pt idx="10159">
                  <c:v>1.252025485039</c:v>
                </c:pt>
                <c:pt idx="10160">
                  <c:v>1.2522727251050001</c:v>
                </c:pt>
                <c:pt idx="10161">
                  <c:v>1.2525463104250001</c:v>
                </c:pt>
                <c:pt idx="10162">
                  <c:v>1.2526915073389999</c:v>
                </c:pt>
                <c:pt idx="10163">
                  <c:v>1.2528715133670001</c:v>
                </c:pt>
                <c:pt idx="10164">
                  <c:v>1.2532023191449999</c:v>
                </c:pt>
                <c:pt idx="10165">
                  <c:v>1.253343224525</c:v>
                </c:pt>
                <c:pt idx="10166">
                  <c:v>1.2536007165909999</c:v>
                </c:pt>
                <c:pt idx="10167">
                  <c:v>1.253774523735</c:v>
                </c:pt>
                <c:pt idx="10168">
                  <c:v>1.2540888786319999</c:v>
                </c:pt>
                <c:pt idx="10169">
                  <c:v>1.2544307708739999</c:v>
                </c:pt>
                <c:pt idx="10170">
                  <c:v>1.25463950634</c:v>
                </c:pt>
                <c:pt idx="10171">
                  <c:v>1.254821896553</c:v>
                </c:pt>
                <c:pt idx="10172">
                  <c:v>1.254963040352</c:v>
                </c:pt>
                <c:pt idx="10173">
                  <c:v>1.255145311356</c:v>
                </c:pt>
                <c:pt idx="10174">
                  <c:v>1.25536429882</c:v>
                </c:pt>
                <c:pt idx="10175">
                  <c:v>1.255691766739</c:v>
                </c:pt>
                <c:pt idx="10176">
                  <c:v>1.255939722061</c:v>
                </c:pt>
                <c:pt idx="10177">
                  <c:v>1.2560228109360001</c:v>
                </c:pt>
                <c:pt idx="10178">
                  <c:v>1.256114006042</c:v>
                </c:pt>
                <c:pt idx="10179">
                  <c:v>1.256202697754</c:v>
                </c:pt>
                <c:pt idx="10180">
                  <c:v>1.256289362907</c:v>
                </c:pt>
                <c:pt idx="10181">
                  <c:v>1.256376385689</c:v>
                </c:pt>
                <c:pt idx="10182">
                  <c:v>1.256492614746</c:v>
                </c:pt>
                <c:pt idx="10183">
                  <c:v>1.256822109222</c:v>
                </c:pt>
                <c:pt idx="10184">
                  <c:v>1.2569757699969999</c:v>
                </c:pt>
                <c:pt idx="10185">
                  <c:v>1.257271885872</c:v>
                </c:pt>
                <c:pt idx="10186">
                  <c:v>1.257527351379</c:v>
                </c:pt>
                <c:pt idx="10187">
                  <c:v>1.2578817605970001</c:v>
                </c:pt>
                <c:pt idx="10188">
                  <c:v>1.2582122087480001</c:v>
                </c:pt>
                <c:pt idx="10189">
                  <c:v>1.2585459947590001</c:v>
                </c:pt>
                <c:pt idx="10190">
                  <c:v>1.2587615251540001</c:v>
                </c:pt>
                <c:pt idx="10191">
                  <c:v>1.259135127068</c:v>
                </c:pt>
                <c:pt idx="10192">
                  <c:v>1.259505033493</c:v>
                </c:pt>
                <c:pt idx="10193">
                  <c:v>1.259808540344</c:v>
                </c:pt>
                <c:pt idx="10194">
                  <c:v>1.260044813156</c:v>
                </c:pt>
                <c:pt idx="10195">
                  <c:v>1.260300159454</c:v>
                </c:pt>
                <c:pt idx="10196">
                  <c:v>1.2606981992720001</c:v>
                </c:pt>
                <c:pt idx="10197">
                  <c:v>1.260957598686</c:v>
                </c:pt>
                <c:pt idx="10198">
                  <c:v>1.26099562645</c:v>
                </c:pt>
                <c:pt idx="10199">
                  <c:v>1.2610287666319999</c:v>
                </c:pt>
                <c:pt idx="10200">
                  <c:v>1.261067271233</c:v>
                </c:pt>
                <c:pt idx="10201">
                  <c:v>1.2611147165300001</c:v>
                </c:pt>
                <c:pt idx="10202">
                  <c:v>1.2611660957340001</c:v>
                </c:pt>
                <c:pt idx="10203">
                  <c:v>1.2612345218659999</c:v>
                </c:pt>
                <c:pt idx="10204">
                  <c:v>1.2613136768340001</c:v>
                </c:pt>
                <c:pt idx="10205">
                  <c:v>1.2613967657089999</c:v>
                </c:pt>
                <c:pt idx="10206">
                  <c:v>1.2617881298069999</c:v>
                </c:pt>
                <c:pt idx="10207">
                  <c:v>1.262015104294</c:v>
                </c:pt>
                <c:pt idx="10208">
                  <c:v>1.2623000144959999</c:v>
                </c:pt>
                <c:pt idx="10209">
                  <c:v>1.2625145912169999</c:v>
                </c:pt>
                <c:pt idx="10210">
                  <c:v>1.262875676155</c:v>
                </c:pt>
                <c:pt idx="10211">
                  <c:v>1.2631272077560001</c:v>
                </c:pt>
                <c:pt idx="10212">
                  <c:v>1.2634865045549999</c:v>
                </c:pt>
                <c:pt idx="10213">
                  <c:v>1.2638534307480001</c:v>
                </c:pt>
                <c:pt idx="10214">
                  <c:v>1.2640156745910001</c:v>
                </c:pt>
                <c:pt idx="10215">
                  <c:v>1.2641004323959999</c:v>
                </c:pt>
                <c:pt idx="10216">
                  <c:v>1.2642320394519999</c:v>
                </c:pt>
                <c:pt idx="10217">
                  <c:v>1.264318823814</c:v>
                </c:pt>
                <c:pt idx="10218">
                  <c:v>1.2644381523129999</c:v>
                </c:pt>
                <c:pt idx="10219">
                  <c:v>1.2645887136459999</c:v>
                </c:pt>
                <c:pt idx="10220">
                  <c:v>1.2647610902790001</c:v>
                </c:pt>
                <c:pt idx="10221">
                  <c:v>1.265059113503</c:v>
                </c:pt>
                <c:pt idx="10222">
                  <c:v>1.2653639316559999</c:v>
                </c:pt>
                <c:pt idx="10223">
                  <c:v>1.265653133392</c:v>
                </c:pt>
                <c:pt idx="10224">
                  <c:v>1.2659552097319999</c:v>
                </c:pt>
                <c:pt idx="10225">
                  <c:v>1.266130566597</c:v>
                </c:pt>
                <c:pt idx="10226">
                  <c:v>1.2662847042080001</c:v>
                </c:pt>
                <c:pt idx="10227">
                  <c:v>1.266435980797</c:v>
                </c:pt>
                <c:pt idx="10228">
                  <c:v>1.2666877508159999</c:v>
                </c:pt>
                <c:pt idx="10229">
                  <c:v>1.2667688131329999</c:v>
                </c:pt>
                <c:pt idx="10230">
                  <c:v>1.266852617264</c:v>
                </c:pt>
                <c:pt idx="10231">
                  <c:v>1.266969799995</c:v>
                </c:pt>
                <c:pt idx="10232">
                  <c:v>1.2670791149139999</c:v>
                </c:pt>
                <c:pt idx="10233">
                  <c:v>1.2672253847120001</c:v>
                </c:pt>
                <c:pt idx="10234">
                  <c:v>1.267340779305</c:v>
                </c:pt>
                <c:pt idx="10235">
                  <c:v>1.267560839653</c:v>
                </c:pt>
                <c:pt idx="10236">
                  <c:v>1.267889499664</c:v>
                </c:pt>
                <c:pt idx="10237">
                  <c:v>1.2681077718730001</c:v>
                </c:pt>
                <c:pt idx="10238">
                  <c:v>1.268435120583</c:v>
                </c:pt>
                <c:pt idx="10239">
                  <c:v>1.268745779991</c:v>
                </c:pt>
                <c:pt idx="10240">
                  <c:v>1.269042015076</c:v>
                </c:pt>
                <c:pt idx="10241">
                  <c:v>1.269328951836</c:v>
                </c:pt>
                <c:pt idx="10242">
                  <c:v>1.269649624825</c:v>
                </c:pt>
                <c:pt idx="10243">
                  <c:v>1.269975066185</c:v>
                </c:pt>
                <c:pt idx="10244">
                  <c:v>1.2700810432430001</c:v>
                </c:pt>
                <c:pt idx="10245">
                  <c:v>1.2701570987699999</c:v>
                </c:pt>
                <c:pt idx="10246">
                  <c:v>1.27027130127</c:v>
                </c:pt>
                <c:pt idx="10247">
                  <c:v>1.2706207036970001</c:v>
                </c:pt>
                <c:pt idx="10248">
                  <c:v>1.2709547281269999</c:v>
                </c:pt>
                <c:pt idx="10249">
                  <c:v>1.2711493968959999</c:v>
                </c:pt>
                <c:pt idx="10250">
                  <c:v>1.271434545517</c:v>
                </c:pt>
                <c:pt idx="10251">
                  <c:v>1.2717744112010001</c:v>
                </c:pt>
                <c:pt idx="10252">
                  <c:v>1.2718569040300001</c:v>
                </c:pt>
                <c:pt idx="10253">
                  <c:v>1.2719486951829999</c:v>
                </c:pt>
                <c:pt idx="10254">
                  <c:v>1.2720417976380001</c:v>
                </c:pt>
                <c:pt idx="10255">
                  <c:v>1.2721229791640001</c:v>
                </c:pt>
                <c:pt idx="10256">
                  <c:v>1.2722033262250001</c:v>
                </c:pt>
                <c:pt idx="10257">
                  <c:v>1.2723531723020001</c:v>
                </c:pt>
                <c:pt idx="10258">
                  <c:v>1.2726976871489999</c:v>
                </c:pt>
                <c:pt idx="10259">
                  <c:v>1.2729079723359999</c:v>
                </c:pt>
                <c:pt idx="10260">
                  <c:v>1.273021578789</c:v>
                </c:pt>
                <c:pt idx="10261">
                  <c:v>1.2731728553770001</c:v>
                </c:pt>
                <c:pt idx="10262">
                  <c:v>1.2735034227369999</c:v>
                </c:pt>
                <c:pt idx="10263">
                  <c:v>1.273721575737</c:v>
                </c:pt>
                <c:pt idx="10264">
                  <c:v>1.273840308189</c:v>
                </c:pt>
                <c:pt idx="10265">
                  <c:v>1.2739218473430001</c:v>
                </c:pt>
                <c:pt idx="10266">
                  <c:v>1.274046778679</c:v>
                </c:pt>
                <c:pt idx="10267">
                  <c:v>1.2742723226549999</c:v>
                </c:pt>
                <c:pt idx="10268">
                  <c:v>1.2744294404980001</c:v>
                </c:pt>
                <c:pt idx="10269">
                  <c:v>1.2745506763459999</c:v>
                </c:pt>
                <c:pt idx="10270">
                  <c:v>1.2746770381929999</c:v>
                </c:pt>
                <c:pt idx="10271">
                  <c:v>1.2747991085049999</c:v>
                </c:pt>
                <c:pt idx="10272">
                  <c:v>1.2749149799349999</c:v>
                </c:pt>
                <c:pt idx="10273">
                  <c:v>1.2752529382710001</c:v>
                </c:pt>
                <c:pt idx="10274">
                  <c:v>1.2754389047620001</c:v>
                </c:pt>
                <c:pt idx="10275">
                  <c:v>1.275591254234</c:v>
                </c:pt>
                <c:pt idx="10276">
                  <c:v>1.2757418155669999</c:v>
                </c:pt>
                <c:pt idx="10277">
                  <c:v>1.2760300636290001</c:v>
                </c:pt>
                <c:pt idx="10278">
                  <c:v>1.276279091835</c:v>
                </c:pt>
                <c:pt idx="10279">
                  <c:v>1.276573896408</c:v>
                </c:pt>
                <c:pt idx="10280">
                  <c:v>1.2768585681919999</c:v>
                </c:pt>
                <c:pt idx="10281">
                  <c:v>1.2770509719850001</c:v>
                </c:pt>
                <c:pt idx="10282">
                  <c:v>1.2771320343020001</c:v>
                </c:pt>
                <c:pt idx="10283">
                  <c:v>1.277204155922</c:v>
                </c:pt>
                <c:pt idx="10284">
                  <c:v>1.2772772312159999</c:v>
                </c:pt>
                <c:pt idx="10285">
                  <c:v>1.277316451073</c:v>
                </c:pt>
                <c:pt idx="10286">
                  <c:v>1.2773504257199999</c:v>
                </c:pt>
                <c:pt idx="10287">
                  <c:v>1.2773913145069999</c:v>
                </c:pt>
                <c:pt idx="10288">
                  <c:v>1.2774642705920001</c:v>
                </c:pt>
                <c:pt idx="10289">
                  <c:v>1.277534723282</c:v>
                </c:pt>
                <c:pt idx="10290">
                  <c:v>1.277632236481</c:v>
                </c:pt>
                <c:pt idx="10291">
                  <c:v>1.27794444561</c:v>
                </c:pt>
                <c:pt idx="10292">
                  <c:v>1.2782919406890001</c:v>
                </c:pt>
                <c:pt idx="10293">
                  <c:v>1.2785012722019999</c:v>
                </c:pt>
                <c:pt idx="10294">
                  <c:v>1.278678417206</c:v>
                </c:pt>
                <c:pt idx="10295">
                  <c:v>1.27900493145</c:v>
                </c:pt>
                <c:pt idx="10296">
                  <c:v>1.279242753983</c:v>
                </c:pt>
                <c:pt idx="10297">
                  <c:v>1.2795964479449999</c:v>
                </c:pt>
                <c:pt idx="10298">
                  <c:v>1.279727339745</c:v>
                </c:pt>
                <c:pt idx="10299">
                  <c:v>1.279868602753</c:v>
                </c:pt>
                <c:pt idx="10300">
                  <c:v>1.280037045479</c:v>
                </c:pt>
                <c:pt idx="10301">
                  <c:v>1.2802573442459999</c:v>
                </c:pt>
                <c:pt idx="10302">
                  <c:v>1.2803139686580001</c:v>
                </c:pt>
                <c:pt idx="10303">
                  <c:v>1.2803367376329999</c:v>
                </c:pt>
                <c:pt idx="10304">
                  <c:v>1.2803620100019999</c:v>
                </c:pt>
                <c:pt idx="10305">
                  <c:v>1.280439138412</c:v>
                </c:pt>
                <c:pt idx="10306">
                  <c:v>1.2806760072709999</c:v>
                </c:pt>
                <c:pt idx="10307">
                  <c:v>1.2807946205139999</c:v>
                </c:pt>
                <c:pt idx="10308">
                  <c:v>1.2809435129169999</c:v>
                </c:pt>
                <c:pt idx="10309">
                  <c:v>1.2811440229419999</c:v>
                </c:pt>
                <c:pt idx="10310">
                  <c:v>1.2813612222670001</c:v>
                </c:pt>
                <c:pt idx="10311">
                  <c:v>1.2816927433009999</c:v>
                </c:pt>
                <c:pt idx="10312">
                  <c:v>1.2820553779599999</c:v>
                </c:pt>
                <c:pt idx="10313">
                  <c:v>1.282195925713</c:v>
                </c:pt>
                <c:pt idx="10314">
                  <c:v>1.2822916507719999</c:v>
                </c:pt>
                <c:pt idx="10315">
                  <c:v>1.2823868989939999</c:v>
                </c:pt>
                <c:pt idx="10316">
                  <c:v>1.2824789285660001</c:v>
                </c:pt>
                <c:pt idx="10317">
                  <c:v>1.282601594925</c:v>
                </c:pt>
                <c:pt idx="10318">
                  <c:v>1.2829130887989999</c:v>
                </c:pt>
                <c:pt idx="10319">
                  <c:v>1.283081889153</c:v>
                </c:pt>
                <c:pt idx="10320">
                  <c:v>1.283183932304</c:v>
                </c:pt>
                <c:pt idx="10321">
                  <c:v>1.283241510391</c:v>
                </c:pt>
                <c:pt idx="10322">
                  <c:v>1.283300638199</c:v>
                </c:pt>
                <c:pt idx="10323">
                  <c:v>1.2833596467970001</c:v>
                </c:pt>
                <c:pt idx="10324">
                  <c:v>1.2834218740459999</c:v>
                </c:pt>
                <c:pt idx="10325">
                  <c:v>1.2834860086440001</c:v>
                </c:pt>
                <c:pt idx="10326">
                  <c:v>1.2835490703579999</c:v>
                </c:pt>
                <c:pt idx="10327">
                  <c:v>1.2836067676539999</c:v>
                </c:pt>
                <c:pt idx="10328">
                  <c:v>1.283661723137</c:v>
                </c:pt>
                <c:pt idx="10329">
                  <c:v>1.283711433411</c:v>
                </c:pt>
                <c:pt idx="10330">
                  <c:v>1.2838063240049999</c:v>
                </c:pt>
                <c:pt idx="10331">
                  <c:v>1.2839812040330001</c:v>
                </c:pt>
                <c:pt idx="10332">
                  <c:v>1.2841757535930001</c:v>
                </c:pt>
                <c:pt idx="10333">
                  <c:v>1.2842940092090001</c:v>
                </c:pt>
                <c:pt idx="10334">
                  <c:v>1.2844126224520001</c:v>
                </c:pt>
                <c:pt idx="10335">
                  <c:v>1.2845324277879999</c:v>
                </c:pt>
                <c:pt idx="10336">
                  <c:v>1.2847501039510001</c:v>
                </c:pt>
                <c:pt idx="10337">
                  <c:v>1.285069823265</c:v>
                </c:pt>
                <c:pt idx="10338">
                  <c:v>1.285330891609</c:v>
                </c:pt>
                <c:pt idx="10339">
                  <c:v>1.285661697388</c:v>
                </c:pt>
                <c:pt idx="10340">
                  <c:v>1.2859771251679999</c:v>
                </c:pt>
                <c:pt idx="10341">
                  <c:v>1.286154747009</c:v>
                </c:pt>
                <c:pt idx="10342">
                  <c:v>1.286478996277</c:v>
                </c:pt>
                <c:pt idx="10343">
                  <c:v>1.286826133728</c:v>
                </c:pt>
                <c:pt idx="10344">
                  <c:v>1.28694486618</c:v>
                </c:pt>
                <c:pt idx="10345">
                  <c:v>1.2870244979859999</c:v>
                </c:pt>
                <c:pt idx="10346">
                  <c:v>1.28717815876</c:v>
                </c:pt>
                <c:pt idx="10347">
                  <c:v>1.287404179573</c:v>
                </c:pt>
                <c:pt idx="10348">
                  <c:v>1.2875590324399999</c:v>
                </c:pt>
                <c:pt idx="10349">
                  <c:v>1.2876558303829999</c:v>
                </c:pt>
                <c:pt idx="10350">
                  <c:v>1.2878867387770001</c:v>
                </c:pt>
                <c:pt idx="10351">
                  <c:v>1.288143396378</c:v>
                </c:pt>
                <c:pt idx="10352">
                  <c:v>1.2882500886920001</c:v>
                </c:pt>
                <c:pt idx="10353">
                  <c:v>1.28854393959</c:v>
                </c:pt>
                <c:pt idx="10354">
                  <c:v>1.288805007935</c:v>
                </c:pt>
                <c:pt idx="10355">
                  <c:v>1.288950800896</c:v>
                </c:pt>
                <c:pt idx="10356">
                  <c:v>1.2891237735750001</c:v>
                </c:pt>
                <c:pt idx="10357">
                  <c:v>1.2894834280009999</c:v>
                </c:pt>
                <c:pt idx="10358">
                  <c:v>1.2897492647169999</c:v>
                </c:pt>
                <c:pt idx="10359">
                  <c:v>1.2899689674379999</c:v>
                </c:pt>
                <c:pt idx="10360">
                  <c:v>1.290289282799</c:v>
                </c:pt>
                <c:pt idx="10361">
                  <c:v>1.2904630899430001</c:v>
                </c:pt>
                <c:pt idx="10362">
                  <c:v>1.290626764297</c:v>
                </c:pt>
                <c:pt idx="10363">
                  <c:v>1.2907712459559999</c:v>
                </c:pt>
                <c:pt idx="10364">
                  <c:v>1.290914535522</c:v>
                </c:pt>
                <c:pt idx="10365">
                  <c:v>1.291200518608</c:v>
                </c:pt>
                <c:pt idx="10366">
                  <c:v>1.2913867235180001</c:v>
                </c:pt>
                <c:pt idx="10367">
                  <c:v>1.291688680649</c:v>
                </c:pt>
                <c:pt idx="10368">
                  <c:v>1.2920249700549999</c:v>
                </c:pt>
                <c:pt idx="10369">
                  <c:v>1.2923107147220001</c:v>
                </c:pt>
                <c:pt idx="10370">
                  <c:v>1.2924910783770001</c:v>
                </c:pt>
                <c:pt idx="10371">
                  <c:v>1.2926098108290001</c:v>
                </c:pt>
                <c:pt idx="10372">
                  <c:v>1.292692661285</c:v>
                </c:pt>
                <c:pt idx="10373">
                  <c:v>1.2928112745289999</c:v>
                </c:pt>
                <c:pt idx="10374">
                  <c:v>1.292924404144</c:v>
                </c:pt>
                <c:pt idx="10375">
                  <c:v>1.2932621240619999</c:v>
                </c:pt>
                <c:pt idx="10376">
                  <c:v>1.2935910224910001</c:v>
                </c:pt>
                <c:pt idx="10377">
                  <c:v>1.293921947479</c:v>
                </c:pt>
                <c:pt idx="10378">
                  <c:v>1.2941670417790001</c:v>
                </c:pt>
                <c:pt idx="10379">
                  <c:v>1.2944822311399999</c:v>
                </c:pt>
                <c:pt idx="10380">
                  <c:v>1.2947907447810001</c:v>
                </c:pt>
                <c:pt idx="10381">
                  <c:v>1.2950898408889999</c:v>
                </c:pt>
                <c:pt idx="10382">
                  <c:v>1.295239329338</c:v>
                </c:pt>
                <c:pt idx="10383">
                  <c:v>1.295387387276</c:v>
                </c:pt>
                <c:pt idx="10384">
                  <c:v>1.29555606842</c:v>
                </c:pt>
                <c:pt idx="10385">
                  <c:v>1.295923709869</c:v>
                </c:pt>
                <c:pt idx="10386">
                  <c:v>1.2963136434560001</c:v>
                </c:pt>
                <c:pt idx="10387">
                  <c:v>1.2965359687810001</c:v>
                </c:pt>
                <c:pt idx="10388">
                  <c:v>1.296740889549</c:v>
                </c:pt>
                <c:pt idx="10389">
                  <c:v>1.2971135377880001</c:v>
                </c:pt>
                <c:pt idx="10390">
                  <c:v>1.2972317934040001</c:v>
                </c:pt>
                <c:pt idx="10391">
                  <c:v>1.297360777855</c:v>
                </c:pt>
                <c:pt idx="10392">
                  <c:v>1.2975274324420001</c:v>
                </c:pt>
                <c:pt idx="10393">
                  <c:v>1.2978731393809999</c:v>
                </c:pt>
                <c:pt idx="10394">
                  <c:v>1.2981179952619999</c:v>
                </c:pt>
                <c:pt idx="10395">
                  <c:v>1.2983534336089999</c:v>
                </c:pt>
                <c:pt idx="10396">
                  <c:v>1.298543930054</c:v>
                </c:pt>
                <c:pt idx="10397">
                  <c:v>1.2986593246460001</c:v>
                </c:pt>
                <c:pt idx="10398">
                  <c:v>1.2988129854199999</c:v>
                </c:pt>
                <c:pt idx="10399">
                  <c:v>1.2989289760589999</c:v>
                </c:pt>
                <c:pt idx="10400">
                  <c:v>1.2990475893019999</c:v>
                </c:pt>
                <c:pt idx="10401">
                  <c:v>1.299161076546</c:v>
                </c:pt>
                <c:pt idx="10402">
                  <c:v>1.299491763115</c:v>
                </c:pt>
                <c:pt idx="10403">
                  <c:v>1.299752354622</c:v>
                </c:pt>
                <c:pt idx="10404">
                  <c:v>1.2999290227889999</c:v>
                </c:pt>
                <c:pt idx="10405">
                  <c:v>1.300273656845</c:v>
                </c:pt>
                <c:pt idx="10406">
                  <c:v>1.3004294633869999</c:v>
                </c:pt>
                <c:pt idx="10407">
                  <c:v>1.3006606101989999</c:v>
                </c:pt>
                <c:pt idx="10408">
                  <c:v>1.3008671998979999</c:v>
                </c:pt>
                <c:pt idx="10409">
                  <c:v>1.301000237465</c:v>
                </c:pt>
                <c:pt idx="10410">
                  <c:v>1.301128268242</c:v>
                </c:pt>
                <c:pt idx="10411">
                  <c:v>1.3014515638349999</c:v>
                </c:pt>
                <c:pt idx="10412">
                  <c:v>1.3017747402190001</c:v>
                </c:pt>
                <c:pt idx="10413">
                  <c:v>1.3020694255830001</c:v>
                </c:pt>
                <c:pt idx="10414">
                  <c:v>1.302370786667</c:v>
                </c:pt>
                <c:pt idx="10415">
                  <c:v>1.3024960756299999</c:v>
                </c:pt>
                <c:pt idx="10416">
                  <c:v>1.30259335041</c:v>
                </c:pt>
                <c:pt idx="10417">
                  <c:v>1.302704572678</c:v>
                </c:pt>
                <c:pt idx="10418">
                  <c:v>1.302812814713</c:v>
                </c:pt>
                <c:pt idx="10419">
                  <c:v>1.3029446601870001</c:v>
                </c:pt>
                <c:pt idx="10420">
                  <c:v>1.3032264709470001</c:v>
                </c:pt>
                <c:pt idx="10421">
                  <c:v>1.303497195244</c:v>
                </c:pt>
                <c:pt idx="10422">
                  <c:v>1.3037152290339999</c:v>
                </c:pt>
                <c:pt idx="10423">
                  <c:v>1.3038586378100001</c:v>
                </c:pt>
                <c:pt idx="10424">
                  <c:v>1.3039772510530001</c:v>
                </c:pt>
                <c:pt idx="10425">
                  <c:v>1.304096102715</c:v>
                </c:pt>
                <c:pt idx="10426">
                  <c:v>1.3041918277739999</c:v>
                </c:pt>
                <c:pt idx="10427">
                  <c:v>1.3043270111080001</c:v>
                </c:pt>
                <c:pt idx="10428">
                  <c:v>1.304696798325</c:v>
                </c:pt>
                <c:pt idx="10429">
                  <c:v>1.304876804352</c:v>
                </c:pt>
                <c:pt idx="10430">
                  <c:v>1.3052479028699999</c:v>
                </c:pt>
                <c:pt idx="10431">
                  <c:v>1.305429577827</c:v>
                </c:pt>
                <c:pt idx="10432">
                  <c:v>1.305528402328</c:v>
                </c:pt>
                <c:pt idx="10433">
                  <c:v>1.305630087852</c:v>
                </c:pt>
                <c:pt idx="10434">
                  <c:v>1.3057298660279999</c:v>
                </c:pt>
                <c:pt idx="10435">
                  <c:v>1.305824518204</c:v>
                </c:pt>
                <c:pt idx="10436">
                  <c:v>1.3059201240539999</c:v>
                </c:pt>
                <c:pt idx="10437">
                  <c:v>1.3060550689699999</c:v>
                </c:pt>
                <c:pt idx="10438">
                  <c:v>1.3061779737470001</c:v>
                </c:pt>
                <c:pt idx="10439">
                  <c:v>1.30654835701</c:v>
                </c:pt>
                <c:pt idx="10440">
                  <c:v>1.3069026470180001</c:v>
                </c:pt>
                <c:pt idx="10441">
                  <c:v>1.3072452545169999</c:v>
                </c:pt>
                <c:pt idx="10442">
                  <c:v>1.3074212074280001</c:v>
                </c:pt>
                <c:pt idx="10443">
                  <c:v>1.3075917959209999</c:v>
                </c:pt>
                <c:pt idx="10444">
                  <c:v>1.307743668556</c:v>
                </c:pt>
                <c:pt idx="10445">
                  <c:v>1.30797123909</c:v>
                </c:pt>
                <c:pt idx="10446">
                  <c:v>1.308033943176</c:v>
                </c:pt>
                <c:pt idx="10447">
                  <c:v>1.308085203171</c:v>
                </c:pt>
                <c:pt idx="10448">
                  <c:v>1.3081191778179999</c:v>
                </c:pt>
                <c:pt idx="10449">
                  <c:v>1.3081607818600001</c:v>
                </c:pt>
                <c:pt idx="10450">
                  <c:v>1.308227419853</c:v>
                </c:pt>
                <c:pt idx="10451">
                  <c:v>1.308311462402</c:v>
                </c:pt>
                <c:pt idx="10452">
                  <c:v>1.308585047722</c:v>
                </c:pt>
                <c:pt idx="10453">
                  <c:v>1.308727025986</c:v>
                </c:pt>
                <c:pt idx="10454">
                  <c:v>1.308876872063</c:v>
                </c:pt>
                <c:pt idx="10455">
                  <c:v>1.3092141151429999</c:v>
                </c:pt>
                <c:pt idx="10456">
                  <c:v>1.309418439865</c:v>
                </c:pt>
                <c:pt idx="10457">
                  <c:v>1.3096485137939999</c:v>
                </c:pt>
                <c:pt idx="10458">
                  <c:v>1.309966206551</c:v>
                </c:pt>
                <c:pt idx="10459">
                  <c:v>1.310199856758</c:v>
                </c:pt>
                <c:pt idx="10460">
                  <c:v>1.310315132141</c:v>
                </c:pt>
                <c:pt idx="10461">
                  <c:v>1.310469388962</c:v>
                </c:pt>
                <c:pt idx="10462">
                  <c:v>1.310811042786</c:v>
                </c:pt>
                <c:pt idx="10463">
                  <c:v>1.3110619783399999</c:v>
                </c:pt>
                <c:pt idx="10464">
                  <c:v>1.311349034309</c:v>
                </c:pt>
                <c:pt idx="10465">
                  <c:v>1.3115004301069999</c:v>
                </c:pt>
                <c:pt idx="10466">
                  <c:v>1.3118406534189999</c:v>
                </c:pt>
                <c:pt idx="10467">
                  <c:v>1.312190294266</c:v>
                </c:pt>
                <c:pt idx="10468">
                  <c:v>1.312513828278</c:v>
                </c:pt>
                <c:pt idx="10469">
                  <c:v>1.31289601326</c:v>
                </c:pt>
                <c:pt idx="10470">
                  <c:v>1.312990546227</c:v>
                </c:pt>
                <c:pt idx="10471">
                  <c:v>1.3130836486819999</c:v>
                </c:pt>
                <c:pt idx="10472">
                  <c:v>1.3131736516950001</c:v>
                </c:pt>
                <c:pt idx="10473">
                  <c:v>1.3132677078249999</c:v>
                </c:pt>
                <c:pt idx="10474">
                  <c:v>1.3133925199509999</c:v>
                </c:pt>
                <c:pt idx="10475">
                  <c:v>1.3137707710269999</c:v>
                </c:pt>
                <c:pt idx="10476">
                  <c:v>1.313971161842</c:v>
                </c:pt>
                <c:pt idx="10477">
                  <c:v>1.3142117261890001</c:v>
                </c:pt>
                <c:pt idx="10478">
                  <c:v>1.314542174339</c:v>
                </c:pt>
                <c:pt idx="10479">
                  <c:v>1.3147912025449999</c:v>
                </c:pt>
                <c:pt idx="10480">
                  <c:v>1.3148669004439999</c:v>
                </c:pt>
                <c:pt idx="10481">
                  <c:v>1.314904808998</c:v>
                </c:pt>
                <c:pt idx="10482">
                  <c:v>1.3150666952129999</c:v>
                </c:pt>
                <c:pt idx="10483">
                  <c:v>1.3154333829880001</c:v>
                </c:pt>
                <c:pt idx="10484">
                  <c:v>1.3156805038449999</c:v>
                </c:pt>
                <c:pt idx="10485">
                  <c:v>1.315858840942</c:v>
                </c:pt>
                <c:pt idx="10486">
                  <c:v>1.316035628319</c:v>
                </c:pt>
                <c:pt idx="10487">
                  <c:v>1.316440343857</c:v>
                </c:pt>
                <c:pt idx="10488">
                  <c:v>1.3167281150820001</c:v>
                </c:pt>
                <c:pt idx="10489">
                  <c:v>1.3170520067210001</c:v>
                </c:pt>
                <c:pt idx="10490">
                  <c:v>1.3173910379410001</c:v>
                </c:pt>
                <c:pt idx="10491">
                  <c:v>1.3175204992289999</c:v>
                </c:pt>
                <c:pt idx="10492">
                  <c:v>1.3178619146349999</c:v>
                </c:pt>
                <c:pt idx="10493">
                  <c:v>1.318058490753</c:v>
                </c:pt>
                <c:pt idx="10494">
                  <c:v>1.3182158470150001</c:v>
                </c:pt>
                <c:pt idx="10495">
                  <c:v>1.3182979822159999</c:v>
                </c:pt>
                <c:pt idx="10496">
                  <c:v>1.3184138536450001</c:v>
                </c:pt>
                <c:pt idx="10497">
                  <c:v>1.3185054063799999</c:v>
                </c:pt>
                <c:pt idx="10498">
                  <c:v>1.318678498268</c:v>
                </c:pt>
                <c:pt idx="10499">
                  <c:v>1.318840026855</c:v>
                </c:pt>
                <c:pt idx="10500">
                  <c:v>1.3191236257550001</c:v>
                </c:pt>
                <c:pt idx="10501">
                  <c:v>1.3192605972289999</c:v>
                </c:pt>
                <c:pt idx="10502">
                  <c:v>1.3194408416750001</c:v>
                </c:pt>
                <c:pt idx="10503">
                  <c:v>1.319584488869</c:v>
                </c:pt>
                <c:pt idx="10504">
                  <c:v>1.319810032845</c:v>
                </c:pt>
                <c:pt idx="10505">
                  <c:v>1.3201725482940001</c:v>
                </c:pt>
                <c:pt idx="10506">
                  <c:v>1.320274949074</c:v>
                </c:pt>
                <c:pt idx="10507">
                  <c:v>1.3204150199889999</c:v>
                </c:pt>
                <c:pt idx="10508">
                  <c:v>1.32074379921</c:v>
                </c:pt>
                <c:pt idx="10509">
                  <c:v>1.32086622715</c:v>
                </c:pt>
                <c:pt idx="10510">
                  <c:v>1.3210201263429999</c:v>
                </c:pt>
                <c:pt idx="10511">
                  <c:v>1.321370959282</c:v>
                </c:pt>
                <c:pt idx="10512">
                  <c:v>1.321699738503</c:v>
                </c:pt>
                <c:pt idx="10513">
                  <c:v>1.321988463402</c:v>
                </c:pt>
                <c:pt idx="10514">
                  <c:v>1.3221083879469999</c:v>
                </c:pt>
                <c:pt idx="10515">
                  <c:v>1.322225689888</c:v>
                </c:pt>
                <c:pt idx="10516">
                  <c:v>1.322335124016</c:v>
                </c:pt>
                <c:pt idx="10517">
                  <c:v>1.3224771022799999</c:v>
                </c:pt>
                <c:pt idx="10518">
                  <c:v>1.32270693779</c:v>
                </c:pt>
                <c:pt idx="10519">
                  <c:v>1.323028564453</c:v>
                </c:pt>
                <c:pt idx="10520">
                  <c:v>1.3231425285339999</c:v>
                </c:pt>
                <c:pt idx="10521">
                  <c:v>1.3232277631760001</c:v>
                </c:pt>
                <c:pt idx="10522">
                  <c:v>1.3233200311660001</c:v>
                </c:pt>
                <c:pt idx="10523">
                  <c:v>1.323416829109</c:v>
                </c:pt>
                <c:pt idx="10524">
                  <c:v>1.323465228081</c:v>
                </c:pt>
                <c:pt idx="10525">
                  <c:v>1.323513507843</c:v>
                </c:pt>
                <c:pt idx="10526">
                  <c:v>1.3235653638839999</c:v>
                </c:pt>
                <c:pt idx="10527">
                  <c:v>1.323612809181</c:v>
                </c:pt>
                <c:pt idx="10528">
                  <c:v>1.3237073421479999</c:v>
                </c:pt>
                <c:pt idx="10529">
                  <c:v>1.3237946033479999</c:v>
                </c:pt>
                <c:pt idx="10530">
                  <c:v>1.323923230171</c:v>
                </c:pt>
                <c:pt idx="10531">
                  <c:v>1.324260830879</c:v>
                </c:pt>
                <c:pt idx="10532">
                  <c:v>1.3243690729140001</c:v>
                </c:pt>
                <c:pt idx="10533">
                  <c:v>1.3245253562929999</c:v>
                </c:pt>
                <c:pt idx="10534">
                  <c:v>1.324706077576</c:v>
                </c:pt>
                <c:pt idx="10535">
                  <c:v>1.324857831001</c:v>
                </c:pt>
                <c:pt idx="10536">
                  <c:v>1.324969291687</c:v>
                </c:pt>
                <c:pt idx="10537">
                  <c:v>1.3250597715379999</c:v>
                </c:pt>
                <c:pt idx="10538">
                  <c:v>1.3251824378970001</c:v>
                </c:pt>
                <c:pt idx="10539">
                  <c:v>1.3254354000090001</c:v>
                </c:pt>
                <c:pt idx="10540">
                  <c:v>1.325665354729</c:v>
                </c:pt>
                <c:pt idx="10541">
                  <c:v>1.3258969783779999</c:v>
                </c:pt>
                <c:pt idx="10542">
                  <c:v>1.3260835409159999</c:v>
                </c:pt>
                <c:pt idx="10543">
                  <c:v>1.326210141182</c:v>
                </c:pt>
                <c:pt idx="10544">
                  <c:v>1.3265602588650001</c:v>
                </c:pt>
                <c:pt idx="10545">
                  <c:v>1.3268992900850001</c:v>
                </c:pt>
                <c:pt idx="10546">
                  <c:v>1.326985478401</c:v>
                </c:pt>
                <c:pt idx="10547">
                  <c:v>1.327075123787</c:v>
                </c:pt>
                <c:pt idx="10548">
                  <c:v>1.327172875404</c:v>
                </c:pt>
                <c:pt idx="10549">
                  <c:v>1.3272821903230001</c:v>
                </c:pt>
                <c:pt idx="10550">
                  <c:v>1.327331781387</c:v>
                </c:pt>
                <c:pt idx="10551">
                  <c:v>1.327429294586</c:v>
                </c:pt>
                <c:pt idx="10552">
                  <c:v>1.3275170326229999</c:v>
                </c:pt>
                <c:pt idx="10553">
                  <c:v>1.3276251554489999</c:v>
                </c:pt>
                <c:pt idx="10554">
                  <c:v>1.327762246132</c:v>
                </c:pt>
                <c:pt idx="10555">
                  <c:v>1.3277970552439999</c:v>
                </c:pt>
                <c:pt idx="10556">
                  <c:v>1.327829241753</c:v>
                </c:pt>
                <c:pt idx="10557">
                  <c:v>1.327974200249</c:v>
                </c:pt>
                <c:pt idx="10558">
                  <c:v>1.3281910419459999</c:v>
                </c:pt>
                <c:pt idx="10559">
                  <c:v>1.3284766674040001</c:v>
                </c:pt>
                <c:pt idx="10560">
                  <c:v>1.3286782503129999</c:v>
                </c:pt>
                <c:pt idx="10561">
                  <c:v>1.3290357589720001</c:v>
                </c:pt>
                <c:pt idx="10562">
                  <c:v>1.32919895649</c:v>
                </c:pt>
                <c:pt idx="10563">
                  <c:v>1.3294388055799999</c:v>
                </c:pt>
                <c:pt idx="10564">
                  <c:v>1.329751968384</c:v>
                </c:pt>
                <c:pt idx="10565">
                  <c:v>1.3299590349199999</c:v>
                </c:pt>
                <c:pt idx="10566">
                  <c:v>1.3303042650220001</c:v>
                </c:pt>
                <c:pt idx="10567">
                  <c:v>1.330664634705</c:v>
                </c:pt>
                <c:pt idx="10568">
                  <c:v>1.3308615684509999</c:v>
                </c:pt>
                <c:pt idx="10569">
                  <c:v>1.3310482501980001</c:v>
                </c:pt>
                <c:pt idx="10570">
                  <c:v>1.3314231634139999</c:v>
                </c:pt>
                <c:pt idx="10571">
                  <c:v>1.3317797183989999</c:v>
                </c:pt>
                <c:pt idx="10572">
                  <c:v>1.3318904638289999</c:v>
                </c:pt>
                <c:pt idx="10573">
                  <c:v>1.3319592475890001</c:v>
                </c:pt>
                <c:pt idx="10574">
                  <c:v>1.332095861435</c:v>
                </c:pt>
                <c:pt idx="10575">
                  <c:v>1.332302689552</c:v>
                </c:pt>
                <c:pt idx="10576">
                  <c:v>1.3324128389359999</c:v>
                </c:pt>
                <c:pt idx="10577">
                  <c:v>1.3327250480649999</c:v>
                </c:pt>
                <c:pt idx="10578">
                  <c:v>1.332904815674</c:v>
                </c:pt>
                <c:pt idx="10579">
                  <c:v>1.3330630064010001</c:v>
                </c:pt>
                <c:pt idx="10580">
                  <c:v>1.333190202713</c:v>
                </c:pt>
                <c:pt idx="10581">
                  <c:v>1.3332829475400001</c:v>
                </c:pt>
                <c:pt idx="10582">
                  <c:v>1.333371400833</c:v>
                </c:pt>
                <c:pt idx="10583">
                  <c:v>1.333505392075</c:v>
                </c:pt>
                <c:pt idx="10584">
                  <c:v>1.333634972572</c:v>
                </c:pt>
                <c:pt idx="10585">
                  <c:v>1.3340113162989999</c:v>
                </c:pt>
                <c:pt idx="10586">
                  <c:v>1.3341096639629999</c:v>
                </c:pt>
                <c:pt idx="10587">
                  <c:v>1.3342391252520001</c:v>
                </c:pt>
                <c:pt idx="10588">
                  <c:v>1.3344119787219999</c:v>
                </c:pt>
                <c:pt idx="10589">
                  <c:v>1.33453810215</c:v>
                </c:pt>
                <c:pt idx="10590">
                  <c:v>1.334727168083</c:v>
                </c:pt>
                <c:pt idx="10591">
                  <c:v>1.334960222244</c:v>
                </c:pt>
                <c:pt idx="10592">
                  <c:v>1.3350845575329999</c:v>
                </c:pt>
                <c:pt idx="10593">
                  <c:v>1.335208415985</c:v>
                </c:pt>
                <c:pt idx="10594">
                  <c:v>1.335370540619</c:v>
                </c:pt>
                <c:pt idx="10595">
                  <c:v>1.3357241153720001</c:v>
                </c:pt>
                <c:pt idx="10596">
                  <c:v>1.3361324071880001</c:v>
                </c:pt>
                <c:pt idx="10597">
                  <c:v>1.3363023996350001</c:v>
                </c:pt>
                <c:pt idx="10598">
                  <c:v>1.3364368677139999</c:v>
                </c:pt>
                <c:pt idx="10599">
                  <c:v>1.3365248441699999</c:v>
                </c:pt>
                <c:pt idx="10600">
                  <c:v>1.3366173505779999</c:v>
                </c:pt>
                <c:pt idx="10601">
                  <c:v>1.3367480039599999</c:v>
                </c:pt>
                <c:pt idx="10602">
                  <c:v>1.336909651756</c:v>
                </c:pt>
                <c:pt idx="10603">
                  <c:v>1.3372641801830001</c:v>
                </c:pt>
                <c:pt idx="10604">
                  <c:v>1.337522506714</c:v>
                </c:pt>
                <c:pt idx="10605">
                  <c:v>1.337688326836</c:v>
                </c:pt>
                <c:pt idx="10606">
                  <c:v>1.338024973869</c:v>
                </c:pt>
                <c:pt idx="10607">
                  <c:v>1.33835375309</c:v>
                </c:pt>
                <c:pt idx="10608">
                  <c:v>1.3386812210079999</c:v>
                </c:pt>
                <c:pt idx="10609">
                  <c:v>1.338797450066</c:v>
                </c:pt>
                <c:pt idx="10610">
                  <c:v>1.338913321495</c:v>
                </c:pt>
                <c:pt idx="10611">
                  <c:v>1.3390264511109999</c:v>
                </c:pt>
                <c:pt idx="10612">
                  <c:v>1.3393480777739999</c:v>
                </c:pt>
                <c:pt idx="10613">
                  <c:v>1.3394845724110001</c:v>
                </c:pt>
                <c:pt idx="10614">
                  <c:v>1.339624643326</c:v>
                </c:pt>
                <c:pt idx="10615">
                  <c:v>1.3397551774980001</c:v>
                </c:pt>
                <c:pt idx="10616">
                  <c:v>1.3400779962539999</c:v>
                </c:pt>
                <c:pt idx="10617">
                  <c:v>1.340395927429</c:v>
                </c:pt>
                <c:pt idx="10618">
                  <c:v>1.3406975269320001</c:v>
                </c:pt>
                <c:pt idx="10619">
                  <c:v>1.341006875038</c:v>
                </c:pt>
                <c:pt idx="10620">
                  <c:v>1.3413395881650001</c:v>
                </c:pt>
                <c:pt idx="10621">
                  <c:v>1.341699361801</c:v>
                </c:pt>
                <c:pt idx="10622">
                  <c:v>1.3419471979140001</c:v>
                </c:pt>
                <c:pt idx="10623">
                  <c:v>1.342261791229</c:v>
                </c:pt>
                <c:pt idx="10624">
                  <c:v>1.3425742387770001</c:v>
                </c:pt>
                <c:pt idx="10625">
                  <c:v>1.3426866531370001</c:v>
                </c:pt>
                <c:pt idx="10626">
                  <c:v>1.3427668809890001</c:v>
                </c:pt>
                <c:pt idx="10627">
                  <c:v>1.3428347110750001</c:v>
                </c:pt>
                <c:pt idx="10628">
                  <c:v>1.3428957462310001</c:v>
                </c:pt>
                <c:pt idx="10629">
                  <c:v>1.3431565761569999</c:v>
                </c:pt>
                <c:pt idx="10630">
                  <c:v>1.3432725667950001</c:v>
                </c:pt>
                <c:pt idx="10631">
                  <c:v>1.3434462547299999</c:v>
                </c:pt>
                <c:pt idx="10632">
                  <c:v>1.343536376953</c:v>
                </c:pt>
                <c:pt idx="10633">
                  <c:v>1.34363591671</c:v>
                </c:pt>
                <c:pt idx="10634">
                  <c:v>1.34375</c:v>
                </c:pt>
                <c:pt idx="10635">
                  <c:v>1.344141483307</c:v>
                </c:pt>
                <c:pt idx="10636">
                  <c:v>1.344521403313</c:v>
                </c:pt>
                <c:pt idx="10637">
                  <c:v>1.344851374626</c:v>
                </c:pt>
                <c:pt idx="10638">
                  <c:v>1.344941735268</c:v>
                </c:pt>
                <c:pt idx="10639">
                  <c:v>1.34506046772</c:v>
                </c:pt>
                <c:pt idx="10640">
                  <c:v>1.345176458359</c:v>
                </c:pt>
                <c:pt idx="10641">
                  <c:v>1.345404028893</c:v>
                </c:pt>
                <c:pt idx="10642">
                  <c:v>1.345761537552</c:v>
                </c:pt>
                <c:pt idx="10643">
                  <c:v>1.346132040024</c:v>
                </c:pt>
                <c:pt idx="10644">
                  <c:v>1.346478462219</c:v>
                </c:pt>
                <c:pt idx="10645">
                  <c:v>1.346806049347</c:v>
                </c:pt>
                <c:pt idx="10646">
                  <c:v>1.346937060356</c:v>
                </c:pt>
                <c:pt idx="10647">
                  <c:v>1.3470733165740001</c:v>
                </c:pt>
                <c:pt idx="10648">
                  <c:v>1.347270846367</c:v>
                </c:pt>
                <c:pt idx="10649">
                  <c:v>1.3476234674450001</c:v>
                </c:pt>
                <c:pt idx="10650">
                  <c:v>1.3479722738269999</c:v>
                </c:pt>
                <c:pt idx="10651">
                  <c:v>1.3483180999760001</c:v>
                </c:pt>
                <c:pt idx="10652">
                  <c:v>1.34865295887</c:v>
                </c:pt>
                <c:pt idx="10653">
                  <c:v>1.3488384485239999</c:v>
                </c:pt>
                <c:pt idx="10654">
                  <c:v>1.34896504879</c:v>
                </c:pt>
                <c:pt idx="10655">
                  <c:v>1.3490114212040001</c:v>
                </c:pt>
                <c:pt idx="10656">
                  <c:v>1.3490620851520001</c:v>
                </c:pt>
                <c:pt idx="10657">
                  <c:v>1.3491101264950001</c:v>
                </c:pt>
                <c:pt idx="10658">
                  <c:v>1.3491625785829999</c:v>
                </c:pt>
                <c:pt idx="10659">
                  <c:v>1.3492130041120001</c:v>
                </c:pt>
                <c:pt idx="10660">
                  <c:v>1.349267482758</c:v>
                </c:pt>
                <c:pt idx="10661">
                  <c:v>1.3493195772169999</c:v>
                </c:pt>
                <c:pt idx="10662">
                  <c:v>1.349369645119</c:v>
                </c:pt>
                <c:pt idx="10663">
                  <c:v>1.3494653701779999</c:v>
                </c:pt>
                <c:pt idx="10664">
                  <c:v>1.3495965003970001</c:v>
                </c:pt>
                <c:pt idx="10665">
                  <c:v>1.3499636650089999</c:v>
                </c:pt>
                <c:pt idx="10666">
                  <c:v>1.3503379821779999</c:v>
                </c:pt>
                <c:pt idx="10667">
                  <c:v>1.350517988205</c:v>
                </c:pt>
                <c:pt idx="10668">
                  <c:v>1.350846409798</c:v>
                </c:pt>
                <c:pt idx="10669">
                  <c:v>1.3511362075810001</c:v>
                </c:pt>
                <c:pt idx="10670">
                  <c:v>1.3513834476469999</c:v>
                </c:pt>
                <c:pt idx="10671">
                  <c:v>1.3515838384629999</c:v>
                </c:pt>
                <c:pt idx="10672">
                  <c:v>1.351726174355</c:v>
                </c:pt>
                <c:pt idx="10673">
                  <c:v>1.351950407028</c:v>
                </c:pt>
                <c:pt idx="10674">
                  <c:v>1.3520721197129999</c:v>
                </c:pt>
                <c:pt idx="10675">
                  <c:v>1.3521958589550001</c:v>
                </c:pt>
                <c:pt idx="10676">
                  <c:v>1.3525846004490001</c:v>
                </c:pt>
                <c:pt idx="10677">
                  <c:v>1.35280418396</c:v>
                </c:pt>
                <c:pt idx="10678">
                  <c:v>1.352963328362</c:v>
                </c:pt>
                <c:pt idx="10679">
                  <c:v>1.3530846834179999</c:v>
                </c:pt>
                <c:pt idx="10680">
                  <c:v>1.3534235954280001</c:v>
                </c:pt>
                <c:pt idx="10681">
                  <c:v>1.353806495667</c:v>
                </c:pt>
                <c:pt idx="10682">
                  <c:v>1.3540978431699999</c:v>
                </c:pt>
                <c:pt idx="10683">
                  <c:v>1.354192018509</c:v>
                </c:pt>
                <c:pt idx="10684">
                  <c:v>1.354289054871</c:v>
                </c:pt>
                <c:pt idx="10685">
                  <c:v>1.3543802499769999</c:v>
                </c:pt>
                <c:pt idx="10686">
                  <c:v>1.3547778129579999</c:v>
                </c:pt>
                <c:pt idx="10687">
                  <c:v>1.3550361394879999</c:v>
                </c:pt>
                <c:pt idx="10688">
                  <c:v>1.3553746938710001</c:v>
                </c:pt>
                <c:pt idx="10689">
                  <c:v>1.355698943138</c:v>
                </c:pt>
                <c:pt idx="10690">
                  <c:v>1.3558963537219999</c:v>
                </c:pt>
                <c:pt idx="10691">
                  <c:v>1.3560073375699999</c:v>
                </c:pt>
                <c:pt idx="10692">
                  <c:v>1.356114029884</c:v>
                </c:pt>
                <c:pt idx="10693">
                  <c:v>1.3564188480379999</c:v>
                </c:pt>
                <c:pt idx="10694">
                  <c:v>1.356719732285</c:v>
                </c:pt>
                <c:pt idx="10695">
                  <c:v>1.356895923615</c:v>
                </c:pt>
                <c:pt idx="10696">
                  <c:v>1.3570790290829999</c:v>
                </c:pt>
                <c:pt idx="10697">
                  <c:v>1.3574111461639999</c:v>
                </c:pt>
                <c:pt idx="10698">
                  <c:v>1.3576531410220001</c:v>
                </c:pt>
                <c:pt idx="10699">
                  <c:v>1.3578044176099999</c:v>
                </c:pt>
                <c:pt idx="10700">
                  <c:v>1.3579418659210001</c:v>
                </c:pt>
                <c:pt idx="10701">
                  <c:v>1.358004331589</c:v>
                </c:pt>
                <c:pt idx="10702">
                  <c:v>1.35812318325</c:v>
                </c:pt>
                <c:pt idx="10703">
                  <c:v>1.358234763145</c:v>
                </c:pt>
                <c:pt idx="10704">
                  <c:v>1.358394026756</c:v>
                </c:pt>
                <c:pt idx="10705">
                  <c:v>1.3584842681880001</c:v>
                </c:pt>
                <c:pt idx="10706">
                  <c:v>1.35857462883</c:v>
                </c:pt>
                <c:pt idx="10707">
                  <c:v>1.358678340912</c:v>
                </c:pt>
                <c:pt idx="10708">
                  <c:v>1.3587490320210001</c:v>
                </c:pt>
                <c:pt idx="10709">
                  <c:v>1.3588206768040001</c:v>
                </c:pt>
                <c:pt idx="10710">
                  <c:v>1.3588950634000001</c:v>
                </c:pt>
                <c:pt idx="10711">
                  <c:v>1.3589340448380001</c:v>
                </c:pt>
                <c:pt idx="10712">
                  <c:v>1.3589727878569999</c:v>
                </c:pt>
                <c:pt idx="10713">
                  <c:v>1.3590171337129999</c:v>
                </c:pt>
                <c:pt idx="10714">
                  <c:v>1.359089851379</c:v>
                </c:pt>
                <c:pt idx="10715">
                  <c:v>1.3591532707209999</c:v>
                </c:pt>
                <c:pt idx="10716">
                  <c:v>1.359224319458</c:v>
                </c:pt>
                <c:pt idx="10717">
                  <c:v>1.3593744039540001</c:v>
                </c:pt>
                <c:pt idx="10718">
                  <c:v>1.3595117330549999</c:v>
                </c:pt>
                <c:pt idx="10719">
                  <c:v>1.3597503900529999</c:v>
                </c:pt>
                <c:pt idx="10720">
                  <c:v>1.3599342107770001</c:v>
                </c:pt>
                <c:pt idx="10721">
                  <c:v>1.360247731209</c:v>
                </c:pt>
                <c:pt idx="10722">
                  <c:v>1.360558390617</c:v>
                </c:pt>
                <c:pt idx="10723">
                  <c:v>1.360737085342</c:v>
                </c:pt>
                <c:pt idx="10724">
                  <c:v>1.361056685448</c:v>
                </c:pt>
                <c:pt idx="10725">
                  <c:v>1.3614017963409999</c:v>
                </c:pt>
                <c:pt idx="10726">
                  <c:v>1.361746668816</c:v>
                </c:pt>
                <c:pt idx="10727">
                  <c:v>1.361860990524</c:v>
                </c:pt>
                <c:pt idx="10728">
                  <c:v>1.3619844913479999</c:v>
                </c:pt>
                <c:pt idx="10729">
                  <c:v>1.362140059471</c:v>
                </c:pt>
                <c:pt idx="10730">
                  <c:v>1.362481594086</c:v>
                </c:pt>
                <c:pt idx="10731">
                  <c:v>1.362755537033</c:v>
                </c:pt>
                <c:pt idx="10732">
                  <c:v>1.3631297349930001</c:v>
                </c:pt>
                <c:pt idx="10733">
                  <c:v>1.3634523153310001</c:v>
                </c:pt>
                <c:pt idx="10734">
                  <c:v>1.363711237907</c:v>
                </c:pt>
                <c:pt idx="10735">
                  <c:v>1.364049553871</c:v>
                </c:pt>
                <c:pt idx="10736">
                  <c:v>1.36431157589</c:v>
                </c:pt>
                <c:pt idx="10737">
                  <c:v>1.364434123039</c:v>
                </c:pt>
                <c:pt idx="10738">
                  <c:v>1.364556074142</c:v>
                </c:pt>
                <c:pt idx="10739">
                  <c:v>1.3647202253340001</c:v>
                </c:pt>
                <c:pt idx="10740">
                  <c:v>1.3648842573169999</c:v>
                </c:pt>
                <c:pt idx="10741">
                  <c:v>1.3650537729259999</c:v>
                </c:pt>
                <c:pt idx="10742">
                  <c:v>1.365185379982</c:v>
                </c:pt>
                <c:pt idx="10743">
                  <c:v>1.36530828476</c:v>
                </c:pt>
                <c:pt idx="10744">
                  <c:v>1.3654600381849999</c:v>
                </c:pt>
                <c:pt idx="10745">
                  <c:v>1.3657917976380001</c:v>
                </c:pt>
                <c:pt idx="10746">
                  <c:v>1.3659967184070001</c:v>
                </c:pt>
                <c:pt idx="10747">
                  <c:v>1.366158723831</c:v>
                </c:pt>
                <c:pt idx="10748">
                  <c:v>1.3662315607069999</c:v>
                </c:pt>
                <c:pt idx="10749">
                  <c:v>1.366291880608</c:v>
                </c:pt>
                <c:pt idx="10750">
                  <c:v>1.366499423981</c:v>
                </c:pt>
                <c:pt idx="10751">
                  <c:v>1.3666288852690001</c:v>
                </c:pt>
                <c:pt idx="10752">
                  <c:v>1.3670186996460001</c:v>
                </c:pt>
                <c:pt idx="10753">
                  <c:v>1.3673892021180001</c:v>
                </c:pt>
                <c:pt idx="10754">
                  <c:v>1.3677495717999999</c:v>
                </c:pt>
                <c:pt idx="10755">
                  <c:v>1.3681434392930001</c:v>
                </c:pt>
                <c:pt idx="10756">
                  <c:v>1.368309617043</c:v>
                </c:pt>
                <c:pt idx="10757">
                  <c:v>1.3684306144709999</c:v>
                </c:pt>
                <c:pt idx="10758">
                  <c:v>1.3687793016430001</c:v>
                </c:pt>
                <c:pt idx="10759">
                  <c:v>1.3691316843029999</c:v>
                </c:pt>
                <c:pt idx="10760">
                  <c:v>1.369284391403</c:v>
                </c:pt>
                <c:pt idx="10761">
                  <c:v>1.3693727254870001</c:v>
                </c:pt>
                <c:pt idx="10762">
                  <c:v>1.3694601058960001</c:v>
                </c:pt>
                <c:pt idx="10763">
                  <c:v>1.3695439100269999</c:v>
                </c:pt>
                <c:pt idx="10764">
                  <c:v>1.3699016571039999</c:v>
                </c:pt>
                <c:pt idx="10765">
                  <c:v>1.3702508211140001</c:v>
                </c:pt>
                <c:pt idx="10766">
                  <c:v>1.3705939054489999</c:v>
                </c:pt>
                <c:pt idx="10767">
                  <c:v>1.370912313461</c:v>
                </c:pt>
                <c:pt idx="10768">
                  <c:v>1.371116280556</c:v>
                </c:pt>
                <c:pt idx="10769">
                  <c:v>1.3712441921230001</c:v>
                </c:pt>
                <c:pt idx="10770">
                  <c:v>1.3713451623920001</c:v>
                </c:pt>
                <c:pt idx="10771">
                  <c:v>1.371466040611</c:v>
                </c:pt>
                <c:pt idx="10772">
                  <c:v>1.371571660042</c:v>
                </c:pt>
                <c:pt idx="10773">
                  <c:v>1.3717700242999999</c:v>
                </c:pt>
                <c:pt idx="10774">
                  <c:v>1.3720341920850001</c:v>
                </c:pt>
                <c:pt idx="10775">
                  <c:v>1.3723723888399999</c:v>
                </c:pt>
                <c:pt idx="10776">
                  <c:v>1.3725477457049999</c:v>
                </c:pt>
                <c:pt idx="10777">
                  <c:v>1.372746825218</c:v>
                </c:pt>
                <c:pt idx="10778">
                  <c:v>1.3729095458980001</c:v>
                </c:pt>
                <c:pt idx="10779">
                  <c:v>1.373081088066</c:v>
                </c:pt>
                <c:pt idx="10780">
                  <c:v>1.3734360933300001</c:v>
                </c:pt>
                <c:pt idx="10781">
                  <c:v>1.3737046718599999</c:v>
                </c:pt>
                <c:pt idx="10782">
                  <c:v>1.374039888382</c:v>
                </c:pt>
                <c:pt idx="10783">
                  <c:v>1.374159216881</c:v>
                </c:pt>
                <c:pt idx="10784">
                  <c:v>1.374245882034</c:v>
                </c:pt>
                <c:pt idx="10785">
                  <c:v>1.374375700951</c:v>
                </c:pt>
                <c:pt idx="10786">
                  <c:v>1.3744702339170001</c:v>
                </c:pt>
                <c:pt idx="10787">
                  <c:v>1.3745599985120001</c:v>
                </c:pt>
                <c:pt idx="10788">
                  <c:v>1.3746954202649999</c:v>
                </c:pt>
                <c:pt idx="10789">
                  <c:v>1.3747885227200001</c:v>
                </c:pt>
                <c:pt idx="10790">
                  <c:v>1.374882102013</c:v>
                </c:pt>
                <c:pt idx="10791">
                  <c:v>1.374967694283</c:v>
                </c:pt>
                <c:pt idx="10792">
                  <c:v>1.3750953674319999</c:v>
                </c:pt>
                <c:pt idx="10793">
                  <c:v>1.375463843346</c:v>
                </c:pt>
                <c:pt idx="10794">
                  <c:v>1.3756922483439999</c:v>
                </c:pt>
                <c:pt idx="10795">
                  <c:v>1.3759728670119999</c:v>
                </c:pt>
                <c:pt idx="10796">
                  <c:v>1.3762265443799999</c:v>
                </c:pt>
                <c:pt idx="10797">
                  <c:v>1.376472473145</c:v>
                </c:pt>
                <c:pt idx="10798">
                  <c:v>1.376575708389</c:v>
                </c:pt>
                <c:pt idx="10799">
                  <c:v>1.3766807317730001</c:v>
                </c:pt>
                <c:pt idx="10800">
                  <c:v>1.3768022060389999</c:v>
                </c:pt>
                <c:pt idx="10801">
                  <c:v>1.377084732056</c:v>
                </c:pt>
                <c:pt idx="10802">
                  <c:v>1.3773632049560001</c:v>
                </c:pt>
                <c:pt idx="10803">
                  <c:v>1.37766456604</c:v>
                </c:pt>
                <c:pt idx="10804">
                  <c:v>1.3778003454209999</c:v>
                </c:pt>
                <c:pt idx="10805">
                  <c:v>1.3779110908509999</c:v>
                </c:pt>
                <c:pt idx="10806">
                  <c:v>1.3780292272570001</c:v>
                </c:pt>
                <c:pt idx="10807">
                  <c:v>1.3783487081529999</c:v>
                </c:pt>
                <c:pt idx="10808">
                  <c:v>1.3786710500720001</c:v>
                </c:pt>
                <c:pt idx="10809">
                  <c:v>1.3789937496189999</c:v>
                </c:pt>
                <c:pt idx="10810">
                  <c:v>1.3790830373759999</c:v>
                </c:pt>
                <c:pt idx="10811">
                  <c:v>1.379178404808</c:v>
                </c:pt>
                <c:pt idx="10812">
                  <c:v>1.379268169403</c:v>
                </c:pt>
                <c:pt idx="10813">
                  <c:v>1.379352688789</c:v>
                </c:pt>
                <c:pt idx="10814">
                  <c:v>1.3794735670089999</c:v>
                </c:pt>
                <c:pt idx="10815">
                  <c:v>1.3798193931580001</c:v>
                </c:pt>
                <c:pt idx="10816">
                  <c:v>1.379942178726</c:v>
                </c:pt>
                <c:pt idx="10817">
                  <c:v>1.380251049995</c:v>
                </c:pt>
                <c:pt idx="10818">
                  <c:v>1.380401492119</c:v>
                </c:pt>
                <c:pt idx="10819">
                  <c:v>1.380489706993</c:v>
                </c:pt>
                <c:pt idx="10820">
                  <c:v>1.3805772066119999</c:v>
                </c:pt>
                <c:pt idx="10821">
                  <c:v>1.380657076836</c:v>
                </c:pt>
                <c:pt idx="10822">
                  <c:v>1.3808344602580001</c:v>
                </c:pt>
                <c:pt idx="10823">
                  <c:v>1.381083250046</c:v>
                </c:pt>
                <c:pt idx="10824">
                  <c:v>1.381237626076</c:v>
                </c:pt>
                <c:pt idx="10825">
                  <c:v>1.381610035896</c:v>
                </c:pt>
                <c:pt idx="10826">
                  <c:v>1.381852269173</c:v>
                </c:pt>
                <c:pt idx="10827">
                  <c:v>1.3821955919269999</c:v>
                </c:pt>
                <c:pt idx="10828">
                  <c:v>1.382539391518</c:v>
                </c:pt>
                <c:pt idx="10829">
                  <c:v>1.382865786552</c:v>
                </c:pt>
                <c:pt idx="10830">
                  <c:v>1.3831694126130001</c:v>
                </c:pt>
                <c:pt idx="10831">
                  <c:v>1.3833830356600001</c:v>
                </c:pt>
                <c:pt idx="10832">
                  <c:v>1.383705377579</c:v>
                </c:pt>
                <c:pt idx="10833">
                  <c:v>1.383818745613</c:v>
                </c:pt>
                <c:pt idx="10834">
                  <c:v>1.383938789368</c:v>
                </c:pt>
                <c:pt idx="10835">
                  <c:v>1.383984208107</c:v>
                </c:pt>
                <c:pt idx="10836">
                  <c:v>1.384033203125</c:v>
                </c:pt>
                <c:pt idx="10837">
                  <c:v>1.3840842247009999</c:v>
                </c:pt>
                <c:pt idx="10838">
                  <c:v>1.3841824531560001</c:v>
                </c:pt>
                <c:pt idx="10839">
                  <c:v>1.3842296600340001</c:v>
                </c:pt>
                <c:pt idx="10840">
                  <c:v>1.38427734375</c:v>
                </c:pt>
                <c:pt idx="10841">
                  <c:v>1.3843282461169999</c:v>
                </c:pt>
                <c:pt idx="10842">
                  <c:v>1.38437473774</c:v>
                </c:pt>
                <c:pt idx="10843">
                  <c:v>1.3844594955439999</c:v>
                </c:pt>
                <c:pt idx="10844">
                  <c:v>1.3845454454420001</c:v>
                </c:pt>
                <c:pt idx="10845">
                  <c:v>1.38470184803</c:v>
                </c:pt>
                <c:pt idx="10846">
                  <c:v>1.385053515434</c:v>
                </c:pt>
                <c:pt idx="10847">
                  <c:v>1.3853673934940001</c:v>
                </c:pt>
                <c:pt idx="10848">
                  <c:v>1.3855365514760001</c:v>
                </c:pt>
                <c:pt idx="10849">
                  <c:v>1.3858438730239999</c:v>
                </c:pt>
                <c:pt idx="10850">
                  <c:v>1.386181354523</c:v>
                </c:pt>
                <c:pt idx="10851">
                  <c:v>1.386356711388</c:v>
                </c:pt>
                <c:pt idx="10852">
                  <c:v>1.386500954628</c:v>
                </c:pt>
                <c:pt idx="10853">
                  <c:v>1.3865928649899999</c:v>
                </c:pt>
                <c:pt idx="10854">
                  <c:v>1.386901021004</c:v>
                </c:pt>
                <c:pt idx="10855">
                  <c:v>1.3872327804569999</c:v>
                </c:pt>
                <c:pt idx="10856">
                  <c:v>1.3875553607940001</c:v>
                </c:pt>
                <c:pt idx="10857">
                  <c:v>1.387642860413</c:v>
                </c:pt>
                <c:pt idx="10858">
                  <c:v>1.38772559166</c:v>
                </c:pt>
                <c:pt idx="10859">
                  <c:v>1.387802481651</c:v>
                </c:pt>
                <c:pt idx="10860">
                  <c:v>1.388146877289</c:v>
                </c:pt>
                <c:pt idx="10861">
                  <c:v>1.3883253335950001</c:v>
                </c:pt>
                <c:pt idx="10862">
                  <c:v>1.3885420560840001</c:v>
                </c:pt>
                <c:pt idx="10863">
                  <c:v>1.3888049125669999</c:v>
                </c:pt>
                <c:pt idx="10864">
                  <c:v>1.3891283273699999</c:v>
                </c:pt>
                <c:pt idx="10865">
                  <c:v>1.3892390727999999</c:v>
                </c:pt>
                <c:pt idx="10866">
                  <c:v>1.389393925667</c:v>
                </c:pt>
                <c:pt idx="10867">
                  <c:v>1.3895382881160001</c:v>
                </c:pt>
                <c:pt idx="10868">
                  <c:v>1.3897080421450001</c:v>
                </c:pt>
                <c:pt idx="10869">
                  <c:v>1.390015602112</c:v>
                </c:pt>
                <c:pt idx="10870">
                  <c:v>1.3902949094770001</c:v>
                </c:pt>
                <c:pt idx="10871">
                  <c:v>1.390518903732</c:v>
                </c:pt>
                <c:pt idx="10872">
                  <c:v>1.3906314373019999</c:v>
                </c:pt>
                <c:pt idx="10873">
                  <c:v>1.390964388847</c:v>
                </c:pt>
                <c:pt idx="10874">
                  <c:v>1.3910877704619999</c:v>
                </c:pt>
                <c:pt idx="10875">
                  <c:v>1.391210794449</c:v>
                </c:pt>
                <c:pt idx="10876">
                  <c:v>1.3915905952450001</c:v>
                </c:pt>
                <c:pt idx="10877">
                  <c:v>1.391932010651</c:v>
                </c:pt>
                <c:pt idx="10878">
                  <c:v>1.3921993970869999</c:v>
                </c:pt>
                <c:pt idx="10879">
                  <c:v>1.392543792725</c:v>
                </c:pt>
                <c:pt idx="10880">
                  <c:v>1.392871141434</c:v>
                </c:pt>
                <c:pt idx="10881">
                  <c:v>1.393011689186</c:v>
                </c:pt>
                <c:pt idx="10882">
                  <c:v>1.3931279182430001</c:v>
                </c:pt>
                <c:pt idx="10883">
                  <c:v>1.3932361602779999</c:v>
                </c:pt>
                <c:pt idx="10884">
                  <c:v>1.393575549126</c:v>
                </c:pt>
                <c:pt idx="10885">
                  <c:v>1.393891096115</c:v>
                </c:pt>
                <c:pt idx="10886">
                  <c:v>1.3941820859909999</c:v>
                </c:pt>
                <c:pt idx="10887">
                  <c:v>1.394328951836</c:v>
                </c:pt>
                <c:pt idx="10888">
                  <c:v>1.3944761753079999</c:v>
                </c:pt>
                <c:pt idx="10889">
                  <c:v>1.3945829868320001</c:v>
                </c:pt>
                <c:pt idx="10890">
                  <c:v>1.3946608304979999</c:v>
                </c:pt>
                <c:pt idx="10891">
                  <c:v>1.394751787186</c:v>
                </c:pt>
                <c:pt idx="10892">
                  <c:v>1.3948452472690001</c:v>
                </c:pt>
                <c:pt idx="10893">
                  <c:v>1.3949362039569999</c:v>
                </c:pt>
                <c:pt idx="10894">
                  <c:v>1.39502799511</c:v>
                </c:pt>
                <c:pt idx="10895">
                  <c:v>1.3951141834259999</c:v>
                </c:pt>
                <c:pt idx="10896">
                  <c:v>1.3952623605729999</c:v>
                </c:pt>
                <c:pt idx="10897">
                  <c:v>1.395433068275</c:v>
                </c:pt>
                <c:pt idx="10898">
                  <c:v>1.3955484628679999</c:v>
                </c:pt>
                <c:pt idx="10899">
                  <c:v>1.395702004433</c:v>
                </c:pt>
                <c:pt idx="10900">
                  <c:v>1.396054506302</c:v>
                </c:pt>
                <c:pt idx="10901">
                  <c:v>1.396248221397</c:v>
                </c:pt>
                <c:pt idx="10902">
                  <c:v>1.396366715431</c:v>
                </c:pt>
                <c:pt idx="10903">
                  <c:v>1.3964823484419999</c:v>
                </c:pt>
                <c:pt idx="10904">
                  <c:v>1.396602869034</c:v>
                </c:pt>
                <c:pt idx="10905">
                  <c:v>1.396695375443</c:v>
                </c:pt>
                <c:pt idx="10906">
                  <c:v>1.396817326546</c:v>
                </c:pt>
                <c:pt idx="10907">
                  <c:v>1.397142767906</c:v>
                </c:pt>
                <c:pt idx="10908">
                  <c:v>1.397334694862</c:v>
                </c:pt>
                <c:pt idx="10909">
                  <c:v>1.397519350052</c:v>
                </c:pt>
                <c:pt idx="10910">
                  <c:v>1.3977670669560001</c:v>
                </c:pt>
                <c:pt idx="10911">
                  <c:v>1.3980884551999999</c:v>
                </c:pt>
                <c:pt idx="10912">
                  <c:v>1.398402571678</c:v>
                </c:pt>
                <c:pt idx="10913">
                  <c:v>1.3985862731930001</c:v>
                </c:pt>
                <c:pt idx="10914">
                  <c:v>1.3987021446229999</c:v>
                </c:pt>
                <c:pt idx="10915">
                  <c:v>1.399018287659</c:v>
                </c:pt>
                <c:pt idx="10916">
                  <c:v>1.3993349075320001</c:v>
                </c:pt>
                <c:pt idx="10917">
                  <c:v>1.3994423151019999</c:v>
                </c:pt>
                <c:pt idx="10918">
                  <c:v>1.3995808362960001</c:v>
                </c:pt>
                <c:pt idx="10919">
                  <c:v>1.399830698967</c:v>
                </c:pt>
                <c:pt idx="10920">
                  <c:v>1.4000014066699999</c:v>
                </c:pt>
                <c:pt idx="10921">
                  <c:v>1.400178551674</c:v>
                </c:pt>
                <c:pt idx="10922">
                  <c:v>1.4004999399189999</c:v>
                </c:pt>
                <c:pt idx="10923">
                  <c:v>1.4006061553960001</c:v>
                </c:pt>
                <c:pt idx="10924">
                  <c:v>1.4007085561749999</c:v>
                </c:pt>
                <c:pt idx="10925">
                  <c:v>1.400805473328</c:v>
                </c:pt>
                <c:pt idx="10926">
                  <c:v>1.4010275602340001</c:v>
                </c:pt>
                <c:pt idx="10927">
                  <c:v>1.401273608208</c:v>
                </c:pt>
                <c:pt idx="10928">
                  <c:v>1.401374816895</c:v>
                </c:pt>
                <c:pt idx="10929">
                  <c:v>1.4016684293749999</c:v>
                </c:pt>
                <c:pt idx="10930">
                  <c:v>1.40189743042</c:v>
                </c:pt>
                <c:pt idx="10931">
                  <c:v>1.4020363092420001</c:v>
                </c:pt>
                <c:pt idx="10932">
                  <c:v>1.402144789696</c:v>
                </c:pt>
                <c:pt idx="10933">
                  <c:v>1.4022508859630001</c:v>
                </c:pt>
                <c:pt idx="10934">
                  <c:v>1.402552962303</c:v>
                </c:pt>
                <c:pt idx="10935">
                  <c:v>1.4027270078659999</c:v>
                </c:pt>
                <c:pt idx="10936">
                  <c:v>1.402891516685</c:v>
                </c:pt>
                <c:pt idx="10937">
                  <c:v>1.403088450432</c:v>
                </c:pt>
                <c:pt idx="10938">
                  <c:v>1.4032582044599999</c:v>
                </c:pt>
                <c:pt idx="10939">
                  <c:v>1.4034069776539999</c:v>
                </c:pt>
                <c:pt idx="10940">
                  <c:v>1.4035475254059999</c:v>
                </c:pt>
                <c:pt idx="10941">
                  <c:v>1.4036555290220001</c:v>
                </c:pt>
                <c:pt idx="10942">
                  <c:v>1.40379357338</c:v>
                </c:pt>
                <c:pt idx="10943">
                  <c:v>1.403994083405</c:v>
                </c:pt>
                <c:pt idx="10944">
                  <c:v>1.404104351997</c:v>
                </c:pt>
                <c:pt idx="10945">
                  <c:v>1.4044493436809999</c:v>
                </c:pt>
                <c:pt idx="10946">
                  <c:v>1.4047802686690001</c:v>
                </c:pt>
                <c:pt idx="10947">
                  <c:v>1.4051011800769999</c:v>
                </c:pt>
                <c:pt idx="10948">
                  <c:v>1.4053388834</c:v>
                </c:pt>
                <c:pt idx="10949">
                  <c:v>1.4056342840189999</c:v>
                </c:pt>
                <c:pt idx="10950">
                  <c:v>1.4057046175000001</c:v>
                </c:pt>
                <c:pt idx="10951">
                  <c:v>1.4058080911640001</c:v>
                </c:pt>
                <c:pt idx="10952">
                  <c:v>1.4061510562899999</c:v>
                </c:pt>
                <c:pt idx="10953">
                  <c:v>1.406358361244</c:v>
                </c:pt>
                <c:pt idx="10954">
                  <c:v>1.406685948372</c:v>
                </c:pt>
                <c:pt idx="10955">
                  <c:v>1.407081842422</c:v>
                </c:pt>
                <c:pt idx="10956">
                  <c:v>1.407460331917</c:v>
                </c:pt>
                <c:pt idx="10957">
                  <c:v>1.4075943231579999</c:v>
                </c:pt>
                <c:pt idx="10958">
                  <c:v>1.407770752907</c:v>
                </c:pt>
                <c:pt idx="10959">
                  <c:v>1.408048629761</c:v>
                </c:pt>
                <c:pt idx="10960">
                  <c:v>1.4083037376400001</c:v>
                </c:pt>
                <c:pt idx="10961">
                  <c:v>1.408520698547</c:v>
                </c:pt>
                <c:pt idx="10962">
                  <c:v>1.4087241888049999</c:v>
                </c:pt>
                <c:pt idx="10963">
                  <c:v>1.4088275432590001</c:v>
                </c:pt>
                <c:pt idx="10964">
                  <c:v>1.4088798761370001</c:v>
                </c:pt>
                <c:pt idx="10965">
                  <c:v>1.408940076828</c:v>
                </c:pt>
                <c:pt idx="10966">
                  <c:v>1.40899503231</c:v>
                </c:pt>
                <c:pt idx="10967">
                  <c:v>1.409048914909</c:v>
                </c:pt>
                <c:pt idx="10968">
                  <c:v>1.409107089043</c:v>
                </c:pt>
                <c:pt idx="10969">
                  <c:v>1.4091628789899999</c:v>
                </c:pt>
                <c:pt idx="10970">
                  <c:v>1.409214496613</c:v>
                </c:pt>
                <c:pt idx="10971">
                  <c:v>1.4093507528310001</c:v>
                </c:pt>
                <c:pt idx="10972">
                  <c:v>1.4097136259080001</c:v>
                </c:pt>
                <c:pt idx="10973">
                  <c:v>1.4100397825240001</c:v>
                </c:pt>
                <c:pt idx="10974">
                  <c:v>1.4102563858029999</c:v>
                </c:pt>
                <c:pt idx="10975">
                  <c:v>1.4105910062789999</c:v>
                </c:pt>
                <c:pt idx="10976">
                  <c:v>1.410875439644</c:v>
                </c:pt>
                <c:pt idx="10977">
                  <c:v>1.410997033119</c:v>
                </c:pt>
                <c:pt idx="10978">
                  <c:v>1.411146879196</c:v>
                </c:pt>
                <c:pt idx="10979">
                  <c:v>1.4113023281099999</c:v>
                </c:pt>
                <c:pt idx="10980">
                  <c:v>1.411624550819</c:v>
                </c:pt>
                <c:pt idx="10981">
                  <c:v>1.411961317062</c:v>
                </c:pt>
                <c:pt idx="10982">
                  <c:v>1.4123084545139999</c:v>
                </c:pt>
                <c:pt idx="10983">
                  <c:v>1.412421345711</c:v>
                </c:pt>
                <c:pt idx="10984">
                  <c:v>1.4125710725780001</c:v>
                </c:pt>
                <c:pt idx="10985">
                  <c:v>1.412915825844</c:v>
                </c:pt>
                <c:pt idx="10986">
                  <c:v>1.4132370948790001</c:v>
                </c:pt>
                <c:pt idx="10987">
                  <c:v>1.413540244102</c:v>
                </c:pt>
                <c:pt idx="10988">
                  <c:v>1.413853526115</c:v>
                </c:pt>
                <c:pt idx="10989">
                  <c:v>1.4141266345979999</c:v>
                </c:pt>
                <c:pt idx="10990">
                  <c:v>1.4142001867289999</c:v>
                </c:pt>
                <c:pt idx="10991">
                  <c:v>1.414276957512</c:v>
                </c:pt>
                <c:pt idx="10992">
                  <c:v>1.4143446683880001</c:v>
                </c:pt>
                <c:pt idx="10993">
                  <c:v>1.414516448975</c:v>
                </c:pt>
                <c:pt idx="10994">
                  <c:v>1.414843797684</c:v>
                </c:pt>
                <c:pt idx="10995">
                  <c:v>1.415366888046</c:v>
                </c:pt>
                <c:pt idx="10996">
                  <c:v>1.415639042854</c:v>
                </c:pt>
                <c:pt idx="10997">
                  <c:v>1.41605079174</c:v>
                </c:pt>
                <c:pt idx="10998">
                  <c:v>1.4163455963130001</c:v>
                </c:pt>
                <c:pt idx="10999">
                  <c:v>1.4164121150969999</c:v>
                </c:pt>
                <c:pt idx="11000">
                  <c:v>1.4164800643919999</c:v>
                </c:pt>
                <c:pt idx="11001">
                  <c:v>1.416747331619</c:v>
                </c:pt>
                <c:pt idx="11002">
                  <c:v>1.4170041084289999</c:v>
                </c:pt>
                <c:pt idx="11003">
                  <c:v>1.4172344207759999</c:v>
                </c:pt>
                <c:pt idx="11004">
                  <c:v>1.4173076152799999</c:v>
                </c:pt>
                <c:pt idx="11005">
                  <c:v>1.417426586151</c:v>
                </c:pt>
                <c:pt idx="11006">
                  <c:v>1.417493462563</c:v>
                </c:pt>
                <c:pt idx="11007">
                  <c:v>1.417565941811</c:v>
                </c:pt>
                <c:pt idx="11008">
                  <c:v>1.4177205562590001</c:v>
                </c:pt>
                <c:pt idx="11009">
                  <c:v>1.417912840843</c:v>
                </c:pt>
                <c:pt idx="11010">
                  <c:v>1.4180456399920001</c:v>
                </c:pt>
                <c:pt idx="11011">
                  <c:v>1.418320059776</c:v>
                </c:pt>
                <c:pt idx="11012">
                  <c:v>1.418459534645</c:v>
                </c:pt>
                <c:pt idx="11013">
                  <c:v>1.4185876846309999</c:v>
                </c:pt>
                <c:pt idx="11014">
                  <c:v>1.4187208414079999</c:v>
                </c:pt>
                <c:pt idx="11015">
                  <c:v>1.419070720673</c:v>
                </c:pt>
                <c:pt idx="11016">
                  <c:v>1.4191813468929999</c:v>
                </c:pt>
                <c:pt idx="11017">
                  <c:v>1.4192621707919999</c:v>
                </c:pt>
                <c:pt idx="11018">
                  <c:v>1.419343948364</c:v>
                </c:pt>
                <c:pt idx="11019">
                  <c:v>1.4194338321690001</c:v>
                </c:pt>
                <c:pt idx="11020">
                  <c:v>1.4195306301120001</c:v>
                </c:pt>
                <c:pt idx="11021">
                  <c:v>1.419627189636</c:v>
                </c:pt>
                <c:pt idx="11022">
                  <c:v>1.419715881348</c:v>
                </c:pt>
                <c:pt idx="11023">
                  <c:v>1.4199615716930001</c:v>
                </c:pt>
                <c:pt idx="11024">
                  <c:v>1.420088529587</c:v>
                </c:pt>
                <c:pt idx="11025">
                  <c:v>1.420184254646</c:v>
                </c:pt>
                <c:pt idx="11026">
                  <c:v>1.420270442963</c:v>
                </c:pt>
                <c:pt idx="11027">
                  <c:v>1.4203704595569999</c:v>
                </c:pt>
                <c:pt idx="11028">
                  <c:v>1.4205536842349999</c:v>
                </c:pt>
                <c:pt idx="11029">
                  <c:v>1.420943021774</c:v>
                </c:pt>
                <c:pt idx="11030">
                  <c:v>1.421333432198</c:v>
                </c:pt>
                <c:pt idx="11031">
                  <c:v>1.4217237234119999</c:v>
                </c:pt>
                <c:pt idx="11032">
                  <c:v>1.4220480918880001</c:v>
                </c:pt>
                <c:pt idx="11033">
                  <c:v>1.4222321510310001</c:v>
                </c:pt>
                <c:pt idx="11034">
                  <c:v>1.4224128723139999</c:v>
                </c:pt>
                <c:pt idx="11035">
                  <c:v>1.42249584198</c:v>
                </c:pt>
                <c:pt idx="11036">
                  <c:v>1.4226000308989999</c:v>
                </c:pt>
                <c:pt idx="11037">
                  <c:v>1.422675490379</c:v>
                </c:pt>
                <c:pt idx="11038">
                  <c:v>1.422890782356</c:v>
                </c:pt>
                <c:pt idx="11039">
                  <c:v>1.4232060909269999</c:v>
                </c:pt>
                <c:pt idx="11040">
                  <c:v>1.423360109329</c:v>
                </c:pt>
                <c:pt idx="11041">
                  <c:v>1.4235728979110001</c:v>
                </c:pt>
                <c:pt idx="11042">
                  <c:v>1.423914670944</c:v>
                </c:pt>
                <c:pt idx="11043">
                  <c:v>1.4241267442700001</c:v>
                </c:pt>
                <c:pt idx="11044">
                  <c:v>1.424256443977</c:v>
                </c:pt>
                <c:pt idx="11045">
                  <c:v>1.4243342876430001</c:v>
                </c:pt>
                <c:pt idx="11046">
                  <c:v>1.4244580268860001</c:v>
                </c:pt>
                <c:pt idx="11047">
                  <c:v>1.4247912168500001</c:v>
                </c:pt>
                <c:pt idx="11048">
                  <c:v>1.4250310659409999</c:v>
                </c:pt>
                <c:pt idx="11049">
                  <c:v>1.4251420497889999</c:v>
                </c:pt>
                <c:pt idx="11050">
                  <c:v>1.4252148866650001</c:v>
                </c:pt>
                <c:pt idx="11051">
                  <c:v>1.4253039360049999</c:v>
                </c:pt>
                <c:pt idx="11052">
                  <c:v>1.42538869381</c:v>
                </c:pt>
                <c:pt idx="11053">
                  <c:v>1.4256794452670001</c:v>
                </c:pt>
                <c:pt idx="11054">
                  <c:v>1.4260143041610001</c:v>
                </c:pt>
                <c:pt idx="11055">
                  <c:v>1.426305532455</c:v>
                </c:pt>
                <c:pt idx="11056">
                  <c:v>1.426432728767</c:v>
                </c:pt>
                <c:pt idx="11057">
                  <c:v>1.4268437623979999</c:v>
                </c:pt>
                <c:pt idx="11058">
                  <c:v>1.4271730184560001</c:v>
                </c:pt>
                <c:pt idx="11059">
                  <c:v>1.4274463653559999</c:v>
                </c:pt>
                <c:pt idx="11060">
                  <c:v>1.4275379180909999</c:v>
                </c:pt>
                <c:pt idx="11061">
                  <c:v>1.4276459217070001</c:v>
                </c:pt>
                <c:pt idx="11062">
                  <c:v>1.427766680717</c:v>
                </c:pt>
                <c:pt idx="11063">
                  <c:v>1.427907824516</c:v>
                </c:pt>
                <c:pt idx="11064">
                  <c:v>1.428091645241</c:v>
                </c:pt>
                <c:pt idx="11065">
                  <c:v>1.428413748741</c:v>
                </c:pt>
                <c:pt idx="11066">
                  <c:v>1.4285831451419999</c:v>
                </c:pt>
                <c:pt idx="11067">
                  <c:v>1.428770065308</c:v>
                </c:pt>
                <c:pt idx="11068">
                  <c:v>1.428852200508</c:v>
                </c:pt>
                <c:pt idx="11069">
                  <c:v>1.4289740324019999</c:v>
                </c:pt>
                <c:pt idx="11070">
                  <c:v>1.429077267647</c:v>
                </c:pt>
                <c:pt idx="11071">
                  <c:v>1.4292565584179999</c:v>
                </c:pt>
                <c:pt idx="11072">
                  <c:v>1.4293601512909999</c:v>
                </c:pt>
                <c:pt idx="11073">
                  <c:v>1.429474711418</c:v>
                </c:pt>
                <c:pt idx="11074">
                  <c:v>1.4295403957370001</c:v>
                </c:pt>
                <c:pt idx="11075">
                  <c:v>1.4296147823330001</c:v>
                </c:pt>
                <c:pt idx="11076">
                  <c:v>1.4296994209289999</c:v>
                </c:pt>
                <c:pt idx="11077">
                  <c:v>1.4297784566880001</c:v>
                </c:pt>
                <c:pt idx="11078">
                  <c:v>1.429857730865</c:v>
                </c:pt>
                <c:pt idx="11079">
                  <c:v>1.430216789246</c:v>
                </c:pt>
                <c:pt idx="11080">
                  <c:v>1.430404186249</c:v>
                </c:pt>
                <c:pt idx="11081">
                  <c:v>1.4306551218029999</c:v>
                </c:pt>
                <c:pt idx="11082">
                  <c:v>1.4308081865310001</c:v>
                </c:pt>
                <c:pt idx="11083">
                  <c:v>1.431032896042</c:v>
                </c:pt>
                <c:pt idx="11084">
                  <c:v>1.431292772293</c:v>
                </c:pt>
                <c:pt idx="11085">
                  <c:v>1.4314231872559999</c:v>
                </c:pt>
                <c:pt idx="11086">
                  <c:v>1.4315536022190001</c:v>
                </c:pt>
                <c:pt idx="11087">
                  <c:v>1.4316812753679999</c:v>
                </c:pt>
                <c:pt idx="11088">
                  <c:v>1.4318510293960001</c:v>
                </c:pt>
                <c:pt idx="11089">
                  <c:v>1.432218670845</c:v>
                </c:pt>
                <c:pt idx="11090">
                  <c:v>1.4323828220370001</c:v>
                </c:pt>
                <c:pt idx="11091">
                  <c:v>1.432549357414</c:v>
                </c:pt>
                <c:pt idx="11092">
                  <c:v>1.432746171951</c:v>
                </c:pt>
                <c:pt idx="11093">
                  <c:v>1.432870030403</c:v>
                </c:pt>
                <c:pt idx="11094">
                  <c:v>1.4330319166179999</c:v>
                </c:pt>
                <c:pt idx="11095">
                  <c:v>1.4332469701770001</c:v>
                </c:pt>
                <c:pt idx="11096">
                  <c:v>1.4333306550980001</c:v>
                </c:pt>
                <c:pt idx="11097">
                  <c:v>1.433413624763</c:v>
                </c:pt>
                <c:pt idx="11098">
                  <c:v>1.4335341453549999</c:v>
                </c:pt>
                <c:pt idx="11099">
                  <c:v>1.4337600469589999</c:v>
                </c:pt>
                <c:pt idx="11100">
                  <c:v>1.4339176416399999</c:v>
                </c:pt>
                <c:pt idx="11101">
                  <c:v>1.4340355396269999</c:v>
                </c:pt>
                <c:pt idx="11102">
                  <c:v>1.4341181516649999</c:v>
                </c:pt>
                <c:pt idx="11103">
                  <c:v>1.434262275696</c:v>
                </c:pt>
                <c:pt idx="11104">
                  <c:v>1.4346036911010001</c:v>
                </c:pt>
                <c:pt idx="11105">
                  <c:v>1.434923529625</c:v>
                </c:pt>
                <c:pt idx="11106">
                  <c:v>1.435232996941</c:v>
                </c:pt>
                <c:pt idx="11107">
                  <c:v>1.4353538751599999</c:v>
                </c:pt>
                <c:pt idx="11108">
                  <c:v>1.4355088472369999</c:v>
                </c:pt>
                <c:pt idx="11109">
                  <c:v>1.4356478452679999</c:v>
                </c:pt>
                <c:pt idx="11110">
                  <c:v>1.4357687234880001</c:v>
                </c:pt>
                <c:pt idx="11111">
                  <c:v>1.4358489513399999</c:v>
                </c:pt>
                <c:pt idx="11112">
                  <c:v>1.4359534978870001</c:v>
                </c:pt>
                <c:pt idx="11113">
                  <c:v>1.4361065626139999</c:v>
                </c:pt>
                <c:pt idx="11114">
                  <c:v>1.436262845993</c:v>
                </c:pt>
                <c:pt idx="11115">
                  <c:v>1.4364120960240001</c:v>
                </c:pt>
                <c:pt idx="11116">
                  <c:v>1.436796426773</c:v>
                </c:pt>
                <c:pt idx="11117">
                  <c:v>1.436890602112</c:v>
                </c:pt>
                <c:pt idx="11118">
                  <c:v>1.437019467354</c:v>
                </c:pt>
                <c:pt idx="11119">
                  <c:v>1.4371395111080001</c:v>
                </c:pt>
                <c:pt idx="11120">
                  <c:v>1.4375004768370001</c:v>
                </c:pt>
                <c:pt idx="11121">
                  <c:v>1.437826871872</c:v>
                </c:pt>
                <c:pt idx="11122">
                  <c:v>1.437983751297</c:v>
                </c:pt>
                <c:pt idx="11123">
                  <c:v>1.4382880926129999</c:v>
                </c:pt>
                <c:pt idx="11124">
                  <c:v>1.438469409943</c:v>
                </c:pt>
                <c:pt idx="11125">
                  <c:v>1.4386199712750001</c:v>
                </c:pt>
                <c:pt idx="11126">
                  <c:v>1.438744068146</c:v>
                </c:pt>
                <c:pt idx="11127">
                  <c:v>1.438830733299</c:v>
                </c:pt>
                <c:pt idx="11128">
                  <c:v>1.438920497894</c:v>
                </c:pt>
                <c:pt idx="11129">
                  <c:v>1.4390141963959999</c:v>
                </c:pt>
                <c:pt idx="11130">
                  <c:v>1.439108729362</c:v>
                </c:pt>
                <c:pt idx="11131">
                  <c:v>1.4391914606089999</c:v>
                </c:pt>
                <c:pt idx="11132">
                  <c:v>1.4392741918559999</c:v>
                </c:pt>
                <c:pt idx="11133">
                  <c:v>1.4393888711930001</c:v>
                </c:pt>
                <c:pt idx="11134">
                  <c:v>1.439661622047</c:v>
                </c:pt>
                <c:pt idx="11135">
                  <c:v>1.439993858337</c:v>
                </c:pt>
                <c:pt idx="11136">
                  <c:v>1.44027531147</c:v>
                </c:pt>
                <c:pt idx="11137">
                  <c:v>1.4404354095459999</c:v>
                </c:pt>
                <c:pt idx="11138">
                  <c:v>1.4407763481139999</c:v>
                </c:pt>
                <c:pt idx="11139">
                  <c:v>1.4408931732179999</c:v>
                </c:pt>
                <c:pt idx="11140">
                  <c:v>1.4410048723219999</c:v>
                </c:pt>
                <c:pt idx="11141">
                  <c:v>1.441148996353</c:v>
                </c:pt>
                <c:pt idx="11142">
                  <c:v>1.4413216114039999</c:v>
                </c:pt>
                <c:pt idx="11143">
                  <c:v>1.4414913654329999</c:v>
                </c:pt>
                <c:pt idx="11144">
                  <c:v>1.4416422843929999</c:v>
                </c:pt>
                <c:pt idx="11145">
                  <c:v>1.44194829464</c:v>
                </c:pt>
                <c:pt idx="11146">
                  <c:v>1.442098617554</c:v>
                </c:pt>
                <c:pt idx="11147">
                  <c:v>1.442207455635</c:v>
                </c:pt>
                <c:pt idx="11148">
                  <c:v>1.442313075066</c:v>
                </c:pt>
                <c:pt idx="11149">
                  <c:v>1.442389130592</c:v>
                </c:pt>
                <c:pt idx="11150">
                  <c:v>1.442529201508</c:v>
                </c:pt>
                <c:pt idx="11151">
                  <c:v>1.442747354507</c:v>
                </c:pt>
                <c:pt idx="11152">
                  <c:v>1.442999005318</c:v>
                </c:pt>
                <c:pt idx="11153">
                  <c:v>1.4432022571559999</c:v>
                </c:pt>
                <c:pt idx="11154">
                  <c:v>1.4433418512339999</c:v>
                </c:pt>
                <c:pt idx="11155">
                  <c:v>1.443689107895</c:v>
                </c:pt>
                <c:pt idx="11156">
                  <c:v>1.443812608719</c:v>
                </c:pt>
                <c:pt idx="11157">
                  <c:v>1.443934082985</c:v>
                </c:pt>
                <c:pt idx="11158">
                  <c:v>1.444061398506</c:v>
                </c:pt>
                <c:pt idx="11159">
                  <c:v>1.4441916942599999</c:v>
                </c:pt>
                <c:pt idx="11160">
                  <c:v>1.4443190097809999</c:v>
                </c:pt>
                <c:pt idx="11161">
                  <c:v>1.4446728229520001</c:v>
                </c:pt>
                <c:pt idx="11162">
                  <c:v>1.444853067398</c:v>
                </c:pt>
                <c:pt idx="11163">
                  <c:v>1.4449746608730001</c:v>
                </c:pt>
                <c:pt idx="11164">
                  <c:v>1.4452911615370001</c:v>
                </c:pt>
                <c:pt idx="11165">
                  <c:v>1.4455720186230001</c:v>
                </c:pt>
                <c:pt idx="11166">
                  <c:v>1.445848584175</c:v>
                </c:pt>
                <c:pt idx="11167">
                  <c:v>1.4460399150850001</c:v>
                </c:pt>
                <c:pt idx="11168">
                  <c:v>1.4462388753890001</c:v>
                </c:pt>
                <c:pt idx="11169">
                  <c:v>1.446486473083</c:v>
                </c:pt>
                <c:pt idx="11170">
                  <c:v>1.4465787410740001</c:v>
                </c:pt>
                <c:pt idx="11171">
                  <c:v>1.446717977524</c:v>
                </c:pt>
                <c:pt idx="11172">
                  <c:v>1.446851491928</c:v>
                </c:pt>
                <c:pt idx="11173">
                  <c:v>1.4472451210020001</c:v>
                </c:pt>
                <c:pt idx="11174">
                  <c:v>1.447479486465</c:v>
                </c:pt>
                <c:pt idx="11175">
                  <c:v>1.44765651226</c:v>
                </c:pt>
                <c:pt idx="11176">
                  <c:v>1.4477947950359999</c:v>
                </c:pt>
                <c:pt idx="11177">
                  <c:v>1.4481555223460001</c:v>
                </c:pt>
                <c:pt idx="11178">
                  <c:v>1.4485270977019999</c:v>
                </c:pt>
                <c:pt idx="11179">
                  <c:v>1.448682665825</c:v>
                </c:pt>
                <c:pt idx="11180">
                  <c:v>1.44880437851</c:v>
                </c:pt>
                <c:pt idx="11181">
                  <c:v>1.4489307403559999</c:v>
                </c:pt>
                <c:pt idx="11182">
                  <c:v>1.4493072032929999</c:v>
                </c:pt>
                <c:pt idx="11183">
                  <c:v>1.449664950371</c:v>
                </c:pt>
                <c:pt idx="11184">
                  <c:v>1.4499396085739999</c:v>
                </c:pt>
                <c:pt idx="11185">
                  <c:v>1.450108170509</c:v>
                </c:pt>
                <c:pt idx="11186">
                  <c:v>1.450337409973</c:v>
                </c:pt>
                <c:pt idx="11187">
                  <c:v>1.4504203796390001</c:v>
                </c:pt>
                <c:pt idx="11188">
                  <c:v>1.450505018234</c:v>
                </c:pt>
                <c:pt idx="11189">
                  <c:v>1.450622677803</c:v>
                </c:pt>
                <c:pt idx="11190">
                  <c:v>1.4509501457209999</c:v>
                </c:pt>
                <c:pt idx="11191">
                  <c:v>1.4512220621109999</c:v>
                </c:pt>
                <c:pt idx="11192">
                  <c:v>1.4513378143310001</c:v>
                </c:pt>
                <c:pt idx="11193">
                  <c:v>1.451640725136</c:v>
                </c:pt>
                <c:pt idx="11194">
                  <c:v>1.4519606828689999</c:v>
                </c:pt>
                <c:pt idx="11195">
                  <c:v>1.4521479606629999</c:v>
                </c:pt>
                <c:pt idx="11196">
                  <c:v>1.452309727669</c:v>
                </c:pt>
                <c:pt idx="11197">
                  <c:v>1.452657699585</c:v>
                </c:pt>
                <c:pt idx="11198">
                  <c:v>1.4528622627259999</c:v>
                </c:pt>
                <c:pt idx="11199">
                  <c:v>1.453051686287</c:v>
                </c:pt>
                <c:pt idx="11200">
                  <c:v>1.453227162361</c:v>
                </c:pt>
                <c:pt idx="11201">
                  <c:v>1.453398823738</c:v>
                </c:pt>
                <c:pt idx="11202">
                  <c:v>1.453443050385</c:v>
                </c:pt>
                <c:pt idx="11203">
                  <c:v>1.453478336334</c:v>
                </c:pt>
                <c:pt idx="11204">
                  <c:v>1.453503251076</c:v>
                </c:pt>
                <c:pt idx="11205">
                  <c:v>1.453529715538</c:v>
                </c:pt>
                <c:pt idx="11206">
                  <c:v>1.453560233116</c:v>
                </c:pt>
                <c:pt idx="11207">
                  <c:v>1.453600049019</c:v>
                </c:pt>
                <c:pt idx="11208">
                  <c:v>1.4536432027820001</c:v>
                </c:pt>
                <c:pt idx="11209">
                  <c:v>1.4536834955219999</c:v>
                </c:pt>
                <c:pt idx="11210">
                  <c:v>1.4537277221680001</c:v>
                </c:pt>
                <c:pt idx="11211">
                  <c:v>1.4538195133209999</c:v>
                </c:pt>
                <c:pt idx="11212">
                  <c:v>1.4542050361629999</c:v>
                </c:pt>
                <c:pt idx="11213">
                  <c:v>1.454447627068</c:v>
                </c:pt>
                <c:pt idx="11214">
                  <c:v>1.4547431468959999</c:v>
                </c:pt>
                <c:pt idx="11215">
                  <c:v>1.455095529556</c:v>
                </c:pt>
                <c:pt idx="11216">
                  <c:v>1.455237984657</c:v>
                </c:pt>
                <c:pt idx="11217">
                  <c:v>1.4553400278090001</c:v>
                </c:pt>
                <c:pt idx="11218">
                  <c:v>1.455477356911</c:v>
                </c:pt>
                <c:pt idx="11219">
                  <c:v>1.455641508102</c:v>
                </c:pt>
                <c:pt idx="11220">
                  <c:v>1.4557619094850001</c:v>
                </c:pt>
                <c:pt idx="11221">
                  <c:v>1.4558798074720001</c:v>
                </c:pt>
                <c:pt idx="11222">
                  <c:v>1.456001400948</c:v>
                </c:pt>
                <c:pt idx="11223">
                  <c:v>1.45615696907</c:v>
                </c:pt>
                <c:pt idx="11224">
                  <c:v>1.4564996957780001</c:v>
                </c:pt>
                <c:pt idx="11225">
                  <c:v>1.456841230392</c:v>
                </c:pt>
                <c:pt idx="11226">
                  <c:v>1.4571719169620001</c:v>
                </c:pt>
                <c:pt idx="11227">
                  <c:v>1.4572732448579999</c:v>
                </c:pt>
                <c:pt idx="11228">
                  <c:v>1.457337141037</c:v>
                </c:pt>
                <c:pt idx="11229">
                  <c:v>1.457397580147</c:v>
                </c:pt>
                <c:pt idx="11230">
                  <c:v>1.4574511051179999</c:v>
                </c:pt>
                <c:pt idx="11231">
                  <c:v>1.4576733112339999</c:v>
                </c:pt>
                <c:pt idx="11232">
                  <c:v>1.457909226418</c:v>
                </c:pt>
                <c:pt idx="11233">
                  <c:v>1.4580463171010001</c:v>
                </c:pt>
                <c:pt idx="11234">
                  <c:v>1.4583132267000001</c:v>
                </c:pt>
                <c:pt idx="11235">
                  <c:v>1.458415031433</c:v>
                </c:pt>
                <c:pt idx="11236">
                  <c:v>1.458490014076</c:v>
                </c:pt>
                <c:pt idx="11237">
                  <c:v>1.4588224887850001</c:v>
                </c:pt>
                <c:pt idx="11238">
                  <c:v>1.458931446075</c:v>
                </c:pt>
                <c:pt idx="11239">
                  <c:v>1.4592291116709999</c:v>
                </c:pt>
                <c:pt idx="11240">
                  <c:v>1.4594364166260001</c:v>
                </c:pt>
                <c:pt idx="11241">
                  <c:v>1.4595882892609999</c:v>
                </c:pt>
                <c:pt idx="11242">
                  <c:v>1.4597413539890001</c:v>
                </c:pt>
                <c:pt idx="11243">
                  <c:v>1.459864020348</c:v>
                </c:pt>
                <c:pt idx="11244">
                  <c:v>1.4602061510090001</c:v>
                </c:pt>
                <c:pt idx="11245">
                  <c:v>1.46032512188</c:v>
                </c:pt>
                <c:pt idx="11246">
                  <c:v>1.4606719017030001</c:v>
                </c:pt>
                <c:pt idx="11247">
                  <c:v>1.4610228538509999</c:v>
                </c:pt>
                <c:pt idx="11248">
                  <c:v>1.461367368698</c:v>
                </c:pt>
                <c:pt idx="11249">
                  <c:v>1.461623668671</c:v>
                </c:pt>
                <c:pt idx="11250">
                  <c:v>1.461886763573</c:v>
                </c:pt>
                <c:pt idx="11251">
                  <c:v>1.4620087146759999</c:v>
                </c:pt>
                <c:pt idx="11252">
                  <c:v>1.462129473686</c:v>
                </c:pt>
                <c:pt idx="11253">
                  <c:v>1.4623427391049999</c:v>
                </c:pt>
                <c:pt idx="11254">
                  <c:v>1.46253657341</c:v>
                </c:pt>
                <c:pt idx="11255">
                  <c:v>1.4626311063769999</c:v>
                </c:pt>
                <c:pt idx="11256">
                  <c:v>1.4628187417980001</c:v>
                </c:pt>
                <c:pt idx="11257">
                  <c:v>1.4630072116849999</c:v>
                </c:pt>
                <c:pt idx="11258">
                  <c:v>1.4631239175799999</c:v>
                </c:pt>
                <c:pt idx="11259">
                  <c:v>1.4632108211520001</c:v>
                </c:pt>
                <c:pt idx="11260">
                  <c:v>1.463303804398</c:v>
                </c:pt>
                <c:pt idx="11261">
                  <c:v>1.4633512496950001</c:v>
                </c:pt>
                <c:pt idx="11262">
                  <c:v>1.46340405941</c:v>
                </c:pt>
                <c:pt idx="11263">
                  <c:v>1.4634550809860001</c:v>
                </c:pt>
                <c:pt idx="11264">
                  <c:v>1.4635071754460001</c:v>
                </c:pt>
                <c:pt idx="11265">
                  <c:v>1.4635580778120001</c:v>
                </c:pt>
                <c:pt idx="11266">
                  <c:v>1.4636105299</c:v>
                </c:pt>
                <c:pt idx="11267">
                  <c:v>1.46366417408</c:v>
                </c:pt>
                <c:pt idx="11268">
                  <c:v>1.463754892349</c:v>
                </c:pt>
                <c:pt idx="11269">
                  <c:v>1.4638434648509999</c:v>
                </c:pt>
                <c:pt idx="11270">
                  <c:v>1.4639600515369999</c:v>
                </c:pt>
                <c:pt idx="11271">
                  <c:v>1.464289307594</c:v>
                </c:pt>
                <c:pt idx="11272">
                  <c:v>1.464607357979</c:v>
                </c:pt>
                <c:pt idx="11273">
                  <c:v>1.4648196697239999</c:v>
                </c:pt>
                <c:pt idx="11274">
                  <c:v>1.464969277382</c:v>
                </c:pt>
                <c:pt idx="11275">
                  <c:v>1.465133190155</c:v>
                </c:pt>
                <c:pt idx="11276">
                  <c:v>1.4654189348219999</c:v>
                </c:pt>
                <c:pt idx="11277">
                  <c:v>1.465633630753</c:v>
                </c:pt>
                <c:pt idx="11278">
                  <c:v>1.465826630592</c:v>
                </c:pt>
                <c:pt idx="11279">
                  <c:v>1.466165661812</c:v>
                </c:pt>
                <c:pt idx="11280">
                  <c:v>1.466522097588</c:v>
                </c:pt>
                <c:pt idx="11281">
                  <c:v>1.466746330261</c:v>
                </c:pt>
                <c:pt idx="11282">
                  <c:v>1.4668313264849999</c:v>
                </c:pt>
                <c:pt idx="11283">
                  <c:v>1.4669165611270001</c:v>
                </c:pt>
                <c:pt idx="11284">
                  <c:v>1.467001080513</c:v>
                </c:pt>
                <c:pt idx="11285">
                  <c:v>1.467086315155</c:v>
                </c:pt>
                <c:pt idx="11286">
                  <c:v>1.4672379493709999</c:v>
                </c:pt>
                <c:pt idx="11287">
                  <c:v>1.467566609383</c:v>
                </c:pt>
                <c:pt idx="11288">
                  <c:v>1.4676537513729999</c:v>
                </c:pt>
                <c:pt idx="11289">
                  <c:v>1.46776330471</c:v>
                </c:pt>
                <c:pt idx="11290">
                  <c:v>1.4678750038149999</c:v>
                </c:pt>
                <c:pt idx="11291">
                  <c:v>1.467980265617</c:v>
                </c:pt>
                <c:pt idx="11292">
                  <c:v>1.4681177139279999</c:v>
                </c:pt>
                <c:pt idx="11293">
                  <c:v>1.4683822393420001</c:v>
                </c:pt>
                <c:pt idx="11294">
                  <c:v>1.4684712886810001</c:v>
                </c:pt>
                <c:pt idx="11295">
                  <c:v>1.4685945510859999</c:v>
                </c:pt>
                <c:pt idx="11296">
                  <c:v>1.4687467813490001</c:v>
                </c:pt>
                <c:pt idx="11297">
                  <c:v>1.4689251184459999</c:v>
                </c:pt>
                <c:pt idx="11298">
                  <c:v>1.469250679016</c:v>
                </c:pt>
                <c:pt idx="11299">
                  <c:v>1.469628930092</c:v>
                </c:pt>
                <c:pt idx="11300">
                  <c:v>1.469854593277</c:v>
                </c:pt>
                <c:pt idx="11301">
                  <c:v>1.4699763059619999</c:v>
                </c:pt>
                <c:pt idx="11302">
                  <c:v>1.4700968265529999</c:v>
                </c:pt>
                <c:pt idx="11303">
                  <c:v>1.4701902866359999</c:v>
                </c:pt>
                <c:pt idx="11304">
                  <c:v>1.4702414274219999</c:v>
                </c:pt>
                <c:pt idx="11305">
                  <c:v>1.470336794853</c:v>
                </c:pt>
                <c:pt idx="11306">
                  <c:v>1.470432639122</c:v>
                </c:pt>
                <c:pt idx="11307">
                  <c:v>1.4704812765119999</c:v>
                </c:pt>
                <c:pt idx="11308">
                  <c:v>1.4705311059949999</c:v>
                </c:pt>
                <c:pt idx="11309">
                  <c:v>1.4706181287769999</c:v>
                </c:pt>
                <c:pt idx="11310">
                  <c:v>1.470973491669</c:v>
                </c:pt>
                <c:pt idx="11311">
                  <c:v>1.4712978601460001</c:v>
                </c:pt>
                <c:pt idx="11312">
                  <c:v>1.471422433853</c:v>
                </c:pt>
                <c:pt idx="11313">
                  <c:v>1.471513152122</c:v>
                </c:pt>
                <c:pt idx="11314">
                  <c:v>1.471639871597</c:v>
                </c:pt>
                <c:pt idx="11315">
                  <c:v>1.4717481136320001</c:v>
                </c:pt>
                <c:pt idx="11316">
                  <c:v>1.4718301296230001</c:v>
                </c:pt>
                <c:pt idx="11317">
                  <c:v>1.4719389677050001</c:v>
                </c:pt>
                <c:pt idx="11318">
                  <c:v>1.4720896482470001</c:v>
                </c:pt>
                <c:pt idx="11319">
                  <c:v>1.4722126722340001</c:v>
                </c:pt>
                <c:pt idx="11320">
                  <c:v>1.472305893898</c:v>
                </c:pt>
                <c:pt idx="11321">
                  <c:v>1.4724265336989999</c:v>
                </c:pt>
                <c:pt idx="11322">
                  <c:v>1.4725904464720001</c:v>
                </c:pt>
                <c:pt idx="11323">
                  <c:v>1.472932696342</c:v>
                </c:pt>
                <c:pt idx="11324">
                  <c:v>1.4733283519739999</c:v>
                </c:pt>
                <c:pt idx="11325">
                  <c:v>1.4737195968629999</c:v>
                </c:pt>
                <c:pt idx="11326">
                  <c:v>1.473856687546</c:v>
                </c:pt>
                <c:pt idx="11327">
                  <c:v>1.4739483594889999</c:v>
                </c:pt>
                <c:pt idx="11328">
                  <c:v>1.4740389585489999</c:v>
                </c:pt>
                <c:pt idx="11329">
                  <c:v>1.4741321802139999</c:v>
                </c:pt>
                <c:pt idx="11330">
                  <c:v>1.4741784334179999</c:v>
                </c:pt>
                <c:pt idx="11331">
                  <c:v>1.4742602109909999</c:v>
                </c:pt>
                <c:pt idx="11332">
                  <c:v>1.4743205308909999</c:v>
                </c:pt>
                <c:pt idx="11333">
                  <c:v>1.474375486374</c:v>
                </c:pt>
                <c:pt idx="11334">
                  <c:v>1.474416732788</c:v>
                </c:pt>
                <c:pt idx="11335">
                  <c:v>1.474469184875</c:v>
                </c:pt>
                <c:pt idx="11336">
                  <c:v>1.474639892578</c:v>
                </c:pt>
                <c:pt idx="11337">
                  <c:v>1.4747937917709999</c:v>
                </c:pt>
                <c:pt idx="11338">
                  <c:v>1.4750326871870001</c:v>
                </c:pt>
                <c:pt idx="11339">
                  <c:v>1.475400090218</c:v>
                </c:pt>
                <c:pt idx="11340">
                  <c:v>1.4757564067840001</c:v>
                </c:pt>
                <c:pt idx="11341">
                  <c:v>1.476120352745</c:v>
                </c:pt>
                <c:pt idx="11342">
                  <c:v>1.4764474630360001</c:v>
                </c:pt>
                <c:pt idx="11343">
                  <c:v>1.4765832424159999</c:v>
                </c:pt>
                <c:pt idx="11344">
                  <c:v>1.4766805171970001</c:v>
                </c:pt>
                <c:pt idx="11345">
                  <c:v>1.4768769741059999</c:v>
                </c:pt>
                <c:pt idx="11346">
                  <c:v>1.477067112923</c:v>
                </c:pt>
                <c:pt idx="11347">
                  <c:v>1.4771959781649999</c:v>
                </c:pt>
                <c:pt idx="11348">
                  <c:v>1.477278470993</c:v>
                </c:pt>
                <c:pt idx="11349">
                  <c:v>1.4774833917620001</c:v>
                </c:pt>
                <c:pt idx="11350">
                  <c:v>1.477719426155</c:v>
                </c:pt>
                <c:pt idx="11351">
                  <c:v>1.478086590767</c:v>
                </c:pt>
                <c:pt idx="11352">
                  <c:v>1.478311419487</c:v>
                </c:pt>
                <c:pt idx="11353">
                  <c:v>1.478523373604</c:v>
                </c:pt>
                <c:pt idx="11354">
                  <c:v>1.4787709712979999</c:v>
                </c:pt>
                <c:pt idx="11355">
                  <c:v>1.4789363145829999</c:v>
                </c:pt>
                <c:pt idx="11356">
                  <c:v>1.479254841805</c:v>
                </c:pt>
                <c:pt idx="11357">
                  <c:v>1.4795713424679999</c:v>
                </c:pt>
                <c:pt idx="11358">
                  <c:v>1.4798213243480001</c:v>
                </c:pt>
                <c:pt idx="11359">
                  <c:v>1.4801198244089999</c:v>
                </c:pt>
                <c:pt idx="11360">
                  <c:v>1.4803000688550001</c:v>
                </c:pt>
                <c:pt idx="11361">
                  <c:v>1.480409383774</c:v>
                </c:pt>
                <c:pt idx="11362">
                  <c:v>1.480640292168</c:v>
                </c:pt>
                <c:pt idx="11363">
                  <c:v>1.4807171821589999</c:v>
                </c:pt>
                <c:pt idx="11364">
                  <c:v>1.4807986021040001</c:v>
                </c:pt>
                <c:pt idx="11365">
                  <c:v>1.4809128046040001</c:v>
                </c:pt>
                <c:pt idx="11366">
                  <c:v>1.481097221375</c:v>
                </c:pt>
                <c:pt idx="11367">
                  <c:v>1.48122549057</c:v>
                </c:pt>
                <c:pt idx="11368">
                  <c:v>1.4813771247859999</c:v>
                </c:pt>
                <c:pt idx="11369">
                  <c:v>1.481687664986</c:v>
                </c:pt>
                <c:pt idx="11370">
                  <c:v>1.4818269014359999</c:v>
                </c:pt>
                <c:pt idx="11371">
                  <c:v>1.481934547424</c:v>
                </c:pt>
                <c:pt idx="11372">
                  <c:v>1.4820041656489999</c:v>
                </c:pt>
                <c:pt idx="11373">
                  <c:v>1.4821007251739999</c:v>
                </c:pt>
                <c:pt idx="11374">
                  <c:v>1.4822130203249999</c:v>
                </c:pt>
                <c:pt idx="11375">
                  <c:v>1.4823062419890001</c:v>
                </c:pt>
                <c:pt idx="11376">
                  <c:v>1.4824005365370001</c:v>
                </c:pt>
                <c:pt idx="11377">
                  <c:v>1.4827115535740001</c:v>
                </c:pt>
                <c:pt idx="11378">
                  <c:v>1.483012080193</c:v>
                </c:pt>
                <c:pt idx="11379">
                  <c:v>1.4832383394240001</c:v>
                </c:pt>
                <c:pt idx="11380">
                  <c:v>1.483361721039</c:v>
                </c:pt>
                <c:pt idx="11381">
                  <c:v>1.483467936516</c:v>
                </c:pt>
                <c:pt idx="11382">
                  <c:v>1.4835133552549999</c:v>
                </c:pt>
                <c:pt idx="11383">
                  <c:v>1.483609437943</c:v>
                </c:pt>
                <c:pt idx="11384">
                  <c:v>1.4837163686749999</c:v>
                </c:pt>
                <c:pt idx="11385">
                  <c:v>1.4838261604309999</c:v>
                </c:pt>
                <c:pt idx="11386">
                  <c:v>1.4839253425600001</c:v>
                </c:pt>
                <c:pt idx="11387">
                  <c:v>1.4840240478519999</c:v>
                </c:pt>
                <c:pt idx="11388">
                  <c:v>1.4841196537020001</c:v>
                </c:pt>
                <c:pt idx="11389">
                  <c:v>1.484209299088</c:v>
                </c:pt>
                <c:pt idx="11390">
                  <c:v>1.4842997789379999</c:v>
                </c:pt>
                <c:pt idx="11391">
                  <c:v>1.484461307526</c:v>
                </c:pt>
                <c:pt idx="11392">
                  <c:v>1.4846999645229999</c:v>
                </c:pt>
                <c:pt idx="11393">
                  <c:v>1.4849324226380001</c:v>
                </c:pt>
                <c:pt idx="11394">
                  <c:v>1.485299110413</c:v>
                </c:pt>
                <c:pt idx="11395">
                  <c:v>1.48559486866</c:v>
                </c:pt>
                <c:pt idx="11396">
                  <c:v>1.4858218431470001</c:v>
                </c:pt>
                <c:pt idx="11397">
                  <c:v>1.485988020897</c:v>
                </c:pt>
                <c:pt idx="11398">
                  <c:v>1.486111164093</c:v>
                </c:pt>
                <c:pt idx="11399">
                  <c:v>1.486233949661</c:v>
                </c:pt>
                <c:pt idx="11400">
                  <c:v>1.4864103794100001</c:v>
                </c:pt>
                <c:pt idx="11401">
                  <c:v>1.486572265625</c:v>
                </c:pt>
                <c:pt idx="11402">
                  <c:v>1.486848592758</c:v>
                </c:pt>
                <c:pt idx="11403">
                  <c:v>1.486954450607</c:v>
                </c:pt>
                <c:pt idx="11404">
                  <c:v>1.48705291748</c:v>
                </c:pt>
                <c:pt idx="11405">
                  <c:v>1.487263679504</c:v>
                </c:pt>
                <c:pt idx="11406">
                  <c:v>1.487521767616</c:v>
                </c:pt>
                <c:pt idx="11407">
                  <c:v>1.4876476526260001</c:v>
                </c:pt>
                <c:pt idx="11408">
                  <c:v>1.487781643867</c:v>
                </c:pt>
                <c:pt idx="11409">
                  <c:v>1.488139271736</c:v>
                </c:pt>
                <c:pt idx="11410">
                  <c:v>1.48830139637</c:v>
                </c:pt>
                <c:pt idx="11411">
                  <c:v>1.4887012243269999</c:v>
                </c:pt>
                <c:pt idx="11412">
                  <c:v>1.489082574844</c:v>
                </c:pt>
                <c:pt idx="11413">
                  <c:v>1.4893453121189999</c:v>
                </c:pt>
                <c:pt idx="11414">
                  <c:v>1.489488601685</c:v>
                </c:pt>
                <c:pt idx="11415">
                  <c:v>1.4897691011430001</c:v>
                </c:pt>
                <c:pt idx="11416">
                  <c:v>1.4899522066119999</c:v>
                </c:pt>
                <c:pt idx="11417">
                  <c:v>1.4903029203410001</c:v>
                </c:pt>
                <c:pt idx="11418">
                  <c:v>1.4903937578199999</c:v>
                </c:pt>
                <c:pt idx="11419">
                  <c:v>1.4904844760889999</c:v>
                </c:pt>
                <c:pt idx="11420">
                  <c:v>1.4905705451969999</c:v>
                </c:pt>
                <c:pt idx="11421">
                  <c:v>1.490963339806</c:v>
                </c:pt>
                <c:pt idx="11422">
                  <c:v>1.491231203079</c:v>
                </c:pt>
                <c:pt idx="11423">
                  <c:v>1.491389632225</c:v>
                </c:pt>
                <c:pt idx="11424">
                  <c:v>1.491737604141</c:v>
                </c:pt>
                <c:pt idx="11425">
                  <c:v>1.491878867149</c:v>
                </c:pt>
                <c:pt idx="11426">
                  <c:v>1.4919984340670001</c:v>
                </c:pt>
                <c:pt idx="11427">
                  <c:v>1.4921156167980001</c:v>
                </c:pt>
                <c:pt idx="11428">
                  <c:v>1.4922652244570001</c:v>
                </c:pt>
                <c:pt idx="11429">
                  <c:v>1.492442965508</c:v>
                </c:pt>
                <c:pt idx="11430">
                  <c:v>1.492566823959</c:v>
                </c:pt>
                <c:pt idx="11431">
                  <c:v>1.492627978325</c:v>
                </c:pt>
                <c:pt idx="11432">
                  <c:v>1.4927165508269999</c:v>
                </c:pt>
                <c:pt idx="11433">
                  <c:v>1.492941617966</c:v>
                </c:pt>
                <c:pt idx="11434">
                  <c:v>1.4930722713469999</c:v>
                </c:pt>
                <c:pt idx="11435">
                  <c:v>1.493218779564</c:v>
                </c:pt>
                <c:pt idx="11436">
                  <c:v>1.4933049678799999</c:v>
                </c:pt>
                <c:pt idx="11437">
                  <c:v>1.493395924568</c:v>
                </c:pt>
                <c:pt idx="11438">
                  <c:v>1.4934948682789999</c:v>
                </c:pt>
                <c:pt idx="11439">
                  <c:v>1.4935454130170001</c:v>
                </c:pt>
                <c:pt idx="11440">
                  <c:v>1.493597626686</c:v>
                </c:pt>
                <c:pt idx="11441">
                  <c:v>1.4936510324479999</c:v>
                </c:pt>
                <c:pt idx="11442">
                  <c:v>1.493758440018</c:v>
                </c:pt>
                <c:pt idx="11443">
                  <c:v>1.493853807449</c:v>
                </c:pt>
                <c:pt idx="11444">
                  <c:v>1.4941767454149999</c:v>
                </c:pt>
                <c:pt idx="11445">
                  <c:v>1.494545221329</c:v>
                </c:pt>
                <c:pt idx="11446">
                  <c:v>1.4947504997250001</c:v>
                </c:pt>
                <c:pt idx="11447">
                  <c:v>1.495069265366</c:v>
                </c:pt>
                <c:pt idx="11448">
                  <c:v>1.4952807426450001</c:v>
                </c:pt>
                <c:pt idx="11449">
                  <c:v>1.4955955743789999</c:v>
                </c:pt>
                <c:pt idx="11450">
                  <c:v>1.495907902718</c:v>
                </c:pt>
                <c:pt idx="11451">
                  <c:v>1.4961363077159999</c:v>
                </c:pt>
                <c:pt idx="11452">
                  <c:v>1.496390223503</c:v>
                </c:pt>
                <c:pt idx="11453">
                  <c:v>1.49662733078</c:v>
                </c:pt>
                <c:pt idx="11454">
                  <c:v>1.496964216232</c:v>
                </c:pt>
                <c:pt idx="11455">
                  <c:v>1.497053861618</c:v>
                </c:pt>
                <c:pt idx="11456">
                  <c:v>1.4971917867660001</c:v>
                </c:pt>
                <c:pt idx="11457">
                  <c:v>1.4973217248920001</c:v>
                </c:pt>
                <c:pt idx="11458">
                  <c:v>1.4975628852839999</c:v>
                </c:pt>
                <c:pt idx="11459">
                  <c:v>1.4979412555689999</c:v>
                </c:pt>
                <c:pt idx="11460">
                  <c:v>1.4982742071149999</c:v>
                </c:pt>
                <c:pt idx="11461">
                  <c:v>1.498609423637</c:v>
                </c:pt>
                <c:pt idx="11462">
                  <c:v>1.4989140033720001</c:v>
                </c:pt>
                <c:pt idx="11463">
                  <c:v>1.4991171360019999</c:v>
                </c:pt>
                <c:pt idx="11464">
                  <c:v>1.4992349147799999</c:v>
                </c:pt>
                <c:pt idx="11465">
                  <c:v>1.499392986298</c:v>
                </c:pt>
                <c:pt idx="11466">
                  <c:v>1.4996892213819999</c:v>
                </c:pt>
                <c:pt idx="11467">
                  <c:v>1.4998356103899999</c:v>
                </c:pt>
                <c:pt idx="11468">
                  <c:v>1.499990582466</c:v>
                </c:pt>
                <c:pt idx="11469">
                  <c:v>1.500216007233</c:v>
                </c:pt>
                <c:pt idx="11470">
                  <c:v>1.5004485845569999</c:v>
                </c:pt>
                <c:pt idx="11471">
                  <c:v>1.5005297660829999</c:v>
                </c:pt>
                <c:pt idx="11472">
                  <c:v>1.500649809837</c:v>
                </c:pt>
                <c:pt idx="11473">
                  <c:v>1.5008076429370001</c:v>
                </c:pt>
                <c:pt idx="11474">
                  <c:v>1.5009326934809999</c:v>
                </c:pt>
                <c:pt idx="11475">
                  <c:v>1.501025557518</c:v>
                </c:pt>
                <c:pt idx="11476">
                  <c:v>1.5011181831360001</c:v>
                </c:pt>
                <c:pt idx="11477">
                  <c:v>1.5012036561969999</c:v>
                </c:pt>
                <c:pt idx="11478">
                  <c:v>1.501289367676</c:v>
                </c:pt>
                <c:pt idx="11479">
                  <c:v>1.5014129877089999</c:v>
                </c:pt>
                <c:pt idx="11480">
                  <c:v>1.501561641693</c:v>
                </c:pt>
                <c:pt idx="11481">
                  <c:v>1.501703619957</c:v>
                </c:pt>
                <c:pt idx="11482">
                  <c:v>1.501997590065</c:v>
                </c:pt>
                <c:pt idx="11483">
                  <c:v>1.502100348473</c:v>
                </c:pt>
                <c:pt idx="11484">
                  <c:v>1.502215623856</c:v>
                </c:pt>
                <c:pt idx="11485">
                  <c:v>1.5025044679640001</c:v>
                </c:pt>
                <c:pt idx="11486">
                  <c:v>1.502656817436</c:v>
                </c:pt>
                <c:pt idx="11487">
                  <c:v>1.5027294158940001</c:v>
                </c:pt>
                <c:pt idx="11488">
                  <c:v>1.502834677696</c:v>
                </c:pt>
                <c:pt idx="11489">
                  <c:v>1.5029386281970001</c:v>
                </c:pt>
                <c:pt idx="11490">
                  <c:v>1.503049254417</c:v>
                </c:pt>
                <c:pt idx="11491">
                  <c:v>1.5033911466600001</c:v>
                </c:pt>
                <c:pt idx="11492">
                  <c:v>1.503567934036</c:v>
                </c:pt>
                <c:pt idx="11493">
                  <c:v>1.5039755105970001</c:v>
                </c:pt>
                <c:pt idx="11494">
                  <c:v>1.5043661594390001</c:v>
                </c:pt>
                <c:pt idx="11495">
                  <c:v>1.504791498184</c:v>
                </c:pt>
                <c:pt idx="11496">
                  <c:v>1.504971861839</c:v>
                </c:pt>
                <c:pt idx="11497">
                  <c:v>1.505179047585</c:v>
                </c:pt>
                <c:pt idx="11498">
                  <c:v>1.505352735519</c:v>
                </c:pt>
                <c:pt idx="11499">
                  <c:v>1.5054813623429999</c:v>
                </c:pt>
                <c:pt idx="11500">
                  <c:v>1.5056141614909999</c:v>
                </c:pt>
                <c:pt idx="11501">
                  <c:v>1.5059603452679999</c:v>
                </c:pt>
                <c:pt idx="11502">
                  <c:v>1.506304860115</c:v>
                </c:pt>
                <c:pt idx="11503">
                  <c:v>1.5066182613370001</c:v>
                </c:pt>
                <c:pt idx="11504">
                  <c:v>1.5069354772570001</c:v>
                </c:pt>
                <c:pt idx="11505">
                  <c:v>1.507116913795</c:v>
                </c:pt>
                <c:pt idx="11506">
                  <c:v>1.5072162151340001</c:v>
                </c:pt>
                <c:pt idx="11507">
                  <c:v>1.50727725029</c:v>
                </c:pt>
                <c:pt idx="11508">
                  <c:v>1.5073596239089999</c:v>
                </c:pt>
                <c:pt idx="11509">
                  <c:v>1.507552027702</c:v>
                </c:pt>
                <c:pt idx="11510">
                  <c:v>1.507613539696</c:v>
                </c:pt>
                <c:pt idx="11511">
                  <c:v>1.507660746574</c:v>
                </c:pt>
                <c:pt idx="11512">
                  <c:v>1.507712006569</c:v>
                </c:pt>
                <c:pt idx="11513">
                  <c:v>1.507798552513</c:v>
                </c:pt>
                <c:pt idx="11514">
                  <c:v>1.5080454349520001</c:v>
                </c:pt>
                <c:pt idx="11515">
                  <c:v>1.5083962678909999</c:v>
                </c:pt>
                <c:pt idx="11516">
                  <c:v>1.5085663795469999</c:v>
                </c:pt>
                <c:pt idx="11517">
                  <c:v>1.508862376213</c:v>
                </c:pt>
                <c:pt idx="11518">
                  <c:v>1.5089445114140001</c:v>
                </c:pt>
                <c:pt idx="11519">
                  <c:v>1.5093181133269999</c:v>
                </c:pt>
                <c:pt idx="11520">
                  <c:v>1.5094851255420001</c:v>
                </c:pt>
                <c:pt idx="11521">
                  <c:v>1.5095840692519999</c:v>
                </c:pt>
                <c:pt idx="11522">
                  <c:v>1.509709000587</c:v>
                </c:pt>
                <c:pt idx="11523">
                  <c:v>1.5098061561580001</c:v>
                </c:pt>
                <c:pt idx="11524">
                  <c:v>1.509970545769</c:v>
                </c:pt>
                <c:pt idx="11525">
                  <c:v>1.510101079941</c:v>
                </c:pt>
                <c:pt idx="11526">
                  <c:v>1.5101941823959999</c:v>
                </c:pt>
                <c:pt idx="11527">
                  <c:v>1.5102856159210001</c:v>
                </c:pt>
                <c:pt idx="11528">
                  <c:v>1.510413527489</c:v>
                </c:pt>
                <c:pt idx="11529">
                  <c:v>1.5107427835459999</c:v>
                </c:pt>
                <c:pt idx="11530">
                  <c:v>1.510875463486</c:v>
                </c:pt>
                <c:pt idx="11531">
                  <c:v>1.5109683275220001</c:v>
                </c:pt>
                <c:pt idx="11532">
                  <c:v>1.5112048387529999</c:v>
                </c:pt>
                <c:pt idx="11533">
                  <c:v>1.511437058449</c:v>
                </c:pt>
                <c:pt idx="11534">
                  <c:v>1.5118011236190001</c:v>
                </c:pt>
                <c:pt idx="11535">
                  <c:v>1.511997938156</c:v>
                </c:pt>
                <c:pt idx="11536">
                  <c:v>1.5123533010479999</c:v>
                </c:pt>
                <c:pt idx="11537">
                  <c:v>1.5126947164540001</c:v>
                </c:pt>
                <c:pt idx="11538">
                  <c:v>1.5130140781400001</c:v>
                </c:pt>
                <c:pt idx="11539">
                  <c:v>1.513220191002</c:v>
                </c:pt>
                <c:pt idx="11540">
                  <c:v>1.513522148132</c:v>
                </c:pt>
                <c:pt idx="11541">
                  <c:v>1.513844490051</c:v>
                </c:pt>
                <c:pt idx="11542">
                  <c:v>1.5142058134080001</c:v>
                </c:pt>
                <c:pt idx="11543">
                  <c:v>1.514325499535</c:v>
                </c:pt>
                <c:pt idx="11544">
                  <c:v>1.514404177666</c:v>
                </c:pt>
                <c:pt idx="11545">
                  <c:v>1.514551639557</c:v>
                </c:pt>
                <c:pt idx="11546">
                  <c:v>1.5148686170579999</c:v>
                </c:pt>
                <c:pt idx="11547">
                  <c:v>1.51520216465</c:v>
                </c:pt>
                <c:pt idx="11548">
                  <c:v>1.51531124115</c:v>
                </c:pt>
                <c:pt idx="11549">
                  <c:v>1.5154700279240001</c:v>
                </c:pt>
                <c:pt idx="11550">
                  <c:v>1.515761971474</c:v>
                </c:pt>
                <c:pt idx="11551">
                  <c:v>1.5159553289409999</c:v>
                </c:pt>
                <c:pt idx="11552">
                  <c:v>1.516275405884</c:v>
                </c:pt>
                <c:pt idx="11553">
                  <c:v>1.5165156126020001</c:v>
                </c:pt>
                <c:pt idx="11554">
                  <c:v>1.5168188810350001</c:v>
                </c:pt>
                <c:pt idx="11555">
                  <c:v>1.5169907808300001</c:v>
                </c:pt>
                <c:pt idx="11556">
                  <c:v>1.5171604156489999</c:v>
                </c:pt>
                <c:pt idx="11557">
                  <c:v>1.5173668861389999</c:v>
                </c:pt>
                <c:pt idx="11558">
                  <c:v>1.517529010773</c:v>
                </c:pt>
                <c:pt idx="11559">
                  <c:v>1.5177944898610001</c:v>
                </c:pt>
                <c:pt idx="11560">
                  <c:v>1.518141388893</c:v>
                </c:pt>
                <c:pt idx="11561">
                  <c:v>1.5182671546940001</c:v>
                </c:pt>
                <c:pt idx="11562">
                  <c:v>1.5186326503750001</c:v>
                </c:pt>
                <c:pt idx="11563">
                  <c:v>1.5190095901489999</c:v>
                </c:pt>
                <c:pt idx="11564">
                  <c:v>1.5192753076550001</c:v>
                </c:pt>
                <c:pt idx="11565">
                  <c:v>1.519684672356</c:v>
                </c:pt>
                <c:pt idx="11566">
                  <c:v>1.520087480545</c:v>
                </c:pt>
                <c:pt idx="11567">
                  <c:v>1.520440578461</c:v>
                </c:pt>
                <c:pt idx="11568">
                  <c:v>1.5205650329589999</c:v>
                </c:pt>
                <c:pt idx="11569">
                  <c:v>1.520650625229</c:v>
                </c:pt>
                <c:pt idx="11570">
                  <c:v>1.520779013634</c:v>
                </c:pt>
                <c:pt idx="11571">
                  <c:v>1.5208952426910001</c:v>
                </c:pt>
                <c:pt idx="11572">
                  <c:v>1.5211640596389999</c:v>
                </c:pt>
                <c:pt idx="11573">
                  <c:v>1.521411180496</c:v>
                </c:pt>
                <c:pt idx="11574">
                  <c:v>1.52174270153</c:v>
                </c:pt>
                <c:pt idx="11575">
                  <c:v>1.522117495537</c:v>
                </c:pt>
                <c:pt idx="11576">
                  <c:v>1.5224716663360001</c:v>
                </c:pt>
                <c:pt idx="11577">
                  <c:v>1.5226063728329999</c:v>
                </c:pt>
                <c:pt idx="11578">
                  <c:v>1.522738218307</c:v>
                </c:pt>
                <c:pt idx="11579">
                  <c:v>1.5230026245120001</c:v>
                </c:pt>
                <c:pt idx="11580">
                  <c:v>1.5230977535250001</c:v>
                </c:pt>
                <c:pt idx="11581">
                  <c:v>1.52322769165</c:v>
                </c:pt>
                <c:pt idx="11582">
                  <c:v>1.523360967636</c:v>
                </c:pt>
                <c:pt idx="11583">
                  <c:v>1.5234911441800001</c:v>
                </c:pt>
                <c:pt idx="11584">
                  <c:v>1.523849010468</c:v>
                </c:pt>
                <c:pt idx="11585">
                  <c:v>1.5239237546919999</c:v>
                </c:pt>
                <c:pt idx="11586">
                  <c:v>1.5242607593540001</c:v>
                </c:pt>
                <c:pt idx="11587">
                  <c:v>1.5245758295059999</c:v>
                </c:pt>
                <c:pt idx="11588">
                  <c:v>1.524908423424</c:v>
                </c:pt>
                <c:pt idx="11589">
                  <c:v>1.5252661705020001</c:v>
                </c:pt>
                <c:pt idx="11590">
                  <c:v>1.525581598282</c:v>
                </c:pt>
                <c:pt idx="11591">
                  <c:v>1.525776028633</c:v>
                </c:pt>
                <c:pt idx="11592">
                  <c:v>1.526136398315</c:v>
                </c:pt>
                <c:pt idx="11593">
                  <c:v>1.5264443159100001</c:v>
                </c:pt>
                <c:pt idx="11594">
                  <c:v>1.526819467545</c:v>
                </c:pt>
                <c:pt idx="11595">
                  <c:v>1.52698969841</c:v>
                </c:pt>
                <c:pt idx="11596">
                  <c:v>1.5270771980290001</c:v>
                </c:pt>
                <c:pt idx="11597">
                  <c:v>1.5271630287169999</c:v>
                </c:pt>
                <c:pt idx="11598">
                  <c:v>1.5272499322890001</c:v>
                </c:pt>
                <c:pt idx="11599">
                  <c:v>1.527451038361</c:v>
                </c:pt>
                <c:pt idx="11600">
                  <c:v>1.527631640434</c:v>
                </c:pt>
                <c:pt idx="11601">
                  <c:v>1.527772545815</c:v>
                </c:pt>
                <c:pt idx="11602">
                  <c:v>1.5278797149659999</c:v>
                </c:pt>
                <c:pt idx="11603">
                  <c:v>1.5279853343959999</c:v>
                </c:pt>
                <c:pt idx="11604">
                  <c:v>1.5281709432599999</c:v>
                </c:pt>
                <c:pt idx="11605">
                  <c:v>1.528312444687</c:v>
                </c:pt>
                <c:pt idx="11606">
                  <c:v>1.528593301773</c:v>
                </c:pt>
                <c:pt idx="11607">
                  <c:v>1.52894449234</c:v>
                </c:pt>
                <c:pt idx="11608">
                  <c:v>1.5292731523509999</c:v>
                </c:pt>
                <c:pt idx="11609">
                  <c:v>1.529624700546</c:v>
                </c:pt>
                <c:pt idx="11610">
                  <c:v>1.5299216508869999</c:v>
                </c:pt>
                <c:pt idx="11611">
                  <c:v>1.5300023555760001</c:v>
                </c:pt>
                <c:pt idx="11612">
                  <c:v>1.530121803284</c:v>
                </c:pt>
                <c:pt idx="11613">
                  <c:v>1.530200123787</c:v>
                </c:pt>
                <c:pt idx="11614">
                  <c:v>1.530546307564</c:v>
                </c:pt>
                <c:pt idx="11615">
                  <c:v>1.530821800232</c:v>
                </c:pt>
                <c:pt idx="11616">
                  <c:v>1.5311152935029999</c:v>
                </c:pt>
                <c:pt idx="11617">
                  <c:v>1.531354427338</c:v>
                </c:pt>
                <c:pt idx="11618">
                  <c:v>1.5314726829530001</c:v>
                </c:pt>
                <c:pt idx="11619">
                  <c:v>1.5316678285600001</c:v>
                </c:pt>
                <c:pt idx="11620">
                  <c:v>1.5319428443909999</c:v>
                </c:pt>
                <c:pt idx="11621">
                  <c:v>1.5322558879849999</c:v>
                </c:pt>
                <c:pt idx="11622">
                  <c:v>1.5323891639709999</c:v>
                </c:pt>
                <c:pt idx="11623">
                  <c:v>1.5325548648830001</c:v>
                </c:pt>
                <c:pt idx="11624">
                  <c:v>1.53275847435</c:v>
                </c:pt>
                <c:pt idx="11625">
                  <c:v>1.532970309258</c:v>
                </c:pt>
                <c:pt idx="11626">
                  <c:v>1.5330991745</c:v>
                </c:pt>
                <c:pt idx="11627">
                  <c:v>1.5332189798360001</c:v>
                </c:pt>
                <c:pt idx="11628">
                  <c:v>1.533433198929</c:v>
                </c:pt>
                <c:pt idx="11629">
                  <c:v>1.5335507392879999</c:v>
                </c:pt>
                <c:pt idx="11630">
                  <c:v>1.53363764286</c:v>
                </c:pt>
                <c:pt idx="11631">
                  <c:v>1.533720254898</c:v>
                </c:pt>
                <c:pt idx="11632">
                  <c:v>1.5338275432590001</c:v>
                </c:pt>
                <c:pt idx="11633">
                  <c:v>1.533977389336</c:v>
                </c:pt>
                <c:pt idx="11634">
                  <c:v>1.534217953682</c:v>
                </c:pt>
                <c:pt idx="11635">
                  <c:v>1.534498929977</c:v>
                </c:pt>
                <c:pt idx="11636">
                  <c:v>1.5348491668699999</c:v>
                </c:pt>
                <c:pt idx="11637">
                  <c:v>1.5350652933119999</c:v>
                </c:pt>
                <c:pt idx="11638">
                  <c:v>1.5354537963870001</c:v>
                </c:pt>
                <c:pt idx="11639">
                  <c:v>1.535753011703</c:v>
                </c:pt>
                <c:pt idx="11640">
                  <c:v>1.536082983017</c:v>
                </c:pt>
                <c:pt idx="11641">
                  <c:v>1.536394119263</c:v>
                </c:pt>
                <c:pt idx="11642">
                  <c:v>1.5367019176479999</c:v>
                </c:pt>
                <c:pt idx="11643">
                  <c:v>1.5368374586110001</c:v>
                </c:pt>
                <c:pt idx="11644">
                  <c:v>1.5369426012039999</c:v>
                </c:pt>
                <c:pt idx="11645">
                  <c:v>1.5370489358899999</c:v>
                </c:pt>
                <c:pt idx="11646">
                  <c:v>1.5373584032059999</c:v>
                </c:pt>
                <c:pt idx="11647">
                  <c:v>1.5374621152879999</c:v>
                </c:pt>
                <c:pt idx="11648">
                  <c:v>1.537600278854</c:v>
                </c:pt>
                <c:pt idx="11649">
                  <c:v>1.537704944611</c:v>
                </c:pt>
                <c:pt idx="11650">
                  <c:v>1.537880897522</c:v>
                </c:pt>
                <c:pt idx="11651">
                  <c:v>1.538244605064</c:v>
                </c:pt>
                <c:pt idx="11652">
                  <c:v>1.5386028289789999</c:v>
                </c:pt>
                <c:pt idx="11653">
                  <c:v>1.5389791727069999</c:v>
                </c:pt>
                <c:pt idx="11654">
                  <c:v>1.539380550385</c:v>
                </c:pt>
                <c:pt idx="11655">
                  <c:v>1.5395432710650001</c:v>
                </c:pt>
                <c:pt idx="11656">
                  <c:v>1.5397090911869999</c:v>
                </c:pt>
                <c:pt idx="11657">
                  <c:v>1.53990483284</c:v>
                </c:pt>
                <c:pt idx="11658">
                  <c:v>1.5401214361190001</c:v>
                </c:pt>
                <c:pt idx="11659">
                  <c:v>1.5403763055799999</c:v>
                </c:pt>
                <c:pt idx="11660">
                  <c:v>1.5404574871059999</c:v>
                </c:pt>
                <c:pt idx="11661">
                  <c:v>1.5405651330950001</c:v>
                </c:pt>
                <c:pt idx="11662">
                  <c:v>1.5407016277309999</c:v>
                </c:pt>
                <c:pt idx="11663">
                  <c:v>1.540867567062</c:v>
                </c:pt>
                <c:pt idx="11664">
                  <c:v>1.5410333871840001</c:v>
                </c:pt>
                <c:pt idx="11665">
                  <c:v>1.5412704944610001</c:v>
                </c:pt>
                <c:pt idx="11666">
                  <c:v>1.5414060354229999</c:v>
                </c:pt>
                <c:pt idx="11667">
                  <c:v>1.541728854179</c:v>
                </c:pt>
                <c:pt idx="11668">
                  <c:v>1.542001843452</c:v>
                </c:pt>
                <c:pt idx="11669">
                  <c:v>1.5421314239499999</c:v>
                </c:pt>
                <c:pt idx="11670">
                  <c:v>1.542299032211</c:v>
                </c:pt>
                <c:pt idx="11671">
                  <c:v>1.542472839355</c:v>
                </c:pt>
                <c:pt idx="11672">
                  <c:v>1.542619347572</c:v>
                </c:pt>
                <c:pt idx="11673">
                  <c:v>1.5427930355070001</c:v>
                </c:pt>
                <c:pt idx="11674">
                  <c:v>1.5429431200029999</c:v>
                </c:pt>
                <c:pt idx="11675">
                  <c:v>1.543097615242</c:v>
                </c:pt>
                <c:pt idx="11676">
                  <c:v>1.543363451958</c:v>
                </c:pt>
                <c:pt idx="11677">
                  <c:v>1.543639421463</c:v>
                </c:pt>
                <c:pt idx="11678">
                  <c:v>1.5437636375429999</c:v>
                </c:pt>
                <c:pt idx="11679">
                  <c:v>1.5438526868819999</c:v>
                </c:pt>
                <c:pt idx="11680">
                  <c:v>1.543946146965</c:v>
                </c:pt>
                <c:pt idx="11681">
                  <c:v>1.5440340042109999</c:v>
                </c:pt>
                <c:pt idx="11682">
                  <c:v>1.544115424156</c:v>
                </c:pt>
                <c:pt idx="11683">
                  <c:v>1.5442023277279999</c:v>
                </c:pt>
                <c:pt idx="11684">
                  <c:v>1.5442849397659999</c:v>
                </c:pt>
                <c:pt idx="11685">
                  <c:v>1.54436480999</c:v>
                </c:pt>
                <c:pt idx="11686">
                  <c:v>1.5444818735120001</c:v>
                </c:pt>
                <c:pt idx="11687">
                  <c:v>1.5445901155470001</c:v>
                </c:pt>
                <c:pt idx="11688">
                  <c:v>1.5447055101389999</c:v>
                </c:pt>
                <c:pt idx="11689">
                  <c:v>1.5447863340379999</c:v>
                </c:pt>
                <c:pt idx="11690">
                  <c:v>1.5448672771450001</c:v>
                </c:pt>
                <c:pt idx="11691">
                  <c:v>1.54497885704</c:v>
                </c:pt>
                <c:pt idx="11692">
                  <c:v>1.5452806949619999</c:v>
                </c:pt>
                <c:pt idx="11693">
                  <c:v>1.5454217195510001</c:v>
                </c:pt>
                <c:pt idx="11694">
                  <c:v>1.5455977916720001</c:v>
                </c:pt>
                <c:pt idx="11695">
                  <c:v>1.5457506179810001</c:v>
                </c:pt>
                <c:pt idx="11696">
                  <c:v>1.545881986618</c:v>
                </c:pt>
                <c:pt idx="11697">
                  <c:v>1.545977115631</c:v>
                </c:pt>
                <c:pt idx="11698">
                  <c:v>1.5460250377660001</c:v>
                </c:pt>
                <c:pt idx="11699">
                  <c:v>1.5460655689239999</c:v>
                </c:pt>
                <c:pt idx="11700">
                  <c:v>1.5461134910579999</c:v>
                </c:pt>
                <c:pt idx="11701">
                  <c:v>1.546195745468</c:v>
                </c:pt>
                <c:pt idx="11702">
                  <c:v>1.546270728111</c:v>
                </c:pt>
                <c:pt idx="11703">
                  <c:v>1.5463677644730001</c:v>
                </c:pt>
                <c:pt idx="11704">
                  <c:v>1.5464572906489999</c:v>
                </c:pt>
                <c:pt idx="11705">
                  <c:v>1.546624541283</c:v>
                </c:pt>
                <c:pt idx="11706">
                  <c:v>1.546767711639</c:v>
                </c:pt>
                <c:pt idx="11707">
                  <c:v>1.5469242334369999</c:v>
                </c:pt>
                <c:pt idx="11708">
                  <c:v>1.547010183334</c:v>
                </c:pt>
                <c:pt idx="11709">
                  <c:v>1.547173023224</c:v>
                </c:pt>
                <c:pt idx="11710">
                  <c:v>1.547261953354</c:v>
                </c:pt>
                <c:pt idx="11711">
                  <c:v>1.5473910570139999</c:v>
                </c:pt>
                <c:pt idx="11712">
                  <c:v>1.5474877357479999</c:v>
                </c:pt>
                <c:pt idx="11713">
                  <c:v>1.5476499795909999</c:v>
                </c:pt>
                <c:pt idx="11714">
                  <c:v>1.547880291939</c:v>
                </c:pt>
                <c:pt idx="11715">
                  <c:v>1.5482329130170001</c:v>
                </c:pt>
                <c:pt idx="11716">
                  <c:v>1.548442959785</c:v>
                </c:pt>
                <c:pt idx="11717">
                  <c:v>1.5487936735150001</c:v>
                </c:pt>
                <c:pt idx="11718">
                  <c:v>1.5490196943279999</c:v>
                </c:pt>
                <c:pt idx="11719">
                  <c:v>1.5491511821749999</c:v>
                </c:pt>
                <c:pt idx="11720">
                  <c:v>1.54930627346</c:v>
                </c:pt>
                <c:pt idx="11721">
                  <c:v>1.549458265305</c:v>
                </c:pt>
                <c:pt idx="11722">
                  <c:v>1.5495461225510001</c:v>
                </c:pt>
                <c:pt idx="11723">
                  <c:v>1.5496551990509999</c:v>
                </c:pt>
                <c:pt idx="11724">
                  <c:v>1.549801230431</c:v>
                </c:pt>
                <c:pt idx="11725">
                  <c:v>1.550128340721</c:v>
                </c:pt>
                <c:pt idx="11726">
                  <c:v>1.55028450489</c:v>
                </c:pt>
                <c:pt idx="11727">
                  <c:v>1.550511002541</c:v>
                </c:pt>
                <c:pt idx="11728">
                  <c:v>1.5509400367740001</c:v>
                </c:pt>
                <c:pt idx="11729">
                  <c:v>1.551391482353</c:v>
                </c:pt>
                <c:pt idx="11730">
                  <c:v>1.551792860031</c:v>
                </c:pt>
                <c:pt idx="11731">
                  <c:v>1.552179694176</c:v>
                </c:pt>
                <c:pt idx="11732">
                  <c:v>1.552539110184</c:v>
                </c:pt>
                <c:pt idx="11733">
                  <c:v>1.5528744459149999</c:v>
                </c:pt>
                <c:pt idx="11734">
                  <c:v>1.5529867410660001</c:v>
                </c:pt>
                <c:pt idx="11735">
                  <c:v>1.5531741380690001</c:v>
                </c:pt>
                <c:pt idx="11736">
                  <c:v>1.5534780025479999</c:v>
                </c:pt>
                <c:pt idx="11737">
                  <c:v>1.5537217855450001</c:v>
                </c:pt>
                <c:pt idx="11738">
                  <c:v>1.553870558739</c:v>
                </c:pt>
                <c:pt idx="11739">
                  <c:v>1.553945422173</c:v>
                </c:pt>
                <c:pt idx="11740">
                  <c:v>1.5540655851359999</c:v>
                </c:pt>
                <c:pt idx="11741">
                  <c:v>1.554272651672</c:v>
                </c:pt>
                <c:pt idx="11742">
                  <c:v>1.554440021515</c:v>
                </c:pt>
                <c:pt idx="11743">
                  <c:v>1.5545319318769999</c:v>
                </c:pt>
                <c:pt idx="11744">
                  <c:v>1.554596185684</c:v>
                </c:pt>
                <c:pt idx="11745">
                  <c:v>1.554718971252</c:v>
                </c:pt>
                <c:pt idx="11746">
                  <c:v>1.554854989052</c:v>
                </c:pt>
                <c:pt idx="11747">
                  <c:v>1.554970860481</c:v>
                </c:pt>
                <c:pt idx="11748">
                  <c:v>1.5551667213439999</c:v>
                </c:pt>
                <c:pt idx="11749">
                  <c:v>1.5554343461989999</c:v>
                </c:pt>
                <c:pt idx="11750">
                  <c:v>1.5555719137190001</c:v>
                </c:pt>
                <c:pt idx="11751">
                  <c:v>1.555792212486</c:v>
                </c:pt>
                <c:pt idx="11752">
                  <c:v>1.556011795998</c:v>
                </c:pt>
                <c:pt idx="11753">
                  <c:v>1.5561434030529999</c:v>
                </c:pt>
                <c:pt idx="11754">
                  <c:v>1.5562690496439999</c:v>
                </c:pt>
                <c:pt idx="11755">
                  <c:v>1.556394815445</c:v>
                </c:pt>
                <c:pt idx="11756">
                  <c:v>1.55675983429</c:v>
                </c:pt>
                <c:pt idx="11757">
                  <c:v>1.5570950508120001</c:v>
                </c:pt>
                <c:pt idx="11758">
                  <c:v>1.5574276447299999</c:v>
                </c:pt>
                <c:pt idx="11759">
                  <c:v>1.557753205299</c:v>
                </c:pt>
                <c:pt idx="11760">
                  <c:v>1.558075904846</c:v>
                </c:pt>
                <c:pt idx="11761">
                  <c:v>1.558333277702</c:v>
                </c:pt>
                <c:pt idx="11762">
                  <c:v>1.5585497617720001</c:v>
                </c:pt>
                <c:pt idx="11763">
                  <c:v>1.5588009357449999</c:v>
                </c:pt>
                <c:pt idx="11764">
                  <c:v>1.5589542388919999</c:v>
                </c:pt>
                <c:pt idx="11765">
                  <c:v>1.559043645859</c:v>
                </c:pt>
                <c:pt idx="11766">
                  <c:v>1.559371471405</c:v>
                </c:pt>
                <c:pt idx="11767">
                  <c:v>1.559673905373</c:v>
                </c:pt>
                <c:pt idx="11768">
                  <c:v>1.560039162636</c:v>
                </c:pt>
                <c:pt idx="11769">
                  <c:v>1.560354232788</c:v>
                </c:pt>
                <c:pt idx="11770">
                  <c:v>1.5604803562159999</c:v>
                </c:pt>
                <c:pt idx="11771">
                  <c:v>1.560565233231</c:v>
                </c:pt>
                <c:pt idx="11772">
                  <c:v>1.5606993436809999</c:v>
                </c:pt>
                <c:pt idx="11773">
                  <c:v>1.560870409012</c:v>
                </c:pt>
                <c:pt idx="11774">
                  <c:v>1.561146020889</c:v>
                </c:pt>
                <c:pt idx="11775">
                  <c:v>1.5613069534299999</c:v>
                </c:pt>
                <c:pt idx="11776">
                  <c:v>1.5614340305329999</c:v>
                </c:pt>
                <c:pt idx="11777">
                  <c:v>1.56151664257</c:v>
                </c:pt>
                <c:pt idx="11778">
                  <c:v>1.5617941617969999</c:v>
                </c:pt>
                <c:pt idx="11779">
                  <c:v>1.5618950128560001</c:v>
                </c:pt>
                <c:pt idx="11780">
                  <c:v>1.562005519867</c:v>
                </c:pt>
                <c:pt idx="11781">
                  <c:v>1.562062978745</c:v>
                </c:pt>
                <c:pt idx="11782">
                  <c:v>1.562128782272</c:v>
                </c:pt>
                <c:pt idx="11783">
                  <c:v>1.562232255936</c:v>
                </c:pt>
                <c:pt idx="11784">
                  <c:v>1.5623191595079999</c:v>
                </c:pt>
                <c:pt idx="11785">
                  <c:v>1.5624463558199999</c:v>
                </c:pt>
                <c:pt idx="11786">
                  <c:v>1.5625987052920001</c:v>
                </c:pt>
                <c:pt idx="11787">
                  <c:v>1.562820076942</c:v>
                </c:pt>
                <c:pt idx="11788">
                  <c:v>1.5632055997850001</c:v>
                </c:pt>
                <c:pt idx="11789">
                  <c:v>1.563490509987</c:v>
                </c:pt>
                <c:pt idx="11790">
                  <c:v>1.5638755559919999</c:v>
                </c:pt>
                <c:pt idx="11791">
                  <c:v>1.563963890076</c:v>
                </c:pt>
                <c:pt idx="11792">
                  <c:v>1.5640078783039999</c:v>
                </c:pt>
                <c:pt idx="11793">
                  <c:v>1.5641022920609999</c:v>
                </c:pt>
                <c:pt idx="11794">
                  <c:v>1.5641974210739999</c:v>
                </c:pt>
                <c:pt idx="11795">
                  <c:v>1.5642870664599999</c:v>
                </c:pt>
                <c:pt idx="11796">
                  <c:v>1.5646538734440001</c:v>
                </c:pt>
                <c:pt idx="11797">
                  <c:v>1.565012931824</c:v>
                </c:pt>
                <c:pt idx="11798">
                  <c:v>1.5653673410419999</c:v>
                </c:pt>
                <c:pt idx="11799">
                  <c:v>1.565694928169</c:v>
                </c:pt>
                <c:pt idx="11800">
                  <c:v>1.5660673379900001</c:v>
                </c:pt>
                <c:pt idx="11801">
                  <c:v>1.5662566423419999</c:v>
                </c:pt>
                <c:pt idx="11802">
                  <c:v>1.566606879234</c:v>
                </c:pt>
                <c:pt idx="11803">
                  <c:v>1.566774368286</c:v>
                </c:pt>
                <c:pt idx="11804">
                  <c:v>1.5671058893200001</c:v>
                </c:pt>
                <c:pt idx="11805">
                  <c:v>1.5672610998150001</c:v>
                </c:pt>
                <c:pt idx="11806">
                  <c:v>1.5674110651019999</c:v>
                </c:pt>
                <c:pt idx="11807">
                  <c:v>1.567547678947</c:v>
                </c:pt>
                <c:pt idx="11808">
                  <c:v>1.5677807331089999</c:v>
                </c:pt>
                <c:pt idx="11809">
                  <c:v>1.567905068398</c:v>
                </c:pt>
                <c:pt idx="11810">
                  <c:v>1.5679954290389999</c:v>
                </c:pt>
                <c:pt idx="11811">
                  <c:v>1.5680814981460001</c:v>
                </c:pt>
                <c:pt idx="11812">
                  <c:v>1.568166613579</c:v>
                </c:pt>
                <c:pt idx="11813">
                  <c:v>1.5682517290119999</c:v>
                </c:pt>
                <c:pt idx="11814">
                  <c:v>1.568373203278</c:v>
                </c:pt>
                <c:pt idx="11815">
                  <c:v>1.5684880018230001</c:v>
                </c:pt>
                <c:pt idx="11816">
                  <c:v>1.568701028824</c:v>
                </c:pt>
                <c:pt idx="11817">
                  <c:v>1.5690147876739999</c:v>
                </c:pt>
                <c:pt idx="11818">
                  <c:v>1.569239020348</c:v>
                </c:pt>
                <c:pt idx="11819">
                  <c:v>1.5694314241409999</c:v>
                </c:pt>
                <c:pt idx="11820">
                  <c:v>1.5696204900740001</c:v>
                </c:pt>
                <c:pt idx="11821">
                  <c:v>1.569764733315</c:v>
                </c:pt>
                <c:pt idx="11822">
                  <c:v>1.5698935985569999</c:v>
                </c:pt>
                <c:pt idx="11823">
                  <c:v>1.5699578523640001</c:v>
                </c:pt>
                <c:pt idx="11824">
                  <c:v>1.5700494050980001</c:v>
                </c:pt>
                <c:pt idx="11825">
                  <c:v>1.570265650749</c:v>
                </c:pt>
                <c:pt idx="11826">
                  <c:v>1.5703793764109999</c:v>
                </c:pt>
                <c:pt idx="11827">
                  <c:v>1.570587992668</c:v>
                </c:pt>
                <c:pt idx="11828">
                  <c:v>1.5708769559860001</c:v>
                </c:pt>
                <c:pt idx="11829">
                  <c:v>1.571274399757</c:v>
                </c:pt>
                <c:pt idx="11830">
                  <c:v>1.5714159011840001</c:v>
                </c:pt>
                <c:pt idx="11831">
                  <c:v>1.5715125799180001</c:v>
                </c:pt>
                <c:pt idx="11832">
                  <c:v>1.5716054439539999</c:v>
                </c:pt>
                <c:pt idx="11833">
                  <c:v>1.571991205215</c:v>
                </c:pt>
                <c:pt idx="11834">
                  <c:v>1.5722966194150001</c:v>
                </c:pt>
                <c:pt idx="11835">
                  <c:v>1.5725476741790001</c:v>
                </c:pt>
                <c:pt idx="11836">
                  <c:v>1.572694540024</c:v>
                </c:pt>
                <c:pt idx="11837">
                  <c:v>1.5730167627330001</c:v>
                </c:pt>
                <c:pt idx="11838">
                  <c:v>1.573372364044</c:v>
                </c:pt>
                <c:pt idx="11839">
                  <c:v>1.573450684547</c:v>
                </c:pt>
                <c:pt idx="11840">
                  <c:v>1.5735641717910001</c:v>
                </c:pt>
                <c:pt idx="11841">
                  <c:v>1.573646187782</c:v>
                </c:pt>
                <c:pt idx="11842">
                  <c:v>1.5737253427510001</c:v>
                </c:pt>
                <c:pt idx="11843">
                  <c:v>1.5738375186919999</c:v>
                </c:pt>
                <c:pt idx="11844">
                  <c:v>1.573958039284</c:v>
                </c:pt>
                <c:pt idx="11845">
                  <c:v>1.5740395784379999</c:v>
                </c:pt>
                <c:pt idx="11846">
                  <c:v>1.5741233825680001</c:v>
                </c:pt>
                <c:pt idx="11847">
                  <c:v>1.5742098093029999</c:v>
                </c:pt>
                <c:pt idx="11848">
                  <c:v>1.5742909908289999</c:v>
                </c:pt>
                <c:pt idx="11849">
                  <c:v>1.5744118690490001</c:v>
                </c:pt>
                <c:pt idx="11850">
                  <c:v>1.574521303177</c:v>
                </c:pt>
                <c:pt idx="11851">
                  <c:v>1.5747954845429999</c:v>
                </c:pt>
                <c:pt idx="11852">
                  <c:v>1.574896216393</c:v>
                </c:pt>
                <c:pt idx="11853">
                  <c:v>1.574937105179</c:v>
                </c:pt>
                <c:pt idx="11854">
                  <c:v>1.5749795436859999</c:v>
                </c:pt>
                <c:pt idx="11855">
                  <c:v>1.575222492218</c:v>
                </c:pt>
                <c:pt idx="11856">
                  <c:v>1.575561642647</c:v>
                </c:pt>
                <c:pt idx="11857">
                  <c:v>1.5758576393129999</c:v>
                </c:pt>
                <c:pt idx="11858">
                  <c:v>1.576017618179</c:v>
                </c:pt>
                <c:pt idx="11859">
                  <c:v>1.576143980026</c:v>
                </c:pt>
                <c:pt idx="11860">
                  <c:v>1.5762901306149999</c:v>
                </c:pt>
                <c:pt idx="11861">
                  <c:v>1.5764766931530001</c:v>
                </c:pt>
                <c:pt idx="11862">
                  <c:v>1.5766394138340001</c:v>
                </c:pt>
                <c:pt idx="11863">
                  <c:v>1.576768517494</c:v>
                </c:pt>
                <c:pt idx="11864">
                  <c:v>1.5768880844119999</c:v>
                </c:pt>
                <c:pt idx="11865">
                  <c:v>1.5772134065629999</c:v>
                </c:pt>
                <c:pt idx="11866">
                  <c:v>1.5773721933360001</c:v>
                </c:pt>
                <c:pt idx="11867">
                  <c:v>1.5775022506709999</c:v>
                </c:pt>
                <c:pt idx="11868">
                  <c:v>1.5776239633560001</c:v>
                </c:pt>
                <c:pt idx="11869">
                  <c:v>1.5779858827590001</c:v>
                </c:pt>
                <c:pt idx="11870">
                  <c:v>1.5780607461930001</c:v>
                </c:pt>
                <c:pt idx="11871">
                  <c:v>1.5781813859939999</c:v>
                </c:pt>
                <c:pt idx="11872">
                  <c:v>1.57826089859</c:v>
                </c:pt>
                <c:pt idx="11873">
                  <c:v>1.5783880949019999</c:v>
                </c:pt>
                <c:pt idx="11874">
                  <c:v>1.5787402391430001</c:v>
                </c:pt>
                <c:pt idx="11875">
                  <c:v>1.57892370224</c:v>
                </c:pt>
                <c:pt idx="11876">
                  <c:v>1.5790799856190001</c:v>
                </c:pt>
                <c:pt idx="11877">
                  <c:v>1.5791944265369999</c:v>
                </c:pt>
                <c:pt idx="11878">
                  <c:v>1.579274892807</c:v>
                </c:pt>
                <c:pt idx="11879">
                  <c:v>1.5794559717179999</c:v>
                </c:pt>
                <c:pt idx="11880">
                  <c:v>1.5796736478810001</c:v>
                </c:pt>
                <c:pt idx="11881">
                  <c:v>1.5797873735429999</c:v>
                </c:pt>
                <c:pt idx="11882">
                  <c:v>1.5799040794370001</c:v>
                </c:pt>
                <c:pt idx="11883">
                  <c:v>1.579990744591</c:v>
                </c:pt>
                <c:pt idx="11884">
                  <c:v>1.580109238625</c:v>
                </c:pt>
                <c:pt idx="11885">
                  <c:v>1.5804256200789999</c:v>
                </c:pt>
                <c:pt idx="11886">
                  <c:v>1.5807820558550001</c:v>
                </c:pt>
                <c:pt idx="11887">
                  <c:v>1.581064343452</c:v>
                </c:pt>
                <c:pt idx="11888">
                  <c:v>1.5812880992889999</c:v>
                </c:pt>
                <c:pt idx="11889">
                  <c:v>1.581659793854</c:v>
                </c:pt>
                <c:pt idx="11890">
                  <c:v>1.5817555189129999</c:v>
                </c:pt>
                <c:pt idx="11891">
                  <c:v>1.581847906113</c:v>
                </c:pt>
                <c:pt idx="11892">
                  <c:v>1.5818964242939999</c:v>
                </c:pt>
                <c:pt idx="11893">
                  <c:v>1.5819878578190001</c:v>
                </c:pt>
                <c:pt idx="11894">
                  <c:v>1.5820771455760001</c:v>
                </c:pt>
                <c:pt idx="11895">
                  <c:v>1.582164764404</c:v>
                </c:pt>
                <c:pt idx="11896">
                  <c:v>1.5822869539260001</c:v>
                </c:pt>
                <c:pt idx="11897">
                  <c:v>1.582413315773</c:v>
                </c:pt>
                <c:pt idx="11898">
                  <c:v>1.582497596741</c:v>
                </c:pt>
                <c:pt idx="11899">
                  <c:v>1.5826585292819999</c:v>
                </c:pt>
                <c:pt idx="11900">
                  <c:v>1.582883954048</c:v>
                </c:pt>
                <c:pt idx="11901">
                  <c:v>1.5830682516100001</c:v>
                </c:pt>
                <c:pt idx="11902">
                  <c:v>1.583331227303</c:v>
                </c:pt>
                <c:pt idx="11903">
                  <c:v>1.583532094955</c:v>
                </c:pt>
                <c:pt idx="11904">
                  <c:v>1.5836577415469999</c:v>
                </c:pt>
                <c:pt idx="11905">
                  <c:v>1.5837703943250001</c:v>
                </c:pt>
                <c:pt idx="11906">
                  <c:v>1.584096074104</c:v>
                </c:pt>
                <c:pt idx="11907">
                  <c:v>1.5842193365099999</c:v>
                </c:pt>
                <c:pt idx="11908">
                  <c:v>1.5843406915660001</c:v>
                </c:pt>
                <c:pt idx="11909">
                  <c:v>1.584530472755</c:v>
                </c:pt>
                <c:pt idx="11910">
                  <c:v>1.5847241878510001</c:v>
                </c:pt>
                <c:pt idx="11911">
                  <c:v>1.584841489792</c:v>
                </c:pt>
                <c:pt idx="11912">
                  <c:v>1.5849378108979999</c:v>
                </c:pt>
                <c:pt idx="11913">
                  <c:v>1.585024833679</c:v>
                </c:pt>
                <c:pt idx="11914">
                  <c:v>1.5851743221279999</c:v>
                </c:pt>
                <c:pt idx="11915">
                  <c:v>1.5853414535520001</c:v>
                </c:pt>
                <c:pt idx="11916">
                  <c:v>1.5854262113569999</c:v>
                </c:pt>
                <c:pt idx="11917">
                  <c:v>1.585510253906</c:v>
                </c:pt>
                <c:pt idx="11918">
                  <c:v>1.585598349571</c:v>
                </c:pt>
                <c:pt idx="11919">
                  <c:v>1.5856825113299999</c:v>
                </c:pt>
                <c:pt idx="11920">
                  <c:v>1.585802316666</c:v>
                </c:pt>
                <c:pt idx="11921">
                  <c:v>1.5861227512360001</c:v>
                </c:pt>
                <c:pt idx="11922">
                  <c:v>1.5863547325130001</c:v>
                </c:pt>
                <c:pt idx="11923">
                  <c:v>1.586678385735</c:v>
                </c:pt>
                <c:pt idx="11924">
                  <c:v>1.5868594646450001</c:v>
                </c:pt>
                <c:pt idx="11925">
                  <c:v>1.586936593056</c:v>
                </c:pt>
                <c:pt idx="11926">
                  <c:v>1.5870682001109999</c:v>
                </c:pt>
                <c:pt idx="11927">
                  <c:v>1.5872067213059999</c:v>
                </c:pt>
                <c:pt idx="11928">
                  <c:v>1.5873863697049999</c:v>
                </c:pt>
                <c:pt idx="11929">
                  <c:v>1.5875537395479999</c:v>
                </c:pt>
                <c:pt idx="11930">
                  <c:v>1.587703108788</c:v>
                </c:pt>
                <c:pt idx="11931">
                  <c:v>1.5878525972369999</c:v>
                </c:pt>
                <c:pt idx="11932">
                  <c:v>1.5879902839660001</c:v>
                </c:pt>
                <c:pt idx="11933">
                  <c:v>1.588282942772</c:v>
                </c:pt>
                <c:pt idx="11934">
                  <c:v>1.5886054038999999</c:v>
                </c:pt>
                <c:pt idx="11935">
                  <c:v>1.588811397552</c:v>
                </c:pt>
                <c:pt idx="11936">
                  <c:v>1.5889278650280001</c:v>
                </c:pt>
                <c:pt idx="11937">
                  <c:v>1.589010953903</c:v>
                </c:pt>
                <c:pt idx="11938">
                  <c:v>1.5890876054759999</c:v>
                </c:pt>
                <c:pt idx="11939">
                  <c:v>1.5894405841829999</c:v>
                </c:pt>
                <c:pt idx="11940">
                  <c:v>1.5895884037020001</c:v>
                </c:pt>
                <c:pt idx="11941">
                  <c:v>1.589666843414</c:v>
                </c:pt>
                <c:pt idx="11942">
                  <c:v>1.5898286104199999</c:v>
                </c:pt>
                <c:pt idx="11943">
                  <c:v>1.590020656586</c:v>
                </c:pt>
                <c:pt idx="11944">
                  <c:v>1.5902043581009999</c:v>
                </c:pt>
                <c:pt idx="11945">
                  <c:v>1.590318202972</c:v>
                </c:pt>
                <c:pt idx="11946">
                  <c:v>1.5904376506810001</c:v>
                </c:pt>
                <c:pt idx="11947">
                  <c:v>1.590553402901</c:v>
                </c:pt>
                <c:pt idx="11948">
                  <c:v>1.590701937675</c:v>
                </c:pt>
                <c:pt idx="11949">
                  <c:v>1.5909122228620001</c:v>
                </c:pt>
                <c:pt idx="11950">
                  <c:v>1.5912584066390001</c:v>
                </c:pt>
                <c:pt idx="11951">
                  <c:v>1.5913938283919999</c:v>
                </c:pt>
                <c:pt idx="11952">
                  <c:v>1.591503739357</c:v>
                </c:pt>
                <c:pt idx="11953">
                  <c:v>1.591624498367</c:v>
                </c:pt>
                <c:pt idx="11954">
                  <c:v>1.591700315475</c:v>
                </c:pt>
                <c:pt idx="11955">
                  <c:v>1.5917396545410001</c:v>
                </c:pt>
                <c:pt idx="11956">
                  <c:v>1.5917903184890001</c:v>
                </c:pt>
                <c:pt idx="11957">
                  <c:v>1.592038393021</c:v>
                </c:pt>
                <c:pt idx="11958">
                  <c:v>1.5921844244000001</c:v>
                </c:pt>
                <c:pt idx="11959">
                  <c:v>1.5925428867339999</c:v>
                </c:pt>
                <c:pt idx="11960">
                  <c:v>1.5927677154540001</c:v>
                </c:pt>
                <c:pt idx="11961">
                  <c:v>1.592945814133</c:v>
                </c:pt>
                <c:pt idx="11962">
                  <c:v>1.593082070351</c:v>
                </c:pt>
                <c:pt idx="11963">
                  <c:v>1.593462228775</c:v>
                </c:pt>
                <c:pt idx="11964">
                  <c:v>1.5936423540119999</c:v>
                </c:pt>
                <c:pt idx="11965">
                  <c:v>1.593798995018</c:v>
                </c:pt>
                <c:pt idx="11966">
                  <c:v>1.5939384698870001</c:v>
                </c:pt>
                <c:pt idx="11967">
                  <c:v>1.594037890434</c:v>
                </c:pt>
                <c:pt idx="11968">
                  <c:v>1.594118118286</c:v>
                </c:pt>
                <c:pt idx="11969">
                  <c:v>1.594215631485</c:v>
                </c:pt>
                <c:pt idx="11970">
                  <c:v>1.594291210175</c:v>
                </c:pt>
                <c:pt idx="11971">
                  <c:v>1.5944336652760001</c:v>
                </c:pt>
                <c:pt idx="11972">
                  <c:v>1.594618201256</c:v>
                </c:pt>
                <c:pt idx="11973">
                  <c:v>1.5947103500369999</c:v>
                </c:pt>
                <c:pt idx="11974">
                  <c:v>1.5947930812840001</c:v>
                </c:pt>
                <c:pt idx="11975">
                  <c:v>1.5949025154109999</c:v>
                </c:pt>
                <c:pt idx="11976">
                  <c:v>1.595054388046</c:v>
                </c:pt>
                <c:pt idx="11977">
                  <c:v>1.5952022075650001</c:v>
                </c:pt>
                <c:pt idx="11978">
                  <c:v>1.5952883958820001</c:v>
                </c:pt>
                <c:pt idx="11979">
                  <c:v>1.595338582993</c:v>
                </c:pt>
                <c:pt idx="11980">
                  <c:v>1.5954405069349999</c:v>
                </c:pt>
                <c:pt idx="11981">
                  <c:v>1.595493912697</c:v>
                </c:pt>
                <c:pt idx="11982">
                  <c:v>1.5955466032029999</c:v>
                </c:pt>
                <c:pt idx="11983">
                  <c:v>1.5956013202670001</c:v>
                </c:pt>
                <c:pt idx="11984">
                  <c:v>1.595702409744</c:v>
                </c:pt>
                <c:pt idx="11985">
                  <c:v>1.5958073139190001</c:v>
                </c:pt>
                <c:pt idx="11986">
                  <c:v>1.595961332321</c:v>
                </c:pt>
                <c:pt idx="11987">
                  <c:v>1.596057295799</c:v>
                </c:pt>
                <c:pt idx="11988">
                  <c:v>1.5961561203000001</c:v>
                </c:pt>
                <c:pt idx="11989">
                  <c:v>1.596297621727</c:v>
                </c:pt>
                <c:pt idx="11990">
                  <c:v>1.596437931061</c:v>
                </c:pt>
                <c:pt idx="11991">
                  <c:v>1.5967752933499999</c:v>
                </c:pt>
                <c:pt idx="11992">
                  <c:v>1.5971430540080001</c:v>
                </c:pt>
                <c:pt idx="11993">
                  <c:v>1.597491502762</c:v>
                </c:pt>
                <c:pt idx="11994">
                  <c:v>1.5978292226790001</c:v>
                </c:pt>
                <c:pt idx="11995">
                  <c:v>1.597921490669</c:v>
                </c:pt>
                <c:pt idx="11996">
                  <c:v>1.598045229912</c:v>
                </c:pt>
                <c:pt idx="11997">
                  <c:v>1.5983752012250001</c:v>
                </c:pt>
                <c:pt idx="11998">
                  <c:v>1.5985217094419999</c:v>
                </c:pt>
                <c:pt idx="11999">
                  <c:v>1.5986080169679999</c:v>
                </c:pt>
                <c:pt idx="12000">
                  <c:v>1.5987323522570001</c:v>
                </c:pt>
                <c:pt idx="12001">
                  <c:v>1.5990874767300001</c:v>
                </c:pt>
                <c:pt idx="12002">
                  <c:v>1.5992105007170001</c:v>
                </c:pt>
                <c:pt idx="12003">
                  <c:v>1.5992977619169999</c:v>
                </c:pt>
                <c:pt idx="12004">
                  <c:v>1.5996536016459999</c:v>
                </c:pt>
                <c:pt idx="12005">
                  <c:v>1.599959611893</c:v>
                </c:pt>
                <c:pt idx="12006">
                  <c:v>1.600137710571</c:v>
                </c:pt>
                <c:pt idx="12007">
                  <c:v>1.600345253944</c:v>
                </c:pt>
                <c:pt idx="12008">
                  <c:v>1.600539803505</c:v>
                </c:pt>
                <c:pt idx="12009">
                  <c:v>1.6006971597670001</c:v>
                </c:pt>
                <c:pt idx="12010">
                  <c:v>1.600981831551</c:v>
                </c:pt>
                <c:pt idx="12011">
                  <c:v>1.601263642311</c:v>
                </c:pt>
                <c:pt idx="12012">
                  <c:v>1.6015690565109999</c:v>
                </c:pt>
                <c:pt idx="12013">
                  <c:v>1.601903319359</c:v>
                </c:pt>
                <c:pt idx="12014">
                  <c:v>1.602076888084</c:v>
                </c:pt>
                <c:pt idx="12015">
                  <c:v>1.602159142494</c:v>
                </c:pt>
                <c:pt idx="12016">
                  <c:v>1.602286219597</c:v>
                </c:pt>
                <c:pt idx="12017">
                  <c:v>1.602702856064</c:v>
                </c:pt>
                <c:pt idx="12018">
                  <c:v>1.6029130220409999</c:v>
                </c:pt>
                <c:pt idx="12019">
                  <c:v>1.603239178658</c:v>
                </c:pt>
                <c:pt idx="12020">
                  <c:v>1.6034636497500001</c:v>
                </c:pt>
                <c:pt idx="12021">
                  <c:v>1.6036261320109999</c:v>
                </c:pt>
                <c:pt idx="12022">
                  <c:v>1.6038858890529999</c:v>
                </c:pt>
                <c:pt idx="12023">
                  <c:v>1.604296088219</c:v>
                </c:pt>
                <c:pt idx="12024">
                  <c:v>1.6046501398090001</c:v>
                </c:pt>
                <c:pt idx="12025">
                  <c:v>1.604907274246</c:v>
                </c:pt>
                <c:pt idx="12026">
                  <c:v>1.605240345001</c:v>
                </c:pt>
                <c:pt idx="12027">
                  <c:v>1.6055364608760001</c:v>
                </c:pt>
                <c:pt idx="12028">
                  <c:v>1.6056705713270001</c:v>
                </c:pt>
                <c:pt idx="12029">
                  <c:v>1.6057447195050001</c:v>
                </c:pt>
                <c:pt idx="12030">
                  <c:v>1.6057873964310001</c:v>
                </c:pt>
                <c:pt idx="12031">
                  <c:v>1.6058155298229999</c:v>
                </c:pt>
                <c:pt idx="12032">
                  <c:v>1.6059644222260001</c:v>
                </c:pt>
                <c:pt idx="12033">
                  <c:v>1.606082439423</c:v>
                </c:pt>
                <c:pt idx="12034">
                  <c:v>1.6062654256819999</c:v>
                </c:pt>
                <c:pt idx="12035">
                  <c:v>1.606548905373</c:v>
                </c:pt>
                <c:pt idx="12036">
                  <c:v>1.6067484617229999</c:v>
                </c:pt>
                <c:pt idx="12037">
                  <c:v>1.6069761514659999</c:v>
                </c:pt>
                <c:pt idx="12038">
                  <c:v>1.6073132753370001</c:v>
                </c:pt>
                <c:pt idx="12039">
                  <c:v>1.607631802559</c:v>
                </c:pt>
                <c:pt idx="12040">
                  <c:v>1.607841253281</c:v>
                </c:pt>
                <c:pt idx="12041">
                  <c:v>1.6080867052079999</c:v>
                </c:pt>
                <c:pt idx="12042">
                  <c:v>1.608388900757</c:v>
                </c:pt>
                <c:pt idx="12043">
                  <c:v>1.608546733856</c:v>
                </c:pt>
                <c:pt idx="12044">
                  <c:v>1.6088815927510001</c:v>
                </c:pt>
                <c:pt idx="12045">
                  <c:v>1.6090135574340001</c:v>
                </c:pt>
                <c:pt idx="12046">
                  <c:v>1.609104752541</c:v>
                </c:pt>
                <c:pt idx="12047">
                  <c:v>1.609197974205</c:v>
                </c:pt>
                <c:pt idx="12048">
                  <c:v>1.609322547913</c:v>
                </c:pt>
                <c:pt idx="12049">
                  <c:v>1.6094827651979999</c:v>
                </c:pt>
                <c:pt idx="12050">
                  <c:v>1.6098294258120001</c:v>
                </c:pt>
                <c:pt idx="12051">
                  <c:v>1.6099483966829999</c:v>
                </c:pt>
                <c:pt idx="12052">
                  <c:v>1.610073447227</c:v>
                </c:pt>
                <c:pt idx="12053">
                  <c:v>1.6101555824280001</c:v>
                </c:pt>
                <c:pt idx="12054">
                  <c:v>1.6103465557100001</c:v>
                </c:pt>
                <c:pt idx="12055">
                  <c:v>1.6104245185849999</c:v>
                </c:pt>
                <c:pt idx="12056">
                  <c:v>1.6105777025220001</c:v>
                </c:pt>
                <c:pt idx="12057">
                  <c:v>1.6107243299480001</c:v>
                </c:pt>
                <c:pt idx="12058">
                  <c:v>1.611029267311</c:v>
                </c:pt>
                <c:pt idx="12059">
                  <c:v>1.611329913139</c:v>
                </c:pt>
                <c:pt idx="12060">
                  <c:v>1.6114586591719999</c:v>
                </c:pt>
                <c:pt idx="12061">
                  <c:v>1.6115665435790001</c:v>
                </c:pt>
                <c:pt idx="12062">
                  <c:v>1.611678481102</c:v>
                </c:pt>
                <c:pt idx="12063">
                  <c:v>1.611754655838</c:v>
                </c:pt>
                <c:pt idx="12064">
                  <c:v>1.611843466759</c:v>
                </c:pt>
                <c:pt idx="12065">
                  <c:v>1.6119300127030001</c:v>
                </c:pt>
                <c:pt idx="12066">
                  <c:v>1.6120163202290001</c:v>
                </c:pt>
                <c:pt idx="12067">
                  <c:v>1.6121385097500001</c:v>
                </c:pt>
                <c:pt idx="12068">
                  <c:v>1.6122790575029999</c:v>
                </c:pt>
                <c:pt idx="12069">
                  <c:v>1.6125502586360001</c:v>
                </c:pt>
                <c:pt idx="12070">
                  <c:v>1.6128177642820001</c:v>
                </c:pt>
                <c:pt idx="12071">
                  <c:v>1.6131289005280001</c:v>
                </c:pt>
                <c:pt idx="12072">
                  <c:v>1.6134587526319999</c:v>
                </c:pt>
                <c:pt idx="12073">
                  <c:v>1.6138032674789999</c:v>
                </c:pt>
                <c:pt idx="12074">
                  <c:v>1.61392223835</c:v>
                </c:pt>
                <c:pt idx="12075">
                  <c:v>1.614042520523</c:v>
                </c:pt>
                <c:pt idx="12076">
                  <c:v>1.6141911745069999</c:v>
                </c:pt>
                <c:pt idx="12077">
                  <c:v>1.614502072334</c:v>
                </c:pt>
                <c:pt idx="12078">
                  <c:v>1.6146515607830001</c:v>
                </c:pt>
                <c:pt idx="12079">
                  <c:v>1.6149871349330001</c:v>
                </c:pt>
                <c:pt idx="12080">
                  <c:v>1.6150777339939999</c:v>
                </c:pt>
                <c:pt idx="12081">
                  <c:v>1.6151714324949999</c:v>
                </c:pt>
                <c:pt idx="12082">
                  <c:v>1.6152158975599999</c:v>
                </c:pt>
                <c:pt idx="12083">
                  <c:v>1.615263342857</c:v>
                </c:pt>
                <c:pt idx="12084">
                  <c:v>1.61535358429</c:v>
                </c:pt>
                <c:pt idx="12085">
                  <c:v>1.6154351234440001</c:v>
                </c:pt>
                <c:pt idx="12086">
                  <c:v>1.6155722141269999</c:v>
                </c:pt>
                <c:pt idx="12087">
                  <c:v>1.615909099579</c:v>
                </c:pt>
                <c:pt idx="12088">
                  <c:v>1.616237998009</c:v>
                </c:pt>
                <c:pt idx="12089">
                  <c:v>1.616367697716</c:v>
                </c:pt>
                <c:pt idx="12090">
                  <c:v>1.616494297981</c:v>
                </c:pt>
                <c:pt idx="12091">
                  <c:v>1.616619944572</c:v>
                </c:pt>
                <c:pt idx="12092">
                  <c:v>1.6167706251139999</c:v>
                </c:pt>
                <c:pt idx="12093">
                  <c:v>1.6168915033339999</c:v>
                </c:pt>
                <c:pt idx="12094">
                  <c:v>1.616948723793</c:v>
                </c:pt>
                <c:pt idx="12095">
                  <c:v>1.6170381307599999</c:v>
                </c:pt>
                <c:pt idx="12096">
                  <c:v>1.6171252727509999</c:v>
                </c:pt>
                <c:pt idx="12097">
                  <c:v>1.6172463893889999</c:v>
                </c:pt>
                <c:pt idx="12098">
                  <c:v>1.6175225973130001</c:v>
                </c:pt>
                <c:pt idx="12099">
                  <c:v>1.6177634000779999</c:v>
                </c:pt>
                <c:pt idx="12100">
                  <c:v>1.61808359623</c:v>
                </c:pt>
                <c:pt idx="12101">
                  <c:v>1.618357539177</c:v>
                </c:pt>
                <c:pt idx="12102">
                  <c:v>1.6185812950130001</c:v>
                </c:pt>
                <c:pt idx="12103">
                  <c:v>1.61865568161</c:v>
                </c:pt>
                <c:pt idx="12104">
                  <c:v>1.618775367737</c:v>
                </c:pt>
                <c:pt idx="12105">
                  <c:v>1.618862509727</c:v>
                </c:pt>
                <c:pt idx="12106">
                  <c:v>1.618946313858</c:v>
                </c:pt>
                <c:pt idx="12107">
                  <c:v>1.6190251111980001</c:v>
                </c:pt>
                <c:pt idx="12108">
                  <c:v>1.619141578674</c:v>
                </c:pt>
                <c:pt idx="12109">
                  <c:v>1.6194568872449999</c:v>
                </c:pt>
                <c:pt idx="12110">
                  <c:v>1.6196658611300001</c:v>
                </c:pt>
                <c:pt idx="12111">
                  <c:v>1.619780540466</c:v>
                </c:pt>
                <c:pt idx="12112">
                  <c:v>1.619860053062</c:v>
                </c:pt>
                <c:pt idx="12113">
                  <c:v>1.619946479797</c:v>
                </c:pt>
                <c:pt idx="12114">
                  <c:v>1.6200348138809999</c:v>
                </c:pt>
                <c:pt idx="12115">
                  <c:v>1.6201223134989999</c:v>
                </c:pt>
                <c:pt idx="12116">
                  <c:v>1.620279312134</c:v>
                </c:pt>
                <c:pt idx="12117">
                  <c:v>1.620459914207</c:v>
                </c:pt>
                <c:pt idx="12118">
                  <c:v>1.620791316032</c:v>
                </c:pt>
                <c:pt idx="12119">
                  <c:v>1.62104165554</c:v>
                </c:pt>
                <c:pt idx="12120">
                  <c:v>1.6211812496189999</c:v>
                </c:pt>
                <c:pt idx="12121">
                  <c:v>1.621268153191</c:v>
                </c:pt>
                <c:pt idx="12122">
                  <c:v>1.6213819980619999</c:v>
                </c:pt>
                <c:pt idx="12123">
                  <c:v>1.6215310096740001</c:v>
                </c:pt>
                <c:pt idx="12124">
                  <c:v>1.621821761131</c:v>
                </c:pt>
                <c:pt idx="12125">
                  <c:v>1.621965765953</c:v>
                </c:pt>
                <c:pt idx="12126">
                  <c:v>1.6222679615019999</c:v>
                </c:pt>
                <c:pt idx="12127">
                  <c:v>1.6225628852839999</c:v>
                </c:pt>
                <c:pt idx="12128">
                  <c:v>1.6228468418119999</c:v>
                </c:pt>
                <c:pt idx="12129">
                  <c:v>1.622944116592</c:v>
                </c:pt>
                <c:pt idx="12130">
                  <c:v>1.6230370998379999</c:v>
                </c:pt>
                <c:pt idx="12131">
                  <c:v>1.6231796741490001</c:v>
                </c:pt>
                <c:pt idx="12132">
                  <c:v>1.6234910488130001</c:v>
                </c:pt>
                <c:pt idx="12133">
                  <c:v>1.623788952827</c:v>
                </c:pt>
                <c:pt idx="12134">
                  <c:v>1.6239365339280001</c:v>
                </c:pt>
                <c:pt idx="12135">
                  <c:v>1.6241310834880001</c:v>
                </c:pt>
                <c:pt idx="12136">
                  <c:v>1.6242942810059999</c:v>
                </c:pt>
                <c:pt idx="12137">
                  <c:v>1.62460744381</c:v>
                </c:pt>
                <c:pt idx="12138">
                  <c:v>1.6247631311420001</c:v>
                </c:pt>
                <c:pt idx="12139">
                  <c:v>1.6248396635060001</c:v>
                </c:pt>
                <c:pt idx="12140">
                  <c:v>1.6249219179150001</c:v>
                </c:pt>
                <c:pt idx="12141">
                  <c:v>1.625005245209</c:v>
                </c:pt>
                <c:pt idx="12142">
                  <c:v>1.625085473061</c:v>
                </c:pt>
                <c:pt idx="12143">
                  <c:v>1.6251703500750001</c:v>
                </c:pt>
                <c:pt idx="12144">
                  <c:v>1.625254273415</c:v>
                </c:pt>
                <c:pt idx="12145">
                  <c:v>1.6253733634950001</c:v>
                </c:pt>
                <c:pt idx="12146">
                  <c:v>1.6256996393200001</c:v>
                </c:pt>
                <c:pt idx="12147">
                  <c:v>1.6259875297549999</c:v>
                </c:pt>
                <c:pt idx="12148">
                  <c:v>1.6261714696880001</c:v>
                </c:pt>
                <c:pt idx="12149">
                  <c:v>1.626340270042</c:v>
                </c:pt>
                <c:pt idx="12150">
                  <c:v>1.626538276672</c:v>
                </c:pt>
                <c:pt idx="12151">
                  <c:v>1.626654863358</c:v>
                </c:pt>
                <c:pt idx="12152">
                  <c:v>1.626899957657</c:v>
                </c:pt>
                <c:pt idx="12153">
                  <c:v>1.6271444559099999</c:v>
                </c:pt>
                <c:pt idx="12154">
                  <c:v>1.6273895502089999</c:v>
                </c:pt>
                <c:pt idx="12155">
                  <c:v>1.627715229988</c:v>
                </c:pt>
                <c:pt idx="12156">
                  <c:v>1.6280628442759999</c:v>
                </c:pt>
                <c:pt idx="12157">
                  <c:v>1.6281437873839999</c:v>
                </c:pt>
                <c:pt idx="12158">
                  <c:v>1.628230571747</c:v>
                </c:pt>
                <c:pt idx="12159">
                  <c:v>1.628313541412</c:v>
                </c:pt>
                <c:pt idx="12160">
                  <c:v>1.628398776054</c:v>
                </c:pt>
                <c:pt idx="12161">
                  <c:v>1.6285179853439999</c:v>
                </c:pt>
                <c:pt idx="12162">
                  <c:v>1.6287096738819999</c:v>
                </c:pt>
                <c:pt idx="12163">
                  <c:v>1.629067659378</c:v>
                </c:pt>
                <c:pt idx="12164">
                  <c:v>1.6294107437130001</c:v>
                </c:pt>
                <c:pt idx="12165">
                  <c:v>1.6295642852779999</c:v>
                </c:pt>
                <c:pt idx="12166">
                  <c:v>1.629722952843</c:v>
                </c:pt>
                <c:pt idx="12167">
                  <c:v>1.62980890274</c:v>
                </c:pt>
                <c:pt idx="12168">
                  <c:v>1.6299690008159999</c:v>
                </c:pt>
                <c:pt idx="12169">
                  <c:v>1.630084991455</c:v>
                </c:pt>
                <c:pt idx="12170">
                  <c:v>1.630419135094</c:v>
                </c:pt>
                <c:pt idx="12171">
                  <c:v>1.630643367767</c:v>
                </c:pt>
                <c:pt idx="12172">
                  <c:v>1.630736231804</c:v>
                </c:pt>
                <c:pt idx="12173">
                  <c:v>1.6308189630509999</c:v>
                </c:pt>
                <c:pt idx="12174">
                  <c:v>1.6309589147570001</c:v>
                </c:pt>
                <c:pt idx="12175">
                  <c:v>1.6312140226359999</c:v>
                </c:pt>
                <c:pt idx="12176">
                  <c:v>1.631535053253</c:v>
                </c:pt>
                <c:pt idx="12177">
                  <c:v>1.6316124200819999</c:v>
                </c:pt>
                <c:pt idx="12178">
                  <c:v>1.6317285299299999</c:v>
                </c:pt>
                <c:pt idx="12179">
                  <c:v>1.631977200508</c:v>
                </c:pt>
                <c:pt idx="12180">
                  <c:v>1.632298946381</c:v>
                </c:pt>
                <c:pt idx="12181">
                  <c:v>1.6324822902680001</c:v>
                </c:pt>
                <c:pt idx="12182">
                  <c:v>1.6325453519819999</c:v>
                </c:pt>
                <c:pt idx="12183">
                  <c:v>1.63266980648</c:v>
                </c:pt>
                <c:pt idx="12184">
                  <c:v>1.632897973061</c:v>
                </c:pt>
                <c:pt idx="12185">
                  <c:v>1.6330460309979999</c:v>
                </c:pt>
                <c:pt idx="12186">
                  <c:v>1.633186817169</c:v>
                </c:pt>
                <c:pt idx="12187">
                  <c:v>1.6333342790600001</c:v>
                </c:pt>
                <c:pt idx="12188">
                  <c:v>1.633422970772</c:v>
                </c:pt>
                <c:pt idx="12189">
                  <c:v>1.633545875549</c:v>
                </c:pt>
                <c:pt idx="12190">
                  <c:v>1.6338697671889999</c:v>
                </c:pt>
                <c:pt idx="12191">
                  <c:v>1.634185910225</c:v>
                </c:pt>
                <c:pt idx="12192">
                  <c:v>1.6342809200290001</c:v>
                </c:pt>
                <c:pt idx="12193">
                  <c:v>1.6343743801120001</c:v>
                </c:pt>
                <c:pt idx="12194">
                  <c:v>1.6344687938689999</c:v>
                </c:pt>
                <c:pt idx="12195">
                  <c:v>1.6345690488819999</c:v>
                </c:pt>
                <c:pt idx="12196">
                  <c:v>1.6346616745</c:v>
                </c:pt>
                <c:pt idx="12197">
                  <c:v>1.6347538232800001</c:v>
                </c:pt>
                <c:pt idx="12198">
                  <c:v>1.634840726852</c:v>
                </c:pt>
                <c:pt idx="12199">
                  <c:v>1.6349563598629999</c:v>
                </c:pt>
                <c:pt idx="12200">
                  <c:v>1.6352933645250001</c:v>
                </c:pt>
                <c:pt idx="12201">
                  <c:v>1.635559082031</c:v>
                </c:pt>
                <c:pt idx="12202">
                  <c:v>1.635845780373</c:v>
                </c:pt>
                <c:pt idx="12203">
                  <c:v>1.636036276817</c:v>
                </c:pt>
                <c:pt idx="12204">
                  <c:v>1.636156320572</c:v>
                </c:pt>
                <c:pt idx="12205">
                  <c:v>1.636276483536</c:v>
                </c:pt>
                <c:pt idx="12206">
                  <c:v>1.6363641023640001</c:v>
                </c:pt>
                <c:pt idx="12207">
                  <c:v>1.636423826218</c:v>
                </c:pt>
                <c:pt idx="12208">
                  <c:v>1.636514663696</c:v>
                </c:pt>
                <c:pt idx="12209">
                  <c:v>1.63682949543</c:v>
                </c:pt>
                <c:pt idx="12210">
                  <c:v>1.637033700943</c:v>
                </c:pt>
                <c:pt idx="12211">
                  <c:v>1.6372588872910001</c:v>
                </c:pt>
                <c:pt idx="12212">
                  <c:v>1.637392878532</c:v>
                </c:pt>
                <c:pt idx="12213">
                  <c:v>1.6374918222429999</c:v>
                </c:pt>
                <c:pt idx="12214">
                  <c:v>1.637590050697</c:v>
                </c:pt>
                <c:pt idx="12215">
                  <c:v>1.637682914734</c:v>
                </c:pt>
                <c:pt idx="12216">
                  <c:v>1.637857437134</c:v>
                </c:pt>
                <c:pt idx="12217">
                  <c:v>1.638241410255</c:v>
                </c:pt>
                <c:pt idx="12218">
                  <c:v>1.638620257378</c:v>
                </c:pt>
                <c:pt idx="12219">
                  <c:v>1.6389724016189999</c:v>
                </c:pt>
                <c:pt idx="12220">
                  <c:v>1.6393394470210001</c:v>
                </c:pt>
                <c:pt idx="12221">
                  <c:v>1.6396920681</c:v>
                </c:pt>
                <c:pt idx="12222">
                  <c:v>1.640008807182</c:v>
                </c:pt>
                <c:pt idx="12223">
                  <c:v>1.6402190923690001</c:v>
                </c:pt>
                <c:pt idx="12224">
                  <c:v>1.6403366327290001</c:v>
                </c:pt>
                <c:pt idx="12225">
                  <c:v>1.6404746770859999</c:v>
                </c:pt>
                <c:pt idx="12226">
                  <c:v>1.6406031847</c:v>
                </c:pt>
                <c:pt idx="12227">
                  <c:v>1.6407725811</c:v>
                </c:pt>
                <c:pt idx="12228">
                  <c:v>1.640896320343</c:v>
                </c:pt>
                <c:pt idx="12229">
                  <c:v>1.6409742832180001</c:v>
                </c:pt>
                <c:pt idx="12230">
                  <c:v>1.641122937202</c:v>
                </c:pt>
                <c:pt idx="12231">
                  <c:v>1.6414217948909999</c:v>
                </c:pt>
                <c:pt idx="12232">
                  <c:v>1.641672372818</c:v>
                </c:pt>
                <c:pt idx="12233">
                  <c:v>1.641831755638</c:v>
                </c:pt>
                <c:pt idx="12234">
                  <c:v>1.64196407795</c:v>
                </c:pt>
                <c:pt idx="12235">
                  <c:v>1.6420388221740001</c:v>
                </c:pt>
                <c:pt idx="12236">
                  <c:v>1.642177939415</c:v>
                </c:pt>
                <c:pt idx="12237">
                  <c:v>1.6425091028209999</c:v>
                </c:pt>
                <c:pt idx="12238">
                  <c:v>1.6428303718570001</c:v>
                </c:pt>
                <c:pt idx="12239">
                  <c:v>1.643053293228</c:v>
                </c:pt>
                <c:pt idx="12240">
                  <c:v>1.643389105797</c:v>
                </c:pt>
                <c:pt idx="12241">
                  <c:v>1.643727302551</c:v>
                </c:pt>
                <c:pt idx="12242">
                  <c:v>1.643915772438</c:v>
                </c:pt>
                <c:pt idx="12243">
                  <c:v>1.6440230607990001</c:v>
                </c:pt>
                <c:pt idx="12244">
                  <c:v>1.644362807274</c:v>
                </c:pt>
                <c:pt idx="12245">
                  <c:v>1.644721508026</c:v>
                </c:pt>
                <c:pt idx="12246">
                  <c:v>1.645072579384</c:v>
                </c:pt>
                <c:pt idx="12247">
                  <c:v>1.645375132561</c:v>
                </c:pt>
                <c:pt idx="12248">
                  <c:v>1.6455308198930001</c:v>
                </c:pt>
                <c:pt idx="12249">
                  <c:v>1.645639657974</c:v>
                </c:pt>
                <c:pt idx="12250">
                  <c:v>1.6458587646480001</c:v>
                </c:pt>
                <c:pt idx="12251">
                  <c:v>1.6462059021</c:v>
                </c:pt>
                <c:pt idx="12252">
                  <c:v>1.646560788155</c:v>
                </c:pt>
                <c:pt idx="12253">
                  <c:v>1.6469175815579999</c:v>
                </c:pt>
                <c:pt idx="12254">
                  <c:v>1.647002220154</c:v>
                </c:pt>
                <c:pt idx="12255">
                  <c:v>1.647087812424</c:v>
                </c:pt>
                <c:pt idx="12256">
                  <c:v>1.6471737623210001</c:v>
                </c:pt>
                <c:pt idx="12257">
                  <c:v>1.6472584009169999</c:v>
                </c:pt>
                <c:pt idx="12258">
                  <c:v>1.6476234197620001</c:v>
                </c:pt>
                <c:pt idx="12259">
                  <c:v>1.6478912830350001</c:v>
                </c:pt>
                <c:pt idx="12260">
                  <c:v>1.6482489109039999</c:v>
                </c:pt>
                <c:pt idx="12261">
                  <c:v>1.6486068964</c:v>
                </c:pt>
                <c:pt idx="12262">
                  <c:v>1.6488584280009999</c:v>
                </c:pt>
                <c:pt idx="12263">
                  <c:v>1.6490368843080001</c:v>
                </c:pt>
                <c:pt idx="12264">
                  <c:v>1.6492103338240001</c:v>
                </c:pt>
                <c:pt idx="12265">
                  <c:v>1.64936029911</c:v>
                </c:pt>
                <c:pt idx="12266">
                  <c:v>1.649512290955</c:v>
                </c:pt>
                <c:pt idx="12267">
                  <c:v>1.6496027708050001</c:v>
                </c:pt>
                <c:pt idx="12268">
                  <c:v>1.649726271629</c:v>
                </c:pt>
                <c:pt idx="12269">
                  <c:v>1.649854540825</c:v>
                </c:pt>
                <c:pt idx="12270">
                  <c:v>1.649978280067</c:v>
                </c:pt>
                <c:pt idx="12271">
                  <c:v>1.6503133773800001</c:v>
                </c:pt>
                <c:pt idx="12272">
                  <c:v>1.6504024267199999</c:v>
                </c:pt>
                <c:pt idx="12273">
                  <c:v>1.6504948139190001</c:v>
                </c:pt>
                <c:pt idx="12274">
                  <c:v>1.6505984067920001</c:v>
                </c:pt>
                <c:pt idx="12275">
                  <c:v>1.650648713112</c:v>
                </c:pt>
                <c:pt idx="12276">
                  <c:v>1.650698661804</c:v>
                </c:pt>
                <c:pt idx="12277">
                  <c:v>1.6507989168170001</c:v>
                </c:pt>
                <c:pt idx="12278">
                  <c:v>1.650895237923</c:v>
                </c:pt>
                <c:pt idx="12279">
                  <c:v>1.6509891748429999</c:v>
                </c:pt>
                <c:pt idx="12280">
                  <c:v>1.6511218547819999</c:v>
                </c:pt>
                <c:pt idx="12281">
                  <c:v>1.651210188866</c:v>
                </c:pt>
                <c:pt idx="12282">
                  <c:v>1.651298284531</c:v>
                </c:pt>
                <c:pt idx="12283">
                  <c:v>1.651383638382</c:v>
                </c:pt>
                <c:pt idx="12284">
                  <c:v>1.651509046555</c:v>
                </c:pt>
                <c:pt idx="12285">
                  <c:v>1.651632428169</c:v>
                </c:pt>
                <c:pt idx="12286">
                  <c:v>1.6519782543179999</c:v>
                </c:pt>
                <c:pt idx="12287">
                  <c:v>1.6522933244710001</c:v>
                </c:pt>
                <c:pt idx="12288">
                  <c:v>1.652413249016</c:v>
                </c:pt>
                <c:pt idx="12289">
                  <c:v>1.652557253838</c:v>
                </c:pt>
                <c:pt idx="12290">
                  <c:v>1.6526535749439999</c:v>
                </c:pt>
                <c:pt idx="12291">
                  <c:v>1.652711033821</c:v>
                </c:pt>
                <c:pt idx="12292">
                  <c:v>1.652772784233</c:v>
                </c:pt>
                <c:pt idx="12293">
                  <c:v>1.6527934074399999</c:v>
                </c:pt>
                <c:pt idx="12294">
                  <c:v>1.6528004407879999</c:v>
                </c:pt>
                <c:pt idx="12295">
                  <c:v>1.652908444405</c:v>
                </c:pt>
                <c:pt idx="12296">
                  <c:v>1.6532369852069999</c:v>
                </c:pt>
                <c:pt idx="12297">
                  <c:v>1.653329968452</c:v>
                </c:pt>
                <c:pt idx="12298">
                  <c:v>1.653427600861</c:v>
                </c:pt>
                <c:pt idx="12299">
                  <c:v>1.6535290479660001</c:v>
                </c:pt>
                <c:pt idx="12300">
                  <c:v>1.6536321640010001</c:v>
                </c:pt>
                <c:pt idx="12301">
                  <c:v>1.653685688972</c:v>
                </c:pt>
                <c:pt idx="12302">
                  <c:v>1.653775453568</c:v>
                </c:pt>
                <c:pt idx="12303">
                  <c:v>1.653910040855</c:v>
                </c:pt>
                <c:pt idx="12304">
                  <c:v>1.6540298461909999</c:v>
                </c:pt>
                <c:pt idx="12305">
                  <c:v>1.654228925705</c:v>
                </c:pt>
                <c:pt idx="12306">
                  <c:v>1.6545832157139999</c:v>
                </c:pt>
                <c:pt idx="12307">
                  <c:v>1.654738426208</c:v>
                </c:pt>
                <c:pt idx="12308">
                  <c:v>1.6548500061039999</c:v>
                </c:pt>
                <c:pt idx="12309">
                  <c:v>1.6549835205079999</c:v>
                </c:pt>
                <c:pt idx="12310">
                  <c:v>1.6550916433330001</c:v>
                </c:pt>
                <c:pt idx="12311">
                  <c:v>1.6552259922029999</c:v>
                </c:pt>
                <c:pt idx="12312">
                  <c:v>1.6554281711579999</c:v>
                </c:pt>
                <c:pt idx="12313">
                  <c:v>1.6556618213650001</c:v>
                </c:pt>
                <c:pt idx="12314">
                  <c:v>1.6558072566990001</c:v>
                </c:pt>
                <c:pt idx="12315">
                  <c:v>1.6559243202209999</c:v>
                </c:pt>
                <c:pt idx="12316">
                  <c:v>1.656160354614</c:v>
                </c:pt>
                <c:pt idx="12317">
                  <c:v>1.6564849615099999</c:v>
                </c:pt>
                <c:pt idx="12318">
                  <c:v>1.6566060781480001</c:v>
                </c:pt>
                <c:pt idx="12319">
                  <c:v>1.65669298172</c:v>
                </c:pt>
                <c:pt idx="12320">
                  <c:v>1.6567806005479999</c:v>
                </c:pt>
                <c:pt idx="12321">
                  <c:v>1.6568689346309999</c:v>
                </c:pt>
                <c:pt idx="12322">
                  <c:v>1.656962156296</c:v>
                </c:pt>
                <c:pt idx="12323">
                  <c:v>1.657124638557</c:v>
                </c:pt>
                <c:pt idx="12324">
                  <c:v>1.6572451591490001</c:v>
                </c:pt>
                <c:pt idx="12325">
                  <c:v>1.6574360132220001</c:v>
                </c:pt>
                <c:pt idx="12326">
                  <c:v>1.657794952393</c:v>
                </c:pt>
                <c:pt idx="12327">
                  <c:v>1.6579188108439999</c:v>
                </c:pt>
                <c:pt idx="12328">
                  <c:v>1.658153176308</c:v>
                </c:pt>
                <c:pt idx="12329">
                  <c:v>1.658485531807</c:v>
                </c:pt>
                <c:pt idx="12330">
                  <c:v>1.65869820118</c:v>
                </c:pt>
                <c:pt idx="12331">
                  <c:v>1.6589881181720001</c:v>
                </c:pt>
                <c:pt idx="12332">
                  <c:v>1.659264087677</c:v>
                </c:pt>
                <c:pt idx="12333">
                  <c:v>1.659461379051</c:v>
                </c:pt>
                <c:pt idx="12334">
                  <c:v>1.659649729729</c:v>
                </c:pt>
                <c:pt idx="12335">
                  <c:v>1.6600651741029999</c:v>
                </c:pt>
                <c:pt idx="12336">
                  <c:v>1.660498023033</c:v>
                </c:pt>
                <c:pt idx="12337">
                  <c:v>1.66097843647</c:v>
                </c:pt>
                <c:pt idx="12338">
                  <c:v>1.661485075951</c:v>
                </c:pt>
                <c:pt idx="12339">
                  <c:v>1.662016987801</c:v>
                </c:pt>
                <c:pt idx="12340">
                  <c:v>1.662563562393</c:v>
                </c:pt>
                <c:pt idx="12341">
                  <c:v>1.66312277317</c:v>
                </c:pt>
                <c:pt idx="12342">
                  <c:v>1.663691163063</c:v>
                </c:pt>
                <c:pt idx="12343">
                  <c:v>1.664269208908</c:v>
                </c:pt>
                <c:pt idx="12344">
                  <c:v>1.664848208427</c:v>
                </c:pt>
                <c:pt idx="12345">
                  <c:v>1.6652930974960001</c:v>
                </c:pt>
                <c:pt idx="12346">
                  <c:v>1.665480256081</c:v>
                </c:pt>
                <c:pt idx="12347">
                  <c:v>1.6656219959259999</c:v>
                </c:pt>
                <c:pt idx="12348">
                  <c:v>1.6657376289370001</c:v>
                </c:pt>
                <c:pt idx="12349">
                  <c:v>1.6658294200899999</c:v>
                </c:pt>
                <c:pt idx="12350">
                  <c:v>1.6659100055689999</c:v>
                </c:pt>
                <c:pt idx="12351">
                  <c:v>1.6659792661670001</c:v>
                </c:pt>
                <c:pt idx="12352">
                  <c:v>1.6660351753230001</c:v>
                </c:pt>
                <c:pt idx="12353">
                  <c:v>1.6660846471790001</c:v>
                </c:pt>
                <c:pt idx="12354">
                  <c:v>1.6661276817320001</c:v>
                </c:pt>
                <c:pt idx="12355">
                  <c:v>1.6661683321</c:v>
                </c:pt>
                <c:pt idx="12356">
                  <c:v>1.666203022003</c:v>
                </c:pt>
                <c:pt idx="12357">
                  <c:v>1.666234731674</c:v>
                </c:pt>
                <c:pt idx="12358">
                  <c:v>1.6662672758099999</c:v>
                </c:pt>
                <c:pt idx="12359">
                  <c:v>1.666320800781</c:v>
                </c:pt>
                <c:pt idx="12360">
                  <c:v>1.666343450546</c:v>
                </c:pt>
                <c:pt idx="12361">
                  <c:v>1.666365861893</c:v>
                </c:pt>
                <c:pt idx="12362">
                  <c:v>1.666401147842</c:v>
                </c:pt>
                <c:pt idx="12363">
                  <c:v>1.6664326190950001</c:v>
                </c:pt>
                <c:pt idx="12364">
                  <c:v>1.6664624214170001</c:v>
                </c:pt>
                <c:pt idx="12365">
                  <c:v>1.66649711132</c:v>
                </c:pt>
                <c:pt idx="12366">
                  <c:v>1.6665184497829999</c:v>
                </c:pt>
                <c:pt idx="12367">
                  <c:v>1.666539907455</c:v>
                </c:pt>
                <c:pt idx="12368">
                  <c:v>1.66656088829</c:v>
                </c:pt>
                <c:pt idx="12369">
                  <c:v>1.66657948494</c:v>
                </c:pt>
                <c:pt idx="12370">
                  <c:v>1.6666105985640001</c:v>
                </c:pt>
                <c:pt idx="12371">
                  <c:v>1.6666377782820001</c:v>
                </c:pt>
                <c:pt idx="12372">
                  <c:v>1.666671276093</c:v>
                </c:pt>
                <c:pt idx="12373">
                  <c:v>1.6666992902760001</c:v>
                </c:pt>
                <c:pt idx="12374">
                  <c:v>1.6667172908779999</c:v>
                </c:pt>
                <c:pt idx="12375">
                  <c:v>1.666735649109</c:v>
                </c:pt>
                <c:pt idx="12376">
                  <c:v>1.6667500734330001</c:v>
                </c:pt>
                <c:pt idx="12377">
                  <c:v>1.6667639017110001</c:v>
                </c:pt>
                <c:pt idx="12378">
                  <c:v>1.6667975187299999</c:v>
                </c:pt>
                <c:pt idx="12379">
                  <c:v>1.6668294668200001</c:v>
                </c:pt>
                <c:pt idx="12380">
                  <c:v>1.666843891144</c:v>
                </c:pt>
                <c:pt idx="12381">
                  <c:v>1.6668602228160001</c:v>
                </c:pt>
                <c:pt idx="12382">
                  <c:v>1.666876912117</c:v>
                </c:pt>
                <c:pt idx="12383">
                  <c:v>1.6669059991840001</c:v>
                </c:pt>
                <c:pt idx="12384">
                  <c:v>1.666932940483</c:v>
                </c:pt>
                <c:pt idx="12385">
                  <c:v>1.6669880151750001</c:v>
                </c:pt>
                <c:pt idx="12386">
                  <c:v>1.667056083679</c:v>
                </c:pt>
                <c:pt idx="12387">
                  <c:v>1.667119383812</c:v>
                </c:pt>
                <c:pt idx="12388">
                  <c:v>1.6672028303149999</c:v>
                </c:pt>
                <c:pt idx="12389">
                  <c:v>1.6673040390010001</c:v>
                </c:pt>
                <c:pt idx="12390">
                  <c:v>1.667441248894</c:v>
                </c:pt>
                <c:pt idx="12391">
                  <c:v>1.667539954185</c:v>
                </c:pt>
                <c:pt idx="12392">
                  <c:v>1.667642831802</c:v>
                </c:pt>
                <c:pt idx="12393">
                  <c:v>1.6678295135500001</c:v>
                </c:pt>
                <c:pt idx="12394">
                  <c:v>1.668017864227</c:v>
                </c:pt>
                <c:pt idx="12395">
                  <c:v>1.6682254076</c:v>
                </c:pt>
                <c:pt idx="12396">
                  <c:v>1.668354034424</c:v>
                </c:pt>
                <c:pt idx="12397">
                  <c:v>1.6684088706969999</c:v>
                </c:pt>
                <c:pt idx="12398">
                  <c:v>1.6684976816179999</c:v>
                </c:pt>
                <c:pt idx="12399">
                  <c:v>1.6685793399810001</c:v>
                </c:pt>
                <c:pt idx="12400">
                  <c:v>1.668694853783</c:v>
                </c:pt>
                <c:pt idx="12401">
                  <c:v>1.668755888939</c:v>
                </c:pt>
                <c:pt idx="12402">
                  <c:v>1.668821573257</c:v>
                </c:pt>
                <c:pt idx="12403">
                  <c:v>1.6688926219939999</c:v>
                </c:pt>
                <c:pt idx="12404">
                  <c:v>1.66896033287</c:v>
                </c:pt>
                <c:pt idx="12405">
                  <c:v>1.669057846069</c:v>
                </c:pt>
                <c:pt idx="12406">
                  <c:v>1.669288635254</c:v>
                </c:pt>
                <c:pt idx="12407">
                  <c:v>1.6694523096080001</c:v>
                </c:pt>
                <c:pt idx="12408">
                  <c:v>1.669483542442</c:v>
                </c:pt>
                <c:pt idx="12409">
                  <c:v>1.6695073842999999</c:v>
                </c:pt>
                <c:pt idx="12410">
                  <c:v>1.6695334911349999</c:v>
                </c:pt>
                <c:pt idx="12411">
                  <c:v>1.669561624527</c:v>
                </c:pt>
                <c:pt idx="12412">
                  <c:v>1.6695874929429999</c:v>
                </c:pt>
                <c:pt idx="12413">
                  <c:v>1.6696329116819999</c:v>
                </c:pt>
                <c:pt idx="12414">
                  <c:v>1.669693350792</c:v>
                </c:pt>
                <c:pt idx="12415">
                  <c:v>1.6697982549670001</c:v>
                </c:pt>
                <c:pt idx="12416">
                  <c:v>1.6698925495150001</c:v>
                </c:pt>
                <c:pt idx="12417">
                  <c:v>1.6699372529980001</c:v>
                </c:pt>
                <c:pt idx="12418">
                  <c:v>1.6700409650800001</c:v>
                </c:pt>
                <c:pt idx="12419">
                  <c:v>1.6701273918149999</c:v>
                </c:pt>
                <c:pt idx="12420">
                  <c:v>1.670305728912</c:v>
                </c:pt>
                <c:pt idx="12421">
                  <c:v>1.6704300642009999</c:v>
                </c:pt>
                <c:pt idx="12422">
                  <c:v>1.670552372932</c:v>
                </c:pt>
                <c:pt idx="12423">
                  <c:v>1.670873999596</c:v>
                </c:pt>
                <c:pt idx="12424">
                  <c:v>1.6712127923969999</c:v>
                </c:pt>
                <c:pt idx="12425">
                  <c:v>1.671562075615</c:v>
                </c:pt>
                <c:pt idx="12426">
                  <c:v>1.6718276739119999</c:v>
                </c:pt>
                <c:pt idx="12427">
                  <c:v>1.6719789505</c:v>
                </c:pt>
                <c:pt idx="12428">
                  <c:v>1.6721074581149999</c:v>
                </c:pt>
                <c:pt idx="12429">
                  <c:v>1.672231435776</c:v>
                </c:pt>
                <c:pt idx="12430">
                  <c:v>1.6723738908770001</c:v>
                </c:pt>
                <c:pt idx="12431">
                  <c:v>1.672488927841</c:v>
                </c:pt>
                <c:pt idx="12432">
                  <c:v>1.6725618839259999</c:v>
                </c:pt>
                <c:pt idx="12433">
                  <c:v>1.672656297684</c:v>
                </c:pt>
                <c:pt idx="12434">
                  <c:v>1.6727133989330001</c:v>
                </c:pt>
                <c:pt idx="12435">
                  <c:v>1.6727788448330001</c:v>
                </c:pt>
                <c:pt idx="12436">
                  <c:v>1.672907471657</c:v>
                </c:pt>
                <c:pt idx="12437">
                  <c:v>1.673017024994</c:v>
                </c:pt>
                <c:pt idx="12438">
                  <c:v>1.673088788986</c:v>
                </c:pt>
                <c:pt idx="12439">
                  <c:v>1.673191547394</c:v>
                </c:pt>
                <c:pt idx="12440">
                  <c:v>1.6732708215709999</c:v>
                </c:pt>
                <c:pt idx="12441">
                  <c:v>1.673380970955</c:v>
                </c:pt>
                <c:pt idx="12442">
                  <c:v>1.6734972000120001</c:v>
                </c:pt>
                <c:pt idx="12443">
                  <c:v>1.673684239388</c:v>
                </c:pt>
                <c:pt idx="12444">
                  <c:v>1.6738981008530001</c:v>
                </c:pt>
                <c:pt idx="12445">
                  <c:v>1.6742503643040001</c:v>
                </c:pt>
                <c:pt idx="12446">
                  <c:v>1.6745200157169999</c:v>
                </c:pt>
                <c:pt idx="12447">
                  <c:v>1.6746395826339999</c:v>
                </c:pt>
                <c:pt idx="12448">
                  <c:v>1.6747285127639999</c:v>
                </c:pt>
                <c:pt idx="12449">
                  <c:v>1.6748521327970001</c:v>
                </c:pt>
                <c:pt idx="12450">
                  <c:v>1.6751765012740001</c:v>
                </c:pt>
                <c:pt idx="12451">
                  <c:v>1.6753641366959999</c:v>
                </c:pt>
                <c:pt idx="12452">
                  <c:v>1.675544142723</c:v>
                </c:pt>
                <c:pt idx="12453">
                  <c:v>1.675684332848</c:v>
                </c:pt>
                <c:pt idx="12454">
                  <c:v>1.675787568092</c:v>
                </c:pt>
                <c:pt idx="12455">
                  <c:v>1.675890207291</c:v>
                </c:pt>
                <c:pt idx="12456">
                  <c:v>1.6760015487669999</c:v>
                </c:pt>
                <c:pt idx="12457">
                  <c:v>1.67611348629</c:v>
                </c:pt>
                <c:pt idx="12458">
                  <c:v>1.6761933565139999</c:v>
                </c:pt>
                <c:pt idx="12459">
                  <c:v>1.6763415336609999</c:v>
                </c:pt>
                <c:pt idx="12460">
                  <c:v>1.6766606569289999</c:v>
                </c:pt>
                <c:pt idx="12461">
                  <c:v>1.6767863035199999</c:v>
                </c:pt>
                <c:pt idx="12462">
                  <c:v>1.676896572113</c:v>
                </c:pt>
                <c:pt idx="12463">
                  <c:v>1.6771677732470001</c:v>
                </c:pt>
                <c:pt idx="12464">
                  <c:v>1.6772900819779999</c:v>
                </c:pt>
                <c:pt idx="12465">
                  <c:v>1.6774121522900001</c:v>
                </c:pt>
                <c:pt idx="12466">
                  <c:v>1.6777464151379999</c:v>
                </c:pt>
                <c:pt idx="12467">
                  <c:v>1.6778627634050001</c:v>
                </c:pt>
                <c:pt idx="12468">
                  <c:v>1.6779588460920001</c:v>
                </c:pt>
                <c:pt idx="12469">
                  <c:v>1.678047180176</c:v>
                </c:pt>
                <c:pt idx="12470">
                  <c:v>1.678137183189</c:v>
                </c:pt>
                <c:pt idx="12471">
                  <c:v>1.6782634258269999</c:v>
                </c:pt>
                <c:pt idx="12472">
                  <c:v>1.6786311864850001</c:v>
                </c:pt>
                <c:pt idx="12473">
                  <c:v>1.678795218468</c:v>
                </c:pt>
                <c:pt idx="12474">
                  <c:v>1.6788859367369999</c:v>
                </c:pt>
                <c:pt idx="12475">
                  <c:v>1.6790461540220001</c:v>
                </c:pt>
                <c:pt idx="12476">
                  <c:v>1.679237365723</c:v>
                </c:pt>
                <c:pt idx="12477">
                  <c:v>1.6794427633290001</c:v>
                </c:pt>
                <c:pt idx="12478">
                  <c:v>1.6797744035719999</c:v>
                </c:pt>
                <c:pt idx="12479">
                  <c:v>1.6801106929780001</c:v>
                </c:pt>
                <c:pt idx="12480">
                  <c:v>1.680258393288</c:v>
                </c:pt>
                <c:pt idx="12481">
                  <c:v>1.68037378788</c:v>
                </c:pt>
                <c:pt idx="12482">
                  <c:v>1.6804920434949999</c:v>
                </c:pt>
                <c:pt idx="12483">
                  <c:v>1.68071782589</c:v>
                </c:pt>
                <c:pt idx="12484">
                  <c:v>1.6810410022740001</c:v>
                </c:pt>
                <c:pt idx="12485">
                  <c:v>1.68119430542</c:v>
                </c:pt>
                <c:pt idx="12486">
                  <c:v>1.6812863349910001</c:v>
                </c:pt>
                <c:pt idx="12487">
                  <c:v>1.6813813447949999</c:v>
                </c:pt>
                <c:pt idx="12488">
                  <c:v>1.6814694404599999</c:v>
                </c:pt>
                <c:pt idx="12489">
                  <c:v>1.6815623044970001</c:v>
                </c:pt>
                <c:pt idx="12490">
                  <c:v>1.681678056717</c:v>
                </c:pt>
                <c:pt idx="12491">
                  <c:v>1.6819279193879999</c:v>
                </c:pt>
                <c:pt idx="12492">
                  <c:v>1.6819767951969999</c:v>
                </c:pt>
                <c:pt idx="12493">
                  <c:v>1.6820183992390001</c:v>
                </c:pt>
                <c:pt idx="12494">
                  <c:v>1.682044506073</c:v>
                </c:pt>
                <c:pt idx="12495">
                  <c:v>1.682064294815</c:v>
                </c:pt>
                <c:pt idx="12496">
                  <c:v>1.6821050643919999</c:v>
                </c:pt>
                <c:pt idx="12497">
                  <c:v>1.682136774063</c:v>
                </c:pt>
                <c:pt idx="12498">
                  <c:v>1.682195901871</c:v>
                </c:pt>
                <c:pt idx="12499">
                  <c:v>1.6822704076770001</c:v>
                </c:pt>
                <c:pt idx="12500">
                  <c:v>1.68237388134</c:v>
                </c:pt>
                <c:pt idx="12501">
                  <c:v>1.682427167892</c:v>
                </c:pt>
                <c:pt idx="12502">
                  <c:v>1.6825045347209999</c:v>
                </c:pt>
                <c:pt idx="12503">
                  <c:v>1.6825575828549999</c:v>
                </c:pt>
                <c:pt idx="12504">
                  <c:v>1.6826128959660001</c:v>
                </c:pt>
                <c:pt idx="12505">
                  <c:v>1.682722568512</c:v>
                </c:pt>
                <c:pt idx="12506">
                  <c:v>1.6828131675719999</c:v>
                </c:pt>
                <c:pt idx="12507">
                  <c:v>1.682913422585</c:v>
                </c:pt>
                <c:pt idx="12508">
                  <c:v>1.6831860542299999</c:v>
                </c:pt>
                <c:pt idx="12509">
                  <c:v>1.6832722425460001</c:v>
                </c:pt>
                <c:pt idx="12510">
                  <c:v>1.683357596397</c:v>
                </c:pt>
                <c:pt idx="12511">
                  <c:v>1.683443903923</c:v>
                </c:pt>
                <c:pt idx="12512">
                  <c:v>1.6835714578630001</c:v>
                </c:pt>
                <c:pt idx="12513">
                  <c:v>1.683740496635</c:v>
                </c:pt>
                <c:pt idx="12514">
                  <c:v>1.6839889287950001</c:v>
                </c:pt>
                <c:pt idx="12515">
                  <c:v>1.6843676567079999</c:v>
                </c:pt>
                <c:pt idx="12516">
                  <c:v>1.6845921278</c:v>
                </c:pt>
                <c:pt idx="12517">
                  <c:v>1.6846814155580001</c:v>
                </c:pt>
                <c:pt idx="12518">
                  <c:v>1.684800386429</c:v>
                </c:pt>
                <c:pt idx="12519">
                  <c:v>1.6849213838579999</c:v>
                </c:pt>
                <c:pt idx="12520">
                  <c:v>1.6850485801699999</c:v>
                </c:pt>
                <c:pt idx="12521">
                  <c:v>1.685397744179</c:v>
                </c:pt>
                <c:pt idx="12522">
                  <c:v>1.6855143308639999</c:v>
                </c:pt>
                <c:pt idx="12523">
                  <c:v>1.6858054399489999</c:v>
                </c:pt>
                <c:pt idx="12524">
                  <c:v>1.6859753131869999</c:v>
                </c:pt>
                <c:pt idx="12525">
                  <c:v>1.686345696449</c:v>
                </c:pt>
                <c:pt idx="12526">
                  <c:v>1.686713457108</c:v>
                </c:pt>
                <c:pt idx="12527">
                  <c:v>1.687086701393</c:v>
                </c:pt>
                <c:pt idx="12528">
                  <c:v>1.6874151229859999</c:v>
                </c:pt>
                <c:pt idx="12529">
                  <c:v>1.6876907348629999</c:v>
                </c:pt>
                <c:pt idx="12530">
                  <c:v>1.6880480051040001</c:v>
                </c:pt>
                <c:pt idx="12531">
                  <c:v>1.688318014145</c:v>
                </c:pt>
                <c:pt idx="12532">
                  <c:v>1.688478946686</c:v>
                </c:pt>
                <c:pt idx="12533">
                  <c:v>1.688833117485</c:v>
                </c:pt>
                <c:pt idx="12534">
                  <c:v>1.6891242265699999</c:v>
                </c:pt>
                <c:pt idx="12535">
                  <c:v>1.6894832849500001</c:v>
                </c:pt>
                <c:pt idx="12536">
                  <c:v>1.6896045207979999</c:v>
                </c:pt>
                <c:pt idx="12537">
                  <c:v>1.6897596120830001</c:v>
                </c:pt>
                <c:pt idx="12538">
                  <c:v>1.689929127693</c:v>
                </c:pt>
                <c:pt idx="12539">
                  <c:v>1.6901799440380001</c:v>
                </c:pt>
                <c:pt idx="12540">
                  <c:v>1.690233588219</c:v>
                </c:pt>
                <c:pt idx="12541">
                  <c:v>1.6903734207150001</c:v>
                </c:pt>
                <c:pt idx="12542">
                  <c:v>1.690550088882</c:v>
                </c:pt>
                <c:pt idx="12543">
                  <c:v>1.6906934976579999</c:v>
                </c:pt>
                <c:pt idx="12544">
                  <c:v>1.69083750248</c:v>
                </c:pt>
                <c:pt idx="12545">
                  <c:v>1.690931797028</c:v>
                </c:pt>
                <c:pt idx="12546">
                  <c:v>1.6910891532900001</c:v>
                </c:pt>
                <c:pt idx="12547">
                  <c:v>1.691338300705</c:v>
                </c:pt>
                <c:pt idx="12548">
                  <c:v>1.691439390182</c:v>
                </c:pt>
                <c:pt idx="12549">
                  <c:v>1.6915993690490001</c:v>
                </c:pt>
                <c:pt idx="12550">
                  <c:v>1.6917859315870001</c:v>
                </c:pt>
                <c:pt idx="12551">
                  <c:v>1.6920071840290001</c:v>
                </c:pt>
                <c:pt idx="12552">
                  <c:v>1.692340731621</c:v>
                </c:pt>
                <c:pt idx="12553">
                  <c:v>1.6926654577260001</c:v>
                </c:pt>
                <c:pt idx="12554">
                  <c:v>1.6929937601089999</c:v>
                </c:pt>
                <c:pt idx="12555">
                  <c:v>1.6931848526</c:v>
                </c:pt>
                <c:pt idx="12556">
                  <c:v>1.6932332515720001</c:v>
                </c:pt>
                <c:pt idx="12557">
                  <c:v>1.6933338642119999</c:v>
                </c:pt>
                <c:pt idx="12558">
                  <c:v>1.693389058113</c:v>
                </c:pt>
                <c:pt idx="12559">
                  <c:v>1.693443059921</c:v>
                </c:pt>
                <c:pt idx="12560">
                  <c:v>1.6934983730319999</c:v>
                </c:pt>
                <c:pt idx="12561">
                  <c:v>1.693551182747</c:v>
                </c:pt>
                <c:pt idx="12562">
                  <c:v>1.6936016082759999</c:v>
                </c:pt>
                <c:pt idx="12563">
                  <c:v>1.693650484085</c:v>
                </c:pt>
                <c:pt idx="12564">
                  <c:v>1.693696856499</c:v>
                </c:pt>
                <c:pt idx="12565">
                  <c:v>1.6937782764430001</c:v>
                </c:pt>
                <c:pt idx="12566">
                  <c:v>1.6939198970789999</c:v>
                </c:pt>
                <c:pt idx="12567">
                  <c:v>1.6940408945080001</c:v>
                </c:pt>
                <c:pt idx="12568">
                  <c:v>1.694108366966</c:v>
                </c:pt>
                <c:pt idx="12569">
                  <c:v>1.694278478622</c:v>
                </c:pt>
                <c:pt idx="12570">
                  <c:v>1.6944496631620001</c:v>
                </c:pt>
                <c:pt idx="12571">
                  <c:v>1.694606184959</c:v>
                </c:pt>
                <c:pt idx="12572">
                  <c:v>1.694675207138</c:v>
                </c:pt>
                <c:pt idx="12573">
                  <c:v>1.694748401642</c:v>
                </c:pt>
                <c:pt idx="12574">
                  <c:v>1.694970607758</c:v>
                </c:pt>
                <c:pt idx="12575">
                  <c:v>1.695343852043</c:v>
                </c:pt>
                <c:pt idx="12576">
                  <c:v>1.6956712007520001</c:v>
                </c:pt>
                <c:pt idx="12577">
                  <c:v>1.6958174705510001</c:v>
                </c:pt>
                <c:pt idx="12578">
                  <c:v>1.6962066888809999</c:v>
                </c:pt>
                <c:pt idx="12579">
                  <c:v>1.6965981721879999</c:v>
                </c:pt>
                <c:pt idx="12580">
                  <c:v>1.696812272072</c:v>
                </c:pt>
                <c:pt idx="12581">
                  <c:v>1.6969516277309999</c:v>
                </c:pt>
                <c:pt idx="12582">
                  <c:v>1.6972861289979999</c:v>
                </c:pt>
                <c:pt idx="12583">
                  <c:v>1.6974135637279999</c:v>
                </c:pt>
                <c:pt idx="12584">
                  <c:v>1.6977154016489999</c:v>
                </c:pt>
                <c:pt idx="12585">
                  <c:v>1.6980839967729999</c:v>
                </c:pt>
                <c:pt idx="12586">
                  <c:v>1.6983988285060001</c:v>
                </c:pt>
                <c:pt idx="12587">
                  <c:v>1.6985514163969999</c:v>
                </c:pt>
                <c:pt idx="12588">
                  <c:v>1.6986653804780001</c:v>
                </c:pt>
                <c:pt idx="12589">
                  <c:v>1.698707103729</c:v>
                </c:pt>
                <c:pt idx="12590">
                  <c:v>1.6987371444699999</c:v>
                </c:pt>
                <c:pt idx="12591">
                  <c:v>1.6987717151640001</c:v>
                </c:pt>
                <c:pt idx="12592">
                  <c:v>1.698817014694</c:v>
                </c:pt>
                <c:pt idx="12593">
                  <c:v>1.698861479759</c:v>
                </c:pt>
                <c:pt idx="12594">
                  <c:v>1.6988828182219999</c:v>
                </c:pt>
                <c:pt idx="12595">
                  <c:v>1.6989516019819999</c:v>
                </c:pt>
                <c:pt idx="12596">
                  <c:v>1.69912648201</c:v>
                </c:pt>
                <c:pt idx="12597">
                  <c:v>1.699455857277</c:v>
                </c:pt>
                <c:pt idx="12598">
                  <c:v>1.6998261213300001</c:v>
                </c:pt>
                <c:pt idx="12599">
                  <c:v>1.700135350227</c:v>
                </c:pt>
                <c:pt idx="12600">
                  <c:v>1.700311303139</c:v>
                </c:pt>
                <c:pt idx="12601">
                  <c:v>1.700446367264</c:v>
                </c:pt>
                <c:pt idx="12602">
                  <c:v>1.700543403625</c:v>
                </c:pt>
                <c:pt idx="12603">
                  <c:v>1.700646162033</c:v>
                </c:pt>
                <c:pt idx="12604">
                  <c:v>1.7007026672359999</c:v>
                </c:pt>
                <c:pt idx="12605">
                  <c:v>1.7008197307590001</c:v>
                </c:pt>
                <c:pt idx="12606">
                  <c:v>1.700876951218</c:v>
                </c:pt>
                <c:pt idx="12607">
                  <c:v>1.7009360790250001</c:v>
                </c:pt>
                <c:pt idx="12608">
                  <c:v>1.7009928226469999</c:v>
                </c:pt>
                <c:pt idx="12609">
                  <c:v>1.7010492086410001</c:v>
                </c:pt>
                <c:pt idx="12610">
                  <c:v>1.701161623001</c:v>
                </c:pt>
                <c:pt idx="12611">
                  <c:v>1.7012140750889999</c:v>
                </c:pt>
                <c:pt idx="12612">
                  <c:v>1.701346278191</c:v>
                </c:pt>
                <c:pt idx="12613">
                  <c:v>1.701512098312</c:v>
                </c:pt>
                <c:pt idx="12614">
                  <c:v>1.701906681061</c:v>
                </c:pt>
                <c:pt idx="12615">
                  <c:v>1.702191233635</c:v>
                </c:pt>
                <c:pt idx="12616">
                  <c:v>1.7023758888239999</c:v>
                </c:pt>
                <c:pt idx="12617">
                  <c:v>1.702739477158</c:v>
                </c:pt>
                <c:pt idx="12618">
                  <c:v>1.7029037475590001</c:v>
                </c:pt>
                <c:pt idx="12619">
                  <c:v>1.7030645608899999</c:v>
                </c:pt>
                <c:pt idx="12620">
                  <c:v>1.7032868862149999</c:v>
                </c:pt>
                <c:pt idx="12621">
                  <c:v>1.703599452972</c:v>
                </c:pt>
                <c:pt idx="12622">
                  <c:v>1.703736186028</c:v>
                </c:pt>
                <c:pt idx="12623">
                  <c:v>1.703823328018</c:v>
                </c:pt>
                <c:pt idx="12624">
                  <c:v>1.703866243362</c:v>
                </c:pt>
                <c:pt idx="12625">
                  <c:v>1.70388174057</c:v>
                </c:pt>
                <c:pt idx="12626">
                  <c:v>1.7039425373079999</c:v>
                </c:pt>
                <c:pt idx="12627">
                  <c:v>1.704075455666</c:v>
                </c:pt>
                <c:pt idx="12628">
                  <c:v>1.7043166160579999</c:v>
                </c:pt>
                <c:pt idx="12629">
                  <c:v>1.7045205831529999</c:v>
                </c:pt>
                <c:pt idx="12630">
                  <c:v>1.7046157121659999</c:v>
                </c:pt>
                <c:pt idx="12631">
                  <c:v>1.7047148942949999</c:v>
                </c:pt>
                <c:pt idx="12632">
                  <c:v>1.7048188447949999</c:v>
                </c:pt>
                <c:pt idx="12633">
                  <c:v>1.7049196958540001</c:v>
                </c:pt>
                <c:pt idx="12634">
                  <c:v>1.705092072487</c:v>
                </c:pt>
                <c:pt idx="12635">
                  <c:v>1.705287098885</c:v>
                </c:pt>
                <c:pt idx="12636">
                  <c:v>1.7056217193600001</c:v>
                </c:pt>
                <c:pt idx="12637">
                  <c:v>1.7057908773420001</c:v>
                </c:pt>
                <c:pt idx="12638">
                  <c:v>1.705916762352</c:v>
                </c:pt>
                <c:pt idx="12639">
                  <c:v>1.7060430049899999</c:v>
                </c:pt>
                <c:pt idx="12640">
                  <c:v>1.70612347126</c:v>
                </c:pt>
                <c:pt idx="12641">
                  <c:v>1.7062283754350001</c:v>
                </c:pt>
                <c:pt idx="12642">
                  <c:v>1.7063443660740001</c:v>
                </c:pt>
                <c:pt idx="12643">
                  <c:v>1.7066628932950001</c:v>
                </c:pt>
                <c:pt idx="12644">
                  <c:v>1.7067900896070001</c:v>
                </c:pt>
                <c:pt idx="12645">
                  <c:v>1.7069157361980001</c:v>
                </c:pt>
                <c:pt idx="12646">
                  <c:v>1.7070807218549999</c:v>
                </c:pt>
                <c:pt idx="12647">
                  <c:v>1.707280755043</c:v>
                </c:pt>
                <c:pt idx="12648">
                  <c:v>1.7076531648640001</c:v>
                </c:pt>
                <c:pt idx="12649">
                  <c:v>1.7078166008</c:v>
                </c:pt>
                <c:pt idx="12650">
                  <c:v>1.7079889774320001</c:v>
                </c:pt>
                <c:pt idx="12651">
                  <c:v>1.7081142663960001</c:v>
                </c:pt>
                <c:pt idx="12652">
                  <c:v>1.7082438468929999</c:v>
                </c:pt>
                <c:pt idx="12653">
                  <c:v>1.7083288431170001</c:v>
                </c:pt>
                <c:pt idx="12654">
                  <c:v>1.7084572315219999</c:v>
                </c:pt>
                <c:pt idx="12655">
                  <c:v>1.708546876907</c:v>
                </c:pt>
                <c:pt idx="12656">
                  <c:v>1.708760380745</c:v>
                </c:pt>
                <c:pt idx="12657">
                  <c:v>1.709122180939</c:v>
                </c:pt>
                <c:pt idx="12658">
                  <c:v>1.7092472314830001</c:v>
                </c:pt>
                <c:pt idx="12659">
                  <c:v>1.709413528442</c:v>
                </c:pt>
                <c:pt idx="12660">
                  <c:v>1.7095786333080001</c:v>
                </c:pt>
                <c:pt idx="12661">
                  <c:v>1.7096737623210001</c:v>
                </c:pt>
                <c:pt idx="12662">
                  <c:v>1.7098391056060001</c:v>
                </c:pt>
                <c:pt idx="12663">
                  <c:v>1.710204958916</c:v>
                </c:pt>
                <c:pt idx="12664">
                  <c:v>1.710583329201</c:v>
                </c:pt>
                <c:pt idx="12665">
                  <c:v>1.7109593153</c:v>
                </c:pt>
                <c:pt idx="12666">
                  <c:v>1.7112663984300001</c:v>
                </c:pt>
                <c:pt idx="12667">
                  <c:v>1.711540937424</c:v>
                </c:pt>
                <c:pt idx="12668">
                  <c:v>1.7118480205540001</c:v>
                </c:pt>
                <c:pt idx="12669">
                  <c:v>1.7121545076369999</c:v>
                </c:pt>
                <c:pt idx="12670">
                  <c:v>1.7122291326520001</c:v>
                </c:pt>
                <c:pt idx="12671">
                  <c:v>1.712306261063</c:v>
                </c:pt>
                <c:pt idx="12672">
                  <c:v>1.7123862504959999</c:v>
                </c:pt>
                <c:pt idx="12673">
                  <c:v>1.712457180023</c:v>
                </c:pt>
                <c:pt idx="12674">
                  <c:v>1.712766647339</c:v>
                </c:pt>
                <c:pt idx="12675">
                  <c:v>1.7129424810410001</c:v>
                </c:pt>
                <c:pt idx="12676">
                  <c:v>1.7130469083790001</c:v>
                </c:pt>
                <c:pt idx="12677">
                  <c:v>1.7132116556170001</c:v>
                </c:pt>
                <c:pt idx="12678">
                  <c:v>1.7133238315579999</c:v>
                </c:pt>
                <c:pt idx="12679">
                  <c:v>1.7134047746659999</c:v>
                </c:pt>
                <c:pt idx="12680">
                  <c:v>1.713483333588</c:v>
                </c:pt>
                <c:pt idx="12681">
                  <c:v>1.7136110067370001</c:v>
                </c:pt>
                <c:pt idx="12682">
                  <c:v>1.7136812210079999</c:v>
                </c:pt>
                <c:pt idx="12683">
                  <c:v>1.7137871980670001</c:v>
                </c:pt>
                <c:pt idx="12684">
                  <c:v>1.7139571905140001</c:v>
                </c:pt>
                <c:pt idx="12685">
                  <c:v>1.714251756668</c:v>
                </c:pt>
                <c:pt idx="12686">
                  <c:v>1.7143611907959999</c:v>
                </c:pt>
                <c:pt idx="12687">
                  <c:v>1.7146766185760001</c:v>
                </c:pt>
                <c:pt idx="12688">
                  <c:v>1.714910149574</c:v>
                </c:pt>
                <c:pt idx="12689">
                  <c:v>1.715052962303</c:v>
                </c:pt>
                <c:pt idx="12690">
                  <c:v>1.715162754059</c:v>
                </c:pt>
                <c:pt idx="12691">
                  <c:v>1.7153465747829999</c:v>
                </c:pt>
                <c:pt idx="12692">
                  <c:v>1.7157092094419999</c:v>
                </c:pt>
                <c:pt idx="12693">
                  <c:v>1.7158207893370001</c:v>
                </c:pt>
                <c:pt idx="12694">
                  <c:v>1.715942263603</c:v>
                </c:pt>
                <c:pt idx="12695">
                  <c:v>1.7160258293149999</c:v>
                </c:pt>
                <c:pt idx="12696">
                  <c:v>1.716113328934</c:v>
                </c:pt>
                <c:pt idx="12697">
                  <c:v>1.7162356376650001</c:v>
                </c:pt>
                <c:pt idx="12698">
                  <c:v>1.716580867767</c:v>
                </c:pt>
                <c:pt idx="12699">
                  <c:v>1.716796159744</c:v>
                </c:pt>
                <c:pt idx="12700">
                  <c:v>1.716942429543</c:v>
                </c:pt>
                <c:pt idx="12701">
                  <c:v>1.7170311212539999</c:v>
                </c:pt>
                <c:pt idx="12702">
                  <c:v>1.717154979706</c:v>
                </c:pt>
                <c:pt idx="12703">
                  <c:v>1.7172421216960001</c:v>
                </c:pt>
                <c:pt idx="12704">
                  <c:v>1.717324376106</c:v>
                </c:pt>
                <c:pt idx="12705">
                  <c:v>1.7174085378649999</c:v>
                </c:pt>
                <c:pt idx="12706">
                  <c:v>1.7175256013869999</c:v>
                </c:pt>
                <c:pt idx="12707">
                  <c:v>1.717677354813</c:v>
                </c:pt>
                <c:pt idx="12708">
                  <c:v>1.717807531357</c:v>
                </c:pt>
                <c:pt idx="12709">
                  <c:v>1.7181339263919999</c:v>
                </c:pt>
                <c:pt idx="12710">
                  <c:v>1.7182580232619999</c:v>
                </c:pt>
                <c:pt idx="12711">
                  <c:v>1.7183791398999999</c:v>
                </c:pt>
                <c:pt idx="12712">
                  <c:v>1.7185622453689999</c:v>
                </c:pt>
                <c:pt idx="12713">
                  <c:v>1.7188830375669999</c:v>
                </c:pt>
                <c:pt idx="12714">
                  <c:v>1.7191966772080001</c:v>
                </c:pt>
                <c:pt idx="12715">
                  <c:v>1.719305515289</c:v>
                </c:pt>
                <c:pt idx="12716">
                  <c:v>1.719540834427</c:v>
                </c:pt>
                <c:pt idx="12717">
                  <c:v>1.7196303606029999</c:v>
                </c:pt>
                <c:pt idx="12718">
                  <c:v>1.7197200059890001</c:v>
                </c:pt>
                <c:pt idx="12719">
                  <c:v>1.7198144197459999</c:v>
                </c:pt>
                <c:pt idx="12720">
                  <c:v>1.7199379205700001</c:v>
                </c:pt>
                <c:pt idx="12721">
                  <c:v>1.720160841942</c:v>
                </c:pt>
                <c:pt idx="12722">
                  <c:v>1.7204844951630001</c:v>
                </c:pt>
                <c:pt idx="12723">
                  <c:v>1.7206860780719999</c:v>
                </c:pt>
                <c:pt idx="12724">
                  <c:v>1.7210412025449999</c:v>
                </c:pt>
                <c:pt idx="12725">
                  <c:v>1.721352815628</c:v>
                </c:pt>
                <c:pt idx="12726">
                  <c:v>1.721666693687</c:v>
                </c:pt>
                <c:pt idx="12727">
                  <c:v>1.7218648195270001</c:v>
                </c:pt>
                <c:pt idx="12728">
                  <c:v>1.7219936847690001</c:v>
                </c:pt>
                <c:pt idx="12729">
                  <c:v>1.722116708755</c:v>
                </c:pt>
                <c:pt idx="12730">
                  <c:v>1.7222642898560001</c:v>
                </c:pt>
                <c:pt idx="12731">
                  <c:v>1.7224769592289999</c:v>
                </c:pt>
                <c:pt idx="12732">
                  <c:v>1.722798466682</c:v>
                </c:pt>
                <c:pt idx="12733">
                  <c:v>1.7231189012529999</c:v>
                </c:pt>
                <c:pt idx="12734">
                  <c:v>1.7234388589859999</c:v>
                </c:pt>
                <c:pt idx="12735">
                  <c:v>1.723594665527</c:v>
                </c:pt>
                <c:pt idx="12736">
                  <c:v>1.7236764431</c:v>
                </c:pt>
                <c:pt idx="12737">
                  <c:v>1.723794102669</c:v>
                </c:pt>
                <c:pt idx="12738">
                  <c:v>1.7240961790080001</c:v>
                </c:pt>
                <c:pt idx="12739">
                  <c:v>1.7241904735569999</c:v>
                </c:pt>
                <c:pt idx="12740">
                  <c:v>1.7243195772169999</c:v>
                </c:pt>
                <c:pt idx="12741">
                  <c:v>1.7245095968249999</c:v>
                </c:pt>
                <c:pt idx="12742">
                  <c:v>1.7246944904329999</c:v>
                </c:pt>
                <c:pt idx="12743">
                  <c:v>1.724852561951</c:v>
                </c:pt>
                <c:pt idx="12744">
                  <c:v>1.72504556179</c:v>
                </c:pt>
                <c:pt idx="12745">
                  <c:v>1.7254078388209999</c:v>
                </c:pt>
                <c:pt idx="12746">
                  <c:v>1.725535392761</c:v>
                </c:pt>
                <c:pt idx="12747">
                  <c:v>1.725623250008</c:v>
                </c:pt>
                <c:pt idx="12748">
                  <c:v>1.7257162332530001</c:v>
                </c:pt>
                <c:pt idx="12749">
                  <c:v>1.725816726685</c:v>
                </c:pt>
                <c:pt idx="12750">
                  <c:v>1.7259185314179999</c:v>
                </c:pt>
                <c:pt idx="12751">
                  <c:v>1.72601723671</c:v>
                </c:pt>
                <c:pt idx="12752">
                  <c:v>1.7261111736300001</c:v>
                </c:pt>
                <c:pt idx="12753">
                  <c:v>1.726204276085</c:v>
                </c:pt>
                <c:pt idx="12754">
                  <c:v>1.7263453006739999</c:v>
                </c:pt>
                <c:pt idx="12755">
                  <c:v>1.726437807083</c:v>
                </c:pt>
                <c:pt idx="12756">
                  <c:v>1.7265307903289999</c:v>
                </c:pt>
                <c:pt idx="12757">
                  <c:v>1.7266228199010001</c:v>
                </c:pt>
                <c:pt idx="12758">
                  <c:v>1.726709723473</c:v>
                </c:pt>
                <c:pt idx="12759">
                  <c:v>1.7268681526180001</c:v>
                </c:pt>
                <c:pt idx="12760">
                  <c:v>1.727197289467</c:v>
                </c:pt>
                <c:pt idx="12761">
                  <c:v>1.727381467819</c:v>
                </c:pt>
                <c:pt idx="12762">
                  <c:v>1.7276930809019999</c:v>
                </c:pt>
                <c:pt idx="12763">
                  <c:v>1.7278239727019999</c:v>
                </c:pt>
                <c:pt idx="12764">
                  <c:v>1.7279171943660001</c:v>
                </c:pt>
                <c:pt idx="12765">
                  <c:v>1.728067398071</c:v>
                </c:pt>
                <c:pt idx="12766">
                  <c:v>1.7282152175900001</c:v>
                </c:pt>
                <c:pt idx="12767">
                  <c:v>1.7285410165790001</c:v>
                </c:pt>
                <c:pt idx="12768">
                  <c:v>1.728664636612</c:v>
                </c:pt>
                <c:pt idx="12769">
                  <c:v>1.7288506031040001</c:v>
                </c:pt>
                <c:pt idx="12770">
                  <c:v>1.72903585434</c:v>
                </c:pt>
                <c:pt idx="12771">
                  <c:v>1.7292466163639999</c:v>
                </c:pt>
                <c:pt idx="12772">
                  <c:v>1.729393601418</c:v>
                </c:pt>
                <c:pt idx="12773">
                  <c:v>1.7297186851499999</c:v>
                </c:pt>
                <c:pt idx="12774">
                  <c:v>1.7300795316699999</c:v>
                </c:pt>
                <c:pt idx="12775">
                  <c:v>1.730420827866</c:v>
                </c:pt>
                <c:pt idx="12776">
                  <c:v>1.7307546138759999</c:v>
                </c:pt>
                <c:pt idx="12777">
                  <c:v>1.7309424877170001</c:v>
                </c:pt>
                <c:pt idx="12778">
                  <c:v>1.731067657471</c:v>
                </c:pt>
                <c:pt idx="12779">
                  <c:v>1.731224775314</c:v>
                </c:pt>
                <c:pt idx="12780">
                  <c:v>1.731460213661</c:v>
                </c:pt>
                <c:pt idx="12781">
                  <c:v>1.7315703630449999</c:v>
                </c:pt>
                <c:pt idx="12782">
                  <c:v>1.731590867043</c:v>
                </c:pt>
                <c:pt idx="12783">
                  <c:v>1.731610059738</c:v>
                </c:pt>
                <c:pt idx="12784">
                  <c:v>1.7317804098130001</c:v>
                </c:pt>
                <c:pt idx="12785">
                  <c:v>1.731916427612</c:v>
                </c:pt>
                <c:pt idx="12786">
                  <c:v>1.7320588827129999</c:v>
                </c:pt>
                <c:pt idx="12787">
                  <c:v>1.7323620319369999</c:v>
                </c:pt>
                <c:pt idx="12788">
                  <c:v>1.732797026634</c:v>
                </c:pt>
                <c:pt idx="12789">
                  <c:v>1.7330204248429999</c:v>
                </c:pt>
                <c:pt idx="12790">
                  <c:v>1.733157634735</c:v>
                </c:pt>
                <c:pt idx="12791">
                  <c:v>1.733290314674</c:v>
                </c:pt>
                <c:pt idx="12792">
                  <c:v>1.7333761453630001</c:v>
                </c:pt>
                <c:pt idx="12793">
                  <c:v>1.7335453033449999</c:v>
                </c:pt>
                <c:pt idx="12794">
                  <c:v>1.733677387238</c:v>
                </c:pt>
                <c:pt idx="12795">
                  <c:v>1.733868479729</c:v>
                </c:pt>
                <c:pt idx="12796">
                  <c:v>1.7339675426479999</c:v>
                </c:pt>
                <c:pt idx="12797">
                  <c:v>1.7340675592420001</c:v>
                </c:pt>
                <c:pt idx="12798">
                  <c:v>1.7341701984410001</c:v>
                </c:pt>
                <c:pt idx="12799">
                  <c:v>1.7342679500580001</c:v>
                </c:pt>
                <c:pt idx="12800">
                  <c:v>1.7344111204149999</c:v>
                </c:pt>
                <c:pt idx="12801">
                  <c:v>1.734502196312</c:v>
                </c:pt>
                <c:pt idx="12802">
                  <c:v>1.7346684932709999</c:v>
                </c:pt>
                <c:pt idx="12803">
                  <c:v>1.734987258911</c:v>
                </c:pt>
                <c:pt idx="12804">
                  <c:v>1.7351428270339999</c:v>
                </c:pt>
                <c:pt idx="12805">
                  <c:v>1.7352585792540001</c:v>
                </c:pt>
                <c:pt idx="12806">
                  <c:v>1.7353038787840001</c:v>
                </c:pt>
                <c:pt idx="12807">
                  <c:v>1.7353364229199999</c:v>
                </c:pt>
                <c:pt idx="12808">
                  <c:v>1.7353520393370001</c:v>
                </c:pt>
                <c:pt idx="12809">
                  <c:v>1.73535490036</c:v>
                </c:pt>
                <c:pt idx="12810">
                  <c:v>1.7353545427320001</c:v>
                </c:pt>
                <c:pt idx="12811">
                  <c:v>1.7354017496109999</c:v>
                </c:pt>
                <c:pt idx="12812">
                  <c:v>1.7355167865750001</c:v>
                </c:pt>
                <c:pt idx="12813">
                  <c:v>1.7358605861659999</c:v>
                </c:pt>
                <c:pt idx="12814">
                  <c:v>1.736214876175</c:v>
                </c:pt>
                <c:pt idx="12815">
                  <c:v>1.736598491669</c:v>
                </c:pt>
                <c:pt idx="12816">
                  <c:v>1.736965417862</c:v>
                </c:pt>
                <c:pt idx="12817">
                  <c:v>1.737300276756</c:v>
                </c:pt>
                <c:pt idx="12818">
                  <c:v>1.737462520599</c:v>
                </c:pt>
                <c:pt idx="12819">
                  <c:v>1.7375265359880001</c:v>
                </c:pt>
                <c:pt idx="12820">
                  <c:v>1.737679719925</c:v>
                </c:pt>
                <c:pt idx="12821">
                  <c:v>1.7377972602839999</c:v>
                </c:pt>
                <c:pt idx="12822">
                  <c:v>1.7378829717640001</c:v>
                </c:pt>
                <c:pt idx="12823">
                  <c:v>1.7380034923550001</c:v>
                </c:pt>
                <c:pt idx="12824">
                  <c:v>1.7380620241169999</c:v>
                </c:pt>
                <c:pt idx="12825">
                  <c:v>1.738176703453</c:v>
                </c:pt>
                <c:pt idx="12826">
                  <c:v>1.738235831261</c:v>
                </c:pt>
                <c:pt idx="12827">
                  <c:v>1.7383539676669999</c:v>
                </c:pt>
                <c:pt idx="12828">
                  <c:v>1.738517642021</c:v>
                </c:pt>
                <c:pt idx="12829">
                  <c:v>1.7387474775309999</c:v>
                </c:pt>
                <c:pt idx="12830">
                  <c:v>1.738916993141</c:v>
                </c:pt>
                <c:pt idx="12831">
                  <c:v>1.7391580343249999</c:v>
                </c:pt>
                <c:pt idx="12832">
                  <c:v>1.739538550377</c:v>
                </c:pt>
                <c:pt idx="12833">
                  <c:v>1.73966562748</c:v>
                </c:pt>
                <c:pt idx="12834">
                  <c:v>1.7397681474690001</c:v>
                </c:pt>
                <c:pt idx="12835">
                  <c:v>1.7398215532300001</c:v>
                </c:pt>
                <c:pt idx="12836">
                  <c:v>1.7399375438689999</c:v>
                </c:pt>
                <c:pt idx="12837">
                  <c:v>1.739996552467</c:v>
                </c:pt>
                <c:pt idx="12838">
                  <c:v>1.7400531768800001</c:v>
                </c:pt>
                <c:pt idx="12839">
                  <c:v>1.740112423897</c:v>
                </c:pt>
                <c:pt idx="12840">
                  <c:v>1.740170478821</c:v>
                </c:pt>
                <c:pt idx="12841">
                  <c:v>1.740228295326</c:v>
                </c:pt>
                <c:pt idx="12842">
                  <c:v>1.7402870655060001</c:v>
                </c:pt>
                <c:pt idx="12843">
                  <c:v>1.7403893470759999</c:v>
                </c:pt>
                <c:pt idx="12844">
                  <c:v>1.740485668182</c:v>
                </c:pt>
                <c:pt idx="12845">
                  <c:v>1.7405864000319999</c:v>
                </c:pt>
                <c:pt idx="12846">
                  <c:v>1.7406847476959999</c:v>
                </c:pt>
                <c:pt idx="12847">
                  <c:v>1.74077963829</c:v>
                </c:pt>
                <c:pt idx="12848">
                  <c:v>1.740874409676</c:v>
                </c:pt>
                <c:pt idx="12849">
                  <c:v>1.740971446037</c:v>
                </c:pt>
                <c:pt idx="12850">
                  <c:v>1.7410980463029999</c:v>
                </c:pt>
                <c:pt idx="12851">
                  <c:v>1.7414330244059999</c:v>
                </c:pt>
                <c:pt idx="12852">
                  <c:v>1.7416054010390001</c:v>
                </c:pt>
                <c:pt idx="12853">
                  <c:v>1.7417229413990001</c:v>
                </c:pt>
                <c:pt idx="12854">
                  <c:v>1.7418463230129999</c:v>
                </c:pt>
                <c:pt idx="12855">
                  <c:v>1.741929531097</c:v>
                </c:pt>
                <c:pt idx="12856">
                  <c:v>1.742015957832</c:v>
                </c:pt>
                <c:pt idx="12857">
                  <c:v>1.742112636566</c:v>
                </c:pt>
                <c:pt idx="12858">
                  <c:v>1.7422060966490001</c:v>
                </c:pt>
                <c:pt idx="12859">
                  <c:v>1.742268681526</c:v>
                </c:pt>
                <c:pt idx="12860">
                  <c:v>1.7423902750019999</c:v>
                </c:pt>
                <c:pt idx="12861">
                  <c:v>1.742482185364</c:v>
                </c:pt>
                <c:pt idx="12862">
                  <c:v>1.742646813393</c:v>
                </c:pt>
                <c:pt idx="12863">
                  <c:v>1.7428359985349999</c:v>
                </c:pt>
                <c:pt idx="12864">
                  <c:v>1.742924332619</c:v>
                </c:pt>
                <c:pt idx="12865">
                  <c:v>1.7430833578110001</c:v>
                </c:pt>
                <c:pt idx="12866">
                  <c:v>1.7432876825329999</c:v>
                </c:pt>
                <c:pt idx="12867">
                  <c:v>1.743380904198</c:v>
                </c:pt>
                <c:pt idx="12868">
                  <c:v>1.7434303760530001</c:v>
                </c:pt>
                <c:pt idx="12869">
                  <c:v>1.7435245513919999</c:v>
                </c:pt>
                <c:pt idx="12870">
                  <c:v>1.7436214685439999</c:v>
                </c:pt>
                <c:pt idx="12871">
                  <c:v>1.7437077760699999</c:v>
                </c:pt>
                <c:pt idx="12872">
                  <c:v>1.7438695430760001</c:v>
                </c:pt>
                <c:pt idx="12873">
                  <c:v>1.7442464828490001</c:v>
                </c:pt>
                <c:pt idx="12874">
                  <c:v>1.7445865869520001</c:v>
                </c:pt>
                <c:pt idx="12875">
                  <c:v>1.744682788849</c:v>
                </c:pt>
                <c:pt idx="12876">
                  <c:v>1.7448028326030001</c:v>
                </c:pt>
                <c:pt idx="12877">
                  <c:v>1.7449266910550001</c:v>
                </c:pt>
                <c:pt idx="12878">
                  <c:v>1.7450163364410001</c:v>
                </c:pt>
                <c:pt idx="12879">
                  <c:v>1.7451128959660001</c:v>
                </c:pt>
                <c:pt idx="12880">
                  <c:v>1.7451761960979999</c:v>
                </c:pt>
                <c:pt idx="12881">
                  <c:v>1.745266318321</c:v>
                </c:pt>
                <c:pt idx="12882">
                  <c:v>1.7453286647799999</c:v>
                </c:pt>
                <c:pt idx="12883">
                  <c:v>1.7454514503480001</c:v>
                </c:pt>
                <c:pt idx="12884">
                  <c:v>1.7455763816829999</c:v>
                </c:pt>
                <c:pt idx="12885">
                  <c:v>1.7457010745999999</c:v>
                </c:pt>
                <c:pt idx="12886">
                  <c:v>1.74579179287</c:v>
                </c:pt>
                <c:pt idx="12887">
                  <c:v>1.745982170105</c:v>
                </c:pt>
                <c:pt idx="12888">
                  <c:v>1.7463289499279999</c:v>
                </c:pt>
                <c:pt idx="12889">
                  <c:v>1.7467205524439999</c:v>
                </c:pt>
                <c:pt idx="12890">
                  <c:v>1.7468377351760001</c:v>
                </c:pt>
                <c:pt idx="12891">
                  <c:v>1.7470444440840001</c:v>
                </c:pt>
                <c:pt idx="12892">
                  <c:v>1.7471247911450001</c:v>
                </c:pt>
                <c:pt idx="12893">
                  <c:v>1.7472424507140001</c:v>
                </c:pt>
                <c:pt idx="12894">
                  <c:v>1.7473078966140001</c:v>
                </c:pt>
                <c:pt idx="12895">
                  <c:v>1.7473670244220001</c:v>
                </c:pt>
                <c:pt idx="12896">
                  <c:v>1.747427821159</c:v>
                </c:pt>
                <c:pt idx="12897">
                  <c:v>1.7474746704099999</c:v>
                </c:pt>
                <c:pt idx="12898">
                  <c:v>1.7475268840789999</c:v>
                </c:pt>
                <c:pt idx="12899">
                  <c:v>1.7475746870040001</c:v>
                </c:pt>
                <c:pt idx="12900">
                  <c:v>1.7477210760120001</c:v>
                </c:pt>
                <c:pt idx="12901">
                  <c:v>1.7479847669599999</c:v>
                </c:pt>
                <c:pt idx="12902">
                  <c:v>1.748354792595</c:v>
                </c:pt>
                <c:pt idx="12903">
                  <c:v>1.7486028671260001</c:v>
                </c:pt>
                <c:pt idx="12904">
                  <c:v>1.7487624883649999</c:v>
                </c:pt>
                <c:pt idx="12905">
                  <c:v>1.7489210367200001</c:v>
                </c:pt>
                <c:pt idx="12906">
                  <c:v>1.7492563724520001</c:v>
                </c:pt>
                <c:pt idx="12907">
                  <c:v>1.7494217157359999</c:v>
                </c:pt>
                <c:pt idx="12908">
                  <c:v>1.7496222257609999</c:v>
                </c:pt>
                <c:pt idx="12909">
                  <c:v>1.749935984612</c:v>
                </c:pt>
                <c:pt idx="12910">
                  <c:v>1.7502995729449999</c:v>
                </c:pt>
                <c:pt idx="12911">
                  <c:v>1.7506299018860001</c:v>
                </c:pt>
                <c:pt idx="12912">
                  <c:v>1.750797152519</c:v>
                </c:pt>
                <c:pt idx="12913">
                  <c:v>1.7509589195249999</c:v>
                </c:pt>
                <c:pt idx="12914">
                  <c:v>1.751149177551</c:v>
                </c:pt>
                <c:pt idx="12915">
                  <c:v>1.7512849569319999</c:v>
                </c:pt>
                <c:pt idx="12916">
                  <c:v>1.751433730125</c:v>
                </c:pt>
                <c:pt idx="12917">
                  <c:v>1.7517626285550001</c:v>
                </c:pt>
                <c:pt idx="12918">
                  <c:v>1.751916408539</c:v>
                </c:pt>
                <c:pt idx="12919">
                  <c:v>1.7520400285719999</c:v>
                </c:pt>
                <c:pt idx="12920">
                  <c:v>1.752126574516</c:v>
                </c:pt>
                <c:pt idx="12921">
                  <c:v>1.752219796181</c:v>
                </c:pt>
                <c:pt idx="12922">
                  <c:v>1.7523702383040001</c:v>
                </c:pt>
                <c:pt idx="12923">
                  <c:v>1.7525560855869999</c:v>
                </c:pt>
                <c:pt idx="12924">
                  <c:v>1.7527132034299999</c:v>
                </c:pt>
                <c:pt idx="12925">
                  <c:v>1.7528036832809999</c:v>
                </c:pt>
                <c:pt idx="12926">
                  <c:v>1.7529571056369999</c:v>
                </c:pt>
                <c:pt idx="12927">
                  <c:v>1.7530765533449999</c:v>
                </c:pt>
                <c:pt idx="12928">
                  <c:v>1.7534017562869999</c:v>
                </c:pt>
                <c:pt idx="12929">
                  <c:v>1.753552079201</c:v>
                </c:pt>
                <c:pt idx="12930">
                  <c:v>1.7536736726760001</c:v>
                </c:pt>
                <c:pt idx="12931">
                  <c:v>1.7537569999689999</c:v>
                </c:pt>
                <c:pt idx="12932">
                  <c:v>1.7538405656810001</c:v>
                </c:pt>
                <c:pt idx="12933">
                  <c:v>1.7539665699010001</c:v>
                </c:pt>
                <c:pt idx="12934">
                  <c:v>1.754044294357</c:v>
                </c:pt>
                <c:pt idx="12935">
                  <c:v>1.7541821002960001</c:v>
                </c:pt>
                <c:pt idx="12936">
                  <c:v>1.7543523311610001</c:v>
                </c:pt>
                <c:pt idx="12937">
                  <c:v>1.7545713186259999</c:v>
                </c:pt>
                <c:pt idx="12938">
                  <c:v>1.754786968231</c:v>
                </c:pt>
                <c:pt idx="12939">
                  <c:v>1.755054473877</c:v>
                </c:pt>
                <c:pt idx="12940">
                  <c:v>1.7551873922350001</c:v>
                </c:pt>
                <c:pt idx="12941">
                  <c:v>1.755274176598</c:v>
                </c:pt>
                <c:pt idx="12942">
                  <c:v>1.755354642868</c:v>
                </c:pt>
                <c:pt idx="12943">
                  <c:v>1.7555797100070001</c:v>
                </c:pt>
                <c:pt idx="12944">
                  <c:v>1.755663156509</c:v>
                </c:pt>
                <c:pt idx="12945">
                  <c:v>1.7557491064070001</c:v>
                </c:pt>
                <c:pt idx="12946">
                  <c:v>1.7561147212979999</c:v>
                </c:pt>
                <c:pt idx="12947">
                  <c:v>1.75644505024</c:v>
                </c:pt>
                <c:pt idx="12948">
                  <c:v>1.7567989826199999</c:v>
                </c:pt>
                <c:pt idx="12949">
                  <c:v>1.757128953934</c:v>
                </c:pt>
                <c:pt idx="12950">
                  <c:v>1.7574608325959999</c:v>
                </c:pt>
                <c:pt idx="12951">
                  <c:v>1.757659912109</c:v>
                </c:pt>
                <c:pt idx="12952">
                  <c:v>1.7577887773509999</c:v>
                </c:pt>
                <c:pt idx="12953">
                  <c:v>1.757877826691</c:v>
                </c:pt>
                <c:pt idx="12954">
                  <c:v>1.7579942941669999</c:v>
                </c:pt>
                <c:pt idx="12955">
                  <c:v>1.758108139038</c:v>
                </c:pt>
                <c:pt idx="12956">
                  <c:v>1.758228182793</c:v>
                </c:pt>
                <c:pt idx="12957">
                  <c:v>1.758340001106</c:v>
                </c:pt>
                <c:pt idx="12958">
                  <c:v>1.7584618329999999</c:v>
                </c:pt>
                <c:pt idx="12959">
                  <c:v>1.7585164308550001</c:v>
                </c:pt>
                <c:pt idx="12960">
                  <c:v>1.7586543560029999</c:v>
                </c:pt>
                <c:pt idx="12961">
                  <c:v>1.7587572336199999</c:v>
                </c:pt>
                <c:pt idx="12962">
                  <c:v>1.7589316368100001</c:v>
                </c:pt>
                <c:pt idx="12963">
                  <c:v>1.7591043710709999</c:v>
                </c:pt>
                <c:pt idx="12964">
                  <c:v>1.75922524929</c:v>
                </c:pt>
                <c:pt idx="12965">
                  <c:v>1.7593100070950001</c:v>
                </c:pt>
                <c:pt idx="12966">
                  <c:v>1.759399294853</c:v>
                </c:pt>
                <c:pt idx="12967">
                  <c:v>1.759479403496</c:v>
                </c:pt>
                <c:pt idx="12968">
                  <c:v>1.7595620155330001</c:v>
                </c:pt>
                <c:pt idx="12969">
                  <c:v>1.759646892548</c:v>
                </c:pt>
                <c:pt idx="12970">
                  <c:v>1.75973045826</c:v>
                </c:pt>
                <c:pt idx="12971">
                  <c:v>1.759813427925</c:v>
                </c:pt>
                <c:pt idx="12972">
                  <c:v>1.7598971128459999</c:v>
                </c:pt>
                <c:pt idx="12973">
                  <c:v>1.759979963303</c:v>
                </c:pt>
                <c:pt idx="12974">
                  <c:v>1.760159730911</c:v>
                </c:pt>
                <c:pt idx="12975">
                  <c:v>1.760303735733</c:v>
                </c:pt>
                <c:pt idx="12976">
                  <c:v>1.7603728771210001</c:v>
                </c:pt>
                <c:pt idx="12977">
                  <c:v>1.7604479789730001</c:v>
                </c:pt>
                <c:pt idx="12978">
                  <c:v>1.7605247497559999</c:v>
                </c:pt>
                <c:pt idx="12979">
                  <c:v>1.7605969905850001</c:v>
                </c:pt>
                <c:pt idx="12980">
                  <c:v>1.760907888412</c:v>
                </c:pt>
                <c:pt idx="12981">
                  <c:v>1.7610293626789999</c:v>
                </c:pt>
                <c:pt idx="12982">
                  <c:v>1.7613143920900001</c:v>
                </c:pt>
                <c:pt idx="12983">
                  <c:v>1.7614583969119999</c:v>
                </c:pt>
                <c:pt idx="12984">
                  <c:v>1.7615742683410001</c:v>
                </c:pt>
                <c:pt idx="12985">
                  <c:v>1.761690735817</c:v>
                </c:pt>
                <c:pt idx="12986">
                  <c:v>1.7618126869199999</c:v>
                </c:pt>
                <c:pt idx="12987">
                  <c:v>1.7619025707239999</c:v>
                </c:pt>
                <c:pt idx="12988">
                  <c:v>1.76202917099</c:v>
                </c:pt>
                <c:pt idx="12989">
                  <c:v>1.762090086937</c:v>
                </c:pt>
                <c:pt idx="12990">
                  <c:v>1.762180924416</c:v>
                </c:pt>
                <c:pt idx="12991">
                  <c:v>1.7622773647309999</c:v>
                </c:pt>
                <c:pt idx="12992">
                  <c:v>1.762407660484</c:v>
                </c:pt>
                <c:pt idx="12993">
                  <c:v>1.7626085281370001</c:v>
                </c:pt>
                <c:pt idx="12994">
                  <c:v>1.7627254724500001</c:v>
                </c:pt>
                <c:pt idx="12995">
                  <c:v>1.7628064155580001</c:v>
                </c:pt>
                <c:pt idx="12996">
                  <c:v>1.7628580331799999</c:v>
                </c:pt>
                <c:pt idx="12997">
                  <c:v>1.7629117965700001</c:v>
                </c:pt>
                <c:pt idx="12998">
                  <c:v>1.7629781961440001</c:v>
                </c:pt>
                <c:pt idx="12999">
                  <c:v>1.7630131244659999</c:v>
                </c:pt>
                <c:pt idx="13000">
                  <c:v>1.763125777245</c:v>
                </c:pt>
                <c:pt idx="13001">
                  <c:v>1.7631831169129999</c:v>
                </c:pt>
                <c:pt idx="13002">
                  <c:v>1.76323568821</c:v>
                </c:pt>
                <c:pt idx="13003">
                  <c:v>1.7633010148999999</c:v>
                </c:pt>
                <c:pt idx="13004">
                  <c:v>1.7633751630779999</c:v>
                </c:pt>
                <c:pt idx="13005">
                  <c:v>1.763592243195</c:v>
                </c:pt>
                <c:pt idx="13006">
                  <c:v>1.7636941671369999</c:v>
                </c:pt>
                <c:pt idx="13007">
                  <c:v>1.7640491724009999</c:v>
                </c:pt>
                <c:pt idx="13008">
                  <c:v>1.7644219398500001</c:v>
                </c:pt>
                <c:pt idx="13009">
                  <c:v>1.7647883892059999</c:v>
                </c:pt>
                <c:pt idx="13010">
                  <c:v>1.7651644945139999</c:v>
                </c:pt>
                <c:pt idx="13011">
                  <c:v>1.7655249834060001</c:v>
                </c:pt>
                <c:pt idx="13012">
                  <c:v>1.7656588554379999</c:v>
                </c:pt>
                <c:pt idx="13013">
                  <c:v>1.7658226490019999</c:v>
                </c:pt>
                <c:pt idx="13014">
                  <c:v>1.766183018684</c:v>
                </c:pt>
                <c:pt idx="13015">
                  <c:v>1.7665498256679999</c:v>
                </c:pt>
                <c:pt idx="13016">
                  <c:v>1.766764521599</c:v>
                </c:pt>
                <c:pt idx="13017">
                  <c:v>1.7668567895889999</c:v>
                </c:pt>
                <c:pt idx="13018">
                  <c:v>1.7669497728350001</c:v>
                </c:pt>
                <c:pt idx="13019">
                  <c:v>1.767084479332</c:v>
                </c:pt>
                <c:pt idx="13020">
                  <c:v>1.7672106027600001</c:v>
                </c:pt>
                <c:pt idx="13021">
                  <c:v>1.7675950527190001</c:v>
                </c:pt>
                <c:pt idx="13022">
                  <c:v>1.767699241638</c:v>
                </c:pt>
                <c:pt idx="13023">
                  <c:v>1.7678341865539999</c:v>
                </c:pt>
                <c:pt idx="13024">
                  <c:v>1.768034219742</c:v>
                </c:pt>
                <c:pt idx="13025">
                  <c:v>1.768252968788</c:v>
                </c:pt>
                <c:pt idx="13026">
                  <c:v>1.768347978592</c:v>
                </c:pt>
                <c:pt idx="13027">
                  <c:v>1.7684663534159999</c:v>
                </c:pt>
                <c:pt idx="13028">
                  <c:v>1.7685559988020001</c:v>
                </c:pt>
                <c:pt idx="13029">
                  <c:v>1.7686377763750001</c:v>
                </c:pt>
                <c:pt idx="13030">
                  <c:v>1.76869571209</c:v>
                </c:pt>
                <c:pt idx="13031">
                  <c:v>1.7687792778019999</c:v>
                </c:pt>
                <c:pt idx="13032">
                  <c:v>1.7688645124439999</c:v>
                </c:pt>
                <c:pt idx="13033">
                  <c:v>1.769015908241</c:v>
                </c:pt>
                <c:pt idx="13034">
                  <c:v>1.769255638123</c:v>
                </c:pt>
                <c:pt idx="13035">
                  <c:v>1.769582867622</c:v>
                </c:pt>
                <c:pt idx="13036">
                  <c:v>1.769927024841</c:v>
                </c:pt>
                <c:pt idx="13037">
                  <c:v>1.770053625107</c:v>
                </c:pt>
                <c:pt idx="13038">
                  <c:v>1.7701470851900001</c:v>
                </c:pt>
                <c:pt idx="13039">
                  <c:v>1.770244240761</c:v>
                </c:pt>
                <c:pt idx="13040">
                  <c:v>1.770290732384</c:v>
                </c:pt>
                <c:pt idx="13041">
                  <c:v>1.770383119583</c:v>
                </c:pt>
                <c:pt idx="13042">
                  <c:v>1.7704749107360001</c:v>
                </c:pt>
                <c:pt idx="13043">
                  <c:v>1.770574092865</c:v>
                </c:pt>
                <c:pt idx="13044">
                  <c:v>1.770624756813</c:v>
                </c:pt>
                <c:pt idx="13045">
                  <c:v>1.7706745862960001</c:v>
                </c:pt>
                <c:pt idx="13046">
                  <c:v>1.770724654198</c:v>
                </c:pt>
                <c:pt idx="13047">
                  <c:v>1.7707793712619999</c:v>
                </c:pt>
                <c:pt idx="13048">
                  <c:v>1.77082836628</c:v>
                </c:pt>
                <c:pt idx="13049">
                  <c:v>1.7708804607390001</c:v>
                </c:pt>
                <c:pt idx="13050">
                  <c:v>1.7709325551990001</c:v>
                </c:pt>
                <c:pt idx="13051">
                  <c:v>1.7710270881650001</c:v>
                </c:pt>
                <c:pt idx="13052">
                  <c:v>1.7711560726169999</c:v>
                </c:pt>
                <c:pt idx="13053">
                  <c:v>1.771489739418</c:v>
                </c:pt>
                <c:pt idx="13054">
                  <c:v>1.771699786186</c:v>
                </c:pt>
                <c:pt idx="13055">
                  <c:v>1.7718082666399999</c:v>
                </c:pt>
                <c:pt idx="13056">
                  <c:v>1.771920323372</c:v>
                </c:pt>
                <c:pt idx="13057">
                  <c:v>1.7720280885699999</c:v>
                </c:pt>
                <c:pt idx="13058">
                  <c:v>1.772112965584</c:v>
                </c:pt>
                <c:pt idx="13059">
                  <c:v>1.772242903709</c:v>
                </c:pt>
                <c:pt idx="13060">
                  <c:v>1.7724369764329999</c:v>
                </c:pt>
                <c:pt idx="13061">
                  <c:v>1.7727640867229999</c:v>
                </c:pt>
                <c:pt idx="13062">
                  <c:v>1.773000001907</c:v>
                </c:pt>
                <c:pt idx="13063">
                  <c:v>1.773325204849</c:v>
                </c:pt>
                <c:pt idx="13064">
                  <c:v>1.773471713066</c:v>
                </c:pt>
                <c:pt idx="13065">
                  <c:v>1.77355670929</c:v>
                </c:pt>
                <c:pt idx="13066">
                  <c:v>1.773637890816</c:v>
                </c:pt>
                <c:pt idx="13067">
                  <c:v>1.7738231420520001</c:v>
                </c:pt>
                <c:pt idx="13068">
                  <c:v>1.7741869688030001</c:v>
                </c:pt>
                <c:pt idx="13069">
                  <c:v>1.774272680283</c:v>
                </c:pt>
                <c:pt idx="13070">
                  <c:v>1.774357438087</c:v>
                </c:pt>
                <c:pt idx="13071">
                  <c:v>1.774528264999</c:v>
                </c:pt>
                <c:pt idx="13072">
                  <c:v>1.7748339176179999</c:v>
                </c:pt>
                <c:pt idx="13073">
                  <c:v>1.775019288063</c:v>
                </c:pt>
                <c:pt idx="13074">
                  <c:v>1.775197029114</c:v>
                </c:pt>
                <c:pt idx="13075">
                  <c:v>1.7755049467090001</c:v>
                </c:pt>
                <c:pt idx="13076">
                  <c:v>1.7757320404050001</c:v>
                </c:pt>
                <c:pt idx="13077">
                  <c:v>1.775887727737</c:v>
                </c:pt>
                <c:pt idx="13078">
                  <c:v>1.7761619091030001</c:v>
                </c:pt>
                <c:pt idx="13079">
                  <c:v>1.776446580887</c:v>
                </c:pt>
                <c:pt idx="13080">
                  <c:v>1.7766405344009999</c:v>
                </c:pt>
                <c:pt idx="13081">
                  <c:v>1.776960730553</c:v>
                </c:pt>
                <c:pt idx="13082">
                  <c:v>1.777314186096</c:v>
                </c:pt>
                <c:pt idx="13083">
                  <c:v>1.7776806354520001</c:v>
                </c:pt>
                <c:pt idx="13084">
                  <c:v>1.777805924416</c:v>
                </c:pt>
                <c:pt idx="13085">
                  <c:v>1.7780061960219999</c:v>
                </c:pt>
                <c:pt idx="13086">
                  <c:v>1.7784447669979999</c:v>
                </c:pt>
                <c:pt idx="13087">
                  <c:v>1.778683066368</c:v>
                </c:pt>
                <c:pt idx="13088">
                  <c:v>1.7790586948389999</c:v>
                </c:pt>
                <c:pt idx="13089">
                  <c:v>1.779415369034</c:v>
                </c:pt>
                <c:pt idx="13090">
                  <c:v>1.7797690629959999</c:v>
                </c:pt>
                <c:pt idx="13091">
                  <c:v>1.780126690865</c:v>
                </c:pt>
                <c:pt idx="13092">
                  <c:v>1.780397176743</c:v>
                </c:pt>
                <c:pt idx="13093">
                  <c:v>1.7805671691889999</c:v>
                </c:pt>
                <c:pt idx="13094">
                  <c:v>1.7807489633560001</c:v>
                </c:pt>
                <c:pt idx="13095">
                  <c:v>1.7808517217640001</c:v>
                </c:pt>
                <c:pt idx="13096">
                  <c:v>1.7809226512909999</c:v>
                </c:pt>
                <c:pt idx="13097">
                  <c:v>1.7809984683989999</c:v>
                </c:pt>
                <c:pt idx="13098">
                  <c:v>1.7810732126240001</c:v>
                </c:pt>
                <c:pt idx="13099">
                  <c:v>1.7811491489410001</c:v>
                </c:pt>
                <c:pt idx="13100">
                  <c:v>1.781222939491</c:v>
                </c:pt>
                <c:pt idx="13101">
                  <c:v>1.7813838720320001</c:v>
                </c:pt>
                <c:pt idx="13102">
                  <c:v>1.7816637754439999</c:v>
                </c:pt>
                <c:pt idx="13103">
                  <c:v>1.781954288483</c:v>
                </c:pt>
                <c:pt idx="13104">
                  <c:v>1.782255411148</c:v>
                </c:pt>
                <c:pt idx="13105">
                  <c:v>1.782371520996</c:v>
                </c:pt>
                <c:pt idx="13106">
                  <c:v>1.7824779748920001</c:v>
                </c:pt>
                <c:pt idx="13107">
                  <c:v>1.78280043602</c:v>
                </c:pt>
                <c:pt idx="13108">
                  <c:v>1.7831341028209999</c:v>
                </c:pt>
                <c:pt idx="13109">
                  <c:v>1.7834702730180001</c:v>
                </c:pt>
                <c:pt idx="13110">
                  <c:v>1.783648610115</c:v>
                </c:pt>
                <c:pt idx="13111">
                  <c:v>1.7839562892909999</c:v>
                </c:pt>
                <c:pt idx="13112">
                  <c:v>1.7841129302980001</c:v>
                </c:pt>
                <c:pt idx="13113">
                  <c:v>1.784313797951</c:v>
                </c:pt>
                <c:pt idx="13114">
                  <c:v>1.7844793796539999</c:v>
                </c:pt>
                <c:pt idx="13115">
                  <c:v>1.784618973732</c:v>
                </c:pt>
                <c:pt idx="13116">
                  <c:v>1.7847058773040001</c:v>
                </c:pt>
                <c:pt idx="13117">
                  <c:v>1.7847468852999999</c:v>
                </c:pt>
                <c:pt idx="13118">
                  <c:v>1.7848803997039999</c:v>
                </c:pt>
                <c:pt idx="13119">
                  <c:v>1.785047888756</c:v>
                </c:pt>
                <c:pt idx="13120">
                  <c:v>1.7852532863620001</c:v>
                </c:pt>
                <c:pt idx="13121">
                  <c:v>1.785528421402</c:v>
                </c:pt>
                <c:pt idx="13122">
                  <c:v>1.7856239080430001</c:v>
                </c:pt>
                <c:pt idx="13123">
                  <c:v>1.7857198715210001</c:v>
                </c:pt>
                <c:pt idx="13124">
                  <c:v>1.7858151197429999</c:v>
                </c:pt>
                <c:pt idx="13125">
                  <c:v>1.7859894037249999</c:v>
                </c:pt>
                <c:pt idx="13126">
                  <c:v>1.7863860130310001</c:v>
                </c:pt>
                <c:pt idx="13127">
                  <c:v>1.7866877317430001</c:v>
                </c:pt>
                <c:pt idx="13128">
                  <c:v>1.7869092226029999</c:v>
                </c:pt>
                <c:pt idx="13129">
                  <c:v>1.7872904539109999</c:v>
                </c:pt>
                <c:pt idx="13130">
                  <c:v>1.787697911263</c:v>
                </c:pt>
                <c:pt idx="13131">
                  <c:v>1.7879078388209999</c:v>
                </c:pt>
                <c:pt idx="13132">
                  <c:v>1.7881972789759999</c:v>
                </c:pt>
                <c:pt idx="13133">
                  <c:v>1.7885589599609999</c:v>
                </c:pt>
                <c:pt idx="13134">
                  <c:v>1.7888885736469999</c:v>
                </c:pt>
                <c:pt idx="13135">
                  <c:v>1.7891689538960001</c:v>
                </c:pt>
                <c:pt idx="13136">
                  <c:v>1.78931593895</c:v>
                </c:pt>
                <c:pt idx="13137">
                  <c:v>1.789401650429</c:v>
                </c:pt>
                <c:pt idx="13138">
                  <c:v>1.7894896268839999</c:v>
                </c:pt>
                <c:pt idx="13139">
                  <c:v>1.7895755767820001</c:v>
                </c:pt>
                <c:pt idx="13140">
                  <c:v>1.7896583080290001</c:v>
                </c:pt>
                <c:pt idx="13141">
                  <c:v>1.7897392511370001</c:v>
                </c:pt>
                <c:pt idx="13142">
                  <c:v>1.790046215057</c:v>
                </c:pt>
                <c:pt idx="13143">
                  <c:v>1.7902110815050001</c:v>
                </c:pt>
                <c:pt idx="13144">
                  <c:v>1.7903383970260001</c:v>
                </c:pt>
                <c:pt idx="13145">
                  <c:v>1.7906227111819999</c:v>
                </c:pt>
                <c:pt idx="13146">
                  <c:v>1.7908716201779999</c:v>
                </c:pt>
                <c:pt idx="13147">
                  <c:v>1.791003108025</c:v>
                </c:pt>
                <c:pt idx="13148">
                  <c:v>1.791100144386</c:v>
                </c:pt>
                <c:pt idx="13149">
                  <c:v>1.791170954704</c:v>
                </c:pt>
                <c:pt idx="13150">
                  <c:v>1.791236162186</c:v>
                </c:pt>
                <c:pt idx="13151">
                  <c:v>1.7915096282959999</c:v>
                </c:pt>
                <c:pt idx="13152">
                  <c:v>1.791838645935</c:v>
                </c:pt>
                <c:pt idx="13153">
                  <c:v>1.7919708490370001</c:v>
                </c:pt>
                <c:pt idx="13154">
                  <c:v>1.792272090912</c:v>
                </c:pt>
                <c:pt idx="13155">
                  <c:v>1.7924232482910001</c:v>
                </c:pt>
                <c:pt idx="13156">
                  <c:v>1.7925733327869999</c:v>
                </c:pt>
                <c:pt idx="13157">
                  <c:v>1.7926832437519999</c:v>
                </c:pt>
                <c:pt idx="13158">
                  <c:v>1.7928018569949999</c:v>
                </c:pt>
                <c:pt idx="13159">
                  <c:v>1.792940020561</c:v>
                </c:pt>
                <c:pt idx="13160">
                  <c:v>1.7933504581449999</c:v>
                </c:pt>
                <c:pt idx="13161">
                  <c:v>1.793537139893</c:v>
                </c:pt>
                <c:pt idx="13162">
                  <c:v>1.793668985367</c:v>
                </c:pt>
                <c:pt idx="13163">
                  <c:v>1.794063091278</c:v>
                </c:pt>
                <c:pt idx="13164">
                  <c:v>1.7944053411480001</c:v>
                </c:pt>
                <c:pt idx="13165">
                  <c:v>1.7947434186939999</c:v>
                </c:pt>
                <c:pt idx="13166">
                  <c:v>1.7949557304379999</c:v>
                </c:pt>
                <c:pt idx="13167">
                  <c:v>1.79515838623</c:v>
                </c:pt>
                <c:pt idx="13168">
                  <c:v>1.7954871654510001</c:v>
                </c:pt>
                <c:pt idx="13169">
                  <c:v>1.7955952882770001</c:v>
                </c:pt>
                <c:pt idx="13170">
                  <c:v>1.7956652641299999</c:v>
                </c:pt>
                <c:pt idx="13171">
                  <c:v>1.7957936525339999</c:v>
                </c:pt>
                <c:pt idx="13172">
                  <c:v>1.796083331108</c:v>
                </c:pt>
                <c:pt idx="13173">
                  <c:v>1.796384453773</c:v>
                </c:pt>
                <c:pt idx="13174">
                  <c:v>1.7966872453689999</c:v>
                </c:pt>
                <c:pt idx="13175">
                  <c:v>1.7969006299970001</c:v>
                </c:pt>
                <c:pt idx="13176">
                  <c:v>1.7970007658</c:v>
                </c:pt>
                <c:pt idx="13177">
                  <c:v>1.7970645427700001</c:v>
                </c:pt>
                <c:pt idx="13178">
                  <c:v>1.7971665859220001</c:v>
                </c:pt>
                <c:pt idx="13179">
                  <c:v>1.797389388084</c:v>
                </c:pt>
                <c:pt idx="13180">
                  <c:v>1.7976888418200001</c:v>
                </c:pt>
                <c:pt idx="13181">
                  <c:v>1.7979658842090001</c:v>
                </c:pt>
                <c:pt idx="13182">
                  <c:v>1.7982677221300001</c:v>
                </c:pt>
                <c:pt idx="13183">
                  <c:v>1.7983802556990001</c:v>
                </c:pt>
                <c:pt idx="13184">
                  <c:v>1.7985154390339999</c:v>
                </c:pt>
                <c:pt idx="13185">
                  <c:v>1.798628568649</c:v>
                </c:pt>
                <c:pt idx="13186">
                  <c:v>1.7987364530559999</c:v>
                </c:pt>
                <c:pt idx="13187">
                  <c:v>1.798910140991</c:v>
                </c:pt>
                <c:pt idx="13188">
                  <c:v>1.7990996837619999</c:v>
                </c:pt>
                <c:pt idx="13189">
                  <c:v>1.7992926836009999</c:v>
                </c:pt>
                <c:pt idx="13190">
                  <c:v>1.799414873123</c:v>
                </c:pt>
                <c:pt idx="13191">
                  <c:v>1.7995069026949999</c:v>
                </c:pt>
                <c:pt idx="13192">
                  <c:v>1.799601554871</c:v>
                </c:pt>
                <c:pt idx="13193">
                  <c:v>1.7999428510669999</c:v>
                </c:pt>
                <c:pt idx="13194">
                  <c:v>1.8002115488049999</c:v>
                </c:pt>
                <c:pt idx="13195">
                  <c:v>1.8004267215730001</c:v>
                </c:pt>
                <c:pt idx="13196">
                  <c:v>1.800517082214</c:v>
                </c:pt>
                <c:pt idx="13197">
                  <c:v>1.800568342209</c:v>
                </c:pt>
                <c:pt idx="13198">
                  <c:v>1.8006192445760001</c:v>
                </c:pt>
                <c:pt idx="13199">
                  <c:v>1.800673007965</c:v>
                </c:pt>
                <c:pt idx="13200">
                  <c:v>1.800723671913</c:v>
                </c:pt>
                <c:pt idx="13201">
                  <c:v>1.8008269071580001</c:v>
                </c:pt>
                <c:pt idx="13202">
                  <c:v>1.800928592682</c:v>
                </c:pt>
                <c:pt idx="13203">
                  <c:v>1.8010669946669999</c:v>
                </c:pt>
                <c:pt idx="13204">
                  <c:v>1.801203250885</c:v>
                </c:pt>
                <c:pt idx="13205">
                  <c:v>1.8013198375699999</c:v>
                </c:pt>
                <c:pt idx="13206">
                  <c:v>1.8016997575760001</c:v>
                </c:pt>
                <c:pt idx="13207">
                  <c:v>1.8020750284189999</c:v>
                </c:pt>
                <c:pt idx="13208">
                  <c:v>1.8021872043610001</c:v>
                </c:pt>
                <c:pt idx="13209">
                  <c:v>1.802292108536</c:v>
                </c:pt>
                <c:pt idx="13210">
                  <c:v>1.802382946014</c:v>
                </c:pt>
                <c:pt idx="13211">
                  <c:v>1.802484035492</c:v>
                </c:pt>
                <c:pt idx="13212">
                  <c:v>1.802766680717</c:v>
                </c:pt>
                <c:pt idx="13213">
                  <c:v>1.8029805421830001</c:v>
                </c:pt>
                <c:pt idx="13214">
                  <c:v>1.8033065795900001</c:v>
                </c:pt>
                <c:pt idx="13215">
                  <c:v>1.8036224842070001</c:v>
                </c:pt>
                <c:pt idx="13216">
                  <c:v>1.803784370422</c:v>
                </c:pt>
                <c:pt idx="13217">
                  <c:v>1.8039501905440001</c:v>
                </c:pt>
                <c:pt idx="13218">
                  <c:v>1.804272413254</c:v>
                </c:pt>
                <c:pt idx="13219">
                  <c:v>1.804427623749</c:v>
                </c:pt>
                <c:pt idx="13220">
                  <c:v>1.8045127391819999</c:v>
                </c:pt>
                <c:pt idx="13221">
                  <c:v>1.8046034574509999</c:v>
                </c:pt>
                <c:pt idx="13222">
                  <c:v>1.804700613022</c:v>
                </c:pt>
                <c:pt idx="13223">
                  <c:v>1.8047875165939999</c:v>
                </c:pt>
                <c:pt idx="13224">
                  <c:v>1.8049426078799999</c:v>
                </c:pt>
                <c:pt idx="13225">
                  <c:v>1.8052791357039999</c:v>
                </c:pt>
                <c:pt idx="13226">
                  <c:v>1.805614948273</c:v>
                </c:pt>
                <c:pt idx="13227">
                  <c:v>1.805875182152</c:v>
                </c:pt>
                <c:pt idx="13228">
                  <c:v>1.806198358536</c:v>
                </c:pt>
                <c:pt idx="13229">
                  <c:v>1.8063796758649999</c:v>
                </c:pt>
                <c:pt idx="13230">
                  <c:v>1.8066278696060001</c:v>
                </c:pt>
                <c:pt idx="13231">
                  <c:v>1.8069905042650001</c:v>
                </c:pt>
                <c:pt idx="13232">
                  <c:v>1.807344317436</c:v>
                </c:pt>
                <c:pt idx="13233">
                  <c:v>1.807547688484</c:v>
                </c:pt>
                <c:pt idx="13234">
                  <c:v>1.8078800439830001</c:v>
                </c:pt>
                <c:pt idx="13235">
                  <c:v>1.8080817461009999</c:v>
                </c:pt>
                <c:pt idx="13236">
                  <c:v>1.808410406113</c:v>
                </c:pt>
                <c:pt idx="13237">
                  <c:v>1.808529853821</c:v>
                </c:pt>
                <c:pt idx="13238">
                  <c:v>1.808651447296</c:v>
                </c:pt>
                <c:pt idx="13239">
                  <c:v>1.808736562729</c:v>
                </c:pt>
                <c:pt idx="13240">
                  <c:v>1.8088541030880001</c:v>
                </c:pt>
                <c:pt idx="13241">
                  <c:v>1.809189319611</c:v>
                </c:pt>
                <c:pt idx="13242">
                  <c:v>1.809361100197</c:v>
                </c:pt>
                <c:pt idx="13243">
                  <c:v>1.8094713687899999</c:v>
                </c:pt>
                <c:pt idx="13244">
                  <c:v>1.8096466064450001</c:v>
                </c:pt>
                <c:pt idx="13245">
                  <c:v>1.8098115921019999</c:v>
                </c:pt>
                <c:pt idx="13246">
                  <c:v>1.8099733591080001</c:v>
                </c:pt>
                <c:pt idx="13247">
                  <c:v>1.8100861310959999</c:v>
                </c:pt>
                <c:pt idx="13248">
                  <c:v>1.810243606567</c:v>
                </c:pt>
                <c:pt idx="13249">
                  <c:v>1.81042599678</c:v>
                </c:pt>
                <c:pt idx="13250">
                  <c:v>1.8105517625809999</c:v>
                </c:pt>
                <c:pt idx="13251">
                  <c:v>1.8106753826140001</c:v>
                </c:pt>
                <c:pt idx="13252">
                  <c:v>1.8109077215189999</c:v>
                </c:pt>
                <c:pt idx="13253">
                  <c:v>1.811226844788</c:v>
                </c:pt>
                <c:pt idx="13254">
                  <c:v>1.8113921880720001</c:v>
                </c:pt>
                <c:pt idx="13255">
                  <c:v>1.811558485031</c:v>
                </c:pt>
                <c:pt idx="13256">
                  <c:v>1.81172144413</c:v>
                </c:pt>
                <c:pt idx="13257">
                  <c:v>1.8118577003480001</c:v>
                </c:pt>
                <c:pt idx="13258">
                  <c:v>1.8119950294489999</c:v>
                </c:pt>
                <c:pt idx="13259">
                  <c:v>1.812095165253</c:v>
                </c:pt>
                <c:pt idx="13260">
                  <c:v>1.8121500015259999</c:v>
                </c:pt>
                <c:pt idx="13261">
                  <c:v>1.812204480171</c:v>
                </c:pt>
                <c:pt idx="13262">
                  <c:v>1.812259197235</c:v>
                </c:pt>
                <c:pt idx="13263">
                  <c:v>1.8123129606249999</c:v>
                </c:pt>
                <c:pt idx="13264">
                  <c:v>1.8123669624330001</c:v>
                </c:pt>
                <c:pt idx="13265">
                  <c:v>1.8124296665190001</c:v>
                </c:pt>
                <c:pt idx="13266">
                  <c:v>1.8124910593029999</c:v>
                </c:pt>
                <c:pt idx="13267">
                  <c:v>1.812549710274</c:v>
                </c:pt>
                <c:pt idx="13268">
                  <c:v>1.8126057386400001</c:v>
                </c:pt>
                <c:pt idx="13269">
                  <c:v>1.812660694122</c:v>
                </c:pt>
                <c:pt idx="13270">
                  <c:v>1.8127124309539999</c:v>
                </c:pt>
                <c:pt idx="13271">
                  <c:v>1.8127653598789999</c:v>
                </c:pt>
                <c:pt idx="13272">
                  <c:v>1.812859296799</c:v>
                </c:pt>
                <c:pt idx="13273">
                  <c:v>1.8129434585569999</c:v>
                </c:pt>
                <c:pt idx="13274">
                  <c:v>1.813062548637</c:v>
                </c:pt>
                <c:pt idx="13275">
                  <c:v>1.8132510185240001</c:v>
                </c:pt>
                <c:pt idx="13276">
                  <c:v>1.8133709430689999</c:v>
                </c:pt>
                <c:pt idx="13277">
                  <c:v>1.8134368658069999</c:v>
                </c:pt>
                <c:pt idx="13278">
                  <c:v>1.813519358635</c:v>
                </c:pt>
                <c:pt idx="13279">
                  <c:v>1.8135988712310001</c:v>
                </c:pt>
                <c:pt idx="13280">
                  <c:v>1.813697218895</c:v>
                </c:pt>
                <c:pt idx="13281">
                  <c:v>1.8137910366059999</c:v>
                </c:pt>
                <c:pt idx="13282">
                  <c:v>1.813902974129</c:v>
                </c:pt>
                <c:pt idx="13283">
                  <c:v>1.8139834403990001</c:v>
                </c:pt>
                <c:pt idx="13284">
                  <c:v>1.8140751123429999</c:v>
                </c:pt>
                <c:pt idx="13285">
                  <c:v>1.8141539096829999</c:v>
                </c:pt>
                <c:pt idx="13286">
                  <c:v>1.8142349719999999</c:v>
                </c:pt>
                <c:pt idx="13287">
                  <c:v>1.8143514394760001</c:v>
                </c:pt>
                <c:pt idx="13288">
                  <c:v>1.814676165581</c:v>
                </c:pt>
                <c:pt idx="13289">
                  <c:v>1.81489443779</c:v>
                </c:pt>
                <c:pt idx="13290">
                  <c:v>1.8150882720949999</c:v>
                </c:pt>
                <c:pt idx="13291">
                  <c:v>1.8154108524320001</c:v>
                </c:pt>
                <c:pt idx="13292">
                  <c:v>1.815533518791</c:v>
                </c:pt>
                <c:pt idx="13293">
                  <c:v>1.8156533241270001</c:v>
                </c:pt>
                <c:pt idx="13294">
                  <c:v>1.815778255463</c:v>
                </c:pt>
                <c:pt idx="13295">
                  <c:v>1.8158683776860001</c:v>
                </c:pt>
                <c:pt idx="13296">
                  <c:v>1.8159582614900001</c:v>
                </c:pt>
                <c:pt idx="13297">
                  <c:v>1.8160508871079999</c:v>
                </c:pt>
                <c:pt idx="13298">
                  <c:v>1.8161453008649999</c:v>
                </c:pt>
                <c:pt idx="13299">
                  <c:v>1.8162389993670001</c:v>
                </c:pt>
                <c:pt idx="13300">
                  <c:v>1.816326737404</c:v>
                </c:pt>
                <c:pt idx="13301">
                  <c:v>1.816457033157</c:v>
                </c:pt>
                <c:pt idx="13302">
                  <c:v>1.8166218996050001</c:v>
                </c:pt>
                <c:pt idx="13303">
                  <c:v>1.8167912960049999</c:v>
                </c:pt>
                <c:pt idx="13304">
                  <c:v>1.816912770271</c:v>
                </c:pt>
                <c:pt idx="13305">
                  <c:v>1.8171514272689999</c:v>
                </c:pt>
                <c:pt idx="13306">
                  <c:v>1.817333102226</c:v>
                </c:pt>
                <c:pt idx="13307">
                  <c:v>1.8176716566090001</c:v>
                </c:pt>
                <c:pt idx="13308">
                  <c:v>1.8179603815080001</c:v>
                </c:pt>
                <c:pt idx="13309">
                  <c:v>1.8182735443119999</c:v>
                </c:pt>
                <c:pt idx="13310">
                  <c:v>1.8185751438140001</c:v>
                </c:pt>
                <c:pt idx="13311">
                  <c:v>1.818832993507</c:v>
                </c:pt>
                <c:pt idx="13312">
                  <c:v>1.818992376328</c:v>
                </c:pt>
                <c:pt idx="13313">
                  <c:v>1.8191463947299999</c:v>
                </c:pt>
                <c:pt idx="13314">
                  <c:v>1.819295883179</c:v>
                </c:pt>
                <c:pt idx="13315">
                  <c:v>1.819637775421</c:v>
                </c:pt>
                <c:pt idx="13316">
                  <c:v>1.819917678833</c:v>
                </c:pt>
                <c:pt idx="13317">
                  <c:v>1.820166707039</c:v>
                </c:pt>
                <c:pt idx="13318">
                  <c:v>1.820369243622</c:v>
                </c:pt>
                <c:pt idx="13319">
                  <c:v>1.8204487562180001</c:v>
                </c:pt>
                <c:pt idx="13320">
                  <c:v>1.820570468903</c:v>
                </c:pt>
                <c:pt idx="13321">
                  <c:v>1.820938706398</c:v>
                </c:pt>
                <c:pt idx="13322">
                  <c:v>1.8213007450100001</c:v>
                </c:pt>
                <c:pt idx="13323">
                  <c:v>1.8216809034350001</c:v>
                </c:pt>
                <c:pt idx="13324">
                  <c:v>1.822011828423</c:v>
                </c:pt>
                <c:pt idx="13325">
                  <c:v>1.82224547863</c:v>
                </c:pt>
                <c:pt idx="13326">
                  <c:v>1.822634577751</c:v>
                </c:pt>
                <c:pt idx="13327">
                  <c:v>1.822985768318</c:v>
                </c:pt>
                <c:pt idx="13328">
                  <c:v>1.8230980634689999</c:v>
                </c:pt>
                <c:pt idx="13329">
                  <c:v>1.8232104778289999</c:v>
                </c:pt>
                <c:pt idx="13330">
                  <c:v>1.8234953880310001</c:v>
                </c:pt>
                <c:pt idx="13331">
                  <c:v>1.8236960172650001</c:v>
                </c:pt>
                <c:pt idx="13332">
                  <c:v>1.823813080788</c:v>
                </c:pt>
                <c:pt idx="13333">
                  <c:v>1.8239252567290001</c:v>
                </c:pt>
                <c:pt idx="13334">
                  <c:v>1.8240936994550001</c:v>
                </c:pt>
                <c:pt idx="13335">
                  <c:v>1.8242120742800001</c:v>
                </c:pt>
                <c:pt idx="13336">
                  <c:v>1.8244857788090001</c:v>
                </c:pt>
                <c:pt idx="13337">
                  <c:v>1.8245959281919999</c:v>
                </c:pt>
                <c:pt idx="13338">
                  <c:v>1.824672102928</c:v>
                </c:pt>
                <c:pt idx="13339">
                  <c:v>1.824757575989</c:v>
                </c:pt>
                <c:pt idx="13340">
                  <c:v>1.824868440628</c:v>
                </c:pt>
                <c:pt idx="13341">
                  <c:v>1.8249167203900001</c:v>
                </c:pt>
                <c:pt idx="13342">
                  <c:v>1.8250216245649999</c:v>
                </c:pt>
                <c:pt idx="13343">
                  <c:v>1.82513833046</c:v>
                </c:pt>
                <c:pt idx="13344">
                  <c:v>1.8252202272419999</c:v>
                </c:pt>
                <c:pt idx="13345">
                  <c:v>1.825276374817</c:v>
                </c:pt>
                <c:pt idx="13346">
                  <c:v>1.825342774391</c:v>
                </c:pt>
                <c:pt idx="13347">
                  <c:v>1.8254206180570001</c:v>
                </c:pt>
                <c:pt idx="13348">
                  <c:v>1.82554090023</c:v>
                </c:pt>
                <c:pt idx="13349">
                  <c:v>1.825936436653</c:v>
                </c:pt>
                <c:pt idx="13350">
                  <c:v>1.826316833496</c:v>
                </c:pt>
                <c:pt idx="13351">
                  <c:v>1.8266719579699999</c:v>
                </c:pt>
                <c:pt idx="13352">
                  <c:v>1.8267449140550001</c:v>
                </c:pt>
                <c:pt idx="13353">
                  <c:v>1.826824069023</c:v>
                </c:pt>
                <c:pt idx="13354">
                  <c:v>1.8269053697590001</c:v>
                </c:pt>
                <c:pt idx="13355">
                  <c:v>1.8269942998890001</c:v>
                </c:pt>
                <c:pt idx="13356">
                  <c:v>1.8270863294599999</c:v>
                </c:pt>
                <c:pt idx="13357">
                  <c:v>1.827182412148</c:v>
                </c:pt>
                <c:pt idx="13358">
                  <c:v>1.8272787332530001</c:v>
                </c:pt>
                <c:pt idx="13359">
                  <c:v>1.8273799419400001</c:v>
                </c:pt>
                <c:pt idx="13360">
                  <c:v>1.827473759651</c:v>
                </c:pt>
                <c:pt idx="13361">
                  <c:v>1.827550411224</c:v>
                </c:pt>
                <c:pt idx="13362">
                  <c:v>1.8276206254959999</c:v>
                </c:pt>
                <c:pt idx="13363">
                  <c:v>1.827688217163</c:v>
                </c:pt>
                <c:pt idx="13364">
                  <c:v>1.827752828598</c:v>
                </c:pt>
                <c:pt idx="13365">
                  <c:v>1.8278102874760001</c:v>
                </c:pt>
                <c:pt idx="13366">
                  <c:v>1.8278632163999999</c:v>
                </c:pt>
                <c:pt idx="13367">
                  <c:v>1.827970743179</c:v>
                </c:pt>
                <c:pt idx="13368">
                  <c:v>1.8280198574069999</c:v>
                </c:pt>
                <c:pt idx="13369">
                  <c:v>1.8281143903729999</c:v>
                </c:pt>
                <c:pt idx="13370">
                  <c:v>1.828204512596</c:v>
                </c:pt>
                <c:pt idx="13371">
                  <c:v>1.8283374309539999</c:v>
                </c:pt>
                <c:pt idx="13372">
                  <c:v>1.828500986099</c:v>
                </c:pt>
                <c:pt idx="13373">
                  <c:v>1.8287653923030001</c:v>
                </c:pt>
                <c:pt idx="13374">
                  <c:v>1.8290966749190001</c:v>
                </c:pt>
                <c:pt idx="13375">
                  <c:v>1.829295754433</c:v>
                </c:pt>
                <c:pt idx="13376">
                  <c:v>1.8293540477750001</c:v>
                </c:pt>
                <c:pt idx="13377">
                  <c:v>1.8293786048889999</c:v>
                </c:pt>
                <c:pt idx="13378">
                  <c:v>1.829403162003</c:v>
                </c:pt>
                <c:pt idx="13379">
                  <c:v>1.8294569253920001</c:v>
                </c:pt>
                <c:pt idx="13380">
                  <c:v>1.829544425011</c:v>
                </c:pt>
                <c:pt idx="13381">
                  <c:v>1.829624056816</c:v>
                </c:pt>
                <c:pt idx="13382">
                  <c:v>1.829721570015</c:v>
                </c:pt>
                <c:pt idx="13383">
                  <c:v>1.8298161029819999</c:v>
                </c:pt>
                <c:pt idx="13384">
                  <c:v>1.829985618591</c:v>
                </c:pt>
                <c:pt idx="13385">
                  <c:v>1.830295205116</c:v>
                </c:pt>
                <c:pt idx="13386">
                  <c:v>1.830491304398</c:v>
                </c:pt>
                <c:pt idx="13387">
                  <c:v>1.8307672739030001</c:v>
                </c:pt>
                <c:pt idx="13388">
                  <c:v>1.83083999157</c:v>
                </c:pt>
                <c:pt idx="13389">
                  <c:v>1.8309215307240001</c:v>
                </c:pt>
                <c:pt idx="13390">
                  <c:v>1.8310121297840001</c:v>
                </c:pt>
                <c:pt idx="13391">
                  <c:v>1.83109998703</c:v>
                </c:pt>
                <c:pt idx="13392">
                  <c:v>1.8311921358109999</c:v>
                </c:pt>
                <c:pt idx="13393">
                  <c:v>1.831290364265</c:v>
                </c:pt>
                <c:pt idx="13394">
                  <c:v>1.831419706345</c:v>
                </c:pt>
                <c:pt idx="13395">
                  <c:v>1.831813216209</c:v>
                </c:pt>
                <c:pt idx="13396">
                  <c:v>1.832217693329</c:v>
                </c:pt>
                <c:pt idx="13397">
                  <c:v>1.8326413631439999</c:v>
                </c:pt>
                <c:pt idx="13398">
                  <c:v>1.833000183105</c:v>
                </c:pt>
                <c:pt idx="13399">
                  <c:v>1.8331067562100001</c:v>
                </c:pt>
                <c:pt idx="13400">
                  <c:v>1.8331868648530001</c:v>
                </c:pt>
                <c:pt idx="13401">
                  <c:v>1.833295702934</c:v>
                </c:pt>
                <c:pt idx="13402">
                  <c:v>1.8334326744080001</c:v>
                </c:pt>
                <c:pt idx="13403">
                  <c:v>1.833562374115</c:v>
                </c:pt>
                <c:pt idx="13404">
                  <c:v>1.8336699008940001</c:v>
                </c:pt>
                <c:pt idx="13405">
                  <c:v>1.8338676691060001</c:v>
                </c:pt>
                <c:pt idx="13406">
                  <c:v>1.834127187729</c:v>
                </c:pt>
                <c:pt idx="13407">
                  <c:v>1.834440469742</c:v>
                </c:pt>
                <c:pt idx="13408">
                  <c:v>1.834719061852</c:v>
                </c:pt>
                <c:pt idx="13409">
                  <c:v>1.8348592519760001</c:v>
                </c:pt>
                <c:pt idx="13410">
                  <c:v>1.8350892066960001</c:v>
                </c:pt>
                <c:pt idx="13411">
                  <c:v>1.835230112076</c:v>
                </c:pt>
                <c:pt idx="13412">
                  <c:v>1.835348010063</c:v>
                </c:pt>
                <c:pt idx="13413">
                  <c:v>1.8354262113569999</c:v>
                </c:pt>
                <c:pt idx="13414">
                  <c:v>1.8355019092560001</c:v>
                </c:pt>
                <c:pt idx="13415">
                  <c:v>1.8355820178990001</c:v>
                </c:pt>
                <c:pt idx="13416">
                  <c:v>1.8356634378429999</c:v>
                </c:pt>
                <c:pt idx="13417">
                  <c:v>1.8359011411670001</c:v>
                </c:pt>
                <c:pt idx="13418">
                  <c:v>1.8361873626709999</c:v>
                </c:pt>
                <c:pt idx="13419">
                  <c:v>1.836354970932</c:v>
                </c:pt>
                <c:pt idx="13420">
                  <c:v>1.836461782455</c:v>
                </c:pt>
                <c:pt idx="13421">
                  <c:v>1.836564540863</c:v>
                </c:pt>
                <c:pt idx="13422">
                  <c:v>1.8368543386459999</c:v>
                </c:pt>
                <c:pt idx="13423">
                  <c:v>1.8371577262879999</c:v>
                </c:pt>
                <c:pt idx="13424">
                  <c:v>1.8374500274659999</c:v>
                </c:pt>
                <c:pt idx="13425">
                  <c:v>1.8377463817599999</c:v>
                </c:pt>
                <c:pt idx="13426">
                  <c:v>1.8380268812180001</c:v>
                </c:pt>
                <c:pt idx="13427">
                  <c:v>1.8383384943009999</c:v>
                </c:pt>
                <c:pt idx="13428">
                  <c:v>1.8385112285609999</c:v>
                </c:pt>
                <c:pt idx="13429">
                  <c:v>1.8387116193769999</c:v>
                </c:pt>
                <c:pt idx="13430">
                  <c:v>1.838785171509</c:v>
                </c:pt>
                <c:pt idx="13431">
                  <c:v>1.83890235424</c:v>
                </c:pt>
                <c:pt idx="13432">
                  <c:v>1.8390103578570001</c:v>
                </c:pt>
                <c:pt idx="13433">
                  <c:v>1.8393323421479999</c:v>
                </c:pt>
                <c:pt idx="13434">
                  <c:v>1.839538574219</c:v>
                </c:pt>
                <c:pt idx="13435">
                  <c:v>1.839610099792</c:v>
                </c:pt>
                <c:pt idx="13436">
                  <c:v>1.8396812677379999</c:v>
                </c:pt>
                <c:pt idx="13437">
                  <c:v>1.8397505283360001</c:v>
                </c:pt>
                <c:pt idx="13438">
                  <c:v>1.839852333069</c:v>
                </c:pt>
                <c:pt idx="13439">
                  <c:v>1.839980721474</c:v>
                </c:pt>
                <c:pt idx="13440">
                  <c:v>1.840148925781</c:v>
                </c:pt>
                <c:pt idx="13441">
                  <c:v>1.840288281441</c:v>
                </c:pt>
                <c:pt idx="13442">
                  <c:v>1.840369462967</c:v>
                </c:pt>
                <c:pt idx="13443">
                  <c:v>1.840452075005</c:v>
                </c:pt>
                <c:pt idx="13444">
                  <c:v>1.840506434441</c:v>
                </c:pt>
                <c:pt idx="13445">
                  <c:v>1.840627789497</c:v>
                </c:pt>
                <c:pt idx="13446">
                  <c:v>1.8408416509629999</c:v>
                </c:pt>
                <c:pt idx="13447">
                  <c:v>1.8409967422489999</c:v>
                </c:pt>
                <c:pt idx="13448">
                  <c:v>1.841350674629</c:v>
                </c:pt>
                <c:pt idx="13449">
                  <c:v>1.8415912389760001</c:v>
                </c:pt>
                <c:pt idx="13450">
                  <c:v>1.8418253660199999</c:v>
                </c:pt>
                <c:pt idx="13451">
                  <c:v>1.841947436333</c:v>
                </c:pt>
                <c:pt idx="13452">
                  <c:v>1.8420350551610001</c:v>
                </c:pt>
                <c:pt idx="13453">
                  <c:v>1.8421262502669999</c:v>
                </c:pt>
                <c:pt idx="13454">
                  <c:v>1.842224121094</c:v>
                </c:pt>
                <c:pt idx="13455">
                  <c:v>1.84231543541</c:v>
                </c:pt>
                <c:pt idx="13456">
                  <c:v>1.8424067497250001</c:v>
                </c:pt>
                <c:pt idx="13457">
                  <c:v>1.842491745949</c:v>
                </c:pt>
                <c:pt idx="13458">
                  <c:v>1.842656612396</c:v>
                </c:pt>
                <c:pt idx="13459">
                  <c:v>1.843004345894</c:v>
                </c:pt>
                <c:pt idx="13460">
                  <c:v>1.8433344364169999</c:v>
                </c:pt>
                <c:pt idx="13461">
                  <c:v>1.8436597585679999</c:v>
                </c:pt>
                <c:pt idx="13462">
                  <c:v>1.843991875648</c:v>
                </c:pt>
                <c:pt idx="13463">
                  <c:v>1.8443074226380001</c:v>
                </c:pt>
                <c:pt idx="13464">
                  <c:v>1.8444619178770001</c:v>
                </c:pt>
                <c:pt idx="13465">
                  <c:v>1.8446559906010001</c:v>
                </c:pt>
                <c:pt idx="13466">
                  <c:v>1.8448048830029999</c:v>
                </c:pt>
                <c:pt idx="13467">
                  <c:v>1.8449251651759999</c:v>
                </c:pt>
                <c:pt idx="13468">
                  <c:v>1.8450794219969999</c:v>
                </c:pt>
                <c:pt idx="13469">
                  <c:v>1.845339536667</c:v>
                </c:pt>
                <c:pt idx="13470">
                  <c:v>1.845470309258</c:v>
                </c:pt>
                <c:pt idx="13471">
                  <c:v>1.8455544710159999</c:v>
                </c:pt>
                <c:pt idx="13472">
                  <c:v>1.8456398248670001</c:v>
                </c:pt>
                <c:pt idx="13473">
                  <c:v>1.845981359482</c:v>
                </c:pt>
                <c:pt idx="13474">
                  <c:v>1.8463445901869999</c:v>
                </c:pt>
                <c:pt idx="13475">
                  <c:v>1.846546411514</c:v>
                </c:pt>
                <c:pt idx="13476">
                  <c:v>1.8468352556230001</c:v>
                </c:pt>
                <c:pt idx="13477">
                  <c:v>1.8471184968950001</c:v>
                </c:pt>
                <c:pt idx="13478">
                  <c:v>1.8473391532900001</c:v>
                </c:pt>
                <c:pt idx="13479">
                  <c:v>1.847612738609</c:v>
                </c:pt>
                <c:pt idx="13480">
                  <c:v>1.8479906320570001</c:v>
                </c:pt>
                <c:pt idx="13481">
                  <c:v>1.8482320308689999</c:v>
                </c:pt>
                <c:pt idx="13482">
                  <c:v>1.8484102487559999</c:v>
                </c:pt>
                <c:pt idx="13483">
                  <c:v>1.848504900932</c:v>
                </c:pt>
                <c:pt idx="13484">
                  <c:v>1.848603010178</c:v>
                </c:pt>
                <c:pt idx="13485">
                  <c:v>1.8486986160279999</c:v>
                </c:pt>
                <c:pt idx="13486">
                  <c:v>1.8488329648970001</c:v>
                </c:pt>
                <c:pt idx="13487">
                  <c:v>1.8492032289510001</c:v>
                </c:pt>
                <c:pt idx="13488">
                  <c:v>1.8495557308199999</c:v>
                </c:pt>
                <c:pt idx="13489">
                  <c:v>1.8498626947400001</c:v>
                </c:pt>
                <c:pt idx="13490">
                  <c:v>1.850178956985</c:v>
                </c:pt>
                <c:pt idx="13491">
                  <c:v>1.850280880928</c:v>
                </c:pt>
                <c:pt idx="13492">
                  <c:v>1.8505450487140001</c:v>
                </c:pt>
                <c:pt idx="13493">
                  <c:v>1.8507914543149999</c:v>
                </c:pt>
                <c:pt idx="13494">
                  <c:v>1.851037502289</c:v>
                </c:pt>
                <c:pt idx="13495">
                  <c:v>1.851168394089</c:v>
                </c:pt>
                <c:pt idx="13496">
                  <c:v>1.851479649544</c:v>
                </c:pt>
                <c:pt idx="13497">
                  <c:v>1.85168170929</c:v>
                </c:pt>
                <c:pt idx="13498">
                  <c:v>1.8519194126130001</c:v>
                </c:pt>
                <c:pt idx="13499">
                  <c:v>1.852227926254</c:v>
                </c:pt>
                <c:pt idx="13500">
                  <c:v>1.8524848222729999</c:v>
                </c:pt>
                <c:pt idx="13501">
                  <c:v>1.8525691032410001</c:v>
                </c:pt>
                <c:pt idx="13502">
                  <c:v>1.852654218674</c:v>
                </c:pt>
                <c:pt idx="13503">
                  <c:v>1.852736949921</c:v>
                </c:pt>
                <c:pt idx="13504">
                  <c:v>1.8527939319610001</c:v>
                </c:pt>
                <c:pt idx="13505">
                  <c:v>1.852906227112</c:v>
                </c:pt>
                <c:pt idx="13506">
                  <c:v>1.852995991707</c:v>
                </c:pt>
                <c:pt idx="13507">
                  <c:v>1.853081226349</c:v>
                </c:pt>
                <c:pt idx="13508">
                  <c:v>1.853174090385</c:v>
                </c:pt>
                <c:pt idx="13509">
                  <c:v>1.8533024787900001</c:v>
                </c:pt>
                <c:pt idx="13510">
                  <c:v>1.8534379005429999</c:v>
                </c:pt>
                <c:pt idx="13511">
                  <c:v>1.8535587787629999</c:v>
                </c:pt>
                <c:pt idx="13512">
                  <c:v>1.8539333343510001</c:v>
                </c:pt>
                <c:pt idx="13513">
                  <c:v>1.8540190458300001</c:v>
                </c:pt>
                <c:pt idx="13514">
                  <c:v>1.854145169258</c:v>
                </c:pt>
                <c:pt idx="13515">
                  <c:v>1.8542327880859999</c:v>
                </c:pt>
                <c:pt idx="13516">
                  <c:v>1.854321479797</c:v>
                </c:pt>
                <c:pt idx="13517">
                  <c:v>1.8544176816939999</c:v>
                </c:pt>
                <c:pt idx="13518">
                  <c:v>1.8545120954509999</c:v>
                </c:pt>
                <c:pt idx="13519">
                  <c:v>1.8546026945109999</c:v>
                </c:pt>
                <c:pt idx="13520">
                  <c:v>1.8546916246409999</c:v>
                </c:pt>
                <c:pt idx="13521">
                  <c:v>1.854818224907</c:v>
                </c:pt>
                <c:pt idx="13522">
                  <c:v>1.8549042940139999</c:v>
                </c:pt>
                <c:pt idx="13523">
                  <c:v>1.854991912842</c:v>
                </c:pt>
                <c:pt idx="13524">
                  <c:v>1.855116248131</c:v>
                </c:pt>
                <c:pt idx="13525">
                  <c:v>1.855458378792</c:v>
                </c:pt>
                <c:pt idx="13526">
                  <c:v>1.855715155602</c:v>
                </c:pt>
                <c:pt idx="13527">
                  <c:v>1.8560247421260001</c:v>
                </c:pt>
                <c:pt idx="13528">
                  <c:v>1.8561055660250001</c:v>
                </c:pt>
                <c:pt idx="13529">
                  <c:v>1.8562023639680001</c:v>
                </c:pt>
                <c:pt idx="13530">
                  <c:v>1.8562738895419999</c:v>
                </c:pt>
                <c:pt idx="13531">
                  <c:v>1.8563445806500001</c:v>
                </c:pt>
                <c:pt idx="13532">
                  <c:v>1.8565015792849999</c:v>
                </c:pt>
                <c:pt idx="13533">
                  <c:v>1.8566665649409999</c:v>
                </c:pt>
                <c:pt idx="13534">
                  <c:v>1.856768250465</c:v>
                </c:pt>
                <c:pt idx="13535">
                  <c:v>1.8568519353870001</c:v>
                </c:pt>
                <c:pt idx="13536">
                  <c:v>1.8569363355640001</c:v>
                </c:pt>
                <c:pt idx="13537">
                  <c:v>1.857021689415</c:v>
                </c:pt>
                <c:pt idx="13538">
                  <c:v>1.8571040630340001</c:v>
                </c:pt>
                <c:pt idx="13539">
                  <c:v>1.857189059258</c:v>
                </c:pt>
                <c:pt idx="13540">
                  <c:v>1.8573062419890001</c:v>
                </c:pt>
                <c:pt idx="13541">
                  <c:v>1.8574020862580001</c:v>
                </c:pt>
                <c:pt idx="13542">
                  <c:v>1.857759475708</c:v>
                </c:pt>
                <c:pt idx="13543">
                  <c:v>1.8578418493269999</c:v>
                </c:pt>
                <c:pt idx="13544">
                  <c:v>1.8579993247990001</c:v>
                </c:pt>
                <c:pt idx="13545">
                  <c:v>1.858123779297</c:v>
                </c:pt>
                <c:pt idx="13546">
                  <c:v>1.8582820892330001</c:v>
                </c:pt>
                <c:pt idx="13547">
                  <c:v>1.858591794968</c:v>
                </c:pt>
                <c:pt idx="13548">
                  <c:v>1.858749747276</c:v>
                </c:pt>
                <c:pt idx="13549">
                  <c:v>1.8589057922359999</c:v>
                </c:pt>
                <c:pt idx="13550">
                  <c:v>1.8590378761290001</c:v>
                </c:pt>
                <c:pt idx="13551">
                  <c:v>1.859236121178</c:v>
                </c:pt>
                <c:pt idx="13552">
                  <c:v>1.859525799751</c:v>
                </c:pt>
                <c:pt idx="13553">
                  <c:v>1.85982131958</c:v>
                </c:pt>
                <c:pt idx="13554">
                  <c:v>1.8601288795469999</c:v>
                </c:pt>
                <c:pt idx="13555">
                  <c:v>1.8602744340899999</c:v>
                </c:pt>
                <c:pt idx="13556">
                  <c:v>1.860352396965</c:v>
                </c:pt>
                <c:pt idx="13557">
                  <c:v>1.8607050180439999</c:v>
                </c:pt>
                <c:pt idx="13558">
                  <c:v>1.8608583211900001</c:v>
                </c:pt>
                <c:pt idx="13559">
                  <c:v>1.860993266106</c:v>
                </c:pt>
                <c:pt idx="13560">
                  <c:v>1.861080527306</c:v>
                </c:pt>
                <c:pt idx="13561">
                  <c:v>1.8612178564070001</c:v>
                </c:pt>
                <c:pt idx="13562">
                  <c:v>1.8614975214</c:v>
                </c:pt>
                <c:pt idx="13563">
                  <c:v>1.8618682622910001</c:v>
                </c:pt>
                <c:pt idx="13564">
                  <c:v>1.862161636353</c:v>
                </c:pt>
                <c:pt idx="13565">
                  <c:v>1.8623783588409999</c:v>
                </c:pt>
                <c:pt idx="13566">
                  <c:v>1.862745165825</c:v>
                </c:pt>
                <c:pt idx="13567">
                  <c:v>1.8628815412519999</c:v>
                </c:pt>
                <c:pt idx="13568">
                  <c:v>1.863003134727</c:v>
                </c:pt>
                <c:pt idx="13569">
                  <c:v>1.8631272315980001</c:v>
                </c:pt>
                <c:pt idx="13570">
                  <c:v>1.8632941246029999</c:v>
                </c:pt>
                <c:pt idx="13571">
                  <c:v>1.863481760025</c:v>
                </c:pt>
                <c:pt idx="13572">
                  <c:v>1.8636528253560001</c:v>
                </c:pt>
                <c:pt idx="13573">
                  <c:v>1.863792300224</c:v>
                </c:pt>
                <c:pt idx="13574">
                  <c:v>1.8639688491819999</c:v>
                </c:pt>
                <c:pt idx="13575">
                  <c:v>1.8642104864119999</c:v>
                </c:pt>
                <c:pt idx="13576">
                  <c:v>1.864316344261</c:v>
                </c:pt>
                <c:pt idx="13577">
                  <c:v>1.864400863647</c:v>
                </c:pt>
                <c:pt idx="13578">
                  <c:v>1.8645085096359999</c:v>
                </c:pt>
                <c:pt idx="13579">
                  <c:v>1.864647746086</c:v>
                </c:pt>
                <c:pt idx="13580">
                  <c:v>1.864760160446</c:v>
                </c:pt>
                <c:pt idx="13581">
                  <c:v>1.865064144135</c:v>
                </c:pt>
                <c:pt idx="13582">
                  <c:v>1.8651570081710001</c:v>
                </c:pt>
                <c:pt idx="13583">
                  <c:v>1.865245819092</c:v>
                </c:pt>
                <c:pt idx="13584">
                  <c:v>1.865337133408</c:v>
                </c:pt>
                <c:pt idx="13585">
                  <c:v>1.8655248880390001</c:v>
                </c:pt>
                <c:pt idx="13586">
                  <c:v>1.8657354116439999</c:v>
                </c:pt>
                <c:pt idx="13587">
                  <c:v>1.8659164905550001</c:v>
                </c:pt>
                <c:pt idx="13588">
                  <c:v>1.866093873978</c:v>
                </c:pt>
                <c:pt idx="13589">
                  <c:v>1.8664056062700001</c:v>
                </c:pt>
                <c:pt idx="13590">
                  <c:v>1.8667143583300001</c:v>
                </c:pt>
                <c:pt idx="13591">
                  <c:v>1.866865754128</c:v>
                </c:pt>
                <c:pt idx="13592">
                  <c:v>1.8670511245729999</c:v>
                </c:pt>
                <c:pt idx="13593">
                  <c:v>1.8673764467239999</c:v>
                </c:pt>
                <c:pt idx="13594">
                  <c:v>1.8675498962399999</c:v>
                </c:pt>
                <c:pt idx="13595">
                  <c:v>1.867693185806</c:v>
                </c:pt>
                <c:pt idx="13596">
                  <c:v>1.86801815033</c:v>
                </c:pt>
                <c:pt idx="13597">
                  <c:v>1.8683553934099999</c:v>
                </c:pt>
                <c:pt idx="13598">
                  <c:v>1.8687510490420001</c:v>
                </c:pt>
                <c:pt idx="13599">
                  <c:v>1.868927001953</c:v>
                </c:pt>
                <c:pt idx="13600">
                  <c:v>1.8690407276150001</c:v>
                </c:pt>
                <c:pt idx="13601">
                  <c:v>1.8695081472399999</c:v>
                </c:pt>
                <c:pt idx="13602">
                  <c:v>1.8696190118789999</c:v>
                </c:pt>
                <c:pt idx="13603">
                  <c:v>1.869827747345</c:v>
                </c:pt>
                <c:pt idx="13604">
                  <c:v>1.869991540909</c:v>
                </c:pt>
                <c:pt idx="13605">
                  <c:v>1.8701128959660001</c:v>
                </c:pt>
                <c:pt idx="13606">
                  <c:v>1.8701950311660001</c:v>
                </c:pt>
                <c:pt idx="13607">
                  <c:v>1.8703374862669999</c:v>
                </c:pt>
                <c:pt idx="13608">
                  <c:v>1.8704444170000001</c:v>
                </c:pt>
                <c:pt idx="13609">
                  <c:v>1.870519042015</c:v>
                </c:pt>
                <c:pt idx="13610">
                  <c:v>1.8705962896349999</c:v>
                </c:pt>
                <c:pt idx="13611">
                  <c:v>1.8706922531129999</c:v>
                </c:pt>
                <c:pt idx="13612">
                  <c:v>1.870742321014</c:v>
                </c:pt>
                <c:pt idx="13613">
                  <c:v>1.870874047279</c:v>
                </c:pt>
                <c:pt idx="13614">
                  <c:v>1.8710223436360001</c:v>
                </c:pt>
                <c:pt idx="13615">
                  <c:v>1.871160984039</c:v>
                </c:pt>
                <c:pt idx="13616">
                  <c:v>1.8713095188140001</c:v>
                </c:pt>
                <c:pt idx="13617">
                  <c:v>1.871528029442</c:v>
                </c:pt>
                <c:pt idx="13618">
                  <c:v>1.8718580007550001</c:v>
                </c:pt>
                <c:pt idx="13619">
                  <c:v>1.871980667114</c:v>
                </c:pt>
                <c:pt idx="13620">
                  <c:v>1.8720613718029999</c:v>
                </c:pt>
                <c:pt idx="13621">
                  <c:v>1.872187137604</c:v>
                </c:pt>
                <c:pt idx="13622">
                  <c:v>1.872321605682</c:v>
                </c:pt>
                <c:pt idx="13623">
                  <c:v>1.872452497482</c:v>
                </c:pt>
                <c:pt idx="13624">
                  <c:v>1.872543811798</c:v>
                </c:pt>
                <c:pt idx="13625">
                  <c:v>1.8726714849470001</c:v>
                </c:pt>
                <c:pt idx="13626">
                  <c:v>1.8727552890779999</c:v>
                </c:pt>
                <c:pt idx="13627">
                  <c:v>1.872840166092</c:v>
                </c:pt>
                <c:pt idx="13628">
                  <c:v>1.872922897339</c:v>
                </c:pt>
                <c:pt idx="13629">
                  <c:v>1.873000860214</c:v>
                </c:pt>
                <c:pt idx="13630">
                  <c:v>1.8731020689010001</c:v>
                </c:pt>
                <c:pt idx="13631">
                  <c:v>1.87323153019</c:v>
                </c:pt>
                <c:pt idx="13632">
                  <c:v>1.8734500408170001</c:v>
                </c:pt>
                <c:pt idx="13633">
                  <c:v>1.873611807823</c:v>
                </c:pt>
                <c:pt idx="13634">
                  <c:v>1.8737694025039999</c:v>
                </c:pt>
                <c:pt idx="13635">
                  <c:v>1.873939871788</c:v>
                </c:pt>
                <c:pt idx="13636">
                  <c:v>1.8740324974060001</c:v>
                </c:pt>
                <c:pt idx="13637">
                  <c:v>1.8740857839580001</c:v>
                </c:pt>
                <c:pt idx="13638">
                  <c:v>1.8741494417190001</c:v>
                </c:pt>
                <c:pt idx="13639">
                  <c:v>1.874223232269</c:v>
                </c:pt>
                <c:pt idx="13640">
                  <c:v>1.8743109703059999</c:v>
                </c:pt>
                <c:pt idx="13641">
                  <c:v>1.874614834785</c:v>
                </c:pt>
                <c:pt idx="13642">
                  <c:v>1.874812841415</c:v>
                </c:pt>
                <c:pt idx="13643">
                  <c:v>1.8751660585400001</c:v>
                </c:pt>
                <c:pt idx="13644">
                  <c:v>1.8755481243130001</c:v>
                </c:pt>
                <c:pt idx="13645">
                  <c:v>1.875897049904</c:v>
                </c:pt>
                <c:pt idx="13646">
                  <c:v>1.8761723041530001</c:v>
                </c:pt>
                <c:pt idx="13647">
                  <c:v>1.8764086961749999</c:v>
                </c:pt>
                <c:pt idx="13648">
                  <c:v>1.876533508301</c:v>
                </c:pt>
                <c:pt idx="13649">
                  <c:v>1.8768451213840001</c:v>
                </c:pt>
                <c:pt idx="13650">
                  <c:v>1.8769395351410001</c:v>
                </c:pt>
                <c:pt idx="13651">
                  <c:v>1.876997590065</c:v>
                </c:pt>
                <c:pt idx="13652">
                  <c:v>1.8771500587459999</c:v>
                </c:pt>
                <c:pt idx="13653">
                  <c:v>1.8773484230040001</c:v>
                </c:pt>
                <c:pt idx="13654">
                  <c:v>1.877694249153</c:v>
                </c:pt>
                <c:pt idx="13655">
                  <c:v>1.8780410289759999</c:v>
                </c:pt>
                <c:pt idx="13656">
                  <c:v>1.8781994581220001</c:v>
                </c:pt>
                <c:pt idx="13657">
                  <c:v>1.878448605537</c:v>
                </c:pt>
                <c:pt idx="13658">
                  <c:v>1.878785014153</c:v>
                </c:pt>
                <c:pt idx="13659">
                  <c:v>1.8789935112</c:v>
                </c:pt>
                <c:pt idx="13660">
                  <c:v>1.8791133165359999</c:v>
                </c:pt>
                <c:pt idx="13661">
                  <c:v>1.8792624473570001</c:v>
                </c:pt>
                <c:pt idx="13662">
                  <c:v>1.8794125318529999</c:v>
                </c:pt>
                <c:pt idx="13663">
                  <c:v>1.879564523697</c:v>
                </c:pt>
                <c:pt idx="13664">
                  <c:v>1.879685640335</c:v>
                </c:pt>
                <c:pt idx="13665">
                  <c:v>1.8798124790190001</c:v>
                </c:pt>
                <c:pt idx="13666">
                  <c:v>1.879995942116</c:v>
                </c:pt>
                <c:pt idx="13667">
                  <c:v>1.8801209926610001</c:v>
                </c:pt>
                <c:pt idx="13668">
                  <c:v>1.880308270454</c:v>
                </c:pt>
                <c:pt idx="13669">
                  <c:v>1.880626559258</c:v>
                </c:pt>
                <c:pt idx="13670">
                  <c:v>1.8808894157410001</c:v>
                </c:pt>
                <c:pt idx="13671">
                  <c:v>1.881152391434</c:v>
                </c:pt>
                <c:pt idx="13672">
                  <c:v>1.8812911510470001</c:v>
                </c:pt>
                <c:pt idx="13673">
                  <c:v>1.881354808807</c:v>
                </c:pt>
                <c:pt idx="13674">
                  <c:v>1.881494283676</c:v>
                </c:pt>
                <c:pt idx="13675">
                  <c:v>1.881707787514</c:v>
                </c:pt>
                <c:pt idx="13676">
                  <c:v>1.881836056709</c:v>
                </c:pt>
                <c:pt idx="13677">
                  <c:v>1.8821396827700001</c:v>
                </c:pt>
                <c:pt idx="13678">
                  <c:v>1.8823369741439999</c:v>
                </c:pt>
                <c:pt idx="13679">
                  <c:v>1.8824851512909999</c:v>
                </c:pt>
                <c:pt idx="13680">
                  <c:v>1.882712244987</c:v>
                </c:pt>
                <c:pt idx="13681">
                  <c:v>1.8830326795579999</c:v>
                </c:pt>
                <c:pt idx="13682">
                  <c:v>1.8834033012389999</c:v>
                </c:pt>
                <c:pt idx="13683">
                  <c:v>1.8834813833240001</c:v>
                </c:pt>
                <c:pt idx="13684">
                  <c:v>1.883566021919</c:v>
                </c:pt>
                <c:pt idx="13685">
                  <c:v>1.8836598396299999</c:v>
                </c:pt>
                <c:pt idx="13686">
                  <c:v>1.8837503194809999</c:v>
                </c:pt>
                <c:pt idx="13687">
                  <c:v>1.8837954998019999</c:v>
                </c:pt>
                <c:pt idx="13688">
                  <c:v>1.883843779564</c:v>
                </c:pt>
                <c:pt idx="13689">
                  <c:v>1.8838958740230001</c:v>
                </c:pt>
                <c:pt idx="13690">
                  <c:v>1.883988022804</c:v>
                </c:pt>
                <c:pt idx="13691">
                  <c:v>1.884077548981</c:v>
                </c:pt>
                <c:pt idx="13692">
                  <c:v>1.8841617107390001</c:v>
                </c:pt>
                <c:pt idx="13693">
                  <c:v>1.884365558624</c:v>
                </c:pt>
                <c:pt idx="13694">
                  <c:v>1.884710907936</c:v>
                </c:pt>
                <c:pt idx="13695">
                  <c:v>1.8850548267360001</c:v>
                </c:pt>
                <c:pt idx="13696">
                  <c:v>1.885351419449</c:v>
                </c:pt>
                <c:pt idx="13697">
                  <c:v>1.885478615761</c:v>
                </c:pt>
                <c:pt idx="13698">
                  <c:v>1.885537862778</c:v>
                </c:pt>
                <c:pt idx="13699">
                  <c:v>1.885628223419</c:v>
                </c:pt>
                <c:pt idx="13700">
                  <c:v>1.8857628107069999</c:v>
                </c:pt>
                <c:pt idx="13701">
                  <c:v>1.885946393013</c:v>
                </c:pt>
                <c:pt idx="13702">
                  <c:v>1.8861466646189999</c:v>
                </c:pt>
                <c:pt idx="13703">
                  <c:v>1.886306166649</c:v>
                </c:pt>
                <c:pt idx="13704">
                  <c:v>1.8864585161209999</c:v>
                </c:pt>
                <c:pt idx="13705">
                  <c:v>1.8866565227509999</c:v>
                </c:pt>
                <c:pt idx="13706">
                  <c:v>1.886779665947</c:v>
                </c:pt>
                <c:pt idx="13707">
                  <c:v>1.8868751525880001</c:v>
                </c:pt>
                <c:pt idx="13708">
                  <c:v>1.8869665861130001</c:v>
                </c:pt>
                <c:pt idx="13709">
                  <c:v>1.8871200084690001</c:v>
                </c:pt>
                <c:pt idx="13710">
                  <c:v>1.887466669083</c:v>
                </c:pt>
                <c:pt idx="13711">
                  <c:v>1.887631416321</c:v>
                </c:pt>
                <c:pt idx="13712">
                  <c:v>1.887721419334</c:v>
                </c:pt>
                <c:pt idx="13713">
                  <c:v>1.8878167867660001</c:v>
                </c:pt>
                <c:pt idx="13714">
                  <c:v>1.887917637825</c:v>
                </c:pt>
                <c:pt idx="13715">
                  <c:v>1.888015151024</c:v>
                </c:pt>
                <c:pt idx="13716">
                  <c:v>1.8881518840789999</c:v>
                </c:pt>
                <c:pt idx="13717">
                  <c:v>1.888363957405</c:v>
                </c:pt>
                <c:pt idx="13718">
                  <c:v>1.8887369632719999</c:v>
                </c:pt>
                <c:pt idx="13719">
                  <c:v>1.8890763521189999</c:v>
                </c:pt>
                <c:pt idx="13720">
                  <c:v>1.889405250549</c:v>
                </c:pt>
                <c:pt idx="13721">
                  <c:v>1.889639139175</c:v>
                </c:pt>
                <c:pt idx="13722">
                  <c:v>1.88981127739</c:v>
                </c:pt>
                <c:pt idx="13723">
                  <c:v>1.889921545982</c:v>
                </c:pt>
                <c:pt idx="13724">
                  <c:v>1.8902205228810001</c:v>
                </c:pt>
                <c:pt idx="13725">
                  <c:v>1.8905317783360001</c:v>
                </c:pt>
                <c:pt idx="13726">
                  <c:v>1.89083313942</c:v>
                </c:pt>
                <c:pt idx="13727">
                  <c:v>1.891175985336</c:v>
                </c:pt>
                <c:pt idx="13728">
                  <c:v>1.8914939165119999</c:v>
                </c:pt>
                <c:pt idx="13729">
                  <c:v>1.8916471004490001</c:v>
                </c:pt>
                <c:pt idx="13730">
                  <c:v>1.891772270203</c:v>
                </c:pt>
                <c:pt idx="13731">
                  <c:v>1.891852736473</c:v>
                </c:pt>
                <c:pt idx="13732">
                  <c:v>1.892010211945</c:v>
                </c:pt>
                <c:pt idx="13733">
                  <c:v>1.892348885536</c:v>
                </c:pt>
                <c:pt idx="13734">
                  <c:v>1.892646193504</c:v>
                </c:pt>
                <c:pt idx="13735">
                  <c:v>1.8927549123759999</c:v>
                </c:pt>
                <c:pt idx="13736">
                  <c:v>1.893078923225</c:v>
                </c:pt>
                <c:pt idx="13737">
                  <c:v>1.8933935165410001</c:v>
                </c:pt>
                <c:pt idx="13738">
                  <c:v>1.8935309648509999</c:v>
                </c:pt>
                <c:pt idx="13739">
                  <c:v>1.8938453197480001</c:v>
                </c:pt>
                <c:pt idx="13740">
                  <c:v>1.8940303325650001</c:v>
                </c:pt>
                <c:pt idx="13741">
                  <c:v>1.8943922519680001</c:v>
                </c:pt>
                <c:pt idx="13742">
                  <c:v>1.894757032394</c:v>
                </c:pt>
                <c:pt idx="13743">
                  <c:v>1.895136356354</c:v>
                </c:pt>
                <c:pt idx="13744">
                  <c:v>1.8955291509629999</c:v>
                </c:pt>
                <c:pt idx="13745">
                  <c:v>1.895671606064</c:v>
                </c:pt>
                <c:pt idx="13746">
                  <c:v>1.896052956581</c:v>
                </c:pt>
                <c:pt idx="13747">
                  <c:v>1.896419882774</c:v>
                </c:pt>
                <c:pt idx="13748">
                  <c:v>1.896630764008</c:v>
                </c:pt>
                <c:pt idx="13749">
                  <c:v>1.8967933654789999</c:v>
                </c:pt>
                <c:pt idx="13750">
                  <c:v>1.8968909978870001</c:v>
                </c:pt>
                <c:pt idx="13751">
                  <c:v>1.897022604942</c:v>
                </c:pt>
                <c:pt idx="13752">
                  <c:v>1.8971124887469999</c:v>
                </c:pt>
                <c:pt idx="13753">
                  <c:v>1.8972132205959999</c:v>
                </c:pt>
                <c:pt idx="13754">
                  <c:v>1.8972655534739999</c:v>
                </c:pt>
                <c:pt idx="13755">
                  <c:v>1.897312641144</c:v>
                </c:pt>
                <c:pt idx="13756">
                  <c:v>1.897340893745</c:v>
                </c:pt>
                <c:pt idx="13757">
                  <c:v>1.8973944187159999</c:v>
                </c:pt>
                <c:pt idx="13758">
                  <c:v>1.8974518775939999</c:v>
                </c:pt>
                <c:pt idx="13759">
                  <c:v>1.8975319862369999</c:v>
                </c:pt>
                <c:pt idx="13760">
                  <c:v>1.897622227669</c:v>
                </c:pt>
                <c:pt idx="13761">
                  <c:v>1.8980097770690001</c:v>
                </c:pt>
                <c:pt idx="13762">
                  <c:v>1.8982920646670001</c:v>
                </c:pt>
                <c:pt idx="13763">
                  <c:v>1.898697137833</c:v>
                </c:pt>
                <c:pt idx="13764">
                  <c:v>1.898830652237</c:v>
                </c:pt>
                <c:pt idx="13765">
                  <c:v>1.8989700078959999</c:v>
                </c:pt>
                <c:pt idx="13766">
                  <c:v>1.8991039991380001</c:v>
                </c:pt>
                <c:pt idx="13767">
                  <c:v>1.899209976196</c:v>
                </c:pt>
                <c:pt idx="13768">
                  <c:v>1.8992637395859999</c:v>
                </c:pt>
                <c:pt idx="13769">
                  <c:v>1.8993201255800001</c:v>
                </c:pt>
                <c:pt idx="13770">
                  <c:v>1.899378299713</c:v>
                </c:pt>
                <c:pt idx="13771">
                  <c:v>1.899492502213</c:v>
                </c:pt>
                <c:pt idx="13772">
                  <c:v>1.8995506763459999</c:v>
                </c:pt>
                <c:pt idx="13773">
                  <c:v>1.8996086120610001</c:v>
                </c:pt>
                <c:pt idx="13774">
                  <c:v>1.899708032608</c:v>
                </c:pt>
                <c:pt idx="13775">
                  <c:v>1.8998686075210001</c:v>
                </c:pt>
                <c:pt idx="13776">
                  <c:v>1.9002313613890001</c:v>
                </c:pt>
                <c:pt idx="13777">
                  <c:v>1.900420069695</c:v>
                </c:pt>
                <c:pt idx="13778">
                  <c:v>1.9005695581440001</c:v>
                </c:pt>
                <c:pt idx="13779">
                  <c:v>1.900910258293</c:v>
                </c:pt>
                <c:pt idx="13780">
                  <c:v>1.90120947361</c:v>
                </c:pt>
                <c:pt idx="13781">
                  <c:v>1.9013860225679999</c:v>
                </c:pt>
                <c:pt idx="13782">
                  <c:v>1.9015617370610001</c:v>
                </c:pt>
                <c:pt idx="13783">
                  <c:v>1.9017319679260001</c:v>
                </c:pt>
                <c:pt idx="13784">
                  <c:v>1.9018418788910001</c:v>
                </c:pt>
                <c:pt idx="13785">
                  <c:v>1.901932954788</c:v>
                </c:pt>
                <c:pt idx="13786">
                  <c:v>1.9021514654160001</c:v>
                </c:pt>
                <c:pt idx="13787">
                  <c:v>1.902312397957</c:v>
                </c:pt>
                <c:pt idx="13788">
                  <c:v>1.9024385213849999</c:v>
                </c:pt>
                <c:pt idx="13789">
                  <c:v>1.9025624990459999</c:v>
                </c:pt>
                <c:pt idx="13790">
                  <c:v>1.902713298798</c:v>
                </c:pt>
                <c:pt idx="13791">
                  <c:v>1.902859926224</c:v>
                </c:pt>
                <c:pt idx="13792">
                  <c:v>1.902944564819</c:v>
                </c:pt>
                <c:pt idx="13793">
                  <c:v>1.9031193256379999</c:v>
                </c:pt>
                <c:pt idx="13794">
                  <c:v>1.9033337831499999</c:v>
                </c:pt>
                <c:pt idx="13795">
                  <c:v>1.90351998806</c:v>
                </c:pt>
                <c:pt idx="13796">
                  <c:v>1.9036381244659999</c:v>
                </c:pt>
                <c:pt idx="13797">
                  <c:v>1.903761863708</c:v>
                </c:pt>
                <c:pt idx="13798">
                  <c:v>1.904047489166</c:v>
                </c:pt>
                <c:pt idx="13799">
                  <c:v>1.904204368591</c:v>
                </c:pt>
                <c:pt idx="13800">
                  <c:v>1.9044082164759999</c:v>
                </c:pt>
                <c:pt idx="13801">
                  <c:v>1.904536485672</c:v>
                </c:pt>
                <c:pt idx="13802">
                  <c:v>1.9046304225920001</c:v>
                </c:pt>
                <c:pt idx="13803">
                  <c:v>1.9047597646709999</c:v>
                </c:pt>
                <c:pt idx="13804">
                  <c:v>1.904846906662</c:v>
                </c:pt>
                <c:pt idx="13805">
                  <c:v>1.9049252271649999</c:v>
                </c:pt>
                <c:pt idx="13806">
                  <c:v>1.905034780502</c:v>
                </c:pt>
                <c:pt idx="13807">
                  <c:v>1.905348181725</c:v>
                </c:pt>
                <c:pt idx="13808">
                  <c:v>1.905486345291</c:v>
                </c:pt>
                <c:pt idx="13809">
                  <c:v>1.9057193994520001</c:v>
                </c:pt>
                <c:pt idx="13810">
                  <c:v>1.9059399366380001</c:v>
                </c:pt>
                <c:pt idx="13811">
                  <c:v>1.906237721443</c:v>
                </c:pt>
                <c:pt idx="13812">
                  <c:v>1.9063506126400001</c:v>
                </c:pt>
                <c:pt idx="13813">
                  <c:v>1.906430244446</c:v>
                </c:pt>
                <c:pt idx="13814">
                  <c:v>1.9065672159189999</c:v>
                </c:pt>
                <c:pt idx="13815">
                  <c:v>1.906683564186</c:v>
                </c:pt>
                <c:pt idx="13816">
                  <c:v>1.906767964363</c:v>
                </c:pt>
                <c:pt idx="13817">
                  <c:v>1.90688419342</c:v>
                </c:pt>
                <c:pt idx="13818">
                  <c:v>1.907078504562</c:v>
                </c:pt>
                <c:pt idx="13819">
                  <c:v>1.9073165655140001</c:v>
                </c:pt>
                <c:pt idx="13820">
                  <c:v>1.90738940239</c:v>
                </c:pt>
                <c:pt idx="13821">
                  <c:v>1.9074596166610001</c:v>
                </c:pt>
                <c:pt idx="13822">
                  <c:v>1.907542228699</c:v>
                </c:pt>
                <c:pt idx="13823">
                  <c:v>1.9076291322709999</c:v>
                </c:pt>
                <c:pt idx="13824">
                  <c:v>1.9077221155170001</c:v>
                </c:pt>
                <c:pt idx="13825">
                  <c:v>1.907850623131</c:v>
                </c:pt>
                <c:pt idx="13826">
                  <c:v>1.907972931862</c:v>
                </c:pt>
                <c:pt idx="13827">
                  <c:v>1.908260703087</c:v>
                </c:pt>
                <c:pt idx="13828">
                  <c:v>1.9084911346440001</c:v>
                </c:pt>
                <c:pt idx="13829">
                  <c:v>1.908898115158</c:v>
                </c:pt>
                <c:pt idx="13830">
                  <c:v>1.9093040227889999</c:v>
                </c:pt>
                <c:pt idx="13831">
                  <c:v>1.909411668777</c:v>
                </c:pt>
                <c:pt idx="13832">
                  <c:v>1.9095373153690001</c:v>
                </c:pt>
                <c:pt idx="13833">
                  <c:v>1.9096308946609999</c:v>
                </c:pt>
                <c:pt idx="13834">
                  <c:v>1.9098072051999999</c:v>
                </c:pt>
                <c:pt idx="13835">
                  <c:v>1.9099358320240001</c:v>
                </c:pt>
                <c:pt idx="13836">
                  <c:v>1.9100233316420001</c:v>
                </c:pt>
                <c:pt idx="13837">
                  <c:v>1.910170316696</c:v>
                </c:pt>
                <c:pt idx="13838">
                  <c:v>1.910361409187</c:v>
                </c:pt>
                <c:pt idx="13839">
                  <c:v>1.9106690883640001</c:v>
                </c:pt>
                <c:pt idx="13840">
                  <c:v>1.91077709198</c:v>
                </c:pt>
                <c:pt idx="13841">
                  <c:v>1.9108542203900001</c:v>
                </c:pt>
                <c:pt idx="13842">
                  <c:v>1.910940170288</c:v>
                </c:pt>
                <c:pt idx="13843">
                  <c:v>1.911064982414</c:v>
                </c:pt>
                <c:pt idx="13844">
                  <c:v>1.9111464023589999</c:v>
                </c:pt>
                <c:pt idx="13845">
                  <c:v>1.911403059959</c:v>
                </c:pt>
                <c:pt idx="13846">
                  <c:v>1.9117410182950001</c:v>
                </c:pt>
                <c:pt idx="13847">
                  <c:v>1.911867856979</c:v>
                </c:pt>
                <c:pt idx="13848">
                  <c:v>1.9119868278500001</c:v>
                </c:pt>
                <c:pt idx="13849">
                  <c:v>1.9123201370239999</c:v>
                </c:pt>
                <c:pt idx="13850">
                  <c:v>1.9124854803089999</c:v>
                </c:pt>
                <c:pt idx="13851">
                  <c:v>1.9125894308089999</c:v>
                </c:pt>
                <c:pt idx="13852">
                  <c:v>1.912688136101</c:v>
                </c:pt>
                <c:pt idx="13853">
                  <c:v>1.9127796888349999</c:v>
                </c:pt>
                <c:pt idx="13854">
                  <c:v>1.9128658771510001</c:v>
                </c:pt>
                <c:pt idx="13855">
                  <c:v>1.9129519462589999</c:v>
                </c:pt>
                <c:pt idx="13856">
                  <c:v>1.913043856621</c:v>
                </c:pt>
                <c:pt idx="13857">
                  <c:v>1.9132409095759999</c:v>
                </c:pt>
                <c:pt idx="13858">
                  <c:v>1.913601517677</c:v>
                </c:pt>
                <c:pt idx="13859">
                  <c:v>1.9139496088029999</c:v>
                </c:pt>
                <c:pt idx="13860">
                  <c:v>1.9140970706939999</c:v>
                </c:pt>
                <c:pt idx="13861">
                  <c:v>1.9143515825270001</c:v>
                </c:pt>
                <c:pt idx="13862">
                  <c:v>1.9145903587340001</c:v>
                </c:pt>
                <c:pt idx="13863">
                  <c:v>1.9147001504900001</c:v>
                </c:pt>
                <c:pt idx="13864">
                  <c:v>1.9147814512250001</c:v>
                </c:pt>
                <c:pt idx="13865">
                  <c:v>1.9148659706119999</c:v>
                </c:pt>
                <c:pt idx="13866">
                  <c:v>1.914956450462</c:v>
                </c:pt>
                <c:pt idx="13867">
                  <c:v>1.915042519569</c:v>
                </c:pt>
                <c:pt idx="13868">
                  <c:v>1.9151204824450001</c:v>
                </c:pt>
                <c:pt idx="13869">
                  <c:v>1.9152665138239999</c:v>
                </c:pt>
                <c:pt idx="13870">
                  <c:v>1.9155834913250001</c:v>
                </c:pt>
                <c:pt idx="13871">
                  <c:v>1.9158834218980001</c:v>
                </c:pt>
                <c:pt idx="13872">
                  <c:v>1.9159898757930001</c:v>
                </c:pt>
                <c:pt idx="13873">
                  <c:v>1.916298151016</c:v>
                </c:pt>
                <c:pt idx="13874">
                  <c:v>1.9165992736819999</c:v>
                </c:pt>
                <c:pt idx="13875">
                  <c:v>1.9168777465819999</c:v>
                </c:pt>
                <c:pt idx="13876">
                  <c:v>1.9170633554459999</c:v>
                </c:pt>
                <c:pt idx="13877">
                  <c:v>1.9172533750530001</c:v>
                </c:pt>
                <c:pt idx="13878">
                  <c:v>1.9174398183820001</c:v>
                </c:pt>
                <c:pt idx="13879">
                  <c:v>1.9175961017609999</c:v>
                </c:pt>
                <c:pt idx="13880">
                  <c:v>1.9177461862559999</c:v>
                </c:pt>
                <c:pt idx="13881">
                  <c:v>1.9181774854660001</c:v>
                </c:pt>
                <c:pt idx="13882">
                  <c:v>1.918392300606</c:v>
                </c:pt>
                <c:pt idx="13883">
                  <c:v>1.9185518026349999</c:v>
                </c:pt>
                <c:pt idx="13884">
                  <c:v>1.918772935867</c:v>
                </c:pt>
                <c:pt idx="13885">
                  <c:v>1.9192405939099999</c:v>
                </c:pt>
                <c:pt idx="13886">
                  <c:v>1.919573783875</c:v>
                </c:pt>
                <c:pt idx="13887">
                  <c:v>1.9198170900339999</c:v>
                </c:pt>
                <c:pt idx="13888">
                  <c:v>1.919964790344</c:v>
                </c:pt>
                <c:pt idx="13889">
                  <c:v>1.920045614243</c:v>
                </c:pt>
                <c:pt idx="13890">
                  <c:v>1.9201673269270001</c:v>
                </c:pt>
                <c:pt idx="13891">
                  <c:v>1.9202795028690001</c:v>
                </c:pt>
                <c:pt idx="13892">
                  <c:v>1.920393705368</c:v>
                </c:pt>
                <c:pt idx="13893">
                  <c:v>1.9204698801040001</c:v>
                </c:pt>
                <c:pt idx="13894">
                  <c:v>1.920583605766</c:v>
                </c:pt>
                <c:pt idx="13895">
                  <c:v>1.9206854105</c:v>
                </c:pt>
                <c:pt idx="13896">
                  <c:v>1.920773863792</c:v>
                </c:pt>
                <c:pt idx="13897">
                  <c:v>1.9209755659100001</c:v>
                </c:pt>
                <c:pt idx="13898">
                  <c:v>1.9213060140610001</c:v>
                </c:pt>
                <c:pt idx="13899">
                  <c:v>1.921630740166</c:v>
                </c:pt>
                <c:pt idx="13900">
                  <c:v>1.9218255281450001</c:v>
                </c:pt>
                <c:pt idx="13901">
                  <c:v>1.9219330549239999</c:v>
                </c:pt>
                <c:pt idx="13902">
                  <c:v>1.9220204353329999</c:v>
                </c:pt>
                <c:pt idx="13903">
                  <c:v>1.922062277794</c:v>
                </c:pt>
                <c:pt idx="13904">
                  <c:v>1.9221031665799999</c:v>
                </c:pt>
                <c:pt idx="13905">
                  <c:v>1.922149538994</c:v>
                </c:pt>
                <c:pt idx="13906">
                  <c:v>1.9222350120539999</c:v>
                </c:pt>
                <c:pt idx="13907">
                  <c:v>1.9223035573959999</c:v>
                </c:pt>
                <c:pt idx="13908">
                  <c:v>1.9223818778990001</c:v>
                </c:pt>
                <c:pt idx="13909">
                  <c:v>1.922480225563</c:v>
                </c:pt>
                <c:pt idx="13910">
                  <c:v>1.9225914478299999</c:v>
                </c:pt>
                <c:pt idx="13911">
                  <c:v>1.9228625297549999</c:v>
                </c:pt>
                <c:pt idx="13912">
                  <c:v>1.923035621643</c:v>
                </c:pt>
                <c:pt idx="13913">
                  <c:v>1.9231632947920001</c:v>
                </c:pt>
                <c:pt idx="13914">
                  <c:v>1.9232615232470001</c:v>
                </c:pt>
                <c:pt idx="13915">
                  <c:v>1.923385262489</c:v>
                </c:pt>
                <c:pt idx="13916">
                  <c:v>1.9235042333600001</c:v>
                </c:pt>
                <c:pt idx="13917">
                  <c:v>1.923636317253</c:v>
                </c:pt>
                <c:pt idx="13918">
                  <c:v>1.9237917661670001</c:v>
                </c:pt>
                <c:pt idx="13919">
                  <c:v>1.9240902662279999</c:v>
                </c:pt>
                <c:pt idx="13920">
                  <c:v>1.924498796463</c:v>
                </c:pt>
                <c:pt idx="13921">
                  <c:v>1.924843072891</c:v>
                </c:pt>
                <c:pt idx="13922">
                  <c:v>1.9249995946880001</c:v>
                </c:pt>
                <c:pt idx="13923">
                  <c:v>1.9252690076829999</c:v>
                </c:pt>
                <c:pt idx="13924">
                  <c:v>1.9256218671800001</c:v>
                </c:pt>
                <c:pt idx="13925">
                  <c:v>1.9257370233540001</c:v>
                </c:pt>
                <c:pt idx="13926">
                  <c:v>1.9258184432979999</c:v>
                </c:pt>
                <c:pt idx="13927">
                  <c:v>1.9261838197709999</c:v>
                </c:pt>
                <c:pt idx="13928">
                  <c:v>1.926526784897</c:v>
                </c:pt>
                <c:pt idx="13929">
                  <c:v>1.9267547130580001</c:v>
                </c:pt>
                <c:pt idx="13930">
                  <c:v>1.927233099937</c:v>
                </c:pt>
                <c:pt idx="13931">
                  <c:v>1.9276905059809999</c:v>
                </c:pt>
                <c:pt idx="13932">
                  <c:v>1.9278142452239999</c:v>
                </c:pt>
                <c:pt idx="13933">
                  <c:v>1.92817902565</c:v>
                </c:pt>
                <c:pt idx="13934">
                  <c:v>1.9285001754760001</c:v>
                </c:pt>
                <c:pt idx="13935">
                  <c:v>1.928827166557</c:v>
                </c:pt>
                <c:pt idx="13936">
                  <c:v>1.929119825363</c:v>
                </c:pt>
                <c:pt idx="13937">
                  <c:v>1.929446816444</c:v>
                </c:pt>
                <c:pt idx="13938">
                  <c:v>1.9295589923859999</c:v>
                </c:pt>
                <c:pt idx="13939">
                  <c:v>1.9296730756760001</c:v>
                </c:pt>
                <c:pt idx="13940">
                  <c:v>1.9297803640369999</c:v>
                </c:pt>
                <c:pt idx="13941">
                  <c:v>1.930079102516</c:v>
                </c:pt>
                <c:pt idx="13942">
                  <c:v>1.930391907692</c:v>
                </c:pt>
                <c:pt idx="13943">
                  <c:v>1.930526018143</c:v>
                </c:pt>
                <c:pt idx="13944">
                  <c:v>1.930594325066</c:v>
                </c:pt>
                <c:pt idx="13945">
                  <c:v>1.9306598901750001</c:v>
                </c:pt>
                <c:pt idx="13946">
                  <c:v>1.9307353496549999</c:v>
                </c:pt>
                <c:pt idx="13947">
                  <c:v>1.930804371834</c:v>
                </c:pt>
                <c:pt idx="13948">
                  <c:v>1.930898666382</c:v>
                </c:pt>
                <c:pt idx="13949">
                  <c:v>1.9309680461880001</c:v>
                </c:pt>
                <c:pt idx="13950">
                  <c:v>1.931043863297</c:v>
                </c:pt>
                <c:pt idx="13951">
                  <c:v>1.9311772584919999</c:v>
                </c:pt>
                <c:pt idx="13952">
                  <c:v>1.931275486946</c:v>
                </c:pt>
                <c:pt idx="13953">
                  <c:v>1.9313508272169999</c:v>
                </c:pt>
                <c:pt idx="13954">
                  <c:v>1.931422591209</c:v>
                </c:pt>
                <c:pt idx="13955">
                  <c:v>1.93149793148</c:v>
                </c:pt>
                <c:pt idx="13956">
                  <c:v>1.9315720796589999</c:v>
                </c:pt>
                <c:pt idx="13957">
                  <c:v>1.9316812753679999</c:v>
                </c:pt>
                <c:pt idx="13958">
                  <c:v>1.9317902326580001</c:v>
                </c:pt>
                <c:pt idx="13959">
                  <c:v>1.9319087266920001</c:v>
                </c:pt>
                <c:pt idx="13960">
                  <c:v>1.932142853737</c:v>
                </c:pt>
                <c:pt idx="13961">
                  <c:v>1.9322671890259999</c:v>
                </c:pt>
                <c:pt idx="13962">
                  <c:v>1.932354807854</c:v>
                </c:pt>
                <c:pt idx="13963">
                  <c:v>1.932440280914</c:v>
                </c:pt>
                <c:pt idx="13964">
                  <c:v>1.9325319528580001</c:v>
                </c:pt>
                <c:pt idx="13965">
                  <c:v>1.932618737221</c:v>
                </c:pt>
                <c:pt idx="13966">
                  <c:v>1.9327127933499999</c:v>
                </c:pt>
                <c:pt idx="13967">
                  <c:v>1.932812452316</c:v>
                </c:pt>
                <c:pt idx="13968">
                  <c:v>1.932863950729</c:v>
                </c:pt>
                <c:pt idx="13969">
                  <c:v>1.9329175949099999</c:v>
                </c:pt>
                <c:pt idx="13970">
                  <c:v>1.9329681396480001</c:v>
                </c:pt>
                <c:pt idx="13971">
                  <c:v>1.9330184459690001</c:v>
                </c:pt>
                <c:pt idx="13972">
                  <c:v>1.9331154823300001</c:v>
                </c:pt>
                <c:pt idx="13973">
                  <c:v>1.93319773674</c:v>
                </c:pt>
                <c:pt idx="13974">
                  <c:v>1.933277130127</c:v>
                </c:pt>
                <c:pt idx="13975">
                  <c:v>1.9334491491320001</c:v>
                </c:pt>
                <c:pt idx="13976">
                  <c:v>1.933661818504</c:v>
                </c:pt>
                <c:pt idx="13977">
                  <c:v>1.933798670769</c:v>
                </c:pt>
                <c:pt idx="13978">
                  <c:v>1.9341032505039999</c:v>
                </c:pt>
                <c:pt idx="13979">
                  <c:v>1.9343055486680001</c:v>
                </c:pt>
                <c:pt idx="13980">
                  <c:v>1.9344379901890001</c:v>
                </c:pt>
                <c:pt idx="13981">
                  <c:v>1.9346144199369999</c:v>
                </c:pt>
                <c:pt idx="13982">
                  <c:v>1.9347109794620001</c:v>
                </c:pt>
                <c:pt idx="13983">
                  <c:v>1.934879183769</c:v>
                </c:pt>
                <c:pt idx="13984">
                  <c:v>1.9350302219390001</c:v>
                </c:pt>
                <c:pt idx="13985">
                  <c:v>1.935140609741</c:v>
                </c:pt>
                <c:pt idx="13986">
                  <c:v>1.935311317444</c:v>
                </c:pt>
                <c:pt idx="13987">
                  <c:v>1.9355204105379999</c:v>
                </c:pt>
                <c:pt idx="13988">
                  <c:v>1.935731768608</c:v>
                </c:pt>
                <c:pt idx="13989">
                  <c:v>1.935861825943</c:v>
                </c:pt>
                <c:pt idx="13990">
                  <c:v>1.936018824577</c:v>
                </c:pt>
                <c:pt idx="13991">
                  <c:v>1.9362020492550001</c:v>
                </c:pt>
                <c:pt idx="13992">
                  <c:v>1.936383128166</c:v>
                </c:pt>
                <c:pt idx="13993">
                  <c:v>1.9366347789759999</c:v>
                </c:pt>
                <c:pt idx="13994">
                  <c:v>1.9368497133260001</c:v>
                </c:pt>
                <c:pt idx="13995">
                  <c:v>1.9369264841080001</c:v>
                </c:pt>
                <c:pt idx="13996">
                  <c:v>1.93701004982</c:v>
                </c:pt>
                <c:pt idx="13997">
                  <c:v>1.9370907545089999</c:v>
                </c:pt>
                <c:pt idx="13998">
                  <c:v>1.937238693237</c:v>
                </c:pt>
                <c:pt idx="13999">
                  <c:v>1.937478899956</c:v>
                </c:pt>
                <c:pt idx="14000">
                  <c:v>1.9376751184459999</c:v>
                </c:pt>
                <c:pt idx="14001">
                  <c:v>1.9379724264139999</c:v>
                </c:pt>
                <c:pt idx="14002">
                  <c:v>1.938201785088</c:v>
                </c:pt>
                <c:pt idx="14003">
                  <c:v>1.938329100609</c:v>
                </c:pt>
                <c:pt idx="14004">
                  <c:v>1.938428521156</c:v>
                </c:pt>
                <c:pt idx="14005">
                  <c:v>1.938730955124</c:v>
                </c:pt>
                <c:pt idx="14006">
                  <c:v>1.9390469789510001</c:v>
                </c:pt>
                <c:pt idx="14007">
                  <c:v>1.939181685448</c:v>
                </c:pt>
                <c:pt idx="14008">
                  <c:v>1.9395452737809999</c:v>
                </c:pt>
                <c:pt idx="14009">
                  <c:v>1.9397726058960001</c:v>
                </c:pt>
                <c:pt idx="14010">
                  <c:v>1.940014004707</c:v>
                </c:pt>
                <c:pt idx="14011">
                  <c:v>1.940221428871</c:v>
                </c:pt>
                <c:pt idx="14012">
                  <c:v>1.9403517246249999</c:v>
                </c:pt>
                <c:pt idx="14013">
                  <c:v>1.94044303894</c:v>
                </c:pt>
                <c:pt idx="14014">
                  <c:v>1.940530896187</c:v>
                </c:pt>
                <c:pt idx="14015">
                  <c:v>1.9406173229220001</c:v>
                </c:pt>
                <c:pt idx="14016">
                  <c:v>1.9407006502149999</c:v>
                </c:pt>
                <c:pt idx="14017">
                  <c:v>1.9409159421919999</c:v>
                </c:pt>
                <c:pt idx="14018">
                  <c:v>1.9411351680760001</c:v>
                </c:pt>
                <c:pt idx="14019">
                  <c:v>1.9412715435029999</c:v>
                </c:pt>
                <c:pt idx="14020">
                  <c:v>1.941550016403</c:v>
                </c:pt>
                <c:pt idx="14021">
                  <c:v>1.9416525363920001</c:v>
                </c:pt>
                <c:pt idx="14022">
                  <c:v>1.9417344331740001</c:v>
                </c:pt>
                <c:pt idx="14023">
                  <c:v>1.9418433904650001</c:v>
                </c:pt>
                <c:pt idx="14024">
                  <c:v>1.9420021772380001</c:v>
                </c:pt>
                <c:pt idx="14025">
                  <c:v>1.9420890808110001</c:v>
                </c:pt>
                <c:pt idx="14026">
                  <c:v>1.942145466805</c:v>
                </c:pt>
                <c:pt idx="14027">
                  <c:v>1.9421939849850001</c:v>
                </c:pt>
                <c:pt idx="14028">
                  <c:v>1.94225025177</c:v>
                </c:pt>
                <c:pt idx="14029">
                  <c:v>1.9423065185549999</c:v>
                </c:pt>
                <c:pt idx="14030">
                  <c:v>1.9423947334289999</c:v>
                </c:pt>
                <c:pt idx="14031">
                  <c:v>1.9424798488620001</c:v>
                </c:pt>
                <c:pt idx="14032">
                  <c:v>1.942525744438</c:v>
                </c:pt>
                <c:pt idx="14033">
                  <c:v>1.942598104477</c:v>
                </c:pt>
                <c:pt idx="14034">
                  <c:v>1.942730665207</c:v>
                </c:pt>
                <c:pt idx="14035">
                  <c:v>1.943009138107</c:v>
                </c:pt>
                <c:pt idx="14036">
                  <c:v>1.9434183835979999</c:v>
                </c:pt>
                <c:pt idx="14037">
                  <c:v>1.943590521812</c:v>
                </c:pt>
                <c:pt idx="14038">
                  <c:v>1.9436895847319999</c:v>
                </c:pt>
                <c:pt idx="14039">
                  <c:v>1.943746328354</c:v>
                </c:pt>
                <c:pt idx="14040">
                  <c:v>1.94380402565</c:v>
                </c:pt>
                <c:pt idx="14041">
                  <c:v>1.9438612461089999</c:v>
                </c:pt>
                <c:pt idx="14042">
                  <c:v>1.9439188241959999</c:v>
                </c:pt>
                <c:pt idx="14043">
                  <c:v>1.9439712762829999</c:v>
                </c:pt>
                <c:pt idx="14044">
                  <c:v>1.944081425667</c:v>
                </c:pt>
                <c:pt idx="14045">
                  <c:v>1.9441381692890001</c:v>
                </c:pt>
                <c:pt idx="14046">
                  <c:v>1.944243550301</c:v>
                </c:pt>
                <c:pt idx="14047">
                  <c:v>1.944382071495</c:v>
                </c:pt>
                <c:pt idx="14048">
                  <c:v>1.9445124864579999</c:v>
                </c:pt>
                <c:pt idx="14049">
                  <c:v>1.94487798214</c:v>
                </c:pt>
                <c:pt idx="14050">
                  <c:v>1.945188760757</c:v>
                </c:pt>
                <c:pt idx="14051">
                  <c:v>1.945275783539</c:v>
                </c:pt>
                <c:pt idx="14052">
                  <c:v>1.9453903436660001</c:v>
                </c:pt>
                <c:pt idx="14053">
                  <c:v>1.9454741477969999</c:v>
                </c:pt>
                <c:pt idx="14054">
                  <c:v>1.945555925369</c:v>
                </c:pt>
                <c:pt idx="14055">
                  <c:v>1.9456640481950001</c:v>
                </c:pt>
                <c:pt idx="14056">
                  <c:v>1.9457747936250001</c:v>
                </c:pt>
                <c:pt idx="14057">
                  <c:v>1.945861697197</c:v>
                </c:pt>
                <c:pt idx="14058">
                  <c:v>1.945981025696</c:v>
                </c:pt>
                <c:pt idx="14059">
                  <c:v>1.946180582047</c:v>
                </c:pt>
                <c:pt idx="14060">
                  <c:v>1.9463793039320001</c:v>
                </c:pt>
                <c:pt idx="14061">
                  <c:v>1.946545481682</c:v>
                </c:pt>
                <c:pt idx="14062">
                  <c:v>1.9466725587839999</c:v>
                </c:pt>
                <c:pt idx="14063">
                  <c:v>1.9467926025390001</c:v>
                </c:pt>
                <c:pt idx="14064">
                  <c:v>1.9469205141070001</c:v>
                </c:pt>
                <c:pt idx="14065">
                  <c:v>1.9474247694019999</c:v>
                </c:pt>
                <c:pt idx="14066">
                  <c:v>1.9479563236240001</c:v>
                </c:pt>
                <c:pt idx="14067">
                  <c:v>1.948085427284</c:v>
                </c:pt>
                <c:pt idx="14068">
                  <c:v>1.9481991529460001</c:v>
                </c:pt>
                <c:pt idx="14069">
                  <c:v>1.9484891891480001</c:v>
                </c:pt>
                <c:pt idx="14070">
                  <c:v>1.948676347733</c:v>
                </c:pt>
                <c:pt idx="14071">
                  <c:v>1.9487946033479999</c:v>
                </c:pt>
                <c:pt idx="14072">
                  <c:v>1.9490895271299999</c:v>
                </c:pt>
                <c:pt idx="14073">
                  <c:v>1.949191451073</c:v>
                </c:pt>
                <c:pt idx="14074">
                  <c:v>1.9493278265</c:v>
                </c:pt>
                <c:pt idx="14075">
                  <c:v>1.9495240449910001</c:v>
                </c:pt>
                <c:pt idx="14076">
                  <c:v>1.949628472328</c:v>
                </c:pt>
                <c:pt idx="14077">
                  <c:v>1.94973218441</c:v>
                </c:pt>
                <c:pt idx="14078">
                  <c:v>1.949865698814</c:v>
                </c:pt>
                <c:pt idx="14079">
                  <c:v>1.9501872062679999</c:v>
                </c:pt>
                <c:pt idx="14080">
                  <c:v>1.950322389603</c:v>
                </c:pt>
                <c:pt idx="14081">
                  <c:v>1.9504641294480001</c:v>
                </c:pt>
                <c:pt idx="14082">
                  <c:v>1.9507713317869999</c:v>
                </c:pt>
                <c:pt idx="14083">
                  <c:v>1.9510848522190001</c:v>
                </c:pt>
                <c:pt idx="14084">
                  <c:v>1.951203107834</c:v>
                </c:pt>
                <c:pt idx="14085">
                  <c:v>1.951282501221</c:v>
                </c:pt>
                <c:pt idx="14086">
                  <c:v>1.9514076709749999</c:v>
                </c:pt>
                <c:pt idx="14087">
                  <c:v>1.951484799385</c:v>
                </c:pt>
                <c:pt idx="14088">
                  <c:v>1.9518123865129999</c:v>
                </c:pt>
                <c:pt idx="14089">
                  <c:v>1.9521254301069999</c:v>
                </c:pt>
                <c:pt idx="14090">
                  <c:v>1.952237486839</c:v>
                </c:pt>
                <c:pt idx="14091">
                  <c:v>1.952342867851</c:v>
                </c:pt>
                <c:pt idx="14092">
                  <c:v>1.9524242877960001</c:v>
                </c:pt>
                <c:pt idx="14093">
                  <c:v>1.952524185181</c:v>
                </c:pt>
                <c:pt idx="14094">
                  <c:v>1.9525986909869999</c:v>
                </c:pt>
                <c:pt idx="14095">
                  <c:v>1.952680230141</c:v>
                </c:pt>
                <c:pt idx="14096">
                  <c:v>1.9527915716169999</c:v>
                </c:pt>
                <c:pt idx="14097">
                  <c:v>1.952961921692</c:v>
                </c:pt>
                <c:pt idx="14098">
                  <c:v>1.953107595444</c:v>
                </c:pt>
                <c:pt idx="14099">
                  <c:v>1.953244328499</c:v>
                </c:pt>
                <c:pt idx="14100">
                  <c:v>1.9533531665799999</c:v>
                </c:pt>
                <c:pt idx="14101">
                  <c:v>1.953461408615</c:v>
                </c:pt>
                <c:pt idx="14102">
                  <c:v>1.9538298845290001</c:v>
                </c:pt>
                <c:pt idx="14103">
                  <c:v>1.9539120197299999</c:v>
                </c:pt>
                <c:pt idx="14104">
                  <c:v>1.9539928436280001</c:v>
                </c:pt>
                <c:pt idx="14105">
                  <c:v>1.954114079475</c:v>
                </c:pt>
                <c:pt idx="14106">
                  <c:v>1.954262971878</c:v>
                </c:pt>
                <c:pt idx="14107">
                  <c:v>1.9544953107830001</c:v>
                </c:pt>
                <c:pt idx="14108">
                  <c:v>1.9545869827269999</c:v>
                </c:pt>
                <c:pt idx="14109">
                  <c:v>1.9546825885770001</c:v>
                </c:pt>
                <c:pt idx="14110">
                  <c:v>1.9547785520550001</c:v>
                </c:pt>
                <c:pt idx="14111">
                  <c:v>1.9548718929290001</c:v>
                </c:pt>
                <c:pt idx="14112">
                  <c:v>1.954957723618</c:v>
                </c:pt>
                <c:pt idx="14113">
                  <c:v>1.9553173780440001</c:v>
                </c:pt>
                <c:pt idx="14114">
                  <c:v>1.9556305408479999</c:v>
                </c:pt>
                <c:pt idx="14115">
                  <c:v>1.9557787179949999</c:v>
                </c:pt>
                <c:pt idx="14116">
                  <c:v>1.9559468030930001</c:v>
                </c:pt>
                <c:pt idx="14117">
                  <c:v>1.9561136960979999</c:v>
                </c:pt>
                <c:pt idx="14118">
                  <c:v>1.956277012825</c:v>
                </c:pt>
                <c:pt idx="14119">
                  <c:v>1.9564100503920001</c:v>
                </c:pt>
                <c:pt idx="14120">
                  <c:v>1.9565527439120001</c:v>
                </c:pt>
                <c:pt idx="14121">
                  <c:v>1.956698060036</c:v>
                </c:pt>
                <c:pt idx="14122">
                  <c:v>1.9569028615949999</c:v>
                </c:pt>
                <c:pt idx="14123">
                  <c:v>1.9572499990459999</c:v>
                </c:pt>
                <c:pt idx="14124">
                  <c:v>1.9576932191850001</c:v>
                </c:pt>
                <c:pt idx="14125">
                  <c:v>1.9582062959669999</c:v>
                </c:pt>
                <c:pt idx="14126">
                  <c:v>1.9585207700730001</c:v>
                </c:pt>
                <c:pt idx="14127">
                  <c:v>1.958605885506</c:v>
                </c:pt>
                <c:pt idx="14128">
                  <c:v>1.958707928658</c:v>
                </c:pt>
                <c:pt idx="14129">
                  <c:v>1.958807229996</c:v>
                </c:pt>
                <c:pt idx="14130">
                  <c:v>1.9589002132419999</c:v>
                </c:pt>
                <c:pt idx="14131">
                  <c:v>1.958991289139</c:v>
                </c:pt>
                <c:pt idx="14132">
                  <c:v>1.9590780735019999</c:v>
                </c:pt>
                <c:pt idx="14133">
                  <c:v>1.9591890573499999</c:v>
                </c:pt>
                <c:pt idx="14134">
                  <c:v>1.9594732522959999</c:v>
                </c:pt>
                <c:pt idx="14135">
                  <c:v>1.959573030472</c:v>
                </c:pt>
                <c:pt idx="14136">
                  <c:v>1.9597250223160001</c:v>
                </c:pt>
                <c:pt idx="14137">
                  <c:v>1.95982837677</c:v>
                </c:pt>
                <c:pt idx="14138">
                  <c:v>1.9599316120150001</c:v>
                </c:pt>
                <c:pt idx="14139">
                  <c:v>1.960210561752</c:v>
                </c:pt>
                <c:pt idx="14140">
                  <c:v>1.9603483676910001</c:v>
                </c:pt>
                <c:pt idx="14141">
                  <c:v>1.960676193237</c:v>
                </c:pt>
                <c:pt idx="14142">
                  <c:v>1.96100461483</c:v>
                </c:pt>
                <c:pt idx="14143">
                  <c:v>1.9611704349520001</c:v>
                </c:pt>
                <c:pt idx="14144">
                  <c:v>1.961390137672</c:v>
                </c:pt>
                <c:pt idx="14145">
                  <c:v>1.961702942848</c:v>
                </c:pt>
                <c:pt idx="14146">
                  <c:v>1.961914181709</c:v>
                </c:pt>
                <c:pt idx="14147">
                  <c:v>1.9620583057400001</c:v>
                </c:pt>
                <c:pt idx="14148">
                  <c:v>1.962351560593</c:v>
                </c:pt>
                <c:pt idx="14149">
                  <c:v>1.962461471558</c:v>
                </c:pt>
                <c:pt idx="14150">
                  <c:v>1.962787747383</c:v>
                </c:pt>
                <c:pt idx="14151">
                  <c:v>1.963111400604</c:v>
                </c:pt>
                <c:pt idx="14152">
                  <c:v>1.963218450546</c:v>
                </c:pt>
                <c:pt idx="14153">
                  <c:v>1.9633305072780001</c:v>
                </c:pt>
                <c:pt idx="14154">
                  <c:v>1.9634482860569999</c:v>
                </c:pt>
                <c:pt idx="14155">
                  <c:v>1.963559389114</c:v>
                </c:pt>
                <c:pt idx="14156">
                  <c:v>1.9636689424510001</c:v>
                </c:pt>
                <c:pt idx="14157">
                  <c:v>1.9639940261840001</c:v>
                </c:pt>
                <c:pt idx="14158">
                  <c:v>1.9643247127529999</c:v>
                </c:pt>
                <c:pt idx="14159">
                  <c:v>1.964658975601</c:v>
                </c:pt>
                <c:pt idx="14160">
                  <c:v>1.9649436473849999</c:v>
                </c:pt>
                <c:pt idx="14161">
                  <c:v>1.9651366472239999</c:v>
                </c:pt>
                <c:pt idx="14162">
                  <c:v>1.9654023647309999</c:v>
                </c:pt>
                <c:pt idx="14163">
                  <c:v>1.9656453132630001</c:v>
                </c:pt>
                <c:pt idx="14164">
                  <c:v>1.965735793114</c:v>
                </c:pt>
                <c:pt idx="14165">
                  <c:v>1.9658302068710001</c:v>
                </c:pt>
                <c:pt idx="14166">
                  <c:v>1.9659253358840001</c:v>
                </c:pt>
                <c:pt idx="14167">
                  <c:v>1.966017603874</c:v>
                </c:pt>
                <c:pt idx="14168">
                  <c:v>1.9661639928820001</c:v>
                </c:pt>
                <c:pt idx="14169">
                  <c:v>1.966332793236</c:v>
                </c:pt>
                <c:pt idx="14170">
                  <c:v>1.966544866562</c:v>
                </c:pt>
                <c:pt idx="14171">
                  <c:v>1.9666262865070001</c:v>
                </c:pt>
                <c:pt idx="14172">
                  <c:v>1.966712355614</c:v>
                </c:pt>
                <c:pt idx="14173">
                  <c:v>1.9668207168580001</c:v>
                </c:pt>
                <c:pt idx="14174">
                  <c:v>1.966907739639</c:v>
                </c:pt>
                <c:pt idx="14175">
                  <c:v>1.967007875443</c:v>
                </c:pt>
                <c:pt idx="14176">
                  <c:v>1.9671108722690001</c:v>
                </c:pt>
                <c:pt idx="14177">
                  <c:v>1.967190861702</c:v>
                </c:pt>
                <c:pt idx="14178">
                  <c:v>1.967267990112</c:v>
                </c:pt>
                <c:pt idx="14179">
                  <c:v>1.967401385307</c:v>
                </c:pt>
                <c:pt idx="14180">
                  <c:v>1.967506527901</c:v>
                </c:pt>
                <c:pt idx="14181">
                  <c:v>1.9676764011379999</c:v>
                </c:pt>
                <c:pt idx="14182">
                  <c:v>1.968056559563</c:v>
                </c:pt>
                <c:pt idx="14183">
                  <c:v>1.968204975128</c:v>
                </c:pt>
                <c:pt idx="14184">
                  <c:v>1.968355894089</c:v>
                </c:pt>
                <c:pt idx="14185">
                  <c:v>1.9685463905330001</c:v>
                </c:pt>
                <c:pt idx="14186">
                  <c:v>1.968725562096</c:v>
                </c:pt>
                <c:pt idx="14187">
                  <c:v>1.969088435173</c:v>
                </c:pt>
                <c:pt idx="14188">
                  <c:v>1.969229578972</c:v>
                </c:pt>
                <c:pt idx="14189">
                  <c:v>1.969341158867</c:v>
                </c:pt>
                <c:pt idx="14190">
                  <c:v>1.969496369362</c:v>
                </c:pt>
                <c:pt idx="14191">
                  <c:v>1.9695754051209999</c:v>
                </c:pt>
                <c:pt idx="14192">
                  <c:v>1.9696567058559999</c:v>
                </c:pt>
                <c:pt idx="14193">
                  <c:v>1.9699517488480001</c:v>
                </c:pt>
                <c:pt idx="14194">
                  <c:v>1.970255851746</c:v>
                </c:pt>
                <c:pt idx="14195">
                  <c:v>1.9703444242479999</c:v>
                </c:pt>
                <c:pt idx="14196">
                  <c:v>1.970661282539</c:v>
                </c:pt>
                <c:pt idx="14197">
                  <c:v>1.9708526134490001</c:v>
                </c:pt>
                <c:pt idx="14198">
                  <c:v>1.9710311889650001</c:v>
                </c:pt>
                <c:pt idx="14199">
                  <c:v>1.971507906914</c:v>
                </c:pt>
                <c:pt idx="14200">
                  <c:v>1.9716628789899999</c:v>
                </c:pt>
                <c:pt idx="14201">
                  <c:v>1.97182238102</c:v>
                </c:pt>
                <c:pt idx="14202">
                  <c:v>1.9719841480260001</c:v>
                </c:pt>
                <c:pt idx="14203">
                  <c:v>1.9721761941910001</c:v>
                </c:pt>
                <c:pt idx="14204">
                  <c:v>1.972353458405</c:v>
                </c:pt>
                <c:pt idx="14205">
                  <c:v>1.9725201129909999</c:v>
                </c:pt>
                <c:pt idx="14206">
                  <c:v>1.972624897957</c:v>
                </c:pt>
                <c:pt idx="14207">
                  <c:v>1.9728624820709999</c:v>
                </c:pt>
                <c:pt idx="14208">
                  <c:v>1.9730348587040001</c:v>
                </c:pt>
                <c:pt idx="14209">
                  <c:v>1.973291993141</c:v>
                </c:pt>
                <c:pt idx="14210">
                  <c:v>1.9733854532240001</c:v>
                </c:pt>
                <c:pt idx="14211">
                  <c:v>1.973677396774</c:v>
                </c:pt>
                <c:pt idx="14212">
                  <c:v>1.9739636182789999</c:v>
                </c:pt>
                <c:pt idx="14213">
                  <c:v>1.974109768867</c:v>
                </c:pt>
                <c:pt idx="14214">
                  <c:v>1.974252820015</c:v>
                </c:pt>
                <c:pt idx="14215">
                  <c:v>1.9743624925609999</c:v>
                </c:pt>
                <c:pt idx="14216">
                  <c:v>1.974545717239</c:v>
                </c:pt>
                <c:pt idx="14217">
                  <c:v>1.9746446609499999</c:v>
                </c:pt>
                <c:pt idx="14218">
                  <c:v>1.974984526634</c:v>
                </c:pt>
                <c:pt idx="14219">
                  <c:v>1.97514128685</c:v>
                </c:pt>
                <c:pt idx="14220">
                  <c:v>1.9752690792080001</c:v>
                </c:pt>
                <c:pt idx="14221">
                  <c:v>1.975401043892</c:v>
                </c:pt>
                <c:pt idx="14222">
                  <c:v>1.975489139557</c:v>
                </c:pt>
                <c:pt idx="14223">
                  <c:v>1.975580692291</c:v>
                </c:pt>
                <c:pt idx="14224">
                  <c:v>1.975667119026</c:v>
                </c:pt>
                <c:pt idx="14225">
                  <c:v>1.9757518768310001</c:v>
                </c:pt>
                <c:pt idx="14226">
                  <c:v>1.9758758544920001</c:v>
                </c:pt>
                <c:pt idx="14227">
                  <c:v>1.9759544134139999</c:v>
                </c:pt>
                <c:pt idx="14228">
                  <c:v>1.976108551025</c:v>
                </c:pt>
                <c:pt idx="14229">
                  <c:v>1.9764466285710001</c:v>
                </c:pt>
                <c:pt idx="14230">
                  <c:v>1.976688861847</c:v>
                </c:pt>
                <c:pt idx="14231">
                  <c:v>1.9770373106000001</c:v>
                </c:pt>
                <c:pt idx="14232">
                  <c:v>1.977228760719</c:v>
                </c:pt>
                <c:pt idx="14233">
                  <c:v>1.977349758148</c:v>
                </c:pt>
                <c:pt idx="14234">
                  <c:v>1.977703809738</c:v>
                </c:pt>
                <c:pt idx="14235">
                  <c:v>1.977931380272</c:v>
                </c:pt>
                <c:pt idx="14236">
                  <c:v>1.9781868457789999</c:v>
                </c:pt>
                <c:pt idx="14237">
                  <c:v>1.9784191846850001</c:v>
                </c:pt>
                <c:pt idx="14238">
                  <c:v>1.9787393808360001</c:v>
                </c:pt>
                <c:pt idx="14239">
                  <c:v>1.9789403676990001</c:v>
                </c:pt>
                <c:pt idx="14240">
                  <c:v>1.9790723323820001</c:v>
                </c:pt>
                <c:pt idx="14241">
                  <c:v>1.979397773743</c:v>
                </c:pt>
                <c:pt idx="14242">
                  <c:v>1.9795931577679999</c:v>
                </c:pt>
                <c:pt idx="14243">
                  <c:v>1.979818344116</c:v>
                </c:pt>
                <c:pt idx="14244">
                  <c:v>1.980009913445</c:v>
                </c:pt>
                <c:pt idx="14245">
                  <c:v>1.980119109154</c:v>
                </c:pt>
                <c:pt idx="14246">
                  <c:v>1.9801673889160001</c:v>
                </c:pt>
                <c:pt idx="14247">
                  <c:v>1.9802626371380001</c:v>
                </c:pt>
                <c:pt idx="14248">
                  <c:v>1.980328559875</c:v>
                </c:pt>
                <c:pt idx="14249">
                  <c:v>1.9803942441939999</c:v>
                </c:pt>
                <c:pt idx="14250">
                  <c:v>1.980467796326</c:v>
                </c:pt>
                <c:pt idx="14251">
                  <c:v>1.9805110692979999</c:v>
                </c:pt>
                <c:pt idx="14252">
                  <c:v>1.9805939197539999</c:v>
                </c:pt>
                <c:pt idx="14253">
                  <c:v>1.9806689023970001</c:v>
                </c:pt>
                <c:pt idx="14254">
                  <c:v>1.9807462692260001</c:v>
                </c:pt>
                <c:pt idx="14255">
                  <c:v>1.9808632135390001</c:v>
                </c:pt>
                <c:pt idx="14256">
                  <c:v>1.98097038269</c:v>
                </c:pt>
                <c:pt idx="14257">
                  <c:v>1.9811297655110001</c:v>
                </c:pt>
                <c:pt idx="14258">
                  <c:v>1.981340885162</c:v>
                </c:pt>
                <c:pt idx="14259">
                  <c:v>1.9814878702159999</c:v>
                </c:pt>
                <c:pt idx="14260">
                  <c:v>1.98185312748</c:v>
                </c:pt>
                <c:pt idx="14261">
                  <c:v>1.981969237328</c:v>
                </c:pt>
                <c:pt idx="14262">
                  <c:v>1.9821022748949999</c:v>
                </c:pt>
                <c:pt idx="14263">
                  <c:v>1.9822252988819999</c:v>
                </c:pt>
                <c:pt idx="14264">
                  <c:v>1.982316493988</c:v>
                </c:pt>
                <c:pt idx="14265">
                  <c:v>1.9823987483979999</c:v>
                </c:pt>
                <c:pt idx="14266">
                  <c:v>1.9824867248539999</c:v>
                </c:pt>
                <c:pt idx="14267">
                  <c:v>1.982573747635</c:v>
                </c:pt>
                <c:pt idx="14268">
                  <c:v>1.982696652412</c:v>
                </c:pt>
                <c:pt idx="14269">
                  <c:v>1.9827919006350001</c:v>
                </c:pt>
                <c:pt idx="14270">
                  <c:v>1.9829152822489999</c:v>
                </c:pt>
                <c:pt idx="14271">
                  <c:v>1.9830108880999999</c:v>
                </c:pt>
                <c:pt idx="14272">
                  <c:v>1.983157634735</c:v>
                </c:pt>
                <c:pt idx="14273">
                  <c:v>1.9832733869550001</c:v>
                </c:pt>
                <c:pt idx="14274">
                  <c:v>1.9836091995239999</c:v>
                </c:pt>
                <c:pt idx="14275">
                  <c:v>1.98386156559</c:v>
                </c:pt>
                <c:pt idx="14276">
                  <c:v>1.9840538501739999</c:v>
                </c:pt>
                <c:pt idx="14277">
                  <c:v>1.9841703176500001</c:v>
                </c:pt>
                <c:pt idx="14278">
                  <c:v>1.98428273201</c:v>
                </c:pt>
                <c:pt idx="14279">
                  <c:v>1.9843909740450001</c:v>
                </c:pt>
                <c:pt idx="14280">
                  <c:v>1.9847099781040001</c:v>
                </c:pt>
                <c:pt idx="14281">
                  <c:v>1.985020041466</c:v>
                </c:pt>
                <c:pt idx="14282">
                  <c:v>1.9851319789890001</c:v>
                </c:pt>
                <c:pt idx="14283">
                  <c:v>1.9852396249769999</c:v>
                </c:pt>
                <c:pt idx="14284">
                  <c:v>1.9853161573410001</c:v>
                </c:pt>
                <c:pt idx="14285">
                  <c:v>1.985396146774</c:v>
                </c:pt>
                <c:pt idx="14286">
                  <c:v>1.9857051372529999</c:v>
                </c:pt>
                <c:pt idx="14287">
                  <c:v>1.9859648942949999</c:v>
                </c:pt>
                <c:pt idx="14288">
                  <c:v>1.9861236810680001</c:v>
                </c:pt>
                <c:pt idx="14289">
                  <c:v>1.9862879514689999</c:v>
                </c:pt>
                <c:pt idx="14290">
                  <c:v>1.9866195917130001</c:v>
                </c:pt>
                <c:pt idx="14291">
                  <c:v>1.9868770837780001</c:v>
                </c:pt>
                <c:pt idx="14292">
                  <c:v>1.986963868141</c:v>
                </c:pt>
                <c:pt idx="14293">
                  <c:v>1.9870505332949999</c:v>
                </c:pt>
                <c:pt idx="14294">
                  <c:v>1.9871412515639999</c:v>
                </c:pt>
                <c:pt idx="14295">
                  <c:v>1.9873095750809999</c:v>
                </c:pt>
                <c:pt idx="14296">
                  <c:v>1.987431168556</c:v>
                </c:pt>
                <c:pt idx="14297">
                  <c:v>1.987592458725</c:v>
                </c:pt>
                <c:pt idx="14298">
                  <c:v>1.9877245426179999</c:v>
                </c:pt>
                <c:pt idx="14299">
                  <c:v>1.9878166913990001</c:v>
                </c:pt>
                <c:pt idx="14300">
                  <c:v>1.987862706184</c:v>
                </c:pt>
                <c:pt idx="14301">
                  <c:v>1.9879517555240001</c:v>
                </c:pt>
                <c:pt idx="14302">
                  <c:v>1.988045930862</c:v>
                </c:pt>
                <c:pt idx="14303">
                  <c:v>1.988133907318</c:v>
                </c:pt>
                <c:pt idx="14304">
                  <c:v>1.9882118701930001</c:v>
                </c:pt>
                <c:pt idx="14305">
                  <c:v>1.9883224964140001</c:v>
                </c:pt>
                <c:pt idx="14306">
                  <c:v>1.98846077919</c:v>
                </c:pt>
                <c:pt idx="14307">
                  <c:v>1.988661289215</c:v>
                </c:pt>
                <c:pt idx="14308">
                  <c:v>1.9887371063229999</c:v>
                </c:pt>
                <c:pt idx="14309">
                  <c:v>1.9890176057819999</c:v>
                </c:pt>
                <c:pt idx="14310">
                  <c:v>1.9891449213029999</c:v>
                </c:pt>
                <c:pt idx="14311">
                  <c:v>1.9892382621769999</c:v>
                </c:pt>
                <c:pt idx="14312">
                  <c:v>1.989307522774</c:v>
                </c:pt>
                <c:pt idx="14313">
                  <c:v>1.9893869161610001</c:v>
                </c:pt>
                <c:pt idx="14314">
                  <c:v>1.9894788265229999</c:v>
                </c:pt>
                <c:pt idx="14315">
                  <c:v>1.9895867109300001</c:v>
                </c:pt>
                <c:pt idx="14316">
                  <c:v>1.9896960258480001</c:v>
                </c:pt>
                <c:pt idx="14317">
                  <c:v>1.989769458771</c:v>
                </c:pt>
                <c:pt idx="14318">
                  <c:v>1.9899103641510001</c:v>
                </c:pt>
                <c:pt idx="14319">
                  <c:v>1.9900569915769999</c:v>
                </c:pt>
                <c:pt idx="14320">
                  <c:v>1.9903212785719999</c:v>
                </c:pt>
                <c:pt idx="14321">
                  <c:v>1.9905304908749999</c:v>
                </c:pt>
                <c:pt idx="14322">
                  <c:v>1.9906514883040001</c:v>
                </c:pt>
                <c:pt idx="14323">
                  <c:v>1.990935325623</c:v>
                </c:pt>
                <c:pt idx="14324">
                  <c:v>1.9912011623379999</c:v>
                </c:pt>
                <c:pt idx="14325">
                  <c:v>1.9914205074310001</c:v>
                </c:pt>
                <c:pt idx="14326">
                  <c:v>1.9915164709090001</c:v>
                </c:pt>
                <c:pt idx="14327">
                  <c:v>1.9917844533919999</c:v>
                </c:pt>
                <c:pt idx="14328">
                  <c:v>1.9919219017030001</c:v>
                </c:pt>
                <c:pt idx="14329">
                  <c:v>1.9919960498810001</c:v>
                </c:pt>
                <c:pt idx="14330">
                  <c:v>1.9921629428859999</c:v>
                </c:pt>
                <c:pt idx="14331">
                  <c:v>1.9924513101579999</c:v>
                </c:pt>
                <c:pt idx="14332">
                  <c:v>1.992636680603</c:v>
                </c:pt>
                <c:pt idx="14333">
                  <c:v>1.9928374290469999</c:v>
                </c:pt>
                <c:pt idx="14334">
                  <c:v>1.992907524109</c:v>
                </c:pt>
                <c:pt idx="14335">
                  <c:v>1.9930022954940001</c:v>
                </c:pt>
                <c:pt idx="14336">
                  <c:v>1.9931174516679999</c:v>
                </c:pt>
                <c:pt idx="14337">
                  <c:v>1.993189096451</c:v>
                </c:pt>
                <c:pt idx="14338">
                  <c:v>1.9932594299319999</c:v>
                </c:pt>
                <c:pt idx="14339">
                  <c:v>1.9935271739960001</c:v>
                </c:pt>
                <c:pt idx="14340">
                  <c:v>1.9938445091250001</c:v>
                </c:pt>
                <c:pt idx="14341">
                  <c:v>1.9940268993379999</c:v>
                </c:pt>
                <c:pt idx="14342">
                  <c:v>1.994320273399</c:v>
                </c:pt>
                <c:pt idx="14343">
                  <c:v>1.994888663292</c:v>
                </c:pt>
                <c:pt idx="14344">
                  <c:v>1.9951690435410001</c:v>
                </c:pt>
                <c:pt idx="14345">
                  <c:v>1.995354533195</c:v>
                </c:pt>
                <c:pt idx="14346">
                  <c:v>1.995438933372</c:v>
                </c:pt>
                <c:pt idx="14347">
                  <c:v>1.9955527782439999</c:v>
                </c:pt>
                <c:pt idx="14348">
                  <c:v>1.9956294298170001</c:v>
                </c:pt>
                <c:pt idx="14349">
                  <c:v>1.9957289695739999</c:v>
                </c:pt>
                <c:pt idx="14350">
                  <c:v>1.9959120750429999</c:v>
                </c:pt>
                <c:pt idx="14351">
                  <c:v>1.996007204056</c:v>
                </c:pt>
                <c:pt idx="14352">
                  <c:v>1.9961044788360001</c:v>
                </c:pt>
                <c:pt idx="14353">
                  <c:v>1.99639570713</c:v>
                </c:pt>
                <c:pt idx="14354">
                  <c:v>1.996680378914</c:v>
                </c:pt>
                <c:pt idx="14355">
                  <c:v>1.996961951256</c:v>
                </c:pt>
                <c:pt idx="14356">
                  <c:v>1.9970958232880001</c:v>
                </c:pt>
                <c:pt idx="14357">
                  <c:v>1.99720621109</c:v>
                </c:pt>
                <c:pt idx="14358">
                  <c:v>1.9974615573879999</c:v>
                </c:pt>
                <c:pt idx="14359">
                  <c:v>1.997604608536</c:v>
                </c:pt>
                <c:pt idx="14360">
                  <c:v>1.997749567032</c:v>
                </c:pt>
                <c:pt idx="14361">
                  <c:v>1.9979984760280001</c:v>
                </c:pt>
                <c:pt idx="14362">
                  <c:v>1.9981205463409999</c:v>
                </c:pt>
                <c:pt idx="14363">
                  <c:v>1.9982681274409999</c:v>
                </c:pt>
                <c:pt idx="14364">
                  <c:v>1.998474955559</c:v>
                </c:pt>
                <c:pt idx="14365">
                  <c:v>1.9986165761950001</c:v>
                </c:pt>
                <c:pt idx="14366">
                  <c:v>1.9988373517989999</c:v>
                </c:pt>
                <c:pt idx="14367">
                  <c:v>1.998919844627</c:v>
                </c:pt>
                <c:pt idx="14368">
                  <c:v>1.9990754127499999</c:v>
                </c:pt>
                <c:pt idx="14369">
                  <c:v>1.9993278980260001</c:v>
                </c:pt>
                <c:pt idx="14370">
                  <c:v>1.999475002289</c:v>
                </c:pt>
                <c:pt idx="14371">
                  <c:v>1.9996618032460001</c:v>
                </c:pt>
                <c:pt idx="14372">
                  <c:v>1.9999927282329999</c:v>
                </c:pt>
                <c:pt idx="14373">
                  <c:v>2.0001990795140001</c:v>
                </c:pt>
                <c:pt idx="14374">
                  <c:v>2.0003378391269999</c:v>
                </c:pt>
                <c:pt idx="14375">
                  <c:v>2.0004787445069998</c:v>
                </c:pt>
                <c:pt idx="14376">
                  <c:v>2.000678539276</c:v>
                </c:pt>
                <c:pt idx="14377">
                  <c:v>2.0007948875429999</c:v>
                </c:pt>
                <c:pt idx="14378">
                  <c:v>2.0009429454799998</c:v>
                </c:pt>
                <c:pt idx="14379">
                  <c:v>2.0012640953059999</c:v>
                </c:pt>
                <c:pt idx="14380">
                  <c:v>2.0015945434570002</c:v>
                </c:pt>
                <c:pt idx="14381">
                  <c:v>2.001745700836</c:v>
                </c:pt>
                <c:pt idx="14382">
                  <c:v>2.0018603801729999</c:v>
                </c:pt>
                <c:pt idx="14383">
                  <c:v>2.0020205974579999</c:v>
                </c:pt>
                <c:pt idx="14384">
                  <c:v>2.0021021366120002</c:v>
                </c:pt>
                <c:pt idx="14385">
                  <c:v>2.0021948814389998</c:v>
                </c:pt>
                <c:pt idx="14386">
                  <c:v>2.002242565155</c:v>
                </c:pt>
                <c:pt idx="14387">
                  <c:v>2.0022909641269999</c:v>
                </c:pt>
                <c:pt idx="14388">
                  <c:v>2.0023398399349999</c:v>
                </c:pt>
                <c:pt idx="14389">
                  <c:v>2.002389192581</c:v>
                </c:pt>
                <c:pt idx="14390">
                  <c:v>2.002490520477</c:v>
                </c:pt>
                <c:pt idx="14391">
                  <c:v>2.0025413036350002</c:v>
                </c:pt>
                <c:pt idx="14392">
                  <c:v>2.002594947815</c:v>
                </c:pt>
                <c:pt idx="14393">
                  <c:v>2.002692699432</c:v>
                </c:pt>
                <c:pt idx="14394">
                  <c:v>2.002783298492</c:v>
                </c:pt>
                <c:pt idx="14395">
                  <c:v>2.0028750896449998</c:v>
                </c:pt>
                <c:pt idx="14396">
                  <c:v>2.0029652118680001</c:v>
                </c:pt>
                <c:pt idx="14397">
                  <c:v>2.0030572414400001</c:v>
                </c:pt>
                <c:pt idx="14398">
                  <c:v>2.0031392574310001</c:v>
                </c:pt>
                <c:pt idx="14399">
                  <c:v>2.0032606124879999</c:v>
                </c:pt>
                <c:pt idx="14400">
                  <c:v>2.0035328865049999</c:v>
                </c:pt>
                <c:pt idx="14401">
                  <c:v>2.003770589828</c:v>
                </c:pt>
                <c:pt idx="14402">
                  <c:v>2.0038995742800001</c:v>
                </c:pt>
                <c:pt idx="14403">
                  <c:v>2.0042014122010001</c:v>
                </c:pt>
                <c:pt idx="14404">
                  <c:v>2.0043399333949998</c:v>
                </c:pt>
                <c:pt idx="14405">
                  <c:v>2.0044367313390001</c:v>
                </c:pt>
                <c:pt idx="14406">
                  <c:v>2.0045242309570002</c:v>
                </c:pt>
                <c:pt idx="14407">
                  <c:v>2.0045990943910001</c:v>
                </c:pt>
                <c:pt idx="14408">
                  <c:v>2.004683971405</c:v>
                </c:pt>
                <c:pt idx="14409">
                  <c:v>2.0047686100009998</c:v>
                </c:pt>
                <c:pt idx="14410">
                  <c:v>2.004832029343</c:v>
                </c:pt>
                <c:pt idx="14411">
                  <c:v>2.0049715042109999</c:v>
                </c:pt>
                <c:pt idx="14412">
                  <c:v>2.0051064491270001</c:v>
                </c:pt>
                <c:pt idx="14413">
                  <c:v>2.0052566528320002</c:v>
                </c:pt>
                <c:pt idx="14414">
                  <c:v>2.00541472435</c:v>
                </c:pt>
                <c:pt idx="14415">
                  <c:v>2.0056002140050002</c:v>
                </c:pt>
                <c:pt idx="14416">
                  <c:v>2.005758285522</c:v>
                </c:pt>
                <c:pt idx="14417">
                  <c:v>2.0059275627140001</c:v>
                </c:pt>
                <c:pt idx="14418">
                  <c:v>2.006228923798</c:v>
                </c:pt>
                <c:pt idx="14419">
                  <c:v>2.0063698291779999</c:v>
                </c:pt>
                <c:pt idx="14420">
                  <c:v>2.0065717697140002</c:v>
                </c:pt>
                <c:pt idx="14421">
                  <c:v>2.006743431091</c:v>
                </c:pt>
                <c:pt idx="14422">
                  <c:v>2.0068771839139998</c:v>
                </c:pt>
                <c:pt idx="14423">
                  <c:v>2.007108211517</c:v>
                </c:pt>
                <c:pt idx="14424">
                  <c:v>2.007378339767</c:v>
                </c:pt>
                <c:pt idx="14425">
                  <c:v>2.007697343826</c:v>
                </c:pt>
                <c:pt idx="14426">
                  <c:v>2.0079915523529999</c:v>
                </c:pt>
                <c:pt idx="14427">
                  <c:v>2.008293628693</c:v>
                </c:pt>
                <c:pt idx="14428">
                  <c:v>2.008618116379</c:v>
                </c:pt>
                <c:pt idx="14429">
                  <c:v>2.0088341236109999</c:v>
                </c:pt>
                <c:pt idx="14430">
                  <c:v>2.009174346924</c:v>
                </c:pt>
                <c:pt idx="14431">
                  <c:v>2.0095121860499998</c:v>
                </c:pt>
                <c:pt idx="14432">
                  <c:v>2.0096583366390002</c:v>
                </c:pt>
                <c:pt idx="14433">
                  <c:v>2.0097401142120002</c:v>
                </c:pt>
                <c:pt idx="14434">
                  <c:v>2.0098259449009999</c:v>
                </c:pt>
                <c:pt idx="14435">
                  <c:v>2.0099484920499999</c:v>
                </c:pt>
                <c:pt idx="14436">
                  <c:v>2.0100634098049999</c:v>
                </c:pt>
                <c:pt idx="14437">
                  <c:v>2.010389566422</c:v>
                </c:pt>
                <c:pt idx="14438">
                  <c:v>2.0105636119839998</c:v>
                </c:pt>
                <c:pt idx="14439">
                  <c:v>2.0107941627499999</c:v>
                </c:pt>
                <c:pt idx="14440">
                  <c:v>2.0110931396480001</c:v>
                </c:pt>
                <c:pt idx="14441">
                  <c:v>2.011375427246</c:v>
                </c:pt>
                <c:pt idx="14442">
                  <c:v>2.011612653732</c:v>
                </c:pt>
                <c:pt idx="14443">
                  <c:v>2.0117743015289999</c:v>
                </c:pt>
                <c:pt idx="14444">
                  <c:v>2.0119042396550002</c:v>
                </c:pt>
                <c:pt idx="14445">
                  <c:v>2.012042999268</c:v>
                </c:pt>
                <c:pt idx="14446">
                  <c:v>2.0122966766360002</c:v>
                </c:pt>
                <c:pt idx="14447">
                  <c:v>2.0124499797820001</c:v>
                </c:pt>
                <c:pt idx="14448">
                  <c:v>2.0127940177919998</c:v>
                </c:pt>
                <c:pt idx="14449">
                  <c:v>2.0130884647370002</c:v>
                </c:pt>
                <c:pt idx="14450">
                  <c:v>2.01336312294</c:v>
                </c:pt>
                <c:pt idx="14451">
                  <c:v>2.0134406089780001</c:v>
                </c:pt>
                <c:pt idx="14452">
                  <c:v>2.0135617256159999</c:v>
                </c:pt>
                <c:pt idx="14453">
                  <c:v>2.0136470794679999</c:v>
                </c:pt>
                <c:pt idx="14454">
                  <c:v>2.013776302338</c:v>
                </c:pt>
                <c:pt idx="14455">
                  <c:v>2.0138611793519998</c:v>
                </c:pt>
                <c:pt idx="14456">
                  <c:v>2.013945579529</c:v>
                </c:pt>
                <c:pt idx="14457">
                  <c:v>2.014067649841</c:v>
                </c:pt>
                <c:pt idx="14458">
                  <c:v>2.0144312381740002</c:v>
                </c:pt>
                <c:pt idx="14459">
                  <c:v>2.0147323608400001</c:v>
                </c:pt>
                <c:pt idx="14460">
                  <c:v>2.0148928165440001</c:v>
                </c:pt>
                <c:pt idx="14461">
                  <c:v>2.0150797367100002</c:v>
                </c:pt>
                <c:pt idx="14462">
                  <c:v>2.0152635574339999</c:v>
                </c:pt>
                <c:pt idx="14463">
                  <c:v>2.0153751373289999</c:v>
                </c:pt>
                <c:pt idx="14464">
                  <c:v>2.0154590606689999</c:v>
                </c:pt>
                <c:pt idx="14465">
                  <c:v>2.015541553497</c:v>
                </c:pt>
                <c:pt idx="14466">
                  <c:v>2.0156438350679999</c:v>
                </c:pt>
                <c:pt idx="14467">
                  <c:v>2.0157206058499999</c:v>
                </c:pt>
                <c:pt idx="14468">
                  <c:v>2.0158643722530001</c:v>
                </c:pt>
                <c:pt idx="14469">
                  <c:v>2.0160038471220001</c:v>
                </c:pt>
                <c:pt idx="14470">
                  <c:v>2.0161597728729999</c:v>
                </c:pt>
                <c:pt idx="14471">
                  <c:v>2.0164511203769999</c:v>
                </c:pt>
                <c:pt idx="14472">
                  <c:v>2.0167520046230001</c:v>
                </c:pt>
                <c:pt idx="14473">
                  <c:v>2.01700258255</c:v>
                </c:pt>
                <c:pt idx="14474">
                  <c:v>2.0170876979829999</c:v>
                </c:pt>
                <c:pt idx="14475">
                  <c:v>2.017129898071</c:v>
                </c:pt>
                <c:pt idx="14476">
                  <c:v>2.0172216892239998</c:v>
                </c:pt>
                <c:pt idx="14477">
                  <c:v>2.0173108577729999</c:v>
                </c:pt>
                <c:pt idx="14478">
                  <c:v>2.0173563957209999</c:v>
                </c:pt>
                <c:pt idx="14479">
                  <c:v>2.0174391269680001</c:v>
                </c:pt>
                <c:pt idx="14480">
                  <c:v>2.0175879001619998</c:v>
                </c:pt>
                <c:pt idx="14481">
                  <c:v>2.017763137817</c:v>
                </c:pt>
                <c:pt idx="14482">
                  <c:v>2.0180475711820001</c:v>
                </c:pt>
                <c:pt idx="14483">
                  <c:v>2.0182185173030001</c:v>
                </c:pt>
                <c:pt idx="14484">
                  <c:v>2.0185508728029999</c:v>
                </c:pt>
                <c:pt idx="14485">
                  <c:v>2.018894672394</c:v>
                </c:pt>
                <c:pt idx="14486">
                  <c:v>2.0190401077270002</c:v>
                </c:pt>
                <c:pt idx="14487">
                  <c:v>2.0192468166349999</c:v>
                </c:pt>
                <c:pt idx="14488">
                  <c:v>2.0194907188419999</c:v>
                </c:pt>
                <c:pt idx="14489">
                  <c:v>2.0199770927429999</c:v>
                </c:pt>
                <c:pt idx="14490">
                  <c:v>2.0203390121460001</c:v>
                </c:pt>
                <c:pt idx="14491">
                  <c:v>2.0206799507139999</c:v>
                </c:pt>
                <c:pt idx="14492">
                  <c:v>2.0209598541260001</c:v>
                </c:pt>
                <c:pt idx="14493">
                  <c:v>2.021065711975</c:v>
                </c:pt>
                <c:pt idx="14494">
                  <c:v>2.021316766739</c:v>
                </c:pt>
                <c:pt idx="14495">
                  <c:v>2.0214276313780002</c:v>
                </c:pt>
                <c:pt idx="14496">
                  <c:v>2.021540164948</c:v>
                </c:pt>
                <c:pt idx="14497">
                  <c:v>2.021826267242</c:v>
                </c:pt>
                <c:pt idx="14498">
                  <c:v>2.0219550132749999</c:v>
                </c:pt>
                <c:pt idx="14499">
                  <c:v>2.022093057632</c:v>
                </c:pt>
                <c:pt idx="14500">
                  <c:v>2.0222420692440002</c:v>
                </c:pt>
                <c:pt idx="14501">
                  <c:v>2.0225634574889999</c:v>
                </c:pt>
                <c:pt idx="14502">
                  <c:v>2.0228874683379998</c:v>
                </c:pt>
                <c:pt idx="14503">
                  <c:v>2.02294754982</c:v>
                </c:pt>
                <c:pt idx="14504">
                  <c:v>2.0230915546419999</c:v>
                </c:pt>
                <c:pt idx="14505">
                  <c:v>2.023401021957</c:v>
                </c:pt>
                <c:pt idx="14506">
                  <c:v>2.0237574577330002</c:v>
                </c:pt>
                <c:pt idx="14507">
                  <c:v>2.0240991115570002</c:v>
                </c:pt>
                <c:pt idx="14508">
                  <c:v>2.0242288112639999</c:v>
                </c:pt>
                <c:pt idx="14509">
                  <c:v>2.024516820908</c:v>
                </c:pt>
                <c:pt idx="14510">
                  <c:v>2.0247550010680002</c:v>
                </c:pt>
                <c:pt idx="14511">
                  <c:v>2.0248720645899998</c:v>
                </c:pt>
                <c:pt idx="14512">
                  <c:v>2.02494430542</c:v>
                </c:pt>
                <c:pt idx="14513">
                  <c:v>2.0250196456910001</c:v>
                </c:pt>
                <c:pt idx="14514">
                  <c:v>2.0251400470730001</c:v>
                </c:pt>
                <c:pt idx="14515">
                  <c:v>2.0253446102139998</c:v>
                </c:pt>
                <c:pt idx="14516">
                  <c:v>2.0256490707400001</c:v>
                </c:pt>
                <c:pt idx="14517">
                  <c:v>2.0259437561040001</c:v>
                </c:pt>
                <c:pt idx="14518">
                  <c:v>2.026253938675</c:v>
                </c:pt>
                <c:pt idx="14519">
                  <c:v>2.026574611664</c:v>
                </c:pt>
                <c:pt idx="14520">
                  <c:v>2.0269227027890002</c:v>
                </c:pt>
                <c:pt idx="14521">
                  <c:v>2.0271108150480002</c:v>
                </c:pt>
                <c:pt idx="14522">
                  <c:v>2.0274665355680002</c:v>
                </c:pt>
                <c:pt idx="14523">
                  <c:v>2.0278096199040001</c:v>
                </c:pt>
                <c:pt idx="14524">
                  <c:v>2.0281333923339999</c:v>
                </c:pt>
                <c:pt idx="14525">
                  <c:v>2.028257608414</c:v>
                </c:pt>
                <c:pt idx="14526">
                  <c:v>2.0283486843110001</c:v>
                </c:pt>
                <c:pt idx="14527">
                  <c:v>2.028468370438</c:v>
                </c:pt>
                <c:pt idx="14528">
                  <c:v>2.0287656784060002</c:v>
                </c:pt>
                <c:pt idx="14529">
                  <c:v>2.0288715362550001</c:v>
                </c:pt>
                <c:pt idx="14530">
                  <c:v>2.0291724205019999</c:v>
                </c:pt>
                <c:pt idx="14531">
                  <c:v>2.0294613838200002</c:v>
                </c:pt>
                <c:pt idx="14532">
                  <c:v>2.0295538902280001</c:v>
                </c:pt>
                <c:pt idx="14533">
                  <c:v>2.0296170711519999</c:v>
                </c:pt>
                <c:pt idx="14534">
                  <c:v>2.0296866893769998</c:v>
                </c:pt>
                <c:pt idx="14535">
                  <c:v>2.0297882556919999</c:v>
                </c:pt>
                <c:pt idx="14536">
                  <c:v>2.030100822449</c:v>
                </c:pt>
                <c:pt idx="14537">
                  <c:v>2.0302569866179998</c:v>
                </c:pt>
                <c:pt idx="14538">
                  <c:v>2.0303931236269999</c:v>
                </c:pt>
                <c:pt idx="14539">
                  <c:v>2.0306353569029998</c:v>
                </c:pt>
                <c:pt idx="14540">
                  <c:v>2.0307717323299999</c:v>
                </c:pt>
                <c:pt idx="14541">
                  <c:v>2.0308773517610001</c:v>
                </c:pt>
                <c:pt idx="14542">
                  <c:v>2.0309505462650002</c:v>
                </c:pt>
                <c:pt idx="14543">
                  <c:v>2.0310273170470001</c:v>
                </c:pt>
                <c:pt idx="14544">
                  <c:v>2.0311012268069999</c:v>
                </c:pt>
                <c:pt idx="14545">
                  <c:v>2.0311791896820002</c:v>
                </c:pt>
                <c:pt idx="14546">
                  <c:v>2.0313427448270001</c:v>
                </c:pt>
                <c:pt idx="14547">
                  <c:v>2.0316646099089999</c:v>
                </c:pt>
                <c:pt idx="14548">
                  <c:v>2.0318493843079999</c:v>
                </c:pt>
                <c:pt idx="14549">
                  <c:v>2.031971931458</c:v>
                </c:pt>
                <c:pt idx="14550">
                  <c:v>2.0320563316350002</c:v>
                </c:pt>
                <c:pt idx="14551">
                  <c:v>2.0321803092959998</c:v>
                </c:pt>
                <c:pt idx="14552">
                  <c:v>2.0324738025669999</c:v>
                </c:pt>
                <c:pt idx="14553">
                  <c:v>2.0328164100650001</c:v>
                </c:pt>
                <c:pt idx="14554">
                  <c:v>2.0330908298489998</c:v>
                </c:pt>
                <c:pt idx="14555">
                  <c:v>2.0333068370820002</c:v>
                </c:pt>
                <c:pt idx="14556">
                  <c:v>2.0334992408749999</c:v>
                </c:pt>
                <c:pt idx="14557">
                  <c:v>2.0338523387910001</c:v>
                </c:pt>
                <c:pt idx="14558">
                  <c:v>2.034205913544</c:v>
                </c:pt>
                <c:pt idx="14559">
                  <c:v>2.0344758033749999</c:v>
                </c:pt>
                <c:pt idx="14560">
                  <c:v>2.0348434448239998</c:v>
                </c:pt>
                <c:pt idx="14561">
                  <c:v>2.0350024700159999</c:v>
                </c:pt>
                <c:pt idx="14562">
                  <c:v>2.0352768898010001</c:v>
                </c:pt>
                <c:pt idx="14563">
                  <c:v>2.035369157791</c:v>
                </c:pt>
                <c:pt idx="14564">
                  <c:v>2.0354671478270001</c:v>
                </c:pt>
                <c:pt idx="14565">
                  <c:v>2.035561084747</c:v>
                </c:pt>
                <c:pt idx="14566">
                  <c:v>2.0356564521789999</c:v>
                </c:pt>
                <c:pt idx="14567">
                  <c:v>2.0357487201689999</c:v>
                </c:pt>
                <c:pt idx="14568">
                  <c:v>2.0361080169679999</c:v>
                </c:pt>
                <c:pt idx="14569">
                  <c:v>2.0364389419559998</c:v>
                </c:pt>
                <c:pt idx="14570">
                  <c:v>2.0367603301999999</c:v>
                </c:pt>
                <c:pt idx="14571">
                  <c:v>2.036905288696</c:v>
                </c:pt>
                <c:pt idx="14572">
                  <c:v>2.0369868278499998</c:v>
                </c:pt>
                <c:pt idx="14573">
                  <c:v>2.037090063095</c:v>
                </c:pt>
                <c:pt idx="14574">
                  <c:v>2.037213802338</c:v>
                </c:pt>
                <c:pt idx="14575">
                  <c:v>2.0373089313510002</c:v>
                </c:pt>
                <c:pt idx="14576">
                  <c:v>2.037388563156</c:v>
                </c:pt>
                <c:pt idx="14577">
                  <c:v>2.0375547409060002</c:v>
                </c:pt>
                <c:pt idx="14578">
                  <c:v>2.037890911102</c:v>
                </c:pt>
                <c:pt idx="14579">
                  <c:v>2.0381042957309998</c:v>
                </c:pt>
                <c:pt idx="14580">
                  <c:v>2.0383782386779998</c:v>
                </c:pt>
                <c:pt idx="14581">
                  <c:v>2.0387082099909999</c:v>
                </c:pt>
                <c:pt idx="14582">
                  <c:v>2.0390846729279999</c:v>
                </c:pt>
                <c:pt idx="14583">
                  <c:v>2.039167165756</c:v>
                </c:pt>
                <c:pt idx="14584">
                  <c:v>2.0392899513240001</c:v>
                </c:pt>
                <c:pt idx="14585">
                  <c:v>2.03937458992</c:v>
                </c:pt>
                <c:pt idx="14586">
                  <c:v>2.0395331382749999</c:v>
                </c:pt>
                <c:pt idx="14587">
                  <c:v>2.0397675037380001</c:v>
                </c:pt>
                <c:pt idx="14588">
                  <c:v>2.0398967266080001</c:v>
                </c:pt>
                <c:pt idx="14589">
                  <c:v>2.0400910377499999</c:v>
                </c:pt>
                <c:pt idx="14590">
                  <c:v>2.040365219116</c:v>
                </c:pt>
                <c:pt idx="14591">
                  <c:v>2.040889978409</c:v>
                </c:pt>
                <c:pt idx="14592">
                  <c:v>2.0411851406100001</c:v>
                </c:pt>
                <c:pt idx="14593">
                  <c:v>2.0414860248569999</c:v>
                </c:pt>
                <c:pt idx="14594">
                  <c:v>2.0417714118960002</c:v>
                </c:pt>
                <c:pt idx="14595">
                  <c:v>2.0420172214510002</c:v>
                </c:pt>
                <c:pt idx="14596">
                  <c:v>2.0420806407929999</c:v>
                </c:pt>
                <c:pt idx="14597">
                  <c:v>2.0421707630160002</c:v>
                </c:pt>
                <c:pt idx="14598">
                  <c:v>2.042267560959</c:v>
                </c:pt>
                <c:pt idx="14599">
                  <c:v>2.0423662662509998</c:v>
                </c:pt>
                <c:pt idx="14600">
                  <c:v>2.0425143241880002</c:v>
                </c:pt>
                <c:pt idx="14601">
                  <c:v>2.0427825450900001</c:v>
                </c:pt>
                <c:pt idx="14602">
                  <c:v>2.0430712699889999</c:v>
                </c:pt>
                <c:pt idx="14603">
                  <c:v>2.0432448387150002</c:v>
                </c:pt>
                <c:pt idx="14604">
                  <c:v>2.0433573722839999</c:v>
                </c:pt>
                <c:pt idx="14605">
                  <c:v>2.0434336662289998</c:v>
                </c:pt>
                <c:pt idx="14606">
                  <c:v>2.043513059616</c:v>
                </c:pt>
                <c:pt idx="14607">
                  <c:v>2.0436642169949999</c:v>
                </c:pt>
                <c:pt idx="14608">
                  <c:v>2.043774366379</c:v>
                </c:pt>
                <c:pt idx="14609">
                  <c:v>2.0439221858979999</c:v>
                </c:pt>
                <c:pt idx="14610">
                  <c:v>2.044105768204</c:v>
                </c:pt>
                <c:pt idx="14611">
                  <c:v>2.0444290637970002</c:v>
                </c:pt>
                <c:pt idx="14612">
                  <c:v>2.0447359085080001</c:v>
                </c:pt>
                <c:pt idx="14613">
                  <c:v>2.0449059009549999</c:v>
                </c:pt>
                <c:pt idx="14614">
                  <c:v>2.0449929237369999</c:v>
                </c:pt>
                <c:pt idx="14615">
                  <c:v>2.0451018810270001</c:v>
                </c:pt>
                <c:pt idx="14616">
                  <c:v>2.04527425766</c:v>
                </c:pt>
                <c:pt idx="14617">
                  <c:v>2.0455989837650002</c:v>
                </c:pt>
                <c:pt idx="14618">
                  <c:v>2.045950889587</c:v>
                </c:pt>
                <c:pt idx="14619">
                  <c:v>2.0462021827700001</c:v>
                </c:pt>
                <c:pt idx="14620">
                  <c:v>2.0464575290679998</c:v>
                </c:pt>
                <c:pt idx="14621">
                  <c:v>2.0467643737789998</c:v>
                </c:pt>
                <c:pt idx="14622">
                  <c:v>2.0468447208399998</c:v>
                </c:pt>
                <c:pt idx="14623">
                  <c:v>2.0469298362730002</c:v>
                </c:pt>
                <c:pt idx="14624">
                  <c:v>2.0470218658450001</c:v>
                </c:pt>
                <c:pt idx="14625">
                  <c:v>2.0470693111420002</c:v>
                </c:pt>
                <c:pt idx="14626">
                  <c:v>2.0471143722530001</c:v>
                </c:pt>
                <c:pt idx="14627">
                  <c:v>2.0472002029419998</c:v>
                </c:pt>
                <c:pt idx="14628">
                  <c:v>2.0473194122309999</c:v>
                </c:pt>
                <c:pt idx="14629">
                  <c:v>2.047527313232</c:v>
                </c:pt>
                <c:pt idx="14630">
                  <c:v>2.0476481914520002</c:v>
                </c:pt>
                <c:pt idx="14631">
                  <c:v>2.047795772552</c:v>
                </c:pt>
                <c:pt idx="14632">
                  <c:v>2.047935247421</c:v>
                </c:pt>
                <c:pt idx="14633">
                  <c:v>2.0480165481569998</c:v>
                </c:pt>
                <c:pt idx="14634">
                  <c:v>2.0480999946590002</c:v>
                </c:pt>
                <c:pt idx="14635">
                  <c:v>2.0481891632079998</c:v>
                </c:pt>
                <c:pt idx="14636">
                  <c:v>2.0483045577999999</c:v>
                </c:pt>
                <c:pt idx="14637">
                  <c:v>2.0484838485719998</c:v>
                </c:pt>
                <c:pt idx="14638">
                  <c:v>2.048681735992</c:v>
                </c:pt>
                <c:pt idx="14639">
                  <c:v>2.0490124225619999</c:v>
                </c:pt>
                <c:pt idx="14640">
                  <c:v>2.0492935180659999</c:v>
                </c:pt>
                <c:pt idx="14641">
                  <c:v>2.0496261119839998</c:v>
                </c:pt>
                <c:pt idx="14642">
                  <c:v>2.0498163700099998</c:v>
                </c:pt>
                <c:pt idx="14643">
                  <c:v>2.0500752925870001</c:v>
                </c:pt>
                <c:pt idx="14644">
                  <c:v>2.0504198074339999</c:v>
                </c:pt>
                <c:pt idx="14645">
                  <c:v>2.0505836009979999</c:v>
                </c:pt>
                <c:pt idx="14646">
                  <c:v>2.0506677627559999</c:v>
                </c:pt>
                <c:pt idx="14647">
                  <c:v>2.0507578849789998</c:v>
                </c:pt>
                <c:pt idx="14648">
                  <c:v>2.0508501529690002</c:v>
                </c:pt>
                <c:pt idx="14649">
                  <c:v>2.0509402751920001</c:v>
                </c:pt>
                <c:pt idx="14650">
                  <c:v>2.0511093139650001</c:v>
                </c:pt>
                <c:pt idx="14651">
                  <c:v>2.0511846542360002</c:v>
                </c:pt>
                <c:pt idx="14652">
                  <c:v>2.0513401031490002</c:v>
                </c:pt>
                <c:pt idx="14653">
                  <c:v>2.0514218807220002</c:v>
                </c:pt>
                <c:pt idx="14654">
                  <c:v>2.0515813827509999</c:v>
                </c:pt>
                <c:pt idx="14655">
                  <c:v>2.0517880916600002</c:v>
                </c:pt>
                <c:pt idx="14656">
                  <c:v>2.0520842075350001</c:v>
                </c:pt>
                <c:pt idx="14657">
                  <c:v>2.0523796081539998</c:v>
                </c:pt>
                <c:pt idx="14658">
                  <c:v>2.052584409714</c:v>
                </c:pt>
                <c:pt idx="14659">
                  <c:v>2.0527231693269998</c:v>
                </c:pt>
                <c:pt idx="14660">
                  <c:v>2.0527961254120002</c:v>
                </c:pt>
                <c:pt idx="14661">
                  <c:v>2.052870035172</c:v>
                </c:pt>
                <c:pt idx="14662">
                  <c:v>2.0529468059539999</c:v>
                </c:pt>
                <c:pt idx="14663">
                  <c:v>2.0530209541320001</c:v>
                </c:pt>
                <c:pt idx="14664">
                  <c:v>2.0530965328219999</c:v>
                </c:pt>
                <c:pt idx="14665">
                  <c:v>2.0531678199769998</c:v>
                </c:pt>
                <c:pt idx="14666">
                  <c:v>2.053295850754</c:v>
                </c:pt>
                <c:pt idx="14667">
                  <c:v>2.053417921066</c:v>
                </c:pt>
                <c:pt idx="14668">
                  <c:v>2.053510427475</c:v>
                </c:pt>
                <c:pt idx="14669">
                  <c:v>2.0535812377929998</c:v>
                </c:pt>
                <c:pt idx="14670">
                  <c:v>2.0537099838259998</c:v>
                </c:pt>
                <c:pt idx="14671">
                  <c:v>2.0540194511409999</c:v>
                </c:pt>
                <c:pt idx="14672">
                  <c:v>2.0541079044339998</c:v>
                </c:pt>
                <c:pt idx="14673">
                  <c:v>2.0541954040529999</c:v>
                </c:pt>
                <c:pt idx="14674">
                  <c:v>2.0542752742769999</c:v>
                </c:pt>
                <c:pt idx="14675">
                  <c:v>2.054357767105</c:v>
                </c:pt>
                <c:pt idx="14676">
                  <c:v>2.0544691085819999</c:v>
                </c:pt>
                <c:pt idx="14677">
                  <c:v>2.0547304153439998</c:v>
                </c:pt>
                <c:pt idx="14678">
                  <c:v>2.054813146591</c:v>
                </c:pt>
                <c:pt idx="14679">
                  <c:v>2.0549354553220001</c:v>
                </c:pt>
                <c:pt idx="14680">
                  <c:v>2.055013418198</c:v>
                </c:pt>
                <c:pt idx="14681">
                  <c:v>2.055156469345</c:v>
                </c:pt>
                <c:pt idx="14682">
                  <c:v>2.0554614067079999</c:v>
                </c:pt>
                <c:pt idx="14683">
                  <c:v>2.0555732250209999</c:v>
                </c:pt>
                <c:pt idx="14684">
                  <c:v>2.0556285381319999</c:v>
                </c:pt>
                <c:pt idx="14685">
                  <c:v>2.0557413101200002</c:v>
                </c:pt>
                <c:pt idx="14686">
                  <c:v>2.0558578968050001</c:v>
                </c:pt>
                <c:pt idx="14687">
                  <c:v>2.05601811409</c:v>
                </c:pt>
                <c:pt idx="14688">
                  <c:v>2.0561735630040001</c:v>
                </c:pt>
                <c:pt idx="14689">
                  <c:v>2.0563323497770001</c:v>
                </c:pt>
                <c:pt idx="14690">
                  <c:v>2.056564092636</c:v>
                </c:pt>
                <c:pt idx="14691">
                  <c:v>2.0569038391109999</c:v>
                </c:pt>
                <c:pt idx="14692">
                  <c:v>2.057017326355</c:v>
                </c:pt>
                <c:pt idx="14693">
                  <c:v>2.0573475360870002</c:v>
                </c:pt>
                <c:pt idx="14694">
                  <c:v>2.0575392246250002</c:v>
                </c:pt>
                <c:pt idx="14695">
                  <c:v>2.0576303005219998</c:v>
                </c:pt>
                <c:pt idx="14696">
                  <c:v>2.057672977448</c:v>
                </c:pt>
                <c:pt idx="14697">
                  <c:v>2.0577626228330002</c:v>
                </c:pt>
                <c:pt idx="14698">
                  <c:v>2.0578553676609999</c:v>
                </c:pt>
                <c:pt idx="14699">
                  <c:v>2.0579440593720002</c:v>
                </c:pt>
                <c:pt idx="14700">
                  <c:v>2.0583033561709998</c:v>
                </c:pt>
                <c:pt idx="14701">
                  <c:v>2.0585761070249999</c:v>
                </c:pt>
                <c:pt idx="14702">
                  <c:v>2.0589387416839999</c:v>
                </c:pt>
                <c:pt idx="14703">
                  <c:v>2.0591619014739999</c:v>
                </c:pt>
                <c:pt idx="14704">
                  <c:v>2.0592131614690001</c:v>
                </c:pt>
                <c:pt idx="14705">
                  <c:v>2.059265136719</c:v>
                </c:pt>
                <c:pt idx="14706">
                  <c:v>2.059320926666</c:v>
                </c:pt>
                <c:pt idx="14707">
                  <c:v>2.0593810081480002</c:v>
                </c:pt>
                <c:pt idx="14708">
                  <c:v>2.0594379901890001</c:v>
                </c:pt>
                <c:pt idx="14709">
                  <c:v>2.059496879578</c:v>
                </c:pt>
                <c:pt idx="14710">
                  <c:v>2.059554576874</c:v>
                </c:pt>
                <c:pt idx="14711">
                  <c:v>2.0596139431</c:v>
                </c:pt>
                <c:pt idx="14712">
                  <c:v>2.0596623420719999</c:v>
                </c:pt>
                <c:pt idx="14713">
                  <c:v>2.0597591400150002</c:v>
                </c:pt>
                <c:pt idx="14714">
                  <c:v>2.0598390102390001</c:v>
                </c:pt>
                <c:pt idx="14715">
                  <c:v>2.0599215030670002</c:v>
                </c:pt>
                <c:pt idx="14716">
                  <c:v>2.0600440502169999</c:v>
                </c:pt>
                <c:pt idx="14717">
                  <c:v>2.0601592063899998</c:v>
                </c:pt>
                <c:pt idx="14718">
                  <c:v>2.0602774620059998</c:v>
                </c:pt>
                <c:pt idx="14719">
                  <c:v>2.0606396198270001</c:v>
                </c:pt>
                <c:pt idx="14720">
                  <c:v>2.060928821564</c:v>
                </c:pt>
                <c:pt idx="14721">
                  <c:v>2.061015844345</c:v>
                </c:pt>
                <c:pt idx="14722">
                  <c:v>2.0611581802369998</c:v>
                </c:pt>
                <c:pt idx="14723">
                  <c:v>2.0614404678340001</c:v>
                </c:pt>
                <c:pt idx="14724">
                  <c:v>2.0615506172179998</c:v>
                </c:pt>
                <c:pt idx="14725">
                  <c:v>2.061629772186</c:v>
                </c:pt>
                <c:pt idx="14726">
                  <c:v>2.0617072582240001</c:v>
                </c:pt>
                <c:pt idx="14727">
                  <c:v>2.0618820190429998</c:v>
                </c:pt>
                <c:pt idx="14728">
                  <c:v>2.0620598793029998</c:v>
                </c:pt>
                <c:pt idx="14729">
                  <c:v>2.0622081756589998</c:v>
                </c:pt>
                <c:pt idx="14730">
                  <c:v>2.0625307559969999</c:v>
                </c:pt>
                <c:pt idx="14731">
                  <c:v>2.0628497600559998</c:v>
                </c:pt>
                <c:pt idx="14732">
                  <c:v>2.0629909038540002</c:v>
                </c:pt>
                <c:pt idx="14733">
                  <c:v>2.063061475754</c:v>
                </c:pt>
                <c:pt idx="14734">
                  <c:v>2.0633459091190001</c:v>
                </c:pt>
                <c:pt idx="14735">
                  <c:v>2.0636155605319999</c:v>
                </c:pt>
                <c:pt idx="14736">
                  <c:v>2.0637161731720002</c:v>
                </c:pt>
                <c:pt idx="14737">
                  <c:v>2.0637879371640002</c:v>
                </c:pt>
                <c:pt idx="14738">
                  <c:v>2.0638573169710002</c:v>
                </c:pt>
                <c:pt idx="14739">
                  <c:v>2.063982009888</c:v>
                </c:pt>
                <c:pt idx="14740">
                  <c:v>2.0641646385189998</c:v>
                </c:pt>
                <c:pt idx="14741">
                  <c:v>2.0643019676210002</c:v>
                </c:pt>
                <c:pt idx="14742">
                  <c:v>2.0645372867580001</c:v>
                </c:pt>
                <c:pt idx="14743">
                  <c:v>2.0647857189179999</c:v>
                </c:pt>
                <c:pt idx="14744">
                  <c:v>2.0648674964899998</c:v>
                </c:pt>
                <c:pt idx="14745">
                  <c:v>2.0649540424350001</c:v>
                </c:pt>
                <c:pt idx="14746">
                  <c:v>2.065040588379</c:v>
                </c:pt>
                <c:pt idx="14747">
                  <c:v>2.0652680397030001</c:v>
                </c:pt>
                <c:pt idx="14748">
                  <c:v>2.0656149387360001</c:v>
                </c:pt>
                <c:pt idx="14749">
                  <c:v>2.0659341812130001</c:v>
                </c:pt>
                <c:pt idx="14750">
                  <c:v>2.0661702156069999</c:v>
                </c:pt>
                <c:pt idx="14751">
                  <c:v>2.066458463669</c:v>
                </c:pt>
                <c:pt idx="14752">
                  <c:v>2.0666522979740001</c:v>
                </c:pt>
                <c:pt idx="14753">
                  <c:v>2.0667347908020002</c:v>
                </c:pt>
                <c:pt idx="14754">
                  <c:v>2.0668170452119998</c:v>
                </c:pt>
                <c:pt idx="14755">
                  <c:v>2.0671255588530002</c:v>
                </c:pt>
                <c:pt idx="14756">
                  <c:v>2.0674700737</c:v>
                </c:pt>
                <c:pt idx="14757">
                  <c:v>2.0676970481870001</c:v>
                </c:pt>
                <c:pt idx="14758">
                  <c:v>2.0677859783170001</c:v>
                </c:pt>
                <c:pt idx="14759">
                  <c:v>2.0678806304930002</c:v>
                </c:pt>
                <c:pt idx="14760">
                  <c:v>2.0679709911350002</c:v>
                </c:pt>
                <c:pt idx="14761">
                  <c:v>2.068061113358</c:v>
                </c:pt>
                <c:pt idx="14762">
                  <c:v>2.0681850910190001</c:v>
                </c:pt>
                <c:pt idx="14763">
                  <c:v>2.0682678222659998</c:v>
                </c:pt>
                <c:pt idx="14764">
                  <c:v>2.068354129791</c:v>
                </c:pt>
                <c:pt idx="14765">
                  <c:v>2.0684547424319999</c:v>
                </c:pt>
                <c:pt idx="14766">
                  <c:v>2.068504333496</c:v>
                </c:pt>
                <c:pt idx="14767">
                  <c:v>2.068554401398</c:v>
                </c:pt>
                <c:pt idx="14768">
                  <c:v>2.0686056613920001</c:v>
                </c:pt>
                <c:pt idx="14769">
                  <c:v>2.068706512451</c:v>
                </c:pt>
                <c:pt idx="14770">
                  <c:v>2.06880569458</c:v>
                </c:pt>
                <c:pt idx="14771">
                  <c:v>2.0688922405239998</c:v>
                </c:pt>
                <c:pt idx="14772">
                  <c:v>2.0690054893490002</c:v>
                </c:pt>
                <c:pt idx="14773">
                  <c:v>2.0693368911740002</c:v>
                </c:pt>
                <c:pt idx="14774">
                  <c:v>2.0695159435270001</c:v>
                </c:pt>
                <c:pt idx="14775">
                  <c:v>2.069667339325</c:v>
                </c:pt>
                <c:pt idx="14776">
                  <c:v>2.0698142051700001</c:v>
                </c:pt>
                <c:pt idx="14777">
                  <c:v>2.0699572563170001</c:v>
                </c:pt>
                <c:pt idx="14778">
                  <c:v>2.0700869560239998</c:v>
                </c:pt>
                <c:pt idx="14779">
                  <c:v>2.0701637268069999</c:v>
                </c:pt>
                <c:pt idx="14780">
                  <c:v>2.0702629089359998</c:v>
                </c:pt>
                <c:pt idx="14781">
                  <c:v>2.0703651905060001</c:v>
                </c:pt>
                <c:pt idx="14782">
                  <c:v>2.070460796356</c:v>
                </c:pt>
                <c:pt idx="14783">
                  <c:v>2.0705680847169998</c:v>
                </c:pt>
                <c:pt idx="14784">
                  <c:v>2.0707149505619999</c:v>
                </c:pt>
                <c:pt idx="14785">
                  <c:v>2.0710108280180002</c:v>
                </c:pt>
                <c:pt idx="14786">
                  <c:v>2.071327209473</c:v>
                </c:pt>
                <c:pt idx="14787">
                  <c:v>2.071651935577</c:v>
                </c:pt>
                <c:pt idx="14788">
                  <c:v>2.0718655586239998</c:v>
                </c:pt>
                <c:pt idx="14789">
                  <c:v>2.0720956325530002</c:v>
                </c:pt>
                <c:pt idx="14790">
                  <c:v>2.0722227096560002</c:v>
                </c:pt>
                <c:pt idx="14791">
                  <c:v>2.072344303131</c:v>
                </c:pt>
                <c:pt idx="14792">
                  <c:v>2.072581291199</c:v>
                </c:pt>
                <c:pt idx="14793">
                  <c:v>2.0726933479310001</c:v>
                </c:pt>
                <c:pt idx="14794">
                  <c:v>2.0728051662450002</c:v>
                </c:pt>
                <c:pt idx="14795">
                  <c:v>2.0729887485499998</c:v>
                </c:pt>
                <c:pt idx="14796">
                  <c:v>2.0732014179229998</c:v>
                </c:pt>
                <c:pt idx="14797">
                  <c:v>2.0733790397640002</c:v>
                </c:pt>
                <c:pt idx="14798">
                  <c:v>2.0737230777739999</c:v>
                </c:pt>
                <c:pt idx="14799">
                  <c:v>2.073974609375</c:v>
                </c:pt>
                <c:pt idx="14800">
                  <c:v>2.0743062496190001</c:v>
                </c:pt>
                <c:pt idx="14801">
                  <c:v>2.0746667385099999</c:v>
                </c:pt>
                <c:pt idx="14802">
                  <c:v>2.0749692916870002</c:v>
                </c:pt>
                <c:pt idx="14803">
                  <c:v>2.0752792358400001</c:v>
                </c:pt>
                <c:pt idx="14804">
                  <c:v>2.0755758285520001</c:v>
                </c:pt>
                <c:pt idx="14805">
                  <c:v>2.0757939815520001</c:v>
                </c:pt>
                <c:pt idx="14806">
                  <c:v>2.0760853290560002</c:v>
                </c:pt>
                <c:pt idx="14807">
                  <c:v>2.0761973857879998</c:v>
                </c:pt>
                <c:pt idx="14808">
                  <c:v>2.0763037204739998</c:v>
                </c:pt>
                <c:pt idx="14809">
                  <c:v>2.0764722824100001</c:v>
                </c:pt>
                <c:pt idx="14810">
                  <c:v>2.076640844345</c:v>
                </c:pt>
                <c:pt idx="14811">
                  <c:v>2.0769667625429999</c:v>
                </c:pt>
                <c:pt idx="14812">
                  <c:v>2.0772979259489999</c:v>
                </c:pt>
                <c:pt idx="14813">
                  <c:v>2.077430963516</c:v>
                </c:pt>
                <c:pt idx="14814">
                  <c:v>2.0775036811829999</c:v>
                </c:pt>
                <c:pt idx="14815">
                  <c:v>2.0775771141049999</c:v>
                </c:pt>
                <c:pt idx="14816">
                  <c:v>2.07767868042</c:v>
                </c:pt>
                <c:pt idx="14817">
                  <c:v>2.0777785778050002</c:v>
                </c:pt>
                <c:pt idx="14818">
                  <c:v>2.0778350830079999</c:v>
                </c:pt>
                <c:pt idx="14819">
                  <c:v>2.077983617783</c:v>
                </c:pt>
                <c:pt idx="14820">
                  <c:v>2.0783264636990002</c:v>
                </c:pt>
                <c:pt idx="14821">
                  <c:v>2.0786626338960001</c:v>
                </c:pt>
                <c:pt idx="14822">
                  <c:v>2.0787889957429999</c:v>
                </c:pt>
                <c:pt idx="14823">
                  <c:v>2.0788738727570002</c:v>
                </c:pt>
                <c:pt idx="14824">
                  <c:v>2.0789537429810001</c:v>
                </c:pt>
                <c:pt idx="14825">
                  <c:v>2.0790750980379999</c:v>
                </c:pt>
                <c:pt idx="14826">
                  <c:v>2.0792574882510002</c:v>
                </c:pt>
                <c:pt idx="14827">
                  <c:v>2.0794935226439999</c:v>
                </c:pt>
                <c:pt idx="14828">
                  <c:v>2.0795683860779999</c:v>
                </c:pt>
                <c:pt idx="14829">
                  <c:v>2.07968211174</c:v>
                </c:pt>
                <c:pt idx="14830">
                  <c:v>2.0797977447510001</c:v>
                </c:pt>
                <c:pt idx="14831">
                  <c:v>2.0801138877869998</c:v>
                </c:pt>
                <c:pt idx="14832">
                  <c:v>2.0803132057189999</c:v>
                </c:pt>
                <c:pt idx="14833">
                  <c:v>2.0804629325869999</c:v>
                </c:pt>
                <c:pt idx="14834">
                  <c:v>2.0806636810299999</c:v>
                </c:pt>
                <c:pt idx="14835">
                  <c:v>2.0809905529020001</c:v>
                </c:pt>
                <c:pt idx="14836">
                  <c:v>2.0813062191010001</c:v>
                </c:pt>
                <c:pt idx="14837">
                  <c:v>2.0815136432650001</c:v>
                </c:pt>
                <c:pt idx="14838">
                  <c:v>2.081713676453</c:v>
                </c:pt>
                <c:pt idx="14839">
                  <c:v>2.0818741321559999</c:v>
                </c:pt>
                <c:pt idx="14840">
                  <c:v>2.082062721252</c:v>
                </c:pt>
                <c:pt idx="14841">
                  <c:v>2.0822119712829998</c:v>
                </c:pt>
                <c:pt idx="14842">
                  <c:v>2.082514286041</c:v>
                </c:pt>
                <c:pt idx="14843">
                  <c:v>2.0828604698180002</c:v>
                </c:pt>
                <c:pt idx="14844">
                  <c:v>2.0830557346340002</c:v>
                </c:pt>
                <c:pt idx="14845">
                  <c:v>2.0831429958340002</c:v>
                </c:pt>
                <c:pt idx="14846">
                  <c:v>2.0831902027129998</c:v>
                </c:pt>
                <c:pt idx="14847">
                  <c:v>2.0832998752590002</c:v>
                </c:pt>
                <c:pt idx="14848">
                  <c:v>2.0833551883700001</c:v>
                </c:pt>
                <c:pt idx="14849">
                  <c:v>2.0834765434269999</c:v>
                </c:pt>
                <c:pt idx="14850">
                  <c:v>2.0835986137389999</c:v>
                </c:pt>
                <c:pt idx="14851">
                  <c:v>2.0837080478669998</c:v>
                </c:pt>
                <c:pt idx="14852">
                  <c:v>2.0838212966919998</c:v>
                </c:pt>
                <c:pt idx="14853">
                  <c:v>2.0839438438419999</c:v>
                </c:pt>
                <c:pt idx="14854">
                  <c:v>2.0840606689449999</c:v>
                </c:pt>
                <c:pt idx="14855">
                  <c:v>2.084177732468</c:v>
                </c:pt>
                <c:pt idx="14856">
                  <c:v>2.0843591690059999</c:v>
                </c:pt>
                <c:pt idx="14857">
                  <c:v>2.084769248962</c:v>
                </c:pt>
                <c:pt idx="14858">
                  <c:v>2.0850071907040002</c:v>
                </c:pt>
                <c:pt idx="14859">
                  <c:v>2.0851421356199999</c:v>
                </c:pt>
                <c:pt idx="14860">
                  <c:v>2.0853791236879999</c:v>
                </c:pt>
                <c:pt idx="14861">
                  <c:v>2.0854933261870001</c:v>
                </c:pt>
                <c:pt idx="14862">
                  <c:v>2.0856451988220002</c:v>
                </c:pt>
                <c:pt idx="14863">
                  <c:v>2.0857744216919998</c:v>
                </c:pt>
                <c:pt idx="14864">
                  <c:v>2.0859031677250002</c:v>
                </c:pt>
                <c:pt idx="14865">
                  <c:v>2.0860033035279999</c:v>
                </c:pt>
                <c:pt idx="14866">
                  <c:v>2.086263418198</c:v>
                </c:pt>
                <c:pt idx="14867">
                  <c:v>2.0865759849550001</c:v>
                </c:pt>
                <c:pt idx="14868">
                  <c:v>2.0867488384250001</c:v>
                </c:pt>
                <c:pt idx="14869">
                  <c:v>2.0868639945980001</c:v>
                </c:pt>
                <c:pt idx="14870">
                  <c:v>2.0869784355159999</c:v>
                </c:pt>
                <c:pt idx="14871">
                  <c:v>2.0871167182920001</c:v>
                </c:pt>
                <c:pt idx="14872">
                  <c:v>2.0872926712040001</c:v>
                </c:pt>
                <c:pt idx="14873">
                  <c:v>2.0874116420750002</c:v>
                </c:pt>
                <c:pt idx="14874">
                  <c:v>2.0874884128570002</c:v>
                </c:pt>
                <c:pt idx="14875">
                  <c:v>2.0875613689420001</c:v>
                </c:pt>
                <c:pt idx="14876">
                  <c:v>2.0876758098599999</c:v>
                </c:pt>
                <c:pt idx="14877">
                  <c:v>2.0878143310550001</c:v>
                </c:pt>
                <c:pt idx="14878">
                  <c:v>2.0881359577179999</c:v>
                </c:pt>
                <c:pt idx="14879">
                  <c:v>2.08824634552</c:v>
                </c:pt>
                <c:pt idx="14880">
                  <c:v>2.0883259773249998</c:v>
                </c:pt>
                <c:pt idx="14881">
                  <c:v>2.0884037017820001</c:v>
                </c:pt>
                <c:pt idx="14882">
                  <c:v>2.0884912014010002</c:v>
                </c:pt>
                <c:pt idx="14883">
                  <c:v>2.0885958671570002</c:v>
                </c:pt>
                <c:pt idx="14884">
                  <c:v>2.0887289047239999</c:v>
                </c:pt>
                <c:pt idx="14885">
                  <c:v>2.0888347625730002</c:v>
                </c:pt>
                <c:pt idx="14886">
                  <c:v>2.0891730785370002</c:v>
                </c:pt>
                <c:pt idx="14887">
                  <c:v>2.0895287990570002</c:v>
                </c:pt>
                <c:pt idx="14888">
                  <c:v>2.0896809101099998</c:v>
                </c:pt>
                <c:pt idx="14889">
                  <c:v>2.0899991989140001</c:v>
                </c:pt>
                <c:pt idx="14890">
                  <c:v>2.0903637409210001</c:v>
                </c:pt>
                <c:pt idx="14891">
                  <c:v>2.090448856354</c:v>
                </c:pt>
                <c:pt idx="14892">
                  <c:v>2.0905313491820001</c:v>
                </c:pt>
                <c:pt idx="14893">
                  <c:v>2.090614318848</c:v>
                </c:pt>
                <c:pt idx="14894">
                  <c:v>2.090694665909</c:v>
                </c:pt>
                <c:pt idx="14895">
                  <c:v>2.0910851955409999</c:v>
                </c:pt>
                <c:pt idx="14896">
                  <c:v>2.0916268825530002</c:v>
                </c:pt>
                <c:pt idx="14897">
                  <c:v>2.0918467044829998</c:v>
                </c:pt>
                <c:pt idx="14898">
                  <c:v>2.0920517444610001</c:v>
                </c:pt>
                <c:pt idx="14899">
                  <c:v>2.0921754837040001</c:v>
                </c:pt>
                <c:pt idx="14900">
                  <c:v>2.0923464298250001</c:v>
                </c:pt>
                <c:pt idx="14901">
                  <c:v>2.0926342010500001</c:v>
                </c:pt>
                <c:pt idx="14902">
                  <c:v>2.0928986072539999</c:v>
                </c:pt>
                <c:pt idx="14903">
                  <c:v>2.0932021141049999</c:v>
                </c:pt>
                <c:pt idx="14904">
                  <c:v>2.0934963226319998</c:v>
                </c:pt>
                <c:pt idx="14905">
                  <c:v>2.093631505966</c:v>
                </c:pt>
                <c:pt idx="14906">
                  <c:v>2.093785047531</c:v>
                </c:pt>
                <c:pt idx="14907">
                  <c:v>2.0940599441529999</c:v>
                </c:pt>
                <c:pt idx="14908">
                  <c:v>2.0941700935359999</c:v>
                </c:pt>
                <c:pt idx="14909">
                  <c:v>2.0945079326629998</c:v>
                </c:pt>
                <c:pt idx="14910">
                  <c:v>2.0945928096770001</c:v>
                </c:pt>
                <c:pt idx="14911">
                  <c:v>2.0947089195249999</c:v>
                </c:pt>
                <c:pt idx="14912">
                  <c:v>2.0949559211729998</c:v>
                </c:pt>
                <c:pt idx="14913">
                  <c:v>2.0951769351960001</c:v>
                </c:pt>
                <c:pt idx="14914">
                  <c:v>2.0953524112699999</c:v>
                </c:pt>
                <c:pt idx="14915">
                  <c:v>2.095674991608</c:v>
                </c:pt>
                <c:pt idx="14916">
                  <c:v>2.0958943366999998</c:v>
                </c:pt>
                <c:pt idx="14917">
                  <c:v>2.096111297607</c:v>
                </c:pt>
                <c:pt idx="14918">
                  <c:v>2.0963261127470001</c:v>
                </c:pt>
                <c:pt idx="14919">
                  <c:v>2.0964069366459999</c:v>
                </c:pt>
                <c:pt idx="14920">
                  <c:v>2.096519231796</c:v>
                </c:pt>
                <c:pt idx="14921">
                  <c:v>2.0966324806209999</c:v>
                </c:pt>
                <c:pt idx="14922">
                  <c:v>2.096751213074</c:v>
                </c:pt>
                <c:pt idx="14923">
                  <c:v>2.09699344635</c:v>
                </c:pt>
                <c:pt idx="14924">
                  <c:v>2.0972576141360002</c:v>
                </c:pt>
                <c:pt idx="14925">
                  <c:v>2.0975117683410001</c:v>
                </c:pt>
                <c:pt idx="14926">
                  <c:v>2.0978128910059999</c:v>
                </c:pt>
                <c:pt idx="14927">
                  <c:v>2.0979263782499999</c:v>
                </c:pt>
                <c:pt idx="14928">
                  <c:v>2.09800863266</c:v>
                </c:pt>
                <c:pt idx="14929">
                  <c:v>2.0980901718139999</c:v>
                </c:pt>
                <c:pt idx="14930">
                  <c:v>2.098201990128</c:v>
                </c:pt>
                <c:pt idx="14931">
                  <c:v>2.0983123779300001</c:v>
                </c:pt>
                <c:pt idx="14932">
                  <c:v>2.0984210968019998</c:v>
                </c:pt>
                <c:pt idx="14933">
                  <c:v>2.0985696315769999</c:v>
                </c:pt>
                <c:pt idx="14934">
                  <c:v>2.0987422466279999</c:v>
                </c:pt>
                <c:pt idx="14935">
                  <c:v>2.0989036560060002</c:v>
                </c:pt>
                <c:pt idx="14936">
                  <c:v>2.0992009639739999</c:v>
                </c:pt>
                <c:pt idx="14937">
                  <c:v>2.099337100983</c:v>
                </c:pt>
                <c:pt idx="14938">
                  <c:v>2.0994451045989999</c:v>
                </c:pt>
                <c:pt idx="14939">
                  <c:v>2.0995435714720001</c:v>
                </c:pt>
                <c:pt idx="14940">
                  <c:v>2.0996189117430002</c:v>
                </c:pt>
                <c:pt idx="14941">
                  <c:v>2.09969997406</c:v>
                </c:pt>
                <c:pt idx="14942">
                  <c:v>2.0999422073359999</c:v>
                </c:pt>
                <c:pt idx="14943">
                  <c:v>2.1002340316770001</c:v>
                </c:pt>
                <c:pt idx="14944">
                  <c:v>2.1006238460539999</c:v>
                </c:pt>
                <c:pt idx="14945">
                  <c:v>2.1008815765379998</c:v>
                </c:pt>
                <c:pt idx="14946">
                  <c:v>2.101209878922</c:v>
                </c:pt>
                <c:pt idx="14947">
                  <c:v>2.1014006137850001</c:v>
                </c:pt>
                <c:pt idx="14948">
                  <c:v>2.1014847755430002</c:v>
                </c:pt>
                <c:pt idx="14949">
                  <c:v>2.1015770435330001</c:v>
                </c:pt>
                <c:pt idx="14950">
                  <c:v>2.1016206741330001</c:v>
                </c:pt>
                <c:pt idx="14951">
                  <c:v>2.1016666889189999</c:v>
                </c:pt>
                <c:pt idx="14952">
                  <c:v>2.1017110347750001</c:v>
                </c:pt>
                <c:pt idx="14953">
                  <c:v>2.1017584800720002</c:v>
                </c:pt>
                <c:pt idx="14954">
                  <c:v>2.1018059253689998</c:v>
                </c:pt>
                <c:pt idx="14955">
                  <c:v>2.1018936634059999</c:v>
                </c:pt>
                <c:pt idx="14956">
                  <c:v>2.1020116806029998</c:v>
                </c:pt>
                <c:pt idx="14957">
                  <c:v>2.10222697258</c:v>
                </c:pt>
                <c:pt idx="14958">
                  <c:v>2.1024835109710001</c:v>
                </c:pt>
                <c:pt idx="14959">
                  <c:v>2.1027967929839999</c:v>
                </c:pt>
                <c:pt idx="14960">
                  <c:v>2.102933168411</c:v>
                </c:pt>
                <c:pt idx="14961">
                  <c:v>2.1030983924869999</c:v>
                </c:pt>
                <c:pt idx="14962">
                  <c:v>2.103260993958</c:v>
                </c:pt>
                <c:pt idx="14963">
                  <c:v>2.1033387184140002</c:v>
                </c:pt>
                <c:pt idx="14964">
                  <c:v>2.1034138202669999</c:v>
                </c:pt>
                <c:pt idx="14965">
                  <c:v>2.103496313095</c:v>
                </c:pt>
                <c:pt idx="14966">
                  <c:v>2.103576421738</c:v>
                </c:pt>
                <c:pt idx="14967">
                  <c:v>2.1036574840550002</c:v>
                </c:pt>
                <c:pt idx="14968">
                  <c:v>2.1037433147429998</c:v>
                </c:pt>
                <c:pt idx="14969">
                  <c:v>2.1038284301760002</c:v>
                </c:pt>
                <c:pt idx="14970">
                  <c:v>2.1039593219760002</c:v>
                </c:pt>
                <c:pt idx="14971">
                  <c:v>2.1041529178620002</c:v>
                </c:pt>
                <c:pt idx="14972">
                  <c:v>2.1042449474330001</c:v>
                </c:pt>
                <c:pt idx="14973">
                  <c:v>2.1043319702150001</c:v>
                </c:pt>
                <c:pt idx="14974">
                  <c:v>2.1044223308559999</c:v>
                </c:pt>
                <c:pt idx="14975">
                  <c:v>2.1046047210690002</c:v>
                </c:pt>
                <c:pt idx="14976">
                  <c:v>2.1047353744509998</c:v>
                </c:pt>
                <c:pt idx="14977">
                  <c:v>2.1050803661350002</c:v>
                </c:pt>
                <c:pt idx="14978">
                  <c:v>2.1051747798920002</c:v>
                </c:pt>
                <c:pt idx="14979">
                  <c:v>2.1052758693700002</c:v>
                </c:pt>
                <c:pt idx="14980">
                  <c:v>2.1053791046139998</c:v>
                </c:pt>
                <c:pt idx="14981">
                  <c:v>2.1054325103760001</c:v>
                </c:pt>
                <c:pt idx="14982">
                  <c:v>2.1054835319520002</c:v>
                </c:pt>
                <c:pt idx="14983">
                  <c:v>2.1055371761320001</c:v>
                </c:pt>
                <c:pt idx="14984">
                  <c:v>2.1056265830990002</c:v>
                </c:pt>
                <c:pt idx="14985">
                  <c:v>2.1057507991789999</c:v>
                </c:pt>
                <c:pt idx="14986">
                  <c:v>2.105878353119</c:v>
                </c:pt>
                <c:pt idx="14987">
                  <c:v>2.1060106754299999</c:v>
                </c:pt>
                <c:pt idx="14988">
                  <c:v>2.10613489151</c:v>
                </c:pt>
                <c:pt idx="14989">
                  <c:v>2.1064150333399998</c:v>
                </c:pt>
                <c:pt idx="14990">
                  <c:v>2.1067426204680002</c:v>
                </c:pt>
                <c:pt idx="14991">
                  <c:v>2.1070637702939998</c:v>
                </c:pt>
                <c:pt idx="14992">
                  <c:v>2.1073472499850001</c:v>
                </c:pt>
                <c:pt idx="14993">
                  <c:v>2.107486486435</c:v>
                </c:pt>
                <c:pt idx="14994">
                  <c:v>2.1076912879940002</c:v>
                </c:pt>
                <c:pt idx="14995">
                  <c:v>2.1078331470489999</c:v>
                </c:pt>
                <c:pt idx="14996">
                  <c:v>2.107956886292</c:v>
                </c:pt>
                <c:pt idx="14997">
                  <c:v>2.1080105304719998</c:v>
                </c:pt>
                <c:pt idx="14998">
                  <c:v>2.1080818176270002</c:v>
                </c:pt>
                <c:pt idx="14999">
                  <c:v>2.108161211014</c:v>
                </c:pt>
                <c:pt idx="15000">
                  <c:v>2.108237743378</c:v>
                </c:pt>
                <c:pt idx="15001">
                  <c:v>2.1083869934080002</c:v>
                </c:pt>
                <c:pt idx="15002">
                  <c:v>2.1086349487299998</c:v>
                </c:pt>
                <c:pt idx="15003">
                  <c:v>2.1087503433229999</c:v>
                </c:pt>
                <c:pt idx="15004">
                  <c:v>2.1088716983800002</c:v>
                </c:pt>
                <c:pt idx="15005">
                  <c:v>2.1090986728669998</c:v>
                </c:pt>
                <c:pt idx="15006">
                  <c:v>2.1092154979709998</c:v>
                </c:pt>
                <c:pt idx="15007">
                  <c:v>2.1093406677250002</c:v>
                </c:pt>
                <c:pt idx="15008">
                  <c:v>2.1094686985019999</c:v>
                </c:pt>
                <c:pt idx="15009">
                  <c:v>2.1096003055570001</c:v>
                </c:pt>
                <c:pt idx="15010">
                  <c:v>2.1097598075869999</c:v>
                </c:pt>
                <c:pt idx="15011">
                  <c:v>2.1099162101750002</c:v>
                </c:pt>
                <c:pt idx="15012">
                  <c:v>2.110245466232</c:v>
                </c:pt>
                <c:pt idx="15013">
                  <c:v>2.1105546951290002</c:v>
                </c:pt>
                <c:pt idx="15014">
                  <c:v>2.110879898071</c:v>
                </c:pt>
                <c:pt idx="15015">
                  <c:v>2.1111721992489998</c:v>
                </c:pt>
                <c:pt idx="15016">
                  <c:v>2.1114122867580001</c:v>
                </c:pt>
                <c:pt idx="15017">
                  <c:v>2.1117277145390001</c:v>
                </c:pt>
                <c:pt idx="15018">
                  <c:v>2.1120305061339999</c:v>
                </c:pt>
                <c:pt idx="15019">
                  <c:v>2.1121749877929998</c:v>
                </c:pt>
                <c:pt idx="15020">
                  <c:v>2.1122899055479998</c:v>
                </c:pt>
                <c:pt idx="15021">
                  <c:v>2.1123723983759999</c:v>
                </c:pt>
                <c:pt idx="15022">
                  <c:v>2.112452983856</c:v>
                </c:pt>
                <c:pt idx="15023">
                  <c:v>2.1128025054930002</c:v>
                </c:pt>
                <c:pt idx="15024">
                  <c:v>2.1129946708679999</c:v>
                </c:pt>
                <c:pt idx="15025">
                  <c:v>2.113340377808</c:v>
                </c:pt>
                <c:pt idx="15026">
                  <c:v>2.1135590076450002</c:v>
                </c:pt>
                <c:pt idx="15027">
                  <c:v>2.1138761043550001</c:v>
                </c:pt>
                <c:pt idx="15028">
                  <c:v>2.1139636039730001</c:v>
                </c:pt>
                <c:pt idx="15029">
                  <c:v>2.1140766143800001</c:v>
                </c:pt>
                <c:pt idx="15030">
                  <c:v>2.114158630371</c:v>
                </c:pt>
                <c:pt idx="15031">
                  <c:v>2.1142375469210002</c:v>
                </c:pt>
                <c:pt idx="15032">
                  <c:v>2.1143174171450001</c:v>
                </c:pt>
                <c:pt idx="15033">
                  <c:v>2.1144015789030002</c:v>
                </c:pt>
                <c:pt idx="15034">
                  <c:v>2.114537000656</c:v>
                </c:pt>
                <c:pt idx="15035">
                  <c:v>2.114651679993</c:v>
                </c:pt>
                <c:pt idx="15036">
                  <c:v>2.114801883698</c:v>
                </c:pt>
                <c:pt idx="15037">
                  <c:v>2.1149978637700002</c:v>
                </c:pt>
                <c:pt idx="15038">
                  <c:v>2.1151833534239999</c:v>
                </c:pt>
                <c:pt idx="15039">
                  <c:v>2.1155245304110002</c:v>
                </c:pt>
                <c:pt idx="15040">
                  <c:v>2.115917682648</c:v>
                </c:pt>
                <c:pt idx="15041">
                  <c:v>2.116022825241</c:v>
                </c:pt>
                <c:pt idx="15042">
                  <c:v>2.1161248683929998</c:v>
                </c:pt>
                <c:pt idx="15043">
                  <c:v>2.1162321567540001</c:v>
                </c:pt>
                <c:pt idx="15044">
                  <c:v>2.1163179874420002</c:v>
                </c:pt>
                <c:pt idx="15045">
                  <c:v>2.1164560317990002</c:v>
                </c:pt>
                <c:pt idx="15046">
                  <c:v>2.1165447235110002</c:v>
                </c:pt>
                <c:pt idx="15047">
                  <c:v>2.116638183594</c:v>
                </c:pt>
                <c:pt idx="15048">
                  <c:v>2.116730451584</c:v>
                </c:pt>
                <c:pt idx="15049">
                  <c:v>2.1168279647829999</c:v>
                </c:pt>
                <c:pt idx="15050">
                  <c:v>2.1169130802149998</c:v>
                </c:pt>
                <c:pt idx="15051">
                  <c:v>2.1169943809510001</c:v>
                </c:pt>
                <c:pt idx="15052">
                  <c:v>2.1171135902399998</c:v>
                </c:pt>
                <c:pt idx="15053">
                  <c:v>2.1172389984129998</c:v>
                </c:pt>
                <c:pt idx="15054">
                  <c:v>2.117360115051</c:v>
                </c:pt>
                <c:pt idx="15055">
                  <c:v>2.1174545288090001</c:v>
                </c:pt>
                <c:pt idx="15056">
                  <c:v>2.11763215065</c:v>
                </c:pt>
                <c:pt idx="15057">
                  <c:v>2.1178996562960002</c:v>
                </c:pt>
                <c:pt idx="15058">
                  <c:v>2.118169307709</c:v>
                </c:pt>
                <c:pt idx="15059">
                  <c:v>2.1184723377229999</c:v>
                </c:pt>
                <c:pt idx="15060">
                  <c:v>2.1187620162959999</c:v>
                </c:pt>
                <c:pt idx="15061">
                  <c:v>2.1188724040990001</c:v>
                </c:pt>
                <c:pt idx="15062">
                  <c:v>2.1190285682679999</c:v>
                </c:pt>
                <c:pt idx="15063">
                  <c:v>2.1191370487209999</c:v>
                </c:pt>
                <c:pt idx="15064">
                  <c:v>2.1192810535429998</c:v>
                </c:pt>
                <c:pt idx="15065">
                  <c:v>2.1194741725920001</c:v>
                </c:pt>
                <c:pt idx="15066">
                  <c:v>2.1196634769439999</c:v>
                </c:pt>
                <c:pt idx="15067">
                  <c:v>2.1197392940520001</c:v>
                </c:pt>
                <c:pt idx="15068">
                  <c:v>2.119826078415</c:v>
                </c:pt>
                <c:pt idx="15069">
                  <c:v>2.1199135780330001</c:v>
                </c:pt>
                <c:pt idx="15070">
                  <c:v>2.1201477050780002</c:v>
                </c:pt>
                <c:pt idx="15071">
                  <c:v>2.120530605316</c:v>
                </c:pt>
                <c:pt idx="15072">
                  <c:v>2.1207323074339999</c:v>
                </c:pt>
                <c:pt idx="15073">
                  <c:v>2.1211121082309998</c:v>
                </c:pt>
                <c:pt idx="15074">
                  <c:v>2.1212327480319999</c:v>
                </c:pt>
                <c:pt idx="15075">
                  <c:v>2.1213078498839999</c:v>
                </c:pt>
                <c:pt idx="15076">
                  <c:v>2.121376276016</c:v>
                </c:pt>
                <c:pt idx="15077">
                  <c:v>2.1214456558229999</c:v>
                </c:pt>
                <c:pt idx="15078">
                  <c:v>2.121519327164</c:v>
                </c:pt>
                <c:pt idx="15079">
                  <c:v>2.1215877532960001</c:v>
                </c:pt>
                <c:pt idx="15080">
                  <c:v>2.1216869354250001</c:v>
                </c:pt>
                <c:pt idx="15081">
                  <c:v>2.1219580173489998</c:v>
                </c:pt>
                <c:pt idx="15082">
                  <c:v>2.1222338676449999</c:v>
                </c:pt>
                <c:pt idx="15083">
                  <c:v>2.1225311756130001</c:v>
                </c:pt>
                <c:pt idx="15084">
                  <c:v>2.1227741241459999</c:v>
                </c:pt>
                <c:pt idx="15085">
                  <c:v>2.1230998039250002</c:v>
                </c:pt>
                <c:pt idx="15086">
                  <c:v>2.1232826709750001</c:v>
                </c:pt>
                <c:pt idx="15087">
                  <c:v>2.1233596801760002</c:v>
                </c:pt>
                <c:pt idx="15088">
                  <c:v>2.1234421730039998</c:v>
                </c:pt>
                <c:pt idx="15089">
                  <c:v>2.1235253810880002</c:v>
                </c:pt>
                <c:pt idx="15090">
                  <c:v>2.123613834381</c:v>
                </c:pt>
                <c:pt idx="15091">
                  <c:v>2.1238777637480002</c:v>
                </c:pt>
                <c:pt idx="15092">
                  <c:v>2.124058246613</c:v>
                </c:pt>
                <c:pt idx="15093">
                  <c:v>2.1242027282709999</c:v>
                </c:pt>
                <c:pt idx="15094">
                  <c:v>2.1243467330930002</c:v>
                </c:pt>
                <c:pt idx="15095">
                  <c:v>2.1245286464689999</c:v>
                </c:pt>
                <c:pt idx="15096">
                  <c:v>2.1248471736910002</c:v>
                </c:pt>
                <c:pt idx="15097">
                  <c:v>2.1250276565549999</c:v>
                </c:pt>
                <c:pt idx="15098">
                  <c:v>2.1251311302190001</c:v>
                </c:pt>
                <c:pt idx="15099">
                  <c:v>2.1252443790440001</c:v>
                </c:pt>
                <c:pt idx="15100">
                  <c:v>2.125348806381</c:v>
                </c:pt>
                <c:pt idx="15101">
                  <c:v>2.125540733337</c:v>
                </c:pt>
                <c:pt idx="15102">
                  <c:v>2.1257016658780001</c:v>
                </c:pt>
                <c:pt idx="15103">
                  <c:v>2.1258022785190001</c:v>
                </c:pt>
                <c:pt idx="15104">
                  <c:v>2.1258852481839998</c:v>
                </c:pt>
                <c:pt idx="15105">
                  <c:v>2.1260297298430002</c:v>
                </c:pt>
                <c:pt idx="15106">
                  <c:v>2.1262795925139999</c:v>
                </c:pt>
                <c:pt idx="15107">
                  <c:v>2.126426458359</c:v>
                </c:pt>
                <c:pt idx="15108">
                  <c:v>2.1265907287600001</c:v>
                </c:pt>
                <c:pt idx="15109">
                  <c:v>2.1267738342290001</c:v>
                </c:pt>
                <c:pt idx="15110">
                  <c:v>2.126857042313</c:v>
                </c:pt>
                <c:pt idx="15111">
                  <c:v>2.1269500255580001</c:v>
                </c:pt>
                <c:pt idx="15112">
                  <c:v>2.1270480155940001</c:v>
                </c:pt>
                <c:pt idx="15113">
                  <c:v>2.1271402835850002</c:v>
                </c:pt>
                <c:pt idx="15114">
                  <c:v>2.1272213459009999</c:v>
                </c:pt>
                <c:pt idx="15115">
                  <c:v>2.1273050308229999</c:v>
                </c:pt>
                <c:pt idx="15116">
                  <c:v>2.1273870468139999</c:v>
                </c:pt>
                <c:pt idx="15117">
                  <c:v>2.1274771690369998</c:v>
                </c:pt>
                <c:pt idx="15118">
                  <c:v>2.1275706291200001</c:v>
                </c:pt>
                <c:pt idx="15119">
                  <c:v>2.127671718597</c:v>
                </c:pt>
                <c:pt idx="15120">
                  <c:v>2.1277647018430002</c:v>
                </c:pt>
                <c:pt idx="15121">
                  <c:v>2.1278517246250002</c:v>
                </c:pt>
                <c:pt idx="15122">
                  <c:v>2.1279783248899999</c:v>
                </c:pt>
                <c:pt idx="15123">
                  <c:v>2.1283967494959999</c:v>
                </c:pt>
                <c:pt idx="15124">
                  <c:v>2.1287927627559999</c:v>
                </c:pt>
                <c:pt idx="15125">
                  <c:v>2.1289188861850001</c:v>
                </c:pt>
                <c:pt idx="15126">
                  <c:v>2.1290280818939999</c:v>
                </c:pt>
                <c:pt idx="15127">
                  <c:v>2.1291308403019999</c:v>
                </c:pt>
                <c:pt idx="15128">
                  <c:v>2.1292018890379998</c:v>
                </c:pt>
                <c:pt idx="15129">
                  <c:v>2.1292788982389999</c:v>
                </c:pt>
                <c:pt idx="15130">
                  <c:v>2.1293532848360002</c:v>
                </c:pt>
                <c:pt idx="15131">
                  <c:v>2.1294355392459998</c:v>
                </c:pt>
                <c:pt idx="15132">
                  <c:v>2.12952542305</c:v>
                </c:pt>
                <c:pt idx="15133">
                  <c:v>2.129654407501</c:v>
                </c:pt>
                <c:pt idx="15134">
                  <c:v>2.1298160552979999</c:v>
                </c:pt>
                <c:pt idx="15135">
                  <c:v>2.1299099922179998</c:v>
                </c:pt>
                <c:pt idx="15136">
                  <c:v>2.1300270557399998</c:v>
                </c:pt>
                <c:pt idx="15137">
                  <c:v>2.1304082870480001</c:v>
                </c:pt>
                <c:pt idx="15138">
                  <c:v>2.1305491924290001</c:v>
                </c:pt>
                <c:pt idx="15139">
                  <c:v>2.1306405067440002</c:v>
                </c:pt>
                <c:pt idx="15140">
                  <c:v>2.13081240654</c:v>
                </c:pt>
                <c:pt idx="15141">
                  <c:v>2.1310844421390001</c:v>
                </c:pt>
                <c:pt idx="15142">
                  <c:v>2.131417274475</c:v>
                </c:pt>
                <c:pt idx="15143">
                  <c:v>2.1317505836490001</c:v>
                </c:pt>
                <c:pt idx="15144">
                  <c:v>2.1319601535800001</c:v>
                </c:pt>
                <c:pt idx="15145">
                  <c:v>2.1321103572850002</c:v>
                </c:pt>
                <c:pt idx="15146">
                  <c:v>2.13228225708</c:v>
                </c:pt>
                <c:pt idx="15147">
                  <c:v>2.1324522495270002</c:v>
                </c:pt>
                <c:pt idx="15148">
                  <c:v>2.1327593326569998</c:v>
                </c:pt>
                <c:pt idx="15149">
                  <c:v>2.1331028938290002</c:v>
                </c:pt>
                <c:pt idx="15150">
                  <c:v>2.1332590579990001</c:v>
                </c:pt>
                <c:pt idx="15151">
                  <c:v>2.133410692215</c:v>
                </c:pt>
                <c:pt idx="15152">
                  <c:v>2.1337807178500001</c:v>
                </c:pt>
                <c:pt idx="15153">
                  <c:v>2.1340343952179999</c:v>
                </c:pt>
                <c:pt idx="15154">
                  <c:v>2.1344149112699999</c:v>
                </c:pt>
                <c:pt idx="15155">
                  <c:v>2.1346247196200001</c:v>
                </c:pt>
                <c:pt idx="15156">
                  <c:v>2.1347441673279999</c:v>
                </c:pt>
                <c:pt idx="15157">
                  <c:v>2.1349058151250002</c:v>
                </c:pt>
                <c:pt idx="15158">
                  <c:v>2.1349911689760002</c:v>
                </c:pt>
                <c:pt idx="15159">
                  <c:v>2.1350805759429998</c:v>
                </c:pt>
                <c:pt idx="15160">
                  <c:v>2.1351692676540002</c:v>
                </c:pt>
                <c:pt idx="15161">
                  <c:v>2.1353192329409998</c:v>
                </c:pt>
                <c:pt idx="15162">
                  <c:v>2.1355326175689999</c:v>
                </c:pt>
                <c:pt idx="15163">
                  <c:v>2.1357052326199999</c:v>
                </c:pt>
                <c:pt idx="15164">
                  <c:v>2.135883569717</c:v>
                </c:pt>
                <c:pt idx="15165">
                  <c:v>2.1361460685729998</c:v>
                </c:pt>
                <c:pt idx="15166">
                  <c:v>2.1364302635189998</c:v>
                </c:pt>
                <c:pt idx="15167">
                  <c:v>2.1365811824800001</c:v>
                </c:pt>
                <c:pt idx="15168">
                  <c:v>2.1367390155789998</c:v>
                </c:pt>
                <c:pt idx="15169">
                  <c:v>2.1369829177859998</c:v>
                </c:pt>
                <c:pt idx="15170">
                  <c:v>2.13711476326</c:v>
                </c:pt>
                <c:pt idx="15171">
                  <c:v>2.137242078781</c:v>
                </c:pt>
                <c:pt idx="15172">
                  <c:v>2.1374325752260002</c:v>
                </c:pt>
                <c:pt idx="15173">
                  <c:v>2.1377468109129998</c:v>
                </c:pt>
                <c:pt idx="15174">
                  <c:v>2.137883663177</c:v>
                </c:pt>
                <c:pt idx="15175">
                  <c:v>2.1380629539489999</c:v>
                </c:pt>
                <c:pt idx="15176">
                  <c:v>2.1383280754089999</c:v>
                </c:pt>
                <c:pt idx="15177">
                  <c:v>2.1384148597719999</c:v>
                </c:pt>
                <c:pt idx="15178">
                  <c:v>2.138502597809</c:v>
                </c:pt>
                <c:pt idx="15179">
                  <c:v>2.1386020183559999</c:v>
                </c:pt>
                <c:pt idx="15180">
                  <c:v>2.1387009620669999</c:v>
                </c:pt>
                <c:pt idx="15181">
                  <c:v>2.1388051509860002</c:v>
                </c:pt>
                <c:pt idx="15182">
                  <c:v>2.138903617859</c:v>
                </c:pt>
                <c:pt idx="15183">
                  <c:v>2.1390948295590002</c:v>
                </c:pt>
                <c:pt idx="15184">
                  <c:v>2.1393191814420001</c:v>
                </c:pt>
                <c:pt idx="15185">
                  <c:v>2.1394610404969998</c:v>
                </c:pt>
                <c:pt idx="15186">
                  <c:v>2.1397440433499999</c:v>
                </c:pt>
                <c:pt idx="15187">
                  <c:v>2.140106916428</c:v>
                </c:pt>
                <c:pt idx="15188">
                  <c:v>2.1402871608730001</c:v>
                </c:pt>
                <c:pt idx="15189">
                  <c:v>2.1404438018800001</c:v>
                </c:pt>
                <c:pt idx="15190">
                  <c:v>2.1405682563780002</c:v>
                </c:pt>
                <c:pt idx="15191">
                  <c:v>2.1408839225770002</c:v>
                </c:pt>
                <c:pt idx="15192">
                  <c:v>2.1411876678469999</c:v>
                </c:pt>
                <c:pt idx="15193">
                  <c:v>2.1415269374850001</c:v>
                </c:pt>
                <c:pt idx="15194">
                  <c:v>2.1417317390439998</c:v>
                </c:pt>
                <c:pt idx="15195">
                  <c:v>2.141971349716</c:v>
                </c:pt>
                <c:pt idx="15196">
                  <c:v>2.1423132419590001</c:v>
                </c:pt>
                <c:pt idx="15197">
                  <c:v>2.1424655914309998</c:v>
                </c:pt>
                <c:pt idx="15198">
                  <c:v>2.142632246017</c:v>
                </c:pt>
                <c:pt idx="15199">
                  <c:v>2.142715930939</c:v>
                </c:pt>
                <c:pt idx="15200">
                  <c:v>2.1428060531619999</c:v>
                </c:pt>
                <c:pt idx="15201">
                  <c:v>2.1428983211519999</c:v>
                </c:pt>
                <c:pt idx="15202">
                  <c:v>2.1429905891419998</c:v>
                </c:pt>
                <c:pt idx="15203">
                  <c:v>2.1433396339419999</c:v>
                </c:pt>
                <c:pt idx="15204">
                  <c:v>2.1436247825620001</c:v>
                </c:pt>
                <c:pt idx="15205">
                  <c:v>2.143838882446</c:v>
                </c:pt>
                <c:pt idx="15206">
                  <c:v>2.1440997123719998</c:v>
                </c:pt>
                <c:pt idx="15207">
                  <c:v>2.1442899703979998</c:v>
                </c:pt>
                <c:pt idx="15208">
                  <c:v>2.144494533539</c:v>
                </c:pt>
                <c:pt idx="15209">
                  <c:v>2.144757986069</c:v>
                </c:pt>
                <c:pt idx="15210">
                  <c:v>2.144982814789</c:v>
                </c:pt>
                <c:pt idx="15211">
                  <c:v>2.1451358795169999</c:v>
                </c:pt>
                <c:pt idx="15212">
                  <c:v>2.1454820632930001</c:v>
                </c:pt>
                <c:pt idx="15213">
                  <c:v>2.1458265781399999</c:v>
                </c:pt>
                <c:pt idx="15214">
                  <c:v>2.1460237503049999</c:v>
                </c:pt>
                <c:pt idx="15215">
                  <c:v>2.146104574203</c:v>
                </c:pt>
                <c:pt idx="15216">
                  <c:v>2.1461985111240001</c:v>
                </c:pt>
                <c:pt idx="15217">
                  <c:v>2.1462862491610002</c:v>
                </c:pt>
                <c:pt idx="15218">
                  <c:v>2.1463737487789998</c:v>
                </c:pt>
                <c:pt idx="15219">
                  <c:v>2.1464452743529998</c:v>
                </c:pt>
                <c:pt idx="15220">
                  <c:v>2.146627187729</c:v>
                </c:pt>
                <c:pt idx="15221">
                  <c:v>2.1468145847320002</c:v>
                </c:pt>
                <c:pt idx="15222">
                  <c:v>2.1471672058109998</c:v>
                </c:pt>
                <c:pt idx="15223">
                  <c:v>2.147305727005</c:v>
                </c:pt>
                <c:pt idx="15224">
                  <c:v>2.1474668979640001</c:v>
                </c:pt>
                <c:pt idx="15225">
                  <c:v>2.14759683609</c:v>
                </c:pt>
                <c:pt idx="15226">
                  <c:v>2.1477231979370002</c:v>
                </c:pt>
                <c:pt idx="15227">
                  <c:v>2.1477849483489999</c:v>
                </c:pt>
                <c:pt idx="15228">
                  <c:v>2.1479048728939998</c:v>
                </c:pt>
                <c:pt idx="15229">
                  <c:v>2.1479952335360002</c:v>
                </c:pt>
                <c:pt idx="15230">
                  <c:v>2.1480853557590001</c:v>
                </c:pt>
                <c:pt idx="15231">
                  <c:v>2.1481997966769999</c:v>
                </c:pt>
                <c:pt idx="15232">
                  <c:v>2.148428916931</c:v>
                </c:pt>
                <c:pt idx="15233">
                  <c:v>2.1487786769869999</c:v>
                </c:pt>
                <c:pt idx="15234">
                  <c:v>2.149075746536</c:v>
                </c:pt>
                <c:pt idx="15235">
                  <c:v>2.149204730988</c:v>
                </c:pt>
                <c:pt idx="15236">
                  <c:v>2.1493358612060001</c:v>
                </c:pt>
                <c:pt idx="15237">
                  <c:v>2.1495015621190001</c:v>
                </c:pt>
                <c:pt idx="15238">
                  <c:v>2.1496236324310001</c:v>
                </c:pt>
                <c:pt idx="15239">
                  <c:v>2.149752378464</c:v>
                </c:pt>
                <c:pt idx="15240">
                  <c:v>2.149846315384</c:v>
                </c:pt>
                <c:pt idx="15241">
                  <c:v>2.1499025821690001</c:v>
                </c:pt>
                <c:pt idx="15242">
                  <c:v>2.1500103473659999</c:v>
                </c:pt>
                <c:pt idx="15243">
                  <c:v>2.1500649452210001</c:v>
                </c:pt>
                <c:pt idx="15244">
                  <c:v>2.1501765251160001</c:v>
                </c:pt>
                <c:pt idx="15245">
                  <c:v>2.1502327919009998</c:v>
                </c:pt>
                <c:pt idx="15246">
                  <c:v>2.1502854824069999</c:v>
                </c:pt>
                <c:pt idx="15247">
                  <c:v>2.150385141373</c:v>
                </c:pt>
                <c:pt idx="15248">
                  <c:v>2.1505105495449999</c:v>
                </c:pt>
                <c:pt idx="15249">
                  <c:v>2.1507439613339998</c:v>
                </c:pt>
                <c:pt idx="15250">
                  <c:v>2.1509420871730001</c:v>
                </c:pt>
                <c:pt idx="15251">
                  <c:v>2.1512751579280001</c:v>
                </c:pt>
                <c:pt idx="15252">
                  <c:v>2.1514582633970001</c:v>
                </c:pt>
                <c:pt idx="15253">
                  <c:v>2.1514730453489999</c:v>
                </c:pt>
                <c:pt idx="15254">
                  <c:v>2.1514801979059999</c:v>
                </c:pt>
                <c:pt idx="15255">
                  <c:v>2.1514866352080002</c:v>
                </c:pt>
                <c:pt idx="15256">
                  <c:v>2.1515333652500002</c:v>
                </c:pt>
                <c:pt idx="15257">
                  <c:v>2.15159034729</c:v>
                </c:pt>
                <c:pt idx="15258">
                  <c:v>2.1516642570500002</c:v>
                </c:pt>
                <c:pt idx="15259">
                  <c:v>2.1517474651340001</c:v>
                </c:pt>
                <c:pt idx="15260">
                  <c:v>2.1518630981450002</c:v>
                </c:pt>
                <c:pt idx="15261">
                  <c:v>2.1519575119019998</c:v>
                </c:pt>
                <c:pt idx="15262">
                  <c:v>2.1520524024959999</c:v>
                </c:pt>
                <c:pt idx="15263">
                  <c:v>2.152190208435</c:v>
                </c:pt>
                <c:pt idx="15264">
                  <c:v>2.1523306369780002</c:v>
                </c:pt>
                <c:pt idx="15265">
                  <c:v>2.1524729728700001</c:v>
                </c:pt>
                <c:pt idx="15266">
                  <c:v>2.1527314186100002</c:v>
                </c:pt>
                <c:pt idx="15267">
                  <c:v>2.1531136035920002</c:v>
                </c:pt>
                <c:pt idx="15268">
                  <c:v>2.1533355712889999</c:v>
                </c:pt>
                <c:pt idx="15269">
                  <c:v>2.1536126136779998</c:v>
                </c:pt>
                <c:pt idx="15270">
                  <c:v>2.153716087341</c:v>
                </c:pt>
                <c:pt idx="15271">
                  <c:v>2.1538162231450002</c:v>
                </c:pt>
                <c:pt idx="15272">
                  <c:v>2.153920173645</c:v>
                </c:pt>
                <c:pt idx="15273">
                  <c:v>2.1540222167969998</c:v>
                </c:pt>
                <c:pt idx="15274">
                  <c:v>2.1541509628300002</c:v>
                </c:pt>
                <c:pt idx="15275">
                  <c:v>2.154286623001</c:v>
                </c:pt>
                <c:pt idx="15276">
                  <c:v>2.1543798446659999</c:v>
                </c:pt>
                <c:pt idx="15277">
                  <c:v>2.1544761657709999</c:v>
                </c:pt>
                <c:pt idx="15278">
                  <c:v>2.1545755863189999</c:v>
                </c:pt>
                <c:pt idx="15279">
                  <c:v>2.1546709537509998</c:v>
                </c:pt>
                <c:pt idx="15280">
                  <c:v>2.1548013687130001</c:v>
                </c:pt>
                <c:pt idx="15281">
                  <c:v>2.1549639701840002</c:v>
                </c:pt>
                <c:pt idx="15282">
                  <c:v>2.155092000961</c:v>
                </c:pt>
                <c:pt idx="15283">
                  <c:v>2.1552214622500001</c:v>
                </c:pt>
                <c:pt idx="15284">
                  <c:v>2.1553864479059999</c:v>
                </c:pt>
                <c:pt idx="15285">
                  <c:v>2.1555986404419998</c:v>
                </c:pt>
                <c:pt idx="15286">
                  <c:v>2.1556854248050001</c:v>
                </c:pt>
                <c:pt idx="15287">
                  <c:v>2.1557838916779999</c:v>
                </c:pt>
                <c:pt idx="15288">
                  <c:v>2.155866146088</c:v>
                </c:pt>
                <c:pt idx="15289">
                  <c:v>2.1559653282169999</c:v>
                </c:pt>
                <c:pt idx="15290">
                  <c:v>2.156079053879</c:v>
                </c:pt>
                <c:pt idx="15291">
                  <c:v>2.1561641693119999</c:v>
                </c:pt>
                <c:pt idx="15292">
                  <c:v>2.1562504768370001</c:v>
                </c:pt>
                <c:pt idx="15293">
                  <c:v>2.1563363075259998</c:v>
                </c:pt>
                <c:pt idx="15294">
                  <c:v>2.1564211845400001</c:v>
                </c:pt>
                <c:pt idx="15295">
                  <c:v>2.1565763950350001</c:v>
                </c:pt>
                <c:pt idx="15296">
                  <c:v>2.156945705414</c:v>
                </c:pt>
                <c:pt idx="15297">
                  <c:v>2.157107830048</c:v>
                </c:pt>
                <c:pt idx="15298">
                  <c:v>2.1572341918950002</c:v>
                </c:pt>
                <c:pt idx="15299">
                  <c:v>2.157364606857</c:v>
                </c:pt>
                <c:pt idx="15300">
                  <c:v>2.1576018333440001</c:v>
                </c:pt>
                <c:pt idx="15301">
                  <c:v>2.157896280289</c:v>
                </c:pt>
                <c:pt idx="15302">
                  <c:v>2.1582236289979999</c:v>
                </c:pt>
                <c:pt idx="15303">
                  <c:v>2.1584303379060001</c:v>
                </c:pt>
                <c:pt idx="15304">
                  <c:v>2.1585776805879999</c:v>
                </c:pt>
                <c:pt idx="15305">
                  <c:v>2.158756017685</c:v>
                </c:pt>
                <c:pt idx="15306">
                  <c:v>2.1589536666870002</c:v>
                </c:pt>
                <c:pt idx="15307">
                  <c:v>2.1591715812680001</c:v>
                </c:pt>
                <c:pt idx="15308">
                  <c:v>2.1594834327700001</c:v>
                </c:pt>
                <c:pt idx="15309">
                  <c:v>2.1598331928249999</c:v>
                </c:pt>
                <c:pt idx="15310">
                  <c:v>2.1600735187529998</c:v>
                </c:pt>
                <c:pt idx="15311">
                  <c:v>2.1604263782499999</c:v>
                </c:pt>
                <c:pt idx="15312">
                  <c:v>2.160595417023</c:v>
                </c:pt>
                <c:pt idx="15313">
                  <c:v>2.16069149971</c:v>
                </c:pt>
                <c:pt idx="15314">
                  <c:v>2.1607947349550001</c:v>
                </c:pt>
                <c:pt idx="15315">
                  <c:v>2.160897254944</c:v>
                </c:pt>
                <c:pt idx="15316">
                  <c:v>2.1610326766969998</c:v>
                </c:pt>
                <c:pt idx="15317">
                  <c:v>2.1612348556519998</c:v>
                </c:pt>
                <c:pt idx="15318">
                  <c:v>2.1615245342249998</c:v>
                </c:pt>
                <c:pt idx="15319">
                  <c:v>2.161694526672</c:v>
                </c:pt>
                <c:pt idx="15320">
                  <c:v>2.162099123001</c:v>
                </c:pt>
                <c:pt idx="15321">
                  <c:v>2.1624732017519999</c:v>
                </c:pt>
                <c:pt idx="15322">
                  <c:v>2.1627125740049999</c:v>
                </c:pt>
                <c:pt idx="15323">
                  <c:v>2.162836313248</c:v>
                </c:pt>
                <c:pt idx="15324">
                  <c:v>2.162961959839</c:v>
                </c:pt>
                <c:pt idx="15325">
                  <c:v>2.1630837917329999</c:v>
                </c:pt>
                <c:pt idx="15326">
                  <c:v>2.1633222103119998</c:v>
                </c:pt>
                <c:pt idx="15327">
                  <c:v>2.1635692119600001</c:v>
                </c:pt>
                <c:pt idx="15328">
                  <c:v>2.1636934280400002</c:v>
                </c:pt>
                <c:pt idx="15329">
                  <c:v>2.1639571189879998</c:v>
                </c:pt>
                <c:pt idx="15330">
                  <c:v>2.1642076969150001</c:v>
                </c:pt>
                <c:pt idx="15331">
                  <c:v>2.1644709110260001</c:v>
                </c:pt>
                <c:pt idx="15332">
                  <c:v>2.164540529251</c:v>
                </c:pt>
                <c:pt idx="15333">
                  <c:v>2.1646103858950001</c:v>
                </c:pt>
                <c:pt idx="15334">
                  <c:v>2.1646814346309999</c:v>
                </c:pt>
                <c:pt idx="15335">
                  <c:v>2.1648728847499998</c:v>
                </c:pt>
                <c:pt idx="15336">
                  <c:v>2.164988517761</c:v>
                </c:pt>
                <c:pt idx="15337">
                  <c:v>2.1650726795200002</c:v>
                </c:pt>
                <c:pt idx="15338">
                  <c:v>2.1651604175569998</c:v>
                </c:pt>
                <c:pt idx="15339">
                  <c:v>2.1652891635890001</c:v>
                </c:pt>
                <c:pt idx="15340">
                  <c:v>2.1654565334320002</c:v>
                </c:pt>
                <c:pt idx="15341">
                  <c:v>2.1658468246460001</c:v>
                </c:pt>
                <c:pt idx="15342">
                  <c:v>2.1662008762360001</c:v>
                </c:pt>
                <c:pt idx="15343">
                  <c:v>2.1663677692409999</c:v>
                </c:pt>
                <c:pt idx="15344">
                  <c:v>2.1664893627169999</c:v>
                </c:pt>
                <c:pt idx="15345">
                  <c:v>2.1666376590729999</c:v>
                </c:pt>
                <c:pt idx="15346">
                  <c:v>2.166821479797</c:v>
                </c:pt>
                <c:pt idx="15347">
                  <c:v>2.1671574115749999</c:v>
                </c:pt>
                <c:pt idx="15348">
                  <c:v>2.1672525405880001</c:v>
                </c:pt>
                <c:pt idx="15349">
                  <c:v>2.1673703193659999</c:v>
                </c:pt>
                <c:pt idx="15350">
                  <c:v>2.1676785945889998</c:v>
                </c:pt>
                <c:pt idx="15351">
                  <c:v>2.1679518222810001</c:v>
                </c:pt>
                <c:pt idx="15352">
                  <c:v>2.168035030365</c:v>
                </c:pt>
                <c:pt idx="15353">
                  <c:v>2.1681578159330002</c:v>
                </c:pt>
                <c:pt idx="15354">
                  <c:v>2.1683464050289998</c:v>
                </c:pt>
                <c:pt idx="15355">
                  <c:v>2.1686882972719999</c:v>
                </c:pt>
                <c:pt idx="15356">
                  <c:v>2.1690106391909998</c:v>
                </c:pt>
                <c:pt idx="15357">
                  <c:v>2.1693556308750002</c:v>
                </c:pt>
                <c:pt idx="15358">
                  <c:v>2.1694462299350001</c:v>
                </c:pt>
                <c:pt idx="15359">
                  <c:v>2.1695649623870001</c:v>
                </c:pt>
                <c:pt idx="15360">
                  <c:v>2.1696841716769999</c:v>
                </c:pt>
                <c:pt idx="15361">
                  <c:v>2.1697983741760001</c:v>
                </c:pt>
                <c:pt idx="15362">
                  <c:v>2.170104980469</c:v>
                </c:pt>
                <c:pt idx="15363">
                  <c:v>2.1702711582180001</c:v>
                </c:pt>
                <c:pt idx="15364">
                  <c:v>2.1706187725069999</c:v>
                </c:pt>
                <c:pt idx="15365">
                  <c:v>2.1708991527560002</c:v>
                </c:pt>
                <c:pt idx="15366">
                  <c:v>2.1712310314179999</c:v>
                </c:pt>
                <c:pt idx="15367">
                  <c:v>2.1714484691620002</c:v>
                </c:pt>
                <c:pt idx="15368">
                  <c:v>2.1715376377109998</c:v>
                </c:pt>
                <c:pt idx="15369">
                  <c:v>2.1716217994689999</c:v>
                </c:pt>
                <c:pt idx="15370">
                  <c:v>2.171711206436</c:v>
                </c:pt>
                <c:pt idx="15371">
                  <c:v>2.1717991828919998</c:v>
                </c:pt>
                <c:pt idx="15372">
                  <c:v>2.1719477176669999</c:v>
                </c:pt>
                <c:pt idx="15373">
                  <c:v>2.172195911407</c:v>
                </c:pt>
                <c:pt idx="15374">
                  <c:v>2.172343969345</c:v>
                </c:pt>
                <c:pt idx="15375">
                  <c:v>2.1724636554719998</c:v>
                </c:pt>
                <c:pt idx="15376">
                  <c:v>2.1725835800170001</c:v>
                </c:pt>
                <c:pt idx="15377">
                  <c:v>2.1726689338680001</c:v>
                </c:pt>
                <c:pt idx="15378">
                  <c:v>2.1727828979489998</c:v>
                </c:pt>
                <c:pt idx="15379">
                  <c:v>2.172930240631</c:v>
                </c:pt>
                <c:pt idx="15380">
                  <c:v>2.173233509064</c:v>
                </c:pt>
                <c:pt idx="15381">
                  <c:v>2.1735141277309999</c:v>
                </c:pt>
                <c:pt idx="15382">
                  <c:v>2.173700809479</c:v>
                </c:pt>
                <c:pt idx="15383">
                  <c:v>2.173911571503</c:v>
                </c:pt>
                <c:pt idx="15384">
                  <c:v>2.1740999221799999</c:v>
                </c:pt>
                <c:pt idx="15385">
                  <c:v>2.1742610931400002</c:v>
                </c:pt>
                <c:pt idx="15386">
                  <c:v>2.1743571758270002</c:v>
                </c:pt>
                <c:pt idx="15387">
                  <c:v>2.17445063591</c:v>
                </c:pt>
                <c:pt idx="15388">
                  <c:v>2.1747822761540001</c:v>
                </c:pt>
                <c:pt idx="15389">
                  <c:v>2.1749973297120002</c:v>
                </c:pt>
                <c:pt idx="15390">
                  <c:v>2.1752467155459998</c:v>
                </c:pt>
                <c:pt idx="15391">
                  <c:v>2.175326108932</c:v>
                </c:pt>
                <c:pt idx="15392">
                  <c:v>2.175413131714</c:v>
                </c:pt>
                <c:pt idx="15393">
                  <c:v>2.1754908561709998</c:v>
                </c:pt>
                <c:pt idx="15394">
                  <c:v>2.175568342209</c:v>
                </c:pt>
                <c:pt idx="15395">
                  <c:v>2.1756961345670001</c:v>
                </c:pt>
                <c:pt idx="15396">
                  <c:v>2.1757819652560002</c:v>
                </c:pt>
                <c:pt idx="15397">
                  <c:v>2.1758651733400001</c:v>
                </c:pt>
                <c:pt idx="15398">
                  <c:v>2.1759524345400001</c:v>
                </c:pt>
                <c:pt idx="15399">
                  <c:v>2.1760311126710001</c:v>
                </c:pt>
                <c:pt idx="15400">
                  <c:v>2.1761462688450002</c:v>
                </c:pt>
                <c:pt idx="15401">
                  <c:v>2.176262617111</c:v>
                </c:pt>
                <c:pt idx="15402">
                  <c:v>2.1763703823089999</c:v>
                </c:pt>
                <c:pt idx="15403">
                  <c:v>2.1767094135280001</c:v>
                </c:pt>
                <c:pt idx="15404">
                  <c:v>2.1770210266109999</c:v>
                </c:pt>
                <c:pt idx="15405">
                  <c:v>2.1773583889010002</c:v>
                </c:pt>
                <c:pt idx="15406">
                  <c:v>2.1776273250579998</c:v>
                </c:pt>
                <c:pt idx="15407">
                  <c:v>2.1777992248540001</c:v>
                </c:pt>
                <c:pt idx="15408">
                  <c:v>2.1779253482819998</c:v>
                </c:pt>
                <c:pt idx="15409">
                  <c:v>2.1780416965480001</c:v>
                </c:pt>
                <c:pt idx="15410">
                  <c:v>2.1781592369079998</c:v>
                </c:pt>
                <c:pt idx="15411">
                  <c:v>2.1782491207120001</c:v>
                </c:pt>
                <c:pt idx="15412">
                  <c:v>2.1783339977259999</c:v>
                </c:pt>
                <c:pt idx="15413">
                  <c:v>2.1784479618070001</c:v>
                </c:pt>
                <c:pt idx="15414">
                  <c:v>2.1785964965820002</c:v>
                </c:pt>
                <c:pt idx="15415">
                  <c:v>2.1787438392639999</c:v>
                </c:pt>
                <c:pt idx="15416">
                  <c:v>2.1790933609010001</c:v>
                </c:pt>
                <c:pt idx="15417">
                  <c:v>2.179214715958</c:v>
                </c:pt>
                <c:pt idx="15418">
                  <c:v>2.1793010234830001</c:v>
                </c:pt>
                <c:pt idx="15419">
                  <c:v>2.1794497966769999</c:v>
                </c:pt>
                <c:pt idx="15420">
                  <c:v>2.1796951293950002</c:v>
                </c:pt>
                <c:pt idx="15421">
                  <c:v>2.1800208091740001</c:v>
                </c:pt>
                <c:pt idx="15422">
                  <c:v>2.1803300380709998</c:v>
                </c:pt>
                <c:pt idx="15423">
                  <c:v>2.1806182861329999</c:v>
                </c:pt>
                <c:pt idx="15424">
                  <c:v>2.1809365749360001</c:v>
                </c:pt>
                <c:pt idx="15425">
                  <c:v>2.181248426437</c:v>
                </c:pt>
                <c:pt idx="15426">
                  <c:v>2.1813871860499998</c:v>
                </c:pt>
                <c:pt idx="15427">
                  <c:v>2.1814932823180002</c:v>
                </c:pt>
                <c:pt idx="15428">
                  <c:v>2.1817805767060001</c:v>
                </c:pt>
                <c:pt idx="15429">
                  <c:v>2.1818876266479998</c:v>
                </c:pt>
                <c:pt idx="15430">
                  <c:v>2.1819756031040001</c:v>
                </c:pt>
                <c:pt idx="15431">
                  <c:v>2.1822216510770001</c:v>
                </c:pt>
                <c:pt idx="15432">
                  <c:v>2.1823863983149998</c:v>
                </c:pt>
                <c:pt idx="15433">
                  <c:v>2.1824412345890001</c:v>
                </c:pt>
                <c:pt idx="15434">
                  <c:v>2.1825077533720001</c:v>
                </c:pt>
                <c:pt idx="15435">
                  <c:v>2.1826076507569998</c:v>
                </c:pt>
                <c:pt idx="15436">
                  <c:v>2.1826741695399998</c:v>
                </c:pt>
                <c:pt idx="15437">
                  <c:v>2.1829957962040001</c:v>
                </c:pt>
                <c:pt idx="15438">
                  <c:v>2.1833837032319998</c:v>
                </c:pt>
                <c:pt idx="15439">
                  <c:v>2.1834888458249999</c:v>
                </c:pt>
                <c:pt idx="15440">
                  <c:v>2.1836225986479998</c:v>
                </c:pt>
                <c:pt idx="15441">
                  <c:v>2.1837518215179998</c:v>
                </c:pt>
                <c:pt idx="15442">
                  <c:v>2.1841037273409998</c:v>
                </c:pt>
                <c:pt idx="15443">
                  <c:v>2.1844978332520002</c:v>
                </c:pt>
                <c:pt idx="15444">
                  <c:v>2.1848530769350001</c:v>
                </c:pt>
                <c:pt idx="15445">
                  <c:v>2.1852235794069998</c:v>
                </c:pt>
                <c:pt idx="15446">
                  <c:v>2.1855733394620001</c:v>
                </c:pt>
                <c:pt idx="15447">
                  <c:v>2.185757875443</c:v>
                </c:pt>
                <c:pt idx="15448">
                  <c:v>2.1859066486360001</c:v>
                </c:pt>
                <c:pt idx="15449">
                  <c:v>2.1861407756809998</c:v>
                </c:pt>
                <c:pt idx="15450">
                  <c:v>2.1862311363220002</c:v>
                </c:pt>
                <c:pt idx="15451">
                  <c:v>2.186328172684</c:v>
                </c:pt>
                <c:pt idx="15452">
                  <c:v>2.186417341232</c:v>
                </c:pt>
                <c:pt idx="15453">
                  <c:v>2.1865735054019999</c:v>
                </c:pt>
                <c:pt idx="15454">
                  <c:v>2.1869239807129999</c:v>
                </c:pt>
                <c:pt idx="15455">
                  <c:v>2.187114477158</c:v>
                </c:pt>
                <c:pt idx="15456">
                  <c:v>2.187219142914</c:v>
                </c:pt>
                <c:pt idx="15457">
                  <c:v>2.1873426437379999</c:v>
                </c:pt>
                <c:pt idx="15458">
                  <c:v>2.1875617504120002</c:v>
                </c:pt>
                <c:pt idx="15459">
                  <c:v>2.1879732608800002</c:v>
                </c:pt>
                <c:pt idx="15460">
                  <c:v>2.1883356571200001</c:v>
                </c:pt>
                <c:pt idx="15461">
                  <c:v>2.1884970664979999</c:v>
                </c:pt>
                <c:pt idx="15462">
                  <c:v>2.1887314319610001</c:v>
                </c:pt>
                <c:pt idx="15463">
                  <c:v>2.1891033649440002</c:v>
                </c:pt>
                <c:pt idx="15464">
                  <c:v>2.189465284348</c:v>
                </c:pt>
                <c:pt idx="15465">
                  <c:v>2.1897015571590002</c:v>
                </c:pt>
                <c:pt idx="15466">
                  <c:v>2.189789533615</c:v>
                </c:pt>
                <c:pt idx="15467">
                  <c:v>2.1898689270020002</c:v>
                </c:pt>
                <c:pt idx="15468">
                  <c:v>2.1899659633640001</c:v>
                </c:pt>
                <c:pt idx="15469">
                  <c:v>2.1900289058690001</c:v>
                </c:pt>
                <c:pt idx="15470">
                  <c:v>2.1900858879089999</c:v>
                </c:pt>
                <c:pt idx="15471">
                  <c:v>2.1901438236240001</c:v>
                </c:pt>
                <c:pt idx="15472">
                  <c:v>2.1903393268590001</c:v>
                </c:pt>
                <c:pt idx="15473">
                  <c:v>2.1907289028169998</c:v>
                </c:pt>
                <c:pt idx="15474">
                  <c:v>2.1910908222200001</c:v>
                </c:pt>
                <c:pt idx="15475">
                  <c:v>2.1914732456210002</c:v>
                </c:pt>
                <c:pt idx="15476">
                  <c:v>2.1918225288389999</c:v>
                </c:pt>
                <c:pt idx="15477">
                  <c:v>2.1921079158780001</c:v>
                </c:pt>
                <c:pt idx="15478">
                  <c:v>2.1923780441280001</c:v>
                </c:pt>
                <c:pt idx="15479">
                  <c:v>2.1925983428959999</c:v>
                </c:pt>
                <c:pt idx="15480">
                  <c:v>2.1929733753199998</c:v>
                </c:pt>
                <c:pt idx="15481">
                  <c:v>2.1930704116820001</c:v>
                </c:pt>
                <c:pt idx="15482">
                  <c:v>2.1931688785549999</c:v>
                </c:pt>
                <c:pt idx="15483">
                  <c:v>2.1932692527770001</c:v>
                </c:pt>
                <c:pt idx="15484">
                  <c:v>2.1933631896970001</c:v>
                </c:pt>
                <c:pt idx="15485">
                  <c:v>2.1934905052190001</c:v>
                </c:pt>
                <c:pt idx="15486">
                  <c:v>2.1936831474299998</c:v>
                </c:pt>
                <c:pt idx="15487">
                  <c:v>2.1940207481380001</c:v>
                </c:pt>
                <c:pt idx="15488">
                  <c:v>2.1943490505219998</c:v>
                </c:pt>
                <c:pt idx="15489">
                  <c:v>2.19455575943</c:v>
                </c:pt>
                <c:pt idx="15490">
                  <c:v>2.1946854591370002</c:v>
                </c:pt>
                <c:pt idx="15491">
                  <c:v>2.194757938385</c:v>
                </c:pt>
                <c:pt idx="15492">
                  <c:v>2.1948549747469999</c:v>
                </c:pt>
                <c:pt idx="15493">
                  <c:v>2.194932460785</c:v>
                </c:pt>
                <c:pt idx="15494">
                  <c:v>2.1950085163119999</c:v>
                </c:pt>
                <c:pt idx="15495">
                  <c:v>2.1950900554659998</c:v>
                </c:pt>
                <c:pt idx="15496">
                  <c:v>2.1951668262480002</c:v>
                </c:pt>
                <c:pt idx="15497">
                  <c:v>2.1952831745150001</c:v>
                </c:pt>
                <c:pt idx="15498">
                  <c:v>2.1955082416530001</c:v>
                </c:pt>
                <c:pt idx="15499">
                  <c:v>2.1956624984739999</c:v>
                </c:pt>
                <c:pt idx="15500">
                  <c:v>2.1959738731380001</c:v>
                </c:pt>
                <c:pt idx="15501">
                  <c:v>2.1961996555329999</c:v>
                </c:pt>
                <c:pt idx="15502">
                  <c:v>2.196411132813</c:v>
                </c:pt>
                <c:pt idx="15503">
                  <c:v>2.196526288986</c:v>
                </c:pt>
                <c:pt idx="15504">
                  <c:v>2.1966505050660001</c:v>
                </c:pt>
                <c:pt idx="15505">
                  <c:v>2.1967413425450002</c:v>
                </c:pt>
                <c:pt idx="15506">
                  <c:v>2.196836471558</c:v>
                </c:pt>
                <c:pt idx="15507">
                  <c:v>2.1968851089479999</c:v>
                </c:pt>
                <c:pt idx="15508">
                  <c:v>2.1969330310820001</c:v>
                </c:pt>
                <c:pt idx="15509">
                  <c:v>2.196979522705</c:v>
                </c:pt>
                <c:pt idx="15510">
                  <c:v>2.1970746517180002</c:v>
                </c:pt>
                <c:pt idx="15511">
                  <c:v>2.197161197662</c:v>
                </c:pt>
                <c:pt idx="15512">
                  <c:v>2.1972372531889999</c:v>
                </c:pt>
                <c:pt idx="15513">
                  <c:v>2.1975734233859998</c:v>
                </c:pt>
                <c:pt idx="15514">
                  <c:v>2.197697877884</c:v>
                </c:pt>
                <c:pt idx="15515">
                  <c:v>2.1978456974029998</c:v>
                </c:pt>
                <c:pt idx="15516">
                  <c:v>2.1980462074279998</c:v>
                </c:pt>
                <c:pt idx="15517">
                  <c:v>2.198369503021</c:v>
                </c:pt>
                <c:pt idx="15518">
                  <c:v>2.198559522629</c:v>
                </c:pt>
                <c:pt idx="15519">
                  <c:v>2.1987113952640001</c:v>
                </c:pt>
                <c:pt idx="15520">
                  <c:v>2.1988837718959999</c:v>
                </c:pt>
                <c:pt idx="15521">
                  <c:v>2.1990871429440002</c:v>
                </c:pt>
                <c:pt idx="15522">
                  <c:v>2.1993279457089998</c:v>
                </c:pt>
                <c:pt idx="15523">
                  <c:v>2.1995365619660001</c:v>
                </c:pt>
                <c:pt idx="15524">
                  <c:v>2.1998298168180002</c:v>
                </c:pt>
                <c:pt idx="15525">
                  <c:v>2.2001216411589999</c:v>
                </c:pt>
                <c:pt idx="15526">
                  <c:v>2.2002751827239999</c:v>
                </c:pt>
                <c:pt idx="15527">
                  <c:v>2.2004163265229999</c:v>
                </c:pt>
                <c:pt idx="15528">
                  <c:v>2.2006564140320002</c:v>
                </c:pt>
                <c:pt idx="15529">
                  <c:v>2.200795173645</c:v>
                </c:pt>
                <c:pt idx="15530">
                  <c:v>2.200865030289</c:v>
                </c:pt>
                <c:pt idx="15531">
                  <c:v>2.2009427547449998</c:v>
                </c:pt>
                <c:pt idx="15532">
                  <c:v>2.2010295391080001</c:v>
                </c:pt>
                <c:pt idx="15533">
                  <c:v>2.2011246681209999</c:v>
                </c:pt>
                <c:pt idx="15534">
                  <c:v>2.2012140750890001</c:v>
                </c:pt>
                <c:pt idx="15535">
                  <c:v>2.2013039588929999</c:v>
                </c:pt>
                <c:pt idx="15536">
                  <c:v>2.2013945579529999</c:v>
                </c:pt>
                <c:pt idx="15537">
                  <c:v>2.2014935016630002</c:v>
                </c:pt>
                <c:pt idx="15538">
                  <c:v>2.201583623886</c:v>
                </c:pt>
                <c:pt idx="15539">
                  <c:v>2.2016780376430001</c:v>
                </c:pt>
                <c:pt idx="15540">
                  <c:v>2.2017655372620002</c:v>
                </c:pt>
                <c:pt idx="15541">
                  <c:v>2.201916694641</c:v>
                </c:pt>
                <c:pt idx="15542">
                  <c:v>2.2022659778590001</c:v>
                </c:pt>
                <c:pt idx="15543">
                  <c:v>2.2025291919710002</c:v>
                </c:pt>
                <c:pt idx="15544">
                  <c:v>2.2026345729829999</c:v>
                </c:pt>
                <c:pt idx="15545">
                  <c:v>2.2027227878570002</c:v>
                </c:pt>
                <c:pt idx="15546">
                  <c:v>2.202840805054</c:v>
                </c:pt>
                <c:pt idx="15547">
                  <c:v>2.2029657363889998</c:v>
                </c:pt>
                <c:pt idx="15548">
                  <c:v>2.203049898148</c:v>
                </c:pt>
                <c:pt idx="15549">
                  <c:v>2.2031729221340002</c:v>
                </c:pt>
                <c:pt idx="15550">
                  <c:v>2.2033038139340002</c:v>
                </c:pt>
                <c:pt idx="15551">
                  <c:v>2.2036902904510001</c:v>
                </c:pt>
                <c:pt idx="15552">
                  <c:v>2.2040445804600002</c:v>
                </c:pt>
                <c:pt idx="15553">
                  <c:v>2.2043635845180001</c:v>
                </c:pt>
                <c:pt idx="15554">
                  <c:v>2.204598426819</c:v>
                </c:pt>
                <c:pt idx="15555">
                  <c:v>2.2049431800839998</c:v>
                </c:pt>
                <c:pt idx="15556">
                  <c:v>2.205067873001</c:v>
                </c:pt>
                <c:pt idx="15557">
                  <c:v>2.2051856517789998</c:v>
                </c:pt>
                <c:pt idx="15558">
                  <c:v>2.2053041458129998</c:v>
                </c:pt>
                <c:pt idx="15559">
                  <c:v>2.2054810523990001</c:v>
                </c:pt>
                <c:pt idx="15560">
                  <c:v>2.205632686615</c:v>
                </c:pt>
                <c:pt idx="15561">
                  <c:v>2.205726861954</c:v>
                </c:pt>
                <c:pt idx="15562">
                  <c:v>2.2058234214780001</c:v>
                </c:pt>
                <c:pt idx="15563">
                  <c:v>2.2059826850889999</c:v>
                </c:pt>
                <c:pt idx="15564">
                  <c:v>2.2063105106349998</c:v>
                </c:pt>
                <c:pt idx="15565">
                  <c:v>2.2065467834470001</c:v>
                </c:pt>
                <c:pt idx="15566">
                  <c:v>2.2069065570830002</c:v>
                </c:pt>
                <c:pt idx="15567">
                  <c:v>2.2070078849789998</c:v>
                </c:pt>
                <c:pt idx="15568">
                  <c:v>2.2071094512939999</c:v>
                </c:pt>
                <c:pt idx="15569">
                  <c:v>2.2072129249570001</c:v>
                </c:pt>
                <c:pt idx="15570">
                  <c:v>2.207312107086</c:v>
                </c:pt>
                <c:pt idx="15571">
                  <c:v>2.2074139118190002</c:v>
                </c:pt>
                <c:pt idx="15572">
                  <c:v>2.2075440883640001</c:v>
                </c:pt>
                <c:pt idx="15573">
                  <c:v>2.2077038288119999</c:v>
                </c:pt>
                <c:pt idx="15574">
                  <c:v>2.2080841064449999</c:v>
                </c:pt>
                <c:pt idx="15575">
                  <c:v>2.2083592414859998</c:v>
                </c:pt>
                <c:pt idx="15576">
                  <c:v>2.2084846496580002</c:v>
                </c:pt>
                <c:pt idx="15577">
                  <c:v>2.208606004715</c:v>
                </c:pt>
                <c:pt idx="15578">
                  <c:v>2.208684206009</c:v>
                </c:pt>
                <c:pt idx="15579">
                  <c:v>2.2087955474849998</c:v>
                </c:pt>
                <c:pt idx="15580">
                  <c:v>2.208904266357</c:v>
                </c:pt>
                <c:pt idx="15581">
                  <c:v>2.209284305573</c:v>
                </c:pt>
                <c:pt idx="15582">
                  <c:v>2.2096045017239998</c:v>
                </c:pt>
                <c:pt idx="15583">
                  <c:v>2.2099316120150001</c:v>
                </c:pt>
                <c:pt idx="15584">
                  <c:v>2.2101495265960001</c:v>
                </c:pt>
                <c:pt idx="15585">
                  <c:v>2.2102656364439999</c:v>
                </c:pt>
                <c:pt idx="15586">
                  <c:v>2.2103717327119998</c:v>
                </c:pt>
                <c:pt idx="15587">
                  <c:v>2.2106685638429999</c:v>
                </c:pt>
                <c:pt idx="15588">
                  <c:v>2.21098279953</c:v>
                </c:pt>
                <c:pt idx="15589">
                  <c:v>2.211099624634</c:v>
                </c:pt>
                <c:pt idx="15590">
                  <c:v>2.211220026016</c:v>
                </c:pt>
                <c:pt idx="15591">
                  <c:v>2.2115352153779999</c:v>
                </c:pt>
                <c:pt idx="15592">
                  <c:v>2.2118515968320001</c:v>
                </c:pt>
                <c:pt idx="15593">
                  <c:v>2.2120401859280001</c:v>
                </c:pt>
                <c:pt idx="15594">
                  <c:v>2.2123703956599998</c:v>
                </c:pt>
                <c:pt idx="15595">
                  <c:v>2.212548971176</c:v>
                </c:pt>
                <c:pt idx="15596">
                  <c:v>2.2126908302310002</c:v>
                </c:pt>
                <c:pt idx="15597">
                  <c:v>2.212831497192</c:v>
                </c:pt>
                <c:pt idx="15598">
                  <c:v>2.2129731178280001</c:v>
                </c:pt>
                <c:pt idx="15599">
                  <c:v>2.2131478786469998</c:v>
                </c:pt>
                <c:pt idx="15600">
                  <c:v>2.213476419449</c:v>
                </c:pt>
                <c:pt idx="15601">
                  <c:v>2.2137413024899999</c:v>
                </c:pt>
                <c:pt idx="15602">
                  <c:v>2.2139024734500001</c:v>
                </c:pt>
                <c:pt idx="15603">
                  <c:v>2.214066028595</c:v>
                </c:pt>
                <c:pt idx="15604">
                  <c:v>2.214370965958</c:v>
                </c:pt>
                <c:pt idx="15605">
                  <c:v>2.2145390510560001</c:v>
                </c:pt>
                <c:pt idx="15606">
                  <c:v>2.2147133350370001</c:v>
                </c:pt>
                <c:pt idx="15607">
                  <c:v>2.2147855758669999</c:v>
                </c:pt>
                <c:pt idx="15608">
                  <c:v>2.2149860858919999</c:v>
                </c:pt>
                <c:pt idx="15609">
                  <c:v>2.215349197388</c:v>
                </c:pt>
                <c:pt idx="15610">
                  <c:v>2.2157206535339999</c:v>
                </c:pt>
                <c:pt idx="15611">
                  <c:v>2.215977191925</c:v>
                </c:pt>
                <c:pt idx="15612">
                  <c:v>2.2161107063290002</c:v>
                </c:pt>
                <c:pt idx="15613">
                  <c:v>2.2162399291989998</c:v>
                </c:pt>
                <c:pt idx="15614">
                  <c:v>2.2163357734679998</c:v>
                </c:pt>
                <c:pt idx="15615">
                  <c:v>2.2166805267330001</c:v>
                </c:pt>
                <c:pt idx="15616">
                  <c:v>2.2170040607449999</c:v>
                </c:pt>
                <c:pt idx="15617">
                  <c:v>2.2173626422880002</c:v>
                </c:pt>
                <c:pt idx="15618">
                  <c:v>2.2175376415249999</c:v>
                </c:pt>
                <c:pt idx="15619">
                  <c:v>2.2175898551939999</c:v>
                </c:pt>
                <c:pt idx="15620">
                  <c:v>2.2176451683040002</c:v>
                </c:pt>
                <c:pt idx="15621">
                  <c:v>2.2176988124850001</c:v>
                </c:pt>
                <c:pt idx="15622">
                  <c:v>2.2177574634549999</c:v>
                </c:pt>
                <c:pt idx="15623">
                  <c:v>2.2178189754490001</c:v>
                </c:pt>
                <c:pt idx="15624">
                  <c:v>2.2178785800930001</c:v>
                </c:pt>
                <c:pt idx="15625">
                  <c:v>2.217935800552</c:v>
                </c:pt>
                <c:pt idx="15626">
                  <c:v>2.2179951667790001</c:v>
                </c:pt>
                <c:pt idx="15627">
                  <c:v>2.2181029319759999</c:v>
                </c:pt>
                <c:pt idx="15628">
                  <c:v>2.2182002067569999</c:v>
                </c:pt>
                <c:pt idx="15629">
                  <c:v>2.2182927131649999</c:v>
                </c:pt>
                <c:pt idx="15630">
                  <c:v>2.2184176445010002</c:v>
                </c:pt>
                <c:pt idx="15631">
                  <c:v>2.2185750007629998</c:v>
                </c:pt>
                <c:pt idx="15632">
                  <c:v>2.218734502792</c:v>
                </c:pt>
                <c:pt idx="15633">
                  <c:v>2.2188501358030002</c:v>
                </c:pt>
                <c:pt idx="15634">
                  <c:v>2.219203233719</c:v>
                </c:pt>
                <c:pt idx="15635">
                  <c:v>2.2195327281949999</c:v>
                </c:pt>
                <c:pt idx="15636">
                  <c:v>2.2196843624109999</c:v>
                </c:pt>
                <c:pt idx="15637">
                  <c:v>2.219799995422</c:v>
                </c:pt>
                <c:pt idx="15638">
                  <c:v>2.2199738025669999</c:v>
                </c:pt>
                <c:pt idx="15639">
                  <c:v>2.2201616764069998</c:v>
                </c:pt>
                <c:pt idx="15640">
                  <c:v>2.2202589511870001</c:v>
                </c:pt>
                <c:pt idx="15641">
                  <c:v>2.2203636169430001</c:v>
                </c:pt>
                <c:pt idx="15642">
                  <c:v>2.2205100059510001</c:v>
                </c:pt>
                <c:pt idx="15643">
                  <c:v>2.2206008434300002</c:v>
                </c:pt>
                <c:pt idx="15644">
                  <c:v>2.220664978027</c:v>
                </c:pt>
                <c:pt idx="15645">
                  <c:v>2.220731258392</c:v>
                </c:pt>
                <c:pt idx="15646">
                  <c:v>2.2208273410800001</c:v>
                </c:pt>
                <c:pt idx="15647">
                  <c:v>2.2208869457240001</c:v>
                </c:pt>
                <c:pt idx="15648">
                  <c:v>2.2211363315580002</c:v>
                </c:pt>
                <c:pt idx="15649">
                  <c:v>2.2212116718289998</c:v>
                </c:pt>
                <c:pt idx="15650">
                  <c:v>2.2212860584260001</c:v>
                </c:pt>
                <c:pt idx="15651">
                  <c:v>2.221351861954</c:v>
                </c:pt>
                <c:pt idx="15652">
                  <c:v>2.2216563224789998</c:v>
                </c:pt>
                <c:pt idx="15653">
                  <c:v>2.2220077514650001</c:v>
                </c:pt>
                <c:pt idx="15654">
                  <c:v>2.2224044799799998</c:v>
                </c:pt>
                <c:pt idx="15655">
                  <c:v>2.2227938175199999</c:v>
                </c:pt>
                <c:pt idx="15656">
                  <c:v>2.223174095154</c:v>
                </c:pt>
                <c:pt idx="15657">
                  <c:v>2.2235145568850001</c:v>
                </c:pt>
                <c:pt idx="15658">
                  <c:v>2.2236647605900002</c:v>
                </c:pt>
                <c:pt idx="15659">
                  <c:v>2.2239637374879999</c:v>
                </c:pt>
                <c:pt idx="15660">
                  <c:v>2.2241723537450002</c:v>
                </c:pt>
                <c:pt idx="15661">
                  <c:v>2.2243223190310002</c:v>
                </c:pt>
                <c:pt idx="15662">
                  <c:v>2.224659919739</c:v>
                </c:pt>
                <c:pt idx="15663">
                  <c:v>2.2247862815859998</c:v>
                </c:pt>
                <c:pt idx="15664">
                  <c:v>2.2248730659480001</c:v>
                </c:pt>
                <c:pt idx="15665">
                  <c:v>2.2249605655670002</c:v>
                </c:pt>
                <c:pt idx="15666">
                  <c:v>2.2250413894649999</c:v>
                </c:pt>
                <c:pt idx="15667">
                  <c:v>2.2252032756809998</c:v>
                </c:pt>
                <c:pt idx="15668">
                  <c:v>2.2252852916719998</c:v>
                </c:pt>
                <c:pt idx="15669">
                  <c:v>2.2254021167759999</c:v>
                </c:pt>
                <c:pt idx="15670">
                  <c:v>2.2255175113679999</c:v>
                </c:pt>
                <c:pt idx="15671">
                  <c:v>2.2256262302400001</c:v>
                </c:pt>
                <c:pt idx="15672">
                  <c:v>2.22580742836</c:v>
                </c:pt>
                <c:pt idx="15673">
                  <c:v>2.2260596752169999</c:v>
                </c:pt>
                <c:pt idx="15674">
                  <c:v>2.2263784408570002</c:v>
                </c:pt>
                <c:pt idx="15675">
                  <c:v>2.2264914512630001</c:v>
                </c:pt>
                <c:pt idx="15676">
                  <c:v>2.2265801429750001</c:v>
                </c:pt>
                <c:pt idx="15677">
                  <c:v>2.2269003391269999</c:v>
                </c:pt>
                <c:pt idx="15678">
                  <c:v>2.2272143363949999</c:v>
                </c:pt>
                <c:pt idx="15679">
                  <c:v>2.2275631427759999</c:v>
                </c:pt>
                <c:pt idx="15680">
                  <c:v>2.2277925014500002</c:v>
                </c:pt>
                <c:pt idx="15681">
                  <c:v>2.2281551361080001</c:v>
                </c:pt>
                <c:pt idx="15682">
                  <c:v>2.2284541130069999</c:v>
                </c:pt>
                <c:pt idx="15683">
                  <c:v>2.2285408973690002</c:v>
                </c:pt>
                <c:pt idx="15684">
                  <c:v>2.2286305427549999</c:v>
                </c:pt>
                <c:pt idx="15685">
                  <c:v>2.2287240028380002</c:v>
                </c:pt>
                <c:pt idx="15686">
                  <c:v>2.228861093521</c:v>
                </c:pt>
                <c:pt idx="15687">
                  <c:v>2.2292146682739999</c:v>
                </c:pt>
                <c:pt idx="15688">
                  <c:v>2.2295629978179998</c:v>
                </c:pt>
                <c:pt idx="15689">
                  <c:v>2.2297127246859998</c:v>
                </c:pt>
                <c:pt idx="15690">
                  <c:v>2.2300498485569999</c:v>
                </c:pt>
                <c:pt idx="15691">
                  <c:v>2.2302653789520002</c:v>
                </c:pt>
                <c:pt idx="15692">
                  <c:v>2.230406045914</c:v>
                </c:pt>
                <c:pt idx="15693">
                  <c:v>2.2304918766020001</c:v>
                </c:pt>
                <c:pt idx="15694">
                  <c:v>2.2307884693150002</c:v>
                </c:pt>
                <c:pt idx="15695">
                  <c:v>2.231103420258</c:v>
                </c:pt>
                <c:pt idx="15696">
                  <c:v>2.2312180995939999</c:v>
                </c:pt>
                <c:pt idx="15697">
                  <c:v>2.2313230037689999</c:v>
                </c:pt>
                <c:pt idx="15698">
                  <c:v>2.2314336299900002</c:v>
                </c:pt>
                <c:pt idx="15699">
                  <c:v>2.2316138744349998</c:v>
                </c:pt>
                <c:pt idx="15700">
                  <c:v>2.2319443225860001</c:v>
                </c:pt>
                <c:pt idx="15701">
                  <c:v>2.232121706009</c:v>
                </c:pt>
                <c:pt idx="15702">
                  <c:v>2.2322311401369999</c:v>
                </c:pt>
                <c:pt idx="15703">
                  <c:v>2.2325797080990002</c:v>
                </c:pt>
                <c:pt idx="15704">
                  <c:v>2.2326600551609999</c:v>
                </c:pt>
                <c:pt idx="15705">
                  <c:v>2.2327849864960001</c:v>
                </c:pt>
                <c:pt idx="15706">
                  <c:v>2.2329404354100002</c:v>
                </c:pt>
                <c:pt idx="15707">
                  <c:v>2.2330882549290001</c:v>
                </c:pt>
                <c:pt idx="15708">
                  <c:v>2.233232975006</c:v>
                </c:pt>
                <c:pt idx="15709">
                  <c:v>2.2333419322969998</c:v>
                </c:pt>
                <c:pt idx="15710">
                  <c:v>2.2334990501399998</c:v>
                </c:pt>
                <c:pt idx="15711">
                  <c:v>2.2336096763610001</c:v>
                </c:pt>
                <c:pt idx="15712">
                  <c:v>2.2336854934689998</c:v>
                </c:pt>
                <c:pt idx="15713">
                  <c:v>2.2339174747469999</c:v>
                </c:pt>
                <c:pt idx="15714">
                  <c:v>2.2341101169590001</c:v>
                </c:pt>
                <c:pt idx="15715">
                  <c:v>2.234427452087</c:v>
                </c:pt>
                <c:pt idx="15716">
                  <c:v>2.2346966266630002</c:v>
                </c:pt>
                <c:pt idx="15717">
                  <c:v>2.2349045276639998</c:v>
                </c:pt>
                <c:pt idx="15718">
                  <c:v>2.2350475788119999</c:v>
                </c:pt>
                <c:pt idx="15719">
                  <c:v>2.2352631092070001</c:v>
                </c:pt>
                <c:pt idx="15720">
                  <c:v>2.2356073856349998</c:v>
                </c:pt>
                <c:pt idx="15721">
                  <c:v>2.2357523441309999</c:v>
                </c:pt>
                <c:pt idx="15722">
                  <c:v>2.2358379364009999</c:v>
                </c:pt>
                <c:pt idx="15723">
                  <c:v>2.235914945602</c:v>
                </c:pt>
                <c:pt idx="15724">
                  <c:v>2.2359662055970002</c:v>
                </c:pt>
                <c:pt idx="15725">
                  <c:v>2.2360165119170001</c:v>
                </c:pt>
                <c:pt idx="15726">
                  <c:v>2.2361018657680001</c:v>
                </c:pt>
                <c:pt idx="15727">
                  <c:v>2.23619222641</c:v>
                </c:pt>
                <c:pt idx="15728">
                  <c:v>2.2364928722380002</c:v>
                </c:pt>
                <c:pt idx="15729">
                  <c:v>2.236807823181</c:v>
                </c:pt>
                <c:pt idx="15730">
                  <c:v>2.2370908260350002</c:v>
                </c:pt>
                <c:pt idx="15731">
                  <c:v>2.237196445465</c:v>
                </c:pt>
                <c:pt idx="15732">
                  <c:v>2.2373051643370001</c:v>
                </c:pt>
                <c:pt idx="15733">
                  <c:v>2.2373774051669999</c:v>
                </c:pt>
                <c:pt idx="15734">
                  <c:v>2.2374870777129998</c:v>
                </c:pt>
                <c:pt idx="15735">
                  <c:v>2.2375988960269999</c:v>
                </c:pt>
                <c:pt idx="15736">
                  <c:v>2.2376973629000001</c:v>
                </c:pt>
                <c:pt idx="15737">
                  <c:v>2.2378628253940001</c:v>
                </c:pt>
                <c:pt idx="15738">
                  <c:v>2.2381451129909999</c:v>
                </c:pt>
                <c:pt idx="15739">
                  <c:v>2.2383956909179998</c:v>
                </c:pt>
                <c:pt idx="15740">
                  <c:v>2.2387909889220001</c:v>
                </c:pt>
                <c:pt idx="15741">
                  <c:v>2.239161729813</c:v>
                </c:pt>
                <c:pt idx="15742">
                  <c:v>2.2395279407499999</c:v>
                </c:pt>
                <c:pt idx="15743">
                  <c:v>2.2399230003359998</c:v>
                </c:pt>
                <c:pt idx="15744">
                  <c:v>2.240084409714</c:v>
                </c:pt>
                <c:pt idx="15745">
                  <c:v>2.2404515743259998</c:v>
                </c:pt>
                <c:pt idx="15746">
                  <c:v>2.2406015396119998</c:v>
                </c:pt>
                <c:pt idx="15747">
                  <c:v>2.2409439086909999</c:v>
                </c:pt>
                <c:pt idx="15748">
                  <c:v>2.2412745952609998</c:v>
                </c:pt>
                <c:pt idx="15749">
                  <c:v>2.2416150569919999</c:v>
                </c:pt>
                <c:pt idx="15750">
                  <c:v>2.2419369220730001</c:v>
                </c:pt>
                <c:pt idx="15751">
                  <c:v>2.2421262264249999</c:v>
                </c:pt>
                <c:pt idx="15752">
                  <c:v>2.2422194480900002</c:v>
                </c:pt>
                <c:pt idx="15753">
                  <c:v>2.242482185364</c:v>
                </c:pt>
                <c:pt idx="15754">
                  <c:v>2.242593765259</c:v>
                </c:pt>
                <c:pt idx="15755">
                  <c:v>2.2426760196690001</c:v>
                </c:pt>
                <c:pt idx="15756">
                  <c:v>2.2427794933320002</c:v>
                </c:pt>
                <c:pt idx="15757">
                  <c:v>2.242860794067</c:v>
                </c:pt>
                <c:pt idx="15758">
                  <c:v>2.242937088013</c:v>
                </c:pt>
                <c:pt idx="15759">
                  <c:v>2.243090629578</c:v>
                </c:pt>
                <c:pt idx="15760">
                  <c:v>2.2435369491579999</c:v>
                </c:pt>
                <c:pt idx="15761">
                  <c:v>2.2436370849610001</c:v>
                </c:pt>
                <c:pt idx="15762">
                  <c:v>2.243727445602</c:v>
                </c:pt>
                <c:pt idx="15763">
                  <c:v>2.2438244819639999</c:v>
                </c:pt>
                <c:pt idx="15764">
                  <c:v>2.243987083435</c:v>
                </c:pt>
                <c:pt idx="15765">
                  <c:v>2.2441225051879998</c:v>
                </c:pt>
                <c:pt idx="15766">
                  <c:v>2.2442202568049998</c:v>
                </c:pt>
                <c:pt idx="15767">
                  <c:v>2.2443213462829998</c:v>
                </c:pt>
                <c:pt idx="15768">
                  <c:v>2.244424819946</c:v>
                </c:pt>
                <c:pt idx="15769">
                  <c:v>2.244517326355</c:v>
                </c:pt>
                <c:pt idx="15770">
                  <c:v>2.2446043491359999</c:v>
                </c:pt>
                <c:pt idx="15771">
                  <c:v>2.2447252273560001</c:v>
                </c:pt>
                <c:pt idx="15772">
                  <c:v>2.244909524918</c:v>
                </c:pt>
                <c:pt idx="15773">
                  <c:v>2.2451531887049998</c:v>
                </c:pt>
                <c:pt idx="15774">
                  <c:v>2.2454595565800002</c:v>
                </c:pt>
                <c:pt idx="15775">
                  <c:v>2.2456974983219999</c:v>
                </c:pt>
                <c:pt idx="15776">
                  <c:v>2.245980501175</c:v>
                </c:pt>
                <c:pt idx="15777">
                  <c:v>2.2460927963259998</c:v>
                </c:pt>
                <c:pt idx="15778">
                  <c:v>2.2461764812470002</c:v>
                </c:pt>
                <c:pt idx="15779">
                  <c:v>2.2462527751920001</c:v>
                </c:pt>
                <c:pt idx="15780">
                  <c:v>2.2463643550870001</c:v>
                </c:pt>
                <c:pt idx="15781">
                  <c:v>2.2465951442719998</c:v>
                </c:pt>
                <c:pt idx="15782">
                  <c:v>2.246705770493</c:v>
                </c:pt>
                <c:pt idx="15783">
                  <c:v>2.246791362762</c:v>
                </c:pt>
                <c:pt idx="15784">
                  <c:v>2.2468407154080001</c:v>
                </c:pt>
                <c:pt idx="15785">
                  <c:v>2.2469031810760001</c:v>
                </c:pt>
                <c:pt idx="15786">
                  <c:v>2.2470276355740002</c:v>
                </c:pt>
                <c:pt idx="15787">
                  <c:v>2.247432947159</c:v>
                </c:pt>
                <c:pt idx="15788">
                  <c:v>2.2475547790529999</c:v>
                </c:pt>
                <c:pt idx="15789">
                  <c:v>2.247942209244</c:v>
                </c:pt>
                <c:pt idx="15790">
                  <c:v>2.2481434345250002</c:v>
                </c:pt>
                <c:pt idx="15791">
                  <c:v>2.248244047165</c:v>
                </c:pt>
                <c:pt idx="15792">
                  <c:v>2.2484049797060002</c:v>
                </c:pt>
                <c:pt idx="15793">
                  <c:v>2.2485337257390001</c:v>
                </c:pt>
                <c:pt idx="15794">
                  <c:v>2.2486219406129999</c:v>
                </c:pt>
                <c:pt idx="15795">
                  <c:v>2.2488098144530002</c:v>
                </c:pt>
                <c:pt idx="15796">
                  <c:v>2.249103784561</c:v>
                </c:pt>
                <c:pt idx="15797">
                  <c:v>2.2494795322419998</c:v>
                </c:pt>
                <c:pt idx="15798">
                  <c:v>2.249635457993</c:v>
                </c:pt>
                <c:pt idx="15799">
                  <c:v>2.2498950958249999</c:v>
                </c:pt>
                <c:pt idx="15800">
                  <c:v>2.2502706050870001</c:v>
                </c:pt>
                <c:pt idx="15801">
                  <c:v>2.2506144046780001</c:v>
                </c:pt>
                <c:pt idx="15802">
                  <c:v>2.250782966614</c:v>
                </c:pt>
                <c:pt idx="15803">
                  <c:v>2.2509140968320001</c:v>
                </c:pt>
                <c:pt idx="15804">
                  <c:v>2.251002788544</c:v>
                </c:pt>
                <c:pt idx="15805">
                  <c:v>2.2510943412779998</c:v>
                </c:pt>
                <c:pt idx="15806">
                  <c:v>2.2512962818150002</c:v>
                </c:pt>
                <c:pt idx="15807">
                  <c:v>2.2516536712650002</c:v>
                </c:pt>
                <c:pt idx="15808">
                  <c:v>2.2520322799680002</c:v>
                </c:pt>
                <c:pt idx="15809">
                  <c:v>2.2522349357599998</c:v>
                </c:pt>
                <c:pt idx="15810">
                  <c:v>2.2523624896999999</c:v>
                </c:pt>
                <c:pt idx="15811">
                  <c:v>2.2524912357329998</c:v>
                </c:pt>
                <c:pt idx="15812">
                  <c:v>2.2526531219480002</c:v>
                </c:pt>
                <c:pt idx="15813">
                  <c:v>2.252943515778</c:v>
                </c:pt>
                <c:pt idx="15814">
                  <c:v>2.2531602382660001</c:v>
                </c:pt>
                <c:pt idx="15815">
                  <c:v>2.2532813549039998</c:v>
                </c:pt>
                <c:pt idx="15816">
                  <c:v>2.2533977031710002</c:v>
                </c:pt>
                <c:pt idx="15817">
                  <c:v>2.2534618377690001</c:v>
                </c:pt>
                <c:pt idx="15818">
                  <c:v>2.2535049915309999</c:v>
                </c:pt>
                <c:pt idx="15819">
                  <c:v>2.2535581588750002</c:v>
                </c:pt>
                <c:pt idx="15820">
                  <c:v>2.2536649703979998</c:v>
                </c:pt>
                <c:pt idx="15821">
                  <c:v>2.2539262771609998</c:v>
                </c:pt>
                <c:pt idx="15822">
                  <c:v>2.2541501522059999</c:v>
                </c:pt>
                <c:pt idx="15823">
                  <c:v>2.2543416023249998</c:v>
                </c:pt>
                <c:pt idx="15824">
                  <c:v>2.2546515464780001</c:v>
                </c:pt>
                <c:pt idx="15825">
                  <c:v>2.254828929901</c:v>
                </c:pt>
                <c:pt idx="15826">
                  <c:v>2.2549679279329999</c:v>
                </c:pt>
                <c:pt idx="15827">
                  <c:v>2.2551474571229999</c:v>
                </c:pt>
                <c:pt idx="15828">
                  <c:v>2.2553610801700001</c:v>
                </c:pt>
                <c:pt idx="15829">
                  <c:v>2.2557170391080001</c:v>
                </c:pt>
                <c:pt idx="15830">
                  <c:v>2.2560849189760002</c:v>
                </c:pt>
                <c:pt idx="15831">
                  <c:v>2.2564060688019998</c:v>
                </c:pt>
                <c:pt idx="15832">
                  <c:v>2.2564964294430001</c:v>
                </c:pt>
                <c:pt idx="15833">
                  <c:v>2.2565886974330001</c:v>
                </c:pt>
                <c:pt idx="15834">
                  <c:v>2.2568633556369999</c:v>
                </c:pt>
                <c:pt idx="15835">
                  <c:v>2.2571437358859998</c:v>
                </c:pt>
                <c:pt idx="15836">
                  <c:v>2.257364034653</c:v>
                </c:pt>
                <c:pt idx="15837">
                  <c:v>2.2575860023500001</c:v>
                </c:pt>
                <c:pt idx="15838">
                  <c:v>2.2577860355379999</c:v>
                </c:pt>
                <c:pt idx="15839">
                  <c:v>2.258109092712</c:v>
                </c:pt>
                <c:pt idx="15840">
                  <c:v>2.2582180500029998</c:v>
                </c:pt>
                <c:pt idx="15841">
                  <c:v>2.2582910060880002</c:v>
                </c:pt>
                <c:pt idx="15842">
                  <c:v>2.258359909058</c:v>
                </c:pt>
                <c:pt idx="15843">
                  <c:v>2.2584657669069998</c:v>
                </c:pt>
                <c:pt idx="15844">
                  <c:v>2.2587068080899999</c:v>
                </c:pt>
                <c:pt idx="15845">
                  <c:v>2.2589242458340002</c:v>
                </c:pt>
                <c:pt idx="15846">
                  <c:v>2.2591931819919999</c:v>
                </c:pt>
                <c:pt idx="15847">
                  <c:v>2.2595024108890001</c:v>
                </c:pt>
                <c:pt idx="15848">
                  <c:v>2.2598257064820002</c:v>
                </c:pt>
                <c:pt idx="15849">
                  <c:v>2.259910583496</c:v>
                </c:pt>
                <c:pt idx="15850">
                  <c:v>2.259999513626</c:v>
                </c:pt>
                <c:pt idx="15851">
                  <c:v>2.2600827217099999</c:v>
                </c:pt>
                <c:pt idx="15852">
                  <c:v>2.2601659297940002</c:v>
                </c:pt>
                <c:pt idx="15853">
                  <c:v>2.26029920578</c:v>
                </c:pt>
                <c:pt idx="15854">
                  <c:v>2.2606146335599999</c:v>
                </c:pt>
                <c:pt idx="15855">
                  <c:v>2.2609608173370002</c:v>
                </c:pt>
                <c:pt idx="15856">
                  <c:v>2.261260271072</c:v>
                </c:pt>
                <c:pt idx="15857">
                  <c:v>2.261413812637</c:v>
                </c:pt>
                <c:pt idx="15858">
                  <c:v>2.2617609500890001</c:v>
                </c:pt>
                <c:pt idx="15859">
                  <c:v>2.261923074722</c:v>
                </c:pt>
                <c:pt idx="15860">
                  <c:v>2.2622780799869999</c:v>
                </c:pt>
                <c:pt idx="15861">
                  <c:v>2.262616634369</c:v>
                </c:pt>
                <c:pt idx="15862">
                  <c:v>2.2629404067990002</c:v>
                </c:pt>
                <c:pt idx="15863">
                  <c:v>2.2632904052730001</c:v>
                </c:pt>
                <c:pt idx="15864">
                  <c:v>2.2634930610659998</c:v>
                </c:pt>
                <c:pt idx="15865">
                  <c:v>2.2636880874630001</c:v>
                </c:pt>
                <c:pt idx="15866">
                  <c:v>2.2640402317050001</c:v>
                </c:pt>
                <c:pt idx="15867">
                  <c:v>2.26438498497</c:v>
                </c:pt>
                <c:pt idx="15868">
                  <c:v>2.2647464275360001</c:v>
                </c:pt>
                <c:pt idx="15869">
                  <c:v>2.2650992870329998</c:v>
                </c:pt>
                <c:pt idx="15870">
                  <c:v>2.2653143405909999</c:v>
                </c:pt>
                <c:pt idx="15871">
                  <c:v>2.26540017128</c:v>
                </c:pt>
                <c:pt idx="15872">
                  <c:v>2.2655348777770001</c:v>
                </c:pt>
                <c:pt idx="15873">
                  <c:v>2.2656219005580001</c:v>
                </c:pt>
                <c:pt idx="15874">
                  <c:v>2.2657458782200002</c:v>
                </c:pt>
                <c:pt idx="15875">
                  <c:v>2.2660982608800002</c:v>
                </c:pt>
                <c:pt idx="15876">
                  <c:v>2.2664384841919998</c:v>
                </c:pt>
                <c:pt idx="15877">
                  <c:v>2.2666406631470002</c:v>
                </c:pt>
                <c:pt idx="15878">
                  <c:v>2.2667942047120002</c:v>
                </c:pt>
                <c:pt idx="15879">
                  <c:v>2.2669692039489999</c:v>
                </c:pt>
                <c:pt idx="15880">
                  <c:v>2.2671687603000001</c:v>
                </c:pt>
                <c:pt idx="15881">
                  <c:v>2.2674241065979999</c:v>
                </c:pt>
                <c:pt idx="15882">
                  <c:v>2.2675664424900002</c:v>
                </c:pt>
                <c:pt idx="15883">
                  <c:v>2.2676837444309998</c:v>
                </c:pt>
                <c:pt idx="15884">
                  <c:v>2.2680253982540002</c:v>
                </c:pt>
                <c:pt idx="15885">
                  <c:v>2.2682743072510001</c:v>
                </c:pt>
                <c:pt idx="15886">
                  <c:v>2.2683217525480002</c:v>
                </c:pt>
                <c:pt idx="15887">
                  <c:v>2.2683548927310002</c:v>
                </c:pt>
                <c:pt idx="15888">
                  <c:v>2.268525123596</c:v>
                </c:pt>
                <c:pt idx="15889">
                  <c:v>2.2686545848850002</c:v>
                </c:pt>
                <c:pt idx="15890">
                  <c:v>2.2687335014340002</c:v>
                </c:pt>
                <c:pt idx="15891">
                  <c:v>2.2688322067260001</c:v>
                </c:pt>
                <c:pt idx="15892">
                  <c:v>2.268882513046</c:v>
                </c:pt>
                <c:pt idx="15893">
                  <c:v>2.2689301967620001</c:v>
                </c:pt>
                <c:pt idx="15894">
                  <c:v>2.268982172012</c:v>
                </c:pt>
                <c:pt idx="15895">
                  <c:v>2.2690856456759998</c:v>
                </c:pt>
                <c:pt idx="15896">
                  <c:v>2.2691915035250001</c:v>
                </c:pt>
                <c:pt idx="15897">
                  <c:v>2.2692911624910002</c:v>
                </c:pt>
                <c:pt idx="15898">
                  <c:v>2.269518852234</c:v>
                </c:pt>
                <c:pt idx="15899">
                  <c:v>2.2697243690489999</c:v>
                </c:pt>
                <c:pt idx="15900">
                  <c:v>2.2701058387759998</c:v>
                </c:pt>
                <c:pt idx="15901">
                  <c:v>2.2702994346619998</c:v>
                </c:pt>
                <c:pt idx="15902">
                  <c:v>2.2706484794619999</c:v>
                </c:pt>
                <c:pt idx="15903">
                  <c:v>2.2708921432500002</c:v>
                </c:pt>
                <c:pt idx="15904">
                  <c:v>2.2709755897520001</c:v>
                </c:pt>
                <c:pt idx="15905">
                  <c:v>2.271297931671</c:v>
                </c:pt>
                <c:pt idx="15906">
                  <c:v>2.2716090679169998</c:v>
                </c:pt>
                <c:pt idx="15907">
                  <c:v>2.2717628478999998</c:v>
                </c:pt>
                <c:pt idx="15908">
                  <c:v>2.2718861103060002</c:v>
                </c:pt>
                <c:pt idx="15909">
                  <c:v>2.2720031738280002</c:v>
                </c:pt>
                <c:pt idx="15910">
                  <c:v>2.2722048759460001</c:v>
                </c:pt>
                <c:pt idx="15911">
                  <c:v>2.2723624706269998</c:v>
                </c:pt>
                <c:pt idx="15912">
                  <c:v>2.2724823951720001</c:v>
                </c:pt>
                <c:pt idx="15913">
                  <c:v>2.2727322578429998</c:v>
                </c:pt>
                <c:pt idx="15914">
                  <c:v>2.272820234299</c:v>
                </c:pt>
                <c:pt idx="15915">
                  <c:v>2.2729034423829999</c:v>
                </c:pt>
                <c:pt idx="15916">
                  <c:v>2.2729918956759998</c:v>
                </c:pt>
                <c:pt idx="15917">
                  <c:v>2.2732954025269998</c:v>
                </c:pt>
                <c:pt idx="15918">
                  <c:v>2.2735900878909998</c:v>
                </c:pt>
                <c:pt idx="15919">
                  <c:v>2.273714780807</c:v>
                </c:pt>
                <c:pt idx="15920">
                  <c:v>2.2738759517670002</c:v>
                </c:pt>
                <c:pt idx="15921">
                  <c:v>2.2742455005650002</c:v>
                </c:pt>
                <c:pt idx="15922">
                  <c:v>2.2745258808140001</c:v>
                </c:pt>
                <c:pt idx="15923">
                  <c:v>2.2746210098269999</c:v>
                </c:pt>
                <c:pt idx="15924">
                  <c:v>2.2749569416050002</c:v>
                </c:pt>
                <c:pt idx="15925">
                  <c:v>2.2753112316130002</c:v>
                </c:pt>
                <c:pt idx="15926">
                  <c:v>2.2755048274990002</c:v>
                </c:pt>
                <c:pt idx="15927">
                  <c:v>2.275839090347</c:v>
                </c:pt>
                <c:pt idx="15928">
                  <c:v>2.2759866714479999</c:v>
                </c:pt>
                <c:pt idx="15929">
                  <c:v>2.2763018608090002</c:v>
                </c:pt>
                <c:pt idx="15930">
                  <c:v>2.276559114456</c:v>
                </c:pt>
                <c:pt idx="15931">
                  <c:v>2.2767128944400001</c:v>
                </c:pt>
                <c:pt idx="15932">
                  <c:v>2.2769641876220001</c:v>
                </c:pt>
                <c:pt idx="15933">
                  <c:v>2.2773172855379999</c:v>
                </c:pt>
                <c:pt idx="15934">
                  <c:v>2.2776510715480001</c:v>
                </c:pt>
                <c:pt idx="15935">
                  <c:v>2.2779548168180002</c:v>
                </c:pt>
                <c:pt idx="15936">
                  <c:v>2.2780632972719999</c:v>
                </c:pt>
                <c:pt idx="15937">
                  <c:v>2.2781448364260002</c:v>
                </c:pt>
                <c:pt idx="15938">
                  <c:v>2.2784681320189999</c:v>
                </c:pt>
                <c:pt idx="15939">
                  <c:v>2.2787146568300001</c:v>
                </c:pt>
                <c:pt idx="15940">
                  <c:v>2.2788724899289998</c:v>
                </c:pt>
                <c:pt idx="15941">
                  <c:v>2.2790935039520002</c:v>
                </c:pt>
                <c:pt idx="15942">
                  <c:v>2.2792518138890001</c:v>
                </c:pt>
                <c:pt idx="15943">
                  <c:v>2.2794339656829998</c:v>
                </c:pt>
                <c:pt idx="15944">
                  <c:v>2.2797207832340001</c:v>
                </c:pt>
                <c:pt idx="15945">
                  <c:v>2.2798073291779999</c:v>
                </c:pt>
                <c:pt idx="15946">
                  <c:v>2.279922962189</c:v>
                </c:pt>
                <c:pt idx="15947">
                  <c:v>2.2801997661589999</c:v>
                </c:pt>
                <c:pt idx="15948">
                  <c:v>2.280283927917</c:v>
                </c:pt>
                <c:pt idx="15949">
                  <c:v>2.280365943909</c:v>
                </c:pt>
                <c:pt idx="15950">
                  <c:v>2.2804138660429998</c:v>
                </c:pt>
                <c:pt idx="15951">
                  <c:v>2.2805068492889999</c:v>
                </c:pt>
                <c:pt idx="15952">
                  <c:v>2.2805881500240002</c:v>
                </c:pt>
                <c:pt idx="15953">
                  <c:v>2.2806661129000001</c:v>
                </c:pt>
                <c:pt idx="15954">
                  <c:v>2.2807466983800002</c:v>
                </c:pt>
                <c:pt idx="15955">
                  <c:v>2.280859231949</c:v>
                </c:pt>
                <c:pt idx="15956">
                  <c:v>2.2809424400329998</c:v>
                </c:pt>
                <c:pt idx="15957">
                  <c:v>2.281023263931</c:v>
                </c:pt>
                <c:pt idx="15958">
                  <c:v>2.2811024189000002</c:v>
                </c:pt>
                <c:pt idx="15959">
                  <c:v>2.2811474800110001</c:v>
                </c:pt>
                <c:pt idx="15960">
                  <c:v>2.2812268733979999</c:v>
                </c:pt>
                <c:pt idx="15961">
                  <c:v>2.2812669277189999</c:v>
                </c:pt>
                <c:pt idx="15962">
                  <c:v>2.2813439369199999</c:v>
                </c:pt>
                <c:pt idx="15963">
                  <c:v>2.2814245224</c:v>
                </c:pt>
                <c:pt idx="15964">
                  <c:v>2.2815101146700001</c:v>
                </c:pt>
                <c:pt idx="15965">
                  <c:v>2.2815806865689998</c:v>
                </c:pt>
                <c:pt idx="15966">
                  <c:v>2.2818892002109998</c:v>
                </c:pt>
                <c:pt idx="15967">
                  <c:v>2.2820110321040001</c:v>
                </c:pt>
                <c:pt idx="15968">
                  <c:v>2.2820825576780002</c:v>
                </c:pt>
                <c:pt idx="15969">
                  <c:v>2.2821335792539998</c:v>
                </c:pt>
                <c:pt idx="15970">
                  <c:v>2.2821848392490001</c:v>
                </c:pt>
                <c:pt idx="15971">
                  <c:v>2.282205581665</c:v>
                </c:pt>
                <c:pt idx="15972">
                  <c:v>2.282263278961</c:v>
                </c:pt>
                <c:pt idx="15973">
                  <c:v>2.2823104858400001</c:v>
                </c:pt>
                <c:pt idx="15974">
                  <c:v>2.2823791503909998</c:v>
                </c:pt>
                <c:pt idx="15975">
                  <c:v>2.2824442386629999</c:v>
                </c:pt>
                <c:pt idx="15976">
                  <c:v>2.2825477123260001</c:v>
                </c:pt>
                <c:pt idx="15977">
                  <c:v>2.2826924324040001</c:v>
                </c:pt>
                <c:pt idx="15978">
                  <c:v>2.28302526474</c:v>
                </c:pt>
                <c:pt idx="15979">
                  <c:v>2.2831585407260002</c:v>
                </c:pt>
                <c:pt idx="15980">
                  <c:v>2.2835311889650001</c:v>
                </c:pt>
                <c:pt idx="15981">
                  <c:v>2.283872842789</c:v>
                </c:pt>
                <c:pt idx="15982">
                  <c:v>2.2840931415560002</c:v>
                </c:pt>
                <c:pt idx="15983">
                  <c:v>2.2842526435849999</c:v>
                </c:pt>
                <c:pt idx="15984">
                  <c:v>2.2844328880310001</c:v>
                </c:pt>
                <c:pt idx="15985">
                  <c:v>2.2845797538760002</c:v>
                </c:pt>
                <c:pt idx="15986">
                  <c:v>2.2847752571109998</c:v>
                </c:pt>
                <c:pt idx="15987">
                  <c:v>2.284904956818</c:v>
                </c:pt>
                <c:pt idx="15988">
                  <c:v>2.2850368022919998</c:v>
                </c:pt>
                <c:pt idx="15989">
                  <c:v>2.2852048873899999</c:v>
                </c:pt>
                <c:pt idx="15990">
                  <c:v>2.285484075546</c:v>
                </c:pt>
                <c:pt idx="15991">
                  <c:v>2.2858412265779999</c:v>
                </c:pt>
                <c:pt idx="15992">
                  <c:v>2.2860128879550001</c:v>
                </c:pt>
                <c:pt idx="15993">
                  <c:v>2.286127567291</c:v>
                </c:pt>
                <c:pt idx="15994">
                  <c:v>2.2862453460690002</c:v>
                </c:pt>
                <c:pt idx="15995">
                  <c:v>2.2863364219669999</c:v>
                </c:pt>
                <c:pt idx="15996">
                  <c:v>2.286430835724</c:v>
                </c:pt>
                <c:pt idx="15997">
                  <c:v>2.2864775657649998</c:v>
                </c:pt>
                <c:pt idx="15998">
                  <c:v>2.286570310593</c:v>
                </c:pt>
                <c:pt idx="15999">
                  <c:v>2.2866673469540002</c:v>
                </c:pt>
                <c:pt idx="16000">
                  <c:v>2.2867555618290001</c:v>
                </c:pt>
                <c:pt idx="16001">
                  <c:v>2.287050008774</c:v>
                </c:pt>
                <c:pt idx="16002">
                  <c:v>2.2874262332919999</c:v>
                </c:pt>
                <c:pt idx="16003">
                  <c:v>2.2877709865570002</c:v>
                </c:pt>
                <c:pt idx="16004">
                  <c:v>2.2880399227139998</c:v>
                </c:pt>
                <c:pt idx="16005">
                  <c:v>2.2883524894709999</c:v>
                </c:pt>
                <c:pt idx="16006">
                  <c:v>2.2886381149289998</c:v>
                </c:pt>
                <c:pt idx="16007">
                  <c:v>2.2889771461490001</c:v>
                </c:pt>
                <c:pt idx="16008">
                  <c:v>2.28910946846</c:v>
                </c:pt>
                <c:pt idx="16009">
                  <c:v>2.2893497943879999</c:v>
                </c:pt>
                <c:pt idx="16010">
                  <c:v>2.2894799709320002</c:v>
                </c:pt>
                <c:pt idx="16011">
                  <c:v>2.2898130416870002</c:v>
                </c:pt>
                <c:pt idx="16012">
                  <c:v>2.2899217605589999</c:v>
                </c:pt>
                <c:pt idx="16013">
                  <c:v>2.28999376297</c:v>
                </c:pt>
                <c:pt idx="16014">
                  <c:v>2.2900729179380002</c:v>
                </c:pt>
                <c:pt idx="16015">
                  <c:v>2.2901527881620001</c:v>
                </c:pt>
                <c:pt idx="16016">
                  <c:v>2.2902269363399999</c:v>
                </c:pt>
                <c:pt idx="16017">
                  <c:v>2.2905154228210001</c:v>
                </c:pt>
                <c:pt idx="16018">
                  <c:v>2.2908158302310002</c:v>
                </c:pt>
                <c:pt idx="16019">
                  <c:v>2.2911660671230001</c:v>
                </c:pt>
                <c:pt idx="16020">
                  <c:v>2.2915081977840002</c:v>
                </c:pt>
                <c:pt idx="16021">
                  <c:v>2.291845798492</c:v>
                </c:pt>
                <c:pt idx="16022">
                  <c:v>2.291997432709</c:v>
                </c:pt>
                <c:pt idx="16023">
                  <c:v>2.2921569347380002</c:v>
                </c:pt>
                <c:pt idx="16024">
                  <c:v>2.2923691272740001</c:v>
                </c:pt>
                <c:pt idx="16025">
                  <c:v>2.2926332950589998</c:v>
                </c:pt>
                <c:pt idx="16026">
                  <c:v>2.292822360992</c:v>
                </c:pt>
                <c:pt idx="16027">
                  <c:v>2.2929699420929999</c:v>
                </c:pt>
                <c:pt idx="16028">
                  <c:v>2.2931432724</c:v>
                </c:pt>
                <c:pt idx="16029">
                  <c:v>2.2933816909789999</c:v>
                </c:pt>
                <c:pt idx="16030">
                  <c:v>2.2934803962710002</c:v>
                </c:pt>
                <c:pt idx="16031">
                  <c:v>2.293666124344</c:v>
                </c:pt>
                <c:pt idx="16032">
                  <c:v>2.2939064502719999</c:v>
                </c:pt>
                <c:pt idx="16033">
                  <c:v>2.294003009796</c:v>
                </c:pt>
                <c:pt idx="16034">
                  <c:v>2.29434466362</c:v>
                </c:pt>
                <c:pt idx="16035">
                  <c:v>2.2945215702059998</c:v>
                </c:pt>
                <c:pt idx="16036">
                  <c:v>2.294850111008</c:v>
                </c:pt>
                <c:pt idx="16037">
                  <c:v>2.294986486435</c:v>
                </c:pt>
                <c:pt idx="16038">
                  <c:v>2.2953851222989998</c:v>
                </c:pt>
                <c:pt idx="16039">
                  <c:v>2.295691013336</c:v>
                </c:pt>
                <c:pt idx="16040">
                  <c:v>2.2960107326510002</c:v>
                </c:pt>
                <c:pt idx="16041">
                  <c:v>2.2962644100189999</c:v>
                </c:pt>
                <c:pt idx="16042">
                  <c:v>2.2963428497309999</c:v>
                </c:pt>
                <c:pt idx="16043">
                  <c:v>2.2964365482329998</c:v>
                </c:pt>
                <c:pt idx="16044">
                  <c:v>2.2965002059940001</c:v>
                </c:pt>
                <c:pt idx="16045">
                  <c:v>2.2965643405909999</c:v>
                </c:pt>
                <c:pt idx="16046">
                  <c:v>2.2966959476470001</c:v>
                </c:pt>
                <c:pt idx="16047">
                  <c:v>2.296825885773</c:v>
                </c:pt>
                <c:pt idx="16048">
                  <c:v>2.296913385391</c:v>
                </c:pt>
                <c:pt idx="16049">
                  <c:v>2.2969617843629999</c:v>
                </c:pt>
                <c:pt idx="16050">
                  <c:v>2.2970070838929999</c:v>
                </c:pt>
                <c:pt idx="16051">
                  <c:v>2.2970550060270001</c:v>
                </c:pt>
                <c:pt idx="16052">
                  <c:v>2.2971510887150002</c:v>
                </c:pt>
                <c:pt idx="16053">
                  <c:v>2.2971971034999998</c:v>
                </c:pt>
                <c:pt idx="16054">
                  <c:v>2.2972471714020002</c:v>
                </c:pt>
                <c:pt idx="16055">
                  <c:v>2.297337055206</c:v>
                </c:pt>
                <c:pt idx="16056">
                  <c:v>2.2974512577059998</c:v>
                </c:pt>
                <c:pt idx="16057">
                  <c:v>2.2975268363949999</c:v>
                </c:pt>
                <c:pt idx="16058">
                  <c:v>2.297644138336</c:v>
                </c:pt>
                <c:pt idx="16059">
                  <c:v>2.2977271080019999</c:v>
                </c:pt>
                <c:pt idx="16060">
                  <c:v>2.297846078873</c:v>
                </c:pt>
                <c:pt idx="16061">
                  <c:v>2.297935247421</c:v>
                </c:pt>
                <c:pt idx="16062">
                  <c:v>2.2980649471280001</c:v>
                </c:pt>
                <c:pt idx="16063">
                  <c:v>2.2981488704680002</c:v>
                </c:pt>
                <c:pt idx="16064">
                  <c:v>2.2984876632689999</c:v>
                </c:pt>
                <c:pt idx="16065">
                  <c:v>2.29860830307</c:v>
                </c:pt>
                <c:pt idx="16066">
                  <c:v>2.2987523078919998</c:v>
                </c:pt>
                <c:pt idx="16067">
                  <c:v>2.2988557815549999</c:v>
                </c:pt>
                <c:pt idx="16068">
                  <c:v>2.2989873886110002</c:v>
                </c:pt>
                <c:pt idx="16069">
                  <c:v>2.2991168498989998</c:v>
                </c:pt>
                <c:pt idx="16070">
                  <c:v>2.299218654633</c:v>
                </c:pt>
                <c:pt idx="16071">
                  <c:v>2.2993612289429999</c:v>
                </c:pt>
                <c:pt idx="16072">
                  <c:v>2.2995800971980001</c:v>
                </c:pt>
                <c:pt idx="16073">
                  <c:v>2.299693107605</c:v>
                </c:pt>
                <c:pt idx="16074">
                  <c:v>2.2998003959659998</c:v>
                </c:pt>
                <c:pt idx="16075">
                  <c:v>2.2999260425569998</c:v>
                </c:pt>
                <c:pt idx="16076">
                  <c:v>2.300013780594</c:v>
                </c:pt>
                <c:pt idx="16077">
                  <c:v>2.3000686168670001</c:v>
                </c:pt>
                <c:pt idx="16078">
                  <c:v>2.3001568317409999</c:v>
                </c:pt>
                <c:pt idx="16079">
                  <c:v>2.3002698421479999</c:v>
                </c:pt>
                <c:pt idx="16080">
                  <c:v>2.300373315811</c:v>
                </c:pt>
                <c:pt idx="16081">
                  <c:v>2.3005082607270002</c:v>
                </c:pt>
                <c:pt idx="16082">
                  <c:v>2.3006877899170002</c:v>
                </c:pt>
                <c:pt idx="16083">
                  <c:v>2.3008365631099998</c:v>
                </c:pt>
                <c:pt idx="16084">
                  <c:v>2.3010025024409999</c:v>
                </c:pt>
                <c:pt idx="16085">
                  <c:v>2.3011448383330002</c:v>
                </c:pt>
                <c:pt idx="16086">
                  <c:v>2.301262617111</c:v>
                </c:pt>
                <c:pt idx="16087">
                  <c:v>2.3013434410100002</c:v>
                </c:pt>
                <c:pt idx="16088">
                  <c:v>2.3014304637910001</c:v>
                </c:pt>
                <c:pt idx="16089">
                  <c:v>2.3015358448029999</c:v>
                </c:pt>
                <c:pt idx="16090">
                  <c:v>2.3016788959499999</c:v>
                </c:pt>
                <c:pt idx="16091">
                  <c:v>2.3018238544459999</c:v>
                </c:pt>
                <c:pt idx="16092">
                  <c:v>2.3019046783450001</c:v>
                </c:pt>
                <c:pt idx="16093">
                  <c:v>2.301984548569</c:v>
                </c:pt>
                <c:pt idx="16094">
                  <c:v>2.3020970821379998</c:v>
                </c:pt>
                <c:pt idx="16095">
                  <c:v>2.302233695984</c:v>
                </c:pt>
                <c:pt idx="16096">
                  <c:v>2.3024613857270002</c:v>
                </c:pt>
                <c:pt idx="16097">
                  <c:v>2.3027646541600002</c:v>
                </c:pt>
                <c:pt idx="16098">
                  <c:v>2.303077936172</c:v>
                </c:pt>
                <c:pt idx="16099">
                  <c:v>2.3033769130709998</c:v>
                </c:pt>
                <c:pt idx="16100">
                  <c:v>2.303520917892</c:v>
                </c:pt>
                <c:pt idx="16101">
                  <c:v>2.3036577701569998</c:v>
                </c:pt>
                <c:pt idx="16102">
                  <c:v>2.3037657737730002</c:v>
                </c:pt>
                <c:pt idx="16103">
                  <c:v>2.3038480281829998</c:v>
                </c:pt>
                <c:pt idx="16104">
                  <c:v>2.3039300441739998</c:v>
                </c:pt>
                <c:pt idx="16105">
                  <c:v>2.3040716648099999</c:v>
                </c:pt>
                <c:pt idx="16106">
                  <c:v>2.3044073581700002</c:v>
                </c:pt>
                <c:pt idx="16107">
                  <c:v>2.304522037506</c:v>
                </c:pt>
                <c:pt idx="16108">
                  <c:v>2.3046016693119999</c:v>
                </c:pt>
                <c:pt idx="16109">
                  <c:v>2.3049373626710001</c:v>
                </c:pt>
                <c:pt idx="16110">
                  <c:v>2.3051302433009999</c:v>
                </c:pt>
                <c:pt idx="16111">
                  <c:v>2.3053610324860001</c:v>
                </c:pt>
                <c:pt idx="16112">
                  <c:v>2.3056824207309998</c:v>
                </c:pt>
                <c:pt idx="16113">
                  <c:v>2.3059747219090001</c:v>
                </c:pt>
                <c:pt idx="16114">
                  <c:v>2.3061649799350001</c:v>
                </c:pt>
                <c:pt idx="16115">
                  <c:v>2.306479930878</c:v>
                </c:pt>
                <c:pt idx="16116">
                  <c:v>2.306794166565</c:v>
                </c:pt>
                <c:pt idx="16117">
                  <c:v>2.3071107864379998</c:v>
                </c:pt>
                <c:pt idx="16118">
                  <c:v>2.307322263718</c:v>
                </c:pt>
                <c:pt idx="16119">
                  <c:v>2.3074424266819999</c:v>
                </c:pt>
                <c:pt idx="16120">
                  <c:v>2.3075280189509999</c:v>
                </c:pt>
                <c:pt idx="16121">
                  <c:v>2.3076815605159999</c:v>
                </c:pt>
                <c:pt idx="16122">
                  <c:v>2.3078355789180001</c:v>
                </c:pt>
                <c:pt idx="16123">
                  <c:v>2.3080015182500002</c:v>
                </c:pt>
                <c:pt idx="16124">
                  <c:v>2.3081653118130001</c:v>
                </c:pt>
                <c:pt idx="16125">
                  <c:v>2.3083605766300002</c:v>
                </c:pt>
                <c:pt idx="16126">
                  <c:v>2.3086886405940001</c:v>
                </c:pt>
                <c:pt idx="16127">
                  <c:v>2.3090026378630002</c:v>
                </c:pt>
                <c:pt idx="16128">
                  <c:v>2.3093538284299999</c:v>
                </c:pt>
                <c:pt idx="16129">
                  <c:v>2.3096148967739998</c:v>
                </c:pt>
                <c:pt idx="16130">
                  <c:v>2.3098323345180001</c:v>
                </c:pt>
                <c:pt idx="16131">
                  <c:v>2.309947013855</c:v>
                </c:pt>
                <c:pt idx="16132">
                  <c:v>2.310067176819</c:v>
                </c:pt>
                <c:pt idx="16133">
                  <c:v>2.3101747035979998</c:v>
                </c:pt>
                <c:pt idx="16134">
                  <c:v>2.3102569580079999</c:v>
                </c:pt>
                <c:pt idx="16135">
                  <c:v>2.3103642463680001</c:v>
                </c:pt>
                <c:pt idx="16136">
                  <c:v>2.3104882240300002</c:v>
                </c:pt>
                <c:pt idx="16137">
                  <c:v>2.3105924129490001</c:v>
                </c:pt>
                <c:pt idx="16138">
                  <c:v>2.310702085495</c:v>
                </c:pt>
                <c:pt idx="16139">
                  <c:v>2.3109037876129999</c:v>
                </c:pt>
                <c:pt idx="16140">
                  <c:v>2.3111429214479999</c:v>
                </c:pt>
                <c:pt idx="16141">
                  <c:v>2.3112857341769999</c:v>
                </c:pt>
                <c:pt idx="16142">
                  <c:v>2.3115901947020001</c:v>
                </c:pt>
                <c:pt idx="16143">
                  <c:v>2.311692714691</c:v>
                </c:pt>
                <c:pt idx="16144">
                  <c:v>2.3117852211000001</c:v>
                </c:pt>
                <c:pt idx="16145">
                  <c:v>2.3118731975559998</c:v>
                </c:pt>
                <c:pt idx="16146">
                  <c:v>2.3122346401209999</c:v>
                </c:pt>
                <c:pt idx="16147">
                  <c:v>2.3123750686650002</c:v>
                </c:pt>
                <c:pt idx="16148">
                  <c:v>2.312482595444</c:v>
                </c:pt>
                <c:pt idx="16149">
                  <c:v>2.312580347061</c:v>
                </c:pt>
                <c:pt idx="16150">
                  <c:v>2.31272149086</c:v>
                </c:pt>
                <c:pt idx="16151">
                  <c:v>2.3128256797789999</c:v>
                </c:pt>
                <c:pt idx="16152">
                  <c:v>2.3129029273990001</c:v>
                </c:pt>
                <c:pt idx="16153">
                  <c:v>2.3130128383640001</c:v>
                </c:pt>
                <c:pt idx="16154">
                  <c:v>2.3131201267239998</c:v>
                </c:pt>
                <c:pt idx="16155">
                  <c:v>2.313403367996</c:v>
                </c:pt>
                <c:pt idx="16156">
                  <c:v>2.313577651978</c:v>
                </c:pt>
                <c:pt idx="16157">
                  <c:v>2.3138909339899998</c:v>
                </c:pt>
                <c:pt idx="16158">
                  <c:v>2.3140277862550001</c:v>
                </c:pt>
                <c:pt idx="16159">
                  <c:v>2.314128875732</c:v>
                </c:pt>
                <c:pt idx="16160">
                  <c:v>2.3144364356990001</c:v>
                </c:pt>
                <c:pt idx="16161">
                  <c:v>2.3146629333500002</c:v>
                </c:pt>
                <c:pt idx="16162">
                  <c:v>2.3147397041320001</c:v>
                </c:pt>
                <c:pt idx="16163">
                  <c:v>2.3148202896119998</c:v>
                </c:pt>
                <c:pt idx="16164">
                  <c:v>2.3149025440219999</c:v>
                </c:pt>
                <c:pt idx="16165">
                  <c:v>2.3150136470790001</c:v>
                </c:pt>
                <c:pt idx="16166">
                  <c:v>2.3153274059300002</c:v>
                </c:pt>
                <c:pt idx="16167">
                  <c:v>2.3156259059909998</c:v>
                </c:pt>
                <c:pt idx="16168">
                  <c:v>2.3157403469090001</c:v>
                </c:pt>
                <c:pt idx="16169">
                  <c:v>2.315879583359</c:v>
                </c:pt>
                <c:pt idx="16170">
                  <c:v>2.3160314559940001</c:v>
                </c:pt>
                <c:pt idx="16171">
                  <c:v>2.3161149024959999</c:v>
                </c:pt>
                <c:pt idx="16172">
                  <c:v>2.3161993026730001</c:v>
                </c:pt>
                <c:pt idx="16173">
                  <c:v>2.3162832260130002</c:v>
                </c:pt>
                <c:pt idx="16174">
                  <c:v>2.3163704872130002</c:v>
                </c:pt>
                <c:pt idx="16175">
                  <c:v>2.3165345191959998</c:v>
                </c:pt>
                <c:pt idx="16176">
                  <c:v>2.3168826103210001</c:v>
                </c:pt>
                <c:pt idx="16177">
                  <c:v>2.3172304630279998</c:v>
                </c:pt>
                <c:pt idx="16178">
                  <c:v>2.3173556327820002</c:v>
                </c:pt>
                <c:pt idx="16179">
                  <c:v>2.3174459934230001</c:v>
                </c:pt>
                <c:pt idx="16180">
                  <c:v>2.3175349235530001</c:v>
                </c:pt>
                <c:pt idx="16181">
                  <c:v>2.3176255226140001</c:v>
                </c:pt>
                <c:pt idx="16182">
                  <c:v>2.317747116089</c:v>
                </c:pt>
                <c:pt idx="16183">
                  <c:v>2.3178215026859998</c:v>
                </c:pt>
                <c:pt idx="16184">
                  <c:v>2.3180377483369998</c:v>
                </c:pt>
                <c:pt idx="16185">
                  <c:v>2.3181161880490002</c:v>
                </c:pt>
                <c:pt idx="16186">
                  <c:v>2.3181962966919998</c:v>
                </c:pt>
                <c:pt idx="16187">
                  <c:v>2.3182771205899999</c:v>
                </c:pt>
                <c:pt idx="16188">
                  <c:v>2.3183581829070001</c:v>
                </c:pt>
                <c:pt idx="16189">
                  <c:v>2.3186717033390001</c:v>
                </c:pt>
                <c:pt idx="16190">
                  <c:v>2.3187909126280002</c:v>
                </c:pt>
                <c:pt idx="16191">
                  <c:v>2.3189108371730001</c:v>
                </c:pt>
                <c:pt idx="16192">
                  <c:v>2.3191204071040001</c:v>
                </c:pt>
                <c:pt idx="16193">
                  <c:v>2.3192770481110001</c:v>
                </c:pt>
                <c:pt idx="16194">
                  <c:v>2.3194603919980001</c:v>
                </c:pt>
                <c:pt idx="16195">
                  <c:v>2.3196036815640002</c:v>
                </c:pt>
                <c:pt idx="16196">
                  <c:v>2.319715738297</c:v>
                </c:pt>
                <c:pt idx="16197">
                  <c:v>2.31982755661</c:v>
                </c:pt>
                <c:pt idx="16198">
                  <c:v>2.319932460785</c:v>
                </c:pt>
                <c:pt idx="16199">
                  <c:v>2.3200399875639999</c:v>
                </c:pt>
                <c:pt idx="16200">
                  <c:v>2.3203182220460001</c:v>
                </c:pt>
                <c:pt idx="16201">
                  <c:v>2.3204927444460002</c:v>
                </c:pt>
                <c:pt idx="16202">
                  <c:v>2.3206326961519999</c:v>
                </c:pt>
                <c:pt idx="16203">
                  <c:v>2.3209426403050002</c:v>
                </c:pt>
                <c:pt idx="16204">
                  <c:v>2.321278572083</c:v>
                </c:pt>
                <c:pt idx="16205">
                  <c:v>2.3214576244349998</c:v>
                </c:pt>
                <c:pt idx="16206">
                  <c:v>2.3215394020079998</c:v>
                </c:pt>
                <c:pt idx="16207">
                  <c:v>2.3216209411620001</c:v>
                </c:pt>
                <c:pt idx="16208">
                  <c:v>2.3217046260830001</c:v>
                </c:pt>
                <c:pt idx="16209">
                  <c:v>2.3217880725860001</c:v>
                </c:pt>
                <c:pt idx="16210">
                  <c:v>2.3219034671780001</c:v>
                </c:pt>
                <c:pt idx="16211">
                  <c:v>2.322079181671</c:v>
                </c:pt>
                <c:pt idx="16212">
                  <c:v>2.322298765182</c:v>
                </c:pt>
                <c:pt idx="16213">
                  <c:v>2.3224475383760002</c:v>
                </c:pt>
                <c:pt idx="16214">
                  <c:v>2.3225924968720002</c:v>
                </c:pt>
                <c:pt idx="16215">
                  <c:v>2.3226957321169999</c:v>
                </c:pt>
                <c:pt idx="16216">
                  <c:v>2.323085308075</c:v>
                </c:pt>
                <c:pt idx="16217">
                  <c:v>2.323338270187</c:v>
                </c:pt>
                <c:pt idx="16218">
                  <c:v>2.3234593868259998</c:v>
                </c:pt>
                <c:pt idx="16219">
                  <c:v>2.323899745941</c:v>
                </c:pt>
                <c:pt idx="16220">
                  <c:v>2.3242738246919998</c:v>
                </c:pt>
                <c:pt idx="16221">
                  <c:v>2.3244640827179999</c:v>
                </c:pt>
                <c:pt idx="16222">
                  <c:v>2.3246216773990001</c:v>
                </c:pt>
                <c:pt idx="16223">
                  <c:v>2.3248643875120001</c:v>
                </c:pt>
                <c:pt idx="16224">
                  <c:v>2.3250932693480002</c:v>
                </c:pt>
                <c:pt idx="16225">
                  <c:v>2.3252296447749998</c:v>
                </c:pt>
                <c:pt idx="16226">
                  <c:v>2.3255472183229999</c:v>
                </c:pt>
                <c:pt idx="16227">
                  <c:v>2.325751543045</c:v>
                </c:pt>
                <c:pt idx="16228">
                  <c:v>2.325936555862</c:v>
                </c:pt>
                <c:pt idx="16229">
                  <c:v>2.3260896205899999</c:v>
                </c:pt>
                <c:pt idx="16230">
                  <c:v>2.3261828422550002</c:v>
                </c:pt>
                <c:pt idx="16231">
                  <c:v>2.3262512683869998</c:v>
                </c:pt>
                <c:pt idx="16232">
                  <c:v>2.326335906982</c:v>
                </c:pt>
                <c:pt idx="16233">
                  <c:v>2.3264081478119998</c:v>
                </c:pt>
                <c:pt idx="16234">
                  <c:v>2.3265106678010001</c:v>
                </c:pt>
                <c:pt idx="16235">
                  <c:v>2.3266301155089999</c:v>
                </c:pt>
                <c:pt idx="16236">
                  <c:v>2.326757669449</c:v>
                </c:pt>
                <c:pt idx="16237">
                  <c:v>2.3268492221830002</c:v>
                </c:pt>
                <c:pt idx="16238">
                  <c:v>2.3269498348240001</c:v>
                </c:pt>
                <c:pt idx="16239">
                  <c:v>2.3270461559300002</c:v>
                </c:pt>
                <c:pt idx="16240">
                  <c:v>2.3271224498750001</c:v>
                </c:pt>
                <c:pt idx="16241">
                  <c:v>2.3272264003749998</c:v>
                </c:pt>
                <c:pt idx="16242">
                  <c:v>2.3273289203640002</c:v>
                </c:pt>
                <c:pt idx="16243">
                  <c:v>2.327649116516</c:v>
                </c:pt>
                <c:pt idx="16244">
                  <c:v>2.3277714252470001</c:v>
                </c:pt>
                <c:pt idx="16245">
                  <c:v>2.3279461860659998</c:v>
                </c:pt>
                <c:pt idx="16246">
                  <c:v>2.328072786331</c:v>
                </c:pt>
                <c:pt idx="16247">
                  <c:v>2.3281731605529998</c:v>
                </c:pt>
                <c:pt idx="16248">
                  <c:v>2.3282763957979999</c:v>
                </c:pt>
                <c:pt idx="16249">
                  <c:v>2.3283913135529999</c:v>
                </c:pt>
                <c:pt idx="16250">
                  <c:v>2.3284447193150002</c:v>
                </c:pt>
                <c:pt idx="16251">
                  <c:v>2.3285019397740001</c:v>
                </c:pt>
                <c:pt idx="16252">
                  <c:v>2.3285629749300001</c:v>
                </c:pt>
                <c:pt idx="16253">
                  <c:v>2.328623771667</c:v>
                </c:pt>
                <c:pt idx="16254">
                  <c:v>2.328732013702</c:v>
                </c:pt>
                <c:pt idx="16255">
                  <c:v>2.32883310318</c:v>
                </c:pt>
                <c:pt idx="16256">
                  <c:v>2.3290252685550001</c:v>
                </c:pt>
                <c:pt idx="16257">
                  <c:v>2.3292460441589999</c:v>
                </c:pt>
                <c:pt idx="16258">
                  <c:v>2.3296537399289998</c:v>
                </c:pt>
                <c:pt idx="16259">
                  <c:v>2.329956054688</c:v>
                </c:pt>
                <c:pt idx="16260">
                  <c:v>2.3301651477809999</c:v>
                </c:pt>
                <c:pt idx="16261">
                  <c:v>2.3305029869079998</c:v>
                </c:pt>
                <c:pt idx="16262">
                  <c:v>2.3307275772090001</c:v>
                </c:pt>
                <c:pt idx="16263">
                  <c:v>2.3308482170099998</c:v>
                </c:pt>
                <c:pt idx="16264">
                  <c:v>2.3309412002559999</c:v>
                </c:pt>
                <c:pt idx="16265">
                  <c:v>2.331249952316</c:v>
                </c:pt>
                <c:pt idx="16266">
                  <c:v>2.3314764499659999</c:v>
                </c:pt>
                <c:pt idx="16267">
                  <c:v>2.3315885066990001</c:v>
                </c:pt>
                <c:pt idx="16268">
                  <c:v>2.3316957950589998</c:v>
                </c:pt>
                <c:pt idx="16269">
                  <c:v>2.33194065094</c:v>
                </c:pt>
                <c:pt idx="16270">
                  <c:v>2.3321387767789998</c:v>
                </c:pt>
                <c:pt idx="16271">
                  <c:v>2.332196712494</c:v>
                </c:pt>
                <c:pt idx="16272">
                  <c:v>2.3322584629060001</c:v>
                </c:pt>
                <c:pt idx="16273">
                  <c:v>2.3323285579680002</c:v>
                </c:pt>
                <c:pt idx="16274">
                  <c:v>2.3324086666110002</c:v>
                </c:pt>
                <c:pt idx="16275">
                  <c:v>2.3324868679050001</c:v>
                </c:pt>
                <c:pt idx="16276">
                  <c:v>2.3326034545900001</c:v>
                </c:pt>
                <c:pt idx="16277">
                  <c:v>2.3326895236969998</c:v>
                </c:pt>
                <c:pt idx="16278">
                  <c:v>2.332803726196</c:v>
                </c:pt>
                <c:pt idx="16279">
                  <c:v>2.332908630371</c:v>
                </c:pt>
                <c:pt idx="16280">
                  <c:v>2.333204984665</c:v>
                </c:pt>
                <c:pt idx="16281">
                  <c:v>2.3333568573000001</c:v>
                </c:pt>
                <c:pt idx="16282">
                  <c:v>2.3334846496580002</c:v>
                </c:pt>
                <c:pt idx="16283">
                  <c:v>2.3336224555970002</c:v>
                </c:pt>
                <c:pt idx="16284">
                  <c:v>2.3337550163270002</c:v>
                </c:pt>
                <c:pt idx="16285">
                  <c:v>2.3338544368740002</c:v>
                </c:pt>
                <c:pt idx="16286">
                  <c:v>2.3339464664460001</c:v>
                </c:pt>
                <c:pt idx="16287">
                  <c:v>2.3340423107150001</c:v>
                </c:pt>
                <c:pt idx="16288">
                  <c:v>2.3341345787050001</c:v>
                </c:pt>
                <c:pt idx="16289">
                  <c:v>2.3342916965480001</c:v>
                </c:pt>
                <c:pt idx="16290">
                  <c:v>2.334411859512</c:v>
                </c:pt>
                <c:pt idx="16291">
                  <c:v>2.33447599411</c:v>
                </c:pt>
                <c:pt idx="16292">
                  <c:v>2.3345677852629998</c:v>
                </c:pt>
                <c:pt idx="16293">
                  <c:v>2.3349285125730002</c:v>
                </c:pt>
                <c:pt idx="16294">
                  <c:v>2.3350589275360001</c:v>
                </c:pt>
                <c:pt idx="16295">
                  <c:v>2.3354151248930002</c:v>
                </c:pt>
                <c:pt idx="16296">
                  <c:v>2.3356127738949999</c:v>
                </c:pt>
                <c:pt idx="16297">
                  <c:v>2.3356981277469999</c:v>
                </c:pt>
                <c:pt idx="16298">
                  <c:v>2.3357884883879998</c:v>
                </c:pt>
                <c:pt idx="16299">
                  <c:v>2.335881710052</c:v>
                </c:pt>
                <c:pt idx="16300">
                  <c:v>2.3359696865080002</c:v>
                </c:pt>
                <c:pt idx="16301">
                  <c:v>2.336089372635</c:v>
                </c:pt>
                <c:pt idx="16302">
                  <c:v>2.33620429039</c:v>
                </c:pt>
                <c:pt idx="16303">
                  <c:v>2.3363888263699999</c:v>
                </c:pt>
                <c:pt idx="16304">
                  <c:v>2.3367235660549999</c:v>
                </c:pt>
                <c:pt idx="16305">
                  <c:v>2.3369328975679999</c:v>
                </c:pt>
                <c:pt idx="16306">
                  <c:v>2.3370652198789998</c:v>
                </c:pt>
                <c:pt idx="16307">
                  <c:v>2.3372285366060002</c:v>
                </c:pt>
                <c:pt idx="16308">
                  <c:v>2.337411165237</c:v>
                </c:pt>
                <c:pt idx="16309">
                  <c:v>2.3377184867860001</c:v>
                </c:pt>
                <c:pt idx="16310">
                  <c:v>2.3380315303799999</c:v>
                </c:pt>
                <c:pt idx="16311">
                  <c:v>2.338216781616</c:v>
                </c:pt>
                <c:pt idx="16312">
                  <c:v>2.33833360672</c:v>
                </c:pt>
                <c:pt idx="16313">
                  <c:v>2.3384697437290001</c:v>
                </c:pt>
                <c:pt idx="16314">
                  <c:v>2.338790655136</c:v>
                </c:pt>
                <c:pt idx="16315">
                  <c:v>2.3391063213350001</c:v>
                </c:pt>
                <c:pt idx="16316">
                  <c:v>2.3392181396480001</c:v>
                </c:pt>
                <c:pt idx="16317">
                  <c:v>2.339301347733</c:v>
                </c:pt>
                <c:pt idx="16318">
                  <c:v>2.3393862247469999</c:v>
                </c:pt>
                <c:pt idx="16319">
                  <c:v>2.3394663333889998</c:v>
                </c:pt>
                <c:pt idx="16320">
                  <c:v>2.3395864963530002</c:v>
                </c:pt>
                <c:pt idx="16321">
                  <c:v>2.3399341106409999</c:v>
                </c:pt>
                <c:pt idx="16322">
                  <c:v>2.3402910232540002</c:v>
                </c:pt>
                <c:pt idx="16323">
                  <c:v>2.3404514789580002</c:v>
                </c:pt>
                <c:pt idx="16324">
                  <c:v>2.340581655502</c:v>
                </c:pt>
                <c:pt idx="16325">
                  <c:v>2.340705156326</c:v>
                </c:pt>
                <c:pt idx="16326">
                  <c:v>2.3410744667049999</c:v>
                </c:pt>
                <c:pt idx="16327">
                  <c:v>2.3414039611819999</c:v>
                </c:pt>
                <c:pt idx="16328">
                  <c:v>2.3417067527770001</c:v>
                </c:pt>
                <c:pt idx="16329">
                  <c:v>2.341852664948</c:v>
                </c:pt>
                <c:pt idx="16330">
                  <c:v>2.341962575912</c:v>
                </c:pt>
                <c:pt idx="16331">
                  <c:v>2.342039346695</c:v>
                </c:pt>
                <c:pt idx="16332">
                  <c:v>2.342121124268</c:v>
                </c:pt>
                <c:pt idx="16333">
                  <c:v>2.3422036170960001</c:v>
                </c:pt>
                <c:pt idx="16334">
                  <c:v>2.3422563076020002</c:v>
                </c:pt>
                <c:pt idx="16335">
                  <c:v>2.3423492908479999</c:v>
                </c:pt>
                <c:pt idx="16336">
                  <c:v>2.3424050807949999</c:v>
                </c:pt>
                <c:pt idx="16337">
                  <c:v>2.3424935340880002</c:v>
                </c:pt>
                <c:pt idx="16338">
                  <c:v>2.342579841614</c:v>
                </c:pt>
                <c:pt idx="16339">
                  <c:v>2.3427066802979999</c:v>
                </c:pt>
                <c:pt idx="16340">
                  <c:v>2.342972278595</c:v>
                </c:pt>
                <c:pt idx="16341">
                  <c:v>2.343061208725</c:v>
                </c:pt>
                <c:pt idx="16342">
                  <c:v>2.3431584835049999</c:v>
                </c:pt>
                <c:pt idx="16343">
                  <c:v>2.3432507514949998</c:v>
                </c:pt>
                <c:pt idx="16344">
                  <c:v>2.343413352966</c:v>
                </c:pt>
                <c:pt idx="16345">
                  <c:v>2.3435411453250001</c:v>
                </c:pt>
                <c:pt idx="16346">
                  <c:v>2.3436310291289999</c:v>
                </c:pt>
                <c:pt idx="16347">
                  <c:v>2.3437259197240001</c:v>
                </c:pt>
                <c:pt idx="16348">
                  <c:v>2.343819618225</c:v>
                </c:pt>
                <c:pt idx="16349">
                  <c:v>2.343910694122</c:v>
                </c:pt>
                <c:pt idx="16350">
                  <c:v>2.3439986705779998</c:v>
                </c:pt>
                <c:pt idx="16351">
                  <c:v>2.344077587128</c:v>
                </c:pt>
                <c:pt idx="16352">
                  <c:v>2.3444123268129999</c:v>
                </c:pt>
                <c:pt idx="16353">
                  <c:v>2.3446192741390002</c:v>
                </c:pt>
                <c:pt idx="16354">
                  <c:v>2.3449413776400001</c:v>
                </c:pt>
                <c:pt idx="16355">
                  <c:v>2.3450305461880001</c:v>
                </c:pt>
                <c:pt idx="16356">
                  <c:v>2.3451395034789999</c:v>
                </c:pt>
                <c:pt idx="16357">
                  <c:v>2.345279455185</c:v>
                </c:pt>
                <c:pt idx="16358">
                  <c:v>2.3453915119170001</c:v>
                </c:pt>
                <c:pt idx="16359">
                  <c:v>2.345474481583</c:v>
                </c:pt>
                <c:pt idx="16360">
                  <c:v>2.3456363677979999</c:v>
                </c:pt>
                <c:pt idx="16361">
                  <c:v>2.345945596695</c:v>
                </c:pt>
                <c:pt idx="16362">
                  <c:v>2.3462615013120001</c:v>
                </c:pt>
                <c:pt idx="16363">
                  <c:v>2.3464341163640001</c:v>
                </c:pt>
                <c:pt idx="16364">
                  <c:v>2.3466956615450001</c:v>
                </c:pt>
                <c:pt idx="16365">
                  <c:v>2.3468127250670001</c:v>
                </c:pt>
                <c:pt idx="16366">
                  <c:v>2.346892356873</c:v>
                </c:pt>
                <c:pt idx="16367">
                  <c:v>2.347040891647</c:v>
                </c:pt>
                <c:pt idx="16368">
                  <c:v>2.3472719192499998</c:v>
                </c:pt>
                <c:pt idx="16369">
                  <c:v>2.347561836243</c:v>
                </c:pt>
                <c:pt idx="16370">
                  <c:v>2.3477969169619999</c:v>
                </c:pt>
                <c:pt idx="16371">
                  <c:v>2.3480203151699999</c:v>
                </c:pt>
                <c:pt idx="16372">
                  <c:v>2.3482644557949999</c:v>
                </c:pt>
                <c:pt idx="16373">
                  <c:v>2.3485271930690002</c:v>
                </c:pt>
                <c:pt idx="16374">
                  <c:v>2.348653793335</c:v>
                </c:pt>
                <c:pt idx="16375">
                  <c:v>2.348741292953</c:v>
                </c:pt>
                <c:pt idx="16376">
                  <c:v>2.348828077316</c:v>
                </c:pt>
                <c:pt idx="16377">
                  <c:v>2.348953485489</c:v>
                </c:pt>
                <c:pt idx="16378">
                  <c:v>2.3490777015690001</c:v>
                </c:pt>
                <c:pt idx="16379">
                  <c:v>2.3493261337279998</c:v>
                </c:pt>
                <c:pt idx="16380">
                  <c:v>2.3494615554810001</c:v>
                </c:pt>
                <c:pt idx="16381">
                  <c:v>2.3496019840239999</c:v>
                </c:pt>
                <c:pt idx="16382">
                  <c:v>2.3497357368470002</c:v>
                </c:pt>
                <c:pt idx="16383">
                  <c:v>2.350064516068</c:v>
                </c:pt>
                <c:pt idx="16384">
                  <c:v>2.3501915931699999</c:v>
                </c:pt>
                <c:pt idx="16385">
                  <c:v>2.3503110408780001</c:v>
                </c:pt>
                <c:pt idx="16386">
                  <c:v>2.350404500961</c:v>
                </c:pt>
                <c:pt idx="16387">
                  <c:v>2.3506109714510002</c:v>
                </c:pt>
                <c:pt idx="16388">
                  <c:v>2.350793361664</c:v>
                </c:pt>
                <c:pt idx="16389">
                  <c:v>2.3508782386779998</c:v>
                </c:pt>
                <c:pt idx="16390">
                  <c:v>2.3509652614590002</c:v>
                </c:pt>
                <c:pt idx="16391">
                  <c:v>2.3510556221010002</c:v>
                </c:pt>
                <c:pt idx="16392">
                  <c:v>2.3511462211610001</c:v>
                </c:pt>
                <c:pt idx="16393">
                  <c:v>2.3512356281279998</c:v>
                </c:pt>
                <c:pt idx="16394">
                  <c:v>2.3513224124910002</c:v>
                </c:pt>
                <c:pt idx="16395">
                  <c:v>2.351480722427</c:v>
                </c:pt>
                <c:pt idx="16396">
                  <c:v>2.3517391681670001</c:v>
                </c:pt>
                <c:pt idx="16397">
                  <c:v>2.3519036769869999</c:v>
                </c:pt>
                <c:pt idx="16398">
                  <c:v>2.3520343303679998</c:v>
                </c:pt>
                <c:pt idx="16399">
                  <c:v>2.352232217789</c:v>
                </c:pt>
                <c:pt idx="16400">
                  <c:v>2.3523695468899999</c:v>
                </c:pt>
                <c:pt idx="16401">
                  <c:v>2.3525378704070001</c:v>
                </c:pt>
                <c:pt idx="16402">
                  <c:v>2.3529078960419998</c:v>
                </c:pt>
                <c:pt idx="16403">
                  <c:v>2.3532979488370001</c:v>
                </c:pt>
                <c:pt idx="16404">
                  <c:v>2.353435277939</c:v>
                </c:pt>
                <c:pt idx="16405">
                  <c:v>2.3535404205320001</c:v>
                </c:pt>
                <c:pt idx="16406">
                  <c:v>2.3535931110380002</c:v>
                </c:pt>
                <c:pt idx="16407">
                  <c:v>2.3536508083340002</c:v>
                </c:pt>
                <c:pt idx="16408">
                  <c:v>2.353707313538</c:v>
                </c:pt>
                <c:pt idx="16409">
                  <c:v>2.3537654876710001</c:v>
                </c:pt>
                <c:pt idx="16410">
                  <c:v>2.3538219928739998</c:v>
                </c:pt>
                <c:pt idx="16411">
                  <c:v>2.3539192676540002</c:v>
                </c:pt>
                <c:pt idx="16412">
                  <c:v>2.3540372848510001</c:v>
                </c:pt>
                <c:pt idx="16413">
                  <c:v>2.3541758060459999</c:v>
                </c:pt>
                <c:pt idx="16414">
                  <c:v>2.3542454242709998</c:v>
                </c:pt>
                <c:pt idx="16415">
                  <c:v>2.3543064594269998</c:v>
                </c:pt>
                <c:pt idx="16416">
                  <c:v>2.3543636798860001</c:v>
                </c:pt>
                <c:pt idx="16417">
                  <c:v>2.3544075489040002</c:v>
                </c:pt>
                <c:pt idx="16418">
                  <c:v>2.354441404343</c:v>
                </c:pt>
                <c:pt idx="16419">
                  <c:v>2.354464292526</c:v>
                </c:pt>
                <c:pt idx="16420">
                  <c:v>2.354511499405</c:v>
                </c:pt>
                <c:pt idx="16421">
                  <c:v>2.3545732498169998</c:v>
                </c:pt>
                <c:pt idx="16422">
                  <c:v>2.3548839092249998</c:v>
                </c:pt>
                <c:pt idx="16423">
                  <c:v>2.3551816940310002</c:v>
                </c:pt>
                <c:pt idx="16424">
                  <c:v>2.3555042743680001</c:v>
                </c:pt>
                <c:pt idx="16425">
                  <c:v>2.3558597564700001</c:v>
                </c:pt>
                <c:pt idx="16426">
                  <c:v>2.3561582565310002</c:v>
                </c:pt>
                <c:pt idx="16427">
                  <c:v>2.3563146591190001</c:v>
                </c:pt>
                <c:pt idx="16428">
                  <c:v>2.356588125229</c:v>
                </c:pt>
                <c:pt idx="16429">
                  <c:v>2.3567340373989998</c:v>
                </c:pt>
                <c:pt idx="16430">
                  <c:v>2.3571910858149998</c:v>
                </c:pt>
                <c:pt idx="16431">
                  <c:v>2.357712745667</c:v>
                </c:pt>
                <c:pt idx="16432">
                  <c:v>2.3582739830019999</c:v>
                </c:pt>
                <c:pt idx="16433">
                  <c:v>2.3588659763340001</c:v>
                </c:pt>
                <c:pt idx="16434">
                  <c:v>2.359483242035</c:v>
                </c:pt>
                <c:pt idx="16435">
                  <c:v>2.360119819641</c:v>
                </c:pt>
                <c:pt idx="16436">
                  <c:v>2.360764980316</c:v>
                </c:pt>
                <c:pt idx="16437">
                  <c:v>2.3614175319670001</c:v>
                </c:pt>
                <c:pt idx="16438">
                  <c:v>2.3620698452000002</c:v>
                </c:pt>
                <c:pt idx="16439">
                  <c:v>2.362675905228</c:v>
                </c:pt>
                <c:pt idx="16440">
                  <c:v>2.3629267215729999</c:v>
                </c:pt>
                <c:pt idx="16441">
                  <c:v>2.363111972809</c:v>
                </c:pt>
                <c:pt idx="16442">
                  <c:v>2.3632628917690002</c:v>
                </c:pt>
                <c:pt idx="16443">
                  <c:v>2.3633794784550002</c:v>
                </c:pt>
                <c:pt idx="16444">
                  <c:v>2.3634777069089998</c:v>
                </c:pt>
                <c:pt idx="16445">
                  <c:v>2.3635509014129998</c:v>
                </c:pt>
                <c:pt idx="16446">
                  <c:v>2.3636155128479999</c:v>
                </c:pt>
                <c:pt idx="16447">
                  <c:v>2.3636629581449999</c:v>
                </c:pt>
                <c:pt idx="16448">
                  <c:v>2.3637115955349999</c:v>
                </c:pt>
                <c:pt idx="16449">
                  <c:v>2.363745212555</c:v>
                </c:pt>
                <c:pt idx="16450">
                  <c:v>2.363779783249</c:v>
                </c:pt>
                <c:pt idx="16451">
                  <c:v>2.3638117313390001</c:v>
                </c:pt>
                <c:pt idx="16452">
                  <c:v>2.3638398647310002</c:v>
                </c:pt>
                <c:pt idx="16453">
                  <c:v>2.3638651370999999</c:v>
                </c:pt>
                <c:pt idx="16454">
                  <c:v>2.363882780075</c:v>
                </c:pt>
                <c:pt idx="16455">
                  <c:v>2.3639185428620002</c:v>
                </c:pt>
                <c:pt idx="16456">
                  <c:v>2.3639478683470001</c:v>
                </c:pt>
                <c:pt idx="16457">
                  <c:v>2.3639750480649999</c:v>
                </c:pt>
                <c:pt idx="16458">
                  <c:v>2.3639931678770001</c:v>
                </c:pt>
                <c:pt idx="16459">
                  <c:v>2.3640112876889998</c:v>
                </c:pt>
                <c:pt idx="16460">
                  <c:v>2.3640303611759999</c:v>
                </c:pt>
                <c:pt idx="16461">
                  <c:v>2.364046812057</c:v>
                </c:pt>
                <c:pt idx="16462">
                  <c:v>2.364064216614</c:v>
                </c:pt>
                <c:pt idx="16463">
                  <c:v>2.3640754222870002</c:v>
                </c:pt>
                <c:pt idx="16464">
                  <c:v>2.3640847206119999</c:v>
                </c:pt>
                <c:pt idx="16465">
                  <c:v>2.3640959262850001</c:v>
                </c:pt>
                <c:pt idx="16466">
                  <c:v>2.364105939865</c:v>
                </c:pt>
                <c:pt idx="16467">
                  <c:v>2.364118337631</c:v>
                </c:pt>
                <c:pt idx="16468">
                  <c:v>2.3641302585599999</c:v>
                </c:pt>
                <c:pt idx="16469">
                  <c:v>2.3641345500950002</c:v>
                </c:pt>
                <c:pt idx="16470">
                  <c:v>2.3641464710240001</c:v>
                </c:pt>
                <c:pt idx="16471">
                  <c:v>2.3641681671139998</c:v>
                </c:pt>
                <c:pt idx="16472">
                  <c:v>2.364184379578</c:v>
                </c:pt>
                <c:pt idx="16473">
                  <c:v>2.364201784134</c:v>
                </c:pt>
                <c:pt idx="16474">
                  <c:v>2.3642170429229998</c:v>
                </c:pt>
                <c:pt idx="16475">
                  <c:v>2.364226341248</c:v>
                </c:pt>
                <c:pt idx="16476">
                  <c:v>2.3642482757569998</c:v>
                </c:pt>
                <c:pt idx="16477">
                  <c:v>2.3642656803130002</c:v>
                </c:pt>
                <c:pt idx="16478">
                  <c:v>2.3642780780789998</c:v>
                </c:pt>
                <c:pt idx="16479">
                  <c:v>2.364289045334</c:v>
                </c:pt>
                <c:pt idx="16480">
                  <c:v>2.3643209934230001</c:v>
                </c:pt>
                <c:pt idx="16481">
                  <c:v>2.3643281459810002</c:v>
                </c:pt>
                <c:pt idx="16482">
                  <c:v>2.364353895187</c:v>
                </c:pt>
                <c:pt idx="16483">
                  <c:v>2.36439037323</c:v>
                </c:pt>
                <c:pt idx="16484">
                  <c:v>2.3644311428070002</c:v>
                </c:pt>
                <c:pt idx="16485">
                  <c:v>2.3644821643829999</c:v>
                </c:pt>
                <c:pt idx="16486">
                  <c:v>2.3645651340480001</c:v>
                </c:pt>
                <c:pt idx="16487">
                  <c:v>2.3646569252009999</c:v>
                </c:pt>
                <c:pt idx="16488">
                  <c:v>2.364737510681</c:v>
                </c:pt>
                <c:pt idx="16489">
                  <c:v>2.3648531436920002</c:v>
                </c:pt>
                <c:pt idx="16490">
                  <c:v>2.3650362491610002</c:v>
                </c:pt>
                <c:pt idx="16491">
                  <c:v>2.3651831150049998</c:v>
                </c:pt>
                <c:pt idx="16492">
                  <c:v>2.3652558326720001</c:v>
                </c:pt>
                <c:pt idx="16493">
                  <c:v>2.3653223514559998</c:v>
                </c:pt>
                <c:pt idx="16494">
                  <c:v>2.365394830704</c:v>
                </c:pt>
                <c:pt idx="16495">
                  <c:v>2.365490674973</c:v>
                </c:pt>
                <c:pt idx="16496">
                  <c:v>2.3655889034270001</c:v>
                </c:pt>
                <c:pt idx="16497">
                  <c:v>2.3656787872309999</c:v>
                </c:pt>
                <c:pt idx="16498">
                  <c:v>2.3658821582790002</c:v>
                </c:pt>
                <c:pt idx="16499">
                  <c:v>2.3659429550170001</c:v>
                </c:pt>
                <c:pt idx="16500">
                  <c:v>2.3660111427310002</c:v>
                </c:pt>
                <c:pt idx="16501">
                  <c:v>2.366073131561</c:v>
                </c:pt>
                <c:pt idx="16502">
                  <c:v>2.3661792278289999</c:v>
                </c:pt>
                <c:pt idx="16503">
                  <c:v>2.3662979602809999</c:v>
                </c:pt>
                <c:pt idx="16504">
                  <c:v>2.36639046669</c:v>
                </c:pt>
                <c:pt idx="16505">
                  <c:v>2.3665084838869999</c:v>
                </c:pt>
                <c:pt idx="16506">
                  <c:v>2.3666293621059999</c:v>
                </c:pt>
                <c:pt idx="16507">
                  <c:v>2.3668940067289999</c:v>
                </c:pt>
                <c:pt idx="16508">
                  <c:v>2.3671505451199999</c:v>
                </c:pt>
                <c:pt idx="16509">
                  <c:v>2.3673799037930001</c:v>
                </c:pt>
                <c:pt idx="16510">
                  <c:v>2.3676121234890002</c:v>
                </c:pt>
                <c:pt idx="16511">
                  <c:v>2.3677418231959999</c:v>
                </c:pt>
                <c:pt idx="16512">
                  <c:v>2.3678386211400002</c:v>
                </c:pt>
                <c:pt idx="16513">
                  <c:v>2.3679897785190001</c:v>
                </c:pt>
                <c:pt idx="16514">
                  <c:v>2.3680970668789998</c:v>
                </c:pt>
                <c:pt idx="16515">
                  <c:v>2.368176460266</c:v>
                </c:pt>
                <c:pt idx="16516">
                  <c:v>2.3682463169100001</c:v>
                </c:pt>
                <c:pt idx="16517">
                  <c:v>2.3683204650879999</c:v>
                </c:pt>
                <c:pt idx="16518">
                  <c:v>2.3684117794040001</c:v>
                </c:pt>
                <c:pt idx="16519">
                  <c:v>2.368483066559</c:v>
                </c:pt>
                <c:pt idx="16520">
                  <c:v>2.368547677994</c:v>
                </c:pt>
                <c:pt idx="16521">
                  <c:v>2.3686149120329998</c:v>
                </c:pt>
                <c:pt idx="16522">
                  <c:v>2.3686769008640001</c:v>
                </c:pt>
                <c:pt idx="16523">
                  <c:v>2.3687393665309999</c:v>
                </c:pt>
                <c:pt idx="16524">
                  <c:v>2.3688271045680001</c:v>
                </c:pt>
                <c:pt idx="16525">
                  <c:v>2.3689301013950002</c:v>
                </c:pt>
                <c:pt idx="16526">
                  <c:v>2.369058847427</c:v>
                </c:pt>
                <c:pt idx="16527">
                  <c:v>2.3693070411680002</c:v>
                </c:pt>
                <c:pt idx="16528">
                  <c:v>2.3696138858800002</c:v>
                </c:pt>
                <c:pt idx="16529">
                  <c:v>2.3697254657750002</c:v>
                </c:pt>
                <c:pt idx="16530">
                  <c:v>2.3698008060459999</c:v>
                </c:pt>
                <c:pt idx="16531">
                  <c:v>2.3698806762700002</c:v>
                </c:pt>
                <c:pt idx="16532">
                  <c:v>2.3699593544009998</c:v>
                </c:pt>
                <c:pt idx="16533">
                  <c:v>2.3700973987579999</c:v>
                </c:pt>
                <c:pt idx="16534">
                  <c:v>2.3702263832089998</c:v>
                </c:pt>
                <c:pt idx="16535">
                  <c:v>2.370419025421</c:v>
                </c:pt>
                <c:pt idx="16536">
                  <c:v>2.3707177639010002</c:v>
                </c:pt>
                <c:pt idx="16537">
                  <c:v>2.3708527088169999</c:v>
                </c:pt>
                <c:pt idx="16538">
                  <c:v>2.3709998130800001</c:v>
                </c:pt>
                <c:pt idx="16539">
                  <c:v>2.3713147640229999</c:v>
                </c:pt>
                <c:pt idx="16540">
                  <c:v>2.3716173172000001</c:v>
                </c:pt>
                <c:pt idx="16541">
                  <c:v>2.3719394207</c:v>
                </c:pt>
                <c:pt idx="16542">
                  <c:v>2.3722662925720002</c:v>
                </c:pt>
                <c:pt idx="16543">
                  <c:v>2.3726189136509999</c:v>
                </c:pt>
                <c:pt idx="16544">
                  <c:v>2.3727703094480002</c:v>
                </c:pt>
                <c:pt idx="16545">
                  <c:v>2.373123407364</c:v>
                </c:pt>
                <c:pt idx="16546">
                  <c:v>2.3733174800870001</c:v>
                </c:pt>
                <c:pt idx="16547">
                  <c:v>2.37340426445</c:v>
                </c:pt>
                <c:pt idx="16548">
                  <c:v>2.3735370635990001</c:v>
                </c:pt>
                <c:pt idx="16549">
                  <c:v>2.3736681938170001</c:v>
                </c:pt>
                <c:pt idx="16550">
                  <c:v>2.3740344047550002</c:v>
                </c:pt>
                <c:pt idx="16551">
                  <c:v>2.3742358684539999</c:v>
                </c:pt>
                <c:pt idx="16552">
                  <c:v>2.3745286464689999</c:v>
                </c:pt>
                <c:pt idx="16553">
                  <c:v>2.3746402263639999</c:v>
                </c:pt>
                <c:pt idx="16554">
                  <c:v>2.374694824219</c:v>
                </c:pt>
                <c:pt idx="16555">
                  <c:v>2.374773263931</c:v>
                </c:pt>
                <c:pt idx="16556">
                  <c:v>2.3748478889469999</c:v>
                </c:pt>
                <c:pt idx="16557">
                  <c:v>2.3749272823330001</c:v>
                </c:pt>
                <c:pt idx="16558">
                  <c:v>2.3750107288360001</c:v>
                </c:pt>
                <c:pt idx="16559">
                  <c:v>2.375118732452</c:v>
                </c:pt>
                <c:pt idx="16560">
                  <c:v>2.3752255439760002</c:v>
                </c:pt>
                <c:pt idx="16561">
                  <c:v>2.3753020763400001</c:v>
                </c:pt>
                <c:pt idx="16562">
                  <c:v>2.375379800797</c:v>
                </c:pt>
                <c:pt idx="16563">
                  <c:v>2.3754577636719998</c:v>
                </c:pt>
                <c:pt idx="16564">
                  <c:v>2.3755235672000001</c:v>
                </c:pt>
                <c:pt idx="16565">
                  <c:v>2.3755931854250001</c:v>
                </c:pt>
                <c:pt idx="16566">
                  <c:v>2.375640153885</c:v>
                </c:pt>
                <c:pt idx="16567">
                  <c:v>2.375718355179</c:v>
                </c:pt>
                <c:pt idx="16568">
                  <c:v>2.3758034706119999</c:v>
                </c:pt>
                <c:pt idx="16569">
                  <c:v>2.375920534134</c:v>
                </c:pt>
                <c:pt idx="16570">
                  <c:v>2.376070737839</c:v>
                </c:pt>
                <c:pt idx="16571">
                  <c:v>2.3762614727020002</c:v>
                </c:pt>
                <c:pt idx="16572">
                  <c:v>2.3764047622679998</c:v>
                </c:pt>
                <c:pt idx="16573">
                  <c:v>2.3765110969540002</c:v>
                </c:pt>
                <c:pt idx="16574">
                  <c:v>2.3767135143279998</c:v>
                </c:pt>
                <c:pt idx="16575">
                  <c:v>2.3769555091860002</c:v>
                </c:pt>
                <c:pt idx="16576">
                  <c:v>2.3772609233859998</c:v>
                </c:pt>
                <c:pt idx="16577">
                  <c:v>2.3773405551910001</c:v>
                </c:pt>
                <c:pt idx="16578">
                  <c:v>2.3774192333220001</c:v>
                </c:pt>
                <c:pt idx="16579">
                  <c:v>2.3775062561040001</c:v>
                </c:pt>
                <c:pt idx="16580">
                  <c:v>2.377589702606</c:v>
                </c:pt>
                <c:pt idx="16581">
                  <c:v>2.3777034282680001</c:v>
                </c:pt>
                <c:pt idx="16582">
                  <c:v>2.3778159618379999</c:v>
                </c:pt>
                <c:pt idx="16583">
                  <c:v>2.3779621124269998</c:v>
                </c:pt>
                <c:pt idx="16584">
                  <c:v>2.378276824951</c:v>
                </c:pt>
                <c:pt idx="16585">
                  <c:v>2.378612995148</c:v>
                </c:pt>
                <c:pt idx="16586">
                  <c:v>2.378930568695</c:v>
                </c:pt>
                <c:pt idx="16587">
                  <c:v>2.3792202472690001</c:v>
                </c:pt>
                <c:pt idx="16588">
                  <c:v>2.3794076442719998</c:v>
                </c:pt>
                <c:pt idx="16589">
                  <c:v>2.379717350006</c:v>
                </c:pt>
                <c:pt idx="16590">
                  <c:v>2.3800525665280001</c:v>
                </c:pt>
                <c:pt idx="16591">
                  <c:v>2.3803701400759998</c:v>
                </c:pt>
                <c:pt idx="16592">
                  <c:v>2.3806295394900001</c:v>
                </c:pt>
                <c:pt idx="16593">
                  <c:v>2.380714416504</c:v>
                </c:pt>
                <c:pt idx="16594">
                  <c:v>2.380803585052</c:v>
                </c:pt>
                <c:pt idx="16595">
                  <c:v>2.3808939456939999</c:v>
                </c:pt>
                <c:pt idx="16596">
                  <c:v>2.3812437057500002</c:v>
                </c:pt>
                <c:pt idx="16597">
                  <c:v>2.3813629150389999</c:v>
                </c:pt>
                <c:pt idx="16598">
                  <c:v>2.381670475006</c:v>
                </c:pt>
                <c:pt idx="16599">
                  <c:v>2.3818907737730002</c:v>
                </c:pt>
                <c:pt idx="16600">
                  <c:v>2.3820438385010001</c:v>
                </c:pt>
                <c:pt idx="16601">
                  <c:v>2.3821909427639998</c:v>
                </c:pt>
                <c:pt idx="16602">
                  <c:v>2.3824822902679998</c:v>
                </c:pt>
                <c:pt idx="16603">
                  <c:v>2.3825664520259999</c:v>
                </c:pt>
                <c:pt idx="16604">
                  <c:v>2.3826508522030001</c:v>
                </c:pt>
                <c:pt idx="16605">
                  <c:v>2.382728815079</c:v>
                </c:pt>
                <c:pt idx="16606">
                  <c:v>2.3828134536740002</c:v>
                </c:pt>
                <c:pt idx="16607">
                  <c:v>2.3828883171080002</c:v>
                </c:pt>
                <c:pt idx="16608">
                  <c:v>2.382981777191</c:v>
                </c:pt>
                <c:pt idx="16609">
                  <c:v>2.3833227157589998</c:v>
                </c:pt>
                <c:pt idx="16610">
                  <c:v>2.3836140632629998</c:v>
                </c:pt>
                <c:pt idx="16611">
                  <c:v>2.383954524994</c:v>
                </c:pt>
                <c:pt idx="16612">
                  <c:v>2.3840830326079998</c:v>
                </c:pt>
                <c:pt idx="16613">
                  <c:v>2.3844034671780001</c:v>
                </c:pt>
                <c:pt idx="16614">
                  <c:v>2.3844938278200001</c:v>
                </c:pt>
                <c:pt idx="16615">
                  <c:v>2.3845906257629998</c:v>
                </c:pt>
                <c:pt idx="16616">
                  <c:v>2.3846909999850001</c:v>
                </c:pt>
                <c:pt idx="16617">
                  <c:v>2.3847837448120002</c:v>
                </c:pt>
                <c:pt idx="16618">
                  <c:v>2.3851380348209998</c:v>
                </c:pt>
                <c:pt idx="16619">
                  <c:v>2.3853397369380001</c:v>
                </c:pt>
                <c:pt idx="16620">
                  <c:v>2.3855891227720001</c:v>
                </c:pt>
                <c:pt idx="16621">
                  <c:v>2.385937213898</c:v>
                </c:pt>
                <c:pt idx="16622">
                  <c:v>2.386150121689</c:v>
                </c:pt>
                <c:pt idx="16623">
                  <c:v>2.3862354755399999</c:v>
                </c:pt>
                <c:pt idx="16624">
                  <c:v>2.3863501548769999</c:v>
                </c:pt>
                <c:pt idx="16625">
                  <c:v>2.3864681720730001</c:v>
                </c:pt>
                <c:pt idx="16626">
                  <c:v>2.386612415314</c:v>
                </c:pt>
                <c:pt idx="16627">
                  <c:v>2.386703014374</c:v>
                </c:pt>
                <c:pt idx="16628">
                  <c:v>2.3868246078489999</c:v>
                </c:pt>
                <c:pt idx="16629">
                  <c:v>2.3869719505310001</c:v>
                </c:pt>
                <c:pt idx="16630">
                  <c:v>2.3871209621429998</c:v>
                </c:pt>
                <c:pt idx="16631">
                  <c:v>2.3872399330139999</c:v>
                </c:pt>
                <c:pt idx="16632">
                  <c:v>2.3873572349550001</c:v>
                </c:pt>
                <c:pt idx="16633">
                  <c:v>2.3874437808989999</c:v>
                </c:pt>
                <c:pt idx="16634">
                  <c:v>2.3875932693480002</c:v>
                </c:pt>
                <c:pt idx="16635">
                  <c:v>2.3877806663509999</c:v>
                </c:pt>
                <c:pt idx="16636">
                  <c:v>2.3880419731139999</c:v>
                </c:pt>
                <c:pt idx="16637">
                  <c:v>2.3880889415739999</c:v>
                </c:pt>
                <c:pt idx="16638">
                  <c:v>2.3881897926329998</c:v>
                </c:pt>
                <c:pt idx="16639">
                  <c:v>2.3882400989530002</c:v>
                </c:pt>
                <c:pt idx="16640">
                  <c:v>2.388344049454</c:v>
                </c:pt>
                <c:pt idx="16641">
                  <c:v>2.3883953094480002</c:v>
                </c:pt>
                <c:pt idx="16642">
                  <c:v>2.3885002136229998</c:v>
                </c:pt>
                <c:pt idx="16643">
                  <c:v>2.3886339664460001</c:v>
                </c:pt>
                <c:pt idx="16644">
                  <c:v>2.3887736797330001</c:v>
                </c:pt>
                <c:pt idx="16645">
                  <c:v>2.3888680934909998</c:v>
                </c:pt>
                <c:pt idx="16646">
                  <c:v>2.3889605998989998</c:v>
                </c:pt>
                <c:pt idx="16647">
                  <c:v>2.3890521526340001</c:v>
                </c:pt>
                <c:pt idx="16648">
                  <c:v>2.3891780376430001</c:v>
                </c:pt>
                <c:pt idx="16649">
                  <c:v>2.38942527771</c:v>
                </c:pt>
                <c:pt idx="16650">
                  <c:v>2.3897190093990002</c:v>
                </c:pt>
                <c:pt idx="16651">
                  <c:v>2.3898096084590001</c:v>
                </c:pt>
                <c:pt idx="16652">
                  <c:v>2.389929056168</c:v>
                </c:pt>
                <c:pt idx="16653">
                  <c:v>2.3900711536410002</c:v>
                </c:pt>
                <c:pt idx="16654">
                  <c:v>2.390156030655</c:v>
                </c:pt>
                <c:pt idx="16655">
                  <c:v>2.390237808228</c:v>
                </c:pt>
                <c:pt idx="16656">
                  <c:v>2.3903226852419999</c:v>
                </c:pt>
                <c:pt idx="16657">
                  <c:v>2.3904898166659998</c:v>
                </c:pt>
                <c:pt idx="16658">
                  <c:v>2.3908088207240001</c:v>
                </c:pt>
                <c:pt idx="16659">
                  <c:v>2.3911128044129999</c:v>
                </c:pt>
                <c:pt idx="16660">
                  <c:v>2.3914287090299999</c:v>
                </c:pt>
                <c:pt idx="16661">
                  <c:v>2.3915364742279999</c:v>
                </c:pt>
                <c:pt idx="16662">
                  <c:v>2.3916215896609998</c:v>
                </c:pt>
                <c:pt idx="16663">
                  <c:v>2.3917083740230001</c:v>
                </c:pt>
                <c:pt idx="16664">
                  <c:v>2.391793489456</c:v>
                </c:pt>
                <c:pt idx="16665">
                  <c:v>2.391880512238</c:v>
                </c:pt>
                <c:pt idx="16666">
                  <c:v>2.391962528229</c:v>
                </c:pt>
                <c:pt idx="16667">
                  <c:v>2.392274856567</c:v>
                </c:pt>
                <c:pt idx="16668">
                  <c:v>2.3923857212069999</c:v>
                </c:pt>
                <c:pt idx="16669">
                  <c:v>2.3924911022190001</c:v>
                </c:pt>
                <c:pt idx="16670">
                  <c:v>2.3925671577449998</c:v>
                </c:pt>
                <c:pt idx="16671">
                  <c:v>2.39262342453</c:v>
                </c:pt>
                <c:pt idx="16672">
                  <c:v>2.3927066326139999</c:v>
                </c:pt>
                <c:pt idx="16673">
                  <c:v>2.3928451538090001</c:v>
                </c:pt>
                <c:pt idx="16674">
                  <c:v>2.3930742740630002</c:v>
                </c:pt>
                <c:pt idx="16675">
                  <c:v>2.3931846618649999</c:v>
                </c:pt>
                <c:pt idx="16676">
                  <c:v>2.3933458328250001</c:v>
                </c:pt>
                <c:pt idx="16677">
                  <c:v>2.3936426639559998</c:v>
                </c:pt>
                <c:pt idx="16678">
                  <c:v>2.3939561843870001</c:v>
                </c:pt>
                <c:pt idx="16679">
                  <c:v>2.3941769599909999</c:v>
                </c:pt>
                <c:pt idx="16680">
                  <c:v>2.3944976329799998</c:v>
                </c:pt>
                <c:pt idx="16681">
                  <c:v>2.3945925235750001</c:v>
                </c:pt>
                <c:pt idx="16682">
                  <c:v>2.3946678638460002</c:v>
                </c:pt>
                <c:pt idx="16683">
                  <c:v>2.3947672843930001</c:v>
                </c:pt>
                <c:pt idx="16684">
                  <c:v>2.3948602676389998</c:v>
                </c:pt>
                <c:pt idx="16685">
                  <c:v>2.3951220512389999</c:v>
                </c:pt>
                <c:pt idx="16686">
                  <c:v>2.3952906131740002</c:v>
                </c:pt>
                <c:pt idx="16687">
                  <c:v>2.3953933715820002</c:v>
                </c:pt>
                <c:pt idx="16688">
                  <c:v>2.3954639434809999</c:v>
                </c:pt>
                <c:pt idx="16689">
                  <c:v>2.395568609238</c:v>
                </c:pt>
                <c:pt idx="16690">
                  <c:v>2.3958535194400001</c:v>
                </c:pt>
                <c:pt idx="16691">
                  <c:v>2.3961071968079999</c:v>
                </c:pt>
                <c:pt idx="16692">
                  <c:v>2.3962919712069999</c:v>
                </c:pt>
                <c:pt idx="16693">
                  <c:v>2.3965394496919998</c:v>
                </c:pt>
                <c:pt idx="16694">
                  <c:v>2.3967537879940002</c:v>
                </c:pt>
                <c:pt idx="16695">
                  <c:v>2.3969013690950001</c:v>
                </c:pt>
                <c:pt idx="16696">
                  <c:v>2.3972387313839998</c:v>
                </c:pt>
                <c:pt idx="16697">
                  <c:v>2.3975894451139999</c:v>
                </c:pt>
                <c:pt idx="16698">
                  <c:v>2.3979201316830001</c:v>
                </c:pt>
                <c:pt idx="16699">
                  <c:v>2.398243904114</c:v>
                </c:pt>
                <c:pt idx="16700">
                  <c:v>2.398409605026</c:v>
                </c:pt>
                <c:pt idx="16701">
                  <c:v>2.398763418198</c:v>
                </c:pt>
                <c:pt idx="16702">
                  <c:v>2.3988776206970002</c:v>
                </c:pt>
                <c:pt idx="16703">
                  <c:v>2.3989949226379998</c:v>
                </c:pt>
                <c:pt idx="16704">
                  <c:v>2.399304151535</c:v>
                </c:pt>
                <c:pt idx="16705">
                  <c:v>2.3996517658230001</c:v>
                </c:pt>
                <c:pt idx="16706">
                  <c:v>2.3997738361360001</c:v>
                </c:pt>
                <c:pt idx="16707">
                  <c:v>2.3998959064480001</c:v>
                </c:pt>
                <c:pt idx="16708">
                  <c:v>2.4002954959870002</c:v>
                </c:pt>
                <c:pt idx="16709">
                  <c:v>2.4007751941679998</c:v>
                </c:pt>
                <c:pt idx="16710">
                  <c:v>2.4012296199800001</c:v>
                </c:pt>
                <c:pt idx="16711">
                  <c:v>2.4013736248019999</c:v>
                </c:pt>
                <c:pt idx="16712">
                  <c:v>2.401512145996</c:v>
                </c:pt>
                <c:pt idx="16713">
                  <c:v>2.4018278121950001</c:v>
                </c:pt>
                <c:pt idx="16714">
                  <c:v>2.402017593384</c:v>
                </c:pt>
                <c:pt idx="16715">
                  <c:v>2.402242660522</c:v>
                </c:pt>
                <c:pt idx="16716">
                  <c:v>2.4025166034700001</c:v>
                </c:pt>
                <c:pt idx="16717">
                  <c:v>2.402647256851</c:v>
                </c:pt>
                <c:pt idx="16718">
                  <c:v>2.4027507305150002</c:v>
                </c:pt>
                <c:pt idx="16719">
                  <c:v>2.402889490128</c:v>
                </c:pt>
                <c:pt idx="16720">
                  <c:v>2.4031920433040002</c:v>
                </c:pt>
                <c:pt idx="16721">
                  <c:v>2.4033000469210002</c:v>
                </c:pt>
                <c:pt idx="16722">
                  <c:v>2.4034228324889999</c:v>
                </c:pt>
                <c:pt idx="16723">
                  <c:v>2.403517484665</c:v>
                </c:pt>
                <c:pt idx="16724">
                  <c:v>2.4036328792570001</c:v>
                </c:pt>
                <c:pt idx="16725">
                  <c:v>2.4037232398990001</c:v>
                </c:pt>
                <c:pt idx="16726">
                  <c:v>2.4037954807280002</c:v>
                </c:pt>
                <c:pt idx="16727">
                  <c:v>2.403867721558</c:v>
                </c:pt>
                <c:pt idx="16728">
                  <c:v>2.40394449234</c:v>
                </c:pt>
                <c:pt idx="16729">
                  <c:v>2.404021501541</c:v>
                </c:pt>
                <c:pt idx="16730">
                  <c:v>2.4040942192079999</c:v>
                </c:pt>
                <c:pt idx="16731">
                  <c:v>2.404178380966</c:v>
                </c:pt>
                <c:pt idx="16732">
                  <c:v>2.4042563438419999</c:v>
                </c:pt>
                <c:pt idx="16733">
                  <c:v>2.4043157100679999</c:v>
                </c:pt>
                <c:pt idx="16734">
                  <c:v>2.4043948650360001</c:v>
                </c:pt>
                <c:pt idx="16735">
                  <c:v>2.4045140743259998</c:v>
                </c:pt>
                <c:pt idx="16736">
                  <c:v>2.4048528671259999</c:v>
                </c:pt>
                <c:pt idx="16737">
                  <c:v>2.4052338600160001</c:v>
                </c:pt>
                <c:pt idx="16738">
                  <c:v>2.405325889587</c:v>
                </c:pt>
                <c:pt idx="16739">
                  <c:v>2.405426979065</c:v>
                </c:pt>
                <c:pt idx="16740">
                  <c:v>2.4054751396179999</c:v>
                </c:pt>
                <c:pt idx="16741">
                  <c:v>2.4055747985839999</c:v>
                </c:pt>
                <c:pt idx="16742">
                  <c:v>2.4056742191309999</c:v>
                </c:pt>
                <c:pt idx="16743">
                  <c:v>2.4057695865630002</c:v>
                </c:pt>
                <c:pt idx="16744">
                  <c:v>2.4058964252470001</c:v>
                </c:pt>
                <c:pt idx="16745">
                  <c:v>2.4060287475590001</c:v>
                </c:pt>
                <c:pt idx="16746">
                  <c:v>2.406126260757</c:v>
                </c:pt>
                <c:pt idx="16747">
                  <c:v>2.4062294960020001</c:v>
                </c:pt>
                <c:pt idx="16748">
                  <c:v>2.4063370227809999</c:v>
                </c:pt>
                <c:pt idx="16749">
                  <c:v>2.4064424037930001</c:v>
                </c:pt>
                <c:pt idx="16750">
                  <c:v>2.4065368175509998</c:v>
                </c:pt>
                <c:pt idx="16751">
                  <c:v>2.4066658020020002</c:v>
                </c:pt>
                <c:pt idx="16752">
                  <c:v>2.4068174362180002</c:v>
                </c:pt>
                <c:pt idx="16753">
                  <c:v>2.4071593284609998</c:v>
                </c:pt>
                <c:pt idx="16754">
                  <c:v>2.4074110984799999</c:v>
                </c:pt>
                <c:pt idx="16755">
                  <c:v>2.4074850082400001</c:v>
                </c:pt>
                <c:pt idx="16756">
                  <c:v>2.407524824142</c:v>
                </c:pt>
                <c:pt idx="16757">
                  <c:v>2.4075856208799999</c:v>
                </c:pt>
                <c:pt idx="16758">
                  <c:v>2.4076271057129999</c:v>
                </c:pt>
                <c:pt idx="16759">
                  <c:v>2.407686710358</c:v>
                </c:pt>
                <c:pt idx="16760">
                  <c:v>2.4077379703520001</c:v>
                </c:pt>
                <c:pt idx="16761">
                  <c:v>2.4078235626220001</c:v>
                </c:pt>
                <c:pt idx="16762">
                  <c:v>2.4079399108890001</c:v>
                </c:pt>
                <c:pt idx="16763">
                  <c:v>2.4080679416659998</c:v>
                </c:pt>
                <c:pt idx="16764">
                  <c:v>2.4082059860229998</c:v>
                </c:pt>
                <c:pt idx="16765">
                  <c:v>2.408447265625</c:v>
                </c:pt>
                <c:pt idx="16766">
                  <c:v>2.4088144302369998</c:v>
                </c:pt>
                <c:pt idx="16767">
                  <c:v>2.40918135643</c:v>
                </c:pt>
                <c:pt idx="16768">
                  <c:v>2.4093477725980001</c:v>
                </c:pt>
                <c:pt idx="16769">
                  <c:v>2.4095802307129999</c:v>
                </c:pt>
                <c:pt idx="16770">
                  <c:v>2.4096693992609999</c:v>
                </c:pt>
                <c:pt idx="16771">
                  <c:v>2.4097642898560001</c:v>
                </c:pt>
                <c:pt idx="16772">
                  <c:v>2.409859657288</c:v>
                </c:pt>
                <c:pt idx="16773">
                  <c:v>2.4102337360380002</c:v>
                </c:pt>
                <c:pt idx="16774">
                  <c:v>2.4104523658749999</c:v>
                </c:pt>
                <c:pt idx="16775">
                  <c:v>2.4106402397159998</c:v>
                </c:pt>
                <c:pt idx="16776">
                  <c:v>2.4109544754029999</c:v>
                </c:pt>
                <c:pt idx="16777">
                  <c:v>2.4110796451569998</c:v>
                </c:pt>
                <c:pt idx="16778">
                  <c:v>2.4111683368680001</c:v>
                </c:pt>
                <c:pt idx="16779">
                  <c:v>2.4112856388089998</c:v>
                </c:pt>
                <c:pt idx="16780">
                  <c:v>2.4114248752590002</c:v>
                </c:pt>
                <c:pt idx="16781">
                  <c:v>2.4115064144130001</c:v>
                </c:pt>
                <c:pt idx="16782">
                  <c:v>2.4115955829620002</c:v>
                </c:pt>
                <c:pt idx="16783">
                  <c:v>2.4117195606230002</c:v>
                </c:pt>
                <c:pt idx="16784">
                  <c:v>2.4120416641240001</c:v>
                </c:pt>
                <c:pt idx="16785">
                  <c:v>2.412367343903</c:v>
                </c:pt>
                <c:pt idx="16786">
                  <c:v>2.4125823974610001</c:v>
                </c:pt>
                <c:pt idx="16787">
                  <c:v>2.4127340316770001</c:v>
                </c:pt>
                <c:pt idx="16788">
                  <c:v>2.4129171371460001</c:v>
                </c:pt>
                <c:pt idx="16789">
                  <c:v>2.4130747318269998</c:v>
                </c:pt>
                <c:pt idx="16790">
                  <c:v>2.4131588935849999</c:v>
                </c:pt>
                <c:pt idx="16791">
                  <c:v>2.4132490158080002</c:v>
                </c:pt>
                <c:pt idx="16792">
                  <c:v>2.413335561752</c:v>
                </c:pt>
                <c:pt idx="16793">
                  <c:v>2.4134221076969999</c:v>
                </c:pt>
                <c:pt idx="16794">
                  <c:v>2.4137630462650002</c:v>
                </c:pt>
                <c:pt idx="16795">
                  <c:v>2.4138698577879998</c:v>
                </c:pt>
                <c:pt idx="16796">
                  <c:v>2.4140298366550001</c:v>
                </c:pt>
                <c:pt idx="16797">
                  <c:v>2.4143619537349998</c:v>
                </c:pt>
                <c:pt idx="16798">
                  <c:v>2.414697408676</c:v>
                </c:pt>
                <c:pt idx="16799">
                  <c:v>2.4150342941280001</c:v>
                </c:pt>
                <c:pt idx="16800">
                  <c:v>2.4153625965119998</c:v>
                </c:pt>
                <c:pt idx="16801">
                  <c:v>2.4155158996580002</c:v>
                </c:pt>
                <c:pt idx="16802">
                  <c:v>2.4156036376949999</c:v>
                </c:pt>
                <c:pt idx="16803">
                  <c:v>2.4156906604769999</c:v>
                </c:pt>
                <c:pt idx="16804">
                  <c:v>2.4157781600949999</c:v>
                </c:pt>
                <c:pt idx="16805">
                  <c:v>2.4158630371090002</c:v>
                </c:pt>
                <c:pt idx="16806">
                  <c:v>2.4159467220309998</c:v>
                </c:pt>
                <c:pt idx="16807">
                  <c:v>2.4161455631259998</c:v>
                </c:pt>
                <c:pt idx="16808">
                  <c:v>2.416271924973</c:v>
                </c:pt>
                <c:pt idx="16809">
                  <c:v>2.4163537025449999</c:v>
                </c:pt>
                <c:pt idx="16810">
                  <c:v>2.4164800643920001</c:v>
                </c:pt>
                <c:pt idx="16811">
                  <c:v>2.4168355464940001</c:v>
                </c:pt>
                <c:pt idx="16812">
                  <c:v>2.4171633720400001</c:v>
                </c:pt>
                <c:pt idx="16813">
                  <c:v>2.41734790802</c:v>
                </c:pt>
                <c:pt idx="16814">
                  <c:v>2.4174990653989998</c:v>
                </c:pt>
                <c:pt idx="16815">
                  <c:v>2.4176790714259999</c:v>
                </c:pt>
                <c:pt idx="16816">
                  <c:v>2.417768239975</c:v>
                </c:pt>
                <c:pt idx="16817">
                  <c:v>2.4178593158720001</c:v>
                </c:pt>
                <c:pt idx="16818">
                  <c:v>2.4179797172550002</c:v>
                </c:pt>
                <c:pt idx="16819">
                  <c:v>2.4180998802190001</c:v>
                </c:pt>
                <c:pt idx="16820">
                  <c:v>2.4182186126710001</c:v>
                </c:pt>
                <c:pt idx="16821">
                  <c:v>2.4184165000919999</c:v>
                </c:pt>
                <c:pt idx="16822">
                  <c:v>2.4186146259310002</c:v>
                </c:pt>
                <c:pt idx="16823">
                  <c:v>2.4189250469210002</c:v>
                </c:pt>
                <c:pt idx="16824">
                  <c:v>2.4192619323729998</c:v>
                </c:pt>
                <c:pt idx="16825">
                  <c:v>2.4195597171780001</c:v>
                </c:pt>
                <c:pt idx="16826">
                  <c:v>2.4198536872859999</c:v>
                </c:pt>
                <c:pt idx="16827">
                  <c:v>2.4200136661529998</c:v>
                </c:pt>
                <c:pt idx="16828">
                  <c:v>2.4203231334690001</c:v>
                </c:pt>
                <c:pt idx="16829">
                  <c:v>2.420403003693</c:v>
                </c:pt>
                <c:pt idx="16830">
                  <c:v>2.4204926490780001</c:v>
                </c:pt>
                <c:pt idx="16831">
                  <c:v>2.420619487762</c:v>
                </c:pt>
                <c:pt idx="16832">
                  <c:v>2.4208447933200001</c:v>
                </c:pt>
                <c:pt idx="16833">
                  <c:v>2.4210317134860002</c:v>
                </c:pt>
                <c:pt idx="16834">
                  <c:v>2.4211490154269999</c:v>
                </c:pt>
                <c:pt idx="16835">
                  <c:v>2.4213008880619999</c:v>
                </c:pt>
                <c:pt idx="16836">
                  <c:v>2.4216616153719999</c:v>
                </c:pt>
                <c:pt idx="16837">
                  <c:v>2.4219026565549999</c:v>
                </c:pt>
                <c:pt idx="16838">
                  <c:v>2.4220674037930001</c:v>
                </c:pt>
                <c:pt idx="16839">
                  <c:v>2.4222736358639998</c:v>
                </c:pt>
                <c:pt idx="16840">
                  <c:v>2.4225139617920002</c:v>
                </c:pt>
                <c:pt idx="16841">
                  <c:v>2.4226408004760001</c:v>
                </c:pt>
                <c:pt idx="16842">
                  <c:v>2.422910690308</c:v>
                </c:pt>
                <c:pt idx="16843">
                  <c:v>2.4231240749360001</c:v>
                </c:pt>
                <c:pt idx="16844">
                  <c:v>2.4232182502750002</c:v>
                </c:pt>
                <c:pt idx="16845">
                  <c:v>2.4232900142670002</c:v>
                </c:pt>
                <c:pt idx="16846">
                  <c:v>2.4233403205870001</c:v>
                </c:pt>
                <c:pt idx="16847">
                  <c:v>2.4234135150910001</c:v>
                </c:pt>
                <c:pt idx="16848">
                  <c:v>2.423489570618</c:v>
                </c:pt>
                <c:pt idx="16849">
                  <c:v>2.423571825027</c:v>
                </c:pt>
                <c:pt idx="16850">
                  <c:v>2.4236664772030001</c:v>
                </c:pt>
                <c:pt idx="16851">
                  <c:v>2.4237201213840001</c:v>
                </c:pt>
                <c:pt idx="16852">
                  <c:v>2.4238548278810002</c:v>
                </c:pt>
                <c:pt idx="16853">
                  <c:v>2.42422914505</c:v>
                </c:pt>
                <c:pt idx="16854">
                  <c:v>2.4245712757110001</c:v>
                </c:pt>
                <c:pt idx="16855">
                  <c:v>2.4247272014619998</c:v>
                </c:pt>
                <c:pt idx="16856">
                  <c:v>2.4248526096340002</c:v>
                </c:pt>
                <c:pt idx="16857">
                  <c:v>2.424968719482</c:v>
                </c:pt>
                <c:pt idx="16858">
                  <c:v>2.425055742264</c:v>
                </c:pt>
                <c:pt idx="16859">
                  <c:v>2.4251434803010001</c:v>
                </c:pt>
                <c:pt idx="16860">
                  <c:v>2.42520236969</c:v>
                </c:pt>
                <c:pt idx="16861">
                  <c:v>2.4253363609309999</c:v>
                </c:pt>
                <c:pt idx="16862">
                  <c:v>2.4254856109620002</c:v>
                </c:pt>
                <c:pt idx="16863">
                  <c:v>2.4256451129909999</c:v>
                </c:pt>
                <c:pt idx="16864">
                  <c:v>2.4258267879490001</c:v>
                </c:pt>
                <c:pt idx="16865">
                  <c:v>2.4261577129359999</c:v>
                </c:pt>
                <c:pt idx="16866">
                  <c:v>2.4262785911560001</c:v>
                </c:pt>
                <c:pt idx="16867">
                  <c:v>2.4264471530909999</c:v>
                </c:pt>
                <c:pt idx="16868">
                  <c:v>2.4266107082369999</c:v>
                </c:pt>
                <c:pt idx="16869">
                  <c:v>2.4267358779910002</c:v>
                </c:pt>
                <c:pt idx="16870">
                  <c:v>2.4268243312840001</c:v>
                </c:pt>
                <c:pt idx="16871">
                  <c:v>2.4269144535059999</c:v>
                </c:pt>
                <c:pt idx="16872">
                  <c:v>2.4270050525669999</c:v>
                </c:pt>
                <c:pt idx="16873">
                  <c:v>2.427096128464</c:v>
                </c:pt>
                <c:pt idx="16874">
                  <c:v>2.4271843433379998</c:v>
                </c:pt>
                <c:pt idx="16875">
                  <c:v>2.4272713661190002</c:v>
                </c:pt>
                <c:pt idx="16876">
                  <c:v>2.4274010658259999</c:v>
                </c:pt>
                <c:pt idx="16877">
                  <c:v>2.4277603626249999</c:v>
                </c:pt>
                <c:pt idx="16878">
                  <c:v>2.427880764008</c:v>
                </c:pt>
                <c:pt idx="16879">
                  <c:v>2.4280614852909999</c:v>
                </c:pt>
                <c:pt idx="16880">
                  <c:v>2.4282703399660002</c:v>
                </c:pt>
                <c:pt idx="16881">
                  <c:v>2.4284181594850001</c:v>
                </c:pt>
                <c:pt idx="16882">
                  <c:v>2.4285426139830002</c:v>
                </c:pt>
                <c:pt idx="16883">
                  <c:v>2.4286947250369999</c:v>
                </c:pt>
                <c:pt idx="16884">
                  <c:v>2.428813695908</c:v>
                </c:pt>
                <c:pt idx="16885">
                  <c:v>2.4289577007290002</c:v>
                </c:pt>
                <c:pt idx="16886">
                  <c:v>2.4290411472320002</c:v>
                </c:pt>
                <c:pt idx="16887">
                  <c:v>2.429145097733</c:v>
                </c:pt>
                <c:pt idx="16888">
                  <c:v>2.4291965961459998</c:v>
                </c:pt>
                <c:pt idx="16889">
                  <c:v>2.429274082184</c:v>
                </c:pt>
                <c:pt idx="16890">
                  <c:v>2.4293522834779999</c:v>
                </c:pt>
                <c:pt idx="16891">
                  <c:v>2.4294354915619998</c:v>
                </c:pt>
                <c:pt idx="16892">
                  <c:v>2.4297525882720001</c:v>
                </c:pt>
                <c:pt idx="16893">
                  <c:v>2.4300684928890002</c:v>
                </c:pt>
                <c:pt idx="16894">
                  <c:v>2.4303777217859999</c:v>
                </c:pt>
                <c:pt idx="16895">
                  <c:v>2.4306828975679999</c:v>
                </c:pt>
                <c:pt idx="16896">
                  <c:v>2.4309303760529999</c:v>
                </c:pt>
                <c:pt idx="16897">
                  <c:v>2.4310526847839999</c:v>
                </c:pt>
                <c:pt idx="16898">
                  <c:v>2.431134939194</c:v>
                </c:pt>
                <c:pt idx="16899">
                  <c:v>2.4312167167659999</c:v>
                </c:pt>
                <c:pt idx="16900">
                  <c:v>2.431403398514</c:v>
                </c:pt>
                <c:pt idx="16901">
                  <c:v>2.4314856529240001</c:v>
                </c:pt>
                <c:pt idx="16902">
                  <c:v>2.4315643310550001</c:v>
                </c:pt>
                <c:pt idx="16903">
                  <c:v>2.4316852092739998</c:v>
                </c:pt>
                <c:pt idx="16904">
                  <c:v>2.431762695313</c:v>
                </c:pt>
                <c:pt idx="16905">
                  <c:v>2.4319133758540001</c:v>
                </c:pt>
                <c:pt idx="16906">
                  <c:v>2.432071208954</c:v>
                </c:pt>
                <c:pt idx="16907">
                  <c:v>2.4321873188019998</c:v>
                </c:pt>
                <c:pt idx="16908">
                  <c:v>2.4323079586029999</c:v>
                </c:pt>
                <c:pt idx="16909">
                  <c:v>2.4324295520780002</c:v>
                </c:pt>
                <c:pt idx="16910">
                  <c:v>2.4325537681579998</c:v>
                </c:pt>
                <c:pt idx="16911">
                  <c:v>2.4327058792109999</c:v>
                </c:pt>
                <c:pt idx="16912">
                  <c:v>2.433049678802</c:v>
                </c:pt>
                <c:pt idx="16913">
                  <c:v>2.4331569671629998</c:v>
                </c:pt>
                <c:pt idx="16914">
                  <c:v>2.4334652423860001</c:v>
                </c:pt>
                <c:pt idx="16915">
                  <c:v>2.4337992668149999</c:v>
                </c:pt>
                <c:pt idx="16916">
                  <c:v>2.4340012073519999</c:v>
                </c:pt>
                <c:pt idx="16917">
                  <c:v>2.4341371059419998</c:v>
                </c:pt>
                <c:pt idx="16918">
                  <c:v>2.434266805649</c:v>
                </c:pt>
                <c:pt idx="16919">
                  <c:v>2.4344584941859999</c:v>
                </c:pt>
                <c:pt idx="16920">
                  <c:v>2.434619426727</c:v>
                </c:pt>
                <c:pt idx="16921">
                  <c:v>2.4349548816679998</c:v>
                </c:pt>
                <c:pt idx="16922">
                  <c:v>2.4351348876949999</c:v>
                </c:pt>
                <c:pt idx="16923">
                  <c:v>2.4352865219119999</c:v>
                </c:pt>
                <c:pt idx="16924">
                  <c:v>2.4353454113009998</c:v>
                </c:pt>
                <c:pt idx="16925">
                  <c:v>2.4353821277619998</c:v>
                </c:pt>
                <c:pt idx="16926">
                  <c:v>2.435424804688</c:v>
                </c:pt>
                <c:pt idx="16927">
                  <c:v>2.4354844093320001</c:v>
                </c:pt>
                <c:pt idx="16928">
                  <c:v>2.435562372208</c:v>
                </c:pt>
                <c:pt idx="16929">
                  <c:v>2.4356231689449999</c:v>
                </c:pt>
                <c:pt idx="16930">
                  <c:v>2.4357209205629999</c:v>
                </c:pt>
                <c:pt idx="16931">
                  <c:v>2.4357867240909998</c:v>
                </c:pt>
                <c:pt idx="16932">
                  <c:v>2.435886859894</c:v>
                </c:pt>
                <c:pt idx="16933">
                  <c:v>2.4360306262970002</c:v>
                </c:pt>
                <c:pt idx="16934">
                  <c:v>2.436376810074</c:v>
                </c:pt>
                <c:pt idx="16935">
                  <c:v>2.4365594387049998</c:v>
                </c:pt>
                <c:pt idx="16936">
                  <c:v>2.4366545677190001</c:v>
                </c:pt>
                <c:pt idx="16937">
                  <c:v>2.436760663986</c:v>
                </c:pt>
                <c:pt idx="16938">
                  <c:v>2.4368679523469998</c:v>
                </c:pt>
                <c:pt idx="16939">
                  <c:v>2.4369764327999999</c:v>
                </c:pt>
                <c:pt idx="16940">
                  <c:v>2.4370756149289998</c:v>
                </c:pt>
                <c:pt idx="16941">
                  <c:v>2.4371776580810001</c:v>
                </c:pt>
                <c:pt idx="16942">
                  <c:v>2.4372723102570002</c:v>
                </c:pt>
                <c:pt idx="16943">
                  <c:v>2.4373993873600002</c:v>
                </c:pt>
                <c:pt idx="16944">
                  <c:v>2.4375705718990002</c:v>
                </c:pt>
                <c:pt idx="16945">
                  <c:v>2.437662363052</c:v>
                </c:pt>
                <c:pt idx="16946">
                  <c:v>2.4377555847169998</c:v>
                </c:pt>
                <c:pt idx="16947">
                  <c:v>2.4378945827480001</c:v>
                </c:pt>
                <c:pt idx="16948">
                  <c:v>2.438262224197</c:v>
                </c:pt>
                <c:pt idx="16949">
                  <c:v>2.4384582042690002</c:v>
                </c:pt>
                <c:pt idx="16950">
                  <c:v>2.4387443065640002</c:v>
                </c:pt>
                <c:pt idx="16951">
                  <c:v>2.4389955997469999</c:v>
                </c:pt>
                <c:pt idx="16952">
                  <c:v>2.4390823841090001</c:v>
                </c:pt>
                <c:pt idx="16953">
                  <c:v>2.4392189979549999</c:v>
                </c:pt>
                <c:pt idx="16954">
                  <c:v>2.4393436908720001</c:v>
                </c:pt>
                <c:pt idx="16955">
                  <c:v>2.4394516944890001</c:v>
                </c:pt>
                <c:pt idx="16956">
                  <c:v>2.4395360946659999</c:v>
                </c:pt>
                <c:pt idx="16957">
                  <c:v>2.4396438598630001</c:v>
                </c:pt>
                <c:pt idx="16958">
                  <c:v>2.4397552013400001</c:v>
                </c:pt>
                <c:pt idx="16959">
                  <c:v>2.4398310184479999</c:v>
                </c:pt>
                <c:pt idx="16960">
                  <c:v>2.4399149417879999</c:v>
                </c:pt>
                <c:pt idx="16961">
                  <c:v>2.4400577545169999</c:v>
                </c:pt>
                <c:pt idx="16962">
                  <c:v>2.4404115676879998</c:v>
                </c:pt>
                <c:pt idx="16963">
                  <c:v>2.4406082630160002</c:v>
                </c:pt>
                <c:pt idx="16964">
                  <c:v>2.4408075809479999</c:v>
                </c:pt>
                <c:pt idx="16965">
                  <c:v>2.4409713745119999</c:v>
                </c:pt>
                <c:pt idx="16966">
                  <c:v>2.4410564899440002</c:v>
                </c:pt>
                <c:pt idx="16967">
                  <c:v>2.441179275513</c:v>
                </c:pt>
                <c:pt idx="16968">
                  <c:v>2.4413444995879998</c:v>
                </c:pt>
                <c:pt idx="16969">
                  <c:v>2.4414331912990002</c:v>
                </c:pt>
                <c:pt idx="16970">
                  <c:v>2.4415276050569998</c:v>
                </c:pt>
                <c:pt idx="16971">
                  <c:v>2.4416244030000001</c:v>
                </c:pt>
                <c:pt idx="16972">
                  <c:v>2.4416725635529999</c:v>
                </c:pt>
                <c:pt idx="16973">
                  <c:v>2.441723823547</c:v>
                </c:pt>
                <c:pt idx="16974">
                  <c:v>2.4418206214899998</c:v>
                </c:pt>
                <c:pt idx="16975">
                  <c:v>2.441911697388</c:v>
                </c:pt>
                <c:pt idx="16976">
                  <c:v>2.4419980049130001</c:v>
                </c:pt>
                <c:pt idx="16977">
                  <c:v>2.4421257972719999</c:v>
                </c:pt>
                <c:pt idx="16978">
                  <c:v>2.442281484604</c:v>
                </c:pt>
                <c:pt idx="16979">
                  <c:v>2.4426138401030002</c:v>
                </c:pt>
                <c:pt idx="16980">
                  <c:v>2.4429519176480001</c:v>
                </c:pt>
                <c:pt idx="16981">
                  <c:v>2.4431202411649999</c:v>
                </c:pt>
                <c:pt idx="16982">
                  <c:v>2.4433529376980001</c:v>
                </c:pt>
                <c:pt idx="16983">
                  <c:v>2.4434421062470002</c:v>
                </c:pt>
                <c:pt idx="16984">
                  <c:v>2.4434938430790001</c:v>
                </c:pt>
                <c:pt idx="16985">
                  <c:v>2.4435386657709999</c:v>
                </c:pt>
                <c:pt idx="16986">
                  <c:v>2.4436082839969999</c:v>
                </c:pt>
                <c:pt idx="16987">
                  <c:v>2.4436707496640002</c:v>
                </c:pt>
                <c:pt idx="16988">
                  <c:v>2.4437286853789999</c:v>
                </c:pt>
                <c:pt idx="16989">
                  <c:v>2.4438064098360002</c:v>
                </c:pt>
                <c:pt idx="16990">
                  <c:v>2.4439344406129999</c:v>
                </c:pt>
                <c:pt idx="16991">
                  <c:v>2.4441390037540001</c:v>
                </c:pt>
                <c:pt idx="16992">
                  <c:v>2.4442865848539999</c:v>
                </c:pt>
                <c:pt idx="16993">
                  <c:v>2.4444339275360001</c:v>
                </c:pt>
                <c:pt idx="16994">
                  <c:v>2.4445350170140001</c:v>
                </c:pt>
                <c:pt idx="16995">
                  <c:v>2.4448807239530002</c:v>
                </c:pt>
                <c:pt idx="16996">
                  <c:v>2.4450235366820001</c:v>
                </c:pt>
                <c:pt idx="16997">
                  <c:v>2.445117235184</c:v>
                </c:pt>
                <c:pt idx="16998">
                  <c:v>2.4453275203699998</c:v>
                </c:pt>
                <c:pt idx="16999">
                  <c:v>2.4456655979159998</c:v>
                </c:pt>
                <c:pt idx="17000">
                  <c:v>2.4458036422729998</c:v>
                </c:pt>
                <c:pt idx="17001">
                  <c:v>2.4459767341609999</c:v>
                </c:pt>
                <c:pt idx="17002">
                  <c:v>2.4461364746090002</c:v>
                </c:pt>
                <c:pt idx="17003">
                  <c:v>2.446259498596</c:v>
                </c:pt>
                <c:pt idx="17004">
                  <c:v>2.446353673935</c:v>
                </c:pt>
                <c:pt idx="17005">
                  <c:v>2.4464735984799999</c:v>
                </c:pt>
                <c:pt idx="17006">
                  <c:v>2.4465935230259999</c:v>
                </c:pt>
                <c:pt idx="17007">
                  <c:v>2.4467134475710002</c:v>
                </c:pt>
                <c:pt idx="17008">
                  <c:v>2.446796655655</c:v>
                </c:pt>
                <c:pt idx="17009">
                  <c:v>2.446941137314</c:v>
                </c:pt>
                <c:pt idx="17010">
                  <c:v>2.4470911026</c:v>
                </c:pt>
                <c:pt idx="17011">
                  <c:v>2.447237491608</c:v>
                </c:pt>
                <c:pt idx="17012">
                  <c:v>2.4475677013400001</c:v>
                </c:pt>
                <c:pt idx="17013">
                  <c:v>2.4476506710049999</c:v>
                </c:pt>
                <c:pt idx="17014">
                  <c:v>2.4477419853210001</c:v>
                </c:pt>
                <c:pt idx="17015">
                  <c:v>2.4477918148039999</c:v>
                </c:pt>
                <c:pt idx="17016">
                  <c:v>2.4478998184199998</c:v>
                </c:pt>
                <c:pt idx="17017">
                  <c:v>2.4479515552520001</c:v>
                </c:pt>
                <c:pt idx="17018">
                  <c:v>2.448004961014</c:v>
                </c:pt>
                <c:pt idx="17019">
                  <c:v>2.4480562210080001</c:v>
                </c:pt>
                <c:pt idx="17020">
                  <c:v>2.4481074810029999</c:v>
                </c:pt>
                <c:pt idx="17021">
                  <c:v>2.448160409927</c:v>
                </c:pt>
                <c:pt idx="17022">
                  <c:v>2.4482152462009998</c:v>
                </c:pt>
                <c:pt idx="17023">
                  <c:v>2.4482667446140001</c:v>
                </c:pt>
                <c:pt idx="17024">
                  <c:v>2.448317289352</c:v>
                </c:pt>
                <c:pt idx="17025">
                  <c:v>2.4483690261839999</c:v>
                </c:pt>
                <c:pt idx="17026">
                  <c:v>2.4484179019929999</c:v>
                </c:pt>
                <c:pt idx="17027">
                  <c:v>2.44846534729</c:v>
                </c:pt>
                <c:pt idx="17028">
                  <c:v>2.448514223099</c:v>
                </c:pt>
                <c:pt idx="17029">
                  <c:v>2.4485604763030002</c:v>
                </c:pt>
                <c:pt idx="17030">
                  <c:v>2.4486894607540002</c:v>
                </c:pt>
                <c:pt idx="17031">
                  <c:v>2.449054718018</c:v>
                </c:pt>
                <c:pt idx="17032">
                  <c:v>2.4492080211639999</c:v>
                </c:pt>
                <c:pt idx="17033">
                  <c:v>2.4495661258700001</c:v>
                </c:pt>
                <c:pt idx="17034">
                  <c:v>2.4499104022979998</c:v>
                </c:pt>
                <c:pt idx="17035">
                  <c:v>2.450078248978</c:v>
                </c:pt>
                <c:pt idx="17036">
                  <c:v>2.4503045082089998</c:v>
                </c:pt>
                <c:pt idx="17037">
                  <c:v>2.4505240917209998</c:v>
                </c:pt>
                <c:pt idx="17038">
                  <c:v>2.4507746696470001</c:v>
                </c:pt>
                <c:pt idx="17039">
                  <c:v>2.4508833885189998</c:v>
                </c:pt>
                <c:pt idx="17040">
                  <c:v>2.4509828090669998</c:v>
                </c:pt>
                <c:pt idx="17041">
                  <c:v>2.451117992401</c:v>
                </c:pt>
                <c:pt idx="17042">
                  <c:v>2.4512560367580001</c:v>
                </c:pt>
                <c:pt idx="17043">
                  <c:v>2.4513804912569999</c:v>
                </c:pt>
                <c:pt idx="17044">
                  <c:v>2.4515454769130001</c:v>
                </c:pt>
                <c:pt idx="17045">
                  <c:v>2.4518005847929998</c:v>
                </c:pt>
                <c:pt idx="17046">
                  <c:v>2.451860666275</c:v>
                </c:pt>
                <c:pt idx="17047">
                  <c:v>2.4519271850590001</c:v>
                </c:pt>
                <c:pt idx="17048">
                  <c:v>2.4520277976989999</c:v>
                </c:pt>
                <c:pt idx="17049">
                  <c:v>2.4521248340609998</c:v>
                </c:pt>
                <c:pt idx="17050">
                  <c:v>2.4522936344150001</c:v>
                </c:pt>
                <c:pt idx="17051">
                  <c:v>2.4526040554050001</c:v>
                </c:pt>
                <c:pt idx="17052">
                  <c:v>2.452820062637</c:v>
                </c:pt>
                <c:pt idx="17053">
                  <c:v>2.4529640674589999</c:v>
                </c:pt>
                <c:pt idx="17054">
                  <c:v>2.4531013965609998</c:v>
                </c:pt>
                <c:pt idx="17055">
                  <c:v>2.4534914493560001</c:v>
                </c:pt>
                <c:pt idx="17056">
                  <c:v>2.4536554813390001</c:v>
                </c:pt>
                <c:pt idx="17057">
                  <c:v>2.4537785053249999</c:v>
                </c:pt>
                <c:pt idx="17058">
                  <c:v>2.4538810253140002</c:v>
                </c:pt>
                <c:pt idx="17059">
                  <c:v>2.4540374279020001</c:v>
                </c:pt>
                <c:pt idx="17060">
                  <c:v>2.4541978836060001</c:v>
                </c:pt>
                <c:pt idx="17061">
                  <c:v>2.454335212708</c:v>
                </c:pt>
                <c:pt idx="17062">
                  <c:v>2.4544477462769998</c:v>
                </c:pt>
                <c:pt idx="17063">
                  <c:v>2.4545040130619999</c:v>
                </c:pt>
                <c:pt idx="17064">
                  <c:v>2.4545874595639998</c:v>
                </c:pt>
                <c:pt idx="17065">
                  <c:v>2.4546778202059998</c:v>
                </c:pt>
                <c:pt idx="17066">
                  <c:v>2.4548220634460001</c:v>
                </c:pt>
                <c:pt idx="17067">
                  <c:v>2.4551329612730002</c:v>
                </c:pt>
                <c:pt idx="17068">
                  <c:v>2.4552154541019999</c:v>
                </c:pt>
                <c:pt idx="17069">
                  <c:v>2.4552962780000001</c:v>
                </c:pt>
                <c:pt idx="17070">
                  <c:v>2.4554545879359999</c:v>
                </c:pt>
                <c:pt idx="17071">
                  <c:v>2.4555695056919999</c:v>
                </c:pt>
                <c:pt idx="17072">
                  <c:v>2.4557468891140002</c:v>
                </c:pt>
                <c:pt idx="17073">
                  <c:v>2.4560782909390002</c:v>
                </c:pt>
                <c:pt idx="17074">
                  <c:v>2.456401824951</c:v>
                </c:pt>
                <c:pt idx="17075">
                  <c:v>2.4565615653989998</c:v>
                </c:pt>
                <c:pt idx="17076">
                  <c:v>2.4566445350650001</c:v>
                </c:pt>
                <c:pt idx="17077">
                  <c:v>2.4567325115199998</c:v>
                </c:pt>
                <c:pt idx="17078">
                  <c:v>2.4568226337430001</c:v>
                </c:pt>
                <c:pt idx="17079">
                  <c:v>2.4570200443269998</c:v>
                </c:pt>
                <c:pt idx="17080">
                  <c:v>2.4572966098790001</c:v>
                </c:pt>
                <c:pt idx="17081">
                  <c:v>2.4575383663179999</c:v>
                </c:pt>
                <c:pt idx="17082">
                  <c:v>2.4577329158780001</c:v>
                </c:pt>
                <c:pt idx="17083">
                  <c:v>2.4579558372500001</c:v>
                </c:pt>
                <c:pt idx="17084">
                  <c:v>2.458046197891</c:v>
                </c:pt>
                <c:pt idx="17085">
                  <c:v>2.4581427574160002</c:v>
                </c:pt>
                <c:pt idx="17086">
                  <c:v>2.4581992626189999</c:v>
                </c:pt>
                <c:pt idx="17087">
                  <c:v>2.4582562446590002</c:v>
                </c:pt>
                <c:pt idx="17088">
                  <c:v>2.4583137035370002</c:v>
                </c:pt>
                <c:pt idx="17089">
                  <c:v>2.4583749771119998</c:v>
                </c:pt>
                <c:pt idx="17090">
                  <c:v>2.4584372043610001</c:v>
                </c:pt>
                <c:pt idx="17091">
                  <c:v>2.4584987163540002</c:v>
                </c:pt>
                <c:pt idx="17092">
                  <c:v>2.4585635662079999</c:v>
                </c:pt>
                <c:pt idx="17093">
                  <c:v>2.458625078201</c:v>
                </c:pt>
                <c:pt idx="17094">
                  <c:v>2.4586853981019998</c:v>
                </c:pt>
                <c:pt idx="17095">
                  <c:v>2.4587450027469999</c:v>
                </c:pt>
                <c:pt idx="17096">
                  <c:v>2.4588000774380001</c:v>
                </c:pt>
                <c:pt idx="17097">
                  <c:v>2.4588990211490001</c:v>
                </c:pt>
                <c:pt idx="17098">
                  <c:v>2.4589838981629999</c:v>
                </c:pt>
                <c:pt idx="17099">
                  <c:v>2.4590694904329999</c:v>
                </c:pt>
                <c:pt idx="17100">
                  <c:v>2.4591510295869998</c:v>
                </c:pt>
                <c:pt idx="17101">
                  <c:v>2.4592688083650001</c:v>
                </c:pt>
                <c:pt idx="17102">
                  <c:v>2.4593813419339998</c:v>
                </c:pt>
                <c:pt idx="17103">
                  <c:v>2.4597024917599999</c:v>
                </c:pt>
                <c:pt idx="17104">
                  <c:v>2.4598155021669998</c:v>
                </c:pt>
                <c:pt idx="17105">
                  <c:v>2.4599356651309998</c:v>
                </c:pt>
                <c:pt idx="17106">
                  <c:v>2.4600279331210002</c:v>
                </c:pt>
                <c:pt idx="17107">
                  <c:v>2.4600870609280001</c:v>
                </c:pt>
                <c:pt idx="17108">
                  <c:v>2.4601767063139999</c:v>
                </c:pt>
                <c:pt idx="17109">
                  <c:v>2.4602890014650001</c:v>
                </c:pt>
                <c:pt idx="17110">
                  <c:v>2.4604434967039999</c:v>
                </c:pt>
                <c:pt idx="17111">
                  <c:v>2.4605808258059998</c:v>
                </c:pt>
                <c:pt idx="17112">
                  <c:v>2.4607496261600001</c:v>
                </c:pt>
                <c:pt idx="17113">
                  <c:v>2.460930347443</c:v>
                </c:pt>
                <c:pt idx="17114">
                  <c:v>2.4610764980319999</c:v>
                </c:pt>
                <c:pt idx="17115">
                  <c:v>2.4612593650819998</c:v>
                </c:pt>
                <c:pt idx="17116">
                  <c:v>2.461610555649</c:v>
                </c:pt>
                <c:pt idx="17117">
                  <c:v>2.4617705345149998</c:v>
                </c:pt>
                <c:pt idx="17118">
                  <c:v>2.4618895053859999</c:v>
                </c:pt>
                <c:pt idx="17119">
                  <c:v>2.46204996109</c:v>
                </c:pt>
                <c:pt idx="17120">
                  <c:v>2.4622571468349999</c:v>
                </c:pt>
                <c:pt idx="17121">
                  <c:v>2.4624872207639998</c:v>
                </c:pt>
                <c:pt idx="17122">
                  <c:v>2.4625556468959999</c:v>
                </c:pt>
                <c:pt idx="17123">
                  <c:v>2.4626245498660002</c:v>
                </c:pt>
                <c:pt idx="17124">
                  <c:v>2.4627578258509999</c:v>
                </c:pt>
                <c:pt idx="17125">
                  <c:v>2.4630758762360001</c:v>
                </c:pt>
                <c:pt idx="17126">
                  <c:v>2.4632520675660001</c:v>
                </c:pt>
                <c:pt idx="17127">
                  <c:v>2.4636182785030001</c:v>
                </c:pt>
                <c:pt idx="17128">
                  <c:v>2.4638698101040002</c:v>
                </c:pt>
                <c:pt idx="17129">
                  <c:v>2.4641995429989998</c:v>
                </c:pt>
                <c:pt idx="17130">
                  <c:v>2.4645478725430001</c:v>
                </c:pt>
                <c:pt idx="17131">
                  <c:v>2.4648411273959998</c:v>
                </c:pt>
                <c:pt idx="17132">
                  <c:v>2.464958906174</c:v>
                </c:pt>
                <c:pt idx="17133">
                  <c:v>2.465095043182</c:v>
                </c:pt>
                <c:pt idx="17134">
                  <c:v>2.4652466773990001</c:v>
                </c:pt>
                <c:pt idx="17135">
                  <c:v>2.465586662292</c:v>
                </c:pt>
                <c:pt idx="17136">
                  <c:v>2.4656958580019999</c:v>
                </c:pt>
                <c:pt idx="17137">
                  <c:v>2.4657590389249999</c:v>
                </c:pt>
                <c:pt idx="17138">
                  <c:v>2.4658241271970001</c:v>
                </c:pt>
                <c:pt idx="17139">
                  <c:v>2.4658930301669999</c:v>
                </c:pt>
                <c:pt idx="17140">
                  <c:v>2.4659507274629999</c:v>
                </c:pt>
                <c:pt idx="17141">
                  <c:v>2.466034889221</c:v>
                </c:pt>
                <c:pt idx="17142">
                  <c:v>2.4663496017459998</c:v>
                </c:pt>
                <c:pt idx="17143">
                  <c:v>2.466596364975</c:v>
                </c:pt>
                <c:pt idx="17144">
                  <c:v>2.4669768810270001</c:v>
                </c:pt>
                <c:pt idx="17145">
                  <c:v>2.4673244953159998</c:v>
                </c:pt>
                <c:pt idx="17146">
                  <c:v>2.467646360397</c:v>
                </c:pt>
                <c:pt idx="17147">
                  <c:v>2.4678912162779998</c:v>
                </c:pt>
                <c:pt idx="17148">
                  <c:v>2.4681928157809998</c:v>
                </c:pt>
                <c:pt idx="17149">
                  <c:v>2.46834731102</c:v>
                </c:pt>
                <c:pt idx="17150">
                  <c:v>2.4687044620509999</c:v>
                </c:pt>
                <c:pt idx="17151">
                  <c:v>2.4688951969150001</c:v>
                </c:pt>
                <c:pt idx="17152">
                  <c:v>2.4692022800450002</c:v>
                </c:pt>
                <c:pt idx="17153">
                  <c:v>2.4692866802219999</c:v>
                </c:pt>
                <c:pt idx="17154">
                  <c:v>2.469381093979</c:v>
                </c:pt>
                <c:pt idx="17155">
                  <c:v>2.4694776535030001</c:v>
                </c:pt>
                <c:pt idx="17156">
                  <c:v>2.4695699214940001</c:v>
                </c:pt>
                <c:pt idx="17157">
                  <c:v>2.4697036743159999</c:v>
                </c:pt>
                <c:pt idx="17158">
                  <c:v>2.4700639247890002</c:v>
                </c:pt>
                <c:pt idx="17159">
                  <c:v>2.4702105522159998</c:v>
                </c:pt>
                <c:pt idx="17160">
                  <c:v>2.4705486297610002</c:v>
                </c:pt>
                <c:pt idx="17161">
                  <c:v>2.4706783294679999</c:v>
                </c:pt>
                <c:pt idx="17162">
                  <c:v>2.4709982872010001</c:v>
                </c:pt>
                <c:pt idx="17163">
                  <c:v>2.4712862968440001</c:v>
                </c:pt>
                <c:pt idx="17164">
                  <c:v>2.4715974330899999</c:v>
                </c:pt>
                <c:pt idx="17165">
                  <c:v>2.4718787670140001</c:v>
                </c:pt>
                <c:pt idx="17166">
                  <c:v>2.472182035446</c:v>
                </c:pt>
                <c:pt idx="17167">
                  <c:v>2.4724841117860001</c:v>
                </c:pt>
                <c:pt idx="17168">
                  <c:v>2.4726555347439998</c:v>
                </c:pt>
                <c:pt idx="17169">
                  <c:v>2.4727325439449999</c:v>
                </c:pt>
                <c:pt idx="17170">
                  <c:v>2.472841262817</c:v>
                </c:pt>
                <c:pt idx="17171">
                  <c:v>2.473168849945</c:v>
                </c:pt>
                <c:pt idx="17172">
                  <c:v>2.473460197449</c:v>
                </c:pt>
                <c:pt idx="17173">
                  <c:v>2.473782777786</c:v>
                </c:pt>
                <c:pt idx="17174">
                  <c:v>2.4740779399870001</c:v>
                </c:pt>
                <c:pt idx="17175">
                  <c:v>2.4744117259979999</c:v>
                </c:pt>
                <c:pt idx="17176">
                  <c:v>2.4747476577760001</c:v>
                </c:pt>
                <c:pt idx="17177">
                  <c:v>2.474870681763</c:v>
                </c:pt>
                <c:pt idx="17178">
                  <c:v>2.4749612808229999</c:v>
                </c:pt>
                <c:pt idx="17179">
                  <c:v>2.4750812053679998</c:v>
                </c:pt>
                <c:pt idx="17180">
                  <c:v>2.475266695023</c:v>
                </c:pt>
                <c:pt idx="17181">
                  <c:v>2.4753947258000002</c:v>
                </c:pt>
                <c:pt idx="17182">
                  <c:v>2.4755716323849999</c:v>
                </c:pt>
                <c:pt idx="17183">
                  <c:v>2.475859880447</c:v>
                </c:pt>
                <c:pt idx="17184">
                  <c:v>2.4759562015530001</c:v>
                </c:pt>
                <c:pt idx="17185">
                  <c:v>2.4760599136349999</c:v>
                </c:pt>
                <c:pt idx="17186">
                  <c:v>2.4761130809780001</c:v>
                </c:pt>
                <c:pt idx="17187">
                  <c:v>2.476170301437</c:v>
                </c:pt>
                <c:pt idx="17188">
                  <c:v>2.4762253761289998</c:v>
                </c:pt>
                <c:pt idx="17189">
                  <c:v>2.4763293266300002</c:v>
                </c:pt>
                <c:pt idx="17190">
                  <c:v>2.4764304161070001</c:v>
                </c:pt>
                <c:pt idx="17191">
                  <c:v>2.4765238761899999</c:v>
                </c:pt>
                <c:pt idx="17192">
                  <c:v>2.4766597747799999</c:v>
                </c:pt>
                <c:pt idx="17193">
                  <c:v>2.4768252372739998</c:v>
                </c:pt>
                <c:pt idx="17194">
                  <c:v>2.476942539215</c:v>
                </c:pt>
                <c:pt idx="17195">
                  <c:v>2.4773006439210001</c:v>
                </c:pt>
                <c:pt idx="17196">
                  <c:v>2.4774184226989999</c:v>
                </c:pt>
                <c:pt idx="17197">
                  <c:v>2.477533578873</c:v>
                </c:pt>
                <c:pt idx="17198">
                  <c:v>2.4777786731720002</c:v>
                </c:pt>
                <c:pt idx="17199">
                  <c:v>2.477901697159</c:v>
                </c:pt>
                <c:pt idx="17200">
                  <c:v>2.4780642986300001</c:v>
                </c:pt>
                <c:pt idx="17201">
                  <c:v>2.478325605392</c:v>
                </c:pt>
                <c:pt idx="17202">
                  <c:v>2.4784431457520002</c:v>
                </c:pt>
                <c:pt idx="17203">
                  <c:v>2.4785251617430002</c:v>
                </c:pt>
                <c:pt idx="17204">
                  <c:v>2.4788444042209998</c:v>
                </c:pt>
                <c:pt idx="17205">
                  <c:v>2.4790539741519999</c:v>
                </c:pt>
                <c:pt idx="17206">
                  <c:v>2.4791655540469999</c:v>
                </c:pt>
                <c:pt idx="17207">
                  <c:v>2.4792196750639999</c:v>
                </c:pt>
                <c:pt idx="17208">
                  <c:v>2.479301929474</c:v>
                </c:pt>
                <c:pt idx="17209">
                  <c:v>2.4794826507569998</c:v>
                </c:pt>
                <c:pt idx="17210">
                  <c:v>2.479567289352</c:v>
                </c:pt>
                <c:pt idx="17211">
                  <c:v>2.4796557426449999</c:v>
                </c:pt>
                <c:pt idx="17212">
                  <c:v>2.4797382354740001</c:v>
                </c:pt>
                <c:pt idx="17213">
                  <c:v>2.4800097942349999</c:v>
                </c:pt>
                <c:pt idx="17214">
                  <c:v>2.4803299903870002</c:v>
                </c:pt>
                <c:pt idx="17215">
                  <c:v>2.4805161952970001</c:v>
                </c:pt>
                <c:pt idx="17216">
                  <c:v>2.4806663990020001</c:v>
                </c:pt>
                <c:pt idx="17217">
                  <c:v>2.48077750206</c:v>
                </c:pt>
                <c:pt idx="17218">
                  <c:v>2.48086476326</c:v>
                </c:pt>
                <c:pt idx="17219">
                  <c:v>2.4810082912450002</c:v>
                </c:pt>
                <c:pt idx="17220">
                  <c:v>2.4813332557679999</c:v>
                </c:pt>
                <c:pt idx="17221">
                  <c:v>2.4816467761990002</c:v>
                </c:pt>
                <c:pt idx="17222">
                  <c:v>2.4819715023039999</c:v>
                </c:pt>
                <c:pt idx="17223">
                  <c:v>2.4823200702669999</c:v>
                </c:pt>
                <c:pt idx="17224">
                  <c:v>2.482622385025</c:v>
                </c:pt>
                <c:pt idx="17225">
                  <c:v>2.4830000400540002</c:v>
                </c:pt>
                <c:pt idx="17226">
                  <c:v>2.483122825623</c:v>
                </c:pt>
                <c:pt idx="17227">
                  <c:v>2.4832093715669998</c:v>
                </c:pt>
                <c:pt idx="17228">
                  <c:v>2.4833066463470002</c:v>
                </c:pt>
                <c:pt idx="17229">
                  <c:v>2.4834005832670001</c:v>
                </c:pt>
                <c:pt idx="17230">
                  <c:v>2.4834930896760001</c:v>
                </c:pt>
                <c:pt idx="17231">
                  <c:v>2.483581781387</c:v>
                </c:pt>
                <c:pt idx="17232">
                  <c:v>2.4837458133700001</c:v>
                </c:pt>
                <c:pt idx="17233">
                  <c:v>2.4839122295379998</c:v>
                </c:pt>
                <c:pt idx="17234">
                  <c:v>2.4840376377109998</c:v>
                </c:pt>
                <c:pt idx="17235">
                  <c:v>2.4841630458830002</c:v>
                </c:pt>
                <c:pt idx="17236">
                  <c:v>2.4845314025879999</c:v>
                </c:pt>
                <c:pt idx="17237">
                  <c:v>2.484877109528</c:v>
                </c:pt>
                <c:pt idx="17238">
                  <c:v>2.4850964546199998</c:v>
                </c:pt>
                <c:pt idx="17239">
                  <c:v>2.485412597656</c:v>
                </c:pt>
                <c:pt idx="17240">
                  <c:v>2.485550403595</c:v>
                </c:pt>
                <c:pt idx="17241">
                  <c:v>2.4856946468349999</c:v>
                </c:pt>
                <c:pt idx="17242">
                  <c:v>2.4857785701749999</c:v>
                </c:pt>
                <c:pt idx="17243">
                  <c:v>2.485895872116</c:v>
                </c:pt>
                <c:pt idx="17244">
                  <c:v>2.4860324859620002</c:v>
                </c:pt>
                <c:pt idx="17245">
                  <c:v>2.4861423969269998</c:v>
                </c:pt>
                <c:pt idx="17246">
                  <c:v>2.4861974716190001</c:v>
                </c:pt>
                <c:pt idx="17247">
                  <c:v>2.4862806797029999</c:v>
                </c:pt>
                <c:pt idx="17248">
                  <c:v>2.4863624572749998</c:v>
                </c:pt>
                <c:pt idx="17249">
                  <c:v>2.4864714145660001</c:v>
                </c:pt>
                <c:pt idx="17250">
                  <c:v>2.4865939617159998</c:v>
                </c:pt>
                <c:pt idx="17251">
                  <c:v>2.4866802692409999</c:v>
                </c:pt>
                <c:pt idx="17252">
                  <c:v>2.4869275093079999</c:v>
                </c:pt>
                <c:pt idx="17253">
                  <c:v>2.4870569705959999</c:v>
                </c:pt>
                <c:pt idx="17254">
                  <c:v>2.487339735031</c:v>
                </c:pt>
                <c:pt idx="17255">
                  <c:v>2.4874534606930001</c:v>
                </c:pt>
                <c:pt idx="17256">
                  <c:v>2.487649917603</c:v>
                </c:pt>
                <c:pt idx="17257">
                  <c:v>2.4879047870640001</c:v>
                </c:pt>
                <c:pt idx="17258">
                  <c:v>2.488243103027</c:v>
                </c:pt>
                <c:pt idx="17259">
                  <c:v>2.4884462356569998</c:v>
                </c:pt>
                <c:pt idx="17260">
                  <c:v>2.488778114319</c:v>
                </c:pt>
                <c:pt idx="17261">
                  <c:v>2.489105939865</c:v>
                </c:pt>
                <c:pt idx="17262">
                  <c:v>2.4894123077389998</c:v>
                </c:pt>
                <c:pt idx="17263">
                  <c:v>2.4895520210269999</c:v>
                </c:pt>
                <c:pt idx="17264">
                  <c:v>2.489622116089</c:v>
                </c:pt>
                <c:pt idx="17265">
                  <c:v>2.4897327423100002</c:v>
                </c:pt>
                <c:pt idx="17266">
                  <c:v>2.4899895191189998</c:v>
                </c:pt>
                <c:pt idx="17267">
                  <c:v>2.4902718067170002</c:v>
                </c:pt>
                <c:pt idx="17268">
                  <c:v>2.4903728961940002</c:v>
                </c:pt>
                <c:pt idx="17269">
                  <c:v>2.4904458522800001</c:v>
                </c:pt>
                <c:pt idx="17270">
                  <c:v>2.4905207157140001</c:v>
                </c:pt>
                <c:pt idx="17271">
                  <c:v>2.4906036853789999</c:v>
                </c:pt>
                <c:pt idx="17272">
                  <c:v>2.4906814098360002</c:v>
                </c:pt>
                <c:pt idx="17273">
                  <c:v>2.4907579422000001</c:v>
                </c:pt>
                <c:pt idx="17274">
                  <c:v>2.4908609390260001</c:v>
                </c:pt>
                <c:pt idx="17275">
                  <c:v>2.4909484386440002</c:v>
                </c:pt>
                <c:pt idx="17276">
                  <c:v>2.4911966323849999</c:v>
                </c:pt>
                <c:pt idx="17277">
                  <c:v>2.491455078125</c:v>
                </c:pt>
                <c:pt idx="17278">
                  <c:v>2.4915642738339998</c:v>
                </c:pt>
                <c:pt idx="17279">
                  <c:v>2.491645097733</c:v>
                </c:pt>
                <c:pt idx="17280">
                  <c:v>2.4917590618130001</c:v>
                </c:pt>
                <c:pt idx="17281">
                  <c:v>2.4920327663420001</c:v>
                </c:pt>
                <c:pt idx="17282">
                  <c:v>2.4921793937680001</c:v>
                </c:pt>
                <c:pt idx="17283">
                  <c:v>2.4925534725189999</c:v>
                </c:pt>
                <c:pt idx="17284">
                  <c:v>2.4927830696109998</c:v>
                </c:pt>
                <c:pt idx="17285">
                  <c:v>2.4929459094999999</c:v>
                </c:pt>
                <c:pt idx="17286">
                  <c:v>2.4931514263149999</c:v>
                </c:pt>
                <c:pt idx="17287">
                  <c:v>2.493587732315</c:v>
                </c:pt>
                <c:pt idx="17288">
                  <c:v>2.4938540458679999</c:v>
                </c:pt>
                <c:pt idx="17289">
                  <c:v>2.4939508438110001</c:v>
                </c:pt>
                <c:pt idx="17290">
                  <c:v>2.4940478801729999</c:v>
                </c:pt>
                <c:pt idx="17291">
                  <c:v>2.4941489696499999</c:v>
                </c:pt>
                <c:pt idx="17292">
                  <c:v>2.4942514896389998</c:v>
                </c:pt>
                <c:pt idx="17293">
                  <c:v>2.494351625443</c:v>
                </c:pt>
                <c:pt idx="17294">
                  <c:v>2.494447469711</c:v>
                </c:pt>
                <c:pt idx="17295">
                  <c:v>2.4945886135099999</c:v>
                </c:pt>
                <c:pt idx="17296">
                  <c:v>2.49467587471</c:v>
                </c:pt>
                <c:pt idx="17297">
                  <c:v>2.494862556458</c:v>
                </c:pt>
                <c:pt idx="17298">
                  <c:v>2.495000123978</c:v>
                </c:pt>
                <c:pt idx="17299">
                  <c:v>2.4951045513149999</c:v>
                </c:pt>
                <c:pt idx="17300">
                  <c:v>2.4954047203059999</c:v>
                </c:pt>
                <c:pt idx="17301">
                  <c:v>2.495640277863</c:v>
                </c:pt>
                <c:pt idx="17302">
                  <c:v>2.4957547187809999</c:v>
                </c:pt>
                <c:pt idx="17303">
                  <c:v>2.495833873749</c:v>
                </c:pt>
                <c:pt idx="17304">
                  <c:v>2.4959397315979999</c:v>
                </c:pt>
                <c:pt idx="17305">
                  <c:v>2.496065616608</c:v>
                </c:pt>
                <c:pt idx="17306">
                  <c:v>2.4961876869199999</c:v>
                </c:pt>
                <c:pt idx="17307">
                  <c:v>2.4962790012360001</c:v>
                </c:pt>
                <c:pt idx="17308">
                  <c:v>2.4963984489439999</c:v>
                </c:pt>
                <c:pt idx="17309">
                  <c:v>2.4964544773099999</c:v>
                </c:pt>
                <c:pt idx="17310">
                  <c:v>2.4965326786039999</c:v>
                </c:pt>
                <c:pt idx="17311">
                  <c:v>2.4965815544129999</c:v>
                </c:pt>
                <c:pt idx="17312">
                  <c:v>2.4966557025910001</c:v>
                </c:pt>
                <c:pt idx="17313">
                  <c:v>2.4967138767239998</c:v>
                </c:pt>
                <c:pt idx="17314">
                  <c:v>2.4968197345730001</c:v>
                </c:pt>
                <c:pt idx="17315">
                  <c:v>2.496901273727</c:v>
                </c:pt>
                <c:pt idx="17316">
                  <c:v>2.4969320297239999</c:v>
                </c:pt>
                <c:pt idx="17317">
                  <c:v>2.4969787597659998</c:v>
                </c:pt>
                <c:pt idx="17318">
                  <c:v>2.4970226287839998</c:v>
                </c:pt>
                <c:pt idx="17319">
                  <c:v>2.4971570968629999</c:v>
                </c:pt>
                <c:pt idx="17320">
                  <c:v>2.4974551200869999</c:v>
                </c:pt>
                <c:pt idx="17321">
                  <c:v>2.4975695610050002</c:v>
                </c:pt>
                <c:pt idx="17322">
                  <c:v>2.4976568222050002</c:v>
                </c:pt>
                <c:pt idx="17323">
                  <c:v>2.49778008461</c:v>
                </c:pt>
                <c:pt idx="17324">
                  <c:v>2.4978625774380001</c:v>
                </c:pt>
                <c:pt idx="17325">
                  <c:v>2.4980061054229998</c:v>
                </c:pt>
                <c:pt idx="17326">
                  <c:v>2.4983785152440001</c:v>
                </c:pt>
                <c:pt idx="17327">
                  <c:v>2.4987626075740001</c:v>
                </c:pt>
                <c:pt idx="17328">
                  <c:v>2.4991290569309998</c:v>
                </c:pt>
                <c:pt idx="17329">
                  <c:v>2.4995021820069998</c:v>
                </c:pt>
                <c:pt idx="17330">
                  <c:v>2.4997305870059998</c:v>
                </c:pt>
                <c:pt idx="17331">
                  <c:v>2.5000133514399998</c:v>
                </c:pt>
                <c:pt idx="17332">
                  <c:v>2.5000901222229999</c:v>
                </c:pt>
                <c:pt idx="17333">
                  <c:v>2.5001955032350001</c:v>
                </c:pt>
                <c:pt idx="17334">
                  <c:v>2.5003461837769998</c:v>
                </c:pt>
                <c:pt idx="17335">
                  <c:v>2.5004677772520001</c:v>
                </c:pt>
                <c:pt idx="17336">
                  <c:v>2.500580787659</c:v>
                </c:pt>
                <c:pt idx="17337">
                  <c:v>2.5006563663480001</c:v>
                </c:pt>
                <c:pt idx="17338">
                  <c:v>2.5007371902469999</c:v>
                </c:pt>
                <c:pt idx="17339">
                  <c:v>2.500818014145</c:v>
                </c:pt>
                <c:pt idx="17340">
                  <c:v>2.500900030136</c:v>
                </c:pt>
                <c:pt idx="17341">
                  <c:v>2.5012564659119998</c:v>
                </c:pt>
                <c:pt idx="17342">
                  <c:v>2.5016310215000002</c:v>
                </c:pt>
                <c:pt idx="17343">
                  <c:v>2.5020079612730002</c:v>
                </c:pt>
                <c:pt idx="17344">
                  <c:v>2.5023167133330002</c:v>
                </c:pt>
                <c:pt idx="17345">
                  <c:v>2.502631425858</c:v>
                </c:pt>
                <c:pt idx="17346">
                  <c:v>2.5027189254760001</c:v>
                </c:pt>
                <c:pt idx="17347">
                  <c:v>2.502901554108</c:v>
                </c:pt>
                <c:pt idx="17348">
                  <c:v>2.5031106472019999</c:v>
                </c:pt>
                <c:pt idx="17349">
                  <c:v>2.5032465457919999</c:v>
                </c:pt>
                <c:pt idx="17350">
                  <c:v>2.5033609867100002</c:v>
                </c:pt>
                <c:pt idx="17351">
                  <c:v>2.5034568309780001</c:v>
                </c:pt>
                <c:pt idx="17352">
                  <c:v>2.5035750865940001</c:v>
                </c:pt>
                <c:pt idx="17353">
                  <c:v>2.5036942958830002</c:v>
                </c:pt>
                <c:pt idx="17354">
                  <c:v>2.5037832260130002</c:v>
                </c:pt>
                <c:pt idx="17355">
                  <c:v>2.5039322376249999</c:v>
                </c:pt>
                <c:pt idx="17356">
                  <c:v>2.5041511058810002</c:v>
                </c:pt>
                <c:pt idx="17357">
                  <c:v>2.5043148994450002</c:v>
                </c:pt>
                <c:pt idx="17358">
                  <c:v>2.5046608448029999</c:v>
                </c:pt>
                <c:pt idx="17359">
                  <c:v>2.5047569274899999</c:v>
                </c:pt>
                <c:pt idx="17360">
                  <c:v>2.5048573017120002</c:v>
                </c:pt>
                <c:pt idx="17361">
                  <c:v>2.5049481391909998</c:v>
                </c:pt>
                <c:pt idx="17362">
                  <c:v>2.5050737857819998</c:v>
                </c:pt>
                <c:pt idx="17363">
                  <c:v>2.5052008628850002</c:v>
                </c:pt>
                <c:pt idx="17364">
                  <c:v>2.5053644180300001</c:v>
                </c:pt>
                <c:pt idx="17365">
                  <c:v>2.5054929256439999</c:v>
                </c:pt>
                <c:pt idx="17366">
                  <c:v>2.5056521892550001</c:v>
                </c:pt>
                <c:pt idx="17367">
                  <c:v>2.5058338642120002</c:v>
                </c:pt>
                <c:pt idx="17368">
                  <c:v>2.5060610771179999</c:v>
                </c:pt>
                <c:pt idx="17369">
                  <c:v>2.5062479972839999</c:v>
                </c:pt>
                <c:pt idx="17370">
                  <c:v>2.50657248497</c:v>
                </c:pt>
                <c:pt idx="17371">
                  <c:v>2.506711959839</c:v>
                </c:pt>
                <c:pt idx="17372">
                  <c:v>2.5068128108979999</c:v>
                </c:pt>
                <c:pt idx="17373">
                  <c:v>2.5069465637210002</c:v>
                </c:pt>
                <c:pt idx="17374">
                  <c:v>2.5070991516109999</c:v>
                </c:pt>
                <c:pt idx="17375">
                  <c:v>2.5071995258330002</c:v>
                </c:pt>
                <c:pt idx="17376">
                  <c:v>2.5072853565219999</c:v>
                </c:pt>
                <c:pt idx="17377">
                  <c:v>2.5074925422669998</c:v>
                </c:pt>
                <c:pt idx="17378">
                  <c:v>2.5076341629029999</c:v>
                </c:pt>
                <c:pt idx="17379">
                  <c:v>2.5078625679019999</c:v>
                </c:pt>
                <c:pt idx="17380">
                  <c:v>2.5079441070559998</c:v>
                </c:pt>
                <c:pt idx="17381">
                  <c:v>2.5080611705779998</c:v>
                </c:pt>
                <c:pt idx="17382">
                  <c:v>2.5082507133480001</c:v>
                </c:pt>
                <c:pt idx="17383">
                  <c:v>2.5083639621730001</c:v>
                </c:pt>
                <c:pt idx="17384">
                  <c:v>2.5085225105290001</c:v>
                </c:pt>
                <c:pt idx="17385">
                  <c:v>2.5086362361910002</c:v>
                </c:pt>
                <c:pt idx="17386">
                  <c:v>2.5087807178500001</c:v>
                </c:pt>
                <c:pt idx="17387">
                  <c:v>2.5091128349299998</c:v>
                </c:pt>
                <c:pt idx="17388">
                  <c:v>2.5092310905459998</c:v>
                </c:pt>
                <c:pt idx="17389">
                  <c:v>2.5093796253199998</c:v>
                </c:pt>
                <c:pt idx="17390">
                  <c:v>2.5094716548920002</c:v>
                </c:pt>
                <c:pt idx="17391">
                  <c:v>2.5095646381379999</c:v>
                </c:pt>
                <c:pt idx="17392">
                  <c:v>2.5097312927250002</c:v>
                </c:pt>
                <c:pt idx="17393">
                  <c:v>2.5099840164180001</c:v>
                </c:pt>
                <c:pt idx="17394">
                  <c:v>2.5102024078370002</c:v>
                </c:pt>
                <c:pt idx="17395">
                  <c:v>2.5105147361759999</c:v>
                </c:pt>
                <c:pt idx="17396">
                  <c:v>2.5108845233919999</c:v>
                </c:pt>
                <c:pt idx="17397">
                  <c:v>2.5112116336820001</c:v>
                </c:pt>
                <c:pt idx="17398">
                  <c:v>2.5114510059359998</c:v>
                </c:pt>
                <c:pt idx="17399">
                  <c:v>2.5115168094640001</c:v>
                </c:pt>
                <c:pt idx="17400">
                  <c:v>2.511607170105</c:v>
                </c:pt>
                <c:pt idx="17401">
                  <c:v>2.51167178154</c:v>
                </c:pt>
                <c:pt idx="17402">
                  <c:v>2.511734247208</c:v>
                </c:pt>
                <c:pt idx="17403">
                  <c:v>2.5117912292479998</c:v>
                </c:pt>
                <c:pt idx="17404">
                  <c:v>2.5119476318360001</c:v>
                </c:pt>
                <c:pt idx="17405">
                  <c:v>2.512109279633</c:v>
                </c:pt>
                <c:pt idx="17406">
                  <c:v>2.512324094772</c:v>
                </c:pt>
                <c:pt idx="17407">
                  <c:v>2.5125131607059998</c:v>
                </c:pt>
                <c:pt idx="17408">
                  <c:v>2.5128169059749998</c:v>
                </c:pt>
                <c:pt idx="17409">
                  <c:v>2.512984752655</c:v>
                </c:pt>
                <c:pt idx="17410">
                  <c:v>2.5133087635039999</c:v>
                </c:pt>
                <c:pt idx="17411">
                  <c:v>2.5137393474579999</c:v>
                </c:pt>
                <c:pt idx="17412">
                  <c:v>2.5140793323519999</c:v>
                </c:pt>
                <c:pt idx="17413">
                  <c:v>2.5142853260039999</c:v>
                </c:pt>
                <c:pt idx="17414">
                  <c:v>2.5143740177149998</c:v>
                </c:pt>
                <c:pt idx="17415">
                  <c:v>2.514461994171</c:v>
                </c:pt>
                <c:pt idx="17416">
                  <c:v>2.514587640762</c:v>
                </c:pt>
                <c:pt idx="17417">
                  <c:v>2.5146615505219998</c:v>
                </c:pt>
                <c:pt idx="17418">
                  <c:v>2.514763593674</c:v>
                </c:pt>
                <c:pt idx="17419">
                  <c:v>2.5149269103999998</c:v>
                </c:pt>
                <c:pt idx="17420">
                  <c:v>2.515234470367</c:v>
                </c:pt>
                <c:pt idx="17421">
                  <c:v>2.5153450965880002</c:v>
                </c:pt>
                <c:pt idx="17422">
                  <c:v>2.515520572662</c:v>
                </c:pt>
                <c:pt idx="17423">
                  <c:v>2.5156257152560002</c:v>
                </c:pt>
                <c:pt idx="17424">
                  <c:v>2.515776634216</c:v>
                </c:pt>
                <c:pt idx="17425">
                  <c:v>2.515851974487</c:v>
                </c:pt>
                <c:pt idx="17426">
                  <c:v>2.5160195827480001</c:v>
                </c:pt>
                <c:pt idx="17427">
                  <c:v>2.5161826610569999</c:v>
                </c:pt>
                <c:pt idx="17428">
                  <c:v>2.5163352489470001</c:v>
                </c:pt>
                <c:pt idx="17429">
                  <c:v>2.5166821479800001</c:v>
                </c:pt>
                <c:pt idx="17430">
                  <c:v>2.517035722733</c:v>
                </c:pt>
                <c:pt idx="17431">
                  <c:v>2.5172948837279998</c:v>
                </c:pt>
                <c:pt idx="17432">
                  <c:v>2.5174484252929998</c:v>
                </c:pt>
                <c:pt idx="17433">
                  <c:v>2.5175635814669999</c:v>
                </c:pt>
                <c:pt idx="17434">
                  <c:v>2.5178656578059999</c:v>
                </c:pt>
                <c:pt idx="17435">
                  <c:v>2.5180532932280002</c:v>
                </c:pt>
                <c:pt idx="17436">
                  <c:v>2.5182080268860001</c:v>
                </c:pt>
                <c:pt idx="17437">
                  <c:v>2.5183651447300002</c:v>
                </c:pt>
                <c:pt idx="17438">
                  <c:v>2.5186536312099999</c:v>
                </c:pt>
                <c:pt idx="17439">
                  <c:v>2.5187406539919999</c:v>
                </c:pt>
                <c:pt idx="17440">
                  <c:v>2.518833637238</c:v>
                </c:pt>
                <c:pt idx="17441">
                  <c:v>2.5189199447630002</c:v>
                </c:pt>
                <c:pt idx="17442">
                  <c:v>2.5190095901489999</c:v>
                </c:pt>
                <c:pt idx="17443">
                  <c:v>2.5190963745119999</c:v>
                </c:pt>
                <c:pt idx="17444">
                  <c:v>2.519181013107</c:v>
                </c:pt>
                <c:pt idx="17445">
                  <c:v>2.5192642211909999</c:v>
                </c:pt>
                <c:pt idx="17446">
                  <c:v>2.5193500518800001</c:v>
                </c:pt>
                <c:pt idx="17447">
                  <c:v>2.5194661617279999</c:v>
                </c:pt>
                <c:pt idx="17448">
                  <c:v>2.5196695327760001</c:v>
                </c:pt>
                <c:pt idx="17449">
                  <c:v>2.519963741302</c:v>
                </c:pt>
                <c:pt idx="17450">
                  <c:v>2.5202736854549999</c:v>
                </c:pt>
                <c:pt idx="17451">
                  <c:v>2.5205874443049998</c:v>
                </c:pt>
                <c:pt idx="17452">
                  <c:v>2.5209133625029998</c:v>
                </c:pt>
                <c:pt idx="17453">
                  <c:v>2.5210201740259999</c:v>
                </c:pt>
                <c:pt idx="17454">
                  <c:v>2.5213286876679999</c:v>
                </c:pt>
                <c:pt idx="17455">
                  <c:v>2.5214698314669999</c:v>
                </c:pt>
                <c:pt idx="17456">
                  <c:v>2.521559476852</c:v>
                </c:pt>
                <c:pt idx="17457">
                  <c:v>2.5216712951660001</c:v>
                </c:pt>
                <c:pt idx="17458">
                  <c:v>2.5217835903169998</c:v>
                </c:pt>
                <c:pt idx="17459">
                  <c:v>2.5219252109529999</c:v>
                </c:pt>
                <c:pt idx="17460">
                  <c:v>2.5221774578090002</c:v>
                </c:pt>
                <c:pt idx="17461">
                  <c:v>2.522295475006</c:v>
                </c:pt>
                <c:pt idx="17462">
                  <c:v>2.5224077701569998</c:v>
                </c:pt>
                <c:pt idx="17463">
                  <c:v>2.5226938724519998</c:v>
                </c:pt>
                <c:pt idx="17464">
                  <c:v>2.523000001907</c:v>
                </c:pt>
                <c:pt idx="17465">
                  <c:v>2.523308515549</c:v>
                </c:pt>
                <c:pt idx="17466">
                  <c:v>2.523625850677</c:v>
                </c:pt>
                <c:pt idx="17467">
                  <c:v>2.5239696502690001</c:v>
                </c:pt>
                <c:pt idx="17468">
                  <c:v>2.5242526531220002</c:v>
                </c:pt>
                <c:pt idx="17469">
                  <c:v>2.5244135856629999</c:v>
                </c:pt>
                <c:pt idx="17470">
                  <c:v>2.5247981548310001</c:v>
                </c:pt>
                <c:pt idx="17471">
                  <c:v>2.5251297950740001</c:v>
                </c:pt>
                <c:pt idx="17472">
                  <c:v>2.5254423618319999</c:v>
                </c:pt>
                <c:pt idx="17473">
                  <c:v>2.5255551338200002</c:v>
                </c:pt>
                <c:pt idx="17474">
                  <c:v>2.5257651805879999</c:v>
                </c:pt>
                <c:pt idx="17475">
                  <c:v>2.5260474681849998</c:v>
                </c:pt>
                <c:pt idx="17476">
                  <c:v>2.5261955261229998</c:v>
                </c:pt>
                <c:pt idx="17477">
                  <c:v>2.5263214111329999</c:v>
                </c:pt>
                <c:pt idx="17478">
                  <c:v>2.526389837265</c:v>
                </c:pt>
                <c:pt idx="17479">
                  <c:v>2.5265476703640002</c:v>
                </c:pt>
                <c:pt idx="17480">
                  <c:v>2.5268487930300001</c:v>
                </c:pt>
                <c:pt idx="17481">
                  <c:v>2.5271105766300002</c:v>
                </c:pt>
                <c:pt idx="17482">
                  <c:v>2.5274019241330001</c:v>
                </c:pt>
                <c:pt idx="17483">
                  <c:v>2.527514457703</c:v>
                </c:pt>
                <c:pt idx="17484">
                  <c:v>2.5276248455050001</c:v>
                </c:pt>
                <c:pt idx="17485">
                  <c:v>2.5277714729310001</c:v>
                </c:pt>
                <c:pt idx="17486">
                  <c:v>2.5279598236080001</c:v>
                </c:pt>
                <c:pt idx="17487">
                  <c:v>2.528070926666</c:v>
                </c:pt>
                <c:pt idx="17488">
                  <c:v>2.5281660556790002</c:v>
                </c:pt>
                <c:pt idx="17489">
                  <c:v>2.528526067734</c:v>
                </c:pt>
                <c:pt idx="17490">
                  <c:v>2.5288095474240002</c:v>
                </c:pt>
                <c:pt idx="17491">
                  <c:v>2.5288965702059998</c:v>
                </c:pt>
                <c:pt idx="17492">
                  <c:v>2.5290427207950001</c:v>
                </c:pt>
                <c:pt idx="17493">
                  <c:v>2.529150485992</c:v>
                </c:pt>
                <c:pt idx="17494">
                  <c:v>2.5292489528659998</c:v>
                </c:pt>
                <c:pt idx="17495">
                  <c:v>2.5293843746190001</c:v>
                </c:pt>
                <c:pt idx="17496">
                  <c:v>2.5294671058649998</c:v>
                </c:pt>
                <c:pt idx="17497">
                  <c:v>2.5295765399930001</c:v>
                </c:pt>
                <c:pt idx="17498">
                  <c:v>2.5297389030459998</c:v>
                </c:pt>
                <c:pt idx="17499">
                  <c:v>2.5299010276790002</c:v>
                </c:pt>
                <c:pt idx="17500">
                  <c:v>2.5301904678340001</c:v>
                </c:pt>
                <c:pt idx="17501">
                  <c:v>2.5302581787110001</c:v>
                </c:pt>
                <c:pt idx="17502">
                  <c:v>2.530355453491</c:v>
                </c:pt>
                <c:pt idx="17503">
                  <c:v>2.5304377079010001</c:v>
                </c:pt>
                <c:pt idx="17504">
                  <c:v>2.5306069850920001</c:v>
                </c:pt>
                <c:pt idx="17505">
                  <c:v>2.5307610034939998</c:v>
                </c:pt>
                <c:pt idx="17506">
                  <c:v>2.5309538841250001</c:v>
                </c:pt>
                <c:pt idx="17507">
                  <c:v>2.5311055183410001</c:v>
                </c:pt>
                <c:pt idx="17508">
                  <c:v>2.5314879417420002</c:v>
                </c:pt>
                <c:pt idx="17509">
                  <c:v>2.531842947006</c:v>
                </c:pt>
                <c:pt idx="17510">
                  <c:v>2.5319795608520002</c:v>
                </c:pt>
                <c:pt idx="17511">
                  <c:v>2.532345294952</c:v>
                </c:pt>
                <c:pt idx="17512">
                  <c:v>2.5325217247010001</c:v>
                </c:pt>
                <c:pt idx="17513">
                  <c:v>2.5326201915739999</c:v>
                </c:pt>
                <c:pt idx="17514">
                  <c:v>2.5327198505399999</c:v>
                </c:pt>
                <c:pt idx="17515">
                  <c:v>2.5328221321109998</c:v>
                </c:pt>
                <c:pt idx="17516">
                  <c:v>2.5329234600069999</c:v>
                </c:pt>
                <c:pt idx="17517">
                  <c:v>2.5330195426939999</c:v>
                </c:pt>
                <c:pt idx="17518">
                  <c:v>2.533103942871</c:v>
                </c:pt>
                <c:pt idx="17519">
                  <c:v>2.5334718227390001</c:v>
                </c:pt>
                <c:pt idx="17520">
                  <c:v>2.5337939262389999</c:v>
                </c:pt>
                <c:pt idx="17521">
                  <c:v>2.5341365337370001</c:v>
                </c:pt>
                <c:pt idx="17522">
                  <c:v>2.5343079566959998</c:v>
                </c:pt>
                <c:pt idx="17523">
                  <c:v>2.5344347953800002</c:v>
                </c:pt>
                <c:pt idx="17524">
                  <c:v>2.5345313549039998</c:v>
                </c:pt>
                <c:pt idx="17525">
                  <c:v>2.5347278118130001</c:v>
                </c:pt>
                <c:pt idx="17526">
                  <c:v>2.5348541736599999</c:v>
                </c:pt>
                <c:pt idx="17527">
                  <c:v>2.5349144935610002</c:v>
                </c:pt>
                <c:pt idx="17528">
                  <c:v>2.5350677967070001</c:v>
                </c:pt>
                <c:pt idx="17529">
                  <c:v>2.535412549973</c:v>
                </c:pt>
                <c:pt idx="17530">
                  <c:v>2.535637378693</c:v>
                </c:pt>
                <c:pt idx="17531">
                  <c:v>2.5359559059140002</c:v>
                </c:pt>
                <c:pt idx="17532">
                  <c:v>2.5362637043</c:v>
                </c:pt>
                <c:pt idx="17533">
                  <c:v>2.5364403724670002</c:v>
                </c:pt>
                <c:pt idx="17534">
                  <c:v>2.536520004272</c:v>
                </c:pt>
                <c:pt idx="17535">
                  <c:v>2.5366005897520001</c:v>
                </c:pt>
                <c:pt idx="17536">
                  <c:v>2.536680221558</c:v>
                </c:pt>
                <c:pt idx="17537">
                  <c:v>2.5368554592130002</c:v>
                </c:pt>
                <c:pt idx="17538">
                  <c:v>2.5371763706210002</c:v>
                </c:pt>
                <c:pt idx="17539">
                  <c:v>2.5372807979580001</c:v>
                </c:pt>
                <c:pt idx="17540">
                  <c:v>2.537381649017</c:v>
                </c:pt>
                <c:pt idx="17541">
                  <c:v>2.5374836921689998</c:v>
                </c:pt>
                <c:pt idx="17542">
                  <c:v>2.537690162659</c:v>
                </c:pt>
                <c:pt idx="17543">
                  <c:v>2.537829637527</c:v>
                </c:pt>
                <c:pt idx="17544">
                  <c:v>2.5379927158359998</c:v>
                </c:pt>
                <c:pt idx="17545">
                  <c:v>2.5383148193360001</c:v>
                </c:pt>
                <c:pt idx="17546">
                  <c:v>2.538504600525</c:v>
                </c:pt>
                <c:pt idx="17547">
                  <c:v>2.5386121273039999</c:v>
                </c:pt>
                <c:pt idx="17548">
                  <c:v>2.5387187004089999</c:v>
                </c:pt>
                <c:pt idx="17549">
                  <c:v>2.5387959480290001</c:v>
                </c:pt>
                <c:pt idx="17550">
                  <c:v>2.5388922691350002</c:v>
                </c:pt>
                <c:pt idx="17551">
                  <c:v>2.5389685630800001</c:v>
                </c:pt>
                <c:pt idx="17552">
                  <c:v>2.5390481948849999</c:v>
                </c:pt>
                <c:pt idx="17553">
                  <c:v>2.5391523838040002</c:v>
                </c:pt>
                <c:pt idx="17554">
                  <c:v>2.5392324924469998</c:v>
                </c:pt>
                <c:pt idx="17555">
                  <c:v>2.5393335819240002</c:v>
                </c:pt>
                <c:pt idx="17556">
                  <c:v>2.5393841266630002</c:v>
                </c:pt>
                <c:pt idx="17557">
                  <c:v>2.5394878387449999</c:v>
                </c:pt>
                <c:pt idx="17558">
                  <c:v>2.5395414829249998</c:v>
                </c:pt>
                <c:pt idx="17559">
                  <c:v>2.5398252010350002</c:v>
                </c:pt>
                <c:pt idx="17560">
                  <c:v>2.5399181842799998</c:v>
                </c:pt>
                <c:pt idx="17561">
                  <c:v>2.5400114059450001</c:v>
                </c:pt>
                <c:pt idx="17562">
                  <c:v>2.5401067733759999</c:v>
                </c:pt>
                <c:pt idx="17563">
                  <c:v>2.540281534195</c:v>
                </c:pt>
                <c:pt idx="17564">
                  <c:v>2.540408611298</c:v>
                </c:pt>
                <c:pt idx="17565">
                  <c:v>2.5405752658840002</c:v>
                </c:pt>
                <c:pt idx="17566">
                  <c:v>2.540727853775</c:v>
                </c:pt>
                <c:pt idx="17567">
                  <c:v>2.5408399105070001</c:v>
                </c:pt>
                <c:pt idx="17568">
                  <c:v>2.5411589145660001</c:v>
                </c:pt>
                <c:pt idx="17569">
                  <c:v>2.5413355827330002</c:v>
                </c:pt>
                <c:pt idx="17570">
                  <c:v>2.5414826869959999</c:v>
                </c:pt>
                <c:pt idx="17571">
                  <c:v>2.5417277812960002</c:v>
                </c:pt>
                <c:pt idx="17572">
                  <c:v>2.5419733524320001</c:v>
                </c:pt>
                <c:pt idx="17573">
                  <c:v>2.5422861576079998</c:v>
                </c:pt>
                <c:pt idx="17574">
                  <c:v>2.5425510406490002</c:v>
                </c:pt>
                <c:pt idx="17575">
                  <c:v>2.5426762104030001</c:v>
                </c:pt>
                <c:pt idx="17576">
                  <c:v>2.5428287982939999</c:v>
                </c:pt>
                <c:pt idx="17577">
                  <c:v>2.543348789215</c:v>
                </c:pt>
                <c:pt idx="17578">
                  <c:v>2.543451547623</c:v>
                </c:pt>
                <c:pt idx="17579">
                  <c:v>2.5435571670530002</c:v>
                </c:pt>
                <c:pt idx="17580">
                  <c:v>2.5439238548279999</c:v>
                </c:pt>
                <c:pt idx="17581">
                  <c:v>2.5442969799039998</c:v>
                </c:pt>
                <c:pt idx="17582">
                  <c:v>2.5446174144740001</c:v>
                </c:pt>
                <c:pt idx="17583">
                  <c:v>2.5447502136229998</c:v>
                </c:pt>
                <c:pt idx="17584">
                  <c:v>2.5448536872859999</c:v>
                </c:pt>
                <c:pt idx="17585">
                  <c:v>2.5449268817899999</c:v>
                </c:pt>
                <c:pt idx="17586">
                  <c:v>2.5450274944309998</c:v>
                </c:pt>
                <c:pt idx="17587">
                  <c:v>2.5451619625089998</c:v>
                </c:pt>
                <c:pt idx="17588">
                  <c:v>2.5452611446379998</c:v>
                </c:pt>
                <c:pt idx="17589">
                  <c:v>2.545308828354</c:v>
                </c:pt>
                <c:pt idx="17590">
                  <c:v>2.5453715324399999</c:v>
                </c:pt>
                <c:pt idx="17591">
                  <c:v>2.5454325675959999</c:v>
                </c:pt>
                <c:pt idx="17592">
                  <c:v>2.5454955101009999</c:v>
                </c:pt>
                <c:pt idx="17593">
                  <c:v>2.5455615520479999</c:v>
                </c:pt>
                <c:pt idx="17594">
                  <c:v>2.5456504821779999</c:v>
                </c:pt>
                <c:pt idx="17595">
                  <c:v>2.5457453727720001</c:v>
                </c:pt>
                <c:pt idx="17596">
                  <c:v>2.5458228588099998</c:v>
                </c:pt>
                <c:pt idx="17597">
                  <c:v>2.5459532737730002</c:v>
                </c:pt>
                <c:pt idx="17598">
                  <c:v>2.546182394028</c:v>
                </c:pt>
                <c:pt idx="17599">
                  <c:v>2.54652261734</c:v>
                </c:pt>
                <c:pt idx="17600">
                  <c:v>2.5466344356540001</c:v>
                </c:pt>
                <c:pt idx="17601">
                  <c:v>2.5468020439150001</c:v>
                </c:pt>
                <c:pt idx="17602">
                  <c:v>2.5468914508820002</c:v>
                </c:pt>
                <c:pt idx="17603">
                  <c:v>2.546990156174</c:v>
                </c:pt>
                <c:pt idx="17604">
                  <c:v>2.5470886230469998</c:v>
                </c:pt>
                <c:pt idx="17605">
                  <c:v>2.5471820831300001</c:v>
                </c:pt>
                <c:pt idx="17606">
                  <c:v>2.5472791194919999</c:v>
                </c:pt>
                <c:pt idx="17607">
                  <c:v>2.547375679016</c:v>
                </c:pt>
                <c:pt idx="17608">
                  <c:v>2.547473192215</c:v>
                </c:pt>
                <c:pt idx="17609">
                  <c:v>2.5475769042969998</c:v>
                </c:pt>
                <c:pt idx="17610">
                  <c:v>2.5476319789890001</c:v>
                </c:pt>
                <c:pt idx="17611">
                  <c:v>2.5476899147030001</c:v>
                </c:pt>
                <c:pt idx="17612">
                  <c:v>2.5477457046510001</c:v>
                </c:pt>
                <c:pt idx="17613">
                  <c:v>2.5478031635280001</c:v>
                </c:pt>
                <c:pt idx="17614">
                  <c:v>2.547860383987</c:v>
                </c:pt>
                <c:pt idx="17615">
                  <c:v>2.547919511795</c:v>
                </c:pt>
                <c:pt idx="17616">
                  <c:v>2.5479774475100001</c:v>
                </c:pt>
                <c:pt idx="17617">
                  <c:v>2.5480341911319999</c:v>
                </c:pt>
                <c:pt idx="17618">
                  <c:v>2.5481379032140001</c:v>
                </c:pt>
                <c:pt idx="17619">
                  <c:v>2.5482349395749999</c:v>
                </c:pt>
                <c:pt idx="17620">
                  <c:v>2.5483272075649999</c:v>
                </c:pt>
                <c:pt idx="17621">
                  <c:v>2.548479557037</c:v>
                </c:pt>
                <c:pt idx="17622">
                  <c:v>2.5487799644470002</c:v>
                </c:pt>
                <c:pt idx="17623">
                  <c:v>2.549081087112</c:v>
                </c:pt>
                <c:pt idx="17624">
                  <c:v>2.5492196083069998</c:v>
                </c:pt>
                <c:pt idx="17625">
                  <c:v>2.5493328571320002</c:v>
                </c:pt>
                <c:pt idx="17626">
                  <c:v>2.549421072006</c:v>
                </c:pt>
                <c:pt idx="17627">
                  <c:v>2.5494947433470001</c:v>
                </c:pt>
                <c:pt idx="17628">
                  <c:v>2.5495364665990001</c:v>
                </c:pt>
                <c:pt idx="17629">
                  <c:v>2.5496051311489998</c:v>
                </c:pt>
                <c:pt idx="17630">
                  <c:v>2.5496497154240001</c:v>
                </c:pt>
                <c:pt idx="17631">
                  <c:v>2.5497858524320001</c:v>
                </c:pt>
                <c:pt idx="17632">
                  <c:v>2.5499551296230001</c:v>
                </c:pt>
                <c:pt idx="17633">
                  <c:v>2.550062894821</c:v>
                </c:pt>
                <c:pt idx="17634">
                  <c:v>2.5502481460570001</c:v>
                </c:pt>
                <c:pt idx="17635">
                  <c:v>2.5504710674290001</c:v>
                </c:pt>
                <c:pt idx="17636">
                  <c:v>2.5508241653439998</c:v>
                </c:pt>
                <c:pt idx="17637">
                  <c:v>2.5511760711670002</c:v>
                </c:pt>
                <c:pt idx="17638">
                  <c:v>2.5515112876889998</c:v>
                </c:pt>
                <c:pt idx="17639">
                  <c:v>2.551752328873</c:v>
                </c:pt>
                <c:pt idx="17640">
                  <c:v>2.5518405437470002</c:v>
                </c:pt>
                <c:pt idx="17641">
                  <c:v>2.551962137222</c:v>
                </c:pt>
                <c:pt idx="17642">
                  <c:v>2.552094459534</c:v>
                </c:pt>
                <c:pt idx="17643">
                  <c:v>2.5521872043610001</c:v>
                </c:pt>
                <c:pt idx="17644">
                  <c:v>2.5522279739379998</c:v>
                </c:pt>
                <c:pt idx="17645">
                  <c:v>2.55237698555</c:v>
                </c:pt>
                <c:pt idx="17646">
                  <c:v>2.5524978637700002</c:v>
                </c:pt>
                <c:pt idx="17647">
                  <c:v>2.5525908470149998</c:v>
                </c:pt>
                <c:pt idx="17648">
                  <c:v>2.552629709244</c:v>
                </c:pt>
                <c:pt idx="17649">
                  <c:v>2.552685260773</c:v>
                </c:pt>
                <c:pt idx="17650">
                  <c:v>2.55273771286</c:v>
                </c:pt>
                <c:pt idx="17651">
                  <c:v>2.5530087947850002</c:v>
                </c:pt>
                <c:pt idx="17652">
                  <c:v>2.5532937049869999</c:v>
                </c:pt>
                <c:pt idx="17653">
                  <c:v>2.5534589290619998</c:v>
                </c:pt>
                <c:pt idx="17654">
                  <c:v>2.5535788536070001</c:v>
                </c:pt>
                <c:pt idx="17655">
                  <c:v>2.5536663532260002</c:v>
                </c:pt>
                <c:pt idx="17656">
                  <c:v>2.5537552833560002</c:v>
                </c:pt>
                <c:pt idx="17657">
                  <c:v>2.553848743439</c:v>
                </c:pt>
                <c:pt idx="17658">
                  <c:v>2.5540139675139999</c:v>
                </c:pt>
                <c:pt idx="17659">
                  <c:v>2.5541303157809998</c:v>
                </c:pt>
                <c:pt idx="17660">
                  <c:v>2.5543222427369998</c:v>
                </c:pt>
                <c:pt idx="17661">
                  <c:v>2.5545294284820002</c:v>
                </c:pt>
                <c:pt idx="17662">
                  <c:v>2.5546967983250002</c:v>
                </c:pt>
                <c:pt idx="17663">
                  <c:v>2.5549268722530001</c:v>
                </c:pt>
                <c:pt idx="17664">
                  <c:v>2.5552709102629998</c:v>
                </c:pt>
                <c:pt idx="17665">
                  <c:v>2.5554220676420001</c:v>
                </c:pt>
                <c:pt idx="17666">
                  <c:v>2.5555057525630001</c:v>
                </c:pt>
                <c:pt idx="17667">
                  <c:v>2.5555918216709999</c:v>
                </c:pt>
                <c:pt idx="17668">
                  <c:v>2.5556786060330001</c:v>
                </c:pt>
                <c:pt idx="17669">
                  <c:v>2.5558307170869998</c:v>
                </c:pt>
                <c:pt idx="17670">
                  <c:v>2.5561773777010002</c:v>
                </c:pt>
                <c:pt idx="17671">
                  <c:v>2.5563821792599999</c:v>
                </c:pt>
                <c:pt idx="17672">
                  <c:v>2.556492567062</c:v>
                </c:pt>
                <c:pt idx="17673">
                  <c:v>2.5566017627719999</c:v>
                </c:pt>
                <c:pt idx="17674">
                  <c:v>2.5566556453699998</c:v>
                </c:pt>
                <c:pt idx="17675">
                  <c:v>2.5567641258239999</c:v>
                </c:pt>
                <c:pt idx="17676">
                  <c:v>2.5568222999570001</c:v>
                </c:pt>
                <c:pt idx="17677">
                  <c:v>2.5568740367889999</c:v>
                </c:pt>
                <c:pt idx="17678">
                  <c:v>2.5569553375240002</c:v>
                </c:pt>
                <c:pt idx="17679">
                  <c:v>2.5570325851439999</c:v>
                </c:pt>
                <c:pt idx="17680">
                  <c:v>2.5570883750919999</c:v>
                </c:pt>
                <c:pt idx="17681">
                  <c:v>2.5571699142459998</c:v>
                </c:pt>
                <c:pt idx="17682">
                  <c:v>2.5574641227720001</c:v>
                </c:pt>
                <c:pt idx="17683">
                  <c:v>2.5575587749480002</c:v>
                </c:pt>
                <c:pt idx="17684">
                  <c:v>2.5576558113100001</c:v>
                </c:pt>
                <c:pt idx="17685">
                  <c:v>2.5577945709229999</c:v>
                </c:pt>
                <c:pt idx="17686">
                  <c:v>2.5578825473790001</c:v>
                </c:pt>
                <c:pt idx="17687">
                  <c:v>2.5579741001129999</c:v>
                </c:pt>
                <c:pt idx="17688">
                  <c:v>2.5580701827999999</c:v>
                </c:pt>
                <c:pt idx="17689">
                  <c:v>2.5581638813019998</c:v>
                </c:pt>
                <c:pt idx="17690">
                  <c:v>2.5582542419430001</c:v>
                </c:pt>
                <c:pt idx="17691">
                  <c:v>2.5583472251889998</c:v>
                </c:pt>
                <c:pt idx="17692">
                  <c:v>2.558473587036</c:v>
                </c:pt>
                <c:pt idx="17693">
                  <c:v>2.5586316585539999</c:v>
                </c:pt>
                <c:pt idx="17694">
                  <c:v>2.5589630603789999</c:v>
                </c:pt>
                <c:pt idx="17695">
                  <c:v>2.5591998100279998</c:v>
                </c:pt>
                <c:pt idx="17696">
                  <c:v>2.559340000153</c:v>
                </c:pt>
                <c:pt idx="17697">
                  <c:v>2.5594766139980001</c:v>
                </c:pt>
                <c:pt idx="17698">
                  <c:v>2.5596182346340002</c:v>
                </c:pt>
                <c:pt idx="17699">
                  <c:v>2.5598993301389998</c:v>
                </c:pt>
                <c:pt idx="17700">
                  <c:v>2.5599899291989998</c:v>
                </c:pt>
                <c:pt idx="17701">
                  <c:v>2.560131788254</c:v>
                </c:pt>
                <c:pt idx="17702">
                  <c:v>2.5602388381960002</c:v>
                </c:pt>
                <c:pt idx="17703">
                  <c:v>2.5602943897250001</c:v>
                </c:pt>
                <c:pt idx="17704">
                  <c:v>2.5603981018069999</c:v>
                </c:pt>
                <c:pt idx="17705">
                  <c:v>2.560480594635</c:v>
                </c:pt>
                <c:pt idx="17706">
                  <c:v>2.5606245994569998</c:v>
                </c:pt>
                <c:pt idx="17707">
                  <c:v>2.560744047165</c:v>
                </c:pt>
                <c:pt idx="17708">
                  <c:v>2.5608301162720002</c:v>
                </c:pt>
                <c:pt idx="17709">
                  <c:v>2.5608818531040001</c:v>
                </c:pt>
                <c:pt idx="17710">
                  <c:v>2.560970544815</c:v>
                </c:pt>
                <c:pt idx="17711">
                  <c:v>2.5610320568080001</c:v>
                </c:pt>
                <c:pt idx="17712">
                  <c:v>2.561330080032</c:v>
                </c:pt>
                <c:pt idx="17713">
                  <c:v>2.561422348022</c:v>
                </c:pt>
                <c:pt idx="17714">
                  <c:v>2.561516523361</c:v>
                </c:pt>
                <c:pt idx="17715">
                  <c:v>2.5616044998169998</c:v>
                </c:pt>
                <c:pt idx="17716">
                  <c:v>2.5616881847380002</c:v>
                </c:pt>
                <c:pt idx="17717">
                  <c:v>2.5618133544920001</c:v>
                </c:pt>
                <c:pt idx="17718">
                  <c:v>2.5619242191309999</c:v>
                </c:pt>
                <c:pt idx="17719">
                  <c:v>2.5622143745420001</c:v>
                </c:pt>
                <c:pt idx="17720">
                  <c:v>2.562550544739</c:v>
                </c:pt>
                <c:pt idx="17721">
                  <c:v>2.5628972053529999</c:v>
                </c:pt>
                <c:pt idx="17722">
                  <c:v>2.563220262527</c:v>
                </c:pt>
                <c:pt idx="17723">
                  <c:v>2.5633728504179998</c:v>
                </c:pt>
                <c:pt idx="17724">
                  <c:v>2.5635349750519998</c:v>
                </c:pt>
                <c:pt idx="17725">
                  <c:v>2.5636694431299998</c:v>
                </c:pt>
                <c:pt idx="17726">
                  <c:v>2.563947439194</c:v>
                </c:pt>
                <c:pt idx="17727">
                  <c:v>2.5640966892239998</c:v>
                </c:pt>
                <c:pt idx="17728">
                  <c:v>2.564254283905</c:v>
                </c:pt>
                <c:pt idx="17729">
                  <c:v>2.5643823146820002</c:v>
                </c:pt>
                <c:pt idx="17730">
                  <c:v>2.5644733905789998</c:v>
                </c:pt>
                <c:pt idx="17731">
                  <c:v>2.5645685195920001</c:v>
                </c:pt>
                <c:pt idx="17732">
                  <c:v>2.5646703243259998</c:v>
                </c:pt>
                <c:pt idx="17733">
                  <c:v>2.5647702217099999</c:v>
                </c:pt>
                <c:pt idx="17734">
                  <c:v>2.5648214817050001</c:v>
                </c:pt>
                <c:pt idx="17735">
                  <c:v>2.5649194717410002</c:v>
                </c:pt>
                <c:pt idx="17736">
                  <c:v>2.5650119781490002</c:v>
                </c:pt>
                <c:pt idx="17737">
                  <c:v>2.5651440620420001</c:v>
                </c:pt>
                <c:pt idx="17738">
                  <c:v>2.5653085708619998</c:v>
                </c:pt>
                <c:pt idx="17739">
                  <c:v>2.5656998157499999</c:v>
                </c:pt>
                <c:pt idx="17740">
                  <c:v>2.5660459995270002</c:v>
                </c:pt>
                <c:pt idx="17741">
                  <c:v>2.56635928154</c:v>
                </c:pt>
                <c:pt idx="17742">
                  <c:v>2.566504001617</c:v>
                </c:pt>
                <c:pt idx="17743">
                  <c:v>2.5666158199310001</c:v>
                </c:pt>
                <c:pt idx="17744">
                  <c:v>2.5667216777799999</c:v>
                </c:pt>
                <c:pt idx="17745">
                  <c:v>2.566828250885</c:v>
                </c:pt>
                <c:pt idx="17746">
                  <c:v>2.5669691562649999</c:v>
                </c:pt>
                <c:pt idx="17747">
                  <c:v>2.5671041011810001</c:v>
                </c:pt>
                <c:pt idx="17748">
                  <c:v>2.5671992301939999</c:v>
                </c:pt>
                <c:pt idx="17749">
                  <c:v>2.5672931671139998</c:v>
                </c:pt>
                <c:pt idx="17750">
                  <c:v>2.5673694610600002</c:v>
                </c:pt>
                <c:pt idx="17751">
                  <c:v>2.5674686431880001</c:v>
                </c:pt>
                <c:pt idx="17752">
                  <c:v>2.5675387382510002</c:v>
                </c:pt>
                <c:pt idx="17753">
                  <c:v>2.567635536194</c:v>
                </c:pt>
                <c:pt idx="17754">
                  <c:v>2.5677800178529999</c:v>
                </c:pt>
                <c:pt idx="17755">
                  <c:v>2.5679104328159998</c:v>
                </c:pt>
                <c:pt idx="17756">
                  <c:v>2.568120479584</c:v>
                </c:pt>
                <c:pt idx="17757">
                  <c:v>2.5682308673860001</c:v>
                </c:pt>
                <c:pt idx="17758">
                  <c:v>2.5683398246769999</c:v>
                </c:pt>
                <c:pt idx="17759">
                  <c:v>2.5686600208280002</c:v>
                </c:pt>
                <c:pt idx="17760">
                  <c:v>2.5687646865840001</c:v>
                </c:pt>
                <c:pt idx="17761">
                  <c:v>2.5688996314999999</c:v>
                </c:pt>
                <c:pt idx="17762">
                  <c:v>2.569208860397</c:v>
                </c:pt>
                <c:pt idx="17763">
                  <c:v>2.569534778595</c:v>
                </c:pt>
                <c:pt idx="17764">
                  <c:v>2.5698251724240002</c:v>
                </c:pt>
                <c:pt idx="17765">
                  <c:v>2.5702607631680001</c:v>
                </c:pt>
                <c:pt idx="17766">
                  <c:v>2.5707058906559999</c:v>
                </c:pt>
                <c:pt idx="17767">
                  <c:v>2.5708196163179999</c:v>
                </c:pt>
                <c:pt idx="17768">
                  <c:v>2.5710268020629998</c:v>
                </c:pt>
                <c:pt idx="17769">
                  <c:v>2.5713763237</c:v>
                </c:pt>
                <c:pt idx="17770">
                  <c:v>2.571696996689</c:v>
                </c:pt>
                <c:pt idx="17771">
                  <c:v>2.5719401836400002</c:v>
                </c:pt>
                <c:pt idx="17772">
                  <c:v>2.5720167160030001</c:v>
                </c:pt>
                <c:pt idx="17773">
                  <c:v>2.5720942020419999</c:v>
                </c:pt>
                <c:pt idx="17774">
                  <c:v>2.5721685886380001</c:v>
                </c:pt>
                <c:pt idx="17775">
                  <c:v>2.5722618103029999</c:v>
                </c:pt>
                <c:pt idx="17776">
                  <c:v>2.5724160671230001</c:v>
                </c:pt>
                <c:pt idx="17777">
                  <c:v>2.572588205338</c:v>
                </c:pt>
                <c:pt idx="17778">
                  <c:v>2.5728819370270002</c:v>
                </c:pt>
                <c:pt idx="17779">
                  <c:v>2.5731346607210002</c:v>
                </c:pt>
                <c:pt idx="17780">
                  <c:v>2.5732321739200001</c:v>
                </c:pt>
                <c:pt idx="17781">
                  <c:v>2.573385238647</c:v>
                </c:pt>
                <c:pt idx="17782">
                  <c:v>2.5735118389129998</c:v>
                </c:pt>
                <c:pt idx="17783">
                  <c:v>2.5736179351809998</c:v>
                </c:pt>
                <c:pt idx="17784">
                  <c:v>2.5737261772159998</c:v>
                </c:pt>
                <c:pt idx="17785">
                  <c:v>2.5740227699279998</c:v>
                </c:pt>
                <c:pt idx="17786">
                  <c:v>2.574164867401</c:v>
                </c:pt>
                <c:pt idx="17787">
                  <c:v>2.5744810104370002</c:v>
                </c:pt>
                <c:pt idx="17788">
                  <c:v>2.5747921466829999</c:v>
                </c:pt>
                <c:pt idx="17789">
                  <c:v>2.5750615596770001</c:v>
                </c:pt>
                <c:pt idx="17790">
                  <c:v>2.5751755237579999</c:v>
                </c:pt>
                <c:pt idx="17791">
                  <c:v>2.5752937793730002</c:v>
                </c:pt>
                <c:pt idx="17792">
                  <c:v>2.5754072666169998</c:v>
                </c:pt>
                <c:pt idx="17793">
                  <c:v>2.5755398273469998</c:v>
                </c:pt>
                <c:pt idx="17794">
                  <c:v>2.5757548809049999</c:v>
                </c:pt>
                <c:pt idx="17795">
                  <c:v>2.576008081436</c:v>
                </c:pt>
                <c:pt idx="17796">
                  <c:v>2.5762412548069999</c:v>
                </c:pt>
                <c:pt idx="17797">
                  <c:v>2.576470136642</c:v>
                </c:pt>
                <c:pt idx="17798">
                  <c:v>2.5766308307650001</c:v>
                </c:pt>
                <c:pt idx="17799">
                  <c:v>2.5769920349120001</c:v>
                </c:pt>
                <c:pt idx="17800">
                  <c:v>2.5772683620449999</c:v>
                </c:pt>
                <c:pt idx="17801">
                  <c:v>2.5774979591370002</c:v>
                </c:pt>
                <c:pt idx="17802">
                  <c:v>2.5777473449710002</c:v>
                </c:pt>
                <c:pt idx="17803">
                  <c:v>2.5778741836550001</c:v>
                </c:pt>
                <c:pt idx="17804">
                  <c:v>2.57799077034</c:v>
                </c:pt>
                <c:pt idx="17805">
                  <c:v>2.5780861377719999</c:v>
                </c:pt>
                <c:pt idx="17806">
                  <c:v>2.5781559944149999</c:v>
                </c:pt>
                <c:pt idx="17807">
                  <c:v>2.5782535076139999</c:v>
                </c:pt>
                <c:pt idx="17808">
                  <c:v>2.5783033370970001</c:v>
                </c:pt>
                <c:pt idx="17809">
                  <c:v>2.5783839225770002</c:v>
                </c:pt>
                <c:pt idx="17810">
                  <c:v>2.5784361362460002</c:v>
                </c:pt>
                <c:pt idx="17811">
                  <c:v>2.5785391330719998</c:v>
                </c:pt>
                <c:pt idx="17812">
                  <c:v>2.5786182880399999</c:v>
                </c:pt>
                <c:pt idx="17813">
                  <c:v>2.5787000656129999</c:v>
                </c:pt>
                <c:pt idx="17814">
                  <c:v>2.5787818431849998</c:v>
                </c:pt>
                <c:pt idx="17815">
                  <c:v>2.5788357257840002</c:v>
                </c:pt>
                <c:pt idx="17816">
                  <c:v>2.5788898468019998</c:v>
                </c:pt>
                <c:pt idx="17817">
                  <c:v>2.5789945125579998</c:v>
                </c:pt>
                <c:pt idx="17818">
                  <c:v>2.5792276859280001</c:v>
                </c:pt>
                <c:pt idx="17819">
                  <c:v>2.5793085098269999</c:v>
                </c:pt>
                <c:pt idx="17820">
                  <c:v>2.5793938636779998</c:v>
                </c:pt>
                <c:pt idx="17821">
                  <c:v>2.5794787406920001</c:v>
                </c:pt>
                <c:pt idx="17822">
                  <c:v>2.5795631408689998</c:v>
                </c:pt>
                <c:pt idx="17823">
                  <c:v>2.5796833038329998</c:v>
                </c:pt>
                <c:pt idx="17824">
                  <c:v>2.5797617435459999</c:v>
                </c:pt>
                <c:pt idx="17825">
                  <c:v>2.579874038696</c:v>
                </c:pt>
                <c:pt idx="17826">
                  <c:v>2.5799849033359998</c:v>
                </c:pt>
                <c:pt idx="17827">
                  <c:v>2.5801308155060001</c:v>
                </c:pt>
                <c:pt idx="17828">
                  <c:v>2.5802919864649998</c:v>
                </c:pt>
                <c:pt idx="17829">
                  <c:v>2.5805797576899998</c:v>
                </c:pt>
                <c:pt idx="17830">
                  <c:v>2.5806894302369998</c:v>
                </c:pt>
                <c:pt idx="17831">
                  <c:v>2.5808024406430001</c:v>
                </c:pt>
                <c:pt idx="17832">
                  <c:v>2.58092212677</c:v>
                </c:pt>
                <c:pt idx="17833">
                  <c:v>2.5810451507569998</c:v>
                </c:pt>
                <c:pt idx="17834">
                  <c:v>2.5812034606930001</c:v>
                </c:pt>
                <c:pt idx="17835">
                  <c:v>2.5815372467039999</c:v>
                </c:pt>
                <c:pt idx="17836">
                  <c:v>2.5819025039670001</c:v>
                </c:pt>
                <c:pt idx="17837">
                  <c:v>2.5822870731349998</c:v>
                </c:pt>
                <c:pt idx="17838">
                  <c:v>2.5824918746950001</c:v>
                </c:pt>
                <c:pt idx="17839">
                  <c:v>2.5826234817499998</c:v>
                </c:pt>
                <c:pt idx="17840">
                  <c:v>2.5827186107640001</c:v>
                </c:pt>
                <c:pt idx="17841">
                  <c:v>2.5828237533570002</c:v>
                </c:pt>
                <c:pt idx="17842">
                  <c:v>2.5828766822809999</c:v>
                </c:pt>
                <c:pt idx="17843">
                  <c:v>2.5829806327820002</c:v>
                </c:pt>
                <c:pt idx="17844">
                  <c:v>2.5830338001249999</c:v>
                </c:pt>
                <c:pt idx="17845">
                  <c:v>2.5830893516539999</c:v>
                </c:pt>
                <c:pt idx="17846">
                  <c:v>2.583190917969</c:v>
                </c:pt>
                <c:pt idx="17847">
                  <c:v>2.5832836627960001</c:v>
                </c:pt>
                <c:pt idx="17848">
                  <c:v>2.583412408829</c:v>
                </c:pt>
                <c:pt idx="17849">
                  <c:v>2.583794355392</c:v>
                </c:pt>
                <c:pt idx="17850">
                  <c:v>2.5841357707979999</c:v>
                </c:pt>
                <c:pt idx="17851">
                  <c:v>2.5844156742100002</c:v>
                </c:pt>
                <c:pt idx="17852">
                  <c:v>2.584547519684</c:v>
                </c:pt>
                <c:pt idx="17853">
                  <c:v>2.5846445560459999</c:v>
                </c:pt>
                <c:pt idx="17854">
                  <c:v>2.584734201431</c:v>
                </c:pt>
                <c:pt idx="17855">
                  <c:v>2.584847688675</c:v>
                </c:pt>
                <c:pt idx="17856">
                  <c:v>2.5849282741550001</c:v>
                </c:pt>
                <c:pt idx="17857">
                  <c:v>2.5850253105159999</c:v>
                </c:pt>
                <c:pt idx="17858">
                  <c:v>2.5852901935579999</c:v>
                </c:pt>
                <c:pt idx="17859">
                  <c:v>2.5855836868290001</c:v>
                </c:pt>
                <c:pt idx="17860">
                  <c:v>2.5858304500579998</c:v>
                </c:pt>
                <c:pt idx="17861">
                  <c:v>2.5861947536469998</c:v>
                </c:pt>
                <c:pt idx="17862">
                  <c:v>2.5863761901859998</c:v>
                </c:pt>
                <c:pt idx="17863">
                  <c:v>2.586462259293</c:v>
                </c:pt>
                <c:pt idx="17864">
                  <c:v>2.5866100788119999</c:v>
                </c:pt>
                <c:pt idx="17865">
                  <c:v>2.5867040157319998</c:v>
                </c:pt>
                <c:pt idx="17866">
                  <c:v>2.587099075317</c:v>
                </c:pt>
                <c:pt idx="17867">
                  <c:v>2.5874814987180002</c:v>
                </c:pt>
                <c:pt idx="17868">
                  <c:v>2.587742567062</c:v>
                </c:pt>
                <c:pt idx="17869">
                  <c:v>2.587907791138</c:v>
                </c:pt>
                <c:pt idx="17870">
                  <c:v>2.5880711078640002</c:v>
                </c:pt>
                <c:pt idx="17871">
                  <c:v>2.5882353782649998</c:v>
                </c:pt>
                <c:pt idx="17872">
                  <c:v>2.5883989334109998</c:v>
                </c:pt>
                <c:pt idx="17873">
                  <c:v>2.588521957397</c:v>
                </c:pt>
                <c:pt idx="17874">
                  <c:v>2.5887916088099998</c:v>
                </c:pt>
                <c:pt idx="17875">
                  <c:v>2.5890557765960001</c:v>
                </c:pt>
                <c:pt idx="17876">
                  <c:v>2.5891473293299998</c:v>
                </c:pt>
                <c:pt idx="17877">
                  <c:v>2.5892179012300001</c:v>
                </c:pt>
                <c:pt idx="17878">
                  <c:v>2.58931350708</c:v>
                </c:pt>
                <c:pt idx="17879">
                  <c:v>2.5894057750699999</c:v>
                </c:pt>
                <c:pt idx="17880">
                  <c:v>2.5895118713379999</c:v>
                </c:pt>
                <c:pt idx="17881">
                  <c:v>2.5899043083189999</c:v>
                </c:pt>
                <c:pt idx="17882">
                  <c:v>2.5900850296020002</c:v>
                </c:pt>
                <c:pt idx="17883">
                  <c:v>2.5901865959169998</c:v>
                </c:pt>
                <c:pt idx="17884">
                  <c:v>2.5902931690219999</c:v>
                </c:pt>
                <c:pt idx="17885">
                  <c:v>2.5903527736659999</c:v>
                </c:pt>
                <c:pt idx="17886">
                  <c:v>2.590414047241</c:v>
                </c:pt>
                <c:pt idx="17887">
                  <c:v>2.590476751328</c:v>
                </c:pt>
                <c:pt idx="17888">
                  <c:v>2.5905385017400002</c:v>
                </c:pt>
                <c:pt idx="17889">
                  <c:v>2.590607404709</c:v>
                </c:pt>
                <c:pt idx="17890">
                  <c:v>2.5906717777249999</c:v>
                </c:pt>
                <c:pt idx="17891">
                  <c:v>2.5907289981839998</c:v>
                </c:pt>
                <c:pt idx="17892">
                  <c:v>2.5908458232879998</c:v>
                </c:pt>
                <c:pt idx="17893">
                  <c:v>2.5909619331360001</c:v>
                </c:pt>
                <c:pt idx="17894">
                  <c:v>2.5910663604740001</c:v>
                </c:pt>
                <c:pt idx="17895">
                  <c:v>2.5912122726439999</c:v>
                </c:pt>
                <c:pt idx="17896">
                  <c:v>2.591346740723</c:v>
                </c:pt>
                <c:pt idx="17897">
                  <c:v>2.5914206504820001</c:v>
                </c:pt>
                <c:pt idx="17898">
                  <c:v>2.5915477275850001</c:v>
                </c:pt>
                <c:pt idx="17899">
                  <c:v>2.591697454453</c:v>
                </c:pt>
                <c:pt idx="17900">
                  <c:v>2.592028617859</c:v>
                </c:pt>
                <c:pt idx="17901">
                  <c:v>2.5921461582180001</c:v>
                </c:pt>
                <c:pt idx="17902">
                  <c:v>2.5922465324399999</c:v>
                </c:pt>
                <c:pt idx="17903">
                  <c:v>2.592323303223</c:v>
                </c:pt>
                <c:pt idx="17904">
                  <c:v>2.5924067497249998</c:v>
                </c:pt>
                <c:pt idx="17905">
                  <c:v>2.5925216674799998</c:v>
                </c:pt>
                <c:pt idx="17906">
                  <c:v>2.5926523208619998</c:v>
                </c:pt>
                <c:pt idx="17907">
                  <c:v>2.5927484035489998</c:v>
                </c:pt>
                <c:pt idx="17908">
                  <c:v>2.5928232669829998</c:v>
                </c:pt>
                <c:pt idx="17909">
                  <c:v>2.5928997993470002</c:v>
                </c:pt>
                <c:pt idx="17910">
                  <c:v>2.5929820537569999</c:v>
                </c:pt>
                <c:pt idx="17911">
                  <c:v>2.5930581092830001</c:v>
                </c:pt>
                <c:pt idx="17912">
                  <c:v>2.5931386947630002</c:v>
                </c:pt>
                <c:pt idx="17913">
                  <c:v>2.59321475029</c:v>
                </c:pt>
                <c:pt idx="17914">
                  <c:v>2.5932881832120001</c:v>
                </c:pt>
                <c:pt idx="17915">
                  <c:v>2.5935745239260002</c:v>
                </c:pt>
                <c:pt idx="17916">
                  <c:v>2.593693971634</c:v>
                </c:pt>
                <c:pt idx="17917">
                  <c:v>2.5937728881840001</c:v>
                </c:pt>
                <c:pt idx="17918">
                  <c:v>2.5939447879789999</c:v>
                </c:pt>
                <c:pt idx="17919">
                  <c:v>2.5940880775449999</c:v>
                </c:pt>
                <c:pt idx="17920">
                  <c:v>2.594199895859</c:v>
                </c:pt>
                <c:pt idx="17921">
                  <c:v>2.5943350791930002</c:v>
                </c:pt>
                <c:pt idx="17922">
                  <c:v>2.5946443080899999</c:v>
                </c:pt>
                <c:pt idx="17923">
                  <c:v>2.5949296951290002</c:v>
                </c:pt>
                <c:pt idx="17924">
                  <c:v>2.595087766647</c:v>
                </c:pt>
                <c:pt idx="17925">
                  <c:v>2.5951638221739999</c:v>
                </c:pt>
                <c:pt idx="17926">
                  <c:v>2.5952348709109998</c:v>
                </c:pt>
                <c:pt idx="17927">
                  <c:v>2.5953042507170001</c:v>
                </c:pt>
                <c:pt idx="17928">
                  <c:v>2.5954306125639999</c:v>
                </c:pt>
                <c:pt idx="17929">
                  <c:v>2.595561981201</c:v>
                </c:pt>
                <c:pt idx="17930">
                  <c:v>2.5957024097439998</c:v>
                </c:pt>
                <c:pt idx="17931">
                  <c:v>2.5960226058960001</c:v>
                </c:pt>
                <c:pt idx="17932">
                  <c:v>2.5962898731230002</c:v>
                </c:pt>
                <c:pt idx="17933">
                  <c:v>2.596607923508</c:v>
                </c:pt>
                <c:pt idx="17934">
                  <c:v>2.5969662666320001</c:v>
                </c:pt>
                <c:pt idx="17935">
                  <c:v>2.59712266922</c:v>
                </c:pt>
                <c:pt idx="17936">
                  <c:v>2.5972399711610001</c:v>
                </c:pt>
                <c:pt idx="17937">
                  <c:v>2.5975861549379999</c:v>
                </c:pt>
                <c:pt idx="17938">
                  <c:v>2.5978631973269999</c:v>
                </c:pt>
                <c:pt idx="17939">
                  <c:v>2.598203897476</c:v>
                </c:pt>
                <c:pt idx="17940">
                  <c:v>2.5983953475949999</c:v>
                </c:pt>
                <c:pt idx="17941">
                  <c:v>2.5987181663509999</c:v>
                </c:pt>
                <c:pt idx="17942">
                  <c:v>2.5988433361049998</c:v>
                </c:pt>
                <c:pt idx="17943">
                  <c:v>2.5990211963649998</c:v>
                </c:pt>
                <c:pt idx="17944">
                  <c:v>2.5991110801700001</c:v>
                </c:pt>
                <c:pt idx="17945">
                  <c:v>2.599290132523</c:v>
                </c:pt>
                <c:pt idx="17946">
                  <c:v>2.5994195938110001</c:v>
                </c:pt>
                <c:pt idx="17947">
                  <c:v>2.5997965335850002</c:v>
                </c:pt>
                <c:pt idx="17948">
                  <c:v>2.600129127502</c:v>
                </c:pt>
                <c:pt idx="17949">
                  <c:v>2.6004383564000002</c:v>
                </c:pt>
                <c:pt idx="17950">
                  <c:v>2.6006283760070001</c:v>
                </c:pt>
                <c:pt idx="17951">
                  <c:v>2.6008117198940002</c:v>
                </c:pt>
                <c:pt idx="17952">
                  <c:v>2.601120948792</c:v>
                </c:pt>
                <c:pt idx="17953">
                  <c:v>2.601220846176</c:v>
                </c:pt>
                <c:pt idx="17954">
                  <c:v>2.601363658905</c:v>
                </c:pt>
                <c:pt idx="17955">
                  <c:v>2.6015889644620001</c:v>
                </c:pt>
                <c:pt idx="17956">
                  <c:v>2.6018078327179999</c:v>
                </c:pt>
                <c:pt idx="17957">
                  <c:v>2.602020978928</c:v>
                </c:pt>
                <c:pt idx="17958">
                  <c:v>2.6021404266360002</c:v>
                </c:pt>
                <c:pt idx="17959">
                  <c:v>2.6022868156430001</c:v>
                </c:pt>
                <c:pt idx="17960">
                  <c:v>2.6024260520940001</c:v>
                </c:pt>
                <c:pt idx="17961">
                  <c:v>2.6025021076199999</c:v>
                </c:pt>
                <c:pt idx="17962">
                  <c:v>2.6025793552400001</c:v>
                </c:pt>
                <c:pt idx="17963">
                  <c:v>2.6026513576510002</c:v>
                </c:pt>
                <c:pt idx="17964">
                  <c:v>2.6027262210850002</c:v>
                </c:pt>
                <c:pt idx="17965">
                  <c:v>2.6028013229370002</c:v>
                </c:pt>
                <c:pt idx="17966">
                  <c:v>2.602884292603</c:v>
                </c:pt>
                <c:pt idx="17967">
                  <c:v>2.602999210358</c:v>
                </c:pt>
                <c:pt idx="17968">
                  <c:v>2.6031098365780001</c:v>
                </c:pt>
                <c:pt idx="17969">
                  <c:v>2.603182554245</c:v>
                </c:pt>
                <c:pt idx="17970">
                  <c:v>2.6032750606540001</c:v>
                </c:pt>
                <c:pt idx="17971">
                  <c:v>2.603348255157</c:v>
                </c:pt>
                <c:pt idx="17972">
                  <c:v>2.60342669487</c:v>
                </c:pt>
                <c:pt idx="17973">
                  <c:v>2.6035466194149999</c:v>
                </c:pt>
                <c:pt idx="17974">
                  <c:v>2.6037480831150002</c:v>
                </c:pt>
                <c:pt idx="17975">
                  <c:v>2.603907823563</c:v>
                </c:pt>
                <c:pt idx="17976">
                  <c:v>2.6040432453159998</c:v>
                </c:pt>
                <c:pt idx="17977">
                  <c:v>2.6044592857360001</c:v>
                </c:pt>
                <c:pt idx="17978">
                  <c:v>2.6045870780940001</c:v>
                </c:pt>
                <c:pt idx="17979">
                  <c:v>2.6047201156619999</c:v>
                </c:pt>
                <c:pt idx="17980">
                  <c:v>2.6048452854159998</c:v>
                </c:pt>
                <c:pt idx="17981">
                  <c:v>2.6049721241000001</c:v>
                </c:pt>
                <c:pt idx="17982">
                  <c:v>2.6050715446470001</c:v>
                </c:pt>
                <c:pt idx="17983">
                  <c:v>2.605172157288</c:v>
                </c:pt>
                <c:pt idx="17984">
                  <c:v>2.6053218841549999</c:v>
                </c:pt>
                <c:pt idx="17985">
                  <c:v>2.6054189205170002</c:v>
                </c:pt>
                <c:pt idx="17986">
                  <c:v>2.605552196503</c:v>
                </c:pt>
                <c:pt idx="17987">
                  <c:v>2.6056749820710001</c:v>
                </c:pt>
                <c:pt idx="17988">
                  <c:v>2.6058082580569999</c:v>
                </c:pt>
                <c:pt idx="17989">
                  <c:v>2.6059441566469999</c:v>
                </c:pt>
                <c:pt idx="17990">
                  <c:v>2.6061928272250001</c:v>
                </c:pt>
                <c:pt idx="17991">
                  <c:v>2.606481790543</c:v>
                </c:pt>
                <c:pt idx="17992">
                  <c:v>2.606767892838</c:v>
                </c:pt>
                <c:pt idx="17993">
                  <c:v>2.6070725917819999</c:v>
                </c:pt>
                <c:pt idx="17994">
                  <c:v>2.6072349548339999</c:v>
                </c:pt>
                <c:pt idx="17995">
                  <c:v>2.6073489189150001</c:v>
                </c:pt>
                <c:pt idx="17996">
                  <c:v>2.60746717453</c:v>
                </c:pt>
                <c:pt idx="17997">
                  <c:v>2.6075482368470002</c:v>
                </c:pt>
                <c:pt idx="17998">
                  <c:v>2.607624053955</c:v>
                </c:pt>
                <c:pt idx="17999">
                  <c:v>2.6076984405519998</c:v>
                </c:pt>
                <c:pt idx="18000">
                  <c:v>2.607801675797</c:v>
                </c:pt>
                <c:pt idx="18001">
                  <c:v>2.607877016068</c:v>
                </c:pt>
                <c:pt idx="18002">
                  <c:v>2.6079535484309999</c:v>
                </c:pt>
                <c:pt idx="18003">
                  <c:v>2.608077764511</c:v>
                </c:pt>
                <c:pt idx="18004">
                  <c:v>2.6081638336180002</c:v>
                </c:pt>
                <c:pt idx="18005">
                  <c:v>2.608246803284</c:v>
                </c:pt>
                <c:pt idx="18006">
                  <c:v>2.6083662509919998</c:v>
                </c:pt>
                <c:pt idx="18007">
                  <c:v>2.6086728572850002</c:v>
                </c:pt>
                <c:pt idx="18008">
                  <c:v>2.6089065074920001</c:v>
                </c:pt>
                <c:pt idx="18009">
                  <c:v>2.609059095383</c:v>
                </c:pt>
                <c:pt idx="18010">
                  <c:v>2.609184980392</c:v>
                </c:pt>
                <c:pt idx="18011">
                  <c:v>2.609277248383</c:v>
                </c:pt>
                <c:pt idx="18012">
                  <c:v>2.609345197678</c:v>
                </c:pt>
                <c:pt idx="18013">
                  <c:v>2.6094124317170002</c:v>
                </c:pt>
                <c:pt idx="18014">
                  <c:v>2.6094579696659999</c:v>
                </c:pt>
                <c:pt idx="18015">
                  <c:v>2.6095228195189999</c:v>
                </c:pt>
                <c:pt idx="18016">
                  <c:v>2.6095900535580001</c:v>
                </c:pt>
                <c:pt idx="18017">
                  <c:v>2.6096577644350001</c:v>
                </c:pt>
                <c:pt idx="18018">
                  <c:v>2.6097514629359999</c:v>
                </c:pt>
                <c:pt idx="18019">
                  <c:v>2.6098568439480001</c:v>
                </c:pt>
                <c:pt idx="18020">
                  <c:v>2.6099307537079999</c:v>
                </c:pt>
                <c:pt idx="18021">
                  <c:v>2.6100296974180002</c:v>
                </c:pt>
                <c:pt idx="18022">
                  <c:v>2.6101045608520002</c:v>
                </c:pt>
                <c:pt idx="18023">
                  <c:v>2.6103956699370001</c:v>
                </c:pt>
                <c:pt idx="18024">
                  <c:v>2.6106965541839999</c:v>
                </c:pt>
                <c:pt idx="18025">
                  <c:v>2.611027956009</c:v>
                </c:pt>
                <c:pt idx="18026">
                  <c:v>2.6113433837889999</c:v>
                </c:pt>
                <c:pt idx="18027">
                  <c:v>2.611493587494</c:v>
                </c:pt>
                <c:pt idx="18028">
                  <c:v>2.6116168498989998</c:v>
                </c:pt>
                <c:pt idx="18029">
                  <c:v>2.6117074489590002</c:v>
                </c:pt>
                <c:pt idx="18030">
                  <c:v>2.6117951869959999</c:v>
                </c:pt>
                <c:pt idx="18031">
                  <c:v>2.6118788719179999</c:v>
                </c:pt>
                <c:pt idx="18032">
                  <c:v>2.6119692325589998</c:v>
                </c:pt>
                <c:pt idx="18033">
                  <c:v>2.6120610237120001</c:v>
                </c:pt>
                <c:pt idx="18034">
                  <c:v>2.6121537685390002</c:v>
                </c:pt>
                <c:pt idx="18035">
                  <c:v>2.612245321274</c:v>
                </c:pt>
                <c:pt idx="18036">
                  <c:v>2.6123406887049998</c:v>
                </c:pt>
                <c:pt idx="18037">
                  <c:v>2.612432003021</c:v>
                </c:pt>
                <c:pt idx="18038">
                  <c:v>2.612520694733</c:v>
                </c:pt>
                <c:pt idx="18039">
                  <c:v>2.6126084327700001</c:v>
                </c:pt>
                <c:pt idx="18040">
                  <c:v>2.6127009391780001</c:v>
                </c:pt>
                <c:pt idx="18041">
                  <c:v>2.6129295825960002</c:v>
                </c:pt>
                <c:pt idx="18042">
                  <c:v>2.613204717636</c:v>
                </c:pt>
                <c:pt idx="18043">
                  <c:v>2.613434791565</c:v>
                </c:pt>
                <c:pt idx="18044">
                  <c:v>2.6135668754579999</c:v>
                </c:pt>
                <c:pt idx="18045">
                  <c:v>2.6137306690219999</c:v>
                </c:pt>
                <c:pt idx="18046">
                  <c:v>2.6138582229609999</c:v>
                </c:pt>
                <c:pt idx="18047">
                  <c:v>2.6139574050899999</c:v>
                </c:pt>
                <c:pt idx="18048">
                  <c:v>2.6140859127040001</c:v>
                </c:pt>
                <c:pt idx="18049">
                  <c:v>2.6143393516539999</c:v>
                </c:pt>
                <c:pt idx="18050">
                  <c:v>2.6145501136779998</c:v>
                </c:pt>
                <c:pt idx="18051">
                  <c:v>2.6146335601809998</c:v>
                </c:pt>
                <c:pt idx="18052">
                  <c:v>2.6147177219389999</c:v>
                </c:pt>
                <c:pt idx="18053">
                  <c:v>2.6148922443389999</c:v>
                </c:pt>
                <c:pt idx="18054">
                  <c:v>2.6151037216190001</c:v>
                </c:pt>
                <c:pt idx="18055">
                  <c:v>2.6152179241179998</c:v>
                </c:pt>
                <c:pt idx="18056">
                  <c:v>2.6153364181519998</c:v>
                </c:pt>
                <c:pt idx="18057">
                  <c:v>2.6154508590700001</c:v>
                </c:pt>
                <c:pt idx="18058">
                  <c:v>2.615567445755</c:v>
                </c:pt>
                <c:pt idx="18059">
                  <c:v>2.6156909465789999</c:v>
                </c:pt>
                <c:pt idx="18060">
                  <c:v>2.6158077716829999</c:v>
                </c:pt>
                <c:pt idx="18061">
                  <c:v>2.6159479618070001</c:v>
                </c:pt>
                <c:pt idx="18062">
                  <c:v>2.6161525249480002</c:v>
                </c:pt>
                <c:pt idx="18063">
                  <c:v>2.6163864135739998</c:v>
                </c:pt>
                <c:pt idx="18064">
                  <c:v>2.6166806221010002</c:v>
                </c:pt>
                <c:pt idx="18065">
                  <c:v>2.6167652606959999</c:v>
                </c:pt>
                <c:pt idx="18066">
                  <c:v>2.61687374115</c:v>
                </c:pt>
                <c:pt idx="18067">
                  <c:v>2.6169669628140002</c:v>
                </c:pt>
                <c:pt idx="18068">
                  <c:v>2.6170382499690001</c:v>
                </c:pt>
                <c:pt idx="18069">
                  <c:v>2.6171467304229998</c:v>
                </c:pt>
                <c:pt idx="18070">
                  <c:v>2.6174864768980002</c:v>
                </c:pt>
                <c:pt idx="18071">
                  <c:v>2.6176030635830001</c:v>
                </c:pt>
                <c:pt idx="18072">
                  <c:v>2.6176848411560001</c:v>
                </c:pt>
                <c:pt idx="18073">
                  <c:v>2.617969036102</c:v>
                </c:pt>
                <c:pt idx="18074">
                  <c:v>2.6180765628809999</c:v>
                </c:pt>
                <c:pt idx="18075">
                  <c:v>2.6181597709659998</c:v>
                </c:pt>
                <c:pt idx="18076">
                  <c:v>2.6182439327239999</c:v>
                </c:pt>
                <c:pt idx="18077">
                  <c:v>2.6183321475980001</c:v>
                </c:pt>
                <c:pt idx="18078">
                  <c:v>2.6184244155880001</c:v>
                </c:pt>
                <c:pt idx="18079">
                  <c:v>2.6185047626500002</c:v>
                </c:pt>
                <c:pt idx="18080">
                  <c:v>2.6186449527739999</c:v>
                </c:pt>
                <c:pt idx="18081">
                  <c:v>2.6189520359039999</c:v>
                </c:pt>
                <c:pt idx="18082">
                  <c:v>2.6190824508669999</c:v>
                </c:pt>
                <c:pt idx="18083">
                  <c:v>2.6192462444309998</c:v>
                </c:pt>
                <c:pt idx="18084">
                  <c:v>2.6195719242100002</c:v>
                </c:pt>
                <c:pt idx="18085">
                  <c:v>2.6197304725650001</c:v>
                </c:pt>
                <c:pt idx="18086">
                  <c:v>2.6198194026950001</c:v>
                </c:pt>
                <c:pt idx="18087">
                  <c:v>2.6199092864989999</c:v>
                </c:pt>
                <c:pt idx="18088">
                  <c:v>2.6200299263</c:v>
                </c:pt>
                <c:pt idx="18089">
                  <c:v>2.6201758384699998</c:v>
                </c:pt>
                <c:pt idx="18090">
                  <c:v>2.6202762126920001</c:v>
                </c:pt>
                <c:pt idx="18091">
                  <c:v>2.62038397789</c:v>
                </c:pt>
                <c:pt idx="18092">
                  <c:v>2.6204998493190002</c:v>
                </c:pt>
                <c:pt idx="18093">
                  <c:v>2.6206064224240002</c:v>
                </c:pt>
                <c:pt idx="18094">
                  <c:v>2.6206638813019998</c:v>
                </c:pt>
                <c:pt idx="18095">
                  <c:v>2.6207444667819999</c:v>
                </c:pt>
                <c:pt idx="18096">
                  <c:v>2.6208000183109998</c:v>
                </c:pt>
                <c:pt idx="18097">
                  <c:v>2.6209161281590001</c:v>
                </c:pt>
                <c:pt idx="18098">
                  <c:v>2.6210386753080002</c:v>
                </c:pt>
                <c:pt idx="18099">
                  <c:v>2.6213669776919999</c:v>
                </c:pt>
                <c:pt idx="18100">
                  <c:v>2.6215391159060002</c:v>
                </c:pt>
                <c:pt idx="18101">
                  <c:v>2.6216330528260001</c:v>
                </c:pt>
                <c:pt idx="18102">
                  <c:v>2.6217205524440002</c:v>
                </c:pt>
                <c:pt idx="18103">
                  <c:v>2.6219801902770001</c:v>
                </c:pt>
                <c:pt idx="18104">
                  <c:v>2.6220779418950002</c:v>
                </c:pt>
                <c:pt idx="18105">
                  <c:v>2.6221759319309998</c:v>
                </c:pt>
                <c:pt idx="18106">
                  <c:v>2.622270822525</c:v>
                </c:pt>
                <c:pt idx="18107">
                  <c:v>2.6224076747890002</c:v>
                </c:pt>
                <c:pt idx="18108">
                  <c:v>2.622575759888</c:v>
                </c:pt>
                <c:pt idx="18109">
                  <c:v>2.6226656436920002</c:v>
                </c:pt>
                <c:pt idx="18110">
                  <c:v>2.6227550506589998</c:v>
                </c:pt>
                <c:pt idx="18111">
                  <c:v>2.6228485107420001</c:v>
                </c:pt>
                <c:pt idx="18112">
                  <c:v>2.6229410171510001</c:v>
                </c:pt>
                <c:pt idx="18113">
                  <c:v>2.6230745315549999</c:v>
                </c:pt>
                <c:pt idx="18114">
                  <c:v>2.6232233047490001</c:v>
                </c:pt>
                <c:pt idx="18115">
                  <c:v>2.6235322952270002</c:v>
                </c:pt>
                <c:pt idx="18116">
                  <c:v>2.623681545258</c:v>
                </c:pt>
                <c:pt idx="18117">
                  <c:v>2.623795032501</c:v>
                </c:pt>
                <c:pt idx="18118">
                  <c:v>2.6239333152770001</c:v>
                </c:pt>
                <c:pt idx="18119">
                  <c:v>2.624253749847</c:v>
                </c:pt>
                <c:pt idx="18120">
                  <c:v>2.6245956420900001</c:v>
                </c:pt>
                <c:pt idx="18121">
                  <c:v>2.6248137950900001</c:v>
                </c:pt>
                <c:pt idx="18122">
                  <c:v>2.6249644756319999</c:v>
                </c:pt>
                <c:pt idx="18123">
                  <c:v>2.6250853538509999</c:v>
                </c:pt>
                <c:pt idx="18124">
                  <c:v>2.6252033710479998</c:v>
                </c:pt>
                <c:pt idx="18125">
                  <c:v>2.6253621578219999</c:v>
                </c:pt>
                <c:pt idx="18126">
                  <c:v>2.6255803108219999</c:v>
                </c:pt>
                <c:pt idx="18127">
                  <c:v>2.6259913444520002</c:v>
                </c:pt>
                <c:pt idx="18128">
                  <c:v>2.6262140274050001</c:v>
                </c:pt>
                <c:pt idx="18129">
                  <c:v>2.6265506744380001</c:v>
                </c:pt>
                <c:pt idx="18130">
                  <c:v>2.6268653869629999</c:v>
                </c:pt>
                <c:pt idx="18131">
                  <c:v>2.6271734237670001</c:v>
                </c:pt>
                <c:pt idx="18132">
                  <c:v>2.627376794815</c:v>
                </c:pt>
                <c:pt idx="18133">
                  <c:v>2.627476453781</c:v>
                </c:pt>
                <c:pt idx="18134">
                  <c:v>2.6275768280029999</c:v>
                </c:pt>
                <c:pt idx="18135">
                  <c:v>2.6276493072510001</c:v>
                </c:pt>
                <c:pt idx="18136">
                  <c:v>2.6277306079859999</c:v>
                </c:pt>
                <c:pt idx="18137">
                  <c:v>2.6278972625730002</c:v>
                </c:pt>
                <c:pt idx="18138">
                  <c:v>2.6280300617219998</c:v>
                </c:pt>
                <c:pt idx="18139">
                  <c:v>2.6283438205719998</c:v>
                </c:pt>
                <c:pt idx="18140">
                  <c:v>2.6286711692810001</c:v>
                </c:pt>
                <c:pt idx="18141">
                  <c:v>2.6288166046139998</c:v>
                </c:pt>
                <c:pt idx="18142">
                  <c:v>2.629026651382</c:v>
                </c:pt>
                <c:pt idx="18143">
                  <c:v>2.6293590068819999</c:v>
                </c:pt>
                <c:pt idx="18144">
                  <c:v>2.6294777393339999</c:v>
                </c:pt>
                <c:pt idx="18145">
                  <c:v>2.6295964717859999</c:v>
                </c:pt>
                <c:pt idx="18146">
                  <c:v>2.6296794414520002</c:v>
                </c:pt>
                <c:pt idx="18147">
                  <c:v>2.629757404327</c:v>
                </c:pt>
                <c:pt idx="18148">
                  <c:v>2.6299016475679999</c:v>
                </c:pt>
                <c:pt idx="18149">
                  <c:v>2.6301226615909998</c:v>
                </c:pt>
                <c:pt idx="18150">
                  <c:v>2.6302387714390001</c:v>
                </c:pt>
                <c:pt idx="18151">
                  <c:v>2.6303193569180001</c:v>
                </c:pt>
                <c:pt idx="18152">
                  <c:v>2.6304378509520001</c:v>
                </c:pt>
                <c:pt idx="18153">
                  <c:v>2.6305527687070001</c:v>
                </c:pt>
                <c:pt idx="18154">
                  <c:v>2.6308815479279999</c:v>
                </c:pt>
                <c:pt idx="18155">
                  <c:v>2.6311748027799999</c:v>
                </c:pt>
                <c:pt idx="18156">
                  <c:v>2.631293535233</c:v>
                </c:pt>
                <c:pt idx="18157">
                  <c:v>2.6314325332639998</c:v>
                </c:pt>
                <c:pt idx="18158">
                  <c:v>2.6317303180690002</c:v>
                </c:pt>
                <c:pt idx="18159">
                  <c:v>2.6319198608400001</c:v>
                </c:pt>
                <c:pt idx="18160">
                  <c:v>2.632270097733</c:v>
                </c:pt>
                <c:pt idx="18161">
                  <c:v>2.6326122283940001</c:v>
                </c:pt>
                <c:pt idx="18162">
                  <c:v>2.6329543590550002</c:v>
                </c:pt>
                <c:pt idx="18163">
                  <c:v>2.6330976486209998</c:v>
                </c:pt>
                <c:pt idx="18164">
                  <c:v>2.6332461833949998</c:v>
                </c:pt>
                <c:pt idx="18165">
                  <c:v>2.6334395408629998</c:v>
                </c:pt>
                <c:pt idx="18166">
                  <c:v>2.633605957031</c:v>
                </c:pt>
                <c:pt idx="18167">
                  <c:v>2.6336956024170002</c:v>
                </c:pt>
                <c:pt idx="18168">
                  <c:v>2.6337859630580001</c:v>
                </c:pt>
                <c:pt idx="18169">
                  <c:v>2.633913040161</c:v>
                </c:pt>
                <c:pt idx="18170">
                  <c:v>2.6341595649720002</c:v>
                </c:pt>
                <c:pt idx="18171">
                  <c:v>2.6342158317569999</c:v>
                </c:pt>
                <c:pt idx="18172">
                  <c:v>2.6343078613280002</c:v>
                </c:pt>
                <c:pt idx="18173">
                  <c:v>2.6343967914580002</c:v>
                </c:pt>
                <c:pt idx="18174">
                  <c:v>2.6344738006589998</c:v>
                </c:pt>
                <c:pt idx="18175">
                  <c:v>2.6346023082730001</c:v>
                </c:pt>
                <c:pt idx="18176">
                  <c:v>2.6347696781160002</c:v>
                </c:pt>
                <c:pt idx="18177">
                  <c:v>2.6349077224730002</c:v>
                </c:pt>
                <c:pt idx="18178">
                  <c:v>2.6350514888759999</c:v>
                </c:pt>
                <c:pt idx="18179">
                  <c:v>2.6352860927580002</c:v>
                </c:pt>
                <c:pt idx="18180">
                  <c:v>2.6356232166289999</c:v>
                </c:pt>
                <c:pt idx="18181">
                  <c:v>2.635993480682</c:v>
                </c:pt>
                <c:pt idx="18182">
                  <c:v>2.6363513469700002</c:v>
                </c:pt>
                <c:pt idx="18183">
                  <c:v>2.636476278305</c:v>
                </c:pt>
                <c:pt idx="18184">
                  <c:v>2.6366081237789998</c:v>
                </c:pt>
                <c:pt idx="18185">
                  <c:v>2.6367313861850001</c:v>
                </c:pt>
                <c:pt idx="18186">
                  <c:v>2.6370825767519999</c:v>
                </c:pt>
                <c:pt idx="18187">
                  <c:v>2.6372337341310002</c:v>
                </c:pt>
                <c:pt idx="18188">
                  <c:v>2.6375827789309998</c:v>
                </c:pt>
                <c:pt idx="18189">
                  <c:v>2.6379489898680002</c:v>
                </c:pt>
                <c:pt idx="18190">
                  <c:v>2.6382322311399999</c:v>
                </c:pt>
                <c:pt idx="18191">
                  <c:v>2.6385664939879998</c:v>
                </c:pt>
                <c:pt idx="18192">
                  <c:v>2.6387627124790001</c:v>
                </c:pt>
                <c:pt idx="18193">
                  <c:v>2.639022111893</c:v>
                </c:pt>
                <c:pt idx="18194">
                  <c:v>2.6393353939059998</c:v>
                </c:pt>
                <c:pt idx="18195">
                  <c:v>2.6394493579859999</c:v>
                </c:pt>
                <c:pt idx="18196">
                  <c:v>2.6396121978760001</c:v>
                </c:pt>
                <c:pt idx="18197">
                  <c:v>2.6397526264189999</c:v>
                </c:pt>
                <c:pt idx="18198">
                  <c:v>2.6398992538449999</c:v>
                </c:pt>
                <c:pt idx="18199">
                  <c:v>2.6400063037870001</c:v>
                </c:pt>
                <c:pt idx="18200">
                  <c:v>2.6401476860050002</c:v>
                </c:pt>
                <c:pt idx="18201">
                  <c:v>2.640290260315</c:v>
                </c:pt>
                <c:pt idx="18202">
                  <c:v>2.6403732299799998</c:v>
                </c:pt>
                <c:pt idx="18203">
                  <c:v>2.6404552459719999</c:v>
                </c:pt>
                <c:pt idx="18204">
                  <c:v>2.6405405998229998</c:v>
                </c:pt>
                <c:pt idx="18205">
                  <c:v>2.6405837535860002</c:v>
                </c:pt>
                <c:pt idx="18206">
                  <c:v>2.640692949295</c:v>
                </c:pt>
                <c:pt idx="18207">
                  <c:v>2.6408371925349998</c:v>
                </c:pt>
                <c:pt idx="18208">
                  <c:v>2.6409480571750001</c:v>
                </c:pt>
                <c:pt idx="18209">
                  <c:v>2.6410300731660001</c:v>
                </c:pt>
                <c:pt idx="18210">
                  <c:v>2.6411092281339998</c:v>
                </c:pt>
                <c:pt idx="18211">
                  <c:v>2.6412322521210001</c:v>
                </c:pt>
                <c:pt idx="18212">
                  <c:v>2.6413102149959999</c:v>
                </c:pt>
                <c:pt idx="18213">
                  <c:v>2.6414215564729999</c:v>
                </c:pt>
                <c:pt idx="18214">
                  <c:v>2.6417038440699998</c:v>
                </c:pt>
                <c:pt idx="18215">
                  <c:v>2.6419427394869999</c:v>
                </c:pt>
                <c:pt idx="18216">
                  <c:v>2.6420934200290001</c:v>
                </c:pt>
                <c:pt idx="18217">
                  <c:v>2.6422493457790002</c:v>
                </c:pt>
                <c:pt idx="18218">
                  <c:v>2.6425201892849999</c:v>
                </c:pt>
                <c:pt idx="18219">
                  <c:v>2.6427180767060001</c:v>
                </c:pt>
                <c:pt idx="18220">
                  <c:v>2.642894029617</c:v>
                </c:pt>
                <c:pt idx="18221">
                  <c:v>2.6432056426999999</c:v>
                </c:pt>
                <c:pt idx="18222">
                  <c:v>2.6432898044590001</c:v>
                </c:pt>
                <c:pt idx="18223">
                  <c:v>2.643369913101</c:v>
                </c:pt>
                <c:pt idx="18224">
                  <c:v>2.6434671878809999</c:v>
                </c:pt>
                <c:pt idx="18225">
                  <c:v>2.6435506343839998</c:v>
                </c:pt>
                <c:pt idx="18226">
                  <c:v>2.6438608169559998</c:v>
                </c:pt>
                <c:pt idx="18227">
                  <c:v>2.6439754962920001</c:v>
                </c:pt>
                <c:pt idx="18228">
                  <c:v>2.644051790237</c:v>
                </c:pt>
                <c:pt idx="18229">
                  <c:v>2.6441805362699999</c:v>
                </c:pt>
                <c:pt idx="18230">
                  <c:v>2.6442670822140002</c:v>
                </c:pt>
                <c:pt idx="18231">
                  <c:v>2.6443943977359998</c:v>
                </c:pt>
                <c:pt idx="18232">
                  <c:v>2.6445124149320001</c:v>
                </c:pt>
                <c:pt idx="18233">
                  <c:v>2.6448640823359999</c:v>
                </c:pt>
                <c:pt idx="18234">
                  <c:v>2.6451387405400002</c:v>
                </c:pt>
                <c:pt idx="18235">
                  <c:v>2.6453588008879998</c:v>
                </c:pt>
                <c:pt idx="18236">
                  <c:v>2.6456923484799999</c:v>
                </c:pt>
                <c:pt idx="18237">
                  <c:v>2.6458222866060002</c:v>
                </c:pt>
                <c:pt idx="18238">
                  <c:v>2.64595413208</c:v>
                </c:pt>
                <c:pt idx="18239">
                  <c:v>2.646113157272</c:v>
                </c:pt>
                <c:pt idx="18240">
                  <c:v>2.64630484581</c:v>
                </c:pt>
                <c:pt idx="18241">
                  <c:v>2.6464607715609998</c:v>
                </c:pt>
                <c:pt idx="18242">
                  <c:v>2.6466751098630001</c:v>
                </c:pt>
                <c:pt idx="18243">
                  <c:v>2.6468248367310001</c:v>
                </c:pt>
                <c:pt idx="18244">
                  <c:v>2.6469740867609999</c:v>
                </c:pt>
                <c:pt idx="18245">
                  <c:v>2.6470627784729999</c:v>
                </c:pt>
                <c:pt idx="18246">
                  <c:v>2.647206544876</c:v>
                </c:pt>
                <c:pt idx="18247">
                  <c:v>2.6475434303280001</c:v>
                </c:pt>
                <c:pt idx="18248">
                  <c:v>2.6478805541989998</c:v>
                </c:pt>
                <c:pt idx="18249">
                  <c:v>2.6480362415309999</c:v>
                </c:pt>
                <c:pt idx="18250">
                  <c:v>2.6481263637539998</c:v>
                </c:pt>
                <c:pt idx="18251">
                  <c:v>2.6482203006740002</c:v>
                </c:pt>
                <c:pt idx="18252">
                  <c:v>2.6483056545260002</c:v>
                </c:pt>
                <c:pt idx="18253">
                  <c:v>2.6483929157260002</c:v>
                </c:pt>
                <c:pt idx="18254">
                  <c:v>2.6485226154329999</c:v>
                </c:pt>
                <c:pt idx="18255">
                  <c:v>2.6486077308649998</c:v>
                </c:pt>
                <c:pt idx="18256">
                  <c:v>2.6486930847169998</c:v>
                </c:pt>
                <c:pt idx="18257">
                  <c:v>2.6487779617310001</c:v>
                </c:pt>
                <c:pt idx="18258">
                  <c:v>2.6488676071169999</c:v>
                </c:pt>
                <c:pt idx="18259">
                  <c:v>2.6489660739900001</c:v>
                </c:pt>
                <c:pt idx="18260">
                  <c:v>2.6490120887759998</c:v>
                </c:pt>
                <c:pt idx="18261">
                  <c:v>2.6490628719329998</c:v>
                </c:pt>
                <c:pt idx="18262">
                  <c:v>2.6491093635560001</c:v>
                </c:pt>
                <c:pt idx="18263">
                  <c:v>2.649209737778</c:v>
                </c:pt>
                <c:pt idx="18264">
                  <c:v>2.649302482605</c:v>
                </c:pt>
                <c:pt idx="18265">
                  <c:v>2.6493921279910002</c:v>
                </c:pt>
                <c:pt idx="18266">
                  <c:v>2.6494762897489998</c:v>
                </c:pt>
                <c:pt idx="18267">
                  <c:v>2.649560689926</c:v>
                </c:pt>
                <c:pt idx="18268">
                  <c:v>2.6496405601499999</c:v>
                </c:pt>
                <c:pt idx="18269">
                  <c:v>2.6497211456300001</c:v>
                </c:pt>
                <c:pt idx="18270">
                  <c:v>2.6498351097109998</c:v>
                </c:pt>
                <c:pt idx="18271">
                  <c:v>2.6500272750849998</c:v>
                </c:pt>
                <c:pt idx="18272">
                  <c:v>2.650287866592</c:v>
                </c:pt>
                <c:pt idx="18273">
                  <c:v>2.6503756046300002</c:v>
                </c:pt>
                <c:pt idx="18274">
                  <c:v>2.6504626274110001</c:v>
                </c:pt>
                <c:pt idx="18275">
                  <c:v>2.6505219936370001</c:v>
                </c:pt>
                <c:pt idx="18276">
                  <c:v>2.6505734920499999</c:v>
                </c:pt>
                <c:pt idx="18277">
                  <c:v>2.6506044864649998</c:v>
                </c:pt>
                <c:pt idx="18278">
                  <c:v>2.6506774425509998</c:v>
                </c:pt>
                <c:pt idx="18279">
                  <c:v>2.6507418155670002</c:v>
                </c:pt>
                <c:pt idx="18280">
                  <c:v>2.6508045196530001</c:v>
                </c:pt>
                <c:pt idx="18281">
                  <c:v>2.650840759277</c:v>
                </c:pt>
                <c:pt idx="18282">
                  <c:v>2.6508879661560001</c:v>
                </c:pt>
                <c:pt idx="18283">
                  <c:v>2.6509249210360002</c:v>
                </c:pt>
                <c:pt idx="18284">
                  <c:v>2.6509673595429999</c:v>
                </c:pt>
                <c:pt idx="18285">
                  <c:v>2.6510176658629998</c:v>
                </c:pt>
                <c:pt idx="18286">
                  <c:v>2.6510660648350002</c:v>
                </c:pt>
                <c:pt idx="18287">
                  <c:v>2.6511025428770001</c:v>
                </c:pt>
                <c:pt idx="18288">
                  <c:v>2.6514372825620001</c:v>
                </c:pt>
                <c:pt idx="18289">
                  <c:v>2.6518073081970002</c:v>
                </c:pt>
                <c:pt idx="18290">
                  <c:v>2.6520256996149998</c:v>
                </c:pt>
                <c:pt idx="18291">
                  <c:v>2.6521682739260002</c:v>
                </c:pt>
                <c:pt idx="18292">
                  <c:v>2.6523485183719999</c:v>
                </c:pt>
                <c:pt idx="18293">
                  <c:v>2.65252161026</c:v>
                </c:pt>
                <c:pt idx="18294">
                  <c:v>2.65282869339</c:v>
                </c:pt>
                <c:pt idx="18295">
                  <c:v>2.6531901359560002</c:v>
                </c:pt>
                <c:pt idx="18296">
                  <c:v>2.6534485816959998</c:v>
                </c:pt>
                <c:pt idx="18297">
                  <c:v>2.6537520885469998</c:v>
                </c:pt>
                <c:pt idx="18298">
                  <c:v>2.6539816856380001</c:v>
                </c:pt>
                <c:pt idx="18299">
                  <c:v>2.6542243957520002</c:v>
                </c:pt>
                <c:pt idx="18300">
                  <c:v>2.6543605327609998</c:v>
                </c:pt>
                <c:pt idx="18301">
                  <c:v>2.6545441150669999</c:v>
                </c:pt>
                <c:pt idx="18302">
                  <c:v>2.6549425125120001</c:v>
                </c:pt>
                <c:pt idx="18303">
                  <c:v>2.655083179474</c:v>
                </c:pt>
                <c:pt idx="18304">
                  <c:v>2.6554539203640002</c:v>
                </c:pt>
                <c:pt idx="18305">
                  <c:v>2.655693769455</c:v>
                </c:pt>
                <c:pt idx="18306">
                  <c:v>2.6559383869170001</c:v>
                </c:pt>
                <c:pt idx="18307">
                  <c:v>2.6563065052030002</c:v>
                </c:pt>
                <c:pt idx="18308">
                  <c:v>2.656678915024</c:v>
                </c:pt>
                <c:pt idx="18309">
                  <c:v>2.6568732261660002</c:v>
                </c:pt>
                <c:pt idx="18310">
                  <c:v>2.6572000980379999</c:v>
                </c:pt>
                <c:pt idx="18311">
                  <c:v>2.6575183868410002</c:v>
                </c:pt>
                <c:pt idx="18312">
                  <c:v>2.657814025879</c:v>
                </c:pt>
                <c:pt idx="18313">
                  <c:v>2.657896280289</c:v>
                </c:pt>
                <c:pt idx="18314">
                  <c:v>2.6580383777619998</c:v>
                </c:pt>
                <c:pt idx="18315">
                  <c:v>2.6582620143889999</c:v>
                </c:pt>
                <c:pt idx="18316">
                  <c:v>2.6583349704739998</c:v>
                </c:pt>
                <c:pt idx="18317">
                  <c:v>2.658437013626</c:v>
                </c:pt>
                <c:pt idx="18318">
                  <c:v>2.6586570739750002</c:v>
                </c:pt>
                <c:pt idx="18319">
                  <c:v>2.6587266922000001</c:v>
                </c:pt>
                <c:pt idx="18320">
                  <c:v>2.658789157867</c:v>
                </c:pt>
                <c:pt idx="18321">
                  <c:v>2.6588540077210001</c:v>
                </c:pt>
                <c:pt idx="18322">
                  <c:v>2.6589086055759998</c:v>
                </c:pt>
                <c:pt idx="18323">
                  <c:v>2.6590020656590001</c:v>
                </c:pt>
                <c:pt idx="18324">
                  <c:v>2.659096240997</c:v>
                </c:pt>
                <c:pt idx="18325">
                  <c:v>2.6591491699219998</c:v>
                </c:pt>
                <c:pt idx="18326">
                  <c:v>2.6592032909390002</c:v>
                </c:pt>
                <c:pt idx="18327">
                  <c:v>2.6592681407929999</c:v>
                </c:pt>
                <c:pt idx="18328">
                  <c:v>2.659340381622</c:v>
                </c:pt>
                <c:pt idx="18329">
                  <c:v>2.6594147682189999</c:v>
                </c:pt>
                <c:pt idx="18330">
                  <c:v>2.659530162811</c:v>
                </c:pt>
                <c:pt idx="18331">
                  <c:v>2.6596519947049999</c:v>
                </c:pt>
                <c:pt idx="18332">
                  <c:v>2.659809350967</c:v>
                </c:pt>
                <c:pt idx="18333">
                  <c:v>2.6600573062900001</c:v>
                </c:pt>
                <c:pt idx="18334">
                  <c:v>2.6604437828059999</c:v>
                </c:pt>
                <c:pt idx="18335">
                  <c:v>2.660604476929</c:v>
                </c:pt>
                <c:pt idx="18336">
                  <c:v>2.6606993675230002</c:v>
                </c:pt>
                <c:pt idx="18337">
                  <c:v>2.660790920258</c:v>
                </c:pt>
                <c:pt idx="18338">
                  <c:v>2.6608819961550001</c:v>
                </c:pt>
                <c:pt idx="18339">
                  <c:v>2.6610271930690002</c:v>
                </c:pt>
                <c:pt idx="18340">
                  <c:v>2.6611585617069999</c:v>
                </c:pt>
                <c:pt idx="18341">
                  <c:v>2.6612172126770002</c:v>
                </c:pt>
                <c:pt idx="18342">
                  <c:v>2.6612992286680002</c:v>
                </c:pt>
                <c:pt idx="18343">
                  <c:v>2.6613819599149999</c:v>
                </c:pt>
                <c:pt idx="18344">
                  <c:v>2.6614947319029998</c:v>
                </c:pt>
                <c:pt idx="18345">
                  <c:v>2.6615798473360002</c:v>
                </c:pt>
                <c:pt idx="18346">
                  <c:v>2.6616694927219999</c:v>
                </c:pt>
                <c:pt idx="18347">
                  <c:v>2.6617560386660002</c:v>
                </c:pt>
                <c:pt idx="18348">
                  <c:v>2.6620891094210002</c:v>
                </c:pt>
                <c:pt idx="18349">
                  <c:v>2.662220954895</c:v>
                </c:pt>
                <c:pt idx="18350">
                  <c:v>2.662603139877</c:v>
                </c:pt>
                <c:pt idx="18351">
                  <c:v>2.662972688675</c:v>
                </c:pt>
                <c:pt idx="18352">
                  <c:v>2.6631128787990002</c:v>
                </c:pt>
                <c:pt idx="18353">
                  <c:v>2.663382291794</c:v>
                </c:pt>
                <c:pt idx="18354">
                  <c:v>2.6634771823880001</c:v>
                </c:pt>
                <c:pt idx="18355">
                  <c:v>2.6636033058169999</c:v>
                </c:pt>
                <c:pt idx="18356">
                  <c:v>2.6636662483219999</c:v>
                </c:pt>
                <c:pt idx="18357">
                  <c:v>2.6637811660769999</c:v>
                </c:pt>
                <c:pt idx="18358">
                  <c:v>2.6638419628140002</c:v>
                </c:pt>
                <c:pt idx="18359">
                  <c:v>2.6639659404749998</c:v>
                </c:pt>
                <c:pt idx="18360">
                  <c:v>2.6643095016479998</c:v>
                </c:pt>
                <c:pt idx="18361">
                  <c:v>2.6644840240479999</c:v>
                </c:pt>
                <c:pt idx="18362">
                  <c:v>2.664617061615</c:v>
                </c:pt>
                <c:pt idx="18363">
                  <c:v>2.6647882461550001</c:v>
                </c:pt>
                <c:pt idx="18364">
                  <c:v>2.664918899536</c:v>
                </c:pt>
                <c:pt idx="18365">
                  <c:v>2.6650097370150001</c:v>
                </c:pt>
                <c:pt idx="18366">
                  <c:v>2.6651065349579999</c:v>
                </c:pt>
                <c:pt idx="18367">
                  <c:v>2.6652035713200002</c:v>
                </c:pt>
                <c:pt idx="18368">
                  <c:v>2.665297269821</c:v>
                </c:pt>
                <c:pt idx="18369">
                  <c:v>2.6653923988339998</c:v>
                </c:pt>
                <c:pt idx="18370">
                  <c:v>2.6654901504519999</c:v>
                </c:pt>
                <c:pt idx="18371">
                  <c:v>2.6655855178830001</c:v>
                </c:pt>
                <c:pt idx="18372">
                  <c:v>2.6656780242920002</c:v>
                </c:pt>
                <c:pt idx="18373">
                  <c:v>2.6657276153559999</c:v>
                </c:pt>
                <c:pt idx="18374">
                  <c:v>2.6657757759090002</c:v>
                </c:pt>
                <c:pt idx="18375">
                  <c:v>2.665827274323</c:v>
                </c:pt>
                <c:pt idx="18376">
                  <c:v>2.6659224033359998</c:v>
                </c:pt>
                <c:pt idx="18377">
                  <c:v>2.666008472443</c:v>
                </c:pt>
                <c:pt idx="18378">
                  <c:v>2.666097402573</c:v>
                </c:pt>
                <c:pt idx="18379">
                  <c:v>2.666387081146</c:v>
                </c:pt>
                <c:pt idx="18380">
                  <c:v>2.6665244102479999</c:v>
                </c:pt>
                <c:pt idx="18381">
                  <c:v>2.6667959690090002</c:v>
                </c:pt>
                <c:pt idx="18382">
                  <c:v>2.6668603420260002</c:v>
                </c:pt>
                <c:pt idx="18383">
                  <c:v>2.6669006347659998</c:v>
                </c:pt>
                <c:pt idx="18384">
                  <c:v>2.666927576065</c:v>
                </c:pt>
                <c:pt idx="18385">
                  <c:v>2.6669631004330001</c:v>
                </c:pt>
                <c:pt idx="18386">
                  <c:v>2.6669843196869998</c:v>
                </c:pt>
                <c:pt idx="18387">
                  <c:v>2.6670467853550002</c:v>
                </c:pt>
                <c:pt idx="18388">
                  <c:v>2.667121171951</c:v>
                </c:pt>
                <c:pt idx="18389">
                  <c:v>2.6672682762150002</c:v>
                </c:pt>
                <c:pt idx="18390">
                  <c:v>2.6674046516419998</c:v>
                </c:pt>
                <c:pt idx="18391">
                  <c:v>2.6676118373870001</c:v>
                </c:pt>
                <c:pt idx="18392">
                  <c:v>2.6678369045260002</c:v>
                </c:pt>
                <c:pt idx="18393">
                  <c:v>2.667960166931</c:v>
                </c:pt>
                <c:pt idx="18394">
                  <c:v>2.6680846214290002</c:v>
                </c:pt>
                <c:pt idx="18395">
                  <c:v>2.6682465076450002</c:v>
                </c:pt>
                <c:pt idx="18396">
                  <c:v>2.6686065196989999</c:v>
                </c:pt>
                <c:pt idx="18397">
                  <c:v>2.6687722206119999</c:v>
                </c:pt>
                <c:pt idx="18398">
                  <c:v>2.6688671112060001</c:v>
                </c:pt>
                <c:pt idx="18399">
                  <c:v>2.668985366821</c:v>
                </c:pt>
                <c:pt idx="18400">
                  <c:v>2.6690695285800001</c:v>
                </c:pt>
                <c:pt idx="18401">
                  <c:v>2.6691741943360001</c:v>
                </c:pt>
                <c:pt idx="18402">
                  <c:v>2.6694915294650001</c:v>
                </c:pt>
                <c:pt idx="18403">
                  <c:v>2.6695723533629998</c:v>
                </c:pt>
                <c:pt idx="18404">
                  <c:v>2.6698946952820002</c:v>
                </c:pt>
                <c:pt idx="18405">
                  <c:v>2.6700723171230001</c:v>
                </c:pt>
                <c:pt idx="18406">
                  <c:v>2.6704137325290001</c:v>
                </c:pt>
                <c:pt idx="18407">
                  <c:v>2.6707506179810001</c:v>
                </c:pt>
                <c:pt idx="18408">
                  <c:v>2.6710689067839999</c:v>
                </c:pt>
                <c:pt idx="18409">
                  <c:v>2.6713967323299999</c:v>
                </c:pt>
                <c:pt idx="18410">
                  <c:v>2.671752929688</c:v>
                </c:pt>
                <c:pt idx="18411">
                  <c:v>2.6720645427699998</c:v>
                </c:pt>
                <c:pt idx="18412">
                  <c:v>2.6724572181699999</c:v>
                </c:pt>
                <c:pt idx="18413">
                  <c:v>2.6725671291349999</c:v>
                </c:pt>
                <c:pt idx="18414">
                  <c:v>2.6727716922760001</c:v>
                </c:pt>
                <c:pt idx="18415">
                  <c:v>2.6729977130889999</c:v>
                </c:pt>
                <c:pt idx="18416">
                  <c:v>2.6732416152949998</c:v>
                </c:pt>
                <c:pt idx="18417">
                  <c:v>2.673346757889</c:v>
                </c:pt>
                <c:pt idx="18418">
                  <c:v>2.6734509468079999</c:v>
                </c:pt>
                <c:pt idx="18419">
                  <c:v>2.6735575199129999</c:v>
                </c:pt>
                <c:pt idx="18420">
                  <c:v>2.6736543178560002</c:v>
                </c:pt>
                <c:pt idx="18421">
                  <c:v>2.674044370651</c:v>
                </c:pt>
                <c:pt idx="18422">
                  <c:v>2.6742105484010001</c:v>
                </c:pt>
                <c:pt idx="18423">
                  <c:v>2.6745183467859999</c:v>
                </c:pt>
                <c:pt idx="18424">
                  <c:v>2.6748211383820002</c:v>
                </c:pt>
                <c:pt idx="18425">
                  <c:v>2.675107955933</c:v>
                </c:pt>
                <c:pt idx="18426">
                  <c:v>2.675298213959</c:v>
                </c:pt>
                <c:pt idx="18427">
                  <c:v>2.6753787994380001</c:v>
                </c:pt>
                <c:pt idx="18428">
                  <c:v>2.6754891872409998</c:v>
                </c:pt>
                <c:pt idx="18429">
                  <c:v>2.675619125366</c:v>
                </c:pt>
                <c:pt idx="18430">
                  <c:v>2.6758663654329999</c:v>
                </c:pt>
                <c:pt idx="18431">
                  <c:v>2.6759862899779998</c:v>
                </c:pt>
                <c:pt idx="18432">
                  <c:v>2.676082849503</c:v>
                </c:pt>
                <c:pt idx="18433">
                  <c:v>2.6761555671689998</c:v>
                </c:pt>
                <c:pt idx="18434">
                  <c:v>2.6762387752530001</c:v>
                </c:pt>
                <c:pt idx="18435">
                  <c:v>2.6763198375699999</c:v>
                </c:pt>
                <c:pt idx="18436">
                  <c:v>2.6763589382170001</c:v>
                </c:pt>
                <c:pt idx="18437">
                  <c:v>2.6763987541200001</c:v>
                </c:pt>
                <c:pt idx="18438">
                  <c:v>2.6764426231380001</c:v>
                </c:pt>
                <c:pt idx="18439">
                  <c:v>2.67649269104</c:v>
                </c:pt>
                <c:pt idx="18440">
                  <c:v>2.6765835285190001</c:v>
                </c:pt>
                <c:pt idx="18441">
                  <c:v>2.6766593456269998</c:v>
                </c:pt>
                <c:pt idx="18442">
                  <c:v>2.6767313480379999</c:v>
                </c:pt>
                <c:pt idx="18443">
                  <c:v>2.6768262386320001</c:v>
                </c:pt>
                <c:pt idx="18444">
                  <c:v>2.677038431168</c:v>
                </c:pt>
                <c:pt idx="18445">
                  <c:v>2.6771996021270001</c:v>
                </c:pt>
                <c:pt idx="18446">
                  <c:v>2.6773061752320002</c:v>
                </c:pt>
                <c:pt idx="18447">
                  <c:v>2.677464008331</c:v>
                </c:pt>
                <c:pt idx="18448">
                  <c:v>2.6776831150049998</c:v>
                </c:pt>
                <c:pt idx="18449">
                  <c:v>2.6777720451349998</c:v>
                </c:pt>
                <c:pt idx="18450">
                  <c:v>2.6778624057770002</c:v>
                </c:pt>
                <c:pt idx="18451">
                  <c:v>2.6779465675349998</c:v>
                </c:pt>
                <c:pt idx="18452">
                  <c:v>2.6780662536620001</c:v>
                </c:pt>
                <c:pt idx="18453">
                  <c:v>2.6781256198880001</c:v>
                </c:pt>
                <c:pt idx="18454">
                  <c:v>2.6782464981079999</c:v>
                </c:pt>
                <c:pt idx="18455">
                  <c:v>2.678304672241</c:v>
                </c:pt>
                <c:pt idx="18456">
                  <c:v>2.6784377098080001</c:v>
                </c:pt>
                <c:pt idx="18457">
                  <c:v>2.6788005828860002</c:v>
                </c:pt>
                <c:pt idx="18458">
                  <c:v>2.6791684627530001</c:v>
                </c:pt>
                <c:pt idx="18459">
                  <c:v>2.6793732643129999</c:v>
                </c:pt>
                <c:pt idx="18460">
                  <c:v>2.6798226833340002</c:v>
                </c:pt>
                <c:pt idx="18461">
                  <c:v>2.680277109146</c:v>
                </c:pt>
                <c:pt idx="18462">
                  <c:v>2.6804897785190001</c:v>
                </c:pt>
                <c:pt idx="18463">
                  <c:v>2.6806390285489998</c:v>
                </c:pt>
                <c:pt idx="18464">
                  <c:v>2.6807327270510002</c:v>
                </c:pt>
                <c:pt idx="18465">
                  <c:v>2.6808216571810002</c:v>
                </c:pt>
                <c:pt idx="18466">
                  <c:v>2.6809141635890001</c:v>
                </c:pt>
                <c:pt idx="18467">
                  <c:v>2.6809949874879999</c:v>
                </c:pt>
                <c:pt idx="18468">
                  <c:v>2.6813158988949999</c:v>
                </c:pt>
                <c:pt idx="18469">
                  <c:v>2.6814513206480002</c:v>
                </c:pt>
                <c:pt idx="18470">
                  <c:v>2.6815598011019999</c:v>
                </c:pt>
                <c:pt idx="18471">
                  <c:v>2.6816768646239999</c:v>
                </c:pt>
                <c:pt idx="18472">
                  <c:v>2.6817502975459999</c:v>
                </c:pt>
                <c:pt idx="18473">
                  <c:v>2.6818823814389998</c:v>
                </c:pt>
                <c:pt idx="18474">
                  <c:v>2.6820847988129999</c:v>
                </c:pt>
                <c:pt idx="18475">
                  <c:v>2.6823985576629998</c:v>
                </c:pt>
                <c:pt idx="18476">
                  <c:v>2.6826970577239999</c:v>
                </c:pt>
                <c:pt idx="18477">
                  <c:v>2.6828029155730002</c:v>
                </c:pt>
                <c:pt idx="18478">
                  <c:v>2.6829483509059999</c:v>
                </c:pt>
                <c:pt idx="18479">
                  <c:v>2.6831207275389999</c:v>
                </c:pt>
                <c:pt idx="18480">
                  <c:v>2.68328166008</c:v>
                </c:pt>
                <c:pt idx="18481">
                  <c:v>2.6834661960599999</c:v>
                </c:pt>
                <c:pt idx="18482">
                  <c:v>2.683691501617</c:v>
                </c:pt>
                <c:pt idx="18483">
                  <c:v>2.6837668418880001</c:v>
                </c:pt>
                <c:pt idx="18484">
                  <c:v>2.6838397979740001</c:v>
                </c:pt>
                <c:pt idx="18485">
                  <c:v>2.6839108467099999</c:v>
                </c:pt>
                <c:pt idx="18486">
                  <c:v>2.683982610703</c:v>
                </c:pt>
                <c:pt idx="18487">
                  <c:v>2.6840612888340001</c:v>
                </c:pt>
                <c:pt idx="18488">
                  <c:v>2.6841528415679998</c:v>
                </c:pt>
                <c:pt idx="18489">
                  <c:v>2.6843218803409998</c:v>
                </c:pt>
                <c:pt idx="18490">
                  <c:v>2.6845433712009998</c:v>
                </c:pt>
                <c:pt idx="18491">
                  <c:v>2.6846649646760001</c:v>
                </c:pt>
                <c:pt idx="18492">
                  <c:v>2.6847681999209998</c:v>
                </c:pt>
                <c:pt idx="18493">
                  <c:v>2.684816122055</c:v>
                </c:pt>
                <c:pt idx="18494">
                  <c:v>2.684915781021</c:v>
                </c:pt>
                <c:pt idx="18495">
                  <c:v>2.6849920749659999</c:v>
                </c:pt>
                <c:pt idx="18496">
                  <c:v>2.685117721558</c:v>
                </c:pt>
                <c:pt idx="18497">
                  <c:v>2.685196399689</c:v>
                </c:pt>
                <c:pt idx="18498">
                  <c:v>2.6852512359620002</c:v>
                </c:pt>
                <c:pt idx="18499">
                  <c:v>2.685302734375</c:v>
                </c:pt>
                <c:pt idx="18500">
                  <c:v>2.6853766441350002</c:v>
                </c:pt>
                <c:pt idx="18501">
                  <c:v>2.685423135757</c:v>
                </c:pt>
                <c:pt idx="18502">
                  <c:v>2.6854691505430002</c:v>
                </c:pt>
                <c:pt idx="18503">
                  <c:v>2.685511827469</c:v>
                </c:pt>
                <c:pt idx="18504">
                  <c:v>2.6855628490450001</c:v>
                </c:pt>
                <c:pt idx="18505">
                  <c:v>2.68563747406</c:v>
                </c:pt>
                <c:pt idx="18506">
                  <c:v>2.685686588287</c:v>
                </c:pt>
                <c:pt idx="18507">
                  <c:v>2.6857907772059999</c:v>
                </c:pt>
                <c:pt idx="18508">
                  <c:v>2.6858978271480001</c:v>
                </c:pt>
                <c:pt idx="18509">
                  <c:v>2.686012506485</c:v>
                </c:pt>
                <c:pt idx="18510">
                  <c:v>2.6861734390260001</c:v>
                </c:pt>
                <c:pt idx="18511">
                  <c:v>2.6865019798279999</c:v>
                </c:pt>
                <c:pt idx="18512">
                  <c:v>2.6865894794459999</c:v>
                </c:pt>
                <c:pt idx="18513">
                  <c:v>2.6866822242740001</c:v>
                </c:pt>
                <c:pt idx="18514">
                  <c:v>2.6868221759800002</c:v>
                </c:pt>
                <c:pt idx="18515">
                  <c:v>2.6870055198670002</c:v>
                </c:pt>
                <c:pt idx="18516">
                  <c:v>2.6871628761289998</c:v>
                </c:pt>
                <c:pt idx="18517">
                  <c:v>2.6873772144319998</c:v>
                </c:pt>
                <c:pt idx="18518">
                  <c:v>2.6878440380100002</c:v>
                </c:pt>
                <c:pt idx="18519">
                  <c:v>2.6881897449490002</c:v>
                </c:pt>
                <c:pt idx="18520">
                  <c:v>2.6883454322809999</c:v>
                </c:pt>
                <c:pt idx="18521">
                  <c:v>2.6884815692899999</c:v>
                </c:pt>
                <c:pt idx="18522">
                  <c:v>2.6886200904850002</c:v>
                </c:pt>
                <c:pt idx="18523">
                  <c:v>2.688821792603</c:v>
                </c:pt>
                <c:pt idx="18524">
                  <c:v>2.6889948844910001</c:v>
                </c:pt>
                <c:pt idx="18525">
                  <c:v>2.6892232894900001</c:v>
                </c:pt>
                <c:pt idx="18526">
                  <c:v>2.68953871727</c:v>
                </c:pt>
                <c:pt idx="18527">
                  <c:v>2.6898155212399999</c:v>
                </c:pt>
                <c:pt idx="18528">
                  <c:v>2.6900873184199998</c:v>
                </c:pt>
                <c:pt idx="18529">
                  <c:v>2.6901581287380001</c:v>
                </c:pt>
                <c:pt idx="18530">
                  <c:v>2.6902515888209999</c:v>
                </c:pt>
                <c:pt idx="18531">
                  <c:v>2.6903424263</c:v>
                </c:pt>
                <c:pt idx="18532">
                  <c:v>2.690415620804</c:v>
                </c:pt>
                <c:pt idx="18533">
                  <c:v>2.6905171871190001</c:v>
                </c:pt>
                <c:pt idx="18534">
                  <c:v>2.6906716823579999</c:v>
                </c:pt>
                <c:pt idx="18535">
                  <c:v>2.6910059452059998</c:v>
                </c:pt>
                <c:pt idx="18536">
                  <c:v>2.6913170814509999</c:v>
                </c:pt>
                <c:pt idx="18537">
                  <c:v>2.6914339065549999</c:v>
                </c:pt>
                <c:pt idx="18538">
                  <c:v>2.6915204524990002</c:v>
                </c:pt>
                <c:pt idx="18539">
                  <c:v>2.6916077136990002</c:v>
                </c:pt>
                <c:pt idx="18540">
                  <c:v>2.6916975975040001</c:v>
                </c:pt>
                <c:pt idx="18541">
                  <c:v>2.6917471885680002</c:v>
                </c:pt>
                <c:pt idx="18542">
                  <c:v>2.6917982101439999</c:v>
                </c:pt>
                <c:pt idx="18543">
                  <c:v>2.6918449401859998</c:v>
                </c:pt>
                <c:pt idx="18544">
                  <c:v>2.6919410228729999</c:v>
                </c:pt>
                <c:pt idx="18545">
                  <c:v>2.6919901370999999</c:v>
                </c:pt>
                <c:pt idx="18546">
                  <c:v>2.6920402050019998</c:v>
                </c:pt>
                <c:pt idx="18547">
                  <c:v>2.6921346187589998</c:v>
                </c:pt>
                <c:pt idx="18548">
                  <c:v>2.6922228336330001</c:v>
                </c:pt>
                <c:pt idx="18549">
                  <c:v>2.6923048496250002</c:v>
                </c:pt>
                <c:pt idx="18550">
                  <c:v>2.692642688751</c:v>
                </c:pt>
                <c:pt idx="18551">
                  <c:v>2.6928000450130001</c:v>
                </c:pt>
                <c:pt idx="18552">
                  <c:v>2.6931059360499998</c:v>
                </c:pt>
                <c:pt idx="18553">
                  <c:v>2.6932160854339999</c:v>
                </c:pt>
                <c:pt idx="18554">
                  <c:v>2.6933009624480002</c:v>
                </c:pt>
                <c:pt idx="18555">
                  <c:v>2.6933844089510002</c:v>
                </c:pt>
                <c:pt idx="18556">
                  <c:v>2.6935045719150001</c:v>
                </c:pt>
                <c:pt idx="18557">
                  <c:v>2.6935889720919999</c:v>
                </c:pt>
                <c:pt idx="18558">
                  <c:v>2.6936748027799999</c:v>
                </c:pt>
                <c:pt idx="18559">
                  <c:v>2.6937556266780001</c:v>
                </c:pt>
                <c:pt idx="18560">
                  <c:v>2.693877220154</c:v>
                </c:pt>
                <c:pt idx="18561">
                  <c:v>2.694197893143</c:v>
                </c:pt>
                <c:pt idx="18562">
                  <c:v>2.6945512294770002</c:v>
                </c:pt>
                <c:pt idx="18563">
                  <c:v>2.6948857307430001</c:v>
                </c:pt>
                <c:pt idx="18564">
                  <c:v>2.6952252388</c:v>
                </c:pt>
                <c:pt idx="18565">
                  <c:v>2.6955661773680002</c:v>
                </c:pt>
                <c:pt idx="18566">
                  <c:v>2.6957440376280002</c:v>
                </c:pt>
                <c:pt idx="18567">
                  <c:v>2.6958651542659999</c:v>
                </c:pt>
                <c:pt idx="18568">
                  <c:v>2.6959877014160001</c:v>
                </c:pt>
                <c:pt idx="18569">
                  <c:v>2.6963353157040002</c:v>
                </c:pt>
                <c:pt idx="18570">
                  <c:v>2.6965217590330002</c:v>
                </c:pt>
                <c:pt idx="18571">
                  <c:v>2.696808576584</c:v>
                </c:pt>
                <c:pt idx="18572">
                  <c:v>2.696915388107</c:v>
                </c:pt>
                <c:pt idx="18573">
                  <c:v>2.6972105503080002</c:v>
                </c:pt>
                <c:pt idx="18574">
                  <c:v>2.6974360942839999</c:v>
                </c:pt>
                <c:pt idx="18575">
                  <c:v>2.6976070404049999</c:v>
                </c:pt>
                <c:pt idx="18576">
                  <c:v>2.6979053020479999</c:v>
                </c:pt>
                <c:pt idx="18577">
                  <c:v>2.6981992721560002</c:v>
                </c:pt>
                <c:pt idx="18578">
                  <c:v>2.6984732151030002</c:v>
                </c:pt>
                <c:pt idx="18579">
                  <c:v>2.6986985206599998</c:v>
                </c:pt>
                <c:pt idx="18580">
                  <c:v>2.6988706588750002</c:v>
                </c:pt>
                <c:pt idx="18581">
                  <c:v>2.6992120742800001</c:v>
                </c:pt>
                <c:pt idx="18582">
                  <c:v>2.699299097061</c:v>
                </c:pt>
                <c:pt idx="18583">
                  <c:v>2.6993434429169998</c:v>
                </c:pt>
                <c:pt idx="18584">
                  <c:v>2.6993899345400001</c:v>
                </c:pt>
                <c:pt idx="18585">
                  <c:v>2.6994342803959999</c:v>
                </c:pt>
                <c:pt idx="18586">
                  <c:v>2.6995234489439999</c:v>
                </c:pt>
                <c:pt idx="18587">
                  <c:v>2.699607610703</c:v>
                </c:pt>
                <c:pt idx="18588">
                  <c:v>2.699760913849</c:v>
                </c:pt>
                <c:pt idx="18589">
                  <c:v>2.7000343799589999</c:v>
                </c:pt>
                <c:pt idx="18590">
                  <c:v>2.7002096176150001</c:v>
                </c:pt>
                <c:pt idx="18591">
                  <c:v>2.7003178596500002</c:v>
                </c:pt>
                <c:pt idx="18592">
                  <c:v>2.7004294395450001</c:v>
                </c:pt>
                <c:pt idx="18593">
                  <c:v>2.7007577419280002</c:v>
                </c:pt>
                <c:pt idx="18594">
                  <c:v>2.7009899616239998</c:v>
                </c:pt>
                <c:pt idx="18595">
                  <c:v>2.701220750809</c:v>
                </c:pt>
                <c:pt idx="18596">
                  <c:v>2.7014064788819998</c:v>
                </c:pt>
                <c:pt idx="18597">
                  <c:v>2.7015597820280002</c:v>
                </c:pt>
                <c:pt idx="18598">
                  <c:v>2.7016441822049999</c:v>
                </c:pt>
                <c:pt idx="18599">
                  <c:v>2.7017309665679998</c:v>
                </c:pt>
                <c:pt idx="18600">
                  <c:v>2.7018229961400002</c:v>
                </c:pt>
                <c:pt idx="18601">
                  <c:v>2.701975822449</c:v>
                </c:pt>
                <c:pt idx="18602">
                  <c:v>2.7020871639249999</c:v>
                </c:pt>
                <c:pt idx="18603">
                  <c:v>2.7021713256840001</c:v>
                </c:pt>
                <c:pt idx="18604">
                  <c:v>2.7022297382349998</c:v>
                </c:pt>
                <c:pt idx="18605">
                  <c:v>2.7023773193360001</c:v>
                </c:pt>
                <c:pt idx="18606">
                  <c:v>2.70255112648</c:v>
                </c:pt>
                <c:pt idx="18607">
                  <c:v>2.70268034935</c:v>
                </c:pt>
                <c:pt idx="18608">
                  <c:v>2.7027285099029998</c:v>
                </c:pt>
                <c:pt idx="18609">
                  <c:v>2.702779531479</c:v>
                </c:pt>
                <c:pt idx="18610">
                  <c:v>2.7028872966769999</c:v>
                </c:pt>
                <c:pt idx="18611">
                  <c:v>2.7029411792759999</c:v>
                </c:pt>
                <c:pt idx="18612">
                  <c:v>2.7029962539670001</c:v>
                </c:pt>
                <c:pt idx="18613">
                  <c:v>2.7030494213099998</c:v>
                </c:pt>
                <c:pt idx="18614">
                  <c:v>2.7031035423279999</c:v>
                </c:pt>
                <c:pt idx="18615">
                  <c:v>2.7031605243680001</c:v>
                </c:pt>
                <c:pt idx="18616">
                  <c:v>2.7032623291019999</c:v>
                </c:pt>
                <c:pt idx="18617">
                  <c:v>2.7033591270450001</c:v>
                </c:pt>
                <c:pt idx="18618">
                  <c:v>2.7034561634059999</c:v>
                </c:pt>
                <c:pt idx="18619">
                  <c:v>2.703547000885</c:v>
                </c:pt>
                <c:pt idx="18620">
                  <c:v>2.703629016876</c:v>
                </c:pt>
                <c:pt idx="18621">
                  <c:v>2.7037792205810001</c:v>
                </c:pt>
                <c:pt idx="18622">
                  <c:v>2.704045534134</c:v>
                </c:pt>
                <c:pt idx="18623">
                  <c:v>2.7041285037990002</c:v>
                </c:pt>
                <c:pt idx="18624">
                  <c:v>2.704205989838</c:v>
                </c:pt>
                <c:pt idx="18625">
                  <c:v>2.7043116092680002</c:v>
                </c:pt>
                <c:pt idx="18626">
                  <c:v>2.704387664795</c:v>
                </c:pt>
                <c:pt idx="18627">
                  <c:v>2.7044913768769998</c:v>
                </c:pt>
                <c:pt idx="18628">
                  <c:v>2.704621076584</c:v>
                </c:pt>
                <c:pt idx="18629">
                  <c:v>2.7047288417819999</c:v>
                </c:pt>
                <c:pt idx="18630">
                  <c:v>2.7048110961909999</c:v>
                </c:pt>
                <c:pt idx="18631">
                  <c:v>2.7049417495729999</c:v>
                </c:pt>
                <c:pt idx="18632">
                  <c:v>2.705048322678</c:v>
                </c:pt>
                <c:pt idx="18633">
                  <c:v>2.7051887512210002</c:v>
                </c:pt>
                <c:pt idx="18634">
                  <c:v>2.705549240112</c:v>
                </c:pt>
                <c:pt idx="18635">
                  <c:v>2.7059357166289999</c:v>
                </c:pt>
                <c:pt idx="18636">
                  <c:v>2.7063701152799999</c:v>
                </c:pt>
                <c:pt idx="18637">
                  <c:v>2.7066812515260001</c:v>
                </c:pt>
                <c:pt idx="18638">
                  <c:v>2.7069134712220002</c:v>
                </c:pt>
                <c:pt idx="18639">
                  <c:v>2.7070674896239999</c:v>
                </c:pt>
                <c:pt idx="18640">
                  <c:v>2.7072508335109999</c:v>
                </c:pt>
                <c:pt idx="18641">
                  <c:v>2.7073516845699999</c:v>
                </c:pt>
                <c:pt idx="18642">
                  <c:v>2.7075409889220001</c:v>
                </c:pt>
                <c:pt idx="18643">
                  <c:v>2.7078046798709998</c:v>
                </c:pt>
                <c:pt idx="18644">
                  <c:v>2.7080650329589999</c:v>
                </c:pt>
                <c:pt idx="18645">
                  <c:v>2.708168268204</c:v>
                </c:pt>
                <c:pt idx="18646">
                  <c:v>2.7082753181460002</c:v>
                </c:pt>
                <c:pt idx="18647">
                  <c:v>2.708353042603</c:v>
                </c:pt>
                <c:pt idx="18648">
                  <c:v>2.7084259986879999</c:v>
                </c:pt>
                <c:pt idx="18649">
                  <c:v>2.7085602283479999</c:v>
                </c:pt>
                <c:pt idx="18650">
                  <c:v>2.708684206009</c:v>
                </c:pt>
                <c:pt idx="18651">
                  <c:v>2.7090008258820002</c:v>
                </c:pt>
                <c:pt idx="18652">
                  <c:v>2.7092971801760002</c:v>
                </c:pt>
                <c:pt idx="18653">
                  <c:v>2.7093968391419998</c:v>
                </c:pt>
                <c:pt idx="18654">
                  <c:v>2.709502458572</c:v>
                </c:pt>
                <c:pt idx="18655">
                  <c:v>2.7096045017239998</c:v>
                </c:pt>
                <c:pt idx="18656">
                  <c:v>2.7097144126889998</c:v>
                </c:pt>
                <c:pt idx="18657">
                  <c:v>2.70982837677</c:v>
                </c:pt>
                <c:pt idx="18658">
                  <c:v>2.7099709510799999</c:v>
                </c:pt>
                <c:pt idx="18659">
                  <c:v>2.7101085185999998</c:v>
                </c:pt>
                <c:pt idx="18660">
                  <c:v>2.710219144821</c:v>
                </c:pt>
                <c:pt idx="18661">
                  <c:v>2.7104954719540002</c:v>
                </c:pt>
                <c:pt idx="18662">
                  <c:v>2.7105727195739999</c:v>
                </c:pt>
                <c:pt idx="18663">
                  <c:v>2.71089053154</c:v>
                </c:pt>
                <c:pt idx="18664">
                  <c:v>2.71115899086</c:v>
                </c:pt>
                <c:pt idx="18665">
                  <c:v>2.7113847732540002</c:v>
                </c:pt>
                <c:pt idx="18666">
                  <c:v>2.7117581367489998</c:v>
                </c:pt>
                <c:pt idx="18667">
                  <c:v>2.7120862007139999</c:v>
                </c:pt>
                <c:pt idx="18668">
                  <c:v>2.712254047394</c:v>
                </c:pt>
                <c:pt idx="18669">
                  <c:v>2.7123537063600001</c:v>
                </c:pt>
                <c:pt idx="18670">
                  <c:v>2.7124552726750002</c:v>
                </c:pt>
                <c:pt idx="18671">
                  <c:v>2.7126598358149998</c:v>
                </c:pt>
                <c:pt idx="18672">
                  <c:v>2.7131483554839999</c:v>
                </c:pt>
                <c:pt idx="18673">
                  <c:v>2.7136895656590001</c:v>
                </c:pt>
                <c:pt idx="18674">
                  <c:v>2.7138268947599999</c:v>
                </c:pt>
                <c:pt idx="18675">
                  <c:v>2.7139050960539999</c:v>
                </c:pt>
                <c:pt idx="18676">
                  <c:v>2.7140064239499999</c:v>
                </c:pt>
                <c:pt idx="18677">
                  <c:v>2.7141098976140001</c:v>
                </c:pt>
                <c:pt idx="18678">
                  <c:v>2.7141840457919999</c:v>
                </c:pt>
                <c:pt idx="18679">
                  <c:v>2.7142584323880001</c:v>
                </c:pt>
                <c:pt idx="18680">
                  <c:v>2.714338064194</c:v>
                </c:pt>
                <c:pt idx="18681">
                  <c:v>2.7144105434419998</c:v>
                </c:pt>
                <c:pt idx="18682">
                  <c:v>2.7144799232480001</c:v>
                </c:pt>
                <c:pt idx="18683">
                  <c:v>2.7147576808929998</c:v>
                </c:pt>
                <c:pt idx="18684">
                  <c:v>2.7150521278380002</c:v>
                </c:pt>
                <c:pt idx="18685">
                  <c:v>2.7152435779570001</c:v>
                </c:pt>
                <c:pt idx="18686">
                  <c:v>2.7153816223140002</c:v>
                </c:pt>
                <c:pt idx="18687">
                  <c:v>2.715457439423</c:v>
                </c:pt>
                <c:pt idx="18688">
                  <c:v>2.7155368328090002</c:v>
                </c:pt>
                <c:pt idx="18689">
                  <c:v>2.7156386375429999</c:v>
                </c:pt>
                <c:pt idx="18690">
                  <c:v>2.715715646744</c:v>
                </c:pt>
                <c:pt idx="18691">
                  <c:v>2.7157881259919998</c:v>
                </c:pt>
                <c:pt idx="18692">
                  <c:v>2.7158627510070001</c:v>
                </c:pt>
                <c:pt idx="18693">
                  <c:v>2.7159149646760001</c:v>
                </c:pt>
                <c:pt idx="18694">
                  <c:v>2.7159919738770002</c:v>
                </c:pt>
                <c:pt idx="18695">
                  <c:v>2.7160449028019999</c:v>
                </c:pt>
                <c:pt idx="18696">
                  <c:v>2.7161297798159998</c:v>
                </c:pt>
                <c:pt idx="18697">
                  <c:v>2.7162473201749999</c:v>
                </c:pt>
                <c:pt idx="18698">
                  <c:v>2.7165644168849998</c:v>
                </c:pt>
                <c:pt idx="18699">
                  <c:v>2.7167174816130002</c:v>
                </c:pt>
                <c:pt idx="18700">
                  <c:v>2.7170627117159998</c:v>
                </c:pt>
                <c:pt idx="18701">
                  <c:v>2.7171957492829999</c:v>
                </c:pt>
                <c:pt idx="18702">
                  <c:v>2.7172842025759998</c:v>
                </c:pt>
                <c:pt idx="18703">
                  <c:v>2.7173759937290001</c:v>
                </c:pt>
                <c:pt idx="18704">
                  <c:v>2.7174546718600001</c:v>
                </c:pt>
                <c:pt idx="18705">
                  <c:v>2.7175357341769999</c:v>
                </c:pt>
                <c:pt idx="18706">
                  <c:v>2.717693090439</c:v>
                </c:pt>
                <c:pt idx="18707">
                  <c:v>2.717825889587</c:v>
                </c:pt>
                <c:pt idx="18708">
                  <c:v>2.7179272174840001</c:v>
                </c:pt>
                <c:pt idx="18709">
                  <c:v>2.7179763317110002</c:v>
                </c:pt>
                <c:pt idx="18710">
                  <c:v>2.7180254459380002</c:v>
                </c:pt>
                <c:pt idx="18711">
                  <c:v>2.718076705933</c:v>
                </c:pt>
                <c:pt idx="18712">
                  <c:v>2.7181277275090001</c:v>
                </c:pt>
                <c:pt idx="18713">
                  <c:v>2.7181818485260001</c:v>
                </c:pt>
                <c:pt idx="18714">
                  <c:v>2.7182340621950001</c:v>
                </c:pt>
                <c:pt idx="18715">
                  <c:v>2.7183310985569999</c:v>
                </c:pt>
                <c:pt idx="18716">
                  <c:v>2.7184197902679998</c:v>
                </c:pt>
                <c:pt idx="18717">
                  <c:v>2.7185468673709998</c:v>
                </c:pt>
                <c:pt idx="18718">
                  <c:v>2.7186303138730001</c:v>
                </c:pt>
                <c:pt idx="18719">
                  <c:v>2.718710184097</c:v>
                </c:pt>
                <c:pt idx="18720">
                  <c:v>2.7188298702239999</c:v>
                </c:pt>
                <c:pt idx="18721">
                  <c:v>2.7189464569089998</c:v>
                </c:pt>
                <c:pt idx="18722">
                  <c:v>2.719257593155</c:v>
                </c:pt>
                <c:pt idx="18723">
                  <c:v>2.7194612026209999</c:v>
                </c:pt>
                <c:pt idx="18724">
                  <c:v>2.7196850776670001</c:v>
                </c:pt>
                <c:pt idx="18725">
                  <c:v>2.719792842865</c:v>
                </c:pt>
                <c:pt idx="18726">
                  <c:v>2.7198934555049998</c:v>
                </c:pt>
                <c:pt idx="18727">
                  <c:v>2.7199709415440001</c:v>
                </c:pt>
                <c:pt idx="18728">
                  <c:v>2.7200410366060002</c:v>
                </c:pt>
                <c:pt idx="18729">
                  <c:v>2.7201192379000001</c:v>
                </c:pt>
                <c:pt idx="18730">
                  <c:v>2.7202033996580002</c:v>
                </c:pt>
                <c:pt idx="18731">
                  <c:v>2.7203447818759998</c:v>
                </c:pt>
                <c:pt idx="18732">
                  <c:v>2.7204515933989999</c:v>
                </c:pt>
                <c:pt idx="18733">
                  <c:v>2.7205591201780002</c:v>
                </c:pt>
                <c:pt idx="18734">
                  <c:v>2.7206773757930001</c:v>
                </c:pt>
                <c:pt idx="18735">
                  <c:v>2.7207925319670001</c:v>
                </c:pt>
                <c:pt idx="18736">
                  <c:v>2.7209029197689998</c:v>
                </c:pt>
                <c:pt idx="18737">
                  <c:v>2.7212102413179999</c:v>
                </c:pt>
                <c:pt idx="18738">
                  <c:v>2.7214763164520002</c:v>
                </c:pt>
                <c:pt idx="18739">
                  <c:v>2.7215518951419999</c:v>
                </c:pt>
                <c:pt idx="18740">
                  <c:v>2.7216441631319999</c:v>
                </c:pt>
                <c:pt idx="18741">
                  <c:v>2.7217242717739998</c:v>
                </c:pt>
                <c:pt idx="18742">
                  <c:v>2.721806764603</c:v>
                </c:pt>
                <c:pt idx="18743">
                  <c:v>2.7218446731569998</c:v>
                </c:pt>
                <c:pt idx="18744">
                  <c:v>2.7219228744509998</c:v>
                </c:pt>
                <c:pt idx="18745">
                  <c:v>2.7219836711880001</c:v>
                </c:pt>
                <c:pt idx="18746">
                  <c:v>2.7221388816830001</c:v>
                </c:pt>
                <c:pt idx="18747">
                  <c:v>2.7224376201629998</c:v>
                </c:pt>
                <c:pt idx="18748">
                  <c:v>2.7225522995000002</c:v>
                </c:pt>
                <c:pt idx="18749">
                  <c:v>2.7229349613189999</c:v>
                </c:pt>
                <c:pt idx="18750">
                  <c:v>2.7231597900389999</c:v>
                </c:pt>
                <c:pt idx="18751">
                  <c:v>2.7235548496250002</c:v>
                </c:pt>
                <c:pt idx="18752">
                  <c:v>2.7239599227909999</c:v>
                </c:pt>
                <c:pt idx="18753">
                  <c:v>2.7242717742920002</c:v>
                </c:pt>
                <c:pt idx="18754">
                  <c:v>2.7243885993960002</c:v>
                </c:pt>
                <c:pt idx="18755">
                  <c:v>2.7244975566859999</c:v>
                </c:pt>
                <c:pt idx="18756">
                  <c:v>2.7246639728550002</c:v>
                </c:pt>
                <c:pt idx="18757">
                  <c:v>2.724959850311</c:v>
                </c:pt>
                <c:pt idx="18758">
                  <c:v>2.7251234054569999</c:v>
                </c:pt>
                <c:pt idx="18759">
                  <c:v>2.7252326011660002</c:v>
                </c:pt>
                <c:pt idx="18760">
                  <c:v>2.7253100872039999</c:v>
                </c:pt>
                <c:pt idx="18761">
                  <c:v>2.725392580032</c:v>
                </c:pt>
                <c:pt idx="18762">
                  <c:v>2.725713014603</c:v>
                </c:pt>
                <c:pt idx="18763">
                  <c:v>2.7260422706599998</c:v>
                </c:pt>
                <c:pt idx="18764">
                  <c:v>2.7261483669280002</c:v>
                </c:pt>
                <c:pt idx="18765">
                  <c:v>2.7262530326840002</c:v>
                </c:pt>
                <c:pt idx="18766">
                  <c:v>2.7263224124910002</c:v>
                </c:pt>
                <c:pt idx="18767">
                  <c:v>2.7264297008509999</c:v>
                </c:pt>
                <c:pt idx="18768">
                  <c:v>2.7267479896550002</c:v>
                </c:pt>
                <c:pt idx="18769">
                  <c:v>2.7270519733429999</c:v>
                </c:pt>
                <c:pt idx="18770">
                  <c:v>2.7273604869839998</c:v>
                </c:pt>
                <c:pt idx="18771">
                  <c:v>2.727567195892</c:v>
                </c:pt>
                <c:pt idx="18772">
                  <c:v>2.7276754379270001</c:v>
                </c:pt>
                <c:pt idx="18773">
                  <c:v>2.7277545928959999</c:v>
                </c:pt>
                <c:pt idx="18774">
                  <c:v>2.7278034687039998</c:v>
                </c:pt>
                <c:pt idx="18775">
                  <c:v>2.7278509140009999</c:v>
                </c:pt>
                <c:pt idx="18776">
                  <c:v>2.7279284000400001</c:v>
                </c:pt>
                <c:pt idx="18777">
                  <c:v>2.7279746532439999</c:v>
                </c:pt>
                <c:pt idx="18778">
                  <c:v>2.728057146072</c:v>
                </c:pt>
                <c:pt idx="18779">
                  <c:v>2.728144407272</c:v>
                </c:pt>
                <c:pt idx="18780">
                  <c:v>2.7282292842859999</c:v>
                </c:pt>
                <c:pt idx="18781">
                  <c:v>2.7283794879909999</c:v>
                </c:pt>
                <c:pt idx="18782">
                  <c:v>2.7285044193269998</c:v>
                </c:pt>
                <c:pt idx="18783">
                  <c:v>2.728655099869</c:v>
                </c:pt>
                <c:pt idx="18784">
                  <c:v>2.7290024757390001</c:v>
                </c:pt>
                <c:pt idx="18785">
                  <c:v>2.7290861606600001</c:v>
                </c:pt>
                <c:pt idx="18786">
                  <c:v>2.7291626930240001</c:v>
                </c:pt>
                <c:pt idx="18787">
                  <c:v>2.729249715805</c:v>
                </c:pt>
                <c:pt idx="18788">
                  <c:v>2.7293410301210002</c:v>
                </c:pt>
                <c:pt idx="18789">
                  <c:v>2.729389429092</c:v>
                </c:pt>
                <c:pt idx="18790">
                  <c:v>2.7294385433200001</c:v>
                </c:pt>
                <c:pt idx="18791">
                  <c:v>2.7294895648959998</c:v>
                </c:pt>
                <c:pt idx="18792">
                  <c:v>2.7295415401460001</c:v>
                </c:pt>
                <c:pt idx="18793">
                  <c:v>2.7295930385589999</c:v>
                </c:pt>
                <c:pt idx="18794">
                  <c:v>2.729687213898</c:v>
                </c:pt>
                <c:pt idx="18795">
                  <c:v>2.7297766208650001</c:v>
                </c:pt>
                <c:pt idx="18796">
                  <c:v>2.7298591136930002</c:v>
                </c:pt>
                <c:pt idx="18797">
                  <c:v>2.7299656867979998</c:v>
                </c:pt>
                <c:pt idx="18798">
                  <c:v>2.7301414012910001</c:v>
                </c:pt>
                <c:pt idx="18799">
                  <c:v>2.7304835319520002</c:v>
                </c:pt>
                <c:pt idx="18800">
                  <c:v>2.7306573390960001</c:v>
                </c:pt>
                <c:pt idx="18801">
                  <c:v>2.7308251857760002</c:v>
                </c:pt>
                <c:pt idx="18802">
                  <c:v>2.7311439514160001</c:v>
                </c:pt>
                <c:pt idx="18803">
                  <c:v>2.731303930283</c:v>
                </c:pt>
                <c:pt idx="18804">
                  <c:v>2.7314028739929999</c:v>
                </c:pt>
                <c:pt idx="18805">
                  <c:v>2.7314808368680001</c:v>
                </c:pt>
                <c:pt idx="18806">
                  <c:v>2.731553792953</c:v>
                </c:pt>
                <c:pt idx="18807">
                  <c:v>2.7316029071810002</c:v>
                </c:pt>
                <c:pt idx="18808">
                  <c:v>2.7316818237299998</c:v>
                </c:pt>
                <c:pt idx="18809">
                  <c:v>2.7317514419559998</c:v>
                </c:pt>
                <c:pt idx="18810">
                  <c:v>2.7318520545960001</c:v>
                </c:pt>
                <c:pt idx="18811">
                  <c:v>2.7319526672359999</c:v>
                </c:pt>
                <c:pt idx="18812">
                  <c:v>2.7320618629459998</c:v>
                </c:pt>
                <c:pt idx="18813">
                  <c:v>2.7321121692660002</c:v>
                </c:pt>
                <c:pt idx="18814">
                  <c:v>2.7322480678560002</c:v>
                </c:pt>
                <c:pt idx="18815">
                  <c:v>2.7323880195619998</c:v>
                </c:pt>
                <c:pt idx="18816">
                  <c:v>2.7324767112730002</c:v>
                </c:pt>
                <c:pt idx="18817">
                  <c:v>2.7325651645660001</c:v>
                </c:pt>
                <c:pt idx="18818">
                  <c:v>2.732615470886</c:v>
                </c:pt>
                <c:pt idx="18819">
                  <c:v>2.7326645851140001</c:v>
                </c:pt>
                <c:pt idx="18820">
                  <c:v>2.732716560364</c:v>
                </c:pt>
                <c:pt idx="18821">
                  <c:v>2.732810974121</c:v>
                </c:pt>
                <c:pt idx="18822">
                  <c:v>2.732990503311</c:v>
                </c:pt>
                <c:pt idx="18823">
                  <c:v>2.7334022521970001</c:v>
                </c:pt>
                <c:pt idx="18824">
                  <c:v>2.733825922012</c:v>
                </c:pt>
                <c:pt idx="18825">
                  <c:v>2.7340555191039999</c:v>
                </c:pt>
                <c:pt idx="18826">
                  <c:v>2.734160423279</c:v>
                </c:pt>
                <c:pt idx="18827">
                  <c:v>2.7343065738679999</c:v>
                </c:pt>
                <c:pt idx="18828">
                  <c:v>2.734666109085</c:v>
                </c:pt>
                <c:pt idx="18829">
                  <c:v>2.7349476814270002</c:v>
                </c:pt>
                <c:pt idx="18830">
                  <c:v>2.7352027893069999</c:v>
                </c:pt>
                <c:pt idx="18831">
                  <c:v>2.7353487014770002</c:v>
                </c:pt>
                <c:pt idx="18832">
                  <c:v>2.7354393005370001</c:v>
                </c:pt>
                <c:pt idx="18833">
                  <c:v>2.7355334758760002</c:v>
                </c:pt>
                <c:pt idx="18834">
                  <c:v>2.7356624603270001</c:v>
                </c:pt>
                <c:pt idx="18835">
                  <c:v>2.7357759475710002</c:v>
                </c:pt>
                <c:pt idx="18836">
                  <c:v>2.7358934879299999</c:v>
                </c:pt>
                <c:pt idx="18837">
                  <c:v>2.7360377311709998</c:v>
                </c:pt>
                <c:pt idx="18838">
                  <c:v>2.7361733913420001</c:v>
                </c:pt>
                <c:pt idx="18839">
                  <c:v>2.736467838287</c:v>
                </c:pt>
                <c:pt idx="18840">
                  <c:v>2.736623048782</c:v>
                </c:pt>
                <c:pt idx="18841">
                  <c:v>2.7368674278260001</c:v>
                </c:pt>
                <c:pt idx="18842">
                  <c:v>2.7370424270629998</c:v>
                </c:pt>
                <c:pt idx="18843">
                  <c:v>2.7371468544009998</c:v>
                </c:pt>
                <c:pt idx="18844">
                  <c:v>2.7372248172760001</c:v>
                </c:pt>
                <c:pt idx="18845">
                  <c:v>2.737295866013</c:v>
                </c:pt>
                <c:pt idx="18846">
                  <c:v>2.737367391586</c:v>
                </c:pt>
                <c:pt idx="18847">
                  <c:v>2.7374360561370001</c:v>
                </c:pt>
                <c:pt idx="18848">
                  <c:v>2.737533092499</c:v>
                </c:pt>
                <c:pt idx="18849">
                  <c:v>2.7376592159270001</c:v>
                </c:pt>
                <c:pt idx="18850">
                  <c:v>2.7377669811250001</c:v>
                </c:pt>
                <c:pt idx="18851">
                  <c:v>2.7379624843600001</c:v>
                </c:pt>
                <c:pt idx="18852">
                  <c:v>2.7380971908570002</c:v>
                </c:pt>
                <c:pt idx="18853">
                  <c:v>2.7382662296300002</c:v>
                </c:pt>
                <c:pt idx="18854">
                  <c:v>2.7385072708129998</c:v>
                </c:pt>
                <c:pt idx="18855">
                  <c:v>2.7386627197269999</c:v>
                </c:pt>
                <c:pt idx="18856">
                  <c:v>2.7387804985050002</c:v>
                </c:pt>
                <c:pt idx="18857">
                  <c:v>2.738959550858</c:v>
                </c:pt>
                <c:pt idx="18858">
                  <c:v>2.7393071651460001</c:v>
                </c:pt>
                <c:pt idx="18859">
                  <c:v>2.7396411895749999</c:v>
                </c:pt>
                <c:pt idx="18860">
                  <c:v>2.739941358566</c:v>
                </c:pt>
                <c:pt idx="18861">
                  <c:v>2.7400715351099998</c:v>
                </c:pt>
                <c:pt idx="18862">
                  <c:v>2.7401905059809999</c:v>
                </c:pt>
                <c:pt idx="18863">
                  <c:v>2.7402758598329999</c:v>
                </c:pt>
                <c:pt idx="18864">
                  <c:v>2.7403209209439998</c:v>
                </c:pt>
                <c:pt idx="18865">
                  <c:v>2.7404057979580001</c:v>
                </c:pt>
                <c:pt idx="18866">
                  <c:v>2.7404842376710001</c:v>
                </c:pt>
                <c:pt idx="18867">
                  <c:v>2.7405910491940002</c:v>
                </c:pt>
                <c:pt idx="18868">
                  <c:v>2.7407145500180001</c:v>
                </c:pt>
                <c:pt idx="18869">
                  <c:v>2.740870952606</c:v>
                </c:pt>
                <c:pt idx="18870">
                  <c:v>2.7411904335020001</c:v>
                </c:pt>
                <c:pt idx="18871">
                  <c:v>2.7413632869720002</c:v>
                </c:pt>
                <c:pt idx="18872">
                  <c:v>2.741706371307</c:v>
                </c:pt>
                <c:pt idx="18873">
                  <c:v>2.7418322563170001</c:v>
                </c:pt>
                <c:pt idx="18874">
                  <c:v>2.7419891357420001</c:v>
                </c:pt>
                <c:pt idx="18875">
                  <c:v>2.7421460151670001</c:v>
                </c:pt>
                <c:pt idx="18876">
                  <c:v>2.742335796356</c:v>
                </c:pt>
                <c:pt idx="18877">
                  <c:v>2.7424569129940002</c:v>
                </c:pt>
                <c:pt idx="18878">
                  <c:v>2.742576360703</c:v>
                </c:pt>
                <c:pt idx="18879">
                  <c:v>2.7427971363069998</c:v>
                </c:pt>
                <c:pt idx="18880">
                  <c:v>2.7430217266080001</c:v>
                </c:pt>
                <c:pt idx="18881">
                  <c:v>2.7432661056519998</c:v>
                </c:pt>
                <c:pt idx="18882">
                  <c:v>2.743439674377</c:v>
                </c:pt>
                <c:pt idx="18883">
                  <c:v>2.7435231208799999</c:v>
                </c:pt>
                <c:pt idx="18884">
                  <c:v>2.7436504364009999</c:v>
                </c:pt>
                <c:pt idx="18885">
                  <c:v>2.7437345981600001</c:v>
                </c:pt>
                <c:pt idx="18886">
                  <c:v>2.7438185215000002</c:v>
                </c:pt>
                <c:pt idx="18887">
                  <c:v>2.7441542148589999</c:v>
                </c:pt>
                <c:pt idx="18888">
                  <c:v>2.744328975677</c:v>
                </c:pt>
                <c:pt idx="18889">
                  <c:v>2.7444624900819998</c:v>
                </c:pt>
                <c:pt idx="18890">
                  <c:v>2.7445914745329998</c:v>
                </c:pt>
                <c:pt idx="18891">
                  <c:v>2.7446970939640001</c:v>
                </c:pt>
                <c:pt idx="18892">
                  <c:v>2.7447452545169999</c:v>
                </c:pt>
                <c:pt idx="18893">
                  <c:v>2.7448163032530002</c:v>
                </c:pt>
                <c:pt idx="18894">
                  <c:v>2.744888782501</c:v>
                </c:pt>
                <c:pt idx="18895">
                  <c:v>2.7449328899380001</c:v>
                </c:pt>
                <c:pt idx="18896">
                  <c:v>2.7450330257419999</c:v>
                </c:pt>
                <c:pt idx="18897">
                  <c:v>2.7451143264770002</c:v>
                </c:pt>
                <c:pt idx="18898">
                  <c:v>2.7451946735380002</c:v>
                </c:pt>
                <c:pt idx="18899">
                  <c:v>2.7452762126920001</c:v>
                </c:pt>
                <c:pt idx="18900">
                  <c:v>2.7453505992889999</c:v>
                </c:pt>
                <c:pt idx="18901">
                  <c:v>2.7454304695129998</c:v>
                </c:pt>
                <c:pt idx="18902">
                  <c:v>2.7454822063450002</c:v>
                </c:pt>
                <c:pt idx="18903">
                  <c:v>2.7455663681029998</c:v>
                </c:pt>
                <c:pt idx="18904">
                  <c:v>2.7457001209260001</c:v>
                </c:pt>
                <c:pt idx="18905">
                  <c:v>2.746236801147</c:v>
                </c:pt>
                <c:pt idx="18906">
                  <c:v>2.7465677261349999</c:v>
                </c:pt>
                <c:pt idx="18907">
                  <c:v>2.7467038631439999</c:v>
                </c:pt>
                <c:pt idx="18908">
                  <c:v>2.7468273639679999</c:v>
                </c:pt>
                <c:pt idx="18909">
                  <c:v>2.7468876838680001</c:v>
                </c:pt>
                <c:pt idx="18910">
                  <c:v>2.7469470500950002</c:v>
                </c:pt>
                <c:pt idx="18911">
                  <c:v>2.7470042705540001</c:v>
                </c:pt>
                <c:pt idx="18912">
                  <c:v>2.7470571994780002</c:v>
                </c:pt>
                <c:pt idx="18913">
                  <c:v>2.7471029758449999</c:v>
                </c:pt>
                <c:pt idx="18914">
                  <c:v>2.747145414352</c:v>
                </c:pt>
                <c:pt idx="18915">
                  <c:v>2.747234106064</c:v>
                </c:pt>
                <c:pt idx="18916">
                  <c:v>2.7473149299620001</c:v>
                </c:pt>
                <c:pt idx="18917">
                  <c:v>2.7473943233489999</c:v>
                </c:pt>
                <c:pt idx="18918">
                  <c:v>2.747482061386</c:v>
                </c:pt>
                <c:pt idx="18919">
                  <c:v>2.7475736141199998</c:v>
                </c:pt>
                <c:pt idx="18920">
                  <c:v>2.7476172447199998</c:v>
                </c:pt>
                <c:pt idx="18921">
                  <c:v>2.747661590576</c:v>
                </c:pt>
                <c:pt idx="18922">
                  <c:v>2.747704982758</c:v>
                </c:pt>
                <c:pt idx="18923">
                  <c:v>2.7477478981019998</c:v>
                </c:pt>
                <c:pt idx="18924">
                  <c:v>2.7478313446040001</c:v>
                </c:pt>
                <c:pt idx="18925">
                  <c:v>2.7479031085969998</c:v>
                </c:pt>
                <c:pt idx="18926">
                  <c:v>2.7480053901670001</c:v>
                </c:pt>
                <c:pt idx="18927">
                  <c:v>2.7481086254120002</c:v>
                </c:pt>
                <c:pt idx="18928">
                  <c:v>2.7482042312620001</c:v>
                </c:pt>
                <c:pt idx="18929">
                  <c:v>2.7482972145079998</c:v>
                </c:pt>
                <c:pt idx="18930">
                  <c:v>2.7483842372890002</c:v>
                </c:pt>
                <c:pt idx="18931">
                  <c:v>2.748643398285</c:v>
                </c:pt>
                <c:pt idx="18932">
                  <c:v>2.7488708496090002</c:v>
                </c:pt>
                <c:pt idx="18933">
                  <c:v>2.7489829063419999</c:v>
                </c:pt>
                <c:pt idx="18934">
                  <c:v>2.7491087913509999</c:v>
                </c:pt>
                <c:pt idx="18935">
                  <c:v>2.749218463898</c:v>
                </c:pt>
                <c:pt idx="18936">
                  <c:v>2.749276399612</c:v>
                </c:pt>
                <c:pt idx="18937">
                  <c:v>2.7493386268619999</c:v>
                </c:pt>
                <c:pt idx="18938">
                  <c:v>2.7494323253630002</c:v>
                </c:pt>
                <c:pt idx="18939">
                  <c:v>2.7495026588439999</c:v>
                </c:pt>
                <c:pt idx="18940">
                  <c:v>2.7496068477629998</c:v>
                </c:pt>
                <c:pt idx="18941">
                  <c:v>2.7497060298920002</c:v>
                </c:pt>
                <c:pt idx="18942">
                  <c:v>2.7498278617860001</c:v>
                </c:pt>
                <c:pt idx="18943">
                  <c:v>2.7500066757199999</c:v>
                </c:pt>
                <c:pt idx="18944">
                  <c:v>2.7501478195189999</c:v>
                </c:pt>
                <c:pt idx="18945">
                  <c:v>2.7502467632290002</c:v>
                </c:pt>
                <c:pt idx="18946">
                  <c:v>2.7503991127009999</c:v>
                </c:pt>
                <c:pt idx="18947">
                  <c:v>2.7505741119380001</c:v>
                </c:pt>
                <c:pt idx="18948">
                  <c:v>2.7507565021509999</c:v>
                </c:pt>
                <c:pt idx="18949">
                  <c:v>2.7509028911589999</c:v>
                </c:pt>
                <c:pt idx="18950">
                  <c:v>2.7511861324310001</c:v>
                </c:pt>
                <c:pt idx="18951">
                  <c:v>2.7512681484220001</c:v>
                </c:pt>
                <c:pt idx="18952">
                  <c:v>2.7513527870179999</c:v>
                </c:pt>
                <c:pt idx="18953">
                  <c:v>2.7514400482179999</c:v>
                </c:pt>
                <c:pt idx="18954">
                  <c:v>2.751525878906</c:v>
                </c:pt>
                <c:pt idx="18955">
                  <c:v>2.7517011165619998</c:v>
                </c:pt>
                <c:pt idx="18956">
                  <c:v>2.7517774105070001</c:v>
                </c:pt>
                <c:pt idx="18957">
                  <c:v>2.7518584728239999</c:v>
                </c:pt>
                <c:pt idx="18958">
                  <c:v>2.7519412040710001</c:v>
                </c:pt>
                <c:pt idx="18959">
                  <c:v>2.7520256042479998</c:v>
                </c:pt>
                <c:pt idx="18960">
                  <c:v>2.7521092891690002</c:v>
                </c:pt>
                <c:pt idx="18961">
                  <c:v>2.7521858215330002</c:v>
                </c:pt>
                <c:pt idx="18962">
                  <c:v>2.752497196198</c:v>
                </c:pt>
                <c:pt idx="18963">
                  <c:v>2.752779960632</c:v>
                </c:pt>
                <c:pt idx="18964">
                  <c:v>2.7530875205990002</c:v>
                </c:pt>
                <c:pt idx="18965">
                  <c:v>2.7533669471739999</c:v>
                </c:pt>
                <c:pt idx="18966">
                  <c:v>2.7534987926480001</c:v>
                </c:pt>
                <c:pt idx="18967">
                  <c:v>2.753608226776</c:v>
                </c:pt>
                <c:pt idx="18968">
                  <c:v>2.753693342209</c:v>
                </c:pt>
                <c:pt idx="18969">
                  <c:v>2.7538418769840001</c:v>
                </c:pt>
                <c:pt idx="18970">
                  <c:v>2.7539660930630001</c:v>
                </c:pt>
                <c:pt idx="18971">
                  <c:v>2.7541093826290002</c:v>
                </c:pt>
                <c:pt idx="18972">
                  <c:v>2.7542779445650001</c:v>
                </c:pt>
                <c:pt idx="18973">
                  <c:v>2.754420757294</c:v>
                </c:pt>
                <c:pt idx="18974">
                  <c:v>2.7545306682590001</c:v>
                </c:pt>
                <c:pt idx="18975">
                  <c:v>2.7548348903659998</c:v>
                </c:pt>
                <c:pt idx="18976">
                  <c:v>2.7549512386320001</c:v>
                </c:pt>
                <c:pt idx="18977">
                  <c:v>2.7552032470699999</c:v>
                </c:pt>
                <c:pt idx="18978">
                  <c:v>2.7555222511289998</c:v>
                </c:pt>
                <c:pt idx="18979">
                  <c:v>2.7556736469269998</c:v>
                </c:pt>
                <c:pt idx="18980">
                  <c:v>2.7560114860530001</c:v>
                </c:pt>
                <c:pt idx="18981">
                  <c:v>2.756220579147</c:v>
                </c:pt>
                <c:pt idx="18982">
                  <c:v>2.7565510272979998</c:v>
                </c:pt>
                <c:pt idx="18983">
                  <c:v>2.7566626071929998</c:v>
                </c:pt>
                <c:pt idx="18984">
                  <c:v>2.7567930221560002</c:v>
                </c:pt>
                <c:pt idx="18985">
                  <c:v>2.7568819522860002</c:v>
                </c:pt>
                <c:pt idx="18986">
                  <c:v>2.7569689750670001</c:v>
                </c:pt>
                <c:pt idx="18987">
                  <c:v>2.7570500373839999</c:v>
                </c:pt>
                <c:pt idx="18988">
                  <c:v>2.7571644783020002</c:v>
                </c:pt>
                <c:pt idx="18989">
                  <c:v>2.75727891922</c:v>
                </c:pt>
                <c:pt idx="18990">
                  <c:v>2.757355451584</c:v>
                </c:pt>
                <c:pt idx="18991">
                  <c:v>2.757468938828</c:v>
                </c:pt>
                <c:pt idx="18992">
                  <c:v>2.7577784061430002</c:v>
                </c:pt>
                <c:pt idx="18993">
                  <c:v>2.7580907344819998</c:v>
                </c:pt>
                <c:pt idx="18994">
                  <c:v>2.7582154273990001</c:v>
                </c:pt>
                <c:pt idx="18995">
                  <c:v>2.75829911232</c:v>
                </c:pt>
                <c:pt idx="18996">
                  <c:v>2.7586379051210002</c:v>
                </c:pt>
                <c:pt idx="18997">
                  <c:v>2.7587187290189998</c:v>
                </c:pt>
                <c:pt idx="18998">
                  <c:v>2.7590596675870001</c:v>
                </c:pt>
                <c:pt idx="18999">
                  <c:v>2.759382009506</c:v>
                </c:pt>
                <c:pt idx="19000">
                  <c:v>2.7596037387850001</c:v>
                </c:pt>
                <c:pt idx="19001">
                  <c:v>2.7598016262049998</c:v>
                </c:pt>
                <c:pt idx="19002">
                  <c:v>2.7599596977230001</c:v>
                </c:pt>
                <c:pt idx="19003">
                  <c:v>2.7603387832639998</c:v>
                </c:pt>
                <c:pt idx="19004">
                  <c:v>2.7605111598969998</c:v>
                </c:pt>
                <c:pt idx="19005">
                  <c:v>2.76065325737</c:v>
                </c:pt>
                <c:pt idx="19006">
                  <c:v>2.760796070099</c:v>
                </c:pt>
                <c:pt idx="19007">
                  <c:v>2.7609798908230001</c:v>
                </c:pt>
                <c:pt idx="19008">
                  <c:v>2.7611672878269999</c:v>
                </c:pt>
                <c:pt idx="19009">
                  <c:v>2.7613003253940001</c:v>
                </c:pt>
                <c:pt idx="19010">
                  <c:v>2.7614352703090002</c:v>
                </c:pt>
                <c:pt idx="19011">
                  <c:v>2.7615447044370001</c:v>
                </c:pt>
                <c:pt idx="19012">
                  <c:v>2.7616980075840001</c:v>
                </c:pt>
                <c:pt idx="19013">
                  <c:v>2.7618796825410001</c:v>
                </c:pt>
                <c:pt idx="19014">
                  <c:v>2.762331008911</c:v>
                </c:pt>
                <c:pt idx="19015">
                  <c:v>2.7625041008000002</c:v>
                </c:pt>
                <c:pt idx="19016">
                  <c:v>2.7625823020940001</c:v>
                </c:pt>
                <c:pt idx="19017">
                  <c:v>2.7627532482150001</c:v>
                </c:pt>
                <c:pt idx="19018">
                  <c:v>2.7630305290220001</c:v>
                </c:pt>
                <c:pt idx="19019">
                  <c:v>2.7631859779360002</c:v>
                </c:pt>
                <c:pt idx="19020">
                  <c:v>2.7632997035979998</c:v>
                </c:pt>
                <c:pt idx="19021">
                  <c:v>2.7634229660030001</c:v>
                </c:pt>
                <c:pt idx="19022">
                  <c:v>2.7635247707369999</c:v>
                </c:pt>
                <c:pt idx="19023">
                  <c:v>2.7636375427250002</c:v>
                </c:pt>
                <c:pt idx="19024">
                  <c:v>2.7637984752659999</c:v>
                </c:pt>
                <c:pt idx="19025">
                  <c:v>2.7638969421390001</c:v>
                </c:pt>
                <c:pt idx="19026">
                  <c:v>2.7640471458440001</c:v>
                </c:pt>
                <c:pt idx="19027">
                  <c:v>2.7643461227419999</c:v>
                </c:pt>
                <c:pt idx="19028">
                  <c:v>2.7646603584289999</c:v>
                </c:pt>
                <c:pt idx="19029">
                  <c:v>2.7648968696590002</c:v>
                </c:pt>
                <c:pt idx="19030">
                  <c:v>2.7650194168089999</c:v>
                </c:pt>
                <c:pt idx="19031">
                  <c:v>2.7651059627530001</c:v>
                </c:pt>
                <c:pt idx="19032">
                  <c:v>2.765192508698</c:v>
                </c:pt>
                <c:pt idx="19033">
                  <c:v>2.7652828693389999</c:v>
                </c:pt>
                <c:pt idx="19034">
                  <c:v>2.7654125690460001</c:v>
                </c:pt>
                <c:pt idx="19035">
                  <c:v>2.7655398845670001</c:v>
                </c:pt>
                <c:pt idx="19036">
                  <c:v>2.7656326293950002</c:v>
                </c:pt>
                <c:pt idx="19037">
                  <c:v>2.7657287120820002</c:v>
                </c:pt>
                <c:pt idx="19038">
                  <c:v>2.765778541565</c:v>
                </c:pt>
                <c:pt idx="19039">
                  <c:v>2.7658298015590002</c:v>
                </c:pt>
                <c:pt idx="19040">
                  <c:v>2.765881538391</c:v>
                </c:pt>
                <c:pt idx="19041">
                  <c:v>2.7659826278690001</c:v>
                </c:pt>
                <c:pt idx="19042">
                  <c:v>2.7660799026489999</c:v>
                </c:pt>
                <c:pt idx="19043">
                  <c:v>2.7661705017089999</c:v>
                </c:pt>
                <c:pt idx="19044">
                  <c:v>2.7663309574129999</c:v>
                </c:pt>
                <c:pt idx="19045">
                  <c:v>2.7664804458619998</c:v>
                </c:pt>
                <c:pt idx="19046">
                  <c:v>2.7668211460109999</c:v>
                </c:pt>
                <c:pt idx="19047">
                  <c:v>2.7669427394869999</c:v>
                </c:pt>
                <c:pt idx="19048">
                  <c:v>2.7670595645899998</c:v>
                </c:pt>
                <c:pt idx="19049">
                  <c:v>2.7672033309940001</c:v>
                </c:pt>
                <c:pt idx="19050">
                  <c:v>2.7675228118900002</c:v>
                </c:pt>
                <c:pt idx="19051">
                  <c:v>2.7676365375519998</c:v>
                </c:pt>
                <c:pt idx="19052">
                  <c:v>2.7677552700039998</c:v>
                </c:pt>
                <c:pt idx="19053">
                  <c:v>2.768050670624</c:v>
                </c:pt>
                <c:pt idx="19054">
                  <c:v>2.7681968212129999</c:v>
                </c:pt>
                <c:pt idx="19055">
                  <c:v>2.7682766914369998</c:v>
                </c:pt>
                <c:pt idx="19056">
                  <c:v>2.7683467864989999</c:v>
                </c:pt>
                <c:pt idx="19057">
                  <c:v>2.7684440612789998</c:v>
                </c:pt>
                <c:pt idx="19058">
                  <c:v>2.7685542106629999</c:v>
                </c:pt>
                <c:pt idx="19059">
                  <c:v>2.7686774730680002</c:v>
                </c:pt>
                <c:pt idx="19060">
                  <c:v>2.7688498497010001</c:v>
                </c:pt>
                <c:pt idx="19061">
                  <c:v>2.7689564228060002</c:v>
                </c:pt>
                <c:pt idx="19062">
                  <c:v>2.7691042423250001</c:v>
                </c:pt>
                <c:pt idx="19063">
                  <c:v>2.7694122791289999</c:v>
                </c:pt>
                <c:pt idx="19064">
                  <c:v>2.769561052322</c:v>
                </c:pt>
                <c:pt idx="19065">
                  <c:v>2.7696433067320001</c:v>
                </c:pt>
                <c:pt idx="19066">
                  <c:v>2.7696869373320001</c:v>
                </c:pt>
                <c:pt idx="19067">
                  <c:v>2.769778728485</c:v>
                </c:pt>
                <c:pt idx="19068">
                  <c:v>2.769869804382</c:v>
                </c:pt>
                <c:pt idx="19069">
                  <c:v>2.7699525356289998</c:v>
                </c:pt>
                <c:pt idx="19070">
                  <c:v>2.7700741291050002</c:v>
                </c:pt>
                <c:pt idx="19071">
                  <c:v>2.7703931331630001</c:v>
                </c:pt>
                <c:pt idx="19072">
                  <c:v>2.7705342769620001</c:v>
                </c:pt>
                <c:pt idx="19073">
                  <c:v>2.7706518173219998</c:v>
                </c:pt>
                <c:pt idx="19074">
                  <c:v>2.770806074142</c:v>
                </c:pt>
                <c:pt idx="19075">
                  <c:v>2.770987510681</c:v>
                </c:pt>
                <c:pt idx="19076">
                  <c:v>2.7711830139160001</c:v>
                </c:pt>
                <c:pt idx="19077">
                  <c:v>2.7713084220890001</c:v>
                </c:pt>
                <c:pt idx="19078">
                  <c:v>2.7713956832890001</c:v>
                </c:pt>
                <c:pt idx="19079">
                  <c:v>2.7715065479279999</c:v>
                </c:pt>
                <c:pt idx="19080">
                  <c:v>2.771594285965</c:v>
                </c:pt>
                <c:pt idx="19081">
                  <c:v>2.7716858386990002</c:v>
                </c:pt>
                <c:pt idx="19082">
                  <c:v>2.771807193756</c:v>
                </c:pt>
                <c:pt idx="19083">
                  <c:v>2.7718930244450002</c:v>
                </c:pt>
                <c:pt idx="19084">
                  <c:v>2.7720427513120001</c:v>
                </c:pt>
                <c:pt idx="19085">
                  <c:v>2.7723872661589999</c:v>
                </c:pt>
                <c:pt idx="19086">
                  <c:v>2.7726547718050001</c:v>
                </c:pt>
                <c:pt idx="19087">
                  <c:v>2.7729964256290001</c:v>
                </c:pt>
                <c:pt idx="19088">
                  <c:v>2.773249387741</c:v>
                </c:pt>
                <c:pt idx="19089">
                  <c:v>2.7733409404749998</c:v>
                </c:pt>
                <c:pt idx="19090">
                  <c:v>2.7734313011170002</c:v>
                </c:pt>
                <c:pt idx="19091">
                  <c:v>2.7734770774839999</c:v>
                </c:pt>
                <c:pt idx="19092">
                  <c:v>2.7735712528229999</c:v>
                </c:pt>
                <c:pt idx="19093">
                  <c:v>2.7736618518829999</c:v>
                </c:pt>
                <c:pt idx="19094">
                  <c:v>2.7737469673159998</c:v>
                </c:pt>
                <c:pt idx="19095">
                  <c:v>2.7739012241359999</c:v>
                </c:pt>
                <c:pt idx="19096">
                  <c:v>2.7740764617920002</c:v>
                </c:pt>
                <c:pt idx="19097">
                  <c:v>2.7742488384250001</c:v>
                </c:pt>
                <c:pt idx="19098">
                  <c:v>2.7744307518009999</c:v>
                </c:pt>
                <c:pt idx="19099">
                  <c:v>2.7746820449829999</c:v>
                </c:pt>
                <c:pt idx="19100">
                  <c:v>2.7749783992769999</c:v>
                </c:pt>
                <c:pt idx="19101">
                  <c:v>2.7752904891969998</c:v>
                </c:pt>
                <c:pt idx="19102">
                  <c:v>2.7756233215330002</c:v>
                </c:pt>
                <c:pt idx="19103">
                  <c:v>2.7758140563959999</c:v>
                </c:pt>
                <c:pt idx="19104">
                  <c:v>2.7759633064270002</c:v>
                </c:pt>
                <c:pt idx="19105">
                  <c:v>2.7761096954350002</c:v>
                </c:pt>
                <c:pt idx="19106">
                  <c:v>2.776166677475</c:v>
                </c:pt>
                <c:pt idx="19107">
                  <c:v>2.7762422561650002</c:v>
                </c:pt>
                <c:pt idx="19108">
                  <c:v>2.7763190269470002</c:v>
                </c:pt>
                <c:pt idx="19109">
                  <c:v>2.7764258384699998</c:v>
                </c:pt>
                <c:pt idx="19110">
                  <c:v>2.7765722274779998</c:v>
                </c:pt>
                <c:pt idx="19111">
                  <c:v>2.7768981456759998</c:v>
                </c:pt>
                <c:pt idx="19112">
                  <c:v>2.7771320343019998</c:v>
                </c:pt>
                <c:pt idx="19113">
                  <c:v>2.7772748470309998</c:v>
                </c:pt>
                <c:pt idx="19114">
                  <c:v>2.7773728370669999</c:v>
                </c:pt>
                <c:pt idx="19115">
                  <c:v>2.777470827103</c:v>
                </c:pt>
                <c:pt idx="19116">
                  <c:v>2.7775254249570001</c:v>
                </c:pt>
                <c:pt idx="19117">
                  <c:v>2.7775816917420002</c:v>
                </c:pt>
                <c:pt idx="19118">
                  <c:v>2.777634620667</c:v>
                </c:pt>
                <c:pt idx="19119">
                  <c:v>2.7776875495910001</c:v>
                </c:pt>
                <c:pt idx="19120">
                  <c:v>2.77779006958</c:v>
                </c:pt>
                <c:pt idx="19121">
                  <c:v>2.7778387069699999</c:v>
                </c:pt>
                <c:pt idx="19122">
                  <c:v>2.7779369354250001</c:v>
                </c:pt>
                <c:pt idx="19123">
                  <c:v>2.7780957221980001</c:v>
                </c:pt>
                <c:pt idx="19124">
                  <c:v>2.778414487839</c:v>
                </c:pt>
                <c:pt idx="19125">
                  <c:v>2.7787210941309999</c:v>
                </c:pt>
                <c:pt idx="19126">
                  <c:v>2.778829574585</c:v>
                </c:pt>
                <c:pt idx="19127">
                  <c:v>2.7789134979250001</c:v>
                </c:pt>
                <c:pt idx="19128">
                  <c:v>2.779017925262</c:v>
                </c:pt>
                <c:pt idx="19129">
                  <c:v>2.779105186462</c:v>
                </c:pt>
                <c:pt idx="19130">
                  <c:v>2.7791826725009998</c:v>
                </c:pt>
                <c:pt idx="19131">
                  <c:v>2.7792634963989999</c:v>
                </c:pt>
                <c:pt idx="19132">
                  <c:v>2.7793397903439998</c:v>
                </c:pt>
                <c:pt idx="19133">
                  <c:v>2.7794229984280001</c:v>
                </c:pt>
                <c:pt idx="19134">
                  <c:v>2.7795023918149999</c:v>
                </c:pt>
                <c:pt idx="19135">
                  <c:v>2.779659748077</c:v>
                </c:pt>
                <c:pt idx="19136">
                  <c:v>2.7798588275910001</c:v>
                </c:pt>
                <c:pt idx="19137">
                  <c:v>2.7799973487849998</c:v>
                </c:pt>
                <c:pt idx="19138">
                  <c:v>2.7801737785339999</c:v>
                </c:pt>
                <c:pt idx="19139">
                  <c:v>2.7803218364719999</c:v>
                </c:pt>
                <c:pt idx="19140">
                  <c:v>2.780665636063</c:v>
                </c:pt>
                <c:pt idx="19141">
                  <c:v>2.7809033393860001</c:v>
                </c:pt>
                <c:pt idx="19142">
                  <c:v>2.7812769412990002</c:v>
                </c:pt>
                <c:pt idx="19143">
                  <c:v>2.781415462494</c:v>
                </c:pt>
                <c:pt idx="19144">
                  <c:v>2.7815380096440001</c:v>
                </c:pt>
                <c:pt idx="19145">
                  <c:v>2.7816271781920001</c:v>
                </c:pt>
                <c:pt idx="19146">
                  <c:v>2.7817194461820001</c:v>
                </c:pt>
                <c:pt idx="19147">
                  <c:v>2.7818071842190002</c:v>
                </c:pt>
                <c:pt idx="19148">
                  <c:v>2.7818896770479999</c:v>
                </c:pt>
                <c:pt idx="19149">
                  <c:v>2.7820343971249999</c:v>
                </c:pt>
                <c:pt idx="19150">
                  <c:v>2.782254457474</c:v>
                </c:pt>
                <c:pt idx="19151">
                  <c:v>2.7824871540070002</c:v>
                </c:pt>
                <c:pt idx="19152">
                  <c:v>2.782575130463</c:v>
                </c:pt>
                <c:pt idx="19153">
                  <c:v>2.7826673984529999</c:v>
                </c:pt>
                <c:pt idx="19154">
                  <c:v>2.7827196121219999</c:v>
                </c:pt>
                <c:pt idx="19155">
                  <c:v>2.7827699184419998</c:v>
                </c:pt>
                <c:pt idx="19156">
                  <c:v>2.7828221321109998</c:v>
                </c:pt>
                <c:pt idx="19157">
                  <c:v>2.7828743457790002</c:v>
                </c:pt>
                <c:pt idx="19158">
                  <c:v>2.7829265594480002</c:v>
                </c:pt>
                <c:pt idx="19159">
                  <c:v>2.7830240726470001</c:v>
                </c:pt>
                <c:pt idx="19160">
                  <c:v>2.7831597328190001</c:v>
                </c:pt>
                <c:pt idx="19161">
                  <c:v>2.7832489013670001</c:v>
                </c:pt>
                <c:pt idx="19162">
                  <c:v>2.7834086418149999</c:v>
                </c:pt>
                <c:pt idx="19163">
                  <c:v>2.7836496829990001</c:v>
                </c:pt>
                <c:pt idx="19164">
                  <c:v>2.7839639186860001</c:v>
                </c:pt>
                <c:pt idx="19165">
                  <c:v>2.7840824127200001</c:v>
                </c:pt>
                <c:pt idx="19166">
                  <c:v>2.784169435501</c:v>
                </c:pt>
                <c:pt idx="19167">
                  <c:v>2.784239053726</c:v>
                </c:pt>
                <c:pt idx="19168">
                  <c:v>2.7842898368840001</c:v>
                </c:pt>
                <c:pt idx="19169">
                  <c:v>2.7843585014340002</c:v>
                </c:pt>
                <c:pt idx="19170">
                  <c:v>2.7844319343569999</c:v>
                </c:pt>
                <c:pt idx="19171">
                  <c:v>2.7845420837399999</c:v>
                </c:pt>
                <c:pt idx="19172">
                  <c:v>2.7845907211299998</c:v>
                </c:pt>
                <c:pt idx="19173">
                  <c:v>2.7846913337710002</c:v>
                </c:pt>
                <c:pt idx="19174">
                  <c:v>2.7847719192499998</c:v>
                </c:pt>
                <c:pt idx="19175">
                  <c:v>2.7850017547610002</c:v>
                </c:pt>
                <c:pt idx="19176">
                  <c:v>2.785140514374</c:v>
                </c:pt>
                <c:pt idx="19177">
                  <c:v>2.7853212356569998</c:v>
                </c:pt>
                <c:pt idx="19178">
                  <c:v>2.7856578826899998</c:v>
                </c:pt>
                <c:pt idx="19179">
                  <c:v>2.7859892845149998</c:v>
                </c:pt>
                <c:pt idx="19180">
                  <c:v>2.7861595153810002</c:v>
                </c:pt>
                <c:pt idx="19181">
                  <c:v>2.7862651348109999</c:v>
                </c:pt>
                <c:pt idx="19182">
                  <c:v>2.786549568176</c:v>
                </c:pt>
                <c:pt idx="19183">
                  <c:v>2.7867615222929998</c:v>
                </c:pt>
                <c:pt idx="19184">
                  <c:v>2.7870564460749998</c:v>
                </c:pt>
                <c:pt idx="19185">
                  <c:v>2.7873644828800002</c:v>
                </c:pt>
                <c:pt idx="19186">
                  <c:v>2.7876789569849998</c:v>
                </c:pt>
                <c:pt idx="19187">
                  <c:v>2.7880170345309998</c:v>
                </c:pt>
                <c:pt idx="19188">
                  <c:v>2.788136482239</c:v>
                </c:pt>
                <c:pt idx="19189">
                  <c:v>2.7882609367370002</c:v>
                </c:pt>
                <c:pt idx="19190">
                  <c:v>2.7883079051970001</c:v>
                </c:pt>
                <c:pt idx="19191">
                  <c:v>2.7883975505829999</c:v>
                </c:pt>
                <c:pt idx="19192">
                  <c:v>2.7884912490840001</c:v>
                </c:pt>
                <c:pt idx="19193">
                  <c:v>2.7885789871219999</c:v>
                </c:pt>
                <c:pt idx="19194">
                  <c:v>2.7887039184570002</c:v>
                </c:pt>
                <c:pt idx="19195">
                  <c:v>2.7890651226040002</c:v>
                </c:pt>
                <c:pt idx="19196">
                  <c:v>2.7893092632290002</c:v>
                </c:pt>
                <c:pt idx="19197">
                  <c:v>2.7895617485050002</c:v>
                </c:pt>
                <c:pt idx="19198">
                  <c:v>2.7899262905120001</c:v>
                </c:pt>
                <c:pt idx="19199">
                  <c:v>2.7900795936580001</c:v>
                </c:pt>
                <c:pt idx="19200">
                  <c:v>2.7902247905730002</c:v>
                </c:pt>
                <c:pt idx="19201">
                  <c:v>2.7905521392820001</c:v>
                </c:pt>
                <c:pt idx="19202">
                  <c:v>2.7909274101260002</c:v>
                </c:pt>
                <c:pt idx="19203">
                  <c:v>2.7910602092739998</c:v>
                </c:pt>
                <c:pt idx="19204">
                  <c:v>2.7911546230319999</c:v>
                </c:pt>
                <c:pt idx="19205">
                  <c:v>2.791198968887</c:v>
                </c:pt>
                <c:pt idx="19206">
                  <c:v>2.7912907600399999</c:v>
                </c:pt>
                <c:pt idx="19207">
                  <c:v>2.7913792133330002</c:v>
                </c:pt>
                <c:pt idx="19208">
                  <c:v>2.7914652824399999</c:v>
                </c:pt>
                <c:pt idx="19209">
                  <c:v>2.7916297912600001</c:v>
                </c:pt>
                <c:pt idx="19210">
                  <c:v>2.7918179035190001</c:v>
                </c:pt>
                <c:pt idx="19211">
                  <c:v>2.7920396327970001</c:v>
                </c:pt>
                <c:pt idx="19212">
                  <c:v>2.792335510254</c:v>
                </c:pt>
                <c:pt idx="19213">
                  <c:v>2.7924802303309999</c:v>
                </c:pt>
                <c:pt idx="19214">
                  <c:v>2.792647838593</c:v>
                </c:pt>
                <c:pt idx="19215">
                  <c:v>2.7928094863889998</c:v>
                </c:pt>
                <c:pt idx="19216">
                  <c:v>2.7929911613459999</c:v>
                </c:pt>
                <c:pt idx="19217">
                  <c:v>2.793307065964</c:v>
                </c:pt>
                <c:pt idx="19218">
                  <c:v>2.79341506958</c:v>
                </c:pt>
                <c:pt idx="19219">
                  <c:v>2.7935509681699999</c:v>
                </c:pt>
                <c:pt idx="19220">
                  <c:v>2.793795347214</c:v>
                </c:pt>
                <c:pt idx="19221">
                  <c:v>2.7938628196719999</c:v>
                </c:pt>
                <c:pt idx="19222">
                  <c:v>2.7942585945129998</c:v>
                </c:pt>
                <c:pt idx="19223">
                  <c:v>2.7943420410159998</c:v>
                </c:pt>
                <c:pt idx="19224">
                  <c:v>2.7944240570069998</c:v>
                </c:pt>
                <c:pt idx="19225">
                  <c:v>2.79452252388</c:v>
                </c:pt>
                <c:pt idx="19226">
                  <c:v>2.794606208801</c:v>
                </c:pt>
                <c:pt idx="19227">
                  <c:v>2.7948691844939999</c:v>
                </c:pt>
                <c:pt idx="19228">
                  <c:v>2.7951803207400001</c:v>
                </c:pt>
                <c:pt idx="19229">
                  <c:v>2.7952773571009999</c:v>
                </c:pt>
                <c:pt idx="19230">
                  <c:v>2.7955524921419999</c:v>
                </c:pt>
                <c:pt idx="19231">
                  <c:v>2.795752048492</c:v>
                </c:pt>
                <c:pt idx="19232">
                  <c:v>2.795884370804</c:v>
                </c:pt>
                <c:pt idx="19233">
                  <c:v>2.7959618568420002</c:v>
                </c:pt>
                <c:pt idx="19234">
                  <c:v>2.79611992836</c:v>
                </c:pt>
                <c:pt idx="19235">
                  <c:v>2.7962203025819998</c:v>
                </c:pt>
                <c:pt idx="19236">
                  <c:v>2.79629611969</c:v>
                </c:pt>
                <c:pt idx="19237">
                  <c:v>2.796348571777</c:v>
                </c:pt>
                <c:pt idx="19238">
                  <c:v>2.7964370250699999</c:v>
                </c:pt>
                <c:pt idx="19239">
                  <c:v>2.796498298645</c:v>
                </c:pt>
                <c:pt idx="19240">
                  <c:v>2.7966141700740001</c:v>
                </c:pt>
                <c:pt idx="19241">
                  <c:v>2.7967236042020001</c:v>
                </c:pt>
                <c:pt idx="19242">
                  <c:v>2.796840190887</c:v>
                </c:pt>
                <c:pt idx="19243">
                  <c:v>2.796953439713</c:v>
                </c:pt>
                <c:pt idx="19244">
                  <c:v>2.7973332405089999</c:v>
                </c:pt>
                <c:pt idx="19245">
                  <c:v>2.7975945472719999</c:v>
                </c:pt>
                <c:pt idx="19246">
                  <c:v>2.7979118824009999</c:v>
                </c:pt>
                <c:pt idx="19247">
                  <c:v>2.7980442047120002</c:v>
                </c:pt>
                <c:pt idx="19248">
                  <c:v>2.798215866089</c:v>
                </c:pt>
                <c:pt idx="19249">
                  <c:v>2.798589468002</c:v>
                </c:pt>
                <c:pt idx="19250">
                  <c:v>2.7989668846129998</c:v>
                </c:pt>
                <c:pt idx="19251">
                  <c:v>2.7992908954620002</c:v>
                </c:pt>
                <c:pt idx="19252">
                  <c:v>2.7994306087490002</c:v>
                </c:pt>
                <c:pt idx="19253">
                  <c:v>2.7995305061339999</c:v>
                </c:pt>
                <c:pt idx="19254">
                  <c:v>2.7995834350590001</c:v>
                </c:pt>
                <c:pt idx="19255">
                  <c:v>2.7996368408199999</c:v>
                </c:pt>
                <c:pt idx="19256">
                  <c:v>2.7996912002559999</c:v>
                </c:pt>
                <c:pt idx="19257">
                  <c:v>2.7997429370879998</c:v>
                </c:pt>
                <c:pt idx="19258">
                  <c:v>2.7997951507569998</c:v>
                </c:pt>
                <c:pt idx="19259">
                  <c:v>2.799851417542</c:v>
                </c:pt>
                <c:pt idx="19260">
                  <c:v>2.7999050617219998</c:v>
                </c:pt>
                <c:pt idx="19261">
                  <c:v>2.800020694733</c:v>
                </c:pt>
                <c:pt idx="19262">
                  <c:v>2.800076961517</c:v>
                </c:pt>
                <c:pt idx="19263">
                  <c:v>2.8001294136050001</c:v>
                </c:pt>
                <c:pt idx="19264">
                  <c:v>2.8001828193659999</c:v>
                </c:pt>
                <c:pt idx="19265">
                  <c:v>2.8002367019649999</c:v>
                </c:pt>
                <c:pt idx="19266">
                  <c:v>2.8002915382390001</c:v>
                </c:pt>
                <c:pt idx="19267">
                  <c:v>2.8003480434419998</c:v>
                </c:pt>
                <c:pt idx="19268">
                  <c:v>2.8003988265989999</c:v>
                </c:pt>
                <c:pt idx="19269">
                  <c:v>2.8004527091979998</c:v>
                </c:pt>
                <c:pt idx="19270">
                  <c:v>2.800497293472</c:v>
                </c:pt>
                <c:pt idx="19271">
                  <c:v>2.8005867004390002</c:v>
                </c:pt>
                <c:pt idx="19272">
                  <c:v>2.8006711006159999</c:v>
                </c:pt>
                <c:pt idx="19273">
                  <c:v>2.8008286952970001</c:v>
                </c:pt>
                <c:pt idx="19274">
                  <c:v>2.801077604294</c:v>
                </c:pt>
                <c:pt idx="19275">
                  <c:v>2.8012840747830001</c:v>
                </c:pt>
                <c:pt idx="19276">
                  <c:v>2.801508426666</c:v>
                </c:pt>
                <c:pt idx="19277">
                  <c:v>2.801642656326</c:v>
                </c:pt>
                <c:pt idx="19278">
                  <c:v>2.801775217056</c:v>
                </c:pt>
                <c:pt idx="19279">
                  <c:v>2.8018684387210002</c:v>
                </c:pt>
                <c:pt idx="19280">
                  <c:v>2.8019371032709999</c:v>
                </c:pt>
                <c:pt idx="19281">
                  <c:v>2.8020095825200002</c:v>
                </c:pt>
                <c:pt idx="19282">
                  <c:v>2.8020832538599998</c:v>
                </c:pt>
                <c:pt idx="19283">
                  <c:v>2.8021607398990001</c:v>
                </c:pt>
                <c:pt idx="19284">
                  <c:v>2.8022518157960001</c:v>
                </c:pt>
                <c:pt idx="19285">
                  <c:v>2.8023171424869999</c:v>
                </c:pt>
                <c:pt idx="19286">
                  <c:v>2.8023934364319998</c:v>
                </c:pt>
                <c:pt idx="19287">
                  <c:v>2.8024742603299999</c:v>
                </c:pt>
                <c:pt idx="19288">
                  <c:v>2.8027787208560002</c:v>
                </c:pt>
                <c:pt idx="19289">
                  <c:v>2.8029446601869998</c:v>
                </c:pt>
                <c:pt idx="19290">
                  <c:v>2.8030803203580001</c:v>
                </c:pt>
                <c:pt idx="19291">
                  <c:v>2.8033955097200001</c:v>
                </c:pt>
                <c:pt idx="19292">
                  <c:v>2.8036999702449998</c:v>
                </c:pt>
                <c:pt idx="19293">
                  <c:v>2.8038117885589999</c:v>
                </c:pt>
                <c:pt idx="19294">
                  <c:v>2.8041195869450002</c:v>
                </c:pt>
                <c:pt idx="19295">
                  <c:v>2.8044583797449998</c:v>
                </c:pt>
                <c:pt idx="19296">
                  <c:v>2.8047688007349998</c:v>
                </c:pt>
                <c:pt idx="19297">
                  <c:v>2.8050751686100002</c:v>
                </c:pt>
                <c:pt idx="19298">
                  <c:v>2.8052496910100002</c:v>
                </c:pt>
                <c:pt idx="19299">
                  <c:v>2.8054864406590001</c:v>
                </c:pt>
                <c:pt idx="19300">
                  <c:v>2.8056366443630001</c:v>
                </c:pt>
                <c:pt idx="19301">
                  <c:v>2.8057177066799999</c:v>
                </c:pt>
                <c:pt idx="19302">
                  <c:v>2.8058066368099999</c:v>
                </c:pt>
                <c:pt idx="19303">
                  <c:v>2.8058938980099999</c:v>
                </c:pt>
                <c:pt idx="19304">
                  <c:v>2.8059806823729998</c:v>
                </c:pt>
                <c:pt idx="19305">
                  <c:v>2.806312799454</c:v>
                </c:pt>
                <c:pt idx="19306">
                  <c:v>2.8065059185029999</c:v>
                </c:pt>
                <c:pt idx="19307">
                  <c:v>2.8066291809080002</c:v>
                </c:pt>
                <c:pt idx="19308">
                  <c:v>2.8067479133609998</c:v>
                </c:pt>
                <c:pt idx="19309">
                  <c:v>2.8068664073940002</c:v>
                </c:pt>
                <c:pt idx="19310">
                  <c:v>2.8069486618039998</c:v>
                </c:pt>
                <c:pt idx="19311">
                  <c:v>2.8070845603939998</c:v>
                </c:pt>
                <c:pt idx="19312">
                  <c:v>2.8073160648350002</c:v>
                </c:pt>
                <c:pt idx="19313">
                  <c:v>2.8075220584870002</c:v>
                </c:pt>
                <c:pt idx="19314">
                  <c:v>2.8078310489649998</c:v>
                </c:pt>
                <c:pt idx="19315">
                  <c:v>2.8081412315369998</c:v>
                </c:pt>
                <c:pt idx="19316">
                  <c:v>2.808257341385</c:v>
                </c:pt>
                <c:pt idx="19317">
                  <c:v>2.808382749557</c:v>
                </c:pt>
                <c:pt idx="19318">
                  <c:v>2.8084678649899999</c:v>
                </c:pt>
                <c:pt idx="19319">
                  <c:v>2.80859375</c:v>
                </c:pt>
                <c:pt idx="19320">
                  <c:v>2.8086786270139998</c:v>
                </c:pt>
                <c:pt idx="19321">
                  <c:v>2.808759212494</c:v>
                </c:pt>
                <c:pt idx="19322">
                  <c:v>2.8088459968569999</c:v>
                </c:pt>
                <c:pt idx="19323">
                  <c:v>2.808930397034</c:v>
                </c:pt>
                <c:pt idx="19324">
                  <c:v>2.809012413025</c:v>
                </c:pt>
                <c:pt idx="19325">
                  <c:v>2.8090920448299999</c:v>
                </c:pt>
                <c:pt idx="19326">
                  <c:v>2.809200525284</c:v>
                </c:pt>
                <c:pt idx="19327">
                  <c:v>2.8094208240510001</c:v>
                </c:pt>
                <c:pt idx="19328">
                  <c:v>2.8096971511839999</c:v>
                </c:pt>
                <c:pt idx="19329">
                  <c:v>2.8098008632660001</c:v>
                </c:pt>
                <c:pt idx="19330">
                  <c:v>2.8101205825809998</c:v>
                </c:pt>
                <c:pt idx="19331">
                  <c:v>2.8103582859039999</c:v>
                </c:pt>
                <c:pt idx="19332">
                  <c:v>2.8107068538669999</c:v>
                </c:pt>
                <c:pt idx="19333">
                  <c:v>2.810914754868</c:v>
                </c:pt>
                <c:pt idx="19334">
                  <c:v>2.8112659454350002</c:v>
                </c:pt>
                <c:pt idx="19335">
                  <c:v>2.8115189075470002</c:v>
                </c:pt>
                <c:pt idx="19336">
                  <c:v>2.8118448257450002</c:v>
                </c:pt>
                <c:pt idx="19337">
                  <c:v>2.8120479583739999</c:v>
                </c:pt>
                <c:pt idx="19338">
                  <c:v>2.81218791008</c:v>
                </c:pt>
                <c:pt idx="19339">
                  <c:v>2.8122689723969998</c:v>
                </c:pt>
                <c:pt idx="19340">
                  <c:v>2.8125705718990002</c:v>
                </c:pt>
                <c:pt idx="19341">
                  <c:v>2.8126807212829998</c:v>
                </c:pt>
                <c:pt idx="19342">
                  <c:v>2.8128030300139999</c:v>
                </c:pt>
                <c:pt idx="19343">
                  <c:v>2.8129334449769998</c:v>
                </c:pt>
                <c:pt idx="19344">
                  <c:v>2.813204288483</c:v>
                </c:pt>
                <c:pt idx="19345">
                  <c:v>2.8135459423069999</c:v>
                </c:pt>
                <c:pt idx="19346">
                  <c:v>2.8138966560359999</c:v>
                </c:pt>
                <c:pt idx="19347">
                  <c:v>2.8141405582429999</c:v>
                </c:pt>
                <c:pt idx="19348">
                  <c:v>2.8142547607420001</c:v>
                </c:pt>
                <c:pt idx="19349">
                  <c:v>2.8143670558929998</c:v>
                </c:pt>
                <c:pt idx="19350">
                  <c:v>2.8144500255580001</c:v>
                </c:pt>
                <c:pt idx="19351">
                  <c:v>2.8145346641539999</c:v>
                </c:pt>
                <c:pt idx="19352">
                  <c:v>2.8146164417269999</c:v>
                </c:pt>
                <c:pt idx="19353">
                  <c:v>2.8147051334380002</c:v>
                </c:pt>
                <c:pt idx="19354">
                  <c:v>2.8147923946379998</c:v>
                </c:pt>
                <c:pt idx="19355">
                  <c:v>2.8149158954620002</c:v>
                </c:pt>
                <c:pt idx="19356">
                  <c:v>2.8150000572199998</c:v>
                </c:pt>
                <c:pt idx="19357">
                  <c:v>2.8152458667759999</c:v>
                </c:pt>
                <c:pt idx="19358">
                  <c:v>2.8155944347380002</c:v>
                </c:pt>
                <c:pt idx="19359">
                  <c:v>2.8157577514650001</c:v>
                </c:pt>
                <c:pt idx="19360">
                  <c:v>2.816026449203</c:v>
                </c:pt>
                <c:pt idx="19361">
                  <c:v>2.8163743019099998</c:v>
                </c:pt>
                <c:pt idx="19362">
                  <c:v>2.8165395259860002</c:v>
                </c:pt>
                <c:pt idx="19363">
                  <c:v>2.8166337013240001</c:v>
                </c:pt>
                <c:pt idx="19364">
                  <c:v>2.8167350292209998</c:v>
                </c:pt>
                <c:pt idx="19365">
                  <c:v>2.8167853355410002</c:v>
                </c:pt>
                <c:pt idx="19366">
                  <c:v>2.816835165024</c:v>
                </c:pt>
                <c:pt idx="19367">
                  <c:v>2.8168885707859999</c:v>
                </c:pt>
                <c:pt idx="19368">
                  <c:v>2.816977977753</c:v>
                </c:pt>
                <c:pt idx="19369">
                  <c:v>2.8170714378359998</c:v>
                </c:pt>
                <c:pt idx="19370">
                  <c:v>2.8171617984770001</c:v>
                </c:pt>
                <c:pt idx="19371">
                  <c:v>2.8172466754909999</c:v>
                </c:pt>
                <c:pt idx="19372">
                  <c:v>2.8173301219939999</c:v>
                </c:pt>
                <c:pt idx="19373">
                  <c:v>2.817412376404</c:v>
                </c:pt>
                <c:pt idx="19374">
                  <c:v>2.8174893856050001</c:v>
                </c:pt>
                <c:pt idx="19375">
                  <c:v>2.8175654411319999</c:v>
                </c:pt>
                <c:pt idx="19376">
                  <c:v>2.817639112473</c:v>
                </c:pt>
                <c:pt idx="19377">
                  <c:v>2.8177862167360002</c:v>
                </c:pt>
                <c:pt idx="19378">
                  <c:v>2.818109750748</c:v>
                </c:pt>
                <c:pt idx="19379">
                  <c:v>2.8183045387269998</c:v>
                </c:pt>
                <c:pt idx="19380">
                  <c:v>2.8184630870820002</c:v>
                </c:pt>
                <c:pt idx="19381">
                  <c:v>2.818591356277</c:v>
                </c:pt>
                <c:pt idx="19382">
                  <c:v>2.8186705112460002</c:v>
                </c:pt>
                <c:pt idx="19383">
                  <c:v>2.8187773227689998</c:v>
                </c:pt>
                <c:pt idx="19384">
                  <c:v>2.8188810348510001</c:v>
                </c:pt>
                <c:pt idx="19385">
                  <c:v>2.8190269470209999</c:v>
                </c:pt>
                <c:pt idx="19386">
                  <c:v>2.8191502094269998</c:v>
                </c:pt>
                <c:pt idx="19387">
                  <c:v>2.819234609604</c:v>
                </c:pt>
                <c:pt idx="19388">
                  <c:v>2.8193161487579999</c:v>
                </c:pt>
                <c:pt idx="19389">
                  <c:v>2.8193721771239999</c:v>
                </c:pt>
                <c:pt idx="19390">
                  <c:v>2.8194620609280001</c:v>
                </c:pt>
                <c:pt idx="19391">
                  <c:v>2.8195199966429998</c:v>
                </c:pt>
                <c:pt idx="19392">
                  <c:v>2.8196036815640002</c:v>
                </c:pt>
                <c:pt idx="19393">
                  <c:v>2.8196871280670002</c:v>
                </c:pt>
                <c:pt idx="19394">
                  <c:v>2.819803237915</c:v>
                </c:pt>
                <c:pt idx="19395">
                  <c:v>2.8199906349180002</c:v>
                </c:pt>
                <c:pt idx="19396">
                  <c:v>2.8203225135799999</c:v>
                </c:pt>
                <c:pt idx="19397">
                  <c:v>2.8204905986790001</c:v>
                </c:pt>
                <c:pt idx="19398">
                  <c:v>2.8205406665799999</c:v>
                </c:pt>
                <c:pt idx="19399">
                  <c:v>2.8206396102909999</c:v>
                </c:pt>
                <c:pt idx="19400">
                  <c:v>2.8206915855410002</c:v>
                </c:pt>
                <c:pt idx="19401">
                  <c:v>2.8207454681400002</c:v>
                </c:pt>
                <c:pt idx="19402">
                  <c:v>2.8207967281339998</c:v>
                </c:pt>
                <c:pt idx="19403">
                  <c:v>2.8208470344540002</c:v>
                </c:pt>
                <c:pt idx="19404">
                  <c:v>2.8209369182590001</c:v>
                </c:pt>
                <c:pt idx="19405">
                  <c:v>2.8210542202000002</c:v>
                </c:pt>
                <c:pt idx="19406">
                  <c:v>2.8211712837220002</c:v>
                </c:pt>
                <c:pt idx="19407">
                  <c:v>2.8212556838989999</c:v>
                </c:pt>
                <c:pt idx="19408">
                  <c:v>2.8213829994199999</c:v>
                </c:pt>
                <c:pt idx="19409">
                  <c:v>2.8215086460109999</c:v>
                </c:pt>
                <c:pt idx="19410">
                  <c:v>2.8218309879299999</c:v>
                </c:pt>
                <c:pt idx="19411">
                  <c:v>2.8220777511600001</c:v>
                </c:pt>
                <c:pt idx="19412">
                  <c:v>2.8222596645359999</c:v>
                </c:pt>
                <c:pt idx="19413">
                  <c:v>2.8226037025449999</c:v>
                </c:pt>
                <c:pt idx="19414">
                  <c:v>2.8228476047519999</c:v>
                </c:pt>
                <c:pt idx="19415">
                  <c:v>2.8229985237120001</c:v>
                </c:pt>
                <c:pt idx="19416">
                  <c:v>2.8232629299159999</c:v>
                </c:pt>
                <c:pt idx="19417">
                  <c:v>2.8234262466429998</c:v>
                </c:pt>
                <c:pt idx="19418">
                  <c:v>2.8235166072850002</c:v>
                </c:pt>
                <c:pt idx="19419">
                  <c:v>2.8236057758330002</c:v>
                </c:pt>
                <c:pt idx="19420">
                  <c:v>2.823695421219</c:v>
                </c:pt>
                <c:pt idx="19421">
                  <c:v>2.823856115341</c:v>
                </c:pt>
                <c:pt idx="19422">
                  <c:v>2.8240988254550001</c:v>
                </c:pt>
                <c:pt idx="19423">
                  <c:v>2.8244600296020002</c:v>
                </c:pt>
                <c:pt idx="19424">
                  <c:v>2.824584960938</c:v>
                </c:pt>
                <c:pt idx="19425">
                  <c:v>2.8246695995329998</c:v>
                </c:pt>
                <c:pt idx="19426">
                  <c:v>2.8249688148500001</c:v>
                </c:pt>
                <c:pt idx="19427">
                  <c:v>2.825183153152</c:v>
                </c:pt>
                <c:pt idx="19428">
                  <c:v>2.82550907135</c:v>
                </c:pt>
                <c:pt idx="19429">
                  <c:v>2.8257501125340001</c:v>
                </c:pt>
                <c:pt idx="19430">
                  <c:v>2.8258290290830002</c:v>
                </c:pt>
                <c:pt idx="19431">
                  <c:v>2.8259129524229998</c:v>
                </c:pt>
                <c:pt idx="19432">
                  <c:v>2.825999498367</c:v>
                </c:pt>
                <c:pt idx="19433">
                  <c:v>2.8260841369629999</c:v>
                </c:pt>
                <c:pt idx="19434">
                  <c:v>2.8261671066280001</c:v>
                </c:pt>
                <c:pt idx="19435">
                  <c:v>2.8262448310849999</c:v>
                </c:pt>
                <c:pt idx="19436">
                  <c:v>2.8263940811160002</c:v>
                </c:pt>
                <c:pt idx="19437">
                  <c:v>2.8264732360839999</c:v>
                </c:pt>
                <c:pt idx="19438">
                  <c:v>2.8265931606289998</c:v>
                </c:pt>
                <c:pt idx="19439">
                  <c:v>2.826675891876</c:v>
                </c:pt>
                <c:pt idx="19440">
                  <c:v>2.826830863953</c:v>
                </c:pt>
                <c:pt idx="19441">
                  <c:v>2.8271298408510002</c:v>
                </c:pt>
                <c:pt idx="19442">
                  <c:v>2.8272969722750001</c:v>
                </c:pt>
                <c:pt idx="19443">
                  <c:v>2.8273508548740001</c:v>
                </c:pt>
                <c:pt idx="19444">
                  <c:v>2.8273658752439998</c:v>
                </c:pt>
                <c:pt idx="19445">
                  <c:v>2.8274190425870001</c:v>
                </c:pt>
                <c:pt idx="19446">
                  <c:v>2.8276412487029998</c:v>
                </c:pt>
                <c:pt idx="19447">
                  <c:v>2.827711582184</c:v>
                </c:pt>
                <c:pt idx="19448">
                  <c:v>2.8278188705440002</c:v>
                </c:pt>
                <c:pt idx="19449">
                  <c:v>2.8279590606689999</c:v>
                </c:pt>
                <c:pt idx="19450">
                  <c:v>2.8283240795140001</c:v>
                </c:pt>
                <c:pt idx="19451">
                  <c:v>2.8286902904510001</c:v>
                </c:pt>
                <c:pt idx="19452">
                  <c:v>2.8288977146150001</c:v>
                </c:pt>
                <c:pt idx="19453">
                  <c:v>2.829073667526</c:v>
                </c:pt>
                <c:pt idx="19454">
                  <c:v>2.829173326492</c:v>
                </c:pt>
                <c:pt idx="19455">
                  <c:v>2.8292763233180001</c:v>
                </c:pt>
                <c:pt idx="19456">
                  <c:v>2.829373836517</c:v>
                </c:pt>
                <c:pt idx="19457">
                  <c:v>2.8294715881350001</c:v>
                </c:pt>
                <c:pt idx="19458">
                  <c:v>2.8296034336089999</c:v>
                </c:pt>
                <c:pt idx="19459">
                  <c:v>2.8297064304349999</c:v>
                </c:pt>
                <c:pt idx="19460">
                  <c:v>2.8298099040990001</c:v>
                </c:pt>
                <c:pt idx="19461">
                  <c:v>2.8299014568329999</c:v>
                </c:pt>
                <c:pt idx="19462">
                  <c:v>2.8299882411959998</c:v>
                </c:pt>
                <c:pt idx="19463">
                  <c:v>2.8300771713259998</c:v>
                </c:pt>
                <c:pt idx="19464">
                  <c:v>2.8301720619199999</c:v>
                </c:pt>
                <c:pt idx="19465">
                  <c:v>2.8302688598630001</c:v>
                </c:pt>
                <c:pt idx="19466">
                  <c:v>2.8303625583650001</c:v>
                </c:pt>
                <c:pt idx="19467">
                  <c:v>2.830589056015</c:v>
                </c:pt>
                <c:pt idx="19468">
                  <c:v>2.8307170867920002</c:v>
                </c:pt>
                <c:pt idx="19469">
                  <c:v>2.8308463096619998</c:v>
                </c:pt>
                <c:pt idx="19470">
                  <c:v>2.8312292099</c:v>
                </c:pt>
                <c:pt idx="19471">
                  <c:v>2.831349611282</c:v>
                </c:pt>
                <c:pt idx="19472">
                  <c:v>2.831471443176</c:v>
                </c:pt>
                <c:pt idx="19473">
                  <c:v>2.8316044807430001</c:v>
                </c:pt>
                <c:pt idx="19474">
                  <c:v>2.8317065238949999</c:v>
                </c:pt>
                <c:pt idx="19475">
                  <c:v>2.831759214401</c:v>
                </c:pt>
                <c:pt idx="19476">
                  <c:v>2.831863880157</c:v>
                </c:pt>
                <c:pt idx="19477">
                  <c:v>2.831916093826</c:v>
                </c:pt>
                <c:pt idx="19478">
                  <c:v>2.8319714069369999</c:v>
                </c:pt>
                <c:pt idx="19479">
                  <c:v>2.83202791214</c:v>
                </c:pt>
                <c:pt idx="19480">
                  <c:v>2.832080364227</c:v>
                </c:pt>
                <c:pt idx="19481">
                  <c:v>2.8321785926819998</c:v>
                </c:pt>
                <c:pt idx="19482">
                  <c:v>2.8322784900669999</c:v>
                </c:pt>
                <c:pt idx="19483">
                  <c:v>2.832372903824</c:v>
                </c:pt>
                <c:pt idx="19484">
                  <c:v>2.832463741302</c:v>
                </c:pt>
                <c:pt idx="19485">
                  <c:v>2.8326601982119999</c:v>
                </c:pt>
                <c:pt idx="19486">
                  <c:v>2.8328146934510001</c:v>
                </c:pt>
                <c:pt idx="19487">
                  <c:v>2.8329634666439998</c:v>
                </c:pt>
                <c:pt idx="19488">
                  <c:v>2.833307743073</c:v>
                </c:pt>
                <c:pt idx="19489">
                  <c:v>2.8336350917819999</c:v>
                </c:pt>
                <c:pt idx="19490">
                  <c:v>2.833813428879</c:v>
                </c:pt>
                <c:pt idx="19491">
                  <c:v>2.833933830261</c:v>
                </c:pt>
                <c:pt idx="19492">
                  <c:v>2.8340411186219998</c:v>
                </c:pt>
                <c:pt idx="19493">
                  <c:v>2.8341493606569998</c:v>
                </c:pt>
                <c:pt idx="19494">
                  <c:v>2.8342933654790001</c:v>
                </c:pt>
                <c:pt idx="19495">
                  <c:v>2.8344330787660001</c:v>
                </c:pt>
                <c:pt idx="19496">
                  <c:v>2.834572076797</c:v>
                </c:pt>
                <c:pt idx="19497">
                  <c:v>2.8348741531370001</c:v>
                </c:pt>
                <c:pt idx="19498">
                  <c:v>2.8350126743319999</c:v>
                </c:pt>
                <c:pt idx="19499">
                  <c:v>2.8351173400879999</c:v>
                </c:pt>
                <c:pt idx="19500">
                  <c:v>2.8351624011990002</c:v>
                </c:pt>
                <c:pt idx="19501">
                  <c:v>2.835210323334</c:v>
                </c:pt>
                <c:pt idx="19502">
                  <c:v>2.8352620601649998</c:v>
                </c:pt>
                <c:pt idx="19503">
                  <c:v>2.8353328704830001</c:v>
                </c:pt>
                <c:pt idx="19504">
                  <c:v>2.8353941440580002</c:v>
                </c:pt>
                <c:pt idx="19505">
                  <c:v>2.8354289531710002</c:v>
                </c:pt>
                <c:pt idx="19506">
                  <c:v>2.8354284763340001</c:v>
                </c:pt>
                <c:pt idx="19507">
                  <c:v>2.8354384899139999</c:v>
                </c:pt>
                <c:pt idx="19508">
                  <c:v>2.8355462551119999</c:v>
                </c:pt>
                <c:pt idx="19509">
                  <c:v>2.8356094360349999</c:v>
                </c:pt>
                <c:pt idx="19510">
                  <c:v>2.8357200622560002</c:v>
                </c:pt>
                <c:pt idx="19511">
                  <c:v>2.835820674896</c:v>
                </c:pt>
                <c:pt idx="19512">
                  <c:v>2.8359577655789998</c:v>
                </c:pt>
                <c:pt idx="19513">
                  <c:v>2.836356163025</c:v>
                </c:pt>
                <c:pt idx="19514">
                  <c:v>2.8364908695220001</c:v>
                </c:pt>
                <c:pt idx="19515">
                  <c:v>2.836636781693</c:v>
                </c:pt>
                <c:pt idx="19516">
                  <c:v>2.8367323875429999</c:v>
                </c:pt>
                <c:pt idx="19517">
                  <c:v>2.836860179901</c:v>
                </c:pt>
                <c:pt idx="19518">
                  <c:v>2.8371577262879999</c:v>
                </c:pt>
                <c:pt idx="19519">
                  <c:v>2.8373138904570001</c:v>
                </c:pt>
                <c:pt idx="19520">
                  <c:v>2.8374311923979998</c:v>
                </c:pt>
                <c:pt idx="19521">
                  <c:v>2.8377656936650002</c:v>
                </c:pt>
                <c:pt idx="19522">
                  <c:v>2.8379819393160002</c:v>
                </c:pt>
                <c:pt idx="19523">
                  <c:v>2.8381431102749999</c:v>
                </c:pt>
                <c:pt idx="19524">
                  <c:v>2.8382644653320002</c:v>
                </c:pt>
                <c:pt idx="19525">
                  <c:v>2.8385014534000002</c:v>
                </c:pt>
                <c:pt idx="19526">
                  <c:v>2.8386826515200001</c:v>
                </c:pt>
                <c:pt idx="19527">
                  <c:v>2.8388240337370001</c:v>
                </c:pt>
                <c:pt idx="19528">
                  <c:v>2.838964700699</c:v>
                </c:pt>
                <c:pt idx="19529">
                  <c:v>2.8391783237460002</c:v>
                </c:pt>
                <c:pt idx="19530">
                  <c:v>2.8392851352689998</c:v>
                </c:pt>
                <c:pt idx="19531">
                  <c:v>2.8394041061399999</c:v>
                </c:pt>
                <c:pt idx="19532">
                  <c:v>2.8395578861240001</c:v>
                </c:pt>
                <c:pt idx="19533">
                  <c:v>2.8396680355070001</c:v>
                </c:pt>
                <c:pt idx="19534">
                  <c:v>2.839981794357</c:v>
                </c:pt>
                <c:pt idx="19535">
                  <c:v>2.840162754059</c:v>
                </c:pt>
                <c:pt idx="19536">
                  <c:v>2.8402819633480001</c:v>
                </c:pt>
                <c:pt idx="19537">
                  <c:v>2.840441942215</c:v>
                </c:pt>
                <c:pt idx="19538">
                  <c:v>2.8406741619110001</c:v>
                </c:pt>
                <c:pt idx="19539">
                  <c:v>2.8407955169679999</c:v>
                </c:pt>
                <c:pt idx="19540">
                  <c:v>2.8409523963929999</c:v>
                </c:pt>
                <c:pt idx="19541">
                  <c:v>2.8411514759059999</c:v>
                </c:pt>
                <c:pt idx="19542">
                  <c:v>2.8412826061250001</c:v>
                </c:pt>
                <c:pt idx="19543">
                  <c:v>2.841413259506</c:v>
                </c:pt>
                <c:pt idx="19544">
                  <c:v>2.8415050506589998</c:v>
                </c:pt>
                <c:pt idx="19545">
                  <c:v>2.841592788696</c:v>
                </c:pt>
                <c:pt idx="19546">
                  <c:v>2.8417356014249999</c:v>
                </c:pt>
                <c:pt idx="19547">
                  <c:v>2.8418240547179998</c:v>
                </c:pt>
                <c:pt idx="19548">
                  <c:v>2.8419482707979999</c:v>
                </c:pt>
                <c:pt idx="19549">
                  <c:v>2.8420732021330002</c:v>
                </c:pt>
                <c:pt idx="19550">
                  <c:v>2.8421602249150002</c:v>
                </c:pt>
                <c:pt idx="19551">
                  <c:v>2.8422522544860001</c:v>
                </c:pt>
                <c:pt idx="19552">
                  <c:v>2.8423533439640001</c:v>
                </c:pt>
                <c:pt idx="19553">
                  <c:v>2.842403650284</c:v>
                </c:pt>
                <c:pt idx="19554">
                  <c:v>2.8424606323239998</c:v>
                </c:pt>
                <c:pt idx="19555">
                  <c:v>2.8425102233890001</c:v>
                </c:pt>
                <c:pt idx="19556">
                  <c:v>2.8425672054289999</c:v>
                </c:pt>
                <c:pt idx="19557">
                  <c:v>2.8426735401149998</c:v>
                </c:pt>
                <c:pt idx="19558">
                  <c:v>2.8427677154539999</c:v>
                </c:pt>
                <c:pt idx="19559">
                  <c:v>2.8428566455839999</c:v>
                </c:pt>
                <c:pt idx="19560">
                  <c:v>2.843232154846</c:v>
                </c:pt>
                <c:pt idx="19561">
                  <c:v>2.8436322212220002</c:v>
                </c:pt>
                <c:pt idx="19562">
                  <c:v>2.844001293182</c:v>
                </c:pt>
                <c:pt idx="19563">
                  <c:v>2.844383001328</c:v>
                </c:pt>
                <c:pt idx="19564">
                  <c:v>2.8444974422449998</c:v>
                </c:pt>
                <c:pt idx="19565">
                  <c:v>2.8446907997130002</c:v>
                </c:pt>
                <c:pt idx="19566">
                  <c:v>2.8449685573579999</c:v>
                </c:pt>
                <c:pt idx="19567">
                  <c:v>2.845096349716</c:v>
                </c:pt>
                <c:pt idx="19568">
                  <c:v>2.8452224731450002</c:v>
                </c:pt>
                <c:pt idx="19569">
                  <c:v>2.84530210495</c:v>
                </c:pt>
                <c:pt idx="19570">
                  <c:v>2.845458984375</c:v>
                </c:pt>
                <c:pt idx="19571">
                  <c:v>2.845621109009</c:v>
                </c:pt>
                <c:pt idx="19572">
                  <c:v>2.8457090854640001</c:v>
                </c:pt>
                <c:pt idx="19573">
                  <c:v>2.8457810878749998</c:v>
                </c:pt>
                <c:pt idx="19574">
                  <c:v>2.8458340168</c:v>
                </c:pt>
                <c:pt idx="19575">
                  <c:v>2.8458719253539999</c:v>
                </c:pt>
                <c:pt idx="19576">
                  <c:v>2.845945596695</c:v>
                </c:pt>
                <c:pt idx="19577">
                  <c:v>2.8459982872010001</c:v>
                </c:pt>
                <c:pt idx="19578">
                  <c:v>2.8461034297940002</c:v>
                </c:pt>
                <c:pt idx="19579">
                  <c:v>2.8461885452270002</c:v>
                </c:pt>
                <c:pt idx="19580">
                  <c:v>2.8462762832639998</c:v>
                </c:pt>
                <c:pt idx="19581">
                  <c:v>2.8463437557220002</c:v>
                </c:pt>
                <c:pt idx="19582">
                  <c:v>2.8464403152469999</c:v>
                </c:pt>
                <c:pt idx="19583">
                  <c:v>2.8468127250670001</c:v>
                </c:pt>
                <c:pt idx="19584">
                  <c:v>2.8469946384429998</c:v>
                </c:pt>
                <c:pt idx="19585">
                  <c:v>2.847178220749</c:v>
                </c:pt>
                <c:pt idx="19586">
                  <c:v>2.8473262786869999</c:v>
                </c:pt>
                <c:pt idx="19587">
                  <c:v>2.8474247455600001</c:v>
                </c:pt>
                <c:pt idx="19588">
                  <c:v>2.8475213050839998</c:v>
                </c:pt>
                <c:pt idx="19589">
                  <c:v>2.8476569652560002</c:v>
                </c:pt>
                <c:pt idx="19590">
                  <c:v>2.8478281497959999</c:v>
                </c:pt>
                <c:pt idx="19591">
                  <c:v>2.8480784893040001</c:v>
                </c:pt>
                <c:pt idx="19592">
                  <c:v>2.8484387397769999</c:v>
                </c:pt>
                <c:pt idx="19593">
                  <c:v>2.8488204479219998</c:v>
                </c:pt>
                <c:pt idx="19594">
                  <c:v>2.8489427566529999</c:v>
                </c:pt>
                <c:pt idx="19595">
                  <c:v>2.8490958213809998</c:v>
                </c:pt>
                <c:pt idx="19596">
                  <c:v>2.8492703437809999</c:v>
                </c:pt>
                <c:pt idx="19597">
                  <c:v>2.8496210575099998</c:v>
                </c:pt>
                <c:pt idx="19598">
                  <c:v>2.8499522209169998</c:v>
                </c:pt>
                <c:pt idx="19599">
                  <c:v>2.8502645492549998</c:v>
                </c:pt>
                <c:pt idx="19600">
                  <c:v>2.8504364490510001</c:v>
                </c:pt>
                <c:pt idx="19601">
                  <c:v>2.8505189418789998</c:v>
                </c:pt>
                <c:pt idx="19602">
                  <c:v>2.8506064414979999</c:v>
                </c:pt>
                <c:pt idx="19603">
                  <c:v>2.850692272186</c:v>
                </c:pt>
                <c:pt idx="19604">
                  <c:v>2.8507816791530001</c:v>
                </c:pt>
                <c:pt idx="19605">
                  <c:v>2.8508608341219999</c:v>
                </c:pt>
                <c:pt idx="19606">
                  <c:v>2.8510086536410002</c:v>
                </c:pt>
                <c:pt idx="19607">
                  <c:v>2.8513350486759999</c:v>
                </c:pt>
                <c:pt idx="19608">
                  <c:v>2.8516225814820002</c:v>
                </c:pt>
                <c:pt idx="19609">
                  <c:v>2.8518285751339998</c:v>
                </c:pt>
                <c:pt idx="19610">
                  <c:v>2.852061271667</c:v>
                </c:pt>
                <c:pt idx="19611">
                  <c:v>2.8522019386289998</c:v>
                </c:pt>
                <c:pt idx="19612">
                  <c:v>2.8524074554440002</c:v>
                </c:pt>
                <c:pt idx="19613">
                  <c:v>2.852546215057</c:v>
                </c:pt>
                <c:pt idx="19614">
                  <c:v>2.8526597023010001</c:v>
                </c:pt>
                <c:pt idx="19615">
                  <c:v>2.8527998924259999</c:v>
                </c:pt>
                <c:pt idx="19616">
                  <c:v>2.8529038429260001</c:v>
                </c:pt>
                <c:pt idx="19617">
                  <c:v>2.8530018329620002</c:v>
                </c:pt>
                <c:pt idx="19618">
                  <c:v>2.8530747890470001</c:v>
                </c:pt>
                <c:pt idx="19619">
                  <c:v>2.8531532287600001</c:v>
                </c:pt>
                <c:pt idx="19620">
                  <c:v>2.8534491062159999</c:v>
                </c:pt>
                <c:pt idx="19621">
                  <c:v>2.853569746017</c:v>
                </c:pt>
                <c:pt idx="19622">
                  <c:v>2.8537602424620001</c:v>
                </c:pt>
                <c:pt idx="19623">
                  <c:v>2.8540024757390001</c:v>
                </c:pt>
                <c:pt idx="19624">
                  <c:v>2.8540916442870001</c:v>
                </c:pt>
                <c:pt idx="19625">
                  <c:v>2.85418343544</c:v>
                </c:pt>
                <c:pt idx="19626">
                  <c:v>2.8542771339419999</c:v>
                </c:pt>
                <c:pt idx="19627">
                  <c:v>2.8543636798860001</c:v>
                </c:pt>
                <c:pt idx="19628">
                  <c:v>2.8545129299159999</c:v>
                </c:pt>
                <c:pt idx="19629">
                  <c:v>2.8548257350920001</c:v>
                </c:pt>
                <c:pt idx="19630">
                  <c:v>2.8550472259520001</c:v>
                </c:pt>
                <c:pt idx="19631">
                  <c:v>2.85537815094</c:v>
                </c:pt>
                <c:pt idx="19632">
                  <c:v>2.8557202816010001</c:v>
                </c:pt>
                <c:pt idx="19633">
                  <c:v>2.8560574054719998</c:v>
                </c:pt>
                <c:pt idx="19634">
                  <c:v>2.8563771247859999</c:v>
                </c:pt>
                <c:pt idx="19635">
                  <c:v>2.8565735816959998</c:v>
                </c:pt>
                <c:pt idx="19636">
                  <c:v>2.8568129539489999</c:v>
                </c:pt>
                <c:pt idx="19637">
                  <c:v>2.8571138381960002</c:v>
                </c:pt>
                <c:pt idx="19638">
                  <c:v>2.8573024272919998</c:v>
                </c:pt>
                <c:pt idx="19639">
                  <c:v>2.8574285507199999</c:v>
                </c:pt>
                <c:pt idx="19640">
                  <c:v>2.8575468063349998</c:v>
                </c:pt>
                <c:pt idx="19641">
                  <c:v>2.8578782081599998</c:v>
                </c:pt>
                <c:pt idx="19642">
                  <c:v>2.8579697608950001</c:v>
                </c:pt>
                <c:pt idx="19643">
                  <c:v>2.8580656051640001</c:v>
                </c:pt>
                <c:pt idx="19644">
                  <c:v>2.8581640720369998</c:v>
                </c:pt>
                <c:pt idx="19645">
                  <c:v>2.858251810074</c:v>
                </c:pt>
                <c:pt idx="19646">
                  <c:v>2.858333826065</c:v>
                </c:pt>
                <c:pt idx="19647">
                  <c:v>2.8584847450259998</c:v>
                </c:pt>
                <c:pt idx="19648">
                  <c:v>2.858700275421</c:v>
                </c:pt>
                <c:pt idx="19649">
                  <c:v>2.85884308815</c:v>
                </c:pt>
                <c:pt idx="19650">
                  <c:v>2.859015703201</c:v>
                </c:pt>
                <c:pt idx="19651">
                  <c:v>2.8593266010280001</c:v>
                </c:pt>
                <c:pt idx="19652">
                  <c:v>2.85955452919</c:v>
                </c:pt>
                <c:pt idx="19653">
                  <c:v>2.8598651885990001</c:v>
                </c:pt>
                <c:pt idx="19654">
                  <c:v>2.8601529598240001</c:v>
                </c:pt>
                <c:pt idx="19655">
                  <c:v>2.8602960109710001</c:v>
                </c:pt>
                <c:pt idx="19656">
                  <c:v>2.860445737839</c:v>
                </c:pt>
                <c:pt idx="19657">
                  <c:v>2.8606507778169998</c:v>
                </c:pt>
                <c:pt idx="19658">
                  <c:v>2.8609781265260001</c:v>
                </c:pt>
                <c:pt idx="19659">
                  <c:v>2.861204147339</c:v>
                </c:pt>
                <c:pt idx="19660">
                  <c:v>2.86155128479</c:v>
                </c:pt>
                <c:pt idx="19661">
                  <c:v>2.8616709709169998</c:v>
                </c:pt>
                <c:pt idx="19662">
                  <c:v>2.8617563247679998</c:v>
                </c:pt>
                <c:pt idx="19663">
                  <c:v>2.8619127273560001</c:v>
                </c:pt>
                <c:pt idx="19664">
                  <c:v>2.8621335029599999</c:v>
                </c:pt>
                <c:pt idx="19665">
                  <c:v>2.8623893260959998</c:v>
                </c:pt>
                <c:pt idx="19666">
                  <c:v>2.8625056743620001</c:v>
                </c:pt>
                <c:pt idx="19667">
                  <c:v>2.8626201152799999</c:v>
                </c:pt>
                <c:pt idx="19668">
                  <c:v>2.8627707958220001</c:v>
                </c:pt>
                <c:pt idx="19669">
                  <c:v>2.8630640506740002</c:v>
                </c:pt>
                <c:pt idx="19670">
                  <c:v>2.8632590770720001</c:v>
                </c:pt>
                <c:pt idx="19671">
                  <c:v>2.8633780479430002</c:v>
                </c:pt>
                <c:pt idx="19672">
                  <c:v>2.8635282516479998</c:v>
                </c:pt>
                <c:pt idx="19673">
                  <c:v>2.8638424873349999</c:v>
                </c:pt>
                <c:pt idx="19674">
                  <c:v>2.8640298843380001</c:v>
                </c:pt>
                <c:pt idx="19675">
                  <c:v>2.8641202449800001</c:v>
                </c:pt>
                <c:pt idx="19676">
                  <c:v>2.8642721176150001</c:v>
                </c:pt>
                <c:pt idx="19677">
                  <c:v>2.8644871711729998</c:v>
                </c:pt>
                <c:pt idx="19678">
                  <c:v>2.864604949951</c:v>
                </c:pt>
                <c:pt idx="19679">
                  <c:v>2.8647525310519999</c:v>
                </c:pt>
                <c:pt idx="19680">
                  <c:v>2.8650872707369999</c:v>
                </c:pt>
                <c:pt idx="19681">
                  <c:v>2.8652043342589999</c:v>
                </c:pt>
                <c:pt idx="19682">
                  <c:v>2.8652815818790001</c:v>
                </c:pt>
                <c:pt idx="19683">
                  <c:v>2.8653979301449999</c:v>
                </c:pt>
                <c:pt idx="19684">
                  <c:v>2.8657305240630002</c:v>
                </c:pt>
                <c:pt idx="19685">
                  <c:v>2.8660516738889998</c:v>
                </c:pt>
                <c:pt idx="19686">
                  <c:v>2.866383552551</c:v>
                </c:pt>
                <c:pt idx="19687">
                  <c:v>2.8666985034939998</c:v>
                </c:pt>
                <c:pt idx="19688">
                  <c:v>2.8669390678409998</c:v>
                </c:pt>
                <c:pt idx="19689">
                  <c:v>2.8670606613160001</c:v>
                </c:pt>
                <c:pt idx="19690">
                  <c:v>2.8671863079070001</c:v>
                </c:pt>
                <c:pt idx="19691">
                  <c:v>2.8672745227809999</c:v>
                </c:pt>
                <c:pt idx="19692">
                  <c:v>2.8673620224</c:v>
                </c:pt>
                <c:pt idx="19693">
                  <c:v>2.8674426078800002</c:v>
                </c:pt>
                <c:pt idx="19694">
                  <c:v>2.867558717728</c:v>
                </c:pt>
                <c:pt idx="19695">
                  <c:v>2.8676676750180001</c:v>
                </c:pt>
                <c:pt idx="19696">
                  <c:v>2.8677868843079999</c:v>
                </c:pt>
                <c:pt idx="19697">
                  <c:v>2.867870807648</c:v>
                </c:pt>
                <c:pt idx="19698">
                  <c:v>2.8679490089419999</c:v>
                </c:pt>
                <c:pt idx="19699">
                  <c:v>2.8680317401890001</c:v>
                </c:pt>
                <c:pt idx="19700">
                  <c:v>2.8681774139399998</c:v>
                </c:pt>
                <c:pt idx="19701">
                  <c:v>2.8684644699100001</c:v>
                </c:pt>
                <c:pt idx="19702">
                  <c:v>2.8686120510099999</c:v>
                </c:pt>
                <c:pt idx="19703">
                  <c:v>2.8689258098599999</c:v>
                </c:pt>
                <c:pt idx="19704">
                  <c:v>2.8692183494569998</c:v>
                </c:pt>
                <c:pt idx="19705">
                  <c:v>2.8695020675660001</c:v>
                </c:pt>
                <c:pt idx="19706">
                  <c:v>2.8695986270899998</c:v>
                </c:pt>
                <c:pt idx="19707">
                  <c:v>2.8697314262389999</c:v>
                </c:pt>
                <c:pt idx="19708">
                  <c:v>2.8698456287380001</c:v>
                </c:pt>
                <c:pt idx="19709">
                  <c:v>2.8699884414670001</c:v>
                </c:pt>
                <c:pt idx="19710">
                  <c:v>2.8701281547550002</c:v>
                </c:pt>
                <c:pt idx="19711">
                  <c:v>2.8702099323270001</c:v>
                </c:pt>
                <c:pt idx="19712">
                  <c:v>2.870321273804</c:v>
                </c:pt>
                <c:pt idx="19713">
                  <c:v>2.8706493377690001</c:v>
                </c:pt>
                <c:pt idx="19714">
                  <c:v>2.8709743022919998</c:v>
                </c:pt>
                <c:pt idx="19715">
                  <c:v>2.871064186096</c:v>
                </c:pt>
                <c:pt idx="19716">
                  <c:v>2.8712518215179998</c:v>
                </c:pt>
                <c:pt idx="19717">
                  <c:v>2.871453046799</c:v>
                </c:pt>
                <c:pt idx="19718">
                  <c:v>2.8716557025910001</c:v>
                </c:pt>
                <c:pt idx="19719">
                  <c:v>2.8718061447140002</c:v>
                </c:pt>
                <c:pt idx="19720">
                  <c:v>2.8719666004179998</c:v>
                </c:pt>
                <c:pt idx="19721">
                  <c:v>2.8720917701720001</c:v>
                </c:pt>
                <c:pt idx="19722">
                  <c:v>2.8721799850459999</c:v>
                </c:pt>
                <c:pt idx="19723">
                  <c:v>2.8724052906040001</c:v>
                </c:pt>
                <c:pt idx="19724">
                  <c:v>2.8724913597109998</c:v>
                </c:pt>
                <c:pt idx="19725">
                  <c:v>2.872581243515</c:v>
                </c:pt>
                <c:pt idx="19726">
                  <c:v>2.872785568237</c:v>
                </c:pt>
                <c:pt idx="19727">
                  <c:v>2.8729207515719999</c:v>
                </c:pt>
                <c:pt idx="19728">
                  <c:v>2.8730094432829998</c:v>
                </c:pt>
                <c:pt idx="19729">
                  <c:v>2.873104572296</c:v>
                </c:pt>
                <c:pt idx="19730">
                  <c:v>2.873194932938</c:v>
                </c:pt>
                <c:pt idx="19731">
                  <c:v>2.8732776641850002</c:v>
                </c:pt>
                <c:pt idx="19732">
                  <c:v>2.873437643051</c:v>
                </c:pt>
                <c:pt idx="19733">
                  <c:v>2.8737885952000002</c:v>
                </c:pt>
                <c:pt idx="19734">
                  <c:v>2.87393450737</c:v>
                </c:pt>
                <c:pt idx="19735">
                  <c:v>2.8742997646330002</c:v>
                </c:pt>
                <c:pt idx="19736">
                  <c:v>2.8746631145479999</c:v>
                </c:pt>
                <c:pt idx="19737">
                  <c:v>2.8750424385070001</c:v>
                </c:pt>
                <c:pt idx="19738">
                  <c:v>2.8751704692839999</c:v>
                </c:pt>
                <c:pt idx="19739">
                  <c:v>2.8752956390379998</c:v>
                </c:pt>
                <c:pt idx="19740">
                  <c:v>2.8754227161410002</c:v>
                </c:pt>
                <c:pt idx="19741">
                  <c:v>2.8755908012389999</c:v>
                </c:pt>
                <c:pt idx="19742">
                  <c:v>2.8757205009460001</c:v>
                </c:pt>
                <c:pt idx="19743">
                  <c:v>2.8758099079130002</c:v>
                </c:pt>
                <c:pt idx="19744">
                  <c:v>2.8758983612060001</c:v>
                </c:pt>
                <c:pt idx="19745">
                  <c:v>2.8759846687319999</c:v>
                </c:pt>
                <c:pt idx="19746">
                  <c:v>2.8760685920719999</c:v>
                </c:pt>
                <c:pt idx="19747">
                  <c:v>2.876142263412</c:v>
                </c:pt>
                <c:pt idx="19748">
                  <c:v>2.8762011528019999</c:v>
                </c:pt>
                <c:pt idx="19749">
                  <c:v>2.876260757446</c:v>
                </c:pt>
                <c:pt idx="19750">
                  <c:v>2.8764851093289998</c:v>
                </c:pt>
                <c:pt idx="19751">
                  <c:v>2.8765928745270002</c:v>
                </c:pt>
                <c:pt idx="19752">
                  <c:v>2.876693487167</c:v>
                </c:pt>
                <c:pt idx="19753">
                  <c:v>2.8767800331119999</c:v>
                </c:pt>
                <c:pt idx="19754">
                  <c:v>2.8769109249109999</c:v>
                </c:pt>
                <c:pt idx="19755">
                  <c:v>2.8770327568049998</c:v>
                </c:pt>
                <c:pt idx="19756">
                  <c:v>2.8771212100980001</c:v>
                </c:pt>
                <c:pt idx="19757">
                  <c:v>2.877209663391</c:v>
                </c:pt>
                <c:pt idx="19758">
                  <c:v>2.8772752284999998</c:v>
                </c:pt>
                <c:pt idx="19759">
                  <c:v>2.8773357868190002</c:v>
                </c:pt>
                <c:pt idx="19760">
                  <c:v>2.8774008750919999</c:v>
                </c:pt>
                <c:pt idx="19761">
                  <c:v>2.8774631023409998</c:v>
                </c:pt>
                <c:pt idx="19762">
                  <c:v>2.8775112628940001</c:v>
                </c:pt>
                <c:pt idx="19763">
                  <c:v>2.8775575160979998</c:v>
                </c:pt>
                <c:pt idx="19764">
                  <c:v>2.8776032924649999</c:v>
                </c:pt>
                <c:pt idx="19765">
                  <c:v>2.8776755332950001</c:v>
                </c:pt>
                <c:pt idx="19766">
                  <c:v>2.8777339458469999</c:v>
                </c:pt>
                <c:pt idx="19767">
                  <c:v>2.8777999877929998</c:v>
                </c:pt>
                <c:pt idx="19768">
                  <c:v>2.8779306411740002</c:v>
                </c:pt>
                <c:pt idx="19769">
                  <c:v>2.8782513141630002</c:v>
                </c:pt>
                <c:pt idx="19770">
                  <c:v>2.878526449203</c:v>
                </c:pt>
                <c:pt idx="19771">
                  <c:v>2.8786137104030001</c:v>
                </c:pt>
                <c:pt idx="19772">
                  <c:v>2.878700494766</c:v>
                </c:pt>
                <c:pt idx="19773">
                  <c:v>2.8787872791289999</c:v>
                </c:pt>
                <c:pt idx="19774">
                  <c:v>2.8788735866550001</c:v>
                </c:pt>
                <c:pt idx="19775">
                  <c:v>2.8789703845979999</c:v>
                </c:pt>
                <c:pt idx="19776">
                  <c:v>2.8790645599369999</c:v>
                </c:pt>
                <c:pt idx="19777">
                  <c:v>2.8791601657869998</c:v>
                </c:pt>
                <c:pt idx="19778">
                  <c:v>2.8792576789859998</c:v>
                </c:pt>
                <c:pt idx="19779">
                  <c:v>2.8793542385099999</c:v>
                </c:pt>
                <c:pt idx="19780">
                  <c:v>2.879731178284</c:v>
                </c:pt>
                <c:pt idx="19781">
                  <c:v>2.8800768852230001</c:v>
                </c:pt>
                <c:pt idx="19782">
                  <c:v>2.880334615707</c:v>
                </c:pt>
                <c:pt idx="19783">
                  <c:v>2.8806705474849998</c:v>
                </c:pt>
                <c:pt idx="19784">
                  <c:v>2.8807952404020001</c:v>
                </c:pt>
                <c:pt idx="19785">
                  <c:v>2.880962133408</c:v>
                </c:pt>
                <c:pt idx="19786">
                  <c:v>2.8812112808229999</c:v>
                </c:pt>
                <c:pt idx="19787">
                  <c:v>2.8816590309140002</c:v>
                </c:pt>
                <c:pt idx="19788">
                  <c:v>2.8820097446439998</c:v>
                </c:pt>
                <c:pt idx="19789">
                  <c:v>2.8824279308320002</c:v>
                </c:pt>
                <c:pt idx="19790">
                  <c:v>2.8827598094939999</c:v>
                </c:pt>
                <c:pt idx="19791">
                  <c:v>2.8830406665799999</c:v>
                </c:pt>
                <c:pt idx="19792">
                  <c:v>2.883204936981</c:v>
                </c:pt>
                <c:pt idx="19793">
                  <c:v>2.8832831382749999</c:v>
                </c:pt>
                <c:pt idx="19794">
                  <c:v>2.8833646774289998</c:v>
                </c:pt>
                <c:pt idx="19795">
                  <c:v>2.8834486007689999</c:v>
                </c:pt>
                <c:pt idx="19796">
                  <c:v>2.8835318088530002</c:v>
                </c:pt>
                <c:pt idx="19797">
                  <c:v>2.8836812973020001</c:v>
                </c:pt>
                <c:pt idx="19798">
                  <c:v>2.8838267326349998</c:v>
                </c:pt>
                <c:pt idx="19799">
                  <c:v>2.8839659690859998</c:v>
                </c:pt>
                <c:pt idx="19800">
                  <c:v>2.8841128349299998</c:v>
                </c:pt>
                <c:pt idx="19801">
                  <c:v>2.8842287063600001</c:v>
                </c:pt>
                <c:pt idx="19802">
                  <c:v>2.8843412399289998</c:v>
                </c:pt>
                <c:pt idx="19803">
                  <c:v>2.8844511508939998</c:v>
                </c:pt>
                <c:pt idx="19804">
                  <c:v>2.8847541809080002</c:v>
                </c:pt>
                <c:pt idx="19805">
                  <c:v>2.8848881721500002</c:v>
                </c:pt>
                <c:pt idx="19806">
                  <c:v>2.885056495667</c:v>
                </c:pt>
                <c:pt idx="19807">
                  <c:v>2.885170221329</c:v>
                </c:pt>
                <c:pt idx="19808">
                  <c:v>2.885349750519</c:v>
                </c:pt>
                <c:pt idx="19809">
                  <c:v>2.885647773743</c:v>
                </c:pt>
                <c:pt idx="19810">
                  <c:v>2.885792970657</c:v>
                </c:pt>
                <c:pt idx="19811">
                  <c:v>2.8861043453219999</c:v>
                </c:pt>
                <c:pt idx="19812">
                  <c:v>2.8862485885620002</c:v>
                </c:pt>
                <c:pt idx="19813">
                  <c:v>2.886354446411</c:v>
                </c:pt>
                <c:pt idx="19814">
                  <c:v>2.8864367008210001</c:v>
                </c:pt>
                <c:pt idx="19815">
                  <c:v>2.8867731094360001</c:v>
                </c:pt>
                <c:pt idx="19816">
                  <c:v>2.8868563175199999</c:v>
                </c:pt>
                <c:pt idx="19817">
                  <c:v>2.8869442939760002</c:v>
                </c:pt>
                <c:pt idx="19818">
                  <c:v>2.8870313167570001</c:v>
                </c:pt>
                <c:pt idx="19819">
                  <c:v>2.8871185779570001</c:v>
                </c:pt>
                <c:pt idx="19820">
                  <c:v>2.8872079849240002</c:v>
                </c:pt>
                <c:pt idx="19821">
                  <c:v>2.8873615264889998</c:v>
                </c:pt>
                <c:pt idx="19822">
                  <c:v>2.8877089023589999</c:v>
                </c:pt>
                <c:pt idx="19823">
                  <c:v>2.8880643844599998</c:v>
                </c:pt>
                <c:pt idx="19824">
                  <c:v>2.888373851776</c:v>
                </c:pt>
                <c:pt idx="19825">
                  <c:v>2.8884570598599999</c:v>
                </c:pt>
                <c:pt idx="19826">
                  <c:v>2.8885500431060001</c:v>
                </c:pt>
                <c:pt idx="19827">
                  <c:v>2.8886296749109999</c:v>
                </c:pt>
                <c:pt idx="19828">
                  <c:v>2.8887255191799999</c:v>
                </c:pt>
                <c:pt idx="19829">
                  <c:v>2.8888084888460002</c:v>
                </c:pt>
                <c:pt idx="19830">
                  <c:v>2.8888747692110002</c:v>
                </c:pt>
                <c:pt idx="19831">
                  <c:v>2.8889377117159998</c:v>
                </c:pt>
                <c:pt idx="19832">
                  <c:v>2.8889853954319999</c:v>
                </c:pt>
                <c:pt idx="19833">
                  <c:v>2.8890681266780001</c:v>
                </c:pt>
                <c:pt idx="19834">
                  <c:v>2.8892157077789999</c:v>
                </c:pt>
                <c:pt idx="19835">
                  <c:v>2.889287471771</c:v>
                </c:pt>
                <c:pt idx="19836">
                  <c:v>2.8893873691560001</c:v>
                </c:pt>
                <c:pt idx="19837">
                  <c:v>2.8895921707149999</c:v>
                </c:pt>
                <c:pt idx="19838">
                  <c:v>2.8897266387939999</c:v>
                </c:pt>
                <c:pt idx="19839">
                  <c:v>2.8900990486150002</c:v>
                </c:pt>
                <c:pt idx="19840">
                  <c:v>2.8902332782750002</c:v>
                </c:pt>
                <c:pt idx="19841">
                  <c:v>2.8903224468230002</c:v>
                </c:pt>
                <c:pt idx="19842">
                  <c:v>2.8904130458830002</c:v>
                </c:pt>
                <c:pt idx="19843">
                  <c:v>2.8905069828030001</c:v>
                </c:pt>
                <c:pt idx="19844">
                  <c:v>2.8905994892120002</c:v>
                </c:pt>
                <c:pt idx="19845">
                  <c:v>2.8907275199889999</c:v>
                </c:pt>
                <c:pt idx="19846">
                  <c:v>2.8910520076749999</c:v>
                </c:pt>
                <c:pt idx="19847">
                  <c:v>2.8911695480350001</c:v>
                </c:pt>
                <c:pt idx="19848">
                  <c:v>2.8912932872770001</c:v>
                </c:pt>
                <c:pt idx="19849">
                  <c:v>2.8914191722870002</c:v>
                </c:pt>
                <c:pt idx="19850">
                  <c:v>2.891540527344</c:v>
                </c:pt>
                <c:pt idx="19851">
                  <c:v>2.8916585445399998</c:v>
                </c:pt>
                <c:pt idx="19852">
                  <c:v>2.891747951508</c:v>
                </c:pt>
                <c:pt idx="19853">
                  <c:v>2.8918414115909998</c:v>
                </c:pt>
                <c:pt idx="19854">
                  <c:v>2.8919365406040001</c:v>
                </c:pt>
                <c:pt idx="19855">
                  <c:v>2.8919832706449999</c:v>
                </c:pt>
                <c:pt idx="19856">
                  <c:v>2.892028808594</c:v>
                </c:pt>
                <c:pt idx="19857">
                  <c:v>2.8921241760249998</c:v>
                </c:pt>
                <c:pt idx="19858">
                  <c:v>2.8922121524810001</c:v>
                </c:pt>
                <c:pt idx="19859">
                  <c:v>2.892340898514</c:v>
                </c:pt>
                <c:pt idx="19860">
                  <c:v>2.8925945758820002</c:v>
                </c:pt>
                <c:pt idx="19861">
                  <c:v>2.8929438590999998</c:v>
                </c:pt>
                <c:pt idx="19862">
                  <c:v>2.893295049667</c:v>
                </c:pt>
                <c:pt idx="19863">
                  <c:v>2.8934173583980001</c:v>
                </c:pt>
                <c:pt idx="19864">
                  <c:v>2.8935556411740002</c:v>
                </c:pt>
                <c:pt idx="19865">
                  <c:v>2.893649101257</c:v>
                </c:pt>
                <c:pt idx="19866">
                  <c:v>2.8937735557559998</c:v>
                </c:pt>
                <c:pt idx="19867">
                  <c:v>2.8938643932339998</c:v>
                </c:pt>
                <c:pt idx="19868">
                  <c:v>2.894189596176</c:v>
                </c:pt>
                <c:pt idx="19869">
                  <c:v>2.894316911697</c:v>
                </c:pt>
                <c:pt idx="19870">
                  <c:v>2.8947060108180001</c:v>
                </c:pt>
                <c:pt idx="19871">
                  <c:v>2.8949286937709999</c:v>
                </c:pt>
                <c:pt idx="19872">
                  <c:v>2.8952553272250001</c:v>
                </c:pt>
                <c:pt idx="19873">
                  <c:v>2.8953826427460001</c:v>
                </c:pt>
                <c:pt idx="19874">
                  <c:v>2.8955779075620001</c:v>
                </c:pt>
                <c:pt idx="19875">
                  <c:v>2.895779848099</c:v>
                </c:pt>
                <c:pt idx="19876">
                  <c:v>2.8959381580349999</c:v>
                </c:pt>
                <c:pt idx="19877">
                  <c:v>2.89608502388</c:v>
                </c:pt>
                <c:pt idx="19878">
                  <c:v>2.8962774276730001</c:v>
                </c:pt>
                <c:pt idx="19879">
                  <c:v>2.8963646888730001</c:v>
                </c:pt>
                <c:pt idx="19880">
                  <c:v>2.8964884281160002</c:v>
                </c:pt>
                <c:pt idx="19881">
                  <c:v>2.896676301956</c:v>
                </c:pt>
                <c:pt idx="19882">
                  <c:v>2.8968818187709999</c:v>
                </c:pt>
                <c:pt idx="19883">
                  <c:v>2.8970263004299999</c:v>
                </c:pt>
                <c:pt idx="19884">
                  <c:v>2.8973517417910002</c:v>
                </c:pt>
                <c:pt idx="19885">
                  <c:v>2.8974757194520002</c:v>
                </c:pt>
                <c:pt idx="19886">
                  <c:v>2.8975710868840001</c:v>
                </c:pt>
                <c:pt idx="19887">
                  <c:v>2.8976192474369999</c:v>
                </c:pt>
                <c:pt idx="19888">
                  <c:v>2.8977124691010001</c:v>
                </c:pt>
                <c:pt idx="19889">
                  <c:v>2.897760868073</c:v>
                </c:pt>
                <c:pt idx="19890">
                  <c:v>2.8978543281559999</c:v>
                </c:pt>
                <c:pt idx="19891">
                  <c:v>2.897940397263</c:v>
                </c:pt>
                <c:pt idx="19892">
                  <c:v>2.8981978893279998</c:v>
                </c:pt>
                <c:pt idx="19893">
                  <c:v>2.8985638618470002</c:v>
                </c:pt>
                <c:pt idx="19894">
                  <c:v>2.8987970352170001</c:v>
                </c:pt>
                <c:pt idx="19895">
                  <c:v>2.899134874344</c:v>
                </c:pt>
                <c:pt idx="19896">
                  <c:v>2.8994882106780002</c:v>
                </c:pt>
                <c:pt idx="19897">
                  <c:v>2.899672031403</c:v>
                </c:pt>
                <c:pt idx="19898">
                  <c:v>2.899822235107</c:v>
                </c:pt>
                <c:pt idx="19899">
                  <c:v>2.8999783992769999</c:v>
                </c:pt>
                <c:pt idx="19900">
                  <c:v>2.9001471996310002</c:v>
                </c:pt>
                <c:pt idx="19901">
                  <c:v>2.9002799987789998</c:v>
                </c:pt>
                <c:pt idx="19902">
                  <c:v>2.9004521369930001</c:v>
                </c:pt>
                <c:pt idx="19903">
                  <c:v>2.9006829261779998</c:v>
                </c:pt>
                <c:pt idx="19904">
                  <c:v>2.9010529518129999</c:v>
                </c:pt>
                <c:pt idx="19905">
                  <c:v>2.9014127254490001</c:v>
                </c:pt>
                <c:pt idx="19906">
                  <c:v>2.9016909599299998</c:v>
                </c:pt>
                <c:pt idx="19907">
                  <c:v>2.9017536640169999</c:v>
                </c:pt>
                <c:pt idx="19908">
                  <c:v>2.9017877578740001</c:v>
                </c:pt>
                <c:pt idx="19909">
                  <c:v>2.9018146991729998</c:v>
                </c:pt>
                <c:pt idx="19910">
                  <c:v>2.9018883705139999</c:v>
                </c:pt>
                <c:pt idx="19911">
                  <c:v>2.9019980430599999</c:v>
                </c:pt>
                <c:pt idx="19912">
                  <c:v>2.902127742767</c:v>
                </c:pt>
                <c:pt idx="19913">
                  <c:v>2.9022297859189998</c:v>
                </c:pt>
                <c:pt idx="19914">
                  <c:v>2.902438163757</c:v>
                </c:pt>
                <c:pt idx="19915">
                  <c:v>2.9028327465060002</c:v>
                </c:pt>
                <c:pt idx="19916">
                  <c:v>2.9032204151149998</c:v>
                </c:pt>
                <c:pt idx="19917">
                  <c:v>2.9033837318420002</c:v>
                </c:pt>
                <c:pt idx="19918">
                  <c:v>2.9037311077119998</c:v>
                </c:pt>
                <c:pt idx="19919">
                  <c:v>2.9040379524229998</c:v>
                </c:pt>
                <c:pt idx="19920">
                  <c:v>2.9041686058040002</c:v>
                </c:pt>
                <c:pt idx="19921">
                  <c:v>2.9043307304380002</c:v>
                </c:pt>
                <c:pt idx="19922">
                  <c:v>2.904523611069</c:v>
                </c:pt>
                <c:pt idx="19923">
                  <c:v>2.9046540260309999</c:v>
                </c:pt>
                <c:pt idx="19924">
                  <c:v>2.9047441482540002</c:v>
                </c:pt>
                <c:pt idx="19925">
                  <c:v>2.9048297405239998</c:v>
                </c:pt>
                <c:pt idx="19926">
                  <c:v>2.9049150943759998</c:v>
                </c:pt>
                <c:pt idx="19927">
                  <c:v>2.9050695896150001</c:v>
                </c:pt>
                <c:pt idx="19928">
                  <c:v>2.905198335648</c:v>
                </c:pt>
                <c:pt idx="19929">
                  <c:v>2.9054691791530001</c:v>
                </c:pt>
                <c:pt idx="19930">
                  <c:v>2.9056019783020002</c:v>
                </c:pt>
                <c:pt idx="19931">
                  <c:v>2.9056897163389999</c:v>
                </c:pt>
                <c:pt idx="19932">
                  <c:v>2.9059195518490002</c:v>
                </c:pt>
                <c:pt idx="19933">
                  <c:v>2.9060904979709998</c:v>
                </c:pt>
                <c:pt idx="19934">
                  <c:v>2.906415700912</c:v>
                </c:pt>
                <c:pt idx="19935">
                  <c:v>2.906701564789</c:v>
                </c:pt>
                <c:pt idx="19936">
                  <c:v>2.9068160057069998</c:v>
                </c:pt>
                <c:pt idx="19937">
                  <c:v>2.906930208206</c:v>
                </c:pt>
                <c:pt idx="19938">
                  <c:v>2.9070475101470001</c:v>
                </c:pt>
                <c:pt idx="19939">
                  <c:v>2.907376289368</c:v>
                </c:pt>
                <c:pt idx="19940">
                  <c:v>2.907598018646</c:v>
                </c:pt>
                <c:pt idx="19941">
                  <c:v>2.9077780246730001</c:v>
                </c:pt>
                <c:pt idx="19942">
                  <c:v>2.9078783988949999</c:v>
                </c:pt>
                <c:pt idx="19943">
                  <c:v>2.9079599380490002</c:v>
                </c:pt>
                <c:pt idx="19944">
                  <c:v>2.9082567691799999</c:v>
                </c:pt>
                <c:pt idx="19945">
                  <c:v>2.9083847999570001</c:v>
                </c:pt>
                <c:pt idx="19946">
                  <c:v>2.9084775447850002</c:v>
                </c:pt>
                <c:pt idx="19947">
                  <c:v>2.9085242748260001</c:v>
                </c:pt>
                <c:pt idx="19948">
                  <c:v>2.9086136817930002</c:v>
                </c:pt>
                <c:pt idx="19949">
                  <c:v>2.908703565598</c:v>
                </c:pt>
                <c:pt idx="19950">
                  <c:v>2.9087574481959999</c:v>
                </c:pt>
                <c:pt idx="19951">
                  <c:v>2.9088072776790002</c:v>
                </c:pt>
                <c:pt idx="19952">
                  <c:v>2.9088566303249999</c:v>
                </c:pt>
                <c:pt idx="19953">
                  <c:v>2.9089505672449998</c:v>
                </c:pt>
                <c:pt idx="19954">
                  <c:v>2.9090490341190001</c:v>
                </c:pt>
                <c:pt idx="19955">
                  <c:v>2.90909409523</c:v>
                </c:pt>
                <c:pt idx="19956">
                  <c:v>2.9091799259190001</c:v>
                </c:pt>
                <c:pt idx="19957">
                  <c:v>2.9092876911159999</c:v>
                </c:pt>
                <c:pt idx="19958">
                  <c:v>2.9095168113710002</c:v>
                </c:pt>
                <c:pt idx="19959">
                  <c:v>2.909819841385</c:v>
                </c:pt>
                <c:pt idx="19960">
                  <c:v>2.9101192951199999</c:v>
                </c:pt>
                <c:pt idx="19961">
                  <c:v>2.910259246826</c:v>
                </c:pt>
                <c:pt idx="19962">
                  <c:v>2.910363912582</c:v>
                </c:pt>
                <c:pt idx="19963">
                  <c:v>2.9104604721070002</c:v>
                </c:pt>
                <c:pt idx="19964">
                  <c:v>2.9105405807500002</c:v>
                </c:pt>
                <c:pt idx="19965">
                  <c:v>2.9106085300450002</c:v>
                </c:pt>
                <c:pt idx="19966">
                  <c:v>2.9106848239900001</c:v>
                </c:pt>
                <c:pt idx="19967">
                  <c:v>2.910829305649</c:v>
                </c:pt>
                <c:pt idx="19968">
                  <c:v>2.9109296798709998</c:v>
                </c:pt>
                <c:pt idx="19969">
                  <c:v>2.9109997749329999</c:v>
                </c:pt>
                <c:pt idx="19970">
                  <c:v>2.9110765457149999</c:v>
                </c:pt>
                <c:pt idx="19971">
                  <c:v>2.9111471176150001</c:v>
                </c:pt>
                <c:pt idx="19972">
                  <c:v>2.9112813472750001</c:v>
                </c:pt>
                <c:pt idx="19973">
                  <c:v>2.9114770889280002</c:v>
                </c:pt>
                <c:pt idx="19974">
                  <c:v>2.9115591049190002</c:v>
                </c:pt>
                <c:pt idx="19975">
                  <c:v>2.9116673469540002</c:v>
                </c:pt>
                <c:pt idx="19976">
                  <c:v>2.911967992783</c:v>
                </c:pt>
                <c:pt idx="19977">
                  <c:v>2.912083148956</c:v>
                </c:pt>
                <c:pt idx="19978">
                  <c:v>2.9121646881099998</c:v>
                </c:pt>
                <c:pt idx="19979">
                  <c:v>2.912250757217</c:v>
                </c:pt>
                <c:pt idx="19980">
                  <c:v>2.9123375415799999</c:v>
                </c:pt>
                <c:pt idx="19981">
                  <c:v>2.9124248027799999</c:v>
                </c:pt>
                <c:pt idx="19982">
                  <c:v>2.9125127792360002</c:v>
                </c:pt>
                <c:pt idx="19983">
                  <c:v>2.912602901459</c:v>
                </c:pt>
                <c:pt idx="19984">
                  <c:v>2.9126939773560001</c:v>
                </c:pt>
                <c:pt idx="19985">
                  <c:v>2.9127821922299999</c:v>
                </c:pt>
                <c:pt idx="19986">
                  <c:v>2.9129347801210002</c:v>
                </c:pt>
                <c:pt idx="19987">
                  <c:v>2.9132461547849999</c:v>
                </c:pt>
                <c:pt idx="19988">
                  <c:v>2.9135560989379998</c:v>
                </c:pt>
                <c:pt idx="19989">
                  <c:v>2.9137916564939998</c:v>
                </c:pt>
                <c:pt idx="19990">
                  <c:v>2.913907289505</c:v>
                </c:pt>
                <c:pt idx="19991">
                  <c:v>2.9140267372130002</c:v>
                </c:pt>
                <c:pt idx="19992">
                  <c:v>2.9141712188720001</c:v>
                </c:pt>
                <c:pt idx="19993">
                  <c:v>2.9142289161680002</c:v>
                </c:pt>
                <c:pt idx="19994">
                  <c:v>2.914364337921</c:v>
                </c:pt>
                <c:pt idx="19995">
                  <c:v>2.9145081043240002</c:v>
                </c:pt>
                <c:pt idx="19996">
                  <c:v>2.9146962165830002</c:v>
                </c:pt>
                <c:pt idx="19997">
                  <c:v>2.9148466587069999</c:v>
                </c:pt>
                <c:pt idx="19998">
                  <c:v>2.9149689674379999</c:v>
                </c:pt>
                <c:pt idx="19999">
                  <c:v>2.9150621891020001</c:v>
                </c:pt>
                <c:pt idx="20000">
                  <c:v>2.9151949882510002</c:v>
                </c:pt>
                <c:pt idx="20001">
                  <c:v>2.9155340194699999</c:v>
                </c:pt>
                <c:pt idx="20002">
                  <c:v>2.9156208038329998</c:v>
                </c:pt>
                <c:pt idx="20003">
                  <c:v>2.9156718254089999</c:v>
                </c:pt>
                <c:pt idx="20004">
                  <c:v>2.9157199859620002</c:v>
                </c:pt>
                <c:pt idx="20005">
                  <c:v>2.9158246517180002</c:v>
                </c:pt>
                <c:pt idx="20006">
                  <c:v>2.9158802032470001</c:v>
                </c:pt>
                <c:pt idx="20007">
                  <c:v>2.915935516357</c:v>
                </c:pt>
                <c:pt idx="20008">
                  <c:v>2.9159920215609998</c:v>
                </c:pt>
                <c:pt idx="20009">
                  <c:v>2.916046857834</c:v>
                </c:pt>
                <c:pt idx="20010">
                  <c:v>2.91610121727</c:v>
                </c:pt>
                <c:pt idx="20011">
                  <c:v>2.9161953926090001</c:v>
                </c:pt>
                <c:pt idx="20012">
                  <c:v>2.9162867069240002</c:v>
                </c:pt>
                <c:pt idx="20013">
                  <c:v>2.9164185523990001</c:v>
                </c:pt>
                <c:pt idx="20014">
                  <c:v>2.9165089130399999</c:v>
                </c:pt>
                <c:pt idx="20015">
                  <c:v>2.9166009426119999</c:v>
                </c:pt>
                <c:pt idx="20016">
                  <c:v>2.9166865348819999</c:v>
                </c:pt>
                <c:pt idx="20017">
                  <c:v>2.9167814254760001</c:v>
                </c:pt>
                <c:pt idx="20018">
                  <c:v>2.9168741703030001</c:v>
                </c:pt>
                <c:pt idx="20019">
                  <c:v>2.9169652462009998</c:v>
                </c:pt>
                <c:pt idx="20020">
                  <c:v>2.9170475006099998</c:v>
                </c:pt>
                <c:pt idx="20021">
                  <c:v>2.917136907578</c:v>
                </c:pt>
                <c:pt idx="20022">
                  <c:v>2.9172575473790001</c:v>
                </c:pt>
                <c:pt idx="20023">
                  <c:v>2.9173746109010001</c:v>
                </c:pt>
                <c:pt idx="20024">
                  <c:v>2.9177134037019998</c:v>
                </c:pt>
                <c:pt idx="20025">
                  <c:v>2.9180042743680001</c:v>
                </c:pt>
                <c:pt idx="20026">
                  <c:v>2.9181733131410001</c:v>
                </c:pt>
                <c:pt idx="20027">
                  <c:v>2.918289661407</c:v>
                </c:pt>
                <c:pt idx="20028">
                  <c:v>2.9184389114379998</c:v>
                </c:pt>
                <c:pt idx="20029">
                  <c:v>2.9185729026790002</c:v>
                </c:pt>
                <c:pt idx="20030">
                  <c:v>2.918706655502</c:v>
                </c:pt>
                <c:pt idx="20031">
                  <c:v>2.9188799858090002</c:v>
                </c:pt>
                <c:pt idx="20032">
                  <c:v>2.9190018177030002</c:v>
                </c:pt>
                <c:pt idx="20033">
                  <c:v>2.9190869331360001</c:v>
                </c:pt>
                <c:pt idx="20034">
                  <c:v>2.9192168712619999</c:v>
                </c:pt>
                <c:pt idx="20035">
                  <c:v>2.9193754196169999</c:v>
                </c:pt>
                <c:pt idx="20036">
                  <c:v>2.9196851253510001</c:v>
                </c:pt>
                <c:pt idx="20037">
                  <c:v>2.9198496341709999</c:v>
                </c:pt>
                <c:pt idx="20038">
                  <c:v>2.9200110435490001</c:v>
                </c:pt>
                <c:pt idx="20039">
                  <c:v>2.9202146530149999</c:v>
                </c:pt>
                <c:pt idx="20040">
                  <c:v>2.9205517768860001</c:v>
                </c:pt>
                <c:pt idx="20041">
                  <c:v>2.9209170341489998</c:v>
                </c:pt>
                <c:pt idx="20042">
                  <c:v>2.9210824966429998</c:v>
                </c:pt>
                <c:pt idx="20043">
                  <c:v>2.9212498664859998</c:v>
                </c:pt>
                <c:pt idx="20044">
                  <c:v>2.9216217994689999</c:v>
                </c:pt>
                <c:pt idx="20045">
                  <c:v>2.921766519547</c:v>
                </c:pt>
                <c:pt idx="20046">
                  <c:v>2.9219183921809999</c:v>
                </c:pt>
                <c:pt idx="20047">
                  <c:v>2.9220492839809999</c:v>
                </c:pt>
                <c:pt idx="20048">
                  <c:v>2.9221858978270001</c:v>
                </c:pt>
                <c:pt idx="20049">
                  <c:v>2.9222879409789999</c:v>
                </c:pt>
                <c:pt idx="20050">
                  <c:v>2.9223871231079999</c:v>
                </c:pt>
                <c:pt idx="20051">
                  <c:v>2.9224777221679998</c:v>
                </c:pt>
                <c:pt idx="20052">
                  <c:v>2.9225716590880002</c:v>
                </c:pt>
                <c:pt idx="20053">
                  <c:v>2.9226994514469999</c:v>
                </c:pt>
                <c:pt idx="20054">
                  <c:v>2.9229764938349998</c:v>
                </c:pt>
                <c:pt idx="20055">
                  <c:v>2.923135519028</c:v>
                </c:pt>
                <c:pt idx="20056">
                  <c:v>2.9232621192930002</c:v>
                </c:pt>
                <c:pt idx="20057">
                  <c:v>2.9234683513639999</c:v>
                </c:pt>
                <c:pt idx="20058">
                  <c:v>2.9236228466030001</c:v>
                </c:pt>
                <c:pt idx="20059">
                  <c:v>2.9237365722659998</c:v>
                </c:pt>
                <c:pt idx="20060">
                  <c:v>2.9238517284390002</c:v>
                </c:pt>
                <c:pt idx="20061">
                  <c:v>2.9241445064540001</c:v>
                </c:pt>
                <c:pt idx="20062">
                  <c:v>2.92445230484</c:v>
                </c:pt>
                <c:pt idx="20063">
                  <c:v>2.9246749877929998</c:v>
                </c:pt>
                <c:pt idx="20064">
                  <c:v>2.9250297546390001</c:v>
                </c:pt>
                <c:pt idx="20065">
                  <c:v>2.9253587722779999</c:v>
                </c:pt>
                <c:pt idx="20066">
                  <c:v>2.9257054328919998</c:v>
                </c:pt>
                <c:pt idx="20067">
                  <c:v>2.9259252548219998</c:v>
                </c:pt>
                <c:pt idx="20068">
                  <c:v>2.9260146617889999</c:v>
                </c:pt>
                <c:pt idx="20069">
                  <c:v>2.9260640144350001</c:v>
                </c:pt>
                <c:pt idx="20070">
                  <c:v>2.9261116981509998</c:v>
                </c:pt>
                <c:pt idx="20071">
                  <c:v>2.9261622428890002</c:v>
                </c:pt>
                <c:pt idx="20072">
                  <c:v>2.9262611866000001</c:v>
                </c:pt>
                <c:pt idx="20073">
                  <c:v>2.9263112545009999</c:v>
                </c:pt>
                <c:pt idx="20074">
                  <c:v>2.9263570308690001</c:v>
                </c:pt>
                <c:pt idx="20075">
                  <c:v>2.9264469146729999</c:v>
                </c:pt>
                <c:pt idx="20076">
                  <c:v>2.9265706539149998</c:v>
                </c:pt>
                <c:pt idx="20077">
                  <c:v>2.9266591072080002</c:v>
                </c:pt>
                <c:pt idx="20078">
                  <c:v>2.9267458915710001</c:v>
                </c:pt>
                <c:pt idx="20079">
                  <c:v>2.9268336296080002</c:v>
                </c:pt>
                <c:pt idx="20080">
                  <c:v>2.9269154071810002</c:v>
                </c:pt>
                <c:pt idx="20081">
                  <c:v>2.9269969463350001</c:v>
                </c:pt>
                <c:pt idx="20082">
                  <c:v>2.9270818233489999</c:v>
                </c:pt>
                <c:pt idx="20083">
                  <c:v>2.9271688461299998</c:v>
                </c:pt>
                <c:pt idx="20084">
                  <c:v>2.9272608757020002</c:v>
                </c:pt>
                <c:pt idx="20085">
                  <c:v>2.9273533821109998</c:v>
                </c:pt>
                <c:pt idx="20086">
                  <c:v>2.9274420738220002</c:v>
                </c:pt>
                <c:pt idx="20087">
                  <c:v>2.9275612831119999</c:v>
                </c:pt>
                <c:pt idx="20088">
                  <c:v>2.9277479648589999</c:v>
                </c:pt>
                <c:pt idx="20089">
                  <c:v>2.928074598312</c:v>
                </c:pt>
                <c:pt idx="20090">
                  <c:v>2.928217172623</c:v>
                </c:pt>
                <c:pt idx="20091">
                  <c:v>2.928426980972</c:v>
                </c:pt>
                <c:pt idx="20092">
                  <c:v>2.928611755371</c:v>
                </c:pt>
                <c:pt idx="20093">
                  <c:v>2.9287581443790001</c:v>
                </c:pt>
                <c:pt idx="20094">
                  <c:v>2.9288647174840001</c:v>
                </c:pt>
                <c:pt idx="20095">
                  <c:v>2.9289891719819998</c:v>
                </c:pt>
                <c:pt idx="20096">
                  <c:v>2.9290878772740001</c:v>
                </c:pt>
                <c:pt idx="20097">
                  <c:v>2.9291362762449999</c:v>
                </c:pt>
                <c:pt idx="20098">
                  <c:v>2.9292104244230002</c:v>
                </c:pt>
                <c:pt idx="20099">
                  <c:v>2.9292876720429999</c:v>
                </c:pt>
                <c:pt idx="20100">
                  <c:v>2.9293670654300001</c:v>
                </c:pt>
                <c:pt idx="20101">
                  <c:v>2.9294629096980001</c:v>
                </c:pt>
                <c:pt idx="20102">
                  <c:v>2.9295120239260002</c:v>
                </c:pt>
                <c:pt idx="20103">
                  <c:v>2.9295208454130002</c:v>
                </c:pt>
                <c:pt idx="20104">
                  <c:v>2.9295470714570002</c:v>
                </c:pt>
                <c:pt idx="20105">
                  <c:v>2.929767608643</c:v>
                </c:pt>
                <c:pt idx="20106">
                  <c:v>2.9298954010010001</c:v>
                </c:pt>
                <c:pt idx="20107">
                  <c:v>2.93031167984</c:v>
                </c:pt>
                <c:pt idx="20108">
                  <c:v>2.9305763244629999</c:v>
                </c:pt>
                <c:pt idx="20109">
                  <c:v>2.9309258461000001</c:v>
                </c:pt>
                <c:pt idx="20110">
                  <c:v>2.9311277866359999</c:v>
                </c:pt>
                <c:pt idx="20111">
                  <c:v>2.9312331676480001</c:v>
                </c:pt>
                <c:pt idx="20112">
                  <c:v>2.9313309192660002</c:v>
                </c:pt>
                <c:pt idx="20113">
                  <c:v>2.931427955627</c:v>
                </c:pt>
                <c:pt idx="20114">
                  <c:v>2.931677103043</c:v>
                </c:pt>
                <c:pt idx="20115">
                  <c:v>2.9320893287660001</c:v>
                </c:pt>
                <c:pt idx="20116">
                  <c:v>2.9321949481959999</c:v>
                </c:pt>
                <c:pt idx="20117">
                  <c:v>2.93230342865</c:v>
                </c:pt>
                <c:pt idx="20118">
                  <c:v>2.9323551654819999</c:v>
                </c:pt>
                <c:pt idx="20119">
                  <c:v>2.9324092864989999</c:v>
                </c:pt>
                <c:pt idx="20120">
                  <c:v>2.9324686527249999</c:v>
                </c:pt>
                <c:pt idx="20121">
                  <c:v>2.9325253963470002</c:v>
                </c:pt>
                <c:pt idx="20122">
                  <c:v>2.9325828552250002</c:v>
                </c:pt>
                <c:pt idx="20123">
                  <c:v>2.9326360225679999</c:v>
                </c:pt>
                <c:pt idx="20124">
                  <c:v>2.9326908588410001</c:v>
                </c:pt>
                <c:pt idx="20125">
                  <c:v>2.9327931404109999</c:v>
                </c:pt>
                <c:pt idx="20126">
                  <c:v>2.9328932762150002</c:v>
                </c:pt>
                <c:pt idx="20127">
                  <c:v>2.9329907894130001</c:v>
                </c:pt>
                <c:pt idx="20128">
                  <c:v>2.933089733124</c:v>
                </c:pt>
                <c:pt idx="20129">
                  <c:v>2.9331851005549998</c:v>
                </c:pt>
                <c:pt idx="20130">
                  <c:v>2.933276414871</c:v>
                </c:pt>
                <c:pt idx="20131">
                  <c:v>2.933407306671</c:v>
                </c:pt>
                <c:pt idx="20132">
                  <c:v>2.9335963726040002</c:v>
                </c:pt>
                <c:pt idx="20133">
                  <c:v>2.9338314533230001</c:v>
                </c:pt>
                <c:pt idx="20134">
                  <c:v>2.934160470963</c:v>
                </c:pt>
                <c:pt idx="20135">
                  <c:v>2.9344496726989999</c:v>
                </c:pt>
                <c:pt idx="20136">
                  <c:v>2.9347140789030002</c:v>
                </c:pt>
                <c:pt idx="20137">
                  <c:v>2.9349262714390001</c:v>
                </c:pt>
                <c:pt idx="20138">
                  <c:v>2.9350976943970002</c:v>
                </c:pt>
                <c:pt idx="20139">
                  <c:v>2.9351727962490002</c:v>
                </c:pt>
                <c:pt idx="20140">
                  <c:v>2.9352936744689999</c:v>
                </c:pt>
                <c:pt idx="20141">
                  <c:v>2.9353694915770001</c:v>
                </c:pt>
                <c:pt idx="20142">
                  <c:v>2.9355134963989999</c:v>
                </c:pt>
                <c:pt idx="20143">
                  <c:v>2.935642719269</c:v>
                </c:pt>
                <c:pt idx="20144">
                  <c:v>2.9358649253850002</c:v>
                </c:pt>
                <c:pt idx="20145">
                  <c:v>2.9360504150389999</c:v>
                </c:pt>
                <c:pt idx="20146">
                  <c:v>2.9361784458160001</c:v>
                </c:pt>
                <c:pt idx="20147">
                  <c:v>2.9365782737730002</c:v>
                </c:pt>
                <c:pt idx="20148">
                  <c:v>2.9367630481720002</c:v>
                </c:pt>
                <c:pt idx="20149">
                  <c:v>2.9369308948519999</c:v>
                </c:pt>
                <c:pt idx="20150">
                  <c:v>2.9371123313899998</c:v>
                </c:pt>
                <c:pt idx="20151">
                  <c:v>2.9372253417969998</c:v>
                </c:pt>
                <c:pt idx="20152">
                  <c:v>2.9375228881840001</c:v>
                </c:pt>
                <c:pt idx="20153">
                  <c:v>2.9376041889189999</c:v>
                </c:pt>
                <c:pt idx="20154">
                  <c:v>2.9377403259279999</c:v>
                </c:pt>
                <c:pt idx="20155">
                  <c:v>2.9378271102909999</c:v>
                </c:pt>
                <c:pt idx="20156">
                  <c:v>2.937882184982</c:v>
                </c:pt>
                <c:pt idx="20157">
                  <c:v>2.9380316734309999</c:v>
                </c:pt>
                <c:pt idx="20158">
                  <c:v>2.9383397102359998</c:v>
                </c:pt>
                <c:pt idx="20159">
                  <c:v>2.9385371208189999</c:v>
                </c:pt>
                <c:pt idx="20160">
                  <c:v>2.9389069080349999</c:v>
                </c:pt>
                <c:pt idx="20161">
                  <c:v>2.9392831325530002</c:v>
                </c:pt>
                <c:pt idx="20162">
                  <c:v>2.939440727234</c:v>
                </c:pt>
                <c:pt idx="20163">
                  <c:v>2.9395799636839999</c:v>
                </c:pt>
                <c:pt idx="20164">
                  <c:v>2.9396743774409999</c:v>
                </c:pt>
                <c:pt idx="20165">
                  <c:v>2.9398205280299998</c:v>
                </c:pt>
                <c:pt idx="20166">
                  <c:v>2.9399452209470001</c:v>
                </c:pt>
                <c:pt idx="20167">
                  <c:v>2.9401860237120001</c:v>
                </c:pt>
                <c:pt idx="20168">
                  <c:v>2.9403891563419999</c:v>
                </c:pt>
                <c:pt idx="20169">
                  <c:v>2.9407391548159998</c:v>
                </c:pt>
                <c:pt idx="20170">
                  <c:v>2.9410564899440002</c:v>
                </c:pt>
                <c:pt idx="20171">
                  <c:v>2.9412186145780002</c:v>
                </c:pt>
                <c:pt idx="20172">
                  <c:v>2.9413378238679999</c:v>
                </c:pt>
                <c:pt idx="20173">
                  <c:v>2.9413936138149999</c:v>
                </c:pt>
                <c:pt idx="20174">
                  <c:v>2.9415428638460002</c:v>
                </c:pt>
                <c:pt idx="20175">
                  <c:v>2.9417154788970001</c:v>
                </c:pt>
                <c:pt idx="20176">
                  <c:v>2.9420273303990001</c:v>
                </c:pt>
                <c:pt idx="20177">
                  <c:v>2.9422059059140002</c:v>
                </c:pt>
                <c:pt idx="20178">
                  <c:v>2.942511796951</c:v>
                </c:pt>
                <c:pt idx="20179">
                  <c:v>2.9428541660310001</c:v>
                </c:pt>
                <c:pt idx="20180">
                  <c:v>2.9430346488949999</c:v>
                </c:pt>
                <c:pt idx="20181">
                  <c:v>2.943145036697</c:v>
                </c:pt>
                <c:pt idx="20182">
                  <c:v>2.9432587623600002</c:v>
                </c:pt>
                <c:pt idx="20183">
                  <c:v>2.9433343410489998</c:v>
                </c:pt>
                <c:pt idx="20184">
                  <c:v>2.9434111118319999</c:v>
                </c:pt>
                <c:pt idx="20185">
                  <c:v>2.9434506893160002</c:v>
                </c:pt>
                <c:pt idx="20186">
                  <c:v>2.9435296058649998</c:v>
                </c:pt>
                <c:pt idx="20187">
                  <c:v>2.9436707496640002</c:v>
                </c:pt>
                <c:pt idx="20188">
                  <c:v>2.9440164566039999</c:v>
                </c:pt>
                <c:pt idx="20189">
                  <c:v>2.9440937042240001</c:v>
                </c:pt>
                <c:pt idx="20190">
                  <c:v>2.9441728591919998</c:v>
                </c:pt>
                <c:pt idx="20191">
                  <c:v>2.9442865848539999</c:v>
                </c:pt>
                <c:pt idx="20192">
                  <c:v>2.9444959163669999</c:v>
                </c:pt>
                <c:pt idx="20193">
                  <c:v>2.9447824954990001</c:v>
                </c:pt>
                <c:pt idx="20194">
                  <c:v>2.9449448585510001</c:v>
                </c:pt>
                <c:pt idx="20195">
                  <c:v>2.9451420307160001</c:v>
                </c:pt>
                <c:pt idx="20196">
                  <c:v>2.945471048355</c:v>
                </c:pt>
                <c:pt idx="20197">
                  <c:v>2.9456706047060002</c:v>
                </c:pt>
                <c:pt idx="20198">
                  <c:v>2.945736169815</c:v>
                </c:pt>
                <c:pt idx="20199">
                  <c:v>2.9459042549130001</c:v>
                </c:pt>
                <c:pt idx="20200">
                  <c:v>2.9460365772250001</c:v>
                </c:pt>
                <c:pt idx="20201">
                  <c:v>2.9463341236109999</c:v>
                </c:pt>
                <c:pt idx="20202">
                  <c:v>2.946534872055</c:v>
                </c:pt>
                <c:pt idx="20203">
                  <c:v>2.9467711448670002</c:v>
                </c:pt>
                <c:pt idx="20204">
                  <c:v>2.947139978409</c:v>
                </c:pt>
                <c:pt idx="20205">
                  <c:v>2.9472212791439998</c:v>
                </c:pt>
                <c:pt idx="20206">
                  <c:v>2.947523832321</c:v>
                </c:pt>
                <c:pt idx="20207">
                  <c:v>2.9476625919339998</c:v>
                </c:pt>
                <c:pt idx="20208">
                  <c:v>2.9477841854100002</c:v>
                </c:pt>
                <c:pt idx="20209">
                  <c:v>2.947869062424</c:v>
                </c:pt>
                <c:pt idx="20210">
                  <c:v>2.9479279518129999</c:v>
                </c:pt>
                <c:pt idx="20211">
                  <c:v>2.9480133056639999</c:v>
                </c:pt>
                <c:pt idx="20212">
                  <c:v>2.9482190608979999</c:v>
                </c:pt>
                <c:pt idx="20213">
                  <c:v>2.9485049247739998</c:v>
                </c:pt>
                <c:pt idx="20214">
                  <c:v>2.9486207962040001</c:v>
                </c:pt>
                <c:pt idx="20215">
                  <c:v>2.9487464427950001</c:v>
                </c:pt>
                <c:pt idx="20216">
                  <c:v>2.9488501548769999</c:v>
                </c:pt>
                <c:pt idx="20217">
                  <c:v>2.9489533901209999</c:v>
                </c:pt>
                <c:pt idx="20218">
                  <c:v>2.9490568637850001</c:v>
                </c:pt>
                <c:pt idx="20219">
                  <c:v>2.9491605758669999</c:v>
                </c:pt>
                <c:pt idx="20220">
                  <c:v>2.9493341445920001</c:v>
                </c:pt>
                <c:pt idx="20221">
                  <c:v>2.9496903419490001</c:v>
                </c:pt>
                <c:pt idx="20222">
                  <c:v>2.9499719142909999</c:v>
                </c:pt>
                <c:pt idx="20223">
                  <c:v>2.9500684738160001</c:v>
                </c:pt>
                <c:pt idx="20224">
                  <c:v>2.9501683712009998</c:v>
                </c:pt>
                <c:pt idx="20225">
                  <c:v>2.9502730369569998</c:v>
                </c:pt>
                <c:pt idx="20226">
                  <c:v>2.9503793716429998</c:v>
                </c:pt>
                <c:pt idx="20227">
                  <c:v>2.9504702091219999</c:v>
                </c:pt>
                <c:pt idx="20228">
                  <c:v>2.950599908829</c:v>
                </c:pt>
                <c:pt idx="20229">
                  <c:v>2.9506828784939998</c:v>
                </c:pt>
                <c:pt idx="20230">
                  <c:v>2.9508373737340001</c:v>
                </c:pt>
                <c:pt idx="20231">
                  <c:v>2.9511008262630001</c:v>
                </c:pt>
                <c:pt idx="20232">
                  <c:v>2.9513716697689998</c:v>
                </c:pt>
                <c:pt idx="20233">
                  <c:v>2.9516987800600001</c:v>
                </c:pt>
                <c:pt idx="20234">
                  <c:v>2.9519519805910002</c:v>
                </c:pt>
                <c:pt idx="20235">
                  <c:v>2.9521281719210002</c:v>
                </c:pt>
                <c:pt idx="20236">
                  <c:v>2.952246189117</c:v>
                </c:pt>
                <c:pt idx="20237">
                  <c:v>2.9523763656619999</c:v>
                </c:pt>
                <c:pt idx="20238">
                  <c:v>2.9526879787450002</c:v>
                </c:pt>
                <c:pt idx="20239">
                  <c:v>2.9528191089629998</c:v>
                </c:pt>
                <c:pt idx="20240">
                  <c:v>2.9529078006740002</c:v>
                </c:pt>
                <c:pt idx="20241">
                  <c:v>2.953023910522</c:v>
                </c:pt>
                <c:pt idx="20242">
                  <c:v>2.9531252384190001</c:v>
                </c:pt>
                <c:pt idx="20243">
                  <c:v>2.953165054321</c:v>
                </c:pt>
                <c:pt idx="20244">
                  <c:v>2.953253984451</c:v>
                </c:pt>
                <c:pt idx="20245">
                  <c:v>2.9533631801609999</c:v>
                </c:pt>
                <c:pt idx="20246">
                  <c:v>2.953429937363</c:v>
                </c:pt>
                <c:pt idx="20247">
                  <c:v>2.953513860703</c:v>
                </c:pt>
                <c:pt idx="20248">
                  <c:v>2.9535832405089999</c:v>
                </c:pt>
                <c:pt idx="20249">
                  <c:v>2.9536170959470001</c:v>
                </c:pt>
                <c:pt idx="20250">
                  <c:v>2.9536938667300001</c:v>
                </c:pt>
                <c:pt idx="20251">
                  <c:v>2.9537625312809999</c:v>
                </c:pt>
                <c:pt idx="20252">
                  <c:v>2.953841924667</c:v>
                </c:pt>
                <c:pt idx="20253">
                  <c:v>2.9540083408359998</c:v>
                </c:pt>
                <c:pt idx="20254">
                  <c:v>2.9541926383970001</c:v>
                </c:pt>
                <c:pt idx="20255">
                  <c:v>2.9543085098269999</c:v>
                </c:pt>
                <c:pt idx="20256">
                  <c:v>2.9546854495999999</c:v>
                </c:pt>
                <c:pt idx="20257">
                  <c:v>2.9548771381379999</c:v>
                </c:pt>
                <c:pt idx="20258">
                  <c:v>2.95503616333</c:v>
                </c:pt>
                <c:pt idx="20259">
                  <c:v>2.955221176147</c:v>
                </c:pt>
                <c:pt idx="20260">
                  <c:v>2.9554777145390001</c:v>
                </c:pt>
                <c:pt idx="20261">
                  <c:v>2.9557170867920002</c:v>
                </c:pt>
                <c:pt idx="20262">
                  <c:v>2.9560875892639999</c:v>
                </c:pt>
                <c:pt idx="20263">
                  <c:v>2.9564199447630002</c:v>
                </c:pt>
                <c:pt idx="20264">
                  <c:v>2.9565770626069998</c:v>
                </c:pt>
                <c:pt idx="20265">
                  <c:v>2.9567582607270002</c:v>
                </c:pt>
                <c:pt idx="20266">
                  <c:v>2.9569098949430002</c:v>
                </c:pt>
                <c:pt idx="20267">
                  <c:v>2.9570267200470002</c:v>
                </c:pt>
                <c:pt idx="20268">
                  <c:v>2.9573793411249998</c:v>
                </c:pt>
                <c:pt idx="20269">
                  <c:v>2.9574627876280002</c:v>
                </c:pt>
                <c:pt idx="20270">
                  <c:v>2.957758188248</c:v>
                </c:pt>
                <c:pt idx="20271">
                  <c:v>2.9580349922179998</c:v>
                </c:pt>
                <c:pt idx="20272">
                  <c:v>2.9583570957180001</c:v>
                </c:pt>
                <c:pt idx="20273">
                  <c:v>2.9585077762599998</c:v>
                </c:pt>
                <c:pt idx="20274">
                  <c:v>2.9585843086239998</c:v>
                </c:pt>
                <c:pt idx="20275">
                  <c:v>2.9587342739109999</c:v>
                </c:pt>
                <c:pt idx="20276">
                  <c:v>2.9588437080380001</c:v>
                </c:pt>
                <c:pt idx="20277">
                  <c:v>2.9589660167690002</c:v>
                </c:pt>
                <c:pt idx="20278">
                  <c:v>2.9590909481050001</c:v>
                </c:pt>
                <c:pt idx="20279">
                  <c:v>2.9591689109799999</c:v>
                </c:pt>
                <c:pt idx="20280">
                  <c:v>2.9592881202700001</c:v>
                </c:pt>
                <c:pt idx="20281">
                  <c:v>2.9596230983730001</c:v>
                </c:pt>
                <c:pt idx="20282">
                  <c:v>2.9598784446719999</c:v>
                </c:pt>
                <c:pt idx="20283">
                  <c:v>2.960131645203</c:v>
                </c:pt>
                <c:pt idx="20284">
                  <c:v>2.9602506160740001</c:v>
                </c:pt>
                <c:pt idx="20285">
                  <c:v>2.960367202759</c:v>
                </c:pt>
                <c:pt idx="20286">
                  <c:v>2.960482358932</c:v>
                </c:pt>
                <c:pt idx="20287">
                  <c:v>2.960864067078</c:v>
                </c:pt>
                <c:pt idx="20288">
                  <c:v>2.9609489440919998</c:v>
                </c:pt>
                <c:pt idx="20289">
                  <c:v>2.9610776901250002</c:v>
                </c:pt>
                <c:pt idx="20290">
                  <c:v>2.961166143417</c:v>
                </c:pt>
                <c:pt idx="20291">
                  <c:v>2.9615352153779999</c:v>
                </c:pt>
                <c:pt idx="20292">
                  <c:v>2.9618570804600002</c:v>
                </c:pt>
                <c:pt idx="20293">
                  <c:v>2.9621348381039998</c:v>
                </c:pt>
                <c:pt idx="20294">
                  <c:v>2.9623084068300001</c:v>
                </c:pt>
                <c:pt idx="20295">
                  <c:v>2.9624848365780001</c:v>
                </c:pt>
                <c:pt idx="20296">
                  <c:v>2.9627788066859999</c:v>
                </c:pt>
                <c:pt idx="20297">
                  <c:v>2.962972402573</c:v>
                </c:pt>
                <c:pt idx="20298">
                  <c:v>2.9632623195650001</c:v>
                </c:pt>
                <c:pt idx="20299">
                  <c:v>2.9633722305300001</c:v>
                </c:pt>
                <c:pt idx="20300">
                  <c:v>2.963507890701</c:v>
                </c:pt>
                <c:pt idx="20301">
                  <c:v>2.9638249874109999</c:v>
                </c:pt>
                <c:pt idx="20302">
                  <c:v>2.9638993740080002</c:v>
                </c:pt>
                <c:pt idx="20303">
                  <c:v>2.9640896320340002</c:v>
                </c:pt>
                <c:pt idx="20304">
                  <c:v>2.9641714096070002</c:v>
                </c:pt>
                <c:pt idx="20305">
                  <c:v>2.9643027782439999</c:v>
                </c:pt>
                <c:pt idx="20306">
                  <c:v>2.964395523071</c:v>
                </c:pt>
                <c:pt idx="20307">
                  <c:v>2.9644937515260001</c:v>
                </c:pt>
                <c:pt idx="20308">
                  <c:v>2.9645462036130001</c:v>
                </c:pt>
                <c:pt idx="20309">
                  <c:v>2.9645977020259999</c:v>
                </c:pt>
                <c:pt idx="20310">
                  <c:v>2.9646873474120001</c:v>
                </c:pt>
                <c:pt idx="20311">
                  <c:v>2.9647762775420001</c:v>
                </c:pt>
                <c:pt idx="20312">
                  <c:v>2.9648613929750001</c:v>
                </c:pt>
                <c:pt idx="20313">
                  <c:v>2.965014457703</c:v>
                </c:pt>
                <c:pt idx="20314">
                  <c:v>2.9650952816010001</c:v>
                </c:pt>
                <c:pt idx="20315">
                  <c:v>2.9653167724610001</c:v>
                </c:pt>
                <c:pt idx="20316">
                  <c:v>2.9656209945679999</c:v>
                </c:pt>
                <c:pt idx="20317">
                  <c:v>2.9659454822539999</c:v>
                </c:pt>
                <c:pt idx="20318">
                  <c:v>2.9660613536830001</c:v>
                </c:pt>
                <c:pt idx="20319">
                  <c:v>2.9664165973659999</c:v>
                </c:pt>
                <c:pt idx="20320">
                  <c:v>2.9667370319369999</c:v>
                </c:pt>
                <c:pt idx="20321">
                  <c:v>2.9668936729430002</c:v>
                </c:pt>
                <c:pt idx="20322">
                  <c:v>2.966992139816</c:v>
                </c:pt>
                <c:pt idx="20323">
                  <c:v>2.9671182632450002</c:v>
                </c:pt>
                <c:pt idx="20324">
                  <c:v>2.9671850204469998</c:v>
                </c:pt>
                <c:pt idx="20325">
                  <c:v>2.9672296047210001</c:v>
                </c:pt>
                <c:pt idx="20326">
                  <c:v>2.9675159454350002</c:v>
                </c:pt>
                <c:pt idx="20327">
                  <c:v>2.96763920784</c:v>
                </c:pt>
                <c:pt idx="20328">
                  <c:v>2.9677500724789998</c:v>
                </c:pt>
                <c:pt idx="20329">
                  <c:v>2.9680583477020002</c:v>
                </c:pt>
                <c:pt idx="20330">
                  <c:v>2.9682385921479999</c:v>
                </c:pt>
                <c:pt idx="20331">
                  <c:v>2.9683241844179999</c:v>
                </c:pt>
                <c:pt idx="20332">
                  <c:v>2.9684770107270002</c:v>
                </c:pt>
                <c:pt idx="20333">
                  <c:v>2.9686546325680001</c:v>
                </c:pt>
                <c:pt idx="20334">
                  <c:v>2.9688296318049998</c:v>
                </c:pt>
                <c:pt idx="20335">
                  <c:v>2.9690074920649998</c:v>
                </c:pt>
                <c:pt idx="20336">
                  <c:v>2.9691324234010001</c:v>
                </c:pt>
                <c:pt idx="20337">
                  <c:v>2.9692561626430001</c:v>
                </c:pt>
                <c:pt idx="20338">
                  <c:v>2.9695374965669998</c:v>
                </c:pt>
                <c:pt idx="20339">
                  <c:v>2.9698724746699998</c:v>
                </c:pt>
                <c:pt idx="20340">
                  <c:v>2.9702298641199998</c:v>
                </c:pt>
                <c:pt idx="20341">
                  <c:v>2.9703538417819999</c:v>
                </c:pt>
                <c:pt idx="20342">
                  <c:v>2.970474720001</c:v>
                </c:pt>
                <c:pt idx="20343">
                  <c:v>2.9706046581269998</c:v>
                </c:pt>
                <c:pt idx="20344">
                  <c:v>2.9709432125089998</c:v>
                </c:pt>
                <c:pt idx="20345">
                  <c:v>2.9710321426389998</c:v>
                </c:pt>
                <c:pt idx="20346">
                  <c:v>2.9711186885830001</c:v>
                </c:pt>
                <c:pt idx="20347">
                  <c:v>2.9712042808530001</c:v>
                </c:pt>
                <c:pt idx="20348">
                  <c:v>2.9712948799130001</c:v>
                </c:pt>
                <c:pt idx="20349">
                  <c:v>2.971385002136</c:v>
                </c:pt>
                <c:pt idx="20350">
                  <c:v>2.9714725017550001</c:v>
                </c:pt>
                <c:pt idx="20351">
                  <c:v>2.9715552330019999</c:v>
                </c:pt>
                <c:pt idx="20352">
                  <c:v>2.971714496613</c:v>
                </c:pt>
                <c:pt idx="20353">
                  <c:v>2.9717960357669999</c:v>
                </c:pt>
                <c:pt idx="20354">
                  <c:v>2.9719119071960001</c:v>
                </c:pt>
                <c:pt idx="20355">
                  <c:v>2.9719879627229999</c:v>
                </c:pt>
                <c:pt idx="20356">
                  <c:v>2.9721078872679998</c:v>
                </c:pt>
                <c:pt idx="20357">
                  <c:v>2.972185134888</c:v>
                </c:pt>
                <c:pt idx="20358">
                  <c:v>2.9722993373870001</c:v>
                </c:pt>
                <c:pt idx="20359">
                  <c:v>2.9724450111389999</c:v>
                </c:pt>
                <c:pt idx="20360">
                  <c:v>2.9727754592900002</c:v>
                </c:pt>
                <c:pt idx="20361">
                  <c:v>2.9730424880980002</c:v>
                </c:pt>
                <c:pt idx="20362">
                  <c:v>2.9732139110569999</c:v>
                </c:pt>
                <c:pt idx="20363">
                  <c:v>2.9733653068539998</c:v>
                </c:pt>
                <c:pt idx="20364">
                  <c:v>2.9734599590299999</c:v>
                </c:pt>
                <c:pt idx="20365">
                  <c:v>2.973552465439</c:v>
                </c:pt>
                <c:pt idx="20366">
                  <c:v>2.9736807346340002</c:v>
                </c:pt>
                <c:pt idx="20367">
                  <c:v>2.973770856857</c:v>
                </c:pt>
                <c:pt idx="20368">
                  <c:v>2.97389626503</c:v>
                </c:pt>
                <c:pt idx="20369">
                  <c:v>2.9740159511569999</c:v>
                </c:pt>
                <c:pt idx="20370">
                  <c:v>2.974103927612</c:v>
                </c:pt>
                <c:pt idx="20371">
                  <c:v>2.9742276668550001</c:v>
                </c:pt>
                <c:pt idx="20372">
                  <c:v>2.9744195938110001</c:v>
                </c:pt>
                <c:pt idx="20373">
                  <c:v>2.9746308326720001</c:v>
                </c:pt>
                <c:pt idx="20374">
                  <c:v>2.974717617035</c:v>
                </c:pt>
                <c:pt idx="20375">
                  <c:v>2.9748086929320001</c:v>
                </c:pt>
                <c:pt idx="20376">
                  <c:v>2.9749138355259999</c:v>
                </c:pt>
                <c:pt idx="20377">
                  <c:v>2.974968671799</c:v>
                </c:pt>
                <c:pt idx="20378">
                  <c:v>2.9750194549560001</c:v>
                </c:pt>
                <c:pt idx="20379">
                  <c:v>2.9750683307650001</c:v>
                </c:pt>
                <c:pt idx="20380">
                  <c:v>2.9751653671259999</c:v>
                </c:pt>
                <c:pt idx="20381">
                  <c:v>2.975261688232</c:v>
                </c:pt>
                <c:pt idx="20382">
                  <c:v>2.9753515720369998</c:v>
                </c:pt>
                <c:pt idx="20383">
                  <c:v>2.975468873978</c:v>
                </c:pt>
                <c:pt idx="20384">
                  <c:v>2.9758062362670001</c:v>
                </c:pt>
                <c:pt idx="20385">
                  <c:v>2.975957393646</c:v>
                </c:pt>
                <c:pt idx="20386">
                  <c:v>2.9762704372409998</c:v>
                </c:pt>
                <c:pt idx="20387">
                  <c:v>2.976454019547</c:v>
                </c:pt>
                <c:pt idx="20388">
                  <c:v>2.9768214225770002</c:v>
                </c:pt>
                <c:pt idx="20389">
                  <c:v>2.9770617485050002</c:v>
                </c:pt>
                <c:pt idx="20390">
                  <c:v>2.97718167305</c:v>
                </c:pt>
                <c:pt idx="20391">
                  <c:v>2.977298259735</c:v>
                </c:pt>
                <c:pt idx="20392">
                  <c:v>2.9774129390719999</c:v>
                </c:pt>
                <c:pt idx="20393">
                  <c:v>2.9775917530060001</c:v>
                </c:pt>
                <c:pt idx="20394">
                  <c:v>2.9779305458069998</c:v>
                </c:pt>
                <c:pt idx="20395">
                  <c:v>2.978128433228</c:v>
                </c:pt>
                <c:pt idx="20396">
                  <c:v>2.9784917831420001</c:v>
                </c:pt>
                <c:pt idx="20397">
                  <c:v>2.9786226749420002</c:v>
                </c:pt>
                <c:pt idx="20398">
                  <c:v>2.9787147045140001</c:v>
                </c:pt>
                <c:pt idx="20399">
                  <c:v>2.978885173798</c:v>
                </c:pt>
                <c:pt idx="20400">
                  <c:v>2.9792368412019998</c:v>
                </c:pt>
                <c:pt idx="20401">
                  <c:v>2.9794235229489998</c:v>
                </c:pt>
                <c:pt idx="20402">
                  <c:v>2.9796130657200002</c:v>
                </c:pt>
                <c:pt idx="20403">
                  <c:v>2.9799659252169999</c:v>
                </c:pt>
                <c:pt idx="20404">
                  <c:v>2.980128526688</c:v>
                </c:pt>
                <c:pt idx="20405">
                  <c:v>2.9802706241610002</c:v>
                </c:pt>
                <c:pt idx="20406">
                  <c:v>2.9804482460020001</c:v>
                </c:pt>
                <c:pt idx="20407">
                  <c:v>2.980765342712</c:v>
                </c:pt>
                <c:pt idx="20408">
                  <c:v>2.981075525284</c:v>
                </c:pt>
                <c:pt idx="20409">
                  <c:v>2.9813919067380001</c:v>
                </c:pt>
                <c:pt idx="20410">
                  <c:v>2.9814703464510002</c:v>
                </c:pt>
                <c:pt idx="20411">
                  <c:v>2.981539726257</c:v>
                </c:pt>
                <c:pt idx="20412">
                  <c:v>2.981614589691</c:v>
                </c:pt>
                <c:pt idx="20413">
                  <c:v>2.9817404747010001</c:v>
                </c:pt>
                <c:pt idx="20414">
                  <c:v>2.9817972183229999</c:v>
                </c:pt>
                <c:pt idx="20415">
                  <c:v>2.981902122498</c:v>
                </c:pt>
                <c:pt idx="20416">
                  <c:v>2.9821319580079999</c:v>
                </c:pt>
                <c:pt idx="20417">
                  <c:v>2.9821679592130002</c:v>
                </c:pt>
                <c:pt idx="20418">
                  <c:v>2.9822087287899999</c:v>
                </c:pt>
                <c:pt idx="20419">
                  <c:v>2.982250928879</c:v>
                </c:pt>
                <c:pt idx="20420">
                  <c:v>2.9823305606839998</c:v>
                </c:pt>
                <c:pt idx="20421">
                  <c:v>2.9824142456049998</c:v>
                </c:pt>
                <c:pt idx="20422">
                  <c:v>2.9827415943150002</c:v>
                </c:pt>
                <c:pt idx="20423">
                  <c:v>2.9829192161560001</c:v>
                </c:pt>
                <c:pt idx="20424">
                  <c:v>2.9830329418180002</c:v>
                </c:pt>
                <c:pt idx="20425">
                  <c:v>2.983112335205</c:v>
                </c:pt>
                <c:pt idx="20426">
                  <c:v>2.9832298755650002</c:v>
                </c:pt>
                <c:pt idx="20427">
                  <c:v>2.983347892761</c:v>
                </c:pt>
                <c:pt idx="20428">
                  <c:v>2.9835002422330001</c:v>
                </c:pt>
                <c:pt idx="20429">
                  <c:v>2.983703374863</c:v>
                </c:pt>
                <c:pt idx="20430">
                  <c:v>2.9838759899139999</c:v>
                </c:pt>
                <c:pt idx="20431">
                  <c:v>2.9841282367709998</c:v>
                </c:pt>
                <c:pt idx="20432">
                  <c:v>2.9842877388</c:v>
                </c:pt>
                <c:pt idx="20433">
                  <c:v>2.9845514297490001</c:v>
                </c:pt>
                <c:pt idx="20434">
                  <c:v>2.9847507476809998</c:v>
                </c:pt>
                <c:pt idx="20435">
                  <c:v>2.9851114749910002</c:v>
                </c:pt>
                <c:pt idx="20436">
                  <c:v>2.9853820800780002</c:v>
                </c:pt>
                <c:pt idx="20437">
                  <c:v>2.9855201244349998</c:v>
                </c:pt>
                <c:pt idx="20438">
                  <c:v>2.985639333725</c:v>
                </c:pt>
                <c:pt idx="20439">
                  <c:v>2.9857258796689998</c:v>
                </c:pt>
                <c:pt idx="20440">
                  <c:v>2.985803127289</c:v>
                </c:pt>
                <c:pt idx="20441">
                  <c:v>2.986145019531</c:v>
                </c:pt>
                <c:pt idx="20442">
                  <c:v>2.986434459686</c:v>
                </c:pt>
                <c:pt idx="20443">
                  <c:v>2.9865446090700001</c:v>
                </c:pt>
                <c:pt idx="20444">
                  <c:v>2.9866042137150002</c:v>
                </c:pt>
                <c:pt idx="20445">
                  <c:v>2.986668348312</c:v>
                </c:pt>
                <c:pt idx="20446">
                  <c:v>2.9867312908170001</c:v>
                </c:pt>
                <c:pt idx="20447">
                  <c:v>2.9868104457859999</c:v>
                </c:pt>
                <c:pt idx="20448">
                  <c:v>2.986912488937</c:v>
                </c:pt>
                <c:pt idx="20449">
                  <c:v>2.9869623184199998</c:v>
                </c:pt>
                <c:pt idx="20450">
                  <c:v>2.98707985878</c:v>
                </c:pt>
                <c:pt idx="20451">
                  <c:v>2.9871747493740002</c:v>
                </c:pt>
                <c:pt idx="20452">
                  <c:v>2.9872660636899999</c:v>
                </c:pt>
                <c:pt idx="20453">
                  <c:v>2.9876170158390001</c:v>
                </c:pt>
                <c:pt idx="20454">
                  <c:v>2.9877653121950001</c:v>
                </c:pt>
                <c:pt idx="20455">
                  <c:v>2.9878549575809998</c:v>
                </c:pt>
                <c:pt idx="20456">
                  <c:v>2.9880065917969998</c:v>
                </c:pt>
                <c:pt idx="20457">
                  <c:v>2.988141536713</c:v>
                </c:pt>
                <c:pt idx="20458">
                  <c:v>2.9882929325099998</c:v>
                </c:pt>
                <c:pt idx="20459">
                  <c:v>2.9884269237519998</c:v>
                </c:pt>
                <c:pt idx="20460">
                  <c:v>2.9886560440059999</c:v>
                </c:pt>
                <c:pt idx="20461">
                  <c:v>2.989071130753</c:v>
                </c:pt>
                <c:pt idx="20462">
                  <c:v>2.9893057346340002</c:v>
                </c:pt>
                <c:pt idx="20463">
                  <c:v>2.989463567734</c:v>
                </c:pt>
                <c:pt idx="20464">
                  <c:v>2.9896719455719998</c:v>
                </c:pt>
                <c:pt idx="20465">
                  <c:v>2.9897315502169999</c:v>
                </c:pt>
                <c:pt idx="20466">
                  <c:v>2.9898777008059998</c:v>
                </c:pt>
                <c:pt idx="20467">
                  <c:v>2.9899721145629998</c:v>
                </c:pt>
                <c:pt idx="20468">
                  <c:v>2.9900488853449998</c:v>
                </c:pt>
                <c:pt idx="20469">
                  <c:v>2.9902427196499999</c:v>
                </c:pt>
                <c:pt idx="20470">
                  <c:v>2.9905858039859998</c:v>
                </c:pt>
                <c:pt idx="20471">
                  <c:v>2.990938901901</c:v>
                </c:pt>
                <c:pt idx="20472">
                  <c:v>2.9910500049589999</c:v>
                </c:pt>
                <c:pt idx="20473">
                  <c:v>2.9911670684809999</c:v>
                </c:pt>
                <c:pt idx="20474">
                  <c:v>2.9915330409999998</c:v>
                </c:pt>
                <c:pt idx="20475">
                  <c:v>2.9917919635770001</c:v>
                </c:pt>
                <c:pt idx="20476">
                  <c:v>2.9921138286589999</c:v>
                </c:pt>
                <c:pt idx="20477">
                  <c:v>2.992444038391</c:v>
                </c:pt>
                <c:pt idx="20478">
                  <c:v>2.9928147792819999</c:v>
                </c:pt>
                <c:pt idx="20479">
                  <c:v>2.9929056167599999</c:v>
                </c:pt>
                <c:pt idx="20480">
                  <c:v>2.9930009841919998</c:v>
                </c:pt>
                <c:pt idx="20481">
                  <c:v>2.9930965900420001</c:v>
                </c:pt>
                <c:pt idx="20482">
                  <c:v>2.9932279586789998</c:v>
                </c:pt>
                <c:pt idx="20483">
                  <c:v>2.993628025055</c:v>
                </c:pt>
                <c:pt idx="20484">
                  <c:v>2.99400639534</c:v>
                </c:pt>
                <c:pt idx="20485">
                  <c:v>2.994170427322</c:v>
                </c:pt>
                <c:pt idx="20486">
                  <c:v>2.9944763183590002</c:v>
                </c:pt>
                <c:pt idx="20487">
                  <c:v>2.994777202606</c:v>
                </c:pt>
                <c:pt idx="20488">
                  <c:v>2.9950950145720001</c:v>
                </c:pt>
                <c:pt idx="20489">
                  <c:v>2.9954192638400001</c:v>
                </c:pt>
                <c:pt idx="20490">
                  <c:v>2.995701551437</c:v>
                </c:pt>
                <c:pt idx="20491">
                  <c:v>2.9958727359770001</c:v>
                </c:pt>
                <c:pt idx="20492">
                  <c:v>2.9960198402399998</c:v>
                </c:pt>
                <c:pt idx="20493">
                  <c:v>2.9962253570559998</c:v>
                </c:pt>
                <c:pt idx="20494">
                  <c:v>2.996466875076</c:v>
                </c:pt>
                <c:pt idx="20495">
                  <c:v>2.996562719345</c:v>
                </c:pt>
                <c:pt idx="20496">
                  <c:v>2.9968764781949999</c:v>
                </c:pt>
                <c:pt idx="20497">
                  <c:v>2.9970037937159999</c:v>
                </c:pt>
                <c:pt idx="20498">
                  <c:v>2.9970898628230001</c:v>
                </c:pt>
                <c:pt idx="20499">
                  <c:v>2.997447013855</c:v>
                </c:pt>
                <c:pt idx="20500">
                  <c:v>2.997523546219</c:v>
                </c:pt>
                <c:pt idx="20501">
                  <c:v>2.9976432323459998</c:v>
                </c:pt>
                <c:pt idx="20502">
                  <c:v>2.9977579116820001</c:v>
                </c:pt>
                <c:pt idx="20503">
                  <c:v>2.9981024265289999</c:v>
                </c:pt>
                <c:pt idx="20504">
                  <c:v>2.9984576702119998</c:v>
                </c:pt>
                <c:pt idx="20505">
                  <c:v>2.998592615128</c:v>
                </c:pt>
                <c:pt idx="20506">
                  <c:v>2.998681545258</c:v>
                </c:pt>
                <c:pt idx="20507">
                  <c:v>2.9987726211550001</c:v>
                </c:pt>
                <c:pt idx="20508">
                  <c:v>2.998859405518</c:v>
                </c:pt>
                <c:pt idx="20509">
                  <c:v>2.9989845752719999</c:v>
                </c:pt>
                <c:pt idx="20510">
                  <c:v>2.9992418289180001</c:v>
                </c:pt>
                <c:pt idx="20511">
                  <c:v>2.999614715576</c:v>
                </c:pt>
                <c:pt idx="20512">
                  <c:v>2.9998259544370001</c:v>
                </c:pt>
                <c:pt idx="20513">
                  <c:v>2.999961853027</c:v>
                </c:pt>
                <c:pt idx="20514">
                  <c:v>3.000040054321</c:v>
                </c:pt>
                <c:pt idx="20515">
                  <c:v>3.0001196861269999</c:v>
                </c:pt>
                <c:pt idx="20516">
                  <c:v>3.0001785755160002</c:v>
                </c:pt>
                <c:pt idx="20517">
                  <c:v>3.0002484321590002</c:v>
                </c:pt>
                <c:pt idx="20518">
                  <c:v>3.000334739685</c:v>
                </c:pt>
                <c:pt idx="20519">
                  <c:v>3.0005722045900001</c:v>
                </c:pt>
                <c:pt idx="20520">
                  <c:v>3.0009443759919998</c:v>
                </c:pt>
                <c:pt idx="20521">
                  <c:v>3.0011987686160002</c:v>
                </c:pt>
                <c:pt idx="20522">
                  <c:v>3.0013053417209998</c:v>
                </c:pt>
                <c:pt idx="20523">
                  <c:v>3.0014812946320002</c:v>
                </c:pt>
                <c:pt idx="20524">
                  <c:v>3.0016484260560001</c:v>
                </c:pt>
                <c:pt idx="20525">
                  <c:v>3.001806497574</c:v>
                </c:pt>
                <c:pt idx="20526">
                  <c:v>3.0018911361690002</c:v>
                </c:pt>
                <c:pt idx="20527">
                  <c:v>3.002005577087</c:v>
                </c:pt>
                <c:pt idx="20528">
                  <c:v>3.0020892620090001</c:v>
                </c:pt>
                <c:pt idx="20529">
                  <c:v>3.0021758079529999</c:v>
                </c:pt>
                <c:pt idx="20530">
                  <c:v>3.0023241043089999</c:v>
                </c:pt>
                <c:pt idx="20531">
                  <c:v>3.0026493072510001</c:v>
                </c:pt>
                <c:pt idx="20532">
                  <c:v>3.0027751922610002</c:v>
                </c:pt>
                <c:pt idx="20533">
                  <c:v>3.0030269622799999</c:v>
                </c:pt>
                <c:pt idx="20534">
                  <c:v>3.0032570362089999</c:v>
                </c:pt>
                <c:pt idx="20535">
                  <c:v>3.00359582901</c:v>
                </c:pt>
                <c:pt idx="20536">
                  <c:v>3.0038247108460001</c:v>
                </c:pt>
                <c:pt idx="20537">
                  <c:v>3.0039596557619999</c:v>
                </c:pt>
                <c:pt idx="20538">
                  <c:v>3.0040609836579999</c:v>
                </c:pt>
                <c:pt idx="20539">
                  <c:v>3.0041620731349998</c:v>
                </c:pt>
                <c:pt idx="20540">
                  <c:v>3.004255056381</c:v>
                </c:pt>
                <c:pt idx="20541">
                  <c:v>3.0043466091159998</c:v>
                </c:pt>
                <c:pt idx="20542">
                  <c:v>3.0044701099400002</c:v>
                </c:pt>
                <c:pt idx="20543">
                  <c:v>3.0045540332790002</c:v>
                </c:pt>
                <c:pt idx="20544">
                  <c:v>3.004675149918</c:v>
                </c:pt>
                <c:pt idx="20545">
                  <c:v>3.0047595500950002</c:v>
                </c:pt>
                <c:pt idx="20546">
                  <c:v>3.0048801898959998</c:v>
                </c:pt>
                <c:pt idx="20547">
                  <c:v>3.0051190853119998</c:v>
                </c:pt>
                <c:pt idx="20548">
                  <c:v>3.0054764747620002</c:v>
                </c:pt>
                <c:pt idx="20549">
                  <c:v>3.005742549896</c:v>
                </c:pt>
                <c:pt idx="20550">
                  <c:v>3.0060701370239999</c:v>
                </c:pt>
                <c:pt idx="20551">
                  <c:v>3.0062975883480001</c:v>
                </c:pt>
                <c:pt idx="20552">
                  <c:v>3.0065648555759998</c:v>
                </c:pt>
                <c:pt idx="20553">
                  <c:v>3.0066521167759999</c:v>
                </c:pt>
                <c:pt idx="20554">
                  <c:v>3.0067305564879998</c:v>
                </c:pt>
                <c:pt idx="20555">
                  <c:v>3.0067844390870002</c:v>
                </c:pt>
                <c:pt idx="20556">
                  <c:v>3.0068962574009999</c:v>
                </c:pt>
                <c:pt idx="20557">
                  <c:v>3.007027626038</c:v>
                </c:pt>
                <c:pt idx="20558">
                  <c:v>3.0071084499360001</c:v>
                </c:pt>
                <c:pt idx="20559">
                  <c:v>3.0072536468509998</c:v>
                </c:pt>
                <c:pt idx="20560">
                  <c:v>3.0074648857119999</c:v>
                </c:pt>
                <c:pt idx="20561">
                  <c:v>3.0075862407680001</c:v>
                </c:pt>
                <c:pt idx="20562">
                  <c:v>3.0076637268069999</c:v>
                </c:pt>
                <c:pt idx="20563">
                  <c:v>3.007915496826</c:v>
                </c:pt>
                <c:pt idx="20564">
                  <c:v>3.007983207703</c:v>
                </c:pt>
                <c:pt idx="20565">
                  <c:v>3.0080657005310001</c:v>
                </c:pt>
                <c:pt idx="20566">
                  <c:v>3.0081632137300001</c:v>
                </c:pt>
                <c:pt idx="20567">
                  <c:v>3.0083308219910001</c:v>
                </c:pt>
                <c:pt idx="20568">
                  <c:v>3.0085418224330001</c:v>
                </c:pt>
                <c:pt idx="20569">
                  <c:v>3.0087890625</c:v>
                </c:pt>
                <c:pt idx="20570">
                  <c:v>3.0088870525360001</c:v>
                </c:pt>
                <c:pt idx="20571">
                  <c:v>3.0092577934269999</c:v>
                </c:pt>
                <c:pt idx="20572">
                  <c:v>3.009666204453</c:v>
                </c:pt>
                <c:pt idx="20573">
                  <c:v>3.0100474357599998</c:v>
                </c:pt>
                <c:pt idx="20574">
                  <c:v>3.0101435184479999</c:v>
                </c:pt>
                <c:pt idx="20575">
                  <c:v>3.010243654251</c:v>
                </c:pt>
                <c:pt idx="20576">
                  <c:v>3.0103478431699999</c:v>
                </c:pt>
                <c:pt idx="20577">
                  <c:v>3.0104467868799998</c:v>
                </c:pt>
                <c:pt idx="20578">
                  <c:v>3.010595560074</c:v>
                </c:pt>
                <c:pt idx="20579">
                  <c:v>3.0106937885280001</c:v>
                </c:pt>
                <c:pt idx="20580">
                  <c:v>3.0107967853550002</c:v>
                </c:pt>
                <c:pt idx="20581">
                  <c:v>3.0108971595759999</c:v>
                </c:pt>
                <c:pt idx="20582">
                  <c:v>3.0109980106349998</c:v>
                </c:pt>
                <c:pt idx="20583">
                  <c:v>3.0111010074619999</c:v>
                </c:pt>
                <c:pt idx="20584">
                  <c:v>3.0112342834470001</c:v>
                </c:pt>
                <c:pt idx="20585">
                  <c:v>3.0115261077879998</c:v>
                </c:pt>
                <c:pt idx="20586">
                  <c:v>3.0118696689609998</c:v>
                </c:pt>
                <c:pt idx="20587">
                  <c:v>3.012212514877</c:v>
                </c:pt>
                <c:pt idx="20588">
                  <c:v>3.012390375137</c:v>
                </c:pt>
                <c:pt idx="20589">
                  <c:v>3.0125284194950002</c:v>
                </c:pt>
                <c:pt idx="20590">
                  <c:v>3.0126543045040002</c:v>
                </c:pt>
                <c:pt idx="20591">
                  <c:v>3.0127313137049998</c:v>
                </c:pt>
                <c:pt idx="20592">
                  <c:v>3.0128326416019999</c:v>
                </c:pt>
                <c:pt idx="20593">
                  <c:v>3.0129199028019999</c:v>
                </c:pt>
                <c:pt idx="20594">
                  <c:v>3.0130078792570001</c:v>
                </c:pt>
                <c:pt idx="20595">
                  <c:v>3.0131316185000001</c:v>
                </c:pt>
                <c:pt idx="20596">
                  <c:v>3.0132503509520001</c:v>
                </c:pt>
                <c:pt idx="20597">
                  <c:v>3.0133779048920002</c:v>
                </c:pt>
                <c:pt idx="20598">
                  <c:v>3.0134484767909999</c:v>
                </c:pt>
                <c:pt idx="20599">
                  <c:v>3.0134735107420001</c:v>
                </c:pt>
                <c:pt idx="20600">
                  <c:v>3.01353764534</c:v>
                </c:pt>
                <c:pt idx="20601">
                  <c:v>3.0136287212370001</c:v>
                </c:pt>
                <c:pt idx="20602">
                  <c:v>3.013753890991</c:v>
                </c:pt>
                <c:pt idx="20603">
                  <c:v>3.013991117477</c:v>
                </c:pt>
                <c:pt idx="20604">
                  <c:v>3.0141174793240002</c:v>
                </c:pt>
                <c:pt idx="20605">
                  <c:v>3.0142061710360002</c:v>
                </c:pt>
                <c:pt idx="20606">
                  <c:v>3.0142984390260001</c:v>
                </c:pt>
                <c:pt idx="20607">
                  <c:v>3.014390230179</c:v>
                </c:pt>
                <c:pt idx="20608">
                  <c:v>3.0144832134250001</c:v>
                </c:pt>
                <c:pt idx="20609">
                  <c:v>3.014611721039</c:v>
                </c:pt>
                <c:pt idx="20610">
                  <c:v>3.0149893760680002</c:v>
                </c:pt>
                <c:pt idx="20611">
                  <c:v>3.0153572559359998</c:v>
                </c:pt>
                <c:pt idx="20612">
                  <c:v>3.0157177448270001</c:v>
                </c:pt>
                <c:pt idx="20613">
                  <c:v>3.0160942077640001</c:v>
                </c:pt>
                <c:pt idx="20614">
                  <c:v>3.0164294242860001</c:v>
                </c:pt>
                <c:pt idx="20615">
                  <c:v>3.0167884826660001</c:v>
                </c:pt>
                <c:pt idx="20616">
                  <c:v>3.0169441699980002</c:v>
                </c:pt>
                <c:pt idx="20617">
                  <c:v>3.0170364379880001</c:v>
                </c:pt>
                <c:pt idx="20618">
                  <c:v>3.0171806812290001</c:v>
                </c:pt>
                <c:pt idx="20619">
                  <c:v>3.0173599719999999</c:v>
                </c:pt>
                <c:pt idx="20620">
                  <c:v>3.0175528526309998</c:v>
                </c:pt>
                <c:pt idx="20621">
                  <c:v>3.0178852081300001</c:v>
                </c:pt>
                <c:pt idx="20622">
                  <c:v>3.0180110931400002</c:v>
                </c:pt>
                <c:pt idx="20623">
                  <c:v>3.0181035995480001</c:v>
                </c:pt>
                <c:pt idx="20624">
                  <c:v>3.0181958675380001</c:v>
                </c:pt>
                <c:pt idx="20625">
                  <c:v>3.01824426651</c:v>
                </c:pt>
                <c:pt idx="20626">
                  <c:v>3.0183343887329999</c:v>
                </c:pt>
                <c:pt idx="20627">
                  <c:v>3.01842045784</c:v>
                </c:pt>
                <c:pt idx="20628">
                  <c:v>3.0185410976410001</c:v>
                </c:pt>
                <c:pt idx="20629">
                  <c:v>3.018701314926</c:v>
                </c:pt>
                <c:pt idx="20630">
                  <c:v>3.0188190937039998</c:v>
                </c:pt>
                <c:pt idx="20631">
                  <c:v>3.018941879272</c:v>
                </c:pt>
                <c:pt idx="20632">
                  <c:v>3.019027233124</c:v>
                </c:pt>
                <c:pt idx="20633">
                  <c:v>3.0191202163700002</c:v>
                </c:pt>
                <c:pt idx="20634">
                  <c:v>3.0192055702210001</c:v>
                </c:pt>
                <c:pt idx="20635">
                  <c:v>3.0192868709559999</c:v>
                </c:pt>
                <c:pt idx="20636">
                  <c:v>3.019452810287</c:v>
                </c:pt>
                <c:pt idx="20637">
                  <c:v>3.019702196121</c:v>
                </c:pt>
                <c:pt idx="20638">
                  <c:v>3.0198009014129998</c:v>
                </c:pt>
                <c:pt idx="20639">
                  <c:v>3.0198545455930002</c:v>
                </c:pt>
                <c:pt idx="20640">
                  <c:v>3.019958496094</c:v>
                </c:pt>
                <c:pt idx="20641">
                  <c:v>3.0200905799869999</c:v>
                </c:pt>
                <c:pt idx="20642">
                  <c:v>3.0202276706700002</c:v>
                </c:pt>
                <c:pt idx="20643">
                  <c:v>3.0203135013579998</c:v>
                </c:pt>
                <c:pt idx="20644">
                  <c:v>3.020453929901</c:v>
                </c:pt>
                <c:pt idx="20645">
                  <c:v>3.0205805301669999</c:v>
                </c:pt>
                <c:pt idx="20646">
                  <c:v>3.020678758621</c:v>
                </c:pt>
                <c:pt idx="20647">
                  <c:v>3.020746469498</c:v>
                </c:pt>
                <c:pt idx="20648">
                  <c:v>3.02099442482</c:v>
                </c:pt>
                <c:pt idx="20649">
                  <c:v>3.0212290287019998</c:v>
                </c:pt>
                <c:pt idx="20650">
                  <c:v>3.021365880966</c:v>
                </c:pt>
                <c:pt idx="20651">
                  <c:v>3.0214438438419999</c:v>
                </c:pt>
                <c:pt idx="20652">
                  <c:v>3.0215756893160002</c:v>
                </c:pt>
                <c:pt idx="20653">
                  <c:v>3.021651983261</c:v>
                </c:pt>
                <c:pt idx="20654">
                  <c:v>3.021848917007</c:v>
                </c:pt>
                <c:pt idx="20655">
                  <c:v>3.0222117900850001</c:v>
                </c:pt>
                <c:pt idx="20656">
                  <c:v>3.0223693847659998</c:v>
                </c:pt>
                <c:pt idx="20657">
                  <c:v>3.0224804878230001</c:v>
                </c:pt>
                <c:pt idx="20658">
                  <c:v>3.0226621627810002</c:v>
                </c:pt>
                <c:pt idx="20659">
                  <c:v>3.0228145122529999</c:v>
                </c:pt>
                <c:pt idx="20660">
                  <c:v>3.0229659080509999</c:v>
                </c:pt>
                <c:pt idx="20661">
                  <c:v>3.0231752395629998</c:v>
                </c:pt>
                <c:pt idx="20662">
                  <c:v>3.0233821868900002</c:v>
                </c:pt>
                <c:pt idx="20663">
                  <c:v>3.0234560966489998</c:v>
                </c:pt>
                <c:pt idx="20664">
                  <c:v>3.0235726833340002</c:v>
                </c:pt>
                <c:pt idx="20665">
                  <c:v>3.0236253738399999</c:v>
                </c:pt>
                <c:pt idx="20666">
                  <c:v>3.0237708091740001</c:v>
                </c:pt>
                <c:pt idx="20667">
                  <c:v>3.0241131782530002</c:v>
                </c:pt>
                <c:pt idx="20668">
                  <c:v>3.02427983284</c:v>
                </c:pt>
                <c:pt idx="20669">
                  <c:v>3.0243360996250002</c:v>
                </c:pt>
                <c:pt idx="20670">
                  <c:v>3.0243949890140001</c:v>
                </c:pt>
                <c:pt idx="20671">
                  <c:v>3.0244567394259998</c:v>
                </c:pt>
                <c:pt idx="20672">
                  <c:v>3.0245206356050001</c:v>
                </c:pt>
                <c:pt idx="20673">
                  <c:v>3.0245800018310001</c:v>
                </c:pt>
                <c:pt idx="20674">
                  <c:v>3.0246381759640002</c:v>
                </c:pt>
                <c:pt idx="20675">
                  <c:v>3.024701833725</c:v>
                </c:pt>
                <c:pt idx="20676">
                  <c:v>3.0247659683229999</c:v>
                </c:pt>
                <c:pt idx="20677">
                  <c:v>3.0248262882230001</c:v>
                </c:pt>
                <c:pt idx="20678">
                  <c:v>3.024879693985</c:v>
                </c:pt>
                <c:pt idx="20679">
                  <c:v>3.0249743461610001</c:v>
                </c:pt>
                <c:pt idx="20680">
                  <c:v>3.0251419544220002</c:v>
                </c:pt>
                <c:pt idx="20681">
                  <c:v>3.0255045890810002</c:v>
                </c:pt>
                <c:pt idx="20682">
                  <c:v>3.025851011276</c:v>
                </c:pt>
                <c:pt idx="20683">
                  <c:v>3.0262355804440002</c:v>
                </c:pt>
                <c:pt idx="20684">
                  <c:v>3.026447534561</c:v>
                </c:pt>
                <c:pt idx="20685">
                  <c:v>3.0265774726869998</c:v>
                </c:pt>
                <c:pt idx="20686">
                  <c:v>3.0269315242769999</c:v>
                </c:pt>
                <c:pt idx="20687">
                  <c:v>3.027292966843</c:v>
                </c:pt>
                <c:pt idx="20688">
                  <c:v>3.027488470078</c:v>
                </c:pt>
                <c:pt idx="20689">
                  <c:v>3.027760267258</c:v>
                </c:pt>
                <c:pt idx="20690">
                  <c:v>3.0280652046199998</c:v>
                </c:pt>
                <c:pt idx="20691">
                  <c:v>3.0282049179079999</c:v>
                </c:pt>
                <c:pt idx="20692">
                  <c:v>3.0283491611479998</c:v>
                </c:pt>
                <c:pt idx="20693">
                  <c:v>3.0286531448359999</c:v>
                </c:pt>
                <c:pt idx="20694">
                  <c:v>3.0287885665890002</c:v>
                </c:pt>
                <c:pt idx="20695">
                  <c:v>3.02907538414</c:v>
                </c:pt>
                <c:pt idx="20696">
                  <c:v>3.0292890071869998</c:v>
                </c:pt>
                <c:pt idx="20697">
                  <c:v>3.0293681621549999</c:v>
                </c:pt>
                <c:pt idx="20698">
                  <c:v>3.0294680595400001</c:v>
                </c:pt>
                <c:pt idx="20699">
                  <c:v>3.0296308994290002</c:v>
                </c:pt>
                <c:pt idx="20700">
                  <c:v>3.029912233353</c:v>
                </c:pt>
                <c:pt idx="20701">
                  <c:v>3.0301163196559999</c:v>
                </c:pt>
                <c:pt idx="20702">
                  <c:v>3.0302674770359999</c:v>
                </c:pt>
                <c:pt idx="20703">
                  <c:v>3.030626058578</c:v>
                </c:pt>
                <c:pt idx="20704">
                  <c:v>3.0309557914730001</c:v>
                </c:pt>
                <c:pt idx="20705">
                  <c:v>3.031239509583</c:v>
                </c:pt>
                <c:pt idx="20706">
                  <c:v>3.0313274860380002</c:v>
                </c:pt>
                <c:pt idx="20707">
                  <c:v>3.0314722061160002</c:v>
                </c:pt>
                <c:pt idx="20708">
                  <c:v>3.031774759293</c:v>
                </c:pt>
                <c:pt idx="20709">
                  <c:v>3.0318698883059998</c:v>
                </c:pt>
                <c:pt idx="20710">
                  <c:v>3.032019138336</c:v>
                </c:pt>
                <c:pt idx="20711">
                  <c:v>3.0321369171139998</c:v>
                </c:pt>
                <c:pt idx="20712">
                  <c:v>3.032258033752</c:v>
                </c:pt>
                <c:pt idx="20713">
                  <c:v>3.032343626022</c:v>
                </c:pt>
                <c:pt idx="20714">
                  <c:v>3.0324246883389998</c:v>
                </c:pt>
                <c:pt idx="20715">
                  <c:v>3.0326373577119998</c:v>
                </c:pt>
                <c:pt idx="20716">
                  <c:v>3.0327579975129999</c:v>
                </c:pt>
                <c:pt idx="20717">
                  <c:v>3.03284740448</c:v>
                </c:pt>
                <c:pt idx="20718">
                  <c:v>3.0329320430759998</c:v>
                </c:pt>
                <c:pt idx="20719">
                  <c:v>3.033020019531</c:v>
                </c:pt>
                <c:pt idx="20720">
                  <c:v>3.0331025123600002</c:v>
                </c:pt>
                <c:pt idx="20721">
                  <c:v>3.0332958698270001</c:v>
                </c:pt>
                <c:pt idx="20722">
                  <c:v>3.0334906578059999</c:v>
                </c:pt>
                <c:pt idx="20723">
                  <c:v>3.0336091518399999</c:v>
                </c:pt>
                <c:pt idx="20724">
                  <c:v>3.03369474411</c:v>
                </c:pt>
                <c:pt idx="20725">
                  <c:v>3.0337746143339999</c:v>
                </c:pt>
                <c:pt idx="20726">
                  <c:v>3.0339438915249999</c:v>
                </c:pt>
                <c:pt idx="20727">
                  <c:v>3.0340569019319998</c:v>
                </c:pt>
                <c:pt idx="20728">
                  <c:v>3.0343813896179999</c:v>
                </c:pt>
                <c:pt idx="20729">
                  <c:v>3.0346126556400002</c:v>
                </c:pt>
                <c:pt idx="20730">
                  <c:v>3.0348622798920002</c:v>
                </c:pt>
                <c:pt idx="20731">
                  <c:v>3.0351738929750001</c:v>
                </c:pt>
                <c:pt idx="20732">
                  <c:v>3.0354812145230001</c:v>
                </c:pt>
                <c:pt idx="20733">
                  <c:v>3.0356333255769998</c:v>
                </c:pt>
                <c:pt idx="20734">
                  <c:v>3.0357434749599999</c:v>
                </c:pt>
                <c:pt idx="20735">
                  <c:v>3.036049365997</c:v>
                </c:pt>
                <c:pt idx="20736">
                  <c:v>3.036183595657</c:v>
                </c:pt>
                <c:pt idx="20737">
                  <c:v>3.0363204479219998</c:v>
                </c:pt>
                <c:pt idx="20738">
                  <c:v>3.0364284515379998</c:v>
                </c:pt>
                <c:pt idx="20739">
                  <c:v>3.0364842414859998</c:v>
                </c:pt>
                <c:pt idx="20740">
                  <c:v>3.0365867614750002</c:v>
                </c:pt>
                <c:pt idx="20741">
                  <c:v>3.0366406440730001</c:v>
                </c:pt>
                <c:pt idx="20742">
                  <c:v>3.036759138107</c:v>
                </c:pt>
                <c:pt idx="20743">
                  <c:v>3.0368471145629998</c:v>
                </c:pt>
                <c:pt idx="20744">
                  <c:v>3.0369040966030001</c:v>
                </c:pt>
                <c:pt idx="20745">
                  <c:v>3.0370299816130002</c:v>
                </c:pt>
                <c:pt idx="20746">
                  <c:v>3.0372188091279999</c:v>
                </c:pt>
                <c:pt idx="20747">
                  <c:v>3.0372729301449999</c:v>
                </c:pt>
                <c:pt idx="20748">
                  <c:v>3.0374803543089999</c:v>
                </c:pt>
                <c:pt idx="20749">
                  <c:v>3.0377559661869999</c:v>
                </c:pt>
                <c:pt idx="20750">
                  <c:v>3.038117408752</c:v>
                </c:pt>
                <c:pt idx="20751">
                  <c:v>3.0384910106660001</c:v>
                </c:pt>
                <c:pt idx="20752">
                  <c:v>3.0385801792140001</c:v>
                </c:pt>
                <c:pt idx="20753">
                  <c:v>3.0386338233950001</c:v>
                </c:pt>
                <c:pt idx="20754">
                  <c:v>3.0386877059940001</c:v>
                </c:pt>
                <c:pt idx="20755">
                  <c:v>3.0387454032900001</c:v>
                </c:pt>
                <c:pt idx="20756">
                  <c:v>3.038801193237</c:v>
                </c:pt>
                <c:pt idx="20757">
                  <c:v>3.0388605594640001</c:v>
                </c:pt>
                <c:pt idx="20758">
                  <c:v>3.0389199256900001</c:v>
                </c:pt>
                <c:pt idx="20759">
                  <c:v>3.038969993591</c:v>
                </c:pt>
                <c:pt idx="20760">
                  <c:v>3.039022445679</c:v>
                </c:pt>
                <c:pt idx="20761">
                  <c:v>3.0391209125519998</c:v>
                </c:pt>
                <c:pt idx="20762">
                  <c:v>3.0392138957979999</c:v>
                </c:pt>
                <c:pt idx="20763">
                  <c:v>3.0393040180209998</c:v>
                </c:pt>
                <c:pt idx="20764">
                  <c:v>3.0394394397740001</c:v>
                </c:pt>
                <c:pt idx="20765">
                  <c:v>3.0395312309269999</c:v>
                </c:pt>
                <c:pt idx="20766">
                  <c:v>3.0396668910979998</c:v>
                </c:pt>
                <c:pt idx="20767">
                  <c:v>3.0397956371310002</c:v>
                </c:pt>
                <c:pt idx="20768">
                  <c:v>3.0401730537409999</c:v>
                </c:pt>
                <c:pt idx="20769">
                  <c:v>3.0403571128850002</c:v>
                </c:pt>
                <c:pt idx="20770">
                  <c:v>3.0405156612400002</c:v>
                </c:pt>
                <c:pt idx="20771">
                  <c:v>3.0408420562740002</c:v>
                </c:pt>
                <c:pt idx="20772">
                  <c:v>3.0411558151250002</c:v>
                </c:pt>
                <c:pt idx="20773">
                  <c:v>3.0414373874659999</c:v>
                </c:pt>
                <c:pt idx="20774">
                  <c:v>3.0416185855869999</c:v>
                </c:pt>
                <c:pt idx="20775">
                  <c:v>3.0417327880860001</c:v>
                </c:pt>
                <c:pt idx="20776">
                  <c:v>3.041786193848</c:v>
                </c:pt>
                <c:pt idx="20777">
                  <c:v>3.041924238205</c:v>
                </c:pt>
                <c:pt idx="20778">
                  <c:v>3.0420339107509999</c:v>
                </c:pt>
                <c:pt idx="20779">
                  <c:v>3.0421843528750001</c:v>
                </c:pt>
                <c:pt idx="20780">
                  <c:v>3.0423667430879999</c:v>
                </c:pt>
                <c:pt idx="20781">
                  <c:v>3.042452573776</c:v>
                </c:pt>
                <c:pt idx="20782">
                  <c:v>3.0425441265109998</c:v>
                </c:pt>
                <c:pt idx="20783">
                  <c:v>3.0426378250120001</c:v>
                </c:pt>
                <c:pt idx="20784">
                  <c:v>3.0427296161649999</c:v>
                </c:pt>
                <c:pt idx="20785">
                  <c:v>3.0428836345670001</c:v>
                </c:pt>
                <c:pt idx="20786">
                  <c:v>3.0431056022640002</c:v>
                </c:pt>
                <c:pt idx="20787">
                  <c:v>3.0434575080870001</c:v>
                </c:pt>
                <c:pt idx="20788">
                  <c:v>3.0436108112340001</c:v>
                </c:pt>
                <c:pt idx="20789">
                  <c:v>3.043737649918</c:v>
                </c:pt>
                <c:pt idx="20790">
                  <c:v>3.0438194274899999</c:v>
                </c:pt>
                <c:pt idx="20791">
                  <c:v>3.0440077781679999</c:v>
                </c:pt>
                <c:pt idx="20792">
                  <c:v>3.0442776679989998</c:v>
                </c:pt>
                <c:pt idx="20793">
                  <c:v>3.0445485115049999</c:v>
                </c:pt>
                <c:pt idx="20794">
                  <c:v>3.0446710586550001</c:v>
                </c:pt>
                <c:pt idx="20795">
                  <c:v>3.044827461243</c:v>
                </c:pt>
                <c:pt idx="20796">
                  <c:v>3.04496884346</c:v>
                </c:pt>
                <c:pt idx="20797">
                  <c:v>3.0450959205629999</c:v>
                </c:pt>
                <c:pt idx="20798">
                  <c:v>3.04536318779</c:v>
                </c:pt>
                <c:pt idx="20799">
                  <c:v>3.0455031394960002</c:v>
                </c:pt>
                <c:pt idx="20800">
                  <c:v>3.045577764511</c:v>
                </c:pt>
                <c:pt idx="20801">
                  <c:v>3.045694112778</c:v>
                </c:pt>
                <c:pt idx="20802">
                  <c:v>3.045776367188</c:v>
                </c:pt>
                <c:pt idx="20803">
                  <c:v>3.0459389686580001</c:v>
                </c:pt>
                <c:pt idx="20804">
                  <c:v>3.0462846755980002</c:v>
                </c:pt>
                <c:pt idx="20805">
                  <c:v>3.0464923381809998</c:v>
                </c:pt>
                <c:pt idx="20806">
                  <c:v>3.0466859340669998</c:v>
                </c:pt>
                <c:pt idx="20807">
                  <c:v>3.0468380451199999</c:v>
                </c:pt>
                <c:pt idx="20808">
                  <c:v>3.0470046997070002</c:v>
                </c:pt>
                <c:pt idx="20809">
                  <c:v>3.0471057891850002</c:v>
                </c:pt>
                <c:pt idx="20810">
                  <c:v>3.0471353530880001</c:v>
                </c:pt>
                <c:pt idx="20811">
                  <c:v>3.0471382141109999</c:v>
                </c:pt>
                <c:pt idx="20812">
                  <c:v>3.0471372604370002</c:v>
                </c:pt>
                <c:pt idx="20813">
                  <c:v>3.0471687316890002</c:v>
                </c:pt>
                <c:pt idx="20814">
                  <c:v>3.047488689423</c:v>
                </c:pt>
                <c:pt idx="20815">
                  <c:v>3.047682523727</c:v>
                </c:pt>
                <c:pt idx="20816">
                  <c:v>3.0478222370150001</c:v>
                </c:pt>
                <c:pt idx="20817">
                  <c:v>3.0480585098269999</c:v>
                </c:pt>
                <c:pt idx="20818">
                  <c:v>3.0482149124150002</c:v>
                </c:pt>
                <c:pt idx="20819">
                  <c:v>3.0483214855190002</c:v>
                </c:pt>
                <c:pt idx="20820">
                  <c:v>3.0484242439270002</c:v>
                </c:pt>
                <c:pt idx="20821">
                  <c:v>3.0485250949860001</c:v>
                </c:pt>
                <c:pt idx="20822">
                  <c:v>3.0486209392550001</c:v>
                </c:pt>
                <c:pt idx="20823">
                  <c:v>3.0488693714139998</c:v>
                </c:pt>
                <c:pt idx="20824">
                  <c:v>3.0490822792049999</c:v>
                </c:pt>
                <c:pt idx="20825">
                  <c:v>3.0491869449619999</c:v>
                </c:pt>
                <c:pt idx="20826">
                  <c:v>3.0492875576020002</c:v>
                </c:pt>
                <c:pt idx="20827">
                  <c:v>3.0493874549869999</c:v>
                </c:pt>
                <c:pt idx="20828">
                  <c:v>3.0494372844700002</c:v>
                </c:pt>
                <c:pt idx="20829">
                  <c:v>3.0495316982270002</c:v>
                </c:pt>
                <c:pt idx="20830">
                  <c:v>3.049653053284</c:v>
                </c:pt>
                <c:pt idx="20831">
                  <c:v>3.0498018264770002</c:v>
                </c:pt>
                <c:pt idx="20832">
                  <c:v>3.0501379966740001</c:v>
                </c:pt>
                <c:pt idx="20833">
                  <c:v>3.0504124164580002</c:v>
                </c:pt>
                <c:pt idx="20834">
                  <c:v>3.0507295131680001</c:v>
                </c:pt>
                <c:pt idx="20835">
                  <c:v>3.0509412288669999</c:v>
                </c:pt>
                <c:pt idx="20836">
                  <c:v>3.0510501861570001</c:v>
                </c:pt>
                <c:pt idx="20837">
                  <c:v>3.0511391162870001</c:v>
                </c:pt>
                <c:pt idx="20838">
                  <c:v>3.0512290000919999</c:v>
                </c:pt>
                <c:pt idx="20839">
                  <c:v>3.0514256954190002</c:v>
                </c:pt>
                <c:pt idx="20840">
                  <c:v>3.0516796112060001</c:v>
                </c:pt>
                <c:pt idx="20841">
                  <c:v>3.051768064499</c:v>
                </c:pt>
                <c:pt idx="20842">
                  <c:v>3.0519349575039998</c:v>
                </c:pt>
                <c:pt idx="20843">
                  <c:v>3.052064657211</c:v>
                </c:pt>
                <c:pt idx="20844">
                  <c:v>3.052141427994</c:v>
                </c:pt>
                <c:pt idx="20845">
                  <c:v>3.05224442482</c:v>
                </c:pt>
                <c:pt idx="20846">
                  <c:v>3.0525138378140002</c:v>
                </c:pt>
                <c:pt idx="20847">
                  <c:v>3.0527698993680001</c:v>
                </c:pt>
                <c:pt idx="20848">
                  <c:v>3.052845954895</c:v>
                </c:pt>
                <c:pt idx="20849">
                  <c:v>3.052966356277</c:v>
                </c:pt>
                <c:pt idx="20850">
                  <c:v>3.0532457828520001</c:v>
                </c:pt>
                <c:pt idx="20851">
                  <c:v>3.0533599853519999</c:v>
                </c:pt>
                <c:pt idx="20852">
                  <c:v>3.0534398555759998</c:v>
                </c:pt>
                <c:pt idx="20853">
                  <c:v>3.0535230636600001</c:v>
                </c:pt>
                <c:pt idx="20854">
                  <c:v>3.053655147552</c:v>
                </c:pt>
                <c:pt idx="20855">
                  <c:v>3.0537748336789998</c:v>
                </c:pt>
                <c:pt idx="20856">
                  <c:v>3.053965568542</c:v>
                </c:pt>
                <c:pt idx="20857">
                  <c:v>3.054291725159</c:v>
                </c:pt>
                <c:pt idx="20858">
                  <c:v>3.0544979572300002</c:v>
                </c:pt>
                <c:pt idx="20859">
                  <c:v>3.0547261238100001</c:v>
                </c:pt>
                <c:pt idx="20860">
                  <c:v>3.055050134659</c:v>
                </c:pt>
                <c:pt idx="20861">
                  <c:v>3.0553593635560001</c:v>
                </c:pt>
                <c:pt idx="20862">
                  <c:v>3.0555047988889998</c:v>
                </c:pt>
                <c:pt idx="20863">
                  <c:v>3.055580615997</c:v>
                </c:pt>
                <c:pt idx="20864">
                  <c:v>3.0556559562680001</c:v>
                </c:pt>
                <c:pt idx="20865">
                  <c:v>3.0559835433960001</c:v>
                </c:pt>
                <c:pt idx="20866">
                  <c:v>3.0561306476590002</c:v>
                </c:pt>
                <c:pt idx="20867">
                  <c:v>3.0562076568599998</c:v>
                </c:pt>
                <c:pt idx="20868">
                  <c:v>3.0563297271729999</c:v>
                </c:pt>
                <c:pt idx="20869">
                  <c:v>3.056476593018</c:v>
                </c:pt>
                <c:pt idx="20870">
                  <c:v>3.0567073822020001</c:v>
                </c:pt>
                <c:pt idx="20871">
                  <c:v>3.0568404197689998</c:v>
                </c:pt>
                <c:pt idx="20872">
                  <c:v>3.0569171905519998</c:v>
                </c:pt>
                <c:pt idx="20873">
                  <c:v>3.057055473328</c:v>
                </c:pt>
                <c:pt idx="20874">
                  <c:v>3.0573856830600001</c:v>
                </c:pt>
                <c:pt idx="20875">
                  <c:v>3.0577001571659999</c:v>
                </c:pt>
                <c:pt idx="20876">
                  <c:v>3.0580558776859998</c:v>
                </c:pt>
                <c:pt idx="20877">
                  <c:v>3.0582480430599999</c:v>
                </c:pt>
                <c:pt idx="20878">
                  <c:v>3.0584464073180002</c:v>
                </c:pt>
                <c:pt idx="20879">
                  <c:v>3.0587458610530001</c:v>
                </c:pt>
                <c:pt idx="20880">
                  <c:v>3.0590789318080001</c:v>
                </c:pt>
                <c:pt idx="20881">
                  <c:v>3.0592050552369998</c:v>
                </c:pt>
                <c:pt idx="20882">
                  <c:v>3.0593631267550001</c:v>
                </c:pt>
                <c:pt idx="20883">
                  <c:v>3.059589624405</c:v>
                </c:pt>
                <c:pt idx="20884">
                  <c:v>3.0596833229059999</c:v>
                </c:pt>
                <c:pt idx="20885">
                  <c:v>3.059731006622</c:v>
                </c:pt>
                <c:pt idx="20886">
                  <c:v>3.059823036194</c:v>
                </c:pt>
                <c:pt idx="20887">
                  <c:v>3.0599184036249998</c:v>
                </c:pt>
                <c:pt idx="20888">
                  <c:v>3.0600016117100002</c:v>
                </c:pt>
                <c:pt idx="20889">
                  <c:v>3.0602195262910001</c:v>
                </c:pt>
                <c:pt idx="20890">
                  <c:v>3.0603346824650002</c:v>
                </c:pt>
                <c:pt idx="20891">
                  <c:v>3.060407161713</c:v>
                </c:pt>
                <c:pt idx="20892">
                  <c:v>3.0605566501619998</c:v>
                </c:pt>
                <c:pt idx="20893">
                  <c:v>3.0608456134800002</c:v>
                </c:pt>
                <c:pt idx="20894">
                  <c:v>3.060960292816</c:v>
                </c:pt>
                <c:pt idx="20895">
                  <c:v>3.0611205101009999</c:v>
                </c:pt>
                <c:pt idx="20896">
                  <c:v>3.0613441467290001</c:v>
                </c:pt>
                <c:pt idx="20897">
                  <c:v>3.0616354942320001</c:v>
                </c:pt>
                <c:pt idx="20898">
                  <c:v>3.0619215965270001</c:v>
                </c:pt>
                <c:pt idx="20899">
                  <c:v>3.0620596408840002</c:v>
                </c:pt>
                <c:pt idx="20900">
                  <c:v>3.062257528305</c:v>
                </c:pt>
                <c:pt idx="20901">
                  <c:v>3.0624220371250002</c:v>
                </c:pt>
                <c:pt idx="20902">
                  <c:v>3.0627207756039998</c:v>
                </c:pt>
                <c:pt idx="20903">
                  <c:v>3.0630044937130001</c:v>
                </c:pt>
                <c:pt idx="20904">
                  <c:v>3.0630519390109998</c:v>
                </c:pt>
                <c:pt idx="20905">
                  <c:v>3.0631012916559999</c:v>
                </c:pt>
                <c:pt idx="20906">
                  <c:v>3.063148736954</c:v>
                </c:pt>
                <c:pt idx="20907">
                  <c:v>3.0632505416870002</c:v>
                </c:pt>
                <c:pt idx="20908">
                  <c:v>3.0633006095890001</c:v>
                </c:pt>
                <c:pt idx="20909">
                  <c:v>3.0633523464199999</c:v>
                </c:pt>
                <c:pt idx="20910">
                  <c:v>3.0634038448330001</c:v>
                </c:pt>
                <c:pt idx="20911">
                  <c:v>3.0634529590609998</c:v>
                </c:pt>
                <c:pt idx="20912">
                  <c:v>3.0636165142060001</c:v>
                </c:pt>
                <c:pt idx="20913">
                  <c:v>3.063959360123</c:v>
                </c:pt>
                <c:pt idx="20914">
                  <c:v>3.064249038696</c:v>
                </c:pt>
                <c:pt idx="20915">
                  <c:v>3.064397335052</c:v>
                </c:pt>
                <c:pt idx="20916">
                  <c:v>3.0647387504579999</c:v>
                </c:pt>
                <c:pt idx="20917">
                  <c:v>3.0649113655089999</c:v>
                </c:pt>
                <c:pt idx="20918">
                  <c:v>3.064993619919</c:v>
                </c:pt>
                <c:pt idx="20919">
                  <c:v>3.0652093887329999</c:v>
                </c:pt>
                <c:pt idx="20920">
                  <c:v>3.0655355453489999</c:v>
                </c:pt>
                <c:pt idx="20921">
                  <c:v>3.0658128261569999</c:v>
                </c:pt>
                <c:pt idx="20922">
                  <c:v>3.0660324096679998</c:v>
                </c:pt>
                <c:pt idx="20923">
                  <c:v>3.066376686096</c:v>
                </c:pt>
                <c:pt idx="20924">
                  <c:v>3.0664887428280001</c:v>
                </c:pt>
                <c:pt idx="20925">
                  <c:v>3.0666031837459999</c:v>
                </c:pt>
                <c:pt idx="20926">
                  <c:v>3.0666792392729998</c:v>
                </c:pt>
                <c:pt idx="20927">
                  <c:v>3.0670230388639999</c:v>
                </c:pt>
                <c:pt idx="20928">
                  <c:v>3.0671799182889998</c:v>
                </c:pt>
                <c:pt idx="20929">
                  <c:v>3.067489147186</c:v>
                </c:pt>
                <c:pt idx="20930">
                  <c:v>3.0676918029790001</c:v>
                </c:pt>
                <c:pt idx="20931">
                  <c:v>3.0678935050959999</c:v>
                </c:pt>
                <c:pt idx="20932">
                  <c:v>3.0681753158570002</c:v>
                </c:pt>
                <c:pt idx="20933">
                  <c:v>3.0684962272640002</c:v>
                </c:pt>
                <c:pt idx="20934">
                  <c:v>3.0687875747679998</c:v>
                </c:pt>
                <c:pt idx="20935">
                  <c:v>3.069091796875</c:v>
                </c:pt>
                <c:pt idx="20936">
                  <c:v>3.069382667542</c:v>
                </c:pt>
                <c:pt idx="20937">
                  <c:v>3.0695095062259998</c:v>
                </c:pt>
                <c:pt idx="20938">
                  <c:v>3.0696599483489999</c:v>
                </c:pt>
                <c:pt idx="20939">
                  <c:v>3.0699684619899998</c:v>
                </c:pt>
                <c:pt idx="20940">
                  <c:v>3.0700793266300002</c:v>
                </c:pt>
                <c:pt idx="20941">
                  <c:v>3.070195674896</c:v>
                </c:pt>
                <c:pt idx="20942">
                  <c:v>3.0704753398900002</c:v>
                </c:pt>
                <c:pt idx="20943">
                  <c:v>3.0705983638759999</c:v>
                </c:pt>
                <c:pt idx="20944">
                  <c:v>3.0706830024720002</c:v>
                </c:pt>
                <c:pt idx="20945">
                  <c:v>3.0707314014430001</c:v>
                </c:pt>
                <c:pt idx="20946">
                  <c:v>3.0708272457120001</c:v>
                </c:pt>
                <c:pt idx="20947">
                  <c:v>3.0708754062649999</c:v>
                </c:pt>
                <c:pt idx="20948">
                  <c:v>3.0709712505339999</c:v>
                </c:pt>
                <c:pt idx="20949">
                  <c:v>3.0710539817810001</c:v>
                </c:pt>
                <c:pt idx="20950">
                  <c:v>3.071397304535</c:v>
                </c:pt>
                <c:pt idx="20951">
                  <c:v>3.0715343952179999</c:v>
                </c:pt>
                <c:pt idx="20952">
                  <c:v>3.0716094970699999</c:v>
                </c:pt>
                <c:pt idx="20953">
                  <c:v>3.0717206001280002</c:v>
                </c:pt>
                <c:pt idx="20954">
                  <c:v>3.071861028671</c:v>
                </c:pt>
                <c:pt idx="20955">
                  <c:v>3.0721542835240001</c:v>
                </c:pt>
                <c:pt idx="20956">
                  <c:v>3.072321653366</c:v>
                </c:pt>
                <c:pt idx="20957">
                  <c:v>3.072462797165</c:v>
                </c:pt>
                <c:pt idx="20958">
                  <c:v>3.0727908611300001</c:v>
                </c:pt>
                <c:pt idx="20959">
                  <c:v>3.0730857849120001</c:v>
                </c:pt>
                <c:pt idx="20960">
                  <c:v>3.0732359886170002</c:v>
                </c:pt>
                <c:pt idx="20961">
                  <c:v>3.0733540058140001</c:v>
                </c:pt>
                <c:pt idx="20962">
                  <c:v>3.0736494064330002</c:v>
                </c:pt>
                <c:pt idx="20963">
                  <c:v>3.0737841129299999</c:v>
                </c:pt>
                <c:pt idx="20964">
                  <c:v>3.0738565921780001</c:v>
                </c:pt>
                <c:pt idx="20965">
                  <c:v>3.0739750862120001</c:v>
                </c:pt>
                <c:pt idx="20966">
                  <c:v>3.0742235183719999</c:v>
                </c:pt>
                <c:pt idx="20967">
                  <c:v>3.0743556022640002</c:v>
                </c:pt>
                <c:pt idx="20968">
                  <c:v>3.0744552612299998</c:v>
                </c:pt>
                <c:pt idx="20969">
                  <c:v>3.0745818614960001</c:v>
                </c:pt>
                <c:pt idx="20970">
                  <c:v>3.0748717784880002</c:v>
                </c:pt>
                <c:pt idx="20971">
                  <c:v>3.075186491013</c:v>
                </c:pt>
                <c:pt idx="20972">
                  <c:v>3.0755121707919999</c:v>
                </c:pt>
                <c:pt idx="20973">
                  <c:v>3.075624465942</c:v>
                </c:pt>
                <c:pt idx="20974">
                  <c:v>3.0757036209109998</c:v>
                </c:pt>
                <c:pt idx="20975">
                  <c:v>3.0757927894589998</c:v>
                </c:pt>
                <c:pt idx="20976">
                  <c:v>3.0759000778200001</c:v>
                </c:pt>
                <c:pt idx="20977">
                  <c:v>3.0759599208830002</c:v>
                </c:pt>
                <c:pt idx="20978">
                  <c:v>3.0760228633879998</c:v>
                </c:pt>
                <c:pt idx="20979">
                  <c:v>3.0760865211490001</c:v>
                </c:pt>
                <c:pt idx="20980">
                  <c:v>3.0761504173279999</c:v>
                </c:pt>
                <c:pt idx="20981">
                  <c:v>3.0762121677400001</c:v>
                </c:pt>
                <c:pt idx="20982">
                  <c:v>3.0762720108030002</c:v>
                </c:pt>
                <c:pt idx="20983">
                  <c:v>3.0763328075410001</c:v>
                </c:pt>
                <c:pt idx="20984">
                  <c:v>3.076389789581</c:v>
                </c:pt>
                <c:pt idx="20985">
                  <c:v>3.0764887332919999</c:v>
                </c:pt>
                <c:pt idx="20986">
                  <c:v>3.0766141414639998</c:v>
                </c:pt>
                <c:pt idx="20987">
                  <c:v>3.076961755753</c:v>
                </c:pt>
                <c:pt idx="20988">
                  <c:v>3.0771088600160001</c:v>
                </c:pt>
                <c:pt idx="20989">
                  <c:v>3.0772745609280001</c:v>
                </c:pt>
                <c:pt idx="20990">
                  <c:v>3.077430963516</c:v>
                </c:pt>
                <c:pt idx="20991">
                  <c:v>3.0775637626650001</c:v>
                </c:pt>
                <c:pt idx="20992">
                  <c:v>3.0777077674869999</c:v>
                </c:pt>
                <c:pt idx="20993">
                  <c:v>3.07781457901</c:v>
                </c:pt>
                <c:pt idx="20994">
                  <c:v>3.0778970718380001</c:v>
                </c:pt>
                <c:pt idx="20995">
                  <c:v>3.0779590606689999</c:v>
                </c:pt>
                <c:pt idx="20996">
                  <c:v>3.0780091285709998</c:v>
                </c:pt>
                <c:pt idx="20997">
                  <c:v>3.0780897140499999</c:v>
                </c:pt>
                <c:pt idx="20998">
                  <c:v>3.0782136917109999</c:v>
                </c:pt>
                <c:pt idx="20999">
                  <c:v>3.07834815979</c:v>
                </c:pt>
                <c:pt idx="21000">
                  <c:v>3.0784983634950001</c:v>
                </c:pt>
                <c:pt idx="21001">
                  <c:v>3.0788969993589999</c:v>
                </c:pt>
                <c:pt idx="21002">
                  <c:v>3.0791809558869998</c:v>
                </c:pt>
                <c:pt idx="21003">
                  <c:v>3.0793540477749999</c:v>
                </c:pt>
                <c:pt idx="21004">
                  <c:v>3.0795397758480001</c:v>
                </c:pt>
                <c:pt idx="21005">
                  <c:v>3.0797386169430001</c:v>
                </c:pt>
                <c:pt idx="21006">
                  <c:v>3.07985496521</c:v>
                </c:pt>
                <c:pt idx="21007">
                  <c:v>3.0799834728239999</c:v>
                </c:pt>
                <c:pt idx="21008">
                  <c:v>3.0800457000730002</c:v>
                </c:pt>
                <c:pt idx="21009">
                  <c:v>3.0801086425780002</c:v>
                </c:pt>
                <c:pt idx="21010">
                  <c:v>3.080173969269</c:v>
                </c:pt>
                <c:pt idx="21011">
                  <c:v>3.0802998542790001</c:v>
                </c:pt>
                <c:pt idx="21012">
                  <c:v>3.0804340839390001</c:v>
                </c:pt>
                <c:pt idx="21013">
                  <c:v>3.0805547237400002</c:v>
                </c:pt>
                <c:pt idx="21014">
                  <c:v>3.0806720256809998</c:v>
                </c:pt>
                <c:pt idx="21015">
                  <c:v>3.0807294845580002</c:v>
                </c:pt>
                <c:pt idx="21016">
                  <c:v>3.0807867050170001</c:v>
                </c:pt>
                <c:pt idx="21017">
                  <c:v>3.0808973312379999</c:v>
                </c:pt>
                <c:pt idx="21018">
                  <c:v>3.0809903144840001</c:v>
                </c:pt>
                <c:pt idx="21019">
                  <c:v>3.0810384750369999</c:v>
                </c:pt>
                <c:pt idx="21020">
                  <c:v>3.0811283588410001</c:v>
                </c:pt>
                <c:pt idx="21021">
                  <c:v>3.0812089443209998</c:v>
                </c:pt>
                <c:pt idx="21022">
                  <c:v>3.081283330917</c:v>
                </c:pt>
                <c:pt idx="21023">
                  <c:v>3.0815641880040001</c:v>
                </c:pt>
                <c:pt idx="21024">
                  <c:v>3.081825256348</c:v>
                </c:pt>
                <c:pt idx="21025">
                  <c:v>3.0820670127869998</c:v>
                </c:pt>
                <c:pt idx="21026">
                  <c:v>3.082179307938</c:v>
                </c:pt>
                <c:pt idx="21027">
                  <c:v>3.0822732448579999</c:v>
                </c:pt>
                <c:pt idx="21028">
                  <c:v>3.0823378562929999</c:v>
                </c:pt>
                <c:pt idx="21029">
                  <c:v>3.08247256279</c:v>
                </c:pt>
                <c:pt idx="21030">
                  <c:v>3.0826020240780001</c:v>
                </c:pt>
                <c:pt idx="21031">
                  <c:v>3.082777500153</c:v>
                </c:pt>
                <c:pt idx="21032">
                  <c:v>3.083113908768</c:v>
                </c:pt>
                <c:pt idx="21033">
                  <c:v>3.0834505558009999</c:v>
                </c:pt>
                <c:pt idx="21034">
                  <c:v>3.083597421646</c:v>
                </c:pt>
                <c:pt idx="21035">
                  <c:v>3.0837273597719999</c:v>
                </c:pt>
                <c:pt idx="21036">
                  <c:v>3.0838930606839998</c:v>
                </c:pt>
                <c:pt idx="21037">
                  <c:v>3.0840635299680002</c:v>
                </c:pt>
                <c:pt idx="21038">
                  <c:v>3.084169387817</c:v>
                </c:pt>
                <c:pt idx="21039">
                  <c:v>3.0842480659480001</c:v>
                </c:pt>
                <c:pt idx="21040">
                  <c:v>3.0845327377320002</c:v>
                </c:pt>
                <c:pt idx="21041">
                  <c:v>3.0848801136019999</c:v>
                </c:pt>
                <c:pt idx="21042">
                  <c:v>3.0850632190699998</c:v>
                </c:pt>
                <c:pt idx="21043">
                  <c:v>3.085218906403</c:v>
                </c:pt>
                <c:pt idx="21044">
                  <c:v>3.0852987766269999</c:v>
                </c:pt>
                <c:pt idx="21045">
                  <c:v>3.085426568985</c:v>
                </c:pt>
                <c:pt idx="21046">
                  <c:v>3.0855185985569999</c:v>
                </c:pt>
                <c:pt idx="21047">
                  <c:v>3.0856089591979998</c:v>
                </c:pt>
                <c:pt idx="21048">
                  <c:v>3.0856959819790002</c:v>
                </c:pt>
                <c:pt idx="21049">
                  <c:v>3.0857853889469999</c:v>
                </c:pt>
                <c:pt idx="21050">
                  <c:v>3.0858676433559999</c:v>
                </c:pt>
                <c:pt idx="21051">
                  <c:v>3.0861756801609999</c:v>
                </c:pt>
                <c:pt idx="21052">
                  <c:v>3.086314201355</c:v>
                </c:pt>
                <c:pt idx="21053">
                  <c:v>3.0864260196690001</c:v>
                </c:pt>
                <c:pt idx="21054">
                  <c:v>3.086505889893</c:v>
                </c:pt>
                <c:pt idx="21055">
                  <c:v>3.0866086482999999</c:v>
                </c:pt>
                <c:pt idx="21056">
                  <c:v>3.0866606235499998</c:v>
                </c:pt>
                <c:pt idx="21057">
                  <c:v>3.0867319107059998</c:v>
                </c:pt>
                <c:pt idx="21058">
                  <c:v>3.08678150177</c:v>
                </c:pt>
                <c:pt idx="21059">
                  <c:v>3.086861848831</c:v>
                </c:pt>
                <c:pt idx="21060">
                  <c:v>3.086943626404</c:v>
                </c:pt>
                <c:pt idx="21061">
                  <c:v>3.0870261192320001</c:v>
                </c:pt>
                <c:pt idx="21062">
                  <c:v>3.0870878696439998</c:v>
                </c:pt>
                <c:pt idx="21063">
                  <c:v>3.0871655941010001</c:v>
                </c:pt>
                <c:pt idx="21064">
                  <c:v>3.0872213840480001</c:v>
                </c:pt>
                <c:pt idx="21065">
                  <c:v>3.087437391281</c:v>
                </c:pt>
                <c:pt idx="21066">
                  <c:v>3.0875275135039999</c:v>
                </c:pt>
                <c:pt idx="21067">
                  <c:v>3.0876245498660002</c:v>
                </c:pt>
                <c:pt idx="21068">
                  <c:v>3.0877163410190001</c:v>
                </c:pt>
                <c:pt idx="21069">
                  <c:v>3.0878396034239999</c:v>
                </c:pt>
                <c:pt idx="21070">
                  <c:v>3.087974309921</c:v>
                </c:pt>
                <c:pt idx="21071">
                  <c:v>3.088059663773</c:v>
                </c:pt>
                <c:pt idx="21072">
                  <c:v>3.0881509780880001</c:v>
                </c:pt>
                <c:pt idx="21073">
                  <c:v>3.0882487297060002</c:v>
                </c:pt>
                <c:pt idx="21074">
                  <c:v>3.0883460044860001</c:v>
                </c:pt>
                <c:pt idx="21075">
                  <c:v>3.0884373188019998</c:v>
                </c:pt>
                <c:pt idx="21076">
                  <c:v>3.0885698795319998</c:v>
                </c:pt>
                <c:pt idx="21077">
                  <c:v>3.0887949466709999</c:v>
                </c:pt>
                <c:pt idx="21078">
                  <c:v>3.0890095233919999</c:v>
                </c:pt>
                <c:pt idx="21079">
                  <c:v>3.0891330242159998</c:v>
                </c:pt>
                <c:pt idx="21080">
                  <c:v>3.0892169475559998</c:v>
                </c:pt>
                <c:pt idx="21081">
                  <c:v>3.0893418788910001</c:v>
                </c:pt>
                <c:pt idx="21082">
                  <c:v>3.0894629955289998</c:v>
                </c:pt>
                <c:pt idx="21083">
                  <c:v>3.0896663665770001</c:v>
                </c:pt>
                <c:pt idx="21084">
                  <c:v>3.089958906174</c:v>
                </c:pt>
                <c:pt idx="21085">
                  <c:v>3.0901091098790001</c:v>
                </c:pt>
                <c:pt idx="21086">
                  <c:v>3.0902075767519999</c:v>
                </c:pt>
                <c:pt idx="21087">
                  <c:v>3.0902817249300001</c:v>
                </c:pt>
                <c:pt idx="21088">
                  <c:v>3.0903558731079999</c:v>
                </c:pt>
                <c:pt idx="21089">
                  <c:v>3.0904357433320002</c:v>
                </c:pt>
                <c:pt idx="21090">
                  <c:v>3.0905196666719998</c:v>
                </c:pt>
                <c:pt idx="21091">
                  <c:v>3.0908129215239999</c:v>
                </c:pt>
                <c:pt idx="21092">
                  <c:v>3.0909087657929999</c:v>
                </c:pt>
                <c:pt idx="21093">
                  <c:v>3.091008663177</c:v>
                </c:pt>
                <c:pt idx="21094">
                  <c:v>3.0910613536830001</c:v>
                </c:pt>
                <c:pt idx="21095">
                  <c:v>3.0911107063290002</c:v>
                </c:pt>
                <c:pt idx="21096">
                  <c:v>3.0912010669710002</c:v>
                </c:pt>
                <c:pt idx="21097">
                  <c:v>3.0915601253510001</c:v>
                </c:pt>
                <c:pt idx="21098">
                  <c:v>3.091758489609</c:v>
                </c:pt>
                <c:pt idx="21099">
                  <c:v>3.0918984413150001</c:v>
                </c:pt>
                <c:pt idx="21100">
                  <c:v>3.092070579529</c:v>
                </c:pt>
                <c:pt idx="21101">
                  <c:v>3.0922105312350001</c:v>
                </c:pt>
                <c:pt idx="21102">
                  <c:v>3.0923204422000001</c:v>
                </c:pt>
                <c:pt idx="21103">
                  <c:v>3.0924015045169999</c:v>
                </c:pt>
                <c:pt idx="21104">
                  <c:v>3.092480182648</c:v>
                </c:pt>
                <c:pt idx="21105">
                  <c:v>3.0925600528719999</c:v>
                </c:pt>
                <c:pt idx="21106">
                  <c:v>3.092667341232</c:v>
                </c:pt>
                <c:pt idx="21107">
                  <c:v>3.0927846431730002</c:v>
                </c:pt>
                <c:pt idx="21108">
                  <c:v>3.0929098129270001</c:v>
                </c:pt>
                <c:pt idx="21109">
                  <c:v>3.0932173728939998</c:v>
                </c:pt>
                <c:pt idx="21110">
                  <c:v>3.0934298038480001</c:v>
                </c:pt>
                <c:pt idx="21111">
                  <c:v>3.0935771465299999</c:v>
                </c:pt>
                <c:pt idx="21112">
                  <c:v>3.0939006805420002</c:v>
                </c:pt>
                <c:pt idx="21113">
                  <c:v>3.0939829349519998</c:v>
                </c:pt>
                <c:pt idx="21114">
                  <c:v>3.0940792560579999</c:v>
                </c:pt>
                <c:pt idx="21115">
                  <c:v>3.0941288471220001</c:v>
                </c:pt>
                <c:pt idx="21116">
                  <c:v>3.094182491302</c:v>
                </c:pt>
                <c:pt idx="21117">
                  <c:v>3.0942814350129999</c:v>
                </c:pt>
                <c:pt idx="21118">
                  <c:v>3.0943827629089999</c:v>
                </c:pt>
                <c:pt idx="21119">
                  <c:v>3.0944848060610002</c:v>
                </c:pt>
                <c:pt idx="21120">
                  <c:v>3.0945742130279998</c:v>
                </c:pt>
                <c:pt idx="21121">
                  <c:v>3.0947792530060001</c:v>
                </c:pt>
                <c:pt idx="21122">
                  <c:v>3.0950322151180001</c:v>
                </c:pt>
                <c:pt idx="21123">
                  <c:v>3.095254659653</c:v>
                </c:pt>
                <c:pt idx="21124">
                  <c:v>3.0954489707950001</c:v>
                </c:pt>
                <c:pt idx="21125">
                  <c:v>3.0958135128020001</c:v>
                </c:pt>
                <c:pt idx="21126">
                  <c:v>3.0960247516630002</c:v>
                </c:pt>
                <c:pt idx="21127">
                  <c:v>3.0961382389069998</c:v>
                </c:pt>
                <c:pt idx="21128">
                  <c:v>3.0962197780610001</c:v>
                </c:pt>
                <c:pt idx="21129">
                  <c:v>3.0963053703310002</c:v>
                </c:pt>
                <c:pt idx="21130">
                  <c:v>3.0964345932009998</c:v>
                </c:pt>
                <c:pt idx="21131">
                  <c:v>3.0965583324430002</c:v>
                </c:pt>
                <c:pt idx="21132">
                  <c:v>3.096864461899</c:v>
                </c:pt>
                <c:pt idx="21133">
                  <c:v>3.096922159195</c:v>
                </c:pt>
                <c:pt idx="21134">
                  <c:v>3.096936225891</c:v>
                </c:pt>
                <c:pt idx="21135">
                  <c:v>3.0969252586359999</c:v>
                </c:pt>
                <c:pt idx="21136">
                  <c:v>3.0969140529630002</c:v>
                </c:pt>
                <c:pt idx="21137">
                  <c:v>3.0969228744509998</c:v>
                </c:pt>
                <c:pt idx="21138">
                  <c:v>3.0969681739810002</c:v>
                </c:pt>
                <c:pt idx="21139">
                  <c:v>3.0970988273620002</c:v>
                </c:pt>
                <c:pt idx="21140">
                  <c:v>3.097187280655</c:v>
                </c:pt>
                <c:pt idx="21141">
                  <c:v>3.0975737571719999</c:v>
                </c:pt>
                <c:pt idx="21142">
                  <c:v>3.0978033542630001</c:v>
                </c:pt>
                <c:pt idx="21143">
                  <c:v>3.0980389118190002</c:v>
                </c:pt>
                <c:pt idx="21144">
                  <c:v>3.0984106063839998</c:v>
                </c:pt>
                <c:pt idx="21145">
                  <c:v>3.0985865592959998</c:v>
                </c:pt>
                <c:pt idx="21146">
                  <c:v>3.0986826419829998</c:v>
                </c:pt>
                <c:pt idx="21147">
                  <c:v>3.0988686084750001</c:v>
                </c:pt>
                <c:pt idx="21148">
                  <c:v>3.0992798805240001</c:v>
                </c:pt>
                <c:pt idx="21149">
                  <c:v>3.0996305942540001</c:v>
                </c:pt>
                <c:pt idx="21150">
                  <c:v>3.0998358726499999</c:v>
                </c:pt>
                <c:pt idx="21151">
                  <c:v>3.0999555587769998</c:v>
                </c:pt>
                <c:pt idx="21152">
                  <c:v>3.1000378131869999</c:v>
                </c:pt>
                <c:pt idx="21153">
                  <c:v>3.1002035140989999</c:v>
                </c:pt>
                <c:pt idx="21154">
                  <c:v>3.1005253791810001</c:v>
                </c:pt>
                <c:pt idx="21155">
                  <c:v>3.1006302833560002</c:v>
                </c:pt>
                <c:pt idx="21156">
                  <c:v>3.1007349491120002</c:v>
                </c:pt>
                <c:pt idx="21157">
                  <c:v>3.1009669303890002</c:v>
                </c:pt>
                <c:pt idx="21158">
                  <c:v>3.1011550426480001</c:v>
                </c:pt>
                <c:pt idx="21159">
                  <c:v>3.1012847423549998</c:v>
                </c:pt>
                <c:pt idx="21160">
                  <c:v>3.101572990417</c:v>
                </c:pt>
                <c:pt idx="21161">
                  <c:v>3.1017079353330002</c:v>
                </c:pt>
                <c:pt idx="21162">
                  <c:v>3.1019923686980002</c:v>
                </c:pt>
                <c:pt idx="21163">
                  <c:v>3.1021668910979998</c:v>
                </c:pt>
                <c:pt idx="21164">
                  <c:v>3.102305173874</c:v>
                </c:pt>
                <c:pt idx="21165">
                  <c:v>3.102455377579</c:v>
                </c:pt>
                <c:pt idx="21166">
                  <c:v>3.1026077270510002</c:v>
                </c:pt>
                <c:pt idx="21167">
                  <c:v>3.1026659011839999</c:v>
                </c:pt>
                <c:pt idx="21168">
                  <c:v>3.1027882099149999</c:v>
                </c:pt>
                <c:pt idx="21169">
                  <c:v>3.1031227111819999</c:v>
                </c:pt>
                <c:pt idx="21170">
                  <c:v>3.1032822132110001</c:v>
                </c:pt>
                <c:pt idx="21171">
                  <c:v>3.1033711433410001</c:v>
                </c:pt>
                <c:pt idx="21172">
                  <c:v>3.1034207344059999</c:v>
                </c:pt>
                <c:pt idx="21173">
                  <c:v>3.1034722328190001</c:v>
                </c:pt>
                <c:pt idx="21174">
                  <c:v>3.1035256385799999</c:v>
                </c:pt>
                <c:pt idx="21175">
                  <c:v>3.1035792827609998</c:v>
                </c:pt>
                <c:pt idx="21176">
                  <c:v>3.1036331653590001</c:v>
                </c:pt>
                <c:pt idx="21177">
                  <c:v>3.1036877632139999</c:v>
                </c:pt>
                <c:pt idx="21178">
                  <c:v>3.103744029999</c:v>
                </c:pt>
                <c:pt idx="21179">
                  <c:v>3.103792905807</c:v>
                </c:pt>
                <c:pt idx="21180">
                  <c:v>3.1038441658020002</c:v>
                </c:pt>
                <c:pt idx="21181">
                  <c:v>3.1038918495179999</c:v>
                </c:pt>
                <c:pt idx="21182">
                  <c:v>3.1039822101590002</c:v>
                </c:pt>
                <c:pt idx="21183">
                  <c:v>3.1040987968440001</c:v>
                </c:pt>
                <c:pt idx="21184">
                  <c:v>3.104239225388</c:v>
                </c:pt>
                <c:pt idx="21185">
                  <c:v>3.1045434474950002</c:v>
                </c:pt>
                <c:pt idx="21186">
                  <c:v>3.1046869754789999</c:v>
                </c:pt>
                <c:pt idx="21187">
                  <c:v>3.10498046875</c:v>
                </c:pt>
                <c:pt idx="21188">
                  <c:v>3.1051659584050002</c:v>
                </c:pt>
                <c:pt idx="21189">
                  <c:v>3.105475902557</c:v>
                </c:pt>
                <c:pt idx="21190">
                  <c:v>3.1056599616999998</c:v>
                </c:pt>
                <c:pt idx="21191">
                  <c:v>3.1059560775759998</c:v>
                </c:pt>
                <c:pt idx="21192">
                  <c:v>3.1063342094420001</c:v>
                </c:pt>
                <c:pt idx="21193">
                  <c:v>3.1066901683810002</c:v>
                </c:pt>
                <c:pt idx="21194">
                  <c:v>3.106769800186</c:v>
                </c:pt>
                <c:pt idx="21195">
                  <c:v>3.1069710254670002</c:v>
                </c:pt>
                <c:pt idx="21196">
                  <c:v>3.1072568893430002</c:v>
                </c:pt>
                <c:pt idx="21197">
                  <c:v>3.10733628273</c:v>
                </c:pt>
                <c:pt idx="21198">
                  <c:v>3.1074001789090002</c:v>
                </c:pt>
                <c:pt idx="21199">
                  <c:v>3.1074824333189999</c:v>
                </c:pt>
                <c:pt idx="21200">
                  <c:v>3.1075766086579999</c:v>
                </c:pt>
                <c:pt idx="21201">
                  <c:v>3.1076583862299998</c:v>
                </c:pt>
                <c:pt idx="21202">
                  <c:v>3.1077363491060002</c:v>
                </c:pt>
                <c:pt idx="21203">
                  <c:v>3.1078865528109998</c:v>
                </c:pt>
                <c:pt idx="21204">
                  <c:v>3.1081221103669998</c:v>
                </c:pt>
                <c:pt idx="21205">
                  <c:v>3.1083679199219998</c:v>
                </c:pt>
                <c:pt idx="21206">
                  <c:v>3.1086080074310001</c:v>
                </c:pt>
                <c:pt idx="21207">
                  <c:v>3.1087045669559998</c:v>
                </c:pt>
                <c:pt idx="21208">
                  <c:v>3.1088440418240002</c:v>
                </c:pt>
                <c:pt idx="21209">
                  <c:v>3.1090154647829999</c:v>
                </c:pt>
                <c:pt idx="21210">
                  <c:v>3.1093747615809999</c:v>
                </c:pt>
                <c:pt idx="21211">
                  <c:v>3.1095137596129998</c:v>
                </c:pt>
                <c:pt idx="21212">
                  <c:v>3.1096253395079998</c:v>
                </c:pt>
                <c:pt idx="21213">
                  <c:v>3.109946966171</c:v>
                </c:pt>
                <c:pt idx="21214">
                  <c:v>3.1100857257840002</c:v>
                </c:pt>
                <c:pt idx="21215">
                  <c:v>3.110213518143</c:v>
                </c:pt>
                <c:pt idx="21216">
                  <c:v>3.1102583408359998</c:v>
                </c:pt>
                <c:pt idx="21217">
                  <c:v>3.1103487014770002</c:v>
                </c:pt>
                <c:pt idx="21218">
                  <c:v>3.1104359626770002</c:v>
                </c:pt>
                <c:pt idx="21219">
                  <c:v>3.1105062961579999</c:v>
                </c:pt>
                <c:pt idx="21220">
                  <c:v>3.1107122898099999</c:v>
                </c:pt>
                <c:pt idx="21221">
                  <c:v>3.1108319759369998</c:v>
                </c:pt>
                <c:pt idx="21222">
                  <c:v>3.1109180450439999</c:v>
                </c:pt>
                <c:pt idx="21223">
                  <c:v>3.1110050678249999</c:v>
                </c:pt>
                <c:pt idx="21224">
                  <c:v>3.1110877990720001</c:v>
                </c:pt>
                <c:pt idx="21225">
                  <c:v>3.1111686229709998</c:v>
                </c:pt>
                <c:pt idx="21226">
                  <c:v>3.1113164424900002</c:v>
                </c:pt>
                <c:pt idx="21227">
                  <c:v>3.1114807128909998</c:v>
                </c:pt>
                <c:pt idx="21228">
                  <c:v>3.1117746829990001</c:v>
                </c:pt>
                <c:pt idx="21229">
                  <c:v>3.111910820007</c:v>
                </c:pt>
                <c:pt idx="21230">
                  <c:v>3.1120033264160001</c:v>
                </c:pt>
                <c:pt idx="21231">
                  <c:v>3.1120679378510001</c:v>
                </c:pt>
                <c:pt idx="21232">
                  <c:v>3.112164974213</c:v>
                </c:pt>
                <c:pt idx="21233">
                  <c:v>3.1122601032260002</c:v>
                </c:pt>
                <c:pt idx="21234">
                  <c:v>3.1124954223630001</c:v>
                </c:pt>
                <c:pt idx="21235">
                  <c:v>3.112684488297</c:v>
                </c:pt>
                <c:pt idx="21236">
                  <c:v>3.1127965450290001</c:v>
                </c:pt>
                <c:pt idx="21237">
                  <c:v>3.1128971576689999</c:v>
                </c:pt>
                <c:pt idx="21238">
                  <c:v>3.1132268905639999</c:v>
                </c:pt>
                <c:pt idx="21239">
                  <c:v>3.113561868668</c:v>
                </c:pt>
                <c:pt idx="21240">
                  <c:v>3.1138885021210001</c:v>
                </c:pt>
                <c:pt idx="21241">
                  <c:v>3.114087104797</c:v>
                </c:pt>
                <c:pt idx="21242">
                  <c:v>3.1141934394840001</c:v>
                </c:pt>
                <c:pt idx="21243">
                  <c:v>3.1143212318420002</c:v>
                </c:pt>
                <c:pt idx="21244">
                  <c:v>3.1144449710850002</c:v>
                </c:pt>
                <c:pt idx="21245">
                  <c:v>3.114519119263</c:v>
                </c:pt>
                <c:pt idx="21246">
                  <c:v>3.1146006584169998</c:v>
                </c:pt>
                <c:pt idx="21247">
                  <c:v>3.114929437637</c:v>
                </c:pt>
                <c:pt idx="21248">
                  <c:v>3.1151988506319999</c:v>
                </c:pt>
                <c:pt idx="21249">
                  <c:v>3.1155216693879999</c:v>
                </c:pt>
                <c:pt idx="21250">
                  <c:v>3.115849971771</c:v>
                </c:pt>
                <c:pt idx="21251">
                  <c:v>3.1160070896150001</c:v>
                </c:pt>
                <c:pt idx="21252">
                  <c:v>3.1160526275630001</c:v>
                </c:pt>
                <c:pt idx="21253">
                  <c:v>3.1161558628080002</c:v>
                </c:pt>
                <c:pt idx="21254">
                  <c:v>3.1162111759190001</c:v>
                </c:pt>
                <c:pt idx="21255">
                  <c:v>3.1162655353550002</c:v>
                </c:pt>
                <c:pt idx="21256">
                  <c:v>3.1163222789759999</c:v>
                </c:pt>
                <c:pt idx="21257">
                  <c:v>3.116379976273</c:v>
                </c:pt>
                <c:pt idx="21258">
                  <c:v>3.116439580917</c:v>
                </c:pt>
                <c:pt idx="21259">
                  <c:v>3.116498708725</c:v>
                </c:pt>
                <c:pt idx="21260">
                  <c:v>3.1165573596949998</c:v>
                </c:pt>
                <c:pt idx="21261">
                  <c:v>3.1166121959690001</c:v>
                </c:pt>
                <c:pt idx="21262">
                  <c:v>3.1166632175450002</c:v>
                </c:pt>
                <c:pt idx="21263">
                  <c:v>3.1167564392089999</c:v>
                </c:pt>
                <c:pt idx="21264">
                  <c:v>3.116843938828</c:v>
                </c:pt>
                <c:pt idx="21265">
                  <c:v>3.116983175278</c:v>
                </c:pt>
                <c:pt idx="21266">
                  <c:v>3.1172788143160002</c:v>
                </c:pt>
                <c:pt idx="21267">
                  <c:v>3.117550373077</c:v>
                </c:pt>
                <c:pt idx="21268">
                  <c:v>3.1176569461820001</c:v>
                </c:pt>
                <c:pt idx="21269">
                  <c:v>3.1177320480350001</c:v>
                </c:pt>
                <c:pt idx="21270">
                  <c:v>3.1178488731380001</c:v>
                </c:pt>
                <c:pt idx="21271">
                  <c:v>3.1179051399229998</c:v>
                </c:pt>
                <c:pt idx="21272">
                  <c:v>3.118183374405</c:v>
                </c:pt>
                <c:pt idx="21273">
                  <c:v>3.1182472705839999</c:v>
                </c:pt>
                <c:pt idx="21274">
                  <c:v>3.1183006763460002</c:v>
                </c:pt>
                <c:pt idx="21275">
                  <c:v>3.118357419968</c:v>
                </c:pt>
                <c:pt idx="21276">
                  <c:v>3.1185169219970001</c:v>
                </c:pt>
                <c:pt idx="21277">
                  <c:v>3.118603467941</c:v>
                </c:pt>
                <c:pt idx="21278">
                  <c:v>3.1186950206759998</c:v>
                </c:pt>
                <c:pt idx="21279">
                  <c:v>3.1187913417819999</c:v>
                </c:pt>
                <c:pt idx="21280">
                  <c:v>3.1191542148589999</c:v>
                </c:pt>
                <c:pt idx="21281">
                  <c:v>3.1194009780880001</c:v>
                </c:pt>
                <c:pt idx="21282">
                  <c:v>3.1195194721220001</c:v>
                </c:pt>
                <c:pt idx="21283">
                  <c:v>3.1195759773249998</c:v>
                </c:pt>
                <c:pt idx="21284">
                  <c:v>3.1196691989900001</c:v>
                </c:pt>
                <c:pt idx="21285">
                  <c:v>3.11976146698</c:v>
                </c:pt>
                <c:pt idx="21286">
                  <c:v>3.1201646327970001</c:v>
                </c:pt>
                <c:pt idx="21287">
                  <c:v>3.1204910278320002</c:v>
                </c:pt>
                <c:pt idx="21288">
                  <c:v>3.1206073760990001</c:v>
                </c:pt>
                <c:pt idx="21289">
                  <c:v>3.1207566261289998</c:v>
                </c:pt>
                <c:pt idx="21290">
                  <c:v>3.1208436489109999</c:v>
                </c:pt>
                <c:pt idx="21291">
                  <c:v>3.120931625366</c:v>
                </c:pt>
                <c:pt idx="21292">
                  <c:v>3.1210267543789998</c:v>
                </c:pt>
                <c:pt idx="21293">
                  <c:v>3.1211185455320001</c:v>
                </c:pt>
                <c:pt idx="21294">
                  <c:v>3.121200084686</c:v>
                </c:pt>
                <c:pt idx="21295">
                  <c:v>3.1215195655820001</c:v>
                </c:pt>
                <c:pt idx="21296">
                  <c:v>3.1218283176420001</c:v>
                </c:pt>
                <c:pt idx="21297">
                  <c:v>3.1221055984500001</c:v>
                </c:pt>
                <c:pt idx="21298">
                  <c:v>3.1223781108859998</c:v>
                </c:pt>
                <c:pt idx="21299">
                  <c:v>3.1224772930150002</c:v>
                </c:pt>
                <c:pt idx="21300">
                  <c:v>3.1225292682650001</c:v>
                </c:pt>
                <c:pt idx="21301">
                  <c:v>3.1225905418400002</c:v>
                </c:pt>
                <c:pt idx="21302">
                  <c:v>3.1226587295530002</c:v>
                </c:pt>
                <c:pt idx="21303">
                  <c:v>3.122725963593</c:v>
                </c:pt>
                <c:pt idx="21304">
                  <c:v>3.1227962970730001</c:v>
                </c:pt>
                <c:pt idx="21305">
                  <c:v>3.1231250762939999</c:v>
                </c:pt>
                <c:pt idx="21306">
                  <c:v>3.1232233047490001</c:v>
                </c:pt>
                <c:pt idx="21307">
                  <c:v>3.1232936382290002</c:v>
                </c:pt>
                <c:pt idx="21308">
                  <c:v>3.123350143433</c:v>
                </c:pt>
                <c:pt idx="21309">
                  <c:v>3.1237275600430001</c:v>
                </c:pt>
                <c:pt idx="21310">
                  <c:v>3.1238639354709998</c:v>
                </c:pt>
                <c:pt idx="21311">
                  <c:v>3.1241321563720001</c:v>
                </c:pt>
                <c:pt idx="21312">
                  <c:v>3.1242403984070002</c:v>
                </c:pt>
                <c:pt idx="21313">
                  <c:v>3.124365329742</c:v>
                </c:pt>
                <c:pt idx="21314">
                  <c:v>3.1246294975279998</c:v>
                </c:pt>
                <c:pt idx="21315">
                  <c:v>3.1247892379760001</c:v>
                </c:pt>
                <c:pt idx="21316">
                  <c:v>3.1251275539400001</c:v>
                </c:pt>
                <c:pt idx="21317">
                  <c:v>3.1253023147580001</c:v>
                </c:pt>
                <c:pt idx="21318">
                  <c:v>3.1254193782809998</c:v>
                </c:pt>
                <c:pt idx="21319">
                  <c:v>3.1255445480350001</c:v>
                </c:pt>
                <c:pt idx="21320">
                  <c:v>3.1259253025049998</c:v>
                </c:pt>
                <c:pt idx="21321">
                  <c:v>3.1260159015659998</c:v>
                </c:pt>
                <c:pt idx="21322">
                  <c:v>3.1261076927190001</c:v>
                </c:pt>
                <c:pt idx="21323">
                  <c:v>3.1261973381039998</c:v>
                </c:pt>
                <c:pt idx="21324">
                  <c:v>3.12628698349</c:v>
                </c:pt>
                <c:pt idx="21325">
                  <c:v>3.1264150142670002</c:v>
                </c:pt>
                <c:pt idx="21326">
                  <c:v>3.1266219615940001</c:v>
                </c:pt>
                <c:pt idx="21327">
                  <c:v>3.126886844635</c:v>
                </c:pt>
                <c:pt idx="21328">
                  <c:v>3.127171039581</c:v>
                </c:pt>
                <c:pt idx="21329">
                  <c:v>3.127243995667</c:v>
                </c:pt>
                <c:pt idx="21330">
                  <c:v>3.127390861511</c:v>
                </c:pt>
                <c:pt idx="21331">
                  <c:v>3.1276171207429999</c:v>
                </c:pt>
                <c:pt idx="21332">
                  <c:v>3.1278541088099998</c:v>
                </c:pt>
                <c:pt idx="21333">
                  <c:v>3.1280829906459999</c:v>
                </c:pt>
                <c:pt idx="21334">
                  <c:v>3.1283099651340001</c:v>
                </c:pt>
                <c:pt idx="21335">
                  <c:v>3.1286165714259999</c:v>
                </c:pt>
                <c:pt idx="21336">
                  <c:v>3.12881565094</c:v>
                </c:pt>
                <c:pt idx="21337">
                  <c:v>3.128899335861</c:v>
                </c:pt>
                <c:pt idx="21338">
                  <c:v>3.1289856433869998</c:v>
                </c:pt>
                <c:pt idx="21339">
                  <c:v>3.1290764808649998</c:v>
                </c:pt>
                <c:pt idx="21340">
                  <c:v>3.129162788391</c:v>
                </c:pt>
                <c:pt idx="21341">
                  <c:v>3.1294791698459998</c:v>
                </c:pt>
                <c:pt idx="21342">
                  <c:v>3.129540920258</c:v>
                </c:pt>
                <c:pt idx="21343">
                  <c:v>3.1296846866610002</c:v>
                </c:pt>
                <c:pt idx="21344">
                  <c:v>3.1298089027399998</c:v>
                </c:pt>
                <c:pt idx="21345">
                  <c:v>3.129891395569</c:v>
                </c:pt>
                <c:pt idx="21346">
                  <c:v>3.1299993991849999</c:v>
                </c:pt>
                <c:pt idx="21347">
                  <c:v>3.130139112473</c:v>
                </c:pt>
                <c:pt idx="21348">
                  <c:v>3.130223035812</c:v>
                </c:pt>
                <c:pt idx="21349">
                  <c:v>3.1303017139430001</c:v>
                </c:pt>
                <c:pt idx="21350">
                  <c:v>3.1304440498349999</c:v>
                </c:pt>
                <c:pt idx="21351">
                  <c:v>3.1306235790249999</c:v>
                </c:pt>
                <c:pt idx="21352">
                  <c:v>3.1307413578030001</c:v>
                </c:pt>
                <c:pt idx="21353">
                  <c:v>3.130810260773</c:v>
                </c:pt>
                <c:pt idx="21354">
                  <c:v>3.1308894157410001</c:v>
                </c:pt>
                <c:pt idx="21355">
                  <c:v>3.131044387817</c:v>
                </c:pt>
                <c:pt idx="21356">
                  <c:v>3.131187200546</c:v>
                </c:pt>
                <c:pt idx="21357">
                  <c:v>3.1313428878780001</c:v>
                </c:pt>
                <c:pt idx="21358">
                  <c:v>3.1314320564270002</c:v>
                </c:pt>
                <c:pt idx="21359">
                  <c:v>3.1315476894379999</c:v>
                </c:pt>
                <c:pt idx="21360">
                  <c:v>3.1316366195679999</c:v>
                </c:pt>
                <c:pt idx="21361">
                  <c:v>3.131727457047</c:v>
                </c:pt>
                <c:pt idx="21362">
                  <c:v>3.1318151950840001</c:v>
                </c:pt>
                <c:pt idx="21363">
                  <c:v>3.1319012641909998</c:v>
                </c:pt>
                <c:pt idx="21364">
                  <c:v>3.1320588588709999</c:v>
                </c:pt>
                <c:pt idx="21365">
                  <c:v>3.1321873664859998</c:v>
                </c:pt>
                <c:pt idx="21366">
                  <c:v>3.132284402847</c:v>
                </c:pt>
                <c:pt idx="21367">
                  <c:v>3.1323933601379998</c:v>
                </c:pt>
                <c:pt idx="21368">
                  <c:v>3.1324527263639999</c:v>
                </c:pt>
                <c:pt idx="21369">
                  <c:v>3.132512569427</c:v>
                </c:pt>
                <c:pt idx="21370">
                  <c:v>3.1325719356540001</c:v>
                </c:pt>
                <c:pt idx="21371">
                  <c:v>3.1326825618740002</c:v>
                </c:pt>
                <c:pt idx="21372">
                  <c:v>3.1327369213099998</c:v>
                </c:pt>
                <c:pt idx="21373">
                  <c:v>3.1327917575840001</c:v>
                </c:pt>
                <c:pt idx="21374">
                  <c:v>3.1328468322749998</c:v>
                </c:pt>
                <c:pt idx="21375">
                  <c:v>3.1329531669619999</c:v>
                </c:pt>
                <c:pt idx="21376">
                  <c:v>3.1330559253689998</c:v>
                </c:pt>
                <c:pt idx="21377">
                  <c:v>3.133159399033</c:v>
                </c:pt>
                <c:pt idx="21378">
                  <c:v>3.1332705020899998</c:v>
                </c:pt>
                <c:pt idx="21379">
                  <c:v>3.1333277225490002</c:v>
                </c:pt>
                <c:pt idx="21380">
                  <c:v>3.133384466171</c:v>
                </c:pt>
                <c:pt idx="21381">
                  <c:v>3.1334371566770001</c:v>
                </c:pt>
                <c:pt idx="21382">
                  <c:v>3.133490800858</c:v>
                </c:pt>
                <c:pt idx="21383">
                  <c:v>3.1336028575900001</c:v>
                </c:pt>
                <c:pt idx="21384">
                  <c:v>3.1336584091190001</c:v>
                </c:pt>
                <c:pt idx="21385">
                  <c:v>3.1337132453919998</c:v>
                </c:pt>
                <c:pt idx="21386">
                  <c:v>3.1337666511540001</c:v>
                </c:pt>
                <c:pt idx="21387">
                  <c:v>3.1338698863980001</c:v>
                </c:pt>
                <c:pt idx="21388">
                  <c:v>3.1339688301090001</c:v>
                </c:pt>
                <c:pt idx="21389">
                  <c:v>3.1340649127960001</c:v>
                </c:pt>
                <c:pt idx="21390">
                  <c:v>3.1341941356660001</c:v>
                </c:pt>
                <c:pt idx="21391">
                  <c:v>3.134310483932</c:v>
                </c:pt>
                <c:pt idx="21392">
                  <c:v>3.134618997574</c:v>
                </c:pt>
                <c:pt idx="21393">
                  <c:v>3.1349112987519998</c:v>
                </c:pt>
                <c:pt idx="21394">
                  <c:v>3.1350195407869998</c:v>
                </c:pt>
                <c:pt idx="21395">
                  <c:v>3.1351184844970001</c:v>
                </c:pt>
                <c:pt idx="21396">
                  <c:v>3.135154724121</c:v>
                </c:pt>
                <c:pt idx="21397">
                  <c:v>3.1352298259740001</c:v>
                </c:pt>
                <c:pt idx="21398">
                  <c:v>3.135290622711</c:v>
                </c:pt>
                <c:pt idx="21399">
                  <c:v>3.1354713439939998</c:v>
                </c:pt>
                <c:pt idx="21400">
                  <c:v>3.1356854438780002</c:v>
                </c:pt>
                <c:pt idx="21401">
                  <c:v>3.135951519012</c:v>
                </c:pt>
                <c:pt idx="21402">
                  <c:v>3.1360478401180001</c:v>
                </c:pt>
                <c:pt idx="21403">
                  <c:v>3.1361804008480001</c:v>
                </c:pt>
                <c:pt idx="21404">
                  <c:v>3.1362433433530001</c:v>
                </c:pt>
                <c:pt idx="21405">
                  <c:v>3.136331796646</c:v>
                </c:pt>
                <c:pt idx="21406">
                  <c:v>3.1363916397090001</c:v>
                </c:pt>
                <c:pt idx="21407">
                  <c:v>3.1364824771880002</c:v>
                </c:pt>
                <c:pt idx="21408">
                  <c:v>3.1365778446200001</c:v>
                </c:pt>
                <c:pt idx="21409">
                  <c:v>3.1369328498839999</c:v>
                </c:pt>
                <c:pt idx="21410">
                  <c:v>3.1373095512389999</c:v>
                </c:pt>
                <c:pt idx="21411">
                  <c:v>3.1374740600590001</c:v>
                </c:pt>
                <c:pt idx="21412">
                  <c:v>3.1376535892490001</c:v>
                </c:pt>
                <c:pt idx="21413">
                  <c:v>3.1377866268160002</c:v>
                </c:pt>
                <c:pt idx="21414">
                  <c:v>3.1379277706150002</c:v>
                </c:pt>
                <c:pt idx="21415">
                  <c:v>3.1380262374879999</c:v>
                </c:pt>
                <c:pt idx="21416">
                  <c:v>3.1381316185000001</c:v>
                </c:pt>
                <c:pt idx="21417">
                  <c:v>3.1381874084470001</c:v>
                </c:pt>
                <c:pt idx="21418">
                  <c:v>3.1382420063019998</c:v>
                </c:pt>
                <c:pt idx="21419">
                  <c:v>3.1382963657379999</c:v>
                </c:pt>
                <c:pt idx="21420">
                  <c:v>3.1384003162380001</c:v>
                </c:pt>
                <c:pt idx="21421">
                  <c:v>3.1384966373440002</c:v>
                </c:pt>
                <c:pt idx="21422">
                  <c:v>3.1385922431950002</c:v>
                </c:pt>
                <c:pt idx="21423">
                  <c:v>3.1389784812929999</c:v>
                </c:pt>
                <c:pt idx="21424">
                  <c:v>3.139329195023</c:v>
                </c:pt>
                <c:pt idx="21425">
                  <c:v>3.1396331787110001</c:v>
                </c:pt>
                <c:pt idx="21426">
                  <c:v>3.139756679535</c:v>
                </c:pt>
                <c:pt idx="21427">
                  <c:v>3.1398727893829999</c:v>
                </c:pt>
                <c:pt idx="21428">
                  <c:v>3.13996052742</c:v>
                </c:pt>
                <c:pt idx="21429">
                  <c:v>3.14004445076</c:v>
                </c:pt>
                <c:pt idx="21430">
                  <c:v>3.140103578568</c:v>
                </c:pt>
                <c:pt idx="21431">
                  <c:v>3.140167951584</c:v>
                </c:pt>
                <c:pt idx="21432">
                  <c:v>3.1402583122249998</c:v>
                </c:pt>
                <c:pt idx="21433">
                  <c:v>3.1403548717500001</c:v>
                </c:pt>
                <c:pt idx="21434">
                  <c:v>3.1407048702239999</c:v>
                </c:pt>
                <c:pt idx="21435">
                  <c:v>3.1410272121429998</c:v>
                </c:pt>
                <c:pt idx="21436">
                  <c:v>3.1412689685820001</c:v>
                </c:pt>
                <c:pt idx="21437">
                  <c:v>3.141369581223</c:v>
                </c:pt>
                <c:pt idx="21438">
                  <c:v>3.141437768936</c:v>
                </c:pt>
                <c:pt idx="21439">
                  <c:v>3.1414840221409999</c:v>
                </c:pt>
                <c:pt idx="21440">
                  <c:v>3.1415314674379999</c:v>
                </c:pt>
                <c:pt idx="21441">
                  <c:v>3.141582250595</c:v>
                </c:pt>
                <c:pt idx="21442">
                  <c:v>3.1416702270510002</c:v>
                </c:pt>
                <c:pt idx="21443">
                  <c:v>3.1419801712040001</c:v>
                </c:pt>
                <c:pt idx="21444">
                  <c:v>3.1423857212069999</c:v>
                </c:pt>
                <c:pt idx="21445">
                  <c:v>3.1426255702970001</c:v>
                </c:pt>
                <c:pt idx="21446">
                  <c:v>3.1427514553070002</c:v>
                </c:pt>
                <c:pt idx="21447">
                  <c:v>3.1428313255310001</c:v>
                </c:pt>
                <c:pt idx="21448">
                  <c:v>3.1429622173310001</c:v>
                </c:pt>
                <c:pt idx="21449">
                  <c:v>3.143083572388</c:v>
                </c:pt>
                <c:pt idx="21450">
                  <c:v>3.1433143615720001</c:v>
                </c:pt>
                <c:pt idx="21451">
                  <c:v>3.143627882004</c:v>
                </c:pt>
                <c:pt idx="21452">
                  <c:v>3.1438245773319999</c:v>
                </c:pt>
                <c:pt idx="21453">
                  <c:v>3.143901586533</c:v>
                </c:pt>
                <c:pt idx="21454">
                  <c:v>3.1439914703370002</c:v>
                </c:pt>
                <c:pt idx="21455">
                  <c:v>3.1441054344179999</c:v>
                </c:pt>
                <c:pt idx="21456">
                  <c:v>3.1441764831539998</c:v>
                </c:pt>
                <c:pt idx="21457">
                  <c:v>3.1442484855649999</c:v>
                </c:pt>
                <c:pt idx="21458">
                  <c:v>3.1443283557889998</c:v>
                </c:pt>
                <c:pt idx="21459">
                  <c:v>3.1444189548489998</c:v>
                </c:pt>
                <c:pt idx="21460">
                  <c:v>3.1445376873019999</c:v>
                </c:pt>
                <c:pt idx="21461">
                  <c:v>3.1446635723109999</c:v>
                </c:pt>
                <c:pt idx="21462">
                  <c:v>3.1447534561160002</c:v>
                </c:pt>
                <c:pt idx="21463">
                  <c:v>3.1449754238129999</c:v>
                </c:pt>
                <c:pt idx="21464">
                  <c:v>3.1451971530909999</c:v>
                </c:pt>
                <c:pt idx="21465">
                  <c:v>3.1455104351040002</c:v>
                </c:pt>
                <c:pt idx="21466">
                  <c:v>3.1458261013030002</c:v>
                </c:pt>
                <c:pt idx="21467">
                  <c:v>3.1459391117100002</c:v>
                </c:pt>
                <c:pt idx="21468">
                  <c:v>3.1461393833160001</c:v>
                </c:pt>
                <c:pt idx="21469">
                  <c:v>3.1464748382569998</c:v>
                </c:pt>
                <c:pt idx="21470">
                  <c:v>3.1465902328489999</c:v>
                </c:pt>
                <c:pt idx="21471">
                  <c:v>3.1467115879060001</c:v>
                </c:pt>
                <c:pt idx="21472">
                  <c:v>3.1468722820280002</c:v>
                </c:pt>
                <c:pt idx="21473">
                  <c:v>3.1470971107480001</c:v>
                </c:pt>
                <c:pt idx="21474">
                  <c:v>3.1473052501679999</c:v>
                </c:pt>
                <c:pt idx="21475">
                  <c:v>3.1473832130430002</c:v>
                </c:pt>
                <c:pt idx="21476">
                  <c:v>3.1474518775939999</c:v>
                </c:pt>
                <c:pt idx="21477">
                  <c:v>3.1474900245669999</c:v>
                </c:pt>
                <c:pt idx="21478">
                  <c:v>3.1475718021389998</c:v>
                </c:pt>
                <c:pt idx="21479">
                  <c:v>3.147656202316</c:v>
                </c:pt>
                <c:pt idx="21480">
                  <c:v>3.1477370262150002</c:v>
                </c:pt>
                <c:pt idx="21481">
                  <c:v>3.1478154659270001</c:v>
                </c:pt>
                <c:pt idx="21482">
                  <c:v>3.1481220722200001</c:v>
                </c:pt>
                <c:pt idx="21483">
                  <c:v>3.14843416214</c:v>
                </c:pt>
                <c:pt idx="21484">
                  <c:v>3.1488025188450002</c:v>
                </c:pt>
                <c:pt idx="21485">
                  <c:v>3.1491796970369998</c:v>
                </c:pt>
                <c:pt idx="21486">
                  <c:v>3.1493713855740002</c:v>
                </c:pt>
                <c:pt idx="21487">
                  <c:v>3.1495862007139999</c:v>
                </c:pt>
                <c:pt idx="21488">
                  <c:v>3.1500256061549998</c:v>
                </c:pt>
                <c:pt idx="21489">
                  <c:v>3.1503870487209999</c:v>
                </c:pt>
                <c:pt idx="21490">
                  <c:v>3.1507296562190001</c:v>
                </c:pt>
                <c:pt idx="21491">
                  <c:v>3.150844097137</c:v>
                </c:pt>
                <c:pt idx="21492">
                  <c:v>3.1509599685669998</c:v>
                </c:pt>
                <c:pt idx="21493">
                  <c:v>3.151264429092</c:v>
                </c:pt>
                <c:pt idx="21494">
                  <c:v>3.151484012604</c:v>
                </c:pt>
                <c:pt idx="21495">
                  <c:v>3.1516442298889999</c:v>
                </c:pt>
                <c:pt idx="21496">
                  <c:v>3.1518051624300001</c:v>
                </c:pt>
                <c:pt idx="21497">
                  <c:v>3.1518893241880002</c:v>
                </c:pt>
                <c:pt idx="21498">
                  <c:v>3.1519887447360002</c:v>
                </c:pt>
                <c:pt idx="21499">
                  <c:v>3.1521103382110001</c:v>
                </c:pt>
                <c:pt idx="21500">
                  <c:v>3.1522083282470001</c:v>
                </c:pt>
                <c:pt idx="21501">
                  <c:v>3.1522781848910002</c:v>
                </c:pt>
                <c:pt idx="21502">
                  <c:v>3.152378559113</c:v>
                </c:pt>
                <c:pt idx="21503">
                  <c:v>3.1524579524990002</c:v>
                </c:pt>
                <c:pt idx="21504">
                  <c:v>3.1525394916530001</c:v>
                </c:pt>
                <c:pt idx="21505">
                  <c:v>3.1526196002960001</c:v>
                </c:pt>
                <c:pt idx="21506">
                  <c:v>3.152950763702</c:v>
                </c:pt>
                <c:pt idx="21507">
                  <c:v>3.1530420780180002</c:v>
                </c:pt>
                <c:pt idx="21508">
                  <c:v>3.1531417369839998</c:v>
                </c:pt>
                <c:pt idx="21509">
                  <c:v>3.153245210648</c:v>
                </c:pt>
                <c:pt idx="21510">
                  <c:v>3.153299331665</c:v>
                </c:pt>
                <c:pt idx="21511">
                  <c:v>3.1533560752869998</c:v>
                </c:pt>
                <c:pt idx="21512">
                  <c:v>3.1534097194670001</c:v>
                </c:pt>
                <c:pt idx="21513">
                  <c:v>3.1534636020660001</c:v>
                </c:pt>
                <c:pt idx="21514">
                  <c:v>3.1535127162930001</c:v>
                </c:pt>
                <c:pt idx="21515">
                  <c:v>3.1536109447479999</c:v>
                </c:pt>
                <c:pt idx="21516">
                  <c:v>3.1537070274349999</c:v>
                </c:pt>
                <c:pt idx="21517">
                  <c:v>3.1537969112400002</c:v>
                </c:pt>
                <c:pt idx="21518">
                  <c:v>3.1539127826689999</c:v>
                </c:pt>
                <c:pt idx="21519">
                  <c:v>3.1540250778200001</c:v>
                </c:pt>
                <c:pt idx="21520">
                  <c:v>3.154307365417</c:v>
                </c:pt>
                <c:pt idx="21521">
                  <c:v>3.1546070575709999</c:v>
                </c:pt>
                <c:pt idx="21522">
                  <c:v>3.1547474861150002</c:v>
                </c:pt>
                <c:pt idx="21523">
                  <c:v>3.1548571586610001</c:v>
                </c:pt>
                <c:pt idx="21524">
                  <c:v>3.1549391746520001</c:v>
                </c:pt>
                <c:pt idx="21525">
                  <c:v>3.1550526618960002</c:v>
                </c:pt>
                <c:pt idx="21526">
                  <c:v>3.1553750038150001</c:v>
                </c:pt>
                <c:pt idx="21527">
                  <c:v>3.1554560661319999</c:v>
                </c:pt>
                <c:pt idx="21528">
                  <c:v>3.1555449962619999</c:v>
                </c:pt>
                <c:pt idx="21529">
                  <c:v>3.1556336879729998</c:v>
                </c:pt>
                <c:pt idx="21530">
                  <c:v>3.1556758880619999</c:v>
                </c:pt>
                <c:pt idx="21531">
                  <c:v>3.155721664429</c:v>
                </c:pt>
                <c:pt idx="21532">
                  <c:v>3.155817508698</c:v>
                </c:pt>
                <c:pt idx="21533">
                  <c:v>3.155911684036</c:v>
                </c:pt>
                <c:pt idx="21534">
                  <c:v>3.1559951305389999</c:v>
                </c:pt>
                <c:pt idx="21535">
                  <c:v>3.1561179161070001</c:v>
                </c:pt>
                <c:pt idx="21536">
                  <c:v>3.1563332080839999</c:v>
                </c:pt>
                <c:pt idx="21537">
                  <c:v>3.1566329002379998</c:v>
                </c:pt>
                <c:pt idx="21538">
                  <c:v>3.1567649841310002</c:v>
                </c:pt>
                <c:pt idx="21539">
                  <c:v>3.1568944454190002</c:v>
                </c:pt>
                <c:pt idx="21540">
                  <c:v>3.1569647788999999</c:v>
                </c:pt>
                <c:pt idx="21541">
                  <c:v>3.1570394039149998</c:v>
                </c:pt>
                <c:pt idx="21542">
                  <c:v>3.1571090221409999</c:v>
                </c:pt>
                <c:pt idx="21543">
                  <c:v>3.1571583747859999</c:v>
                </c:pt>
                <c:pt idx="21544">
                  <c:v>3.157235383987</c:v>
                </c:pt>
                <c:pt idx="21545">
                  <c:v>3.157305240631</c:v>
                </c:pt>
                <c:pt idx="21546">
                  <c:v>3.1574590206150002</c:v>
                </c:pt>
                <c:pt idx="21547">
                  <c:v>3.1575481891630002</c:v>
                </c:pt>
                <c:pt idx="21548">
                  <c:v>3.1576144695280002</c:v>
                </c:pt>
                <c:pt idx="21549">
                  <c:v>3.1576457023620002</c:v>
                </c:pt>
                <c:pt idx="21550">
                  <c:v>3.1578440666200001</c:v>
                </c:pt>
                <c:pt idx="21551">
                  <c:v>3.1578934192660002</c:v>
                </c:pt>
                <c:pt idx="21552">
                  <c:v>3.1579527854920002</c:v>
                </c:pt>
                <c:pt idx="21553">
                  <c:v>3.1580569744110001</c:v>
                </c:pt>
                <c:pt idx="21554">
                  <c:v>3.158129930496</c:v>
                </c:pt>
                <c:pt idx="21555">
                  <c:v>3.1582493782040002</c:v>
                </c:pt>
                <c:pt idx="21556">
                  <c:v>3.158366918564</c:v>
                </c:pt>
                <c:pt idx="21557">
                  <c:v>3.1585562229159998</c:v>
                </c:pt>
                <c:pt idx="21558">
                  <c:v>3.158907413483</c:v>
                </c:pt>
                <c:pt idx="21559">
                  <c:v>3.1590433120729999</c:v>
                </c:pt>
                <c:pt idx="21560">
                  <c:v>3.1591811180109999</c:v>
                </c:pt>
                <c:pt idx="21561">
                  <c:v>3.1595690250400001</c:v>
                </c:pt>
                <c:pt idx="21562">
                  <c:v>3.1597354412079999</c:v>
                </c:pt>
                <c:pt idx="21563">
                  <c:v>3.159940004349</c:v>
                </c:pt>
                <c:pt idx="21564">
                  <c:v>3.1603214740749999</c:v>
                </c:pt>
                <c:pt idx="21565">
                  <c:v>3.160676002502</c:v>
                </c:pt>
                <c:pt idx="21566">
                  <c:v>3.1610343456269998</c:v>
                </c:pt>
                <c:pt idx="21567">
                  <c:v>3.1612026691440001</c:v>
                </c:pt>
                <c:pt idx="21568">
                  <c:v>3.1613564491270001</c:v>
                </c:pt>
                <c:pt idx="21569">
                  <c:v>3.1614737510680002</c:v>
                </c:pt>
                <c:pt idx="21570">
                  <c:v>3.1615605354310001</c:v>
                </c:pt>
                <c:pt idx="21571">
                  <c:v>3.161648988724</c:v>
                </c:pt>
                <c:pt idx="21572">
                  <c:v>3.1617417335510001</c:v>
                </c:pt>
                <c:pt idx="21573">
                  <c:v>3.1619603633879998</c:v>
                </c:pt>
                <c:pt idx="21574">
                  <c:v>3.162292718887</c:v>
                </c:pt>
                <c:pt idx="21575">
                  <c:v>3.1625146865840001</c:v>
                </c:pt>
                <c:pt idx="21576">
                  <c:v>3.1626701354979998</c:v>
                </c:pt>
                <c:pt idx="21577">
                  <c:v>3.16282081604</c:v>
                </c:pt>
                <c:pt idx="21578">
                  <c:v>3.1630043983460001</c:v>
                </c:pt>
                <c:pt idx="21579">
                  <c:v>3.163228750229</c:v>
                </c:pt>
                <c:pt idx="21580">
                  <c:v>3.1634552478789999</c:v>
                </c:pt>
                <c:pt idx="21581">
                  <c:v>3.1636469364169999</c:v>
                </c:pt>
                <c:pt idx="21582">
                  <c:v>3.1637356281279998</c:v>
                </c:pt>
                <c:pt idx="21583">
                  <c:v>3.1638240814210001</c:v>
                </c:pt>
                <c:pt idx="21584">
                  <c:v>3.1639170646669998</c:v>
                </c:pt>
                <c:pt idx="21585">
                  <c:v>3.164010047913</c:v>
                </c:pt>
                <c:pt idx="21586">
                  <c:v>3.1641027927400001</c:v>
                </c:pt>
                <c:pt idx="21587">
                  <c:v>3.164189815521</c:v>
                </c:pt>
                <c:pt idx="21588">
                  <c:v>3.164312124252</c:v>
                </c:pt>
                <c:pt idx="21589">
                  <c:v>3.16450881958</c:v>
                </c:pt>
                <c:pt idx="21590">
                  <c:v>3.1647281646729999</c:v>
                </c:pt>
                <c:pt idx="21591">
                  <c:v>3.165028572083</c:v>
                </c:pt>
                <c:pt idx="21592">
                  <c:v>3.1651391983030002</c:v>
                </c:pt>
                <c:pt idx="21593">
                  <c:v>3.1653466224670002</c:v>
                </c:pt>
                <c:pt idx="21594">
                  <c:v>3.1655056476590002</c:v>
                </c:pt>
                <c:pt idx="21595">
                  <c:v>3.1656236648560001</c:v>
                </c:pt>
                <c:pt idx="21596">
                  <c:v>3.1657097339629998</c:v>
                </c:pt>
                <c:pt idx="21597">
                  <c:v>3.16579079628</c:v>
                </c:pt>
                <c:pt idx="21598">
                  <c:v>3.1658835411070001</c:v>
                </c:pt>
                <c:pt idx="21599">
                  <c:v>3.1660358905789998</c:v>
                </c:pt>
                <c:pt idx="21600">
                  <c:v>3.1662223339079998</c:v>
                </c:pt>
                <c:pt idx="21601">
                  <c:v>3.166343450546</c:v>
                </c:pt>
                <c:pt idx="21602">
                  <c:v>3.1666979789730001</c:v>
                </c:pt>
                <c:pt idx="21603">
                  <c:v>3.1669385433200001</c:v>
                </c:pt>
                <c:pt idx="21604">
                  <c:v>3.1671364307399998</c:v>
                </c:pt>
                <c:pt idx="21605">
                  <c:v>3.1672608852390001</c:v>
                </c:pt>
                <c:pt idx="21606">
                  <c:v>3.167421340942</c:v>
                </c:pt>
                <c:pt idx="21607">
                  <c:v>3.1675481796259999</c:v>
                </c:pt>
                <c:pt idx="21608">
                  <c:v>3.1676423549649999</c:v>
                </c:pt>
                <c:pt idx="21609">
                  <c:v>3.1677362918849998</c:v>
                </c:pt>
                <c:pt idx="21610">
                  <c:v>3.1678366661070001</c:v>
                </c:pt>
                <c:pt idx="21611">
                  <c:v>3.167933702469</c:v>
                </c:pt>
                <c:pt idx="21612">
                  <c:v>3.1680617332460002</c:v>
                </c:pt>
                <c:pt idx="21613">
                  <c:v>3.168259620667</c:v>
                </c:pt>
                <c:pt idx="21614">
                  <c:v>3.1683866977689998</c:v>
                </c:pt>
                <c:pt idx="21615">
                  <c:v>3.1685097217560001</c:v>
                </c:pt>
                <c:pt idx="21616">
                  <c:v>3.1686284542080001</c:v>
                </c:pt>
                <c:pt idx="21617">
                  <c:v>3.1689760684969999</c:v>
                </c:pt>
                <c:pt idx="21618">
                  <c:v>3.1691253185270001</c:v>
                </c:pt>
                <c:pt idx="21619">
                  <c:v>3.1692857742310001</c:v>
                </c:pt>
                <c:pt idx="21620">
                  <c:v>3.1693928241729998</c:v>
                </c:pt>
                <c:pt idx="21621">
                  <c:v>3.1694924831389999</c:v>
                </c:pt>
                <c:pt idx="21622">
                  <c:v>3.169601202011</c:v>
                </c:pt>
                <c:pt idx="21623">
                  <c:v>3.1697549819950002</c:v>
                </c:pt>
                <c:pt idx="21624">
                  <c:v>3.1700642108919999</c:v>
                </c:pt>
                <c:pt idx="21625">
                  <c:v>3.1701812744139999</c:v>
                </c:pt>
                <c:pt idx="21626">
                  <c:v>3.1702640056610001</c:v>
                </c:pt>
                <c:pt idx="21627">
                  <c:v>3.1703464984890002</c:v>
                </c:pt>
                <c:pt idx="21628">
                  <c:v>3.1704649925230002</c:v>
                </c:pt>
                <c:pt idx="21629">
                  <c:v>3.1707704067229998</c:v>
                </c:pt>
                <c:pt idx="21630">
                  <c:v>3.1708507537839998</c:v>
                </c:pt>
                <c:pt idx="21631">
                  <c:v>3.1709358692170002</c:v>
                </c:pt>
                <c:pt idx="21632">
                  <c:v>3.171004533768</c:v>
                </c:pt>
                <c:pt idx="21633">
                  <c:v>3.1710965633389998</c:v>
                </c:pt>
                <c:pt idx="21634">
                  <c:v>3.1712014675139999</c:v>
                </c:pt>
                <c:pt idx="21635">
                  <c:v>3.1712946891780001</c:v>
                </c:pt>
                <c:pt idx="21636">
                  <c:v>3.1713967323299999</c:v>
                </c:pt>
                <c:pt idx="21637">
                  <c:v>3.1715276241299999</c:v>
                </c:pt>
                <c:pt idx="21638">
                  <c:v>3.1717877388</c:v>
                </c:pt>
                <c:pt idx="21639">
                  <c:v>3.1721215248110002</c:v>
                </c:pt>
                <c:pt idx="21640">
                  <c:v>3.172270774841</c:v>
                </c:pt>
                <c:pt idx="21641">
                  <c:v>3.1723539829249998</c:v>
                </c:pt>
                <c:pt idx="21642">
                  <c:v>3.1724512577059998</c:v>
                </c:pt>
                <c:pt idx="21643">
                  <c:v>3.1725015640260001</c:v>
                </c:pt>
                <c:pt idx="21644">
                  <c:v>3.172558546066</c:v>
                </c:pt>
                <c:pt idx="21645">
                  <c:v>3.172614336014</c:v>
                </c:pt>
                <c:pt idx="21646">
                  <c:v>3.1726696491239998</c:v>
                </c:pt>
                <c:pt idx="21647">
                  <c:v>3.172757148743</c:v>
                </c:pt>
                <c:pt idx="21648">
                  <c:v>3.1728763580320001</c:v>
                </c:pt>
                <c:pt idx="21649">
                  <c:v>3.1729905605319999</c:v>
                </c:pt>
                <c:pt idx="21650">
                  <c:v>3.17311501503</c:v>
                </c:pt>
                <c:pt idx="21651">
                  <c:v>3.1732296943659999</c:v>
                </c:pt>
                <c:pt idx="21652">
                  <c:v>3.1733455657960001</c:v>
                </c:pt>
                <c:pt idx="21653">
                  <c:v>3.173570156097</c:v>
                </c:pt>
                <c:pt idx="21654">
                  <c:v>3.1736752986910002</c:v>
                </c:pt>
                <c:pt idx="21655">
                  <c:v>3.1738660335539999</c:v>
                </c:pt>
                <c:pt idx="21656">
                  <c:v>3.1739618778229999</c:v>
                </c:pt>
                <c:pt idx="21657">
                  <c:v>3.1740522384640002</c:v>
                </c:pt>
                <c:pt idx="21658">
                  <c:v>3.1741430759429998</c:v>
                </c:pt>
                <c:pt idx="21659">
                  <c:v>3.174232721329</c:v>
                </c:pt>
                <c:pt idx="21660">
                  <c:v>3.1743135452270002</c:v>
                </c:pt>
                <c:pt idx="21661">
                  <c:v>3.1744816303249999</c:v>
                </c:pt>
                <c:pt idx="21662">
                  <c:v>3.1747529506680001</c:v>
                </c:pt>
                <c:pt idx="21663">
                  <c:v>3.1748490333560002</c:v>
                </c:pt>
                <c:pt idx="21664">
                  <c:v>3.174973964691</c:v>
                </c:pt>
                <c:pt idx="21665">
                  <c:v>3.1750512123110002</c:v>
                </c:pt>
                <c:pt idx="21666">
                  <c:v>3.1751546859739999</c:v>
                </c:pt>
                <c:pt idx="21667">
                  <c:v>3.17529129982</c:v>
                </c:pt>
                <c:pt idx="21668">
                  <c:v>3.1754372119899998</c:v>
                </c:pt>
                <c:pt idx="21669">
                  <c:v>3.1757259368900002</c:v>
                </c:pt>
                <c:pt idx="21670">
                  <c:v>3.1758987903590001</c:v>
                </c:pt>
                <c:pt idx="21671">
                  <c:v>3.1760089397429998</c:v>
                </c:pt>
                <c:pt idx="21672">
                  <c:v>3.176097154617</c:v>
                </c:pt>
                <c:pt idx="21673">
                  <c:v>3.1764478683470001</c:v>
                </c:pt>
                <c:pt idx="21674">
                  <c:v>3.1767904758449999</c:v>
                </c:pt>
                <c:pt idx="21675">
                  <c:v>3.1769137382510002</c:v>
                </c:pt>
                <c:pt idx="21676">
                  <c:v>3.1770062446590002</c:v>
                </c:pt>
                <c:pt idx="21677">
                  <c:v>3.177125930786</c:v>
                </c:pt>
                <c:pt idx="21678">
                  <c:v>3.1772727966310002</c:v>
                </c:pt>
                <c:pt idx="21679">
                  <c:v>3.1773936748499998</c:v>
                </c:pt>
                <c:pt idx="21680">
                  <c:v>3.177634954453</c:v>
                </c:pt>
                <c:pt idx="21681">
                  <c:v>3.1780006885529999</c:v>
                </c:pt>
                <c:pt idx="21682">
                  <c:v>3.1783616542819999</c:v>
                </c:pt>
                <c:pt idx="21683">
                  <c:v>3.178504943848</c:v>
                </c:pt>
                <c:pt idx="21684">
                  <c:v>3.178723096848</c:v>
                </c:pt>
                <c:pt idx="21685">
                  <c:v>3.1787748336789998</c:v>
                </c:pt>
                <c:pt idx="21686">
                  <c:v>3.1788442134860002</c:v>
                </c:pt>
                <c:pt idx="21687">
                  <c:v>3.178915262222</c:v>
                </c:pt>
                <c:pt idx="21688">
                  <c:v>3.1789920330050001</c:v>
                </c:pt>
                <c:pt idx="21689">
                  <c:v>3.1790628433229999</c:v>
                </c:pt>
                <c:pt idx="21690">
                  <c:v>3.1791045665739999</c:v>
                </c:pt>
                <c:pt idx="21691">
                  <c:v>3.1791863441469999</c:v>
                </c:pt>
                <c:pt idx="21692">
                  <c:v>3.1792643070220001</c:v>
                </c:pt>
                <c:pt idx="21693">
                  <c:v>3.17933344841</c:v>
                </c:pt>
                <c:pt idx="21694">
                  <c:v>3.1794393062589998</c:v>
                </c:pt>
                <c:pt idx="21695">
                  <c:v>3.1795470714570002</c:v>
                </c:pt>
                <c:pt idx="21696">
                  <c:v>3.17968916893</c:v>
                </c:pt>
                <c:pt idx="21697">
                  <c:v>3.1798746585850002</c:v>
                </c:pt>
                <c:pt idx="21698">
                  <c:v>3.1801707744600001</c:v>
                </c:pt>
                <c:pt idx="21699">
                  <c:v>3.1803452968600001</c:v>
                </c:pt>
                <c:pt idx="21700">
                  <c:v>3.1805224418639999</c:v>
                </c:pt>
                <c:pt idx="21701">
                  <c:v>3.180829524994</c:v>
                </c:pt>
                <c:pt idx="21702">
                  <c:v>3.1810729503630002</c:v>
                </c:pt>
                <c:pt idx="21703">
                  <c:v>3.1811554431919999</c:v>
                </c:pt>
                <c:pt idx="21704">
                  <c:v>3.1813015937809999</c:v>
                </c:pt>
                <c:pt idx="21705">
                  <c:v>3.1814670562740002</c:v>
                </c:pt>
                <c:pt idx="21706">
                  <c:v>3.181626796722</c:v>
                </c:pt>
                <c:pt idx="21707">
                  <c:v>3.1819558143619999</c:v>
                </c:pt>
                <c:pt idx="21708">
                  <c:v>3.1820397377009999</c:v>
                </c:pt>
                <c:pt idx="21709">
                  <c:v>3.1821751594540002</c:v>
                </c:pt>
                <c:pt idx="21710">
                  <c:v>3.1822516918180002</c:v>
                </c:pt>
                <c:pt idx="21711">
                  <c:v>3.1823265552520001</c:v>
                </c:pt>
                <c:pt idx="21712">
                  <c:v>3.182409524918</c:v>
                </c:pt>
                <c:pt idx="21713">
                  <c:v>3.1824998855589999</c:v>
                </c:pt>
                <c:pt idx="21714">
                  <c:v>3.1826245784760001</c:v>
                </c:pt>
                <c:pt idx="21715">
                  <c:v>3.1827719211579999</c:v>
                </c:pt>
                <c:pt idx="21716">
                  <c:v>3.182920455933</c:v>
                </c:pt>
                <c:pt idx="21717">
                  <c:v>3.1830201148990001</c:v>
                </c:pt>
                <c:pt idx="21718">
                  <c:v>3.1831324100490002</c:v>
                </c:pt>
                <c:pt idx="21719">
                  <c:v>3.1832077503199998</c:v>
                </c:pt>
                <c:pt idx="21720">
                  <c:v>3.1834144592290001</c:v>
                </c:pt>
                <c:pt idx="21721">
                  <c:v>3.1835114955899999</c:v>
                </c:pt>
                <c:pt idx="21722">
                  <c:v>3.183564186096</c:v>
                </c:pt>
                <c:pt idx="21723">
                  <c:v>3.1836185455320001</c:v>
                </c:pt>
                <c:pt idx="21724">
                  <c:v>3.183668851852</c:v>
                </c:pt>
                <c:pt idx="21725">
                  <c:v>3.1837224960329999</c:v>
                </c:pt>
                <c:pt idx="21726">
                  <c:v>3.1837742328640002</c:v>
                </c:pt>
                <c:pt idx="21727">
                  <c:v>3.183827400208</c:v>
                </c:pt>
                <c:pt idx="21728">
                  <c:v>3.1838803291320001</c:v>
                </c:pt>
                <c:pt idx="21729">
                  <c:v>3.183980941772</c:v>
                </c:pt>
                <c:pt idx="21730">
                  <c:v>3.184076547623</c:v>
                </c:pt>
                <c:pt idx="21731">
                  <c:v>3.1841683387759998</c:v>
                </c:pt>
                <c:pt idx="21732">
                  <c:v>3.1842548847200001</c:v>
                </c:pt>
                <c:pt idx="21733">
                  <c:v>3.1843829154969998</c:v>
                </c:pt>
                <c:pt idx="21734">
                  <c:v>3.1845147609710001</c:v>
                </c:pt>
                <c:pt idx="21735">
                  <c:v>3.184601783752</c:v>
                </c:pt>
                <c:pt idx="21736">
                  <c:v>3.1847350597380002</c:v>
                </c:pt>
                <c:pt idx="21737">
                  <c:v>3.1848163604740001</c:v>
                </c:pt>
                <c:pt idx="21738">
                  <c:v>3.1851487159729999</c:v>
                </c:pt>
                <c:pt idx="21739">
                  <c:v>3.1853964328769999</c:v>
                </c:pt>
                <c:pt idx="21740">
                  <c:v>3.1855235099789998</c:v>
                </c:pt>
                <c:pt idx="21741">
                  <c:v>3.1857924461359999</c:v>
                </c:pt>
                <c:pt idx="21742">
                  <c:v>3.1859838962549998</c:v>
                </c:pt>
                <c:pt idx="21743">
                  <c:v>3.1860940456389999</c:v>
                </c:pt>
                <c:pt idx="21744">
                  <c:v>3.1861770153050002</c:v>
                </c:pt>
                <c:pt idx="21745">
                  <c:v>3.1863825321200001</c:v>
                </c:pt>
                <c:pt idx="21746">
                  <c:v>3.1864976882930001</c:v>
                </c:pt>
                <c:pt idx="21747">
                  <c:v>3.186650753021</c:v>
                </c:pt>
                <c:pt idx="21748">
                  <c:v>3.1868524551389998</c:v>
                </c:pt>
                <c:pt idx="21749">
                  <c:v>3.1872363090519999</c:v>
                </c:pt>
                <c:pt idx="21750">
                  <c:v>3.1875481605529998</c:v>
                </c:pt>
                <c:pt idx="21751">
                  <c:v>3.1878781318659999</c:v>
                </c:pt>
                <c:pt idx="21752">
                  <c:v>3.1881425380709998</c:v>
                </c:pt>
                <c:pt idx="21753">
                  <c:v>3.1882553100590001</c:v>
                </c:pt>
                <c:pt idx="21754">
                  <c:v>3.188328504562</c:v>
                </c:pt>
                <c:pt idx="21755">
                  <c:v>3.1884460449219998</c:v>
                </c:pt>
                <c:pt idx="21756">
                  <c:v>3.1885564327239999</c:v>
                </c:pt>
                <c:pt idx="21757">
                  <c:v>3.1888942718509998</c:v>
                </c:pt>
                <c:pt idx="21758">
                  <c:v>3.1891489028929998</c:v>
                </c:pt>
                <c:pt idx="21759">
                  <c:v>3.1892366409299999</c:v>
                </c:pt>
                <c:pt idx="21760">
                  <c:v>3.1893262863160001</c:v>
                </c:pt>
                <c:pt idx="21761">
                  <c:v>3.1894159317019999</c:v>
                </c:pt>
                <c:pt idx="21762">
                  <c:v>3.1895048618319999</c:v>
                </c:pt>
                <c:pt idx="21763">
                  <c:v>3.1897289752960001</c:v>
                </c:pt>
                <c:pt idx="21764">
                  <c:v>3.1899347305300001</c:v>
                </c:pt>
                <c:pt idx="21765">
                  <c:v>3.1900761127470001</c:v>
                </c:pt>
                <c:pt idx="21766">
                  <c:v>3.1902084350590001</c:v>
                </c:pt>
                <c:pt idx="21767">
                  <c:v>3.1903159618379999</c:v>
                </c:pt>
                <c:pt idx="21768">
                  <c:v>3.190405368805</c:v>
                </c:pt>
                <c:pt idx="21769">
                  <c:v>3.1905009746549999</c:v>
                </c:pt>
                <c:pt idx="21770">
                  <c:v>3.190624713898</c:v>
                </c:pt>
                <c:pt idx="21771">
                  <c:v>3.1907107830050001</c:v>
                </c:pt>
                <c:pt idx="21772">
                  <c:v>3.1907935142519999</c:v>
                </c:pt>
                <c:pt idx="21773">
                  <c:v>3.1908514499659999</c:v>
                </c:pt>
                <c:pt idx="21774">
                  <c:v>3.1909360885620002</c:v>
                </c:pt>
                <c:pt idx="21775">
                  <c:v>3.1909940242769999</c:v>
                </c:pt>
                <c:pt idx="21776">
                  <c:v>3.1910791397090001</c:v>
                </c:pt>
                <c:pt idx="21777">
                  <c:v>3.1911678314210001</c:v>
                </c:pt>
                <c:pt idx="21778">
                  <c:v>3.1912486553189998</c:v>
                </c:pt>
                <c:pt idx="21779">
                  <c:v>3.1913270950319998</c:v>
                </c:pt>
                <c:pt idx="21780">
                  <c:v>3.1914100646970001</c:v>
                </c:pt>
                <c:pt idx="21781">
                  <c:v>3.1914937496190001</c:v>
                </c:pt>
                <c:pt idx="21782">
                  <c:v>3.1917154788970001</c:v>
                </c:pt>
                <c:pt idx="21783">
                  <c:v>3.1920628547669998</c:v>
                </c:pt>
                <c:pt idx="21784">
                  <c:v>3.192255735397</c:v>
                </c:pt>
                <c:pt idx="21785">
                  <c:v>3.1924135684969999</c:v>
                </c:pt>
                <c:pt idx="21786">
                  <c:v>3.1925313472750001</c:v>
                </c:pt>
                <c:pt idx="21787">
                  <c:v>3.1928837299350001</c:v>
                </c:pt>
                <c:pt idx="21788">
                  <c:v>3.19322347641</c:v>
                </c:pt>
                <c:pt idx="21789">
                  <c:v>3.193319559097</c:v>
                </c:pt>
                <c:pt idx="21790">
                  <c:v>3.1934165954589999</c:v>
                </c:pt>
                <c:pt idx="21791">
                  <c:v>3.1934642791750001</c:v>
                </c:pt>
                <c:pt idx="21792">
                  <c:v>3.1935133934020001</c:v>
                </c:pt>
                <c:pt idx="21793">
                  <c:v>3.1936049461359999</c:v>
                </c:pt>
                <c:pt idx="21794">
                  <c:v>3.1937351226809998</c:v>
                </c:pt>
                <c:pt idx="21795">
                  <c:v>3.1938514709470001</c:v>
                </c:pt>
                <c:pt idx="21796">
                  <c:v>3.1940407752989999</c:v>
                </c:pt>
                <c:pt idx="21797">
                  <c:v>3.194297552109</c:v>
                </c:pt>
                <c:pt idx="21798">
                  <c:v>3.1946589946750001</c:v>
                </c:pt>
                <c:pt idx="21799">
                  <c:v>3.1948575973510001</c:v>
                </c:pt>
                <c:pt idx="21800">
                  <c:v>3.1949417591090001</c:v>
                </c:pt>
                <c:pt idx="21801">
                  <c:v>3.1951115131379999</c:v>
                </c:pt>
                <c:pt idx="21802">
                  <c:v>3.1954753398900002</c:v>
                </c:pt>
                <c:pt idx="21803">
                  <c:v>3.1956341266630002</c:v>
                </c:pt>
                <c:pt idx="21804">
                  <c:v>3.1957972049709999</c:v>
                </c:pt>
                <c:pt idx="21805">
                  <c:v>3.1959915161130001</c:v>
                </c:pt>
                <c:pt idx="21806">
                  <c:v>3.1961050033570002</c:v>
                </c:pt>
                <c:pt idx="21807">
                  <c:v>3.1963109970089998</c:v>
                </c:pt>
                <c:pt idx="21808">
                  <c:v>3.196384906769</c:v>
                </c:pt>
                <c:pt idx="21809">
                  <c:v>3.196445941925</c:v>
                </c:pt>
                <c:pt idx="21810">
                  <c:v>3.1964814662930001</c:v>
                </c:pt>
                <c:pt idx="21811">
                  <c:v>3.1967048645020002</c:v>
                </c:pt>
                <c:pt idx="21812">
                  <c:v>3.1970238685610002</c:v>
                </c:pt>
                <c:pt idx="21813">
                  <c:v>3.1972320079799998</c:v>
                </c:pt>
                <c:pt idx="21814">
                  <c:v>3.1973507404329999</c:v>
                </c:pt>
                <c:pt idx="21815">
                  <c:v>3.1974692344669999</c:v>
                </c:pt>
                <c:pt idx="21816">
                  <c:v>3.1978037357329998</c:v>
                </c:pt>
                <c:pt idx="21817">
                  <c:v>3.198158502579</c:v>
                </c:pt>
                <c:pt idx="21818">
                  <c:v>3.1983458995820002</c:v>
                </c:pt>
                <c:pt idx="21819">
                  <c:v>3.198545694351</c:v>
                </c:pt>
                <c:pt idx="21820">
                  <c:v>3.1986656188959999</c:v>
                </c:pt>
                <c:pt idx="21821">
                  <c:v>3.198747873306</c:v>
                </c:pt>
                <c:pt idx="21822">
                  <c:v>3.198827981949</c:v>
                </c:pt>
                <c:pt idx="21823">
                  <c:v>3.199157953262</c:v>
                </c:pt>
                <c:pt idx="21824">
                  <c:v>3.1993353366849999</c:v>
                </c:pt>
                <c:pt idx="21825">
                  <c:v>3.1996710300450002</c:v>
                </c:pt>
                <c:pt idx="21826">
                  <c:v>3.1998219490049999</c:v>
                </c:pt>
                <c:pt idx="21827">
                  <c:v>3.199933767319</c:v>
                </c:pt>
                <c:pt idx="21828">
                  <c:v>3.2000498771669998</c:v>
                </c:pt>
                <c:pt idx="21829">
                  <c:v>3.2003712654109999</c:v>
                </c:pt>
                <c:pt idx="21830">
                  <c:v>3.2004833221440001</c:v>
                </c:pt>
                <c:pt idx="21831">
                  <c:v>3.2005674839020002</c:v>
                </c:pt>
                <c:pt idx="21832">
                  <c:v>3.2006916999819999</c:v>
                </c:pt>
                <c:pt idx="21833">
                  <c:v>3.2008130550380001</c:v>
                </c:pt>
                <c:pt idx="21834">
                  <c:v>3.2011308670040002</c:v>
                </c:pt>
                <c:pt idx="21835">
                  <c:v>3.2014424800870001</c:v>
                </c:pt>
                <c:pt idx="21836">
                  <c:v>3.201787471771</c:v>
                </c:pt>
                <c:pt idx="21837">
                  <c:v>3.2021229267120002</c:v>
                </c:pt>
                <c:pt idx="21838">
                  <c:v>3.2023360729219998</c:v>
                </c:pt>
                <c:pt idx="21839">
                  <c:v>3.2024741172789999</c:v>
                </c:pt>
                <c:pt idx="21840">
                  <c:v>3.2025592327119998</c:v>
                </c:pt>
                <c:pt idx="21841">
                  <c:v>3.2026844024660002</c:v>
                </c:pt>
                <c:pt idx="21842">
                  <c:v>3.2027776241299999</c:v>
                </c:pt>
                <c:pt idx="21843">
                  <c:v>3.2029428482059998</c:v>
                </c:pt>
                <c:pt idx="21844">
                  <c:v>3.2030403614040002</c:v>
                </c:pt>
                <c:pt idx="21845">
                  <c:v>3.20312833786</c:v>
                </c:pt>
                <c:pt idx="21846">
                  <c:v>3.2031848430630001</c:v>
                </c:pt>
                <c:pt idx="21847">
                  <c:v>3.203276872635</c:v>
                </c:pt>
                <c:pt idx="21848">
                  <c:v>3.2035369873050001</c:v>
                </c:pt>
                <c:pt idx="21849">
                  <c:v>3.204160690308</c:v>
                </c:pt>
                <c:pt idx="21850">
                  <c:v>3.2042453289030002</c:v>
                </c:pt>
                <c:pt idx="21851">
                  <c:v>3.204337120056</c:v>
                </c:pt>
                <c:pt idx="21852">
                  <c:v>3.2043879032140001</c:v>
                </c:pt>
                <c:pt idx="21853">
                  <c:v>3.2044370174410002</c:v>
                </c:pt>
                <c:pt idx="21854">
                  <c:v>3.204533815384</c:v>
                </c:pt>
                <c:pt idx="21855">
                  <c:v>3.204582929611</c:v>
                </c:pt>
                <c:pt idx="21856">
                  <c:v>3.2046790122990001</c:v>
                </c:pt>
                <c:pt idx="21857">
                  <c:v>3.2047290801999999</c:v>
                </c:pt>
                <c:pt idx="21858">
                  <c:v>3.2047796249389999</c:v>
                </c:pt>
                <c:pt idx="21859">
                  <c:v>3.2048275470730001</c:v>
                </c:pt>
                <c:pt idx="21860">
                  <c:v>3.2049179077150001</c:v>
                </c:pt>
                <c:pt idx="21861">
                  <c:v>3.205003023148</c:v>
                </c:pt>
                <c:pt idx="21862">
                  <c:v>3.2050900459289999</c:v>
                </c:pt>
                <c:pt idx="21863">
                  <c:v>3.2051799297330001</c:v>
                </c:pt>
                <c:pt idx="21864">
                  <c:v>3.2052657604219998</c:v>
                </c:pt>
                <c:pt idx="21865">
                  <c:v>3.205353736877</c:v>
                </c:pt>
                <c:pt idx="21866">
                  <c:v>3.2054421901699999</c:v>
                </c:pt>
                <c:pt idx="21867">
                  <c:v>3.2055273056029998</c:v>
                </c:pt>
                <c:pt idx="21868">
                  <c:v>3.205604791641</c:v>
                </c:pt>
                <c:pt idx="21869">
                  <c:v>3.205906629562</c:v>
                </c:pt>
                <c:pt idx="21870">
                  <c:v>3.206072092056</c:v>
                </c:pt>
                <c:pt idx="21871">
                  <c:v>3.206182003021</c:v>
                </c:pt>
                <c:pt idx="21872">
                  <c:v>3.2063140869139999</c:v>
                </c:pt>
                <c:pt idx="21873">
                  <c:v>3.2065889835360002</c:v>
                </c:pt>
                <c:pt idx="21874">
                  <c:v>3.2068476676939999</c:v>
                </c:pt>
                <c:pt idx="21875">
                  <c:v>3.2070746421809999</c:v>
                </c:pt>
                <c:pt idx="21876">
                  <c:v>3.2071819305420002</c:v>
                </c:pt>
                <c:pt idx="21877">
                  <c:v>3.2072887420649998</c:v>
                </c:pt>
                <c:pt idx="21878">
                  <c:v>3.2076053619380001</c:v>
                </c:pt>
                <c:pt idx="21879">
                  <c:v>3.2077457904819999</c:v>
                </c:pt>
                <c:pt idx="21880">
                  <c:v>3.2080318927759999</c:v>
                </c:pt>
                <c:pt idx="21881">
                  <c:v>3.208239555359</c:v>
                </c:pt>
                <c:pt idx="21882">
                  <c:v>3.2083866596220001</c:v>
                </c:pt>
                <c:pt idx="21883">
                  <c:v>3.2085146903989998</c:v>
                </c:pt>
                <c:pt idx="21884">
                  <c:v>3.2086088657379999</c:v>
                </c:pt>
                <c:pt idx="21885">
                  <c:v>3.2086777687070001</c:v>
                </c:pt>
                <c:pt idx="21886">
                  <c:v>3.208747148514</c:v>
                </c:pt>
                <c:pt idx="21887">
                  <c:v>3.208815097809</c:v>
                </c:pt>
                <c:pt idx="21888">
                  <c:v>3.208891868591</c:v>
                </c:pt>
                <c:pt idx="21889">
                  <c:v>3.2090008258820002</c:v>
                </c:pt>
                <c:pt idx="21890">
                  <c:v>3.2091941833500002</c:v>
                </c:pt>
                <c:pt idx="21891">
                  <c:v>3.2092866897580001</c:v>
                </c:pt>
                <c:pt idx="21892">
                  <c:v>3.2094392776489999</c:v>
                </c:pt>
                <c:pt idx="21893">
                  <c:v>3.209681987762</c:v>
                </c:pt>
                <c:pt idx="21894">
                  <c:v>3.2098729610440002</c:v>
                </c:pt>
                <c:pt idx="21895">
                  <c:v>3.2102150917049999</c:v>
                </c:pt>
                <c:pt idx="21896">
                  <c:v>3.2105193138120001</c:v>
                </c:pt>
                <c:pt idx="21897">
                  <c:v>3.2107181549070001</c:v>
                </c:pt>
                <c:pt idx="21898">
                  <c:v>3.2108044624329999</c:v>
                </c:pt>
                <c:pt idx="21899">
                  <c:v>3.2109034061430002</c:v>
                </c:pt>
                <c:pt idx="21900">
                  <c:v>3.2110083103179998</c:v>
                </c:pt>
                <c:pt idx="21901">
                  <c:v>3.211059570313</c:v>
                </c:pt>
                <c:pt idx="21902">
                  <c:v>3.2111160755160002</c:v>
                </c:pt>
                <c:pt idx="21903">
                  <c:v>3.211171150208</c:v>
                </c:pt>
                <c:pt idx="21904">
                  <c:v>3.2112300395969999</c:v>
                </c:pt>
                <c:pt idx="21905">
                  <c:v>3.2112820148469998</c:v>
                </c:pt>
                <c:pt idx="21906">
                  <c:v>3.2113358974459998</c:v>
                </c:pt>
                <c:pt idx="21907">
                  <c:v>3.211385726929</c:v>
                </c:pt>
                <c:pt idx="21908">
                  <c:v>3.2114808559419998</c:v>
                </c:pt>
                <c:pt idx="21909">
                  <c:v>3.2115666866299999</c:v>
                </c:pt>
                <c:pt idx="21910">
                  <c:v>3.2117192745210001</c:v>
                </c:pt>
                <c:pt idx="21911">
                  <c:v>3.2119591236109999</c:v>
                </c:pt>
                <c:pt idx="21912">
                  <c:v>3.212280273438</c:v>
                </c:pt>
                <c:pt idx="21913">
                  <c:v>3.2124938964840002</c:v>
                </c:pt>
                <c:pt idx="21914">
                  <c:v>3.2128288745879998</c:v>
                </c:pt>
                <c:pt idx="21915">
                  <c:v>3.21297955513</c:v>
                </c:pt>
                <c:pt idx="21916">
                  <c:v>3.2132992744450002</c:v>
                </c:pt>
                <c:pt idx="21917">
                  <c:v>3.2136275768279998</c:v>
                </c:pt>
                <c:pt idx="21918">
                  <c:v>3.2137787342070001</c:v>
                </c:pt>
                <c:pt idx="21919">
                  <c:v>3.2139315605159999</c:v>
                </c:pt>
                <c:pt idx="21920">
                  <c:v>3.2139861583710001</c:v>
                </c:pt>
                <c:pt idx="21921">
                  <c:v>3.2140231132510002</c:v>
                </c:pt>
                <c:pt idx="21922">
                  <c:v>3.2140638828279999</c:v>
                </c:pt>
                <c:pt idx="21923">
                  <c:v>3.2141036987299998</c:v>
                </c:pt>
                <c:pt idx="21924">
                  <c:v>3.2141430377960001</c:v>
                </c:pt>
                <c:pt idx="21925">
                  <c:v>3.2142033576969999</c:v>
                </c:pt>
                <c:pt idx="21926">
                  <c:v>3.2143332958220001</c:v>
                </c:pt>
                <c:pt idx="21927">
                  <c:v>3.2144196033479999</c:v>
                </c:pt>
                <c:pt idx="21928">
                  <c:v>3.2146894931790002</c:v>
                </c:pt>
                <c:pt idx="21929">
                  <c:v>3.2150166034700001</c:v>
                </c:pt>
                <c:pt idx="21930">
                  <c:v>3.2153925895689999</c:v>
                </c:pt>
                <c:pt idx="21931">
                  <c:v>3.2155289649959999</c:v>
                </c:pt>
                <c:pt idx="21932">
                  <c:v>3.215635299683</c:v>
                </c:pt>
                <c:pt idx="21933">
                  <c:v>3.2156925201419999</c:v>
                </c:pt>
                <c:pt idx="21934">
                  <c:v>3.215750694275</c:v>
                </c:pt>
                <c:pt idx="21935">
                  <c:v>3.2158095836639999</c:v>
                </c:pt>
                <c:pt idx="21936">
                  <c:v>3.2158713340760001</c:v>
                </c:pt>
                <c:pt idx="21937">
                  <c:v>3.215926408768</c:v>
                </c:pt>
                <c:pt idx="21938">
                  <c:v>3.215984344482</c:v>
                </c:pt>
                <c:pt idx="21939">
                  <c:v>3.2160453796390001</c:v>
                </c:pt>
                <c:pt idx="21940">
                  <c:v>3.2160999774930001</c:v>
                </c:pt>
                <c:pt idx="21941">
                  <c:v>3.2161531448359999</c:v>
                </c:pt>
                <c:pt idx="21942">
                  <c:v>3.2162497043610001</c:v>
                </c:pt>
                <c:pt idx="21943">
                  <c:v>3.216336488724</c:v>
                </c:pt>
                <c:pt idx="21944">
                  <c:v>3.216498851776</c:v>
                </c:pt>
                <c:pt idx="21945">
                  <c:v>3.2168347835539999</c:v>
                </c:pt>
                <c:pt idx="21946">
                  <c:v>3.2171673774720002</c:v>
                </c:pt>
                <c:pt idx="21947">
                  <c:v>3.2173542976379998</c:v>
                </c:pt>
                <c:pt idx="21948">
                  <c:v>3.217478752136</c:v>
                </c:pt>
                <c:pt idx="21949">
                  <c:v>3.2176311016080001</c:v>
                </c:pt>
                <c:pt idx="21950">
                  <c:v>3.2177529335020001</c:v>
                </c:pt>
                <c:pt idx="21951">
                  <c:v>3.2179107666019999</c:v>
                </c:pt>
                <c:pt idx="21952">
                  <c:v>3.2181522846220001</c:v>
                </c:pt>
                <c:pt idx="21953">
                  <c:v>3.218326330185</c:v>
                </c:pt>
                <c:pt idx="21954">
                  <c:v>3.2186281681060001</c:v>
                </c:pt>
                <c:pt idx="21955">
                  <c:v>3.2187540531160002</c:v>
                </c:pt>
                <c:pt idx="21956">
                  <c:v>3.2188417911529998</c:v>
                </c:pt>
                <c:pt idx="21957">
                  <c:v>3.2189943790440001</c:v>
                </c:pt>
                <c:pt idx="21958">
                  <c:v>3.2191200256350001</c:v>
                </c:pt>
                <c:pt idx="21959">
                  <c:v>3.21946144104</c:v>
                </c:pt>
                <c:pt idx="21960">
                  <c:v>3.219651699066</c:v>
                </c:pt>
                <c:pt idx="21961">
                  <c:v>3.2200262546539999</c:v>
                </c:pt>
                <c:pt idx="21962">
                  <c:v>3.220333576202</c:v>
                </c:pt>
                <c:pt idx="21963">
                  <c:v>3.220579147339</c:v>
                </c:pt>
                <c:pt idx="21964">
                  <c:v>3.2206969261170002</c:v>
                </c:pt>
                <c:pt idx="21965">
                  <c:v>3.220823526382</c:v>
                </c:pt>
                <c:pt idx="21966">
                  <c:v>3.220940351486</c:v>
                </c:pt>
                <c:pt idx="21967">
                  <c:v>3.22128367424</c:v>
                </c:pt>
                <c:pt idx="21968">
                  <c:v>3.2216007709499999</c:v>
                </c:pt>
                <c:pt idx="21969">
                  <c:v>3.221754789352</c:v>
                </c:pt>
                <c:pt idx="21970">
                  <c:v>3.2218723297120002</c:v>
                </c:pt>
                <c:pt idx="21971">
                  <c:v>3.2219941616060002</c:v>
                </c:pt>
                <c:pt idx="21972">
                  <c:v>3.2221693992609999</c:v>
                </c:pt>
                <c:pt idx="21973">
                  <c:v>3.2224333286290001</c:v>
                </c:pt>
                <c:pt idx="21974">
                  <c:v>3.2225170135500001</c:v>
                </c:pt>
                <c:pt idx="21975">
                  <c:v>3.2225868701930001</c:v>
                </c:pt>
                <c:pt idx="21976">
                  <c:v>3.2226483821869998</c:v>
                </c:pt>
                <c:pt idx="21977">
                  <c:v>3.2227244377140001</c:v>
                </c:pt>
                <c:pt idx="21978">
                  <c:v>3.2228069305420002</c:v>
                </c:pt>
                <c:pt idx="21979">
                  <c:v>3.2228634357449999</c:v>
                </c:pt>
                <c:pt idx="21980">
                  <c:v>3.2229228019709999</c:v>
                </c:pt>
                <c:pt idx="21981">
                  <c:v>3.222994804382</c:v>
                </c:pt>
                <c:pt idx="21982">
                  <c:v>3.2230820655820001</c:v>
                </c:pt>
                <c:pt idx="21983">
                  <c:v>3.223179340363</c:v>
                </c:pt>
                <c:pt idx="21984">
                  <c:v>3.2232680320739999</c:v>
                </c:pt>
                <c:pt idx="21985">
                  <c:v>3.2236306667329999</c:v>
                </c:pt>
                <c:pt idx="21986">
                  <c:v>3.2237224578860002</c:v>
                </c:pt>
                <c:pt idx="21987">
                  <c:v>3.2238504886629999</c:v>
                </c:pt>
                <c:pt idx="21988">
                  <c:v>3.2239701747890002</c:v>
                </c:pt>
                <c:pt idx="21989">
                  <c:v>3.2243132591250001</c:v>
                </c:pt>
                <c:pt idx="21990">
                  <c:v>3.2245006561279999</c:v>
                </c:pt>
                <c:pt idx="21991">
                  <c:v>3.2248148918149999</c:v>
                </c:pt>
                <c:pt idx="21992">
                  <c:v>3.2250554561609999</c:v>
                </c:pt>
                <c:pt idx="21993">
                  <c:v>3.2251684665679998</c:v>
                </c:pt>
                <c:pt idx="21994">
                  <c:v>3.225294828415</c:v>
                </c:pt>
                <c:pt idx="21995">
                  <c:v>3.2256007194520002</c:v>
                </c:pt>
                <c:pt idx="21996">
                  <c:v>3.2259476184840001</c:v>
                </c:pt>
                <c:pt idx="21997">
                  <c:v>3.2263212203979998</c:v>
                </c:pt>
                <c:pt idx="21998">
                  <c:v>3.2264573574069999</c:v>
                </c:pt>
                <c:pt idx="21999">
                  <c:v>3.2265582084659998</c:v>
                </c:pt>
                <c:pt idx="22000">
                  <c:v>3.2266590595250002</c:v>
                </c:pt>
                <c:pt idx="22001">
                  <c:v>3.2267587184909998</c:v>
                </c:pt>
                <c:pt idx="22002">
                  <c:v>3.2268967628479999</c:v>
                </c:pt>
                <c:pt idx="22003">
                  <c:v>3.2272534370420001</c:v>
                </c:pt>
                <c:pt idx="22004">
                  <c:v>3.227593183517</c:v>
                </c:pt>
                <c:pt idx="22005">
                  <c:v>3.2279284000400001</c:v>
                </c:pt>
                <c:pt idx="22006">
                  <c:v>3.228266000748</c:v>
                </c:pt>
                <c:pt idx="22007">
                  <c:v>3.2285501956939999</c:v>
                </c:pt>
                <c:pt idx="22008">
                  <c:v>3.2286658287050001</c:v>
                </c:pt>
                <c:pt idx="22009">
                  <c:v>3.2287464141850002</c:v>
                </c:pt>
                <c:pt idx="22010">
                  <c:v>3.2289297580719998</c:v>
                </c:pt>
                <c:pt idx="22011">
                  <c:v>3.2292227745059998</c:v>
                </c:pt>
                <c:pt idx="22012">
                  <c:v>3.229551315308</c:v>
                </c:pt>
                <c:pt idx="22013">
                  <c:v>3.2296938896179999</c:v>
                </c:pt>
                <c:pt idx="22014">
                  <c:v>3.2298061847690001</c:v>
                </c:pt>
                <c:pt idx="22015">
                  <c:v>3.2298901081090001</c:v>
                </c:pt>
                <c:pt idx="22016">
                  <c:v>3.229973554611</c:v>
                </c:pt>
                <c:pt idx="22017">
                  <c:v>3.230053663254</c:v>
                </c:pt>
                <c:pt idx="22018">
                  <c:v>3.2301325798030001</c:v>
                </c:pt>
                <c:pt idx="22019">
                  <c:v>3.2304344177250002</c:v>
                </c:pt>
                <c:pt idx="22020">
                  <c:v>3.2305707931519998</c:v>
                </c:pt>
                <c:pt idx="22021">
                  <c:v>3.230683088303</c:v>
                </c:pt>
                <c:pt idx="22022">
                  <c:v>3.2308218479159998</c:v>
                </c:pt>
                <c:pt idx="22023">
                  <c:v>3.2309381961820001</c:v>
                </c:pt>
                <c:pt idx="22024">
                  <c:v>3.2311236858369998</c:v>
                </c:pt>
                <c:pt idx="22025">
                  <c:v>3.2313280105589999</c:v>
                </c:pt>
                <c:pt idx="22026">
                  <c:v>3.2317533493039998</c:v>
                </c:pt>
                <c:pt idx="22027">
                  <c:v>3.231947660446</c:v>
                </c:pt>
                <c:pt idx="22028">
                  <c:v>3.2323603630069999</c:v>
                </c:pt>
                <c:pt idx="22029">
                  <c:v>3.2327358722690001</c:v>
                </c:pt>
                <c:pt idx="22030">
                  <c:v>3.2330641746520001</c:v>
                </c:pt>
                <c:pt idx="22031">
                  <c:v>3.2332715988160001</c:v>
                </c:pt>
                <c:pt idx="22032">
                  <c:v>3.2334060668950002</c:v>
                </c:pt>
                <c:pt idx="22033">
                  <c:v>3.2335445880889999</c:v>
                </c:pt>
                <c:pt idx="22034">
                  <c:v>3.2338035106660001</c:v>
                </c:pt>
                <c:pt idx="22035">
                  <c:v>3.2339496612550001</c:v>
                </c:pt>
                <c:pt idx="22036">
                  <c:v>3.23410654068</c:v>
                </c:pt>
                <c:pt idx="22037">
                  <c:v>3.2341907024380001</c:v>
                </c:pt>
                <c:pt idx="22038">
                  <c:v>3.2342684268949999</c:v>
                </c:pt>
                <c:pt idx="22039">
                  <c:v>3.2343547344210002</c:v>
                </c:pt>
                <c:pt idx="22040">
                  <c:v>3.234429121017</c:v>
                </c:pt>
                <c:pt idx="22041">
                  <c:v>3.2345397472380002</c:v>
                </c:pt>
                <c:pt idx="22042">
                  <c:v>3.2347106933590002</c:v>
                </c:pt>
                <c:pt idx="22043">
                  <c:v>3.2350962162019998</c:v>
                </c:pt>
                <c:pt idx="22044">
                  <c:v>3.2355058193209998</c:v>
                </c:pt>
                <c:pt idx="22045">
                  <c:v>3.2357985973360002</c:v>
                </c:pt>
                <c:pt idx="22046">
                  <c:v>3.2359764575960002</c:v>
                </c:pt>
                <c:pt idx="22047">
                  <c:v>3.2363934516909998</c:v>
                </c:pt>
                <c:pt idx="22048">
                  <c:v>3.2365314960479998</c:v>
                </c:pt>
                <c:pt idx="22049">
                  <c:v>3.2366552352909999</c:v>
                </c:pt>
                <c:pt idx="22050">
                  <c:v>3.2368381023409998</c:v>
                </c:pt>
                <c:pt idx="22051">
                  <c:v>3.2370603084559999</c:v>
                </c:pt>
                <c:pt idx="22052">
                  <c:v>3.2371079921720001</c:v>
                </c:pt>
                <c:pt idx="22053">
                  <c:v>3.237203598022</c:v>
                </c:pt>
                <c:pt idx="22054">
                  <c:v>3.237255573273</c:v>
                </c:pt>
                <c:pt idx="22055">
                  <c:v>3.2373061180109999</c:v>
                </c:pt>
                <c:pt idx="22056">
                  <c:v>3.2373590469360001</c:v>
                </c:pt>
                <c:pt idx="22057">
                  <c:v>3.2374088764189999</c:v>
                </c:pt>
                <c:pt idx="22058">
                  <c:v>3.2375044822689998</c:v>
                </c:pt>
                <c:pt idx="22059">
                  <c:v>3.237855672836</c:v>
                </c:pt>
                <c:pt idx="22060">
                  <c:v>3.2380623817440002</c:v>
                </c:pt>
                <c:pt idx="22061">
                  <c:v>3.2381725311279999</c:v>
                </c:pt>
                <c:pt idx="22062">
                  <c:v>3.238307476044</c:v>
                </c:pt>
                <c:pt idx="22063">
                  <c:v>3.2385816574100001</c:v>
                </c:pt>
                <c:pt idx="22064">
                  <c:v>3.2387273311609999</c:v>
                </c:pt>
                <c:pt idx="22065">
                  <c:v>3.2387986183169999</c:v>
                </c:pt>
                <c:pt idx="22066">
                  <c:v>3.2389233112340001</c:v>
                </c:pt>
                <c:pt idx="22067">
                  <c:v>3.2391159534449998</c:v>
                </c:pt>
                <c:pt idx="22068">
                  <c:v>3.2392764091489998</c:v>
                </c:pt>
                <c:pt idx="22069">
                  <c:v>3.2394366264340002</c:v>
                </c:pt>
                <c:pt idx="22070">
                  <c:v>3.2396788597109998</c:v>
                </c:pt>
                <c:pt idx="22071">
                  <c:v>3.2400398254390002</c:v>
                </c:pt>
                <c:pt idx="22072">
                  <c:v>3.2402088642120002</c:v>
                </c:pt>
                <c:pt idx="22073">
                  <c:v>3.240419149399</c:v>
                </c:pt>
                <c:pt idx="22074">
                  <c:v>3.240647792816</c:v>
                </c:pt>
                <c:pt idx="22075">
                  <c:v>3.2408211231230002</c:v>
                </c:pt>
                <c:pt idx="22076">
                  <c:v>3.240928649902</c:v>
                </c:pt>
                <c:pt idx="22077">
                  <c:v>3.2410101890559999</c:v>
                </c:pt>
                <c:pt idx="22078">
                  <c:v>3.2412846088410001</c:v>
                </c:pt>
                <c:pt idx="22079">
                  <c:v>3.2416336536410002</c:v>
                </c:pt>
                <c:pt idx="22080">
                  <c:v>3.2419526577000002</c:v>
                </c:pt>
                <c:pt idx="22081">
                  <c:v>3.2422525882720001</c:v>
                </c:pt>
                <c:pt idx="22082">
                  <c:v>3.2425594329830001</c:v>
                </c:pt>
                <c:pt idx="22083">
                  <c:v>3.2427623271939998</c:v>
                </c:pt>
                <c:pt idx="22084">
                  <c:v>3.2427954673769999</c:v>
                </c:pt>
                <c:pt idx="22085">
                  <c:v>3.2428627014160001</c:v>
                </c:pt>
                <c:pt idx="22086">
                  <c:v>3.2429325580600001</c:v>
                </c:pt>
                <c:pt idx="22087">
                  <c:v>3.2430150508879998</c:v>
                </c:pt>
                <c:pt idx="22088">
                  <c:v>3.2433655261990002</c:v>
                </c:pt>
                <c:pt idx="22089">
                  <c:v>3.243734121323</c:v>
                </c:pt>
                <c:pt idx="22090">
                  <c:v>3.2440927028659998</c:v>
                </c:pt>
                <c:pt idx="22091">
                  <c:v>3.2441885471340002</c:v>
                </c:pt>
                <c:pt idx="22092">
                  <c:v>3.244290590286</c:v>
                </c:pt>
                <c:pt idx="22093">
                  <c:v>3.244393587112</c:v>
                </c:pt>
                <c:pt idx="22094">
                  <c:v>3.2445657253269999</c:v>
                </c:pt>
                <c:pt idx="22095">
                  <c:v>3.2446553707120001</c:v>
                </c:pt>
                <c:pt idx="22096">
                  <c:v>3.2448301315310002</c:v>
                </c:pt>
                <c:pt idx="22097">
                  <c:v>3.244965553284</c:v>
                </c:pt>
                <c:pt idx="22098">
                  <c:v>3.2451333999630001</c:v>
                </c:pt>
                <c:pt idx="22099">
                  <c:v>3.245303869247</c:v>
                </c:pt>
                <c:pt idx="22100">
                  <c:v>3.2455046176910001</c:v>
                </c:pt>
                <c:pt idx="22101">
                  <c:v>3.2457368373870001</c:v>
                </c:pt>
                <c:pt idx="22102">
                  <c:v>3.2459633350370001</c:v>
                </c:pt>
                <c:pt idx="22103">
                  <c:v>3.2463009357449999</c:v>
                </c:pt>
                <c:pt idx="22104">
                  <c:v>3.2464532852170001</c:v>
                </c:pt>
                <c:pt idx="22105">
                  <c:v>3.2466804981230002</c:v>
                </c:pt>
                <c:pt idx="22106">
                  <c:v>3.2467958927149998</c:v>
                </c:pt>
                <c:pt idx="22107">
                  <c:v>3.2468900680539998</c:v>
                </c:pt>
                <c:pt idx="22108">
                  <c:v>3.2470054626459999</c:v>
                </c:pt>
                <c:pt idx="22109">
                  <c:v>3.2470922470089998</c:v>
                </c:pt>
                <c:pt idx="22110">
                  <c:v>3.247176647186</c:v>
                </c:pt>
                <c:pt idx="22111">
                  <c:v>3.2472867965700001</c:v>
                </c:pt>
                <c:pt idx="22112">
                  <c:v>3.247651100159</c:v>
                </c:pt>
                <c:pt idx="22113">
                  <c:v>3.2477495670319998</c:v>
                </c:pt>
                <c:pt idx="22114">
                  <c:v>3.2478029727940001</c:v>
                </c:pt>
                <c:pt idx="22115">
                  <c:v>3.2478582859039999</c:v>
                </c:pt>
                <c:pt idx="22116">
                  <c:v>3.2479145526890001</c:v>
                </c:pt>
                <c:pt idx="22117">
                  <c:v>3.247966527939</c:v>
                </c:pt>
                <c:pt idx="22118">
                  <c:v>3.248069524765</c:v>
                </c:pt>
                <c:pt idx="22119">
                  <c:v>3.2481713294980001</c:v>
                </c:pt>
                <c:pt idx="22120">
                  <c:v>3.2482669353490001</c:v>
                </c:pt>
                <c:pt idx="22121">
                  <c:v>3.248385429382</c:v>
                </c:pt>
                <c:pt idx="22122">
                  <c:v>3.2485461235050002</c:v>
                </c:pt>
                <c:pt idx="22123">
                  <c:v>3.2486302852629998</c:v>
                </c:pt>
                <c:pt idx="22124">
                  <c:v>3.2487156391140002</c:v>
                </c:pt>
                <c:pt idx="22125">
                  <c:v>3.2488069534299999</c:v>
                </c:pt>
                <c:pt idx="22126">
                  <c:v>3.2488958835599999</c:v>
                </c:pt>
                <c:pt idx="22127">
                  <c:v>3.2491216659550002</c:v>
                </c:pt>
                <c:pt idx="22128">
                  <c:v>3.2493276596070002</c:v>
                </c:pt>
                <c:pt idx="22129">
                  <c:v>3.2494919300079999</c:v>
                </c:pt>
                <c:pt idx="22130">
                  <c:v>3.2495734691620002</c:v>
                </c:pt>
                <c:pt idx="22131">
                  <c:v>3.249651193619</c:v>
                </c:pt>
                <c:pt idx="22132">
                  <c:v>3.2497215271000002</c:v>
                </c:pt>
                <c:pt idx="22133">
                  <c:v>3.249795913696</c:v>
                </c:pt>
                <c:pt idx="22134">
                  <c:v>3.2498946189879998</c:v>
                </c:pt>
                <c:pt idx="22135">
                  <c:v>3.2500126361850001</c:v>
                </c:pt>
                <c:pt idx="22136">
                  <c:v>3.2501311302190001</c:v>
                </c:pt>
                <c:pt idx="22137">
                  <c:v>3.2503037452700001</c:v>
                </c:pt>
                <c:pt idx="22138">
                  <c:v>3.2506179809570002</c:v>
                </c:pt>
                <c:pt idx="22139">
                  <c:v>3.2507967948909999</c:v>
                </c:pt>
                <c:pt idx="22140">
                  <c:v>3.2510142326349998</c:v>
                </c:pt>
                <c:pt idx="22141">
                  <c:v>3.251131772995</c:v>
                </c:pt>
                <c:pt idx="22142">
                  <c:v>3.2512459754940002</c:v>
                </c:pt>
                <c:pt idx="22143">
                  <c:v>3.2515783309940001</c:v>
                </c:pt>
                <c:pt idx="22144">
                  <c:v>3.2518126964570002</c:v>
                </c:pt>
                <c:pt idx="22145">
                  <c:v>3.2519941329959998</c:v>
                </c:pt>
                <c:pt idx="22146">
                  <c:v>3.2523152828219999</c:v>
                </c:pt>
                <c:pt idx="22147">
                  <c:v>3.2526421546940001</c:v>
                </c:pt>
                <c:pt idx="22148">
                  <c:v>3.2528786659239999</c:v>
                </c:pt>
                <c:pt idx="22149">
                  <c:v>3.2529878616330001</c:v>
                </c:pt>
                <c:pt idx="22150">
                  <c:v>3.25306224823</c:v>
                </c:pt>
                <c:pt idx="22151">
                  <c:v>3.2531368732449999</c:v>
                </c:pt>
                <c:pt idx="22152">
                  <c:v>3.2531850337980002</c:v>
                </c:pt>
                <c:pt idx="22153">
                  <c:v>3.2532386779790001</c:v>
                </c:pt>
                <c:pt idx="22154">
                  <c:v>3.253294229507</c:v>
                </c:pt>
                <c:pt idx="22155">
                  <c:v>3.2533535957340001</c:v>
                </c:pt>
                <c:pt idx="22156">
                  <c:v>3.253410816193</c:v>
                </c:pt>
                <c:pt idx="22157">
                  <c:v>3.2534666061399999</c:v>
                </c:pt>
                <c:pt idx="22158">
                  <c:v>3.2535233497620002</c:v>
                </c:pt>
                <c:pt idx="22159">
                  <c:v>3.2535824775700002</c:v>
                </c:pt>
                <c:pt idx="22160">
                  <c:v>3.2536435127260002</c:v>
                </c:pt>
                <c:pt idx="22161">
                  <c:v>3.2536954879760001</c:v>
                </c:pt>
                <c:pt idx="22162">
                  <c:v>3.2537853717799998</c:v>
                </c:pt>
                <c:pt idx="22163">
                  <c:v>3.254132986069</c:v>
                </c:pt>
                <c:pt idx="22164">
                  <c:v>3.2544720172880002</c:v>
                </c:pt>
                <c:pt idx="22165">
                  <c:v>3.2547955513</c:v>
                </c:pt>
                <c:pt idx="22166">
                  <c:v>3.2549042701720001</c:v>
                </c:pt>
                <c:pt idx="22167">
                  <c:v>3.2550189495090001</c:v>
                </c:pt>
                <c:pt idx="22168">
                  <c:v>3.2551016807559998</c:v>
                </c:pt>
                <c:pt idx="22169">
                  <c:v>3.2552006244660001</c:v>
                </c:pt>
                <c:pt idx="22170">
                  <c:v>3.2553255558009999</c:v>
                </c:pt>
                <c:pt idx="22171">
                  <c:v>3.255392074585</c:v>
                </c:pt>
                <c:pt idx="22172">
                  <c:v>3.2554874420169999</c:v>
                </c:pt>
                <c:pt idx="22173">
                  <c:v>3.255629301071</c:v>
                </c:pt>
                <c:pt idx="22174">
                  <c:v>3.2558405399320001</c:v>
                </c:pt>
                <c:pt idx="22175">
                  <c:v>3.2561674118039998</c:v>
                </c:pt>
                <c:pt idx="22176">
                  <c:v>3.2565119266510001</c:v>
                </c:pt>
                <c:pt idx="22177">
                  <c:v>3.2567501068119999</c:v>
                </c:pt>
                <c:pt idx="22178">
                  <c:v>3.256886720657</c:v>
                </c:pt>
                <c:pt idx="22179">
                  <c:v>3.2570152282709999</c:v>
                </c:pt>
                <c:pt idx="22180">
                  <c:v>3.2571356296539999</c:v>
                </c:pt>
                <c:pt idx="22181">
                  <c:v>3.257249116898</c:v>
                </c:pt>
                <c:pt idx="22182">
                  <c:v>3.2573652267459998</c:v>
                </c:pt>
                <c:pt idx="22183">
                  <c:v>3.2574534416200001</c:v>
                </c:pt>
                <c:pt idx="22184">
                  <c:v>3.2575709819790002</c:v>
                </c:pt>
                <c:pt idx="22185">
                  <c:v>3.2576620578769999</c:v>
                </c:pt>
                <c:pt idx="22186">
                  <c:v>3.2577857971189998</c:v>
                </c:pt>
                <c:pt idx="22187">
                  <c:v>3.2581496238710002</c:v>
                </c:pt>
                <c:pt idx="22188">
                  <c:v>3.2583117485050002</c:v>
                </c:pt>
                <c:pt idx="22189">
                  <c:v>3.258445739746</c:v>
                </c:pt>
                <c:pt idx="22190">
                  <c:v>3.2585444450379999</c:v>
                </c:pt>
                <c:pt idx="22191">
                  <c:v>3.2586524486539998</c:v>
                </c:pt>
                <c:pt idx="22192">
                  <c:v>3.2587096691130002</c:v>
                </c:pt>
                <c:pt idx="22193">
                  <c:v>3.2587659358979999</c:v>
                </c:pt>
                <c:pt idx="22194">
                  <c:v>3.2588729858400001</c:v>
                </c:pt>
                <c:pt idx="22195">
                  <c:v>3.2589817047120002</c:v>
                </c:pt>
                <c:pt idx="22196">
                  <c:v>3.2590372562410002</c:v>
                </c:pt>
                <c:pt idx="22197">
                  <c:v>3.2591421604159998</c:v>
                </c:pt>
                <c:pt idx="22198">
                  <c:v>3.2592434883119998</c:v>
                </c:pt>
                <c:pt idx="22199">
                  <c:v>3.2593483924869999</c:v>
                </c:pt>
                <c:pt idx="22200">
                  <c:v>3.2594470977780001</c:v>
                </c:pt>
                <c:pt idx="22201">
                  <c:v>3.259538888931</c:v>
                </c:pt>
                <c:pt idx="22202">
                  <c:v>3.259708166122</c:v>
                </c:pt>
                <c:pt idx="22203">
                  <c:v>3.2597641944890001</c:v>
                </c:pt>
                <c:pt idx="22204">
                  <c:v>3.259771108627</c:v>
                </c:pt>
                <c:pt idx="22205">
                  <c:v>3.2599582672120002</c:v>
                </c:pt>
                <c:pt idx="22206">
                  <c:v>3.260320186615</c:v>
                </c:pt>
                <c:pt idx="22207">
                  <c:v>3.2605323791499998</c:v>
                </c:pt>
                <c:pt idx="22208">
                  <c:v>3.2606611251830002</c:v>
                </c:pt>
                <c:pt idx="22209">
                  <c:v>3.260756254196</c:v>
                </c:pt>
                <c:pt idx="22210">
                  <c:v>3.2608544826510002</c:v>
                </c:pt>
                <c:pt idx="22211">
                  <c:v>3.2609527111049998</c:v>
                </c:pt>
                <c:pt idx="22212">
                  <c:v>3.261044025421</c:v>
                </c:pt>
                <c:pt idx="22213">
                  <c:v>3.2614116668699999</c:v>
                </c:pt>
                <c:pt idx="22214">
                  <c:v>3.261743068695</c:v>
                </c:pt>
                <c:pt idx="22215">
                  <c:v>3.261858463287</c:v>
                </c:pt>
                <c:pt idx="22216">
                  <c:v>3.2620007991789999</c:v>
                </c:pt>
                <c:pt idx="22217">
                  <c:v>3.262214183807</c:v>
                </c:pt>
                <c:pt idx="22218">
                  <c:v>3.2622673511509999</c:v>
                </c:pt>
                <c:pt idx="22219">
                  <c:v>3.2623445987699999</c:v>
                </c:pt>
                <c:pt idx="22220">
                  <c:v>3.2623915672299999</c:v>
                </c:pt>
                <c:pt idx="22221">
                  <c:v>3.2624621391300002</c:v>
                </c:pt>
                <c:pt idx="22222">
                  <c:v>3.2625408172610002</c:v>
                </c:pt>
                <c:pt idx="22223">
                  <c:v>3.262613296509</c:v>
                </c:pt>
                <c:pt idx="22224">
                  <c:v>3.2626905441280001</c:v>
                </c:pt>
                <c:pt idx="22225">
                  <c:v>3.2627680301669999</c:v>
                </c:pt>
                <c:pt idx="22226">
                  <c:v>3.262820959091</c:v>
                </c:pt>
                <c:pt idx="22227">
                  <c:v>3.2628753185270001</c:v>
                </c:pt>
                <c:pt idx="22228">
                  <c:v>3.2629609107970001</c:v>
                </c:pt>
                <c:pt idx="22229">
                  <c:v>3.26304936409</c:v>
                </c:pt>
                <c:pt idx="22230">
                  <c:v>3.2633147239690001</c:v>
                </c:pt>
                <c:pt idx="22231">
                  <c:v>3.2636239528659998</c:v>
                </c:pt>
                <c:pt idx="22232">
                  <c:v>3.2637465000149999</c:v>
                </c:pt>
                <c:pt idx="22233">
                  <c:v>3.2638735771179999</c:v>
                </c:pt>
                <c:pt idx="22234">
                  <c:v>3.263966798782</c:v>
                </c:pt>
                <c:pt idx="22235">
                  <c:v>3.2640619277949998</c:v>
                </c:pt>
                <c:pt idx="22236">
                  <c:v>3.264167308807</c:v>
                </c:pt>
                <c:pt idx="22237">
                  <c:v>3.264220952988</c:v>
                </c:pt>
                <c:pt idx="22238">
                  <c:v>3.2642755508420001</c:v>
                </c:pt>
                <c:pt idx="22239">
                  <c:v>3.2643306255339999</c:v>
                </c:pt>
                <c:pt idx="22240">
                  <c:v>3.2643818855290001</c:v>
                </c:pt>
                <c:pt idx="22241">
                  <c:v>3.2644832134250001</c:v>
                </c:pt>
                <c:pt idx="22242">
                  <c:v>3.2645728588099998</c:v>
                </c:pt>
                <c:pt idx="22243">
                  <c:v>3.2646944522860002</c:v>
                </c:pt>
                <c:pt idx="22244">
                  <c:v>3.2648868560789999</c:v>
                </c:pt>
                <c:pt idx="22245">
                  <c:v>3.26504778862</c:v>
                </c:pt>
                <c:pt idx="22246">
                  <c:v>3.2651271820069998</c:v>
                </c:pt>
                <c:pt idx="22247">
                  <c:v>3.2652800083160001</c:v>
                </c:pt>
                <c:pt idx="22248">
                  <c:v>3.2654888629909999</c:v>
                </c:pt>
                <c:pt idx="22249">
                  <c:v>3.2656252384190001</c:v>
                </c:pt>
                <c:pt idx="22250">
                  <c:v>3.2658190727230001</c:v>
                </c:pt>
                <c:pt idx="22251">
                  <c:v>3.2661275863650001</c:v>
                </c:pt>
                <c:pt idx="22252">
                  <c:v>3.2662453651429999</c:v>
                </c:pt>
                <c:pt idx="22253">
                  <c:v>3.2663631439210001</c:v>
                </c:pt>
                <c:pt idx="22254">
                  <c:v>3.2664370536799998</c:v>
                </c:pt>
                <c:pt idx="22255">
                  <c:v>3.266529798508</c:v>
                </c:pt>
                <c:pt idx="22256">
                  <c:v>3.2665970325470002</c:v>
                </c:pt>
                <c:pt idx="22257">
                  <c:v>3.2666885852809999</c:v>
                </c:pt>
                <c:pt idx="22258">
                  <c:v>3.2667884826660001</c:v>
                </c:pt>
                <c:pt idx="22259">
                  <c:v>3.266920566559</c:v>
                </c:pt>
                <c:pt idx="22260">
                  <c:v>3.2670612335209999</c:v>
                </c:pt>
                <c:pt idx="22261">
                  <c:v>3.2673625946040001</c:v>
                </c:pt>
                <c:pt idx="22262">
                  <c:v>3.2677025794980001</c:v>
                </c:pt>
                <c:pt idx="22263">
                  <c:v>3.2680790424350001</c:v>
                </c:pt>
                <c:pt idx="22264">
                  <c:v>3.2682397365570002</c:v>
                </c:pt>
                <c:pt idx="22265">
                  <c:v>3.2683670520780002</c:v>
                </c:pt>
                <c:pt idx="22266">
                  <c:v>3.2686586379999998</c:v>
                </c:pt>
                <c:pt idx="22267">
                  <c:v>3.2689859867100002</c:v>
                </c:pt>
                <c:pt idx="22268">
                  <c:v>3.2691082954409998</c:v>
                </c:pt>
                <c:pt idx="22269">
                  <c:v>3.269243478775</c:v>
                </c:pt>
                <c:pt idx="22270">
                  <c:v>3.2693767547610002</c:v>
                </c:pt>
                <c:pt idx="22271">
                  <c:v>3.2694687843320001</c:v>
                </c:pt>
                <c:pt idx="22272">
                  <c:v>3.2695600986479998</c:v>
                </c:pt>
                <c:pt idx="22273">
                  <c:v>3.2696528434749998</c:v>
                </c:pt>
                <c:pt idx="22274">
                  <c:v>3.2697408199310001</c:v>
                </c:pt>
                <c:pt idx="22275">
                  <c:v>3.269824504852</c:v>
                </c:pt>
                <c:pt idx="22276">
                  <c:v>3.26993393898</c:v>
                </c:pt>
                <c:pt idx="22277">
                  <c:v>3.270099639893</c:v>
                </c:pt>
                <c:pt idx="22278">
                  <c:v>3.2703814506529998</c:v>
                </c:pt>
                <c:pt idx="22279">
                  <c:v>3.2704615592959998</c:v>
                </c:pt>
                <c:pt idx="22280">
                  <c:v>3.2707715034480001</c:v>
                </c:pt>
                <c:pt idx="22281">
                  <c:v>3.2709417343139999</c:v>
                </c:pt>
                <c:pt idx="22282">
                  <c:v>3.2710514068599998</c:v>
                </c:pt>
                <c:pt idx="22283">
                  <c:v>3.2711594104769999</c:v>
                </c:pt>
                <c:pt idx="22284">
                  <c:v>3.271214008331</c:v>
                </c:pt>
                <c:pt idx="22285">
                  <c:v>3.2713196277619998</c:v>
                </c:pt>
                <c:pt idx="22286">
                  <c:v>3.2713990211490001</c:v>
                </c:pt>
                <c:pt idx="22287">
                  <c:v>3.2715110778810002</c:v>
                </c:pt>
                <c:pt idx="22288">
                  <c:v>3.2716002464290002</c:v>
                </c:pt>
                <c:pt idx="22289">
                  <c:v>3.2717504501339998</c:v>
                </c:pt>
                <c:pt idx="22290">
                  <c:v>3.2719678878780001</c:v>
                </c:pt>
                <c:pt idx="22291">
                  <c:v>3.272305727005</c:v>
                </c:pt>
                <c:pt idx="22292">
                  <c:v>3.2724602222439998</c:v>
                </c:pt>
                <c:pt idx="22293">
                  <c:v>3.27255153656</c:v>
                </c:pt>
                <c:pt idx="22294">
                  <c:v>3.2725985050199999</c:v>
                </c:pt>
                <c:pt idx="22295">
                  <c:v>3.272644042969</c:v>
                </c:pt>
                <c:pt idx="22296">
                  <c:v>3.2726931571960001</c:v>
                </c:pt>
                <c:pt idx="22297">
                  <c:v>3.272743225098</c:v>
                </c:pt>
                <c:pt idx="22298">
                  <c:v>3.2728383541110002</c:v>
                </c:pt>
                <c:pt idx="22299">
                  <c:v>3.2729184627530001</c:v>
                </c:pt>
                <c:pt idx="22300">
                  <c:v>3.2731022834779999</c:v>
                </c:pt>
                <c:pt idx="22301">
                  <c:v>3.2733638286589999</c:v>
                </c:pt>
                <c:pt idx="22302">
                  <c:v>3.2734680175780002</c:v>
                </c:pt>
                <c:pt idx="22303">
                  <c:v>3.2735407352450001</c:v>
                </c:pt>
                <c:pt idx="22304">
                  <c:v>3.2736175060270001</c:v>
                </c:pt>
                <c:pt idx="22305">
                  <c:v>3.2736899852749999</c:v>
                </c:pt>
                <c:pt idx="22306">
                  <c:v>3.273800134659</c:v>
                </c:pt>
                <c:pt idx="22307">
                  <c:v>3.273960590363</c:v>
                </c:pt>
                <c:pt idx="22308">
                  <c:v>3.2741641998289999</c:v>
                </c:pt>
                <c:pt idx="22309">
                  <c:v>3.2742550373079999</c:v>
                </c:pt>
                <c:pt idx="22310">
                  <c:v>3.2745509147640002</c:v>
                </c:pt>
                <c:pt idx="22311">
                  <c:v>3.2748529911039999</c:v>
                </c:pt>
                <c:pt idx="22312">
                  <c:v>3.2749667167659999</c:v>
                </c:pt>
                <c:pt idx="22313">
                  <c:v>3.2750465869899998</c:v>
                </c:pt>
                <c:pt idx="22314">
                  <c:v>3.2751286029819999</c:v>
                </c:pt>
                <c:pt idx="22315">
                  <c:v>3.2752132415770001</c:v>
                </c:pt>
                <c:pt idx="22316">
                  <c:v>3.2753336429600002</c:v>
                </c:pt>
                <c:pt idx="22317">
                  <c:v>3.2756705284119998</c:v>
                </c:pt>
                <c:pt idx="22318">
                  <c:v>3.2757816314700001</c:v>
                </c:pt>
                <c:pt idx="22319">
                  <c:v>3.2758846282960001</c:v>
                </c:pt>
                <c:pt idx="22320">
                  <c:v>3.2759597301480001</c:v>
                </c:pt>
                <c:pt idx="22321">
                  <c:v>3.2760298252109998</c:v>
                </c:pt>
                <c:pt idx="22322">
                  <c:v>3.2760999202729999</c:v>
                </c:pt>
                <c:pt idx="22323">
                  <c:v>3.2762184143069999</c:v>
                </c:pt>
                <c:pt idx="22324">
                  <c:v>3.2762932777399998</c:v>
                </c:pt>
                <c:pt idx="22325">
                  <c:v>3.2763922214510002</c:v>
                </c:pt>
                <c:pt idx="22326">
                  <c:v>3.276468515396</c:v>
                </c:pt>
                <c:pt idx="22327">
                  <c:v>3.2765417099</c:v>
                </c:pt>
                <c:pt idx="22328">
                  <c:v>3.2766382694240002</c:v>
                </c:pt>
                <c:pt idx="22329">
                  <c:v>3.2767336368560001</c:v>
                </c:pt>
                <c:pt idx="22330">
                  <c:v>3.2768371105190002</c:v>
                </c:pt>
                <c:pt idx="22331">
                  <c:v>3.276953220367</c:v>
                </c:pt>
                <c:pt idx="22332">
                  <c:v>3.2772767543789998</c:v>
                </c:pt>
                <c:pt idx="22333">
                  <c:v>3.27743601799</c:v>
                </c:pt>
                <c:pt idx="22334">
                  <c:v>3.2775576114649998</c:v>
                </c:pt>
                <c:pt idx="22335">
                  <c:v>3.2776749134059999</c:v>
                </c:pt>
                <c:pt idx="22336">
                  <c:v>3.277785301208</c:v>
                </c:pt>
                <c:pt idx="22337">
                  <c:v>3.2779023647310002</c:v>
                </c:pt>
                <c:pt idx="22338">
                  <c:v>3.2779860496520001</c:v>
                </c:pt>
                <c:pt idx="22339">
                  <c:v>3.2780711650850001</c:v>
                </c:pt>
                <c:pt idx="22340">
                  <c:v>3.2781600952150001</c:v>
                </c:pt>
                <c:pt idx="22341">
                  <c:v>3.2782590389249999</c:v>
                </c:pt>
                <c:pt idx="22342">
                  <c:v>3.2783522605900002</c:v>
                </c:pt>
                <c:pt idx="22343">
                  <c:v>3.2784872055049998</c:v>
                </c:pt>
                <c:pt idx="22344">
                  <c:v>3.2786140441890002</c:v>
                </c:pt>
                <c:pt idx="22345">
                  <c:v>3.2788219451899998</c:v>
                </c:pt>
                <c:pt idx="22346">
                  <c:v>3.2791497707369999</c:v>
                </c:pt>
                <c:pt idx="22347">
                  <c:v>3.2793607711789998</c:v>
                </c:pt>
                <c:pt idx="22348">
                  <c:v>3.2794954776759999</c:v>
                </c:pt>
                <c:pt idx="22349">
                  <c:v>3.2796814441679998</c:v>
                </c:pt>
                <c:pt idx="22350">
                  <c:v>3.2798476219179999</c:v>
                </c:pt>
                <c:pt idx="22351">
                  <c:v>3.279991149902</c:v>
                </c:pt>
                <c:pt idx="22352">
                  <c:v>3.2801134586330001</c:v>
                </c:pt>
                <c:pt idx="22353">
                  <c:v>3.2803564071659999</c:v>
                </c:pt>
                <c:pt idx="22354">
                  <c:v>3.28045296669</c:v>
                </c:pt>
                <c:pt idx="22355">
                  <c:v>3.2805423736570001</c:v>
                </c:pt>
                <c:pt idx="22356">
                  <c:v>3.2806210517880001</c:v>
                </c:pt>
                <c:pt idx="22357">
                  <c:v>3.2809367179870002</c:v>
                </c:pt>
                <c:pt idx="22358">
                  <c:v>3.2810544967649999</c:v>
                </c:pt>
                <c:pt idx="22359">
                  <c:v>3.2811617851260002</c:v>
                </c:pt>
                <c:pt idx="22360">
                  <c:v>3.2813043594360001</c:v>
                </c:pt>
                <c:pt idx="22361">
                  <c:v>3.2814462184909998</c:v>
                </c:pt>
                <c:pt idx="22362">
                  <c:v>3.281752347946</c:v>
                </c:pt>
                <c:pt idx="22363">
                  <c:v>3.2818439006809998</c:v>
                </c:pt>
                <c:pt idx="22364">
                  <c:v>3.2819688320160001</c:v>
                </c:pt>
                <c:pt idx="22365">
                  <c:v>3.2821002006529998</c:v>
                </c:pt>
                <c:pt idx="22366">
                  <c:v>3.2822678089139998</c:v>
                </c:pt>
                <c:pt idx="22367">
                  <c:v>3.2824008464809999</c:v>
                </c:pt>
                <c:pt idx="22368">
                  <c:v>3.2825343608859998</c:v>
                </c:pt>
                <c:pt idx="22369">
                  <c:v>3.2826621532439999</c:v>
                </c:pt>
                <c:pt idx="22370">
                  <c:v>3.2827856540679998</c:v>
                </c:pt>
                <c:pt idx="22371">
                  <c:v>3.282877206802</c:v>
                </c:pt>
                <c:pt idx="22372">
                  <c:v>3.2830350399019999</c:v>
                </c:pt>
                <c:pt idx="22373">
                  <c:v>3.283368587494</c:v>
                </c:pt>
                <c:pt idx="22374">
                  <c:v>3.2834680080409999</c:v>
                </c:pt>
                <c:pt idx="22375">
                  <c:v>3.2835199832919999</c:v>
                </c:pt>
                <c:pt idx="22376">
                  <c:v>3.2835760116579999</c:v>
                </c:pt>
                <c:pt idx="22377">
                  <c:v>3.2836358547210001</c:v>
                </c:pt>
                <c:pt idx="22378">
                  <c:v>3.2836952209470001</c:v>
                </c:pt>
                <c:pt idx="22379">
                  <c:v>3.2837543487550001</c:v>
                </c:pt>
                <c:pt idx="22380">
                  <c:v>3.2838158607480001</c:v>
                </c:pt>
                <c:pt idx="22381">
                  <c:v>3.2838773727419999</c:v>
                </c:pt>
                <c:pt idx="22382">
                  <c:v>3.2839393615720001</c:v>
                </c:pt>
                <c:pt idx="22383">
                  <c:v>3.2839987277980001</c:v>
                </c:pt>
                <c:pt idx="22384">
                  <c:v>3.2840585708619998</c:v>
                </c:pt>
                <c:pt idx="22385">
                  <c:v>3.2841172218320001</c:v>
                </c:pt>
                <c:pt idx="22386">
                  <c:v>3.2841720581049998</c:v>
                </c:pt>
                <c:pt idx="22387">
                  <c:v>3.2842712402340002</c:v>
                </c:pt>
                <c:pt idx="22388">
                  <c:v>3.284366369247</c:v>
                </c:pt>
                <c:pt idx="22389">
                  <c:v>3.2844543457030002</c:v>
                </c:pt>
                <c:pt idx="22390">
                  <c:v>3.2845368385309999</c:v>
                </c:pt>
                <c:pt idx="22391">
                  <c:v>3.284657478333</c:v>
                </c:pt>
                <c:pt idx="22392">
                  <c:v>3.2848465442660002</c:v>
                </c:pt>
                <c:pt idx="22393">
                  <c:v>3.2850260734560002</c:v>
                </c:pt>
                <c:pt idx="22394">
                  <c:v>3.285166740417</c:v>
                </c:pt>
                <c:pt idx="22395">
                  <c:v>3.2853083610530001</c:v>
                </c:pt>
                <c:pt idx="22396">
                  <c:v>3.2854466438290002</c:v>
                </c:pt>
                <c:pt idx="22397">
                  <c:v>3.2857463359830001</c:v>
                </c:pt>
                <c:pt idx="22398">
                  <c:v>3.28595495224</c:v>
                </c:pt>
                <c:pt idx="22399">
                  <c:v>3.2861285209659998</c:v>
                </c:pt>
                <c:pt idx="22400">
                  <c:v>3.2863619327550002</c:v>
                </c:pt>
                <c:pt idx="22401">
                  <c:v>3.2865538597109998</c:v>
                </c:pt>
                <c:pt idx="22402">
                  <c:v>3.2868692874910002</c:v>
                </c:pt>
                <c:pt idx="22403">
                  <c:v>3.2871422767639999</c:v>
                </c:pt>
                <c:pt idx="22404">
                  <c:v>3.2872810363770002</c:v>
                </c:pt>
                <c:pt idx="22405">
                  <c:v>3.2873857021330002</c:v>
                </c:pt>
                <c:pt idx="22406">
                  <c:v>3.2874393463130001</c:v>
                </c:pt>
                <c:pt idx="22407">
                  <c:v>3.2875199317930002</c:v>
                </c:pt>
                <c:pt idx="22408">
                  <c:v>3.2876019477840002</c:v>
                </c:pt>
                <c:pt idx="22409">
                  <c:v>3.2877576351169999</c:v>
                </c:pt>
                <c:pt idx="22410">
                  <c:v>3.2880909442899999</c:v>
                </c:pt>
                <c:pt idx="22411">
                  <c:v>3.2883155345919999</c:v>
                </c:pt>
                <c:pt idx="22412">
                  <c:v>3.2886762619019998</c:v>
                </c:pt>
                <c:pt idx="22413">
                  <c:v>3.2890057563780002</c:v>
                </c:pt>
                <c:pt idx="22414">
                  <c:v>3.2893300056460002</c:v>
                </c:pt>
                <c:pt idx="22415">
                  <c:v>3.2896654605869999</c:v>
                </c:pt>
                <c:pt idx="22416">
                  <c:v>3.2897508144379999</c:v>
                </c:pt>
                <c:pt idx="22417">
                  <c:v>3.289850711823</c:v>
                </c:pt>
                <c:pt idx="22418">
                  <c:v>3.2899003028870002</c:v>
                </c:pt>
                <c:pt idx="22419">
                  <c:v>3.2899928092959998</c:v>
                </c:pt>
                <c:pt idx="22420">
                  <c:v>3.290077447891</c:v>
                </c:pt>
                <c:pt idx="22421">
                  <c:v>3.290166378021</c:v>
                </c:pt>
                <c:pt idx="22422">
                  <c:v>3.2905197143549998</c:v>
                </c:pt>
                <c:pt idx="22423">
                  <c:v>3.2907185554499998</c:v>
                </c:pt>
                <c:pt idx="22424">
                  <c:v>3.2908217906949999</c:v>
                </c:pt>
                <c:pt idx="22425">
                  <c:v>3.2909533977510002</c:v>
                </c:pt>
                <c:pt idx="22426">
                  <c:v>3.2913124561310001</c:v>
                </c:pt>
                <c:pt idx="22427">
                  <c:v>3.2916758060459999</c:v>
                </c:pt>
                <c:pt idx="22428">
                  <c:v>3.2919945716860002</c:v>
                </c:pt>
                <c:pt idx="22429">
                  <c:v>3.2922997474670002</c:v>
                </c:pt>
                <c:pt idx="22430">
                  <c:v>3.292648077011</c:v>
                </c:pt>
                <c:pt idx="22431">
                  <c:v>3.2929103374480002</c:v>
                </c:pt>
                <c:pt idx="22432">
                  <c:v>3.2932345867159998</c:v>
                </c:pt>
                <c:pt idx="22433">
                  <c:v>3.2935097217560001</c:v>
                </c:pt>
                <c:pt idx="22434">
                  <c:v>3.2935509681699999</c:v>
                </c:pt>
                <c:pt idx="22435">
                  <c:v>3.2936449050899999</c:v>
                </c:pt>
                <c:pt idx="22436">
                  <c:v>3.2936954498289999</c:v>
                </c:pt>
                <c:pt idx="22437">
                  <c:v>3.2937450408940001</c:v>
                </c:pt>
                <c:pt idx="22438">
                  <c:v>3.2937948703769999</c:v>
                </c:pt>
                <c:pt idx="22439">
                  <c:v>3.2938437461849999</c:v>
                </c:pt>
                <c:pt idx="22440">
                  <c:v>3.2938899993900002</c:v>
                </c:pt>
                <c:pt idx="22441">
                  <c:v>3.2939324378969999</c:v>
                </c:pt>
                <c:pt idx="22442">
                  <c:v>3.2940173149110001</c:v>
                </c:pt>
                <c:pt idx="22443">
                  <c:v>3.2940893173219998</c:v>
                </c:pt>
                <c:pt idx="22444">
                  <c:v>3.2941904067990002</c:v>
                </c:pt>
                <c:pt idx="22445">
                  <c:v>3.294309616089</c:v>
                </c:pt>
                <c:pt idx="22446">
                  <c:v>3.2944712638849998</c:v>
                </c:pt>
                <c:pt idx="22447">
                  <c:v>3.294601202011</c:v>
                </c:pt>
                <c:pt idx="22448">
                  <c:v>3.2948832511899999</c:v>
                </c:pt>
                <c:pt idx="22449">
                  <c:v>3.2950394153590001</c:v>
                </c:pt>
                <c:pt idx="22450">
                  <c:v>3.29523563385</c:v>
                </c:pt>
                <c:pt idx="22451">
                  <c:v>3.295471191406</c:v>
                </c:pt>
                <c:pt idx="22452">
                  <c:v>3.2955424785609999</c:v>
                </c:pt>
                <c:pt idx="22453">
                  <c:v>3.2956066131589998</c:v>
                </c:pt>
                <c:pt idx="22454">
                  <c:v>3.2956430912019998</c:v>
                </c:pt>
                <c:pt idx="22455">
                  <c:v>3.2956819534299999</c:v>
                </c:pt>
                <c:pt idx="22456">
                  <c:v>3.2957108020780002</c:v>
                </c:pt>
                <c:pt idx="22457">
                  <c:v>3.2957384586330001</c:v>
                </c:pt>
                <c:pt idx="22458">
                  <c:v>3.2957909107210002</c:v>
                </c:pt>
                <c:pt idx="22459">
                  <c:v>3.2958402633669999</c:v>
                </c:pt>
                <c:pt idx="22460">
                  <c:v>3.295926332474</c:v>
                </c:pt>
                <c:pt idx="22461">
                  <c:v>3.295994520187</c:v>
                </c:pt>
                <c:pt idx="22462">
                  <c:v>3.2960963249209998</c:v>
                </c:pt>
                <c:pt idx="22463">
                  <c:v>3.2961816787720002</c:v>
                </c:pt>
                <c:pt idx="22464">
                  <c:v>3.2965643405909999</c:v>
                </c:pt>
                <c:pt idx="22465">
                  <c:v>3.2966494560239998</c:v>
                </c:pt>
                <c:pt idx="22466">
                  <c:v>3.2967841625209999</c:v>
                </c:pt>
                <c:pt idx="22467">
                  <c:v>3.2969164848329999</c:v>
                </c:pt>
                <c:pt idx="22468">
                  <c:v>3.2972862720489999</c:v>
                </c:pt>
                <c:pt idx="22469">
                  <c:v>3.2976515293120001</c:v>
                </c:pt>
                <c:pt idx="22470">
                  <c:v>3.2978060245509999</c:v>
                </c:pt>
                <c:pt idx="22471">
                  <c:v>3.2979226112369999</c:v>
                </c:pt>
                <c:pt idx="22472">
                  <c:v>3.2982411384580002</c:v>
                </c:pt>
                <c:pt idx="22473">
                  <c:v>3.2983810901639998</c:v>
                </c:pt>
                <c:pt idx="22474">
                  <c:v>3.2984921932220002</c:v>
                </c:pt>
                <c:pt idx="22475">
                  <c:v>3.2986295223240001</c:v>
                </c:pt>
                <c:pt idx="22476">
                  <c:v>3.2987682819369999</c:v>
                </c:pt>
                <c:pt idx="22477">
                  <c:v>3.2990744113920001</c:v>
                </c:pt>
                <c:pt idx="22478">
                  <c:v>3.2993211746219999</c:v>
                </c:pt>
                <c:pt idx="22479">
                  <c:v>3.29940533638</c:v>
                </c:pt>
                <c:pt idx="22480">
                  <c:v>3.2994937896729999</c:v>
                </c:pt>
                <c:pt idx="22481">
                  <c:v>3.299588680267</c:v>
                </c:pt>
                <c:pt idx="22482">
                  <c:v>3.2996416091919998</c:v>
                </c:pt>
                <c:pt idx="22483">
                  <c:v>3.2996940612789998</c:v>
                </c:pt>
                <c:pt idx="22484">
                  <c:v>3.299746990204</c:v>
                </c:pt>
                <c:pt idx="22485">
                  <c:v>3.2998437881470002</c:v>
                </c:pt>
                <c:pt idx="22486">
                  <c:v>3.2999401092529999</c:v>
                </c:pt>
                <c:pt idx="22487">
                  <c:v>3.3000440597530001</c:v>
                </c:pt>
                <c:pt idx="22488">
                  <c:v>3.300198554993</c:v>
                </c:pt>
                <c:pt idx="22489">
                  <c:v>3.300592899323</c:v>
                </c:pt>
                <c:pt idx="22490">
                  <c:v>3.3007893562319999</c:v>
                </c:pt>
                <c:pt idx="22491">
                  <c:v>3.300974845886</c:v>
                </c:pt>
                <c:pt idx="22492">
                  <c:v>3.3010935783390001</c:v>
                </c:pt>
                <c:pt idx="22493">
                  <c:v>3.301238059998</c:v>
                </c:pt>
                <c:pt idx="22494">
                  <c:v>3.3013889789580002</c:v>
                </c:pt>
                <c:pt idx="22495">
                  <c:v>3.3016529083249999</c:v>
                </c:pt>
                <c:pt idx="22496">
                  <c:v>3.301813602448</c:v>
                </c:pt>
                <c:pt idx="22497">
                  <c:v>3.3018913269039998</c:v>
                </c:pt>
                <c:pt idx="22498">
                  <c:v>3.3019843101499999</c:v>
                </c:pt>
                <c:pt idx="22499">
                  <c:v>3.302054405212</c:v>
                </c:pt>
                <c:pt idx="22500">
                  <c:v>3.3022103309630002</c:v>
                </c:pt>
                <c:pt idx="22501">
                  <c:v>3.30238032341</c:v>
                </c:pt>
                <c:pt idx="22502">
                  <c:v>3.3026771545410001</c:v>
                </c:pt>
                <c:pt idx="22503">
                  <c:v>3.3029344081879999</c:v>
                </c:pt>
                <c:pt idx="22504">
                  <c:v>3.3030111789699999</c:v>
                </c:pt>
                <c:pt idx="22505">
                  <c:v>3.303100585938</c:v>
                </c:pt>
                <c:pt idx="22506">
                  <c:v>3.3031849861150002</c:v>
                </c:pt>
                <c:pt idx="22507">
                  <c:v>3.3032653331759998</c:v>
                </c:pt>
                <c:pt idx="22508">
                  <c:v>3.3033449649810001</c:v>
                </c:pt>
                <c:pt idx="22509">
                  <c:v>3.303649902344</c:v>
                </c:pt>
                <c:pt idx="22510">
                  <c:v>3.3039553165440001</c:v>
                </c:pt>
                <c:pt idx="22511">
                  <c:v>3.3040645122529999</c:v>
                </c:pt>
                <c:pt idx="22512">
                  <c:v>3.304307460785</c:v>
                </c:pt>
                <c:pt idx="22513">
                  <c:v>3.3045260906220002</c:v>
                </c:pt>
                <c:pt idx="22514">
                  <c:v>3.3047003746030001</c:v>
                </c:pt>
                <c:pt idx="22515">
                  <c:v>3.305034637451</c:v>
                </c:pt>
                <c:pt idx="22516">
                  <c:v>3.3051471710209999</c:v>
                </c:pt>
                <c:pt idx="22517">
                  <c:v>3.3052659034729999</c:v>
                </c:pt>
                <c:pt idx="22518">
                  <c:v>3.305423259735</c:v>
                </c:pt>
                <c:pt idx="22519">
                  <c:v>3.3056395053859999</c:v>
                </c:pt>
                <c:pt idx="22520">
                  <c:v>3.305944681168</c:v>
                </c:pt>
                <c:pt idx="22521">
                  <c:v>3.3060359954830001</c:v>
                </c:pt>
                <c:pt idx="22522">
                  <c:v>3.3061316013340001</c:v>
                </c:pt>
                <c:pt idx="22523">
                  <c:v>3.306221961975</c:v>
                </c:pt>
                <c:pt idx="22524">
                  <c:v>3.3063538074490002</c:v>
                </c:pt>
                <c:pt idx="22525">
                  <c:v>3.3066952228550002</c:v>
                </c:pt>
                <c:pt idx="22526">
                  <c:v>3.30704331398</c:v>
                </c:pt>
                <c:pt idx="22527">
                  <c:v>3.3073751926420001</c:v>
                </c:pt>
                <c:pt idx="22528">
                  <c:v>3.3077275753020001</c:v>
                </c:pt>
                <c:pt idx="22529">
                  <c:v>3.30797290802</c:v>
                </c:pt>
                <c:pt idx="22530">
                  <c:v>3.3080503940580002</c:v>
                </c:pt>
                <c:pt idx="22531">
                  <c:v>3.3081495761870001</c:v>
                </c:pt>
                <c:pt idx="22532">
                  <c:v>3.3082611560820001</c:v>
                </c:pt>
                <c:pt idx="22533">
                  <c:v>3.3084022998810001</c:v>
                </c:pt>
                <c:pt idx="22534">
                  <c:v>3.3084828853610002</c:v>
                </c:pt>
                <c:pt idx="22535">
                  <c:v>3.3085608482360001</c:v>
                </c:pt>
                <c:pt idx="22536">
                  <c:v>3.3086071014399998</c:v>
                </c:pt>
                <c:pt idx="22537">
                  <c:v>3.3087160587310001</c:v>
                </c:pt>
                <c:pt idx="22538">
                  <c:v>3.3090238571169999</c:v>
                </c:pt>
                <c:pt idx="22539">
                  <c:v>3.3094189167020001</c:v>
                </c:pt>
                <c:pt idx="22540">
                  <c:v>3.3095154762269998</c:v>
                </c:pt>
                <c:pt idx="22541">
                  <c:v>3.3095684051509999</c:v>
                </c:pt>
                <c:pt idx="22542">
                  <c:v>3.3096718788150001</c:v>
                </c:pt>
                <c:pt idx="22543">
                  <c:v>3.3097245693209998</c:v>
                </c:pt>
                <c:pt idx="22544">
                  <c:v>3.3098173141479998</c:v>
                </c:pt>
                <c:pt idx="22545">
                  <c:v>3.309905052185</c:v>
                </c:pt>
                <c:pt idx="22546">
                  <c:v>3.310069084167</c:v>
                </c:pt>
                <c:pt idx="22547">
                  <c:v>3.310408830643</c:v>
                </c:pt>
                <c:pt idx="22548">
                  <c:v>3.310754299164</c:v>
                </c:pt>
                <c:pt idx="22549">
                  <c:v>3.3110458850860001</c:v>
                </c:pt>
                <c:pt idx="22550">
                  <c:v>3.3111755847929998</c:v>
                </c:pt>
                <c:pt idx="22551">
                  <c:v>3.3112754821779999</c:v>
                </c:pt>
                <c:pt idx="22552">
                  <c:v>3.3113501071929998</c:v>
                </c:pt>
                <c:pt idx="22553">
                  <c:v>3.311429023743</c:v>
                </c:pt>
                <c:pt idx="22554">
                  <c:v>3.3115410804750001</c:v>
                </c:pt>
                <c:pt idx="22555">
                  <c:v>3.3117539882660001</c:v>
                </c:pt>
                <c:pt idx="22556">
                  <c:v>3.3120055198670002</c:v>
                </c:pt>
                <c:pt idx="22557">
                  <c:v>3.3120908737180002</c:v>
                </c:pt>
                <c:pt idx="22558">
                  <c:v>3.312182664871</c:v>
                </c:pt>
                <c:pt idx="22559">
                  <c:v>3.31228017807</c:v>
                </c:pt>
                <c:pt idx="22560">
                  <c:v>3.3123314380650002</c:v>
                </c:pt>
                <c:pt idx="22561">
                  <c:v>3.312379598618</c:v>
                </c:pt>
                <c:pt idx="22562">
                  <c:v>3.312480688095</c:v>
                </c:pt>
                <c:pt idx="22563">
                  <c:v>3.3125338554380002</c:v>
                </c:pt>
                <c:pt idx="22564">
                  <c:v>3.3125829696659999</c:v>
                </c:pt>
                <c:pt idx="22565">
                  <c:v>3.3126811981199999</c:v>
                </c:pt>
                <c:pt idx="22566">
                  <c:v>3.3127741813660001</c:v>
                </c:pt>
                <c:pt idx="22567">
                  <c:v>3.3128972053529999</c:v>
                </c:pt>
                <c:pt idx="22568">
                  <c:v>3.313221931458</c:v>
                </c:pt>
                <c:pt idx="22569">
                  <c:v>3.3133814334870002</c:v>
                </c:pt>
                <c:pt idx="22570">
                  <c:v>3.3136887550349998</c:v>
                </c:pt>
                <c:pt idx="22571">
                  <c:v>3.3138196468349999</c:v>
                </c:pt>
                <c:pt idx="22572">
                  <c:v>3.313982009888</c:v>
                </c:pt>
                <c:pt idx="22573">
                  <c:v>3.3141133785250001</c:v>
                </c:pt>
                <c:pt idx="22574">
                  <c:v>3.3142251968380001</c:v>
                </c:pt>
                <c:pt idx="22575">
                  <c:v>3.3143384456630001</c:v>
                </c:pt>
                <c:pt idx="22576">
                  <c:v>3.3144285678859999</c:v>
                </c:pt>
                <c:pt idx="22577">
                  <c:v>3.3144960403439998</c:v>
                </c:pt>
                <c:pt idx="22578">
                  <c:v>3.3145632743840001</c:v>
                </c:pt>
                <c:pt idx="22579">
                  <c:v>3.3146328926090001</c:v>
                </c:pt>
                <c:pt idx="22580">
                  <c:v>3.3147108554839999</c:v>
                </c:pt>
                <c:pt idx="22581">
                  <c:v>3.314824342728</c:v>
                </c:pt>
                <c:pt idx="22582">
                  <c:v>3.3152809143069999</c:v>
                </c:pt>
                <c:pt idx="22583">
                  <c:v>3.3158330917360002</c:v>
                </c:pt>
                <c:pt idx="22584">
                  <c:v>3.3163080215449998</c:v>
                </c:pt>
                <c:pt idx="22585">
                  <c:v>3.3164806365969999</c:v>
                </c:pt>
                <c:pt idx="22586">
                  <c:v>3.316685438156</c:v>
                </c:pt>
                <c:pt idx="22587">
                  <c:v>3.3168270587920001</c:v>
                </c:pt>
                <c:pt idx="22588">
                  <c:v>3.3171434402469999</c:v>
                </c:pt>
                <c:pt idx="22589">
                  <c:v>3.3172523975370001</c:v>
                </c:pt>
                <c:pt idx="22590">
                  <c:v>3.3173639774320001</c:v>
                </c:pt>
                <c:pt idx="22591">
                  <c:v>3.317445516586</c:v>
                </c:pt>
                <c:pt idx="22592">
                  <c:v>3.317524194717</c:v>
                </c:pt>
                <c:pt idx="22593">
                  <c:v>3.3176453113559998</c:v>
                </c:pt>
                <c:pt idx="22594">
                  <c:v>3.3177306652070002</c:v>
                </c:pt>
                <c:pt idx="22595">
                  <c:v>3.3178195953370002</c:v>
                </c:pt>
                <c:pt idx="22596">
                  <c:v>3.3178665637970002</c:v>
                </c:pt>
                <c:pt idx="22597">
                  <c:v>3.3179168701170001</c:v>
                </c:pt>
                <c:pt idx="22598">
                  <c:v>3.3179726600650001</c:v>
                </c:pt>
                <c:pt idx="22599">
                  <c:v>3.3180272579190002</c:v>
                </c:pt>
                <c:pt idx="22600">
                  <c:v>3.3180792331700002</c:v>
                </c:pt>
                <c:pt idx="22601">
                  <c:v>3.318132400513</c:v>
                </c:pt>
                <c:pt idx="22602">
                  <c:v>3.3181850910190001</c:v>
                </c:pt>
                <c:pt idx="22603">
                  <c:v>3.3182368278499998</c:v>
                </c:pt>
                <c:pt idx="22604">
                  <c:v>3.3182864189150001</c:v>
                </c:pt>
                <c:pt idx="22605">
                  <c:v>3.3183760643009999</c:v>
                </c:pt>
                <c:pt idx="22606">
                  <c:v>3.3184854984280001</c:v>
                </c:pt>
                <c:pt idx="22607">
                  <c:v>3.3187959194180001</c:v>
                </c:pt>
                <c:pt idx="22608">
                  <c:v>3.3189902305599999</c:v>
                </c:pt>
                <c:pt idx="22609">
                  <c:v>3.319271326065</c:v>
                </c:pt>
                <c:pt idx="22610">
                  <c:v>3.3195040225980001</c:v>
                </c:pt>
                <c:pt idx="22611">
                  <c:v>3.319585561752</c:v>
                </c:pt>
                <c:pt idx="22612">
                  <c:v>3.3196938037870001</c:v>
                </c:pt>
                <c:pt idx="22613">
                  <c:v>3.3197693824769998</c:v>
                </c:pt>
                <c:pt idx="22614">
                  <c:v>3.319817304611</c:v>
                </c:pt>
                <c:pt idx="22615">
                  <c:v>3.3198919296259999</c:v>
                </c:pt>
                <c:pt idx="22616">
                  <c:v>3.3199667930599999</c:v>
                </c:pt>
                <c:pt idx="22617">
                  <c:v>3.320070028305</c:v>
                </c:pt>
                <c:pt idx="22618">
                  <c:v>3.3201463222499998</c:v>
                </c:pt>
                <c:pt idx="22619">
                  <c:v>3.3204464912409999</c:v>
                </c:pt>
                <c:pt idx="22620">
                  <c:v>3.3207089900970002</c:v>
                </c:pt>
                <c:pt idx="22621">
                  <c:v>3.3208749294280002</c:v>
                </c:pt>
                <c:pt idx="22622">
                  <c:v>3.3211274147030001</c:v>
                </c:pt>
                <c:pt idx="22623">
                  <c:v>3.3212039470670001</c:v>
                </c:pt>
                <c:pt idx="22624">
                  <c:v>3.3212790489200001</c:v>
                </c:pt>
                <c:pt idx="22625">
                  <c:v>3.3213367462160002</c:v>
                </c:pt>
                <c:pt idx="22626">
                  <c:v>3.3214492797849999</c:v>
                </c:pt>
                <c:pt idx="22627">
                  <c:v>3.3215312957759999</c:v>
                </c:pt>
                <c:pt idx="22628">
                  <c:v>3.3216035366060002</c:v>
                </c:pt>
                <c:pt idx="22629">
                  <c:v>3.3219494819639999</c:v>
                </c:pt>
                <c:pt idx="22630">
                  <c:v>3.3220803737639999</c:v>
                </c:pt>
                <c:pt idx="22631">
                  <c:v>3.3222999572749998</c:v>
                </c:pt>
                <c:pt idx="22632">
                  <c:v>3.3226599693300001</c:v>
                </c:pt>
                <c:pt idx="22633">
                  <c:v>3.3227829933169999</c:v>
                </c:pt>
                <c:pt idx="22634">
                  <c:v>3.3229134082790002</c:v>
                </c:pt>
                <c:pt idx="22635">
                  <c:v>3.3231875896449998</c:v>
                </c:pt>
                <c:pt idx="22636">
                  <c:v>3.3234241008760002</c:v>
                </c:pt>
                <c:pt idx="22637">
                  <c:v>3.3235521316529999</c:v>
                </c:pt>
                <c:pt idx="22638">
                  <c:v>3.3236441612240002</c:v>
                </c:pt>
                <c:pt idx="22639">
                  <c:v>3.3237342834470001</c:v>
                </c:pt>
                <c:pt idx="22640">
                  <c:v>3.3238289356230002</c:v>
                </c:pt>
                <c:pt idx="22641">
                  <c:v>3.3239235877989999</c:v>
                </c:pt>
                <c:pt idx="22642">
                  <c:v>3.324011087418</c:v>
                </c:pt>
                <c:pt idx="22643">
                  <c:v>3.3240926265719999</c:v>
                </c:pt>
                <c:pt idx="22644">
                  <c:v>3.3242130279539999</c:v>
                </c:pt>
                <c:pt idx="22645">
                  <c:v>3.3245055675509998</c:v>
                </c:pt>
                <c:pt idx="22646">
                  <c:v>3.3248054981230002</c:v>
                </c:pt>
                <c:pt idx="22647">
                  <c:v>3.3251390457149999</c:v>
                </c:pt>
                <c:pt idx="22648">
                  <c:v>3.3254845142359999</c:v>
                </c:pt>
                <c:pt idx="22649">
                  <c:v>3.325631141663</c:v>
                </c:pt>
                <c:pt idx="22650">
                  <c:v>3.3258254528050002</c:v>
                </c:pt>
                <c:pt idx="22651">
                  <c:v>3.3259265422820001</c:v>
                </c:pt>
                <c:pt idx="22652">
                  <c:v>3.326000928879</c:v>
                </c:pt>
                <c:pt idx="22653">
                  <c:v>3.3261067867279999</c:v>
                </c:pt>
                <c:pt idx="22654">
                  <c:v>3.3262212276460001</c:v>
                </c:pt>
                <c:pt idx="22655">
                  <c:v>3.3263282775879999</c:v>
                </c:pt>
                <c:pt idx="22656">
                  <c:v>3.3264307975770002</c:v>
                </c:pt>
                <c:pt idx="22657">
                  <c:v>3.3265044689179999</c:v>
                </c:pt>
                <c:pt idx="22658">
                  <c:v>3.326583623886</c:v>
                </c:pt>
                <c:pt idx="22659">
                  <c:v>3.3269004821779999</c:v>
                </c:pt>
                <c:pt idx="22660">
                  <c:v>3.3269934654240001</c:v>
                </c:pt>
                <c:pt idx="22661">
                  <c:v>3.3270912170410001</c:v>
                </c:pt>
                <c:pt idx="22662">
                  <c:v>3.327183485031</c:v>
                </c:pt>
                <c:pt idx="22663">
                  <c:v>3.3272700309749998</c:v>
                </c:pt>
                <c:pt idx="22664">
                  <c:v>3.3273923397059999</c:v>
                </c:pt>
                <c:pt idx="22665">
                  <c:v>3.3275833129880001</c:v>
                </c:pt>
                <c:pt idx="22666">
                  <c:v>3.3277769088750002</c:v>
                </c:pt>
                <c:pt idx="22667">
                  <c:v>3.3280858993529998</c:v>
                </c:pt>
                <c:pt idx="22668">
                  <c:v>3.328227758408</c:v>
                </c:pt>
                <c:pt idx="22669">
                  <c:v>3.3283143043519998</c:v>
                </c:pt>
                <c:pt idx="22670">
                  <c:v>3.3283956050870001</c:v>
                </c:pt>
                <c:pt idx="22671">
                  <c:v>3.328691959381</c:v>
                </c:pt>
                <c:pt idx="22672">
                  <c:v>3.3289442062379999</c:v>
                </c:pt>
                <c:pt idx="22673">
                  <c:v>3.3290359973910002</c:v>
                </c:pt>
                <c:pt idx="22674">
                  <c:v>3.3291301727290001</c:v>
                </c:pt>
                <c:pt idx="22675">
                  <c:v>3.3292226791380002</c:v>
                </c:pt>
                <c:pt idx="22676">
                  <c:v>3.3293569087980002</c:v>
                </c:pt>
                <c:pt idx="22677">
                  <c:v>3.3297464847559999</c:v>
                </c:pt>
                <c:pt idx="22678">
                  <c:v>3.3300890922550002</c:v>
                </c:pt>
                <c:pt idx="22679">
                  <c:v>3.3305325508119998</c:v>
                </c:pt>
                <c:pt idx="22680">
                  <c:v>3.330775499344</c:v>
                </c:pt>
                <c:pt idx="22681">
                  <c:v>3.330890893936</c:v>
                </c:pt>
                <c:pt idx="22682">
                  <c:v>3.3310260772709999</c:v>
                </c:pt>
                <c:pt idx="22683">
                  <c:v>3.3311362266539999</c:v>
                </c:pt>
                <c:pt idx="22684">
                  <c:v>3.3312060832979999</c:v>
                </c:pt>
                <c:pt idx="22685">
                  <c:v>3.3313174247739998</c:v>
                </c:pt>
                <c:pt idx="22686">
                  <c:v>3.331640720367</c:v>
                </c:pt>
                <c:pt idx="22687">
                  <c:v>3.331839561462</c:v>
                </c:pt>
                <c:pt idx="22688">
                  <c:v>3.3319866657260002</c:v>
                </c:pt>
                <c:pt idx="22689">
                  <c:v>3.332135677338</c:v>
                </c:pt>
                <c:pt idx="22690">
                  <c:v>3.3322832584380002</c:v>
                </c:pt>
                <c:pt idx="22691">
                  <c:v>3.3323910236360001</c:v>
                </c:pt>
                <c:pt idx="22692">
                  <c:v>3.3325011730190002</c:v>
                </c:pt>
                <c:pt idx="22693">
                  <c:v>3.3326082229609999</c:v>
                </c:pt>
                <c:pt idx="22694">
                  <c:v>3.332713127136</c:v>
                </c:pt>
                <c:pt idx="22695">
                  <c:v>3.3328530788420001</c:v>
                </c:pt>
                <c:pt idx="22696">
                  <c:v>3.333002328873</c:v>
                </c:pt>
                <c:pt idx="22697">
                  <c:v>3.3330769538879998</c:v>
                </c:pt>
                <c:pt idx="22698">
                  <c:v>3.3331952095030002</c:v>
                </c:pt>
                <c:pt idx="22699">
                  <c:v>3.3332786560060002</c:v>
                </c:pt>
                <c:pt idx="22700">
                  <c:v>3.3333573341370002</c:v>
                </c:pt>
                <c:pt idx="22701">
                  <c:v>3.3335092067719998</c:v>
                </c:pt>
                <c:pt idx="22702">
                  <c:v>3.3338427543639999</c:v>
                </c:pt>
                <c:pt idx="22703">
                  <c:v>3.3339519500730002</c:v>
                </c:pt>
                <c:pt idx="22704">
                  <c:v>3.334244012833</c:v>
                </c:pt>
                <c:pt idx="22705">
                  <c:v>3.3343224525449999</c:v>
                </c:pt>
                <c:pt idx="22706">
                  <c:v>3.3344252109529999</c:v>
                </c:pt>
                <c:pt idx="22707">
                  <c:v>3.334526538849</c:v>
                </c:pt>
                <c:pt idx="22708">
                  <c:v>3.3346037864690001</c:v>
                </c:pt>
                <c:pt idx="22709">
                  <c:v>3.334678411484</c:v>
                </c:pt>
                <c:pt idx="22710">
                  <c:v>3.3347859382629998</c:v>
                </c:pt>
                <c:pt idx="22711">
                  <c:v>3.3348898887630001</c:v>
                </c:pt>
                <c:pt idx="22712">
                  <c:v>3.335056781769</c:v>
                </c:pt>
                <c:pt idx="22713">
                  <c:v>3.3353834152220001</c:v>
                </c:pt>
                <c:pt idx="22714">
                  <c:v>3.3355193138120001</c:v>
                </c:pt>
                <c:pt idx="22715">
                  <c:v>3.3357632160190001</c:v>
                </c:pt>
                <c:pt idx="22716">
                  <c:v>3.3361022472380002</c:v>
                </c:pt>
                <c:pt idx="22717">
                  <c:v>3.3362262248989998</c:v>
                </c:pt>
                <c:pt idx="22718">
                  <c:v>3.3365345001220001</c:v>
                </c:pt>
                <c:pt idx="22719">
                  <c:v>3.3367841243740002</c:v>
                </c:pt>
                <c:pt idx="22720">
                  <c:v>3.3369023799900002</c:v>
                </c:pt>
                <c:pt idx="22721">
                  <c:v>3.3369834423069999</c:v>
                </c:pt>
                <c:pt idx="22722">
                  <c:v>3.3370625972750001</c:v>
                </c:pt>
                <c:pt idx="22723">
                  <c:v>3.33718085289</c:v>
                </c:pt>
                <c:pt idx="22724">
                  <c:v>3.3372952938079998</c:v>
                </c:pt>
                <c:pt idx="22725">
                  <c:v>3.3373985290529999</c:v>
                </c:pt>
                <c:pt idx="22726">
                  <c:v>3.3377206325530002</c:v>
                </c:pt>
                <c:pt idx="22727">
                  <c:v>3.3380711078640002</c:v>
                </c:pt>
                <c:pt idx="22728">
                  <c:v>3.33828997612</c:v>
                </c:pt>
                <c:pt idx="22729">
                  <c:v>3.3386929035190001</c:v>
                </c:pt>
                <c:pt idx="22730">
                  <c:v>3.3388385772709999</c:v>
                </c:pt>
                <c:pt idx="22731">
                  <c:v>3.3389365673069999</c:v>
                </c:pt>
                <c:pt idx="22732">
                  <c:v>3.3390462398529999</c:v>
                </c:pt>
                <c:pt idx="22733">
                  <c:v>3.3394408226009999</c:v>
                </c:pt>
                <c:pt idx="22734">
                  <c:v>3.339540481567</c:v>
                </c:pt>
                <c:pt idx="22735">
                  <c:v>3.3396337032319998</c:v>
                </c:pt>
                <c:pt idx="22736">
                  <c:v>3.3397731781009998</c:v>
                </c:pt>
                <c:pt idx="22737">
                  <c:v>3.340041160583</c:v>
                </c:pt>
                <c:pt idx="22738">
                  <c:v>3.3404302597050002</c:v>
                </c:pt>
                <c:pt idx="22739">
                  <c:v>3.3407547473910002</c:v>
                </c:pt>
                <c:pt idx="22740">
                  <c:v>3.3408915996549999</c:v>
                </c:pt>
                <c:pt idx="22741">
                  <c:v>3.3410999774930001</c:v>
                </c:pt>
                <c:pt idx="22742">
                  <c:v>3.3414013385770001</c:v>
                </c:pt>
                <c:pt idx="22743">
                  <c:v>3.3417088985440002</c:v>
                </c:pt>
                <c:pt idx="22744">
                  <c:v>3.3418505191799999</c:v>
                </c:pt>
                <c:pt idx="22745">
                  <c:v>3.341950416565</c:v>
                </c:pt>
                <c:pt idx="22746">
                  <c:v>3.3422684669490001</c:v>
                </c:pt>
                <c:pt idx="22747">
                  <c:v>3.342558860779</c:v>
                </c:pt>
                <c:pt idx="22748">
                  <c:v>3.3427069187159999</c:v>
                </c:pt>
                <c:pt idx="22749">
                  <c:v>3.3428215980529998</c:v>
                </c:pt>
                <c:pt idx="22750">
                  <c:v>3.3429813385010001</c:v>
                </c:pt>
                <c:pt idx="22751">
                  <c:v>3.3433315753940001</c:v>
                </c:pt>
                <c:pt idx="22752">
                  <c:v>3.3436658382419999</c:v>
                </c:pt>
                <c:pt idx="22753">
                  <c:v>3.3439640998839999</c:v>
                </c:pt>
                <c:pt idx="22754">
                  <c:v>3.3442649841310002</c:v>
                </c:pt>
                <c:pt idx="22755">
                  <c:v>3.3444583415990001</c:v>
                </c:pt>
                <c:pt idx="22756">
                  <c:v>3.3445985317229998</c:v>
                </c:pt>
                <c:pt idx="22757">
                  <c:v>3.3447751998899999</c:v>
                </c:pt>
                <c:pt idx="22758">
                  <c:v>3.3448534011839999</c:v>
                </c:pt>
                <c:pt idx="22759">
                  <c:v>3.3449709415440001</c:v>
                </c:pt>
                <c:pt idx="22760">
                  <c:v>3.3450798988339998</c:v>
                </c:pt>
                <c:pt idx="22761">
                  <c:v>3.3454246521000002</c:v>
                </c:pt>
                <c:pt idx="22762">
                  <c:v>3.3455958366390002</c:v>
                </c:pt>
                <c:pt idx="22763">
                  <c:v>3.3457820415500001</c:v>
                </c:pt>
                <c:pt idx="22764">
                  <c:v>3.345973491669</c:v>
                </c:pt>
                <c:pt idx="22765">
                  <c:v>3.3461315631869999</c:v>
                </c:pt>
                <c:pt idx="22766">
                  <c:v>3.3464999198909999</c:v>
                </c:pt>
                <c:pt idx="22767">
                  <c:v>3.346759796143</c:v>
                </c:pt>
                <c:pt idx="22768">
                  <c:v>3.3468549251559998</c:v>
                </c:pt>
                <c:pt idx="22769">
                  <c:v>3.3469789028169998</c:v>
                </c:pt>
                <c:pt idx="22770">
                  <c:v>3.3470358848570001</c:v>
                </c:pt>
                <c:pt idx="22771">
                  <c:v>3.3471229076390001</c:v>
                </c:pt>
                <c:pt idx="22772">
                  <c:v>3.3472268581389999</c:v>
                </c:pt>
                <c:pt idx="22773">
                  <c:v>3.347394704819</c:v>
                </c:pt>
                <c:pt idx="22774">
                  <c:v>3.347546339035</c:v>
                </c:pt>
                <c:pt idx="22775">
                  <c:v>3.3477096557619999</c:v>
                </c:pt>
                <c:pt idx="22776">
                  <c:v>3.3480830192569999</c:v>
                </c:pt>
                <c:pt idx="22777">
                  <c:v>3.348444461823</c:v>
                </c:pt>
                <c:pt idx="22778">
                  <c:v>3.3487737178799999</c:v>
                </c:pt>
                <c:pt idx="22779">
                  <c:v>3.3489732742310001</c:v>
                </c:pt>
                <c:pt idx="22780">
                  <c:v>3.3491892814640001</c:v>
                </c:pt>
                <c:pt idx="22781">
                  <c:v>3.3494117259979999</c:v>
                </c:pt>
                <c:pt idx="22782">
                  <c:v>3.3495018482210002</c:v>
                </c:pt>
                <c:pt idx="22783">
                  <c:v>3.349595546722</c:v>
                </c:pt>
                <c:pt idx="22784">
                  <c:v>3.3496413230900002</c:v>
                </c:pt>
                <c:pt idx="22785">
                  <c:v>3.3497433662409999</c:v>
                </c:pt>
                <c:pt idx="22786">
                  <c:v>3.3498389720919999</c:v>
                </c:pt>
                <c:pt idx="22787">
                  <c:v>3.3499307632450002</c:v>
                </c:pt>
                <c:pt idx="22788">
                  <c:v>3.3500571250919999</c:v>
                </c:pt>
                <c:pt idx="22789">
                  <c:v>3.350324630737</c:v>
                </c:pt>
                <c:pt idx="22790">
                  <c:v>3.350690364838</c:v>
                </c:pt>
                <c:pt idx="22791">
                  <c:v>3.350884199142</c:v>
                </c:pt>
                <c:pt idx="22792">
                  <c:v>3.3510229587549998</c:v>
                </c:pt>
                <c:pt idx="22793">
                  <c:v>3.3514688014980001</c:v>
                </c:pt>
                <c:pt idx="22794">
                  <c:v>3.3516173362730002</c:v>
                </c:pt>
                <c:pt idx="22795">
                  <c:v>3.3517477512360001</c:v>
                </c:pt>
                <c:pt idx="22796">
                  <c:v>3.351850271225</c:v>
                </c:pt>
                <c:pt idx="22797">
                  <c:v>3.352167606354</c:v>
                </c:pt>
                <c:pt idx="22798">
                  <c:v>3.3522875308989999</c:v>
                </c:pt>
                <c:pt idx="22799">
                  <c:v>3.3523647785190001</c:v>
                </c:pt>
                <c:pt idx="22800">
                  <c:v>3.3524806499480002</c:v>
                </c:pt>
                <c:pt idx="22801">
                  <c:v>3.3528099060060002</c:v>
                </c:pt>
                <c:pt idx="22802">
                  <c:v>3.352974891663</c:v>
                </c:pt>
                <c:pt idx="22803">
                  <c:v>3.3530805110930002</c:v>
                </c:pt>
                <c:pt idx="22804">
                  <c:v>3.3532054424290001</c:v>
                </c:pt>
                <c:pt idx="22805">
                  <c:v>3.3533008098599999</c:v>
                </c:pt>
                <c:pt idx="22806">
                  <c:v>3.3533766269680001</c:v>
                </c:pt>
                <c:pt idx="22807">
                  <c:v>3.353477478027</c:v>
                </c:pt>
                <c:pt idx="22808">
                  <c:v>3.3535840511320001</c:v>
                </c:pt>
                <c:pt idx="22809">
                  <c:v>3.3536617755889999</c:v>
                </c:pt>
                <c:pt idx="22810">
                  <c:v>3.3537724018100001</c:v>
                </c:pt>
                <c:pt idx="22811">
                  <c:v>3.3539111614229999</c:v>
                </c:pt>
                <c:pt idx="22812">
                  <c:v>3.354054689407</c:v>
                </c:pt>
                <c:pt idx="22813">
                  <c:v>3.3543593883509999</c:v>
                </c:pt>
                <c:pt idx="22814">
                  <c:v>3.3545088768009999</c:v>
                </c:pt>
                <c:pt idx="22815">
                  <c:v>3.3548302650449999</c:v>
                </c:pt>
                <c:pt idx="22816">
                  <c:v>3.3550074100490002</c:v>
                </c:pt>
                <c:pt idx="22817">
                  <c:v>3.3550901412959999</c:v>
                </c:pt>
                <c:pt idx="22818">
                  <c:v>3.3551788330079999</c:v>
                </c:pt>
                <c:pt idx="22819">
                  <c:v>3.3552248477940001</c:v>
                </c:pt>
                <c:pt idx="22820">
                  <c:v>3.3553180694579998</c:v>
                </c:pt>
                <c:pt idx="22821">
                  <c:v>3.3554039001459999</c:v>
                </c:pt>
                <c:pt idx="22822">
                  <c:v>3.355529785156</c:v>
                </c:pt>
                <c:pt idx="22823">
                  <c:v>3.3558950424190002</c:v>
                </c:pt>
                <c:pt idx="22824">
                  <c:v>3.356106758118</c:v>
                </c:pt>
                <c:pt idx="22825">
                  <c:v>3.3564503192899999</c:v>
                </c:pt>
                <c:pt idx="22826">
                  <c:v>3.3567879199980002</c:v>
                </c:pt>
                <c:pt idx="22827">
                  <c:v>3.3570232391360002</c:v>
                </c:pt>
                <c:pt idx="22828">
                  <c:v>3.35733628273</c:v>
                </c:pt>
                <c:pt idx="22829">
                  <c:v>3.3576567172999998</c:v>
                </c:pt>
                <c:pt idx="22830">
                  <c:v>3.35786819458</c:v>
                </c:pt>
                <c:pt idx="22831">
                  <c:v>3.3580641746520001</c:v>
                </c:pt>
                <c:pt idx="22832">
                  <c:v>3.3582074642180002</c:v>
                </c:pt>
                <c:pt idx="22833">
                  <c:v>3.3585071563720001</c:v>
                </c:pt>
                <c:pt idx="22834">
                  <c:v>3.3588173389430001</c:v>
                </c:pt>
                <c:pt idx="22835">
                  <c:v>3.3589804172519999</c:v>
                </c:pt>
                <c:pt idx="22836">
                  <c:v>3.359275579453</c:v>
                </c:pt>
                <c:pt idx="22837">
                  <c:v>3.3595027923580001</c:v>
                </c:pt>
                <c:pt idx="22838">
                  <c:v>3.3595898151400001</c:v>
                </c:pt>
                <c:pt idx="22839">
                  <c:v>3.359709739685</c:v>
                </c:pt>
                <c:pt idx="22840">
                  <c:v>3.3600745201110001</c:v>
                </c:pt>
                <c:pt idx="22841">
                  <c:v>3.3601253032680001</c:v>
                </c:pt>
                <c:pt idx="22842">
                  <c:v>3.3601768016819999</c:v>
                </c:pt>
                <c:pt idx="22843">
                  <c:v>3.3602309226989999</c:v>
                </c:pt>
                <c:pt idx="22844">
                  <c:v>3.360288858414</c:v>
                </c:pt>
                <c:pt idx="22845">
                  <c:v>3.3603472709659998</c:v>
                </c:pt>
                <c:pt idx="22846">
                  <c:v>3.360402345657</c:v>
                </c:pt>
                <c:pt idx="22847">
                  <c:v>3.3604588508609998</c:v>
                </c:pt>
                <c:pt idx="22848">
                  <c:v>3.3605070114140001</c:v>
                </c:pt>
                <c:pt idx="22849">
                  <c:v>3.3606019020079998</c:v>
                </c:pt>
                <c:pt idx="22850">
                  <c:v>3.3606894016269999</c:v>
                </c:pt>
                <c:pt idx="22851">
                  <c:v>3.3610172271729999</c:v>
                </c:pt>
                <c:pt idx="22852">
                  <c:v>3.3613398075099998</c:v>
                </c:pt>
                <c:pt idx="22853">
                  <c:v>3.3616340160370002</c:v>
                </c:pt>
                <c:pt idx="22854">
                  <c:v>3.3618066310880002</c:v>
                </c:pt>
                <c:pt idx="22855">
                  <c:v>3.3619513511660002</c:v>
                </c:pt>
                <c:pt idx="22856">
                  <c:v>3.362098693848</c:v>
                </c:pt>
                <c:pt idx="22857">
                  <c:v>3.3624045848850002</c:v>
                </c:pt>
                <c:pt idx="22858">
                  <c:v>3.3625652790070002</c:v>
                </c:pt>
                <c:pt idx="22859">
                  <c:v>3.3627502918240002</c:v>
                </c:pt>
                <c:pt idx="22860">
                  <c:v>3.3630967140200001</c:v>
                </c:pt>
                <c:pt idx="22861">
                  <c:v>3.3634037971500002</c:v>
                </c:pt>
                <c:pt idx="22862">
                  <c:v>3.3637304306029998</c:v>
                </c:pt>
                <c:pt idx="22863">
                  <c:v>3.3639152050019998</c:v>
                </c:pt>
                <c:pt idx="22864">
                  <c:v>3.3639886379239998</c:v>
                </c:pt>
                <c:pt idx="22865">
                  <c:v>3.3640856742860001</c:v>
                </c:pt>
                <c:pt idx="22866">
                  <c:v>3.3641767501830002</c:v>
                </c:pt>
                <c:pt idx="22867">
                  <c:v>3.364334583282</c:v>
                </c:pt>
                <c:pt idx="22868">
                  <c:v>3.3645482063290002</c:v>
                </c:pt>
                <c:pt idx="22869">
                  <c:v>3.364629268646</c:v>
                </c:pt>
                <c:pt idx="22870">
                  <c:v>3.3647065162660001</c:v>
                </c:pt>
                <c:pt idx="22871">
                  <c:v>3.364786148071</c:v>
                </c:pt>
                <c:pt idx="22872">
                  <c:v>3.3648989200589998</c:v>
                </c:pt>
                <c:pt idx="22873">
                  <c:v>3.3649771213530002</c:v>
                </c:pt>
                <c:pt idx="22874">
                  <c:v>3.365061998367</c:v>
                </c:pt>
                <c:pt idx="22875">
                  <c:v>3.3651065826419999</c:v>
                </c:pt>
                <c:pt idx="22876">
                  <c:v>3.3652009963989999</c:v>
                </c:pt>
                <c:pt idx="22877">
                  <c:v>3.365246772766</c:v>
                </c:pt>
                <c:pt idx="22878">
                  <c:v>3.365293502808</c:v>
                </c:pt>
                <c:pt idx="22879">
                  <c:v>3.3653402328489999</c:v>
                </c:pt>
                <c:pt idx="22880">
                  <c:v>3.3654322624209998</c:v>
                </c:pt>
                <c:pt idx="22881">
                  <c:v>3.3655180931089999</c:v>
                </c:pt>
                <c:pt idx="22882">
                  <c:v>3.365661621094</c:v>
                </c:pt>
                <c:pt idx="22883">
                  <c:v>3.3659796714780001</c:v>
                </c:pt>
                <c:pt idx="22884">
                  <c:v>3.3662672042850001</c:v>
                </c:pt>
                <c:pt idx="22885">
                  <c:v>3.3663680553440001</c:v>
                </c:pt>
                <c:pt idx="22886">
                  <c:v>3.3664424419399999</c:v>
                </c:pt>
                <c:pt idx="22887">
                  <c:v>3.3665113449100001</c:v>
                </c:pt>
                <c:pt idx="22888">
                  <c:v>3.3665878772740001</c:v>
                </c:pt>
                <c:pt idx="22889">
                  <c:v>3.36665725708</c:v>
                </c:pt>
                <c:pt idx="22890">
                  <c:v>3.366730690002</c:v>
                </c:pt>
                <c:pt idx="22891">
                  <c:v>3.3668096065520001</c:v>
                </c:pt>
                <c:pt idx="22892">
                  <c:v>3.3668637275700002</c:v>
                </c:pt>
                <c:pt idx="22893">
                  <c:v>3.3669469356540001</c:v>
                </c:pt>
                <c:pt idx="22894">
                  <c:v>3.3670563697809999</c:v>
                </c:pt>
                <c:pt idx="22895">
                  <c:v>3.3671696186069999</c:v>
                </c:pt>
                <c:pt idx="22896">
                  <c:v>3.3674571514129998</c:v>
                </c:pt>
                <c:pt idx="22897">
                  <c:v>3.3675758838649998</c:v>
                </c:pt>
                <c:pt idx="22898">
                  <c:v>3.367930173874</c:v>
                </c:pt>
                <c:pt idx="22899">
                  <c:v>3.36811876297</c:v>
                </c:pt>
                <c:pt idx="22900">
                  <c:v>3.368373155594</c:v>
                </c:pt>
                <c:pt idx="22901">
                  <c:v>3.3687667846679998</c:v>
                </c:pt>
                <c:pt idx="22902">
                  <c:v>3.369130373001</c:v>
                </c:pt>
                <c:pt idx="22903">
                  <c:v>3.3692655563349998</c:v>
                </c:pt>
                <c:pt idx="22904">
                  <c:v>3.3694434165949998</c:v>
                </c:pt>
                <c:pt idx="22905">
                  <c:v>3.3698534965519999</c:v>
                </c:pt>
                <c:pt idx="22906">
                  <c:v>3.3702032566070002</c:v>
                </c:pt>
                <c:pt idx="22907">
                  <c:v>3.3704962730410002</c:v>
                </c:pt>
                <c:pt idx="22908">
                  <c:v>3.3707144260409998</c:v>
                </c:pt>
                <c:pt idx="22909">
                  <c:v>3.3708944320679999</c:v>
                </c:pt>
                <c:pt idx="22910">
                  <c:v>3.3710224628450001</c:v>
                </c:pt>
                <c:pt idx="22911">
                  <c:v>3.371298074722</c:v>
                </c:pt>
                <c:pt idx="22912">
                  <c:v>3.371440649033</c:v>
                </c:pt>
                <c:pt idx="22913">
                  <c:v>3.371553897858</c:v>
                </c:pt>
                <c:pt idx="22914">
                  <c:v>3.3716337680819999</c:v>
                </c:pt>
                <c:pt idx="22915">
                  <c:v>3.3717126846309999</c:v>
                </c:pt>
                <c:pt idx="22916">
                  <c:v>3.371786117554</c:v>
                </c:pt>
                <c:pt idx="22917">
                  <c:v>3.371857404709</c:v>
                </c:pt>
                <c:pt idx="22918">
                  <c:v>3.3720448017120002</c:v>
                </c:pt>
                <c:pt idx="22919">
                  <c:v>3.3722858428959999</c:v>
                </c:pt>
                <c:pt idx="22920">
                  <c:v>3.372579574585</c:v>
                </c:pt>
                <c:pt idx="22921">
                  <c:v>3.3727998733520002</c:v>
                </c:pt>
                <c:pt idx="22922">
                  <c:v>3.3728804588319998</c:v>
                </c:pt>
                <c:pt idx="22923">
                  <c:v>3.3729627132419999</c:v>
                </c:pt>
                <c:pt idx="22924">
                  <c:v>3.3730437755580001</c:v>
                </c:pt>
                <c:pt idx="22925">
                  <c:v>3.3732151985169998</c:v>
                </c:pt>
                <c:pt idx="22926">
                  <c:v>3.3733932971949998</c:v>
                </c:pt>
                <c:pt idx="22927">
                  <c:v>3.3734800815580002</c:v>
                </c:pt>
                <c:pt idx="22928">
                  <c:v>3.3735706806180001</c:v>
                </c:pt>
                <c:pt idx="22929">
                  <c:v>3.3736648559570002</c:v>
                </c:pt>
                <c:pt idx="22930">
                  <c:v>3.3737518787380001</c:v>
                </c:pt>
                <c:pt idx="22931">
                  <c:v>3.3738782405849999</c:v>
                </c:pt>
                <c:pt idx="22932">
                  <c:v>3.373993635178</c:v>
                </c:pt>
                <c:pt idx="22933">
                  <c:v>3.3741190433499999</c:v>
                </c:pt>
                <c:pt idx="22934">
                  <c:v>3.3742079734799999</c:v>
                </c:pt>
                <c:pt idx="22935">
                  <c:v>3.3742947578429998</c:v>
                </c:pt>
                <c:pt idx="22936">
                  <c:v>3.374387741089</c:v>
                </c:pt>
                <c:pt idx="22937">
                  <c:v>3.3744702339170001</c:v>
                </c:pt>
                <c:pt idx="22938">
                  <c:v>3.3745522499080001</c:v>
                </c:pt>
                <c:pt idx="22939">
                  <c:v>3.374665260315</c:v>
                </c:pt>
                <c:pt idx="22940">
                  <c:v>3.37486410141</c:v>
                </c:pt>
                <c:pt idx="22941">
                  <c:v>3.3750343322749998</c:v>
                </c:pt>
                <c:pt idx="22942">
                  <c:v>3.3751432895660001</c:v>
                </c:pt>
                <c:pt idx="22943">
                  <c:v>3.375217914581</c:v>
                </c:pt>
                <c:pt idx="22944">
                  <c:v>3.375315904617</c:v>
                </c:pt>
                <c:pt idx="22945">
                  <c:v>3.3753898143769998</c:v>
                </c:pt>
                <c:pt idx="22946">
                  <c:v>3.3755009174350001</c:v>
                </c:pt>
                <c:pt idx="22947">
                  <c:v>3.3756814002989999</c:v>
                </c:pt>
                <c:pt idx="22948">
                  <c:v>3.376011610031</c:v>
                </c:pt>
                <c:pt idx="22949">
                  <c:v>3.3760972023010001</c:v>
                </c:pt>
                <c:pt idx="22950">
                  <c:v>3.3764276504519999</c:v>
                </c:pt>
                <c:pt idx="22951">
                  <c:v>3.3766956329350002</c:v>
                </c:pt>
                <c:pt idx="22952">
                  <c:v>3.3770384788509999</c:v>
                </c:pt>
                <c:pt idx="22953">
                  <c:v>3.3773798942569999</c:v>
                </c:pt>
                <c:pt idx="22954">
                  <c:v>3.377545833588</c:v>
                </c:pt>
                <c:pt idx="22955">
                  <c:v>3.377697706223</c:v>
                </c:pt>
                <c:pt idx="22956">
                  <c:v>3.3780419826510002</c:v>
                </c:pt>
                <c:pt idx="22957">
                  <c:v>3.3783802986150002</c:v>
                </c:pt>
                <c:pt idx="22958">
                  <c:v>3.3787260055539998</c:v>
                </c:pt>
                <c:pt idx="22959">
                  <c:v>3.378952980042</c:v>
                </c:pt>
                <c:pt idx="22960">
                  <c:v>3.3793203830719998</c:v>
                </c:pt>
                <c:pt idx="22961">
                  <c:v>3.3794465064999999</c:v>
                </c:pt>
                <c:pt idx="22962">
                  <c:v>3.3796150684359998</c:v>
                </c:pt>
                <c:pt idx="22963">
                  <c:v>3.3797829151149998</c:v>
                </c:pt>
                <c:pt idx="22964">
                  <c:v>3.379909038544</c:v>
                </c:pt>
                <c:pt idx="22965">
                  <c:v>3.3800001144410001</c:v>
                </c:pt>
                <c:pt idx="22966">
                  <c:v>3.3800947666169998</c:v>
                </c:pt>
                <c:pt idx="22967">
                  <c:v>3.380186080933</c:v>
                </c:pt>
                <c:pt idx="22968">
                  <c:v>3.380321979523</c:v>
                </c:pt>
                <c:pt idx="22969">
                  <c:v>3.3806912899019999</c:v>
                </c:pt>
                <c:pt idx="22970">
                  <c:v>3.381023168564</c:v>
                </c:pt>
                <c:pt idx="22971">
                  <c:v>3.381176948547</c:v>
                </c:pt>
                <c:pt idx="22972">
                  <c:v>3.3813722133640001</c:v>
                </c:pt>
                <c:pt idx="22973">
                  <c:v>3.3817021846770001</c:v>
                </c:pt>
                <c:pt idx="22974">
                  <c:v>3.3820216655730002</c:v>
                </c:pt>
                <c:pt idx="22975">
                  <c:v>3.3822329044339998</c:v>
                </c:pt>
                <c:pt idx="22976">
                  <c:v>3.382378101349</c:v>
                </c:pt>
                <c:pt idx="22977">
                  <c:v>3.3825190067289999</c:v>
                </c:pt>
                <c:pt idx="22978">
                  <c:v>3.3826365470890001</c:v>
                </c:pt>
                <c:pt idx="22979">
                  <c:v>3.3827173709870002</c:v>
                </c:pt>
                <c:pt idx="22980">
                  <c:v>3.3827919960020001</c:v>
                </c:pt>
                <c:pt idx="22981">
                  <c:v>3.382873535156</c:v>
                </c:pt>
                <c:pt idx="22982">
                  <c:v>3.382985115051</c:v>
                </c:pt>
                <c:pt idx="22983">
                  <c:v>3.3832302093509998</c:v>
                </c:pt>
                <c:pt idx="22984">
                  <c:v>3.3832845687869999</c:v>
                </c:pt>
                <c:pt idx="22985">
                  <c:v>3.3833458423609999</c:v>
                </c:pt>
                <c:pt idx="22986">
                  <c:v>3.3834016323089999</c:v>
                </c:pt>
                <c:pt idx="22987">
                  <c:v>3.383466482162</c:v>
                </c:pt>
                <c:pt idx="22988">
                  <c:v>3.3835227489470001</c:v>
                </c:pt>
                <c:pt idx="22989">
                  <c:v>3.3836238384250001</c:v>
                </c:pt>
                <c:pt idx="22990">
                  <c:v>3.383749008179</c:v>
                </c:pt>
                <c:pt idx="22991">
                  <c:v>3.383823871613</c:v>
                </c:pt>
                <c:pt idx="22992">
                  <c:v>3.3838748931880001</c:v>
                </c:pt>
                <c:pt idx="22993">
                  <c:v>3.3839507102969999</c:v>
                </c:pt>
                <c:pt idx="22994">
                  <c:v>3.3841023445129998</c:v>
                </c:pt>
                <c:pt idx="22995">
                  <c:v>3.3841822147370002</c:v>
                </c:pt>
                <c:pt idx="22996">
                  <c:v>3.3842728137970002</c:v>
                </c:pt>
                <c:pt idx="22997">
                  <c:v>3.3843636512759998</c:v>
                </c:pt>
                <c:pt idx="22998">
                  <c:v>3.3844590187070001</c:v>
                </c:pt>
                <c:pt idx="22999">
                  <c:v>3.3845732212069999</c:v>
                </c:pt>
                <c:pt idx="23000">
                  <c:v>3.3846828937529998</c:v>
                </c:pt>
                <c:pt idx="23001">
                  <c:v>3.3847947120669999</c:v>
                </c:pt>
                <c:pt idx="23002">
                  <c:v>3.3849101066589999</c:v>
                </c:pt>
                <c:pt idx="23003">
                  <c:v>3.3850195407869998</c:v>
                </c:pt>
                <c:pt idx="23004">
                  <c:v>3.3853592872620002</c:v>
                </c:pt>
                <c:pt idx="23005">
                  <c:v>3.385639190674</c:v>
                </c:pt>
                <c:pt idx="23006">
                  <c:v>3.3857705593110001</c:v>
                </c:pt>
                <c:pt idx="23007">
                  <c:v>3.386110067368</c:v>
                </c:pt>
                <c:pt idx="23008">
                  <c:v>3.386459112167</c:v>
                </c:pt>
                <c:pt idx="23009">
                  <c:v>3.3868203163150001</c:v>
                </c:pt>
                <c:pt idx="23010">
                  <c:v>3.3869740962980002</c:v>
                </c:pt>
                <c:pt idx="23011">
                  <c:v>3.3871810436250001</c:v>
                </c:pt>
                <c:pt idx="23012">
                  <c:v>3.387325763702</c:v>
                </c:pt>
                <c:pt idx="23013">
                  <c:v>3.3875241279599999</c:v>
                </c:pt>
                <c:pt idx="23014">
                  <c:v>3.387602806091</c:v>
                </c:pt>
                <c:pt idx="23015">
                  <c:v>3.387674331665</c:v>
                </c:pt>
                <c:pt idx="23016">
                  <c:v>3.3877804279329999</c:v>
                </c:pt>
                <c:pt idx="23017">
                  <c:v>3.3880677223209998</c:v>
                </c:pt>
                <c:pt idx="23018">
                  <c:v>3.3882286548609999</c:v>
                </c:pt>
                <c:pt idx="23019">
                  <c:v>3.388326406479</c:v>
                </c:pt>
                <c:pt idx="23020">
                  <c:v>3.3884673118589999</c:v>
                </c:pt>
                <c:pt idx="23021">
                  <c:v>3.3888931274409999</c:v>
                </c:pt>
                <c:pt idx="23022">
                  <c:v>3.3890616893769998</c:v>
                </c:pt>
                <c:pt idx="23023">
                  <c:v>3.3891785144809998</c:v>
                </c:pt>
                <c:pt idx="23024">
                  <c:v>3.389367818832</c:v>
                </c:pt>
                <c:pt idx="23025">
                  <c:v>3.3895533084870002</c:v>
                </c:pt>
                <c:pt idx="23026">
                  <c:v>3.3897707462310001</c:v>
                </c:pt>
                <c:pt idx="23027">
                  <c:v>3.389950275421</c:v>
                </c:pt>
                <c:pt idx="23028">
                  <c:v>3.3900780677800002</c:v>
                </c:pt>
                <c:pt idx="23029">
                  <c:v>3.3902323245999999</c:v>
                </c:pt>
                <c:pt idx="23030">
                  <c:v>3.390342712402</c:v>
                </c:pt>
                <c:pt idx="23031">
                  <c:v>3.3904550075530002</c:v>
                </c:pt>
                <c:pt idx="23032">
                  <c:v>3.3905549049379999</c:v>
                </c:pt>
                <c:pt idx="23033">
                  <c:v>3.3906588554380002</c:v>
                </c:pt>
                <c:pt idx="23034">
                  <c:v>3.390783548355</c:v>
                </c:pt>
                <c:pt idx="23035">
                  <c:v>3.3909053802489999</c:v>
                </c:pt>
                <c:pt idx="23036">
                  <c:v>3.3911528587339999</c:v>
                </c:pt>
                <c:pt idx="23037">
                  <c:v>3.3912622928620002</c:v>
                </c:pt>
                <c:pt idx="23038">
                  <c:v>3.3913221359249999</c:v>
                </c:pt>
                <c:pt idx="23039">
                  <c:v>3.3913810253140002</c:v>
                </c:pt>
                <c:pt idx="23040">
                  <c:v>3.391443014145</c:v>
                </c:pt>
                <c:pt idx="23041">
                  <c:v>3.3915164470670001</c:v>
                </c:pt>
                <c:pt idx="23042">
                  <c:v>3.3918042182920001</c:v>
                </c:pt>
                <c:pt idx="23043">
                  <c:v>3.3921258449549998</c:v>
                </c:pt>
                <c:pt idx="23044">
                  <c:v>3.3923029899600001</c:v>
                </c:pt>
                <c:pt idx="23045">
                  <c:v>3.392480373383</c:v>
                </c:pt>
                <c:pt idx="23046">
                  <c:v>3.3926081657410001</c:v>
                </c:pt>
                <c:pt idx="23047">
                  <c:v>3.3926970958710001</c:v>
                </c:pt>
                <c:pt idx="23048">
                  <c:v>3.3927407264710001</c:v>
                </c:pt>
                <c:pt idx="23049">
                  <c:v>3.392830848694</c:v>
                </c:pt>
                <c:pt idx="23050">
                  <c:v>3.3929100036620001</c:v>
                </c:pt>
                <c:pt idx="23051">
                  <c:v>3.393045425415</c:v>
                </c:pt>
                <c:pt idx="23052">
                  <c:v>3.3933534622189998</c:v>
                </c:pt>
                <c:pt idx="23053">
                  <c:v>3.393457174301</c:v>
                </c:pt>
                <c:pt idx="23054">
                  <c:v>3.3935973644259998</c:v>
                </c:pt>
                <c:pt idx="23055">
                  <c:v>3.3939151763919999</c:v>
                </c:pt>
                <c:pt idx="23056">
                  <c:v>3.3940207958220001</c:v>
                </c:pt>
                <c:pt idx="23057">
                  <c:v>3.3941237926480001</c:v>
                </c:pt>
                <c:pt idx="23058">
                  <c:v>3.3942344188689999</c:v>
                </c:pt>
                <c:pt idx="23059">
                  <c:v>3.3944158554079999</c:v>
                </c:pt>
                <c:pt idx="23060">
                  <c:v>3.394567966461</c:v>
                </c:pt>
                <c:pt idx="23061">
                  <c:v>3.3947412967680002</c:v>
                </c:pt>
                <c:pt idx="23062">
                  <c:v>3.3948860168460002</c:v>
                </c:pt>
                <c:pt idx="23063">
                  <c:v>3.394998550415</c:v>
                </c:pt>
                <c:pt idx="23064">
                  <c:v>3.3950824737550001</c:v>
                </c:pt>
                <c:pt idx="23065">
                  <c:v>3.395166158676</c:v>
                </c:pt>
                <c:pt idx="23066">
                  <c:v>3.3954308032989999</c:v>
                </c:pt>
                <c:pt idx="23067">
                  <c:v>3.3955514431</c:v>
                </c:pt>
                <c:pt idx="23068">
                  <c:v>3.3957333564760002</c:v>
                </c:pt>
                <c:pt idx="23069">
                  <c:v>3.3960213661190002</c:v>
                </c:pt>
                <c:pt idx="23070">
                  <c:v>3.396144151688</c:v>
                </c:pt>
                <c:pt idx="23071">
                  <c:v>3.3962764739989999</c:v>
                </c:pt>
                <c:pt idx="23072">
                  <c:v>3.396364212036</c:v>
                </c:pt>
                <c:pt idx="23073">
                  <c:v>3.3964972496030001</c:v>
                </c:pt>
                <c:pt idx="23074">
                  <c:v>3.3966705799099999</c:v>
                </c:pt>
                <c:pt idx="23075">
                  <c:v>3.3969354629519999</c:v>
                </c:pt>
                <c:pt idx="23076">
                  <c:v>3.3972136974330001</c:v>
                </c:pt>
                <c:pt idx="23077">
                  <c:v>3.3973968029020001</c:v>
                </c:pt>
                <c:pt idx="23078">
                  <c:v>3.3975017070770002</c:v>
                </c:pt>
                <c:pt idx="23079">
                  <c:v>3.397629976273</c:v>
                </c:pt>
                <c:pt idx="23080">
                  <c:v>3.3977453708650001</c:v>
                </c:pt>
                <c:pt idx="23081">
                  <c:v>3.3978345394130001</c:v>
                </c:pt>
                <c:pt idx="23082">
                  <c:v>3.3979008197780001</c:v>
                </c:pt>
                <c:pt idx="23083">
                  <c:v>3.397961378098</c:v>
                </c:pt>
                <c:pt idx="23084">
                  <c:v>3.3980424404140002</c:v>
                </c:pt>
                <c:pt idx="23085">
                  <c:v>3.3981330394740001</c:v>
                </c:pt>
                <c:pt idx="23086">
                  <c:v>3.398228406906</c:v>
                </c:pt>
                <c:pt idx="23087">
                  <c:v>3.3984556198120002</c:v>
                </c:pt>
                <c:pt idx="23088">
                  <c:v>3.398552656174</c:v>
                </c:pt>
                <c:pt idx="23089">
                  <c:v>3.398609876633</c:v>
                </c:pt>
                <c:pt idx="23090">
                  <c:v>3.3986771106720002</c:v>
                </c:pt>
                <c:pt idx="23091">
                  <c:v>3.3987476825709999</c:v>
                </c:pt>
                <c:pt idx="23092">
                  <c:v>3.3988177776340001</c:v>
                </c:pt>
                <c:pt idx="23093">
                  <c:v>3.398894548416</c:v>
                </c:pt>
                <c:pt idx="23094">
                  <c:v>3.3989720344540002</c:v>
                </c:pt>
                <c:pt idx="23095">
                  <c:v>3.3990485668180002</c:v>
                </c:pt>
                <c:pt idx="23096">
                  <c:v>3.3991215229030001</c:v>
                </c:pt>
                <c:pt idx="23097">
                  <c:v>3.3991963863370001</c:v>
                </c:pt>
                <c:pt idx="23098">
                  <c:v>3.3992626667020001</c:v>
                </c:pt>
                <c:pt idx="23099">
                  <c:v>3.3993268013</c:v>
                </c:pt>
                <c:pt idx="23100">
                  <c:v>3.3993818759919998</c:v>
                </c:pt>
                <c:pt idx="23101">
                  <c:v>3.3994326591489998</c:v>
                </c:pt>
                <c:pt idx="23102">
                  <c:v>3.3994822502140001</c:v>
                </c:pt>
                <c:pt idx="23103">
                  <c:v>3.3995718955990002</c:v>
                </c:pt>
                <c:pt idx="23104">
                  <c:v>3.399663448334</c:v>
                </c:pt>
                <c:pt idx="23105">
                  <c:v>3.3997550010680002</c:v>
                </c:pt>
                <c:pt idx="23106">
                  <c:v>3.3998420238490001</c:v>
                </c:pt>
                <c:pt idx="23107">
                  <c:v>3.3999273777010002</c:v>
                </c:pt>
                <c:pt idx="23108">
                  <c:v>3.3999671936040001</c:v>
                </c:pt>
                <c:pt idx="23109">
                  <c:v>3.4000458717350002</c:v>
                </c:pt>
                <c:pt idx="23110">
                  <c:v>3.4001159667969998</c:v>
                </c:pt>
                <c:pt idx="23111">
                  <c:v>3.4002101421359998</c:v>
                </c:pt>
                <c:pt idx="23112">
                  <c:v>3.4004890918730002</c:v>
                </c:pt>
                <c:pt idx="23113">
                  <c:v>3.400559902191</c:v>
                </c:pt>
                <c:pt idx="23114">
                  <c:v>3.4006576538090001</c:v>
                </c:pt>
                <c:pt idx="23115">
                  <c:v>3.4008316993709999</c:v>
                </c:pt>
                <c:pt idx="23116">
                  <c:v>3.4010300636289998</c:v>
                </c:pt>
                <c:pt idx="23117">
                  <c:v>3.4011051654819999</c:v>
                </c:pt>
                <c:pt idx="23118">
                  <c:v>3.401184082031</c:v>
                </c:pt>
                <c:pt idx="23119">
                  <c:v>3.401258945465</c:v>
                </c:pt>
                <c:pt idx="23120">
                  <c:v>3.4013643264770002</c:v>
                </c:pt>
                <c:pt idx="23121">
                  <c:v>3.4014410972600002</c:v>
                </c:pt>
                <c:pt idx="23122">
                  <c:v>3.401492834091</c:v>
                </c:pt>
                <c:pt idx="23123">
                  <c:v>3.4015679359440001</c:v>
                </c:pt>
                <c:pt idx="23124">
                  <c:v>3.4016475677489999</c:v>
                </c:pt>
                <c:pt idx="23125">
                  <c:v>3.4017581939700001</c:v>
                </c:pt>
                <c:pt idx="23126">
                  <c:v>3.4018421173100002</c:v>
                </c:pt>
                <c:pt idx="23127">
                  <c:v>3.402045726776</c:v>
                </c:pt>
                <c:pt idx="23128">
                  <c:v>3.4022178649899999</c:v>
                </c:pt>
                <c:pt idx="23129">
                  <c:v>3.4023616313930001</c:v>
                </c:pt>
                <c:pt idx="23130">
                  <c:v>3.4024574756620001</c:v>
                </c:pt>
                <c:pt idx="23131">
                  <c:v>3.4025881290440001</c:v>
                </c:pt>
                <c:pt idx="23132">
                  <c:v>3.4027051925660001</c:v>
                </c:pt>
                <c:pt idx="23133">
                  <c:v>3.402950525284</c:v>
                </c:pt>
                <c:pt idx="23134">
                  <c:v>3.403027296066</c:v>
                </c:pt>
                <c:pt idx="23135">
                  <c:v>3.403112649918</c:v>
                </c:pt>
                <c:pt idx="23136">
                  <c:v>3.40336227417</c:v>
                </c:pt>
                <c:pt idx="23137">
                  <c:v>3.403538227081</c:v>
                </c:pt>
                <c:pt idx="23138">
                  <c:v>3.4036333560940002</c:v>
                </c:pt>
                <c:pt idx="23139">
                  <c:v>3.4037308692930002</c:v>
                </c:pt>
                <c:pt idx="23140">
                  <c:v>3.4038653373719998</c:v>
                </c:pt>
                <c:pt idx="23141">
                  <c:v>3.4042992591860002</c:v>
                </c:pt>
                <c:pt idx="23142">
                  <c:v>3.4046764373779999</c:v>
                </c:pt>
                <c:pt idx="23143">
                  <c:v>3.404851436615</c:v>
                </c:pt>
                <c:pt idx="23144">
                  <c:v>3.4049434661869999</c:v>
                </c:pt>
                <c:pt idx="23145">
                  <c:v>3.405039548874</c:v>
                </c:pt>
                <c:pt idx="23146">
                  <c:v>3.4051768779749998</c:v>
                </c:pt>
                <c:pt idx="23147">
                  <c:v>3.405623912811</c:v>
                </c:pt>
                <c:pt idx="23148">
                  <c:v>3.4058461189270002</c:v>
                </c:pt>
                <c:pt idx="23149">
                  <c:v>3.4061987400049998</c:v>
                </c:pt>
                <c:pt idx="23150">
                  <c:v>3.4066190719599998</c:v>
                </c:pt>
                <c:pt idx="23151">
                  <c:v>3.4067716598510001</c:v>
                </c:pt>
                <c:pt idx="23152">
                  <c:v>3.4068748950960002</c:v>
                </c:pt>
                <c:pt idx="23153">
                  <c:v>3.4069941043849998</c:v>
                </c:pt>
                <c:pt idx="23154">
                  <c:v>3.4073157310490001</c:v>
                </c:pt>
                <c:pt idx="23155">
                  <c:v>3.407423734665</c:v>
                </c:pt>
                <c:pt idx="23156">
                  <c:v>3.4076411724089999</c:v>
                </c:pt>
                <c:pt idx="23157">
                  <c:v>3.4077730178830001</c:v>
                </c:pt>
                <c:pt idx="23158">
                  <c:v>3.4080708026890001</c:v>
                </c:pt>
                <c:pt idx="23159">
                  <c:v>3.4083440303799999</c:v>
                </c:pt>
                <c:pt idx="23160">
                  <c:v>3.408562421799</c:v>
                </c:pt>
                <c:pt idx="23161">
                  <c:v>3.4087150096890002</c:v>
                </c:pt>
                <c:pt idx="23162">
                  <c:v>3.4089961051939999</c:v>
                </c:pt>
                <c:pt idx="23163">
                  <c:v>3.4092688560490001</c:v>
                </c:pt>
                <c:pt idx="23164">
                  <c:v>3.4095432758330002</c:v>
                </c:pt>
                <c:pt idx="23165">
                  <c:v>3.4096772670750002</c:v>
                </c:pt>
                <c:pt idx="23166">
                  <c:v>3.4097530841829999</c:v>
                </c:pt>
                <c:pt idx="23167">
                  <c:v>3.409884214401</c:v>
                </c:pt>
                <c:pt idx="23168">
                  <c:v>3.410041093826</c:v>
                </c:pt>
                <c:pt idx="23169">
                  <c:v>3.4101519584659998</c:v>
                </c:pt>
                <c:pt idx="23170">
                  <c:v>3.4102375507349998</c:v>
                </c:pt>
                <c:pt idx="23171">
                  <c:v>3.4102878570559998</c:v>
                </c:pt>
                <c:pt idx="23172">
                  <c:v>3.4103398323060001</c:v>
                </c:pt>
                <c:pt idx="23173">
                  <c:v>3.410390138626</c:v>
                </c:pt>
                <c:pt idx="23174">
                  <c:v>3.410440206528</c:v>
                </c:pt>
                <c:pt idx="23175">
                  <c:v>3.4105367660520001</c:v>
                </c:pt>
                <c:pt idx="23176">
                  <c:v>3.4105861186980002</c:v>
                </c:pt>
                <c:pt idx="23177">
                  <c:v>3.4106762409210001</c:v>
                </c:pt>
                <c:pt idx="23178">
                  <c:v>3.4107902050019998</c:v>
                </c:pt>
                <c:pt idx="23179">
                  <c:v>3.4108967781069999</c:v>
                </c:pt>
                <c:pt idx="23180">
                  <c:v>3.411005735397</c:v>
                </c:pt>
                <c:pt idx="23181">
                  <c:v>3.4111127853390002</c:v>
                </c:pt>
                <c:pt idx="23182">
                  <c:v>3.411330223083</c:v>
                </c:pt>
                <c:pt idx="23183">
                  <c:v>3.4116020202640001</c:v>
                </c:pt>
                <c:pt idx="23184">
                  <c:v>3.4117419719700002</c:v>
                </c:pt>
                <c:pt idx="23185">
                  <c:v>3.4119007587430001</c:v>
                </c:pt>
                <c:pt idx="23186">
                  <c:v>3.412037849426</c:v>
                </c:pt>
                <c:pt idx="23187">
                  <c:v>3.4122061729430002</c:v>
                </c:pt>
                <c:pt idx="23188">
                  <c:v>3.412710905075</c:v>
                </c:pt>
                <c:pt idx="23189">
                  <c:v>3.4130313396449998</c:v>
                </c:pt>
                <c:pt idx="23190">
                  <c:v>3.4131934642789998</c:v>
                </c:pt>
                <c:pt idx="23191">
                  <c:v>3.413364887238</c:v>
                </c:pt>
                <c:pt idx="23192">
                  <c:v>3.413614034653</c:v>
                </c:pt>
                <c:pt idx="23193">
                  <c:v>3.4138391017909999</c:v>
                </c:pt>
                <c:pt idx="23194">
                  <c:v>3.4139168262480002</c:v>
                </c:pt>
                <c:pt idx="23195">
                  <c:v>3.414006710052</c:v>
                </c:pt>
                <c:pt idx="23196">
                  <c:v>3.414292573929</c:v>
                </c:pt>
                <c:pt idx="23197">
                  <c:v>3.4143843650819998</c:v>
                </c:pt>
                <c:pt idx="23198">
                  <c:v>3.4144699573519999</c:v>
                </c:pt>
                <c:pt idx="23199">
                  <c:v>3.414556264877</c:v>
                </c:pt>
                <c:pt idx="23200">
                  <c:v>3.4146721363069998</c:v>
                </c:pt>
                <c:pt idx="23201">
                  <c:v>3.415004014969</c:v>
                </c:pt>
                <c:pt idx="23202">
                  <c:v>3.4152572155000001</c:v>
                </c:pt>
                <c:pt idx="23203">
                  <c:v>3.4153504371640002</c:v>
                </c:pt>
                <c:pt idx="23204">
                  <c:v>3.4155049324040001</c:v>
                </c:pt>
                <c:pt idx="23205">
                  <c:v>3.4157884120939999</c:v>
                </c:pt>
                <c:pt idx="23206">
                  <c:v>3.41601395607</c:v>
                </c:pt>
                <c:pt idx="23207">
                  <c:v>3.416265249252</c:v>
                </c:pt>
                <c:pt idx="23208">
                  <c:v>3.4164698123930002</c:v>
                </c:pt>
                <c:pt idx="23209">
                  <c:v>3.4165413379670002</c:v>
                </c:pt>
                <c:pt idx="23210">
                  <c:v>3.4166204929349999</c:v>
                </c:pt>
                <c:pt idx="23211">
                  <c:v>3.4167642593380001</c:v>
                </c:pt>
                <c:pt idx="23212">
                  <c:v>3.4170107841489998</c:v>
                </c:pt>
                <c:pt idx="23213">
                  <c:v>3.417227745056</c:v>
                </c:pt>
                <c:pt idx="23214">
                  <c:v>3.4176630973819999</c:v>
                </c:pt>
                <c:pt idx="23215">
                  <c:v>3.4178628921510001</c:v>
                </c:pt>
                <c:pt idx="23216">
                  <c:v>3.4179935455320001</c:v>
                </c:pt>
                <c:pt idx="23217">
                  <c:v>3.4181282520290002</c:v>
                </c:pt>
                <c:pt idx="23218">
                  <c:v>3.4183404445650001</c:v>
                </c:pt>
                <c:pt idx="23219">
                  <c:v>3.418420314789</c:v>
                </c:pt>
                <c:pt idx="23220">
                  <c:v>3.4184987545009999</c:v>
                </c:pt>
                <c:pt idx="23221">
                  <c:v>3.418575525284</c:v>
                </c:pt>
                <c:pt idx="23222">
                  <c:v>3.4186429977419999</c:v>
                </c:pt>
                <c:pt idx="23223">
                  <c:v>3.4188416004179998</c:v>
                </c:pt>
                <c:pt idx="23224">
                  <c:v>3.4190645217900002</c:v>
                </c:pt>
                <c:pt idx="23225">
                  <c:v>3.419173955917</c:v>
                </c:pt>
                <c:pt idx="23226">
                  <c:v>3.4192514419559998</c:v>
                </c:pt>
                <c:pt idx="23227">
                  <c:v>3.4193642139430001</c:v>
                </c:pt>
                <c:pt idx="23228">
                  <c:v>3.4195528030400002</c:v>
                </c:pt>
                <c:pt idx="23229">
                  <c:v>3.41983127594</c:v>
                </c:pt>
                <c:pt idx="23230">
                  <c:v>3.419932365417</c:v>
                </c:pt>
                <c:pt idx="23231">
                  <c:v>3.4200034141539999</c:v>
                </c:pt>
                <c:pt idx="23232">
                  <c:v>3.420109987259</c:v>
                </c:pt>
                <c:pt idx="23233">
                  <c:v>3.4201622009279999</c:v>
                </c:pt>
                <c:pt idx="23234">
                  <c:v>3.4202625751500002</c:v>
                </c:pt>
                <c:pt idx="23235">
                  <c:v>3.4203686714170001</c:v>
                </c:pt>
                <c:pt idx="23236">
                  <c:v>3.4206948280330001</c:v>
                </c:pt>
                <c:pt idx="23237">
                  <c:v>3.4208526611329999</c:v>
                </c:pt>
                <c:pt idx="23238">
                  <c:v>3.421020507813</c:v>
                </c:pt>
                <c:pt idx="23239">
                  <c:v>3.4211606979370002</c:v>
                </c:pt>
                <c:pt idx="23240">
                  <c:v>3.421262741089</c:v>
                </c:pt>
                <c:pt idx="23241">
                  <c:v>3.4213671684269999</c:v>
                </c:pt>
                <c:pt idx="23242">
                  <c:v>3.4214737415309999</c:v>
                </c:pt>
                <c:pt idx="23243">
                  <c:v>3.4215679168699999</c:v>
                </c:pt>
                <c:pt idx="23244">
                  <c:v>3.4216985702509999</c:v>
                </c:pt>
                <c:pt idx="23245">
                  <c:v>3.4220321178440001</c:v>
                </c:pt>
                <c:pt idx="23246">
                  <c:v>3.4222013950350001</c:v>
                </c:pt>
                <c:pt idx="23247">
                  <c:v>3.4223289489750002</c:v>
                </c:pt>
                <c:pt idx="23248">
                  <c:v>3.4225780963900001</c:v>
                </c:pt>
                <c:pt idx="23249">
                  <c:v>3.4226708412170002</c:v>
                </c:pt>
                <c:pt idx="23250">
                  <c:v>3.4227375984189998</c:v>
                </c:pt>
                <c:pt idx="23251">
                  <c:v>3.42280459404</c:v>
                </c:pt>
                <c:pt idx="23252">
                  <c:v>3.4228730201720001</c:v>
                </c:pt>
                <c:pt idx="23253">
                  <c:v>3.4229905605319999</c:v>
                </c:pt>
                <c:pt idx="23254">
                  <c:v>3.4230837821960001</c:v>
                </c:pt>
                <c:pt idx="23255">
                  <c:v>3.4232327938079998</c:v>
                </c:pt>
                <c:pt idx="23256">
                  <c:v>3.4236965179440002</c:v>
                </c:pt>
                <c:pt idx="23257">
                  <c:v>3.4241833686829999</c:v>
                </c:pt>
                <c:pt idx="23258">
                  <c:v>3.4244892597200001</c:v>
                </c:pt>
                <c:pt idx="23259">
                  <c:v>3.424611091614</c:v>
                </c:pt>
                <c:pt idx="23260">
                  <c:v>3.4246959686279999</c:v>
                </c:pt>
                <c:pt idx="23261">
                  <c:v>3.424741983414</c:v>
                </c:pt>
                <c:pt idx="23262">
                  <c:v>3.424787521362</c:v>
                </c:pt>
                <c:pt idx="23263">
                  <c:v>3.4248340129849999</c:v>
                </c:pt>
                <c:pt idx="23264">
                  <c:v>3.424928665161</c:v>
                </c:pt>
                <c:pt idx="23265">
                  <c:v>3.4249734878539999</c:v>
                </c:pt>
                <c:pt idx="23266">
                  <c:v>3.4250600337980002</c:v>
                </c:pt>
                <c:pt idx="23267">
                  <c:v>3.4251389503479999</c:v>
                </c:pt>
                <c:pt idx="23268">
                  <c:v>3.4253256320949999</c:v>
                </c:pt>
                <c:pt idx="23269">
                  <c:v>3.4256002902980001</c:v>
                </c:pt>
                <c:pt idx="23270">
                  <c:v>3.4257476329799998</c:v>
                </c:pt>
                <c:pt idx="23271">
                  <c:v>3.4260072708129998</c:v>
                </c:pt>
                <c:pt idx="23272">
                  <c:v>3.4262146949769998</c:v>
                </c:pt>
                <c:pt idx="23273">
                  <c:v>3.4263136386870001</c:v>
                </c:pt>
                <c:pt idx="23274">
                  <c:v>3.4263889789580002</c:v>
                </c:pt>
                <c:pt idx="23275">
                  <c:v>3.426529407501</c:v>
                </c:pt>
                <c:pt idx="23276">
                  <c:v>3.4267621040340002</c:v>
                </c:pt>
                <c:pt idx="23277">
                  <c:v>3.4270079135890001</c:v>
                </c:pt>
                <c:pt idx="23278">
                  <c:v>3.4271006584169998</c:v>
                </c:pt>
                <c:pt idx="23279">
                  <c:v>3.42720079422</c:v>
                </c:pt>
                <c:pt idx="23280">
                  <c:v>3.4273400306699999</c:v>
                </c:pt>
                <c:pt idx="23281">
                  <c:v>3.4276900291439998</c:v>
                </c:pt>
                <c:pt idx="23282">
                  <c:v>3.4278800487519998</c:v>
                </c:pt>
                <c:pt idx="23283">
                  <c:v>3.4280416965480001</c:v>
                </c:pt>
                <c:pt idx="23284">
                  <c:v>3.4282741546629998</c:v>
                </c:pt>
                <c:pt idx="23285">
                  <c:v>3.4284689426420001</c:v>
                </c:pt>
                <c:pt idx="23286">
                  <c:v>3.4285967350009998</c:v>
                </c:pt>
                <c:pt idx="23287">
                  <c:v>3.428728103638</c:v>
                </c:pt>
                <c:pt idx="23288">
                  <c:v>3.4288220405579999</c:v>
                </c:pt>
                <c:pt idx="23289">
                  <c:v>3.428946256638</c:v>
                </c:pt>
                <c:pt idx="23290">
                  <c:v>3.429030179977</c:v>
                </c:pt>
                <c:pt idx="23291">
                  <c:v>3.429118871689</c:v>
                </c:pt>
                <c:pt idx="23292">
                  <c:v>3.4292364120480001</c:v>
                </c:pt>
                <c:pt idx="23293">
                  <c:v>3.4295783042910002</c:v>
                </c:pt>
                <c:pt idx="23294">
                  <c:v>3.4296748638149999</c:v>
                </c:pt>
                <c:pt idx="23295">
                  <c:v>3.429767847061</c:v>
                </c:pt>
                <c:pt idx="23296">
                  <c:v>3.4298589229580001</c:v>
                </c:pt>
                <c:pt idx="23297">
                  <c:v>3.429976940155</c:v>
                </c:pt>
                <c:pt idx="23298">
                  <c:v>3.4302346706389999</c:v>
                </c:pt>
                <c:pt idx="23299">
                  <c:v>3.430360555649</c:v>
                </c:pt>
                <c:pt idx="23300">
                  <c:v>3.4306161403659998</c:v>
                </c:pt>
                <c:pt idx="23301">
                  <c:v>3.4308600425720002</c:v>
                </c:pt>
                <c:pt idx="23302">
                  <c:v>3.4311809539790001</c:v>
                </c:pt>
                <c:pt idx="23303">
                  <c:v>3.4315700531009998</c:v>
                </c:pt>
                <c:pt idx="23304">
                  <c:v>3.4318094253539999</c:v>
                </c:pt>
                <c:pt idx="23305">
                  <c:v>3.4319105148319999</c:v>
                </c:pt>
                <c:pt idx="23306">
                  <c:v>3.4319739341740001</c:v>
                </c:pt>
                <c:pt idx="23307">
                  <c:v>3.4320631027220001</c:v>
                </c:pt>
                <c:pt idx="23308">
                  <c:v>3.4321713447570001</c:v>
                </c:pt>
                <c:pt idx="23309">
                  <c:v>3.4322690963750002</c:v>
                </c:pt>
                <c:pt idx="23310">
                  <c:v>3.4323475360870002</c:v>
                </c:pt>
                <c:pt idx="23311">
                  <c:v>3.4324326515200001</c:v>
                </c:pt>
                <c:pt idx="23312">
                  <c:v>3.4325163364410001</c:v>
                </c:pt>
                <c:pt idx="23313">
                  <c:v>3.432632923126</c:v>
                </c:pt>
                <c:pt idx="23314">
                  <c:v>3.4329335689540001</c:v>
                </c:pt>
                <c:pt idx="23315">
                  <c:v>3.4329822063450002</c:v>
                </c:pt>
                <c:pt idx="23316">
                  <c:v>3.433033943176</c:v>
                </c:pt>
                <c:pt idx="23317">
                  <c:v>3.4330873489379998</c:v>
                </c:pt>
                <c:pt idx="23318">
                  <c:v>3.4331429004670002</c:v>
                </c:pt>
                <c:pt idx="23319">
                  <c:v>3.433201313019</c:v>
                </c:pt>
                <c:pt idx="23320">
                  <c:v>3.4332582950589998</c:v>
                </c:pt>
                <c:pt idx="23321">
                  <c:v>3.4333155155180002</c:v>
                </c:pt>
                <c:pt idx="23322">
                  <c:v>3.4333679676059998</c:v>
                </c:pt>
                <c:pt idx="23323">
                  <c:v>3.4334568977359998</c:v>
                </c:pt>
                <c:pt idx="23324">
                  <c:v>3.4335403442380001</c:v>
                </c:pt>
                <c:pt idx="23325">
                  <c:v>3.4336588382720001</c:v>
                </c:pt>
                <c:pt idx="23326">
                  <c:v>3.4337370395660001</c:v>
                </c:pt>
                <c:pt idx="23327">
                  <c:v>3.4338159561160002</c:v>
                </c:pt>
                <c:pt idx="23328">
                  <c:v>3.433897018433</c:v>
                </c:pt>
                <c:pt idx="23329">
                  <c:v>3.4339802265169999</c:v>
                </c:pt>
                <c:pt idx="23330">
                  <c:v>3.4340553283689998</c:v>
                </c:pt>
                <c:pt idx="23331">
                  <c:v>3.4341301918029998</c:v>
                </c:pt>
                <c:pt idx="23332">
                  <c:v>3.4342048168180002</c:v>
                </c:pt>
                <c:pt idx="23333">
                  <c:v>3.4344801902770001</c:v>
                </c:pt>
                <c:pt idx="23334">
                  <c:v>3.4346301555630001</c:v>
                </c:pt>
                <c:pt idx="23335">
                  <c:v>3.4347236156459999</c:v>
                </c:pt>
                <c:pt idx="23336">
                  <c:v>3.434812784195</c:v>
                </c:pt>
                <c:pt idx="23337">
                  <c:v>3.4349412918089999</c:v>
                </c:pt>
                <c:pt idx="23338">
                  <c:v>3.4352478981019998</c:v>
                </c:pt>
                <c:pt idx="23339">
                  <c:v>3.435487508774</c:v>
                </c:pt>
                <c:pt idx="23340">
                  <c:v>3.4357945919040001</c:v>
                </c:pt>
                <c:pt idx="23341">
                  <c:v>3.4360921382899998</c:v>
                </c:pt>
                <c:pt idx="23342">
                  <c:v>3.4362843036649999</c:v>
                </c:pt>
                <c:pt idx="23343">
                  <c:v>3.4363605976099998</c:v>
                </c:pt>
                <c:pt idx="23344">
                  <c:v>3.4364669322969998</c:v>
                </c:pt>
                <c:pt idx="23345">
                  <c:v>3.4365458488459999</c:v>
                </c:pt>
                <c:pt idx="23346">
                  <c:v>3.4366302490230001</c:v>
                </c:pt>
                <c:pt idx="23347">
                  <c:v>3.4367423057559998</c:v>
                </c:pt>
                <c:pt idx="23348">
                  <c:v>3.4368278980259999</c:v>
                </c:pt>
                <c:pt idx="23349">
                  <c:v>3.4369451999659999</c:v>
                </c:pt>
                <c:pt idx="23350">
                  <c:v>3.4371719360349999</c:v>
                </c:pt>
                <c:pt idx="23351">
                  <c:v>3.43750333786</c:v>
                </c:pt>
                <c:pt idx="23352">
                  <c:v>3.4376235008239999</c:v>
                </c:pt>
                <c:pt idx="23353">
                  <c:v>3.4377551078800002</c:v>
                </c:pt>
                <c:pt idx="23354">
                  <c:v>3.4378745555879999</c:v>
                </c:pt>
                <c:pt idx="23355">
                  <c:v>3.437958478928</c:v>
                </c:pt>
                <c:pt idx="23356">
                  <c:v>3.438070297241</c:v>
                </c:pt>
                <c:pt idx="23357">
                  <c:v>3.438178539276</c:v>
                </c:pt>
                <c:pt idx="23358">
                  <c:v>3.4382565021509999</c:v>
                </c:pt>
                <c:pt idx="23359">
                  <c:v>3.438370227814</c:v>
                </c:pt>
                <c:pt idx="23360">
                  <c:v>3.4384493827820002</c:v>
                </c:pt>
                <c:pt idx="23361">
                  <c:v>3.438529014587</c:v>
                </c:pt>
                <c:pt idx="23362">
                  <c:v>3.4386050701139999</c:v>
                </c:pt>
                <c:pt idx="23363">
                  <c:v>3.4387130737299998</c:v>
                </c:pt>
                <c:pt idx="23364">
                  <c:v>3.4388206005100002</c:v>
                </c:pt>
                <c:pt idx="23365">
                  <c:v>3.439017057419</c:v>
                </c:pt>
                <c:pt idx="23366">
                  <c:v>3.43932056427</c:v>
                </c:pt>
                <c:pt idx="23367">
                  <c:v>3.4396164417269999</c:v>
                </c:pt>
                <c:pt idx="23368">
                  <c:v>3.4398295879359999</c:v>
                </c:pt>
                <c:pt idx="23369">
                  <c:v>3.4399678707120001</c:v>
                </c:pt>
                <c:pt idx="23370">
                  <c:v>3.4400525093079999</c:v>
                </c:pt>
                <c:pt idx="23371">
                  <c:v>3.4401679038999999</c:v>
                </c:pt>
                <c:pt idx="23372">
                  <c:v>3.4402811527249999</c:v>
                </c:pt>
                <c:pt idx="23373">
                  <c:v>3.4403591156009998</c:v>
                </c:pt>
                <c:pt idx="23374">
                  <c:v>3.440461158752</c:v>
                </c:pt>
                <c:pt idx="23375">
                  <c:v>3.4405410289759999</c:v>
                </c:pt>
                <c:pt idx="23376">
                  <c:v>3.4405963420869998</c:v>
                </c:pt>
                <c:pt idx="23377">
                  <c:v>3.440951108932</c:v>
                </c:pt>
                <c:pt idx="23378">
                  <c:v>3.4410107135770001</c:v>
                </c:pt>
                <c:pt idx="23379">
                  <c:v>3.4411416053770001</c:v>
                </c:pt>
                <c:pt idx="23380">
                  <c:v>3.4412710666659998</c:v>
                </c:pt>
                <c:pt idx="23381">
                  <c:v>3.441341638565</c:v>
                </c:pt>
                <c:pt idx="23382">
                  <c:v>3.4416706562039998</c:v>
                </c:pt>
                <c:pt idx="23383">
                  <c:v>3.4421391487120001</c:v>
                </c:pt>
                <c:pt idx="23384">
                  <c:v>3.4423038959499999</c:v>
                </c:pt>
                <c:pt idx="23385">
                  <c:v>3.4424901008609998</c:v>
                </c:pt>
                <c:pt idx="23386">
                  <c:v>3.442755937576</c:v>
                </c:pt>
                <c:pt idx="23387">
                  <c:v>3.4428505897520001</c:v>
                </c:pt>
                <c:pt idx="23388">
                  <c:v>3.4429943561549998</c:v>
                </c:pt>
                <c:pt idx="23389">
                  <c:v>3.4431059360499998</c:v>
                </c:pt>
                <c:pt idx="23390">
                  <c:v>3.4433448314669999</c:v>
                </c:pt>
                <c:pt idx="23391">
                  <c:v>3.4435150623320001</c:v>
                </c:pt>
                <c:pt idx="23392">
                  <c:v>3.4436702728270001</c:v>
                </c:pt>
                <c:pt idx="23393">
                  <c:v>3.4439237117769999</c:v>
                </c:pt>
                <c:pt idx="23394">
                  <c:v>3.4440269470209999</c:v>
                </c:pt>
                <c:pt idx="23395">
                  <c:v>3.444140672684</c:v>
                </c:pt>
                <c:pt idx="23396">
                  <c:v>3.4442501068119999</c:v>
                </c:pt>
                <c:pt idx="23397">
                  <c:v>3.444355249405</c:v>
                </c:pt>
                <c:pt idx="23398">
                  <c:v>3.4447722435000001</c:v>
                </c:pt>
                <c:pt idx="23399">
                  <c:v>3.4449033737180002</c:v>
                </c:pt>
                <c:pt idx="23400">
                  <c:v>3.4451715946200001</c:v>
                </c:pt>
                <c:pt idx="23401">
                  <c:v>3.44544672966</c:v>
                </c:pt>
                <c:pt idx="23402">
                  <c:v>3.4456250667570001</c:v>
                </c:pt>
                <c:pt idx="23403">
                  <c:v>3.4457254409789999</c:v>
                </c:pt>
                <c:pt idx="23404">
                  <c:v>3.4457948207859999</c:v>
                </c:pt>
                <c:pt idx="23405">
                  <c:v>3.4459621906279998</c:v>
                </c:pt>
                <c:pt idx="23406">
                  <c:v>3.4461259841919998</c:v>
                </c:pt>
                <c:pt idx="23407">
                  <c:v>3.4464223384860002</c:v>
                </c:pt>
                <c:pt idx="23408">
                  <c:v>3.44668841362</c:v>
                </c:pt>
                <c:pt idx="23409">
                  <c:v>3.4468722343440001</c:v>
                </c:pt>
                <c:pt idx="23410">
                  <c:v>3.4471805095670001</c:v>
                </c:pt>
                <c:pt idx="23411">
                  <c:v>3.447448730469</c:v>
                </c:pt>
                <c:pt idx="23412">
                  <c:v>3.4475262165070002</c:v>
                </c:pt>
                <c:pt idx="23413">
                  <c:v>3.4476904869079998</c:v>
                </c:pt>
                <c:pt idx="23414">
                  <c:v>3.4478023052219999</c:v>
                </c:pt>
                <c:pt idx="23415">
                  <c:v>3.4479408264160001</c:v>
                </c:pt>
                <c:pt idx="23416">
                  <c:v>3.4480962753300002</c:v>
                </c:pt>
                <c:pt idx="23417">
                  <c:v>3.4482486248019999</c:v>
                </c:pt>
                <c:pt idx="23418">
                  <c:v>3.4483611583710001</c:v>
                </c:pt>
                <c:pt idx="23419">
                  <c:v>3.4486496448519999</c:v>
                </c:pt>
                <c:pt idx="23420">
                  <c:v>3.4487524032589998</c:v>
                </c:pt>
                <c:pt idx="23421">
                  <c:v>3.4488050937649999</c:v>
                </c:pt>
                <c:pt idx="23422">
                  <c:v>3.4488618373870001</c:v>
                </c:pt>
                <c:pt idx="23423">
                  <c:v>3.4489192962650002</c:v>
                </c:pt>
                <c:pt idx="23424">
                  <c:v>3.4489719867709998</c:v>
                </c:pt>
                <c:pt idx="23425">
                  <c:v>3.4490225315090002</c:v>
                </c:pt>
                <c:pt idx="23426">
                  <c:v>3.4490752220149998</c:v>
                </c:pt>
                <c:pt idx="23427">
                  <c:v>3.4491672515870002</c:v>
                </c:pt>
                <c:pt idx="23428">
                  <c:v>3.4493002891539999</c:v>
                </c:pt>
                <c:pt idx="23429">
                  <c:v>3.4493832588200002</c:v>
                </c:pt>
                <c:pt idx="23430">
                  <c:v>3.4495525360110002</c:v>
                </c:pt>
                <c:pt idx="23431">
                  <c:v>3.4496698379519999</c:v>
                </c:pt>
                <c:pt idx="23432">
                  <c:v>3.4498913288119999</c:v>
                </c:pt>
                <c:pt idx="23433">
                  <c:v>3.450040102005</c:v>
                </c:pt>
                <c:pt idx="23434">
                  <c:v>3.4501907825470002</c:v>
                </c:pt>
                <c:pt idx="23435">
                  <c:v>3.4503006935120002</c:v>
                </c:pt>
                <c:pt idx="23436">
                  <c:v>3.4505810737610001</c:v>
                </c:pt>
                <c:pt idx="23437">
                  <c:v>3.4506983757020002</c:v>
                </c:pt>
                <c:pt idx="23438">
                  <c:v>3.4508662223819999</c:v>
                </c:pt>
                <c:pt idx="23439">
                  <c:v>3.4513385295869998</c:v>
                </c:pt>
                <c:pt idx="23440">
                  <c:v>3.4516727924350001</c:v>
                </c:pt>
                <c:pt idx="23441">
                  <c:v>3.4518165588379999</c:v>
                </c:pt>
                <c:pt idx="23442">
                  <c:v>3.4520058631900001</c:v>
                </c:pt>
                <c:pt idx="23443">
                  <c:v>3.4523339271550002</c:v>
                </c:pt>
                <c:pt idx="23444">
                  <c:v>3.4524145126339998</c:v>
                </c:pt>
                <c:pt idx="23445">
                  <c:v>3.452537536621</c:v>
                </c:pt>
                <c:pt idx="23446">
                  <c:v>3.4528334140779999</c:v>
                </c:pt>
                <c:pt idx="23447">
                  <c:v>3.4530160427090002</c:v>
                </c:pt>
                <c:pt idx="23448">
                  <c:v>3.4532005786900002</c:v>
                </c:pt>
                <c:pt idx="23449">
                  <c:v>3.4533352851869998</c:v>
                </c:pt>
                <c:pt idx="23450">
                  <c:v>3.4534695148469998</c:v>
                </c:pt>
                <c:pt idx="23451">
                  <c:v>3.453606367111</c:v>
                </c:pt>
                <c:pt idx="23452">
                  <c:v>3.4537465572360002</c:v>
                </c:pt>
                <c:pt idx="23453">
                  <c:v>3.4538321495059998</c:v>
                </c:pt>
                <c:pt idx="23454">
                  <c:v>3.4538803100590001</c:v>
                </c:pt>
                <c:pt idx="23455">
                  <c:v>3.4539723396299999</c:v>
                </c:pt>
                <c:pt idx="23456">
                  <c:v>3.4540426731110001</c:v>
                </c:pt>
                <c:pt idx="23457">
                  <c:v>3.4541356563569998</c:v>
                </c:pt>
                <c:pt idx="23458">
                  <c:v>3.4542298316959998</c:v>
                </c:pt>
                <c:pt idx="23459">
                  <c:v>3.4543261528019999</c:v>
                </c:pt>
                <c:pt idx="23460">
                  <c:v>3.454570531845</c:v>
                </c:pt>
                <c:pt idx="23461">
                  <c:v>3.4546687603000001</c:v>
                </c:pt>
                <c:pt idx="23462">
                  <c:v>3.4547529220580002</c:v>
                </c:pt>
                <c:pt idx="23463">
                  <c:v>3.4548456668849998</c:v>
                </c:pt>
                <c:pt idx="23464">
                  <c:v>3.4549393653870002</c:v>
                </c:pt>
                <c:pt idx="23465">
                  <c:v>3.4550325870509999</c:v>
                </c:pt>
                <c:pt idx="23466">
                  <c:v>3.4550793170929999</c:v>
                </c:pt>
                <c:pt idx="23467">
                  <c:v>3.4551639556880001</c:v>
                </c:pt>
                <c:pt idx="23468">
                  <c:v>3.455273389816</c:v>
                </c:pt>
                <c:pt idx="23469">
                  <c:v>3.4553434848790001</c:v>
                </c:pt>
                <c:pt idx="23470">
                  <c:v>3.4554607868190002</c:v>
                </c:pt>
                <c:pt idx="23471">
                  <c:v>3.4555416107179999</c:v>
                </c:pt>
                <c:pt idx="23472">
                  <c:v>3.4556269645689999</c:v>
                </c:pt>
                <c:pt idx="23473">
                  <c:v>3.4557137489319998</c:v>
                </c:pt>
                <c:pt idx="23474">
                  <c:v>3.4557995796199998</c:v>
                </c:pt>
                <c:pt idx="23475">
                  <c:v>3.4558794498440002</c:v>
                </c:pt>
                <c:pt idx="23476">
                  <c:v>3.4559857845309998</c:v>
                </c:pt>
                <c:pt idx="23477">
                  <c:v>3.45631814003</c:v>
                </c:pt>
                <c:pt idx="23478">
                  <c:v>3.4564576148990001</c:v>
                </c:pt>
                <c:pt idx="23479">
                  <c:v>3.456614732742</c:v>
                </c:pt>
                <c:pt idx="23480">
                  <c:v>3.456797361374</c:v>
                </c:pt>
                <c:pt idx="23481">
                  <c:v>3.4571311473850002</c:v>
                </c:pt>
                <c:pt idx="23482">
                  <c:v>3.4574363231660001</c:v>
                </c:pt>
                <c:pt idx="23483">
                  <c:v>3.4576075077059998</c:v>
                </c:pt>
                <c:pt idx="23484">
                  <c:v>3.4576976299290001</c:v>
                </c:pt>
                <c:pt idx="23485">
                  <c:v>3.4577736854549999</c:v>
                </c:pt>
                <c:pt idx="23486">
                  <c:v>3.4579045772549999</c:v>
                </c:pt>
                <c:pt idx="23487">
                  <c:v>3.4580802917479998</c:v>
                </c:pt>
                <c:pt idx="23488">
                  <c:v>3.4582388401030002</c:v>
                </c:pt>
                <c:pt idx="23489">
                  <c:v>3.4584305286410002</c:v>
                </c:pt>
                <c:pt idx="23490">
                  <c:v>3.4587624073029999</c:v>
                </c:pt>
                <c:pt idx="23491">
                  <c:v>3.4590790271760001</c:v>
                </c:pt>
                <c:pt idx="23492">
                  <c:v>3.4592010974880001</c:v>
                </c:pt>
                <c:pt idx="23493">
                  <c:v>3.4595003128049999</c:v>
                </c:pt>
                <c:pt idx="23494">
                  <c:v>3.459664344788</c:v>
                </c:pt>
                <c:pt idx="23495">
                  <c:v>3.4597790241239998</c:v>
                </c:pt>
                <c:pt idx="23496">
                  <c:v>3.4598660469059999</c:v>
                </c:pt>
                <c:pt idx="23497">
                  <c:v>3.4599673748019999</c:v>
                </c:pt>
                <c:pt idx="23498">
                  <c:v>3.4600198268889999</c:v>
                </c:pt>
                <c:pt idx="23499">
                  <c:v>3.4600729942320001</c:v>
                </c:pt>
                <c:pt idx="23500">
                  <c:v>3.460121631622</c:v>
                </c:pt>
                <c:pt idx="23501">
                  <c:v>3.460177183151</c:v>
                </c:pt>
                <c:pt idx="23502">
                  <c:v>3.4602797031399999</c:v>
                </c:pt>
                <c:pt idx="23503">
                  <c:v>3.4603869915010002</c:v>
                </c:pt>
                <c:pt idx="23504">
                  <c:v>3.4605219364169999</c:v>
                </c:pt>
                <c:pt idx="23505">
                  <c:v>3.460710525513</c:v>
                </c:pt>
                <c:pt idx="23506">
                  <c:v>3.4611632823940002</c:v>
                </c:pt>
                <c:pt idx="23507">
                  <c:v>3.4615168571470001</c:v>
                </c:pt>
                <c:pt idx="23508">
                  <c:v>3.4617490768430002</c:v>
                </c:pt>
                <c:pt idx="23509">
                  <c:v>3.4619326591489998</c:v>
                </c:pt>
                <c:pt idx="23510">
                  <c:v>3.4620351791380002</c:v>
                </c:pt>
                <c:pt idx="23511">
                  <c:v>3.4621362686160002</c:v>
                </c:pt>
                <c:pt idx="23512">
                  <c:v>3.4622130393980002</c:v>
                </c:pt>
                <c:pt idx="23513">
                  <c:v>3.4623143672940002</c:v>
                </c:pt>
                <c:pt idx="23514">
                  <c:v>3.4623644351960001</c:v>
                </c:pt>
                <c:pt idx="23515">
                  <c:v>3.4625232219700002</c:v>
                </c:pt>
                <c:pt idx="23516">
                  <c:v>3.462808609009</c:v>
                </c:pt>
                <c:pt idx="23517">
                  <c:v>3.463129281998</c:v>
                </c:pt>
                <c:pt idx="23518">
                  <c:v>3.4634318351750002</c:v>
                </c:pt>
                <c:pt idx="23519">
                  <c:v>3.463743209839</c:v>
                </c:pt>
                <c:pt idx="23520">
                  <c:v>3.463851451874</c:v>
                </c:pt>
                <c:pt idx="23521">
                  <c:v>3.463964939117</c:v>
                </c:pt>
                <c:pt idx="23522">
                  <c:v>3.46404504776</c:v>
                </c:pt>
                <c:pt idx="23523">
                  <c:v>3.4641733169559998</c:v>
                </c:pt>
                <c:pt idx="23524">
                  <c:v>3.4643008708949998</c:v>
                </c:pt>
                <c:pt idx="23525">
                  <c:v>3.4644033908840002</c:v>
                </c:pt>
                <c:pt idx="23526">
                  <c:v>3.4644484519960002</c:v>
                </c:pt>
                <c:pt idx="23527">
                  <c:v>3.4645283222200001</c:v>
                </c:pt>
                <c:pt idx="23528">
                  <c:v>3.4646914005279998</c:v>
                </c:pt>
                <c:pt idx="23529">
                  <c:v>3.4649236202239999</c:v>
                </c:pt>
                <c:pt idx="23530">
                  <c:v>3.465119123459</c:v>
                </c:pt>
                <c:pt idx="23531">
                  <c:v>3.4651997089390001</c:v>
                </c:pt>
                <c:pt idx="23532">
                  <c:v>3.465283155441</c:v>
                </c:pt>
                <c:pt idx="23533">
                  <c:v>3.4653675556180001</c:v>
                </c:pt>
                <c:pt idx="23534">
                  <c:v>3.465456008911</c:v>
                </c:pt>
                <c:pt idx="23535">
                  <c:v>3.4655473232270002</c:v>
                </c:pt>
                <c:pt idx="23536">
                  <c:v>3.465630292892</c:v>
                </c:pt>
                <c:pt idx="23537">
                  <c:v>3.465666770935</c:v>
                </c:pt>
                <c:pt idx="23538">
                  <c:v>3.4657495021820002</c:v>
                </c:pt>
                <c:pt idx="23539">
                  <c:v>3.4658658504490001</c:v>
                </c:pt>
                <c:pt idx="23540">
                  <c:v>3.4659674167630001</c:v>
                </c:pt>
                <c:pt idx="23541">
                  <c:v>3.4661242961880001</c:v>
                </c:pt>
                <c:pt idx="23542">
                  <c:v>3.4662311077119998</c:v>
                </c:pt>
                <c:pt idx="23543">
                  <c:v>3.4663026332859999</c:v>
                </c:pt>
                <c:pt idx="23544">
                  <c:v>3.4663825035100002</c:v>
                </c:pt>
                <c:pt idx="23545">
                  <c:v>3.466500520706</c:v>
                </c:pt>
                <c:pt idx="23546">
                  <c:v>3.4665791988370001</c:v>
                </c:pt>
                <c:pt idx="23547">
                  <c:v>3.4666593074800001</c:v>
                </c:pt>
                <c:pt idx="23548">
                  <c:v>3.4667413234710001</c:v>
                </c:pt>
                <c:pt idx="23549">
                  <c:v>3.4668240547179998</c:v>
                </c:pt>
                <c:pt idx="23550">
                  <c:v>3.4669470787050001</c:v>
                </c:pt>
                <c:pt idx="23551">
                  <c:v>3.46702003479</c:v>
                </c:pt>
                <c:pt idx="23552">
                  <c:v>3.4671533107760002</c:v>
                </c:pt>
                <c:pt idx="23553">
                  <c:v>3.467450618744</c:v>
                </c:pt>
                <c:pt idx="23554">
                  <c:v>3.4676940441130002</c:v>
                </c:pt>
                <c:pt idx="23555">
                  <c:v>3.4678409099579999</c:v>
                </c:pt>
                <c:pt idx="23556">
                  <c:v>3.4679698944089998</c:v>
                </c:pt>
                <c:pt idx="23557">
                  <c:v>3.4681041240689998</c:v>
                </c:pt>
                <c:pt idx="23558">
                  <c:v>3.4682626724240002</c:v>
                </c:pt>
                <c:pt idx="23559">
                  <c:v>3.4683771133420001</c:v>
                </c:pt>
                <c:pt idx="23560">
                  <c:v>3.4685335159299999</c:v>
                </c:pt>
                <c:pt idx="23561">
                  <c:v>3.4686031341549999</c:v>
                </c:pt>
                <c:pt idx="23562">
                  <c:v>3.4688293933869998</c:v>
                </c:pt>
                <c:pt idx="23563">
                  <c:v>3.4692463874819999</c:v>
                </c:pt>
                <c:pt idx="23564">
                  <c:v>3.4695646762850001</c:v>
                </c:pt>
                <c:pt idx="23565">
                  <c:v>3.4699192047120002</c:v>
                </c:pt>
                <c:pt idx="23566">
                  <c:v>3.4701068401340001</c:v>
                </c:pt>
                <c:pt idx="23567">
                  <c:v>3.4702193737029998</c:v>
                </c:pt>
                <c:pt idx="23568">
                  <c:v>3.4703958034519999</c:v>
                </c:pt>
                <c:pt idx="23569">
                  <c:v>3.4705133438110001</c:v>
                </c:pt>
                <c:pt idx="23570">
                  <c:v>3.4706320762630001</c:v>
                </c:pt>
                <c:pt idx="23571">
                  <c:v>3.470708608627</c:v>
                </c:pt>
                <c:pt idx="23572">
                  <c:v>3.470996141434</c:v>
                </c:pt>
                <c:pt idx="23573">
                  <c:v>3.4712939262389999</c:v>
                </c:pt>
                <c:pt idx="23574">
                  <c:v>3.4714353084559999</c:v>
                </c:pt>
                <c:pt idx="23575">
                  <c:v>3.4715957641599999</c:v>
                </c:pt>
                <c:pt idx="23576">
                  <c:v>3.471735477448</c:v>
                </c:pt>
                <c:pt idx="23577">
                  <c:v>3.471845149994</c:v>
                </c:pt>
                <c:pt idx="23578">
                  <c:v>3.4720513820650001</c:v>
                </c:pt>
                <c:pt idx="23579">
                  <c:v>3.4721691608429999</c:v>
                </c:pt>
                <c:pt idx="23580">
                  <c:v>3.472309350967</c:v>
                </c:pt>
                <c:pt idx="23581">
                  <c:v>3.472384214401</c:v>
                </c:pt>
                <c:pt idx="23582">
                  <c:v>3.4725365638730001</c:v>
                </c:pt>
                <c:pt idx="23583">
                  <c:v>3.4728188514710001</c:v>
                </c:pt>
                <c:pt idx="23584">
                  <c:v>3.4731404781339998</c:v>
                </c:pt>
                <c:pt idx="23585">
                  <c:v>3.473245859146</c:v>
                </c:pt>
                <c:pt idx="23586">
                  <c:v>3.4735691547390002</c:v>
                </c:pt>
                <c:pt idx="23587">
                  <c:v>3.4738469123839999</c:v>
                </c:pt>
                <c:pt idx="23588">
                  <c:v>3.4740769863129999</c:v>
                </c:pt>
                <c:pt idx="23589">
                  <c:v>3.47412443161</c:v>
                </c:pt>
                <c:pt idx="23590">
                  <c:v>3.4742212295530002</c:v>
                </c:pt>
                <c:pt idx="23591">
                  <c:v>3.4742932319639999</c:v>
                </c:pt>
                <c:pt idx="23592">
                  <c:v>3.474403381348</c:v>
                </c:pt>
                <c:pt idx="23593">
                  <c:v>3.4744975566859999</c:v>
                </c:pt>
                <c:pt idx="23594">
                  <c:v>3.4745457172390002</c:v>
                </c:pt>
                <c:pt idx="23595">
                  <c:v>3.4746725559230001</c:v>
                </c:pt>
                <c:pt idx="23596">
                  <c:v>3.4749870300289998</c:v>
                </c:pt>
                <c:pt idx="23597">
                  <c:v>3.4750716686250001</c:v>
                </c:pt>
                <c:pt idx="23598">
                  <c:v>3.4751830101009999</c:v>
                </c:pt>
                <c:pt idx="23599">
                  <c:v>3.4752469062809999</c:v>
                </c:pt>
                <c:pt idx="23600">
                  <c:v>3.4753077030180002</c:v>
                </c:pt>
                <c:pt idx="23601">
                  <c:v>3.4753742218019998</c:v>
                </c:pt>
                <c:pt idx="23602">
                  <c:v>3.4754440784449998</c:v>
                </c:pt>
                <c:pt idx="23603">
                  <c:v>3.475512504578</c:v>
                </c:pt>
                <c:pt idx="23604">
                  <c:v>3.4755871295929999</c:v>
                </c:pt>
                <c:pt idx="23605">
                  <c:v>3.475648641586</c:v>
                </c:pt>
                <c:pt idx="23606">
                  <c:v>3.4757158756259998</c:v>
                </c:pt>
                <c:pt idx="23607">
                  <c:v>3.4757738113399999</c:v>
                </c:pt>
                <c:pt idx="23608">
                  <c:v>3.4758865833280002</c:v>
                </c:pt>
                <c:pt idx="23609">
                  <c:v>3.4760091304779999</c:v>
                </c:pt>
                <c:pt idx="23610">
                  <c:v>3.4761252403260001</c:v>
                </c:pt>
                <c:pt idx="23611">
                  <c:v>3.476318359375</c:v>
                </c:pt>
                <c:pt idx="23612">
                  <c:v>3.476452589035</c:v>
                </c:pt>
                <c:pt idx="23613">
                  <c:v>3.4767067432399998</c:v>
                </c:pt>
                <c:pt idx="23614">
                  <c:v>3.477164030075</c:v>
                </c:pt>
                <c:pt idx="23615">
                  <c:v>3.4773774147030001</c:v>
                </c:pt>
                <c:pt idx="23616">
                  <c:v>3.4774715900420001</c:v>
                </c:pt>
                <c:pt idx="23617">
                  <c:v>3.4775290489200001</c:v>
                </c:pt>
                <c:pt idx="23618">
                  <c:v>3.4775726795200002</c:v>
                </c:pt>
                <c:pt idx="23619">
                  <c:v>3.4776613712310001</c:v>
                </c:pt>
                <c:pt idx="23620">
                  <c:v>3.477765798569</c:v>
                </c:pt>
                <c:pt idx="23621">
                  <c:v>3.4778101444240002</c:v>
                </c:pt>
                <c:pt idx="23622">
                  <c:v>3.47789311409</c:v>
                </c:pt>
                <c:pt idx="23623">
                  <c:v>3.477971553802</c:v>
                </c:pt>
                <c:pt idx="23624">
                  <c:v>3.4782500267029999</c:v>
                </c:pt>
                <c:pt idx="23625">
                  <c:v>3.4783825874329999</c:v>
                </c:pt>
                <c:pt idx="23626">
                  <c:v>3.478461503983</c:v>
                </c:pt>
                <c:pt idx="23627">
                  <c:v>3.4785735607150001</c:v>
                </c:pt>
                <c:pt idx="23628">
                  <c:v>3.4788739681240002</c:v>
                </c:pt>
                <c:pt idx="23629">
                  <c:v>3.479145288467</c:v>
                </c:pt>
                <c:pt idx="23630">
                  <c:v>3.4792492389679999</c:v>
                </c:pt>
                <c:pt idx="23631">
                  <c:v>3.479349136353</c:v>
                </c:pt>
                <c:pt idx="23632">
                  <c:v>3.4794490337370001</c:v>
                </c:pt>
                <c:pt idx="23633">
                  <c:v>3.4795594215390002</c:v>
                </c:pt>
                <c:pt idx="23634">
                  <c:v>3.4796690940859998</c:v>
                </c:pt>
                <c:pt idx="23635">
                  <c:v>3.4797272682189999</c:v>
                </c:pt>
                <c:pt idx="23636">
                  <c:v>3.4798345565800002</c:v>
                </c:pt>
                <c:pt idx="23637">
                  <c:v>3.4801263809199998</c:v>
                </c:pt>
                <c:pt idx="23638">
                  <c:v>3.4802303314210001</c:v>
                </c:pt>
                <c:pt idx="23639">
                  <c:v>3.4803321361539998</c:v>
                </c:pt>
                <c:pt idx="23640">
                  <c:v>3.4804344177250002</c:v>
                </c:pt>
                <c:pt idx="23641">
                  <c:v>3.4804887771609998</c:v>
                </c:pt>
                <c:pt idx="23642">
                  <c:v>3.4805431365969999</c:v>
                </c:pt>
                <c:pt idx="23643">
                  <c:v>3.4805953502659999</c:v>
                </c:pt>
                <c:pt idx="23644">
                  <c:v>3.4806985855099999</c:v>
                </c:pt>
                <c:pt idx="23645">
                  <c:v>3.4807925224299998</c:v>
                </c:pt>
                <c:pt idx="23646">
                  <c:v>3.480892419815</c:v>
                </c:pt>
                <c:pt idx="23647">
                  <c:v>3.4809861183169999</c:v>
                </c:pt>
                <c:pt idx="23648">
                  <c:v>3.481075525284</c:v>
                </c:pt>
                <c:pt idx="23649">
                  <c:v>3.4811494350430001</c:v>
                </c:pt>
                <c:pt idx="23650">
                  <c:v>3.4812557697300002</c:v>
                </c:pt>
                <c:pt idx="23651">
                  <c:v>3.4815680980680002</c:v>
                </c:pt>
                <c:pt idx="23652">
                  <c:v>3.4818527698519999</c:v>
                </c:pt>
                <c:pt idx="23653">
                  <c:v>3.4819583892820001</c:v>
                </c:pt>
                <c:pt idx="23654">
                  <c:v>3.4820408821109998</c:v>
                </c:pt>
                <c:pt idx="23655">
                  <c:v>3.4821720123289999</c:v>
                </c:pt>
                <c:pt idx="23656">
                  <c:v>3.482273578644</c:v>
                </c:pt>
                <c:pt idx="23657">
                  <c:v>3.4823234081269998</c:v>
                </c:pt>
                <c:pt idx="23658">
                  <c:v>3.4823966026309998</c:v>
                </c:pt>
                <c:pt idx="23659">
                  <c:v>3.482470750809</c:v>
                </c:pt>
                <c:pt idx="23660">
                  <c:v>3.4826023578640002</c:v>
                </c:pt>
                <c:pt idx="23661">
                  <c:v>3.4827740192409999</c:v>
                </c:pt>
                <c:pt idx="23662">
                  <c:v>3.4828870296479999</c:v>
                </c:pt>
                <c:pt idx="23663">
                  <c:v>3.482939958572</c:v>
                </c:pt>
                <c:pt idx="23664">
                  <c:v>3.4830470085140002</c:v>
                </c:pt>
                <c:pt idx="23665">
                  <c:v>3.4831044673920002</c:v>
                </c:pt>
                <c:pt idx="23666">
                  <c:v>3.4831898212430001</c:v>
                </c:pt>
                <c:pt idx="23667">
                  <c:v>3.4834175109859999</c:v>
                </c:pt>
                <c:pt idx="23668">
                  <c:v>3.4835445880889999</c:v>
                </c:pt>
                <c:pt idx="23669">
                  <c:v>3.4836332797999998</c:v>
                </c:pt>
                <c:pt idx="23670">
                  <c:v>3.483757734299</c:v>
                </c:pt>
                <c:pt idx="23671">
                  <c:v>3.4838824272159998</c:v>
                </c:pt>
                <c:pt idx="23672">
                  <c:v>3.4840040206910001</c:v>
                </c:pt>
                <c:pt idx="23673">
                  <c:v>3.4841241836550001</c:v>
                </c:pt>
                <c:pt idx="23674">
                  <c:v>3.484359264374</c:v>
                </c:pt>
                <c:pt idx="23675">
                  <c:v>3.484692573547</c:v>
                </c:pt>
                <c:pt idx="23676">
                  <c:v>3.4849023818970002</c:v>
                </c:pt>
                <c:pt idx="23677">
                  <c:v>3.4850757122039999</c:v>
                </c:pt>
                <c:pt idx="23678">
                  <c:v>3.485302448273</c:v>
                </c:pt>
                <c:pt idx="23679">
                  <c:v>3.4854221343990002</c:v>
                </c:pt>
                <c:pt idx="23680">
                  <c:v>3.485567569733</c:v>
                </c:pt>
                <c:pt idx="23681">
                  <c:v>3.485745429993</c:v>
                </c:pt>
                <c:pt idx="23682">
                  <c:v>3.4858932495119999</c:v>
                </c:pt>
                <c:pt idx="23683">
                  <c:v>3.4860110282900001</c:v>
                </c:pt>
                <c:pt idx="23684">
                  <c:v>3.4862055778499998</c:v>
                </c:pt>
                <c:pt idx="23685">
                  <c:v>3.4866030216219999</c:v>
                </c:pt>
                <c:pt idx="23686">
                  <c:v>3.4867908954620002</c:v>
                </c:pt>
                <c:pt idx="23687">
                  <c:v>3.4871730804440002</c:v>
                </c:pt>
                <c:pt idx="23688">
                  <c:v>3.4874172210690002</c:v>
                </c:pt>
                <c:pt idx="23689">
                  <c:v>3.4876565933229999</c:v>
                </c:pt>
                <c:pt idx="23690">
                  <c:v>3.4878602027890002</c:v>
                </c:pt>
                <c:pt idx="23691">
                  <c:v>3.4881973266599999</c:v>
                </c:pt>
                <c:pt idx="23692">
                  <c:v>3.4884605407709999</c:v>
                </c:pt>
                <c:pt idx="23693">
                  <c:v>3.4885809421539999</c:v>
                </c:pt>
                <c:pt idx="23694">
                  <c:v>3.4886748790739999</c:v>
                </c:pt>
                <c:pt idx="23695">
                  <c:v>3.4887890815730001</c:v>
                </c:pt>
                <c:pt idx="23696">
                  <c:v>3.488968372345</c:v>
                </c:pt>
                <c:pt idx="23697">
                  <c:v>3.4890663623810001</c:v>
                </c:pt>
                <c:pt idx="23698">
                  <c:v>3.4891905784609998</c:v>
                </c:pt>
                <c:pt idx="23699">
                  <c:v>3.489264726639</c:v>
                </c:pt>
                <c:pt idx="23700">
                  <c:v>3.4893546104430002</c:v>
                </c:pt>
                <c:pt idx="23701">
                  <c:v>3.4894225597380002</c:v>
                </c:pt>
                <c:pt idx="23702">
                  <c:v>3.4894697666169998</c:v>
                </c:pt>
                <c:pt idx="23703">
                  <c:v>3.4895424842830001</c:v>
                </c:pt>
                <c:pt idx="23704">
                  <c:v>3.4896166324619999</c:v>
                </c:pt>
                <c:pt idx="23705">
                  <c:v>3.489716529846</c:v>
                </c:pt>
                <c:pt idx="23706">
                  <c:v>3.4900135993960002</c:v>
                </c:pt>
                <c:pt idx="23707">
                  <c:v>3.4901022911070001</c:v>
                </c:pt>
                <c:pt idx="23708">
                  <c:v>3.4901914596560002</c:v>
                </c:pt>
                <c:pt idx="23709">
                  <c:v>3.4902749061580001</c:v>
                </c:pt>
                <c:pt idx="23710">
                  <c:v>3.4903523921969999</c:v>
                </c:pt>
                <c:pt idx="23711">
                  <c:v>3.4905200004579999</c:v>
                </c:pt>
                <c:pt idx="23712">
                  <c:v>3.4906239509580002</c:v>
                </c:pt>
                <c:pt idx="23713">
                  <c:v>3.4907007217410002</c:v>
                </c:pt>
                <c:pt idx="23714">
                  <c:v>3.4907813072199998</c:v>
                </c:pt>
                <c:pt idx="23715">
                  <c:v>3.4908616542819999</c:v>
                </c:pt>
                <c:pt idx="23716">
                  <c:v>3.4909727573390001</c:v>
                </c:pt>
                <c:pt idx="23717">
                  <c:v>3.491294384003</c:v>
                </c:pt>
                <c:pt idx="23718">
                  <c:v>3.491589307785</c:v>
                </c:pt>
                <c:pt idx="23719">
                  <c:v>3.4919099807739999</c:v>
                </c:pt>
                <c:pt idx="23720">
                  <c:v>3.4924330711359999</c:v>
                </c:pt>
                <c:pt idx="23721">
                  <c:v>3.4929277896880002</c:v>
                </c:pt>
                <c:pt idx="23722">
                  <c:v>3.4932765960690002</c:v>
                </c:pt>
                <c:pt idx="23723">
                  <c:v>3.4934298992159998</c:v>
                </c:pt>
                <c:pt idx="23724">
                  <c:v>3.4936792850490002</c:v>
                </c:pt>
                <c:pt idx="23725">
                  <c:v>3.4938585758210001</c:v>
                </c:pt>
                <c:pt idx="23726">
                  <c:v>3.4939763545989999</c:v>
                </c:pt>
                <c:pt idx="23727">
                  <c:v>3.4941332340239999</c:v>
                </c:pt>
                <c:pt idx="23728">
                  <c:v>3.4944167137150002</c:v>
                </c:pt>
                <c:pt idx="23729">
                  <c:v>3.4946250915529999</c:v>
                </c:pt>
                <c:pt idx="23730">
                  <c:v>3.494784116745</c:v>
                </c:pt>
                <c:pt idx="23731">
                  <c:v>3.4949471950530002</c:v>
                </c:pt>
                <c:pt idx="23732">
                  <c:v>3.4951221942899999</c:v>
                </c:pt>
                <c:pt idx="23733">
                  <c:v>3.4952013492580001</c:v>
                </c:pt>
                <c:pt idx="23734">
                  <c:v>3.4952850341800001</c:v>
                </c:pt>
                <c:pt idx="23735">
                  <c:v>3.4953992366789999</c:v>
                </c:pt>
                <c:pt idx="23736">
                  <c:v>3.4954755306240002</c:v>
                </c:pt>
                <c:pt idx="23737">
                  <c:v>3.4955568313600001</c:v>
                </c:pt>
                <c:pt idx="23738">
                  <c:v>3.4956440925600001</c:v>
                </c:pt>
                <c:pt idx="23739">
                  <c:v>3.495688915253</c:v>
                </c:pt>
                <c:pt idx="23740">
                  <c:v>3.4957356452939998</c:v>
                </c:pt>
                <c:pt idx="23741">
                  <c:v>3.4957897663119999</c:v>
                </c:pt>
                <c:pt idx="23742">
                  <c:v>3.4958434104920002</c:v>
                </c:pt>
                <c:pt idx="23743">
                  <c:v>3.4959013462069999</c:v>
                </c:pt>
                <c:pt idx="23744">
                  <c:v>3.4959535598749998</c:v>
                </c:pt>
                <c:pt idx="23745">
                  <c:v>3.4960038661959998</c:v>
                </c:pt>
                <c:pt idx="23746">
                  <c:v>3.496055364609</c:v>
                </c:pt>
                <c:pt idx="23747">
                  <c:v>3.496147632599</c:v>
                </c:pt>
                <c:pt idx="23748">
                  <c:v>3.4962377548219998</c:v>
                </c:pt>
                <c:pt idx="23749">
                  <c:v>3.4964115619660001</c:v>
                </c:pt>
                <c:pt idx="23750">
                  <c:v>3.4966020584109998</c:v>
                </c:pt>
                <c:pt idx="23751">
                  <c:v>3.4968972206119999</c:v>
                </c:pt>
                <c:pt idx="23752">
                  <c:v>3.4971666336060001</c:v>
                </c:pt>
                <c:pt idx="23753">
                  <c:v>3.497262239456</c:v>
                </c:pt>
                <c:pt idx="23754">
                  <c:v>3.4973871707919999</c:v>
                </c:pt>
                <c:pt idx="23755">
                  <c:v>3.497564077377</c:v>
                </c:pt>
                <c:pt idx="23756">
                  <c:v>3.4977896213530002</c:v>
                </c:pt>
                <c:pt idx="23757">
                  <c:v>3.4979016780849999</c:v>
                </c:pt>
                <c:pt idx="23758">
                  <c:v>3.4980525970460001</c:v>
                </c:pt>
                <c:pt idx="23759">
                  <c:v>3.4981458187099999</c:v>
                </c:pt>
                <c:pt idx="23760">
                  <c:v>3.4983313083650001</c:v>
                </c:pt>
                <c:pt idx="23761">
                  <c:v>3.4986128807069998</c:v>
                </c:pt>
                <c:pt idx="23762">
                  <c:v>3.4988553524019999</c:v>
                </c:pt>
                <c:pt idx="23763">
                  <c:v>3.4991257190699998</c:v>
                </c:pt>
                <c:pt idx="23764">
                  <c:v>3.499260425568</c:v>
                </c:pt>
                <c:pt idx="23765">
                  <c:v>3.4993674755100002</c:v>
                </c:pt>
                <c:pt idx="23766">
                  <c:v>3.4994430541989998</c:v>
                </c:pt>
                <c:pt idx="23767">
                  <c:v>3.4995179176329998</c:v>
                </c:pt>
                <c:pt idx="23768">
                  <c:v>3.4995913505549998</c:v>
                </c:pt>
                <c:pt idx="23769">
                  <c:v>3.4996955394740001</c:v>
                </c:pt>
                <c:pt idx="23770">
                  <c:v>3.49986743927</c:v>
                </c:pt>
                <c:pt idx="23771">
                  <c:v>3.500167369843</c:v>
                </c:pt>
                <c:pt idx="23772">
                  <c:v>3.5003147125240002</c:v>
                </c:pt>
                <c:pt idx="23773">
                  <c:v>3.5004034042360002</c:v>
                </c:pt>
                <c:pt idx="23774">
                  <c:v>3.5004541873930002</c:v>
                </c:pt>
                <c:pt idx="23775">
                  <c:v>3.5005071163179999</c:v>
                </c:pt>
                <c:pt idx="23776">
                  <c:v>3.5005609989169999</c:v>
                </c:pt>
                <c:pt idx="23777">
                  <c:v>3.5006158351900001</c:v>
                </c:pt>
                <c:pt idx="23778">
                  <c:v>3.5006704330440002</c:v>
                </c:pt>
                <c:pt idx="23779">
                  <c:v>3.5007245540619998</c:v>
                </c:pt>
                <c:pt idx="23780">
                  <c:v>3.5007808208469999</c:v>
                </c:pt>
                <c:pt idx="23781">
                  <c:v>3.5008356571200001</c:v>
                </c:pt>
                <c:pt idx="23782">
                  <c:v>3.5008900165560002</c:v>
                </c:pt>
                <c:pt idx="23783">
                  <c:v>3.5009403228760001</c:v>
                </c:pt>
                <c:pt idx="23784">
                  <c:v>3.501027345657</c:v>
                </c:pt>
                <c:pt idx="23785">
                  <c:v>3.5011150836940002</c:v>
                </c:pt>
                <c:pt idx="23786">
                  <c:v>3.5011966228490001</c:v>
                </c:pt>
                <c:pt idx="23787">
                  <c:v>3.501297235489</c:v>
                </c:pt>
                <c:pt idx="23788">
                  <c:v>3.5015723705289998</c:v>
                </c:pt>
                <c:pt idx="23789">
                  <c:v>3.5018651485440002</c:v>
                </c:pt>
                <c:pt idx="23790">
                  <c:v>3.5020027160640002</c:v>
                </c:pt>
                <c:pt idx="23791">
                  <c:v>3.5020866394039998</c:v>
                </c:pt>
                <c:pt idx="23792">
                  <c:v>3.5022013187410002</c:v>
                </c:pt>
                <c:pt idx="23793">
                  <c:v>3.5023894310000001</c:v>
                </c:pt>
                <c:pt idx="23794">
                  <c:v>3.502520084381</c:v>
                </c:pt>
                <c:pt idx="23795">
                  <c:v>3.502591371536</c:v>
                </c:pt>
                <c:pt idx="23796">
                  <c:v>3.5029919147489998</c:v>
                </c:pt>
                <c:pt idx="23797">
                  <c:v>3.5033400058750002</c:v>
                </c:pt>
                <c:pt idx="23798">
                  <c:v>3.5034358501430001</c:v>
                </c:pt>
                <c:pt idx="23799">
                  <c:v>3.503588914871</c:v>
                </c:pt>
                <c:pt idx="23800">
                  <c:v>3.5037281513209999</c:v>
                </c:pt>
                <c:pt idx="23801">
                  <c:v>3.5038988590239999</c:v>
                </c:pt>
                <c:pt idx="23802">
                  <c:v>3.504024744034</c:v>
                </c:pt>
                <c:pt idx="23803">
                  <c:v>3.5041804313660001</c:v>
                </c:pt>
                <c:pt idx="23804">
                  <c:v>3.5042836666110002</c:v>
                </c:pt>
                <c:pt idx="23805">
                  <c:v>3.5043568611150002</c:v>
                </c:pt>
                <c:pt idx="23806">
                  <c:v>3.5044109821320002</c:v>
                </c:pt>
                <c:pt idx="23807">
                  <c:v>3.5045511722559999</c:v>
                </c:pt>
                <c:pt idx="23808">
                  <c:v>3.5047736167910002</c:v>
                </c:pt>
                <c:pt idx="23809">
                  <c:v>3.504985570908</c:v>
                </c:pt>
                <c:pt idx="23810">
                  <c:v>3.5051188468930001</c:v>
                </c:pt>
                <c:pt idx="23811">
                  <c:v>3.5054056644439999</c:v>
                </c:pt>
                <c:pt idx="23812">
                  <c:v>3.5054976940159999</c:v>
                </c:pt>
                <c:pt idx="23813">
                  <c:v>3.5056109428409998</c:v>
                </c:pt>
                <c:pt idx="23814">
                  <c:v>3.5056724548339999</c:v>
                </c:pt>
                <c:pt idx="23815">
                  <c:v>3.5057346820830002</c:v>
                </c:pt>
                <c:pt idx="23816">
                  <c:v>3.5057923793789998</c:v>
                </c:pt>
                <c:pt idx="23817">
                  <c:v>3.505852222443</c:v>
                </c:pt>
                <c:pt idx="23818">
                  <c:v>3.5059165954589999</c:v>
                </c:pt>
                <c:pt idx="23819">
                  <c:v>3.5059742927549999</c:v>
                </c:pt>
                <c:pt idx="23820">
                  <c:v>3.5060310363770002</c:v>
                </c:pt>
                <c:pt idx="23821">
                  <c:v>3.5061299800870001</c:v>
                </c:pt>
                <c:pt idx="23822">
                  <c:v>3.5062122344970001</c:v>
                </c:pt>
                <c:pt idx="23823">
                  <c:v>3.5065665245059998</c:v>
                </c:pt>
                <c:pt idx="23824">
                  <c:v>3.506886720657</c:v>
                </c:pt>
                <c:pt idx="23825">
                  <c:v>3.5070953369139999</c:v>
                </c:pt>
                <c:pt idx="23826">
                  <c:v>3.507355690002</c:v>
                </c:pt>
                <c:pt idx="23827">
                  <c:v>3.5074048042300001</c:v>
                </c:pt>
                <c:pt idx="23828">
                  <c:v>3.507467031479</c:v>
                </c:pt>
                <c:pt idx="23829">
                  <c:v>3.5075395107270002</c:v>
                </c:pt>
                <c:pt idx="23830">
                  <c:v>3.5078046321869998</c:v>
                </c:pt>
                <c:pt idx="23831">
                  <c:v>3.5079166889189999</c:v>
                </c:pt>
                <c:pt idx="23832">
                  <c:v>3.5080401897429998</c:v>
                </c:pt>
                <c:pt idx="23833">
                  <c:v>3.5082294940950001</c:v>
                </c:pt>
                <c:pt idx="23834">
                  <c:v>3.5087046623229998</c:v>
                </c:pt>
                <c:pt idx="23835">
                  <c:v>3.508951187134</c:v>
                </c:pt>
                <c:pt idx="23836">
                  <c:v>3.5090587139129998</c:v>
                </c:pt>
                <c:pt idx="23837">
                  <c:v>3.5093216896060002</c:v>
                </c:pt>
                <c:pt idx="23838">
                  <c:v>3.5095620155330001</c:v>
                </c:pt>
                <c:pt idx="23839">
                  <c:v>3.509669780731</c:v>
                </c:pt>
                <c:pt idx="23840">
                  <c:v>3.509728908539</c:v>
                </c:pt>
                <c:pt idx="23841">
                  <c:v>3.5097916126249999</c:v>
                </c:pt>
                <c:pt idx="23842">
                  <c:v>3.5098342895510002</c:v>
                </c:pt>
                <c:pt idx="23843">
                  <c:v>3.5099234580990002</c:v>
                </c:pt>
                <c:pt idx="23844">
                  <c:v>3.509994268417</c:v>
                </c:pt>
                <c:pt idx="23845">
                  <c:v>3.5100839138030002</c:v>
                </c:pt>
                <c:pt idx="23846">
                  <c:v>3.510197877884</c:v>
                </c:pt>
                <c:pt idx="23847">
                  <c:v>3.5104291439059998</c:v>
                </c:pt>
                <c:pt idx="23848">
                  <c:v>3.510595560074</c:v>
                </c:pt>
                <c:pt idx="23849">
                  <c:v>3.5107033252719999</c:v>
                </c:pt>
                <c:pt idx="23850">
                  <c:v>3.510820865631</c:v>
                </c:pt>
                <c:pt idx="23851">
                  <c:v>3.5109071731569998</c:v>
                </c:pt>
                <c:pt idx="23852">
                  <c:v>3.5109953880310001</c:v>
                </c:pt>
                <c:pt idx="23853">
                  <c:v>3.5110800266269999</c:v>
                </c:pt>
                <c:pt idx="23854">
                  <c:v>3.5111649036410002</c:v>
                </c:pt>
                <c:pt idx="23855">
                  <c:v>3.5112452507020002</c:v>
                </c:pt>
                <c:pt idx="23856">
                  <c:v>3.5113189220429999</c:v>
                </c:pt>
                <c:pt idx="23857">
                  <c:v>3.5115299224849998</c:v>
                </c:pt>
                <c:pt idx="23858">
                  <c:v>3.5118889808649998</c:v>
                </c:pt>
                <c:pt idx="23859">
                  <c:v>3.5122654438019998</c:v>
                </c:pt>
                <c:pt idx="23860">
                  <c:v>3.5124957561489998</c:v>
                </c:pt>
                <c:pt idx="23861">
                  <c:v>3.512777328491</c:v>
                </c:pt>
                <c:pt idx="23862">
                  <c:v>3.51318025589</c:v>
                </c:pt>
                <c:pt idx="23863">
                  <c:v>3.5133349895479999</c:v>
                </c:pt>
                <c:pt idx="23864">
                  <c:v>3.5134336948390001</c:v>
                </c:pt>
                <c:pt idx="23865">
                  <c:v>3.513551473618</c:v>
                </c:pt>
                <c:pt idx="23866">
                  <c:v>3.5136740207670001</c:v>
                </c:pt>
                <c:pt idx="23867">
                  <c:v>3.5137448310849999</c:v>
                </c:pt>
                <c:pt idx="23868">
                  <c:v>3.5138406753539999</c:v>
                </c:pt>
                <c:pt idx="23869">
                  <c:v>3.5140621662139999</c:v>
                </c:pt>
                <c:pt idx="23870">
                  <c:v>3.5141363143920001</c:v>
                </c:pt>
                <c:pt idx="23871">
                  <c:v>3.5142197608950001</c:v>
                </c:pt>
                <c:pt idx="23872">
                  <c:v>3.514329433441</c:v>
                </c:pt>
                <c:pt idx="23873">
                  <c:v>3.5146427154539999</c:v>
                </c:pt>
                <c:pt idx="23874">
                  <c:v>3.5149085521700001</c:v>
                </c:pt>
                <c:pt idx="23875">
                  <c:v>3.5150029659270001</c:v>
                </c:pt>
                <c:pt idx="23876">
                  <c:v>3.51505112648</c:v>
                </c:pt>
                <c:pt idx="23877">
                  <c:v>3.5152010917659999</c:v>
                </c:pt>
                <c:pt idx="23878">
                  <c:v>3.5155000686650002</c:v>
                </c:pt>
                <c:pt idx="23879">
                  <c:v>3.5157790184020001</c:v>
                </c:pt>
                <c:pt idx="23880">
                  <c:v>3.5159502029419998</c:v>
                </c:pt>
                <c:pt idx="23881">
                  <c:v>3.516064405441</c:v>
                </c:pt>
                <c:pt idx="23882">
                  <c:v>3.5161869525910001</c:v>
                </c:pt>
                <c:pt idx="23883">
                  <c:v>3.5162749290469999</c:v>
                </c:pt>
                <c:pt idx="23884">
                  <c:v>3.516409873962</c:v>
                </c:pt>
                <c:pt idx="23885">
                  <c:v>3.5165412425990001</c:v>
                </c:pt>
                <c:pt idx="23886">
                  <c:v>3.516676664352</c:v>
                </c:pt>
                <c:pt idx="23887">
                  <c:v>3.5167663097380002</c:v>
                </c:pt>
                <c:pt idx="23888">
                  <c:v>3.5168573856349998</c:v>
                </c:pt>
                <c:pt idx="23889">
                  <c:v>3.5169990062709999</c:v>
                </c:pt>
                <c:pt idx="23890">
                  <c:v>3.517082691193</c:v>
                </c:pt>
                <c:pt idx="23891">
                  <c:v>3.5172743797299999</c:v>
                </c:pt>
                <c:pt idx="23892">
                  <c:v>3.517599105835</c:v>
                </c:pt>
                <c:pt idx="23893">
                  <c:v>3.5177392959590001</c:v>
                </c:pt>
                <c:pt idx="23894">
                  <c:v>3.5180511474610001</c:v>
                </c:pt>
                <c:pt idx="23895">
                  <c:v>3.5182235240940001</c:v>
                </c:pt>
                <c:pt idx="23896">
                  <c:v>3.5185368061069999</c:v>
                </c:pt>
                <c:pt idx="23897">
                  <c:v>3.5187096595759999</c:v>
                </c:pt>
                <c:pt idx="23898">
                  <c:v>3.5187964439389998</c:v>
                </c:pt>
                <c:pt idx="23899">
                  <c:v>3.5189006328580001</c:v>
                </c:pt>
                <c:pt idx="23900">
                  <c:v>3.5189754962920001</c:v>
                </c:pt>
                <c:pt idx="23901">
                  <c:v>3.5190491676329998</c:v>
                </c:pt>
                <c:pt idx="23902">
                  <c:v>3.5191533565520001</c:v>
                </c:pt>
                <c:pt idx="23903">
                  <c:v>3.5194377899170002</c:v>
                </c:pt>
                <c:pt idx="23904">
                  <c:v>3.5196042060849999</c:v>
                </c:pt>
                <c:pt idx="23905">
                  <c:v>3.5196845531459999</c:v>
                </c:pt>
                <c:pt idx="23906">
                  <c:v>3.5197625160219999</c:v>
                </c:pt>
                <c:pt idx="23907">
                  <c:v>3.5198385715480001</c:v>
                </c:pt>
                <c:pt idx="23908">
                  <c:v>3.5199398994450002</c:v>
                </c:pt>
                <c:pt idx="23909">
                  <c:v>3.519989967346</c:v>
                </c:pt>
                <c:pt idx="23910">
                  <c:v>3.5201244354250001</c:v>
                </c:pt>
                <c:pt idx="23911">
                  <c:v>3.520479917526</c:v>
                </c:pt>
                <c:pt idx="23912">
                  <c:v>3.5205683708189999</c:v>
                </c:pt>
                <c:pt idx="23913">
                  <c:v>3.520663022995</c:v>
                </c:pt>
                <c:pt idx="23914">
                  <c:v>3.5207567214969999</c:v>
                </c:pt>
                <c:pt idx="23915">
                  <c:v>3.5208873748779999</c:v>
                </c:pt>
                <c:pt idx="23916">
                  <c:v>3.520968198776</c:v>
                </c:pt>
                <c:pt idx="23917">
                  <c:v>3.5210890769960002</c:v>
                </c:pt>
                <c:pt idx="23918">
                  <c:v>3.5211975574490002</c:v>
                </c:pt>
                <c:pt idx="23919">
                  <c:v>3.5213720798489998</c:v>
                </c:pt>
                <c:pt idx="23920">
                  <c:v>3.5214467048650002</c:v>
                </c:pt>
                <c:pt idx="23921">
                  <c:v>3.5215301513670001</c:v>
                </c:pt>
                <c:pt idx="23922">
                  <c:v>3.5216195583340002</c:v>
                </c:pt>
                <c:pt idx="23923">
                  <c:v>3.5217094421390001</c:v>
                </c:pt>
                <c:pt idx="23924">
                  <c:v>3.521785974503</c:v>
                </c:pt>
                <c:pt idx="23925">
                  <c:v>3.5220363140109998</c:v>
                </c:pt>
                <c:pt idx="23926">
                  <c:v>3.5223729610440002</c:v>
                </c:pt>
                <c:pt idx="23927">
                  <c:v>3.522647380829</c:v>
                </c:pt>
                <c:pt idx="23928">
                  <c:v>3.5228273868560001</c:v>
                </c:pt>
                <c:pt idx="23929">
                  <c:v>3.522917985916</c:v>
                </c:pt>
                <c:pt idx="23930">
                  <c:v>3.523003101349</c:v>
                </c:pt>
                <c:pt idx="23931">
                  <c:v>3.523106098175</c:v>
                </c:pt>
                <c:pt idx="23932">
                  <c:v>3.5232133865359998</c:v>
                </c:pt>
                <c:pt idx="23933">
                  <c:v>3.5233633518219998</c:v>
                </c:pt>
                <c:pt idx="23934">
                  <c:v>3.5234432220460001</c:v>
                </c:pt>
                <c:pt idx="23935">
                  <c:v>3.5235636234280001</c:v>
                </c:pt>
                <c:pt idx="23936">
                  <c:v>3.5236895084380002</c:v>
                </c:pt>
                <c:pt idx="23937">
                  <c:v>3.5239026546479999</c:v>
                </c:pt>
                <c:pt idx="23938">
                  <c:v>3.5240678787230002</c:v>
                </c:pt>
                <c:pt idx="23939">
                  <c:v>3.524175167084</c:v>
                </c:pt>
                <c:pt idx="23940">
                  <c:v>3.5243501663210002</c:v>
                </c:pt>
                <c:pt idx="23941">
                  <c:v>3.5247271060940002</c:v>
                </c:pt>
                <c:pt idx="23942">
                  <c:v>3.525071620941</c:v>
                </c:pt>
                <c:pt idx="23943">
                  <c:v>3.5251958370210001</c:v>
                </c:pt>
                <c:pt idx="23944">
                  <c:v>3.525277376175</c:v>
                </c:pt>
                <c:pt idx="23945">
                  <c:v>3.5253984928130002</c:v>
                </c:pt>
                <c:pt idx="23946">
                  <c:v>3.5256426334380002</c:v>
                </c:pt>
                <c:pt idx="23947">
                  <c:v>3.5257842540739999</c:v>
                </c:pt>
                <c:pt idx="23948">
                  <c:v>3.5258855819699999</c:v>
                </c:pt>
                <c:pt idx="23949">
                  <c:v>3.5261600017550001</c:v>
                </c:pt>
                <c:pt idx="23950">
                  <c:v>3.5261781215669998</c:v>
                </c:pt>
                <c:pt idx="23951">
                  <c:v>3.526194810867</c:v>
                </c:pt>
                <c:pt idx="23952">
                  <c:v>3.5262212753300002</c:v>
                </c:pt>
                <c:pt idx="23953">
                  <c:v>3.5262734889980001</c:v>
                </c:pt>
                <c:pt idx="23954">
                  <c:v>3.526307821274</c:v>
                </c:pt>
                <c:pt idx="23955">
                  <c:v>3.5263676643370001</c:v>
                </c:pt>
                <c:pt idx="23956">
                  <c:v>3.5264079570770002</c:v>
                </c:pt>
                <c:pt idx="23957">
                  <c:v>3.5264704227450001</c:v>
                </c:pt>
                <c:pt idx="23958">
                  <c:v>3.5265150070189999</c:v>
                </c:pt>
                <c:pt idx="23959">
                  <c:v>3.526605844498</c:v>
                </c:pt>
                <c:pt idx="23960">
                  <c:v>3.5266747474670002</c:v>
                </c:pt>
                <c:pt idx="23961">
                  <c:v>3.5267779827119998</c:v>
                </c:pt>
                <c:pt idx="23962">
                  <c:v>3.5270519256589998</c:v>
                </c:pt>
                <c:pt idx="23963">
                  <c:v>3.527137994766</c:v>
                </c:pt>
                <c:pt idx="23964">
                  <c:v>3.5271854400630001</c:v>
                </c:pt>
                <c:pt idx="23965">
                  <c:v>3.5272908210749998</c:v>
                </c:pt>
                <c:pt idx="23966">
                  <c:v>3.5273451805109999</c:v>
                </c:pt>
                <c:pt idx="23967">
                  <c:v>3.5273950099950002</c:v>
                </c:pt>
                <c:pt idx="23968">
                  <c:v>3.527493715286</c:v>
                </c:pt>
                <c:pt idx="23969">
                  <c:v>3.527593374252</c:v>
                </c:pt>
                <c:pt idx="23970">
                  <c:v>3.5276796817779998</c:v>
                </c:pt>
                <c:pt idx="23971">
                  <c:v>3.5278680324549998</c:v>
                </c:pt>
                <c:pt idx="23972">
                  <c:v>3.5281193256379999</c:v>
                </c:pt>
                <c:pt idx="23973">
                  <c:v>3.528482437134</c:v>
                </c:pt>
                <c:pt idx="23974">
                  <c:v>3.5288162231450002</c:v>
                </c:pt>
                <c:pt idx="23975">
                  <c:v>3.5290031433109998</c:v>
                </c:pt>
                <c:pt idx="23976">
                  <c:v>3.5291392803189998</c:v>
                </c:pt>
                <c:pt idx="23977">
                  <c:v>3.5292782783510002</c:v>
                </c:pt>
                <c:pt idx="23978">
                  <c:v>3.5293383598329999</c:v>
                </c:pt>
                <c:pt idx="23979">
                  <c:v>3.5294857025150002</c:v>
                </c:pt>
                <c:pt idx="23980">
                  <c:v>3.5298299789429999</c:v>
                </c:pt>
                <c:pt idx="23981">
                  <c:v>3.5301778316500001</c:v>
                </c:pt>
                <c:pt idx="23982">
                  <c:v>3.5302605628969999</c:v>
                </c:pt>
                <c:pt idx="23983">
                  <c:v>3.5303916931149999</c:v>
                </c:pt>
                <c:pt idx="23984">
                  <c:v>3.530477762222</c:v>
                </c:pt>
                <c:pt idx="23985">
                  <c:v>3.5305967330930002</c:v>
                </c:pt>
                <c:pt idx="23986">
                  <c:v>3.5308637619019998</c:v>
                </c:pt>
                <c:pt idx="23987">
                  <c:v>3.5309164524079999</c:v>
                </c:pt>
                <c:pt idx="23988">
                  <c:v>3.5309896469119999</c:v>
                </c:pt>
                <c:pt idx="23989">
                  <c:v>3.5310420989989999</c:v>
                </c:pt>
                <c:pt idx="23990">
                  <c:v>3.5311145782470001</c:v>
                </c:pt>
                <c:pt idx="23991">
                  <c:v>3.531193971634</c:v>
                </c:pt>
                <c:pt idx="23992">
                  <c:v>3.5312905311580001</c:v>
                </c:pt>
                <c:pt idx="23993">
                  <c:v>3.5313379764559998</c:v>
                </c:pt>
                <c:pt idx="23994">
                  <c:v>3.5314047336579999</c:v>
                </c:pt>
                <c:pt idx="23995">
                  <c:v>3.531452178955</c:v>
                </c:pt>
                <c:pt idx="23996">
                  <c:v>3.5315828323359999</c:v>
                </c:pt>
                <c:pt idx="23997">
                  <c:v>3.5317995548250001</c:v>
                </c:pt>
                <c:pt idx="23998">
                  <c:v>3.5319154262539998</c:v>
                </c:pt>
                <c:pt idx="23999">
                  <c:v>3.5319783687589998</c:v>
                </c:pt>
                <c:pt idx="24000">
                  <c:v>3.5324127674099999</c:v>
                </c:pt>
                <c:pt idx="24001">
                  <c:v>3.5327551364900001</c:v>
                </c:pt>
                <c:pt idx="24002">
                  <c:v>3.5329406261440002</c:v>
                </c:pt>
                <c:pt idx="24003">
                  <c:v>3.5330655574800001</c:v>
                </c:pt>
                <c:pt idx="24004">
                  <c:v>3.5331912040710001</c:v>
                </c:pt>
                <c:pt idx="24005">
                  <c:v>3.53324842453</c:v>
                </c:pt>
                <c:pt idx="24006">
                  <c:v>3.533370733261</c:v>
                </c:pt>
                <c:pt idx="24007">
                  <c:v>3.533487319946</c:v>
                </c:pt>
                <c:pt idx="24008">
                  <c:v>3.533588409424</c:v>
                </c:pt>
                <c:pt idx="24009">
                  <c:v>3.5337324142459998</c:v>
                </c:pt>
                <c:pt idx="24010">
                  <c:v>3.5338687896729999</c:v>
                </c:pt>
                <c:pt idx="24011">
                  <c:v>3.533996582031</c:v>
                </c:pt>
                <c:pt idx="24012">
                  <c:v>3.534125566483</c:v>
                </c:pt>
                <c:pt idx="24013">
                  <c:v>3.5342054367069999</c:v>
                </c:pt>
                <c:pt idx="24014">
                  <c:v>3.534338235855</c:v>
                </c:pt>
                <c:pt idx="24015">
                  <c:v>3.5344207286830001</c:v>
                </c:pt>
                <c:pt idx="24016">
                  <c:v>3.5345001220699999</c:v>
                </c:pt>
                <c:pt idx="24017">
                  <c:v>3.534570455551</c:v>
                </c:pt>
                <c:pt idx="24018">
                  <c:v>3.534636497498</c:v>
                </c:pt>
                <c:pt idx="24019">
                  <c:v>3.5347609519960002</c:v>
                </c:pt>
                <c:pt idx="24020">
                  <c:v>3.5348522663119999</c:v>
                </c:pt>
                <c:pt idx="24021">
                  <c:v>3.535128116608</c:v>
                </c:pt>
                <c:pt idx="24022">
                  <c:v>3.5352699756620001</c:v>
                </c:pt>
                <c:pt idx="24023">
                  <c:v>3.5353436470030002</c:v>
                </c:pt>
                <c:pt idx="24024">
                  <c:v>3.5354640483859998</c:v>
                </c:pt>
                <c:pt idx="24025">
                  <c:v>3.5356574058530001</c:v>
                </c:pt>
                <c:pt idx="24026">
                  <c:v>3.5358211994170001</c:v>
                </c:pt>
                <c:pt idx="24027">
                  <c:v>3.5359504222870002</c:v>
                </c:pt>
                <c:pt idx="24028">
                  <c:v>3.5360555648799998</c:v>
                </c:pt>
                <c:pt idx="24029">
                  <c:v>3.5361378192899999</c:v>
                </c:pt>
                <c:pt idx="24030">
                  <c:v>3.5362474918369999</c:v>
                </c:pt>
                <c:pt idx="24031">
                  <c:v>3.5363078117370002</c:v>
                </c:pt>
                <c:pt idx="24032">
                  <c:v>3.5363905429839999</c:v>
                </c:pt>
                <c:pt idx="24033">
                  <c:v>3.5364458560940002</c:v>
                </c:pt>
                <c:pt idx="24034">
                  <c:v>3.536497354507</c:v>
                </c:pt>
                <c:pt idx="24035">
                  <c:v>3.5365746021270001</c:v>
                </c:pt>
                <c:pt idx="24036">
                  <c:v>3.5366318225860001</c:v>
                </c:pt>
                <c:pt idx="24037">
                  <c:v>3.5367720127109998</c:v>
                </c:pt>
                <c:pt idx="24038">
                  <c:v>3.537119865417</c:v>
                </c:pt>
                <c:pt idx="24039">
                  <c:v>3.5373439788819998</c:v>
                </c:pt>
                <c:pt idx="24040">
                  <c:v>3.5376818180080001</c:v>
                </c:pt>
                <c:pt idx="24041">
                  <c:v>3.5380315780639999</c:v>
                </c:pt>
                <c:pt idx="24042">
                  <c:v>3.5382153987880001</c:v>
                </c:pt>
                <c:pt idx="24043">
                  <c:v>3.538300514221</c:v>
                </c:pt>
                <c:pt idx="24044">
                  <c:v>3.53839468956</c:v>
                </c:pt>
                <c:pt idx="24045">
                  <c:v>3.5384390354159998</c:v>
                </c:pt>
                <c:pt idx="24046">
                  <c:v>3.5384867191309999</c:v>
                </c:pt>
                <c:pt idx="24047">
                  <c:v>3.5385808944699999</c:v>
                </c:pt>
                <c:pt idx="24048">
                  <c:v>3.5387058258059998</c:v>
                </c:pt>
                <c:pt idx="24049">
                  <c:v>3.5387809276579998</c:v>
                </c:pt>
                <c:pt idx="24050">
                  <c:v>3.538956165314</c:v>
                </c:pt>
                <c:pt idx="24051">
                  <c:v>3.539226531982</c:v>
                </c:pt>
                <c:pt idx="24052">
                  <c:v>3.5393707752229999</c:v>
                </c:pt>
                <c:pt idx="24053">
                  <c:v>3.5394625663760002</c:v>
                </c:pt>
                <c:pt idx="24054">
                  <c:v>3.5395503044129999</c:v>
                </c:pt>
                <c:pt idx="24055">
                  <c:v>3.5396244525910001</c:v>
                </c:pt>
                <c:pt idx="24056">
                  <c:v>3.5397267341609999</c:v>
                </c:pt>
                <c:pt idx="24057">
                  <c:v>3.5398068428039999</c:v>
                </c:pt>
                <c:pt idx="24058">
                  <c:v>3.5399045944209999</c:v>
                </c:pt>
                <c:pt idx="24059">
                  <c:v>3.5402262210850002</c:v>
                </c:pt>
                <c:pt idx="24060">
                  <c:v>3.5403554439540001</c:v>
                </c:pt>
                <c:pt idx="24061">
                  <c:v>3.5404376983639998</c:v>
                </c:pt>
                <c:pt idx="24062">
                  <c:v>3.5406873226169999</c:v>
                </c:pt>
                <c:pt idx="24063">
                  <c:v>3.5408928394319998</c:v>
                </c:pt>
                <c:pt idx="24064">
                  <c:v>3.5412025451660001</c:v>
                </c:pt>
                <c:pt idx="24065">
                  <c:v>3.541556358337</c:v>
                </c:pt>
                <c:pt idx="24066">
                  <c:v>3.541688680649</c:v>
                </c:pt>
                <c:pt idx="24067">
                  <c:v>3.5418205261229998</c:v>
                </c:pt>
                <c:pt idx="24068">
                  <c:v>3.5419237613679999</c:v>
                </c:pt>
                <c:pt idx="24069">
                  <c:v>3.542030334473</c:v>
                </c:pt>
                <c:pt idx="24070">
                  <c:v>3.5421810150150002</c:v>
                </c:pt>
                <c:pt idx="24071">
                  <c:v>3.5423293113710002</c:v>
                </c:pt>
                <c:pt idx="24072">
                  <c:v>3.5424764156339998</c:v>
                </c:pt>
                <c:pt idx="24073">
                  <c:v>3.5427231788640001</c:v>
                </c:pt>
                <c:pt idx="24074">
                  <c:v>3.5431463718409999</c:v>
                </c:pt>
                <c:pt idx="24075">
                  <c:v>3.5433015823359999</c:v>
                </c:pt>
                <c:pt idx="24076">
                  <c:v>3.543364524841</c:v>
                </c:pt>
                <c:pt idx="24077">
                  <c:v>3.5434353351590002</c:v>
                </c:pt>
                <c:pt idx="24078">
                  <c:v>3.5435070991519999</c:v>
                </c:pt>
                <c:pt idx="24079">
                  <c:v>3.5435764789580002</c:v>
                </c:pt>
                <c:pt idx="24080">
                  <c:v>3.5436484813689999</c:v>
                </c:pt>
                <c:pt idx="24081">
                  <c:v>3.5437214374539998</c:v>
                </c:pt>
                <c:pt idx="24082">
                  <c:v>3.5437910556790002</c:v>
                </c:pt>
                <c:pt idx="24083">
                  <c:v>3.5438594818119999</c:v>
                </c:pt>
                <c:pt idx="24084">
                  <c:v>3.5439250469210002</c:v>
                </c:pt>
                <c:pt idx="24085">
                  <c:v>3.5439813137049998</c:v>
                </c:pt>
                <c:pt idx="24086">
                  <c:v>3.5440769195559998</c:v>
                </c:pt>
                <c:pt idx="24087">
                  <c:v>3.5441653728490001</c:v>
                </c:pt>
                <c:pt idx="24088">
                  <c:v>3.5443511009219999</c:v>
                </c:pt>
                <c:pt idx="24089">
                  <c:v>3.544512271881</c:v>
                </c:pt>
                <c:pt idx="24090">
                  <c:v>3.5447225570679999</c:v>
                </c:pt>
                <c:pt idx="24091">
                  <c:v>3.54478764534</c:v>
                </c:pt>
                <c:pt idx="24092">
                  <c:v>3.5448670387269998</c:v>
                </c:pt>
                <c:pt idx="24093">
                  <c:v>3.5449385643009999</c:v>
                </c:pt>
                <c:pt idx="24094">
                  <c:v>3.545001983643</c:v>
                </c:pt>
                <c:pt idx="24095">
                  <c:v>3.545069932938</c:v>
                </c:pt>
                <c:pt idx="24096">
                  <c:v>3.5451395511629999</c:v>
                </c:pt>
                <c:pt idx="24097">
                  <c:v>3.5451946258540001</c:v>
                </c:pt>
                <c:pt idx="24098">
                  <c:v>3.5452737808229999</c:v>
                </c:pt>
                <c:pt idx="24099">
                  <c:v>3.5453372001650001</c:v>
                </c:pt>
                <c:pt idx="24100">
                  <c:v>3.5454649925230002</c:v>
                </c:pt>
                <c:pt idx="24101">
                  <c:v>3.5455842018129999</c:v>
                </c:pt>
                <c:pt idx="24102">
                  <c:v>3.5460391044619999</c:v>
                </c:pt>
                <c:pt idx="24103">
                  <c:v>3.5464284420009999</c:v>
                </c:pt>
                <c:pt idx="24104">
                  <c:v>3.5467441082</c:v>
                </c:pt>
                <c:pt idx="24105">
                  <c:v>3.5471317768100001</c:v>
                </c:pt>
                <c:pt idx="24106">
                  <c:v>3.5472984313959999</c:v>
                </c:pt>
                <c:pt idx="24107">
                  <c:v>3.5474021434780001</c:v>
                </c:pt>
                <c:pt idx="24108">
                  <c:v>3.5474729537959999</c:v>
                </c:pt>
                <c:pt idx="24109">
                  <c:v>3.5475471019740001</c:v>
                </c:pt>
                <c:pt idx="24110">
                  <c:v>3.5476746559140002</c:v>
                </c:pt>
                <c:pt idx="24111">
                  <c:v>3.547757148743</c:v>
                </c:pt>
                <c:pt idx="24112">
                  <c:v>3.5478329658510002</c:v>
                </c:pt>
                <c:pt idx="24113">
                  <c:v>3.5478849411010001</c:v>
                </c:pt>
                <c:pt idx="24114">
                  <c:v>3.5479812622070002</c:v>
                </c:pt>
                <c:pt idx="24115">
                  <c:v>3.5480561256410001</c:v>
                </c:pt>
                <c:pt idx="24116">
                  <c:v>3.5481631755829999</c:v>
                </c:pt>
                <c:pt idx="24117">
                  <c:v>3.5484764575960002</c:v>
                </c:pt>
                <c:pt idx="24118">
                  <c:v>3.5486245155330001</c:v>
                </c:pt>
                <c:pt idx="24119">
                  <c:v>3.5487072467799998</c:v>
                </c:pt>
                <c:pt idx="24120">
                  <c:v>3.5487973690030001</c:v>
                </c:pt>
                <c:pt idx="24121">
                  <c:v>3.5488429069520002</c:v>
                </c:pt>
                <c:pt idx="24122">
                  <c:v>3.5489368438720001</c:v>
                </c:pt>
                <c:pt idx="24123">
                  <c:v>3.5490336418149999</c:v>
                </c:pt>
                <c:pt idx="24124">
                  <c:v>3.5491275787349998</c:v>
                </c:pt>
                <c:pt idx="24125">
                  <c:v>3.5492224693300001</c:v>
                </c:pt>
                <c:pt idx="24126">
                  <c:v>3.5493154525759998</c:v>
                </c:pt>
                <c:pt idx="24127">
                  <c:v>3.5494110584260001</c:v>
                </c:pt>
                <c:pt idx="24128">
                  <c:v>3.5495038032530002</c:v>
                </c:pt>
                <c:pt idx="24129">
                  <c:v>3.5495934486389999</c:v>
                </c:pt>
                <c:pt idx="24130">
                  <c:v>3.5496797561650002</c:v>
                </c:pt>
                <c:pt idx="24131">
                  <c:v>3.549835920334</c:v>
                </c:pt>
                <c:pt idx="24132">
                  <c:v>3.5499887466429998</c:v>
                </c:pt>
                <c:pt idx="24133">
                  <c:v>3.5500690937039998</c:v>
                </c:pt>
                <c:pt idx="24134">
                  <c:v>3.5501496791839999</c:v>
                </c:pt>
                <c:pt idx="24135">
                  <c:v>3.5502676963809998</c:v>
                </c:pt>
                <c:pt idx="24136">
                  <c:v>3.5504419803620002</c:v>
                </c:pt>
                <c:pt idx="24137">
                  <c:v>3.5507588386540001</c:v>
                </c:pt>
                <c:pt idx="24138">
                  <c:v>3.550931215286</c:v>
                </c:pt>
                <c:pt idx="24139">
                  <c:v>3.5511200428010001</c:v>
                </c:pt>
                <c:pt idx="24140">
                  <c:v>3.5512425899509998</c:v>
                </c:pt>
                <c:pt idx="24141">
                  <c:v>3.5515112876889998</c:v>
                </c:pt>
                <c:pt idx="24142">
                  <c:v>3.551640748978</c:v>
                </c:pt>
                <c:pt idx="24143">
                  <c:v>3.5517203807829998</c:v>
                </c:pt>
                <c:pt idx="24144">
                  <c:v>3.5518741607669999</c:v>
                </c:pt>
                <c:pt idx="24145">
                  <c:v>3.5519769191739998</c:v>
                </c:pt>
                <c:pt idx="24146">
                  <c:v>3.552051067352</c:v>
                </c:pt>
                <c:pt idx="24147">
                  <c:v>3.552103281021</c:v>
                </c:pt>
                <c:pt idx="24148">
                  <c:v>3.5522441864009999</c:v>
                </c:pt>
                <c:pt idx="24149">
                  <c:v>3.5523564815520001</c:v>
                </c:pt>
                <c:pt idx="24150">
                  <c:v>3.5524389743799998</c:v>
                </c:pt>
                <c:pt idx="24151">
                  <c:v>3.552518129349</c:v>
                </c:pt>
                <c:pt idx="24152">
                  <c:v>3.5525989532470001</c:v>
                </c:pt>
                <c:pt idx="24153">
                  <c:v>3.552678585052</c:v>
                </c:pt>
                <c:pt idx="24154">
                  <c:v>3.5529687404630002</c:v>
                </c:pt>
                <c:pt idx="24155">
                  <c:v>3.5531241893769998</c:v>
                </c:pt>
                <c:pt idx="24156">
                  <c:v>3.5534331798549998</c:v>
                </c:pt>
                <c:pt idx="24157">
                  <c:v>3.5536892414090002</c:v>
                </c:pt>
                <c:pt idx="24158">
                  <c:v>3.5540001392359999</c:v>
                </c:pt>
                <c:pt idx="24159">
                  <c:v>3.5540764331819998</c:v>
                </c:pt>
                <c:pt idx="24160">
                  <c:v>3.5542435646060002</c:v>
                </c:pt>
                <c:pt idx="24161">
                  <c:v>3.5545520782470001</c:v>
                </c:pt>
                <c:pt idx="24162">
                  <c:v>3.5546698570249999</c:v>
                </c:pt>
                <c:pt idx="24163">
                  <c:v>3.5547132492069999</c:v>
                </c:pt>
                <c:pt idx="24164">
                  <c:v>3.554799079895</c:v>
                </c:pt>
                <c:pt idx="24165">
                  <c:v>3.5548861026759999</c:v>
                </c:pt>
                <c:pt idx="24166">
                  <c:v>3.5549626350399999</c:v>
                </c:pt>
                <c:pt idx="24167">
                  <c:v>3.5550987720489999</c:v>
                </c:pt>
                <c:pt idx="24168">
                  <c:v>3.5554358959200001</c:v>
                </c:pt>
                <c:pt idx="24169">
                  <c:v>3.5558571815489999</c:v>
                </c:pt>
                <c:pt idx="24170">
                  <c:v>3.5560557842249998</c:v>
                </c:pt>
                <c:pt idx="24171">
                  <c:v>3.5562591552730001</c:v>
                </c:pt>
                <c:pt idx="24172">
                  <c:v>3.5564239025119999</c:v>
                </c:pt>
                <c:pt idx="24173">
                  <c:v>3.5565564632419999</c:v>
                </c:pt>
                <c:pt idx="24174">
                  <c:v>3.5566313266749998</c:v>
                </c:pt>
                <c:pt idx="24175">
                  <c:v>3.5567150115969999</c:v>
                </c:pt>
                <c:pt idx="24176">
                  <c:v>3.556788921356</c:v>
                </c:pt>
                <c:pt idx="24177">
                  <c:v>3.556867599487</c:v>
                </c:pt>
                <c:pt idx="24178">
                  <c:v>3.5570805072780001</c:v>
                </c:pt>
                <c:pt idx="24179">
                  <c:v>3.557186603546</c:v>
                </c:pt>
                <c:pt idx="24180">
                  <c:v>3.5572924613949999</c:v>
                </c:pt>
                <c:pt idx="24181">
                  <c:v>3.557626008987</c:v>
                </c:pt>
                <c:pt idx="24182">
                  <c:v>3.5579926967620001</c:v>
                </c:pt>
                <c:pt idx="24183">
                  <c:v>3.558161497116</c:v>
                </c:pt>
                <c:pt idx="24184">
                  <c:v>3.5582876205440002</c:v>
                </c:pt>
                <c:pt idx="24185">
                  <c:v>3.558410644531</c:v>
                </c:pt>
                <c:pt idx="24186">
                  <c:v>3.5585260391240001</c:v>
                </c:pt>
                <c:pt idx="24187">
                  <c:v>3.5586340427400001</c:v>
                </c:pt>
                <c:pt idx="24188">
                  <c:v>3.5590462684630002</c:v>
                </c:pt>
                <c:pt idx="24189">
                  <c:v>3.5593798160549999</c:v>
                </c:pt>
                <c:pt idx="24190">
                  <c:v>3.559519529343</c:v>
                </c:pt>
                <c:pt idx="24191">
                  <c:v>3.5596199035640002</c:v>
                </c:pt>
                <c:pt idx="24192">
                  <c:v>3.5596618652340002</c:v>
                </c:pt>
                <c:pt idx="24193">
                  <c:v>3.5597403049469998</c:v>
                </c:pt>
                <c:pt idx="24194">
                  <c:v>3.5597774982449999</c:v>
                </c:pt>
                <c:pt idx="24195">
                  <c:v>3.559826612473</c:v>
                </c:pt>
                <c:pt idx="24196">
                  <c:v>3.55987906456</c:v>
                </c:pt>
                <c:pt idx="24197">
                  <c:v>3.5599288940429998</c:v>
                </c:pt>
                <c:pt idx="24198">
                  <c:v>3.5599637031559999</c:v>
                </c:pt>
                <c:pt idx="24199">
                  <c:v>3.5600190162660001</c:v>
                </c:pt>
                <c:pt idx="24200">
                  <c:v>3.5600681304930002</c:v>
                </c:pt>
                <c:pt idx="24201">
                  <c:v>3.5601215362550001</c:v>
                </c:pt>
                <c:pt idx="24202">
                  <c:v>3.5601763725279998</c:v>
                </c:pt>
                <c:pt idx="24203">
                  <c:v>3.5603711605070001</c:v>
                </c:pt>
                <c:pt idx="24204">
                  <c:v>3.5604479312900001</c:v>
                </c:pt>
                <c:pt idx="24205">
                  <c:v>3.5605316162110001</c:v>
                </c:pt>
                <c:pt idx="24206">
                  <c:v>3.5605797767639999</c:v>
                </c:pt>
                <c:pt idx="24207">
                  <c:v>3.5606267452239999</c:v>
                </c:pt>
                <c:pt idx="24208">
                  <c:v>3.5606751441959998</c:v>
                </c:pt>
                <c:pt idx="24209">
                  <c:v>3.5607197284700001</c:v>
                </c:pt>
                <c:pt idx="24210">
                  <c:v>3.5608057975770002</c:v>
                </c:pt>
                <c:pt idx="24211">
                  <c:v>3.560850381851</c:v>
                </c:pt>
                <c:pt idx="24212">
                  <c:v>3.5608932971949998</c:v>
                </c:pt>
                <c:pt idx="24213">
                  <c:v>3.5609738826749999</c:v>
                </c:pt>
                <c:pt idx="24214">
                  <c:v>3.5611093044280002</c:v>
                </c:pt>
                <c:pt idx="24215">
                  <c:v>3.5613796710969998</c:v>
                </c:pt>
                <c:pt idx="24216">
                  <c:v>3.561779737473</c:v>
                </c:pt>
                <c:pt idx="24217">
                  <c:v>3.5623207092290001</c:v>
                </c:pt>
                <c:pt idx="24218">
                  <c:v>3.562754392624</c:v>
                </c:pt>
                <c:pt idx="24219">
                  <c:v>3.5629715919490001</c:v>
                </c:pt>
                <c:pt idx="24220">
                  <c:v>3.5630764961239998</c:v>
                </c:pt>
                <c:pt idx="24221">
                  <c:v>3.563263893127</c:v>
                </c:pt>
                <c:pt idx="24222">
                  <c:v>3.5635001659390002</c:v>
                </c:pt>
                <c:pt idx="24223">
                  <c:v>3.5638082027440001</c:v>
                </c:pt>
                <c:pt idx="24224">
                  <c:v>3.5640385150910001</c:v>
                </c:pt>
                <c:pt idx="24225">
                  <c:v>3.564106225967</c:v>
                </c:pt>
                <c:pt idx="24226">
                  <c:v>3.564201831818</c:v>
                </c:pt>
                <c:pt idx="24227">
                  <c:v>3.5643451213840001</c:v>
                </c:pt>
                <c:pt idx="24228">
                  <c:v>3.564461708069</c:v>
                </c:pt>
                <c:pt idx="24229">
                  <c:v>3.5645990371699998</c:v>
                </c:pt>
                <c:pt idx="24230">
                  <c:v>3.5648758411410002</c:v>
                </c:pt>
                <c:pt idx="24231">
                  <c:v>3.5650551319120001</c:v>
                </c:pt>
                <c:pt idx="24232">
                  <c:v>3.5653972625730002</c:v>
                </c:pt>
                <c:pt idx="24233">
                  <c:v>3.5656483173370002</c:v>
                </c:pt>
                <c:pt idx="24234">
                  <c:v>3.565769672394</c:v>
                </c:pt>
                <c:pt idx="24235">
                  <c:v>3.5658555030820001</c:v>
                </c:pt>
                <c:pt idx="24236">
                  <c:v>3.5659711360930002</c:v>
                </c:pt>
                <c:pt idx="24237">
                  <c:v>3.566083431244</c:v>
                </c:pt>
                <c:pt idx="24238">
                  <c:v>3.5662317276</c:v>
                </c:pt>
                <c:pt idx="24239">
                  <c:v>3.5663802623750001</c:v>
                </c:pt>
                <c:pt idx="24240">
                  <c:v>3.566456794739</c:v>
                </c:pt>
                <c:pt idx="24241">
                  <c:v>3.5665373802190001</c:v>
                </c:pt>
                <c:pt idx="24242">
                  <c:v>3.566615343094</c:v>
                </c:pt>
                <c:pt idx="24243">
                  <c:v>3.5666949748989998</c:v>
                </c:pt>
                <c:pt idx="24244">
                  <c:v>3.5668163299560001</c:v>
                </c:pt>
                <c:pt idx="24245">
                  <c:v>3.5669286251069998</c:v>
                </c:pt>
                <c:pt idx="24246">
                  <c:v>3.5671186447140002</c:v>
                </c:pt>
                <c:pt idx="24247">
                  <c:v>3.5672385692600002</c:v>
                </c:pt>
                <c:pt idx="24248">
                  <c:v>3.5673255920410001</c:v>
                </c:pt>
                <c:pt idx="24249">
                  <c:v>3.5674345493319999</c:v>
                </c:pt>
                <c:pt idx="24250">
                  <c:v>3.5677208900449999</c:v>
                </c:pt>
                <c:pt idx="24251">
                  <c:v>3.5678334236150002</c:v>
                </c:pt>
                <c:pt idx="24252">
                  <c:v>3.568010807037</c:v>
                </c:pt>
                <c:pt idx="24253">
                  <c:v>3.5681076049799998</c:v>
                </c:pt>
                <c:pt idx="24254">
                  <c:v>3.5682971477510002</c:v>
                </c:pt>
                <c:pt idx="24255">
                  <c:v>3.5685749053959999</c:v>
                </c:pt>
                <c:pt idx="24256">
                  <c:v>3.5687420368190002</c:v>
                </c:pt>
                <c:pt idx="24257">
                  <c:v>3.5688412189480001</c:v>
                </c:pt>
                <c:pt idx="24258">
                  <c:v>3.5689840316770001</c:v>
                </c:pt>
                <c:pt idx="24259">
                  <c:v>3.569131851196</c:v>
                </c:pt>
                <c:pt idx="24260">
                  <c:v>3.5693814754490001</c:v>
                </c:pt>
                <c:pt idx="24261">
                  <c:v>3.56955575943</c:v>
                </c:pt>
                <c:pt idx="24262">
                  <c:v>3.569850444794</c:v>
                </c:pt>
                <c:pt idx="24263">
                  <c:v>3.5700609683989999</c:v>
                </c:pt>
                <c:pt idx="24264">
                  <c:v>3.5702435970309998</c:v>
                </c:pt>
                <c:pt idx="24265">
                  <c:v>3.5703656673430002</c:v>
                </c:pt>
                <c:pt idx="24266">
                  <c:v>3.570467710495</c:v>
                </c:pt>
                <c:pt idx="24267">
                  <c:v>3.570539474487</c:v>
                </c:pt>
                <c:pt idx="24268">
                  <c:v>3.5706608295439999</c:v>
                </c:pt>
                <c:pt idx="24269">
                  <c:v>3.5709671974180002</c:v>
                </c:pt>
                <c:pt idx="24270">
                  <c:v>3.5711452960969998</c:v>
                </c:pt>
                <c:pt idx="24271">
                  <c:v>3.5712206363679999</c:v>
                </c:pt>
                <c:pt idx="24272">
                  <c:v>3.5713095664979999</c:v>
                </c:pt>
                <c:pt idx="24273">
                  <c:v>3.5714032649990002</c:v>
                </c:pt>
                <c:pt idx="24274">
                  <c:v>3.5714507102969999</c:v>
                </c:pt>
                <c:pt idx="24275">
                  <c:v>3.571503639221</c:v>
                </c:pt>
                <c:pt idx="24276">
                  <c:v>3.5715563297270001</c:v>
                </c:pt>
                <c:pt idx="24277">
                  <c:v>3.5716145038599998</c:v>
                </c:pt>
                <c:pt idx="24278">
                  <c:v>3.5716695785520001</c:v>
                </c:pt>
                <c:pt idx="24279">
                  <c:v>3.5717272758480001</c:v>
                </c:pt>
                <c:pt idx="24280">
                  <c:v>3.5717835426329998</c:v>
                </c:pt>
                <c:pt idx="24281">
                  <c:v>3.5718369483950001</c:v>
                </c:pt>
                <c:pt idx="24282">
                  <c:v>3.571888923645</c:v>
                </c:pt>
                <c:pt idx="24283">
                  <c:v>3.5719914436339999</c:v>
                </c:pt>
                <c:pt idx="24284">
                  <c:v>3.5720810890200001</c:v>
                </c:pt>
                <c:pt idx="24285">
                  <c:v>3.5721614360810001</c:v>
                </c:pt>
                <c:pt idx="24286">
                  <c:v>3.5724720954900002</c:v>
                </c:pt>
                <c:pt idx="24287">
                  <c:v>3.572700023651</c:v>
                </c:pt>
                <c:pt idx="24288">
                  <c:v>3.5729575157169999</c:v>
                </c:pt>
                <c:pt idx="24289">
                  <c:v>3.573060750961</c:v>
                </c:pt>
                <c:pt idx="24290">
                  <c:v>3.5731678009030001</c:v>
                </c:pt>
                <c:pt idx="24291">
                  <c:v>3.5733065605159999</c:v>
                </c:pt>
                <c:pt idx="24292">
                  <c:v>3.5736405849459998</c:v>
                </c:pt>
                <c:pt idx="24293">
                  <c:v>3.57404255867</c:v>
                </c:pt>
                <c:pt idx="24294">
                  <c:v>3.574406862259</c:v>
                </c:pt>
                <c:pt idx="24295">
                  <c:v>3.5747613906860001</c:v>
                </c:pt>
                <c:pt idx="24296">
                  <c:v>3.5751214027399998</c:v>
                </c:pt>
                <c:pt idx="24297">
                  <c:v>3.5753276348109999</c:v>
                </c:pt>
                <c:pt idx="24298">
                  <c:v>3.5756235122679998</c:v>
                </c:pt>
                <c:pt idx="24299">
                  <c:v>3.5760529041289999</c:v>
                </c:pt>
                <c:pt idx="24300">
                  <c:v>3.5765447616579999</c:v>
                </c:pt>
                <c:pt idx="24301">
                  <c:v>3.5767564773560001</c:v>
                </c:pt>
                <c:pt idx="24302">
                  <c:v>3.5769476890559999</c:v>
                </c:pt>
                <c:pt idx="24303">
                  <c:v>3.5771806240080002</c:v>
                </c:pt>
                <c:pt idx="24304">
                  <c:v>3.577544212341</c:v>
                </c:pt>
                <c:pt idx="24305">
                  <c:v>3.577667951584</c:v>
                </c:pt>
                <c:pt idx="24306">
                  <c:v>3.5777447223659999</c:v>
                </c:pt>
                <c:pt idx="24307">
                  <c:v>3.5778191089629998</c:v>
                </c:pt>
                <c:pt idx="24308">
                  <c:v>3.5779528617860001</c:v>
                </c:pt>
                <c:pt idx="24309">
                  <c:v>3.5782475471500002</c:v>
                </c:pt>
                <c:pt idx="24310">
                  <c:v>3.5784146785740001</c:v>
                </c:pt>
                <c:pt idx="24311">
                  <c:v>3.5787067413329998</c:v>
                </c:pt>
                <c:pt idx="24312">
                  <c:v>3.578983068466</c:v>
                </c:pt>
                <c:pt idx="24313">
                  <c:v>3.5790593624109999</c:v>
                </c:pt>
                <c:pt idx="24314">
                  <c:v>3.5791528224950002</c:v>
                </c:pt>
                <c:pt idx="24315">
                  <c:v>3.579298973083</c:v>
                </c:pt>
                <c:pt idx="24316">
                  <c:v>3.579394578934</c:v>
                </c:pt>
                <c:pt idx="24317">
                  <c:v>3.5794849395749999</c:v>
                </c:pt>
                <c:pt idx="24318">
                  <c:v>3.579575777054</c:v>
                </c:pt>
                <c:pt idx="24319">
                  <c:v>3.579664707184</c:v>
                </c:pt>
                <c:pt idx="24320">
                  <c:v>3.5797388553620002</c:v>
                </c:pt>
                <c:pt idx="24321">
                  <c:v>3.580006599426</c:v>
                </c:pt>
                <c:pt idx="24322">
                  <c:v>3.5801997184749998</c:v>
                </c:pt>
                <c:pt idx="24323">
                  <c:v>3.5803103446960001</c:v>
                </c:pt>
                <c:pt idx="24324">
                  <c:v>3.5803916454319999</c:v>
                </c:pt>
                <c:pt idx="24325">
                  <c:v>3.580470561981</c:v>
                </c:pt>
                <c:pt idx="24326">
                  <c:v>3.580549001694</c:v>
                </c:pt>
                <c:pt idx="24327">
                  <c:v>3.5806312561040001</c:v>
                </c:pt>
                <c:pt idx="24328">
                  <c:v>3.5807137489319998</c:v>
                </c:pt>
                <c:pt idx="24329">
                  <c:v>3.5807886123660002</c:v>
                </c:pt>
                <c:pt idx="24330">
                  <c:v>3.5808582305910002</c:v>
                </c:pt>
                <c:pt idx="24331">
                  <c:v>3.5811707973479998</c:v>
                </c:pt>
                <c:pt idx="24332">
                  <c:v>3.581668615341</c:v>
                </c:pt>
                <c:pt idx="24333">
                  <c:v>3.5820159912110001</c:v>
                </c:pt>
                <c:pt idx="24334">
                  <c:v>3.5824193954469998</c:v>
                </c:pt>
                <c:pt idx="24335">
                  <c:v>3.582700967789</c:v>
                </c:pt>
                <c:pt idx="24336">
                  <c:v>3.5827751159669998</c:v>
                </c:pt>
                <c:pt idx="24337">
                  <c:v>3.5828514099120001</c:v>
                </c:pt>
                <c:pt idx="24338">
                  <c:v>3.582932949066</c:v>
                </c:pt>
                <c:pt idx="24339">
                  <c:v>3.582976579666</c:v>
                </c:pt>
                <c:pt idx="24340">
                  <c:v>3.583018064499</c:v>
                </c:pt>
                <c:pt idx="24341">
                  <c:v>3.5830574035640002</c:v>
                </c:pt>
                <c:pt idx="24342">
                  <c:v>3.5831353664400001</c:v>
                </c:pt>
                <c:pt idx="24343">
                  <c:v>3.5832033157350001</c:v>
                </c:pt>
                <c:pt idx="24344">
                  <c:v>3.5832703113559998</c:v>
                </c:pt>
                <c:pt idx="24345">
                  <c:v>3.5834178924560001</c:v>
                </c:pt>
                <c:pt idx="24346">
                  <c:v>3.583659887314</c:v>
                </c:pt>
                <c:pt idx="24347">
                  <c:v>3.583869218826</c:v>
                </c:pt>
                <c:pt idx="24348">
                  <c:v>3.58394241333</c:v>
                </c:pt>
                <c:pt idx="24349">
                  <c:v>3.5840034484859999</c:v>
                </c:pt>
                <c:pt idx="24350">
                  <c:v>3.5840492248540001</c:v>
                </c:pt>
                <c:pt idx="24351">
                  <c:v>3.58416223526</c:v>
                </c:pt>
                <c:pt idx="24352">
                  <c:v>3.584258317947</c:v>
                </c:pt>
                <c:pt idx="24353">
                  <c:v>3.584326028824</c:v>
                </c:pt>
                <c:pt idx="24354">
                  <c:v>3.584396123886</c:v>
                </c:pt>
                <c:pt idx="24355">
                  <c:v>3.584441423416</c:v>
                </c:pt>
                <c:pt idx="24356">
                  <c:v>3.5844902992250001</c:v>
                </c:pt>
                <c:pt idx="24357">
                  <c:v>3.5847990512850001</c:v>
                </c:pt>
                <c:pt idx="24358">
                  <c:v>3.5849785804750001</c:v>
                </c:pt>
                <c:pt idx="24359">
                  <c:v>3.5853157043460002</c:v>
                </c:pt>
                <c:pt idx="24360">
                  <c:v>3.585639238358</c:v>
                </c:pt>
                <c:pt idx="24361">
                  <c:v>3.5857915878300002</c:v>
                </c:pt>
                <c:pt idx="24362">
                  <c:v>3.585901021957</c:v>
                </c:pt>
                <c:pt idx="24363">
                  <c:v>3.5860068798069999</c:v>
                </c:pt>
                <c:pt idx="24364">
                  <c:v>3.5862936973570001</c:v>
                </c:pt>
                <c:pt idx="24365">
                  <c:v>3.586439847946</c:v>
                </c:pt>
                <c:pt idx="24366">
                  <c:v>3.5866265296940001</c:v>
                </c:pt>
                <c:pt idx="24367">
                  <c:v>3.5868124961849999</c:v>
                </c:pt>
                <c:pt idx="24368">
                  <c:v>3.5868840217589999</c:v>
                </c:pt>
                <c:pt idx="24369">
                  <c:v>3.5870757102969999</c:v>
                </c:pt>
                <c:pt idx="24370">
                  <c:v>3.5875308513639999</c:v>
                </c:pt>
                <c:pt idx="24371">
                  <c:v>3.5879366397860002</c:v>
                </c:pt>
                <c:pt idx="24372">
                  <c:v>3.5879874229430002</c:v>
                </c:pt>
                <c:pt idx="24373">
                  <c:v>3.5880393981930001</c:v>
                </c:pt>
                <c:pt idx="24374">
                  <c:v>3.5880942344669999</c:v>
                </c:pt>
                <c:pt idx="24375">
                  <c:v>3.5882005691529999</c:v>
                </c:pt>
                <c:pt idx="24376">
                  <c:v>3.5882942676540002</c:v>
                </c:pt>
                <c:pt idx="24377">
                  <c:v>3.5883853435519999</c:v>
                </c:pt>
                <c:pt idx="24378">
                  <c:v>3.5885291099550001</c:v>
                </c:pt>
                <c:pt idx="24379">
                  <c:v>3.5888330936430002</c:v>
                </c:pt>
                <c:pt idx="24380">
                  <c:v>3.5890426635739998</c:v>
                </c:pt>
                <c:pt idx="24381">
                  <c:v>3.5892128944400001</c:v>
                </c:pt>
                <c:pt idx="24382">
                  <c:v>3.5893862247469999</c:v>
                </c:pt>
                <c:pt idx="24383">
                  <c:v>3.5895326137539998</c:v>
                </c:pt>
                <c:pt idx="24384">
                  <c:v>3.5896320343019998</c:v>
                </c:pt>
                <c:pt idx="24385">
                  <c:v>3.5897121429440002</c:v>
                </c:pt>
                <c:pt idx="24386">
                  <c:v>3.5897934436800001</c:v>
                </c:pt>
                <c:pt idx="24387">
                  <c:v>3.5898473262790001</c:v>
                </c:pt>
                <c:pt idx="24388">
                  <c:v>3.5899038314820002</c:v>
                </c:pt>
                <c:pt idx="24389">
                  <c:v>3.5899820327760001</c:v>
                </c:pt>
                <c:pt idx="24390">
                  <c:v>3.5900571346280001</c:v>
                </c:pt>
                <c:pt idx="24391">
                  <c:v>3.590171575546</c:v>
                </c:pt>
                <c:pt idx="24392">
                  <c:v>3.5903775691990001</c:v>
                </c:pt>
                <c:pt idx="24393">
                  <c:v>3.5907745361329999</c:v>
                </c:pt>
                <c:pt idx="24394">
                  <c:v>3.590926408768</c:v>
                </c:pt>
                <c:pt idx="24395">
                  <c:v>3.5911099910740001</c:v>
                </c:pt>
                <c:pt idx="24396">
                  <c:v>3.5911955833440001</c:v>
                </c:pt>
                <c:pt idx="24397">
                  <c:v>3.5912857055659999</c:v>
                </c:pt>
                <c:pt idx="24398">
                  <c:v>3.5913767814640001</c:v>
                </c:pt>
                <c:pt idx="24399">
                  <c:v>3.591467142105</c:v>
                </c:pt>
                <c:pt idx="24400">
                  <c:v>3.5915119647979998</c:v>
                </c:pt>
                <c:pt idx="24401">
                  <c:v>3.5915982723240001</c:v>
                </c:pt>
                <c:pt idx="24402">
                  <c:v>3.5916740894319998</c:v>
                </c:pt>
                <c:pt idx="24403">
                  <c:v>3.591746330261</c:v>
                </c:pt>
                <c:pt idx="24404">
                  <c:v>3.5918867588040002</c:v>
                </c:pt>
                <c:pt idx="24405">
                  <c:v>3.592100381851</c:v>
                </c:pt>
                <c:pt idx="24406">
                  <c:v>3.5923435688019998</c:v>
                </c:pt>
                <c:pt idx="24407">
                  <c:v>3.5925915241239998</c:v>
                </c:pt>
                <c:pt idx="24408">
                  <c:v>3.5927150249480002</c:v>
                </c:pt>
                <c:pt idx="24409">
                  <c:v>3.5928993225100001</c:v>
                </c:pt>
                <c:pt idx="24410">
                  <c:v>3.5930254459380002</c:v>
                </c:pt>
                <c:pt idx="24411">
                  <c:v>3.593110084534</c:v>
                </c:pt>
                <c:pt idx="24412">
                  <c:v>3.5931839942930002</c:v>
                </c:pt>
                <c:pt idx="24413">
                  <c:v>3.5932734012599998</c:v>
                </c:pt>
                <c:pt idx="24414">
                  <c:v>3.5933825969700002</c:v>
                </c:pt>
                <c:pt idx="24415">
                  <c:v>3.5934646129610002</c:v>
                </c:pt>
                <c:pt idx="24416">
                  <c:v>3.5935051441189998</c:v>
                </c:pt>
                <c:pt idx="24417">
                  <c:v>3.593552827835</c:v>
                </c:pt>
                <c:pt idx="24418">
                  <c:v>3.5936377048489998</c:v>
                </c:pt>
                <c:pt idx="24419">
                  <c:v>3.593723773956</c:v>
                </c:pt>
                <c:pt idx="24420">
                  <c:v>3.5937666893009999</c:v>
                </c:pt>
                <c:pt idx="24421">
                  <c:v>3.5938482284550002</c:v>
                </c:pt>
                <c:pt idx="24422">
                  <c:v>3.5940103530880001</c:v>
                </c:pt>
                <c:pt idx="24423">
                  <c:v>3.594456195831</c:v>
                </c:pt>
                <c:pt idx="24424">
                  <c:v>3.5947322845460001</c:v>
                </c:pt>
                <c:pt idx="24425">
                  <c:v>3.594955205917</c:v>
                </c:pt>
                <c:pt idx="24426">
                  <c:v>3.5953040122990001</c:v>
                </c:pt>
                <c:pt idx="24427">
                  <c:v>3.5954792499539998</c:v>
                </c:pt>
                <c:pt idx="24428">
                  <c:v>3.5956323146820002</c:v>
                </c:pt>
                <c:pt idx="24429">
                  <c:v>3.595783233643</c:v>
                </c:pt>
                <c:pt idx="24430">
                  <c:v>3.5958945751189999</c:v>
                </c:pt>
                <c:pt idx="24431">
                  <c:v>3.5959959030149999</c:v>
                </c:pt>
                <c:pt idx="24432">
                  <c:v>3.5962555408479999</c:v>
                </c:pt>
                <c:pt idx="24433">
                  <c:v>3.596379756927</c:v>
                </c:pt>
                <c:pt idx="24434">
                  <c:v>3.5966145992279999</c:v>
                </c:pt>
                <c:pt idx="24435">
                  <c:v>3.5968706607819998</c:v>
                </c:pt>
                <c:pt idx="24436">
                  <c:v>3.5970909595489999</c:v>
                </c:pt>
                <c:pt idx="24437">
                  <c:v>3.5972232818599998</c:v>
                </c:pt>
                <c:pt idx="24438">
                  <c:v>3.5974304676059998</c:v>
                </c:pt>
                <c:pt idx="24439">
                  <c:v>3.5976285934450001</c:v>
                </c:pt>
                <c:pt idx="24440">
                  <c:v>3.5977613925930001</c:v>
                </c:pt>
                <c:pt idx="24441">
                  <c:v>3.597893238068</c:v>
                </c:pt>
                <c:pt idx="24442">
                  <c:v>3.5979762077330002</c:v>
                </c:pt>
                <c:pt idx="24443">
                  <c:v>3.5980811119079998</c:v>
                </c:pt>
                <c:pt idx="24444">
                  <c:v>3.5983128547669998</c:v>
                </c:pt>
                <c:pt idx="24445">
                  <c:v>3.5983946323390001</c:v>
                </c:pt>
                <c:pt idx="24446">
                  <c:v>3.598482847214</c:v>
                </c:pt>
                <c:pt idx="24447">
                  <c:v>3.5985794067380001</c:v>
                </c:pt>
                <c:pt idx="24448">
                  <c:v>3.5986757278439998</c:v>
                </c:pt>
                <c:pt idx="24449">
                  <c:v>3.5987691879270001</c:v>
                </c:pt>
                <c:pt idx="24450">
                  <c:v>3.598868370056</c:v>
                </c:pt>
                <c:pt idx="24451">
                  <c:v>3.5989186763759999</c:v>
                </c:pt>
                <c:pt idx="24452">
                  <c:v>3.598971366882</c:v>
                </c:pt>
                <c:pt idx="24453">
                  <c:v>3.5990228652949998</c:v>
                </c:pt>
                <c:pt idx="24454">
                  <c:v>3.5991146564480001</c:v>
                </c:pt>
                <c:pt idx="24455">
                  <c:v>3.5992064476009999</c:v>
                </c:pt>
                <c:pt idx="24456">
                  <c:v>3.599293708801</c:v>
                </c:pt>
                <c:pt idx="24457">
                  <c:v>3.599380970001</c:v>
                </c:pt>
                <c:pt idx="24458">
                  <c:v>3.5994637012480002</c:v>
                </c:pt>
                <c:pt idx="24459">
                  <c:v>3.599548578262</c:v>
                </c:pt>
                <c:pt idx="24460">
                  <c:v>3.5996785163879998</c:v>
                </c:pt>
                <c:pt idx="24461">
                  <c:v>3.599764585495</c:v>
                </c:pt>
                <c:pt idx="24462">
                  <c:v>3.6000022888180001</c:v>
                </c:pt>
                <c:pt idx="24463">
                  <c:v>3.6003096103669998</c:v>
                </c:pt>
                <c:pt idx="24464">
                  <c:v>3.6007869243620001</c:v>
                </c:pt>
                <c:pt idx="24465">
                  <c:v>3.6011748313899998</c:v>
                </c:pt>
                <c:pt idx="24466">
                  <c:v>3.6012470722200001</c:v>
                </c:pt>
                <c:pt idx="24467">
                  <c:v>3.6013364791870002</c:v>
                </c:pt>
                <c:pt idx="24468">
                  <c:v>3.6013956069950002</c:v>
                </c:pt>
                <c:pt idx="24469">
                  <c:v>3.6014704704280001</c:v>
                </c:pt>
                <c:pt idx="24470">
                  <c:v>3.601574897766</c:v>
                </c:pt>
                <c:pt idx="24471">
                  <c:v>3.6016385555269999</c:v>
                </c:pt>
                <c:pt idx="24472">
                  <c:v>3.6016993522640002</c:v>
                </c:pt>
                <c:pt idx="24473">
                  <c:v>3.601777076721</c:v>
                </c:pt>
                <c:pt idx="24474">
                  <c:v>3.6018404960630002</c:v>
                </c:pt>
                <c:pt idx="24475">
                  <c:v>3.6019608974459998</c:v>
                </c:pt>
                <c:pt idx="24476">
                  <c:v>3.6021423339840002</c:v>
                </c:pt>
                <c:pt idx="24477">
                  <c:v>3.6022720336909999</c:v>
                </c:pt>
                <c:pt idx="24478">
                  <c:v>3.6023137569429999</c:v>
                </c:pt>
                <c:pt idx="24479">
                  <c:v>3.6023590564729999</c:v>
                </c:pt>
                <c:pt idx="24480">
                  <c:v>3.6024444103239999</c:v>
                </c:pt>
                <c:pt idx="24481">
                  <c:v>3.602549314499</c:v>
                </c:pt>
                <c:pt idx="24482">
                  <c:v>3.602697610855</c:v>
                </c:pt>
                <c:pt idx="24483">
                  <c:v>3.602797269821</c:v>
                </c:pt>
                <c:pt idx="24484">
                  <c:v>3.6031115055080001</c:v>
                </c:pt>
                <c:pt idx="24485">
                  <c:v>3.6034190654749998</c:v>
                </c:pt>
                <c:pt idx="24486">
                  <c:v>3.6037094593050001</c:v>
                </c:pt>
                <c:pt idx="24487">
                  <c:v>3.6040081977840002</c:v>
                </c:pt>
                <c:pt idx="24488">
                  <c:v>3.604209661484</c:v>
                </c:pt>
                <c:pt idx="24489">
                  <c:v>3.6043250560760001</c:v>
                </c:pt>
                <c:pt idx="24490">
                  <c:v>3.6045129299159999</c:v>
                </c:pt>
                <c:pt idx="24491">
                  <c:v>3.6045989990230001</c:v>
                </c:pt>
                <c:pt idx="24492">
                  <c:v>3.6046862602230001</c:v>
                </c:pt>
                <c:pt idx="24493">
                  <c:v>3.6047720909119998</c:v>
                </c:pt>
                <c:pt idx="24494">
                  <c:v>3.6048572063450002</c:v>
                </c:pt>
                <c:pt idx="24495">
                  <c:v>3.6050369739530002</c:v>
                </c:pt>
                <c:pt idx="24496">
                  <c:v>3.6052341461180002</c:v>
                </c:pt>
                <c:pt idx="24497">
                  <c:v>3.6054105758669999</c:v>
                </c:pt>
                <c:pt idx="24498">
                  <c:v>3.60551571846</c:v>
                </c:pt>
                <c:pt idx="24499">
                  <c:v>3.6056809425349998</c:v>
                </c:pt>
                <c:pt idx="24500">
                  <c:v>3.605815887451</c:v>
                </c:pt>
                <c:pt idx="24501">
                  <c:v>3.6058635711670002</c:v>
                </c:pt>
                <c:pt idx="24502">
                  <c:v>3.6059634685519999</c:v>
                </c:pt>
                <c:pt idx="24503">
                  <c:v>3.6060571670530002</c:v>
                </c:pt>
                <c:pt idx="24504">
                  <c:v>3.6061298847200001</c:v>
                </c:pt>
                <c:pt idx="24505">
                  <c:v>3.6062636375429999</c:v>
                </c:pt>
                <c:pt idx="24506">
                  <c:v>3.6064288616179998</c:v>
                </c:pt>
                <c:pt idx="24507">
                  <c:v>3.6065485477450001</c:v>
                </c:pt>
                <c:pt idx="24508">
                  <c:v>3.6069769859309999</c:v>
                </c:pt>
                <c:pt idx="24509">
                  <c:v>3.6072165966030001</c:v>
                </c:pt>
                <c:pt idx="24510">
                  <c:v>3.6075081825259998</c:v>
                </c:pt>
                <c:pt idx="24511">
                  <c:v>3.6077036857599998</c:v>
                </c:pt>
                <c:pt idx="24512">
                  <c:v>3.6078364849089999</c:v>
                </c:pt>
                <c:pt idx="24513">
                  <c:v>3.607927560806</c:v>
                </c:pt>
                <c:pt idx="24514">
                  <c:v>3.6080622673030001</c:v>
                </c:pt>
                <c:pt idx="24515">
                  <c:v>3.6081492900850001</c:v>
                </c:pt>
                <c:pt idx="24516">
                  <c:v>3.6082794666289999</c:v>
                </c:pt>
                <c:pt idx="24517">
                  <c:v>3.6083571910860002</c:v>
                </c:pt>
                <c:pt idx="24518">
                  <c:v>3.608436584473</c:v>
                </c:pt>
                <c:pt idx="24519">
                  <c:v>3.6085472106930001</c:v>
                </c:pt>
                <c:pt idx="24520">
                  <c:v>3.6087107658390001</c:v>
                </c:pt>
                <c:pt idx="24521">
                  <c:v>3.6089277267459998</c:v>
                </c:pt>
                <c:pt idx="24522">
                  <c:v>3.6089823245999999</c:v>
                </c:pt>
                <c:pt idx="24523">
                  <c:v>3.6090571880339999</c:v>
                </c:pt>
                <c:pt idx="24524">
                  <c:v>3.609132528305</c:v>
                </c:pt>
                <c:pt idx="24525">
                  <c:v>3.609357595444</c:v>
                </c:pt>
                <c:pt idx="24526">
                  <c:v>3.6094443798069999</c:v>
                </c:pt>
                <c:pt idx="24527">
                  <c:v>3.6095261573789998</c:v>
                </c:pt>
                <c:pt idx="24528">
                  <c:v>3.609645366669</c:v>
                </c:pt>
                <c:pt idx="24529">
                  <c:v>3.6097285747529999</c:v>
                </c:pt>
                <c:pt idx="24530">
                  <c:v>3.6098449230190002</c:v>
                </c:pt>
                <c:pt idx="24531">
                  <c:v>3.6099584102629998</c:v>
                </c:pt>
                <c:pt idx="24532">
                  <c:v>3.6100866794590001</c:v>
                </c:pt>
                <c:pt idx="24533">
                  <c:v>3.6103589534760001</c:v>
                </c:pt>
                <c:pt idx="24534">
                  <c:v>3.6105077266690002</c:v>
                </c:pt>
                <c:pt idx="24535">
                  <c:v>3.6106052398680002</c:v>
                </c:pt>
                <c:pt idx="24536">
                  <c:v>3.6106762886050001</c:v>
                </c:pt>
                <c:pt idx="24537">
                  <c:v>3.610763072968</c:v>
                </c:pt>
                <c:pt idx="24538">
                  <c:v>3.6108615398409998</c:v>
                </c:pt>
                <c:pt idx="24539">
                  <c:v>3.610911369324</c:v>
                </c:pt>
                <c:pt idx="24540">
                  <c:v>3.6110162734990001</c:v>
                </c:pt>
                <c:pt idx="24541">
                  <c:v>3.6110916137700002</c:v>
                </c:pt>
                <c:pt idx="24542">
                  <c:v>3.6111679077150001</c:v>
                </c:pt>
                <c:pt idx="24543">
                  <c:v>3.61124253273</c:v>
                </c:pt>
                <c:pt idx="24544">
                  <c:v>3.6113450527189999</c:v>
                </c:pt>
                <c:pt idx="24545">
                  <c:v>3.6114556789400001</c:v>
                </c:pt>
                <c:pt idx="24546">
                  <c:v>3.6115069389340002</c:v>
                </c:pt>
                <c:pt idx="24547">
                  <c:v>3.61159491539</c:v>
                </c:pt>
                <c:pt idx="24548">
                  <c:v>3.611676931381</c:v>
                </c:pt>
                <c:pt idx="24549">
                  <c:v>3.6120331287380001</c:v>
                </c:pt>
                <c:pt idx="24550">
                  <c:v>3.6121561527249999</c:v>
                </c:pt>
                <c:pt idx="24551">
                  <c:v>3.6122474670410001</c:v>
                </c:pt>
                <c:pt idx="24552">
                  <c:v>3.6123788356780002</c:v>
                </c:pt>
                <c:pt idx="24553">
                  <c:v>3.6124665737149999</c:v>
                </c:pt>
                <c:pt idx="24554">
                  <c:v>3.612559080124</c:v>
                </c:pt>
                <c:pt idx="24555">
                  <c:v>3.6126508712769998</c:v>
                </c:pt>
                <c:pt idx="24556">
                  <c:v>3.612740755081</c:v>
                </c:pt>
                <c:pt idx="24557">
                  <c:v>3.6128745079039999</c:v>
                </c:pt>
                <c:pt idx="24558">
                  <c:v>3.612963676453</c:v>
                </c:pt>
                <c:pt idx="24559">
                  <c:v>3.6131289005279998</c:v>
                </c:pt>
                <c:pt idx="24560">
                  <c:v>3.6132450103760001</c:v>
                </c:pt>
                <c:pt idx="24561">
                  <c:v>3.6134157180790001</c:v>
                </c:pt>
                <c:pt idx="24562">
                  <c:v>3.6137244701390001</c:v>
                </c:pt>
                <c:pt idx="24563">
                  <c:v>3.6138298511509999</c:v>
                </c:pt>
                <c:pt idx="24564">
                  <c:v>3.613966703415</c:v>
                </c:pt>
                <c:pt idx="24565">
                  <c:v>3.6140751838680001</c:v>
                </c:pt>
                <c:pt idx="24566">
                  <c:v>3.6142425537110001</c:v>
                </c:pt>
                <c:pt idx="24567">
                  <c:v>3.6145083904269999</c:v>
                </c:pt>
                <c:pt idx="24568">
                  <c:v>3.614775896072</c:v>
                </c:pt>
                <c:pt idx="24569">
                  <c:v>3.614863157272</c:v>
                </c:pt>
                <c:pt idx="24570">
                  <c:v>3.6149485111240001</c:v>
                </c:pt>
                <c:pt idx="24571">
                  <c:v>3.6150245666499998</c:v>
                </c:pt>
                <c:pt idx="24572">
                  <c:v>3.6153502464290002</c:v>
                </c:pt>
                <c:pt idx="24573">
                  <c:v>3.6156401634219999</c:v>
                </c:pt>
                <c:pt idx="24574">
                  <c:v>3.61594414711</c:v>
                </c:pt>
                <c:pt idx="24575">
                  <c:v>3.6161682605740002</c:v>
                </c:pt>
                <c:pt idx="24576">
                  <c:v>3.6163003444670001</c:v>
                </c:pt>
                <c:pt idx="24577">
                  <c:v>3.6164598464969999</c:v>
                </c:pt>
                <c:pt idx="24578">
                  <c:v>3.6165881156920001</c:v>
                </c:pt>
                <c:pt idx="24579">
                  <c:v>3.6166884899139999</c:v>
                </c:pt>
                <c:pt idx="24580">
                  <c:v>3.6167926788329998</c:v>
                </c:pt>
                <c:pt idx="24581">
                  <c:v>3.6170487403870002</c:v>
                </c:pt>
                <c:pt idx="24582">
                  <c:v>3.617129802704</c:v>
                </c:pt>
                <c:pt idx="24583">
                  <c:v>3.6172165870669999</c:v>
                </c:pt>
                <c:pt idx="24584">
                  <c:v>3.6173107624049998</c:v>
                </c:pt>
                <c:pt idx="24585">
                  <c:v>3.617506742477</c:v>
                </c:pt>
                <c:pt idx="24586">
                  <c:v>3.6177239418029998</c:v>
                </c:pt>
                <c:pt idx="24587">
                  <c:v>3.6180684566500001</c:v>
                </c:pt>
                <c:pt idx="24588">
                  <c:v>3.618192195892</c:v>
                </c:pt>
                <c:pt idx="24589">
                  <c:v>3.6185433864590002</c:v>
                </c:pt>
                <c:pt idx="24590">
                  <c:v>3.618701219559</c:v>
                </c:pt>
                <c:pt idx="24591">
                  <c:v>3.6188547611240001</c:v>
                </c:pt>
                <c:pt idx="24592">
                  <c:v>3.6189982891080001</c:v>
                </c:pt>
                <c:pt idx="24593">
                  <c:v>3.6193509101869998</c:v>
                </c:pt>
                <c:pt idx="24594">
                  <c:v>3.619582176208</c:v>
                </c:pt>
                <c:pt idx="24595">
                  <c:v>3.6199226379390002</c:v>
                </c:pt>
                <c:pt idx="24596">
                  <c:v>3.6200644969939999</c:v>
                </c:pt>
                <c:pt idx="24597">
                  <c:v>3.6201932430269999</c:v>
                </c:pt>
                <c:pt idx="24598">
                  <c:v>3.620277643204</c:v>
                </c:pt>
                <c:pt idx="24599">
                  <c:v>3.6204140186310001</c:v>
                </c:pt>
                <c:pt idx="24600">
                  <c:v>3.620790243149</c:v>
                </c:pt>
                <c:pt idx="24601">
                  <c:v>3.6209566593170002</c:v>
                </c:pt>
                <c:pt idx="24602">
                  <c:v>3.6211032867430002</c:v>
                </c:pt>
                <c:pt idx="24603">
                  <c:v>3.6212463378909998</c:v>
                </c:pt>
                <c:pt idx="24604">
                  <c:v>3.6214613914489999</c:v>
                </c:pt>
                <c:pt idx="24605">
                  <c:v>3.6217298507689999</c:v>
                </c:pt>
                <c:pt idx="24606">
                  <c:v>3.6218700408940001</c:v>
                </c:pt>
                <c:pt idx="24607">
                  <c:v>3.6221966743470002</c:v>
                </c:pt>
                <c:pt idx="24608">
                  <c:v>3.6223263740539999</c:v>
                </c:pt>
                <c:pt idx="24609">
                  <c:v>3.6224007606509998</c:v>
                </c:pt>
                <c:pt idx="24610">
                  <c:v>3.6224935054779999</c:v>
                </c:pt>
                <c:pt idx="24611">
                  <c:v>3.6226272583010002</c:v>
                </c:pt>
                <c:pt idx="24612">
                  <c:v>3.622923135757</c:v>
                </c:pt>
                <c:pt idx="24613">
                  <c:v>3.6231870651250002</c:v>
                </c:pt>
                <c:pt idx="24614">
                  <c:v>3.623507261276</c:v>
                </c:pt>
                <c:pt idx="24615">
                  <c:v>3.6238267421720001</c:v>
                </c:pt>
                <c:pt idx="24616">
                  <c:v>3.624173164368</c:v>
                </c:pt>
                <c:pt idx="24617">
                  <c:v>3.6245021820069998</c:v>
                </c:pt>
                <c:pt idx="24618">
                  <c:v>3.6248199939729999</c:v>
                </c:pt>
                <c:pt idx="24619">
                  <c:v>3.6251478195189999</c:v>
                </c:pt>
                <c:pt idx="24620">
                  <c:v>3.6253359317779998</c:v>
                </c:pt>
                <c:pt idx="24621">
                  <c:v>3.6254193782809998</c:v>
                </c:pt>
                <c:pt idx="24622">
                  <c:v>3.6255497932430001</c:v>
                </c:pt>
                <c:pt idx="24623">
                  <c:v>3.625634670258</c:v>
                </c:pt>
                <c:pt idx="24624">
                  <c:v>3.6258022785190001</c:v>
                </c:pt>
                <c:pt idx="24625">
                  <c:v>3.6258850097659998</c:v>
                </c:pt>
                <c:pt idx="24626">
                  <c:v>3.6260418891909998</c:v>
                </c:pt>
                <c:pt idx="24627">
                  <c:v>3.6262238025669999</c:v>
                </c:pt>
                <c:pt idx="24628">
                  <c:v>3.6265177726750002</c:v>
                </c:pt>
                <c:pt idx="24629">
                  <c:v>3.6269001960749998</c:v>
                </c:pt>
                <c:pt idx="24630">
                  <c:v>3.6274509429930002</c:v>
                </c:pt>
                <c:pt idx="24631">
                  <c:v>3.6279673576349998</c:v>
                </c:pt>
                <c:pt idx="24632">
                  <c:v>3.628226041794</c:v>
                </c:pt>
                <c:pt idx="24633">
                  <c:v>3.6283349990840001</c:v>
                </c:pt>
                <c:pt idx="24634">
                  <c:v>3.6284804344179999</c:v>
                </c:pt>
                <c:pt idx="24635">
                  <c:v>3.6285741329190002</c:v>
                </c:pt>
                <c:pt idx="24636">
                  <c:v>3.6286101341250001</c:v>
                </c:pt>
                <c:pt idx="24637">
                  <c:v>3.6286666393279998</c:v>
                </c:pt>
                <c:pt idx="24638">
                  <c:v>3.6287043094640001</c:v>
                </c:pt>
                <c:pt idx="24639">
                  <c:v>3.6288020610810001</c:v>
                </c:pt>
                <c:pt idx="24640">
                  <c:v>3.6288840770720001</c:v>
                </c:pt>
                <c:pt idx="24641">
                  <c:v>3.628942728043</c:v>
                </c:pt>
                <c:pt idx="24642">
                  <c:v>3.6290240287779998</c:v>
                </c:pt>
                <c:pt idx="24643">
                  <c:v>3.6290812492370002</c:v>
                </c:pt>
                <c:pt idx="24644">
                  <c:v>3.6291759014129998</c:v>
                </c:pt>
                <c:pt idx="24645">
                  <c:v>3.6292378902440001</c:v>
                </c:pt>
                <c:pt idx="24646">
                  <c:v>3.6293101310729998</c:v>
                </c:pt>
                <c:pt idx="24647">
                  <c:v>3.6294727325439999</c:v>
                </c:pt>
                <c:pt idx="24648">
                  <c:v>3.6296041011810001</c:v>
                </c:pt>
                <c:pt idx="24649">
                  <c:v>3.6299345493319999</c:v>
                </c:pt>
                <c:pt idx="24650">
                  <c:v>3.630289316177</c:v>
                </c:pt>
                <c:pt idx="24651">
                  <c:v>3.630433797836</c:v>
                </c:pt>
                <c:pt idx="24652">
                  <c:v>3.630577087402</c:v>
                </c:pt>
                <c:pt idx="24653">
                  <c:v>3.6307005882259999</c:v>
                </c:pt>
                <c:pt idx="24654">
                  <c:v>3.6308164596560002</c:v>
                </c:pt>
                <c:pt idx="24655">
                  <c:v>3.630916833878</c:v>
                </c:pt>
                <c:pt idx="24656">
                  <c:v>3.6310126781459999</c:v>
                </c:pt>
                <c:pt idx="24657">
                  <c:v>3.6310579776759999</c:v>
                </c:pt>
                <c:pt idx="24658">
                  <c:v>3.6310989856720002</c:v>
                </c:pt>
                <c:pt idx="24659">
                  <c:v>3.631183862686</c:v>
                </c:pt>
                <c:pt idx="24660">
                  <c:v>3.6312630176540002</c:v>
                </c:pt>
                <c:pt idx="24661">
                  <c:v>3.6313290596010002</c:v>
                </c:pt>
                <c:pt idx="24662">
                  <c:v>3.631618022919</c:v>
                </c:pt>
                <c:pt idx="24663">
                  <c:v>3.631796121597</c:v>
                </c:pt>
                <c:pt idx="24664">
                  <c:v>3.631996393204</c:v>
                </c:pt>
                <c:pt idx="24665">
                  <c:v>3.6321816444400001</c:v>
                </c:pt>
                <c:pt idx="24666">
                  <c:v>3.632343530655</c:v>
                </c:pt>
                <c:pt idx="24667">
                  <c:v>3.632531642914</c:v>
                </c:pt>
                <c:pt idx="24668">
                  <c:v>3.6327722072599999</c:v>
                </c:pt>
                <c:pt idx="24669">
                  <c:v>3.632969379425</c:v>
                </c:pt>
                <c:pt idx="24670">
                  <c:v>3.6330595016479998</c:v>
                </c:pt>
                <c:pt idx="24671">
                  <c:v>3.6331484317779998</c:v>
                </c:pt>
                <c:pt idx="24672">
                  <c:v>3.63325881958</c:v>
                </c:pt>
                <c:pt idx="24673">
                  <c:v>3.633353233337</c:v>
                </c:pt>
                <c:pt idx="24674">
                  <c:v>3.6334273815159999</c:v>
                </c:pt>
                <c:pt idx="24675">
                  <c:v>3.6335115432739999</c:v>
                </c:pt>
                <c:pt idx="24676">
                  <c:v>3.6335647106170001</c:v>
                </c:pt>
                <c:pt idx="24677">
                  <c:v>3.6336448192600002</c:v>
                </c:pt>
                <c:pt idx="24678">
                  <c:v>3.6337549686430002</c:v>
                </c:pt>
                <c:pt idx="24679">
                  <c:v>3.6338720321659999</c:v>
                </c:pt>
                <c:pt idx="24680">
                  <c:v>3.6339359283450001</c:v>
                </c:pt>
                <c:pt idx="24681">
                  <c:v>3.6342751979829999</c:v>
                </c:pt>
                <c:pt idx="24682">
                  <c:v>3.634448289871</c:v>
                </c:pt>
                <c:pt idx="24683">
                  <c:v>3.6345438957209999</c:v>
                </c:pt>
                <c:pt idx="24684">
                  <c:v>3.6347196102139998</c:v>
                </c:pt>
                <c:pt idx="24685">
                  <c:v>3.6348156929019999</c:v>
                </c:pt>
                <c:pt idx="24686">
                  <c:v>3.6349227428440001</c:v>
                </c:pt>
                <c:pt idx="24687">
                  <c:v>3.6349735260010001</c:v>
                </c:pt>
                <c:pt idx="24688">
                  <c:v>3.6350317001339998</c:v>
                </c:pt>
                <c:pt idx="24689">
                  <c:v>3.6350839138030002</c:v>
                </c:pt>
                <c:pt idx="24690">
                  <c:v>3.6351437568659999</c:v>
                </c:pt>
                <c:pt idx="24691">
                  <c:v>3.635200023651</c:v>
                </c:pt>
                <c:pt idx="24692">
                  <c:v>3.6352570056919999</c:v>
                </c:pt>
                <c:pt idx="24693">
                  <c:v>3.6353111267089999</c:v>
                </c:pt>
                <c:pt idx="24694">
                  <c:v>3.635358572006</c:v>
                </c:pt>
                <c:pt idx="24695">
                  <c:v>3.635407447815</c:v>
                </c:pt>
                <c:pt idx="24696">
                  <c:v>3.635503530502</c:v>
                </c:pt>
                <c:pt idx="24697">
                  <c:v>3.635599374771</c:v>
                </c:pt>
                <c:pt idx="24698">
                  <c:v>3.6356894969939999</c:v>
                </c:pt>
                <c:pt idx="24699">
                  <c:v>3.63583111763</c:v>
                </c:pt>
                <c:pt idx="24700">
                  <c:v>3.6359844207759999</c:v>
                </c:pt>
                <c:pt idx="24701">
                  <c:v>3.6364459991459999</c:v>
                </c:pt>
                <c:pt idx="24702">
                  <c:v>3.6366167068480002</c:v>
                </c:pt>
                <c:pt idx="24703">
                  <c:v>3.636790513992</c:v>
                </c:pt>
                <c:pt idx="24704">
                  <c:v>3.6369011402129998</c:v>
                </c:pt>
                <c:pt idx="24705">
                  <c:v>3.6370630264280002</c:v>
                </c:pt>
                <c:pt idx="24706">
                  <c:v>3.6371610164639998</c:v>
                </c:pt>
                <c:pt idx="24707">
                  <c:v>3.637220859528</c:v>
                </c:pt>
                <c:pt idx="24708">
                  <c:v>3.6374185085300001</c:v>
                </c:pt>
                <c:pt idx="24709">
                  <c:v>3.637547016144</c:v>
                </c:pt>
                <c:pt idx="24710">
                  <c:v>3.6376042366029999</c:v>
                </c:pt>
                <c:pt idx="24711">
                  <c:v>3.6378355026250002</c:v>
                </c:pt>
                <c:pt idx="24712">
                  <c:v>3.638082504272</c:v>
                </c:pt>
                <c:pt idx="24713">
                  <c:v>3.6381578445430001</c:v>
                </c:pt>
                <c:pt idx="24714">
                  <c:v>3.6384394168849998</c:v>
                </c:pt>
                <c:pt idx="24715">
                  <c:v>3.638633489609</c:v>
                </c:pt>
                <c:pt idx="24716">
                  <c:v>3.6387190818790001</c:v>
                </c:pt>
                <c:pt idx="24717">
                  <c:v>3.638837337494</c:v>
                </c:pt>
                <c:pt idx="24718">
                  <c:v>3.6389553546909998</c:v>
                </c:pt>
                <c:pt idx="24719">
                  <c:v>3.6390392780299998</c:v>
                </c:pt>
                <c:pt idx="24720">
                  <c:v>3.6393361091609999</c:v>
                </c:pt>
                <c:pt idx="24721">
                  <c:v>3.6396598815919998</c:v>
                </c:pt>
                <c:pt idx="24722">
                  <c:v>3.639845848083</c:v>
                </c:pt>
                <c:pt idx="24723">
                  <c:v>3.6401617527010002</c:v>
                </c:pt>
                <c:pt idx="24724">
                  <c:v>3.6403031349180002</c:v>
                </c:pt>
                <c:pt idx="24725">
                  <c:v>3.6403906345369998</c:v>
                </c:pt>
                <c:pt idx="24726">
                  <c:v>3.640515089035</c:v>
                </c:pt>
                <c:pt idx="24727">
                  <c:v>3.640700101852</c:v>
                </c:pt>
                <c:pt idx="24728">
                  <c:v>3.6410307884219999</c:v>
                </c:pt>
                <c:pt idx="24729">
                  <c:v>3.641130447388</c:v>
                </c:pt>
                <c:pt idx="24730">
                  <c:v>3.641184806824</c:v>
                </c:pt>
                <c:pt idx="24731">
                  <c:v>3.6412382125849998</c:v>
                </c:pt>
                <c:pt idx="24732">
                  <c:v>3.6412935256960002</c:v>
                </c:pt>
                <c:pt idx="24733">
                  <c:v>3.6413507461550001</c:v>
                </c:pt>
                <c:pt idx="24734">
                  <c:v>3.6414074897769999</c:v>
                </c:pt>
                <c:pt idx="24735">
                  <c:v>3.6414675712590001</c:v>
                </c:pt>
                <c:pt idx="24736">
                  <c:v>3.6415262222289999</c:v>
                </c:pt>
                <c:pt idx="24737">
                  <c:v>3.6415817737579999</c:v>
                </c:pt>
                <c:pt idx="24738">
                  <c:v>3.6416709423069999</c:v>
                </c:pt>
                <c:pt idx="24739">
                  <c:v>3.6418309211729998</c:v>
                </c:pt>
                <c:pt idx="24740">
                  <c:v>3.6419777870179999</c:v>
                </c:pt>
                <c:pt idx="24741">
                  <c:v>3.6420872211459998</c:v>
                </c:pt>
                <c:pt idx="24742">
                  <c:v>3.6423120498660002</c:v>
                </c:pt>
                <c:pt idx="24743">
                  <c:v>3.642501592636</c:v>
                </c:pt>
                <c:pt idx="24744">
                  <c:v>3.642857074738</c:v>
                </c:pt>
                <c:pt idx="24745">
                  <c:v>3.6430306434630002</c:v>
                </c:pt>
                <c:pt idx="24746">
                  <c:v>3.643204450607</c:v>
                </c:pt>
                <c:pt idx="24747">
                  <c:v>3.6433308124539998</c:v>
                </c:pt>
                <c:pt idx="24748">
                  <c:v>3.6434340476989999</c:v>
                </c:pt>
                <c:pt idx="24749">
                  <c:v>3.643547773361</c:v>
                </c:pt>
                <c:pt idx="24750">
                  <c:v>3.6436545848850002</c:v>
                </c:pt>
                <c:pt idx="24751">
                  <c:v>3.6437828540799999</c:v>
                </c:pt>
                <c:pt idx="24752">
                  <c:v>3.6438488960269999</c:v>
                </c:pt>
                <c:pt idx="24753">
                  <c:v>3.64395403862</c:v>
                </c:pt>
                <c:pt idx="24754">
                  <c:v>3.644093751907</c:v>
                </c:pt>
                <c:pt idx="24755">
                  <c:v>3.6444432735440002</c:v>
                </c:pt>
                <c:pt idx="24756">
                  <c:v>3.6445698738100001</c:v>
                </c:pt>
                <c:pt idx="24757">
                  <c:v>3.644827604294</c:v>
                </c:pt>
                <c:pt idx="24758">
                  <c:v>3.6450760364530002</c:v>
                </c:pt>
                <c:pt idx="24759">
                  <c:v>3.645185232162</c:v>
                </c:pt>
                <c:pt idx="24760">
                  <c:v>3.645458936691</c:v>
                </c:pt>
                <c:pt idx="24761">
                  <c:v>3.6456739902500002</c:v>
                </c:pt>
                <c:pt idx="24762">
                  <c:v>3.6458117961880001</c:v>
                </c:pt>
                <c:pt idx="24763">
                  <c:v>3.6459748744959999</c:v>
                </c:pt>
                <c:pt idx="24764">
                  <c:v>3.6460931301119999</c:v>
                </c:pt>
                <c:pt idx="24765">
                  <c:v>3.6462223529819999</c:v>
                </c:pt>
                <c:pt idx="24766">
                  <c:v>3.6464483737950002</c:v>
                </c:pt>
                <c:pt idx="24767">
                  <c:v>3.6468708515169999</c:v>
                </c:pt>
                <c:pt idx="24768">
                  <c:v>3.6474306583399998</c:v>
                </c:pt>
                <c:pt idx="24769">
                  <c:v>3.64755320549</c:v>
                </c:pt>
                <c:pt idx="24770">
                  <c:v>3.647675275803</c:v>
                </c:pt>
                <c:pt idx="24771">
                  <c:v>3.6477937698359999</c:v>
                </c:pt>
                <c:pt idx="24772">
                  <c:v>3.6478507518769998</c:v>
                </c:pt>
                <c:pt idx="24773">
                  <c:v>3.6479516029360002</c:v>
                </c:pt>
                <c:pt idx="24774">
                  <c:v>3.6480779647829999</c:v>
                </c:pt>
                <c:pt idx="24775">
                  <c:v>3.6481952667240001</c:v>
                </c:pt>
                <c:pt idx="24776">
                  <c:v>3.648358821869</c:v>
                </c:pt>
                <c:pt idx="24777">
                  <c:v>3.6484971046450001</c:v>
                </c:pt>
                <c:pt idx="24778">
                  <c:v>3.6485667228700001</c:v>
                </c:pt>
                <c:pt idx="24779">
                  <c:v>3.6486389636990002</c:v>
                </c:pt>
                <c:pt idx="24780">
                  <c:v>3.64874958992</c:v>
                </c:pt>
                <c:pt idx="24781">
                  <c:v>3.6488504409789999</c:v>
                </c:pt>
                <c:pt idx="24782">
                  <c:v>3.649127960205</c:v>
                </c:pt>
                <c:pt idx="24783">
                  <c:v>3.6494238376619998</c:v>
                </c:pt>
                <c:pt idx="24784">
                  <c:v>3.6495268344879999</c:v>
                </c:pt>
                <c:pt idx="24785">
                  <c:v>3.649631977081</c:v>
                </c:pt>
                <c:pt idx="24786">
                  <c:v>3.6497082710269999</c:v>
                </c:pt>
                <c:pt idx="24787">
                  <c:v>3.6498694419860001</c:v>
                </c:pt>
                <c:pt idx="24788">
                  <c:v>3.6500623226169999</c:v>
                </c:pt>
                <c:pt idx="24789">
                  <c:v>3.6501653194429999</c:v>
                </c:pt>
                <c:pt idx="24790">
                  <c:v>3.6502759456630001</c:v>
                </c:pt>
                <c:pt idx="24791">
                  <c:v>3.6503429412839998</c:v>
                </c:pt>
                <c:pt idx="24792">
                  <c:v>3.6504211425780002</c:v>
                </c:pt>
                <c:pt idx="24793">
                  <c:v>3.6504578590390002</c:v>
                </c:pt>
                <c:pt idx="24794">
                  <c:v>3.6505186557770002</c:v>
                </c:pt>
                <c:pt idx="24795">
                  <c:v>3.6505634784700001</c:v>
                </c:pt>
                <c:pt idx="24796">
                  <c:v>3.6506056785580001</c:v>
                </c:pt>
                <c:pt idx="24797">
                  <c:v>3.6506915092469998</c:v>
                </c:pt>
                <c:pt idx="24798">
                  <c:v>3.6507606506350001</c:v>
                </c:pt>
                <c:pt idx="24799">
                  <c:v>3.6508355140690001</c:v>
                </c:pt>
                <c:pt idx="24800">
                  <c:v>3.650918960571</c:v>
                </c:pt>
                <c:pt idx="24801">
                  <c:v>3.6510190963750002</c:v>
                </c:pt>
                <c:pt idx="24802">
                  <c:v>3.6511366367339999</c:v>
                </c:pt>
                <c:pt idx="24803">
                  <c:v>3.6512286663059998</c:v>
                </c:pt>
                <c:pt idx="24804">
                  <c:v>3.65136885643</c:v>
                </c:pt>
                <c:pt idx="24805">
                  <c:v>3.651527643204</c:v>
                </c:pt>
                <c:pt idx="24806">
                  <c:v>3.6516766548159998</c:v>
                </c:pt>
                <c:pt idx="24807">
                  <c:v>3.651825904846</c:v>
                </c:pt>
                <c:pt idx="24808">
                  <c:v>3.652085781097</c:v>
                </c:pt>
                <c:pt idx="24809">
                  <c:v>3.6523993015289999</c:v>
                </c:pt>
                <c:pt idx="24810">
                  <c:v>3.652490139008</c:v>
                </c:pt>
                <c:pt idx="24811">
                  <c:v>3.652575492859</c:v>
                </c:pt>
                <c:pt idx="24812">
                  <c:v>3.652666568756</c:v>
                </c:pt>
                <c:pt idx="24813">
                  <c:v>3.6527142524720002</c:v>
                </c:pt>
                <c:pt idx="24814">
                  <c:v>3.6527609825130001</c:v>
                </c:pt>
                <c:pt idx="24815">
                  <c:v>3.6528084278109998</c:v>
                </c:pt>
                <c:pt idx="24816">
                  <c:v>3.6529064178469999</c:v>
                </c:pt>
                <c:pt idx="24817">
                  <c:v>3.6529572010039999</c:v>
                </c:pt>
                <c:pt idx="24818">
                  <c:v>3.6530084609990001</c:v>
                </c:pt>
                <c:pt idx="24819">
                  <c:v>3.6530625820160001</c:v>
                </c:pt>
                <c:pt idx="24820">
                  <c:v>3.653114557266</c:v>
                </c:pt>
                <c:pt idx="24821">
                  <c:v>3.6531648635859999</c:v>
                </c:pt>
                <c:pt idx="24822">
                  <c:v>3.6532571315769999</c:v>
                </c:pt>
                <c:pt idx="24823">
                  <c:v>3.6533393859859999</c:v>
                </c:pt>
                <c:pt idx="24824">
                  <c:v>3.6534729003909998</c:v>
                </c:pt>
                <c:pt idx="24825">
                  <c:v>3.6537363529209999</c:v>
                </c:pt>
                <c:pt idx="24826">
                  <c:v>3.654017686844</c:v>
                </c:pt>
                <c:pt idx="24827">
                  <c:v>3.654188394547</c:v>
                </c:pt>
                <c:pt idx="24828">
                  <c:v>3.654459238052</c:v>
                </c:pt>
                <c:pt idx="24829">
                  <c:v>3.6546900272370002</c:v>
                </c:pt>
                <c:pt idx="24830">
                  <c:v>3.6547534465789999</c:v>
                </c:pt>
                <c:pt idx="24831">
                  <c:v>3.6548473834989998</c:v>
                </c:pt>
                <c:pt idx="24832">
                  <c:v>3.6550874710080001</c:v>
                </c:pt>
                <c:pt idx="24833">
                  <c:v>3.6552274227139998</c:v>
                </c:pt>
                <c:pt idx="24834">
                  <c:v>3.6555097103119998</c:v>
                </c:pt>
                <c:pt idx="24835">
                  <c:v>3.6557829380040001</c:v>
                </c:pt>
                <c:pt idx="24836">
                  <c:v>3.656042575836</c:v>
                </c:pt>
                <c:pt idx="24837">
                  <c:v>3.6561982631680001</c:v>
                </c:pt>
                <c:pt idx="24838">
                  <c:v>3.6562759876249999</c:v>
                </c:pt>
                <c:pt idx="24839">
                  <c:v>3.6565215587619999</c:v>
                </c:pt>
                <c:pt idx="24840">
                  <c:v>3.6567213535310001</c:v>
                </c:pt>
                <c:pt idx="24841">
                  <c:v>3.656837701797</c:v>
                </c:pt>
                <c:pt idx="24842">
                  <c:v>3.6569502353669998</c:v>
                </c:pt>
                <c:pt idx="24843">
                  <c:v>3.6572096347810001</c:v>
                </c:pt>
                <c:pt idx="24844">
                  <c:v>3.6573615074160002</c:v>
                </c:pt>
                <c:pt idx="24845">
                  <c:v>3.6574223041530001</c:v>
                </c:pt>
                <c:pt idx="24846">
                  <c:v>3.657545566559</c:v>
                </c:pt>
                <c:pt idx="24847">
                  <c:v>3.657610177994</c:v>
                </c:pt>
                <c:pt idx="24848">
                  <c:v>3.6577696800230002</c:v>
                </c:pt>
                <c:pt idx="24849">
                  <c:v>3.658152580261</c:v>
                </c:pt>
                <c:pt idx="24850">
                  <c:v>3.6583874225619999</c:v>
                </c:pt>
                <c:pt idx="24851">
                  <c:v>3.6584916114810002</c:v>
                </c:pt>
                <c:pt idx="24852">
                  <c:v>3.6585893630980002</c:v>
                </c:pt>
                <c:pt idx="24853">
                  <c:v>3.6587011814119998</c:v>
                </c:pt>
                <c:pt idx="24854">
                  <c:v>3.6589188575740001</c:v>
                </c:pt>
                <c:pt idx="24855">
                  <c:v>3.6592831611630001</c:v>
                </c:pt>
                <c:pt idx="24856">
                  <c:v>3.659350395203</c:v>
                </c:pt>
                <c:pt idx="24857">
                  <c:v>3.659529924393</c:v>
                </c:pt>
                <c:pt idx="24858">
                  <c:v>3.6598069667819999</c:v>
                </c:pt>
                <c:pt idx="24859">
                  <c:v>3.6598584651950001</c:v>
                </c:pt>
                <c:pt idx="24860">
                  <c:v>3.6600003242489998</c:v>
                </c:pt>
                <c:pt idx="24861">
                  <c:v>3.6600859165189998</c:v>
                </c:pt>
                <c:pt idx="24862">
                  <c:v>3.6601669788360001</c:v>
                </c:pt>
                <c:pt idx="24863">
                  <c:v>3.6602408885959998</c:v>
                </c:pt>
                <c:pt idx="24864">
                  <c:v>3.6603231430049998</c:v>
                </c:pt>
                <c:pt idx="24865">
                  <c:v>3.660445690155</c:v>
                </c:pt>
                <c:pt idx="24866">
                  <c:v>3.6605961322780001</c:v>
                </c:pt>
                <c:pt idx="24867">
                  <c:v>3.660895586014</c:v>
                </c:pt>
                <c:pt idx="24868">
                  <c:v>3.6610012054440002</c:v>
                </c:pt>
                <c:pt idx="24869">
                  <c:v>3.6611144542690002</c:v>
                </c:pt>
                <c:pt idx="24870">
                  <c:v>3.6611878871919998</c:v>
                </c:pt>
                <c:pt idx="24871">
                  <c:v>3.6612954139710001</c:v>
                </c:pt>
                <c:pt idx="24872">
                  <c:v>3.6613686084750001</c:v>
                </c:pt>
                <c:pt idx="24873">
                  <c:v>3.661450147629</c:v>
                </c:pt>
                <c:pt idx="24874">
                  <c:v>3.66153049469</c:v>
                </c:pt>
                <c:pt idx="24875">
                  <c:v>3.661607265472</c:v>
                </c:pt>
                <c:pt idx="24876">
                  <c:v>3.6617159843440001</c:v>
                </c:pt>
                <c:pt idx="24877">
                  <c:v>3.6618359088900001</c:v>
                </c:pt>
                <c:pt idx="24878">
                  <c:v>3.662130355835</c:v>
                </c:pt>
                <c:pt idx="24879">
                  <c:v>3.6623718738559998</c:v>
                </c:pt>
                <c:pt idx="24880">
                  <c:v>3.6626260280610001</c:v>
                </c:pt>
                <c:pt idx="24881">
                  <c:v>3.662698745728</c:v>
                </c:pt>
                <c:pt idx="24882">
                  <c:v>3.6629974842070001</c:v>
                </c:pt>
                <c:pt idx="24883">
                  <c:v>3.6631071567540001</c:v>
                </c:pt>
                <c:pt idx="24884">
                  <c:v>3.663225412369</c:v>
                </c:pt>
                <c:pt idx="24885">
                  <c:v>3.6633436679839999</c:v>
                </c:pt>
                <c:pt idx="24886">
                  <c:v>3.6634199619290002</c:v>
                </c:pt>
                <c:pt idx="24887">
                  <c:v>3.6635744571690001</c:v>
                </c:pt>
                <c:pt idx="24888">
                  <c:v>3.6637938022609999</c:v>
                </c:pt>
                <c:pt idx="24889">
                  <c:v>3.6640229225160001</c:v>
                </c:pt>
                <c:pt idx="24890">
                  <c:v>3.664316892624</c:v>
                </c:pt>
                <c:pt idx="24891">
                  <c:v>3.6644330024720002</c:v>
                </c:pt>
                <c:pt idx="24892">
                  <c:v>3.6646490097050002</c:v>
                </c:pt>
                <c:pt idx="24893">
                  <c:v>3.6647987365720001</c:v>
                </c:pt>
                <c:pt idx="24894">
                  <c:v>3.6652312278750001</c:v>
                </c:pt>
                <c:pt idx="24895">
                  <c:v>3.66561794281</c:v>
                </c:pt>
                <c:pt idx="24896">
                  <c:v>3.6657214164730001</c:v>
                </c:pt>
                <c:pt idx="24897">
                  <c:v>3.6658492088319998</c:v>
                </c:pt>
                <c:pt idx="24898">
                  <c:v>3.666039943695</c:v>
                </c:pt>
                <c:pt idx="24899">
                  <c:v>3.666186332703</c:v>
                </c:pt>
                <c:pt idx="24900">
                  <c:v>3.666268587112</c:v>
                </c:pt>
                <c:pt idx="24901">
                  <c:v>3.6663455963130001</c:v>
                </c:pt>
                <c:pt idx="24902">
                  <c:v>3.6664404869079998</c:v>
                </c:pt>
                <c:pt idx="24903">
                  <c:v>3.6665155887599998</c:v>
                </c:pt>
                <c:pt idx="24904">
                  <c:v>3.6666927337650002</c:v>
                </c:pt>
                <c:pt idx="24905">
                  <c:v>3.6668641567229998</c:v>
                </c:pt>
                <c:pt idx="24906">
                  <c:v>3.6670849323270001</c:v>
                </c:pt>
                <c:pt idx="24907">
                  <c:v>3.667162895203</c:v>
                </c:pt>
                <c:pt idx="24908">
                  <c:v>3.667243480682</c:v>
                </c:pt>
                <c:pt idx="24909">
                  <c:v>3.6673290729520001</c:v>
                </c:pt>
                <c:pt idx="24910">
                  <c:v>3.6674120426179999</c:v>
                </c:pt>
                <c:pt idx="24911">
                  <c:v>3.6676435470580002</c:v>
                </c:pt>
                <c:pt idx="24912">
                  <c:v>3.6677992343899999</c:v>
                </c:pt>
                <c:pt idx="24913">
                  <c:v>3.6679365634919998</c:v>
                </c:pt>
                <c:pt idx="24914">
                  <c:v>3.6682400703429998</c:v>
                </c:pt>
                <c:pt idx="24915">
                  <c:v>3.6684975624080001</c:v>
                </c:pt>
                <c:pt idx="24916">
                  <c:v>3.6688153743740002</c:v>
                </c:pt>
                <c:pt idx="24917">
                  <c:v>3.668952226639</c:v>
                </c:pt>
                <c:pt idx="24918">
                  <c:v>3.6692211627960001</c:v>
                </c:pt>
                <c:pt idx="24919">
                  <c:v>3.6695334911350002</c:v>
                </c:pt>
                <c:pt idx="24920">
                  <c:v>3.669726848602</c:v>
                </c:pt>
                <c:pt idx="24921">
                  <c:v>3.6700174808499999</c:v>
                </c:pt>
                <c:pt idx="24922">
                  <c:v>3.6701221466059999</c:v>
                </c:pt>
                <c:pt idx="24923">
                  <c:v>3.670223712921</c:v>
                </c:pt>
                <c:pt idx="24924">
                  <c:v>3.6703374385830001</c:v>
                </c:pt>
                <c:pt idx="24925">
                  <c:v>3.6704261302950001</c:v>
                </c:pt>
                <c:pt idx="24926">
                  <c:v>3.6706063747409998</c:v>
                </c:pt>
                <c:pt idx="24927">
                  <c:v>3.6707158088680001</c:v>
                </c:pt>
                <c:pt idx="24928">
                  <c:v>3.6708314418789998</c:v>
                </c:pt>
                <c:pt idx="24929">
                  <c:v>3.6708984375</c:v>
                </c:pt>
                <c:pt idx="24930">
                  <c:v>3.6710307598109999</c:v>
                </c:pt>
                <c:pt idx="24931">
                  <c:v>3.6712605953219999</c:v>
                </c:pt>
                <c:pt idx="24932">
                  <c:v>3.67160820961</c:v>
                </c:pt>
                <c:pt idx="24933">
                  <c:v>3.6718902587889999</c:v>
                </c:pt>
                <c:pt idx="24934">
                  <c:v>3.6721355915070002</c:v>
                </c:pt>
                <c:pt idx="24935">
                  <c:v>3.6722965240479999</c:v>
                </c:pt>
                <c:pt idx="24936">
                  <c:v>3.6724288463589998</c:v>
                </c:pt>
                <c:pt idx="24937">
                  <c:v>3.6725363731380001</c:v>
                </c:pt>
                <c:pt idx="24938">
                  <c:v>3.6726028919220002</c:v>
                </c:pt>
                <c:pt idx="24939">
                  <c:v>3.6727292537689999</c:v>
                </c:pt>
                <c:pt idx="24940">
                  <c:v>3.672867298126</c:v>
                </c:pt>
                <c:pt idx="24941">
                  <c:v>3.673200130463</c:v>
                </c:pt>
                <c:pt idx="24942">
                  <c:v>3.6732912063600001</c:v>
                </c:pt>
                <c:pt idx="24943">
                  <c:v>3.6733858585360002</c:v>
                </c:pt>
                <c:pt idx="24944">
                  <c:v>3.673432350159</c:v>
                </c:pt>
                <c:pt idx="24945">
                  <c:v>3.673480987549</c:v>
                </c:pt>
                <c:pt idx="24946">
                  <c:v>3.6735739707950001</c:v>
                </c:pt>
                <c:pt idx="24947">
                  <c:v>3.6736536026</c:v>
                </c:pt>
                <c:pt idx="24948">
                  <c:v>3.673974752426</c:v>
                </c:pt>
                <c:pt idx="24949">
                  <c:v>3.6742870807650001</c:v>
                </c:pt>
                <c:pt idx="24950">
                  <c:v>3.6745259761810001</c:v>
                </c:pt>
                <c:pt idx="24951">
                  <c:v>3.6746532917020001</c:v>
                </c:pt>
                <c:pt idx="24952">
                  <c:v>3.6748416423800001</c:v>
                </c:pt>
                <c:pt idx="24953">
                  <c:v>3.6749823093409999</c:v>
                </c:pt>
                <c:pt idx="24954">
                  <c:v>3.675092458725</c:v>
                </c:pt>
                <c:pt idx="24955">
                  <c:v>3.6751747131350001</c:v>
                </c:pt>
                <c:pt idx="24956">
                  <c:v>3.6753599643710002</c:v>
                </c:pt>
                <c:pt idx="24957">
                  <c:v>3.6756691932679999</c:v>
                </c:pt>
                <c:pt idx="24958">
                  <c:v>3.6758472919459999</c:v>
                </c:pt>
                <c:pt idx="24959">
                  <c:v>3.67613530159</c:v>
                </c:pt>
                <c:pt idx="24960">
                  <c:v>3.676428079605</c:v>
                </c:pt>
                <c:pt idx="24961">
                  <c:v>3.676735162735</c:v>
                </c:pt>
                <c:pt idx="24962">
                  <c:v>3.6770119667049999</c:v>
                </c:pt>
                <c:pt idx="24963">
                  <c:v>3.6771295070650001</c:v>
                </c:pt>
                <c:pt idx="24964">
                  <c:v>3.6771876811980002</c:v>
                </c:pt>
                <c:pt idx="24965">
                  <c:v>3.6772782802580002</c:v>
                </c:pt>
                <c:pt idx="24966">
                  <c:v>3.6775977611539998</c:v>
                </c:pt>
                <c:pt idx="24967">
                  <c:v>3.6777389049529998</c:v>
                </c:pt>
                <c:pt idx="24968">
                  <c:v>3.6778411865230001</c:v>
                </c:pt>
                <c:pt idx="24969">
                  <c:v>3.6779530048370002</c:v>
                </c:pt>
                <c:pt idx="24970">
                  <c:v>3.6781206130980002</c:v>
                </c:pt>
                <c:pt idx="24971">
                  <c:v>3.6784939765929998</c:v>
                </c:pt>
                <c:pt idx="24972">
                  <c:v>3.6786649227139998</c:v>
                </c:pt>
                <c:pt idx="24973">
                  <c:v>3.6787791252140001</c:v>
                </c:pt>
                <c:pt idx="24974">
                  <c:v>3.6788358688349998</c:v>
                </c:pt>
                <c:pt idx="24975">
                  <c:v>3.6789441108699998</c:v>
                </c:pt>
                <c:pt idx="24976">
                  <c:v>3.6790938377379998</c:v>
                </c:pt>
                <c:pt idx="24977">
                  <c:v>3.6791810989379998</c:v>
                </c:pt>
                <c:pt idx="24978">
                  <c:v>3.6795318126679999</c:v>
                </c:pt>
                <c:pt idx="24979">
                  <c:v>3.6798455715179998</c:v>
                </c:pt>
                <c:pt idx="24980">
                  <c:v>3.6801204681400002</c:v>
                </c:pt>
                <c:pt idx="24981">
                  <c:v>3.6802208423609999</c:v>
                </c:pt>
                <c:pt idx="24982">
                  <c:v>3.6803286075589998</c:v>
                </c:pt>
                <c:pt idx="24983">
                  <c:v>3.6804139614109999</c:v>
                </c:pt>
                <c:pt idx="24984">
                  <c:v>3.6804609298709998</c:v>
                </c:pt>
                <c:pt idx="24985">
                  <c:v>3.6805591583249999</c:v>
                </c:pt>
                <c:pt idx="24986">
                  <c:v>3.68079662323</c:v>
                </c:pt>
                <c:pt idx="24987">
                  <c:v>3.6808743476869998</c:v>
                </c:pt>
                <c:pt idx="24988">
                  <c:v>3.680948019028</c:v>
                </c:pt>
                <c:pt idx="24989">
                  <c:v>3.6810951232910001</c:v>
                </c:pt>
                <c:pt idx="24990">
                  <c:v>3.6812739372249998</c:v>
                </c:pt>
                <c:pt idx="24991">
                  <c:v>3.6815209388730001</c:v>
                </c:pt>
                <c:pt idx="24992">
                  <c:v>3.6817567348479998</c:v>
                </c:pt>
                <c:pt idx="24993">
                  <c:v>3.6818299293519998</c:v>
                </c:pt>
                <c:pt idx="24994">
                  <c:v>3.6819505691529999</c:v>
                </c:pt>
                <c:pt idx="24995">
                  <c:v>3.6820006370540002</c:v>
                </c:pt>
                <c:pt idx="24996">
                  <c:v>3.6821057796479999</c:v>
                </c:pt>
                <c:pt idx="24997">
                  <c:v>3.682188272476</c:v>
                </c:pt>
                <c:pt idx="24998">
                  <c:v>3.6822917461400002</c:v>
                </c:pt>
                <c:pt idx="24999">
                  <c:v>3.6823759078979998</c:v>
                </c:pt>
                <c:pt idx="25000">
                  <c:v>3.682518005371</c:v>
                </c:pt>
                <c:pt idx="25001">
                  <c:v>3.6829638481139999</c:v>
                </c:pt>
                <c:pt idx="25002">
                  <c:v>3.6830754280089999</c:v>
                </c:pt>
                <c:pt idx="25003">
                  <c:v>3.6831920146939998</c:v>
                </c:pt>
                <c:pt idx="25004">
                  <c:v>3.6832575798030001</c:v>
                </c:pt>
                <c:pt idx="25005">
                  <c:v>3.6833796501160001</c:v>
                </c:pt>
                <c:pt idx="25006">
                  <c:v>3.6834940910339999</c:v>
                </c:pt>
                <c:pt idx="25007">
                  <c:v>3.6836049556730002</c:v>
                </c:pt>
                <c:pt idx="25008">
                  <c:v>3.68381524086</c:v>
                </c:pt>
                <c:pt idx="25009">
                  <c:v>3.6839203834530001</c:v>
                </c:pt>
                <c:pt idx="25010">
                  <c:v>3.6840722560880002</c:v>
                </c:pt>
                <c:pt idx="25011">
                  <c:v>3.6841752529140002</c:v>
                </c:pt>
                <c:pt idx="25012">
                  <c:v>3.684279441833</c:v>
                </c:pt>
                <c:pt idx="25013">
                  <c:v>3.6844155788420001</c:v>
                </c:pt>
                <c:pt idx="25014">
                  <c:v>3.6845054626459999</c:v>
                </c:pt>
                <c:pt idx="25015">
                  <c:v>3.6846587657929999</c:v>
                </c:pt>
                <c:pt idx="25016">
                  <c:v>3.6849370002750002</c:v>
                </c:pt>
                <c:pt idx="25017">
                  <c:v>3.6850700378419998</c:v>
                </c:pt>
                <c:pt idx="25018">
                  <c:v>3.6852109432220002</c:v>
                </c:pt>
                <c:pt idx="25019">
                  <c:v>3.685472011566</c:v>
                </c:pt>
                <c:pt idx="25020">
                  <c:v>3.6857535839079998</c:v>
                </c:pt>
                <c:pt idx="25021">
                  <c:v>3.6858797073359999</c:v>
                </c:pt>
                <c:pt idx="25022">
                  <c:v>3.686183214188</c:v>
                </c:pt>
                <c:pt idx="25023">
                  <c:v>3.6865177154539999</c:v>
                </c:pt>
                <c:pt idx="25024">
                  <c:v>3.6868367195129998</c:v>
                </c:pt>
                <c:pt idx="25025">
                  <c:v>3.6869814395899998</c:v>
                </c:pt>
                <c:pt idx="25026">
                  <c:v>3.687128782272</c:v>
                </c:pt>
                <c:pt idx="25027">
                  <c:v>3.6874706745150001</c:v>
                </c:pt>
                <c:pt idx="25028">
                  <c:v>3.687628984451</c:v>
                </c:pt>
                <c:pt idx="25029">
                  <c:v>3.6877183914180001</c:v>
                </c:pt>
                <c:pt idx="25030">
                  <c:v>3.6878063678739998</c:v>
                </c:pt>
                <c:pt idx="25031">
                  <c:v>3.68790268898</c:v>
                </c:pt>
                <c:pt idx="25032">
                  <c:v>3.687951564789</c:v>
                </c:pt>
                <c:pt idx="25033">
                  <c:v>3.688040733337</c:v>
                </c:pt>
                <c:pt idx="25034">
                  <c:v>3.688126087189</c:v>
                </c:pt>
                <c:pt idx="25035">
                  <c:v>3.68821310997</c:v>
                </c:pt>
                <c:pt idx="25036">
                  <c:v>3.68829703331</c:v>
                </c:pt>
                <c:pt idx="25037">
                  <c:v>3.6884429454799998</c:v>
                </c:pt>
                <c:pt idx="25038">
                  <c:v>3.68865442276</c:v>
                </c:pt>
                <c:pt idx="25039">
                  <c:v>3.6888763904570001</c:v>
                </c:pt>
                <c:pt idx="25040">
                  <c:v>3.6891717910769999</c:v>
                </c:pt>
                <c:pt idx="25041">
                  <c:v>3.6892743110659998</c:v>
                </c:pt>
                <c:pt idx="25042">
                  <c:v>3.6893243789670001</c:v>
                </c:pt>
                <c:pt idx="25043">
                  <c:v>3.6894552707670001</c:v>
                </c:pt>
                <c:pt idx="25044">
                  <c:v>3.689534902573</c:v>
                </c:pt>
                <c:pt idx="25045">
                  <c:v>3.6896419525150002</c:v>
                </c:pt>
                <c:pt idx="25046">
                  <c:v>3.6899683475490002</c:v>
                </c:pt>
                <c:pt idx="25047">
                  <c:v>3.6902770996090002</c:v>
                </c:pt>
                <c:pt idx="25048">
                  <c:v>3.690375804901</c:v>
                </c:pt>
                <c:pt idx="25049">
                  <c:v>3.6904456615450001</c:v>
                </c:pt>
                <c:pt idx="25050">
                  <c:v>3.690549850464</c:v>
                </c:pt>
                <c:pt idx="25051">
                  <c:v>3.6907012462619999</c:v>
                </c:pt>
                <c:pt idx="25052">
                  <c:v>3.690881252289</c:v>
                </c:pt>
                <c:pt idx="25053">
                  <c:v>3.6911964416499998</c:v>
                </c:pt>
                <c:pt idx="25054">
                  <c:v>3.6913814544679999</c:v>
                </c:pt>
                <c:pt idx="25055">
                  <c:v>3.6914713382720001</c:v>
                </c:pt>
                <c:pt idx="25056">
                  <c:v>3.6915812492370002</c:v>
                </c:pt>
                <c:pt idx="25057">
                  <c:v>3.691683530807</c:v>
                </c:pt>
                <c:pt idx="25058">
                  <c:v>3.691988945007</c:v>
                </c:pt>
                <c:pt idx="25059">
                  <c:v>3.6920650005339999</c:v>
                </c:pt>
                <c:pt idx="25060">
                  <c:v>3.6921482086180002</c:v>
                </c:pt>
                <c:pt idx="25061">
                  <c:v>3.6922373771669998</c:v>
                </c:pt>
                <c:pt idx="25062">
                  <c:v>3.692283391953</c:v>
                </c:pt>
                <c:pt idx="25063">
                  <c:v>3.6923768520359999</c:v>
                </c:pt>
                <c:pt idx="25064">
                  <c:v>3.692462921143</c:v>
                </c:pt>
                <c:pt idx="25065">
                  <c:v>3.6925430297849999</c:v>
                </c:pt>
                <c:pt idx="25066">
                  <c:v>3.6928498744959999</c:v>
                </c:pt>
                <c:pt idx="25067">
                  <c:v>3.692967176437</c:v>
                </c:pt>
                <c:pt idx="25068">
                  <c:v>3.6931426525119999</c:v>
                </c:pt>
                <c:pt idx="25069">
                  <c:v>3.6932654380800001</c:v>
                </c:pt>
                <c:pt idx="25070">
                  <c:v>3.6933825016020001</c:v>
                </c:pt>
                <c:pt idx="25071">
                  <c:v>3.6938045024870001</c:v>
                </c:pt>
                <c:pt idx="25072">
                  <c:v>3.6942605972289999</c:v>
                </c:pt>
                <c:pt idx="25073">
                  <c:v>3.6946575641630002</c:v>
                </c:pt>
                <c:pt idx="25074">
                  <c:v>3.6950912475590001</c:v>
                </c:pt>
                <c:pt idx="25075">
                  <c:v>3.6954174041750001</c:v>
                </c:pt>
                <c:pt idx="25076">
                  <c:v>3.6955661773680002</c:v>
                </c:pt>
                <c:pt idx="25077">
                  <c:v>3.695865392685</c:v>
                </c:pt>
                <c:pt idx="25078">
                  <c:v>3.695996046066</c:v>
                </c:pt>
                <c:pt idx="25079">
                  <c:v>3.696261167526</c:v>
                </c:pt>
                <c:pt idx="25080">
                  <c:v>3.6965253353119998</c:v>
                </c:pt>
                <c:pt idx="25081">
                  <c:v>3.6968457698820001</c:v>
                </c:pt>
                <c:pt idx="25082">
                  <c:v>3.6971390247340001</c:v>
                </c:pt>
                <c:pt idx="25083">
                  <c:v>3.697236061096</c:v>
                </c:pt>
                <c:pt idx="25084">
                  <c:v>3.6974804401400001</c:v>
                </c:pt>
                <c:pt idx="25085">
                  <c:v>3.6976113319400001</c:v>
                </c:pt>
                <c:pt idx="25086">
                  <c:v>3.6977336406710002</c:v>
                </c:pt>
                <c:pt idx="25087">
                  <c:v>3.6979155540469999</c:v>
                </c:pt>
                <c:pt idx="25088">
                  <c:v>3.6982095241550001</c:v>
                </c:pt>
                <c:pt idx="25089">
                  <c:v>3.6984472274779998</c:v>
                </c:pt>
                <c:pt idx="25090">
                  <c:v>3.698664188385</c:v>
                </c:pt>
                <c:pt idx="25091">
                  <c:v>3.6987700462339999</c:v>
                </c:pt>
                <c:pt idx="25092">
                  <c:v>3.698840379715</c:v>
                </c:pt>
                <c:pt idx="25093">
                  <c:v>3.6989412307739999</c:v>
                </c:pt>
                <c:pt idx="25094">
                  <c:v>3.6992664337160002</c:v>
                </c:pt>
                <c:pt idx="25095">
                  <c:v>3.6994967460630002</c:v>
                </c:pt>
                <c:pt idx="25096">
                  <c:v>3.700136184692</c:v>
                </c:pt>
                <c:pt idx="25097">
                  <c:v>3.7003118991849999</c:v>
                </c:pt>
                <c:pt idx="25098">
                  <c:v>3.7004699707030002</c:v>
                </c:pt>
                <c:pt idx="25099">
                  <c:v>3.7007262706759998</c:v>
                </c:pt>
                <c:pt idx="25100">
                  <c:v>3.700955867767</c:v>
                </c:pt>
                <c:pt idx="25101">
                  <c:v>3.7010772228239999</c:v>
                </c:pt>
                <c:pt idx="25102">
                  <c:v>3.7011449337009998</c:v>
                </c:pt>
                <c:pt idx="25103">
                  <c:v>3.7012751102450001</c:v>
                </c:pt>
                <c:pt idx="25104">
                  <c:v>3.7013745307920001</c:v>
                </c:pt>
                <c:pt idx="25105">
                  <c:v>3.7015008926389998</c:v>
                </c:pt>
                <c:pt idx="25106">
                  <c:v>3.7016267776489999</c:v>
                </c:pt>
                <c:pt idx="25107">
                  <c:v>3.7018768787380001</c:v>
                </c:pt>
                <c:pt idx="25108">
                  <c:v>3.701942682266</c:v>
                </c:pt>
                <c:pt idx="25109">
                  <c:v>3.7020323276520002</c:v>
                </c:pt>
                <c:pt idx="25110">
                  <c:v>3.7022800445559998</c:v>
                </c:pt>
                <c:pt idx="25111">
                  <c:v>3.7025804519649999</c:v>
                </c:pt>
                <c:pt idx="25112">
                  <c:v>3.703182458878</c:v>
                </c:pt>
                <c:pt idx="25113">
                  <c:v>3.7034957408909999</c:v>
                </c:pt>
                <c:pt idx="25114">
                  <c:v>3.7037730216979998</c:v>
                </c:pt>
                <c:pt idx="25115">
                  <c:v>3.7038977146150001</c:v>
                </c:pt>
                <c:pt idx="25116">
                  <c:v>3.703960418701</c:v>
                </c:pt>
                <c:pt idx="25117">
                  <c:v>3.7040295600889999</c:v>
                </c:pt>
                <c:pt idx="25118">
                  <c:v>3.7040972709659998</c:v>
                </c:pt>
                <c:pt idx="25119">
                  <c:v>3.7041649818420002</c:v>
                </c:pt>
                <c:pt idx="25120">
                  <c:v>3.7042238712310001</c:v>
                </c:pt>
                <c:pt idx="25121">
                  <c:v>3.7044775485989998</c:v>
                </c:pt>
                <c:pt idx="25122">
                  <c:v>3.7046952247620002</c:v>
                </c:pt>
                <c:pt idx="25123">
                  <c:v>3.7048609256740002</c:v>
                </c:pt>
                <c:pt idx="25124">
                  <c:v>3.7049450874329999</c:v>
                </c:pt>
                <c:pt idx="25125">
                  <c:v>3.7051136493680001</c:v>
                </c:pt>
                <c:pt idx="25126">
                  <c:v>3.7052087783809999</c:v>
                </c:pt>
                <c:pt idx="25127">
                  <c:v>3.7054090499879999</c:v>
                </c:pt>
                <c:pt idx="25128">
                  <c:v>3.7059373855589999</c:v>
                </c:pt>
                <c:pt idx="25129">
                  <c:v>3.7060539722439998</c:v>
                </c:pt>
                <c:pt idx="25130">
                  <c:v>3.70636343956</c:v>
                </c:pt>
                <c:pt idx="25131">
                  <c:v>3.7065284252169999</c:v>
                </c:pt>
                <c:pt idx="25132">
                  <c:v>3.7066280841829999</c:v>
                </c:pt>
                <c:pt idx="25133">
                  <c:v>3.7066934108730001</c:v>
                </c:pt>
                <c:pt idx="25134">
                  <c:v>3.7067582607270002</c:v>
                </c:pt>
                <c:pt idx="25135">
                  <c:v>3.7068903446200001</c:v>
                </c:pt>
                <c:pt idx="25136">
                  <c:v>3.7069880962370001</c:v>
                </c:pt>
                <c:pt idx="25137">
                  <c:v>3.7071487903590001</c:v>
                </c:pt>
                <c:pt idx="25138">
                  <c:v>3.7074677944180001</c:v>
                </c:pt>
                <c:pt idx="25139">
                  <c:v>3.707681894302</c:v>
                </c:pt>
                <c:pt idx="25140">
                  <c:v>3.7078757286070001</c:v>
                </c:pt>
                <c:pt idx="25141">
                  <c:v>3.70809674263</c:v>
                </c:pt>
                <c:pt idx="25142">
                  <c:v>3.7083735465999998</c:v>
                </c:pt>
                <c:pt idx="25143">
                  <c:v>3.7086439132689999</c:v>
                </c:pt>
                <c:pt idx="25144">
                  <c:v>3.7088057994839998</c:v>
                </c:pt>
                <c:pt idx="25145">
                  <c:v>3.709092855453</c:v>
                </c:pt>
                <c:pt idx="25146">
                  <c:v>3.7091805934909998</c:v>
                </c:pt>
                <c:pt idx="25147">
                  <c:v>3.709287881851</c:v>
                </c:pt>
                <c:pt idx="25148">
                  <c:v>3.7093434333799999</c:v>
                </c:pt>
                <c:pt idx="25149">
                  <c:v>3.7094454765320002</c:v>
                </c:pt>
                <c:pt idx="25150">
                  <c:v>3.7094950675959999</c:v>
                </c:pt>
                <c:pt idx="25151">
                  <c:v>3.709570169449</c:v>
                </c:pt>
                <c:pt idx="25152">
                  <c:v>3.7096219062809999</c:v>
                </c:pt>
                <c:pt idx="25153">
                  <c:v>3.709701061249</c:v>
                </c:pt>
                <c:pt idx="25154">
                  <c:v>3.709800481796</c:v>
                </c:pt>
                <c:pt idx="25155">
                  <c:v>3.7101724147800001</c:v>
                </c:pt>
                <c:pt idx="25156">
                  <c:v>3.7102603912349998</c:v>
                </c:pt>
                <c:pt idx="25157">
                  <c:v>3.7103524208069998</c:v>
                </c:pt>
                <c:pt idx="25158">
                  <c:v>3.710398674011</c:v>
                </c:pt>
                <c:pt idx="25159">
                  <c:v>3.7104477882390001</c:v>
                </c:pt>
                <c:pt idx="25160">
                  <c:v>3.7104988098140002</c:v>
                </c:pt>
                <c:pt idx="25161">
                  <c:v>3.7105884551999999</c:v>
                </c:pt>
                <c:pt idx="25162">
                  <c:v>3.7106788158419999</c:v>
                </c:pt>
                <c:pt idx="25163">
                  <c:v>3.7108180522919998</c:v>
                </c:pt>
                <c:pt idx="25164">
                  <c:v>3.7109205722810001</c:v>
                </c:pt>
                <c:pt idx="25165">
                  <c:v>3.7109749317170002</c:v>
                </c:pt>
                <c:pt idx="25166">
                  <c:v>3.711031913757</c:v>
                </c:pt>
                <c:pt idx="25167">
                  <c:v>3.7110953330990002</c:v>
                </c:pt>
                <c:pt idx="25168">
                  <c:v>3.7111599445340002</c:v>
                </c:pt>
                <c:pt idx="25169">
                  <c:v>3.711228370667</c:v>
                </c:pt>
                <c:pt idx="25170">
                  <c:v>3.7112951278690001</c:v>
                </c:pt>
                <c:pt idx="25171">
                  <c:v>3.711366653442</c:v>
                </c:pt>
                <c:pt idx="25172">
                  <c:v>3.7114403247830001</c:v>
                </c:pt>
                <c:pt idx="25173">
                  <c:v>3.7115783691409998</c:v>
                </c:pt>
                <c:pt idx="25174">
                  <c:v>3.7117242813110001</c:v>
                </c:pt>
                <c:pt idx="25175">
                  <c:v>3.7119266986850001</c:v>
                </c:pt>
                <c:pt idx="25176">
                  <c:v>3.712376117706</c:v>
                </c:pt>
                <c:pt idx="25177">
                  <c:v>3.7124428749080001</c:v>
                </c:pt>
                <c:pt idx="25178">
                  <c:v>3.7124924659729999</c:v>
                </c:pt>
                <c:pt idx="25179">
                  <c:v>3.7125682830810001</c:v>
                </c:pt>
                <c:pt idx="25180">
                  <c:v>3.712684869766</c:v>
                </c:pt>
                <c:pt idx="25181">
                  <c:v>3.7127671241760001</c:v>
                </c:pt>
                <c:pt idx="25182">
                  <c:v>3.7128183841709999</c:v>
                </c:pt>
                <c:pt idx="25183">
                  <c:v>3.7128682136540001</c:v>
                </c:pt>
                <c:pt idx="25184">
                  <c:v>3.7129075527189999</c:v>
                </c:pt>
                <c:pt idx="25185">
                  <c:v>3.7129869461060001</c:v>
                </c:pt>
                <c:pt idx="25186">
                  <c:v>3.7130272388460002</c:v>
                </c:pt>
                <c:pt idx="25187">
                  <c:v>3.7130837440489999</c:v>
                </c:pt>
                <c:pt idx="25188">
                  <c:v>3.7131524086000001</c:v>
                </c:pt>
                <c:pt idx="25189">
                  <c:v>3.7133183479310001</c:v>
                </c:pt>
                <c:pt idx="25190">
                  <c:v>3.713391065598</c:v>
                </c:pt>
                <c:pt idx="25191">
                  <c:v>3.7137081623079999</c:v>
                </c:pt>
                <c:pt idx="25192">
                  <c:v>3.7139470577239999</c:v>
                </c:pt>
                <c:pt idx="25193">
                  <c:v>3.7144944667819999</c:v>
                </c:pt>
                <c:pt idx="25194">
                  <c:v>3.7148840427400001</c:v>
                </c:pt>
                <c:pt idx="25195">
                  <c:v>3.715192317963</c:v>
                </c:pt>
                <c:pt idx="25196">
                  <c:v>3.7154259681699999</c:v>
                </c:pt>
                <c:pt idx="25197">
                  <c:v>3.7155003547669998</c:v>
                </c:pt>
                <c:pt idx="25198">
                  <c:v>3.715607643127</c:v>
                </c:pt>
                <c:pt idx="25199">
                  <c:v>3.71568608284</c:v>
                </c:pt>
                <c:pt idx="25200">
                  <c:v>3.7157721519470002</c:v>
                </c:pt>
                <c:pt idx="25201">
                  <c:v>3.715815067291</c:v>
                </c:pt>
                <c:pt idx="25202">
                  <c:v>3.715900421143</c:v>
                </c:pt>
                <c:pt idx="25203">
                  <c:v>3.7159438133239999</c:v>
                </c:pt>
                <c:pt idx="25204">
                  <c:v>3.715987920761</c:v>
                </c:pt>
                <c:pt idx="25205">
                  <c:v>3.7160298824310001</c:v>
                </c:pt>
                <c:pt idx="25206">
                  <c:v>3.716109752655</c:v>
                </c:pt>
                <c:pt idx="25207">
                  <c:v>3.7162673473360002</c:v>
                </c:pt>
                <c:pt idx="25208">
                  <c:v>3.7164251804349999</c:v>
                </c:pt>
                <c:pt idx="25209">
                  <c:v>3.7165520191189998</c:v>
                </c:pt>
                <c:pt idx="25210">
                  <c:v>3.7168047428130002</c:v>
                </c:pt>
                <c:pt idx="25211">
                  <c:v>3.7169227600100001</c:v>
                </c:pt>
                <c:pt idx="25212">
                  <c:v>3.7170250415799999</c:v>
                </c:pt>
                <c:pt idx="25213">
                  <c:v>3.7171053886409999</c:v>
                </c:pt>
                <c:pt idx="25214">
                  <c:v>3.7171714305879999</c:v>
                </c:pt>
                <c:pt idx="25215">
                  <c:v>3.7172324657439999</c:v>
                </c:pt>
                <c:pt idx="25216">
                  <c:v>3.717300653458</c:v>
                </c:pt>
                <c:pt idx="25217">
                  <c:v>3.7173714637759998</c:v>
                </c:pt>
                <c:pt idx="25218">
                  <c:v>3.7174441814420001</c:v>
                </c:pt>
                <c:pt idx="25219">
                  <c:v>3.7175703048709998</c:v>
                </c:pt>
                <c:pt idx="25220">
                  <c:v>3.7179422378539999</c:v>
                </c:pt>
                <c:pt idx="25221">
                  <c:v>3.7182648181919999</c:v>
                </c:pt>
                <c:pt idx="25222">
                  <c:v>3.7187070846560002</c:v>
                </c:pt>
                <c:pt idx="25223">
                  <c:v>3.7190406322479999</c:v>
                </c:pt>
                <c:pt idx="25224">
                  <c:v>3.7191534042360002</c:v>
                </c:pt>
                <c:pt idx="25225">
                  <c:v>3.7193071842190002</c:v>
                </c:pt>
                <c:pt idx="25226">
                  <c:v>3.7194311618799998</c:v>
                </c:pt>
                <c:pt idx="25227">
                  <c:v>3.7194941043849998</c:v>
                </c:pt>
                <c:pt idx="25228">
                  <c:v>3.719564437866</c:v>
                </c:pt>
                <c:pt idx="25229">
                  <c:v>3.7196316719059999</c:v>
                </c:pt>
                <c:pt idx="25230">
                  <c:v>3.7196996212009998</c:v>
                </c:pt>
                <c:pt idx="25231">
                  <c:v>3.719759702682</c:v>
                </c:pt>
                <c:pt idx="25232">
                  <c:v>3.719874858856</c:v>
                </c:pt>
                <c:pt idx="25233">
                  <c:v>3.7199554443360001</c:v>
                </c:pt>
                <c:pt idx="25234">
                  <c:v>3.7200760841370002</c:v>
                </c:pt>
                <c:pt idx="25235">
                  <c:v>3.7202153205870001</c:v>
                </c:pt>
                <c:pt idx="25236">
                  <c:v>3.7204408645629998</c:v>
                </c:pt>
                <c:pt idx="25237">
                  <c:v>3.720576047897</c:v>
                </c:pt>
                <c:pt idx="25238">
                  <c:v>3.7207105159760001</c:v>
                </c:pt>
                <c:pt idx="25239">
                  <c:v>3.7208769321439998</c:v>
                </c:pt>
                <c:pt idx="25240">
                  <c:v>3.7212026119230002</c:v>
                </c:pt>
                <c:pt idx="25241">
                  <c:v>3.7213037014010002</c:v>
                </c:pt>
                <c:pt idx="25242">
                  <c:v>3.7216508388520002</c:v>
                </c:pt>
                <c:pt idx="25243">
                  <c:v>3.721847295761</c:v>
                </c:pt>
                <c:pt idx="25244">
                  <c:v>3.7219672203059999</c:v>
                </c:pt>
                <c:pt idx="25245">
                  <c:v>3.7221429347989998</c:v>
                </c:pt>
                <c:pt idx="25246">
                  <c:v>3.7221984863280002</c:v>
                </c:pt>
                <c:pt idx="25247">
                  <c:v>3.7222964763639999</c:v>
                </c:pt>
                <c:pt idx="25248">
                  <c:v>3.7224438190460001</c:v>
                </c:pt>
                <c:pt idx="25249">
                  <c:v>3.722535848618</c:v>
                </c:pt>
                <c:pt idx="25250">
                  <c:v>3.722649335861</c:v>
                </c:pt>
                <c:pt idx="25251">
                  <c:v>3.7228450775150002</c:v>
                </c:pt>
                <c:pt idx="25252">
                  <c:v>3.7230215072630002</c:v>
                </c:pt>
                <c:pt idx="25253">
                  <c:v>3.7233107090000002</c:v>
                </c:pt>
                <c:pt idx="25254">
                  <c:v>3.7234146594999999</c:v>
                </c:pt>
                <c:pt idx="25255">
                  <c:v>3.7234854698180002</c:v>
                </c:pt>
                <c:pt idx="25256">
                  <c:v>3.7235760688780002</c:v>
                </c:pt>
                <c:pt idx="25257">
                  <c:v>3.7236616611479998</c:v>
                </c:pt>
                <c:pt idx="25258">
                  <c:v>3.723704576492</c:v>
                </c:pt>
                <c:pt idx="25259">
                  <c:v>3.7237899303440001</c:v>
                </c:pt>
                <c:pt idx="25260">
                  <c:v>3.7238321304320001</c:v>
                </c:pt>
                <c:pt idx="25261">
                  <c:v>3.7240729331970002</c:v>
                </c:pt>
                <c:pt idx="25262">
                  <c:v>3.7241411209109998</c:v>
                </c:pt>
                <c:pt idx="25263">
                  <c:v>3.724267482758</c:v>
                </c:pt>
                <c:pt idx="25264">
                  <c:v>3.7244355678560002</c:v>
                </c:pt>
                <c:pt idx="25265">
                  <c:v>3.7245454788210002</c:v>
                </c:pt>
                <c:pt idx="25266">
                  <c:v>3.7247426509860002</c:v>
                </c:pt>
                <c:pt idx="25267">
                  <c:v>3.7249503135680002</c:v>
                </c:pt>
                <c:pt idx="25268">
                  <c:v>3.7251510620119999</c:v>
                </c:pt>
                <c:pt idx="25269">
                  <c:v>3.7254545688629999</c:v>
                </c:pt>
                <c:pt idx="25270">
                  <c:v>3.7259199619290002</c:v>
                </c:pt>
                <c:pt idx="25271">
                  <c:v>3.7261013984679998</c:v>
                </c:pt>
                <c:pt idx="25272">
                  <c:v>3.7262539863590001</c:v>
                </c:pt>
                <c:pt idx="25273">
                  <c:v>3.7265534400939999</c:v>
                </c:pt>
                <c:pt idx="25274">
                  <c:v>3.7268910408020002</c:v>
                </c:pt>
                <c:pt idx="25275">
                  <c:v>3.727265357971</c:v>
                </c:pt>
                <c:pt idx="25276">
                  <c:v>3.7276496887210002</c:v>
                </c:pt>
                <c:pt idx="25277">
                  <c:v>3.7280514240259999</c:v>
                </c:pt>
                <c:pt idx="25278">
                  <c:v>3.7284557819369999</c:v>
                </c:pt>
                <c:pt idx="25279">
                  <c:v>3.7288727760309999</c:v>
                </c:pt>
                <c:pt idx="25280">
                  <c:v>3.729286432266</c:v>
                </c:pt>
                <c:pt idx="25281">
                  <c:v>3.7296977043149999</c:v>
                </c:pt>
                <c:pt idx="25282">
                  <c:v>3.7300209999080001</c:v>
                </c:pt>
                <c:pt idx="25283">
                  <c:v>3.7301995754239998</c:v>
                </c:pt>
                <c:pt idx="25284">
                  <c:v>3.7303369045260002</c:v>
                </c:pt>
                <c:pt idx="25285">
                  <c:v>3.7304403781889999</c:v>
                </c:pt>
                <c:pt idx="25286">
                  <c:v>3.7305266857150001</c:v>
                </c:pt>
                <c:pt idx="25287">
                  <c:v>3.7305972576139999</c:v>
                </c:pt>
                <c:pt idx="25288">
                  <c:v>3.7306592464450001</c:v>
                </c:pt>
                <c:pt idx="25289">
                  <c:v>3.7307052612299998</c:v>
                </c:pt>
                <c:pt idx="25290">
                  <c:v>3.7307507991789999</c:v>
                </c:pt>
                <c:pt idx="25291">
                  <c:v>3.7307898998260001</c:v>
                </c:pt>
                <c:pt idx="25292">
                  <c:v>3.7308232784270001</c:v>
                </c:pt>
                <c:pt idx="25293">
                  <c:v>3.7308537960049999</c:v>
                </c:pt>
                <c:pt idx="25294">
                  <c:v>3.730875253677</c:v>
                </c:pt>
                <c:pt idx="25295">
                  <c:v>3.7309153079990001</c:v>
                </c:pt>
                <c:pt idx="25296">
                  <c:v>3.7309510707859999</c:v>
                </c:pt>
                <c:pt idx="25297">
                  <c:v>3.7309679985050002</c:v>
                </c:pt>
                <c:pt idx="25298">
                  <c:v>3.7309980392459998</c:v>
                </c:pt>
                <c:pt idx="25299">
                  <c:v>3.7310199737550001</c:v>
                </c:pt>
                <c:pt idx="25300">
                  <c:v>3.7310712337490002</c:v>
                </c:pt>
                <c:pt idx="25301">
                  <c:v>3.7310996055599999</c:v>
                </c:pt>
                <c:pt idx="25302">
                  <c:v>3.731106758118</c:v>
                </c:pt>
                <c:pt idx="25303">
                  <c:v>3.7311165332790002</c:v>
                </c:pt>
                <c:pt idx="25304">
                  <c:v>3.7311394214629998</c:v>
                </c:pt>
                <c:pt idx="25305">
                  <c:v>3.7311515808109998</c:v>
                </c:pt>
                <c:pt idx="25306">
                  <c:v>3.7311625480649999</c:v>
                </c:pt>
                <c:pt idx="25307">
                  <c:v>3.7312355041499998</c:v>
                </c:pt>
                <c:pt idx="25308">
                  <c:v>3.7313654422760001</c:v>
                </c:pt>
                <c:pt idx="25309">
                  <c:v>3.73140001297</c:v>
                </c:pt>
                <c:pt idx="25310">
                  <c:v>3.7314457893370001</c:v>
                </c:pt>
                <c:pt idx="25311">
                  <c:v>3.7315056324009999</c:v>
                </c:pt>
                <c:pt idx="25312">
                  <c:v>3.7315366268160002</c:v>
                </c:pt>
                <c:pt idx="25313">
                  <c:v>3.7315797805790001</c:v>
                </c:pt>
                <c:pt idx="25314">
                  <c:v>3.7316350936889999</c:v>
                </c:pt>
                <c:pt idx="25315">
                  <c:v>3.7317094802859998</c:v>
                </c:pt>
                <c:pt idx="25316">
                  <c:v>3.7318537235260001</c:v>
                </c:pt>
                <c:pt idx="25317">
                  <c:v>3.73193192482</c:v>
                </c:pt>
                <c:pt idx="25318">
                  <c:v>3.7321095466609999</c:v>
                </c:pt>
                <c:pt idx="25319">
                  <c:v>3.7322323322300002</c:v>
                </c:pt>
                <c:pt idx="25320">
                  <c:v>3.73251080513</c:v>
                </c:pt>
                <c:pt idx="25321">
                  <c:v>3.7326030731199999</c:v>
                </c:pt>
                <c:pt idx="25322">
                  <c:v>3.732659101486</c:v>
                </c:pt>
                <c:pt idx="25323">
                  <c:v>3.7328414916989998</c:v>
                </c:pt>
                <c:pt idx="25324">
                  <c:v>3.732903242111</c:v>
                </c:pt>
                <c:pt idx="25325">
                  <c:v>3.7330050468440001</c:v>
                </c:pt>
                <c:pt idx="25326">
                  <c:v>3.733060121536</c:v>
                </c:pt>
                <c:pt idx="25327">
                  <c:v>3.7331581115720001</c:v>
                </c:pt>
                <c:pt idx="25328">
                  <c:v>3.7333030700680001</c:v>
                </c:pt>
                <c:pt idx="25329">
                  <c:v>3.7334370613100001</c:v>
                </c:pt>
                <c:pt idx="25330">
                  <c:v>3.7336449623110002</c:v>
                </c:pt>
                <c:pt idx="25331">
                  <c:v>3.7337265014650001</c:v>
                </c:pt>
                <c:pt idx="25332">
                  <c:v>3.733848333359</c:v>
                </c:pt>
                <c:pt idx="25333">
                  <c:v>3.7339103221890002</c:v>
                </c:pt>
                <c:pt idx="25334">
                  <c:v>3.7341146469119999</c:v>
                </c:pt>
                <c:pt idx="25335">
                  <c:v>3.7341873645780002</c:v>
                </c:pt>
                <c:pt idx="25336">
                  <c:v>3.7342727184300002</c:v>
                </c:pt>
                <c:pt idx="25337">
                  <c:v>3.7343096733090002</c:v>
                </c:pt>
                <c:pt idx="25338">
                  <c:v>3.7343623638149999</c:v>
                </c:pt>
                <c:pt idx="25339">
                  <c:v>3.7344059944149999</c:v>
                </c:pt>
                <c:pt idx="25340">
                  <c:v>3.7344455718990002</c:v>
                </c:pt>
                <c:pt idx="25341">
                  <c:v>3.7345032691959998</c:v>
                </c:pt>
                <c:pt idx="25342">
                  <c:v>3.7345736026759999</c:v>
                </c:pt>
                <c:pt idx="25343">
                  <c:v>3.734647035599</c:v>
                </c:pt>
                <c:pt idx="25344">
                  <c:v>3.7347617149349999</c:v>
                </c:pt>
                <c:pt idx="25345">
                  <c:v>3.7351150512700002</c:v>
                </c:pt>
                <c:pt idx="25346">
                  <c:v>3.7355980873110002</c:v>
                </c:pt>
                <c:pt idx="25347">
                  <c:v>3.7357268333440001</c:v>
                </c:pt>
                <c:pt idx="25348">
                  <c:v>3.7358603477479999</c:v>
                </c:pt>
                <c:pt idx="25349">
                  <c:v>3.7360515594480002</c:v>
                </c:pt>
                <c:pt idx="25350">
                  <c:v>3.7361569404599999</c:v>
                </c:pt>
                <c:pt idx="25351">
                  <c:v>3.7362802028659998</c:v>
                </c:pt>
                <c:pt idx="25352">
                  <c:v>3.7363660335539999</c:v>
                </c:pt>
                <c:pt idx="25353">
                  <c:v>3.7364439964290002</c:v>
                </c:pt>
                <c:pt idx="25354">
                  <c:v>3.7364993095400001</c:v>
                </c:pt>
                <c:pt idx="25355">
                  <c:v>3.7365500926970001</c:v>
                </c:pt>
                <c:pt idx="25356">
                  <c:v>3.736645460129</c:v>
                </c:pt>
                <c:pt idx="25357">
                  <c:v>3.7368664741519999</c:v>
                </c:pt>
                <c:pt idx="25358">
                  <c:v>3.7369391918180002</c:v>
                </c:pt>
                <c:pt idx="25359">
                  <c:v>3.737022161484</c:v>
                </c:pt>
                <c:pt idx="25360">
                  <c:v>3.737100601196</c:v>
                </c:pt>
                <c:pt idx="25361">
                  <c:v>3.7372155189509999</c:v>
                </c:pt>
                <c:pt idx="25362">
                  <c:v>3.7374119758609998</c:v>
                </c:pt>
                <c:pt idx="25363">
                  <c:v>3.737467050552</c:v>
                </c:pt>
                <c:pt idx="25364">
                  <c:v>3.7375524044040001</c:v>
                </c:pt>
                <c:pt idx="25365">
                  <c:v>3.7376661300660001</c:v>
                </c:pt>
                <c:pt idx="25366">
                  <c:v>3.7378666400910001</c:v>
                </c:pt>
                <c:pt idx="25367">
                  <c:v>3.7379713058470001</c:v>
                </c:pt>
                <c:pt idx="25368">
                  <c:v>3.7382276058200001</c:v>
                </c:pt>
                <c:pt idx="25369">
                  <c:v>3.7385058403019999</c:v>
                </c:pt>
                <c:pt idx="25370">
                  <c:v>3.7386951446530001</c:v>
                </c:pt>
                <c:pt idx="25371">
                  <c:v>3.7387843132020002</c:v>
                </c:pt>
                <c:pt idx="25372">
                  <c:v>3.73899269104</c:v>
                </c:pt>
                <c:pt idx="25373">
                  <c:v>3.7390377521509999</c:v>
                </c:pt>
                <c:pt idx="25374">
                  <c:v>3.7390849590299999</c:v>
                </c:pt>
                <c:pt idx="25375">
                  <c:v>3.7391431331630001</c:v>
                </c:pt>
                <c:pt idx="25376">
                  <c:v>3.739207267761</c:v>
                </c:pt>
                <c:pt idx="25377">
                  <c:v>3.7392575740809999</c:v>
                </c:pt>
                <c:pt idx="25378">
                  <c:v>3.7393026351929999</c:v>
                </c:pt>
                <c:pt idx="25379">
                  <c:v>3.7393331527710001</c:v>
                </c:pt>
                <c:pt idx="25380">
                  <c:v>3.7394039630889999</c:v>
                </c:pt>
                <c:pt idx="25381">
                  <c:v>3.739475727081</c:v>
                </c:pt>
                <c:pt idx="25382">
                  <c:v>3.7395553588869999</c:v>
                </c:pt>
                <c:pt idx="25383">
                  <c:v>3.7396337985989998</c:v>
                </c:pt>
                <c:pt idx="25384">
                  <c:v>3.7396740913389999</c:v>
                </c:pt>
                <c:pt idx="25385">
                  <c:v>3.7397315502169999</c:v>
                </c:pt>
                <c:pt idx="25386">
                  <c:v>3.7397696971890002</c:v>
                </c:pt>
                <c:pt idx="25387">
                  <c:v>3.7398564815520001</c:v>
                </c:pt>
                <c:pt idx="25388">
                  <c:v>3.74036693573</c:v>
                </c:pt>
                <c:pt idx="25389">
                  <c:v>3.7405271530149999</c:v>
                </c:pt>
                <c:pt idx="25390">
                  <c:v>3.7406916618350001</c:v>
                </c:pt>
                <c:pt idx="25391">
                  <c:v>3.7407736778260001</c:v>
                </c:pt>
                <c:pt idx="25392">
                  <c:v>3.7409069538119999</c:v>
                </c:pt>
                <c:pt idx="25393">
                  <c:v>3.7410283088680001</c:v>
                </c:pt>
                <c:pt idx="25394">
                  <c:v>3.741135835648</c:v>
                </c:pt>
                <c:pt idx="25395">
                  <c:v>3.7412290573120002</c:v>
                </c:pt>
                <c:pt idx="25396">
                  <c:v>3.7413339614869998</c:v>
                </c:pt>
                <c:pt idx="25397">
                  <c:v>3.7414276599880001</c:v>
                </c:pt>
                <c:pt idx="25398">
                  <c:v>3.7417023181919999</c:v>
                </c:pt>
                <c:pt idx="25399">
                  <c:v>3.741859912872</c:v>
                </c:pt>
                <c:pt idx="25400">
                  <c:v>3.7420225143430002</c:v>
                </c:pt>
                <c:pt idx="25401">
                  <c:v>3.742253780365</c:v>
                </c:pt>
                <c:pt idx="25402">
                  <c:v>3.7423698902129998</c:v>
                </c:pt>
                <c:pt idx="25403">
                  <c:v>3.7426228523249998</c:v>
                </c:pt>
                <c:pt idx="25404">
                  <c:v>3.7429053783419999</c:v>
                </c:pt>
                <c:pt idx="25405">
                  <c:v>3.7435276508330002</c:v>
                </c:pt>
                <c:pt idx="25406">
                  <c:v>3.7437086105350001</c:v>
                </c:pt>
                <c:pt idx="25407">
                  <c:v>3.7440578937529998</c:v>
                </c:pt>
                <c:pt idx="25408">
                  <c:v>3.7443068027500002</c:v>
                </c:pt>
                <c:pt idx="25409">
                  <c:v>3.7444508075709999</c:v>
                </c:pt>
                <c:pt idx="25410">
                  <c:v>3.7445406913760002</c:v>
                </c:pt>
                <c:pt idx="25411">
                  <c:v>3.7446441650389999</c:v>
                </c:pt>
                <c:pt idx="25412">
                  <c:v>3.7447099685669998</c:v>
                </c:pt>
                <c:pt idx="25413">
                  <c:v>3.7448031902309999</c:v>
                </c:pt>
                <c:pt idx="25414">
                  <c:v>3.74489235878</c:v>
                </c:pt>
                <c:pt idx="25415">
                  <c:v>3.745129585266</c:v>
                </c:pt>
                <c:pt idx="25416">
                  <c:v>3.745317697525</c:v>
                </c:pt>
                <c:pt idx="25417">
                  <c:v>3.745396375656</c:v>
                </c:pt>
                <c:pt idx="25418">
                  <c:v>3.745441675186</c:v>
                </c:pt>
                <c:pt idx="25419">
                  <c:v>3.7455210685729998</c:v>
                </c:pt>
                <c:pt idx="25420">
                  <c:v>3.7456464767459998</c:v>
                </c:pt>
                <c:pt idx="25421">
                  <c:v>3.7458751201629998</c:v>
                </c:pt>
                <c:pt idx="25422">
                  <c:v>3.7460079193119999</c:v>
                </c:pt>
                <c:pt idx="25423">
                  <c:v>3.7462220191959998</c:v>
                </c:pt>
                <c:pt idx="25424">
                  <c:v>3.7463300228119998</c:v>
                </c:pt>
                <c:pt idx="25425">
                  <c:v>3.7464187145230001</c:v>
                </c:pt>
                <c:pt idx="25426">
                  <c:v>3.7464694976809998</c:v>
                </c:pt>
                <c:pt idx="25427">
                  <c:v>3.7465429306029998</c:v>
                </c:pt>
                <c:pt idx="25428">
                  <c:v>3.7466440200809998</c:v>
                </c:pt>
                <c:pt idx="25429">
                  <c:v>3.7467243671419999</c:v>
                </c:pt>
                <c:pt idx="25430">
                  <c:v>3.7469878196719999</c:v>
                </c:pt>
                <c:pt idx="25431">
                  <c:v>3.747087717056</c:v>
                </c:pt>
                <c:pt idx="25432">
                  <c:v>3.7472369670869998</c:v>
                </c:pt>
                <c:pt idx="25433">
                  <c:v>3.7474827766419998</c:v>
                </c:pt>
                <c:pt idx="25434">
                  <c:v>3.7475914955139999</c:v>
                </c:pt>
                <c:pt idx="25435">
                  <c:v>3.7476720809940001</c:v>
                </c:pt>
                <c:pt idx="25436">
                  <c:v>3.7477569580079999</c:v>
                </c:pt>
                <c:pt idx="25437">
                  <c:v>3.7478451728820001</c:v>
                </c:pt>
                <c:pt idx="25438">
                  <c:v>3.7479310035709998</c:v>
                </c:pt>
                <c:pt idx="25439">
                  <c:v>3.7479741573330001</c:v>
                </c:pt>
                <c:pt idx="25440">
                  <c:v>3.7480583190919998</c:v>
                </c:pt>
                <c:pt idx="25441">
                  <c:v>3.748142719269</c:v>
                </c:pt>
                <c:pt idx="25442">
                  <c:v>3.7482244968409999</c:v>
                </c:pt>
                <c:pt idx="25443">
                  <c:v>3.7483091354370002</c:v>
                </c:pt>
                <c:pt idx="25444">
                  <c:v>3.7483930587769998</c:v>
                </c:pt>
                <c:pt idx="25445">
                  <c:v>3.748477697372</c:v>
                </c:pt>
                <c:pt idx="25446">
                  <c:v>3.7486491203310002</c:v>
                </c:pt>
                <c:pt idx="25447">
                  <c:v>3.748739242554</c:v>
                </c:pt>
                <c:pt idx="25448">
                  <c:v>3.749149084091</c:v>
                </c:pt>
                <c:pt idx="25449">
                  <c:v>3.7493062019350001</c:v>
                </c:pt>
                <c:pt idx="25450">
                  <c:v>3.7494530677800002</c:v>
                </c:pt>
                <c:pt idx="25451">
                  <c:v>3.7495741844179999</c:v>
                </c:pt>
                <c:pt idx="25452">
                  <c:v>3.7496454715729999</c:v>
                </c:pt>
                <c:pt idx="25453">
                  <c:v>3.7497549057009998</c:v>
                </c:pt>
                <c:pt idx="25454">
                  <c:v>3.7498488426210002</c:v>
                </c:pt>
                <c:pt idx="25455">
                  <c:v>3.7499363422390002</c:v>
                </c:pt>
                <c:pt idx="25456">
                  <c:v>3.7500340938569998</c:v>
                </c:pt>
                <c:pt idx="25457">
                  <c:v>3.7501399517060001</c:v>
                </c:pt>
                <c:pt idx="25458">
                  <c:v>3.7502207756039998</c:v>
                </c:pt>
                <c:pt idx="25459">
                  <c:v>3.7502577304839999</c:v>
                </c:pt>
                <c:pt idx="25460">
                  <c:v>3.750338554382</c:v>
                </c:pt>
                <c:pt idx="25461">
                  <c:v>3.7503707408909999</c:v>
                </c:pt>
                <c:pt idx="25462">
                  <c:v>3.7504389286039999</c:v>
                </c:pt>
                <c:pt idx="25463">
                  <c:v>3.7504680156710002</c:v>
                </c:pt>
                <c:pt idx="25464">
                  <c:v>3.7505080699920001</c:v>
                </c:pt>
                <c:pt idx="25465">
                  <c:v>3.75053524971</c:v>
                </c:pt>
                <c:pt idx="25466">
                  <c:v>3.7505624294280002</c:v>
                </c:pt>
                <c:pt idx="25467">
                  <c:v>3.7506077289580002</c:v>
                </c:pt>
                <c:pt idx="25468">
                  <c:v>3.7506389617920002</c:v>
                </c:pt>
                <c:pt idx="25469">
                  <c:v>3.7507121562960002</c:v>
                </c:pt>
                <c:pt idx="25470">
                  <c:v>3.7508428096770001</c:v>
                </c:pt>
                <c:pt idx="25471">
                  <c:v>3.7509653568269998</c:v>
                </c:pt>
                <c:pt idx="25472">
                  <c:v>3.7513983249659999</c:v>
                </c:pt>
                <c:pt idx="25473">
                  <c:v>3.7519035339359998</c:v>
                </c:pt>
                <c:pt idx="25474">
                  <c:v>3.7521498203279999</c:v>
                </c:pt>
                <c:pt idx="25475">
                  <c:v>3.7522571086880001</c:v>
                </c:pt>
                <c:pt idx="25476">
                  <c:v>3.7523519992829999</c:v>
                </c:pt>
                <c:pt idx="25477">
                  <c:v>3.7524428367609999</c:v>
                </c:pt>
                <c:pt idx="25478">
                  <c:v>3.75248503685</c:v>
                </c:pt>
                <c:pt idx="25479">
                  <c:v>3.7525253295900001</c:v>
                </c:pt>
                <c:pt idx="25480">
                  <c:v>3.7525672912600001</c:v>
                </c:pt>
                <c:pt idx="25481">
                  <c:v>3.752645492554</c:v>
                </c:pt>
                <c:pt idx="25482">
                  <c:v>3.7527148723599999</c:v>
                </c:pt>
                <c:pt idx="25483">
                  <c:v>3.7527804374690001</c:v>
                </c:pt>
                <c:pt idx="25484">
                  <c:v>3.7529079914090002</c:v>
                </c:pt>
                <c:pt idx="25485">
                  <c:v>3.7529826164250002</c:v>
                </c:pt>
                <c:pt idx="25486">
                  <c:v>3.7530581951139999</c:v>
                </c:pt>
                <c:pt idx="25487">
                  <c:v>3.753137350082</c:v>
                </c:pt>
                <c:pt idx="25488">
                  <c:v>3.7532250881200002</c:v>
                </c:pt>
                <c:pt idx="25489">
                  <c:v>3.7533075809479999</c:v>
                </c:pt>
                <c:pt idx="25490">
                  <c:v>3.7533788681029998</c:v>
                </c:pt>
                <c:pt idx="25491">
                  <c:v>3.7534868717190002</c:v>
                </c:pt>
                <c:pt idx="25492">
                  <c:v>3.7536160945889998</c:v>
                </c:pt>
                <c:pt idx="25493">
                  <c:v>3.7538893222810001</c:v>
                </c:pt>
                <c:pt idx="25494">
                  <c:v>3.7540242671969999</c:v>
                </c:pt>
                <c:pt idx="25495">
                  <c:v>3.7540898323060001</c:v>
                </c:pt>
                <c:pt idx="25496">
                  <c:v>3.7541723251339998</c:v>
                </c:pt>
                <c:pt idx="25497">
                  <c:v>3.754239320755</c:v>
                </c:pt>
                <c:pt idx="25498">
                  <c:v>3.754314422607</c:v>
                </c:pt>
                <c:pt idx="25499">
                  <c:v>3.7543797492979998</c:v>
                </c:pt>
                <c:pt idx="25500">
                  <c:v>3.7544417381290001</c:v>
                </c:pt>
                <c:pt idx="25501">
                  <c:v>3.7545087337490002</c:v>
                </c:pt>
                <c:pt idx="25502">
                  <c:v>3.7545733451840002</c:v>
                </c:pt>
                <c:pt idx="25503">
                  <c:v>3.7546365261079999</c:v>
                </c:pt>
                <c:pt idx="25504">
                  <c:v>3.7547047138209999</c:v>
                </c:pt>
                <c:pt idx="25505">
                  <c:v>3.7549917697909998</c:v>
                </c:pt>
                <c:pt idx="25506">
                  <c:v>3.7555639743799998</c:v>
                </c:pt>
                <c:pt idx="25507">
                  <c:v>3.75594830513</c:v>
                </c:pt>
                <c:pt idx="25508">
                  <c:v>3.7563455104829999</c:v>
                </c:pt>
                <c:pt idx="25509">
                  <c:v>3.756513357162</c:v>
                </c:pt>
                <c:pt idx="25510">
                  <c:v>3.7568175792690002</c:v>
                </c:pt>
                <c:pt idx="25511">
                  <c:v>3.757051944733</c:v>
                </c:pt>
                <c:pt idx="25512">
                  <c:v>3.7572758197780001</c:v>
                </c:pt>
                <c:pt idx="25513">
                  <c:v>3.7575390338900001</c:v>
                </c:pt>
                <c:pt idx="25514">
                  <c:v>3.7576148509979999</c:v>
                </c:pt>
                <c:pt idx="25515">
                  <c:v>3.7577295303340001</c:v>
                </c:pt>
                <c:pt idx="25516">
                  <c:v>3.7579946517940002</c:v>
                </c:pt>
                <c:pt idx="25517">
                  <c:v>3.7581307888030002</c:v>
                </c:pt>
                <c:pt idx="25518">
                  <c:v>3.758232831955</c:v>
                </c:pt>
                <c:pt idx="25519">
                  <c:v>3.7583508491519999</c:v>
                </c:pt>
                <c:pt idx="25520">
                  <c:v>3.7586240768430002</c:v>
                </c:pt>
                <c:pt idx="25521">
                  <c:v>3.758694887161</c:v>
                </c:pt>
                <c:pt idx="25522">
                  <c:v>3.758802890778</c:v>
                </c:pt>
                <c:pt idx="25523">
                  <c:v>3.7589874267579999</c:v>
                </c:pt>
                <c:pt idx="25524">
                  <c:v>3.7593259811399999</c:v>
                </c:pt>
                <c:pt idx="25525">
                  <c:v>3.7594556808470001</c:v>
                </c:pt>
                <c:pt idx="25526">
                  <c:v>3.7595498561860001</c:v>
                </c:pt>
                <c:pt idx="25527">
                  <c:v>3.7596406936650002</c:v>
                </c:pt>
                <c:pt idx="25528">
                  <c:v>3.7597336769099998</c:v>
                </c:pt>
                <c:pt idx="25529">
                  <c:v>3.759821653366</c:v>
                </c:pt>
                <c:pt idx="25530">
                  <c:v>3.7599580287930001</c:v>
                </c:pt>
                <c:pt idx="25531">
                  <c:v>3.7600488662720002</c:v>
                </c:pt>
                <c:pt idx="25532">
                  <c:v>3.7601840496059999</c:v>
                </c:pt>
                <c:pt idx="25533">
                  <c:v>3.760273218155</c:v>
                </c:pt>
                <c:pt idx="25534">
                  <c:v>3.7604000568389999</c:v>
                </c:pt>
                <c:pt idx="25535">
                  <c:v>3.7607688903810002</c:v>
                </c:pt>
                <c:pt idx="25536">
                  <c:v>3.761124134064</c:v>
                </c:pt>
                <c:pt idx="25537">
                  <c:v>3.7615084648130002</c:v>
                </c:pt>
                <c:pt idx="25538">
                  <c:v>3.7616291046139998</c:v>
                </c:pt>
                <c:pt idx="25539">
                  <c:v>3.7620279788970001</c:v>
                </c:pt>
                <c:pt idx="25540">
                  <c:v>3.7623178958889998</c:v>
                </c:pt>
                <c:pt idx="25541">
                  <c:v>3.76251745224</c:v>
                </c:pt>
                <c:pt idx="25542">
                  <c:v>3.7626628875730002</c:v>
                </c:pt>
                <c:pt idx="25543">
                  <c:v>3.762744188309</c:v>
                </c:pt>
                <c:pt idx="25544">
                  <c:v>3.7627856731409999</c:v>
                </c:pt>
                <c:pt idx="25545">
                  <c:v>3.7628669738770002</c:v>
                </c:pt>
                <c:pt idx="25546">
                  <c:v>3.7629597187039998</c:v>
                </c:pt>
                <c:pt idx="25547">
                  <c:v>3.7630348205569999</c:v>
                </c:pt>
                <c:pt idx="25548">
                  <c:v>3.763194084167</c:v>
                </c:pt>
                <c:pt idx="25549">
                  <c:v>3.763354301453</c:v>
                </c:pt>
                <c:pt idx="25550">
                  <c:v>3.763479948044</c:v>
                </c:pt>
                <c:pt idx="25551">
                  <c:v>3.763611078262</c:v>
                </c:pt>
                <c:pt idx="25552">
                  <c:v>3.7637164592739998</c:v>
                </c:pt>
                <c:pt idx="25553">
                  <c:v>3.7640402317050001</c:v>
                </c:pt>
                <c:pt idx="25554">
                  <c:v>3.764120101929</c:v>
                </c:pt>
                <c:pt idx="25555">
                  <c:v>3.7642433643339999</c:v>
                </c:pt>
                <c:pt idx="25556">
                  <c:v>3.7643272876739999</c:v>
                </c:pt>
                <c:pt idx="25557">
                  <c:v>3.7644088268279998</c:v>
                </c:pt>
                <c:pt idx="25558">
                  <c:v>3.7645273208619998</c:v>
                </c:pt>
                <c:pt idx="25559">
                  <c:v>3.764599561691</c:v>
                </c:pt>
                <c:pt idx="25560">
                  <c:v>3.764901161194</c:v>
                </c:pt>
                <c:pt idx="25561">
                  <c:v>3.7652721405029999</c:v>
                </c:pt>
                <c:pt idx="25562">
                  <c:v>3.7658417224880001</c:v>
                </c:pt>
                <c:pt idx="25563">
                  <c:v>3.7663128376010002</c:v>
                </c:pt>
                <c:pt idx="25564">
                  <c:v>3.7666227817540001</c:v>
                </c:pt>
                <c:pt idx="25565">
                  <c:v>3.7668280601499999</c:v>
                </c:pt>
                <c:pt idx="25566">
                  <c:v>3.766945123672</c:v>
                </c:pt>
                <c:pt idx="25567">
                  <c:v>3.767187595367</c:v>
                </c:pt>
                <c:pt idx="25568">
                  <c:v>3.7673573493960002</c:v>
                </c:pt>
                <c:pt idx="25569">
                  <c:v>3.7676260471340002</c:v>
                </c:pt>
                <c:pt idx="25570">
                  <c:v>3.767883062363</c:v>
                </c:pt>
                <c:pt idx="25571">
                  <c:v>3.7681283950809998</c:v>
                </c:pt>
                <c:pt idx="25572">
                  <c:v>3.768425703049</c:v>
                </c:pt>
                <c:pt idx="25573">
                  <c:v>3.768505811691</c:v>
                </c:pt>
                <c:pt idx="25574">
                  <c:v>3.7685902118680001</c:v>
                </c:pt>
                <c:pt idx="25575">
                  <c:v>3.7687180042269999</c:v>
                </c:pt>
                <c:pt idx="25576">
                  <c:v>3.769276857376</c:v>
                </c:pt>
                <c:pt idx="25577">
                  <c:v>3.769503355026</c:v>
                </c:pt>
                <c:pt idx="25578">
                  <c:v>3.7696855068209998</c:v>
                </c:pt>
                <c:pt idx="25579">
                  <c:v>3.769970655441</c:v>
                </c:pt>
                <c:pt idx="25580">
                  <c:v>3.7700650691990001</c:v>
                </c:pt>
                <c:pt idx="25581">
                  <c:v>3.7701878547669998</c:v>
                </c:pt>
                <c:pt idx="25582">
                  <c:v>3.7702682018279998</c:v>
                </c:pt>
                <c:pt idx="25583">
                  <c:v>3.7704110145569998</c:v>
                </c:pt>
                <c:pt idx="25584">
                  <c:v>3.770492315292</c:v>
                </c:pt>
                <c:pt idx="25585">
                  <c:v>3.7705526351929999</c:v>
                </c:pt>
                <c:pt idx="25586">
                  <c:v>3.7706387043</c:v>
                </c:pt>
                <c:pt idx="25587">
                  <c:v>3.7706837654109999</c:v>
                </c:pt>
                <c:pt idx="25588">
                  <c:v>3.770780086517</c:v>
                </c:pt>
                <c:pt idx="25589">
                  <c:v>3.7708296775819998</c:v>
                </c:pt>
                <c:pt idx="25590">
                  <c:v>3.7709619998930002</c:v>
                </c:pt>
                <c:pt idx="25591">
                  <c:v>3.771102428436</c:v>
                </c:pt>
                <c:pt idx="25592">
                  <c:v>3.7713966369629999</c:v>
                </c:pt>
                <c:pt idx="25593">
                  <c:v>3.7715051174159999</c:v>
                </c:pt>
                <c:pt idx="25594">
                  <c:v>3.7718498706819998</c:v>
                </c:pt>
                <c:pt idx="25595">
                  <c:v>3.7720031738280002</c:v>
                </c:pt>
                <c:pt idx="25596">
                  <c:v>3.7720847129820001</c:v>
                </c:pt>
                <c:pt idx="25597">
                  <c:v>3.7722072601319998</c:v>
                </c:pt>
                <c:pt idx="25598">
                  <c:v>3.77228474617</c:v>
                </c:pt>
                <c:pt idx="25599">
                  <c:v>3.7724194526670001</c:v>
                </c:pt>
                <c:pt idx="25600">
                  <c:v>3.7727773189540001</c:v>
                </c:pt>
                <c:pt idx="25601">
                  <c:v>3.773118257523</c:v>
                </c:pt>
                <c:pt idx="25602">
                  <c:v>3.7736141681670001</c:v>
                </c:pt>
                <c:pt idx="25603">
                  <c:v>3.7738344669339998</c:v>
                </c:pt>
                <c:pt idx="25604">
                  <c:v>3.7739613056180001</c:v>
                </c:pt>
                <c:pt idx="25605">
                  <c:v>3.7741692066189998</c:v>
                </c:pt>
                <c:pt idx="25606">
                  <c:v>3.7743875980379999</c:v>
                </c:pt>
                <c:pt idx="25607">
                  <c:v>3.7746984958650001</c:v>
                </c:pt>
                <c:pt idx="25608">
                  <c:v>3.7750444412230002</c:v>
                </c:pt>
                <c:pt idx="25609">
                  <c:v>3.7753996849060001</c:v>
                </c:pt>
                <c:pt idx="25610">
                  <c:v>3.7756478786469998</c:v>
                </c:pt>
                <c:pt idx="25611">
                  <c:v>3.775781393051</c:v>
                </c:pt>
                <c:pt idx="25612">
                  <c:v>3.7759122848510001</c:v>
                </c:pt>
                <c:pt idx="25613">
                  <c:v>3.7761662006379999</c:v>
                </c:pt>
                <c:pt idx="25614">
                  <c:v>3.7762463092799998</c:v>
                </c:pt>
                <c:pt idx="25615">
                  <c:v>3.7763316631319999</c:v>
                </c:pt>
                <c:pt idx="25616">
                  <c:v>3.7763769626619998</c:v>
                </c:pt>
                <c:pt idx="25617">
                  <c:v>3.7764256000519998</c:v>
                </c:pt>
                <c:pt idx="25618">
                  <c:v>3.776477098465</c:v>
                </c:pt>
                <c:pt idx="25619">
                  <c:v>3.7765285968779998</c:v>
                </c:pt>
                <c:pt idx="25620">
                  <c:v>3.776583433151</c:v>
                </c:pt>
                <c:pt idx="25621">
                  <c:v>3.7766311168670001</c:v>
                </c:pt>
                <c:pt idx="25622">
                  <c:v>3.7767219543460002</c:v>
                </c:pt>
                <c:pt idx="25623">
                  <c:v>3.7768089771270001</c:v>
                </c:pt>
                <c:pt idx="25624">
                  <c:v>3.7768533229829999</c:v>
                </c:pt>
                <c:pt idx="25625">
                  <c:v>3.7769362926480001</c:v>
                </c:pt>
                <c:pt idx="25626">
                  <c:v>3.7770593166349999</c:v>
                </c:pt>
                <c:pt idx="25627">
                  <c:v>3.7771317958830002</c:v>
                </c:pt>
                <c:pt idx="25628">
                  <c:v>3.777271986008</c:v>
                </c:pt>
                <c:pt idx="25629">
                  <c:v>3.7775292396550002</c:v>
                </c:pt>
                <c:pt idx="25630">
                  <c:v>3.7777528762819998</c:v>
                </c:pt>
                <c:pt idx="25631">
                  <c:v>3.7778396606450002</c:v>
                </c:pt>
                <c:pt idx="25632">
                  <c:v>3.7779321670530002</c:v>
                </c:pt>
                <c:pt idx="25633">
                  <c:v>3.7780473232270002</c:v>
                </c:pt>
                <c:pt idx="25634">
                  <c:v>3.77854013443</c:v>
                </c:pt>
                <c:pt idx="25635">
                  <c:v>3.7790508270259999</c:v>
                </c:pt>
                <c:pt idx="25636">
                  <c:v>3.7791676521299999</c:v>
                </c:pt>
                <c:pt idx="25637">
                  <c:v>3.7792389392849999</c:v>
                </c:pt>
                <c:pt idx="25638">
                  <c:v>3.7793180942540001</c:v>
                </c:pt>
                <c:pt idx="25639">
                  <c:v>3.7794082164759999</c:v>
                </c:pt>
                <c:pt idx="25640">
                  <c:v>3.7795588970180001</c:v>
                </c:pt>
                <c:pt idx="25641">
                  <c:v>3.7798471450809998</c:v>
                </c:pt>
                <c:pt idx="25642">
                  <c:v>3.7801415920260002</c:v>
                </c:pt>
                <c:pt idx="25643">
                  <c:v>3.7804133892060001</c:v>
                </c:pt>
                <c:pt idx="25644">
                  <c:v>3.7805535793299998</c:v>
                </c:pt>
                <c:pt idx="25645">
                  <c:v>3.7806839942930002</c:v>
                </c:pt>
                <c:pt idx="25646">
                  <c:v>3.780770540237</c:v>
                </c:pt>
                <c:pt idx="25647">
                  <c:v>3.7808587551119999</c:v>
                </c:pt>
                <c:pt idx="25648">
                  <c:v>3.7809474468230002</c:v>
                </c:pt>
                <c:pt idx="25649">
                  <c:v>3.7810318469999999</c:v>
                </c:pt>
                <c:pt idx="25650">
                  <c:v>3.7811138629909999</c:v>
                </c:pt>
                <c:pt idx="25651">
                  <c:v>3.7811944484710001</c:v>
                </c:pt>
                <c:pt idx="25652">
                  <c:v>3.7813084125519998</c:v>
                </c:pt>
                <c:pt idx="25653">
                  <c:v>3.7815873622890002</c:v>
                </c:pt>
                <c:pt idx="25654">
                  <c:v>3.7818558216090001</c:v>
                </c:pt>
                <c:pt idx="25655">
                  <c:v>3.7821373939509999</c:v>
                </c:pt>
                <c:pt idx="25656">
                  <c:v>3.782264947891</c:v>
                </c:pt>
                <c:pt idx="25657">
                  <c:v>3.7823390960690002</c:v>
                </c:pt>
                <c:pt idx="25658">
                  <c:v>3.7824468612670001</c:v>
                </c:pt>
                <c:pt idx="25659">
                  <c:v>3.7827599048609999</c:v>
                </c:pt>
                <c:pt idx="25660">
                  <c:v>3.7829668521880002</c:v>
                </c:pt>
                <c:pt idx="25661">
                  <c:v>3.783128261566</c:v>
                </c:pt>
                <c:pt idx="25662">
                  <c:v>3.7832651138309998</c:v>
                </c:pt>
                <c:pt idx="25663">
                  <c:v>3.7834355831150002</c:v>
                </c:pt>
                <c:pt idx="25664">
                  <c:v>3.7835490703580001</c:v>
                </c:pt>
                <c:pt idx="25665">
                  <c:v>3.7836875915529999</c:v>
                </c:pt>
                <c:pt idx="25666">
                  <c:v>3.7839276790619998</c:v>
                </c:pt>
                <c:pt idx="25667">
                  <c:v>3.7844908237460002</c:v>
                </c:pt>
                <c:pt idx="25668">
                  <c:v>3.7848870754239998</c:v>
                </c:pt>
                <c:pt idx="25669">
                  <c:v>3.7851169109340002</c:v>
                </c:pt>
                <c:pt idx="25670">
                  <c:v>3.785307884216</c:v>
                </c:pt>
                <c:pt idx="25671">
                  <c:v>3.7854421138759999</c:v>
                </c:pt>
                <c:pt idx="25672">
                  <c:v>3.7855899333949998</c:v>
                </c:pt>
                <c:pt idx="25673">
                  <c:v>3.7856681346890002</c:v>
                </c:pt>
                <c:pt idx="25674">
                  <c:v>3.7857849597929998</c:v>
                </c:pt>
                <c:pt idx="25675">
                  <c:v>3.7858629226680001</c:v>
                </c:pt>
                <c:pt idx="25676">
                  <c:v>3.7859387397769999</c:v>
                </c:pt>
                <c:pt idx="25677">
                  <c:v>3.786169528961</c:v>
                </c:pt>
                <c:pt idx="25678">
                  <c:v>3.786272525787</c:v>
                </c:pt>
                <c:pt idx="25679">
                  <c:v>3.7863829135890001</c:v>
                </c:pt>
                <c:pt idx="25680">
                  <c:v>3.786471366882</c:v>
                </c:pt>
                <c:pt idx="25681">
                  <c:v>3.7865591049190002</c:v>
                </c:pt>
                <c:pt idx="25682">
                  <c:v>3.786650657654</c:v>
                </c:pt>
                <c:pt idx="25683">
                  <c:v>3.7866957187649999</c:v>
                </c:pt>
                <c:pt idx="25684">
                  <c:v>3.7867400646210001</c:v>
                </c:pt>
                <c:pt idx="25685">
                  <c:v>3.7868249416349999</c:v>
                </c:pt>
                <c:pt idx="25686">
                  <c:v>3.7869007587430001</c:v>
                </c:pt>
                <c:pt idx="25687">
                  <c:v>3.78697347641</c:v>
                </c:pt>
                <c:pt idx="25688">
                  <c:v>3.7871057987209999</c:v>
                </c:pt>
                <c:pt idx="25689">
                  <c:v>3.7872545719150001</c:v>
                </c:pt>
                <c:pt idx="25690">
                  <c:v>3.7875041961670002</c:v>
                </c:pt>
                <c:pt idx="25691">
                  <c:v>3.7876172065730001</c:v>
                </c:pt>
                <c:pt idx="25692">
                  <c:v>3.7877295017239998</c:v>
                </c:pt>
                <c:pt idx="25693">
                  <c:v>3.787824392319</c:v>
                </c:pt>
                <c:pt idx="25694">
                  <c:v>3.7879014015200001</c:v>
                </c:pt>
                <c:pt idx="25695">
                  <c:v>3.7879960536959998</c:v>
                </c:pt>
                <c:pt idx="25696">
                  <c:v>3.7881388664250002</c:v>
                </c:pt>
                <c:pt idx="25697">
                  <c:v>3.78831076622</c:v>
                </c:pt>
                <c:pt idx="25698">
                  <c:v>3.7884428501129999</c:v>
                </c:pt>
                <c:pt idx="25699">
                  <c:v>3.7885255813600001</c:v>
                </c:pt>
                <c:pt idx="25700">
                  <c:v>3.788853168488</c:v>
                </c:pt>
                <c:pt idx="25701">
                  <c:v>3.7890095710749998</c:v>
                </c:pt>
                <c:pt idx="25702">
                  <c:v>3.789336204529</c:v>
                </c:pt>
                <c:pt idx="25703">
                  <c:v>3.7895781993869999</c:v>
                </c:pt>
                <c:pt idx="25704">
                  <c:v>3.7896862030029999</c:v>
                </c:pt>
                <c:pt idx="25705">
                  <c:v>3.7898273468019998</c:v>
                </c:pt>
                <c:pt idx="25706">
                  <c:v>3.790133237839</c:v>
                </c:pt>
                <c:pt idx="25707">
                  <c:v>3.7902629375460002</c:v>
                </c:pt>
                <c:pt idx="25708">
                  <c:v>3.79039478302</c:v>
                </c:pt>
                <c:pt idx="25709">
                  <c:v>3.7908005714419999</c:v>
                </c:pt>
                <c:pt idx="25710">
                  <c:v>3.7911300659179998</c:v>
                </c:pt>
                <c:pt idx="25711">
                  <c:v>3.791630983353</c:v>
                </c:pt>
                <c:pt idx="25712">
                  <c:v>3.7919235229489998</c:v>
                </c:pt>
                <c:pt idx="25713">
                  <c:v>3.7920699119569998</c:v>
                </c:pt>
                <c:pt idx="25714">
                  <c:v>3.7921807765960001</c:v>
                </c:pt>
                <c:pt idx="25715">
                  <c:v>3.792419433594</c:v>
                </c:pt>
                <c:pt idx="25716">
                  <c:v>3.7926173210140002</c:v>
                </c:pt>
                <c:pt idx="25717">
                  <c:v>3.7927203178409998</c:v>
                </c:pt>
                <c:pt idx="25718">
                  <c:v>3.7928235530849999</c:v>
                </c:pt>
                <c:pt idx="25719">
                  <c:v>3.7929551601410001</c:v>
                </c:pt>
                <c:pt idx="25720">
                  <c:v>3.7932553291320001</c:v>
                </c:pt>
                <c:pt idx="25721">
                  <c:v>3.7935113906860001</c:v>
                </c:pt>
                <c:pt idx="25722">
                  <c:v>3.7936098575589998</c:v>
                </c:pt>
                <c:pt idx="25723">
                  <c:v>3.7936778068539998</c:v>
                </c:pt>
                <c:pt idx="25724">
                  <c:v>3.793819904327</c:v>
                </c:pt>
                <c:pt idx="25725">
                  <c:v>3.793932914734</c:v>
                </c:pt>
                <c:pt idx="25726">
                  <c:v>3.794013261795</c:v>
                </c:pt>
                <c:pt idx="25727">
                  <c:v>3.7940957546230001</c:v>
                </c:pt>
                <c:pt idx="25728">
                  <c:v>3.794179201126</c:v>
                </c:pt>
                <c:pt idx="25729">
                  <c:v>3.794262886047</c:v>
                </c:pt>
                <c:pt idx="25730">
                  <c:v>3.7946662902830002</c:v>
                </c:pt>
                <c:pt idx="25731">
                  <c:v>3.7952039241789999</c:v>
                </c:pt>
                <c:pt idx="25732">
                  <c:v>3.79567360878</c:v>
                </c:pt>
                <c:pt idx="25733">
                  <c:v>3.7958264350889999</c:v>
                </c:pt>
                <c:pt idx="25734">
                  <c:v>3.7958958148959998</c:v>
                </c:pt>
                <c:pt idx="25735">
                  <c:v>3.7959790229800001</c:v>
                </c:pt>
                <c:pt idx="25736">
                  <c:v>3.7960443496699998</c:v>
                </c:pt>
                <c:pt idx="25737">
                  <c:v>3.7961056232449999</c:v>
                </c:pt>
                <c:pt idx="25738">
                  <c:v>3.7963056564330002</c:v>
                </c:pt>
                <c:pt idx="25739">
                  <c:v>3.7964084148409998</c:v>
                </c:pt>
                <c:pt idx="25740">
                  <c:v>3.7966792583469999</c:v>
                </c:pt>
                <c:pt idx="25741">
                  <c:v>3.796747684479</c:v>
                </c:pt>
                <c:pt idx="25742">
                  <c:v>3.7968597412110001</c:v>
                </c:pt>
                <c:pt idx="25743">
                  <c:v>3.7970671653750001</c:v>
                </c:pt>
                <c:pt idx="25744">
                  <c:v>3.7971742153169998</c:v>
                </c:pt>
                <c:pt idx="25745">
                  <c:v>3.797303915024</c:v>
                </c:pt>
                <c:pt idx="25746">
                  <c:v>3.7974319458010002</c:v>
                </c:pt>
                <c:pt idx="25747">
                  <c:v>3.7975251674649999</c:v>
                </c:pt>
                <c:pt idx="25748">
                  <c:v>3.7975678443910001</c:v>
                </c:pt>
                <c:pt idx="25749">
                  <c:v>3.7976338863370001</c:v>
                </c:pt>
                <c:pt idx="25750">
                  <c:v>3.7977283000950002</c:v>
                </c:pt>
                <c:pt idx="25751">
                  <c:v>3.7978255748750001</c:v>
                </c:pt>
                <c:pt idx="25752">
                  <c:v>3.7979204654690002</c:v>
                </c:pt>
                <c:pt idx="25753">
                  <c:v>3.7981245517729998</c:v>
                </c:pt>
                <c:pt idx="25754">
                  <c:v>3.7983222007749999</c:v>
                </c:pt>
                <c:pt idx="25755">
                  <c:v>3.79847574234</c:v>
                </c:pt>
                <c:pt idx="25756">
                  <c:v>3.7985606193539998</c:v>
                </c:pt>
                <c:pt idx="25757">
                  <c:v>3.7987298965449998</c:v>
                </c:pt>
                <c:pt idx="25758">
                  <c:v>3.798819303513</c:v>
                </c:pt>
                <c:pt idx="25759">
                  <c:v>3.798908472061</c:v>
                </c:pt>
                <c:pt idx="25760">
                  <c:v>3.798988580704</c:v>
                </c:pt>
                <c:pt idx="25761">
                  <c:v>3.799068927765</c:v>
                </c:pt>
                <c:pt idx="25762">
                  <c:v>3.7991459369660001</c:v>
                </c:pt>
                <c:pt idx="25763">
                  <c:v>3.7992253303529999</c:v>
                </c:pt>
                <c:pt idx="25764">
                  <c:v>3.7992956638340001</c:v>
                </c:pt>
                <c:pt idx="25765">
                  <c:v>3.7993588447570001</c:v>
                </c:pt>
                <c:pt idx="25766">
                  <c:v>3.799420833588</c:v>
                </c:pt>
                <c:pt idx="25767">
                  <c:v>3.7995219230649999</c:v>
                </c:pt>
                <c:pt idx="25768">
                  <c:v>3.7996010780330001</c:v>
                </c:pt>
                <c:pt idx="25769">
                  <c:v>3.7996737957</c:v>
                </c:pt>
                <c:pt idx="25770">
                  <c:v>3.7997362613679999</c:v>
                </c:pt>
                <c:pt idx="25771">
                  <c:v>3.799825668335</c:v>
                </c:pt>
                <c:pt idx="25772">
                  <c:v>3.799963235855</c:v>
                </c:pt>
                <c:pt idx="25773">
                  <c:v>3.8001828193659999</c:v>
                </c:pt>
                <c:pt idx="25774">
                  <c:v>3.8003635406490002</c:v>
                </c:pt>
                <c:pt idx="25775">
                  <c:v>3.8006269931790002</c:v>
                </c:pt>
                <c:pt idx="25776">
                  <c:v>3.8008918762210002</c:v>
                </c:pt>
                <c:pt idx="25777">
                  <c:v>3.801084518433</c:v>
                </c:pt>
                <c:pt idx="25778">
                  <c:v>3.8011496067050001</c:v>
                </c:pt>
                <c:pt idx="25779">
                  <c:v>3.8012115955349999</c:v>
                </c:pt>
                <c:pt idx="25780">
                  <c:v>3.8012771606450002</c:v>
                </c:pt>
                <c:pt idx="25781">
                  <c:v>3.8013510704039999</c:v>
                </c:pt>
                <c:pt idx="25782">
                  <c:v>3.801450967789</c:v>
                </c:pt>
                <c:pt idx="25783">
                  <c:v>3.801747322083</c:v>
                </c:pt>
                <c:pt idx="25784">
                  <c:v>3.802050828934</c:v>
                </c:pt>
                <c:pt idx="25785">
                  <c:v>3.8021543025970002</c:v>
                </c:pt>
                <c:pt idx="25786">
                  <c:v>3.8023040294650001</c:v>
                </c:pt>
                <c:pt idx="25787">
                  <c:v>3.8024625778200001</c:v>
                </c:pt>
                <c:pt idx="25788">
                  <c:v>3.8027594089510002</c:v>
                </c:pt>
                <c:pt idx="25789">
                  <c:v>3.803056955338</c:v>
                </c:pt>
                <c:pt idx="25790">
                  <c:v>3.8032405376430001</c:v>
                </c:pt>
                <c:pt idx="25791">
                  <c:v>3.8034472465519999</c:v>
                </c:pt>
                <c:pt idx="25792">
                  <c:v>3.8035440444950002</c:v>
                </c:pt>
                <c:pt idx="25793">
                  <c:v>3.8035955429079999</c:v>
                </c:pt>
                <c:pt idx="25794">
                  <c:v>3.8036890029910002</c:v>
                </c:pt>
                <c:pt idx="25795">
                  <c:v>3.8037316799159999</c:v>
                </c:pt>
                <c:pt idx="25796">
                  <c:v>3.8038167953489999</c:v>
                </c:pt>
                <c:pt idx="25797">
                  <c:v>3.803894042969</c:v>
                </c:pt>
                <c:pt idx="25798">
                  <c:v>3.8041315078740001</c:v>
                </c:pt>
                <c:pt idx="25799">
                  <c:v>3.8043410778050002</c:v>
                </c:pt>
                <c:pt idx="25800">
                  <c:v>3.8045122623440002</c:v>
                </c:pt>
                <c:pt idx="25801">
                  <c:v>3.804570436478</c:v>
                </c:pt>
                <c:pt idx="25802">
                  <c:v>3.804609060287</c:v>
                </c:pt>
                <c:pt idx="25803">
                  <c:v>3.8046932220460001</c:v>
                </c:pt>
                <c:pt idx="25804">
                  <c:v>3.8047361373899999</c:v>
                </c:pt>
                <c:pt idx="25805">
                  <c:v>3.804814815521</c:v>
                </c:pt>
                <c:pt idx="25806">
                  <c:v>3.804879188538</c:v>
                </c:pt>
                <c:pt idx="25807">
                  <c:v>3.8049433231349998</c:v>
                </c:pt>
                <c:pt idx="25808">
                  <c:v>3.8050284385680002</c:v>
                </c:pt>
                <c:pt idx="25809">
                  <c:v>3.8051228523249998</c:v>
                </c:pt>
                <c:pt idx="25810">
                  <c:v>3.805454969406</c:v>
                </c:pt>
                <c:pt idx="25811">
                  <c:v>3.805672645569</c:v>
                </c:pt>
                <c:pt idx="25812">
                  <c:v>3.8062503337860001</c:v>
                </c:pt>
                <c:pt idx="25813">
                  <c:v>3.8065106868740002</c:v>
                </c:pt>
                <c:pt idx="25814">
                  <c:v>3.8066592216489998</c:v>
                </c:pt>
                <c:pt idx="25815">
                  <c:v>3.806790351868</c:v>
                </c:pt>
                <c:pt idx="25816">
                  <c:v>3.806872606277</c:v>
                </c:pt>
                <c:pt idx="25817">
                  <c:v>3.807027816772</c:v>
                </c:pt>
                <c:pt idx="25818">
                  <c:v>3.8073227405550001</c:v>
                </c:pt>
                <c:pt idx="25819">
                  <c:v>3.8074676990510001</c:v>
                </c:pt>
                <c:pt idx="25820">
                  <c:v>3.8076236248019999</c:v>
                </c:pt>
                <c:pt idx="25821">
                  <c:v>3.8077678680420002</c:v>
                </c:pt>
                <c:pt idx="25822">
                  <c:v>3.807911872864</c:v>
                </c:pt>
                <c:pt idx="25823">
                  <c:v>3.8080201148990001</c:v>
                </c:pt>
                <c:pt idx="25824">
                  <c:v>3.808089733124</c:v>
                </c:pt>
                <c:pt idx="25825">
                  <c:v>3.8081622123719998</c:v>
                </c:pt>
                <c:pt idx="25826">
                  <c:v>3.808412313461</c:v>
                </c:pt>
                <c:pt idx="25827">
                  <c:v>3.8085803985600002</c:v>
                </c:pt>
                <c:pt idx="25828">
                  <c:v>3.8088586330409999</c:v>
                </c:pt>
                <c:pt idx="25829">
                  <c:v>3.809131145477</c:v>
                </c:pt>
                <c:pt idx="25830">
                  <c:v>3.80930185318</c:v>
                </c:pt>
                <c:pt idx="25831">
                  <c:v>3.8095176219939999</c:v>
                </c:pt>
                <c:pt idx="25832">
                  <c:v>3.8097431659700001</c:v>
                </c:pt>
                <c:pt idx="25833">
                  <c:v>3.8098788261409999</c:v>
                </c:pt>
                <c:pt idx="25834">
                  <c:v>3.8099589347839999</c:v>
                </c:pt>
                <c:pt idx="25835">
                  <c:v>3.8100416660310001</c:v>
                </c:pt>
                <c:pt idx="25836">
                  <c:v>3.8101258277890002</c:v>
                </c:pt>
                <c:pt idx="25837">
                  <c:v>3.8102881908419999</c:v>
                </c:pt>
                <c:pt idx="25838">
                  <c:v>3.8104403018949999</c:v>
                </c:pt>
                <c:pt idx="25839">
                  <c:v>3.8106212615969999</c:v>
                </c:pt>
                <c:pt idx="25840">
                  <c:v>3.810754537582</c:v>
                </c:pt>
                <c:pt idx="25841">
                  <c:v>3.8110363483429999</c:v>
                </c:pt>
                <c:pt idx="25842">
                  <c:v>3.8111603260039999</c:v>
                </c:pt>
                <c:pt idx="25843">
                  <c:v>3.8113205432889998</c:v>
                </c:pt>
                <c:pt idx="25844">
                  <c:v>3.8113934993740002</c:v>
                </c:pt>
                <c:pt idx="25845">
                  <c:v>3.8114337921139998</c:v>
                </c:pt>
                <c:pt idx="25846">
                  <c:v>3.8114907741550001</c:v>
                </c:pt>
                <c:pt idx="25847">
                  <c:v>3.8115606307980001</c:v>
                </c:pt>
                <c:pt idx="25848">
                  <c:v>3.8116445541380002</c:v>
                </c:pt>
                <c:pt idx="25849">
                  <c:v>3.8117339611049998</c:v>
                </c:pt>
                <c:pt idx="25850">
                  <c:v>3.8118014335630002</c:v>
                </c:pt>
                <c:pt idx="25851">
                  <c:v>3.8118999004359999</c:v>
                </c:pt>
                <c:pt idx="25852">
                  <c:v>3.8121945857999999</c:v>
                </c:pt>
                <c:pt idx="25853">
                  <c:v>3.8123095035549999</c:v>
                </c:pt>
                <c:pt idx="25854">
                  <c:v>3.812388420105</c:v>
                </c:pt>
                <c:pt idx="25855">
                  <c:v>3.8126978874209998</c:v>
                </c:pt>
                <c:pt idx="25856">
                  <c:v>3.8128902912139999</c:v>
                </c:pt>
                <c:pt idx="25857">
                  <c:v>3.8130710124970002</c:v>
                </c:pt>
                <c:pt idx="25858">
                  <c:v>3.8132317066189998</c:v>
                </c:pt>
                <c:pt idx="25859">
                  <c:v>3.8135178089139998</c:v>
                </c:pt>
                <c:pt idx="25860">
                  <c:v>3.8137977123260001</c:v>
                </c:pt>
                <c:pt idx="25861">
                  <c:v>3.8141121864319998</c:v>
                </c:pt>
                <c:pt idx="25862">
                  <c:v>3.8144607543950002</c:v>
                </c:pt>
                <c:pt idx="25863">
                  <c:v>3.8147001266479998</c:v>
                </c:pt>
                <c:pt idx="25864">
                  <c:v>3.8148336410520001</c:v>
                </c:pt>
                <c:pt idx="25865">
                  <c:v>3.814890623093</c:v>
                </c:pt>
                <c:pt idx="25866">
                  <c:v>3.8149452209470001</c:v>
                </c:pt>
                <c:pt idx="25867">
                  <c:v>3.8149776458739999</c:v>
                </c:pt>
                <c:pt idx="25868">
                  <c:v>3.8150315284729999</c:v>
                </c:pt>
                <c:pt idx="25869">
                  <c:v>3.8150918483730001</c:v>
                </c:pt>
                <c:pt idx="25870">
                  <c:v>3.8151528835300001</c:v>
                </c:pt>
                <c:pt idx="25871">
                  <c:v>3.8152112960819999</c:v>
                </c:pt>
                <c:pt idx="25872">
                  <c:v>3.815267324448</c:v>
                </c:pt>
                <c:pt idx="25873">
                  <c:v>3.815328359604</c:v>
                </c:pt>
                <c:pt idx="25874">
                  <c:v>3.8153920173650002</c:v>
                </c:pt>
                <c:pt idx="25875">
                  <c:v>3.815490484238</c:v>
                </c:pt>
                <c:pt idx="25876">
                  <c:v>3.8155610561370001</c:v>
                </c:pt>
                <c:pt idx="25877">
                  <c:v>3.8158459663389999</c:v>
                </c:pt>
                <c:pt idx="25878">
                  <c:v>3.8159637451170001</c:v>
                </c:pt>
                <c:pt idx="25879">
                  <c:v>3.8162133693700002</c:v>
                </c:pt>
                <c:pt idx="25880">
                  <c:v>3.8163216114040002</c:v>
                </c:pt>
                <c:pt idx="25881">
                  <c:v>3.8163952827449998</c:v>
                </c:pt>
                <c:pt idx="25882">
                  <c:v>3.816478013992</c:v>
                </c:pt>
                <c:pt idx="25883">
                  <c:v>3.8165729045869998</c:v>
                </c:pt>
                <c:pt idx="25884">
                  <c:v>3.816676616669</c:v>
                </c:pt>
                <c:pt idx="25885">
                  <c:v>3.8167872428890002</c:v>
                </c:pt>
                <c:pt idx="25886">
                  <c:v>3.816913843155</c:v>
                </c:pt>
                <c:pt idx="25887">
                  <c:v>3.8171136379239998</c:v>
                </c:pt>
                <c:pt idx="25888">
                  <c:v>3.8172540664670001</c:v>
                </c:pt>
                <c:pt idx="25889">
                  <c:v>3.8174028396609998</c:v>
                </c:pt>
                <c:pt idx="25890">
                  <c:v>3.817548274994</c:v>
                </c:pt>
                <c:pt idx="25891">
                  <c:v>3.817677497864</c:v>
                </c:pt>
                <c:pt idx="25892">
                  <c:v>3.8177952766419998</c:v>
                </c:pt>
                <c:pt idx="25893">
                  <c:v>3.8178985118869999</c:v>
                </c:pt>
                <c:pt idx="25894">
                  <c:v>3.8179841041559999</c:v>
                </c:pt>
                <c:pt idx="25895">
                  <c:v>3.818063020706</c:v>
                </c:pt>
                <c:pt idx="25896">
                  <c:v>3.8181316852570002</c:v>
                </c:pt>
                <c:pt idx="25897">
                  <c:v>3.8182761669160001</c:v>
                </c:pt>
                <c:pt idx="25898">
                  <c:v>3.8184370994569998</c:v>
                </c:pt>
                <c:pt idx="25899">
                  <c:v>3.818504095078</c:v>
                </c:pt>
                <c:pt idx="25900">
                  <c:v>3.8185539245609998</c:v>
                </c:pt>
                <c:pt idx="25901">
                  <c:v>3.8186058998110002</c:v>
                </c:pt>
                <c:pt idx="25902">
                  <c:v>3.8186657428739998</c:v>
                </c:pt>
                <c:pt idx="25903">
                  <c:v>3.8188655376430001</c:v>
                </c:pt>
                <c:pt idx="25904">
                  <c:v>3.8189249038700002</c:v>
                </c:pt>
                <c:pt idx="25905">
                  <c:v>3.8189826011660002</c:v>
                </c:pt>
                <c:pt idx="25906">
                  <c:v>3.8190391063689999</c:v>
                </c:pt>
                <c:pt idx="25907">
                  <c:v>3.8190994262700002</c:v>
                </c:pt>
                <c:pt idx="25908">
                  <c:v>3.8191351890559999</c:v>
                </c:pt>
                <c:pt idx="25909">
                  <c:v>3.8191957473749998</c:v>
                </c:pt>
                <c:pt idx="25910">
                  <c:v>3.8192613124850001</c:v>
                </c:pt>
                <c:pt idx="25911">
                  <c:v>3.8193311691280001</c:v>
                </c:pt>
                <c:pt idx="25912">
                  <c:v>3.8194241523739998</c:v>
                </c:pt>
                <c:pt idx="25913">
                  <c:v>3.819860696793</c:v>
                </c:pt>
                <c:pt idx="25914">
                  <c:v>3.82049036026</c:v>
                </c:pt>
                <c:pt idx="25915">
                  <c:v>3.82075881958</c:v>
                </c:pt>
                <c:pt idx="25916">
                  <c:v>3.8208682537079999</c:v>
                </c:pt>
                <c:pt idx="25917">
                  <c:v>3.8209722042080001</c:v>
                </c:pt>
                <c:pt idx="25918">
                  <c:v>3.8210713863370001</c:v>
                </c:pt>
                <c:pt idx="25919">
                  <c:v>3.821217298508</c:v>
                </c:pt>
                <c:pt idx="25920">
                  <c:v>3.8214421272279999</c:v>
                </c:pt>
                <c:pt idx="25921">
                  <c:v>3.82168674469</c:v>
                </c:pt>
                <c:pt idx="25922">
                  <c:v>3.821827888489</c:v>
                </c:pt>
                <c:pt idx="25923">
                  <c:v>3.8219039440159999</c:v>
                </c:pt>
                <c:pt idx="25924">
                  <c:v>3.8219811916349999</c:v>
                </c:pt>
                <c:pt idx="25925">
                  <c:v>3.8220589160920002</c:v>
                </c:pt>
                <c:pt idx="25926">
                  <c:v>3.8221335411070001</c:v>
                </c:pt>
                <c:pt idx="25927">
                  <c:v>3.8221971988679999</c:v>
                </c:pt>
                <c:pt idx="25928">
                  <c:v>3.8223958015439998</c:v>
                </c:pt>
                <c:pt idx="25929">
                  <c:v>3.822502851486</c:v>
                </c:pt>
                <c:pt idx="25930">
                  <c:v>3.8226201534270001</c:v>
                </c:pt>
                <c:pt idx="25931">
                  <c:v>3.8227369785310001</c:v>
                </c:pt>
                <c:pt idx="25932">
                  <c:v>3.8228890895840002</c:v>
                </c:pt>
                <c:pt idx="25933">
                  <c:v>3.8230655193329999</c:v>
                </c:pt>
                <c:pt idx="25934">
                  <c:v>3.823231935501</c:v>
                </c:pt>
                <c:pt idx="25935">
                  <c:v>3.8235156536099999</c:v>
                </c:pt>
                <c:pt idx="25936">
                  <c:v>3.8237743377690001</c:v>
                </c:pt>
                <c:pt idx="25937">
                  <c:v>3.8239645957950001</c:v>
                </c:pt>
                <c:pt idx="25938">
                  <c:v>3.8242197036740002</c:v>
                </c:pt>
                <c:pt idx="25939">
                  <c:v>3.8242852687840001</c:v>
                </c:pt>
                <c:pt idx="25940">
                  <c:v>3.8243730068209998</c:v>
                </c:pt>
                <c:pt idx="25941">
                  <c:v>3.82461643219</c:v>
                </c:pt>
                <c:pt idx="25942">
                  <c:v>3.8248527050019998</c:v>
                </c:pt>
                <c:pt idx="25943">
                  <c:v>3.8250901699069999</c:v>
                </c:pt>
                <c:pt idx="25944">
                  <c:v>3.8251771926879998</c:v>
                </c:pt>
                <c:pt idx="25945">
                  <c:v>3.8255345821379998</c:v>
                </c:pt>
                <c:pt idx="25946">
                  <c:v>3.8262071609500001</c:v>
                </c:pt>
                <c:pt idx="25947">
                  <c:v>3.826405525208</c:v>
                </c:pt>
                <c:pt idx="25948">
                  <c:v>3.826536178589</c:v>
                </c:pt>
                <c:pt idx="25949">
                  <c:v>3.8266394138340001</c:v>
                </c:pt>
                <c:pt idx="25950">
                  <c:v>3.826783895493</c:v>
                </c:pt>
                <c:pt idx="25951">
                  <c:v>3.827022790909</c:v>
                </c:pt>
                <c:pt idx="25952">
                  <c:v>3.827256679535</c:v>
                </c:pt>
                <c:pt idx="25953">
                  <c:v>3.8274042606349998</c:v>
                </c:pt>
                <c:pt idx="25954">
                  <c:v>3.827556371689</c:v>
                </c:pt>
                <c:pt idx="25955">
                  <c:v>3.827647209167</c:v>
                </c:pt>
                <c:pt idx="25956">
                  <c:v>3.8280153274540001</c:v>
                </c:pt>
                <c:pt idx="25957">
                  <c:v>3.8284795284270001</c:v>
                </c:pt>
                <c:pt idx="25958">
                  <c:v>3.82896566391</c:v>
                </c:pt>
                <c:pt idx="25959">
                  <c:v>3.8291692733759999</c:v>
                </c:pt>
                <c:pt idx="25960">
                  <c:v>3.8292334079739998</c:v>
                </c:pt>
                <c:pt idx="25961">
                  <c:v>3.8292858600619999</c:v>
                </c:pt>
                <c:pt idx="25962">
                  <c:v>3.8293395042420002</c:v>
                </c:pt>
                <c:pt idx="25963">
                  <c:v>3.8294124603270001</c:v>
                </c:pt>
                <c:pt idx="25964">
                  <c:v>3.8294787406920001</c:v>
                </c:pt>
                <c:pt idx="25965">
                  <c:v>3.8295261859890002</c:v>
                </c:pt>
                <c:pt idx="25966">
                  <c:v>3.8295748233800002</c:v>
                </c:pt>
                <c:pt idx="25967">
                  <c:v>3.829638957977</c:v>
                </c:pt>
                <c:pt idx="25968">
                  <c:v>3.8299167156220002</c:v>
                </c:pt>
                <c:pt idx="25969">
                  <c:v>3.830186605453</c:v>
                </c:pt>
                <c:pt idx="25970">
                  <c:v>3.8305408954620002</c:v>
                </c:pt>
                <c:pt idx="25971">
                  <c:v>3.8307394981380001</c:v>
                </c:pt>
                <c:pt idx="25972">
                  <c:v>3.830951929092</c:v>
                </c:pt>
                <c:pt idx="25973">
                  <c:v>3.8310697078699998</c:v>
                </c:pt>
                <c:pt idx="25974">
                  <c:v>3.831246614456</c:v>
                </c:pt>
                <c:pt idx="25975">
                  <c:v>3.8313744068150002</c:v>
                </c:pt>
                <c:pt idx="25976">
                  <c:v>3.8314914703370002</c:v>
                </c:pt>
                <c:pt idx="25977">
                  <c:v>3.8317074775700002</c:v>
                </c:pt>
                <c:pt idx="25978">
                  <c:v>3.831863641739</c:v>
                </c:pt>
                <c:pt idx="25979">
                  <c:v>3.8319644927979999</c:v>
                </c:pt>
                <c:pt idx="25980">
                  <c:v>3.83207654953</c:v>
                </c:pt>
                <c:pt idx="25981">
                  <c:v>3.832179546356</c:v>
                </c:pt>
                <c:pt idx="25982">
                  <c:v>3.8322868347169998</c:v>
                </c:pt>
                <c:pt idx="25983">
                  <c:v>3.8324277400970002</c:v>
                </c:pt>
                <c:pt idx="25984">
                  <c:v>3.8325524330139999</c:v>
                </c:pt>
                <c:pt idx="25985">
                  <c:v>3.8327333927149998</c:v>
                </c:pt>
                <c:pt idx="25986">
                  <c:v>3.8329627513890001</c:v>
                </c:pt>
                <c:pt idx="25987">
                  <c:v>3.8331174850459999</c:v>
                </c:pt>
                <c:pt idx="25988">
                  <c:v>3.8333866596220001</c:v>
                </c:pt>
                <c:pt idx="25989">
                  <c:v>3.8334672451020002</c:v>
                </c:pt>
                <c:pt idx="25990">
                  <c:v>3.8335366249080001</c:v>
                </c:pt>
                <c:pt idx="25991">
                  <c:v>3.8335754871369998</c:v>
                </c:pt>
                <c:pt idx="25992">
                  <c:v>3.8336577415469999</c:v>
                </c:pt>
                <c:pt idx="25993">
                  <c:v>3.83389878273</c:v>
                </c:pt>
                <c:pt idx="25994">
                  <c:v>3.8341305255889999</c:v>
                </c:pt>
                <c:pt idx="25995">
                  <c:v>3.8342692852020002</c:v>
                </c:pt>
                <c:pt idx="25996">
                  <c:v>3.834392547607</c:v>
                </c:pt>
                <c:pt idx="25997">
                  <c:v>3.8344845771789999</c:v>
                </c:pt>
                <c:pt idx="25998">
                  <c:v>3.8345565795900001</c:v>
                </c:pt>
                <c:pt idx="25999">
                  <c:v>3.8346555232999999</c:v>
                </c:pt>
                <c:pt idx="26000">
                  <c:v>3.8347821235659998</c:v>
                </c:pt>
                <c:pt idx="26001">
                  <c:v>3.8349184989929999</c:v>
                </c:pt>
                <c:pt idx="26002">
                  <c:v>3.8352506160740001</c:v>
                </c:pt>
                <c:pt idx="26003">
                  <c:v>3.835367202759</c:v>
                </c:pt>
                <c:pt idx="26004">
                  <c:v>3.8354549407960001</c:v>
                </c:pt>
                <c:pt idx="26005">
                  <c:v>3.8355023860930002</c:v>
                </c:pt>
                <c:pt idx="26006">
                  <c:v>3.8355534076689999</c:v>
                </c:pt>
                <c:pt idx="26007">
                  <c:v>3.8356051445010002</c:v>
                </c:pt>
                <c:pt idx="26008">
                  <c:v>3.8356559276579998</c:v>
                </c:pt>
                <c:pt idx="26009">
                  <c:v>3.8357086181639999</c:v>
                </c:pt>
                <c:pt idx="26010">
                  <c:v>3.8357601165770001</c:v>
                </c:pt>
                <c:pt idx="26011">
                  <c:v>3.8358092308040002</c:v>
                </c:pt>
                <c:pt idx="26012">
                  <c:v>3.8358585834499999</c:v>
                </c:pt>
                <c:pt idx="26013">
                  <c:v>3.8359527587889999</c:v>
                </c:pt>
                <c:pt idx="26014">
                  <c:v>3.8360292911529998</c:v>
                </c:pt>
                <c:pt idx="26015">
                  <c:v>3.8361682891850002</c:v>
                </c:pt>
                <c:pt idx="26016">
                  <c:v>3.836504220963</c:v>
                </c:pt>
                <c:pt idx="26017">
                  <c:v>3.8368427753450001</c:v>
                </c:pt>
                <c:pt idx="26018">
                  <c:v>3.8370599746699998</c:v>
                </c:pt>
                <c:pt idx="26019">
                  <c:v>3.8372716903690001</c:v>
                </c:pt>
                <c:pt idx="26020">
                  <c:v>3.8374440670009999</c:v>
                </c:pt>
                <c:pt idx="26021">
                  <c:v>3.837597608566</c:v>
                </c:pt>
                <c:pt idx="26022">
                  <c:v>3.8377151489260002</c:v>
                </c:pt>
                <c:pt idx="26023">
                  <c:v>3.8378150463099998</c:v>
                </c:pt>
                <c:pt idx="26024">
                  <c:v>3.8379034996030001</c:v>
                </c:pt>
                <c:pt idx="26025">
                  <c:v>3.8379862308499999</c:v>
                </c:pt>
                <c:pt idx="26026">
                  <c:v>3.8380732536319999</c:v>
                </c:pt>
                <c:pt idx="26027">
                  <c:v>3.8381650447850002</c:v>
                </c:pt>
                <c:pt idx="26028">
                  <c:v>3.8382935523990001</c:v>
                </c:pt>
                <c:pt idx="26029">
                  <c:v>3.8384211063390001</c:v>
                </c:pt>
                <c:pt idx="26030">
                  <c:v>3.8386723995210001</c:v>
                </c:pt>
                <c:pt idx="26031">
                  <c:v>3.838828802109</c:v>
                </c:pt>
                <c:pt idx="26032">
                  <c:v>3.8389678001399998</c:v>
                </c:pt>
                <c:pt idx="26033">
                  <c:v>3.8392395973209998</c:v>
                </c:pt>
                <c:pt idx="26034">
                  <c:v>3.8395583629610002</c:v>
                </c:pt>
                <c:pt idx="26035">
                  <c:v>3.8398792743680001</c:v>
                </c:pt>
                <c:pt idx="26036">
                  <c:v>3.8400261402129998</c:v>
                </c:pt>
                <c:pt idx="26037">
                  <c:v>3.840101957321</c:v>
                </c:pt>
                <c:pt idx="26038">
                  <c:v>3.8402180671689998</c:v>
                </c:pt>
                <c:pt idx="26039">
                  <c:v>3.8402872085570001</c:v>
                </c:pt>
                <c:pt idx="26040">
                  <c:v>3.8405458927149998</c:v>
                </c:pt>
                <c:pt idx="26041">
                  <c:v>3.8408033847810001</c:v>
                </c:pt>
                <c:pt idx="26042">
                  <c:v>3.8409130573270001</c:v>
                </c:pt>
                <c:pt idx="26043">
                  <c:v>3.8410267829900002</c:v>
                </c:pt>
                <c:pt idx="26044">
                  <c:v>3.8411436080930002</c:v>
                </c:pt>
                <c:pt idx="26045">
                  <c:v>3.8414440155029999</c:v>
                </c:pt>
                <c:pt idx="26046">
                  <c:v>3.8415660858149998</c:v>
                </c:pt>
                <c:pt idx="26047">
                  <c:v>3.8416776657099998</c:v>
                </c:pt>
                <c:pt idx="26048">
                  <c:v>3.8417606353760001</c:v>
                </c:pt>
                <c:pt idx="26049">
                  <c:v>3.84197640419</c:v>
                </c:pt>
                <c:pt idx="26050">
                  <c:v>3.8422725200649999</c:v>
                </c:pt>
                <c:pt idx="26051">
                  <c:v>3.842423200607</c:v>
                </c:pt>
                <c:pt idx="26052">
                  <c:v>3.8425068855290001</c:v>
                </c:pt>
                <c:pt idx="26053">
                  <c:v>3.842669010162</c:v>
                </c:pt>
                <c:pt idx="26054">
                  <c:v>3.8427417278289999</c:v>
                </c:pt>
                <c:pt idx="26055">
                  <c:v>3.842963457108</c:v>
                </c:pt>
                <c:pt idx="26056">
                  <c:v>3.8431825637819998</c:v>
                </c:pt>
                <c:pt idx="26057">
                  <c:v>3.8433039188390001</c:v>
                </c:pt>
                <c:pt idx="26058">
                  <c:v>3.843424081802</c:v>
                </c:pt>
                <c:pt idx="26059">
                  <c:v>3.8435316085819999</c:v>
                </c:pt>
                <c:pt idx="26060">
                  <c:v>3.8436334133150001</c:v>
                </c:pt>
                <c:pt idx="26061">
                  <c:v>3.843764066696</c:v>
                </c:pt>
                <c:pt idx="26062">
                  <c:v>3.8439147472380002</c:v>
                </c:pt>
                <c:pt idx="26063">
                  <c:v>3.8440539836880001</c:v>
                </c:pt>
                <c:pt idx="26064">
                  <c:v>3.844118118286</c:v>
                </c:pt>
                <c:pt idx="26065">
                  <c:v>3.8442137241359999</c:v>
                </c:pt>
                <c:pt idx="26066">
                  <c:v>3.8443052768710002</c:v>
                </c:pt>
                <c:pt idx="26067">
                  <c:v>3.8445715904240001</c:v>
                </c:pt>
                <c:pt idx="26068">
                  <c:v>3.8448114395139998</c:v>
                </c:pt>
                <c:pt idx="26069">
                  <c:v>3.844892263412</c:v>
                </c:pt>
                <c:pt idx="26070">
                  <c:v>3.8450040817260001</c:v>
                </c:pt>
                <c:pt idx="26071">
                  <c:v>3.8451983928679998</c:v>
                </c:pt>
                <c:pt idx="26072">
                  <c:v>3.8452978134159999</c:v>
                </c:pt>
                <c:pt idx="26073">
                  <c:v>3.845373392105</c:v>
                </c:pt>
                <c:pt idx="26074">
                  <c:v>3.8454525470730001</c:v>
                </c:pt>
                <c:pt idx="26075">
                  <c:v>3.8455278873440002</c:v>
                </c:pt>
                <c:pt idx="26076">
                  <c:v>3.8456382751459999</c:v>
                </c:pt>
                <c:pt idx="26077">
                  <c:v>3.8459460735320001</c:v>
                </c:pt>
                <c:pt idx="26078">
                  <c:v>3.8462483882899998</c:v>
                </c:pt>
                <c:pt idx="26079">
                  <c:v>3.846539974213</c:v>
                </c:pt>
                <c:pt idx="26080">
                  <c:v>3.846695423126</c:v>
                </c:pt>
                <c:pt idx="26081">
                  <c:v>3.8467679023739998</c:v>
                </c:pt>
                <c:pt idx="26082">
                  <c:v>3.8468475341800001</c:v>
                </c:pt>
                <c:pt idx="26083">
                  <c:v>3.846932411194</c:v>
                </c:pt>
                <c:pt idx="26084">
                  <c:v>3.8472642898560001</c:v>
                </c:pt>
                <c:pt idx="26085">
                  <c:v>3.84734749794</c:v>
                </c:pt>
                <c:pt idx="26086">
                  <c:v>3.8474683761600001</c:v>
                </c:pt>
                <c:pt idx="26087">
                  <c:v>3.8475482463840001</c:v>
                </c:pt>
                <c:pt idx="26088">
                  <c:v>3.8477795124049998</c:v>
                </c:pt>
                <c:pt idx="26089">
                  <c:v>3.847931861877</c:v>
                </c:pt>
                <c:pt idx="26090">
                  <c:v>3.8483269214629998</c:v>
                </c:pt>
                <c:pt idx="26091">
                  <c:v>3.8485500812529998</c:v>
                </c:pt>
                <c:pt idx="26092">
                  <c:v>3.8486917018889999</c:v>
                </c:pt>
                <c:pt idx="26093">
                  <c:v>3.8490648269649999</c:v>
                </c:pt>
                <c:pt idx="26094">
                  <c:v>3.8491427898409998</c:v>
                </c:pt>
                <c:pt idx="26095">
                  <c:v>3.8493449687960002</c:v>
                </c:pt>
                <c:pt idx="26096">
                  <c:v>3.849516868591</c:v>
                </c:pt>
                <c:pt idx="26097">
                  <c:v>3.8496525287629999</c:v>
                </c:pt>
                <c:pt idx="26098">
                  <c:v>3.8497939109799999</c:v>
                </c:pt>
                <c:pt idx="26099">
                  <c:v>3.8502030372620002</c:v>
                </c:pt>
                <c:pt idx="26100">
                  <c:v>3.8502864837650002</c:v>
                </c:pt>
                <c:pt idx="26101">
                  <c:v>3.850378274918</c:v>
                </c:pt>
                <c:pt idx="26102">
                  <c:v>3.8504695892330001</c:v>
                </c:pt>
                <c:pt idx="26103">
                  <c:v>3.850556135178</c:v>
                </c:pt>
                <c:pt idx="26104">
                  <c:v>3.8506824970250002</c:v>
                </c:pt>
                <c:pt idx="26105">
                  <c:v>3.8510189056400002</c:v>
                </c:pt>
                <c:pt idx="26106">
                  <c:v>3.85115981102</c:v>
                </c:pt>
                <c:pt idx="26107">
                  <c:v>3.8512618541719998</c:v>
                </c:pt>
                <c:pt idx="26108">
                  <c:v>3.8513352870939999</c:v>
                </c:pt>
                <c:pt idx="26109">
                  <c:v>3.8514800071719999</c:v>
                </c:pt>
                <c:pt idx="26110">
                  <c:v>3.8517794609070002</c:v>
                </c:pt>
                <c:pt idx="26111">
                  <c:v>3.85191488266</c:v>
                </c:pt>
                <c:pt idx="26112">
                  <c:v>3.8520400524139999</c:v>
                </c:pt>
                <c:pt idx="26113">
                  <c:v>3.8521306514739999</c:v>
                </c:pt>
                <c:pt idx="26114">
                  <c:v>3.8521983623499998</c:v>
                </c:pt>
                <c:pt idx="26115">
                  <c:v>3.852298259735</c:v>
                </c:pt>
                <c:pt idx="26116">
                  <c:v>3.8525865077970001</c:v>
                </c:pt>
                <c:pt idx="26117">
                  <c:v>3.8527050018310001</c:v>
                </c:pt>
                <c:pt idx="26118">
                  <c:v>3.852922916412</c:v>
                </c:pt>
                <c:pt idx="26119">
                  <c:v>3.8530390262599998</c:v>
                </c:pt>
                <c:pt idx="26120">
                  <c:v>3.8530871868130001</c:v>
                </c:pt>
                <c:pt idx="26121">
                  <c:v>3.853199958801</c:v>
                </c:pt>
                <c:pt idx="26122">
                  <c:v>3.8533122539520002</c:v>
                </c:pt>
                <c:pt idx="26123">
                  <c:v>3.853531122208</c:v>
                </c:pt>
                <c:pt idx="26124">
                  <c:v>3.8537163734440001</c:v>
                </c:pt>
                <c:pt idx="26125">
                  <c:v>3.853893995285</c:v>
                </c:pt>
                <c:pt idx="26126">
                  <c:v>3.8540384769439999</c:v>
                </c:pt>
                <c:pt idx="26127">
                  <c:v>3.8541133403779999</c:v>
                </c:pt>
                <c:pt idx="26128">
                  <c:v>3.8541862964629998</c:v>
                </c:pt>
                <c:pt idx="26129">
                  <c:v>3.8542857170099998</c:v>
                </c:pt>
                <c:pt idx="26130">
                  <c:v>3.8546061515810002</c:v>
                </c:pt>
                <c:pt idx="26131">
                  <c:v>3.854692697525</c:v>
                </c:pt>
                <c:pt idx="26132">
                  <c:v>3.854787111282</c:v>
                </c:pt>
                <c:pt idx="26133">
                  <c:v>3.854834079742</c:v>
                </c:pt>
                <c:pt idx="26134">
                  <c:v>3.8548820018769998</c:v>
                </c:pt>
                <c:pt idx="26135">
                  <c:v>3.8549795150759998</c:v>
                </c:pt>
                <c:pt idx="26136">
                  <c:v>3.8550627231600001</c:v>
                </c:pt>
                <c:pt idx="26137">
                  <c:v>3.8551485538480001</c:v>
                </c:pt>
                <c:pt idx="26138">
                  <c:v>3.8552241325379999</c:v>
                </c:pt>
                <c:pt idx="26139">
                  <c:v>3.8552954196929998</c:v>
                </c:pt>
                <c:pt idx="26140">
                  <c:v>3.8553986549379999</c:v>
                </c:pt>
                <c:pt idx="26141">
                  <c:v>3.855463504791</c:v>
                </c:pt>
                <c:pt idx="26142">
                  <c:v>3.8555641174319999</c:v>
                </c:pt>
                <c:pt idx="26143">
                  <c:v>3.8556923866270001</c:v>
                </c:pt>
                <c:pt idx="26144">
                  <c:v>3.855848789215</c:v>
                </c:pt>
                <c:pt idx="26145">
                  <c:v>3.8561494350430001</c:v>
                </c:pt>
                <c:pt idx="26146">
                  <c:v>3.8563833236690002</c:v>
                </c:pt>
                <c:pt idx="26147">
                  <c:v>3.856527090073</c:v>
                </c:pt>
                <c:pt idx="26148">
                  <c:v>3.8568482398990001</c:v>
                </c:pt>
                <c:pt idx="26149">
                  <c:v>3.8571820259090002</c:v>
                </c:pt>
                <c:pt idx="26150">
                  <c:v>3.8574087619780002</c:v>
                </c:pt>
                <c:pt idx="26151">
                  <c:v>3.8575906753539999</c:v>
                </c:pt>
                <c:pt idx="26152">
                  <c:v>3.8576998710630002</c:v>
                </c:pt>
                <c:pt idx="26153">
                  <c:v>3.8579778671259999</c:v>
                </c:pt>
                <c:pt idx="26154">
                  <c:v>3.8581898212430001</c:v>
                </c:pt>
                <c:pt idx="26155">
                  <c:v>3.858386039734</c:v>
                </c:pt>
                <c:pt idx="26156">
                  <c:v>3.8585212230680002</c:v>
                </c:pt>
                <c:pt idx="26157">
                  <c:v>3.8588283061980002</c:v>
                </c:pt>
                <c:pt idx="26158">
                  <c:v>3.8589761257170001</c:v>
                </c:pt>
                <c:pt idx="26159">
                  <c:v>3.8591244220730001</c:v>
                </c:pt>
                <c:pt idx="26160">
                  <c:v>3.8593165874480002</c:v>
                </c:pt>
                <c:pt idx="26161">
                  <c:v>3.859389066696</c:v>
                </c:pt>
                <c:pt idx="26162">
                  <c:v>3.8594491481780002</c:v>
                </c:pt>
                <c:pt idx="26163">
                  <c:v>3.8595290184020001</c:v>
                </c:pt>
                <c:pt idx="26164">
                  <c:v>3.8595919609070002</c:v>
                </c:pt>
                <c:pt idx="26165">
                  <c:v>3.8596532344819998</c:v>
                </c:pt>
                <c:pt idx="26166">
                  <c:v>3.8597159385680002</c:v>
                </c:pt>
                <c:pt idx="26167">
                  <c:v>3.859783172607</c:v>
                </c:pt>
                <c:pt idx="26168">
                  <c:v>3.859877347946</c:v>
                </c:pt>
                <c:pt idx="26169">
                  <c:v>3.8599212169650001</c:v>
                </c:pt>
                <c:pt idx="26170">
                  <c:v>3.8599712848659999</c:v>
                </c:pt>
                <c:pt idx="26171">
                  <c:v>3.8600392341609999</c:v>
                </c:pt>
                <c:pt idx="26172">
                  <c:v>3.8603348731990001</c:v>
                </c:pt>
                <c:pt idx="26173">
                  <c:v>3.8606555461880001</c:v>
                </c:pt>
                <c:pt idx="26174">
                  <c:v>3.8609547615049999</c:v>
                </c:pt>
                <c:pt idx="26175">
                  <c:v>3.8612172603610002</c:v>
                </c:pt>
                <c:pt idx="26176">
                  <c:v>3.8613276481629999</c:v>
                </c:pt>
                <c:pt idx="26177">
                  <c:v>3.8614106178280001</c:v>
                </c:pt>
                <c:pt idx="26178">
                  <c:v>3.8614897727969999</c:v>
                </c:pt>
                <c:pt idx="26179">
                  <c:v>3.8616287708280002</c:v>
                </c:pt>
                <c:pt idx="26180">
                  <c:v>3.861736297607</c:v>
                </c:pt>
                <c:pt idx="26181">
                  <c:v>3.8619649410250001</c:v>
                </c:pt>
                <c:pt idx="26182">
                  <c:v>3.8620877265929998</c:v>
                </c:pt>
                <c:pt idx="26183">
                  <c:v>3.8623213768009999</c:v>
                </c:pt>
                <c:pt idx="26184">
                  <c:v>3.8627722263340001</c:v>
                </c:pt>
                <c:pt idx="26185">
                  <c:v>3.863000392914</c:v>
                </c:pt>
                <c:pt idx="26186">
                  <c:v>3.8631322383879998</c:v>
                </c:pt>
                <c:pt idx="26187">
                  <c:v>3.8631935119629999</c:v>
                </c:pt>
                <c:pt idx="26188">
                  <c:v>3.863264083862</c:v>
                </c:pt>
                <c:pt idx="26189">
                  <c:v>3.8633294105529998</c:v>
                </c:pt>
                <c:pt idx="26190">
                  <c:v>3.8635747432710001</c:v>
                </c:pt>
                <c:pt idx="26191">
                  <c:v>3.86376786232</c:v>
                </c:pt>
                <c:pt idx="26192">
                  <c:v>3.8640410900119999</c:v>
                </c:pt>
                <c:pt idx="26193">
                  <c:v>3.8641302585599999</c:v>
                </c:pt>
                <c:pt idx="26194">
                  <c:v>3.8642189502719999</c:v>
                </c:pt>
                <c:pt idx="26195">
                  <c:v>3.864318609238</c:v>
                </c:pt>
                <c:pt idx="26196">
                  <c:v>3.8643918037409999</c:v>
                </c:pt>
                <c:pt idx="26197">
                  <c:v>3.864462137222</c:v>
                </c:pt>
                <c:pt idx="26198">
                  <c:v>3.8646297454830001</c:v>
                </c:pt>
                <c:pt idx="26199">
                  <c:v>3.8649568557739999</c:v>
                </c:pt>
                <c:pt idx="26200">
                  <c:v>3.8651320934300002</c:v>
                </c:pt>
                <c:pt idx="26201">
                  <c:v>3.8652749061580001</c:v>
                </c:pt>
                <c:pt idx="26202">
                  <c:v>3.8656032085419998</c:v>
                </c:pt>
                <c:pt idx="26203">
                  <c:v>3.8656811714170001</c:v>
                </c:pt>
                <c:pt idx="26204">
                  <c:v>3.8657999038700002</c:v>
                </c:pt>
                <c:pt idx="26205">
                  <c:v>3.8658735752109998</c:v>
                </c:pt>
                <c:pt idx="26206">
                  <c:v>3.866195440292</c:v>
                </c:pt>
                <c:pt idx="26207">
                  <c:v>3.866334676743</c:v>
                </c:pt>
                <c:pt idx="26208">
                  <c:v>3.866529941559</c:v>
                </c:pt>
                <c:pt idx="26209">
                  <c:v>3.8666343688959999</c:v>
                </c:pt>
                <c:pt idx="26210">
                  <c:v>3.8667345047000001</c:v>
                </c:pt>
                <c:pt idx="26211">
                  <c:v>3.86678647995</c:v>
                </c:pt>
                <c:pt idx="26212">
                  <c:v>3.866885900497</c:v>
                </c:pt>
                <c:pt idx="26213">
                  <c:v>3.8669943809510001</c:v>
                </c:pt>
                <c:pt idx="26214">
                  <c:v>3.8673157691959998</c:v>
                </c:pt>
                <c:pt idx="26215">
                  <c:v>3.8675341606139999</c:v>
                </c:pt>
                <c:pt idx="26216">
                  <c:v>3.8676970005040001</c:v>
                </c:pt>
                <c:pt idx="26217">
                  <c:v>3.867775201797</c:v>
                </c:pt>
                <c:pt idx="26218">
                  <c:v>3.867930173874</c:v>
                </c:pt>
                <c:pt idx="26219">
                  <c:v>3.868089199066</c:v>
                </c:pt>
                <c:pt idx="26220">
                  <c:v>3.8682255744930001</c:v>
                </c:pt>
                <c:pt idx="26221">
                  <c:v>3.8684053421020002</c:v>
                </c:pt>
                <c:pt idx="26222">
                  <c:v>3.868549346924</c:v>
                </c:pt>
                <c:pt idx="26223">
                  <c:v>3.8686723709109998</c:v>
                </c:pt>
                <c:pt idx="26224">
                  <c:v>3.8687393665309999</c:v>
                </c:pt>
                <c:pt idx="26225">
                  <c:v>3.8690030574800001</c:v>
                </c:pt>
                <c:pt idx="26226">
                  <c:v>3.8692736625670001</c:v>
                </c:pt>
                <c:pt idx="26227">
                  <c:v>3.8694322109220001</c:v>
                </c:pt>
                <c:pt idx="26228">
                  <c:v>3.8697209358219999</c:v>
                </c:pt>
                <c:pt idx="26229">
                  <c:v>3.8700313568119999</c:v>
                </c:pt>
                <c:pt idx="26230">
                  <c:v>3.8701248168950002</c:v>
                </c:pt>
                <c:pt idx="26231">
                  <c:v>3.870200872421</c:v>
                </c:pt>
                <c:pt idx="26232">
                  <c:v>3.8702473640439998</c:v>
                </c:pt>
                <c:pt idx="26233">
                  <c:v>3.870324850082</c:v>
                </c:pt>
                <c:pt idx="26234">
                  <c:v>3.870455741882</c:v>
                </c:pt>
                <c:pt idx="26235">
                  <c:v>3.870755195618</c:v>
                </c:pt>
                <c:pt idx="26236">
                  <c:v>3.8709208965299999</c:v>
                </c:pt>
                <c:pt idx="26237">
                  <c:v>3.8712229728700001</c:v>
                </c:pt>
                <c:pt idx="26238">
                  <c:v>3.8713786602020002</c:v>
                </c:pt>
                <c:pt idx="26239">
                  <c:v>3.8715729713439999</c:v>
                </c:pt>
                <c:pt idx="26240">
                  <c:v>3.8717412948610002</c:v>
                </c:pt>
                <c:pt idx="26241">
                  <c:v>3.8719213008879998</c:v>
                </c:pt>
                <c:pt idx="26242">
                  <c:v>3.8720464706420001</c:v>
                </c:pt>
                <c:pt idx="26243">
                  <c:v>3.8722293376920001</c:v>
                </c:pt>
                <c:pt idx="26244">
                  <c:v>3.8723373413090001</c:v>
                </c:pt>
                <c:pt idx="26245">
                  <c:v>3.8727385997770001</c:v>
                </c:pt>
                <c:pt idx="26246">
                  <c:v>3.872926473618</c:v>
                </c:pt>
                <c:pt idx="26247">
                  <c:v>3.8731355667109999</c:v>
                </c:pt>
                <c:pt idx="26248">
                  <c:v>3.8734979629519999</c:v>
                </c:pt>
                <c:pt idx="26249">
                  <c:v>3.8736841678620002</c:v>
                </c:pt>
                <c:pt idx="26250">
                  <c:v>3.8738470077509999</c:v>
                </c:pt>
                <c:pt idx="26251">
                  <c:v>3.8741862773900002</c:v>
                </c:pt>
                <c:pt idx="26252">
                  <c:v>3.8744840621950001</c:v>
                </c:pt>
                <c:pt idx="26253">
                  <c:v>3.874740362167</c:v>
                </c:pt>
                <c:pt idx="26254">
                  <c:v>3.8748400211330001</c:v>
                </c:pt>
                <c:pt idx="26255">
                  <c:v>3.8749654293060001</c:v>
                </c:pt>
                <c:pt idx="26256">
                  <c:v>3.8752272129060001</c:v>
                </c:pt>
                <c:pt idx="26257">
                  <c:v>3.8754069805150002</c:v>
                </c:pt>
                <c:pt idx="26258">
                  <c:v>3.8757295608520002</c:v>
                </c:pt>
                <c:pt idx="26259">
                  <c:v>3.8760199546809999</c:v>
                </c:pt>
                <c:pt idx="26260">
                  <c:v>3.8763484954830001</c:v>
                </c:pt>
                <c:pt idx="26261">
                  <c:v>3.8764894008640001</c:v>
                </c:pt>
                <c:pt idx="26262">
                  <c:v>3.8766262531279998</c:v>
                </c:pt>
                <c:pt idx="26263">
                  <c:v>3.8768661022190001</c:v>
                </c:pt>
                <c:pt idx="26264">
                  <c:v>3.8771281242370002</c:v>
                </c:pt>
                <c:pt idx="26265">
                  <c:v>3.8774604797359999</c:v>
                </c:pt>
                <c:pt idx="26266">
                  <c:v>3.877789974213</c:v>
                </c:pt>
                <c:pt idx="26267">
                  <c:v>3.8779063224789998</c:v>
                </c:pt>
                <c:pt idx="26268">
                  <c:v>3.878048419952</c:v>
                </c:pt>
                <c:pt idx="26269">
                  <c:v>3.87824177742</c:v>
                </c:pt>
                <c:pt idx="26270">
                  <c:v>3.878325462341</c:v>
                </c:pt>
                <c:pt idx="26271">
                  <c:v>3.8785517215729999</c:v>
                </c:pt>
                <c:pt idx="26272">
                  <c:v>3.8790869712829998</c:v>
                </c:pt>
                <c:pt idx="26273">
                  <c:v>3.8795282840729999</c:v>
                </c:pt>
                <c:pt idx="26274">
                  <c:v>3.8798046112060001</c:v>
                </c:pt>
                <c:pt idx="26275">
                  <c:v>3.8800828456879999</c:v>
                </c:pt>
                <c:pt idx="26276">
                  <c:v>3.8802931308750002</c:v>
                </c:pt>
                <c:pt idx="26277">
                  <c:v>3.88059091568</c:v>
                </c:pt>
                <c:pt idx="26278">
                  <c:v>3.8807573318480002</c:v>
                </c:pt>
                <c:pt idx="26279">
                  <c:v>3.8810629844669999</c:v>
                </c:pt>
                <c:pt idx="26280">
                  <c:v>3.88116812706</c:v>
                </c:pt>
                <c:pt idx="26281">
                  <c:v>3.8812975883480001</c:v>
                </c:pt>
                <c:pt idx="26282">
                  <c:v>3.8814516067499998</c:v>
                </c:pt>
                <c:pt idx="26283">
                  <c:v>3.8817374706269998</c:v>
                </c:pt>
                <c:pt idx="26284">
                  <c:v>3.8818535804750001</c:v>
                </c:pt>
                <c:pt idx="26285">
                  <c:v>3.8820812702179999</c:v>
                </c:pt>
                <c:pt idx="26286">
                  <c:v>3.8823108673100002</c:v>
                </c:pt>
                <c:pt idx="26287">
                  <c:v>3.8824939727780001</c:v>
                </c:pt>
                <c:pt idx="26288">
                  <c:v>3.882648468018</c:v>
                </c:pt>
                <c:pt idx="26289">
                  <c:v>3.8827216625209999</c:v>
                </c:pt>
                <c:pt idx="26290">
                  <c:v>3.8830189704900002</c:v>
                </c:pt>
                <c:pt idx="26291">
                  <c:v>3.8832435607910001</c:v>
                </c:pt>
                <c:pt idx="26292">
                  <c:v>3.8833832740780001</c:v>
                </c:pt>
                <c:pt idx="26293">
                  <c:v>3.8836643695830002</c:v>
                </c:pt>
                <c:pt idx="26294">
                  <c:v>3.8842735290529999</c:v>
                </c:pt>
                <c:pt idx="26295">
                  <c:v>3.884401082993</c:v>
                </c:pt>
                <c:pt idx="26296">
                  <c:v>3.884516000748</c:v>
                </c:pt>
                <c:pt idx="26297">
                  <c:v>3.884561538696</c:v>
                </c:pt>
                <c:pt idx="26298">
                  <c:v>3.884638309479</c:v>
                </c:pt>
                <c:pt idx="26299">
                  <c:v>3.8846948146820002</c:v>
                </c:pt>
                <c:pt idx="26300">
                  <c:v>3.8847687244419999</c:v>
                </c:pt>
                <c:pt idx="26301">
                  <c:v>3.8848836421969999</c:v>
                </c:pt>
                <c:pt idx="26302">
                  <c:v>3.884978532791</c:v>
                </c:pt>
                <c:pt idx="26303">
                  <c:v>3.8850133419040001</c:v>
                </c:pt>
                <c:pt idx="26304">
                  <c:v>3.8850870132450002</c:v>
                </c:pt>
                <c:pt idx="26305">
                  <c:v>3.8851251602170001</c:v>
                </c:pt>
                <c:pt idx="26306">
                  <c:v>3.8851890563959999</c:v>
                </c:pt>
                <c:pt idx="26307">
                  <c:v>3.8852305412289998</c:v>
                </c:pt>
                <c:pt idx="26308">
                  <c:v>3.8852756023409998</c:v>
                </c:pt>
                <c:pt idx="26309">
                  <c:v>3.8853425979609999</c:v>
                </c:pt>
                <c:pt idx="26310">
                  <c:v>3.8855147361759999</c:v>
                </c:pt>
                <c:pt idx="26311">
                  <c:v>3.885600805283</c:v>
                </c:pt>
                <c:pt idx="26312">
                  <c:v>3.8856484889980001</c:v>
                </c:pt>
                <c:pt idx="26313">
                  <c:v>3.8856997489929999</c:v>
                </c:pt>
                <c:pt idx="26314">
                  <c:v>3.885752677917</c:v>
                </c:pt>
                <c:pt idx="26315">
                  <c:v>3.885803222656</c:v>
                </c:pt>
                <c:pt idx="26316">
                  <c:v>3.8858959674840001</c:v>
                </c:pt>
                <c:pt idx="26317">
                  <c:v>3.8859872817990002</c:v>
                </c:pt>
                <c:pt idx="26318">
                  <c:v>3.8860774040220001</c:v>
                </c:pt>
                <c:pt idx="26319">
                  <c:v>3.886173009872</c:v>
                </c:pt>
                <c:pt idx="26320">
                  <c:v>3.886270284653</c:v>
                </c:pt>
                <c:pt idx="26321">
                  <c:v>3.8863208293909999</c:v>
                </c:pt>
                <c:pt idx="26322">
                  <c:v>3.8863756656650001</c:v>
                </c:pt>
                <c:pt idx="26323">
                  <c:v>3.8864312171940001</c:v>
                </c:pt>
                <c:pt idx="26324">
                  <c:v>3.8864865303039999</c:v>
                </c:pt>
                <c:pt idx="26325">
                  <c:v>3.8865447044370001</c:v>
                </c:pt>
                <c:pt idx="26326">
                  <c:v>3.886600017548</c:v>
                </c:pt>
                <c:pt idx="26327">
                  <c:v>3.8866505622859999</c:v>
                </c:pt>
                <c:pt idx="26328">
                  <c:v>3.8867039680479998</c:v>
                </c:pt>
                <c:pt idx="26329">
                  <c:v>3.8867561817170002</c:v>
                </c:pt>
                <c:pt idx="26330">
                  <c:v>3.8868548870090001</c:v>
                </c:pt>
                <c:pt idx="26331">
                  <c:v>3.8869442939760002</c:v>
                </c:pt>
                <c:pt idx="26332">
                  <c:v>3.8870720863339998</c:v>
                </c:pt>
                <c:pt idx="26333">
                  <c:v>3.887192964554</c:v>
                </c:pt>
                <c:pt idx="26334">
                  <c:v>3.8873546123499998</c:v>
                </c:pt>
                <c:pt idx="26335">
                  <c:v>3.8874750137329999</c:v>
                </c:pt>
                <c:pt idx="26336">
                  <c:v>3.887778997421</c:v>
                </c:pt>
                <c:pt idx="26337">
                  <c:v>3.8879704475399999</c:v>
                </c:pt>
                <c:pt idx="26338">
                  <c:v>3.8881371021270001</c:v>
                </c:pt>
                <c:pt idx="26339">
                  <c:v>3.8882100582120001</c:v>
                </c:pt>
                <c:pt idx="26340">
                  <c:v>3.8882861137389999</c:v>
                </c:pt>
                <c:pt idx="26341">
                  <c:v>3.888387918472</c:v>
                </c:pt>
                <c:pt idx="26342">
                  <c:v>3.8884494304659998</c:v>
                </c:pt>
                <c:pt idx="26343">
                  <c:v>3.8885769844059999</c:v>
                </c:pt>
                <c:pt idx="26344">
                  <c:v>3.8886365890499999</c:v>
                </c:pt>
                <c:pt idx="26345">
                  <c:v>3.888828754425</c:v>
                </c:pt>
                <c:pt idx="26346">
                  <c:v>3.8889920711519999</c:v>
                </c:pt>
                <c:pt idx="26347">
                  <c:v>3.8890495300289998</c:v>
                </c:pt>
                <c:pt idx="26348">
                  <c:v>3.8892922401429999</c:v>
                </c:pt>
                <c:pt idx="26349">
                  <c:v>3.8894019126889998</c:v>
                </c:pt>
                <c:pt idx="26350">
                  <c:v>3.8896920681</c:v>
                </c:pt>
                <c:pt idx="26351">
                  <c:v>3.8898742198940002</c:v>
                </c:pt>
                <c:pt idx="26352">
                  <c:v>3.889976263046</c:v>
                </c:pt>
                <c:pt idx="26353">
                  <c:v>3.890098333359</c:v>
                </c:pt>
                <c:pt idx="26354">
                  <c:v>3.890342473984</c:v>
                </c:pt>
                <c:pt idx="26355">
                  <c:v>3.8904938697809999</c:v>
                </c:pt>
                <c:pt idx="26356">
                  <c:v>3.8905932903289999</c:v>
                </c:pt>
                <c:pt idx="26357">
                  <c:v>3.8906962871549999</c:v>
                </c:pt>
                <c:pt idx="26358">
                  <c:v>3.8907573223109999</c:v>
                </c:pt>
                <c:pt idx="26359">
                  <c:v>3.8910043239590002</c:v>
                </c:pt>
                <c:pt idx="26360">
                  <c:v>3.891237258911</c:v>
                </c:pt>
                <c:pt idx="26361">
                  <c:v>3.8913900852199999</c:v>
                </c:pt>
                <c:pt idx="26362">
                  <c:v>3.891502380371</c:v>
                </c:pt>
                <c:pt idx="26363">
                  <c:v>3.8915965557100001</c:v>
                </c:pt>
                <c:pt idx="26364">
                  <c:v>3.8916919231409999</c:v>
                </c:pt>
                <c:pt idx="26365">
                  <c:v>3.8917806148529999</c:v>
                </c:pt>
                <c:pt idx="26366">
                  <c:v>3.8918809890750001</c:v>
                </c:pt>
                <c:pt idx="26367">
                  <c:v>3.891952037811</c:v>
                </c:pt>
                <c:pt idx="26368">
                  <c:v>3.8920657634740001</c:v>
                </c:pt>
                <c:pt idx="26369">
                  <c:v>3.8921511173250001</c:v>
                </c:pt>
                <c:pt idx="26370">
                  <c:v>3.8922400474550001</c:v>
                </c:pt>
                <c:pt idx="26371">
                  <c:v>3.892330646515</c:v>
                </c:pt>
                <c:pt idx="26372">
                  <c:v>3.8924529552460001</c:v>
                </c:pt>
                <c:pt idx="26373">
                  <c:v>3.892923355103</c:v>
                </c:pt>
                <c:pt idx="26374">
                  <c:v>3.8931601047519999</c:v>
                </c:pt>
                <c:pt idx="26375">
                  <c:v>3.8934807777399998</c:v>
                </c:pt>
                <c:pt idx="26376">
                  <c:v>3.893603801727</c:v>
                </c:pt>
                <c:pt idx="26377">
                  <c:v>3.8937702178959999</c:v>
                </c:pt>
                <c:pt idx="26378">
                  <c:v>3.894103765488</c:v>
                </c:pt>
                <c:pt idx="26379">
                  <c:v>3.8944156169889999</c:v>
                </c:pt>
                <c:pt idx="26380">
                  <c:v>3.8945169448849999</c:v>
                </c:pt>
                <c:pt idx="26381">
                  <c:v>3.8946335315699998</c:v>
                </c:pt>
                <c:pt idx="26382">
                  <c:v>3.894733428955</c:v>
                </c:pt>
                <c:pt idx="26383">
                  <c:v>3.8948228359220001</c:v>
                </c:pt>
                <c:pt idx="26384">
                  <c:v>3.8949959278109998</c:v>
                </c:pt>
                <c:pt idx="26385">
                  <c:v>3.8951413631439999</c:v>
                </c:pt>
                <c:pt idx="26386">
                  <c:v>3.8952631950379999</c:v>
                </c:pt>
                <c:pt idx="26387">
                  <c:v>3.8953392505650002</c:v>
                </c:pt>
                <c:pt idx="26388">
                  <c:v>3.895476341248</c:v>
                </c:pt>
                <c:pt idx="26389">
                  <c:v>3.895581245422</c:v>
                </c:pt>
                <c:pt idx="26390">
                  <c:v>3.8956356048580001</c:v>
                </c:pt>
                <c:pt idx="26391">
                  <c:v>3.8957092761990002</c:v>
                </c:pt>
                <c:pt idx="26392">
                  <c:v>3.8957569599149999</c:v>
                </c:pt>
                <c:pt idx="26393">
                  <c:v>3.8958640098570001</c:v>
                </c:pt>
                <c:pt idx="26394">
                  <c:v>3.895943641663</c:v>
                </c:pt>
                <c:pt idx="26395">
                  <c:v>3.8960580825809998</c:v>
                </c:pt>
                <c:pt idx="26396">
                  <c:v>3.8961367607119999</c:v>
                </c:pt>
                <c:pt idx="26397">
                  <c:v>3.896285533905</c:v>
                </c:pt>
                <c:pt idx="26398">
                  <c:v>3.8964874744419999</c:v>
                </c:pt>
                <c:pt idx="26399">
                  <c:v>3.8966078758239999</c:v>
                </c:pt>
                <c:pt idx="26400">
                  <c:v>3.8968780040739999</c:v>
                </c:pt>
                <c:pt idx="26401">
                  <c:v>3.8969902992250001</c:v>
                </c:pt>
                <c:pt idx="26402">
                  <c:v>3.8971054553990001</c:v>
                </c:pt>
                <c:pt idx="26403">
                  <c:v>3.897181987762</c:v>
                </c:pt>
                <c:pt idx="26404">
                  <c:v>3.8972580432889998</c:v>
                </c:pt>
                <c:pt idx="26405">
                  <c:v>3.8974056243900002</c:v>
                </c:pt>
                <c:pt idx="26406">
                  <c:v>3.8977279663090001</c:v>
                </c:pt>
                <c:pt idx="26407">
                  <c:v>3.898001432419</c:v>
                </c:pt>
                <c:pt idx="26408">
                  <c:v>3.8981416225430001</c:v>
                </c:pt>
                <c:pt idx="26409">
                  <c:v>3.8984737396239999</c:v>
                </c:pt>
                <c:pt idx="26410">
                  <c:v>3.8990244865419998</c:v>
                </c:pt>
                <c:pt idx="26411">
                  <c:v>3.899133443832</c:v>
                </c:pt>
                <c:pt idx="26412">
                  <c:v>3.8992440700530002</c:v>
                </c:pt>
                <c:pt idx="26413">
                  <c:v>3.8993535041810001</c:v>
                </c:pt>
                <c:pt idx="26414">
                  <c:v>3.8994450569149999</c:v>
                </c:pt>
                <c:pt idx="26415">
                  <c:v>3.899520397186</c:v>
                </c:pt>
                <c:pt idx="26416">
                  <c:v>3.89972782135</c:v>
                </c:pt>
                <c:pt idx="26417">
                  <c:v>3.899919748306</c:v>
                </c:pt>
                <c:pt idx="26418">
                  <c:v>3.9000992774959999</c:v>
                </c:pt>
                <c:pt idx="26419">
                  <c:v>3.9003791809080002</c:v>
                </c:pt>
                <c:pt idx="26420">
                  <c:v>3.900448083878</c:v>
                </c:pt>
                <c:pt idx="26421">
                  <c:v>3.9005088806149999</c:v>
                </c:pt>
                <c:pt idx="26422">
                  <c:v>3.9005973339079998</c:v>
                </c:pt>
                <c:pt idx="26423">
                  <c:v>3.9007120132450002</c:v>
                </c:pt>
                <c:pt idx="26424">
                  <c:v>3.9009838104250001</c:v>
                </c:pt>
                <c:pt idx="26425">
                  <c:v>3.9010963439939998</c:v>
                </c:pt>
                <c:pt idx="26426">
                  <c:v>3.9011707305910002</c:v>
                </c:pt>
                <c:pt idx="26427">
                  <c:v>3.9014723300930001</c:v>
                </c:pt>
                <c:pt idx="26428">
                  <c:v>3.9015944004060001</c:v>
                </c:pt>
                <c:pt idx="26429">
                  <c:v>3.9018719196320002</c:v>
                </c:pt>
                <c:pt idx="26430">
                  <c:v>3.9021506309510001</c:v>
                </c:pt>
                <c:pt idx="26431">
                  <c:v>3.902284622192</c:v>
                </c:pt>
                <c:pt idx="26432">
                  <c:v>3.9024672508239999</c:v>
                </c:pt>
                <c:pt idx="26433">
                  <c:v>3.9026756286620001</c:v>
                </c:pt>
                <c:pt idx="26434">
                  <c:v>3.9028761386870001</c:v>
                </c:pt>
                <c:pt idx="26435">
                  <c:v>3.9033648967739998</c:v>
                </c:pt>
                <c:pt idx="26436">
                  <c:v>3.9034829139710001</c:v>
                </c:pt>
                <c:pt idx="26437">
                  <c:v>3.9035966396330002</c:v>
                </c:pt>
                <c:pt idx="26438">
                  <c:v>3.9037106037139999</c:v>
                </c:pt>
                <c:pt idx="26439">
                  <c:v>3.90385389328</c:v>
                </c:pt>
                <c:pt idx="26440">
                  <c:v>3.904016017914</c:v>
                </c:pt>
                <c:pt idx="26441">
                  <c:v>3.9042959213259998</c:v>
                </c:pt>
                <c:pt idx="26442">
                  <c:v>3.9045815467830001</c:v>
                </c:pt>
                <c:pt idx="26443">
                  <c:v>3.9046852588649998</c:v>
                </c:pt>
                <c:pt idx="26444">
                  <c:v>3.9048171043400002</c:v>
                </c:pt>
                <c:pt idx="26445">
                  <c:v>3.9051163196559999</c:v>
                </c:pt>
                <c:pt idx="26446">
                  <c:v>3.905357122421</c:v>
                </c:pt>
                <c:pt idx="26447">
                  <c:v>3.9054658412930001</c:v>
                </c:pt>
                <c:pt idx="26448">
                  <c:v>3.9055409431460002</c:v>
                </c:pt>
                <c:pt idx="26449">
                  <c:v>3.9058303833010002</c:v>
                </c:pt>
                <c:pt idx="26450">
                  <c:v>3.9059817790990001</c:v>
                </c:pt>
                <c:pt idx="26451">
                  <c:v>3.906190633774</c:v>
                </c:pt>
                <c:pt idx="26452">
                  <c:v>3.9063725471500002</c:v>
                </c:pt>
                <c:pt idx="26453">
                  <c:v>3.9064569473269999</c:v>
                </c:pt>
                <c:pt idx="26454">
                  <c:v>3.9065663814540001</c:v>
                </c:pt>
                <c:pt idx="26455">
                  <c:v>3.9068002700809998</c:v>
                </c:pt>
                <c:pt idx="26456">
                  <c:v>3.9069201946260002</c:v>
                </c:pt>
                <c:pt idx="26457">
                  <c:v>3.9070026874539998</c:v>
                </c:pt>
                <c:pt idx="26458">
                  <c:v>3.9070894718170002</c:v>
                </c:pt>
                <c:pt idx="26459">
                  <c:v>3.9071710109710001</c:v>
                </c:pt>
                <c:pt idx="26460">
                  <c:v>3.9072279930109999</c:v>
                </c:pt>
                <c:pt idx="26461">
                  <c:v>3.907339811325</c:v>
                </c:pt>
                <c:pt idx="26462">
                  <c:v>3.9074242115020001</c:v>
                </c:pt>
                <c:pt idx="26463">
                  <c:v>3.9075627326969999</c:v>
                </c:pt>
                <c:pt idx="26464">
                  <c:v>3.9078862667080001</c:v>
                </c:pt>
                <c:pt idx="26465">
                  <c:v>3.9079654216769999</c:v>
                </c:pt>
                <c:pt idx="26466">
                  <c:v>3.9080557823180002</c:v>
                </c:pt>
                <c:pt idx="26467">
                  <c:v>3.9081461429600002</c:v>
                </c:pt>
                <c:pt idx="26468">
                  <c:v>3.9082355499269998</c:v>
                </c:pt>
                <c:pt idx="26469">
                  <c:v>3.9083139896389998</c:v>
                </c:pt>
                <c:pt idx="26470">
                  <c:v>3.9084670543670001</c:v>
                </c:pt>
                <c:pt idx="26471">
                  <c:v>3.9085443019869999</c:v>
                </c:pt>
                <c:pt idx="26472">
                  <c:v>3.9086706638340001</c:v>
                </c:pt>
                <c:pt idx="26473">
                  <c:v>3.9087686538700002</c:v>
                </c:pt>
                <c:pt idx="26474">
                  <c:v>3.9088768959050002</c:v>
                </c:pt>
                <c:pt idx="26475">
                  <c:v>3.9090728759769999</c:v>
                </c:pt>
                <c:pt idx="26476">
                  <c:v>3.9092900753020001</c:v>
                </c:pt>
                <c:pt idx="26477">
                  <c:v>3.9094977378850002</c:v>
                </c:pt>
                <c:pt idx="26478">
                  <c:v>3.9097816944120001</c:v>
                </c:pt>
                <c:pt idx="26479">
                  <c:v>3.9099566936489998</c:v>
                </c:pt>
                <c:pt idx="26480">
                  <c:v>3.9100363254550001</c:v>
                </c:pt>
                <c:pt idx="26481">
                  <c:v>3.9101111888890001</c:v>
                </c:pt>
                <c:pt idx="26482">
                  <c:v>3.9101879596710001</c:v>
                </c:pt>
                <c:pt idx="26483">
                  <c:v>3.9102666378020001</c:v>
                </c:pt>
                <c:pt idx="26484">
                  <c:v>3.9103364944460002</c:v>
                </c:pt>
                <c:pt idx="26485">
                  <c:v>3.9104378223420002</c:v>
                </c:pt>
                <c:pt idx="26486">
                  <c:v>3.9106366634369998</c:v>
                </c:pt>
                <c:pt idx="26487">
                  <c:v>3.9107184410100002</c:v>
                </c:pt>
                <c:pt idx="26488">
                  <c:v>3.9107761383059998</c:v>
                </c:pt>
                <c:pt idx="26489">
                  <c:v>3.9108836650850001</c:v>
                </c:pt>
                <c:pt idx="26490">
                  <c:v>3.9110026359560002</c:v>
                </c:pt>
                <c:pt idx="26491">
                  <c:v>3.9110999107360001</c:v>
                </c:pt>
                <c:pt idx="26492">
                  <c:v>3.9111647605900002</c:v>
                </c:pt>
                <c:pt idx="26493">
                  <c:v>3.9112677574160002</c:v>
                </c:pt>
                <c:pt idx="26494">
                  <c:v>3.9114074707030002</c:v>
                </c:pt>
                <c:pt idx="26495">
                  <c:v>3.9115190505980002</c:v>
                </c:pt>
                <c:pt idx="26496">
                  <c:v>3.911581277847</c:v>
                </c:pt>
                <c:pt idx="26497">
                  <c:v>3.9116504192349999</c:v>
                </c:pt>
                <c:pt idx="26498">
                  <c:v>3.9117681980130001</c:v>
                </c:pt>
                <c:pt idx="26499">
                  <c:v>3.911891460419</c:v>
                </c:pt>
                <c:pt idx="26500">
                  <c:v>3.9121558666229999</c:v>
                </c:pt>
                <c:pt idx="26501">
                  <c:v>3.9122390747070002</c:v>
                </c:pt>
                <c:pt idx="26502">
                  <c:v>3.9123294353490001</c:v>
                </c:pt>
                <c:pt idx="26503">
                  <c:v>3.9123790264129998</c:v>
                </c:pt>
                <c:pt idx="26504">
                  <c:v>3.912472248077</c:v>
                </c:pt>
                <c:pt idx="26505">
                  <c:v>3.9125761985779999</c:v>
                </c:pt>
                <c:pt idx="26506">
                  <c:v>3.9126789569849998</c:v>
                </c:pt>
                <c:pt idx="26507">
                  <c:v>3.9127271175380001</c:v>
                </c:pt>
                <c:pt idx="26508">
                  <c:v>3.912779092789</c:v>
                </c:pt>
                <c:pt idx="26509">
                  <c:v>3.9128775596619998</c:v>
                </c:pt>
                <c:pt idx="26510">
                  <c:v>3.9129662513730001</c:v>
                </c:pt>
                <c:pt idx="26511">
                  <c:v>3.9130418300629999</c:v>
                </c:pt>
                <c:pt idx="26512">
                  <c:v>3.9132370948789998</c:v>
                </c:pt>
                <c:pt idx="26513">
                  <c:v>3.9136261939999999</c:v>
                </c:pt>
                <c:pt idx="26514">
                  <c:v>3.914078235626</c:v>
                </c:pt>
                <c:pt idx="26515">
                  <c:v>3.9143002033230001</c:v>
                </c:pt>
                <c:pt idx="26516">
                  <c:v>3.9145236015320002</c:v>
                </c:pt>
                <c:pt idx="26517">
                  <c:v>3.9147856235499998</c:v>
                </c:pt>
                <c:pt idx="26518">
                  <c:v>3.9150481224060001</c:v>
                </c:pt>
                <c:pt idx="26519">
                  <c:v>3.9151754379270001</c:v>
                </c:pt>
                <c:pt idx="26520">
                  <c:v>3.9152493476869998</c:v>
                </c:pt>
                <c:pt idx="26521">
                  <c:v>3.9152891635890001</c:v>
                </c:pt>
                <c:pt idx="26522">
                  <c:v>3.915361642838</c:v>
                </c:pt>
                <c:pt idx="26523">
                  <c:v>3.9154164791110002</c:v>
                </c:pt>
                <c:pt idx="26524">
                  <c:v>3.9154727458949998</c:v>
                </c:pt>
                <c:pt idx="26525">
                  <c:v>3.915536165237</c:v>
                </c:pt>
                <c:pt idx="26526">
                  <c:v>3.9156026840210001</c:v>
                </c:pt>
                <c:pt idx="26527">
                  <c:v>3.9156918525700002</c:v>
                </c:pt>
                <c:pt idx="26528">
                  <c:v>3.9157605171199998</c:v>
                </c:pt>
                <c:pt idx="26529">
                  <c:v>3.9159302711490001</c:v>
                </c:pt>
                <c:pt idx="26530">
                  <c:v>3.9161267280579999</c:v>
                </c:pt>
                <c:pt idx="26531">
                  <c:v>3.9162983894350001</c:v>
                </c:pt>
                <c:pt idx="26532">
                  <c:v>3.9164438247679998</c:v>
                </c:pt>
                <c:pt idx="26533">
                  <c:v>3.9166064262389999</c:v>
                </c:pt>
                <c:pt idx="26534">
                  <c:v>3.9167478084559999</c:v>
                </c:pt>
                <c:pt idx="26535">
                  <c:v>3.9168398380279998</c:v>
                </c:pt>
                <c:pt idx="26536">
                  <c:v>3.916941642761</c:v>
                </c:pt>
                <c:pt idx="26537">
                  <c:v>3.9169979095460001</c:v>
                </c:pt>
                <c:pt idx="26538">
                  <c:v>3.9170677661900002</c:v>
                </c:pt>
                <c:pt idx="26539">
                  <c:v>3.9171304702760001</c:v>
                </c:pt>
                <c:pt idx="26540">
                  <c:v>3.9171936511990002</c:v>
                </c:pt>
                <c:pt idx="26541">
                  <c:v>3.9172513484949998</c:v>
                </c:pt>
                <c:pt idx="26542">
                  <c:v>3.917386054993</c:v>
                </c:pt>
                <c:pt idx="26543">
                  <c:v>3.9175209999080001</c:v>
                </c:pt>
                <c:pt idx="26544">
                  <c:v>3.9176418781279998</c:v>
                </c:pt>
                <c:pt idx="26545">
                  <c:v>3.9178154468540001</c:v>
                </c:pt>
                <c:pt idx="26546">
                  <c:v>3.9179270267490001</c:v>
                </c:pt>
                <c:pt idx="26547">
                  <c:v>3.9180865287779998</c:v>
                </c:pt>
                <c:pt idx="26548">
                  <c:v>3.9181916713709999</c:v>
                </c:pt>
                <c:pt idx="26549">
                  <c:v>3.9183304309840001</c:v>
                </c:pt>
                <c:pt idx="26550">
                  <c:v>3.9184556007390001</c:v>
                </c:pt>
                <c:pt idx="26551">
                  <c:v>3.9186100959779999</c:v>
                </c:pt>
                <c:pt idx="26552">
                  <c:v>3.91868019104</c:v>
                </c:pt>
                <c:pt idx="26553">
                  <c:v>3.918774604797</c:v>
                </c:pt>
                <c:pt idx="26554">
                  <c:v>3.918992042542</c:v>
                </c:pt>
                <c:pt idx="26555">
                  <c:v>3.9190895557399998</c:v>
                </c:pt>
                <c:pt idx="26556">
                  <c:v>3.9191782474519998</c:v>
                </c:pt>
                <c:pt idx="26557">
                  <c:v>3.919265985489</c:v>
                </c:pt>
                <c:pt idx="26558">
                  <c:v>3.9193036556240002</c:v>
                </c:pt>
                <c:pt idx="26559">
                  <c:v>3.9193613529209999</c:v>
                </c:pt>
                <c:pt idx="26560">
                  <c:v>3.9194011688230002</c:v>
                </c:pt>
                <c:pt idx="26561">
                  <c:v>3.9194588661190002</c:v>
                </c:pt>
                <c:pt idx="26562">
                  <c:v>3.9194958209989998</c:v>
                </c:pt>
                <c:pt idx="26563">
                  <c:v>3.9195501804349999</c:v>
                </c:pt>
                <c:pt idx="26564">
                  <c:v>3.9196088314059998</c:v>
                </c:pt>
                <c:pt idx="26565">
                  <c:v>3.919756174088</c:v>
                </c:pt>
                <c:pt idx="26566">
                  <c:v>3.9198970794679999</c:v>
                </c:pt>
                <c:pt idx="26567">
                  <c:v>3.9200298786159999</c:v>
                </c:pt>
                <c:pt idx="26568">
                  <c:v>3.9203481674190002</c:v>
                </c:pt>
                <c:pt idx="26569">
                  <c:v>3.9205455780029999</c:v>
                </c:pt>
                <c:pt idx="26570">
                  <c:v>3.9206633567810001</c:v>
                </c:pt>
                <c:pt idx="26571">
                  <c:v>3.9207513332369999</c:v>
                </c:pt>
                <c:pt idx="26572">
                  <c:v>3.9208486080170002</c:v>
                </c:pt>
                <c:pt idx="26573">
                  <c:v>3.92089509964</c:v>
                </c:pt>
                <c:pt idx="26574">
                  <c:v>3.9209904670719999</c:v>
                </c:pt>
                <c:pt idx="26575">
                  <c:v>3.9210875034330002</c:v>
                </c:pt>
                <c:pt idx="26576">
                  <c:v>3.921174049377</c:v>
                </c:pt>
                <c:pt idx="26577">
                  <c:v>3.9212546348570001</c:v>
                </c:pt>
                <c:pt idx="26578">
                  <c:v>3.9213633537289998</c:v>
                </c:pt>
                <c:pt idx="26579">
                  <c:v>3.9216771125790002</c:v>
                </c:pt>
                <c:pt idx="26580">
                  <c:v>3.9218332767490001</c:v>
                </c:pt>
                <c:pt idx="26581">
                  <c:v>3.9219830036159999</c:v>
                </c:pt>
                <c:pt idx="26582">
                  <c:v>3.922171592712</c:v>
                </c:pt>
                <c:pt idx="26583">
                  <c:v>3.922523975372</c:v>
                </c:pt>
                <c:pt idx="26584">
                  <c:v>3.9228496551509999</c:v>
                </c:pt>
                <c:pt idx="26585">
                  <c:v>3.9229843616490001</c:v>
                </c:pt>
                <c:pt idx="26586">
                  <c:v>3.9230372905730002</c:v>
                </c:pt>
                <c:pt idx="26587">
                  <c:v>3.9231181144709999</c:v>
                </c:pt>
                <c:pt idx="26588">
                  <c:v>3.9231736659999998</c:v>
                </c:pt>
                <c:pt idx="26589">
                  <c:v>3.9232573509219999</c:v>
                </c:pt>
                <c:pt idx="26590">
                  <c:v>3.9233481883999999</c:v>
                </c:pt>
                <c:pt idx="26591">
                  <c:v>3.9234998226169999</c:v>
                </c:pt>
                <c:pt idx="26592">
                  <c:v>3.9236829280849999</c:v>
                </c:pt>
                <c:pt idx="26593">
                  <c:v>3.9240031242370002</c:v>
                </c:pt>
                <c:pt idx="26594">
                  <c:v>3.9241847991940002</c:v>
                </c:pt>
                <c:pt idx="26595">
                  <c:v>3.9245302677149998</c:v>
                </c:pt>
                <c:pt idx="26596">
                  <c:v>3.9246172904969998</c:v>
                </c:pt>
                <c:pt idx="26597">
                  <c:v>3.9247007370000002</c:v>
                </c:pt>
                <c:pt idx="26598">
                  <c:v>3.924832582474</c:v>
                </c:pt>
                <c:pt idx="26599">
                  <c:v>3.9249253273010001</c:v>
                </c:pt>
                <c:pt idx="26600">
                  <c:v>3.9250247478490001</c:v>
                </c:pt>
                <c:pt idx="26601">
                  <c:v>3.9251279830930002</c:v>
                </c:pt>
                <c:pt idx="26602">
                  <c:v>3.9251832962040001</c:v>
                </c:pt>
                <c:pt idx="26603">
                  <c:v>3.9252848625180001</c:v>
                </c:pt>
                <c:pt idx="26604">
                  <c:v>3.9253830909729999</c:v>
                </c:pt>
                <c:pt idx="26605">
                  <c:v>3.9254755973819999</c:v>
                </c:pt>
                <c:pt idx="26606">
                  <c:v>3.9256043434140002</c:v>
                </c:pt>
                <c:pt idx="26607">
                  <c:v>3.9259722232819998</c:v>
                </c:pt>
                <c:pt idx="26608">
                  <c:v>3.926320075989</c:v>
                </c:pt>
                <c:pt idx="26609">
                  <c:v>3.9266169071200001</c:v>
                </c:pt>
                <c:pt idx="26610">
                  <c:v>3.9267127513890001</c:v>
                </c:pt>
                <c:pt idx="26611">
                  <c:v>3.9268021583560002</c:v>
                </c:pt>
                <c:pt idx="26612">
                  <c:v>3.9268894195559998</c:v>
                </c:pt>
                <c:pt idx="26613">
                  <c:v>3.9270374774930001</c:v>
                </c:pt>
                <c:pt idx="26614">
                  <c:v>3.9271905422210001</c:v>
                </c:pt>
                <c:pt idx="26615">
                  <c:v>3.9273426532750002</c:v>
                </c:pt>
                <c:pt idx="26616">
                  <c:v>3.927431106567</c:v>
                </c:pt>
                <c:pt idx="26617">
                  <c:v>3.9277541637420001</c:v>
                </c:pt>
                <c:pt idx="26618">
                  <c:v>3.9280724525449999</c:v>
                </c:pt>
                <c:pt idx="26619">
                  <c:v>3.92835354805</c:v>
                </c:pt>
                <c:pt idx="26620">
                  <c:v>3.928651809692</c:v>
                </c:pt>
                <c:pt idx="26621">
                  <c:v>3.9288275241849999</c:v>
                </c:pt>
                <c:pt idx="26622">
                  <c:v>3.928939342499</c:v>
                </c:pt>
                <c:pt idx="26623">
                  <c:v>3.9292685985569999</c:v>
                </c:pt>
                <c:pt idx="26624">
                  <c:v>3.9293863773350002</c:v>
                </c:pt>
                <c:pt idx="26625">
                  <c:v>3.9295053482059998</c:v>
                </c:pt>
                <c:pt idx="26626">
                  <c:v>3.929581165314</c:v>
                </c:pt>
                <c:pt idx="26627">
                  <c:v>3.9296917915340002</c:v>
                </c:pt>
                <c:pt idx="26628">
                  <c:v>3.9297649860380002</c:v>
                </c:pt>
                <c:pt idx="26629">
                  <c:v>3.9298365116120002</c:v>
                </c:pt>
                <c:pt idx="26630">
                  <c:v>3.9299442768100001</c:v>
                </c:pt>
                <c:pt idx="26631">
                  <c:v>3.93004322052</c:v>
                </c:pt>
                <c:pt idx="26632">
                  <c:v>3.9303212165830002</c:v>
                </c:pt>
                <c:pt idx="26633">
                  <c:v>3.9305772781370001</c:v>
                </c:pt>
                <c:pt idx="26634">
                  <c:v>3.9307451248169998</c:v>
                </c:pt>
                <c:pt idx="26635">
                  <c:v>3.931026935577</c:v>
                </c:pt>
                <c:pt idx="26636">
                  <c:v>3.9314694404599999</c:v>
                </c:pt>
                <c:pt idx="26637">
                  <c:v>3.9320123195650001</c:v>
                </c:pt>
                <c:pt idx="26638">
                  <c:v>3.932277202606</c:v>
                </c:pt>
                <c:pt idx="26639">
                  <c:v>3.932469129562</c:v>
                </c:pt>
                <c:pt idx="26640">
                  <c:v>3.932723522186</c:v>
                </c:pt>
                <c:pt idx="26641">
                  <c:v>3.9328413009640002</c:v>
                </c:pt>
                <c:pt idx="26642">
                  <c:v>3.932906627655</c:v>
                </c:pt>
                <c:pt idx="26643">
                  <c:v>3.9329762458799999</c:v>
                </c:pt>
                <c:pt idx="26644">
                  <c:v>3.9330465793610001</c:v>
                </c:pt>
                <c:pt idx="26645">
                  <c:v>3.9331417083739999</c:v>
                </c:pt>
                <c:pt idx="26646">
                  <c:v>3.9334466457369999</c:v>
                </c:pt>
                <c:pt idx="26647">
                  <c:v>3.9335560798650002</c:v>
                </c:pt>
                <c:pt idx="26648">
                  <c:v>3.9335985183719999</c:v>
                </c:pt>
                <c:pt idx="26649">
                  <c:v>3.9336917400360001</c:v>
                </c:pt>
                <c:pt idx="26650">
                  <c:v>3.9337816238399999</c:v>
                </c:pt>
                <c:pt idx="26651">
                  <c:v>3.9338295459750001</c:v>
                </c:pt>
                <c:pt idx="26652">
                  <c:v>3.9339227676389998</c:v>
                </c:pt>
                <c:pt idx="26653">
                  <c:v>3.9340107440950001</c:v>
                </c:pt>
                <c:pt idx="26654">
                  <c:v>3.9340827465060002</c:v>
                </c:pt>
                <c:pt idx="26655">
                  <c:v>3.9341576099400002</c:v>
                </c:pt>
                <c:pt idx="26656">
                  <c:v>3.934268474579</c:v>
                </c:pt>
                <c:pt idx="26657">
                  <c:v>3.934341669083</c:v>
                </c:pt>
                <c:pt idx="26658">
                  <c:v>3.934453248978</c:v>
                </c:pt>
                <c:pt idx="26659">
                  <c:v>3.9345583915710001</c:v>
                </c:pt>
                <c:pt idx="26660">
                  <c:v>3.9346761703489999</c:v>
                </c:pt>
                <c:pt idx="26661">
                  <c:v>3.93492770195</c:v>
                </c:pt>
                <c:pt idx="26662">
                  <c:v>3.9350330829620002</c:v>
                </c:pt>
                <c:pt idx="26663">
                  <c:v>3.9352059364319998</c:v>
                </c:pt>
                <c:pt idx="26664">
                  <c:v>3.9357531070710001</c:v>
                </c:pt>
                <c:pt idx="26665">
                  <c:v>3.9360241889949998</c:v>
                </c:pt>
                <c:pt idx="26666">
                  <c:v>3.9364454746250002</c:v>
                </c:pt>
                <c:pt idx="26667">
                  <c:v>3.9365715980529998</c:v>
                </c:pt>
                <c:pt idx="26668">
                  <c:v>3.936636686325</c:v>
                </c:pt>
                <c:pt idx="26669">
                  <c:v>3.93674826622</c:v>
                </c:pt>
                <c:pt idx="26670">
                  <c:v>3.936816692352</c:v>
                </c:pt>
                <c:pt idx="26671">
                  <c:v>3.9371194839479999</c:v>
                </c:pt>
                <c:pt idx="26672">
                  <c:v>3.937423229218</c:v>
                </c:pt>
                <c:pt idx="26673">
                  <c:v>3.9377079010010001</c:v>
                </c:pt>
                <c:pt idx="26674">
                  <c:v>3.9379835128780001</c:v>
                </c:pt>
                <c:pt idx="26675">
                  <c:v>3.9380607604979998</c:v>
                </c:pt>
                <c:pt idx="26676">
                  <c:v>3.9381406307220002</c:v>
                </c:pt>
                <c:pt idx="26677">
                  <c:v>3.9382174015050002</c:v>
                </c:pt>
                <c:pt idx="26678">
                  <c:v>3.9382896423339999</c:v>
                </c:pt>
                <c:pt idx="26679">
                  <c:v>3.9383938312529998</c:v>
                </c:pt>
                <c:pt idx="26680">
                  <c:v>3.9386577606199999</c:v>
                </c:pt>
                <c:pt idx="26681">
                  <c:v>3.9387855529790001</c:v>
                </c:pt>
                <c:pt idx="26682">
                  <c:v>3.9388918876650001</c:v>
                </c:pt>
                <c:pt idx="26683">
                  <c:v>3.9390017986300001</c:v>
                </c:pt>
                <c:pt idx="26684">
                  <c:v>3.939109802246</c:v>
                </c:pt>
                <c:pt idx="26685">
                  <c:v>3.9392766952509999</c:v>
                </c:pt>
                <c:pt idx="26686">
                  <c:v>3.939357042313</c:v>
                </c:pt>
                <c:pt idx="26687">
                  <c:v>3.9394319057459999</c:v>
                </c:pt>
                <c:pt idx="26688">
                  <c:v>3.939510583878</c:v>
                </c:pt>
                <c:pt idx="26689">
                  <c:v>3.9395828247070002</c:v>
                </c:pt>
                <c:pt idx="26690">
                  <c:v>3.9396409988399999</c:v>
                </c:pt>
                <c:pt idx="26691">
                  <c:v>3.9396936893459999</c:v>
                </c:pt>
                <c:pt idx="26692">
                  <c:v>3.939774036407</c:v>
                </c:pt>
                <c:pt idx="26693">
                  <c:v>3.9400672912600001</c:v>
                </c:pt>
                <c:pt idx="26694">
                  <c:v>3.940192699432</c:v>
                </c:pt>
                <c:pt idx="26695">
                  <c:v>3.9404356479640001</c:v>
                </c:pt>
                <c:pt idx="26696">
                  <c:v>3.9405939579010001</c:v>
                </c:pt>
                <c:pt idx="26697">
                  <c:v>3.9409606456759998</c:v>
                </c:pt>
                <c:pt idx="26698">
                  <c:v>3.9411194324490002</c:v>
                </c:pt>
                <c:pt idx="26699">
                  <c:v>3.941258192062</c:v>
                </c:pt>
                <c:pt idx="26700">
                  <c:v>3.9415707588200002</c:v>
                </c:pt>
                <c:pt idx="26701">
                  <c:v>3.9417407512659999</c:v>
                </c:pt>
                <c:pt idx="26702">
                  <c:v>3.941917181015</c:v>
                </c:pt>
                <c:pt idx="26703">
                  <c:v>3.942110776901</c:v>
                </c:pt>
                <c:pt idx="26704">
                  <c:v>3.9422018527980001</c:v>
                </c:pt>
                <c:pt idx="26705">
                  <c:v>3.942300796509</c:v>
                </c:pt>
                <c:pt idx="26706">
                  <c:v>3.9424028396609998</c:v>
                </c:pt>
                <c:pt idx="26707">
                  <c:v>3.9425001144410001</c:v>
                </c:pt>
                <c:pt idx="26708">
                  <c:v>3.9426274299620001</c:v>
                </c:pt>
                <c:pt idx="26709">
                  <c:v>3.942744016647</c:v>
                </c:pt>
                <c:pt idx="26710">
                  <c:v>3.9430792331700002</c:v>
                </c:pt>
                <c:pt idx="26711">
                  <c:v>3.943284273148</c:v>
                </c:pt>
                <c:pt idx="26712">
                  <c:v>3.9436309337619999</c:v>
                </c:pt>
                <c:pt idx="26713">
                  <c:v>3.9438464641570001</c:v>
                </c:pt>
                <c:pt idx="26714">
                  <c:v>3.9439301490780001</c:v>
                </c:pt>
                <c:pt idx="26715">
                  <c:v>3.9440574646000002</c:v>
                </c:pt>
                <c:pt idx="26716">
                  <c:v>3.9442117214199999</c:v>
                </c:pt>
                <c:pt idx="26717">
                  <c:v>3.9445474147800001</c:v>
                </c:pt>
                <c:pt idx="26718">
                  <c:v>3.9448883533479999</c:v>
                </c:pt>
                <c:pt idx="26719">
                  <c:v>3.945129394531</c:v>
                </c:pt>
                <c:pt idx="26720">
                  <c:v>3.9452466964720001</c:v>
                </c:pt>
                <c:pt idx="26721">
                  <c:v>3.9453239440919998</c:v>
                </c:pt>
                <c:pt idx="26722">
                  <c:v>3.9454634189609998</c:v>
                </c:pt>
                <c:pt idx="26723">
                  <c:v>3.945598602295</c:v>
                </c:pt>
                <c:pt idx="26724">
                  <c:v>3.9457099437709999</c:v>
                </c:pt>
                <c:pt idx="26725">
                  <c:v>3.9458036422729998</c:v>
                </c:pt>
                <c:pt idx="26726">
                  <c:v>3.9458878040309999</c:v>
                </c:pt>
                <c:pt idx="26727">
                  <c:v>3.9459424018860001</c:v>
                </c:pt>
                <c:pt idx="26728">
                  <c:v>3.9460246562960002</c:v>
                </c:pt>
                <c:pt idx="26729">
                  <c:v>3.946095705032</c:v>
                </c:pt>
                <c:pt idx="26730">
                  <c:v>3.9463965892789998</c:v>
                </c:pt>
                <c:pt idx="26731">
                  <c:v>3.9465656280519998</c:v>
                </c:pt>
                <c:pt idx="26732">
                  <c:v>3.9466958045960001</c:v>
                </c:pt>
                <c:pt idx="26733">
                  <c:v>3.9470026493070001</c:v>
                </c:pt>
                <c:pt idx="26734">
                  <c:v>3.9473190307619999</c:v>
                </c:pt>
                <c:pt idx="26735">
                  <c:v>3.9475624561310001</c:v>
                </c:pt>
                <c:pt idx="26736">
                  <c:v>3.947893381119</c:v>
                </c:pt>
                <c:pt idx="26737">
                  <c:v>3.948250770569</c:v>
                </c:pt>
                <c:pt idx="26738">
                  <c:v>3.9483830928799999</c:v>
                </c:pt>
                <c:pt idx="26739">
                  <c:v>3.9485130310060002</c:v>
                </c:pt>
                <c:pt idx="26740">
                  <c:v>3.9486062526699999</c:v>
                </c:pt>
                <c:pt idx="26741">
                  <c:v>3.9487783908840002</c:v>
                </c:pt>
                <c:pt idx="26742">
                  <c:v>3.949236154556</c:v>
                </c:pt>
                <c:pt idx="26743">
                  <c:v>3.949452400208</c:v>
                </c:pt>
                <c:pt idx="26744">
                  <c:v>3.949717283249</c:v>
                </c:pt>
                <c:pt idx="26745">
                  <c:v>3.950169086456</c:v>
                </c:pt>
                <c:pt idx="26746">
                  <c:v>3.9504618644709999</c:v>
                </c:pt>
                <c:pt idx="26747">
                  <c:v>3.95073056221</c:v>
                </c:pt>
                <c:pt idx="26748">
                  <c:v>3.9508757591250001</c:v>
                </c:pt>
                <c:pt idx="26749">
                  <c:v>3.951025485992</c:v>
                </c:pt>
                <c:pt idx="26750">
                  <c:v>3.9510946273799998</c:v>
                </c:pt>
                <c:pt idx="26751">
                  <c:v>3.951198101044</c:v>
                </c:pt>
                <c:pt idx="26752">
                  <c:v>3.9512915611269999</c:v>
                </c:pt>
                <c:pt idx="26753">
                  <c:v>3.9515240192409999</c:v>
                </c:pt>
                <c:pt idx="26754">
                  <c:v>3.951583623886</c:v>
                </c:pt>
                <c:pt idx="26755">
                  <c:v>3.9516711235050002</c:v>
                </c:pt>
                <c:pt idx="26756">
                  <c:v>3.9517583847050002</c:v>
                </c:pt>
                <c:pt idx="26757">
                  <c:v>3.9520604610440002</c:v>
                </c:pt>
                <c:pt idx="26758">
                  <c:v>3.9521579742430002</c:v>
                </c:pt>
                <c:pt idx="26759">
                  <c:v>3.9523205757139999</c:v>
                </c:pt>
                <c:pt idx="26760">
                  <c:v>3.9525578021999999</c:v>
                </c:pt>
                <c:pt idx="26761">
                  <c:v>3.952981948853</c:v>
                </c:pt>
                <c:pt idx="26762">
                  <c:v>3.9532403945920001</c:v>
                </c:pt>
                <c:pt idx="26763">
                  <c:v>3.9534149169920001</c:v>
                </c:pt>
                <c:pt idx="26764">
                  <c:v>3.9536523818970002</c:v>
                </c:pt>
                <c:pt idx="26765">
                  <c:v>3.9537854194639999</c:v>
                </c:pt>
                <c:pt idx="26766">
                  <c:v>3.9538912773130002</c:v>
                </c:pt>
                <c:pt idx="26767">
                  <c:v>3.9539506435390002</c:v>
                </c:pt>
                <c:pt idx="26768">
                  <c:v>3.9540600776670001</c:v>
                </c:pt>
                <c:pt idx="26769">
                  <c:v>3.954173088074</c:v>
                </c:pt>
                <c:pt idx="26770">
                  <c:v>3.954286575317</c:v>
                </c:pt>
                <c:pt idx="26771">
                  <c:v>3.9545509815219999</c:v>
                </c:pt>
                <c:pt idx="26772">
                  <c:v>3.9548509120939999</c:v>
                </c:pt>
                <c:pt idx="26773">
                  <c:v>3.9551103115080002</c:v>
                </c:pt>
                <c:pt idx="26774">
                  <c:v>3.9552288055420002</c:v>
                </c:pt>
                <c:pt idx="26775">
                  <c:v>3.9553477764129998</c:v>
                </c:pt>
                <c:pt idx="26776">
                  <c:v>3.9554667472839999</c:v>
                </c:pt>
                <c:pt idx="26777">
                  <c:v>3.9555494785310001</c:v>
                </c:pt>
                <c:pt idx="26778">
                  <c:v>3.9556264877320002</c:v>
                </c:pt>
                <c:pt idx="26779">
                  <c:v>3.9557406902309999</c:v>
                </c:pt>
                <c:pt idx="26780">
                  <c:v>3.955821037292</c:v>
                </c:pt>
                <c:pt idx="26781">
                  <c:v>3.9559764862060001</c:v>
                </c:pt>
                <c:pt idx="26782">
                  <c:v>3.9560925960539999</c:v>
                </c:pt>
                <c:pt idx="26783">
                  <c:v>3.9562540054320001</c:v>
                </c:pt>
                <c:pt idx="26784">
                  <c:v>3.9563384056089999</c:v>
                </c:pt>
                <c:pt idx="26785">
                  <c:v>3.9564723968509998</c:v>
                </c:pt>
                <c:pt idx="26786">
                  <c:v>3.956557035446</c:v>
                </c:pt>
                <c:pt idx="26787">
                  <c:v>3.9566378593440001</c:v>
                </c:pt>
                <c:pt idx="26788">
                  <c:v>3.9567444324490002</c:v>
                </c:pt>
                <c:pt idx="26789">
                  <c:v>3.9570252895359999</c:v>
                </c:pt>
                <c:pt idx="26790">
                  <c:v>3.957169055939</c:v>
                </c:pt>
                <c:pt idx="26791">
                  <c:v>3.9572734832759999</c:v>
                </c:pt>
                <c:pt idx="26792">
                  <c:v>3.9573533534999998</c:v>
                </c:pt>
                <c:pt idx="26793">
                  <c:v>3.9574413299560001</c:v>
                </c:pt>
                <c:pt idx="26794">
                  <c:v>3.9575362205509999</c:v>
                </c:pt>
                <c:pt idx="26795">
                  <c:v>3.9578254222870002</c:v>
                </c:pt>
                <c:pt idx="26796">
                  <c:v>3.9579167366029999</c:v>
                </c:pt>
                <c:pt idx="26797">
                  <c:v>3.9580295085909998</c:v>
                </c:pt>
                <c:pt idx="26798">
                  <c:v>3.9581480026250002</c:v>
                </c:pt>
                <c:pt idx="26799">
                  <c:v>3.958220481873</c:v>
                </c:pt>
                <c:pt idx="26800">
                  <c:v>3.9585347175600001</c:v>
                </c:pt>
                <c:pt idx="26801">
                  <c:v>3.9588580131529998</c:v>
                </c:pt>
                <c:pt idx="26802">
                  <c:v>3.959153652191</c:v>
                </c:pt>
                <c:pt idx="26803">
                  <c:v>3.9595072269439999</c:v>
                </c:pt>
                <c:pt idx="26804">
                  <c:v>3.9596581459050002</c:v>
                </c:pt>
                <c:pt idx="26805">
                  <c:v>3.9597578048709998</c:v>
                </c:pt>
                <c:pt idx="26806">
                  <c:v>3.9598543643949999</c:v>
                </c:pt>
                <c:pt idx="26807">
                  <c:v>3.959955453873</c:v>
                </c:pt>
                <c:pt idx="26808">
                  <c:v>3.9600105285640002</c:v>
                </c:pt>
                <c:pt idx="26809">
                  <c:v>3.9600605964660001</c:v>
                </c:pt>
                <c:pt idx="26810">
                  <c:v>3.960108995438</c:v>
                </c:pt>
                <c:pt idx="26811">
                  <c:v>3.9601612091059999</c:v>
                </c:pt>
                <c:pt idx="26812">
                  <c:v>3.960215330124</c:v>
                </c:pt>
                <c:pt idx="26813">
                  <c:v>3.9603099823000001</c:v>
                </c:pt>
                <c:pt idx="26814">
                  <c:v>3.9604012966159998</c:v>
                </c:pt>
                <c:pt idx="26815">
                  <c:v>3.9605603218079999</c:v>
                </c:pt>
                <c:pt idx="26816">
                  <c:v>3.960859060287</c:v>
                </c:pt>
                <c:pt idx="26817">
                  <c:v>3.9612309932710001</c:v>
                </c:pt>
                <c:pt idx="26818">
                  <c:v>3.9616491794590001</c:v>
                </c:pt>
                <c:pt idx="26819">
                  <c:v>3.9618780612950002</c:v>
                </c:pt>
                <c:pt idx="26820">
                  <c:v>3.9620077610019999</c:v>
                </c:pt>
                <c:pt idx="26821">
                  <c:v>3.9620907306670001</c:v>
                </c:pt>
                <c:pt idx="26822">
                  <c:v>3.9621491432189999</c:v>
                </c:pt>
                <c:pt idx="26823">
                  <c:v>3.9622521400449999</c:v>
                </c:pt>
                <c:pt idx="26824">
                  <c:v>3.962296009064</c:v>
                </c:pt>
                <c:pt idx="26825">
                  <c:v>3.9623894691469999</c:v>
                </c:pt>
                <c:pt idx="26826">
                  <c:v>3.9624595642089999</c:v>
                </c:pt>
                <c:pt idx="26827">
                  <c:v>3.9627532958980001</c:v>
                </c:pt>
                <c:pt idx="26828">
                  <c:v>3.9629266262049998</c:v>
                </c:pt>
                <c:pt idx="26829">
                  <c:v>3.9632475376129999</c:v>
                </c:pt>
                <c:pt idx="26830">
                  <c:v>3.9634628295900001</c:v>
                </c:pt>
                <c:pt idx="26831">
                  <c:v>3.9636151790619998</c:v>
                </c:pt>
                <c:pt idx="26832">
                  <c:v>3.9636895656590001</c:v>
                </c:pt>
                <c:pt idx="26833">
                  <c:v>3.964032649994</c:v>
                </c:pt>
                <c:pt idx="26834">
                  <c:v>3.9643418788910001</c:v>
                </c:pt>
                <c:pt idx="26835">
                  <c:v>3.9644787311549998</c:v>
                </c:pt>
                <c:pt idx="26836">
                  <c:v>3.9647631645199999</c:v>
                </c:pt>
                <c:pt idx="26837">
                  <c:v>3.9649493694309998</c:v>
                </c:pt>
                <c:pt idx="26838">
                  <c:v>3.9650309085850002</c:v>
                </c:pt>
                <c:pt idx="26839">
                  <c:v>3.9651601314540001</c:v>
                </c:pt>
                <c:pt idx="26840">
                  <c:v>3.9652354717249998</c:v>
                </c:pt>
                <c:pt idx="26841">
                  <c:v>3.9654395580289998</c:v>
                </c:pt>
                <c:pt idx="26842">
                  <c:v>3.9657480716709999</c:v>
                </c:pt>
                <c:pt idx="26843">
                  <c:v>3.9660570621489999</c:v>
                </c:pt>
                <c:pt idx="26844">
                  <c:v>3.966228485107</c:v>
                </c:pt>
                <c:pt idx="26845">
                  <c:v>3.9663670063019998</c:v>
                </c:pt>
                <c:pt idx="26846">
                  <c:v>3.9664947986599999</c:v>
                </c:pt>
                <c:pt idx="26847">
                  <c:v>3.9665923118589999</c:v>
                </c:pt>
                <c:pt idx="26848">
                  <c:v>3.9666683673860001</c:v>
                </c:pt>
                <c:pt idx="26849">
                  <c:v>3.966923952103</c:v>
                </c:pt>
                <c:pt idx="26850">
                  <c:v>3.9670033454900002</c:v>
                </c:pt>
                <c:pt idx="26851">
                  <c:v>3.9670834541320001</c:v>
                </c:pt>
                <c:pt idx="26852">
                  <c:v>3.9671635627750002</c:v>
                </c:pt>
                <c:pt idx="26853">
                  <c:v>3.967448949814</c:v>
                </c:pt>
                <c:pt idx="26854">
                  <c:v>3.9677689075470002</c:v>
                </c:pt>
                <c:pt idx="26855">
                  <c:v>3.9678931236269999</c:v>
                </c:pt>
                <c:pt idx="26856">
                  <c:v>3.9679746627810002</c:v>
                </c:pt>
                <c:pt idx="26857">
                  <c:v>3.9680590629579999</c:v>
                </c:pt>
                <c:pt idx="26858">
                  <c:v>3.9681389331819998</c:v>
                </c:pt>
                <c:pt idx="26859">
                  <c:v>3.9683275222779999</c:v>
                </c:pt>
                <c:pt idx="26860">
                  <c:v>3.9685242176059998</c:v>
                </c:pt>
                <c:pt idx="26861">
                  <c:v>3.9686477184300002</c:v>
                </c:pt>
                <c:pt idx="26862">
                  <c:v>3.9687142372130002</c:v>
                </c:pt>
                <c:pt idx="26863">
                  <c:v>3.9688122272489998</c:v>
                </c:pt>
                <c:pt idx="26864">
                  <c:v>3.9691228866579999</c:v>
                </c:pt>
                <c:pt idx="26865">
                  <c:v>3.9692997932430001</c:v>
                </c:pt>
                <c:pt idx="26866">
                  <c:v>3.969470262527</c:v>
                </c:pt>
                <c:pt idx="26867">
                  <c:v>3.9696843624109999</c:v>
                </c:pt>
                <c:pt idx="26868">
                  <c:v>3.9699065685270001</c:v>
                </c:pt>
                <c:pt idx="26869">
                  <c:v>3.9702804088589998</c:v>
                </c:pt>
                <c:pt idx="26870">
                  <c:v>3.9707243442540001</c:v>
                </c:pt>
                <c:pt idx="26871">
                  <c:v>3.9710731506350001</c:v>
                </c:pt>
                <c:pt idx="26872">
                  <c:v>3.9713835716250001</c:v>
                </c:pt>
                <c:pt idx="26873">
                  <c:v>3.9714605808260002</c:v>
                </c:pt>
                <c:pt idx="26874">
                  <c:v>3.9715528488160001</c:v>
                </c:pt>
                <c:pt idx="26875">
                  <c:v>3.9718110561370001</c:v>
                </c:pt>
                <c:pt idx="26876">
                  <c:v>3.9720263481139999</c:v>
                </c:pt>
                <c:pt idx="26877">
                  <c:v>3.9720919132230001</c:v>
                </c:pt>
                <c:pt idx="26878">
                  <c:v>3.9721896648409998</c:v>
                </c:pt>
                <c:pt idx="26879">
                  <c:v>3.9724397659299999</c:v>
                </c:pt>
                <c:pt idx="26880">
                  <c:v>3.9725465774540001</c:v>
                </c:pt>
                <c:pt idx="26881">
                  <c:v>3.9726259708399998</c:v>
                </c:pt>
                <c:pt idx="26882">
                  <c:v>3.9727315902710001</c:v>
                </c:pt>
                <c:pt idx="26883">
                  <c:v>3.9728431701660001</c:v>
                </c:pt>
                <c:pt idx="26884">
                  <c:v>3.972930192947</c:v>
                </c:pt>
                <c:pt idx="26885">
                  <c:v>3.9730744361879999</c:v>
                </c:pt>
                <c:pt idx="26886">
                  <c:v>3.973474264145</c:v>
                </c:pt>
                <c:pt idx="26887">
                  <c:v>3.9735651016240001</c:v>
                </c:pt>
                <c:pt idx="26888">
                  <c:v>3.973643302917</c:v>
                </c:pt>
                <c:pt idx="26889">
                  <c:v>3.9738392829900002</c:v>
                </c:pt>
                <c:pt idx="26890">
                  <c:v>3.9740571975710002</c:v>
                </c:pt>
                <c:pt idx="26891">
                  <c:v>3.9742994308470001</c:v>
                </c:pt>
                <c:pt idx="26892">
                  <c:v>3.97461104393</c:v>
                </c:pt>
                <c:pt idx="26893">
                  <c:v>3.9748742580409999</c:v>
                </c:pt>
                <c:pt idx="26894">
                  <c:v>3.9750781059269999</c:v>
                </c:pt>
                <c:pt idx="26895">
                  <c:v>3.9753124713900001</c:v>
                </c:pt>
                <c:pt idx="26896">
                  <c:v>3.9755926132199999</c:v>
                </c:pt>
                <c:pt idx="26897">
                  <c:v>3.9757478237149999</c:v>
                </c:pt>
                <c:pt idx="26898">
                  <c:v>3.9758708477020002</c:v>
                </c:pt>
                <c:pt idx="26899">
                  <c:v>3.9759535789489999</c:v>
                </c:pt>
                <c:pt idx="26900">
                  <c:v>3.9761013984679998</c:v>
                </c:pt>
                <c:pt idx="26901">
                  <c:v>3.976192951202</c:v>
                </c:pt>
                <c:pt idx="26902">
                  <c:v>3.9763438701629998</c:v>
                </c:pt>
                <c:pt idx="26903">
                  <c:v>3.976452589035</c:v>
                </c:pt>
                <c:pt idx="26904">
                  <c:v>3.9766139984129998</c:v>
                </c:pt>
                <c:pt idx="26905">
                  <c:v>3.9767379760739998</c:v>
                </c:pt>
                <c:pt idx="26906">
                  <c:v>3.9769067764280002</c:v>
                </c:pt>
                <c:pt idx="26907">
                  <c:v>3.9773600101470001</c:v>
                </c:pt>
                <c:pt idx="26908">
                  <c:v>3.9776782989499999</c:v>
                </c:pt>
                <c:pt idx="26909">
                  <c:v>3.9777426719669999</c:v>
                </c:pt>
                <c:pt idx="26910">
                  <c:v>3.977845907211</c:v>
                </c:pt>
                <c:pt idx="26911">
                  <c:v>3.9779601097109998</c:v>
                </c:pt>
                <c:pt idx="26912">
                  <c:v>3.9780468940730001</c:v>
                </c:pt>
                <c:pt idx="26913">
                  <c:v>3.9781167507170001</c:v>
                </c:pt>
                <c:pt idx="26914">
                  <c:v>3.97820186615</c:v>
                </c:pt>
                <c:pt idx="26915">
                  <c:v>3.9782512187960002</c:v>
                </c:pt>
                <c:pt idx="26916">
                  <c:v>3.978315114975</c:v>
                </c:pt>
                <c:pt idx="26917">
                  <c:v>3.9783582687379999</c:v>
                </c:pt>
                <c:pt idx="26918">
                  <c:v>3.9784038066859999</c:v>
                </c:pt>
                <c:pt idx="26919">
                  <c:v>3.9786839485169998</c:v>
                </c:pt>
                <c:pt idx="26920">
                  <c:v>3.9787886142729998</c:v>
                </c:pt>
                <c:pt idx="26921">
                  <c:v>3.979058027267</c:v>
                </c:pt>
                <c:pt idx="26922">
                  <c:v>3.9792912006379999</c:v>
                </c:pt>
                <c:pt idx="26923">
                  <c:v>3.9794456958770001</c:v>
                </c:pt>
                <c:pt idx="26924">
                  <c:v>3.9795372486109999</c:v>
                </c:pt>
                <c:pt idx="26925">
                  <c:v>3.9796242713929999</c:v>
                </c:pt>
                <c:pt idx="26926">
                  <c:v>3.9797127246859998</c:v>
                </c:pt>
                <c:pt idx="26927">
                  <c:v>3.9797983169559998</c:v>
                </c:pt>
                <c:pt idx="26928">
                  <c:v>3.9799120426179999</c:v>
                </c:pt>
                <c:pt idx="26929">
                  <c:v>3.9800260066990001</c:v>
                </c:pt>
                <c:pt idx="26930">
                  <c:v>3.980173826218</c:v>
                </c:pt>
                <c:pt idx="26931">
                  <c:v>3.9802465438839998</c:v>
                </c:pt>
                <c:pt idx="26932">
                  <c:v>3.9803733825680001</c:v>
                </c:pt>
                <c:pt idx="26933">
                  <c:v>3.9805016517639999</c:v>
                </c:pt>
                <c:pt idx="26934">
                  <c:v>3.9805936813349998</c:v>
                </c:pt>
                <c:pt idx="26935">
                  <c:v>3.9807765483859998</c:v>
                </c:pt>
                <c:pt idx="26936">
                  <c:v>3.9810464382170001</c:v>
                </c:pt>
                <c:pt idx="26937">
                  <c:v>3.9811618328090002</c:v>
                </c:pt>
                <c:pt idx="26938">
                  <c:v>3.9812772274019999</c:v>
                </c:pt>
                <c:pt idx="26939">
                  <c:v>3.9814307689669999</c:v>
                </c:pt>
                <c:pt idx="26940">
                  <c:v>3.9817204475399999</c:v>
                </c:pt>
                <c:pt idx="26941">
                  <c:v>3.9820938110349999</c:v>
                </c:pt>
                <c:pt idx="26942">
                  <c:v>3.9822258949279998</c:v>
                </c:pt>
                <c:pt idx="26943">
                  <c:v>3.9822745323180002</c:v>
                </c:pt>
                <c:pt idx="26944">
                  <c:v>3.9823682308200001</c:v>
                </c:pt>
                <c:pt idx="26945">
                  <c:v>3.9824399948120002</c:v>
                </c:pt>
                <c:pt idx="26946">
                  <c:v>3.9824905395510002</c:v>
                </c:pt>
                <c:pt idx="26947">
                  <c:v>3.982561349869</c:v>
                </c:pt>
                <c:pt idx="26948">
                  <c:v>3.9825963974</c:v>
                </c:pt>
                <c:pt idx="26949">
                  <c:v>3.9827213287349998</c:v>
                </c:pt>
                <c:pt idx="26950">
                  <c:v>3.9828095436100002</c:v>
                </c:pt>
                <c:pt idx="26951">
                  <c:v>3.9829053878780001</c:v>
                </c:pt>
                <c:pt idx="26952">
                  <c:v>3.9829721450809998</c:v>
                </c:pt>
                <c:pt idx="26953">
                  <c:v>3.9831013679499998</c:v>
                </c:pt>
                <c:pt idx="26954">
                  <c:v>3.9833383560179998</c:v>
                </c:pt>
                <c:pt idx="26955">
                  <c:v>3.983537912369</c:v>
                </c:pt>
                <c:pt idx="26956">
                  <c:v>3.9836437702179999</c:v>
                </c:pt>
                <c:pt idx="26957">
                  <c:v>3.9838545322419998</c:v>
                </c:pt>
                <c:pt idx="26958">
                  <c:v>3.9840443134310002</c:v>
                </c:pt>
                <c:pt idx="26959">
                  <c:v>3.984205722809</c:v>
                </c:pt>
                <c:pt idx="26960">
                  <c:v>3.9844348430630001</c:v>
                </c:pt>
                <c:pt idx="26961">
                  <c:v>3.9846718311310001</c:v>
                </c:pt>
                <c:pt idx="26962">
                  <c:v>3.9847927093509998</c:v>
                </c:pt>
                <c:pt idx="26963">
                  <c:v>3.9849145412450002</c:v>
                </c:pt>
                <c:pt idx="26964">
                  <c:v>3.9850311279300001</c:v>
                </c:pt>
                <c:pt idx="26965">
                  <c:v>3.9851410388950002</c:v>
                </c:pt>
                <c:pt idx="26966">
                  <c:v>3.9852380752559999</c:v>
                </c:pt>
                <c:pt idx="26967">
                  <c:v>3.9855508804320001</c:v>
                </c:pt>
                <c:pt idx="26968">
                  <c:v>3.9858186244959999</c:v>
                </c:pt>
                <c:pt idx="26969">
                  <c:v>3.9859702587129999</c:v>
                </c:pt>
                <c:pt idx="26970">
                  <c:v>3.9861273765559999</c:v>
                </c:pt>
                <c:pt idx="26971">
                  <c:v>3.986204385757</c:v>
                </c:pt>
                <c:pt idx="26972">
                  <c:v>3.986274242401</c:v>
                </c:pt>
                <c:pt idx="26973">
                  <c:v>3.986338376999</c:v>
                </c:pt>
                <c:pt idx="26974">
                  <c:v>3.986399888992</c:v>
                </c:pt>
                <c:pt idx="26975">
                  <c:v>3.9864387512210002</c:v>
                </c:pt>
                <c:pt idx="26976">
                  <c:v>3.9864997863770002</c:v>
                </c:pt>
                <c:pt idx="26977">
                  <c:v>3.9865314960479998</c:v>
                </c:pt>
                <c:pt idx="26978">
                  <c:v>3.9865672588350001</c:v>
                </c:pt>
                <c:pt idx="26979">
                  <c:v>3.9867856502530001</c:v>
                </c:pt>
                <c:pt idx="26980">
                  <c:v>3.9868917465210001</c:v>
                </c:pt>
                <c:pt idx="26981">
                  <c:v>3.9870245456700002</c:v>
                </c:pt>
                <c:pt idx="26982">
                  <c:v>3.9873037338259998</c:v>
                </c:pt>
                <c:pt idx="26983">
                  <c:v>3.9875919818879999</c:v>
                </c:pt>
                <c:pt idx="26984">
                  <c:v>3.987958431244</c:v>
                </c:pt>
                <c:pt idx="26985">
                  <c:v>3.988166093826</c:v>
                </c:pt>
                <c:pt idx="26986">
                  <c:v>3.9883935451510002</c:v>
                </c:pt>
                <c:pt idx="26987">
                  <c:v>3.988717079163</c:v>
                </c:pt>
                <c:pt idx="26988">
                  <c:v>3.9888334274289998</c:v>
                </c:pt>
                <c:pt idx="26989">
                  <c:v>3.9889569282530002</c:v>
                </c:pt>
                <c:pt idx="26990">
                  <c:v>3.989045143127</c:v>
                </c:pt>
                <c:pt idx="26991">
                  <c:v>3.9891731739040002</c:v>
                </c:pt>
                <c:pt idx="26992">
                  <c:v>3.9892513751980001</c:v>
                </c:pt>
                <c:pt idx="26993">
                  <c:v>3.9893393516539999</c:v>
                </c:pt>
                <c:pt idx="26994">
                  <c:v>3.9894645214079998</c:v>
                </c:pt>
                <c:pt idx="26995">
                  <c:v>3.9896390438079998</c:v>
                </c:pt>
                <c:pt idx="26996">
                  <c:v>3.9900238513950002</c:v>
                </c:pt>
                <c:pt idx="26997">
                  <c:v>3.9902825355529998</c:v>
                </c:pt>
                <c:pt idx="26998">
                  <c:v>3.9904329776759999</c:v>
                </c:pt>
                <c:pt idx="26999">
                  <c:v>3.9905817508700001</c:v>
                </c:pt>
                <c:pt idx="27000">
                  <c:v>3.9908163547519999</c:v>
                </c:pt>
                <c:pt idx="27001">
                  <c:v>3.9911959171300002</c:v>
                </c:pt>
                <c:pt idx="27002">
                  <c:v>3.9914078712459999</c:v>
                </c:pt>
                <c:pt idx="27003">
                  <c:v>3.9915034770969999</c:v>
                </c:pt>
                <c:pt idx="27004">
                  <c:v>3.9916791915890002</c:v>
                </c:pt>
                <c:pt idx="27005">
                  <c:v>3.9917542934419998</c:v>
                </c:pt>
                <c:pt idx="27006">
                  <c:v>3.9919333457950001</c:v>
                </c:pt>
                <c:pt idx="27007">
                  <c:v>3.9920401573180002</c:v>
                </c:pt>
                <c:pt idx="27008">
                  <c:v>3.9921410083770001</c:v>
                </c:pt>
                <c:pt idx="27009">
                  <c:v>3.9922289848329999</c:v>
                </c:pt>
                <c:pt idx="27010">
                  <c:v>3.9923193454739998</c:v>
                </c:pt>
                <c:pt idx="27011">
                  <c:v>3.992422819138</c:v>
                </c:pt>
                <c:pt idx="27012">
                  <c:v>3.992489099503</c:v>
                </c:pt>
                <c:pt idx="27013">
                  <c:v>3.9928061962129999</c:v>
                </c:pt>
                <c:pt idx="27014">
                  <c:v>3.9930202960969998</c:v>
                </c:pt>
                <c:pt idx="27015">
                  <c:v>3.9930982589720001</c:v>
                </c:pt>
                <c:pt idx="27016">
                  <c:v>3.993179798126</c:v>
                </c:pt>
                <c:pt idx="27017">
                  <c:v>3.9932713508609998</c:v>
                </c:pt>
                <c:pt idx="27018">
                  <c:v>3.9933230876920001</c:v>
                </c:pt>
                <c:pt idx="27019">
                  <c:v>3.993373155594</c:v>
                </c:pt>
                <c:pt idx="27020">
                  <c:v>3.9934229850770002</c:v>
                </c:pt>
                <c:pt idx="27021">
                  <c:v>3.9934756755829999</c:v>
                </c:pt>
                <c:pt idx="27022">
                  <c:v>3.9935255050660001</c:v>
                </c:pt>
                <c:pt idx="27023">
                  <c:v>3.9936292171479999</c:v>
                </c:pt>
                <c:pt idx="27024">
                  <c:v>3.9936823844910001</c:v>
                </c:pt>
                <c:pt idx="27025">
                  <c:v>3.9937338829039999</c:v>
                </c:pt>
                <c:pt idx="27026">
                  <c:v>3.9937875270840002</c:v>
                </c:pt>
                <c:pt idx="27027">
                  <c:v>3.9938786029819999</c:v>
                </c:pt>
                <c:pt idx="27028">
                  <c:v>3.9939668178560002</c:v>
                </c:pt>
                <c:pt idx="27029">
                  <c:v>3.9940490722659998</c:v>
                </c:pt>
                <c:pt idx="27030">
                  <c:v>3.9941921234129998</c:v>
                </c:pt>
                <c:pt idx="27031">
                  <c:v>3.994480848312</c:v>
                </c:pt>
                <c:pt idx="27032">
                  <c:v>3.9946873188019998</c:v>
                </c:pt>
                <c:pt idx="27033">
                  <c:v>3.9947602748870001</c:v>
                </c:pt>
                <c:pt idx="27034">
                  <c:v>3.9948863983149998</c:v>
                </c:pt>
                <c:pt idx="27035">
                  <c:v>3.9951605796809999</c:v>
                </c:pt>
                <c:pt idx="27036">
                  <c:v>3.995419025421</c:v>
                </c:pt>
                <c:pt idx="27037">
                  <c:v>3.9955000877379998</c:v>
                </c:pt>
                <c:pt idx="27038">
                  <c:v>3.9957830905909999</c:v>
                </c:pt>
                <c:pt idx="27039">
                  <c:v>3.9960124492650002</c:v>
                </c:pt>
                <c:pt idx="27040">
                  <c:v>3.9961471557619999</c:v>
                </c:pt>
                <c:pt idx="27041">
                  <c:v>3.9962565898900002</c:v>
                </c:pt>
                <c:pt idx="27042">
                  <c:v>3.9963374137879999</c:v>
                </c:pt>
                <c:pt idx="27043">
                  <c:v>3.9964444637300001</c:v>
                </c:pt>
                <c:pt idx="27044">
                  <c:v>3.9967732429499998</c:v>
                </c:pt>
                <c:pt idx="27045">
                  <c:v>3.9969179630279998</c:v>
                </c:pt>
                <c:pt idx="27046">
                  <c:v>3.996995210648</c:v>
                </c:pt>
                <c:pt idx="27047">
                  <c:v>3.997110128403</c:v>
                </c:pt>
                <c:pt idx="27048">
                  <c:v>3.997221946716</c:v>
                </c:pt>
                <c:pt idx="27049">
                  <c:v>3.997525453568</c:v>
                </c:pt>
                <c:pt idx="27050">
                  <c:v>3.9978485107420001</c:v>
                </c:pt>
                <c:pt idx="27051">
                  <c:v>3.9979484081269998</c:v>
                </c:pt>
                <c:pt idx="27052">
                  <c:v>3.9981071949009999</c:v>
                </c:pt>
                <c:pt idx="27053">
                  <c:v>3.9983210563660001</c:v>
                </c:pt>
                <c:pt idx="27054">
                  <c:v>3.9984121322630002</c:v>
                </c:pt>
                <c:pt idx="27055">
                  <c:v>3.998517990112</c:v>
                </c:pt>
                <c:pt idx="27056">
                  <c:v>3.9985654354100002</c:v>
                </c:pt>
                <c:pt idx="27057">
                  <c:v>3.9986841678620002</c:v>
                </c:pt>
                <c:pt idx="27058">
                  <c:v>3.9990293979640001</c:v>
                </c:pt>
                <c:pt idx="27059">
                  <c:v>3.9993832111360001</c:v>
                </c:pt>
                <c:pt idx="27060">
                  <c:v>3.9995110034939998</c:v>
                </c:pt>
                <c:pt idx="27061">
                  <c:v>3.9997112751010002</c:v>
                </c:pt>
                <c:pt idx="27062">
                  <c:v>3.9999299049379999</c:v>
                </c:pt>
                <c:pt idx="27063">
                  <c:v>4.0003213882450002</c:v>
                </c:pt>
                <c:pt idx="27064">
                  <c:v>4.0004644393920001</c:v>
                </c:pt>
                <c:pt idx="27065">
                  <c:v>4.0007162094120003</c:v>
                </c:pt>
                <c:pt idx="27066">
                  <c:v>4.0008974075320003</c:v>
                </c:pt>
                <c:pt idx="27067">
                  <c:v>4.0010004043579999</c:v>
                </c:pt>
                <c:pt idx="27068">
                  <c:v>4.0011067390440003</c:v>
                </c:pt>
                <c:pt idx="27069">
                  <c:v>4.0012164115909998</c:v>
                </c:pt>
                <c:pt idx="27070">
                  <c:v>4.0013256073000001</c:v>
                </c:pt>
                <c:pt idx="27071">
                  <c:v>4.0014901161190002</c:v>
                </c:pt>
                <c:pt idx="27072">
                  <c:v>4.0017452239990003</c:v>
                </c:pt>
                <c:pt idx="27073">
                  <c:v>4.0020484924320003</c:v>
                </c:pt>
                <c:pt idx="27074">
                  <c:v>4.0021271705629999</c:v>
                </c:pt>
                <c:pt idx="27075">
                  <c:v>4.0023097991940002</c:v>
                </c:pt>
                <c:pt idx="27076">
                  <c:v>4.00257396698</c:v>
                </c:pt>
                <c:pt idx="27077">
                  <c:v>4.0028243064879998</c:v>
                </c:pt>
                <c:pt idx="27078">
                  <c:v>4.0029473304750001</c:v>
                </c:pt>
                <c:pt idx="27079">
                  <c:v>4.0030746459959996</c:v>
                </c:pt>
                <c:pt idx="27080">
                  <c:v>4.0033459663390003</c:v>
                </c:pt>
                <c:pt idx="27081">
                  <c:v>4.0034656524659997</c:v>
                </c:pt>
                <c:pt idx="27082">
                  <c:v>4.0035672187809999</c:v>
                </c:pt>
                <c:pt idx="27083">
                  <c:v>4.0037231445310004</c:v>
                </c:pt>
                <c:pt idx="27084">
                  <c:v>4.0038728713990004</c:v>
                </c:pt>
                <c:pt idx="27085">
                  <c:v>4.004017829895</c:v>
                </c:pt>
                <c:pt idx="27086">
                  <c:v>4.0041265487670001</c:v>
                </c:pt>
                <c:pt idx="27087">
                  <c:v>4.0041890144350001</c:v>
                </c:pt>
                <c:pt idx="27088">
                  <c:v>4.0042467117309997</c:v>
                </c:pt>
                <c:pt idx="27089">
                  <c:v>4.0043344497679998</c:v>
                </c:pt>
                <c:pt idx="27090">
                  <c:v>4.0044097900390003</c:v>
                </c:pt>
                <c:pt idx="27091">
                  <c:v>4.0047116279599999</c:v>
                </c:pt>
                <c:pt idx="27092">
                  <c:v>4.0048637390139996</c:v>
                </c:pt>
                <c:pt idx="27093">
                  <c:v>4.0051984786989996</c:v>
                </c:pt>
                <c:pt idx="27094">
                  <c:v>4.0057969093320001</c:v>
                </c:pt>
                <c:pt idx="27095">
                  <c:v>4.0060749053959999</c:v>
                </c:pt>
                <c:pt idx="27096">
                  <c:v>4.0063071250920004</c:v>
                </c:pt>
                <c:pt idx="27097">
                  <c:v>4.0064597129820001</c:v>
                </c:pt>
                <c:pt idx="27098">
                  <c:v>4.0066914558409996</c:v>
                </c:pt>
                <c:pt idx="27099">
                  <c:v>4.0068845748899999</c:v>
                </c:pt>
                <c:pt idx="27100">
                  <c:v>4.0070095062259998</c:v>
                </c:pt>
                <c:pt idx="27101">
                  <c:v>4.0070786476139997</c:v>
                </c:pt>
                <c:pt idx="27102">
                  <c:v>4.0071530342099999</c:v>
                </c:pt>
                <c:pt idx="27103">
                  <c:v>4.0072379112240002</c:v>
                </c:pt>
                <c:pt idx="27104">
                  <c:v>4.0077762603759997</c:v>
                </c:pt>
                <c:pt idx="27105">
                  <c:v>4.00803565979</c:v>
                </c:pt>
                <c:pt idx="27106">
                  <c:v>4.0084457397459996</c:v>
                </c:pt>
                <c:pt idx="27107">
                  <c:v>4.008684635162</c:v>
                </c:pt>
                <c:pt idx="27108">
                  <c:v>4.0088839530940001</c:v>
                </c:pt>
                <c:pt idx="27109">
                  <c:v>4.009082317352</c:v>
                </c:pt>
                <c:pt idx="27110">
                  <c:v>4.0091876983640002</c:v>
                </c:pt>
                <c:pt idx="27111">
                  <c:v>4.0092949867250001</c:v>
                </c:pt>
                <c:pt idx="27112">
                  <c:v>4.0094304084779999</c:v>
                </c:pt>
                <c:pt idx="27113">
                  <c:v>4.009716510773</c:v>
                </c:pt>
                <c:pt idx="27114">
                  <c:v>4.009845733643</c:v>
                </c:pt>
                <c:pt idx="27115">
                  <c:v>4.0100388526920003</c:v>
                </c:pt>
                <c:pt idx="27116">
                  <c:v>4.0102510452270002</c:v>
                </c:pt>
                <c:pt idx="27117">
                  <c:v>4.0103693008420001</c:v>
                </c:pt>
                <c:pt idx="27118">
                  <c:v>4.0104413032529997</c:v>
                </c:pt>
                <c:pt idx="27119">
                  <c:v>4.0105099678040004</c:v>
                </c:pt>
                <c:pt idx="27120">
                  <c:v>4.0105552673340004</c:v>
                </c:pt>
                <c:pt idx="27121">
                  <c:v>4.0106296539309998</c:v>
                </c:pt>
                <c:pt idx="27122">
                  <c:v>4.0106825828549999</c:v>
                </c:pt>
                <c:pt idx="27123">
                  <c:v>4.0107779502870002</c:v>
                </c:pt>
                <c:pt idx="27124">
                  <c:v>4.010853767395</c:v>
                </c:pt>
                <c:pt idx="27125">
                  <c:v>4.0111961364750002</c:v>
                </c:pt>
                <c:pt idx="27126">
                  <c:v>4.0113010406490002</c:v>
                </c:pt>
                <c:pt idx="27127">
                  <c:v>4.0115013122559997</c:v>
                </c:pt>
                <c:pt idx="27128">
                  <c:v>4.0116543769839996</c:v>
                </c:pt>
                <c:pt idx="27129">
                  <c:v>4.0119023323059997</c:v>
                </c:pt>
                <c:pt idx="27130">
                  <c:v>4.0123572349550001</c:v>
                </c:pt>
                <c:pt idx="27131">
                  <c:v>4.0125298500059996</c:v>
                </c:pt>
                <c:pt idx="27132">
                  <c:v>4.0126566886899999</c:v>
                </c:pt>
                <c:pt idx="27133">
                  <c:v>4.0127778053279997</c:v>
                </c:pt>
                <c:pt idx="27134">
                  <c:v>4.0128474235529996</c:v>
                </c:pt>
                <c:pt idx="27135">
                  <c:v>4.0129570961000001</c:v>
                </c:pt>
                <c:pt idx="27136">
                  <c:v>4.013061523438</c:v>
                </c:pt>
                <c:pt idx="27137">
                  <c:v>4.0132026672360004</c:v>
                </c:pt>
                <c:pt idx="27138">
                  <c:v>4.0132718086240002</c:v>
                </c:pt>
                <c:pt idx="27139">
                  <c:v>4.0133743286129997</c:v>
                </c:pt>
                <c:pt idx="27140">
                  <c:v>4.0134716033939997</c:v>
                </c:pt>
                <c:pt idx="27141">
                  <c:v>4.013745307922</c:v>
                </c:pt>
                <c:pt idx="27142">
                  <c:v>4.0139465332029998</c:v>
                </c:pt>
                <c:pt idx="27143">
                  <c:v>4.0141339302060004</c:v>
                </c:pt>
                <c:pt idx="27144">
                  <c:v>4.0142221450809998</c:v>
                </c:pt>
                <c:pt idx="27145">
                  <c:v>4.0143313407900001</c:v>
                </c:pt>
                <c:pt idx="27146">
                  <c:v>4.01442527771</c:v>
                </c:pt>
                <c:pt idx="27147">
                  <c:v>4.0144696235659998</c:v>
                </c:pt>
                <c:pt idx="27148">
                  <c:v>4.0147399902340002</c:v>
                </c:pt>
                <c:pt idx="27149">
                  <c:v>4.0150370597840004</c:v>
                </c:pt>
                <c:pt idx="27150">
                  <c:v>4.0152444839479999</c:v>
                </c:pt>
                <c:pt idx="27151">
                  <c:v>4.015544891357</c:v>
                </c:pt>
                <c:pt idx="27152">
                  <c:v>4.0157127380370001</c:v>
                </c:pt>
                <c:pt idx="27153">
                  <c:v>4.0159697532649998</c:v>
                </c:pt>
                <c:pt idx="27154">
                  <c:v>4.0162935256959997</c:v>
                </c:pt>
                <c:pt idx="27155">
                  <c:v>4.0164604187009996</c:v>
                </c:pt>
                <c:pt idx="27156">
                  <c:v>4.0170531272890004</c:v>
                </c:pt>
                <c:pt idx="27157">
                  <c:v>4.017163276672</c:v>
                </c:pt>
                <c:pt idx="27158">
                  <c:v>4.017260551453</c:v>
                </c:pt>
                <c:pt idx="27159">
                  <c:v>4.0173711776729997</c:v>
                </c:pt>
                <c:pt idx="27160">
                  <c:v>4.0174860954279996</c:v>
                </c:pt>
                <c:pt idx="27161">
                  <c:v>4.0176949501039996</c:v>
                </c:pt>
                <c:pt idx="27162">
                  <c:v>4.0177564620970001</c:v>
                </c:pt>
                <c:pt idx="27163">
                  <c:v>4.0178489685059997</c:v>
                </c:pt>
                <c:pt idx="27164">
                  <c:v>4.0179328918459998</c:v>
                </c:pt>
                <c:pt idx="27165">
                  <c:v>4.0180749893190004</c:v>
                </c:pt>
                <c:pt idx="27166">
                  <c:v>4.0183415412899999</c:v>
                </c:pt>
                <c:pt idx="27167">
                  <c:v>4.0184707641599999</c:v>
                </c:pt>
                <c:pt idx="27168">
                  <c:v>4.0185689926150001</c:v>
                </c:pt>
                <c:pt idx="27169">
                  <c:v>4.0186901092529999</c:v>
                </c:pt>
                <c:pt idx="27170">
                  <c:v>4.0189757347109998</c:v>
                </c:pt>
                <c:pt idx="27171">
                  <c:v>4.0192708969120003</c:v>
                </c:pt>
                <c:pt idx="27172">
                  <c:v>4.019367218018</c:v>
                </c:pt>
                <c:pt idx="27173">
                  <c:v>4.0194983482359996</c:v>
                </c:pt>
                <c:pt idx="27174">
                  <c:v>4.0196475982670004</c:v>
                </c:pt>
                <c:pt idx="27175">
                  <c:v>4.0197677612299998</c:v>
                </c:pt>
                <c:pt idx="27176">
                  <c:v>4.0202035903929998</c:v>
                </c:pt>
                <c:pt idx="27177">
                  <c:v>4.020602226257</c:v>
                </c:pt>
                <c:pt idx="27178">
                  <c:v>4.0207152366640004</c:v>
                </c:pt>
                <c:pt idx="27179">
                  <c:v>4.0208683013920004</c:v>
                </c:pt>
                <c:pt idx="27180">
                  <c:v>4.0212283134459996</c:v>
                </c:pt>
                <c:pt idx="27181">
                  <c:v>4.0213522911070001</c:v>
                </c:pt>
                <c:pt idx="27182">
                  <c:v>4.0214385986329999</c:v>
                </c:pt>
                <c:pt idx="27183">
                  <c:v>4.0215396881099998</c:v>
                </c:pt>
                <c:pt idx="27184">
                  <c:v>4.0216374397279999</c:v>
                </c:pt>
                <c:pt idx="27185">
                  <c:v>4.0217337608339996</c:v>
                </c:pt>
                <c:pt idx="27186">
                  <c:v>4.0218248367309997</c:v>
                </c:pt>
                <c:pt idx="27187">
                  <c:v>4.0219531059270004</c:v>
                </c:pt>
                <c:pt idx="27188">
                  <c:v>4.0223140716549999</c:v>
                </c:pt>
                <c:pt idx="27189">
                  <c:v>4.0226173400879999</c:v>
                </c:pt>
                <c:pt idx="27190">
                  <c:v>4.0229139327999999</c:v>
                </c:pt>
                <c:pt idx="27191">
                  <c:v>4.0230598449709998</c:v>
                </c:pt>
                <c:pt idx="27192">
                  <c:v>4.0231328010559997</c:v>
                </c:pt>
                <c:pt idx="27193">
                  <c:v>4.0232381820679999</c:v>
                </c:pt>
                <c:pt idx="27194">
                  <c:v>4.0235137939449999</c:v>
                </c:pt>
                <c:pt idx="27195">
                  <c:v>4.02379322052</c:v>
                </c:pt>
                <c:pt idx="27196">
                  <c:v>4.0238614082339996</c:v>
                </c:pt>
                <c:pt idx="27197">
                  <c:v>4.0239653587340003</c:v>
                </c:pt>
                <c:pt idx="27198">
                  <c:v>4.0242094993590003</c:v>
                </c:pt>
                <c:pt idx="27199">
                  <c:v>4.0244684219359996</c:v>
                </c:pt>
                <c:pt idx="27200">
                  <c:v>4.0245881080629999</c:v>
                </c:pt>
                <c:pt idx="27201">
                  <c:v>4.0247931480409997</c:v>
                </c:pt>
                <c:pt idx="27202">
                  <c:v>4.0248913764949998</c:v>
                </c:pt>
                <c:pt idx="27203">
                  <c:v>4.0250334739689997</c:v>
                </c:pt>
                <c:pt idx="27204">
                  <c:v>4.025390625</c:v>
                </c:pt>
                <c:pt idx="27205">
                  <c:v>4.0256009101870003</c:v>
                </c:pt>
                <c:pt idx="27206">
                  <c:v>4.025823116302</c:v>
                </c:pt>
                <c:pt idx="27207">
                  <c:v>4.026042938232</c:v>
                </c:pt>
                <c:pt idx="27208">
                  <c:v>4.0261588096620002</c:v>
                </c:pt>
                <c:pt idx="27209">
                  <c:v>4.0263433456420001</c:v>
                </c:pt>
                <c:pt idx="27210">
                  <c:v>4.0265898704529999</c:v>
                </c:pt>
                <c:pt idx="27211">
                  <c:v>4.0268325805660004</c:v>
                </c:pt>
                <c:pt idx="27212">
                  <c:v>4.0271229743959998</c:v>
                </c:pt>
                <c:pt idx="27213">
                  <c:v>4.0272235870359996</c:v>
                </c:pt>
                <c:pt idx="27214">
                  <c:v>4.0275082588200002</c:v>
                </c:pt>
                <c:pt idx="27215">
                  <c:v>4.0275835990909998</c:v>
                </c:pt>
                <c:pt idx="27216">
                  <c:v>4.0276985168459998</c:v>
                </c:pt>
                <c:pt idx="27217">
                  <c:v>4.0278367996220004</c:v>
                </c:pt>
                <c:pt idx="27218">
                  <c:v>4.0280981063840002</c:v>
                </c:pt>
                <c:pt idx="27219">
                  <c:v>4.028376102448</c:v>
                </c:pt>
                <c:pt idx="27220">
                  <c:v>4.028470039368</c:v>
                </c:pt>
                <c:pt idx="27221">
                  <c:v>4.0285682678220001</c:v>
                </c:pt>
                <c:pt idx="27222">
                  <c:v>4.028647899628</c:v>
                </c:pt>
                <c:pt idx="27223">
                  <c:v>4.02876329422</c:v>
                </c:pt>
                <c:pt idx="27224">
                  <c:v>4.0291366577150001</c:v>
                </c:pt>
                <c:pt idx="27225">
                  <c:v>4.0293097496029997</c:v>
                </c:pt>
                <c:pt idx="27226">
                  <c:v>4.0293817520140003</c:v>
                </c:pt>
                <c:pt idx="27227">
                  <c:v>4.0295419692990002</c:v>
                </c:pt>
                <c:pt idx="27228">
                  <c:v>4.0296854972840004</c:v>
                </c:pt>
                <c:pt idx="27229">
                  <c:v>4.0297975540159996</c:v>
                </c:pt>
                <c:pt idx="27230">
                  <c:v>4.0299234390259997</c:v>
                </c:pt>
                <c:pt idx="27231">
                  <c:v>4.030032634735</c:v>
                </c:pt>
                <c:pt idx="27232">
                  <c:v>4.0302367210390004</c:v>
                </c:pt>
                <c:pt idx="27233">
                  <c:v>4.0304870605470002</c:v>
                </c:pt>
                <c:pt idx="27234">
                  <c:v>4.030796527863</c:v>
                </c:pt>
                <c:pt idx="27235">
                  <c:v>4.0308866500849998</c:v>
                </c:pt>
                <c:pt idx="27236">
                  <c:v>4.0310597419740004</c:v>
                </c:pt>
                <c:pt idx="27237">
                  <c:v>4.0311450958249999</c:v>
                </c:pt>
                <c:pt idx="27238">
                  <c:v>4.0312352180479998</c:v>
                </c:pt>
                <c:pt idx="27239">
                  <c:v>4.0313172340390002</c:v>
                </c:pt>
                <c:pt idx="27240">
                  <c:v>4.0313982963560004</c:v>
                </c:pt>
                <c:pt idx="27241">
                  <c:v>4.0315036773679997</c:v>
                </c:pt>
                <c:pt idx="27242">
                  <c:v>4.0316033363340003</c:v>
                </c:pt>
                <c:pt idx="27243">
                  <c:v>4.0317878723140002</c:v>
                </c:pt>
                <c:pt idx="27244">
                  <c:v>4.03200340271</c:v>
                </c:pt>
                <c:pt idx="27245">
                  <c:v>4.0321450233459997</c:v>
                </c:pt>
                <c:pt idx="27246">
                  <c:v>4.0323204994199999</c:v>
                </c:pt>
                <c:pt idx="27247">
                  <c:v>4.0326180458070002</c:v>
                </c:pt>
                <c:pt idx="27248">
                  <c:v>4.0327806472779999</c:v>
                </c:pt>
                <c:pt idx="27249">
                  <c:v>4.0329184532170004</c:v>
                </c:pt>
                <c:pt idx="27250">
                  <c:v>4.033123016357</c:v>
                </c:pt>
                <c:pt idx="27251">
                  <c:v>4.0334320068359997</c:v>
                </c:pt>
                <c:pt idx="27252">
                  <c:v>4.0335922241209996</c:v>
                </c:pt>
                <c:pt idx="27253">
                  <c:v>4.03391456604</c:v>
                </c:pt>
                <c:pt idx="27254">
                  <c:v>4.0341844558720004</c:v>
                </c:pt>
                <c:pt idx="27255">
                  <c:v>4.0343065261840003</c:v>
                </c:pt>
                <c:pt idx="27256">
                  <c:v>4.0345015525820003</c:v>
                </c:pt>
                <c:pt idx="27257">
                  <c:v>4.0348534584050002</c:v>
                </c:pt>
                <c:pt idx="27258">
                  <c:v>4.0354466438290002</c:v>
                </c:pt>
                <c:pt idx="27259">
                  <c:v>4.0357618331909997</c:v>
                </c:pt>
                <c:pt idx="27260">
                  <c:v>4.0358333587650002</c:v>
                </c:pt>
                <c:pt idx="27261">
                  <c:v>4.0359048843379997</c:v>
                </c:pt>
                <c:pt idx="27262">
                  <c:v>4.0360121726990004</c:v>
                </c:pt>
                <c:pt idx="27263">
                  <c:v>4.036077022552</c:v>
                </c:pt>
                <c:pt idx="27264">
                  <c:v>4.0363731384279999</c:v>
                </c:pt>
                <c:pt idx="27265">
                  <c:v>4.0366501808170003</c:v>
                </c:pt>
                <c:pt idx="27266">
                  <c:v>4.0367751121520001</c:v>
                </c:pt>
                <c:pt idx="27267">
                  <c:v>4.0368847846979996</c:v>
                </c:pt>
                <c:pt idx="27268">
                  <c:v>4.0369544029239997</c:v>
                </c:pt>
                <c:pt idx="27269">
                  <c:v>4.0370821952820002</c:v>
                </c:pt>
                <c:pt idx="27270">
                  <c:v>4.0373659133909996</c:v>
                </c:pt>
                <c:pt idx="27271">
                  <c:v>4.0376343727109996</c:v>
                </c:pt>
                <c:pt idx="27272">
                  <c:v>4.0377087593079999</c:v>
                </c:pt>
                <c:pt idx="27273">
                  <c:v>4.0378351211550001</c:v>
                </c:pt>
                <c:pt idx="27274">
                  <c:v>4.0379576683040002</c:v>
                </c:pt>
                <c:pt idx="27275">
                  <c:v>4.0380692481990001</c:v>
                </c:pt>
                <c:pt idx="27276">
                  <c:v>4.0382585525510004</c:v>
                </c:pt>
                <c:pt idx="27277">
                  <c:v>4.038406848907</c:v>
                </c:pt>
                <c:pt idx="27278">
                  <c:v>4.0385618209840004</c:v>
                </c:pt>
                <c:pt idx="27279">
                  <c:v>4.0386967659000002</c:v>
                </c:pt>
                <c:pt idx="27280">
                  <c:v>4.0388269424440004</c:v>
                </c:pt>
                <c:pt idx="27281">
                  <c:v>4.0389771461489996</c:v>
                </c:pt>
                <c:pt idx="27282">
                  <c:v>4.0391168594359996</c:v>
                </c:pt>
                <c:pt idx="27283">
                  <c:v>4.0394387245179999</c:v>
                </c:pt>
                <c:pt idx="27284">
                  <c:v>4.0397095680239996</c:v>
                </c:pt>
                <c:pt idx="27285">
                  <c:v>4.0398101806640003</c:v>
                </c:pt>
                <c:pt idx="27286">
                  <c:v>4.0399394035340004</c:v>
                </c:pt>
                <c:pt idx="27287">
                  <c:v>4.0402317047120002</c:v>
                </c:pt>
                <c:pt idx="27288">
                  <c:v>4.0403556823729998</c:v>
                </c:pt>
                <c:pt idx="27289">
                  <c:v>4.040405273438</c:v>
                </c:pt>
                <c:pt idx="27290">
                  <c:v>4.040453910828</c:v>
                </c:pt>
                <c:pt idx="27291">
                  <c:v>4.0405025482179999</c:v>
                </c:pt>
                <c:pt idx="27292">
                  <c:v>4.0406002998349999</c:v>
                </c:pt>
                <c:pt idx="27293">
                  <c:v>4.0406498909000002</c:v>
                </c:pt>
                <c:pt idx="27294">
                  <c:v>4.04070186615</c:v>
                </c:pt>
                <c:pt idx="27295">
                  <c:v>4.0407552719120003</c:v>
                </c:pt>
                <c:pt idx="27296">
                  <c:v>4.0408058166499998</c:v>
                </c:pt>
                <c:pt idx="27297">
                  <c:v>4.0408558845520002</c:v>
                </c:pt>
                <c:pt idx="27298">
                  <c:v>4.040956497192</c:v>
                </c:pt>
                <c:pt idx="27299">
                  <c:v>4.0410060882570003</c:v>
                </c:pt>
                <c:pt idx="27300">
                  <c:v>4.0410571098329999</c:v>
                </c:pt>
                <c:pt idx="27301">
                  <c:v>4.0411033630370001</c:v>
                </c:pt>
                <c:pt idx="27302">
                  <c:v>4.0411944389340002</c:v>
                </c:pt>
                <c:pt idx="27303">
                  <c:v>4.0412836074829999</c:v>
                </c:pt>
                <c:pt idx="27304">
                  <c:v>4.0413646698000001</c:v>
                </c:pt>
                <c:pt idx="27305">
                  <c:v>4.0414743423459996</c:v>
                </c:pt>
                <c:pt idx="27306">
                  <c:v>4.0415844917300001</c:v>
                </c:pt>
                <c:pt idx="27307">
                  <c:v>4.0417156219479997</c:v>
                </c:pt>
                <c:pt idx="27308">
                  <c:v>4.0420103073120002</c:v>
                </c:pt>
                <c:pt idx="27309">
                  <c:v>4.0422186851499999</c:v>
                </c:pt>
                <c:pt idx="27310">
                  <c:v>4.0422811508179999</c:v>
                </c:pt>
                <c:pt idx="27311">
                  <c:v>4.042361736298</c:v>
                </c:pt>
                <c:pt idx="27312">
                  <c:v>4.0424032211299998</c:v>
                </c:pt>
                <c:pt idx="27313">
                  <c:v>4.0424618721009997</c:v>
                </c:pt>
                <c:pt idx="27314">
                  <c:v>4.0425004959109998</c:v>
                </c:pt>
                <c:pt idx="27315">
                  <c:v>4.0425419807429996</c:v>
                </c:pt>
                <c:pt idx="27316">
                  <c:v>4.0426206588750002</c:v>
                </c:pt>
                <c:pt idx="27317">
                  <c:v>4.0426859855649999</c:v>
                </c:pt>
                <c:pt idx="27318">
                  <c:v>4.0427584648129997</c:v>
                </c:pt>
                <c:pt idx="27319">
                  <c:v>4.0430431365970003</c:v>
                </c:pt>
                <c:pt idx="27320">
                  <c:v>4.0432257652279997</c:v>
                </c:pt>
                <c:pt idx="27321">
                  <c:v>4.0433039665220001</c:v>
                </c:pt>
                <c:pt idx="27322">
                  <c:v>4.0434050560000001</c:v>
                </c:pt>
                <c:pt idx="27323">
                  <c:v>4.0435862541200001</c:v>
                </c:pt>
                <c:pt idx="27324">
                  <c:v>4.0441398620609998</c:v>
                </c:pt>
                <c:pt idx="27325">
                  <c:v>4.0444350242610003</c:v>
                </c:pt>
                <c:pt idx="27326">
                  <c:v>4.0446825027470004</c:v>
                </c:pt>
                <c:pt idx="27327">
                  <c:v>4.0448288917540003</c:v>
                </c:pt>
                <c:pt idx="27328">
                  <c:v>4.0449981689449999</c:v>
                </c:pt>
                <c:pt idx="27329">
                  <c:v>4.0450897216800001</c:v>
                </c:pt>
                <c:pt idx="27330">
                  <c:v>4.045155525208</c:v>
                </c:pt>
                <c:pt idx="27331">
                  <c:v>4.0452213287349998</c:v>
                </c:pt>
                <c:pt idx="27332">
                  <c:v>4.04532289505</c:v>
                </c:pt>
                <c:pt idx="27333">
                  <c:v>4.0453863143920001</c:v>
                </c:pt>
                <c:pt idx="27334">
                  <c:v>4.0454812049870004</c:v>
                </c:pt>
                <c:pt idx="27335">
                  <c:v>4.0455393791200001</c:v>
                </c:pt>
                <c:pt idx="27336">
                  <c:v>4.0457005500790002</c:v>
                </c:pt>
                <c:pt idx="27337">
                  <c:v>4.0457649230959998</c:v>
                </c:pt>
                <c:pt idx="27338">
                  <c:v>4.04585647583</c:v>
                </c:pt>
                <c:pt idx="27339">
                  <c:v>4.0459427833559998</c:v>
                </c:pt>
                <c:pt idx="27340">
                  <c:v>4.0460085868839997</c:v>
                </c:pt>
                <c:pt idx="27341">
                  <c:v>4.0461368560790003</c:v>
                </c:pt>
                <c:pt idx="27342">
                  <c:v>4.0462832450870003</c:v>
                </c:pt>
                <c:pt idx="27343">
                  <c:v>4.0464525222779999</c:v>
                </c:pt>
                <c:pt idx="27344">
                  <c:v>4.0465698242189996</c:v>
                </c:pt>
                <c:pt idx="27345">
                  <c:v>4.0466747283939997</c:v>
                </c:pt>
                <c:pt idx="27346">
                  <c:v>4.0468201637270003</c:v>
                </c:pt>
                <c:pt idx="27347">
                  <c:v>4.0469789504999998</c:v>
                </c:pt>
                <c:pt idx="27348">
                  <c:v>4.0472106933590002</c:v>
                </c:pt>
                <c:pt idx="27349">
                  <c:v>4.0476036071779999</c:v>
                </c:pt>
                <c:pt idx="27350">
                  <c:v>4.0477147102359998</c:v>
                </c:pt>
                <c:pt idx="27351">
                  <c:v>4.0478110313420004</c:v>
                </c:pt>
                <c:pt idx="27352">
                  <c:v>4.0478940010070001</c:v>
                </c:pt>
                <c:pt idx="27353">
                  <c:v>4.0480008125309999</c:v>
                </c:pt>
                <c:pt idx="27354">
                  <c:v>4.0482816696170003</c:v>
                </c:pt>
                <c:pt idx="27355">
                  <c:v>4.048398971558</c:v>
                </c:pt>
                <c:pt idx="27356">
                  <c:v>4.0484838485720003</c:v>
                </c:pt>
                <c:pt idx="27357">
                  <c:v>4.0487399101259998</c:v>
                </c:pt>
                <c:pt idx="27358">
                  <c:v>4.0490159988399999</c:v>
                </c:pt>
                <c:pt idx="27359">
                  <c:v>4.0491218566890002</c:v>
                </c:pt>
                <c:pt idx="27360">
                  <c:v>4.0491986274720002</c:v>
                </c:pt>
                <c:pt idx="27361">
                  <c:v>4.0492739677429999</c:v>
                </c:pt>
                <c:pt idx="27362">
                  <c:v>4.0493535995479997</c:v>
                </c:pt>
                <c:pt idx="27363">
                  <c:v>4.0494389534000002</c:v>
                </c:pt>
                <c:pt idx="27364">
                  <c:v>4.0495200157170004</c:v>
                </c:pt>
                <c:pt idx="27365">
                  <c:v>4.0496287345889996</c:v>
                </c:pt>
                <c:pt idx="27366">
                  <c:v>4.0497012138370003</c:v>
                </c:pt>
                <c:pt idx="27367">
                  <c:v>4.0499219894409997</c:v>
                </c:pt>
                <c:pt idx="27368">
                  <c:v>4.0500888824460004</c:v>
                </c:pt>
                <c:pt idx="27369">
                  <c:v>4.0502443313600001</c:v>
                </c:pt>
                <c:pt idx="27370">
                  <c:v>4.0503687858579998</c:v>
                </c:pt>
                <c:pt idx="27371">
                  <c:v>4.0505919456479997</c:v>
                </c:pt>
                <c:pt idx="27372">
                  <c:v>4.0507988929750001</c:v>
                </c:pt>
                <c:pt idx="27373">
                  <c:v>4.0509705543520003</c:v>
                </c:pt>
                <c:pt idx="27374">
                  <c:v>4.0513052940370002</c:v>
                </c:pt>
                <c:pt idx="27375">
                  <c:v>4.0514712333679999</c:v>
                </c:pt>
                <c:pt idx="27376">
                  <c:v>4.051674365997</c:v>
                </c:pt>
                <c:pt idx="27377">
                  <c:v>4.0517301559450001</c:v>
                </c:pt>
                <c:pt idx="27378">
                  <c:v>4.0518403053279997</c:v>
                </c:pt>
                <c:pt idx="27379">
                  <c:v>4.0519208908079998</c:v>
                </c:pt>
                <c:pt idx="27380">
                  <c:v>4.0520329475399999</c:v>
                </c:pt>
                <c:pt idx="27381">
                  <c:v>4.0522189140320002</c:v>
                </c:pt>
                <c:pt idx="27382">
                  <c:v>4.0525617599489996</c:v>
                </c:pt>
                <c:pt idx="27383">
                  <c:v>4.0528392791750001</c:v>
                </c:pt>
                <c:pt idx="27384">
                  <c:v>4.0531611442570004</c:v>
                </c:pt>
                <c:pt idx="27385">
                  <c:v>4.0536613464359998</c:v>
                </c:pt>
                <c:pt idx="27386">
                  <c:v>4.0539040565490003</c:v>
                </c:pt>
                <c:pt idx="27387">
                  <c:v>4.0539941787720002</c:v>
                </c:pt>
                <c:pt idx="27388">
                  <c:v>4.0541367530820001</c:v>
                </c:pt>
                <c:pt idx="27389">
                  <c:v>4.0542259216309997</c:v>
                </c:pt>
                <c:pt idx="27390">
                  <c:v>4.0543150901790002</c:v>
                </c:pt>
                <c:pt idx="27391">
                  <c:v>4.0544404983520002</c:v>
                </c:pt>
                <c:pt idx="27392">
                  <c:v>4.0545091629029999</c:v>
                </c:pt>
                <c:pt idx="27393">
                  <c:v>4.0546679496770004</c:v>
                </c:pt>
                <c:pt idx="27394">
                  <c:v>4.054948806763</c:v>
                </c:pt>
                <c:pt idx="27395">
                  <c:v>4.0552358627320002</c:v>
                </c:pt>
                <c:pt idx="27396">
                  <c:v>4.0555233955379997</c:v>
                </c:pt>
                <c:pt idx="27397">
                  <c:v>4.0556612014770002</c:v>
                </c:pt>
                <c:pt idx="27398">
                  <c:v>4.0558528900150002</c:v>
                </c:pt>
                <c:pt idx="27399">
                  <c:v>4.0559968948360003</c:v>
                </c:pt>
                <c:pt idx="27400">
                  <c:v>4.0560951232909996</c:v>
                </c:pt>
                <c:pt idx="27401">
                  <c:v>4.0561985969540002</c:v>
                </c:pt>
                <c:pt idx="27402">
                  <c:v>4.0565028190610004</c:v>
                </c:pt>
                <c:pt idx="27403">
                  <c:v>4.0568089485170002</c:v>
                </c:pt>
                <c:pt idx="27404">
                  <c:v>4.0571169853209996</c:v>
                </c:pt>
                <c:pt idx="27405">
                  <c:v>4.0571866035459996</c:v>
                </c:pt>
                <c:pt idx="27406">
                  <c:v>4.0573062896729999</c:v>
                </c:pt>
                <c:pt idx="27407">
                  <c:v>4.0573821067809996</c:v>
                </c:pt>
                <c:pt idx="27408">
                  <c:v>4.0574584007260004</c:v>
                </c:pt>
                <c:pt idx="27409">
                  <c:v>4.0575399398799998</c:v>
                </c:pt>
                <c:pt idx="27410">
                  <c:v>4.0576148033140003</c:v>
                </c:pt>
                <c:pt idx="27411">
                  <c:v>4.0576858520509997</c:v>
                </c:pt>
                <c:pt idx="27412">
                  <c:v>4.057805538177</c:v>
                </c:pt>
                <c:pt idx="27413">
                  <c:v>4.0578789711000001</c:v>
                </c:pt>
                <c:pt idx="27414">
                  <c:v>4.0580201148989996</c:v>
                </c:pt>
                <c:pt idx="27415">
                  <c:v>4.0581164360050002</c:v>
                </c:pt>
                <c:pt idx="27416">
                  <c:v>4.0584678649899999</c:v>
                </c:pt>
                <c:pt idx="27417">
                  <c:v>4.0589714050290002</c:v>
                </c:pt>
                <c:pt idx="27418">
                  <c:v>4.0592374801639997</c:v>
                </c:pt>
                <c:pt idx="27419">
                  <c:v>4.0593652725220002</c:v>
                </c:pt>
                <c:pt idx="27420">
                  <c:v>4.0595445632929996</c:v>
                </c:pt>
                <c:pt idx="27421">
                  <c:v>4.0597319602970003</c:v>
                </c:pt>
                <c:pt idx="27422">
                  <c:v>4.0600185394289996</c:v>
                </c:pt>
                <c:pt idx="27423">
                  <c:v>4.0602970123290003</c:v>
                </c:pt>
                <c:pt idx="27424">
                  <c:v>4.0604095458979996</c:v>
                </c:pt>
                <c:pt idx="27425">
                  <c:v>4.0607256889340002</c:v>
                </c:pt>
                <c:pt idx="27426">
                  <c:v>4.0608372688290002</c:v>
                </c:pt>
                <c:pt idx="27427">
                  <c:v>4.0609202384950001</c:v>
                </c:pt>
                <c:pt idx="27428">
                  <c:v>4.0610685348509996</c:v>
                </c:pt>
                <c:pt idx="27429">
                  <c:v>4.0611386299129997</c:v>
                </c:pt>
                <c:pt idx="27430">
                  <c:v>4.0613079071040001</c:v>
                </c:pt>
                <c:pt idx="27431">
                  <c:v>4.0615787506099998</c:v>
                </c:pt>
                <c:pt idx="27432">
                  <c:v>4.0617456436159998</c:v>
                </c:pt>
                <c:pt idx="27433">
                  <c:v>4.0618672370909996</c:v>
                </c:pt>
                <c:pt idx="27434">
                  <c:v>4.0619368553159996</c:v>
                </c:pt>
                <c:pt idx="27435">
                  <c:v>4.0620274543760004</c:v>
                </c:pt>
                <c:pt idx="27436">
                  <c:v>4.0621209144590003</c:v>
                </c:pt>
                <c:pt idx="27437">
                  <c:v>4.0621957778929998</c:v>
                </c:pt>
                <c:pt idx="27438">
                  <c:v>4.0622973442079999</c:v>
                </c:pt>
                <c:pt idx="27439">
                  <c:v>4.0624723434450001</c:v>
                </c:pt>
                <c:pt idx="27440">
                  <c:v>4.0627460479739996</c:v>
                </c:pt>
                <c:pt idx="27441">
                  <c:v>4.0628261566160004</c:v>
                </c:pt>
                <c:pt idx="27442">
                  <c:v>4.062914848328</c:v>
                </c:pt>
                <c:pt idx="27443">
                  <c:v>4.0630030632020002</c:v>
                </c:pt>
                <c:pt idx="27444">
                  <c:v>4.063082695007</c:v>
                </c:pt>
                <c:pt idx="27445">
                  <c:v>4.0632019042970002</c:v>
                </c:pt>
                <c:pt idx="27446">
                  <c:v>4.0633563995359996</c:v>
                </c:pt>
                <c:pt idx="27447">
                  <c:v>4.0635538101200002</c:v>
                </c:pt>
                <c:pt idx="27448">
                  <c:v>4.0637273788449999</c:v>
                </c:pt>
                <c:pt idx="27449">
                  <c:v>4.063926696777</c:v>
                </c:pt>
                <c:pt idx="27450">
                  <c:v>4.0645132064820002</c:v>
                </c:pt>
                <c:pt idx="27451">
                  <c:v>4.0649003982540002</c:v>
                </c:pt>
                <c:pt idx="27452">
                  <c:v>4.065007686615</c:v>
                </c:pt>
                <c:pt idx="27453">
                  <c:v>4.0651488304140004</c:v>
                </c:pt>
                <c:pt idx="27454">
                  <c:v>4.0653710365300002</c:v>
                </c:pt>
                <c:pt idx="27455">
                  <c:v>4.065555095673</c:v>
                </c:pt>
                <c:pt idx="27456">
                  <c:v>4.0656361579900002</c:v>
                </c:pt>
                <c:pt idx="27457">
                  <c:v>4.0657067298890004</c:v>
                </c:pt>
                <c:pt idx="27458">
                  <c:v>4.0658812522890004</c:v>
                </c:pt>
                <c:pt idx="27459">
                  <c:v>4.06613779068</c:v>
                </c:pt>
                <c:pt idx="27460">
                  <c:v>4.0662517547609998</c:v>
                </c:pt>
                <c:pt idx="27461">
                  <c:v>4.0663146972659998</c:v>
                </c:pt>
                <c:pt idx="27462">
                  <c:v>4.0663838386539997</c:v>
                </c:pt>
                <c:pt idx="27463">
                  <c:v>4.0664639472959996</c:v>
                </c:pt>
                <c:pt idx="27464">
                  <c:v>4.066552639008</c:v>
                </c:pt>
                <c:pt idx="27465">
                  <c:v>4.0668706893920001</c:v>
                </c:pt>
                <c:pt idx="27466">
                  <c:v>4.0670094490049999</c:v>
                </c:pt>
                <c:pt idx="27467">
                  <c:v>4.0671672821040001</c:v>
                </c:pt>
                <c:pt idx="27468">
                  <c:v>4.0672535896299999</c:v>
                </c:pt>
                <c:pt idx="27469">
                  <c:v>4.0673360824579996</c:v>
                </c:pt>
                <c:pt idx="27470">
                  <c:v>4.0674242973329999</c:v>
                </c:pt>
                <c:pt idx="27471">
                  <c:v>4.0675091743470002</c:v>
                </c:pt>
                <c:pt idx="27472">
                  <c:v>4.0676779747009997</c:v>
                </c:pt>
                <c:pt idx="27473">
                  <c:v>4.0677571296690003</c:v>
                </c:pt>
                <c:pt idx="27474">
                  <c:v>4.06782579422</c:v>
                </c:pt>
                <c:pt idx="27475">
                  <c:v>4.0679507255549998</c:v>
                </c:pt>
                <c:pt idx="27476">
                  <c:v>4.0680961608889996</c:v>
                </c:pt>
                <c:pt idx="27477">
                  <c:v>4.0681762695310004</c:v>
                </c:pt>
                <c:pt idx="27478">
                  <c:v>4.0682845115659996</c:v>
                </c:pt>
                <c:pt idx="27479">
                  <c:v>4.06835603714</c:v>
                </c:pt>
                <c:pt idx="27480">
                  <c:v>4.0684165954590004</c:v>
                </c:pt>
                <c:pt idx="27481">
                  <c:v>4.068509101868</c:v>
                </c:pt>
                <c:pt idx="27482">
                  <c:v>4.0685610771179999</c:v>
                </c:pt>
                <c:pt idx="27483">
                  <c:v>4.0687584877010003</c:v>
                </c:pt>
                <c:pt idx="27484">
                  <c:v>4.0688629150390003</c:v>
                </c:pt>
                <c:pt idx="27485">
                  <c:v>4.0689501762390003</c:v>
                </c:pt>
                <c:pt idx="27486">
                  <c:v>4.0689959526060004</c:v>
                </c:pt>
                <c:pt idx="27487">
                  <c:v>4.0690655708310004</c:v>
                </c:pt>
                <c:pt idx="27488">
                  <c:v>4.0691633224489996</c:v>
                </c:pt>
                <c:pt idx="27489">
                  <c:v>4.0694508552549999</c:v>
                </c:pt>
                <c:pt idx="27490">
                  <c:v>4.0695867538449999</c:v>
                </c:pt>
                <c:pt idx="27491">
                  <c:v>4.0700397491459999</c:v>
                </c:pt>
                <c:pt idx="27492">
                  <c:v>4.0702152252200001</c:v>
                </c:pt>
                <c:pt idx="27493">
                  <c:v>4.0703148841859997</c:v>
                </c:pt>
                <c:pt idx="27494">
                  <c:v>4.0703988075259998</c:v>
                </c:pt>
                <c:pt idx="27495">
                  <c:v>4.0705370903020004</c:v>
                </c:pt>
                <c:pt idx="27496">
                  <c:v>4.0706143379209996</c:v>
                </c:pt>
                <c:pt idx="27497">
                  <c:v>4.0709061622620002</c:v>
                </c:pt>
                <c:pt idx="27498">
                  <c:v>4.071125030518</c:v>
                </c:pt>
                <c:pt idx="27499">
                  <c:v>4.0714159011840003</c:v>
                </c:pt>
                <c:pt idx="27500">
                  <c:v>4.0717363357540002</c:v>
                </c:pt>
                <c:pt idx="27501">
                  <c:v>4.0719366073609997</c:v>
                </c:pt>
                <c:pt idx="27502">
                  <c:v>4.072024822235</c:v>
                </c:pt>
                <c:pt idx="27503">
                  <c:v>4.0721187591549999</c:v>
                </c:pt>
                <c:pt idx="27504">
                  <c:v>4.0721654891970003</c:v>
                </c:pt>
                <c:pt idx="27505">
                  <c:v>4.072213172913</c:v>
                </c:pt>
                <c:pt idx="27506">
                  <c:v>4.072258472443</c:v>
                </c:pt>
                <c:pt idx="27507">
                  <c:v>4.0723018646240003</c:v>
                </c:pt>
                <c:pt idx="27508">
                  <c:v>4.0723862648009996</c:v>
                </c:pt>
                <c:pt idx="27509">
                  <c:v>4.072457313538</c:v>
                </c:pt>
                <c:pt idx="27510">
                  <c:v>4.0726618766779996</c:v>
                </c:pt>
                <c:pt idx="27511">
                  <c:v>4.0729417800899999</c:v>
                </c:pt>
                <c:pt idx="27512">
                  <c:v>4.0732083320620003</c:v>
                </c:pt>
                <c:pt idx="27513">
                  <c:v>4.0734448432920001</c:v>
                </c:pt>
                <c:pt idx="27514">
                  <c:v>4.073611736298</c:v>
                </c:pt>
                <c:pt idx="27515">
                  <c:v>4.0736980438229997</c:v>
                </c:pt>
                <c:pt idx="27516">
                  <c:v>4.0740046501159997</c:v>
                </c:pt>
                <c:pt idx="27517">
                  <c:v>4.0743551254270001</c:v>
                </c:pt>
                <c:pt idx="27518">
                  <c:v>4.074672222137</c:v>
                </c:pt>
                <c:pt idx="27519">
                  <c:v>4.0748386383059998</c:v>
                </c:pt>
                <c:pt idx="27520">
                  <c:v>4.0749516487120001</c:v>
                </c:pt>
                <c:pt idx="27521">
                  <c:v>4.0750317573550001</c:v>
                </c:pt>
                <c:pt idx="27522">
                  <c:v>4.0751090049740002</c:v>
                </c:pt>
                <c:pt idx="27523">
                  <c:v>4.0751762390139996</c:v>
                </c:pt>
                <c:pt idx="27524">
                  <c:v>4.0752387046810004</c:v>
                </c:pt>
                <c:pt idx="27525">
                  <c:v>4.0752992629999998</c:v>
                </c:pt>
                <c:pt idx="27526">
                  <c:v>4.0753784179689996</c:v>
                </c:pt>
                <c:pt idx="27527">
                  <c:v>4.0754384994509998</c:v>
                </c:pt>
                <c:pt idx="27528">
                  <c:v>4.0755453109740003</c:v>
                </c:pt>
                <c:pt idx="27529">
                  <c:v>4.075826644897</c:v>
                </c:pt>
                <c:pt idx="27530">
                  <c:v>4.0759296417239996</c:v>
                </c:pt>
                <c:pt idx="27531">
                  <c:v>4.0760483741759996</c:v>
                </c:pt>
                <c:pt idx="27532">
                  <c:v>4.0761799812320003</c:v>
                </c:pt>
                <c:pt idx="27533">
                  <c:v>4.0763220787050001</c:v>
                </c:pt>
                <c:pt idx="27534">
                  <c:v>4.0763888359070002</c:v>
                </c:pt>
                <c:pt idx="27535">
                  <c:v>4.0764675140379998</c:v>
                </c:pt>
                <c:pt idx="27536">
                  <c:v>4.0765404701229997</c:v>
                </c:pt>
                <c:pt idx="27537">
                  <c:v>4.0766892433170003</c:v>
                </c:pt>
                <c:pt idx="27538">
                  <c:v>4.0768260955809996</c:v>
                </c:pt>
                <c:pt idx="27539">
                  <c:v>4.076960086823</c:v>
                </c:pt>
                <c:pt idx="27540">
                  <c:v>4.0771856307979997</c:v>
                </c:pt>
                <c:pt idx="27541">
                  <c:v>4.0772786140440003</c:v>
                </c:pt>
                <c:pt idx="27542">
                  <c:v>4.0774569511410004</c:v>
                </c:pt>
                <c:pt idx="27543">
                  <c:v>4.0777106285100002</c:v>
                </c:pt>
                <c:pt idx="27544">
                  <c:v>4.0778245925899999</c:v>
                </c:pt>
                <c:pt idx="27545">
                  <c:v>4.0778903961179997</c:v>
                </c:pt>
                <c:pt idx="27546">
                  <c:v>4.0780043601990004</c:v>
                </c:pt>
                <c:pt idx="27547">
                  <c:v>4.0780982971190003</c:v>
                </c:pt>
                <c:pt idx="27548">
                  <c:v>4.0781722068789996</c:v>
                </c:pt>
                <c:pt idx="27549">
                  <c:v>4.0784029960629997</c:v>
                </c:pt>
                <c:pt idx="27550">
                  <c:v>4.0786542892459998</c:v>
                </c:pt>
                <c:pt idx="27551">
                  <c:v>4.0787510871889996</c:v>
                </c:pt>
                <c:pt idx="27552">
                  <c:v>4.0788187980649999</c:v>
                </c:pt>
                <c:pt idx="27553">
                  <c:v>4.0788917541499998</c:v>
                </c:pt>
                <c:pt idx="27554">
                  <c:v>4.0789575576779997</c:v>
                </c:pt>
                <c:pt idx="27555">
                  <c:v>4.0790033340449998</c:v>
                </c:pt>
                <c:pt idx="27556">
                  <c:v>4.0790939331049998</c:v>
                </c:pt>
                <c:pt idx="27557">
                  <c:v>4.0791430473329999</c:v>
                </c:pt>
                <c:pt idx="27558">
                  <c:v>4.0792741775510004</c:v>
                </c:pt>
                <c:pt idx="27559">
                  <c:v>4.0794005393979997</c:v>
                </c:pt>
                <c:pt idx="27560">
                  <c:v>4.0794720649720002</c:v>
                </c:pt>
                <c:pt idx="27561">
                  <c:v>4.0795669555660004</c:v>
                </c:pt>
                <c:pt idx="27562">
                  <c:v>4.0796089172360004</c:v>
                </c:pt>
                <c:pt idx="27563">
                  <c:v>4.0797181129459998</c:v>
                </c:pt>
                <c:pt idx="27564">
                  <c:v>4.0797901153560003</c:v>
                </c:pt>
                <c:pt idx="27565">
                  <c:v>4.0801000595090002</c:v>
                </c:pt>
                <c:pt idx="27566">
                  <c:v>4.0801820754999998</c:v>
                </c:pt>
                <c:pt idx="27567">
                  <c:v>4.0802626609799999</c:v>
                </c:pt>
                <c:pt idx="27568">
                  <c:v>4.0803771018979997</c:v>
                </c:pt>
                <c:pt idx="27569">
                  <c:v>4.0804734230040003</c:v>
                </c:pt>
                <c:pt idx="27570">
                  <c:v>4.0805239677429999</c:v>
                </c:pt>
                <c:pt idx="27571">
                  <c:v>4.0806198120120003</c:v>
                </c:pt>
                <c:pt idx="27572">
                  <c:v>4.08074092865</c:v>
                </c:pt>
                <c:pt idx="27573">
                  <c:v>4.0808043479920002</c:v>
                </c:pt>
                <c:pt idx="27574">
                  <c:v>4.0808734893800001</c:v>
                </c:pt>
                <c:pt idx="27575">
                  <c:v>4.0809445381160003</c:v>
                </c:pt>
                <c:pt idx="27576">
                  <c:v>4.0810122489929999</c:v>
                </c:pt>
                <c:pt idx="27577">
                  <c:v>4.0810837745670003</c:v>
                </c:pt>
                <c:pt idx="27578">
                  <c:v>4.0811572074890003</c:v>
                </c:pt>
                <c:pt idx="27579">
                  <c:v>4.0812292099</c:v>
                </c:pt>
                <c:pt idx="27580">
                  <c:v>4.0813050270079998</c:v>
                </c:pt>
                <c:pt idx="27581">
                  <c:v>4.081375598907</c:v>
                </c:pt>
                <c:pt idx="27582">
                  <c:v>4.0815181732179999</c:v>
                </c:pt>
                <c:pt idx="27583">
                  <c:v>4.0816593170170004</c:v>
                </c:pt>
                <c:pt idx="27584">
                  <c:v>4.0817971229549999</c:v>
                </c:pt>
                <c:pt idx="27585">
                  <c:v>4.0820465087890003</c:v>
                </c:pt>
                <c:pt idx="27586">
                  <c:v>4.0821628570559998</c:v>
                </c:pt>
                <c:pt idx="27587">
                  <c:v>4.0823040008540001</c:v>
                </c:pt>
                <c:pt idx="27588">
                  <c:v>4.0824308395389997</c:v>
                </c:pt>
                <c:pt idx="27589">
                  <c:v>4.0826349258420001</c:v>
                </c:pt>
                <c:pt idx="27590">
                  <c:v>4.0828957557679999</c:v>
                </c:pt>
                <c:pt idx="27591">
                  <c:v>4.0830283164979999</c:v>
                </c:pt>
                <c:pt idx="27592">
                  <c:v>4.0831127166750001</c:v>
                </c:pt>
                <c:pt idx="27593">
                  <c:v>4.0831737518309996</c:v>
                </c:pt>
                <c:pt idx="27594">
                  <c:v>4.0832738876340002</c:v>
                </c:pt>
                <c:pt idx="27595">
                  <c:v>4.0833120346070002</c:v>
                </c:pt>
                <c:pt idx="27596">
                  <c:v>4.0834317207339996</c:v>
                </c:pt>
                <c:pt idx="27597">
                  <c:v>4.083527565002</c:v>
                </c:pt>
                <c:pt idx="27598">
                  <c:v>4.0835614204409998</c:v>
                </c:pt>
                <c:pt idx="27599">
                  <c:v>4.0836195945740004</c:v>
                </c:pt>
                <c:pt idx="27600">
                  <c:v>4.0836720466610004</c:v>
                </c:pt>
                <c:pt idx="27601">
                  <c:v>4.0839204788209997</c:v>
                </c:pt>
                <c:pt idx="27602">
                  <c:v>4.084190368652</c:v>
                </c:pt>
                <c:pt idx="27603">
                  <c:v>4.0843234062190001</c:v>
                </c:pt>
                <c:pt idx="27604">
                  <c:v>4.0844902992250001</c:v>
                </c:pt>
                <c:pt idx="27605">
                  <c:v>4.0847845077510003</c:v>
                </c:pt>
                <c:pt idx="27606">
                  <c:v>4.0850195884699998</c:v>
                </c:pt>
                <c:pt idx="27607">
                  <c:v>4.0852255821229999</c:v>
                </c:pt>
                <c:pt idx="27608">
                  <c:v>4.0853261947629997</c:v>
                </c:pt>
                <c:pt idx="27609">
                  <c:v>4.0854253768920001</c:v>
                </c:pt>
                <c:pt idx="27610">
                  <c:v>4.0855479240420003</c:v>
                </c:pt>
                <c:pt idx="27611">
                  <c:v>4.0856108665470003</c:v>
                </c:pt>
                <c:pt idx="27612">
                  <c:v>4.0857429504390002</c:v>
                </c:pt>
                <c:pt idx="27613">
                  <c:v>4.085923671722</c:v>
                </c:pt>
                <c:pt idx="27614">
                  <c:v>4.0861001014709997</c:v>
                </c:pt>
                <c:pt idx="27615">
                  <c:v>4.0864586830140004</c:v>
                </c:pt>
                <c:pt idx="27616">
                  <c:v>4.0866336822509997</c:v>
                </c:pt>
                <c:pt idx="27617">
                  <c:v>4.0868358612059996</c:v>
                </c:pt>
                <c:pt idx="27618">
                  <c:v>4.0869917869570003</c:v>
                </c:pt>
                <c:pt idx="27619">
                  <c:v>4.087109088898</c:v>
                </c:pt>
                <c:pt idx="27620">
                  <c:v>4.0871839523320004</c:v>
                </c:pt>
                <c:pt idx="27621">
                  <c:v>4.0872888565060004</c:v>
                </c:pt>
                <c:pt idx="27622">
                  <c:v>4.0873975753779996</c:v>
                </c:pt>
                <c:pt idx="27623">
                  <c:v>4.0874838829040003</c:v>
                </c:pt>
                <c:pt idx="27624">
                  <c:v>4.0875954627990003</c:v>
                </c:pt>
                <c:pt idx="27625">
                  <c:v>4.0876522064209997</c:v>
                </c:pt>
                <c:pt idx="27626">
                  <c:v>4.0877676010129997</c:v>
                </c:pt>
                <c:pt idx="27627">
                  <c:v>4.0880990028379998</c:v>
                </c:pt>
                <c:pt idx="27628">
                  <c:v>4.0882167816160004</c:v>
                </c:pt>
                <c:pt idx="27629">
                  <c:v>4.0885510444640003</c:v>
                </c:pt>
                <c:pt idx="27630">
                  <c:v>4.088741779327</c:v>
                </c:pt>
                <c:pt idx="27631">
                  <c:v>4.0888233184810003</c:v>
                </c:pt>
                <c:pt idx="27632">
                  <c:v>4.0889129638670001</c:v>
                </c:pt>
                <c:pt idx="27633">
                  <c:v>4.0890026092529999</c:v>
                </c:pt>
                <c:pt idx="27634">
                  <c:v>4.0890464782710003</c:v>
                </c:pt>
                <c:pt idx="27635">
                  <c:v>4.0890898704529999</c:v>
                </c:pt>
                <c:pt idx="27636">
                  <c:v>4.08913230896</c:v>
                </c:pt>
                <c:pt idx="27637">
                  <c:v>4.0892148017879997</c:v>
                </c:pt>
                <c:pt idx="27638">
                  <c:v>4.0892934799190002</c:v>
                </c:pt>
                <c:pt idx="27639">
                  <c:v>4.0893664360050002</c:v>
                </c:pt>
                <c:pt idx="27640">
                  <c:v>4.0895347595210003</c:v>
                </c:pt>
                <c:pt idx="27641">
                  <c:v>4.0898208618160004</c:v>
                </c:pt>
                <c:pt idx="27642">
                  <c:v>4.0899910926820002</c:v>
                </c:pt>
                <c:pt idx="27643">
                  <c:v>4.0901494026179996</c:v>
                </c:pt>
                <c:pt idx="27644">
                  <c:v>4.0902423858640002</c:v>
                </c:pt>
                <c:pt idx="27645">
                  <c:v>4.0902919769289996</c:v>
                </c:pt>
                <c:pt idx="27646">
                  <c:v>4.0903387069699999</c:v>
                </c:pt>
                <c:pt idx="27647">
                  <c:v>4.0904288291929998</c:v>
                </c:pt>
                <c:pt idx="27648">
                  <c:v>4.0904726982120003</c:v>
                </c:pt>
                <c:pt idx="27649">
                  <c:v>4.0905365943909997</c:v>
                </c:pt>
                <c:pt idx="27650">
                  <c:v>4.0905752182009998</c:v>
                </c:pt>
                <c:pt idx="27651">
                  <c:v>4.0906462669370001</c:v>
                </c:pt>
                <c:pt idx="27652">
                  <c:v>4.090858459473</c:v>
                </c:pt>
                <c:pt idx="27653">
                  <c:v>4.0909028053279997</c:v>
                </c:pt>
                <c:pt idx="27654">
                  <c:v>4.0910038948059997</c:v>
                </c:pt>
                <c:pt idx="27655">
                  <c:v>4.0911087989809998</c:v>
                </c:pt>
                <c:pt idx="27656">
                  <c:v>4.0911579132079998</c:v>
                </c:pt>
                <c:pt idx="27657">
                  <c:v>4.0912451744079998</c:v>
                </c:pt>
                <c:pt idx="27658">
                  <c:v>4.0913615226750002</c:v>
                </c:pt>
                <c:pt idx="27659">
                  <c:v>4.0914607048029996</c:v>
                </c:pt>
                <c:pt idx="27660">
                  <c:v>4.0916376113890003</c:v>
                </c:pt>
                <c:pt idx="27661">
                  <c:v>4.09197473526</c:v>
                </c:pt>
                <c:pt idx="27662">
                  <c:v>4.0922088623050001</c:v>
                </c:pt>
                <c:pt idx="27663">
                  <c:v>4.0923643112179997</c:v>
                </c:pt>
                <c:pt idx="27664">
                  <c:v>4.0926823616029999</c:v>
                </c:pt>
                <c:pt idx="27665">
                  <c:v>4.0929961204529999</c:v>
                </c:pt>
                <c:pt idx="27666">
                  <c:v>4.0931167602540004</c:v>
                </c:pt>
                <c:pt idx="27667">
                  <c:v>4.093498706818</c:v>
                </c:pt>
                <c:pt idx="27668">
                  <c:v>4.093683719635</c:v>
                </c:pt>
                <c:pt idx="27669">
                  <c:v>4.0937690734860004</c:v>
                </c:pt>
                <c:pt idx="27670">
                  <c:v>4.0939216613770002</c:v>
                </c:pt>
                <c:pt idx="27671">
                  <c:v>4.09406375885</c:v>
                </c:pt>
                <c:pt idx="27672">
                  <c:v>4.094475269318</c:v>
                </c:pt>
                <c:pt idx="27673">
                  <c:v>4.094674110413</c:v>
                </c:pt>
                <c:pt idx="27674">
                  <c:v>4.0947594642640004</c:v>
                </c:pt>
                <c:pt idx="27675">
                  <c:v>4.0948200225829998</c:v>
                </c:pt>
                <c:pt idx="27676">
                  <c:v>4.0948820114139997</c:v>
                </c:pt>
                <c:pt idx="27677">
                  <c:v>4.094939231873</c:v>
                </c:pt>
                <c:pt idx="27678">
                  <c:v>4.0949969291689996</c:v>
                </c:pt>
                <c:pt idx="27679">
                  <c:v>4.09507894516</c:v>
                </c:pt>
                <c:pt idx="27680">
                  <c:v>4.0952272415159996</c:v>
                </c:pt>
                <c:pt idx="27681">
                  <c:v>4.0953259468079999</c:v>
                </c:pt>
                <c:pt idx="27682">
                  <c:v>4.0954074859620002</c:v>
                </c:pt>
                <c:pt idx="27683">
                  <c:v>4.0954895019529998</c:v>
                </c:pt>
                <c:pt idx="27684">
                  <c:v>4.095535755157</c:v>
                </c:pt>
                <c:pt idx="27685">
                  <c:v>4.0955853462220002</c:v>
                </c:pt>
                <c:pt idx="27686">
                  <c:v>4.095633506775</c:v>
                </c:pt>
                <c:pt idx="27687">
                  <c:v>4.0956792831420001</c:v>
                </c:pt>
                <c:pt idx="27688">
                  <c:v>4.0957679748539997</c:v>
                </c:pt>
                <c:pt idx="27689">
                  <c:v>4.0958476066590004</c:v>
                </c:pt>
                <c:pt idx="27690">
                  <c:v>4.0959277153020004</c:v>
                </c:pt>
                <c:pt idx="27691">
                  <c:v>4.0960636138920004</c:v>
                </c:pt>
                <c:pt idx="27692">
                  <c:v>4.0961618423459996</c:v>
                </c:pt>
                <c:pt idx="27693">
                  <c:v>4.0962724685670002</c:v>
                </c:pt>
                <c:pt idx="27694">
                  <c:v>4.0963788032529997</c:v>
                </c:pt>
                <c:pt idx="27695">
                  <c:v>4.0964889526370003</c:v>
                </c:pt>
                <c:pt idx="27696">
                  <c:v>4.0965642929079999</c:v>
                </c:pt>
                <c:pt idx="27697">
                  <c:v>4.0966978073120002</c:v>
                </c:pt>
                <c:pt idx="27698">
                  <c:v>4.0969653129579999</c:v>
                </c:pt>
                <c:pt idx="27699">
                  <c:v>4.0970902442929997</c:v>
                </c:pt>
                <c:pt idx="27700">
                  <c:v>4.097234249115</c:v>
                </c:pt>
                <c:pt idx="27701">
                  <c:v>4.0974106788639997</c:v>
                </c:pt>
                <c:pt idx="27702">
                  <c:v>4.0977210998539997</c:v>
                </c:pt>
                <c:pt idx="27703">
                  <c:v>4.0982284545900001</c:v>
                </c:pt>
                <c:pt idx="27704">
                  <c:v>4.0983686447140002</c:v>
                </c:pt>
                <c:pt idx="27705">
                  <c:v>4.0985975265499999</c:v>
                </c:pt>
                <c:pt idx="27706">
                  <c:v>4.0987086296079998</c:v>
                </c:pt>
                <c:pt idx="27707">
                  <c:v>4.0988974571229999</c:v>
                </c:pt>
                <c:pt idx="27708">
                  <c:v>4.0990767478940002</c:v>
                </c:pt>
                <c:pt idx="27709">
                  <c:v>4.0992250442499998</c:v>
                </c:pt>
                <c:pt idx="27710">
                  <c:v>4.0992999076840002</c:v>
                </c:pt>
                <c:pt idx="27711">
                  <c:v>4.0994038581850001</c:v>
                </c:pt>
                <c:pt idx="27712">
                  <c:v>4.0994796752929998</c:v>
                </c:pt>
                <c:pt idx="27713">
                  <c:v>4.0995478630070004</c:v>
                </c:pt>
                <c:pt idx="27714">
                  <c:v>4.0996713638309998</c:v>
                </c:pt>
                <c:pt idx="27715">
                  <c:v>4.0998077392579999</c:v>
                </c:pt>
                <c:pt idx="27716">
                  <c:v>4.0998582839970004</c:v>
                </c:pt>
                <c:pt idx="27717">
                  <c:v>4.1001091003420003</c:v>
                </c:pt>
                <c:pt idx="27718">
                  <c:v>4.1001691818239996</c:v>
                </c:pt>
                <c:pt idx="27719">
                  <c:v>4.1002411842350002</c:v>
                </c:pt>
                <c:pt idx="27720">
                  <c:v>4.1002745628359998</c:v>
                </c:pt>
                <c:pt idx="27721">
                  <c:v>4.1003131866459999</c:v>
                </c:pt>
                <c:pt idx="27722">
                  <c:v>4.1003341674799998</c:v>
                </c:pt>
                <c:pt idx="27723">
                  <c:v>4.1003456115720001</c:v>
                </c:pt>
              </c:numCache>
            </c:numRef>
          </c:xVal>
          <c:yVal>
            <c:numRef>
              <c:f>'General Summary'!$D:$D</c:f>
              <c:numCache>
                <c:formatCode>General</c:formatCode>
                <c:ptCount val="1048576"/>
                <c:pt idx="0">
                  <c:v>2.5441005859376E-2</c:v>
                </c:pt>
                <c:pt idx="1">
                  <c:v>2.5540034179686401E-2</c:v>
                </c:pt>
                <c:pt idx="2">
                  <c:v>2.5513488769532803E-2</c:v>
                </c:pt>
                <c:pt idx="3">
                  <c:v>2.5491315917967997E-2</c:v>
                </c:pt>
                <c:pt idx="4">
                  <c:v>2.5446076660156802E-2</c:v>
                </c:pt>
                <c:pt idx="5">
                  <c:v>2.5578315429686402E-2</c:v>
                </c:pt>
                <c:pt idx="6">
                  <c:v>2.54917138671872E-2</c:v>
                </c:pt>
                <c:pt idx="7">
                  <c:v>2.5408591308595199E-2</c:v>
                </c:pt>
                <c:pt idx="8">
                  <c:v>2.5300910644531199E-2</c:v>
                </c:pt>
                <c:pt idx="9">
                  <c:v>2.5300512695312E-2</c:v>
                </c:pt>
                <c:pt idx="10">
                  <c:v>2.5399443359375998E-2</c:v>
                </c:pt>
                <c:pt idx="11">
                  <c:v>2.5354006347657602E-2</c:v>
                </c:pt>
                <c:pt idx="12">
                  <c:v>2.54287768554688E-2</c:v>
                </c:pt>
                <c:pt idx="13">
                  <c:v>2.54107788085952E-2</c:v>
                </c:pt>
                <c:pt idx="14">
                  <c:v>2.56364794921888E-2</c:v>
                </c:pt>
                <c:pt idx="15">
                  <c:v>2.5529396972656E-2</c:v>
                </c:pt>
                <c:pt idx="16">
                  <c:v>2.5778066406249599E-2</c:v>
                </c:pt>
                <c:pt idx="17">
                  <c:v>2.5647119140624001E-2</c:v>
                </c:pt>
                <c:pt idx="18">
                  <c:v>2.5789599609376001E-2</c:v>
                </c:pt>
                <c:pt idx="19">
                  <c:v>2.5950771484374399E-2</c:v>
                </c:pt>
                <c:pt idx="20">
                  <c:v>2.6152211914064E-2</c:v>
                </c:pt>
                <c:pt idx="21">
                  <c:v>2.6260290527343997E-2</c:v>
                </c:pt>
                <c:pt idx="22">
                  <c:v>2.6407343749999999E-2</c:v>
                </c:pt>
                <c:pt idx="23">
                  <c:v>2.66140551757824E-2</c:v>
                </c:pt>
                <c:pt idx="24">
                  <c:v>2.6554995117187199E-2</c:v>
                </c:pt>
                <c:pt idx="25">
                  <c:v>2.6884794921875198E-2</c:v>
                </c:pt>
                <c:pt idx="26">
                  <c:v>2.7027475585936E-2</c:v>
                </c:pt>
                <c:pt idx="27">
                  <c:v>2.7334904785155201E-2</c:v>
                </c:pt>
                <c:pt idx="28">
                  <c:v>2.7348129882812804E-2</c:v>
                </c:pt>
                <c:pt idx="29">
                  <c:v>2.7670771484374402E-2</c:v>
                </c:pt>
                <c:pt idx="30">
                  <c:v>2.7837810058595199E-2</c:v>
                </c:pt>
                <c:pt idx="31">
                  <c:v>2.7962097167967999E-2</c:v>
                </c:pt>
                <c:pt idx="32">
                  <c:v>2.8319140625001602E-2</c:v>
                </c:pt>
                <c:pt idx="33">
                  <c:v>2.8339624023436798E-2</c:v>
                </c:pt>
                <c:pt idx="34">
                  <c:v>2.85428540039072E-2</c:v>
                </c:pt>
                <c:pt idx="35">
                  <c:v>2.8741411132812804E-2</c:v>
                </c:pt>
                <c:pt idx="36">
                  <c:v>2.8978149414064003E-2</c:v>
                </c:pt>
                <c:pt idx="37">
                  <c:v>2.9314313964844799E-2</c:v>
                </c:pt>
                <c:pt idx="38">
                  <c:v>2.9430644531251198E-2</c:v>
                </c:pt>
                <c:pt idx="39">
                  <c:v>2.9525895996092798E-2</c:v>
                </c:pt>
                <c:pt idx="40">
                  <c:v>2.9719780273436799E-2</c:v>
                </c:pt>
                <c:pt idx="41">
                  <c:v>2.9742548828124802E-2</c:v>
                </c:pt>
                <c:pt idx="42">
                  <c:v>3.0163923339843197E-2</c:v>
                </c:pt>
                <c:pt idx="43">
                  <c:v>3.0120275878905603E-2</c:v>
                </c:pt>
                <c:pt idx="44">
                  <c:v>3.0470856933593599E-2</c:v>
                </c:pt>
                <c:pt idx="45">
                  <c:v>3.0582414550780802E-2</c:v>
                </c:pt>
                <c:pt idx="46">
                  <c:v>3.0836752929686396E-2</c:v>
                </c:pt>
                <c:pt idx="47">
                  <c:v>3.1166154785155199E-2</c:v>
                </c:pt>
                <c:pt idx="48">
                  <c:v>3.1347412109375999E-2</c:v>
                </c:pt>
                <c:pt idx="49">
                  <c:v>3.1716389160156802E-2</c:v>
                </c:pt>
                <c:pt idx="50">
                  <c:v>3.2054045410143998E-2</c:v>
                </c:pt>
                <c:pt idx="51">
                  <c:v>3.2367143554687998E-2</c:v>
                </c:pt>
                <c:pt idx="52">
                  <c:v>3.2699033203135996E-2</c:v>
                </c:pt>
                <c:pt idx="53">
                  <c:v>3.3047626953119996E-2</c:v>
                </c:pt>
                <c:pt idx="54">
                  <c:v>3.3369277343744001E-2</c:v>
                </c:pt>
                <c:pt idx="55">
                  <c:v>3.3732585449216E-2</c:v>
                </c:pt>
                <c:pt idx="56">
                  <c:v>3.3449216308607997E-2</c:v>
                </c:pt>
                <c:pt idx="57">
                  <c:v>3.3638129882816004E-2</c:v>
                </c:pt>
                <c:pt idx="58">
                  <c:v>3.3948940429695998E-2</c:v>
                </c:pt>
                <c:pt idx="59">
                  <c:v>3.4298527832032001E-2</c:v>
                </c:pt>
                <c:pt idx="60">
                  <c:v>3.4232807617183995E-2</c:v>
                </c:pt>
                <c:pt idx="61">
                  <c:v>3.4576528320320002E-2</c:v>
                </c:pt>
                <c:pt idx="62">
                  <c:v>3.4772102050784001E-2</c:v>
                </c:pt>
                <c:pt idx="63">
                  <c:v>3.5137600097664E-2</c:v>
                </c:pt>
                <c:pt idx="64">
                  <c:v>3.5290122070303999E-2</c:v>
                </c:pt>
                <c:pt idx="65">
                  <c:v>3.5395712890624001E-2</c:v>
                </c:pt>
                <c:pt idx="66">
                  <c:v>3.5714082031263999E-2</c:v>
                </c:pt>
                <c:pt idx="67">
                  <c:v>3.5865012207039998E-2</c:v>
                </c:pt>
                <c:pt idx="68">
                  <c:v>3.6123027343744001E-2</c:v>
                </c:pt>
                <c:pt idx="69">
                  <c:v>3.6182485351552003E-2</c:v>
                </c:pt>
                <c:pt idx="70">
                  <c:v>3.6493298339839997E-2</c:v>
                </c:pt>
                <c:pt idx="71">
                  <c:v>3.6839404296864005E-2</c:v>
                </c:pt>
                <c:pt idx="72">
                  <c:v>3.7105673828127995E-2</c:v>
                </c:pt>
                <c:pt idx="73">
                  <c:v>3.7238110351552001E-2</c:v>
                </c:pt>
                <c:pt idx="74">
                  <c:v>3.7582031250015996E-2</c:v>
                </c:pt>
                <c:pt idx="75">
                  <c:v>3.7757124023423995E-2</c:v>
                </c:pt>
                <c:pt idx="76">
                  <c:v>3.8100446777343998E-2</c:v>
                </c:pt>
                <c:pt idx="77">
                  <c:v>3.8235471191392E-2</c:v>
                </c:pt>
                <c:pt idx="78">
                  <c:v>3.8582573242175996E-2</c:v>
                </c:pt>
                <c:pt idx="79">
                  <c:v>3.8922219238272E-2</c:v>
                </c:pt>
                <c:pt idx="80">
                  <c:v>3.9251921386719998E-2</c:v>
                </c:pt>
                <c:pt idx="81">
                  <c:v>3.9574562988288001E-2</c:v>
                </c:pt>
                <c:pt idx="82">
                  <c:v>3.9898103027328005E-2</c:v>
                </c:pt>
                <c:pt idx="83">
                  <c:v>3.9521767578112002E-2</c:v>
                </c:pt>
                <c:pt idx="84">
                  <c:v>3.9888059082015995E-2</c:v>
                </c:pt>
                <c:pt idx="85">
                  <c:v>4.0351889648447999E-2</c:v>
                </c:pt>
                <c:pt idx="86">
                  <c:v>4.0714602050783998E-2</c:v>
                </c:pt>
                <c:pt idx="87">
                  <c:v>4.1071845703135997E-2</c:v>
                </c:pt>
                <c:pt idx="88">
                  <c:v>4.1397871093760003E-2</c:v>
                </c:pt>
                <c:pt idx="89">
                  <c:v>4.1723593750015997E-2</c:v>
                </c:pt>
                <c:pt idx="90">
                  <c:v>4.2070102539072007E-2</c:v>
                </c:pt>
                <c:pt idx="91">
                  <c:v>4.2455883789056001E-2</c:v>
                </c:pt>
                <c:pt idx="92">
                  <c:v>4.282595214844799E-2</c:v>
                </c:pt>
                <c:pt idx="93">
                  <c:v>4.3233408203135995E-2</c:v>
                </c:pt>
                <c:pt idx="94">
                  <c:v>4.3604970703135994E-2</c:v>
                </c:pt>
                <c:pt idx="95">
                  <c:v>4.3889130859359998E-2</c:v>
                </c:pt>
                <c:pt idx="96">
                  <c:v>4.4270439453119995E-2</c:v>
                </c:pt>
                <c:pt idx="97">
                  <c:v>4.4605209960927997E-2</c:v>
                </c:pt>
                <c:pt idx="98">
                  <c:v>4.4975083007807996E-2</c:v>
                </c:pt>
                <c:pt idx="99">
                  <c:v>4.5306772460927992E-2</c:v>
                </c:pt>
                <c:pt idx="100">
                  <c:v>4.5651489257824002E-2</c:v>
                </c:pt>
                <c:pt idx="101">
                  <c:v>4.5983974609375998E-2</c:v>
                </c:pt>
                <c:pt idx="102">
                  <c:v>4.6326606445312002E-2</c:v>
                </c:pt>
                <c:pt idx="103">
                  <c:v>4.6717456054687995E-2</c:v>
                </c:pt>
                <c:pt idx="104">
                  <c:v>4.7084345703135994E-2</c:v>
                </c:pt>
                <c:pt idx="105">
                  <c:v>4.7421206054687998E-2</c:v>
                </c:pt>
                <c:pt idx="106">
                  <c:v>4.7824384765632007E-2</c:v>
                </c:pt>
                <c:pt idx="107">
                  <c:v>4.8163334960927992E-2</c:v>
                </c:pt>
                <c:pt idx="108">
                  <c:v>4.8542451171872003E-2</c:v>
                </c:pt>
                <c:pt idx="109">
                  <c:v>4.8939169921888001E-2</c:v>
                </c:pt>
                <c:pt idx="110">
                  <c:v>4.9298598632799999E-2</c:v>
                </c:pt>
                <c:pt idx="111">
                  <c:v>4.9635361328128E-2</c:v>
                </c:pt>
                <c:pt idx="112">
                  <c:v>5.0027802734367993E-2</c:v>
                </c:pt>
                <c:pt idx="113">
                  <c:v>5.0401650390623998E-2</c:v>
                </c:pt>
                <c:pt idx="114">
                  <c:v>5.0806821289055996E-2</c:v>
                </c:pt>
                <c:pt idx="115">
                  <c:v>5.1144677734367996E-2</c:v>
                </c:pt>
                <c:pt idx="116">
                  <c:v>5.1187031250015995E-2</c:v>
                </c:pt>
                <c:pt idx="117">
                  <c:v>5.1554916992192001E-2</c:v>
                </c:pt>
                <c:pt idx="118">
                  <c:v>5.1926674804672002E-2</c:v>
                </c:pt>
                <c:pt idx="119">
                  <c:v>5.2279145507807996E-2</c:v>
                </c:pt>
                <c:pt idx="120">
                  <c:v>5.2681132812511994E-2</c:v>
                </c:pt>
                <c:pt idx="121">
                  <c:v>5.3054184570304003E-2</c:v>
                </c:pt>
                <c:pt idx="122">
                  <c:v>5.3427138671872001E-2</c:v>
                </c:pt>
                <c:pt idx="123">
                  <c:v>5.3788461914048E-2</c:v>
                </c:pt>
                <c:pt idx="124">
                  <c:v>5.4171059570303999E-2</c:v>
                </c:pt>
                <c:pt idx="125">
                  <c:v>5.4586767578111997E-2</c:v>
                </c:pt>
                <c:pt idx="126">
                  <c:v>5.4924321289056E-2</c:v>
                </c:pt>
                <c:pt idx="127">
                  <c:v>5.5257109375008003E-2</c:v>
                </c:pt>
                <c:pt idx="128">
                  <c:v>5.5622705078111997E-2</c:v>
                </c:pt>
                <c:pt idx="129">
                  <c:v>5.5949423828128002E-2</c:v>
                </c:pt>
                <c:pt idx="130">
                  <c:v>5.6385512695327995E-2</c:v>
                </c:pt>
                <c:pt idx="131">
                  <c:v>5.6811762695327998E-2</c:v>
                </c:pt>
                <c:pt idx="132">
                  <c:v>5.7160849609375994E-2</c:v>
                </c:pt>
                <c:pt idx="133">
                  <c:v>5.7491049804672005E-2</c:v>
                </c:pt>
                <c:pt idx="134">
                  <c:v>5.7872358398432001E-2</c:v>
                </c:pt>
                <c:pt idx="135">
                  <c:v>5.8255053710943992E-2</c:v>
                </c:pt>
                <c:pt idx="136">
                  <c:v>5.875984863280001E-2</c:v>
                </c:pt>
                <c:pt idx="137">
                  <c:v>5.9160942382816002E-2</c:v>
                </c:pt>
                <c:pt idx="138">
                  <c:v>5.9488056640640004E-2</c:v>
                </c:pt>
                <c:pt idx="139">
                  <c:v>5.9978735351551994E-2</c:v>
                </c:pt>
                <c:pt idx="140">
                  <c:v>6.0351884765632004E-2</c:v>
                </c:pt>
                <c:pt idx="141">
                  <c:v>6.0715595703136005E-2</c:v>
                </c:pt>
                <c:pt idx="142">
                  <c:v>6.1073730468736008E-2</c:v>
                </c:pt>
                <c:pt idx="143">
                  <c:v>6.1405224609375995E-2</c:v>
                </c:pt>
                <c:pt idx="144">
                  <c:v>6.1828486328128006E-2</c:v>
                </c:pt>
                <c:pt idx="145">
                  <c:v>6.2188813476575996E-2</c:v>
                </c:pt>
                <c:pt idx="146">
                  <c:v>6.2531640624991988E-2</c:v>
                </c:pt>
                <c:pt idx="147">
                  <c:v>6.2858461914047994E-2</c:v>
                </c:pt>
                <c:pt idx="148">
                  <c:v>6.3258159179680001E-2</c:v>
                </c:pt>
                <c:pt idx="149">
                  <c:v>6.3683911132800003E-2</c:v>
                </c:pt>
                <c:pt idx="150">
                  <c:v>6.4040659179679993E-2</c:v>
                </c:pt>
                <c:pt idx="151">
                  <c:v>6.4376323242176001E-2</c:v>
                </c:pt>
                <c:pt idx="152">
                  <c:v>6.4828325195327996E-2</c:v>
                </c:pt>
                <c:pt idx="153">
                  <c:v>6.5247016601567995E-2</c:v>
                </c:pt>
                <c:pt idx="154">
                  <c:v>6.557433105468799E-2</c:v>
                </c:pt>
                <c:pt idx="155">
                  <c:v>6.5962197265632003E-2</c:v>
                </c:pt>
                <c:pt idx="156">
                  <c:v>6.6335747070303999E-2</c:v>
                </c:pt>
                <c:pt idx="157">
                  <c:v>6.6788344726560006E-2</c:v>
                </c:pt>
                <c:pt idx="158">
                  <c:v>6.7112675781248007E-2</c:v>
                </c:pt>
                <c:pt idx="159">
                  <c:v>6.7466342773439991E-2</c:v>
                </c:pt>
                <c:pt idx="160">
                  <c:v>6.7910185546879998E-2</c:v>
                </c:pt>
                <c:pt idx="161">
                  <c:v>6.8265937499999998E-2</c:v>
                </c:pt>
                <c:pt idx="162">
                  <c:v>6.871525390623999E-2</c:v>
                </c:pt>
                <c:pt idx="163">
                  <c:v>6.9061958007808011E-2</c:v>
                </c:pt>
                <c:pt idx="164">
                  <c:v>6.9473789062496002E-2</c:v>
                </c:pt>
                <c:pt idx="165">
                  <c:v>6.9839584960927986E-2</c:v>
                </c:pt>
                <c:pt idx="166">
                  <c:v>7.0234409179680005E-2</c:v>
                </c:pt>
                <c:pt idx="167">
                  <c:v>7.0607465820320001E-2</c:v>
                </c:pt>
                <c:pt idx="168">
                  <c:v>7.1032319335935998E-2</c:v>
                </c:pt>
                <c:pt idx="169">
                  <c:v>7.1362714843743999E-2</c:v>
                </c:pt>
                <c:pt idx="170">
                  <c:v>7.1774448242176006E-2</c:v>
                </c:pt>
                <c:pt idx="171">
                  <c:v>7.2158535156256004E-2</c:v>
                </c:pt>
                <c:pt idx="172">
                  <c:v>7.2558632812512E-2</c:v>
                </c:pt>
                <c:pt idx="173">
                  <c:v>7.2981103515616E-2</c:v>
                </c:pt>
                <c:pt idx="174">
                  <c:v>7.3370961914048002E-2</c:v>
                </c:pt>
                <c:pt idx="175">
                  <c:v>7.3747192382816004E-2</c:v>
                </c:pt>
                <c:pt idx="176">
                  <c:v>7.4153754882816003E-2</c:v>
                </c:pt>
                <c:pt idx="177">
                  <c:v>7.4526708984384002E-2</c:v>
                </c:pt>
                <c:pt idx="178">
                  <c:v>7.4986459960927981E-2</c:v>
                </c:pt>
                <c:pt idx="179">
                  <c:v>7.5330483398431999E-2</c:v>
                </c:pt>
                <c:pt idx="180">
                  <c:v>7.5747778320319994E-2</c:v>
                </c:pt>
                <c:pt idx="181">
                  <c:v>7.6173530273439996E-2</c:v>
                </c:pt>
                <c:pt idx="182">
                  <c:v>7.6645014648448001E-2</c:v>
                </c:pt>
                <c:pt idx="183">
                  <c:v>7.7011406250015998E-2</c:v>
                </c:pt>
                <c:pt idx="184">
                  <c:v>7.7341606445312003E-2</c:v>
                </c:pt>
                <c:pt idx="185">
                  <c:v>7.7669916992192001E-2</c:v>
                </c:pt>
                <c:pt idx="186">
                  <c:v>7.8001411132800014E-2</c:v>
                </c:pt>
                <c:pt idx="187">
                  <c:v>7.8459174804672002E-2</c:v>
                </c:pt>
                <c:pt idx="188">
                  <c:v>7.887558105468799E-2</c:v>
                </c:pt>
                <c:pt idx="189">
                  <c:v>7.9323701171871999E-2</c:v>
                </c:pt>
                <c:pt idx="190">
                  <c:v>7.9669809570303993E-2</c:v>
                </c:pt>
                <c:pt idx="191">
                  <c:v>8.0084819335936003E-2</c:v>
                </c:pt>
                <c:pt idx="192">
                  <c:v>8.0552329101567996E-2</c:v>
                </c:pt>
                <c:pt idx="193">
                  <c:v>8.0991303710943999E-2</c:v>
                </c:pt>
                <c:pt idx="194">
                  <c:v>8.1395278320319994E-2</c:v>
                </c:pt>
                <c:pt idx="195">
                  <c:v>8.1814365234367997E-2</c:v>
                </c:pt>
                <c:pt idx="196">
                  <c:v>8.2144169921887999E-2</c:v>
                </c:pt>
                <c:pt idx="197">
                  <c:v>8.2577968750016009E-2</c:v>
                </c:pt>
                <c:pt idx="198">
                  <c:v>8.2950830078111992E-2</c:v>
                </c:pt>
                <c:pt idx="199">
                  <c:v>8.3351914062496008E-2</c:v>
                </c:pt>
                <c:pt idx="200">
                  <c:v>8.3752910156255994E-2</c:v>
                </c:pt>
                <c:pt idx="201">
                  <c:v>8.4083105468736E-2</c:v>
                </c:pt>
                <c:pt idx="202">
                  <c:v>8.4602324218751995E-2</c:v>
                </c:pt>
                <c:pt idx="203">
                  <c:v>8.4928642578112001E-2</c:v>
                </c:pt>
                <c:pt idx="204">
                  <c:v>8.538034179686399E-2</c:v>
                </c:pt>
                <c:pt idx="205">
                  <c:v>8.5740371093760009E-2</c:v>
                </c:pt>
                <c:pt idx="206">
                  <c:v>8.6100898437504E-2</c:v>
                </c:pt>
                <c:pt idx="207">
                  <c:v>8.6565722656255992E-2</c:v>
                </c:pt>
                <c:pt idx="208">
                  <c:v>8.6924257812512007E-2</c:v>
                </c:pt>
                <c:pt idx="209">
                  <c:v>8.7244912109375988E-2</c:v>
                </c:pt>
                <c:pt idx="210">
                  <c:v>8.7575410156256001E-2</c:v>
                </c:pt>
                <c:pt idx="211">
                  <c:v>8.8018457031264014E-2</c:v>
                </c:pt>
                <c:pt idx="212">
                  <c:v>8.8505253906239992E-2</c:v>
                </c:pt>
                <c:pt idx="213">
                  <c:v>8.8915400390624011E-2</c:v>
                </c:pt>
                <c:pt idx="214">
                  <c:v>8.9268369140640014E-2</c:v>
                </c:pt>
                <c:pt idx="215">
                  <c:v>8.9624023437504002E-2</c:v>
                </c:pt>
                <c:pt idx="216">
                  <c:v>9.0065478515615999E-2</c:v>
                </c:pt>
                <c:pt idx="217">
                  <c:v>9.0391308593760003E-2</c:v>
                </c:pt>
                <c:pt idx="218">
                  <c:v>9.0803632812512011E-2</c:v>
                </c:pt>
                <c:pt idx="219">
                  <c:v>9.1162861328128009E-2</c:v>
                </c:pt>
                <c:pt idx="220">
                  <c:v>9.1501708984384006E-2</c:v>
                </c:pt>
                <c:pt idx="221">
                  <c:v>9.1969716796863984E-2</c:v>
                </c:pt>
                <c:pt idx="222">
                  <c:v>9.2386923828128006E-2</c:v>
                </c:pt>
                <c:pt idx="223">
                  <c:v>9.2713242187487999E-2</c:v>
                </c:pt>
                <c:pt idx="224">
                  <c:v>9.3176875000000006E-2</c:v>
                </c:pt>
                <c:pt idx="225">
                  <c:v>9.3582636718751999E-2</c:v>
                </c:pt>
                <c:pt idx="226">
                  <c:v>9.4037617187487987E-2</c:v>
                </c:pt>
                <c:pt idx="227">
                  <c:v>9.449627929686398E-2</c:v>
                </c:pt>
                <c:pt idx="228">
                  <c:v>9.485918945312001E-2</c:v>
                </c:pt>
                <c:pt idx="229">
                  <c:v>9.5238906250016006E-2</c:v>
                </c:pt>
                <c:pt idx="230">
                  <c:v>9.5690605468735992E-2</c:v>
                </c:pt>
                <c:pt idx="231">
                  <c:v>9.6085234375008016E-2</c:v>
                </c:pt>
                <c:pt idx="232">
                  <c:v>9.644069335935998E-2</c:v>
                </c:pt>
                <c:pt idx="233">
                  <c:v>9.6862167968735993E-2</c:v>
                </c:pt>
                <c:pt idx="234">
                  <c:v>9.7227363281247994E-2</c:v>
                </c:pt>
                <c:pt idx="235">
                  <c:v>9.7575556640640007E-2</c:v>
                </c:pt>
                <c:pt idx="236">
                  <c:v>9.7992158203136018E-2</c:v>
                </c:pt>
                <c:pt idx="237">
                  <c:v>9.8365615234368001E-2</c:v>
                </c:pt>
                <c:pt idx="238">
                  <c:v>9.8747011718751998E-2</c:v>
                </c:pt>
                <c:pt idx="239">
                  <c:v>9.9079199218751995E-2</c:v>
                </c:pt>
                <c:pt idx="240">
                  <c:v>9.9405634765632009E-2</c:v>
                </c:pt>
                <c:pt idx="241">
                  <c:v>9.9798935546879991E-2</c:v>
                </c:pt>
                <c:pt idx="242">
                  <c:v>0.100173730468736</c:v>
                </c:pt>
                <c:pt idx="243">
                  <c:v>0.100549326171872</c:v>
                </c:pt>
                <c:pt idx="244">
                  <c:v>0.101011162109376</c:v>
                </c:pt>
                <c:pt idx="245">
                  <c:v>0.101348261718752</c:v>
                </c:pt>
                <c:pt idx="246">
                  <c:v>0.10171012695312001</c:v>
                </c:pt>
                <c:pt idx="247">
                  <c:v>0.102184296875008</c:v>
                </c:pt>
                <c:pt idx="248">
                  <c:v>0.10269318359376001</c:v>
                </c:pt>
                <c:pt idx="249">
                  <c:v>0.103157509765632</c:v>
                </c:pt>
                <c:pt idx="250">
                  <c:v>0.10365117187500801</c:v>
                </c:pt>
                <c:pt idx="251">
                  <c:v>0.10406874023436799</c:v>
                </c:pt>
                <c:pt idx="252">
                  <c:v>0.104408232421888</c:v>
                </c:pt>
                <c:pt idx="253">
                  <c:v>0.10480581054687998</c:v>
                </c:pt>
                <c:pt idx="254">
                  <c:v>0.10523243164064001</c:v>
                </c:pt>
                <c:pt idx="255">
                  <c:v>0.10557589843750399</c:v>
                </c:pt>
                <c:pt idx="256">
                  <c:v>0.10603524414064001</c:v>
                </c:pt>
                <c:pt idx="257">
                  <c:v>0.106407363281248</c:v>
                </c:pt>
                <c:pt idx="258">
                  <c:v>0.10685994140623999</c:v>
                </c:pt>
                <c:pt idx="259">
                  <c:v>0.10729622070313602</c:v>
                </c:pt>
                <c:pt idx="260">
                  <c:v>0.10773487304687999</c:v>
                </c:pt>
                <c:pt idx="261">
                  <c:v>0.10823998046873599</c:v>
                </c:pt>
                <c:pt idx="262">
                  <c:v>0.10864749999999999</c:v>
                </c:pt>
                <c:pt idx="263">
                  <c:v>0.10897943359376001</c:v>
                </c:pt>
                <c:pt idx="264">
                  <c:v>0.10950234375001601</c:v>
                </c:pt>
                <c:pt idx="265">
                  <c:v>0.10988350585935999</c:v>
                </c:pt>
                <c:pt idx="266">
                  <c:v>0.110218017578112</c:v>
                </c:pt>
                <c:pt idx="267">
                  <c:v>0.11069706054687999</c:v>
                </c:pt>
                <c:pt idx="268">
                  <c:v>0.111085791015616</c:v>
                </c:pt>
                <c:pt idx="269">
                  <c:v>0.11149013671875199</c:v>
                </c:pt>
                <c:pt idx="270">
                  <c:v>0.11199672851561601</c:v>
                </c:pt>
                <c:pt idx="271">
                  <c:v>0.11232239257811201</c:v>
                </c:pt>
                <c:pt idx="272">
                  <c:v>0.11274414062499201</c:v>
                </c:pt>
                <c:pt idx="273">
                  <c:v>0.11317553710937599</c:v>
                </c:pt>
                <c:pt idx="274">
                  <c:v>0.11358823242188799</c:v>
                </c:pt>
                <c:pt idx="275">
                  <c:v>0.114152822265632</c:v>
                </c:pt>
                <c:pt idx="276">
                  <c:v>0.114704082031264</c:v>
                </c:pt>
                <c:pt idx="277">
                  <c:v>0.115161835937504</c:v>
                </c:pt>
                <c:pt idx="278">
                  <c:v>0.11579336914064001</c:v>
                </c:pt>
                <c:pt idx="279">
                  <c:v>0.11622615234374399</c:v>
                </c:pt>
                <c:pt idx="280">
                  <c:v>0.11656812499999999</c:v>
                </c:pt>
                <c:pt idx="281">
                  <c:v>0.11702608398438399</c:v>
                </c:pt>
                <c:pt idx="282">
                  <c:v>0.117414111328128</c:v>
                </c:pt>
                <c:pt idx="283">
                  <c:v>0.11777379882812801</c:v>
                </c:pt>
                <c:pt idx="284">
                  <c:v>0.11825860351561601</c:v>
                </c:pt>
                <c:pt idx="285">
                  <c:v>0.11867110351561601</c:v>
                </c:pt>
                <c:pt idx="286">
                  <c:v>0.11917362304687999</c:v>
                </c:pt>
                <c:pt idx="287">
                  <c:v>0.11967086914064</c:v>
                </c:pt>
                <c:pt idx="288">
                  <c:v>0.120110820312512</c:v>
                </c:pt>
                <c:pt idx="289">
                  <c:v>0.120585986328128</c:v>
                </c:pt>
                <c:pt idx="290">
                  <c:v>0.12099181640624002</c:v>
                </c:pt>
                <c:pt idx="291">
                  <c:v>0.12143604492188799</c:v>
                </c:pt>
                <c:pt idx="292">
                  <c:v>0.12192145507811201</c:v>
                </c:pt>
                <c:pt idx="293">
                  <c:v>0.12236796875001602</c:v>
                </c:pt>
                <c:pt idx="294">
                  <c:v>0.12287486328124801</c:v>
                </c:pt>
                <c:pt idx="295">
                  <c:v>0.12339558593750399</c:v>
                </c:pt>
                <c:pt idx="296">
                  <c:v>0.12376830078124801</c:v>
                </c:pt>
                <c:pt idx="297">
                  <c:v>0.124283349609376</c:v>
                </c:pt>
                <c:pt idx="298">
                  <c:v>0.12473195312499201</c:v>
                </c:pt>
                <c:pt idx="299">
                  <c:v>0.12520483398438398</c:v>
                </c:pt>
                <c:pt idx="300">
                  <c:v>0.12580602539062399</c:v>
                </c:pt>
                <c:pt idx="301">
                  <c:v>0.12628735351561601</c:v>
                </c:pt>
                <c:pt idx="302">
                  <c:v>0.126763417968736</c:v>
                </c:pt>
                <c:pt idx="303">
                  <c:v>0.12733018554688</c:v>
                </c:pt>
                <c:pt idx="304">
                  <c:v>0.12776765625001602</c:v>
                </c:pt>
                <c:pt idx="305">
                  <c:v>0.12826012695312</c:v>
                </c:pt>
                <c:pt idx="306">
                  <c:v>0.12881327148438398</c:v>
                </c:pt>
                <c:pt idx="307">
                  <c:v>0.12928038085936</c:v>
                </c:pt>
                <c:pt idx="308">
                  <c:v>0.129879082031264</c:v>
                </c:pt>
                <c:pt idx="309">
                  <c:v>0.13044605468748802</c:v>
                </c:pt>
                <c:pt idx="310">
                  <c:v>0.130938632812512</c:v>
                </c:pt>
                <c:pt idx="311">
                  <c:v>0.13152569335936001</c:v>
                </c:pt>
                <c:pt idx="312">
                  <c:v>0.13203607421875199</c:v>
                </c:pt>
                <c:pt idx="313">
                  <c:v>0.13252087890624001</c:v>
                </c:pt>
                <c:pt idx="314">
                  <c:v>0.13284724609375997</c:v>
                </c:pt>
                <c:pt idx="315">
                  <c:v>0.133375517578112</c:v>
                </c:pt>
                <c:pt idx="316">
                  <c:v>0.133850087890624</c:v>
                </c:pt>
                <c:pt idx="317">
                  <c:v>0.13449484375001602</c:v>
                </c:pt>
                <c:pt idx="318">
                  <c:v>0.13495280273436799</c:v>
                </c:pt>
                <c:pt idx="319">
                  <c:v>0.13543642578124801</c:v>
                </c:pt>
                <c:pt idx="320">
                  <c:v>0.13576427734374399</c:v>
                </c:pt>
                <c:pt idx="321">
                  <c:v>0.136312050781248</c:v>
                </c:pt>
                <c:pt idx="322">
                  <c:v>0.136894140624992</c:v>
                </c:pt>
                <c:pt idx="323">
                  <c:v>0.137558398437504</c:v>
                </c:pt>
                <c:pt idx="324">
                  <c:v>0.138156201171872</c:v>
                </c:pt>
                <c:pt idx="325">
                  <c:v>0.13871233398438398</c:v>
                </c:pt>
                <c:pt idx="326">
                  <c:v>0.13904814453126402</c:v>
                </c:pt>
                <c:pt idx="327">
                  <c:v>0.13941378906249599</c:v>
                </c:pt>
                <c:pt idx="328">
                  <c:v>0.139838427734368</c:v>
                </c:pt>
                <c:pt idx="329">
                  <c:v>0.14031081054687999</c:v>
                </c:pt>
                <c:pt idx="330">
                  <c:v>0.140663320312512</c:v>
                </c:pt>
                <c:pt idx="331">
                  <c:v>0.14115430664063999</c:v>
                </c:pt>
                <c:pt idx="332">
                  <c:v>0.14160032226563202</c:v>
                </c:pt>
                <c:pt idx="333">
                  <c:v>0.14218559570313599</c:v>
                </c:pt>
                <c:pt idx="334">
                  <c:v>0.14274282226563201</c:v>
                </c:pt>
                <c:pt idx="335">
                  <c:v>0.143252607421888</c:v>
                </c:pt>
                <c:pt idx="336">
                  <c:v>0.143583339843744</c:v>
                </c:pt>
                <c:pt idx="337">
                  <c:v>0.14412534179686401</c:v>
                </c:pt>
                <c:pt idx="338">
                  <c:v>0.14470256835935999</c:v>
                </c:pt>
                <c:pt idx="339">
                  <c:v>0.14538392578124801</c:v>
                </c:pt>
                <c:pt idx="340">
                  <c:v>0.14571605468748799</c:v>
                </c:pt>
                <c:pt idx="341">
                  <c:v>0.14629526367187198</c:v>
                </c:pt>
                <c:pt idx="342">
                  <c:v>0.14695613281251199</c:v>
                </c:pt>
                <c:pt idx="343">
                  <c:v>0.147535546875008</c:v>
                </c:pt>
                <c:pt idx="344">
                  <c:v>0.148072480468736</c:v>
                </c:pt>
                <c:pt idx="345">
                  <c:v>0.14858762695312</c:v>
                </c:pt>
                <c:pt idx="346">
                  <c:v>0.149176289062496</c:v>
                </c:pt>
                <c:pt idx="347">
                  <c:v>0.149703271484384</c:v>
                </c:pt>
                <c:pt idx="348">
                  <c:v>0.150040478515616</c:v>
                </c:pt>
                <c:pt idx="349">
                  <c:v>0.15039329101561602</c:v>
                </c:pt>
                <c:pt idx="350">
                  <c:v>0.15088426757811202</c:v>
                </c:pt>
                <c:pt idx="351">
                  <c:v>0.15143105468748799</c:v>
                </c:pt>
                <c:pt idx="352">
                  <c:v>0.15189955078124801</c:v>
                </c:pt>
                <c:pt idx="353">
                  <c:v>0.15238267578124801</c:v>
                </c:pt>
                <c:pt idx="354">
                  <c:v>0.15294497070313601</c:v>
                </c:pt>
                <c:pt idx="355">
                  <c:v>0.15331479492188799</c:v>
                </c:pt>
                <c:pt idx="356">
                  <c:v>0.15378170898438398</c:v>
                </c:pt>
                <c:pt idx="357">
                  <c:v>0.15443680664064</c:v>
                </c:pt>
                <c:pt idx="358">
                  <c:v>0.15488521484374398</c:v>
                </c:pt>
                <c:pt idx="359">
                  <c:v>0.15548452148438399</c:v>
                </c:pt>
                <c:pt idx="360">
                  <c:v>0.156088291015616</c:v>
                </c:pt>
                <c:pt idx="361">
                  <c:v>0.15679472656249599</c:v>
                </c:pt>
                <c:pt idx="362">
                  <c:v>0.15714306640624001</c:v>
                </c:pt>
                <c:pt idx="363">
                  <c:v>0.15776664062499202</c:v>
                </c:pt>
                <c:pt idx="364">
                  <c:v>0.158438457031264</c:v>
                </c:pt>
                <c:pt idx="365">
                  <c:v>0.158787587890624</c:v>
                </c:pt>
                <c:pt idx="366">
                  <c:v>0.15911046875001603</c:v>
                </c:pt>
                <c:pt idx="367">
                  <c:v>0.15970499023436799</c:v>
                </c:pt>
                <c:pt idx="368">
                  <c:v>0.16036178710937599</c:v>
                </c:pt>
                <c:pt idx="369">
                  <c:v>0.16096466796873599</c:v>
                </c:pt>
                <c:pt idx="370">
                  <c:v>0.16150498046873599</c:v>
                </c:pt>
                <c:pt idx="371">
                  <c:v>0.16211871093750399</c:v>
                </c:pt>
                <c:pt idx="372">
                  <c:v>0.16265246093750399</c:v>
                </c:pt>
                <c:pt idx="373">
                  <c:v>0.16322242187500799</c:v>
                </c:pt>
                <c:pt idx="374">
                  <c:v>0.16357981445312</c:v>
                </c:pt>
                <c:pt idx="375">
                  <c:v>0.16390546875001602</c:v>
                </c:pt>
                <c:pt idx="376">
                  <c:v>0.16451283203126402</c:v>
                </c:pt>
                <c:pt idx="377">
                  <c:v>0.16516494140624002</c:v>
                </c:pt>
                <c:pt idx="378">
                  <c:v>0.16561763671875199</c:v>
                </c:pt>
                <c:pt idx="379">
                  <c:v>0.166189179687488</c:v>
                </c:pt>
                <c:pt idx="380">
                  <c:v>0.16681812500000001</c:v>
                </c:pt>
                <c:pt idx="381">
                  <c:v>0.16716835937500799</c:v>
                </c:pt>
                <c:pt idx="382">
                  <c:v>0.16753052734374399</c:v>
                </c:pt>
                <c:pt idx="383">
                  <c:v>0.16816076171875199</c:v>
                </c:pt>
                <c:pt idx="384">
                  <c:v>0.16878671875001602</c:v>
                </c:pt>
                <c:pt idx="385">
                  <c:v>0.16917375000000001</c:v>
                </c:pt>
                <c:pt idx="386">
                  <c:v>0.16949931640624002</c:v>
                </c:pt>
                <c:pt idx="387">
                  <c:v>0.17012369140624001</c:v>
                </c:pt>
                <c:pt idx="388">
                  <c:v>0.17073949218748802</c:v>
                </c:pt>
                <c:pt idx="389">
                  <c:v>0.17107361328124801</c:v>
                </c:pt>
                <c:pt idx="390">
                  <c:v>0.171697675781248</c:v>
                </c:pt>
                <c:pt idx="391">
                  <c:v>0.17229558593750399</c:v>
                </c:pt>
                <c:pt idx="392">
                  <c:v>0.17266999999999999</c:v>
                </c:pt>
                <c:pt idx="393">
                  <c:v>0.173256074218752</c:v>
                </c:pt>
                <c:pt idx="394">
                  <c:v>0.17386142578124802</c:v>
                </c:pt>
                <c:pt idx="395">
                  <c:v>0.174279707031264</c:v>
                </c:pt>
                <c:pt idx="396">
                  <c:v>0.174635410156256</c:v>
                </c:pt>
                <c:pt idx="397">
                  <c:v>0.174990214843744</c:v>
                </c:pt>
                <c:pt idx="398">
                  <c:v>0.175348105468736</c:v>
                </c:pt>
                <c:pt idx="399">
                  <c:v>0.17598570312499201</c:v>
                </c:pt>
                <c:pt idx="400">
                  <c:v>0.17641390625001602</c:v>
                </c:pt>
                <c:pt idx="401">
                  <c:v>0.17706593749999999</c:v>
                </c:pt>
                <c:pt idx="402">
                  <c:v>0.17740541015625602</c:v>
                </c:pt>
                <c:pt idx="403">
                  <c:v>0.17806876953126402</c:v>
                </c:pt>
                <c:pt idx="404">
                  <c:v>0.17839603515625602</c:v>
                </c:pt>
                <c:pt idx="405">
                  <c:v>0.17874068359376</c:v>
                </c:pt>
                <c:pt idx="406">
                  <c:v>0.17911130859375998</c:v>
                </c:pt>
                <c:pt idx="407">
                  <c:v>0.17945835937500801</c:v>
                </c:pt>
                <c:pt idx="408">
                  <c:v>0.17978890625001601</c:v>
                </c:pt>
                <c:pt idx="409">
                  <c:v>0.18021691406249601</c:v>
                </c:pt>
                <c:pt idx="410">
                  <c:v>0.18063140625001603</c:v>
                </c:pt>
                <c:pt idx="411">
                  <c:v>0.180996953124992</c:v>
                </c:pt>
                <c:pt idx="412">
                  <c:v>0.181342109375008</c:v>
                </c:pt>
                <c:pt idx="413">
                  <c:v>0.18170835937500801</c:v>
                </c:pt>
                <c:pt idx="414">
                  <c:v>0.18209687499999999</c:v>
                </c:pt>
                <c:pt idx="415">
                  <c:v>0.18246193359375998</c:v>
                </c:pt>
                <c:pt idx="416">
                  <c:v>0.183045214843744</c:v>
                </c:pt>
                <c:pt idx="417">
                  <c:v>0.183426582031264</c:v>
                </c:pt>
                <c:pt idx="418">
                  <c:v>0.18407343749999999</c:v>
                </c:pt>
                <c:pt idx="419">
                  <c:v>0.18440078125001602</c:v>
                </c:pt>
                <c:pt idx="420">
                  <c:v>0.18497640625001602</c:v>
                </c:pt>
                <c:pt idx="421">
                  <c:v>0.18531589843750401</c:v>
                </c:pt>
                <c:pt idx="422">
                  <c:v>0.185658867187488</c:v>
                </c:pt>
                <c:pt idx="423">
                  <c:v>0.186092949218752</c:v>
                </c:pt>
                <c:pt idx="424">
                  <c:v>0.18644347656249599</c:v>
                </c:pt>
                <c:pt idx="425">
                  <c:v>0.18706705078124802</c:v>
                </c:pt>
                <c:pt idx="426">
                  <c:v>0.18739052734374398</c:v>
                </c:pt>
                <c:pt idx="427">
                  <c:v>0.18781068359375999</c:v>
                </c:pt>
                <c:pt idx="428">
                  <c:v>0.188238886718752</c:v>
                </c:pt>
                <c:pt idx="429">
                  <c:v>0.18860802734374399</c:v>
                </c:pt>
                <c:pt idx="430">
                  <c:v>0.188936171875008</c:v>
                </c:pt>
                <c:pt idx="431">
                  <c:v>0.18929306640624002</c:v>
                </c:pt>
                <c:pt idx="432">
                  <c:v>0.18968775390624001</c:v>
                </c:pt>
                <c:pt idx="433">
                  <c:v>0.19013029296873599</c:v>
                </c:pt>
                <c:pt idx="434">
                  <c:v>0.19052111328124802</c:v>
                </c:pt>
                <c:pt idx="435">
                  <c:v>0.190888652343744</c:v>
                </c:pt>
                <c:pt idx="436">
                  <c:v>0.19123371093750399</c:v>
                </c:pt>
                <c:pt idx="437">
                  <c:v>0.19156703125001601</c:v>
                </c:pt>
                <c:pt idx="438">
                  <c:v>0.19197326171875198</c:v>
                </c:pt>
                <c:pt idx="439">
                  <c:v>0.192343789062496</c:v>
                </c:pt>
                <c:pt idx="440">
                  <c:v>0.19270296875001602</c:v>
                </c:pt>
                <c:pt idx="441">
                  <c:v>0.19305886718748799</c:v>
                </c:pt>
                <c:pt idx="442">
                  <c:v>0.19369636718748801</c:v>
                </c:pt>
                <c:pt idx="443">
                  <c:v>0.194092148437504</c:v>
                </c:pt>
                <c:pt idx="444">
                  <c:v>0.19446824218748801</c:v>
                </c:pt>
                <c:pt idx="445">
                  <c:v>0.19481400390624001</c:v>
                </c:pt>
                <c:pt idx="446">
                  <c:v>0.19545886718748801</c:v>
                </c:pt>
                <c:pt idx="447">
                  <c:v>0.19583265625001603</c:v>
                </c:pt>
                <c:pt idx="448">
                  <c:v>0.19625013671875199</c:v>
                </c:pt>
                <c:pt idx="449">
                  <c:v>0.19662494140624001</c:v>
                </c:pt>
                <c:pt idx="450">
                  <c:v>0.196951699218752</c:v>
                </c:pt>
                <c:pt idx="451">
                  <c:v>0.19727277343750399</c:v>
                </c:pt>
                <c:pt idx="452">
                  <c:v>0.19765066406249601</c:v>
                </c:pt>
                <c:pt idx="453">
                  <c:v>0.19806962890624003</c:v>
                </c:pt>
                <c:pt idx="454">
                  <c:v>0.19847228515625601</c:v>
                </c:pt>
                <c:pt idx="455">
                  <c:v>0.19887533203126401</c:v>
                </c:pt>
                <c:pt idx="456">
                  <c:v>0.199221484375008</c:v>
                </c:pt>
                <c:pt idx="457">
                  <c:v>0.199585136718752</c:v>
                </c:pt>
                <c:pt idx="458">
                  <c:v>0.19995267578124801</c:v>
                </c:pt>
                <c:pt idx="459">
                  <c:v>0.200356015624992</c:v>
                </c:pt>
                <c:pt idx="460">
                  <c:v>0.200785625</c:v>
                </c:pt>
                <c:pt idx="461">
                  <c:v>0.201154453124992</c:v>
                </c:pt>
                <c:pt idx="462">
                  <c:v>0.20179285156249599</c:v>
                </c:pt>
                <c:pt idx="463">
                  <c:v>0.202237382812512</c:v>
                </c:pt>
                <c:pt idx="464">
                  <c:v>0.202634765624992</c:v>
                </c:pt>
                <c:pt idx="465">
                  <c:v>0.20297494140624001</c:v>
                </c:pt>
                <c:pt idx="466">
                  <c:v>0.20334714843750401</c:v>
                </c:pt>
                <c:pt idx="467">
                  <c:v>0.20373220703126402</c:v>
                </c:pt>
                <c:pt idx="468">
                  <c:v>0.204146992187488</c:v>
                </c:pt>
                <c:pt idx="469">
                  <c:v>0.20460664062499201</c:v>
                </c:pt>
                <c:pt idx="470">
                  <c:v>0.205058320312512</c:v>
                </c:pt>
                <c:pt idx="471">
                  <c:v>0.20546345703126401</c:v>
                </c:pt>
                <c:pt idx="472">
                  <c:v>0.20588251953126402</c:v>
                </c:pt>
                <c:pt idx="473">
                  <c:v>0.20629333984374398</c:v>
                </c:pt>
                <c:pt idx="474">
                  <c:v>0.20679644531251198</c:v>
                </c:pt>
                <c:pt idx="475">
                  <c:v>0.20734441406249601</c:v>
                </c:pt>
                <c:pt idx="476">
                  <c:v>0.20773423828124801</c:v>
                </c:pt>
                <c:pt idx="477">
                  <c:v>0.20814365234374399</c:v>
                </c:pt>
                <c:pt idx="478">
                  <c:v>0.20852781249999999</c:v>
                </c:pt>
                <c:pt idx="479">
                  <c:v>0.20892101562499199</c:v>
                </c:pt>
                <c:pt idx="480">
                  <c:v>0.20935429687500801</c:v>
                </c:pt>
                <c:pt idx="481">
                  <c:v>0.209829960937504</c:v>
                </c:pt>
                <c:pt idx="482">
                  <c:v>0.210247519531264</c:v>
                </c:pt>
                <c:pt idx="483">
                  <c:v>0.210626210937504</c:v>
                </c:pt>
                <c:pt idx="484">
                  <c:v>0.210958027343744</c:v>
                </c:pt>
                <c:pt idx="485">
                  <c:v>0.21132617187500799</c:v>
                </c:pt>
                <c:pt idx="486">
                  <c:v>0.211780546875008</c:v>
                </c:pt>
                <c:pt idx="487">
                  <c:v>0.212140722656256</c:v>
                </c:pt>
                <c:pt idx="488">
                  <c:v>0.21251492187500801</c:v>
                </c:pt>
                <c:pt idx="489">
                  <c:v>0.212856601562496</c:v>
                </c:pt>
                <c:pt idx="490">
                  <c:v>0.213256464843744</c:v>
                </c:pt>
                <c:pt idx="491">
                  <c:v>0.21369044921875199</c:v>
                </c:pt>
                <c:pt idx="492">
                  <c:v>0.214079082031264</c:v>
                </c:pt>
                <c:pt idx="493">
                  <c:v>0.214407324218752</c:v>
                </c:pt>
                <c:pt idx="494">
                  <c:v>0.214809179687488</c:v>
                </c:pt>
                <c:pt idx="495">
                  <c:v>0.21518298828124802</c:v>
                </c:pt>
                <c:pt idx="496">
                  <c:v>0.215641542968736</c:v>
                </c:pt>
                <c:pt idx="497">
                  <c:v>0.21610437499999999</c:v>
                </c:pt>
                <c:pt idx="498">
                  <c:v>0.21647558593750399</c:v>
                </c:pt>
                <c:pt idx="499">
                  <c:v>0.216848300781248</c:v>
                </c:pt>
                <c:pt idx="500">
                  <c:v>0.217238222656256</c:v>
                </c:pt>
                <c:pt idx="501">
                  <c:v>0.21758087890624001</c:v>
                </c:pt>
                <c:pt idx="502">
                  <c:v>0.21801666015625601</c:v>
                </c:pt>
                <c:pt idx="503">
                  <c:v>0.2185240625</c:v>
                </c:pt>
                <c:pt idx="504">
                  <c:v>0.21890621093750398</c:v>
                </c:pt>
                <c:pt idx="505">
                  <c:v>0.21929355468748798</c:v>
                </c:pt>
                <c:pt idx="506">
                  <c:v>0.21962498046873599</c:v>
                </c:pt>
                <c:pt idx="507">
                  <c:v>0.22002205078124801</c:v>
                </c:pt>
                <c:pt idx="508">
                  <c:v>0.22051173828124801</c:v>
                </c:pt>
                <c:pt idx="509">
                  <c:v>0.22094494140624002</c:v>
                </c:pt>
                <c:pt idx="510">
                  <c:v>0.22130859375001602</c:v>
                </c:pt>
                <c:pt idx="511">
                  <c:v>0.22170707031251202</c:v>
                </c:pt>
                <c:pt idx="512">
                  <c:v>0.222076894531264</c:v>
                </c:pt>
                <c:pt idx="513">
                  <c:v>0.222452578124992</c:v>
                </c:pt>
                <c:pt idx="514">
                  <c:v>0.22288140625001601</c:v>
                </c:pt>
                <c:pt idx="515">
                  <c:v>0.22326046875001601</c:v>
                </c:pt>
                <c:pt idx="516">
                  <c:v>0.22361458984374399</c:v>
                </c:pt>
                <c:pt idx="517">
                  <c:v>0.22402658203126399</c:v>
                </c:pt>
                <c:pt idx="518">
                  <c:v>0.22444853515625601</c:v>
                </c:pt>
                <c:pt idx="519">
                  <c:v>0.22496675781251202</c:v>
                </c:pt>
                <c:pt idx="520">
                  <c:v>0.22542144531251201</c:v>
                </c:pt>
                <c:pt idx="521">
                  <c:v>0.22581037109375998</c:v>
                </c:pt>
                <c:pt idx="522">
                  <c:v>0.22622535156249601</c:v>
                </c:pt>
                <c:pt idx="523">
                  <c:v>0.22663267578124802</c:v>
                </c:pt>
                <c:pt idx="524">
                  <c:v>0.22711628906249604</c:v>
                </c:pt>
                <c:pt idx="525">
                  <c:v>0.227598613281248</c:v>
                </c:pt>
                <c:pt idx="526">
                  <c:v>0.22809257812499201</c:v>
                </c:pt>
                <c:pt idx="527">
                  <c:v>0.228480703124992</c:v>
                </c:pt>
                <c:pt idx="528">
                  <c:v>0.22888167968748799</c:v>
                </c:pt>
                <c:pt idx="529">
                  <c:v>0.22923587890624</c:v>
                </c:pt>
                <c:pt idx="530">
                  <c:v>0.22971740234374399</c:v>
                </c:pt>
                <c:pt idx="531">
                  <c:v>0.23017437499999999</c:v>
                </c:pt>
                <c:pt idx="532">
                  <c:v>0.23060835937500801</c:v>
                </c:pt>
                <c:pt idx="533">
                  <c:v>0.23098722656249604</c:v>
                </c:pt>
                <c:pt idx="534">
                  <c:v>0.23133935546873599</c:v>
                </c:pt>
                <c:pt idx="535">
                  <c:v>0.23178289062499199</c:v>
                </c:pt>
                <c:pt idx="536">
                  <c:v>0.23222591796873598</c:v>
                </c:pt>
                <c:pt idx="537">
                  <c:v>0.23267980468748797</c:v>
                </c:pt>
                <c:pt idx="538">
                  <c:v>0.23304066406249602</c:v>
                </c:pt>
                <c:pt idx="539">
                  <c:v>0.233479531250016</c:v>
                </c:pt>
                <c:pt idx="540">
                  <c:v>0.233848652343744</c:v>
                </c:pt>
                <c:pt idx="541">
                  <c:v>0.23434808593750397</c:v>
                </c:pt>
                <c:pt idx="542">
                  <c:v>0.23484574218748799</c:v>
                </c:pt>
                <c:pt idx="543">
                  <c:v>0.235337421875008</c:v>
                </c:pt>
                <c:pt idx="544">
                  <c:v>0.235782343750016</c:v>
                </c:pt>
                <c:pt idx="545">
                  <c:v>0.236202890624992</c:v>
                </c:pt>
                <c:pt idx="546">
                  <c:v>0.23665726562499201</c:v>
                </c:pt>
                <c:pt idx="547">
                  <c:v>0.23716525390624002</c:v>
                </c:pt>
                <c:pt idx="548">
                  <c:v>0.23771949218748797</c:v>
                </c:pt>
                <c:pt idx="549">
                  <c:v>0.23814314453126401</c:v>
                </c:pt>
                <c:pt idx="550">
                  <c:v>0.23856847656249602</c:v>
                </c:pt>
                <c:pt idx="551">
                  <c:v>0.23895470703126401</c:v>
                </c:pt>
                <c:pt idx="552">
                  <c:v>0.23937357421875199</c:v>
                </c:pt>
                <c:pt idx="553">
                  <c:v>0.23988664062499201</c:v>
                </c:pt>
                <c:pt idx="554">
                  <c:v>0.240349765624992</c:v>
                </c:pt>
                <c:pt idx="555">
                  <c:v>0.24078205078124801</c:v>
                </c:pt>
                <c:pt idx="556">
                  <c:v>0.24119087890624002</c:v>
                </c:pt>
                <c:pt idx="557">
                  <c:v>0.241603964843744</c:v>
                </c:pt>
                <c:pt idx="558">
                  <c:v>0.24205068359375997</c:v>
                </c:pt>
                <c:pt idx="559">
                  <c:v>0.24254931640624003</c:v>
                </c:pt>
                <c:pt idx="560">
                  <c:v>0.24298628906249603</c:v>
                </c:pt>
                <c:pt idx="561">
                  <c:v>0.24343380859375999</c:v>
                </c:pt>
                <c:pt idx="562">
                  <c:v>0.24386220703126402</c:v>
                </c:pt>
                <c:pt idx="563">
                  <c:v>0.24430374999999999</c:v>
                </c:pt>
                <c:pt idx="564">
                  <c:v>0.24482646484374398</c:v>
                </c:pt>
                <c:pt idx="565">
                  <c:v>0.24528113281251201</c:v>
                </c:pt>
                <c:pt idx="566">
                  <c:v>0.24568558593750398</c:v>
                </c:pt>
                <c:pt idx="567">
                  <c:v>0.2461259375</c:v>
                </c:pt>
                <c:pt idx="568">
                  <c:v>0.24651714843750397</c:v>
                </c:pt>
                <c:pt idx="569">
                  <c:v>0.24694248046873599</c:v>
                </c:pt>
                <c:pt idx="570">
                  <c:v>0.24744548828124802</c:v>
                </c:pt>
                <c:pt idx="571">
                  <c:v>0.24789828125001601</c:v>
                </c:pt>
                <c:pt idx="572">
                  <c:v>0.24832718749999999</c:v>
                </c:pt>
                <c:pt idx="573">
                  <c:v>0.248735214843744</c:v>
                </c:pt>
                <c:pt idx="574">
                  <c:v>0.24916292968748799</c:v>
                </c:pt>
                <c:pt idx="575">
                  <c:v>0.24968562499999999</c:v>
                </c:pt>
                <c:pt idx="576">
                  <c:v>0.25016685546873602</c:v>
                </c:pt>
                <c:pt idx="577">
                  <c:v>0.25058771484374398</c:v>
                </c:pt>
                <c:pt idx="578">
                  <c:v>0.25102369140624003</c:v>
                </c:pt>
                <c:pt idx="579">
                  <c:v>0.25144265625001599</c:v>
                </c:pt>
                <c:pt idx="580">
                  <c:v>0.25191085937500801</c:v>
                </c:pt>
                <c:pt idx="581">
                  <c:v>0.25244291015625603</c:v>
                </c:pt>
                <c:pt idx="582">
                  <c:v>0.252902070312512</c:v>
                </c:pt>
                <c:pt idx="583">
                  <c:v>0.25335197265625603</c:v>
                </c:pt>
                <c:pt idx="584">
                  <c:v>0.25380574218748797</c:v>
                </c:pt>
                <c:pt idx="585">
                  <c:v>0.25423564453126402</c:v>
                </c:pt>
                <c:pt idx="586">
                  <c:v>0.25481287109376</c:v>
                </c:pt>
                <c:pt idx="587">
                  <c:v>0.25532076171875201</c:v>
                </c:pt>
                <c:pt idx="588">
                  <c:v>0.25580080078124801</c:v>
                </c:pt>
                <c:pt idx="589">
                  <c:v>0.25626292968748798</c:v>
                </c:pt>
                <c:pt idx="590">
                  <c:v>0.25676326171875197</c:v>
                </c:pt>
                <c:pt idx="591">
                  <c:v>0.25719605468748796</c:v>
                </c:pt>
                <c:pt idx="592">
                  <c:v>0.25767876953126401</c:v>
                </c:pt>
                <c:pt idx="593">
                  <c:v>0.258149863281248</c:v>
                </c:pt>
                <c:pt idx="594">
                  <c:v>0.25858404296873599</c:v>
                </c:pt>
                <c:pt idx="595">
                  <c:v>0.25899841796873602</c:v>
                </c:pt>
                <c:pt idx="596">
                  <c:v>0.25942873046873599</c:v>
                </c:pt>
                <c:pt idx="597">
                  <c:v>0.25990867187500799</c:v>
                </c:pt>
                <c:pt idx="598">
                  <c:v>0.26040353515625603</c:v>
                </c:pt>
                <c:pt idx="599">
                  <c:v>0.26084585937500798</c:v>
                </c:pt>
                <c:pt idx="600">
                  <c:v>0.26122554687500799</c:v>
                </c:pt>
                <c:pt idx="601">
                  <c:v>0.26168240234374401</c:v>
                </c:pt>
                <c:pt idx="602">
                  <c:v>0.26218621093750399</c:v>
                </c:pt>
                <c:pt idx="603">
                  <c:v>0.26268734375001601</c:v>
                </c:pt>
                <c:pt idx="604">
                  <c:v>0.26315095703126401</c:v>
                </c:pt>
                <c:pt idx="605">
                  <c:v>0.26364183593750395</c:v>
                </c:pt>
                <c:pt idx="606">
                  <c:v>0.26406826171875197</c:v>
                </c:pt>
                <c:pt idx="607">
                  <c:v>0.26449041015625602</c:v>
                </c:pt>
                <c:pt idx="608">
                  <c:v>0.26497999999999999</c:v>
                </c:pt>
                <c:pt idx="609">
                  <c:v>0.26552330078124803</c:v>
                </c:pt>
                <c:pt idx="610">
                  <c:v>0.26597578125001597</c:v>
                </c:pt>
                <c:pt idx="611">
                  <c:v>0.26641265625001598</c:v>
                </c:pt>
                <c:pt idx="612">
                  <c:v>0.26683847656249604</c:v>
                </c:pt>
                <c:pt idx="613">
                  <c:v>0.26727863281251202</c:v>
                </c:pt>
                <c:pt idx="614">
                  <c:v>0.26779417968748798</c:v>
                </c:pt>
                <c:pt idx="615">
                  <c:v>0.26824447265625601</c:v>
                </c:pt>
                <c:pt idx="616">
                  <c:v>0.26875583984374402</c:v>
                </c:pt>
                <c:pt idx="617">
                  <c:v>0.26922425781251202</c:v>
                </c:pt>
                <c:pt idx="618">
                  <c:v>0.26968937500000001</c:v>
                </c:pt>
                <c:pt idx="619">
                  <c:v>0.27018919921875201</c:v>
                </c:pt>
                <c:pt idx="620">
                  <c:v>0.270736386718752</c:v>
                </c:pt>
                <c:pt idx="621">
                  <c:v>0.271250234375008</c:v>
                </c:pt>
                <c:pt idx="622">
                  <c:v>0.27173744140624001</c:v>
                </c:pt>
                <c:pt idx="623">
                  <c:v>0.27224083984374398</c:v>
                </c:pt>
                <c:pt idx="624">
                  <c:v>0.27270923828124799</c:v>
                </c:pt>
                <c:pt idx="625">
                  <c:v>0.27324619140624001</c:v>
                </c:pt>
                <c:pt idx="626">
                  <c:v>0.27368066406249603</c:v>
                </c:pt>
                <c:pt idx="627">
                  <c:v>0.27418636718748796</c:v>
                </c:pt>
                <c:pt idx="628">
                  <c:v>0.27464541015625599</c:v>
                </c:pt>
                <c:pt idx="629">
                  <c:v>0.27517369140624004</c:v>
                </c:pt>
                <c:pt idx="630">
                  <c:v>0.275715703124992</c:v>
                </c:pt>
                <c:pt idx="631">
                  <c:v>0.27621912109375996</c:v>
                </c:pt>
                <c:pt idx="632">
                  <c:v>0.27672750000000002</c:v>
                </c:pt>
                <c:pt idx="633">
                  <c:v>0.27722564453126403</c:v>
                </c:pt>
                <c:pt idx="634">
                  <c:v>0.27771562500000002</c:v>
                </c:pt>
                <c:pt idx="635">
                  <c:v>0.27823486328124802</c:v>
                </c:pt>
                <c:pt idx="636">
                  <c:v>0.27880322265625601</c:v>
                </c:pt>
                <c:pt idx="637">
                  <c:v>0.279289218750016</c:v>
                </c:pt>
                <c:pt idx="638">
                  <c:v>0.27978318359375998</c:v>
                </c:pt>
                <c:pt idx="639">
                  <c:v>0.28025060546873598</c:v>
                </c:pt>
                <c:pt idx="640">
                  <c:v>0.28069423828124801</c:v>
                </c:pt>
                <c:pt idx="641">
                  <c:v>0.28123056640624</c:v>
                </c:pt>
                <c:pt idx="642">
                  <c:v>0.281775351562496</c:v>
                </c:pt>
                <c:pt idx="643">
                  <c:v>0.28224724609376001</c:v>
                </c:pt>
                <c:pt idx="644">
                  <c:v>0.28273693359376001</c:v>
                </c:pt>
                <c:pt idx="645">
                  <c:v>0.28323994140624004</c:v>
                </c:pt>
                <c:pt idx="646">
                  <c:v>0.28377906250000001</c:v>
                </c:pt>
                <c:pt idx="647">
                  <c:v>0.284393574218752</c:v>
                </c:pt>
                <c:pt idx="648">
                  <c:v>0.284914902343744</c:v>
                </c:pt>
                <c:pt idx="649">
                  <c:v>0.285347890624992</c:v>
                </c:pt>
                <c:pt idx="650">
                  <c:v>0.28588642578124801</c:v>
                </c:pt>
                <c:pt idx="651">
                  <c:v>0.28638625000000001</c:v>
                </c:pt>
                <c:pt idx="652">
                  <c:v>0.28693949218748799</c:v>
                </c:pt>
                <c:pt idx="653">
                  <c:v>0.28747812499999997</c:v>
                </c:pt>
                <c:pt idx="654">
                  <c:v>0.28799457031251202</c:v>
                </c:pt>
                <c:pt idx="655">
                  <c:v>0.28851796875001601</c:v>
                </c:pt>
                <c:pt idx="656">
                  <c:v>0.28900109375001598</c:v>
                </c:pt>
                <c:pt idx="657">
                  <c:v>0.289484511718752</c:v>
                </c:pt>
                <c:pt idx="658">
                  <c:v>0.29007216796873597</c:v>
                </c:pt>
                <c:pt idx="659">
                  <c:v>0.29070499999999999</c:v>
                </c:pt>
                <c:pt idx="660">
                  <c:v>0.29118365234374399</c:v>
                </c:pt>
                <c:pt idx="661">
                  <c:v>0.29170226562499202</c:v>
                </c:pt>
                <c:pt idx="662">
                  <c:v>0.29220619140623999</c:v>
                </c:pt>
                <c:pt idx="663">
                  <c:v>0.29281333984374397</c:v>
                </c:pt>
                <c:pt idx="664">
                  <c:v>0.29334171875001597</c:v>
                </c:pt>
                <c:pt idx="665">
                  <c:v>0.29380166015625603</c:v>
                </c:pt>
                <c:pt idx="666">
                  <c:v>0.29434904296873599</c:v>
                </c:pt>
                <c:pt idx="667">
                  <c:v>0.29488617187500799</c:v>
                </c:pt>
                <c:pt idx="668">
                  <c:v>0.29543544921875198</c:v>
                </c:pt>
                <c:pt idx="669">
                  <c:v>0.29599843749999999</c:v>
                </c:pt>
                <c:pt idx="670">
                  <c:v>0.29655935546873602</c:v>
                </c:pt>
                <c:pt idx="671">
                  <c:v>0.29707837890624</c:v>
                </c:pt>
                <c:pt idx="672">
                  <c:v>0.29758517578124799</c:v>
                </c:pt>
                <c:pt idx="673">
                  <c:v>0.298110761718752</c:v>
                </c:pt>
                <c:pt idx="674">
                  <c:v>0.29873056640624002</c:v>
                </c:pt>
                <c:pt idx="675">
                  <c:v>0.29931435546873597</c:v>
                </c:pt>
                <c:pt idx="676">
                  <c:v>0.29973013671875198</c:v>
                </c:pt>
                <c:pt idx="677">
                  <c:v>0.300205</c:v>
                </c:pt>
                <c:pt idx="678">
                  <c:v>0.30067240234374398</c:v>
                </c:pt>
                <c:pt idx="679">
                  <c:v>0.30114974609376</c:v>
                </c:pt>
                <c:pt idx="680">
                  <c:v>0.301685390624992</c:v>
                </c:pt>
                <c:pt idx="681">
                  <c:v>0.30223097656249603</c:v>
                </c:pt>
                <c:pt idx="682">
                  <c:v>0.30269410156249604</c:v>
                </c:pt>
                <c:pt idx="683">
                  <c:v>0.30313376953126403</c:v>
                </c:pt>
                <c:pt idx="684">
                  <c:v>0.30358515625001598</c:v>
                </c:pt>
                <c:pt idx="685">
                  <c:v>0.30416445312499202</c:v>
                </c:pt>
                <c:pt idx="686">
                  <c:v>0.30477570312499203</c:v>
                </c:pt>
                <c:pt idx="687">
                  <c:v>0.30528228515625599</c:v>
                </c:pt>
                <c:pt idx="688">
                  <c:v>0.30578302734374396</c:v>
                </c:pt>
                <c:pt idx="689">
                  <c:v>0.30630025390623999</c:v>
                </c:pt>
                <c:pt idx="690">
                  <c:v>0.306860078124992</c:v>
                </c:pt>
                <c:pt idx="691">
                  <c:v>0.30740000000000001</c:v>
                </c:pt>
                <c:pt idx="692">
                  <c:v>0.30792816406249601</c:v>
                </c:pt>
                <c:pt idx="693">
                  <c:v>0.30841128906249604</c:v>
                </c:pt>
                <c:pt idx="694">
                  <c:v>0.30896365234374401</c:v>
                </c:pt>
                <c:pt idx="695">
                  <c:v>0.30945630859376</c:v>
                </c:pt>
                <c:pt idx="696">
                  <c:v>0.31003791015625604</c:v>
                </c:pt>
                <c:pt idx="697">
                  <c:v>0.31063353515625602</c:v>
                </c:pt>
                <c:pt idx="698">
                  <c:v>0.31116210937500799</c:v>
                </c:pt>
                <c:pt idx="699">
                  <c:v>0.31165199218748796</c:v>
                </c:pt>
                <c:pt idx="700">
                  <c:v>0.31220294921875197</c:v>
                </c:pt>
                <c:pt idx="701">
                  <c:v>0.312769140624992</c:v>
                </c:pt>
                <c:pt idx="702">
                  <c:v>0.31342980468748799</c:v>
                </c:pt>
                <c:pt idx="703">
                  <c:v>0.31406660156249605</c:v>
                </c:pt>
                <c:pt idx="704">
                  <c:v>0.31458166015625599</c:v>
                </c:pt>
                <c:pt idx="705">
                  <c:v>0.31512914062499198</c:v>
                </c:pt>
                <c:pt idx="706">
                  <c:v>0.31565722656249601</c:v>
                </c:pt>
                <c:pt idx="707">
                  <c:v>0.31626537109375996</c:v>
                </c:pt>
                <c:pt idx="708">
                  <c:v>0.31692644531251202</c:v>
                </c:pt>
                <c:pt idx="709">
                  <c:v>0.317526738281248</c:v>
                </c:pt>
                <c:pt idx="710">
                  <c:v>0.31806019531251201</c:v>
                </c:pt>
                <c:pt idx="711">
                  <c:v>0.31861453125001599</c:v>
                </c:pt>
                <c:pt idx="712">
                  <c:v>0.31916140625001599</c:v>
                </c:pt>
                <c:pt idx="713">
                  <c:v>0.31976886718748798</c:v>
                </c:pt>
                <c:pt idx="714">
                  <c:v>0.32042238281248003</c:v>
                </c:pt>
                <c:pt idx="715">
                  <c:v>0.32095960937504003</c:v>
                </c:pt>
                <c:pt idx="716">
                  <c:v>0.32152400390624003</c:v>
                </c:pt>
                <c:pt idx="717">
                  <c:v>0.32200384765632001</c:v>
                </c:pt>
                <c:pt idx="718">
                  <c:v>0.32257339843743998</c:v>
                </c:pt>
                <c:pt idx="719">
                  <c:v>0.32311283203136004</c:v>
                </c:pt>
                <c:pt idx="720">
                  <c:v>0.32367144531263997</c:v>
                </c:pt>
                <c:pt idx="721">
                  <c:v>0.32419146484383998</c:v>
                </c:pt>
                <c:pt idx="722">
                  <c:v>0.32469021484384003</c:v>
                </c:pt>
                <c:pt idx="723">
                  <c:v>0.32520923828128001</c:v>
                </c:pt>
                <c:pt idx="724">
                  <c:v>0.32571423828127999</c:v>
                </c:pt>
                <c:pt idx="725">
                  <c:v>0.32627972656255999</c:v>
                </c:pt>
                <c:pt idx="726">
                  <c:v>0.32678392578112003</c:v>
                </c:pt>
                <c:pt idx="727">
                  <c:v>0.32733976562495998</c:v>
                </c:pt>
                <c:pt idx="728">
                  <c:v>0.32784664062495994</c:v>
                </c:pt>
                <c:pt idx="729">
                  <c:v>0.32846546875008004</c:v>
                </c:pt>
                <c:pt idx="730">
                  <c:v>0.32906394531263999</c:v>
                </c:pt>
                <c:pt idx="731">
                  <c:v>0.32962406250015996</c:v>
                </c:pt>
                <c:pt idx="732">
                  <c:v>0.33017992187487999</c:v>
                </c:pt>
                <c:pt idx="733">
                  <c:v>0.33069046875008001</c:v>
                </c:pt>
                <c:pt idx="734">
                  <c:v>0.33121816406240001</c:v>
                </c:pt>
                <c:pt idx="735">
                  <c:v>0.33180292968736003</c:v>
                </c:pt>
                <c:pt idx="736">
                  <c:v>0.33241496093759998</c:v>
                </c:pt>
                <c:pt idx="737">
                  <c:v>0.33294335937504005</c:v>
                </c:pt>
                <c:pt idx="738">
                  <c:v>0.33340925781248004</c:v>
                </c:pt>
                <c:pt idx="739">
                  <c:v>0.33391238281248004</c:v>
                </c:pt>
                <c:pt idx="740">
                  <c:v>0.33443796875008003</c:v>
                </c:pt>
                <c:pt idx="741">
                  <c:v>0.33500832031264</c:v>
                </c:pt>
                <c:pt idx="742">
                  <c:v>0.33559957031263998</c:v>
                </c:pt>
                <c:pt idx="743">
                  <c:v>0.33617449218751999</c:v>
                </c:pt>
                <c:pt idx="744">
                  <c:v>0.33672476562495995</c:v>
                </c:pt>
                <c:pt idx="745">
                  <c:v>0.33730058593759998</c:v>
                </c:pt>
                <c:pt idx="746">
                  <c:v>0.33789472656256003</c:v>
                </c:pt>
                <c:pt idx="747">
                  <c:v>0.3385719140624</c:v>
                </c:pt>
                <c:pt idx="748">
                  <c:v>0.33924851562495995</c:v>
                </c:pt>
                <c:pt idx="749">
                  <c:v>0.33982292968736005</c:v>
                </c:pt>
                <c:pt idx="750">
                  <c:v>0.34037917968736003</c:v>
                </c:pt>
                <c:pt idx="751">
                  <c:v>0.34094515624992</c:v>
                </c:pt>
                <c:pt idx="752">
                  <c:v>0.34152656250016</c:v>
                </c:pt>
                <c:pt idx="753">
                  <c:v>0.34213917968736002</c:v>
                </c:pt>
                <c:pt idx="754">
                  <c:v>0.34275281250015999</c:v>
                </c:pt>
                <c:pt idx="755">
                  <c:v>0.34334335937504001</c:v>
                </c:pt>
                <c:pt idx="756">
                  <c:v>0.34388515624992</c:v>
                </c:pt>
                <c:pt idx="757">
                  <c:v>0.34447730468736004</c:v>
                </c:pt>
                <c:pt idx="758">
                  <c:v>0.34506703124992</c:v>
                </c:pt>
                <c:pt idx="759">
                  <c:v>0.34567332031263998</c:v>
                </c:pt>
                <c:pt idx="760">
                  <c:v>0.34626246093759999</c:v>
                </c:pt>
                <c:pt idx="761">
                  <c:v>0.34682855468736001</c:v>
                </c:pt>
                <c:pt idx="762">
                  <c:v>0.34744238281248002</c:v>
                </c:pt>
                <c:pt idx="763">
                  <c:v>0.34807867187488001</c:v>
                </c:pt>
                <c:pt idx="764">
                  <c:v>0.34867996093760001</c:v>
                </c:pt>
                <c:pt idx="765">
                  <c:v>0.34921183593759997</c:v>
                </c:pt>
                <c:pt idx="766">
                  <c:v>0.34977222656256007</c:v>
                </c:pt>
                <c:pt idx="767">
                  <c:v>0.35029703124991995</c:v>
                </c:pt>
                <c:pt idx="768">
                  <c:v>0.35085574218751997</c:v>
                </c:pt>
                <c:pt idx="769">
                  <c:v>0.35147761718751996</c:v>
                </c:pt>
                <c:pt idx="770">
                  <c:v>0.35206339843743994</c:v>
                </c:pt>
                <c:pt idx="771">
                  <c:v>0.35268109375008</c:v>
                </c:pt>
                <c:pt idx="772">
                  <c:v>0.35326179687488002</c:v>
                </c:pt>
                <c:pt idx="773">
                  <c:v>0.35386042968736003</c:v>
                </c:pt>
                <c:pt idx="774">
                  <c:v>0.35449414062495999</c:v>
                </c:pt>
                <c:pt idx="775">
                  <c:v>0.35514664062495999</c:v>
                </c:pt>
                <c:pt idx="776">
                  <c:v>0.35577867187487999</c:v>
                </c:pt>
                <c:pt idx="777">
                  <c:v>0.3564287890624</c:v>
                </c:pt>
                <c:pt idx="778">
                  <c:v>0.35705574218751995</c:v>
                </c:pt>
                <c:pt idx="779">
                  <c:v>0.35768312499999999</c:v>
                </c:pt>
                <c:pt idx="780">
                  <c:v>0.35837968750015997</c:v>
                </c:pt>
                <c:pt idx="781">
                  <c:v>0.35906960937504001</c:v>
                </c:pt>
                <c:pt idx="782">
                  <c:v>0.35968640624991999</c:v>
                </c:pt>
                <c:pt idx="783">
                  <c:v>0.36024773437504004</c:v>
                </c:pt>
                <c:pt idx="784">
                  <c:v>0.36084972656256004</c:v>
                </c:pt>
                <c:pt idx="785">
                  <c:v>0.36151882812511998</c:v>
                </c:pt>
                <c:pt idx="786">
                  <c:v>0.36221511718751997</c:v>
                </c:pt>
                <c:pt idx="787">
                  <c:v>0.36279332031263994</c:v>
                </c:pt>
                <c:pt idx="788">
                  <c:v>0.36338707031263995</c:v>
                </c:pt>
                <c:pt idx="789">
                  <c:v>0.36401062499999998</c:v>
                </c:pt>
                <c:pt idx="790">
                  <c:v>0.36465269531264</c:v>
                </c:pt>
                <c:pt idx="791">
                  <c:v>0.36530374999999998</c:v>
                </c:pt>
                <c:pt idx="792">
                  <c:v>0.36597632812511999</c:v>
                </c:pt>
                <c:pt idx="793">
                  <c:v>0.36661703124991996</c:v>
                </c:pt>
                <c:pt idx="794">
                  <c:v>0.36728656250016001</c:v>
                </c:pt>
                <c:pt idx="795">
                  <c:v>0.36788277343743997</c:v>
                </c:pt>
                <c:pt idx="796">
                  <c:v>0.36848136718751995</c:v>
                </c:pt>
                <c:pt idx="797">
                  <c:v>0.36919734375008001</c:v>
                </c:pt>
                <c:pt idx="798">
                  <c:v>0.36983464843743996</c:v>
                </c:pt>
                <c:pt idx="799">
                  <c:v>0.3704299609376</c:v>
                </c:pt>
                <c:pt idx="800">
                  <c:v>0.37096304687488002</c:v>
                </c:pt>
                <c:pt idx="801">
                  <c:v>0.37154929687487998</c:v>
                </c:pt>
                <c:pt idx="802">
                  <c:v>0.37213648437504004</c:v>
                </c:pt>
                <c:pt idx="803">
                  <c:v>0.37274968750015997</c:v>
                </c:pt>
                <c:pt idx="804">
                  <c:v>0.37324625</c:v>
                </c:pt>
                <c:pt idx="805">
                  <c:v>0.37376187500000002</c:v>
                </c:pt>
                <c:pt idx="806">
                  <c:v>0.37434597656256008</c:v>
                </c:pt>
                <c:pt idx="807">
                  <c:v>0.37487167968736002</c:v>
                </c:pt>
                <c:pt idx="808">
                  <c:v>0.37550019531263995</c:v>
                </c:pt>
                <c:pt idx="809">
                  <c:v>0.37608679687488</c:v>
                </c:pt>
                <c:pt idx="810">
                  <c:v>0.37661148437504005</c:v>
                </c:pt>
                <c:pt idx="811">
                  <c:v>0.37712144531263997</c:v>
                </c:pt>
                <c:pt idx="812">
                  <c:v>0.37773191406240003</c:v>
                </c:pt>
                <c:pt idx="813">
                  <c:v>0.37835359375008004</c:v>
                </c:pt>
                <c:pt idx="814">
                  <c:v>0.37900582031263996</c:v>
                </c:pt>
                <c:pt idx="815">
                  <c:v>0.37963136718751994</c:v>
                </c:pt>
                <c:pt idx="816">
                  <c:v>0.38019117187488</c:v>
                </c:pt>
                <c:pt idx="817">
                  <c:v>0.38083593750015998</c:v>
                </c:pt>
                <c:pt idx="818">
                  <c:v>0.38146585937504002</c:v>
                </c:pt>
                <c:pt idx="819">
                  <c:v>0.38209312499999998</c:v>
                </c:pt>
                <c:pt idx="820">
                  <c:v>0.38279347656256008</c:v>
                </c:pt>
                <c:pt idx="821">
                  <c:v>0.38342242187488002</c:v>
                </c:pt>
                <c:pt idx="822">
                  <c:v>0.38395875000000002</c:v>
                </c:pt>
                <c:pt idx="823">
                  <c:v>0.38452664062495995</c:v>
                </c:pt>
                <c:pt idx="824">
                  <c:v>0.38516492187488</c:v>
                </c:pt>
                <c:pt idx="825">
                  <c:v>0.38584351562495994</c:v>
                </c:pt>
                <c:pt idx="826">
                  <c:v>0.38646898437504001</c:v>
                </c:pt>
                <c:pt idx="827">
                  <c:v>0.38701636718751997</c:v>
                </c:pt>
                <c:pt idx="828">
                  <c:v>0.38755257812512001</c:v>
                </c:pt>
                <c:pt idx="829">
                  <c:v>0.38814003906240002</c:v>
                </c:pt>
                <c:pt idx="830">
                  <c:v>0.38879148437504002</c:v>
                </c:pt>
                <c:pt idx="831">
                  <c:v>0.38946109375008003</c:v>
                </c:pt>
                <c:pt idx="832">
                  <c:v>0.39013789062495996</c:v>
                </c:pt>
                <c:pt idx="833">
                  <c:v>0.39074046875008001</c:v>
                </c:pt>
                <c:pt idx="834">
                  <c:v>0.39135964843743992</c:v>
                </c:pt>
                <c:pt idx="835">
                  <c:v>0.39198085937504001</c:v>
                </c:pt>
                <c:pt idx="836">
                  <c:v>0.39270082031263998</c:v>
                </c:pt>
                <c:pt idx="837">
                  <c:v>0.39341269531263995</c:v>
                </c:pt>
                <c:pt idx="838">
                  <c:v>0.39407648437504006</c:v>
                </c:pt>
                <c:pt idx="839">
                  <c:v>0.39470820312512001</c:v>
                </c:pt>
                <c:pt idx="840">
                  <c:v>0.39529238281248003</c:v>
                </c:pt>
                <c:pt idx="841">
                  <c:v>0.39592359375008002</c:v>
                </c:pt>
                <c:pt idx="842">
                  <c:v>0.39652179687487998</c:v>
                </c:pt>
                <c:pt idx="843">
                  <c:v>0.39714976562495996</c:v>
                </c:pt>
                <c:pt idx="844">
                  <c:v>0.39775363281248005</c:v>
                </c:pt>
                <c:pt idx="845">
                  <c:v>0.39830867187488</c:v>
                </c:pt>
                <c:pt idx="846">
                  <c:v>0.39886988281248004</c:v>
                </c:pt>
                <c:pt idx="847">
                  <c:v>0.39948699218751998</c:v>
                </c:pt>
                <c:pt idx="848">
                  <c:v>0.40016031250015999</c:v>
                </c:pt>
                <c:pt idx="849">
                  <c:v>0.40082234375008002</c:v>
                </c:pt>
                <c:pt idx="850">
                  <c:v>0.40143679687487999</c:v>
                </c:pt>
                <c:pt idx="851">
                  <c:v>0.40207617187487998</c:v>
                </c:pt>
                <c:pt idx="852">
                  <c:v>0.40278230468736004</c:v>
                </c:pt>
                <c:pt idx="853">
                  <c:v>0.40353320312511998</c:v>
                </c:pt>
                <c:pt idx="854">
                  <c:v>0.40427871093759998</c:v>
                </c:pt>
                <c:pt idx="855">
                  <c:v>0.40504253906240001</c:v>
                </c:pt>
                <c:pt idx="856">
                  <c:v>0.405665</c:v>
                </c:pt>
                <c:pt idx="857">
                  <c:v>0.40631753906240003</c:v>
                </c:pt>
                <c:pt idx="858">
                  <c:v>0.40702546875008</c:v>
                </c:pt>
                <c:pt idx="859">
                  <c:v>0.40771406250016001</c:v>
                </c:pt>
                <c:pt idx="860">
                  <c:v>0.40841144531263995</c:v>
                </c:pt>
                <c:pt idx="861">
                  <c:v>0.40902964843743994</c:v>
                </c:pt>
                <c:pt idx="862">
                  <c:v>0.40965691406240001</c:v>
                </c:pt>
                <c:pt idx="863">
                  <c:v>0.41028832031263995</c:v>
                </c:pt>
                <c:pt idx="864">
                  <c:v>0.41090296875008003</c:v>
                </c:pt>
                <c:pt idx="865">
                  <c:v>0.41157406250015999</c:v>
                </c:pt>
                <c:pt idx="866">
                  <c:v>0.41231898437504005</c:v>
                </c:pt>
                <c:pt idx="867">
                  <c:v>0.41294945312511999</c:v>
                </c:pt>
                <c:pt idx="868">
                  <c:v>0.41350160156256005</c:v>
                </c:pt>
                <c:pt idx="869">
                  <c:v>0.41412417968736004</c:v>
                </c:pt>
                <c:pt idx="870">
                  <c:v>0.41478992187488001</c:v>
                </c:pt>
                <c:pt idx="871">
                  <c:v>0.41551496093759999</c:v>
                </c:pt>
                <c:pt idx="872">
                  <c:v>0.41619871093759997</c:v>
                </c:pt>
                <c:pt idx="873">
                  <c:v>0.41681738281248004</c:v>
                </c:pt>
                <c:pt idx="874">
                  <c:v>0.41741898437504005</c:v>
                </c:pt>
                <c:pt idx="875">
                  <c:v>0.41802535156256004</c:v>
                </c:pt>
                <c:pt idx="876">
                  <c:v>0.41868749999999999</c:v>
                </c:pt>
                <c:pt idx="877">
                  <c:v>0.41940359375008002</c:v>
                </c:pt>
                <c:pt idx="878">
                  <c:v>0.42006792968736001</c:v>
                </c:pt>
                <c:pt idx="879">
                  <c:v>0.42072902343743995</c:v>
                </c:pt>
                <c:pt idx="880">
                  <c:v>0.42137585937504002</c:v>
                </c:pt>
                <c:pt idx="881">
                  <c:v>0.42202906250015998</c:v>
                </c:pt>
                <c:pt idx="882">
                  <c:v>0.42269691406240001</c:v>
                </c:pt>
                <c:pt idx="883">
                  <c:v>0.42339179687487999</c:v>
                </c:pt>
                <c:pt idx="884">
                  <c:v>0.42411335937504002</c:v>
                </c:pt>
                <c:pt idx="885">
                  <c:v>0.42476734375008002</c:v>
                </c:pt>
                <c:pt idx="886">
                  <c:v>0.42535066406240002</c:v>
                </c:pt>
                <c:pt idx="887">
                  <c:v>0.42599917968736001</c:v>
                </c:pt>
                <c:pt idx="888">
                  <c:v>0.42675632812511999</c:v>
                </c:pt>
                <c:pt idx="889">
                  <c:v>0.42744796875008001</c:v>
                </c:pt>
                <c:pt idx="890">
                  <c:v>0.42809042968736005</c:v>
                </c:pt>
                <c:pt idx="891">
                  <c:v>0.42866902343743996</c:v>
                </c:pt>
                <c:pt idx="892">
                  <c:v>0.42932265624992</c:v>
                </c:pt>
                <c:pt idx="893">
                  <c:v>0.42998550781248002</c:v>
                </c:pt>
                <c:pt idx="894">
                  <c:v>0.43065832031263995</c:v>
                </c:pt>
                <c:pt idx="895">
                  <c:v>0.43136484375008</c:v>
                </c:pt>
                <c:pt idx="896">
                  <c:v>0.43208042968736005</c:v>
                </c:pt>
                <c:pt idx="897">
                  <c:v>0.43272347656256005</c:v>
                </c:pt>
                <c:pt idx="898">
                  <c:v>0.43337523437504005</c:v>
                </c:pt>
                <c:pt idx="899">
                  <c:v>0.43413285156256004</c:v>
                </c:pt>
                <c:pt idx="900">
                  <c:v>0.43493988281248003</c:v>
                </c:pt>
                <c:pt idx="901">
                  <c:v>0.43569742187487998</c:v>
                </c:pt>
                <c:pt idx="902">
                  <c:v>0.43636613281248005</c:v>
                </c:pt>
                <c:pt idx="903">
                  <c:v>0.43708035156256003</c:v>
                </c:pt>
                <c:pt idx="904">
                  <c:v>0.43779203124992</c:v>
                </c:pt>
                <c:pt idx="905">
                  <c:v>0.43853648437504</c:v>
                </c:pt>
                <c:pt idx="906">
                  <c:v>0.43927679687487997</c:v>
                </c:pt>
                <c:pt idx="907">
                  <c:v>0.43998703124992</c:v>
                </c:pt>
                <c:pt idx="908">
                  <c:v>0.44067007812511999</c:v>
                </c:pt>
                <c:pt idx="909">
                  <c:v>0.44130609375008001</c:v>
                </c:pt>
                <c:pt idx="910">
                  <c:v>0.44199718750015998</c:v>
                </c:pt>
                <c:pt idx="911">
                  <c:v>0.44277613281248002</c:v>
                </c:pt>
                <c:pt idx="912">
                  <c:v>0.44351351562496</c:v>
                </c:pt>
                <c:pt idx="913">
                  <c:v>0.44419078124992001</c:v>
                </c:pt>
                <c:pt idx="914">
                  <c:v>0.44486597656256005</c:v>
                </c:pt>
                <c:pt idx="915">
                  <c:v>0.44551710937503997</c:v>
                </c:pt>
                <c:pt idx="916">
                  <c:v>0.44617062499999999</c:v>
                </c:pt>
                <c:pt idx="917">
                  <c:v>0.44695753906240004</c:v>
                </c:pt>
                <c:pt idx="918">
                  <c:v>0.44762386718751995</c:v>
                </c:pt>
                <c:pt idx="919">
                  <c:v>0.4482760937500801</c:v>
                </c:pt>
                <c:pt idx="920">
                  <c:v>0.44892730468736003</c:v>
                </c:pt>
                <c:pt idx="921">
                  <c:v>0.44958031250015995</c:v>
                </c:pt>
                <c:pt idx="922">
                  <c:v>0.45029890624991992</c:v>
                </c:pt>
                <c:pt idx="923">
                  <c:v>0.45105683593759993</c:v>
                </c:pt>
                <c:pt idx="924">
                  <c:v>0.45174816406240004</c:v>
                </c:pt>
                <c:pt idx="925">
                  <c:v>0.45241886718751995</c:v>
                </c:pt>
                <c:pt idx="926">
                  <c:v>0.45314300781248001</c:v>
                </c:pt>
                <c:pt idx="927">
                  <c:v>0.45376031250015991</c:v>
                </c:pt>
                <c:pt idx="928">
                  <c:v>0.45457574218751995</c:v>
                </c:pt>
                <c:pt idx="929">
                  <c:v>0.45531421875008005</c:v>
                </c:pt>
                <c:pt idx="930">
                  <c:v>0.45595968750015992</c:v>
                </c:pt>
                <c:pt idx="931">
                  <c:v>0.45660722656255998</c:v>
                </c:pt>
                <c:pt idx="932">
                  <c:v>0.45729316406240006</c:v>
                </c:pt>
                <c:pt idx="933">
                  <c:v>0.45799917968736004</c:v>
                </c:pt>
                <c:pt idx="934">
                  <c:v>0.45878996093759994</c:v>
                </c:pt>
                <c:pt idx="935">
                  <c:v>0.45954554687487997</c:v>
                </c:pt>
                <c:pt idx="936">
                  <c:v>0.46022363281248002</c:v>
                </c:pt>
                <c:pt idx="937">
                  <c:v>0.46098773437503993</c:v>
                </c:pt>
                <c:pt idx="938">
                  <c:v>0.46169097656256003</c:v>
                </c:pt>
                <c:pt idx="939">
                  <c:v>0.46247281250015992</c:v>
                </c:pt>
                <c:pt idx="940">
                  <c:v>0.46331042968736003</c:v>
                </c:pt>
                <c:pt idx="941">
                  <c:v>0.46408292968736004</c:v>
                </c:pt>
                <c:pt idx="942">
                  <c:v>0.46480289062496005</c:v>
                </c:pt>
                <c:pt idx="943">
                  <c:v>0.46552402343743998</c:v>
                </c:pt>
                <c:pt idx="944">
                  <c:v>0.46626078124991993</c:v>
                </c:pt>
                <c:pt idx="945">
                  <c:v>0.46701535156256002</c:v>
                </c:pt>
                <c:pt idx="946">
                  <c:v>0.46784722656256</c:v>
                </c:pt>
                <c:pt idx="947">
                  <c:v>0.46855007812512001</c:v>
                </c:pt>
                <c:pt idx="948">
                  <c:v>0.46926218750015997</c:v>
                </c:pt>
                <c:pt idx="949">
                  <c:v>0.46996601562496004</c:v>
                </c:pt>
                <c:pt idx="950">
                  <c:v>0.47073937500000002</c:v>
                </c:pt>
                <c:pt idx="951">
                  <c:v>0.47156828124991995</c:v>
                </c:pt>
                <c:pt idx="952">
                  <c:v>0.47231507812512002</c:v>
                </c:pt>
                <c:pt idx="953">
                  <c:v>0.47302261718751998</c:v>
                </c:pt>
                <c:pt idx="954">
                  <c:v>0.47368296875008009</c:v>
                </c:pt>
                <c:pt idx="955">
                  <c:v>0.47440730468736003</c:v>
                </c:pt>
                <c:pt idx="956">
                  <c:v>0.47508617187488</c:v>
                </c:pt>
                <c:pt idx="957">
                  <c:v>0.47593078124991994</c:v>
                </c:pt>
                <c:pt idx="958">
                  <c:v>0.47663261718751998</c:v>
                </c:pt>
                <c:pt idx="959">
                  <c:v>0.47738999999999998</c:v>
                </c:pt>
                <c:pt idx="960">
                  <c:v>0.47803425781248005</c:v>
                </c:pt>
                <c:pt idx="961">
                  <c:v>0.47869113281248005</c:v>
                </c:pt>
                <c:pt idx="962">
                  <c:v>0.47947167968736004</c:v>
                </c:pt>
                <c:pt idx="963">
                  <c:v>0.48021628906240005</c:v>
                </c:pt>
                <c:pt idx="964">
                  <c:v>0.48095496093759993</c:v>
                </c:pt>
                <c:pt idx="965">
                  <c:v>0.48166187500000002</c:v>
                </c:pt>
                <c:pt idx="966">
                  <c:v>0.48242343750015992</c:v>
                </c:pt>
                <c:pt idx="967">
                  <c:v>0.48310718750015996</c:v>
                </c:pt>
                <c:pt idx="968">
                  <c:v>0.48395566406240004</c:v>
                </c:pt>
                <c:pt idx="969">
                  <c:v>0.48471070312511999</c:v>
                </c:pt>
                <c:pt idx="970">
                  <c:v>0.48540312499999999</c:v>
                </c:pt>
                <c:pt idx="971">
                  <c:v>0.48611929687487998</c:v>
                </c:pt>
                <c:pt idx="972">
                  <c:v>0.48686433593759992</c:v>
                </c:pt>
                <c:pt idx="973">
                  <c:v>0.48765820312511998</c:v>
                </c:pt>
                <c:pt idx="974">
                  <c:v>0.48849960937503994</c:v>
                </c:pt>
                <c:pt idx="975">
                  <c:v>0.48927265624991995</c:v>
                </c:pt>
                <c:pt idx="976">
                  <c:v>0.49000019531264</c:v>
                </c:pt>
                <c:pt idx="977">
                  <c:v>0.49076621093759992</c:v>
                </c:pt>
                <c:pt idx="978">
                  <c:v>0.49150546875008005</c:v>
                </c:pt>
                <c:pt idx="979">
                  <c:v>0.49230539062496004</c:v>
                </c:pt>
                <c:pt idx="980">
                  <c:v>0.49316281250015992</c:v>
                </c:pt>
                <c:pt idx="981">
                  <c:v>0.49395058593759994</c:v>
                </c:pt>
                <c:pt idx="982">
                  <c:v>0.49466410156256002</c:v>
                </c:pt>
                <c:pt idx="983">
                  <c:v>0.49540472656256002</c:v>
                </c:pt>
                <c:pt idx="984">
                  <c:v>0.49614617187487997</c:v>
                </c:pt>
                <c:pt idx="985">
                  <c:v>0.49698421875008009</c:v>
                </c:pt>
                <c:pt idx="986">
                  <c:v>0.49775460937503996</c:v>
                </c:pt>
                <c:pt idx="987">
                  <c:v>0.49844511718751999</c:v>
                </c:pt>
                <c:pt idx="988">
                  <c:v>0.49916167968736003</c:v>
                </c:pt>
                <c:pt idx="989">
                  <c:v>0.49982960937503995</c:v>
                </c:pt>
                <c:pt idx="990">
                  <c:v>0.50060656250015989</c:v>
                </c:pt>
                <c:pt idx="991">
                  <c:v>0.50135894531264003</c:v>
                </c:pt>
                <c:pt idx="992">
                  <c:v>0.50213542968736002</c:v>
                </c:pt>
                <c:pt idx="993">
                  <c:v>0.50284484375008009</c:v>
                </c:pt>
                <c:pt idx="994">
                  <c:v>0.50358367187487996</c:v>
                </c:pt>
                <c:pt idx="995">
                  <c:v>0.50432730468735998</c:v>
                </c:pt>
                <c:pt idx="996">
                  <c:v>0.50516195312512002</c:v>
                </c:pt>
                <c:pt idx="997">
                  <c:v>0.50593433593759995</c:v>
                </c:pt>
                <c:pt idx="998">
                  <c:v>0.50665640624991992</c:v>
                </c:pt>
                <c:pt idx="999">
                  <c:v>0.5074225</c:v>
                </c:pt>
                <c:pt idx="1000">
                  <c:v>0.50817257812511996</c:v>
                </c:pt>
                <c:pt idx="1001">
                  <c:v>0.50898624999999997</c:v>
                </c:pt>
                <c:pt idx="1002">
                  <c:v>0.50978070312512003</c:v>
                </c:pt>
                <c:pt idx="1003">
                  <c:v>0.51055738281248009</c:v>
                </c:pt>
                <c:pt idx="1004">
                  <c:v>0.51130855468736003</c:v>
                </c:pt>
                <c:pt idx="1005">
                  <c:v>0.51206750000000001</c:v>
                </c:pt>
                <c:pt idx="1006">
                  <c:v>0.51278257812511996</c:v>
                </c:pt>
                <c:pt idx="1007">
                  <c:v>0.51364238281247998</c:v>
                </c:pt>
                <c:pt idx="1008">
                  <c:v>0.51444222656256</c:v>
                </c:pt>
                <c:pt idx="1009">
                  <c:v>0.51522136718751999</c:v>
                </c:pt>
                <c:pt idx="1010">
                  <c:v>0.51599613281248002</c:v>
                </c:pt>
                <c:pt idx="1011">
                  <c:v>0.51673867187487998</c:v>
                </c:pt>
                <c:pt idx="1012">
                  <c:v>0.51752824218751992</c:v>
                </c:pt>
                <c:pt idx="1013">
                  <c:v>0.51839999999999997</c:v>
                </c:pt>
                <c:pt idx="1014">
                  <c:v>0.51919308593759994</c:v>
                </c:pt>
                <c:pt idx="1015">
                  <c:v>0.51992882812511998</c:v>
                </c:pt>
                <c:pt idx="1016">
                  <c:v>0.52075144531263995</c:v>
                </c:pt>
                <c:pt idx="1017">
                  <c:v>0.52151835937503999</c:v>
                </c:pt>
                <c:pt idx="1018">
                  <c:v>0.52233429687487998</c:v>
                </c:pt>
                <c:pt idx="1019">
                  <c:v>0.52314359375008002</c:v>
                </c:pt>
                <c:pt idx="1020">
                  <c:v>0.52389824218752001</c:v>
                </c:pt>
                <c:pt idx="1021">
                  <c:v>0.52464624999999998</c:v>
                </c:pt>
                <c:pt idx="1022">
                  <c:v>0.52543187499999999</c:v>
                </c:pt>
                <c:pt idx="1023">
                  <c:v>0.52622156250015995</c:v>
                </c:pt>
                <c:pt idx="1024">
                  <c:v>0.52706457031263998</c:v>
                </c:pt>
                <c:pt idx="1025">
                  <c:v>0.52788765624991996</c:v>
                </c:pt>
                <c:pt idx="1026">
                  <c:v>0.52862730468736008</c:v>
                </c:pt>
                <c:pt idx="1027">
                  <c:v>0.52935710937503988</c:v>
                </c:pt>
                <c:pt idx="1028">
                  <c:v>0.53013726562496011</c:v>
                </c:pt>
                <c:pt idx="1029">
                  <c:v>0.53098601562496006</c:v>
                </c:pt>
                <c:pt idx="1030">
                  <c:v>0.53180683593759992</c:v>
                </c:pt>
                <c:pt idx="1031">
                  <c:v>0.53261304687487998</c:v>
                </c:pt>
                <c:pt idx="1032">
                  <c:v>0.53334773437503991</c:v>
                </c:pt>
                <c:pt idx="1033">
                  <c:v>0.53407644531263998</c:v>
                </c:pt>
                <c:pt idx="1034">
                  <c:v>0.53478265624991994</c:v>
                </c:pt>
                <c:pt idx="1035">
                  <c:v>0.535558125</c:v>
                </c:pt>
                <c:pt idx="1036">
                  <c:v>0.53636324218751996</c:v>
                </c:pt>
                <c:pt idx="1037">
                  <c:v>0.53712316406240002</c:v>
                </c:pt>
                <c:pt idx="1038">
                  <c:v>0.53781417968736001</c:v>
                </c:pt>
                <c:pt idx="1039">
                  <c:v>0.53849105468736003</c:v>
                </c:pt>
                <c:pt idx="1040">
                  <c:v>0.53927410156255995</c:v>
                </c:pt>
                <c:pt idx="1041">
                  <c:v>0.54013312499999999</c:v>
                </c:pt>
                <c:pt idx="1042">
                  <c:v>0.54094925781248004</c:v>
                </c:pt>
                <c:pt idx="1043">
                  <c:v>0.54172210937503995</c:v>
                </c:pt>
                <c:pt idx="1044">
                  <c:v>0.54250554687487995</c:v>
                </c:pt>
                <c:pt idx="1045">
                  <c:v>0.54325753906240004</c:v>
                </c:pt>
                <c:pt idx="1046">
                  <c:v>0.54402402343744005</c:v>
                </c:pt>
                <c:pt idx="1047">
                  <c:v>0.54490722656255997</c:v>
                </c:pt>
                <c:pt idx="1048">
                  <c:v>0.54577488281247999</c:v>
                </c:pt>
                <c:pt idx="1049">
                  <c:v>0.54656082031263997</c:v>
                </c:pt>
                <c:pt idx="1050">
                  <c:v>0.54731468750015999</c:v>
                </c:pt>
                <c:pt idx="1051">
                  <c:v>0.54805671875008011</c:v>
                </c:pt>
                <c:pt idx="1052">
                  <c:v>0.54887367187488001</c:v>
                </c:pt>
                <c:pt idx="1053">
                  <c:v>0.54973785156256005</c:v>
                </c:pt>
                <c:pt idx="1054">
                  <c:v>0.55057976562496003</c:v>
                </c:pt>
                <c:pt idx="1055">
                  <c:v>0.55139378906240011</c:v>
                </c:pt>
                <c:pt idx="1056">
                  <c:v>0.55223441406240004</c:v>
                </c:pt>
                <c:pt idx="1057">
                  <c:v>0.55297964843743996</c:v>
                </c:pt>
                <c:pt idx="1058">
                  <c:v>0.55380941406240003</c:v>
                </c:pt>
                <c:pt idx="1059">
                  <c:v>0.55470144531263998</c:v>
                </c:pt>
                <c:pt idx="1060">
                  <c:v>0.55553589843744</c:v>
                </c:pt>
                <c:pt idx="1061">
                  <c:v>0.55635363281248007</c:v>
                </c:pt>
                <c:pt idx="1062">
                  <c:v>0.55715503906240005</c:v>
                </c:pt>
                <c:pt idx="1063">
                  <c:v>0.55796812500000004</c:v>
                </c:pt>
                <c:pt idx="1064">
                  <c:v>0.55882714843743997</c:v>
                </c:pt>
                <c:pt idx="1065">
                  <c:v>0.5597128906249601</c:v>
                </c:pt>
                <c:pt idx="1066">
                  <c:v>0.56047484375008005</c:v>
                </c:pt>
                <c:pt idx="1067">
                  <c:v>0.56126699218751996</c:v>
                </c:pt>
                <c:pt idx="1068">
                  <c:v>0.56209308593759999</c:v>
                </c:pt>
                <c:pt idx="1069">
                  <c:v>0.56293949218751993</c:v>
                </c:pt>
                <c:pt idx="1070">
                  <c:v>0.56387417968735998</c:v>
                </c:pt>
                <c:pt idx="1071">
                  <c:v>0.56475101562496011</c:v>
                </c:pt>
                <c:pt idx="1072">
                  <c:v>0.5655921093750399</c:v>
                </c:pt>
                <c:pt idx="1073">
                  <c:v>0.56635414062496003</c:v>
                </c:pt>
                <c:pt idx="1074">
                  <c:v>0.56713589843743994</c:v>
                </c:pt>
                <c:pt idx="1075">
                  <c:v>0.56794664062496003</c:v>
                </c:pt>
                <c:pt idx="1076">
                  <c:v>0.56890535156255995</c:v>
                </c:pt>
                <c:pt idx="1077">
                  <c:v>0.56976953124991991</c:v>
                </c:pt>
                <c:pt idx="1078">
                  <c:v>0.57054917968736008</c:v>
                </c:pt>
                <c:pt idx="1079">
                  <c:v>0.57131964843743999</c:v>
                </c:pt>
                <c:pt idx="1080">
                  <c:v>0.57211898437503994</c:v>
                </c:pt>
                <c:pt idx="1081">
                  <c:v>0.57299808593759993</c:v>
                </c:pt>
                <c:pt idx="1082">
                  <c:v>0.57389910156255997</c:v>
                </c:pt>
                <c:pt idx="1083">
                  <c:v>0.57476535156256003</c:v>
                </c:pt>
                <c:pt idx="1084">
                  <c:v>0.57565292968736004</c:v>
                </c:pt>
                <c:pt idx="1085">
                  <c:v>0.57650957031263994</c:v>
                </c:pt>
                <c:pt idx="1086">
                  <c:v>0.57731953124991997</c:v>
                </c:pt>
                <c:pt idx="1087">
                  <c:v>0.5782709375001599</c:v>
                </c:pt>
                <c:pt idx="1088">
                  <c:v>0.57918187499999996</c:v>
                </c:pt>
                <c:pt idx="1089">
                  <c:v>0.58007375000000005</c:v>
                </c:pt>
                <c:pt idx="1090">
                  <c:v>0.58092210937503996</c:v>
                </c:pt>
                <c:pt idx="1091">
                  <c:v>0.581785</c:v>
                </c:pt>
                <c:pt idx="1092">
                  <c:v>0.58262152343744</c:v>
                </c:pt>
                <c:pt idx="1093">
                  <c:v>0.58359105468736006</c:v>
                </c:pt>
                <c:pt idx="1094">
                  <c:v>0.58445425781248006</c:v>
                </c:pt>
                <c:pt idx="1095">
                  <c:v>0.58525757812512003</c:v>
                </c:pt>
                <c:pt idx="1096">
                  <c:v>0.58612085937503988</c:v>
                </c:pt>
                <c:pt idx="1097">
                  <c:v>0.58695003906240006</c:v>
                </c:pt>
                <c:pt idx="1098">
                  <c:v>0.58786812499999996</c:v>
                </c:pt>
                <c:pt idx="1099">
                  <c:v>0.58876523437503991</c:v>
                </c:pt>
                <c:pt idx="1100">
                  <c:v>0.58960386718752</c:v>
                </c:pt>
                <c:pt idx="1101">
                  <c:v>0.59036320312512003</c:v>
                </c:pt>
                <c:pt idx="1102">
                  <c:v>0.59119624999999998</c:v>
                </c:pt>
                <c:pt idx="1103">
                  <c:v>0.59200894531263992</c:v>
                </c:pt>
                <c:pt idx="1104">
                  <c:v>0.59287332031263995</c:v>
                </c:pt>
                <c:pt idx="1105">
                  <c:v>0.59385277343744003</c:v>
                </c:pt>
                <c:pt idx="1106">
                  <c:v>0.59462246093759996</c:v>
                </c:pt>
                <c:pt idx="1107">
                  <c:v>0.59542332031264</c:v>
                </c:pt>
                <c:pt idx="1108">
                  <c:v>0.59623308593759994</c:v>
                </c:pt>
                <c:pt idx="1109">
                  <c:v>0.59705113281248001</c:v>
                </c:pt>
                <c:pt idx="1110">
                  <c:v>0.59791222656256005</c:v>
                </c:pt>
                <c:pt idx="1111">
                  <c:v>0.59878527343744004</c:v>
                </c:pt>
                <c:pt idx="1112">
                  <c:v>0.59961742187487999</c:v>
                </c:pt>
                <c:pt idx="1113">
                  <c:v>0.60040898437503998</c:v>
                </c:pt>
                <c:pt idx="1114">
                  <c:v>0.6012408593750399</c:v>
                </c:pt>
                <c:pt idx="1115">
                  <c:v>0.60203542968736001</c:v>
                </c:pt>
                <c:pt idx="1116">
                  <c:v>0.60300355468736</c:v>
                </c:pt>
                <c:pt idx="1117">
                  <c:v>0.60387113281248006</c:v>
                </c:pt>
                <c:pt idx="1118">
                  <c:v>0.60466238281248008</c:v>
                </c:pt>
                <c:pt idx="1119">
                  <c:v>0.60546648437503992</c:v>
                </c:pt>
                <c:pt idx="1120">
                  <c:v>0.60633089843744004</c:v>
                </c:pt>
                <c:pt idx="1121">
                  <c:v>0.60724589843744003</c:v>
                </c:pt>
                <c:pt idx="1122">
                  <c:v>0.60818199218752</c:v>
                </c:pt>
                <c:pt idx="1123">
                  <c:v>0.60910269531263994</c:v>
                </c:pt>
                <c:pt idx="1124">
                  <c:v>0.60992421875008007</c:v>
                </c:pt>
                <c:pt idx="1125">
                  <c:v>0.61081515624991989</c:v>
                </c:pt>
                <c:pt idx="1126">
                  <c:v>0.61163289062496007</c:v>
                </c:pt>
                <c:pt idx="1127">
                  <c:v>0.61256441406240003</c:v>
                </c:pt>
                <c:pt idx="1128">
                  <c:v>0.61353722656256005</c:v>
                </c:pt>
                <c:pt idx="1129">
                  <c:v>0.61450398437503995</c:v>
                </c:pt>
                <c:pt idx="1130">
                  <c:v>0.61537105468735998</c:v>
                </c:pt>
                <c:pt idx="1131">
                  <c:v>0.61630960937503998</c:v>
                </c:pt>
                <c:pt idx="1132">
                  <c:v>0.61719929687487995</c:v>
                </c:pt>
                <c:pt idx="1133">
                  <c:v>0.61812015624991989</c:v>
                </c:pt>
                <c:pt idx="1134">
                  <c:v>0.61909972656255996</c:v>
                </c:pt>
                <c:pt idx="1135">
                  <c:v>0.61999566406240003</c:v>
                </c:pt>
                <c:pt idx="1136">
                  <c:v>0.62087746093759999</c:v>
                </c:pt>
                <c:pt idx="1137">
                  <c:v>0.62176253906240009</c:v>
                </c:pt>
                <c:pt idx="1138">
                  <c:v>0.62270597656255999</c:v>
                </c:pt>
                <c:pt idx="1139">
                  <c:v>0.62365968750015999</c:v>
                </c:pt>
                <c:pt idx="1140">
                  <c:v>0.62460285156256001</c:v>
                </c:pt>
                <c:pt idx="1141">
                  <c:v>0.62545492187487994</c:v>
                </c:pt>
                <c:pt idx="1142">
                  <c:v>0.62632707031264001</c:v>
                </c:pt>
                <c:pt idx="1143">
                  <c:v>0.62726785156256004</c:v>
                </c:pt>
                <c:pt idx="1144">
                  <c:v>0.62819945312512004</c:v>
                </c:pt>
                <c:pt idx="1145">
                  <c:v>0.62917753906240004</c:v>
                </c:pt>
                <c:pt idx="1146">
                  <c:v>0.63020624999999997</c:v>
                </c:pt>
                <c:pt idx="1147">
                  <c:v>0.63109410156255996</c:v>
                </c:pt>
                <c:pt idx="1148">
                  <c:v>0.63194824218751999</c:v>
                </c:pt>
                <c:pt idx="1149">
                  <c:v>0.63282269531264002</c:v>
                </c:pt>
                <c:pt idx="1150">
                  <c:v>0.63378953124991988</c:v>
                </c:pt>
                <c:pt idx="1151">
                  <c:v>0.63476144531264</c:v>
                </c:pt>
                <c:pt idx="1152">
                  <c:v>0.63569406250015992</c:v>
                </c:pt>
                <c:pt idx="1153">
                  <c:v>0.63651609375008011</c:v>
                </c:pt>
                <c:pt idx="1154">
                  <c:v>0.63737519531263997</c:v>
                </c:pt>
                <c:pt idx="1155">
                  <c:v>0.63823949218751996</c:v>
                </c:pt>
                <c:pt idx="1156">
                  <c:v>0.63915757812511997</c:v>
                </c:pt>
                <c:pt idx="1157">
                  <c:v>0.64014242187488002</c:v>
                </c:pt>
                <c:pt idx="1158">
                  <c:v>0.64105058593759989</c:v>
                </c:pt>
                <c:pt idx="1159">
                  <c:v>0.64196320312512001</c:v>
                </c:pt>
                <c:pt idx="1160">
                  <c:v>0.64283019531263996</c:v>
                </c:pt>
                <c:pt idx="1161">
                  <c:v>0.64372628906240004</c:v>
                </c:pt>
                <c:pt idx="1162">
                  <c:v>0.64468757812512001</c:v>
                </c:pt>
                <c:pt idx="1163">
                  <c:v>0.64563382812512005</c:v>
                </c:pt>
                <c:pt idx="1164">
                  <c:v>0.64653808593759998</c:v>
                </c:pt>
                <c:pt idx="1165">
                  <c:v>0.64741582031264</c:v>
                </c:pt>
                <c:pt idx="1166">
                  <c:v>0.64825484375008002</c:v>
                </c:pt>
                <c:pt idx="1167">
                  <c:v>0.64913382812511999</c:v>
                </c:pt>
                <c:pt idx="1168">
                  <c:v>0.65007890624991993</c:v>
                </c:pt>
                <c:pt idx="1169">
                  <c:v>0.65099441406240011</c:v>
                </c:pt>
                <c:pt idx="1170">
                  <c:v>0.65180648437503996</c:v>
                </c:pt>
                <c:pt idx="1171">
                  <c:v>0.65265871093759997</c:v>
                </c:pt>
                <c:pt idx="1172">
                  <c:v>0.65352570312512004</c:v>
                </c:pt>
                <c:pt idx="1173">
                  <c:v>0.65444796875008004</c:v>
                </c:pt>
                <c:pt idx="1174">
                  <c:v>0.65536773437503992</c:v>
                </c:pt>
                <c:pt idx="1175">
                  <c:v>0.65624968750015999</c:v>
                </c:pt>
                <c:pt idx="1176">
                  <c:v>0.65711929687487991</c:v>
                </c:pt>
                <c:pt idx="1177">
                  <c:v>0.65797765624991988</c:v>
                </c:pt>
                <c:pt idx="1178">
                  <c:v>0.65883929687487985</c:v>
                </c:pt>
                <c:pt idx="1179">
                  <c:v>0.65974148437503999</c:v>
                </c:pt>
                <c:pt idx="1180">
                  <c:v>0.66066289062496009</c:v>
                </c:pt>
                <c:pt idx="1181">
                  <c:v>0.66151749999999998</c:v>
                </c:pt>
                <c:pt idx="1182">
                  <c:v>0.66232749999999996</c:v>
                </c:pt>
                <c:pt idx="1183">
                  <c:v>0.66320335937503994</c:v>
                </c:pt>
                <c:pt idx="1184">
                  <c:v>0.66413031250016008</c:v>
                </c:pt>
                <c:pt idx="1185">
                  <c:v>0.66507156250016009</c:v>
                </c:pt>
                <c:pt idx="1186">
                  <c:v>0.66602695312512006</c:v>
                </c:pt>
                <c:pt idx="1187">
                  <c:v>0.66692835937503991</c:v>
                </c:pt>
                <c:pt idx="1188">
                  <c:v>0.66784484375008002</c:v>
                </c:pt>
                <c:pt idx="1189">
                  <c:v>0.66876304687487986</c:v>
                </c:pt>
                <c:pt idx="1190">
                  <c:v>0.6698149218748799</c:v>
                </c:pt>
                <c:pt idx="1191">
                  <c:v>0.67084703124991996</c:v>
                </c:pt>
                <c:pt idx="1192">
                  <c:v>0.67189742187487989</c:v>
                </c:pt>
                <c:pt idx="1193">
                  <c:v>0.67285632812512008</c:v>
                </c:pt>
                <c:pt idx="1194">
                  <c:v>0.67378367187487986</c:v>
                </c:pt>
                <c:pt idx="1195">
                  <c:v>0.67475914062496012</c:v>
                </c:pt>
                <c:pt idx="1196">
                  <c:v>0.67575476562496006</c:v>
                </c:pt>
                <c:pt idx="1197">
                  <c:v>0.67679726562496001</c:v>
                </c:pt>
                <c:pt idx="1198">
                  <c:v>0.67777914062496003</c:v>
                </c:pt>
                <c:pt idx="1199">
                  <c:v>0.67874882812512005</c:v>
                </c:pt>
                <c:pt idx="1200">
                  <c:v>0.67965195312512006</c:v>
                </c:pt>
                <c:pt idx="1201">
                  <c:v>0.68063382812512008</c:v>
                </c:pt>
                <c:pt idx="1202">
                  <c:v>0.68165945312512011</c:v>
                </c:pt>
                <c:pt idx="1203">
                  <c:v>0.68263031250016004</c:v>
                </c:pt>
                <c:pt idx="1204">
                  <c:v>0.68361875000000005</c:v>
                </c:pt>
                <c:pt idx="1205">
                  <c:v>0.68458664062496011</c:v>
                </c:pt>
                <c:pt idx="1206">
                  <c:v>0.68551039062496011</c:v>
                </c:pt>
                <c:pt idx="1207">
                  <c:v>0.68650523437503996</c:v>
                </c:pt>
                <c:pt idx="1208">
                  <c:v>0.68754570312512009</c:v>
                </c:pt>
                <c:pt idx="1209">
                  <c:v>0.68849804687487992</c:v>
                </c:pt>
                <c:pt idx="1210">
                  <c:v>0.68947304687487987</c:v>
                </c:pt>
                <c:pt idx="1211">
                  <c:v>0.6904107031251201</c:v>
                </c:pt>
                <c:pt idx="1212">
                  <c:v>0.6912992968748799</c:v>
                </c:pt>
                <c:pt idx="1213">
                  <c:v>0.69227281250016004</c:v>
                </c:pt>
                <c:pt idx="1214">
                  <c:v>0.69327820312512012</c:v>
                </c:pt>
                <c:pt idx="1215">
                  <c:v>0.69426804687487986</c:v>
                </c:pt>
                <c:pt idx="1216">
                  <c:v>0.69524421875008002</c:v>
                </c:pt>
                <c:pt idx="1217">
                  <c:v>0.69615945312512006</c:v>
                </c:pt>
                <c:pt idx="1218">
                  <c:v>0.69708578124991993</c:v>
                </c:pt>
                <c:pt idx="1219">
                  <c:v>0.69814148437503998</c:v>
                </c:pt>
                <c:pt idx="1220">
                  <c:v>0.69914015624991999</c:v>
                </c:pt>
                <c:pt idx="1221">
                  <c:v>0.70008296875008003</c:v>
                </c:pt>
                <c:pt idx="1222">
                  <c:v>0.70102734375008002</c:v>
                </c:pt>
                <c:pt idx="1223">
                  <c:v>0.70200695312512007</c:v>
                </c:pt>
                <c:pt idx="1224">
                  <c:v>0.70298046875008002</c:v>
                </c:pt>
                <c:pt idx="1225">
                  <c:v>0.70400851562496003</c:v>
                </c:pt>
                <c:pt idx="1226">
                  <c:v>0.70499539062496008</c:v>
                </c:pt>
                <c:pt idx="1227">
                  <c:v>0.70598195312512013</c:v>
                </c:pt>
                <c:pt idx="1228">
                  <c:v>0.70696179687487992</c:v>
                </c:pt>
                <c:pt idx="1229">
                  <c:v>0.70787632812512014</c:v>
                </c:pt>
                <c:pt idx="1230">
                  <c:v>0.70888757812512015</c:v>
                </c:pt>
                <c:pt idx="1231">
                  <c:v>0.70994000000000002</c:v>
                </c:pt>
                <c:pt idx="1232">
                  <c:v>0.71095718750016001</c:v>
                </c:pt>
                <c:pt idx="1233">
                  <c:v>0.7118935937500801</c:v>
                </c:pt>
                <c:pt idx="1234">
                  <c:v>0.71287906250016009</c:v>
                </c:pt>
                <c:pt idx="1235">
                  <c:v>0.71378765624991991</c:v>
                </c:pt>
                <c:pt idx="1236">
                  <c:v>0.7148450781251201</c:v>
                </c:pt>
                <c:pt idx="1237">
                  <c:v>0.71579734375008008</c:v>
                </c:pt>
                <c:pt idx="1238">
                  <c:v>0.71672812500000005</c:v>
                </c:pt>
                <c:pt idx="1239">
                  <c:v>0.7176610156249601</c:v>
                </c:pt>
                <c:pt idx="1240">
                  <c:v>0.71856218750015999</c:v>
                </c:pt>
                <c:pt idx="1241">
                  <c:v>0.71952531250016005</c:v>
                </c:pt>
                <c:pt idx="1242">
                  <c:v>0.72050531250016003</c:v>
                </c:pt>
                <c:pt idx="1243">
                  <c:v>0.72150195312512011</c:v>
                </c:pt>
                <c:pt idx="1244">
                  <c:v>0.72239218750015999</c:v>
                </c:pt>
                <c:pt idx="1245">
                  <c:v>0.7233411718748799</c:v>
                </c:pt>
                <c:pt idx="1246">
                  <c:v>0.72421015624991991</c:v>
                </c:pt>
                <c:pt idx="1247">
                  <c:v>0.72521148437503991</c:v>
                </c:pt>
                <c:pt idx="1248">
                  <c:v>0.72622796875008011</c:v>
                </c:pt>
                <c:pt idx="1249">
                  <c:v>0.72722898437503991</c:v>
                </c:pt>
                <c:pt idx="1250">
                  <c:v>0.72819773437503998</c:v>
                </c:pt>
                <c:pt idx="1251">
                  <c:v>0.7291799218748799</c:v>
                </c:pt>
                <c:pt idx="1252">
                  <c:v>0.730219375</c:v>
                </c:pt>
                <c:pt idx="1253">
                  <c:v>0.73128187499999997</c:v>
                </c:pt>
                <c:pt idx="1254">
                  <c:v>0.73236210937503998</c:v>
                </c:pt>
                <c:pt idx="1255">
                  <c:v>0.73335132812512005</c:v>
                </c:pt>
                <c:pt idx="1256">
                  <c:v>0.73438937500000001</c:v>
                </c:pt>
                <c:pt idx="1257">
                  <c:v>0.73542781250015998</c:v>
                </c:pt>
                <c:pt idx="1258">
                  <c:v>0.73644593750016007</c:v>
                </c:pt>
                <c:pt idx="1259">
                  <c:v>0.73757101562496008</c:v>
                </c:pt>
                <c:pt idx="1260">
                  <c:v>0.73858945312512014</c:v>
                </c:pt>
                <c:pt idx="1261">
                  <c:v>0.73952820312512013</c:v>
                </c:pt>
                <c:pt idx="1262">
                  <c:v>0.74045499999999997</c:v>
                </c:pt>
                <c:pt idx="1263">
                  <c:v>0.74142624999999995</c:v>
                </c:pt>
                <c:pt idx="1264">
                  <c:v>0.74243781250016005</c:v>
                </c:pt>
                <c:pt idx="1265">
                  <c:v>0.74355734375008009</c:v>
                </c:pt>
                <c:pt idx="1266">
                  <c:v>0.74457375000000003</c:v>
                </c:pt>
                <c:pt idx="1267">
                  <c:v>0.74552867187487992</c:v>
                </c:pt>
                <c:pt idx="1268">
                  <c:v>0.74650296875008004</c:v>
                </c:pt>
                <c:pt idx="1269">
                  <c:v>0.74740914062496011</c:v>
                </c:pt>
                <c:pt idx="1270">
                  <c:v>0.74852195312512015</c:v>
                </c:pt>
                <c:pt idx="1271">
                  <c:v>0.74960007812512008</c:v>
                </c:pt>
                <c:pt idx="1272">
                  <c:v>0.75060328124991993</c:v>
                </c:pt>
                <c:pt idx="1273">
                  <c:v>0.75158398437503993</c:v>
                </c:pt>
                <c:pt idx="1274">
                  <c:v>0.75252171875008012</c:v>
                </c:pt>
                <c:pt idx="1275">
                  <c:v>0.75343007812512008</c:v>
                </c:pt>
                <c:pt idx="1276">
                  <c:v>0.75443039062496009</c:v>
                </c:pt>
                <c:pt idx="1277">
                  <c:v>0.75541679687487995</c:v>
                </c:pt>
                <c:pt idx="1278">
                  <c:v>0.75636757812512012</c:v>
                </c:pt>
                <c:pt idx="1279">
                  <c:v>0.75731773437503991</c:v>
                </c:pt>
                <c:pt idx="1280">
                  <c:v>0.75820757812512007</c:v>
                </c:pt>
                <c:pt idx="1281">
                  <c:v>0.75914648437503995</c:v>
                </c:pt>
                <c:pt idx="1282">
                  <c:v>0.76017718750016006</c:v>
                </c:pt>
                <c:pt idx="1283">
                  <c:v>0.76114296875008003</c:v>
                </c:pt>
                <c:pt idx="1284">
                  <c:v>0.76211992187487987</c:v>
                </c:pt>
                <c:pt idx="1285">
                  <c:v>0.76312734375008007</c:v>
                </c:pt>
                <c:pt idx="1286">
                  <c:v>0.764111875</c:v>
                </c:pt>
                <c:pt idx="1287">
                  <c:v>0.76520414062496012</c:v>
                </c:pt>
                <c:pt idx="1288">
                  <c:v>0.76630843750016009</c:v>
                </c:pt>
                <c:pt idx="1289">
                  <c:v>0.76737851562496007</c:v>
                </c:pt>
                <c:pt idx="1290">
                  <c:v>0.76840265624991988</c:v>
                </c:pt>
                <c:pt idx="1291">
                  <c:v>0.76944468750016004</c:v>
                </c:pt>
                <c:pt idx="1292">
                  <c:v>0.77048078124991992</c:v>
                </c:pt>
                <c:pt idx="1293">
                  <c:v>0.77159507812512007</c:v>
                </c:pt>
                <c:pt idx="1294">
                  <c:v>0.77267546875008009</c:v>
                </c:pt>
                <c:pt idx="1295">
                  <c:v>0.77371390624991998</c:v>
                </c:pt>
                <c:pt idx="1296">
                  <c:v>0.77472328124991996</c:v>
                </c:pt>
                <c:pt idx="1297">
                  <c:v>0.77571531250016001</c:v>
                </c:pt>
                <c:pt idx="1298">
                  <c:v>0.77675117187487985</c:v>
                </c:pt>
                <c:pt idx="1299">
                  <c:v>0.77783531250016003</c:v>
                </c:pt>
                <c:pt idx="1300">
                  <c:v>0.77888203124991995</c:v>
                </c:pt>
                <c:pt idx="1301">
                  <c:v>0.77986570312512016</c:v>
                </c:pt>
                <c:pt idx="1302">
                  <c:v>0.78089406250016002</c:v>
                </c:pt>
                <c:pt idx="1303">
                  <c:v>0.78186218750016001</c:v>
                </c:pt>
                <c:pt idx="1304">
                  <c:v>0.78289148437503997</c:v>
                </c:pt>
                <c:pt idx="1305">
                  <c:v>0.78393476562496012</c:v>
                </c:pt>
                <c:pt idx="1306">
                  <c:v>0.78492718750016</c:v>
                </c:pt>
                <c:pt idx="1307">
                  <c:v>0.78589445312512007</c:v>
                </c:pt>
                <c:pt idx="1308">
                  <c:v>0.78690289062496011</c:v>
                </c:pt>
                <c:pt idx="1309">
                  <c:v>0.78787117187487987</c:v>
                </c:pt>
                <c:pt idx="1310">
                  <c:v>0.78894398437503999</c:v>
                </c:pt>
                <c:pt idx="1311">
                  <c:v>0.79001820312512006</c:v>
                </c:pt>
                <c:pt idx="1312">
                  <c:v>0.79098976562496004</c:v>
                </c:pt>
                <c:pt idx="1313">
                  <c:v>0.79198882812512006</c:v>
                </c:pt>
                <c:pt idx="1314">
                  <c:v>0.79299312499999997</c:v>
                </c:pt>
                <c:pt idx="1315">
                  <c:v>0.79406718750016003</c:v>
                </c:pt>
                <c:pt idx="1316">
                  <c:v>0.79520578124991992</c:v>
                </c:pt>
                <c:pt idx="1317">
                  <c:v>0.79632429687487993</c:v>
                </c:pt>
                <c:pt idx="1318">
                  <c:v>0.79735898437503994</c:v>
                </c:pt>
                <c:pt idx="1319">
                  <c:v>0.79843375000000005</c:v>
                </c:pt>
                <c:pt idx="1320">
                  <c:v>0.7995025</c:v>
                </c:pt>
                <c:pt idx="1321">
                  <c:v>0.80064289062496008</c:v>
                </c:pt>
                <c:pt idx="1322">
                  <c:v>0.80183203124991997</c:v>
                </c:pt>
                <c:pt idx="1323">
                  <c:v>0.80297421875008002</c:v>
                </c:pt>
                <c:pt idx="1324">
                  <c:v>0.80408617187487985</c:v>
                </c:pt>
                <c:pt idx="1325">
                  <c:v>0.80513906250015999</c:v>
                </c:pt>
                <c:pt idx="1326">
                  <c:v>0.80624648437503998</c:v>
                </c:pt>
                <c:pt idx="1327">
                  <c:v>0.80739281250016004</c:v>
                </c:pt>
                <c:pt idx="1328">
                  <c:v>0.80856874999999995</c:v>
                </c:pt>
                <c:pt idx="1329">
                  <c:v>0.80971203124991997</c:v>
                </c:pt>
                <c:pt idx="1330">
                  <c:v>0.81081640624991991</c:v>
                </c:pt>
                <c:pt idx="1331">
                  <c:v>0.81190921875008004</c:v>
                </c:pt>
                <c:pt idx="1332">
                  <c:v>0.81300625000000004</c:v>
                </c:pt>
                <c:pt idx="1333">
                  <c:v>0.81417921875008004</c:v>
                </c:pt>
                <c:pt idx="1334">
                  <c:v>0.81531882812512013</c:v>
                </c:pt>
                <c:pt idx="1335">
                  <c:v>0.81636664062496012</c:v>
                </c:pt>
                <c:pt idx="1336">
                  <c:v>0.81741164062496008</c:v>
                </c:pt>
                <c:pt idx="1337">
                  <c:v>0.81845140624991997</c:v>
                </c:pt>
                <c:pt idx="1338">
                  <c:v>0.81952093750016008</c:v>
                </c:pt>
                <c:pt idx="1339">
                  <c:v>0.82057976562496004</c:v>
                </c:pt>
                <c:pt idx="1340">
                  <c:v>0.82161914062496011</c:v>
                </c:pt>
                <c:pt idx="1341">
                  <c:v>0.82259796875008007</c:v>
                </c:pt>
                <c:pt idx="1342">
                  <c:v>0.82358960937503989</c:v>
                </c:pt>
                <c:pt idx="1343">
                  <c:v>0.8245746093750399</c:v>
                </c:pt>
                <c:pt idx="1344">
                  <c:v>0.82565539062496007</c:v>
                </c:pt>
                <c:pt idx="1345">
                  <c:v>0.82677062499999998</c:v>
                </c:pt>
                <c:pt idx="1346">
                  <c:v>0.82780578124991988</c:v>
                </c:pt>
                <c:pt idx="1347">
                  <c:v>0.82882796875008002</c:v>
                </c:pt>
                <c:pt idx="1348">
                  <c:v>0.82985367187487991</c:v>
                </c:pt>
                <c:pt idx="1349">
                  <c:v>0.83093429687487985</c:v>
                </c:pt>
                <c:pt idx="1350">
                  <c:v>0.83203468750016008</c:v>
                </c:pt>
                <c:pt idx="1351">
                  <c:v>0.83316507812512008</c:v>
                </c:pt>
                <c:pt idx="1352">
                  <c:v>0.83417687500000004</c:v>
                </c:pt>
                <c:pt idx="1353">
                  <c:v>0.83521804687487988</c:v>
                </c:pt>
                <c:pt idx="1354">
                  <c:v>0.83623023437503996</c:v>
                </c:pt>
                <c:pt idx="1355">
                  <c:v>0.83731765624991994</c:v>
                </c:pt>
                <c:pt idx="1356">
                  <c:v>0.83849007812512011</c:v>
                </c:pt>
                <c:pt idx="1357">
                  <c:v>0.83959320312512009</c:v>
                </c:pt>
                <c:pt idx="1358">
                  <c:v>0.84064328124991994</c:v>
                </c:pt>
                <c:pt idx="1359">
                  <c:v>0.84167132812512013</c:v>
                </c:pt>
                <c:pt idx="1360">
                  <c:v>0.84272593750016001</c:v>
                </c:pt>
                <c:pt idx="1361">
                  <c:v>0.84385679687487991</c:v>
                </c:pt>
                <c:pt idx="1362">
                  <c:v>0.84506320312512007</c:v>
                </c:pt>
                <c:pt idx="1363">
                  <c:v>0.84618093750015999</c:v>
                </c:pt>
                <c:pt idx="1364">
                  <c:v>0.8472779687500801</c:v>
                </c:pt>
                <c:pt idx="1365">
                  <c:v>0.84835906250016002</c:v>
                </c:pt>
                <c:pt idx="1366">
                  <c:v>0.84944726562496009</c:v>
                </c:pt>
                <c:pt idx="1367">
                  <c:v>0.85060890624991992</c:v>
                </c:pt>
                <c:pt idx="1368">
                  <c:v>0.85179476562496004</c:v>
                </c:pt>
                <c:pt idx="1369">
                  <c:v>0.85290593750016008</c:v>
                </c:pt>
                <c:pt idx="1370">
                  <c:v>0.85401054687487987</c:v>
                </c:pt>
                <c:pt idx="1371">
                  <c:v>0.85506828124991996</c:v>
                </c:pt>
                <c:pt idx="1372">
                  <c:v>0.8561375</c:v>
                </c:pt>
                <c:pt idx="1373">
                  <c:v>0.85731398437503992</c:v>
                </c:pt>
                <c:pt idx="1374">
                  <c:v>0.85849273437503992</c:v>
                </c:pt>
                <c:pt idx="1375">
                  <c:v>0.85958476562496011</c:v>
                </c:pt>
                <c:pt idx="1376">
                  <c:v>0.86067781250016007</c:v>
                </c:pt>
                <c:pt idx="1377">
                  <c:v>0.86176742187487987</c:v>
                </c:pt>
                <c:pt idx="1378">
                  <c:v>0.86283554687487984</c:v>
                </c:pt>
                <c:pt idx="1379">
                  <c:v>0.86401445312512015</c:v>
                </c:pt>
                <c:pt idx="1380">
                  <c:v>0.86515085937503988</c:v>
                </c:pt>
                <c:pt idx="1381">
                  <c:v>0.86625882812512012</c:v>
                </c:pt>
                <c:pt idx="1382">
                  <c:v>0.86738398437503994</c:v>
                </c:pt>
                <c:pt idx="1383">
                  <c:v>0.86848429687487994</c:v>
                </c:pt>
                <c:pt idx="1384">
                  <c:v>0.86962070312512008</c:v>
                </c:pt>
                <c:pt idx="1385">
                  <c:v>0.87081046875008006</c:v>
                </c:pt>
                <c:pt idx="1386">
                  <c:v>0.87189687500000002</c:v>
                </c:pt>
                <c:pt idx="1387">
                  <c:v>0.87299742187487994</c:v>
                </c:pt>
                <c:pt idx="1388">
                  <c:v>0.87416671875008001</c:v>
                </c:pt>
                <c:pt idx="1389">
                  <c:v>0.87529710937503991</c:v>
                </c:pt>
                <c:pt idx="1390">
                  <c:v>0.87644171875007992</c:v>
                </c:pt>
                <c:pt idx="1391">
                  <c:v>0.87758718750016007</c:v>
                </c:pt>
                <c:pt idx="1392">
                  <c:v>0.87867789062496005</c:v>
                </c:pt>
                <c:pt idx="1393">
                  <c:v>0.87977164062496005</c:v>
                </c:pt>
                <c:pt idx="1394">
                  <c:v>0.88083632812512014</c:v>
                </c:pt>
                <c:pt idx="1395">
                  <c:v>0.88194812499999997</c:v>
                </c:pt>
                <c:pt idx="1396">
                  <c:v>0.88310492187487988</c:v>
                </c:pt>
                <c:pt idx="1397">
                  <c:v>0.88420390624992007</c:v>
                </c:pt>
                <c:pt idx="1398">
                  <c:v>0.88525406250016003</c:v>
                </c:pt>
                <c:pt idx="1399">
                  <c:v>0.88629273437503997</c:v>
                </c:pt>
                <c:pt idx="1400">
                  <c:v>0.88740835937503992</c:v>
                </c:pt>
                <c:pt idx="1401">
                  <c:v>0.88856875000000002</c:v>
                </c:pt>
                <c:pt idx="1402">
                  <c:v>0.88975304687487988</c:v>
                </c:pt>
                <c:pt idx="1403">
                  <c:v>0.89084859375007996</c:v>
                </c:pt>
                <c:pt idx="1404">
                  <c:v>0.89193093750016006</c:v>
                </c:pt>
                <c:pt idx="1405">
                  <c:v>0.89299234375007996</c:v>
                </c:pt>
                <c:pt idx="1406">
                  <c:v>0.89409351562496009</c:v>
                </c:pt>
                <c:pt idx="1407">
                  <c:v>0.8952389843750399</c:v>
                </c:pt>
                <c:pt idx="1408">
                  <c:v>0.89635468750016012</c:v>
                </c:pt>
                <c:pt idx="1409">
                  <c:v>0.89743734375007989</c:v>
                </c:pt>
                <c:pt idx="1410">
                  <c:v>0.89851726562496004</c:v>
                </c:pt>
                <c:pt idx="1411">
                  <c:v>0.89959304687487995</c:v>
                </c:pt>
                <c:pt idx="1412">
                  <c:v>0.90068539062496011</c:v>
                </c:pt>
                <c:pt idx="1413">
                  <c:v>0.90183625000000001</c:v>
                </c:pt>
                <c:pt idx="1414">
                  <c:v>0.90298601562496006</c:v>
                </c:pt>
                <c:pt idx="1415">
                  <c:v>0.90412406250016009</c:v>
                </c:pt>
                <c:pt idx="1416">
                  <c:v>0.90524351562496008</c:v>
                </c:pt>
                <c:pt idx="1417">
                  <c:v>0.90639093750016009</c:v>
                </c:pt>
                <c:pt idx="1418">
                  <c:v>0.90759195312511998</c:v>
                </c:pt>
                <c:pt idx="1419">
                  <c:v>0.90884757812511996</c:v>
                </c:pt>
                <c:pt idx="1420">
                  <c:v>0.91002882812511998</c:v>
                </c:pt>
                <c:pt idx="1421">
                  <c:v>0.91118773437503997</c:v>
                </c:pt>
                <c:pt idx="1422">
                  <c:v>0.91233765624992014</c:v>
                </c:pt>
                <c:pt idx="1423">
                  <c:v>0.91352750000000005</c:v>
                </c:pt>
                <c:pt idx="1424">
                  <c:v>0.91477460937503996</c:v>
                </c:pt>
                <c:pt idx="1425">
                  <c:v>0.91596617187487994</c:v>
                </c:pt>
                <c:pt idx="1426">
                  <c:v>0.91714742187487996</c:v>
                </c:pt>
                <c:pt idx="1427">
                  <c:v>0.91830656250016018</c:v>
                </c:pt>
                <c:pt idx="1428">
                  <c:v>0.91945257812512005</c:v>
                </c:pt>
                <c:pt idx="1429">
                  <c:v>0.92062695312512</c:v>
                </c:pt>
                <c:pt idx="1430">
                  <c:v>0.92178546875007983</c:v>
                </c:pt>
                <c:pt idx="1431">
                  <c:v>0.92295914062496009</c:v>
                </c:pt>
                <c:pt idx="1432">
                  <c:v>0.92413382812512002</c:v>
                </c:pt>
                <c:pt idx="1433">
                  <c:v>0.92524210937503992</c:v>
                </c:pt>
                <c:pt idx="1434">
                  <c:v>0.92638367187488002</c:v>
                </c:pt>
                <c:pt idx="1435">
                  <c:v>0.92756585937503988</c:v>
                </c:pt>
                <c:pt idx="1436">
                  <c:v>0.92876749999999997</c:v>
                </c:pt>
                <c:pt idx="1437">
                  <c:v>0.92994109375007983</c:v>
                </c:pt>
                <c:pt idx="1438">
                  <c:v>0.93104406250016014</c:v>
                </c:pt>
                <c:pt idx="1439">
                  <c:v>0.93213289062496008</c:v>
                </c:pt>
                <c:pt idx="1440">
                  <c:v>0.9332641406249601</c:v>
                </c:pt>
                <c:pt idx="1441">
                  <c:v>0.93442476562496002</c:v>
                </c:pt>
                <c:pt idx="1442">
                  <c:v>0.93561679687487997</c:v>
                </c:pt>
                <c:pt idx="1443">
                  <c:v>0.93676343750016011</c:v>
                </c:pt>
                <c:pt idx="1444">
                  <c:v>0.93782710937503988</c:v>
                </c:pt>
                <c:pt idx="1445">
                  <c:v>0.93893234375007983</c:v>
                </c:pt>
                <c:pt idx="1446">
                  <c:v>0.94009210937503995</c:v>
                </c:pt>
                <c:pt idx="1447">
                  <c:v>0.94128929687487994</c:v>
                </c:pt>
                <c:pt idx="1448">
                  <c:v>0.94248179687487998</c:v>
                </c:pt>
                <c:pt idx="1449">
                  <c:v>0.94365828124992013</c:v>
                </c:pt>
                <c:pt idx="1450">
                  <c:v>0.94485984375007992</c:v>
                </c:pt>
                <c:pt idx="1451">
                  <c:v>0.94602210937503994</c:v>
                </c:pt>
                <c:pt idx="1452">
                  <c:v>0.94722554687488003</c:v>
                </c:pt>
                <c:pt idx="1453">
                  <c:v>0.94852679687487995</c:v>
                </c:pt>
                <c:pt idx="1454">
                  <c:v>0.94975507812512006</c:v>
                </c:pt>
                <c:pt idx="1455">
                  <c:v>0.95101695312512002</c:v>
                </c:pt>
                <c:pt idx="1456">
                  <c:v>0.95218921875007989</c:v>
                </c:pt>
                <c:pt idx="1457">
                  <c:v>0.95338132812512</c:v>
                </c:pt>
                <c:pt idx="1458">
                  <c:v>0.95463960937503989</c:v>
                </c:pt>
                <c:pt idx="1459">
                  <c:v>0.95588367187487999</c:v>
                </c:pt>
                <c:pt idx="1460">
                  <c:v>0.95709414062496001</c:v>
                </c:pt>
                <c:pt idx="1461">
                  <c:v>0.95828476562496001</c:v>
                </c:pt>
                <c:pt idx="1462">
                  <c:v>0.9594446875001601</c:v>
                </c:pt>
                <c:pt idx="1463">
                  <c:v>0.96059328124992016</c:v>
                </c:pt>
                <c:pt idx="1464">
                  <c:v>0.96184843750016014</c:v>
                </c:pt>
                <c:pt idx="1465">
                  <c:v>0.96302117187488001</c:v>
                </c:pt>
                <c:pt idx="1466">
                  <c:v>0.96419500000000002</c:v>
                </c:pt>
                <c:pt idx="1467">
                  <c:v>0.96532929687488001</c:v>
                </c:pt>
                <c:pt idx="1468">
                  <c:v>0.96650593750016012</c:v>
                </c:pt>
                <c:pt idx="1469">
                  <c:v>0.96772429687488004</c:v>
                </c:pt>
                <c:pt idx="1470">
                  <c:v>0.96890570312512003</c:v>
                </c:pt>
                <c:pt idx="1471">
                  <c:v>0.97009039062496005</c:v>
                </c:pt>
                <c:pt idx="1472">
                  <c:v>0.97124437500000005</c:v>
                </c:pt>
                <c:pt idx="1473">
                  <c:v>0.97241796875007991</c:v>
                </c:pt>
                <c:pt idx="1474">
                  <c:v>0.97357140624992011</c:v>
                </c:pt>
                <c:pt idx="1475">
                  <c:v>0.97477953124992012</c:v>
                </c:pt>
                <c:pt idx="1476">
                  <c:v>0.97599875000000003</c:v>
                </c:pt>
                <c:pt idx="1477">
                  <c:v>0.97720281250016017</c:v>
                </c:pt>
                <c:pt idx="1478">
                  <c:v>0.97834390624992018</c:v>
                </c:pt>
                <c:pt idx="1479">
                  <c:v>0.97952398437503996</c:v>
                </c:pt>
                <c:pt idx="1480">
                  <c:v>0.980726875</c:v>
                </c:pt>
                <c:pt idx="1481">
                  <c:v>0.98200812500000001</c:v>
                </c:pt>
                <c:pt idx="1482">
                  <c:v>0.98329726562496012</c:v>
                </c:pt>
                <c:pt idx="1483">
                  <c:v>0.98448453124992008</c:v>
                </c:pt>
                <c:pt idx="1484">
                  <c:v>0.98568601562496005</c:v>
                </c:pt>
                <c:pt idx="1485">
                  <c:v>0.98687492187488002</c:v>
                </c:pt>
                <c:pt idx="1486">
                  <c:v>0.98809414062496004</c:v>
                </c:pt>
                <c:pt idx="1487">
                  <c:v>0.98936804687488</c:v>
                </c:pt>
                <c:pt idx="1488">
                  <c:v>0.99062507812512002</c:v>
                </c:pt>
                <c:pt idx="1489">
                  <c:v>0.99181007812512001</c:v>
                </c:pt>
                <c:pt idx="1490">
                  <c:v>0.99301742187487996</c:v>
                </c:pt>
                <c:pt idx="1491">
                  <c:v>0.99422578124992012</c:v>
                </c:pt>
                <c:pt idx="1492">
                  <c:v>0.99544593750016008</c:v>
                </c:pt>
                <c:pt idx="1493">
                  <c:v>0.99673703124992008</c:v>
                </c:pt>
                <c:pt idx="1494">
                  <c:v>0.99795218750016013</c:v>
                </c:pt>
                <c:pt idx="1495">
                  <c:v>0.99915304687488005</c:v>
                </c:pt>
                <c:pt idx="1496">
                  <c:v>1.0003334375001602</c:v>
                </c:pt>
                <c:pt idx="1497">
                  <c:v>1.00156179687488</c:v>
                </c:pt>
                <c:pt idx="1498">
                  <c:v>1.0027928906249601</c:v>
                </c:pt>
                <c:pt idx="1499">
                  <c:v>1.0040363281251201</c:v>
                </c:pt>
                <c:pt idx="1500">
                  <c:v>1.00525054687488</c:v>
                </c:pt>
                <c:pt idx="1501">
                  <c:v>1.00640906250016</c:v>
                </c:pt>
                <c:pt idx="1502">
                  <c:v>1.0075771875001602</c:v>
                </c:pt>
                <c:pt idx="1503">
                  <c:v>1.0087775000000001</c:v>
                </c:pt>
                <c:pt idx="1504">
                  <c:v>1.0100453125001601</c:v>
                </c:pt>
                <c:pt idx="1505">
                  <c:v>1.0112985156249601</c:v>
                </c:pt>
                <c:pt idx="1506">
                  <c:v>1.0125556250000001</c:v>
                </c:pt>
                <c:pt idx="1507">
                  <c:v>1.01369257812512</c:v>
                </c:pt>
                <c:pt idx="1508">
                  <c:v>1.0149306250000001</c:v>
                </c:pt>
                <c:pt idx="1509">
                  <c:v>1.01615375</c:v>
                </c:pt>
                <c:pt idx="1510">
                  <c:v>1.0174369531251199</c:v>
                </c:pt>
                <c:pt idx="1511">
                  <c:v>1.0186460937500799</c:v>
                </c:pt>
                <c:pt idx="1512">
                  <c:v>1.019835625</c:v>
                </c:pt>
                <c:pt idx="1513">
                  <c:v>1.02104382812512</c:v>
                </c:pt>
                <c:pt idx="1514">
                  <c:v>1.0222392968748799</c:v>
                </c:pt>
                <c:pt idx="1515">
                  <c:v>1.0234940625001601</c:v>
                </c:pt>
                <c:pt idx="1516">
                  <c:v>1.0247288281251199</c:v>
                </c:pt>
                <c:pt idx="1517">
                  <c:v>1.0259835156249602</c:v>
                </c:pt>
                <c:pt idx="1518">
                  <c:v>1.0271946093750399</c:v>
                </c:pt>
                <c:pt idx="1519">
                  <c:v>1.0284321875001601</c:v>
                </c:pt>
                <c:pt idx="1520">
                  <c:v>1.02968585937504</c:v>
                </c:pt>
                <c:pt idx="1521">
                  <c:v>1.0310487500000001</c:v>
                </c:pt>
                <c:pt idx="1522">
                  <c:v>1.0323117968748801</c:v>
                </c:pt>
                <c:pt idx="1523">
                  <c:v>1.0335315625001602</c:v>
                </c:pt>
                <c:pt idx="1524">
                  <c:v>1.03478445312512</c:v>
                </c:pt>
                <c:pt idx="1525">
                  <c:v>1.03599968750016</c:v>
                </c:pt>
                <c:pt idx="1526">
                  <c:v>1.0372553125001602</c:v>
                </c:pt>
                <c:pt idx="1527">
                  <c:v>1.03854085937504</c:v>
                </c:pt>
                <c:pt idx="1528">
                  <c:v>1.0397777343750398</c:v>
                </c:pt>
                <c:pt idx="1529">
                  <c:v>1.0409516406249602</c:v>
                </c:pt>
                <c:pt idx="1530">
                  <c:v>1.0421282812499202</c:v>
                </c:pt>
                <c:pt idx="1531">
                  <c:v>1.0432889843750399</c:v>
                </c:pt>
                <c:pt idx="1532">
                  <c:v>1.0445724999999999</c:v>
                </c:pt>
                <c:pt idx="1533">
                  <c:v>1.0458725781251199</c:v>
                </c:pt>
                <c:pt idx="1534">
                  <c:v>1.0470747656249602</c:v>
                </c:pt>
                <c:pt idx="1535">
                  <c:v>1.0482609375001601</c:v>
                </c:pt>
                <c:pt idx="1536">
                  <c:v>1.0494689062499201</c:v>
                </c:pt>
                <c:pt idx="1537">
                  <c:v>1.05066757812512</c:v>
                </c:pt>
                <c:pt idx="1538">
                  <c:v>1.0519165625001601</c:v>
                </c:pt>
                <c:pt idx="1539">
                  <c:v>1.0532127343750399</c:v>
                </c:pt>
                <c:pt idx="1540">
                  <c:v>1.05442781250016</c:v>
                </c:pt>
                <c:pt idx="1541">
                  <c:v>1.0555801562499201</c:v>
                </c:pt>
                <c:pt idx="1542">
                  <c:v>1.05676554687488</c:v>
                </c:pt>
                <c:pt idx="1543">
                  <c:v>1.05797570312512</c:v>
                </c:pt>
                <c:pt idx="1544">
                  <c:v>1.0592921875001602</c:v>
                </c:pt>
                <c:pt idx="1545">
                  <c:v>1.0605778906249601</c:v>
                </c:pt>
                <c:pt idx="1546">
                  <c:v>1.06182289062496</c:v>
                </c:pt>
                <c:pt idx="1547">
                  <c:v>1.0631000781251201</c:v>
                </c:pt>
                <c:pt idx="1548">
                  <c:v>1.0643840625001602</c:v>
                </c:pt>
                <c:pt idx="1549">
                  <c:v>1.06566539062496</c:v>
                </c:pt>
                <c:pt idx="1550">
                  <c:v>1.0670565625001602</c:v>
                </c:pt>
                <c:pt idx="1551">
                  <c:v>1.0684530468748801</c:v>
                </c:pt>
                <c:pt idx="1552">
                  <c:v>1.0697608593750398</c:v>
                </c:pt>
                <c:pt idx="1553">
                  <c:v>1.0710965625001601</c:v>
                </c:pt>
                <c:pt idx="1554">
                  <c:v>1.072395</c:v>
                </c:pt>
                <c:pt idx="1555">
                  <c:v>1.0737685937500798</c:v>
                </c:pt>
                <c:pt idx="1556">
                  <c:v>1.07508625</c:v>
                </c:pt>
                <c:pt idx="1557">
                  <c:v>1.0763514062499202</c:v>
                </c:pt>
                <c:pt idx="1558">
                  <c:v>1.0776059375001601</c:v>
                </c:pt>
                <c:pt idx="1559">
                  <c:v>1.0789154687500799</c:v>
                </c:pt>
                <c:pt idx="1560">
                  <c:v>1.0801364062499201</c:v>
                </c:pt>
                <c:pt idx="1561">
                  <c:v>1.0814335156249602</c:v>
                </c:pt>
                <c:pt idx="1562">
                  <c:v>1.08273382812512</c:v>
                </c:pt>
                <c:pt idx="1563">
                  <c:v>1.08399125</c:v>
                </c:pt>
                <c:pt idx="1564">
                  <c:v>1.08524476562496</c:v>
                </c:pt>
                <c:pt idx="1565">
                  <c:v>1.0865259375001601</c:v>
                </c:pt>
                <c:pt idx="1566">
                  <c:v>1.0878850781251199</c:v>
                </c:pt>
                <c:pt idx="1567">
                  <c:v>1.08925242187488</c:v>
                </c:pt>
                <c:pt idx="1568">
                  <c:v>1.09059796875008</c:v>
                </c:pt>
                <c:pt idx="1569">
                  <c:v>1.09188140624992</c:v>
                </c:pt>
                <c:pt idx="1570">
                  <c:v>1.09319164062496</c:v>
                </c:pt>
                <c:pt idx="1571">
                  <c:v>1.0945289843750399</c:v>
                </c:pt>
                <c:pt idx="1572">
                  <c:v>1.0959213281251201</c:v>
                </c:pt>
                <c:pt idx="1573">
                  <c:v>1.0972878906249601</c:v>
                </c:pt>
                <c:pt idx="1574">
                  <c:v>1.0986180468748801</c:v>
                </c:pt>
                <c:pt idx="1575">
                  <c:v>1.0999210937500798</c:v>
                </c:pt>
                <c:pt idx="1576">
                  <c:v>1.1012225781251199</c:v>
                </c:pt>
                <c:pt idx="1577">
                  <c:v>1.1025415625001602</c:v>
                </c:pt>
                <c:pt idx="1578">
                  <c:v>1.10391914062496</c:v>
                </c:pt>
                <c:pt idx="1579">
                  <c:v>1.1053099218748801</c:v>
                </c:pt>
                <c:pt idx="1580">
                  <c:v>1.1066557031251201</c:v>
                </c:pt>
                <c:pt idx="1581">
                  <c:v>1.10800132812512</c:v>
                </c:pt>
                <c:pt idx="1582">
                  <c:v>1.109323125</c:v>
                </c:pt>
                <c:pt idx="1583">
                  <c:v>1.1106322656249601</c:v>
                </c:pt>
                <c:pt idx="1584">
                  <c:v>1.11198148437504</c:v>
                </c:pt>
                <c:pt idx="1585">
                  <c:v>1.1132858593750399</c:v>
                </c:pt>
                <c:pt idx="1586">
                  <c:v>1.1146020312499201</c:v>
                </c:pt>
                <c:pt idx="1587">
                  <c:v>1.1159442187500799</c:v>
                </c:pt>
                <c:pt idx="1588">
                  <c:v>1.1172510937500799</c:v>
                </c:pt>
                <c:pt idx="1589">
                  <c:v>1.1185623437500798</c:v>
                </c:pt>
                <c:pt idx="1590">
                  <c:v>1.11991148437504</c:v>
                </c:pt>
                <c:pt idx="1591">
                  <c:v>1.12113234375008</c:v>
                </c:pt>
                <c:pt idx="1592">
                  <c:v>1.1223748437500798</c:v>
                </c:pt>
                <c:pt idx="1593">
                  <c:v>1.12363820312512</c:v>
                </c:pt>
                <c:pt idx="1594">
                  <c:v>1.1249535937500799</c:v>
                </c:pt>
                <c:pt idx="1595">
                  <c:v>1.12631726562496</c:v>
                </c:pt>
                <c:pt idx="1596">
                  <c:v>1.1276036718748801</c:v>
                </c:pt>
                <c:pt idx="1597">
                  <c:v>1.12881453124992</c:v>
                </c:pt>
                <c:pt idx="1598">
                  <c:v>1.13008820312512</c:v>
                </c:pt>
                <c:pt idx="1599">
                  <c:v>1.1313989843750398</c:v>
                </c:pt>
                <c:pt idx="1600">
                  <c:v>1.1327379687500798</c:v>
                </c:pt>
                <c:pt idx="1601">
                  <c:v>1.134213125</c:v>
                </c:pt>
                <c:pt idx="1602">
                  <c:v>1.1355897656249601</c:v>
                </c:pt>
                <c:pt idx="1603">
                  <c:v>1.1369758593750399</c:v>
                </c:pt>
                <c:pt idx="1604">
                  <c:v>1.1382844531251199</c:v>
                </c:pt>
                <c:pt idx="1605">
                  <c:v>1.1395957812499202</c:v>
                </c:pt>
                <c:pt idx="1606">
                  <c:v>1.1410381249999999</c:v>
                </c:pt>
                <c:pt idx="1607">
                  <c:v>1.1424510156249601</c:v>
                </c:pt>
                <c:pt idx="1608">
                  <c:v>1.1437678125001602</c:v>
                </c:pt>
                <c:pt idx="1609">
                  <c:v>1.14509085937504</c:v>
                </c:pt>
                <c:pt idx="1610">
                  <c:v>1.1463803125001601</c:v>
                </c:pt>
                <c:pt idx="1611">
                  <c:v>1.1476365625001601</c:v>
                </c:pt>
                <c:pt idx="1612">
                  <c:v>1.1489714062499201</c:v>
                </c:pt>
                <c:pt idx="1613">
                  <c:v>1.1502871875001601</c:v>
                </c:pt>
                <c:pt idx="1614">
                  <c:v>1.1516109375001602</c:v>
                </c:pt>
                <c:pt idx="1615">
                  <c:v>1.1529140625001602</c:v>
                </c:pt>
                <c:pt idx="1616">
                  <c:v>1.1542178125001601</c:v>
                </c:pt>
                <c:pt idx="1617">
                  <c:v>1.1556046093750398</c:v>
                </c:pt>
                <c:pt idx="1618">
                  <c:v>1.15700570312512</c:v>
                </c:pt>
                <c:pt idx="1619">
                  <c:v>1.1583151562499201</c:v>
                </c:pt>
                <c:pt idx="1620">
                  <c:v>1.1596375000000001</c:v>
                </c:pt>
                <c:pt idx="1621">
                  <c:v>1.16096054687488</c:v>
                </c:pt>
                <c:pt idx="1622">
                  <c:v>1.1623364843750399</c:v>
                </c:pt>
                <c:pt idx="1623">
                  <c:v>1.1637228906249601</c:v>
                </c:pt>
                <c:pt idx="1624">
                  <c:v>1.16510570312512</c:v>
                </c:pt>
                <c:pt idx="1625">
                  <c:v>1.1664199218748801</c:v>
                </c:pt>
                <c:pt idx="1626">
                  <c:v>1.1676837499999999</c:v>
                </c:pt>
                <c:pt idx="1627">
                  <c:v>1.1690034375001601</c:v>
                </c:pt>
                <c:pt idx="1628">
                  <c:v>1.17035468750016</c:v>
                </c:pt>
                <c:pt idx="1629">
                  <c:v>1.1717526562499201</c:v>
                </c:pt>
                <c:pt idx="1630">
                  <c:v>1.1730995312499202</c:v>
                </c:pt>
                <c:pt idx="1631">
                  <c:v>1.17448195312512</c:v>
                </c:pt>
                <c:pt idx="1632">
                  <c:v>1.1758290625001602</c:v>
                </c:pt>
                <c:pt idx="1633">
                  <c:v>1.17715289062496</c:v>
                </c:pt>
                <c:pt idx="1634">
                  <c:v>1.17857101562496</c:v>
                </c:pt>
                <c:pt idx="1635">
                  <c:v>1.18004976562496</c:v>
                </c:pt>
                <c:pt idx="1636">
                  <c:v>1.1814835937500798</c:v>
                </c:pt>
                <c:pt idx="1637">
                  <c:v>1.18284820312512</c:v>
                </c:pt>
                <c:pt idx="1638">
                  <c:v>1.18420320312512</c:v>
                </c:pt>
                <c:pt idx="1639">
                  <c:v>1.1856264843750399</c:v>
                </c:pt>
                <c:pt idx="1640">
                  <c:v>1.18715679687488</c:v>
                </c:pt>
                <c:pt idx="1641">
                  <c:v>1.1885335937500798</c:v>
                </c:pt>
                <c:pt idx="1642">
                  <c:v>1.1898713281251201</c:v>
                </c:pt>
                <c:pt idx="1643">
                  <c:v>1.1912503906249601</c:v>
                </c:pt>
                <c:pt idx="1644">
                  <c:v>1.19260601562496</c:v>
                </c:pt>
                <c:pt idx="1645">
                  <c:v>1.1939858593750399</c:v>
                </c:pt>
                <c:pt idx="1646">
                  <c:v>1.1953634375001601</c:v>
                </c:pt>
                <c:pt idx="1647">
                  <c:v>1.1967114062499202</c:v>
                </c:pt>
                <c:pt idx="1648">
                  <c:v>1.1980842968748799</c:v>
                </c:pt>
                <c:pt idx="1649">
                  <c:v>1.19941132812512</c:v>
                </c:pt>
                <c:pt idx="1650">
                  <c:v>1.2007329687500798</c:v>
                </c:pt>
                <c:pt idx="1651">
                  <c:v>1.2021321093750399</c:v>
                </c:pt>
                <c:pt idx="1652">
                  <c:v>1.2035149999999999</c:v>
                </c:pt>
                <c:pt idx="1653">
                  <c:v>1.2048195312499201</c:v>
                </c:pt>
                <c:pt idx="1654">
                  <c:v>1.2061367187500798</c:v>
                </c:pt>
                <c:pt idx="1655">
                  <c:v>1.2074645312499201</c:v>
                </c:pt>
                <c:pt idx="1656">
                  <c:v>1.208836875</c:v>
                </c:pt>
                <c:pt idx="1657">
                  <c:v>1.2102665625001601</c:v>
                </c:pt>
                <c:pt idx="1658">
                  <c:v>1.2116037500000001</c:v>
                </c:pt>
                <c:pt idx="1659">
                  <c:v>1.212890625</c:v>
                </c:pt>
                <c:pt idx="1660">
                  <c:v>1.2141570312499201</c:v>
                </c:pt>
                <c:pt idx="1661">
                  <c:v>1.21543351562496</c:v>
                </c:pt>
                <c:pt idx="1662">
                  <c:v>1.216785</c:v>
                </c:pt>
                <c:pt idx="1663">
                  <c:v>1.2182399218748801</c:v>
                </c:pt>
                <c:pt idx="1664">
                  <c:v>1.2195936718748801</c:v>
                </c:pt>
                <c:pt idx="1665">
                  <c:v>1.2208625</c:v>
                </c:pt>
                <c:pt idx="1666">
                  <c:v>1.2221571093750399</c:v>
                </c:pt>
                <c:pt idx="1667">
                  <c:v>1.2234969531251201</c:v>
                </c:pt>
                <c:pt idx="1668">
                  <c:v>1.2249171875001601</c:v>
                </c:pt>
                <c:pt idx="1669">
                  <c:v>1.226334375</c:v>
                </c:pt>
                <c:pt idx="1670">
                  <c:v>1.2277453125001601</c:v>
                </c:pt>
                <c:pt idx="1671">
                  <c:v>1.2291707812499202</c:v>
                </c:pt>
                <c:pt idx="1672">
                  <c:v>1.2305881249999999</c:v>
                </c:pt>
                <c:pt idx="1673">
                  <c:v>1.2320230468748801</c:v>
                </c:pt>
                <c:pt idx="1674">
                  <c:v>1.233518125</c:v>
                </c:pt>
                <c:pt idx="1675">
                  <c:v>1.2350426562499202</c:v>
                </c:pt>
                <c:pt idx="1676">
                  <c:v>1.2365170312499201</c:v>
                </c:pt>
                <c:pt idx="1677">
                  <c:v>1.2379259375001601</c:v>
                </c:pt>
                <c:pt idx="1678">
                  <c:v>1.2393412500000001</c:v>
                </c:pt>
                <c:pt idx="1679">
                  <c:v>1.24087132812512</c:v>
                </c:pt>
                <c:pt idx="1680">
                  <c:v>1.24233289062496</c:v>
                </c:pt>
                <c:pt idx="1681">
                  <c:v>1.24375578124992</c:v>
                </c:pt>
                <c:pt idx="1682">
                  <c:v>1.2451498437500799</c:v>
                </c:pt>
                <c:pt idx="1683">
                  <c:v>1.24656851562496</c:v>
                </c:pt>
                <c:pt idx="1684">
                  <c:v>1.24796289062496</c:v>
                </c:pt>
                <c:pt idx="1685">
                  <c:v>1.24941789062496</c:v>
                </c:pt>
                <c:pt idx="1686">
                  <c:v>1.25082539062496</c:v>
                </c:pt>
                <c:pt idx="1687">
                  <c:v>1.2522464062499201</c:v>
                </c:pt>
                <c:pt idx="1688">
                  <c:v>1.25370484375008</c:v>
                </c:pt>
                <c:pt idx="1689">
                  <c:v>1.2550820312499202</c:v>
                </c:pt>
                <c:pt idx="1690">
                  <c:v>1.2565483593750399</c:v>
                </c:pt>
                <c:pt idx="1691">
                  <c:v>1.25801664062496</c:v>
                </c:pt>
                <c:pt idx="1692">
                  <c:v>1.259455625</c:v>
                </c:pt>
                <c:pt idx="1693">
                  <c:v>1.2608332031251199</c:v>
                </c:pt>
                <c:pt idx="1694">
                  <c:v>1.2622491406249601</c:v>
                </c:pt>
                <c:pt idx="1695">
                  <c:v>1.26364609375008</c:v>
                </c:pt>
                <c:pt idx="1696">
                  <c:v>1.2650893750000001</c:v>
                </c:pt>
                <c:pt idx="1697">
                  <c:v>1.26660234375008</c:v>
                </c:pt>
                <c:pt idx="1698">
                  <c:v>1.2680389843750399</c:v>
                </c:pt>
                <c:pt idx="1699">
                  <c:v>1.26948640624992</c:v>
                </c:pt>
                <c:pt idx="1700">
                  <c:v>1.27088468750016</c:v>
                </c:pt>
                <c:pt idx="1701">
                  <c:v>1.2723642968748801</c:v>
                </c:pt>
                <c:pt idx="1702">
                  <c:v>1.2739503906249601</c:v>
                </c:pt>
                <c:pt idx="1703">
                  <c:v>1.2754682812499201</c:v>
                </c:pt>
                <c:pt idx="1704">
                  <c:v>1.2769089062499202</c:v>
                </c:pt>
                <c:pt idx="1705">
                  <c:v>1.27838875</c:v>
                </c:pt>
                <c:pt idx="1706">
                  <c:v>1.2799035937500798</c:v>
                </c:pt>
                <c:pt idx="1707">
                  <c:v>1.2813864062499201</c:v>
                </c:pt>
                <c:pt idx="1708">
                  <c:v>1.2828567968748801</c:v>
                </c:pt>
                <c:pt idx="1709">
                  <c:v>1.2842765625001602</c:v>
                </c:pt>
                <c:pt idx="1710">
                  <c:v>1.2857013281251199</c:v>
                </c:pt>
                <c:pt idx="1711">
                  <c:v>1.2870682812499201</c:v>
                </c:pt>
                <c:pt idx="1712">
                  <c:v>1.28841960937504</c:v>
                </c:pt>
                <c:pt idx="1713">
                  <c:v>1.28985523437504</c:v>
                </c:pt>
                <c:pt idx="1714">
                  <c:v>1.2913146875001602</c:v>
                </c:pt>
                <c:pt idx="1715">
                  <c:v>1.2926771875001601</c:v>
                </c:pt>
                <c:pt idx="1716">
                  <c:v>1.2940167968748799</c:v>
                </c:pt>
                <c:pt idx="1717">
                  <c:v>1.29535210937504</c:v>
                </c:pt>
                <c:pt idx="1718">
                  <c:v>1.2967423437500798</c:v>
                </c:pt>
                <c:pt idx="1719">
                  <c:v>1.29815195312512</c:v>
                </c:pt>
                <c:pt idx="1720">
                  <c:v>1.2995646093750399</c:v>
                </c:pt>
                <c:pt idx="1721">
                  <c:v>1.3009928906249602</c:v>
                </c:pt>
                <c:pt idx="1722">
                  <c:v>1.3023649218748801</c:v>
                </c:pt>
                <c:pt idx="1723">
                  <c:v>1.30371492187488</c:v>
                </c:pt>
                <c:pt idx="1724">
                  <c:v>1.3051982812499201</c:v>
                </c:pt>
                <c:pt idx="1725">
                  <c:v>1.3067197656249601</c:v>
                </c:pt>
                <c:pt idx="1726">
                  <c:v>1.30818664062496</c:v>
                </c:pt>
                <c:pt idx="1727">
                  <c:v>1.3096154687500798</c:v>
                </c:pt>
                <c:pt idx="1728">
                  <c:v>1.3110626562499201</c:v>
                </c:pt>
                <c:pt idx="1729">
                  <c:v>1.31253625</c:v>
                </c:pt>
                <c:pt idx="1730">
                  <c:v>1.3140506249999999</c:v>
                </c:pt>
                <c:pt idx="1731">
                  <c:v>1.3155545312499202</c:v>
                </c:pt>
                <c:pt idx="1732">
                  <c:v>1.3170346875001602</c:v>
                </c:pt>
                <c:pt idx="1733">
                  <c:v>1.3185176562499201</c:v>
                </c:pt>
                <c:pt idx="1734">
                  <c:v>1.3199126562499202</c:v>
                </c:pt>
                <c:pt idx="1735">
                  <c:v>1.32128828124992</c:v>
                </c:pt>
                <c:pt idx="1736">
                  <c:v>1.32282609375008</c:v>
                </c:pt>
                <c:pt idx="1737">
                  <c:v>1.32434390624992</c:v>
                </c:pt>
                <c:pt idx="1738">
                  <c:v>1.3257690625001601</c:v>
                </c:pt>
                <c:pt idx="1739">
                  <c:v>1.3272103125001602</c:v>
                </c:pt>
                <c:pt idx="1740">
                  <c:v>1.3286645312499201</c:v>
                </c:pt>
                <c:pt idx="1741">
                  <c:v>1.33015078124992</c:v>
                </c:pt>
                <c:pt idx="1742">
                  <c:v>1.3316570312499201</c:v>
                </c:pt>
                <c:pt idx="1743">
                  <c:v>1.3331682812499202</c:v>
                </c:pt>
                <c:pt idx="1744">
                  <c:v>1.3346759375001602</c:v>
                </c:pt>
                <c:pt idx="1745">
                  <c:v>1.33618640624992</c:v>
                </c:pt>
                <c:pt idx="1746">
                  <c:v>1.3375653125001601</c:v>
                </c:pt>
                <c:pt idx="1747">
                  <c:v>1.3390137499999999</c:v>
                </c:pt>
                <c:pt idx="1748">
                  <c:v>1.3405518750000001</c:v>
                </c:pt>
                <c:pt idx="1749">
                  <c:v>1.3420096875001601</c:v>
                </c:pt>
                <c:pt idx="1750">
                  <c:v>1.3434229687500798</c:v>
                </c:pt>
                <c:pt idx="1751">
                  <c:v>1.3448703125001602</c:v>
                </c:pt>
                <c:pt idx="1752">
                  <c:v>1.3463798437500798</c:v>
                </c:pt>
                <c:pt idx="1753">
                  <c:v>1.3478390625001602</c:v>
                </c:pt>
                <c:pt idx="1754">
                  <c:v>1.3492757812499201</c:v>
                </c:pt>
                <c:pt idx="1755">
                  <c:v>1.3507442187500798</c:v>
                </c:pt>
                <c:pt idx="1756">
                  <c:v>1.35223</c:v>
                </c:pt>
                <c:pt idx="1757">
                  <c:v>1.35370875</c:v>
                </c:pt>
                <c:pt idx="1758">
                  <c:v>1.35522093750016</c:v>
                </c:pt>
                <c:pt idx="1759">
                  <c:v>1.3567892187500799</c:v>
                </c:pt>
                <c:pt idx="1760">
                  <c:v>1.3583357812499202</c:v>
                </c:pt>
                <c:pt idx="1761">
                  <c:v>1.3598095312499201</c:v>
                </c:pt>
                <c:pt idx="1762">
                  <c:v>1.3612493750000001</c:v>
                </c:pt>
                <c:pt idx="1763">
                  <c:v>1.3627031249999999</c:v>
                </c:pt>
                <c:pt idx="1764">
                  <c:v>1.3642160937500798</c:v>
                </c:pt>
                <c:pt idx="1765">
                  <c:v>1.3657520312499201</c:v>
                </c:pt>
                <c:pt idx="1766">
                  <c:v>1.3671771875001602</c:v>
                </c:pt>
                <c:pt idx="1767">
                  <c:v>1.3685995312499202</c:v>
                </c:pt>
                <c:pt idx="1768">
                  <c:v>1.3699842187500799</c:v>
                </c:pt>
                <c:pt idx="1769">
                  <c:v>1.3713934375001602</c:v>
                </c:pt>
                <c:pt idx="1770">
                  <c:v>1.3728642187500799</c:v>
                </c:pt>
                <c:pt idx="1771">
                  <c:v>1.374303125</c:v>
                </c:pt>
                <c:pt idx="1772">
                  <c:v>1.3757242187500798</c:v>
                </c:pt>
                <c:pt idx="1773">
                  <c:v>1.37716281250016</c:v>
                </c:pt>
                <c:pt idx="1774">
                  <c:v>1.3785587500000001</c:v>
                </c:pt>
                <c:pt idx="1775">
                  <c:v>1.3799854687500799</c:v>
                </c:pt>
                <c:pt idx="1776">
                  <c:v>1.3815607812499202</c:v>
                </c:pt>
                <c:pt idx="1777">
                  <c:v>1.3830585937500799</c:v>
                </c:pt>
                <c:pt idx="1778">
                  <c:v>1.3845154687500798</c:v>
                </c:pt>
                <c:pt idx="1779">
                  <c:v>1.3859753125001602</c:v>
                </c:pt>
                <c:pt idx="1780">
                  <c:v>1.3874325000000001</c:v>
                </c:pt>
                <c:pt idx="1781">
                  <c:v>1.3889801562499202</c:v>
                </c:pt>
                <c:pt idx="1782">
                  <c:v>1.3905367187500799</c:v>
                </c:pt>
                <c:pt idx="1783">
                  <c:v>1.3920693749999999</c:v>
                </c:pt>
                <c:pt idx="1784">
                  <c:v>1.3936132812499202</c:v>
                </c:pt>
                <c:pt idx="1785">
                  <c:v>1.3951557812499202</c:v>
                </c:pt>
                <c:pt idx="1786">
                  <c:v>1.3967031249999999</c:v>
                </c:pt>
                <c:pt idx="1787">
                  <c:v>1.3983098437500798</c:v>
                </c:pt>
                <c:pt idx="1788">
                  <c:v>1.3999207812499201</c:v>
                </c:pt>
                <c:pt idx="1789">
                  <c:v>1.4015254687500798</c:v>
                </c:pt>
                <c:pt idx="1790">
                  <c:v>1.40312375</c:v>
                </c:pt>
                <c:pt idx="1791">
                  <c:v>1.40470390624992</c:v>
                </c:pt>
                <c:pt idx="1792">
                  <c:v>1.4062796875001602</c:v>
                </c:pt>
                <c:pt idx="1793">
                  <c:v>1.4079329687500799</c:v>
                </c:pt>
                <c:pt idx="1794">
                  <c:v>1.40955125</c:v>
                </c:pt>
                <c:pt idx="1795">
                  <c:v>1.4111039062499202</c:v>
                </c:pt>
                <c:pt idx="1796">
                  <c:v>1.4126620312499201</c:v>
                </c:pt>
                <c:pt idx="1797">
                  <c:v>1.4142323437500799</c:v>
                </c:pt>
                <c:pt idx="1798">
                  <c:v>1.415858125</c:v>
                </c:pt>
                <c:pt idx="1799">
                  <c:v>1.4174460937500799</c:v>
                </c:pt>
                <c:pt idx="1800">
                  <c:v>1.4189740625001601</c:v>
                </c:pt>
                <c:pt idx="1801">
                  <c:v>1.42047671875008</c:v>
                </c:pt>
                <c:pt idx="1802">
                  <c:v>1.4220054687500798</c:v>
                </c:pt>
                <c:pt idx="1803">
                  <c:v>1.4235328125001601</c:v>
                </c:pt>
                <c:pt idx="1804">
                  <c:v>1.4250987500000001</c:v>
                </c:pt>
                <c:pt idx="1805">
                  <c:v>1.4265970312499201</c:v>
                </c:pt>
                <c:pt idx="1806">
                  <c:v>1.4280901562499202</c:v>
                </c:pt>
                <c:pt idx="1807">
                  <c:v>1.4295698437500799</c:v>
                </c:pt>
                <c:pt idx="1808">
                  <c:v>1.4310654687500799</c:v>
                </c:pt>
                <c:pt idx="1809">
                  <c:v>1.4326176562499202</c:v>
                </c:pt>
                <c:pt idx="1810">
                  <c:v>1.4342029687500799</c:v>
                </c:pt>
                <c:pt idx="1811">
                  <c:v>1.43573640624992</c:v>
                </c:pt>
                <c:pt idx="1812">
                  <c:v>1.4372542187500799</c:v>
                </c:pt>
                <c:pt idx="1813">
                  <c:v>1.4387789062499201</c:v>
                </c:pt>
                <c:pt idx="1814">
                  <c:v>1.4403135937500799</c:v>
                </c:pt>
                <c:pt idx="1815">
                  <c:v>1.4419717187500798</c:v>
                </c:pt>
                <c:pt idx="1816">
                  <c:v>1.44353406250016</c:v>
                </c:pt>
                <c:pt idx="1817">
                  <c:v>1.4450376562499201</c:v>
                </c:pt>
                <c:pt idx="1818">
                  <c:v>1.4465548437500799</c:v>
                </c:pt>
                <c:pt idx="1819">
                  <c:v>1.4480653125001601</c:v>
                </c:pt>
                <c:pt idx="1820">
                  <c:v>1.44961390624992</c:v>
                </c:pt>
                <c:pt idx="1821">
                  <c:v>1.4512510937500798</c:v>
                </c:pt>
                <c:pt idx="1822">
                  <c:v>1.4527854687500799</c:v>
                </c:pt>
                <c:pt idx="1823">
                  <c:v>1.454275625</c:v>
                </c:pt>
                <c:pt idx="1824">
                  <c:v>1.455800625</c:v>
                </c:pt>
                <c:pt idx="1825">
                  <c:v>1.4572799999999999</c:v>
                </c:pt>
                <c:pt idx="1826">
                  <c:v>1.458830625</c:v>
                </c:pt>
                <c:pt idx="1827">
                  <c:v>1.4604168749999999</c:v>
                </c:pt>
                <c:pt idx="1828">
                  <c:v>1.4619239062499201</c:v>
                </c:pt>
                <c:pt idx="1829">
                  <c:v>1.46340531250016</c:v>
                </c:pt>
                <c:pt idx="1830">
                  <c:v>1.464861875</c:v>
                </c:pt>
                <c:pt idx="1831">
                  <c:v>1.4663204687500799</c:v>
                </c:pt>
                <c:pt idx="1832">
                  <c:v>1.4678667187500798</c:v>
                </c:pt>
                <c:pt idx="1833">
                  <c:v>1.469348125</c:v>
                </c:pt>
                <c:pt idx="1834">
                  <c:v>1.4708184375001601</c:v>
                </c:pt>
                <c:pt idx="1835">
                  <c:v>1.4722765625001601</c:v>
                </c:pt>
                <c:pt idx="1836">
                  <c:v>1.4737757812499201</c:v>
                </c:pt>
                <c:pt idx="1837">
                  <c:v>1.4753364062499201</c:v>
                </c:pt>
                <c:pt idx="1838">
                  <c:v>1.4769357812499202</c:v>
                </c:pt>
                <c:pt idx="1839">
                  <c:v>1.4784990625001602</c:v>
                </c:pt>
                <c:pt idx="1840">
                  <c:v>1.4800465625001602</c:v>
                </c:pt>
                <c:pt idx="1841">
                  <c:v>1.4816259375001601</c:v>
                </c:pt>
                <c:pt idx="1842">
                  <c:v>1.4832804687500798</c:v>
                </c:pt>
                <c:pt idx="1843">
                  <c:v>1.4850073437500799</c:v>
                </c:pt>
                <c:pt idx="1844">
                  <c:v>1.486698125</c:v>
                </c:pt>
                <c:pt idx="1845">
                  <c:v>1.4883423437500798</c:v>
                </c:pt>
                <c:pt idx="1846">
                  <c:v>1.4899975000000001</c:v>
                </c:pt>
                <c:pt idx="1847">
                  <c:v>1.4916846875001601</c:v>
                </c:pt>
                <c:pt idx="1848">
                  <c:v>1.4933156249999999</c:v>
                </c:pt>
                <c:pt idx="1849">
                  <c:v>1.49502265624992</c:v>
                </c:pt>
                <c:pt idx="1850">
                  <c:v>1.496651875</c:v>
                </c:pt>
                <c:pt idx="1851">
                  <c:v>1.4982774999999999</c:v>
                </c:pt>
                <c:pt idx="1852">
                  <c:v>1.499801875</c:v>
                </c:pt>
                <c:pt idx="1853">
                  <c:v>1.50136890624992</c:v>
                </c:pt>
                <c:pt idx="1854">
                  <c:v>1.5029553125001602</c:v>
                </c:pt>
                <c:pt idx="1855">
                  <c:v>1.5045917187500799</c:v>
                </c:pt>
                <c:pt idx="1856">
                  <c:v>1.5061290625001602</c:v>
                </c:pt>
                <c:pt idx="1857">
                  <c:v>1.5075954687500799</c:v>
                </c:pt>
                <c:pt idx="1858">
                  <c:v>1.5091231249999999</c:v>
                </c:pt>
                <c:pt idx="1859">
                  <c:v>1.5106832812499202</c:v>
                </c:pt>
                <c:pt idx="1860">
                  <c:v>1.51230406250016</c:v>
                </c:pt>
                <c:pt idx="1861">
                  <c:v>1.513806875</c:v>
                </c:pt>
                <c:pt idx="1862">
                  <c:v>1.5153803125001601</c:v>
                </c:pt>
                <c:pt idx="1863">
                  <c:v>1.5168682812499201</c:v>
                </c:pt>
                <c:pt idx="1864">
                  <c:v>1.51842375</c:v>
                </c:pt>
                <c:pt idx="1865">
                  <c:v>1.5199826562499201</c:v>
                </c:pt>
                <c:pt idx="1866">
                  <c:v>1.5216029687500798</c:v>
                </c:pt>
                <c:pt idx="1867">
                  <c:v>1.5231782812499202</c:v>
                </c:pt>
                <c:pt idx="1868">
                  <c:v>1.5247214062499201</c:v>
                </c:pt>
                <c:pt idx="1869">
                  <c:v>1.5262639062499201</c:v>
                </c:pt>
                <c:pt idx="1870">
                  <c:v>1.5278723437500799</c:v>
                </c:pt>
                <c:pt idx="1871">
                  <c:v>1.5295023437500799</c:v>
                </c:pt>
                <c:pt idx="1872">
                  <c:v>1.5310887500000001</c:v>
                </c:pt>
                <c:pt idx="1873">
                  <c:v>1.5326968750000001</c:v>
                </c:pt>
                <c:pt idx="1874">
                  <c:v>1.5342454687500799</c:v>
                </c:pt>
                <c:pt idx="1875">
                  <c:v>1.5358076562499201</c:v>
                </c:pt>
                <c:pt idx="1876">
                  <c:v>1.537454375</c:v>
                </c:pt>
                <c:pt idx="1877">
                  <c:v>1.5391300000000001</c:v>
                </c:pt>
                <c:pt idx="1878">
                  <c:v>1.5407896875001601</c:v>
                </c:pt>
                <c:pt idx="1879">
                  <c:v>1.5423934375001602</c:v>
                </c:pt>
                <c:pt idx="1880">
                  <c:v>1.5439603125001602</c:v>
                </c:pt>
                <c:pt idx="1881">
                  <c:v>1.545585</c:v>
                </c:pt>
                <c:pt idx="1882">
                  <c:v>1.54725828124992</c:v>
                </c:pt>
                <c:pt idx="1883">
                  <c:v>1.5488851562499202</c:v>
                </c:pt>
                <c:pt idx="1884">
                  <c:v>1.5504735937500798</c:v>
                </c:pt>
                <c:pt idx="1885">
                  <c:v>1.5521107812499202</c:v>
                </c:pt>
                <c:pt idx="1886">
                  <c:v>1.5537037499999999</c:v>
                </c:pt>
                <c:pt idx="1887">
                  <c:v>1.5552879687500798</c:v>
                </c:pt>
                <c:pt idx="1888">
                  <c:v>1.5569534375001601</c:v>
                </c:pt>
                <c:pt idx="1889">
                  <c:v>1.5585125</c:v>
                </c:pt>
                <c:pt idx="1890">
                  <c:v>1.5601024999999999</c:v>
                </c:pt>
                <c:pt idx="1891">
                  <c:v>1.5616967187500799</c:v>
                </c:pt>
                <c:pt idx="1892">
                  <c:v>1.5632740625001602</c:v>
                </c:pt>
                <c:pt idx="1893">
                  <c:v>1.5649367187500798</c:v>
                </c:pt>
                <c:pt idx="1894">
                  <c:v>1.5666401562499201</c:v>
                </c:pt>
                <c:pt idx="1895">
                  <c:v>1.5682278125001601</c:v>
                </c:pt>
                <c:pt idx="1896">
                  <c:v>1.5698084375001602</c:v>
                </c:pt>
                <c:pt idx="1897">
                  <c:v>1.57146453124992</c:v>
                </c:pt>
                <c:pt idx="1898">
                  <c:v>1.5731229687500798</c:v>
                </c:pt>
                <c:pt idx="1899">
                  <c:v>1.5749123437500798</c:v>
                </c:pt>
                <c:pt idx="1900">
                  <c:v>1.5766179687500799</c:v>
                </c:pt>
                <c:pt idx="1901">
                  <c:v>1.5782792187500798</c:v>
                </c:pt>
                <c:pt idx="1902">
                  <c:v>1.5799579687500798</c:v>
                </c:pt>
                <c:pt idx="1903">
                  <c:v>1.5816528125001601</c:v>
                </c:pt>
                <c:pt idx="1904">
                  <c:v>1.5833840625001601</c:v>
                </c:pt>
                <c:pt idx="1905">
                  <c:v>1.5851914062499202</c:v>
                </c:pt>
                <c:pt idx="1906">
                  <c:v>1.5868979687500799</c:v>
                </c:pt>
                <c:pt idx="1907">
                  <c:v>1.5885556249999999</c:v>
                </c:pt>
                <c:pt idx="1908">
                  <c:v>1.5902125</c:v>
                </c:pt>
                <c:pt idx="1909">
                  <c:v>1.5918699999999999</c:v>
                </c:pt>
                <c:pt idx="1910">
                  <c:v>1.5935857812499201</c:v>
                </c:pt>
                <c:pt idx="1911">
                  <c:v>1.5952725000000001</c:v>
                </c:pt>
                <c:pt idx="1912">
                  <c:v>1.5969253125001601</c:v>
                </c:pt>
                <c:pt idx="1913">
                  <c:v>1.5985590625001602</c:v>
                </c:pt>
                <c:pt idx="1914">
                  <c:v>1.6001489062499201</c:v>
                </c:pt>
                <c:pt idx="1915">
                  <c:v>1.6017749999999999</c:v>
                </c:pt>
                <c:pt idx="1916">
                  <c:v>1.603475625</c:v>
                </c:pt>
                <c:pt idx="1917">
                  <c:v>1.60510343750016</c:v>
                </c:pt>
                <c:pt idx="1918">
                  <c:v>1.6067031249999999</c:v>
                </c:pt>
                <c:pt idx="1919">
                  <c:v>1.6082654687500799</c:v>
                </c:pt>
                <c:pt idx="1920">
                  <c:v>1.6098623437500799</c:v>
                </c:pt>
                <c:pt idx="1921">
                  <c:v>1.6115315625001601</c:v>
                </c:pt>
                <c:pt idx="1922">
                  <c:v>1.61319781250016</c:v>
                </c:pt>
                <c:pt idx="1923">
                  <c:v>1.6148070312499201</c:v>
                </c:pt>
                <c:pt idx="1924">
                  <c:v>1.6164421875001602</c:v>
                </c:pt>
                <c:pt idx="1925">
                  <c:v>1.6180557812499201</c:v>
                </c:pt>
                <c:pt idx="1926">
                  <c:v>1.61968421875008</c:v>
                </c:pt>
                <c:pt idx="1927">
                  <c:v>1.6214404687500799</c:v>
                </c:pt>
                <c:pt idx="1928">
                  <c:v>1.6230851562499202</c:v>
                </c:pt>
                <c:pt idx="1929">
                  <c:v>1.6247865625001601</c:v>
                </c:pt>
                <c:pt idx="1930">
                  <c:v>1.626465625</c:v>
                </c:pt>
                <c:pt idx="1931">
                  <c:v>1.6281495312499201</c:v>
                </c:pt>
                <c:pt idx="1932">
                  <c:v>1.62984859375008</c:v>
                </c:pt>
                <c:pt idx="1933">
                  <c:v>1.63156578124992</c:v>
                </c:pt>
                <c:pt idx="1934">
                  <c:v>1.6332500000000001</c:v>
                </c:pt>
                <c:pt idx="1935">
                  <c:v>1.63492734375008</c:v>
                </c:pt>
                <c:pt idx="1936">
                  <c:v>1.6366189062499201</c:v>
                </c:pt>
                <c:pt idx="1937">
                  <c:v>1.63828343750016</c:v>
                </c:pt>
                <c:pt idx="1938">
                  <c:v>1.6400659375001601</c:v>
                </c:pt>
                <c:pt idx="1939">
                  <c:v>1.6417878125001601</c:v>
                </c:pt>
                <c:pt idx="1940">
                  <c:v>1.6434504687500799</c:v>
                </c:pt>
                <c:pt idx="1941">
                  <c:v>1.6450939062499201</c:v>
                </c:pt>
                <c:pt idx="1942">
                  <c:v>1.6467909375001601</c:v>
                </c:pt>
                <c:pt idx="1943">
                  <c:v>1.6485317187500799</c:v>
                </c:pt>
                <c:pt idx="1944">
                  <c:v>1.6502531250000001</c:v>
                </c:pt>
                <c:pt idx="1945">
                  <c:v>1.6519656250000001</c:v>
                </c:pt>
                <c:pt idx="1946">
                  <c:v>1.6536382812499202</c:v>
                </c:pt>
                <c:pt idx="1947">
                  <c:v>1.6553003125001602</c:v>
                </c:pt>
                <c:pt idx="1948">
                  <c:v>1.6569437499999999</c:v>
                </c:pt>
                <c:pt idx="1949">
                  <c:v>1.6586509375001601</c:v>
                </c:pt>
                <c:pt idx="1950">
                  <c:v>1.6604489062499201</c:v>
                </c:pt>
                <c:pt idx="1951">
                  <c:v>1.6621210937500799</c:v>
                </c:pt>
                <c:pt idx="1952">
                  <c:v>1.66376671875008</c:v>
                </c:pt>
                <c:pt idx="1953">
                  <c:v>1.6654167187500799</c:v>
                </c:pt>
                <c:pt idx="1954">
                  <c:v>1.66715578124992</c:v>
                </c:pt>
                <c:pt idx="1955">
                  <c:v>1.6689403125001601</c:v>
                </c:pt>
                <c:pt idx="1956">
                  <c:v>1.6706740625001602</c:v>
                </c:pt>
                <c:pt idx="1957">
                  <c:v>1.67239625</c:v>
                </c:pt>
                <c:pt idx="1958">
                  <c:v>1.6741092187500799</c:v>
                </c:pt>
                <c:pt idx="1959">
                  <c:v>1.67577</c:v>
                </c:pt>
                <c:pt idx="1960">
                  <c:v>1.6774342187500799</c:v>
                </c:pt>
                <c:pt idx="1961">
                  <c:v>1.6792046875001601</c:v>
                </c:pt>
                <c:pt idx="1962">
                  <c:v>1.6808914062499201</c:v>
                </c:pt>
                <c:pt idx="1963">
                  <c:v>1.682614375</c:v>
                </c:pt>
                <c:pt idx="1964">
                  <c:v>1.684273125</c:v>
                </c:pt>
                <c:pt idx="1965">
                  <c:v>1.6859312500000001</c:v>
                </c:pt>
                <c:pt idx="1966">
                  <c:v>1.6876331250000001</c:v>
                </c:pt>
                <c:pt idx="1967">
                  <c:v>1.6892623437500798</c:v>
                </c:pt>
                <c:pt idx="1968">
                  <c:v>1.6909356250000001</c:v>
                </c:pt>
                <c:pt idx="1969">
                  <c:v>1.6926329687500798</c:v>
                </c:pt>
                <c:pt idx="1970">
                  <c:v>1.6942753125001602</c:v>
                </c:pt>
                <c:pt idx="1971">
                  <c:v>1.6960010937500798</c:v>
                </c:pt>
                <c:pt idx="1972">
                  <c:v>1.6977479687500798</c:v>
                </c:pt>
                <c:pt idx="1973">
                  <c:v>1.6993820312499202</c:v>
                </c:pt>
                <c:pt idx="1974">
                  <c:v>1.7010246875001602</c:v>
                </c:pt>
                <c:pt idx="1975">
                  <c:v>1.7026293749999999</c:v>
                </c:pt>
                <c:pt idx="1976">
                  <c:v>1.70427703124992</c:v>
                </c:pt>
                <c:pt idx="1977">
                  <c:v>1.7060276562499201</c:v>
                </c:pt>
                <c:pt idx="1978">
                  <c:v>1.7076890625001602</c:v>
                </c:pt>
                <c:pt idx="1979">
                  <c:v>1.7093351562499202</c:v>
                </c:pt>
                <c:pt idx="1980">
                  <c:v>1.7110017187500799</c:v>
                </c:pt>
                <c:pt idx="1981">
                  <c:v>1.7126357812499202</c:v>
                </c:pt>
                <c:pt idx="1982">
                  <c:v>1.7143701562499201</c:v>
                </c:pt>
                <c:pt idx="1983">
                  <c:v>1.7161295312499201</c:v>
                </c:pt>
                <c:pt idx="1984">
                  <c:v>1.7178395312499202</c:v>
                </c:pt>
                <c:pt idx="1985">
                  <c:v>1.7195498437500798</c:v>
                </c:pt>
                <c:pt idx="1986">
                  <c:v>1.7212278125001601</c:v>
                </c:pt>
                <c:pt idx="1987">
                  <c:v>1.7229382812499201</c:v>
                </c:pt>
                <c:pt idx="1988">
                  <c:v>1.7247349999999999</c:v>
                </c:pt>
                <c:pt idx="1989">
                  <c:v>1.72653156250016</c:v>
                </c:pt>
                <c:pt idx="1990">
                  <c:v>1.7282378125001601</c:v>
                </c:pt>
                <c:pt idx="1991">
                  <c:v>1.7299395312499202</c:v>
                </c:pt>
                <c:pt idx="1992">
                  <c:v>1.7316192187500798</c:v>
                </c:pt>
                <c:pt idx="1993">
                  <c:v>1.73339</c:v>
                </c:pt>
                <c:pt idx="1994">
                  <c:v>1.73517718750016</c:v>
                </c:pt>
                <c:pt idx="1995">
                  <c:v>1.7369357812499202</c:v>
                </c:pt>
                <c:pt idx="1996">
                  <c:v>1.7386725000000001</c:v>
                </c:pt>
                <c:pt idx="1997">
                  <c:v>1.7404029687500799</c:v>
                </c:pt>
                <c:pt idx="1998">
                  <c:v>1.7420867187500799</c:v>
                </c:pt>
                <c:pt idx="1999">
                  <c:v>1.7438179687500799</c:v>
                </c:pt>
                <c:pt idx="2000">
                  <c:v>1.7456732812499201</c:v>
                </c:pt>
                <c:pt idx="2001">
                  <c:v>1.7474301562499202</c:v>
                </c:pt>
                <c:pt idx="2002">
                  <c:v>1.7491848437500799</c:v>
                </c:pt>
                <c:pt idx="2003">
                  <c:v>1.7508370312499202</c:v>
                </c:pt>
                <c:pt idx="2004">
                  <c:v>1.75258031250016</c:v>
                </c:pt>
                <c:pt idx="2005">
                  <c:v>1.7543817187500799</c:v>
                </c:pt>
                <c:pt idx="2006">
                  <c:v>1.75617421875008</c:v>
                </c:pt>
                <c:pt idx="2007">
                  <c:v>1.7579001562499201</c:v>
                </c:pt>
                <c:pt idx="2008">
                  <c:v>1.7596556249999999</c:v>
                </c:pt>
                <c:pt idx="2009">
                  <c:v>1.7614326562499201</c:v>
                </c:pt>
                <c:pt idx="2010">
                  <c:v>1.7631570312499201</c:v>
                </c:pt>
                <c:pt idx="2011">
                  <c:v>1.7650012500000001</c:v>
                </c:pt>
                <c:pt idx="2012">
                  <c:v>1.7667778125001599</c:v>
                </c:pt>
                <c:pt idx="2013">
                  <c:v>1.76858031250016</c:v>
                </c:pt>
                <c:pt idx="2014">
                  <c:v>1.770263125</c:v>
                </c:pt>
                <c:pt idx="2015">
                  <c:v>1.7719853125001599</c:v>
                </c:pt>
                <c:pt idx="2016">
                  <c:v>1.7737912499999999</c:v>
                </c:pt>
                <c:pt idx="2017">
                  <c:v>1.7756145312499201</c:v>
                </c:pt>
                <c:pt idx="2018">
                  <c:v>1.7773806249999999</c:v>
                </c:pt>
                <c:pt idx="2019">
                  <c:v>1.7790442187500799</c:v>
                </c:pt>
                <c:pt idx="2020">
                  <c:v>1.7807626562499201</c:v>
                </c:pt>
                <c:pt idx="2021">
                  <c:v>1.7824553125001599</c:v>
                </c:pt>
                <c:pt idx="2022">
                  <c:v>1.78417328124992</c:v>
                </c:pt>
                <c:pt idx="2023">
                  <c:v>1.785936875</c:v>
                </c:pt>
                <c:pt idx="2024">
                  <c:v>1.7876964062499201</c:v>
                </c:pt>
                <c:pt idx="2025">
                  <c:v>1.7893596875001598</c:v>
                </c:pt>
                <c:pt idx="2026">
                  <c:v>1.79099125</c:v>
                </c:pt>
                <c:pt idx="2027">
                  <c:v>1.7926882812499201</c:v>
                </c:pt>
                <c:pt idx="2028">
                  <c:v>1.7944232812499201</c:v>
                </c:pt>
                <c:pt idx="2029">
                  <c:v>1.7961615625001597</c:v>
                </c:pt>
                <c:pt idx="2030">
                  <c:v>1.7978260937500798</c:v>
                </c:pt>
                <c:pt idx="2031">
                  <c:v>1.7995292187500798</c:v>
                </c:pt>
                <c:pt idx="2032">
                  <c:v>1.8012595312499202</c:v>
                </c:pt>
                <c:pt idx="2033">
                  <c:v>1.8030207812499202</c:v>
                </c:pt>
                <c:pt idx="2034">
                  <c:v>1.80483796875008</c:v>
                </c:pt>
                <c:pt idx="2035">
                  <c:v>1.8066242187500798</c:v>
                </c:pt>
                <c:pt idx="2036">
                  <c:v>1.8083775</c:v>
                </c:pt>
                <c:pt idx="2037">
                  <c:v>1.8101106250000001</c:v>
                </c:pt>
                <c:pt idx="2038">
                  <c:v>1.8118403125001596</c:v>
                </c:pt>
                <c:pt idx="2039">
                  <c:v>1.8136604687500799</c:v>
                </c:pt>
                <c:pt idx="2040">
                  <c:v>1.8155379687500799</c:v>
                </c:pt>
                <c:pt idx="2041">
                  <c:v>1.8173412499999999</c:v>
                </c:pt>
                <c:pt idx="2042">
                  <c:v>1.8190726562499202</c:v>
                </c:pt>
                <c:pt idx="2043">
                  <c:v>1.8207632812499202</c:v>
                </c:pt>
                <c:pt idx="2044">
                  <c:v>1.8225203125001597</c:v>
                </c:pt>
                <c:pt idx="2045">
                  <c:v>1.8243971875001597</c:v>
                </c:pt>
                <c:pt idx="2046">
                  <c:v>1.8262978125001597</c:v>
                </c:pt>
                <c:pt idx="2047">
                  <c:v>1.82808640624992</c:v>
                </c:pt>
                <c:pt idx="2048">
                  <c:v>1.8298996875001596</c:v>
                </c:pt>
                <c:pt idx="2049">
                  <c:v>1.8317243750000001</c:v>
                </c:pt>
                <c:pt idx="2050">
                  <c:v>1.8335237499999999</c:v>
                </c:pt>
                <c:pt idx="2051">
                  <c:v>1.8353689062499201</c:v>
                </c:pt>
                <c:pt idx="2052">
                  <c:v>1.8372526562499201</c:v>
                </c:pt>
                <c:pt idx="2053">
                  <c:v>1.83907140624992</c:v>
                </c:pt>
                <c:pt idx="2054">
                  <c:v>1.8408446875001598</c:v>
                </c:pt>
                <c:pt idx="2055">
                  <c:v>1.8426143749999999</c:v>
                </c:pt>
                <c:pt idx="2056">
                  <c:v>1.8444039062499202</c:v>
                </c:pt>
                <c:pt idx="2057">
                  <c:v>1.8462845312499201</c:v>
                </c:pt>
                <c:pt idx="2058">
                  <c:v>1.8480732812499201</c:v>
                </c:pt>
                <c:pt idx="2059">
                  <c:v>1.8497621875001597</c:v>
                </c:pt>
                <c:pt idx="2060">
                  <c:v>1.8514567187500799</c:v>
                </c:pt>
                <c:pt idx="2061">
                  <c:v>1.8531856250000001</c:v>
                </c:pt>
                <c:pt idx="2062">
                  <c:v>1.8549534375001597</c:v>
                </c:pt>
                <c:pt idx="2063">
                  <c:v>1.85677484375008</c:v>
                </c:pt>
                <c:pt idx="2064">
                  <c:v>1.8585340625001598</c:v>
                </c:pt>
                <c:pt idx="2065">
                  <c:v>1.8602328125001597</c:v>
                </c:pt>
                <c:pt idx="2066">
                  <c:v>1.8619440625001598</c:v>
                </c:pt>
                <c:pt idx="2067">
                  <c:v>1.86367640624992</c:v>
                </c:pt>
                <c:pt idx="2068">
                  <c:v>1.8654951562499202</c:v>
                </c:pt>
                <c:pt idx="2069">
                  <c:v>1.8673453125001598</c:v>
                </c:pt>
                <c:pt idx="2070">
                  <c:v>1.86911390624992</c:v>
                </c:pt>
                <c:pt idx="2071">
                  <c:v>1.8708575000000001</c:v>
                </c:pt>
                <c:pt idx="2072">
                  <c:v>1.8726453125001596</c:v>
                </c:pt>
                <c:pt idx="2073">
                  <c:v>1.8744412500000001</c:v>
                </c:pt>
                <c:pt idx="2074">
                  <c:v>1.876290625</c:v>
                </c:pt>
                <c:pt idx="2075">
                  <c:v>1.8780954687500799</c:v>
                </c:pt>
                <c:pt idx="2076">
                  <c:v>1.87985828124992</c:v>
                </c:pt>
                <c:pt idx="2077">
                  <c:v>1.8816051562499201</c:v>
                </c:pt>
                <c:pt idx="2078">
                  <c:v>1.8833507812499202</c:v>
                </c:pt>
                <c:pt idx="2079">
                  <c:v>1.8851378125001597</c:v>
                </c:pt>
                <c:pt idx="2080">
                  <c:v>1.8869862500000001</c:v>
                </c:pt>
                <c:pt idx="2081">
                  <c:v>1.8887946875001598</c:v>
                </c:pt>
                <c:pt idx="2082">
                  <c:v>1.8905210937500798</c:v>
                </c:pt>
                <c:pt idx="2083">
                  <c:v>1.892238125</c:v>
                </c:pt>
                <c:pt idx="2084">
                  <c:v>1.8939564062499201</c:v>
                </c:pt>
                <c:pt idx="2085">
                  <c:v>1.8957468749999999</c:v>
                </c:pt>
                <c:pt idx="2086">
                  <c:v>1.8975248437500798</c:v>
                </c:pt>
                <c:pt idx="2087">
                  <c:v>1.8992734375001596</c:v>
                </c:pt>
                <c:pt idx="2088">
                  <c:v>1.9010064062499201</c:v>
                </c:pt>
                <c:pt idx="2089">
                  <c:v>1.9027271875001597</c:v>
                </c:pt>
                <c:pt idx="2090">
                  <c:v>1.9044834375001598</c:v>
                </c:pt>
                <c:pt idx="2091">
                  <c:v>1.906255</c:v>
                </c:pt>
                <c:pt idx="2092">
                  <c:v>1.9080415625001597</c:v>
                </c:pt>
                <c:pt idx="2093">
                  <c:v>1.9098306249999999</c:v>
                </c:pt>
                <c:pt idx="2094">
                  <c:v>1.9116304687500798</c:v>
                </c:pt>
                <c:pt idx="2095">
                  <c:v>1.9134184375001597</c:v>
                </c:pt>
                <c:pt idx="2096">
                  <c:v>1.9152882812499201</c:v>
                </c:pt>
                <c:pt idx="2097">
                  <c:v>1.9171689062499202</c:v>
                </c:pt>
                <c:pt idx="2098">
                  <c:v>1.9190715625001598</c:v>
                </c:pt>
                <c:pt idx="2099">
                  <c:v>1.92097125</c:v>
                </c:pt>
                <c:pt idx="2100">
                  <c:v>1.9228965625001597</c:v>
                </c:pt>
                <c:pt idx="2101">
                  <c:v>1.9248401562499202</c:v>
                </c:pt>
                <c:pt idx="2102">
                  <c:v>1.9268542187500799</c:v>
                </c:pt>
                <c:pt idx="2103">
                  <c:v>1.9288207812499201</c:v>
                </c:pt>
                <c:pt idx="2104">
                  <c:v>1.9307365625001598</c:v>
                </c:pt>
                <c:pt idx="2105">
                  <c:v>1.9326682812499201</c:v>
                </c:pt>
                <c:pt idx="2106">
                  <c:v>1.9346034375001597</c:v>
                </c:pt>
                <c:pt idx="2107">
                  <c:v>1.936573125</c:v>
                </c:pt>
                <c:pt idx="2108">
                  <c:v>1.9385128125001598</c:v>
                </c:pt>
                <c:pt idx="2109">
                  <c:v>1.9403904687500799</c:v>
                </c:pt>
                <c:pt idx="2110">
                  <c:v>1.9422107812499201</c:v>
                </c:pt>
                <c:pt idx="2111">
                  <c:v>1.944050625</c:v>
                </c:pt>
                <c:pt idx="2112">
                  <c:v>1.9458345312499201</c:v>
                </c:pt>
                <c:pt idx="2113">
                  <c:v>1.9476675000000001</c:v>
                </c:pt>
                <c:pt idx="2114">
                  <c:v>1.9495532812499201</c:v>
                </c:pt>
                <c:pt idx="2115">
                  <c:v>1.9514095312499202</c:v>
                </c:pt>
                <c:pt idx="2116">
                  <c:v>1.9531796875001597</c:v>
                </c:pt>
                <c:pt idx="2117">
                  <c:v>1.9549851562499201</c:v>
                </c:pt>
                <c:pt idx="2118">
                  <c:v>1.9567970312499201</c:v>
                </c:pt>
                <c:pt idx="2119">
                  <c:v>1.9586614062499201</c:v>
                </c:pt>
                <c:pt idx="2120">
                  <c:v>1.9604946875001596</c:v>
                </c:pt>
                <c:pt idx="2121">
                  <c:v>1.9623009375001597</c:v>
                </c:pt>
                <c:pt idx="2122">
                  <c:v>1.96414203124992</c:v>
                </c:pt>
                <c:pt idx="2123">
                  <c:v>1.9660104687500799</c:v>
                </c:pt>
                <c:pt idx="2124">
                  <c:v>1.967918125</c:v>
                </c:pt>
                <c:pt idx="2125">
                  <c:v>1.9697914062499202</c:v>
                </c:pt>
                <c:pt idx="2126">
                  <c:v>1.9716735937500798</c:v>
                </c:pt>
                <c:pt idx="2127">
                  <c:v>1.9734898437500799</c:v>
                </c:pt>
                <c:pt idx="2128">
                  <c:v>1.9753690625001596</c:v>
                </c:pt>
                <c:pt idx="2129">
                  <c:v>1.977266875</c:v>
                </c:pt>
                <c:pt idx="2130">
                  <c:v>1.9791937500000001</c:v>
                </c:pt>
                <c:pt idx="2131">
                  <c:v>1.9810887500000001</c:v>
                </c:pt>
                <c:pt idx="2132">
                  <c:v>1.9829303125001598</c:v>
                </c:pt>
                <c:pt idx="2133">
                  <c:v>1.9847710937500798</c:v>
                </c:pt>
                <c:pt idx="2134">
                  <c:v>1.9865626562499201</c:v>
                </c:pt>
                <c:pt idx="2135">
                  <c:v>1.98848125</c:v>
                </c:pt>
                <c:pt idx="2136">
                  <c:v>1.9903709375001597</c:v>
                </c:pt>
                <c:pt idx="2137">
                  <c:v>1.9921934375001598</c:v>
                </c:pt>
                <c:pt idx="2138">
                  <c:v>1.9939414062499201</c:v>
                </c:pt>
                <c:pt idx="2139">
                  <c:v>1.9957829687500799</c:v>
                </c:pt>
                <c:pt idx="2140">
                  <c:v>1.997625</c:v>
                </c:pt>
                <c:pt idx="2141">
                  <c:v>1.9995396875001596</c:v>
                </c:pt>
                <c:pt idx="2142">
                  <c:v>2.0014167187500798</c:v>
                </c:pt>
                <c:pt idx="2143">
                  <c:v>2.0032706249999999</c:v>
                </c:pt>
                <c:pt idx="2144">
                  <c:v>2.0051148437500799</c:v>
                </c:pt>
                <c:pt idx="2145">
                  <c:v>2.0069348437500798</c:v>
                </c:pt>
                <c:pt idx="2146">
                  <c:v>2.00880171875008</c:v>
                </c:pt>
                <c:pt idx="2147">
                  <c:v>2.0106853125001596</c:v>
                </c:pt>
                <c:pt idx="2148">
                  <c:v>2.0126235937500798</c:v>
                </c:pt>
                <c:pt idx="2149">
                  <c:v>2.0144407812499203</c:v>
                </c:pt>
                <c:pt idx="2150">
                  <c:v>2.0162948437500798</c:v>
                </c:pt>
                <c:pt idx="2151">
                  <c:v>2.0181339062499202</c:v>
                </c:pt>
                <c:pt idx="2152">
                  <c:v>2.02008640624992</c:v>
                </c:pt>
                <c:pt idx="2153">
                  <c:v>2.0219909375001599</c:v>
                </c:pt>
                <c:pt idx="2154">
                  <c:v>2.0239028125001597</c:v>
                </c:pt>
                <c:pt idx="2155">
                  <c:v>2.0257382812499203</c:v>
                </c:pt>
                <c:pt idx="2156">
                  <c:v>2.0276385937500798</c:v>
                </c:pt>
                <c:pt idx="2157">
                  <c:v>2.0295981250000001</c:v>
                </c:pt>
                <c:pt idx="2158">
                  <c:v>2.03153984375008</c:v>
                </c:pt>
                <c:pt idx="2159">
                  <c:v>2.0334043749999999</c:v>
                </c:pt>
                <c:pt idx="2160">
                  <c:v>2.0353006250000001</c:v>
                </c:pt>
                <c:pt idx="2161">
                  <c:v>2.0372232812499202</c:v>
                </c:pt>
                <c:pt idx="2162">
                  <c:v>2.03907078124992</c:v>
                </c:pt>
                <c:pt idx="2163">
                  <c:v>2.0409278125001595</c:v>
                </c:pt>
                <c:pt idx="2164">
                  <c:v>2.0427374999999999</c:v>
                </c:pt>
                <c:pt idx="2165">
                  <c:v>2.0445421875001597</c:v>
                </c:pt>
                <c:pt idx="2166">
                  <c:v>2.0463318749999999</c:v>
                </c:pt>
                <c:pt idx="2167">
                  <c:v>2.0481120312499201</c:v>
                </c:pt>
                <c:pt idx="2168">
                  <c:v>2.04991671875008</c:v>
                </c:pt>
                <c:pt idx="2169">
                  <c:v>2.0517593750000001</c:v>
                </c:pt>
                <c:pt idx="2170">
                  <c:v>2.0535829687500797</c:v>
                </c:pt>
                <c:pt idx="2171">
                  <c:v>2.0552899999999998</c:v>
                </c:pt>
                <c:pt idx="2172">
                  <c:v>2.0570609375001596</c:v>
                </c:pt>
                <c:pt idx="2173">
                  <c:v>2.0588906250000001</c:v>
                </c:pt>
                <c:pt idx="2174">
                  <c:v>2.0608217187500797</c:v>
                </c:pt>
                <c:pt idx="2175">
                  <c:v>2.0627565625001596</c:v>
                </c:pt>
                <c:pt idx="2176">
                  <c:v>2.0646057812499201</c:v>
                </c:pt>
                <c:pt idx="2177">
                  <c:v>2.066493125</c:v>
                </c:pt>
                <c:pt idx="2178">
                  <c:v>2.0683948437500801</c:v>
                </c:pt>
                <c:pt idx="2179">
                  <c:v>2.07032765624992</c:v>
                </c:pt>
                <c:pt idx="2180">
                  <c:v>2.07226390624992</c:v>
                </c:pt>
                <c:pt idx="2181">
                  <c:v>2.0742448437500798</c:v>
                </c:pt>
                <c:pt idx="2182">
                  <c:v>2.0761790625001599</c:v>
                </c:pt>
                <c:pt idx="2183">
                  <c:v>2.0780937499999999</c:v>
                </c:pt>
                <c:pt idx="2184">
                  <c:v>2.0799878125001596</c:v>
                </c:pt>
                <c:pt idx="2185">
                  <c:v>2.0819060937500797</c:v>
                </c:pt>
                <c:pt idx="2186">
                  <c:v>2.0838557812499201</c:v>
                </c:pt>
                <c:pt idx="2187">
                  <c:v>2.0857514062499201</c:v>
                </c:pt>
                <c:pt idx="2188">
                  <c:v>2.0876032812499203</c:v>
                </c:pt>
                <c:pt idx="2189">
                  <c:v>2.0894737499999998</c:v>
                </c:pt>
                <c:pt idx="2190">
                  <c:v>2.0913498437500797</c:v>
                </c:pt>
                <c:pt idx="2191">
                  <c:v>2.0932843750000001</c:v>
                </c:pt>
                <c:pt idx="2192">
                  <c:v>2.0951731250000001</c:v>
                </c:pt>
                <c:pt idx="2193">
                  <c:v>2.0970550000000001</c:v>
                </c:pt>
                <c:pt idx="2194">
                  <c:v>2.0989217187500797</c:v>
                </c:pt>
                <c:pt idx="2195">
                  <c:v>2.1008475</c:v>
                </c:pt>
                <c:pt idx="2196">
                  <c:v>2.102795</c:v>
                </c:pt>
                <c:pt idx="2197">
                  <c:v>2.1047909375001597</c:v>
                </c:pt>
                <c:pt idx="2198">
                  <c:v>2.1067145312499203</c:v>
                </c:pt>
                <c:pt idx="2199">
                  <c:v>2.1086895312499201</c:v>
                </c:pt>
                <c:pt idx="2200">
                  <c:v>2.1106854687500798</c:v>
                </c:pt>
                <c:pt idx="2201">
                  <c:v>2.1126273437500798</c:v>
                </c:pt>
                <c:pt idx="2202">
                  <c:v>2.1146940625001598</c:v>
                </c:pt>
                <c:pt idx="2203">
                  <c:v>2.1167548437500798</c:v>
                </c:pt>
                <c:pt idx="2204">
                  <c:v>2.11877</c:v>
                </c:pt>
                <c:pt idx="2205">
                  <c:v>2.1207487500000002</c:v>
                </c:pt>
                <c:pt idx="2206">
                  <c:v>2.1227620312499202</c:v>
                </c:pt>
                <c:pt idx="2207">
                  <c:v>2.1248356249999998</c:v>
                </c:pt>
                <c:pt idx="2208">
                  <c:v>2.1269801562499202</c:v>
                </c:pt>
                <c:pt idx="2209">
                  <c:v>2.1290334375001598</c:v>
                </c:pt>
                <c:pt idx="2210">
                  <c:v>2.1310162500000001</c:v>
                </c:pt>
                <c:pt idx="2211">
                  <c:v>2.13303625</c:v>
                </c:pt>
                <c:pt idx="2212">
                  <c:v>2.1350160937500799</c:v>
                </c:pt>
                <c:pt idx="2213">
                  <c:v>2.1370360937500799</c:v>
                </c:pt>
                <c:pt idx="2214">
                  <c:v>2.1391010937500798</c:v>
                </c:pt>
                <c:pt idx="2215">
                  <c:v>2.1411315625001599</c:v>
                </c:pt>
                <c:pt idx="2216">
                  <c:v>2.1430525</c:v>
                </c:pt>
                <c:pt idx="2217">
                  <c:v>2.1448954687500801</c:v>
                </c:pt>
                <c:pt idx="2218">
                  <c:v>2.1468128125001598</c:v>
                </c:pt>
                <c:pt idx="2219">
                  <c:v>2.1487578125001598</c:v>
                </c:pt>
                <c:pt idx="2220">
                  <c:v>2.15074578124992</c:v>
                </c:pt>
                <c:pt idx="2221">
                  <c:v>2.1526157812499203</c:v>
                </c:pt>
                <c:pt idx="2222">
                  <c:v>2.1544326562499201</c:v>
                </c:pt>
                <c:pt idx="2223">
                  <c:v>2.1562884375001596</c:v>
                </c:pt>
                <c:pt idx="2224">
                  <c:v>2.15816421875008</c:v>
                </c:pt>
                <c:pt idx="2225">
                  <c:v>2.16010703124992</c:v>
                </c:pt>
                <c:pt idx="2226">
                  <c:v>2.1620465625001599</c:v>
                </c:pt>
                <c:pt idx="2227">
                  <c:v>2.1639707812499203</c:v>
                </c:pt>
                <c:pt idx="2228">
                  <c:v>2.1658259375001596</c:v>
                </c:pt>
                <c:pt idx="2229">
                  <c:v>2.1677121875001597</c:v>
                </c:pt>
                <c:pt idx="2230">
                  <c:v>2.1696360937500798</c:v>
                </c:pt>
                <c:pt idx="2231">
                  <c:v>2.1715953125001599</c:v>
                </c:pt>
                <c:pt idx="2232">
                  <c:v>2.1735810937500797</c:v>
                </c:pt>
                <c:pt idx="2233">
                  <c:v>2.1755024999999999</c:v>
                </c:pt>
                <c:pt idx="2234">
                  <c:v>2.1773651562499201</c:v>
                </c:pt>
                <c:pt idx="2235">
                  <c:v>2.1792440625001599</c:v>
                </c:pt>
                <c:pt idx="2236">
                  <c:v>2.1812204687500798</c:v>
                </c:pt>
                <c:pt idx="2237">
                  <c:v>2.1832050000000001</c:v>
                </c:pt>
                <c:pt idx="2238">
                  <c:v>2.1851642187500797</c:v>
                </c:pt>
                <c:pt idx="2239">
                  <c:v>2.1871057812499202</c:v>
                </c:pt>
                <c:pt idx="2240">
                  <c:v>2.18901109375008</c:v>
                </c:pt>
                <c:pt idx="2241">
                  <c:v>2.1909910937500801</c:v>
                </c:pt>
                <c:pt idx="2242">
                  <c:v>2.1929821875001596</c:v>
                </c:pt>
                <c:pt idx="2243">
                  <c:v>2.19490421875008</c:v>
                </c:pt>
                <c:pt idx="2244">
                  <c:v>2.1968662499999998</c:v>
                </c:pt>
                <c:pt idx="2245">
                  <c:v>2.1987753125001599</c:v>
                </c:pt>
                <c:pt idx="2246">
                  <c:v>2.2006890625001598</c:v>
                </c:pt>
                <c:pt idx="2247">
                  <c:v>2.2026484375001596</c:v>
                </c:pt>
                <c:pt idx="2248">
                  <c:v>2.2046220312499201</c:v>
                </c:pt>
                <c:pt idx="2249">
                  <c:v>2.2065609375001598</c:v>
                </c:pt>
                <c:pt idx="2250">
                  <c:v>2.2084792187500799</c:v>
                </c:pt>
                <c:pt idx="2251">
                  <c:v>2.2104223437500798</c:v>
                </c:pt>
                <c:pt idx="2252">
                  <c:v>2.212444375</c:v>
                </c:pt>
                <c:pt idx="2253">
                  <c:v>2.2145196875001596</c:v>
                </c:pt>
                <c:pt idx="2254">
                  <c:v>2.2166121875001599</c:v>
                </c:pt>
                <c:pt idx="2255">
                  <c:v>2.2186101562499201</c:v>
                </c:pt>
                <c:pt idx="2256">
                  <c:v>2.22056578124992</c:v>
                </c:pt>
                <c:pt idx="2257">
                  <c:v>2.2225543750000001</c:v>
                </c:pt>
                <c:pt idx="2258">
                  <c:v>2.224609375</c:v>
                </c:pt>
                <c:pt idx="2259">
                  <c:v>2.22666875</c:v>
                </c:pt>
                <c:pt idx="2260">
                  <c:v>2.2287176562499202</c:v>
                </c:pt>
                <c:pt idx="2261">
                  <c:v>2.2307467187500798</c:v>
                </c:pt>
                <c:pt idx="2262">
                  <c:v>2.2327053125001597</c:v>
                </c:pt>
                <c:pt idx="2263">
                  <c:v>2.2347048437500798</c:v>
                </c:pt>
                <c:pt idx="2264">
                  <c:v>2.23667203124992</c:v>
                </c:pt>
                <c:pt idx="2265">
                  <c:v>2.2388054687500798</c:v>
                </c:pt>
                <c:pt idx="2266">
                  <c:v>2.240856875</c:v>
                </c:pt>
                <c:pt idx="2267">
                  <c:v>2.2427953125001596</c:v>
                </c:pt>
                <c:pt idx="2268">
                  <c:v>2.2447181249999999</c:v>
                </c:pt>
                <c:pt idx="2269">
                  <c:v>2.2466771875001599</c:v>
                </c:pt>
                <c:pt idx="2270">
                  <c:v>2.2487034375001596</c:v>
                </c:pt>
                <c:pt idx="2271">
                  <c:v>2.25072453124992</c:v>
                </c:pt>
                <c:pt idx="2272">
                  <c:v>2.2526354687500798</c:v>
                </c:pt>
                <c:pt idx="2273">
                  <c:v>2.2545521875001597</c:v>
                </c:pt>
                <c:pt idx="2274">
                  <c:v>2.2564846875001598</c:v>
                </c:pt>
                <c:pt idx="2275">
                  <c:v>2.2583618749999999</c:v>
                </c:pt>
                <c:pt idx="2276">
                  <c:v>2.2603623437500797</c:v>
                </c:pt>
                <c:pt idx="2277">
                  <c:v>2.26230765624992</c:v>
                </c:pt>
                <c:pt idx="2278">
                  <c:v>2.2642673437500798</c:v>
                </c:pt>
                <c:pt idx="2279">
                  <c:v>2.2662687500000001</c:v>
                </c:pt>
                <c:pt idx="2280">
                  <c:v>2.26818421875008</c:v>
                </c:pt>
                <c:pt idx="2281">
                  <c:v>2.2700909375001599</c:v>
                </c:pt>
                <c:pt idx="2282">
                  <c:v>2.2721934375001598</c:v>
                </c:pt>
                <c:pt idx="2283">
                  <c:v>2.274183125</c:v>
                </c:pt>
                <c:pt idx="2284">
                  <c:v>2.2761743750000001</c:v>
                </c:pt>
                <c:pt idx="2285">
                  <c:v>2.2781609375001599</c:v>
                </c:pt>
                <c:pt idx="2286">
                  <c:v>2.2801287499999998</c:v>
                </c:pt>
                <c:pt idx="2287">
                  <c:v>2.28226140624992</c:v>
                </c:pt>
                <c:pt idx="2288">
                  <c:v>2.2843509375001596</c:v>
                </c:pt>
                <c:pt idx="2289">
                  <c:v>2.28629640624992</c:v>
                </c:pt>
                <c:pt idx="2290">
                  <c:v>2.2882778125001599</c:v>
                </c:pt>
                <c:pt idx="2291">
                  <c:v>2.2902996875001596</c:v>
                </c:pt>
                <c:pt idx="2292">
                  <c:v>2.2922318750000001</c:v>
                </c:pt>
                <c:pt idx="2293">
                  <c:v>2.2942934375001598</c:v>
                </c:pt>
                <c:pt idx="2294">
                  <c:v>2.2962832812499201</c:v>
                </c:pt>
                <c:pt idx="2295">
                  <c:v>2.2982876562499199</c:v>
                </c:pt>
                <c:pt idx="2296">
                  <c:v>2.3002601562499203</c:v>
                </c:pt>
                <c:pt idx="2297">
                  <c:v>2.3022054687500799</c:v>
                </c:pt>
                <c:pt idx="2298">
                  <c:v>2.3041034375001597</c:v>
                </c:pt>
                <c:pt idx="2299">
                  <c:v>2.3061437499999999</c:v>
                </c:pt>
                <c:pt idx="2300">
                  <c:v>2.3081312500000002</c:v>
                </c:pt>
                <c:pt idx="2301">
                  <c:v>2.3100420312499201</c:v>
                </c:pt>
                <c:pt idx="2302">
                  <c:v>2.3120110937500797</c:v>
                </c:pt>
                <c:pt idx="2303">
                  <c:v>2.3139506249999999</c:v>
                </c:pt>
                <c:pt idx="2304">
                  <c:v>2.31597421875008</c:v>
                </c:pt>
                <c:pt idx="2305">
                  <c:v>2.3179964062499203</c:v>
                </c:pt>
                <c:pt idx="2306">
                  <c:v>2.32001484375008</c:v>
                </c:pt>
                <c:pt idx="2307">
                  <c:v>2.3219879687500797</c:v>
                </c:pt>
                <c:pt idx="2308">
                  <c:v>2.3239953125001596</c:v>
                </c:pt>
                <c:pt idx="2309">
                  <c:v>2.3259981249999999</c:v>
                </c:pt>
                <c:pt idx="2310">
                  <c:v>2.3280914062499201</c:v>
                </c:pt>
                <c:pt idx="2311">
                  <c:v>2.3302126562499201</c:v>
                </c:pt>
                <c:pt idx="2312">
                  <c:v>2.3322103125001599</c:v>
                </c:pt>
                <c:pt idx="2313">
                  <c:v>2.3342707812499199</c:v>
                </c:pt>
                <c:pt idx="2314">
                  <c:v>2.3363218749999999</c:v>
                </c:pt>
                <c:pt idx="2315">
                  <c:v>2.3383106250000001</c:v>
                </c:pt>
                <c:pt idx="2316">
                  <c:v>2.3403575000000001</c:v>
                </c:pt>
                <c:pt idx="2317">
                  <c:v>2.3423581250000001</c:v>
                </c:pt>
                <c:pt idx="2318">
                  <c:v>2.3443239062499202</c:v>
                </c:pt>
                <c:pt idx="2319">
                  <c:v>2.3463171875001598</c:v>
                </c:pt>
                <c:pt idx="2320">
                  <c:v>2.3483521875001596</c:v>
                </c:pt>
                <c:pt idx="2321">
                  <c:v>2.350395625</c:v>
                </c:pt>
                <c:pt idx="2322">
                  <c:v>2.3524487500000002</c:v>
                </c:pt>
                <c:pt idx="2323">
                  <c:v>2.3543729687500798</c:v>
                </c:pt>
                <c:pt idx="2324">
                  <c:v>2.356330625</c:v>
                </c:pt>
                <c:pt idx="2325">
                  <c:v>2.35832296875008</c:v>
                </c:pt>
                <c:pt idx="2326">
                  <c:v>2.3603087500000002</c:v>
                </c:pt>
                <c:pt idx="2327">
                  <c:v>2.3624026562499201</c:v>
                </c:pt>
                <c:pt idx="2328">
                  <c:v>2.3644553125001599</c:v>
                </c:pt>
                <c:pt idx="2329">
                  <c:v>2.3664399999999999</c:v>
                </c:pt>
                <c:pt idx="2330">
                  <c:v>2.3683398437500798</c:v>
                </c:pt>
                <c:pt idx="2331">
                  <c:v>2.3703204687500801</c:v>
                </c:pt>
                <c:pt idx="2332">
                  <c:v>2.3723621875001597</c:v>
                </c:pt>
                <c:pt idx="2333">
                  <c:v>2.3744567187500798</c:v>
                </c:pt>
                <c:pt idx="2334">
                  <c:v>2.3764515625001597</c:v>
                </c:pt>
                <c:pt idx="2335">
                  <c:v>2.3784507812499203</c:v>
                </c:pt>
                <c:pt idx="2336">
                  <c:v>2.3804910937500798</c:v>
                </c:pt>
                <c:pt idx="2337">
                  <c:v>2.3824610937500799</c:v>
                </c:pt>
                <c:pt idx="2338">
                  <c:v>2.3845892187500799</c:v>
                </c:pt>
                <c:pt idx="2339">
                  <c:v>2.3867209375001597</c:v>
                </c:pt>
                <c:pt idx="2340">
                  <c:v>2.3887615625001599</c:v>
                </c:pt>
                <c:pt idx="2341">
                  <c:v>2.3907782812499203</c:v>
                </c:pt>
                <c:pt idx="2342">
                  <c:v>2.3927984375001596</c:v>
                </c:pt>
                <c:pt idx="2343">
                  <c:v>2.3948134375001597</c:v>
                </c:pt>
                <c:pt idx="2344">
                  <c:v>2.39689265624992</c:v>
                </c:pt>
                <c:pt idx="2345">
                  <c:v>2.3989523437500799</c:v>
                </c:pt>
                <c:pt idx="2346">
                  <c:v>2.4009239062499201</c:v>
                </c:pt>
                <c:pt idx="2347">
                  <c:v>2.40292703124992</c:v>
                </c:pt>
                <c:pt idx="2348">
                  <c:v>2.4048403125001596</c:v>
                </c:pt>
                <c:pt idx="2349">
                  <c:v>2.4067643749999998</c:v>
                </c:pt>
                <c:pt idx="2350">
                  <c:v>2.4087696875001599</c:v>
                </c:pt>
                <c:pt idx="2351">
                  <c:v>2.4106651562499199</c:v>
                </c:pt>
                <c:pt idx="2352">
                  <c:v>2.4125854687500801</c:v>
                </c:pt>
                <c:pt idx="2353">
                  <c:v>2.4144964062499201</c:v>
                </c:pt>
                <c:pt idx="2354">
                  <c:v>2.41645921875008</c:v>
                </c:pt>
                <c:pt idx="2355">
                  <c:v>2.41844609375008</c:v>
                </c:pt>
                <c:pt idx="2356">
                  <c:v>2.4204764062499202</c:v>
                </c:pt>
                <c:pt idx="2357">
                  <c:v>2.4224285937500798</c:v>
                </c:pt>
                <c:pt idx="2358">
                  <c:v>2.42439359375008</c:v>
                </c:pt>
                <c:pt idx="2359">
                  <c:v>2.4263925</c:v>
                </c:pt>
                <c:pt idx="2360">
                  <c:v>2.4284379687500799</c:v>
                </c:pt>
                <c:pt idx="2361">
                  <c:v>2.43057578124992</c:v>
                </c:pt>
                <c:pt idx="2362">
                  <c:v>2.43262390624992</c:v>
                </c:pt>
                <c:pt idx="2363">
                  <c:v>2.4346462500000001</c:v>
                </c:pt>
                <c:pt idx="2364">
                  <c:v>2.4366709375001596</c:v>
                </c:pt>
                <c:pt idx="2365">
                  <c:v>2.4387392187500798</c:v>
                </c:pt>
                <c:pt idx="2366">
                  <c:v>2.4407940625001596</c:v>
                </c:pt>
                <c:pt idx="2367">
                  <c:v>2.44290359375008</c:v>
                </c:pt>
                <c:pt idx="2368">
                  <c:v>2.4449635937500798</c:v>
                </c:pt>
                <c:pt idx="2369">
                  <c:v>2.4470370312499203</c:v>
                </c:pt>
                <c:pt idx="2370">
                  <c:v>2.4491365625001595</c:v>
                </c:pt>
                <c:pt idx="2371">
                  <c:v>2.4511785937500798</c:v>
                </c:pt>
                <c:pt idx="2372">
                  <c:v>2.4532923437500798</c:v>
                </c:pt>
                <c:pt idx="2373">
                  <c:v>2.4554032812499202</c:v>
                </c:pt>
                <c:pt idx="2374">
                  <c:v>2.4574298437500799</c:v>
                </c:pt>
                <c:pt idx="2375">
                  <c:v>2.4594331249999999</c:v>
                </c:pt>
                <c:pt idx="2376">
                  <c:v>2.4614646875001598</c:v>
                </c:pt>
                <c:pt idx="2377">
                  <c:v>2.4635332812499202</c:v>
                </c:pt>
                <c:pt idx="2378">
                  <c:v>2.4656625000000001</c:v>
                </c:pt>
                <c:pt idx="2379">
                  <c:v>2.4676707812499203</c:v>
                </c:pt>
                <c:pt idx="2380">
                  <c:v>2.4696240625001598</c:v>
                </c:pt>
                <c:pt idx="2381">
                  <c:v>2.4715924999999999</c:v>
                </c:pt>
                <c:pt idx="2382">
                  <c:v>2.4735764062499199</c:v>
                </c:pt>
                <c:pt idx="2383">
                  <c:v>2.4756226562499202</c:v>
                </c:pt>
                <c:pt idx="2384">
                  <c:v>2.4776684375001596</c:v>
                </c:pt>
                <c:pt idx="2385">
                  <c:v>2.4796123437500799</c:v>
                </c:pt>
                <c:pt idx="2386">
                  <c:v>2.4815404687500799</c:v>
                </c:pt>
                <c:pt idx="2387">
                  <c:v>2.4835248437500801</c:v>
                </c:pt>
                <c:pt idx="2388">
                  <c:v>2.4855301562499199</c:v>
                </c:pt>
                <c:pt idx="2389">
                  <c:v>2.4876115625001596</c:v>
                </c:pt>
                <c:pt idx="2390">
                  <c:v>2.48965078124992</c:v>
                </c:pt>
                <c:pt idx="2391">
                  <c:v>2.49167953124992</c:v>
                </c:pt>
                <c:pt idx="2392">
                  <c:v>2.4936932812499202</c:v>
                </c:pt>
                <c:pt idx="2393">
                  <c:v>2.4956785937500801</c:v>
                </c:pt>
                <c:pt idx="2394">
                  <c:v>2.4977743750000001</c:v>
                </c:pt>
                <c:pt idx="2395">
                  <c:v>2.4999310937500798</c:v>
                </c:pt>
                <c:pt idx="2396">
                  <c:v>2.5020223437500797</c:v>
                </c:pt>
                <c:pt idx="2397">
                  <c:v>2.5040262499999999</c:v>
                </c:pt>
                <c:pt idx="2398">
                  <c:v>2.5060175</c:v>
                </c:pt>
                <c:pt idx="2399">
                  <c:v>2.5081207812499202</c:v>
                </c:pt>
                <c:pt idx="2400">
                  <c:v>2.5102614062499202</c:v>
                </c:pt>
                <c:pt idx="2401">
                  <c:v>2.5123435937500798</c:v>
                </c:pt>
                <c:pt idx="2402">
                  <c:v>2.51437953124992</c:v>
                </c:pt>
                <c:pt idx="2403">
                  <c:v>2.5165059375001597</c:v>
                </c:pt>
                <c:pt idx="2404">
                  <c:v>2.51857953124992</c:v>
                </c:pt>
                <c:pt idx="2405">
                  <c:v>2.5206796875001598</c:v>
                </c:pt>
                <c:pt idx="2406">
                  <c:v>2.5228139062499202</c:v>
                </c:pt>
                <c:pt idx="2407">
                  <c:v>2.5249246875001599</c:v>
                </c:pt>
                <c:pt idx="2408">
                  <c:v>2.5270467187500798</c:v>
                </c:pt>
                <c:pt idx="2409">
                  <c:v>2.5290504687500799</c:v>
                </c:pt>
                <c:pt idx="2410">
                  <c:v>2.5310834375001598</c:v>
                </c:pt>
                <c:pt idx="2411">
                  <c:v>2.5332387500000002</c:v>
                </c:pt>
                <c:pt idx="2412">
                  <c:v>2.5354412499999999</c:v>
                </c:pt>
                <c:pt idx="2413">
                  <c:v>2.5375509375001597</c:v>
                </c:pt>
                <c:pt idx="2414">
                  <c:v>2.5396346875001599</c:v>
                </c:pt>
                <c:pt idx="2415">
                  <c:v>2.5417784375001595</c:v>
                </c:pt>
                <c:pt idx="2416">
                  <c:v>2.5439946875001596</c:v>
                </c:pt>
                <c:pt idx="2417">
                  <c:v>2.5462271875001599</c:v>
                </c:pt>
                <c:pt idx="2418">
                  <c:v>2.5484301562499203</c:v>
                </c:pt>
                <c:pt idx="2419">
                  <c:v>2.55058515624992</c:v>
                </c:pt>
                <c:pt idx="2420">
                  <c:v>2.5528089062499202</c:v>
                </c:pt>
                <c:pt idx="2421">
                  <c:v>2.55501093750016</c:v>
                </c:pt>
                <c:pt idx="2422">
                  <c:v>2.5571528125001599</c:v>
                </c:pt>
                <c:pt idx="2423">
                  <c:v>2.5593168749999999</c:v>
                </c:pt>
                <c:pt idx="2424">
                  <c:v>2.5614654687500797</c:v>
                </c:pt>
                <c:pt idx="2425">
                  <c:v>2.56352953124992</c:v>
                </c:pt>
                <c:pt idx="2426">
                  <c:v>2.56556984375008</c:v>
                </c:pt>
                <c:pt idx="2427">
                  <c:v>2.5676675000000002</c:v>
                </c:pt>
                <c:pt idx="2428">
                  <c:v>2.5697476562499202</c:v>
                </c:pt>
                <c:pt idx="2429">
                  <c:v>2.5718171875001596</c:v>
                </c:pt>
                <c:pt idx="2430">
                  <c:v>2.5737948437500799</c:v>
                </c:pt>
                <c:pt idx="2431">
                  <c:v>2.5758187499999998</c:v>
                </c:pt>
                <c:pt idx="2432">
                  <c:v>2.5778917187500801</c:v>
                </c:pt>
                <c:pt idx="2433">
                  <c:v>2.5799903125001595</c:v>
                </c:pt>
                <c:pt idx="2434">
                  <c:v>2.5820987500000001</c:v>
                </c:pt>
                <c:pt idx="2435">
                  <c:v>2.5841639062499202</c:v>
                </c:pt>
                <c:pt idx="2436">
                  <c:v>2.5862234375001596</c:v>
                </c:pt>
                <c:pt idx="2437">
                  <c:v>2.5882767187500799</c:v>
                </c:pt>
                <c:pt idx="2438">
                  <c:v>2.5903624999999999</c:v>
                </c:pt>
                <c:pt idx="2439">
                  <c:v>2.592511875</c:v>
                </c:pt>
                <c:pt idx="2440">
                  <c:v>2.59463859375008</c:v>
                </c:pt>
                <c:pt idx="2441">
                  <c:v>2.5966637499999998</c:v>
                </c:pt>
                <c:pt idx="2442">
                  <c:v>2.59871984375008</c:v>
                </c:pt>
                <c:pt idx="2443">
                  <c:v>2.6007653125001595</c:v>
                </c:pt>
                <c:pt idx="2444">
                  <c:v>2.6028628125001596</c:v>
                </c:pt>
                <c:pt idx="2445">
                  <c:v>2.6049856249999999</c:v>
                </c:pt>
                <c:pt idx="2446">
                  <c:v>2.6070696875001595</c:v>
                </c:pt>
                <c:pt idx="2447">
                  <c:v>2.60912609375008</c:v>
                </c:pt>
                <c:pt idx="2448">
                  <c:v>2.6111956250000001</c:v>
                </c:pt>
                <c:pt idx="2449">
                  <c:v>2.6133443750000001</c:v>
                </c:pt>
                <c:pt idx="2450">
                  <c:v>2.6155448437500799</c:v>
                </c:pt>
                <c:pt idx="2451">
                  <c:v>2.6177475000000001</c:v>
                </c:pt>
                <c:pt idx="2452">
                  <c:v>2.6198721875001598</c:v>
                </c:pt>
                <c:pt idx="2453">
                  <c:v>2.6220037500000002</c:v>
                </c:pt>
                <c:pt idx="2454">
                  <c:v>2.6241599999999998</c:v>
                </c:pt>
                <c:pt idx="2455">
                  <c:v>2.6263187499999998</c:v>
                </c:pt>
                <c:pt idx="2456">
                  <c:v>2.6284737499999999</c:v>
                </c:pt>
                <c:pt idx="2457">
                  <c:v>2.6306015625001598</c:v>
                </c:pt>
                <c:pt idx="2458">
                  <c:v>2.6327175</c:v>
                </c:pt>
                <c:pt idx="2459">
                  <c:v>2.6347453125001596</c:v>
                </c:pt>
                <c:pt idx="2460">
                  <c:v>2.6368059375001596</c:v>
                </c:pt>
                <c:pt idx="2461">
                  <c:v>2.6389315625001597</c:v>
                </c:pt>
                <c:pt idx="2462">
                  <c:v>2.6411078125001599</c:v>
                </c:pt>
                <c:pt idx="2463">
                  <c:v>2.6432096875001596</c:v>
                </c:pt>
                <c:pt idx="2464">
                  <c:v>2.6452331249999999</c:v>
                </c:pt>
                <c:pt idx="2465">
                  <c:v>2.6473415625001597</c:v>
                </c:pt>
                <c:pt idx="2466">
                  <c:v>2.6495112500000002</c:v>
                </c:pt>
                <c:pt idx="2467">
                  <c:v>2.6517371875001596</c:v>
                </c:pt>
                <c:pt idx="2468">
                  <c:v>2.6539215625001598</c:v>
                </c:pt>
                <c:pt idx="2469">
                  <c:v>2.6560903125001598</c:v>
                </c:pt>
                <c:pt idx="2470">
                  <c:v>2.6582521875001599</c:v>
                </c:pt>
                <c:pt idx="2471">
                  <c:v>2.6603981249999999</c:v>
                </c:pt>
                <c:pt idx="2472">
                  <c:v>2.6625496875001597</c:v>
                </c:pt>
                <c:pt idx="2473">
                  <c:v>2.664773125</c:v>
                </c:pt>
                <c:pt idx="2474">
                  <c:v>2.6669321875001599</c:v>
                </c:pt>
                <c:pt idx="2475">
                  <c:v>2.6690315625001597</c:v>
                </c:pt>
                <c:pt idx="2476">
                  <c:v>2.6711462500000001</c:v>
                </c:pt>
                <c:pt idx="2477">
                  <c:v>2.67327156250016</c:v>
                </c:pt>
                <c:pt idx="2478">
                  <c:v>2.6753874999999998</c:v>
                </c:pt>
                <c:pt idx="2479">
                  <c:v>2.6775375000000001</c:v>
                </c:pt>
                <c:pt idx="2480">
                  <c:v>2.6795837499999999</c:v>
                </c:pt>
                <c:pt idx="2481">
                  <c:v>2.6815696875001596</c:v>
                </c:pt>
                <c:pt idx="2482">
                  <c:v>2.6835990625001598</c:v>
                </c:pt>
                <c:pt idx="2483">
                  <c:v>2.6856506250000001</c:v>
                </c:pt>
                <c:pt idx="2484">
                  <c:v>2.6877734375001596</c:v>
                </c:pt>
                <c:pt idx="2485">
                  <c:v>2.6898303125001597</c:v>
                </c:pt>
                <c:pt idx="2486">
                  <c:v>2.6918315625001599</c:v>
                </c:pt>
                <c:pt idx="2487">
                  <c:v>2.6937875</c:v>
                </c:pt>
                <c:pt idx="2488">
                  <c:v>2.6957834375001597</c:v>
                </c:pt>
                <c:pt idx="2489">
                  <c:v>2.6978312500000001</c:v>
                </c:pt>
                <c:pt idx="2490">
                  <c:v>2.6999262499999999</c:v>
                </c:pt>
                <c:pt idx="2491">
                  <c:v>2.7019799999999998</c:v>
                </c:pt>
                <c:pt idx="2492">
                  <c:v>2.7040471875001599</c:v>
                </c:pt>
                <c:pt idx="2493">
                  <c:v>2.7061278125001595</c:v>
                </c:pt>
                <c:pt idx="2494">
                  <c:v>2.7081721875001596</c:v>
                </c:pt>
                <c:pt idx="2495">
                  <c:v>2.7103318750000001</c:v>
                </c:pt>
                <c:pt idx="2496">
                  <c:v>2.7124834375001599</c:v>
                </c:pt>
                <c:pt idx="2497">
                  <c:v>2.714590625</c:v>
                </c:pt>
                <c:pt idx="2498">
                  <c:v>2.71675656250016</c:v>
                </c:pt>
                <c:pt idx="2499">
                  <c:v>2.7189568749999999</c:v>
                </c:pt>
                <c:pt idx="2500">
                  <c:v>2.7211824999999998</c:v>
                </c:pt>
                <c:pt idx="2501">
                  <c:v>2.723518125</c:v>
                </c:pt>
                <c:pt idx="2502">
                  <c:v>2.7257699999999998</c:v>
                </c:pt>
                <c:pt idx="2503">
                  <c:v>2.7279234375001598</c:v>
                </c:pt>
                <c:pt idx="2504">
                  <c:v>2.7301700000000002</c:v>
                </c:pt>
                <c:pt idx="2505">
                  <c:v>2.7324153125001596</c:v>
                </c:pt>
                <c:pt idx="2506">
                  <c:v>2.7347134375001598</c:v>
                </c:pt>
                <c:pt idx="2507">
                  <c:v>2.7370790625001598</c:v>
                </c:pt>
                <c:pt idx="2508">
                  <c:v>2.7393381250000002</c:v>
                </c:pt>
                <c:pt idx="2509">
                  <c:v>2.7414840625001595</c:v>
                </c:pt>
                <c:pt idx="2510">
                  <c:v>2.7436634375001598</c:v>
                </c:pt>
                <c:pt idx="2511">
                  <c:v>2.7458524999999998</c:v>
                </c:pt>
                <c:pt idx="2512">
                  <c:v>2.7480856249999999</c:v>
                </c:pt>
                <c:pt idx="2513">
                  <c:v>2.7503034375001598</c:v>
                </c:pt>
                <c:pt idx="2514">
                  <c:v>2.75247625</c:v>
                </c:pt>
                <c:pt idx="2515">
                  <c:v>2.7546412500000002</c:v>
                </c:pt>
                <c:pt idx="2516">
                  <c:v>2.7568003125001597</c:v>
                </c:pt>
                <c:pt idx="2517">
                  <c:v>2.7589843749999998</c:v>
                </c:pt>
                <c:pt idx="2518">
                  <c:v>2.76123875</c:v>
                </c:pt>
                <c:pt idx="2519">
                  <c:v>2.7634390625001597</c:v>
                </c:pt>
                <c:pt idx="2520">
                  <c:v>2.76562625</c:v>
                </c:pt>
                <c:pt idx="2521">
                  <c:v>2.7677856250000001</c:v>
                </c:pt>
                <c:pt idx="2522">
                  <c:v>2.7699262500000001</c:v>
                </c:pt>
                <c:pt idx="2523">
                  <c:v>2.7721721875001597</c:v>
                </c:pt>
                <c:pt idx="2524">
                  <c:v>2.7744287500000002</c:v>
                </c:pt>
                <c:pt idx="2525">
                  <c:v>2.7765778125001597</c:v>
                </c:pt>
                <c:pt idx="2526">
                  <c:v>2.7787356249999999</c:v>
                </c:pt>
                <c:pt idx="2527">
                  <c:v>2.7808999999999999</c:v>
                </c:pt>
                <c:pt idx="2528">
                  <c:v>2.7830987500000002</c:v>
                </c:pt>
                <c:pt idx="2529">
                  <c:v>2.7853484375001596</c:v>
                </c:pt>
                <c:pt idx="2530">
                  <c:v>2.7875421875001596</c:v>
                </c:pt>
                <c:pt idx="2531">
                  <c:v>2.7896993750000001</c:v>
                </c:pt>
                <c:pt idx="2532">
                  <c:v>2.7918465625001598</c:v>
                </c:pt>
                <c:pt idx="2533">
                  <c:v>2.7940165625001598</c:v>
                </c:pt>
                <c:pt idx="2534">
                  <c:v>2.7961775000000002</c:v>
                </c:pt>
                <c:pt idx="2535">
                  <c:v>2.7984262499999999</c:v>
                </c:pt>
                <c:pt idx="2536">
                  <c:v>2.800588125</c:v>
                </c:pt>
                <c:pt idx="2537">
                  <c:v>2.8026931249999998</c:v>
                </c:pt>
                <c:pt idx="2538">
                  <c:v>2.8047659375001599</c:v>
                </c:pt>
                <c:pt idx="2539">
                  <c:v>2.8068831250000001</c:v>
                </c:pt>
                <c:pt idx="2540">
                  <c:v>2.8090531250000002</c:v>
                </c:pt>
                <c:pt idx="2541">
                  <c:v>2.8112153125001598</c:v>
                </c:pt>
                <c:pt idx="2542">
                  <c:v>2.8133543749999999</c:v>
                </c:pt>
                <c:pt idx="2543">
                  <c:v>2.8154715625001598</c:v>
                </c:pt>
                <c:pt idx="2544">
                  <c:v>2.817655625</c:v>
                </c:pt>
                <c:pt idx="2545">
                  <c:v>2.8197871875001597</c:v>
                </c:pt>
                <c:pt idx="2546">
                  <c:v>2.8220575000000001</c:v>
                </c:pt>
                <c:pt idx="2547">
                  <c:v>2.8242562499999999</c:v>
                </c:pt>
                <c:pt idx="2548">
                  <c:v>2.82647125</c:v>
                </c:pt>
                <c:pt idx="2549">
                  <c:v>2.8286868749999998</c:v>
                </c:pt>
                <c:pt idx="2550">
                  <c:v>2.8309065625001599</c:v>
                </c:pt>
                <c:pt idx="2551">
                  <c:v>2.8331881249999999</c:v>
                </c:pt>
                <c:pt idx="2552">
                  <c:v>2.8354896875001598</c:v>
                </c:pt>
                <c:pt idx="2553">
                  <c:v>2.8377246875001596</c:v>
                </c:pt>
                <c:pt idx="2554">
                  <c:v>2.8399131249999998</c:v>
                </c:pt>
                <c:pt idx="2555">
                  <c:v>2.8421449999999999</c:v>
                </c:pt>
                <c:pt idx="2556">
                  <c:v>2.8442868749999999</c:v>
                </c:pt>
                <c:pt idx="2557">
                  <c:v>2.8465309375001597</c:v>
                </c:pt>
                <c:pt idx="2558">
                  <c:v>2.8487387499999999</c:v>
                </c:pt>
                <c:pt idx="2559">
                  <c:v>2.8508453125001596</c:v>
                </c:pt>
                <c:pt idx="2560">
                  <c:v>2.8529409375001595</c:v>
                </c:pt>
                <c:pt idx="2561">
                  <c:v>2.8551043749999998</c:v>
                </c:pt>
                <c:pt idx="2562">
                  <c:v>2.8572378125001596</c:v>
                </c:pt>
                <c:pt idx="2563">
                  <c:v>2.8593656250000001</c:v>
                </c:pt>
                <c:pt idx="2564">
                  <c:v>2.8613921875001598</c:v>
                </c:pt>
                <c:pt idx="2565">
                  <c:v>2.8634474999999999</c:v>
                </c:pt>
                <c:pt idx="2566">
                  <c:v>2.8655021875001596</c:v>
                </c:pt>
                <c:pt idx="2567">
                  <c:v>2.8675846875001598</c:v>
                </c:pt>
                <c:pt idx="2568">
                  <c:v>2.8696790625001598</c:v>
                </c:pt>
                <c:pt idx="2569">
                  <c:v>2.8718650000000001</c:v>
                </c:pt>
                <c:pt idx="2570">
                  <c:v>2.8739653125001596</c:v>
                </c:pt>
                <c:pt idx="2571">
                  <c:v>2.8760281249999999</c:v>
                </c:pt>
                <c:pt idx="2572">
                  <c:v>2.8781362499999998</c:v>
                </c:pt>
                <c:pt idx="2573">
                  <c:v>2.8802871875001599</c:v>
                </c:pt>
                <c:pt idx="2574">
                  <c:v>2.8825803125001599</c:v>
                </c:pt>
                <c:pt idx="2575">
                  <c:v>2.8847700000000001</c:v>
                </c:pt>
                <c:pt idx="2576">
                  <c:v>2.8869656250000002</c:v>
                </c:pt>
                <c:pt idx="2577">
                  <c:v>2.8891340625001596</c:v>
                </c:pt>
                <c:pt idx="2578">
                  <c:v>2.89132875</c:v>
                </c:pt>
                <c:pt idx="2579">
                  <c:v>2.8935296875001599</c:v>
                </c:pt>
                <c:pt idx="2580">
                  <c:v>2.8958612499999998</c:v>
                </c:pt>
                <c:pt idx="2581">
                  <c:v>2.8980587500000001</c:v>
                </c:pt>
                <c:pt idx="2582">
                  <c:v>2.9002359375001596</c:v>
                </c:pt>
                <c:pt idx="2583">
                  <c:v>2.9024187499999998</c:v>
                </c:pt>
                <c:pt idx="2584">
                  <c:v>2.9045956249999998</c:v>
                </c:pt>
                <c:pt idx="2585">
                  <c:v>2.9068371875001597</c:v>
                </c:pt>
                <c:pt idx="2586">
                  <c:v>2.9090690625001598</c:v>
                </c:pt>
                <c:pt idx="2587">
                  <c:v>2.9111946875001595</c:v>
                </c:pt>
                <c:pt idx="2588">
                  <c:v>2.9133212500000001</c:v>
                </c:pt>
                <c:pt idx="2589">
                  <c:v>2.9155021875001599</c:v>
                </c:pt>
                <c:pt idx="2590">
                  <c:v>2.9176212499999998</c:v>
                </c:pt>
                <c:pt idx="2591">
                  <c:v>2.9199296875001597</c:v>
                </c:pt>
                <c:pt idx="2592">
                  <c:v>2.922128125</c:v>
                </c:pt>
                <c:pt idx="2593">
                  <c:v>2.9243365625001596</c:v>
                </c:pt>
                <c:pt idx="2594">
                  <c:v>2.9264637499999999</c:v>
                </c:pt>
                <c:pt idx="2595">
                  <c:v>2.928708125</c:v>
                </c:pt>
                <c:pt idx="2596">
                  <c:v>2.9309865625001597</c:v>
                </c:pt>
                <c:pt idx="2597">
                  <c:v>2.9333931249999998</c:v>
                </c:pt>
                <c:pt idx="2598">
                  <c:v>2.935723125</c:v>
                </c:pt>
                <c:pt idx="2599">
                  <c:v>2.9379796875001598</c:v>
                </c:pt>
                <c:pt idx="2600">
                  <c:v>2.9402843750000001</c:v>
                </c:pt>
                <c:pt idx="2601">
                  <c:v>2.9424853125001595</c:v>
                </c:pt>
                <c:pt idx="2602">
                  <c:v>2.9448328125001599</c:v>
                </c:pt>
                <c:pt idx="2603">
                  <c:v>2.9472028125001599</c:v>
                </c:pt>
                <c:pt idx="2604">
                  <c:v>2.94954625</c:v>
                </c:pt>
                <c:pt idx="2605">
                  <c:v>2.9517928125001598</c:v>
                </c:pt>
                <c:pt idx="2606">
                  <c:v>2.9540318750000001</c:v>
                </c:pt>
                <c:pt idx="2607">
                  <c:v>2.9562987500000002</c:v>
                </c:pt>
                <c:pt idx="2608">
                  <c:v>2.9585871875001599</c:v>
                </c:pt>
                <c:pt idx="2609">
                  <c:v>2.9608553125001595</c:v>
                </c:pt>
                <c:pt idx="2610">
                  <c:v>2.963041875</c:v>
                </c:pt>
                <c:pt idx="2611">
                  <c:v>2.9652728125001597</c:v>
                </c:pt>
                <c:pt idx="2612">
                  <c:v>2.9674968750000001</c:v>
                </c:pt>
                <c:pt idx="2613">
                  <c:v>2.969730625</c:v>
                </c:pt>
                <c:pt idx="2614">
                  <c:v>2.9719562499999999</c:v>
                </c:pt>
                <c:pt idx="2615">
                  <c:v>2.9741584375001597</c:v>
                </c:pt>
                <c:pt idx="2616">
                  <c:v>2.9763393749999998</c:v>
                </c:pt>
                <c:pt idx="2617">
                  <c:v>2.9784731249999998</c:v>
                </c:pt>
                <c:pt idx="2618">
                  <c:v>2.9806306249999999</c:v>
                </c:pt>
                <c:pt idx="2619">
                  <c:v>2.9828503125001595</c:v>
                </c:pt>
                <c:pt idx="2620">
                  <c:v>2.9850665625001596</c:v>
                </c:pt>
                <c:pt idx="2621">
                  <c:v>2.9872125</c:v>
                </c:pt>
                <c:pt idx="2622">
                  <c:v>2.9893256250000002</c:v>
                </c:pt>
                <c:pt idx="2623">
                  <c:v>2.9914718749999998</c:v>
                </c:pt>
                <c:pt idx="2624">
                  <c:v>2.99372375</c:v>
                </c:pt>
                <c:pt idx="2625">
                  <c:v>2.9959715625001597</c:v>
                </c:pt>
                <c:pt idx="2626">
                  <c:v>2.9981828125001599</c:v>
                </c:pt>
                <c:pt idx="2627">
                  <c:v>3.0003612500000001</c:v>
                </c:pt>
                <c:pt idx="2628">
                  <c:v>3.0025809375001598</c:v>
                </c:pt>
                <c:pt idx="2629">
                  <c:v>3.0047971875001598</c:v>
                </c:pt>
                <c:pt idx="2630">
                  <c:v>3.0070540625001598</c:v>
                </c:pt>
                <c:pt idx="2631">
                  <c:v>3.0093518750000001</c:v>
                </c:pt>
                <c:pt idx="2632">
                  <c:v>3.0116359375001598</c:v>
                </c:pt>
                <c:pt idx="2633">
                  <c:v>3.0138193750000002</c:v>
                </c:pt>
                <c:pt idx="2634">
                  <c:v>3.0160265625001599</c:v>
                </c:pt>
                <c:pt idx="2635">
                  <c:v>3.0182340625001598</c:v>
                </c:pt>
                <c:pt idx="2636">
                  <c:v>3.0205328125001598</c:v>
                </c:pt>
                <c:pt idx="2637">
                  <c:v>3.0227921875001598</c:v>
                </c:pt>
                <c:pt idx="2638">
                  <c:v>3.0249896875001596</c:v>
                </c:pt>
                <c:pt idx="2639">
                  <c:v>3.0271790625001596</c:v>
                </c:pt>
                <c:pt idx="2640">
                  <c:v>3.0293049999999999</c:v>
                </c:pt>
                <c:pt idx="2641">
                  <c:v>3.0314990625001599</c:v>
                </c:pt>
                <c:pt idx="2642">
                  <c:v>3.0337240625001596</c:v>
                </c:pt>
                <c:pt idx="2643">
                  <c:v>3.0358946875001598</c:v>
                </c:pt>
                <c:pt idx="2644">
                  <c:v>3.0380387500000001</c:v>
                </c:pt>
                <c:pt idx="2645">
                  <c:v>3.0402409375001596</c:v>
                </c:pt>
                <c:pt idx="2646">
                  <c:v>3.0424078125001599</c:v>
                </c:pt>
                <c:pt idx="2647">
                  <c:v>3.0446399999999998</c:v>
                </c:pt>
                <c:pt idx="2648">
                  <c:v>3.0469603125001599</c:v>
                </c:pt>
                <c:pt idx="2649">
                  <c:v>3.0491606249999998</c:v>
                </c:pt>
                <c:pt idx="2650">
                  <c:v>3.0514518750000001</c:v>
                </c:pt>
                <c:pt idx="2651">
                  <c:v>3.05367875</c:v>
                </c:pt>
                <c:pt idx="2652">
                  <c:v>3.0559137500000002</c:v>
                </c:pt>
                <c:pt idx="2653">
                  <c:v>3.0582884375001598</c:v>
                </c:pt>
                <c:pt idx="2654">
                  <c:v>3.0606009375001597</c:v>
                </c:pt>
                <c:pt idx="2655">
                  <c:v>3.0628703125001597</c:v>
                </c:pt>
                <c:pt idx="2656">
                  <c:v>3.0650846875001596</c:v>
                </c:pt>
                <c:pt idx="2657">
                  <c:v>3.0673606250000001</c:v>
                </c:pt>
                <c:pt idx="2658">
                  <c:v>3.0696050000000001</c:v>
                </c:pt>
                <c:pt idx="2659">
                  <c:v>3.0719221875001597</c:v>
                </c:pt>
                <c:pt idx="2660">
                  <c:v>3.0741031250000002</c:v>
                </c:pt>
                <c:pt idx="2661">
                  <c:v>3.07633</c:v>
                </c:pt>
                <c:pt idx="2662">
                  <c:v>3.0785459375001598</c:v>
                </c:pt>
                <c:pt idx="2663">
                  <c:v>3.0807112499999998</c:v>
                </c:pt>
                <c:pt idx="2664">
                  <c:v>3.08289875</c:v>
                </c:pt>
                <c:pt idx="2665">
                  <c:v>3.0850918749999998</c:v>
                </c:pt>
                <c:pt idx="2666">
                  <c:v>3.0872731249999998</c:v>
                </c:pt>
                <c:pt idx="2667">
                  <c:v>3.0894146875001596</c:v>
                </c:pt>
                <c:pt idx="2668">
                  <c:v>3.09151031250016</c:v>
                </c:pt>
                <c:pt idx="2669">
                  <c:v>3.0936934375001597</c:v>
                </c:pt>
                <c:pt idx="2670">
                  <c:v>3.09602656250016</c:v>
                </c:pt>
                <c:pt idx="2671">
                  <c:v>3.0982387500000002</c:v>
                </c:pt>
                <c:pt idx="2672">
                  <c:v>3.1004246875001598</c:v>
                </c:pt>
                <c:pt idx="2673">
                  <c:v>3.1026381249999999</c:v>
                </c:pt>
                <c:pt idx="2674">
                  <c:v>3.1048562500000001</c:v>
                </c:pt>
                <c:pt idx="2675">
                  <c:v>3.1071468750000002</c:v>
                </c:pt>
                <c:pt idx="2676">
                  <c:v>3.1094715625001599</c:v>
                </c:pt>
                <c:pt idx="2677">
                  <c:v>3.1117571875001597</c:v>
                </c:pt>
                <c:pt idx="2678">
                  <c:v>3.1140540625001596</c:v>
                </c:pt>
                <c:pt idx="2679">
                  <c:v>3.1162765625001598</c:v>
                </c:pt>
                <c:pt idx="2680">
                  <c:v>3.1184840625001597</c:v>
                </c:pt>
                <c:pt idx="2681">
                  <c:v>3.1207753125001596</c:v>
                </c:pt>
                <c:pt idx="2682">
                  <c:v>3.1230737500000001</c:v>
                </c:pt>
                <c:pt idx="2683">
                  <c:v>3.12525875</c:v>
                </c:pt>
                <c:pt idx="2684">
                  <c:v>3.1275128125001599</c:v>
                </c:pt>
                <c:pt idx="2685">
                  <c:v>3.1297406250000002</c:v>
                </c:pt>
                <c:pt idx="2686">
                  <c:v>3.1319756249999999</c:v>
                </c:pt>
                <c:pt idx="2687">
                  <c:v>3.1342337499999999</c:v>
                </c:pt>
                <c:pt idx="2688">
                  <c:v>3.1364296875001596</c:v>
                </c:pt>
                <c:pt idx="2689">
                  <c:v>3.1386371875001595</c:v>
                </c:pt>
                <c:pt idx="2690">
                  <c:v>3.1408399999999999</c:v>
                </c:pt>
                <c:pt idx="2691">
                  <c:v>3.1430128125001597</c:v>
                </c:pt>
                <c:pt idx="2692">
                  <c:v>3.1452484375001597</c:v>
                </c:pt>
                <c:pt idx="2693">
                  <c:v>3.1475990625001598</c:v>
                </c:pt>
                <c:pt idx="2694">
                  <c:v>3.1497625</c:v>
                </c:pt>
                <c:pt idx="2695">
                  <c:v>3.1519040625001598</c:v>
                </c:pt>
                <c:pt idx="2696">
                  <c:v>3.1540728125001598</c:v>
                </c:pt>
                <c:pt idx="2697">
                  <c:v>3.1562800000000002</c:v>
                </c:pt>
                <c:pt idx="2698">
                  <c:v>3.1586053125001596</c:v>
                </c:pt>
                <c:pt idx="2699">
                  <c:v>3.1608434375001599</c:v>
                </c:pt>
                <c:pt idx="2700">
                  <c:v>3.1630699999999998</c:v>
                </c:pt>
                <c:pt idx="2701">
                  <c:v>3.16536531250016</c:v>
                </c:pt>
                <c:pt idx="2702">
                  <c:v>3.1676690625001598</c:v>
                </c:pt>
                <c:pt idx="2703">
                  <c:v>3.1699421875001597</c:v>
                </c:pt>
                <c:pt idx="2704">
                  <c:v>3.1723456250000002</c:v>
                </c:pt>
                <c:pt idx="2705">
                  <c:v>3.1746715625001598</c:v>
                </c:pt>
                <c:pt idx="2706">
                  <c:v>3.1770153125001599</c:v>
                </c:pt>
                <c:pt idx="2707">
                  <c:v>3.1793265625001599</c:v>
                </c:pt>
                <c:pt idx="2708">
                  <c:v>3.1816234375001597</c:v>
                </c:pt>
                <c:pt idx="2709">
                  <c:v>3.1840190625001599</c:v>
                </c:pt>
                <c:pt idx="2710">
                  <c:v>3.1863415625001599</c:v>
                </c:pt>
                <c:pt idx="2711">
                  <c:v>3.1886146875001598</c:v>
                </c:pt>
                <c:pt idx="2712">
                  <c:v>3.1908371875001595</c:v>
                </c:pt>
                <c:pt idx="2713">
                  <c:v>3.1931281249999999</c:v>
                </c:pt>
                <c:pt idx="2714">
                  <c:v>3.1954184375001597</c:v>
                </c:pt>
                <c:pt idx="2715">
                  <c:v>3.1977662499999999</c:v>
                </c:pt>
                <c:pt idx="2716">
                  <c:v>3.2000306250016002</c:v>
                </c:pt>
                <c:pt idx="2717">
                  <c:v>3.2022703124992002</c:v>
                </c:pt>
                <c:pt idx="2718">
                  <c:v>3.2044771875008</c:v>
                </c:pt>
                <c:pt idx="2719">
                  <c:v>3.2067506250016002</c:v>
                </c:pt>
                <c:pt idx="2720">
                  <c:v>3.2090887499999998</c:v>
                </c:pt>
                <c:pt idx="2721">
                  <c:v>3.2114168750016003</c:v>
                </c:pt>
                <c:pt idx="2722">
                  <c:v>3.2136818750016003</c:v>
                </c:pt>
                <c:pt idx="2723">
                  <c:v>3.2160128124992</c:v>
                </c:pt>
                <c:pt idx="2724">
                  <c:v>3.2183531250016002</c:v>
                </c:pt>
                <c:pt idx="2725">
                  <c:v>3.2206715624991999</c:v>
                </c:pt>
                <c:pt idx="2726">
                  <c:v>3.2230724999999998</c:v>
                </c:pt>
                <c:pt idx="2727">
                  <c:v>3.2254181250016001</c:v>
                </c:pt>
                <c:pt idx="2728">
                  <c:v>3.2277740624992002</c:v>
                </c:pt>
                <c:pt idx="2729">
                  <c:v>3.2300793750016004</c:v>
                </c:pt>
                <c:pt idx="2730">
                  <c:v>3.2324031250016003</c:v>
                </c:pt>
                <c:pt idx="2731">
                  <c:v>3.2347809375007999</c:v>
                </c:pt>
                <c:pt idx="2732">
                  <c:v>3.2371865624992</c:v>
                </c:pt>
                <c:pt idx="2733">
                  <c:v>3.2393862499999999</c:v>
                </c:pt>
                <c:pt idx="2734">
                  <c:v>3.2416178124992001</c:v>
                </c:pt>
                <c:pt idx="2735">
                  <c:v>3.2439387499999999</c:v>
                </c:pt>
                <c:pt idx="2736">
                  <c:v>3.2461996875007997</c:v>
                </c:pt>
                <c:pt idx="2737">
                  <c:v>3.2485374999999999</c:v>
                </c:pt>
                <c:pt idx="2738">
                  <c:v>3.2508081250016003</c:v>
                </c:pt>
                <c:pt idx="2739">
                  <c:v>3.25304875</c:v>
                </c:pt>
                <c:pt idx="2740">
                  <c:v>3.2553225000000001</c:v>
                </c:pt>
                <c:pt idx="2741">
                  <c:v>3.2575718750016001</c:v>
                </c:pt>
                <c:pt idx="2742">
                  <c:v>3.2598596875007999</c:v>
                </c:pt>
                <c:pt idx="2743">
                  <c:v>3.2621659375008001</c:v>
                </c:pt>
                <c:pt idx="2744">
                  <c:v>3.2643909375007998</c:v>
                </c:pt>
                <c:pt idx="2745">
                  <c:v>3.2665571875007999</c:v>
                </c:pt>
                <c:pt idx="2746">
                  <c:v>3.2687406250016</c:v>
                </c:pt>
                <c:pt idx="2747">
                  <c:v>3.2709681250016001</c:v>
                </c:pt>
                <c:pt idx="2748">
                  <c:v>3.2732090624992001</c:v>
                </c:pt>
                <c:pt idx="2749">
                  <c:v>3.2754543750016003</c:v>
                </c:pt>
                <c:pt idx="2750">
                  <c:v>3.2776749999999999</c:v>
                </c:pt>
                <c:pt idx="2751">
                  <c:v>3.2799021875008001</c:v>
                </c:pt>
                <c:pt idx="2752">
                  <c:v>3.2821387500000001</c:v>
                </c:pt>
                <c:pt idx="2753">
                  <c:v>3.2844753124991999</c:v>
                </c:pt>
                <c:pt idx="2754">
                  <c:v>3.2867815624992001</c:v>
                </c:pt>
                <c:pt idx="2755">
                  <c:v>3.2890531250016002</c:v>
                </c:pt>
                <c:pt idx="2756">
                  <c:v>3.2914012499999998</c:v>
                </c:pt>
                <c:pt idx="2757">
                  <c:v>3.2937237499999998</c:v>
                </c:pt>
                <c:pt idx="2758">
                  <c:v>3.29611375</c:v>
                </c:pt>
                <c:pt idx="2759">
                  <c:v>3.2984521875007999</c:v>
                </c:pt>
                <c:pt idx="2760">
                  <c:v>3.3007531250016</c:v>
                </c:pt>
                <c:pt idx="2761">
                  <c:v>3.3030315624991999</c:v>
                </c:pt>
                <c:pt idx="2762">
                  <c:v>3.3053137499999998</c:v>
                </c:pt>
                <c:pt idx="2763">
                  <c:v>3.3075568750016</c:v>
                </c:pt>
                <c:pt idx="2764">
                  <c:v>3.3099140624992001</c:v>
                </c:pt>
                <c:pt idx="2765">
                  <c:v>3.3122703124992001</c:v>
                </c:pt>
                <c:pt idx="2766">
                  <c:v>3.3145396875007997</c:v>
                </c:pt>
                <c:pt idx="2767">
                  <c:v>3.3168046875007997</c:v>
                </c:pt>
                <c:pt idx="2768">
                  <c:v>3.3190162499999998</c:v>
                </c:pt>
                <c:pt idx="2769">
                  <c:v>3.3212968750016003</c:v>
                </c:pt>
                <c:pt idx="2770">
                  <c:v>3.3236325</c:v>
                </c:pt>
                <c:pt idx="2771">
                  <c:v>3.3258999999999999</c:v>
                </c:pt>
                <c:pt idx="2772">
                  <c:v>3.3281290624992002</c:v>
                </c:pt>
                <c:pt idx="2773">
                  <c:v>3.3303553124992002</c:v>
                </c:pt>
                <c:pt idx="2774">
                  <c:v>3.3325509375008</c:v>
                </c:pt>
                <c:pt idx="2775">
                  <c:v>3.3348056250016</c:v>
                </c:pt>
                <c:pt idx="2776">
                  <c:v>3.3371121875008001</c:v>
                </c:pt>
                <c:pt idx="2777">
                  <c:v>3.3392806250016003</c:v>
                </c:pt>
                <c:pt idx="2778">
                  <c:v>3.3415228124992002</c:v>
                </c:pt>
                <c:pt idx="2779">
                  <c:v>3.3438275000000002</c:v>
                </c:pt>
                <c:pt idx="2780">
                  <c:v>3.3460984375008</c:v>
                </c:pt>
                <c:pt idx="2781">
                  <c:v>3.3484503124992</c:v>
                </c:pt>
                <c:pt idx="2782">
                  <c:v>3.3508246875008001</c:v>
                </c:pt>
                <c:pt idx="2783">
                  <c:v>3.3531378124992002</c:v>
                </c:pt>
                <c:pt idx="2784">
                  <c:v>3.3554359375008</c:v>
                </c:pt>
                <c:pt idx="2785">
                  <c:v>3.3577543750016003</c:v>
                </c:pt>
                <c:pt idx="2786">
                  <c:v>3.3600878124992</c:v>
                </c:pt>
                <c:pt idx="2787">
                  <c:v>3.3624721875007997</c:v>
                </c:pt>
                <c:pt idx="2788">
                  <c:v>3.3647724999999999</c:v>
                </c:pt>
                <c:pt idx="2789">
                  <c:v>3.3670381250016002</c:v>
                </c:pt>
                <c:pt idx="2790">
                  <c:v>3.3693325000000001</c:v>
                </c:pt>
                <c:pt idx="2791">
                  <c:v>3.3716328124992003</c:v>
                </c:pt>
                <c:pt idx="2792">
                  <c:v>3.3739162500000002</c:v>
                </c:pt>
                <c:pt idx="2793">
                  <c:v>3.3762415624991999</c:v>
                </c:pt>
                <c:pt idx="2794">
                  <c:v>3.3784984375008</c:v>
                </c:pt>
                <c:pt idx="2795">
                  <c:v>3.3807378124992002</c:v>
                </c:pt>
                <c:pt idx="2796">
                  <c:v>3.3829865624991999</c:v>
                </c:pt>
                <c:pt idx="2797">
                  <c:v>3.3853387499999998</c:v>
                </c:pt>
                <c:pt idx="2798">
                  <c:v>3.3876871875007999</c:v>
                </c:pt>
                <c:pt idx="2799">
                  <c:v>3.3900153124992003</c:v>
                </c:pt>
                <c:pt idx="2800">
                  <c:v>3.3922618750016</c:v>
                </c:pt>
                <c:pt idx="2801">
                  <c:v>3.3944906250016</c:v>
                </c:pt>
                <c:pt idx="2802">
                  <c:v>3.3968356250016001</c:v>
                </c:pt>
                <c:pt idx="2803">
                  <c:v>3.3992450000000001</c:v>
                </c:pt>
                <c:pt idx="2804">
                  <c:v>3.4016187499999999</c:v>
                </c:pt>
                <c:pt idx="2805">
                  <c:v>3.4039306250016002</c:v>
                </c:pt>
                <c:pt idx="2806">
                  <c:v>3.4062209375007999</c:v>
                </c:pt>
                <c:pt idx="2807">
                  <c:v>3.4085131250016003</c:v>
                </c:pt>
                <c:pt idx="2808">
                  <c:v>3.4109031250016</c:v>
                </c:pt>
                <c:pt idx="2809">
                  <c:v>3.4132324999999999</c:v>
                </c:pt>
                <c:pt idx="2810">
                  <c:v>3.4155765624992003</c:v>
                </c:pt>
                <c:pt idx="2811">
                  <c:v>3.4178993750016002</c:v>
                </c:pt>
                <c:pt idx="2812">
                  <c:v>3.4201268750016003</c:v>
                </c:pt>
                <c:pt idx="2813">
                  <c:v>3.4223434375007997</c:v>
                </c:pt>
                <c:pt idx="2814">
                  <c:v>3.4246553124992003</c:v>
                </c:pt>
                <c:pt idx="2815">
                  <c:v>3.4269690624992002</c:v>
                </c:pt>
                <c:pt idx="2816">
                  <c:v>3.4292040624992</c:v>
                </c:pt>
                <c:pt idx="2817">
                  <c:v>3.4314306250016</c:v>
                </c:pt>
                <c:pt idx="2818">
                  <c:v>3.43360625</c:v>
                </c:pt>
                <c:pt idx="2819">
                  <c:v>3.4358331250016003</c:v>
                </c:pt>
                <c:pt idx="2820">
                  <c:v>3.43811125</c:v>
                </c:pt>
                <c:pt idx="2821">
                  <c:v>3.4403540624992002</c:v>
                </c:pt>
                <c:pt idx="2822">
                  <c:v>3.4425806250016002</c:v>
                </c:pt>
                <c:pt idx="2823">
                  <c:v>3.4447887499999998</c:v>
                </c:pt>
                <c:pt idx="2824">
                  <c:v>3.4470125</c:v>
                </c:pt>
                <c:pt idx="2825">
                  <c:v>3.4492799999999999</c:v>
                </c:pt>
                <c:pt idx="2826">
                  <c:v>3.4516334375007998</c:v>
                </c:pt>
                <c:pt idx="2827">
                  <c:v>3.4539137499999999</c:v>
                </c:pt>
                <c:pt idx="2828">
                  <c:v>3.4561965624991999</c:v>
                </c:pt>
                <c:pt idx="2829">
                  <c:v>3.4584809375007999</c:v>
                </c:pt>
                <c:pt idx="2830">
                  <c:v>3.4607893750016001</c:v>
                </c:pt>
                <c:pt idx="2831">
                  <c:v>3.4631778124992003</c:v>
                </c:pt>
                <c:pt idx="2832">
                  <c:v>3.4654950000000002</c:v>
                </c:pt>
                <c:pt idx="2833">
                  <c:v>3.4678159375008</c:v>
                </c:pt>
                <c:pt idx="2834">
                  <c:v>3.4700984375007997</c:v>
                </c:pt>
                <c:pt idx="2835">
                  <c:v>3.4724415624992</c:v>
                </c:pt>
                <c:pt idx="2836">
                  <c:v>3.4747331250016003</c:v>
                </c:pt>
                <c:pt idx="2837">
                  <c:v>3.4770449999999999</c:v>
                </c:pt>
                <c:pt idx="2838">
                  <c:v>3.4793984375007998</c:v>
                </c:pt>
                <c:pt idx="2839">
                  <c:v>3.4816953124992001</c:v>
                </c:pt>
                <c:pt idx="2840">
                  <c:v>3.4839734375007998</c:v>
                </c:pt>
                <c:pt idx="2841">
                  <c:v>3.4862915624992001</c:v>
                </c:pt>
                <c:pt idx="2842">
                  <c:v>3.4886618750016001</c:v>
                </c:pt>
                <c:pt idx="2843">
                  <c:v>3.4909209375007997</c:v>
                </c:pt>
                <c:pt idx="2844">
                  <c:v>3.4932362499999998</c:v>
                </c:pt>
                <c:pt idx="2845">
                  <c:v>3.4955465624992006</c:v>
                </c:pt>
                <c:pt idx="2846">
                  <c:v>3.4979087500000001</c:v>
                </c:pt>
                <c:pt idx="2847">
                  <c:v>3.5002853124992006</c:v>
                </c:pt>
                <c:pt idx="2848">
                  <c:v>3.5025274999999998</c:v>
                </c:pt>
                <c:pt idx="2849">
                  <c:v>3.5048418750016004</c:v>
                </c:pt>
                <c:pt idx="2850">
                  <c:v>3.5071309375007993</c:v>
                </c:pt>
                <c:pt idx="2851">
                  <c:v>3.5093409375007996</c:v>
                </c:pt>
                <c:pt idx="2852">
                  <c:v>3.5116259375007997</c:v>
                </c:pt>
                <c:pt idx="2853">
                  <c:v>3.5140231250016001</c:v>
                </c:pt>
                <c:pt idx="2854">
                  <c:v>3.5163409375007997</c:v>
                </c:pt>
                <c:pt idx="2855">
                  <c:v>3.5185749999999998</c:v>
                </c:pt>
                <c:pt idx="2856">
                  <c:v>3.5208165624992005</c:v>
                </c:pt>
                <c:pt idx="2857">
                  <c:v>3.5230840624992004</c:v>
                </c:pt>
                <c:pt idx="2858">
                  <c:v>3.5254756250016004</c:v>
                </c:pt>
                <c:pt idx="2859">
                  <c:v>3.5278393750016002</c:v>
                </c:pt>
                <c:pt idx="2860">
                  <c:v>3.5301596875007997</c:v>
                </c:pt>
                <c:pt idx="2861">
                  <c:v>3.5325099999999998</c:v>
                </c:pt>
                <c:pt idx="2862">
                  <c:v>3.5348759375007996</c:v>
                </c:pt>
                <c:pt idx="2863">
                  <c:v>3.5371937500000001</c:v>
                </c:pt>
                <c:pt idx="2864">
                  <c:v>3.5395793750016002</c:v>
                </c:pt>
                <c:pt idx="2865">
                  <c:v>3.5419590624992003</c:v>
                </c:pt>
                <c:pt idx="2866">
                  <c:v>3.5442490624992007</c:v>
                </c:pt>
                <c:pt idx="2867">
                  <c:v>3.5465334375007993</c:v>
                </c:pt>
                <c:pt idx="2868">
                  <c:v>3.5488596875007996</c:v>
                </c:pt>
                <c:pt idx="2869">
                  <c:v>3.5511734375007995</c:v>
                </c:pt>
                <c:pt idx="2870">
                  <c:v>3.5534890624992004</c:v>
                </c:pt>
                <c:pt idx="2871">
                  <c:v>3.5557465624992006</c:v>
                </c:pt>
                <c:pt idx="2872">
                  <c:v>3.5579515624992006</c:v>
                </c:pt>
                <c:pt idx="2873">
                  <c:v>3.5602040624992006</c:v>
                </c:pt>
                <c:pt idx="2874">
                  <c:v>3.5624378124992004</c:v>
                </c:pt>
                <c:pt idx="2875">
                  <c:v>3.5646818750016003</c:v>
                </c:pt>
                <c:pt idx="2876">
                  <c:v>3.5669443750016003</c:v>
                </c:pt>
                <c:pt idx="2877">
                  <c:v>3.5692215624992003</c:v>
                </c:pt>
                <c:pt idx="2878">
                  <c:v>3.5713878124992005</c:v>
                </c:pt>
                <c:pt idx="2879">
                  <c:v>3.5735903124992006</c:v>
                </c:pt>
                <c:pt idx="2880">
                  <c:v>3.5758825000000001</c:v>
                </c:pt>
                <c:pt idx="2881">
                  <c:v>3.5782165624992004</c:v>
                </c:pt>
                <c:pt idx="2882">
                  <c:v>3.5804718750016007</c:v>
                </c:pt>
                <c:pt idx="2883">
                  <c:v>3.5827643750016005</c:v>
                </c:pt>
                <c:pt idx="2884">
                  <c:v>3.5850803124992003</c:v>
                </c:pt>
                <c:pt idx="2885">
                  <c:v>3.5874178124992007</c:v>
                </c:pt>
                <c:pt idx="2886">
                  <c:v>3.5897690624992005</c:v>
                </c:pt>
                <c:pt idx="2887">
                  <c:v>3.5920656250016005</c:v>
                </c:pt>
                <c:pt idx="2888">
                  <c:v>3.5944356250016005</c:v>
                </c:pt>
                <c:pt idx="2889">
                  <c:v>3.5967899999999999</c:v>
                </c:pt>
                <c:pt idx="2890">
                  <c:v>3.5992099999999998</c:v>
                </c:pt>
                <c:pt idx="2891">
                  <c:v>3.6016012499999999</c:v>
                </c:pt>
                <c:pt idx="2892">
                  <c:v>3.6040309375007995</c:v>
                </c:pt>
                <c:pt idx="2893">
                  <c:v>3.6064065624992003</c:v>
                </c:pt>
                <c:pt idx="2894">
                  <c:v>3.6087312499999999</c:v>
                </c:pt>
                <c:pt idx="2895">
                  <c:v>3.6110774999999999</c:v>
                </c:pt>
                <c:pt idx="2896">
                  <c:v>3.6134940624992007</c:v>
                </c:pt>
                <c:pt idx="2897">
                  <c:v>3.6159618750016005</c:v>
                </c:pt>
                <c:pt idx="2898">
                  <c:v>3.6183184375007995</c:v>
                </c:pt>
                <c:pt idx="2899">
                  <c:v>3.6207362500000002</c:v>
                </c:pt>
                <c:pt idx="2900">
                  <c:v>3.6230500000000001</c:v>
                </c:pt>
                <c:pt idx="2901">
                  <c:v>3.6253912499999998</c:v>
                </c:pt>
                <c:pt idx="2902">
                  <c:v>3.6278131250016008</c:v>
                </c:pt>
                <c:pt idx="2903">
                  <c:v>3.6302481250016005</c:v>
                </c:pt>
                <c:pt idx="2904">
                  <c:v>3.6326296875007995</c:v>
                </c:pt>
                <c:pt idx="2905">
                  <c:v>3.6350281250016008</c:v>
                </c:pt>
                <c:pt idx="2906">
                  <c:v>3.6373565624992006</c:v>
                </c:pt>
                <c:pt idx="2907">
                  <c:v>3.6397415624992004</c:v>
                </c:pt>
                <c:pt idx="2908">
                  <c:v>3.6422703124992006</c:v>
                </c:pt>
                <c:pt idx="2909">
                  <c:v>3.6446737499999999</c:v>
                </c:pt>
                <c:pt idx="2910">
                  <c:v>3.6470462499999998</c:v>
                </c:pt>
                <c:pt idx="2911">
                  <c:v>3.6494181250016005</c:v>
                </c:pt>
                <c:pt idx="2912">
                  <c:v>3.6518140624992004</c:v>
                </c:pt>
                <c:pt idx="2913">
                  <c:v>3.6542471875007996</c:v>
                </c:pt>
                <c:pt idx="2914">
                  <c:v>3.6567318750016007</c:v>
                </c:pt>
                <c:pt idx="2915">
                  <c:v>3.6591234375007997</c:v>
                </c:pt>
                <c:pt idx="2916">
                  <c:v>3.6614993750016005</c:v>
                </c:pt>
                <c:pt idx="2917">
                  <c:v>3.6638246875007994</c:v>
                </c:pt>
                <c:pt idx="2918">
                  <c:v>3.6661153124992003</c:v>
                </c:pt>
                <c:pt idx="2919">
                  <c:v>3.6685237499999999</c:v>
                </c:pt>
                <c:pt idx="2920">
                  <c:v>3.6709499999999999</c:v>
                </c:pt>
                <c:pt idx="2921">
                  <c:v>3.6733321875007996</c:v>
                </c:pt>
                <c:pt idx="2922">
                  <c:v>3.6756568750016005</c:v>
                </c:pt>
                <c:pt idx="2923">
                  <c:v>3.6779265624992004</c:v>
                </c:pt>
                <c:pt idx="2924">
                  <c:v>3.68026125</c:v>
                </c:pt>
                <c:pt idx="2925">
                  <c:v>3.6826471875007996</c:v>
                </c:pt>
                <c:pt idx="2926">
                  <c:v>3.6849728124992005</c:v>
                </c:pt>
                <c:pt idx="2927">
                  <c:v>3.6872503124992004</c:v>
                </c:pt>
                <c:pt idx="2928">
                  <c:v>3.68953</c:v>
                </c:pt>
                <c:pt idx="2929">
                  <c:v>3.6917346875007997</c:v>
                </c:pt>
                <c:pt idx="2930">
                  <c:v>3.6940053124992005</c:v>
                </c:pt>
                <c:pt idx="2931">
                  <c:v>3.6963393750016005</c:v>
                </c:pt>
                <c:pt idx="2932">
                  <c:v>3.6986075</c:v>
                </c:pt>
                <c:pt idx="2933">
                  <c:v>3.7008603124992003</c:v>
                </c:pt>
                <c:pt idx="2934">
                  <c:v>3.70310125</c:v>
                </c:pt>
                <c:pt idx="2935">
                  <c:v>3.7053434375007996</c:v>
                </c:pt>
                <c:pt idx="2936">
                  <c:v>3.7077453124992004</c:v>
                </c:pt>
                <c:pt idx="2937">
                  <c:v>3.7101600000000001</c:v>
                </c:pt>
                <c:pt idx="2938">
                  <c:v>3.7124731250016008</c:v>
                </c:pt>
                <c:pt idx="2939">
                  <c:v>3.7148531250016004</c:v>
                </c:pt>
                <c:pt idx="2940">
                  <c:v>3.7171650000000001</c:v>
                </c:pt>
                <c:pt idx="2941">
                  <c:v>3.7194821875007995</c:v>
                </c:pt>
                <c:pt idx="2942">
                  <c:v>3.7219053124992003</c:v>
                </c:pt>
                <c:pt idx="2943">
                  <c:v>3.7243103124992003</c:v>
                </c:pt>
                <c:pt idx="2944">
                  <c:v>3.72664375</c:v>
                </c:pt>
                <c:pt idx="2945">
                  <c:v>3.7289809375007996</c:v>
                </c:pt>
                <c:pt idx="2946">
                  <c:v>3.7312843750016005</c:v>
                </c:pt>
                <c:pt idx="2947">
                  <c:v>3.7336671875007994</c:v>
                </c:pt>
                <c:pt idx="2948">
                  <c:v>3.7360753124992003</c:v>
                </c:pt>
                <c:pt idx="2949">
                  <c:v>3.7383609375007993</c:v>
                </c:pt>
                <c:pt idx="2950">
                  <c:v>3.7406787499999998</c:v>
                </c:pt>
                <c:pt idx="2951">
                  <c:v>3.7429749999999999</c:v>
                </c:pt>
                <c:pt idx="2952">
                  <c:v>3.7452565624992005</c:v>
                </c:pt>
                <c:pt idx="2953">
                  <c:v>3.7475965624992007</c:v>
                </c:pt>
                <c:pt idx="2954">
                  <c:v>3.7499378124992004</c:v>
                </c:pt>
                <c:pt idx="2955">
                  <c:v>3.7522578124992005</c:v>
                </c:pt>
                <c:pt idx="2956">
                  <c:v>3.7545175</c:v>
                </c:pt>
                <c:pt idx="2957">
                  <c:v>3.7567412500000001</c:v>
                </c:pt>
                <c:pt idx="2958">
                  <c:v>3.7590484375007995</c:v>
                </c:pt>
                <c:pt idx="2959">
                  <c:v>3.76147125</c:v>
                </c:pt>
                <c:pt idx="2960">
                  <c:v>3.7638362500000002</c:v>
                </c:pt>
                <c:pt idx="2961">
                  <c:v>3.7661668750016006</c:v>
                </c:pt>
                <c:pt idx="2962">
                  <c:v>3.7684875</c:v>
                </c:pt>
                <c:pt idx="2963">
                  <c:v>3.7707918750016005</c:v>
                </c:pt>
                <c:pt idx="2964">
                  <c:v>3.7731646875007994</c:v>
                </c:pt>
                <c:pt idx="2965">
                  <c:v>3.7755806250016004</c:v>
                </c:pt>
                <c:pt idx="2966">
                  <c:v>3.7779875000000001</c:v>
                </c:pt>
                <c:pt idx="2967">
                  <c:v>3.7802768750016007</c:v>
                </c:pt>
                <c:pt idx="2968">
                  <c:v>3.7825753124992003</c:v>
                </c:pt>
                <c:pt idx="2969">
                  <c:v>3.7848740624992003</c:v>
                </c:pt>
                <c:pt idx="2970">
                  <c:v>3.7872028124992005</c:v>
                </c:pt>
                <c:pt idx="2971">
                  <c:v>3.7895631250016004</c:v>
                </c:pt>
                <c:pt idx="2972">
                  <c:v>3.7918750000000001</c:v>
                </c:pt>
                <c:pt idx="2973">
                  <c:v>3.7941343750016006</c:v>
                </c:pt>
                <c:pt idx="2974">
                  <c:v>3.7963903124992004</c:v>
                </c:pt>
                <c:pt idx="2975">
                  <c:v>3.7986259375007996</c:v>
                </c:pt>
                <c:pt idx="2976">
                  <c:v>3.8009675000000001</c:v>
                </c:pt>
                <c:pt idx="2977">
                  <c:v>3.8033556250016005</c:v>
                </c:pt>
                <c:pt idx="2978">
                  <c:v>3.8056575000000001</c:v>
                </c:pt>
                <c:pt idx="2979">
                  <c:v>3.8078962500000002</c:v>
                </c:pt>
                <c:pt idx="2980">
                  <c:v>3.8101865624992004</c:v>
                </c:pt>
                <c:pt idx="2981">
                  <c:v>3.8125249999999999</c:v>
                </c:pt>
                <c:pt idx="2982">
                  <c:v>3.8149112500000002</c:v>
                </c:pt>
                <c:pt idx="2983">
                  <c:v>3.8173665624992004</c:v>
                </c:pt>
                <c:pt idx="2984">
                  <c:v>3.8197549999999998</c:v>
                </c:pt>
                <c:pt idx="2985">
                  <c:v>3.8221665624992003</c:v>
                </c:pt>
                <c:pt idx="2986">
                  <c:v>3.8245468750016007</c:v>
                </c:pt>
                <c:pt idx="2987">
                  <c:v>3.8270021875007996</c:v>
                </c:pt>
                <c:pt idx="2988">
                  <c:v>3.8295362499999999</c:v>
                </c:pt>
                <c:pt idx="2989">
                  <c:v>3.8320490624992005</c:v>
                </c:pt>
                <c:pt idx="2990">
                  <c:v>3.8345275000000001</c:v>
                </c:pt>
                <c:pt idx="2991">
                  <c:v>3.8370278124992003</c:v>
                </c:pt>
                <c:pt idx="2992">
                  <c:v>3.8394978124992005</c:v>
                </c:pt>
                <c:pt idx="2993">
                  <c:v>3.8419896875007993</c:v>
                </c:pt>
                <c:pt idx="2994">
                  <c:v>3.844535</c:v>
                </c:pt>
                <c:pt idx="2995">
                  <c:v>3.8469890624992007</c:v>
                </c:pt>
                <c:pt idx="2996">
                  <c:v>3.8494362500000001</c:v>
                </c:pt>
                <c:pt idx="2997">
                  <c:v>3.8518303124992004</c:v>
                </c:pt>
                <c:pt idx="2998">
                  <c:v>3.8542193750016005</c:v>
                </c:pt>
                <c:pt idx="2999">
                  <c:v>3.8566284375007993</c:v>
                </c:pt>
                <c:pt idx="3000">
                  <c:v>3.8590046875007995</c:v>
                </c:pt>
                <c:pt idx="3001">
                  <c:v>3.8613062500000002</c:v>
                </c:pt>
                <c:pt idx="3002">
                  <c:v>3.8636200000000001</c:v>
                </c:pt>
                <c:pt idx="3003">
                  <c:v>3.8658887499999999</c:v>
                </c:pt>
                <c:pt idx="3004">
                  <c:v>3.868125</c:v>
                </c:pt>
                <c:pt idx="3005">
                  <c:v>3.8704859375007996</c:v>
                </c:pt>
                <c:pt idx="3006">
                  <c:v>3.8727740624992006</c:v>
                </c:pt>
                <c:pt idx="3007">
                  <c:v>3.8750371875007996</c:v>
                </c:pt>
                <c:pt idx="3008">
                  <c:v>3.8772834375007994</c:v>
                </c:pt>
                <c:pt idx="3009">
                  <c:v>3.8795478124992004</c:v>
                </c:pt>
                <c:pt idx="3010">
                  <c:v>3.8818765624992007</c:v>
                </c:pt>
                <c:pt idx="3011">
                  <c:v>3.8841796875007994</c:v>
                </c:pt>
                <c:pt idx="3012">
                  <c:v>3.8864556250016005</c:v>
                </c:pt>
                <c:pt idx="3013">
                  <c:v>3.8887271875007996</c:v>
                </c:pt>
                <c:pt idx="3014">
                  <c:v>3.8910393750016006</c:v>
                </c:pt>
                <c:pt idx="3015">
                  <c:v>3.8933353124992003</c:v>
                </c:pt>
                <c:pt idx="3016">
                  <c:v>3.8956984375007995</c:v>
                </c:pt>
                <c:pt idx="3017">
                  <c:v>3.8980190624992006</c:v>
                </c:pt>
                <c:pt idx="3018">
                  <c:v>3.9003490624992003</c:v>
                </c:pt>
                <c:pt idx="3019">
                  <c:v>3.9026675000000002</c:v>
                </c:pt>
                <c:pt idx="3020">
                  <c:v>3.9049590624992003</c:v>
                </c:pt>
                <c:pt idx="3021">
                  <c:v>3.9073340624992006</c:v>
                </c:pt>
                <c:pt idx="3022">
                  <c:v>3.9096534375007996</c:v>
                </c:pt>
                <c:pt idx="3023">
                  <c:v>3.9119856250016007</c:v>
                </c:pt>
                <c:pt idx="3024">
                  <c:v>3.9142774999999999</c:v>
                </c:pt>
                <c:pt idx="3025">
                  <c:v>3.9165196875007995</c:v>
                </c:pt>
                <c:pt idx="3026">
                  <c:v>3.9187956250016005</c:v>
                </c:pt>
                <c:pt idx="3027">
                  <c:v>3.9211340624992004</c:v>
                </c:pt>
                <c:pt idx="3028">
                  <c:v>3.9233481250016005</c:v>
                </c:pt>
                <c:pt idx="3029">
                  <c:v>3.9256053124992003</c:v>
                </c:pt>
                <c:pt idx="3030">
                  <c:v>3.9278421875007994</c:v>
                </c:pt>
                <c:pt idx="3031">
                  <c:v>3.9300643750016007</c:v>
                </c:pt>
                <c:pt idx="3032">
                  <c:v>3.9324037500000002</c:v>
                </c:pt>
                <c:pt idx="3033">
                  <c:v>3.9347584375007996</c:v>
                </c:pt>
                <c:pt idx="3034">
                  <c:v>3.9371009375007997</c:v>
                </c:pt>
                <c:pt idx="3035">
                  <c:v>3.9394503124992006</c:v>
                </c:pt>
                <c:pt idx="3036">
                  <c:v>3.9417781250016004</c:v>
                </c:pt>
                <c:pt idx="3037">
                  <c:v>3.9441718750016004</c:v>
                </c:pt>
                <c:pt idx="3038">
                  <c:v>3.94672125</c:v>
                </c:pt>
                <c:pt idx="3039">
                  <c:v>3.9491965624992007</c:v>
                </c:pt>
                <c:pt idx="3040">
                  <c:v>3.9516640624992005</c:v>
                </c:pt>
                <c:pt idx="3041">
                  <c:v>3.9541268750016005</c:v>
                </c:pt>
                <c:pt idx="3042">
                  <c:v>3.9565399999999999</c:v>
                </c:pt>
                <c:pt idx="3043">
                  <c:v>3.9589678124992007</c:v>
                </c:pt>
                <c:pt idx="3044">
                  <c:v>3.9614446875007996</c:v>
                </c:pt>
                <c:pt idx="3045">
                  <c:v>3.9638484375007996</c:v>
                </c:pt>
                <c:pt idx="3046">
                  <c:v>3.9661943750016007</c:v>
                </c:pt>
                <c:pt idx="3047">
                  <c:v>3.9685343750016004</c:v>
                </c:pt>
                <c:pt idx="3048">
                  <c:v>3.9707990624992004</c:v>
                </c:pt>
                <c:pt idx="3049">
                  <c:v>3.9731587500000001</c:v>
                </c:pt>
                <c:pt idx="3050">
                  <c:v>3.9754431250016005</c:v>
                </c:pt>
                <c:pt idx="3051">
                  <c:v>3.9776803124992006</c:v>
                </c:pt>
                <c:pt idx="3052">
                  <c:v>3.9799646875007997</c:v>
                </c:pt>
                <c:pt idx="3053">
                  <c:v>3.9822096875007995</c:v>
                </c:pt>
                <c:pt idx="3054">
                  <c:v>3.9844787500000001</c:v>
                </c:pt>
                <c:pt idx="3055">
                  <c:v>3.9868315624992006</c:v>
                </c:pt>
                <c:pt idx="3056">
                  <c:v>3.9891081250016005</c:v>
                </c:pt>
                <c:pt idx="3057">
                  <c:v>3.9913474999999998</c:v>
                </c:pt>
                <c:pt idx="3058">
                  <c:v>3.9936118750016005</c:v>
                </c:pt>
                <c:pt idx="3059">
                  <c:v>3.9958749999999998</c:v>
                </c:pt>
                <c:pt idx="3060">
                  <c:v>3.9981943750016007</c:v>
                </c:pt>
                <c:pt idx="3061">
                  <c:v>4.0005434375007995</c:v>
                </c:pt>
                <c:pt idx="3062">
                  <c:v>4.0028271875007997</c:v>
                </c:pt>
                <c:pt idx="3063">
                  <c:v>4.0051431250016005</c:v>
                </c:pt>
                <c:pt idx="3064">
                  <c:v>4.0074296875007995</c:v>
                </c:pt>
                <c:pt idx="3065">
                  <c:v>4.0097474999999996</c:v>
                </c:pt>
                <c:pt idx="3066">
                  <c:v>4.0121690624992006</c:v>
                </c:pt>
                <c:pt idx="3067">
                  <c:v>4.0145546875007998</c:v>
                </c:pt>
                <c:pt idx="3068">
                  <c:v>4.0169246875007998</c:v>
                </c:pt>
                <c:pt idx="3069">
                  <c:v>4.0192553124992001</c:v>
                </c:pt>
                <c:pt idx="3070">
                  <c:v>4.0216081250016007</c:v>
                </c:pt>
                <c:pt idx="3071">
                  <c:v>4.0240087500000001</c:v>
                </c:pt>
                <c:pt idx="3072">
                  <c:v>4.0263931250016007</c:v>
                </c:pt>
                <c:pt idx="3073">
                  <c:v>4.0287143750016003</c:v>
                </c:pt>
                <c:pt idx="3074">
                  <c:v>4.0310300000000003</c:v>
                </c:pt>
                <c:pt idx="3075">
                  <c:v>4.0333768750016006</c:v>
                </c:pt>
                <c:pt idx="3076">
                  <c:v>4.0357315624992003</c:v>
                </c:pt>
                <c:pt idx="3077">
                  <c:v>4.0380987499999996</c:v>
                </c:pt>
                <c:pt idx="3078">
                  <c:v>4.0404103124992004</c:v>
                </c:pt>
                <c:pt idx="3079">
                  <c:v>4.0427218750016003</c:v>
                </c:pt>
                <c:pt idx="3080">
                  <c:v>4.0450443750016003</c:v>
                </c:pt>
                <c:pt idx="3081">
                  <c:v>4.0473593750016006</c:v>
                </c:pt>
                <c:pt idx="3082">
                  <c:v>4.0497493750016007</c:v>
                </c:pt>
                <c:pt idx="3083">
                  <c:v>4.0521668750016007</c:v>
                </c:pt>
                <c:pt idx="3084">
                  <c:v>4.0545159375007991</c:v>
                </c:pt>
                <c:pt idx="3085">
                  <c:v>4.0567765624992003</c:v>
                </c:pt>
                <c:pt idx="3086">
                  <c:v>4.0590293750016002</c:v>
                </c:pt>
                <c:pt idx="3087">
                  <c:v>4.0613787500000003</c:v>
                </c:pt>
                <c:pt idx="3088">
                  <c:v>4.0637859375007999</c:v>
                </c:pt>
                <c:pt idx="3089">
                  <c:v>4.0661965624992007</c:v>
                </c:pt>
                <c:pt idx="3090">
                  <c:v>4.0685450000000003</c:v>
                </c:pt>
                <c:pt idx="3091">
                  <c:v>4.0708700000000002</c:v>
                </c:pt>
                <c:pt idx="3092">
                  <c:v>4.0731624999999996</c:v>
                </c:pt>
                <c:pt idx="3093">
                  <c:v>4.0754921875007994</c:v>
                </c:pt>
                <c:pt idx="3094">
                  <c:v>4.0778699999999999</c:v>
                </c:pt>
                <c:pt idx="3095">
                  <c:v>4.0802428124992005</c:v>
                </c:pt>
                <c:pt idx="3096">
                  <c:v>4.0826228124992001</c:v>
                </c:pt>
                <c:pt idx="3097">
                  <c:v>4.0849537500000004</c:v>
                </c:pt>
                <c:pt idx="3098">
                  <c:v>4.0872440624992006</c:v>
                </c:pt>
                <c:pt idx="3099">
                  <c:v>4.0895081250016005</c:v>
                </c:pt>
                <c:pt idx="3100">
                  <c:v>4.0918324999999998</c:v>
                </c:pt>
                <c:pt idx="3101">
                  <c:v>4.0941296875007991</c:v>
                </c:pt>
                <c:pt idx="3102">
                  <c:v>4.0964278124992006</c:v>
                </c:pt>
                <c:pt idx="3103">
                  <c:v>4.098693125001601</c:v>
                </c:pt>
                <c:pt idx="3104">
                  <c:v>4.1009890624992007</c:v>
                </c:pt>
                <c:pt idx="3105">
                  <c:v>4.1032909375007991</c:v>
                </c:pt>
                <c:pt idx="3106">
                  <c:v>4.1054784375007998</c:v>
                </c:pt>
                <c:pt idx="3107">
                  <c:v>4.1076543750016006</c:v>
                </c:pt>
                <c:pt idx="3108">
                  <c:v>4.1098949999999999</c:v>
                </c:pt>
                <c:pt idx="3109">
                  <c:v>4.1121628124992009</c:v>
                </c:pt>
                <c:pt idx="3110">
                  <c:v>4.1145031250016002</c:v>
                </c:pt>
                <c:pt idx="3111">
                  <c:v>4.1167484375007994</c:v>
                </c:pt>
                <c:pt idx="3112">
                  <c:v>4.1190046875007997</c:v>
                </c:pt>
                <c:pt idx="3113">
                  <c:v>4.1212831250016002</c:v>
                </c:pt>
                <c:pt idx="3114">
                  <c:v>4.1236353124992009</c:v>
                </c:pt>
                <c:pt idx="3115">
                  <c:v>4.1260106250016007</c:v>
                </c:pt>
                <c:pt idx="3116">
                  <c:v>4.1284668750016005</c:v>
                </c:pt>
                <c:pt idx="3117">
                  <c:v>4.1308646875007993</c:v>
                </c:pt>
                <c:pt idx="3118">
                  <c:v>4.1332528124992001</c:v>
                </c:pt>
                <c:pt idx="3119">
                  <c:v>4.1356540624992002</c:v>
                </c:pt>
                <c:pt idx="3120">
                  <c:v>4.1379693750016004</c:v>
                </c:pt>
                <c:pt idx="3121">
                  <c:v>4.1404649999999998</c:v>
                </c:pt>
                <c:pt idx="3122">
                  <c:v>4.14283</c:v>
                </c:pt>
                <c:pt idx="3123">
                  <c:v>4.1451603124992005</c:v>
                </c:pt>
                <c:pt idx="3124">
                  <c:v>4.1474434375007991</c:v>
                </c:pt>
                <c:pt idx="3125">
                  <c:v>4.1497496875007993</c:v>
                </c:pt>
                <c:pt idx="3126">
                  <c:v>4.1520675000000002</c:v>
                </c:pt>
                <c:pt idx="3127">
                  <c:v>4.1544306250016003</c:v>
                </c:pt>
                <c:pt idx="3128">
                  <c:v>4.1566974999999999</c:v>
                </c:pt>
                <c:pt idx="3129">
                  <c:v>4.1589431250016009</c:v>
                </c:pt>
                <c:pt idx="3130">
                  <c:v>4.1612509375007996</c:v>
                </c:pt>
                <c:pt idx="3131">
                  <c:v>4.1634925000000003</c:v>
                </c:pt>
                <c:pt idx="3132">
                  <c:v>4.1658740624992001</c:v>
                </c:pt>
                <c:pt idx="3133">
                  <c:v>4.1681840624992006</c:v>
                </c:pt>
                <c:pt idx="3134">
                  <c:v>4.1703843750016008</c:v>
                </c:pt>
                <c:pt idx="3135">
                  <c:v>4.1726193750016005</c:v>
                </c:pt>
                <c:pt idx="3136">
                  <c:v>4.1748731250016009</c:v>
                </c:pt>
                <c:pt idx="3137">
                  <c:v>4.1771618750016009</c:v>
                </c:pt>
                <c:pt idx="3138">
                  <c:v>4.1794468750016005</c:v>
                </c:pt>
                <c:pt idx="3139">
                  <c:v>4.1817037499999996</c:v>
                </c:pt>
                <c:pt idx="3140">
                  <c:v>4.1839475000000004</c:v>
                </c:pt>
                <c:pt idx="3141">
                  <c:v>4.1862268750016005</c:v>
                </c:pt>
                <c:pt idx="3142">
                  <c:v>4.1884890624992002</c:v>
                </c:pt>
                <c:pt idx="3143">
                  <c:v>4.1908140624992001</c:v>
                </c:pt>
                <c:pt idx="3144">
                  <c:v>4.1931512499999997</c:v>
                </c:pt>
                <c:pt idx="3145">
                  <c:v>4.1953968750016006</c:v>
                </c:pt>
                <c:pt idx="3146">
                  <c:v>4.1976796875007993</c:v>
                </c:pt>
                <c:pt idx="3147">
                  <c:v>4.1999187500000001</c:v>
                </c:pt>
                <c:pt idx="3148">
                  <c:v>4.2022940624992007</c:v>
                </c:pt>
                <c:pt idx="3149">
                  <c:v>4.204643125001601</c:v>
                </c:pt>
                <c:pt idx="3150">
                  <c:v>4.2069306250016005</c:v>
                </c:pt>
                <c:pt idx="3151">
                  <c:v>4.209155</c:v>
                </c:pt>
                <c:pt idx="3152">
                  <c:v>4.2114053124992008</c:v>
                </c:pt>
                <c:pt idx="3153">
                  <c:v>4.2136687500000001</c:v>
                </c:pt>
                <c:pt idx="3154">
                  <c:v>4.2159865624992001</c:v>
                </c:pt>
                <c:pt idx="3155">
                  <c:v>4.218309375001601</c:v>
                </c:pt>
                <c:pt idx="3156">
                  <c:v>4.2205309375007998</c:v>
                </c:pt>
                <c:pt idx="3157">
                  <c:v>4.2228071875007993</c:v>
                </c:pt>
                <c:pt idx="3158">
                  <c:v>4.2250043750016006</c:v>
                </c:pt>
                <c:pt idx="3159">
                  <c:v>4.2273087499999997</c:v>
                </c:pt>
                <c:pt idx="3160">
                  <c:v>4.2295734375007994</c:v>
                </c:pt>
                <c:pt idx="3161">
                  <c:v>4.2317953124992007</c:v>
                </c:pt>
                <c:pt idx="3162">
                  <c:v>4.2339915624992006</c:v>
                </c:pt>
                <c:pt idx="3163">
                  <c:v>4.2362074999999999</c:v>
                </c:pt>
                <c:pt idx="3164">
                  <c:v>4.2384878124992005</c:v>
                </c:pt>
                <c:pt idx="3165">
                  <c:v>4.2407456250016002</c:v>
                </c:pt>
                <c:pt idx="3166">
                  <c:v>4.2430225000000004</c:v>
                </c:pt>
                <c:pt idx="3167">
                  <c:v>4.2452668750016009</c:v>
                </c:pt>
                <c:pt idx="3168">
                  <c:v>4.2475146875007992</c:v>
                </c:pt>
                <c:pt idx="3169">
                  <c:v>4.2497653124992008</c:v>
                </c:pt>
                <c:pt idx="3170">
                  <c:v>4.2521146875007991</c:v>
                </c:pt>
                <c:pt idx="3171">
                  <c:v>4.2544828124992007</c:v>
                </c:pt>
                <c:pt idx="3172">
                  <c:v>4.2568171875007996</c:v>
                </c:pt>
                <c:pt idx="3173">
                  <c:v>4.2591400000000004</c:v>
                </c:pt>
                <c:pt idx="3174">
                  <c:v>4.2613684375007992</c:v>
                </c:pt>
                <c:pt idx="3175">
                  <c:v>4.2636799999999999</c:v>
                </c:pt>
                <c:pt idx="3176">
                  <c:v>4.2660537500000002</c:v>
                </c:pt>
                <c:pt idx="3177">
                  <c:v>4.2683009375007996</c:v>
                </c:pt>
                <c:pt idx="3178">
                  <c:v>4.2706012500000003</c:v>
                </c:pt>
                <c:pt idx="3179">
                  <c:v>4.2728131250016004</c:v>
                </c:pt>
                <c:pt idx="3180">
                  <c:v>4.2749993750016007</c:v>
                </c:pt>
                <c:pt idx="3181">
                  <c:v>4.2772253124992003</c:v>
                </c:pt>
                <c:pt idx="3182">
                  <c:v>4.2794165624992004</c:v>
                </c:pt>
                <c:pt idx="3183">
                  <c:v>4.2816118750016008</c:v>
                </c:pt>
                <c:pt idx="3184">
                  <c:v>4.2838481250016009</c:v>
                </c:pt>
                <c:pt idx="3185">
                  <c:v>4.2860687500000001</c:v>
                </c:pt>
                <c:pt idx="3186">
                  <c:v>4.2882768750016007</c:v>
                </c:pt>
                <c:pt idx="3187">
                  <c:v>4.2906012499999999</c:v>
                </c:pt>
                <c:pt idx="3188">
                  <c:v>4.2928068750016006</c:v>
                </c:pt>
                <c:pt idx="3189">
                  <c:v>4.2950256250016006</c:v>
                </c:pt>
                <c:pt idx="3190">
                  <c:v>4.2972778124992006</c:v>
                </c:pt>
                <c:pt idx="3191">
                  <c:v>4.2995528124992006</c:v>
                </c:pt>
                <c:pt idx="3192">
                  <c:v>4.3018728124992007</c:v>
                </c:pt>
                <c:pt idx="3193">
                  <c:v>4.3041937499999996</c:v>
                </c:pt>
                <c:pt idx="3194">
                  <c:v>4.3064696875007993</c:v>
                </c:pt>
                <c:pt idx="3195">
                  <c:v>4.3087065624992009</c:v>
                </c:pt>
                <c:pt idx="3196">
                  <c:v>4.3109709375007998</c:v>
                </c:pt>
                <c:pt idx="3197">
                  <c:v>4.3132243750016004</c:v>
                </c:pt>
                <c:pt idx="3198">
                  <c:v>4.3155925000000002</c:v>
                </c:pt>
                <c:pt idx="3199">
                  <c:v>4.3179800000000004</c:v>
                </c:pt>
                <c:pt idx="3200">
                  <c:v>4.3202659375007997</c:v>
                </c:pt>
                <c:pt idx="3201">
                  <c:v>4.3225184375007997</c:v>
                </c:pt>
                <c:pt idx="3202">
                  <c:v>4.3248462500000002</c:v>
                </c:pt>
                <c:pt idx="3203">
                  <c:v>4.3271293750016007</c:v>
                </c:pt>
                <c:pt idx="3204">
                  <c:v>4.3294868750016002</c:v>
                </c:pt>
                <c:pt idx="3205">
                  <c:v>4.3317746875007996</c:v>
                </c:pt>
                <c:pt idx="3206">
                  <c:v>4.3340362499999996</c:v>
                </c:pt>
                <c:pt idx="3207">
                  <c:v>4.3363268750016006</c:v>
                </c:pt>
                <c:pt idx="3208">
                  <c:v>4.3386065624992005</c:v>
                </c:pt>
                <c:pt idx="3209">
                  <c:v>4.3408946875007999</c:v>
                </c:pt>
                <c:pt idx="3210">
                  <c:v>4.3431800000000003</c:v>
                </c:pt>
                <c:pt idx="3211">
                  <c:v>4.3454350000000002</c:v>
                </c:pt>
                <c:pt idx="3212">
                  <c:v>4.3476240624992002</c:v>
                </c:pt>
                <c:pt idx="3213">
                  <c:v>4.3498409375007991</c:v>
                </c:pt>
                <c:pt idx="3214">
                  <c:v>4.3520378124992005</c:v>
                </c:pt>
                <c:pt idx="3215">
                  <c:v>4.3542684375007994</c:v>
                </c:pt>
                <c:pt idx="3216">
                  <c:v>4.3564328124992002</c:v>
                </c:pt>
                <c:pt idx="3217">
                  <c:v>4.3585737499999997</c:v>
                </c:pt>
                <c:pt idx="3218">
                  <c:v>4.3607199999999997</c:v>
                </c:pt>
                <c:pt idx="3219">
                  <c:v>4.3628578124992003</c:v>
                </c:pt>
                <c:pt idx="3220">
                  <c:v>4.3650540624992002</c:v>
                </c:pt>
                <c:pt idx="3221">
                  <c:v>4.3672509375007991</c:v>
                </c:pt>
                <c:pt idx="3222">
                  <c:v>4.3694209375007995</c:v>
                </c:pt>
                <c:pt idx="3223">
                  <c:v>4.3715984375007997</c:v>
                </c:pt>
                <c:pt idx="3224">
                  <c:v>4.3737740624992005</c:v>
                </c:pt>
                <c:pt idx="3225">
                  <c:v>4.3759946875007998</c:v>
                </c:pt>
                <c:pt idx="3226">
                  <c:v>4.3782550000000002</c:v>
                </c:pt>
                <c:pt idx="3227">
                  <c:v>4.3804606250016009</c:v>
                </c:pt>
                <c:pt idx="3228">
                  <c:v>4.3826025</c:v>
                </c:pt>
                <c:pt idx="3229">
                  <c:v>4.3847393750016002</c:v>
                </c:pt>
                <c:pt idx="3230">
                  <c:v>4.3869293750016007</c:v>
                </c:pt>
                <c:pt idx="3231">
                  <c:v>4.3891687499999996</c:v>
                </c:pt>
                <c:pt idx="3232">
                  <c:v>4.3914728124992006</c:v>
                </c:pt>
                <c:pt idx="3233">
                  <c:v>4.3936946875007994</c:v>
                </c:pt>
                <c:pt idx="3234">
                  <c:v>4.3958684375007993</c:v>
                </c:pt>
                <c:pt idx="3235">
                  <c:v>4.398055625001601</c:v>
                </c:pt>
                <c:pt idx="3236">
                  <c:v>4.4001790624992001</c:v>
                </c:pt>
                <c:pt idx="3237">
                  <c:v>4.4022825000000001</c:v>
                </c:pt>
                <c:pt idx="3238">
                  <c:v>4.4043993750016002</c:v>
                </c:pt>
                <c:pt idx="3239">
                  <c:v>4.4064990624992006</c:v>
                </c:pt>
                <c:pt idx="3240">
                  <c:v>4.4084921875007996</c:v>
                </c:pt>
                <c:pt idx="3241">
                  <c:v>4.4104493750016003</c:v>
                </c:pt>
                <c:pt idx="3242">
                  <c:v>4.4124053124992004</c:v>
                </c:pt>
                <c:pt idx="3243">
                  <c:v>4.4144259375007993</c:v>
                </c:pt>
                <c:pt idx="3244">
                  <c:v>4.4163965624992008</c:v>
                </c:pt>
                <c:pt idx="3245">
                  <c:v>4.4183362500000003</c:v>
                </c:pt>
                <c:pt idx="3246">
                  <c:v>4.4203768750016001</c:v>
                </c:pt>
                <c:pt idx="3247">
                  <c:v>4.4225178124992004</c:v>
                </c:pt>
                <c:pt idx="3248">
                  <c:v>4.4246781250016003</c:v>
                </c:pt>
                <c:pt idx="3249">
                  <c:v>4.4268456250016008</c:v>
                </c:pt>
                <c:pt idx="3250">
                  <c:v>4.4289750000000003</c:v>
                </c:pt>
                <c:pt idx="3251">
                  <c:v>4.431146875001601</c:v>
                </c:pt>
                <c:pt idx="3252">
                  <c:v>4.4332493750016004</c:v>
                </c:pt>
                <c:pt idx="3253">
                  <c:v>4.4353825000000002</c:v>
                </c:pt>
                <c:pt idx="3254">
                  <c:v>4.4375774999999997</c:v>
                </c:pt>
                <c:pt idx="3255">
                  <c:v>4.4397584375007995</c:v>
                </c:pt>
                <c:pt idx="3256">
                  <c:v>4.4418768750016007</c:v>
                </c:pt>
                <c:pt idx="3257">
                  <c:v>4.4439621875007997</c:v>
                </c:pt>
                <c:pt idx="3258">
                  <c:v>4.4460665624992002</c:v>
                </c:pt>
                <c:pt idx="3259">
                  <c:v>4.4481790624992001</c:v>
                </c:pt>
                <c:pt idx="3260">
                  <c:v>4.4503290624992005</c:v>
                </c:pt>
                <c:pt idx="3261">
                  <c:v>4.4523656250016002</c:v>
                </c:pt>
                <c:pt idx="3262">
                  <c:v>4.4544706250016004</c:v>
                </c:pt>
                <c:pt idx="3263">
                  <c:v>4.4565253124992008</c:v>
                </c:pt>
                <c:pt idx="3264">
                  <c:v>4.4586021875007997</c:v>
                </c:pt>
                <c:pt idx="3265">
                  <c:v>4.4606665624992008</c:v>
                </c:pt>
                <c:pt idx="3266">
                  <c:v>4.462724375001601</c:v>
                </c:pt>
                <c:pt idx="3267">
                  <c:v>4.4647100000000002</c:v>
                </c:pt>
                <c:pt idx="3268">
                  <c:v>4.4666746875007997</c:v>
                </c:pt>
                <c:pt idx="3269">
                  <c:v>4.4686646875007998</c:v>
                </c:pt>
                <c:pt idx="3270">
                  <c:v>4.4706762500000004</c:v>
                </c:pt>
                <c:pt idx="3271">
                  <c:v>4.4727559375007999</c:v>
                </c:pt>
                <c:pt idx="3272">
                  <c:v>4.4747296875007994</c:v>
                </c:pt>
                <c:pt idx="3273">
                  <c:v>4.4766846875007991</c:v>
                </c:pt>
                <c:pt idx="3274">
                  <c:v>4.4786509375007997</c:v>
                </c:pt>
                <c:pt idx="3275">
                  <c:v>4.4806778124992004</c:v>
                </c:pt>
                <c:pt idx="3276">
                  <c:v>4.4827296875007994</c:v>
                </c:pt>
                <c:pt idx="3277">
                  <c:v>4.4848128124992002</c:v>
                </c:pt>
                <c:pt idx="3278">
                  <c:v>4.4868240624992008</c:v>
                </c:pt>
                <c:pt idx="3279">
                  <c:v>4.4888540624992004</c:v>
                </c:pt>
                <c:pt idx="3280">
                  <c:v>4.4909365624992006</c:v>
                </c:pt>
                <c:pt idx="3281">
                  <c:v>4.4930512499999997</c:v>
                </c:pt>
                <c:pt idx="3282">
                  <c:v>4.4952575000000001</c:v>
                </c:pt>
                <c:pt idx="3283">
                  <c:v>4.4974343750016006</c:v>
                </c:pt>
                <c:pt idx="3284">
                  <c:v>4.4995378124992005</c:v>
                </c:pt>
                <c:pt idx="3285">
                  <c:v>4.5016756250016003</c:v>
                </c:pt>
                <c:pt idx="3286">
                  <c:v>4.5037806250016006</c:v>
                </c:pt>
                <c:pt idx="3287">
                  <c:v>4.5059421875007999</c:v>
                </c:pt>
                <c:pt idx="3288">
                  <c:v>4.5082184375007994</c:v>
                </c:pt>
                <c:pt idx="3289">
                  <c:v>4.5103437499999997</c:v>
                </c:pt>
                <c:pt idx="3290">
                  <c:v>4.5124387500000003</c:v>
                </c:pt>
                <c:pt idx="3291">
                  <c:v>4.5145090624992008</c:v>
                </c:pt>
                <c:pt idx="3292">
                  <c:v>4.5165625</c:v>
                </c:pt>
                <c:pt idx="3293">
                  <c:v>4.5187218750016003</c:v>
                </c:pt>
                <c:pt idx="3294">
                  <c:v>4.5208978124992001</c:v>
                </c:pt>
                <c:pt idx="3295">
                  <c:v>4.5229678124992008</c:v>
                </c:pt>
                <c:pt idx="3296">
                  <c:v>4.5250696875007996</c:v>
                </c:pt>
                <c:pt idx="3297">
                  <c:v>4.5271090624992008</c:v>
                </c:pt>
                <c:pt idx="3298">
                  <c:v>4.5291256250016003</c:v>
                </c:pt>
                <c:pt idx="3299">
                  <c:v>4.5312359375007993</c:v>
                </c:pt>
                <c:pt idx="3300">
                  <c:v>4.5332734375007995</c:v>
                </c:pt>
                <c:pt idx="3301">
                  <c:v>4.5353262499999998</c:v>
                </c:pt>
                <c:pt idx="3302">
                  <c:v>4.537331875001601</c:v>
                </c:pt>
                <c:pt idx="3303">
                  <c:v>4.53935625</c:v>
                </c:pt>
                <c:pt idx="3304">
                  <c:v>4.5414075</c:v>
                </c:pt>
                <c:pt idx="3305">
                  <c:v>4.543454375001601</c:v>
                </c:pt>
                <c:pt idx="3306">
                  <c:v>4.5454540624992008</c:v>
                </c:pt>
                <c:pt idx="3307">
                  <c:v>4.5475037499999997</c:v>
                </c:pt>
                <c:pt idx="3308">
                  <c:v>4.5495303124992006</c:v>
                </c:pt>
                <c:pt idx="3309">
                  <c:v>4.5515271875007999</c:v>
                </c:pt>
                <c:pt idx="3310">
                  <c:v>4.5536393750016009</c:v>
                </c:pt>
                <c:pt idx="3311">
                  <c:v>4.5556409375007991</c:v>
                </c:pt>
                <c:pt idx="3312">
                  <c:v>4.5576546875007997</c:v>
                </c:pt>
                <c:pt idx="3313">
                  <c:v>4.5596518750016006</c:v>
                </c:pt>
                <c:pt idx="3314">
                  <c:v>4.5615609375007997</c:v>
                </c:pt>
                <c:pt idx="3315">
                  <c:v>4.5635343750016002</c:v>
                </c:pt>
                <c:pt idx="3316">
                  <c:v>4.5654965624992006</c:v>
                </c:pt>
                <c:pt idx="3317">
                  <c:v>4.5673721875007995</c:v>
                </c:pt>
                <c:pt idx="3318">
                  <c:v>4.56922125</c:v>
                </c:pt>
                <c:pt idx="3319">
                  <c:v>4.5710878124992007</c:v>
                </c:pt>
                <c:pt idx="3320">
                  <c:v>4.5729315624992006</c:v>
                </c:pt>
                <c:pt idx="3321">
                  <c:v>4.5748375000000001</c:v>
                </c:pt>
                <c:pt idx="3322">
                  <c:v>4.5766959375007996</c:v>
                </c:pt>
                <c:pt idx="3323">
                  <c:v>4.5784065624992003</c:v>
                </c:pt>
                <c:pt idx="3324">
                  <c:v>4.5802118750016003</c:v>
                </c:pt>
                <c:pt idx="3325">
                  <c:v>4.5819828124992004</c:v>
                </c:pt>
                <c:pt idx="3326">
                  <c:v>4.5837725000000002</c:v>
                </c:pt>
                <c:pt idx="3327">
                  <c:v>4.5856421875007998</c:v>
                </c:pt>
                <c:pt idx="3328">
                  <c:v>4.5874228124992005</c:v>
                </c:pt>
                <c:pt idx="3329">
                  <c:v>4.5892334375007993</c:v>
                </c:pt>
                <c:pt idx="3330">
                  <c:v>4.5910003124992009</c:v>
                </c:pt>
                <c:pt idx="3331">
                  <c:v>4.5928399999999998</c:v>
                </c:pt>
                <c:pt idx="3332">
                  <c:v>4.594735</c:v>
                </c:pt>
                <c:pt idx="3333">
                  <c:v>4.5966537499999998</c:v>
                </c:pt>
                <c:pt idx="3334">
                  <c:v>4.5985112499999996</c:v>
                </c:pt>
                <c:pt idx="3335">
                  <c:v>4.6003621875007994</c:v>
                </c:pt>
                <c:pt idx="3336">
                  <c:v>4.6022231250016006</c:v>
                </c:pt>
                <c:pt idx="3337">
                  <c:v>4.6041153124992009</c:v>
                </c:pt>
                <c:pt idx="3338">
                  <c:v>4.6060928124992007</c:v>
                </c:pt>
                <c:pt idx="3339">
                  <c:v>4.6080168750016002</c:v>
                </c:pt>
                <c:pt idx="3340">
                  <c:v>4.6099187500000003</c:v>
                </c:pt>
                <c:pt idx="3341">
                  <c:v>4.6118293750016006</c:v>
                </c:pt>
                <c:pt idx="3342">
                  <c:v>4.6137065624992006</c:v>
                </c:pt>
                <c:pt idx="3343">
                  <c:v>4.6157134375007995</c:v>
                </c:pt>
                <c:pt idx="3344">
                  <c:v>4.6177331250016005</c:v>
                </c:pt>
                <c:pt idx="3345">
                  <c:v>4.6196718750016004</c:v>
                </c:pt>
                <c:pt idx="3346">
                  <c:v>4.6216306250016004</c:v>
                </c:pt>
                <c:pt idx="3347">
                  <c:v>4.6235390624992005</c:v>
                </c:pt>
                <c:pt idx="3348">
                  <c:v>4.6254703124992007</c:v>
                </c:pt>
                <c:pt idx="3349">
                  <c:v>4.6274506250016003</c:v>
                </c:pt>
                <c:pt idx="3350">
                  <c:v>4.6294237499999999</c:v>
                </c:pt>
                <c:pt idx="3351">
                  <c:v>4.6313043750016005</c:v>
                </c:pt>
                <c:pt idx="3352">
                  <c:v>4.6332131250016007</c:v>
                </c:pt>
                <c:pt idx="3353">
                  <c:v>4.6351125</c:v>
                </c:pt>
                <c:pt idx="3354">
                  <c:v>4.6370028124992002</c:v>
                </c:pt>
                <c:pt idx="3355">
                  <c:v>4.6389374999999999</c:v>
                </c:pt>
                <c:pt idx="3356">
                  <c:v>4.64086</c:v>
                </c:pt>
                <c:pt idx="3357">
                  <c:v>4.6427540624992005</c:v>
                </c:pt>
                <c:pt idx="3358">
                  <c:v>4.6446778124992001</c:v>
                </c:pt>
                <c:pt idx="3359">
                  <c:v>4.6465462500000001</c:v>
                </c:pt>
                <c:pt idx="3360">
                  <c:v>4.6484446875007999</c:v>
                </c:pt>
                <c:pt idx="3361">
                  <c:v>4.6503431250016005</c:v>
                </c:pt>
                <c:pt idx="3362">
                  <c:v>4.6522446875007999</c:v>
                </c:pt>
                <c:pt idx="3363">
                  <c:v>4.6541137499999996</c:v>
                </c:pt>
                <c:pt idx="3364">
                  <c:v>4.6560112499999997</c:v>
                </c:pt>
                <c:pt idx="3365">
                  <c:v>4.6579143750016003</c:v>
                </c:pt>
                <c:pt idx="3366">
                  <c:v>4.6598206250016005</c:v>
                </c:pt>
                <c:pt idx="3367">
                  <c:v>4.6616912499999996</c:v>
                </c:pt>
                <c:pt idx="3368">
                  <c:v>4.6635034375007995</c:v>
                </c:pt>
                <c:pt idx="3369">
                  <c:v>4.6654303124992005</c:v>
                </c:pt>
                <c:pt idx="3370">
                  <c:v>4.6673578124992003</c:v>
                </c:pt>
                <c:pt idx="3371">
                  <c:v>4.6693196875007992</c:v>
                </c:pt>
                <c:pt idx="3372">
                  <c:v>4.6712015624992009</c:v>
                </c:pt>
                <c:pt idx="3373">
                  <c:v>4.6730559375007994</c:v>
                </c:pt>
                <c:pt idx="3374">
                  <c:v>4.6749200000000002</c:v>
                </c:pt>
                <c:pt idx="3375">
                  <c:v>4.6768162499999999</c:v>
                </c:pt>
                <c:pt idx="3376">
                  <c:v>4.6787793750016009</c:v>
                </c:pt>
                <c:pt idx="3377">
                  <c:v>4.6807278124992004</c:v>
                </c:pt>
                <c:pt idx="3378">
                  <c:v>4.6825890624992006</c:v>
                </c:pt>
                <c:pt idx="3379">
                  <c:v>4.6844321875007999</c:v>
                </c:pt>
                <c:pt idx="3380">
                  <c:v>4.6863096875007999</c:v>
                </c:pt>
                <c:pt idx="3381">
                  <c:v>4.6881878124992005</c:v>
                </c:pt>
                <c:pt idx="3382">
                  <c:v>4.690143125001601</c:v>
                </c:pt>
                <c:pt idx="3383">
                  <c:v>4.6920640624992007</c:v>
                </c:pt>
                <c:pt idx="3384">
                  <c:v>4.6939240624992005</c:v>
                </c:pt>
                <c:pt idx="3385">
                  <c:v>4.6958399999999996</c:v>
                </c:pt>
                <c:pt idx="3386">
                  <c:v>4.6976793750016004</c:v>
                </c:pt>
                <c:pt idx="3387">
                  <c:v>4.6996218750016006</c:v>
                </c:pt>
                <c:pt idx="3388">
                  <c:v>4.7016375000000004</c:v>
                </c:pt>
                <c:pt idx="3389">
                  <c:v>4.7034937499999998</c:v>
                </c:pt>
                <c:pt idx="3390">
                  <c:v>4.7054046875007991</c:v>
                </c:pt>
                <c:pt idx="3391">
                  <c:v>4.7072921875007996</c:v>
                </c:pt>
                <c:pt idx="3392">
                  <c:v>4.7092381250016002</c:v>
                </c:pt>
                <c:pt idx="3393">
                  <c:v>4.7112109375007991</c:v>
                </c:pt>
                <c:pt idx="3394">
                  <c:v>4.7132509375007992</c:v>
                </c:pt>
                <c:pt idx="3395">
                  <c:v>4.7151709375007993</c:v>
                </c:pt>
                <c:pt idx="3396">
                  <c:v>4.7171359375007995</c:v>
                </c:pt>
                <c:pt idx="3397">
                  <c:v>4.71913625</c:v>
                </c:pt>
                <c:pt idx="3398">
                  <c:v>4.7211706250016006</c:v>
                </c:pt>
                <c:pt idx="3399">
                  <c:v>4.7231965624992007</c:v>
                </c:pt>
                <c:pt idx="3400">
                  <c:v>4.7251290624992004</c:v>
                </c:pt>
                <c:pt idx="3401">
                  <c:v>4.727070625001601</c:v>
                </c:pt>
                <c:pt idx="3402">
                  <c:v>4.7290225000000001</c:v>
                </c:pt>
                <c:pt idx="3403">
                  <c:v>4.7309762500000003</c:v>
                </c:pt>
                <c:pt idx="3404">
                  <c:v>4.7328790624992001</c:v>
                </c:pt>
                <c:pt idx="3405">
                  <c:v>4.7347999999999999</c:v>
                </c:pt>
                <c:pt idx="3406">
                  <c:v>4.7366381250016003</c:v>
                </c:pt>
                <c:pt idx="3407">
                  <c:v>4.7384115624992003</c:v>
                </c:pt>
                <c:pt idx="3408">
                  <c:v>4.7402087499999999</c:v>
                </c:pt>
                <c:pt idx="3409">
                  <c:v>4.7420653124992009</c:v>
                </c:pt>
                <c:pt idx="3410">
                  <c:v>4.7439415624992005</c:v>
                </c:pt>
                <c:pt idx="3411">
                  <c:v>4.7457534375007997</c:v>
                </c:pt>
                <c:pt idx="3412">
                  <c:v>4.7474756250016004</c:v>
                </c:pt>
                <c:pt idx="3413">
                  <c:v>4.7492324999999997</c:v>
                </c:pt>
                <c:pt idx="3414">
                  <c:v>4.7510606250016005</c:v>
                </c:pt>
                <c:pt idx="3415">
                  <c:v>4.7528890624992002</c:v>
                </c:pt>
                <c:pt idx="3416">
                  <c:v>4.7546887499999997</c:v>
                </c:pt>
                <c:pt idx="3417">
                  <c:v>4.756468125001601</c:v>
                </c:pt>
                <c:pt idx="3418">
                  <c:v>4.7582090624992004</c:v>
                </c:pt>
                <c:pt idx="3419">
                  <c:v>4.7599818750016007</c:v>
                </c:pt>
                <c:pt idx="3420">
                  <c:v>4.761759375001601</c:v>
                </c:pt>
                <c:pt idx="3421">
                  <c:v>4.7635565624992005</c:v>
                </c:pt>
                <c:pt idx="3422">
                  <c:v>4.7652981250016007</c:v>
                </c:pt>
                <c:pt idx="3423">
                  <c:v>4.7670246875007996</c:v>
                </c:pt>
                <c:pt idx="3424">
                  <c:v>4.7687746875007999</c:v>
                </c:pt>
                <c:pt idx="3425">
                  <c:v>4.7705187499999999</c:v>
                </c:pt>
                <c:pt idx="3426">
                  <c:v>4.772350625001601</c:v>
                </c:pt>
                <c:pt idx="3427">
                  <c:v>4.774110625001601</c:v>
                </c:pt>
                <c:pt idx="3428">
                  <c:v>4.7758568750016002</c:v>
                </c:pt>
                <c:pt idx="3429">
                  <c:v>4.777653125001601</c:v>
                </c:pt>
                <c:pt idx="3430">
                  <c:v>4.7794156250016009</c:v>
                </c:pt>
                <c:pt idx="3431">
                  <c:v>4.7812231250016008</c:v>
                </c:pt>
                <c:pt idx="3432">
                  <c:v>4.7830878124992005</c:v>
                </c:pt>
                <c:pt idx="3433">
                  <c:v>4.7848534375007992</c:v>
                </c:pt>
                <c:pt idx="3434">
                  <c:v>4.7865756250016007</c:v>
                </c:pt>
                <c:pt idx="3435">
                  <c:v>4.7883306250016009</c:v>
                </c:pt>
                <c:pt idx="3436">
                  <c:v>4.7900393750016006</c:v>
                </c:pt>
                <c:pt idx="3437">
                  <c:v>4.7918646875007997</c:v>
                </c:pt>
                <c:pt idx="3438">
                  <c:v>4.7936628124992007</c:v>
                </c:pt>
                <c:pt idx="3439">
                  <c:v>4.7953659375007991</c:v>
                </c:pt>
                <c:pt idx="3440">
                  <c:v>4.7971021875007995</c:v>
                </c:pt>
                <c:pt idx="3441">
                  <c:v>4.7988140624992006</c:v>
                </c:pt>
                <c:pt idx="3442">
                  <c:v>4.8005765624992005</c:v>
                </c:pt>
                <c:pt idx="3443">
                  <c:v>4.8024343750016003</c:v>
                </c:pt>
                <c:pt idx="3444">
                  <c:v>4.8041315624992009</c:v>
                </c:pt>
                <c:pt idx="3445">
                  <c:v>4.8058465624992008</c:v>
                </c:pt>
                <c:pt idx="3446">
                  <c:v>4.8076521875007998</c:v>
                </c:pt>
                <c:pt idx="3447">
                  <c:v>4.8094165624992007</c:v>
                </c:pt>
                <c:pt idx="3448">
                  <c:v>4.8112349999999999</c:v>
                </c:pt>
                <c:pt idx="3449">
                  <c:v>4.8130296875007996</c:v>
                </c:pt>
                <c:pt idx="3450">
                  <c:v>4.8147737499999996</c:v>
                </c:pt>
                <c:pt idx="3451">
                  <c:v>4.8165368750016002</c:v>
                </c:pt>
                <c:pt idx="3452">
                  <c:v>4.8183237500000002</c:v>
                </c:pt>
                <c:pt idx="3453">
                  <c:v>4.8201187499999998</c:v>
                </c:pt>
                <c:pt idx="3454">
                  <c:v>4.8220106250016004</c:v>
                </c:pt>
                <c:pt idx="3455">
                  <c:v>4.8239143750016007</c:v>
                </c:pt>
                <c:pt idx="3456">
                  <c:v>4.8257168750016008</c:v>
                </c:pt>
                <c:pt idx="3457">
                  <c:v>4.8275387500000004</c:v>
                </c:pt>
                <c:pt idx="3458">
                  <c:v>4.8293578124992003</c:v>
                </c:pt>
                <c:pt idx="3459">
                  <c:v>4.8312656250016008</c:v>
                </c:pt>
                <c:pt idx="3460">
                  <c:v>4.8331724999999999</c:v>
                </c:pt>
                <c:pt idx="3461">
                  <c:v>4.835</c:v>
                </c:pt>
                <c:pt idx="3462">
                  <c:v>4.8367859375007995</c:v>
                </c:pt>
                <c:pt idx="3463">
                  <c:v>4.8385906250016006</c:v>
                </c:pt>
                <c:pt idx="3464">
                  <c:v>4.8404659375007997</c:v>
                </c:pt>
                <c:pt idx="3465">
                  <c:v>4.8423193750016003</c:v>
                </c:pt>
                <c:pt idx="3466">
                  <c:v>4.8441003124992008</c:v>
                </c:pt>
                <c:pt idx="3467">
                  <c:v>4.8458609375007997</c:v>
                </c:pt>
                <c:pt idx="3468">
                  <c:v>4.8475821875007998</c:v>
                </c:pt>
                <c:pt idx="3469">
                  <c:v>4.8492703124992005</c:v>
                </c:pt>
                <c:pt idx="3470">
                  <c:v>4.851004375001601</c:v>
                </c:pt>
                <c:pt idx="3471">
                  <c:v>4.8527978124992002</c:v>
                </c:pt>
                <c:pt idx="3472">
                  <c:v>4.8545321875007996</c:v>
                </c:pt>
                <c:pt idx="3473">
                  <c:v>4.8562349999999999</c:v>
                </c:pt>
                <c:pt idx="3474">
                  <c:v>4.8578671875007995</c:v>
                </c:pt>
                <c:pt idx="3475">
                  <c:v>4.8595459375007994</c:v>
                </c:pt>
                <c:pt idx="3476">
                  <c:v>4.8613315624992008</c:v>
                </c:pt>
                <c:pt idx="3477">
                  <c:v>4.8630671875007998</c:v>
                </c:pt>
                <c:pt idx="3478">
                  <c:v>4.8647984375007995</c:v>
                </c:pt>
                <c:pt idx="3479">
                  <c:v>4.8666471875007993</c:v>
                </c:pt>
                <c:pt idx="3480">
                  <c:v>4.8684043750016004</c:v>
                </c:pt>
                <c:pt idx="3481">
                  <c:v>4.8702631250016006</c:v>
                </c:pt>
                <c:pt idx="3482">
                  <c:v>4.8720968750016009</c:v>
                </c:pt>
                <c:pt idx="3483">
                  <c:v>4.8738603124992004</c:v>
                </c:pt>
                <c:pt idx="3484">
                  <c:v>4.8757362500000001</c:v>
                </c:pt>
                <c:pt idx="3485">
                  <c:v>4.8775546875007993</c:v>
                </c:pt>
                <c:pt idx="3486">
                  <c:v>4.8793428124992007</c:v>
                </c:pt>
                <c:pt idx="3487">
                  <c:v>4.8812231250016005</c:v>
                </c:pt>
                <c:pt idx="3488">
                  <c:v>4.8830546875007999</c:v>
                </c:pt>
                <c:pt idx="3489">
                  <c:v>4.8848000000000003</c:v>
                </c:pt>
                <c:pt idx="3490">
                  <c:v>4.8866171875007991</c:v>
                </c:pt>
                <c:pt idx="3491">
                  <c:v>4.8883537500000003</c:v>
                </c:pt>
                <c:pt idx="3492">
                  <c:v>4.8901312499999996</c:v>
                </c:pt>
                <c:pt idx="3493">
                  <c:v>4.8919643750016002</c:v>
                </c:pt>
                <c:pt idx="3494">
                  <c:v>4.8936778124992006</c:v>
                </c:pt>
                <c:pt idx="3495">
                  <c:v>4.8954131250016006</c:v>
                </c:pt>
                <c:pt idx="3496">
                  <c:v>4.8971712500000004</c:v>
                </c:pt>
                <c:pt idx="3497">
                  <c:v>4.8988803124992009</c:v>
                </c:pt>
                <c:pt idx="3498">
                  <c:v>4.9007131250016007</c:v>
                </c:pt>
                <c:pt idx="3499">
                  <c:v>4.9024562500000002</c:v>
                </c:pt>
                <c:pt idx="3500">
                  <c:v>4.9041428124992006</c:v>
                </c:pt>
                <c:pt idx="3501">
                  <c:v>4.9058531250016006</c:v>
                </c:pt>
                <c:pt idx="3502">
                  <c:v>4.9075812499999998</c:v>
                </c:pt>
                <c:pt idx="3503">
                  <c:v>4.9093371875007996</c:v>
                </c:pt>
                <c:pt idx="3504">
                  <c:v>4.9111256250016009</c:v>
                </c:pt>
                <c:pt idx="3505">
                  <c:v>4.9128400000000001</c:v>
                </c:pt>
                <c:pt idx="3506">
                  <c:v>4.9145365624992001</c:v>
                </c:pt>
                <c:pt idx="3507">
                  <c:v>4.9162140624992006</c:v>
                </c:pt>
                <c:pt idx="3508">
                  <c:v>4.9178621875007993</c:v>
                </c:pt>
                <c:pt idx="3509">
                  <c:v>4.9195909375007991</c:v>
                </c:pt>
                <c:pt idx="3510">
                  <c:v>4.9214090624992002</c:v>
                </c:pt>
                <c:pt idx="3511">
                  <c:v>4.9231215624992002</c:v>
                </c:pt>
                <c:pt idx="3512">
                  <c:v>4.9248109375007996</c:v>
                </c:pt>
                <c:pt idx="3513">
                  <c:v>4.9264853124992003</c:v>
                </c:pt>
                <c:pt idx="3514">
                  <c:v>4.9281940624992009</c:v>
                </c:pt>
                <c:pt idx="3515">
                  <c:v>4.9299981250016005</c:v>
                </c:pt>
                <c:pt idx="3516">
                  <c:v>4.9317356250016005</c:v>
                </c:pt>
                <c:pt idx="3517">
                  <c:v>4.9334465624992001</c:v>
                </c:pt>
                <c:pt idx="3518">
                  <c:v>4.9352103124992004</c:v>
                </c:pt>
                <c:pt idx="3519">
                  <c:v>4.9369506250016002</c:v>
                </c:pt>
                <c:pt idx="3520">
                  <c:v>4.9386790624992001</c:v>
                </c:pt>
                <c:pt idx="3521">
                  <c:v>4.9404571875007992</c:v>
                </c:pt>
                <c:pt idx="3522">
                  <c:v>4.9421518750016009</c:v>
                </c:pt>
                <c:pt idx="3523">
                  <c:v>4.9438800000000001</c:v>
                </c:pt>
                <c:pt idx="3524">
                  <c:v>4.9455925000000001</c:v>
                </c:pt>
                <c:pt idx="3525">
                  <c:v>4.9472221875007998</c:v>
                </c:pt>
                <c:pt idx="3526">
                  <c:v>4.9489675000000002</c:v>
                </c:pt>
                <c:pt idx="3527">
                  <c:v>4.9507415624992008</c:v>
                </c:pt>
                <c:pt idx="3528">
                  <c:v>4.9524168750016004</c:v>
                </c:pt>
                <c:pt idx="3529">
                  <c:v>4.9540562499999998</c:v>
                </c:pt>
                <c:pt idx="3530">
                  <c:v>4.9556990624992006</c:v>
                </c:pt>
                <c:pt idx="3531">
                  <c:v>4.9573556250016004</c:v>
                </c:pt>
                <c:pt idx="3532">
                  <c:v>4.9591096875007992</c:v>
                </c:pt>
                <c:pt idx="3533">
                  <c:v>4.9608006250016006</c:v>
                </c:pt>
                <c:pt idx="3534">
                  <c:v>4.9624328124992001</c:v>
                </c:pt>
                <c:pt idx="3535">
                  <c:v>4.9641068750016002</c:v>
                </c:pt>
                <c:pt idx="3536">
                  <c:v>4.9657434375007998</c:v>
                </c:pt>
                <c:pt idx="3537">
                  <c:v>4.9674121875007993</c:v>
                </c:pt>
                <c:pt idx="3538">
                  <c:v>4.9691159375007992</c:v>
                </c:pt>
                <c:pt idx="3539">
                  <c:v>4.9707784375007993</c:v>
                </c:pt>
                <c:pt idx="3540">
                  <c:v>4.9724287499999997</c:v>
                </c:pt>
                <c:pt idx="3541">
                  <c:v>4.9740893750016006</c:v>
                </c:pt>
                <c:pt idx="3542">
                  <c:v>4.9757643750016003</c:v>
                </c:pt>
                <c:pt idx="3543">
                  <c:v>4.9774559375007996</c:v>
                </c:pt>
                <c:pt idx="3544">
                  <c:v>4.9791609375007999</c:v>
                </c:pt>
                <c:pt idx="3545">
                  <c:v>4.98079625</c:v>
                </c:pt>
                <c:pt idx="3546">
                  <c:v>4.9825106250016002</c:v>
                </c:pt>
                <c:pt idx="3547">
                  <c:v>4.9842062499999997</c:v>
                </c:pt>
                <c:pt idx="3548">
                  <c:v>4.9859015624992002</c:v>
                </c:pt>
                <c:pt idx="3549">
                  <c:v>4.9876762499999998</c:v>
                </c:pt>
                <c:pt idx="3550">
                  <c:v>4.9893665624992005</c:v>
                </c:pt>
                <c:pt idx="3551">
                  <c:v>4.9910199999999998</c:v>
                </c:pt>
                <c:pt idx="3552">
                  <c:v>4.9926896875007998</c:v>
                </c:pt>
                <c:pt idx="3553">
                  <c:v>4.9943768750016009</c:v>
                </c:pt>
                <c:pt idx="3554">
                  <c:v>4.9960840624992002</c:v>
                </c:pt>
                <c:pt idx="3555">
                  <c:v>4.9978059375007993</c:v>
                </c:pt>
                <c:pt idx="3556">
                  <c:v>4.9994193750016009</c:v>
                </c:pt>
                <c:pt idx="3557">
                  <c:v>5.0010771875007993</c:v>
                </c:pt>
                <c:pt idx="3558">
                  <c:v>5.0027412499999997</c:v>
                </c:pt>
                <c:pt idx="3559">
                  <c:v>5.0043875</c:v>
                </c:pt>
                <c:pt idx="3560">
                  <c:v>5.0060793750016002</c:v>
                </c:pt>
                <c:pt idx="3561">
                  <c:v>5.0077140624992005</c:v>
                </c:pt>
                <c:pt idx="3562">
                  <c:v>5.0093331250016009</c:v>
                </c:pt>
                <c:pt idx="3563">
                  <c:v>5.0109068750016004</c:v>
                </c:pt>
                <c:pt idx="3564">
                  <c:v>5.0125521875007992</c:v>
                </c:pt>
                <c:pt idx="3565">
                  <c:v>5.0142053124992003</c:v>
                </c:pt>
                <c:pt idx="3566">
                  <c:v>5.0158784375007999</c:v>
                </c:pt>
                <c:pt idx="3567">
                  <c:v>5.0174584375007996</c:v>
                </c:pt>
                <c:pt idx="3568">
                  <c:v>5.0189965624992006</c:v>
                </c:pt>
                <c:pt idx="3569">
                  <c:v>5.0205840624992009</c:v>
                </c:pt>
                <c:pt idx="3570">
                  <c:v>5.0221653124992001</c:v>
                </c:pt>
                <c:pt idx="3571">
                  <c:v>5.0238162500000003</c:v>
                </c:pt>
                <c:pt idx="3572">
                  <c:v>5.0253956250016003</c:v>
                </c:pt>
                <c:pt idx="3573">
                  <c:v>5.0269481250016002</c:v>
                </c:pt>
                <c:pt idx="3574">
                  <c:v>5.0284209375007993</c:v>
                </c:pt>
                <c:pt idx="3575">
                  <c:v>5.0300259375007998</c:v>
                </c:pt>
                <c:pt idx="3576">
                  <c:v>5.0316040624992002</c:v>
                </c:pt>
                <c:pt idx="3577">
                  <c:v>5.0332534375007993</c:v>
                </c:pt>
                <c:pt idx="3578">
                  <c:v>5.0348262500000001</c:v>
                </c:pt>
                <c:pt idx="3579">
                  <c:v>5.0364012499999999</c:v>
                </c:pt>
                <c:pt idx="3580">
                  <c:v>5.0379649999999998</c:v>
                </c:pt>
                <c:pt idx="3581">
                  <c:v>5.0395684375007992</c:v>
                </c:pt>
                <c:pt idx="3582">
                  <c:v>5.0412240624992002</c:v>
                </c:pt>
                <c:pt idx="3583">
                  <c:v>5.0428778124992002</c:v>
                </c:pt>
                <c:pt idx="3584">
                  <c:v>5.0445206250016001</c:v>
                </c:pt>
                <c:pt idx="3585">
                  <c:v>5.0460534375007997</c:v>
                </c:pt>
                <c:pt idx="3586">
                  <c:v>5.0476196875007995</c:v>
                </c:pt>
                <c:pt idx="3587">
                  <c:v>5.0492106250016002</c:v>
                </c:pt>
                <c:pt idx="3588">
                  <c:v>5.0508974999999996</c:v>
                </c:pt>
                <c:pt idx="3589">
                  <c:v>5.0524793750016004</c:v>
                </c:pt>
                <c:pt idx="3590">
                  <c:v>5.0540871875007998</c:v>
                </c:pt>
                <c:pt idx="3591">
                  <c:v>5.0556653124992001</c:v>
                </c:pt>
                <c:pt idx="3592">
                  <c:v>5.0572346875007996</c:v>
                </c:pt>
                <c:pt idx="3593">
                  <c:v>5.0588459375007995</c:v>
                </c:pt>
                <c:pt idx="3594">
                  <c:v>5.0604699999999996</c:v>
                </c:pt>
                <c:pt idx="3595">
                  <c:v>5.06204375</c:v>
                </c:pt>
                <c:pt idx="3596">
                  <c:v>5.0635396875007999</c:v>
                </c:pt>
                <c:pt idx="3597">
                  <c:v>5.0650646875007999</c:v>
                </c:pt>
                <c:pt idx="3598">
                  <c:v>5.0665565624992004</c:v>
                </c:pt>
                <c:pt idx="3599">
                  <c:v>5.0681356250016005</c:v>
                </c:pt>
                <c:pt idx="3600">
                  <c:v>5.0696262499999998</c:v>
                </c:pt>
                <c:pt idx="3601">
                  <c:v>5.071066875001601</c:v>
                </c:pt>
                <c:pt idx="3602">
                  <c:v>5.0725053124992003</c:v>
                </c:pt>
                <c:pt idx="3603">
                  <c:v>5.0739471875007993</c:v>
                </c:pt>
                <c:pt idx="3604">
                  <c:v>5.0754184375007991</c:v>
                </c:pt>
                <c:pt idx="3605">
                  <c:v>5.0769468750016005</c:v>
                </c:pt>
                <c:pt idx="3606">
                  <c:v>5.0784549999999999</c:v>
                </c:pt>
                <c:pt idx="3607">
                  <c:v>5.0798512499999999</c:v>
                </c:pt>
                <c:pt idx="3608">
                  <c:v>5.0813334375007999</c:v>
                </c:pt>
                <c:pt idx="3609">
                  <c:v>5.0828018750016009</c:v>
                </c:pt>
                <c:pt idx="3610">
                  <c:v>5.0843378124992009</c:v>
                </c:pt>
                <c:pt idx="3611">
                  <c:v>5.0858640624992004</c:v>
                </c:pt>
                <c:pt idx="3612">
                  <c:v>5.0873790624992008</c:v>
                </c:pt>
                <c:pt idx="3613">
                  <c:v>5.0889068750016007</c:v>
                </c:pt>
                <c:pt idx="3614">
                  <c:v>5.0903678124992009</c:v>
                </c:pt>
                <c:pt idx="3615">
                  <c:v>5.0918712499999996</c:v>
                </c:pt>
                <c:pt idx="3616">
                  <c:v>5.0934212499999996</c:v>
                </c:pt>
                <c:pt idx="3617">
                  <c:v>5.0949443750016004</c:v>
                </c:pt>
                <c:pt idx="3618">
                  <c:v>5.096370625001601</c:v>
                </c:pt>
                <c:pt idx="3619">
                  <c:v>5.0978137500000003</c:v>
                </c:pt>
                <c:pt idx="3620">
                  <c:v>5.0993390624992001</c:v>
                </c:pt>
                <c:pt idx="3621">
                  <c:v>5.1008803124992008</c:v>
                </c:pt>
                <c:pt idx="3622">
                  <c:v>5.1024487499999998</c:v>
                </c:pt>
                <c:pt idx="3623">
                  <c:v>5.1039803124992007</c:v>
                </c:pt>
                <c:pt idx="3624">
                  <c:v>5.1055353124992005</c:v>
                </c:pt>
                <c:pt idx="3625">
                  <c:v>5.1070468750016005</c:v>
                </c:pt>
                <c:pt idx="3626">
                  <c:v>5.1086603124992003</c:v>
                </c:pt>
                <c:pt idx="3627">
                  <c:v>5.1102493750016009</c:v>
                </c:pt>
                <c:pt idx="3628">
                  <c:v>5.1118625</c:v>
                </c:pt>
                <c:pt idx="3629">
                  <c:v>5.1133740624992008</c:v>
                </c:pt>
                <c:pt idx="3630">
                  <c:v>5.1149037499999999</c:v>
                </c:pt>
                <c:pt idx="3631">
                  <c:v>5.1164953124992003</c:v>
                </c:pt>
                <c:pt idx="3632">
                  <c:v>5.1180653124992004</c:v>
                </c:pt>
                <c:pt idx="3633">
                  <c:v>5.1195790624992004</c:v>
                </c:pt>
                <c:pt idx="3634">
                  <c:v>5.1210687500000001</c:v>
                </c:pt>
                <c:pt idx="3635">
                  <c:v>5.1225590624992003</c:v>
                </c:pt>
                <c:pt idx="3636">
                  <c:v>5.1240043750016007</c:v>
                </c:pt>
                <c:pt idx="3637">
                  <c:v>5.1255206250016005</c:v>
                </c:pt>
                <c:pt idx="3638">
                  <c:v>5.1270603124992009</c:v>
                </c:pt>
                <c:pt idx="3639">
                  <c:v>5.1286350000000001</c:v>
                </c:pt>
                <c:pt idx="3640">
                  <c:v>5.1300768750016008</c:v>
                </c:pt>
                <c:pt idx="3641">
                  <c:v>5.1315037500000003</c:v>
                </c:pt>
                <c:pt idx="3642">
                  <c:v>5.1329690624992006</c:v>
                </c:pt>
                <c:pt idx="3643">
                  <c:v>5.1344993750016004</c:v>
                </c:pt>
                <c:pt idx="3644">
                  <c:v>5.1359987499999997</c:v>
                </c:pt>
                <c:pt idx="3645">
                  <c:v>5.1374965624992006</c:v>
                </c:pt>
                <c:pt idx="3646">
                  <c:v>5.1389699999999996</c:v>
                </c:pt>
                <c:pt idx="3647">
                  <c:v>5.1404940624992008</c:v>
                </c:pt>
                <c:pt idx="3648">
                  <c:v>5.1419878124992007</c:v>
                </c:pt>
                <c:pt idx="3649">
                  <c:v>5.1435628124992006</c:v>
                </c:pt>
                <c:pt idx="3650">
                  <c:v>5.1451209375007991</c:v>
                </c:pt>
                <c:pt idx="3651">
                  <c:v>5.14664375</c:v>
                </c:pt>
                <c:pt idx="3652">
                  <c:v>5.1481556250016007</c:v>
                </c:pt>
                <c:pt idx="3653">
                  <c:v>5.1496765624992005</c:v>
                </c:pt>
                <c:pt idx="3654">
                  <c:v>5.1513540624992009</c:v>
                </c:pt>
                <c:pt idx="3655">
                  <c:v>5.1530025000000004</c:v>
                </c:pt>
                <c:pt idx="3656">
                  <c:v>5.1545868750016002</c:v>
                </c:pt>
                <c:pt idx="3657">
                  <c:v>5.1561468750016006</c:v>
                </c:pt>
                <c:pt idx="3658">
                  <c:v>5.1577181250016002</c:v>
                </c:pt>
                <c:pt idx="3659">
                  <c:v>5.1592793750016002</c:v>
                </c:pt>
                <c:pt idx="3660">
                  <c:v>5.1608887499999998</c:v>
                </c:pt>
                <c:pt idx="3661">
                  <c:v>5.1624459375007996</c:v>
                </c:pt>
                <c:pt idx="3662">
                  <c:v>5.1639262500000003</c:v>
                </c:pt>
                <c:pt idx="3663">
                  <c:v>5.1654415624992005</c:v>
                </c:pt>
                <c:pt idx="3664">
                  <c:v>5.1669040624992002</c:v>
                </c:pt>
                <c:pt idx="3665">
                  <c:v>5.1684153124992003</c:v>
                </c:pt>
                <c:pt idx="3666">
                  <c:v>5.1699400000000004</c:v>
                </c:pt>
                <c:pt idx="3667">
                  <c:v>5.1713665624992009</c:v>
                </c:pt>
                <c:pt idx="3668">
                  <c:v>5.1728181250016005</c:v>
                </c:pt>
                <c:pt idx="3669">
                  <c:v>5.1742496875007991</c:v>
                </c:pt>
                <c:pt idx="3670">
                  <c:v>5.1756921875007995</c:v>
                </c:pt>
                <c:pt idx="3671">
                  <c:v>5.1772187499999998</c:v>
                </c:pt>
                <c:pt idx="3672">
                  <c:v>5.1787706250016008</c:v>
                </c:pt>
                <c:pt idx="3673">
                  <c:v>5.1802146875007997</c:v>
                </c:pt>
                <c:pt idx="3674">
                  <c:v>5.1816615624992002</c:v>
                </c:pt>
                <c:pt idx="3675">
                  <c:v>5.183135</c:v>
                </c:pt>
                <c:pt idx="3676">
                  <c:v>5.1846465624992009</c:v>
                </c:pt>
                <c:pt idx="3677">
                  <c:v>5.1862121875007992</c:v>
                </c:pt>
                <c:pt idx="3678">
                  <c:v>5.1877218750016008</c:v>
                </c:pt>
                <c:pt idx="3679">
                  <c:v>5.1891818750016006</c:v>
                </c:pt>
                <c:pt idx="3680">
                  <c:v>5.1906340624992007</c:v>
                </c:pt>
                <c:pt idx="3681">
                  <c:v>5.192115625001601</c:v>
                </c:pt>
                <c:pt idx="3682">
                  <c:v>5.1936312500000001</c:v>
                </c:pt>
                <c:pt idx="3683">
                  <c:v>5.1951621875007996</c:v>
                </c:pt>
                <c:pt idx="3684">
                  <c:v>5.1966440624992005</c:v>
                </c:pt>
                <c:pt idx="3685">
                  <c:v>5.1980553124992008</c:v>
                </c:pt>
                <c:pt idx="3686">
                  <c:v>5.1994996875007997</c:v>
                </c:pt>
                <c:pt idx="3687">
                  <c:v>5.2009962500000002</c:v>
                </c:pt>
                <c:pt idx="3688">
                  <c:v>5.2025224999999997</c:v>
                </c:pt>
                <c:pt idx="3689">
                  <c:v>5.2040521875007997</c:v>
                </c:pt>
                <c:pt idx="3690">
                  <c:v>5.2055456250016006</c:v>
                </c:pt>
                <c:pt idx="3691">
                  <c:v>5.2070528124992004</c:v>
                </c:pt>
                <c:pt idx="3692">
                  <c:v>5.2085600000000003</c:v>
                </c:pt>
                <c:pt idx="3693">
                  <c:v>5.2101350000000002</c:v>
                </c:pt>
                <c:pt idx="3694">
                  <c:v>5.2116915624992002</c:v>
                </c:pt>
                <c:pt idx="3695">
                  <c:v>5.2132840624992003</c:v>
                </c:pt>
                <c:pt idx="3696">
                  <c:v>5.2148496875007995</c:v>
                </c:pt>
                <c:pt idx="3697">
                  <c:v>5.2163696875007997</c:v>
                </c:pt>
                <c:pt idx="3698">
                  <c:v>5.2179803124992006</c:v>
                </c:pt>
                <c:pt idx="3699">
                  <c:v>5.2195743750016002</c:v>
                </c:pt>
                <c:pt idx="3700">
                  <c:v>5.2211881250016008</c:v>
                </c:pt>
                <c:pt idx="3701">
                  <c:v>5.2226946875007991</c:v>
                </c:pt>
                <c:pt idx="3702">
                  <c:v>5.2242271875007997</c:v>
                </c:pt>
                <c:pt idx="3703">
                  <c:v>5.2257415624992003</c:v>
                </c:pt>
                <c:pt idx="3704">
                  <c:v>5.2273174999999998</c:v>
                </c:pt>
                <c:pt idx="3705">
                  <c:v>5.2288568750016005</c:v>
                </c:pt>
                <c:pt idx="3706">
                  <c:v>5.2303693750016009</c:v>
                </c:pt>
                <c:pt idx="3707">
                  <c:v>5.2318949999999997</c:v>
                </c:pt>
                <c:pt idx="3708">
                  <c:v>5.2333496875007999</c:v>
                </c:pt>
                <c:pt idx="3709">
                  <c:v>5.2348650000000001</c:v>
                </c:pt>
                <c:pt idx="3710">
                  <c:v>5.2364162500000004</c:v>
                </c:pt>
                <c:pt idx="3711">
                  <c:v>5.2379921875007991</c:v>
                </c:pt>
                <c:pt idx="3712">
                  <c:v>5.2394734375007994</c:v>
                </c:pt>
                <c:pt idx="3713">
                  <c:v>5.240983125001601</c:v>
                </c:pt>
                <c:pt idx="3714">
                  <c:v>5.2424650000000002</c:v>
                </c:pt>
                <c:pt idx="3715">
                  <c:v>5.2439981250015997</c:v>
                </c:pt>
                <c:pt idx="3716">
                  <c:v>5.2455568750015997</c:v>
                </c:pt>
                <c:pt idx="3717">
                  <c:v>5.2470593750015997</c:v>
                </c:pt>
                <c:pt idx="3718">
                  <c:v>5.2485931250015998</c:v>
                </c:pt>
                <c:pt idx="3719">
                  <c:v>5.2501325000000003</c:v>
                </c:pt>
                <c:pt idx="3720">
                  <c:v>5.2517018750015998</c:v>
                </c:pt>
                <c:pt idx="3721">
                  <c:v>5.2532649999999999</c:v>
                </c:pt>
                <c:pt idx="3722">
                  <c:v>5.2548818750016002</c:v>
                </c:pt>
                <c:pt idx="3723">
                  <c:v>5.2564306250015997</c:v>
                </c:pt>
                <c:pt idx="3724">
                  <c:v>5.2579768750015994</c:v>
                </c:pt>
                <c:pt idx="3725">
                  <c:v>5.2595218750015995</c:v>
                </c:pt>
                <c:pt idx="3726">
                  <c:v>5.2611218750016002</c:v>
                </c:pt>
                <c:pt idx="3727">
                  <c:v>5.2627362499999997</c:v>
                </c:pt>
                <c:pt idx="3728">
                  <c:v>5.2642456250015996</c:v>
                </c:pt>
                <c:pt idx="3729">
                  <c:v>5.2657274999999997</c:v>
                </c:pt>
                <c:pt idx="3730">
                  <c:v>5.2671875000000004</c:v>
                </c:pt>
                <c:pt idx="3731">
                  <c:v>5.2687200000000001</c:v>
                </c:pt>
                <c:pt idx="3732">
                  <c:v>5.2702625000000003</c:v>
                </c:pt>
                <c:pt idx="3733">
                  <c:v>5.27180625</c:v>
                </c:pt>
                <c:pt idx="3734">
                  <c:v>5.2732875000000003</c:v>
                </c:pt>
                <c:pt idx="3735">
                  <c:v>5.2747624999999996</c:v>
                </c:pt>
                <c:pt idx="3736">
                  <c:v>5.2762018750015995</c:v>
                </c:pt>
                <c:pt idx="3737">
                  <c:v>5.2777212499999999</c:v>
                </c:pt>
                <c:pt idx="3738">
                  <c:v>5.2792968750015996</c:v>
                </c:pt>
                <c:pt idx="3739">
                  <c:v>5.2808362500000001</c:v>
                </c:pt>
                <c:pt idx="3740">
                  <c:v>5.2823312500000004</c:v>
                </c:pt>
                <c:pt idx="3741">
                  <c:v>5.2838000000000003</c:v>
                </c:pt>
                <c:pt idx="3742">
                  <c:v>5.2852781250016001</c:v>
                </c:pt>
                <c:pt idx="3743">
                  <c:v>5.2868525000000002</c:v>
                </c:pt>
                <c:pt idx="3744">
                  <c:v>5.2884087500000003</c:v>
                </c:pt>
                <c:pt idx="3745">
                  <c:v>5.2898793750015995</c:v>
                </c:pt>
                <c:pt idx="3746">
                  <c:v>5.2913612499999996</c:v>
                </c:pt>
                <c:pt idx="3747">
                  <c:v>5.2928331250016001</c:v>
                </c:pt>
                <c:pt idx="3748">
                  <c:v>5.2943331250016001</c:v>
                </c:pt>
                <c:pt idx="3749">
                  <c:v>5.2958437500000004</c:v>
                </c:pt>
                <c:pt idx="3750">
                  <c:v>5.2973056250015995</c:v>
                </c:pt>
                <c:pt idx="3751">
                  <c:v>5.2987443750015997</c:v>
                </c:pt>
                <c:pt idx="3752">
                  <c:v>5.3001668750016</c:v>
                </c:pt>
                <c:pt idx="3753">
                  <c:v>5.3015749999999997</c:v>
                </c:pt>
                <c:pt idx="3754">
                  <c:v>5.3030850000000003</c:v>
                </c:pt>
                <c:pt idx="3755">
                  <c:v>5.3046368750015995</c:v>
                </c:pt>
                <c:pt idx="3756">
                  <c:v>5.3061362499999998</c:v>
                </c:pt>
                <c:pt idx="3757">
                  <c:v>5.3075962499999996</c:v>
                </c:pt>
                <c:pt idx="3758">
                  <c:v>5.3090587500000002</c:v>
                </c:pt>
                <c:pt idx="3759">
                  <c:v>5.3105543750016002</c:v>
                </c:pt>
                <c:pt idx="3760">
                  <c:v>5.3121093750016</c:v>
                </c:pt>
                <c:pt idx="3761">
                  <c:v>5.3136549999999998</c:v>
                </c:pt>
                <c:pt idx="3762">
                  <c:v>5.3151743750015994</c:v>
                </c:pt>
                <c:pt idx="3763">
                  <c:v>5.3166731250015999</c:v>
                </c:pt>
                <c:pt idx="3764">
                  <c:v>5.3181756250015999</c:v>
                </c:pt>
                <c:pt idx="3765">
                  <c:v>5.3196793750015994</c:v>
                </c:pt>
                <c:pt idx="3766">
                  <c:v>5.3212456250016</c:v>
                </c:pt>
                <c:pt idx="3767">
                  <c:v>5.3227406250015994</c:v>
                </c:pt>
                <c:pt idx="3768">
                  <c:v>5.3241781250016</c:v>
                </c:pt>
                <c:pt idx="3769">
                  <c:v>5.3256556250016001</c:v>
                </c:pt>
                <c:pt idx="3770">
                  <c:v>5.3271662500000003</c:v>
                </c:pt>
                <c:pt idx="3771">
                  <c:v>5.3287106250015999</c:v>
                </c:pt>
                <c:pt idx="3772">
                  <c:v>5.3302256250015994</c:v>
                </c:pt>
                <c:pt idx="3773">
                  <c:v>5.3316506250015996</c:v>
                </c:pt>
                <c:pt idx="3774">
                  <c:v>5.3330606250015995</c:v>
                </c:pt>
                <c:pt idx="3775">
                  <c:v>5.3345206250016002</c:v>
                </c:pt>
                <c:pt idx="3776">
                  <c:v>5.3359775000000003</c:v>
                </c:pt>
                <c:pt idx="3777">
                  <c:v>5.3374449999999998</c:v>
                </c:pt>
                <c:pt idx="3778">
                  <c:v>5.33890625</c:v>
                </c:pt>
                <c:pt idx="3779">
                  <c:v>5.3402750000000001</c:v>
                </c:pt>
                <c:pt idx="3780">
                  <c:v>5.3416337499999997</c:v>
                </c:pt>
                <c:pt idx="3781">
                  <c:v>5.3429831250015996</c:v>
                </c:pt>
                <c:pt idx="3782">
                  <c:v>5.3444031250016</c:v>
                </c:pt>
                <c:pt idx="3783">
                  <c:v>5.3458674999999998</c:v>
                </c:pt>
                <c:pt idx="3784">
                  <c:v>5.3472375000000003</c:v>
                </c:pt>
                <c:pt idx="3785">
                  <c:v>5.3485806250015999</c:v>
                </c:pt>
                <c:pt idx="3786">
                  <c:v>5.3498774999999998</c:v>
                </c:pt>
                <c:pt idx="3787">
                  <c:v>5.3512456250015994</c:v>
                </c:pt>
                <c:pt idx="3788">
                  <c:v>5.3526587499999998</c:v>
                </c:pt>
                <c:pt idx="3789">
                  <c:v>5.3540931250016</c:v>
                </c:pt>
                <c:pt idx="3790">
                  <c:v>5.3554156250015996</c:v>
                </c:pt>
                <c:pt idx="3791">
                  <c:v>5.3567743750016001</c:v>
                </c:pt>
                <c:pt idx="3792">
                  <c:v>5.3581237499999999</c:v>
                </c:pt>
                <c:pt idx="3793">
                  <c:v>5.3595081250016001</c:v>
                </c:pt>
                <c:pt idx="3794">
                  <c:v>5.36091125</c:v>
                </c:pt>
                <c:pt idx="3795">
                  <c:v>5.3622737499999999</c:v>
                </c:pt>
                <c:pt idx="3796">
                  <c:v>5.3636162499999998</c:v>
                </c:pt>
                <c:pt idx="3797">
                  <c:v>5.3649756250016001</c:v>
                </c:pt>
                <c:pt idx="3798">
                  <c:v>5.36635375</c:v>
                </c:pt>
                <c:pt idx="3799">
                  <c:v>5.3676793750015994</c:v>
                </c:pt>
                <c:pt idx="3800">
                  <c:v>5.3690587499999998</c:v>
                </c:pt>
                <c:pt idx="3801">
                  <c:v>5.3703349999999999</c:v>
                </c:pt>
                <c:pt idx="3802">
                  <c:v>5.3715737499999996</c:v>
                </c:pt>
                <c:pt idx="3803">
                  <c:v>5.3727999999999998</c:v>
                </c:pt>
                <c:pt idx="3804">
                  <c:v>5.3741225000000004</c:v>
                </c:pt>
                <c:pt idx="3805">
                  <c:v>5.3754137499999999</c:v>
                </c:pt>
                <c:pt idx="3806">
                  <c:v>5.3766474999999998</c:v>
                </c:pt>
                <c:pt idx="3807">
                  <c:v>5.3778112499999997</c:v>
                </c:pt>
                <c:pt idx="3808">
                  <c:v>5.3789712500000002</c:v>
                </c:pt>
                <c:pt idx="3809">
                  <c:v>5.3802206250015994</c:v>
                </c:pt>
                <c:pt idx="3810">
                  <c:v>5.3814906250016001</c:v>
                </c:pt>
                <c:pt idx="3811">
                  <c:v>5.3826931250015999</c:v>
                </c:pt>
                <c:pt idx="3812">
                  <c:v>5.3838481250015997</c:v>
                </c:pt>
                <c:pt idx="3813">
                  <c:v>5.3850343750015996</c:v>
                </c:pt>
                <c:pt idx="3814">
                  <c:v>5.3861825000000003</c:v>
                </c:pt>
                <c:pt idx="3815">
                  <c:v>5.3873981250015994</c:v>
                </c:pt>
                <c:pt idx="3816">
                  <c:v>5.38863</c:v>
                </c:pt>
                <c:pt idx="3817">
                  <c:v>5.3898731250015999</c:v>
                </c:pt>
                <c:pt idx="3818">
                  <c:v>5.3910718750015993</c:v>
                </c:pt>
                <c:pt idx="3819">
                  <c:v>5.3922387499999997</c:v>
                </c:pt>
                <c:pt idx="3820">
                  <c:v>5.3933906250015999</c:v>
                </c:pt>
                <c:pt idx="3821">
                  <c:v>5.3946312499999998</c:v>
                </c:pt>
                <c:pt idx="3822">
                  <c:v>5.3958681250015994</c:v>
                </c:pt>
                <c:pt idx="3823">
                  <c:v>5.3970143750016</c:v>
                </c:pt>
                <c:pt idx="3824">
                  <c:v>5.3981581250015997</c:v>
                </c:pt>
                <c:pt idx="3825">
                  <c:v>5.3992612500000003</c:v>
                </c:pt>
                <c:pt idx="3826">
                  <c:v>5.4004512499999997</c:v>
                </c:pt>
                <c:pt idx="3827">
                  <c:v>5.4016599999999997</c:v>
                </c:pt>
                <c:pt idx="3828">
                  <c:v>5.4027512499999997</c:v>
                </c:pt>
                <c:pt idx="3829">
                  <c:v>5.4038868750016</c:v>
                </c:pt>
                <c:pt idx="3830">
                  <c:v>5.4050700000000003</c:v>
                </c:pt>
                <c:pt idx="3831">
                  <c:v>5.4062675000000002</c:v>
                </c:pt>
                <c:pt idx="3832">
                  <c:v>5.4075687500000003</c:v>
                </c:pt>
                <c:pt idx="3833">
                  <c:v>5.4088250000000002</c:v>
                </c:pt>
                <c:pt idx="3834">
                  <c:v>5.4100299999999999</c:v>
                </c:pt>
                <c:pt idx="3835">
                  <c:v>5.4112768750016</c:v>
                </c:pt>
                <c:pt idx="3836">
                  <c:v>5.4124387499999997</c:v>
                </c:pt>
                <c:pt idx="3837">
                  <c:v>5.4135825000000004</c:v>
                </c:pt>
                <c:pt idx="3838">
                  <c:v>5.4148737499999999</c:v>
                </c:pt>
                <c:pt idx="3839">
                  <c:v>5.4160062499999997</c:v>
                </c:pt>
                <c:pt idx="3840">
                  <c:v>5.4170881250015999</c:v>
                </c:pt>
                <c:pt idx="3841">
                  <c:v>5.4181575000000004</c:v>
                </c:pt>
                <c:pt idx="3842">
                  <c:v>5.4191968750015995</c:v>
                </c:pt>
                <c:pt idx="3843">
                  <c:v>5.4203093750016</c:v>
                </c:pt>
                <c:pt idx="3844">
                  <c:v>5.4213837500000004</c:v>
                </c:pt>
                <c:pt idx="3845">
                  <c:v>5.4223956250015997</c:v>
                </c:pt>
                <c:pt idx="3846">
                  <c:v>5.4234312500000001</c:v>
                </c:pt>
                <c:pt idx="3847">
                  <c:v>5.4244906250015994</c:v>
                </c:pt>
                <c:pt idx="3848">
                  <c:v>5.4254756250015994</c:v>
                </c:pt>
                <c:pt idx="3849">
                  <c:v>5.4265056250015995</c:v>
                </c:pt>
                <c:pt idx="3850">
                  <c:v>5.4275031250015999</c:v>
                </c:pt>
                <c:pt idx="3851">
                  <c:v>5.4284912500000004</c:v>
                </c:pt>
                <c:pt idx="3852">
                  <c:v>5.4295037500000003</c:v>
                </c:pt>
                <c:pt idx="3853">
                  <c:v>5.4305118750016002</c:v>
                </c:pt>
                <c:pt idx="3854">
                  <c:v>5.4314781250015995</c:v>
                </c:pt>
                <c:pt idx="3855">
                  <c:v>5.4324618750016</c:v>
                </c:pt>
                <c:pt idx="3856">
                  <c:v>5.4334156250015999</c:v>
                </c:pt>
                <c:pt idx="3857">
                  <c:v>5.4343712499999999</c:v>
                </c:pt>
                <c:pt idx="3858">
                  <c:v>5.4353956250015996</c:v>
                </c:pt>
                <c:pt idx="3859">
                  <c:v>5.4364443750015994</c:v>
                </c:pt>
                <c:pt idx="3860">
                  <c:v>5.4374981250015999</c:v>
                </c:pt>
                <c:pt idx="3861">
                  <c:v>5.4385262499999998</c:v>
                </c:pt>
                <c:pt idx="3862">
                  <c:v>5.4395300000000004</c:v>
                </c:pt>
                <c:pt idx="3863">
                  <c:v>5.4404849999999998</c:v>
                </c:pt>
                <c:pt idx="3864">
                  <c:v>5.4415387500000003</c:v>
                </c:pt>
                <c:pt idx="3865">
                  <c:v>5.4425793750015998</c:v>
                </c:pt>
                <c:pt idx="3866">
                  <c:v>5.4436281250015996</c:v>
                </c:pt>
                <c:pt idx="3867">
                  <c:v>5.4445456250015996</c:v>
                </c:pt>
                <c:pt idx="3868">
                  <c:v>5.4454087500000004</c:v>
                </c:pt>
                <c:pt idx="3869">
                  <c:v>5.4462568750016001</c:v>
                </c:pt>
                <c:pt idx="3870">
                  <c:v>5.4471543750015998</c:v>
                </c:pt>
                <c:pt idx="3871">
                  <c:v>5.4479749999999996</c:v>
                </c:pt>
                <c:pt idx="3872">
                  <c:v>5.4486812499999999</c:v>
                </c:pt>
                <c:pt idx="3873">
                  <c:v>5.4494812499999998</c:v>
                </c:pt>
                <c:pt idx="3874">
                  <c:v>5.4502718750015999</c:v>
                </c:pt>
                <c:pt idx="3875">
                  <c:v>5.4509962500000002</c:v>
                </c:pt>
                <c:pt idx="3876">
                  <c:v>5.4517231250015996</c:v>
                </c:pt>
                <c:pt idx="3877">
                  <c:v>5.4524631250016</c:v>
                </c:pt>
                <c:pt idx="3878">
                  <c:v>5.453125</c:v>
                </c:pt>
                <c:pt idx="3879">
                  <c:v>5.4537424999999997</c:v>
                </c:pt>
                <c:pt idx="3880">
                  <c:v>5.4542549999999999</c:v>
                </c:pt>
                <c:pt idx="3881">
                  <c:v>5.4548518750015997</c:v>
                </c:pt>
                <c:pt idx="3882">
                  <c:v>5.4554468750015994</c:v>
                </c:pt>
                <c:pt idx="3883">
                  <c:v>5.4558549999999997</c:v>
                </c:pt>
                <c:pt idx="3884">
                  <c:v>5.4562225</c:v>
                </c:pt>
                <c:pt idx="3885">
                  <c:v>5.4566024999999998</c:v>
                </c:pt>
                <c:pt idx="3886">
                  <c:v>5.4569568750016</c:v>
                </c:pt>
                <c:pt idx="3887">
                  <c:v>5.45731375</c:v>
                </c:pt>
                <c:pt idx="3888">
                  <c:v>5.4576681250016001</c:v>
                </c:pt>
                <c:pt idx="3889">
                  <c:v>5.4580225000000002</c:v>
                </c:pt>
                <c:pt idx="3890">
                  <c:v>5.4584293750016002</c:v>
                </c:pt>
                <c:pt idx="3891">
                  <c:v>5.4587856250015996</c:v>
                </c:pt>
                <c:pt idx="3892">
                  <c:v>5.4591475000000003</c:v>
                </c:pt>
                <c:pt idx="3893">
                  <c:v>5.4595243750015996</c:v>
                </c:pt>
                <c:pt idx="3894">
                  <c:v>5.4599793750016001</c:v>
                </c:pt>
                <c:pt idx="3895">
                  <c:v>5.4603099999999998</c:v>
                </c:pt>
                <c:pt idx="3896">
                  <c:v>5.4604600000000003</c:v>
                </c:pt>
                <c:pt idx="3897">
                  <c:v>5.4608412499999996</c:v>
                </c:pt>
                <c:pt idx="3898">
                  <c:v>5.4608831250016001</c:v>
                </c:pt>
                <c:pt idx="3899">
                  <c:v>5.4605393750015994</c:v>
                </c:pt>
                <c:pt idx="3900">
                  <c:v>5.4601643750015993</c:v>
                </c:pt>
                <c:pt idx="3901">
                  <c:v>5.4597862499999996</c:v>
                </c:pt>
                <c:pt idx="3902">
                  <c:v>5.4592656250016001</c:v>
                </c:pt>
                <c:pt idx="3903">
                  <c:v>5.4587612500000002</c:v>
                </c:pt>
                <c:pt idx="3904">
                  <c:v>5.4581818750015998</c:v>
                </c:pt>
                <c:pt idx="3905">
                  <c:v>5.4578343750015996</c:v>
                </c:pt>
                <c:pt idx="3906">
                  <c:v>5.45747625</c:v>
                </c:pt>
                <c:pt idx="3907">
                  <c:v>5.4571106250015999</c:v>
                </c:pt>
                <c:pt idx="3908">
                  <c:v>5.4567887500000003</c:v>
                </c:pt>
                <c:pt idx="3909">
                  <c:v>5.4564587500000004</c:v>
                </c:pt>
                <c:pt idx="3910">
                  <c:v>5.4559962500000001</c:v>
                </c:pt>
                <c:pt idx="3911">
                  <c:v>5.4555112499999998</c:v>
                </c:pt>
                <c:pt idx="3912">
                  <c:v>5.4549581250015997</c:v>
                </c:pt>
                <c:pt idx="3913">
                  <c:v>5.4544168750016002</c:v>
                </c:pt>
                <c:pt idx="3914">
                  <c:v>5.4538681250016001</c:v>
                </c:pt>
                <c:pt idx="3915">
                  <c:v>5.4532343750015997</c:v>
                </c:pt>
                <c:pt idx="3916">
                  <c:v>5.4525018750015999</c:v>
                </c:pt>
                <c:pt idx="3917">
                  <c:v>5.4517506250015995</c:v>
                </c:pt>
                <c:pt idx="3918">
                  <c:v>5.4509356250016001</c:v>
                </c:pt>
                <c:pt idx="3919">
                  <c:v>5.4501425000000001</c:v>
                </c:pt>
                <c:pt idx="3920">
                  <c:v>5.4493400000000003</c:v>
                </c:pt>
                <c:pt idx="3921">
                  <c:v>5.4484443750015998</c:v>
                </c:pt>
                <c:pt idx="3922">
                  <c:v>5.4475775000000004</c:v>
                </c:pt>
                <c:pt idx="3923">
                  <c:v>5.4467062500000001</c:v>
                </c:pt>
                <c:pt idx="3924">
                  <c:v>5.4459200000000001</c:v>
                </c:pt>
                <c:pt idx="3925">
                  <c:v>5.4450912499999999</c:v>
                </c:pt>
                <c:pt idx="3926">
                  <c:v>5.4442968750015996</c:v>
                </c:pt>
                <c:pt idx="3927">
                  <c:v>5.4434756250016001</c:v>
                </c:pt>
                <c:pt idx="3928">
                  <c:v>5.4426918750016</c:v>
                </c:pt>
                <c:pt idx="3929">
                  <c:v>5.4418887500000004</c:v>
                </c:pt>
                <c:pt idx="3930">
                  <c:v>5.4411624999999999</c:v>
                </c:pt>
                <c:pt idx="3931">
                  <c:v>5.4404337500000004</c:v>
                </c:pt>
                <c:pt idx="3932">
                  <c:v>5.4396837500000004</c:v>
                </c:pt>
                <c:pt idx="3933">
                  <c:v>5.4389599999999998</c:v>
                </c:pt>
                <c:pt idx="3934">
                  <c:v>5.4382037499999996</c:v>
                </c:pt>
                <c:pt idx="3935">
                  <c:v>5.4375843750015997</c:v>
                </c:pt>
                <c:pt idx="3936">
                  <c:v>5.4369456250015995</c:v>
                </c:pt>
                <c:pt idx="3937">
                  <c:v>5.4362843750016001</c:v>
                </c:pt>
                <c:pt idx="3938">
                  <c:v>5.4356425000000002</c:v>
                </c:pt>
                <c:pt idx="3939">
                  <c:v>5.4350337499999997</c:v>
                </c:pt>
                <c:pt idx="3940">
                  <c:v>5.4343943750015997</c:v>
                </c:pt>
                <c:pt idx="3941">
                  <c:v>5.4338787499999999</c:v>
                </c:pt>
                <c:pt idx="3942">
                  <c:v>5.4332912499999999</c:v>
                </c:pt>
                <c:pt idx="3943">
                  <c:v>5.4327137499999996</c:v>
                </c:pt>
                <c:pt idx="3944">
                  <c:v>5.4320806250015998</c:v>
                </c:pt>
                <c:pt idx="3945">
                  <c:v>5.4314118750015998</c:v>
                </c:pt>
                <c:pt idx="3946">
                  <c:v>5.4308481250015994</c:v>
                </c:pt>
                <c:pt idx="3947">
                  <c:v>5.43030875</c:v>
                </c:pt>
                <c:pt idx="3948">
                  <c:v>5.429665</c:v>
                </c:pt>
                <c:pt idx="3949">
                  <c:v>5.4290031250016</c:v>
                </c:pt>
                <c:pt idx="3950">
                  <c:v>5.4284168750015995</c:v>
                </c:pt>
                <c:pt idx="3951">
                  <c:v>5.4277856250015999</c:v>
                </c:pt>
                <c:pt idx="3952">
                  <c:v>5.4272718750015994</c:v>
                </c:pt>
                <c:pt idx="3953">
                  <c:v>5.4266399999999999</c:v>
                </c:pt>
                <c:pt idx="3954">
                  <c:v>5.4260112500000002</c:v>
                </c:pt>
                <c:pt idx="3955">
                  <c:v>5.42542875</c:v>
                </c:pt>
                <c:pt idx="3956">
                  <c:v>5.4247649999999998</c:v>
                </c:pt>
                <c:pt idx="3957">
                  <c:v>5.4241187499999999</c:v>
                </c:pt>
                <c:pt idx="3958">
                  <c:v>5.4235249999999997</c:v>
                </c:pt>
                <c:pt idx="3959">
                  <c:v>5.4228362499999996</c:v>
                </c:pt>
                <c:pt idx="3960">
                  <c:v>5.4221118750016002</c:v>
                </c:pt>
                <c:pt idx="3961">
                  <c:v>5.4214068750015993</c:v>
                </c:pt>
                <c:pt idx="3962">
                  <c:v>5.4206349999999999</c:v>
                </c:pt>
                <c:pt idx="3963">
                  <c:v>5.4199525</c:v>
                </c:pt>
                <c:pt idx="3964">
                  <c:v>5.4192768750016</c:v>
                </c:pt>
                <c:pt idx="3965">
                  <c:v>5.4184675000000002</c:v>
                </c:pt>
                <c:pt idx="3966">
                  <c:v>5.41771125</c:v>
                </c:pt>
                <c:pt idx="3967">
                  <c:v>5.4169087500000002</c:v>
                </c:pt>
                <c:pt idx="3968">
                  <c:v>5.4161487499999996</c:v>
                </c:pt>
                <c:pt idx="3969">
                  <c:v>5.4154631250016001</c:v>
                </c:pt>
                <c:pt idx="3970">
                  <c:v>5.4146381250015994</c:v>
                </c:pt>
                <c:pt idx="3971">
                  <c:v>5.4138068750016002</c:v>
                </c:pt>
                <c:pt idx="3972">
                  <c:v>5.4130037499999997</c:v>
                </c:pt>
                <c:pt idx="3973">
                  <c:v>5.4122225000000004</c:v>
                </c:pt>
                <c:pt idx="3974">
                  <c:v>5.4114050000000002</c:v>
                </c:pt>
                <c:pt idx="3975">
                  <c:v>5.4106156250015998</c:v>
                </c:pt>
                <c:pt idx="3976">
                  <c:v>5.4098174999999999</c:v>
                </c:pt>
                <c:pt idx="3977">
                  <c:v>5.4089843750015998</c:v>
                </c:pt>
                <c:pt idx="3978">
                  <c:v>5.4081937499999997</c:v>
                </c:pt>
                <c:pt idx="3979">
                  <c:v>5.4074356250015994</c:v>
                </c:pt>
                <c:pt idx="3980">
                  <c:v>5.4067662500000004</c:v>
                </c:pt>
                <c:pt idx="3981">
                  <c:v>5.4059468750016002</c:v>
                </c:pt>
                <c:pt idx="3982">
                  <c:v>5.4051212499999997</c:v>
                </c:pt>
                <c:pt idx="3983">
                  <c:v>5.4042481250016001</c:v>
                </c:pt>
                <c:pt idx="3984">
                  <c:v>5.4033943750016</c:v>
                </c:pt>
                <c:pt idx="3985">
                  <c:v>5.4026156250015998</c:v>
                </c:pt>
                <c:pt idx="3986">
                  <c:v>5.4017862499999998</c:v>
                </c:pt>
                <c:pt idx="3987">
                  <c:v>5.4009318750016</c:v>
                </c:pt>
                <c:pt idx="3988">
                  <c:v>5.4000243750015997</c:v>
                </c:pt>
                <c:pt idx="3989">
                  <c:v>5.3991462500000003</c:v>
                </c:pt>
                <c:pt idx="3990">
                  <c:v>5.3983168750015995</c:v>
                </c:pt>
                <c:pt idx="3991">
                  <c:v>5.3975974999999998</c:v>
                </c:pt>
                <c:pt idx="3992">
                  <c:v>5.3968056250015994</c:v>
                </c:pt>
                <c:pt idx="3993">
                  <c:v>5.3960837499999998</c:v>
                </c:pt>
                <c:pt idx="3994">
                  <c:v>5.3953912500000003</c:v>
                </c:pt>
                <c:pt idx="3995">
                  <c:v>5.3946837500000004</c:v>
                </c:pt>
                <c:pt idx="3996">
                  <c:v>5.3940099999999997</c:v>
                </c:pt>
                <c:pt idx="3997">
                  <c:v>5.3934662500000004</c:v>
                </c:pt>
                <c:pt idx="3998">
                  <c:v>5.3928356250015996</c:v>
                </c:pt>
                <c:pt idx="3999">
                  <c:v>5.3921893750015997</c:v>
                </c:pt>
                <c:pt idx="4000">
                  <c:v>5.3915937500000002</c:v>
                </c:pt>
                <c:pt idx="4001">
                  <c:v>5.3910137499999999</c:v>
                </c:pt>
                <c:pt idx="4002">
                  <c:v>5.3904825000000001</c:v>
                </c:pt>
                <c:pt idx="4003">
                  <c:v>5.3898774999999999</c:v>
                </c:pt>
                <c:pt idx="4004">
                  <c:v>5.3892056250015994</c:v>
                </c:pt>
                <c:pt idx="4005">
                  <c:v>5.3885937500000001</c:v>
                </c:pt>
                <c:pt idx="4006">
                  <c:v>5.3879931250016</c:v>
                </c:pt>
                <c:pt idx="4007">
                  <c:v>5.3874018750015997</c:v>
                </c:pt>
                <c:pt idx="4008">
                  <c:v>5.3868581250015994</c:v>
                </c:pt>
                <c:pt idx="4009">
                  <c:v>5.3862181250015997</c:v>
                </c:pt>
                <c:pt idx="4010">
                  <c:v>5.3855443750015999</c:v>
                </c:pt>
                <c:pt idx="4011">
                  <c:v>5.3849274999999999</c:v>
                </c:pt>
                <c:pt idx="4012">
                  <c:v>5.3842931250015997</c:v>
                </c:pt>
                <c:pt idx="4013">
                  <c:v>5.3837431250016001</c:v>
                </c:pt>
                <c:pt idx="4014">
                  <c:v>5.3831143750015995</c:v>
                </c:pt>
                <c:pt idx="4015">
                  <c:v>5.3824368750015994</c:v>
                </c:pt>
                <c:pt idx="4016">
                  <c:v>5.3817412500000001</c:v>
                </c:pt>
                <c:pt idx="4017">
                  <c:v>5.3809899999999997</c:v>
                </c:pt>
                <c:pt idx="4018">
                  <c:v>5.3802481250016001</c:v>
                </c:pt>
                <c:pt idx="4019">
                  <c:v>5.3795581250015996</c:v>
                </c:pt>
                <c:pt idx="4020">
                  <c:v>5.3788099999999996</c:v>
                </c:pt>
                <c:pt idx="4021">
                  <c:v>5.3779543750015995</c:v>
                </c:pt>
                <c:pt idx="4022">
                  <c:v>5.3771637500000002</c:v>
                </c:pt>
                <c:pt idx="4023">
                  <c:v>5.3763256250015994</c:v>
                </c:pt>
                <c:pt idx="4024">
                  <c:v>5.3755643750016002</c:v>
                </c:pt>
                <c:pt idx="4025">
                  <c:v>5.3747006250015996</c:v>
                </c:pt>
                <c:pt idx="4026">
                  <c:v>5.3737743750015996</c:v>
                </c:pt>
                <c:pt idx="4027">
                  <c:v>5.3728912500000003</c:v>
                </c:pt>
                <c:pt idx="4028">
                  <c:v>5.3719593750015999</c:v>
                </c:pt>
                <c:pt idx="4029">
                  <c:v>5.3710637500000002</c:v>
                </c:pt>
                <c:pt idx="4030">
                  <c:v>5.3700975</c:v>
                </c:pt>
                <c:pt idx="4031">
                  <c:v>5.3690825000000002</c:v>
                </c:pt>
                <c:pt idx="4032">
                  <c:v>5.3680325</c:v>
                </c:pt>
                <c:pt idx="4033">
                  <c:v>5.3669487499999997</c:v>
                </c:pt>
                <c:pt idx="4034">
                  <c:v>5.3658175000000004</c:v>
                </c:pt>
                <c:pt idx="4035">
                  <c:v>5.3647668750015995</c:v>
                </c:pt>
                <c:pt idx="4036">
                  <c:v>5.3636600000000003</c:v>
                </c:pt>
                <c:pt idx="4037">
                  <c:v>5.3624718750015994</c:v>
                </c:pt>
                <c:pt idx="4038">
                  <c:v>5.3612543750016002</c:v>
                </c:pt>
                <c:pt idx="4039">
                  <c:v>5.3599893750016001</c:v>
                </c:pt>
                <c:pt idx="4040">
                  <c:v>5.3587481250015996</c:v>
                </c:pt>
                <c:pt idx="4041">
                  <c:v>5.3575106250015994</c:v>
                </c:pt>
                <c:pt idx="4042">
                  <c:v>5.3562149999999997</c:v>
                </c:pt>
                <c:pt idx="4043">
                  <c:v>5.3548581250015994</c:v>
                </c:pt>
                <c:pt idx="4044">
                  <c:v>5.3536131250015995</c:v>
                </c:pt>
                <c:pt idx="4045">
                  <c:v>5.3522912500000004</c:v>
                </c:pt>
                <c:pt idx="4046">
                  <c:v>5.3510318750015999</c:v>
                </c:pt>
                <c:pt idx="4047">
                  <c:v>5.3497262499999998</c:v>
                </c:pt>
                <c:pt idx="4048">
                  <c:v>5.3483787500000002</c:v>
                </c:pt>
                <c:pt idx="4049">
                  <c:v>5.3470487499999999</c:v>
                </c:pt>
                <c:pt idx="4050">
                  <c:v>5.3457368750015997</c:v>
                </c:pt>
                <c:pt idx="4051">
                  <c:v>5.3444162500000001</c:v>
                </c:pt>
                <c:pt idx="4052">
                  <c:v>5.3431112499999998</c:v>
                </c:pt>
                <c:pt idx="4053">
                  <c:v>5.3417562500000004</c:v>
                </c:pt>
                <c:pt idx="4054">
                  <c:v>5.3403131250015994</c:v>
                </c:pt>
                <c:pt idx="4055">
                  <c:v>5.3389181250015998</c:v>
                </c:pt>
                <c:pt idx="4056">
                  <c:v>5.3375250000000003</c:v>
                </c:pt>
                <c:pt idx="4057">
                  <c:v>5.3361531250015997</c:v>
                </c:pt>
                <c:pt idx="4058">
                  <c:v>5.3347456250015997</c:v>
                </c:pt>
                <c:pt idx="4059">
                  <c:v>5.3332224999999998</c:v>
                </c:pt>
                <c:pt idx="4060">
                  <c:v>5.3316781250015994</c:v>
                </c:pt>
                <c:pt idx="4061">
                  <c:v>5.3301912500000004</c:v>
                </c:pt>
                <c:pt idx="4062">
                  <c:v>5.3287062499999998</c:v>
                </c:pt>
                <c:pt idx="4063">
                  <c:v>5.3272199999999996</c:v>
                </c:pt>
                <c:pt idx="4064">
                  <c:v>5.3256750000000004</c:v>
                </c:pt>
                <c:pt idx="4065">
                  <c:v>5.3240550000000004</c:v>
                </c:pt>
                <c:pt idx="4066">
                  <c:v>5.3224237499999996</c:v>
                </c:pt>
                <c:pt idx="4067">
                  <c:v>5.3208087500000003</c:v>
                </c:pt>
                <c:pt idx="4068">
                  <c:v>5.3192631250015996</c:v>
                </c:pt>
                <c:pt idx="4069">
                  <c:v>5.3176750000000004</c:v>
                </c:pt>
                <c:pt idx="4070">
                  <c:v>5.3159925000000001</c:v>
                </c:pt>
                <c:pt idx="4071">
                  <c:v>5.3143162500000001</c:v>
                </c:pt>
                <c:pt idx="4072">
                  <c:v>5.3124962499999997</c:v>
                </c:pt>
                <c:pt idx="4073">
                  <c:v>5.3106206250015999</c:v>
                </c:pt>
                <c:pt idx="4074">
                  <c:v>5.3086874999999996</c:v>
                </c:pt>
                <c:pt idx="4075">
                  <c:v>5.3066362500000004</c:v>
                </c:pt>
                <c:pt idx="4076">
                  <c:v>5.3045200000000001</c:v>
                </c:pt>
                <c:pt idx="4077">
                  <c:v>5.3023756250015994</c:v>
                </c:pt>
                <c:pt idx="4078">
                  <c:v>5.3001950000000004</c:v>
                </c:pt>
                <c:pt idx="4079">
                  <c:v>5.2980212499999997</c:v>
                </c:pt>
                <c:pt idx="4080">
                  <c:v>5.2958581250016001</c:v>
                </c:pt>
                <c:pt idx="4081">
                  <c:v>5.2935412499999996</c:v>
                </c:pt>
                <c:pt idx="4082">
                  <c:v>5.2912999999999997</c:v>
                </c:pt>
                <c:pt idx="4083">
                  <c:v>5.2891712499999999</c:v>
                </c:pt>
                <c:pt idx="4084">
                  <c:v>5.2871368750015995</c:v>
                </c:pt>
                <c:pt idx="4085">
                  <c:v>5.2852106250016</c:v>
                </c:pt>
                <c:pt idx="4086">
                  <c:v>5.2832018750016001</c:v>
                </c:pt>
                <c:pt idx="4087">
                  <c:v>5.2811281250016</c:v>
                </c:pt>
                <c:pt idx="4088">
                  <c:v>5.2790393750015996</c:v>
                </c:pt>
                <c:pt idx="4089">
                  <c:v>5.2770250000000001</c:v>
                </c:pt>
                <c:pt idx="4090">
                  <c:v>5.2750368750016001</c:v>
                </c:pt>
                <c:pt idx="4091">
                  <c:v>5.2730437500000003</c:v>
                </c:pt>
                <c:pt idx="4092">
                  <c:v>5.2710406250016</c:v>
                </c:pt>
                <c:pt idx="4093">
                  <c:v>5.2689718750015997</c:v>
                </c:pt>
                <c:pt idx="4094">
                  <c:v>5.2668256250015997</c:v>
                </c:pt>
                <c:pt idx="4095">
                  <c:v>5.2647093750015994</c:v>
                </c:pt>
                <c:pt idx="4096">
                  <c:v>5.2626537500000001</c:v>
                </c:pt>
                <c:pt idx="4097">
                  <c:v>5.2605550000000001</c:v>
                </c:pt>
                <c:pt idx="4098">
                  <c:v>5.2585018750015999</c:v>
                </c:pt>
                <c:pt idx="4099">
                  <c:v>5.2563812499999996</c:v>
                </c:pt>
                <c:pt idx="4100">
                  <c:v>5.2542556250015995</c:v>
                </c:pt>
                <c:pt idx="4101">
                  <c:v>5.2521918750015999</c:v>
                </c:pt>
                <c:pt idx="4102">
                  <c:v>5.2501143750015995</c:v>
                </c:pt>
                <c:pt idx="4103">
                  <c:v>5.2479243750015998</c:v>
                </c:pt>
                <c:pt idx="4104">
                  <c:v>5.2457925000000003</c:v>
                </c:pt>
                <c:pt idx="4105">
                  <c:v>5.2436637499999996</c:v>
                </c:pt>
                <c:pt idx="4106">
                  <c:v>5.2415493750016005</c:v>
                </c:pt>
                <c:pt idx="4107">
                  <c:v>5.2394965624992009</c:v>
                </c:pt>
                <c:pt idx="4108">
                  <c:v>5.2373178124992004</c:v>
                </c:pt>
                <c:pt idx="4109">
                  <c:v>5.2351534375007995</c:v>
                </c:pt>
                <c:pt idx="4110">
                  <c:v>5.23295625</c:v>
                </c:pt>
                <c:pt idx="4111">
                  <c:v>5.2307762499999999</c:v>
                </c:pt>
                <c:pt idx="4112">
                  <c:v>5.2286412499999999</c:v>
                </c:pt>
                <c:pt idx="4113">
                  <c:v>5.2266156250016005</c:v>
                </c:pt>
                <c:pt idx="4114">
                  <c:v>5.2244631250016003</c:v>
                </c:pt>
                <c:pt idx="4115">
                  <c:v>5.2223018750016008</c:v>
                </c:pt>
                <c:pt idx="4116">
                  <c:v>5.2201449999999996</c:v>
                </c:pt>
                <c:pt idx="4117">
                  <c:v>5.2180431250016008</c:v>
                </c:pt>
                <c:pt idx="4118">
                  <c:v>5.2160175000000004</c:v>
                </c:pt>
                <c:pt idx="4119">
                  <c:v>5.2140025000000003</c:v>
                </c:pt>
                <c:pt idx="4120">
                  <c:v>5.2119728124992006</c:v>
                </c:pt>
                <c:pt idx="4121">
                  <c:v>5.2099549999999999</c:v>
                </c:pt>
                <c:pt idx="4122">
                  <c:v>5.2079190624992009</c:v>
                </c:pt>
                <c:pt idx="4123">
                  <c:v>5.2059493750016008</c:v>
                </c:pt>
                <c:pt idx="4124">
                  <c:v>5.204044375001601</c:v>
                </c:pt>
                <c:pt idx="4125">
                  <c:v>5.2020921875007993</c:v>
                </c:pt>
                <c:pt idx="4126">
                  <c:v>5.2001568750016007</c:v>
                </c:pt>
                <c:pt idx="4127">
                  <c:v>5.1982146875007995</c:v>
                </c:pt>
                <c:pt idx="4128">
                  <c:v>5.1963150000000002</c:v>
                </c:pt>
                <c:pt idx="4129">
                  <c:v>5.1944209375007997</c:v>
                </c:pt>
                <c:pt idx="4130">
                  <c:v>5.1925703124992006</c:v>
                </c:pt>
                <c:pt idx="4131">
                  <c:v>5.1906681250016007</c:v>
                </c:pt>
                <c:pt idx="4132">
                  <c:v>5.1888237500000001</c:v>
                </c:pt>
                <c:pt idx="4133">
                  <c:v>5.1869437500000002</c:v>
                </c:pt>
                <c:pt idx="4134">
                  <c:v>5.1851599999999998</c:v>
                </c:pt>
                <c:pt idx="4135">
                  <c:v>5.1834203124992007</c:v>
                </c:pt>
                <c:pt idx="4136">
                  <c:v>5.1816106250016007</c:v>
                </c:pt>
                <c:pt idx="4137">
                  <c:v>5.1797384375007995</c:v>
                </c:pt>
                <c:pt idx="4138">
                  <c:v>5.1778893750016008</c:v>
                </c:pt>
                <c:pt idx="4139">
                  <c:v>5.1760781250016006</c:v>
                </c:pt>
                <c:pt idx="4140">
                  <c:v>5.1743174999999999</c:v>
                </c:pt>
                <c:pt idx="4141">
                  <c:v>5.1724787499999998</c:v>
                </c:pt>
                <c:pt idx="4142">
                  <c:v>5.1705396875007992</c:v>
                </c:pt>
                <c:pt idx="4143">
                  <c:v>5.1686328124992009</c:v>
                </c:pt>
                <c:pt idx="4144">
                  <c:v>5.1667006250016003</c:v>
                </c:pt>
                <c:pt idx="4145">
                  <c:v>5.1647015624992001</c:v>
                </c:pt>
                <c:pt idx="4146">
                  <c:v>5.1626968750016005</c:v>
                </c:pt>
                <c:pt idx="4147">
                  <c:v>5.1605962500000002</c:v>
                </c:pt>
                <c:pt idx="4148">
                  <c:v>5.1584237499999999</c:v>
                </c:pt>
                <c:pt idx="4149">
                  <c:v>5.1562093750016009</c:v>
                </c:pt>
                <c:pt idx="4150">
                  <c:v>5.1539581250016004</c:v>
                </c:pt>
                <c:pt idx="4151">
                  <c:v>5.1518075000000003</c:v>
                </c:pt>
                <c:pt idx="4152">
                  <c:v>5.1496225000000004</c:v>
                </c:pt>
                <c:pt idx="4153">
                  <c:v>5.1473796875007993</c:v>
                </c:pt>
                <c:pt idx="4154">
                  <c:v>5.1450543750016005</c:v>
                </c:pt>
                <c:pt idx="4155">
                  <c:v>5.1428062499999996</c:v>
                </c:pt>
                <c:pt idx="4156">
                  <c:v>5.1406396875007996</c:v>
                </c:pt>
                <c:pt idx="4157">
                  <c:v>5.1385981250016002</c:v>
                </c:pt>
                <c:pt idx="4158">
                  <c:v>5.1364671875007994</c:v>
                </c:pt>
                <c:pt idx="4159">
                  <c:v>5.1343546875007995</c:v>
                </c:pt>
                <c:pt idx="4160">
                  <c:v>5.1322746875007992</c:v>
                </c:pt>
                <c:pt idx="4161">
                  <c:v>5.1302581250016006</c:v>
                </c:pt>
                <c:pt idx="4162">
                  <c:v>5.1282500000000004</c:v>
                </c:pt>
                <c:pt idx="4163">
                  <c:v>5.1262353124992002</c:v>
                </c:pt>
                <c:pt idx="4164">
                  <c:v>5.1242331250016004</c:v>
                </c:pt>
                <c:pt idx="4165">
                  <c:v>5.12224375</c:v>
                </c:pt>
                <c:pt idx="4166">
                  <c:v>5.1202590624992004</c:v>
                </c:pt>
                <c:pt idx="4167">
                  <c:v>5.1183259375007992</c:v>
                </c:pt>
                <c:pt idx="4168">
                  <c:v>5.1165106250016006</c:v>
                </c:pt>
                <c:pt idx="4169">
                  <c:v>5.1146571875007991</c:v>
                </c:pt>
                <c:pt idx="4170">
                  <c:v>5.1128193750016004</c:v>
                </c:pt>
                <c:pt idx="4171">
                  <c:v>5.1109403124992001</c:v>
                </c:pt>
                <c:pt idx="4172">
                  <c:v>5.1091543750016006</c:v>
                </c:pt>
                <c:pt idx="4173">
                  <c:v>5.1074262499999996</c:v>
                </c:pt>
                <c:pt idx="4174">
                  <c:v>5.1057246875007998</c:v>
                </c:pt>
                <c:pt idx="4175">
                  <c:v>5.1039849999999998</c:v>
                </c:pt>
                <c:pt idx="4176">
                  <c:v>5.1022181250016008</c:v>
                </c:pt>
                <c:pt idx="4177">
                  <c:v>5.1004359375007997</c:v>
                </c:pt>
                <c:pt idx="4178">
                  <c:v>5.0986824999999998</c:v>
                </c:pt>
                <c:pt idx="4179">
                  <c:v>5.0969140624992004</c:v>
                </c:pt>
                <c:pt idx="4180">
                  <c:v>5.0950437500000003</c:v>
                </c:pt>
                <c:pt idx="4181">
                  <c:v>5.0931981250016003</c:v>
                </c:pt>
                <c:pt idx="4182">
                  <c:v>5.0913396875007999</c:v>
                </c:pt>
                <c:pt idx="4183">
                  <c:v>5.0894681250016003</c:v>
                </c:pt>
                <c:pt idx="4184">
                  <c:v>5.0876690624992005</c:v>
                </c:pt>
                <c:pt idx="4185">
                  <c:v>5.0858809375007992</c:v>
                </c:pt>
                <c:pt idx="4186">
                  <c:v>5.0840915624992009</c:v>
                </c:pt>
                <c:pt idx="4187">
                  <c:v>5.0822696875007995</c:v>
                </c:pt>
                <c:pt idx="4188">
                  <c:v>5.0805109375007991</c:v>
                </c:pt>
                <c:pt idx="4189">
                  <c:v>5.0788059375007997</c:v>
                </c:pt>
                <c:pt idx="4190">
                  <c:v>5.0771415624992002</c:v>
                </c:pt>
                <c:pt idx="4191">
                  <c:v>5.0753968750016005</c:v>
                </c:pt>
                <c:pt idx="4192">
                  <c:v>5.0736924999999999</c:v>
                </c:pt>
                <c:pt idx="4193">
                  <c:v>5.0720468750016003</c:v>
                </c:pt>
                <c:pt idx="4194">
                  <c:v>5.0704296875007993</c:v>
                </c:pt>
                <c:pt idx="4195">
                  <c:v>5.0688006250016002</c:v>
                </c:pt>
                <c:pt idx="4196">
                  <c:v>5.0671796875007997</c:v>
                </c:pt>
                <c:pt idx="4197">
                  <c:v>5.0655484375007997</c:v>
                </c:pt>
                <c:pt idx="4198">
                  <c:v>5.0639146875007999</c:v>
                </c:pt>
                <c:pt idx="4199">
                  <c:v>5.0623018750016007</c:v>
                </c:pt>
                <c:pt idx="4200">
                  <c:v>5.0607653124992007</c:v>
                </c:pt>
                <c:pt idx="4201">
                  <c:v>5.0592168750016002</c:v>
                </c:pt>
                <c:pt idx="4202">
                  <c:v>5.0576646875007993</c:v>
                </c:pt>
                <c:pt idx="4203">
                  <c:v>5.0560650000000003</c:v>
                </c:pt>
                <c:pt idx="4204">
                  <c:v>5.0544559375007996</c:v>
                </c:pt>
                <c:pt idx="4205">
                  <c:v>5.0528721875007996</c:v>
                </c:pt>
                <c:pt idx="4206">
                  <c:v>5.0513171875007998</c:v>
                </c:pt>
                <c:pt idx="4207">
                  <c:v>5.0497743750016006</c:v>
                </c:pt>
                <c:pt idx="4208">
                  <c:v>5.0482112499999996</c:v>
                </c:pt>
                <c:pt idx="4209">
                  <c:v>5.0466081250016002</c:v>
                </c:pt>
                <c:pt idx="4210">
                  <c:v>5.0450474999999999</c:v>
                </c:pt>
                <c:pt idx="4211">
                  <c:v>5.0436056250016001</c:v>
                </c:pt>
                <c:pt idx="4212">
                  <c:v>5.0420665624992003</c:v>
                </c:pt>
                <c:pt idx="4213">
                  <c:v>5.0405300000000004</c:v>
                </c:pt>
                <c:pt idx="4214">
                  <c:v>5.0389756250016005</c:v>
                </c:pt>
                <c:pt idx="4215">
                  <c:v>5.0374343750016006</c:v>
                </c:pt>
                <c:pt idx="4216">
                  <c:v>5.0359409375007997</c:v>
                </c:pt>
                <c:pt idx="4217">
                  <c:v>5.0344056250016003</c:v>
                </c:pt>
                <c:pt idx="4218">
                  <c:v>5.032849375001601</c:v>
                </c:pt>
                <c:pt idx="4219">
                  <c:v>5.0313093750016007</c:v>
                </c:pt>
                <c:pt idx="4220">
                  <c:v>5.029725</c:v>
                </c:pt>
                <c:pt idx="4221">
                  <c:v>5.0282121875007997</c:v>
                </c:pt>
                <c:pt idx="4222">
                  <c:v>5.0267412499999997</c:v>
                </c:pt>
                <c:pt idx="4223">
                  <c:v>5.0252246875007991</c:v>
                </c:pt>
                <c:pt idx="4224">
                  <c:v>5.0237371875007995</c:v>
                </c:pt>
                <c:pt idx="4225">
                  <c:v>5.0222175</c:v>
                </c:pt>
                <c:pt idx="4226">
                  <c:v>5.0207168750016002</c:v>
                </c:pt>
                <c:pt idx="4227">
                  <c:v>5.0193225000000004</c:v>
                </c:pt>
                <c:pt idx="4228">
                  <c:v>5.0179090624992009</c:v>
                </c:pt>
                <c:pt idx="4229">
                  <c:v>5.0164850000000003</c:v>
                </c:pt>
                <c:pt idx="4230">
                  <c:v>5.0150881250016006</c:v>
                </c:pt>
                <c:pt idx="4231">
                  <c:v>5.0136071875007993</c:v>
                </c:pt>
                <c:pt idx="4232">
                  <c:v>5.012204375001601</c:v>
                </c:pt>
                <c:pt idx="4233">
                  <c:v>5.0108803124992001</c:v>
                </c:pt>
                <c:pt idx="4234">
                  <c:v>5.0094490624992005</c:v>
                </c:pt>
                <c:pt idx="4235">
                  <c:v>5.0081350000000002</c:v>
                </c:pt>
                <c:pt idx="4236">
                  <c:v>5.0067781250016008</c:v>
                </c:pt>
                <c:pt idx="4237">
                  <c:v>5.0054668750016003</c:v>
                </c:pt>
                <c:pt idx="4238">
                  <c:v>5.0042271875007991</c:v>
                </c:pt>
                <c:pt idx="4239">
                  <c:v>5.00298</c:v>
                </c:pt>
                <c:pt idx="4240">
                  <c:v>5.0016696875007991</c:v>
                </c:pt>
                <c:pt idx="4241">
                  <c:v>5.0003656250016002</c:v>
                </c:pt>
                <c:pt idx="4242">
                  <c:v>4.9991034375007999</c:v>
                </c:pt>
                <c:pt idx="4243">
                  <c:v>4.9978300000000004</c:v>
                </c:pt>
                <c:pt idx="4244">
                  <c:v>4.9966621875007995</c:v>
                </c:pt>
                <c:pt idx="4245">
                  <c:v>4.9953443750016007</c:v>
                </c:pt>
                <c:pt idx="4246">
                  <c:v>4.9940868750016003</c:v>
                </c:pt>
                <c:pt idx="4247">
                  <c:v>4.9927818750016009</c:v>
                </c:pt>
                <c:pt idx="4248">
                  <c:v>4.9914706250016003</c:v>
                </c:pt>
                <c:pt idx="4249">
                  <c:v>4.9902940624992009</c:v>
                </c:pt>
                <c:pt idx="4250">
                  <c:v>4.9890665624992003</c:v>
                </c:pt>
                <c:pt idx="4251">
                  <c:v>4.9878028124992007</c:v>
                </c:pt>
                <c:pt idx="4252">
                  <c:v>4.9864743750016007</c:v>
                </c:pt>
                <c:pt idx="4253">
                  <c:v>4.9852084375007992</c:v>
                </c:pt>
                <c:pt idx="4254">
                  <c:v>4.9839665624992007</c:v>
                </c:pt>
                <c:pt idx="4255">
                  <c:v>4.9828128124992004</c:v>
                </c:pt>
                <c:pt idx="4256">
                  <c:v>4.9815174999999998</c:v>
                </c:pt>
                <c:pt idx="4257">
                  <c:v>4.9802003124992007</c:v>
                </c:pt>
                <c:pt idx="4258">
                  <c:v>4.9789143750016009</c:v>
                </c:pt>
                <c:pt idx="4259">
                  <c:v>4.9775906250016009</c:v>
                </c:pt>
                <c:pt idx="4260">
                  <c:v>4.9763353124992005</c:v>
                </c:pt>
                <c:pt idx="4261">
                  <c:v>4.9750731250016003</c:v>
                </c:pt>
                <c:pt idx="4262">
                  <c:v>4.9738340624992006</c:v>
                </c:pt>
                <c:pt idx="4263">
                  <c:v>4.9725284375007996</c:v>
                </c:pt>
                <c:pt idx="4264">
                  <c:v>4.9712246875007997</c:v>
                </c:pt>
                <c:pt idx="4265">
                  <c:v>4.9699118750016007</c:v>
                </c:pt>
                <c:pt idx="4266">
                  <c:v>4.9686721875007995</c:v>
                </c:pt>
                <c:pt idx="4267">
                  <c:v>4.9674062499999998</c:v>
                </c:pt>
                <c:pt idx="4268">
                  <c:v>4.9660765624992003</c:v>
                </c:pt>
                <c:pt idx="4269">
                  <c:v>4.9647778124992001</c:v>
                </c:pt>
                <c:pt idx="4270">
                  <c:v>4.9634728124992007</c:v>
                </c:pt>
                <c:pt idx="4271">
                  <c:v>4.9622609375007993</c:v>
                </c:pt>
                <c:pt idx="4272">
                  <c:v>4.9609550000000002</c:v>
                </c:pt>
                <c:pt idx="4273">
                  <c:v>4.9596478124992007</c:v>
                </c:pt>
                <c:pt idx="4274">
                  <c:v>4.9583440624992008</c:v>
                </c:pt>
                <c:pt idx="4275">
                  <c:v>4.957035625001601</c:v>
                </c:pt>
                <c:pt idx="4276">
                  <c:v>4.9557599999999997</c:v>
                </c:pt>
                <c:pt idx="4277">
                  <c:v>4.9544840624992004</c:v>
                </c:pt>
                <c:pt idx="4278">
                  <c:v>4.9531984375007996</c:v>
                </c:pt>
                <c:pt idx="4279">
                  <c:v>4.9517965624992009</c:v>
                </c:pt>
                <c:pt idx="4280">
                  <c:v>4.9504434375007991</c:v>
                </c:pt>
                <c:pt idx="4281">
                  <c:v>4.9490749999999997</c:v>
                </c:pt>
                <c:pt idx="4282">
                  <c:v>4.9477618750016008</c:v>
                </c:pt>
                <c:pt idx="4283">
                  <c:v>4.9464071875007996</c:v>
                </c:pt>
                <c:pt idx="4284">
                  <c:v>4.9449468750016008</c:v>
                </c:pt>
                <c:pt idx="4285">
                  <c:v>4.9435134375007994</c:v>
                </c:pt>
                <c:pt idx="4286">
                  <c:v>4.9420762500000004</c:v>
                </c:pt>
                <c:pt idx="4287">
                  <c:v>4.9406743750016009</c:v>
                </c:pt>
                <c:pt idx="4288">
                  <c:v>4.9392743750016006</c:v>
                </c:pt>
                <c:pt idx="4289">
                  <c:v>4.9378596875007998</c:v>
                </c:pt>
                <c:pt idx="4290">
                  <c:v>4.9363912499999998</c:v>
                </c:pt>
                <c:pt idx="4291">
                  <c:v>4.9349156250016009</c:v>
                </c:pt>
                <c:pt idx="4292">
                  <c:v>4.9334328124992002</c:v>
                </c:pt>
                <c:pt idx="4293">
                  <c:v>4.9320300000000001</c:v>
                </c:pt>
                <c:pt idx="4294">
                  <c:v>4.9306518750016002</c:v>
                </c:pt>
                <c:pt idx="4295">
                  <c:v>4.9292206250016006</c:v>
                </c:pt>
                <c:pt idx="4296">
                  <c:v>4.9277718750016009</c:v>
                </c:pt>
                <c:pt idx="4297">
                  <c:v>4.9263421875007998</c:v>
                </c:pt>
                <c:pt idx="4298">
                  <c:v>4.9249687499999997</c:v>
                </c:pt>
                <c:pt idx="4299">
                  <c:v>4.9235843750016004</c:v>
                </c:pt>
                <c:pt idx="4300">
                  <c:v>4.9221737499999998</c:v>
                </c:pt>
                <c:pt idx="4301">
                  <c:v>4.9207987500000003</c:v>
                </c:pt>
                <c:pt idx="4302">
                  <c:v>4.9194818750016003</c:v>
                </c:pt>
                <c:pt idx="4303">
                  <c:v>4.9181334375007992</c:v>
                </c:pt>
                <c:pt idx="4304">
                  <c:v>4.9168712499999998</c:v>
                </c:pt>
                <c:pt idx="4305">
                  <c:v>4.9155424999999999</c:v>
                </c:pt>
                <c:pt idx="4306">
                  <c:v>4.9142165624992007</c:v>
                </c:pt>
                <c:pt idx="4307">
                  <c:v>4.9129493750016007</c:v>
                </c:pt>
                <c:pt idx="4308">
                  <c:v>4.9116609375007991</c:v>
                </c:pt>
                <c:pt idx="4309">
                  <c:v>4.9104881250016001</c:v>
                </c:pt>
                <c:pt idx="4310">
                  <c:v>4.9093784375007994</c:v>
                </c:pt>
                <c:pt idx="4311">
                  <c:v>4.9081440624992005</c:v>
                </c:pt>
                <c:pt idx="4312">
                  <c:v>4.9068878124992006</c:v>
                </c:pt>
                <c:pt idx="4313">
                  <c:v>4.9056612499999996</c:v>
                </c:pt>
                <c:pt idx="4314">
                  <c:v>4.9044240624992002</c:v>
                </c:pt>
                <c:pt idx="4315">
                  <c:v>4.9033009375007994</c:v>
                </c:pt>
                <c:pt idx="4316">
                  <c:v>4.9021418750016004</c:v>
                </c:pt>
                <c:pt idx="4317">
                  <c:v>4.9009274999999999</c:v>
                </c:pt>
                <c:pt idx="4318">
                  <c:v>4.8997149999999996</c:v>
                </c:pt>
                <c:pt idx="4319">
                  <c:v>4.8985075</c:v>
                </c:pt>
                <c:pt idx="4320">
                  <c:v>4.8973703124992003</c:v>
                </c:pt>
                <c:pt idx="4321">
                  <c:v>4.8962812500000004</c:v>
                </c:pt>
                <c:pt idx="4322">
                  <c:v>4.8951675000000003</c:v>
                </c:pt>
                <c:pt idx="4323">
                  <c:v>4.8941228124992007</c:v>
                </c:pt>
                <c:pt idx="4324">
                  <c:v>4.8929846875007996</c:v>
                </c:pt>
                <c:pt idx="4325">
                  <c:v>4.891915</c:v>
                </c:pt>
                <c:pt idx="4326">
                  <c:v>4.8908840624992003</c:v>
                </c:pt>
                <c:pt idx="4327">
                  <c:v>4.889831875001601</c:v>
                </c:pt>
                <c:pt idx="4328">
                  <c:v>4.8888206250016006</c:v>
                </c:pt>
                <c:pt idx="4329">
                  <c:v>4.8877790624992006</c:v>
                </c:pt>
                <c:pt idx="4330">
                  <c:v>4.8866800000000001</c:v>
                </c:pt>
                <c:pt idx="4331">
                  <c:v>4.8855990624992005</c:v>
                </c:pt>
                <c:pt idx="4332">
                  <c:v>4.8845418750016005</c:v>
                </c:pt>
                <c:pt idx="4333">
                  <c:v>4.8834243750016002</c:v>
                </c:pt>
                <c:pt idx="4334">
                  <c:v>4.8824134375007997</c:v>
                </c:pt>
                <c:pt idx="4335">
                  <c:v>4.8813865624992001</c:v>
                </c:pt>
                <c:pt idx="4336">
                  <c:v>4.8803718750016003</c:v>
                </c:pt>
                <c:pt idx="4337">
                  <c:v>4.8793724999999997</c:v>
                </c:pt>
                <c:pt idx="4338">
                  <c:v>4.8783271875007994</c:v>
                </c:pt>
                <c:pt idx="4339">
                  <c:v>4.8773306250016004</c:v>
                </c:pt>
                <c:pt idx="4340">
                  <c:v>4.8763856250016007</c:v>
                </c:pt>
                <c:pt idx="4341">
                  <c:v>4.8754578124992003</c:v>
                </c:pt>
                <c:pt idx="4342">
                  <c:v>4.8745450000000003</c:v>
                </c:pt>
                <c:pt idx="4343">
                  <c:v>4.8735543750016008</c:v>
                </c:pt>
                <c:pt idx="4344">
                  <c:v>4.8725303124992001</c:v>
                </c:pt>
                <c:pt idx="4345">
                  <c:v>4.8715374999999996</c:v>
                </c:pt>
                <c:pt idx="4346">
                  <c:v>4.8705449999999999</c:v>
                </c:pt>
                <c:pt idx="4347">
                  <c:v>4.8695387500000002</c:v>
                </c:pt>
                <c:pt idx="4348">
                  <c:v>4.8685521875007991</c:v>
                </c:pt>
                <c:pt idx="4349">
                  <c:v>4.8675334375007999</c:v>
                </c:pt>
                <c:pt idx="4350">
                  <c:v>4.8664743750016006</c:v>
                </c:pt>
                <c:pt idx="4351">
                  <c:v>4.8654659375007991</c:v>
                </c:pt>
                <c:pt idx="4352">
                  <c:v>4.8645300000000002</c:v>
                </c:pt>
                <c:pt idx="4353">
                  <c:v>4.8636234375007996</c:v>
                </c:pt>
                <c:pt idx="4354">
                  <c:v>4.8626309375007999</c:v>
                </c:pt>
                <c:pt idx="4355">
                  <c:v>4.8616131250016004</c:v>
                </c:pt>
                <c:pt idx="4356">
                  <c:v>4.8606659375007997</c:v>
                </c:pt>
                <c:pt idx="4357">
                  <c:v>4.8597562500000002</c:v>
                </c:pt>
                <c:pt idx="4358">
                  <c:v>4.8588318750016004</c:v>
                </c:pt>
                <c:pt idx="4359">
                  <c:v>4.8578524999999999</c:v>
                </c:pt>
                <c:pt idx="4360">
                  <c:v>4.8569100000000001</c:v>
                </c:pt>
                <c:pt idx="4361">
                  <c:v>4.8558965624992005</c:v>
                </c:pt>
                <c:pt idx="4362">
                  <c:v>4.8548696875007993</c:v>
                </c:pt>
                <c:pt idx="4363">
                  <c:v>4.853955</c:v>
                </c:pt>
                <c:pt idx="4364">
                  <c:v>4.853080625001601</c:v>
                </c:pt>
                <c:pt idx="4365">
                  <c:v>4.8521796875007999</c:v>
                </c:pt>
                <c:pt idx="4366">
                  <c:v>4.8512406250016005</c:v>
                </c:pt>
                <c:pt idx="4367">
                  <c:v>4.8503353124992001</c:v>
                </c:pt>
                <c:pt idx="4368">
                  <c:v>4.8494468750016004</c:v>
                </c:pt>
                <c:pt idx="4369">
                  <c:v>4.8486190624992007</c:v>
                </c:pt>
                <c:pt idx="4370">
                  <c:v>4.8476740624992001</c:v>
                </c:pt>
                <c:pt idx="4371">
                  <c:v>4.8468459375007997</c:v>
                </c:pt>
                <c:pt idx="4372">
                  <c:v>4.846018125001601</c:v>
                </c:pt>
                <c:pt idx="4373">
                  <c:v>4.8451449999999996</c:v>
                </c:pt>
                <c:pt idx="4374">
                  <c:v>4.8443671875007999</c:v>
                </c:pt>
                <c:pt idx="4375">
                  <c:v>4.8435446875007999</c:v>
                </c:pt>
                <c:pt idx="4376">
                  <c:v>4.8402281250016008</c:v>
                </c:pt>
                <c:pt idx="4377">
                  <c:v>4.8329493750016006</c:v>
                </c:pt>
                <c:pt idx="4378">
                  <c:v>4.8248537499999999</c:v>
                </c:pt>
                <c:pt idx="4379">
                  <c:v>4.8162340624992002</c:v>
                </c:pt>
                <c:pt idx="4380">
                  <c:v>4.8071771875007991</c:v>
                </c:pt>
                <c:pt idx="4381">
                  <c:v>4.7975675000000004</c:v>
                </c:pt>
                <c:pt idx="4382">
                  <c:v>4.7875815624992004</c:v>
                </c:pt>
                <c:pt idx="4383">
                  <c:v>4.7772550000000003</c:v>
                </c:pt>
                <c:pt idx="4384">
                  <c:v>4.7665893750016002</c:v>
                </c:pt>
                <c:pt idx="4385">
                  <c:v>4.7556599999999998</c:v>
                </c:pt>
                <c:pt idx="4386">
                  <c:v>4.7468981250016009</c:v>
                </c:pt>
                <c:pt idx="4387">
                  <c:v>4.7417609375007999</c:v>
                </c:pt>
                <c:pt idx="4388">
                  <c:v>4.7371803124992002</c:v>
                </c:pt>
                <c:pt idx="4389">
                  <c:v>4.7329506250016005</c:v>
                </c:pt>
                <c:pt idx="4390">
                  <c:v>4.7290290624992002</c:v>
                </c:pt>
                <c:pt idx="4391">
                  <c:v>4.7252565624992009</c:v>
                </c:pt>
                <c:pt idx="4392">
                  <c:v>4.7215831250016009</c:v>
                </c:pt>
                <c:pt idx="4393">
                  <c:v>4.7180499999999999</c:v>
                </c:pt>
                <c:pt idx="4394">
                  <c:v>4.7146859375007999</c:v>
                </c:pt>
                <c:pt idx="4395">
                  <c:v>4.7114243750016005</c:v>
                </c:pt>
                <c:pt idx="4396">
                  <c:v>4.7082671875007991</c:v>
                </c:pt>
                <c:pt idx="4397">
                  <c:v>4.70517875</c:v>
                </c:pt>
                <c:pt idx="4398">
                  <c:v>4.7021787499999999</c:v>
                </c:pt>
                <c:pt idx="4399">
                  <c:v>4.6992025000000002</c:v>
                </c:pt>
                <c:pt idx="4400">
                  <c:v>4.6963237500000004</c:v>
                </c:pt>
                <c:pt idx="4401">
                  <c:v>4.6936143750016006</c:v>
                </c:pt>
                <c:pt idx="4402">
                  <c:v>4.6909531250016006</c:v>
                </c:pt>
                <c:pt idx="4403">
                  <c:v>4.6882665624992006</c:v>
                </c:pt>
                <c:pt idx="4404">
                  <c:v>4.6856375000000003</c:v>
                </c:pt>
                <c:pt idx="4405">
                  <c:v>4.6830696875007991</c:v>
                </c:pt>
                <c:pt idx="4406">
                  <c:v>4.6805537499999996</c:v>
                </c:pt>
                <c:pt idx="4407">
                  <c:v>4.6781600000000001</c:v>
                </c:pt>
                <c:pt idx="4408">
                  <c:v>4.6757737500000003</c:v>
                </c:pt>
                <c:pt idx="4409">
                  <c:v>4.6734021875007992</c:v>
                </c:pt>
                <c:pt idx="4410">
                  <c:v>4.6710237499999998</c:v>
                </c:pt>
                <c:pt idx="4411">
                  <c:v>4.6687131250016005</c:v>
                </c:pt>
                <c:pt idx="4412">
                  <c:v>4.6664737499999998</c:v>
                </c:pt>
                <c:pt idx="4413">
                  <c:v>4.6642931250016009</c:v>
                </c:pt>
                <c:pt idx="4414">
                  <c:v>4.66205625</c:v>
                </c:pt>
                <c:pt idx="4415">
                  <c:v>4.6598521875007997</c:v>
                </c:pt>
                <c:pt idx="4416">
                  <c:v>4.6577587500000002</c:v>
                </c:pt>
                <c:pt idx="4417">
                  <c:v>4.6556893750016002</c:v>
                </c:pt>
                <c:pt idx="4418">
                  <c:v>4.6536612499999999</c:v>
                </c:pt>
                <c:pt idx="4419">
                  <c:v>4.6516259375007998</c:v>
                </c:pt>
                <c:pt idx="4420">
                  <c:v>4.6495896875007992</c:v>
                </c:pt>
                <c:pt idx="4421">
                  <c:v>4.6475434375007998</c:v>
                </c:pt>
                <c:pt idx="4422">
                  <c:v>4.6455700000000002</c:v>
                </c:pt>
                <c:pt idx="4423">
                  <c:v>4.6436940624992005</c:v>
                </c:pt>
                <c:pt idx="4424">
                  <c:v>4.6417865624992007</c:v>
                </c:pt>
                <c:pt idx="4425">
                  <c:v>4.6398887499999999</c:v>
                </c:pt>
                <c:pt idx="4426">
                  <c:v>4.6379453124992009</c:v>
                </c:pt>
                <c:pt idx="4427">
                  <c:v>4.6360515624992003</c:v>
                </c:pt>
                <c:pt idx="4428">
                  <c:v>4.6342309375007993</c:v>
                </c:pt>
                <c:pt idx="4429">
                  <c:v>4.6324209375007994</c:v>
                </c:pt>
                <c:pt idx="4430">
                  <c:v>4.6306131250016005</c:v>
                </c:pt>
                <c:pt idx="4431">
                  <c:v>4.6288403124992001</c:v>
                </c:pt>
                <c:pt idx="4432">
                  <c:v>4.6270306250016002</c:v>
                </c:pt>
                <c:pt idx="4433">
                  <c:v>4.6252128124992007</c:v>
                </c:pt>
                <c:pt idx="4434">
                  <c:v>4.6235028124992006</c:v>
                </c:pt>
                <c:pt idx="4435">
                  <c:v>4.6218156250016005</c:v>
                </c:pt>
                <c:pt idx="4436">
                  <c:v>4.6201003124992006</c:v>
                </c:pt>
                <c:pt idx="4437">
                  <c:v>4.6184190624992008</c:v>
                </c:pt>
                <c:pt idx="4438">
                  <c:v>4.6166834375007992</c:v>
                </c:pt>
                <c:pt idx="4439">
                  <c:v>4.6150293750016003</c:v>
                </c:pt>
                <c:pt idx="4440">
                  <c:v>4.61342125</c:v>
                </c:pt>
                <c:pt idx="4441">
                  <c:v>4.6117931250016007</c:v>
                </c:pt>
                <c:pt idx="4442">
                  <c:v>4.6101853124992003</c:v>
                </c:pt>
                <c:pt idx="4443">
                  <c:v>4.6085759375007997</c:v>
                </c:pt>
                <c:pt idx="4444">
                  <c:v>4.6069634375007995</c:v>
                </c:pt>
                <c:pt idx="4445">
                  <c:v>4.6053906250016006</c:v>
                </c:pt>
                <c:pt idx="4446">
                  <c:v>4.6038059375007991</c:v>
                </c:pt>
                <c:pt idx="4447">
                  <c:v>4.6021731250016007</c:v>
                </c:pt>
                <c:pt idx="4448">
                  <c:v>4.6006003124992008</c:v>
                </c:pt>
                <c:pt idx="4449">
                  <c:v>4.5990512499999996</c:v>
                </c:pt>
                <c:pt idx="4450">
                  <c:v>4.5975115624992009</c:v>
                </c:pt>
                <c:pt idx="4451">
                  <c:v>4.596018125001601</c:v>
                </c:pt>
                <c:pt idx="4452">
                  <c:v>4.5944271875007994</c:v>
                </c:pt>
                <c:pt idx="4453">
                  <c:v>4.5928921875007997</c:v>
                </c:pt>
                <c:pt idx="4454">
                  <c:v>4.5913971875007995</c:v>
                </c:pt>
                <c:pt idx="4455">
                  <c:v>4.5899071875007991</c:v>
                </c:pt>
                <c:pt idx="4456">
                  <c:v>4.5884893750016005</c:v>
                </c:pt>
                <c:pt idx="4457">
                  <c:v>4.5870203124992006</c:v>
                </c:pt>
                <c:pt idx="4458">
                  <c:v>4.5855321875007995</c:v>
                </c:pt>
                <c:pt idx="4459">
                  <c:v>4.5840159375007996</c:v>
                </c:pt>
                <c:pt idx="4460">
                  <c:v>4.5825156250016006</c:v>
                </c:pt>
                <c:pt idx="4461">
                  <c:v>4.5810796875007993</c:v>
                </c:pt>
                <c:pt idx="4462">
                  <c:v>4.5797249999999998</c:v>
                </c:pt>
                <c:pt idx="4463">
                  <c:v>4.578265</c:v>
                </c:pt>
                <c:pt idx="4464">
                  <c:v>4.5767696875007999</c:v>
                </c:pt>
                <c:pt idx="4465">
                  <c:v>4.5753078124992008</c:v>
                </c:pt>
                <c:pt idx="4466">
                  <c:v>4.5738843750016009</c:v>
                </c:pt>
                <c:pt idx="4467">
                  <c:v>4.5725437500000004</c:v>
                </c:pt>
                <c:pt idx="4468">
                  <c:v>4.5711612500000003</c:v>
                </c:pt>
                <c:pt idx="4469">
                  <c:v>4.5698212500000004</c:v>
                </c:pt>
                <c:pt idx="4470">
                  <c:v>4.5684681250016004</c:v>
                </c:pt>
                <c:pt idx="4471">
                  <c:v>4.5670265624992004</c:v>
                </c:pt>
                <c:pt idx="4472">
                  <c:v>4.5656546875007997</c:v>
                </c:pt>
                <c:pt idx="4473">
                  <c:v>4.5643259375007998</c:v>
                </c:pt>
                <c:pt idx="4474">
                  <c:v>4.5629934375007997</c:v>
                </c:pt>
                <c:pt idx="4475">
                  <c:v>4.5616712499999998</c:v>
                </c:pt>
                <c:pt idx="4476">
                  <c:v>4.5603365624992005</c:v>
                </c:pt>
                <c:pt idx="4477">
                  <c:v>4.5589646875007999</c:v>
                </c:pt>
                <c:pt idx="4478">
                  <c:v>4.5576584375007991</c:v>
                </c:pt>
                <c:pt idx="4479">
                  <c:v>4.5562606250016007</c:v>
                </c:pt>
                <c:pt idx="4480">
                  <c:v>4.5549312500000001</c:v>
                </c:pt>
                <c:pt idx="4481">
                  <c:v>4.5536146875007999</c:v>
                </c:pt>
                <c:pt idx="4482">
                  <c:v>4.5523128124992009</c:v>
                </c:pt>
                <c:pt idx="4483">
                  <c:v>4.5510562500000002</c:v>
                </c:pt>
                <c:pt idx="4484">
                  <c:v>4.5497606250016007</c:v>
                </c:pt>
                <c:pt idx="4485">
                  <c:v>4.5483762499999996</c:v>
                </c:pt>
                <c:pt idx="4486">
                  <c:v>4.547033125001601</c:v>
                </c:pt>
                <c:pt idx="4487">
                  <c:v>4.5457124999999996</c:v>
                </c:pt>
                <c:pt idx="4488">
                  <c:v>4.5444303124992009</c:v>
                </c:pt>
                <c:pt idx="4489">
                  <c:v>4.5432125000000001</c:v>
                </c:pt>
                <c:pt idx="4490">
                  <c:v>4.5418803124992007</c:v>
                </c:pt>
                <c:pt idx="4491">
                  <c:v>4.5405840624992004</c:v>
                </c:pt>
                <c:pt idx="4492">
                  <c:v>4.5393078124992003</c:v>
                </c:pt>
                <c:pt idx="4493">
                  <c:v>4.5380390624992009</c:v>
                </c:pt>
                <c:pt idx="4494">
                  <c:v>4.5368596875007992</c:v>
                </c:pt>
                <c:pt idx="4495">
                  <c:v>4.5356537499999998</c:v>
                </c:pt>
                <c:pt idx="4496">
                  <c:v>4.5343662499999997</c:v>
                </c:pt>
                <c:pt idx="4497">
                  <c:v>4.5331415624992006</c:v>
                </c:pt>
                <c:pt idx="4498">
                  <c:v>4.5318793750016004</c:v>
                </c:pt>
                <c:pt idx="4499">
                  <c:v>4.5306684375007995</c:v>
                </c:pt>
                <c:pt idx="4500">
                  <c:v>4.5295718750016007</c:v>
                </c:pt>
                <c:pt idx="4501">
                  <c:v>4.5283734375007993</c:v>
                </c:pt>
                <c:pt idx="4502">
                  <c:v>4.5271324999999996</c:v>
                </c:pt>
                <c:pt idx="4503">
                  <c:v>4.5259274999999999</c:v>
                </c:pt>
                <c:pt idx="4504">
                  <c:v>4.5247071875007991</c:v>
                </c:pt>
                <c:pt idx="4505">
                  <c:v>4.5235574999999999</c:v>
                </c:pt>
                <c:pt idx="4506">
                  <c:v>4.5224525</c:v>
                </c:pt>
                <c:pt idx="4507">
                  <c:v>4.5212821875007991</c:v>
                </c:pt>
                <c:pt idx="4508">
                  <c:v>4.5201393750016008</c:v>
                </c:pt>
                <c:pt idx="4509">
                  <c:v>4.5189824999999999</c:v>
                </c:pt>
                <c:pt idx="4510">
                  <c:v>4.5177943750016007</c:v>
                </c:pt>
                <c:pt idx="4511">
                  <c:v>4.5166559375007997</c:v>
                </c:pt>
                <c:pt idx="4512">
                  <c:v>4.515489375001601</c:v>
                </c:pt>
                <c:pt idx="4513">
                  <c:v>4.5143075000000001</c:v>
                </c:pt>
                <c:pt idx="4514">
                  <c:v>4.5131443750016009</c:v>
                </c:pt>
                <c:pt idx="4515">
                  <c:v>4.5120553124992009</c:v>
                </c:pt>
                <c:pt idx="4516">
                  <c:v>4.5109543750016003</c:v>
                </c:pt>
                <c:pt idx="4517">
                  <c:v>4.5098309375007997</c:v>
                </c:pt>
                <c:pt idx="4518">
                  <c:v>4.5087159375007992</c:v>
                </c:pt>
                <c:pt idx="4519">
                  <c:v>4.5076071875007999</c:v>
                </c:pt>
                <c:pt idx="4520">
                  <c:v>4.5065368750016006</c:v>
                </c:pt>
                <c:pt idx="4521">
                  <c:v>4.5055265624992007</c:v>
                </c:pt>
                <c:pt idx="4522">
                  <c:v>4.5044615624992002</c:v>
                </c:pt>
                <c:pt idx="4523">
                  <c:v>4.5033887500000001</c:v>
                </c:pt>
                <c:pt idx="4524">
                  <c:v>4.5023375000000003</c:v>
                </c:pt>
                <c:pt idx="4525">
                  <c:v>4.5012512500000001</c:v>
                </c:pt>
                <c:pt idx="4526">
                  <c:v>4.50026875</c:v>
                </c:pt>
                <c:pt idx="4527">
                  <c:v>4.4993125000000003</c:v>
                </c:pt>
                <c:pt idx="4528">
                  <c:v>4.4983287499999998</c:v>
                </c:pt>
                <c:pt idx="4529">
                  <c:v>4.4972996875007993</c:v>
                </c:pt>
                <c:pt idx="4530">
                  <c:v>4.4962740624992001</c:v>
                </c:pt>
                <c:pt idx="4531">
                  <c:v>4.4952384375007997</c:v>
                </c:pt>
                <c:pt idx="4532">
                  <c:v>4.49431125</c:v>
                </c:pt>
                <c:pt idx="4533">
                  <c:v>4.4933196875007999</c:v>
                </c:pt>
                <c:pt idx="4534">
                  <c:v>4.4923271875007993</c:v>
                </c:pt>
                <c:pt idx="4535">
                  <c:v>4.4913206250016007</c:v>
                </c:pt>
                <c:pt idx="4536">
                  <c:v>4.4902821875007994</c:v>
                </c:pt>
                <c:pt idx="4537">
                  <c:v>4.4893378124992003</c:v>
                </c:pt>
                <c:pt idx="4538">
                  <c:v>4.4883459375007995</c:v>
                </c:pt>
                <c:pt idx="4539">
                  <c:v>4.4873840624992001</c:v>
                </c:pt>
                <c:pt idx="4540">
                  <c:v>4.4864003124992005</c:v>
                </c:pt>
                <c:pt idx="4541">
                  <c:v>4.4854478124992001</c:v>
                </c:pt>
                <c:pt idx="4542">
                  <c:v>4.4845028124992004</c:v>
                </c:pt>
                <c:pt idx="4543">
                  <c:v>4.4836156250016002</c:v>
                </c:pt>
                <c:pt idx="4544">
                  <c:v>4.4826996875007996</c:v>
                </c:pt>
                <c:pt idx="4545">
                  <c:v>4.4817821875007997</c:v>
                </c:pt>
                <c:pt idx="4546">
                  <c:v>4.4808612500000002</c:v>
                </c:pt>
                <c:pt idx="4547">
                  <c:v>4.4799181250016007</c:v>
                </c:pt>
                <c:pt idx="4548">
                  <c:v>4.4790587500000001</c:v>
                </c:pt>
                <c:pt idx="4549">
                  <c:v>4.4782000000000002</c:v>
                </c:pt>
                <c:pt idx="4550">
                  <c:v>4.4772693750016002</c:v>
                </c:pt>
                <c:pt idx="4551">
                  <c:v>4.4763190624992006</c:v>
                </c:pt>
                <c:pt idx="4552">
                  <c:v>4.4754078124992009</c:v>
                </c:pt>
                <c:pt idx="4553">
                  <c:v>4.474549375001601</c:v>
                </c:pt>
                <c:pt idx="4554">
                  <c:v>4.4736521875007993</c:v>
                </c:pt>
                <c:pt idx="4555">
                  <c:v>4.4727821875007994</c:v>
                </c:pt>
                <c:pt idx="4556">
                  <c:v>4.4718284375007995</c:v>
                </c:pt>
                <c:pt idx="4557">
                  <c:v>4.470878125001601</c:v>
                </c:pt>
                <c:pt idx="4558">
                  <c:v>4.4699584375007992</c:v>
                </c:pt>
                <c:pt idx="4559">
                  <c:v>4.4690775</c:v>
                </c:pt>
                <c:pt idx="4560">
                  <c:v>4.4682256250016001</c:v>
                </c:pt>
                <c:pt idx="4561">
                  <c:v>4.467346875001601</c:v>
                </c:pt>
                <c:pt idx="4562">
                  <c:v>4.4664231250016009</c:v>
                </c:pt>
                <c:pt idx="4563">
                  <c:v>4.4655006250016003</c:v>
                </c:pt>
                <c:pt idx="4564">
                  <c:v>4.4646715624992002</c:v>
                </c:pt>
                <c:pt idx="4565">
                  <c:v>4.4637956250016009</c:v>
                </c:pt>
                <c:pt idx="4566">
                  <c:v>4.4629812500000003</c:v>
                </c:pt>
                <c:pt idx="4567">
                  <c:v>4.4621159375007995</c:v>
                </c:pt>
                <c:pt idx="4568">
                  <c:v>4.4612556250016002</c:v>
                </c:pt>
                <c:pt idx="4569">
                  <c:v>4.4604159375007999</c:v>
                </c:pt>
                <c:pt idx="4570">
                  <c:v>4.4596262500000003</c:v>
                </c:pt>
                <c:pt idx="4571">
                  <c:v>4.4587953124992001</c:v>
                </c:pt>
                <c:pt idx="4572">
                  <c:v>4.458009375001601</c:v>
                </c:pt>
                <c:pt idx="4573">
                  <c:v>4.4572259375007999</c:v>
                </c:pt>
                <c:pt idx="4574">
                  <c:v>4.4564115624992002</c:v>
                </c:pt>
                <c:pt idx="4575">
                  <c:v>4.4556371875007992</c:v>
                </c:pt>
                <c:pt idx="4576">
                  <c:v>4.4548300000000003</c:v>
                </c:pt>
                <c:pt idx="4577">
                  <c:v>4.4540265624992008</c:v>
                </c:pt>
                <c:pt idx="4578">
                  <c:v>4.4532509375007994</c:v>
                </c:pt>
                <c:pt idx="4579">
                  <c:v>4.4524584375007992</c:v>
                </c:pt>
                <c:pt idx="4580">
                  <c:v>4.4517068750016007</c:v>
                </c:pt>
                <c:pt idx="4581">
                  <c:v>4.4509096875007996</c:v>
                </c:pt>
                <c:pt idx="4582">
                  <c:v>4.4501090624992008</c:v>
                </c:pt>
                <c:pt idx="4583">
                  <c:v>4.4493203124992009</c:v>
                </c:pt>
                <c:pt idx="4584">
                  <c:v>4.4485512500000004</c:v>
                </c:pt>
                <c:pt idx="4585">
                  <c:v>4.4477981250016008</c:v>
                </c:pt>
                <c:pt idx="4586">
                  <c:v>4.4470868750016006</c:v>
                </c:pt>
                <c:pt idx="4587">
                  <c:v>4.4463331250016003</c:v>
                </c:pt>
                <c:pt idx="4588">
                  <c:v>4.4455718750016002</c:v>
                </c:pt>
                <c:pt idx="4589">
                  <c:v>4.4448096875007996</c:v>
                </c:pt>
                <c:pt idx="4590">
                  <c:v>4.4440378124992002</c:v>
                </c:pt>
                <c:pt idx="4591">
                  <c:v>4.4434143750016002</c:v>
                </c:pt>
                <c:pt idx="4592">
                  <c:v>4.4426837499999996</c:v>
                </c:pt>
                <c:pt idx="4593">
                  <c:v>4.4418968750016008</c:v>
                </c:pt>
                <c:pt idx="4594">
                  <c:v>4.4411821875007993</c:v>
                </c:pt>
                <c:pt idx="4595">
                  <c:v>4.4405040624992003</c:v>
                </c:pt>
                <c:pt idx="4596">
                  <c:v>4.4398281250016005</c:v>
                </c:pt>
                <c:pt idx="4597">
                  <c:v>4.4391690624992002</c:v>
                </c:pt>
                <c:pt idx="4598">
                  <c:v>4.4384409375007996</c:v>
                </c:pt>
                <c:pt idx="4599">
                  <c:v>4.4377162500000003</c:v>
                </c:pt>
                <c:pt idx="4600">
                  <c:v>4.4369825000000001</c:v>
                </c:pt>
                <c:pt idx="4601">
                  <c:v>4.4362624999999998</c:v>
                </c:pt>
                <c:pt idx="4602">
                  <c:v>4.4356253124992007</c:v>
                </c:pt>
                <c:pt idx="4603">
                  <c:v>4.4350050000000003</c:v>
                </c:pt>
                <c:pt idx="4604">
                  <c:v>4.4342643750016002</c:v>
                </c:pt>
                <c:pt idx="4605">
                  <c:v>4.4335021875007996</c:v>
                </c:pt>
                <c:pt idx="4606">
                  <c:v>4.432800625001601</c:v>
                </c:pt>
                <c:pt idx="4607">
                  <c:v>4.4321378124992004</c:v>
                </c:pt>
                <c:pt idx="4608">
                  <c:v>4.4314315624992009</c:v>
                </c:pt>
                <c:pt idx="4609">
                  <c:v>4.4307175000000001</c:v>
                </c:pt>
                <c:pt idx="4610">
                  <c:v>4.4300762499999999</c:v>
                </c:pt>
                <c:pt idx="4611">
                  <c:v>4.4293878124992005</c:v>
                </c:pt>
                <c:pt idx="4612">
                  <c:v>4.4287353124992004</c:v>
                </c:pt>
                <c:pt idx="4613">
                  <c:v>4.4280468750016002</c:v>
                </c:pt>
                <c:pt idx="4614">
                  <c:v>4.4274231250016003</c:v>
                </c:pt>
                <c:pt idx="4615">
                  <c:v>4.4267471875007995</c:v>
                </c:pt>
                <c:pt idx="4616">
                  <c:v>4.4260543750016001</c:v>
                </c:pt>
                <c:pt idx="4617">
                  <c:v>4.4254293750016007</c:v>
                </c:pt>
                <c:pt idx="4618">
                  <c:v>4.4249056250016006</c:v>
                </c:pt>
                <c:pt idx="4619">
                  <c:v>4.4242878124992009</c:v>
                </c:pt>
                <c:pt idx="4620">
                  <c:v>4.4235974999999996</c:v>
                </c:pt>
                <c:pt idx="4621">
                  <c:v>4.4229628124992004</c:v>
                </c:pt>
                <c:pt idx="4622">
                  <c:v>4.4222946875007993</c:v>
                </c:pt>
                <c:pt idx="4623">
                  <c:v>4.4216965624992008</c:v>
                </c:pt>
                <c:pt idx="4624">
                  <c:v>4.4210675000000004</c:v>
                </c:pt>
                <c:pt idx="4625">
                  <c:v>4.4204390624992005</c:v>
                </c:pt>
                <c:pt idx="4626">
                  <c:v>4.4198056250016009</c:v>
                </c:pt>
                <c:pt idx="4627">
                  <c:v>4.4191593750016009</c:v>
                </c:pt>
                <c:pt idx="4628">
                  <c:v>4.4185093750016007</c:v>
                </c:pt>
                <c:pt idx="4629">
                  <c:v>4.4179471875007996</c:v>
                </c:pt>
                <c:pt idx="4630">
                  <c:v>4.4173715624992003</c:v>
                </c:pt>
                <c:pt idx="4631">
                  <c:v>4.4167659375007995</c:v>
                </c:pt>
                <c:pt idx="4632">
                  <c:v>4.4162084375007993</c:v>
                </c:pt>
                <c:pt idx="4633">
                  <c:v>4.4156193750016008</c:v>
                </c:pt>
                <c:pt idx="4634">
                  <c:v>4.4150671875007994</c:v>
                </c:pt>
                <c:pt idx="4635">
                  <c:v>4.4144906250016005</c:v>
                </c:pt>
                <c:pt idx="4636">
                  <c:v>4.4139125000000003</c:v>
                </c:pt>
                <c:pt idx="4637">
                  <c:v>4.4132949999999997</c:v>
                </c:pt>
                <c:pt idx="4638">
                  <c:v>4.4127084375007994</c:v>
                </c:pt>
                <c:pt idx="4639">
                  <c:v>4.41215125</c:v>
                </c:pt>
                <c:pt idx="4640">
                  <c:v>4.4115640624992007</c:v>
                </c:pt>
                <c:pt idx="4641">
                  <c:v>4.4109631250016008</c:v>
                </c:pt>
                <c:pt idx="4642">
                  <c:v>4.4103615624992001</c:v>
                </c:pt>
                <c:pt idx="4643">
                  <c:v>4.4098071875007996</c:v>
                </c:pt>
                <c:pt idx="4644">
                  <c:v>4.4092478124992009</c:v>
                </c:pt>
                <c:pt idx="4645">
                  <c:v>4.4087646875007991</c:v>
                </c:pt>
                <c:pt idx="4646">
                  <c:v>4.4082418750016004</c:v>
                </c:pt>
                <c:pt idx="4647">
                  <c:v>4.4077437499999998</c:v>
                </c:pt>
                <c:pt idx="4648">
                  <c:v>4.4072378124992007</c:v>
                </c:pt>
                <c:pt idx="4649">
                  <c:v>4.4067156250016009</c:v>
                </c:pt>
                <c:pt idx="4650">
                  <c:v>4.4062953124992008</c:v>
                </c:pt>
                <c:pt idx="4651">
                  <c:v>4.4058437499999998</c:v>
                </c:pt>
                <c:pt idx="4652">
                  <c:v>4.4053459375007993</c:v>
                </c:pt>
                <c:pt idx="4653">
                  <c:v>4.4048271875007998</c:v>
                </c:pt>
                <c:pt idx="4654">
                  <c:v>4.4042990624992004</c:v>
                </c:pt>
                <c:pt idx="4655">
                  <c:v>4.4038040624992005</c:v>
                </c:pt>
                <c:pt idx="4656">
                  <c:v>4.4032640624992005</c:v>
                </c:pt>
                <c:pt idx="4657">
                  <c:v>4.4027265624992005</c:v>
                </c:pt>
                <c:pt idx="4658">
                  <c:v>4.4021981250016005</c:v>
                </c:pt>
                <c:pt idx="4659">
                  <c:v>4.4017171875007994</c:v>
                </c:pt>
                <c:pt idx="4660">
                  <c:v>4.4012140624992009</c:v>
                </c:pt>
                <c:pt idx="4661">
                  <c:v>4.4007706250016003</c:v>
                </c:pt>
                <c:pt idx="4662">
                  <c:v>4.4002440624992003</c:v>
                </c:pt>
                <c:pt idx="4663">
                  <c:v>4.3997359375007994</c:v>
                </c:pt>
                <c:pt idx="4664">
                  <c:v>4.3992481250016002</c:v>
                </c:pt>
                <c:pt idx="4665">
                  <c:v>4.3987456250016006</c:v>
                </c:pt>
                <c:pt idx="4666">
                  <c:v>4.3983484375007995</c:v>
                </c:pt>
                <c:pt idx="4667">
                  <c:v>4.3979118750016006</c:v>
                </c:pt>
                <c:pt idx="4668">
                  <c:v>4.3974346875007999</c:v>
                </c:pt>
                <c:pt idx="4669">
                  <c:v>4.3969512499999999</c:v>
                </c:pt>
                <c:pt idx="4670">
                  <c:v>4.3964381250016009</c:v>
                </c:pt>
                <c:pt idx="4671">
                  <c:v>4.3959453124992001</c:v>
                </c:pt>
                <c:pt idx="4672">
                  <c:v>4.3955390624992008</c:v>
                </c:pt>
                <c:pt idx="4673">
                  <c:v>4.3950537499999998</c:v>
                </c:pt>
                <c:pt idx="4674">
                  <c:v>4.3945790624992007</c:v>
                </c:pt>
                <c:pt idx="4675">
                  <c:v>4.3941303124992004</c:v>
                </c:pt>
                <c:pt idx="4676">
                  <c:v>4.3936756250016007</c:v>
                </c:pt>
                <c:pt idx="4677">
                  <c:v>4.3932828124992005</c:v>
                </c:pt>
                <c:pt idx="4678">
                  <c:v>4.3928356250016005</c:v>
                </c:pt>
                <c:pt idx="4679">
                  <c:v>4.3923615624992003</c:v>
                </c:pt>
                <c:pt idx="4680">
                  <c:v>4.3919337499999997</c:v>
                </c:pt>
                <c:pt idx="4681">
                  <c:v>4.3915043750016007</c:v>
                </c:pt>
                <c:pt idx="4682">
                  <c:v>4.3911187500000004</c:v>
                </c:pt>
                <c:pt idx="4683">
                  <c:v>4.3907718750016009</c:v>
                </c:pt>
                <c:pt idx="4684">
                  <c:v>4.3903749999999997</c:v>
                </c:pt>
                <c:pt idx="4685">
                  <c:v>4.3899565624992007</c:v>
                </c:pt>
                <c:pt idx="4686">
                  <c:v>4.3895065624992009</c:v>
                </c:pt>
                <c:pt idx="4687">
                  <c:v>4.3890900000000004</c:v>
                </c:pt>
                <c:pt idx="4688">
                  <c:v>4.3887640624992006</c:v>
                </c:pt>
                <c:pt idx="4689">
                  <c:v>4.3883846875007997</c:v>
                </c:pt>
                <c:pt idx="4690">
                  <c:v>4.3879956250016008</c:v>
                </c:pt>
                <c:pt idx="4691">
                  <c:v>4.38758625</c:v>
                </c:pt>
                <c:pt idx="4692">
                  <c:v>4.3871574999999998</c:v>
                </c:pt>
                <c:pt idx="4693">
                  <c:v>4.3867556250016007</c:v>
                </c:pt>
                <c:pt idx="4694">
                  <c:v>4.3863812500000003</c:v>
                </c:pt>
                <c:pt idx="4695">
                  <c:v>4.3859696875007996</c:v>
                </c:pt>
                <c:pt idx="4696">
                  <c:v>4.3856278124992008</c:v>
                </c:pt>
                <c:pt idx="4697">
                  <c:v>4.3851968750016006</c:v>
                </c:pt>
                <c:pt idx="4698">
                  <c:v>4.3847771875007995</c:v>
                </c:pt>
                <c:pt idx="4699">
                  <c:v>4.3844003124992001</c:v>
                </c:pt>
                <c:pt idx="4700">
                  <c:v>4.3840174999999997</c:v>
                </c:pt>
                <c:pt idx="4701">
                  <c:v>4.3836390624992001</c:v>
                </c:pt>
                <c:pt idx="4702">
                  <c:v>4.383239375001601</c:v>
                </c:pt>
                <c:pt idx="4703">
                  <c:v>4.3829149999999997</c:v>
                </c:pt>
                <c:pt idx="4704">
                  <c:v>4.3825890624992008</c:v>
                </c:pt>
                <c:pt idx="4705">
                  <c:v>4.3822534375007995</c:v>
                </c:pt>
                <c:pt idx="4706">
                  <c:v>4.3818740624992003</c:v>
                </c:pt>
                <c:pt idx="4707">
                  <c:v>4.3812037500000001</c:v>
                </c:pt>
                <c:pt idx="4708">
                  <c:v>4.3805734375007992</c:v>
                </c:pt>
                <c:pt idx="4709">
                  <c:v>4.3802287499999997</c:v>
                </c:pt>
                <c:pt idx="4710">
                  <c:v>4.3795640624992007</c:v>
                </c:pt>
                <c:pt idx="4711">
                  <c:v>4.3789512500000001</c:v>
                </c:pt>
                <c:pt idx="4712">
                  <c:v>4.3786059375007991</c:v>
                </c:pt>
                <c:pt idx="4713">
                  <c:v>4.3782846875007992</c:v>
                </c:pt>
                <c:pt idx="4714">
                  <c:v>4.3776809375007995</c:v>
                </c:pt>
                <c:pt idx="4715">
                  <c:v>4.3771849999999999</c:v>
                </c:pt>
                <c:pt idx="4716">
                  <c:v>4.3768184375007992</c:v>
                </c:pt>
                <c:pt idx="4717">
                  <c:v>4.3761993750016002</c:v>
                </c:pt>
                <c:pt idx="4718">
                  <c:v>4.3757578124992005</c:v>
                </c:pt>
                <c:pt idx="4719">
                  <c:v>4.3751224999999998</c:v>
                </c:pt>
                <c:pt idx="4720">
                  <c:v>4.3745475000000003</c:v>
                </c:pt>
                <c:pt idx="4721">
                  <c:v>4.3740856250016007</c:v>
                </c:pt>
                <c:pt idx="4722">
                  <c:v>4.3735606250016001</c:v>
                </c:pt>
                <c:pt idx="4723">
                  <c:v>4.3730828124992005</c:v>
                </c:pt>
                <c:pt idx="4724">
                  <c:v>4.3725921875007998</c:v>
                </c:pt>
                <c:pt idx="4725">
                  <c:v>4.3720675</c:v>
                </c:pt>
                <c:pt idx="4726">
                  <c:v>4.3716531250016004</c:v>
                </c:pt>
                <c:pt idx="4727">
                  <c:v>4.3711287499999996</c:v>
                </c:pt>
                <c:pt idx="4728">
                  <c:v>4.3706256250016002</c:v>
                </c:pt>
                <c:pt idx="4729">
                  <c:v>4.3702490624992008</c:v>
                </c:pt>
                <c:pt idx="4730">
                  <c:v>4.3698034375007992</c:v>
                </c:pt>
                <c:pt idx="4731">
                  <c:v>4.3693412499999997</c:v>
                </c:pt>
                <c:pt idx="4732">
                  <c:v>4.3690109375007999</c:v>
                </c:pt>
                <c:pt idx="4733">
                  <c:v>4.3685543750016009</c:v>
                </c:pt>
                <c:pt idx="4734">
                  <c:v>4.3681487499999996</c:v>
                </c:pt>
                <c:pt idx="4735">
                  <c:v>4.3677021875007993</c:v>
                </c:pt>
                <c:pt idx="4736">
                  <c:v>4.3673324999999998</c:v>
                </c:pt>
                <c:pt idx="4737">
                  <c:v>4.3669731250016008</c:v>
                </c:pt>
                <c:pt idx="4738">
                  <c:v>4.3665637500000001</c:v>
                </c:pt>
                <c:pt idx="4739">
                  <c:v>4.3662018750016003</c:v>
                </c:pt>
                <c:pt idx="4740">
                  <c:v>4.3658296875007991</c:v>
                </c:pt>
                <c:pt idx="4741">
                  <c:v>4.3654571875007999</c:v>
                </c:pt>
                <c:pt idx="4742">
                  <c:v>4.3650128124992005</c:v>
                </c:pt>
                <c:pt idx="4743">
                  <c:v>4.3646803124992006</c:v>
                </c:pt>
                <c:pt idx="4744">
                  <c:v>4.3643003124992008</c:v>
                </c:pt>
                <c:pt idx="4745">
                  <c:v>4.3639503124992007</c:v>
                </c:pt>
                <c:pt idx="4746">
                  <c:v>4.3636118750016006</c:v>
                </c:pt>
                <c:pt idx="4747">
                  <c:v>4.3632249999999999</c:v>
                </c:pt>
                <c:pt idx="4748">
                  <c:v>4.3628190624992005</c:v>
                </c:pt>
                <c:pt idx="4749">
                  <c:v>4.3624581250016004</c:v>
                </c:pt>
                <c:pt idx="4750">
                  <c:v>4.3620762500000003</c:v>
                </c:pt>
                <c:pt idx="4751">
                  <c:v>4.3617453124992007</c:v>
                </c:pt>
                <c:pt idx="4752">
                  <c:v>4.3613940624992003</c:v>
                </c:pt>
                <c:pt idx="4753">
                  <c:v>4.3610024999999997</c:v>
                </c:pt>
                <c:pt idx="4754">
                  <c:v>4.3606237500000002</c:v>
                </c:pt>
                <c:pt idx="4755">
                  <c:v>4.3603015624992008</c:v>
                </c:pt>
                <c:pt idx="4756">
                  <c:v>4.3599724999999996</c:v>
                </c:pt>
                <c:pt idx="4757">
                  <c:v>4.3595734375007993</c:v>
                </c:pt>
                <c:pt idx="4758">
                  <c:v>4.3592421875007998</c:v>
                </c:pt>
                <c:pt idx="4759">
                  <c:v>4.3589140624992009</c:v>
                </c:pt>
                <c:pt idx="4760">
                  <c:v>4.3585478124992001</c:v>
                </c:pt>
                <c:pt idx="4761">
                  <c:v>4.3581478124992001</c:v>
                </c:pt>
                <c:pt idx="4762">
                  <c:v>4.3577584375007996</c:v>
                </c:pt>
                <c:pt idx="4763">
                  <c:v>4.3574115624992009</c:v>
                </c:pt>
                <c:pt idx="4764">
                  <c:v>4.3570565624992001</c:v>
                </c:pt>
                <c:pt idx="4765">
                  <c:v>4.3567321875007998</c:v>
                </c:pt>
                <c:pt idx="4766">
                  <c:v>4.3567499999999999</c:v>
                </c:pt>
                <c:pt idx="4767">
                  <c:v>4.3568087499999999</c:v>
                </c:pt>
                <c:pt idx="4768">
                  <c:v>4.3568643750016003</c:v>
                </c:pt>
                <c:pt idx="4769">
                  <c:v>4.3572012500000001</c:v>
                </c:pt>
                <c:pt idx="4770">
                  <c:v>4.3575356250016002</c:v>
                </c:pt>
                <c:pt idx="4771">
                  <c:v>4.3579028124992005</c:v>
                </c:pt>
                <c:pt idx="4772">
                  <c:v>4.3582481250016007</c:v>
                </c:pt>
                <c:pt idx="4773">
                  <c:v>4.3586509375007996</c:v>
                </c:pt>
                <c:pt idx="4774">
                  <c:v>4.3589890624992007</c:v>
                </c:pt>
                <c:pt idx="4775">
                  <c:v>4.3593437499999999</c:v>
                </c:pt>
                <c:pt idx="4776">
                  <c:v>4.35966875</c:v>
                </c:pt>
                <c:pt idx="4777">
                  <c:v>4.3601106250016004</c:v>
                </c:pt>
                <c:pt idx="4778">
                  <c:v>4.3605349999999996</c:v>
                </c:pt>
                <c:pt idx="4779">
                  <c:v>4.3610199999999999</c:v>
                </c:pt>
                <c:pt idx="4780">
                  <c:v>4.3613612499999999</c:v>
                </c:pt>
                <c:pt idx="4781">
                  <c:v>4.3617159375007999</c:v>
                </c:pt>
                <c:pt idx="4782">
                  <c:v>4.3621743750016009</c:v>
                </c:pt>
                <c:pt idx="4783">
                  <c:v>4.3624953124992008</c:v>
                </c:pt>
                <c:pt idx="4784">
                  <c:v>4.3629065624992007</c:v>
                </c:pt>
                <c:pt idx="4785">
                  <c:v>4.3633321875007995</c:v>
                </c:pt>
                <c:pt idx="4786">
                  <c:v>4.3638146875007999</c:v>
                </c:pt>
                <c:pt idx="4787">
                  <c:v>4.3643437499999997</c:v>
                </c:pt>
                <c:pt idx="4788">
                  <c:v>4.3648168750016003</c:v>
                </c:pt>
                <c:pt idx="4789">
                  <c:v>4.3652531250016002</c:v>
                </c:pt>
                <c:pt idx="4790">
                  <c:v>4.3655909375007997</c:v>
                </c:pt>
                <c:pt idx="4791">
                  <c:v>4.3660721875007997</c:v>
                </c:pt>
                <c:pt idx="4792">
                  <c:v>4.3665896875007997</c:v>
                </c:pt>
                <c:pt idx="4793">
                  <c:v>4.3671962500000001</c:v>
                </c:pt>
                <c:pt idx="4794">
                  <c:v>4.367731875001601</c:v>
                </c:pt>
                <c:pt idx="4795">
                  <c:v>4.3682946875007991</c:v>
                </c:pt>
                <c:pt idx="4796">
                  <c:v>4.3686606250016009</c:v>
                </c:pt>
                <c:pt idx="4797">
                  <c:v>4.3690178124992007</c:v>
                </c:pt>
                <c:pt idx="4798">
                  <c:v>4.3696781250016006</c:v>
                </c:pt>
                <c:pt idx="4799">
                  <c:v>4.3700312500000003</c:v>
                </c:pt>
                <c:pt idx="4800">
                  <c:v>4.370406875001601</c:v>
                </c:pt>
                <c:pt idx="4801">
                  <c:v>4.3708434375007998</c:v>
                </c:pt>
                <c:pt idx="4802">
                  <c:v>4.3712425000000001</c:v>
                </c:pt>
                <c:pt idx="4803">
                  <c:v>4.3715706250016009</c:v>
                </c:pt>
                <c:pt idx="4804">
                  <c:v>4.3722312499999996</c:v>
                </c:pt>
                <c:pt idx="4805">
                  <c:v>4.3726806250016006</c:v>
                </c:pt>
                <c:pt idx="4806">
                  <c:v>4.3730593750016009</c:v>
                </c:pt>
                <c:pt idx="4807">
                  <c:v>4.3734250000000001</c:v>
                </c:pt>
                <c:pt idx="4808">
                  <c:v>4.3737840624992002</c:v>
                </c:pt>
                <c:pt idx="4809">
                  <c:v>4.3741599999999998</c:v>
                </c:pt>
                <c:pt idx="4810">
                  <c:v>4.3745040624992004</c:v>
                </c:pt>
                <c:pt idx="4811">
                  <c:v>4.3749331250016006</c:v>
                </c:pt>
                <c:pt idx="4812">
                  <c:v>4.3753618750016008</c:v>
                </c:pt>
                <c:pt idx="4813">
                  <c:v>4.3757415624992007</c:v>
                </c:pt>
                <c:pt idx="4814">
                  <c:v>4.3760903124992003</c:v>
                </c:pt>
                <c:pt idx="4815">
                  <c:v>4.3764500000000002</c:v>
                </c:pt>
                <c:pt idx="4816">
                  <c:v>4.3769309375007994</c:v>
                </c:pt>
                <c:pt idx="4817">
                  <c:v>4.3773850000000003</c:v>
                </c:pt>
                <c:pt idx="4818">
                  <c:v>4.3777403124992009</c:v>
                </c:pt>
                <c:pt idx="4819">
                  <c:v>4.378149375001601</c:v>
                </c:pt>
                <c:pt idx="4820">
                  <c:v>4.3785606250016009</c:v>
                </c:pt>
                <c:pt idx="4821">
                  <c:v>4.3789993750016007</c:v>
                </c:pt>
                <c:pt idx="4822">
                  <c:v>4.3794840624992002</c:v>
                </c:pt>
                <c:pt idx="4823">
                  <c:v>4.3799631250016002</c:v>
                </c:pt>
                <c:pt idx="4824">
                  <c:v>4.3804443750016002</c:v>
                </c:pt>
                <c:pt idx="4825">
                  <c:v>4.3808665624992003</c:v>
                </c:pt>
                <c:pt idx="4826">
                  <c:v>4.3812940624992001</c:v>
                </c:pt>
                <c:pt idx="4827">
                  <c:v>4.3817665624992008</c:v>
                </c:pt>
                <c:pt idx="4828">
                  <c:v>4.3822615624992007</c:v>
                </c:pt>
                <c:pt idx="4829">
                  <c:v>4.3826640624992006</c:v>
                </c:pt>
                <c:pt idx="4830">
                  <c:v>4.3831112499999998</c:v>
                </c:pt>
                <c:pt idx="4831">
                  <c:v>4.3835681250016005</c:v>
                </c:pt>
                <c:pt idx="4832">
                  <c:v>4.3840462499999999</c:v>
                </c:pt>
                <c:pt idx="4833">
                  <c:v>4.3845706250016008</c:v>
                </c:pt>
                <c:pt idx="4834">
                  <c:v>4.3850259375007994</c:v>
                </c:pt>
                <c:pt idx="4835">
                  <c:v>4.3854971875007998</c:v>
                </c:pt>
                <c:pt idx="4836">
                  <c:v>4.3859296875007994</c:v>
                </c:pt>
                <c:pt idx="4837">
                  <c:v>4.3863690624992007</c:v>
                </c:pt>
                <c:pt idx="4838">
                  <c:v>4.3868506250016006</c:v>
                </c:pt>
                <c:pt idx="4839">
                  <c:v>4.3872884375007999</c:v>
                </c:pt>
                <c:pt idx="4840">
                  <c:v>4.3877031250016003</c:v>
                </c:pt>
                <c:pt idx="4841">
                  <c:v>4.3881162500000004</c:v>
                </c:pt>
                <c:pt idx="4842">
                  <c:v>4.3884512500000001</c:v>
                </c:pt>
                <c:pt idx="4843">
                  <c:v>4.3888474999999998</c:v>
                </c:pt>
                <c:pt idx="4844">
                  <c:v>4.3892953124992005</c:v>
                </c:pt>
                <c:pt idx="4845">
                  <c:v>4.3897096875007993</c:v>
                </c:pt>
                <c:pt idx="4846">
                  <c:v>4.3900987499999999</c:v>
                </c:pt>
                <c:pt idx="4847">
                  <c:v>4.3905521875007993</c:v>
                </c:pt>
                <c:pt idx="4848">
                  <c:v>4.3910262500000004</c:v>
                </c:pt>
                <c:pt idx="4849">
                  <c:v>4.3915550000000003</c:v>
                </c:pt>
                <c:pt idx="4850">
                  <c:v>4.3920678124992003</c:v>
                </c:pt>
                <c:pt idx="4851">
                  <c:v>4.3924896875007997</c:v>
                </c:pt>
                <c:pt idx="4852">
                  <c:v>4.3929865624992006</c:v>
                </c:pt>
                <c:pt idx="4853">
                  <c:v>4.3934699999999998</c:v>
                </c:pt>
                <c:pt idx="4854">
                  <c:v>4.3939703124992002</c:v>
                </c:pt>
                <c:pt idx="4855">
                  <c:v>4.3944584375007993</c:v>
                </c:pt>
                <c:pt idx="4856">
                  <c:v>4.3949550000000004</c:v>
                </c:pt>
                <c:pt idx="4857">
                  <c:v>4.3953821875007995</c:v>
                </c:pt>
                <c:pt idx="4858">
                  <c:v>4.3958374999999998</c:v>
                </c:pt>
                <c:pt idx="4859">
                  <c:v>4.3963218750016004</c:v>
                </c:pt>
                <c:pt idx="4860">
                  <c:v>4.3968462500000003</c:v>
                </c:pt>
                <c:pt idx="4861">
                  <c:v>4.3973559375007998</c:v>
                </c:pt>
                <c:pt idx="4862">
                  <c:v>4.3978384375007993</c:v>
                </c:pt>
                <c:pt idx="4863">
                  <c:v>4.3982937499999997</c:v>
                </c:pt>
                <c:pt idx="4864">
                  <c:v>4.3987637499999996</c:v>
                </c:pt>
                <c:pt idx="4865">
                  <c:v>4.399275625001601</c:v>
                </c:pt>
                <c:pt idx="4866">
                  <c:v>4.3997831250016004</c:v>
                </c:pt>
                <c:pt idx="4867">
                  <c:v>4.4002203124992008</c:v>
                </c:pt>
                <c:pt idx="4868">
                  <c:v>4.400683125001601</c:v>
                </c:pt>
                <c:pt idx="4869">
                  <c:v>4.4011656250016005</c:v>
                </c:pt>
                <c:pt idx="4870">
                  <c:v>4.40163875</c:v>
                </c:pt>
                <c:pt idx="4871">
                  <c:v>4.4021846875007995</c:v>
                </c:pt>
                <c:pt idx="4872">
                  <c:v>4.4027071875007993</c:v>
                </c:pt>
                <c:pt idx="4873">
                  <c:v>4.4032018750016002</c:v>
                </c:pt>
                <c:pt idx="4874">
                  <c:v>4.4037268750016008</c:v>
                </c:pt>
                <c:pt idx="4875">
                  <c:v>4.4042831250016006</c:v>
                </c:pt>
                <c:pt idx="4876">
                  <c:v>4.4048621875007994</c:v>
                </c:pt>
                <c:pt idx="4877">
                  <c:v>4.4055087500000001</c:v>
                </c:pt>
                <c:pt idx="4878">
                  <c:v>4.4060681250016005</c:v>
                </c:pt>
                <c:pt idx="4879">
                  <c:v>4.4065890624992008</c:v>
                </c:pt>
                <c:pt idx="4880">
                  <c:v>4.4071709375007995</c:v>
                </c:pt>
                <c:pt idx="4881">
                  <c:v>4.4077950000000001</c:v>
                </c:pt>
                <c:pt idx="4882">
                  <c:v>4.4084237499999999</c:v>
                </c:pt>
                <c:pt idx="4883">
                  <c:v>4.4090484375007994</c:v>
                </c:pt>
                <c:pt idx="4884">
                  <c:v>4.4095796875007993</c:v>
                </c:pt>
                <c:pt idx="4885">
                  <c:v>4.4101443750016003</c:v>
                </c:pt>
                <c:pt idx="4886">
                  <c:v>4.4107184375007993</c:v>
                </c:pt>
                <c:pt idx="4887">
                  <c:v>4.4113309375007992</c:v>
                </c:pt>
                <c:pt idx="4888">
                  <c:v>4.4119403124992003</c:v>
                </c:pt>
                <c:pt idx="4889">
                  <c:v>4.4125300000000003</c:v>
                </c:pt>
                <c:pt idx="4890">
                  <c:v>4.4130681250016002</c:v>
                </c:pt>
                <c:pt idx="4891">
                  <c:v>4.4135878124992001</c:v>
                </c:pt>
                <c:pt idx="4892">
                  <c:v>4.4141771875007993</c:v>
                </c:pt>
                <c:pt idx="4893">
                  <c:v>4.4147653124992008</c:v>
                </c:pt>
                <c:pt idx="4894">
                  <c:v>4.4153468750016005</c:v>
                </c:pt>
                <c:pt idx="4895">
                  <c:v>4.4158815624992007</c:v>
                </c:pt>
                <c:pt idx="4896">
                  <c:v>4.4164093750016002</c:v>
                </c:pt>
                <c:pt idx="4897">
                  <c:v>4.4169893750016005</c:v>
                </c:pt>
                <c:pt idx="4898">
                  <c:v>4.4176459375007999</c:v>
                </c:pt>
                <c:pt idx="4899">
                  <c:v>4.4182662500000003</c:v>
                </c:pt>
                <c:pt idx="4900">
                  <c:v>4.4188540624992001</c:v>
                </c:pt>
                <c:pt idx="4901">
                  <c:v>4.4194018750016006</c:v>
                </c:pt>
                <c:pt idx="4902">
                  <c:v>4.4199443750016005</c:v>
                </c:pt>
                <c:pt idx="4903">
                  <c:v>4.4205412500000003</c:v>
                </c:pt>
                <c:pt idx="4904">
                  <c:v>4.4212259375007994</c:v>
                </c:pt>
                <c:pt idx="4905">
                  <c:v>4.4218450000000002</c:v>
                </c:pt>
                <c:pt idx="4906">
                  <c:v>4.4224740624992007</c:v>
                </c:pt>
                <c:pt idx="4907">
                  <c:v>4.4229721875007995</c:v>
                </c:pt>
                <c:pt idx="4908">
                  <c:v>4.4234749999999998</c:v>
                </c:pt>
                <c:pt idx="4909">
                  <c:v>4.4240593750016002</c:v>
                </c:pt>
                <c:pt idx="4910">
                  <c:v>4.4246418750016003</c:v>
                </c:pt>
                <c:pt idx="4911">
                  <c:v>4.4252040624992004</c:v>
                </c:pt>
                <c:pt idx="4912">
                  <c:v>4.4257421875007994</c:v>
                </c:pt>
                <c:pt idx="4913">
                  <c:v>4.4263068750016004</c:v>
                </c:pt>
                <c:pt idx="4914">
                  <c:v>4.4268646875007995</c:v>
                </c:pt>
                <c:pt idx="4915">
                  <c:v>4.4274912500000001</c:v>
                </c:pt>
                <c:pt idx="4916">
                  <c:v>4.4279890624992007</c:v>
                </c:pt>
                <c:pt idx="4917">
                  <c:v>4.4285750000000004</c:v>
                </c:pt>
                <c:pt idx="4918">
                  <c:v>4.4291468750016003</c:v>
                </c:pt>
                <c:pt idx="4919">
                  <c:v>4.4297528124992009</c:v>
                </c:pt>
                <c:pt idx="4920">
                  <c:v>4.430345</c:v>
                </c:pt>
                <c:pt idx="4921">
                  <c:v>4.4309418750016007</c:v>
                </c:pt>
                <c:pt idx="4922">
                  <c:v>4.4314978124992006</c:v>
                </c:pt>
                <c:pt idx="4923">
                  <c:v>4.4320159375007995</c:v>
                </c:pt>
                <c:pt idx="4924">
                  <c:v>4.4325631250016002</c:v>
                </c:pt>
                <c:pt idx="4925">
                  <c:v>4.4331390624992002</c:v>
                </c:pt>
                <c:pt idx="4926">
                  <c:v>4.4338268750016008</c:v>
                </c:pt>
                <c:pt idx="4927">
                  <c:v>4.4343746875007994</c:v>
                </c:pt>
                <c:pt idx="4928">
                  <c:v>4.4349284375007993</c:v>
                </c:pt>
                <c:pt idx="4929">
                  <c:v>4.4353934375007995</c:v>
                </c:pt>
                <c:pt idx="4930">
                  <c:v>4.4359934375007999</c:v>
                </c:pt>
                <c:pt idx="4931">
                  <c:v>4.4366421875007997</c:v>
                </c:pt>
                <c:pt idx="4932">
                  <c:v>4.4372187500000004</c:v>
                </c:pt>
                <c:pt idx="4933">
                  <c:v>4.4378065624992002</c:v>
                </c:pt>
                <c:pt idx="4934">
                  <c:v>4.4383306250016004</c:v>
                </c:pt>
                <c:pt idx="4935">
                  <c:v>4.4388462500000001</c:v>
                </c:pt>
                <c:pt idx="4936">
                  <c:v>4.4393978124992008</c:v>
                </c:pt>
                <c:pt idx="4937">
                  <c:v>4.4400431250016004</c:v>
                </c:pt>
                <c:pt idx="4938">
                  <c:v>4.440660625001601</c:v>
                </c:pt>
                <c:pt idx="4939">
                  <c:v>4.4412525</c:v>
                </c:pt>
                <c:pt idx="4940">
                  <c:v>4.4418137499999997</c:v>
                </c:pt>
                <c:pt idx="4941">
                  <c:v>4.4423700000000004</c:v>
                </c:pt>
                <c:pt idx="4942">
                  <c:v>4.44302625</c:v>
                </c:pt>
                <c:pt idx="4943">
                  <c:v>4.4436600000000004</c:v>
                </c:pt>
                <c:pt idx="4944">
                  <c:v>4.4442750000000002</c:v>
                </c:pt>
                <c:pt idx="4945">
                  <c:v>4.4448384375007999</c:v>
                </c:pt>
                <c:pt idx="4946">
                  <c:v>4.4453921875007998</c:v>
                </c:pt>
                <c:pt idx="4947">
                  <c:v>4.4460081250016001</c:v>
                </c:pt>
                <c:pt idx="4948">
                  <c:v>4.4466446875007994</c:v>
                </c:pt>
                <c:pt idx="4949">
                  <c:v>4.4472606250016007</c:v>
                </c:pt>
                <c:pt idx="4950">
                  <c:v>4.4478918750016003</c:v>
                </c:pt>
                <c:pt idx="4951">
                  <c:v>4.4484665624992008</c:v>
                </c:pt>
                <c:pt idx="4952">
                  <c:v>4.4491084375007999</c:v>
                </c:pt>
                <c:pt idx="4953">
                  <c:v>4.4497728124992006</c:v>
                </c:pt>
                <c:pt idx="4954">
                  <c:v>4.4504146875007997</c:v>
                </c:pt>
                <c:pt idx="4955">
                  <c:v>4.4511012499999998</c:v>
                </c:pt>
                <c:pt idx="4956">
                  <c:v>4.4517887500000004</c:v>
                </c:pt>
                <c:pt idx="4957">
                  <c:v>4.4523928124992009</c:v>
                </c:pt>
                <c:pt idx="4958">
                  <c:v>4.4530106250016006</c:v>
                </c:pt>
                <c:pt idx="4959">
                  <c:v>4.4536949999999997</c:v>
                </c:pt>
                <c:pt idx="4960">
                  <c:v>4.4542581250016005</c:v>
                </c:pt>
                <c:pt idx="4961">
                  <c:v>4.4549043750016004</c:v>
                </c:pt>
                <c:pt idx="4962">
                  <c:v>4.4554537500000002</c:v>
                </c:pt>
                <c:pt idx="4963">
                  <c:v>4.4560256250016002</c:v>
                </c:pt>
                <c:pt idx="4964">
                  <c:v>4.4566740624992001</c:v>
                </c:pt>
                <c:pt idx="4965">
                  <c:v>4.4573006250016007</c:v>
                </c:pt>
                <c:pt idx="4966">
                  <c:v>4.4578631250016008</c:v>
                </c:pt>
                <c:pt idx="4967">
                  <c:v>4.4584837500000001</c:v>
                </c:pt>
                <c:pt idx="4968">
                  <c:v>4.4591234375007991</c:v>
                </c:pt>
                <c:pt idx="4969">
                  <c:v>4.4597731250016004</c:v>
                </c:pt>
                <c:pt idx="4970">
                  <c:v>4.4605381250016007</c:v>
                </c:pt>
                <c:pt idx="4971">
                  <c:v>4.4611925000000001</c:v>
                </c:pt>
                <c:pt idx="4972">
                  <c:v>4.4618771875007992</c:v>
                </c:pt>
                <c:pt idx="4973">
                  <c:v>4.4625671875007997</c:v>
                </c:pt>
                <c:pt idx="4974">
                  <c:v>4.4632259375007992</c:v>
                </c:pt>
                <c:pt idx="4975">
                  <c:v>4.4639484375007994</c:v>
                </c:pt>
                <c:pt idx="4976">
                  <c:v>4.4646756250016004</c:v>
                </c:pt>
                <c:pt idx="4977">
                  <c:v>4.4652946875007995</c:v>
                </c:pt>
                <c:pt idx="4978">
                  <c:v>4.4659487499999999</c:v>
                </c:pt>
                <c:pt idx="4979">
                  <c:v>4.4666496875007997</c:v>
                </c:pt>
                <c:pt idx="4980">
                  <c:v>4.4672900000000002</c:v>
                </c:pt>
                <c:pt idx="4981">
                  <c:v>4.4680049999999998</c:v>
                </c:pt>
                <c:pt idx="4982">
                  <c:v>4.4687362500000001</c:v>
                </c:pt>
                <c:pt idx="4983">
                  <c:v>4.46936</c:v>
                </c:pt>
                <c:pt idx="4984">
                  <c:v>4.4700809375007999</c:v>
                </c:pt>
                <c:pt idx="4985">
                  <c:v>4.4707549999999996</c:v>
                </c:pt>
                <c:pt idx="4986">
                  <c:v>4.4714934375007998</c:v>
                </c:pt>
                <c:pt idx="4987">
                  <c:v>4.4722853124992001</c:v>
                </c:pt>
                <c:pt idx="4988">
                  <c:v>4.4729409375007991</c:v>
                </c:pt>
                <c:pt idx="4989">
                  <c:v>4.4735674999999997</c:v>
                </c:pt>
                <c:pt idx="4990">
                  <c:v>4.4742328124992001</c:v>
                </c:pt>
                <c:pt idx="4991">
                  <c:v>4.4749381250016009</c:v>
                </c:pt>
                <c:pt idx="4992">
                  <c:v>4.4756384375007991</c:v>
                </c:pt>
                <c:pt idx="4993">
                  <c:v>4.4763703124992009</c:v>
                </c:pt>
                <c:pt idx="4994">
                  <c:v>4.4770025000000002</c:v>
                </c:pt>
                <c:pt idx="4995">
                  <c:v>4.4776159375007998</c:v>
                </c:pt>
                <c:pt idx="4996">
                  <c:v>4.4782631250016003</c:v>
                </c:pt>
                <c:pt idx="4997">
                  <c:v>4.4789828124992006</c:v>
                </c:pt>
                <c:pt idx="4998">
                  <c:v>4.4797459375007991</c:v>
                </c:pt>
                <c:pt idx="4999">
                  <c:v>4.4804053124992009</c:v>
                </c:pt>
                <c:pt idx="5000">
                  <c:v>4.4810871875007994</c:v>
                </c:pt>
                <c:pt idx="5001">
                  <c:v>4.4817428124992009</c:v>
                </c:pt>
                <c:pt idx="5002">
                  <c:v>4.4823525000000002</c:v>
                </c:pt>
                <c:pt idx="5003">
                  <c:v>4.4830793750016005</c:v>
                </c:pt>
                <c:pt idx="5004">
                  <c:v>4.483816875001601</c:v>
                </c:pt>
                <c:pt idx="5005">
                  <c:v>4.4845168750016002</c:v>
                </c:pt>
                <c:pt idx="5006">
                  <c:v>4.4851440624992005</c:v>
                </c:pt>
                <c:pt idx="5007">
                  <c:v>4.4857681250016004</c:v>
                </c:pt>
                <c:pt idx="5008">
                  <c:v>4.4864371875007993</c:v>
                </c:pt>
                <c:pt idx="5009">
                  <c:v>4.4871990624992009</c:v>
                </c:pt>
                <c:pt idx="5010">
                  <c:v>4.4878046875007991</c:v>
                </c:pt>
                <c:pt idx="5011">
                  <c:v>4.4884037499999998</c:v>
                </c:pt>
                <c:pt idx="5012">
                  <c:v>4.4890396875007994</c:v>
                </c:pt>
                <c:pt idx="5013">
                  <c:v>4.4896334375007996</c:v>
                </c:pt>
                <c:pt idx="5014">
                  <c:v>4.4902618750016003</c:v>
                </c:pt>
                <c:pt idx="5015">
                  <c:v>4.4909143750016005</c:v>
                </c:pt>
                <c:pt idx="5016">
                  <c:v>4.4915668750016007</c:v>
                </c:pt>
                <c:pt idx="5017">
                  <c:v>4.4921678124992006</c:v>
                </c:pt>
                <c:pt idx="5018">
                  <c:v>4.4927715624992004</c:v>
                </c:pt>
                <c:pt idx="5019">
                  <c:v>4.4933721875007997</c:v>
                </c:pt>
                <c:pt idx="5020">
                  <c:v>4.4940559375007991</c:v>
                </c:pt>
                <c:pt idx="5021">
                  <c:v>4.4947221875007992</c:v>
                </c:pt>
                <c:pt idx="5022">
                  <c:v>4.4953321875007992</c:v>
                </c:pt>
                <c:pt idx="5023">
                  <c:v>4.4959465624992001</c:v>
                </c:pt>
                <c:pt idx="5024">
                  <c:v>4.4965518750016003</c:v>
                </c:pt>
                <c:pt idx="5025">
                  <c:v>4.4972065624992004</c:v>
                </c:pt>
                <c:pt idx="5026">
                  <c:v>4.4978553124992002</c:v>
                </c:pt>
                <c:pt idx="5027">
                  <c:v>4.4984540624992002</c:v>
                </c:pt>
                <c:pt idx="5028">
                  <c:v>4.4990406250016006</c:v>
                </c:pt>
                <c:pt idx="5029">
                  <c:v>4.4996796875007998</c:v>
                </c:pt>
                <c:pt idx="5030">
                  <c:v>4.5003831250016004</c:v>
                </c:pt>
                <c:pt idx="5031">
                  <c:v>4.5010637500000001</c:v>
                </c:pt>
                <c:pt idx="5032">
                  <c:v>4.5017649999999998</c:v>
                </c:pt>
                <c:pt idx="5033">
                  <c:v>4.5024140624992004</c:v>
                </c:pt>
                <c:pt idx="5034">
                  <c:v>4.503054375001601</c:v>
                </c:pt>
                <c:pt idx="5035">
                  <c:v>4.5036949999999996</c:v>
                </c:pt>
                <c:pt idx="5036">
                  <c:v>4.5043759375007992</c:v>
                </c:pt>
                <c:pt idx="5037">
                  <c:v>4.5050812499999999</c:v>
                </c:pt>
                <c:pt idx="5038">
                  <c:v>4.5056862500000001</c:v>
                </c:pt>
                <c:pt idx="5039">
                  <c:v>4.5062690624992001</c:v>
                </c:pt>
                <c:pt idx="5040">
                  <c:v>4.5069024999999998</c:v>
                </c:pt>
                <c:pt idx="5041">
                  <c:v>4.5075209375007992</c:v>
                </c:pt>
                <c:pt idx="5042">
                  <c:v>4.5082015624992007</c:v>
                </c:pt>
                <c:pt idx="5043">
                  <c:v>4.5088353124992002</c:v>
                </c:pt>
                <c:pt idx="5044">
                  <c:v>4.5094265624992005</c:v>
                </c:pt>
                <c:pt idx="5045">
                  <c:v>4.5099990624992001</c:v>
                </c:pt>
                <c:pt idx="5046">
                  <c:v>4.5106043750016003</c:v>
                </c:pt>
                <c:pt idx="5047">
                  <c:v>4.5112546875007995</c:v>
                </c:pt>
                <c:pt idx="5048">
                  <c:v>4.5119837499999997</c:v>
                </c:pt>
                <c:pt idx="5049">
                  <c:v>4.5126046875007999</c:v>
                </c:pt>
                <c:pt idx="5050">
                  <c:v>4.5131593750016004</c:v>
                </c:pt>
                <c:pt idx="5051">
                  <c:v>4.5137337500000001</c:v>
                </c:pt>
                <c:pt idx="5052">
                  <c:v>4.5143149999999999</c:v>
                </c:pt>
                <c:pt idx="5053">
                  <c:v>4.5149437499999996</c:v>
                </c:pt>
                <c:pt idx="5054">
                  <c:v>4.5155487499999998</c:v>
                </c:pt>
                <c:pt idx="5055">
                  <c:v>4.5161212500000003</c:v>
                </c:pt>
                <c:pt idx="5056">
                  <c:v>4.5166403124992005</c:v>
                </c:pt>
                <c:pt idx="5057">
                  <c:v>4.5171528124992006</c:v>
                </c:pt>
                <c:pt idx="5058">
                  <c:v>4.5176740624992009</c:v>
                </c:pt>
                <c:pt idx="5059">
                  <c:v>4.5182696875007995</c:v>
                </c:pt>
                <c:pt idx="5060">
                  <c:v>4.5187746875007999</c:v>
                </c:pt>
                <c:pt idx="5061">
                  <c:v>4.5192956250016003</c:v>
                </c:pt>
                <c:pt idx="5062">
                  <c:v>4.5197909375007992</c:v>
                </c:pt>
                <c:pt idx="5063">
                  <c:v>4.5203224999999998</c:v>
                </c:pt>
                <c:pt idx="5064">
                  <c:v>4.520895625001601</c:v>
                </c:pt>
                <c:pt idx="5065">
                  <c:v>4.5214190624992003</c:v>
                </c:pt>
                <c:pt idx="5066">
                  <c:v>4.5219543750016005</c:v>
                </c:pt>
                <c:pt idx="5067">
                  <c:v>4.5224859375007993</c:v>
                </c:pt>
                <c:pt idx="5068">
                  <c:v>4.5230171875007992</c:v>
                </c:pt>
                <c:pt idx="5069">
                  <c:v>4.523570625001601</c:v>
                </c:pt>
                <c:pt idx="5070">
                  <c:v>4.5241221875007991</c:v>
                </c:pt>
                <c:pt idx="5071">
                  <c:v>4.5246553124992008</c:v>
                </c:pt>
                <c:pt idx="5072">
                  <c:v>4.5251665624992006</c:v>
                </c:pt>
                <c:pt idx="5073">
                  <c:v>4.5256743750016009</c:v>
                </c:pt>
                <c:pt idx="5074">
                  <c:v>4.5261849999999999</c:v>
                </c:pt>
                <c:pt idx="5075">
                  <c:v>4.5267881250016009</c:v>
                </c:pt>
                <c:pt idx="5076">
                  <c:v>4.527278125001601</c:v>
                </c:pt>
                <c:pt idx="5077">
                  <c:v>4.5277365624992001</c:v>
                </c:pt>
                <c:pt idx="5078">
                  <c:v>4.5281531250016007</c:v>
                </c:pt>
                <c:pt idx="5079">
                  <c:v>4.5286103124992003</c:v>
                </c:pt>
                <c:pt idx="5080">
                  <c:v>4.5291537499999999</c:v>
                </c:pt>
                <c:pt idx="5081">
                  <c:v>4.5296646875007998</c:v>
                </c:pt>
                <c:pt idx="5082">
                  <c:v>4.5301768750016009</c:v>
                </c:pt>
                <c:pt idx="5083">
                  <c:v>4.5306284375007992</c:v>
                </c:pt>
                <c:pt idx="5084">
                  <c:v>4.5310934375007994</c:v>
                </c:pt>
                <c:pt idx="5085">
                  <c:v>4.5315743750016004</c:v>
                </c:pt>
                <c:pt idx="5086">
                  <c:v>4.5321406250016008</c:v>
                </c:pt>
                <c:pt idx="5087">
                  <c:v>4.5326881250016005</c:v>
                </c:pt>
                <c:pt idx="5088">
                  <c:v>4.5332006250016006</c:v>
                </c:pt>
                <c:pt idx="5089">
                  <c:v>4.5336634375007998</c:v>
                </c:pt>
                <c:pt idx="5090">
                  <c:v>4.5341196875007999</c:v>
                </c:pt>
                <c:pt idx="5091">
                  <c:v>4.5346159375007993</c:v>
                </c:pt>
                <c:pt idx="5092">
                  <c:v>4.5350900000000003</c:v>
                </c:pt>
                <c:pt idx="5093">
                  <c:v>4.5355590624992006</c:v>
                </c:pt>
                <c:pt idx="5094">
                  <c:v>4.5359818750016005</c:v>
                </c:pt>
                <c:pt idx="5095">
                  <c:v>4.5363768750016007</c:v>
                </c:pt>
                <c:pt idx="5096">
                  <c:v>4.5368237499999999</c:v>
                </c:pt>
                <c:pt idx="5097">
                  <c:v>4.5373193750016005</c:v>
                </c:pt>
                <c:pt idx="5098">
                  <c:v>4.5377968750016002</c:v>
                </c:pt>
                <c:pt idx="5099">
                  <c:v>4.5382178124992008</c:v>
                </c:pt>
                <c:pt idx="5100">
                  <c:v>4.5386465624992001</c:v>
                </c:pt>
                <c:pt idx="5101">
                  <c:v>4.5390637500000004</c:v>
                </c:pt>
                <c:pt idx="5102">
                  <c:v>4.5395075</c:v>
                </c:pt>
                <c:pt idx="5103">
                  <c:v>4.5399203124992003</c:v>
                </c:pt>
                <c:pt idx="5104">
                  <c:v>4.5403340624992001</c:v>
                </c:pt>
                <c:pt idx="5105">
                  <c:v>4.5407437499999999</c:v>
                </c:pt>
                <c:pt idx="5106">
                  <c:v>4.5411106250016005</c:v>
                </c:pt>
                <c:pt idx="5107">
                  <c:v>4.5414899999999996</c:v>
                </c:pt>
                <c:pt idx="5108">
                  <c:v>4.5419096875007998</c:v>
                </c:pt>
                <c:pt idx="5109">
                  <c:v>4.5423262500000003</c:v>
                </c:pt>
                <c:pt idx="5110">
                  <c:v>4.5426700000000002</c:v>
                </c:pt>
                <c:pt idx="5111">
                  <c:v>4.5430634375007992</c:v>
                </c:pt>
                <c:pt idx="5112">
                  <c:v>4.5434646875007996</c:v>
                </c:pt>
                <c:pt idx="5113">
                  <c:v>4.5439146875007994</c:v>
                </c:pt>
                <c:pt idx="5114">
                  <c:v>4.5443543750016007</c:v>
                </c:pt>
                <c:pt idx="5115">
                  <c:v>4.54472875</c:v>
                </c:pt>
                <c:pt idx="5116">
                  <c:v>4.5450840624992006</c:v>
                </c:pt>
                <c:pt idx="5117">
                  <c:v>4.5457665624992005</c:v>
                </c:pt>
                <c:pt idx="5118">
                  <c:v>4.5462049999999996</c:v>
                </c:pt>
                <c:pt idx="5119">
                  <c:v>4.5466362499999997</c:v>
                </c:pt>
                <c:pt idx="5120">
                  <c:v>4.5469575000000004</c:v>
                </c:pt>
                <c:pt idx="5121">
                  <c:v>4.5472853124992003</c:v>
                </c:pt>
                <c:pt idx="5122">
                  <c:v>4.5476134375007993</c:v>
                </c:pt>
                <c:pt idx="5123">
                  <c:v>4.5479637500000001</c:v>
                </c:pt>
                <c:pt idx="5124">
                  <c:v>4.5483312500000004</c:v>
                </c:pt>
                <c:pt idx="5125">
                  <c:v>4.5489521875007997</c:v>
                </c:pt>
                <c:pt idx="5126">
                  <c:v>4.5494728124992001</c:v>
                </c:pt>
                <c:pt idx="5127">
                  <c:v>4.5501287499999998</c:v>
                </c:pt>
                <c:pt idx="5128">
                  <c:v>4.5506546875007992</c:v>
                </c:pt>
                <c:pt idx="5129">
                  <c:v>4.5512278124992003</c:v>
                </c:pt>
                <c:pt idx="5130">
                  <c:v>4.5516403124992006</c:v>
                </c:pt>
                <c:pt idx="5131">
                  <c:v>4.5520021875007997</c:v>
                </c:pt>
                <c:pt idx="5132">
                  <c:v>4.5526299999999997</c:v>
                </c:pt>
                <c:pt idx="5133">
                  <c:v>4.5532509375007999</c:v>
                </c:pt>
                <c:pt idx="5134">
                  <c:v>4.5536087500000004</c:v>
                </c:pt>
                <c:pt idx="5135">
                  <c:v>4.5541859375007991</c:v>
                </c:pt>
                <c:pt idx="5136">
                  <c:v>4.5547003124992003</c:v>
                </c:pt>
                <c:pt idx="5137">
                  <c:v>4.5552043750016002</c:v>
                </c:pt>
                <c:pt idx="5138">
                  <c:v>4.5556481250016008</c:v>
                </c:pt>
                <c:pt idx="5139">
                  <c:v>4.5561015624992001</c:v>
                </c:pt>
                <c:pt idx="5140">
                  <c:v>4.5565540624992007</c:v>
                </c:pt>
                <c:pt idx="5141">
                  <c:v>4.5569953124992004</c:v>
                </c:pt>
                <c:pt idx="5142">
                  <c:v>4.5575996875007991</c:v>
                </c:pt>
                <c:pt idx="5143">
                  <c:v>4.5581146875007992</c:v>
                </c:pt>
                <c:pt idx="5144">
                  <c:v>4.5585599999999999</c:v>
                </c:pt>
                <c:pt idx="5145">
                  <c:v>4.5591321875007997</c:v>
                </c:pt>
                <c:pt idx="5146">
                  <c:v>4.5595962500000002</c:v>
                </c:pt>
                <c:pt idx="5147">
                  <c:v>4.5600500000000004</c:v>
                </c:pt>
                <c:pt idx="5148">
                  <c:v>4.5605993750016003</c:v>
                </c:pt>
                <c:pt idx="5149">
                  <c:v>4.5610175000000002</c:v>
                </c:pt>
                <c:pt idx="5150">
                  <c:v>4.5615009375007993</c:v>
                </c:pt>
                <c:pt idx="5151">
                  <c:v>4.5619312499999998</c:v>
                </c:pt>
                <c:pt idx="5152">
                  <c:v>4.5622653124992008</c:v>
                </c:pt>
                <c:pt idx="5153">
                  <c:v>4.5627078124992009</c:v>
                </c:pt>
                <c:pt idx="5154">
                  <c:v>4.5631096875007993</c:v>
                </c:pt>
                <c:pt idx="5155">
                  <c:v>4.5635978124992009</c:v>
                </c:pt>
                <c:pt idx="5156">
                  <c:v>4.5640193750016005</c:v>
                </c:pt>
                <c:pt idx="5157">
                  <c:v>4.5644503124992006</c:v>
                </c:pt>
                <c:pt idx="5158">
                  <c:v>4.5648668750016004</c:v>
                </c:pt>
                <c:pt idx="5159">
                  <c:v>4.5651881250016002</c:v>
                </c:pt>
                <c:pt idx="5160">
                  <c:v>4.5655440624992005</c:v>
                </c:pt>
                <c:pt idx="5161">
                  <c:v>4.5659087500000002</c:v>
                </c:pt>
                <c:pt idx="5162">
                  <c:v>4.5663646875007995</c:v>
                </c:pt>
                <c:pt idx="5163">
                  <c:v>4.5666984375007997</c:v>
                </c:pt>
                <c:pt idx="5164">
                  <c:v>4.5669190624992009</c:v>
                </c:pt>
                <c:pt idx="5165">
                  <c:v>4.5669306250016009</c:v>
                </c:pt>
                <c:pt idx="5166">
                  <c:v>4.567115625001601</c:v>
                </c:pt>
                <c:pt idx="5167">
                  <c:v>4.5673081250016008</c:v>
                </c:pt>
                <c:pt idx="5168">
                  <c:v>4.5676971875007997</c:v>
                </c:pt>
                <c:pt idx="5169">
                  <c:v>4.5680624999999999</c:v>
                </c:pt>
                <c:pt idx="5170">
                  <c:v>4.5679834375007999</c:v>
                </c:pt>
                <c:pt idx="5171">
                  <c:v>4.5676334375007999</c:v>
                </c:pt>
                <c:pt idx="5172">
                  <c:v>4.5672312499999999</c:v>
                </c:pt>
                <c:pt idx="5173">
                  <c:v>4.5668265624992008</c:v>
                </c:pt>
                <c:pt idx="5174">
                  <c:v>4.5665025000000004</c:v>
                </c:pt>
                <c:pt idx="5175">
                  <c:v>4.5661753124992002</c:v>
                </c:pt>
                <c:pt idx="5176">
                  <c:v>4.5658715624992006</c:v>
                </c:pt>
                <c:pt idx="5177">
                  <c:v>4.5655259375007997</c:v>
                </c:pt>
                <c:pt idx="5178">
                  <c:v>4.5651774999999999</c:v>
                </c:pt>
                <c:pt idx="5179">
                  <c:v>4.5648234375007997</c:v>
                </c:pt>
                <c:pt idx="5180">
                  <c:v>4.564429375001601</c:v>
                </c:pt>
                <c:pt idx="5181">
                  <c:v>4.5640053124992006</c:v>
                </c:pt>
                <c:pt idx="5182">
                  <c:v>4.5636112500000001</c:v>
                </c:pt>
                <c:pt idx="5183">
                  <c:v>4.5631896875007998</c:v>
                </c:pt>
                <c:pt idx="5184">
                  <c:v>4.5628431250016002</c:v>
                </c:pt>
                <c:pt idx="5185">
                  <c:v>4.5624868750016008</c:v>
                </c:pt>
                <c:pt idx="5186">
                  <c:v>4.5621656250016009</c:v>
                </c:pt>
                <c:pt idx="5187">
                  <c:v>4.5617896875007995</c:v>
                </c:pt>
                <c:pt idx="5188">
                  <c:v>4.5614081250016003</c:v>
                </c:pt>
                <c:pt idx="5189">
                  <c:v>4.5610712500000004</c:v>
                </c:pt>
                <c:pt idx="5190">
                  <c:v>4.5607318750016006</c:v>
                </c:pt>
                <c:pt idx="5191">
                  <c:v>4.5603434375007996</c:v>
                </c:pt>
                <c:pt idx="5192">
                  <c:v>4.5598581250016004</c:v>
                </c:pt>
                <c:pt idx="5193">
                  <c:v>4.5594512500000004</c:v>
                </c:pt>
                <c:pt idx="5194">
                  <c:v>4.5591309375007993</c:v>
                </c:pt>
                <c:pt idx="5195">
                  <c:v>4.5587887499999997</c:v>
                </c:pt>
                <c:pt idx="5196">
                  <c:v>4.5584334375007991</c:v>
                </c:pt>
                <c:pt idx="5197">
                  <c:v>4.5580993750016008</c:v>
                </c:pt>
                <c:pt idx="5198">
                  <c:v>4.5577246875007997</c:v>
                </c:pt>
                <c:pt idx="5199">
                  <c:v>4.5574006250016001</c:v>
                </c:pt>
                <c:pt idx="5200">
                  <c:v>4.5570003124992002</c:v>
                </c:pt>
                <c:pt idx="5201">
                  <c:v>4.5566465624992007</c:v>
                </c:pt>
                <c:pt idx="5202">
                  <c:v>4.55629375</c:v>
                </c:pt>
                <c:pt idx="5203">
                  <c:v>4.5559496875007994</c:v>
                </c:pt>
                <c:pt idx="5204">
                  <c:v>4.5555978124992009</c:v>
                </c:pt>
                <c:pt idx="5205">
                  <c:v>4.5551978124992001</c:v>
                </c:pt>
                <c:pt idx="5206">
                  <c:v>4.5547959375007991</c:v>
                </c:pt>
                <c:pt idx="5207">
                  <c:v>4.5544087500000003</c:v>
                </c:pt>
                <c:pt idx="5208">
                  <c:v>4.5539162500000003</c:v>
                </c:pt>
                <c:pt idx="5209">
                  <c:v>4.5535934375007994</c:v>
                </c:pt>
                <c:pt idx="5210">
                  <c:v>4.5531721875007998</c:v>
                </c:pt>
                <c:pt idx="5211">
                  <c:v>4.5527553124992002</c:v>
                </c:pt>
                <c:pt idx="5212">
                  <c:v>4.5523909375007996</c:v>
                </c:pt>
                <c:pt idx="5213">
                  <c:v>4.5520409375007995</c:v>
                </c:pt>
                <c:pt idx="5214">
                  <c:v>4.5516515624992007</c:v>
                </c:pt>
                <c:pt idx="5215">
                  <c:v>4.5513206250016003</c:v>
                </c:pt>
                <c:pt idx="5216">
                  <c:v>4.5509899999999996</c:v>
                </c:pt>
                <c:pt idx="5217">
                  <c:v>4.5506246875007994</c:v>
                </c:pt>
                <c:pt idx="5218">
                  <c:v>4.5502340624992001</c:v>
                </c:pt>
                <c:pt idx="5219">
                  <c:v>4.5498806250016006</c:v>
                </c:pt>
                <c:pt idx="5220">
                  <c:v>4.5494624999999997</c:v>
                </c:pt>
                <c:pt idx="5221">
                  <c:v>4.5490181250016004</c:v>
                </c:pt>
                <c:pt idx="5222">
                  <c:v>4.5485884375007997</c:v>
                </c:pt>
                <c:pt idx="5223">
                  <c:v>4.5482518750016006</c:v>
                </c:pt>
                <c:pt idx="5224">
                  <c:v>4.5478424999999998</c:v>
                </c:pt>
                <c:pt idx="5225">
                  <c:v>4.5474384375007997</c:v>
                </c:pt>
                <c:pt idx="5226">
                  <c:v>4.5470318750016006</c:v>
                </c:pt>
                <c:pt idx="5227">
                  <c:v>4.5467096875007993</c:v>
                </c:pt>
                <c:pt idx="5228">
                  <c:v>4.5462709375007995</c:v>
                </c:pt>
                <c:pt idx="5229">
                  <c:v>4.5458746875007998</c:v>
                </c:pt>
                <c:pt idx="5230">
                  <c:v>4.5455409375007996</c:v>
                </c:pt>
                <c:pt idx="5231">
                  <c:v>4.5450987500000002</c:v>
                </c:pt>
                <c:pt idx="5232">
                  <c:v>4.5447249999999997</c:v>
                </c:pt>
                <c:pt idx="5233">
                  <c:v>4.5443887500000004</c:v>
                </c:pt>
                <c:pt idx="5234">
                  <c:v>4.5440190624992001</c:v>
                </c:pt>
                <c:pt idx="5235">
                  <c:v>4.5435781250016003</c:v>
                </c:pt>
                <c:pt idx="5236">
                  <c:v>4.5431956250016006</c:v>
                </c:pt>
                <c:pt idx="5237">
                  <c:v>4.5428596875007994</c:v>
                </c:pt>
                <c:pt idx="5238">
                  <c:v>4.5425234375007992</c:v>
                </c:pt>
                <c:pt idx="5239">
                  <c:v>4.5421518750016006</c:v>
                </c:pt>
                <c:pt idx="5240">
                  <c:v>4.5417537499999998</c:v>
                </c:pt>
                <c:pt idx="5241">
                  <c:v>4.5413684375007994</c:v>
                </c:pt>
                <c:pt idx="5242">
                  <c:v>4.5409837499999997</c:v>
                </c:pt>
                <c:pt idx="5243">
                  <c:v>4.5406240624992007</c:v>
                </c:pt>
                <c:pt idx="5244">
                  <c:v>4.5402459375007993</c:v>
                </c:pt>
                <c:pt idx="5245">
                  <c:v>4.5398268750016006</c:v>
                </c:pt>
                <c:pt idx="5246">
                  <c:v>4.5393528124992004</c:v>
                </c:pt>
                <c:pt idx="5247">
                  <c:v>4.5389328124992003</c:v>
                </c:pt>
                <c:pt idx="5248">
                  <c:v>4.5385315624992009</c:v>
                </c:pt>
                <c:pt idx="5249">
                  <c:v>4.5382096875007996</c:v>
                </c:pt>
                <c:pt idx="5250">
                  <c:v>4.5378340624992006</c:v>
                </c:pt>
                <c:pt idx="5251">
                  <c:v>4.5374125000000003</c:v>
                </c:pt>
                <c:pt idx="5252">
                  <c:v>4.5370359375007991</c:v>
                </c:pt>
                <c:pt idx="5253">
                  <c:v>4.5366481250016006</c:v>
                </c:pt>
                <c:pt idx="5254">
                  <c:v>4.5362659375007999</c:v>
                </c:pt>
                <c:pt idx="5255">
                  <c:v>4.5359049999999996</c:v>
                </c:pt>
                <c:pt idx="5256">
                  <c:v>4.5355318750016007</c:v>
                </c:pt>
                <c:pt idx="5257">
                  <c:v>4.5351871875007994</c:v>
                </c:pt>
                <c:pt idx="5258">
                  <c:v>4.5348459375007995</c:v>
                </c:pt>
                <c:pt idx="5259">
                  <c:v>4.5344474999999997</c:v>
                </c:pt>
                <c:pt idx="5260">
                  <c:v>4.5340868750016003</c:v>
                </c:pt>
                <c:pt idx="5261">
                  <c:v>4.5337565624992004</c:v>
                </c:pt>
                <c:pt idx="5262">
                  <c:v>4.53339625</c:v>
                </c:pt>
                <c:pt idx="5263">
                  <c:v>4.5329337499999998</c:v>
                </c:pt>
                <c:pt idx="5264">
                  <c:v>4.5326021875007996</c:v>
                </c:pt>
                <c:pt idx="5265">
                  <c:v>4.5322384375007996</c:v>
                </c:pt>
                <c:pt idx="5266">
                  <c:v>4.5318571875007994</c:v>
                </c:pt>
                <c:pt idx="5267">
                  <c:v>4.5314734375007992</c:v>
                </c:pt>
                <c:pt idx="5268">
                  <c:v>4.5311015624992006</c:v>
                </c:pt>
                <c:pt idx="5269">
                  <c:v>4.5307381250016006</c:v>
                </c:pt>
                <c:pt idx="5270">
                  <c:v>4.5303312499999997</c:v>
                </c:pt>
                <c:pt idx="5271">
                  <c:v>4.5299075000000002</c:v>
                </c:pt>
                <c:pt idx="5272">
                  <c:v>4.5294818750016006</c:v>
                </c:pt>
                <c:pt idx="5273">
                  <c:v>4.5290471875007992</c:v>
                </c:pt>
                <c:pt idx="5274">
                  <c:v>4.5287175</c:v>
                </c:pt>
                <c:pt idx="5275">
                  <c:v>4.5282996875007999</c:v>
                </c:pt>
                <c:pt idx="5276">
                  <c:v>4.5279493750016009</c:v>
                </c:pt>
                <c:pt idx="5277">
                  <c:v>4.5276034375007992</c:v>
                </c:pt>
                <c:pt idx="5278">
                  <c:v>4.5272278124992003</c:v>
                </c:pt>
                <c:pt idx="5279">
                  <c:v>4.5268853124992008</c:v>
                </c:pt>
                <c:pt idx="5280">
                  <c:v>4.5265140624992002</c:v>
                </c:pt>
                <c:pt idx="5281">
                  <c:v>4.5261790624992004</c:v>
                </c:pt>
                <c:pt idx="5282">
                  <c:v>4.5258584375007995</c:v>
                </c:pt>
                <c:pt idx="5283">
                  <c:v>4.5255262500000004</c:v>
                </c:pt>
                <c:pt idx="5284">
                  <c:v>4.5251965624992003</c:v>
                </c:pt>
                <c:pt idx="5285">
                  <c:v>4.5248621875007995</c:v>
                </c:pt>
                <c:pt idx="5286">
                  <c:v>4.5245628124992008</c:v>
                </c:pt>
                <c:pt idx="5287">
                  <c:v>4.5243628124992004</c:v>
                </c:pt>
                <c:pt idx="5288">
                  <c:v>4.5242006250016003</c:v>
                </c:pt>
                <c:pt idx="5289">
                  <c:v>4.5238449999999997</c:v>
                </c:pt>
                <c:pt idx="5290">
                  <c:v>4.5235162500000001</c:v>
                </c:pt>
                <c:pt idx="5291">
                  <c:v>4.5234840624992003</c:v>
                </c:pt>
                <c:pt idx="5292">
                  <c:v>4.5234884375007995</c:v>
                </c:pt>
                <c:pt idx="5293">
                  <c:v>4.5233196875007993</c:v>
                </c:pt>
                <c:pt idx="5294">
                  <c:v>4.5230040624992007</c:v>
                </c:pt>
                <c:pt idx="5295">
                  <c:v>4.5226546875007996</c:v>
                </c:pt>
                <c:pt idx="5296">
                  <c:v>4.5223318750016004</c:v>
                </c:pt>
                <c:pt idx="5297">
                  <c:v>4.5221062500000002</c:v>
                </c:pt>
                <c:pt idx="5298">
                  <c:v>4.5218787499999999</c:v>
                </c:pt>
                <c:pt idx="5299">
                  <c:v>4.5214878124992008</c:v>
                </c:pt>
                <c:pt idx="5300">
                  <c:v>4.5211503124992003</c:v>
                </c:pt>
                <c:pt idx="5301">
                  <c:v>4.5207821875007994</c:v>
                </c:pt>
                <c:pt idx="5302">
                  <c:v>4.5204381250016006</c:v>
                </c:pt>
                <c:pt idx="5303">
                  <c:v>4.5200090624992004</c:v>
                </c:pt>
                <c:pt idx="5304">
                  <c:v>4.5195781250016003</c:v>
                </c:pt>
                <c:pt idx="5305">
                  <c:v>4.5190953124992008</c:v>
                </c:pt>
                <c:pt idx="5306">
                  <c:v>4.5185518750016005</c:v>
                </c:pt>
                <c:pt idx="5307">
                  <c:v>4.5179618750016006</c:v>
                </c:pt>
                <c:pt idx="5308">
                  <c:v>4.5173178124992006</c:v>
                </c:pt>
                <c:pt idx="5309">
                  <c:v>4.5168609375007991</c:v>
                </c:pt>
                <c:pt idx="5310">
                  <c:v>4.5162228124992003</c:v>
                </c:pt>
                <c:pt idx="5311">
                  <c:v>4.5158653124992005</c:v>
                </c:pt>
                <c:pt idx="5312">
                  <c:v>4.5153462500000003</c:v>
                </c:pt>
                <c:pt idx="5313">
                  <c:v>4.5149909375007997</c:v>
                </c:pt>
                <c:pt idx="5314">
                  <c:v>4.5145299999999997</c:v>
                </c:pt>
                <c:pt idx="5315">
                  <c:v>4.5141640624992005</c:v>
                </c:pt>
                <c:pt idx="5316">
                  <c:v>4.5137934375007998</c:v>
                </c:pt>
                <c:pt idx="5317">
                  <c:v>4.5134343750016006</c:v>
                </c:pt>
                <c:pt idx="5318">
                  <c:v>4.5131043750016007</c:v>
                </c:pt>
                <c:pt idx="5319">
                  <c:v>4.5127259375007993</c:v>
                </c:pt>
                <c:pt idx="5320">
                  <c:v>4.5122806250016003</c:v>
                </c:pt>
                <c:pt idx="5321">
                  <c:v>4.5118318750016009</c:v>
                </c:pt>
                <c:pt idx="5322">
                  <c:v>4.5114603124992003</c:v>
                </c:pt>
                <c:pt idx="5323">
                  <c:v>4.5110884375007991</c:v>
                </c:pt>
                <c:pt idx="5324">
                  <c:v>4.5107146875007995</c:v>
                </c:pt>
                <c:pt idx="5325">
                  <c:v>4.5102984375007997</c:v>
                </c:pt>
                <c:pt idx="5326">
                  <c:v>4.5099375000000004</c:v>
                </c:pt>
                <c:pt idx="5327">
                  <c:v>4.5094996875007993</c:v>
                </c:pt>
                <c:pt idx="5328">
                  <c:v>4.5090606250016005</c:v>
                </c:pt>
                <c:pt idx="5329">
                  <c:v>4.5087124999999997</c:v>
                </c:pt>
                <c:pt idx="5330">
                  <c:v>4.5083228124992001</c:v>
                </c:pt>
                <c:pt idx="5331">
                  <c:v>4.5079174999999996</c:v>
                </c:pt>
                <c:pt idx="5332">
                  <c:v>4.5075415624992008</c:v>
                </c:pt>
                <c:pt idx="5333">
                  <c:v>4.5070965624992008</c:v>
                </c:pt>
                <c:pt idx="5334">
                  <c:v>4.5067234375007992</c:v>
                </c:pt>
                <c:pt idx="5335">
                  <c:v>4.5063606250016006</c:v>
                </c:pt>
                <c:pt idx="5336">
                  <c:v>4.5060218750016006</c:v>
                </c:pt>
                <c:pt idx="5337">
                  <c:v>4.5056790624992002</c:v>
                </c:pt>
                <c:pt idx="5338">
                  <c:v>4.5053490624992003</c:v>
                </c:pt>
                <c:pt idx="5339">
                  <c:v>4.5050249999999998</c:v>
                </c:pt>
                <c:pt idx="5340">
                  <c:v>4.5045465624992005</c:v>
                </c:pt>
                <c:pt idx="5341">
                  <c:v>4.5041937499999998</c:v>
                </c:pt>
                <c:pt idx="5342">
                  <c:v>4.5038171875007995</c:v>
                </c:pt>
                <c:pt idx="5343">
                  <c:v>4.5033649999999996</c:v>
                </c:pt>
                <c:pt idx="5344">
                  <c:v>4.5030218750016004</c:v>
                </c:pt>
                <c:pt idx="5345">
                  <c:v>4.5026715624992004</c:v>
                </c:pt>
                <c:pt idx="5346">
                  <c:v>4.5023378124992002</c:v>
                </c:pt>
                <c:pt idx="5347">
                  <c:v>4.5021378124992006</c:v>
                </c:pt>
                <c:pt idx="5348">
                  <c:v>4.5018525</c:v>
                </c:pt>
                <c:pt idx="5349">
                  <c:v>4.5015290624992002</c:v>
                </c:pt>
                <c:pt idx="5350">
                  <c:v>4.5011843750016007</c:v>
                </c:pt>
                <c:pt idx="5351">
                  <c:v>4.5008356250016002</c:v>
                </c:pt>
                <c:pt idx="5352">
                  <c:v>4.5005128124992009</c:v>
                </c:pt>
                <c:pt idx="5353">
                  <c:v>4.5005649999999999</c:v>
                </c:pt>
                <c:pt idx="5354">
                  <c:v>4.5005003124992005</c:v>
                </c:pt>
                <c:pt idx="5355">
                  <c:v>4.5002768750016005</c:v>
                </c:pt>
                <c:pt idx="5356">
                  <c:v>4.4999503124992009</c:v>
                </c:pt>
                <c:pt idx="5357">
                  <c:v>4.4997440624992002</c:v>
                </c:pt>
                <c:pt idx="5358">
                  <c:v>4.4994112499999996</c:v>
                </c:pt>
                <c:pt idx="5359">
                  <c:v>4.4992709375007998</c:v>
                </c:pt>
                <c:pt idx="5360">
                  <c:v>4.4993471875007991</c:v>
                </c:pt>
                <c:pt idx="5361">
                  <c:v>4.4992328124992005</c:v>
                </c:pt>
                <c:pt idx="5362">
                  <c:v>4.4989753124992005</c:v>
                </c:pt>
                <c:pt idx="5363">
                  <c:v>4.4986109375007999</c:v>
                </c:pt>
                <c:pt idx="5364">
                  <c:v>4.4982753124992003</c:v>
                </c:pt>
                <c:pt idx="5365">
                  <c:v>4.4978262500000001</c:v>
                </c:pt>
                <c:pt idx="5366">
                  <c:v>4.4971981250016002</c:v>
                </c:pt>
                <c:pt idx="5367">
                  <c:v>4.4968140624992001</c:v>
                </c:pt>
                <c:pt idx="5368">
                  <c:v>4.49644625</c:v>
                </c:pt>
                <c:pt idx="5369">
                  <c:v>4.4960546875007994</c:v>
                </c:pt>
                <c:pt idx="5370">
                  <c:v>4.4957062499999996</c:v>
                </c:pt>
                <c:pt idx="5371">
                  <c:v>4.4952909375007994</c:v>
                </c:pt>
                <c:pt idx="5372">
                  <c:v>4.4949199999999996</c:v>
                </c:pt>
                <c:pt idx="5373">
                  <c:v>4.4945550000000001</c:v>
                </c:pt>
                <c:pt idx="5374">
                  <c:v>4.4939984375007995</c:v>
                </c:pt>
                <c:pt idx="5375">
                  <c:v>4.4935778124992005</c:v>
                </c:pt>
                <c:pt idx="5376">
                  <c:v>4.4931112500000001</c:v>
                </c:pt>
                <c:pt idx="5377">
                  <c:v>4.4926662500000001</c:v>
                </c:pt>
                <c:pt idx="5378">
                  <c:v>4.4922365624992002</c:v>
                </c:pt>
                <c:pt idx="5379">
                  <c:v>4.491875625001601</c:v>
                </c:pt>
                <c:pt idx="5380">
                  <c:v>4.4915481250016009</c:v>
                </c:pt>
                <c:pt idx="5381">
                  <c:v>4.4911543750016003</c:v>
                </c:pt>
                <c:pt idx="5382">
                  <c:v>4.4907496875007995</c:v>
                </c:pt>
                <c:pt idx="5383">
                  <c:v>4.49041625</c:v>
                </c:pt>
                <c:pt idx="5384">
                  <c:v>4.4900612500000001</c:v>
                </c:pt>
                <c:pt idx="5385">
                  <c:v>4.4896574999999999</c:v>
                </c:pt>
                <c:pt idx="5386">
                  <c:v>4.4892106250016006</c:v>
                </c:pt>
                <c:pt idx="5387">
                  <c:v>4.4887309375007991</c:v>
                </c:pt>
                <c:pt idx="5388">
                  <c:v>4.48830375</c:v>
                </c:pt>
                <c:pt idx="5389">
                  <c:v>4.4879775000000004</c:v>
                </c:pt>
                <c:pt idx="5390">
                  <c:v>4.4875353124992001</c:v>
                </c:pt>
                <c:pt idx="5391">
                  <c:v>4.48708375</c:v>
                </c:pt>
                <c:pt idx="5392">
                  <c:v>4.4866068750016002</c:v>
                </c:pt>
                <c:pt idx="5393">
                  <c:v>4.4860600000000002</c:v>
                </c:pt>
                <c:pt idx="5394">
                  <c:v>4.4855150000000004</c:v>
                </c:pt>
                <c:pt idx="5395">
                  <c:v>4.4850412500000001</c:v>
                </c:pt>
                <c:pt idx="5396">
                  <c:v>4.4847093750016009</c:v>
                </c:pt>
                <c:pt idx="5397">
                  <c:v>4.4842118750016002</c:v>
                </c:pt>
                <c:pt idx="5398">
                  <c:v>4.4837862499999996</c:v>
                </c:pt>
                <c:pt idx="5399">
                  <c:v>4.4834546875007995</c:v>
                </c:pt>
                <c:pt idx="5400">
                  <c:v>4.4829650000000001</c:v>
                </c:pt>
                <c:pt idx="5401">
                  <c:v>4.4825112499999999</c:v>
                </c:pt>
                <c:pt idx="5402">
                  <c:v>4.4821703124992007</c:v>
                </c:pt>
                <c:pt idx="5403">
                  <c:v>4.4816878124992003</c:v>
                </c:pt>
                <c:pt idx="5404">
                  <c:v>4.4812503124992009</c:v>
                </c:pt>
                <c:pt idx="5405">
                  <c:v>4.4807106250016009</c:v>
                </c:pt>
                <c:pt idx="5406">
                  <c:v>4.4802662499999997</c:v>
                </c:pt>
                <c:pt idx="5407">
                  <c:v>4.4799143750016004</c:v>
                </c:pt>
                <c:pt idx="5408">
                  <c:v>4.4794471875007993</c:v>
                </c:pt>
                <c:pt idx="5409">
                  <c:v>4.4788987499999999</c:v>
                </c:pt>
                <c:pt idx="5410">
                  <c:v>4.4783928124992007</c:v>
                </c:pt>
                <c:pt idx="5411">
                  <c:v>4.4779090624992008</c:v>
                </c:pt>
                <c:pt idx="5412">
                  <c:v>4.4772928124992006</c:v>
                </c:pt>
                <c:pt idx="5413">
                  <c:v>4.4768453124992007</c:v>
                </c:pt>
                <c:pt idx="5414">
                  <c:v>4.4763187499999999</c:v>
                </c:pt>
                <c:pt idx="5415">
                  <c:v>4.4757859375007998</c:v>
                </c:pt>
                <c:pt idx="5416">
                  <c:v>4.4752450000000001</c:v>
                </c:pt>
                <c:pt idx="5417">
                  <c:v>4.4747284375007998</c:v>
                </c:pt>
                <c:pt idx="5418">
                  <c:v>4.4742603124992009</c:v>
                </c:pt>
                <c:pt idx="5419">
                  <c:v>4.4737078124992005</c:v>
                </c:pt>
                <c:pt idx="5420">
                  <c:v>4.4730896875007993</c:v>
                </c:pt>
                <c:pt idx="5421">
                  <c:v>4.4724812500000004</c:v>
                </c:pt>
                <c:pt idx="5422">
                  <c:v>4.4720956250016002</c:v>
                </c:pt>
                <c:pt idx="5423">
                  <c:v>4.4714843750016007</c:v>
                </c:pt>
                <c:pt idx="5424">
                  <c:v>4.4709015624992006</c:v>
                </c:pt>
                <c:pt idx="5425">
                  <c:v>4.4705706250016002</c:v>
                </c:pt>
                <c:pt idx="5426">
                  <c:v>4.4700337499999998</c:v>
                </c:pt>
                <c:pt idx="5427">
                  <c:v>4.4694334375007996</c:v>
                </c:pt>
                <c:pt idx="5428">
                  <c:v>4.4688656250016008</c:v>
                </c:pt>
                <c:pt idx="5429">
                  <c:v>4.4684100000000004</c:v>
                </c:pt>
                <c:pt idx="5430">
                  <c:v>4.4678206250016004</c:v>
                </c:pt>
                <c:pt idx="5431">
                  <c:v>4.4672062500000003</c:v>
                </c:pt>
                <c:pt idx="5432">
                  <c:v>4.4667593750016001</c:v>
                </c:pt>
                <c:pt idx="5433">
                  <c:v>4.4661515624992001</c:v>
                </c:pt>
                <c:pt idx="5434">
                  <c:v>4.4656043750016003</c:v>
                </c:pt>
                <c:pt idx="5435">
                  <c:v>4.4651568750016004</c:v>
                </c:pt>
                <c:pt idx="5436">
                  <c:v>4.4646315624992008</c:v>
                </c:pt>
                <c:pt idx="5437">
                  <c:v>4.4642359375007992</c:v>
                </c:pt>
                <c:pt idx="5438">
                  <c:v>4.4637381250016004</c:v>
                </c:pt>
                <c:pt idx="5439">
                  <c:v>4.4631675</c:v>
                </c:pt>
                <c:pt idx="5440">
                  <c:v>4.4627487500000003</c:v>
                </c:pt>
                <c:pt idx="5441">
                  <c:v>4.4622999999999999</c:v>
                </c:pt>
                <c:pt idx="5442">
                  <c:v>4.4618106250016005</c:v>
                </c:pt>
                <c:pt idx="5443">
                  <c:v>4.4614874999999996</c:v>
                </c:pt>
                <c:pt idx="5444">
                  <c:v>4.4611109375007993</c:v>
                </c:pt>
                <c:pt idx="5445">
                  <c:v>4.4607275</c:v>
                </c:pt>
                <c:pt idx="5446">
                  <c:v>4.4602259375007991</c:v>
                </c:pt>
                <c:pt idx="5447">
                  <c:v>4.4597600000000002</c:v>
                </c:pt>
                <c:pt idx="5448">
                  <c:v>4.4592709375007997</c:v>
                </c:pt>
                <c:pt idx="5449">
                  <c:v>4.4588150000000004</c:v>
                </c:pt>
                <c:pt idx="5450">
                  <c:v>4.4584618750016007</c:v>
                </c:pt>
                <c:pt idx="5451">
                  <c:v>4.4581334375007993</c:v>
                </c:pt>
                <c:pt idx="5452">
                  <c:v>4.4576421875007997</c:v>
                </c:pt>
                <c:pt idx="5453">
                  <c:v>4.4571615624992003</c:v>
                </c:pt>
                <c:pt idx="5454">
                  <c:v>4.4566693750016002</c:v>
                </c:pt>
                <c:pt idx="5455">
                  <c:v>4.4561425000000003</c:v>
                </c:pt>
                <c:pt idx="5456">
                  <c:v>4.4557487499999997</c:v>
                </c:pt>
                <c:pt idx="5457">
                  <c:v>4.4551749999999997</c:v>
                </c:pt>
                <c:pt idx="5458">
                  <c:v>4.4545818750016002</c:v>
                </c:pt>
                <c:pt idx="5459">
                  <c:v>4.4541068750016004</c:v>
                </c:pt>
                <c:pt idx="5460">
                  <c:v>4.453540625001601</c:v>
                </c:pt>
                <c:pt idx="5461">
                  <c:v>4.4531271875007992</c:v>
                </c:pt>
                <c:pt idx="5462">
                  <c:v>4.4526465624992007</c:v>
                </c:pt>
                <c:pt idx="5463">
                  <c:v>4.4521856250016008</c:v>
                </c:pt>
                <c:pt idx="5464">
                  <c:v>4.4517284375007993</c:v>
                </c:pt>
                <c:pt idx="5465">
                  <c:v>4.4512715624992003</c:v>
                </c:pt>
                <c:pt idx="5466">
                  <c:v>4.4507965624992005</c:v>
                </c:pt>
                <c:pt idx="5467">
                  <c:v>4.4504049999999999</c:v>
                </c:pt>
                <c:pt idx="5468">
                  <c:v>4.4499515624992005</c:v>
                </c:pt>
                <c:pt idx="5469">
                  <c:v>4.4495550000000001</c:v>
                </c:pt>
                <c:pt idx="5470">
                  <c:v>4.4490715624992001</c:v>
                </c:pt>
                <c:pt idx="5471">
                  <c:v>4.4486271875007999</c:v>
                </c:pt>
                <c:pt idx="5472">
                  <c:v>4.4481762500000004</c:v>
                </c:pt>
                <c:pt idx="5473">
                  <c:v>4.4477399999999996</c:v>
                </c:pt>
                <c:pt idx="5474">
                  <c:v>4.4473250000000002</c:v>
                </c:pt>
                <c:pt idx="5475">
                  <c:v>4.4469937499999999</c:v>
                </c:pt>
                <c:pt idx="5476">
                  <c:v>4.4465128124992006</c:v>
                </c:pt>
                <c:pt idx="5477">
                  <c:v>4.4460315624992006</c:v>
                </c:pt>
                <c:pt idx="5478">
                  <c:v>4.4456506250016004</c:v>
                </c:pt>
                <c:pt idx="5479">
                  <c:v>4.4451431250016009</c:v>
                </c:pt>
                <c:pt idx="5480">
                  <c:v>4.4447978124992007</c:v>
                </c:pt>
                <c:pt idx="5481">
                  <c:v>4.4442934375007992</c:v>
                </c:pt>
                <c:pt idx="5482">
                  <c:v>4.4438674999999996</c:v>
                </c:pt>
                <c:pt idx="5483">
                  <c:v>4.4434196875007999</c:v>
                </c:pt>
                <c:pt idx="5484">
                  <c:v>4.4430259375007992</c:v>
                </c:pt>
                <c:pt idx="5485">
                  <c:v>4.4426365624992004</c:v>
                </c:pt>
                <c:pt idx="5486">
                  <c:v>4.4421228124992007</c:v>
                </c:pt>
                <c:pt idx="5487">
                  <c:v>4.4417306250016004</c:v>
                </c:pt>
                <c:pt idx="5488">
                  <c:v>4.4413756250016005</c:v>
                </c:pt>
                <c:pt idx="5489">
                  <c:v>4.4409831250016003</c:v>
                </c:pt>
                <c:pt idx="5490">
                  <c:v>4.4404628124992005</c:v>
                </c:pt>
                <c:pt idx="5491">
                  <c:v>4.4400599999999999</c:v>
                </c:pt>
                <c:pt idx="5492">
                  <c:v>4.4395768750016007</c:v>
                </c:pt>
                <c:pt idx="5493">
                  <c:v>4.439165</c:v>
                </c:pt>
                <c:pt idx="5494">
                  <c:v>4.4387753124992004</c:v>
                </c:pt>
                <c:pt idx="5495">
                  <c:v>4.4384112499999997</c:v>
                </c:pt>
                <c:pt idx="5496">
                  <c:v>4.4380334375007999</c:v>
                </c:pt>
                <c:pt idx="5497">
                  <c:v>4.4376143750016004</c:v>
                </c:pt>
                <c:pt idx="5498">
                  <c:v>4.4372134375007999</c:v>
                </c:pt>
                <c:pt idx="5499">
                  <c:v>4.4367562500000002</c:v>
                </c:pt>
                <c:pt idx="5500">
                  <c:v>4.4364209375007997</c:v>
                </c:pt>
                <c:pt idx="5501">
                  <c:v>4.4360365624992006</c:v>
                </c:pt>
                <c:pt idx="5502">
                  <c:v>4.4355849999999997</c:v>
                </c:pt>
                <c:pt idx="5503">
                  <c:v>4.4351775</c:v>
                </c:pt>
                <c:pt idx="5504">
                  <c:v>4.434755</c:v>
                </c:pt>
                <c:pt idx="5505">
                  <c:v>4.4344237499999997</c:v>
                </c:pt>
                <c:pt idx="5506">
                  <c:v>4.4340259375007998</c:v>
                </c:pt>
                <c:pt idx="5507">
                  <c:v>4.4336009375007999</c:v>
                </c:pt>
                <c:pt idx="5508">
                  <c:v>4.4331668750016009</c:v>
                </c:pt>
                <c:pt idx="5509">
                  <c:v>4.4327196875007999</c:v>
                </c:pt>
                <c:pt idx="5510">
                  <c:v>4.4323459375007994</c:v>
                </c:pt>
                <c:pt idx="5511">
                  <c:v>4.4319834375007998</c:v>
                </c:pt>
                <c:pt idx="5512">
                  <c:v>4.4315337499999998</c:v>
                </c:pt>
                <c:pt idx="5513">
                  <c:v>4.43117625</c:v>
                </c:pt>
                <c:pt idx="5514">
                  <c:v>4.4308493750016007</c:v>
                </c:pt>
                <c:pt idx="5515">
                  <c:v>4.4305165624992009</c:v>
                </c:pt>
                <c:pt idx="5516">
                  <c:v>4.4301725000000003</c:v>
                </c:pt>
                <c:pt idx="5517">
                  <c:v>4.4298146875007998</c:v>
                </c:pt>
                <c:pt idx="5518">
                  <c:v>4.4294496875007994</c:v>
                </c:pt>
                <c:pt idx="5519">
                  <c:v>4.4289787499999997</c:v>
                </c:pt>
                <c:pt idx="5520">
                  <c:v>4.4285887500000003</c:v>
                </c:pt>
                <c:pt idx="5521">
                  <c:v>4.4282443750016007</c:v>
                </c:pt>
                <c:pt idx="5522">
                  <c:v>4.4279037499999996</c:v>
                </c:pt>
                <c:pt idx="5523">
                  <c:v>4.4275399999999996</c:v>
                </c:pt>
                <c:pt idx="5524">
                  <c:v>4.4272175000000002</c:v>
                </c:pt>
                <c:pt idx="5525">
                  <c:v>4.4268756250016006</c:v>
                </c:pt>
                <c:pt idx="5526">
                  <c:v>4.4263725000000003</c:v>
                </c:pt>
                <c:pt idx="5527">
                  <c:v>4.4259481250016002</c:v>
                </c:pt>
                <c:pt idx="5528">
                  <c:v>4.4255940624992007</c:v>
                </c:pt>
                <c:pt idx="5529">
                  <c:v>4.4252159375007993</c:v>
                </c:pt>
                <c:pt idx="5530">
                  <c:v>4.4248518750016004</c:v>
                </c:pt>
                <c:pt idx="5531">
                  <c:v>4.4244784375007997</c:v>
                </c:pt>
                <c:pt idx="5532">
                  <c:v>4.4241490624992004</c:v>
                </c:pt>
                <c:pt idx="5533">
                  <c:v>4.4237643750016007</c:v>
                </c:pt>
                <c:pt idx="5534">
                  <c:v>4.4234353124992003</c:v>
                </c:pt>
                <c:pt idx="5535">
                  <c:v>4.4230431250016009</c:v>
                </c:pt>
                <c:pt idx="5536">
                  <c:v>4.4226787500000002</c:v>
                </c:pt>
                <c:pt idx="5537">
                  <c:v>4.4223465624992002</c:v>
                </c:pt>
                <c:pt idx="5538">
                  <c:v>4.4220609375007998</c:v>
                </c:pt>
                <c:pt idx="5539">
                  <c:v>4.4218437499999999</c:v>
                </c:pt>
                <c:pt idx="5540">
                  <c:v>4.4214615624992009</c:v>
                </c:pt>
                <c:pt idx="5541">
                  <c:v>4.4210265624992005</c:v>
                </c:pt>
                <c:pt idx="5542">
                  <c:v>4.4206643750016008</c:v>
                </c:pt>
                <c:pt idx="5543">
                  <c:v>4.4203103124992005</c:v>
                </c:pt>
                <c:pt idx="5544">
                  <c:v>4.4199571875007999</c:v>
                </c:pt>
                <c:pt idx="5545">
                  <c:v>4.41958625</c:v>
                </c:pt>
                <c:pt idx="5546">
                  <c:v>4.4196237500000004</c:v>
                </c:pt>
                <c:pt idx="5547">
                  <c:v>4.4196175000000002</c:v>
                </c:pt>
                <c:pt idx="5548">
                  <c:v>4.4192396875007995</c:v>
                </c:pt>
                <c:pt idx="5549">
                  <c:v>4.4188587500000001</c:v>
                </c:pt>
                <c:pt idx="5550">
                  <c:v>4.4187250000000002</c:v>
                </c:pt>
                <c:pt idx="5551">
                  <c:v>4.4184581250016004</c:v>
                </c:pt>
                <c:pt idx="5552">
                  <c:v>4.4186068750016005</c:v>
                </c:pt>
                <c:pt idx="5553">
                  <c:v>4.4188618750016007</c:v>
                </c:pt>
                <c:pt idx="5554">
                  <c:v>4.4184706250016008</c:v>
                </c:pt>
                <c:pt idx="5555">
                  <c:v>4.4180596875007998</c:v>
                </c:pt>
                <c:pt idx="5556">
                  <c:v>4.4176659375007992</c:v>
                </c:pt>
                <c:pt idx="5557">
                  <c:v>4.4172646875007997</c:v>
                </c:pt>
                <c:pt idx="5558">
                  <c:v>4.4169765624992001</c:v>
                </c:pt>
                <c:pt idx="5559">
                  <c:v>4.4166299999999996</c:v>
                </c:pt>
                <c:pt idx="5560">
                  <c:v>4.4165165624992007</c:v>
                </c:pt>
                <c:pt idx="5561">
                  <c:v>4.4163500000000004</c:v>
                </c:pt>
                <c:pt idx="5562">
                  <c:v>4.4161115624992009</c:v>
                </c:pt>
                <c:pt idx="5563">
                  <c:v>4.4159703124992005</c:v>
                </c:pt>
                <c:pt idx="5564">
                  <c:v>4.4163006250016004</c:v>
                </c:pt>
                <c:pt idx="5565">
                  <c:v>4.4160399999999997</c:v>
                </c:pt>
                <c:pt idx="5566">
                  <c:v>4.4162215624992003</c:v>
                </c:pt>
                <c:pt idx="5567">
                  <c:v>4.4160653124992004</c:v>
                </c:pt>
                <c:pt idx="5568">
                  <c:v>4.4158840624992006</c:v>
                </c:pt>
                <c:pt idx="5569">
                  <c:v>4.4159262500000001</c:v>
                </c:pt>
                <c:pt idx="5570">
                  <c:v>4.4159953124992004</c:v>
                </c:pt>
                <c:pt idx="5571">
                  <c:v>4.4156634375007995</c:v>
                </c:pt>
                <c:pt idx="5572">
                  <c:v>4.4154184375007999</c:v>
                </c:pt>
                <c:pt idx="5573">
                  <c:v>4.4152103124992008</c:v>
                </c:pt>
                <c:pt idx="5574">
                  <c:v>4.4150081250016004</c:v>
                </c:pt>
                <c:pt idx="5575">
                  <c:v>4.4151137499999997</c:v>
                </c:pt>
                <c:pt idx="5576">
                  <c:v>4.4149768750016003</c:v>
                </c:pt>
                <c:pt idx="5577">
                  <c:v>4.4146684375007998</c:v>
                </c:pt>
                <c:pt idx="5578">
                  <c:v>4.4146740624992002</c:v>
                </c:pt>
                <c:pt idx="5579">
                  <c:v>4.4147506250016004</c:v>
                </c:pt>
                <c:pt idx="5580">
                  <c:v>4.4144881250016006</c:v>
                </c:pt>
                <c:pt idx="5581">
                  <c:v>4.4147100000000004</c:v>
                </c:pt>
                <c:pt idx="5582">
                  <c:v>4.4146734375007997</c:v>
                </c:pt>
                <c:pt idx="5583">
                  <c:v>4.4142971875007992</c:v>
                </c:pt>
                <c:pt idx="5584">
                  <c:v>4.4142018750016003</c:v>
                </c:pt>
                <c:pt idx="5585">
                  <c:v>4.4138631250016003</c:v>
                </c:pt>
                <c:pt idx="5586">
                  <c:v>4.4136462500000002</c:v>
                </c:pt>
                <c:pt idx="5587">
                  <c:v>4.4136150000000001</c:v>
                </c:pt>
                <c:pt idx="5588">
                  <c:v>4.4138149999999996</c:v>
                </c:pt>
                <c:pt idx="5589">
                  <c:v>4.4139393750016005</c:v>
                </c:pt>
                <c:pt idx="5590">
                  <c:v>4.4137256250016002</c:v>
                </c:pt>
                <c:pt idx="5591">
                  <c:v>4.4136350000000002</c:v>
                </c:pt>
                <c:pt idx="5592">
                  <c:v>4.4137253124992002</c:v>
                </c:pt>
                <c:pt idx="5593">
                  <c:v>4.4140212500000002</c:v>
                </c:pt>
                <c:pt idx="5594">
                  <c:v>4.4141778124992008</c:v>
                </c:pt>
                <c:pt idx="5595">
                  <c:v>4.4143093750016007</c:v>
                </c:pt>
                <c:pt idx="5596">
                  <c:v>4.4145087500000004</c:v>
                </c:pt>
                <c:pt idx="5597">
                  <c:v>4.4144521875007996</c:v>
                </c:pt>
                <c:pt idx="5598">
                  <c:v>4.4144196875007999</c:v>
                </c:pt>
                <c:pt idx="5599">
                  <c:v>4.4147703124992006</c:v>
                </c:pt>
                <c:pt idx="5600">
                  <c:v>4.4146690624992004</c:v>
                </c:pt>
                <c:pt idx="5601">
                  <c:v>4.4146124999999996</c:v>
                </c:pt>
                <c:pt idx="5602">
                  <c:v>4.4147962500000002</c:v>
                </c:pt>
                <c:pt idx="5603">
                  <c:v>4.4148496875007996</c:v>
                </c:pt>
                <c:pt idx="5604">
                  <c:v>4.4145424999999996</c:v>
                </c:pt>
                <c:pt idx="5605">
                  <c:v>4.4141340624992003</c:v>
                </c:pt>
                <c:pt idx="5606">
                  <c:v>4.4137646875007999</c:v>
                </c:pt>
                <c:pt idx="5607">
                  <c:v>4.4133443750016008</c:v>
                </c:pt>
                <c:pt idx="5608">
                  <c:v>4.4129896875007999</c:v>
                </c:pt>
                <c:pt idx="5609">
                  <c:v>4.4128003124992006</c:v>
                </c:pt>
                <c:pt idx="5610">
                  <c:v>4.4125424999999998</c:v>
                </c:pt>
                <c:pt idx="5611">
                  <c:v>4.4122768750016004</c:v>
                </c:pt>
                <c:pt idx="5612">
                  <c:v>4.4119759375007996</c:v>
                </c:pt>
                <c:pt idx="5613">
                  <c:v>4.4116406250016009</c:v>
                </c:pt>
                <c:pt idx="5614">
                  <c:v>4.4113199999999999</c:v>
                </c:pt>
                <c:pt idx="5615">
                  <c:v>4.4108784375007994</c:v>
                </c:pt>
                <c:pt idx="5616">
                  <c:v>4.4104206250016009</c:v>
                </c:pt>
                <c:pt idx="5617">
                  <c:v>4.4100212499999998</c:v>
                </c:pt>
                <c:pt idx="5618">
                  <c:v>4.4096453124992001</c:v>
                </c:pt>
                <c:pt idx="5619">
                  <c:v>4.4092349999999998</c:v>
                </c:pt>
                <c:pt idx="5620">
                  <c:v>4.4088678124992002</c:v>
                </c:pt>
                <c:pt idx="5621">
                  <c:v>4.4085334375007994</c:v>
                </c:pt>
                <c:pt idx="5622">
                  <c:v>4.4082040624992009</c:v>
                </c:pt>
                <c:pt idx="5623">
                  <c:v>4.4078440624992004</c:v>
                </c:pt>
                <c:pt idx="5624">
                  <c:v>4.4075078124992002</c:v>
                </c:pt>
                <c:pt idx="5625">
                  <c:v>4.4071678124992006</c:v>
                </c:pt>
                <c:pt idx="5626">
                  <c:v>4.4068421875007999</c:v>
                </c:pt>
                <c:pt idx="5627">
                  <c:v>4.4064856250016007</c:v>
                </c:pt>
                <c:pt idx="5628">
                  <c:v>4.4060584375007998</c:v>
                </c:pt>
                <c:pt idx="5629">
                  <c:v>4.4056431250016006</c:v>
                </c:pt>
                <c:pt idx="5630">
                  <c:v>4.4052509375007993</c:v>
                </c:pt>
                <c:pt idx="5631">
                  <c:v>4.4048906250016007</c:v>
                </c:pt>
                <c:pt idx="5632">
                  <c:v>4.4045121875007993</c:v>
                </c:pt>
                <c:pt idx="5633">
                  <c:v>4.4039925000000002</c:v>
                </c:pt>
                <c:pt idx="5634">
                  <c:v>4.4035846875007998</c:v>
                </c:pt>
                <c:pt idx="5635">
                  <c:v>4.4031446875007996</c:v>
                </c:pt>
                <c:pt idx="5636">
                  <c:v>4.4025637499999997</c:v>
                </c:pt>
                <c:pt idx="5637">
                  <c:v>4.4019168750016009</c:v>
                </c:pt>
                <c:pt idx="5638">
                  <c:v>4.4011959375007992</c:v>
                </c:pt>
                <c:pt idx="5639">
                  <c:v>4.4004893750016008</c:v>
                </c:pt>
                <c:pt idx="5640">
                  <c:v>4.3998171875007994</c:v>
                </c:pt>
                <c:pt idx="5641">
                  <c:v>4.3990987500000003</c:v>
                </c:pt>
                <c:pt idx="5642">
                  <c:v>4.3983731250016005</c:v>
                </c:pt>
                <c:pt idx="5643">
                  <c:v>4.3978003124992009</c:v>
                </c:pt>
                <c:pt idx="5644">
                  <c:v>4.3972575000000003</c:v>
                </c:pt>
                <c:pt idx="5645">
                  <c:v>4.3967999999999998</c:v>
                </c:pt>
                <c:pt idx="5646">
                  <c:v>4.3964024999999998</c:v>
                </c:pt>
                <c:pt idx="5647">
                  <c:v>4.3960274999999998</c:v>
                </c:pt>
                <c:pt idx="5648">
                  <c:v>4.3956443750016003</c:v>
                </c:pt>
                <c:pt idx="5649">
                  <c:v>4.3951706250016009</c:v>
                </c:pt>
                <c:pt idx="5650">
                  <c:v>4.3946959375007992</c:v>
                </c:pt>
                <c:pt idx="5651">
                  <c:v>4.3943268750016005</c:v>
                </c:pt>
                <c:pt idx="5652">
                  <c:v>4.3937003124992007</c:v>
                </c:pt>
                <c:pt idx="5653">
                  <c:v>4.39335875</c:v>
                </c:pt>
                <c:pt idx="5654">
                  <c:v>4.3929671875007994</c:v>
                </c:pt>
                <c:pt idx="5655">
                  <c:v>4.3925715624992003</c:v>
                </c:pt>
                <c:pt idx="5656">
                  <c:v>4.3922365624992006</c:v>
                </c:pt>
                <c:pt idx="5657">
                  <c:v>4.3917984375007997</c:v>
                </c:pt>
                <c:pt idx="5658">
                  <c:v>4.3911996875007997</c:v>
                </c:pt>
                <c:pt idx="5659">
                  <c:v>4.3908309375007999</c:v>
                </c:pt>
                <c:pt idx="5660">
                  <c:v>4.3904590624992004</c:v>
                </c:pt>
                <c:pt idx="5661">
                  <c:v>4.3899828124992002</c:v>
                </c:pt>
                <c:pt idx="5662">
                  <c:v>4.3894343750016009</c:v>
                </c:pt>
                <c:pt idx="5663">
                  <c:v>4.3890996875007993</c:v>
                </c:pt>
                <c:pt idx="5664">
                  <c:v>4.3886293750016003</c:v>
                </c:pt>
                <c:pt idx="5665">
                  <c:v>4.3881790624992005</c:v>
                </c:pt>
                <c:pt idx="5666">
                  <c:v>4.3876334375007993</c:v>
                </c:pt>
                <c:pt idx="5667">
                  <c:v>4.3872093750016008</c:v>
                </c:pt>
                <c:pt idx="5668">
                  <c:v>4.3867659375007992</c:v>
                </c:pt>
                <c:pt idx="5669">
                  <c:v>4.3862228124992004</c:v>
                </c:pt>
                <c:pt idx="5670">
                  <c:v>4.3858206250016005</c:v>
                </c:pt>
                <c:pt idx="5671">
                  <c:v>4.3854825000000002</c:v>
                </c:pt>
                <c:pt idx="5672">
                  <c:v>4.384904375001601</c:v>
                </c:pt>
                <c:pt idx="5673">
                  <c:v>4.3844496875007994</c:v>
                </c:pt>
                <c:pt idx="5674">
                  <c:v>4.3840118750016002</c:v>
                </c:pt>
                <c:pt idx="5675">
                  <c:v>4.3834524999999998</c:v>
                </c:pt>
                <c:pt idx="5676">
                  <c:v>4.383</c:v>
                </c:pt>
                <c:pt idx="5677">
                  <c:v>4.3825937499999998</c:v>
                </c:pt>
                <c:pt idx="5678">
                  <c:v>4.3821124999999999</c:v>
                </c:pt>
                <c:pt idx="5679">
                  <c:v>4.3817025000000003</c:v>
                </c:pt>
                <c:pt idx="5680">
                  <c:v>4.3812499999999996</c:v>
                </c:pt>
                <c:pt idx="5681">
                  <c:v>4.3806903124992003</c:v>
                </c:pt>
                <c:pt idx="5682">
                  <c:v>4.3802287499999997</c:v>
                </c:pt>
                <c:pt idx="5683">
                  <c:v>4.3798240624992006</c:v>
                </c:pt>
                <c:pt idx="5684">
                  <c:v>4.3792634375007999</c:v>
                </c:pt>
                <c:pt idx="5685">
                  <c:v>4.3788418750016005</c:v>
                </c:pt>
                <c:pt idx="5686">
                  <c:v>4.3784375000000004</c:v>
                </c:pt>
                <c:pt idx="5687">
                  <c:v>4.3779809375007996</c:v>
                </c:pt>
                <c:pt idx="5688">
                  <c:v>4.3776081250016006</c:v>
                </c:pt>
                <c:pt idx="5689">
                  <c:v>4.3772784375007996</c:v>
                </c:pt>
                <c:pt idx="5690">
                  <c:v>4.3769134375007992</c:v>
                </c:pt>
                <c:pt idx="5691">
                  <c:v>4.3763975000000004</c:v>
                </c:pt>
                <c:pt idx="5692">
                  <c:v>4.3760218750016007</c:v>
                </c:pt>
                <c:pt idx="5693">
                  <c:v>4.3755915624992001</c:v>
                </c:pt>
                <c:pt idx="5694">
                  <c:v>4.3751265624992008</c:v>
                </c:pt>
                <c:pt idx="5695">
                  <c:v>4.3747421875007992</c:v>
                </c:pt>
                <c:pt idx="5696">
                  <c:v>4.3744199999999998</c:v>
                </c:pt>
                <c:pt idx="5697">
                  <c:v>4.3738731250016007</c:v>
                </c:pt>
                <c:pt idx="5698">
                  <c:v>4.3733706250016002</c:v>
                </c:pt>
                <c:pt idx="5699">
                  <c:v>4.3729562499999997</c:v>
                </c:pt>
                <c:pt idx="5700">
                  <c:v>4.3725131250016007</c:v>
                </c:pt>
                <c:pt idx="5701">
                  <c:v>4.3720350000000003</c:v>
                </c:pt>
                <c:pt idx="5702">
                  <c:v>4.3717143750016003</c:v>
                </c:pt>
                <c:pt idx="5703">
                  <c:v>4.3712618750016006</c:v>
                </c:pt>
                <c:pt idx="5704">
                  <c:v>4.3709246875007999</c:v>
                </c:pt>
                <c:pt idx="5705">
                  <c:v>4.370583125001601</c:v>
                </c:pt>
                <c:pt idx="5706">
                  <c:v>4.3701596875007995</c:v>
                </c:pt>
                <c:pt idx="5707">
                  <c:v>4.3698156250016007</c:v>
                </c:pt>
                <c:pt idx="5708">
                  <c:v>4.3694865624992003</c:v>
                </c:pt>
                <c:pt idx="5709">
                  <c:v>4.3690575000000003</c:v>
                </c:pt>
                <c:pt idx="5710">
                  <c:v>4.3687228124992004</c:v>
                </c:pt>
                <c:pt idx="5711">
                  <c:v>4.3684015624992005</c:v>
                </c:pt>
                <c:pt idx="5712">
                  <c:v>4.3679674999999998</c:v>
                </c:pt>
                <c:pt idx="5713">
                  <c:v>4.3675696875007999</c:v>
                </c:pt>
                <c:pt idx="5714">
                  <c:v>4.3672356250016007</c:v>
                </c:pt>
                <c:pt idx="5715">
                  <c:v>4.3668768750016005</c:v>
                </c:pt>
                <c:pt idx="5716">
                  <c:v>4.3664621875007992</c:v>
                </c:pt>
                <c:pt idx="5717">
                  <c:v>4.3661240624992006</c:v>
                </c:pt>
                <c:pt idx="5718">
                  <c:v>4.3657593750016002</c:v>
                </c:pt>
                <c:pt idx="5719">
                  <c:v>4.3654009375007998</c:v>
                </c:pt>
                <c:pt idx="5720">
                  <c:v>4.3650250000000002</c:v>
                </c:pt>
                <c:pt idx="5721">
                  <c:v>4.3646190624992007</c:v>
                </c:pt>
                <c:pt idx="5722">
                  <c:v>4.3641340624992004</c:v>
                </c:pt>
                <c:pt idx="5723">
                  <c:v>4.3638118750016002</c:v>
                </c:pt>
                <c:pt idx="5724">
                  <c:v>4.3634300000000001</c:v>
                </c:pt>
                <c:pt idx="5725">
                  <c:v>4.3630643750016009</c:v>
                </c:pt>
                <c:pt idx="5726">
                  <c:v>4.3627271875007994</c:v>
                </c:pt>
                <c:pt idx="5727">
                  <c:v>4.3623093750016002</c:v>
                </c:pt>
                <c:pt idx="5728">
                  <c:v>4.3619803124992007</c:v>
                </c:pt>
                <c:pt idx="5729">
                  <c:v>4.3615184375007994</c:v>
                </c:pt>
                <c:pt idx="5730">
                  <c:v>4.3611159375007995</c:v>
                </c:pt>
                <c:pt idx="5731">
                  <c:v>4.360665</c:v>
                </c:pt>
                <c:pt idx="5732">
                  <c:v>4.3603368750016003</c:v>
                </c:pt>
                <c:pt idx="5733">
                  <c:v>4.3599553124992001</c:v>
                </c:pt>
                <c:pt idx="5734">
                  <c:v>4.3595578124992009</c:v>
                </c:pt>
                <c:pt idx="5735">
                  <c:v>4.3591384375007998</c:v>
                </c:pt>
                <c:pt idx="5736">
                  <c:v>4.3587718750016009</c:v>
                </c:pt>
                <c:pt idx="5737">
                  <c:v>4.3583881250016008</c:v>
                </c:pt>
                <c:pt idx="5738">
                  <c:v>4.3580559375007999</c:v>
                </c:pt>
                <c:pt idx="5739">
                  <c:v>4.3577265624992005</c:v>
                </c:pt>
                <c:pt idx="5740">
                  <c:v>4.3572553124992002</c:v>
                </c:pt>
                <c:pt idx="5741">
                  <c:v>4.3568259375007994</c:v>
                </c:pt>
                <c:pt idx="5742">
                  <c:v>4.3564274999999997</c:v>
                </c:pt>
                <c:pt idx="5743">
                  <c:v>4.3560193750016003</c:v>
                </c:pt>
                <c:pt idx="5744">
                  <c:v>4.3556384375007999</c:v>
                </c:pt>
                <c:pt idx="5745">
                  <c:v>4.3552496875007991</c:v>
                </c:pt>
                <c:pt idx="5746">
                  <c:v>4.3549768750016007</c:v>
                </c:pt>
                <c:pt idx="5747">
                  <c:v>4.3546228124992004</c:v>
                </c:pt>
                <c:pt idx="5748">
                  <c:v>4.3542868750016002</c:v>
                </c:pt>
                <c:pt idx="5749">
                  <c:v>4.3539512499999997</c:v>
                </c:pt>
                <c:pt idx="5750">
                  <c:v>4.3535762499999997</c:v>
                </c:pt>
                <c:pt idx="5751">
                  <c:v>4.3532334375007995</c:v>
                </c:pt>
                <c:pt idx="5752">
                  <c:v>4.3528765624992003</c:v>
                </c:pt>
                <c:pt idx="5753">
                  <c:v>4.3527359375007997</c:v>
                </c:pt>
                <c:pt idx="5754">
                  <c:v>4.3524790624992002</c:v>
                </c:pt>
                <c:pt idx="5755">
                  <c:v>4.3523837500000004</c:v>
                </c:pt>
                <c:pt idx="5756">
                  <c:v>4.3524093750016002</c:v>
                </c:pt>
                <c:pt idx="5757">
                  <c:v>4.3520709375007991</c:v>
                </c:pt>
                <c:pt idx="5758">
                  <c:v>4.351673125001601</c:v>
                </c:pt>
                <c:pt idx="5759">
                  <c:v>4.3512996875007994</c:v>
                </c:pt>
                <c:pt idx="5760">
                  <c:v>4.3509115624992001</c:v>
                </c:pt>
                <c:pt idx="5761">
                  <c:v>4.3504481250016003</c:v>
                </c:pt>
                <c:pt idx="5762">
                  <c:v>4.3500231250016004</c:v>
                </c:pt>
                <c:pt idx="5763">
                  <c:v>4.3496665624992001</c:v>
                </c:pt>
                <c:pt idx="5764">
                  <c:v>4.3492724999999997</c:v>
                </c:pt>
                <c:pt idx="5765">
                  <c:v>4.3489193750016009</c:v>
                </c:pt>
                <c:pt idx="5766">
                  <c:v>4.3485306250016009</c:v>
                </c:pt>
                <c:pt idx="5767">
                  <c:v>4.3482656250016003</c:v>
                </c:pt>
                <c:pt idx="5768">
                  <c:v>4.3479359375007993</c:v>
                </c:pt>
                <c:pt idx="5769">
                  <c:v>4.348105625001601</c:v>
                </c:pt>
                <c:pt idx="5770">
                  <c:v>4.347825625001601</c:v>
                </c:pt>
                <c:pt idx="5771">
                  <c:v>4.3477350000000001</c:v>
                </c:pt>
                <c:pt idx="5772">
                  <c:v>4.3478012499999998</c:v>
                </c:pt>
                <c:pt idx="5773">
                  <c:v>4.3477015624992008</c:v>
                </c:pt>
                <c:pt idx="5774">
                  <c:v>4.3478399999999997</c:v>
                </c:pt>
                <c:pt idx="5775">
                  <c:v>4.34775125</c:v>
                </c:pt>
                <c:pt idx="5776">
                  <c:v>4.3478671875007997</c:v>
                </c:pt>
                <c:pt idx="5777">
                  <c:v>4.3479093750016009</c:v>
                </c:pt>
                <c:pt idx="5778">
                  <c:v>4.3481853124992007</c:v>
                </c:pt>
                <c:pt idx="5779">
                  <c:v>4.3480434375007997</c:v>
                </c:pt>
                <c:pt idx="5780">
                  <c:v>4.3478446875007997</c:v>
                </c:pt>
                <c:pt idx="5781">
                  <c:v>4.3476306250016004</c:v>
                </c:pt>
                <c:pt idx="5782">
                  <c:v>4.3476571875007997</c:v>
                </c:pt>
                <c:pt idx="5783">
                  <c:v>4.3475640624992007</c:v>
                </c:pt>
                <c:pt idx="5784">
                  <c:v>4.3479156250016002</c:v>
                </c:pt>
                <c:pt idx="5785">
                  <c:v>4.3482871875007998</c:v>
                </c:pt>
                <c:pt idx="5786">
                  <c:v>4.3483049999999999</c:v>
                </c:pt>
                <c:pt idx="5787">
                  <c:v>4.3485174999999998</c:v>
                </c:pt>
                <c:pt idx="5788">
                  <c:v>4.3488743750016008</c:v>
                </c:pt>
                <c:pt idx="5789">
                  <c:v>4.3486218750016006</c:v>
                </c:pt>
                <c:pt idx="5790">
                  <c:v>4.3487150000000003</c:v>
                </c:pt>
                <c:pt idx="5791">
                  <c:v>4.3485762499999998</c:v>
                </c:pt>
                <c:pt idx="5792">
                  <c:v>4.3486046875007993</c:v>
                </c:pt>
                <c:pt idx="5793">
                  <c:v>4.3489665624992009</c:v>
                </c:pt>
                <c:pt idx="5794">
                  <c:v>4.3493215624992008</c:v>
                </c:pt>
                <c:pt idx="5795">
                  <c:v>4.3496840624992004</c:v>
                </c:pt>
                <c:pt idx="5796">
                  <c:v>4.3500093750016005</c:v>
                </c:pt>
                <c:pt idx="5797">
                  <c:v>4.3503515624992009</c:v>
                </c:pt>
                <c:pt idx="5798">
                  <c:v>4.3505446875007996</c:v>
                </c:pt>
                <c:pt idx="5799">
                  <c:v>4.3508665624992009</c:v>
                </c:pt>
                <c:pt idx="5800">
                  <c:v>4.3511593750016004</c:v>
                </c:pt>
                <c:pt idx="5801">
                  <c:v>4.3513875000000004</c:v>
                </c:pt>
                <c:pt idx="5802">
                  <c:v>4.3517165624992007</c:v>
                </c:pt>
                <c:pt idx="5803">
                  <c:v>4.3518187499999996</c:v>
                </c:pt>
                <c:pt idx="5804">
                  <c:v>4.3520396875007998</c:v>
                </c:pt>
                <c:pt idx="5805">
                  <c:v>4.3518971875007999</c:v>
                </c:pt>
                <c:pt idx="5806">
                  <c:v>4.3517400000000004</c:v>
                </c:pt>
                <c:pt idx="5807">
                  <c:v>4.3515343750016005</c:v>
                </c:pt>
                <c:pt idx="5808">
                  <c:v>4.3517743750016002</c:v>
                </c:pt>
                <c:pt idx="5809">
                  <c:v>4.351930625001601</c:v>
                </c:pt>
                <c:pt idx="5810">
                  <c:v>4.3520431250016003</c:v>
                </c:pt>
                <c:pt idx="5811">
                  <c:v>4.3525049999999998</c:v>
                </c:pt>
                <c:pt idx="5812">
                  <c:v>4.3526575000000003</c:v>
                </c:pt>
                <c:pt idx="5813">
                  <c:v>4.3527224999999996</c:v>
                </c:pt>
                <c:pt idx="5814">
                  <c:v>4.35260625</c:v>
                </c:pt>
                <c:pt idx="5815">
                  <c:v>4.352716875001601</c:v>
                </c:pt>
                <c:pt idx="5816">
                  <c:v>4.3529999999999998</c:v>
                </c:pt>
                <c:pt idx="5817">
                  <c:v>4.3530487500000001</c:v>
                </c:pt>
                <c:pt idx="5818">
                  <c:v>4.3533906250016008</c:v>
                </c:pt>
                <c:pt idx="5819">
                  <c:v>4.3533556250016003</c:v>
                </c:pt>
                <c:pt idx="5820">
                  <c:v>4.3537368750016006</c:v>
                </c:pt>
                <c:pt idx="5821">
                  <c:v>4.3536837500000001</c:v>
                </c:pt>
                <c:pt idx="5822">
                  <c:v>4.3540062500000003</c:v>
                </c:pt>
                <c:pt idx="5823">
                  <c:v>4.3540806250016004</c:v>
                </c:pt>
                <c:pt idx="5824">
                  <c:v>4.3542528124992002</c:v>
                </c:pt>
                <c:pt idx="5825">
                  <c:v>4.3544956250016007</c:v>
                </c:pt>
                <c:pt idx="5826">
                  <c:v>4.3548499999999999</c:v>
                </c:pt>
                <c:pt idx="5827">
                  <c:v>4.3550378124992006</c:v>
                </c:pt>
                <c:pt idx="5828">
                  <c:v>4.3550821875007992</c:v>
                </c:pt>
                <c:pt idx="5829">
                  <c:v>4.3550909375007993</c:v>
                </c:pt>
                <c:pt idx="5830">
                  <c:v>4.3548412499999998</c:v>
                </c:pt>
                <c:pt idx="5831">
                  <c:v>4.3546946875007997</c:v>
                </c:pt>
                <c:pt idx="5832">
                  <c:v>4.3544806250016004</c:v>
                </c:pt>
                <c:pt idx="5833">
                  <c:v>4.3544437499999997</c:v>
                </c:pt>
                <c:pt idx="5834">
                  <c:v>4.3542518750016006</c:v>
                </c:pt>
                <c:pt idx="5835">
                  <c:v>4.3541675</c:v>
                </c:pt>
                <c:pt idx="5836">
                  <c:v>4.3541681250016007</c:v>
                </c:pt>
                <c:pt idx="5837">
                  <c:v>4.3542025000000004</c:v>
                </c:pt>
                <c:pt idx="5838">
                  <c:v>4.3545259375007994</c:v>
                </c:pt>
                <c:pt idx="5839">
                  <c:v>4.3543143750016009</c:v>
                </c:pt>
                <c:pt idx="5840">
                  <c:v>4.3541112499999999</c:v>
                </c:pt>
                <c:pt idx="5841">
                  <c:v>4.3543606250016005</c:v>
                </c:pt>
                <c:pt idx="5842">
                  <c:v>4.3543712499999998</c:v>
                </c:pt>
                <c:pt idx="5843">
                  <c:v>4.3544846875007996</c:v>
                </c:pt>
                <c:pt idx="5844">
                  <c:v>4.3547815624992001</c:v>
                </c:pt>
                <c:pt idx="5845">
                  <c:v>4.3548309375007994</c:v>
                </c:pt>
                <c:pt idx="5846">
                  <c:v>4.3550818750016003</c:v>
                </c:pt>
                <c:pt idx="5847">
                  <c:v>4.3551859375007993</c:v>
                </c:pt>
                <c:pt idx="5848">
                  <c:v>4.3554896875007998</c:v>
                </c:pt>
                <c:pt idx="5849">
                  <c:v>4.3556331250016003</c:v>
                </c:pt>
                <c:pt idx="5850">
                  <c:v>4.3556093750016007</c:v>
                </c:pt>
                <c:pt idx="5851">
                  <c:v>4.3554203124992004</c:v>
                </c:pt>
                <c:pt idx="5852">
                  <c:v>4.3555746875007992</c:v>
                </c:pt>
                <c:pt idx="5853">
                  <c:v>4.3555190624992006</c:v>
                </c:pt>
                <c:pt idx="5854">
                  <c:v>4.3553356250016009</c:v>
                </c:pt>
                <c:pt idx="5855">
                  <c:v>4.3556671875007993</c:v>
                </c:pt>
                <c:pt idx="5856">
                  <c:v>4.3555403124992003</c:v>
                </c:pt>
                <c:pt idx="5857">
                  <c:v>4.3558868750016009</c:v>
                </c:pt>
                <c:pt idx="5858">
                  <c:v>4.3559268750016003</c:v>
                </c:pt>
                <c:pt idx="5859">
                  <c:v>4.3562909375007992</c:v>
                </c:pt>
                <c:pt idx="5860">
                  <c:v>4.3563987500000003</c:v>
                </c:pt>
                <c:pt idx="5861">
                  <c:v>4.3567643750016005</c:v>
                </c:pt>
                <c:pt idx="5862">
                  <c:v>4.3565796875007994</c:v>
                </c:pt>
                <c:pt idx="5863">
                  <c:v>4.3566568750016001</c:v>
                </c:pt>
                <c:pt idx="5864">
                  <c:v>4.3568690624992001</c:v>
                </c:pt>
                <c:pt idx="5865">
                  <c:v>4.3568203124992007</c:v>
                </c:pt>
                <c:pt idx="5866">
                  <c:v>4.3571625000000003</c:v>
                </c:pt>
                <c:pt idx="5867">
                  <c:v>4.3572731250016004</c:v>
                </c:pt>
                <c:pt idx="5868">
                  <c:v>4.3573871875007999</c:v>
                </c:pt>
                <c:pt idx="5869">
                  <c:v>4.3577824999999999</c:v>
                </c:pt>
                <c:pt idx="5870">
                  <c:v>4.3579434375007997</c:v>
                </c:pt>
                <c:pt idx="5871">
                  <c:v>4.3581018750016005</c:v>
                </c:pt>
                <c:pt idx="5872">
                  <c:v>4.3581768750016003</c:v>
                </c:pt>
                <c:pt idx="5873">
                  <c:v>4.3582700000000001</c:v>
                </c:pt>
                <c:pt idx="5874">
                  <c:v>4.3586196875007994</c:v>
                </c:pt>
                <c:pt idx="5875">
                  <c:v>4.3587587499999998</c:v>
                </c:pt>
                <c:pt idx="5876">
                  <c:v>4.3587112499999998</c:v>
                </c:pt>
                <c:pt idx="5877">
                  <c:v>4.3587112499999998</c:v>
                </c:pt>
                <c:pt idx="5878">
                  <c:v>4.3583628124992009</c:v>
                </c:pt>
                <c:pt idx="5879">
                  <c:v>4.3584062499999998</c:v>
                </c:pt>
                <c:pt idx="5880">
                  <c:v>4.3584878124992006</c:v>
                </c:pt>
                <c:pt idx="5881">
                  <c:v>4.3586484375007997</c:v>
                </c:pt>
                <c:pt idx="5882">
                  <c:v>4.3586153124992002</c:v>
                </c:pt>
                <c:pt idx="5883">
                  <c:v>4.3590168750016005</c:v>
                </c:pt>
                <c:pt idx="5884">
                  <c:v>4.3591165624992003</c:v>
                </c:pt>
                <c:pt idx="5885">
                  <c:v>4.3593234375007999</c:v>
                </c:pt>
                <c:pt idx="5886">
                  <c:v>4.3596443750016007</c:v>
                </c:pt>
                <c:pt idx="5887">
                  <c:v>4.3598631250016009</c:v>
                </c:pt>
                <c:pt idx="5888">
                  <c:v>4.3597153124992003</c:v>
                </c:pt>
                <c:pt idx="5889">
                  <c:v>4.3597524999999999</c:v>
                </c:pt>
                <c:pt idx="5890">
                  <c:v>4.3598728124992006</c:v>
                </c:pt>
                <c:pt idx="5891">
                  <c:v>4.35989</c:v>
                </c:pt>
                <c:pt idx="5892">
                  <c:v>4.3601015624992003</c:v>
                </c:pt>
                <c:pt idx="5893">
                  <c:v>4.3603978124992002</c:v>
                </c:pt>
                <c:pt idx="5894">
                  <c:v>4.3605818750016008</c:v>
                </c:pt>
                <c:pt idx="5895">
                  <c:v>4.3607187500000002</c:v>
                </c:pt>
                <c:pt idx="5896">
                  <c:v>4.3608871875007997</c:v>
                </c:pt>
                <c:pt idx="5897">
                  <c:v>4.36063125</c:v>
                </c:pt>
                <c:pt idx="5898">
                  <c:v>4.3607628124992006</c:v>
                </c:pt>
                <c:pt idx="5899">
                  <c:v>4.3606687500000003</c:v>
                </c:pt>
                <c:pt idx="5900">
                  <c:v>4.3607546875007994</c:v>
                </c:pt>
                <c:pt idx="5901">
                  <c:v>4.3604290624992004</c:v>
                </c:pt>
                <c:pt idx="5902">
                  <c:v>4.3603343750016004</c:v>
                </c:pt>
                <c:pt idx="5903">
                  <c:v>4.3605562500000001</c:v>
                </c:pt>
                <c:pt idx="5904">
                  <c:v>4.3606303124992003</c:v>
                </c:pt>
                <c:pt idx="5905">
                  <c:v>4.3607906250016004</c:v>
                </c:pt>
                <c:pt idx="5906">
                  <c:v>4.3606028124992005</c:v>
                </c:pt>
                <c:pt idx="5907">
                  <c:v>4.3606393750016004</c:v>
                </c:pt>
                <c:pt idx="5908">
                  <c:v>4.3609143750016006</c:v>
                </c:pt>
                <c:pt idx="5909">
                  <c:v>4.3608259375007998</c:v>
                </c:pt>
                <c:pt idx="5910">
                  <c:v>4.3606696875007991</c:v>
                </c:pt>
                <c:pt idx="5911">
                  <c:v>4.3607303124992001</c:v>
                </c:pt>
                <c:pt idx="5912">
                  <c:v>4.3607831250016007</c:v>
                </c:pt>
                <c:pt idx="5913">
                  <c:v>4.3608074999999999</c:v>
                </c:pt>
                <c:pt idx="5914">
                  <c:v>4.3604806250016006</c:v>
                </c:pt>
                <c:pt idx="5915">
                  <c:v>4.3601581250016004</c:v>
                </c:pt>
                <c:pt idx="5916">
                  <c:v>4.3597787500000003</c:v>
                </c:pt>
                <c:pt idx="5917">
                  <c:v>4.3596674999999996</c:v>
                </c:pt>
                <c:pt idx="5918">
                  <c:v>4.3593324999999998</c:v>
                </c:pt>
                <c:pt idx="5919">
                  <c:v>4.3593774999999999</c:v>
                </c:pt>
                <c:pt idx="5920">
                  <c:v>4.3590999999999998</c:v>
                </c:pt>
                <c:pt idx="5921">
                  <c:v>4.3589806250016006</c:v>
                </c:pt>
                <c:pt idx="5922">
                  <c:v>4.3586162499999999</c:v>
                </c:pt>
                <c:pt idx="5923">
                  <c:v>4.3583515624992009</c:v>
                </c:pt>
                <c:pt idx="5924">
                  <c:v>4.3581268750016005</c:v>
                </c:pt>
                <c:pt idx="5925">
                  <c:v>4.357755</c:v>
                </c:pt>
                <c:pt idx="5926">
                  <c:v>4.3576796875007995</c:v>
                </c:pt>
                <c:pt idx="5927">
                  <c:v>4.3574856250016003</c:v>
                </c:pt>
                <c:pt idx="5928">
                  <c:v>4.3572881250016007</c:v>
                </c:pt>
                <c:pt idx="5929">
                  <c:v>4.3570046875007993</c:v>
                </c:pt>
                <c:pt idx="5930">
                  <c:v>4.3569590624992003</c:v>
                </c:pt>
                <c:pt idx="5931">
                  <c:v>4.3569196875007998</c:v>
                </c:pt>
                <c:pt idx="5932">
                  <c:v>4.3571925</c:v>
                </c:pt>
                <c:pt idx="5933">
                  <c:v>4.3573993750016005</c:v>
                </c:pt>
                <c:pt idx="5934">
                  <c:v>4.3575993750016009</c:v>
                </c:pt>
                <c:pt idx="5935">
                  <c:v>4.3577531250016008</c:v>
                </c:pt>
                <c:pt idx="5936">
                  <c:v>4.3576350000000001</c:v>
                </c:pt>
                <c:pt idx="5937">
                  <c:v>4.3577975000000002</c:v>
                </c:pt>
                <c:pt idx="5938">
                  <c:v>4.3575756250016005</c:v>
                </c:pt>
                <c:pt idx="5939">
                  <c:v>4.3574668750016006</c:v>
                </c:pt>
                <c:pt idx="5940">
                  <c:v>4.3576993750016007</c:v>
                </c:pt>
                <c:pt idx="5941">
                  <c:v>4.3579178124992008</c:v>
                </c:pt>
                <c:pt idx="5942">
                  <c:v>4.3581696875007996</c:v>
                </c:pt>
                <c:pt idx="5943">
                  <c:v>4.3581031250016009</c:v>
                </c:pt>
                <c:pt idx="5944">
                  <c:v>4.3580121875007993</c:v>
                </c:pt>
                <c:pt idx="5945">
                  <c:v>4.3579796875007997</c:v>
                </c:pt>
                <c:pt idx="5946">
                  <c:v>4.3580753124992002</c:v>
                </c:pt>
                <c:pt idx="5947">
                  <c:v>4.3582087500000002</c:v>
                </c:pt>
                <c:pt idx="5948">
                  <c:v>4.3580534375007991</c:v>
                </c:pt>
                <c:pt idx="5949">
                  <c:v>4.3581343750016002</c:v>
                </c:pt>
                <c:pt idx="5950">
                  <c:v>4.3579875000000001</c:v>
                </c:pt>
                <c:pt idx="5951">
                  <c:v>4.3578034375007997</c:v>
                </c:pt>
                <c:pt idx="5952">
                  <c:v>4.3577784375007997</c:v>
                </c:pt>
                <c:pt idx="5953">
                  <c:v>4.3580678124992005</c:v>
                </c:pt>
                <c:pt idx="5954">
                  <c:v>4.3577153124992005</c:v>
                </c:pt>
                <c:pt idx="5955">
                  <c:v>4.3573940624992007</c:v>
                </c:pt>
                <c:pt idx="5956">
                  <c:v>4.3570262499999997</c:v>
                </c:pt>
                <c:pt idx="5957">
                  <c:v>4.3566365624992001</c:v>
                </c:pt>
                <c:pt idx="5958">
                  <c:v>4.3562237499999998</c:v>
                </c:pt>
                <c:pt idx="5959">
                  <c:v>4.3558003124992002</c:v>
                </c:pt>
                <c:pt idx="5960">
                  <c:v>4.3556068750016008</c:v>
                </c:pt>
                <c:pt idx="5961">
                  <c:v>4.3555181250016002</c:v>
                </c:pt>
                <c:pt idx="5962">
                  <c:v>4.3552740624992001</c:v>
                </c:pt>
                <c:pt idx="5963">
                  <c:v>4.3556059375007994</c:v>
                </c:pt>
                <c:pt idx="5964">
                  <c:v>4.3555846875007997</c:v>
                </c:pt>
                <c:pt idx="5965">
                  <c:v>4.3551659375007992</c:v>
                </c:pt>
                <c:pt idx="5966">
                  <c:v>4.3550440624992008</c:v>
                </c:pt>
                <c:pt idx="5967">
                  <c:v>4.3547128124992005</c:v>
                </c:pt>
                <c:pt idx="5968">
                  <c:v>4.3547124999999998</c:v>
                </c:pt>
                <c:pt idx="5969">
                  <c:v>4.3548068750016009</c:v>
                </c:pt>
                <c:pt idx="5970">
                  <c:v>4.3549715624992009</c:v>
                </c:pt>
                <c:pt idx="5971">
                  <c:v>4.3552890624992004</c:v>
                </c:pt>
                <c:pt idx="5972">
                  <c:v>4.3556031250016005</c:v>
                </c:pt>
                <c:pt idx="5973">
                  <c:v>4.3554000000000004</c:v>
                </c:pt>
                <c:pt idx="5974">
                  <c:v>4.3554496875007995</c:v>
                </c:pt>
                <c:pt idx="5975">
                  <c:v>4.3551700000000002</c:v>
                </c:pt>
                <c:pt idx="5976">
                  <c:v>4.3551768750016002</c:v>
                </c:pt>
                <c:pt idx="5977">
                  <c:v>4.3551225000000002</c:v>
                </c:pt>
                <c:pt idx="5978">
                  <c:v>4.3553315624992006</c:v>
                </c:pt>
                <c:pt idx="5979">
                  <c:v>4.3553456250016005</c:v>
                </c:pt>
                <c:pt idx="5980">
                  <c:v>4.3556753124992005</c:v>
                </c:pt>
                <c:pt idx="5981">
                  <c:v>4.3560049999999997</c:v>
                </c:pt>
                <c:pt idx="5982">
                  <c:v>4.3563253124992007</c:v>
                </c:pt>
                <c:pt idx="5983">
                  <c:v>4.3567090624992009</c:v>
                </c:pt>
                <c:pt idx="5984">
                  <c:v>4.3567381250016002</c:v>
                </c:pt>
                <c:pt idx="5985">
                  <c:v>4.3568646875007992</c:v>
                </c:pt>
                <c:pt idx="5986">
                  <c:v>4.3566950000000002</c:v>
                </c:pt>
                <c:pt idx="5987">
                  <c:v>4.3566234375007991</c:v>
                </c:pt>
                <c:pt idx="5988">
                  <c:v>4.3566237499999998</c:v>
                </c:pt>
                <c:pt idx="5989">
                  <c:v>4.3566940624992005</c:v>
                </c:pt>
                <c:pt idx="5990">
                  <c:v>4.3563556250016005</c:v>
                </c:pt>
                <c:pt idx="5991">
                  <c:v>4.3564499999999997</c:v>
                </c:pt>
                <c:pt idx="5992">
                  <c:v>4.3563421875007995</c:v>
                </c:pt>
                <c:pt idx="5993">
                  <c:v>4.3564693750016001</c:v>
                </c:pt>
                <c:pt idx="5994">
                  <c:v>4.3567415624992005</c:v>
                </c:pt>
                <c:pt idx="5995">
                  <c:v>4.3569550000000001</c:v>
                </c:pt>
                <c:pt idx="5996">
                  <c:v>4.3564871875007993</c:v>
                </c:pt>
                <c:pt idx="5997">
                  <c:v>4.356153125001601</c:v>
                </c:pt>
                <c:pt idx="5998">
                  <c:v>4.3557834375007998</c:v>
                </c:pt>
                <c:pt idx="5999">
                  <c:v>4.3556115624992007</c:v>
                </c:pt>
                <c:pt idx="6000">
                  <c:v>4.3552503124992006</c:v>
                </c:pt>
                <c:pt idx="6001">
                  <c:v>4.3549221875007991</c:v>
                </c:pt>
                <c:pt idx="6002">
                  <c:v>4.3546003124992003</c:v>
                </c:pt>
                <c:pt idx="6003">
                  <c:v>4.3541837499999998</c:v>
                </c:pt>
                <c:pt idx="6004">
                  <c:v>4.3538075000000003</c:v>
                </c:pt>
                <c:pt idx="6005">
                  <c:v>4.3535103124992007</c:v>
                </c:pt>
                <c:pt idx="6006">
                  <c:v>4.3537165624992005</c:v>
                </c:pt>
                <c:pt idx="6007">
                  <c:v>4.3535853124992006</c:v>
                </c:pt>
                <c:pt idx="6008">
                  <c:v>4.3537356250016002</c:v>
                </c:pt>
                <c:pt idx="6009">
                  <c:v>4.3537278124992005</c:v>
                </c:pt>
                <c:pt idx="6010">
                  <c:v>4.3536271875007992</c:v>
                </c:pt>
                <c:pt idx="6011">
                  <c:v>4.3539734375007999</c:v>
                </c:pt>
                <c:pt idx="6012">
                  <c:v>4.3539196875007997</c:v>
                </c:pt>
                <c:pt idx="6013">
                  <c:v>4.3540987500000004</c:v>
                </c:pt>
                <c:pt idx="6014">
                  <c:v>4.3544746875007991</c:v>
                </c:pt>
                <c:pt idx="6015">
                  <c:v>4.3541449999999999</c:v>
                </c:pt>
                <c:pt idx="6016">
                  <c:v>4.3537049999999997</c:v>
                </c:pt>
                <c:pt idx="6017">
                  <c:v>4.3533468750016002</c:v>
                </c:pt>
                <c:pt idx="6018">
                  <c:v>4.3530096875007995</c:v>
                </c:pt>
                <c:pt idx="6019">
                  <c:v>4.3526628124992008</c:v>
                </c:pt>
                <c:pt idx="6020">
                  <c:v>4.35248875</c:v>
                </c:pt>
                <c:pt idx="6021">
                  <c:v>4.3521653124992001</c:v>
                </c:pt>
                <c:pt idx="6022">
                  <c:v>4.35220875</c:v>
                </c:pt>
                <c:pt idx="6023">
                  <c:v>4.3522903124992007</c:v>
                </c:pt>
                <c:pt idx="6024">
                  <c:v>4.3519603124992008</c:v>
                </c:pt>
                <c:pt idx="6025">
                  <c:v>4.3519943750016008</c:v>
                </c:pt>
                <c:pt idx="6026">
                  <c:v>4.3519556250016009</c:v>
                </c:pt>
                <c:pt idx="6027">
                  <c:v>4.3517584375007994</c:v>
                </c:pt>
                <c:pt idx="6028">
                  <c:v>4.3515921875007999</c:v>
                </c:pt>
                <c:pt idx="6029">
                  <c:v>4.3515350000000002</c:v>
                </c:pt>
                <c:pt idx="6030">
                  <c:v>4.3514706250016006</c:v>
                </c:pt>
                <c:pt idx="6031">
                  <c:v>4.3515437500000003</c:v>
                </c:pt>
                <c:pt idx="6032">
                  <c:v>4.3512021875007996</c:v>
                </c:pt>
                <c:pt idx="6033">
                  <c:v>4.3510234375007997</c:v>
                </c:pt>
                <c:pt idx="6034">
                  <c:v>4.3509290624992003</c:v>
                </c:pt>
                <c:pt idx="6035">
                  <c:v>4.3507715624992009</c:v>
                </c:pt>
                <c:pt idx="6036">
                  <c:v>4.3508659375007994</c:v>
                </c:pt>
                <c:pt idx="6037">
                  <c:v>4.3509884375007992</c:v>
                </c:pt>
                <c:pt idx="6038">
                  <c:v>4.3513762500000004</c:v>
                </c:pt>
                <c:pt idx="6039">
                  <c:v>4.3511840624992004</c:v>
                </c:pt>
                <c:pt idx="6040">
                  <c:v>4.3511390624992003</c:v>
                </c:pt>
                <c:pt idx="6041">
                  <c:v>4.3509662499999999</c:v>
                </c:pt>
                <c:pt idx="6042">
                  <c:v>4.3507446875007991</c:v>
                </c:pt>
                <c:pt idx="6043">
                  <c:v>4.3506018750016002</c:v>
                </c:pt>
                <c:pt idx="6044">
                  <c:v>4.3507159375007998</c:v>
                </c:pt>
                <c:pt idx="6045">
                  <c:v>4.3503840624992005</c:v>
                </c:pt>
                <c:pt idx="6046">
                  <c:v>4.3507524999999996</c:v>
                </c:pt>
                <c:pt idx="6047">
                  <c:v>4.3503765624992008</c:v>
                </c:pt>
                <c:pt idx="6048">
                  <c:v>4.3503446875007992</c:v>
                </c:pt>
                <c:pt idx="6049">
                  <c:v>4.3499565624992007</c:v>
                </c:pt>
                <c:pt idx="6050">
                  <c:v>4.3499790624992007</c:v>
                </c:pt>
                <c:pt idx="6051">
                  <c:v>4.3500949999999996</c:v>
                </c:pt>
                <c:pt idx="6052">
                  <c:v>4.3501921875007996</c:v>
                </c:pt>
                <c:pt idx="6053">
                  <c:v>4.3503262500000002</c:v>
                </c:pt>
                <c:pt idx="6054">
                  <c:v>4.3501409375007993</c:v>
                </c:pt>
                <c:pt idx="6055">
                  <c:v>4.3497599999999998</c:v>
                </c:pt>
                <c:pt idx="6056">
                  <c:v>4.3496103124992009</c:v>
                </c:pt>
                <c:pt idx="6057">
                  <c:v>4.3494209375007991</c:v>
                </c:pt>
                <c:pt idx="6058">
                  <c:v>4.3492662500000003</c:v>
                </c:pt>
                <c:pt idx="6059">
                  <c:v>4.3491621875007995</c:v>
                </c:pt>
                <c:pt idx="6060">
                  <c:v>4.3489512499999998</c:v>
                </c:pt>
                <c:pt idx="6061">
                  <c:v>4.3486421875007997</c:v>
                </c:pt>
                <c:pt idx="6062">
                  <c:v>4.3485193750016009</c:v>
                </c:pt>
                <c:pt idx="6063">
                  <c:v>4.3483962500000004</c:v>
                </c:pt>
                <c:pt idx="6064">
                  <c:v>4.3481353124992008</c:v>
                </c:pt>
                <c:pt idx="6065">
                  <c:v>4.3483812500000001</c:v>
                </c:pt>
                <c:pt idx="6066">
                  <c:v>4.3481862500000004</c:v>
                </c:pt>
                <c:pt idx="6067">
                  <c:v>4.3479628124992002</c:v>
                </c:pt>
                <c:pt idx="6068">
                  <c:v>4.3481046875007996</c:v>
                </c:pt>
                <c:pt idx="6069">
                  <c:v>4.3478465624992007</c:v>
                </c:pt>
                <c:pt idx="6070">
                  <c:v>4.3475084375007995</c:v>
                </c:pt>
                <c:pt idx="6071">
                  <c:v>4.3471743750016003</c:v>
                </c:pt>
                <c:pt idx="6072">
                  <c:v>4.3470362500000004</c:v>
                </c:pt>
                <c:pt idx="6073">
                  <c:v>4.3467021875007994</c:v>
                </c:pt>
                <c:pt idx="6074">
                  <c:v>4.3467824999999998</c:v>
                </c:pt>
                <c:pt idx="6075">
                  <c:v>4.3464793750016009</c:v>
                </c:pt>
                <c:pt idx="6076">
                  <c:v>4.3460931250016008</c:v>
                </c:pt>
                <c:pt idx="6077">
                  <c:v>4.3456328124992005</c:v>
                </c:pt>
                <c:pt idx="6078">
                  <c:v>4.3450803124992001</c:v>
                </c:pt>
                <c:pt idx="6079">
                  <c:v>4.3445668750016004</c:v>
                </c:pt>
                <c:pt idx="6080">
                  <c:v>4.3441778124992005</c:v>
                </c:pt>
                <c:pt idx="6081">
                  <c:v>4.3435996875007996</c:v>
                </c:pt>
                <c:pt idx="6082">
                  <c:v>4.3431815624992005</c:v>
                </c:pt>
                <c:pt idx="6083">
                  <c:v>4.3427656250016007</c:v>
                </c:pt>
                <c:pt idx="6084">
                  <c:v>4.3423749999999997</c:v>
                </c:pt>
                <c:pt idx="6085">
                  <c:v>4.3420293750016006</c:v>
                </c:pt>
                <c:pt idx="6086">
                  <c:v>4.3415675</c:v>
                </c:pt>
                <c:pt idx="6087">
                  <c:v>4.3412203124992006</c:v>
                </c:pt>
                <c:pt idx="6088">
                  <c:v>4.3408912500000003</c:v>
                </c:pt>
                <c:pt idx="6089">
                  <c:v>4.3405309375007999</c:v>
                </c:pt>
                <c:pt idx="6090">
                  <c:v>4.3401965624992007</c:v>
                </c:pt>
                <c:pt idx="6091">
                  <c:v>4.3398412500000001</c:v>
                </c:pt>
                <c:pt idx="6092">
                  <c:v>4.3394709375007992</c:v>
                </c:pt>
                <c:pt idx="6093">
                  <c:v>4.3390640624992001</c:v>
                </c:pt>
                <c:pt idx="6094">
                  <c:v>4.3386884375007995</c:v>
                </c:pt>
                <c:pt idx="6095">
                  <c:v>4.3382621875007992</c:v>
                </c:pt>
                <c:pt idx="6096">
                  <c:v>4.3379193750016007</c:v>
                </c:pt>
                <c:pt idx="6097">
                  <c:v>4.3375006250016002</c:v>
                </c:pt>
                <c:pt idx="6098">
                  <c:v>4.3371418750016009</c:v>
                </c:pt>
                <c:pt idx="6099">
                  <c:v>4.3372403124992003</c:v>
                </c:pt>
                <c:pt idx="6100">
                  <c:v>4.3368774999999999</c:v>
                </c:pt>
                <c:pt idx="6101">
                  <c:v>4.3365056250016005</c:v>
                </c:pt>
                <c:pt idx="6102">
                  <c:v>4.3362181250016008</c:v>
                </c:pt>
                <c:pt idx="6103">
                  <c:v>4.3358084375007993</c:v>
                </c:pt>
                <c:pt idx="6104">
                  <c:v>4.3354843750016006</c:v>
                </c:pt>
                <c:pt idx="6105">
                  <c:v>4.3351506250016003</c:v>
                </c:pt>
                <c:pt idx="6106">
                  <c:v>4.3347181250016007</c:v>
                </c:pt>
                <c:pt idx="6107">
                  <c:v>4.3343818750016005</c:v>
                </c:pt>
                <c:pt idx="6108">
                  <c:v>4.3339571875007996</c:v>
                </c:pt>
                <c:pt idx="6109">
                  <c:v>4.3334596875007998</c:v>
                </c:pt>
                <c:pt idx="6110">
                  <c:v>4.3329181250016005</c:v>
                </c:pt>
                <c:pt idx="6111">
                  <c:v>4.3323893750016005</c:v>
                </c:pt>
                <c:pt idx="6112">
                  <c:v>4.3320334375007992</c:v>
                </c:pt>
                <c:pt idx="6113">
                  <c:v>4.3315812500000002</c:v>
                </c:pt>
                <c:pt idx="6114">
                  <c:v>4.3312609375007991</c:v>
                </c:pt>
                <c:pt idx="6115">
                  <c:v>4.3308921875007993</c:v>
                </c:pt>
                <c:pt idx="6116">
                  <c:v>4.3305162499999996</c:v>
                </c:pt>
                <c:pt idx="6117">
                  <c:v>4.3301506250016004</c:v>
                </c:pt>
                <c:pt idx="6118">
                  <c:v>4.3297859375007999</c:v>
                </c:pt>
                <c:pt idx="6119">
                  <c:v>4.3293887499999997</c:v>
                </c:pt>
                <c:pt idx="6120">
                  <c:v>4.3290449999999998</c:v>
                </c:pt>
                <c:pt idx="6121">
                  <c:v>4.3286528124992003</c:v>
                </c:pt>
                <c:pt idx="6122">
                  <c:v>4.3283303124992001</c:v>
                </c:pt>
                <c:pt idx="6123">
                  <c:v>4.3279184375007995</c:v>
                </c:pt>
                <c:pt idx="6124">
                  <c:v>4.3275931250016004</c:v>
                </c:pt>
                <c:pt idx="6125">
                  <c:v>4.3272700000000004</c:v>
                </c:pt>
                <c:pt idx="6126">
                  <c:v>4.3268575</c:v>
                </c:pt>
                <c:pt idx="6127">
                  <c:v>4.3264903124992005</c:v>
                </c:pt>
                <c:pt idx="6128">
                  <c:v>4.3261415624992008</c:v>
                </c:pt>
                <c:pt idx="6129">
                  <c:v>4.325935625001601</c:v>
                </c:pt>
                <c:pt idx="6130">
                  <c:v>4.3256109375007998</c:v>
                </c:pt>
                <c:pt idx="6131">
                  <c:v>4.3252328124992001</c:v>
                </c:pt>
                <c:pt idx="6132">
                  <c:v>4.3248396875007993</c:v>
                </c:pt>
                <c:pt idx="6133">
                  <c:v>4.3245028124992002</c:v>
                </c:pt>
                <c:pt idx="6134">
                  <c:v>4.3241387500000004</c:v>
                </c:pt>
                <c:pt idx="6135">
                  <c:v>4.3238128124992006</c:v>
                </c:pt>
                <c:pt idx="6136">
                  <c:v>4.3234743750016005</c:v>
                </c:pt>
                <c:pt idx="6137">
                  <c:v>4.3231437499999998</c:v>
                </c:pt>
                <c:pt idx="6138">
                  <c:v>4.3227281250016008</c:v>
                </c:pt>
                <c:pt idx="6139">
                  <c:v>4.3223665624992007</c:v>
                </c:pt>
                <c:pt idx="6140">
                  <c:v>4.3219671875007997</c:v>
                </c:pt>
                <c:pt idx="6141">
                  <c:v>4.3215796875007992</c:v>
                </c:pt>
                <c:pt idx="6142">
                  <c:v>4.3212396875007997</c:v>
                </c:pt>
                <c:pt idx="6143">
                  <c:v>4.3209165624992005</c:v>
                </c:pt>
                <c:pt idx="6144">
                  <c:v>4.3206575000000003</c:v>
                </c:pt>
                <c:pt idx="6145">
                  <c:v>4.320305625001601</c:v>
                </c:pt>
                <c:pt idx="6146">
                  <c:v>4.3199146875007992</c:v>
                </c:pt>
                <c:pt idx="6147">
                  <c:v>4.3195340624992005</c:v>
                </c:pt>
                <c:pt idx="6148">
                  <c:v>4.3191659375007996</c:v>
                </c:pt>
                <c:pt idx="6149">
                  <c:v>4.3188303124992009</c:v>
                </c:pt>
                <c:pt idx="6150">
                  <c:v>4.3184084375007998</c:v>
                </c:pt>
                <c:pt idx="6151">
                  <c:v>4.3180496875007996</c:v>
                </c:pt>
                <c:pt idx="6152">
                  <c:v>4.3176825000000001</c:v>
                </c:pt>
                <c:pt idx="6153">
                  <c:v>4.3173593750016002</c:v>
                </c:pt>
                <c:pt idx="6154">
                  <c:v>4.3170034375007997</c:v>
                </c:pt>
                <c:pt idx="6155">
                  <c:v>4.3166581250016005</c:v>
                </c:pt>
                <c:pt idx="6156">
                  <c:v>4.3163181250016009</c:v>
                </c:pt>
                <c:pt idx="6157">
                  <c:v>4.3159568750016009</c:v>
                </c:pt>
                <c:pt idx="6158">
                  <c:v>4.3155878124992002</c:v>
                </c:pt>
                <c:pt idx="6159">
                  <c:v>4.3151909375007991</c:v>
                </c:pt>
                <c:pt idx="6160">
                  <c:v>4.3148593750016007</c:v>
                </c:pt>
                <c:pt idx="6161">
                  <c:v>4.3145281250016003</c:v>
                </c:pt>
                <c:pt idx="6162">
                  <c:v>4.3141974999999997</c:v>
                </c:pt>
                <c:pt idx="6163">
                  <c:v>4.3140287500000003</c:v>
                </c:pt>
                <c:pt idx="6164">
                  <c:v>4.3138403124992006</c:v>
                </c:pt>
                <c:pt idx="6165">
                  <c:v>4.3136028124992007</c:v>
                </c:pt>
                <c:pt idx="6166">
                  <c:v>4.3138143750016003</c:v>
                </c:pt>
                <c:pt idx="6167">
                  <c:v>4.3134746875007997</c:v>
                </c:pt>
                <c:pt idx="6168">
                  <c:v>4.3131956250016001</c:v>
                </c:pt>
                <c:pt idx="6169">
                  <c:v>4.3130078124992002</c:v>
                </c:pt>
                <c:pt idx="6170">
                  <c:v>4.3126825000000002</c:v>
                </c:pt>
                <c:pt idx="6171">
                  <c:v>4.3121015624992003</c:v>
                </c:pt>
                <c:pt idx="6172">
                  <c:v>4.3113459375007999</c:v>
                </c:pt>
                <c:pt idx="6173">
                  <c:v>4.3107578124992001</c:v>
                </c:pt>
                <c:pt idx="6174">
                  <c:v>4.3101928124992002</c:v>
                </c:pt>
                <c:pt idx="6175">
                  <c:v>4.3095749999999997</c:v>
                </c:pt>
                <c:pt idx="6176">
                  <c:v>4.3090000000000002</c:v>
                </c:pt>
                <c:pt idx="6177">
                  <c:v>4.3082781250016007</c:v>
                </c:pt>
                <c:pt idx="6178">
                  <c:v>4.3075168750016006</c:v>
                </c:pt>
                <c:pt idx="6179">
                  <c:v>4.3068784375007994</c:v>
                </c:pt>
                <c:pt idx="6180">
                  <c:v>4.3064256250016006</c:v>
                </c:pt>
                <c:pt idx="6181">
                  <c:v>4.3058996875007995</c:v>
                </c:pt>
                <c:pt idx="6182">
                  <c:v>4.3055537499999996</c:v>
                </c:pt>
                <c:pt idx="6183">
                  <c:v>4.3051874999999997</c:v>
                </c:pt>
                <c:pt idx="6184">
                  <c:v>4.3048646875007996</c:v>
                </c:pt>
                <c:pt idx="6185">
                  <c:v>4.3043115624992003</c:v>
                </c:pt>
                <c:pt idx="6186">
                  <c:v>4.3037646875007995</c:v>
                </c:pt>
                <c:pt idx="6187">
                  <c:v>4.30328</c:v>
                </c:pt>
                <c:pt idx="6188">
                  <c:v>4.3029243750016004</c:v>
                </c:pt>
                <c:pt idx="6189">
                  <c:v>4.302509375001601</c:v>
                </c:pt>
                <c:pt idx="6190">
                  <c:v>4.3021718750016005</c:v>
                </c:pt>
                <c:pt idx="6191">
                  <c:v>4.3018437499999997</c:v>
                </c:pt>
                <c:pt idx="6192">
                  <c:v>4.3013628124992005</c:v>
                </c:pt>
                <c:pt idx="6193">
                  <c:v>4.3009521875007994</c:v>
                </c:pt>
                <c:pt idx="6194">
                  <c:v>4.3005690624992008</c:v>
                </c:pt>
                <c:pt idx="6195">
                  <c:v>4.3001753124992002</c:v>
                </c:pt>
                <c:pt idx="6196">
                  <c:v>4.2997743750016006</c:v>
                </c:pt>
                <c:pt idx="6197">
                  <c:v>4.2992790624992008</c:v>
                </c:pt>
                <c:pt idx="6198">
                  <c:v>4.2989325000000003</c:v>
                </c:pt>
                <c:pt idx="6199">
                  <c:v>4.298463125001601</c:v>
                </c:pt>
                <c:pt idx="6200">
                  <c:v>4.2980609375007992</c:v>
                </c:pt>
                <c:pt idx="6201">
                  <c:v>4.2977296875007998</c:v>
                </c:pt>
                <c:pt idx="6202">
                  <c:v>4.2973850000000002</c:v>
                </c:pt>
                <c:pt idx="6203">
                  <c:v>4.2969518750016009</c:v>
                </c:pt>
                <c:pt idx="6204">
                  <c:v>4.29660625</c:v>
                </c:pt>
                <c:pt idx="6205">
                  <c:v>4.2962015624992009</c:v>
                </c:pt>
                <c:pt idx="6206">
                  <c:v>4.2958462500000003</c:v>
                </c:pt>
                <c:pt idx="6207">
                  <c:v>4.2954306250016003</c:v>
                </c:pt>
                <c:pt idx="6208">
                  <c:v>4.2949937499999997</c:v>
                </c:pt>
                <c:pt idx="6209">
                  <c:v>4.2946724999999999</c:v>
                </c:pt>
                <c:pt idx="6210">
                  <c:v>4.2943243750016009</c:v>
                </c:pt>
                <c:pt idx="6211">
                  <c:v>4.2939721875007999</c:v>
                </c:pt>
                <c:pt idx="6212">
                  <c:v>4.293630625001601</c:v>
                </c:pt>
                <c:pt idx="6213">
                  <c:v>4.2931600000000003</c:v>
                </c:pt>
                <c:pt idx="6214">
                  <c:v>4.2927934375007997</c:v>
                </c:pt>
                <c:pt idx="6215">
                  <c:v>4.2924703124992005</c:v>
                </c:pt>
                <c:pt idx="6216">
                  <c:v>4.2920868750016004</c:v>
                </c:pt>
                <c:pt idx="6217">
                  <c:v>4.2916600000000003</c:v>
                </c:pt>
                <c:pt idx="6218">
                  <c:v>4.2913140624992003</c:v>
                </c:pt>
                <c:pt idx="6219">
                  <c:v>4.2912240624992002</c:v>
                </c:pt>
                <c:pt idx="6220">
                  <c:v>4.2908909375007998</c:v>
                </c:pt>
                <c:pt idx="6221">
                  <c:v>4.2904843750016006</c:v>
                </c:pt>
                <c:pt idx="6222">
                  <c:v>4.2901053124992004</c:v>
                </c:pt>
                <c:pt idx="6223">
                  <c:v>4.2897800000000004</c:v>
                </c:pt>
                <c:pt idx="6224">
                  <c:v>4.2894424999999998</c:v>
                </c:pt>
                <c:pt idx="6225">
                  <c:v>4.2890837499999996</c:v>
                </c:pt>
                <c:pt idx="6226">
                  <c:v>4.2887496875007995</c:v>
                </c:pt>
                <c:pt idx="6227">
                  <c:v>4.2887946875007996</c:v>
                </c:pt>
                <c:pt idx="6228">
                  <c:v>4.2885168750016005</c:v>
                </c:pt>
                <c:pt idx="6229">
                  <c:v>4.2886968750016008</c:v>
                </c:pt>
                <c:pt idx="6230">
                  <c:v>4.2885206250016008</c:v>
                </c:pt>
                <c:pt idx="6231">
                  <c:v>4.2883849999999999</c:v>
                </c:pt>
                <c:pt idx="6232">
                  <c:v>4.2881368750016007</c:v>
                </c:pt>
                <c:pt idx="6233">
                  <c:v>4.2881668750016004</c:v>
                </c:pt>
                <c:pt idx="6234">
                  <c:v>4.2877618750016007</c:v>
                </c:pt>
                <c:pt idx="6235">
                  <c:v>4.2877140624992007</c:v>
                </c:pt>
                <c:pt idx="6236">
                  <c:v>4.2875987499999999</c:v>
                </c:pt>
                <c:pt idx="6237">
                  <c:v>4.2877218750016004</c:v>
                </c:pt>
                <c:pt idx="6238">
                  <c:v>4.2877568750016009</c:v>
                </c:pt>
                <c:pt idx="6239">
                  <c:v>4.2879575000000001</c:v>
                </c:pt>
                <c:pt idx="6240">
                  <c:v>4.2880043750016004</c:v>
                </c:pt>
                <c:pt idx="6241">
                  <c:v>4.2879612500000004</c:v>
                </c:pt>
                <c:pt idx="6242">
                  <c:v>4.2878965624992009</c:v>
                </c:pt>
                <c:pt idx="6243">
                  <c:v>4.2880890624992007</c:v>
                </c:pt>
                <c:pt idx="6244">
                  <c:v>4.2881590624992008</c:v>
                </c:pt>
                <c:pt idx="6245">
                  <c:v>4.2884528124992007</c:v>
                </c:pt>
                <c:pt idx="6246">
                  <c:v>4.2882768750016007</c:v>
                </c:pt>
                <c:pt idx="6247">
                  <c:v>4.2880753124992008</c:v>
                </c:pt>
                <c:pt idx="6248">
                  <c:v>4.28806625</c:v>
                </c:pt>
                <c:pt idx="6249">
                  <c:v>4.2883087499999997</c:v>
                </c:pt>
                <c:pt idx="6250">
                  <c:v>4.2884074999999999</c:v>
                </c:pt>
                <c:pt idx="6251">
                  <c:v>4.2888278124992008</c:v>
                </c:pt>
                <c:pt idx="6252">
                  <c:v>4.2891581250016007</c:v>
                </c:pt>
                <c:pt idx="6253">
                  <c:v>4.2894818750016004</c:v>
                </c:pt>
                <c:pt idx="6254">
                  <c:v>4.2894271875007997</c:v>
                </c:pt>
                <c:pt idx="6255">
                  <c:v>4.2895712499999998</c:v>
                </c:pt>
                <c:pt idx="6256">
                  <c:v>4.2897746875007998</c:v>
                </c:pt>
                <c:pt idx="6257">
                  <c:v>4.2898228124992004</c:v>
                </c:pt>
                <c:pt idx="6258">
                  <c:v>4.2900324999999997</c:v>
                </c:pt>
                <c:pt idx="6259">
                  <c:v>4.2900712499999996</c:v>
                </c:pt>
                <c:pt idx="6260">
                  <c:v>4.2901134375007999</c:v>
                </c:pt>
                <c:pt idx="6261">
                  <c:v>4.2902068750016005</c:v>
                </c:pt>
                <c:pt idx="6262">
                  <c:v>4.2901971875007998</c:v>
                </c:pt>
                <c:pt idx="6263">
                  <c:v>4.2905421875007992</c:v>
                </c:pt>
                <c:pt idx="6264">
                  <c:v>4.2901781250016002</c:v>
                </c:pt>
                <c:pt idx="6265">
                  <c:v>4.2900553124992005</c:v>
                </c:pt>
                <c:pt idx="6266">
                  <c:v>4.2898250000000004</c:v>
                </c:pt>
                <c:pt idx="6267">
                  <c:v>4.2899021875007994</c:v>
                </c:pt>
                <c:pt idx="6268">
                  <c:v>4.2898203124992005</c:v>
                </c:pt>
                <c:pt idx="6269">
                  <c:v>4.2900096875007998</c:v>
                </c:pt>
                <c:pt idx="6270">
                  <c:v>4.2901915624992002</c:v>
                </c:pt>
                <c:pt idx="6271">
                  <c:v>4.2899900000000004</c:v>
                </c:pt>
                <c:pt idx="6272">
                  <c:v>4.2898681250016004</c:v>
                </c:pt>
                <c:pt idx="6273">
                  <c:v>4.2898106250016008</c:v>
                </c:pt>
                <c:pt idx="6274">
                  <c:v>4.2896321875007999</c:v>
                </c:pt>
                <c:pt idx="6275">
                  <c:v>4.2898646875007991</c:v>
                </c:pt>
                <c:pt idx="6276">
                  <c:v>4.2897996875007998</c:v>
                </c:pt>
                <c:pt idx="6277">
                  <c:v>4.2899156250016004</c:v>
                </c:pt>
                <c:pt idx="6278">
                  <c:v>4.2902125</c:v>
                </c:pt>
                <c:pt idx="6279">
                  <c:v>4.2901337499999999</c:v>
                </c:pt>
                <c:pt idx="6280">
                  <c:v>4.2904206250016008</c:v>
                </c:pt>
                <c:pt idx="6281">
                  <c:v>4.2905474999999997</c:v>
                </c:pt>
                <c:pt idx="6282">
                  <c:v>4.2907096875007991</c:v>
                </c:pt>
                <c:pt idx="6283">
                  <c:v>4.2904196875007994</c:v>
                </c:pt>
                <c:pt idx="6284">
                  <c:v>4.2900875000000003</c:v>
                </c:pt>
                <c:pt idx="6285">
                  <c:v>4.2900009375007997</c:v>
                </c:pt>
                <c:pt idx="6286">
                  <c:v>4.2900203124992009</c:v>
                </c:pt>
                <c:pt idx="6287">
                  <c:v>4.2902543750016005</c:v>
                </c:pt>
                <c:pt idx="6288">
                  <c:v>4.2899678124992002</c:v>
                </c:pt>
                <c:pt idx="6289">
                  <c:v>4.2897234375007995</c:v>
                </c:pt>
                <c:pt idx="6290">
                  <c:v>4.289735625001601</c:v>
                </c:pt>
                <c:pt idx="6291">
                  <c:v>4.2897309375007993</c:v>
                </c:pt>
                <c:pt idx="6292">
                  <c:v>4.2897453124992007</c:v>
                </c:pt>
                <c:pt idx="6293">
                  <c:v>4.2894918750016009</c:v>
                </c:pt>
                <c:pt idx="6294">
                  <c:v>4.2895975000000002</c:v>
                </c:pt>
                <c:pt idx="6295">
                  <c:v>4.2895537499999996</c:v>
                </c:pt>
                <c:pt idx="6296">
                  <c:v>4.2894918750016009</c:v>
                </c:pt>
                <c:pt idx="6297">
                  <c:v>4.2893934375007996</c:v>
                </c:pt>
                <c:pt idx="6298">
                  <c:v>4.2890681250016005</c:v>
                </c:pt>
                <c:pt idx="6299">
                  <c:v>4.2892293750016002</c:v>
                </c:pt>
                <c:pt idx="6300">
                  <c:v>4.2892259375007997</c:v>
                </c:pt>
                <c:pt idx="6301">
                  <c:v>4.2893793750016007</c:v>
                </c:pt>
                <c:pt idx="6302">
                  <c:v>4.2894578124992009</c:v>
                </c:pt>
                <c:pt idx="6303">
                  <c:v>4.2892665624992006</c:v>
                </c:pt>
                <c:pt idx="6304">
                  <c:v>4.2890275000000004</c:v>
                </c:pt>
                <c:pt idx="6305">
                  <c:v>4.2886890624992002</c:v>
                </c:pt>
                <c:pt idx="6306">
                  <c:v>4.2888290624992003</c:v>
                </c:pt>
                <c:pt idx="6307">
                  <c:v>4.2884862500000001</c:v>
                </c:pt>
                <c:pt idx="6308">
                  <c:v>4.2885799999999996</c:v>
                </c:pt>
                <c:pt idx="6309">
                  <c:v>4.2882518750016008</c:v>
                </c:pt>
                <c:pt idx="6310">
                  <c:v>4.2881821875007997</c:v>
                </c:pt>
                <c:pt idx="6311">
                  <c:v>4.2879212500000001</c:v>
                </c:pt>
                <c:pt idx="6312">
                  <c:v>4.2881524999999998</c:v>
                </c:pt>
                <c:pt idx="6313">
                  <c:v>4.2878224999999999</c:v>
                </c:pt>
                <c:pt idx="6314">
                  <c:v>4.2881656250016009</c:v>
                </c:pt>
                <c:pt idx="6315">
                  <c:v>4.2883224999999996</c:v>
                </c:pt>
                <c:pt idx="6316">
                  <c:v>4.2883106250016008</c:v>
                </c:pt>
                <c:pt idx="6317">
                  <c:v>4.2881203124992009</c:v>
                </c:pt>
                <c:pt idx="6318">
                  <c:v>4.2878853124992009</c:v>
                </c:pt>
                <c:pt idx="6319">
                  <c:v>4.2877040624992002</c:v>
                </c:pt>
                <c:pt idx="6320">
                  <c:v>4.2880543750016002</c:v>
                </c:pt>
                <c:pt idx="6321">
                  <c:v>4.2877290624992002</c:v>
                </c:pt>
                <c:pt idx="6322">
                  <c:v>4.2873578124992004</c:v>
                </c:pt>
                <c:pt idx="6323">
                  <c:v>4.2869818750016009</c:v>
                </c:pt>
                <c:pt idx="6324">
                  <c:v>4.2873409375007991</c:v>
                </c:pt>
                <c:pt idx="6325">
                  <c:v>4.28715125</c:v>
                </c:pt>
                <c:pt idx="6326">
                  <c:v>4.2871453124992005</c:v>
                </c:pt>
                <c:pt idx="6327">
                  <c:v>4.2872462499999999</c:v>
                </c:pt>
                <c:pt idx="6328">
                  <c:v>4.2870662499999996</c:v>
                </c:pt>
                <c:pt idx="6329">
                  <c:v>4.2871553124992001</c:v>
                </c:pt>
                <c:pt idx="6330">
                  <c:v>4.2870568750016007</c:v>
                </c:pt>
                <c:pt idx="6331">
                  <c:v>4.2870346875007996</c:v>
                </c:pt>
                <c:pt idx="6332">
                  <c:v>4.2866787500000001</c:v>
                </c:pt>
                <c:pt idx="6333">
                  <c:v>4.2863228124992006</c:v>
                </c:pt>
                <c:pt idx="6334">
                  <c:v>4.2858365624992008</c:v>
                </c:pt>
                <c:pt idx="6335">
                  <c:v>4.2854246875007993</c:v>
                </c:pt>
                <c:pt idx="6336">
                  <c:v>4.2850650000000003</c:v>
                </c:pt>
                <c:pt idx="6337">
                  <c:v>4.2847321875007998</c:v>
                </c:pt>
                <c:pt idx="6338">
                  <c:v>4.2843512500000003</c:v>
                </c:pt>
                <c:pt idx="6339">
                  <c:v>4.2840196875007992</c:v>
                </c:pt>
                <c:pt idx="6340">
                  <c:v>4.2835668750016005</c:v>
                </c:pt>
                <c:pt idx="6341">
                  <c:v>4.2832028124992005</c:v>
                </c:pt>
                <c:pt idx="6342">
                  <c:v>4.2828618750016005</c:v>
                </c:pt>
                <c:pt idx="6343">
                  <c:v>4.282635</c:v>
                </c:pt>
                <c:pt idx="6344">
                  <c:v>4.2824703124992007</c:v>
                </c:pt>
                <c:pt idx="6345">
                  <c:v>4.2824896875007994</c:v>
                </c:pt>
                <c:pt idx="6346">
                  <c:v>4.2821515624992008</c:v>
                </c:pt>
                <c:pt idx="6347">
                  <c:v>4.2821578124992001</c:v>
                </c:pt>
                <c:pt idx="6348">
                  <c:v>4.2818353124992008</c:v>
                </c:pt>
                <c:pt idx="6349">
                  <c:v>4.2820806250016004</c:v>
                </c:pt>
                <c:pt idx="6350">
                  <c:v>4.2818874999999998</c:v>
                </c:pt>
                <c:pt idx="6351">
                  <c:v>4.2819209375007992</c:v>
                </c:pt>
                <c:pt idx="6352">
                  <c:v>4.2816503124992007</c:v>
                </c:pt>
                <c:pt idx="6353">
                  <c:v>4.2817049999999997</c:v>
                </c:pt>
                <c:pt idx="6354">
                  <c:v>4.2817834375007999</c:v>
                </c:pt>
                <c:pt idx="6355">
                  <c:v>4.2818443750016009</c:v>
                </c:pt>
                <c:pt idx="6356">
                  <c:v>4.2821878124992008</c:v>
                </c:pt>
                <c:pt idx="6357">
                  <c:v>4.2820568750016008</c:v>
                </c:pt>
                <c:pt idx="6358">
                  <c:v>4.2819206250016002</c:v>
                </c:pt>
                <c:pt idx="6359">
                  <c:v>4.2817384375007999</c:v>
                </c:pt>
                <c:pt idx="6360">
                  <c:v>4.2817531250016003</c:v>
                </c:pt>
                <c:pt idx="6361">
                  <c:v>4.2817100000000003</c:v>
                </c:pt>
                <c:pt idx="6362">
                  <c:v>4.2819624999999997</c:v>
                </c:pt>
                <c:pt idx="6363">
                  <c:v>4.2816371875007997</c:v>
                </c:pt>
                <c:pt idx="6364">
                  <c:v>4.2815131250016005</c:v>
                </c:pt>
                <c:pt idx="6365">
                  <c:v>4.2811649999999997</c:v>
                </c:pt>
                <c:pt idx="6366">
                  <c:v>4.2813184375007998</c:v>
                </c:pt>
                <c:pt idx="6367">
                  <c:v>4.2813143750016005</c:v>
                </c:pt>
                <c:pt idx="6368">
                  <c:v>4.2812931250016009</c:v>
                </c:pt>
                <c:pt idx="6369">
                  <c:v>4.2813421875007993</c:v>
                </c:pt>
                <c:pt idx="6370">
                  <c:v>4.2809631250016009</c:v>
                </c:pt>
                <c:pt idx="6371">
                  <c:v>4.2809362499999999</c:v>
                </c:pt>
                <c:pt idx="6372">
                  <c:v>4.2809028124992006</c:v>
                </c:pt>
                <c:pt idx="6373">
                  <c:v>4.2808634375007992</c:v>
                </c:pt>
                <c:pt idx="6374">
                  <c:v>4.2810215624992001</c:v>
                </c:pt>
                <c:pt idx="6375">
                  <c:v>4.2813803124992003</c:v>
                </c:pt>
                <c:pt idx="6376">
                  <c:v>4.2812200000000002</c:v>
                </c:pt>
                <c:pt idx="6377">
                  <c:v>4.2808624999999996</c:v>
                </c:pt>
                <c:pt idx="6378">
                  <c:v>4.2808831250016004</c:v>
                </c:pt>
                <c:pt idx="6379">
                  <c:v>4.2809615624992006</c:v>
                </c:pt>
                <c:pt idx="6380">
                  <c:v>4.2811221875007996</c:v>
                </c:pt>
                <c:pt idx="6381">
                  <c:v>4.2811199999999996</c:v>
                </c:pt>
                <c:pt idx="6382">
                  <c:v>4.2809549999999996</c:v>
                </c:pt>
                <c:pt idx="6383">
                  <c:v>4.2810656250016006</c:v>
                </c:pt>
                <c:pt idx="6384">
                  <c:v>4.2809953124992006</c:v>
                </c:pt>
                <c:pt idx="6385">
                  <c:v>4.2810965624992008</c:v>
                </c:pt>
                <c:pt idx="6386">
                  <c:v>4.2809287500000002</c:v>
                </c:pt>
                <c:pt idx="6387">
                  <c:v>4.2810853124992008</c:v>
                </c:pt>
                <c:pt idx="6388">
                  <c:v>4.2807518750016005</c:v>
                </c:pt>
                <c:pt idx="6389">
                  <c:v>4.2806703124992005</c:v>
                </c:pt>
                <c:pt idx="6390">
                  <c:v>4.2803381250016006</c:v>
                </c:pt>
                <c:pt idx="6391">
                  <c:v>4.2802934375007995</c:v>
                </c:pt>
                <c:pt idx="6392">
                  <c:v>4.2803406250016005</c:v>
                </c:pt>
                <c:pt idx="6393">
                  <c:v>4.2803956250016002</c:v>
                </c:pt>
                <c:pt idx="6394">
                  <c:v>4.2806537499999999</c:v>
                </c:pt>
                <c:pt idx="6395">
                  <c:v>4.2803171875007999</c:v>
                </c:pt>
                <c:pt idx="6396">
                  <c:v>4.2802668750016002</c:v>
                </c:pt>
                <c:pt idx="6397">
                  <c:v>4.2804440624992006</c:v>
                </c:pt>
                <c:pt idx="6398">
                  <c:v>4.2807068750016004</c:v>
                </c:pt>
                <c:pt idx="6399">
                  <c:v>4.2808221875007995</c:v>
                </c:pt>
                <c:pt idx="6400">
                  <c:v>4.2808143750016008</c:v>
                </c:pt>
                <c:pt idx="6401">
                  <c:v>4.2807131250016006</c:v>
                </c:pt>
                <c:pt idx="6402">
                  <c:v>4.2804262499999997</c:v>
                </c:pt>
                <c:pt idx="6403">
                  <c:v>4.2802600000000002</c:v>
                </c:pt>
                <c:pt idx="6404">
                  <c:v>4.2800334375007996</c:v>
                </c:pt>
                <c:pt idx="6405">
                  <c:v>4.2798956250016005</c:v>
                </c:pt>
                <c:pt idx="6406">
                  <c:v>4.2799306250016009</c:v>
                </c:pt>
                <c:pt idx="6407">
                  <c:v>4.2801662499999997</c:v>
                </c:pt>
                <c:pt idx="6408">
                  <c:v>4.280045625001601</c:v>
                </c:pt>
                <c:pt idx="6409">
                  <c:v>4.2797078124992005</c:v>
                </c:pt>
                <c:pt idx="6410">
                  <c:v>4.2794387499999997</c:v>
                </c:pt>
                <c:pt idx="6411">
                  <c:v>4.2792149999999998</c:v>
                </c:pt>
                <c:pt idx="6412">
                  <c:v>4.2788537499999997</c:v>
                </c:pt>
                <c:pt idx="6413">
                  <c:v>4.2785124999999997</c:v>
                </c:pt>
                <c:pt idx="6414">
                  <c:v>4.2783946875007999</c:v>
                </c:pt>
                <c:pt idx="6415">
                  <c:v>4.2782356250016003</c:v>
                </c:pt>
                <c:pt idx="6416">
                  <c:v>4.2778534375007995</c:v>
                </c:pt>
                <c:pt idx="6417">
                  <c:v>4.2776575000000001</c:v>
                </c:pt>
                <c:pt idx="6418">
                  <c:v>4.2773943750016006</c:v>
                </c:pt>
                <c:pt idx="6419">
                  <c:v>4.2773703124992002</c:v>
                </c:pt>
                <c:pt idx="6420">
                  <c:v>4.2775456250016006</c:v>
                </c:pt>
                <c:pt idx="6421">
                  <c:v>4.2774718750016003</c:v>
                </c:pt>
                <c:pt idx="6422">
                  <c:v>4.2773284375007998</c:v>
                </c:pt>
                <c:pt idx="6423">
                  <c:v>4.2772153124992007</c:v>
                </c:pt>
                <c:pt idx="6424">
                  <c:v>4.2771125000000003</c:v>
                </c:pt>
                <c:pt idx="6425">
                  <c:v>4.2771499999999998</c:v>
                </c:pt>
                <c:pt idx="6426">
                  <c:v>4.2768274999999996</c:v>
                </c:pt>
                <c:pt idx="6427">
                  <c:v>4.2768365624992004</c:v>
                </c:pt>
                <c:pt idx="6428">
                  <c:v>4.2765643750016009</c:v>
                </c:pt>
                <c:pt idx="6429">
                  <c:v>4.2765421875007998</c:v>
                </c:pt>
                <c:pt idx="6430">
                  <c:v>4.2763884375007999</c:v>
                </c:pt>
                <c:pt idx="6431">
                  <c:v>4.2760512500000001</c:v>
                </c:pt>
                <c:pt idx="6432">
                  <c:v>4.2762668750016006</c:v>
                </c:pt>
                <c:pt idx="6433">
                  <c:v>4.2760068750016007</c:v>
                </c:pt>
                <c:pt idx="6434">
                  <c:v>4.2760443750016002</c:v>
                </c:pt>
                <c:pt idx="6435">
                  <c:v>4.2758090624992002</c:v>
                </c:pt>
                <c:pt idx="6436">
                  <c:v>4.2757971875007996</c:v>
                </c:pt>
                <c:pt idx="6437">
                  <c:v>4.2756059375007993</c:v>
                </c:pt>
                <c:pt idx="6438">
                  <c:v>4.2754237499999999</c:v>
                </c:pt>
                <c:pt idx="6439">
                  <c:v>4.2751959375007997</c:v>
                </c:pt>
                <c:pt idx="6440">
                  <c:v>4.2751303124992006</c:v>
                </c:pt>
                <c:pt idx="6441">
                  <c:v>4.2748996875007998</c:v>
                </c:pt>
                <c:pt idx="6442">
                  <c:v>4.2749003124992004</c:v>
                </c:pt>
                <c:pt idx="6443">
                  <c:v>4.2750421875007998</c:v>
                </c:pt>
                <c:pt idx="6444">
                  <c:v>4.2753631250016007</c:v>
                </c:pt>
                <c:pt idx="6445">
                  <c:v>4.2752143750016005</c:v>
                </c:pt>
                <c:pt idx="6446">
                  <c:v>4.2752865624992005</c:v>
                </c:pt>
                <c:pt idx="6447">
                  <c:v>4.2752074999999996</c:v>
                </c:pt>
                <c:pt idx="6448">
                  <c:v>4.2749575000000002</c:v>
                </c:pt>
                <c:pt idx="6449">
                  <c:v>4.2750475000000003</c:v>
                </c:pt>
                <c:pt idx="6450">
                  <c:v>4.2750771875007993</c:v>
                </c:pt>
                <c:pt idx="6451">
                  <c:v>4.2746849999999998</c:v>
                </c:pt>
                <c:pt idx="6452">
                  <c:v>4.2744400000000002</c:v>
                </c:pt>
                <c:pt idx="6453">
                  <c:v>4.2741140624992005</c:v>
                </c:pt>
                <c:pt idx="6454">
                  <c:v>4.2739484375007999</c:v>
                </c:pt>
                <c:pt idx="6455">
                  <c:v>4.273945625001601</c:v>
                </c:pt>
                <c:pt idx="6456">
                  <c:v>4.2739687499999999</c:v>
                </c:pt>
                <c:pt idx="6457">
                  <c:v>4.2740625000000003</c:v>
                </c:pt>
                <c:pt idx="6458">
                  <c:v>4.2738709375007993</c:v>
                </c:pt>
                <c:pt idx="6459">
                  <c:v>4.2738265624992007</c:v>
                </c:pt>
                <c:pt idx="6460">
                  <c:v>4.2737662500000004</c:v>
                </c:pt>
                <c:pt idx="6461">
                  <c:v>4.2735753124992009</c:v>
                </c:pt>
                <c:pt idx="6462">
                  <c:v>4.2733387499999997</c:v>
                </c:pt>
                <c:pt idx="6463">
                  <c:v>4.2732915624992005</c:v>
                </c:pt>
                <c:pt idx="6464">
                  <c:v>4.2731031250016009</c:v>
                </c:pt>
                <c:pt idx="6465">
                  <c:v>4.2733043750016009</c:v>
                </c:pt>
                <c:pt idx="6466">
                  <c:v>4.2730793750016005</c:v>
                </c:pt>
                <c:pt idx="6467">
                  <c:v>4.2728818750016009</c:v>
                </c:pt>
                <c:pt idx="6468">
                  <c:v>4.2729749999999997</c:v>
                </c:pt>
                <c:pt idx="6469">
                  <c:v>4.2732471875007993</c:v>
                </c:pt>
                <c:pt idx="6470">
                  <c:v>4.2729828124992002</c:v>
                </c:pt>
                <c:pt idx="6471">
                  <c:v>4.2730137499999996</c:v>
                </c:pt>
                <c:pt idx="6472">
                  <c:v>4.2731128124992006</c:v>
                </c:pt>
                <c:pt idx="6473">
                  <c:v>4.2730434375007995</c:v>
                </c:pt>
                <c:pt idx="6474">
                  <c:v>4.2730315624992006</c:v>
                </c:pt>
                <c:pt idx="6475">
                  <c:v>4.2729981250016005</c:v>
                </c:pt>
                <c:pt idx="6476">
                  <c:v>4.2728312500000003</c:v>
                </c:pt>
                <c:pt idx="6477">
                  <c:v>4.2728806250016005</c:v>
                </c:pt>
                <c:pt idx="6478">
                  <c:v>4.2725706250016007</c:v>
                </c:pt>
                <c:pt idx="6479">
                  <c:v>4.2725531250016004</c:v>
                </c:pt>
                <c:pt idx="6480">
                  <c:v>4.2727659375007994</c:v>
                </c:pt>
                <c:pt idx="6481">
                  <c:v>4.2727743750016005</c:v>
                </c:pt>
                <c:pt idx="6482">
                  <c:v>4.2731068750016004</c:v>
                </c:pt>
                <c:pt idx="6483">
                  <c:v>4.2731184375007993</c:v>
                </c:pt>
                <c:pt idx="6484">
                  <c:v>4.2731165624992009</c:v>
                </c:pt>
                <c:pt idx="6485">
                  <c:v>4.2729668750016003</c:v>
                </c:pt>
                <c:pt idx="6486">
                  <c:v>4.2727896875007998</c:v>
                </c:pt>
                <c:pt idx="6487">
                  <c:v>4.2728784375007995</c:v>
                </c:pt>
                <c:pt idx="6488">
                  <c:v>4.2728696875007994</c:v>
                </c:pt>
                <c:pt idx="6489">
                  <c:v>4.2727899999999996</c:v>
                </c:pt>
                <c:pt idx="6490">
                  <c:v>4.2727965624992006</c:v>
                </c:pt>
                <c:pt idx="6491">
                  <c:v>4.2725178124992009</c:v>
                </c:pt>
                <c:pt idx="6492">
                  <c:v>4.2727481250016002</c:v>
                </c:pt>
                <c:pt idx="6493">
                  <c:v>4.2728143750016008</c:v>
                </c:pt>
                <c:pt idx="6494">
                  <c:v>4.2729828124992002</c:v>
                </c:pt>
                <c:pt idx="6495">
                  <c:v>4.2728409375007992</c:v>
                </c:pt>
                <c:pt idx="6496">
                  <c:v>4.2728381250016003</c:v>
                </c:pt>
                <c:pt idx="6497">
                  <c:v>4.2727009375007992</c:v>
                </c:pt>
                <c:pt idx="6498">
                  <c:v>4.2728237499999997</c:v>
                </c:pt>
                <c:pt idx="6499">
                  <c:v>4.2729446875007993</c:v>
                </c:pt>
                <c:pt idx="6500">
                  <c:v>4.2730012500000001</c:v>
                </c:pt>
                <c:pt idx="6501">
                  <c:v>4.2728693750016005</c:v>
                </c:pt>
                <c:pt idx="6502">
                  <c:v>4.2729253124992006</c:v>
                </c:pt>
                <c:pt idx="6503">
                  <c:v>4.2728218750016005</c:v>
                </c:pt>
                <c:pt idx="6504">
                  <c:v>4.2724909375007991</c:v>
                </c:pt>
                <c:pt idx="6505">
                  <c:v>4.2723525000000002</c:v>
                </c:pt>
                <c:pt idx="6506">
                  <c:v>4.2724721875007994</c:v>
                </c:pt>
                <c:pt idx="6507">
                  <c:v>4.2725115624992007</c:v>
                </c:pt>
                <c:pt idx="6508">
                  <c:v>4.2722875</c:v>
                </c:pt>
                <c:pt idx="6509">
                  <c:v>4.2720912499999999</c:v>
                </c:pt>
                <c:pt idx="6510">
                  <c:v>4.2717000000000001</c:v>
                </c:pt>
                <c:pt idx="6511">
                  <c:v>4.2714871875007994</c:v>
                </c:pt>
                <c:pt idx="6512">
                  <c:v>4.2713381250016003</c:v>
                </c:pt>
                <c:pt idx="6513">
                  <c:v>4.2711090624992005</c:v>
                </c:pt>
                <c:pt idx="6514">
                  <c:v>4.270861875001601</c:v>
                </c:pt>
                <c:pt idx="6515">
                  <c:v>4.2708325</c:v>
                </c:pt>
                <c:pt idx="6516">
                  <c:v>4.2708715624992006</c:v>
                </c:pt>
                <c:pt idx="6517">
                  <c:v>4.2705009375007998</c:v>
                </c:pt>
                <c:pt idx="6518">
                  <c:v>4.2703049999999996</c:v>
                </c:pt>
                <c:pt idx="6519">
                  <c:v>4.2702299999999997</c:v>
                </c:pt>
                <c:pt idx="6520">
                  <c:v>4.2702799999999996</c:v>
                </c:pt>
                <c:pt idx="6521">
                  <c:v>4.2699815624992006</c:v>
                </c:pt>
                <c:pt idx="6522">
                  <c:v>4.2698756250016006</c:v>
                </c:pt>
                <c:pt idx="6523">
                  <c:v>4.2699778124992003</c:v>
                </c:pt>
                <c:pt idx="6524">
                  <c:v>4.2699046875007998</c:v>
                </c:pt>
                <c:pt idx="6525">
                  <c:v>4.2699759375007993</c:v>
                </c:pt>
                <c:pt idx="6526">
                  <c:v>4.270098125001601</c:v>
                </c:pt>
                <c:pt idx="6527">
                  <c:v>4.2701034375007998</c:v>
                </c:pt>
                <c:pt idx="6528">
                  <c:v>4.2697603124992005</c:v>
                </c:pt>
                <c:pt idx="6529">
                  <c:v>4.2697025000000002</c:v>
                </c:pt>
                <c:pt idx="6530">
                  <c:v>4.2697037499999997</c:v>
                </c:pt>
                <c:pt idx="6531">
                  <c:v>4.2698774999999998</c:v>
                </c:pt>
                <c:pt idx="6532">
                  <c:v>4.2697771875007993</c:v>
                </c:pt>
                <c:pt idx="6533">
                  <c:v>4.2696831250016007</c:v>
                </c:pt>
                <c:pt idx="6534">
                  <c:v>4.2694937499999996</c:v>
                </c:pt>
                <c:pt idx="6535">
                  <c:v>4.2694065624992001</c:v>
                </c:pt>
                <c:pt idx="6536">
                  <c:v>4.2692684375007994</c:v>
                </c:pt>
                <c:pt idx="6537">
                  <c:v>4.2692906250016005</c:v>
                </c:pt>
                <c:pt idx="6538">
                  <c:v>4.2692703124992004</c:v>
                </c:pt>
                <c:pt idx="6539">
                  <c:v>4.2692924999999997</c:v>
                </c:pt>
                <c:pt idx="6540">
                  <c:v>4.2691400000000002</c:v>
                </c:pt>
                <c:pt idx="6541">
                  <c:v>4.2688131250016008</c:v>
                </c:pt>
                <c:pt idx="6542">
                  <c:v>4.2688071875007996</c:v>
                </c:pt>
                <c:pt idx="6543">
                  <c:v>4.2687137499999999</c:v>
                </c:pt>
                <c:pt idx="6544">
                  <c:v>4.2686400000000004</c:v>
                </c:pt>
                <c:pt idx="6545">
                  <c:v>4.2685631250016005</c:v>
                </c:pt>
                <c:pt idx="6546">
                  <c:v>4.2685571875007993</c:v>
                </c:pt>
                <c:pt idx="6547">
                  <c:v>4.2686296875007992</c:v>
                </c:pt>
                <c:pt idx="6548">
                  <c:v>4.2686412499999999</c:v>
                </c:pt>
                <c:pt idx="6549">
                  <c:v>4.2684362499999997</c:v>
                </c:pt>
                <c:pt idx="6550">
                  <c:v>4.2682759375007997</c:v>
                </c:pt>
                <c:pt idx="6551">
                  <c:v>4.2680068750016007</c:v>
                </c:pt>
                <c:pt idx="6552">
                  <c:v>4.2678581250016006</c:v>
                </c:pt>
                <c:pt idx="6553">
                  <c:v>4.2674265624992005</c:v>
                </c:pt>
                <c:pt idx="6554">
                  <c:v>4.2671018750016003</c:v>
                </c:pt>
                <c:pt idx="6555">
                  <c:v>4.2671059375007996</c:v>
                </c:pt>
                <c:pt idx="6556">
                  <c:v>4.2671609375007993</c:v>
                </c:pt>
                <c:pt idx="6557">
                  <c:v>4.2670468750016006</c:v>
                </c:pt>
                <c:pt idx="6558">
                  <c:v>4.2670690624992007</c:v>
                </c:pt>
                <c:pt idx="6559">
                  <c:v>4.2667728124992008</c:v>
                </c:pt>
                <c:pt idx="6560">
                  <c:v>4.2665109375007999</c:v>
                </c:pt>
                <c:pt idx="6561">
                  <c:v>4.2664803124992003</c:v>
                </c:pt>
                <c:pt idx="6562">
                  <c:v>4.2663228124992001</c:v>
                </c:pt>
                <c:pt idx="6563">
                  <c:v>4.2663762500000004</c:v>
                </c:pt>
                <c:pt idx="6564">
                  <c:v>4.2663981250016008</c:v>
                </c:pt>
                <c:pt idx="6565">
                  <c:v>4.2660884375007999</c:v>
                </c:pt>
                <c:pt idx="6566">
                  <c:v>4.2657106250016001</c:v>
                </c:pt>
                <c:pt idx="6567">
                  <c:v>4.2657881250016008</c:v>
                </c:pt>
                <c:pt idx="6568">
                  <c:v>4.2654371875007993</c:v>
                </c:pt>
                <c:pt idx="6569">
                  <c:v>4.2653231250016006</c:v>
                </c:pt>
                <c:pt idx="6570">
                  <c:v>4.2649262500000003</c:v>
                </c:pt>
                <c:pt idx="6571">
                  <c:v>4.2647215624992008</c:v>
                </c:pt>
                <c:pt idx="6572">
                  <c:v>4.2646181250016006</c:v>
                </c:pt>
                <c:pt idx="6573">
                  <c:v>4.2642049999999996</c:v>
                </c:pt>
                <c:pt idx="6574">
                  <c:v>4.2638293750016008</c:v>
                </c:pt>
                <c:pt idx="6575">
                  <c:v>4.2634949999999998</c:v>
                </c:pt>
                <c:pt idx="6576">
                  <c:v>4.2634415624992004</c:v>
                </c:pt>
                <c:pt idx="6577">
                  <c:v>4.2632803124992007</c:v>
                </c:pt>
                <c:pt idx="6578">
                  <c:v>4.2631293750016006</c:v>
                </c:pt>
                <c:pt idx="6579">
                  <c:v>4.2628015624992006</c:v>
                </c:pt>
                <c:pt idx="6580">
                  <c:v>4.2624465624992007</c:v>
                </c:pt>
                <c:pt idx="6581">
                  <c:v>4.2620509375007991</c:v>
                </c:pt>
                <c:pt idx="6582">
                  <c:v>4.2619512500000001</c:v>
                </c:pt>
                <c:pt idx="6583">
                  <c:v>4.2617984375007998</c:v>
                </c:pt>
                <c:pt idx="6584">
                  <c:v>4.2616956250016003</c:v>
                </c:pt>
                <c:pt idx="6585">
                  <c:v>4.2614356250016003</c:v>
                </c:pt>
                <c:pt idx="6586">
                  <c:v>4.2614534375007995</c:v>
                </c:pt>
                <c:pt idx="6587">
                  <c:v>4.261124375001601</c:v>
                </c:pt>
                <c:pt idx="6588">
                  <c:v>4.2608837499999996</c:v>
                </c:pt>
                <c:pt idx="6589">
                  <c:v>4.2607900000000001</c:v>
                </c:pt>
                <c:pt idx="6590">
                  <c:v>4.2609459375007992</c:v>
                </c:pt>
                <c:pt idx="6591">
                  <c:v>4.2609768750016004</c:v>
                </c:pt>
                <c:pt idx="6592">
                  <c:v>4.2611999999999997</c:v>
                </c:pt>
                <c:pt idx="6593">
                  <c:v>4.2608371875007993</c:v>
                </c:pt>
                <c:pt idx="6594">
                  <c:v>4.2604974999999996</c:v>
                </c:pt>
                <c:pt idx="6595">
                  <c:v>4.2602612500000001</c:v>
                </c:pt>
                <c:pt idx="6596">
                  <c:v>4.2600875</c:v>
                </c:pt>
                <c:pt idx="6597">
                  <c:v>4.2599287500000003</c:v>
                </c:pt>
                <c:pt idx="6598">
                  <c:v>4.2602796875007991</c:v>
                </c:pt>
                <c:pt idx="6599">
                  <c:v>4.2601243750016007</c:v>
                </c:pt>
                <c:pt idx="6600">
                  <c:v>4.2601278124992001</c:v>
                </c:pt>
                <c:pt idx="6601">
                  <c:v>4.2602462499999998</c:v>
                </c:pt>
                <c:pt idx="6602">
                  <c:v>4.26000625</c:v>
                </c:pt>
                <c:pt idx="6603">
                  <c:v>4.2597421875007999</c:v>
                </c:pt>
                <c:pt idx="6604">
                  <c:v>4.2594453124992002</c:v>
                </c:pt>
                <c:pt idx="6605">
                  <c:v>4.2592059375007993</c:v>
                </c:pt>
                <c:pt idx="6606">
                  <c:v>4.2589003124992004</c:v>
                </c:pt>
                <c:pt idx="6607">
                  <c:v>4.2589499999999996</c:v>
                </c:pt>
                <c:pt idx="6608">
                  <c:v>4.2590365624992002</c:v>
                </c:pt>
                <c:pt idx="6609">
                  <c:v>4.2589015624992008</c:v>
                </c:pt>
                <c:pt idx="6610">
                  <c:v>4.2589109375007999</c:v>
                </c:pt>
                <c:pt idx="6611">
                  <c:v>4.2587753124992007</c:v>
                </c:pt>
                <c:pt idx="6612">
                  <c:v>4.2585800000000003</c:v>
                </c:pt>
                <c:pt idx="6613">
                  <c:v>4.2582546875007994</c:v>
                </c:pt>
                <c:pt idx="6614">
                  <c:v>4.2580462499999996</c:v>
                </c:pt>
                <c:pt idx="6615">
                  <c:v>4.2577115624992006</c:v>
                </c:pt>
                <c:pt idx="6616">
                  <c:v>4.2574234375007993</c:v>
                </c:pt>
                <c:pt idx="6617">
                  <c:v>4.2574090624992005</c:v>
                </c:pt>
                <c:pt idx="6618">
                  <c:v>4.2570840624992003</c:v>
                </c:pt>
                <c:pt idx="6619">
                  <c:v>4.2567312499999996</c:v>
                </c:pt>
                <c:pt idx="6620">
                  <c:v>4.2563603124992007</c:v>
                </c:pt>
                <c:pt idx="6621">
                  <c:v>4.2563659375007994</c:v>
                </c:pt>
                <c:pt idx="6622">
                  <c:v>4.2562003124992005</c:v>
                </c:pt>
                <c:pt idx="6623">
                  <c:v>4.2563384375007995</c:v>
                </c:pt>
                <c:pt idx="6624">
                  <c:v>4.2561259375007996</c:v>
                </c:pt>
                <c:pt idx="6625">
                  <c:v>4.2559478124992003</c:v>
                </c:pt>
                <c:pt idx="6626">
                  <c:v>4.2559090624992004</c:v>
                </c:pt>
                <c:pt idx="6627">
                  <c:v>4.2559312499999997</c:v>
                </c:pt>
                <c:pt idx="6628">
                  <c:v>4.2558081250016002</c:v>
                </c:pt>
                <c:pt idx="6629">
                  <c:v>4.2556725000000002</c:v>
                </c:pt>
                <c:pt idx="6630">
                  <c:v>4.2558146875007994</c:v>
                </c:pt>
                <c:pt idx="6631">
                  <c:v>4.2555403124992006</c:v>
                </c:pt>
                <c:pt idx="6632">
                  <c:v>4.2552681250016002</c:v>
                </c:pt>
                <c:pt idx="6633">
                  <c:v>4.2553609375007992</c:v>
                </c:pt>
                <c:pt idx="6634">
                  <c:v>4.2552787500000004</c:v>
                </c:pt>
                <c:pt idx="6635">
                  <c:v>4.2552090624992003</c:v>
                </c:pt>
                <c:pt idx="6636">
                  <c:v>4.2551568750016004</c:v>
                </c:pt>
                <c:pt idx="6637">
                  <c:v>4.2551559375007999</c:v>
                </c:pt>
                <c:pt idx="6638">
                  <c:v>4.2551834375007997</c:v>
                </c:pt>
                <c:pt idx="6639">
                  <c:v>4.2549896875007995</c:v>
                </c:pt>
                <c:pt idx="6640">
                  <c:v>4.2549131250016003</c:v>
                </c:pt>
                <c:pt idx="6641">
                  <c:v>4.2547315624992006</c:v>
                </c:pt>
                <c:pt idx="6642">
                  <c:v>4.2546309375007993</c:v>
                </c:pt>
                <c:pt idx="6643">
                  <c:v>4.2545215624992005</c:v>
                </c:pt>
                <c:pt idx="6644">
                  <c:v>4.2542596875007996</c:v>
                </c:pt>
                <c:pt idx="6645">
                  <c:v>4.2541146875007998</c:v>
                </c:pt>
                <c:pt idx="6646">
                  <c:v>4.2538956250016007</c:v>
                </c:pt>
                <c:pt idx="6647">
                  <c:v>4.2537084375007996</c:v>
                </c:pt>
                <c:pt idx="6648">
                  <c:v>4.2537665624992007</c:v>
                </c:pt>
                <c:pt idx="6649">
                  <c:v>4.2535368750016005</c:v>
                </c:pt>
                <c:pt idx="6650">
                  <c:v>4.2532668750016009</c:v>
                </c:pt>
                <c:pt idx="6651">
                  <c:v>4.2532671875007999</c:v>
                </c:pt>
                <c:pt idx="6652">
                  <c:v>4.2530290624992002</c:v>
                </c:pt>
                <c:pt idx="6653">
                  <c:v>4.2528575000000002</c:v>
                </c:pt>
                <c:pt idx="6654">
                  <c:v>4.2525093750016003</c:v>
                </c:pt>
                <c:pt idx="6655">
                  <c:v>4.2524231250016005</c:v>
                </c:pt>
                <c:pt idx="6656">
                  <c:v>4.2524265624992008</c:v>
                </c:pt>
                <c:pt idx="6657">
                  <c:v>4.2521609375007996</c:v>
                </c:pt>
                <c:pt idx="6658">
                  <c:v>4.2518396875007998</c:v>
                </c:pt>
                <c:pt idx="6659">
                  <c:v>4.2515171875007995</c:v>
                </c:pt>
                <c:pt idx="6660">
                  <c:v>4.2515059375007995</c:v>
                </c:pt>
                <c:pt idx="6661">
                  <c:v>4.2512859375007999</c:v>
                </c:pt>
                <c:pt idx="6662">
                  <c:v>4.2509365624992004</c:v>
                </c:pt>
                <c:pt idx="6663">
                  <c:v>4.2505787499999999</c:v>
                </c:pt>
                <c:pt idx="6664">
                  <c:v>4.2502353124992007</c:v>
                </c:pt>
                <c:pt idx="6665">
                  <c:v>4.2500665624992005</c:v>
                </c:pt>
                <c:pt idx="6666">
                  <c:v>4.2503246875007994</c:v>
                </c:pt>
                <c:pt idx="6667">
                  <c:v>4.2502153124992006</c:v>
                </c:pt>
                <c:pt idx="6668">
                  <c:v>4.2504375000000003</c:v>
                </c:pt>
                <c:pt idx="6669">
                  <c:v>4.2501328124992002</c:v>
                </c:pt>
                <c:pt idx="6670">
                  <c:v>4.2500774999999997</c:v>
                </c:pt>
                <c:pt idx="6671">
                  <c:v>4.2497499999999997</c:v>
                </c:pt>
                <c:pt idx="6672">
                  <c:v>4.2493871875007994</c:v>
                </c:pt>
                <c:pt idx="6673">
                  <c:v>4.2494987499999999</c:v>
                </c:pt>
                <c:pt idx="6674">
                  <c:v>4.2496884375007991</c:v>
                </c:pt>
                <c:pt idx="6675">
                  <c:v>4.2493462500000003</c:v>
                </c:pt>
                <c:pt idx="6676">
                  <c:v>4.2489993750016009</c:v>
                </c:pt>
                <c:pt idx="6677">
                  <c:v>4.2489484375007995</c:v>
                </c:pt>
                <c:pt idx="6678">
                  <c:v>4.2486228124992005</c:v>
                </c:pt>
                <c:pt idx="6679">
                  <c:v>4.2482921875007991</c:v>
                </c:pt>
                <c:pt idx="6680">
                  <c:v>4.24808875</c:v>
                </c:pt>
                <c:pt idx="6681">
                  <c:v>4.2481787500000001</c:v>
                </c:pt>
                <c:pt idx="6682">
                  <c:v>4.2482903124992006</c:v>
                </c:pt>
                <c:pt idx="6683">
                  <c:v>4.2484025000000001</c:v>
                </c:pt>
                <c:pt idx="6684">
                  <c:v>4.2483606250016006</c:v>
                </c:pt>
                <c:pt idx="6685">
                  <c:v>4.2481028124992006</c:v>
                </c:pt>
                <c:pt idx="6686">
                  <c:v>4.2479903124992004</c:v>
                </c:pt>
                <c:pt idx="6687">
                  <c:v>4.2478740624992009</c:v>
                </c:pt>
                <c:pt idx="6688">
                  <c:v>4.2479368750016002</c:v>
                </c:pt>
                <c:pt idx="6689">
                  <c:v>4.2478775000000004</c:v>
                </c:pt>
                <c:pt idx="6690">
                  <c:v>4.2480012499999997</c:v>
                </c:pt>
                <c:pt idx="6691">
                  <c:v>4.2480253124992009</c:v>
                </c:pt>
                <c:pt idx="6692">
                  <c:v>4.2481106250016003</c:v>
                </c:pt>
                <c:pt idx="6693">
                  <c:v>4.2480781250016006</c:v>
                </c:pt>
                <c:pt idx="6694">
                  <c:v>4.2482081250016002</c:v>
                </c:pt>
                <c:pt idx="6695">
                  <c:v>4.2486078124992002</c:v>
                </c:pt>
                <c:pt idx="6696">
                  <c:v>4.2484737499999996</c:v>
                </c:pt>
                <c:pt idx="6697">
                  <c:v>4.2481453124992008</c:v>
                </c:pt>
                <c:pt idx="6698">
                  <c:v>4.247788125001601</c:v>
                </c:pt>
                <c:pt idx="6699">
                  <c:v>4.2475162500000003</c:v>
                </c:pt>
                <c:pt idx="6700">
                  <c:v>4.2474990624992008</c:v>
                </c:pt>
                <c:pt idx="6701">
                  <c:v>4.2472618750016009</c:v>
                </c:pt>
                <c:pt idx="6702">
                  <c:v>4.2469003124992009</c:v>
                </c:pt>
                <c:pt idx="6703">
                  <c:v>4.2465009375007998</c:v>
                </c:pt>
                <c:pt idx="6704">
                  <c:v>4.2461140624992009</c:v>
                </c:pt>
                <c:pt idx="6705">
                  <c:v>4.2460721875007996</c:v>
                </c:pt>
                <c:pt idx="6706">
                  <c:v>4.2460250000000004</c:v>
                </c:pt>
                <c:pt idx="6707">
                  <c:v>4.2461193750016006</c:v>
                </c:pt>
                <c:pt idx="6708">
                  <c:v>4.2460671875007998</c:v>
                </c:pt>
                <c:pt idx="6709">
                  <c:v>4.2458787500000001</c:v>
                </c:pt>
                <c:pt idx="6710">
                  <c:v>4.2456934375007993</c:v>
                </c:pt>
                <c:pt idx="6711">
                  <c:v>4.2453149999999997</c:v>
                </c:pt>
                <c:pt idx="6712">
                  <c:v>4.2449678124992003</c:v>
                </c:pt>
                <c:pt idx="6713">
                  <c:v>4.2445653124992004</c:v>
                </c:pt>
                <c:pt idx="6714">
                  <c:v>4.2442153124992004</c:v>
                </c:pt>
                <c:pt idx="6715">
                  <c:v>4.2441518750016005</c:v>
                </c:pt>
                <c:pt idx="6716">
                  <c:v>4.2441924999999996</c:v>
                </c:pt>
                <c:pt idx="6717">
                  <c:v>4.24398125</c:v>
                </c:pt>
                <c:pt idx="6718">
                  <c:v>4.2436524999999996</c:v>
                </c:pt>
                <c:pt idx="6719">
                  <c:v>4.2435625000000003</c:v>
                </c:pt>
                <c:pt idx="6720">
                  <c:v>4.2436862499999997</c:v>
                </c:pt>
                <c:pt idx="6721">
                  <c:v>4.2437918750016008</c:v>
                </c:pt>
                <c:pt idx="6722">
                  <c:v>4.2436918750016002</c:v>
                </c:pt>
                <c:pt idx="6723">
                  <c:v>4.2436865624992004</c:v>
                </c:pt>
                <c:pt idx="6724">
                  <c:v>4.2436646875007993</c:v>
                </c:pt>
                <c:pt idx="6725">
                  <c:v>4.2432953124992006</c:v>
                </c:pt>
                <c:pt idx="6726">
                  <c:v>4.2429043750016007</c:v>
                </c:pt>
                <c:pt idx="6727">
                  <c:v>4.2425809375007999</c:v>
                </c:pt>
                <c:pt idx="6728">
                  <c:v>4.242250625001601</c:v>
                </c:pt>
                <c:pt idx="6729">
                  <c:v>4.2418318750016004</c:v>
                </c:pt>
                <c:pt idx="6730">
                  <c:v>4.2416671875007994</c:v>
                </c:pt>
                <c:pt idx="6731">
                  <c:v>4.2416956250016007</c:v>
                </c:pt>
                <c:pt idx="6732">
                  <c:v>4.2417456250016006</c:v>
                </c:pt>
                <c:pt idx="6733">
                  <c:v>4.2417706250016005</c:v>
                </c:pt>
                <c:pt idx="6734">
                  <c:v>4.2421321875007996</c:v>
                </c:pt>
                <c:pt idx="6735">
                  <c:v>4.2421768750016007</c:v>
                </c:pt>
                <c:pt idx="6736">
                  <c:v>4.2421684375007995</c:v>
                </c:pt>
                <c:pt idx="6737">
                  <c:v>4.2419462499999998</c:v>
                </c:pt>
                <c:pt idx="6738">
                  <c:v>4.2417325000000003</c:v>
                </c:pt>
                <c:pt idx="6739">
                  <c:v>4.2416471875007993</c:v>
                </c:pt>
                <c:pt idx="6740">
                  <c:v>4.241295</c:v>
                </c:pt>
                <c:pt idx="6741">
                  <c:v>4.2412487499999996</c:v>
                </c:pt>
                <c:pt idx="6742">
                  <c:v>4.2411393750016009</c:v>
                </c:pt>
                <c:pt idx="6743">
                  <c:v>4.2409890624992004</c:v>
                </c:pt>
                <c:pt idx="6744">
                  <c:v>4.2406843750016003</c:v>
                </c:pt>
                <c:pt idx="6745">
                  <c:v>4.240335</c:v>
                </c:pt>
                <c:pt idx="6746">
                  <c:v>4.2401843750016006</c:v>
                </c:pt>
                <c:pt idx="6747">
                  <c:v>4.2399456250016003</c:v>
                </c:pt>
                <c:pt idx="6748">
                  <c:v>4.2396137500000002</c:v>
                </c:pt>
                <c:pt idx="6749">
                  <c:v>4.2392687499999999</c:v>
                </c:pt>
                <c:pt idx="6750">
                  <c:v>4.2389287500000004</c:v>
                </c:pt>
                <c:pt idx="6751">
                  <c:v>4.2386428124992008</c:v>
                </c:pt>
                <c:pt idx="6752">
                  <c:v>4.2386024999999998</c:v>
                </c:pt>
                <c:pt idx="6753">
                  <c:v>4.2384124999999999</c:v>
                </c:pt>
                <c:pt idx="6754">
                  <c:v>4.2380953124992002</c:v>
                </c:pt>
                <c:pt idx="6755">
                  <c:v>4.23773</c:v>
                </c:pt>
                <c:pt idx="6756">
                  <c:v>4.2373696875007996</c:v>
                </c:pt>
                <c:pt idx="6757">
                  <c:v>4.2374281250016006</c:v>
                </c:pt>
                <c:pt idx="6758">
                  <c:v>4.2372906250016005</c:v>
                </c:pt>
                <c:pt idx="6759">
                  <c:v>4.2372575000000001</c:v>
                </c:pt>
                <c:pt idx="6760">
                  <c:v>4.2369209375007992</c:v>
                </c:pt>
                <c:pt idx="6761">
                  <c:v>4.2364937500000002</c:v>
                </c:pt>
                <c:pt idx="6762">
                  <c:v>4.2360665624992002</c:v>
                </c:pt>
                <c:pt idx="6763">
                  <c:v>4.2357403124992006</c:v>
                </c:pt>
                <c:pt idx="6764">
                  <c:v>4.2353649999999998</c:v>
                </c:pt>
                <c:pt idx="6765">
                  <c:v>4.2349825000000001</c:v>
                </c:pt>
                <c:pt idx="6766">
                  <c:v>4.2345956250016004</c:v>
                </c:pt>
                <c:pt idx="6767">
                  <c:v>4.2343068750016002</c:v>
                </c:pt>
                <c:pt idx="6768">
                  <c:v>4.2340187499999997</c:v>
                </c:pt>
                <c:pt idx="6769">
                  <c:v>4.2338381250016006</c:v>
                </c:pt>
                <c:pt idx="6770">
                  <c:v>4.2335174999999996</c:v>
                </c:pt>
                <c:pt idx="6771">
                  <c:v>4.2331828124992006</c:v>
                </c:pt>
                <c:pt idx="6772">
                  <c:v>4.2328400000000004</c:v>
                </c:pt>
                <c:pt idx="6773">
                  <c:v>4.2324743750016003</c:v>
                </c:pt>
                <c:pt idx="6774">
                  <c:v>4.2321056250016005</c:v>
                </c:pt>
                <c:pt idx="6775">
                  <c:v>4.2317756250016005</c:v>
                </c:pt>
                <c:pt idx="6776">
                  <c:v>4.2314334375007991</c:v>
                </c:pt>
                <c:pt idx="6777">
                  <c:v>4.2310437500000004</c:v>
                </c:pt>
                <c:pt idx="6778">
                  <c:v>4.2307059375007992</c:v>
                </c:pt>
                <c:pt idx="6779">
                  <c:v>4.230414375001601</c:v>
                </c:pt>
                <c:pt idx="6780">
                  <c:v>4.2304434375007993</c:v>
                </c:pt>
                <c:pt idx="6781">
                  <c:v>4.2300771875007994</c:v>
                </c:pt>
                <c:pt idx="6782">
                  <c:v>4.2299884375007997</c:v>
                </c:pt>
                <c:pt idx="6783">
                  <c:v>4.2300484375007992</c:v>
                </c:pt>
                <c:pt idx="6784">
                  <c:v>4.2300756250016009</c:v>
                </c:pt>
                <c:pt idx="6785">
                  <c:v>4.2300390624992001</c:v>
                </c:pt>
                <c:pt idx="6786">
                  <c:v>4.2299724999999997</c:v>
                </c:pt>
                <c:pt idx="6787">
                  <c:v>4.2295771875007997</c:v>
                </c:pt>
                <c:pt idx="6788">
                  <c:v>4.2292515624992006</c:v>
                </c:pt>
                <c:pt idx="6789">
                  <c:v>4.2291218750016002</c:v>
                </c:pt>
                <c:pt idx="6790">
                  <c:v>4.2287959375007995</c:v>
                </c:pt>
                <c:pt idx="6791">
                  <c:v>4.2284709375007994</c:v>
                </c:pt>
                <c:pt idx="6792">
                  <c:v>4.2282209375007991</c:v>
                </c:pt>
                <c:pt idx="6793">
                  <c:v>4.2284831250016008</c:v>
                </c:pt>
                <c:pt idx="6794">
                  <c:v>4.2283331250016003</c:v>
                </c:pt>
                <c:pt idx="6795">
                  <c:v>4.2282340624992001</c:v>
                </c:pt>
                <c:pt idx="6796">
                  <c:v>4.2278900000000004</c:v>
                </c:pt>
                <c:pt idx="6797">
                  <c:v>4.2279200000000001</c:v>
                </c:pt>
                <c:pt idx="6798">
                  <c:v>4.2275656250016009</c:v>
                </c:pt>
                <c:pt idx="6799">
                  <c:v>4.2275318750016009</c:v>
                </c:pt>
                <c:pt idx="6800">
                  <c:v>4.2272384375007999</c:v>
                </c:pt>
                <c:pt idx="6801">
                  <c:v>4.2271946875007993</c:v>
                </c:pt>
                <c:pt idx="6802">
                  <c:v>4.2270171875007998</c:v>
                </c:pt>
                <c:pt idx="6803">
                  <c:v>4.2267606250016003</c:v>
                </c:pt>
                <c:pt idx="6804">
                  <c:v>4.2266828124992006</c:v>
                </c:pt>
                <c:pt idx="6805">
                  <c:v>4.2263381250016003</c:v>
                </c:pt>
                <c:pt idx="6806">
                  <c:v>4.2259862500000001</c:v>
                </c:pt>
                <c:pt idx="6807">
                  <c:v>4.2257565624992006</c:v>
                </c:pt>
                <c:pt idx="6808">
                  <c:v>4.2257059375007993</c:v>
                </c:pt>
                <c:pt idx="6809">
                  <c:v>4.2259218750016005</c:v>
                </c:pt>
                <c:pt idx="6810">
                  <c:v>4.226155625001601</c:v>
                </c:pt>
                <c:pt idx="6811">
                  <c:v>4.2262793750016003</c:v>
                </c:pt>
                <c:pt idx="6812">
                  <c:v>4.2266821875007992</c:v>
                </c:pt>
                <c:pt idx="6813">
                  <c:v>4.2265871875007992</c:v>
                </c:pt>
                <c:pt idx="6814">
                  <c:v>4.2267803124992005</c:v>
                </c:pt>
                <c:pt idx="6815">
                  <c:v>4.2271031250016007</c:v>
                </c:pt>
                <c:pt idx="6816">
                  <c:v>4.2272453124992007</c:v>
                </c:pt>
                <c:pt idx="6817">
                  <c:v>4.2270371875007999</c:v>
                </c:pt>
                <c:pt idx="6818">
                  <c:v>4.2268893750016003</c:v>
                </c:pt>
                <c:pt idx="6819">
                  <c:v>4.2265178124992007</c:v>
                </c:pt>
                <c:pt idx="6820">
                  <c:v>4.2261446875007991</c:v>
                </c:pt>
                <c:pt idx="6821">
                  <c:v>4.2257953124992005</c:v>
                </c:pt>
                <c:pt idx="6822">
                  <c:v>4.2259428124992002</c:v>
                </c:pt>
                <c:pt idx="6823">
                  <c:v>4.2259140624992009</c:v>
                </c:pt>
                <c:pt idx="6824">
                  <c:v>4.2260606250016002</c:v>
                </c:pt>
                <c:pt idx="6825">
                  <c:v>4.2261478124992005</c:v>
                </c:pt>
                <c:pt idx="6826">
                  <c:v>4.2264528124992005</c:v>
                </c:pt>
                <c:pt idx="6827">
                  <c:v>4.2266034375007999</c:v>
                </c:pt>
                <c:pt idx="6828">
                  <c:v>4.2262971875007995</c:v>
                </c:pt>
                <c:pt idx="6829">
                  <c:v>4.2264190624992004</c:v>
                </c:pt>
                <c:pt idx="6830">
                  <c:v>4.2265578124992009</c:v>
                </c:pt>
                <c:pt idx="6831">
                  <c:v>4.2266874999999997</c:v>
                </c:pt>
                <c:pt idx="6832">
                  <c:v>4.2268553124992003</c:v>
                </c:pt>
                <c:pt idx="6833">
                  <c:v>4.2270340624992002</c:v>
                </c:pt>
                <c:pt idx="6834">
                  <c:v>4.2269724999999996</c:v>
                </c:pt>
                <c:pt idx="6835">
                  <c:v>4.2269631250016007</c:v>
                </c:pt>
                <c:pt idx="6836">
                  <c:v>4.22716125</c:v>
                </c:pt>
                <c:pt idx="6837">
                  <c:v>4.2270121875007991</c:v>
                </c:pt>
                <c:pt idx="6838">
                  <c:v>4.2270681250016002</c:v>
                </c:pt>
                <c:pt idx="6839">
                  <c:v>4.2269178124992006</c:v>
                </c:pt>
                <c:pt idx="6840">
                  <c:v>4.2268031250016005</c:v>
                </c:pt>
                <c:pt idx="6841">
                  <c:v>4.2264571875007997</c:v>
                </c:pt>
                <c:pt idx="6842">
                  <c:v>4.2261690624992001</c:v>
                </c:pt>
                <c:pt idx="6843">
                  <c:v>4.2259409375007992</c:v>
                </c:pt>
                <c:pt idx="6844">
                  <c:v>4.2258053124992001</c:v>
                </c:pt>
                <c:pt idx="6845">
                  <c:v>4.2256153124992002</c:v>
                </c:pt>
                <c:pt idx="6846">
                  <c:v>4.2253381250016009</c:v>
                </c:pt>
                <c:pt idx="6847">
                  <c:v>4.2251743750016004</c:v>
                </c:pt>
                <c:pt idx="6848">
                  <c:v>4.2248140624992008</c:v>
                </c:pt>
                <c:pt idx="6849">
                  <c:v>4.2246015624992008</c:v>
                </c:pt>
                <c:pt idx="6850">
                  <c:v>4.2247756250016009</c:v>
                </c:pt>
                <c:pt idx="6851">
                  <c:v>4.2247450000000004</c:v>
                </c:pt>
                <c:pt idx="6852">
                  <c:v>4.2244846875007998</c:v>
                </c:pt>
                <c:pt idx="6853">
                  <c:v>4.2244203124992001</c:v>
                </c:pt>
                <c:pt idx="6854">
                  <c:v>4.2244081250016006</c:v>
                </c:pt>
                <c:pt idx="6855">
                  <c:v>4.2245187499999997</c:v>
                </c:pt>
                <c:pt idx="6856">
                  <c:v>4.2247475000000003</c:v>
                </c:pt>
                <c:pt idx="6857">
                  <c:v>4.2247915624992007</c:v>
                </c:pt>
                <c:pt idx="6858">
                  <c:v>4.2250587499999996</c:v>
                </c:pt>
                <c:pt idx="6859">
                  <c:v>4.22476875</c:v>
                </c:pt>
                <c:pt idx="6860">
                  <c:v>4.2243821875007992</c:v>
                </c:pt>
                <c:pt idx="6861">
                  <c:v>4.2240543750016002</c:v>
                </c:pt>
                <c:pt idx="6862">
                  <c:v>4.2236828124992005</c:v>
                </c:pt>
                <c:pt idx="6863">
                  <c:v>4.2233015624992003</c:v>
                </c:pt>
                <c:pt idx="6864">
                  <c:v>4.2229650000000003</c:v>
                </c:pt>
                <c:pt idx="6865">
                  <c:v>4.2227528124992002</c:v>
                </c:pt>
                <c:pt idx="6866">
                  <c:v>4.2227490624992008</c:v>
                </c:pt>
                <c:pt idx="6867">
                  <c:v>4.2225031250016007</c:v>
                </c:pt>
                <c:pt idx="6868">
                  <c:v>4.2224446875007997</c:v>
                </c:pt>
                <c:pt idx="6869">
                  <c:v>4.2226343750016007</c:v>
                </c:pt>
                <c:pt idx="6870">
                  <c:v>4.2228765624992004</c:v>
                </c:pt>
                <c:pt idx="6871">
                  <c:v>4.2231490624992007</c:v>
                </c:pt>
                <c:pt idx="6872">
                  <c:v>4.2232303124992008</c:v>
                </c:pt>
                <c:pt idx="6873">
                  <c:v>4.2232925000000003</c:v>
                </c:pt>
                <c:pt idx="6874">
                  <c:v>4.2230753124992004</c:v>
                </c:pt>
                <c:pt idx="6875">
                  <c:v>4.2228349999999999</c:v>
                </c:pt>
                <c:pt idx="6876">
                  <c:v>4.2225087500000003</c:v>
                </c:pt>
                <c:pt idx="6877">
                  <c:v>4.2222340624992007</c:v>
                </c:pt>
                <c:pt idx="6878">
                  <c:v>4.2223043750016007</c:v>
                </c:pt>
                <c:pt idx="6879">
                  <c:v>4.2223899999999999</c:v>
                </c:pt>
                <c:pt idx="6880">
                  <c:v>4.2225109375007994</c:v>
                </c:pt>
                <c:pt idx="6881">
                  <c:v>4.2227550000000003</c:v>
                </c:pt>
                <c:pt idx="6882">
                  <c:v>4.2228599999999998</c:v>
                </c:pt>
                <c:pt idx="6883">
                  <c:v>4.2230278124992005</c:v>
                </c:pt>
                <c:pt idx="6884">
                  <c:v>4.2227390624992003</c:v>
                </c:pt>
                <c:pt idx="6885">
                  <c:v>4.2224162500000002</c:v>
                </c:pt>
                <c:pt idx="6886">
                  <c:v>4.2220750000000002</c:v>
                </c:pt>
                <c:pt idx="6887">
                  <c:v>4.2219625000000001</c:v>
                </c:pt>
                <c:pt idx="6888">
                  <c:v>4.2220003124992003</c:v>
                </c:pt>
                <c:pt idx="6889">
                  <c:v>4.2220953124992002</c:v>
                </c:pt>
                <c:pt idx="6890">
                  <c:v>4.2219621875007993</c:v>
                </c:pt>
                <c:pt idx="6891">
                  <c:v>4.2217021875007994</c:v>
                </c:pt>
                <c:pt idx="6892">
                  <c:v>4.2213703124992001</c:v>
                </c:pt>
                <c:pt idx="6893">
                  <c:v>4.2210371875007997</c:v>
                </c:pt>
                <c:pt idx="6894">
                  <c:v>4.220749375001601</c:v>
                </c:pt>
                <c:pt idx="6895">
                  <c:v>4.2209440624992007</c:v>
                </c:pt>
                <c:pt idx="6896">
                  <c:v>4.2208224999999997</c:v>
                </c:pt>
                <c:pt idx="6897">
                  <c:v>4.2210021875007993</c:v>
                </c:pt>
                <c:pt idx="6898">
                  <c:v>4.2209143750016009</c:v>
                </c:pt>
                <c:pt idx="6899">
                  <c:v>4.2211359375007991</c:v>
                </c:pt>
                <c:pt idx="6900">
                  <c:v>4.2214259375007996</c:v>
                </c:pt>
                <c:pt idx="6901">
                  <c:v>4.2214165624992006</c:v>
                </c:pt>
                <c:pt idx="6902">
                  <c:v>4.2212346875007993</c:v>
                </c:pt>
                <c:pt idx="6903">
                  <c:v>4.2210046875007992</c:v>
                </c:pt>
                <c:pt idx="6904">
                  <c:v>4.2208990624992007</c:v>
                </c:pt>
                <c:pt idx="6905">
                  <c:v>4.2205578124992007</c:v>
                </c:pt>
                <c:pt idx="6906">
                  <c:v>4.2202000000000002</c:v>
                </c:pt>
                <c:pt idx="6907">
                  <c:v>4.2201112500000004</c:v>
                </c:pt>
                <c:pt idx="6908">
                  <c:v>4.2200781250016002</c:v>
                </c:pt>
                <c:pt idx="6909">
                  <c:v>4.2196818750016005</c:v>
                </c:pt>
                <c:pt idx="6910">
                  <c:v>4.2193346875007993</c:v>
                </c:pt>
                <c:pt idx="6911">
                  <c:v>4.2189846875007992</c:v>
                </c:pt>
                <c:pt idx="6912">
                  <c:v>4.2186234375007992</c:v>
                </c:pt>
                <c:pt idx="6913">
                  <c:v>4.2186296875007994</c:v>
                </c:pt>
                <c:pt idx="6914">
                  <c:v>4.2185718750016008</c:v>
                </c:pt>
                <c:pt idx="6915">
                  <c:v>4.2183393750016007</c:v>
                </c:pt>
                <c:pt idx="6916">
                  <c:v>4.2182449999999996</c:v>
                </c:pt>
                <c:pt idx="6917">
                  <c:v>4.2182465624992007</c:v>
                </c:pt>
                <c:pt idx="6918">
                  <c:v>4.2180724999999999</c:v>
                </c:pt>
                <c:pt idx="6919">
                  <c:v>4.2178950000000004</c:v>
                </c:pt>
                <c:pt idx="6920">
                  <c:v>4.2175012499999998</c:v>
                </c:pt>
                <c:pt idx="6921">
                  <c:v>4.2171528124992008</c:v>
                </c:pt>
                <c:pt idx="6922">
                  <c:v>4.216689375001601</c:v>
                </c:pt>
                <c:pt idx="6923">
                  <c:v>4.2162996875007996</c:v>
                </c:pt>
                <c:pt idx="6924">
                  <c:v>4.2163846875007991</c:v>
                </c:pt>
                <c:pt idx="6925">
                  <c:v>4.2161093750016008</c:v>
                </c:pt>
                <c:pt idx="6926">
                  <c:v>4.216266875001601</c:v>
                </c:pt>
                <c:pt idx="6927">
                  <c:v>4.2162812499999998</c:v>
                </c:pt>
                <c:pt idx="6928">
                  <c:v>4.2163599999999999</c:v>
                </c:pt>
                <c:pt idx="6929">
                  <c:v>4.2162153124992008</c:v>
                </c:pt>
                <c:pt idx="6930">
                  <c:v>4.2161553124992004</c:v>
                </c:pt>
                <c:pt idx="6931">
                  <c:v>4.2157678124992009</c:v>
                </c:pt>
                <c:pt idx="6932">
                  <c:v>4.2154896875007992</c:v>
                </c:pt>
                <c:pt idx="6933">
                  <c:v>4.2151312499999998</c:v>
                </c:pt>
                <c:pt idx="6934">
                  <c:v>4.2147212500000002</c:v>
                </c:pt>
                <c:pt idx="6935">
                  <c:v>4.2143493750016008</c:v>
                </c:pt>
                <c:pt idx="6936">
                  <c:v>4.2140065624992005</c:v>
                </c:pt>
                <c:pt idx="6937">
                  <c:v>4.2140878124992005</c:v>
                </c:pt>
                <c:pt idx="6938">
                  <c:v>4.2143718750016008</c:v>
                </c:pt>
                <c:pt idx="6939">
                  <c:v>4.2139971875007998</c:v>
                </c:pt>
                <c:pt idx="6940">
                  <c:v>4.2136746875007995</c:v>
                </c:pt>
                <c:pt idx="6941">
                  <c:v>4.2135912500000003</c:v>
                </c:pt>
                <c:pt idx="6942">
                  <c:v>4.2136471875007997</c:v>
                </c:pt>
                <c:pt idx="6943">
                  <c:v>4.2135631250016008</c:v>
                </c:pt>
                <c:pt idx="6944">
                  <c:v>4.2132800000000001</c:v>
                </c:pt>
                <c:pt idx="6945">
                  <c:v>4.2133693750016006</c:v>
                </c:pt>
                <c:pt idx="6946">
                  <c:v>4.2135156250016008</c:v>
                </c:pt>
                <c:pt idx="6947">
                  <c:v>4.2137840624992009</c:v>
                </c:pt>
                <c:pt idx="6948">
                  <c:v>4.2138993750016009</c:v>
                </c:pt>
                <c:pt idx="6949">
                  <c:v>4.213965</c:v>
                </c:pt>
                <c:pt idx="6950">
                  <c:v>4.2137043750016003</c:v>
                </c:pt>
                <c:pt idx="6951">
                  <c:v>4.2135721875007999</c:v>
                </c:pt>
                <c:pt idx="6952">
                  <c:v>4.2132934375007993</c:v>
                </c:pt>
                <c:pt idx="6953">
                  <c:v>4.2133734375007998</c:v>
                </c:pt>
                <c:pt idx="6954">
                  <c:v>4.2133696875007995</c:v>
                </c:pt>
                <c:pt idx="6955">
                  <c:v>4.2137265624992004</c:v>
                </c:pt>
                <c:pt idx="6956">
                  <c:v>4.2139049999999996</c:v>
                </c:pt>
                <c:pt idx="6957">
                  <c:v>4.2137871875007997</c:v>
                </c:pt>
                <c:pt idx="6958">
                  <c:v>4.2133184375007993</c:v>
                </c:pt>
                <c:pt idx="6959">
                  <c:v>4.2129103124992007</c:v>
                </c:pt>
                <c:pt idx="6960">
                  <c:v>4.2125506250016009</c:v>
                </c:pt>
                <c:pt idx="6961">
                  <c:v>4.2121746875007995</c:v>
                </c:pt>
                <c:pt idx="6962">
                  <c:v>4.2116453124992006</c:v>
                </c:pt>
                <c:pt idx="6963">
                  <c:v>4.2111574999999997</c:v>
                </c:pt>
                <c:pt idx="6964">
                  <c:v>4.2107549999999998</c:v>
                </c:pt>
                <c:pt idx="6965">
                  <c:v>4.2104274999999998</c:v>
                </c:pt>
                <c:pt idx="6966">
                  <c:v>4.210045</c:v>
                </c:pt>
                <c:pt idx="6967">
                  <c:v>4.2099909375007991</c:v>
                </c:pt>
                <c:pt idx="6968">
                  <c:v>4.2101678124992006</c:v>
                </c:pt>
                <c:pt idx="6969">
                  <c:v>4.2103453124992001</c:v>
                </c:pt>
                <c:pt idx="6970">
                  <c:v>4.2105403124992007</c:v>
                </c:pt>
                <c:pt idx="6971">
                  <c:v>4.2105946875007998</c:v>
                </c:pt>
                <c:pt idx="6972">
                  <c:v>4.2103831250016004</c:v>
                </c:pt>
                <c:pt idx="6973">
                  <c:v>4.2100556250016004</c:v>
                </c:pt>
                <c:pt idx="6974">
                  <c:v>4.2097037500000001</c:v>
                </c:pt>
                <c:pt idx="6975">
                  <c:v>4.2094593750016003</c:v>
                </c:pt>
                <c:pt idx="6976">
                  <c:v>4.2091384375007994</c:v>
                </c:pt>
                <c:pt idx="6977">
                  <c:v>4.2092303124992005</c:v>
                </c:pt>
                <c:pt idx="6978">
                  <c:v>4.2091237499999998</c:v>
                </c:pt>
                <c:pt idx="6979">
                  <c:v>4.2093699999999998</c:v>
                </c:pt>
                <c:pt idx="6980">
                  <c:v>4.2092987500000003</c:v>
                </c:pt>
                <c:pt idx="6981">
                  <c:v>4.2092012499999996</c:v>
                </c:pt>
                <c:pt idx="6982">
                  <c:v>4.2090800000000002</c:v>
                </c:pt>
                <c:pt idx="6983">
                  <c:v>4.2088440624992005</c:v>
                </c:pt>
                <c:pt idx="6984">
                  <c:v>4.2087218750016007</c:v>
                </c:pt>
                <c:pt idx="6985">
                  <c:v>4.2083187500000001</c:v>
                </c:pt>
                <c:pt idx="6986">
                  <c:v>4.2079250000000004</c:v>
                </c:pt>
                <c:pt idx="6987">
                  <c:v>4.2074137499999997</c:v>
                </c:pt>
                <c:pt idx="6988">
                  <c:v>4.2069731250016007</c:v>
                </c:pt>
                <c:pt idx="6989">
                  <c:v>4.2066006250016006</c:v>
                </c:pt>
                <c:pt idx="6990">
                  <c:v>4.2061915624992006</c:v>
                </c:pt>
                <c:pt idx="6991">
                  <c:v>4.2057762500000004</c:v>
                </c:pt>
                <c:pt idx="6992">
                  <c:v>4.2054440624992004</c:v>
                </c:pt>
                <c:pt idx="6993">
                  <c:v>4.2053143750016009</c:v>
                </c:pt>
                <c:pt idx="6994">
                  <c:v>4.2052062499999998</c:v>
                </c:pt>
                <c:pt idx="6995">
                  <c:v>4.2050034375007996</c:v>
                </c:pt>
                <c:pt idx="6996">
                  <c:v>4.2048575000000001</c:v>
                </c:pt>
                <c:pt idx="6997">
                  <c:v>4.2048271875007996</c:v>
                </c:pt>
                <c:pt idx="6998">
                  <c:v>4.2049309375007997</c:v>
                </c:pt>
                <c:pt idx="6999">
                  <c:v>4.2046953124992008</c:v>
                </c:pt>
                <c:pt idx="7000">
                  <c:v>4.2047059375007994</c:v>
                </c:pt>
                <c:pt idx="7001">
                  <c:v>4.2043600000000003</c:v>
                </c:pt>
                <c:pt idx="7002">
                  <c:v>4.2040350000000002</c:v>
                </c:pt>
                <c:pt idx="7003">
                  <c:v>4.2036424999999999</c:v>
                </c:pt>
                <c:pt idx="7004">
                  <c:v>4.2031921875007994</c:v>
                </c:pt>
                <c:pt idx="7005">
                  <c:v>4.2028581250016002</c:v>
                </c:pt>
                <c:pt idx="7006">
                  <c:v>4.2025203124992005</c:v>
                </c:pt>
                <c:pt idx="7007">
                  <c:v>4.2023299999999999</c:v>
                </c:pt>
                <c:pt idx="7008">
                  <c:v>4.2022615624992001</c:v>
                </c:pt>
                <c:pt idx="7009">
                  <c:v>4.2023506250016007</c:v>
                </c:pt>
                <c:pt idx="7010">
                  <c:v>4.2021887500000004</c:v>
                </c:pt>
                <c:pt idx="7011">
                  <c:v>4.2019790624992002</c:v>
                </c:pt>
                <c:pt idx="7012">
                  <c:v>4.2019381250016004</c:v>
                </c:pt>
                <c:pt idx="7013">
                  <c:v>4.2014975000000003</c:v>
                </c:pt>
                <c:pt idx="7014">
                  <c:v>4.2011821875007991</c:v>
                </c:pt>
                <c:pt idx="7015">
                  <c:v>4.2008553124992005</c:v>
                </c:pt>
                <c:pt idx="7016">
                  <c:v>4.2005178124992009</c:v>
                </c:pt>
                <c:pt idx="7017">
                  <c:v>4.2001481250016006</c:v>
                </c:pt>
                <c:pt idx="7018">
                  <c:v>4.1998656250016007</c:v>
                </c:pt>
                <c:pt idx="7019">
                  <c:v>4.1994971875007998</c:v>
                </c:pt>
                <c:pt idx="7020">
                  <c:v>4.1991015624992007</c:v>
                </c:pt>
                <c:pt idx="7021">
                  <c:v>4.1991624999999999</c:v>
                </c:pt>
                <c:pt idx="7022">
                  <c:v>4.1987550000000002</c:v>
                </c:pt>
                <c:pt idx="7023">
                  <c:v>4.1984568750016003</c:v>
                </c:pt>
                <c:pt idx="7024">
                  <c:v>4.1986278124992005</c:v>
                </c:pt>
                <c:pt idx="7025">
                  <c:v>4.1985971875007992</c:v>
                </c:pt>
                <c:pt idx="7026">
                  <c:v>4.1985984375007996</c:v>
                </c:pt>
                <c:pt idx="7027">
                  <c:v>4.1984803124992007</c:v>
                </c:pt>
                <c:pt idx="7028">
                  <c:v>4.1983509375007992</c:v>
                </c:pt>
                <c:pt idx="7029">
                  <c:v>4.1982153124992001</c:v>
                </c:pt>
                <c:pt idx="7030">
                  <c:v>4.1983224999999997</c:v>
                </c:pt>
                <c:pt idx="7031">
                  <c:v>4.1984084375007997</c:v>
                </c:pt>
                <c:pt idx="7032">
                  <c:v>4.1984084375007997</c:v>
                </c:pt>
                <c:pt idx="7033">
                  <c:v>4.1986559375007992</c:v>
                </c:pt>
                <c:pt idx="7034">
                  <c:v>4.1985668750016005</c:v>
                </c:pt>
                <c:pt idx="7035">
                  <c:v>4.1981737499999996</c:v>
                </c:pt>
                <c:pt idx="7036">
                  <c:v>4.1978090624992008</c:v>
                </c:pt>
                <c:pt idx="7037">
                  <c:v>4.1973824999999998</c:v>
                </c:pt>
                <c:pt idx="7038">
                  <c:v>4.1968724999999996</c:v>
                </c:pt>
                <c:pt idx="7039">
                  <c:v>4.1964600000000001</c:v>
                </c:pt>
                <c:pt idx="7040">
                  <c:v>4.1963484375007996</c:v>
                </c:pt>
                <c:pt idx="7041">
                  <c:v>4.1961174999999997</c:v>
                </c:pt>
                <c:pt idx="7042">
                  <c:v>4.1963549999999996</c:v>
                </c:pt>
                <c:pt idx="7043">
                  <c:v>4.1967171875007994</c:v>
                </c:pt>
                <c:pt idx="7044">
                  <c:v>4.1969171875007998</c:v>
                </c:pt>
                <c:pt idx="7045">
                  <c:v>4.1971796875007996</c:v>
                </c:pt>
                <c:pt idx="7046">
                  <c:v>4.1969099999999999</c:v>
                </c:pt>
                <c:pt idx="7047">
                  <c:v>4.1965750000000002</c:v>
                </c:pt>
                <c:pt idx="7048">
                  <c:v>4.1961653124992004</c:v>
                </c:pt>
                <c:pt idx="7049">
                  <c:v>4.19579375</c:v>
                </c:pt>
                <c:pt idx="7050">
                  <c:v>4.1956556250016002</c:v>
                </c:pt>
                <c:pt idx="7051">
                  <c:v>4.1958046875007993</c:v>
                </c:pt>
                <c:pt idx="7052">
                  <c:v>4.1955956250016007</c:v>
                </c:pt>
                <c:pt idx="7053">
                  <c:v>4.1955584375007993</c:v>
                </c:pt>
                <c:pt idx="7054">
                  <c:v>4.1954287499999996</c:v>
                </c:pt>
                <c:pt idx="7055">
                  <c:v>4.1952281250016004</c:v>
                </c:pt>
                <c:pt idx="7056">
                  <c:v>4.19487875</c:v>
                </c:pt>
                <c:pt idx="7057">
                  <c:v>4.19489</c:v>
                </c:pt>
                <c:pt idx="7058">
                  <c:v>4.1948768750016008</c:v>
                </c:pt>
                <c:pt idx="7059">
                  <c:v>4.1946962499999998</c:v>
                </c:pt>
                <c:pt idx="7060">
                  <c:v>4.1943009375007998</c:v>
                </c:pt>
                <c:pt idx="7061">
                  <c:v>4.1939678124992001</c:v>
                </c:pt>
                <c:pt idx="7062">
                  <c:v>4.1936212499999996</c:v>
                </c:pt>
                <c:pt idx="7063">
                  <c:v>4.1937812499999998</c:v>
                </c:pt>
                <c:pt idx="7064">
                  <c:v>4.1939034375007997</c:v>
                </c:pt>
                <c:pt idx="7065">
                  <c:v>4.1937256250016004</c:v>
                </c:pt>
                <c:pt idx="7066">
                  <c:v>4.1936746875007991</c:v>
                </c:pt>
                <c:pt idx="7067">
                  <c:v>4.1936099999999996</c:v>
                </c:pt>
                <c:pt idx="7068">
                  <c:v>4.1936015624992002</c:v>
                </c:pt>
                <c:pt idx="7069">
                  <c:v>4.1934750000000003</c:v>
                </c:pt>
                <c:pt idx="7070">
                  <c:v>4.1931525000000001</c:v>
                </c:pt>
                <c:pt idx="7071">
                  <c:v>4.1934750000000003</c:v>
                </c:pt>
                <c:pt idx="7072">
                  <c:v>4.1935228124992001</c:v>
                </c:pt>
                <c:pt idx="7073">
                  <c:v>4.1933284375007993</c:v>
                </c:pt>
                <c:pt idx="7074">
                  <c:v>4.1929815624992006</c:v>
                </c:pt>
                <c:pt idx="7075">
                  <c:v>4.1928015624992003</c:v>
                </c:pt>
                <c:pt idx="7076">
                  <c:v>4.1929346875007996</c:v>
                </c:pt>
                <c:pt idx="7077">
                  <c:v>4.1932796875007998</c:v>
                </c:pt>
                <c:pt idx="7078">
                  <c:v>4.1933178124992008</c:v>
                </c:pt>
                <c:pt idx="7079">
                  <c:v>4.1933318750016007</c:v>
                </c:pt>
                <c:pt idx="7080">
                  <c:v>4.1930934375007993</c:v>
                </c:pt>
                <c:pt idx="7081">
                  <c:v>4.1926771875007995</c:v>
                </c:pt>
                <c:pt idx="7082">
                  <c:v>4.1922131250016008</c:v>
                </c:pt>
                <c:pt idx="7083">
                  <c:v>4.1918690624992001</c:v>
                </c:pt>
                <c:pt idx="7084">
                  <c:v>4.1914678124992006</c:v>
                </c:pt>
                <c:pt idx="7085">
                  <c:v>4.1910881250016008</c:v>
                </c:pt>
                <c:pt idx="7086">
                  <c:v>4.1909475</c:v>
                </c:pt>
                <c:pt idx="7087">
                  <c:v>4.1910600000000002</c:v>
                </c:pt>
                <c:pt idx="7088">
                  <c:v>4.1911424999999998</c:v>
                </c:pt>
                <c:pt idx="7089">
                  <c:v>4.190719375001601</c:v>
                </c:pt>
                <c:pt idx="7090">
                  <c:v>4.1907678124992005</c:v>
                </c:pt>
                <c:pt idx="7091">
                  <c:v>4.1910362499999998</c:v>
                </c:pt>
                <c:pt idx="7092">
                  <c:v>4.1908218750016006</c:v>
                </c:pt>
                <c:pt idx="7093">
                  <c:v>4.1905293750016002</c:v>
                </c:pt>
                <c:pt idx="7094">
                  <c:v>4.1908946875007995</c:v>
                </c:pt>
                <c:pt idx="7095">
                  <c:v>4.1910328124992002</c:v>
                </c:pt>
                <c:pt idx="7096">
                  <c:v>4.1910818750016006</c:v>
                </c:pt>
                <c:pt idx="7097">
                  <c:v>4.1913031250016006</c:v>
                </c:pt>
                <c:pt idx="7098">
                  <c:v>4.1913234375007997</c:v>
                </c:pt>
                <c:pt idx="7099">
                  <c:v>4.1915171875007999</c:v>
                </c:pt>
                <c:pt idx="7100">
                  <c:v>4.1914437500000004</c:v>
                </c:pt>
                <c:pt idx="7101">
                  <c:v>4.1910562499999999</c:v>
                </c:pt>
                <c:pt idx="7102">
                  <c:v>4.1907162500000004</c:v>
                </c:pt>
                <c:pt idx="7103">
                  <c:v>4.1904168750016009</c:v>
                </c:pt>
                <c:pt idx="7104">
                  <c:v>4.1900468750016007</c:v>
                </c:pt>
                <c:pt idx="7105">
                  <c:v>4.1896690624992008</c:v>
                </c:pt>
                <c:pt idx="7106">
                  <c:v>4.189558125001601</c:v>
                </c:pt>
                <c:pt idx="7107">
                  <c:v>4.1897031250016008</c:v>
                </c:pt>
                <c:pt idx="7108">
                  <c:v>4.1898696875007992</c:v>
                </c:pt>
                <c:pt idx="7109">
                  <c:v>4.1900656250016004</c:v>
                </c:pt>
                <c:pt idx="7110">
                  <c:v>4.1896731250016002</c:v>
                </c:pt>
                <c:pt idx="7111">
                  <c:v>4.1893293750016003</c:v>
                </c:pt>
                <c:pt idx="7112">
                  <c:v>4.1889959375007999</c:v>
                </c:pt>
                <c:pt idx="7113">
                  <c:v>4.1886984375007996</c:v>
                </c:pt>
                <c:pt idx="7114">
                  <c:v>4.1885190624992008</c:v>
                </c:pt>
                <c:pt idx="7115">
                  <c:v>4.1885128124992006</c:v>
                </c:pt>
                <c:pt idx="7116">
                  <c:v>4.1887359375007991</c:v>
                </c:pt>
                <c:pt idx="7117">
                  <c:v>4.1891168750016003</c:v>
                </c:pt>
                <c:pt idx="7118">
                  <c:v>4.1892028124992002</c:v>
                </c:pt>
                <c:pt idx="7119">
                  <c:v>4.1891271875007998</c:v>
                </c:pt>
                <c:pt idx="7120">
                  <c:v>4.1887368750016005</c:v>
                </c:pt>
                <c:pt idx="7121">
                  <c:v>4.1883287500000002</c:v>
                </c:pt>
                <c:pt idx="7122">
                  <c:v>4.1879234375007997</c:v>
                </c:pt>
                <c:pt idx="7123">
                  <c:v>4.1875959375007996</c:v>
                </c:pt>
                <c:pt idx="7124">
                  <c:v>4.1873509375007991</c:v>
                </c:pt>
                <c:pt idx="7125">
                  <c:v>4.1875925000000001</c:v>
                </c:pt>
                <c:pt idx="7126">
                  <c:v>4.1878196875007996</c:v>
                </c:pt>
                <c:pt idx="7127">
                  <c:v>4.1879396875007995</c:v>
                </c:pt>
                <c:pt idx="7128">
                  <c:v>4.1879221875007993</c:v>
                </c:pt>
                <c:pt idx="7129">
                  <c:v>4.1877221875007997</c:v>
                </c:pt>
                <c:pt idx="7130">
                  <c:v>4.1873915624992009</c:v>
                </c:pt>
                <c:pt idx="7131">
                  <c:v>4.1870399999999997</c:v>
                </c:pt>
                <c:pt idx="7132">
                  <c:v>4.1866731250016009</c:v>
                </c:pt>
                <c:pt idx="7133">
                  <c:v>4.1863275</c:v>
                </c:pt>
                <c:pt idx="7134">
                  <c:v>4.1862174999999997</c:v>
                </c:pt>
                <c:pt idx="7135">
                  <c:v>4.1860612499999998</c:v>
                </c:pt>
                <c:pt idx="7136">
                  <c:v>4.1864593750016006</c:v>
                </c:pt>
                <c:pt idx="7137">
                  <c:v>4.1865078124992001</c:v>
                </c:pt>
                <c:pt idx="7138">
                  <c:v>4.18687875</c:v>
                </c:pt>
                <c:pt idx="7139">
                  <c:v>4.1868949999999998</c:v>
                </c:pt>
                <c:pt idx="7140">
                  <c:v>4.1866337500000004</c:v>
                </c:pt>
                <c:pt idx="7141">
                  <c:v>4.1862593750016002</c:v>
                </c:pt>
                <c:pt idx="7142">
                  <c:v>4.1858556250016008</c:v>
                </c:pt>
                <c:pt idx="7143">
                  <c:v>4.1855465624992005</c:v>
                </c:pt>
                <c:pt idx="7144">
                  <c:v>4.1857075000000004</c:v>
                </c:pt>
                <c:pt idx="7145">
                  <c:v>4.1857931250016005</c:v>
                </c:pt>
                <c:pt idx="7146">
                  <c:v>4.1860981250016005</c:v>
                </c:pt>
                <c:pt idx="7147">
                  <c:v>4.186483125001601</c:v>
                </c:pt>
                <c:pt idx="7148">
                  <c:v>4.1866099999999999</c:v>
                </c:pt>
                <c:pt idx="7149">
                  <c:v>4.1864875000000001</c:v>
                </c:pt>
                <c:pt idx="7150">
                  <c:v>4.1860753124992005</c:v>
                </c:pt>
                <c:pt idx="7151">
                  <c:v>4.18619875</c:v>
                </c:pt>
                <c:pt idx="7152">
                  <c:v>4.1862325</c:v>
                </c:pt>
                <c:pt idx="7153">
                  <c:v>4.1859006250016009</c:v>
                </c:pt>
                <c:pt idx="7154">
                  <c:v>4.1855496875007994</c:v>
                </c:pt>
                <c:pt idx="7155">
                  <c:v>4.1852028124992007</c:v>
                </c:pt>
                <c:pt idx="7156">
                  <c:v>4.1853093750016006</c:v>
                </c:pt>
                <c:pt idx="7157">
                  <c:v>4.1853415624992003</c:v>
                </c:pt>
                <c:pt idx="7158">
                  <c:v>4.185016875001601</c:v>
                </c:pt>
                <c:pt idx="7159">
                  <c:v>4.1846562499999997</c:v>
                </c:pt>
                <c:pt idx="7160">
                  <c:v>4.1842768750016006</c:v>
                </c:pt>
                <c:pt idx="7161">
                  <c:v>4.1839387500000003</c:v>
                </c:pt>
                <c:pt idx="7162">
                  <c:v>4.1835649999999998</c:v>
                </c:pt>
                <c:pt idx="7163">
                  <c:v>4.1837809375007993</c:v>
                </c:pt>
                <c:pt idx="7164">
                  <c:v>4.1839587500000004</c:v>
                </c:pt>
                <c:pt idx="7165">
                  <c:v>4.1842249999999996</c:v>
                </c:pt>
                <c:pt idx="7166">
                  <c:v>4.1843403124992005</c:v>
                </c:pt>
                <c:pt idx="7167">
                  <c:v>4.1846699999999997</c:v>
                </c:pt>
                <c:pt idx="7168">
                  <c:v>4.1842740624992008</c:v>
                </c:pt>
                <c:pt idx="7169">
                  <c:v>4.1839174999999997</c:v>
                </c:pt>
                <c:pt idx="7170">
                  <c:v>4.1837940624992003</c:v>
                </c:pt>
                <c:pt idx="7171">
                  <c:v>4.1839674999999996</c:v>
                </c:pt>
                <c:pt idx="7172">
                  <c:v>4.1840168750016007</c:v>
                </c:pt>
                <c:pt idx="7173">
                  <c:v>4.1843609375007995</c:v>
                </c:pt>
                <c:pt idx="7174">
                  <c:v>4.1844909375007999</c:v>
                </c:pt>
                <c:pt idx="7175">
                  <c:v>4.1841634375007999</c:v>
                </c:pt>
                <c:pt idx="7176">
                  <c:v>4.1838103124992001</c:v>
                </c:pt>
                <c:pt idx="7177">
                  <c:v>4.1834137499999997</c:v>
                </c:pt>
                <c:pt idx="7178">
                  <c:v>4.1829121875007997</c:v>
                </c:pt>
                <c:pt idx="7179">
                  <c:v>4.1824656250016004</c:v>
                </c:pt>
                <c:pt idx="7180">
                  <c:v>4.1821034375007997</c:v>
                </c:pt>
                <c:pt idx="7181">
                  <c:v>4.1817806250016005</c:v>
                </c:pt>
                <c:pt idx="7182">
                  <c:v>4.1815325000000003</c:v>
                </c:pt>
                <c:pt idx="7183">
                  <c:v>4.1813775</c:v>
                </c:pt>
                <c:pt idx="7184">
                  <c:v>4.1814106250016003</c:v>
                </c:pt>
                <c:pt idx="7185">
                  <c:v>4.18141125</c:v>
                </c:pt>
                <c:pt idx="7186">
                  <c:v>4.1816996875007995</c:v>
                </c:pt>
                <c:pt idx="7187">
                  <c:v>4.1818209375007998</c:v>
                </c:pt>
                <c:pt idx="7188">
                  <c:v>4.1816846875007991</c:v>
                </c:pt>
                <c:pt idx="7189">
                  <c:v>4.1813315624992002</c:v>
                </c:pt>
                <c:pt idx="7190">
                  <c:v>4.1813034375007998</c:v>
                </c:pt>
                <c:pt idx="7191">
                  <c:v>4.1810621875007996</c:v>
                </c:pt>
                <c:pt idx="7192">
                  <c:v>4.18096625</c:v>
                </c:pt>
                <c:pt idx="7193">
                  <c:v>4.1813087500000004</c:v>
                </c:pt>
                <c:pt idx="7194">
                  <c:v>4.1811334375007991</c:v>
                </c:pt>
                <c:pt idx="7195">
                  <c:v>4.1815303124992003</c:v>
                </c:pt>
                <c:pt idx="7196">
                  <c:v>4.1816312499999997</c:v>
                </c:pt>
                <c:pt idx="7197">
                  <c:v>4.1812071875007994</c:v>
                </c:pt>
                <c:pt idx="7198">
                  <c:v>4.1808359375007997</c:v>
                </c:pt>
                <c:pt idx="7199">
                  <c:v>4.1805124999999999</c:v>
                </c:pt>
                <c:pt idx="7200">
                  <c:v>4.1801840624992002</c:v>
                </c:pt>
                <c:pt idx="7201">
                  <c:v>4.1798228124992001</c:v>
                </c:pt>
                <c:pt idx="7202">
                  <c:v>4.1794912499999999</c:v>
                </c:pt>
                <c:pt idx="7203">
                  <c:v>4.1792596875007995</c:v>
                </c:pt>
                <c:pt idx="7204">
                  <c:v>4.1792146875007994</c:v>
                </c:pt>
                <c:pt idx="7205">
                  <c:v>4.1793178124992005</c:v>
                </c:pt>
                <c:pt idx="7206">
                  <c:v>4.1789834375007997</c:v>
                </c:pt>
                <c:pt idx="7207">
                  <c:v>4.1790928124992002</c:v>
                </c:pt>
                <c:pt idx="7208">
                  <c:v>4.1786831250016006</c:v>
                </c:pt>
                <c:pt idx="7209">
                  <c:v>4.1783462499999997</c:v>
                </c:pt>
                <c:pt idx="7210">
                  <c:v>4.1782728124992001</c:v>
                </c:pt>
                <c:pt idx="7211">
                  <c:v>4.1782418750016008</c:v>
                </c:pt>
                <c:pt idx="7212">
                  <c:v>4.1782424999999996</c:v>
                </c:pt>
                <c:pt idx="7213">
                  <c:v>4.1783678124992001</c:v>
                </c:pt>
                <c:pt idx="7214">
                  <c:v>4.1787731250016007</c:v>
                </c:pt>
                <c:pt idx="7215">
                  <c:v>4.1785534375007991</c:v>
                </c:pt>
                <c:pt idx="7216">
                  <c:v>4.1787443750016005</c:v>
                </c:pt>
                <c:pt idx="7217">
                  <c:v>4.1783040624992003</c:v>
                </c:pt>
                <c:pt idx="7218">
                  <c:v>4.1779515624992003</c:v>
                </c:pt>
                <c:pt idx="7219">
                  <c:v>4.1775450000000003</c:v>
                </c:pt>
                <c:pt idx="7220">
                  <c:v>4.1771896875007997</c:v>
                </c:pt>
                <c:pt idx="7221">
                  <c:v>4.1767803124992007</c:v>
                </c:pt>
                <c:pt idx="7222">
                  <c:v>4.1764509375007997</c:v>
                </c:pt>
                <c:pt idx="7223">
                  <c:v>4.1763471875007996</c:v>
                </c:pt>
                <c:pt idx="7224">
                  <c:v>4.1763253124992001</c:v>
                </c:pt>
                <c:pt idx="7225">
                  <c:v>4.1764581250016004</c:v>
                </c:pt>
                <c:pt idx="7226">
                  <c:v>4.176759375001601</c:v>
                </c:pt>
                <c:pt idx="7227">
                  <c:v>4.1766021875007997</c:v>
                </c:pt>
                <c:pt idx="7228">
                  <c:v>4.1763890624992008</c:v>
                </c:pt>
                <c:pt idx="7229">
                  <c:v>4.1760571875007999</c:v>
                </c:pt>
                <c:pt idx="7230">
                  <c:v>4.1757099999999996</c:v>
                </c:pt>
                <c:pt idx="7231">
                  <c:v>4.1753871875007995</c:v>
                </c:pt>
                <c:pt idx="7232">
                  <c:v>4.1751921875007998</c:v>
                </c:pt>
                <c:pt idx="7233">
                  <c:v>4.1751728124992002</c:v>
                </c:pt>
                <c:pt idx="7234">
                  <c:v>4.1752209375007991</c:v>
                </c:pt>
                <c:pt idx="7235">
                  <c:v>4.1755525000000002</c:v>
                </c:pt>
                <c:pt idx="7236">
                  <c:v>4.1758109375007999</c:v>
                </c:pt>
                <c:pt idx="7237">
                  <c:v>4.1757443750016003</c:v>
                </c:pt>
                <c:pt idx="7238">
                  <c:v>4.1753840624992007</c:v>
                </c:pt>
                <c:pt idx="7239">
                  <c:v>4.1749821875007997</c:v>
                </c:pt>
                <c:pt idx="7240">
                  <c:v>4.1746271875007999</c:v>
                </c:pt>
                <c:pt idx="7241">
                  <c:v>4.1742903124992008</c:v>
                </c:pt>
                <c:pt idx="7242">
                  <c:v>4.1738662499999997</c:v>
                </c:pt>
                <c:pt idx="7243">
                  <c:v>4.1735356250016009</c:v>
                </c:pt>
                <c:pt idx="7244">
                  <c:v>4.1738928124992007</c:v>
                </c:pt>
                <c:pt idx="7245">
                  <c:v>4.1742215624992003</c:v>
                </c:pt>
                <c:pt idx="7246">
                  <c:v>4.1745434375007999</c:v>
                </c:pt>
                <c:pt idx="7247">
                  <c:v>4.1748993750016004</c:v>
                </c:pt>
                <c:pt idx="7248">
                  <c:v>4.1752409375007993</c:v>
                </c:pt>
                <c:pt idx="7249">
                  <c:v>4.1755921875007997</c:v>
                </c:pt>
                <c:pt idx="7250">
                  <c:v>4.1751046875007995</c:v>
                </c:pt>
                <c:pt idx="7251">
                  <c:v>4.174660625001601</c:v>
                </c:pt>
                <c:pt idx="7252">
                  <c:v>4.1746828124992001</c:v>
                </c:pt>
                <c:pt idx="7253">
                  <c:v>4.1747215624992009</c:v>
                </c:pt>
                <c:pt idx="7254">
                  <c:v>4.1748403124992004</c:v>
                </c:pt>
                <c:pt idx="7255">
                  <c:v>4.1746915624992003</c:v>
                </c:pt>
                <c:pt idx="7256">
                  <c:v>4.1743674999999998</c:v>
                </c:pt>
                <c:pt idx="7257">
                  <c:v>4.1740437500000001</c:v>
                </c:pt>
                <c:pt idx="7258">
                  <c:v>4.1739834375007998</c:v>
                </c:pt>
                <c:pt idx="7259">
                  <c:v>4.1737890624992007</c:v>
                </c:pt>
                <c:pt idx="7260">
                  <c:v>4.1737203124992002</c:v>
                </c:pt>
                <c:pt idx="7261">
                  <c:v>4.1735946875007999</c:v>
                </c:pt>
                <c:pt idx="7262">
                  <c:v>4.1734593750016007</c:v>
                </c:pt>
                <c:pt idx="7263">
                  <c:v>4.1731715624992001</c:v>
                </c:pt>
                <c:pt idx="7264">
                  <c:v>4.1733878124992003</c:v>
                </c:pt>
                <c:pt idx="7265">
                  <c:v>4.1735393750016003</c:v>
                </c:pt>
                <c:pt idx="7266">
                  <c:v>4.1737243750016004</c:v>
                </c:pt>
                <c:pt idx="7267">
                  <c:v>4.1734278124992006</c:v>
                </c:pt>
                <c:pt idx="7268">
                  <c:v>4.1730921875007994</c:v>
                </c:pt>
                <c:pt idx="7269">
                  <c:v>4.1727184375007997</c:v>
                </c:pt>
                <c:pt idx="7270">
                  <c:v>4.1726687499999997</c:v>
                </c:pt>
                <c:pt idx="7271">
                  <c:v>4.1730843750016007</c:v>
                </c:pt>
                <c:pt idx="7272">
                  <c:v>4.1734734375007996</c:v>
                </c:pt>
                <c:pt idx="7273">
                  <c:v>4.1735618750016004</c:v>
                </c:pt>
                <c:pt idx="7274">
                  <c:v>4.1736784375007998</c:v>
                </c:pt>
                <c:pt idx="7275">
                  <c:v>4.1739653124992007</c:v>
                </c:pt>
                <c:pt idx="7276">
                  <c:v>4.1736137500000003</c:v>
                </c:pt>
                <c:pt idx="7277">
                  <c:v>4.1732624999999999</c:v>
                </c:pt>
                <c:pt idx="7278">
                  <c:v>4.1727840624992005</c:v>
                </c:pt>
                <c:pt idx="7279">
                  <c:v>4.1724215624992009</c:v>
                </c:pt>
                <c:pt idx="7280">
                  <c:v>4.1720606250016008</c:v>
                </c:pt>
                <c:pt idx="7281">
                  <c:v>4.1716618750016004</c:v>
                </c:pt>
                <c:pt idx="7282">
                  <c:v>4.1712737500000001</c:v>
                </c:pt>
                <c:pt idx="7283">
                  <c:v>4.1709490624992007</c:v>
                </c:pt>
                <c:pt idx="7284">
                  <c:v>4.1704771875007998</c:v>
                </c:pt>
                <c:pt idx="7285">
                  <c:v>4.1700862499999998</c:v>
                </c:pt>
                <c:pt idx="7286">
                  <c:v>4.1697550000000003</c:v>
                </c:pt>
                <c:pt idx="7287">
                  <c:v>4.1697915624992001</c:v>
                </c:pt>
                <c:pt idx="7288">
                  <c:v>4.1694071875007994</c:v>
                </c:pt>
                <c:pt idx="7289">
                  <c:v>4.1692093750016008</c:v>
                </c:pt>
                <c:pt idx="7290">
                  <c:v>4.1695815624992001</c:v>
                </c:pt>
                <c:pt idx="7291">
                  <c:v>4.1695209375007991</c:v>
                </c:pt>
                <c:pt idx="7292">
                  <c:v>4.1691884375007993</c:v>
                </c:pt>
                <c:pt idx="7293">
                  <c:v>4.1689809375007991</c:v>
                </c:pt>
                <c:pt idx="7294">
                  <c:v>4.1690093750016004</c:v>
                </c:pt>
                <c:pt idx="7295">
                  <c:v>4.1692668750016004</c:v>
                </c:pt>
                <c:pt idx="7296">
                  <c:v>4.16923625</c:v>
                </c:pt>
                <c:pt idx="7297">
                  <c:v>4.1694362500000004</c:v>
                </c:pt>
                <c:pt idx="7298">
                  <c:v>4.1696778124992004</c:v>
                </c:pt>
                <c:pt idx="7299">
                  <c:v>4.1697128124992009</c:v>
                </c:pt>
                <c:pt idx="7300">
                  <c:v>4.1693437500000003</c:v>
                </c:pt>
                <c:pt idx="7301">
                  <c:v>4.1690015624992007</c:v>
                </c:pt>
                <c:pt idx="7302">
                  <c:v>4.1685625000000002</c:v>
                </c:pt>
                <c:pt idx="7303">
                  <c:v>4.1681900000000001</c:v>
                </c:pt>
                <c:pt idx="7304">
                  <c:v>4.1678656250016006</c:v>
                </c:pt>
                <c:pt idx="7305">
                  <c:v>4.1675037499999998</c:v>
                </c:pt>
                <c:pt idx="7306">
                  <c:v>4.1673981250016006</c:v>
                </c:pt>
                <c:pt idx="7307">
                  <c:v>4.1677562500000001</c:v>
                </c:pt>
                <c:pt idx="7308">
                  <c:v>4.1677528124992005</c:v>
                </c:pt>
                <c:pt idx="7309">
                  <c:v>4.1678890624992002</c:v>
                </c:pt>
                <c:pt idx="7310">
                  <c:v>4.1675125</c:v>
                </c:pt>
                <c:pt idx="7311">
                  <c:v>4.1671343750016003</c:v>
                </c:pt>
                <c:pt idx="7312">
                  <c:v>4.1668000000000003</c:v>
                </c:pt>
                <c:pt idx="7313">
                  <c:v>4.1664718750016005</c:v>
                </c:pt>
                <c:pt idx="7314">
                  <c:v>4.1668053124992008</c:v>
                </c:pt>
                <c:pt idx="7315">
                  <c:v>4.1671703124992003</c:v>
                </c:pt>
                <c:pt idx="7316">
                  <c:v>4.1672828124992005</c:v>
                </c:pt>
                <c:pt idx="7317">
                  <c:v>4.167679375001601</c:v>
                </c:pt>
                <c:pt idx="7318">
                  <c:v>4.1677034375007995</c:v>
                </c:pt>
                <c:pt idx="7319">
                  <c:v>4.1676462499999998</c:v>
                </c:pt>
                <c:pt idx="7320">
                  <c:v>4.1679987499999998</c:v>
                </c:pt>
                <c:pt idx="7321">
                  <c:v>4.1677718750016002</c:v>
                </c:pt>
                <c:pt idx="7322">
                  <c:v>4.1674456250016005</c:v>
                </c:pt>
                <c:pt idx="7323">
                  <c:v>4.1671250000000004</c:v>
                </c:pt>
                <c:pt idx="7324">
                  <c:v>4.1673028124992006</c:v>
                </c:pt>
                <c:pt idx="7325">
                  <c:v>4.1669549999999997</c:v>
                </c:pt>
                <c:pt idx="7326">
                  <c:v>4.1667834375007997</c:v>
                </c:pt>
                <c:pt idx="7327">
                  <c:v>4.1670878124992008</c:v>
                </c:pt>
                <c:pt idx="7328">
                  <c:v>4.1671093750016004</c:v>
                </c:pt>
                <c:pt idx="7329">
                  <c:v>4.1670018750016009</c:v>
                </c:pt>
                <c:pt idx="7330">
                  <c:v>4.1665006250016008</c:v>
                </c:pt>
                <c:pt idx="7331">
                  <c:v>4.1661078124992006</c:v>
                </c:pt>
                <c:pt idx="7332">
                  <c:v>4.1657628124992003</c:v>
                </c:pt>
                <c:pt idx="7333">
                  <c:v>4.1654400000000003</c:v>
                </c:pt>
                <c:pt idx="7334">
                  <c:v>4.1652971875007996</c:v>
                </c:pt>
                <c:pt idx="7335">
                  <c:v>4.1657887499999999</c:v>
                </c:pt>
                <c:pt idx="7336">
                  <c:v>4.1661168750016007</c:v>
                </c:pt>
                <c:pt idx="7337">
                  <c:v>4.1662159375007999</c:v>
                </c:pt>
                <c:pt idx="7338">
                  <c:v>4.1665571875007998</c:v>
                </c:pt>
                <c:pt idx="7339">
                  <c:v>4.1669700000000001</c:v>
                </c:pt>
                <c:pt idx="7340">
                  <c:v>4.1670715624992001</c:v>
                </c:pt>
                <c:pt idx="7341">
                  <c:v>4.1670784375007992</c:v>
                </c:pt>
                <c:pt idx="7342">
                  <c:v>4.1666218750016002</c:v>
                </c:pt>
                <c:pt idx="7343">
                  <c:v>4.1662746875007999</c:v>
                </c:pt>
                <c:pt idx="7344">
                  <c:v>4.1659090624992006</c:v>
                </c:pt>
                <c:pt idx="7345">
                  <c:v>4.1654799999999996</c:v>
                </c:pt>
                <c:pt idx="7346">
                  <c:v>4.1651575000000003</c:v>
                </c:pt>
                <c:pt idx="7347">
                  <c:v>4.1648275000000003</c:v>
                </c:pt>
                <c:pt idx="7348">
                  <c:v>4.1644768750016006</c:v>
                </c:pt>
                <c:pt idx="7349">
                  <c:v>4.1643881250016008</c:v>
                </c:pt>
                <c:pt idx="7350">
                  <c:v>4.1640431250016006</c:v>
                </c:pt>
                <c:pt idx="7351">
                  <c:v>4.1636984375007993</c:v>
                </c:pt>
                <c:pt idx="7352">
                  <c:v>4.1633753124992001</c:v>
                </c:pt>
                <c:pt idx="7353">
                  <c:v>4.1634171875007997</c:v>
                </c:pt>
                <c:pt idx="7354">
                  <c:v>4.1635274999999998</c:v>
                </c:pt>
                <c:pt idx="7355">
                  <c:v>4.1631543750016009</c:v>
                </c:pt>
                <c:pt idx="7356">
                  <c:v>4.1628031250016004</c:v>
                </c:pt>
                <c:pt idx="7357">
                  <c:v>4.1624190624992004</c:v>
                </c:pt>
                <c:pt idx="7358">
                  <c:v>4.1620949999999999</c:v>
                </c:pt>
                <c:pt idx="7359">
                  <c:v>4.1624350000000003</c:v>
                </c:pt>
                <c:pt idx="7360">
                  <c:v>4.1626746875007994</c:v>
                </c:pt>
                <c:pt idx="7361">
                  <c:v>4.1630196875007996</c:v>
                </c:pt>
                <c:pt idx="7362">
                  <c:v>4.1634128124992005</c:v>
                </c:pt>
                <c:pt idx="7363">
                  <c:v>4.1636468750016009</c:v>
                </c:pt>
                <c:pt idx="7364">
                  <c:v>4.1637971875007995</c:v>
                </c:pt>
                <c:pt idx="7365">
                  <c:v>4.1636234375007994</c:v>
                </c:pt>
                <c:pt idx="7366">
                  <c:v>4.1632228124992006</c:v>
                </c:pt>
                <c:pt idx="7367">
                  <c:v>4.1628418750016003</c:v>
                </c:pt>
                <c:pt idx="7368">
                  <c:v>4.1624609375007999</c:v>
                </c:pt>
                <c:pt idx="7369">
                  <c:v>4.1622796875007992</c:v>
                </c:pt>
                <c:pt idx="7370">
                  <c:v>4.1621271875007997</c:v>
                </c:pt>
                <c:pt idx="7371">
                  <c:v>4.1621421875007991</c:v>
                </c:pt>
                <c:pt idx="7372">
                  <c:v>4.16249</c:v>
                </c:pt>
                <c:pt idx="7373">
                  <c:v>4.1627203124992009</c:v>
                </c:pt>
                <c:pt idx="7374">
                  <c:v>4.1630799999999999</c:v>
                </c:pt>
                <c:pt idx="7375">
                  <c:v>4.1625709375007993</c:v>
                </c:pt>
                <c:pt idx="7376">
                  <c:v>4.1622393750016009</c:v>
                </c:pt>
                <c:pt idx="7377">
                  <c:v>4.1619062500000004</c:v>
                </c:pt>
                <c:pt idx="7378">
                  <c:v>4.1615774999999999</c:v>
                </c:pt>
                <c:pt idx="7379">
                  <c:v>4.1611937499999998</c:v>
                </c:pt>
                <c:pt idx="7380">
                  <c:v>4.1607124999999998</c:v>
                </c:pt>
                <c:pt idx="7381">
                  <c:v>4.1601996875007998</c:v>
                </c:pt>
                <c:pt idx="7382">
                  <c:v>4.1597053124992005</c:v>
                </c:pt>
                <c:pt idx="7383">
                  <c:v>4.1593309375007994</c:v>
                </c:pt>
                <c:pt idx="7384">
                  <c:v>4.1588253124992001</c:v>
                </c:pt>
                <c:pt idx="7385">
                  <c:v>4.1584684375007992</c:v>
                </c:pt>
                <c:pt idx="7386">
                  <c:v>4.1582478124992006</c:v>
                </c:pt>
                <c:pt idx="7387">
                  <c:v>4.1580696875007996</c:v>
                </c:pt>
                <c:pt idx="7388">
                  <c:v>4.1582862499999997</c:v>
                </c:pt>
                <c:pt idx="7389">
                  <c:v>4.1586903124992007</c:v>
                </c:pt>
                <c:pt idx="7390">
                  <c:v>4.1590446875007991</c:v>
                </c:pt>
                <c:pt idx="7391">
                  <c:v>4.1593740624992002</c:v>
                </c:pt>
                <c:pt idx="7392">
                  <c:v>4.1596993750016003</c:v>
                </c:pt>
                <c:pt idx="7393">
                  <c:v>4.1600412499999999</c:v>
                </c:pt>
                <c:pt idx="7394">
                  <c:v>4.1604012499999996</c:v>
                </c:pt>
                <c:pt idx="7395">
                  <c:v>4.1608112500000001</c:v>
                </c:pt>
                <c:pt idx="7396">
                  <c:v>4.1611618750016008</c:v>
                </c:pt>
                <c:pt idx="7397">
                  <c:v>4.1607987499999997</c:v>
                </c:pt>
                <c:pt idx="7398">
                  <c:v>4.1604400000000004</c:v>
                </c:pt>
                <c:pt idx="7399">
                  <c:v>4.1601062500000001</c:v>
                </c:pt>
                <c:pt idx="7400">
                  <c:v>4.1597034375007995</c:v>
                </c:pt>
                <c:pt idx="7401">
                  <c:v>4.1594265624992008</c:v>
                </c:pt>
                <c:pt idx="7402">
                  <c:v>4.1595768750016004</c:v>
                </c:pt>
                <c:pt idx="7403">
                  <c:v>4.1599796875007993</c:v>
                </c:pt>
                <c:pt idx="7404">
                  <c:v>4.1602199999999998</c:v>
                </c:pt>
                <c:pt idx="7405">
                  <c:v>4.1604734375007997</c:v>
                </c:pt>
                <c:pt idx="7406">
                  <c:v>4.1608215624992004</c:v>
                </c:pt>
                <c:pt idx="7407">
                  <c:v>4.1611718750016005</c:v>
                </c:pt>
                <c:pt idx="7408">
                  <c:v>4.1615225000000002</c:v>
                </c:pt>
                <c:pt idx="7409">
                  <c:v>4.1611156250016004</c:v>
                </c:pt>
                <c:pt idx="7410">
                  <c:v>4.1607884375007993</c:v>
                </c:pt>
                <c:pt idx="7411">
                  <c:v>4.1604578124992004</c:v>
                </c:pt>
                <c:pt idx="7412">
                  <c:v>4.1603440624992007</c:v>
                </c:pt>
                <c:pt idx="7413">
                  <c:v>4.1599993750016004</c:v>
                </c:pt>
                <c:pt idx="7414">
                  <c:v>4.1598137499999996</c:v>
                </c:pt>
                <c:pt idx="7415">
                  <c:v>4.1598775000000003</c:v>
                </c:pt>
                <c:pt idx="7416">
                  <c:v>4.1601590624992006</c:v>
                </c:pt>
                <c:pt idx="7417">
                  <c:v>4.1604943750016004</c:v>
                </c:pt>
                <c:pt idx="7418">
                  <c:v>4.1608593750016007</c:v>
                </c:pt>
                <c:pt idx="7419">
                  <c:v>4.1612296875007999</c:v>
                </c:pt>
                <c:pt idx="7420">
                  <c:v>4.1608653124992001</c:v>
                </c:pt>
                <c:pt idx="7421">
                  <c:v>4.1605165624992004</c:v>
                </c:pt>
                <c:pt idx="7422">
                  <c:v>4.1600909375007991</c:v>
                </c:pt>
                <c:pt idx="7423">
                  <c:v>4.1597249999999999</c:v>
                </c:pt>
                <c:pt idx="7424">
                  <c:v>4.1593621875007996</c:v>
                </c:pt>
                <c:pt idx="7425">
                  <c:v>4.1590446875007991</c:v>
                </c:pt>
                <c:pt idx="7426">
                  <c:v>4.15888875</c:v>
                </c:pt>
                <c:pt idx="7427">
                  <c:v>4.1593099999999996</c:v>
                </c:pt>
                <c:pt idx="7428">
                  <c:v>4.1596784375007996</c:v>
                </c:pt>
                <c:pt idx="7429">
                  <c:v>4.16003875</c:v>
                </c:pt>
                <c:pt idx="7430">
                  <c:v>4.16036625</c:v>
                </c:pt>
                <c:pt idx="7431">
                  <c:v>4.1607665624992007</c:v>
                </c:pt>
                <c:pt idx="7432">
                  <c:v>4.1608509375007996</c:v>
                </c:pt>
                <c:pt idx="7433">
                  <c:v>4.1605178124992008</c:v>
                </c:pt>
                <c:pt idx="7434">
                  <c:v>4.1601943750016002</c:v>
                </c:pt>
                <c:pt idx="7435">
                  <c:v>4.1599681250016003</c:v>
                </c:pt>
                <c:pt idx="7436">
                  <c:v>4.1600796875007999</c:v>
                </c:pt>
                <c:pt idx="7437">
                  <c:v>4.1597187499999997</c:v>
                </c:pt>
                <c:pt idx="7438">
                  <c:v>4.1593471875007992</c:v>
                </c:pt>
                <c:pt idx="7439">
                  <c:v>4.1591006250016003</c:v>
                </c:pt>
                <c:pt idx="7440">
                  <c:v>4.1592043750016003</c:v>
                </c:pt>
                <c:pt idx="7441">
                  <c:v>4.1592565624992002</c:v>
                </c:pt>
                <c:pt idx="7442">
                  <c:v>4.1594081250016002</c:v>
                </c:pt>
                <c:pt idx="7443">
                  <c:v>4.1594568750016006</c:v>
                </c:pt>
                <c:pt idx="7444">
                  <c:v>4.1590828124992001</c:v>
                </c:pt>
                <c:pt idx="7445">
                  <c:v>4.1587046875007996</c:v>
                </c:pt>
                <c:pt idx="7446">
                  <c:v>4.1583706250016004</c:v>
                </c:pt>
                <c:pt idx="7447">
                  <c:v>4.1580037499999998</c:v>
                </c:pt>
                <c:pt idx="7448">
                  <c:v>4.1576784375007998</c:v>
                </c:pt>
                <c:pt idx="7449">
                  <c:v>4.158061875001601</c:v>
                </c:pt>
                <c:pt idx="7450">
                  <c:v>4.1581153124992003</c:v>
                </c:pt>
                <c:pt idx="7451">
                  <c:v>4.1580881250016004</c:v>
                </c:pt>
                <c:pt idx="7452">
                  <c:v>4.1583368750016003</c:v>
                </c:pt>
                <c:pt idx="7453">
                  <c:v>4.1585634375007992</c:v>
                </c:pt>
                <c:pt idx="7454">
                  <c:v>4.1587765624992006</c:v>
                </c:pt>
                <c:pt idx="7455">
                  <c:v>4.1584118750016001</c:v>
                </c:pt>
                <c:pt idx="7456">
                  <c:v>4.1580812500000004</c:v>
                </c:pt>
                <c:pt idx="7457">
                  <c:v>4.1582934375007996</c:v>
                </c:pt>
                <c:pt idx="7458">
                  <c:v>4.1585465624992004</c:v>
                </c:pt>
                <c:pt idx="7459">
                  <c:v>4.1588712499999998</c:v>
                </c:pt>
                <c:pt idx="7460">
                  <c:v>4.1586996875007998</c:v>
                </c:pt>
                <c:pt idx="7461">
                  <c:v>4.1583615624992003</c:v>
                </c:pt>
                <c:pt idx="7462">
                  <c:v>4.1584475000000003</c:v>
                </c:pt>
                <c:pt idx="7463">
                  <c:v>4.1585821875007998</c:v>
                </c:pt>
                <c:pt idx="7464">
                  <c:v>4.1583096875007994</c:v>
                </c:pt>
                <c:pt idx="7465">
                  <c:v>4.1579465624992009</c:v>
                </c:pt>
                <c:pt idx="7466">
                  <c:v>4.1576021875007996</c:v>
                </c:pt>
                <c:pt idx="7467">
                  <c:v>4.1572581250016007</c:v>
                </c:pt>
                <c:pt idx="7468">
                  <c:v>4.1568971875007996</c:v>
                </c:pt>
                <c:pt idx="7469">
                  <c:v>4.1565750000000001</c:v>
                </c:pt>
                <c:pt idx="7470">
                  <c:v>4.1566237499999996</c:v>
                </c:pt>
                <c:pt idx="7471">
                  <c:v>4.1569553124992007</c:v>
                </c:pt>
                <c:pt idx="7472">
                  <c:v>4.1571853124992009</c:v>
                </c:pt>
                <c:pt idx="7473">
                  <c:v>4.1575528124992003</c:v>
                </c:pt>
                <c:pt idx="7474">
                  <c:v>4.1579378124992008</c:v>
                </c:pt>
                <c:pt idx="7475">
                  <c:v>4.1578881250016009</c:v>
                </c:pt>
                <c:pt idx="7476">
                  <c:v>4.1580381250016005</c:v>
                </c:pt>
                <c:pt idx="7477">
                  <c:v>4.1577353124992005</c:v>
                </c:pt>
                <c:pt idx="7478">
                  <c:v>4.1579384375007997</c:v>
                </c:pt>
                <c:pt idx="7479">
                  <c:v>4.1578818750016007</c:v>
                </c:pt>
                <c:pt idx="7480">
                  <c:v>4.1582049999999997</c:v>
                </c:pt>
                <c:pt idx="7481">
                  <c:v>4.1584815624992002</c:v>
                </c:pt>
                <c:pt idx="7482">
                  <c:v>4.158823125001601</c:v>
                </c:pt>
                <c:pt idx="7483">
                  <c:v>4.1587771875007995</c:v>
                </c:pt>
                <c:pt idx="7484">
                  <c:v>4.1583540624992006</c:v>
                </c:pt>
                <c:pt idx="7485">
                  <c:v>4.1580309375007998</c:v>
                </c:pt>
                <c:pt idx="7486">
                  <c:v>4.1576746875007995</c:v>
                </c:pt>
                <c:pt idx="7487">
                  <c:v>4.1572671875007998</c:v>
                </c:pt>
                <c:pt idx="7488">
                  <c:v>4.1569071875007992</c:v>
                </c:pt>
                <c:pt idx="7489">
                  <c:v>4.1569078124992007</c:v>
                </c:pt>
                <c:pt idx="7490">
                  <c:v>4.1570756250016005</c:v>
                </c:pt>
                <c:pt idx="7491">
                  <c:v>4.1567190624992003</c:v>
                </c:pt>
                <c:pt idx="7492">
                  <c:v>4.1563625000000002</c:v>
                </c:pt>
                <c:pt idx="7493">
                  <c:v>4.1566831250016003</c:v>
                </c:pt>
                <c:pt idx="7494">
                  <c:v>4.1570187499999998</c:v>
                </c:pt>
                <c:pt idx="7495">
                  <c:v>4.1573521875007993</c:v>
                </c:pt>
                <c:pt idx="7496">
                  <c:v>4.1576887500000002</c:v>
                </c:pt>
                <c:pt idx="7497">
                  <c:v>4.1580228124992002</c:v>
                </c:pt>
                <c:pt idx="7498">
                  <c:v>4.1578474999999999</c:v>
                </c:pt>
                <c:pt idx="7499">
                  <c:v>4.1574850000000003</c:v>
                </c:pt>
                <c:pt idx="7500">
                  <c:v>4.1571215624992002</c:v>
                </c:pt>
                <c:pt idx="7501">
                  <c:v>4.1569759375007997</c:v>
                </c:pt>
                <c:pt idx="7502">
                  <c:v>4.1571065624992007</c:v>
                </c:pt>
                <c:pt idx="7503">
                  <c:v>4.1572275000000003</c:v>
                </c:pt>
                <c:pt idx="7504">
                  <c:v>4.1575003124992005</c:v>
                </c:pt>
                <c:pt idx="7505">
                  <c:v>4.1578618750016005</c:v>
                </c:pt>
                <c:pt idx="7506">
                  <c:v>4.1581828124992004</c:v>
                </c:pt>
                <c:pt idx="7507">
                  <c:v>4.1585406250016002</c:v>
                </c:pt>
                <c:pt idx="7508">
                  <c:v>4.1588762499999996</c:v>
                </c:pt>
                <c:pt idx="7509">
                  <c:v>4.1590053124992004</c:v>
                </c:pt>
                <c:pt idx="7510">
                  <c:v>4.1586703124992006</c:v>
                </c:pt>
                <c:pt idx="7511">
                  <c:v>4.1581859375007992</c:v>
                </c:pt>
                <c:pt idx="7512">
                  <c:v>4.1577999999999999</c:v>
                </c:pt>
                <c:pt idx="7513">
                  <c:v>4.1574637499999998</c:v>
                </c:pt>
                <c:pt idx="7514">
                  <c:v>4.1571393750016004</c:v>
                </c:pt>
                <c:pt idx="7515">
                  <c:v>4.1573137500000001</c:v>
                </c:pt>
                <c:pt idx="7516">
                  <c:v>4.1574850000000003</c:v>
                </c:pt>
                <c:pt idx="7517">
                  <c:v>4.1573396875007997</c:v>
                </c:pt>
                <c:pt idx="7518">
                  <c:v>4.1572703124992003</c:v>
                </c:pt>
                <c:pt idx="7519">
                  <c:v>4.1571881250016007</c:v>
                </c:pt>
                <c:pt idx="7520">
                  <c:v>4.1572518750016005</c:v>
                </c:pt>
                <c:pt idx="7521">
                  <c:v>4.1573018750016004</c:v>
                </c:pt>
                <c:pt idx="7522">
                  <c:v>4.1569756250016008</c:v>
                </c:pt>
                <c:pt idx="7523">
                  <c:v>4.1568262499999999</c:v>
                </c:pt>
                <c:pt idx="7524">
                  <c:v>4.157158125001601</c:v>
                </c:pt>
                <c:pt idx="7525">
                  <c:v>4.1574256250016006</c:v>
                </c:pt>
                <c:pt idx="7526">
                  <c:v>4.1570653124992001</c:v>
                </c:pt>
                <c:pt idx="7527">
                  <c:v>4.1573553124992007</c:v>
                </c:pt>
                <c:pt idx="7528">
                  <c:v>4.1577184375007992</c:v>
                </c:pt>
                <c:pt idx="7529">
                  <c:v>4.1580399999999997</c:v>
                </c:pt>
                <c:pt idx="7530">
                  <c:v>4.1583403124992007</c:v>
                </c:pt>
                <c:pt idx="7531">
                  <c:v>4.1582165624992005</c:v>
                </c:pt>
                <c:pt idx="7532">
                  <c:v>4.1578403124992009</c:v>
                </c:pt>
                <c:pt idx="7533">
                  <c:v>4.1574456250016008</c:v>
                </c:pt>
                <c:pt idx="7534">
                  <c:v>4.1570968750016002</c:v>
                </c:pt>
                <c:pt idx="7535">
                  <c:v>4.1567628124992009</c:v>
                </c:pt>
                <c:pt idx="7536">
                  <c:v>4.1564931250016004</c:v>
                </c:pt>
                <c:pt idx="7537">
                  <c:v>4.1566974999999999</c:v>
                </c:pt>
                <c:pt idx="7538">
                  <c:v>4.1564809375007998</c:v>
                </c:pt>
                <c:pt idx="7539">
                  <c:v>4.1568131250016007</c:v>
                </c:pt>
                <c:pt idx="7540">
                  <c:v>4.1570068750016009</c:v>
                </c:pt>
                <c:pt idx="7541">
                  <c:v>4.1570340624992008</c:v>
                </c:pt>
                <c:pt idx="7542">
                  <c:v>4.1573596875007999</c:v>
                </c:pt>
                <c:pt idx="7543">
                  <c:v>4.1570278124992006</c:v>
                </c:pt>
                <c:pt idx="7544">
                  <c:v>4.1566984375007996</c:v>
                </c:pt>
                <c:pt idx="7545">
                  <c:v>4.1563293750016008</c:v>
                </c:pt>
                <c:pt idx="7546">
                  <c:v>4.1562725</c:v>
                </c:pt>
                <c:pt idx="7547">
                  <c:v>4.1565759375007998</c:v>
                </c:pt>
                <c:pt idx="7548">
                  <c:v>4.1569278124992008</c:v>
                </c:pt>
                <c:pt idx="7549">
                  <c:v>4.1568674999999997</c:v>
                </c:pt>
                <c:pt idx="7550">
                  <c:v>4.1567699999999999</c:v>
                </c:pt>
                <c:pt idx="7551">
                  <c:v>4.1571193750016002</c:v>
                </c:pt>
                <c:pt idx="7552">
                  <c:v>4.1574771875007999</c:v>
                </c:pt>
                <c:pt idx="7553">
                  <c:v>4.1578262500000003</c:v>
                </c:pt>
                <c:pt idx="7554">
                  <c:v>4.1581859375007992</c:v>
                </c:pt>
                <c:pt idx="7555">
                  <c:v>4.1578531250016004</c:v>
                </c:pt>
                <c:pt idx="7556">
                  <c:v>4.1574393750016005</c:v>
                </c:pt>
                <c:pt idx="7557">
                  <c:v>4.156993125001601</c:v>
                </c:pt>
                <c:pt idx="7558">
                  <c:v>4.1564840624992003</c:v>
                </c:pt>
                <c:pt idx="7559">
                  <c:v>4.1561300000000001</c:v>
                </c:pt>
                <c:pt idx="7560">
                  <c:v>4.15578</c:v>
                </c:pt>
                <c:pt idx="7561">
                  <c:v>4.1554406250016003</c:v>
                </c:pt>
                <c:pt idx="7562">
                  <c:v>4.1553890624992009</c:v>
                </c:pt>
                <c:pt idx="7563">
                  <c:v>4.1553884375007994</c:v>
                </c:pt>
                <c:pt idx="7564">
                  <c:v>4.1550618750016008</c:v>
                </c:pt>
                <c:pt idx="7565">
                  <c:v>4.1554059375007997</c:v>
                </c:pt>
                <c:pt idx="7566">
                  <c:v>4.1555571875007997</c:v>
                </c:pt>
                <c:pt idx="7567">
                  <c:v>4.1551903124992009</c:v>
                </c:pt>
                <c:pt idx="7568">
                  <c:v>4.1552009375007994</c:v>
                </c:pt>
                <c:pt idx="7569">
                  <c:v>4.1548668750016002</c:v>
                </c:pt>
                <c:pt idx="7570">
                  <c:v>4.1544743750016009</c:v>
                </c:pt>
                <c:pt idx="7571">
                  <c:v>4.1547968750016002</c:v>
                </c:pt>
                <c:pt idx="7572">
                  <c:v>4.1551393750016006</c:v>
                </c:pt>
                <c:pt idx="7573">
                  <c:v>4.1553387500000003</c:v>
                </c:pt>
                <c:pt idx="7574">
                  <c:v>4.1556203124992006</c:v>
                </c:pt>
                <c:pt idx="7575">
                  <c:v>4.1559406250016009</c:v>
                </c:pt>
                <c:pt idx="7576">
                  <c:v>4.1562631250016002</c:v>
                </c:pt>
                <c:pt idx="7577">
                  <c:v>4.1565512499999997</c:v>
                </c:pt>
                <c:pt idx="7578">
                  <c:v>4.1564437500000002</c:v>
                </c:pt>
                <c:pt idx="7579">
                  <c:v>4.1560953124992004</c:v>
                </c:pt>
                <c:pt idx="7580">
                  <c:v>4.1556696875007999</c:v>
                </c:pt>
                <c:pt idx="7581">
                  <c:v>4.1552984375007993</c:v>
                </c:pt>
                <c:pt idx="7582">
                  <c:v>4.1547793750016009</c:v>
                </c:pt>
                <c:pt idx="7583">
                  <c:v>4.1544421875007993</c:v>
                </c:pt>
                <c:pt idx="7584">
                  <c:v>4.1540128124992002</c:v>
                </c:pt>
                <c:pt idx="7585">
                  <c:v>4.1537440624992001</c:v>
                </c:pt>
                <c:pt idx="7586">
                  <c:v>4.1540681250016007</c:v>
                </c:pt>
                <c:pt idx="7587">
                  <c:v>4.1543875000000003</c:v>
                </c:pt>
                <c:pt idx="7588">
                  <c:v>4.1546990624992004</c:v>
                </c:pt>
                <c:pt idx="7589">
                  <c:v>4.1550390624992009</c:v>
                </c:pt>
                <c:pt idx="7590">
                  <c:v>4.1549903124992005</c:v>
                </c:pt>
                <c:pt idx="7591">
                  <c:v>4.1547862499999999</c:v>
                </c:pt>
                <c:pt idx="7592">
                  <c:v>4.1544343750016006</c:v>
                </c:pt>
                <c:pt idx="7593">
                  <c:v>4.1539937499999997</c:v>
                </c:pt>
                <c:pt idx="7594">
                  <c:v>4.1536712500000004</c:v>
                </c:pt>
                <c:pt idx="7595">
                  <c:v>4.1534990624992005</c:v>
                </c:pt>
                <c:pt idx="7596">
                  <c:v>4.1538271875007995</c:v>
                </c:pt>
                <c:pt idx="7597">
                  <c:v>4.1541503124992003</c:v>
                </c:pt>
                <c:pt idx="7598">
                  <c:v>4.1544803124992002</c:v>
                </c:pt>
                <c:pt idx="7599">
                  <c:v>4.1545606250016007</c:v>
                </c:pt>
                <c:pt idx="7600">
                  <c:v>4.1548015624992001</c:v>
                </c:pt>
                <c:pt idx="7601">
                  <c:v>4.1550362500000002</c:v>
                </c:pt>
                <c:pt idx="7602">
                  <c:v>4.1553753124992001</c:v>
                </c:pt>
                <c:pt idx="7603">
                  <c:v>4.1557046875007995</c:v>
                </c:pt>
                <c:pt idx="7604">
                  <c:v>4.1559462500000004</c:v>
                </c:pt>
                <c:pt idx="7605">
                  <c:v>4.1555278124992006</c:v>
                </c:pt>
                <c:pt idx="7606">
                  <c:v>4.1551959375007996</c:v>
                </c:pt>
                <c:pt idx="7607">
                  <c:v>4.1548396875007994</c:v>
                </c:pt>
                <c:pt idx="7608">
                  <c:v>4.1544115624992006</c:v>
                </c:pt>
                <c:pt idx="7609">
                  <c:v>4.1540243750016002</c:v>
                </c:pt>
                <c:pt idx="7610">
                  <c:v>4.1538653124992004</c:v>
                </c:pt>
                <c:pt idx="7611">
                  <c:v>4.1540153124992001</c:v>
                </c:pt>
                <c:pt idx="7612">
                  <c:v>4.154001875001601</c:v>
                </c:pt>
                <c:pt idx="7613">
                  <c:v>4.1543812500000001</c:v>
                </c:pt>
                <c:pt idx="7614">
                  <c:v>4.1545665624992001</c:v>
                </c:pt>
                <c:pt idx="7615">
                  <c:v>4.1542000000000003</c:v>
                </c:pt>
                <c:pt idx="7616">
                  <c:v>4.1540040624992001</c:v>
                </c:pt>
                <c:pt idx="7617">
                  <c:v>4.1536837499999999</c:v>
                </c:pt>
                <c:pt idx="7618">
                  <c:v>4.1533290624992008</c:v>
                </c:pt>
                <c:pt idx="7619">
                  <c:v>4.1531453124992002</c:v>
                </c:pt>
                <c:pt idx="7620">
                  <c:v>4.1535143750016008</c:v>
                </c:pt>
                <c:pt idx="7621">
                  <c:v>4.1539306250016006</c:v>
                </c:pt>
                <c:pt idx="7622">
                  <c:v>4.1537503124992003</c:v>
                </c:pt>
                <c:pt idx="7623">
                  <c:v>4.1537434375007996</c:v>
                </c:pt>
                <c:pt idx="7624">
                  <c:v>4.1537984375007992</c:v>
                </c:pt>
                <c:pt idx="7625">
                  <c:v>4.1541765624992006</c:v>
                </c:pt>
                <c:pt idx="7626">
                  <c:v>4.15450125</c:v>
                </c:pt>
                <c:pt idx="7627">
                  <c:v>4.1545843750016003</c:v>
                </c:pt>
                <c:pt idx="7628">
                  <c:v>4.1545068750016005</c:v>
                </c:pt>
                <c:pt idx="7629">
                  <c:v>4.1541234375007994</c:v>
                </c:pt>
                <c:pt idx="7630">
                  <c:v>4.1537818750016005</c:v>
                </c:pt>
                <c:pt idx="7631">
                  <c:v>4.1533903124992007</c:v>
                </c:pt>
                <c:pt idx="7632">
                  <c:v>4.15300125</c:v>
                </c:pt>
                <c:pt idx="7633">
                  <c:v>4.1526656250016005</c:v>
                </c:pt>
                <c:pt idx="7634">
                  <c:v>4.1524762500000003</c:v>
                </c:pt>
                <c:pt idx="7635">
                  <c:v>4.1528646875007995</c:v>
                </c:pt>
                <c:pt idx="7636">
                  <c:v>4.1532953124992007</c:v>
                </c:pt>
                <c:pt idx="7637">
                  <c:v>4.1536165624992005</c:v>
                </c:pt>
                <c:pt idx="7638">
                  <c:v>4.1538896875007998</c:v>
                </c:pt>
                <c:pt idx="7639">
                  <c:v>4.1535409375007992</c:v>
                </c:pt>
                <c:pt idx="7640">
                  <c:v>4.1531787500000004</c:v>
                </c:pt>
                <c:pt idx="7641">
                  <c:v>4.1529178124992008</c:v>
                </c:pt>
                <c:pt idx="7642">
                  <c:v>4.1529568750016006</c:v>
                </c:pt>
                <c:pt idx="7643">
                  <c:v>4.1525987500000001</c:v>
                </c:pt>
                <c:pt idx="7644">
                  <c:v>4.1528812500000001</c:v>
                </c:pt>
                <c:pt idx="7645">
                  <c:v>4.1527456250016002</c:v>
                </c:pt>
                <c:pt idx="7646">
                  <c:v>4.1530725000000004</c:v>
                </c:pt>
                <c:pt idx="7647">
                  <c:v>4.1532765624992001</c:v>
                </c:pt>
                <c:pt idx="7648">
                  <c:v>4.1535078124992006</c:v>
                </c:pt>
                <c:pt idx="7649">
                  <c:v>4.1537165624992003</c:v>
                </c:pt>
                <c:pt idx="7650">
                  <c:v>4.1536999999999997</c:v>
                </c:pt>
                <c:pt idx="7651">
                  <c:v>4.1540428124992008</c:v>
                </c:pt>
                <c:pt idx="7652">
                  <c:v>4.1543803124992005</c:v>
                </c:pt>
                <c:pt idx="7653">
                  <c:v>4.1540353124992002</c:v>
                </c:pt>
                <c:pt idx="7654">
                  <c:v>4.1536974999999998</c:v>
                </c:pt>
                <c:pt idx="7655">
                  <c:v>4.1532475</c:v>
                </c:pt>
                <c:pt idx="7656">
                  <c:v>4.1528684375007998</c:v>
                </c:pt>
                <c:pt idx="7657">
                  <c:v>4.1525125000000003</c:v>
                </c:pt>
                <c:pt idx="7658">
                  <c:v>4.1523996875007994</c:v>
                </c:pt>
                <c:pt idx="7659">
                  <c:v>4.1527309375007997</c:v>
                </c:pt>
                <c:pt idx="7660">
                  <c:v>4.1530993750016005</c:v>
                </c:pt>
                <c:pt idx="7661">
                  <c:v>4.1534409375007995</c:v>
                </c:pt>
                <c:pt idx="7662">
                  <c:v>4.1537653124992007</c:v>
                </c:pt>
                <c:pt idx="7663">
                  <c:v>4.153696875001601</c:v>
                </c:pt>
                <c:pt idx="7664">
                  <c:v>4.1533615624992004</c:v>
                </c:pt>
                <c:pt idx="7665">
                  <c:v>4.1529993750016008</c:v>
                </c:pt>
                <c:pt idx="7666">
                  <c:v>4.1527746875007994</c:v>
                </c:pt>
                <c:pt idx="7667">
                  <c:v>4.1527265624992005</c:v>
                </c:pt>
                <c:pt idx="7668">
                  <c:v>4.1525837499999998</c:v>
                </c:pt>
                <c:pt idx="7669">
                  <c:v>4.1529403124992008</c:v>
                </c:pt>
                <c:pt idx="7670">
                  <c:v>4.1528875000000003</c:v>
                </c:pt>
                <c:pt idx="7671">
                  <c:v>4.1532134375007992</c:v>
                </c:pt>
                <c:pt idx="7672">
                  <c:v>4.1535984375007997</c:v>
                </c:pt>
                <c:pt idx="7673">
                  <c:v>4.1538168750016009</c:v>
                </c:pt>
                <c:pt idx="7674">
                  <c:v>4.1540737500000002</c:v>
                </c:pt>
                <c:pt idx="7675">
                  <c:v>4.15398625</c:v>
                </c:pt>
                <c:pt idx="7676">
                  <c:v>4.153861875001601</c:v>
                </c:pt>
                <c:pt idx="7677">
                  <c:v>4.1535587500000002</c:v>
                </c:pt>
                <c:pt idx="7678">
                  <c:v>4.1531746875007993</c:v>
                </c:pt>
                <c:pt idx="7679">
                  <c:v>4.152825</c:v>
                </c:pt>
                <c:pt idx="7680">
                  <c:v>4.1524659375007991</c:v>
                </c:pt>
                <c:pt idx="7681">
                  <c:v>4.1520668750016005</c:v>
                </c:pt>
                <c:pt idx="7682">
                  <c:v>4.1519034375007999</c:v>
                </c:pt>
                <c:pt idx="7683">
                  <c:v>4.1515924999999996</c:v>
                </c:pt>
                <c:pt idx="7684">
                  <c:v>4.1519546875007993</c:v>
                </c:pt>
                <c:pt idx="7685">
                  <c:v>4.1523281250016009</c:v>
                </c:pt>
                <c:pt idx="7686">
                  <c:v>4.1526756250016001</c:v>
                </c:pt>
                <c:pt idx="7687">
                  <c:v>4.1530053124992001</c:v>
                </c:pt>
                <c:pt idx="7688">
                  <c:v>4.1531906250016002</c:v>
                </c:pt>
                <c:pt idx="7689">
                  <c:v>4.1527659375007993</c:v>
                </c:pt>
                <c:pt idx="7690">
                  <c:v>4.1524196875007995</c:v>
                </c:pt>
                <c:pt idx="7691">
                  <c:v>4.1521612499999998</c:v>
                </c:pt>
                <c:pt idx="7692">
                  <c:v>4.1518221875007999</c:v>
                </c:pt>
                <c:pt idx="7693">
                  <c:v>4.1520628124992003</c:v>
                </c:pt>
                <c:pt idx="7694">
                  <c:v>4.1524000000000001</c:v>
                </c:pt>
                <c:pt idx="7695">
                  <c:v>4.1527571875007991</c:v>
                </c:pt>
                <c:pt idx="7696">
                  <c:v>4.1526996875007995</c:v>
                </c:pt>
                <c:pt idx="7697">
                  <c:v>4.1529256250016005</c:v>
                </c:pt>
                <c:pt idx="7698">
                  <c:v>4.1531518750016003</c:v>
                </c:pt>
                <c:pt idx="7699">
                  <c:v>4.1535362500000002</c:v>
                </c:pt>
                <c:pt idx="7700">
                  <c:v>4.1538946875007996</c:v>
                </c:pt>
                <c:pt idx="7701">
                  <c:v>4.1542450000000004</c:v>
                </c:pt>
                <c:pt idx="7702">
                  <c:v>4.1540815624992007</c:v>
                </c:pt>
                <c:pt idx="7703">
                  <c:v>4.1537499999999996</c:v>
                </c:pt>
                <c:pt idx="7704">
                  <c:v>4.1532971875007991</c:v>
                </c:pt>
                <c:pt idx="7705">
                  <c:v>4.1529643750016003</c:v>
                </c:pt>
                <c:pt idx="7706">
                  <c:v>4.1526550000000002</c:v>
                </c:pt>
                <c:pt idx="7707">
                  <c:v>4.1530803124992008</c:v>
                </c:pt>
                <c:pt idx="7708">
                  <c:v>4.1531650000000004</c:v>
                </c:pt>
                <c:pt idx="7709">
                  <c:v>4.1531534375007997</c:v>
                </c:pt>
                <c:pt idx="7710">
                  <c:v>4.1535056250016007</c:v>
                </c:pt>
                <c:pt idx="7711">
                  <c:v>4.1531718750016005</c:v>
                </c:pt>
                <c:pt idx="7712">
                  <c:v>4.1528496875007992</c:v>
                </c:pt>
                <c:pt idx="7713">
                  <c:v>4.1527606250016005</c:v>
                </c:pt>
                <c:pt idx="7714">
                  <c:v>4.1523265624992005</c:v>
                </c:pt>
                <c:pt idx="7715">
                  <c:v>4.1519393750016009</c:v>
                </c:pt>
                <c:pt idx="7716">
                  <c:v>4.1515990624992005</c:v>
                </c:pt>
                <c:pt idx="7717">
                  <c:v>4.1515424999999997</c:v>
                </c:pt>
                <c:pt idx="7718">
                  <c:v>4.1518765624992007</c:v>
                </c:pt>
                <c:pt idx="7719">
                  <c:v>4.1522087499999998</c:v>
                </c:pt>
                <c:pt idx="7720">
                  <c:v>4.1525650000000001</c:v>
                </c:pt>
                <c:pt idx="7721">
                  <c:v>4.1528971875007992</c:v>
                </c:pt>
                <c:pt idx="7722">
                  <c:v>4.1527878124992004</c:v>
                </c:pt>
                <c:pt idx="7723">
                  <c:v>4.1526018750016007</c:v>
                </c:pt>
                <c:pt idx="7724">
                  <c:v>4.1527153124992005</c:v>
                </c:pt>
                <c:pt idx="7725">
                  <c:v>4.1531021875007994</c:v>
                </c:pt>
                <c:pt idx="7726">
                  <c:v>4.1532762500000002</c:v>
                </c:pt>
                <c:pt idx="7727">
                  <c:v>4.1528821875007997</c:v>
                </c:pt>
                <c:pt idx="7728">
                  <c:v>4.1524324999999997</c:v>
                </c:pt>
                <c:pt idx="7729">
                  <c:v>4.1521121875007996</c:v>
                </c:pt>
                <c:pt idx="7730">
                  <c:v>4.1516853124992004</c:v>
                </c:pt>
                <c:pt idx="7731">
                  <c:v>4.1512068750016002</c:v>
                </c:pt>
                <c:pt idx="7732">
                  <c:v>4.1507699999999996</c:v>
                </c:pt>
                <c:pt idx="7733">
                  <c:v>4.1504487499999998</c:v>
                </c:pt>
                <c:pt idx="7734">
                  <c:v>4.1505943750016003</c:v>
                </c:pt>
                <c:pt idx="7735">
                  <c:v>4.1509409375007991</c:v>
                </c:pt>
                <c:pt idx="7736">
                  <c:v>4.1512703124992001</c:v>
                </c:pt>
                <c:pt idx="7737">
                  <c:v>4.1514809375007999</c:v>
                </c:pt>
                <c:pt idx="7738">
                  <c:v>4.1510959375007994</c:v>
                </c:pt>
                <c:pt idx="7739">
                  <c:v>4.1510562499999999</c:v>
                </c:pt>
                <c:pt idx="7740">
                  <c:v>4.1514571875007995</c:v>
                </c:pt>
                <c:pt idx="7741">
                  <c:v>4.1517887499999997</c:v>
                </c:pt>
                <c:pt idx="7742">
                  <c:v>4.1521112499999999</c:v>
                </c:pt>
                <c:pt idx="7743">
                  <c:v>4.1517587499999999</c:v>
                </c:pt>
                <c:pt idx="7744">
                  <c:v>4.1514018750016008</c:v>
                </c:pt>
                <c:pt idx="7745">
                  <c:v>4.1510721875007999</c:v>
                </c:pt>
                <c:pt idx="7746">
                  <c:v>4.1507506250016002</c:v>
                </c:pt>
                <c:pt idx="7747">
                  <c:v>4.1509381250016002</c:v>
                </c:pt>
                <c:pt idx="7748">
                  <c:v>4.1510203124992007</c:v>
                </c:pt>
                <c:pt idx="7749">
                  <c:v>4.1513456250016008</c:v>
                </c:pt>
                <c:pt idx="7750">
                  <c:v>4.1517115624992007</c:v>
                </c:pt>
                <c:pt idx="7751">
                  <c:v>4.152090625001601</c:v>
                </c:pt>
                <c:pt idx="7752">
                  <c:v>4.1523571875007992</c:v>
                </c:pt>
                <c:pt idx="7753">
                  <c:v>4.1523353124992006</c:v>
                </c:pt>
                <c:pt idx="7754">
                  <c:v>4.1520909375007999</c:v>
                </c:pt>
                <c:pt idx="7755">
                  <c:v>4.1517509375007995</c:v>
                </c:pt>
                <c:pt idx="7756">
                  <c:v>4.1514140624992004</c:v>
                </c:pt>
                <c:pt idx="7757">
                  <c:v>4.1509871875007995</c:v>
                </c:pt>
                <c:pt idx="7758">
                  <c:v>4.1508693750016006</c:v>
                </c:pt>
                <c:pt idx="7759">
                  <c:v>4.15081875</c:v>
                </c:pt>
                <c:pt idx="7760">
                  <c:v>4.1504871875007998</c:v>
                </c:pt>
                <c:pt idx="7761">
                  <c:v>4.1502290624992009</c:v>
                </c:pt>
                <c:pt idx="7762">
                  <c:v>4.1501175000000003</c:v>
                </c:pt>
                <c:pt idx="7763">
                  <c:v>4.1497396875007997</c:v>
                </c:pt>
                <c:pt idx="7764">
                  <c:v>4.1500184375007994</c:v>
                </c:pt>
                <c:pt idx="7765">
                  <c:v>4.1504337500000004</c:v>
                </c:pt>
                <c:pt idx="7766">
                  <c:v>4.1507093750016004</c:v>
                </c:pt>
                <c:pt idx="7767">
                  <c:v>4.1511365624992003</c:v>
                </c:pt>
                <c:pt idx="7768">
                  <c:v>4.1507737499999999</c:v>
                </c:pt>
                <c:pt idx="7769">
                  <c:v>4.1504178124992004</c:v>
                </c:pt>
                <c:pt idx="7770">
                  <c:v>4.1500634375007994</c:v>
                </c:pt>
                <c:pt idx="7771">
                  <c:v>4.1499012500000001</c:v>
                </c:pt>
                <c:pt idx="7772">
                  <c:v>4.1499906250016005</c:v>
                </c:pt>
                <c:pt idx="7773">
                  <c:v>4.1500500000000002</c:v>
                </c:pt>
                <c:pt idx="7774">
                  <c:v>4.1500790624992003</c:v>
                </c:pt>
                <c:pt idx="7775">
                  <c:v>4.1500268750016005</c:v>
                </c:pt>
                <c:pt idx="7776">
                  <c:v>4.1496928124992003</c:v>
                </c:pt>
                <c:pt idx="7777">
                  <c:v>4.1493543750016002</c:v>
                </c:pt>
                <c:pt idx="7778">
                  <c:v>4.1492853124992006</c:v>
                </c:pt>
                <c:pt idx="7779">
                  <c:v>4.1496300000000002</c:v>
                </c:pt>
                <c:pt idx="7780">
                  <c:v>4.1496581250016007</c:v>
                </c:pt>
                <c:pt idx="7781">
                  <c:v>4.1491615624992004</c:v>
                </c:pt>
                <c:pt idx="7782">
                  <c:v>4.1487146875007994</c:v>
                </c:pt>
                <c:pt idx="7783">
                  <c:v>4.1482099999999997</c:v>
                </c:pt>
                <c:pt idx="7784">
                  <c:v>4.1478690624992005</c:v>
                </c:pt>
                <c:pt idx="7785">
                  <c:v>4.1474509375007997</c:v>
                </c:pt>
                <c:pt idx="7786">
                  <c:v>4.14706625</c:v>
                </c:pt>
                <c:pt idx="7787">
                  <c:v>4.1466849999999997</c:v>
                </c:pt>
                <c:pt idx="7788">
                  <c:v>4.1465609375007997</c:v>
                </c:pt>
                <c:pt idx="7789">
                  <c:v>4.1469403124992006</c:v>
                </c:pt>
                <c:pt idx="7790">
                  <c:v>4.1472881250016007</c:v>
                </c:pt>
                <c:pt idx="7791">
                  <c:v>4.1474315624992002</c:v>
                </c:pt>
                <c:pt idx="7792">
                  <c:v>4.147703125001601</c:v>
                </c:pt>
                <c:pt idx="7793">
                  <c:v>4.1480856250016007</c:v>
                </c:pt>
                <c:pt idx="7794">
                  <c:v>4.1479762500000001</c:v>
                </c:pt>
                <c:pt idx="7795">
                  <c:v>4.1476268750016008</c:v>
                </c:pt>
                <c:pt idx="7796">
                  <c:v>4.1470849999999997</c:v>
                </c:pt>
                <c:pt idx="7797">
                  <c:v>4.1467178124992001</c:v>
                </c:pt>
                <c:pt idx="7798">
                  <c:v>4.1462878124992004</c:v>
                </c:pt>
                <c:pt idx="7799">
                  <c:v>4.146530625001601</c:v>
                </c:pt>
                <c:pt idx="7800">
                  <c:v>4.1466262499999997</c:v>
                </c:pt>
                <c:pt idx="7801">
                  <c:v>4.1466475000000003</c:v>
                </c:pt>
                <c:pt idx="7802">
                  <c:v>4.1464465624992002</c:v>
                </c:pt>
                <c:pt idx="7803">
                  <c:v>4.1460587499999999</c:v>
                </c:pt>
                <c:pt idx="7804">
                  <c:v>4.1460249999999998</c:v>
                </c:pt>
                <c:pt idx="7805">
                  <c:v>4.1462996875007994</c:v>
                </c:pt>
                <c:pt idx="7806">
                  <c:v>4.1464409375007998</c:v>
                </c:pt>
                <c:pt idx="7807">
                  <c:v>4.1465796875007994</c:v>
                </c:pt>
                <c:pt idx="7808">
                  <c:v>4.1462178124992004</c:v>
                </c:pt>
                <c:pt idx="7809">
                  <c:v>4.1458681250016003</c:v>
                </c:pt>
                <c:pt idx="7810">
                  <c:v>4.1455324999999998</c:v>
                </c:pt>
                <c:pt idx="7811">
                  <c:v>4.1451112500000002</c:v>
                </c:pt>
                <c:pt idx="7812">
                  <c:v>4.14469625</c:v>
                </c:pt>
                <c:pt idx="7813">
                  <c:v>4.1443606250016005</c:v>
                </c:pt>
                <c:pt idx="7814">
                  <c:v>4.1444678124992009</c:v>
                </c:pt>
                <c:pt idx="7815">
                  <c:v>4.1448268750016002</c:v>
                </c:pt>
                <c:pt idx="7816">
                  <c:v>4.1448934375007997</c:v>
                </c:pt>
                <c:pt idx="7817">
                  <c:v>4.1452731250016006</c:v>
                </c:pt>
                <c:pt idx="7818">
                  <c:v>4.1455981250016007</c:v>
                </c:pt>
                <c:pt idx="7819">
                  <c:v>4.1459237499999997</c:v>
                </c:pt>
                <c:pt idx="7820">
                  <c:v>4.1462834375007995</c:v>
                </c:pt>
                <c:pt idx="7821">
                  <c:v>4.1462687499999999</c:v>
                </c:pt>
                <c:pt idx="7822">
                  <c:v>4.1460728124992006</c:v>
                </c:pt>
                <c:pt idx="7823">
                  <c:v>4.1457421875007991</c:v>
                </c:pt>
                <c:pt idx="7824">
                  <c:v>4.1453731250016004</c:v>
                </c:pt>
                <c:pt idx="7825">
                  <c:v>4.1449934375007995</c:v>
                </c:pt>
                <c:pt idx="7826">
                  <c:v>4.1446440624992009</c:v>
                </c:pt>
                <c:pt idx="7827">
                  <c:v>4.1446778124992001</c:v>
                </c:pt>
                <c:pt idx="7828">
                  <c:v>4.1447381250016004</c:v>
                </c:pt>
                <c:pt idx="7829">
                  <c:v>4.1447762499999996</c:v>
                </c:pt>
                <c:pt idx="7830">
                  <c:v>4.1444381250016002</c:v>
                </c:pt>
                <c:pt idx="7831">
                  <c:v>4.1447703124992001</c:v>
                </c:pt>
                <c:pt idx="7832">
                  <c:v>4.1449984375007993</c:v>
                </c:pt>
                <c:pt idx="7833">
                  <c:v>4.1447690624992006</c:v>
                </c:pt>
                <c:pt idx="7834">
                  <c:v>4.1444012499999996</c:v>
                </c:pt>
                <c:pt idx="7835">
                  <c:v>4.1440796875007999</c:v>
                </c:pt>
                <c:pt idx="7836">
                  <c:v>4.1437521875007999</c:v>
                </c:pt>
                <c:pt idx="7837">
                  <c:v>4.1433675000000001</c:v>
                </c:pt>
                <c:pt idx="7838">
                  <c:v>4.1428418750016007</c:v>
                </c:pt>
                <c:pt idx="7839">
                  <c:v>4.1425074999999998</c:v>
                </c:pt>
                <c:pt idx="7840">
                  <c:v>4.1424759375007998</c:v>
                </c:pt>
                <c:pt idx="7841">
                  <c:v>4.1427115624992004</c:v>
                </c:pt>
                <c:pt idx="7842">
                  <c:v>4.1430490624992009</c:v>
                </c:pt>
                <c:pt idx="7843">
                  <c:v>4.1432453124992001</c:v>
                </c:pt>
                <c:pt idx="7844">
                  <c:v>4.1435965624992006</c:v>
                </c:pt>
                <c:pt idx="7845">
                  <c:v>4.1436071875007991</c:v>
                </c:pt>
                <c:pt idx="7846">
                  <c:v>4.1435496875007995</c:v>
                </c:pt>
                <c:pt idx="7847">
                  <c:v>4.1431515624992006</c:v>
                </c:pt>
                <c:pt idx="7848">
                  <c:v>4.1430300000000004</c:v>
                </c:pt>
                <c:pt idx="7849">
                  <c:v>4.1426437500000004</c:v>
                </c:pt>
                <c:pt idx="7850">
                  <c:v>4.1423021875007997</c:v>
                </c:pt>
                <c:pt idx="7851">
                  <c:v>4.1419746875007997</c:v>
                </c:pt>
                <c:pt idx="7852">
                  <c:v>4.1417171875007996</c:v>
                </c:pt>
                <c:pt idx="7853">
                  <c:v>4.1420306250016008</c:v>
                </c:pt>
                <c:pt idx="7854">
                  <c:v>4.1421443750016005</c:v>
                </c:pt>
                <c:pt idx="7855">
                  <c:v>4.1423674999999998</c:v>
                </c:pt>
                <c:pt idx="7856">
                  <c:v>4.1420015624992006</c:v>
                </c:pt>
                <c:pt idx="7857">
                  <c:v>4.1420121875007991</c:v>
                </c:pt>
                <c:pt idx="7858">
                  <c:v>4.1417262499999996</c:v>
                </c:pt>
                <c:pt idx="7859">
                  <c:v>4.1413984375007997</c:v>
                </c:pt>
                <c:pt idx="7860">
                  <c:v>4.1413753124992008</c:v>
                </c:pt>
                <c:pt idx="7861">
                  <c:v>4.1410493750016002</c:v>
                </c:pt>
                <c:pt idx="7862">
                  <c:v>4.1406749999999999</c:v>
                </c:pt>
                <c:pt idx="7863">
                  <c:v>4.1403321875007997</c:v>
                </c:pt>
                <c:pt idx="7864">
                  <c:v>4.1399909375007997</c:v>
                </c:pt>
                <c:pt idx="7865">
                  <c:v>4.1399984375007994</c:v>
                </c:pt>
                <c:pt idx="7866">
                  <c:v>4.1400978124992003</c:v>
                </c:pt>
                <c:pt idx="7867">
                  <c:v>4.1402368750016008</c:v>
                </c:pt>
                <c:pt idx="7868">
                  <c:v>4.1404178124992006</c:v>
                </c:pt>
                <c:pt idx="7869">
                  <c:v>4.1404709375007993</c:v>
                </c:pt>
                <c:pt idx="7870">
                  <c:v>4.1405096875007992</c:v>
                </c:pt>
                <c:pt idx="7871">
                  <c:v>4.1403006250016006</c:v>
                </c:pt>
                <c:pt idx="7872">
                  <c:v>4.1398603124992004</c:v>
                </c:pt>
                <c:pt idx="7873">
                  <c:v>4.1394390624992008</c:v>
                </c:pt>
                <c:pt idx="7874">
                  <c:v>4.1389578124992008</c:v>
                </c:pt>
                <c:pt idx="7875">
                  <c:v>4.1385649999999998</c:v>
                </c:pt>
                <c:pt idx="7876">
                  <c:v>4.1380946875007991</c:v>
                </c:pt>
                <c:pt idx="7877">
                  <c:v>4.1375587500000002</c:v>
                </c:pt>
                <c:pt idx="7878">
                  <c:v>4.1372240624992003</c:v>
                </c:pt>
                <c:pt idx="7879">
                  <c:v>4.1368668750016004</c:v>
                </c:pt>
                <c:pt idx="7880">
                  <c:v>4.1363059375007998</c:v>
                </c:pt>
                <c:pt idx="7881">
                  <c:v>4.1359818750016002</c:v>
                </c:pt>
                <c:pt idx="7882">
                  <c:v>4.1356368750016008</c:v>
                </c:pt>
                <c:pt idx="7883">
                  <c:v>4.1352471875007994</c:v>
                </c:pt>
                <c:pt idx="7884">
                  <c:v>4.1348099999999999</c:v>
                </c:pt>
                <c:pt idx="7885">
                  <c:v>4.1344893750016007</c:v>
                </c:pt>
                <c:pt idx="7886">
                  <c:v>4.1340168750016009</c:v>
                </c:pt>
                <c:pt idx="7887">
                  <c:v>4.1336540624992004</c:v>
                </c:pt>
                <c:pt idx="7888">
                  <c:v>4.1333659375007992</c:v>
                </c:pt>
                <c:pt idx="7889">
                  <c:v>4.1330600000000004</c:v>
                </c:pt>
                <c:pt idx="7890">
                  <c:v>4.1327368750016005</c:v>
                </c:pt>
                <c:pt idx="7891">
                  <c:v>4.1323231250016006</c:v>
                </c:pt>
                <c:pt idx="7892">
                  <c:v>4.1318953124992008</c:v>
                </c:pt>
                <c:pt idx="7893">
                  <c:v>4.131549375001601</c:v>
                </c:pt>
                <c:pt idx="7894">
                  <c:v>4.13117</c:v>
                </c:pt>
                <c:pt idx="7895">
                  <c:v>4.1307900000000002</c:v>
                </c:pt>
                <c:pt idx="7896">
                  <c:v>4.1304381250016009</c:v>
                </c:pt>
                <c:pt idx="7897">
                  <c:v>4.1300934375007996</c:v>
                </c:pt>
                <c:pt idx="7898">
                  <c:v>4.1298584375007996</c:v>
                </c:pt>
                <c:pt idx="7899">
                  <c:v>4.1294649999999997</c:v>
                </c:pt>
                <c:pt idx="7900">
                  <c:v>4.1291096875007991</c:v>
                </c:pt>
                <c:pt idx="7901">
                  <c:v>4.1289553124992002</c:v>
                </c:pt>
                <c:pt idx="7902">
                  <c:v>4.1287131250016005</c:v>
                </c:pt>
                <c:pt idx="7903">
                  <c:v>4.1283909375007992</c:v>
                </c:pt>
                <c:pt idx="7904">
                  <c:v>4.1283509375007998</c:v>
                </c:pt>
                <c:pt idx="7905">
                  <c:v>4.1284453124992009</c:v>
                </c:pt>
                <c:pt idx="7906">
                  <c:v>4.1281028124992005</c:v>
                </c:pt>
                <c:pt idx="7907">
                  <c:v>4.1277474999999999</c:v>
                </c:pt>
                <c:pt idx="7908">
                  <c:v>4.1272875000000004</c:v>
                </c:pt>
                <c:pt idx="7909">
                  <c:v>4.1269384375007991</c:v>
                </c:pt>
                <c:pt idx="7910">
                  <c:v>4.1266128124992001</c:v>
                </c:pt>
                <c:pt idx="7911">
                  <c:v>4.1263053124992002</c:v>
                </c:pt>
                <c:pt idx="7912">
                  <c:v>4.1262568750016007</c:v>
                </c:pt>
                <c:pt idx="7913">
                  <c:v>4.1265103124992004</c:v>
                </c:pt>
                <c:pt idx="7914">
                  <c:v>4.1266009375007995</c:v>
                </c:pt>
                <c:pt idx="7915">
                  <c:v>4.1267312499999997</c:v>
                </c:pt>
                <c:pt idx="7916">
                  <c:v>4.127069375001601</c:v>
                </c:pt>
                <c:pt idx="7917">
                  <c:v>4.1267115624992003</c:v>
                </c:pt>
                <c:pt idx="7918">
                  <c:v>4.1263043750016006</c:v>
                </c:pt>
                <c:pt idx="7919">
                  <c:v>4.1257999999999999</c:v>
                </c:pt>
                <c:pt idx="7920">
                  <c:v>4.1254643750016005</c:v>
                </c:pt>
                <c:pt idx="7921">
                  <c:v>4.1251359375007999</c:v>
                </c:pt>
                <c:pt idx="7922">
                  <c:v>4.1248118750016003</c:v>
                </c:pt>
                <c:pt idx="7923">
                  <c:v>4.1246281250016006</c:v>
                </c:pt>
                <c:pt idx="7924">
                  <c:v>4.1248940624992008</c:v>
                </c:pt>
                <c:pt idx="7925">
                  <c:v>4.1249178124992003</c:v>
                </c:pt>
                <c:pt idx="7926">
                  <c:v>4.1249490624992005</c:v>
                </c:pt>
                <c:pt idx="7927">
                  <c:v>4.1247875000000001</c:v>
                </c:pt>
                <c:pt idx="7928">
                  <c:v>4.1244500000000004</c:v>
                </c:pt>
                <c:pt idx="7929">
                  <c:v>4.1240240624992008</c:v>
                </c:pt>
                <c:pt idx="7930">
                  <c:v>4.1236362499999997</c:v>
                </c:pt>
                <c:pt idx="7931">
                  <c:v>4.1232578124992001</c:v>
                </c:pt>
                <c:pt idx="7932">
                  <c:v>4.1227528124992006</c:v>
                </c:pt>
                <c:pt idx="7933">
                  <c:v>4.1223468750016004</c:v>
                </c:pt>
                <c:pt idx="7934">
                  <c:v>4.1220193750016003</c:v>
                </c:pt>
                <c:pt idx="7935">
                  <c:v>4.1220531250016004</c:v>
                </c:pt>
                <c:pt idx="7936">
                  <c:v>4.1222228124992002</c:v>
                </c:pt>
                <c:pt idx="7937">
                  <c:v>4.1225743750016006</c:v>
                </c:pt>
                <c:pt idx="7938">
                  <c:v>4.1229009375007992</c:v>
                </c:pt>
                <c:pt idx="7939">
                  <c:v>4.1231912499999996</c:v>
                </c:pt>
                <c:pt idx="7940">
                  <c:v>4.1232468750016009</c:v>
                </c:pt>
                <c:pt idx="7941">
                  <c:v>4.1231240624992003</c:v>
                </c:pt>
                <c:pt idx="7942">
                  <c:v>4.1227884375007999</c:v>
                </c:pt>
                <c:pt idx="7943">
                  <c:v>4.1224612499999997</c:v>
                </c:pt>
                <c:pt idx="7944">
                  <c:v>4.1219781250016005</c:v>
                </c:pt>
                <c:pt idx="7945">
                  <c:v>4.1216396875007995</c:v>
                </c:pt>
                <c:pt idx="7946">
                  <c:v>4.1213168750016003</c:v>
                </c:pt>
                <c:pt idx="7947">
                  <c:v>4.1214750000000002</c:v>
                </c:pt>
                <c:pt idx="7948">
                  <c:v>4.121755625001601</c:v>
                </c:pt>
                <c:pt idx="7949">
                  <c:v>4.1219734375007997</c:v>
                </c:pt>
                <c:pt idx="7950">
                  <c:v>4.1219371875007997</c:v>
                </c:pt>
                <c:pt idx="7951">
                  <c:v>4.1216596875007996</c:v>
                </c:pt>
                <c:pt idx="7952">
                  <c:v>4.1214846875007991</c:v>
                </c:pt>
                <c:pt idx="7953">
                  <c:v>4.1210634375007995</c:v>
                </c:pt>
                <c:pt idx="7954">
                  <c:v>4.1207409375007993</c:v>
                </c:pt>
                <c:pt idx="7955">
                  <c:v>4.1203340624992002</c:v>
                </c:pt>
                <c:pt idx="7956">
                  <c:v>4.1198271875007997</c:v>
                </c:pt>
                <c:pt idx="7957">
                  <c:v>4.1194509375007993</c:v>
                </c:pt>
                <c:pt idx="7958">
                  <c:v>4.1191181250016005</c:v>
                </c:pt>
                <c:pt idx="7959">
                  <c:v>4.1186515624992008</c:v>
                </c:pt>
                <c:pt idx="7960">
                  <c:v>4.1178218750016002</c:v>
                </c:pt>
                <c:pt idx="7961">
                  <c:v>4.1172796875007993</c:v>
                </c:pt>
                <c:pt idx="7962">
                  <c:v>4.1167171875007993</c:v>
                </c:pt>
                <c:pt idx="7963">
                  <c:v>4.1161750000000001</c:v>
                </c:pt>
                <c:pt idx="7964">
                  <c:v>4.1156565624992005</c:v>
                </c:pt>
                <c:pt idx="7965">
                  <c:v>4.1150615624992009</c:v>
                </c:pt>
                <c:pt idx="7966">
                  <c:v>4.1143928124992009</c:v>
                </c:pt>
                <c:pt idx="7967">
                  <c:v>4.1137390624992003</c:v>
                </c:pt>
                <c:pt idx="7968">
                  <c:v>4.1130881250016005</c:v>
                </c:pt>
                <c:pt idx="7969">
                  <c:v>4.11267125</c:v>
                </c:pt>
                <c:pt idx="7970">
                  <c:v>4.1122084375007999</c:v>
                </c:pt>
                <c:pt idx="7971">
                  <c:v>4.1116828124992004</c:v>
                </c:pt>
                <c:pt idx="7972">
                  <c:v>4.1113415624992005</c:v>
                </c:pt>
                <c:pt idx="7973">
                  <c:v>4.1109774999999997</c:v>
                </c:pt>
                <c:pt idx="7974">
                  <c:v>4.1104599999999998</c:v>
                </c:pt>
                <c:pt idx="7975">
                  <c:v>4.1100790624992003</c:v>
                </c:pt>
                <c:pt idx="7976">
                  <c:v>4.1095871875007992</c:v>
                </c:pt>
                <c:pt idx="7977">
                  <c:v>4.1090865624992006</c:v>
                </c:pt>
                <c:pt idx="7978">
                  <c:v>4.1087112499999998</c:v>
                </c:pt>
                <c:pt idx="7979">
                  <c:v>4.1083053124992004</c:v>
                </c:pt>
                <c:pt idx="7980">
                  <c:v>4.1079203124992008</c:v>
                </c:pt>
                <c:pt idx="7981">
                  <c:v>4.1075956250016006</c:v>
                </c:pt>
                <c:pt idx="7982">
                  <c:v>4.1072140624992004</c:v>
                </c:pt>
                <c:pt idx="7983">
                  <c:v>4.1068665624992002</c:v>
                </c:pt>
                <c:pt idx="7984">
                  <c:v>4.1065243750016007</c:v>
                </c:pt>
                <c:pt idx="7985">
                  <c:v>4.1065165624992002</c:v>
                </c:pt>
                <c:pt idx="7986">
                  <c:v>4.1068662500000004</c:v>
                </c:pt>
                <c:pt idx="7987">
                  <c:v>4.1070981250016008</c:v>
                </c:pt>
                <c:pt idx="7988">
                  <c:v>4.1066671875007996</c:v>
                </c:pt>
                <c:pt idx="7989">
                  <c:v>4.1062784375007997</c:v>
                </c:pt>
                <c:pt idx="7990">
                  <c:v>4.1058728124992001</c:v>
                </c:pt>
                <c:pt idx="7991">
                  <c:v>4.1055299999999999</c:v>
                </c:pt>
                <c:pt idx="7992">
                  <c:v>4.1053021875007998</c:v>
                </c:pt>
                <c:pt idx="7993">
                  <c:v>4.1048478124992007</c:v>
                </c:pt>
                <c:pt idx="7994">
                  <c:v>4.1046059375007999</c:v>
                </c:pt>
                <c:pt idx="7995">
                  <c:v>4.1045462500000003</c:v>
                </c:pt>
                <c:pt idx="7996">
                  <c:v>4.1045381250016009</c:v>
                </c:pt>
                <c:pt idx="7997">
                  <c:v>4.1045368750016005</c:v>
                </c:pt>
                <c:pt idx="7998">
                  <c:v>4.1046806250016008</c:v>
                </c:pt>
                <c:pt idx="7999">
                  <c:v>4.1044368750016007</c:v>
                </c:pt>
                <c:pt idx="8000">
                  <c:v>4.1039812500000004</c:v>
                </c:pt>
                <c:pt idx="8001">
                  <c:v>4.1035071875007993</c:v>
                </c:pt>
                <c:pt idx="8002">
                  <c:v>4.1030809375007999</c:v>
                </c:pt>
                <c:pt idx="8003">
                  <c:v>4.1024996875007993</c:v>
                </c:pt>
                <c:pt idx="8004">
                  <c:v>4.1020824999999999</c:v>
                </c:pt>
                <c:pt idx="8005">
                  <c:v>4.1017081250016005</c:v>
                </c:pt>
                <c:pt idx="8006">
                  <c:v>4.10131625</c:v>
                </c:pt>
                <c:pt idx="8007">
                  <c:v>4.1009321875007991</c:v>
                </c:pt>
                <c:pt idx="8008">
                  <c:v>4.100581875001601</c:v>
                </c:pt>
                <c:pt idx="8009">
                  <c:v>4.1002112500000001</c:v>
                </c:pt>
                <c:pt idx="8010">
                  <c:v>4.0998253124992008</c:v>
                </c:pt>
                <c:pt idx="8011">
                  <c:v>4.0994803124992005</c:v>
                </c:pt>
                <c:pt idx="8012">
                  <c:v>4.0991531250016005</c:v>
                </c:pt>
                <c:pt idx="8013">
                  <c:v>4.0989184375007994</c:v>
                </c:pt>
                <c:pt idx="8014">
                  <c:v>4.0987628124992002</c:v>
                </c:pt>
                <c:pt idx="8015">
                  <c:v>4.0988440624992002</c:v>
                </c:pt>
                <c:pt idx="8016">
                  <c:v>4.0984646875007993</c:v>
                </c:pt>
                <c:pt idx="8017">
                  <c:v>4.0980296875007998</c:v>
                </c:pt>
                <c:pt idx="8018">
                  <c:v>4.0976637499999997</c:v>
                </c:pt>
                <c:pt idx="8019">
                  <c:v>4.0973396875007992</c:v>
                </c:pt>
                <c:pt idx="8020">
                  <c:v>4.0973421875007991</c:v>
                </c:pt>
                <c:pt idx="8021">
                  <c:v>4.0972715624992002</c:v>
                </c:pt>
                <c:pt idx="8022">
                  <c:v>4.0973012500000001</c:v>
                </c:pt>
                <c:pt idx="8023">
                  <c:v>4.0976231250016006</c:v>
                </c:pt>
                <c:pt idx="8024">
                  <c:v>4.0979637499999999</c:v>
                </c:pt>
                <c:pt idx="8025">
                  <c:v>4.0978893750016008</c:v>
                </c:pt>
                <c:pt idx="8026">
                  <c:v>4.0976549999999996</c:v>
                </c:pt>
                <c:pt idx="8027">
                  <c:v>4.0972378124992002</c:v>
                </c:pt>
                <c:pt idx="8028">
                  <c:v>4.0968403124992001</c:v>
                </c:pt>
                <c:pt idx="8029">
                  <c:v>4.0964081250016005</c:v>
                </c:pt>
                <c:pt idx="8030">
                  <c:v>4.0959406250016004</c:v>
                </c:pt>
                <c:pt idx="8031">
                  <c:v>4.0955409375007994</c:v>
                </c:pt>
                <c:pt idx="8032">
                  <c:v>4.0951534375007999</c:v>
                </c:pt>
                <c:pt idx="8033">
                  <c:v>4.0947834375007996</c:v>
                </c:pt>
                <c:pt idx="8034">
                  <c:v>4.0948840624992009</c:v>
                </c:pt>
                <c:pt idx="8035">
                  <c:v>4.0951809375007997</c:v>
                </c:pt>
                <c:pt idx="8036">
                  <c:v>4.0948556250016006</c:v>
                </c:pt>
                <c:pt idx="8037">
                  <c:v>4.0944743750016004</c:v>
                </c:pt>
                <c:pt idx="8038">
                  <c:v>4.0945634375007991</c:v>
                </c:pt>
                <c:pt idx="8039">
                  <c:v>4.0941903124992001</c:v>
                </c:pt>
                <c:pt idx="8040">
                  <c:v>4.0937524999999999</c:v>
                </c:pt>
                <c:pt idx="8041">
                  <c:v>4.0932437500000001</c:v>
                </c:pt>
                <c:pt idx="8042">
                  <c:v>4.0928271875007995</c:v>
                </c:pt>
                <c:pt idx="8043">
                  <c:v>4.0924428124992005</c:v>
                </c:pt>
                <c:pt idx="8044">
                  <c:v>4.0920340624992004</c:v>
                </c:pt>
                <c:pt idx="8045">
                  <c:v>4.0916615624992003</c:v>
                </c:pt>
                <c:pt idx="8046">
                  <c:v>4.0913065624992004</c:v>
                </c:pt>
                <c:pt idx="8047">
                  <c:v>4.0909115624992003</c:v>
                </c:pt>
                <c:pt idx="8048">
                  <c:v>4.0905759375007991</c:v>
                </c:pt>
                <c:pt idx="8049">
                  <c:v>4.0903475</c:v>
                </c:pt>
                <c:pt idx="8050">
                  <c:v>4.0904078124992003</c:v>
                </c:pt>
                <c:pt idx="8051">
                  <c:v>4.0900568750016006</c:v>
                </c:pt>
                <c:pt idx="8052">
                  <c:v>4.0898450000000004</c:v>
                </c:pt>
                <c:pt idx="8053">
                  <c:v>4.0894700000000004</c:v>
                </c:pt>
                <c:pt idx="8054">
                  <c:v>4.08913875</c:v>
                </c:pt>
                <c:pt idx="8055">
                  <c:v>4.0887962499999997</c:v>
                </c:pt>
                <c:pt idx="8056">
                  <c:v>4.0884687499999997</c:v>
                </c:pt>
                <c:pt idx="8057">
                  <c:v>4.0881390624992004</c:v>
                </c:pt>
                <c:pt idx="8058">
                  <c:v>4.0878181250016006</c:v>
                </c:pt>
                <c:pt idx="8059">
                  <c:v>4.0874156250016007</c:v>
                </c:pt>
                <c:pt idx="8060">
                  <c:v>4.0872818750016009</c:v>
                </c:pt>
                <c:pt idx="8061">
                  <c:v>4.0869340624992008</c:v>
                </c:pt>
                <c:pt idx="8062">
                  <c:v>4.0866040624992008</c:v>
                </c:pt>
                <c:pt idx="8063">
                  <c:v>4.086188125001601</c:v>
                </c:pt>
                <c:pt idx="8064">
                  <c:v>4.0858621875007994</c:v>
                </c:pt>
                <c:pt idx="8065">
                  <c:v>4.0855284375007992</c:v>
                </c:pt>
                <c:pt idx="8066">
                  <c:v>4.08545625</c:v>
                </c:pt>
                <c:pt idx="8067">
                  <c:v>4.0853546875007991</c:v>
                </c:pt>
                <c:pt idx="8068">
                  <c:v>4.0854481250016006</c:v>
                </c:pt>
                <c:pt idx="8069">
                  <c:v>4.0853556250016005</c:v>
                </c:pt>
                <c:pt idx="8070">
                  <c:v>4.0850331250016003</c:v>
                </c:pt>
                <c:pt idx="8071">
                  <c:v>4.084695</c:v>
                </c:pt>
                <c:pt idx="8072">
                  <c:v>4.0843699999999998</c:v>
                </c:pt>
                <c:pt idx="8073">
                  <c:v>4.0840674999999997</c:v>
                </c:pt>
                <c:pt idx="8074">
                  <c:v>4.0837928124992002</c:v>
                </c:pt>
                <c:pt idx="8075">
                  <c:v>4.0837656250016003</c:v>
                </c:pt>
                <c:pt idx="8076">
                  <c:v>4.0839396875007994</c:v>
                </c:pt>
                <c:pt idx="8077">
                  <c:v>4.0842518750016001</c:v>
                </c:pt>
                <c:pt idx="8078">
                  <c:v>4.0843568750016006</c:v>
                </c:pt>
                <c:pt idx="8079">
                  <c:v>4.0844334375007998</c:v>
                </c:pt>
                <c:pt idx="8080">
                  <c:v>4.0840990624992006</c:v>
                </c:pt>
                <c:pt idx="8081">
                  <c:v>4.0836912500000002</c:v>
                </c:pt>
                <c:pt idx="8082">
                  <c:v>4.0833649999999997</c:v>
                </c:pt>
                <c:pt idx="8083">
                  <c:v>4.0830984375007997</c:v>
                </c:pt>
                <c:pt idx="8084">
                  <c:v>4.0827425000000002</c:v>
                </c:pt>
                <c:pt idx="8085">
                  <c:v>4.0823721875007992</c:v>
                </c:pt>
                <c:pt idx="8086">
                  <c:v>4.0824100000000003</c:v>
                </c:pt>
                <c:pt idx="8087">
                  <c:v>4.0825575000000001</c:v>
                </c:pt>
                <c:pt idx="8088">
                  <c:v>4.0825771875007995</c:v>
                </c:pt>
                <c:pt idx="8089">
                  <c:v>4.0829059375007999</c:v>
                </c:pt>
                <c:pt idx="8090">
                  <c:v>4.0826996875007993</c:v>
                </c:pt>
                <c:pt idx="8091">
                  <c:v>4.0822521875007993</c:v>
                </c:pt>
                <c:pt idx="8092">
                  <c:v>4.0819043750016002</c:v>
                </c:pt>
                <c:pt idx="8093">
                  <c:v>4.0814959375007991</c:v>
                </c:pt>
                <c:pt idx="8094">
                  <c:v>4.0814628124992005</c:v>
                </c:pt>
                <c:pt idx="8095">
                  <c:v>4.0814815624992002</c:v>
                </c:pt>
                <c:pt idx="8096">
                  <c:v>4.0818190624992008</c:v>
                </c:pt>
                <c:pt idx="8097">
                  <c:v>4.0819490624992003</c:v>
                </c:pt>
                <c:pt idx="8098">
                  <c:v>4.0821862500000003</c:v>
                </c:pt>
                <c:pt idx="8099">
                  <c:v>4.0822509375007998</c:v>
                </c:pt>
                <c:pt idx="8100">
                  <c:v>4.0823203124992009</c:v>
                </c:pt>
                <c:pt idx="8101">
                  <c:v>4.0819490624992003</c:v>
                </c:pt>
                <c:pt idx="8102">
                  <c:v>4.0816056250016004</c:v>
                </c:pt>
                <c:pt idx="8103">
                  <c:v>4.0812371875007996</c:v>
                </c:pt>
                <c:pt idx="8104">
                  <c:v>4.0808546875007998</c:v>
                </c:pt>
                <c:pt idx="8105">
                  <c:v>4.0804937499999996</c:v>
                </c:pt>
                <c:pt idx="8106">
                  <c:v>4.0801590624992006</c:v>
                </c:pt>
                <c:pt idx="8107">
                  <c:v>4.0797843750016005</c:v>
                </c:pt>
                <c:pt idx="8108">
                  <c:v>4.0793900000000001</c:v>
                </c:pt>
                <c:pt idx="8109">
                  <c:v>4.0793715624992002</c:v>
                </c:pt>
                <c:pt idx="8110">
                  <c:v>4.0795556250016007</c:v>
                </c:pt>
                <c:pt idx="8111">
                  <c:v>4.0799371875007999</c:v>
                </c:pt>
                <c:pt idx="8112">
                  <c:v>4.0802784375007999</c:v>
                </c:pt>
                <c:pt idx="8113">
                  <c:v>4.0805143750016004</c:v>
                </c:pt>
                <c:pt idx="8114">
                  <c:v>4.0804303124992005</c:v>
                </c:pt>
                <c:pt idx="8115">
                  <c:v>4.0801034375007994</c:v>
                </c:pt>
                <c:pt idx="8116">
                  <c:v>4.0797143750016005</c:v>
                </c:pt>
                <c:pt idx="8117">
                  <c:v>4.0794843750016003</c:v>
                </c:pt>
                <c:pt idx="8118">
                  <c:v>4.079455625001601</c:v>
                </c:pt>
                <c:pt idx="8119">
                  <c:v>4.0795471875007996</c:v>
                </c:pt>
                <c:pt idx="8120">
                  <c:v>4.0798778124992001</c:v>
                </c:pt>
                <c:pt idx="8121">
                  <c:v>4.0797509375007994</c:v>
                </c:pt>
                <c:pt idx="8122">
                  <c:v>4.0796253124992008</c:v>
                </c:pt>
                <c:pt idx="8123">
                  <c:v>4.0797146875007995</c:v>
                </c:pt>
                <c:pt idx="8124">
                  <c:v>4.0795137500000003</c:v>
                </c:pt>
                <c:pt idx="8125">
                  <c:v>4.0791531250016009</c:v>
                </c:pt>
                <c:pt idx="8126">
                  <c:v>4.0787971875007996</c:v>
                </c:pt>
                <c:pt idx="8127">
                  <c:v>4.0785906250016009</c:v>
                </c:pt>
                <c:pt idx="8128">
                  <c:v>4.078258125001601</c:v>
                </c:pt>
                <c:pt idx="8129">
                  <c:v>4.0779184375007995</c:v>
                </c:pt>
                <c:pt idx="8130">
                  <c:v>4.0778778124992003</c:v>
                </c:pt>
                <c:pt idx="8131">
                  <c:v>4.0780753124992009</c:v>
                </c:pt>
                <c:pt idx="8132">
                  <c:v>4.0782840624992005</c:v>
                </c:pt>
                <c:pt idx="8133">
                  <c:v>4.0783303124992001</c:v>
                </c:pt>
                <c:pt idx="8134">
                  <c:v>4.0784759375007997</c:v>
                </c:pt>
                <c:pt idx="8135">
                  <c:v>4.0781428124992001</c:v>
                </c:pt>
                <c:pt idx="8136">
                  <c:v>4.0778021875007999</c:v>
                </c:pt>
                <c:pt idx="8137">
                  <c:v>4.0773237499999997</c:v>
                </c:pt>
                <c:pt idx="8138">
                  <c:v>4.0769296875007992</c:v>
                </c:pt>
                <c:pt idx="8139">
                  <c:v>4.0765984375007998</c:v>
                </c:pt>
                <c:pt idx="8140">
                  <c:v>4.0762065624992001</c:v>
                </c:pt>
                <c:pt idx="8141">
                  <c:v>4.0758556250016005</c:v>
                </c:pt>
                <c:pt idx="8142">
                  <c:v>4.075825</c:v>
                </c:pt>
                <c:pt idx="8143">
                  <c:v>4.0760259375007992</c:v>
                </c:pt>
                <c:pt idx="8144">
                  <c:v>4.0763862499999997</c:v>
                </c:pt>
                <c:pt idx="8145">
                  <c:v>4.076721875001601</c:v>
                </c:pt>
                <c:pt idx="8146">
                  <c:v>4.0769771875007992</c:v>
                </c:pt>
                <c:pt idx="8147">
                  <c:v>4.0773218750016005</c:v>
                </c:pt>
                <c:pt idx="8148">
                  <c:v>4.0769231250016009</c:v>
                </c:pt>
                <c:pt idx="8149">
                  <c:v>4.0765481250016009</c:v>
                </c:pt>
                <c:pt idx="8150">
                  <c:v>4.0761562500000004</c:v>
                </c:pt>
                <c:pt idx="8151">
                  <c:v>4.0756837499999996</c:v>
                </c:pt>
                <c:pt idx="8152">
                  <c:v>4.0753140624992001</c:v>
                </c:pt>
                <c:pt idx="8153">
                  <c:v>4.0748343750016005</c:v>
                </c:pt>
                <c:pt idx="8154">
                  <c:v>4.0746509375007998</c:v>
                </c:pt>
                <c:pt idx="8155">
                  <c:v>4.0750315624992002</c:v>
                </c:pt>
                <c:pt idx="8156">
                  <c:v>4.0753528124992009</c:v>
                </c:pt>
                <c:pt idx="8157">
                  <c:v>4.075678125001601</c:v>
                </c:pt>
                <c:pt idx="8158">
                  <c:v>4.0760331250016009</c:v>
                </c:pt>
                <c:pt idx="8159">
                  <c:v>4.0764059375007999</c:v>
                </c:pt>
                <c:pt idx="8160">
                  <c:v>4.0765959375007998</c:v>
                </c:pt>
                <c:pt idx="8161">
                  <c:v>4.0762506250016006</c:v>
                </c:pt>
                <c:pt idx="8162">
                  <c:v>4.075924375001601</c:v>
                </c:pt>
                <c:pt idx="8163">
                  <c:v>4.0755690624992003</c:v>
                </c:pt>
                <c:pt idx="8164">
                  <c:v>4.0753990624992005</c:v>
                </c:pt>
                <c:pt idx="8165">
                  <c:v>4.0755690624992003</c:v>
                </c:pt>
                <c:pt idx="8166">
                  <c:v>4.0755821875007996</c:v>
                </c:pt>
                <c:pt idx="8167">
                  <c:v>4.0757649999999996</c:v>
                </c:pt>
                <c:pt idx="8168">
                  <c:v>4.0757865624992009</c:v>
                </c:pt>
                <c:pt idx="8169">
                  <c:v>4.0754506250016007</c:v>
                </c:pt>
                <c:pt idx="8170">
                  <c:v>4.0750156250016003</c:v>
                </c:pt>
                <c:pt idx="8171">
                  <c:v>4.0746690624992006</c:v>
                </c:pt>
                <c:pt idx="8172">
                  <c:v>4.0743268750016002</c:v>
                </c:pt>
                <c:pt idx="8173">
                  <c:v>4.0741006250016003</c:v>
                </c:pt>
                <c:pt idx="8174">
                  <c:v>4.0737068750016006</c:v>
                </c:pt>
                <c:pt idx="8175">
                  <c:v>4.0733718750016008</c:v>
                </c:pt>
                <c:pt idx="8176">
                  <c:v>4.0734084375007997</c:v>
                </c:pt>
                <c:pt idx="8177">
                  <c:v>4.0737378124992007</c:v>
                </c:pt>
                <c:pt idx="8178">
                  <c:v>4.0740637499999997</c:v>
                </c:pt>
                <c:pt idx="8179">
                  <c:v>4.0739549999999998</c:v>
                </c:pt>
                <c:pt idx="8180">
                  <c:v>4.0735815624992009</c:v>
                </c:pt>
                <c:pt idx="8181">
                  <c:v>4.0732218750016003</c:v>
                </c:pt>
                <c:pt idx="8182">
                  <c:v>4.0732165624992005</c:v>
                </c:pt>
                <c:pt idx="8183">
                  <c:v>4.0731299999999999</c:v>
                </c:pt>
                <c:pt idx="8184">
                  <c:v>4.0729146875007993</c:v>
                </c:pt>
                <c:pt idx="8185">
                  <c:v>4.0732156250016009</c:v>
                </c:pt>
                <c:pt idx="8186">
                  <c:v>4.0736134375007991</c:v>
                </c:pt>
                <c:pt idx="8187">
                  <c:v>4.0740134375007999</c:v>
                </c:pt>
                <c:pt idx="8188">
                  <c:v>4.0742762499999996</c:v>
                </c:pt>
                <c:pt idx="8189">
                  <c:v>4.0746628124992004</c:v>
                </c:pt>
                <c:pt idx="8190">
                  <c:v>4.0742403124992004</c:v>
                </c:pt>
                <c:pt idx="8191">
                  <c:v>4.0739131250016003</c:v>
                </c:pt>
                <c:pt idx="8192">
                  <c:v>4.0740490624992001</c:v>
                </c:pt>
                <c:pt idx="8193">
                  <c:v>4.0742671875007996</c:v>
                </c:pt>
                <c:pt idx="8194">
                  <c:v>4.0745899999999997</c:v>
                </c:pt>
                <c:pt idx="8195">
                  <c:v>4.0743381250016002</c:v>
                </c:pt>
                <c:pt idx="8196">
                  <c:v>4.0745631250016006</c:v>
                </c:pt>
                <c:pt idx="8197">
                  <c:v>4.0748340624992005</c:v>
                </c:pt>
                <c:pt idx="8198">
                  <c:v>4.0746696875007995</c:v>
                </c:pt>
                <c:pt idx="8199">
                  <c:v>4.0743328124992004</c:v>
                </c:pt>
                <c:pt idx="8200">
                  <c:v>4.0740090624992007</c:v>
                </c:pt>
                <c:pt idx="8201">
                  <c:v>4.0738415624992008</c:v>
                </c:pt>
                <c:pt idx="8202">
                  <c:v>4.0741371875007992</c:v>
                </c:pt>
                <c:pt idx="8203">
                  <c:v>4.0741543750016005</c:v>
                </c:pt>
                <c:pt idx="8204">
                  <c:v>4.074388125001601</c:v>
                </c:pt>
                <c:pt idx="8205">
                  <c:v>4.0744678124992006</c:v>
                </c:pt>
                <c:pt idx="8206">
                  <c:v>4.0745687500000001</c:v>
                </c:pt>
                <c:pt idx="8207">
                  <c:v>4.07423</c:v>
                </c:pt>
                <c:pt idx="8208">
                  <c:v>4.0738590624992002</c:v>
                </c:pt>
                <c:pt idx="8209">
                  <c:v>4.073506875001601</c:v>
                </c:pt>
                <c:pt idx="8210">
                  <c:v>4.0731149999999996</c:v>
                </c:pt>
                <c:pt idx="8211">
                  <c:v>4.0727434375007991</c:v>
                </c:pt>
                <c:pt idx="8212">
                  <c:v>4.0723971875007994</c:v>
                </c:pt>
                <c:pt idx="8213">
                  <c:v>4.0724446875007994</c:v>
                </c:pt>
                <c:pt idx="8214">
                  <c:v>4.0723484375007999</c:v>
                </c:pt>
                <c:pt idx="8215">
                  <c:v>4.0720124999999996</c:v>
                </c:pt>
                <c:pt idx="8216">
                  <c:v>4.0716106250016004</c:v>
                </c:pt>
                <c:pt idx="8217">
                  <c:v>4.0712524999999999</c:v>
                </c:pt>
                <c:pt idx="8218">
                  <c:v>4.0711396875007999</c:v>
                </c:pt>
                <c:pt idx="8219">
                  <c:v>4.0712262499999996</c:v>
                </c:pt>
                <c:pt idx="8220">
                  <c:v>4.0708571875007991</c:v>
                </c:pt>
                <c:pt idx="8221">
                  <c:v>4.0705321875007998</c:v>
                </c:pt>
                <c:pt idx="8222">
                  <c:v>4.0708531250016007</c:v>
                </c:pt>
                <c:pt idx="8223">
                  <c:v>4.0712012499999997</c:v>
                </c:pt>
                <c:pt idx="8224">
                  <c:v>4.0714190624992002</c:v>
                </c:pt>
                <c:pt idx="8225">
                  <c:v>4.0714268750016007</c:v>
                </c:pt>
                <c:pt idx="8226">
                  <c:v>4.0713628124992001</c:v>
                </c:pt>
                <c:pt idx="8227">
                  <c:v>4.071643125001601</c:v>
                </c:pt>
                <c:pt idx="8228">
                  <c:v>4.0715493750016005</c:v>
                </c:pt>
                <c:pt idx="8229">
                  <c:v>4.0712171875007996</c:v>
                </c:pt>
                <c:pt idx="8230">
                  <c:v>4.0708450000000003</c:v>
                </c:pt>
                <c:pt idx="8231">
                  <c:v>4.0704665624992007</c:v>
                </c:pt>
                <c:pt idx="8232">
                  <c:v>4.0703596875007992</c:v>
                </c:pt>
                <c:pt idx="8233">
                  <c:v>4.0707424999999997</c:v>
                </c:pt>
                <c:pt idx="8234">
                  <c:v>4.0707000000000004</c:v>
                </c:pt>
                <c:pt idx="8235">
                  <c:v>4.0703134375007997</c:v>
                </c:pt>
                <c:pt idx="8236">
                  <c:v>4.0699778124992001</c:v>
                </c:pt>
                <c:pt idx="8237">
                  <c:v>4.0696518750016004</c:v>
                </c:pt>
                <c:pt idx="8238">
                  <c:v>4.0693237499999997</c:v>
                </c:pt>
                <c:pt idx="8239">
                  <c:v>4.0695793750016005</c:v>
                </c:pt>
                <c:pt idx="8240">
                  <c:v>4.069203125001601</c:v>
                </c:pt>
                <c:pt idx="8241">
                  <c:v>4.0690228124992007</c:v>
                </c:pt>
                <c:pt idx="8242">
                  <c:v>4.0691109375007999</c:v>
                </c:pt>
                <c:pt idx="8243">
                  <c:v>4.0694581250016002</c:v>
                </c:pt>
                <c:pt idx="8244">
                  <c:v>4.0695746875007996</c:v>
                </c:pt>
                <c:pt idx="8245">
                  <c:v>4.0696781250016008</c:v>
                </c:pt>
                <c:pt idx="8246">
                  <c:v>4.0697343750016008</c:v>
                </c:pt>
                <c:pt idx="8247">
                  <c:v>4.0695975000000004</c:v>
                </c:pt>
                <c:pt idx="8248">
                  <c:v>4.0691831250016008</c:v>
                </c:pt>
                <c:pt idx="8249">
                  <c:v>4.0688421875007998</c:v>
                </c:pt>
                <c:pt idx="8250">
                  <c:v>4.0684428124992005</c:v>
                </c:pt>
                <c:pt idx="8251">
                  <c:v>4.0680443750016009</c:v>
                </c:pt>
                <c:pt idx="8252">
                  <c:v>4.0677015624992006</c:v>
                </c:pt>
                <c:pt idx="8253">
                  <c:v>4.0673534375007998</c:v>
                </c:pt>
                <c:pt idx="8254">
                  <c:v>4.0671274999999998</c:v>
                </c:pt>
                <c:pt idx="8255">
                  <c:v>4.0669662500000001</c:v>
                </c:pt>
                <c:pt idx="8256">
                  <c:v>4.0665896875007999</c:v>
                </c:pt>
                <c:pt idx="8257">
                  <c:v>4.066421875001601</c:v>
                </c:pt>
                <c:pt idx="8258">
                  <c:v>4.0663196875007994</c:v>
                </c:pt>
                <c:pt idx="8259">
                  <c:v>4.0659940624992004</c:v>
                </c:pt>
                <c:pt idx="8260">
                  <c:v>4.0656206250016007</c:v>
                </c:pt>
                <c:pt idx="8261">
                  <c:v>4.0654556250016007</c:v>
                </c:pt>
                <c:pt idx="8262">
                  <c:v>4.0654756250016009</c:v>
                </c:pt>
                <c:pt idx="8263">
                  <c:v>4.0655203124992001</c:v>
                </c:pt>
                <c:pt idx="8264">
                  <c:v>4.0655290624992002</c:v>
                </c:pt>
                <c:pt idx="8265">
                  <c:v>4.0657028124992003</c:v>
                </c:pt>
                <c:pt idx="8266">
                  <c:v>4.0658728124992001</c:v>
                </c:pt>
                <c:pt idx="8267">
                  <c:v>4.0660884375007997</c:v>
                </c:pt>
                <c:pt idx="8268">
                  <c:v>4.0657203124992005</c:v>
                </c:pt>
                <c:pt idx="8269">
                  <c:v>4.0653321875007995</c:v>
                </c:pt>
                <c:pt idx="8270">
                  <c:v>4.0648721875007991</c:v>
                </c:pt>
                <c:pt idx="8271">
                  <c:v>4.0645496875007998</c:v>
                </c:pt>
                <c:pt idx="8272">
                  <c:v>4.0643087500000004</c:v>
                </c:pt>
                <c:pt idx="8273">
                  <c:v>4.0642415624992001</c:v>
                </c:pt>
                <c:pt idx="8274">
                  <c:v>4.0645081250016002</c:v>
                </c:pt>
                <c:pt idx="8275">
                  <c:v>4.0643487499999997</c:v>
                </c:pt>
                <c:pt idx="8276">
                  <c:v>4.0639056250016008</c:v>
                </c:pt>
                <c:pt idx="8277">
                  <c:v>4.0635559375007997</c:v>
                </c:pt>
                <c:pt idx="8278">
                  <c:v>4.0634056250016002</c:v>
                </c:pt>
                <c:pt idx="8279">
                  <c:v>4.0630487500000001</c:v>
                </c:pt>
                <c:pt idx="8280">
                  <c:v>4.06271</c:v>
                </c:pt>
                <c:pt idx="8281">
                  <c:v>4.0623634375007995</c:v>
                </c:pt>
                <c:pt idx="8282">
                  <c:v>4.0626053124992003</c:v>
                </c:pt>
                <c:pt idx="8283">
                  <c:v>4.0625475</c:v>
                </c:pt>
                <c:pt idx="8284">
                  <c:v>4.0624606250016004</c:v>
                </c:pt>
                <c:pt idx="8285">
                  <c:v>4.0621759375007995</c:v>
                </c:pt>
                <c:pt idx="8286">
                  <c:v>4.0619075000000002</c:v>
                </c:pt>
                <c:pt idx="8287">
                  <c:v>4.0618850000000002</c:v>
                </c:pt>
                <c:pt idx="8288">
                  <c:v>4.0615415624992002</c:v>
                </c:pt>
                <c:pt idx="8289">
                  <c:v>4.0611615624992004</c:v>
                </c:pt>
                <c:pt idx="8290">
                  <c:v>4.0607978124992004</c:v>
                </c:pt>
                <c:pt idx="8291">
                  <c:v>4.0604612500000004</c:v>
                </c:pt>
                <c:pt idx="8292">
                  <c:v>4.0600543750016005</c:v>
                </c:pt>
                <c:pt idx="8293">
                  <c:v>4.0596674999999998</c:v>
                </c:pt>
                <c:pt idx="8294">
                  <c:v>4.0595375000000002</c:v>
                </c:pt>
                <c:pt idx="8295">
                  <c:v>4.0594956250016008</c:v>
                </c:pt>
                <c:pt idx="8296">
                  <c:v>4.0598159375007992</c:v>
                </c:pt>
                <c:pt idx="8297">
                  <c:v>4.0599140624992005</c:v>
                </c:pt>
                <c:pt idx="8298">
                  <c:v>4.0595937500000003</c:v>
                </c:pt>
                <c:pt idx="8299">
                  <c:v>4.0591893750016004</c:v>
                </c:pt>
                <c:pt idx="8300">
                  <c:v>4.0588496875007998</c:v>
                </c:pt>
                <c:pt idx="8301">
                  <c:v>4.0585034375007991</c:v>
                </c:pt>
                <c:pt idx="8302">
                  <c:v>4.0581640624992001</c:v>
                </c:pt>
                <c:pt idx="8303">
                  <c:v>4.057753125001601</c:v>
                </c:pt>
                <c:pt idx="8304">
                  <c:v>4.0575653124992002</c:v>
                </c:pt>
                <c:pt idx="8305">
                  <c:v>4.0577399999999999</c:v>
                </c:pt>
                <c:pt idx="8306">
                  <c:v>4.0579593750016008</c:v>
                </c:pt>
                <c:pt idx="8307">
                  <c:v>4.0580690624992002</c:v>
                </c:pt>
                <c:pt idx="8308">
                  <c:v>4.0578434375007992</c:v>
                </c:pt>
                <c:pt idx="8309">
                  <c:v>4.0581140624992003</c:v>
                </c:pt>
                <c:pt idx="8310">
                  <c:v>4.05798375</c:v>
                </c:pt>
                <c:pt idx="8311">
                  <c:v>4.0577706250016004</c:v>
                </c:pt>
                <c:pt idx="8312">
                  <c:v>4.0573968750016007</c:v>
                </c:pt>
                <c:pt idx="8313">
                  <c:v>4.0570237499999999</c:v>
                </c:pt>
                <c:pt idx="8314">
                  <c:v>4.0566459375007993</c:v>
                </c:pt>
                <c:pt idx="8315">
                  <c:v>4.0563221875007995</c:v>
                </c:pt>
                <c:pt idx="8316">
                  <c:v>4.0561734375007994</c:v>
                </c:pt>
                <c:pt idx="8317">
                  <c:v>4.0559456250016002</c:v>
                </c:pt>
                <c:pt idx="8318">
                  <c:v>4.0556193750016005</c:v>
                </c:pt>
                <c:pt idx="8319">
                  <c:v>4.0552081250016005</c:v>
                </c:pt>
                <c:pt idx="8320">
                  <c:v>4.0547503124992001</c:v>
                </c:pt>
                <c:pt idx="8321">
                  <c:v>4.0543921875007998</c:v>
                </c:pt>
                <c:pt idx="8322">
                  <c:v>4.0540303124992008</c:v>
                </c:pt>
                <c:pt idx="8323">
                  <c:v>4.0536953124992001</c:v>
                </c:pt>
                <c:pt idx="8324">
                  <c:v>4.0533046875007992</c:v>
                </c:pt>
                <c:pt idx="8325">
                  <c:v>4.0528915624992008</c:v>
                </c:pt>
                <c:pt idx="8326">
                  <c:v>4.0525187499999999</c:v>
                </c:pt>
                <c:pt idx="8327">
                  <c:v>4.0524424999999997</c:v>
                </c:pt>
                <c:pt idx="8328">
                  <c:v>4.0522234375007997</c:v>
                </c:pt>
                <c:pt idx="8329">
                  <c:v>4.0525025000000001</c:v>
                </c:pt>
                <c:pt idx="8330">
                  <c:v>4.0521574999999999</c:v>
                </c:pt>
                <c:pt idx="8331">
                  <c:v>4.0519281250016004</c:v>
                </c:pt>
                <c:pt idx="8332">
                  <c:v>4.0516178124992006</c:v>
                </c:pt>
                <c:pt idx="8333">
                  <c:v>4.0513443750016007</c:v>
                </c:pt>
                <c:pt idx="8334">
                  <c:v>4.0510175000000004</c:v>
                </c:pt>
                <c:pt idx="8335">
                  <c:v>4.0506715624992005</c:v>
                </c:pt>
                <c:pt idx="8336">
                  <c:v>4.0502950000000002</c:v>
                </c:pt>
                <c:pt idx="8337">
                  <c:v>4.0499481250016007</c:v>
                </c:pt>
                <c:pt idx="8338">
                  <c:v>4.0495490624992003</c:v>
                </c:pt>
                <c:pt idx="8339">
                  <c:v>4.0491725000000001</c:v>
                </c:pt>
                <c:pt idx="8340">
                  <c:v>4.0488306250016004</c:v>
                </c:pt>
                <c:pt idx="8341">
                  <c:v>4.0487378124992004</c:v>
                </c:pt>
                <c:pt idx="8342">
                  <c:v>4.0482950000000004</c:v>
                </c:pt>
                <c:pt idx="8343">
                  <c:v>4.0478634375007996</c:v>
                </c:pt>
                <c:pt idx="8344">
                  <c:v>4.0477803124992002</c:v>
                </c:pt>
                <c:pt idx="8345">
                  <c:v>4.0477387499999997</c:v>
                </c:pt>
                <c:pt idx="8346">
                  <c:v>4.0473343750016006</c:v>
                </c:pt>
                <c:pt idx="8347">
                  <c:v>4.0468962499999996</c:v>
                </c:pt>
                <c:pt idx="8348">
                  <c:v>4.0465553124992004</c:v>
                </c:pt>
                <c:pt idx="8349">
                  <c:v>4.0468806250016005</c:v>
                </c:pt>
                <c:pt idx="8350">
                  <c:v>4.0470118750016004</c:v>
                </c:pt>
                <c:pt idx="8351">
                  <c:v>4.0470859375007997</c:v>
                </c:pt>
                <c:pt idx="8352">
                  <c:v>4.0471159375007995</c:v>
                </c:pt>
                <c:pt idx="8353">
                  <c:v>4.0473921875007992</c:v>
                </c:pt>
                <c:pt idx="8354">
                  <c:v>4.0476715624992003</c:v>
                </c:pt>
                <c:pt idx="8355">
                  <c:v>4.0475637500000001</c:v>
                </c:pt>
                <c:pt idx="8356">
                  <c:v>4.0471487499999999</c:v>
                </c:pt>
                <c:pt idx="8357">
                  <c:v>4.0467543750016004</c:v>
                </c:pt>
                <c:pt idx="8358">
                  <c:v>4.0463096875007993</c:v>
                </c:pt>
                <c:pt idx="8359">
                  <c:v>4.0459803124992009</c:v>
                </c:pt>
                <c:pt idx="8360">
                  <c:v>4.0456218750016006</c:v>
                </c:pt>
                <c:pt idx="8361">
                  <c:v>4.0456209375007992</c:v>
                </c:pt>
                <c:pt idx="8362">
                  <c:v>4.0452512499999997</c:v>
                </c:pt>
                <c:pt idx="8363">
                  <c:v>4.0448415624992009</c:v>
                </c:pt>
                <c:pt idx="8364">
                  <c:v>4.0444931250016003</c:v>
                </c:pt>
                <c:pt idx="8365">
                  <c:v>4.0447356250016009</c:v>
                </c:pt>
                <c:pt idx="8366">
                  <c:v>4.0451634375007997</c:v>
                </c:pt>
                <c:pt idx="8367">
                  <c:v>4.0452775000000001</c:v>
                </c:pt>
                <c:pt idx="8368">
                  <c:v>4.0448871875007999</c:v>
                </c:pt>
                <c:pt idx="8369">
                  <c:v>4.0445478124992009</c:v>
                </c:pt>
                <c:pt idx="8370">
                  <c:v>4.0446912499999996</c:v>
                </c:pt>
                <c:pt idx="8371">
                  <c:v>4.0446653124992009</c:v>
                </c:pt>
                <c:pt idx="8372">
                  <c:v>4.0447009375007994</c:v>
                </c:pt>
                <c:pt idx="8373">
                  <c:v>4.0450609375007991</c:v>
                </c:pt>
                <c:pt idx="8374">
                  <c:v>4.0451684375007995</c:v>
                </c:pt>
                <c:pt idx="8375">
                  <c:v>4.0453115624992009</c:v>
                </c:pt>
                <c:pt idx="8376">
                  <c:v>4.0451868750016002</c:v>
                </c:pt>
                <c:pt idx="8377">
                  <c:v>4.0447909375007995</c:v>
                </c:pt>
                <c:pt idx="8378">
                  <c:v>4.0444093750016004</c:v>
                </c:pt>
                <c:pt idx="8379">
                  <c:v>4.0440790624992005</c:v>
                </c:pt>
                <c:pt idx="8380">
                  <c:v>4.0437228124992002</c:v>
                </c:pt>
                <c:pt idx="8381">
                  <c:v>4.0434343750016009</c:v>
                </c:pt>
                <c:pt idx="8382">
                  <c:v>4.043068125001601</c:v>
                </c:pt>
                <c:pt idx="8383">
                  <c:v>4.0429059375007999</c:v>
                </c:pt>
                <c:pt idx="8384">
                  <c:v>4.0430374999999996</c:v>
                </c:pt>
                <c:pt idx="8385">
                  <c:v>4.0426706250016009</c:v>
                </c:pt>
                <c:pt idx="8386">
                  <c:v>4.0422934375007991</c:v>
                </c:pt>
                <c:pt idx="8387">
                  <c:v>4.0419640624992006</c:v>
                </c:pt>
                <c:pt idx="8388">
                  <c:v>4.0415749999999999</c:v>
                </c:pt>
                <c:pt idx="8389">
                  <c:v>4.0411728124992008</c:v>
                </c:pt>
                <c:pt idx="8390">
                  <c:v>4.0408256250016006</c:v>
                </c:pt>
                <c:pt idx="8391">
                  <c:v>4.0404528124992005</c:v>
                </c:pt>
                <c:pt idx="8392">
                  <c:v>4.0400812500000001</c:v>
                </c:pt>
                <c:pt idx="8393">
                  <c:v>4.0397193750016003</c:v>
                </c:pt>
                <c:pt idx="8394">
                  <c:v>4.0400856250016002</c:v>
                </c:pt>
                <c:pt idx="8395">
                  <c:v>4.0401175</c:v>
                </c:pt>
                <c:pt idx="8396">
                  <c:v>4.0404409375007999</c:v>
                </c:pt>
                <c:pt idx="8397">
                  <c:v>4.0403862500000001</c:v>
                </c:pt>
                <c:pt idx="8398">
                  <c:v>4.0400150000000004</c:v>
                </c:pt>
                <c:pt idx="8399">
                  <c:v>4.0395490624992005</c:v>
                </c:pt>
                <c:pt idx="8400">
                  <c:v>4.0392040624992003</c:v>
                </c:pt>
                <c:pt idx="8401">
                  <c:v>4.0388790624992001</c:v>
                </c:pt>
                <c:pt idx="8402">
                  <c:v>4.0384925000000003</c:v>
                </c:pt>
                <c:pt idx="8403">
                  <c:v>4.0381709375007997</c:v>
                </c:pt>
                <c:pt idx="8404">
                  <c:v>4.0378190624992003</c:v>
                </c:pt>
                <c:pt idx="8405">
                  <c:v>4.0378471875007991</c:v>
                </c:pt>
                <c:pt idx="8406">
                  <c:v>4.0379993750016006</c:v>
                </c:pt>
                <c:pt idx="8407">
                  <c:v>4.0380349999999998</c:v>
                </c:pt>
                <c:pt idx="8408">
                  <c:v>4.0383984375007991</c:v>
                </c:pt>
                <c:pt idx="8409">
                  <c:v>4.0384725000000001</c:v>
                </c:pt>
                <c:pt idx="8410">
                  <c:v>4.03808875</c:v>
                </c:pt>
                <c:pt idx="8411">
                  <c:v>4.037729375001601</c:v>
                </c:pt>
                <c:pt idx="8412">
                  <c:v>4.03736125</c:v>
                </c:pt>
                <c:pt idx="8413">
                  <c:v>4.0369821875007998</c:v>
                </c:pt>
                <c:pt idx="8414">
                  <c:v>4.0367853124992008</c:v>
                </c:pt>
                <c:pt idx="8415">
                  <c:v>4.0365643750016007</c:v>
                </c:pt>
                <c:pt idx="8416">
                  <c:v>4.0365071875007992</c:v>
                </c:pt>
                <c:pt idx="8417">
                  <c:v>4.0363706250016005</c:v>
                </c:pt>
                <c:pt idx="8418">
                  <c:v>4.0360368750016002</c:v>
                </c:pt>
                <c:pt idx="8419">
                  <c:v>4.0356506250016002</c:v>
                </c:pt>
                <c:pt idx="8420">
                  <c:v>4.03566</c:v>
                </c:pt>
                <c:pt idx="8421">
                  <c:v>4.0353362500000003</c:v>
                </c:pt>
                <c:pt idx="8422">
                  <c:v>4.0349940624992007</c:v>
                </c:pt>
                <c:pt idx="8423">
                  <c:v>4.0346525</c:v>
                </c:pt>
                <c:pt idx="8424">
                  <c:v>4.0342721875007994</c:v>
                </c:pt>
                <c:pt idx="8425">
                  <c:v>4.033893125001601</c:v>
                </c:pt>
                <c:pt idx="8426">
                  <c:v>4.0335484375007997</c:v>
                </c:pt>
                <c:pt idx="8427">
                  <c:v>4.0331975</c:v>
                </c:pt>
                <c:pt idx="8428">
                  <c:v>4.0328431250016008</c:v>
                </c:pt>
                <c:pt idx="8429">
                  <c:v>4.0326571875007993</c:v>
                </c:pt>
                <c:pt idx="8430">
                  <c:v>4.0330040624992005</c:v>
                </c:pt>
                <c:pt idx="8431">
                  <c:v>4.0330321875007993</c:v>
                </c:pt>
                <c:pt idx="8432">
                  <c:v>4.0333543750016005</c:v>
                </c:pt>
                <c:pt idx="8433">
                  <c:v>4.0330993750016004</c:v>
                </c:pt>
                <c:pt idx="8434">
                  <c:v>4.0331853124992003</c:v>
                </c:pt>
                <c:pt idx="8435">
                  <c:v>4.0332909375007997</c:v>
                </c:pt>
                <c:pt idx="8436">
                  <c:v>4.0329243750016008</c:v>
                </c:pt>
                <c:pt idx="8437">
                  <c:v>4.0325012500000001</c:v>
                </c:pt>
                <c:pt idx="8438">
                  <c:v>4.0325609375007998</c:v>
                </c:pt>
                <c:pt idx="8439">
                  <c:v>4.0327815624992009</c:v>
                </c:pt>
                <c:pt idx="8440">
                  <c:v>4.0329912500000002</c:v>
                </c:pt>
                <c:pt idx="8441">
                  <c:v>4.0331981250016007</c:v>
                </c:pt>
                <c:pt idx="8442">
                  <c:v>4.0330578124992007</c:v>
                </c:pt>
                <c:pt idx="8443">
                  <c:v>4.0332706250016006</c:v>
                </c:pt>
                <c:pt idx="8444">
                  <c:v>4.0333015624992008</c:v>
                </c:pt>
                <c:pt idx="8445">
                  <c:v>4.0329534375007992</c:v>
                </c:pt>
                <c:pt idx="8446">
                  <c:v>4.0326206250016003</c:v>
                </c:pt>
                <c:pt idx="8447">
                  <c:v>4.0322300000000002</c:v>
                </c:pt>
                <c:pt idx="8448">
                  <c:v>4.0317518750016008</c:v>
                </c:pt>
                <c:pt idx="8449">
                  <c:v>4.0313968750016009</c:v>
                </c:pt>
                <c:pt idx="8450">
                  <c:v>4.031044375001601</c:v>
                </c:pt>
                <c:pt idx="8451">
                  <c:v>4.0306937500000002</c:v>
                </c:pt>
                <c:pt idx="8452">
                  <c:v>4.0303521875007995</c:v>
                </c:pt>
                <c:pt idx="8453">
                  <c:v>4.0304099999999998</c:v>
                </c:pt>
                <c:pt idx="8454">
                  <c:v>4.0304584375007995</c:v>
                </c:pt>
                <c:pt idx="8455">
                  <c:v>4.0307331250016007</c:v>
                </c:pt>
                <c:pt idx="8456">
                  <c:v>4.0310618750016003</c:v>
                </c:pt>
                <c:pt idx="8457">
                  <c:v>4.0312096875007999</c:v>
                </c:pt>
                <c:pt idx="8458">
                  <c:v>4.0314512499999999</c:v>
                </c:pt>
                <c:pt idx="8459">
                  <c:v>4.0316496875007992</c:v>
                </c:pt>
                <c:pt idx="8460">
                  <c:v>4.0313215624992003</c:v>
                </c:pt>
                <c:pt idx="8461">
                  <c:v>4.0309668750016003</c:v>
                </c:pt>
                <c:pt idx="8462">
                  <c:v>4.0306868750016003</c:v>
                </c:pt>
                <c:pt idx="8463">
                  <c:v>4.0303528124992001</c:v>
                </c:pt>
                <c:pt idx="8464">
                  <c:v>4.0300450000000003</c:v>
                </c:pt>
                <c:pt idx="8465">
                  <c:v>4.0297096875007998</c:v>
                </c:pt>
                <c:pt idx="8466">
                  <c:v>4.0299224999999996</c:v>
                </c:pt>
                <c:pt idx="8467">
                  <c:v>4.0301400000000003</c:v>
                </c:pt>
                <c:pt idx="8468">
                  <c:v>4.0300156250016004</c:v>
                </c:pt>
                <c:pt idx="8469">
                  <c:v>4.0296950000000002</c:v>
                </c:pt>
                <c:pt idx="8470">
                  <c:v>4.029655</c:v>
                </c:pt>
                <c:pt idx="8471">
                  <c:v>4.0292975000000002</c:v>
                </c:pt>
                <c:pt idx="8472">
                  <c:v>4.0289356250016004</c:v>
                </c:pt>
                <c:pt idx="8473">
                  <c:v>4.0289643750016007</c:v>
                </c:pt>
                <c:pt idx="8474">
                  <c:v>4.0293040624992003</c:v>
                </c:pt>
                <c:pt idx="8475">
                  <c:v>4.0296940624992006</c:v>
                </c:pt>
                <c:pt idx="8476">
                  <c:v>4.0299618750016002</c:v>
                </c:pt>
                <c:pt idx="8477">
                  <c:v>4.0301906250016009</c:v>
                </c:pt>
                <c:pt idx="8478">
                  <c:v>4.0304693750016005</c:v>
                </c:pt>
                <c:pt idx="8479">
                  <c:v>4.0307409375007994</c:v>
                </c:pt>
                <c:pt idx="8480">
                  <c:v>4.0306421875007992</c:v>
                </c:pt>
                <c:pt idx="8481">
                  <c:v>4.0303009375007992</c:v>
                </c:pt>
                <c:pt idx="8482">
                  <c:v>4.0299059375007991</c:v>
                </c:pt>
                <c:pt idx="8483">
                  <c:v>4.0295649999999998</c:v>
                </c:pt>
                <c:pt idx="8484">
                  <c:v>4.0295512499999999</c:v>
                </c:pt>
                <c:pt idx="8485">
                  <c:v>4.0294503124992005</c:v>
                </c:pt>
                <c:pt idx="8486">
                  <c:v>4.0290521875007999</c:v>
                </c:pt>
                <c:pt idx="8487">
                  <c:v>4.0289956250016008</c:v>
                </c:pt>
                <c:pt idx="8488">
                  <c:v>4.0293409375007991</c:v>
                </c:pt>
                <c:pt idx="8489">
                  <c:v>4.0292487499999998</c:v>
                </c:pt>
                <c:pt idx="8490">
                  <c:v>4.0292971875007995</c:v>
                </c:pt>
                <c:pt idx="8491">
                  <c:v>4.0289468750016004</c:v>
                </c:pt>
                <c:pt idx="8492">
                  <c:v>4.0285690624992005</c:v>
                </c:pt>
                <c:pt idx="8493">
                  <c:v>4.0281018750016004</c:v>
                </c:pt>
                <c:pt idx="8494">
                  <c:v>4.0278081250016005</c:v>
                </c:pt>
                <c:pt idx="8495">
                  <c:v>4.0280090624992004</c:v>
                </c:pt>
                <c:pt idx="8496">
                  <c:v>4.0283378124992009</c:v>
                </c:pt>
                <c:pt idx="8497">
                  <c:v>4.0287109375007999</c:v>
                </c:pt>
                <c:pt idx="8498">
                  <c:v>4.0290575000000004</c:v>
                </c:pt>
                <c:pt idx="8499">
                  <c:v>4.0294128124992001</c:v>
                </c:pt>
                <c:pt idx="8500">
                  <c:v>4.0297637499999999</c:v>
                </c:pt>
                <c:pt idx="8501">
                  <c:v>4.0301343750016008</c:v>
                </c:pt>
                <c:pt idx="8502">
                  <c:v>4.0305768750016009</c:v>
                </c:pt>
                <c:pt idx="8503">
                  <c:v>4.0309215624992003</c:v>
                </c:pt>
                <c:pt idx="8504">
                  <c:v>4.0311396875007999</c:v>
                </c:pt>
                <c:pt idx="8505">
                  <c:v>4.0307831250016006</c:v>
                </c:pt>
                <c:pt idx="8506">
                  <c:v>4.0304390624992008</c:v>
                </c:pt>
                <c:pt idx="8507">
                  <c:v>4.0299575000000001</c:v>
                </c:pt>
                <c:pt idx="8508">
                  <c:v>4.0295181250016006</c:v>
                </c:pt>
                <c:pt idx="8509">
                  <c:v>4.0291649999999999</c:v>
                </c:pt>
                <c:pt idx="8510">
                  <c:v>4.0290003124992007</c:v>
                </c:pt>
                <c:pt idx="8511">
                  <c:v>4.0293290624992002</c:v>
                </c:pt>
                <c:pt idx="8512">
                  <c:v>4.0297106250016004</c:v>
                </c:pt>
                <c:pt idx="8513">
                  <c:v>4.0300331250016006</c:v>
                </c:pt>
                <c:pt idx="8514">
                  <c:v>4.0303628124992006</c:v>
                </c:pt>
                <c:pt idx="8515">
                  <c:v>4.0306515624992008</c:v>
                </c:pt>
                <c:pt idx="8516">
                  <c:v>4.0309834375007991</c:v>
                </c:pt>
                <c:pt idx="8517">
                  <c:v>4.0310546875007995</c:v>
                </c:pt>
                <c:pt idx="8518">
                  <c:v>4.0307006250016002</c:v>
                </c:pt>
                <c:pt idx="8519">
                  <c:v>4.0305143750016006</c:v>
                </c:pt>
                <c:pt idx="8520">
                  <c:v>4.0305974999999998</c:v>
                </c:pt>
                <c:pt idx="8521">
                  <c:v>4.0308771875007992</c:v>
                </c:pt>
                <c:pt idx="8522">
                  <c:v>4.0309259375007995</c:v>
                </c:pt>
                <c:pt idx="8523">
                  <c:v>4.0308400000000004</c:v>
                </c:pt>
                <c:pt idx="8524">
                  <c:v>4.0305118750016007</c:v>
                </c:pt>
                <c:pt idx="8525">
                  <c:v>4.0301803124992004</c:v>
                </c:pt>
                <c:pt idx="8526">
                  <c:v>4.0298015624992001</c:v>
                </c:pt>
                <c:pt idx="8527">
                  <c:v>4.0294499999999998</c:v>
                </c:pt>
                <c:pt idx="8528">
                  <c:v>4.0291109375007998</c:v>
                </c:pt>
                <c:pt idx="8529">
                  <c:v>4.0291346875007994</c:v>
                </c:pt>
                <c:pt idx="8530">
                  <c:v>4.0292009375007991</c:v>
                </c:pt>
                <c:pt idx="8531">
                  <c:v>4.0288681250016003</c:v>
                </c:pt>
                <c:pt idx="8532">
                  <c:v>4.0284646875007999</c:v>
                </c:pt>
                <c:pt idx="8533">
                  <c:v>4.0283340624992006</c:v>
                </c:pt>
                <c:pt idx="8534">
                  <c:v>4.028053125001601</c:v>
                </c:pt>
                <c:pt idx="8535">
                  <c:v>4.0278465624992004</c:v>
                </c:pt>
                <c:pt idx="8536">
                  <c:v>4.0274696875007994</c:v>
                </c:pt>
                <c:pt idx="8537">
                  <c:v>4.0270496875007993</c:v>
                </c:pt>
                <c:pt idx="8538">
                  <c:v>4.0266253124992009</c:v>
                </c:pt>
                <c:pt idx="8539">
                  <c:v>4.0262262499999997</c:v>
                </c:pt>
                <c:pt idx="8540">
                  <c:v>4.0257946875007997</c:v>
                </c:pt>
                <c:pt idx="8541">
                  <c:v>4.0254506250016009</c:v>
                </c:pt>
                <c:pt idx="8542">
                  <c:v>4.0251178124992002</c:v>
                </c:pt>
                <c:pt idx="8543">
                  <c:v>4.0247875000000004</c:v>
                </c:pt>
                <c:pt idx="8544">
                  <c:v>4.0243590624992009</c:v>
                </c:pt>
                <c:pt idx="8545">
                  <c:v>4.0240253124992007</c:v>
                </c:pt>
                <c:pt idx="8546">
                  <c:v>4.0235753124992009</c:v>
                </c:pt>
                <c:pt idx="8547">
                  <c:v>4.0231374999999998</c:v>
                </c:pt>
                <c:pt idx="8548">
                  <c:v>4.0227721875007996</c:v>
                </c:pt>
                <c:pt idx="8549">
                  <c:v>4.0227659375007994</c:v>
                </c:pt>
                <c:pt idx="8550">
                  <c:v>4.0226056250016002</c:v>
                </c:pt>
                <c:pt idx="8551">
                  <c:v>4.0222640624992003</c:v>
                </c:pt>
                <c:pt idx="8552">
                  <c:v>4.0218956250016005</c:v>
                </c:pt>
                <c:pt idx="8553">
                  <c:v>4.0215212500000002</c:v>
                </c:pt>
                <c:pt idx="8554">
                  <c:v>4.0211249999999996</c:v>
                </c:pt>
                <c:pt idx="8555">
                  <c:v>4.0208043750016005</c:v>
                </c:pt>
                <c:pt idx="8556">
                  <c:v>4.0204818750016003</c:v>
                </c:pt>
                <c:pt idx="8557">
                  <c:v>4.0201490624992005</c:v>
                </c:pt>
                <c:pt idx="8558">
                  <c:v>4.0199396875007993</c:v>
                </c:pt>
                <c:pt idx="8559">
                  <c:v>4.0198946875007993</c:v>
                </c:pt>
                <c:pt idx="8560">
                  <c:v>4.0197271875007994</c:v>
                </c:pt>
                <c:pt idx="8561">
                  <c:v>4.0199290624992008</c:v>
                </c:pt>
                <c:pt idx="8562">
                  <c:v>4.0198243750016003</c:v>
                </c:pt>
                <c:pt idx="8563">
                  <c:v>4.0195046875007998</c:v>
                </c:pt>
                <c:pt idx="8564">
                  <c:v>4.0190462499999997</c:v>
                </c:pt>
                <c:pt idx="8565">
                  <c:v>4.0185515624992005</c:v>
                </c:pt>
                <c:pt idx="8566">
                  <c:v>4.0181993750016005</c:v>
                </c:pt>
                <c:pt idx="8567">
                  <c:v>4.0178715624992005</c:v>
                </c:pt>
                <c:pt idx="8568">
                  <c:v>4.0174996875007993</c:v>
                </c:pt>
                <c:pt idx="8569">
                  <c:v>4.0174471875007995</c:v>
                </c:pt>
                <c:pt idx="8570">
                  <c:v>4.0174925000000004</c:v>
                </c:pt>
                <c:pt idx="8571">
                  <c:v>4.0177828124992008</c:v>
                </c:pt>
                <c:pt idx="8572">
                  <c:v>4.0178165624992008</c:v>
                </c:pt>
                <c:pt idx="8573">
                  <c:v>4.0178165624992008</c:v>
                </c:pt>
                <c:pt idx="8574">
                  <c:v>4.0179128124992003</c:v>
                </c:pt>
                <c:pt idx="8575">
                  <c:v>4.0181693750016008</c:v>
                </c:pt>
                <c:pt idx="8576">
                  <c:v>4.0178290624992004</c:v>
                </c:pt>
                <c:pt idx="8577">
                  <c:v>4.0173984375007992</c:v>
                </c:pt>
                <c:pt idx="8578">
                  <c:v>4.0169837499999996</c:v>
                </c:pt>
                <c:pt idx="8579">
                  <c:v>4.0170103124992007</c:v>
                </c:pt>
                <c:pt idx="8580">
                  <c:v>4.0170443750016007</c:v>
                </c:pt>
                <c:pt idx="8581">
                  <c:v>4.0168843750016006</c:v>
                </c:pt>
                <c:pt idx="8582">
                  <c:v>4.0168596875007996</c:v>
                </c:pt>
                <c:pt idx="8583">
                  <c:v>4.0165356250016009</c:v>
                </c:pt>
                <c:pt idx="8584">
                  <c:v>4.0161499999999997</c:v>
                </c:pt>
                <c:pt idx="8585">
                  <c:v>4.0157687500000003</c:v>
                </c:pt>
                <c:pt idx="8586">
                  <c:v>4.0153937500000003</c:v>
                </c:pt>
                <c:pt idx="8587">
                  <c:v>4.0150493750016008</c:v>
                </c:pt>
                <c:pt idx="8588">
                  <c:v>4.0146865624992003</c:v>
                </c:pt>
                <c:pt idx="8589">
                  <c:v>4.0143071875007994</c:v>
                </c:pt>
                <c:pt idx="8590">
                  <c:v>4.0138384375007998</c:v>
                </c:pt>
                <c:pt idx="8591">
                  <c:v>4.0134571875007996</c:v>
                </c:pt>
                <c:pt idx="8592">
                  <c:v>4.013060625001601</c:v>
                </c:pt>
                <c:pt idx="8593">
                  <c:v>4.0126862499999998</c:v>
                </c:pt>
                <c:pt idx="8594">
                  <c:v>4.0123140624992004</c:v>
                </c:pt>
                <c:pt idx="8595">
                  <c:v>4.0123828124992009</c:v>
                </c:pt>
                <c:pt idx="8596">
                  <c:v>4.0126431250016008</c:v>
                </c:pt>
                <c:pt idx="8597">
                  <c:v>4.0124665624992009</c:v>
                </c:pt>
                <c:pt idx="8598">
                  <c:v>4.0125828124992005</c:v>
                </c:pt>
                <c:pt idx="8599">
                  <c:v>4.0128037499999998</c:v>
                </c:pt>
                <c:pt idx="8600">
                  <c:v>4.0130634375007999</c:v>
                </c:pt>
                <c:pt idx="8601">
                  <c:v>4.0134112499999999</c:v>
                </c:pt>
                <c:pt idx="8602">
                  <c:v>4.0129637499999999</c:v>
                </c:pt>
                <c:pt idx="8603">
                  <c:v>4.0124909375007993</c:v>
                </c:pt>
                <c:pt idx="8604">
                  <c:v>4.01209375</c:v>
                </c:pt>
                <c:pt idx="8605">
                  <c:v>4.0117546875007992</c:v>
                </c:pt>
                <c:pt idx="8606">
                  <c:v>4.0113765624992004</c:v>
                </c:pt>
                <c:pt idx="8607">
                  <c:v>4.0110159375007992</c:v>
                </c:pt>
                <c:pt idx="8608">
                  <c:v>4.0106656250016002</c:v>
                </c:pt>
                <c:pt idx="8609">
                  <c:v>4.0104112499999998</c:v>
                </c:pt>
                <c:pt idx="8610">
                  <c:v>4.0105637500000002</c:v>
                </c:pt>
                <c:pt idx="8611">
                  <c:v>4.0109387500000002</c:v>
                </c:pt>
                <c:pt idx="8612">
                  <c:v>4.0110696875007994</c:v>
                </c:pt>
                <c:pt idx="8613">
                  <c:v>4.0107209375007997</c:v>
                </c:pt>
                <c:pt idx="8614">
                  <c:v>4.0105896875007998</c:v>
                </c:pt>
                <c:pt idx="8615">
                  <c:v>4.0105712499999999</c:v>
                </c:pt>
                <c:pt idx="8616">
                  <c:v>4.0104981250016003</c:v>
                </c:pt>
                <c:pt idx="8617">
                  <c:v>4.0105115624992003</c:v>
                </c:pt>
                <c:pt idx="8618">
                  <c:v>4.0101912500000001</c:v>
                </c:pt>
                <c:pt idx="8619">
                  <c:v>4.0102559375007996</c:v>
                </c:pt>
                <c:pt idx="8620">
                  <c:v>4.0099953124992007</c:v>
                </c:pt>
                <c:pt idx="8621">
                  <c:v>4.0101478124992003</c:v>
                </c:pt>
                <c:pt idx="8622">
                  <c:v>4.0100428124992007</c:v>
                </c:pt>
                <c:pt idx="8623">
                  <c:v>4.0096118750016005</c:v>
                </c:pt>
                <c:pt idx="8624">
                  <c:v>4.0091781250016005</c:v>
                </c:pt>
                <c:pt idx="8625">
                  <c:v>4.0088549999999996</c:v>
                </c:pt>
                <c:pt idx="8626">
                  <c:v>4.0084568750016007</c:v>
                </c:pt>
                <c:pt idx="8627">
                  <c:v>4.0081103124992001</c:v>
                </c:pt>
                <c:pt idx="8628">
                  <c:v>4.00782375</c:v>
                </c:pt>
                <c:pt idx="8629">
                  <c:v>4.0080496875007992</c:v>
                </c:pt>
                <c:pt idx="8630">
                  <c:v>4.0083912499999999</c:v>
                </c:pt>
                <c:pt idx="8631">
                  <c:v>4.0085009375007994</c:v>
                </c:pt>
                <c:pt idx="8632">
                  <c:v>4.0087428124992002</c:v>
                </c:pt>
                <c:pt idx="8633">
                  <c:v>4.0090812500000004</c:v>
                </c:pt>
                <c:pt idx="8634">
                  <c:v>4.0090559375007997</c:v>
                </c:pt>
                <c:pt idx="8635">
                  <c:v>4.0094343750016002</c:v>
                </c:pt>
                <c:pt idx="8636">
                  <c:v>4.0090193750016008</c:v>
                </c:pt>
                <c:pt idx="8637">
                  <c:v>4.0086928124992003</c:v>
                </c:pt>
                <c:pt idx="8638">
                  <c:v>4.0082528124992001</c:v>
                </c:pt>
                <c:pt idx="8639">
                  <c:v>4.0078965624992007</c:v>
                </c:pt>
                <c:pt idx="8640">
                  <c:v>4.0081484375007994</c:v>
                </c:pt>
                <c:pt idx="8641">
                  <c:v>4.0082537499999997</c:v>
                </c:pt>
                <c:pt idx="8642">
                  <c:v>4.0079256250016009</c:v>
                </c:pt>
                <c:pt idx="8643">
                  <c:v>4.0075981250016008</c:v>
                </c:pt>
                <c:pt idx="8644">
                  <c:v>4.0080003124992007</c:v>
                </c:pt>
                <c:pt idx="8645">
                  <c:v>4.0076981250016006</c:v>
                </c:pt>
                <c:pt idx="8646">
                  <c:v>4.0073646875007993</c:v>
                </c:pt>
                <c:pt idx="8647">
                  <c:v>4.0071265624992005</c:v>
                </c:pt>
                <c:pt idx="8648">
                  <c:v>4.0074559375007999</c:v>
                </c:pt>
                <c:pt idx="8649">
                  <c:v>4.0076503124992007</c:v>
                </c:pt>
                <c:pt idx="8650">
                  <c:v>4.0076871875007996</c:v>
                </c:pt>
                <c:pt idx="8651">
                  <c:v>4.0072728124992008</c:v>
                </c:pt>
                <c:pt idx="8652">
                  <c:v>4.0067690624992007</c:v>
                </c:pt>
                <c:pt idx="8653">
                  <c:v>4.0064359375007994</c:v>
                </c:pt>
                <c:pt idx="8654">
                  <c:v>4.0060940624992005</c:v>
                </c:pt>
                <c:pt idx="8655">
                  <c:v>4.0057506250016006</c:v>
                </c:pt>
                <c:pt idx="8656">
                  <c:v>4.0054381250016009</c:v>
                </c:pt>
                <c:pt idx="8657">
                  <c:v>4.0054596875007995</c:v>
                </c:pt>
                <c:pt idx="8658">
                  <c:v>4.0054709375007995</c:v>
                </c:pt>
                <c:pt idx="8659">
                  <c:v>4.0055637500000003</c:v>
                </c:pt>
                <c:pt idx="8660">
                  <c:v>4.0057803124992004</c:v>
                </c:pt>
                <c:pt idx="8661">
                  <c:v>4.0058390624992004</c:v>
                </c:pt>
                <c:pt idx="8662">
                  <c:v>4.0056256250016009</c:v>
                </c:pt>
                <c:pt idx="8663">
                  <c:v>4.0052971875007994</c:v>
                </c:pt>
                <c:pt idx="8664">
                  <c:v>4.0047359375007998</c:v>
                </c:pt>
                <c:pt idx="8665">
                  <c:v>4.0042103124992003</c:v>
                </c:pt>
                <c:pt idx="8666">
                  <c:v>4.0038281250016006</c:v>
                </c:pt>
                <c:pt idx="8667">
                  <c:v>4.0034850000000004</c:v>
                </c:pt>
                <c:pt idx="8668">
                  <c:v>4.0031340624992007</c:v>
                </c:pt>
                <c:pt idx="8669">
                  <c:v>4.003311875001601</c:v>
                </c:pt>
                <c:pt idx="8670">
                  <c:v>4.0033859375007994</c:v>
                </c:pt>
                <c:pt idx="8671">
                  <c:v>4.0035215624992002</c:v>
                </c:pt>
                <c:pt idx="8672">
                  <c:v>4.0031228124992007</c:v>
                </c:pt>
                <c:pt idx="8673">
                  <c:v>4.0027987500000002</c:v>
                </c:pt>
                <c:pt idx="8674">
                  <c:v>4.0024353124992009</c:v>
                </c:pt>
                <c:pt idx="8675">
                  <c:v>4.0022643750016007</c:v>
                </c:pt>
                <c:pt idx="8676">
                  <c:v>4.0023271875007991</c:v>
                </c:pt>
                <c:pt idx="8677">
                  <c:v>4.0025025000000003</c:v>
                </c:pt>
                <c:pt idx="8678">
                  <c:v>4.0027699999999999</c:v>
                </c:pt>
                <c:pt idx="8679">
                  <c:v>4.0024143750016004</c:v>
                </c:pt>
                <c:pt idx="8680">
                  <c:v>4.0019962500000004</c:v>
                </c:pt>
                <c:pt idx="8681">
                  <c:v>4.0015884375007991</c:v>
                </c:pt>
                <c:pt idx="8682">
                  <c:v>4.0015615624992007</c:v>
                </c:pt>
                <c:pt idx="8683">
                  <c:v>4.0018831250016005</c:v>
                </c:pt>
                <c:pt idx="8684">
                  <c:v>4.0017953124992003</c:v>
                </c:pt>
                <c:pt idx="8685">
                  <c:v>4.0016006250016005</c:v>
                </c:pt>
                <c:pt idx="8686">
                  <c:v>4.0012681250016007</c:v>
                </c:pt>
                <c:pt idx="8687">
                  <c:v>4.0011256250016007</c:v>
                </c:pt>
                <c:pt idx="8688">
                  <c:v>4.0014571875007992</c:v>
                </c:pt>
                <c:pt idx="8689">
                  <c:v>4.0016428124992007</c:v>
                </c:pt>
                <c:pt idx="8690">
                  <c:v>4.0015284375007996</c:v>
                </c:pt>
                <c:pt idx="8691">
                  <c:v>4.0018678124992002</c:v>
                </c:pt>
                <c:pt idx="8692">
                  <c:v>4.0014675000000004</c:v>
                </c:pt>
                <c:pt idx="8693">
                  <c:v>4.0010634375007994</c:v>
                </c:pt>
                <c:pt idx="8694">
                  <c:v>4.0005984375007992</c:v>
                </c:pt>
                <c:pt idx="8695">
                  <c:v>4.0002071875007994</c:v>
                </c:pt>
                <c:pt idx="8696">
                  <c:v>4.0000765624992001</c:v>
                </c:pt>
                <c:pt idx="8697">
                  <c:v>4.0001340624992006</c:v>
                </c:pt>
                <c:pt idx="8698">
                  <c:v>4.0002346875007992</c:v>
                </c:pt>
                <c:pt idx="8699">
                  <c:v>4.0005584375007999</c:v>
                </c:pt>
                <c:pt idx="8700">
                  <c:v>4.0008906250016008</c:v>
                </c:pt>
                <c:pt idx="8701">
                  <c:v>4.0007000000000001</c:v>
                </c:pt>
                <c:pt idx="8702">
                  <c:v>4.0009125000000001</c:v>
                </c:pt>
                <c:pt idx="8703">
                  <c:v>4.000508125001601</c:v>
                </c:pt>
                <c:pt idx="8704">
                  <c:v>3.9999846875007994</c:v>
                </c:pt>
                <c:pt idx="8705">
                  <c:v>3.9995993750016008</c:v>
                </c:pt>
                <c:pt idx="8706">
                  <c:v>3.9992703124992004</c:v>
                </c:pt>
                <c:pt idx="8707">
                  <c:v>3.9988896875007995</c:v>
                </c:pt>
                <c:pt idx="8708">
                  <c:v>3.9985293750016004</c:v>
                </c:pt>
                <c:pt idx="8709">
                  <c:v>3.9980721875007994</c:v>
                </c:pt>
                <c:pt idx="8710">
                  <c:v>3.9978125000000002</c:v>
                </c:pt>
                <c:pt idx="8711">
                  <c:v>3.9981584375007997</c:v>
                </c:pt>
                <c:pt idx="8712">
                  <c:v>3.9984921875007995</c:v>
                </c:pt>
                <c:pt idx="8713">
                  <c:v>3.9986746875007997</c:v>
                </c:pt>
                <c:pt idx="8714">
                  <c:v>3.9990353124992004</c:v>
                </c:pt>
                <c:pt idx="8715">
                  <c:v>3.9993121875007995</c:v>
                </c:pt>
                <c:pt idx="8716">
                  <c:v>3.9991356250016006</c:v>
                </c:pt>
                <c:pt idx="8717">
                  <c:v>3.999355</c:v>
                </c:pt>
                <c:pt idx="8718">
                  <c:v>3.9994034375007996</c:v>
                </c:pt>
                <c:pt idx="8719">
                  <c:v>3.9990203124992005</c:v>
                </c:pt>
                <c:pt idx="8720">
                  <c:v>3.9985893750016004</c:v>
                </c:pt>
                <c:pt idx="8721">
                  <c:v>3.9981834375007996</c:v>
                </c:pt>
                <c:pt idx="8722">
                  <c:v>3.9978631250016008</c:v>
                </c:pt>
                <c:pt idx="8723">
                  <c:v>3.9974875000000001</c:v>
                </c:pt>
                <c:pt idx="8724">
                  <c:v>3.9970696875007996</c:v>
                </c:pt>
                <c:pt idx="8725">
                  <c:v>3.99668125</c:v>
                </c:pt>
                <c:pt idx="8726">
                  <c:v>3.9962849999999999</c:v>
                </c:pt>
                <c:pt idx="8727">
                  <c:v>3.9959331250016006</c:v>
                </c:pt>
                <c:pt idx="8728">
                  <c:v>3.9955165624992004</c:v>
                </c:pt>
                <c:pt idx="8729">
                  <c:v>3.9951593750016006</c:v>
                </c:pt>
                <c:pt idx="8730">
                  <c:v>3.9948390624992003</c:v>
                </c:pt>
                <c:pt idx="8731">
                  <c:v>3.9944618750016008</c:v>
                </c:pt>
                <c:pt idx="8732">
                  <c:v>3.9942774999999999</c:v>
                </c:pt>
                <c:pt idx="8733">
                  <c:v>3.9944190624992006</c:v>
                </c:pt>
                <c:pt idx="8734">
                  <c:v>3.9944649999999999</c:v>
                </c:pt>
                <c:pt idx="8735">
                  <c:v>3.9944793750016006</c:v>
                </c:pt>
                <c:pt idx="8736">
                  <c:v>3.9941162499999998</c:v>
                </c:pt>
                <c:pt idx="8737">
                  <c:v>3.9936184375007997</c:v>
                </c:pt>
                <c:pt idx="8738">
                  <c:v>3.9932671875007997</c:v>
                </c:pt>
                <c:pt idx="8739">
                  <c:v>3.9929087499999998</c:v>
                </c:pt>
                <c:pt idx="8740">
                  <c:v>3.9925828124992004</c:v>
                </c:pt>
                <c:pt idx="8741">
                  <c:v>3.9922503124992006</c:v>
                </c:pt>
                <c:pt idx="8742">
                  <c:v>3.9922181250016004</c:v>
                </c:pt>
                <c:pt idx="8743">
                  <c:v>3.9918806250016008</c:v>
                </c:pt>
                <c:pt idx="8744">
                  <c:v>3.9920040624992006</c:v>
                </c:pt>
                <c:pt idx="8745">
                  <c:v>3.9921015624992005</c:v>
                </c:pt>
                <c:pt idx="8746">
                  <c:v>3.9916793750016004</c:v>
                </c:pt>
                <c:pt idx="8747">
                  <c:v>3.99128375</c:v>
                </c:pt>
                <c:pt idx="8748">
                  <c:v>3.9908921875007994</c:v>
                </c:pt>
                <c:pt idx="8749">
                  <c:v>3.9905665624992004</c:v>
                </c:pt>
                <c:pt idx="8750">
                  <c:v>3.9901503124992006</c:v>
                </c:pt>
                <c:pt idx="8751">
                  <c:v>3.9897450000000001</c:v>
                </c:pt>
                <c:pt idx="8752">
                  <c:v>3.9893496875007997</c:v>
                </c:pt>
                <c:pt idx="8753">
                  <c:v>3.9888865624992005</c:v>
                </c:pt>
                <c:pt idx="8754">
                  <c:v>3.9887040624992003</c:v>
                </c:pt>
                <c:pt idx="8755">
                  <c:v>3.9887831250016004</c:v>
                </c:pt>
                <c:pt idx="8756">
                  <c:v>3.9890075</c:v>
                </c:pt>
                <c:pt idx="8757">
                  <c:v>3.9891831250016008</c:v>
                </c:pt>
                <c:pt idx="8758">
                  <c:v>3.9891546875007995</c:v>
                </c:pt>
                <c:pt idx="8759">
                  <c:v>3.9894037500000001</c:v>
                </c:pt>
                <c:pt idx="8760">
                  <c:v>3.9894865624992004</c:v>
                </c:pt>
                <c:pt idx="8761">
                  <c:v>3.9897303124992005</c:v>
                </c:pt>
                <c:pt idx="8762">
                  <c:v>3.9893603124992003</c:v>
                </c:pt>
                <c:pt idx="8763">
                  <c:v>3.9889543750016005</c:v>
                </c:pt>
                <c:pt idx="8764">
                  <c:v>3.9886243750016006</c:v>
                </c:pt>
                <c:pt idx="8765">
                  <c:v>3.9883012500000001</c:v>
                </c:pt>
                <c:pt idx="8766">
                  <c:v>3.9878918750016004</c:v>
                </c:pt>
                <c:pt idx="8767">
                  <c:v>3.9875287500000001</c:v>
                </c:pt>
                <c:pt idx="8768">
                  <c:v>3.9871843750016005</c:v>
                </c:pt>
                <c:pt idx="8769">
                  <c:v>3.9871465624992006</c:v>
                </c:pt>
                <c:pt idx="8770">
                  <c:v>3.9873406250016008</c:v>
                </c:pt>
                <c:pt idx="8771">
                  <c:v>3.9870053124992006</c:v>
                </c:pt>
                <c:pt idx="8772">
                  <c:v>3.9870465624992004</c:v>
                </c:pt>
                <c:pt idx="8773">
                  <c:v>3.9869306250016008</c:v>
                </c:pt>
                <c:pt idx="8774">
                  <c:v>3.9866909375007995</c:v>
                </c:pt>
                <c:pt idx="8775">
                  <c:v>3.9861974999999998</c:v>
                </c:pt>
                <c:pt idx="8776">
                  <c:v>3.9858512500000001</c:v>
                </c:pt>
                <c:pt idx="8777">
                  <c:v>3.9854903124992007</c:v>
                </c:pt>
                <c:pt idx="8778">
                  <c:v>3.9850409375007994</c:v>
                </c:pt>
                <c:pt idx="8779">
                  <c:v>3.9847084375007995</c:v>
                </c:pt>
                <c:pt idx="8780">
                  <c:v>3.9850228124992007</c:v>
                </c:pt>
                <c:pt idx="8781">
                  <c:v>3.9846621875007995</c:v>
                </c:pt>
                <c:pt idx="8782">
                  <c:v>3.9842940624992007</c:v>
                </c:pt>
                <c:pt idx="8783">
                  <c:v>3.9845649999999999</c:v>
                </c:pt>
                <c:pt idx="8784">
                  <c:v>3.9849434375007995</c:v>
                </c:pt>
                <c:pt idx="8785">
                  <c:v>3.9846393750016005</c:v>
                </c:pt>
                <c:pt idx="8786">
                  <c:v>3.9841784375007996</c:v>
                </c:pt>
                <c:pt idx="8787">
                  <c:v>3.9838165624992006</c:v>
                </c:pt>
                <c:pt idx="8788">
                  <c:v>3.9834628124992006</c:v>
                </c:pt>
                <c:pt idx="8789">
                  <c:v>3.9830646875007996</c:v>
                </c:pt>
                <c:pt idx="8790">
                  <c:v>3.9827018750016006</c:v>
                </c:pt>
                <c:pt idx="8791">
                  <c:v>3.9823121875007996</c:v>
                </c:pt>
                <c:pt idx="8792">
                  <c:v>3.9824475000000001</c:v>
                </c:pt>
                <c:pt idx="8793">
                  <c:v>3.9827943750016006</c:v>
                </c:pt>
                <c:pt idx="8794">
                  <c:v>3.9830187499999998</c:v>
                </c:pt>
                <c:pt idx="8795">
                  <c:v>3.9833696875007996</c:v>
                </c:pt>
                <c:pt idx="8796">
                  <c:v>3.9834503124992007</c:v>
                </c:pt>
                <c:pt idx="8797">
                  <c:v>3.9833687499999999</c:v>
                </c:pt>
                <c:pt idx="8798">
                  <c:v>3.9836993750016005</c:v>
                </c:pt>
                <c:pt idx="8799">
                  <c:v>3.9833715624992005</c:v>
                </c:pt>
                <c:pt idx="8800">
                  <c:v>3.9830228124992004</c:v>
                </c:pt>
                <c:pt idx="8801">
                  <c:v>3.9826740624992003</c:v>
                </c:pt>
                <c:pt idx="8802">
                  <c:v>3.9824793750016005</c:v>
                </c:pt>
                <c:pt idx="8803">
                  <c:v>3.9827646875007994</c:v>
                </c:pt>
                <c:pt idx="8804">
                  <c:v>3.9823356250016007</c:v>
                </c:pt>
                <c:pt idx="8805">
                  <c:v>3.9819193750016004</c:v>
                </c:pt>
                <c:pt idx="8806">
                  <c:v>3.9817906250016004</c:v>
                </c:pt>
                <c:pt idx="8807">
                  <c:v>3.98184</c:v>
                </c:pt>
                <c:pt idx="8808">
                  <c:v>3.9816015624992005</c:v>
                </c:pt>
                <c:pt idx="8809">
                  <c:v>3.9814212499999999</c:v>
                </c:pt>
                <c:pt idx="8810">
                  <c:v>3.9809950000000001</c:v>
                </c:pt>
                <c:pt idx="8811">
                  <c:v>3.9804784375007993</c:v>
                </c:pt>
                <c:pt idx="8812">
                  <c:v>3.9800031250016006</c:v>
                </c:pt>
                <c:pt idx="8813">
                  <c:v>3.9795449999999999</c:v>
                </c:pt>
                <c:pt idx="8814">
                  <c:v>3.9792209375007994</c:v>
                </c:pt>
                <c:pt idx="8815">
                  <c:v>3.9789956250016005</c:v>
                </c:pt>
                <c:pt idx="8816">
                  <c:v>3.9789640624992004</c:v>
                </c:pt>
                <c:pt idx="8817">
                  <c:v>3.9790690624992004</c:v>
                </c:pt>
                <c:pt idx="8818">
                  <c:v>3.9794031250016006</c:v>
                </c:pt>
                <c:pt idx="8819">
                  <c:v>3.9792631250016006</c:v>
                </c:pt>
                <c:pt idx="8820">
                  <c:v>3.9795956250016005</c:v>
                </c:pt>
                <c:pt idx="8821">
                  <c:v>3.9794759375007995</c:v>
                </c:pt>
                <c:pt idx="8822">
                  <c:v>3.9790968750016007</c:v>
                </c:pt>
                <c:pt idx="8823">
                  <c:v>3.9786287499999999</c:v>
                </c:pt>
                <c:pt idx="8824">
                  <c:v>3.9781606250016006</c:v>
                </c:pt>
                <c:pt idx="8825">
                  <c:v>3.9776431250016007</c:v>
                </c:pt>
                <c:pt idx="8826">
                  <c:v>3.9772606250016005</c:v>
                </c:pt>
                <c:pt idx="8827">
                  <c:v>3.97686625</c:v>
                </c:pt>
                <c:pt idx="8828">
                  <c:v>3.9765721875007993</c:v>
                </c:pt>
                <c:pt idx="8829">
                  <c:v>3.9768081250016007</c:v>
                </c:pt>
                <c:pt idx="8830">
                  <c:v>3.9770746875007994</c:v>
                </c:pt>
                <c:pt idx="8831">
                  <c:v>3.9772987500000001</c:v>
                </c:pt>
                <c:pt idx="8832">
                  <c:v>3.9776096875007996</c:v>
                </c:pt>
                <c:pt idx="8833">
                  <c:v>3.9776581250016005</c:v>
                </c:pt>
                <c:pt idx="8834">
                  <c:v>3.9772665624992003</c:v>
                </c:pt>
                <c:pt idx="8835">
                  <c:v>3.9768303124992004</c:v>
                </c:pt>
                <c:pt idx="8836">
                  <c:v>3.9764721875007996</c:v>
                </c:pt>
                <c:pt idx="8837">
                  <c:v>3.9761415624992007</c:v>
                </c:pt>
                <c:pt idx="8838">
                  <c:v>3.9757400000000001</c:v>
                </c:pt>
                <c:pt idx="8839">
                  <c:v>3.9754</c:v>
                </c:pt>
                <c:pt idx="8840">
                  <c:v>3.9753862500000001</c:v>
                </c:pt>
                <c:pt idx="8841">
                  <c:v>3.9754903124992005</c:v>
                </c:pt>
                <c:pt idx="8842">
                  <c:v>3.9758356250016007</c:v>
                </c:pt>
                <c:pt idx="8843">
                  <c:v>3.9758834375007996</c:v>
                </c:pt>
                <c:pt idx="8844">
                  <c:v>3.9755396875007993</c:v>
                </c:pt>
                <c:pt idx="8845">
                  <c:v>3.9751656250016008</c:v>
                </c:pt>
                <c:pt idx="8846">
                  <c:v>3.9748287499999999</c:v>
                </c:pt>
                <c:pt idx="8847">
                  <c:v>3.974485</c:v>
                </c:pt>
                <c:pt idx="8848">
                  <c:v>3.9741231250016007</c:v>
                </c:pt>
                <c:pt idx="8849">
                  <c:v>3.9737246875007997</c:v>
                </c:pt>
                <c:pt idx="8850">
                  <c:v>3.9733981250016006</c:v>
                </c:pt>
                <c:pt idx="8851">
                  <c:v>3.9731834375007993</c:v>
                </c:pt>
                <c:pt idx="8852">
                  <c:v>3.9735325000000001</c:v>
                </c:pt>
                <c:pt idx="8853">
                  <c:v>3.97384</c:v>
                </c:pt>
                <c:pt idx="8854">
                  <c:v>3.9734868750016008</c:v>
                </c:pt>
                <c:pt idx="8855">
                  <c:v>3.9731393750016006</c:v>
                </c:pt>
                <c:pt idx="8856">
                  <c:v>3.9734753124992004</c:v>
                </c:pt>
                <c:pt idx="8857">
                  <c:v>3.9738321875007996</c:v>
                </c:pt>
                <c:pt idx="8858">
                  <c:v>3.9737284375007995</c:v>
                </c:pt>
                <c:pt idx="8859">
                  <c:v>3.9737996875007995</c:v>
                </c:pt>
                <c:pt idx="8860">
                  <c:v>3.9734500000000001</c:v>
                </c:pt>
                <c:pt idx="8861">
                  <c:v>3.9730924999999999</c:v>
                </c:pt>
                <c:pt idx="8862">
                  <c:v>3.9730321875007997</c:v>
                </c:pt>
                <c:pt idx="8863">
                  <c:v>3.9726900000000001</c:v>
                </c:pt>
                <c:pt idx="8864">
                  <c:v>3.9723690624992005</c:v>
                </c:pt>
                <c:pt idx="8865">
                  <c:v>3.9723306250016006</c:v>
                </c:pt>
                <c:pt idx="8866">
                  <c:v>3.9726778124992004</c:v>
                </c:pt>
                <c:pt idx="8867">
                  <c:v>3.9728387500000002</c:v>
                </c:pt>
                <c:pt idx="8868">
                  <c:v>3.9724993750016004</c:v>
                </c:pt>
                <c:pt idx="8869">
                  <c:v>3.9726815624992007</c:v>
                </c:pt>
                <c:pt idx="8870">
                  <c:v>3.9723000000000002</c:v>
                </c:pt>
                <c:pt idx="8871">
                  <c:v>3.9718371875007996</c:v>
                </c:pt>
                <c:pt idx="8872">
                  <c:v>3.9714884375007995</c:v>
                </c:pt>
                <c:pt idx="8873">
                  <c:v>3.9711290624992004</c:v>
                </c:pt>
                <c:pt idx="8874">
                  <c:v>3.9713084375007996</c:v>
                </c:pt>
                <c:pt idx="8875">
                  <c:v>3.9716481250016007</c:v>
                </c:pt>
                <c:pt idx="8876">
                  <c:v>3.9715384375007994</c:v>
                </c:pt>
                <c:pt idx="8877">
                  <c:v>3.9716634375007995</c:v>
                </c:pt>
                <c:pt idx="8878">
                  <c:v>3.9720249999999999</c:v>
                </c:pt>
                <c:pt idx="8879">
                  <c:v>3.9721856250016008</c:v>
                </c:pt>
                <c:pt idx="8880">
                  <c:v>3.9718506250016006</c:v>
                </c:pt>
                <c:pt idx="8881">
                  <c:v>3.9714262499999999</c:v>
                </c:pt>
                <c:pt idx="8882">
                  <c:v>3.9710768750016006</c:v>
                </c:pt>
                <c:pt idx="8883">
                  <c:v>3.9706309375007995</c:v>
                </c:pt>
                <c:pt idx="8884">
                  <c:v>3.9702440624992006</c:v>
                </c:pt>
                <c:pt idx="8885">
                  <c:v>3.9702549999999999</c:v>
                </c:pt>
                <c:pt idx="8886">
                  <c:v>3.9698825000000002</c:v>
                </c:pt>
                <c:pt idx="8887">
                  <c:v>3.9698065624992007</c:v>
                </c:pt>
                <c:pt idx="8888">
                  <c:v>3.97021625</c:v>
                </c:pt>
                <c:pt idx="8889">
                  <c:v>3.9705446875007997</c:v>
                </c:pt>
                <c:pt idx="8890">
                  <c:v>3.9705906250016008</c:v>
                </c:pt>
                <c:pt idx="8891">
                  <c:v>3.9706275</c:v>
                </c:pt>
                <c:pt idx="8892">
                  <c:v>3.9708671875007995</c:v>
                </c:pt>
                <c:pt idx="8893">
                  <c:v>3.9705124999999999</c:v>
                </c:pt>
                <c:pt idx="8894">
                  <c:v>3.9701356250016007</c:v>
                </c:pt>
                <c:pt idx="8895">
                  <c:v>3.9696909375007996</c:v>
                </c:pt>
                <c:pt idx="8896">
                  <c:v>3.9697403124992006</c:v>
                </c:pt>
                <c:pt idx="8897">
                  <c:v>3.9699368750016006</c:v>
                </c:pt>
                <c:pt idx="8898">
                  <c:v>3.9696071875007997</c:v>
                </c:pt>
                <c:pt idx="8899">
                  <c:v>3.9691971875007996</c:v>
                </c:pt>
                <c:pt idx="8900">
                  <c:v>3.9688337499999999</c:v>
                </c:pt>
                <c:pt idx="8901">
                  <c:v>3.9690103124992007</c:v>
                </c:pt>
                <c:pt idx="8902">
                  <c:v>3.9691306250016005</c:v>
                </c:pt>
                <c:pt idx="8903">
                  <c:v>3.9694834375007995</c:v>
                </c:pt>
                <c:pt idx="8904">
                  <c:v>3.9696478124992005</c:v>
                </c:pt>
                <c:pt idx="8905">
                  <c:v>3.9696159375007993</c:v>
                </c:pt>
                <c:pt idx="8906">
                  <c:v>3.9691596875007993</c:v>
                </c:pt>
                <c:pt idx="8907">
                  <c:v>3.9688162500000002</c:v>
                </c:pt>
                <c:pt idx="8908">
                  <c:v>3.9684349999999999</c:v>
                </c:pt>
                <c:pt idx="8909">
                  <c:v>3.9680978124992006</c:v>
                </c:pt>
                <c:pt idx="8910">
                  <c:v>3.9684196875007993</c:v>
                </c:pt>
                <c:pt idx="8911">
                  <c:v>3.9687931250016004</c:v>
                </c:pt>
                <c:pt idx="8912">
                  <c:v>3.9691668750016005</c:v>
                </c:pt>
                <c:pt idx="8913">
                  <c:v>3.9694512500000001</c:v>
                </c:pt>
                <c:pt idx="8914">
                  <c:v>3.9698106250016005</c:v>
                </c:pt>
                <c:pt idx="8915">
                  <c:v>3.9702203124992006</c:v>
                </c:pt>
                <c:pt idx="8916">
                  <c:v>3.9705275000000002</c:v>
                </c:pt>
                <c:pt idx="8917">
                  <c:v>3.9701528124992005</c:v>
                </c:pt>
                <c:pt idx="8918">
                  <c:v>3.9697106250016008</c:v>
                </c:pt>
                <c:pt idx="8919">
                  <c:v>3.9693903124992005</c:v>
                </c:pt>
                <c:pt idx="8920">
                  <c:v>3.9690365624992006</c:v>
                </c:pt>
                <c:pt idx="8921">
                  <c:v>3.9686875000000001</c:v>
                </c:pt>
                <c:pt idx="8922">
                  <c:v>3.9682062500000002</c:v>
                </c:pt>
                <c:pt idx="8923">
                  <c:v>3.9678309375007994</c:v>
                </c:pt>
                <c:pt idx="8924">
                  <c:v>3.9674759375007995</c:v>
                </c:pt>
                <c:pt idx="8925">
                  <c:v>3.9671375000000002</c:v>
                </c:pt>
                <c:pt idx="8926">
                  <c:v>3.9669325</c:v>
                </c:pt>
                <c:pt idx="8927">
                  <c:v>3.96652125</c:v>
                </c:pt>
                <c:pt idx="8928">
                  <c:v>3.9662000000000002</c:v>
                </c:pt>
                <c:pt idx="8929">
                  <c:v>3.9662156250016007</c:v>
                </c:pt>
                <c:pt idx="8930">
                  <c:v>3.9665831250016006</c:v>
                </c:pt>
                <c:pt idx="8931">
                  <c:v>3.9669981250016004</c:v>
                </c:pt>
                <c:pt idx="8932">
                  <c:v>3.9668437499999998</c:v>
                </c:pt>
                <c:pt idx="8933">
                  <c:v>3.9669556250016007</c:v>
                </c:pt>
                <c:pt idx="8934">
                  <c:v>3.9669715624992006</c:v>
                </c:pt>
                <c:pt idx="8935">
                  <c:v>3.9666440624992005</c:v>
                </c:pt>
                <c:pt idx="8936">
                  <c:v>3.9669712499999998</c:v>
                </c:pt>
                <c:pt idx="8937">
                  <c:v>3.9673484375007995</c:v>
                </c:pt>
                <c:pt idx="8938">
                  <c:v>3.9675296875007997</c:v>
                </c:pt>
                <c:pt idx="8939">
                  <c:v>3.9672028124992007</c:v>
                </c:pt>
                <c:pt idx="8940">
                  <c:v>3.9668584375007994</c:v>
                </c:pt>
                <c:pt idx="8941">
                  <c:v>3.9665162500000002</c:v>
                </c:pt>
                <c:pt idx="8942">
                  <c:v>3.9660981250016007</c:v>
                </c:pt>
                <c:pt idx="8943">
                  <c:v>3.9657612499999999</c:v>
                </c:pt>
                <c:pt idx="8944">
                  <c:v>3.9657300000000002</c:v>
                </c:pt>
                <c:pt idx="8945">
                  <c:v>3.9653621875007996</c:v>
                </c:pt>
                <c:pt idx="8946">
                  <c:v>3.9651578124992004</c:v>
                </c:pt>
                <c:pt idx="8947">
                  <c:v>3.9648349999999999</c:v>
                </c:pt>
                <c:pt idx="8948">
                  <c:v>3.9644696875007996</c:v>
                </c:pt>
                <c:pt idx="8949">
                  <c:v>3.9641471875007994</c:v>
                </c:pt>
                <c:pt idx="8950">
                  <c:v>3.9640728124992006</c:v>
                </c:pt>
                <c:pt idx="8951">
                  <c:v>3.9641796875007995</c:v>
                </c:pt>
                <c:pt idx="8952">
                  <c:v>3.9644546875007993</c:v>
                </c:pt>
                <c:pt idx="8953">
                  <c:v>3.9646621875007995</c:v>
                </c:pt>
                <c:pt idx="8954">
                  <c:v>3.9650253124992005</c:v>
                </c:pt>
                <c:pt idx="8955">
                  <c:v>3.9653793750016004</c:v>
                </c:pt>
                <c:pt idx="8956">
                  <c:v>3.9657650000000002</c:v>
                </c:pt>
                <c:pt idx="8957">
                  <c:v>3.9661328124992004</c:v>
                </c:pt>
                <c:pt idx="8958">
                  <c:v>3.9663296875007994</c:v>
                </c:pt>
                <c:pt idx="8959">
                  <c:v>3.9662793750016005</c:v>
                </c:pt>
                <c:pt idx="8960">
                  <c:v>3.9659346875007997</c:v>
                </c:pt>
                <c:pt idx="8961">
                  <c:v>3.9654837500000002</c:v>
                </c:pt>
                <c:pt idx="8962">
                  <c:v>3.9651331250016004</c:v>
                </c:pt>
                <c:pt idx="8963">
                  <c:v>3.9646303124992004</c:v>
                </c:pt>
                <c:pt idx="8964">
                  <c:v>3.9642943750016006</c:v>
                </c:pt>
                <c:pt idx="8965">
                  <c:v>3.9638331250016008</c:v>
                </c:pt>
                <c:pt idx="8966">
                  <c:v>3.9635025000000002</c:v>
                </c:pt>
                <c:pt idx="8967">
                  <c:v>3.9631593750016005</c:v>
                </c:pt>
                <c:pt idx="8968">
                  <c:v>3.9631256250016005</c:v>
                </c:pt>
                <c:pt idx="8969">
                  <c:v>3.9627987500000001</c:v>
                </c:pt>
                <c:pt idx="8970">
                  <c:v>3.9626759375007996</c:v>
                </c:pt>
                <c:pt idx="8971">
                  <c:v>3.9627237499999999</c:v>
                </c:pt>
                <c:pt idx="8972">
                  <c:v>3.9628465624992004</c:v>
                </c:pt>
                <c:pt idx="8973">
                  <c:v>3.9630478124992004</c:v>
                </c:pt>
                <c:pt idx="8974">
                  <c:v>3.9626918750016005</c:v>
                </c:pt>
                <c:pt idx="8975">
                  <c:v>3.9623490624992006</c:v>
                </c:pt>
                <c:pt idx="8976">
                  <c:v>3.9618546875007996</c:v>
                </c:pt>
                <c:pt idx="8977">
                  <c:v>3.9614409375007993</c:v>
                </c:pt>
                <c:pt idx="8978">
                  <c:v>3.9615896875007994</c:v>
                </c:pt>
                <c:pt idx="8979">
                  <c:v>3.9614684375007996</c:v>
                </c:pt>
                <c:pt idx="8980">
                  <c:v>3.9611481250016007</c:v>
                </c:pt>
                <c:pt idx="8981">
                  <c:v>3.9608099999999999</c:v>
                </c:pt>
                <c:pt idx="8982">
                  <c:v>3.9604596875007996</c:v>
                </c:pt>
                <c:pt idx="8983">
                  <c:v>3.9602028124992006</c:v>
                </c:pt>
                <c:pt idx="8984">
                  <c:v>3.9605356250016004</c:v>
                </c:pt>
                <c:pt idx="8985">
                  <c:v>3.9604462499999999</c:v>
                </c:pt>
                <c:pt idx="8986">
                  <c:v>3.9608578124992007</c:v>
                </c:pt>
                <c:pt idx="8987">
                  <c:v>3.9605559375007995</c:v>
                </c:pt>
                <c:pt idx="8988">
                  <c:v>3.9601525</c:v>
                </c:pt>
                <c:pt idx="8989">
                  <c:v>3.9603187499999999</c:v>
                </c:pt>
                <c:pt idx="8990">
                  <c:v>3.9599784375007996</c:v>
                </c:pt>
                <c:pt idx="8991">
                  <c:v>3.9598243750016007</c:v>
                </c:pt>
                <c:pt idx="8992">
                  <c:v>3.9601615624992004</c:v>
                </c:pt>
                <c:pt idx="8993">
                  <c:v>3.9600481250016006</c:v>
                </c:pt>
                <c:pt idx="8994">
                  <c:v>3.9599671875007996</c:v>
                </c:pt>
                <c:pt idx="8995">
                  <c:v>3.9602990624992005</c:v>
                </c:pt>
                <c:pt idx="8996">
                  <c:v>3.9606262499999998</c:v>
                </c:pt>
                <c:pt idx="8997">
                  <c:v>3.9609281250016006</c:v>
                </c:pt>
                <c:pt idx="8998">
                  <c:v>3.9606009375007996</c:v>
                </c:pt>
                <c:pt idx="8999">
                  <c:v>3.96027</c:v>
                </c:pt>
                <c:pt idx="9000">
                  <c:v>3.9599437499999999</c:v>
                </c:pt>
                <c:pt idx="9001">
                  <c:v>3.9595674999999999</c:v>
                </c:pt>
                <c:pt idx="9002">
                  <c:v>3.9591209375007996</c:v>
                </c:pt>
                <c:pt idx="9003">
                  <c:v>3.9587393750016004</c:v>
                </c:pt>
                <c:pt idx="9004">
                  <c:v>3.9583406250016004</c:v>
                </c:pt>
                <c:pt idx="9005">
                  <c:v>3.9580156250016008</c:v>
                </c:pt>
                <c:pt idx="9006">
                  <c:v>3.9580787499999999</c:v>
                </c:pt>
                <c:pt idx="9007">
                  <c:v>3.9584993750016007</c:v>
                </c:pt>
                <c:pt idx="9008">
                  <c:v>3.9588756250016006</c:v>
                </c:pt>
                <c:pt idx="9009">
                  <c:v>3.9592681250016004</c:v>
                </c:pt>
                <c:pt idx="9010">
                  <c:v>3.9598443750016008</c:v>
                </c:pt>
                <c:pt idx="9011">
                  <c:v>3.9602181250016004</c:v>
                </c:pt>
                <c:pt idx="9012">
                  <c:v>3.9598153124992006</c:v>
                </c:pt>
                <c:pt idx="9013">
                  <c:v>3.9594759375007995</c:v>
                </c:pt>
                <c:pt idx="9014">
                  <c:v>3.9591371875007995</c:v>
                </c:pt>
                <c:pt idx="9015">
                  <c:v>3.9587784375007997</c:v>
                </c:pt>
                <c:pt idx="9016">
                  <c:v>3.9584156250016007</c:v>
                </c:pt>
                <c:pt idx="9017">
                  <c:v>3.9580759375007997</c:v>
                </c:pt>
                <c:pt idx="9018">
                  <c:v>3.9580153124992004</c:v>
                </c:pt>
                <c:pt idx="9019">
                  <c:v>3.9575825</c:v>
                </c:pt>
                <c:pt idx="9020">
                  <c:v>3.9569512499999999</c:v>
                </c:pt>
                <c:pt idx="9021">
                  <c:v>3.9562556250016008</c:v>
                </c:pt>
                <c:pt idx="9022">
                  <c:v>3.9556356250016007</c:v>
                </c:pt>
                <c:pt idx="9023">
                  <c:v>3.9551718750016005</c:v>
                </c:pt>
                <c:pt idx="9024">
                  <c:v>3.9550921875007994</c:v>
                </c:pt>
                <c:pt idx="9025">
                  <c:v>3.9547599999999998</c:v>
                </c:pt>
                <c:pt idx="9026">
                  <c:v>3.9543371875007995</c:v>
                </c:pt>
                <c:pt idx="9027">
                  <c:v>3.9546431250016005</c:v>
                </c:pt>
                <c:pt idx="9028">
                  <c:v>3.9548109375007994</c:v>
                </c:pt>
                <c:pt idx="9029">
                  <c:v>3.9551481250016005</c:v>
                </c:pt>
                <c:pt idx="9030">
                  <c:v>3.9555021875007994</c:v>
                </c:pt>
                <c:pt idx="9031">
                  <c:v>3.9556200000000001</c:v>
                </c:pt>
                <c:pt idx="9032">
                  <c:v>3.9559515624992003</c:v>
                </c:pt>
                <c:pt idx="9033">
                  <c:v>3.9562840624992006</c:v>
                </c:pt>
                <c:pt idx="9034">
                  <c:v>3.9565521875007996</c:v>
                </c:pt>
                <c:pt idx="9035">
                  <c:v>3.9564978124992005</c:v>
                </c:pt>
                <c:pt idx="9036">
                  <c:v>3.9561493750016008</c:v>
                </c:pt>
                <c:pt idx="9037">
                  <c:v>3.9557915624992006</c:v>
                </c:pt>
                <c:pt idx="9038">
                  <c:v>3.9554281250016006</c:v>
                </c:pt>
                <c:pt idx="9039">
                  <c:v>3.9550268750016007</c:v>
                </c:pt>
                <c:pt idx="9040">
                  <c:v>3.9551931250016006</c:v>
                </c:pt>
                <c:pt idx="9041">
                  <c:v>3.9555215624992006</c:v>
                </c:pt>
                <c:pt idx="9042">
                  <c:v>3.9555865624992004</c:v>
                </c:pt>
                <c:pt idx="9043">
                  <c:v>3.9552390624992007</c:v>
                </c:pt>
                <c:pt idx="9044">
                  <c:v>3.9548890624992006</c:v>
                </c:pt>
                <c:pt idx="9045">
                  <c:v>3.9545331250016007</c:v>
                </c:pt>
                <c:pt idx="9046">
                  <c:v>3.9549249999999998</c:v>
                </c:pt>
                <c:pt idx="9047">
                  <c:v>3.9549518750016004</c:v>
                </c:pt>
                <c:pt idx="9048">
                  <c:v>3.9552909375007994</c:v>
                </c:pt>
                <c:pt idx="9049">
                  <c:v>3.9552399999999999</c:v>
                </c:pt>
                <c:pt idx="9050">
                  <c:v>3.9548884375007995</c:v>
                </c:pt>
                <c:pt idx="9051">
                  <c:v>3.9545287500000001</c:v>
                </c:pt>
                <c:pt idx="9052">
                  <c:v>3.9541499999999998</c:v>
                </c:pt>
                <c:pt idx="9053">
                  <c:v>3.9541171875007994</c:v>
                </c:pt>
                <c:pt idx="9054">
                  <c:v>3.9539621875007995</c:v>
                </c:pt>
                <c:pt idx="9055">
                  <c:v>3.9536093750016006</c:v>
                </c:pt>
                <c:pt idx="9056">
                  <c:v>3.9539621875007995</c:v>
                </c:pt>
                <c:pt idx="9057">
                  <c:v>3.9543190624992004</c:v>
                </c:pt>
                <c:pt idx="9058">
                  <c:v>3.9547090624992003</c:v>
                </c:pt>
                <c:pt idx="9059">
                  <c:v>3.9542725000000001</c:v>
                </c:pt>
                <c:pt idx="9060">
                  <c:v>3.9545712499999999</c:v>
                </c:pt>
                <c:pt idx="9061">
                  <c:v>3.9542556250016005</c:v>
                </c:pt>
                <c:pt idx="9062">
                  <c:v>3.9538368750016004</c:v>
                </c:pt>
                <c:pt idx="9063">
                  <c:v>3.9534759375007993</c:v>
                </c:pt>
                <c:pt idx="9064">
                  <c:v>3.9529503124992007</c:v>
                </c:pt>
                <c:pt idx="9065">
                  <c:v>3.9524096875007997</c:v>
                </c:pt>
                <c:pt idx="9066">
                  <c:v>3.9520528124992005</c:v>
                </c:pt>
                <c:pt idx="9067">
                  <c:v>3.9516665624992005</c:v>
                </c:pt>
                <c:pt idx="9068">
                  <c:v>3.9513271875007994</c:v>
                </c:pt>
                <c:pt idx="9069">
                  <c:v>3.9512421875007995</c:v>
                </c:pt>
                <c:pt idx="9070">
                  <c:v>3.9516193750016004</c:v>
                </c:pt>
                <c:pt idx="9071">
                  <c:v>3.9517606250016004</c:v>
                </c:pt>
                <c:pt idx="9072">
                  <c:v>3.952175</c:v>
                </c:pt>
                <c:pt idx="9073">
                  <c:v>3.9523153124992003</c:v>
                </c:pt>
                <c:pt idx="9074">
                  <c:v>3.9526690624992007</c:v>
                </c:pt>
                <c:pt idx="9075">
                  <c:v>3.9528956250016005</c:v>
                </c:pt>
                <c:pt idx="9076">
                  <c:v>3.9524496875007995</c:v>
                </c:pt>
                <c:pt idx="9077">
                  <c:v>3.95211625</c:v>
                </c:pt>
                <c:pt idx="9078">
                  <c:v>3.9517771875007996</c:v>
                </c:pt>
                <c:pt idx="9079">
                  <c:v>3.9514040624992006</c:v>
                </c:pt>
                <c:pt idx="9080">
                  <c:v>3.9516912500000001</c:v>
                </c:pt>
                <c:pt idx="9081">
                  <c:v>3.9520287500000002</c:v>
                </c:pt>
                <c:pt idx="9082">
                  <c:v>3.9523196875007995</c:v>
                </c:pt>
                <c:pt idx="9083">
                  <c:v>3.9526809375007996</c:v>
                </c:pt>
                <c:pt idx="9084">
                  <c:v>3.9530124999999998</c:v>
                </c:pt>
                <c:pt idx="9085">
                  <c:v>3.9532337499999999</c:v>
                </c:pt>
                <c:pt idx="9086">
                  <c:v>3.9528128124992006</c:v>
                </c:pt>
                <c:pt idx="9087">
                  <c:v>3.9523803124992005</c:v>
                </c:pt>
                <c:pt idx="9088">
                  <c:v>3.9520031250016006</c:v>
                </c:pt>
                <c:pt idx="9089">
                  <c:v>3.9516743750016006</c:v>
                </c:pt>
                <c:pt idx="9090">
                  <c:v>3.9513318750016007</c:v>
                </c:pt>
                <c:pt idx="9091">
                  <c:v>3.9510093750016004</c:v>
                </c:pt>
                <c:pt idx="9092">
                  <c:v>3.95067375</c:v>
                </c:pt>
                <c:pt idx="9093">
                  <c:v>3.9503146875007995</c:v>
                </c:pt>
                <c:pt idx="9094">
                  <c:v>3.9499287500000002</c:v>
                </c:pt>
                <c:pt idx="9095">
                  <c:v>3.9495093750016004</c:v>
                </c:pt>
                <c:pt idx="9096">
                  <c:v>3.9491475</c:v>
                </c:pt>
                <c:pt idx="9097">
                  <c:v>3.9492968750016004</c:v>
                </c:pt>
                <c:pt idx="9098">
                  <c:v>3.9495100000000001</c:v>
                </c:pt>
                <c:pt idx="9099">
                  <c:v>3.9497784375007994</c:v>
                </c:pt>
                <c:pt idx="9100">
                  <c:v>3.9496271875007993</c:v>
                </c:pt>
                <c:pt idx="9101">
                  <c:v>3.9494431250016007</c:v>
                </c:pt>
                <c:pt idx="9102">
                  <c:v>3.9495865624992006</c:v>
                </c:pt>
                <c:pt idx="9103">
                  <c:v>3.9495503124992006</c:v>
                </c:pt>
                <c:pt idx="9104">
                  <c:v>3.9499131250016006</c:v>
                </c:pt>
                <c:pt idx="9105">
                  <c:v>3.9502646875007996</c:v>
                </c:pt>
                <c:pt idx="9106">
                  <c:v>3.94981625</c:v>
                </c:pt>
                <c:pt idx="9107">
                  <c:v>3.9492425</c:v>
                </c:pt>
                <c:pt idx="9108">
                  <c:v>3.9489028124992007</c:v>
                </c:pt>
                <c:pt idx="9109">
                  <c:v>3.9483446875007995</c:v>
                </c:pt>
                <c:pt idx="9110">
                  <c:v>3.9478103124992003</c:v>
                </c:pt>
                <c:pt idx="9111">
                  <c:v>3.9474450000000001</c:v>
                </c:pt>
                <c:pt idx="9112">
                  <c:v>3.9470984375007996</c:v>
                </c:pt>
                <c:pt idx="9113">
                  <c:v>3.9467512500000002</c:v>
                </c:pt>
                <c:pt idx="9114">
                  <c:v>3.9462890624992006</c:v>
                </c:pt>
                <c:pt idx="9115">
                  <c:v>3.9459053124992005</c:v>
                </c:pt>
                <c:pt idx="9116">
                  <c:v>3.9455556250016004</c:v>
                </c:pt>
                <c:pt idx="9117">
                  <c:v>3.9452021875007994</c:v>
                </c:pt>
                <c:pt idx="9118">
                  <c:v>3.9452162500000001</c:v>
                </c:pt>
                <c:pt idx="9119">
                  <c:v>3.9455259375007996</c:v>
                </c:pt>
                <c:pt idx="9120">
                  <c:v>3.9458462500000002</c:v>
                </c:pt>
                <c:pt idx="9121">
                  <c:v>3.9461006250016006</c:v>
                </c:pt>
                <c:pt idx="9122">
                  <c:v>3.9462678124992006</c:v>
                </c:pt>
                <c:pt idx="9123">
                  <c:v>3.9466306250016006</c:v>
                </c:pt>
                <c:pt idx="9124">
                  <c:v>3.9464428124992006</c:v>
                </c:pt>
                <c:pt idx="9125">
                  <c:v>3.9465153124992005</c:v>
                </c:pt>
                <c:pt idx="9126">
                  <c:v>3.9461628124992005</c:v>
                </c:pt>
                <c:pt idx="9127">
                  <c:v>3.9458275</c:v>
                </c:pt>
                <c:pt idx="9128">
                  <c:v>3.9454837500000002</c:v>
                </c:pt>
                <c:pt idx="9129">
                  <c:v>3.9451565624992004</c:v>
                </c:pt>
                <c:pt idx="9130">
                  <c:v>3.9447743750016007</c:v>
                </c:pt>
                <c:pt idx="9131">
                  <c:v>3.9443196875007995</c:v>
                </c:pt>
                <c:pt idx="9132">
                  <c:v>3.9439350000000002</c:v>
                </c:pt>
                <c:pt idx="9133">
                  <c:v>3.9436862499999998</c:v>
                </c:pt>
                <c:pt idx="9134">
                  <c:v>3.9440531250016004</c:v>
                </c:pt>
                <c:pt idx="9135">
                  <c:v>3.9441449999999998</c:v>
                </c:pt>
                <c:pt idx="9136">
                  <c:v>3.9444556250016007</c:v>
                </c:pt>
                <c:pt idx="9137">
                  <c:v>3.9447993750016006</c:v>
                </c:pt>
                <c:pt idx="9138">
                  <c:v>3.9451874999999998</c:v>
                </c:pt>
                <c:pt idx="9139">
                  <c:v>3.9447087500000002</c:v>
                </c:pt>
                <c:pt idx="9140">
                  <c:v>3.9442937499999999</c:v>
                </c:pt>
                <c:pt idx="9141">
                  <c:v>3.9439190624992007</c:v>
                </c:pt>
                <c:pt idx="9142">
                  <c:v>3.9437209375007996</c:v>
                </c:pt>
                <c:pt idx="9143">
                  <c:v>3.9438906250016004</c:v>
                </c:pt>
                <c:pt idx="9144">
                  <c:v>3.9438621875007995</c:v>
                </c:pt>
                <c:pt idx="9145">
                  <c:v>3.9438343750016007</c:v>
                </c:pt>
                <c:pt idx="9146">
                  <c:v>3.943505</c:v>
                </c:pt>
                <c:pt idx="9147">
                  <c:v>3.9430518750016006</c:v>
                </c:pt>
                <c:pt idx="9148">
                  <c:v>3.9427050000000001</c:v>
                </c:pt>
                <c:pt idx="9149">
                  <c:v>3.9422443750016005</c:v>
                </c:pt>
                <c:pt idx="9150">
                  <c:v>3.9418881250016007</c:v>
                </c:pt>
                <c:pt idx="9151">
                  <c:v>3.9414315624992007</c:v>
                </c:pt>
                <c:pt idx="9152">
                  <c:v>3.9410656250016007</c:v>
                </c:pt>
                <c:pt idx="9153">
                  <c:v>3.9407131250016008</c:v>
                </c:pt>
                <c:pt idx="9154">
                  <c:v>3.9399496875007993</c:v>
                </c:pt>
                <c:pt idx="9155">
                  <c:v>3.9395924999999998</c:v>
                </c:pt>
                <c:pt idx="9156">
                  <c:v>3.9392612499999999</c:v>
                </c:pt>
                <c:pt idx="9157">
                  <c:v>3.9386634375007996</c:v>
                </c:pt>
                <c:pt idx="9158">
                  <c:v>3.9381365624992006</c:v>
                </c:pt>
                <c:pt idx="9159">
                  <c:v>3.9377124999999999</c:v>
                </c:pt>
                <c:pt idx="9160">
                  <c:v>3.93716</c:v>
                </c:pt>
                <c:pt idx="9161">
                  <c:v>3.9366737500000002</c:v>
                </c:pt>
                <c:pt idx="9162">
                  <c:v>3.9362340624992007</c:v>
                </c:pt>
                <c:pt idx="9163">
                  <c:v>3.92860875</c:v>
                </c:pt>
                <c:pt idx="9164">
                  <c:v>3.9186234375007993</c:v>
                </c:pt>
                <c:pt idx="9165">
                  <c:v>3.9080890624992004</c:v>
                </c:pt>
                <c:pt idx="9166">
                  <c:v>3.8972781250016006</c:v>
                </c:pt>
                <c:pt idx="9167">
                  <c:v>3.8861828124992006</c:v>
                </c:pt>
                <c:pt idx="9168">
                  <c:v>3.8749021875007994</c:v>
                </c:pt>
                <c:pt idx="9169">
                  <c:v>3.8634818750016007</c:v>
                </c:pt>
                <c:pt idx="9170">
                  <c:v>3.8518790624992003</c:v>
                </c:pt>
                <c:pt idx="9171">
                  <c:v>3.8401906250016005</c:v>
                </c:pt>
                <c:pt idx="9172">
                  <c:v>3.8284943750016005</c:v>
                </c:pt>
                <c:pt idx="9173">
                  <c:v>3.8237293750016006</c:v>
                </c:pt>
                <c:pt idx="9174">
                  <c:v>3.8215465624992007</c:v>
                </c:pt>
                <c:pt idx="9175">
                  <c:v>3.8198356250016006</c:v>
                </c:pt>
                <c:pt idx="9176">
                  <c:v>3.8184615624992007</c:v>
                </c:pt>
                <c:pt idx="9177">
                  <c:v>3.8173184375007994</c:v>
                </c:pt>
                <c:pt idx="9178">
                  <c:v>3.8162837500000002</c:v>
                </c:pt>
                <c:pt idx="9179">
                  <c:v>3.81536125</c:v>
                </c:pt>
                <c:pt idx="9180">
                  <c:v>3.8146021875007996</c:v>
                </c:pt>
                <c:pt idx="9181">
                  <c:v>3.8139528124992004</c:v>
                </c:pt>
                <c:pt idx="9182">
                  <c:v>3.8133181250016004</c:v>
                </c:pt>
                <c:pt idx="9183">
                  <c:v>3.8126871875007997</c:v>
                </c:pt>
                <c:pt idx="9184">
                  <c:v>3.8121212500000001</c:v>
                </c:pt>
                <c:pt idx="9185">
                  <c:v>3.8115812500000001</c:v>
                </c:pt>
                <c:pt idx="9186">
                  <c:v>3.8111390624992003</c:v>
                </c:pt>
                <c:pt idx="9187">
                  <c:v>3.8107424999999999</c:v>
                </c:pt>
                <c:pt idx="9188">
                  <c:v>3.8103206250016006</c:v>
                </c:pt>
                <c:pt idx="9189">
                  <c:v>3.8099040624992004</c:v>
                </c:pt>
                <c:pt idx="9190">
                  <c:v>3.8094975</c:v>
                </c:pt>
                <c:pt idx="9191">
                  <c:v>3.8091290624992005</c:v>
                </c:pt>
                <c:pt idx="9192">
                  <c:v>3.8088068750016006</c:v>
                </c:pt>
                <c:pt idx="9193">
                  <c:v>3.8082453124992006</c:v>
                </c:pt>
                <c:pt idx="9194">
                  <c:v>3.8075725</c:v>
                </c:pt>
                <c:pt idx="9195">
                  <c:v>3.8070087500000001</c:v>
                </c:pt>
                <c:pt idx="9196">
                  <c:v>3.8066628124992006</c:v>
                </c:pt>
                <c:pt idx="9197">
                  <c:v>3.8060721875007997</c:v>
                </c:pt>
                <c:pt idx="9198">
                  <c:v>3.8054915624992005</c:v>
                </c:pt>
                <c:pt idx="9199">
                  <c:v>3.8051259375007995</c:v>
                </c:pt>
                <c:pt idx="9200">
                  <c:v>3.8046662499999999</c:v>
                </c:pt>
                <c:pt idx="9201">
                  <c:v>3.8041915624992004</c:v>
                </c:pt>
                <c:pt idx="9202">
                  <c:v>3.8037059375007995</c:v>
                </c:pt>
                <c:pt idx="9203">
                  <c:v>3.8031993750016007</c:v>
                </c:pt>
                <c:pt idx="9204">
                  <c:v>3.8028612499999999</c:v>
                </c:pt>
                <c:pt idx="9205">
                  <c:v>3.8023665624992007</c:v>
                </c:pt>
                <c:pt idx="9206">
                  <c:v>3.8019071875007997</c:v>
                </c:pt>
                <c:pt idx="9207">
                  <c:v>3.8015493750016005</c:v>
                </c:pt>
                <c:pt idx="9208">
                  <c:v>3.8012187499999999</c:v>
                </c:pt>
                <c:pt idx="9209">
                  <c:v>3.8007103124992003</c:v>
                </c:pt>
                <c:pt idx="9210">
                  <c:v>3.8003040624992006</c:v>
                </c:pt>
                <c:pt idx="9211">
                  <c:v>3.7999553124992005</c:v>
                </c:pt>
                <c:pt idx="9212">
                  <c:v>3.7994962499999998</c:v>
                </c:pt>
                <c:pt idx="9213">
                  <c:v>3.7991281250016007</c:v>
                </c:pt>
                <c:pt idx="9214">
                  <c:v>3.7987815624992005</c:v>
                </c:pt>
                <c:pt idx="9215">
                  <c:v>3.7984193750016004</c:v>
                </c:pt>
                <c:pt idx="9216">
                  <c:v>3.7980371875007997</c:v>
                </c:pt>
                <c:pt idx="9217">
                  <c:v>3.7975284375007994</c:v>
                </c:pt>
                <c:pt idx="9218">
                  <c:v>3.7971515624992005</c:v>
                </c:pt>
                <c:pt idx="9219">
                  <c:v>3.7967818750016007</c:v>
                </c:pt>
                <c:pt idx="9220">
                  <c:v>3.7964009375007994</c:v>
                </c:pt>
                <c:pt idx="9221">
                  <c:v>3.7960287500000001</c:v>
                </c:pt>
                <c:pt idx="9222">
                  <c:v>3.7956281250016004</c:v>
                </c:pt>
                <c:pt idx="9223">
                  <c:v>3.7952896875007993</c:v>
                </c:pt>
                <c:pt idx="9224">
                  <c:v>3.7948962499999999</c:v>
                </c:pt>
                <c:pt idx="9225">
                  <c:v>3.7944718750016007</c:v>
                </c:pt>
                <c:pt idx="9226">
                  <c:v>3.79409375</c:v>
                </c:pt>
                <c:pt idx="9227">
                  <c:v>3.7936940624992004</c:v>
                </c:pt>
                <c:pt idx="9228">
                  <c:v>3.7933096875007997</c:v>
                </c:pt>
                <c:pt idx="9229">
                  <c:v>3.7929140624992006</c:v>
                </c:pt>
                <c:pt idx="9230">
                  <c:v>3.7925878124992005</c:v>
                </c:pt>
                <c:pt idx="9231">
                  <c:v>3.7921734375007996</c:v>
                </c:pt>
                <c:pt idx="9232">
                  <c:v>3.7918053124992004</c:v>
                </c:pt>
                <c:pt idx="9233">
                  <c:v>3.7913812500000001</c:v>
                </c:pt>
                <c:pt idx="9234">
                  <c:v>3.7910265624992006</c:v>
                </c:pt>
                <c:pt idx="9235">
                  <c:v>3.7905934375007995</c:v>
                </c:pt>
                <c:pt idx="9236">
                  <c:v>3.7901565624992006</c:v>
                </c:pt>
                <c:pt idx="9237">
                  <c:v>3.7897490624992005</c:v>
                </c:pt>
                <c:pt idx="9238">
                  <c:v>3.7893081250016007</c:v>
                </c:pt>
                <c:pt idx="9239">
                  <c:v>3.7888531250016007</c:v>
                </c:pt>
                <c:pt idx="9240">
                  <c:v>3.7884540624992007</c:v>
                </c:pt>
                <c:pt idx="9241">
                  <c:v>3.78810125</c:v>
                </c:pt>
                <c:pt idx="9242">
                  <c:v>3.7877281250016006</c:v>
                </c:pt>
                <c:pt idx="9243">
                  <c:v>3.7873581250016004</c:v>
                </c:pt>
                <c:pt idx="9244">
                  <c:v>3.7870328124992003</c:v>
                </c:pt>
                <c:pt idx="9245">
                  <c:v>3.7867103124992005</c:v>
                </c:pt>
                <c:pt idx="9246">
                  <c:v>3.7863531250016007</c:v>
                </c:pt>
                <c:pt idx="9247">
                  <c:v>3.7859671875007996</c:v>
                </c:pt>
                <c:pt idx="9248">
                  <c:v>3.7858156250016006</c:v>
                </c:pt>
                <c:pt idx="9249">
                  <c:v>3.7856596875007993</c:v>
                </c:pt>
                <c:pt idx="9250">
                  <c:v>3.7860259375007996</c:v>
                </c:pt>
                <c:pt idx="9251">
                  <c:v>3.7863984375007993</c:v>
                </c:pt>
                <c:pt idx="9252">
                  <c:v>3.7864790624992004</c:v>
                </c:pt>
                <c:pt idx="9253">
                  <c:v>3.7866984375007995</c:v>
                </c:pt>
                <c:pt idx="9254">
                  <c:v>3.7870193750016008</c:v>
                </c:pt>
                <c:pt idx="9255">
                  <c:v>3.7873762499999999</c:v>
                </c:pt>
                <c:pt idx="9256">
                  <c:v>3.7877015624992003</c:v>
                </c:pt>
                <c:pt idx="9257">
                  <c:v>3.7880715624992005</c:v>
                </c:pt>
                <c:pt idx="9258">
                  <c:v>3.7884481250016004</c:v>
                </c:pt>
                <c:pt idx="9259">
                  <c:v>3.7888606250016004</c:v>
                </c:pt>
                <c:pt idx="9260">
                  <c:v>3.7889378124992006</c:v>
                </c:pt>
                <c:pt idx="9261">
                  <c:v>3.78859375</c:v>
                </c:pt>
                <c:pt idx="9262">
                  <c:v>3.7881925000000001</c:v>
                </c:pt>
                <c:pt idx="9263">
                  <c:v>3.7878681250016006</c:v>
                </c:pt>
                <c:pt idx="9264">
                  <c:v>3.7876249999999998</c:v>
                </c:pt>
                <c:pt idx="9265">
                  <c:v>3.7879912500000001</c:v>
                </c:pt>
                <c:pt idx="9266">
                  <c:v>3.7883690624992004</c:v>
                </c:pt>
                <c:pt idx="9267">
                  <c:v>3.7887225</c:v>
                </c:pt>
                <c:pt idx="9268">
                  <c:v>3.7890731250016008</c:v>
                </c:pt>
                <c:pt idx="9269">
                  <c:v>3.7889709375007996</c:v>
                </c:pt>
                <c:pt idx="9270">
                  <c:v>3.78883875</c:v>
                </c:pt>
                <c:pt idx="9271">
                  <c:v>3.7890365624992004</c:v>
                </c:pt>
                <c:pt idx="9272">
                  <c:v>3.7892628124992007</c:v>
                </c:pt>
                <c:pt idx="9273">
                  <c:v>3.7894125000000001</c:v>
                </c:pt>
                <c:pt idx="9274">
                  <c:v>3.7897449999999999</c:v>
                </c:pt>
                <c:pt idx="9275">
                  <c:v>3.7897493750016005</c:v>
                </c:pt>
                <c:pt idx="9276">
                  <c:v>3.7893593750016006</c:v>
                </c:pt>
                <c:pt idx="9277">
                  <c:v>3.7889821875007996</c:v>
                </c:pt>
                <c:pt idx="9278">
                  <c:v>3.7886924999999998</c:v>
                </c:pt>
                <c:pt idx="9279">
                  <c:v>3.7890168750016007</c:v>
                </c:pt>
                <c:pt idx="9280">
                  <c:v>3.7893478124992006</c:v>
                </c:pt>
                <c:pt idx="9281">
                  <c:v>3.7896934375007993</c:v>
                </c:pt>
                <c:pt idx="9282">
                  <c:v>3.7900762499999998</c:v>
                </c:pt>
                <c:pt idx="9283">
                  <c:v>3.7900859375007996</c:v>
                </c:pt>
                <c:pt idx="9284">
                  <c:v>3.7897390624992005</c:v>
                </c:pt>
                <c:pt idx="9285">
                  <c:v>3.7898865624992006</c:v>
                </c:pt>
                <c:pt idx="9286">
                  <c:v>3.7901031250016004</c:v>
                </c:pt>
                <c:pt idx="9287">
                  <c:v>3.7904737499999999</c:v>
                </c:pt>
                <c:pt idx="9288">
                  <c:v>3.7908293750016004</c:v>
                </c:pt>
                <c:pt idx="9289">
                  <c:v>3.7911943750016004</c:v>
                </c:pt>
                <c:pt idx="9290">
                  <c:v>3.7915368750016007</c:v>
                </c:pt>
                <c:pt idx="9291">
                  <c:v>3.7918921875007996</c:v>
                </c:pt>
                <c:pt idx="9292">
                  <c:v>3.7922353124992005</c:v>
                </c:pt>
                <c:pt idx="9293">
                  <c:v>3.7926096875007995</c:v>
                </c:pt>
                <c:pt idx="9294">
                  <c:v>3.7930309375007996</c:v>
                </c:pt>
                <c:pt idx="9295">
                  <c:v>3.7933556250016007</c:v>
                </c:pt>
                <c:pt idx="9296">
                  <c:v>3.793015</c:v>
                </c:pt>
                <c:pt idx="9297">
                  <c:v>3.7926937500000002</c:v>
                </c:pt>
                <c:pt idx="9298">
                  <c:v>3.7923665624992005</c:v>
                </c:pt>
                <c:pt idx="9299">
                  <c:v>3.7925412500000002</c:v>
                </c:pt>
                <c:pt idx="9300">
                  <c:v>3.7929190624992004</c:v>
                </c:pt>
                <c:pt idx="9301">
                  <c:v>3.7932625</c:v>
                </c:pt>
                <c:pt idx="9302">
                  <c:v>3.7936584375007993</c:v>
                </c:pt>
                <c:pt idx="9303">
                  <c:v>3.7939806250016006</c:v>
                </c:pt>
                <c:pt idx="9304">
                  <c:v>3.7943212499999999</c:v>
                </c:pt>
                <c:pt idx="9305">
                  <c:v>3.7946825</c:v>
                </c:pt>
                <c:pt idx="9306">
                  <c:v>3.7950459375007997</c:v>
                </c:pt>
                <c:pt idx="9307">
                  <c:v>3.7953615624992003</c:v>
                </c:pt>
                <c:pt idx="9308">
                  <c:v>3.7951490624992004</c:v>
                </c:pt>
                <c:pt idx="9309">
                  <c:v>3.7947256250016004</c:v>
                </c:pt>
                <c:pt idx="9310">
                  <c:v>3.7944040624992006</c:v>
                </c:pt>
                <c:pt idx="9311">
                  <c:v>3.7940209375007994</c:v>
                </c:pt>
                <c:pt idx="9312">
                  <c:v>3.7937368750016005</c:v>
                </c:pt>
                <c:pt idx="9313">
                  <c:v>3.7933828124992006</c:v>
                </c:pt>
                <c:pt idx="9314">
                  <c:v>3.7929993750016004</c:v>
                </c:pt>
                <c:pt idx="9315">
                  <c:v>3.7926237500000002</c:v>
                </c:pt>
                <c:pt idx="9316">
                  <c:v>3.7926190624992007</c:v>
                </c:pt>
                <c:pt idx="9317">
                  <c:v>3.7929715624992006</c:v>
                </c:pt>
                <c:pt idx="9318">
                  <c:v>3.7933849999999998</c:v>
                </c:pt>
                <c:pt idx="9319">
                  <c:v>3.7937246875007995</c:v>
                </c:pt>
                <c:pt idx="9320">
                  <c:v>3.7940675000000001</c:v>
                </c:pt>
                <c:pt idx="9321">
                  <c:v>3.7943659375007996</c:v>
                </c:pt>
                <c:pt idx="9322">
                  <c:v>3.7947562499999998</c:v>
                </c:pt>
                <c:pt idx="9323">
                  <c:v>3.7951071875007996</c:v>
                </c:pt>
                <c:pt idx="9324">
                  <c:v>3.7953674999999998</c:v>
                </c:pt>
                <c:pt idx="9325">
                  <c:v>3.7952024999999998</c:v>
                </c:pt>
                <c:pt idx="9326">
                  <c:v>3.7951409375007996</c:v>
                </c:pt>
                <c:pt idx="9327">
                  <c:v>3.7952646875007994</c:v>
                </c:pt>
                <c:pt idx="9328">
                  <c:v>3.7948665624992004</c:v>
                </c:pt>
                <c:pt idx="9329">
                  <c:v>3.7948921875007997</c:v>
                </c:pt>
                <c:pt idx="9330">
                  <c:v>3.794905</c:v>
                </c:pt>
                <c:pt idx="9331">
                  <c:v>3.7950471875007996</c:v>
                </c:pt>
                <c:pt idx="9332">
                  <c:v>3.7954012499999998</c:v>
                </c:pt>
                <c:pt idx="9333">
                  <c:v>3.7957546875007995</c:v>
                </c:pt>
                <c:pt idx="9334">
                  <c:v>3.7960978124992004</c:v>
                </c:pt>
                <c:pt idx="9335">
                  <c:v>3.7964615624992004</c:v>
                </c:pt>
                <c:pt idx="9336">
                  <c:v>3.7968471875007994</c:v>
                </c:pt>
                <c:pt idx="9337">
                  <c:v>3.7971834375007996</c:v>
                </c:pt>
                <c:pt idx="9338">
                  <c:v>3.7967446875007993</c:v>
                </c:pt>
                <c:pt idx="9339">
                  <c:v>3.796395</c:v>
                </c:pt>
                <c:pt idx="9340">
                  <c:v>3.7960556250016007</c:v>
                </c:pt>
                <c:pt idx="9341">
                  <c:v>3.7958809375007996</c:v>
                </c:pt>
                <c:pt idx="9342">
                  <c:v>3.7962525</c:v>
                </c:pt>
                <c:pt idx="9343">
                  <c:v>3.7966453124992006</c:v>
                </c:pt>
                <c:pt idx="9344">
                  <c:v>3.7968746875007997</c:v>
                </c:pt>
                <c:pt idx="9345">
                  <c:v>3.7972881250016006</c:v>
                </c:pt>
                <c:pt idx="9346">
                  <c:v>3.7976634375007996</c:v>
                </c:pt>
                <c:pt idx="9347">
                  <c:v>3.7979937499999998</c:v>
                </c:pt>
                <c:pt idx="9348">
                  <c:v>3.7983396875007993</c:v>
                </c:pt>
                <c:pt idx="9349">
                  <c:v>3.7980024999999999</c:v>
                </c:pt>
                <c:pt idx="9350">
                  <c:v>3.7977075</c:v>
                </c:pt>
                <c:pt idx="9351">
                  <c:v>3.7973828124992006</c:v>
                </c:pt>
                <c:pt idx="9352">
                  <c:v>3.7970271875007997</c:v>
                </c:pt>
                <c:pt idx="9353">
                  <c:v>3.7966875</c:v>
                </c:pt>
                <c:pt idx="9354">
                  <c:v>3.7963471875007997</c:v>
                </c:pt>
                <c:pt idx="9355">
                  <c:v>3.7960362499999998</c:v>
                </c:pt>
                <c:pt idx="9356">
                  <c:v>3.7963765624992005</c:v>
                </c:pt>
                <c:pt idx="9357">
                  <c:v>3.7967381250016006</c:v>
                </c:pt>
                <c:pt idx="9358">
                  <c:v>3.7970721875007993</c:v>
                </c:pt>
                <c:pt idx="9359">
                  <c:v>3.7974256250016007</c:v>
                </c:pt>
                <c:pt idx="9360">
                  <c:v>3.7974649999999999</c:v>
                </c:pt>
                <c:pt idx="9361">
                  <c:v>3.7976649999999998</c:v>
                </c:pt>
                <c:pt idx="9362">
                  <c:v>3.7974978124992007</c:v>
                </c:pt>
                <c:pt idx="9363">
                  <c:v>3.7976440624992005</c:v>
                </c:pt>
                <c:pt idx="9364">
                  <c:v>3.7971990624992005</c:v>
                </c:pt>
                <c:pt idx="9365">
                  <c:v>3.7968712500000001</c:v>
                </c:pt>
                <c:pt idx="9366">
                  <c:v>3.7963856250016006</c:v>
                </c:pt>
                <c:pt idx="9367">
                  <c:v>3.7960262500000002</c:v>
                </c:pt>
                <c:pt idx="9368">
                  <c:v>3.7961756250016006</c:v>
                </c:pt>
                <c:pt idx="9369">
                  <c:v>3.7962921875007996</c:v>
                </c:pt>
                <c:pt idx="9370">
                  <c:v>3.7958396875007994</c:v>
                </c:pt>
                <c:pt idx="9371">
                  <c:v>3.795515</c:v>
                </c:pt>
                <c:pt idx="9372">
                  <c:v>3.7955874999999999</c:v>
                </c:pt>
                <c:pt idx="9373">
                  <c:v>3.7958912499999999</c:v>
                </c:pt>
                <c:pt idx="9374">
                  <c:v>3.7962712500000002</c:v>
                </c:pt>
                <c:pt idx="9375">
                  <c:v>3.7966543750016006</c:v>
                </c:pt>
                <c:pt idx="9376">
                  <c:v>3.7965121875007997</c:v>
                </c:pt>
                <c:pt idx="9377">
                  <c:v>3.7961534375007995</c:v>
                </c:pt>
                <c:pt idx="9378">
                  <c:v>3.7958175000000001</c:v>
                </c:pt>
                <c:pt idx="9379">
                  <c:v>3.7954393750016004</c:v>
                </c:pt>
                <c:pt idx="9380">
                  <c:v>3.7954353124992006</c:v>
                </c:pt>
                <c:pt idx="9381">
                  <c:v>3.7957884375007995</c:v>
                </c:pt>
                <c:pt idx="9382">
                  <c:v>3.7961225000000001</c:v>
                </c:pt>
                <c:pt idx="9383">
                  <c:v>3.7964746875007993</c:v>
                </c:pt>
                <c:pt idx="9384">
                  <c:v>3.79680375</c:v>
                </c:pt>
                <c:pt idx="9385">
                  <c:v>3.7971803124992003</c:v>
                </c:pt>
                <c:pt idx="9386">
                  <c:v>3.7975187500000001</c:v>
                </c:pt>
                <c:pt idx="9387">
                  <c:v>3.7977253124992005</c:v>
                </c:pt>
                <c:pt idx="9388">
                  <c:v>3.7978231250016008</c:v>
                </c:pt>
                <c:pt idx="9389">
                  <c:v>3.7981628124992004</c:v>
                </c:pt>
                <c:pt idx="9390">
                  <c:v>3.7984859375007995</c:v>
                </c:pt>
                <c:pt idx="9391">
                  <c:v>3.7982096875007993</c:v>
                </c:pt>
                <c:pt idx="9392">
                  <c:v>3.7978575000000001</c:v>
                </c:pt>
                <c:pt idx="9393">
                  <c:v>3.7974593750016008</c:v>
                </c:pt>
                <c:pt idx="9394">
                  <c:v>3.7971265624992006</c:v>
                </c:pt>
                <c:pt idx="9395">
                  <c:v>3.7967621875007995</c:v>
                </c:pt>
                <c:pt idx="9396">
                  <c:v>3.7963021875007996</c:v>
                </c:pt>
                <c:pt idx="9397">
                  <c:v>3.7958878124992004</c:v>
                </c:pt>
                <c:pt idx="9398">
                  <c:v>3.7955565624992005</c:v>
                </c:pt>
                <c:pt idx="9399">
                  <c:v>3.7951800000000002</c:v>
                </c:pt>
                <c:pt idx="9400">
                  <c:v>3.7954915624992007</c:v>
                </c:pt>
                <c:pt idx="9401">
                  <c:v>3.7958421875007997</c:v>
                </c:pt>
                <c:pt idx="9402">
                  <c:v>3.7962390624992004</c:v>
                </c:pt>
                <c:pt idx="9403">
                  <c:v>3.79644125</c:v>
                </c:pt>
                <c:pt idx="9404">
                  <c:v>3.79665125</c:v>
                </c:pt>
                <c:pt idx="9405">
                  <c:v>3.7969721875007996</c:v>
                </c:pt>
                <c:pt idx="9406">
                  <c:v>3.7969165624992005</c:v>
                </c:pt>
                <c:pt idx="9407">
                  <c:v>3.7972618750016007</c:v>
                </c:pt>
                <c:pt idx="9408">
                  <c:v>3.7972221875007994</c:v>
                </c:pt>
                <c:pt idx="9409">
                  <c:v>3.7968990624992003</c:v>
                </c:pt>
                <c:pt idx="9410">
                  <c:v>3.7965599999999999</c:v>
                </c:pt>
                <c:pt idx="9411">
                  <c:v>3.7962103124992006</c:v>
                </c:pt>
                <c:pt idx="9412">
                  <c:v>3.7965781250016004</c:v>
                </c:pt>
                <c:pt idx="9413">
                  <c:v>3.7965309375007994</c:v>
                </c:pt>
                <c:pt idx="9414">
                  <c:v>3.7960975000000001</c:v>
                </c:pt>
                <c:pt idx="9415">
                  <c:v>3.7957490624992003</c:v>
                </c:pt>
                <c:pt idx="9416">
                  <c:v>3.7954168750016004</c:v>
                </c:pt>
                <c:pt idx="9417">
                  <c:v>3.7950781250016008</c:v>
                </c:pt>
                <c:pt idx="9418">
                  <c:v>3.7954024999999998</c:v>
                </c:pt>
                <c:pt idx="9419">
                  <c:v>3.7957637499999999</c:v>
                </c:pt>
                <c:pt idx="9420">
                  <c:v>3.7958150000000002</c:v>
                </c:pt>
                <c:pt idx="9421">
                  <c:v>3.7961378124992007</c:v>
                </c:pt>
                <c:pt idx="9422">
                  <c:v>3.7964612500000001</c:v>
                </c:pt>
                <c:pt idx="9423">
                  <c:v>3.7963446875007993</c:v>
                </c:pt>
                <c:pt idx="9424">
                  <c:v>3.7959753124992006</c:v>
                </c:pt>
                <c:pt idx="9425">
                  <c:v>3.7956028124992005</c:v>
                </c:pt>
                <c:pt idx="9426">
                  <c:v>3.7952465624992007</c:v>
                </c:pt>
                <c:pt idx="9427">
                  <c:v>3.7948921875007997</c:v>
                </c:pt>
                <c:pt idx="9428">
                  <c:v>3.7950487499999999</c:v>
                </c:pt>
                <c:pt idx="9429">
                  <c:v>3.7953806250016004</c:v>
                </c:pt>
                <c:pt idx="9430">
                  <c:v>3.7953412499999999</c:v>
                </c:pt>
                <c:pt idx="9431">
                  <c:v>3.7956781250016007</c:v>
                </c:pt>
                <c:pt idx="9432">
                  <c:v>3.7960246875007995</c:v>
                </c:pt>
                <c:pt idx="9433">
                  <c:v>3.7964071875007996</c:v>
                </c:pt>
                <c:pt idx="9434">
                  <c:v>3.7960712499999998</c:v>
                </c:pt>
                <c:pt idx="9435">
                  <c:v>3.7956978124992005</c:v>
                </c:pt>
                <c:pt idx="9436">
                  <c:v>3.7952803124992003</c:v>
                </c:pt>
                <c:pt idx="9437">
                  <c:v>3.7949253124992004</c:v>
                </c:pt>
                <c:pt idx="9438">
                  <c:v>3.79465875</c:v>
                </c:pt>
                <c:pt idx="9439">
                  <c:v>3.7944412500000002</c:v>
                </c:pt>
                <c:pt idx="9440">
                  <c:v>3.7948356250016007</c:v>
                </c:pt>
                <c:pt idx="9441">
                  <c:v>3.7952284375007994</c:v>
                </c:pt>
                <c:pt idx="9442">
                  <c:v>3.7956628124992005</c:v>
                </c:pt>
                <c:pt idx="9443">
                  <c:v>3.7960396875007993</c:v>
                </c:pt>
                <c:pt idx="9444">
                  <c:v>3.7963703124992003</c:v>
                </c:pt>
                <c:pt idx="9445">
                  <c:v>3.7960362499999998</c:v>
                </c:pt>
                <c:pt idx="9446">
                  <c:v>3.7956815624992006</c:v>
                </c:pt>
                <c:pt idx="9447">
                  <c:v>3.7952596875007996</c:v>
                </c:pt>
                <c:pt idx="9448">
                  <c:v>3.7951999999999999</c:v>
                </c:pt>
                <c:pt idx="9449">
                  <c:v>3.79516125</c:v>
                </c:pt>
                <c:pt idx="9450">
                  <c:v>3.7949806250016005</c:v>
                </c:pt>
                <c:pt idx="9451">
                  <c:v>3.7950168750016005</c:v>
                </c:pt>
                <c:pt idx="9452">
                  <c:v>3.7951225000000002</c:v>
                </c:pt>
                <c:pt idx="9453">
                  <c:v>3.7953496875007997</c:v>
                </c:pt>
                <c:pt idx="9454">
                  <c:v>3.7957584375007993</c:v>
                </c:pt>
                <c:pt idx="9455">
                  <c:v>3.7961271875007996</c:v>
                </c:pt>
                <c:pt idx="9456">
                  <c:v>3.7960962500000002</c:v>
                </c:pt>
                <c:pt idx="9457">
                  <c:v>3.7957471875007993</c:v>
                </c:pt>
                <c:pt idx="9458">
                  <c:v>3.7954181250016004</c:v>
                </c:pt>
                <c:pt idx="9459">
                  <c:v>3.7950309375007993</c:v>
                </c:pt>
                <c:pt idx="9460">
                  <c:v>3.7946478124992007</c:v>
                </c:pt>
                <c:pt idx="9461">
                  <c:v>3.7942978124992006</c:v>
                </c:pt>
                <c:pt idx="9462">
                  <c:v>3.7939759375007993</c:v>
                </c:pt>
                <c:pt idx="9463">
                  <c:v>3.7943196875007996</c:v>
                </c:pt>
                <c:pt idx="9464">
                  <c:v>3.7946787500000001</c:v>
                </c:pt>
                <c:pt idx="9465">
                  <c:v>3.7950550000000001</c:v>
                </c:pt>
                <c:pt idx="9466">
                  <c:v>3.79541</c:v>
                </c:pt>
                <c:pt idx="9467">
                  <c:v>3.7957403124992006</c:v>
                </c:pt>
                <c:pt idx="9468">
                  <c:v>3.7960712499999998</c:v>
                </c:pt>
                <c:pt idx="9469">
                  <c:v>3.7961287499999998</c:v>
                </c:pt>
                <c:pt idx="9470">
                  <c:v>3.7964549999999999</c:v>
                </c:pt>
                <c:pt idx="9471">
                  <c:v>3.7965912500000001</c:v>
                </c:pt>
                <c:pt idx="9472">
                  <c:v>3.7965956250016006</c:v>
                </c:pt>
                <c:pt idx="9473">
                  <c:v>3.7968481250016004</c:v>
                </c:pt>
                <c:pt idx="9474">
                  <c:v>3.7964799999999999</c:v>
                </c:pt>
                <c:pt idx="9475">
                  <c:v>3.7961537500000002</c:v>
                </c:pt>
                <c:pt idx="9476">
                  <c:v>3.7957843750016007</c:v>
                </c:pt>
                <c:pt idx="9477">
                  <c:v>3.7955512499999999</c:v>
                </c:pt>
                <c:pt idx="9478">
                  <c:v>3.7952165624992005</c:v>
                </c:pt>
                <c:pt idx="9479">
                  <c:v>3.7947456250016005</c:v>
                </c:pt>
                <c:pt idx="9480">
                  <c:v>3.7942103124992004</c:v>
                </c:pt>
                <c:pt idx="9481">
                  <c:v>3.7937815624992006</c:v>
                </c:pt>
                <c:pt idx="9482">
                  <c:v>3.7934168750016006</c:v>
                </c:pt>
                <c:pt idx="9483">
                  <c:v>3.793015</c:v>
                </c:pt>
                <c:pt idx="9484">
                  <c:v>3.7926756250016007</c:v>
                </c:pt>
                <c:pt idx="9485">
                  <c:v>3.7923121875007997</c:v>
                </c:pt>
                <c:pt idx="9486">
                  <c:v>3.7923040624992006</c:v>
                </c:pt>
                <c:pt idx="9487">
                  <c:v>3.7921596875007997</c:v>
                </c:pt>
                <c:pt idx="9488">
                  <c:v>3.7920003124992006</c:v>
                </c:pt>
                <c:pt idx="9489">
                  <c:v>3.7923371875007996</c:v>
                </c:pt>
                <c:pt idx="9490">
                  <c:v>3.7925862499999998</c:v>
                </c:pt>
                <c:pt idx="9491">
                  <c:v>3.7922337499999998</c:v>
                </c:pt>
                <c:pt idx="9492">
                  <c:v>3.7918824999999998</c:v>
                </c:pt>
                <c:pt idx="9493">
                  <c:v>3.7915443750016005</c:v>
                </c:pt>
                <c:pt idx="9494">
                  <c:v>3.7913828124992004</c:v>
                </c:pt>
                <c:pt idx="9495">
                  <c:v>3.7917396875007996</c:v>
                </c:pt>
                <c:pt idx="9496">
                  <c:v>3.7921059375007995</c:v>
                </c:pt>
                <c:pt idx="9497">
                  <c:v>3.7924846875007994</c:v>
                </c:pt>
                <c:pt idx="9498">
                  <c:v>3.7928199999999999</c:v>
                </c:pt>
                <c:pt idx="9499">
                  <c:v>3.7931662500000001</c:v>
                </c:pt>
                <c:pt idx="9500">
                  <c:v>3.7935337499999999</c:v>
                </c:pt>
                <c:pt idx="9501">
                  <c:v>3.7939006250016005</c:v>
                </c:pt>
                <c:pt idx="9502">
                  <c:v>3.7941750000000001</c:v>
                </c:pt>
                <c:pt idx="9503">
                  <c:v>3.7938193750016005</c:v>
                </c:pt>
                <c:pt idx="9504">
                  <c:v>3.7934937500000001</c:v>
                </c:pt>
                <c:pt idx="9505">
                  <c:v>3.7931134375007995</c:v>
                </c:pt>
                <c:pt idx="9506">
                  <c:v>3.7927340624992003</c:v>
                </c:pt>
                <c:pt idx="9507">
                  <c:v>3.7924012500000002</c:v>
                </c:pt>
                <c:pt idx="9508">
                  <c:v>3.7920487500000002</c:v>
                </c:pt>
                <c:pt idx="9509">
                  <c:v>3.7916931250016006</c:v>
                </c:pt>
                <c:pt idx="9510">
                  <c:v>3.7913678124992005</c:v>
                </c:pt>
                <c:pt idx="9511">
                  <c:v>3.7913424999999998</c:v>
                </c:pt>
                <c:pt idx="9512">
                  <c:v>3.7916690624992007</c:v>
                </c:pt>
                <c:pt idx="9513">
                  <c:v>3.7920184375007997</c:v>
                </c:pt>
                <c:pt idx="9514">
                  <c:v>3.7923518750016005</c:v>
                </c:pt>
                <c:pt idx="9515">
                  <c:v>3.7927228124992003</c:v>
                </c:pt>
                <c:pt idx="9516">
                  <c:v>3.7930734375007993</c:v>
                </c:pt>
                <c:pt idx="9517">
                  <c:v>3.7933940624992006</c:v>
                </c:pt>
                <c:pt idx="9518">
                  <c:v>3.7938284375007996</c:v>
                </c:pt>
                <c:pt idx="9519">
                  <c:v>3.7939446875007996</c:v>
                </c:pt>
                <c:pt idx="9520">
                  <c:v>3.7942737499999999</c:v>
                </c:pt>
                <c:pt idx="9521">
                  <c:v>3.7941937499999998</c:v>
                </c:pt>
                <c:pt idx="9522">
                  <c:v>3.7940646875007995</c:v>
                </c:pt>
                <c:pt idx="9523">
                  <c:v>3.7938371875007997</c:v>
                </c:pt>
                <c:pt idx="9524">
                  <c:v>3.7934828124992004</c:v>
                </c:pt>
                <c:pt idx="9525">
                  <c:v>3.7930700000000002</c:v>
                </c:pt>
                <c:pt idx="9526">
                  <c:v>3.7926993750016007</c:v>
                </c:pt>
                <c:pt idx="9527">
                  <c:v>3.7923778124992005</c:v>
                </c:pt>
                <c:pt idx="9528">
                  <c:v>3.7926803124992006</c:v>
                </c:pt>
                <c:pt idx="9529">
                  <c:v>3.7924884375007997</c:v>
                </c:pt>
                <c:pt idx="9530">
                  <c:v>3.7925746875007995</c:v>
                </c:pt>
                <c:pt idx="9531">
                  <c:v>3.7921874999999998</c:v>
                </c:pt>
                <c:pt idx="9532">
                  <c:v>3.7918628124992004</c:v>
                </c:pt>
                <c:pt idx="9533">
                  <c:v>3.7918021875007994</c:v>
                </c:pt>
                <c:pt idx="9534">
                  <c:v>3.792125</c:v>
                </c:pt>
                <c:pt idx="9535">
                  <c:v>3.7923509375007995</c:v>
                </c:pt>
                <c:pt idx="9536">
                  <c:v>3.7925896875007994</c:v>
                </c:pt>
                <c:pt idx="9537">
                  <c:v>3.7929109375007997</c:v>
                </c:pt>
                <c:pt idx="9538">
                  <c:v>3.79257</c:v>
                </c:pt>
                <c:pt idx="9539">
                  <c:v>3.7922112499999998</c:v>
                </c:pt>
                <c:pt idx="9540">
                  <c:v>3.7918699999999999</c:v>
                </c:pt>
                <c:pt idx="9541">
                  <c:v>3.7918131250016005</c:v>
                </c:pt>
                <c:pt idx="9542">
                  <c:v>3.7921571875007993</c:v>
                </c:pt>
                <c:pt idx="9543">
                  <c:v>3.7920525</c:v>
                </c:pt>
                <c:pt idx="9544">
                  <c:v>3.7923771875007994</c:v>
                </c:pt>
                <c:pt idx="9545">
                  <c:v>3.7927971875007995</c:v>
                </c:pt>
                <c:pt idx="9546">
                  <c:v>3.7932212500000002</c:v>
                </c:pt>
                <c:pt idx="9547">
                  <c:v>3.7931696875007996</c:v>
                </c:pt>
                <c:pt idx="9548">
                  <c:v>3.79305</c:v>
                </c:pt>
                <c:pt idx="9549">
                  <c:v>3.7926715624992005</c:v>
                </c:pt>
                <c:pt idx="9550">
                  <c:v>3.7923393750016006</c:v>
                </c:pt>
                <c:pt idx="9551">
                  <c:v>3.7920131250016005</c:v>
                </c:pt>
                <c:pt idx="9552">
                  <c:v>3.7918674999999999</c:v>
                </c:pt>
                <c:pt idx="9553">
                  <c:v>3.7920506250016004</c:v>
                </c:pt>
                <c:pt idx="9554">
                  <c:v>3.7922196875007996</c:v>
                </c:pt>
                <c:pt idx="9555">
                  <c:v>3.7919209375007994</c:v>
                </c:pt>
                <c:pt idx="9556">
                  <c:v>3.7915812500000001</c:v>
                </c:pt>
                <c:pt idx="9557">
                  <c:v>3.7912587499999999</c:v>
                </c:pt>
                <c:pt idx="9558">
                  <c:v>3.7909631250016007</c:v>
                </c:pt>
                <c:pt idx="9559">
                  <c:v>3.7910178124992004</c:v>
                </c:pt>
                <c:pt idx="9560">
                  <c:v>3.7913331250016005</c:v>
                </c:pt>
                <c:pt idx="9561">
                  <c:v>3.7911874999999999</c:v>
                </c:pt>
                <c:pt idx="9562">
                  <c:v>3.7913684375007994</c:v>
                </c:pt>
                <c:pt idx="9563">
                  <c:v>3.7917528124992006</c:v>
                </c:pt>
                <c:pt idx="9564">
                  <c:v>3.7920740624992004</c:v>
                </c:pt>
                <c:pt idx="9565">
                  <c:v>3.7924071875007996</c:v>
                </c:pt>
                <c:pt idx="9566">
                  <c:v>3.7927553124992004</c:v>
                </c:pt>
                <c:pt idx="9567">
                  <c:v>3.7930909375007995</c:v>
                </c:pt>
                <c:pt idx="9568">
                  <c:v>3.7932418750016006</c:v>
                </c:pt>
                <c:pt idx="9569">
                  <c:v>3.7927603124992006</c:v>
                </c:pt>
                <c:pt idx="9570">
                  <c:v>3.7923740624992006</c:v>
                </c:pt>
                <c:pt idx="9571">
                  <c:v>3.7918131250016005</c:v>
                </c:pt>
                <c:pt idx="9572">
                  <c:v>3.7914909375007997</c:v>
                </c:pt>
                <c:pt idx="9573">
                  <c:v>3.7910428124992004</c:v>
                </c:pt>
                <c:pt idx="9574">
                  <c:v>3.7906987499999998</c:v>
                </c:pt>
                <c:pt idx="9575">
                  <c:v>3.7902612499999999</c:v>
                </c:pt>
                <c:pt idx="9576">
                  <c:v>3.7898665624992005</c:v>
                </c:pt>
                <c:pt idx="9577">
                  <c:v>3.7895275000000002</c:v>
                </c:pt>
                <c:pt idx="9578">
                  <c:v>3.7895471875007996</c:v>
                </c:pt>
                <c:pt idx="9579">
                  <c:v>3.7896575000000001</c:v>
                </c:pt>
                <c:pt idx="9580">
                  <c:v>3.7899915624992007</c:v>
                </c:pt>
                <c:pt idx="9581">
                  <c:v>3.7903806250016006</c:v>
                </c:pt>
                <c:pt idx="9582">
                  <c:v>3.7907596875007994</c:v>
                </c:pt>
                <c:pt idx="9583">
                  <c:v>3.7911134375007993</c:v>
                </c:pt>
                <c:pt idx="9584">
                  <c:v>3.7914387500000002</c:v>
                </c:pt>
                <c:pt idx="9585">
                  <c:v>3.7916915624992007</c:v>
                </c:pt>
                <c:pt idx="9586">
                  <c:v>3.7920221875007996</c:v>
                </c:pt>
                <c:pt idx="9587">
                  <c:v>3.7923512499999998</c:v>
                </c:pt>
                <c:pt idx="9588">
                  <c:v>3.7921093750016004</c:v>
                </c:pt>
                <c:pt idx="9589">
                  <c:v>3.7916493750016005</c:v>
                </c:pt>
                <c:pt idx="9590">
                  <c:v>3.7913159375007996</c:v>
                </c:pt>
                <c:pt idx="9591">
                  <c:v>3.7909746875007997</c:v>
                </c:pt>
                <c:pt idx="9592">
                  <c:v>3.7906053124992005</c:v>
                </c:pt>
                <c:pt idx="9593">
                  <c:v>3.7906846875007996</c:v>
                </c:pt>
                <c:pt idx="9594">
                  <c:v>3.7910184375007994</c:v>
                </c:pt>
                <c:pt idx="9595">
                  <c:v>3.7913503124992003</c:v>
                </c:pt>
                <c:pt idx="9596">
                  <c:v>3.7916784375007997</c:v>
                </c:pt>
                <c:pt idx="9597">
                  <c:v>3.79184375</c:v>
                </c:pt>
                <c:pt idx="9598">
                  <c:v>3.7922487500000002</c:v>
                </c:pt>
                <c:pt idx="9599">
                  <c:v>3.7925734375007996</c:v>
                </c:pt>
                <c:pt idx="9600">
                  <c:v>3.7921628124992006</c:v>
                </c:pt>
                <c:pt idx="9601">
                  <c:v>3.7917965624992007</c:v>
                </c:pt>
                <c:pt idx="9602">
                  <c:v>3.7913706250016004</c:v>
                </c:pt>
                <c:pt idx="9603">
                  <c:v>3.7910374999999998</c:v>
                </c:pt>
                <c:pt idx="9604">
                  <c:v>3.7909693750016005</c:v>
                </c:pt>
                <c:pt idx="9605">
                  <c:v>3.7911462500000002</c:v>
                </c:pt>
                <c:pt idx="9606">
                  <c:v>3.7914878124992004</c:v>
                </c:pt>
                <c:pt idx="9607">
                  <c:v>3.7918281250016004</c:v>
                </c:pt>
                <c:pt idx="9608">
                  <c:v>3.7921565624992004</c:v>
                </c:pt>
                <c:pt idx="9609">
                  <c:v>3.7924812499999998</c:v>
                </c:pt>
                <c:pt idx="9610">
                  <c:v>3.7922125000000002</c:v>
                </c:pt>
                <c:pt idx="9611">
                  <c:v>3.7918493750016005</c:v>
                </c:pt>
                <c:pt idx="9612">
                  <c:v>3.7915003124992004</c:v>
                </c:pt>
                <c:pt idx="9613">
                  <c:v>3.7912265624992005</c:v>
                </c:pt>
                <c:pt idx="9614">
                  <c:v>3.7912056250016004</c:v>
                </c:pt>
                <c:pt idx="9615">
                  <c:v>3.7912249999999998</c:v>
                </c:pt>
                <c:pt idx="9616">
                  <c:v>3.7910225</c:v>
                </c:pt>
                <c:pt idx="9617">
                  <c:v>3.7906443750016008</c:v>
                </c:pt>
                <c:pt idx="9618">
                  <c:v>3.7902303124992005</c:v>
                </c:pt>
                <c:pt idx="9619">
                  <c:v>3.7898778124992005</c:v>
                </c:pt>
                <c:pt idx="9620">
                  <c:v>3.7895156250016004</c:v>
                </c:pt>
                <c:pt idx="9621">
                  <c:v>3.7894800000000002</c:v>
                </c:pt>
                <c:pt idx="9622">
                  <c:v>3.7891521875007994</c:v>
                </c:pt>
                <c:pt idx="9623">
                  <c:v>3.7887003124992007</c:v>
                </c:pt>
                <c:pt idx="9624">
                  <c:v>3.7882593750016005</c:v>
                </c:pt>
                <c:pt idx="9625">
                  <c:v>3.7878578124992006</c:v>
                </c:pt>
                <c:pt idx="9626">
                  <c:v>3.7873774999999998</c:v>
                </c:pt>
                <c:pt idx="9627">
                  <c:v>3.78700875</c:v>
                </c:pt>
                <c:pt idx="9628">
                  <c:v>3.7865584375007995</c:v>
                </c:pt>
                <c:pt idx="9629">
                  <c:v>3.7862181250016005</c:v>
                </c:pt>
                <c:pt idx="9630">
                  <c:v>3.7861946875007995</c:v>
                </c:pt>
                <c:pt idx="9631">
                  <c:v>3.7863418750016007</c:v>
                </c:pt>
                <c:pt idx="9632">
                  <c:v>3.7864753124992006</c:v>
                </c:pt>
                <c:pt idx="9633">
                  <c:v>3.7865578124992005</c:v>
                </c:pt>
                <c:pt idx="9634">
                  <c:v>3.7868959375007996</c:v>
                </c:pt>
                <c:pt idx="9635">
                  <c:v>3.7872468750016006</c:v>
                </c:pt>
                <c:pt idx="9636">
                  <c:v>3.7875809375007994</c:v>
                </c:pt>
                <c:pt idx="9637">
                  <c:v>3.7876340624992006</c:v>
                </c:pt>
                <c:pt idx="9638">
                  <c:v>3.78795875</c:v>
                </c:pt>
                <c:pt idx="9639">
                  <c:v>3.7878703124992006</c:v>
                </c:pt>
                <c:pt idx="9640">
                  <c:v>3.7880071875007997</c:v>
                </c:pt>
                <c:pt idx="9641">
                  <c:v>3.7883978124992006</c:v>
                </c:pt>
                <c:pt idx="9642">
                  <c:v>3.7887459375007997</c:v>
                </c:pt>
                <c:pt idx="9643">
                  <c:v>3.7883065624992005</c:v>
                </c:pt>
                <c:pt idx="9644">
                  <c:v>3.7879637499999999</c:v>
                </c:pt>
                <c:pt idx="9645">
                  <c:v>3.7877946875007993</c:v>
                </c:pt>
                <c:pt idx="9646">
                  <c:v>3.7873718750016008</c:v>
                </c:pt>
                <c:pt idx="9647">
                  <c:v>3.7870393750016005</c:v>
                </c:pt>
                <c:pt idx="9648">
                  <c:v>3.7866556250016008</c:v>
                </c:pt>
                <c:pt idx="9649">
                  <c:v>3.7864565624992004</c:v>
                </c:pt>
                <c:pt idx="9650">
                  <c:v>3.7866724999999999</c:v>
                </c:pt>
                <c:pt idx="9651">
                  <c:v>3.7869725000000001</c:v>
                </c:pt>
                <c:pt idx="9652">
                  <c:v>3.7873353124992004</c:v>
                </c:pt>
                <c:pt idx="9653">
                  <c:v>3.7876143750016005</c:v>
                </c:pt>
                <c:pt idx="9654">
                  <c:v>3.7876409375007993</c:v>
                </c:pt>
                <c:pt idx="9655">
                  <c:v>3.78799625</c:v>
                </c:pt>
                <c:pt idx="9656">
                  <c:v>3.7876721875007995</c:v>
                </c:pt>
                <c:pt idx="9657">
                  <c:v>3.7872412500000001</c:v>
                </c:pt>
                <c:pt idx="9658">
                  <c:v>3.7868937499999999</c:v>
                </c:pt>
                <c:pt idx="9659">
                  <c:v>3.7865271875007993</c:v>
                </c:pt>
                <c:pt idx="9660">
                  <c:v>3.7862246875007997</c:v>
                </c:pt>
                <c:pt idx="9661">
                  <c:v>3.7863393750016008</c:v>
                </c:pt>
                <c:pt idx="9662">
                  <c:v>3.7865740624992004</c:v>
                </c:pt>
                <c:pt idx="9663">
                  <c:v>3.7867250000000001</c:v>
                </c:pt>
                <c:pt idx="9664">
                  <c:v>3.7864556250016004</c:v>
                </c:pt>
                <c:pt idx="9665">
                  <c:v>3.7859909375007996</c:v>
                </c:pt>
                <c:pt idx="9666">
                  <c:v>3.7856365624992003</c:v>
                </c:pt>
                <c:pt idx="9667">
                  <c:v>3.7851509375007995</c:v>
                </c:pt>
                <c:pt idx="9668">
                  <c:v>3.7846753124992003</c:v>
                </c:pt>
                <c:pt idx="9669">
                  <c:v>3.7842434375007996</c:v>
                </c:pt>
                <c:pt idx="9670">
                  <c:v>3.78380625</c:v>
                </c:pt>
                <c:pt idx="9671">
                  <c:v>3.7834528124992004</c:v>
                </c:pt>
                <c:pt idx="9672">
                  <c:v>3.7831156250016007</c:v>
                </c:pt>
                <c:pt idx="9673">
                  <c:v>3.7830175000000001</c:v>
                </c:pt>
                <c:pt idx="9674">
                  <c:v>3.7833571875007994</c:v>
                </c:pt>
                <c:pt idx="9675">
                  <c:v>3.7836784375007997</c:v>
                </c:pt>
                <c:pt idx="9676">
                  <c:v>3.7840275000000001</c:v>
                </c:pt>
                <c:pt idx="9677">
                  <c:v>3.7843696875007997</c:v>
                </c:pt>
                <c:pt idx="9678">
                  <c:v>3.7846168750016007</c:v>
                </c:pt>
                <c:pt idx="9679">
                  <c:v>3.7842875</c:v>
                </c:pt>
                <c:pt idx="9680">
                  <c:v>3.7839540624992005</c:v>
                </c:pt>
                <c:pt idx="9681">
                  <c:v>3.7838003124992006</c:v>
                </c:pt>
                <c:pt idx="9682">
                  <c:v>3.7840875</c:v>
                </c:pt>
                <c:pt idx="9683">
                  <c:v>3.7844621875007993</c:v>
                </c:pt>
                <c:pt idx="9684">
                  <c:v>3.7846056250016007</c:v>
                </c:pt>
                <c:pt idx="9685">
                  <c:v>3.7844315624992007</c:v>
                </c:pt>
                <c:pt idx="9686">
                  <c:v>3.7847968750016006</c:v>
                </c:pt>
                <c:pt idx="9687">
                  <c:v>3.7851546875007993</c:v>
                </c:pt>
                <c:pt idx="9688">
                  <c:v>3.7855190624992003</c:v>
                </c:pt>
                <c:pt idx="9689">
                  <c:v>3.7858228124992004</c:v>
                </c:pt>
                <c:pt idx="9690">
                  <c:v>3.7857571875007996</c:v>
                </c:pt>
                <c:pt idx="9691">
                  <c:v>3.7853440624992003</c:v>
                </c:pt>
                <c:pt idx="9692">
                  <c:v>3.7848034375007993</c:v>
                </c:pt>
                <c:pt idx="9693">
                  <c:v>3.7844818750016005</c:v>
                </c:pt>
                <c:pt idx="9694">
                  <c:v>3.78387875</c:v>
                </c:pt>
                <c:pt idx="9695">
                  <c:v>3.7834331250016007</c:v>
                </c:pt>
                <c:pt idx="9696">
                  <c:v>3.7829759375007996</c:v>
                </c:pt>
                <c:pt idx="9697">
                  <c:v>3.7826315624992004</c:v>
                </c:pt>
                <c:pt idx="9698">
                  <c:v>3.7825328124992006</c:v>
                </c:pt>
                <c:pt idx="9699">
                  <c:v>3.7828840624992006</c:v>
                </c:pt>
                <c:pt idx="9700">
                  <c:v>3.78323375</c:v>
                </c:pt>
                <c:pt idx="9701">
                  <c:v>3.7835396875007996</c:v>
                </c:pt>
                <c:pt idx="9702">
                  <c:v>3.7838653124992003</c:v>
                </c:pt>
                <c:pt idx="9703">
                  <c:v>3.7839278124992006</c:v>
                </c:pt>
                <c:pt idx="9704">
                  <c:v>3.7837759375007995</c:v>
                </c:pt>
                <c:pt idx="9705">
                  <c:v>3.7837162499999999</c:v>
                </c:pt>
                <c:pt idx="9706">
                  <c:v>3.7833700000000001</c:v>
                </c:pt>
                <c:pt idx="9707">
                  <c:v>3.7835468750016004</c:v>
                </c:pt>
                <c:pt idx="9708">
                  <c:v>3.7831771875007996</c:v>
                </c:pt>
                <c:pt idx="9709">
                  <c:v>3.7828346875007997</c:v>
                </c:pt>
                <c:pt idx="9710">
                  <c:v>3.7823659375007996</c:v>
                </c:pt>
                <c:pt idx="9711">
                  <c:v>3.7820243750016007</c:v>
                </c:pt>
                <c:pt idx="9712">
                  <c:v>3.7816721875007997</c:v>
                </c:pt>
                <c:pt idx="9713">
                  <c:v>3.7812881250016006</c:v>
                </c:pt>
                <c:pt idx="9714">
                  <c:v>3.7808553124992006</c:v>
                </c:pt>
                <c:pt idx="9715">
                  <c:v>3.7804549999999999</c:v>
                </c:pt>
                <c:pt idx="9716">
                  <c:v>3.78044</c:v>
                </c:pt>
                <c:pt idx="9717">
                  <c:v>3.7803343750016007</c:v>
                </c:pt>
                <c:pt idx="9718">
                  <c:v>3.7807443750016008</c:v>
                </c:pt>
                <c:pt idx="9719">
                  <c:v>3.7810681250016005</c:v>
                </c:pt>
                <c:pt idx="9720">
                  <c:v>3.7814725</c:v>
                </c:pt>
                <c:pt idx="9721">
                  <c:v>3.7815150000000002</c:v>
                </c:pt>
                <c:pt idx="9722">
                  <c:v>3.7814596875007993</c:v>
                </c:pt>
                <c:pt idx="9723">
                  <c:v>3.7810196875007995</c:v>
                </c:pt>
                <c:pt idx="9724">
                  <c:v>3.7806493750016004</c:v>
                </c:pt>
                <c:pt idx="9725">
                  <c:v>3.7801859375007996</c:v>
                </c:pt>
                <c:pt idx="9726">
                  <c:v>3.7798334375007996</c:v>
                </c:pt>
                <c:pt idx="9727">
                  <c:v>3.7799737499999999</c:v>
                </c:pt>
                <c:pt idx="9728">
                  <c:v>3.7801940624992003</c:v>
                </c:pt>
                <c:pt idx="9729">
                  <c:v>3.7805578124992003</c:v>
                </c:pt>
                <c:pt idx="9730">
                  <c:v>3.7809571875007997</c:v>
                </c:pt>
                <c:pt idx="9731">
                  <c:v>3.7813265624992005</c:v>
                </c:pt>
                <c:pt idx="9732">
                  <c:v>3.7817084375007997</c:v>
                </c:pt>
                <c:pt idx="9733">
                  <c:v>3.7818146875007996</c:v>
                </c:pt>
                <c:pt idx="9734">
                  <c:v>3.7820553124992005</c:v>
                </c:pt>
                <c:pt idx="9735">
                  <c:v>3.7818606250016007</c:v>
                </c:pt>
                <c:pt idx="9736">
                  <c:v>3.78147375</c:v>
                </c:pt>
                <c:pt idx="9737">
                  <c:v>3.7811059375007994</c:v>
                </c:pt>
                <c:pt idx="9738">
                  <c:v>3.7807318750016008</c:v>
                </c:pt>
                <c:pt idx="9739">
                  <c:v>3.7803853124992006</c:v>
                </c:pt>
                <c:pt idx="9740">
                  <c:v>3.7801928124992004</c:v>
                </c:pt>
                <c:pt idx="9741">
                  <c:v>3.7797581250016008</c:v>
                </c:pt>
                <c:pt idx="9742">
                  <c:v>3.7793462500000001</c:v>
                </c:pt>
                <c:pt idx="9743">
                  <c:v>3.7789093750016005</c:v>
                </c:pt>
                <c:pt idx="9744">
                  <c:v>3.7785668750016006</c:v>
                </c:pt>
                <c:pt idx="9745">
                  <c:v>3.7783206250016006</c:v>
                </c:pt>
                <c:pt idx="9746">
                  <c:v>3.7784006250016007</c:v>
                </c:pt>
                <c:pt idx="9747">
                  <c:v>3.7786634375007995</c:v>
                </c:pt>
                <c:pt idx="9748">
                  <c:v>3.7789334375007995</c:v>
                </c:pt>
                <c:pt idx="9749">
                  <c:v>3.7788868750016005</c:v>
                </c:pt>
                <c:pt idx="9750">
                  <c:v>3.7787653124992007</c:v>
                </c:pt>
                <c:pt idx="9751">
                  <c:v>3.7791478124992004</c:v>
                </c:pt>
                <c:pt idx="9752">
                  <c:v>3.7795021875007997</c:v>
                </c:pt>
                <c:pt idx="9753">
                  <c:v>3.7798321875007996</c:v>
                </c:pt>
                <c:pt idx="9754">
                  <c:v>3.7801828124992003</c:v>
                </c:pt>
                <c:pt idx="9755">
                  <c:v>3.7805209375007993</c:v>
                </c:pt>
                <c:pt idx="9756">
                  <c:v>3.7809037499999998</c:v>
                </c:pt>
                <c:pt idx="9757">
                  <c:v>3.7805556250016004</c:v>
                </c:pt>
                <c:pt idx="9758">
                  <c:v>3.7801909375007994</c:v>
                </c:pt>
                <c:pt idx="9759">
                  <c:v>3.7797815624992004</c:v>
                </c:pt>
                <c:pt idx="9760">
                  <c:v>3.7793468750016004</c:v>
                </c:pt>
                <c:pt idx="9761">
                  <c:v>3.7788965624992006</c:v>
                </c:pt>
                <c:pt idx="9762">
                  <c:v>3.7785137500000001</c:v>
                </c:pt>
                <c:pt idx="9763">
                  <c:v>3.7781559375007996</c:v>
                </c:pt>
                <c:pt idx="9764">
                  <c:v>3.7777756250016008</c:v>
                </c:pt>
                <c:pt idx="9765">
                  <c:v>3.7774234375007993</c:v>
                </c:pt>
                <c:pt idx="9766">
                  <c:v>3.7776787500000002</c:v>
                </c:pt>
                <c:pt idx="9767">
                  <c:v>3.7780771875007995</c:v>
                </c:pt>
                <c:pt idx="9768">
                  <c:v>3.7784503124992006</c:v>
                </c:pt>
                <c:pt idx="9769">
                  <c:v>3.7785821875007994</c:v>
                </c:pt>
                <c:pt idx="9770">
                  <c:v>3.7789299999999999</c:v>
                </c:pt>
                <c:pt idx="9771">
                  <c:v>3.7791734375007997</c:v>
                </c:pt>
                <c:pt idx="9772">
                  <c:v>3.7796034375007994</c:v>
                </c:pt>
                <c:pt idx="9773">
                  <c:v>3.7799509375007996</c:v>
                </c:pt>
                <c:pt idx="9774">
                  <c:v>3.77995875</c:v>
                </c:pt>
                <c:pt idx="9775">
                  <c:v>3.7795521875007996</c:v>
                </c:pt>
                <c:pt idx="9776">
                  <c:v>3.7791762499999999</c:v>
                </c:pt>
                <c:pt idx="9777">
                  <c:v>3.7787359375007994</c:v>
                </c:pt>
                <c:pt idx="9778">
                  <c:v>3.7784090624992004</c:v>
                </c:pt>
                <c:pt idx="9779">
                  <c:v>3.7782946875007997</c:v>
                </c:pt>
                <c:pt idx="9780">
                  <c:v>3.7782153124992006</c:v>
                </c:pt>
                <c:pt idx="9781">
                  <c:v>3.7778853124992007</c:v>
                </c:pt>
                <c:pt idx="9782">
                  <c:v>3.7775006250016006</c:v>
                </c:pt>
                <c:pt idx="9783">
                  <c:v>3.7770487500000001</c:v>
                </c:pt>
                <c:pt idx="9784">
                  <c:v>3.7766956250016004</c:v>
                </c:pt>
                <c:pt idx="9785">
                  <c:v>3.7763137499999999</c:v>
                </c:pt>
                <c:pt idx="9786">
                  <c:v>3.7759821875007993</c:v>
                </c:pt>
                <c:pt idx="9787">
                  <c:v>3.7758884375007993</c:v>
                </c:pt>
                <c:pt idx="9788">
                  <c:v>3.7761940624992003</c:v>
                </c:pt>
                <c:pt idx="9789">
                  <c:v>3.7765503124992006</c:v>
                </c:pt>
                <c:pt idx="9790">
                  <c:v>3.7769031250016005</c:v>
                </c:pt>
                <c:pt idx="9791">
                  <c:v>3.7769543750016004</c:v>
                </c:pt>
                <c:pt idx="9792">
                  <c:v>3.7765771875007994</c:v>
                </c:pt>
                <c:pt idx="9793">
                  <c:v>3.7762271875007993</c:v>
                </c:pt>
                <c:pt idx="9794">
                  <c:v>3.7763940624992003</c:v>
                </c:pt>
                <c:pt idx="9795">
                  <c:v>3.7766250000000001</c:v>
                </c:pt>
                <c:pt idx="9796">
                  <c:v>3.7769762500000001</c:v>
                </c:pt>
                <c:pt idx="9797">
                  <c:v>3.7773534375007993</c:v>
                </c:pt>
                <c:pt idx="9798">
                  <c:v>3.7777034375007994</c:v>
                </c:pt>
                <c:pt idx="9799">
                  <c:v>3.7780246875007997</c:v>
                </c:pt>
                <c:pt idx="9800">
                  <c:v>3.7783146875007994</c:v>
                </c:pt>
                <c:pt idx="9801">
                  <c:v>3.77863375</c:v>
                </c:pt>
                <c:pt idx="9802">
                  <c:v>3.7789856250016007</c:v>
                </c:pt>
                <c:pt idx="9803">
                  <c:v>3.7791596875007993</c:v>
                </c:pt>
                <c:pt idx="9804">
                  <c:v>3.7787815624992005</c:v>
                </c:pt>
                <c:pt idx="9805">
                  <c:v>3.7784115624992003</c:v>
                </c:pt>
                <c:pt idx="9806">
                  <c:v>3.7780196875007994</c:v>
                </c:pt>
                <c:pt idx="9807">
                  <c:v>3.7776009375007993</c:v>
                </c:pt>
                <c:pt idx="9808">
                  <c:v>3.7772521875007996</c:v>
                </c:pt>
                <c:pt idx="9809">
                  <c:v>3.7768859375007997</c:v>
                </c:pt>
                <c:pt idx="9810">
                  <c:v>3.7764175</c:v>
                </c:pt>
                <c:pt idx="9811">
                  <c:v>3.7760593750016005</c:v>
                </c:pt>
                <c:pt idx="9812">
                  <c:v>3.7756009375007995</c:v>
                </c:pt>
                <c:pt idx="9813">
                  <c:v>3.77508</c:v>
                </c:pt>
                <c:pt idx="9814">
                  <c:v>3.7747256250016008</c:v>
                </c:pt>
                <c:pt idx="9815">
                  <c:v>3.7743825000000002</c:v>
                </c:pt>
                <c:pt idx="9816">
                  <c:v>3.7743268750016008</c:v>
                </c:pt>
                <c:pt idx="9817">
                  <c:v>3.7739018750016005</c:v>
                </c:pt>
                <c:pt idx="9818">
                  <c:v>3.7735618750016005</c:v>
                </c:pt>
                <c:pt idx="9819">
                  <c:v>3.7734081250016005</c:v>
                </c:pt>
                <c:pt idx="9820">
                  <c:v>3.7735512500000001</c:v>
                </c:pt>
                <c:pt idx="9821">
                  <c:v>3.7732190624992006</c:v>
                </c:pt>
                <c:pt idx="9822">
                  <c:v>3.77306125</c:v>
                </c:pt>
                <c:pt idx="9823">
                  <c:v>3.7734131250016008</c:v>
                </c:pt>
                <c:pt idx="9824">
                  <c:v>3.7737659375007997</c:v>
                </c:pt>
                <c:pt idx="9825">
                  <c:v>3.7741356250016005</c:v>
                </c:pt>
                <c:pt idx="9826">
                  <c:v>3.7744818750016007</c:v>
                </c:pt>
                <c:pt idx="9827">
                  <c:v>3.7741040624992004</c:v>
                </c:pt>
                <c:pt idx="9828">
                  <c:v>3.7737034375007994</c:v>
                </c:pt>
                <c:pt idx="9829">
                  <c:v>3.7733325</c:v>
                </c:pt>
                <c:pt idx="9830">
                  <c:v>3.7729559375007997</c:v>
                </c:pt>
                <c:pt idx="9831">
                  <c:v>3.7724378124992004</c:v>
                </c:pt>
                <c:pt idx="9832">
                  <c:v>3.7720946875007995</c:v>
                </c:pt>
                <c:pt idx="9833">
                  <c:v>3.7717274999999999</c:v>
                </c:pt>
                <c:pt idx="9834">
                  <c:v>3.7713965624992003</c:v>
                </c:pt>
                <c:pt idx="9835">
                  <c:v>3.7712793750016007</c:v>
                </c:pt>
                <c:pt idx="9836">
                  <c:v>3.7716146875007994</c:v>
                </c:pt>
                <c:pt idx="9837">
                  <c:v>3.7719728124992007</c:v>
                </c:pt>
                <c:pt idx="9838">
                  <c:v>3.7723874999999998</c:v>
                </c:pt>
                <c:pt idx="9839">
                  <c:v>3.7727965624992006</c:v>
                </c:pt>
                <c:pt idx="9840">
                  <c:v>3.7732049999999999</c:v>
                </c:pt>
                <c:pt idx="9841">
                  <c:v>3.7735284375007994</c:v>
                </c:pt>
                <c:pt idx="9842">
                  <c:v>3.773895</c:v>
                </c:pt>
                <c:pt idx="9843">
                  <c:v>3.7742475</c:v>
                </c:pt>
                <c:pt idx="9844">
                  <c:v>3.7746565624992003</c:v>
                </c:pt>
                <c:pt idx="9845">
                  <c:v>3.7750068750016004</c:v>
                </c:pt>
                <c:pt idx="9846">
                  <c:v>3.7753462500000001</c:v>
                </c:pt>
                <c:pt idx="9847">
                  <c:v>3.7755437500000002</c:v>
                </c:pt>
                <c:pt idx="9848">
                  <c:v>3.77508</c:v>
                </c:pt>
                <c:pt idx="9849">
                  <c:v>3.7747212499999998</c:v>
                </c:pt>
                <c:pt idx="9850">
                  <c:v>3.7743484375007994</c:v>
                </c:pt>
                <c:pt idx="9851">
                  <c:v>3.7739415624992003</c:v>
                </c:pt>
                <c:pt idx="9852">
                  <c:v>3.7735465624992006</c:v>
                </c:pt>
                <c:pt idx="9853">
                  <c:v>3.7732087499999998</c:v>
                </c:pt>
                <c:pt idx="9854">
                  <c:v>3.7733146875007995</c:v>
                </c:pt>
                <c:pt idx="9855">
                  <c:v>3.7728993750016007</c:v>
                </c:pt>
                <c:pt idx="9856">
                  <c:v>3.7725581250016007</c:v>
                </c:pt>
                <c:pt idx="9857">
                  <c:v>3.7728056250016007</c:v>
                </c:pt>
                <c:pt idx="9858">
                  <c:v>3.7723768750016005</c:v>
                </c:pt>
                <c:pt idx="9859">
                  <c:v>3.7720196875007996</c:v>
                </c:pt>
                <c:pt idx="9860">
                  <c:v>3.7715271875007996</c:v>
                </c:pt>
                <c:pt idx="9861">
                  <c:v>3.7711975</c:v>
                </c:pt>
                <c:pt idx="9862">
                  <c:v>3.7707631250016007</c:v>
                </c:pt>
                <c:pt idx="9863">
                  <c:v>3.7703793750016006</c:v>
                </c:pt>
                <c:pt idx="9864">
                  <c:v>3.7700459375007993</c:v>
                </c:pt>
                <c:pt idx="9865">
                  <c:v>3.7697153124992004</c:v>
                </c:pt>
                <c:pt idx="9866">
                  <c:v>3.7696568750016004</c:v>
                </c:pt>
                <c:pt idx="9867">
                  <c:v>3.7699862500000001</c:v>
                </c:pt>
                <c:pt idx="9868">
                  <c:v>3.77033</c:v>
                </c:pt>
                <c:pt idx="9869">
                  <c:v>3.7706559375007993</c:v>
                </c:pt>
                <c:pt idx="9870">
                  <c:v>3.7709734375007997</c:v>
                </c:pt>
                <c:pt idx="9871">
                  <c:v>3.7709168750016007</c:v>
                </c:pt>
                <c:pt idx="9872">
                  <c:v>3.7705471875007994</c:v>
                </c:pt>
                <c:pt idx="9873">
                  <c:v>3.7702021875007996</c:v>
                </c:pt>
                <c:pt idx="9874">
                  <c:v>3.7702415624992005</c:v>
                </c:pt>
                <c:pt idx="9875">
                  <c:v>3.7703924999999998</c:v>
                </c:pt>
                <c:pt idx="9876">
                  <c:v>3.7707140624992004</c:v>
                </c:pt>
                <c:pt idx="9877">
                  <c:v>3.7708018750016006</c:v>
                </c:pt>
                <c:pt idx="9878">
                  <c:v>3.7711975</c:v>
                </c:pt>
                <c:pt idx="9879">
                  <c:v>3.77163</c:v>
                </c:pt>
                <c:pt idx="9880">
                  <c:v>3.7719715624992003</c:v>
                </c:pt>
                <c:pt idx="9881">
                  <c:v>3.7722971875007993</c:v>
                </c:pt>
                <c:pt idx="9882">
                  <c:v>3.7726725000000001</c:v>
                </c:pt>
                <c:pt idx="9883">
                  <c:v>3.7730196875007995</c:v>
                </c:pt>
                <c:pt idx="9884">
                  <c:v>3.7726581250016005</c:v>
                </c:pt>
                <c:pt idx="9885">
                  <c:v>3.7722931250016005</c:v>
                </c:pt>
                <c:pt idx="9886">
                  <c:v>3.7719356250016007</c:v>
                </c:pt>
                <c:pt idx="9887">
                  <c:v>3.7718050000000001</c:v>
                </c:pt>
                <c:pt idx="9888">
                  <c:v>3.7720400000000001</c:v>
                </c:pt>
                <c:pt idx="9889">
                  <c:v>3.7720512500000001</c:v>
                </c:pt>
                <c:pt idx="9890">
                  <c:v>3.7717740624992007</c:v>
                </c:pt>
                <c:pt idx="9891">
                  <c:v>3.7713881250016006</c:v>
                </c:pt>
                <c:pt idx="9892">
                  <c:v>3.7710293750016004</c:v>
                </c:pt>
                <c:pt idx="9893">
                  <c:v>3.7706134375007996</c:v>
                </c:pt>
                <c:pt idx="9894">
                  <c:v>3.7702234375007997</c:v>
                </c:pt>
                <c:pt idx="9895">
                  <c:v>3.7698540624992005</c:v>
                </c:pt>
                <c:pt idx="9896">
                  <c:v>3.7695278124992004</c:v>
                </c:pt>
                <c:pt idx="9897">
                  <c:v>3.7691715624992006</c:v>
                </c:pt>
                <c:pt idx="9898">
                  <c:v>3.7688412499999999</c:v>
                </c:pt>
                <c:pt idx="9899">
                  <c:v>3.7685015624992007</c:v>
                </c:pt>
                <c:pt idx="9900">
                  <c:v>3.7683556250016004</c:v>
                </c:pt>
                <c:pt idx="9901">
                  <c:v>3.7687218750016007</c:v>
                </c:pt>
                <c:pt idx="9902">
                  <c:v>3.7691103124992007</c:v>
                </c:pt>
                <c:pt idx="9903">
                  <c:v>3.7694593750016008</c:v>
                </c:pt>
                <c:pt idx="9904">
                  <c:v>3.76980125</c:v>
                </c:pt>
                <c:pt idx="9905">
                  <c:v>3.7701528124992003</c:v>
                </c:pt>
                <c:pt idx="9906">
                  <c:v>3.7704787500000001</c:v>
                </c:pt>
                <c:pt idx="9907">
                  <c:v>3.77082125</c:v>
                </c:pt>
                <c:pt idx="9908">
                  <c:v>3.7709259375007993</c:v>
                </c:pt>
                <c:pt idx="9909">
                  <c:v>3.7705556250016006</c:v>
                </c:pt>
                <c:pt idx="9910">
                  <c:v>3.7702003124992003</c:v>
                </c:pt>
                <c:pt idx="9911">
                  <c:v>3.7698153124992007</c:v>
                </c:pt>
                <c:pt idx="9912">
                  <c:v>3.7693612500000002</c:v>
                </c:pt>
                <c:pt idx="9913">
                  <c:v>3.7689996875007994</c:v>
                </c:pt>
                <c:pt idx="9914">
                  <c:v>3.7686203124992006</c:v>
                </c:pt>
                <c:pt idx="9915">
                  <c:v>3.7682793750016006</c:v>
                </c:pt>
                <c:pt idx="9916">
                  <c:v>3.7678978124992004</c:v>
                </c:pt>
                <c:pt idx="9917">
                  <c:v>3.7675184375007995</c:v>
                </c:pt>
                <c:pt idx="9918">
                  <c:v>3.7671890624992006</c:v>
                </c:pt>
                <c:pt idx="9919">
                  <c:v>3.7669506250016007</c:v>
                </c:pt>
                <c:pt idx="9920">
                  <c:v>3.7672896875007993</c:v>
                </c:pt>
                <c:pt idx="9921">
                  <c:v>3.7671721875007993</c:v>
                </c:pt>
                <c:pt idx="9922">
                  <c:v>3.7675034375007996</c:v>
                </c:pt>
                <c:pt idx="9923">
                  <c:v>3.7678303124992003</c:v>
                </c:pt>
                <c:pt idx="9924">
                  <c:v>3.7682137500000001</c:v>
                </c:pt>
                <c:pt idx="9925">
                  <c:v>3.7685724999999999</c:v>
                </c:pt>
                <c:pt idx="9926">
                  <c:v>3.7686546875007996</c:v>
                </c:pt>
                <c:pt idx="9927">
                  <c:v>3.7686840624992004</c:v>
                </c:pt>
                <c:pt idx="9928">
                  <c:v>3.7688884375007996</c:v>
                </c:pt>
                <c:pt idx="9929">
                  <c:v>3.7686549999999999</c:v>
                </c:pt>
                <c:pt idx="9930">
                  <c:v>3.7685631250016005</c:v>
                </c:pt>
                <c:pt idx="9931">
                  <c:v>3.7682665624992007</c:v>
                </c:pt>
                <c:pt idx="9932">
                  <c:v>3.7679406250016005</c:v>
                </c:pt>
                <c:pt idx="9933">
                  <c:v>3.7675403124992006</c:v>
                </c:pt>
                <c:pt idx="9934">
                  <c:v>3.7672018750016005</c:v>
                </c:pt>
                <c:pt idx="9935">
                  <c:v>3.7668684375007997</c:v>
                </c:pt>
                <c:pt idx="9936">
                  <c:v>3.7665015624992004</c:v>
                </c:pt>
                <c:pt idx="9937">
                  <c:v>3.7660821875007997</c:v>
                </c:pt>
                <c:pt idx="9938">
                  <c:v>3.7657268750016004</c:v>
                </c:pt>
                <c:pt idx="9939">
                  <c:v>3.7653612500000002</c:v>
                </c:pt>
                <c:pt idx="9940">
                  <c:v>3.7654321875007994</c:v>
                </c:pt>
                <c:pt idx="9941">
                  <c:v>3.7657521875007993</c:v>
                </c:pt>
                <c:pt idx="9942">
                  <c:v>3.7660240624992003</c:v>
                </c:pt>
                <c:pt idx="9943">
                  <c:v>3.7663546875007996</c:v>
                </c:pt>
                <c:pt idx="9944">
                  <c:v>3.7667143750016008</c:v>
                </c:pt>
                <c:pt idx="9945">
                  <c:v>3.76683375</c:v>
                </c:pt>
                <c:pt idx="9946">
                  <c:v>3.7671731250016007</c:v>
                </c:pt>
                <c:pt idx="9947">
                  <c:v>3.7675353124992004</c:v>
                </c:pt>
                <c:pt idx="9948">
                  <c:v>3.7671296875007996</c:v>
                </c:pt>
                <c:pt idx="9949">
                  <c:v>3.7667262500000001</c:v>
                </c:pt>
                <c:pt idx="9950">
                  <c:v>3.7663318750016006</c:v>
                </c:pt>
                <c:pt idx="9951">
                  <c:v>3.7659840624992005</c:v>
                </c:pt>
                <c:pt idx="9952">
                  <c:v>3.7661181250016007</c:v>
                </c:pt>
                <c:pt idx="9953">
                  <c:v>3.7656968750016007</c:v>
                </c:pt>
                <c:pt idx="9954">
                  <c:v>3.7653781250016007</c:v>
                </c:pt>
                <c:pt idx="9955">
                  <c:v>3.7656731250016007</c:v>
                </c:pt>
                <c:pt idx="9956">
                  <c:v>3.7658618750016006</c:v>
                </c:pt>
                <c:pt idx="9957">
                  <c:v>3.7654974999999999</c:v>
                </c:pt>
                <c:pt idx="9958">
                  <c:v>3.7651084375007997</c:v>
                </c:pt>
                <c:pt idx="9959">
                  <c:v>3.7647106250016007</c:v>
                </c:pt>
                <c:pt idx="9960">
                  <c:v>3.7643875000000002</c:v>
                </c:pt>
                <c:pt idx="9961">
                  <c:v>3.7640659375007997</c:v>
                </c:pt>
                <c:pt idx="9962">
                  <c:v>3.7636468750016006</c:v>
                </c:pt>
                <c:pt idx="9963">
                  <c:v>3.7632924999999999</c:v>
                </c:pt>
                <c:pt idx="9964">
                  <c:v>3.7629584375007994</c:v>
                </c:pt>
                <c:pt idx="9965">
                  <c:v>3.7626290624992005</c:v>
                </c:pt>
                <c:pt idx="9966">
                  <c:v>3.7622584375007997</c:v>
                </c:pt>
                <c:pt idx="9967">
                  <c:v>3.7622196875007994</c:v>
                </c:pt>
                <c:pt idx="9968">
                  <c:v>3.7624478124992007</c:v>
                </c:pt>
                <c:pt idx="9969">
                  <c:v>3.7626331250016007</c:v>
                </c:pt>
                <c:pt idx="9970">
                  <c:v>3.7625312499999999</c:v>
                </c:pt>
                <c:pt idx="9971">
                  <c:v>3.7628668750016008</c:v>
                </c:pt>
                <c:pt idx="9972">
                  <c:v>3.7627531250016006</c:v>
                </c:pt>
                <c:pt idx="9973">
                  <c:v>3.7623462499999998</c:v>
                </c:pt>
                <c:pt idx="9974">
                  <c:v>3.7619403124992004</c:v>
                </c:pt>
                <c:pt idx="9975">
                  <c:v>3.7615093750016007</c:v>
                </c:pt>
                <c:pt idx="9976">
                  <c:v>3.7610415624992006</c:v>
                </c:pt>
                <c:pt idx="9977">
                  <c:v>3.7613650000000001</c:v>
                </c:pt>
                <c:pt idx="9978">
                  <c:v>3.7616868750016006</c:v>
                </c:pt>
                <c:pt idx="9979">
                  <c:v>3.7620121875007997</c:v>
                </c:pt>
                <c:pt idx="9980">
                  <c:v>3.7623765624992007</c:v>
                </c:pt>
                <c:pt idx="9981">
                  <c:v>3.7626968750016005</c:v>
                </c:pt>
                <c:pt idx="9982">
                  <c:v>3.7623646875007997</c:v>
                </c:pt>
                <c:pt idx="9983">
                  <c:v>3.7619750000000001</c:v>
                </c:pt>
                <c:pt idx="9984">
                  <c:v>3.7616868750016006</c:v>
                </c:pt>
                <c:pt idx="9985">
                  <c:v>3.7619271875007994</c:v>
                </c:pt>
                <c:pt idx="9986">
                  <c:v>3.7623043750016008</c:v>
                </c:pt>
                <c:pt idx="9987">
                  <c:v>3.7625571875007995</c:v>
                </c:pt>
                <c:pt idx="9988">
                  <c:v>3.7621468750016005</c:v>
                </c:pt>
                <c:pt idx="9989">
                  <c:v>3.7617643750016008</c:v>
                </c:pt>
                <c:pt idx="9990">
                  <c:v>3.7614225000000001</c:v>
                </c:pt>
                <c:pt idx="9991">
                  <c:v>3.7610915624992005</c:v>
                </c:pt>
                <c:pt idx="9992">
                  <c:v>3.7607296875007994</c:v>
                </c:pt>
                <c:pt idx="9993">
                  <c:v>3.7603643750016005</c:v>
                </c:pt>
                <c:pt idx="9994">
                  <c:v>3.7605753124992005</c:v>
                </c:pt>
                <c:pt idx="9995">
                  <c:v>3.7609790624992003</c:v>
                </c:pt>
                <c:pt idx="9996">
                  <c:v>3.7613237499999999</c:v>
                </c:pt>
                <c:pt idx="9997">
                  <c:v>3.7617209375007996</c:v>
                </c:pt>
                <c:pt idx="9998">
                  <c:v>3.7619987500000001</c:v>
                </c:pt>
                <c:pt idx="9999">
                  <c:v>3.7617753124992004</c:v>
                </c:pt>
                <c:pt idx="10000">
                  <c:v>3.7613778124992003</c:v>
                </c:pt>
                <c:pt idx="10001">
                  <c:v>3.7610268750016007</c:v>
                </c:pt>
                <c:pt idx="10002">
                  <c:v>3.7604909375007995</c:v>
                </c:pt>
                <c:pt idx="10003">
                  <c:v>3.7599093750016004</c:v>
                </c:pt>
                <c:pt idx="10004">
                  <c:v>3.7595728124992007</c:v>
                </c:pt>
                <c:pt idx="10005">
                  <c:v>3.7592525000000001</c:v>
                </c:pt>
                <c:pt idx="10006">
                  <c:v>3.7587021875007993</c:v>
                </c:pt>
                <c:pt idx="10007">
                  <c:v>3.75830625</c:v>
                </c:pt>
                <c:pt idx="10008">
                  <c:v>3.7579334375007996</c:v>
                </c:pt>
                <c:pt idx="10009">
                  <c:v>3.7577784375007997</c:v>
                </c:pt>
                <c:pt idx="10010">
                  <c:v>3.7577362499999998</c:v>
                </c:pt>
                <c:pt idx="10011">
                  <c:v>3.7576531250016005</c:v>
                </c:pt>
                <c:pt idx="10012">
                  <c:v>3.7580096875007993</c:v>
                </c:pt>
                <c:pt idx="10013">
                  <c:v>3.7583478124992005</c:v>
                </c:pt>
                <c:pt idx="10014">
                  <c:v>3.7586690624992003</c:v>
                </c:pt>
                <c:pt idx="10015">
                  <c:v>3.7590353124992006</c:v>
                </c:pt>
                <c:pt idx="10016">
                  <c:v>3.7593712500000001</c:v>
                </c:pt>
                <c:pt idx="10017">
                  <c:v>3.7597174999999998</c:v>
                </c:pt>
                <c:pt idx="10018">
                  <c:v>3.7600899999999999</c:v>
                </c:pt>
                <c:pt idx="10019">
                  <c:v>3.7596493750016005</c:v>
                </c:pt>
                <c:pt idx="10020">
                  <c:v>3.7593290624992006</c:v>
                </c:pt>
                <c:pt idx="10021">
                  <c:v>3.7589503124992003</c:v>
                </c:pt>
                <c:pt idx="10022">
                  <c:v>3.7588678124992003</c:v>
                </c:pt>
                <c:pt idx="10023">
                  <c:v>3.7592271875007994</c:v>
                </c:pt>
                <c:pt idx="10024">
                  <c:v>3.7596028124992005</c:v>
                </c:pt>
                <c:pt idx="10025">
                  <c:v>3.7598543750016007</c:v>
                </c:pt>
                <c:pt idx="10026">
                  <c:v>3.7602353124992005</c:v>
                </c:pt>
                <c:pt idx="10027">
                  <c:v>3.7605093750016008</c:v>
                </c:pt>
                <c:pt idx="10028">
                  <c:v>3.7604275</c:v>
                </c:pt>
                <c:pt idx="10029">
                  <c:v>3.7600109375007995</c:v>
                </c:pt>
                <c:pt idx="10030">
                  <c:v>3.7596243750016005</c:v>
                </c:pt>
                <c:pt idx="10031">
                  <c:v>3.7591368750016008</c:v>
                </c:pt>
                <c:pt idx="10032">
                  <c:v>3.7587896875007996</c:v>
                </c:pt>
                <c:pt idx="10033">
                  <c:v>3.7583090624992006</c:v>
                </c:pt>
                <c:pt idx="10034">
                  <c:v>3.7578962499999999</c:v>
                </c:pt>
                <c:pt idx="10035">
                  <c:v>3.7575590624992006</c:v>
                </c:pt>
                <c:pt idx="10036">
                  <c:v>3.7571756250016004</c:v>
                </c:pt>
                <c:pt idx="10037">
                  <c:v>3.7567709375007996</c:v>
                </c:pt>
                <c:pt idx="10038">
                  <c:v>3.7566078124992006</c:v>
                </c:pt>
                <c:pt idx="10039">
                  <c:v>3.7562725000000001</c:v>
                </c:pt>
                <c:pt idx="10040">
                  <c:v>3.7559103124992004</c:v>
                </c:pt>
                <c:pt idx="10041">
                  <c:v>3.7555637499999999</c:v>
                </c:pt>
                <c:pt idx="10042">
                  <c:v>3.7557856250016006</c:v>
                </c:pt>
                <c:pt idx="10043">
                  <c:v>3.7561193750016004</c:v>
                </c:pt>
                <c:pt idx="10044">
                  <c:v>3.7564878124992007</c:v>
                </c:pt>
                <c:pt idx="10045">
                  <c:v>3.7565865624992005</c:v>
                </c:pt>
                <c:pt idx="10046">
                  <c:v>3.7562590624992005</c:v>
                </c:pt>
                <c:pt idx="10047">
                  <c:v>3.7558328124992006</c:v>
                </c:pt>
                <c:pt idx="10048">
                  <c:v>3.7554181250016008</c:v>
                </c:pt>
                <c:pt idx="10049">
                  <c:v>3.75547875</c:v>
                </c:pt>
                <c:pt idx="10050">
                  <c:v>3.7555793750016004</c:v>
                </c:pt>
                <c:pt idx="10051">
                  <c:v>3.7552512500000002</c:v>
                </c:pt>
                <c:pt idx="10052">
                  <c:v>3.7552940624992006</c:v>
                </c:pt>
                <c:pt idx="10053">
                  <c:v>3.7556434375007997</c:v>
                </c:pt>
                <c:pt idx="10054">
                  <c:v>3.7554643750016008</c:v>
                </c:pt>
                <c:pt idx="10055">
                  <c:v>3.7551078124992006</c:v>
                </c:pt>
                <c:pt idx="10056">
                  <c:v>3.754785</c:v>
                </c:pt>
                <c:pt idx="10057">
                  <c:v>3.7549306250016006</c:v>
                </c:pt>
                <c:pt idx="10058">
                  <c:v>3.7552525000000001</c:v>
                </c:pt>
                <c:pt idx="10059">
                  <c:v>3.7556271875007994</c:v>
                </c:pt>
                <c:pt idx="10060">
                  <c:v>3.7559715624992007</c:v>
                </c:pt>
                <c:pt idx="10061">
                  <c:v>3.7563396875007995</c:v>
                </c:pt>
                <c:pt idx="10062">
                  <c:v>3.7567090624992003</c:v>
                </c:pt>
                <c:pt idx="10063">
                  <c:v>3.7564028124992004</c:v>
                </c:pt>
                <c:pt idx="10064">
                  <c:v>3.7560609375007994</c:v>
                </c:pt>
                <c:pt idx="10065">
                  <c:v>3.7561043750016005</c:v>
                </c:pt>
                <c:pt idx="10066">
                  <c:v>3.7561340624992003</c:v>
                </c:pt>
                <c:pt idx="10067">
                  <c:v>3.756005</c:v>
                </c:pt>
                <c:pt idx="10068">
                  <c:v>3.7556737500000001</c:v>
                </c:pt>
                <c:pt idx="10069">
                  <c:v>3.7553968750016007</c:v>
                </c:pt>
                <c:pt idx="10070">
                  <c:v>3.7549556250016005</c:v>
                </c:pt>
                <c:pt idx="10071">
                  <c:v>3.7545253124992004</c:v>
                </c:pt>
                <c:pt idx="10072">
                  <c:v>3.7540881250016005</c:v>
                </c:pt>
                <c:pt idx="10073">
                  <c:v>3.7537665624992007</c:v>
                </c:pt>
                <c:pt idx="10074">
                  <c:v>3.7536203124992005</c:v>
                </c:pt>
                <c:pt idx="10075">
                  <c:v>3.7531871875007994</c:v>
                </c:pt>
                <c:pt idx="10076">
                  <c:v>3.7527615624992006</c:v>
                </c:pt>
                <c:pt idx="10077">
                  <c:v>3.7523675000000001</c:v>
                </c:pt>
                <c:pt idx="10078">
                  <c:v>3.7519821875007997</c:v>
                </c:pt>
                <c:pt idx="10079">
                  <c:v>3.7516150000000001</c:v>
                </c:pt>
                <c:pt idx="10080">
                  <c:v>3.7512893750016008</c:v>
                </c:pt>
                <c:pt idx="10081">
                  <c:v>3.7509593750016004</c:v>
                </c:pt>
                <c:pt idx="10082">
                  <c:v>3.7510078124992003</c:v>
                </c:pt>
                <c:pt idx="10083">
                  <c:v>3.7514037500000001</c:v>
                </c:pt>
                <c:pt idx="10084">
                  <c:v>3.7517649999999998</c:v>
                </c:pt>
                <c:pt idx="10085">
                  <c:v>3.7521056250016005</c:v>
                </c:pt>
                <c:pt idx="10086">
                  <c:v>3.7523265624992006</c:v>
                </c:pt>
                <c:pt idx="10087">
                  <c:v>3.7527012499999999</c:v>
                </c:pt>
                <c:pt idx="10088">
                  <c:v>3.7530693750016004</c:v>
                </c:pt>
                <c:pt idx="10089">
                  <c:v>3.7533918750016007</c:v>
                </c:pt>
                <c:pt idx="10090">
                  <c:v>3.7532959375007997</c:v>
                </c:pt>
                <c:pt idx="10091">
                  <c:v>3.7528709375007994</c:v>
                </c:pt>
                <c:pt idx="10092">
                  <c:v>3.7524868750016007</c:v>
                </c:pt>
                <c:pt idx="10093">
                  <c:v>3.7520809375007995</c:v>
                </c:pt>
                <c:pt idx="10094">
                  <c:v>3.7517493750016007</c:v>
                </c:pt>
                <c:pt idx="10095">
                  <c:v>3.7520125000000002</c:v>
                </c:pt>
                <c:pt idx="10096">
                  <c:v>3.7523606250016006</c:v>
                </c:pt>
                <c:pt idx="10097">
                  <c:v>3.7528053124992007</c:v>
                </c:pt>
                <c:pt idx="10098">
                  <c:v>3.7531468750016006</c:v>
                </c:pt>
                <c:pt idx="10099">
                  <c:v>3.7534903124992005</c:v>
                </c:pt>
                <c:pt idx="10100">
                  <c:v>3.7538331250016004</c:v>
                </c:pt>
                <c:pt idx="10101">
                  <c:v>3.7538403124992006</c:v>
                </c:pt>
                <c:pt idx="10102">
                  <c:v>3.7541812499999998</c:v>
                </c:pt>
                <c:pt idx="10103">
                  <c:v>3.75450375</c:v>
                </c:pt>
                <c:pt idx="10104">
                  <c:v>3.7541259375007994</c:v>
                </c:pt>
                <c:pt idx="10105">
                  <c:v>3.7537103124992006</c:v>
                </c:pt>
                <c:pt idx="10106">
                  <c:v>3.7533675</c:v>
                </c:pt>
                <c:pt idx="10107">
                  <c:v>3.7530396875007996</c:v>
                </c:pt>
                <c:pt idx="10108">
                  <c:v>3.7528931250016004</c:v>
                </c:pt>
                <c:pt idx="10109">
                  <c:v>3.7524621875007993</c:v>
                </c:pt>
                <c:pt idx="10110">
                  <c:v>3.7520565624992006</c:v>
                </c:pt>
                <c:pt idx="10111">
                  <c:v>3.7517181250016005</c:v>
                </c:pt>
                <c:pt idx="10112">
                  <c:v>3.7515762499999998</c:v>
                </c:pt>
                <c:pt idx="10113">
                  <c:v>3.7515243750016007</c:v>
                </c:pt>
                <c:pt idx="10114">
                  <c:v>3.7514803124992007</c:v>
                </c:pt>
                <c:pt idx="10115">
                  <c:v>3.7518846875007994</c:v>
                </c:pt>
                <c:pt idx="10116">
                  <c:v>3.7520037500000001</c:v>
                </c:pt>
                <c:pt idx="10117">
                  <c:v>3.7516593750016005</c:v>
                </c:pt>
                <c:pt idx="10118">
                  <c:v>3.7518090624992007</c:v>
                </c:pt>
                <c:pt idx="10119">
                  <c:v>3.7521568750016008</c:v>
                </c:pt>
                <c:pt idx="10120">
                  <c:v>3.7524821875007994</c:v>
                </c:pt>
                <c:pt idx="10121">
                  <c:v>3.7523359375007996</c:v>
                </c:pt>
                <c:pt idx="10122">
                  <c:v>3.7518590624992005</c:v>
                </c:pt>
                <c:pt idx="10123">
                  <c:v>3.7514884375007993</c:v>
                </c:pt>
                <c:pt idx="10124">
                  <c:v>3.7510650000000001</c:v>
                </c:pt>
                <c:pt idx="10125">
                  <c:v>3.7507312499999999</c:v>
                </c:pt>
                <c:pt idx="10126">
                  <c:v>3.7504009375007996</c:v>
                </c:pt>
                <c:pt idx="10127">
                  <c:v>3.7500631250016006</c:v>
                </c:pt>
                <c:pt idx="10128">
                  <c:v>3.7496221875007993</c:v>
                </c:pt>
                <c:pt idx="10129">
                  <c:v>3.7492431250016005</c:v>
                </c:pt>
                <c:pt idx="10130">
                  <c:v>3.7488471875007994</c:v>
                </c:pt>
                <c:pt idx="10131">
                  <c:v>3.7485168750016005</c:v>
                </c:pt>
                <c:pt idx="10132">
                  <c:v>3.7481912500000001</c:v>
                </c:pt>
                <c:pt idx="10133">
                  <c:v>3.7483959375007996</c:v>
                </c:pt>
                <c:pt idx="10134">
                  <c:v>3.7484468750016005</c:v>
                </c:pt>
                <c:pt idx="10135">
                  <c:v>3.7488350000000001</c:v>
                </c:pt>
                <c:pt idx="10136">
                  <c:v>3.7491675</c:v>
                </c:pt>
                <c:pt idx="10137">
                  <c:v>3.7495050000000001</c:v>
                </c:pt>
                <c:pt idx="10138">
                  <c:v>3.7498534375007995</c:v>
                </c:pt>
                <c:pt idx="10139">
                  <c:v>3.7502384375007995</c:v>
                </c:pt>
                <c:pt idx="10140">
                  <c:v>3.7501409375007997</c:v>
                </c:pt>
                <c:pt idx="10141">
                  <c:v>3.7497018750016005</c:v>
                </c:pt>
                <c:pt idx="10142">
                  <c:v>3.7492856250016007</c:v>
                </c:pt>
                <c:pt idx="10143">
                  <c:v>3.7489425000000001</c:v>
                </c:pt>
                <c:pt idx="10144">
                  <c:v>3.7491981250016004</c:v>
                </c:pt>
                <c:pt idx="10145">
                  <c:v>3.7495621875007994</c:v>
                </c:pt>
                <c:pt idx="10146">
                  <c:v>3.7498990624992006</c:v>
                </c:pt>
                <c:pt idx="10147">
                  <c:v>3.7498443750016004</c:v>
                </c:pt>
                <c:pt idx="10148">
                  <c:v>3.7502206250016008</c:v>
                </c:pt>
                <c:pt idx="10149">
                  <c:v>3.7505831250016004</c:v>
                </c:pt>
                <c:pt idx="10150">
                  <c:v>3.7509193750016006</c:v>
                </c:pt>
                <c:pt idx="10151">
                  <c:v>3.7504662500000001</c:v>
                </c:pt>
                <c:pt idx="10152">
                  <c:v>3.7501087499999999</c:v>
                </c:pt>
                <c:pt idx="10153">
                  <c:v>3.7496156250016006</c:v>
                </c:pt>
                <c:pt idx="10154">
                  <c:v>3.7492553124992005</c:v>
                </c:pt>
                <c:pt idx="10155">
                  <c:v>3.7489109375007996</c:v>
                </c:pt>
                <c:pt idx="10156">
                  <c:v>3.7484649999999999</c:v>
                </c:pt>
                <c:pt idx="10157">
                  <c:v>3.7481409375007995</c:v>
                </c:pt>
                <c:pt idx="10158">
                  <c:v>3.7477940624992003</c:v>
                </c:pt>
                <c:pt idx="10159">
                  <c:v>3.7474481250016005</c:v>
                </c:pt>
                <c:pt idx="10160">
                  <c:v>3.7470709375007996</c:v>
                </c:pt>
                <c:pt idx="10161">
                  <c:v>3.7474212499999999</c:v>
                </c:pt>
                <c:pt idx="10162">
                  <c:v>3.7478084375007996</c:v>
                </c:pt>
                <c:pt idx="10163">
                  <c:v>3.7481328124992004</c:v>
                </c:pt>
                <c:pt idx="10164">
                  <c:v>3.7481334375007993</c:v>
                </c:pt>
                <c:pt idx="10165">
                  <c:v>3.7485206250016008</c:v>
                </c:pt>
                <c:pt idx="10166">
                  <c:v>3.7488918750016005</c:v>
                </c:pt>
                <c:pt idx="10167">
                  <c:v>3.7492493750016007</c:v>
                </c:pt>
                <c:pt idx="10168">
                  <c:v>3.7494293750016006</c:v>
                </c:pt>
                <c:pt idx="10169">
                  <c:v>3.7494550000000002</c:v>
                </c:pt>
                <c:pt idx="10170">
                  <c:v>3.7491134375007995</c:v>
                </c:pt>
                <c:pt idx="10171">
                  <c:v>3.7487271875007995</c:v>
                </c:pt>
                <c:pt idx="10172">
                  <c:v>3.7483903124992004</c:v>
                </c:pt>
                <c:pt idx="10173">
                  <c:v>3.7479912500000001</c:v>
                </c:pt>
                <c:pt idx="10174">
                  <c:v>3.7476396875007993</c:v>
                </c:pt>
                <c:pt idx="10175">
                  <c:v>3.7472687499999999</c:v>
                </c:pt>
                <c:pt idx="10176">
                  <c:v>3.7468531250016004</c:v>
                </c:pt>
                <c:pt idx="10177">
                  <c:v>3.7465056250016007</c:v>
                </c:pt>
                <c:pt idx="10178">
                  <c:v>3.74607</c:v>
                </c:pt>
                <c:pt idx="10179">
                  <c:v>3.7456021875007997</c:v>
                </c:pt>
                <c:pt idx="10180">
                  <c:v>3.7451443750016007</c:v>
                </c:pt>
                <c:pt idx="10181">
                  <c:v>3.7447712499999999</c:v>
                </c:pt>
                <c:pt idx="10182">
                  <c:v>3.74442875</c:v>
                </c:pt>
                <c:pt idx="10183">
                  <c:v>3.7441959375007996</c:v>
                </c:pt>
                <c:pt idx="10184">
                  <c:v>3.7445703124992007</c:v>
                </c:pt>
                <c:pt idx="10185">
                  <c:v>3.7448653124992006</c:v>
                </c:pt>
                <c:pt idx="10186">
                  <c:v>3.74525</c:v>
                </c:pt>
                <c:pt idx="10187">
                  <c:v>3.7450296875007996</c:v>
                </c:pt>
                <c:pt idx="10188">
                  <c:v>3.7451981250016004</c:v>
                </c:pt>
                <c:pt idx="10189">
                  <c:v>3.7449596875007996</c:v>
                </c:pt>
                <c:pt idx="10190">
                  <c:v>3.7452893750016005</c:v>
                </c:pt>
                <c:pt idx="10191">
                  <c:v>3.7455846875007994</c:v>
                </c:pt>
                <c:pt idx="10192">
                  <c:v>3.7456874999999998</c:v>
                </c:pt>
                <c:pt idx="10193">
                  <c:v>3.7460746875007995</c:v>
                </c:pt>
                <c:pt idx="10194">
                  <c:v>3.7464768750016004</c:v>
                </c:pt>
                <c:pt idx="10195">
                  <c:v>3.7468468750016006</c:v>
                </c:pt>
                <c:pt idx="10196">
                  <c:v>3.7468793750016007</c:v>
                </c:pt>
                <c:pt idx="10197">
                  <c:v>3.7464890624992004</c:v>
                </c:pt>
                <c:pt idx="10198">
                  <c:v>3.74611625</c:v>
                </c:pt>
                <c:pt idx="10199">
                  <c:v>3.7457721875007994</c:v>
                </c:pt>
                <c:pt idx="10200">
                  <c:v>3.7454475</c:v>
                </c:pt>
                <c:pt idx="10201">
                  <c:v>3.7450456250016004</c:v>
                </c:pt>
                <c:pt idx="10202">
                  <c:v>3.7446718750016004</c:v>
                </c:pt>
                <c:pt idx="10203">
                  <c:v>3.7441496875007996</c:v>
                </c:pt>
                <c:pt idx="10204">
                  <c:v>3.7437484375007997</c:v>
                </c:pt>
                <c:pt idx="10205">
                  <c:v>3.7434249999999998</c:v>
                </c:pt>
                <c:pt idx="10206">
                  <c:v>3.7436487500000002</c:v>
                </c:pt>
                <c:pt idx="10207">
                  <c:v>3.7440115624992005</c:v>
                </c:pt>
                <c:pt idx="10208">
                  <c:v>3.7436206250016006</c:v>
                </c:pt>
                <c:pt idx="10209">
                  <c:v>3.7432865624992004</c:v>
                </c:pt>
                <c:pt idx="10210">
                  <c:v>3.7437006250016007</c:v>
                </c:pt>
                <c:pt idx="10211">
                  <c:v>3.7440228124992005</c:v>
                </c:pt>
                <c:pt idx="10212">
                  <c:v>3.7441571875007993</c:v>
                </c:pt>
                <c:pt idx="10213">
                  <c:v>3.7439543750016004</c:v>
                </c:pt>
                <c:pt idx="10214">
                  <c:v>3.7434156250016004</c:v>
                </c:pt>
                <c:pt idx="10215">
                  <c:v>3.7430500000000002</c:v>
                </c:pt>
                <c:pt idx="10216">
                  <c:v>3.7425003124992005</c:v>
                </c:pt>
                <c:pt idx="10217">
                  <c:v>3.7419924999999998</c:v>
                </c:pt>
                <c:pt idx="10218">
                  <c:v>3.7416290624992006</c:v>
                </c:pt>
                <c:pt idx="10219">
                  <c:v>3.7412221875007994</c:v>
                </c:pt>
                <c:pt idx="10220">
                  <c:v>3.7409018750016005</c:v>
                </c:pt>
                <c:pt idx="10221">
                  <c:v>3.7408259375007993</c:v>
                </c:pt>
                <c:pt idx="10222">
                  <c:v>3.7410428124992006</c:v>
                </c:pt>
                <c:pt idx="10223">
                  <c:v>3.7413496875007994</c:v>
                </c:pt>
                <c:pt idx="10224">
                  <c:v>3.7416499999999999</c:v>
                </c:pt>
                <c:pt idx="10225">
                  <c:v>3.7420225</c:v>
                </c:pt>
                <c:pt idx="10226">
                  <c:v>3.7423468750016005</c:v>
                </c:pt>
                <c:pt idx="10227">
                  <c:v>3.7427375000000001</c:v>
                </c:pt>
                <c:pt idx="10228">
                  <c:v>3.7422665624992004</c:v>
                </c:pt>
                <c:pt idx="10229">
                  <c:v>3.7419224999999998</c:v>
                </c:pt>
                <c:pt idx="10230">
                  <c:v>3.7415512500000001</c:v>
                </c:pt>
                <c:pt idx="10231">
                  <c:v>3.7412206250016005</c:v>
                </c:pt>
                <c:pt idx="10232">
                  <c:v>3.7408078124992006</c:v>
                </c:pt>
                <c:pt idx="10233">
                  <c:v>3.7404381250016008</c:v>
                </c:pt>
                <c:pt idx="10234">
                  <c:v>3.7400390624992004</c:v>
                </c:pt>
                <c:pt idx="10235">
                  <c:v>3.7396875000000001</c:v>
                </c:pt>
                <c:pt idx="10236">
                  <c:v>3.7396684375007996</c:v>
                </c:pt>
                <c:pt idx="10237">
                  <c:v>3.7400475000000002</c:v>
                </c:pt>
                <c:pt idx="10238">
                  <c:v>3.7401381250016006</c:v>
                </c:pt>
                <c:pt idx="10239">
                  <c:v>3.7401406250016005</c:v>
                </c:pt>
                <c:pt idx="10240">
                  <c:v>3.7404456250016005</c:v>
                </c:pt>
                <c:pt idx="10241">
                  <c:v>3.7406700000000002</c:v>
                </c:pt>
                <c:pt idx="10242">
                  <c:v>3.7404553124992006</c:v>
                </c:pt>
                <c:pt idx="10243">
                  <c:v>3.7402231250016005</c:v>
                </c:pt>
                <c:pt idx="10244">
                  <c:v>3.7398278124992004</c:v>
                </c:pt>
                <c:pt idx="10245">
                  <c:v>3.7394837500000002</c:v>
                </c:pt>
                <c:pt idx="10246">
                  <c:v>3.7391424999999998</c:v>
                </c:pt>
                <c:pt idx="10247">
                  <c:v>3.7391993750016006</c:v>
                </c:pt>
                <c:pt idx="10248">
                  <c:v>3.7394981250016004</c:v>
                </c:pt>
                <c:pt idx="10249">
                  <c:v>3.7398487500000002</c:v>
                </c:pt>
                <c:pt idx="10250">
                  <c:v>3.7401965624992006</c:v>
                </c:pt>
                <c:pt idx="10251">
                  <c:v>3.7400334375007995</c:v>
                </c:pt>
                <c:pt idx="10252">
                  <c:v>3.7396103124992006</c:v>
                </c:pt>
                <c:pt idx="10253">
                  <c:v>3.7391278124992007</c:v>
                </c:pt>
                <c:pt idx="10254">
                  <c:v>3.7387662499999998</c:v>
                </c:pt>
                <c:pt idx="10255">
                  <c:v>3.7384256250016006</c:v>
                </c:pt>
                <c:pt idx="10256">
                  <c:v>3.7380793750016004</c:v>
                </c:pt>
                <c:pt idx="10257">
                  <c:v>3.7376762499999998</c:v>
                </c:pt>
                <c:pt idx="10258">
                  <c:v>3.7374356250016008</c:v>
                </c:pt>
                <c:pt idx="10259">
                  <c:v>3.7378053124992006</c:v>
                </c:pt>
                <c:pt idx="10260">
                  <c:v>3.7381515624992003</c:v>
                </c:pt>
                <c:pt idx="10261">
                  <c:v>3.7385134375007993</c:v>
                </c:pt>
                <c:pt idx="10262">
                  <c:v>3.7384650000000001</c:v>
                </c:pt>
                <c:pt idx="10263">
                  <c:v>3.7381228124992005</c:v>
                </c:pt>
                <c:pt idx="10264">
                  <c:v>3.7377471875007995</c:v>
                </c:pt>
                <c:pt idx="10265">
                  <c:v>3.7374093750016004</c:v>
                </c:pt>
                <c:pt idx="10266">
                  <c:v>3.7369875000000001</c:v>
                </c:pt>
                <c:pt idx="10267">
                  <c:v>3.7365768750016004</c:v>
                </c:pt>
                <c:pt idx="10268">
                  <c:v>3.7361353124992007</c:v>
                </c:pt>
                <c:pt idx="10269">
                  <c:v>3.7356506250016004</c:v>
                </c:pt>
                <c:pt idx="10270">
                  <c:v>3.7352093750016007</c:v>
                </c:pt>
                <c:pt idx="10271">
                  <c:v>3.7348396875007994</c:v>
                </c:pt>
                <c:pt idx="10272">
                  <c:v>3.7344750000000002</c:v>
                </c:pt>
                <c:pt idx="10273">
                  <c:v>3.7345412499999999</c:v>
                </c:pt>
                <c:pt idx="10274">
                  <c:v>3.7349068750016006</c:v>
                </c:pt>
                <c:pt idx="10275">
                  <c:v>3.7352956250016005</c:v>
                </c:pt>
                <c:pt idx="10276">
                  <c:v>3.7356243750016005</c:v>
                </c:pt>
                <c:pt idx="10277">
                  <c:v>3.7358778124992007</c:v>
                </c:pt>
                <c:pt idx="10278">
                  <c:v>3.7362262500000001</c:v>
                </c:pt>
                <c:pt idx="10279">
                  <c:v>3.7363965624992006</c:v>
                </c:pt>
                <c:pt idx="10280">
                  <c:v>3.7365946875007996</c:v>
                </c:pt>
                <c:pt idx="10281">
                  <c:v>3.7362700000000002</c:v>
                </c:pt>
                <c:pt idx="10282">
                  <c:v>3.7358343750016005</c:v>
                </c:pt>
                <c:pt idx="10283">
                  <c:v>3.7353228124992004</c:v>
                </c:pt>
                <c:pt idx="10284">
                  <c:v>3.7347243750016004</c:v>
                </c:pt>
                <c:pt idx="10285">
                  <c:v>3.7343918750016005</c:v>
                </c:pt>
                <c:pt idx="10286">
                  <c:v>3.7340018750016006</c:v>
                </c:pt>
                <c:pt idx="10287">
                  <c:v>3.73359</c:v>
                </c:pt>
                <c:pt idx="10288">
                  <c:v>3.7329743750016005</c:v>
                </c:pt>
                <c:pt idx="10289">
                  <c:v>3.73256875</c:v>
                </c:pt>
                <c:pt idx="10290">
                  <c:v>3.7321296875007994</c:v>
                </c:pt>
                <c:pt idx="10291">
                  <c:v>3.7318115624992005</c:v>
                </c:pt>
                <c:pt idx="10292">
                  <c:v>3.7316390624992004</c:v>
                </c:pt>
                <c:pt idx="10293">
                  <c:v>3.7319640624992005</c:v>
                </c:pt>
                <c:pt idx="10294">
                  <c:v>3.7322971875007993</c:v>
                </c:pt>
                <c:pt idx="10295">
                  <c:v>3.7324384375007993</c:v>
                </c:pt>
                <c:pt idx="10296">
                  <c:v>3.7320028124992004</c:v>
                </c:pt>
                <c:pt idx="10297">
                  <c:v>3.7317075000000002</c:v>
                </c:pt>
                <c:pt idx="10298">
                  <c:v>3.7312871875007994</c:v>
                </c:pt>
                <c:pt idx="10299">
                  <c:v>3.730845</c:v>
                </c:pt>
                <c:pt idx="10300">
                  <c:v>3.7304384375007995</c:v>
                </c:pt>
                <c:pt idx="10301">
                  <c:v>3.7304903124992004</c:v>
                </c:pt>
                <c:pt idx="10302">
                  <c:v>3.7300653124992005</c:v>
                </c:pt>
                <c:pt idx="10303">
                  <c:v>3.7296675000000001</c:v>
                </c:pt>
                <c:pt idx="10304">
                  <c:v>3.7293443750016007</c:v>
                </c:pt>
                <c:pt idx="10305">
                  <c:v>3.7289943750016006</c:v>
                </c:pt>
                <c:pt idx="10306">
                  <c:v>3.7293434375007997</c:v>
                </c:pt>
                <c:pt idx="10307">
                  <c:v>3.7296649999999998</c:v>
                </c:pt>
                <c:pt idx="10308">
                  <c:v>3.7300471875007997</c:v>
                </c:pt>
                <c:pt idx="10309">
                  <c:v>3.7303909375007995</c:v>
                </c:pt>
                <c:pt idx="10310">
                  <c:v>3.7307362500000001</c:v>
                </c:pt>
                <c:pt idx="10311">
                  <c:v>3.7309196875007995</c:v>
                </c:pt>
                <c:pt idx="10312">
                  <c:v>3.7306806250016007</c:v>
                </c:pt>
                <c:pt idx="10313">
                  <c:v>3.7301921875007995</c:v>
                </c:pt>
                <c:pt idx="10314">
                  <c:v>3.7297531250016007</c:v>
                </c:pt>
                <c:pt idx="10315">
                  <c:v>3.7292937500000001</c:v>
                </c:pt>
                <c:pt idx="10316">
                  <c:v>3.7288874999999999</c:v>
                </c:pt>
                <c:pt idx="10317">
                  <c:v>3.7285478124992006</c:v>
                </c:pt>
                <c:pt idx="10318">
                  <c:v>3.7281746875007995</c:v>
                </c:pt>
                <c:pt idx="10319">
                  <c:v>3.7276918750016006</c:v>
                </c:pt>
                <c:pt idx="10320">
                  <c:v>3.7269918750016005</c:v>
                </c:pt>
                <c:pt idx="10321">
                  <c:v>3.7265459375007994</c:v>
                </c:pt>
                <c:pt idx="10322">
                  <c:v>3.7259803124992006</c:v>
                </c:pt>
                <c:pt idx="10323">
                  <c:v>3.7254393750016006</c:v>
                </c:pt>
                <c:pt idx="10324">
                  <c:v>3.7249065624992004</c:v>
                </c:pt>
                <c:pt idx="10325">
                  <c:v>3.7243031250016005</c:v>
                </c:pt>
                <c:pt idx="10326">
                  <c:v>3.7237159375007995</c:v>
                </c:pt>
                <c:pt idx="10327">
                  <c:v>3.7232384375007994</c:v>
                </c:pt>
                <c:pt idx="10328">
                  <c:v>3.7227803124992005</c:v>
                </c:pt>
                <c:pt idx="10329">
                  <c:v>3.7224059375007994</c:v>
                </c:pt>
                <c:pt idx="10330">
                  <c:v>3.7218793750016004</c:v>
                </c:pt>
                <c:pt idx="10331">
                  <c:v>3.7214634375007996</c:v>
                </c:pt>
                <c:pt idx="10332">
                  <c:v>3.7210709375007993</c:v>
                </c:pt>
                <c:pt idx="10333">
                  <c:v>3.7206684375007995</c:v>
                </c:pt>
                <c:pt idx="10334">
                  <c:v>3.7203209375007993</c:v>
                </c:pt>
                <c:pt idx="10335">
                  <c:v>3.7198840624992004</c:v>
                </c:pt>
                <c:pt idx="10336">
                  <c:v>3.7195631250016006</c:v>
                </c:pt>
                <c:pt idx="10337">
                  <c:v>3.7194109375007995</c:v>
                </c:pt>
                <c:pt idx="10338">
                  <c:v>3.7197556250016004</c:v>
                </c:pt>
                <c:pt idx="10339">
                  <c:v>3.7199071875007994</c:v>
                </c:pt>
                <c:pt idx="10340">
                  <c:v>3.7201821875007997</c:v>
                </c:pt>
                <c:pt idx="10341">
                  <c:v>3.7205506250016005</c:v>
                </c:pt>
                <c:pt idx="10342">
                  <c:v>3.7207165624992005</c:v>
                </c:pt>
                <c:pt idx="10343">
                  <c:v>3.7203493750016006</c:v>
                </c:pt>
                <c:pt idx="10344">
                  <c:v>3.7199646875007994</c:v>
                </c:pt>
                <c:pt idx="10345">
                  <c:v>3.7195962499999999</c:v>
                </c:pt>
                <c:pt idx="10346">
                  <c:v>3.71926625</c:v>
                </c:pt>
                <c:pt idx="10347">
                  <c:v>3.7189446875007994</c:v>
                </c:pt>
                <c:pt idx="10348">
                  <c:v>3.7186059375007994</c:v>
                </c:pt>
                <c:pt idx="10349">
                  <c:v>3.7182525000000002</c:v>
                </c:pt>
                <c:pt idx="10350">
                  <c:v>3.7181434375007996</c:v>
                </c:pt>
                <c:pt idx="10351">
                  <c:v>3.7179540624992007</c:v>
                </c:pt>
                <c:pt idx="10352">
                  <c:v>3.7182796875007993</c:v>
                </c:pt>
                <c:pt idx="10353">
                  <c:v>3.7183515624992003</c:v>
                </c:pt>
                <c:pt idx="10354">
                  <c:v>3.7183115624992005</c:v>
                </c:pt>
                <c:pt idx="10355">
                  <c:v>3.7179459375007995</c:v>
                </c:pt>
                <c:pt idx="10356">
                  <c:v>3.7175771875007997</c:v>
                </c:pt>
                <c:pt idx="10357">
                  <c:v>3.71726</c:v>
                </c:pt>
                <c:pt idx="10358">
                  <c:v>3.7168856250016007</c:v>
                </c:pt>
                <c:pt idx="10359">
                  <c:v>3.7165525000000001</c:v>
                </c:pt>
                <c:pt idx="10360">
                  <c:v>3.7167259375007995</c:v>
                </c:pt>
                <c:pt idx="10361">
                  <c:v>3.71707125</c:v>
                </c:pt>
                <c:pt idx="10362">
                  <c:v>3.7174037499999999</c:v>
                </c:pt>
                <c:pt idx="10363">
                  <c:v>3.7177846875007994</c:v>
                </c:pt>
                <c:pt idx="10364">
                  <c:v>3.7181681250016005</c:v>
                </c:pt>
                <c:pt idx="10365">
                  <c:v>3.7185396875007997</c:v>
                </c:pt>
                <c:pt idx="10366">
                  <c:v>3.7189134375007993</c:v>
                </c:pt>
                <c:pt idx="10367">
                  <c:v>3.7192143750016005</c:v>
                </c:pt>
                <c:pt idx="10368">
                  <c:v>3.7192903124992007</c:v>
                </c:pt>
                <c:pt idx="10369">
                  <c:v>3.7189621875007997</c:v>
                </c:pt>
                <c:pt idx="10370">
                  <c:v>3.7185956250016008</c:v>
                </c:pt>
                <c:pt idx="10371">
                  <c:v>3.718175</c:v>
                </c:pt>
                <c:pt idx="10372">
                  <c:v>3.7178374999999999</c:v>
                </c:pt>
                <c:pt idx="10373">
                  <c:v>3.7174509375007996</c:v>
                </c:pt>
                <c:pt idx="10374">
                  <c:v>3.7171031250016004</c:v>
                </c:pt>
                <c:pt idx="10375">
                  <c:v>3.7171096875007996</c:v>
                </c:pt>
                <c:pt idx="10376">
                  <c:v>3.71692</c:v>
                </c:pt>
                <c:pt idx="10377">
                  <c:v>3.7167425000000001</c:v>
                </c:pt>
                <c:pt idx="10378">
                  <c:v>3.7163806250016007</c:v>
                </c:pt>
                <c:pt idx="10379">
                  <c:v>3.7163643750016004</c:v>
                </c:pt>
                <c:pt idx="10380">
                  <c:v>3.7163900000000001</c:v>
                </c:pt>
                <c:pt idx="10381">
                  <c:v>3.7166290624992007</c:v>
                </c:pt>
                <c:pt idx="10382">
                  <c:v>3.7169518750016004</c:v>
                </c:pt>
                <c:pt idx="10383">
                  <c:v>3.7172896875007995</c:v>
                </c:pt>
                <c:pt idx="10384">
                  <c:v>3.7176706250016007</c:v>
                </c:pt>
                <c:pt idx="10385">
                  <c:v>3.7173946875007995</c:v>
                </c:pt>
                <c:pt idx="10386">
                  <c:v>3.7174787500000002</c:v>
                </c:pt>
                <c:pt idx="10387">
                  <c:v>3.7178393750016006</c:v>
                </c:pt>
                <c:pt idx="10388">
                  <c:v>3.7182431250016004</c:v>
                </c:pt>
                <c:pt idx="10389">
                  <c:v>3.7184965624992006</c:v>
                </c:pt>
                <c:pt idx="10390">
                  <c:v>3.7181709375007994</c:v>
                </c:pt>
                <c:pt idx="10391">
                  <c:v>3.7177981250016008</c:v>
                </c:pt>
                <c:pt idx="10392">
                  <c:v>3.7174078124992005</c:v>
                </c:pt>
                <c:pt idx="10393">
                  <c:v>3.7174825</c:v>
                </c:pt>
                <c:pt idx="10394">
                  <c:v>3.7171309375007997</c:v>
                </c:pt>
                <c:pt idx="10395">
                  <c:v>3.7167706250016006</c:v>
                </c:pt>
                <c:pt idx="10396">
                  <c:v>3.7164081250016006</c:v>
                </c:pt>
                <c:pt idx="10397">
                  <c:v>3.7160687499999998</c:v>
                </c:pt>
                <c:pt idx="10398">
                  <c:v>3.7156818750016005</c:v>
                </c:pt>
                <c:pt idx="10399">
                  <c:v>3.7152634375007993</c:v>
                </c:pt>
                <c:pt idx="10400">
                  <c:v>3.7148603124992006</c:v>
                </c:pt>
                <c:pt idx="10401">
                  <c:v>3.7145187499999999</c:v>
                </c:pt>
                <c:pt idx="10402">
                  <c:v>3.7144265624992006</c:v>
                </c:pt>
                <c:pt idx="10403">
                  <c:v>3.7147759375007996</c:v>
                </c:pt>
                <c:pt idx="10404">
                  <c:v>3.7151100000000001</c:v>
                </c:pt>
                <c:pt idx="10405">
                  <c:v>3.7153800000000001</c:v>
                </c:pt>
                <c:pt idx="10406">
                  <c:v>3.7157028124992006</c:v>
                </c:pt>
                <c:pt idx="10407">
                  <c:v>3.7159740624992006</c:v>
                </c:pt>
                <c:pt idx="10408">
                  <c:v>3.7155659375007994</c:v>
                </c:pt>
                <c:pt idx="10409">
                  <c:v>3.7151531250016006</c:v>
                </c:pt>
                <c:pt idx="10410">
                  <c:v>3.7147371875007993</c:v>
                </c:pt>
                <c:pt idx="10411">
                  <c:v>3.7148518750016004</c:v>
                </c:pt>
                <c:pt idx="10412">
                  <c:v>3.7149568750016004</c:v>
                </c:pt>
                <c:pt idx="10413">
                  <c:v>3.7149468750016004</c:v>
                </c:pt>
                <c:pt idx="10414">
                  <c:v>3.7148068750016008</c:v>
                </c:pt>
                <c:pt idx="10415">
                  <c:v>3.7143803124992005</c:v>
                </c:pt>
                <c:pt idx="10416">
                  <c:v>3.7139334375007995</c:v>
                </c:pt>
                <c:pt idx="10417">
                  <c:v>3.7134921875007993</c:v>
                </c:pt>
                <c:pt idx="10418">
                  <c:v>3.7131459375007996</c:v>
                </c:pt>
                <c:pt idx="10419">
                  <c:v>3.7128043750016007</c:v>
                </c:pt>
                <c:pt idx="10420">
                  <c:v>3.7128031250016007</c:v>
                </c:pt>
                <c:pt idx="10421">
                  <c:v>3.7131556250016007</c:v>
                </c:pt>
                <c:pt idx="10422">
                  <c:v>3.7135296875007997</c:v>
                </c:pt>
                <c:pt idx="10423">
                  <c:v>3.7138634375007995</c:v>
                </c:pt>
                <c:pt idx="10424">
                  <c:v>3.7142512499999998</c:v>
                </c:pt>
                <c:pt idx="10425">
                  <c:v>3.7145984375007997</c:v>
                </c:pt>
                <c:pt idx="10426">
                  <c:v>3.7149493750016007</c:v>
                </c:pt>
                <c:pt idx="10427">
                  <c:v>3.7152949999999998</c:v>
                </c:pt>
                <c:pt idx="10428">
                  <c:v>3.7155596875007997</c:v>
                </c:pt>
                <c:pt idx="10429">
                  <c:v>3.7159231250016007</c:v>
                </c:pt>
                <c:pt idx="10430">
                  <c:v>3.7160118750016005</c:v>
                </c:pt>
                <c:pt idx="10431">
                  <c:v>3.7155900000000002</c:v>
                </c:pt>
                <c:pt idx="10432">
                  <c:v>3.7151543750016005</c:v>
                </c:pt>
                <c:pt idx="10433">
                  <c:v>3.7147065624992006</c:v>
                </c:pt>
                <c:pt idx="10434">
                  <c:v>3.7142553124992004</c:v>
                </c:pt>
                <c:pt idx="10435">
                  <c:v>3.7137562499999999</c:v>
                </c:pt>
                <c:pt idx="10436">
                  <c:v>3.7133768750016007</c:v>
                </c:pt>
                <c:pt idx="10437">
                  <c:v>3.7130378124992003</c:v>
                </c:pt>
                <c:pt idx="10438">
                  <c:v>3.7126871875007996</c:v>
                </c:pt>
                <c:pt idx="10439">
                  <c:v>3.7125162500000002</c:v>
                </c:pt>
                <c:pt idx="10440">
                  <c:v>3.71231125</c:v>
                </c:pt>
                <c:pt idx="10441">
                  <c:v>3.7125062500000001</c:v>
                </c:pt>
                <c:pt idx="10442">
                  <c:v>3.7128421875007995</c:v>
                </c:pt>
                <c:pt idx="10443">
                  <c:v>3.7131921875007996</c:v>
                </c:pt>
                <c:pt idx="10444">
                  <c:v>3.7136062500000002</c:v>
                </c:pt>
                <c:pt idx="10445">
                  <c:v>3.7139290624992003</c:v>
                </c:pt>
                <c:pt idx="10446">
                  <c:v>3.7135990624992004</c:v>
                </c:pt>
                <c:pt idx="10447">
                  <c:v>3.7131512500000001</c:v>
                </c:pt>
                <c:pt idx="10448">
                  <c:v>3.7128131250016008</c:v>
                </c:pt>
                <c:pt idx="10449">
                  <c:v>3.7124453124992005</c:v>
                </c:pt>
                <c:pt idx="10450">
                  <c:v>3.7120993750016007</c:v>
                </c:pt>
                <c:pt idx="10451">
                  <c:v>3.71173625</c:v>
                </c:pt>
                <c:pt idx="10452">
                  <c:v>3.7115928124992004</c:v>
                </c:pt>
                <c:pt idx="10453">
                  <c:v>3.7119381250016006</c:v>
                </c:pt>
                <c:pt idx="10454">
                  <c:v>3.71232125</c:v>
                </c:pt>
                <c:pt idx="10455">
                  <c:v>3.7125356250016006</c:v>
                </c:pt>
                <c:pt idx="10456">
                  <c:v>3.7128649999999999</c:v>
                </c:pt>
                <c:pt idx="10457">
                  <c:v>3.7132134375007997</c:v>
                </c:pt>
                <c:pt idx="10458">
                  <c:v>3.7135356250016005</c:v>
                </c:pt>
                <c:pt idx="10459">
                  <c:v>3.7131853124992005</c:v>
                </c:pt>
                <c:pt idx="10460">
                  <c:v>3.7128134375007993</c:v>
                </c:pt>
                <c:pt idx="10461">
                  <c:v>3.7124662499999999</c:v>
                </c:pt>
                <c:pt idx="10462">
                  <c:v>3.7124746875007997</c:v>
                </c:pt>
                <c:pt idx="10463">
                  <c:v>3.7128512499999999</c:v>
                </c:pt>
                <c:pt idx="10464">
                  <c:v>3.7131965624992005</c:v>
                </c:pt>
                <c:pt idx="10465">
                  <c:v>3.7135540624992003</c:v>
                </c:pt>
                <c:pt idx="10466">
                  <c:v>3.7133581250016006</c:v>
                </c:pt>
                <c:pt idx="10467">
                  <c:v>3.7132403124992006</c:v>
                </c:pt>
                <c:pt idx="10468">
                  <c:v>3.7136049999999998</c:v>
                </c:pt>
                <c:pt idx="10469">
                  <c:v>3.7131718750016005</c:v>
                </c:pt>
                <c:pt idx="10470">
                  <c:v>3.7127021875007995</c:v>
                </c:pt>
                <c:pt idx="10471">
                  <c:v>3.7123218750016007</c:v>
                </c:pt>
                <c:pt idx="10472">
                  <c:v>3.7119834375007996</c:v>
                </c:pt>
                <c:pt idx="10473">
                  <c:v>3.7116009375007994</c:v>
                </c:pt>
                <c:pt idx="10474">
                  <c:v>3.7112806250016006</c:v>
                </c:pt>
                <c:pt idx="10475">
                  <c:v>3.7111637499999999</c:v>
                </c:pt>
                <c:pt idx="10476">
                  <c:v>3.7115287499999998</c:v>
                </c:pt>
                <c:pt idx="10477">
                  <c:v>3.7118815624992005</c:v>
                </c:pt>
                <c:pt idx="10478">
                  <c:v>3.7119368750016006</c:v>
                </c:pt>
                <c:pt idx="10479">
                  <c:v>3.7116084375007996</c:v>
                </c:pt>
                <c:pt idx="10480">
                  <c:v>3.7112400000000001</c:v>
                </c:pt>
                <c:pt idx="10481">
                  <c:v>3.7108762500000001</c:v>
                </c:pt>
                <c:pt idx="10482">
                  <c:v>3.7108706250016006</c:v>
                </c:pt>
                <c:pt idx="10483">
                  <c:v>3.7110153124992005</c:v>
                </c:pt>
                <c:pt idx="10484">
                  <c:v>3.7106931250016006</c:v>
                </c:pt>
                <c:pt idx="10485">
                  <c:v>3.7103606250016008</c:v>
                </c:pt>
                <c:pt idx="10486">
                  <c:v>3.71003375</c:v>
                </c:pt>
                <c:pt idx="10487">
                  <c:v>3.7099231250016005</c:v>
                </c:pt>
                <c:pt idx="10488">
                  <c:v>3.7102440624992004</c:v>
                </c:pt>
                <c:pt idx="10489">
                  <c:v>3.7106537500000001</c:v>
                </c:pt>
                <c:pt idx="10490">
                  <c:v>3.7109784375007995</c:v>
                </c:pt>
                <c:pt idx="10491">
                  <c:v>3.7113259375007996</c:v>
                </c:pt>
                <c:pt idx="10492">
                  <c:v>3.7115046875007995</c:v>
                </c:pt>
                <c:pt idx="10493">
                  <c:v>3.7111475</c:v>
                </c:pt>
                <c:pt idx="10494">
                  <c:v>3.7107696875007994</c:v>
                </c:pt>
                <c:pt idx="10495">
                  <c:v>3.7104409375007994</c:v>
                </c:pt>
                <c:pt idx="10496">
                  <c:v>3.7099662499999999</c:v>
                </c:pt>
                <c:pt idx="10497">
                  <c:v>3.7096278124992006</c:v>
                </c:pt>
                <c:pt idx="10498">
                  <c:v>3.7093843750016005</c:v>
                </c:pt>
                <c:pt idx="10499">
                  <c:v>3.7092090624992005</c:v>
                </c:pt>
                <c:pt idx="10500">
                  <c:v>3.7092109375007993</c:v>
                </c:pt>
                <c:pt idx="10501">
                  <c:v>3.7095559375007996</c:v>
                </c:pt>
                <c:pt idx="10502">
                  <c:v>3.7099406250016007</c:v>
                </c:pt>
                <c:pt idx="10503">
                  <c:v>3.71030375</c:v>
                </c:pt>
                <c:pt idx="10504">
                  <c:v>3.7106740624992005</c:v>
                </c:pt>
                <c:pt idx="10505">
                  <c:v>3.7110121875007995</c:v>
                </c:pt>
                <c:pt idx="10506">
                  <c:v>3.7114106250016006</c:v>
                </c:pt>
                <c:pt idx="10507">
                  <c:v>3.7117518750016005</c:v>
                </c:pt>
                <c:pt idx="10508">
                  <c:v>3.7113903124992005</c:v>
                </c:pt>
                <c:pt idx="10509">
                  <c:v>3.7109759375007996</c:v>
                </c:pt>
                <c:pt idx="10510">
                  <c:v>3.7106359375007996</c:v>
                </c:pt>
                <c:pt idx="10511">
                  <c:v>3.7108065624992004</c:v>
                </c:pt>
                <c:pt idx="10512">
                  <c:v>3.7109225000000001</c:v>
                </c:pt>
                <c:pt idx="10513">
                  <c:v>3.7113268750016006</c:v>
                </c:pt>
                <c:pt idx="10514">
                  <c:v>3.7116715624992005</c:v>
                </c:pt>
                <c:pt idx="10515">
                  <c:v>3.7120718750016004</c:v>
                </c:pt>
                <c:pt idx="10516">
                  <c:v>3.7123968750016005</c:v>
                </c:pt>
                <c:pt idx="10517">
                  <c:v>3.7127865624992005</c:v>
                </c:pt>
                <c:pt idx="10518">
                  <c:v>3.7131425</c:v>
                </c:pt>
                <c:pt idx="10519">
                  <c:v>3.7132309375007995</c:v>
                </c:pt>
                <c:pt idx="10520">
                  <c:v>3.7128912500000002</c:v>
                </c:pt>
                <c:pt idx="10521">
                  <c:v>3.71249875</c:v>
                </c:pt>
                <c:pt idx="10522">
                  <c:v>3.7119903124992004</c:v>
                </c:pt>
                <c:pt idx="10523">
                  <c:v>3.7113881250016005</c:v>
                </c:pt>
                <c:pt idx="10524">
                  <c:v>3.7110615624992005</c:v>
                </c:pt>
                <c:pt idx="10525">
                  <c:v>3.7106956250016006</c:v>
                </c:pt>
                <c:pt idx="10526">
                  <c:v>3.7103115624992005</c:v>
                </c:pt>
                <c:pt idx="10527">
                  <c:v>3.709975</c:v>
                </c:pt>
                <c:pt idx="10528">
                  <c:v>3.7093853124992004</c:v>
                </c:pt>
                <c:pt idx="10529">
                  <c:v>3.7089121875007995</c:v>
                </c:pt>
                <c:pt idx="10530">
                  <c:v>3.7084846875007993</c:v>
                </c:pt>
                <c:pt idx="10531">
                  <c:v>3.7081575</c:v>
                </c:pt>
                <c:pt idx="10532">
                  <c:v>3.7078284375007997</c:v>
                </c:pt>
                <c:pt idx="10533">
                  <c:v>3.7073856250016006</c:v>
                </c:pt>
                <c:pt idx="10534">
                  <c:v>3.7070271875007994</c:v>
                </c:pt>
                <c:pt idx="10535">
                  <c:v>3.7073584375007993</c:v>
                </c:pt>
                <c:pt idx="10536">
                  <c:v>3.7077121875007997</c:v>
                </c:pt>
                <c:pt idx="10537">
                  <c:v>3.7080331250016005</c:v>
                </c:pt>
                <c:pt idx="10538">
                  <c:v>3.7084225000000002</c:v>
                </c:pt>
                <c:pt idx="10539">
                  <c:v>3.7087790624992003</c:v>
                </c:pt>
                <c:pt idx="10540">
                  <c:v>3.7091265624992005</c:v>
                </c:pt>
                <c:pt idx="10541">
                  <c:v>3.7094603124992007</c:v>
                </c:pt>
                <c:pt idx="10542">
                  <c:v>3.7098306250016004</c:v>
                </c:pt>
                <c:pt idx="10543">
                  <c:v>3.7101565624992006</c:v>
                </c:pt>
                <c:pt idx="10544">
                  <c:v>3.71008125</c:v>
                </c:pt>
                <c:pt idx="10545">
                  <c:v>3.7096156250016006</c:v>
                </c:pt>
                <c:pt idx="10546">
                  <c:v>3.7092281250016006</c:v>
                </c:pt>
                <c:pt idx="10547">
                  <c:v>3.70870875</c:v>
                </c:pt>
                <c:pt idx="10548">
                  <c:v>3.7081309375007994</c:v>
                </c:pt>
                <c:pt idx="10549">
                  <c:v>3.7074971875007994</c:v>
                </c:pt>
                <c:pt idx="10550">
                  <c:v>3.7071618750016007</c:v>
                </c:pt>
                <c:pt idx="10551">
                  <c:v>3.7066150000000002</c:v>
                </c:pt>
                <c:pt idx="10552">
                  <c:v>3.7061437499999998</c:v>
                </c:pt>
                <c:pt idx="10553">
                  <c:v>3.7057496875007994</c:v>
                </c:pt>
                <c:pt idx="10554">
                  <c:v>3.7055796875007996</c:v>
                </c:pt>
                <c:pt idx="10555">
                  <c:v>3.7059078124992006</c:v>
                </c:pt>
                <c:pt idx="10556">
                  <c:v>3.7062568750016007</c:v>
                </c:pt>
                <c:pt idx="10557">
                  <c:v>3.7066237499999999</c:v>
                </c:pt>
                <c:pt idx="10558">
                  <c:v>3.70694875</c:v>
                </c:pt>
                <c:pt idx="10559">
                  <c:v>3.70655125</c:v>
                </c:pt>
                <c:pt idx="10560">
                  <c:v>3.7062253124992006</c:v>
                </c:pt>
                <c:pt idx="10561">
                  <c:v>3.7063250000000001</c:v>
                </c:pt>
                <c:pt idx="10562">
                  <c:v>3.7066468750016006</c:v>
                </c:pt>
                <c:pt idx="10563">
                  <c:v>3.7070449999999999</c:v>
                </c:pt>
                <c:pt idx="10564">
                  <c:v>3.7074006250016005</c:v>
                </c:pt>
                <c:pt idx="10565">
                  <c:v>3.7077499999999999</c:v>
                </c:pt>
                <c:pt idx="10566">
                  <c:v>3.7077787500000001</c:v>
                </c:pt>
                <c:pt idx="10567">
                  <c:v>3.7077900000000001</c:v>
                </c:pt>
                <c:pt idx="10568">
                  <c:v>3.7081474999999999</c:v>
                </c:pt>
                <c:pt idx="10569">
                  <c:v>3.7084800000000002</c:v>
                </c:pt>
                <c:pt idx="10570">
                  <c:v>3.7083046875007994</c:v>
                </c:pt>
                <c:pt idx="10571">
                  <c:v>3.7080065624992007</c:v>
                </c:pt>
                <c:pt idx="10572">
                  <c:v>3.7076328124992006</c:v>
                </c:pt>
                <c:pt idx="10573">
                  <c:v>3.7072012499999998</c:v>
                </c:pt>
                <c:pt idx="10574">
                  <c:v>3.7068765624992004</c:v>
                </c:pt>
                <c:pt idx="10575">
                  <c:v>3.7069874999999999</c:v>
                </c:pt>
                <c:pt idx="10576">
                  <c:v>3.7073118750016008</c:v>
                </c:pt>
                <c:pt idx="10577">
                  <c:v>3.7071265624992007</c:v>
                </c:pt>
                <c:pt idx="10578">
                  <c:v>3.7067403124992007</c:v>
                </c:pt>
                <c:pt idx="10579">
                  <c:v>3.7063003124992004</c:v>
                </c:pt>
                <c:pt idx="10580">
                  <c:v>3.7058925</c:v>
                </c:pt>
                <c:pt idx="10581">
                  <c:v>3.7054465624992003</c:v>
                </c:pt>
                <c:pt idx="10582">
                  <c:v>3.7050074999999998</c:v>
                </c:pt>
                <c:pt idx="10583">
                  <c:v>3.7045278124992005</c:v>
                </c:pt>
                <c:pt idx="10584">
                  <c:v>3.7041400000000002</c:v>
                </c:pt>
                <c:pt idx="10585">
                  <c:v>3.7042899999999999</c:v>
                </c:pt>
                <c:pt idx="10586">
                  <c:v>3.7046212500000002</c:v>
                </c:pt>
                <c:pt idx="10587">
                  <c:v>3.7050215624992004</c:v>
                </c:pt>
                <c:pt idx="10588">
                  <c:v>3.7053721875007994</c:v>
                </c:pt>
                <c:pt idx="10589">
                  <c:v>3.7057137500000001</c:v>
                </c:pt>
                <c:pt idx="10590">
                  <c:v>3.7061284375007997</c:v>
                </c:pt>
                <c:pt idx="10591">
                  <c:v>3.70652625</c:v>
                </c:pt>
                <c:pt idx="10592">
                  <c:v>3.7068750000000001</c:v>
                </c:pt>
                <c:pt idx="10593">
                  <c:v>3.7072012499999998</c:v>
                </c:pt>
                <c:pt idx="10594">
                  <c:v>3.7075396875007995</c:v>
                </c:pt>
                <c:pt idx="10595">
                  <c:v>3.7075503124992006</c:v>
                </c:pt>
                <c:pt idx="10596">
                  <c:v>3.7075996875007995</c:v>
                </c:pt>
                <c:pt idx="10597">
                  <c:v>3.7071893750016005</c:v>
                </c:pt>
                <c:pt idx="10598">
                  <c:v>3.7067493750016007</c:v>
                </c:pt>
                <c:pt idx="10599">
                  <c:v>3.7063665624992006</c:v>
                </c:pt>
                <c:pt idx="10600">
                  <c:v>3.7059921875007995</c:v>
                </c:pt>
                <c:pt idx="10601">
                  <c:v>3.7056559375007994</c:v>
                </c:pt>
                <c:pt idx="10602">
                  <c:v>3.7052815624992004</c:v>
                </c:pt>
                <c:pt idx="10603">
                  <c:v>3.7056187500000002</c:v>
                </c:pt>
                <c:pt idx="10604">
                  <c:v>3.7059518750016007</c:v>
                </c:pt>
                <c:pt idx="10605">
                  <c:v>3.7062903124992004</c:v>
                </c:pt>
                <c:pt idx="10606">
                  <c:v>3.7065521875007996</c:v>
                </c:pt>
                <c:pt idx="10607">
                  <c:v>3.7067978124992007</c:v>
                </c:pt>
                <c:pt idx="10608">
                  <c:v>3.7068784375007997</c:v>
                </c:pt>
                <c:pt idx="10609">
                  <c:v>3.7064140624992006</c:v>
                </c:pt>
                <c:pt idx="10610">
                  <c:v>3.7060421875007994</c:v>
                </c:pt>
                <c:pt idx="10611">
                  <c:v>3.7056453124992004</c:v>
                </c:pt>
                <c:pt idx="10612">
                  <c:v>3.7053346875007995</c:v>
                </c:pt>
                <c:pt idx="10613">
                  <c:v>3.7050115624992004</c:v>
                </c:pt>
                <c:pt idx="10614">
                  <c:v>3.7045853124992005</c:v>
                </c:pt>
                <c:pt idx="10615">
                  <c:v>3.7042440624992006</c:v>
                </c:pt>
                <c:pt idx="10616">
                  <c:v>3.7039346875007997</c:v>
                </c:pt>
                <c:pt idx="10617">
                  <c:v>3.7036940624992005</c:v>
                </c:pt>
                <c:pt idx="10618">
                  <c:v>3.7036718750016004</c:v>
                </c:pt>
                <c:pt idx="10619">
                  <c:v>3.7040053124992003</c:v>
                </c:pt>
                <c:pt idx="10620">
                  <c:v>3.7041750000000002</c:v>
                </c:pt>
                <c:pt idx="10621">
                  <c:v>3.7045149999999998</c:v>
                </c:pt>
                <c:pt idx="10622">
                  <c:v>3.7041506250016005</c:v>
                </c:pt>
                <c:pt idx="10623">
                  <c:v>3.7042350000000002</c:v>
                </c:pt>
                <c:pt idx="10624">
                  <c:v>3.7039103124992003</c:v>
                </c:pt>
                <c:pt idx="10625">
                  <c:v>3.7034400000000001</c:v>
                </c:pt>
                <c:pt idx="10626">
                  <c:v>3.7030750000000001</c:v>
                </c:pt>
                <c:pt idx="10627">
                  <c:v>3.7026428124992004</c:v>
                </c:pt>
                <c:pt idx="10628">
                  <c:v>3.7023028124992003</c:v>
                </c:pt>
                <c:pt idx="10629">
                  <c:v>3.7024175000000001</c:v>
                </c:pt>
                <c:pt idx="10630">
                  <c:v>3.7027656250016006</c:v>
                </c:pt>
                <c:pt idx="10631">
                  <c:v>3.7029906250016005</c:v>
                </c:pt>
                <c:pt idx="10632">
                  <c:v>3.7026353124992006</c:v>
                </c:pt>
                <c:pt idx="10633">
                  <c:v>3.7022415624992004</c:v>
                </c:pt>
                <c:pt idx="10634">
                  <c:v>3.7018062500000002</c:v>
                </c:pt>
                <c:pt idx="10635">
                  <c:v>3.7015009375007994</c:v>
                </c:pt>
                <c:pt idx="10636">
                  <c:v>3.7012356250016007</c:v>
                </c:pt>
                <c:pt idx="10637">
                  <c:v>3.7015850000000001</c:v>
                </c:pt>
                <c:pt idx="10638">
                  <c:v>3.70201</c:v>
                </c:pt>
                <c:pt idx="10639">
                  <c:v>3.7023375000000001</c:v>
                </c:pt>
                <c:pt idx="10640">
                  <c:v>3.7026837499999998</c:v>
                </c:pt>
                <c:pt idx="10641">
                  <c:v>3.7030134375007995</c:v>
                </c:pt>
                <c:pt idx="10642">
                  <c:v>3.7027328124992005</c:v>
                </c:pt>
                <c:pt idx="10643">
                  <c:v>3.7028521875007994</c:v>
                </c:pt>
                <c:pt idx="10644">
                  <c:v>3.7028028124992005</c:v>
                </c:pt>
                <c:pt idx="10645">
                  <c:v>3.7031281250016006</c:v>
                </c:pt>
                <c:pt idx="10646">
                  <c:v>3.7034715624992005</c:v>
                </c:pt>
                <c:pt idx="10647">
                  <c:v>3.7038140624992004</c:v>
                </c:pt>
                <c:pt idx="10648">
                  <c:v>3.7042334375007995</c:v>
                </c:pt>
                <c:pt idx="10649">
                  <c:v>3.7043109375007996</c:v>
                </c:pt>
                <c:pt idx="10650">
                  <c:v>3.7043650000000001</c:v>
                </c:pt>
                <c:pt idx="10651">
                  <c:v>3.7047171875007994</c:v>
                </c:pt>
                <c:pt idx="10652">
                  <c:v>3.7047321875007997</c:v>
                </c:pt>
                <c:pt idx="10653">
                  <c:v>3.7043584375007996</c:v>
                </c:pt>
                <c:pt idx="10654">
                  <c:v>3.7038096875007995</c:v>
                </c:pt>
                <c:pt idx="10655">
                  <c:v>3.7034590624992005</c:v>
                </c:pt>
                <c:pt idx="10656">
                  <c:v>3.7030421875007993</c:v>
                </c:pt>
                <c:pt idx="10657">
                  <c:v>3.702655</c:v>
                </c:pt>
                <c:pt idx="10658">
                  <c:v>3.7022678124992003</c:v>
                </c:pt>
                <c:pt idx="10659">
                  <c:v>3.7018471875007997</c:v>
                </c:pt>
                <c:pt idx="10660">
                  <c:v>3.7014306250016005</c:v>
                </c:pt>
                <c:pt idx="10661">
                  <c:v>3.7010140624992003</c:v>
                </c:pt>
                <c:pt idx="10662">
                  <c:v>3.7006646875007996</c:v>
                </c:pt>
                <c:pt idx="10663">
                  <c:v>3.7001690624992003</c:v>
                </c:pt>
                <c:pt idx="10664">
                  <c:v>3.6997821875007997</c:v>
                </c:pt>
                <c:pt idx="10665">
                  <c:v>3.6994778124992007</c:v>
                </c:pt>
                <c:pt idx="10666">
                  <c:v>3.6991637499999999</c:v>
                </c:pt>
                <c:pt idx="10667">
                  <c:v>3.6988215624992007</c:v>
                </c:pt>
                <c:pt idx="10668">
                  <c:v>3.6990646875007993</c:v>
                </c:pt>
                <c:pt idx="10669">
                  <c:v>3.6989984375007996</c:v>
                </c:pt>
                <c:pt idx="10670">
                  <c:v>3.6993381250016006</c:v>
                </c:pt>
                <c:pt idx="10671">
                  <c:v>3.6996559375007996</c:v>
                </c:pt>
                <c:pt idx="10672">
                  <c:v>3.6995606250016007</c:v>
                </c:pt>
                <c:pt idx="10673">
                  <c:v>3.6991718750016007</c:v>
                </c:pt>
                <c:pt idx="10674">
                  <c:v>3.6988506250016004</c:v>
                </c:pt>
                <c:pt idx="10675">
                  <c:v>3.6984656250016004</c:v>
                </c:pt>
                <c:pt idx="10676">
                  <c:v>3.6985406250016006</c:v>
                </c:pt>
                <c:pt idx="10677">
                  <c:v>3.6988643750016004</c:v>
                </c:pt>
                <c:pt idx="10678">
                  <c:v>3.6992921875007996</c:v>
                </c:pt>
                <c:pt idx="10679">
                  <c:v>3.6996578124992006</c:v>
                </c:pt>
                <c:pt idx="10680">
                  <c:v>3.6999540624992004</c:v>
                </c:pt>
                <c:pt idx="10681">
                  <c:v>3.7000828124992005</c:v>
                </c:pt>
                <c:pt idx="10682">
                  <c:v>3.6996106250016005</c:v>
                </c:pt>
                <c:pt idx="10683">
                  <c:v>3.6991296875007995</c:v>
                </c:pt>
                <c:pt idx="10684">
                  <c:v>3.69873875</c:v>
                </c:pt>
                <c:pt idx="10685">
                  <c:v>3.6984131250016006</c:v>
                </c:pt>
                <c:pt idx="10686">
                  <c:v>3.6982465624992007</c:v>
                </c:pt>
                <c:pt idx="10687">
                  <c:v>3.6985806250016005</c:v>
                </c:pt>
                <c:pt idx="10688">
                  <c:v>3.6985268750016007</c:v>
                </c:pt>
                <c:pt idx="10689">
                  <c:v>3.6988146875007994</c:v>
                </c:pt>
                <c:pt idx="10690">
                  <c:v>3.6984559375007997</c:v>
                </c:pt>
                <c:pt idx="10691">
                  <c:v>3.6981099999999998</c:v>
                </c:pt>
                <c:pt idx="10692">
                  <c:v>3.6976243750016007</c:v>
                </c:pt>
                <c:pt idx="10693">
                  <c:v>3.6975343750016005</c:v>
                </c:pt>
                <c:pt idx="10694">
                  <c:v>3.6975725000000002</c:v>
                </c:pt>
                <c:pt idx="10695">
                  <c:v>3.6972274999999999</c:v>
                </c:pt>
                <c:pt idx="10696">
                  <c:v>3.6968946875007993</c:v>
                </c:pt>
                <c:pt idx="10697">
                  <c:v>3.6967796875007997</c:v>
                </c:pt>
                <c:pt idx="10698">
                  <c:v>3.6964528124992007</c:v>
                </c:pt>
                <c:pt idx="10699">
                  <c:v>3.6961168750016005</c:v>
                </c:pt>
                <c:pt idx="10700">
                  <c:v>3.6957137499999999</c:v>
                </c:pt>
                <c:pt idx="10701">
                  <c:v>3.6953728124992007</c:v>
                </c:pt>
                <c:pt idx="10702">
                  <c:v>3.6950515624992004</c:v>
                </c:pt>
                <c:pt idx="10703">
                  <c:v>3.6947225000000001</c:v>
                </c:pt>
                <c:pt idx="10704">
                  <c:v>3.6942843750016006</c:v>
                </c:pt>
                <c:pt idx="10705">
                  <c:v>3.6938256250016006</c:v>
                </c:pt>
                <c:pt idx="10706">
                  <c:v>3.6934300000000002</c:v>
                </c:pt>
                <c:pt idx="10707">
                  <c:v>3.6928874999999999</c:v>
                </c:pt>
                <c:pt idx="10708">
                  <c:v>3.6924503124992003</c:v>
                </c:pt>
                <c:pt idx="10709">
                  <c:v>3.6919784375007993</c:v>
                </c:pt>
                <c:pt idx="10710">
                  <c:v>3.69146375</c:v>
                </c:pt>
                <c:pt idx="10711">
                  <c:v>3.6910953124992005</c:v>
                </c:pt>
                <c:pt idx="10712">
                  <c:v>3.6906709375007996</c:v>
                </c:pt>
                <c:pt idx="10713">
                  <c:v>3.6903028124992003</c:v>
                </c:pt>
                <c:pt idx="10714">
                  <c:v>3.6897293750016007</c:v>
                </c:pt>
                <c:pt idx="10715">
                  <c:v>3.6892684375007994</c:v>
                </c:pt>
                <c:pt idx="10716">
                  <c:v>3.6889393750016004</c:v>
                </c:pt>
                <c:pt idx="10717">
                  <c:v>3.6885287500000001</c:v>
                </c:pt>
                <c:pt idx="10718">
                  <c:v>3.6881534375007994</c:v>
                </c:pt>
                <c:pt idx="10719">
                  <c:v>3.6878331250016005</c:v>
                </c:pt>
                <c:pt idx="10720">
                  <c:v>3.6882115624992005</c:v>
                </c:pt>
                <c:pt idx="10721">
                  <c:v>3.6883281250016005</c:v>
                </c:pt>
                <c:pt idx="10722">
                  <c:v>3.6882921875007995</c:v>
                </c:pt>
                <c:pt idx="10723">
                  <c:v>3.6886174999999999</c:v>
                </c:pt>
                <c:pt idx="10724">
                  <c:v>3.6887699999999999</c:v>
                </c:pt>
                <c:pt idx="10725">
                  <c:v>3.6886331250016005</c:v>
                </c:pt>
                <c:pt idx="10726">
                  <c:v>3.6882931250016004</c:v>
                </c:pt>
                <c:pt idx="10727">
                  <c:v>3.6878118750016005</c:v>
                </c:pt>
                <c:pt idx="10728">
                  <c:v>3.6873890624992005</c:v>
                </c:pt>
                <c:pt idx="10729">
                  <c:v>3.6870637500000001</c:v>
                </c:pt>
                <c:pt idx="10730">
                  <c:v>3.6868321875007997</c:v>
                </c:pt>
                <c:pt idx="10731">
                  <c:v>3.6865106250016004</c:v>
                </c:pt>
                <c:pt idx="10732">
                  <c:v>3.6862140624992006</c:v>
                </c:pt>
                <c:pt idx="10733">
                  <c:v>3.6865506250016007</c:v>
                </c:pt>
                <c:pt idx="10734">
                  <c:v>3.6868725000000002</c:v>
                </c:pt>
                <c:pt idx="10735">
                  <c:v>3.6870440624992007</c:v>
                </c:pt>
                <c:pt idx="10736">
                  <c:v>3.6866521875007994</c:v>
                </c:pt>
                <c:pt idx="10737">
                  <c:v>3.6862684375007997</c:v>
                </c:pt>
                <c:pt idx="10738">
                  <c:v>3.6858796875007993</c:v>
                </c:pt>
                <c:pt idx="10739">
                  <c:v>3.6855387500000001</c:v>
                </c:pt>
                <c:pt idx="10740">
                  <c:v>3.6851878124992004</c:v>
                </c:pt>
                <c:pt idx="10741">
                  <c:v>3.6847759375007993</c:v>
                </c:pt>
                <c:pt idx="10742">
                  <c:v>3.6843628124992005</c:v>
                </c:pt>
                <c:pt idx="10743">
                  <c:v>3.6840178124992007</c:v>
                </c:pt>
                <c:pt idx="10744">
                  <c:v>3.6836774999999999</c:v>
                </c:pt>
                <c:pt idx="10745">
                  <c:v>3.6835434375007994</c:v>
                </c:pt>
                <c:pt idx="10746">
                  <c:v>3.6838768750016007</c:v>
                </c:pt>
                <c:pt idx="10747">
                  <c:v>3.6836528124992003</c:v>
                </c:pt>
                <c:pt idx="10748">
                  <c:v>3.6840093750016005</c:v>
                </c:pt>
                <c:pt idx="10749">
                  <c:v>3.6843331250016007</c:v>
                </c:pt>
                <c:pt idx="10750">
                  <c:v>3.6846874999999999</c:v>
                </c:pt>
                <c:pt idx="10751">
                  <c:v>3.6850453124992004</c:v>
                </c:pt>
                <c:pt idx="10752">
                  <c:v>3.6848940624992004</c:v>
                </c:pt>
                <c:pt idx="10753">
                  <c:v>3.6848462500000001</c:v>
                </c:pt>
                <c:pt idx="10754">
                  <c:v>3.68506</c:v>
                </c:pt>
                <c:pt idx="10755">
                  <c:v>3.6851212499999999</c:v>
                </c:pt>
                <c:pt idx="10756">
                  <c:v>3.6847303124992004</c:v>
                </c:pt>
                <c:pt idx="10757">
                  <c:v>3.6844053124992007</c:v>
                </c:pt>
                <c:pt idx="10758">
                  <c:v>3.6842834375007993</c:v>
                </c:pt>
                <c:pt idx="10759">
                  <c:v>3.6843840624992006</c:v>
                </c:pt>
                <c:pt idx="10760">
                  <c:v>3.6840025000000001</c:v>
                </c:pt>
                <c:pt idx="10761">
                  <c:v>3.6836509375007993</c:v>
                </c:pt>
                <c:pt idx="10762">
                  <c:v>3.6833137499999999</c:v>
                </c:pt>
                <c:pt idx="10763">
                  <c:v>3.6829587500000001</c:v>
                </c:pt>
                <c:pt idx="10764">
                  <c:v>3.6827090624992005</c:v>
                </c:pt>
                <c:pt idx="10765">
                  <c:v>3.6826653124992004</c:v>
                </c:pt>
                <c:pt idx="10766">
                  <c:v>3.6825756250016006</c:v>
                </c:pt>
                <c:pt idx="10767">
                  <c:v>3.6827740624992007</c:v>
                </c:pt>
                <c:pt idx="10768">
                  <c:v>3.68305375</c:v>
                </c:pt>
                <c:pt idx="10769">
                  <c:v>3.6832425</c:v>
                </c:pt>
                <c:pt idx="10770">
                  <c:v>3.6828468750016006</c:v>
                </c:pt>
                <c:pt idx="10771">
                  <c:v>3.6824059375007994</c:v>
                </c:pt>
                <c:pt idx="10772">
                  <c:v>3.6820662500000001</c:v>
                </c:pt>
                <c:pt idx="10773">
                  <c:v>3.6816934375007997</c:v>
                </c:pt>
                <c:pt idx="10774">
                  <c:v>3.6820200000000001</c:v>
                </c:pt>
                <c:pt idx="10775">
                  <c:v>3.6823812500000002</c:v>
                </c:pt>
                <c:pt idx="10776">
                  <c:v>3.6827056250016006</c:v>
                </c:pt>
                <c:pt idx="10777">
                  <c:v>3.6830637500000001</c:v>
                </c:pt>
                <c:pt idx="10778">
                  <c:v>3.6834006250016005</c:v>
                </c:pt>
                <c:pt idx="10779">
                  <c:v>3.6837418750016004</c:v>
                </c:pt>
                <c:pt idx="10780">
                  <c:v>3.6837434375007994</c:v>
                </c:pt>
                <c:pt idx="10781">
                  <c:v>3.6841190624992004</c:v>
                </c:pt>
                <c:pt idx="10782">
                  <c:v>3.68427375</c:v>
                </c:pt>
                <c:pt idx="10783">
                  <c:v>3.6839296875007994</c:v>
                </c:pt>
                <c:pt idx="10784">
                  <c:v>3.6836003124992005</c:v>
                </c:pt>
                <c:pt idx="10785">
                  <c:v>3.6831271875007996</c:v>
                </c:pt>
                <c:pt idx="10786">
                  <c:v>3.6827621875007996</c:v>
                </c:pt>
                <c:pt idx="10787">
                  <c:v>3.6824315624992003</c:v>
                </c:pt>
                <c:pt idx="10788">
                  <c:v>3.6820096875007997</c:v>
                </c:pt>
                <c:pt idx="10789">
                  <c:v>3.6815856250016008</c:v>
                </c:pt>
                <c:pt idx="10790">
                  <c:v>3.6812328124992004</c:v>
                </c:pt>
                <c:pt idx="10791">
                  <c:v>3.6808843750016007</c:v>
                </c:pt>
                <c:pt idx="10792">
                  <c:v>3.6804884375007996</c:v>
                </c:pt>
                <c:pt idx="10793">
                  <c:v>3.6808350000000001</c:v>
                </c:pt>
                <c:pt idx="10794">
                  <c:v>3.6811937499999998</c:v>
                </c:pt>
                <c:pt idx="10795">
                  <c:v>3.6814040624992006</c:v>
                </c:pt>
                <c:pt idx="10796">
                  <c:v>3.6816478124992007</c:v>
                </c:pt>
                <c:pt idx="10797">
                  <c:v>3.6819999999999999</c:v>
                </c:pt>
                <c:pt idx="10798">
                  <c:v>3.6823846875007993</c:v>
                </c:pt>
                <c:pt idx="10799">
                  <c:v>3.6827671875007995</c:v>
                </c:pt>
                <c:pt idx="10800">
                  <c:v>3.6831049999999999</c:v>
                </c:pt>
                <c:pt idx="10801">
                  <c:v>3.6829693750016004</c:v>
                </c:pt>
                <c:pt idx="10802">
                  <c:v>3.6830309375007997</c:v>
                </c:pt>
                <c:pt idx="10803">
                  <c:v>3.6830321875007996</c:v>
                </c:pt>
                <c:pt idx="10804">
                  <c:v>3.6825690624992005</c:v>
                </c:pt>
                <c:pt idx="10805">
                  <c:v>3.6821878124992007</c:v>
                </c:pt>
                <c:pt idx="10806">
                  <c:v>3.6818465624992003</c:v>
                </c:pt>
                <c:pt idx="10807">
                  <c:v>3.6817915624992006</c:v>
                </c:pt>
                <c:pt idx="10808">
                  <c:v>3.6814331250016008</c:v>
                </c:pt>
                <c:pt idx="10809">
                  <c:v>3.6810478124992003</c:v>
                </c:pt>
                <c:pt idx="10810">
                  <c:v>3.6806125000000001</c:v>
                </c:pt>
                <c:pt idx="10811">
                  <c:v>3.6801403124992005</c:v>
                </c:pt>
                <c:pt idx="10812">
                  <c:v>3.6795659375007994</c:v>
                </c:pt>
                <c:pt idx="10813">
                  <c:v>3.6791781250016005</c:v>
                </c:pt>
                <c:pt idx="10814">
                  <c:v>3.6787906250016005</c:v>
                </c:pt>
                <c:pt idx="10815">
                  <c:v>3.6786506250016004</c:v>
                </c:pt>
                <c:pt idx="10816">
                  <c:v>3.6790218750016006</c:v>
                </c:pt>
                <c:pt idx="10817">
                  <c:v>3.6794240624992005</c:v>
                </c:pt>
                <c:pt idx="10818">
                  <c:v>3.6798593750016004</c:v>
                </c:pt>
                <c:pt idx="10819">
                  <c:v>3.6803356250016006</c:v>
                </c:pt>
                <c:pt idx="10820">
                  <c:v>3.6806993750016006</c:v>
                </c:pt>
                <c:pt idx="10821">
                  <c:v>3.6810903124992005</c:v>
                </c:pt>
                <c:pt idx="10822">
                  <c:v>3.6814459375007993</c:v>
                </c:pt>
                <c:pt idx="10823">
                  <c:v>3.6810759375007995</c:v>
                </c:pt>
                <c:pt idx="10824">
                  <c:v>3.6807331250016007</c:v>
                </c:pt>
                <c:pt idx="10825">
                  <c:v>3.6804700000000001</c:v>
                </c:pt>
                <c:pt idx="10826">
                  <c:v>3.6808053124992006</c:v>
                </c:pt>
                <c:pt idx="10827">
                  <c:v>3.6810174999999998</c:v>
                </c:pt>
                <c:pt idx="10828">
                  <c:v>3.6809146875007994</c:v>
                </c:pt>
                <c:pt idx="10829">
                  <c:v>3.6811271875007994</c:v>
                </c:pt>
                <c:pt idx="10830">
                  <c:v>3.6812146875007996</c:v>
                </c:pt>
                <c:pt idx="10831">
                  <c:v>3.681575</c:v>
                </c:pt>
                <c:pt idx="10832">
                  <c:v>3.6817690624992006</c:v>
                </c:pt>
                <c:pt idx="10833">
                  <c:v>3.6814440624992004</c:v>
                </c:pt>
                <c:pt idx="10834">
                  <c:v>3.68095375</c:v>
                </c:pt>
                <c:pt idx="10835">
                  <c:v>3.6805934375007996</c:v>
                </c:pt>
                <c:pt idx="10836">
                  <c:v>3.68025125</c:v>
                </c:pt>
                <c:pt idx="10837">
                  <c:v>3.6798653124992007</c:v>
                </c:pt>
                <c:pt idx="10838">
                  <c:v>3.6791684375007994</c:v>
                </c:pt>
                <c:pt idx="10839">
                  <c:v>3.6788162500000001</c:v>
                </c:pt>
                <c:pt idx="10840">
                  <c:v>3.6784574999999999</c:v>
                </c:pt>
                <c:pt idx="10841">
                  <c:v>3.6781078124992006</c:v>
                </c:pt>
                <c:pt idx="10842">
                  <c:v>3.6777790624992006</c:v>
                </c:pt>
                <c:pt idx="10843">
                  <c:v>3.6772518750016006</c:v>
                </c:pt>
                <c:pt idx="10844">
                  <c:v>3.6768399999999999</c:v>
                </c:pt>
                <c:pt idx="10845">
                  <c:v>3.6764856250016007</c:v>
                </c:pt>
                <c:pt idx="10846">
                  <c:v>3.6761156250016005</c:v>
                </c:pt>
                <c:pt idx="10847">
                  <c:v>3.6763259375007995</c:v>
                </c:pt>
                <c:pt idx="10848">
                  <c:v>3.6766840624992003</c:v>
                </c:pt>
                <c:pt idx="10849">
                  <c:v>3.6767431250016007</c:v>
                </c:pt>
                <c:pt idx="10850">
                  <c:v>3.6770612499999999</c:v>
                </c:pt>
                <c:pt idx="10851">
                  <c:v>3.6774053124992006</c:v>
                </c:pt>
                <c:pt idx="10852">
                  <c:v>3.6777456250016005</c:v>
                </c:pt>
                <c:pt idx="10853">
                  <c:v>3.6781000000000001</c:v>
                </c:pt>
                <c:pt idx="10854">
                  <c:v>3.6783881250016006</c:v>
                </c:pt>
                <c:pt idx="10855">
                  <c:v>3.6785393750016007</c:v>
                </c:pt>
                <c:pt idx="10856">
                  <c:v>3.6780621875007995</c:v>
                </c:pt>
                <c:pt idx="10857">
                  <c:v>3.6777178124992007</c:v>
                </c:pt>
                <c:pt idx="10858">
                  <c:v>3.6773853124992004</c:v>
                </c:pt>
                <c:pt idx="10859">
                  <c:v>3.6770418750016005</c:v>
                </c:pt>
                <c:pt idx="10860">
                  <c:v>3.6771646875007993</c:v>
                </c:pt>
                <c:pt idx="10861">
                  <c:v>3.6775381250016004</c:v>
                </c:pt>
                <c:pt idx="10862">
                  <c:v>3.6778596875007996</c:v>
                </c:pt>
                <c:pt idx="10863">
                  <c:v>3.6775003124992005</c:v>
                </c:pt>
                <c:pt idx="10864">
                  <c:v>3.6774256250016006</c:v>
                </c:pt>
                <c:pt idx="10865">
                  <c:v>3.6770928124992004</c:v>
                </c:pt>
                <c:pt idx="10866">
                  <c:v>3.6766925000000001</c:v>
                </c:pt>
                <c:pt idx="10867">
                  <c:v>3.6763699999999999</c:v>
                </c:pt>
                <c:pt idx="10868">
                  <c:v>3.6760225000000002</c:v>
                </c:pt>
                <c:pt idx="10869">
                  <c:v>3.6763521875007994</c:v>
                </c:pt>
                <c:pt idx="10870">
                  <c:v>3.6762746875007997</c:v>
                </c:pt>
                <c:pt idx="10871">
                  <c:v>3.6766109375007994</c:v>
                </c:pt>
                <c:pt idx="10872">
                  <c:v>3.6769425</c:v>
                </c:pt>
                <c:pt idx="10873">
                  <c:v>3.6769406250016008</c:v>
                </c:pt>
                <c:pt idx="10874">
                  <c:v>3.6765887500000001</c:v>
                </c:pt>
                <c:pt idx="10875">
                  <c:v>3.6762284375007996</c:v>
                </c:pt>
                <c:pt idx="10876">
                  <c:v>3.6761699999999999</c:v>
                </c:pt>
                <c:pt idx="10877">
                  <c:v>3.6763515624992005</c:v>
                </c:pt>
                <c:pt idx="10878">
                  <c:v>3.6767121875007995</c:v>
                </c:pt>
                <c:pt idx="10879">
                  <c:v>3.67698875</c:v>
                </c:pt>
                <c:pt idx="10880">
                  <c:v>3.6768512499999999</c:v>
                </c:pt>
                <c:pt idx="10881">
                  <c:v>3.6764943750016004</c:v>
                </c:pt>
                <c:pt idx="10882">
                  <c:v>3.6761115624992007</c:v>
                </c:pt>
                <c:pt idx="10883">
                  <c:v>3.6757331250016008</c:v>
                </c:pt>
                <c:pt idx="10884">
                  <c:v>3.6755993750016005</c:v>
                </c:pt>
                <c:pt idx="10885">
                  <c:v>3.6757771875007994</c:v>
                </c:pt>
                <c:pt idx="10886">
                  <c:v>3.6754178124992003</c:v>
                </c:pt>
                <c:pt idx="10887">
                  <c:v>3.6750540624992003</c:v>
                </c:pt>
                <c:pt idx="10888">
                  <c:v>3.6746296875007993</c:v>
                </c:pt>
                <c:pt idx="10889">
                  <c:v>3.6742374999999998</c:v>
                </c:pt>
                <c:pt idx="10890">
                  <c:v>3.6738868750016005</c:v>
                </c:pt>
                <c:pt idx="10891">
                  <c:v>3.6734834375007996</c:v>
                </c:pt>
                <c:pt idx="10892">
                  <c:v>3.6730118750016008</c:v>
                </c:pt>
                <c:pt idx="10893">
                  <c:v>3.6724659375007995</c:v>
                </c:pt>
                <c:pt idx="10894">
                  <c:v>3.6720253124992004</c:v>
                </c:pt>
                <c:pt idx="10895">
                  <c:v>3.6716303124992007</c:v>
                </c:pt>
                <c:pt idx="10896">
                  <c:v>3.6712606250016004</c:v>
                </c:pt>
                <c:pt idx="10897">
                  <c:v>3.6709203124992005</c:v>
                </c:pt>
                <c:pt idx="10898">
                  <c:v>3.6705721875007993</c:v>
                </c:pt>
                <c:pt idx="10899">
                  <c:v>3.67018625</c:v>
                </c:pt>
                <c:pt idx="10900">
                  <c:v>3.6699959375007993</c:v>
                </c:pt>
                <c:pt idx="10901">
                  <c:v>3.6704403124992004</c:v>
                </c:pt>
                <c:pt idx="10902">
                  <c:v>3.6707918750016004</c:v>
                </c:pt>
                <c:pt idx="10903">
                  <c:v>3.67121875</c:v>
                </c:pt>
                <c:pt idx="10904">
                  <c:v>3.6716293750016007</c:v>
                </c:pt>
                <c:pt idx="10905">
                  <c:v>3.6719612499999998</c:v>
                </c:pt>
                <c:pt idx="10906">
                  <c:v>3.6722856250016007</c:v>
                </c:pt>
                <c:pt idx="10907">
                  <c:v>3.6724918750016005</c:v>
                </c:pt>
                <c:pt idx="10908">
                  <c:v>3.6728393750016006</c:v>
                </c:pt>
                <c:pt idx="10909">
                  <c:v>3.6731715624992005</c:v>
                </c:pt>
                <c:pt idx="10910">
                  <c:v>3.6735084375007996</c:v>
                </c:pt>
                <c:pt idx="10911">
                  <c:v>3.6731731250016004</c:v>
                </c:pt>
                <c:pt idx="10912">
                  <c:v>3.6731240624992005</c:v>
                </c:pt>
                <c:pt idx="10913">
                  <c:v>3.6727096875007996</c:v>
                </c:pt>
                <c:pt idx="10914">
                  <c:v>3.6723362499999999</c:v>
                </c:pt>
                <c:pt idx="10915">
                  <c:v>3.6723425000000001</c:v>
                </c:pt>
                <c:pt idx="10916">
                  <c:v>3.6721974999999998</c:v>
                </c:pt>
                <c:pt idx="10917">
                  <c:v>3.6717900000000001</c:v>
                </c:pt>
                <c:pt idx="10918">
                  <c:v>3.6714603124992005</c:v>
                </c:pt>
                <c:pt idx="10919">
                  <c:v>3.6717962499999999</c:v>
                </c:pt>
                <c:pt idx="10920">
                  <c:v>3.6721393750016005</c:v>
                </c:pt>
                <c:pt idx="10921">
                  <c:v>3.67246125</c:v>
                </c:pt>
                <c:pt idx="10922">
                  <c:v>3.6723715624992006</c:v>
                </c:pt>
                <c:pt idx="10923">
                  <c:v>3.6720056250016007</c:v>
                </c:pt>
                <c:pt idx="10924">
                  <c:v>3.6716390624992004</c:v>
                </c:pt>
                <c:pt idx="10925">
                  <c:v>3.6712031250016004</c:v>
                </c:pt>
                <c:pt idx="10926">
                  <c:v>3.6708612500000002</c:v>
                </c:pt>
                <c:pt idx="10927">
                  <c:v>3.6712400000000001</c:v>
                </c:pt>
                <c:pt idx="10928">
                  <c:v>3.6715650000000002</c:v>
                </c:pt>
                <c:pt idx="10929">
                  <c:v>3.6716768750016007</c:v>
                </c:pt>
                <c:pt idx="10930">
                  <c:v>3.6713484375007996</c:v>
                </c:pt>
                <c:pt idx="10931">
                  <c:v>3.6708918750016006</c:v>
                </c:pt>
                <c:pt idx="10932">
                  <c:v>3.6705424999999998</c:v>
                </c:pt>
                <c:pt idx="10933">
                  <c:v>3.67019875</c:v>
                </c:pt>
                <c:pt idx="10934">
                  <c:v>3.6701868750016007</c:v>
                </c:pt>
                <c:pt idx="10935">
                  <c:v>3.67057375</c:v>
                </c:pt>
                <c:pt idx="10936">
                  <c:v>3.6709115624992004</c:v>
                </c:pt>
                <c:pt idx="10937">
                  <c:v>3.6705618750016007</c:v>
                </c:pt>
                <c:pt idx="10938">
                  <c:v>3.6702084375007993</c:v>
                </c:pt>
                <c:pt idx="10939">
                  <c:v>3.6705453124992005</c:v>
                </c:pt>
                <c:pt idx="10940">
                  <c:v>3.6708775</c:v>
                </c:pt>
                <c:pt idx="10941">
                  <c:v>3.6712459375007995</c:v>
                </c:pt>
                <c:pt idx="10942">
                  <c:v>3.6715737499999999</c:v>
                </c:pt>
                <c:pt idx="10943">
                  <c:v>3.6712528124992003</c:v>
                </c:pt>
                <c:pt idx="10944">
                  <c:v>3.6709071875007995</c:v>
                </c:pt>
                <c:pt idx="10945">
                  <c:v>3.6707428124992005</c:v>
                </c:pt>
                <c:pt idx="10946">
                  <c:v>3.6709637499999999</c:v>
                </c:pt>
                <c:pt idx="10947">
                  <c:v>3.6712881250016007</c:v>
                </c:pt>
                <c:pt idx="10948">
                  <c:v>3.6716503124992004</c:v>
                </c:pt>
                <c:pt idx="10949">
                  <c:v>3.6712378124992004</c:v>
                </c:pt>
                <c:pt idx="10950">
                  <c:v>3.6709174999999998</c:v>
                </c:pt>
                <c:pt idx="10951">
                  <c:v>3.6705859375007996</c:v>
                </c:pt>
                <c:pt idx="10952">
                  <c:v>3.6708162500000001</c:v>
                </c:pt>
                <c:pt idx="10953">
                  <c:v>3.6711943750016007</c:v>
                </c:pt>
                <c:pt idx="10954">
                  <c:v>3.6715225</c:v>
                </c:pt>
                <c:pt idx="10955">
                  <c:v>3.6718365624992004</c:v>
                </c:pt>
                <c:pt idx="10956">
                  <c:v>3.6719418750016004</c:v>
                </c:pt>
                <c:pt idx="10957">
                  <c:v>3.6722815624992005</c:v>
                </c:pt>
                <c:pt idx="10958">
                  <c:v>3.6727193750016007</c:v>
                </c:pt>
                <c:pt idx="10959">
                  <c:v>3.6728796875007994</c:v>
                </c:pt>
                <c:pt idx="10960">
                  <c:v>3.6726596875007993</c:v>
                </c:pt>
                <c:pt idx="10961">
                  <c:v>3.6722765624992006</c:v>
                </c:pt>
                <c:pt idx="10962">
                  <c:v>3.6717637500000002</c:v>
                </c:pt>
                <c:pt idx="10963">
                  <c:v>3.6711381250016006</c:v>
                </c:pt>
                <c:pt idx="10964">
                  <c:v>3.6708078124992003</c:v>
                </c:pt>
                <c:pt idx="10965">
                  <c:v>3.6704637500000001</c:v>
                </c:pt>
                <c:pt idx="10966">
                  <c:v>3.6701131250016004</c:v>
                </c:pt>
                <c:pt idx="10967">
                  <c:v>3.66971625</c:v>
                </c:pt>
                <c:pt idx="10968">
                  <c:v>3.6693759375007997</c:v>
                </c:pt>
                <c:pt idx="10969">
                  <c:v>3.6690550000000002</c:v>
                </c:pt>
                <c:pt idx="10970">
                  <c:v>3.6686531250016006</c:v>
                </c:pt>
                <c:pt idx="10971">
                  <c:v>3.6683096875007997</c:v>
                </c:pt>
                <c:pt idx="10972">
                  <c:v>3.6681696875007996</c:v>
                </c:pt>
                <c:pt idx="10973">
                  <c:v>3.6683234375007996</c:v>
                </c:pt>
                <c:pt idx="10974">
                  <c:v>3.6687415624992004</c:v>
                </c:pt>
                <c:pt idx="10975">
                  <c:v>3.6689731250016004</c:v>
                </c:pt>
                <c:pt idx="10976">
                  <c:v>3.6693962500000001</c:v>
                </c:pt>
                <c:pt idx="10977">
                  <c:v>3.6697250000000001</c:v>
                </c:pt>
                <c:pt idx="10978">
                  <c:v>3.6700459375007997</c:v>
                </c:pt>
                <c:pt idx="10979">
                  <c:v>3.6703784375007995</c:v>
                </c:pt>
                <c:pt idx="10980">
                  <c:v>3.6704325</c:v>
                </c:pt>
                <c:pt idx="10981">
                  <c:v>3.6703065624992006</c:v>
                </c:pt>
                <c:pt idx="10982">
                  <c:v>3.6701015624992004</c:v>
                </c:pt>
                <c:pt idx="10983">
                  <c:v>3.6697656250016006</c:v>
                </c:pt>
                <c:pt idx="10984">
                  <c:v>3.6693437499999999</c:v>
                </c:pt>
                <c:pt idx="10985">
                  <c:v>3.6693984375007993</c:v>
                </c:pt>
                <c:pt idx="10986">
                  <c:v>3.6695768750016007</c:v>
                </c:pt>
                <c:pt idx="10987">
                  <c:v>3.6691884375007997</c:v>
                </c:pt>
                <c:pt idx="10988">
                  <c:v>3.6693734375007994</c:v>
                </c:pt>
                <c:pt idx="10989">
                  <c:v>3.6688656250016005</c:v>
                </c:pt>
                <c:pt idx="10990">
                  <c:v>3.6684784375007995</c:v>
                </c:pt>
                <c:pt idx="10991">
                  <c:v>3.6679306250016004</c:v>
                </c:pt>
                <c:pt idx="10992">
                  <c:v>3.6675534375007994</c:v>
                </c:pt>
                <c:pt idx="10993">
                  <c:v>3.6672196875007996</c:v>
                </c:pt>
                <c:pt idx="10994">
                  <c:v>3.6668881250016008</c:v>
                </c:pt>
                <c:pt idx="10995">
                  <c:v>3.6666809375007996</c:v>
                </c:pt>
                <c:pt idx="10996">
                  <c:v>3.6662778124992004</c:v>
                </c:pt>
                <c:pt idx="10997">
                  <c:v>3.66640875</c:v>
                </c:pt>
                <c:pt idx="10998">
                  <c:v>3.6660496875007995</c:v>
                </c:pt>
                <c:pt idx="10999">
                  <c:v>3.6656653124992005</c:v>
                </c:pt>
                <c:pt idx="11000">
                  <c:v>3.6652537500000002</c:v>
                </c:pt>
                <c:pt idx="11001">
                  <c:v>3.6653228124992006</c:v>
                </c:pt>
                <c:pt idx="11002">
                  <c:v>3.6652309375007994</c:v>
                </c:pt>
                <c:pt idx="11003">
                  <c:v>3.6656415624992005</c:v>
                </c:pt>
                <c:pt idx="11004">
                  <c:v>3.6659990624992007</c:v>
                </c:pt>
                <c:pt idx="11005">
                  <c:v>3.6663825000000001</c:v>
                </c:pt>
                <c:pt idx="11006">
                  <c:v>3.6667162499999999</c:v>
                </c:pt>
                <c:pt idx="11007">
                  <c:v>3.6671146875007996</c:v>
                </c:pt>
                <c:pt idx="11008">
                  <c:v>3.6674509375007993</c:v>
                </c:pt>
                <c:pt idx="11009">
                  <c:v>3.6678299999999999</c:v>
                </c:pt>
                <c:pt idx="11010">
                  <c:v>3.6681518750016004</c:v>
                </c:pt>
                <c:pt idx="11011">
                  <c:v>3.6683793750016007</c:v>
                </c:pt>
                <c:pt idx="11012">
                  <c:v>3.6687162500000001</c:v>
                </c:pt>
                <c:pt idx="11013">
                  <c:v>3.6690706250016007</c:v>
                </c:pt>
                <c:pt idx="11014">
                  <c:v>3.6694315624992004</c:v>
                </c:pt>
                <c:pt idx="11015">
                  <c:v>3.6690593750016007</c:v>
                </c:pt>
                <c:pt idx="11016">
                  <c:v>3.6686415624992006</c:v>
                </c:pt>
                <c:pt idx="11017">
                  <c:v>3.6682475000000001</c:v>
                </c:pt>
                <c:pt idx="11018">
                  <c:v>3.6678631250016007</c:v>
                </c:pt>
                <c:pt idx="11019">
                  <c:v>3.6673274999999999</c:v>
                </c:pt>
                <c:pt idx="11020">
                  <c:v>3.6669256250016007</c:v>
                </c:pt>
                <c:pt idx="11021">
                  <c:v>3.6664796875007997</c:v>
                </c:pt>
                <c:pt idx="11022">
                  <c:v>3.6661565624992005</c:v>
                </c:pt>
                <c:pt idx="11023">
                  <c:v>3.6658318750016008</c:v>
                </c:pt>
                <c:pt idx="11024">
                  <c:v>3.6654940624992003</c:v>
                </c:pt>
                <c:pt idx="11025">
                  <c:v>3.6651459375007995</c:v>
                </c:pt>
                <c:pt idx="11026">
                  <c:v>3.6647684375007996</c:v>
                </c:pt>
                <c:pt idx="11027">
                  <c:v>3.6644165624992007</c:v>
                </c:pt>
                <c:pt idx="11028">
                  <c:v>3.6640503124992003</c:v>
                </c:pt>
                <c:pt idx="11029">
                  <c:v>3.6641709375007996</c:v>
                </c:pt>
                <c:pt idx="11030">
                  <c:v>3.6644162499999999</c:v>
                </c:pt>
                <c:pt idx="11031">
                  <c:v>3.6642375</c:v>
                </c:pt>
                <c:pt idx="11032">
                  <c:v>3.6645078124992003</c:v>
                </c:pt>
                <c:pt idx="11033">
                  <c:v>3.6648356250016008</c:v>
                </c:pt>
                <c:pt idx="11034">
                  <c:v>3.6651715624992005</c:v>
                </c:pt>
                <c:pt idx="11035">
                  <c:v>3.6654940624992003</c:v>
                </c:pt>
                <c:pt idx="11036">
                  <c:v>3.6658187500000001</c:v>
                </c:pt>
                <c:pt idx="11037">
                  <c:v>3.6661843750016008</c:v>
                </c:pt>
                <c:pt idx="11038">
                  <c:v>3.6665115624992004</c:v>
                </c:pt>
                <c:pt idx="11039">
                  <c:v>3.6662006250016006</c:v>
                </c:pt>
                <c:pt idx="11040">
                  <c:v>3.6657603124992004</c:v>
                </c:pt>
                <c:pt idx="11041">
                  <c:v>3.6654165624992006</c:v>
                </c:pt>
                <c:pt idx="11042">
                  <c:v>3.6652378124992007</c:v>
                </c:pt>
                <c:pt idx="11043">
                  <c:v>3.66489625</c:v>
                </c:pt>
                <c:pt idx="11044">
                  <c:v>3.6644774999999998</c:v>
                </c:pt>
                <c:pt idx="11045">
                  <c:v>3.6641362499999999</c:v>
                </c:pt>
                <c:pt idx="11046">
                  <c:v>3.6637728124992006</c:v>
                </c:pt>
                <c:pt idx="11047">
                  <c:v>3.6636659375007996</c:v>
                </c:pt>
                <c:pt idx="11048">
                  <c:v>3.6640428124992006</c:v>
                </c:pt>
                <c:pt idx="11049">
                  <c:v>3.6644553124992005</c:v>
                </c:pt>
                <c:pt idx="11050">
                  <c:v>3.6648859375007996</c:v>
                </c:pt>
                <c:pt idx="11051">
                  <c:v>3.665235</c:v>
                </c:pt>
                <c:pt idx="11052">
                  <c:v>3.6655715624992005</c:v>
                </c:pt>
                <c:pt idx="11053">
                  <c:v>3.6654084375007994</c:v>
                </c:pt>
                <c:pt idx="11054">
                  <c:v>3.66551625</c:v>
                </c:pt>
                <c:pt idx="11055">
                  <c:v>3.6651706250016005</c:v>
                </c:pt>
                <c:pt idx="11056">
                  <c:v>3.6648015624992003</c:v>
                </c:pt>
                <c:pt idx="11057">
                  <c:v>3.66467375</c:v>
                </c:pt>
                <c:pt idx="11058">
                  <c:v>3.6645337499999999</c:v>
                </c:pt>
                <c:pt idx="11059">
                  <c:v>3.6648821875007993</c:v>
                </c:pt>
                <c:pt idx="11060">
                  <c:v>3.66527</c:v>
                </c:pt>
                <c:pt idx="11061">
                  <c:v>3.6656037499999998</c:v>
                </c:pt>
                <c:pt idx="11062">
                  <c:v>3.6659543750016006</c:v>
                </c:pt>
                <c:pt idx="11063">
                  <c:v>3.6662925</c:v>
                </c:pt>
                <c:pt idx="11064">
                  <c:v>3.6666512500000001</c:v>
                </c:pt>
                <c:pt idx="11065">
                  <c:v>3.6664756250016004</c:v>
                </c:pt>
                <c:pt idx="11066">
                  <c:v>3.6660862500000002</c:v>
                </c:pt>
                <c:pt idx="11067">
                  <c:v>3.6656184375007994</c:v>
                </c:pt>
                <c:pt idx="11068">
                  <c:v>3.6652771875007994</c:v>
                </c:pt>
                <c:pt idx="11069">
                  <c:v>3.6647650000000001</c:v>
                </c:pt>
                <c:pt idx="11070">
                  <c:v>3.6643474999999999</c:v>
                </c:pt>
                <c:pt idx="11071">
                  <c:v>3.6639368750016006</c:v>
                </c:pt>
                <c:pt idx="11072">
                  <c:v>3.6636168750016007</c:v>
                </c:pt>
                <c:pt idx="11073">
                  <c:v>3.6631468750016007</c:v>
                </c:pt>
                <c:pt idx="11074">
                  <c:v>3.6627246875007997</c:v>
                </c:pt>
                <c:pt idx="11075">
                  <c:v>3.662185</c:v>
                </c:pt>
                <c:pt idx="11076">
                  <c:v>3.6616665624992004</c:v>
                </c:pt>
                <c:pt idx="11077">
                  <c:v>3.6612334375007993</c:v>
                </c:pt>
                <c:pt idx="11078">
                  <c:v>3.6608675000000002</c:v>
                </c:pt>
                <c:pt idx="11079">
                  <c:v>3.6608381250016007</c:v>
                </c:pt>
                <c:pt idx="11080">
                  <c:v>3.6611996875007997</c:v>
                </c:pt>
                <c:pt idx="11081">
                  <c:v>3.6615350000000002</c:v>
                </c:pt>
                <c:pt idx="11082">
                  <c:v>3.6618565624992003</c:v>
                </c:pt>
                <c:pt idx="11083">
                  <c:v>3.6621859375007997</c:v>
                </c:pt>
                <c:pt idx="11084">
                  <c:v>3.6625546875007995</c:v>
                </c:pt>
                <c:pt idx="11085">
                  <c:v>3.6629634375007996</c:v>
                </c:pt>
                <c:pt idx="11086">
                  <c:v>3.6632943750016005</c:v>
                </c:pt>
                <c:pt idx="11087">
                  <c:v>3.6636806250016005</c:v>
                </c:pt>
                <c:pt idx="11088">
                  <c:v>3.6640128124992004</c:v>
                </c:pt>
                <c:pt idx="11089">
                  <c:v>3.6644284375007996</c:v>
                </c:pt>
                <c:pt idx="11090">
                  <c:v>3.6647956250016005</c:v>
                </c:pt>
                <c:pt idx="11091">
                  <c:v>3.6651324999999999</c:v>
                </c:pt>
                <c:pt idx="11092">
                  <c:v>3.6654825</c:v>
                </c:pt>
                <c:pt idx="11093">
                  <c:v>3.6658037499999998</c:v>
                </c:pt>
                <c:pt idx="11094">
                  <c:v>3.6661556250016005</c:v>
                </c:pt>
                <c:pt idx="11095">
                  <c:v>3.6658143750016006</c:v>
                </c:pt>
                <c:pt idx="11096">
                  <c:v>3.6654290624992005</c:v>
                </c:pt>
                <c:pt idx="11097">
                  <c:v>3.6649756250016008</c:v>
                </c:pt>
                <c:pt idx="11098">
                  <c:v>3.6645275000000002</c:v>
                </c:pt>
                <c:pt idx="11099">
                  <c:v>3.6641828124992006</c:v>
                </c:pt>
                <c:pt idx="11100">
                  <c:v>3.6637190624992004</c:v>
                </c:pt>
                <c:pt idx="11101">
                  <c:v>3.6633378124992007</c:v>
                </c:pt>
                <c:pt idx="11102">
                  <c:v>3.6629634375007996</c:v>
                </c:pt>
                <c:pt idx="11103">
                  <c:v>3.6625506250016007</c:v>
                </c:pt>
                <c:pt idx="11104">
                  <c:v>3.6626781250016007</c:v>
                </c:pt>
                <c:pt idx="11105">
                  <c:v>3.6626612500000002</c:v>
                </c:pt>
                <c:pt idx="11106">
                  <c:v>3.6629759375007995</c:v>
                </c:pt>
                <c:pt idx="11107">
                  <c:v>3.6633284375007995</c:v>
                </c:pt>
                <c:pt idx="11108">
                  <c:v>3.6637187500000001</c:v>
                </c:pt>
                <c:pt idx="11109">
                  <c:v>3.6641128124992006</c:v>
                </c:pt>
                <c:pt idx="11110">
                  <c:v>3.6645109375007996</c:v>
                </c:pt>
                <c:pt idx="11111">
                  <c:v>3.6648606250016007</c:v>
                </c:pt>
                <c:pt idx="11112">
                  <c:v>3.6652559375007994</c:v>
                </c:pt>
                <c:pt idx="11113">
                  <c:v>3.6656053124992005</c:v>
                </c:pt>
                <c:pt idx="11114">
                  <c:v>3.6659268750016007</c:v>
                </c:pt>
                <c:pt idx="11115">
                  <c:v>3.6662740624992005</c:v>
                </c:pt>
                <c:pt idx="11116">
                  <c:v>3.6659324999999998</c:v>
                </c:pt>
                <c:pt idx="11117">
                  <c:v>3.6654971875007996</c:v>
                </c:pt>
                <c:pt idx="11118">
                  <c:v>3.6650565624992004</c:v>
                </c:pt>
                <c:pt idx="11119">
                  <c:v>3.6646231250016004</c:v>
                </c:pt>
                <c:pt idx="11120">
                  <c:v>3.6644600000000001</c:v>
                </c:pt>
                <c:pt idx="11121">
                  <c:v>3.6645440624992003</c:v>
                </c:pt>
                <c:pt idx="11122">
                  <c:v>3.6648696875007993</c:v>
                </c:pt>
                <c:pt idx="11123">
                  <c:v>3.6645293750016004</c:v>
                </c:pt>
                <c:pt idx="11124">
                  <c:v>3.6641690624992007</c:v>
                </c:pt>
                <c:pt idx="11125">
                  <c:v>3.6637090624992004</c:v>
                </c:pt>
                <c:pt idx="11126">
                  <c:v>3.66323</c:v>
                </c:pt>
                <c:pt idx="11127">
                  <c:v>3.6627740624992007</c:v>
                </c:pt>
                <c:pt idx="11128">
                  <c:v>3.6622521875007994</c:v>
                </c:pt>
                <c:pt idx="11129">
                  <c:v>3.6616831250016006</c:v>
                </c:pt>
                <c:pt idx="11130">
                  <c:v>3.6611671875007996</c:v>
                </c:pt>
                <c:pt idx="11131">
                  <c:v>3.6607403124992004</c:v>
                </c:pt>
                <c:pt idx="11132">
                  <c:v>3.6603537500000001</c:v>
                </c:pt>
                <c:pt idx="11133">
                  <c:v>3.6599681250016007</c:v>
                </c:pt>
                <c:pt idx="11134">
                  <c:v>3.6596240624992005</c:v>
                </c:pt>
                <c:pt idx="11135">
                  <c:v>3.6598515624992003</c:v>
                </c:pt>
                <c:pt idx="11136">
                  <c:v>3.6594628124992004</c:v>
                </c:pt>
                <c:pt idx="11137">
                  <c:v>3.6590534375007997</c:v>
                </c:pt>
                <c:pt idx="11138">
                  <c:v>3.6588993750016008</c:v>
                </c:pt>
                <c:pt idx="11139">
                  <c:v>3.6592465624992006</c:v>
                </c:pt>
                <c:pt idx="11140">
                  <c:v>3.6596375000000001</c:v>
                </c:pt>
                <c:pt idx="11141">
                  <c:v>3.6599771875007994</c:v>
                </c:pt>
                <c:pt idx="11142">
                  <c:v>3.6603571875007996</c:v>
                </c:pt>
                <c:pt idx="11143">
                  <c:v>3.6607534375007993</c:v>
                </c:pt>
                <c:pt idx="11144">
                  <c:v>3.6611121875007995</c:v>
                </c:pt>
                <c:pt idx="11145">
                  <c:v>3.6614675000000001</c:v>
                </c:pt>
                <c:pt idx="11146">
                  <c:v>3.6618368750016006</c:v>
                </c:pt>
                <c:pt idx="11147">
                  <c:v>3.6622434375007993</c:v>
                </c:pt>
                <c:pt idx="11148">
                  <c:v>3.6626009375007995</c:v>
                </c:pt>
                <c:pt idx="11149">
                  <c:v>3.6629468750016008</c:v>
                </c:pt>
                <c:pt idx="11150">
                  <c:v>3.6633187500000002</c:v>
                </c:pt>
                <c:pt idx="11151">
                  <c:v>3.6636906250016006</c:v>
                </c:pt>
                <c:pt idx="11152">
                  <c:v>3.66406375</c:v>
                </c:pt>
                <c:pt idx="11153">
                  <c:v>3.6643959375007995</c:v>
                </c:pt>
                <c:pt idx="11154">
                  <c:v>3.6647525000000001</c:v>
                </c:pt>
                <c:pt idx="11155">
                  <c:v>3.6644015624992003</c:v>
                </c:pt>
                <c:pt idx="11156">
                  <c:v>3.6640437499999998</c:v>
                </c:pt>
                <c:pt idx="11157">
                  <c:v>3.6637028124992006</c:v>
                </c:pt>
                <c:pt idx="11158">
                  <c:v>3.6632890624992007</c:v>
                </c:pt>
                <c:pt idx="11159">
                  <c:v>3.6628375000000002</c:v>
                </c:pt>
                <c:pt idx="11160">
                  <c:v>3.6624750000000001</c:v>
                </c:pt>
                <c:pt idx="11161">
                  <c:v>3.6625968750016007</c:v>
                </c:pt>
                <c:pt idx="11162">
                  <c:v>3.6629393750016006</c:v>
                </c:pt>
                <c:pt idx="11163">
                  <c:v>3.6633003124992003</c:v>
                </c:pt>
                <c:pt idx="11164">
                  <c:v>3.6634043750016008</c:v>
                </c:pt>
                <c:pt idx="11165">
                  <c:v>3.6630234375007995</c:v>
                </c:pt>
                <c:pt idx="11166">
                  <c:v>3.6632443750016006</c:v>
                </c:pt>
                <c:pt idx="11167">
                  <c:v>3.6633874999999998</c:v>
                </c:pt>
                <c:pt idx="11168">
                  <c:v>3.6631643750016005</c:v>
                </c:pt>
                <c:pt idx="11169">
                  <c:v>3.6627481250016007</c:v>
                </c:pt>
                <c:pt idx="11170">
                  <c:v>3.6624071875007993</c:v>
                </c:pt>
                <c:pt idx="11171">
                  <c:v>3.6619109375007994</c:v>
                </c:pt>
                <c:pt idx="11172">
                  <c:v>3.6614821875007997</c:v>
                </c:pt>
                <c:pt idx="11173">
                  <c:v>3.6615159375007993</c:v>
                </c:pt>
                <c:pt idx="11174">
                  <c:v>3.6619168750016007</c:v>
                </c:pt>
                <c:pt idx="11175">
                  <c:v>3.6623118750016004</c:v>
                </c:pt>
                <c:pt idx="11176">
                  <c:v>3.6626643750016008</c:v>
                </c:pt>
                <c:pt idx="11177">
                  <c:v>3.6626124999999998</c:v>
                </c:pt>
                <c:pt idx="11178">
                  <c:v>3.6624706250016006</c:v>
                </c:pt>
                <c:pt idx="11179">
                  <c:v>3.6620671875007993</c:v>
                </c:pt>
                <c:pt idx="11180">
                  <c:v>3.6616534375007994</c:v>
                </c:pt>
                <c:pt idx="11181">
                  <c:v>3.6612493750016006</c:v>
                </c:pt>
                <c:pt idx="11182">
                  <c:v>3.6610537500000002</c:v>
                </c:pt>
                <c:pt idx="11183">
                  <c:v>3.6609368750016005</c:v>
                </c:pt>
                <c:pt idx="11184">
                  <c:v>3.6612687500000001</c:v>
                </c:pt>
                <c:pt idx="11185">
                  <c:v>3.6616137499999999</c:v>
                </c:pt>
                <c:pt idx="11186">
                  <c:v>3.6612874999999998</c:v>
                </c:pt>
                <c:pt idx="11187">
                  <c:v>3.6609459375007996</c:v>
                </c:pt>
                <c:pt idx="11188">
                  <c:v>3.6606190624992005</c:v>
                </c:pt>
                <c:pt idx="11189">
                  <c:v>3.6602399999999999</c:v>
                </c:pt>
                <c:pt idx="11190">
                  <c:v>3.6602912500000002</c:v>
                </c:pt>
                <c:pt idx="11191">
                  <c:v>3.6607037500000001</c:v>
                </c:pt>
                <c:pt idx="11192">
                  <c:v>3.6610543750016005</c:v>
                </c:pt>
                <c:pt idx="11193">
                  <c:v>3.6612318750016004</c:v>
                </c:pt>
                <c:pt idx="11194">
                  <c:v>3.6614650000000002</c:v>
                </c:pt>
                <c:pt idx="11195">
                  <c:v>3.6610915624992004</c:v>
                </c:pt>
                <c:pt idx="11196">
                  <c:v>3.66069625</c:v>
                </c:pt>
                <c:pt idx="11197">
                  <c:v>3.6606728124992003</c:v>
                </c:pt>
                <c:pt idx="11198">
                  <c:v>3.6609953124992005</c:v>
                </c:pt>
                <c:pt idx="11199">
                  <c:v>3.6613396875007993</c:v>
                </c:pt>
                <c:pt idx="11200">
                  <c:v>3.6617581250016005</c:v>
                </c:pt>
                <c:pt idx="11201">
                  <c:v>3.66188125</c:v>
                </c:pt>
                <c:pt idx="11202">
                  <c:v>3.6614303124992005</c:v>
                </c:pt>
                <c:pt idx="11203">
                  <c:v>3.6608450000000001</c:v>
                </c:pt>
                <c:pt idx="11204">
                  <c:v>3.6604431250016005</c:v>
                </c:pt>
                <c:pt idx="11205">
                  <c:v>3.6600553124992006</c:v>
                </c:pt>
                <c:pt idx="11206">
                  <c:v>3.6595996875007994</c:v>
                </c:pt>
                <c:pt idx="11207">
                  <c:v>3.6591353124992003</c:v>
                </c:pt>
                <c:pt idx="11208">
                  <c:v>3.6586906250016007</c:v>
                </c:pt>
                <c:pt idx="11209">
                  <c:v>3.6583103124992005</c:v>
                </c:pt>
                <c:pt idx="11210">
                  <c:v>3.6579381250016008</c:v>
                </c:pt>
                <c:pt idx="11211">
                  <c:v>3.6574243750016007</c:v>
                </c:pt>
                <c:pt idx="11212">
                  <c:v>3.6571915624992006</c:v>
                </c:pt>
                <c:pt idx="11213">
                  <c:v>3.6575778124992007</c:v>
                </c:pt>
                <c:pt idx="11214">
                  <c:v>3.6579128124992004</c:v>
                </c:pt>
                <c:pt idx="11215">
                  <c:v>3.6581450000000002</c:v>
                </c:pt>
                <c:pt idx="11216">
                  <c:v>3.6585025</c:v>
                </c:pt>
                <c:pt idx="11217">
                  <c:v>3.6588487500000002</c:v>
                </c:pt>
                <c:pt idx="11218">
                  <c:v>3.6592615624992004</c:v>
                </c:pt>
                <c:pt idx="11219">
                  <c:v>3.6595821875007997</c:v>
                </c:pt>
                <c:pt idx="11220">
                  <c:v>3.6599359375007996</c:v>
                </c:pt>
                <c:pt idx="11221">
                  <c:v>3.6603553124992003</c:v>
                </c:pt>
                <c:pt idx="11222">
                  <c:v>3.6606890624992006</c:v>
                </c:pt>
                <c:pt idx="11223">
                  <c:v>3.6610193750016005</c:v>
                </c:pt>
                <c:pt idx="11224">
                  <c:v>3.6613809375007995</c:v>
                </c:pt>
                <c:pt idx="11225">
                  <c:v>3.66150625</c:v>
                </c:pt>
                <c:pt idx="11226">
                  <c:v>3.6614321875007994</c:v>
                </c:pt>
                <c:pt idx="11227">
                  <c:v>3.6609646875007993</c:v>
                </c:pt>
                <c:pt idx="11228">
                  <c:v>3.6606106250016004</c:v>
                </c:pt>
                <c:pt idx="11229">
                  <c:v>3.6602559375007995</c:v>
                </c:pt>
                <c:pt idx="11230">
                  <c:v>3.6598693750016005</c:v>
                </c:pt>
                <c:pt idx="11231">
                  <c:v>3.6599178124992005</c:v>
                </c:pt>
                <c:pt idx="11232">
                  <c:v>3.6595321875007993</c:v>
                </c:pt>
                <c:pt idx="11233">
                  <c:v>3.6591453124992004</c:v>
                </c:pt>
                <c:pt idx="11234">
                  <c:v>3.6587928124992004</c:v>
                </c:pt>
                <c:pt idx="11235">
                  <c:v>3.6584390624992005</c:v>
                </c:pt>
                <c:pt idx="11236">
                  <c:v>3.6580796875007997</c:v>
                </c:pt>
                <c:pt idx="11237">
                  <c:v>3.6581053124992007</c:v>
                </c:pt>
                <c:pt idx="11238">
                  <c:v>3.6584456250016006</c:v>
                </c:pt>
                <c:pt idx="11239">
                  <c:v>3.6587749999999999</c:v>
                </c:pt>
                <c:pt idx="11240">
                  <c:v>3.6591862499999999</c:v>
                </c:pt>
                <c:pt idx="11241">
                  <c:v>3.6595234375007997</c:v>
                </c:pt>
                <c:pt idx="11242">
                  <c:v>3.6598762499999999</c:v>
                </c:pt>
                <c:pt idx="11243">
                  <c:v>3.6602334375007994</c:v>
                </c:pt>
                <c:pt idx="11244">
                  <c:v>3.6599506250016005</c:v>
                </c:pt>
                <c:pt idx="11245">
                  <c:v>3.6595749999999998</c:v>
                </c:pt>
                <c:pt idx="11246">
                  <c:v>3.6594290624992003</c:v>
                </c:pt>
                <c:pt idx="11247">
                  <c:v>3.6592918750016006</c:v>
                </c:pt>
                <c:pt idx="11248">
                  <c:v>3.6593825</c:v>
                </c:pt>
                <c:pt idx="11249">
                  <c:v>3.6597171875007994</c:v>
                </c:pt>
                <c:pt idx="11250">
                  <c:v>3.6600674999999998</c:v>
                </c:pt>
                <c:pt idx="11251">
                  <c:v>3.6604440624992005</c:v>
                </c:pt>
                <c:pt idx="11252">
                  <c:v>3.6607831250016005</c:v>
                </c:pt>
                <c:pt idx="11253">
                  <c:v>3.6611293750016007</c:v>
                </c:pt>
                <c:pt idx="11254">
                  <c:v>3.6615390624992004</c:v>
                </c:pt>
                <c:pt idx="11255">
                  <c:v>3.6618840624992006</c:v>
                </c:pt>
                <c:pt idx="11256">
                  <c:v>3.6622062500000001</c:v>
                </c:pt>
                <c:pt idx="11257">
                  <c:v>3.6618631250016005</c:v>
                </c:pt>
                <c:pt idx="11258">
                  <c:v>3.6614118750016007</c:v>
                </c:pt>
                <c:pt idx="11259">
                  <c:v>3.6609828124992005</c:v>
                </c:pt>
                <c:pt idx="11260">
                  <c:v>3.6604049999999999</c:v>
                </c:pt>
                <c:pt idx="11261">
                  <c:v>3.6600031250016007</c:v>
                </c:pt>
                <c:pt idx="11262">
                  <c:v>3.65964</c:v>
                </c:pt>
                <c:pt idx="11263">
                  <c:v>3.6592684375007996</c:v>
                </c:pt>
                <c:pt idx="11264">
                  <c:v>3.6588646875007993</c:v>
                </c:pt>
                <c:pt idx="11265">
                  <c:v>3.6584603124992006</c:v>
                </c:pt>
                <c:pt idx="11266">
                  <c:v>3.6580431250016008</c:v>
                </c:pt>
                <c:pt idx="11267">
                  <c:v>3.6576521875007995</c:v>
                </c:pt>
                <c:pt idx="11268">
                  <c:v>3.6571234375007995</c:v>
                </c:pt>
                <c:pt idx="11269">
                  <c:v>3.6567078124992003</c:v>
                </c:pt>
                <c:pt idx="11270">
                  <c:v>3.6563778124992004</c:v>
                </c:pt>
                <c:pt idx="11271">
                  <c:v>3.6564943750016008</c:v>
                </c:pt>
                <c:pt idx="11272">
                  <c:v>3.6567890624992003</c:v>
                </c:pt>
                <c:pt idx="11273">
                  <c:v>3.6571525</c:v>
                </c:pt>
                <c:pt idx="11274">
                  <c:v>3.6575312499999999</c:v>
                </c:pt>
                <c:pt idx="11275">
                  <c:v>3.65786875</c:v>
                </c:pt>
                <c:pt idx="11276">
                  <c:v>3.6581999999999999</c:v>
                </c:pt>
                <c:pt idx="11277">
                  <c:v>3.6585453124992005</c:v>
                </c:pt>
                <c:pt idx="11278">
                  <c:v>3.6589581250016008</c:v>
                </c:pt>
                <c:pt idx="11279">
                  <c:v>3.6592034375007993</c:v>
                </c:pt>
                <c:pt idx="11280">
                  <c:v>3.6591021875007996</c:v>
                </c:pt>
                <c:pt idx="11281">
                  <c:v>3.6586946875007995</c:v>
                </c:pt>
                <c:pt idx="11282">
                  <c:v>3.6583350000000001</c:v>
                </c:pt>
                <c:pt idx="11283">
                  <c:v>3.6579768750016006</c:v>
                </c:pt>
                <c:pt idx="11284">
                  <c:v>3.6575859375007993</c:v>
                </c:pt>
                <c:pt idx="11285">
                  <c:v>3.6572209375007994</c:v>
                </c:pt>
                <c:pt idx="11286">
                  <c:v>3.6567996875007993</c:v>
                </c:pt>
                <c:pt idx="11287">
                  <c:v>3.6569396875007993</c:v>
                </c:pt>
                <c:pt idx="11288">
                  <c:v>3.6572643750016005</c:v>
                </c:pt>
                <c:pt idx="11289">
                  <c:v>3.6575993750016007</c:v>
                </c:pt>
                <c:pt idx="11290">
                  <c:v>3.6579740624992003</c:v>
                </c:pt>
                <c:pt idx="11291">
                  <c:v>3.6583143750016007</c:v>
                </c:pt>
                <c:pt idx="11292">
                  <c:v>3.6586862500000001</c:v>
                </c:pt>
                <c:pt idx="11293">
                  <c:v>3.6590531250016007</c:v>
                </c:pt>
                <c:pt idx="11294">
                  <c:v>3.6594000000000002</c:v>
                </c:pt>
                <c:pt idx="11295">
                  <c:v>3.6598515624992003</c:v>
                </c:pt>
                <c:pt idx="11296">
                  <c:v>3.6602212500000002</c:v>
                </c:pt>
                <c:pt idx="11297">
                  <c:v>3.6605599999999998</c:v>
                </c:pt>
                <c:pt idx="11298">
                  <c:v>3.6606068750016005</c:v>
                </c:pt>
                <c:pt idx="11299">
                  <c:v>3.6602384375007997</c:v>
                </c:pt>
                <c:pt idx="11300">
                  <c:v>3.6598640624992007</c:v>
                </c:pt>
                <c:pt idx="11301">
                  <c:v>3.659475</c:v>
                </c:pt>
                <c:pt idx="11302">
                  <c:v>3.6591196875007994</c:v>
                </c:pt>
                <c:pt idx="11303">
                  <c:v>3.6585131250016008</c:v>
                </c:pt>
                <c:pt idx="11304">
                  <c:v>3.6581893750016006</c:v>
                </c:pt>
                <c:pt idx="11305">
                  <c:v>3.6576053124992005</c:v>
                </c:pt>
                <c:pt idx="11306">
                  <c:v>3.6570309375007994</c:v>
                </c:pt>
                <c:pt idx="11307">
                  <c:v>3.6566931250016004</c:v>
                </c:pt>
                <c:pt idx="11308">
                  <c:v>3.6563156250016005</c:v>
                </c:pt>
                <c:pt idx="11309">
                  <c:v>3.6558706250016004</c:v>
                </c:pt>
                <c:pt idx="11310">
                  <c:v>3.6557515624992005</c:v>
                </c:pt>
                <c:pt idx="11311">
                  <c:v>3.6560909375007995</c:v>
                </c:pt>
                <c:pt idx="11312">
                  <c:v>3.6564546875007995</c:v>
                </c:pt>
                <c:pt idx="11313">
                  <c:v>3.6568524999999998</c:v>
                </c:pt>
                <c:pt idx="11314">
                  <c:v>3.6572706250016007</c:v>
                </c:pt>
                <c:pt idx="11315">
                  <c:v>3.6576353124992007</c:v>
                </c:pt>
                <c:pt idx="11316">
                  <c:v>3.6580162500000002</c:v>
                </c:pt>
                <c:pt idx="11317">
                  <c:v>3.6584584375007996</c:v>
                </c:pt>
                <c:pt idx="11318">
                  <c:v>3.6588756250016008</c:v>
                </c:pt>
                <c:pt idx="11319">
                  <c:v>3.6592321875007996</c:v>
                </c:pt>
                <c:pt idx="11320">
                  <c:v>3.6596315624992006</c:v>
                </c:pt>
                <c:pt idx="11321">
                  <c:v>3.66001625</c:v>
                </c:pt>
                <c:pt idx="11322">
                  <c:v>3.6604065624992006</c:v>
                </c:pt>
                <c:pt idx="11323">
                  <c:v>3.6606356250016008</c:v>
                </c:pt>
                <c:pt idx="11324">
                  <c:v>3.6606162499999999</c:v>
                </c:pt>
                <c:pt idx="11325">
                  <c:v>3.6603421875007993</c:v>
                </c:pt>
                <c:pt idx="11326">
                  <c:v>3.6599118750016006</c:v>
                </c:pt>
                <c:pt idx="11327">
                  <c:v>3.6594074999999999</c:v>
                </c:pt>
                <c:pt idx="11328">
                  <c:v>3.6589</c:v>
                </c:pt>
                <c:pt idx="11329">
                  <c:v>3.6583000000000001</c:v>
                </c:pt>
                <c:pt idx="11330">
                  <c:v>3.6579487500000001</c:v>
                </c:pt>
                <c:pt idx="11331">
                  <c:v>3.6574024999999999</c:v>
                </c:pt>
                <c:pt idx="11332">
                  <c:v>3.6568581250016008</c:v>
                </c:pt>
                <c:pt idx="11333">
                  <c:v>3.6563068750016008</c:v>
                </c:pt>
                <c:pt idx="11334">
                  <c:v>3.6559412500000001</c:v>
                </c:pt>
                <c:pt idx="11335">
                  <c:v>3.6554884375007997</c:v>
                </c:pt>
                <c:pt idx="11336">
                  <c:v>3.6553075000000002</c:v>
                </c:pt>
                <c:pt idx="11337">
                  <c:v>3.6556299999999999</c:v>
                </c:pt>
                <c:pt idx="11338">
                  <c:v>3.6559715624992006</c:v>
                </c:pt>
                <c:pt idx="11339">
                  <c:v>3.6561178124992004</c:v>
                </c:pt>
                <c:pt idx="11340">
                  <c:v>3.6560634375007997</c:v>
                </c:pt>
                <c:pt idx="11341">
                  <c:v>3.65600375</c:v>
                </c:pt>
                <c:pt idx="11342">
                  <c:v>3.6561556250016007</c:v>
                </c:pt>
                <c:pt idx="11343">
                  <c:v>3.6564803124992005</c:v>
                </c:pt>
                <c:pt idx="11344">
                  <c:v>3.6568200000000002</c:v>
                </c:pt>
                <c:pt idx="11345">
                  <c:v>3.6571921875007996</c:v>
                </c:pt>
                <c:pt idx="11346">
                  <c:v>3.6568606250016007</c:v>
                </c:pt>
                <c:pt idx="11347">
                  <c:v>3.6564631250016006</c:v>
                </c:pt>
                <c:pt idx="11348">
                  <c:v>3.6560971875007997</c:v>
                </c:pt>
                <c:pt idx="11349">
                  <c:v>3.6557753124992005</c:v>
                </c:pt>
                <c:pt idx="11350">
                  <c:v>3.6554490624992004</c:v>
                </c:pt>
                <c:pt idx="11351">
                  <c:v>3.6553603124992007</c:v>
                </c:pt>
                <c:pt idx="11352">
                  <c:v>3.6557525000000002</c:v>
                </c:pt>
                <c:pt idx="11353">
                  <c:v>3.6560884375007996</c:v>
                </c:pt>
                <c:pt idx="11354">
                  <c:v>3.6557443750016008</c:v>
                </c:pt>
                <c:pt idx="11355">
                  <c:v>3.6554090624992006</c:v>
                </c:pt>
                <c:pt idx="11356">
                  <c:v>3.6551793750016004</c:v>
                </c:pt>
                <c:pt idx="11357">
                  <c:v>3.6550243750016005</c:v>
                </c:pt>
                <c:pt idx="11358">
                  <c:v>3.6554574999999998</c:v>
                </c:pt>
                <c:pt idx="11359">
                  <c:v>3.6557225</c:v>
                </c:pt>
                <c:pt idx="11360">
                  <c:v>3.6560975</c:v>
                </c:pt>
                <c:pt idx="11361">
                  <c:v>3.6564671875007995</c:v>
                </c:pt>
                <c:pt idx="11362">
                  <c:v>3.6560359375007994</c:v>
                </c:pt>
                <c:pt idx="11363">
                  <c:v>3.6556946875007994</c:v>
                </c:pt>
                <c:pt idx="11364">
                  <c:v>3.6553431250016004</c:v>
                </c:pt>
                <c:pt idx="11365">
                  <c:v>3.6549981250016006</c:v>
                </c:pt>
                <c:pt idx="11366">
                  <c:v>3.6553190624992005</c:v>
                </c:pt>
                <c:pt idx="11367">
                  <c:v>3.6556481250016004</c:v>
                </c:pt>
                <c:pt idx="11368">
                  <c:v>3.6560328124992005</c:v>
                </c:pt>
                <c:pt idx="11369">
                  <c:v>3.6561768750016004</c:v>
                </c:pt>
                <c:pt idx="11370">
                  <c:v>3.6565006250016006</c:v>
                </c:pt>
                <c:pt idx="11371">
                  <c:v>3.6568421875007995</c:v>
                </c:pt>
                <c:pt idx="11372">
                  <c:v>3.6571915624992006</c:v>
                </c:pt>
                <c:pt idx="11373">
                  <c:v>3.6575375000000001</c:v>
                </c:pt>
                <c:pt idx="11374">
                  <c:v>3.6578624999999998</c:v>
                </c:pt>
                <c:pt idx="11375">
                  <c:v>3.6582253124992006</c:v>
                </c:pt>
                <c:pt idx="11376">
                  <c:v>3.6585940624992004</c:v>
                </c:pt>
                <c:pt idx="11377">
                  <c:v>3.6588496875007994</c:v>
                </c:pt>
                <c:pt idx="11378">
                  <c:v>3.6589159375007996</c:v>
                </c:pt>
                <c:pt idx="11379">
                  <c:v>3.6585690624992004</c:v>
                </c:pt>
                <c:pt idx="11380">
                  <c:v>3.6580415624992004</c:v>
                </c:pt>
                <c:pt idx="11381">
                  <c:v>3.65754</c:v>
                </c:pt>
                <c:pt idx="11382">
                  <c:v>3.6572168750016005</c:v>
                </c:pt>
                <c:pt idx="11383">
                  <c:v>3.6566956250016007</c:v>
                </c:pt>
                <c:pt idx="11384">
                  <c:v>3.6561462499999999</c:v>
                </c:pt>
                <c:pt idx="11385">
                  <c:v>3.6556681250016005</c:v>
                </c:pt>
                <c:pt idx="11386">
                  <c:v>3.6551115624992003</c:v>
                </c:pt>
                <c:pt idx="11387">
                  <c:v>3.6544921875007996</c:v>
                </c:pt>
                <c:pt idx="11388">
                  <c:v>3.65408</c:v>
                </c:pt>
                <c:pt idx="11389">
                  <c:v>3.6536137499999999</c:v>
                </c:pt>
                <c:pt idx="11390">
                  <c:v>3.6531512500000001</c:v>
                </c:pt>
                <c:pt idx="11391">
                  <c:v>3.6528071875007995</c:v>
                </c:pt>
                <c:pt idx="11392">
                  <c:v>3.6524196875007995</c:v>
                </c:pt>
                <c:pt idx="11393">
                  <c:v>3.6520468750016004</c:v>
                </c:pt>
                <c:pt idx="11394">
                  <c:v>3.6520931250016004</c:v>
                </c:pt>
                <c:pt idx="11395">
                  <c:v>3.6524678124992005</c:v>
                </c:pt>
                <c:pt idx="11396">
                  <c:v>3.6528325000000001</c:v>
                </c:pt>
                <c:pt idx="11397">
                  <c:v>3.6532062500000002</c:v>
                </c:pt>
                <c:pt idx="11398">
                  <c:v>3.6535853124992004</c:v>
                </c:pt>
                <c:pt idx="11399">
                  <c:v>3.6539625</c:v>
                </c:pt>
                <c:pt idx="11400">
                  <c:v>3.6543062499999999</c:v>
                </c:pt>
                <c:pt idx="11401">
                  <c:v>3.6546337499999999</c:v>
                </c:pt>
                <c:pt idx="11402">
                  <c:v>3.6545925000000001</c:v>
                </c:pt>
                <c:pt idx="11403">
                  <c:v>3.6541925000000002</c:v>
                </c:pt>
                <c:pt idx="11404">
                  <c:v>3.6538556250016008</c:v>
                </c:pt>
                <c:pt idx="11405">
                  <c:v>3.6534949999999999</c:v>
                </c:pt>
                <c:pt idx="11406">
                  <c:v>3.6536</c:v>
                </c:pt>
                <c:pt idx="11407">
                  <c:v>3.6539721875007993</c:v>
                </c:pt>
                <c:pt idx="11408">
                  <c:v>3.6543896875007995</c:v>
                </c:pt>
                <c:pt idx="11409">
                  <c:v>3.6541434375007995</c:v>
                </c:pt>
                <c:pt idx="11410">
                  <c:v>3.6537684375007995</c:v>
                </c:pt>
                <c:pt idx="11411">
                  <c:v>3.6536609375007996</c:v>
                </c:pt>
                <c:pt idx="11412">
                  <c:v>3.6537887499999999</c:v>
                </c:pt>
                <c:pt idx="11413">
                  <c:v>3.6541415624992006</c:v>
                </c:pt>
                <c:pt idx="11414">
                  <c:v>3.6544637500000001</c:v>
                </c:pt>
                <c:pt idx="11415">
                  <c:v>3.6547968750016007</c:v>
                </c:pt>
                <c:pt idx="11416">
                  <c:v>3.6551409375007995</c:v>
                </c:pt>
                <c:pt idx="11417">
                  <c:v>3.6545874999999999</c:v>
                </c:pt>
                <c:pt idx="11418">
                  <c:v>3.6541475000000001</c:v>
                </c:pt>
                <c:pt idx="11419">
                  <c:v>3.6538153124992006</c:v>
                </c:pt>
                <c:pt idx="11420">
                  <c:v>3.6534381250016006</c:v>
                </c:pt>
                <c:pt idx="11421">
                  <c:v>3.6533715624992005</c:v>
                </c:pt>
                <c:pt idx="11422">
                  <c:v>3.6529687499999999</c:v>
                </c:pt>
                <c:pt idx="11423">
                  <c:v>3.6526443750016004</c:v>
                </c:pt>
                <c:pt idx="11424">
                  <c:v>3.6529259375007994</c:v>
                </c:pt>
                <c:pt idx="11425">
                  <c:v>3.6533106250016005</c:v>
                </c:pt>
                <c:pt idx="11426">
                  <c:v>3.6536343750016007</c:v>
                </c:pt>
                <c:pt idx="11427">
                  <c:v>3.6539921875007995</c:v>
                </c:pt>
                <c:pt idx="11428">
                  <c:v>3.6543575000000001</c:v>
                </c:pt>
                <c:pt idx="11429">
                  <c:v>3.6547553124992005</c:v>
                </c:pt>
                <c:pt idx="11430">
                  <c:v>3.6550962500000002</c:v>
                </c:pt>
                <c:pt idx="11431">
                  <c:v>3.6555118750016007</c:v>
                </c:pt>
                <c:pt idx="11432">
                  <c:v>3.65586375</c:v>
                </c:pt>
                <c:pt idx="11433">
                  <c:v>3.6560837500000001</c:v>
                </c:pt>
                <c:pt idx="11434">
                  <c:v>3.6557356250016007</c:v>
                </c:pt>
                <c:pt idx="11435">
                  <c:v>3.6553675000000001</c:v>
                </c:pt>
                <c:pt idx="11436">
                  <c:v>3.6549068750016005</c:v>
                </c:pt>
                <c:pt idx="11437">
                  <c:v>3.6545281250016006</c:v>
                </c:pt>
                <c:pt idx="11438">
                  <c:v>3.6538474999999999</c:v>
                </c:pt>
                <c:pt idx="11439">
                  <c:v>3.6535090624992006</c:v>
                </c:pt>
                <c:pt idx="11440">
                  <c:v>3.6531568750016006</c:v>
                </c:pt>
                <c:pt idx="11441">
                  <c:v>3.6528278124992006</c:v>
                </c:pt>
                <c:pt idx="11442">
                  <c:v>3.6522821875007994</c:v>
                </c:pt>
                <c:pt idx="11443">
                  <c:v>3.6518256250016008</c:v>
                </c:pt>
                <c:pt idx="11444">
                  <c:v>3.6514309375007996</c:v>
                </c:pt>
                <c:pt idx="11445">
                  <c:v>3.6514449999999998</c:v>
                </c:pt>
                <c:pt idx="11446">
                  <c:v>3.6517734375007995</c:v>
                </c:pt>
                <c:pt idx="11447">
                  <c:v>3.6517778124992004</c:v>
                </c:pt>
                <c:pt idx="11448">
                  <c:v>3.6521046875007994</c:v>
                </c:pt>
                <c:pt idx="11449">
                  <c:v>3.6523396875007994</c:v>
                </c:pt>
                <c:pt idx="11450">
                  <c:v>3.6526009375007993</c:v>
                </c:pt>
                <c:pt idx="11451">
                  <c:v>3.6529281250016008</c:v>
                </c:pt>
                <c:pt idx="11452">
                  <c:v>3.6532971875007996</c:v>
                </c:pt>
                <c:pt idx="11453">
                  <c:v>3.6536259375007996</c:v>
                </c:pt>
                <c:pt idx="11454">
                  <c:v>3.6532728124992007</c:v>
                </c:pt>
                <c:pt idx="11455">
                  <c:v>3.6529387500000001</c:v>
                </c:pt>
                <c:pt idx="11456">
                  <c:v>3.6525165624992004</c:v>
                </c:pt>
                <c:pt idx="11457">
                  <c:v>3.6521859375007995</c:v>
                </c:pt>
                <c:pt idx="11458">
                  <c:v>3.6518184375007996</c:v>
                </c:pt>
                <c:pt idx="11459">
                  <c:v>3.6515984375007995</c:v>
                </c:pt>
                <c:pt idx="11460">
                  <c:v>3.6516962500000001</c:v>
                </c:pt>
                <c:pt idx="11461">
                  <c:v>3.6516537499999999</c:v>
                </c:pt>
                <c:pt idx="11462">
                  <c:v>3.6520240624992004</c:v>
                </c:pt>
                <c:pt idx="11463">
                  <c:v>3.6523659375007993</c:v>
                </c:pt>
                <c:pt idx="11464">
                  <c:v>3.6527143750016005</c:v>
                </c:pt>
                <c:pt idx="11465">
                  <c:v>3.6530446875007994</c:v>
                </c:pt>
                <c:pt idx="11466">
                  <c:v>3.6534</c:v>
                </c:pt>
                <c:pt idx="11467">
                  <c:v>3.6537306250016006</c:v>
                </c:pt>
                <c:pt idx="11468">
                  <c:v>3.6540762500000001</c:v>
                </c:pt>
                <c:pt idx="11469">
                  <c:v>3.6544021875007995</c:v>
                </c:pt>
                <c:pt idx="11470">
                  <c:v>3.6540328124992003</c:v>
                </c:pt>
                <c:pt idx="11471">
                  <c:v>3.6536596875007996</c:v>
                </c:pt>
                <c:pt idx="11472">
                  <c:v>3.6533043750016008</c:v>
                </c:pt>
                <c:pt idx="11473">
                  <c:v>3.6529156250016004</c:v>
                </c:pt>
                <c:pt idx="11474">
                  <c:v>3.6525531250016008</c:v>
                </c:pt>
                <c:pt idx="11475">
                  <c:v>3.6521559375007997</c:v>
                </c:pt>
                <c:pt idx="11476">
                  <c:v>3.65163875</c:v>
                </c:pt>
                <c:pt idx="11477">
                  <c:v>3.6511946875007997</c:v>
                </c:pt>
                <c:pt idx="11478">
                  <c:v>3.6508428124992003</c:v>
                </c:pt>
                <c:pt idx="11479">
                  <c:v>3.6503796875007994</c:v>
                </c:pt>
                <c:pt idx="11480">
                  <c:v>3.6499940624992004</c:v>
                </c:pt>
                <c:pt idx="11481">
                  <c:v>3.64961</c:v>
                </c:pt>
                <c:pt idx="11482">
                  <c:v>3.6492390624992006</c:v>
                </c:pt>
                <c:pt idx="11483">
                  <c:v>3.6488399999999999</c:v>
                </c:pt>
                <c:pt idx="11484">
                  <c:v>3.6485124999999998</c:v>
                </c:pt>
                <c:pt idx="11485">
                  <c:v>3.6487403124992004</c:v>
                </c:pt>
                <c:pt idx="11486">
                  <c:v>3.6490834375007997</c:v>
                </c:pt>
                <c:pt idx="11487">
                  <c:v>3.6494287500000002</c:v>
                </c:pt>
                <c:pt idx="11488">
                  <c:v>3.6497993750016007</c:v>
                </c:pt>
                <c:pt idx="11489">
                  <c:v>3.6501921875007994</c:v>
                </c:pt>
                <c:pt idx="11490">
                  <c:v>3.6506215624992007</c:v>
                </c:pt>
                <c:pt idx="11491">
                  <c:v>3.6503643750016006</c:v>
                </c:pt>
                <c:pt idx="11492">
                  <c:v>3.6498784375007993</c:v>
                </c:pt>
                <c:pt idx="11493">
                  <c:v>3.6499631250016007</c:v>
                </c:pt>
                <c:pt idx="11494">
                  <c:v>3.6500331250016007</c:v>
                </c:pt>
                <c:pt idx="11495">
                  <c:v>3.6500312500000001</c:v>
                </c:pt>
                <c:pt idx="11496">
                  <c:v>3.6503978124992007</c:v>
                </c:pt>
                <c:pt idx="11497">
                  <c:v>3.6508462499999998</c:v>
                </c:pt>
                <c:pt idx="11498">
                  <c:v>3.6512143750016004</c:v>
                </c:pt>
                <c:pt idx="11499">
                  <c:v>3.6516059375007996</c:v>
                </c:pt>
                <c:pt idx="11500">
                  <c:v>3.6519325</c:v>
                </c:pt>
                <c:pt idx="11501">
                  <c:v>3.6521771875007993</c:v>
                </c:pt>
                <c:pt idx="11502">
                  <c:v>3.6522228124992004</c:v>
                </c:pt>
                <c:pt idx="11503">
                  <c:v>3.6522865624992007</c:v>
                </c:pt>
                <c:pt idx="11504">
                  <c:v>3.6525512500000001</c:v>
                </c:pt>
                <c:pt idx="11505">
                  <c:v>3.6522193750016005</c:v>
                </c:pt>
                <c:pt idx="11506">
                  <c:v>3.6518259375007993</c:v>
                </c:pt>
                <c:pt idx="11507">
                  <c:v>3.6514353124992005</c:v>
                </c:pt>
                <c:pt idx="11508">
                  <c:v>3.6510687499999999</c:v>
                </c:pt>
                <c:pt idx="11509">
                  <c:v>3.6507915624992004</c:v>
                </c:pt>
                <c:pt idx="11510">
                  <c:v>3.6503215624992005</c:v>
                </c:pt>
                <c:pt idx="11511">
                  <c:v>3.6499531250016006</c:v>
                </c:pt>
                <c:pt idx="11512">
                  <c:v>3.6496228124992003</c:v>
                </c:pt>
                <c:pt idx="11513">
                  <c:v>3.6492540624992005</c:v>
                </c:pt>
                <c:pt idx="11514">
                  <c:v>3.6489012500000002</c:v>
                </c:pt>
                <c:pt idx="11515">
                  <c:v>3.6492903124992004</c:v>
                </c:pt>
                <c:pt idx="11516">
                  <c:v>3.6496325000000001</c:v>
                </c:pt>
                <c:pt idx="11517">
                  <c:v>3.6491818750016005</c:v>
                </c:pt>
                <c:pt idx="11518">
                  <c:v>3.6488178124992006</c:v>
                </c:pt>
                <c:pt idx="11519">
                  <c:v>3.6489612500000002</c:v>
                </c:pt>
                <c:pt idx="11520">
                  <c:v>3.6492918750016008</c:v>
                </c:pt>
                <c:pt idx="11521">
                  <c:v>3.6496471875007996</c:v>
                </c:pt>
                <c:pt idx="11522">
                  <c:v>3.6500181250016004</c:v>
                </c:pt>
                <c:pt idx="11523">
                  <c:v>3.6504009375007995</c:v>
                </c:pt>
                <c:pt idx="11524">
                  <c:v>3.6507399999999999</c:v>
                </c:pt>
                <c:pt idx="11525">
                  <c:v>3.6511484375007996</c:v>
                </c:pt>
                <c:pt idx="11526">
                  <c:v>3.6514825000000002</c:v>
                </c:pt>
                <c:pt idx="11527">
                  <c:v>3.6519456250016007</c:v>
                </c:pt>
                <c:pt idx="11528">
                  <c:v>3.6522671875007995</c:v>
                </c:pt>
                <c:pt idx="11529">
                  <c:v>3.6519409375007994</c:v>
                </c:pt>
                <c:pt idx="11530">
                  <c:v>3.6515137499999999</c:v>
                </c:pt>
                <c:pt idx="11531">
                  <c:v>3.6511343750016008</c:v>
                </c:pt>
                <c:pt idx="11532">
                  <c:v>3.6507415624992006</c:v>
                </c:pt>
                <c:pt idx="11533">
                  <c:v>3.6503878124992006</c:v>
                </c:pt>
                <c:pt idx="11534">
                  <c:v>3.6501774999999999</c:v>
                </c:pt>
                <c:pt idx="11535">
                  <c:v>3.6498421875007994</c:v>
                </c:pt>
                <c:pt idx="11536">
                  <c:v>3.6498612499999998</c:v>
                </c:pt>
                <c:pt idx="11537">
                  <c:v>3.6498959375007995</c:v>
                </c:pt>
                <c:pt idx="11538">
                  <c:v>3.6502853124992005</c:v>
                </c:pt>
                <c:pt idx="11539">
                  <c:v>3.6506556250016007</c:v>
                </c:pt>
                <c:pt idx="11540">
                  <c:v>3.6508318750016007</c:v>
                </c:pt>
                <c:pt idx="11541">
                  <c:v>3.6510025000000002</c:v>
                </c:pt>
                <c:pt idx="11542">
                  <c:v>3.6505637499999999</c:v>
                </c:pt>
                <c:pt idx="11543">
                  <c:v>3.6501631250016007</c:v>
                </c:pt>
                <c:pt idx="11544">
                  <c:v>3.6497928124992005</c:v>
                </c:pt>
                <c:pt idx="11545">
                  <c:v>3.6494621875007995</c:v>
                </c:pt>
                <c:pt idx="11546">
                  <c:v>3.6497121875007994</c:v>
                </c:pt>
                <c:pt idx="11547">
                  <c:v>3.6497787499999998</c:v>
                </c:pt>
                <c:pt idx="11548">
                  <c:v>3.6494562500000001</c:v>
                </c:pt>
                <c:pt idx="11549">
                  <c:v>3.6491275000000001</c:v>
                </c:pt>
                <c:pt idx="11550">
                  <c:v>3.6491096875007996</c:v>
                </c:pt>
                <c:pt idx="11551">
                  <c:v>3.6487818750016006</c:v>
                </c:pt>
                <c:pt idx="11552">
                  <c:v>3.6489356250016005</c:v>
                </c:pt>
                <c:pt idx="11553">
                  <c:v>3.6492925000000001</c:v>
                </c:pt>
                <c:pt idx="11554">
                  <c:v>3.6493015624992005</c:v>
                </c:pt>
                <c:pt idx="11555">
                  <c:v>3.6496315624992004</c:v>
                </c:pt>
                <c:pt idx="11556">
                  <c:v>3.649975</c:v>
                </c:pt>
                <c:pt idx="11557">
                  <c:v>3.6496528124992005</c:v>
                </c:pt>
                <c:pt idx="11558">
                  <c:v>3.6497562499999998</c:v>
                </c:pt>
                <c:pt idx="11559">
                  <c:v>3.6500050000000002</c:v>
                </c:pt>
                <c:pt idx="11560">
                  <c:v>3.6500281250016005</c:v>
                </c:pt>
                <c:pt idx="11561">
                  <c:v>3.6496643750016005</c:v>
                </c:pt>
                <c:pt idx="11562">
                  <c:v>3.6497168750016007</c:v>
                </c:pt>
                <c:pt idx="11563">
                  <c:v>3.6497903124992006</c:v>
                </c:pt>
                <c:pt idx="11564">
                  <c:v>3.6493828124992005</c:v>
                </c:pt>
                <c:pt idx="11565">
                  <c:v>3.6491468750016005</c:v>
                </c:pt>
                <c:pt idx="11566">
                  <c:v>3.6493631250016008</c:v>
                </c:pt>
                <c:pt idx="11567">
                  <c:v>3.6489431250016007</c:v>
                </c:pt>
                <c:pt idx="11568">
                  <c:v>3.6484290624992006</c:v>
                </c:pt>
                <c:pt idx="11569">
                  <c:v>3.6480246875007993</c:v>
                </c:pt>
                <c:pt idx="11570">
                  <c:v>3.6476262500000001</c:v>
                </c:pt>
                <c:pt idx="11571">
                  <c:v>3.6472181250016007</c:v>
                </c:pt>
                <c:pt idx="11572">
                  <c:v>3.6472103124992006</c:v>
                </c:pt>
                <c:pt idx="11573">
                  <c:v>3.6471878124992005</c:v>
                </c:pt>
                <c:pt idx="11574">
                  <c:v>3.6473918750016008</c:v>
                </c:pt>
                <c:pt idx="11575">
                  <c:v>3.6472346875007995</c:v>
                </c:pt>
                <c:pt idx="11576">
                  <c:v>3.6474275</c:v>
                </c:pt>
                <c:pt idx="11577">
                  <c:v>3.6477606250016006</c:v>
                </c:pt>
                <c:pt idx="11578">
                  <c:v>3.6480906250016005</c:v>
                </c:pt>
                <c:pt idx="11579">
                  <c:v>3.6484509375007996</c:v>
                </c:pt>
                <c:pt idx="11580">
                  <c:v>3.6487931250016006</c:v>
                </c:pt>
                <c:pt idx="11581">
                  <c:v>3.6491837500000002</c:v>
                </c:pt>
                <c:pt idx="11582">
                  <c:v>3.6495434375007996</c:v>
                </c:pt>
                <c:pt idx="11583">
                  <c:v>3.6498743750016005</c:v>
                </c:pt>
                <c:pt idx="11584">
                  <c:v>3.6496178124992005</c:v>
                </c:pt>
                <c:pt idx="11585">
                  <c:v>3.6492843750016006</c:v>
                </c:pt>
                <c:pt idx="11586">
                  <c:v>3.6490671875007994</c:v>
                </c:pt>
                <c:pt idx="11587">
                  <c:v>3.6492334375007993</c:v>
                </c:pt>
                <c:pt idx="11588">
                  <c:v>3.64941125</c:v>
                </c:pt>
                <c:pt idx="11589">
                  <c:v>3.6491181250016007</c:v>
                </c:pt>
                <c:pt idx="11590">
                  <c:v>3.6494731250016006</c:v>
                </c:pt>
                <c:pt idx="11591">
                  <c:v>3.6498271875007995</c:v>
                </c:pt>
                <c:pt idx="11592">
                  <c:v>3.64993875</c:v>
                </c:pt>
                <c:pt idx="11593">
                  <c:v>3.6496090624992004</c:v>
                </c:pt>
                <c:pt idx="11594">
                  <c:v>3.64965625</c:v>
                </c:pt>
                <c:pt idx="11595">
                  <c:v>3.6492696875007993</c:v>
                </c:pt>
                <c:pt idx="11596">
                  <c:v>3.6488671875007994</c:v>
                </c:pt>
                <c:pt idx="11597">
                  <c:v>3.6485146875007994</c:v>
                </c:pt>
                <c:pt idx="11598">
                  <c:v>3.6480503124992003</c:v>
                </c:pt>
                <c:pt idx="11599">
                  <c:v>3.6476540624992007</c:v>
                </c:pt>
                <c:pt idx="11600">
                  <c:v>3.6473090624992004</c:v>
                </c:pt>
                <c:pt idx="11601">
                  <c:v>3.6468943750016005</c:v>
                </c:pt>
                <c:pt idx="11602">
                  <c:v>3.6464650000000001</c:v>
                </c:pt>
                <c:pt idx="11603">
                  <c:v>3.6460584375007996</c:v>
                </c:pt>
                <c:pt idx="11604">
                  <c:v>3.6463749999999999</c:v>
                </c:pt>
                <c:pt idx="11605">
                  <c:v>3.6467046875007996</c:v>
                </c:pt>
                <c:pt idx="11606">
                  <c:v>3.6469062499999998</c:v>
                </c:pt>
                <c:pt idx="11607">
                  <c:v>3.6468893750016007</c:v>
                </c:pt>
                <c:pt idx="11608">
                  <c:v>3.6465265624992007</c:v>
                </c:pt>
                <c:pt idx="11609">
                  <c:v>3.6465037499999999</c:v>
                </c:pt>
                <c:pt idx="11610">
                  <c:v>3.6461790624992005</c:v>
                </c:pt>
                <c:pt idx="11611">
                  <c:v>3.6458278124992005</c:v>
                </c:pt>
                <c:pt idx="11612">
                  <c:v>3.6454665624992004</c:v>
                </c:pt>
                <c:pt idx="11613">
                  <c:v>3.6451278124992004</c:v>
                </c:pt>
                <c:pt idx="11614">
                  <c:v>3.6452309375007994</c:v>
                </c:pt>
                <c:pt idx="11615">
                  <c:v>3.6456550000000001</c:v>
                </c:pt>
                <c:pt idx="11616">
                  <c:v>3.6459131250016004</c:v>
                </c:pt>
                <c:pt idx="11617">
                  <c:v>3.6462931250016006</c:v>
                </c:pt>
                <c:pt idx="11618">
                  <c:v>3.6466881250016008</c:v>
                </c:pt>
                <c:pt idx="11619">
                  <c:v>3.6470371875007994</c:v>
                </c:pt>
                <c:pt idx="11620">
                  <c:v>3.6467109375007993</c:v>
                </c:pt>
                <c:pt idx="11621">
                  <c:v>3.6469753124992006</c:v>
                </c:pt>
                <c:pt idx="11622">
                  <c:v>3.6473450000000001</c:v>
                </c:pt>
                <c:pt idx="11623">
                  <c:v>3.6476899999999999</c:v>
                </c:pt>
                <c:pt idx="11624">
                  <c:v>3.6480281250016007</c:v>
                </c:pt>
                <c:pt idx="11625">
                  <c:v>3.6483643750016004</c:v>
                </c:pt>
                <c:pt idx="11626">
                  <c:v>3.6487578124992006</c:v>
                </c:pt>
                <c:pt idx="11627">
                  <c:v>3.6491312499999999</c:v>
                </c:pt>
                <c:pt idx="11628">
                  <c:v>3.6487750000000001</c:v>
                </c:pt>
                <c:pt idx="11629">
                  <c:v>3.6482912500000002</c:v>
                </c:pt>
                <c:pt idx="11630">
                  <c:v>3.647805</c:v>
                </c:pt>
                <c:pt idx="11631">
                  <c:v>3.6474178124992007</c:v>
                </c:pt>
                <c:pt idx="11632">
                  <c:v>3.6469678124992004</c:v>
                </c:pt>
                <c:pt idx="11633">
                  <c:v>3.6465615624992007</c:v>
                </c:pt>
                <c:pt idx="11634">
                  <c:v>3.6462193750016008</c:v>
                </c:pt>
                <c:pt idx="11635">
                  <c:v>3.6465756250016006</c:v>
                </c:pt>
                <c:pt idx="11636">
                  <c:v>3.64677125</c:v>
                </c:pt>
                <c:pt idx="11637">
                  <c:v>3.6472221875007995</c:v>
                </c:pt>
                <c:pt idx="11638">
                  <c:v>3.6469046875007995</c:v>
                </c:pt>
                <c:pt idx="11639">
                  <c:v>3.6465678124992005</c:v>
                </c:pt>
                <c:pt idx="11640">
                  <c:v>3.6468509375007994</c:v>
                </c:pt>
                <c:pt idx="11641">
                  <c:v>3.6470584375007995</c:v>
                </c:pt>
                <c:pt idx="11642">
                  <c:v>3.6470878124992003</c:v>
                </c:pt>
                <c:pt idx="11643">
                  <c:v>3.6467106250016004</c:v>
                </c:pt>
                <c:pt idx="11644">
                  <c:v>3.6463496875007997</c:v>
                </c:pt>
                <c:pt idx="11645">
                  <c:v>3.6459478124992004</c:v>
                </c:pt>
                <c:pt idx="11646">
                  <c:v>3.6458631250016005</c:v>
                </c:pt>
                <c:pt idx="11647">
                  <c:v>3.6455415624992007</c:v>
                </c:pt>
                <c:pt idx="11648">
                  <c:v>3.6450993750016005</c:v>
                </c:pt>
                <c:pt idx="11649">
                  <c:v>3.6446325000000002</c:v>
                </c:pt>
                <c:pt idx="11650">
                  <c:v>3.6442912500000002</c:v>
                </c:pt>
                <c:pt idx="11651">
                  <c:v>3.6441303124992004</c:v>
                </c:pt>
                <c:pt idx="11652">
                  <c:v>3.6439921875007997</c:v>
                </c:pt>
                <c:pt idx="11653">
                  <c:v>3.6441028124992005</c:v>
                </c:pt>
                <c:pt idx="11654">
                  <c:v>3.6443003124992006</c:v>
                </c:pt>
                <c:pt idx="11655">
                  <c:v>3.6446309375007995</c:v>
                </c:pt>
                <c:pt idx="11656">
                  <c:v>3.6450053124992006</c:v>
                </c:pt>
                <c:pt idx="11657">
                  <c:v>3.6453706250016005</c:v>
                </c:pt>
                <c:pt idx="11658">
                  <c:v>3.6457012500000001</c:v>
                </c:pt>
                <c:pt idx="11659">
                  <c:v>3.6453653124992007</c:v>
                </c:pt>
                <c:pt idx="11660">
                  <c:v>3.6450328124992004</c:v>
                </c:pt>
                <c:pt idx="11661">
                  <c:v>3.6446218750016004</c:v>
                </c:pt>
                <c:pt idx="11662">
                  <c:v>3.64420375</c:v>
                </c:pt>
                <c:pt idx="11663">
                  <c:v>3.6437849999999998</c:v>
                </c:pt>
                <c:pt idx="11664">
                  <c:v>3.6434543750016006</c:v>
                </c:pt>
                <c:pt idx="11665">
                  <c:v>3.6431243750016007</c:v>
                </c:pt>
                <c:pt idx="11666">
                  <c:v>3.6427412499999998</c:v>
                </c:pt>
                <c:pt idx="11667">
                  <c:v>3.6427159375007996</c:v>
                </c:pt>
                <c:pt idx="11668">
                  <c:v>3.6431918750016008</c:v>
                </c:pt>
                <c:pt idx="11669">
                  <c:v>3.6436490624992004</c:v>
                </c:pt>
                <c:pt idx="11670">
                  <c:v>3.6439831250016006</c:v>
                </c:pt>
                <c:pt idx="11671">
                  <c:v>3.6443321875007997</c:v>
                </c:pt>
                <c:pt idx="11672">
                  <c:v>3.6447571875007996</c:v>
                </c:pt>
                <c:pt idx="11673">
                  <c:v>3.6451746875007993</c:v>
                </c:pt>
                <c:pt idx="11674">
                  <c:v>3.6455825000000002</c:v>
                </c:pt>
                <c:pt idx="11675">
                  <c:v>3.6459084375007995</c:v>
                </c:pt>
                <c:pt idx="11676">
                  <c:v>3.6462525000000001</c:v>
                </c:pt>
                <c:pt idx="11677">
                  <c:v>3.6458728124992006</c:v>
                </c:pt>
                <c:pt idx="11678">
                  <c:v>3.6455043750016007</c:v>
                </c:pt>
                <c:pt idx="11679">
                  <c:v>3.6449543750016007</c:v>
                </c:pt>
                <c:pt idx="11680">
                  <c:v>3.6444203124992005</c:v>
                </c:pt>
                <c:pt idx="11681">
                  <c:v>3.6439353124992007</c:v>
                </c:pt>
                <c:pt idx="11682">
                  <c:v>3.6434159375007993</c:v>
                </c:pt>
                <c:pt idx="11683">
                  <c:v>3.6429637499999998</c:v>
                </c:pt>
                <c:pt idx="11684">
                  <c:v>3.6425299999999998</c:v>
                </c:pt>
                <c:pt idx="11685">
                  <c:v>3.6420487499999998</c:v>
                </c:pt>
                <c:pt idx="11686">
                  <c:v>3.6416768750016004</c:v>
                </c:pt>
                <c:pt idx="11687">
                  <c:v>3.6412765624992005</c:v>
                </c:pt>
                <c:pt idx="11688">
                  <c:v>3.6409493750016004</c:v>
                </c:pt>
                <c:pt idx="11689">
                  <c:v>3.6405271875007994</c:v>
                </c:pt>
                <c:pt idx="11690">
                  <c:v>3.6401928124992007</c:v>
                </c:pt>
                <c:pt idx="11691">
                  <c:v>3.6398409375007996</c:v>
                </c:pt>
                <c:pt idx="11692">
                  <c:v>3.6398837500000001</c:v>
                </c:pt>
                <c:pt idx="11693">
                  <c:v>3.6402121875007993</c:v>
                </c:pt>
                <c:pt idx="11694">
                  <c:v>3.6405590624992006</c:v>
                </c:pt>
                <c:pt idx="11695">
                  <c:v>3.6409221875007995</c:v>
                </c:pt>
                <c:pt idx="11696">
                  <c:v>3.6413181250016007</c:v>
                </c:pt>
                <c:pt idx="11697">
                  <c:v>3.6417331250016005</c:v>
                </c:pt>
                <c:pt idx="11698">
                  <c:v>3.6421243750016008</c:v>
                </c:pt>
                <c:pt idx="11699">
                  <c:v>3.6424628124992005</c:v>
                </c:pt>
                <c:pt idx="11700">
                  <c:v>3.6428250000000002</c:v>
                </c:pt>
                <c:pt idx="11701">
                  <c:v>3.6431696875007993</c:v>
                </c:pt>
                <c:pt idx="11702">
                  <c:v>3.6435246875007996</c:v>
                </c:pt>
                <c:pt idx="11703">
                  <c:v>3.6438999999999999</c:v>
                </c:pt>
                <c:pt idx="11704">
                  <c:v>3.6442556250016005</c:v>
                </c:pt>
                <c:pt idx="11705">
                  <c:v>3.6445928124992006</c:v>
                </c:pt>
                <c:pt idx="11706">
                  <c:v>3.6441553124992003</c:v>
                </c:pt>
                <c:pt idx="11707">
                  <c:v>3.643675</c:v>
                </c:pt>
                <c:pt idx="11708">
                  <c:v>3.6432968750016004</c:v>
                </c:pt>
                <c:pt idx="11709">
                  <c:v>3.6428721875007994</c:v>
                </c:pt>
                <c:pt idx="11710">
                  <c:v>3.6425131250016007</c:v>
                </c:pt>
                <c:pt idx="11711">
                  <c:v>3.6420737500000002</c:v>
                </c:pt>
                <c:pt idx="11712">
                  <c:v>3.6417215624992005</c:v>
                </c:pt>
                <c:pt idx="11713">
                  <c:v>3.6412840624992007</c:v>
                </c:pt>
                <c:pt idx="11714">
                  <c:v>3.6408993750016005</c:v>
                </c:pt>
                <c:pt idx="11715">
                  <c:v>3.6407065624992003</c:v>
                </c:pt>
                <c:pt idx="11716">
                  <c:v>3.6403118750016006</c:v>
                </c:pt>
                <c:pt idx="11717">
                  <c:v>3.6404325000000002</c:v>
                </c:pt>
                <c:pt idx="11718">
                  <c:v>3.6407712499999998</c:v>
                </c:pt>
                <c:pt idx="11719">
                  <c:v>3.6412131250016007</c:v>
                </c:pt>
                <c:pt idx="11720">
                  <c:v>3.6416896875007994</c:v>
                </c:pt>
                <c:pt idx="11721">
                  <c:v>3.6420937499999999</c:v>
                </c:pt>
                <c:pt idx="11722">
                  <c:v>3.6424156250016004</c:v>
                </c:pt>
                <c:pt idx="11723">
                  <c:v>3.6428068750016007</c:v>
                </c:pt>
                <c:pt idx="11724">
                  <c:v>3.6431521875007995</c:v>
                </c:pt>
                <c:pt idx="11725">
                  <c:v>3.6428481250016005</c:v>
                </c:pt>
                <c:pt idx="11726">
                  <c:v>3.6424137499999998</c:v>
                </c:pt>
                <c:pt idx="11727">
                  <c:v>3.6420024999999998</c:v>
                </c:pt>
                <c:pt idx="11728">
                  <c:v>3.6418293750016004</c:v>
                </c:pt>
                <c:pt idx="11729">
                  <c:v>3.6418590624992007</c:v>
                </c:pt>
                <c:pt idx="11730">
                  <c:v>3.6419021875007993</c:v>
                </c:pt>
                <c:pt idx="11731">
                  <c:v>3.6419771875007996</c:v>
                </c:pt>
                <c:pt idx="11732">
                  <c:v>3.6419806250016005</c:v>
                </c:pt>
                <c:pt idx="11733">
                  <c:v>3.6417834375007994</c:v>
                </c:pt>
                <c:pt idx="11734">
                  <c:v>3.6414175000000002</c:v>
                </c:pt>
                <c:pt idx="11735">
                  <c:v>3.6410612499999999</c:v>
                </c:pt>
                <c:pt idx="11736">
                  <c:v>3.6411415624992003</c:v>
                </c:pt>
                <c:pt idx="11737">
                  <c:v>3.6408087500000001</c:v>
                </c:pt>
                <c:pt idx="11738">
                  <c:v>3.6403278124992005</c:v>
                </c:pt>
                <c:pt idx="11739">
                  <c:v>3.6399381250016005</c:v>
                </c:pt>
                <c:pt idx="11740">
                  <c:v>3.6395365624992007</c:v>
                </c:pt>
                <c:pt idx="11741">
                  <c:v>3.6394175</c:v>
                </c:pt>
                <c:pt idx="11742">
                  <c:v>3.6396756250016007</c:v>
                </c:pt>
                <c:pt idx="11743">
                  <c:v>3.6400521875007996</c:v>
                </c:pt>
                <c:pt idx="11744">
                  <c:v>3.6404337500000001</c:v>
                </c:pt>
                <c:pt idx="11745">
                  <c:v>3.6408193750016005</c:v>
                </c:pt>
                <c:pt idx="11746">
                  <c:v>3.6411443750016006</c:v>
                </c:pt>
                <c:pt idx="11747">
                  <c:v>3.6414846875007996</c:v>
                </c:pt>
                <c:pt idx="11748">
                  <c:v>3.6418275000000002</c:v>
                </c:pt>
                <c:pt idx="11749">
                  <c:v>3.6413971875007993</c:v>
                </c:pt>
                <c:pt idx="11750">
                  <c:v>3.6409531250016007</c:v>
                </c:pt>
                <c:pt idx="11751">
                  <c:v>3.6405418750016008</c:v>
                </c:pt>
                <c:pt idx="11752">
                  <c:v>3.64016875</c:v>
                </c:pt>
                <c:pt idx="11753">
                  <c:v>3.63984</c:v>
                </c:pt>
                <c:pt idx="11754">
                  <c:v>3.6394878124992003</c:v>
                </c:pt>
                <c:pt idx="11755">
                  <c:v>3.6391609375007996</c:v>
                </c:pt>
                <c:pt idx="11756">
                  <c:v>3.6390643750016007</c:v>
                </c:pt>
                <c:pt idx="11757">
                  <c:v>3.6392703124992005</c:v>
                </c:pt>
                <c:pt idx="11758">
                  <c:v>3.6389431250016004</c:v>
                </c:pt>
                <c:pt idx="11759">
                  <c:v>3.6389881250016005</c:v>
                </c:pt>
                <c:pt idx="11760">
                  <c:v>3.6392884375007997</c:v>
                </c:pt>
                <c:pt idx="11761">
                  <c:v>3.6395031250016006</c:v>
                </c:pt>
                <c:pt idx="11762">
                  <c:v>3.6394009375007994</c:v>
                </c:pt>
                <c:pt idx="11763">
                  <c:v>3.6395175000000002</c:v>
                </c:pt>
                <c:pt idx="11764">
                  <c:v>3.6391090624992004</c:v>
                </c:pt>
                <c:pt idx="11765">
                  <c:v>3.6387815624992004</c:v>
                </c:pt>
                <c:pt idx="11766">
                  <c:v>3.6384471875007995</c:v>
                </c:pt>
                <c:pt idx="11767">
                  <c:v>3.6383334375007994</c:v>
                </c:pt>
                <c:pt idx="11768">
                  <c:v>3.6380234375007996</c:v>
                </c:pt>
                <c:pt idx="11769">
                  <c:v>3.6376262499999998</c:v>
                </c:pt>
                <c:pt idx="11770">
                  <c:v>3.6372043750016005</c:v>
                </c:pt>
                <c:pt idx="11771">
                  <c:v>3.6368053124992006</c:v>
                </c:pt>
                <c:pt idx="11772">
                  <c:v>3.6363584375007996</c:v>
                </c:pt>
                <c:pt idx="11773">
                  <c:v>3.6360159375007997</c:v>
                </c:pt>
                <c:pt idx="11774">
                  <c:v>3.6356753124992003</c:v>
                </c:pt>
                <c:pt idx="11775">
                  <c:v>3.6360362500000001</c:v>
                </c:pt>
                <c:pt idx="11776">
                  <c:v>3.6364103124992004</c:v>
                </c:pt>
                <c:pt idx="11777">
                  <c:v>3.6367440624992007</c:v>
                </c:pt>
                <c:pt idx="11778">
                  <c:v>3.6369912499999999</c:v>
                </c:pt>
                <c:pt idx="11779">
                  <c:v>3.6373275</c:v>
                </c:pt>
                <c:pt idx="11780">
                  <c:v>3.6377015624992004</c:v>
                </c:pt>
                <c:pt idx="11781">
                  <c:v>3.6380468750016006</c:v>
                </c:pt>
                <c:pt idx="11782">
                  <c:v>3.6383681250016005</c:v>
                </c:pt>
                <c:pt idx="11783">
                  <c:v>3.6388009375007995</c:v>
                </c:pt>
                <c:pt idx="11784">
                  <c:v>3.6392165624992003</c:v>
                </c:pt>
                <c:pt idx="11785">
                  <c:v>3.6395550000000001</c:v>
                </c:pt>
                <c:pt idx="11786">
                  <c:v>3.63996875</c:v>
                </c:pt>
                <c:pt idx="11787">
                  <c:v>3.6403171875007994</c:v>
                </c:pt>
                <c:pt idx="11788">
                  <c:v>3.6404781250016005</c:v>
                </c:pt>
                <c:pt idx="11789">
                  <c:v>3.6401234375007996</c:v>
                </c:pt>
                <c:pt idx="11790">
                  <c:v>3.6399515624992005</c:v>
                </c:pt>
                <c:pt idx="11791">
                  <c:v>3.639465</c:v>
                </c:pt>
                <c:pt idx="11792">
                  <c:v>3.6391293750016005</c:v>
                </c:pt>
                <c:pt idx="11793">
                  <c:v>3.6385893750016005</c:v>
                </c:pt>
                <c:pt idx="11794">
                  <c:v>3.6381159375007996</c:v>
                </c:pt>
                <c:pt idx="11795">
                  <c:v>3.6375768750016007</c:v>
                </c:pt>
                <c:pt idx="11796">
                  <c:v>3.6373243750016004</c:v>
                </c:pt>
                <c:pt idx="11797">
                  <c:v>3.6373481250016004</c:v>
                </c:pt>
                <c:pt idx="11798">
                  <c:v>3.6371765624992003</c:v>
                </c:pt>
                <c:pt idx="11799">
                  <c:v>3.6374103124992003</c:v>
                </c:pt>
                <c:pt idx="11800">
                  <c:v>3.6370524999999998</c:v>
                </c:pt>
                <c:pt idx="11801">
                  <c:v>3.6366834375007997</c:v>
                </c:pt>
                <c:pt idx="11802">
                  <c:v>3.6369671875007996</c:v>
                </c:pt>
                <c:pt idx="11803">
                  <c:v>3.6372971875007996</c:v>
                </c:pt>
                <c:pt idx="11804">
                  <c:v>3.6376274999999998</c:v>
                </c:pt>
                <c:pt idx="11805">
                  <c:v>3.6379815624992005</c:v>
                </c:pt>
                <c:pt idx="11806">
                  <c:v>3.6383074999999998</c:v>
                </c:pt>
                <c:pt idx="11807">
                  <c:v>3.6386431250016007</c:v>
                </c:pt>
                <c:pt idx="11808">
                  <c:v>3.6382196875007997</c:v>
                </c:pt>
                <c:pt idx="11809">
                  <c:v>3.6377006250016004</c:v>
                </c:pt>
                <c:pt idx="11810">
                  <c:v>3.6372287499999998</c:v>
                </c:pt>
                <c:pt idx="11811">
                  <c:v>3.6368793750016004</c:v>
                </c:pt>
                <c:pt idx="11812">
                  <c:v>3.6365078124992003</c:v>
                </c:pt>
                <c:pt idx="11813">
                  <c:v>3.6360696875007994</c:v>
                </c:pt>
                <c:pt idx="11814">
                  <c:v>3.6356428124992006</c:v>
                </c:pt>
                <c:pt idx="11815">
                  <c:v>3.6352015624992005</c:v>
                </c:pt>
                <c:pt idx="11816">
                  <c:v>3.6348159375007993</c:v>
                </c:pt>
                <c:pt idx="11817">
                  <c:v>3.6348746875007993</c:v>
                </c:pt>
                <c:pt idx="11818">
                  <c:v>3.6352665624992007</c:v>
                </c:pt>
                <c:pt idx="11819">
                  <c:v>3.6356074999999999</c:v>
                </c:pt>
                <c:pt idx="11820">
                  <c:v>3.6360712500000001</c:v>
                </c:pt>
                <c:pt idx="11821">
                  <c:v>3.6364696875007994</c:v>
                </c:pt>
                <c:pt idx="11822">
                  <c:v>3.6368925000000001</c:v>
                </c:pt>
                <c:pt idx="11823">
                  <c:v>3.6372434375007994</c:v>
                </c:pt>
                <c:pt idx="11824">
                  <c:v>3.6376034375007995</c:v>
                </c:pt>
                <c:pt idx="11825">
                  <c:v>3.6379712500000001</c:v>
                </c:pt>
                <c:pt idx="11826">
                  <c:v>3.6383140624992003</c:v>
                </c:pt>
                <c:pt idx="11827">
                  <c:v>3.6386653124992003</c:v>
                </c:pt>
                <c:pt idx="11828">
                  <c:v>3.6390328124992006</c:v>
                </c:pt>
                <c:pt idx="11829">
                  <c:v>3.6385281250016006</c:v>
                </c:pt>
                <c:pt idx="11830">
                  <c:v>3.6380531250016004</c:v>
                </c:pt>
                <c:pt idx="11831">
                  <c:v>3.6376240624992007</c:v>
                </c:pt>
                <c:pt idx="11832">
                  <c:v>3.6372984375007995</c:v>
                </c:pt>
                <c:pt idx="11833">
                  <c:v>3.6371778124992007</c:v>
                </c:pt>
                <c:pt idx="11834">
                  <c:v>3.6374196875007994</c:v>
                </c:pt>
                <c:pt idx="11835">
                  <c:v>3.6377506250016007</c:v>
                </c:pt>
                <c:pt idx="11836">
                  <c:v>3.6381065624992006</c:v>
                </c:pt>
                <c:pt idx="11837">
                  <c:v>3.6380259375007995</c:v>
                </c:pt>
                <c:pt idx="11838">
                  <c:v>3.6378168750016004</c:v>
                </c:pt>
                <c:pt idx="11839">
                  <c:v>3.6374678124992004</c:v>
                </c:pt>
                <c:pt idx="11840">
                  <c:v>3.6370537500000002</c:v>
                </c:pt>
                <c:pt idx="11841">
                  <c:v>3.6367087499999999</c:v>
                </c:pt>
                <c:pt idx="11842">
                  <c:v>3.6363703124992006</c:v>
                </c:pt>
                <c:pt idx="11843">
                  <c:v>3.6359940624992007</c:v>
                </c:pt>
                <c:pt idx="11844">
                  <c:v>3.6355581250016007</c:v>
                </c:pt>
                <c:pt idx="11845">
                  <c:v>3.6351493750016006</c:v>
                </c:pt>
                <c:pt idx="11846">
                  <c:v>3.6346956250016005</c:v>
                </c:pt>
                <c:pt idx="11847">
                  <c:v>3.6343356250016008</c:v>
                </c:pt>
                <c:pt idx="11848">
                  <c:v>3.6339537499999999</c:v>
                </c:pt>
                <c:pt idx="11849">
                  <c:v>3.6336290624992005</c:v>
                </c:pt>
                <c:pt idx="11850">
                  <c:v>3.6333037500000001</c:v>
                </c:pt>
                <c:pt idx="11851">
                  <c:v>3.6332378124992006</c:v>
                </c:pt>
                <c:pt idx="11852">
                  <c:v>3.6329050000000001</c:v>
                </c:pt>
                <c:pt idx="11853">
                  <c:v>3.6325615624992005</c:v>
                </c:pt>
                <c:pt idx="11854">
                  <c:v>3.6321421875007993</c:v>
                </c:pt>
                <c:pt idx="11855">
                  <c:v>3.6324603124992003</c:v>
                </c:pt>
                <c:pt idx="11856">
                  <c:v>3.6327593750016005</c:v>
                </c:pt>
                <c:pt idx="11857">
                  <c:v>3.6331099999999998</c:v>
                </c:pt>
                <c:pt idx="11858">
                  <c:v>3.6335568750016005</c:v>
                </c:pt>
                <c:pt idx="11859">
                  <c:v>3.6339053124992007</c:v>
                </c:pt>
                <c:pt idx="11860">
                  <c:v>3.6342809375007996</c:v>
                </c:pt>
                <c:pt idx="11861">
                  <c:v>3.6346725000000002</c:v>
                </c:pt>
                <c:pt idx="11862">
                  <c:v>3.6349953124992007</c:v>
                </c:pt>
                <c:pt idx="11863">
                  <c:v>3.6353403124992005</c:v>
                </c:pt>
                <c:pt idx="11864">
                  <c:v>3.63566375</c:v>
                </c:pt>
                <c:pt idx="11865">
                  <c:v>3.6358071875007996</c:v>
                </c:pt>
                <c:pt idx="11866">
                  <c:v>3.6352684375007995</c:v>
                </c:pt>
                <c:pt idx="11867">
                  <c:v>3.6348768750016007</c:v>
                </c:pt>
                <c:pt idx="11868">
                  <c:v>3.6344531250016008</c:v>
                </c:pt>
                <c:pt idx="11869">
                  <c:v>3.6343153124992007</c:v>
                </c:pt>
                <c:pt idx="11870">
                  <c:v>3.6339559375007995</c:v>
                </c:pt>
                <c:pt idx="11871">
                  <c:v>3.6335409375007997</c:v>
                </c:pt>
                <c:pt idx="11872">
                  <c:v>3.6331674999999999</c:v>
                </c:pt>
                <c:pt idx="11873">
                  <c:v>3.6326956250016007</c:v>
                </c:pt>
                <c:pt idx="11874">
                  <c:v>3.6330615624992006</c:v>
                </c:pt>
                <c:pt idx="11875">
                  <c:v>3.6334775000000001</c:v>
                </c:pt>
                <c:pt idx="11876">
                  <c:v>3.6339115624992004</c:v>
                </c:pt>
                <c:pt idx="11877">
                  <c:v>3.63425625</c:v>
                </c:pt>
                <c:pt idx="11878">
                  <c:v>3.6346218750016006</c:v>
                </c:pt>
                <c:pt idx="11879">
                  <c:v>3.6349934375007993</c:v>
                </c:pt>
                <c:pt idx="11880">
                  <c:v>3.6353162499999998</c:v>
                </c:pt>
                <c:pt idx="11881">
                  <c:v>3.6356415624992007</c:v>
                </c:pt>
                <c:pt idx="11882">
                  <c:v>3.6360368750016008</c:v>
                </c:pt>
                <c:pt idx="11883">
                  <c:v>3.6363887500000001</c:v>
                </c:pt>
                <c:pt idx="11884">
                  <c:v>3.636765</c:v>
                </c:pt>
                <c:pt idx="11885">
                  <c:v>3.6369562499999999</c:v>
                </c:pt>
                <c:pt idx="11886">
                  <c:v>3.6366468750016008</c:v>
                </c:pt>
                <c:pt idx="11887">
                  <c:v>3.6370031250016006</c:v>
                </c:pt>
                <c:pt idx="11888">
                  <c:v>3.6373328124992006</c:v>
                </c:pt>
                <c:pt idx="11889">
                  <c:v>3.6368515624992006</c:v>
                </c:pt>
                <c:pt idx="11890">
                  <c:v>3.6362925000000001</c:v>
                </c:pt>
                <c:pt idx="11891">
                  <c:v>3.6357518750016005</c:v>
                </c:pt>
                <c:pt idx="11892">
                  <c:v>3.6354281250016007</c:v>
                </c:pt>
                <c:pt idx="11893">
                  <c:v>3.6348206250016006</c:v>
                </c:pt>
                <c:pt idx="11894">
                  <c:v>3.6344921875007996</c:v>
                </c:pt>
                <c:pt idx="11895">
                  <c:v>3.6341603124992004</c:v>
                </c:pt>
                <c:pt idx="11896">
                  <c:v>3.6337896875007996</c:v>
                </c:pt>
                <c:pt idx="11897">
                  <c:v>3.6333928124992005</c:v>
                </c:pt>
                <c:pt idx="11898">
                  <c:v>3.633035</c:v>
                </c:pt>
                <c:pt idx="11899">
                  <c:v>3.6326303124992005</c:v>
                </c:pt>
                <c:pt idx="11900">
                  <c:v>3.6322975</c:v>
                </c:pt>
                <c:pt idx="11901">
                  <c:v>3.6319759375007994</c:v>
                </c:pt>
                <c:pt idx="11902">
                  <c:v>3.63162875</c:v>
                </c:pt>
                <c:pt idx="11903">
                  <c:v>3.6312659375007996</c:v>
                </c:pt>
                <c:pt idx="11904">
                  <c:v>3.6309325000000001</c:v>
                </c:pt>
                <c:pt idx="11905">
                  <c:v>3.6305631250016006</c:v>
                </c:pt>
                <c:pt idx="11906">
                  <c:v>3.6308315624992007</c:v>
                </c:pt>
                <c:pt idx="11907">
                  <c:v>3.6312434375007996</c:v>
                </c:pt>
                <c:pt idx="11908">
                  <c:v>3.6316043750016007</c:v>
                </c:pt>
                <c:pt idx="11909">
                  <c:v>3.6320625</c:v>
                </c:pt>
                <c:pt idx="11910">
                  <c:v>3.6325196875007997</c:v>
                </c:pt>
                <c:pt idx="11911">
                  <c:v>3.6329315624992007</c:v>
                </c:pt>
                <c:pt idx="11912">
                  <c:v>3.6332887500000002</c:v>
                </c:pt>
                <c:pt idx="11913">
                  <c:v>3.6336678124992003</c:v>
                </c:pt>
                <c:pt idx="11914">
                  <c:v>3.6340118750016006</c:v>
                </c:pt>
                <c:pt idx="11915">
                  <c:v>3.6335490624992004</c:v>
                </c:pt>
                <c:pt idx="11916">
                  <c:v>3.6331996875007997</c:v>
                </c:pt>
                <c:pt idx="11917">
                  <c:v>3.6326912500000001</c:v>
                </c:pt>
                <c:pt idx="11918">
                  <c:v>3.6321690624992007</c:v>
                </c:pt>
                <c:pt idx="11919">
                  <c:v>3.6318453124992005</c:v>
                </c:pt>
                <c:pt idx="11920">
                  <c:v>3.6314481250016004</c:v>
                </c:pt>
                <c:pt idx="11921">
                  <c:v>3.6311853124992006</c:v>
                </c:pt>
                <c:pt idx="11922">
                  <c:v>3.6315796875007993</c:v>
                </c:pt>
                <c:pt idx="11923">
                  <c:v>3.6315090624992004</c:v>
                </c:pt>
                <c:pt idx="11924">
                  <c:v>3.6318440624992006</c:v>
                </c:pt>
                <c:pt idx="11925">
                  <c:v>3.6321724999999998</c:v>
                </c:pt>
                <c:pt idx="11926">
                  <c:v>3.6325193750016007</c:v>
                </c:pt>
                <c:pt idx="11927">
                  <c:v>3.6328665624992005</c:v>
                </c:pt>
                <c:pt idx="11928">
                  <c:v>3.6331990624992003</c:v>
                </c:pt>
                <c:pt idx="11929">
                  <c:v>3.6336106250016007</c:v>
                </c:pt>
                <c:pt idx="11930">
                  <c:v>3.6340040624992005</c:v>
                </c:pt>
                <c:pt idx="11931">
                  <c:v>3.6343478124992004</c:v>
                </c:pt>
                <c:pt idx="11932">
                  <c:v>3.6347190624992005</c:v>
                </c:pt>
                <c:pt idx="11933">
                  <c:v>3.6349256250016007</c:v>
                </c:pt>
                <c:pt idx="11934">
                  <c:v>3.6349993750016005</c:v>
                </c:pt>
                <c:pt idx="11935">
                  <c:v>3.6345840624992003</c:v>
                </c:pt>
                <c:pt idx="11936">
                  <c:v>3.6342018750016005</c:v>
                </c:pt>
                <c:pt idx="11937">
                  <c:v>3.6337384375007993</c:v>
                </c:pt>
                <c:pt idx="11938">
                  <c:v>3.6333315624992006</c:v>
                </c:pt>
                <c:pt idx="11939">
                  <c:v>3.6330568750016008</c:v>
                </c:pt>
                <c:pt idx="11940">
                  <c:v>3.6326231250016008</c:v>
                </c:pt>
                <c:pt idx="11941">
                  <c:v>3.6322399999999999</c:v>
                </c:pt>
                <c:pt idx="11942">
                  <c:v>3.6318156250016007</c:v>
                </c:pt>
                <c:pt idx="11943">
                  <c:v>3.6314834375007994</c:v>
                </c:pt>
                <c:pt idx="11944">
                  <c:v>3.6311065624992005</c:v>
                </c:pt>
                <c:pt idx="11945">
                  <c:v>3.6306921875007996</c:v>
                </c:pt>
                <c:pt idx="11946">
                  <c:v>3.63025625</c:v>
                </c:pt>
                <c:pt idx="11947">
                  <c:v>3.6299125000000001</c:v>
                </c:pt>
                <c:pt idx="11948">
                  <c:v>3.6295896875007996</c:v>
                </c:pt>
                <c:pt idx="11949">
                  <c:v>3.6292456250016008</c:v>
                </c:pt>
                <c:pt idx="11950">
                  <c:v>3.6292834375007996</c:v>
                </c:pt>
                <c:pt idx="11951">
                  <c:v>3.62961</c:v>
                </c:pt>
                <c:pt idx="11952">
                  <c:v>3.6299562500000002</c:v>
                </c:pt>
                <c:pt idx="11953">
                  <c:v>3.6302859375007994</c:v>
                </c:pt>
                <c:pt idx="11954">
                  <c:v>3.6306771875007997</c:v>
                </c:pt>
                <c:pt idx="11955">
                  <c:v>3.63100625</c:v>
                </c:pt>
                <c:pt idx="11956">
                  <c:v>3.6314096875007995</c:v>
                </c:pt>
                <c:pt idx="11957">
                  <c:v>3.6310328124992006</c:v>
                </c:pt>
                <c:pt idx="11958">
                  <c:v>3.6306671875007996</c:v>
                </c:pt>
                <c:pt idx="11959">
                  <c:v>3.6306115624992006</c:v>
                </c:pt>
                <c:pt idx="11960">
                  <c:v>3.6302675</c:v>
                </c:pt>
                <c:pt idx="11961">
                  <c:v>3.6298987500000002</c:v>
                </c:pt>
                <c:pt idx="11962">
                  <c:v>3.6295456250016005</c:v>
                </c:pt>
                <c:pt idx="11963">
                  <c:v>3.6298384375007995</c:v>
                </c:pt>
                <c:pt idx="11964">
                  <c:v>3.6302093750016007</c:v>
                </c:pt>
                <c:pt idx="11965">
                  <c:v>3.6305359375007993</c:v>
                </c:pt>
                <c:pt idx="11966">
                  <c:v>3.6308756250016008</c:v>
                </c:pt>
                <c:pt idx="11967">
                  <c:v>3.6312125000000002</c:v>
                </c:pt>
                <c:pt idx="11968">
                  <c:v>3.6316106250016005</c:v>
                </c:pt>
                <c:pt idx="11969">
                  <c:v>3.63204875</c:v>
                </c:pt>
                <c:pt idx="11970">
                  <c:v>3.6324353124992004</c:v>
                </c:pt>
                <c:pt idx="11971">
                  <c:v>3.6327924999999999</c:v>
                </c:pt>
                <c:pt idx="11972">
                  <c:v>3.6331556250016006</c:v>
                </c:pt>
                <c:pt idx="11973">
                  <c:v>3.6335956250016004</c:v>
                </c:pt>
                <c:pt idx="11974">
                  <c:v>3.6339790624992006</c:v>
                </c:pt>
                <c:pt idx="11975">
                  <c:v>3.6343453124992005</c:v>
                </c:pt>
                <c:pt idx="11976">
                  <c:v>3.6346743750016004</c:v>
                </c:pt>
                <c:pt idx="11977">
                  <c:v>3.6343025</c:v>
                </c:pt>
                <c:pt idx="11978">
                  <c:v>3.6338106250016007</c:v>
                </c:pt>
                <c:pt idx="11979">
                  <c:v>3.6334246875007996</c:v>
                </c:pt>
                <c:pt idx="11980">
                  <c:v>3.6327796875007996</c:v>
                </c:pt>
                <c:pt idx="11981">
                  <c:v>3.6324306250016005</c:v>
                </c:pt>
                <c:pt idx="11982">
                  <c:v>3.63208625</c:v>
                </c:pt>
                <c:pt idx="11983">
                  <c:v>3.6316981250016007</c:v>
                </c:pt>
                <c:pt idx="11984">
                  <c:v>3.6312246875007994</c:v>
                </c:pt>
                <c:pt idx="11985">
                  <c:v>3.6307499999999999</c:v>
                </c:pt>
                <c:pt idx="11986">
                  <c:v>3.6303428124992005</c:v>
                </c:pt>
                <c:pt idx="11987">
                  <c:v>3.6299396875007996</c:v>
                </c:pt>
                <c:pt idx="11988">
                  <c:v>3.6295571875007995</c:v>
                </c:pt>
                <c:pt idx="11989">
                  <c:v>3.6291275000000001</c:v>
                </c:pt>
                <c:pt idx="11990">
                  <c:v>3.6287718750016005</c:v>
                </c:pt>
                <c:pt idx="11991">
                  <c:v>3.6284471875007993</c:v>
                </c:pt>
                <c:pt idx="11992">
                  <c:v>3.6283734375007994</c:v>
                </c:pt>
                <c:pt idx="11993">
                  <c:v>3.6283543750016007</c:v>
                </c:pt>
                <c:pt idx="11994">
                  <c:v>3.6285831250016005</c:v>
                </c:pt>
                <c:pt idx="11995">
                  <c:v>3.6289809375007995</c:v>
                </c:pt>
                <c:pt idx="11996">
                  <c:v>3.6293600000000001</c:v>
                </c:pt>
                <c:pt idx="11997">
                  <c:v>3.6297687500000002</c:v>
                </c:pt>
                <c:pt idx="11998">
                  <c:v>3.6301859375007997</c:v>
                </c:pt>
                <c:pt idx="11999">
                  <c:v>3.63056</c:v>
                </c:pt>
                <c:pt idx="12000">
                  <c:v>3.6309962499999999</c:v>
                </c:pt>
                <c:pt idx="12001">
                  <c:v>3.6306625000000001</c:v>
                </c:pt>
                <c:pt idx="12002">
                  <c:v>3.6302215624992007</c:v>
                </c:pt>
                <c:pt idx="12003">
                  <c:v>3.6298815624992007</c:v>
                </c:pt>
                <c:pt idx="12004">
                  <c:v>3.6295299999999999</c:v>
                </c:pt>
                <c:pt idx="12005">
                  <c:v>3.6292009375007996</c:v>
                </c:pt>
                <c:pt idx="12006">
                  <c:v>3.6288459375007993</c:v>
                </c:pt>
                <c:pt idx="12007">
                  <c:v>3.6288593750016007</c:v>
                </c:pt>
                <c:pt idx="12008">
                  <c:v>3.6284206250016005</c:v>
                </c:pt>
                <c:pt idx="12009">
                  <c:v>3.6280762499999999</c:v>
                </c:pt>
                <c:pt idx="12010">
                  <c:v>3.6283987500000001</c:v>
                </c:pt>
                <c:pt idx="12011">
                  <c:v>3.6284309375007995</c:v>
                </c:pt>
                <c:pt idx="12012">
                  <c:v>3.6281818750016006</c:v>
                </c:pt>
                <c:pt idx="12013">
                  <c:v>3.6284703124992004</c:v>
                </c:pt>
                <c:pt idx="12014">
                  <c:v>3.6280284375007996</c:v>
                </c:pt>
                <c:pt idx="12015">
                  <c:v>3.6275484375007996</c:v>
                </c:pt>
                <c:pt idx="12016">
                  <c:v>3.6271431250016004</c:v>
                </c:pt>
                <c:pt idx="12017">
                  <c:v>3.6270028124992004</c:v>
                </c:pt>
                <c:pt idx="12018">
                  <c:v>3.6273624999999998</c:v>
                </c:pt>
                <c:pt idx="12019">
                  <c:v>3.6275624999999998</c:v>
                </c:pt>
                <c:pt idx="12020">
                  <c:v>3.6280303124992006</c:v>
                </c:pt>
                <c:pt idx="12021">
                  <c:v>3.6284918750016004</c:v>
                </c:pt>
                <c:pt idx="12022">
                  <c:v>3.6288412499999998</c:v>
                </c:pt>
                <c:pt idx="12023">
                  <c:v>3.6291856250016008</c:v>
                </c:pt>
                <c:pt idx="12024">
                  <c:v>3.6295718750016004</c:v>
                </c:pt>
                <c:pt idx="12025">
                  <c:v>3.6299318750016005</c:v>
                </c:pt>
                <c:pt idx="12026">
                  <c:v>3.6296400000000002</c:v>
                </c:pt>
                <c:pt idx="12027">
                  <c:v>3.6297778124992006</c:v>
                </c:pt>
                <c:pt idx="12028">
                  <c:v>3.6293087499999999</c:v>
                </c:pt>
                <c:pt idx="12029">
                  <c:v>3.6289065624992003</c:v>
                </c:pt>
                <c:pt idx="12030">
                  <c:v>3.6284999999999998</c:v>
                </c:pt>
                <c:pt idx="12031">
                  <c:v>3.6281231250016006</c:v>
                </c:pt>
                <c:pt idx="12032">
                  <c:v>3.6278581250016004</c:v>
                </c:pt>
                <c:pt idx="12033">
                  <c:v>3.6273940624992007</c:v>
                </c:pt>
                <c:pt idx="12034">
                  <c:v>3.6270231250016005</c:v>
                </c:pt>
                <c:pt idx="12035">
                  <c:v>3.6273881250016005</c:v>
                </c:pt>
                <c:pt idx="12036">
                  <c:v>3.6277599999999999</c:v>
                </c:pt>
                <c:pt idx="12037">
                  <c:v>3.6280846875007997</c:v>
                </c:pt>
                <c:pt idx="12038">
                  <c:v>3.6284046875007996</c:v>
                </c:pt>
                <c:pt idx="12039">
                  <c:v>3.6287799999999999</c:v>
                </c:pt>
                <c:pt idx="12040">
                  <c:v>3.6291012500000002</c:v>
                </c:pt>
                <c:pt idx="12041">
                  <c:v>3.6294259375007996</c:v>
                </c:pt>
                <c:pt idx="12042">
                  <c:v>3.6298415624992004</c:v>
                </c:pt>
                <c:pt idx="12043">
                  <c:v>3.6301728124992003</c:v>
                </c:pt>
                <c:pt idx="12044">
                  <c:v>3.6298300000000001</c:v>
                </c:pt>
                <c:pt idx="12045">
                  <c:v>3.6294196875007994</c:v>
                </c:pt>
                <c:pt idx="12046">
                  <c:v>3.6290184375007994</c:v>
                </c:pt>
                <c:pt idx="12047">
                  <c:v>3.6286540624992005</c:v>
                </c:pt>
                <c:pt idx="12048">
                  <c:v>3.6283253124992005</c:v>
                </c:pt>
                <c:pt idx="12049">
                  <c:v>3.6279812499999999</c:v>
                </c:pt>
                <c:pt idx="12050">
                  <c:v>3.6279681250016007</c:v>
                </c:pt>
                <c:pt idx="12051">
                  <c:v>3.6276421875007996</c:v>
                </c:pt>
                <c:pt idx="12052">
                  <c:v>3.6272978124992004</c:v>
                </c:pt>
                <c:pt idx="12053">
                  <c:v>3.6269528124992005</c:v>
                </c:pt>
                <c:pt idx="12054">
                  <c:v>3.6265234375007993</c:v>
                </c:pt>
                <c:pt idx="12055">
                  <c:v>3.6261640624992006</c:v>
                </c:pt>
                <c:pt idx="12056">
                  <c:v>3.6256728124992006</c:v>
                </c:pt>
                <c:pt idx="12057">
                  <c:v>3.6253268750016008</c:v>
                </c:pt>
                <c:pt idx="12058">
                  <c:v>3.6249903124992007</c:v>
                </c:pt>
                <c:pt idx="12059">
                  <c:v>3.6246659375007995</c:v>
                </c:pt>
                <c:pt idx="12060">
                  <c:v>3.6242312499999998</c:v>
                </c:pt>
                <c:pt idx="12061">
                  <c:v>3.6237890624992004</c:v>
                </c:pt>
                <c:pt idx="12062">
                  <c:v>3.6234290624992007</c:v>
                </c:pt>
                <c:pt idx="12063">
                  <c:v>3.6230346875007995</c:v>
                </c:pt>
                <c:pt idx="12064">
                  <c:v>3.6226034375007994</c:v>
                </c:pt>
                <c:pt idx="12065">
                  <c:v>3.6222150000000002</c:v>
                </c:pt>
                <c:pt idx="12066">
                  <c:v>3.6217678124992005</c:v>
                </c:pt>
                <c:pt idx="12067">
                  <c:v>3.621305</c:v>
                </c:pt>
                <c:pt idx="12068">
                  <c:v>3.6209790624992007</c:v>
                </c:pt>
                <c:pt idx="12069">
                  <c:v>3.6206437500000002</c:v>
                </c:pt>
                <c:pt idx="12070">
                  <c:v>3.6210262499999999</c:v>
                </c:pt>
                <c:pt idx="12071">
                  <c:v>3.6213825000000002</c:v>
                </c:pt>
                <c:pt idx="12072">
                  <c:v>3.6214253124992006</c:v>
                </c:pt>
                <c:pt idx="12073">
                  <c:v>3.6216859375007995</c:v>
                </c:pt>
                <c:pt idx="12074">
                  <c:v>3.6220396875007994</c:v>
                </c:pt>
                <c:pt idx="12075">
                  <c:v>3.6224784375007997</c:v>
                </c:pt>
                <c:pt idx="12076">
                  <c:v>3.6228334375007996</c:v>
                </c:pt>
                <c:pt idx="12077">
                  <c:v>3.6225840624992003</c:v>
                </c:pt>
                <c:pt idx="12078">
                  <c:v>3.6229328124992004</c:v>
                </c:pt>
                <c:pt idx="12079">
                  <c:v>3.6225303124992005</c:v>
                </c:pt>
                <c:pt idx="12080">
                  <c:v>3.6219059375007996</c:v>
                </c:pt>
                <c:pt idx="12081">
                  <c:v>3.6213753124992003</c:v>
                </c:pt>
                <c:pt idx="12082">
                  <c:v>3.6210278124992006</c:v>
                </c:pt>
                <c:pt idx="12083">
                  <c:v>3.6206768750016005</c:v>
                </c:pt>
                <c:pt idx="12084">
                  <c:v>3.6201565624992007</c:v>
                </c:pt>
                <c:pt idx="12085">
                  <c:v>3.6196943750016004</c:v>
                </c:pt>
                <c:pt idx="12086">
                  <c:v>3.6193662500000001</c:v>
                </c:pt>
                <c:pt idx="12087">
                  <c:v>3.61961625</c:v>
                </c:pt>
                <c:pt idx="12088">
                  <c:v>3.6197418750016004</c:v>
                </c:pt>
                <c:pt idx="12089">
                  <c:v>3.6201378124992005</c:v>
                </c:pt>
                <c:pt idx="12090">
                  <c:v>3.6205124999999998</c:v>
                </c:pt>
                <c:pt idx="12091">
                  <c:v>3.6208446875007994</c:v>
                </c:pt>
                <c:pt idx="12092">
                  <c:v>3.6212800000000001</c:v>
                </c:pt>
                <c:pt idx="12093">
                  <c:v>3.6216824999999999</c:v>
                </c:pt>
                <c:pt idx="12094">
                  <c:v>3.6220140624992005</c:v>
                </c:pt>
                <c:pt idx="12095">
                  <c:v>3.6223934375007993</c:v>
                </c:pt>
                <c:pt idx="12096">
                  <c:v>3.6228387500000001</c:v>
                </c:pt>
                <c:pt idx="12097">
                  <c:v>3.6231821875007997</c:v>
                </c:pt>
                <c:pt idx="12098">
                  <c:v>3.6235421875007994</c:v>
                </c:pt>
                <c:pt idx="12099">
                  <c:v>3.6238634375007996</c:v>
                </c:pt>
                <c:pt idx="12100">
                  <c:v>3.6238690624992005</c:v>
                </c:pt>
                <c:pt idx="12101">
                  <c:v>3.6235318750016008</c:v>
                </c:pt>
                <c:pt idx="12102">
                  <c:v>3.6231143750016006</c:v>
                </c:pt>
                <c:pt idx="12103">
                  <c:v>3.6227253124992007</c:v>
                </c:pt>
                <c:pt idx="12104">
                  <c:v>3.6221921875007994</c:v>
                </c:pt>
                <c:pt idx="12105">
                  <c:v>3.6216921875007997</c:v>
                </c:pt>
                <c:pt idx="12106">
                  <c:v>3.6213421875007996</c:v>
                </c:pt>
                <c:pt idx="12107">
                  <c:v>3.6209428124992007</c:v>
                </c:pt>
                <c:pt idx="12108">
                  <c:v>3.6206131250016007</c:v>
                </c:pt>
                <c:pt idx="12109">
                  <c:v>3.6202765624992006</c:v>
                </c:pt>
                <c:pt idx="12110">
                  <c:v>3.6198906250016005</c:v>
                </c:pt>
                <c:pt idx="12111">
                  <c:v>3.6194206250016006</c:v>
                </c:pt>
                <c:pt idx="12112">
                  <c:v>3.6188971875007994</c:v>
                </c:pt>
                <c:pt idx="12113">
                  <c:v>3.6184509375007994</c:v>
                </c:pt>
                <c:pt idx="12114">
                  <c:v>3.617855</c:v>
                </c:pt>
                <c:pt idx="12115">
                  <c:v>3.6174621875007995</c:v>
                </c:pt>
                <c:pt idx="12116">
                  <c:v>3.6170528124992005</c:v>
                </c:pt>
                <c:pt idx="12117">
                  <c:v>3.6167265624992004</c:v>
                </c:pt>
                <c:pt idx="12118">
                  <c:v>3.6168559375007994</c:v>
                </c:pt>
                <c:pt idx="12119">
                  <c:v>3.6172</c:v>
                </c:pt>
                <c:pt idx="12120">
                  <c:v>3.6175515624992003</c:v>
                </c:pt>
                <c:pt idx="12121">
                  <c:v>3.6179715624992004</c:v>
                </c:pt>
                <c:pt idx="12122">
                  <c:v>3.6183665624992005</c:v>
                </c:pt>
                <c:pt idx="12123">
                  <c:v>3.6187103124992004</c:v>
                </c:pt>
                <c:pt idx="12124">
                  <c:v>3.6186515624992004</c:v>
                </c:pt>
                <c:pt idx="12125">
                  <c:v>3.6182418750016008</c:v>
                </c:pt>
                <c:pt idx="12126">
                  <c:v>3.6183125</c:v>
                </c:pt>
                <c:pt idx="12127">
                  <c:v>3.6182321875007997</c:v>
                </c:pt>
                <c:pt idx="12128">
                  <c:v>3.6185553124992005</c:v>
                </c:pt>
                <c:pt idx="12129">
                  <c:v>3.6188903124992007</c:v>
                </c:pt>
                <c:pt idx="12130">
                  <c:v>3.6192134375007994</c:v>
                </c:pt>
                <c:pt idx="12131">
                  <c:v>3.6195715624992006</c:v>
                </c:pt>
                <c:pt idx="12132">
                  <c:v>3.61977875</c:v>
                </c:pt>
                <c:pt idx="12133">
                  <c:v>3.6199637500000001</c:v>
                </c:pt>
                <c:pt idx="12134">
                  <c:v>3.6203474999999998</c:v>
                </c:pt>
                <c:pt idx="12135">
                  <c:v>3.6207093750016006</c:v>
                </c:pt>
                <c:pt idx="12136">
                  <c:v>3.6210793750016004</c:v>
                </c:pt>
                <c:pt idx="12137">
                  <c:v>3.6210881250016005</c:v>
                </c:pt>
                <c:pt idx="12138">
                  <c:v>3.6207409375007993</c:v>
                </c:pt>
                <c:pt idx="12139">
                  <c:v>3.6204015624992003</c:v>
                </c:pt>
                <c:pt idx="12140">
                  <c:v>3.6200109375007994</c:v>
                </c:pt>
                <c:pt idx="12141">
                  <c:v>3.6194443750016005</c:v>
                </c:pt>
                <c:pt idx="12142">
                  <c:v>3.6189346875007997</c:v>
                </c:pt>
                <c:pt idx="12143">
                  <c:v>3.6184343750016006</c:v>
                </c:pt>
                <c:pt idx="12144">
                  <c:v>3.6179778124992006</c:v>
                </c:pt>
                <c:pt idx="12145">
                  <c:v>3.6176396875007995</c:v>
                </c:pt>
                <c:pt idx="12146">
                  <c:v>3.6175250000000001</c:v>
                </c:pt>
                <c:pt idx="12147">
                  <c:v>3.6178987500000002</c:v>
                </c:pt>
                <c:pt idx="12148">
                  <c:v>3.6182271875007994</c:v>
                </c:pt>
                <c:pt idx="12149">
                  <c:v>3.6185490624992007</c:v>
                </c:pt>
                <c:pt idx="12150">
                  <c:v>3.6188856250016004</c:v>
                </c:pt>
                <c:pt idx="12151">
                  <c:v>3.6192093750016006</c:v>
                </c:pt>
                <c:pt idx="12152">
                  <c:v>3.6195456250016007</c:v>
                </c:pt>
                <c:pt idx="12153">
                  <c:v>3.6199349999999999</c:v>
                </c:pt>
                <c:pt idx="12154">
                  <c:v>3.6202800000000002</c:v>
                </c:pt>
                <c:pt idx="12155">
                  <c:v>3.6205353124992006</c:v>
                </c:pt>
                <c:pt idx="12156">
                  <c:v>3.6200606250016008</c:v>
                </c:pt>
                <c:pt idx="12157">
                  <c:v>3.6197256250016006</c:v>
                </c:pt>
                <c:pt idx="12158">
                  <c:v>3.6192846875007993</c:v>
                </c:pt>
                <c:pt idx="12159">
                  <c:v>3.6188790624992007</c:v>
                </c:pt>
                <c:pt idx="12160">
                  <c:v>3.6184093750016006</c:v>
                </c:pt>
                <c:pt idx="12161">
                  <c:v>3.6179890624992006</c:v>
                </c:pt>
                <c:pt idx="12162">
                  <c:v>3.6176003124992007</c:v>
                </c:pt>
                <c:pt idx="12163">
                  <c:v>3.6176662500000001</c:v>
                </c:pt>
                <c:pt idx="12164">
                  <c:v>3.6173006250016004</c:v>
                </c:pt>
                <c:pt idx="12165">
                  <c:v>3.6167643750016008</c:v>
                </c:pt>
                <c:pt idx="12166">
                  <c:v>3.6162831250016008</c:v>
                </c:pt>
                <c:pt idx="12167">
                  <c:v>3.615875</c:v>
                </c:pt>
                <c:pt idx="12168">
                  <c:v>3.6154543750016006</c:v>
                </c:pt>
                <c:pt idx="12169">
                  <c:v>3.6150950000000002</c:v>
                </c:pt>
                <c:pt idx="12170">
                  <c:v>3.6150324999999999</c:v>
                </c:pt>
                <c:pt idx="12171">
                  <c:v>3.6154600000000001</c:v>
                </c:pt>
                <c:pt idx="12172">
                  <c:v>3.6157806250016007</c:v>
                </c:pt>
                <c:pt idx="12173">
                  <c:v>3.61610875</c:v>
                </c:pt>
                <c:pt idx="12174">
                  <c:v>3.6164971875007996</c:v>
                </c:pt>
                <c:pt idx="12175">
                  <c:v>3.6168284375007995</c:v>
                </c:pt>
                <c:pt idx="12176">
                  <c:v>3.6164834375007997</c:v>
                </c:pt>
                <c:pt idx="12177">
                  <c:v>3.6160999999999999</c:v>
                </c:pt>
                <c:pt idx="12178">
                  <c:v>3.6157009375007996</c:v>
                </c:pt>
                <c:pt idx="12179">
                  <c:v>3.6153734375007995</c:v>
                </c:pt>
                <c:pt idx="12180">
                  <c:v>3.6154781250016006</c:v>
                </c:pt>
                <c:pt idx="12181">
                  <c:v>3.6158603124992004</c:v>
                </c:pt>
                <c:pt idx="12182">
                  <c:v>3.6161818750016006</c:v>
                </c:pt>
                <c:pt idx="12183">
                  <c:v>3.6165381250016004</c:v>
                </c:pt>
                <c:pt idx="12184">
                  <c:v>3.6168728124992007</c:v>
                </c:pt>
                <c:pt idx="12185">
                  <c:v>3.6173153124992004</c:v>
                </c:pt>
                <c:pt idx="12186">
                  <c:v>3.6177581250016004</c:v>
                </c:pt>
                <c:pt idx="12187">
                  <c:v>3.6180868750016004</c:v>
                </c:pt>
                <c:pt idx="12188">
                  <c:v>3.6184912499999999</c:v>
                </c:pt>
                <c:pt idx="12189">
                  <c:v>3.6188546875007996</c:v>
                </c:pt>
                <c:pt idx="12190">
                  <c:v>3.6191571875007993</c:v>
                </c:pt>
                <c:pt idx="12191">
                  <c:v>3.6186787499999999</c:v>
                </c:pt>
                <c:pt idx="12192">
                  <c:v>3.6181843750016007</c:v>
                </c:pt>
                <c:pt idx="12193">
                  <c:v>3.6177821875007994</c:v>
                </c:pt>
                <c:pt idx="12194">
                  <c:v>3.6172046875007995</c:v>
                </c:pt>
                <c:pt idx="12195">
                  <c:v>3.6165834375007995</c:v>
                </c:pt>
                <c:pt idx="12196">
                  <c:v>3.6160681250016005</c:v>
                </c:pt>
                <c:pt idx="12197">
                  <c:v>3.6155618750016005</c:v>
                </c:pt>
                <c:pt idx="12198">
                  <c:v>3.6152221875007995</c:v>
                </c:pt>
                <c:pt idx="12199">
                  <c:v>3.6148384375007994</c:v>
                </c:pt>
                <c:pt idx="12200">
                  <c:v>3.6146515624992004</c:v>
                </c:pt>
                <c:pt idx="12201">
                  <c:v>3.6147340624992004</c:v>
                </c:pt>
                <c:pt idx="12202">
                  <c:v>3.6149784375007994</c:v>
                </c:pt>
                <c:pt idx="12203">
                  <c:v>3.6153537500000001</c:v>
                </c:pt>
                <c:pt idx="12204">
                  <c:v>3.61573375</c:v>
                </c:pt>
                <c:pt idx="12205">
                  <c:v>3.6160887499999999</c:v>
                </c:pt>
                <c:pt idx="12206">
                  <c:v>3.6164637499999999</c:v>
                </c:pt>
                <c:pt idx="12207">
                  <c:v>3.6168581250016008</c:v>
                </c:pt>
                <c:pt idx="12208">
                  <c:v>3.6171893750016006</c:v>
                </c:pt>
                <c:pt idx="12209">
                  <c:v>3.6174037499999998</c:v>
                </c:pt>
                <c:pt idx="12210">
                  <c:v>3.6170187500000002</c:v>
                </c:pt>
                <c:pt idx="12211">
                  <c:v>3.6165559375007996</c:v>
                </c:pt>
                <c:pt idx="12212">
                  <c:v>3.6162331250016004</c:v>
                </c:pt>
                <c:pt idx="12213">
                  <c:v>3.6157706250016006</c:v>
                </c:pt>
                <c:pt idx="12214">
                  <c:v>3.6152190624992007</c:v>
                </c:pt>
                <c:pt idx="12215">
                  <c:v>3.6147724999999999</c:v>
                </c:pt>
                <c:pt idx="12216">
                  <c:v>3.6144290624992004</c:v>
                </c:pt>
                <c:pt idx="12217">
                  <c:v>3.6146112499999998</c:v>
                </c:pt>
                <c:pt idx="12218">
                  <c:v>3.6144746875007994</c:v>
                </c:pt>
                <c:pt idx="12219">
                  <c:v>3.6146668750016007</c:v>
                </c:pt>
                <c:pt idx="12220">
                  <c:v>3.6143456250016004</c:v>
                </c:pt>
                <c:pt idx="12221">
                  <c:v>3.6140737500000002</c:v>
                </c:pt>
                <c:pt idx="12222">
                  <c:v>3.6141415624992006</c:v>
                </c:pt>
                <c:pt idx="12223">
                  <c:v>3.6145340624992004</c:v>
                </c:pt>
                <c:pt idx="12224">
                  <c:v>3.6148556250016006</c:v>
                </c:pt>
                <c:pt idx="12225">
                  <c:v>3.6152525</c:v>
                </c:pt>
                <c:pt idx="12226">
                  <c:v>3.6155803124992003</c:v>
                </c:pt>
                <c:pt idx="12227">
                  <c:v>3.6151800000000001</c:v>
                </c:pt>
                <c:pt idx="12228">
                  <c:v>3.6147753124992006</c:v>
                </c:pt>
                <c:pt idx="12229">
                  <c:v>3.6143943750016008</c:v>
                </c:pt>
                <c:pt idx="12230">
                  <c:v>3.6140718750016005</c:v>
                </c:pt>
                <c:pt idx="12231">
                  <c:v>3.6141359375007993</c:v>
                </c:pt>
                <c:pt idx="12232">
                  <c:v>3.6145178124992006</c:v>
                </c:pt>
                <c:pt idx="12233">
                  <c:v>3.6149156250016006</c:v>
                </c:pt>
                <c:pt idx="12234">
                  <c:v>3.6152609375007994</c:v>
                </c:pt>
                <c:pt idx="12235">
                  <c:v>3.6156350000000002</c:v>
                </c:pt>
                <c:pt idx="12236">
                  <c:v>3.6160225000000001</c:v>
                </c:pt>
                <c:pt idx="12237">
                  <c:v>3.6158687500000002</c:v>
                </c:pt>
                <c:pt idx="12238">
                  <c:v>3.6157603124992006</c:v>
                </c:pt>
                <c:pt idx="12239">
                  <c:v>3.6161956250016005</c:v>
                </c:pt>
                <c:pt idx="12240">
                  <c:v>3.6162621875007996</c:v>
                </c:pt>
                <c:pt idx="12241">
                  <c:v>3.6164112500000001</c:v>
                </c:pt>
                <c:pt idx="12242">
                  <c:v>3.6159440624992003</c:v>
                </c:pt>
                <c:pt idx="12243">
                  <c:v>3.6156121875007994</c:v>
                </c:pt>
                <c:pt idx="12244">
                  <c:v>3.6154415624992007</c:v>
                </c:pt>
                <c:pt idx="12245">
                  <c:v>3.6152500000000001</c:v>
                </c:pt>
                <c:pt idx="12246">
                  <c:v>3.6151387499999998</c:v>
                </c:pt>
                <c:pt idx="12247">
                  <c:v>3.6147846875007996</c:v>
                </c:pt>
                <c:pt idx="12248">
                  <c:v>3.6144071875007997</c:v>
                </c:pt>
                <c:pt idx="12249">
                  <c:v>3.6140806250016007</c:v>
                </c:pt>
                <c:pt idx="12250">
                  <c:v>3.6137337500000002</c:v>
                </c:pt>
                <c:pt idx="12251">
                  <c:v>3.6139243750016008</c:v>
                </c:pt>
                <c:pt idx="12252">
                  <c:v>3.6139578124992005</c:v>
                </c:pt>
                <c:pt idx="12253">
                  <c:v>3.6139003124992004</c:v>
                </c:pt>
                <c:pt idx="12254">
                  <c:v>3.6134440624992004</c:v>
                </c:pt>
                <c:pt idx="12255">
                  <c:v>3.6130846875007996</c:v>
                </c:pt>
                <c:pt idx="12256">
                  <c:v>3.6125875000000001</c:v>
                </c:pt>
                <c:pt idx="12257">
                  <c:v>3.6121987500000001</c:v>
                </c:pt>
                <c:pt idx="12258">
                  <c:v>3.6122899999999998</c:v>
                </c:pt>
                <c:pt idx="12259">
                  <c:v>3.61263625</c:v>
                </c:pt>
                <c:pt idx="12260">
                  <c:v>3.6123306250016007</c:v>
                </c:pt>
                <c:pt idx="12261">
                  <c:v>3.6121325</c:v>
                </c:pt>
                <c:pt idx="12262">
                  <c:v>3.6124828124992003</c:v>
                </c:pt>
                <c:pt idx="12263">
                  <c:v>3.6128737499999999</c:v>
                </c:pt>
                <c:pt idx="12264">
                  <c:v>3.6132734375007995</c:v>
                </c:pt>
                <c:pt idx="12265">
                  <c:v>3.6136925</c:v>
                </c:pt>
                <c:pt idx="12266">
                  <c:v>3.6140353124992006</c:v>
                </c:pt>
                <c:pt idx="12267">
                  <c:v>3.6144078124992003</c:v>
                </c:pt>
                <c:pt idx="12268">
                  <c:v>3.6147843750016007</c:v>
                </c:pt>
                <c:pt idx="12269">
                  <c:v>3.6151096875007993</c:v>
                </c:pt>
                <c:pt idx="12270">
                  <c:v>3.6154578124992005</c:v>
                </c:pt>
                <c:pt idx="12271">
                  <c:v>3.6154409375007996</c:v>
                </c:pt>
                <c:pt idx="12272">
                  <c:v>3.6149568750016008</c:v>
                </c:pt>
                <c:pt idx="12273">
                  <c:v>3.6145321875007994</c:v>
                </c:pt>
                <c:pt idx="12274">
                  <c:v>3.6138343750016007</c:v>
                </c:pt>
                <c:pt idx="12275">
                  <c:v>3.6134568750016007</c:v>
                </c:pt>
                <c:pt idx="12276">
                  <c:v>3.6131343750016005</c:v>
                </c:pt>
                <c:pt idx="12277">
                  <c:v>3.6126056250016005</c:v>
                </c:pt>
                <c:pt idx="12278">
                  <c:v>3.6121128124992006</c:v>
                </c:pt>
                <c:pt idx="12279">
                  <c:v>3.6116899999999998</c:v>
                </c:pt>
                <c:pt idx="12280">
                  <c:v>3.6112315624992006</c:v>
                </c:pt>
                <c:pt idx="12281">
                  <c:v>3.6108021875007994</c:v>
                </c:pt>
                <c:pt idx="12282">
                  <c:v>3.6104278124992004</c:v>
                </c:pt>
                <c:pt idx="12283">
                  <c:v>3.60995</c:v>
                </c:pt>
                <c:pt idx="12284">
                  <c:v>3.6095340624992005</c:v>
                </c:pt>
                <c:pt idx="12285">
                  <c:v>3.6091609375007994</c:v>
                </c:pt>
                <c:pt idx="12286">
                  <c:v>3.6092243750016006</c:v>
                </c:pt>
                <c:pt idx="12287">
                  <c:v>3.6093640624992007</c:v>
                </c:pt>
                <c:pt idx="12288">
                  <c:v>3.6097640624992007</c:v>
                </c:pt>
                <c:pt idx="12289">
                  <c:v>3.6101265624992007</c:v>
                </c:pt>
                <c:pt idx="12290">
                  <c:v>3.6105218750016004</c:v>
                </c:pt>
                <c:pt idx="12291">
                  <c:v>3.6109546875007994</c:v>
                </c:pt>
                <c:pt idx="12292">
                  <c:v>3.6113543750016004</c:v>
                </c:pt>
                <c:pt idx="12293">
                  <c:v>3.6116784375007995</c:v>
                </c:pt>
                <c:pt idx="12294">
                  <c:v>3.6120231250016004</c:v>
                </c:pt>
                <c:pt idx="12295">
                  <c:v>3.6123465624992006</c:v>
                </c:pt>
                <c:pt idx="12296">
                  <c:v>3.6123471875007995</c:v>
                </c:pt>
                <c:pt idx="12297">
                  <c:v>3.6119268750016005</c:v>
                </c:pt>
                <c:pt idx="12298">
                  <c:v>3.6114540624992006</c:v>
                </c:pt>
                <c:pt idx="12299">
                  <c:v>3.6109428124992005</c:v>
                </c:pt>
                <c:pt idx="12300">
                  <c:v>3.6104256250016005</c:v>
                </c:pt>
                <c:pt idx="12301">
                  <c:v>3.61007875</c:v>
                </c:pt>
                <c:pt idx="12302">
                  <c:v>3.6096106250016007</c:v>
                </c:pt>
                <c:pt idx="12303">
                  <c:v>3.6092818750016007</c:v>
                </c:pt>
                <c:pt idx="12304">
                  <c:v>3.6088987499999998</c:v>
                </c:pt>
                <c:pt idx="12305">
                  <c:v>3.6085696875007995</c:v>
                </c:pt>
                <c:pt idx="12306">
                  <c:v>3.6084115624992004</c:v>
                </c:pt>
                <c:pt idx="12307">
                  <c:v>3.6088090624992004</c:v>
                </c:pt>
                <c:pt idx="12308">
                  <c:v>3.6091324999999999</c:v>
                </c:pt>
                <c:pt idx="12309">
                  <c:v>3.6095259375007993</c:v>
                </c:pt>
                <c:pt idx="12310">
                  <c:v>3.6099043750016007</c:v>
                </c:pt>
                <c:pt idx="12311">
                  <c:v>3.6102634375007994</c:v>
                </c:pt>
                <c:pt idx="12312">
                  <c:v>3.6106965624992005</c:v>
                </c:pt>
                <c:pt idx="12313">
                  <c:v>3.6110403124992003</c:v>
                </c:pt>
                <c:pt idx="12314">
                  <c:v>3.6114462500000002</c:v>
                </c:pt>
                <c:pt idx="12315">
                  <c:v>3.6118040624992007</c:v>
                </c:pt>
                <c:pt idx="12316">
                  <c:v>3.6121718750016005</c:v>
                </c:pt>
                <c:pt idx="12317">
                  <c:v>3.6124384375007996</c:v>
                </c:pt>
                <c:pt idx="12318">
                  <c:v>3.6120246875007993</c:v>
                </c:pt>
                <c:pt idx="12319">
                  <c:v>3.6116259375007993</c:v>
                </c:pt>
                <c:pt idx="12320">
                  <c:v>3.6110834375007994</c:v>
                </c:pt>
                <c:pt idx="12321">
                  <c:v>3.6106765624992003</c:v>
                </c:pt>
                <c:pt idx="12322">
                  <c:v>3.6102028124992005</c:v>
                </c:pt>
                <c:pt idx="12323">
                  <c:v>3.6097843750016008</c:v>
                </c:pt>
                <c:pt idx="12324">
                  <c:v>3.6094287500000002</c:v>
                </c:pt>
                <c:pt idx="12325">
                  <c:v>3.6090890624992005</c:v>
                </c:pt>
                <c:pt idx="12326">
                  <c:v>3.6087128124992005</c:v>
                </c:pt>
                <c:pt idx="12327">
                  <c:v>3.6083525000000001</c:v>
                </c:pt>
                <c:pt idx="12328">
                  <c:v>3.6080293750016006</c:v>
                </c:pt>
                <c:pt idx="12329">
                  <c:v>3.6076565624992005</c:v>
                </c:pt>
                <c:pt idx="12330">
                  <c:v>3.6073325000000001</c:v>
                </c:pt>
                <c:pt idx="12331">
                  <c:v>3.6069796875007993</c:v>
                </c:pt>
                <c:pt idx="12332">
                  <c:v>3.6074143750016008</c:v>
                </c:pt>
                <c:pt idx="12333">
                  <c:v>3.6077887500000001</c:v>
                </c:pt>
                <c:pt idx="12334">
                  <c:v>3.6081528124992004</c:v>
                </c:pt>
                <c:pt idx="12335">
                  <c:v>3.6046765624992005</c:v>
                </c:pt>
                <c:pt idx="12336">
                  <c:v>3.5952606250016004</c:v>
                </c:pt>
                <c:pt idx="12337">
                  <c:v>3.5850368750016006</c:v>
                </c:pt>
                <c:pt idx="12338">
                  <c:v>3.5742978124992004</c:v>
                </c:pt>
                <c:pt idx="12339">
                  <c:v>3.5632087499999998</c:v>
                </c:pt>
                <c:pt idx="12340">
                  <c:v>3.5518440624992005</c:v>
                </c:pt>
                <c:pt idx="12341">
                  <c:v>3.5403171875007997</c:v>
                </c:pt>
                <c:pt idx="12342">
                  <c:v>3.5286790624992004</c:v>
                </c:pt>
                <c:pt idx="12343">
                  <c:v>3.5168728124992006</c:v>
                </c:pt>
                <c:pt idx="12344">
                  <c:v>3.5049915624992005</c:v>
                </c:pt>
                <c:pt idx="12345">
                  <c:v>3.49663375</c:v>
                </c:pt>
                <c:pt idx="12346">
                  <c:v>3.4939546875007998</c:v>
                </c:pt>
                <c:pt idx="12347">
                  <c:v>3.4920568750016003</c:v>
                </c:pt>
                <c:pt idx="12348">
                  <c:v>3.49059125</c:v>
                </c:pt>
                <c:pt idx="12349">
                  <c:v>3.4892678124992003</c:v>
                </c:pt>
                <c:pt idx="12350">
                  <c:v>3.4882300000000002</c:v>
                </c:pt>
                <c:pt idx="12351">
                  <c:v>3.4873653124991999</c:v>
                </c:pt>
                <c:pt idx="12352">
                  <c:v>3.4865953124992002</c:v>
                </c:pt>
                <c:pt idx="12353">
                  <c:v>3.4860043750016003</c:v>
                </c:pt>
                <c:pt idx="12354">
                  <c:v>3.4854490624992001</c:v>
                </c:pt>
                <c:pt idx="12355">
                  <c:v>3.4848528124992</c:v>
                </c:pt>
                <c:pt idx="12356">
                  <c:v>3.4843459375007999</c:v>
                </c:pt>
                <c:pt idx="12357">
                  <c:v>3.4838803124991999</c:v>
                </c:pt>
                <c:pt idx="12358">
                  <c:v>3.4835050000000001</c:v>
                </c:pt>
                <c:pt idx="12359">
                  <c:v>3.4828759375008</c:v>
                </c:pt>
                <c:pt idx="12360">
                  <c:v>3.4825021875008</c:v>
                </c:pt>
                <c:pt idx="12361">
                  <c:v>3.4821681250016003</c:v>
                </c:pt>
                <c:pt idx="12362">
                  <c:v>3.4816815624992001</c:v>
                </c:pt>
                <c:pt idx="12363">
                  <c:v>3.4812687499999999</c:v>
                </c:pt>
                <c:pt idx="12364">
                  <c:v>3.4807899999999998</c:v>
                </c:pt>
                <c:pt idx="12365">
                  <c:v>3.4803303124992002</c:v>
                </c:pt>
                <c:pt idx="12366">
                  <c:v>3.4798696875007997</c:v>
                </c:pt>
                <c:pt idx="12367">
                  <c:v>3.4795387500000001</c:v>
                </c:pt>
                <c:pt idx="12368">
                  <c:v>3.4790493750016003</c:v>
                </c:pt>
                <c:pt idx="12369">
                  <c:v>3.4787271875007999</c:v>
                </c:pt>
                <c:pt idx="12370">
                  <c:v>3.4783809375007997</c:v>
                </c:pt>
                <c:pt idx="12371">
                  <c:v>3.4779978124992001</c:v>
                </c:pt>
                <c:pt idx="12372">
                  <c:v>3.4776484375007999</c:v>
                </c:pt>
                <c:pt idx="12373">
                  <c:v>3.4772903124992003</c:v>
                </c:pt>
                <c:pt idx="12374">
                  <c:v>3.4768731250016001</c:v>
                </c:pt>
                <c:pt idx="12375">
                  <c:v>3.4765009375007998</c:v>
                </c:pt>
                <c:pt idx="12376">
                  <c:v>3.4761796875008</c:v>
                </c:pt>
                <c:pt idx="12377">
                  <c:v>3.4757090624992002</c:v>
                </c:pt>
                <c:pt idx="12378">
                  <c:v>3.4753378124992</c:v>
                </c:pt>
                <c:pt idx="12379">
                  <c:v>3.4749793750016003</c:v>
                </c:pt>
                <c:pt idx="12380">
                  <c:v>3.4746121875007998</c:v>
                </c:pt>
                <c:pt idx="12381">
                  <c:v>3.4742656250016002</c:v>
                </c:pt>
                <c:pt idx="12382">
                  <c:v>3.4739328124991999</c:v>
                </c:pt>
                <c:pt idx="12383">
                  <c:v>3.4734790624992002</c:v>
                </c:pt>
                <c:pt idx="12384">
                  <c:v>3.4731112500000001</c:v>
                </c:pt>
                <c:pt idx="12385">
                  <c:v>3.4727359375007998</c:v>
                </c:pt>
                <c:pt idx="12386">
                  <c:v>3.4725284375008001</c:v>
                </c:pt>
                <c:pt idx="12387">
                  <c:v>3.4721359375007999</c:v>
                </c:pt>
                <c:pt idx="12388">
                  <c:v>3.4717631250016003</c:v>
                </c:pt>
                <c:pt idx="12389">
                  <c:v>3.4721793750016001</c:v>
                </c:pt>
                <c:pt idx="12390">
                  <c:v>3.4719715624992</c:v>
                </c:pt>
                <c:pt idx="12391">
                  <c:v>3.4723649999999999</c:v>
                </c:pt>
                <c:pt idx="12392">
                  <c:v>3.4727106250016</c:v>
                </c:pt>
                <c:pt idx="12393">
                  <c:v>3.4727903124992001</c:v>
                </c:pt>
                <c:pt idx="12394">
                  <c:v>3.4725437499999998</c:v>
                </c:pt>
                <c:pt idx="12395">
                  <c:v>3.4728196875007997</c:v>
                </c:pt>
                <c:pt idx="12396">
                  <c:v>3.4723765624992002</c:v>
                </c:pt>
                <c:pt idx="12397">
                  <c:v>3.4719712500000002</c:v>
                </c:pt>
                <c:pt idx="12398">
                  <c:v>3.4715334375008</c:v>
                </c:pt>
                <c:pt idx="12399">
                  <c:v>3.4711599999999998</c:v>
                </c:pt>
                <c:pt idx="12400">
                  <c:v>3.4707540624991999</c:v>
                </c:pt>
                <c:pt idx="12401">
                  <c:v>3.4704250000000001</c:v>
                </c:pt>
                <c:pt idx="12402">
                  <c:v>3.4700212499999998</c:v>
                </c:pt>
                <c:pt idx="12403">
                  <c:v>3.4695503124992002</c:v>
                </c:pt>
                <c:pt idx="12404">
                  <c:v>3.4691493750016003</c:v>
                </c:pt>
                <c:pt idx="12405">
                  <c:v>3.4687662499999998</c:v>
                </c:pt>
                <c:pt idx="12406">
                  <c:v>3.4687015624991999</c:v>
                </c:pt>
                <c:pt idx="12407">
                  <c:v>3.4691509375008001</c:v>
                </c:pt>
                <c:pt idx="12408">
                  <c:v>3.4695018750016002</c:v>
                </c:pt>
                <c:pt idx="12409">
                  <c:v>3.4698931250016001</c:v>
                </c:pt>
                <c:pt idx="12410">
                  <c:v>3.4702628124992003</c:v>
                </c:pt>
                <c:pt idx="12411">
                  <c:v>3.4706299999999999</c:v>
                </c:pt>
                <c:pt idx="12412">
                  <c:v>3.4709731250016</c:v>
                </c:pt>
                <c:pt idx="12413">
                  <c:v>3.4712956250016003</c:v>
                </c:pt>
                <c:pt idx="12414">
                  <c:v>3.4716512499999999</c:v>
                </c:pt>
                <c:pt idx="12415">
                  <c:v>3.4720493750016002</c:v>
                </c:pt>
                <c:pt idx="12416">
                  <c:v>3.4724784375007998</c:v>
                </c:pt>
                <c:pt idx="12417">
                  <c:v>3.4728918750016002</c:v>
                </c:pt>
                <c:pt idx="12418">
                  <c:v>3.4733453124992</c:v>
                </c:pt>
                <c:pt idx="12419">
                  <c:v>3.4736950000000002</c:v>
                </c:pt>
                <c:pt idx="12420">
                  <c:v>3.4740359375007999</c:v>
                </c:pt>
                <c:pt idx="12421">
                  <c:v>3.4743918750016003</c:v>
                </c:pt>
                <c:pt idx="12422">
                  <c:v>3.4747181250016004</c:v>
                </c:pt>
                <c:pt idx="12423">
                  <c:v>3.4749309375007997</c:v>
                </c:pt>
                <c:pt idx="12424">
                  <c:v>3.4748965624992003</c:v>
                </c:pt>
                <c:pt idx="12425">
                  <c:v>3.4748881250016002</c:v>
                </c:pt>
                <c:pt idx="12426">
                  <c:v>3.4752296875008</c:v>
                </c:pt>
                <c:pt idx="12427">
                  <c:v>3.4756465624991999</c:v>
                </c:pt>
                <c:pt idx="12428">
                  <c:v>3.4759815624992001</c:v>
                </c:pt>
                <c:pt idx="12429">
                  <c:v>3.4763950000000001</c:v>
                </c:pt>
                <c:pt idx="12430">
                  <c:v>3.4767340624992</c:v>
                </c:pt>
                <c:pt idx="12431">
                  <c:v>3.4770596875008</c:v>
                </c:pt>
                <c:pt idx="12432">
                  <c:v>3.4773831250016003</c:v>
                </c:pt>
                <c:pt idx="12433">
                  <c:v>3.4769603124991999</c:v>
                </c:pt>
                <c:pt idx="12434">
                  <c:v>3.4765896875008</c:v>
                </c:pt>
                <c:pt idx="12435">
                  <c:v>3.4762378124992002</c:v>
                </c:pt>
                <c:pt idx="12436">
                  <c:v>3.4758468750016003</c:v>
                </c:pt>
                <c:pt idx="12437">
                  <c:v>3.4754190624992001</c:v>
                </c:pt>
                <c:pt idx="12438">
                  <c:v>3.47507375</c:v>
                </c:pt>
                <c:pt idx="12439">
                  <c:v>3.4746853124992003</c:v>
                </c:pt>
                <c:pt idx="12440">
                  <c:v>3.4743253124992002</c:v>
                </c:pt>
                <c:pt idx="12441">
                  <c:v>3.4739109375007997</c:v>
                </c:pt>
                <c:pt idx="12442">
                  <c:v>3.4734793750016002</c:v>
                </c:pt>
                <c:pt idx="12443">
                  <c:v>3.4730546875007997</c:v>
                </c:pt>
                <c:pt idx="12444">
                  <c:v>3.4727259375007997</c:v>
                </c:pt>
                <c:pt idx="12445">
                  <c:v>3.4726146875007999</c:v>
                </c:pt>
                <c:pt idx="12446">
                  <c:v>3.4729862499999999</c:v>
                </c:pt>
                <c:pt idx="12447">
                  <c:v>3.4733134375007997</c:v>
                </c:pt>
                <c:pt idx="12448">
                  <c:v>3.4737021875008001</c:v>
                </c:pt>
                <c:pt idx="12449">
                  <c:v>3.4740228124992001</c:v>
                </c:pt>
                <c:pt idx="12450">
                  <c:v>3.4740753124992003</c:v>
                </c:pt>
                <c:pt idx="12451">
                  <c:v>3.4743956250016002</c:v>
                </c:pt>
                <c:pt idx="12452">
                  <c:v>3.4748043750016002</c:v>
                </c:pt>
                <c:pt idx="12453">
                  <c:v>3.4752149999999999</c:v>
                </c:pt>
                <c:pt idx="12454">
                  <c:v>3.4755593750016001</c:v>
                </c:pt>
                <c:pt idx="12455">
                  <c:v>3.4759415624992003</c:v>
                </c:pt>
                <c:pt idx="12456">
                  <c:v>3.4763271875007997</c:v>
                </c:pt>
                <c:pt idx="12457">
                  <c:v>3.4767243750016004</c:v>
                </c:pt>
                <c:pt idx="12458">
                  <c:v>3.4770668750016003</c:v>
                </c:pt>
                <c:pt idx="12459">
                  <c:v>3.4773912500000002</c:v>
                </c:pt>
                <c:pt idx="12460">
                  <c:v>3.4776125000000002</c:v>
                </c:pt>
                <c:pt idx="12461">
                  <c:v>3.4779668750016004</c:v>
                </c:pt>
                <c:pt idx="12462">
                  <c:v>3.4782934375007999</c:v>
                </c:pt>
                <c:pt idx="12463">
                  <c:v>3.4779696875007997</c:v>
                </c:pt>
                <c:pt idx="12464">
                  <c:v>3.4774975000000001</c:v>
                </c:pt>
                <c:pt idx="12465">
                  <c:v>3.4770959375007999</c:v>
                </c:pt>
                <c:pt idx="12466">
                  <c:v>3.4775115624991999</c:v>
                </c:pt>
                <c:pt idx="12467">
                  <c:v>3.4778446875008</c:v>
                </c:pt>
                <c:pt idx="12468">
                  <c:v>3.4782665624992002</c:v>
                </c:pt>
                <c:pt idx="12469">
                  <c:v>3.4785871875007999</c:v>
                </c:pt>
                <c:pt idx="12470">
                  <c:v>3.4790428124992001</c:v>
                </c:pt>
                <c:pt idx="12471">
                  <c:v>3.4793743750016004</c:v>
                </c:pt>
                <c:pt idx="12472">
                  <c:v>3.4791553124992003</c:v>
                </c:pt>
                <c:pt idx="12473">
                  <c:v>3.4795240624992001</c:v>
                </c:pt>
                <c:pt idx="12474">
                  <c:v>3.4798921875007998</c:v>
                </c:pt>
                <c:pt idx="12475">
                  <c:v>3.4803646875008001</c:v>
                </c:pt>
                <c:pt idx="12476">
                  <c:v>3.4807278124992003</c:v>
                </c:pt>
                <c:pt idx="12477">
                  <c:v>3.4810490624992001</c:v>
                </c:pt>
                <c:pt idx="12478">
                  <c:v>3.4809700000000001</c:v>
                </c:pt>
                <c:pt idx="12479">
                  <c:v>3.4810781250016003</c:v>
                </c:pt>
                <c:pt idx="12480">
                  <c:v>3.4807537499999999</c:v>
                </c:pt>
                <c:pt idx="12481">
                  <c:v>3.4803956250016004</c:v>
                </c:pt>
                <c:pt idx="12482">
                  <c:v>3.4799971875007998</c:v>
                </c:pt>
                <c:pt idx="12483">
                  <c:v>3.4796278124992002</c:v>
                </c:pt>
                <c:pt idx="12484">
                  <c:v>3.4797928124992001</c:v>
                </c:pt>
                <c:pt idx="12485">
                  <c:v>3.4794228124991999</c:v>
                </c:pt>
                <c:pt idx="12486">
                  <c:v>3.4789646875007998</c:v>
                </c:pt>
                <c:pt idx="12487">
                  <c:v>3.4783565624991999</c:v>
                </c:pt>
                <c:pt idx="12488">
                  <c:v>3.47777</c:v>
                </c:pt>
                <c:pt idx="12489">
                  <c:v>3.4772478124992001</c:v>
                </c:pt>
                <c:pt idx="12490">
                  <c:v>3.4769021875007997</c:v>
                </c:pt>
                <c:pt idx="12491">
                  <c:v>3.4771340624992</c:v>
                </c:pt>
                <c:pt idx="12492">
                  <c:v>3.4775003124991999</c:v>
                </c:pt>
                <c:pt idx="12493">
                  <c:v>3.4779912500000001</c:v>
                </c:pt>
                <c:pt idx="12494">
                  <c:v>3.4784403124992003</c:v>
                </c:pt>
                <c:pt idx="12495">
                  <c:v>3.4788368750016003</c:v>
                </c:pt>
                <c:pt idx="12496">
                  <c:v>3.4791937499999999</c:v>
                </c:pt>
                <c:pt idx="12497">
                  <c:v>3.4795375000000002</c:v>
                </c:pt>
                <c:pt idx="12498">
                  <c:v>3.4799290624992003</c:v>
                </c:pt>
                <c:pt idx="12499">
                  <c:v>3.4803412499999999</c:v>
                </c:pt>
                <c:pt idx="12500">
                  <c:v>3.4806803124992003</c:v>
                </c:pt>
                <c:pt idx="12501">
                  <c:v>3.4811231250016004</c:v>
                </c:pt>
                <c:pt idx="12502">
                  <c:v>3.4815531250016001</c:v>
                </c:pt>
                <c:pt idx="12503">
                  <c:v>3.4819531250016</c:v>
                </c:pt>
                <c:pt idx="12504">
                  <c:v>3.4822890624992002</c:v>
                </c:pt>
                <c:pt idx="12505">
                  <c:v>3.4827496875007999</c:v>
                </c:pt>
                <c:pt idx="12506">
                  <c:v>3.4831506250016</c:v>
                </c:pt>
                <c:pt idx="12507">
                  <c:v>3.4835474999999998</c:v>
                </c:pt>
                <c:pt idx="12508">
                  <c:v>3.4830628124992002</c:v>
                </c:pt>
                <c:pt idx="12509">
                  <c:v>3.4827071875007998</c:v>
                </c:pt>
                <c:pt idx="12510">
                  <c:v>3.4823775000000001</c:v>
                </c:pt>
                <c:pt idx="12511">
                  <c:v>3.4820321875008</c:v>
                </c:pt>
                <c:pt idx="12512">
                  <c:v>3.4816290624991999</c:v>
                </c:pt>
                <c:pt idx="12513">
                  <c:v>3.4812559375008001</c:v>
                </c:pt>
                <c:pt idx="12514">
                  <c:v>3.4808853124992001</c:v>
                </c:pt>
                <c:pt idx="12515">
                  <c:v>3.4809403124992002</c:v>
                </c:pt>
                <c:pt idx="12516">
                  <c:v>3.4813096875007998</c:v>
                </c:pt>
                <c:pt idx="12517">
                  <c:v>3.4816803124992002</c:v>
                </c:pt>
                <c:pt idx="12518">
                  <c:v>3.4821581250016003</c:v>
                </c:pt>
                <c:pt idx="12519">
                  <c:v>3.4825265624992001</c:v>
                </c:pt>
                <c:pt idx="12520">
                  <c:v>3.4828812500000002</c:v>
                </c:pt>
                <c:pt idx="12521">
                  <c:v>3.4827153124992001</c:v>
                </c:pt>
                <c:pt idx="12522">
                  <c:v>3.4823931250016003</c:v>
                </c:pt>
                <c:pt idx="12523">
                  <c:v>3.4827287500000002</c:v>
                </c:pt>
                <c:pt idx="12524">
                  <c:v>3.4830593750016003</c:v>
                </c:pt>
                <c:pt idx="12525">
                  <c:v>3.4829393750016</c:v>
                </c:pt>
                <c:pt idx="12526">
                  <c:v>3.48294375</c:v>
                </c:pt>
                <c:pt idx="12527">
                  <c:v>3.4828018750016003</c:v>
                </c:pt>
                <c:pt idx="12528">
                  <c:v>3.4831518750016004</c:v>
                </c:pt>
                <c:pt idx="12529">
                  <c:v>3.4834759375008</c:v>
                </c:pt>
                <c:pt idx="12530">
                  <c:v>3.4837959375007999</c:v>
                </c:pt>
                <c:pt idx="12531">
                  <c:v>3.4833599999999998</c:v>
                </c:pt>
                <c:pt idx="12532">
                  <c:v>3.4830325000000002</c:v>
                </c:pt>
                <c:pt idx="12533">
                  <c:v>3.4830443750016</c:v>
                </c:pt>
                <c:pt idx="12534">
                  <c:v>3.4833790624992003</c:v>
                </c:pt>
                <c:pt idx="12535">
                  <c:v>3.4832159375008001</c:v>
                </c:pt>
                <c:pt idx="12536">
                  <c:v>3.4827681250016003</c:v>
                </c:pt>
                <c:pt idx="12537">
                  <c:v>3.4823921875007997</c:v>
                </c:pt>
                <c:pt idx="12538">
                  <c:v>3.4820156250016003</c:v>
                </c:pt>
                <c:pt idx="12539">
                  <c:v>3.4823956250016002</c:v>
                </c:pt>
                <c:pt idx="12540">
                  <c:v>3.4827159375007999</c:v>
                </c:pt>
                <c:pt idx="12541">
                  <c:v>3.4832040624992002</c:v>
                </c:pt>
                <c:pt idx="12542">
                  <c:v>3.48353125</c:v>
                </c:pt>
                <c:pt idx="12543">
                  <c:v>3.4838846875008</c:v>
                </c:pt>
                <c:pt idx="12544">
                  <c:v>3.4842465624992003</c:v>
                </c:pt>
                <c:pt idx="12545">
                  <c:v>3.4846165624992</c:v>
                </c:pt>
                <c:pt idx="12546">
                  <c:v>3.4849681250016</c:v>
                </c:pt>
                <c:pt idx="12547">
                  <c:v>3.4852993750016004</c:v>
                </c:pt>
                <c:pt idx="12548">
                  <c:v>3.4856281250016004</c:v>
                </c:pt>
                <c:pt idx="12549">
                  <c:v>3.4860350000000002</c:v>
                </c:pt>
                <c:pt idx="12550">
                  <c:v>3.4864093750016001</c:v>
                </c:pt>
                <c:pt idx="12551">
                  <c:v>3.4867374999999998</c:v>
                </c:pt>
                <c:pt idx="12552">
                  <c:v>3.4867050000000002</c:v>
                </c:pt>
                <c:pt idx="12553">
                  <c:v>3.48712</c:v>
                </c:pt>
                <c:pt idx="12554">
                  <c:v>3.4873656250016003</c:v>
                </c:pt>
                <c:pt idx="12555">
                  <c:v>3.4869221875008001</c:v>
                </c:pt>
                <c:pt idx="12556">
                  <c:v>3.4865362499999999</c:v>
                </c:pt>
                <c:pt idx="12557">
                  <c:v>3.4858859375007998</c:v>
                </c:pt>
                <c:pt idx="12558">
                  <c:v>3.4854371875007999</c:v>
                </c:pt>
                <c:pt idx="12559">
                  <c:v>3.4849062499999999</c:v>
                </c:pt>
                <c:pt idx="12560">
                  <c:v>3.4843506250016003</c:v>
                </c:pt>
                <c:pt idx="12561">
                  <c:v>3.4838953124992003</c:v>
                </c:pt>
                <c:pt idx="12562">
                  <c:v>3.4835553124992003</c:v>
                </c:pt>
                <c:pt idx="12563">
                  <c:v>3.4831893750016003</c:v>
                </c:pt>
                <c:pt idx="12564">
                  <c:v>3.4828334375007999</c:v>
                </c:pt>
                <c:pt idx="12565">
                  <c:v>3.4824818750016</c:v>
                </c:pt>
                <c:pt idx="12566">
                  <c:v>3.4820962500000001</c:v>
                </c:pt>
                <c:pt idx="12567">
                  <c:v>3.4817675000000001</c:v>
                </c:pt>
                <c:pt idx="12568">
                  <c:v>3.4814234375008</c:v>
                </c:pt>
                <c:pt idx="12569">
                  <c:v>3.4810840624992001</c:v>
                </c:pt>
                <c:pt idx="12570">
                  <c:v>3.4812465624992002</c:v>
                </c:pt>
                <c:pt idx="12571">
                  <c:v>3.4816940624992001</c:v>
                </c:pt>
                <c:pt idx="12572">
                  <c:v>3.4820437499999999</c:v>
                </c:pt>
                <c:pt idx="12573">
                  <c:v>3.4824118750016</c:v>
                </c:pt>
                <c:pt idx="12574">
                  <c:v>3.4828012500000001</c:v>
                </c:pt>
                <c:pt idx="12575">
                  <c:v>3.4831300000000001</c:v>
                </c:pt>
                <c:pt idx="12576">
                  <c:v>3.4834537499999998</c:v>
                </c:pt>
                <c:pt idx="12577">
                  <c:v>3.4837781250016002</c:v>
                </c:pt>
                <c:pt idx="12578">
                  <c:v>3.4838446875007998</c:v>
                </c:pt>
                <c:pt idx="12579">
                  <c:v>3.4838581250016003</c:v>
                </c:pt>
                <c:pt idx="12580">
                  <c:v>3.4842431250016004</c:v>
                </c:pt>
                <c:pt idx="12581">
                  <c:v>3.4845649999999999</c:v>
                </c:pt>
                <c:pt idx="12582">
                  <c:v>3.4842206250016003</c:v>
                </c:pt>
                <c:pt idx="12583">
                  <c:v>3.4838862499999999</c:v>
                </c:pt>
                <c:pt idx="12584">
                  <c:v>3.4842168750016</c:v>
                </c:pt>
                <c:pt idx="12585">
                  <c:v>3.48450375</c:v>
                </c:pt>
                <c:pt idx="12586">
                  <c:v>3.4849059375008</c:v>
                </c:pt>
                <c:pt idx="12587">
                  <c:v>3.4852390624992</c:v>
                </c:pt>
                <c:pt idx="12588">
                  <c:v>3.4856712500000002</c:v>
                </c:pt>
                <c:pt idx="12589">
                  <c:v>3.4860662499999999</c:v>
                </c:pt>
                <c:pt idx="12590">
                  <c:v>3.4864059375008001</c:v>
                </c:pt>
                <c:pt idx="12591">
                  <c:v>3.4868528124992002</c:v>
                </c:pt>
                <c:pt idx="12592">
                  <c:v>3.4873124999999998</c:v>
                </c:pt>
                <c:pt idx="12593">
                  <c:v>3.4876749999999999</c:v>
                </c:pt>
                <c:pt idx="12594">
                  <c:v>3.4880256250016002</c:v>
                </c:pt>
                <c:pt idx="12595">
                  <c:v>3.4884003124992002</c:v>
                </c:pt>
                <c:pt idx="12596">
                  <c:v>3.4887450000000002</c:v>
                </c:pt>
                <c:pt idx="12597">
                  <c:v>3.4889646875008</c:v>
                </c:pt>
                <c:pt idx="12598">
                  <c:v>3.4886249999999999</c:v>
                </c:pt>
                <c:pt idx="12599">
                  <c:v>3.4882993750016</c:v>
                </c:pt>
                <c:pt idx="12600">
                  <c:v>3.4879587500000002</c:v>
                </c:pt>
                <c:pt idx="12601">
                  <c:v>3.4875334375008</c:v>
                </c:pt>
                <c:pt idx="12602">
                  <c:v>3.4871315624992003</c:v>
                </c:pt>
                <c:pt idx="12603">
                  <c:v>3.4865290624992</c:v>
                </c:pt>
                <c:pt idx="12604">
                  <c:v>3.486205</c:v>
                </c:pt>
                <c:pt idx="12605">
                  <c:v>3.4854206250016002</c:v>
                </c:pt>
                <c:pt idx="12606">
                  <c:v>3.4849556250016001</c:v>
                </c:pt>
                <c:pt idx="12607">
                  <c:v>3.4845028124991999</c:v>
                </c:pt>
                <c:pt idx="12608">
                  <c:v>3.4840771875007999</c:v>
                </c:pt>
                <c:pt idx="12609">
                  <c:v>3.4836987499999998</c:v>
                </c:pt>
                <c:pt idx="12610">
                  <c:v>3.4830943750016004</c:v>
                </c:pt>
                <c:pt idx="12611">
                  <c:v>3.4827518750016</c:v>
                </c:pt>
                <c:pt idx="12612">
                  <c:v>3.4823968750016001</c:v>
                </c:pt>
                <c:pt idx="12613">
                  <c:v>3.4820012500000002</c:v>
                </c:pt>
                <c:pt idx="12614">
                  <c:v>3.4821440624991999</c:v>
                </c:pt>
                <c:pt idx="12615">
                  <c:v>3.4825209375007997</c:v>
                </c:pt>
                <c:pt idx="12616">
                  <c:v>3.4828509375008001</c:v>
                </c:pt>
                <c:pt idx="12617">
                  <c:v>3.4829181250016004</c:v>
                </c:pt>
                <c:pt idx="12618">
                  <c:v>3.4832725</c:v>
                </c:pt>
                <c:pt idx="12619">
                  <c:v>3.4836225000000001</c:v>
                </c:pt>
                <c:pt idx="12620">
                  <c:v>3.4840193750016</c:v>
                </c:pt>
                <c:pt idx="12621">
                  <c:v>3.4842384375008</c:v>
                </c:pt>
                <c:pt idx="12622">
                  <c:v>3.48456375</c:v>
                </c:pt>
                <c:pt idx="12623">
                  <c:v>3.4849093750016</c:v>
                </c:pt>
                <c:pt idx="12624">
                  <c:v>3.4853112500000001</c:v>
                </c:pt>
                <c:pt idx="12625">
                  <c:v>3.4857446875007998</c:v>
                </c:pt>
                <c:pt idx="12626">
                  <c:v>3.4861234375008001</c:v>
                </c:pt>
                <c:pt idx="12627">
                  <c:v>3.4865106250016002</c:v>
                </c:pt>
                <c:pt idx="12628">
                  <c:v>3.4869121875008</c:v>
                </c:pt>
                <c:pt idx="12629">
                  <c:v>3.4865006250016002</c:v>
                </c:pt>
                <c:pt idx="12630">
                  <c:v>3.4860771875008001</c:v>
                </c:pt>
                <c:pt idx="12631">
                  <c:v>3.4855731250016002</c:v>
                </c:pt>
                <c:pt idx="12632">
                  <c:v>3.4849840624991999</c:v>
                </c:pt>
                <c:pt idx="12633">
                  <c:v>3.4844949999999999</c:v>
                </c:pt>
                <c:pt idx="12634">
                  <c:v>3.4841259375007998</c:v>
                </c:pt>
                <c:pt idx="12635">
                  <c:v>3.4837743750016004</c:v>
                </c:pt>
                <c:pt idx="12636">
                  <c:v>3.4840834375008001</c:v>
                </c:pt>
                <c:pt idx="12637">
                  <c:v>3.4844696875008001</c:v>
                </c:pt>
                <c:pt idx="12638">
                  <c:v>3.4849315624992001</c:v>
                </c:pt>
                <c:pt idx="12639">
                  <c:v>3.4853609375008001</c:v>
                </c:pt>
                <c:pt idx="12640">
                  <c:v>3.4856921875008</c:v>
                </c:pt>
                <c:pt idx="12641">
                  <c:v>3.4860481250016</c:v>
                </c:pt>
                <c:pt idx="12642">
                  <c:v>3.4863881250016</c:v>
                </c:pt>
                <c:pt idx="12643">
                  <c:v>3.4867646875007998</c:v>
                </c:pt>
                <c:pt idx="12644">
                  <c:v>3.4872049999999999</c:v>
                </c:pt>
                <c:pt idx="12645">
                  <c:v>3.4876734375008001</c:v>
                </c:pt>
                <c:pt idx="12646">
                  <c:v>3.4880468750016003</c:v>
                </c:pt>
                <c:pt idx="12647">
                  <c:v>3.4884481250016002</c:v>
                </c:pt>
                <c:pt idx="12648">
                  <c:v>3.4882228124992003</c:v>
                </c:pt>
                <c:pt idx="12649">
                  <c:v>3.4877521875007997</c:v>
                </c:pt>
                <c:pt idx="12650">
                  <c:v>3.4873356250016001</c:v>
                </c:pt>
                <c:pt idx="12651">
                  <c:v>3.4869390624992</c:v>
                </c:pt>
                <c:pt idx="12652">
                  <c:v>3.4865403124992</c:v>
                </c:pt>
                <c:pt idx="12653">
                  <c:v>3.4860815624992001</c:v>
                </c:pt>
                <c:pt idx="12654">
                  <c:v>3.4856731250016</c:v>
                </c:pt>
                <c:pt idx="12655">
                  <c:v>3.4853459375007998</c:v>
                </c:pt>
                <c:pt idx="12656">
                  <c:v>3.4849825000000001</c:v>
                </c:pt>
                <c:pt idx="12657">
                  <c:v>3.4850296875007998</c:v>
                </c:pt>
                <c:pt idx="12658">
                  <c:v>3.4854631250016004</c:v>
                </c:pt>
                <c:pt idx="12659">
                  <c:v>3.4857853124992002</c:v>
                </c:pt>
                <c:pt idx="12660">
                  <c:v>3.4861578124992003</c:v>
                </c:pt>
                <c:pt idx="12661">
                  <c:v>3.4865168750016</c:v>
                </c:pt>
                <c:pt idx="12662">
                  <c:v>3.4869325</c:v>
                </c:pt>
                <c:pt idx="12663">
                  <c:v>3.4872259375007997</c:v>
                </c:pt>
                <c:pt idx="12664">
                  <c:v>3.4870721875007997</c:v>
                </c:pt>
                <c:pt idx="12665">
                  <c:v>3.4866903124992001</c:v>
                </c:pt>
                <c:pt idx="12666">
                  <c:v>3.4863528124992</c:v>
                </c:pt>
                <c:pt idx="12667">
                  <c:v>3.4860296875008001</c:v>
                </c:pt>
                <c:pt idx="12668">
                  <c:v>3.4862581250016</c:v>
                </c:pt>
                <c:pt idx="12669">
                  <c:v>3.4860153124991999</c:v>
                </c:pt>
                <c:pt idx="12670">
                  <c:v>3.4856765624992003</c:v>
                </c:pt>
                <c:pt idx="12671">
                  <c:v>3.4852656250016003</c:v>
                </c:pt>
                <c:pt idx="12672">
                  <c:v>3.4849093750016</c:v>
                </c:pt>
                <c:pt idx="12673">
                  <c:v>3.4845731250016003</c:v>
                </c:pt>
                <c:pt idx="12674">
                  <c:v>3.4844062500000001</c:v>
                </c:pt>
                <c:pt idx="12675">
                  <c:v>3.4847703124992</c:v>
                </c:pt>
                <c:pt idx="12676">
                  <c:v>3.4850909375007997</c:v>
                </c:pt>
                <c:pt idx="12677">
                  <c:v>3.4854193750016003</c:v>
                </c:pt>
                <c:pt idx="12678">
                  <c:v>3.4859356250016003</c:v>
                </c:pt>
                <c:pt idx="12679">
                  <c:v>3.4862593750016</c:v>
                </c:pt>
                <c:pt idx="12680">
                  <c:v>3.4866784375008</c:v>
                </c:pt>
                <c:pt idx="12681">
                  <c:v>3.4871246875008</c:v>
                </c:pt>
                <c:pt idx="12682">
                  <c:v>3.4875131250016</c:v>
                </c:pt>
                <c:pt idx="12683">
                  <c:v>3.487835</c:v>
                </c:pt>
                <c:pt idx="12684">
                  <c:v>3.4882078124992</c:v>
                </c:pt>
                <c:pt idx="12685">
                  <c:v>3.4883981250016003</c:v>
                </c:pt>
                <c:pt idx="12686">
                  <c:v>3.4880134375008001</c:v>
                </c:pt>
                <c:pt idx="12687">
                  <c:v>3.4880925</c:v>
                </c:pt>
                <c:pt idx="12688">
                  <c:v>3.4876759375008</c:v>
                </c:pt>
                <c:pt idx="12689">
                  <c:v>3.487355</c:v>
                </c:pt>
                <c:pt idx="12690">
                  <c:v>3.4869706250016002</c:v>
                </c:pt>
                <c:pt idx="12691">
                  <c:v>3.4865696875008001</c:v>
                </c:pt>
                <c:pt idx="12692">
                  <c:v>3.4863162499999998</c:v>
                </c:pt>
                <c:pt idx="12693">
                  <c:v>3.4859543750016</c:v>
                </c:pt>
                <c:pt idx="12694">
                  <c:v>3.4854243750016001</c:v>
                </c:pt>
                <c:pt idx="12695">
                  <c:v>3.4850203124992003</c:v>
                </c:pt>
                <c:pt idx="12696">
                  <c:v>3.4845912499999998</c:v>
                </c:pt>
                <c:pt idx="12697">
                  <c:v>3.4841678124992002</c:v>
                </c:pt>
                <c:pt idx="12698">
                  <c:v>3.4840884375007999</c:v>
                </c:pt>
                <c:pt idx="12699">
                  <c:v>3.4844087500000001</c:v>
                </c:pt>
                <c:pt idx="12700">
                  <c:v>3.4847340624992</c:v>
                </c:pt>
                <c:pt idx="12701">
                  <c:v>3.4851112500000001</c:v>
                </c:pt>
                <c:pt idx="12702">
                  <c:v>3.4854634375007998</c:v>
                </c:pt>
                <c:pt idx="12703">
                  <c:v>3.4858549999999999</c:v>
                </c:pt>
                <c:pt idx="12704">
                  <c:v>3.4862350000000002</c:v>
                </c:pt>
                <c:pt idx="12705">
                  <c:v>3.4865637500000002</c:v>
                </c:pt>
                <c:pt idx="12706">
                  <c:v>3.4869684375008001</c:v>
                </c:pt>
                <c:pt idx="12707">
                  <c:v>3.4874034375008001</c:v>
                </c:pt>
                <c:pt idx="12708">
                  <c:v>3.4877415624992003</c:v>
                </c:pt>
                <c:pt idx="12709">
                  <c:v>3.4879803124992002</c:v>
                </c:pt>
                <c:pt idx="12710">
                  <c:v>3.4883703124992</c:v>
                </c:pt>
                <c:pt idx="12711">
                  <c:v>3.4887637499999999</c:v>
                </c:pt>
                <c:pt idx="12712">
                  <c:v>3.4891631250016002</c:v>
                </c:pt>
                <c:pt idx="12713">
                  <c:v>3.4892721875007999</c:v>
                </c:pt>
                <c:pt idx="12714">
                  <c:v>3.4892325</c:v>
                </c:pt>
                <c:pt idx="12715">
                  <c:v>3.4896224999999998</c:v>
                </c:pt>
                <c:pt idx="12716">
                  <c:v>3.4891359375007998</c:v>
                </c:pt>
                <c:pt idx="12717">
                  <c:v>3.4886334375007997</c:v>
                </c:pt>
                <c:pt idx="12718">
                  <c:v>3.4880225</c:v>
                </c:pt>
                <c:pt idx="12719">
                  <c:v>3.4874609375008001</c:v>
                </c:pt>
                <c:pt idx="12720">
                  <c:v>3.4870937500000001</c:v>
                </c:pt>
                <c:pt idx="12721">
                  <c:v>3.4867565624992003</c:v>
                </c:pt>
                <c:pt idx="12722">
                  <c:v>3.4864178124992002</c:v>
                </c:pt>
                <c:pt idx="12723">
                  <c:v>3.4860803124992001</c:v>
                </c:pt>
                <c:pt idx="12724">
                  <c:v>3.48600625</c:v>
                </c:pt>
                <c:pt idx="12725">
                  <c:v>3.4864465624992</c:v>
                </c:pt>
                <c:pt idx="12726">
                  <c:v>3.4865200000000001</c:v>
                </c:pt>
                <c:pt idx="12727">
                  <c:v>3.4868959375007997</c:v>
                </c:pt>
                <c:pt idx="12728">
                  <c:v>3.4872259375007997</c:v>
                </c:pt>
                <c:pt idx="12729">
                  <c:v>3.4875737500000001</c:v>
                </c:pt>
                <c:pt idx="12730">
                  <c:v>3.4879549999999999</c:v>
                </c:pt>
                <c:pt idx="12731">
                  <c:v>3.4882859375008</c:v>
                </c:pt>
                <c:pt idx="12732">
                  <c:v>3.4884078124992</c:v>
                </c:pt>
                <c:pt idx="12733">
                  <c:v>3.4885043750016003</c:v>
                </c:pt>
                <c:pt idx="12734">
                  <c:v>3.4886656250016004</c:v>
                </c:pt>
                <c:pt idx="12735">
                  <c:v>3.4882840624992002</c:v>
                </c:pt>
                <c:pt idx="12736">
                  <c:v>3.4878553124992</c:v>
                </c:pt>
                <c:pt idx="12737">
                  <c:v>3.4875087499999999</c:v>
                </c:pt>
                <c:pt idx="12738">
                  <c:v>3.4878943750016003</c:v>
                </c:pt>
                <c:pt idx="12739">
                  <c:v>3.4882528124992001</c:v>
                </c:pt>
                <c:pt idx="12740">
                  <c:v>3.4887600000000001</c:v>
                </c:pt>
                <c:pt idx="12741">
                  <c:v>3.4890812499999999</c:v>
                </c:pt>
                <c:pt idx="12742">
                  <c:v>3.4895468750016003</c:v>
                </c:pt>
                <c:pt idx="12743">
                  <c:v>3.4900356250016</c:v>
                </c:pt>
                <c:pt idx="12744">
                  <c:v>3.4903928124992003</c:v>
                </c:pt>
                <c:pt idx="12745">
                  <c:v>3.4905334375007997</c:v>
                </c:pt>
                <c:pt idx="12746">
                  <c:v>3.4901925</c:v>
                </c:pt>
                <c:pt idx="12747">
                  <c:v>3.4897550000000002</c:v>
                </c:pt>
                <c:pt idx="12748">
                  <c:v>3.4893240624991999</c:v>
                </c:pt>
                <c:pt idx="12749">
                  <c:v>3.4887218750016</c:v>
                </c:pt>
                <c:pt idx="12750">
                  <c:v>3.4881143750016004</c:v>
                </c:pt>
                <c:pt idx="12751">
                  <c:v>3.4877259375007998</c:v>
                </c:pt>
                <c:pt idx="12752">
                  <c:v>3.4872471875007998</c:v>
                </c:pt>
                <c:pt idx="12753">
                  <c:v>3.4867925</c:v>
                </c:pt>
                <c:pt idx="12754">
                  <c:v>3.4862356250016</c:v>
                </c:pt>
                <c:pt idx="12755">
                  <c:v>3.4856937499999998</c:v>
                </c:pt>
                <c:pt idx="12756">
                  <c:v>3.4852765624991999</c:v>
                </c:pt>
                <c:pt idx="12757">
                  <c:v>3.48481</c:v>
                </c:pt>
                <c:pt idx="12758">
                  <c:v>3.4843668750016001</c:v>
                </c:pt>
                <c:pt idx="12759">
                  <c:v>3.4839315624992002</c:v>
                </c:pt>
                <c:pt idx="12760">
                  <c:v>3.4841078124992002</c:v>
                </c:pt>
                <c:pt idx="12761">
                  <c:v>3.4845259375007998</c:v>
                </c:pt>
                <c:pt idx="12762">
                  <c:v>3.4848334375008001</c:v>
                </c:pt>
                <c:pt idx="12763">
                  <c:v>3.4851803124992</c:v>
                </c:pt>
                <c:pt idx="12764">
                  <c:v>3.4855431250016</c:v>
                </c:pt>
                <c:pt idx="12765">
                  <c:v>3.4851399999999999</c:v>
                </c:pt>
                <c:pt idx="12766">
                  <c:v>3.4847493750016003</c:v>
                </c:pt>
                <c:pt idx="12767">
                  <c:v>3.4848809375008001</c:v>
                </c:pt>
                <c:pt idx="12768">
                  <c:v>3.4852034375007999</c:v>
                </c:pt>
                <c:pt idx="12769">
                  <c:v>3.4856384375007998</c:v>
                </c:pt>
                <c:pt idx="12770">
                  <c:v>3.4860165624991999</c:v>
                </c:pt>
                <c:pt idx="12771">
                  <c:v>3.4863553124991999</c:v>
                </c:pt>
                <c:pt idx="12772">
                  <c:v>3.4867434375007997</c:v>
                </c:pt>
                <c:pt idx="12773">
                  <c:v>3.4869187500000001</c:v>
                </c:pt>
                <c:pt idx="12774">
                  <c:v>3.4868828124992</c:v>
                </c:pt>
                <c:pt idx="12775">
                  <c:v>3.4871721875007999</c:v>
                </c:pt>
                <c:pt idx="12776">
                  <c:v>3.4875053124991999</c:v>
                </c:pt>
                <c:pt idx="12777">
                  <c:v>3.4878837499999999</c:v>
                </c:pt>
                <c:pt idx="12778">
                  <c:v>3.4882193750016004</c:v>
                </c:pt>
                <c:pt idx="12779">
                  <c:v>3.4885634375008001</c:v>
                </c:pt>
                <c:pt idx="12780">
                  <c:v>3.4889918750016</c:v>
                </c:pt>
                <c:pt idx="12781">
                  <c:v>3.4893737499999999</c:v>
                </c:pt>
                <c:pt idx="12782">
                  <c:v>3.4897</c:v>
                </c:pt>
                <c:pt idx="12783">
                  <c:v>3.4900656250016002</c:v>
                </c:pt>
                <c:pt idx="12784">
                  <c:v>3.4897062499999998</c:v>
                </c:pt>
                <c:pt idx="12785">
                  <c:v>3.4892265624992</c:v>
                </c:pt>
                <c:pt idx="12786">
                  <c:v>3.4887793750016001</c:v>
                </c:pt>
                <c:pt idx="12787">
                  <c:v>3.4883990624992003</c:v>
                </c:pt>
                <c:pt idx="12788">
                  <c:v>3.4882993750016</c:v>
                </c:pt>
                <c:pt idx="12789">
                  <c:v>3.4879584375007999</c:v>
                </c:pt>
                <c:pt idx="12790">
                  <c:v>3.4875490624992</c:v>
                </c:pt>
                <c:pt idx="12791">
                  <c:v>3.4872053124992002</c:v>
                </c:pt>
                <c:pt idx="12792">
                  <c:v>3.4868412499999999</c:v>
                </c:pt>
                <c:pt idx="12793">
                  <c:v>3.4865081250016003</c:v>
                </c:pt>
                <c:pt idx="12794">
                  <c:v>3.48603</c:v>
                </c:pt>
                <c:pt idx="12795">
                  <c:v>3.4854993750016003</c:v>
                </c:pt>
                <c:pt idx="12796">
                  <c:v>3.4850153124992</c:v>
                </c:pt>
                <c:pt idx="12797">
                  <c:v>3.4846187500000001</c:v>
                </c:pt>
                <c:pt idx="12798">
                  <c:v>3.4841121875007999</c:v>
                </c:pt>
                <c:pt idx="12799">
                  <c:v>3.4836884375007999</c:v>
                </c:pt>
                <c:pt idx="12800">
                  <c:v>3.4832515624992002</c:v>
                </c:pt>
                <c:pt idx="12801">
                  <c:v>3.4829243750016001</c:v>
                </c:pt>
                <c:pt idx="12802">
                  <c:v>3.4825624999999998</c:v>
                </c:pt>
                <c:pt idx="12803">
                  <c:v>3.4829146875007999</c:v>
                </c:pt>
                <c:pt idx="12804">
                  <c:v>3.4833215624992002</c:v>
                </c:pt>
                <c:pt idx="12805">
                  <c:v>3.4836521875008</c:v>
                </c:pt>
                <c:pt idx="12806">
                  <c:v>3.4840446875007998</c:v>
                </c:pt>
                <c:pt idx="12807">
                  <c:v>3.4843715624992</c:v>
                </c:pt>
                <c:pt idx="12808">
                  <c:v>3.4847315624992001</c:v>
                </c:pt>
                <c:pt idx="12809">
                  <c:v>3.48507875</c:v>
                </c:pt>
                <c:pt idx="12810">
                  <c:v>3.4853993750016001</c:v>
                </c:pt>
                <c:pt idx="12811">
                  <c:v>3.4857981250016001</c:v>
                </c:pt>
                <c:pt idx="12812">
                  <c:v>3.4862237500000002</c:v>
                </c:pt>
                <c:pt idx="12813">
                  <c:v>3.486065</c:v>
                </c:pt>
                <c:pt idx="12814">
                  <c:v>3.4857706250016003</c:v>
                </c:pt>
                <c:pt idx="12815">
                  <c:v>3.4855399999999999</c:v>
                </c:pt>
                <c:pt idx="12816">
                  <c:v>3.4855790624992</c:v>
                </c:pt>
                <c:pt idx="12817">
                  <c:v>3.4860037500000001</c:v>
                </c:pt>
                <c:pt idx="12818">
                  <c:v>3.4863496875008</c:v>
                </c:pt>
                <c:pt idx="12819">
                  <c:v>3.4866803124992001</c:v>
                </c:pt>
                <c:pt idx="12820">
                  <c:v>3.4870700000000001</c:v>
                </c:pt>
                <c:pt idx="12821">
                  <c:v>3.4874196875007999</c:v>
                </c:pt>
                <c:pt idx="12822">
                  <c:v>3.4878168750016001</c:v>
                </c:pt>
                <c:pt idx="12823">
                  <c:v>3.4882446875007997</c:v>
                </c:pt>
                <c:pt idx="12824">
                  <c:v>3.4885890624992002</c:v>
                </c:pt>
                <c:pt idx="12825">
                  <c:v>3.4890303124991999</c:v>
                </c:pt>
                <c:pt idx="12826">
                  <c:v>3.4893890624992001</c:v>
                </c:pt>
                <c:pt idx="12827">
                  <c:v>3.4898215624992002</c:v>
                </c:pt>
                <c:pt idx="12828">
                  <c:v>3.4901925</c:v>
                </c:pt>
                <c:pt idx="12829">
                  <c:v>3.4905903124991999</c:v>
                </c:pt>
                <c:pt idx="12830">
                  <c:v>3.4909631250016</c:v>
                </c:pt>
                <c:pt idx="12831">
                  <c:v>3.4913193750016003</c:v>
                </c:pt>
                <c:pt idx="12832">
                  <c:v>3.4911056250016004</c:v>
                </c:pt>
                <c:pt idx="12833">
                  <c:v>3.4906350000000002</c:v>
                </c:pt>
                <c:pt idx="12834">
                  <c:v>3.4900340624992001</c:v>
                </c:pt>
                <c:pt idx="12835">
                  <c:v>3.4897115624991999</c:v>
                </c:pt>
                <c:pt idx="12836">
                  <c:v>3.4889999999999999</c:v>
                </c:pt>
                <c:pt idx="12837">
                  <c:v>3.4885690624992001</c:v>
                </c:pt>
                <c:pt idx="12838">
                  <c:v>3.48811625</c:v>
                </c:pt>
                <c:pt idx="12839">
                  <c:v>3.4876662500000002</c:v>
                </c:pt>
                <c:pt idx="12840">
                  <c:v>3.4873184375007997</c:v>
                </c:pt>
                <c:pt idx="12841">
                  <c:v>3.4869034375007999</c:v>
                </c:pt>
                <c:pt idx="12842">
                  <c:v>3.4864743750016003</c:v>
                </c:pt>
                <c:pt idx="12843">
                  <c:v>3.48590125</c:v>
                </c:pt>
                <c:pt idx="12844">
                  <c:v>3.4855371875008001</c:v>
                </c:pt>
                <c:pt idx="12845">
                  <c:v>3.4850462499999999</c:v>
                </c:pt>
                <c:pt idx="12846">
                  <c:v>3.4845484375007998</c:v>
                </c:pt>
                <c:pt idx="12847">
                  <c:v>3.4841025000000001</c:v>
                </c:pt>
                <c:pt idx="12848">
                  <c:v>3.4835215624992002</c:v>
                </c:pt>
                <c:pt idx="12849">
                  <c:v>3.4829124999999999</c:v>
                </c:pt>
                <c:pt idx="12850">
                  <c:v>3.4824896875008</c:v>
                </c:pt>
                <c:pt idx="12851">
                  <c:v>3.4827043750016</c:v>
                </c:pt>
                <c:pt idx="12852">
                  <c:v>3.4826312499999998</c:v>
                </c:pt>
                <c:pt idx="12853">
                  <c:v>3.4825834375008</c:v>
                </c:pt>
                <c:pt idx="12854">
                  <c:v>3.4829143750016001</c:v>
                </c:pt>
                <c:pt idx="12855">
                  <c:v>3.4832896875007999</c:v>
                </c:pt>
                <c:pt idx="12856">
                  <c:v>3.4837362500000002</c:v>
                </c:pt>
                <c:pt idx="12857">
                  <c:v>3.4841803124992001</c:v>
                </c:pt>
                <c:pt idx="12858">
                  <c:v>3.4846021875008</c:v>
                </c:pt>
                <c:pt idx="12859">
                  <c:v>3.4849781250016001</c:v>
                </c:pt>
                <c:pt idx="12860">
                  <c:v>3.4855065624992001</c:v>
                </c:pt>
                <c:pt idx="12861">
                  <c:v>3.4858334375008</c:v>
                </c:pt>
                <c:pt idx="12862">
                  <c:v>3.4861624999999998</c:v>
                </c:pt>
                <c:pt idx="12863">
                  <c:v>3.4865068750016004</c:v>
                </c:pt>
                <c:pt idx="12864">
                  <c:v>3.4868693750016</c:v>
                </c:pt>
                <c:pt idx="12865">
                  <c:v>3.4872996875008</c:v>
                </c:pt>
                <c:pt idx="12866">
                  <c:v>3.4868443750016</c:v>
                </c:pt>
                <c:pt idx="12867">
                  <c:v>3.4864006250016</c:v>
                </c:pt>
                <c:pt idx="12868">
                  <c:v>3.4860534375008001</c:v>
                </c:pt>
                <c:pt idx="12869">
                  <c:v>3.48543</c:v>
                </c:pt>
                <c:pt idx="12870">
                  <c:v>3.4850134375007999</c:v>
                </c:pt>
                <c:pt idx="12871">
                  <c:v>3.4846287500000002</c:v>
                </c:pt>
                <c:pt idx="12872">
                  <c:v>3.4842496875008</c:v>
                </c:pt>
                <c:pt idx="12873">
                  <c:v>3.4843306250016002</c:v>
                </c:pt>
                <c:pt idx="12874">
                  <c:v>3.4845759375008001</c:v>
                </c:pt>
                <c:pt idx="12875">
                  <c:v>3.4849084375007999</c:v>
                </c:pt>
                <c:pt idx="12876">
                  <c:v>3.4853171875008</c:v>
                </c:pt>
                <c:pt idx="12877">
                  <c:v>3.4857018750016002</c:v>
                </c:pt>
                <c:pt idx="12878">
                  <c:v>3.4861049999999998</c:v>
                </c:pt>
                <c:pt idx="12879">
                  <c:v>3.4865028124992001</c:v>
                </c:pt>
                <c:pt idx="12880">
                  <c:v>3.4868634375008001</c:v>
                </c:pt>
                <c:pt idx="12881">
                  <c:v>3.4872312499999998</c:v>
                </c:pt>
                <c:pt idx="12882">
                  <c:v>3.48765875</c:v>
                </c:pt>
                <c:pt idx="12883">
                  <c:v>3.4880846875008</c:v>
                </c:pt>
                <c:pt idx="12884">
                  <c:v>3.4885312499999999</c:v>
                </c:pt>
                <c:pt idx="12885">
                  <c:v>3.4889028124992003</c:v>
                </c:pt>
                <c:pt idx="12886">
                  <c:v>3.4892265624992</c:v>
                </c:pt>
                <c:pt idx="12887">
                  <c:v>3.4896081250016002</c:v>
                </c:pt>
                <c:pt idx="12888">
                  <c:v>3.4897553124992</c:v>
                </c:pt>
                <c:pt idx="12889">
                  <c:v>3.4894349999999998</c:v>
                </c:pt>
                <c:pt idx="12890">
                  <c:v>3.4891140624992003</c:v>
                </c:pt>
                <c:pt idx="12891">
                  <c:v>3.4886625000000002</c:v>
                </c:pt>
                <c:pt idx="12892">
                  <c:v>3.4882615624992002</c:v>
                </c:pt>
                <c:pt idx="12893">
                  <c:v>3.4879003124992001</c:v>
                </c:pt>
                <c:pt idx="12894">
                  <c:v>3.4874446875007998</c:v>
                </c:pt>
                <c:pt idx="12895">
                  <c:v>3.4868459375007999</c:v>
                </c:pt>
                <c:pt idx="12896">
                  <c:v>3.4863821875008001</c:v>
                </c:pt>
                <c:pt idx="12897">
                  <c:v>3.4858218750016001</c:v>
                </c:pt>
                <c:pt idx="12898">
                  <c:v>3.4853681250016</c:v>
                </c:pt>
                <c:pt idx="12899">
                  <c:v>3.4850109375008</c:v>
                </c:pt>
                <c:pt idx="12900">
                  <c:v>3.4850762500000001</c:v>
                </c:pt>
                <c:pt idx="12901">
                  <c:v>3.4854396875007998</c:v>
                </c:pt>
                <c:pt idx="12902">
                  <c:v>3.4856796875008</c:v>
                </c:pt>
                <c:pt idx="12903">
                  <c:v>3.4860228124992001</c:v>
                </c:pt>
                <c:pt idx="12904">
                  <c:v>3.4864181250016002</c:v>
                </c:pt>
                <c:pt idx="12905">
                  <c:v>3.4867753124992</c:v>
                </c:pt>
                <c:pt idx="12906">
                  <c:v>3.4863374999999999</c:v>
                </c:pt>
                <c:pt idx="12907">
                  <c:v>3.48601625</c:v>
                </c:pt>
                <c:pt idx="12908">
                  <c:v>3.4856787499999999</c:v>
                </c:pt>
                <c:pt idx="12909">
                  <c:v>3.4853256250016003</c:v>
                </c:pt>
                <c:pt idx="12910">
                  <c:v>3.4853946875007997</c:v>
                </c:pt>
                <c:pt idx="12911">
                  <c:v>3.4857631250016001</c:v>
                </c:pt>
                <c:pt idx="12912">
                  <c:v>3.4861353124992003</c:v>
                </c:pt>
                <c:pt idx="12913">
                  <c:v>3.4865393750016</c:v>
                </c:pt>
                <c:pt idx="12914">
                  <c:v>3.4868712500000001</c:v>
                </c:pt>
                <c:pt idx="12915">
                  <c:v>3.4864762499999999</c:v>
                </c:pt>
                <c:pt idx="12916">
                  <c:v>3.4860453124992001</c:v>
                </c:pt>
                <c:pt idx="12917">
                  <c:v>3.4860250000000002</c:v>
                </c:pt>
                <c:pt idx="12918">
                  <c:v>3.4863593750016002</c:v>
                </c:pt>
                <c:pt idx="12919">
                  <c:v>3.4866837500000001</c:v>
                </c:pt>
                <c:pt idx="12920">
                  <c:v>3.487015</c:v>
                </c:pt>
                <c:pt idx="12921">
                  <c:v>3.4873500000000002</c:v>
                </c:pt>
                <c:pt idx="12922">
                  <c:v>3.48771875</c:v>
                </c:pt>
                <c:pt idx="12923">
                  <c:v>3.4881112500000002</c:v>
                </c:pt>
                <c:pt idx="12924">
                  <c:v>3.4884484375008</c:v>
                </c:pt>
                <c:pt idx="12925">
                  <c:v>3.4887762499999999</c:v>
                </c:pt>
                <c:pt idx="12926">
                  <c:v>3.4891428124992001</c:v>
                </c:pt>
                <c:pt idx="12927">
                  <c:v>3.48949</c:v>
                </c:pt>
                <c:pt idx="12928">
                  <c:v>3.4894681250016002</c:v>
                </c:pt>
                <c:pt idx="12929">
                  <c:v>3.4890284375007998</c:v>
                </c:pt>
                <c:pt idx="12930">
                  <c:v>3.4885687500000002</c:v>
                </c:pt>
                <c:pt idx="12931">
                  <c:v>3.4880531250016</c:v>
                </c:pt>
                <c:pt idx="12932">
                  <c:v>3.4875228124992002</c:v>
                </c:pt>
                <c:pt idx="12933">
                  <c:v>3.4870874999999999</c:v>
                </c:pt>
                <c:pt idx="12934">
                  <c:v>3.48672125</c:v>
                </c:pt>
                <c:pt idx="12935">
                  <c:v>3.4863728124992002</c:v>
                </c:pt>
                <c:pt idx="12936">
                  <c:v>3.4859803124991999</c:v>
                </c:pt>
                <c:pt idx="12937">
                  <c:v>3.4855453124992</c:v>
                </c:pt>
                <c:pt idx="12938">
                  <c:v>3.4850821875008</c:v>
                </c:pt>
                <c:pt idx="12939">
                  <c:v>3.4854178124991999</c:v>
                </c:pt>
                <c:pt idx="12940">
                  <c:v>3.48576</c:v>
                </c:pt>
                <c:pt idx="12941">
                  <c:v>3.4861265624992002</c:v>
                </c:pt>
                <c:pt idx="12942">
                  <c:v>3.4866190624992002</c:v>
                </c:pt>
                <c:pt idx="12943">
                  <c:v>3.4862028124991999</c:v>
                </c:pt>
                <c:pt idx="12944">
                  <c:v>3.4857581250016003</c:v>
                </c:pt>
                <c:pt idx="12945">
                  <c:v>3.4853171875008</c:v>
                </c:pt>
                <c:pt idx="12946">
                  <c:v>3.4855187500000002</c:v>
                </c:pt>
                <c:pt idx="12947">
                  <c:v>3.4855103124992</c:v>
                </c:pt>
                <c:pt idx="12948">
                  <c:v>3.4852890624991999</c:v>
                </c:pt>
                <c:pt idx="12949">
                  <c:v>3.4852840624992001</c:v>
                </c:pt>
                <c:pt idx="12950">
                  <c:v>3.4851512499999999</c:v>
                </c:pt>
                <c:pt idx="12951">
                  <c:v>3.48551375</c:v>
                </c:pt>
                <c:pt idx="12952">
                  <c:v>3.4858346875007999</c:v>
                </c:pt>
                <c:pt idx="12953">
                  <c:v>3.4862812500000002</c:v>
                </c:pt>
                <c:pt idx="12954">
                  <c:v>3.4866628124992003</c:v>
                </c:pt>
                <c:pt idx="12955">
                  <c:v>3.4870212500000002</c:v>
                </c:pt>
                <c:pt idx="12956">
                  <c:v>3.4873462499999999</c:v>
                </c:pt>
                <c:pt idx="12957">
                  <c:v>3.4877418750016003</c:v>
                </c:pt>
                <c:pt idx="12958">
                  <c:v>3.4880734375008</c:v>
                </c:pt>
                <c:pt idx="12959">
                  <c:v>3.4884190624992</c:v>
                </c:pt>
                <c:pt idx="12960">
                  <c:v>3.4888971875007999</c:v>
                </c:pt>
                <c:pt idx="12961">
                  <c:v>3.4892506250016</c:v>
                </c:pt>
                <c:pt idx="12962">
                  <c:v>3.4895856250016002</c:v>
                </c:pt>
                <c:pt idx="12963">
                  <c:v>3.4892031250016</c:v>
                </c:pt>
                <c:pt idx="12964">
                  <c:v>3.4887696875007999</c:v>
                </c:pt>
                <c:pt idx="12965">
                  <c:v>3.4882981250016001</c:v>
                </c:pt>
                <c:pt idx="12966">
                  <c:v>3.4878343750016003</c:v>
                </c:pt>
                <c:pt idx="12967">
                  <c:v>3.4874218750016004</c:v>
                </c:pt>
                <c:pt idx="12968">
                  <c:v>3.4869684375008001</c:v>
                </c:pt>
                <c:pt idx="12969">
                  <c:v>3.4864356250016</c:v>
                </c:pt>
                <c:pt idx="12970">
                  <c:v>3.48597125</c:v>
                </c:pt>
                <c:pt idx="12971">
                  <c:v>3.4855731250016002</c:v>
                </c:pt>
                <c:pt idx="12972">
                  <c:v>3.4851178124992002</c:v>
                </c:pt>
                <c:pt idx="12973">
                  <c:v>3.4847756250016002</c:v>
                </c:pt>
                <c:pt idx="12974">
                  <c:v>3.4844087500000001</c:v>
                </c:pt>
                <c:pt idx="12975">
                  <c:v>3.4840053124992001</c:v>
                </c:pt>
                <c:pt idx="12976">
                  <c:v>3.4836087500000001</c:v>
                </c:pt>
                <c:pt idx="12977">
                  <c:v>3.4832862499999999</c:v>
                </c:pt>
                <c:pt idx="12978">
                  <c:v>3.4828946875007998</c:v>
                </c:pt>
                <c:pt idx="12979">
                  <c:v>3.4825471875008001</c:v>
                </c:pt>
                <c:pt idx="12980">
                  <c:v>3.4825568750016003</c:v>
                </c:pt>
                <c:pt idx="12981">
                  <c:v>3.4828815624992</c:v>
                </c:pt>
                <c:pt idx="12982">
                  <c:v>3.4832315624992001</c:v>
                </c:pt>
                <c:pt idx="12983">
                  <c:v>3.4835750000000001</c:v>
                </c:pt>
                <c:pt idx="12984">
                  <c:v>3.4839515624991999</c:v>
                </c:pt>
                <c:pt idx="12985">
                  <c:v>3.4843165624992003</c:v>
                </c:pt>
                <c:pt idx="12986">
                  <c:v>3.4847115624992</c:v>
                </c:pt>
                <c:pt idx="12987">
                  <c:v>3.4850740624992</c:v>
                </c:pt>
                <c:pt idx="12988">
                  <c:v>3.4854793750016002</c:v>
                </c:pt>
                <c:pt idx="12989">
                  <c:v>3.4858243750016</c:v>
                </c:pt>
                <c:pt idx="12990">
                  <c:v>3.4862196875008</c:v>
                </c:pt>
                <c:pt idx="12991">
                  <c:v>3.4865906250016003</c:v>
                </c:pt>
                <c:pt idx="12992">
                  <c:v>3.4870178124992002</c:v>
                </c:pt>
                <c:pt idx="12993">
                  <c:v>3.4873790624992003</c:v>
                </c:pt>
                <c:pt idx="12994">
                  <c:v>3.4877443750016002</c:v>
                </c:pt>
                <c:pt idx="12995">
                  <c:v>3.4881487500000001</c:v>
                </c:pt>
                <c:pt idx="12996">
                  <c:v>3.4884781250016004</c:v>
                </c:pt>
                <c:pt idx="12997">
                  <c:v>3.4888384375007999</c:v>
                </c:pt>
                <c:pt idx="12998">
                  <c:v>3.4891731250016003</c:v>
                </c:pt>
                <c:pt idx="12999">
                  <c:v>3.4895040624992002</c:v>
                </c:pt>
                <c:pt idx="13000">
                  <c:v>3.4891353124991999</c:v>
                </c:pt>
                <c:pt idx="13001">
                  <c:v>3.4886862500000002</c:v>
                </c:pt>
                <c:pt idx="13002">
                  <c:v>3.4881243750016</c:v>
                </c:pt>
                <c:pt idx="13003">
                  <c:v>3.4876862499999999</c:v>
                </c:pt>
                <c:pt idx="13004">
                  <c:v>3.4873240624992001</c:v>
                </c:pt>
                <c:pt idx="13005">
                  <c:v>3.4869131250016001</c:v>
                </c:pt>
                <c:pt idx="13006">
                  <c:v>3.4865834375008</c:v>
                </c:pt>
                <c:pt idx="13007">
                  <c:v>3.4864659375008</c:v>
                </c:pt>
                <c:pt idx="13008">
                  <c:v>3.4864590624992</c:v>
                </c:pt>
                <c:pt idx="13009">
                  <c:v>3.4865809375008001</c:v>
                </c:pt>
                <c:pt idx="13010">
                  <c:v>3.4865503124992001</c:v>
                </c:pt>
                <c:pt idx="13011">
                  <c:v>3.48689625</c:v>
                </c:pt>
                <c:pt idx="13012">
                  <c:v>3.4873156250016</c:v>
                </c:pt>
                <c:pt idx="13013">
                  <c:v>3.4876800000000001</c:v>
                </c:pt>
                <c:pt idx="13014">
                  <c:v>3.4877640624991999</c:v>
                </c:pt>
                <c:pt idx="13015">
                  <c:v>3.4876728124992002</c:v>
                </c:pt>
                <c:pt idx="13016">
                  <c:v>3.4872056250016001</c:v>
                </c:pt>
                <c:pt idx="13017">
                  <c:v>3.4868646875008</c:v>
                </c:pt>
                <c:pt idx="13018">
                  <c:v>3.4864215624992001</c:v>
                </c:pt>
                <c:pt idx="13019">
                  <c:v>3.4859524999999998</c:v>
                </c:pt>
                <c:pt idx="13020">
                  <c:v>3.4855375</c:v>
                </c:pt>
                <c:pt idx="13021">
                  <c:v>3.4855918750016004</c:v>
                </c:pt>
                <c:pt idx="13022">
                  <c:v>3.4859599999999999</c:v>
                </c:pt>
                <c:pt idx="13023">
                  <c:v>3.4863312500000001</c:v>
                </c:pt>
                <c:pt idx="13024">
                  <c:v>3.4866840624991999</c:v>
                </c:pt>
                <c:pt idx="13025">
                  <c:v>3.4870903124992001</c:v>
                </c:pt>
                <c:pt idx="13026">
                  <c:v>3.4874409375008</c:v>
                </c:pt>
                <c:pt idx="13027">
                  <c:v>3.4878181250016</c:v>
                </c:pt>
                <c:pt idx="13028">
                  <c:v>3.4881418750016002</c:v>
                </c:pt>
                <c:pt idx="13029">
                  <c:v>3.4885040624992003</c:v>
                </c:pt>
                <c:pt idx="13030">
                  <c:v>3.488845</c:v>
                </c:pt>
                <c:pt idx="13031">
                  <c:v>3.4892712499999998</c:v>
                </c:pt>
                <c:pt idx="13032">
                  <c:v>3.4896268750016004</c:v>
                </c:pt>
                <c:pt idx="13033">
                  <c:v>3.4899778124992</c:v>
                </c:pt>
                <c:pt idx="13034">
                  <c:v>3.4903034375008</c:v>
                </c:pt>
                <c:pt idx="13035">
                  <c:v>3.4901</c:v>
                </c:pt>
                <c:pt idx="13036">
                  <c:v>3.4899178124992001</c:v>
                </c:pt>
                <c:pt idx="13037">
                  <c:v>3.4895115624991999</c:v>
                </c:pt>
                <c:pt idx="13038">
                  <c:v>3.4890421875007998</c:v>
                </c:pt>
                <c:pt idx="13039">
                  <c:v>3.4884740624992001</c:v>
                </c:pt>
                <c:pt idx="13040">
                  <c:v>3.4881537499999999</c:v>
                </c:pt>
                <c:pt idx="13041">
                  <c:v>3.4876306250016</c:v>
                </c:pt>
                <c:pt idx="13042">
                  <c:v>3.4870868750016002</c:v>
                </c:pt>
                <c:pt idx="13043">
                  <c:v>3.4864028124991999</c:v>
                </c:pt>
                <c:pt idx="13044">
                  <c:v>3.4860346875007999</c:v>
                </c:pt>
                <c:pt idx="13045">
                  <c:v>3.4856600000000002</c:v>
                </c:pt>
                <c:pt idx="13046">
                  <c:v>3.4853190624992001</c:v>
                </c:pt>
                <c:pt idx="13047">
                  <c:v>3.4849796875007999</c:v>
                </c:pt>
                <c:pt idx="13048">
                  <c:v>3.4846365624992002</c:v>
                </c:pt>
                <c:pt idx="13049">
                  <c:v>3.4842262499999999</c:v>
                </c:pt>
                <c:pt idx="13050">
                  <c:v>3.4838671875007998</c:v>
                </c:pt>
                <c:pt idx="13051">
                  <c:v>3.4833775</c:v>
                </c:pt>
                <c:pt idx="13052">
                  <c:v>3.4829650000000001</c:v>
                </c:pt>
                <c:pt idx="13053">
                  <c:v>3.4828465624992</c:v>
                </c:pt>
                <c:pt idx="13054">
                  <c:v>3.4831975000000002</c:v>
                </c:pt>
                <c:pt idx="13055">
                  <c:v>3.4833418750016003</c:v>
                </c:pt>
                <c:pt idx="13056">
                  <c:v>3.4836912500000001</c:v>
                </c:pt>
                <c:pt idx="13057">
                  <c:v>3.4840153124992002</c:v>
                </c:pt>
                <c:pt idx="13058">
                  <c:v>3.4843362500000001</c:v>
                </c:pt>
                <c:pt idx="13059">
                  <c:v>3.4846987500000002</c:v>
                </c:pt>
                <c:pt idx="13060">
                  <c:v>3.4850512500000002</c:v>
                </c:pt>
                <c:pt idx="13061">
                  <c:v>3.4851896875007999</c:v>
                </c:pt>
                <c:pt idx="13062">
                  <c:v>3.4855121875007997</c:v>
                </c:pt>
                <c:pt idx="13063">
                  <c:v>3.4857840624992003</c:v>
                </c:pt>
                <c:pt idx="13064">
                  <c:v>3.4862150000000001</c:v>
                </c:pt>
                <c:pt idx="13065">
                  <c:v>3.4865400000000002</c:v>
                </c:pt>
                <c:pt idx="13066">
                  <c:v>3.4869568750016002</c:v>
                </c:pt>
                <c:pt idx="13067">
                  <c:v>3.48733</c:v>
                </c:pt>
                <c:pt idx="13068">
                  <c:v>3.4869331250016002</c:v>
                </c:pt>
                <c:pt idx="13069">
                  <c:v>3.4865065624992</c:v>
                </c:pt>
                <c:pt idx="13070">
                  <c:v>3.4861403124992001</c:v>
                </c:pt>
                <c:pt idx="13071">
                  <c:v>3.4858199999999999</c:v>
                </c:pt>
                <c:pt idx="13072">
                  <c:v>3.4861918750016003</c:v>
                </c:pt>
                <c:pt idx="13073">
                  <c:v>3.4865481250016002</c:v>
                </c:pt>
                <c:pt idx="13074">
                  <c:v>3.4868990624992002</c:v>
                </c:pt>
                <c:pt idx="13075">
                  <c:v>3.4872271875008001</c:v>
                </c:pt>
                <c:pt idx="13076">
                  <c:v>3.4875506250016004</c:v>
                </c:pt>
                <c:pt idx="13077">
                  <c:v>3.4878974999999999</c:v>
                </c:pt>
                <c:pt idx="13078">
                  <c:v>3.4880425000000002</c:v>
                </c:pt>
                <c:pt idx="13079">
                  <c:v>3.4884015624992002</c:v>
                </c:pt>
                <c:pt idx="13080">
                  <c:v>3.4887243750016004</c:v>
                </c:pt>
                <c:pt idx="13081">
                  <c:v>3.4890343750016002</c:v>
                </c:pt>
                <c:pt idx="13082">
                  <c:v>3.4891415624992002</c:v>
                </c:pt>
                <c:pt idx="13083">
                  <c:v>3.48905625</c:v>
                </c:pt>
                <c:pt idx="13084">
                  <c:v>3.4886821875008001</c:v>
                </c:pt>
                <c:pt idx="13085">
                  <c:v>3.4882615624992002</c:v>
                </c:pt>
                <c:pt idx="13086">
                  <c:v>3.4884734375008</c:v>
                </c:pt>
                <c:pt idx="13087">
                  <c:v>3.4887965624991999</c:v>
                </c:pt>
                <c:pt idx="13088">
                  <c:v>3.4888346875008001</c:v>
                </c:pt>
                <c:pt idx="13089">
                  <c:v>3.4890509375007999</c:v>
                </c:pt>
                <c:pt idx="13090">
                  <c:v>3.4893484375007997</c:v>
                </c:pt>
                <c:pt idx="13091">
                  <c:v>3.4896237499999998</c:v>
                </c:pt>
                <c:pt idx="13092">
                  <c:v>3.4892903124992003</c:v>
                </c:pt>
                <c:pt idx="13093">
                  <c:v>3.4889165624992002</c:v>
                </c:pt>
                <c:pt idx="13094">
                  <c:v>3.4885196875008</c:v>
                </c:pt>
                <c:pt idx="13095">
                  <c:v>3.4881546875008</c:v>
                </c:pt>
                <c:pt idx="13096">
                  <c:v>3.4878196875007998</c:v>
                </c:pt>
                <c:pt idx="13097">
                  <c:v>3.4874043750016002</c:v>
                </c:pt>
                <c:pt idx="13098">
                  <c:v>3.4870190624992001</c:v>
                </c:pt>
                <c:pt idx="13099">
                  <c:v>3.4866184375008</c:v>
                </c:pt>
                <c:pt idx="13100">
                  <c:v>3.4862250000000001</c:v>
                </c:pt>
                <c:pt idx="13101">
                  <c:v>3.4859034375008</c:v>
                </c:pt>
                <c:pt idx="13102">
                  <c:v>3.4859018750016002</c:v>
                </c:pt>
                <c:pt idx="13103">
                  <c:v>3.4859</c:v>
                </c:pt>
                <c:pt idx="13104">
                  <c:v>3.4854671875008001</c:v>
                </c:pt>
                <c:pt idx="13105">
                  <c:v>3.4850425</c:v>
                </c:pt>
                <c:pt idx="13106">
                  <c:v>3.4846921875007997</c:v>
                </c:pt>
                <c:pt idx="13107">
                  <c:v>3.4849012500000001</c:v>
                </c:pt>
                <c:pt idx="13108">
                  <c:v>3.4850996875007998</c:v>
                </c:pt>
                <c:pt idx="13109">
                  <c:v>3.48493875</c:v>
                </c:pt>
                <c:pt idx="13110">
                  <c:v>3.4853025</c:v>
                </c:pt>
                <c:pt idx="13111">
                  <c:v>3.4855475</c:v>
                </c:pt>
                <c:pt idx="13112">
                  <c:v>3.4859296875007999</c:v>
                </c:pt>
                <c:pt idx="13113">
                  <c:v>3.4862718750016004</c:v>
                </c:pt>
                <c:pt idx="13114">
                  <c:v>3.4866278124992003</c:v>
                </c:pt>
                <c:pt idx="13115">
                  <c:v>3.4871090624992003</c:v>
                </c:pt>
                <c:pt idx="13116">
                  <c:v>3.4875006250016001</c:v>
                </c:pt>
                <c:pt idx="13117">
                  <c:v>3.4878274999999999</c:v>
                </c:pt>
                <c:pt idx="13118">
                  <c:v>3.4881096875008</c:v>
                </c:pt>
                <c:pt idx="13119">
                  <c:v>3.4885843750016003</c:v>
                </c:pt>
                <c:pt idx="13120">
                  <c:v>3.4889071875008</c:v>
                </c:pt>
                <c:pt idx="13121">
                  <c:v>3.4884596875008</c:v>
                </c:pt>
                <c:pt idx="13122">
                  <c:v>3.4881056250016003</c:v>
                </c:pt>
                <c:pt idx="13123">
                  <c:v>3.4876331250016004</c:v>
                </c:pt>
                <c:pt idx="13124">
                  <c:v>3.4870771875008</c:v>
                </c:pt>
                <c:pt idx="13125">
                  <c:v>3.4866065624992002</c:v>
                </c:pt>
                <c:pt idx="13126">
                  <c:v>3.4865062500000001</c:v>
                </c:pt>
                <c:pt idx="13127">
                  <c:v>3.4868821875007998</c:v>
                </c:pt>
                <c:pt idx="13128">
                  <c:v>3.4872312499999998</c:v>
                </c:pt>
                <c:pt idx="13129">
                  <c:v>3.4874659375007999</c:v>
                </c:pt>
                <c:pt idx="13130">
                  <c:v>3.4873212499999999</c:v>
                </c:pt>
                <c:pt idx="13131">
                  <c:v>3.48696625</c:v>
                </c:pt>
                <c:pt idx="13132">
                  <c:v>3.4866225000000002</c:v>
                </c:pt>
                <c:pt idx="13133">
                  <c:v>3.4864646875008001</c:v>
                </c:pt>
                <c:pt idx="13134">
                  <c:v>3.4865846875008</c:v>
                </c:pt>
                <c:pt idx="13135">
                  <c:v>3.4862500000000001</c:v>
                </c:pt>
                <c:pt idx="13136">
                  <c:v>3.4858681250016001</c:v>
                </c:pt>
                <c:pt idx="13137">
                  <c:v>3.4853546875007999</c:v>
                </c:pt>
                <c:pt idx="13138">
                  <c:v>3.4849009375007998</c:v>
                </c:pt>
                <c:pt idx="13139">
                  <c:v>3.4844693750016003</c:v>
                </c:pt>
                <c:pt idx="13140">
                  <c:v>3.4841109375007999</c:v>
                </c:pt>
                <c:pt idx="13141">
                  <c:v>3.4837759375007997</c:v>
                </c:pt>
                <c:pt idx="13142">
                  <c:v>3.4838196875007998</c:v>
                </c:pt>
                <c:pt idx="13143">
                  <c:v>3.4841850000000001</c:v>
                </c:pt>
                <c:pt idx="13144">
                  <c:v>3.4845268750016003</c:v>
                </c:pt>
                <c:pt idx="13145">
                  <c:v>3.4848321875007997</c:v>
                </c:pt>
                <c:pt idx="13146">
                  <c:v>3.4851596875007997</c:v>
                </c:pt>
                <c:pt idx="13147">
                  <c:v>3.485525</c:v>
                </c:pt>
                <c:pt idx="13148">
                  <c:v>3.4858868750016003</c:v>
                </c:pt>
                <c:pt idx="13149">
                  <c:v>3.4862275</c:v>
                </c:pt>
                <c:pt idx="13150">
                  <c:v>3.4866190624992002</c:v>
                </c:pt>
                <c:pt idx="13151">
                  <c:v>3.4865868750016</c:v>
                </c:pt>
                <c:pt idx="13152">
                  <c:v>3.4861921875007997</c:v>
                </c:pt>
                <c:pt idx="13153">
                  <c:v>3.4858656250016002</c:v>
                </c:pt>
                <c:pt idx="13154">
                  <c:v>3.4857118750016003</c:v>
                </c:pt>
                <c:pt idx="13155">
                  <c:v>3.4860328124992002</c:v>
                </c:pt>
                <c:pt idx="13156">
                  <c:v>3.4863656250016</c:v>
                </c:pt>
                <c:pt idx="13157">
                  <c:v>3.4867209375007997</c:v>
                </c:pt>
                <c:pt idx="13158">
                  <c:v>3.4870512499999999</c:v>
                </c:pt>
                <c:pt idx="13159">
                  <c:v>3.4874209375007998</c:v>
                </c:pt>
                <c:pt idx="13160">
                  <c:v>3.4872181250016001</c:v>
                </c:pt>
                <c:pt idx="13161">
                  <c:v>3.4867884375007998</c:v>
                </c:pt>
                <c:pt idx="13162">
                  <c:v>3.4863665624992</c:v>
                </c:pt>
                <c:pt idx="13163">
                  <c:v>3.4863553124991999</c:v>
                </c:pt>
                <c:pt idx="13164">
                  <c:v>3.4866778124992002</c:v>
                </c:pt>
                <c:pt idx="13165">
                  <c:v>3.4870153124992003</c:v>
                </c:pt>
                <c:pt idx="13166">
                  <c:v>3.4874190624992001</c:v>
                </c:pt>
                <c:pt idx="13167">
                  <c:v>3.4878153124992002</c:v>
                </c:pt>
                <c:pt idx="13168">
                  <c:v>3.4875021875007999</c:v>
                </c:pt>
                <c:pt idx="13169">
                  <c:v>3.4871118750016001</c:v>
                </c:pt>
                <c:pt idx="13170">
                  <c:v>3.4867862500000002</c:v>
                </c:pt>
                <c:pt idx="13171">
                  <c:v>3.4864443750016001</c:v>
                </c:pt>
                <c:pt idx="13172">
                  <c:v>3.4863828124992002</c:v>
                </c:pt>
                <c:pt idx="13173">
                  <c:v>3.4862593750016</c:v>
                </c:pt>
                <c:pt idx="13174">
                  <c:v>3.4862000000000002</c:v>
                </c:pt>
                <c:pt idx="13175">
                  <c:v>3.4858515624991999</c:v>
                </c:pt>
                <c:pt idx="13176">
                  <c:v>3.4854240624992001</c:v>
                </c:pt>
                <c:pt idx="13177">
                  <c:v>3.4850831250016001</c:v>
                </c:pt>
                <c:pt idx="13178">
                  <c:v>3.4846231250016002</c:v>
                </c:pt>
                <c:pt idx="13179">
                  <c:v>3.4842996875007999</c:v>
                </c:pt>
                <c:pt idx="13180">
                  <c:v>3.4844278124992001</c:v>
                </c:pt>
                <c:pt idx="13181">
                  <c:v>3.4843984375007997</c:v>
                </c:pt>
                <c:pt idx="13182">
                  <c:v>3.4846728124992001</c:v>
                </c:pt>
                <c:pt idx="13183">
                  <c:v>3.4850159375007999</c:v>
                </c:pt>
                <c:pt idx="13184">
                  <c:v>3.4854568750016002</c:v>
                </c:pt>
                <c:pt idx="13185">
                  <c:v>3.4858699999999998</c:v>
                </c:pt>
                <c:pt idx="13186">
                  <c:v>3.4862937500000002</c:v>
                </c:pt>
                <c:pt idx="13187">
                  <c:v>3.486675</c:v>
                </c:pt>
                <c:pt idx="13188">
                  <c:v>3.4870809375007998</c:v>
                </c:pt>
                <c:pt idx="13189">
                  <c:v>3.4874559375007999</c:v>
                </c:pt>
                <c:pt idx="13190">
                  <c:v>3.4877812499999998</c:v>
                </c:pt>
                <c:pt idx="13191">
                  <c:v>3.4881700000000002</c:v>
                </c:pt>
                <c:pt idx="13192">
                  <c:v>3.4885000000000002</c:v>
                </c:pt>
                <c:pt idx="13193">
                  <c:v>3.4886156250016001</c:v>
                </c:pt>
                <c:pt idx="13194">
                  <c:v>3.4889553124992001</c:v>
                </c:pt>
                <c:pt idx="13195">
                  <c:v>3.4885975</c:v>
                </c:pt>
                <c:pt idx="13196">
                  <c:v>3.4879837500000002</c:v>
                </c:pt>
                <c:pt idx="13197">
                  <c:v>3.4875962500000002</c:v>
                </c:pt>
                <c:pt idx="13198">
                  <c:v>3.4872025</c:v>
                </c:pt>
                <c:pt idx="13199">
                  <c:v>3.4868312499999998</c:v>
                </c:pt>
                <c:pt idx="13200">
                  <c:v>3.4864406250016002</c:v>
                </c:pt>
                <c:pt idx="13201">
                  <c:v>3.4859171875007999</c:v>
                </c:pt>
                <c:pt idx="13202">
                  <c:v>3.4854884375007997</c:v>
                </c:pt>
                <c:pt idx="13203">
                  <c:v>3.4851165624992002</c:v>
                </c:pt>
                <c:pt idx="13204">
                  <c:v>3.4847049999999999</c:v>
                </c:pt>
                <c:pt idx="13205">
                  <c:v>3.4843553124992002</c:v>
                </c:pt>
                <c:pt idx="13206">
                  <c:v>3.4841621875007998</c:v>
                </c:pt>
                <c:pt idx="13207">
                  <c:v>3.4843009375007998</c:v>
                </c:pt>
                <c:pt idx="13208">
                  <c:v>3.48462125</c:v>
                </c:pt>
                <c:pt idx="13209">
                  <c:v>3.4849887499999999</c:v>
                </c:pt>
                <c:pt idx="13210">
                  <c:v>3.4853181250016001</c:v>
                </c:pt>
                <c:pt idx="13211">
                  <c:v>3.4856862500000001</c:v>
                </c:pt>
                <c:pt idx="13212">
                  <c:v>3.4859603124992002</c:v>
                </c:pt>
                <c:pt idx="13213">
                  <c:v>3.4862959375007998</c:v>
                </c:pt>
                <c:pt idx="13214">
                  <c:v>3.4865631250016</c:v>
                </c:pt>
                <c:pt idx="13215">
                  <c:v>3.4869053124992</c:v>
                </c:pt>
                <c:pt idx="13216">
                  <c:v>3.4872503124992003</c:v>
                </c:pt>
                <c:pt idx="13217">
                  <c:v>3.4875799999999999</c:v>
                </c:pt>
                <c:pt idx="13218">
                  <c:v>3.4879046875007997</c:v>
                </c:pt>
                <c:pt idx="13219">
                  <c:v>3.4875109375008</c:v>
                </c:pt>
                <c:pt idx="13220">
                  <c:v>3.4871659375007997</c:v>
                </c:pt>
                <c:pt idx="13221">
                  <c:v>3.4867256250016001</c:v>
                </c:pt>
                <c:pt idx="13222">
                  <c:v>3.4861949999999999</c:v>
                </c:pt>
                <c:pt idx="13223">
                  <c:v>3.4858284375007997</c:v>
                </c:pt>
                <c:pt idx="13224">
                  <c:v>3.4854862500000001</c:v>
                </c:pt>
                <c:pt idx="13225">
                  <c:v>3.4854912499999999</c:v>
                </c:pt>
                <c:pt idx="13226">
                  <c:v>3.4856337499999999</c:v>
                </c:pt>
                <c:pt idx="13227">
                  <c:v>3.4860037500000001</c:v>
                </c:pt>
                <c:pt idx="13228">
                  <c:v>3.4862840624992</c:v>
                </c:pt>
                <c:pt idx="13229">
                  <c:v>3.4866134375007998</c:v>
                </c:pt>
                <c:pt idx="13230">
                  <c:v>3.4862193750016002</c:v>
                </c:pt>
                <c:pt idx="13231">
                  <c:v>3.4859018750016002</c:v>
                </c:pt>
                <c:pt idx="13232">
                  <c:v>3.4860493750016004</c:v>
                </c:pt>
                <c:pt idx="13233">
                  <c:v>3.4864090624992001</c:v>
                </c:pt>
                <c:pt idx="13234">
                  <c:v>3.4866540624992002</c:v>
                </c:pt>
                <c:pt idx="13235">
                  <c:v>3.48699</c:v>
                </c:pt>
                <c:pt idx="13236">
                  <c:v>3.4871474999999998</c:v>
                </c:pt>
                <c:pt idx="13237">
                  <c:v>3.4866390624992003</c:v>
                </c:pt>
                <c:pt idx="13238">
                  <c:v>3.4861718750016002</c:v>
                </c:pt>
                <c:pt idx="13239">
                  <c:v>3.4858093750016002</c:v>
                </c:pt>
                <c:pt idx="13240">
                  <c:v>3.4854215624992002</c:v>
                </c:pt>
                <c:pt idx="13241">
                  <c:v>3.4857159375008</c:v>
                </c:pt>
                <c:pt idx="13242">
                  <c:v>3.4861456250016003</c:v>
                </c:pt>
                <c:pt idx="13243">
                  <c:v>3.4865071875007998</c:v>
                </c:pt>
                <c:pt idx="13244">
                  <c:v>3.4868840624991999</c:v>
                </c:pt>
                <c:pt idx="13245">
                  <c:v>3.4873212499999999</c:v>
                </c:pt>
                <c:pt idx="13246">
                  <c:v>3.4876999999999998</c:v>
                </c:pt>
                <c:pt idx="13247">
                  <c:v>3.4881021875007998</c:v>
                </c:pt>
                <c:pt idx="13248">
                  <c:v>3.4885068750016002</c:v>
                </c:pt>
                <c:pt idx="13249">
                  <c:v>3.4888556250016003</c:v>
                </c:pt>
                <c:pt idx="13250">
                  <c:v>3.4891912500000002</c:v>
                </c:pt>
                <c:pt idx="13251">
                  <c:v>3.4895253124992003</c:v>
                </c:pt>
                <c:pt idx="13252">
                  <c:v>3.4898478124992001</c:v>
                </c:pt>
                <c:pt idx="13253">
                  <c:v>3.4894996875007998</c:v>
                </c:pt>
                <c:pt idx="13254">
                  <c:v>3.4891321875007999</c:v>
                </c:pt>
                <c:pt idx="13255">
                  <c:v>3.4886515624992001</c:v>
                </c:pt>
                <c:pt idx="13256">
                  <c:v>3.4882534375007999</c:v>
                </c:pt>
                <c:pt idx="13257">
                  <c:v>3.4877759375007997</c:v>
                </c:pt>
                <c:pt idx="13258">
                  <c:v>3.4872706250016003</c:v>
                </c:pt>
                <c:pt idx="13259">
                  <c:v>3.4866906250016001</c:v>
                </c:pt>
                <c:pt idx="13260">
                  <c:v>3.4863396875007999</c:v>
                </c:pt>
                <c:pt idx="13261">
                  <c:v>3.4859599999999999</c:v>
                </c:pt>
                <c:pt idx="13262">
                  <c:v>3.4855181250016001</c:v>
                </c:pt>
                <c:pt idx="13263">
                  <c:v>3.4851521875008</c:v>
                </c:pt>
                <c:pt idx="13264">
                  <c:v>3.4847865624992003</c:v>
                </c:pt>
                <c:pt idx="13265">
                  <c:v>3.4843831250016</c:v>
                </c:pt>
                <c:pt idx="13266">
                  <c:v>3.4838540624992</c:v>
                </c:pt>
                <c:pt idx="13267">
                  <c:v>3.4833746875007998</c:v>
                </c:pt>
                <c:pt idx="13268">
                  <c:v>3.4829237499999999</c:v>
                </c:pt>
                <c:pt idx="13269">
                  <c:v>3.4824940624992</c:v>
                </c:pt>
                <c:pt idx="13270">
                  <c:v>3.4821399999999998</c:v>
                </c:pt>
                <c:pt idx="13271">
                  <c:v>3.4817706250016003</c:v>
                </c:pt>
                <c:pt idx="13272">
                  <c:v>3.48122</c:v>
                </c:pt>
                <c:pt idx="13273">
                  <c:v>3.4806481250016001</c:v>
                </c:pt>
                <c:pt idx="13274">
                  <c:v>3.4802421875007998</c:v>
                </c:pt>
                <c:pt idx="13275">
                  <c:v>3.4800612499999999</c:v>
                </c:pt>
                <c:pt idx="13276">
                  <c:v>3.4803828124992</c:v>
                </c:pt>
                <c:pt idx="13277">
                  <c:v>3.4807131250016003</c:v>
                </c:pt>
                <c:pt idx="13278">
                  <c:v>3.4811287499999999</c:v>
                </c:pt>
                <c:pt idx="13279">
                  <c:v>3.4815212500000001</c:v>
                </c:pt>
                <c:pt idx="13280">
                  <c:v>3.4818603124992</c:v>
                </c:pt>
                <c:pt idx="13281">
                  <c:v>3.4822218750016001</c:v>
                </c:pt>
                <c:pt idx="13282">
                  <c:v>3.4826571875007999</c:v>
                </c:pt>
                <c:pt idx="13283">
                  <c:v>3.48305</c:v>
                </c:pt>
                <c:pt idx="13284">
                  <c:v>3.4834749999999999</c:v>
                </c:pt>
                <c:pt idx="13285">
                  <c:v>3.4838018750016002</c:v>
                </c:pt>
                <c:pt idx="13286">
                  <c:v>3.4841500000000001</c:v>
                </c:pt>
                <c:pt idx="13287">
                  <c:v>3.4844865624992001</c:v>
                </c:pt>
                <c:pt idx="13288">
                  <c:v>3.4844650000000001</c:v>
                </c:pt>
                <c:pt idx="13289">
                  <c:v>3.4840675000000001</c:v>
                </c:pt>
                <c:pt idx="13290">
                  <c:v>3.4837171875007997</c:v>
                </c:pt>
                <c:pt idx="13291">
                  <c:v>3.4838653124992001</c:v>
                </c:pt>
                <c:pt idx="13292">
                  <c:v>3.4841887499999999</c:v>
                </c:pt>
                <c:pt idx="13293">
                  <c:v>3.4845543750016001</c:v>
                </c:pt>
                <c:pt idx="13294">
                  <c:v>3.4850162500000001</c:v>
                </c:pt>
                <c:pt idx="13295">
                  <c:v>3.4853834375007997</c:v>
                </c:pt>
                <c:pt idx="13296">
                  <c:v>3.4857540624992001</c:v>
                </c:pt>
                <c:pt idx="13297">
                  <c:v>3.4860840624992</c:v>
                </c:pt>
                <c:pt idx="13298">
                  <c:v>3.4864793750016001</c:v>
                </c:pt>
                <c:pt idx="13299">
                  <c:v>3.4869124999999999</c:v>
                </c:pt>
                <c:pt idx="13300">
                  <c:v>3.4873515624992</c:v>
                </c:pt>
                <c:pt idx="13301">
                  <c:v>3.4876756250016001</c:v>
                </c:pt>
                <c:pt idx="13302">
                  <c:v>3.4872884375008</c:v>
                </c:pt>
                <c:pt idx="13303">
                  <c:v>3.4868640624992002</c:v>
                </c:pt>
                <c:pt idx="13304">
                  <c:v>3.4865249999999999</c:v>
                </c:pt>
                <c:pt idx="13305">
                  <c:v>3.4861775000000002</c:v>
                </c:pt>
                <c:pt idx="13306">
                  <c:v>3.4858153124992</c:v>
                </c:pt>
                <c:pt idx="13307">
                  <c:v>3.4856531250016003</c:v>
                </c:pt>
                <c:pt idx="13308">
                  <c:v>3.4860321875008</c:v>
                </c:pt>
                <c:pt idx="13309">
                  <c:v>3.4863325000000001</c:v>
                </c:pt>
                <c:pt idx="13310">
                  <c:v>3.4859746875008</c:v>
                </c:pt>
                <c:pt idx="13311">
                  <c:v>3.4855765624992001</c:v>
                </c:pt>
                <c:pt idx="13312">
                  <c:v>3.4851884375008</c:v>
                </c:pt>
                <c:pt idx="13313">
                  <c:v>3.4847840624991999</c:v>
                </c:pt>
                <c:pt idx="13314">
                  <c:v>3.4844162500000002</c:v>
                </c:pt>
                <c:pt idx="13315">
                  <c:v>3.4843953124992</c:v>
                </c:pt>
                <c:pt idx="13316">
                  <c:v>3.4847440624992001</c:v>
                </c:pt>
                <c:pt idx="13317">
                  <c:v>3.4850965624992001</c:v>
                </c:pt>
                <c:pt idx="13318">
                  <c:v>3.4846968750016001</c:v>
                </c:pt>
                <c:pt idx="13319">
                  <c:v>3.4843125000000001</c:v>
                </c:pt>
                <c:pt idx="13320">
                  <c:v>3.48391875</c:v>
                </c:pt>
                <c:pt idx="13321">
                  <c:v>3.4836259375008001</c:v>
                </c:pt>
                <c:pt idx="13322">
                  <c:v>3.4837409375007997</c:v>
                </c:pt>
                <c:pt idx="13323">
                  <c:v>3.4840796875007998</c:v>
                </c:pt>
                <c:pt idx="13324">
                  <c:v>3.4844640624992</c:v>
                </c:pt>
                <c:pt idx="13325">
                  <c:v>3.4847846875007997</c:v>
                </c:pt>
                <c:pt idx="13326">
                  <c:v>3.4848121875008</c:v>
                </c:pt>
                <c:pt idx="13327">
                  <c:v>3.4851025</c:v>
                </c:pt>
                <c:pt idx="13328">
                  <c:v>3.4854809375008</c:v>
                </c:pt>
                <c:pt idx="13329">
                  <c:v>3.4858690624992001</c:v>
                </c:pt>
                <c:pt idx="13330">
                  <c:v>3.4860568750016001</c:v>
                </c:pt>
                <c:pt idx="13331">
                  <c:v>3.4863846875008</c:v>
                </c:pt>
                <c:pt idx="13332">
                  <c:v>3.48674375</c:v>
                </c:pt>
                <c:pt idx="13333">
                  <c:v>3.4871440624992003</c:v>
                </c:pt>
                <c:pt idx="13334">
                  <c:v>3.4875078124992003</c:v>
                </c:pt>
                <c:pt idx="13335">
                  <c:v>3.4878518750016001</c:v>
                </c:pt>
                <c:pt idx="13336">
                  <c:v>3.4873215624992002</c:v>
                </c:pt>
                <c:pt idx="13337">
                  <c:v>3.4867965624992001</c:v>
                </c:pt>
                <c:pt idx="13338">
                  <c:v>3.4863368750016002</c:v>
                </c:pt>
                <c:pt idx="13339">
                  <c:v>3.4858971875007998</c:v>
                </c:pt>
                <c:pt idx="13340">
                  <c:v>3.4853809375007998</c:v>
                </c:pt>
                <c:pt idx="13341">
                  <c:v>3.4850412500000001</c:v>
                </c:pt>
                <c:pt idx="13342">
                  <c:v>3.4846156250016</c:v>
                </c:pt>
                <c:pt idx="13343">
                  <c:v>3.4842684375007997</c:v>
                </c:pt>
                <c:pt idx="13344">
                  <c:v>3.4838090624992</c:v>
                </c:pt>
                <c:pt idx="13345">
                  <c:v>3.4833556250016002</c:v>
                </c:pt>
                <c:pt idx="13346">
                  <c:v>3.482945</c:v>
                </c:pt>
                <c:pt idx="13347">
                  <c:v>3.4824209375008</c:v>
                </c:pt>
                <c:pt idx="13348">
                  <c:v>3.4820246875007999</c:v>
                </c:pt>
                <c:pt idx="13349">
                  <c:v>3.4821009375008001</c:v>
                </c:pt>
                <c:pt idx="13350">
                  <c:v>3.4823096875007997</c:v>
                </c:pt>
                <c:pt idx="13351">
                  <c:v>3.4817628124992002</c:v>
                </c:pt>
                <c:pt idx="13352">
                  <c:v>3.4811293750016001</c:v>
                </c:pt>
                <c:pt idx="13353">
                  <c:v>3.4803490624992</c:v>
                </c:pt>
                <c:pt idx="13354">
                  <c:v>3.4794481250016003</c:v>
                </c:pt>
                <c:pt idx="13355">
                  <c:v>3.4784275</c:v>
                </c:pt>
                <c:pt idx="13356">
                  <c:v>3.4772928124992002</c:v>
                </c:pt>
                <c:pt idx="13357">
                  <c:v>3.4761271875007997</c:v>
                </c:pt>
                <c:pt idx="13358">
                  <c:v>3.4749078124991999</c:v>
                </c:pt>
                <c:pt idx="13359">
                  <c:v>3.4736574999999998</c:v>
                </c:pt>
                <c:pt idx="13360">
                  <c:v>3.4725503124992003</c:v>
                </c:pt>
                <c:pt idx="13361">
                  <c:v>3.4717190624992003</c:v>
                </c:pt>
                <c:pt idx="13362">
                  <c:v>3.4709634375007998</c:v>
                </c:pt>
                <c:pt idx="13363">
                  <c:v>3.4703362499999999</c:v>
                </c:pt>
                <c:pt idx="13364">
                  <c:v>3.4698106250016001</c:v>
                </c:pt>
                <c:pt idx="13365">
                  <c:v>3.4693546875007999</c:v>
                </c:pt>
                <c:pt idx="13366">
                  <c:v>3.4690146875007999</c:v>
                </c:pt>
                <c:pt idx="13367">
                  <c:v>3.4683759375008001</c:v>
                </c:pt>
                <c:pt idx="13368">
                  <c:v>3.4680415624992</c:v>
                </c:pt>
                <c:pt idx="13369">
                  <c:v>3.4675815624992001</c:v>
                </c:pt>
                <c:pt idx="13370">
                  <c:v>3.4672396875008</c:v>
                </c:pt>
                <c:pt idx="13371">
                  <c:v>3.4667487499999998</c:v>
                </c:pt>
                <c:pt idx="13372">
                  <c:v>3.4663646875007998</c:v>
                </c:pt>
                <c:pt idx="13373">
                  <c:v>3.4660331250016001</c:v>
                </c:pt>
                <c:pt idx="13374">
                  <c:v>3.4662065624992002</c:v>
                </c:pt>
                <c:pt idx="13375">
                  <c:v>3.4665656250016004</c:v>
                </c:pt>
                <c:pt idx="13376">
                  <c:v>3.4669603124992001</c:v>
                </c:pt>
                <c:pt idx="13377">
                  <c:v>3.4673168750016004</c:v>
                </c:pt>
                <c:pt idx="13378">
                  <c:v>3.4676734375008</c:v>
                </c:pt>
                <c:pt idx="13379">
                  <c:v>3.4680068750016</c:v>
                </c:pt>
                <c:pt idx="13380">
                  <c:v>3.4683709375007998</c:v>
                </c:pt>
                <c:pt idx="13381">
                  <c:v>3.4687684375007999</c:v>
                </c:pt>
                <c:pt idx="13382">
                  <c:v>3.4691515624992002</c:v>
                </c:pt>
                <c:pt idx="13383">
                  <c:v>3.4694971875007998</c:v>
                </c:pt>
                <c:pt idx="13384">
                  <c:v>3.4698384375007998</c:v>
                </c:pt>
                <c:pt idx="13385">
                  <c:v>3.4701628124992001</c:v>
                </c:pt>
                <c:pt idx="13386">
                  <c:v>3.4704956250016004</c:v>
                </c:pt>
                <c:pt idx="13387">
                  <c:v>3.4701309375007998</c:v>
                </c:pt>
                <c:pt idx="13388">
                  <c:v>3.4697837499999999</c:v>
                </c:pt>
                <c:pt idx="13389">
                  <c:v>3.4693996875008</c:v>
                </c:pt>
                <c:pt idx="13390">
                  <c:v>3.4690449999999999</c:v>
                </c:pt>
                <c:pt idx="13391">
                  <c:v>3.4686378124992001</c:v>
                </c:pt>
                <c:pt idx="13392">
                  <c:v>3.4682465624992003</c:v>
                </c:pt>
                <c:pt idx="13393">
                  <c:v>3.4678225</c:v>
                </c:pt>
                <c:pt idx="13394">
                  <c:v>3.4673956250016</c:v>
                </c:pt>
                <c:pt idx="13395">
                  <c:v>3.4673600000000002</c:v>
                </c:pt>
                <c:pt idx="13396">
                  <c:v>3.4672521875008</c:v>
                </c:pt>
                <c:pt idx="13397">
                  <c:v>3.4673018750016</c:v>
                </c:pt>
                <c:pt idx="13398">
                  <c:v>3.46732</c:v>
                </c:pt>
                <c:pt idx="13399">
                  <c:v>3.4677074999999999</c:v>
                </c:pt>
                <c:pt idx="13400">
                  <c:v>3.4680762500000002</c:v>
                </c:pt>
                <c:pt idx="13401">
                  <c:v>3.4685256250016003</c:v>
                </c:pt>
                <c:pt idx="13402">
                  <c:v>3.4689399999999999</c:v>
                </c:pt>
                <c:pt idx="13403">
                  <c:v>3.4693134375007997</c:v>
                </c:pt>
                <c:pt idx="13404">
                  <c:v>3.4696509375007998</c:v>
                </c:pt>
                <c:pt idx="13405">
                  <c:v>3.4700259375007998</c:v>
                </c:pt>
                <c:pt idx="13406">
                  <c:v>3.4703590624992002</c:v>
                </c:pt>
                <c:pt idx="13407">
                  <c:v>3.47065125</c:v>
                </c:pt>
                <c:pt idx="13408">
                  <c:v>3.4710112500000001</c:v>
                </c:pt>
                <c:pt idx="13409">
                  <c:v>3.4713556250016002</c:v>
                </c:pt>
                <c:pt idx="13410">
                  <c:v>3.4710231250016004</c:v>
                </c:pt>
                <c:pt idx="13411">
                  <c:v>3.4705646875007998</c:v>
                </c:pt>
                <c:pt idx="13412">
                  <c:v>3.4700918750016001</c:v>
                </c:pt>
                <c:pt idx="13413">
                  <c:v>3.4697368750016002</c:v>
                </c:pt>
                <c:pt idx="13414">
                  <c:v>3.4694084375008001</c:v>
                </c:pt>
                <c:pt idx="13415">
                  <c:v>3.4690196875007997</c:v>
                </c:pt>
                <c:pt idx="13416">
                  <c:v>3.4686609375008</c:v>
                </c:pt>
                <c:pt idx="13417">
                  <c:v>3.4683393750016003</c:v>
                </c:pt>
                <c:pt idx="13418">
                  <c:v>3.4686584375008001</c:v>
                </c:pt>
                <c:pt idx="13419">
                  <c:v>3.4682037499999998</c:v>
                </c:pt>
                <c:pt idx="13420">
                  <c:v>3.4678171875007999</c:v>
                </c:pt>
                <c:pt idx="13421">
                  <c:v>3.4673721875007999</c:v>
                </c:pt>
                <c:pt idx="13422">
                  <c:v>3.46741375</c:v>
                </c:pt>
                <c:pt idx="13423">
                  <c:v>3.4672299999999998</c:v>
                </c:pt>
                <c:pt idx="13424">
                  <c:v>3.4674056250016001</c:v>
                </c:pt>
                <c:pt idx="13425">
                  <c:v>3.4677781250016002</c:v>
                </c:pt>
                <c:pt idx="13426">
                  <c:v>3.4681390624991999</c:v>
                </c:pt>
                <c:pt idx="13427">
                  <c:v>3.4684068750016004</c:v>
                </c:pt>
                <c:pt idx="13428">
                  <c:v>3.4687421875008</c:v>
                </c:pt>
                <c:pt idx="13429">
                  <c:v>3.4683674999999998</c:v>
                </c:pt>
                <c:pt idx="13430">
                  <c:v>3.4680234375008001</c:v>
                </c:pt>
                <c:pt idx="13431">
                  <c:v>3.4675518750016003</c:v>
                </c:pt>
                <c:pt idx="13432">
                  <c:v>3.46720125</c:v>
                </c:pt>
                <c:pt idx="13433">
                  <c:v>3.4669193750016003</c:v>
                </c:pt>
                <c:pt idx="13434">
                  <c:v>3.4673196875008001</c:v>
                </c:pt>
                <c:pt idx="13435">
                  <c:v>3.46771875</c:v>
                </c:pt>
                <c:pt idx="13436">
                  <c:v>3.4681062499999999</c:v>
                </c:pt>
                <c:pt idx="13437">
                  <c:v>3.4684934375008001</c:v>
                </c:pt>
                <c:pt idx="13438">
                  <c:v>3.4688859375007999</c:v>
                </c:pt>
                <c:pt idx="13439">
                  <c:v>3.4692184375007997</c:v>
                </c:pt>
                <c:pt idx="13440">
                  <c:v>3.4696224999999998</c:v>
                </c:pt>
                <c:pt idx="13441">
                  <c:v>3.4700587500000002</c:v>
                </c:pt>
                <c:pt idx="13442">
                  <c:v>3.4704153124992003</c:v>
                </c:pt>
                <c:pt idx="13443">
                  <c:v>3.4708199999999998</c:v>
                </c:pt>
                <c:pt idx="13444">
                  <c:v>3.4711584375008</c:v>
                </c:pt>
                <c:pt idx="13445">
                  <c:v>3.4714874999999998</c:v>
                </c:pt>
                <c:pt idx="13446">
                  <c:v>3.4718121875007997</c:v>
                </c:pt>
                <c:pt idx="13447">
                  <c:v>3.47216375</c:v>
                </c:pt>
                <c:pt idx="13448">
                  <c:v>3.4719625000000001</c:v>
                </c:pt>
                <c:pt idx="13449">
                  <c:v>3.4716359375007997</c:v>
                </c:pt>
                <c:pt idx="13450">
                  <c:v>3.4712081250016</c:v>
                </c:pt>
                <c:pt idx="13451">
                  <c:v>3.4708012500000001</c:v>
                </c:pt>
                <c:pt idx="13452">
                  <c:v>3.4704762499999999</c:v>
                </c:pt>
                <c:pt idx="13453">
                  <c:v>3.4700112500000002</c:v>
                </c:pt>
                <c:pt idx="13454">
                  <c:v>3.4695628124992002</c:v>
                </c:pt>
                <c:pt idx="13455">
                  <c:v>3.4691375</c:v>
                </c:pt>
                <c:pt idx="13456">
                  <c:v>3.4686918750016003</c:v>
                </c:pt>
                <c:pt idx="13457">
                  <c:v>3.4682765624992</c:v>
                </c:pt>
                <c:pt idx="13458">
                  <c:v>3.4678724999999999</c:v>
                </c:pt>
                <c:pt idx="13459">
                  <c:v>3.4678209375007998</c:v>
                </c:pt>
                <c:pt idx="13460">
                  <c:v>3.4677543750016002</c:v>
                </c:pt>
                <c:pt idx="13461">
                  <c:v>3.4679246875007999</c:v>
                </c:pt>
                <c:pt idx="13462">
                  <c:v>3.4679696875007999</c:v>
                </c:pt>
                <c:pt idx="13463">
                  <c:v>3.4683262500000001</c:v>
                </c:pt>
                <c:pt idx="13464">
                  <c:v>3.46868</c:v>
                </c:pt>
                <c:pt idx="13465">
                  <c:v>3.46902</c:v>
                </c:pt>
                <c:pt idx="13466">
                  <c:v>3.4694365624992001</c:v>
                </c:pt>
                <c:pt idx="13467">
                  <c:v>3.4697690624991999</c:v>
                </c:pt>
                <c:pt idx="13468">
                  <c:v>3.4700956250016004</c:v>
                </c:pt>
                <c:pt idx="13469">
                  <c:v>3.4704784375008</c:v>
                </c:pt>
                <c:pt idx="13470">
                  <c:v>3.4708603124991999</c:v>
                </c:pt>
                <c:pt idx="13471">
                  <c:v>3.4712931250016004</c:v>
                </c:pt>
                <c:pt idx="13472">
                  <c:v>3.4717071875008001</c:v>
                </c:pt>
                <c:pt idx="13473">
                  <c:v>3.4716256250016002</c:v>
                </c:pt>
                <c:pt idx="13474">
                  <c:v>3.4714915624992</c:v>
                </c:pt>
                <c:pt idx="13475">
                  <c:v>3.4718653124992001</c:v>
                </c:pt>
                <c:pt idx="13476">
                  <c:v>3.4722593750016002</c:v>
                </c:pt>
                <c:pt idx="13477">
                  <c:v>3.4726124999999999</c:v>
                </c:pt>
                <c:pt idx="13478">
                  <c:v>3.4729728124992003</c:v>
                </c:pt>
                <c:pt idx="13479">
                  <c:v>3.4733653124992001</c:v>
                </c:pt>
                <c:pt idx="13480">
                  <c:v>3.4732368750016001</c:v>
                </c:pt>
                <c:pt idx="13481">
                  <c:v>3.4729028124992003</c:v>
                </c:pt>
                <c:pt idx="13482">
                  <c:v>3.4725084375008</c:v>
                </c:pt>
                <c:pt idx="13483">
                  <c:v>3.4721828124992</c:v>
                </c:pt>
                <c:pt idx="13484">
                  <c:v>3.4718490624992002</c:v>
                </c:pt>
                <c:pt idx="13485">
                  <c:v>3.4714346875007998</c:v>
                </c:pt>
                <c:pt idx="13486">
                  <c:v>3.4710653124992001</c:v>
                </c:pt>
                <c:pt idx="13487">
                  <c:v>3.47129625</c:v>
                </c:pt>
                <c:pt idx="13488">
                  <c:v>3.4715184375007997</c:v>
                </c:pt>
                <c:pt idx="13489">
                  <c:v>3.4718134375008001</c:v>
                </c:pt>
                <c:pt idx="13490">
                  <c:v>3.4714884375007999</c:v>
                </c:pt>
                <c:pt idx="13491">
                  <c:v>3.4710381250016002</c:v>
                </c:pt>
                <c:pt idx="13492">
                  <c:v>3.4710015624991999</c:v>
                </c:pt>
                <c:pt idx="13493">
                  <c:v>3.4712156250016002</c:v>
                </c:pt>
                <c:pt idx="13494">
                  <c:v>3.4709681250016002</c:v>
                </c:pt>
                <c:pt idx="13495">
                  <c:v>3.4706184375008</c:v>
                </c:pt>
                <c:pt idx="13496">
                  <c:v>3.4705278124992001</c:v>
                </c:pt>
                <c:pt idx="13497">
                  <c:v>3.4702071875008</c:v>
                </c:pt>
                <c:pt idx="13498">
                  <c:v>3.4698609375007998</c:v>
                </c:pt>
                <c:pt idx="13499">
                  <c:v>3.4695256250016002</c:v>
                </c:pt>
                <c:pt idx="13500">
                  <c:v>3.4699374999999999</c:v>
                </c:pt>
                <c:pt idx="13501">
                  <c:v>3.4702812500000002</c:v>
                </c:pt>
                <c:pt idx="13502">
                  <c:v>3.4706665624992001</c:v>
                </c:pt>
                <c:pt idx="13503">
                  <c:v>3.4710071875008</c:v>
                </c:pt>
                <c:pt idx="13504">
                  <c:v>3.47133</c:v>
                </c:pt>
                <c:pt idx="13505">
                  <c:v>3.4717025000000001</c:v>
                </c:pt>
                <c:pt idx="13506">
                  <c:v>3.4721403124992003</c:v>
                </c:pt>
                <c:pt idx="13507">
                  <c:v>3.4724871875007999</c:v>
                </c:pt>
                <c:pt idx="13508">
                  <c:v>3.4728371875007999</c:v>
                </c:pt>
                <c:pt idx="13509">
                  <c:v>3.4731953124992003</c:v>
                </c:pt>
                <c:pt idx="13510">
                  <c:v>3.4735968750016002</c:v>
                </c:pt>
                <c:pt idx="13511">
                  <c:v>3.4739884375007999</c:v>
                </c:pt>
                <c:pt idx="13512">
                  <c:v>3.4737396875008</c:v>
                </c:pt>
                <c:pt idx="13513">
                  <c:v>3.4733974999999999</c:v>
                </c:pt>
                <c:pt idx="13514">
                  <c:v>3.4730387500000002</c:v>
                </c:pt>
                <c:pt idx="13515">
                  <c:v>3.4726525000000001</c:v>
                </c:pt>
                <c:pt idx="13516">
                  <c:v>3.4722021875008</c:v>
                </c:pt>
                <c:pt idx="13517">
                  <c:v>3.4717528124992003</c:v>
                </c:pt>
                <c:pt idx="13518">
                  <c:v>3.4712312500000002</c:v>
                </c:pt>
                <c:pt idx="13519">
                  <c:v>3.4707937499999999</c:v>
                </c:pt>
                <c:pt idx="13520">
                  <c:v>3.4703493750016001</c:v>
                </c:pt>
                <c:pt idx="13521">
                  <c:v>3.4699071875007998</c:v>
                </c:pt>
                <c:pt idx="13522">
                  <c:v>3.4694834375007999</c:v>
                </c:pt>
                <c:pt idx="13523">
                  <c:v>3.4690981250016</c:v>
                </c:pt>
                <c:pt idx="13524">
                  <c:v>3.4687225000000002</c:v>
                </c:pt>
                <c:pt idx="13525">
                  <c:v>3.4683540624992002</c:v>
                </c:pt>
                <c:pt idx="13526">
                  <c:v>3.4679718750016</c:v>
                </c:pt>
                <c:pt idx="13527">
                  <c:v>3.4682550000000001</c:v>
                </c:pt>
                <c:pt idx="13528">
                  <c:v>3.4686118750016002</c:v>
                </c:pt>
                <c:pt idx="13529">
                  <c:v>3.4691112500000001</c:v>
                </c:pt>
                <c:pt idx="13530">
                  <c:v>3.4694821875008</c:v>
                </c:pt>
                <c:pt idx="13531">
                  <c:v>3.4698696875007999</c:v>
                </c:pt>
                <c:pt idx="13532">
                  <c:v>3.4701965624992002</c:v>
                </c:pt>
                <c:pt idx="13533">
                  <c:v>3.4705887500000001</c:v>
                </c:pt>
                <c:pt idx="13534">
                  <c:v>3.4710381250016002</c:v>
                </c:pt>
                <c:pt idx="13535">
                  <c:v>3.4714</c:v>
                </c:pt>
                <c:pt idx="13536">
                  <c:v>3.4718671875007998</c:v>
                </c:pt>
                <c:pt idx="13537">
                  <c:v>3.4722078124992</c:v>
                </c:pt>
                <c:pt idx="13538">
                  <c:v>3.4725581250016</c:v>
                </c:pt>
                <c:pt idx="13539">
                  <c:v>3.4729365624991999</c:v>
                </c:pt>
                <c:pt idx="13540">
                  <c:v>3.4732612500000002</c:v>
                </c:pt>
                <c:pt idx="13541">
                  <c:v>3.4736884375007997</c:v>
                </c:pt>
                <c:pt idx="13542">
                  <c:v>3.4733084375007999</c:v>
                </c:pt>
                <c:pt idx="13543">
                  <c:v>3.4729156250016002</c:v>
                </c:pt>
                <c:pt idx="13544">
                  <c:v>3.4725334375007999</c:v>
                </c:pt>
                <c:pt idx="13545">
                  <c:v>3.4721012500000001</c:v>
                </c:pt>
                <c:pt idx="13546">
                  <c:v>3.4717006250016</c:v>
                </c:pt>
                <c:pt idx="13547">
                  <c:v>3.4714696875007998</c:v>
                </c:pt>
                <c:pt idx="13548">
                  <c:v>3.4718071875007999</c:v>
                </c:pt>
                <c:pt idx="13549">
                  <c:v>3.4721574999999998</c:v>
                </c:pt>
                <c:pt idx="13550">
                  <c:v>3.4725206250016001</c:v>
                </c:pt>
                <c:pt idx="13551">
                  <c:v>3.4728581250016002</c:v>
                </c:pt>
                <c:pt idx="13552">
                  <c:v>3.4729512499999999</c:v>
                </c:pt>
                <c:pt idx="13553">
                  <c:v>3.4730675</c:v>
                </c:pt>
                <c:pt idx="13554">
                  <c:v>3.472855</c:v>
                </c:pt>
                <c:pt idx="13555">
                  <c:v>3.4724746875007999</c:v>
                </c:pt>
                <c:pt idx="13556">
                  <c:v>3.4721528124992003</c:v>
                </c:pt>
                <c:pt idx="13557">
                  <c:v>3.4719143750016004</c:v>
                </c:pt>
                <c:pt idx="13558">
                  <c:v>3.4715506250016004</c:v>
                </c:pt>
                <c:pt idx="13559">
                  <c:v>3.4710590624991999</c:v>
                </c:pt>
                <c:pt idx="13560">
                  <c:v>3.4707249999999998</c:v>
                </c:pt>
                <c:pt idx="13561">
                  <c:v>3.4702740624991999</c:v>
                </c:pt>
                <c:pt idx="13562">
                  <c:v>3.4699240624992003</c:v>
                </c:pt>
                <c:pt idx="13563">
                  <c:v>3.4697196875007998</c:v>
                </c:pt>
                <c:pt idx="13564">
                  <c:v>3.4700443750016001</c:v>
                </c:pt>
                <c:pt idx="13565">
                  <c:v>3.4703775000000001</c:v>
                </c:pt>
                <c:pt idx="13566">
                  <c:v>3.4705203124991999</c:v>
                </c:pt>
                <c:pt idx="13567">
                  <c:v>3.4708828124991999</c:v>
                </c:pt>
                <c:pt idx="13568">
                  <c:v>3.4712581250016004</c:v>
                </c:pt>
                <c:pt idx="13569">
                  <c:v>3.4716434375007998</c:v>
                </c:pt>
                <c:pt idx="13570">
                  <c:v>3.4719896875008001</c:v>
                </c:pt>
                <c:pt idx="13571">
                  <c:v>3.4723643750016002</c:v>
                </c:pt>
                <c:pt idx="13572">
                  <c:v>3.4726978124992001</c:v>
                </c:pt>
                <c:pt idx="13573">
                  <c:v>3.4730478124992001</c:v>
                </c:pt>
                <c:pt idx="13574">
                  <c:v>3.4733774999999998</c:v>
                </c:pt>
                <c:pt idx="13575">
                  <c:v>3.4737887500000002</c:v>
                </c:pt>
                <c:pt idx="13576">
                  <c:v>3.4741624999999998</c:v>
                </c:pt>
                <c:pt idx="13577">
                  <c:v>3.4745921875007997</c:v>
                </c:pt>
                <c:pt idx="13578">
                  <c:v>3.4750043750016002</c:v>
                </c:pt>
                <c:pt idx="13579">
                  <c:v>3.4754412499999998</c:v>
                </c:pt>
                <c:pt idx="13580">
                  <c:v>3.4757699999999998</c:v>
                </c:pt>
                <c:pt idx="13581">
                  <c:v>3.4752640624992002</c:v>
                </c:pt>
                <c:pt idx="13582">
                  <c:v>3.4748287499999999</c:v>
                </c:pt>
                <c:pt idx="13583">
                  <c:v>3.4743775000000001</c:v>
                </c:pt>
                <c:pt idx="13584">
                  <c:v>3.4739887500000002</c:v>
                </c:pt>
                <c:pt idx="13585">
                  <c:v>3.4735990624992001</c:v>
                </c:pt>
                <c:pt idx="13586">
                  <c:v>3.4732631250016004</c:v>
                </c:pt>
                <c:pt idx="13587">
                  <c:v>3.4729090624992001</c:v>
                </c:pt>
                <c:pt idx="13588">
                  <c:v>3.4725106250016</c:v>
                </c:pt>
                <c:pt idx="13589">
                  <c:v>3.4728868750016</c:v>
                </c:pt>
                <c:pt idx="13590">
                  <c:v>3.4730615624992001</c:v>
                </c:pt>
                <c:pt idx="13591">
                  <c:v>3.4734096875008</c:v>
                </c:pt>
                <c:pt idx="13592">
                  <c:v>3.4737428124992</c:v>
                </c:pt>
                <c:pt idx="13593">
                  <c:v>3.4737018750016002</c:v>
                </c:pt>
                <c:pt idx="13594">
                  <c:v>3.4732606250016</c:v>
                </c:pt>
                <c:pt idx="13595">
                  <c:v>3.4728046875007998</c:v>
                </c:pt>
                <c:pt idx="13596">
                  <c:v>3.47289125</c:v>
                </c:pt>
                <c:pt idx="13597">
                  <c:v>3.4728768750016004</c:v>
                </c:pt>
                <c:pt idx="13598">
                  <c:v>3.4724018750016001</c:v>
                </c:pt>
                <c:pt idx="13599">
                  <c:v>3.4719246875007999</c:v>
                </c:pt>
                <c:pt idx="13600">
                  <c:v>3.4715153124992</c:v>
                </c:pt>
                <c:pt idx="13601">
                  <c:v>3.4713984375007998</c:v>
                </c:pt>
                <c:pt idx="13602">
                  <c:v>3.4717312499999999</c:v>
                </c:pt>
                <c:pt idx="13603">
                  <c:v>3.4721115624992001</c:v>
                </c:pt>
                <c:pt idx="13604">
                  <c:v>3.4724499999999998</c:v>
                </c:pt>
                <c:pt idx="13605">
                  <c:v>3.4728671875007997</c:v>
                </c:pt>
                <c:pt idx="13606">
                  <c:v>3.4731981250016002</c:v>
                </c:pt>
                <c:pt idx="13607">
                  <c:v>3.4735890624992001</c:v>
                </c:pt>
                <c:pt idx="13608">
                  <c:v>3.4739396875008</c:v>
                </c:pt>
                <c:pt idx="13609">
                  <c:v>3.4742943750016</c:v>
                </c:pt>
                <c:pt idx="13610">
                  <c:v>3.4747309375007998</c:v>
                </c:pt>
                <c:pt idx="13611">
                  <c:v>3.4751606250016001</c:v>
                </c:pt>
                <c:pt idx="13612">
                  <c:v>3.4754996875008</c:v>
                </c:pt>
                <c:pt idx="13613">
                  <c:v>3.4759115624992001</c:v>
                </c:pt>
                <c:pt idx="13614">
                  <c:v>3.4763306250016002</c:v>
                </c:pt>
                <c:pt idx="13615">
                  <c:v>3.4767003124992</c:v>
                </c:pt>
                <c:pt idx="13616">
                  <c:v>3.4770412500000001</c:v>
                </c:pt>
                <c:pt idx="13617">
                  <c:v>3.4774753124991999</c:v>
                </c:pt>
                <c:pt idx="13618">
                  <c:v>3.4773028124992003</c:v>
                </c:pt>
                <c:pt idx="13619">
                  <c:v>3.4768884375007998</c:v>
                </c:pt>
                <c:pt idx="13620">
                  <c:v>3.4763912499999998</c:v>
                </c:pt>
                <c:pt idx="13621">
                  <c:v>3.4759193750016002</c:v>
                </c:pt>
                <c:pt idx="13622">
                  <c:v>3.4755984375007998</c:v>
                </c:pt>
                <c:pt idx="13623">
                  <c:v>3.4750778124992001</c:v>
                </c:pt>
                <c:pt idx="13624">
                  <c:v>3.4746909375007999</c:v>
                </c:pt>
                <c:pt idx="13625">
                  <c:v>3.4742718750016004</c:v>
                </c:pt>
                <c:pt idx="13626">
                  <c:v>3.4736875</c:v>
                </c:pt>
                <c:pt idx="13627">
                  <c:v>3.4732456250016002</c:v>
                </c:pt>
                <c:pt idx="13628">
                  <c:v>3.4728224999999999</c:v>
                </c:pt>
                <c:pt idx="13629">
                  <c:v>3.4723462500000002</c:v>
                </c:pt>
                <c:pt idx="13630">
                  <c:v>3.4719068750016002</c:v>
                </c:pt>
                <c:pt idx="13631">
                  <c:v>3.4715081250016002</c:v>
                </c:pt>
                <c:pt idx="13632">
                  <c:v>3.4711518750016004</c:v>
                </c:pt>
                <c:pt idx="13633">
                  <c:v>3.4714756250016001</c:v>
                </c:pt>
                <c:pt idx="13634">
                  <c:v>3.4718</c:v>
                </c:pt>
                <c:pt idx="13635">
                  <c:v>3.4722803124992003</c:v>
                </c:pt>
                <c:pt idx="13636">
                  <c:v>3.4726553124991999</c:v>
                </c:pt>
                <c:pt idx="13637">
                  <c:v>3.4729793750016</c:v>
                </c:pt>
                <c:pt idx="13638">
                  <c:v>3.47338375</c:v>
                </c:pt>
                <c:pt idx="13639">
                  <c:v>3.4738081250016002</c:v>
                </c:pt>
                <c:pt idx="13640">
                  <c:v>3.4741753124992001</c:v>
                </c:pt>
                <c:pt idx="13641">
                  <c:v>3.4741243750016002</c:v>
                </c:pt>
                <c:pt idx="13642">
                  <c:v>3.4737675000000001</c:v>
                </c:pt>
                <c:pt idx="13643">
                  <c:v>3.4734815624992001</c:v>
                </c:pt>
                <c:pt idx="13644">
                  <c:v>3.4734184375007997</c:v>
                </c:pt>
                <c:pt idx="13645">
                  <c:v>3.4737284375008</c:v>
                </c:pt>
                <c:pt idx="13646">
                  <c:v>3.4740121875007999</c:v>
                </c:pt>
                <c:pt idx="13647">
                  <c:v>3.4735893750016</c:v>
                </c:pt>
                <c:pt idx="13648">
                  <c:v>3.4732615624992</c:v>
                </c:pt>
                <c:pt idx="13649">
                  <c:v>3.4734131250016</c:v>
                </c:pt>
                <c:pt idx="13650">
                  <c:v>3.4738490624992</c:v>
                </c:pt>
                <c:pt idx="13651">
                  <c:v>3.4742228124992001</c:v>
                </c:pt>
                <c:pt idx="13652">
                  <c:v>3.4746715624992</c:v>
                </c:pt>
                <c:pt idx="13653">
                  <c:v>3.4750056250016002</c:v>
                </c:pt>
                <c:pt idx="13654">
                  <c:v>3.4752968750016002</c:v>
                </c:pt>
                <c:pt idx="13655">
                  <c:v>3.4749431250016003</c:v>
                </c:pt>
                <c:pt idx="13656">
                  <c:v>3.4745421875007998</c:v>
                </c:pt>
                <c:pt idx="13657">
                  <c:v>3.4741796875007998</c:v>
                </c:pt>
                <c:pt idx="13658">
                  <c:v>3.4740106250016001</c:v>
                </c:pt>
                <c:pt idx="13659">
                  <c:v>3.4743925</c:v>
                </c:pt>
                <c:pt idx="13660">
                  <c:v>3.4747240624992002</c:v>
                </c:pt>
                <c:pt idx="13661">
                  <c:v>3.4751031250016</c:v>
                </c:pt>
                <c:pt idx="13662">
                  <c:v>3.4754456250016004</c:v>
                </c:pt>
                <c:pt idx="13663">
                  <c:v>3.4758184375007999</c:v>
                </c:pt>
                <c:pt idx="13664">
                  <c:v>3.4762165624992001</c:v>
                </c:pt>
                <c:pt idx="13665">
                  <c:v>3.4765378124991999</c:v>
                </c:pt>
                <c:pt idx="13666">
                  <c:v>3.4761715624992</c:v>
                </c:pt>
                <c:pt idx="13667">
                  <c:v>3.4757515624991999</c:v>
                </c:pt>
                <c:pt idx="13668">
                  <c:v>3.4754196875007999</c:v>
                </c:pt>
                <c:pt idx="13669">
                  <c:v>3.4750359375007998</c:v>
                </c:pt>
                <c:pt idx="13670">
                  <c:v>3.4746909375007999</c:v>
                </c:pt>
                <c:pt idx="13671">
                  <c:v>3.47506</c:v>
                </c:pt>
                <c:pt idx="13672">
                  <c:v>3.4754893750016</c:v>
                </c:pt>
                <c:pt idx="13673">
                  <c:v>3.4758159375008</c:v>
                </c:pt>
                <c:pt idx="13674">
                  <c:v>3.4761384375007998</c:v>
                </c:pt>
                <c:pt idx="13675">
                  <c:v>3.4765296875008</c:v>
                </c:pt>
                <c:pt idx="13676">
                  <c:v>3.4768606250016001</c:v>
                </c:pt>
                <c:pt idx="13677">
                  <c:v>3.4770996875007998</c:v>
                </c:pt>
                <c:pt idx="13678">
                  <c:v>3.4774518750016004</c:v>
                </c:pt>
                <c:pt idx="13679">
                  <c:v>3.4778303124992003</c:v>
                </c:pt>
                <c:pt idx="13680">
                  <c:v>3.4782143750016004</c:v>
                </c:pt>
                <c:pt idx="13681">
                  <c:v>3.4783962499999999</c:v>
                </c:pt>
                <c:pt idx="13682">
                  <c:v>3.4780246875007998</c:v>
                </c:pt>
                <c:pt idx="13683">
                  <c:v>3.47759375</c:v>
                </c:pt>
                <c:pt idx="13684">
                  <c:v>3.4770793750016002</c:v>
                </c:pt>
                <c:pt idx="13685">
                  <c:v>3.4765643750016002</c:v>
                </c:pt>
                <c:pt idx="13686">
                  <c:v>3.4760525000000002</c:v>
                </c:pt>
                <c:pt idx="13687">
                  <c:v>3.4757196875008001</c:v>
                </c:pt>
                <c:pt idx="13688">
                  <c:v>3.4753334375008</c:v>
                </c:pt>
                <c:pt idx="13689">
                  <c:v>3.4750087500000002</c:v>
                </c:pt>
                <c:pt idx="13690">
                  <c:v>3.4746078124992001</c:v>
                </c:pt>
                <c:pt idx="13691">
                  <c:v>3.4742143750016004</c:v>
                </c:pt>
                <c:pt idx="13692">
                  <c:v>3.4738375000000001</c:v>
                </c:pt>
                <c:pt idx="13693">
                  <c:v>3.4734893750016003</c:v>
                </c:pt>
                <c:pt idx="13694">
                  <c:v>3.4735403124992001</c:v>
                </c:pt>
                <c:pt idx="13695">
                  <c:v>3.4733834375007997</c:v>
                </c:pt>
                <c:pt idx="13696">
                  <c:v>3.4736190624992003</c:v>
                </c:pt>
                <c:pt idx="13697">
                  <c:v>3.4739821875007997</c:v>
                </c:pt>
                <c:pt idx="13698">
                  <c:v>3.4743346875008001</c:v>
                </c:pt>
                <c:pt idx="13699">
                  <c:v>3.4748059375008</c:v>
                </c:pt>
                <c:pt idx="13700">
                  <c:v>3.4751471875008</c:v>
                </c:pt>
                <c:pt idx="13701">
                  <c:v>3.4754709375007997</c:v>
                </c:pt>
                <c:pt idx="13702">
                  <c:v>3.4759165624991999</c:v>
                </c:pt>
                <c:pt idx="13703">
                  <c:v>3.4762743750016001</c:v>
                </c:pt>
                <c:pt idx="13704">
                  <c:v>3.4766440624992003</c:v>
                </c:pt>
                <c:pt idx="13705">
                  <c:v>3.4770443750016002</c:v>
                </c:pt>
                <c:pt idx="13706">
                  <c:v>3.4773974999999999</c:v>
                </c:pt>
                <c:pt idx="13707">
                  <c:v>3.4778215624992002</c:v>
                </c:pt>
                <c:pt idx="13708">
                  <c:v>3.478145</c:v>
                </c:pt>
                <c:pt idx="13709">
                  <c:v>3.4784978124992003</c:v>
                </c:pt>
                <c:pt idx="13710">
                  <c:v>3.4785343750016002</c:v>
                </c:pt>
                <c:pt idx="13711">
                  <c:v>3.4781490624992002</c:v>
                </c:pt>
                <c:pt idx="13712">
                  <c:v>3.4776953124992001</c:v>
                </c:pt>
                <c:pt idx="13713">
                  <c:v>3.4773368750016003</c:v>
                </c:pt>
                <c:pt idx="13714">
                  <c:v>3.4768015624992001</c:v>
                </c:pt>
                <c:pt idx="13715">
                  <c:v>3.4762906250016004</c:v>
                </c:pt>
                <c:pt idx="13716">
                  <c:v>3.4758581250016003</c:v>
                </c:pt>
                <c:pt idx="13717">
                  <c:v>3.4755303124992003</c:v>
                </c:pt>
                <c:pt idx="13718">
                  <c:v>3.4753540624992003</c:v>
                </c:pt>
                <c:pt idx="13719">
                  <c:v>3.4751212499999999</c:v>
                </c:pt>
                <c:pt idx="13720">
                  <c:v>3.4750237500000001</c:v>
                </c:pt>
                <c:pt idx="13721">
                  <c:v>3.4753603124992001</c:v>
                </c:pt>
                <c:pt idx="13722">
                  <c:v>3.4756834375008001</c:v>
                </c:pt>
                <c:pt idx="13723">
                  <c:v>3.4761184375008001</c:v>
                </c:pt>
                <c:pt idx="13724">
                  <c:v>3.4762396875007999</c:v>
                </c:pt>
                <c:pt idx="13725">
                  <c:v>3.4764262499999998</c:v>
                </c:pt>
                <c:pt idx="13726">
                  <c:v>3.4760962499999999</c:v>
                </c:pt>
                <c:pt idx="13727">
                  <c:v>3.4761571875007999</c:v>
                </c:pt>
                <c:pt idx="13728">
                  <c:v>3.4760218750016003</c:v>
                </c:pt>
                <c:pt idx="13729">
                  <c:v>3.4755731250016</c:v>
                </c:pt>
                <c:pt idx="13730">
                  <c:v>3.4751975000000002</c:v>
                </c:pt>
                <c:pt idx="13731">
                  <c:v>3.4748128124991999</c:v>
                </c:pt>
                <c:pt idx="13732">
                  <c:v>3.4744743750016003</c:v>
                </c:pt>
                <c:pt idx="13733">
                  <c:v>3.47458125</c:v>
                </c:pt>
                <c:pt idx="13734">
                  <c:v>3.4749209375008001</c:v>
                </c:pt>
                <c:pt idx="13735">
                  <c:v>3.4752903124992001</c:v>
                </c:pt>
                <c:pt idx="13736">
                  <c:v>3.4754165624992002</c:v>
                </c:pt>
                <c:pt idx="13737">
                  <c:v>3.4752665624992001</c:v>
                </c:pt>
                <c:pt idx="13738">
                  <c:v>3.4749128124992001</c:v>
                </c:pt>
                <c:pt idx="13739">
                  <c:v>3.4747481250016001</c:v>
                </c:pt>
                <c:pt idx="13740">
                  <c:v>3.4744096875007999</c:v>
                </c:pt>
                <c:pt idx="13741">
                  <c:v>3.4745037499999998</c:v>
                </c:pt>
                <c:pt idx="13742">
                  <c:v>3.4746928124992</c:v>
                </c:pt>
                <c:pt idx="13743">
                  <c:v>3.4746903124992001</c:v>
                </c:pt>
                <c:pt idx="13744">
                  <c:v>3.4742706250016</c:v>
                </c:pt>
                <c:pt idx="13745">
                  <c:v>3.4739106250016003</c:v>
                </c:pt>
                <c:pt idx="13746">
                  <c:v>3.4739390624992001</c:v>
                </c:pt>
                <c:pt idx="13747">
                  <c:v>3.474005</c:v>
                </c:pt>
                <c:pt idx="13748">
                  <c:v>3.4744290624992002</c:v>
                </c:pt>
                <c:pt idx="13749">
                  <c:v>3.4748087499999998</c:v>
                </c:pt>
                <c:pt idx="13750">
                  <c:v>3.4752184375008</c:v>
                </c:pt>
                <c:pt idx="13751">
                  <c:v>3.4755637500000001</c:v>
                </c:pt>
                <c:pt idx="13752">
                  <c:v>3.4758956250016002</c:v>
                </c:pt>
                <c:pt idx="13753">
                  <c:v>3.4762321875007998</c:v>
                </c:pt>
                <c:pt idx="13754">
                  <c:v>3.4765931250016</c:v>
                </c:pt>
                <c:pt idx="13755">
                  <c:v>3.47699625</c:v>
                </c:pt>
                <c:pt idx="13756">
                  <c:v>3.4773725</c:v>
                </c:pt>
                <c:pt idx="13757">
                  <c:v>3.4776990624991999</c:v>
                </c:pt>
                <c:pt idx="13758">
                  <c:v>3.4780206250016001</c:v>
                </c:pt>
                <c:pt idx="13759">
                  <c:v>3.4783821875008001</c:v>
                </c:pt>
                <c:pt idx="13760">
                  <c:v>3.4787290624992</c:v>
                </c:pt>
                <c:pt idx="13761">
                  <c:v>3.4785137499999998</c:v>
                </c:pt>
                <c:pt idx="13762">
                  <c:v>3.4781675000000001</c:v>
                </c:pt>
                <c:pt idx="13763">
                  <c:v>3.4781406250016</c:v>
                </c:pt>
                <c:pt idx="13764">
                  <c:v>3.4777731250016002</c:v>
                </c:pt>
                <c:pt idx="13765">
                  <c:v>3.4773859375008001</c:v>
                </c:pt>
                <c:pt idx="13766">
                  <c:v>3.4769996875008</c:v>
                </c:pt>
                <c:pt idx="13767">
                  <c:v>3.4764284375007999</c:v>
                </c:pt>
                <c:pt idx="13768">
                  <c:v>3.4760212500000001</c:v>
                </c:pt>
                <c:pt idx="13769">
                  <c:v>3.4755693750016001</c:v>
                </c:pt>
                <c:pt idx="13770">
                  <c:v>3.4752071875007999</c:v>
                </c:pt>
                <c:pt idx="13771">
                  <c:v>3.4745540624992</c:v>
                </c:pt>
                <c:pt idx="13772">
                  <c:v>3.4742168750016003</c:v>
                </c:pt>
                <c:pt idx="13773">
                  <c:v>3.4738653124992003</c:v>
                </c:pt>
                <c:pt idx="13774">
                  <c:v>3.4734984375007998</c:v>
                </c:pt>
                <c:pt idx="13775">
                  <c:v>3.4731640624992002</c:v>
                </c:pt>
                <c:pt idx="13776">
                  <c:v>3.4727303124992002</c:v>
                </c:pt>
                <c:pt idx="13777">
                  <c:v>3.4723956250016004</c:v>
                </c:pt>
                <c:pt idx="13778">
                  <c:v>3.4720696875007997</c:v>
                </c:pt>
                <c:pt idx="13779">
                  <c:v>3.4719428124992002</c:v>
                </c:pt>
                <c:pt idx="13780">
                  <c:v>3.4721259375007998</c:v>
                </c:pt>
                <c:pt idx="13781">
                  <c:v>3.4725009375007998</c:v>
                </c:pt>
                <c:pt idx="13782">
                  <c:v>3.4728806250016002</c:v>
                </c:pt>
                <c:pt idx="13783">
                  <c:v>3.4732740624992</c:v>
                </c:pt>
                <c:pt idx="13784">
                  <c:v>3.4735990624992001</c:v>
                </c:pt>
                <c:pt idx="13785">
                  <c:v>3.4739521875007999</c:v>
                </c:pt>
                <c:pt idx="13786">
                  <c:v>3.4743012499999999</c:v>
                </c:pt>
                <c:pt idx="13787">
                  <c:v>3.4746490624991999</c:v>
                </c:pt>
                <c:pt idx="13788">
                  <c:v>3.47499125</c:v>
                </c:pt>
                <c:pt idx="13789">
                  <c:v>3.4753246875007999</c:v>
                </c:pt>
                <c:pt idx="13790">
                  <c:v>3.4756806250016004</c:v>
                </c:pt>
                <c:pt idx="13791">
                  <c:v>3.4760124999999999</c:v>
                </c:pt>
                <c:pt idx="13792">
                  <c:v>3.4763881250016002</c:v>
                </c:pt>
                <c:pt idx="13793">
                  <c:v>3.4767362500000001</c:v>
                </c:pt>
                <c:pt idx="13794">
                  <c:v>3.4770924999999999</c:v>
                </c:pt>
                <c:pt idx="13795">
                  <c:v>3.4767315624992001</c:v>
                </c:pt>
                <c:pt idx="13796">
                  <c:v>3.4763496875007998</c:v>
                </c:pt>
                <c:pt idx="13797">
                  <c:v>3.4759799999999998</c:v>
                </c:pt>
                <c:pt idx="13798">
                  <c:v>3.4763190624992002</c:v>
                </c:pt>
                <c:pt idx="13799">
                  <c:v>3.4766431250016003</c:v>
                </c:pt>
                <c:pt idx="13800">
                  <c:v>3.4762834375008</c:v>
                </c:pt>
                <c:pt idx="13801">
                  <c:v>3.4758849999999999</c:v>
                </c:pt>
                <c:pt idx="13802">
                  <c:v>3.4754378124992003</c:v>
                </c:pt>
                <c:pt idx="13803">
                  <c:v>3.4749221875008001</c:v>
                </c:pt>
                <c:pt idx="13804">
                  <c:v>3.4745037499999998</c:v>
                </c:pt>
                <c:pt idx="13805">
                  <c:v>3.4741187500000001</c:v>
                </c:pt>
                <c:pt idx="13806">
                  <c:v>3.4737756250016001</c:v>
                </c:pt>
                <c:pt idx="13807">
                  <c:v>3.4738053124992003</c:v>
                </c:pt>
                <c:pt idx="13808">
                  <c:v>3.4741612499999999</c:v>
                </c:pt>
                <c:pt idx="13809">
                  <c:v>3.4745137499999998</c:v>
                </c:pt>
                <c:pt idx="13810">
                  <c:v>3.4748365624991999</c:v>
                </c:pt>
                <c:pt idx="13811">
                  <c:v>3.4751190624991999</c:v>
                </c:pt>
                <c:pt idx="13812">
                  <c:v>3.4755059375007997</c:v>
                </c:pt>
                <c:pt idx="13813">
                  <c:v>3.4758637499999998</c:v>
                </c:pt>
                <c:pt idx="13814">
                  <c:v>3.4763418750016002</c:v>
                </c:pt>
                <c:pt idx="13815">
                  <c:v>3.4766721875008</c:v>
                </c:pt>
                <c:pt idx="13816">
                  <c:v>3.4770765624991999</c:v>
                </c:pt>
                <c:pt idx="13817">
                  <c:v>3.4775343750016003</c:v>
                </c:pt>
                <c:pt idx="13818">
                  <c:v>3.4778546875008001</c:v>
                </c:pt>
                <c:pt idx="13819">
                  <c:v>3.4775040624992002</c:v>
                </c:pt>
                <c:pt idx="13820">
                  <c:v>3.4770934375008</c:v>
                </c:pt>
                <c:pt idx="13821">
                  <c:v>3.4767312499999998</c:v>
                </c:pt>
                <c:pt idx="13822">
                  <c:v>3.4761706250016</c:v>
                </c:pt>
                <c:pt idx="13823">
                  <c:v>3.4756759375008</c:v>
                </c:pt>
                <c:pt idx="13824">
                  <c:v>3.4752121875007997</c:v>
                </c:pt>
                <c:pt idx="13825">
                  <c:v>3.4748718750016003</c:v>
                </c:pt>
                <c:pt idx="13826">
                  <c:v>3.4744999999999999</c:v>
                </c:pt>
                <c:pt idx="13827">
                  <c:v>3.4742668750016001</c:v>
                </c:pt>
                <c:pt idx="13828">
                  <c:v>3.4738556250016002</c:v>
                </c:pt>
                <c:pt idx="13829">
                  <c:v>3.47354875</c:v>
                </c:pt>
                <c:pt idx="13830">
                  <c:v>3.4737456250016003</c:v>
                </c:pt>
                <c:pt idx="13831">
                  <c:v>3.4741203124991999</c:v>
                </c:pt>
                <c:pt idx="13832">
                  <c:v>3.4745112499999999</c:v>
                </c:pt>
                <c:pt idx="13833">
                  <c:v>3.4748462500000001</c:v>
                </c:pt>
                <c:pt idx="13834">
                  <c:v>3.47520125</c:v>
                </c:pt>
                <c:pt idx="13835">
                  <c:v>3.4755278124992</c:v>
                </c:pt>
                <c:pt idx="13836">
                  <c:v>3.4758528124992001</c:v>
                </c:pt>
                <c:pt idx="13837">
                  <c:v>3.4762509375007999</c:v>
                </c:pt>
                <c:pt idx="13838">
                  <c:v>3.4765771875008</c:v>
                </c:pt>
                <c:pt idx="13839">
                  <c:v>3.4763465624992</c:v>
                </c:pt>
                <c:pt idx="13840">
                  <c:v>3.4760149999999999</c:v>
                </c:pt>
                <c:pt idx="13841">
                  <c:v>3.47565875</c:v>
                </c:pt>
                <c:pt idx="13842">
                  <c:v>3.4753231250016001</c:v>
                </c:pt>
                <c:pt idx="13843">
                  <c:v>3.4748506250016002</c:v>
                </c:pt>
                <c:pt idx="13844">
                  <c:v>3.4744709375007998</c:v>
                </c:pt>
                <c:pt idx="13845">
                  <c:v>3.4740903124992002</c:v>
                </c:pt>
                <c:pt idx="13846">
                  <c:v>3.4743284375007999</c:v>
                </c:pt>
                <c:pt idx="13847">
                  <c:v>3.4746603124991999</c:v>
                </c:pt>
                <c:pt idx="13848">
                  <c:v>3.4751212499999999</c:v>
                </c:pt>
                <c:pt idx="13849">
                  <c:v>3.4753184375007997</c:v>
                </c:pt>
                <c:pt idx="13850">
                  <c:v>3.4756428124992</c:v>
                </c:pt>
                <c:pt idx="13851">
                  <c:v>3.4760503124992002</c:v>
                </c:pt>
                <c:pt idx="13852">
                  <c:v>3.4764343750016002</c:v>
                </c:pt>
                <c:pt idx="13853">
                  <c:v>3.4767840624991999</c:v>
                </c:pt>
                <c:pt idx="13854">
                  <c:v>3.4771240624991999</c:v>
                </c:pt>
                <c:pt idx="13855">
                  <c:v>3.4775184375007999</c:v>
                </c:pt>
                <c:pt idx="13856">
                  <c:v>3.4778893750016002</c:v>
                </c:pt>
                <c:pt idx="13857">
                  <c:v>3.4782384375007998</c:v>
                </c:pt>
                <c:pt idx="13858">
                  <c:v>3.4782525</c:v>
                </c:pt>
                <c:pt idx="13859">
                  <c:v>3.4783075000000001</c:v>
                </c:pt>
                <c:pt idx="13860">
                  <c:v>3.4779749999999998</c:v>
                </c:pt>
                <c:pt idx="13861">
                  <c:v>3.4776534375007997</c:v>
                </c:pt>
                <c:pt idx="13862">
                  <c:v>3.4773312500000002</c:v>
                </c:pt>
                <c:pt idx="13863">
                  <c:v>3.4769634375008001</c:v>
                </c:pt>
                <c:pt idx="13864">
                  <c:v>3.4764303124992</c:v>
                </c:pt>
                <c:pt idx="13865">
                  <c:v>3.4760162499999998</c:v>
                </c:pt>
                <c:pt idx="13866">
                  <c:v>3.4756071875007999</c:v>
                </c:pt>
                <c:pt idx="13867">
                  <c:v>3.4751518750016004</c:v>
                </c:pt>
                <c:pt idx="13868">
                  <c:v>3.4747812499999999</c:v>
                </c:pt>
                <c:pt idx="13869">
                  <c:v>3.4744259375007998</c:v>
                </c:pt>
                <c:pt idx="13870">
                  <c:v>3.4743568750016003</c:v>
                </c:pt>
                <c:pt idx="13871">
                  <c:v>3.4744003124992</c:v>
                </c:pt>
                <c:pt idx="13872">
                  <c:v>3.4748059375008</c:v>
                </c:pt>
                <c:pt idx="13873">
                  <c:v>3.4748121875007998</c:v>
                </c:pt>
                <c:pt idx="13874">
                  <c:v>3.4745931250016002</c:v>
                </c:pt>
                <c:pt idx="13875">
                  <c:v>3.4748334375007999</c:v>
                </c:pt>
                <c:pt idx="13876">
                  <c:v>3.4752268750016002</c:v>
                </c:pt>
                <c:pt idx="13877">
                  <c:v>3.4755824999999998</c:v>
                </c:pt>
                <c:pt idx="13878">
                  <c:v>3.4759368750016</c:v>
                </c:pt>
                <c:pt idx="13879">
                  <c:v>3.4763553124992002</c:v>
                </c:pt>
                <c:pt idx="13880">
                  <c:v>3.4766981250016</c:v>
                </c:pt>
                <c:pt idx="13881">
                  <c:v>3.4767803124992001</c:v>
                </c:pt>
                <c:pt idx="13882">
                  <c:v>3.4764118750016002</c:v>
                </c:pt>
                <c:pt idx="13883">
                  <c:v>3.4760728124992002</c:v>
                </c:pt>
                <c:pt idx="13884">
                  <c:v>3.4757193750016002</c:v>
                </c:pt>
                <c:pt idx="13885">
                  <c:v>3.4756884375007999</c:v>
                </c:pt>
                <c:pt idx="13886">
                  <c:v>3.4757859375007998</c:v>
                </c:pt>
                <c:pt idx="13887">
                  <c:v>3.4761256250016004</c:v>
                </c:pt>
                <c:pt idx="13888">
                  <c:v>3.4764606250016001</c:v>
                </c:pt>
                <c:pt idx="13889">
                  <c:v>3.4768771875007998</c:v>
                </c:pt>
                <c:pt idx="13890">
                  <c:v>3.4772553124992003</c:v>
                </c:pt>
                <c:pt idx="13891">
                  <c:v>3.4777043750016001</c:v>
                </c:pt>
                <c:pt idx="13892">
                  <c:v>3.4781153124992001</c:v>
                </c:pt>
                <c:pt idx="13893">
                  <c:v>3.4784774999999999</c:v>
                </c:pt>
                <c:pt idx="13894">
                  <c:v>3.4789240624992002</c:v>
                </c:pt>
                <c:pt idx="13895">
                  <c:v>3.4792765624992001</c:v>
                </c:pt>
                <c:pt idx="13896">
                  <c:v>3.4796137499999999</c:v>
                </c:pt>
                <c:pt idx="13897">
                  <c:v>3.4799365624992</c:v>
                </c:pt>
                <c:pt idx="13898">
                  <c:v>3.4800159375008</c:v>
                </c:pt>
                <c:pt idx="13899">
                  <c:v>3.4799365624992</c:v>
                </c:pt>
                <c:pt idx="13900">
                  <c:v>3.4794778124992001</c:v>
                </c:pt>
                <c:pt idx="13901">
                  <c:v>3.4789043750016</c:v>
                </c:pt>
                <c:pt idx="13902">
                  <c:v>3.4782943750016</c:v>
                </c:pt>
                <c:pt idx="13903">
                  <c:v>3.4779493750016002</c:v>
                </c:pt>
                <c:pt idx="13904">
                  <c:v>3.4776275000000001</c:v>
                </c:pt>
                <c:pt idx="13905">
                  <c:v>3.4772956250016001</c:v>
                </c:pt>
                <c:pt idx="13906">
                  <c:v>3.4766643750016</c:v>
                </c:pt>
                <c:pt idx="13907">
                  <c:v>3.4760465624992003</c:v>
                </c:pt>
                <c:pt idx="13908">
                  <c:v>3.4756631250016001</c:v>
                </c:pt>
                <c:pt idx="13909">
                  <c:v>3.4753271875007998</c:v>
                </c:pt>
                <c:pt idx="13910">
                  <c:v>3.4749490624992001</c:v>
                </c:pt>
                <c:pt idx="13911">
                  <c:v>3.4748906250016001</c:v>
                </c:pt>
                <c:pt idx="13912">
                  <c:v>3.4752550000000002</c:v>
                </c:pt>
                <c:pt idx="13913">
                  <c:v>3.4756243750016003</c:v>
                </c:pt>
                <c:pt idx="13914">
                  <c:v>3.4759587500000002</c:v>
                </c:pt>
                <c:pt idx="13915">
                  <c:v>3.4763403124992003</c:v>
                </c:pt>
                <c:pt idx="13916">
                  <c:v>3.4766703124992002</c:v>
                </c:pt>
                <c:pt idx="13917">
                  <c:v>3.4769946875007998</c:v>
                </c:pt>
                <c:pt idx="13918">
                  <c:v>3.4773306250016001</c:v>
                </c:pt>
                <c:pt idx="13919">
                  <c:v>3.4776703124992001</c:v>
                </c:pt>
                <c:pt idx="13920">
                  <c:v>3.4777415624992001</c:v>
                </c:pt>
                <c:pt idx="13921">
                  <c:v>3.4779187500000002</c:v>
                </c:pt>
                <c:pt idx="13922">
                  <c:v>3.4782778124992002</c:v>
                </c:pt>
                <c:pt idx="13923">
                  <c:v>3.47858125</c:v>
                </c:pt>
                <c:pt idx="13924">
                  <c:v>3.4783103124992003</c:v>
                </c:pt>
                <c:pt idx="13925">
                  <c:v>3.4778693750016001</c:v>
                </c:pt>
                <c:pt idx="13926">
                  <c:v>3.4775271875008</c:v>
                </c:pt>
                <c:pt idx="13927">
                  <c:v>3.4773187499999998</c:v>
                </c:pt>
                <c:pt idx="13928">
                  <c:v>3.4774637500000001</c:v>
                </c:pt>
                <c:pt idx="13929">
                  <c:v>3.4778862500000001</c:v>
                </c:pt>
                <c:pt idx="13930">
                  <c:v>3.4778584375007999</c:v>
                </c:pt>
                <c:pt idx="13931">
                  <c:v>3.4774965624992</c:v>
                </c:pt>
                <c:pt idx="13932">
                  <c:v>3.4771278124992002</c:v>
                </c:pt>
                <c:pt idx="13933">
                  <c:v>3.4773528124992001</c:v>
                </c:pt>
                <c:pt idx="13934">
                  <c:v>3.4775196875007999</c:v>
                </c:pt>
                <c:pt idx="13935">
                  <c:v>3.4776221875008</c:v>
                </c:pt>
                <c:pt idx="13936">
                  <c:v>3.4777740624992002</c:v>
                </c:pt>
                <c:pt idx="13937">
                  <c:v>3.4776781250016002</c:v>
                </c:pt>
                <c:pt idx="13938">
                  <c:v>3.4773334375007998</c:v>
                </c:pt>
                <c:pt idx="13939">
                  <c:v>3.4768971875007999</c:v>
                </c:pt>
                <c:pt idx="13940">
                  <c:v>3.4765524999999999</c:v>
                </c:pt>
                <c:pt idx="13941">
                  <c:v>3.4762240624992002</c:v>
                </c:pt>
                <c:pt idx="13942">
                  <c:v>3.4763631250016003</c:v>
                </c:pt>
                <c:pt idx="13943">
                  <c:v>3.4767187499999999</c:v>
                </c:pt>
                <c:pt idx="13944">
                  <c:v>3.4770687499999999</c:v>
                </c:pt>
                <c:pt idx="13945">
                  <c:v>3.4773896875007999</c:v>
                </c:pt>
                <c:pt idx="13946">
                  <c:v>3.4777412499999998</c:v>
                </c:pt>
                <c:pt idx="13947">
                  <c:v>3.4780831250016</c:v>
                </c:pt>
                <c:pt idx="13948">
                  <c:v>3.4785215624992003</c:v>
                </c:pt>
                <c:pt idx="13949">
                  <c:v>3.4788956250016003</c:v>
                </c:pt>
                <c:pt idx="13950">
                  <c:v>3.4792543750016001</c:v>
                </c:pt>
                <c:pt idx="13951">
                  <c:v>3.4795981250016004</c:v>
                </c:pt>
                <c:pt idx="13952">
                  <c:v>3.4799284375007997</c:v>
                </c:pt>
                <c:pt idx="13953">
                  <c:v>3.4803559375008</c:v>
                </c:pt>
                <c:pt idx="13954">
                  <c:v>3.4808443750016003</c:v>
                </c:pt>
                <c:pt idx="13955">
                  <c:v>3.4811993750016001</c:v>
                </c:pt>
                <c:pt idx="13956">
                  <c:v>3.4815974999999999</c:v>
                </c:pt>
                <c:pt idx="13957">
                  <c:v>3.4820150000000001</c:v>
                </c:pt>
                <c:pt idx="13958">
                  <c:v>3.4824081250016001</c:v>
                </c:pt>
                <c:pt idx="13959">
                  <c:v>3.4827487499999998</c:v>
                </c:pt>
                <c:pt idx="13960">
                  <c:v>3.4823762500000002</c:v>
                </c:pt>
                <c:pt idx="13961">
                  <c:v>3.4818465624992001</c:v>
                </c:pt>
                <c:pt idx="13962">
                  <c:v>3.4814021875007999</c:v>
                </c:pt>
                <c:pt idx="13963">
                  <c:v>3.4810431250016003</c:v>
                </c:pt>
                <c:pt idx="13964">
                  <c:v>3.4806225</c:v>
                </c:pt>
                <c:pt idx="13965">
                  <c:v>3.4801721875007998</c:v>
                </c:pt>
                <c:pt idx="13966">
                  <c:v>3.4796943750016003</c:v>
                </c:pt>
                <c:pt idx="13967">
                  <c:v>3.4791093750016002</c:v>
                </c:pt>
                <c:pt idx="13968">
                  <c:v>3.4787406250016</c:v>
                </c:pt>
                <c:pt idx="13969">
                  <c:v>3.4783750000000002</c:v>
                </c:pt>
                <c:pt idx="13970">
                  <c:v>3.4780475000000002</c:v>
                </c:pt>
                <c:pt idx="13971">
                  <c:v>3.4777178124992001</c:v>
                </c:pt>
                <c:pt idx="13972">
                  <c:v>3.4771006250016003</c:v>
                </c:pt>
                <c:pt idx="13973">
                  <c:v>3.4767031250016003</c:v>
                </c:pt>
                <c:pt idx="13974">
                  <c:v>3.4763459375007999</c:v>
                </c:pt>
                <c:pt idx="13975">
                  <c:v>3.4760253124992002</c:v>
                </c:pt>
                <c:pt idx="13976">
                  <c:v>3.4756675000000001</c:v>
                </c:pt>
                <c:pt idx="13977">
                  <c:v>3.4753356250016001</c:v>
                </c:pt>
                <c:pt idx="13978">
                  <c:v>3.4752821875007998</c:v>
                </c:pt>
                <c:pt idx="13979">
                  <c:v>3.4756740624992002</c:v>
                </c:pt>
                <c:pt idx="13980">
                  <c:v>3.4760515624992001</c:v>
                </c:pt>
                <c:pt idx="13981">
                  <c:v>3.4764181250016</c:v>
                </c:pt>
                <c:pt idx="13982">
                  <c:v>3.4767581250016</c:v>
                </c:pt>
                <c:pt idx="13983">
                  <c:v>3.477125</c:v>
                </c:pt>
                <c:pt idx="13984">
                  <c:v>3.4774709375007999</c:v>
                </c:pt>
                <c:pt idx="13985">
                  <c:v>3.4779125</c:v>
                </c:pt>
                <c:pt idx="13986">
                  <c:v>3.4782728124992</c:v>
                </c:pt>
                <c:pt idx="13987">
                  <c:v>3.4786681250016001</c:v>
                </c:pt>
                <c:pt idx="13988">
                  <c:v>3.4790171875008</c:v>
                </c:pt>
                <c:pt idx="13989">
                  <c:v>3.4793487500000002</c:v>
                </c:pt>
                <c:pt idx="13990">
                  <c:v>3.4797040624991999</c:v>
                </c:pt>
                <c:pt idx="13991">
                  <c:v>3.4800512499999998</c:v>
                </c:pt>
                <c:pt idx="13992">
                  <c:v>3.4804149999999998</c:v>
                </c:pt>
                <c:pt idx="13993">
                  <c:v>3.4808124999999999</c:v>
                </c:pt>
                <c:pt idx="13994">
                  <c:v>3.4804615624992001</c:v>
                </c:pt>
                <c:pt idx="13995">
                  <c:v>3.4800434375007998</c:v>
                </c:pt>
                <c:pt idx="13996">
                  <c:v>3.4795684375008</c:v>
                </c:pt>
                <c:pt idx="13997">
                  <c:v>3.4791468750016001</c:v>
                </c:pt>
                <c:pt idx="13998">
                  <c:v>3.4787318750016003</c:v>
                </c:pt>
                <c:pt idx="13999">
                  <c:v>3.4783362499999999</c:v>
                </c:pt>
                <c:pt idx="14000">
                  <c:v>3.4780112500000002</c:v>
                </c:pt>
                <c:pt idx="14001">
                  <c:v>3.4783646875007999</c:v>
                </c:pt>
                <c:pt idx="14002">
                  <c:v>3.4787993750016</c:v>
                </c:pt>
                <c:pt idx="14003">
                  <c:v>3.4793162500000001</c:v>
                </c:pt>
                <c:pt idx="14004">
                  <c:v>3.4796878124992001</c:v>
                </c:pt>
                <c:pt idx="14005">
                  <c:v>3.4798359375008001</c:v>
                </c:pt>
                <c:pt idx="14006">
                  <c:v>3.4800953124992002</c:v>
                </c:pt>
                <c:pt idx="14007">
                  <c:v>3.4804284375007999</c:v>
                </c:pt>
                <c:pt idx="14008">
                  <c:v>3.4804928124992003</c:v>
                </c:pt>
                <c:pt idx="14009">
                  <c:v>3.4801409375008001</c:v>
                </c:pt>
                <c:pt idx="14010">
                  <c:v>3.4797875</c:v>
                </c:pt>
                <c:pt idx="14011">
                  <c:v>3.4794593750016003</c:v>
                </c:pt>
                <c:pt idx="14012">
                  <c:v>3.4789981250016</c:v>
                </c:pt>
                <c:pt idx="14013">
                  <c:v>3.4784918750016001</c:v>
                </c:pt>
                <c:pt idx="14014">
                  <c:v>3.4780878124992003</c:v>
                </c:pt>
                <c:pt idx="14015">
                  <c:v>3.4776621875007998</c:v>
                </c:pt>
                <c:pt idx="14016">
                  <c:v>3.4773096875007998</c:v>
                </c:pt>
                <c:pt idx="14017">
                  <c:v>3.4769553124992001</c:v>
                </c:pt>
                <c:pt idx="14018">
                  <c:v>3.4765899999999998</c:v>
                </c:pt>
                <c:pt idx="14019">
                  <c:v>3.4762368750016002</c:v>
                </c:pt>
                <c:pt idx="14020">
                  <c:v>3.4762243750016002</c:v>
                </c:pt>
                <c:pt idx="14021">
                  <c:v>3.4765593750016004</c:v>
                </c:pt>
                <c:pt idx="14022">
                  <c:v>3.4769681250016</c:v>
                </c:pt>
                <c:pt idx="14023">
                  <c:v>3.4774287500000001</c:v>
                </c:pt>
                <c:pt idx="14024">
                  <c:v>3.4778171875007997</c:v>
                </c:pt>
                <c:pt idx="14025">
                  <c:v>3.4781643750016</c:v>
                </c:pt>
                <c:pt idx="14026">
                  <c:v>3.4785384375007999</c:v>
                </c:pt>
                <c:pt idx="14027">
                  <c:v>3.4789231250016002</c:v>
                </c:pt>
                <c:pt idx="14028">
                  <c:v>3.4792762499999998</c:v>
                </c:pt>
                <c:pt idx="14029">
                  <c:v>3.4796259375008001</c:v>
                </c:pt>
                <c:pt idx="14030">
                  <c:v>3.4800843750016002</c:v>
                </c:pt>
                <c:pt idx="14031">
                  <c:v>3.4804162500000002</c:v>
                </c:pt>
                <c:pt idx="14032">
                  <c:v>3.4807674999999998</c:v>
                </c:pt>
                <c:pt idx="14033">
                  <c:v>3.4811090624992</c:v>
                </c:pt>
                <c:pt idx="14034">
                  <c:v>3.4814703124992001</c:v>
                </c:pt>
                <c:pt idx="14035">
                  <c:v>3.4811018750016003</c:v>
                </c:pt>
                <c:pt idx="14036">
                  <c:v>3.4808637500000001</c:v>
                </c:pt>
                <c:pt idx="14037">
                  <c:v>3.4804853124992001</c:v>
                </c:pt>
                <c:pt idx="14038">
                  <c:v>3.47989375</c:v>
                </c:pt>
                <c:pt idx="14039">
                  <c:v>3.4795456250016001</c:v>
                </c:pt>
                <c:pt idx="14040">
                  <c:v>3.4791981250016</c:v>
                </c:pt>
                <c:pt idx="14041">
                  <c:v>3.4788100000000002</c:v>
                </c:pt>
                <c:pt idx="14042">
                  <c:v>3.4784271875007997</c:v>
                </c:pt>
                <c:pt idx="14043">
                  <c:v>3.4779934375007997</c:v>
                </c:pt>
                <c:pt idx="14044">
                  <c:v>3.4773371875007997</c:v>
                </c:pt>
                <c:pt idx="14045">
                  <c:v>3.4769684375007999</c:v>
                </c:pt>
                <c:pt idx="14046">
                  <c:v>3.4764249999999999</c:v>
                </c:pt>
                <c:pt idx="14047">
                  <c:v>3.4759653124992003</c:v>
                </c:pt>
                <c:pt idx="14048">
                  <c:v>3.4755725000000002</c:v>
                </c:pt>
                <c:pt idx="14049">
                  <c:v>3.4755824999999998</c:v>
                </c:pt>
                <c:pt idx="14050">
                  <c:v>3.4757615624992</c:v>
                </c:pt>
                <c:pt idx="14051">
                  <c:v>3.4761025000000001</c:v>
                </c:pt>
                <c:pt idx="14052">
                  <c:v>3.47643375</c:v>
                </c:pt>
                <c:pt idx="14053">
                  <c:v>3.4767731250016003</c:v>
                </c:pt>
                <c:pt idx="14054">
                  <c:v>3.4770959375007999</c:v>
                </c:pt>
                <c:pt idx="14055">
                  <c:v>3.4774368750016</c:v>
                </c:pt>
                <c:pt idx="14056">
                  <c:v>3.4778659375008001</c:v>
                </c:pt>
                <c:pt idx="14057">
                  <c:v>3.4781915624991999</c:v>
                </c:pt>
                <c:pt idx="14058">
                  <c:v>3.4785775000000001</c:v>
                </c:pt>
                <c:pt idx="14059">
                  <c:v>3.4789318750016003</c:v>
                </c:pt>
                <c:pt idx="14060">
                  <c:v>3.4793487500000002</c:v>
                </c:pt>
                <c:pt idx="14061">
                  <c:v>3.4796849999999999</c:v>
                </c:pt>
                <c:pt idx="14062">
                  <c:v>3.4800153124992002</c:v>
                </c:pt>
                <c:pt idx="14063">
                  <c:v>3.4803681250016001</c:v>
                </c:pt>
                <c:pt idx="14064">
                  <c:v>3.4806931250016002</c:v>
                </c:pt>
                <c:pt idx="14065">
                  <c:v>3.4809424999999998</c:v>
                </c:pt>
                <c:pt idx="14066">
                  <c:v>3.4806103124992003</c:v>
                </c:pt>
                <c:pt idx="14067">
                  <c:v>3.4801778124992002</c:v>
                </c:pt>
                <c:pt idx="14068">
                  <c:v>3.4798184375007999</c:v>
                </c:pt>
                <c:pt idx="14069">
                  <c:v>3.4796628124992002</c:v>
                </c:pt>
                <c:pt idx="14070">
                  <c:v>3.4799965624992</c:v>
                </c:pt>
                <c:pt idx="14071">
                  <c:v>3.4803740624991999</c:v>
                </c:pt>
                <c:pt idx="14072">
                  <c:v>3.4804265624992001</c:v>
                </c:pt>
                <c:pt idx="14073">
                  <c:v>3.4800806250016003</c:v>
                </c:pt>
                <c:pt idx="14074">
                  <c:v>3.4797240624992001</c:v>
                </c:pt>
                <c:pt idx="14075">
                  <c:v>3.4793349999999998</c:v>
                </c:pt>
                <c:pt idx="14076">
                  <c:v>3.4790025</c:v>
                </c:pt>
                <c:pt idx="14077">
                  <c:v>3.4785209375007997</c:v>
                </c:pt>
                <c:pt idx="14078">
                  <c:v>3.478145</c:v>
                </c:pt>
                <c:pt idx="14079">
                  <c:v>3.4782268750016003</c:v>
                </c:pt>
                <c:pt idx="14080">
                  <c:v>3.4778484375007999</c:v>
                </c:pt>
                <c:pt idx="14081">
                  <c:v>3.4775003124991999</c:v>
                </c:pt>
                <c:pt idx="14082">
                  <c:v>3.4774915624992002</c:v>
                </c:pt>
                <c:pt idx="14083">
                  <c:v>3.4776306250016003</c:v>
                </c:pt>
                <c:pt idx="14084">
                  <c:v>3.4772540624992003</c:v>
                </c:pt>
                <c:pt idx="14085">
                  <c:v>3.4769209375007999</c:v>
                </c:pt>
                <c:pt idx="14086">
                  <c:v>3.4765331250016001</c:v>
                </c:pt>
                <c:pt idx="14087">
                  <c:v>3.4761856250016003</c:v>
                </c:pt>
                <c:pt idx="14088">
                  <c:v>3.4760056250016</c:v>
                </c:pt>
                <c:pt idx="14089">
                  <c:v>3.4762865624992001</c:v>
                </c:pt>
                <c:pt idx="14090">
                  <c:v>3.4768015624992001</c:v>
                </c:pt>
                <c:pt idx="14091">
                  <c:v>3.4771831250016003</c:v>
                </c:pt>
                <c:pt idx="14092">
                  <c:v>3.4775590624992003</c:v>
                </c:pt>
                <c:pt idx="14093">
                  <c:v>3.477935</c:v>
                </c:pt>
                <c:pt idx="14094">
                  <c:v>3.47833375</c:v>
                </c:pt>
                <c:pt idx="14095">
                  <c:v>3.4786731250016003</c:v>
                </c:pt>
                <c:pt idx="14096">
                  <c:v>3.4790656250016001</c:v>
                </c:pt>
                <c:pt idx="14097">
                  <c:v>3.4794246875007997</c:v>
                </c:pt>
                <c:pt idx="14098">
                  <c:v>3.4797706250016001</c:v>
                </c:pt>
                <c:pt idx="14099">
                  <c:v>3.4802006250016002</c:v>
                </c:pt>
                <c:pt idx="14100">
                  <c:v>3.4805659375008</c:v>
                </c:pt>
                <c:pt idx="14101">
                  <c:v>3.4809253124991999</c:v>
                </c:pt>
                <c:pt idx="14102">
                  <c:v>3.4806525000000001</c:v>
                </c:pt>
                <c:pt idx="14103">
                  <c:v>3.4801565624992001</c:v>
                </c:pt>
                <c:pt idx="14104">
                  <c:v>3.4796671875007998</c:v>
                </c:pt>
                <c:pt idx="14105">
                  <c:v>3.4792312500000002</c:v>
                </c:pt>
                <c:pt idx="14106">
                  <c:v>3.4788581250016</c:v>
                </c:pt>
                <c:pt idx="14107">
                  <c:v>3.4784434375008</c:v>
                </c:pt>
                <c:pt idx="14108">
                  <c:v>3.4780946875007999</c:v>
                </c:pt>
                <c:pt idx="14109">
                  <c:v>3.4776687499999999</c:v>
                </c:pt>
                <c:pt idx="14110">
                  <c:v>3.4771081250016</c:v>
                </c:pt>
                <c:pt idx="14111">
                  <c:v>3.4767187499999999</c:v>
                </c:pt>
                <c:pt idx="14112">
                  <c:v>3.4763628124992003</c:v>
                </c:pt>
                <c:pt idx="14113">
                  <c:v>3.4761975000000001</c:v>
                </c:pt>
                <c:pt idx="14114">
                  <c:v>3.4765409375008001</c:v>
                </c:pt>
                <c:pt idx="14115">
                  <c:v>3.4768762500000001</c:v>
                </c:pt>
                <c:pt idx="14116">
                  <c:v>3.4772634375007998</c:v>
                </c:pt>
                <c:pt idx="14117">
                  <c:v>3.4776459375008</c:v>
                </c:pt>
                <c:pt idx="14118">
                  <c:v>3.47798125</c:v>
                </c:pt>
                <c:pt idx="14119">
                  <c:v>3.4783059375007999</c:v>
                </c:pt>
                <c:pt idx="14120">
                  <c:v>3.4786446875007999</c:v>
                </c:pt>
                <c:pt idx="14121">
                  <c:v>3.4789990624992</c:v>
                </c:pt>
                <c:pt idx="14122">
                  <c:v>3.4793359375007999</c:v>
                </c:pt>
                <c:pt idx="14123">
                  <c:v>3.4792468750016003</c:v>
                </c:pt>
                <c:pt idx="14124">
                  <c:v>3.4795684375008</c:v>
                </c:pt>
                <c:pt idx="14125">
                  <c:v>3.4797971875007998</c:v>
                </c:pt>
                <c:pt idx="14126">
                  <c:v>3.4794246875007997</c:v>
                </c:pt>
                <c:pt idx="14127">
                  <c:v>3.4790818750016004</c:v>
                </c:pt>
                <c:pt idx="14128">
                  <c:v>3.4785575</c:v>
                </c:pt>
                <c:pt idx="14129">
                  <c:v>3.4779690624991999</c:v>
                </c:pt>
                <c:pt idx="14130">
                  <c:v>3.4774443750016002</c:v>
                </c:pt>
                <c:pt idx="14131">
                  <c:v>3.4769209375007999</c:v>
                </c:pt>
                <c:pt idx="14132">
                  <c:v>3.4764487499999999</c:v>
                </c:pt>
                <c:pt idx="14133">
                  <c:v>3.4761031250016003</c:v>
                </c:pt>
                <c:pt idx="14134">
                  <c:v>3.4764715624992002</c:v>
                </c:pt>
                <c:pt idx="14135">
                  <c:v>3.4767975</c:v>
                </c:pt>
                <c:pt idx="14136">
                  <c:v>3.4771721875007997</c:v>
                </c:pt>
                <c:pt idx="14137">
                  <c:v>3.4775221875007998</c:v>
                </c:pt>
                <c:pt idx="14138">
                  <c:v>3.4779093750016004</c:v>
                </c:pt>
                <c:pt idx="14139">
                  <c:v>3.4782668750016001</c:v>
                </c:pt>
                <c:pt idx="14140">
                  <c:v>3.4786768750016002</c:v>
                </c:pt>
                <c:pt idx="14141">
                  <c:v>3.4785490624992002</c:v>
                </c:pt>
                <c:pt idx="14142">
                  <c:v>3.4786524999999999</c:v>
                </c:pt>
                <c:pt idx="14143">
                  <c:v>3.4789856250016</c:v>
                </c:pt>
                <c:pt idx="14144">
                  <c:v>3.4793681250016002</c:v>
                </c:pt>
                <c:pt idx="14145">
                  <c:v>3.4794918750016004</c:v>
                </c:pt>
                <c:pt idx="14146">
                  <c:v>3.4798503124992002</c:v>
                </c:pt>
                <c:pt idx="14147">
                  <c:v>3.4802653124992</c:v>
                </c:pt>
                <c:pt idx="14148">
                  <c:v>3.4798524999999998</c:v>
                </c:pt>
                <c:pt idx="14149">
                  <c:v>3.4794315624992</c:v>
                </c:pt>
                <c:pt idx="14150">
                  <c:v>3.4794749999999999</c:v>
                </c:pt>
                <c:pt idx="14151">
                  <c:v>3.4794028124992002</c:v>
                </c:pt>
                <c:pt idx="14152">
                  <c:v>3.4790671875007999</c:v>
                </c:pt>
                <c:pt idx="14153">
                  <c:v>3.4786337500000002</c:v>
                </c:pt>
                <c:pt idx="14154">
                  <c:v>3.4781756250016</c:v>
                </c:pt>
                <c:pt idx="14155">
                  <c:v>3.4777840624992002</c:v>
                </c:pt>
                <c:pt idx="14156">
                  <c:v>3.4774081250016002</c:v>
                </c:pt>
                <c:pt idx="14157">
                  <c:v>3.4772453124992002</c:v>
                </c:pt>
                <c:pt idx="14158">
                  <c:v>3.4772259375007999</c:v>
                </c:pt>
                <c:pt idx="14159">
                  <c:v>3.4770093750016002</c:v>
                </c:pt>
                <c:pt idx="14160">
                  <c:v>3.4770553124992003</c:v>
                </c:pt>
                <c:pt idx="14161">
                  <c:v>3.4773987499999999</c:v>
                </c:pt>
                <c:pt idx="14162">
                  <c:v>3.4777390624992002</c:v>
                </c:pt>
                <c:pt idx="14163">
                  <c:v>3.4773843750016002</c:v>
                </c:pt>
                <c:pt idx="14164">
                  <c:v>3.4769140624992003</c:v>
                </c:pt>
                <c:pt idx="14165">
                  <c:v>3.4764759375007999</c:v>
                </c:pt>
                <c:pt idx="14166">
                  <c:v>3.4758731250016002</c:v>
                </c:pt>
                <c:pt idx="14167">
                  <c:v>3.4753965624992</c:v>
                </c:pt>
                <c:pt idx="14168">
                  <c:v>3.4750143750016003</c:v>
                </c:pt>
                <c:pt idx="14169">
                  <c:v>3.4746906250016001</c:v>
                </c:pt>
                <c:pt idx="14170">
                  <c:v>3.4750128124991999</c:v>
                </c:pt>
                <c:pt idx="14171">
                  <c:v>3.4754059375008</c:v>
                </c:pt>
                <c:pt idx="14172">
                  <c:v>3.4757924999999998</c:v>
                </c:pt>
                <c:pt idx="14173">
                  <c:v>3.4761253124992</c:v>
                </c:pt>
                <c:pt idx="14174">
                  <c:v>3.4764759375007999</c:v>
                </c:pt>
                <c:pt idx="14175">
                  <c:v>3.4768043750016</c:v>
                </c:pt>
                <c:pt idx="14176">
                  <c:v>3.47720875</c:v>
                </c:pt>
                <c:pt idx="14177">
                  <c:v>3.4775743750016002</c:v>
                </c:pt>
                <c:pt idx="14178">
                  <c:v>3.4780053124992003</c:v>
                </c:pt>
                <c:pt idx="14179">
                  <c:v>3.4783959375008</c:v>
                </c:pt>
                <c:pt idx="14180">
                  <c:v>3.4787584375008</c:v>
                </c:pt>
                <c:pt idx="14181">
                  <c:v>3.4791378124992001</c:v>
                </c:pt>
                <c:pt idx="14182">
                  <c:v>3.4788628124992003</c:v>
                </c:pt>
                <c:pt idx="14183">
                  <c:v>3.4785346875008001</c:v>
                </c:pt>
                <c:pt idx="14184">
                  <c:v>3.4781643750016</c:v>
                </c:pt>
                <c:pt idx="14185">
                  <c:v>3.4777971875008</c:v>
                </c:pt>
                <c:pt idx="14186">
                  <c:v>3.4773887499999998</c:v>
                </c:pt>
                <c:pt idx="14187">
                  <c:v>3.4772615624992</c:v>
                </c:pt>
                <c:pt idx="14188">
                  <c:v>3.4775915624992</c:v>
                </c:pt>
                <c:pt idx="14189">
                  <c:v>3.4779450000000001</c:v>
                </c:pt>
                <c:pt idx="14190">
                  <c:v>3.4783434375007998</c:v>
                </c:pt>
                <c:pt idx="14191">
                  <c:v>3.4786768750016002</c:v>
                </c:pt>
                <c:pt idx="14192">
                  <c:v>3.4790443750016</c:v>
                </c:pt>
                <c:pt idx="14193">
                  <c:v>3.4787012499999999</c:v>
                </c:pt>
                <c:pt idx="14194">
                  <c:v>3.4789190624991999</c:v>
                </c:pt>
                <c:pt idx="14195">
                  <c:v>3.4793303124991999</c:v>
                </c:pt>
                <c:pt idx="14196">
                  <c:v>3.4795071875007997</c:v>
                </c:pt>
                <c:pt idx="14197">
                  <c:v>3.4791509375007998</c:v>
                </c:pt>
                <c:pt idx="14198">
                  <c:v>3.47881375</c:v>
                </c:pt>
                <c:pt idx="14199">
                  <c:v>3.4784503124991999</c:v>
                </c:pt>
                <c:pt idx="14200">
                  <c:v>3.4780859375007998</c:v>
                </c:pt>
                <c:pt idx="14201">
                  <c:v>3.4777653124992001</c:v>
                </c:pt>
                <c:pt idx="14202">
                  <c:v>3.47743125</c:v>
                </c:pt>
                <c:pt idx="14203">
                  <c:v>3.4769809375007998</c:v>
                </c:pt>
                <c:pt idx="14204">
                  <c:v>3.4765825000000001</c:v>
                </c:pt>
                <c:pt idx="14205">
                  <c:v>3.4762046875007999</c:v>
                </c:pt>
                <c:pt idx="14206">
                  <c:v>3.4758734375008</c:v>
                </c:pt>
                <c:pt idx="14207">
                  <c:v>3.4755415624992003</c:v>
                </c:pt>
                <c:pt idx="14208">
                  <c:v>3.4751990624992</c:v>
                </c:pt>
                <c:pt idx="14209">
                  <c:v>3.4755634375007998</c:v>
                </c:pt>
                <c:pt idx="14210">
                  <c:v>3.4759446875008</c:v>
                </c:pt>
                <c:pt idx="14211">
                  <c:v>3.4756168750016001</c:v>
                </c:pt>
                <c:pt idx="14212">
                  <c:v>3.4759731250016004</c:v>
                </c:pt>
                <c:pt idx="14213">
                  <c:v>3.4763312499999999</c:v>
                </c:pt>
                <c:pt idx="14214">
                  <c:v>3.4766925</c:v>
                </c:pt>
                <c:pt idx="14215">
                  <c:v>3.4770281250016</c:v>
                </c:pt>
                <c:pt idx="14216">
                  <c:v>3.4766418750016004</c:v>
                </c:pt>
                <c:pt idx="14217">
                  <c:v>3.4762749999999998</c:v>
                </c:pt>
                <c:pt idx="14218">
                  <c:v>3.4759568750016001</c:v>
                </c:pt>
                <c:pt idx="14219">
                  <c:v>3.4755853124992</c:v>
                </c:pt>
                <c:pt idx="14220">
                  <c:v>3.4751868750016004</c:v>
                </c:pt>
                <c:pt idx="14221">
                  <c:v>3.4748431250016001</c:v>
                </c:pt>
                <c:pt idx="14222">
                  <c:v>3.4745043750016</c:v>
                </c:pt>
                <c:pt idx="14223">
                  <c:v>3.4741840624992002</c:v>
                </c:pt>
                <c:pt idx="14224">
                  <c:v>3.4737696875007997</c:v>
                </c:pt>
                <c:pt idx="14225">
                  <c:v>3.4734321875008001</c:v>
                </c:pt>
                <c:pt idx="14226">
                  <c:v>3.4730306250016003</c:v>
                </c:pt>
                <c:pt idx="14227">
                  <c:v>3.4726356250016002</c:v>
                </c:pt>
                <c:pt idx="14228">
                  <c:v>3.4722140624992002</c:v>
                </c:pt>
                <c:pt idx="14229">
                  <c:v>3.4721950000000001</c:v>
                </c:pt>
                <c:pt idx="14230">
                  <c:v>3.4718312500000001</c:v>
                </c:pt>
                <c:pt idx="14231">
                  <c:v>3.4718603124992002</c:v>
                </c:pt>
                <c:pt idx="14232">
                  <c:v>3.47144875</c:v>
                </c:pt>
                <c:pt idx="14233">
                  <c:v>3.4711034375007999</c:v>
                </c:pt>
                <c:pt idx="14234">
                  <c:v>3.47105</c:v>
                </c:pt>
                <c:pt idx="14235">
                  <c:v>3.4713796875008001</c:v>
                </c:pt>
                <c:pt idx="14236">
                  <c:v>3.4717512500000001</c:v>
                </c:pt>
                <c:pt idx="14237">
                  <c:v>3.4720718750016002</c:v>
                </c:pt>
                <c:pt idx="14238">
                  <c:v>3.4719831250016</c:v>
                </c:pt>
                <c:pt idx="14239">
                  <c:v>3.4723584375007999</c:v>
                </c:pt>
                <c:pt idx="14240">
                  <c:v>3.4726871875007999</c:v>
                </c:pt>
                <c:pt idx="14241">
                  <c:v>3.4725828124992</c:v>
                </c:pt>
                <c:pt idx="14242">
                  <c:v>3.4729159375008001</c:v>
                </c:pt>
                <c:pt idx="14243">
                  <c:v>3.4732059375007998</c:v>
                </c:pt>
                <c:pt idx="14244">
                  <c:v>3.4728209375007997</c:v>
                </c:pt>
                <c:pt idx="14245">
                  <c:v>3.4723918750016001</c:v>
                </c:pt>
                <c:pt idx="14246">
                  <c:v>3.4720265624992002</c:v>
                </c:pt>
                <c:pt idx="14247">
                  <c:v>3.4715578124992001</c:v>
                </c:pt>
                <c:pt idx="14248">
                  <c:v>3.4712346875007998</c:v>
                </c:pt>
                <c:pt idx="14249">
                  <c:v>3.4707596875008</c:v>
                </c:pt>
                <c:pt idx="14250">
                  <c:v>3.4701665624992</c:v>
                </c:pt>
                <c:pt idx="14251">
                  <c:v>3.4698465624992001</c:v>
                </c:pt>
                <c:pt idx="14252">
                  <c:v>3.4693075000000002</c:v>
                </c:pt>
                <c:pt idx="14253">
                  <c:v>3.4687693750016</c:v>
                </c:pt>
                <c:pt idx="14254">
                  <c:v>3.4683250000000001</c:v>
                </c:pt>
                <c:pt idx="14255">
                  <c:v>3.4679884375008001</c:v>
                </c:pt>
                <c:pt idx="14256">
                  <c:v>3.4675668750016002</c:v>
                </c:pt>
                <c:pt idx="14257">
                  <c:v>3.4672356250016003</c:v>
                </c:pt>
                <c:pt idx="14258">
                  <c:v>3.4668984375008001</c:v>
                </c:pt>
                <c:pt idx="14259">
                  <c:v>3.4665584375008001</c:v>
                </c:pt>
                <c:pt idx="14260">
                  <c:v>3.4665249999999999</c:v>
                </c:pt>
                <c:pt idx="14261">
                  <c:v>3.4668665624992001</c:v>
                </c:pt>
                <c:pt idx="14262">
                  <c:v>3.4672468750016003</c:v>
                </c:pt>
                <c:pt idx="14263">
                  <c:v>3.4676953124992003</c:v>
                </c:pt>
                <c:pt idx="14264">
                  <c:v>3.4680631250016001</c:v>
                </c:pt>
                <c:pt idx="14265">
                  <c:v>3.4683934375007999</c:v>
                </c:pt>
                <c:pt idx="14266">
                  <c:v>3.4688571875008001</c:v>
                </c:pt>
                <c:pt idx="14267">
                  <c:v>3.4692196875007997</c:v>
                </c:pt>
                <c:pt idx="14268">
                  <c:v>3.4696162500000001</c:v>
                </c:pt>
                <c:pt idx="14269">
                  <c:v>3.4699365624992002</c:v>
                </c:pt>
                <c:pt idx="14270">
                  <c:v>3.4702924999999998</c:v>
                </c:pt>
                <c:pt idx="14271">
                  <c:v>3.4706478124992</c:v>
                </c:pt>
                <c:pt idx="14272">
                  <c:v>3.4710221875007998</c:v>
                </c:pt>
                <c:pt idx="14273">
                  <c:v>3.4714575000000001</c:v>
                </c:pt>
                <c:pt idx="14274">
                  <c:v>3.4716465624991999</c:v>
                </c:pt>
                <c:pt idx="14275">
                  <c:v>3.4712665624992001</c:v>
                </c:pt>
                <c:pt idx="14276">
                  <c:v>3.4709003124992002</c:v>
                </c:pt>
                <c:pt idx="14277">
                  <c:v>3.4705059375007998</c:v>
                </c:pt>
                <c:pt idx="14278">
                  <c:v>3.4701631250016001</c:v>
                </c:pt>
                <c:pt idx="14279">
                  <c:v>3.4697993750016001</c:v>
                </c:pt>
                <c:pt idx="14280">
                  <c:v>3.4698315624992002</c:v>
                </c:pt>
                <c:pt idx="14281">
                  <c:v>3.4697162499999998</c:v>
                </c:pt>
                <c:pt idx="14282">
                  <c:v>3.4700603124992</c:v>
                </c:pt>
                <c:pt idx="14283">
                  <c:v>3.4705165624992</c:v>
                </c:pt>
                <c:pt idx="14284">
                  <c:v>3.4708734375007997</c:v>
                </c:pt>
                <c:pt idx="14285">
                  <c:v>3.4713343750016001</c:v>
                </c:pt>
                <c:pt idx="14286">
                  <c:v>3.4716521875008</c:v>
                </c:pt>
                <c:pt idx="14287">
                  <c:v>3.4719921875008</c:v>
                </c:pt>
                <c:pt idx="14288">
                  <c:v>3.4723446875007999</c:v>
                </c:pt>
                <c:pt idx="14289">
                  <c:v>3.4726706250016002</c:v>
                </c:pt>
                <c:pt idx="14290">
                  <c:v>3.4729475000000001</c:v>
                </c:pt>
                <c:pt idx="14291">
                  <c:v>3.4725934375007999</c:v>
                </c:pt>
                <c:pt idx="14292">
                  <c:v>3.4722690624992003</c:v>
                </c:pt>
                <c:pt idx="14293">
                  <c:v>3.4718940624992003</c:v>
                </c:pt>
                <c:pt idx="14294">
                  <c:v>3.4715096875008</c:v>
                </c:pt>
                <c:pt idx="14295">
                  <c:v>3.4710546875007999</c:v>
                </c:pt>
                <c:pt idx="14296">
                  <c:v>3.4706928124992</c:v>
                </c:pt>
                <c:pt idx="14297">
                  <c:v>3.4702581250016</c:v>
                </c:pt>
                <c:pt idx="14298">
                  <c:v>3.4697109375007997</c:v>
                </c:pt>
                <c:pt idx="14299">
                  <c:v>3.4691231250016004</c:v>
                </c:pt>
                <c:pt idx="14300">
                  <c:v>3.4687815624992</c:v>
                </c:pt>
                <c:pt idx="14301">
                  <c:v>3.4681975</c:v>
                </c:pt>
                <c:pt idx="14302">
                  <c:v>3.4675721875007999</c:v>
                </c:pt>
                <c:pt idx="14303">
                  <c:v>3.4670121875007998</c:v>
                </c:pt>
                <c:pt idx="14304">
                  <c:v>3.4666903124992001</c:v>
                </c:pt>
                <c:pt idx="14305">
                  <c:v>3.4663584375008001</c:v>
                </c:pt>
                <c:pt idx="14306">
                  <c:v>3.4659825</c:v>
                </c:pt>
                <c:pt idx="14307">
                  <c:v>3.4663215624992003</c:v>
                </c:pt>
                <c:pt idx="14308">
                  <c:v>3.4667024999999998</c:v>
                </c:pt>
                <c:pt idx="14309">
                  <c:v>3.4668490624991999</c:v>
                </c:pt>
                <c:pt idx="14310">
                  <c:v>3.4672450000000001</c:v>
                </c:pt>
                <c:pt idx="14311">
                  <c:v>3.4676531250016001</c:v>
                </c:pt>
                <c:pt idx="14312">
                  <c:v>3.4680143750016001</c:v>
                </c:pt>
                <c:pt idx="14313">
                  <c:v>3.4684259375008</c:v>
                </c:pt>
                <c:pt idx="14314">
                  <c:v>3.4688843750016001</c:v>
                </c:pt>
                <c:pt idx="14315">
                  <c:v>3.4693778124992001</c:v>
                </c:pt>
                <c:pt idx="14316">
                  <c:v>3.4697253124992002</c:v>
                </c:pt>
                <c:pt idx="14317">
                  <c:v>3.4700856250016003</c:v>
                </c:pt>
                <c:pt idx="14318">
                  <c:v>3.4704706250016</c:v>
                </c:pt>
                <c:pt idx="14319">
                  <c:v>3.4708331250016</c:v>
                </c:pt>
                <c:pt idx="14320">
                  <c:v>3.4712321875007999</c:v>
                </c:pt>
                <c:pt idx="14321">
                  <c:v>3.4715565624992002</c:v>
                </c:pt>
                <c:pt idx="14322">
                  <c:v>3.4719012500000002</c:v>
                </c:pt>
                <c:pt idx="14323">
                  <c:v>3.4722359375008001</c:v>
                </c:pt>
                <c:pt idx="14324">
                  <c:v>3.4725846875007997</c:v>
                </c:pt>
                <c:pt idx="14325">
                  <c:v>3.4721968750016003</c:v>
                </c:pt>
                <c:pt idx="14326">
                  <c:v>3.4718637499999998</c:v>
                </c:pt>
                <c:pt idx="14327">
                  <c:v>3.4715406250016003</c:v>
                </c:pt>
                <c:pt idx="14328">
                  <c:v>3.4711171875007998</c:v>
                </c:pt>
                <c:pt idx="14329">
                  <c:v>3.4707828124992002</c:v>
                </c:pt>
                <c:pt idx="14330">
                  <c:v>3.4704053124992003</c:v>
                </c:pt>
                <c:pt idx="14331">
                  <c:v>3.4704621875007997</c:v>
                </c:pt>
                <c:pt idx="14332">
                  <c:v>3.4700565624992001</c:v>
                </c:pt>
                <c:pt idx="14333">
                  <c:v>3.4703903124991999</c:v>
                </c:pt>
                <c:pt idx="14334">
                  <c:v>3.4707724999999998</c:v>
                </c:pt>
                <c:pt idx="14335">
                  <c:v>3.4711693750016002</c:v>
                </c:pt>
                <c:pt idx="14336">
                  <c:v>3.4716084375007998</c:v>
                </c:pt>
                <c:pt idx="14337">
                  <c:v>3.4719909375008</c:v>
                </c:pt>
                <c:pt idx="14338">
                  <c:v>3.4723265624991999</c:v>
                </c:pt>
                <c:pt idx="14339">
                  <c:v>3.4724993750016</c:v>
                </c:pt>
                <c:pt idx="14340">
                  <c:v>3.4724309375007998</c:v>
                </c:pt>
                <c:pt idx="14341">
                  <c:v>3.4727665624992001</c:v>
                </c:pt>
                <c:pt idx="14342">
                  <c:v>3.4731109375007998</c:v>
                </c:pt>
                <c:pt idx="14343">
                  <c:v>3.4729934375007998</c:v>
                </c:pt>
                <c:pt idx="14344">
                  <c:v>3.4726078124991999</c:v>
                </c:pt>
                <c:pt idx="14345">
                  <c:v>3.4721721875007998</c:v>
                </c:pt>
                <c:pt idx="14346">
                  <c:v>3.4718049999999998</c:v>
                </c:pt>
                <c:pt idx="14347">
                  <c:v>3.4713949999999998</c:v>
                </c:pt>
                <c:pt idx="14348">
                  <c:v>3.4709734375007999</c:v>
                </c:pt>
                <c:pt idx="14349">
                  <c:v>3.4706406250016002</c:v>
                </c:pt>
                <c:pt idx="14350">
                  <c:v>3.4701862499999998</c:v>
                </c:pt>
                <c:pt idx="14351">
                  <c:v>3.4697218750016003</c:v>
                </c:pt>
                <c:pt idx="14352">
                  <c:v>3.4693718750016003</c:v>
                </c:pt>
                <c:pt idx="14353">
                  <c:v>3.4692815624992002</c:v>
                </c:pt>
                <c:pt idx="14354">
                  <c:v>3.4695371875008001</c:v>
                </c:pt>
                <c:pt idx="14355">
                  <c:v>3.4698028124992</c:v>
                </c:pt>
                <c:pt idx="14356">
                  <c:v>3.4701325000000001</c:v>
                </c:pt>
                <c:pt idx="14357">
                  <c:v>3.4704934375007999</c:v>
                </c:pt>
                <c:pt idx="14358">
                  <c:v>3.4708256250016003</c:v>
                </c:pt>
                <c:pt idx="14359">
                  <c:v>3.4711809375008</c:v>
                </c:pt>
                <c:pt idx="14360">
                  <c:v>3.4715474999999998</c:v>
                </c:pt>
                <c:pt idx="14361">
                  <c:v>3.47114375</c:v>
                </c:pt>
                <c:pt idx="14362">
                  <c:v>3.4706468750016004</c:v>
                </c:pt>
                <c:pt idx="14363">
                  <c:v>3.4703178124992</c:v>
                </c:pt>
                <c:pt idx="14364">
                  <c:v>3.4699718750016002</c:v>
                </c:pt>
                <c:pt idx="14365">
                  <c:v>3.4696515624991999</c:v>
                </c:pt>
                <c:pt idx="14366">
                  <c:v>3.4691684375007998</c:v>
                </c:pt>
                <c:pt idx="14367">
                  <c:v>3.4688193750016003</c:v>
                </c:pt>
                <c:pt idx="14368">
                  <c:v>3.46840875</c:v>
                </c:pt>
                <c:pt idx="14369">
                  <c:v>3.4687693750016</c:v>
                </c:pt>
                <c:pt idx="14370">
                  <c:v>3.4691531250016001</c:v>
                </c:pt>
                <c:pt idx="14371">
                  <c:v>3.4695443750016004</c:v>
                </c:pt>
                <c:pt idx="14372">
                  <c:v>3.4696521875007997</c:v>
                </c:pt>
                <c:pt idx="14373">
                  <c:v>3.4700331250016001</c:v>
                </c:pt>
                <c:pt idx="14374">
                  <c:v>3.4703584375008001</c:v>
                </c:pt>
                <c:pt idx="14375">
                  <c:v>3.4707053124992</c:v>
                </c:pt>
                <c:pt idx="14376">
                  <c:v>3.4710618750016002</c:v>
                </c:pt>
                <c:pt idx="14377">
                  <c:v>3.4714256250016002</c:v>
                </c:pt>
                <c:pt idx="14378">
                  <c:v>3.4717803124992002</c:v>
                </c:pt>
                <c:pt idx="14379">
                  <c:v>3.4720512499999998</c:v>
                </c:pt>
                <c:pt idx="14380">
                  <c:v>3.4717131250016</c:v>
                </c:pt>
                <c:pt idx="14381">
                  <c:v>3.4713746875007998</c:v>
                </c:pt>
                <c:pt idx="14382">
                  <c:v>3.4710146875008001</c:v>
                </c:pt>
                <c:pt idx="14383">
                  <c:v>3.4706412499999999</c:v>
                </c:pt>
                <c:pt idx="14384">
                  <c:v>3.4702946875007998</c:v>
                </c:pt>
                <c:pt idx="14385">
                  <c:v>3.4697581250016003</c:v>
                </c:pt>
                <c:pt idx="14386">
                  <c:v>3.4693987499999999</c:v>
                </c:pt>
                <c:pt idx="14387">
                  <c:v>3.4690543750016003</c:v>
                </c:pt>
                <c:pt idx="14388">
                  <c:v>3.4686846875007999</c:v>
                </c:pt>
                <c:pt idx="14389">
                  <c:v>3.4683043750016003</c:v>
                </c:pt>
                <c:pt idx="14390">
                  <c:v>3.4677237500000002</c:v>
                </c:pt>
                <c:pt idx="14391">
                  <c:v>3.4673396875007998</c:v>
                </c:pt>
                <c:pt idx="14392">
                  <c:v>3.4669559375008001</c:v>
                </c:pt>
                <c:pt idx="14393">
                  <c:v>3.4665575</c:v>
                </c:pt>
                <c:pt idx="14394">
                  <c:v>3.4661840624992002</c:v>
                </c:pt>
                <c:pt idx="14395">
                  <c:v>3.4657634375008</c:v>
                </c:pt>
                <c:pt idx="14396">
                  <c:v>3.4654165624991999</c:v>
                </c:pt>
                <c:pt idx="14397">
                  <c:v>3.4650318750016003</c:v>
                </c:pt>
                <c:pt idx="14398">
                  <c:v>3.4646612499999998</c:v>
                </c:pt>
                <c:pt idx="14399">
                  <c:v>3.4643106250016</c:v>
                </c:pt>
                <c:pt idx="14400">
                  <c:v>3.4639540624992002</c:v>
                </c:pt>
                <c:pt idx="14401">
                  <c:v>3.4636059375007999</c:v>
                </c:pt>
                <c:pt idx="14402">
                  <c:v>3.4632700000000001</c:v>
                </c:pt>
                <c:pt idx="14403">
                  <c:v>3.4634359375007997</c:v>
                </c:pt>
                <c:pt idx="14404">
                  <c:v>3.4637737500000001</c:v>
                </c:pt>
                <c:pt idx="14405">
                  <c:v>3.4641809375007999</c:v>
                </c:pt>
                <c:pt idx="14406">
                  <c:v>3.4646140624992001</c:v>
                </c:pt>
                <c:pt idx="14407">
                  <c:v>3.4649637499999999</c:v>
                </c:pt>
                <c:pt idx="14408">
                  <c:v>3.46537125</c:v>
                </c:pt>
                <c:pt idx="14409">
                  <c:v>3.4657206250016004</c:v>
                </c:pt>
                <c:pt idx="14410">
                  <c:v>3.4660437499999999</c:v>
                </c:pt>
                <c:pt idx="14411">
                  <c:v>3.4664290624992002</c:v>
                </c:pt>
                <c:pt idx="14412">
                  <c:v>3.4667993750016004</c:v>
                </c:pt>
                <c:pt idx="14413">
                  <c:v>3.4671309375007997</c:v>
                </c:pt>
                <c:pt idx="14414">
                  <c:v>3.4674665624992</c:v>
                </c:pt>
                <c:pt idx="14415">
                  <c:v>3.4678715624992003</c:v>
                </c:pt>
                <c:pt idx="14416">
                  <c:v>3.4682575</c:v>
                </c:pt>
                <c:pt idx="14417">
                  <c:v>3.4686406250016</c:v>
                </c:pt>
                <c:pt idx="14418">
                  <c:v>3.4683025000000001</c:v>
                </c:pt>
                <c:pt idx="14419">
                  <c:v>3.4678650000000002</c:v>
                </c:pt>
                <c:pt idx="14420">
                  <c:v>3.4675071875008001</c:v>
                </c:pt>
                <c:pt idx="14421">
                  <c:v>3.4671106250016002</c:v>
                </c:pt>
                <c:pt idx="14422">
                  <c:v>3.4667509375007999</c:v>
                </c:pt>
                <c:pt idx="14423">
                  <c:v>3.4663918750016003</c:v>
                </c:pt>
                <c:pt idx="14424">
                  <c:v>3.4667731250016001</c:v>
                </c:pt>
                <c:pt idx="14425">
                  <c:v>3.4669568750016002</c:v>
                </c:pt>
                <c:pt idx="14426">
                  <c:v>3.4670659375007999</c:v>
                </c:pt>
                <c:pt idx="14427">
                  <c:v>3.4672593750016003</c:v>
                </c:pt>
                <c:pt idx="14428">
                  <c:v>3.4672243750016003</c:v>
                </c:pt>
                <c:pt idx="14429">
                  <c:v>3.4668412499999999</c:v>
                </c:pt>
                <c:pt idx="14430">
                  <c:v>3.4669459375008</c:v>
                </c:pt>
                <c:pt idx="14431">
                  <c:v>3.4672181250016001</c:v>
                </c:pt>
                <c:pt idx="14432">
                  <c:v>3.4668475000000001</c:v>
                </c:pt>
                <c:pt idx="14433">
                  <c:v>3.4664643750016002</c:v>
                </c:pt>
                <c:pt idx="14434">
                  <c:v>3.4660725000000001</c:v>
                </c:pt>
                <c:pt idx="14435">
                  <c:v>3.4655946875007997</c:v>
                </c:pt>
                <c:pt idx="14436">
                  <c:v>3.4652509375007998</c:v>
                </c:pt>
                <c:pt idx="14437">
                  <c:v>3.4648221875008001</c:v>
                </c:pt>
                <c:pt idx="14438">
                  <c:v>3.4644221875008001</c:v>
                </c:pt>
                <c:pt idx="14439">
                  <c:v>3.4640959375008</c:v>
                </c:pt>
                <c:pt idx="14440">
                  <c:v>3.4638953124992002</c:v>
                </c:pt>
                <c:pt idx="14441">
                  <c:v>3.4639581250016001</c:v>
                </c:pt>
                <c:pt idx="14442">
                  <c:v>3.4643556250016001</c:v>
                </c:pt>
                <c:pt idx="14443">
                  <c:v>3.4646868750016</c:v>
                </c:pt>
                <c:pt idx="14444">
                  <c:v>3.4650993750016004</c:v>
                </c:pt>
                <c:pt idx="14445">
                  <c:v>3.4655253124992003</c:v>
                </c:pt>
                <c:pt idx="14446">
                  <c:v>3.4658606250016</c:v>
                </c:pt>
                <c:pt idx="14447">
                  <c:v>3.4662296875008001</c:v>
                </c:pt>
                <c:pt idx="14448">
                  <c:v>3.4663253124992002</c:v>
                </c:pt>
                <c:pt idx="14449">
                  <c:v>3.4666771875008</c:v>
                </c:pt>
                <c:pt idx="14450">
                  <c:v>3.4663321875007997</c:v>
                </c:pt>
                <c:pt idx="14451">
                  <c:v>3.4659624999999998</c:v>
                </c:pt>
                <c:pt idx="14452">
                  <c:v>3.4654328124992002</c:v>
                </c:pt>
                <c:pt idx="14453">
                  <c:v>3.4649481250016003</c:v>
                </c:pt>
                <c:pt idx="14454">
                  <c:v>3.4644618750016001</c:v>
                </c:pt>
                <c:pt idx="14455">
                  <c:v>3.4640840624992002</c:v>
                </c:pt>
                <c:pt idx="14456">
                  <c:v>3.4637334375008</c:v>
                </c:pt>
                <c:pt idx="14457">
                  <c:v>3.4632937500000001</c:v>
                </c:pt>
                <c:pt idx="14458">
                  <c:v>3.4630675000000002</c:v>
                </c:pt>
                <c:pt idx="14459">
                  <c:v>3.4634649999999998</c:v>
                </c:pt>
                <c:pt idx="14460">
                  <c:v>3.4638903124992</c:v>
                </c:pt>
                <c:pt idx="14461">
                  <c:v>3.4643568750016001</c:v>
                </c:pt>
                <c:pt idx="14462">
                  <c:v>3.4646862500000002</c:v>
                </c:pt>
                <c:pt idx="14463">
                  <c:v>3.4650500000000002</c:v>
                </c:pt>
                <c:pt idx="14464">
                  <c:v>3.4654246875007999</c:v>
                </c:pt>
                <c:pt idx="14465">
                  <c:v>3.4659206250016004</c:v>
                </c:pt>
                <c:pt idx="14466">
                  <c:v>3.4662718750016004</c:v>
                </c:pt>
                <c:pt idx="14467">
                  <c:v>3.4666446875007999</c:v>
                </c:pt>
                <c:pt idx="14468">
                  <c:v>3.4670371875007997</c:v>
                </c:pt>
                <c:pt idx="14469">
                  <c:v>3.4674</c:v>
                </c:pt>
                <c:pt idx="14470">
                  <c:v>3.46779875</c:v>
                </c:pt>
                <c:pt idx="14471">
                  <c:v>3.4678262499999999</c:v>
                </c:pt>
                <c:pt idx="14472">
                  <c:v>3.4678421875007999</c:v>
                </c:pt>
                <c:pt idx="14473">
                  <c:v>3.4674346875007998</c:v>
                </c:pt>
                <c:pt idx="14474">
                  <c:v>3.4669596875008</c:v>
                </c:pt>
                <c:pt idx="14475">
                  <c:v>3.4666299999999999</c:v>
                </c:pt>
                <c:pt idx="14476">
                  <c:v>3.4660284375007997</c:v>
                </c:pt>
                <c:pt idx="14477">
                  <c:v>3.4655859375008</c:v>
                </c:pt>
                <c:pt idx="14478">
                  <c:v>3.4652490624992001</c:v>
                </c:pt>
                <c:pt idx="14479">
                  <c:v>3.4647971875007997</c:v>
                </c:pt>
                <c:pt idx="14480">
                  <c:v>3.4644103124992003</c:v>
                </c:pt>
                <c:pt idx="14481">
                  <c:v>3.4640490624992002</c:v>
                </c:pt>
                <c:pt idx="14482">
                  <c:v>3.4636996875007999</c:v>
                </c:pt>
                <c:pt idx="14483">
                  <c:v>3.4632903124992001</c:v>
                </c:pt>
                <c:pt idx="14484">
                  <c:v>3.4630453124992</c:v>
                </c:pt>
                <c:pt idx="14485">
                  <c:v>3.4632265624992002</c:v>
                </c:pt>
                <c:pt idx="14486">
                  <c:v>3.4628484375007997</c:v>
                </c:pt>
                <c:pt idx="14487">
                  <c:v>3.4623793750016003</c:v>
                </c:pt>
                <c:pt idx="14488">
                  <c:v>3.4620546875008</c:v>
                </c:pt>
                <c:pt idx="14489">
                  <c:v>3.4624156250016003</c:v>
                </c:pt>
                <c:pt idx="14490">
                  <c:v>3.4625259375008</c:v>
                </c:pt>
                <c:pt idx="14491">
                  <c:v>3.4622581250016</c:v>
                </c:pt>
                <c:pt idx="14492">
                  <c:v>3.4625853124992001</c:v>
                </c:pt>
                <c:pt idx="14493">
                  <c:v>3.4629062500000001</c:v>
                </c:pt>
                <c:pt idx="14494">
                  <c:v>3.4625581250016002</c:v>
                </c:pt>
                <c:pt idx="14495">
                  <c:v>3.4621246875008</c:v>
                </c:pt>
                <c:pt idx="14496">
                  <c:v>3.4618028124992</c:v>
                </c:pt>
                <c:pt idx="14497">
                  <c:v>3.4620859375007997</c:v>
                </c:pt>
                <c:pt idx="14498">
                  <c:v>3.4624568750016</c:v>
                </c:pt>
                <c:pt idx="14499">
                  <c:v>3.4628296875008</c:v>
                </c:pt>
                <c:pt idx="14500">
                  <c:v>3.4632149999999999</c:v>
                </c:pt>
                <c:pt idx="14501">
                  <c:v>3.4630431250016001</c:v>
                </c:pt>
                <c:pt idx="14502">
                  <c:v>3.4629506250016</c:v>
                </c:pt>
                <c:pt idx="14503">
                  <c:v>3.4632790624992</c:v>
                </c:pt>
                <c:pt idx="14504">
                  <c:v>3.463705</c:v>
                </c:pt>
                <c:pt idx="14505">
                  <c:v>3.4638284375007999</c:v>
                </c:pt>
                <c:pt idx="14506">
                  <c:v>3.4636056250016001</c:v>
                </c:pt>
                <c:pt idx="14507">
                  <c:v>3.4635153124992</c:v>
                </c:pt>
                <c:pt idx="14508">
                  <c:v>3.4638353124992003</c:v>
                </c:pt>
                <c:pt idx="14509">
                  <c:v>3.4635031250016004</c:v>
                </c:pt>
                <c:pt idx="14510">
                  <c:v>3.4631459375008</c:v>
                </c:pt>
                <c:pt idx="14511">
                  <c:v>3.4627631250016</c:v>
                </c:pt>
                <c:pt idx="14512">
                  <c:v>3.4623893750016004</c:v>
                </c:pt>
                <c:pt idx="14513">
                  <c:v>3.4620109375007999</c:v>
                </c:pt>
                <c:pt idx="14514">
                  <c:v>3.4615978124992002</c:v>
                </c:pt>
                <c:pt idx="14515">
                  <c:v>3.4612596875007999</c:v>
                </c:pt>
                <c:pt idx="14516">
                  <c:v>3.4613456250016004</c:v>
                </c:pt>
                <c:pt idx="14517">
                  <c:v>3.4614140624992</c:v>
                </c:pt>
                <c:pt idx="14518">
                  <c:v>3.4610621875007999</c:v>
                </c:pt>
                <c:pt idx="14519">
                  <c:v>3.4609146875008001</c:v>
                </c:pt>
                <c:pt idx="14520">
                  <c:v>3.460585</c:v>
                </c:pt>
                <c:pt idx="14521">
                  <c:v>3.4602231250016002</c:v>
                </c:pt>
                <c:pt idx="14522">
                  <c:v>3.4600124999999999</c:v>
                </c:pt>
                <c:pt idx="14523">
                  <c:v>3.4601062499999999</c:v>
                </c:pt>
                <c:pt idx="14524">
                  <c:v>3.4603887499999999</c:v>
                </c:pt>
                <c:pt idx="14525">
                  <c:v>3.4607199999999998</c:v>
                </c:pt>
                <c:pt idx="14526">
                  <c:v>3.4611056250016001</c:v>
                </c:pt>
                <c:pt idx="14527">
                  <c:v>3.4614275000000001</c:v>
                </c:pt>
                <c:pt idx="14528">
                  <c:v>3.4610846875007999</c:v>
                </c:pt>
                <c:pt idx="14529">
                  <c:v>3.4607100000000002</c:v>
                </c:pt>
                <c:pt idx="14530">
                  <c:v>3.4606918750016002</c:v>
                </c:pt>
                <c:pt idx="14531">
                  <c:v>3.4608471875008</c:v>
                </c:pt>
                <c:pt idx="14532">
                  <c:v>3.4605240624992</c:v>
                </c:pt>
                <c:pt idx="14533">
                  <c:v>3.4601968750016003</c:v>
                </c:pt>
                <c:pt idx="14534">
                  <c:v>3.4597478124992</c:v>
                </c:pt>
                <c:pt idx="14535">
                  <c:v>3.4594221875007998</c:v>
                </c:pt>
                <c:pt idx="14536">
                  <c:v>3.4593568750016002</c:v>
                </c:pt>
                <c:pt idx="14537">
                  <c:v>3.4597359375007999</c:v>
                </c:pt>
                <c:pt idx="14538">
                  <c:v>3.4600724999999999</c:v>
                </c:pt>
                <c:pt idx="14539">
                  <c:v>3.4603993750016002</c:v>
                </c:pt>
                <c:pt idx="14540">
                  <c:v>3.4607668750016001</c:v>
                </c:pt>
                <c:pt idx="14541">
                  <c:v>3.4611568750016</c:v>
                </c:pt>
                <c:pt idx="14542">
                  <c:v>3.4616012500000002</c:v>
                </c:pt>
                <c:pt idx="14543">
                  <c:v>3.4619918750016003</c:v>
                </c:pt>
                <c:pt idx="14544">
                  <c:v>3.4623925</c:v>
                </c:pt>
                <c:pt idx="14545">
                  <c:v>3.4627553124992003</c:v>
                </c:pt>
                <c:pt idx="14546">
                  <c:v>3.4631206250016002</c:v>
                </c:pt>
                <c:pt idx="14547">
                  <c:v>3.4630234375007998</c:v>
                </c:pt>
                <c:pt idx="14548">
                  <c:v>3.4625925</c:v>
                </c:pt>
                <c:pt idx="14549">
                  <c:v>3.4620934375007999</c:v>
                </c:pt>
                <c:pt idx="14550">
                  <c:v>3.4616659375008001</c:v>
                </c:pt>
                <c:pt idx="14551">
                  <c:v>3.4612631250016004</c:v>
                </c:pt>
                <c:pt idx="14552">
                  <c:v>3.4609424999999998</c:v>
                </c:pt>
                <c:pt idx="14553">
                  <c:v>3.4607415624992002</c:v>
                </c:pt>
                <c:pt idx="14554">
                  <c:v>3.4604028124992001</c:v>
                </c:pt>
                <c:pt idx="14555">
                  <c:v>3.4607399999999999</c:v>
                </c:pt>
                <c:pt idx="14556">
                  <c:v>3.4610768750016003</c:v>
                </c:pt>
                <c:pt idx="14557">
                  <c:v>3.4609893750016001</c:v>
                </c:pt>
                <c:pt idx="14558">
                  <c:v>3.4608949999999998</c:v>
                </c:pt>
                <c:pt idx="14559">
                  <c:v>3.4612159375007998</c:v>
                </c:pt>
                <c:pt idx="14560">
                  <c:v>3.4608143750016001</c:v>
                </c:pt>
                <c:pt idx="14561">
                  <c:v>3.4604706250016002</c:v>
                </c:pt>
                <c:pt idx="14562">
                  <c:v>3.4601099999999998</c:v>
                </c:pt>
                <c:pt idx="14563">
                  <c:v>3.4597734375007998</c:v>
                </c:pt>
                <c:pt idx="14564">
                  <c:v>3.4591571875008</c:v>
                </c:pt>
                <c:pt idx="14565">
                  <c:v>3.4585978124992001</c:v>
                </c:pt>
                <c:pt idx="14566">
                  <c:v>3.4581509375007999</c:v>
                </c:pt>
                <c:pt idx="14567">
                  <c:v>3.4577340624991999</c:v>
                </c:pt>
                <c:pt idx="14568">
                  <c:v>3.4574681250016002</c:v>
                </c:pt>
                <c:pt idx="14569">
                  <c:v>3.4578415624992003</c:v>
                </c:pt>
                <c:pt idx="14570">
                  <c:v>3.4581406250016</c:v>
                </c:pt>
                <c:pt idx="14571">
                  <c:v>3.4584771875008</c:v>
                </c:pt>
                <c:pt idx="14572">
                  <c:v>3.4588740624992003</c:v>
                </c:pt>
                <c:pt idx="14573">
                  <c:v>3.4593303124992003</c:v>
                </c:pt>
                <c:pt idx="14574">
                  <c:v>3.4598118750016003</c:v>
                </c:pt>
                <c:pt idx="14575">
                  <c:v>3.4602118750016002</c:v>
                </c:pt>
                <c:pt idx="14576">
                  <c:v>3.4605440624992001</c:v>
                </c:pt>
                <c:pt idx="14577">
                  <c:v>3.4608909375007997</c:v>
                </c:pt>
                <c:pt idx="14578">
                  <c:v>3.4608959375007999</c:v>
                </c:pt>
                <c:pt idx="14579">
                  <c:v>3.46122</c:v>
                </c:pt>
                <c:pt idx="14580">
                  <c:v>3.4616006250016</c:v>
                </c:pt>
                <c:pt idx="14581">
                  <c:v>3.4614287500000001</c:v>
                </c:pt>
                <c:pt idx="14582">
                  <c:v>3.46148875</c:v>
                </c:pt>
                <c:pt idx="14583">
                  <c:v>3.4611393750016002</c:v>
                </c:pt>
                <c:pt idx="14584">
                  <c:v>3.4607490624991999</c:v>
                </c:pt>
                <c:pt idx="14585">
                  <c:v>3.4603465624992</c:v>
                </c:pt>
                <c:pt idx="14586">
                  <c:v>3.4600153124992001</c:v>
                </c:pt>
                <c:pt idx="14587">
                  <c:v>3.4595953124992</c:v>
                </c:pt>
                <c:pt idx="14588">
                  <c:v>3.459155</c:v>
                </c:pt>
                <c:pt idx="14589">
                  <c:v>3.4587828124992002</c:v>
                </c:pt>
                <c:pt idx="14590">
                  <c:v>3.4583868750016</c:v>
                </c:pt>
                <c:pt idx="14591">
                  <c:v>3.4582871875008001</c:v>
                </c:pt>
                <c:pt idx="14592">
                  <c:v>3.4586521875008001</c:v>
                </c:pt>
                <c:pt idx="14593">
                  <c:v>3.4587621875007999</c:v>
                </c:pt>
                <c:pt idx="14594">
                  <c:v>3.4586193750016001</c:v>
                </c:pt>
                <c:pt idx="14595">
                  <c:v>3.4587515624992</c:v>
                </c:pt>
                <c:pt idx="14596">
                  <c:v>3.4591699999999999</c:v>
                </c:pt>
                <c:pt idx="14597">
                  <c:v>3.4595496875007998</c:v>
                </c:pt>
                <c:pt idx="14598">
                  <c:v>3.4598915624991999</c:v>
                </c:pt>
                <c:pt idx="14599">
                  <c:v>3.4602396875007999</c:v>
                </c:pt>
                <c:pt idx="14600">
                  <c:v>3.4605940624992</c:v>
                </c:pt>
                <c:pt idx="14601">
                  <c:v>3.4608050000000001</c:v>
                </c:pt>
                <c:pt idx="14602">
                  <c:v>3.46074875</c:v>
                </c:pt>
                <c:pt idx="14603">
                  <c:v>3.4602787500000001</c:v>
                </c:pt>
                <c:pt idx="14604">
                  <c:v>3.4599103124992001</c:v>
                </c:pt>
                <c:pt idx="14605">
                  <c:v>3.4595259375007998</c:v>
                </c:pt>
                <c:pt idx="14606">
                  <c:v>3.4591359375008</c:v>
                </c:pt>
                <c:pt idx="14607">
                  <c:v>3.4587581250016002</c:v>
                </c:pt>
                <c:pt idx="14608">
                  <c:v>3.4584187499999999</c:v>
                </c:pt>
                <c:pt idx="14609">
                  <c:v>3.4579371875008</c:v>
                </c:pt>
                <c:pt idx="14610">
                  <c:v>3.4575156250016001</c:v>
                </c:pt>
                <c:pt idx="14611">
                  <c:v>3.4574318750016002</c:v>
                </c:pt>
                <c:pt idx="14612">
                  <c:v>3.4572003124992001</c:v>
                </c:pt>
                <c:pt idx="14613">
                  <c:v>3.4575871875008</c:v>
                </c:pt>
                <c:pt idx="14614">
                  <c:v>3.4579562500000001</c:v>
                </c:pt>
                <c:pt idx="14615">
                  <c:v>3.4583743750016001</c:v>
                </c:pt>
                <c:pt idx="14616">
                  <c:v>3.4587949999999998</c:v>
                </c:pt>
                <c:pt idx="14617">
                  <c:v>3.4589981250016</c:v>
                </c:pt>
                <c:pt idx="14618">
                  <c:v>3.4589246875008</c:v>
                </c:pt>
                <c:pt idx="14619">
                  <c:v>3.4585378124992001</c:v>
                </c:pt>
                <c:pt idx="14620">
                  <c:v>3.4581662500000001</c:v>
                </c:pt>
                <c:pt idx="14621">
                  <c:v>3.4576328124992002</c:v>
                </c:pt>
                <c:pt idx="14622">
                  <c:v>3.4571575000000001</c:v>
                </c:pt>
                <c:pt idx="14623">
                  <c:v>3.4566662500000001</c:v>
                </c:pt>
                <c:pt idx="14624">
                  <c:v>3.4561912499999998</c:v>
                </c:pt>
                <c:pt idx="14625">
                  <c:v>3.4558496875008</c:v>
                </c:pt>
                <c:pt idx="14626">
                  <c:v>3.4555199999999999</c:v>
                </c:pt>
                <c:pt idx="14627">
                  <c:v>3.45517875</c:v>
                </c:pt>
                <c:pt idx="14628">
                  <c:v>3.4547184375007998</c:v>
                </c:pt>
                <c:pt idx="14629">
                  <c:v>3.4543959375008</c:v>
                </c:pt>
                <c:pt idx="14630">
                  <c:v>3.4547621875007999</c:v>
                </c:pt>
                <c:pt idx="14631">
                  <c:v>3.4551212499999999</c:v>
                </c:pt>
                <c:pt idx="14632">
                  <c:v>3.4554868750016001</c:v>
                </c:pt>
                <c:pt idx="14633">
                  <c:v>3.4558981250016001</c:v>
                </c:pt>
                <c:pt idx="14634">
                  <c:v>3.4562578124992003</c:v>
                </c:pt>
                <c:pt idx="14635">
                  <c:v>3.4566818750016002</c:v>
                </c:pt>
                <c:pt idx="14636">
                  <c:v>3.4570018750016001</c:v>
                </c:pt>
                <c:pt idx="14637">
                  <c:v>3.4573893750016</c:v>
                </c:pt>
                <c:pt idx="14638">
                  <c:v>3.45772375</c:v>
                </c:pt>
                <c:pt idx="14639">
                  <c:v>3.4578453124992001</c:v>
                </c:pt>
                <c:pt idx="14640">
                  <c:v>3.4581675000000001</c:v>
                </c:pt>
                <c:pt idx="14641">
                  <c:v>3.4583056250016</c:v>
                </c:pt>
                <c:pt idx="14642">
                  <c:v>3.4578950000000002</c:v>
                </c:pt>
                <c:pt idx="14643">
                  <c:v>3.4575565624992</c:v>
                </c:pt>
                <c:pt idx="14644">
                  <c:v>3.4577353124992003</c:v>
                </c:pt>
                <c:pt idx="14645">
                  <c:v>3.4572912499999999</c:v>
                </c:pt>
                <c:pt idx="14646">
                  <c:v>3.4568471875008</c:v>
                </c:pt>
                <c:pt idx="14647">
                  <c:v>3.4564571875008001</c:v>
                </c:pt>
                <c:pt idx="14648">
                  <c:v>3.4559965624992</c:v>
                </c:pt>
                <c:pt idx="14649">
                  <c:v>3.4555168750016003</c:v>
                </c:pt>
                <c:pt idx="14650">
                  <c:v>3.4551306250016003</c:v>
                </c:pt>
                <c:pt idx="14651">
                  <c:v>3.4547390624992</c:v>
                </c:pt>
                <c:pt idx="14652">
                  <c:v>3.45427375</c:v>
                </c:pt>
                <c:pt idx="14653">
                  <c:v>3.4539218750016003</c:v>
                </c:pt>
                <c:pt idx="14654">
                  <c:v>3.4535546875007999</c:v>
                </c:pt>
                <c:pt idx="14655">
                  <c:v>3.4532337499999999</c:v>
                </c:pt>
                <c:pt idx="14656">
                  <c:v>3.4534625000000001</c:v>
                </c:pt>
                <c:pt idx="14657">
                  <c:v>3.4537968750016002</c:v>
                </c:pt>
                <c:pt idx="14658">
                  <c:v>3.4541709375008001</c:v>
                </c:pt>
                <c:pt idx="14659">
                  <c:v>3.4546606250016003</c:v>
                </c:pt>
                <c:pt idx="14660">
                  <c:v>3.4549893750016003</c:v>
                </c:pt>
                <c:pt idx="14661">
                  <c:v>3.4553150000000001</c:v>
                </c:pt>
                <c:pt idx="14662">
                  <c:v>3.4556796875007998</c:v>
                </c:pt>
                <c:pt idx="14663">
                  <c:v>3.4560578124992003</c:v>
                </c:pt>
                <c:pt idx="14664">
                  <c:v>3.4563965624991999</c:v>
                </c:pt>
                <c:pt idx="14665">
                  <c:v>3.4567721875007997</c:v>
                </c:pt>
                <c:pt idx="14666">
                  <c:v>3.4571153124992002</c:v>
                </c:pt>
                <c:pt idx="14667">
                  <c:v>3.4574371875007999</c:v>
                </c:pt>
                <c:pt idx="14668">
                  <c:v>3.4578293750016003</c:v>
                </c:pt>
                <c:pt idx="14669">
                  <c:v>3.4582962500000001</c:v>
                </c:pt>
                <c:pt idx="14670">
                  <c:v>3.4586409375008</c:v>
                </c:pt>
                <c:pt idx="14671">
                  <c:v>3.4582706250016</c:v>
                </c:pt>
                <c:pt idx="14672">
                  <c:v>3.4577440624992</c:v>
                </c:pt>
                <c:pt idx="14673">
                  <c:v>3.4574112499999998</c:v>
                </c:pt>
                <c:pt idx="14674">
                  <c:v>3.4569790624992001</c:v>
                </c:pt>
                <c:pt idx="14675">
                  <c:v>3.4565028124991999</c:v>
                </c:pt>
                <c:pt idx="14676">
                  <c:v>3.4561184375008001</c:v>
                </c:pt>
                <c:pt idx="14677">
                  <c:v>3.4557296875007997</c:v>
                </c:pt>
                <c:pt idx="14678">
                  <c:v>3.4554024999999999</c:v>
                </c:pt>
                <c:pt idx="14679">
                  <c:v>3.4549465624992002</c:v>
                </c:pt>
                <c:pt idx="14680">
                  <c:v>3.4545165624992</c:v>
                </c:pt>
                <c:pt idx="14681">
                  <c:v>3.4541318750016003</c:v>
                </c:pt>
                <c:pt idx="14682">
                  <c:v>3.4541396875007999</c:v>
                </c:pt>
                <c:pt idx="14683">
                  <c:v>3.4544631250016002</c:v>
                </c:pt>
                <c:pt idx="14684">
                  <c:v>3.4547881250016004</c:v>
                </c:pt>
                <c:pt idx="14685">
                  <c:v>3.4551093750016002</c:v>
                </c:pt>
                <c:pt idx="14686">
                  <c:v>3.4554325000000001</c:v>
                </c:pt>
                <c:pt idx="14687">
                  <c:v>3.4557556250016002</c:v>
                </c:pt>
                <c:pt idx="14688">
                  <c:v>3.4561187499999999</c:v>
                </c:pt>
                <c:pt idx="14689">
                  <c:v>3.4565068750016001</c:v>
                </c:pt>
                <c:pt idx="14690">
                  <c:v>3.4568565624992003</c:v>
                </c:pt>
                <c:pt idx="14691">
                  <c:v>3.4567106250016</c:v>
                </c:pt>
                <c:pt idx="14692">
                  <c:v>3.4563859375007997</c:v>
                </c:pt>
                <c:pt idx="14693">
                  <c:v>3.4565496875007997</c:v>
                </c:pt>
                <c:pt idx="14694">
                  <c:v>3.4561175</c:v>
                </c:pt>
                <c:pt idx="14695">
                  <c:v>3.4555453124992002</c:v>
                </c:pt>
                <c:pt idx="14696">
                  <c:v>3.4552006250016003</c:v>
                </c:pt>
                <c:pt idx="14697">
                  <c:v>3.4547321875007997</c:v>
                </c:pt>
                <c:pt idx="14698">
                  <c:v>3.4542262500000001</c:v>
                </c:pt>
                <c:pt idx="14699">
                  <c:v>3.4537475</c:v>
                </c:pt>
                <c:pt idx="14700">
                  <c:v>3.4535624999999999</c:v>
                </c:pt>
                <c:pt idx="14701">
                  <c:v>3.4531403124992002</c:v>
                </c:pt>
                <c:pt idx="14702">
                  <c:v>3.4534056250016003</c:v>
                </c:pt>
                <c:pt idx="14703">
                  <c:v>3.45293625</c:v>
                </c:pt>
                <c:pt idx="14704">
                  <c:v>3.4525662499999998</c:v>
                </c:pt>
                <c:pt idx="14705">
                  <c:v>3.4520940624992003</c:v>
                </c:pt>
                <c:pt idx="14706">
                  <c:v>3.4516634375008</c:v>
                </c:pt>
                <c:pt idx="14707">
                  <c:v>3.45126</c:v>
                </c:pt>
                <c:pt idx="14708">
                  <c:v>3.4508540624992001</c:v>
                </c:pt>
                <c:pt idx="14709">
                  <c:v>3.4502968750016003</c:v>
                </c:pt>
                <c:pt idx="14710">
                  <c:v>3.4497065624992</c:v>
                </c:pt>
                <c:pt idx="14711">
                  <c:v>3.4492124999999998</c:v>
                </c:pt>
                <c:pt idx="14712">
                  <c:v>3.4488799999999999</c:v>
                </c:pt>
                <c:pt idx="14713">
                  <c:v>3.4484543750016003</c:v>
                </c:pt>
                <c:pt idx="14714">
                  <c:v>3.4479956250016004</c:v>
                </c:pt>
                <c:pt idx="14715">
                  <c:v>3.44755375</c:v>
                </c:pt>
                <c:pt idx="14716">
                  <c:v>3.4470662500000002</c:v>
                </c:pt>
                <c:pt idx="14717">
                  <c:v>3.4466459375007998</c:v>
                </c:pt>
                <c:pt idx="14718">
                  <c:v>3.4463240624992002</c:v>
                </c:pt>
                <c:pt idx="14719">
                  <c:v>3.4462928124992001</c:v>
                </c:pt>
                <c:pt idx="14720">
                  <c:v>3.446615</c:v>
                </c:pt>
                <c:pt idx="14721">
                  <c:v>3.4469459375008</c:v>
                </c:pt>
                <c:pt idx="14722">
                  <c:v>3.4473228124992001</c:v>
                </c:pt>
                <c:pt idx="14723">
                  <c:v>3.4469484375007999</c:v>
                </c:pt>
                <c:pt idx="14724">
                  <c:v>3.4465068750016004</c:v>
                </c:pt>
                <c:pt idx="14725">
                  <c:v>3.4459550000000001</c:v>
                </c:pt>
                <c:pt idx="14726">
                  <c:v>3.4455996875007999</c:v>
                </c:pt>
                <c:pt idx="14727">
                  <c:v>3.4451946875007997</c:v>
                </c:pt>
                <c:pt idx="14728">
                  <c:v>3.4448040624992</c:v>
                </c:pt>
                <c:pt idx="14729">
                  <c:v>3.4444403124992</c:v>
                </c:pt>
                <c:pt idx="14730">
                  <c:v>3.4442765624992</c:v>
                </c:pt>
                <c:pt idx="14731">
                  <c:v>3.4442240624992002</c:v>
                </c:pt>
                <c:pt idx="14732">
                  <c:v>3.4437728124992</c:v>
                </c:pt>
                <c:pt idx="14733">
                  <c:v>3.4434312500000002</c:v>
                </c:pt>
                <c:pt idx="14734">
                  <c:v>3.4434581250016003</c:v>
                </c:pt>
                <c:pt idx="14735">
                  <c:v>3.4438306250016</c:v>
                </c:pt>
                <c:pt idx="14736">
                  <c:v>3.4442262499999998</c:v>
                </c:pt>
                <c:pt idx="14737">
                  <c:v>3.4445596875007998</c:v>
                </c:pt>
                <c:pt idx="14738">
                  <c:v>3.4448890624991999</c:v>
                </c:pt>
                <c:pt idx="14739">
                  <c:v>3.4452765624991999</c:v>
                </c:pt>
                <c:pt idx="14740">
                  <c:v>3.4456415624992003</c:v>
                </c:pt>
                <c:pt idx="14741">
                  <c:v>3.4460103124992001</c:v>
                </c:pt>
                <c:pt idx="14742">
                  <c:v>3.4464290624992002</c:v>
                </c:pt>
                <c:pt idx="14743">
                  <c:v>3.4459900000000001</c:v>
                </c:pt>
                <c:pt idx="14744">
                  <c:v>3.4455759375007999</c:v>
                </c:pt>
                <c:pt idx="14745">
                  <c:v>3.4452243750016001</c:v>
                </c:pt>
                <c:pt idx="14746">
                  <c:v>3.4449009375007997</c:v>
                </c:pt>
                <c:pt idx="14747">
                  <c:v>3.4445106250016</c:v>
                </c:pt>
                <c:pt idx="14748">
                  <c:v>3.4442365624992002</c:v>
                </c:pt>
                <c:pt idx="14749">
                  <c:v>3.4441646875008001</c:v>
                </c:pt>
                <c:pt idx="14750">
                  <c:v>3.4445049999999999</c:v>
                </c:pt>
                <c:pt idx="14751">
                  <c:v>3.4447293750016001</c:v>
                </c:pt>
                <c:pt idx="14752">
                  <c:v>3.4452318750016002</c:v>
                </c:pt>
                <c:pt idx="14753">
                  <c:v>3.4455965624992002</c:v>
                </c:pt>
                <c:pt idx="14754">
                  <c:v>3.4459381250016001</c:v>
                </c:pt>
                <c:pt idx="14755">
                  <c:v>3.4461968750016001</c:v>
                </c:pt>
                <c:pt idx="14756">
                  <c:v>3.4462562499999998</c:v>
                </c:pt>
                <c:pt idx="14757">
                  <c:v>3.4457906250016004</c:v>
                </c:pt>
                <c:pt idx="14758">
                  <c:v>3.4453356250016003</c:v>
                </c:pt>
                <c:pt idx="14759">
                  <c:v>3.4449809375007998</c:v>
                </c:pt>
                <c:pt idx="14760">
                  <c:v>3.44441</c:v>
                </c:pt>
                <c:pt idx="14761">
                  <c:v>3.4439725000000001</c:v>
                </c:pt>
                <c:pt idx="14762">
                  <c:v>3.4434800000000001</c:v>
                </c:pt>
                <c:pt idx="14763">
                  <c:v>3.4429990624992</c:v>
                </c:pt>
                <c:pt idx="14764">
                  <c:v>3.4426156250016002</c:v>
                </c:pt>
                <c:pt idx="14765">
                  <c:v>3.4419146875008</c:v>
                </c:pt>
                <c:pt idx="14766">
                  <c:v>3.4415849999999999</c:v>
                </c:pt>
                <c:pt idx="14767">
                  <c:v>3.44123125</c:v>
                </c:pt>
                <c:pt idx="14768">
                  <c:v>3.4409106250016004</c:v>
                </c:pt>
                <c:pt idx="14769">
                  <c:v>3.4403156250016003</c:v>
                </c:pt>
                <c:pt idx="14770">
                  <c:v>3.4397193750016002</c:v>
                </c:pt>
                <c:pt idx="14771">
                  <c:v>3.4393106250016001</c:v>
                </c:pt>
                <c:pt idx="14772">
                  <c:v>3.4389603124992001</c:v>
                </c:pt>
                <c:pt idx="14773">
                  <c:v>3.4390131250016003</c:v>
                </c:pt>
                <c:pt idx="14774">
                  <c:v>3.4393699999999998</c:v>
                </c:pt>
                <c:pt idx="14775">
                  <c:v>3.4397640624992003</c:v>
                </c:pt>
                <c:pt idx="14776">
                  <c:v>3.4401415624992002</c:v>
                </c:pt>
                <c:pt idx="14777">
                  <c:v>3.4405237500000001</c:v>
                </c:pt>
                <c:pt idx="14778">
                  <c:v>3.4409206250016</c:v>
                </c:pt>
                <c:pt idx="14779">
                  <c:v>3.4413715624992003</c:v>
                </c:pt>
                <c:pt idx="14780">
                  <c:v>3.4418865624991999</c:v>
                </c:pt>
                <c:pt idx="14781">
                  <c:v>3.4422946875007998</c:v>
                </c:pt>
                <c:pt idx="14782">
                  <c:v>3.4426871875008001</c:v>
                </c:pt>
                <c:pt idx="14783">
                  <c:v>3.4430834375007997</c:v>
                </c:pt>
                <c:pt idx="14784">
                  <c:v>3.4434987499999998</c:v>
                </c:pt>
                <c:pt idx="14785">
                  <c:v>3.4434893750016</c:v>
                </c:pt>
                <c:pt idx="14786">
                  <c:v>3.4433618750016004</c:v>
                </c:pt>
                <c:pt idx="14787">
                  <c:v>3.4434090624992</c:v>
                </c:pt>
                <c:pt idx="14788">
                  <c:v>3.4430700000000001</c:v>
                </c:pt>
                <c:pt idx="14789">
                  <c:v>3.4434146875008</c:v>
                </c:pt>
                <c:pt idx="14790">
                  <c:v>3.44377625</c:v>
                </c:pt>
                <c:pt idx="14791">
                  <c:v>3.4441309375008</c:v>
                </c:pt>
                <c:pt idx="14792">
                  <c:v>3.4437437499999999</c:v>
                </c:pt>
                <c:pt idx="14793">
                  <c:v>3.4434021875008001</c:v>
                </c:pt>
                <c:pt idx="14794">
                  <c:v>3.4430800000000001</c:v>
                </c:pt>
                <c:pt idx="14795">
                  <c:v>3.4427031250016</c:v>
                </c:pt>
                <c:pt idx="14796">
                  <c:v>3.4422318750016001</c:v>
                </c:pt>
                <c:pt idx="14797">
                  <c:v>3.4418618750016003</c:v>
                </c:pt>
                <c:pt idx="14798">
                  <c:v>3.4418884375008001</c:v>
                </c:pt>
                <c:pt idx="14799">
                  <c:v>3.4422600000000001</c:v>
                </c:pt>
                <c:pt idx="14800">
                  <c:v>3.4424009375007998</c:v>
                </c:pt>
                <c:pt idx="14801">
                  <c:v>3.4421646875007998</c:v>
                </c:pt>
                <c:pt idx="14802">
                  <c:v>3.4423959375008</c:v>
                </c:pt>
                <c:pt idx="14803">
                  <c:v>3.4425353124992002</c:v>
                </c:pt>
                <c:pt idx="14804">
                  <c:v>3.4424340624992</c:v>
                </c:pt>
                <c:pt idx="14805">
                  <c:v>3.4427618750016</c:v>
                </c:pt>
                <c:pt idx="14806">
                  <c:v>3.4423353124992002</c:v>
                </c:pt>
                <c:pt idx="14807">
                  <c:v>3.4419490624992002</c:v>
                </c:pt>
                <c:pt idx="14808">
                  <c:v>3.4415337500000001</c:v>
                </c:pt>
                <c:pt idx="14809">
                  <c:v>3.4411543750016</c:v>
                </c:pt>
                <c:pt idx="14810">
                  <c:v>3.44082</c:v>
                </c:pt>
                <c:pt idx="14811">
                  <c:v>3.4406931250016002</c:v>
                </c:pt>
                <c:pt idx="14812">
                  <c:v>3.4408146875007999</c:v>
                </c:pt>
                <c:pt idx="14813">
                  <c:v>3.4411868750016001</c:v>
                </c:pt>
                <c:pt idx="14814">
                  <c:v>3.4415365624992003</c:v>
                </c:pt>
                <c:pt idx="14815">
                  <c:v>3.4419393750016001</c:v>
                </c:pt>
                <c:pt idx="14816">
                  <c:v>3.4423812499999999</c:v>
                </c:pt>
                <c:pt idx="14817">
                  <c:v>3.4427903124992003</c:v>
                </c:pt>
                <c:pt idx="14818">
                  <c:v>3.4431437499999999</c:v>
                </c:pt>
                <c:pt idx="14819">
                  <c:v>3.4435415624992003</c:v>
                </c:pt>
                <c:pt idx="14820">
                  <c:v>3.4437606250016004</c:v>
                </c:pt>
                <c:pt idx="14821">
                  <c:v>3.4435603124992</c:v>
                </c:pt>
                <c:pt idx="14822">
                  <c:v>3.4431431250016002</c:v>
                </c:pt>
                <c:pt idx="14823">
                  <c:v>3.4427750000000001</c:v>
                </c:pt>
                <c:pt idx="14824">
                  <c:v>3.4424053124992002</c:v>
                </c:pt>
                <c:pt idx="14825">
                  <c:v>3.442015</c:v>
                </c:pt>
                <c:pt idx="14826">
                  <c:v>3.4416928124992001</c:v>
                </c:pt>
                <c:pt idx="14827">
                  <c:v>3.4412134375007999</c:v>
                </c:pt>
                <c:pt idx="14828">
                  <c:v>3.4408618750016</c:v>
                </c:pt>
                <c:pt idx="14829">
                  <c:v>3.4403446875007999</c:v>
                </c:pt>
                <c:pt idx="14830">
                  <c:v>3.4399321875008</c:v>
                </c:pt>
                <c:pt idx="14831">
                  <c:v>3.4399312499999999</c:v>
                </c:pt>
                <c:pt idx="14832">
                  <c:v>3.44029125</c:v>
                </c:pt>
                <c:pt idx="14833">
                  <c:v>3.4406924999999999</c:v>
                </c:pt>
                <c:pt idx="14834">
                  <c:v>3.4410146875007999</c:v>
                </c:pt>
                <c:pt idx="14835">
                  <c:v>3.4412821875007999</c:v>
                </c:pt>
                <c:pt idx="14836">
                  <c:v>3.4414193750016002</c:v>
                </c:pt>
                <c:pt idx="14837">
                  <c:v>3.4418165624992003</c:v>
                </c:pt>
                <c:pt idx="14838">
                  <c:v>3.4421637500000002</c:v>
                </c:pt>
                <c:pt idx="14839">
                  <c:v>3.4424893750016001</c:v>
                </c:pt>
                <c:pt idx="14840">
                  <c:v>3.4428193750016001</c:v>
                </c:pt>
                <c:pt idx="14841">
                  <c:v>3.4431859375007998</c:v>
                </c:pt>
                <c:pt idx="14842">
                  <c:v>3.4435409375007997</c:v>
                </c:pt>
                <c:pt idx="14843">
                  <c:v>3.4438087500000001</c:v>
                </c:pt>
                <c:pt idx="14844">
                  <c:v>3.4433584375008</c:v>
                </c:pt>
                <c:pt idx="14845">
                  <c:v>3.4429703124992002</c:v>
                </c:pt>
                <c:pt idx="14846">
                  <c:v>3.4426484375007997</c:v>
                </c:pt>
                <c:pt idx="14847">
                  <c:v>3.4419943750016002</c:v>
                </c:pt>
                <c:pt idx="14848">
                  <c:v>3.4416459375007999</c:v>
                </c:pt>
                <c:pt idx="14849">
                  <c:v>3.44103125</c:v>
                </c:pt>
                <c:pt idx="14850">
                  <c:v>3.4404728124992001</c:v>
                </c:pt>
                <c:pt idx="14851">
                  <c:v>3.4400818750016002</c:v>
                </c:pt>
                <c:pt idx="14852">
                  <c:v>3.4397171875007997</c:v>
                </c:pt>
                <c:pt idx="14853">
                  <c:v>3.4393771875007997</c:v>
                </c:pt>
                <c:pt idx="14854">
                  <c:v>3.4390162499999999</c:v>
                </c:pt>
                <c:pt idx="14855">
                  <c:v>3.4386925000000002</c:v>
                </c:pt>
                <c:pt idx="14856">
                  <c:v>3.4383681250016003</c:v>
                </c:pt>
                <c:pt idx="14857">
                  <c:v>3.43836875</c:v>
                </c:pt>
                <c:pt idx="14858">
                  <c:v>3.4385503124992001</c:v>
                </c:pt>
                <c:pt idx="14859">
                  <c:v>3.4388943750016003</c:v>
                </c:pt>
                <c:pt idx="14860">
                  <c:v>3.4390721875007997</c:v>
                </c:pt>
                <c:pt idx="14861">
                  <c:v>3.4394009375008001</c:v>
                </c:pt>
                <c:pt idx="14862">
                  <c:v>3.4397621875007998</c:v>
                </c:pt>
                <c:pt idx="14863">
                  <c:v>3.4401537499999999</c:v>
                </c:pt>
                <c:pt idx="14864">
                  <c:v>3.4405028124992003</c:v>
                </c:pt>
                <c:pt idx="14865">
                  <c:v>3.4408528124991999</c:v>
                </c:pt>
                <c:pt idx="14866">
                  <c:v>3.4412199999999999</c:v>
                </c:pt>
                <c:pt idx="14867">
                  <c:v>3.4412165624991999</c:v>
                </c:pt>
                <c:pt idx="14868">
                  <c:v>3.4408099999999999</c:v>
                </c:pt>
                <c:pt idx="14869">
                  <c:v>3.4404121875008</c:v>
                </c:pt>
                <c:pt idx="14870">
                  <c:v>3.4400378124992002</c:v>
                </c:pt>
                <c:pt idx="14871">
                  <c:v>3.4396771875007999</c:v>
                </c:pt>
                <c:pt idx="14872">
                  <c:v>3.4392806250016004</c:v>
                </c:pt>
                <c:pt idx="14873">
                  <c:v>3.4388037499999999</c:v>
                </c:pt>
                <c:pt idx="14874">
                  <c:v>3.4384334375007999</c:v>
                </c:pt>
                <c:pt idx="14875">
                  <c:v>3.4380840624992</c:v>
                </c:pt>
                <c:pt idx="14876">
                  <c:v>3.4376912499999999</c:v>
                </c:pt>
                <c:pt idx="14877">
                  <c:v>3.4373393750016001</c:v>
                </c:pt>
                <c:pt idx="14878">
                  <c:v>3.4375415624992001</c:v>
                </c:pt>
                <c:pt idx="14879">
                  <c:v>3.4379453124992003</c:v>
                </c:pt>
                <c:pt idx="14880">
                  <c:v>3.4383249999999999</c:v>
                </c:pt>
                <c:pt idx="14881">
                  <c:v>3.4386531250016001</c:v>
                </c:pt>
                <c:pt idx="14882">
                  <c:v>3.4390056250016001</c:v>
                </c:pt>
                <c:pt idx="14883">
                  <c:v>3.4394056250016001</c:v>
                </c:pt>
                <c:pt idx="14884">
                  <c:v>3.4398534375007999</c:v>
                </c:pt>
                <c:pt idx="14885">
                  <c:v>3.4402465624992002</c:v>
                </c:pt>
                <c:pt idx="14886">
                  <c:v>3.4404425000000001</c:v>
                </c:pt>
                <c:pt idx="14887">
                  <c:v>3.4402706250016002</c:v>
                </c:pt>
                <c:pt idx="14888">
                  <c:v>3.4399190624992002</c:v>
                </c:pt>
                <c:pt idx="14889">
                  <c:v>3.4395934375007999</c:v>
                </c:pt>
                <c:pt idx="14890">
                  <c:v>3.4392634375008</c:v>
                </c:pt>
                <c:pt idx="14891">
                  <c:v>3.4389031250016</c:v>
                </c:pt>
                <c:pt idx="14892">
                  <c:v>3.4383878124992</c:v>
                </c:pt>
                <c:pt idx="14893">
                  <c:v>3.4379368750016002</c:v>
                </c:pt>
                <c:pt idx="14894">
                  <c:v>3.4375962499999999</c:v>
                </c:pt>
                <c:pt idx="14895">
                  <c:v>3.4377028124992002</c:v>
                </c:pt>
                <c:pt idx="14896">
                  <c:v>3.4380518750016003</c:v>
                </c:pt>
                <c:pt idx="14897">
                  <c:v>3.4377265624992002</c:v>
                </c:pt>
                <c:pt idx="14898">
                  <c:v>3.4373049999999998</c:v>
                </c:pt>
                <c:pt idx="14899">
                  <c:v>3.4368968750016</c:v>
                </c:pt>
                <c:pt idx="14900">
                  <c:v>3.4365328124992001</c:v>
                </c:pt>
                <c:pt idx="14901">
                  <c:v>3.4366543750016003</c:v>
                </c:pt>
                <c:pt idx="14902">
                  <c:v>3.4367209375007999</c:v>
                </c:pt>
                <c:pt idx="14903">
                  <c:v>3.4367059375008</c:v>
                </c:pt>
                <c:pt idx="14904">
                  <c:v>3.4368481250016001</c:v>
                </c:pt>
                <c:pt idx="14905">
                  <c:v>3.4371856250016002</c:v>
                </c:pt>
                <c:pt idx="14906">
                  <c:v>3.4375246875008001</c:v>
                </c:pt>
                <c:pt idx="14907">
                  <c:v>3.4376909375008</c:v>
                </c:pt>
                <c:pt idx="14908">
                  <c:v>3.4380556250016001</c:v>
                </c:pt>
                <c:pt idx="14909">
                  <c:v>3.4375843750016002</c:v>
                </c:pt>
                <c:pt idx="14910">
                  <c:v>3.4371996875008</c:v>
                </c:pt>
                <c:pt idx="14911">
                  <c:v>3.4368706250016001</c:v>
                </c:pt>
                <c:pt idx="14912">
                  <c:v>3.4365106250016</c:v>
                </c:pt>
                <c:pt idx="14913">
                  <c:v>3.43609125</c:v>
                </c:pt>
                <c:pt idx="14914">
                  <c:v>3.4357506250016003</c:v>
                </c:pt>
                <c:pt idx="14915">
                  <c:v>3.4357074999999999</c:v>
                </c:pt>
                <c:pt idx="14916">
                  <c:v>3.4360634375007999</c:v>
                </c:pt>
                <c:pt idx="14917">
                  <c:v>3.4363956250016003</c:v>
                </c:pt>
                <c:pt idx="14918">
                  <c:v>3.43673875</c:v>
                </c:pt>
                <c:pt idx="14919">
                  <c:v>3.4370603124992001</c:v>
                </c:pt>
                <c:pt idx="14920">
                  <c:v>3.4374103124992001</c:v>
                </c:pt>
                <c:pt idx="14921">
                  <c:v>3.4377318750016004</c:v>
                </c:pt>
                <c:pt idx="14922">
                  <c:v>3.4380640624992003</c:v>
                </c:pt>
                <c:pt idx="14923">
                  <c:v>3.4383934375008001</c:v>
                </c:pt>
                <c:pt idx="14924">
                  <c:v>3.4387878124992</c:v>
                </c:pt>
                <c:pt idx="14925">
                  <c:v>3.4391203124992002</c:v>
                </c:pt>
                <c:pt idx="14926">
                  <c:v>3.4387675</c:v>
                </c:pt>
                <c:pt idx="14927">
                  <c:v>3.4383818750016002</c:v>
                </c:pt>
                <c:pt idx="14928">
                  <c:v>3.4379703124992003</c:v>
                </c:pt>
                <c:pt idx="14929">
                  <c:v>3.4374353124992001</c:v>
                </c:pt>
                <c:pt idx="14930">
                  <c:v>3.4369596875007997</c:v>
                </c:pt>
                <c:pt idx="14931">
                  <c:v>3.4365431250016001</c:v>
                </c:pt>
                <c:pt idx="14932">
                  <c:v>3.4361715624992</c:v>
                </c:pt>
                <c:pt idx="14933">
                  <c:v>3.4358071875007998</c:v>
                </c:pt>
                <c:pt idx="14934">
                  <c:v>3.4354325000000001</c:v>
                </c:pt>
                <c:pt idx="14935">
                  <c:v>3.4351093750016002</c:v>
                </c:pt>
                <c:pt idx="14936">
                  <c:v>3.4352556250016</c:v>
                </c:pt>
                <c:pt idx="14937">
                  <c:v>3.4355799999999999</c:v>
                </c:pt>
                <c:pt idx="14938">
                  <c:v>3.4359546875008</c:v>
                </c:pt>
                <c:pt idx="14939">
                  <c:v>3.4364478124992002</c:v>
                </c:pt>
                <c:pt idx="14940">
                  <c:v>3.4368924999999999</c:v>
                </c:pt>
                <c:pt idx="14941">
                  <c:v>3.4372306250016003</c:v>
                </c:pt>
                <c:pt idx="14942">
                  <c:v>3.4375953124992003</c:v>
                </c:pt>
                <c:pt idx="14943">
                  <c:v>3.437945</c:v>
                </c:pt>
                <c:pt idx="14944">
                  <c:v>3.4376296875008001</c:v>
                </c:pt>
                <c:pt idx="14945">
                  <c:v>3.4373081250016</c:v>
                </c:pt>
                <c:pt idx="14946">
                  <c:v>3.4369646875008</c:v>
                </c:pt>
                <c:pt idx="14947">
                  <c:v>3.4365662499999998</c:v>
                </c:pt>
                <c:pt idx="14948">
                  <c:v>3.4361021875007998</c:v>
                </c:pt>
                <c:pt idx="14949">
                  <c:v>3.4355359375007999</c:v>
                </c:pt>
                <c:pt idx="14950">
                  <c:v>3.4352024999999999</c:v>
                </c:pt>
                <c:pt idx="14951">
                  <c:v>3.4348265624992003</c:v>
                </c:pt>
                <c:pt idx="14952">
                  <c:v>3.4344246875007998</c:v>
                </c:pt>
                <c:pt idx="14953">
                  <c:v>3.4340968750016003</c:v>
                </c:pt>
                <c:pt idx="14954">
                  <c:v>3.4337571875007997</c:v>
                </c:pt>
                <c:pt idx="14955">
                  <c:v>3.4334371875007998</c:v>
                </c:pt>
                <c:pt idx="14956">
                  <c:v>3.4330762500000001</c:v>
                </c:pt>
                <c:pt idx="14957">
                  <c:v>3.4327475000000001</c:v>
                </c:pt>
                <c:pt idx="14958">
                  <c:v>3.4324128124992002</c:v>
                </c:pt>
                <c:pt idx="14959">
                  <c:v>3.4322790624991999</c:v>
                </c:pt>
                <c:pt idx="14960">
                  <c:v>3.4326337499999999</c:v>
                </c:pt>
                <c:pt idx="14961">
                  <c:v>3.4329643750016001</c:v>
                </c:pt>
                <c:pt idx="14962">
                  <c:v>3.4333328124992</c:v>
                </c:pt>
                <c:pt idx="14963">
                  <c:v>3.4337325000000001</c:v>
                </c:pt>
                <c:pt idx="14964">
                  <c:v>3.4340781250016001</c:v>
                </c:pt>
                <c:pt idx="14965">
                  <c:v>3.4344749999999999</c:v>
                </c:pt>
                <c:pt idx="14966">
                  <c:v>3.4348309375007999</c:v>
                </c:pt>
                <c:pt idx="14967">
                  <c:v>3.4352193750016</c:v>
                </c:pt>
                <c:pt idx="14968">
                  <c:v>3.4355956250016</c:v>
                </c:pt>
                <c:pt idx="14969">
                  <c:v>3.4359615624991999</c:v>
                </c:pt>
                <c:pt idx="14970">
                  <c:v>3.4363084375008</c:v>
                </c:pt>
                <c:pt idx="14971">
                  <c:v>3.4366509375007999</c:v>
                </c:pt>
                <c:pt idx="14972">
                  <c:v>3.4370496875007999</c:v>
                </c:pt>
                <c:pt idx="14973">
                  <c:v>3.4373881250016001</c:v>
                </c:pt>
                <c:pt idx="14974">
                  <c:v>3.4377868750016001</c:v>
                </c:pt>
                <c:pt idx="14975">
                  <c:v>3.4381937499999999</c:v>
                </c:pt>
                <c:pt idx="14976">
                  <c:v>3.438555</c:v>
                </c:pt>
                <c:pt idx="14977">
                  <c:v>3.43849625</c:v>
                </c:pt>
                <c:pt idx="14978">
                  <c:v>3.4379637500000002</c:v>
                </c:pt>
                <c:pt idx="14979">
                  <c:v>3.4373678124992</c:v>
                </c:pt>
                <c:pt idx="14980">
                  <c:v>3.4367074999999998</c:v>
                </c:pt>
                <c:pt idx="14981">
                  <c:v>3.4363406250016002</c:v>
                </c:pt>
                <c:pt idx="14982">
                  <c:v>3.4359831250016</c:v>
                </c:pt>
                <c:pt idx="14983">
                  <c:v>3.4356200000000001</c:v>
                </c:pt>
                <c:pt idx="14984">
                  <c:v>3.4352890624992001</c:v>
                </c:pt>
                <c:pt idx="14985">
                  <c:v>3.4349309375007997</c:v>
                </c:pt>
                <c:pt idx="14986">
                  <c:v>3.4345084375007997</c:v>
                </c:pt>
                <c:pt idx="14987">
                  <c:v>3.4339646875007999</c:v>
                </c:pt>
                <c:pt idx="14988">
                  <c:v>3.4335603124992002</c:v>
                </c:pt>
                <c:pt idx="14989">
                  <c:v>3.4332303124992003</c:v>
                </c:pt>
                <c:pt idx="14990">
                  <c:v>3.4333421875007999</c:v>
                </c:pt>
                <c:pt idx="14991">
                  <c:v>3.4333096875007998</c:v>
                </c:pt>
                <c:pt idx="14992">
                  <c:v>3.4335343750016003</c:v>
                </c:pt>
                <c:pt idx="14993">
                  <c:v>3.43391125</c:v>
                </c:pt>
                <c:pt idx="14994">
                  <c:v>3.4342321875007999</c:v>
                </c:pt>
                <c:pt idx="14995">
                  <c:v>3.4345590624992002</c:v>
                </c:pt>
                <c:pt idx="14996">
                  <c:v>3.4349462499999999</c:v>
                </c:pt>
                <c:pt idx="14997">
                  <c:v>3.4352803124992</c:v>
                </c:pt>
                <c:pt idx="14998">
                  <c:v>3.4356706250016003</c:v>
                </c:pt>
                <c:pt idx="14999">
                  <c:v>3.4360484375008</c:v>
                </c:pt>
                <c:pt idx="15000">
                  <c:v>3.43637375</c:v>
                </c:pt>
                <c:pt idx="15001">
                  <c:v>3.4367121875007998</c:v>
                </c:pt>
                <c:pt idx="15002">
                  <c:v>3.4363081250016001</c:v>
                </c:pt>
                <c:pt idx="15003">
                  <c:v>3.4359196875008</c:v>
                </c:pt>
                <c:pt idx="15004">
                  <c:v>3.4354550000000001</c:v>
                </c:pt>
                <c:pt idx="15005">
                  <c:v>3.4351084375008001</c:v>
                </c:pt>
                <c:pt idx="15006">
                  <c:v>3.4347621875007999</c:v>
                </c:pt>
                <c:pt idx="15007">
                  <c:v>3.4343518750016</c:v>
                </c:pt>
                <c:pt idx="15008">
                  <c:v>3.4339168750016</c:v>
                </c:pt>
                <c:pt idx="15009">
                  <c:v>3.4335681250016004</c:v>
                </c:pt>
                <c:pt idx="15010">
                  <c:v>3.4331431250016</c:v>
                </c:pt>
                <c:pt idx="15011">
                  <c:v>3.4327209375007999</c:v>
                </c:pt>
                <c:pt idx="15012">
                  <c:v>3.4325653124992002</c:v>
                </c:pt>
                <c:pt idx="15013">
                  <c:v>3.4322821875008001</c:v>
                </c:pt>
                <c:pt idx="15014">
                  <c:v>3.4322853124992001</c:v>
                </c:pt>
                <c:pt idx="15015">
                  <c:v>3.4325796875007999</c:v>
                </c:pt>
                <c:pt idx="15016">
                  <c:v>3.4322050000000002</c:v>
                </c:pt>
                <c:pt idx="15017">
                  <c:v>3.4322993750016</c:v>
                </c:pt>
                <c:pt idx="15018">
                  <c:v>3.4325815624992</c:v>
                </c:pt>
                <c:pt idx="15019">
                  <c:v>3.4322300000000001</c:v>
                </c:pt>
                <c:pt idx="15020">
                  <c:v>3.4317709375007999</c:v>
                </c:pt>
                <c:pt idx="15021">
                  <c:v>3.4313706250016001</c:v>
                </c:pt>
                <c:pt idx="15022">
                  <c:v>3.43100125</c:v>
                </c:pt>
                <c:pt idx="15023">
                  <c:v>3.4310743750016002</c:v>
                </c:pt>
                <c:pt idx="15024">
                  <c:v>3.4314656250016</c:v>
                </c:pt>
                <c:pt idx="15025">
                  <c:v>3.4314540624992</c:v>
                </c:pt>
                <c:pt idx="15026">
                  <c:v>3.4310853124992002</c:v>
                </c:pt>
                <c:pt idx="15027">
                  <c:v>3.4314418750016</c:v>
                </c:pt>
                <c:pt idx="15028">
                  <c:v>3.4317774999999999</c:v>
                </c:pt>
                <c:pt idx="15029">
                  <c:v>3.4321018750016004</c:v>
                </c:pt>
                <c:pt idx="15030">
                  <c:v>3.4325299999999999</c:v>
                </c:pt>
                <c:pt idx="15031">
                  <c:v>3.4328831250016001</c:v>
                </c:pt>
                <c:pt idx="15032">
                  <c:v>3.4332784375008001</c:v>
                </c:pt>
                <c:pt idx="15033">
                  <c:v>3.4336618750016004</c:v>
                </c:pt>
                <c:pt idx="15034">
                  <c:v>3.4340362500000001</c:v>
                </c:pt>
                <c:pt idx="15035">
                  <c:v>3.4343940624992002</c:v>
                </c:pt>
                <c:pt idx="15036">
                  <c:v>3.4347765624991999</c:v>
                </c:pt>
                <c:pt idx="15037">
                  <c:v>3.4351621875007998</c:v>
                </c:pt>
                <c:pt idx="15038">
                  <c:v>3.4355190624992002</c:v>
                </c:pt>
                <c:pt idx="15039">
                  <c:v>3.4357437499999999</c:v>
                </c:pt>
                <c:pt idx="15040">
                  <c:v>3.4354384375008</c:v>
                </c:pt>
                <c:pt idx="15041">
                  <c:v>3.4350384375008001</c:v>
                </c:pt>
                <c:pt idx="15042">
                  <c:v>3.4344640624992002</c:v>
                </c:pt>
                <c:pt idx="15043">
                  <c:v>3.4339303124992</c:v>
                </c:pt>
                <c:pt idx="15044">
                  <c:v>3.4336081250016002</c:v>
                </c:pt>
                <c:pt idx="15045">
                  <c:v>3.4332571875008</c:v>
                </c:pt>
                <c:pt idx="15046">
                  <c:v>3.4329256250016003</c:v>
                </c:pt>
                <c:pt idx="15047">
                  <c:v>3.4325384375007997</c:v>
                </c:pt>
                <c:pt idx="15048">
                  <c:v>3.4320474999999999</c:v>
                </c:pt>
                <c:pt idx="15049">
                  <c:v>3.4315596875007999</c:v>
                </c:pt>
                <c:pt idx="15050">
                  <c:v>3.4311040624992</c:v>
                </c:pt>
                <c:pt idx="15051">
                  <c:v>3.4307490624992001</c:v>
                </c:pt>
                <c:pt idx="15052">
                  <c:v>3.4303428124991999</c:v>
                </c:pt>
                <c:pt idx="15053">
                  <c:v>3.4299393750016001</c:v>
                </c:pt>
                <c:pt idx="15054">
                  <c:v>3.4296031250016004</c:v>
                </c:pt>
                <c:pt idx="15055">
                  <c:v>3.4292162500000001</c:v>
                </c:pt>
                <c:pt idx="15056">
                  <c:v>3.4288915624992002</c:v>
                </c:pt>
                <c:pt idx="15057">
                  <c:v>3.4292490624992</c:v>
                </c:pt>
                <c:pt idx="15058">
                  <c:v>3.4295934375007997</c:v>
                </c:pt>
                <c:pt idx="15059">
                  <c:v>3.42982875</c:v>
                </c:pt>
                <c:pt idx="15060">
                  <c:v>3.4301865624992001</c:v>
                </c:pt>
                <c:pt idx="15061">
                  <c:v>3.4305446875008001</c:v>
                </c:pt>
                <c:pt idx="15062">
                  <c:v>3.4308818750016004</c:v>
                </c:pt>
                <c:pt idx="15063">
                  <c:v>3.4312143750016002</c:v>
                </c:pt>
                <c:pt idx="15064">
                  <c:v>3.4315393750016003</c:v>
                </c:pt>
                <c:pt idx="15065">
                  <c:v>3.4318640624992001</c:v>
                </c:pt>
                <c:pt idx="15066">
                  <c:v>3.43137625</c:v>
                </c:pt>
                <c:pt idx="15067">
                  <c:v>3.4308646875008</c:v>
                </c:pt>
                <c:pt idx="15068">
                  <c:v>3.4304987499999999</c:v>
                </c:pt>
                <c:pt idx="15069">
                  <c:v>3.43005</c:v>
                </c:pt>
                <c:pt idx="15070">
                  <c:v>3.4297262499999999</c:v>
                </c:pt>
                <c:pt idx="15071">
                  <c:v>3.4295578124991999</c:v>
                </c:pt>
                <c:pt idx="15072">
                  <c:v>3.4291106250016004</c:v>
                </c:pt>
                <c:pt idx="15073">
                  <c:v>3.4291959375008001</c:v>
                </c:pt>
                <c:pt idx="15074">
                  <c:v>3.4295300000000002</c:v>
                </c:pt>
                <c:pt idx="15075">
                  <c:v>3.4298731250016004</c:v>
                </c:pt>
                <c:pt idx="15076">
                  <c:v>3.4302528124992002</c:v>
                </c:pt>
                <c:pt idx="15077">
                  <c:v>3.4306256250016003</c:v>
                </c:pt>
                <c:pt idx="15078">
                  <c:v>3.4309699999999999</c:v>
                </c:pt>
                <c:pt idx="15079">
                  <c:v>3.4313875</c:v>
                </c:pt>
                <c:pt idx="15080">
                  <c:v>3.4317096875008</c:v>
                </c:pt>
                <c:pt idx="15081">
                  <c:v>3.4320293750016</c:v>
                </c:pt>
                <c:pt idx="15082">
                  <c:v>3.4321575000000002</c:v>
                </c:pt>
                <c:pt idx="15083">
                  <c:v>3.4319618750016003</c:v>
                </c:pt>
                <c:pt idx="15084">
                  <c:v>3.4323093750016</c:v>
                </c:pt>
                <c:pt idx="15085">
                  <c:v>3.4323903124992001</c:v>
                </c:pt>
                <c:pt idx="15086">
                  <c:v>3.4319462500000002</c:v>
                </c:pt>
                <c:pt idx="15087">
                  <c:v>3.4315356250016</c:v>
                </c:pt>
                <c:pt idx="15088">
                  <c:v>3.4311334375008</c:v>
                </c:pt>
                <c:pt idx="15089">
                  <c:v>3.4307799999999999</c:v>
                </c:pt>
                <c:pt idx="15090">
                  <c:v>3.4303853124992001</c:v>
                </c:pt>
                <c:pt idx="15091">
                  <c:v>3.4300078124992002</c:v>
                </c:pt>
                <c:pt idx="15092">
                  <c:v>3.4295659375007999</c:v>
                </c:pt>
                <c:pt idx="15093">
                  <c:v>3.4292134375007999</c:v>
                </c:pt>
                <c:pt idx="15094">
                  <c:v>3.4288181250016003</c:v>
                </c:pt>
                <c:pt idx="15095">
                  <c:v>3.4284065624991999</c:v>
                </c:pt>
                <c:pt idx="15096">
                  <c:v>3.4281893750016001</c:v>
                </c:pt>
                <c:pt idx="15097">
                  <c:v>3.4285418750016001</c:v>
                </c:pt>
                <c:pt idx="15098">
                  <c:v>3.4288750000000001</c:v>
                </c:pt>
                <c:pt idx="15099">
                  <c:v>3.4293243750016003</c:v>
                </c:pt>
                <c:pt idx="15100">
                  <c:v>3.4296525</c:v>
                </c:pt>
                <c:pt idx="15101">
                  <c:v>3.4299928124992003</c:v>
                </c:pt>
                <c:pt idx="15102">
                  <c:v>3.4303334375008001</c:v>
                </c:pt>
                <c:pt idx="15103">
                  <c:v>3.4306874999999999</c:v>
                </c:pt>
                <c:pt idx="15104">
                  <c:v>3.4310518750016001</c:v>
                </c:pt>
                <c:pt idx="15105">
                  <c:v>3.4314087500000001</c:v>
                </c:pt>
                <c:pt idx="15106">
                  <c:v>3.4317674999999999</c:v>
                </c:pt>
                <c:pt idx="15107">
                  <c:v>3.4321940624992</c:v>
                </c:pt>
                <c:pt idx="15108">
                  <c:v>3.4325668750016001</c:v>
                </c:pt>
                <c:pt idx="15109">
                  <c:v>3.4322321875007997</c:v>
                </c:pt>
                <c:pt idx="15110">
                  <c:v>3.4316959375008</c:v>
                </c:pt>
                <c:pt idx="15111">
                  <c:v>3.4310746875008</c:v>
                </c:pt>
                <c:pt idx="15112">
                  <c:v>3.4304749999999999</c:v>
                </c:pt>
                <c:pt idx="15113">
                  <c:v>3.4298725000000001</c:v>
                </c:pt>
                <c:pt idx="15114">
                  <c:v>3.4294821875007999</c:v>
                </c:pt>
                <c:pt idx="15115">
                  <c:v>3.4290456250016002</c:v>
                </c:pt>
                <c:pt idx="15116">
                  <c:v>3.4286015624992001</c:v>
                </c:pt>
                <c:pt idx="15117">
                  <c:v>3.4280787500000001</c:v>
                </c:pt>
                <c:pt idx="15118">
                  <c:v>3.4275465624992001</c:v>
                </c:pt>
                <c:pt idx="15119">
                  <c:v>3.4269949999999998</c:v>
                </c:pt>
                <c:pt idx="15120">
                  <c:v>3.4265368750016001</c:v>
                </c:pt>
                <c:pt idx="15121">
                  <c:v>3.4261731250016001</c:v>
                </c:pt>
                <c:pt idx="15122">
                  <c:v>3.4258359375007998</c:v>
                </c:pt>
                <c:pt idx="15123">
                  <c:v>3.4255556250016004</c:v>
                </c:pt>
                <c:pt idx="15124">
                  <c:v>3.4255312500000001</c:v>
                </c:pt>
                <c:pt idx="15125">
                  <c:v>3.4258615624991999</c:v>
                </c:pt>
                <c:pt idx="15126">
                  <c:v>3.4262178124992002</c:v>
                </c:pt>
                <c:pt idx="15127">
                  <c:v>3.4265459375008001</c:v>
                </c:pt>
                <c:pt idx="15128">
                  <c:v>3.4268696875007998</c:v>
                </c:pt>
                <c:pt idx="15129">
                  <c:v>3.4272293750016001</c:v>
                </c:pt>
                <c:pt idx="15130">
                  <c:v>3.4276071875007998</c:v>
                </c:pt>
                <c:pt idx="15131">
                  <c:v>3.4279818750016</c:v>
                </c:pt>
                <c:pt idx="15132">
                  <c:v>3.4283309375008</c:v>
                </c:pt>
                <c:pt idx="15133">
                  <c:v>3.4287043750016002</c:v>
                </c:pt>
                <c:pt idx="15134">
                  <c:v>3.4291196875007999</c:v>
                </c:pt>
                <c:pt idx="15135">
                  <c:v>3.4294909375008</c:v>
                </c:pt>
                <c:pt idx="15136">
                  <c:v>3.42987625</c:v>
                </c:pt>
                <c:pt idx="15137">
                  <c:v>3.4296265624991999</c:v>
                </c:pt>
                <c:pt idx="15138">
                  <c:v>3.4291140624992003</c:v>
                </c:pt>
                <c:pt idx="15139">
                  <c:v>3.4287768750016001</c:v>
                </c:pt>
                <c:pt idx="15140">
                  <c:v>3.4284378124992001</c:v>
                </c:pt>
                <c:pt idx="15141">
                  <c:v>3.4281025000000001</c:v>
                </c:pt>
                <c:pt idx="15142">
                  <c:v>3.4277659375008001</c:v>
                </c:pt>
                <c:pt idx="15143">
                  <c:v>3.4277003124992</c:v>
                </c:pt>
                <c:pt idx="15144">
                  <c:v>3.4280290624992</c:v>
                </c:pt>
                <c:pt idx="15145">
                  <c:v>3.4283925000000002</c:v>
                </c:pt>
                <c:pt idx="15146">
                  <c:v>3.4287140624992003</c:v>
                </c:pt>
                <c:pt idx="15147">
                  <c:v>3.4290415624991999</c:v>
                </c:pt>
                <c:pt idx="15148">
                  <c:v>3.4290940624992001</c:v>
                </c:pt>
                <c:pt idx="15149">
                  <c:v>3.4287587500000001</c:v>
                </c:pt>
                <c:pt idx="15150">
                  <c:v>3.4283918750016</c:v>
                </c:pt>
                <c:pt idx="15151">
                  <c:v>3.4280421875007998</c:v>
                </c:pt>
                <c:pt idx="15152">
                  <c:v>3.4277868750016003</c:v>
                </c:pt>
                <c:pt idx="15153">
                  <c:v>3.4273559375008</c:v>
                </c:pt>
                <c:pt idx="15154">
                  <c:v>3.4274024999999999</c:v>
                </c:pt>
                <c:pt idx="15155">
                  <c:v>3.4277584375007999</c:v>
                </c:pt>
                <c:pt idx="15156">
                  <c:v>3.4280787500000001</c:v>
                </c:pt>
                <c:pt idx="15157">
                  <c:v>3.4276471875008001</c:v>
                </c:pt>
                <c:pt idx="15158">
                  <c:v>3.427235</c:v>
                </c:pt>
                <c:pt idx="15159">
                  <c:v>3.4268196875007999</c:v>
                </c:pt>
                <c:pt idx="15160">
                  <c:v>3.4264028124992003</c:v>
                </c:pt>
                <c:pt idx="15161">
                  <c:v>3.4260471875007998</c:v>
                </c:pt>
                <c:pt idx="15162">
                  <c:v>3.4256481250016</c:v>
                </c:pt>
                <c:pt idx="15163">
                  <c:v>3.4252687499999999</c:v>
                </c:pt>
                <c:pt idx="15164">
                  <c:v>3.4249424999999998</c:v>
                </c:pt>
                <c:pt idx="15165">
                  <c:v>3.4246190624991999</c:v>
                </c:pt>
                <c:pt idx="15166">
                  <c:v>3.4244068750016003</c:v>
                </c:pt>
                <c:pt idx="15167">
                  <c:v>3.4247381250016002</c:v>
                </c:pt>
                <c:pt idx="15168">
                  <c:v>3.4250656250016003</c:v>
                </c:pt>
                <c:pt idx="15169">
                  <c:v>3.4254531250016003</c:v>
                </c:pt>
                <c:pt idx="15170">
                  <c:v>3.4257953124992002</c:v>
                </c:pt>
                <c:pt idx="15171">
                  <c:v>3.4261853124992001</c:v>
                </c:pt>
                <c:pt idx="15172">
                  <c:v>3.4265246875008</c:v>
                </c:pt>
                <c:pt idx="15173">
                  <c:v>3.4268465624991999</c:v>
                </c:pt>
                <c:pt idx="15174">
                  <c:v>3.4272015624992003</c:v>
                </c:pt>
                <c:pt idx="15175">
                  <c:v>3.4275250000000002</c:v>
                </c:pt>
                <c:pt idx="15176">
                  <c:v>3.4271965624992</c:v>
                </c:pt>
                <c:pt idx="15177">
                  <c:v>3.4267915624992002</c:v>
                </c:pt>
                <c:pt idx="15178">
                  <c:v>3.4263628124992001</c:v>
                </c:pt>
                <c:pt idx="15179">
                  <c:v>3.4258025000000001</c:v>
                </c:pt>
                <c:pt idx="15180">
                  <c:v>3.4252793750016002</c:v>
                </c:pt>
                <c:pt idx="15181">
                  <c:v>3.4246706250016001</c:v>
                </c:pt>
                <c:pt idx="15182">
                  <c:v>3.4242806250016002</c:v>
                </c:pt>
                <c:pt idx="15183">
                  <c:v>3.4238846875008</c:v>
                </c:pt>
                <c:pt idx="15184">
                  <c:v>3.4235453124992001</c:v>
                </c:pt>
                <c:pt idx="15185">
                  <c:v>3.4232009375007997</c:v>
                </c:pt>
                <c:pt idx="15186">
                  <c:v>3.42286125</c:v>
                </c:pt>
                <c:pt idx="15187">
                  <c:v>3.4230965624992002</c:v>
                </c:pt>
                <c:pt idx="15188">
                  <c:v>3.4234815624992003</c:v>
                </c:pt>
                <c:pt idx="15189">
                  <c:v>3.4238525000000002</c:v>
                </c:pt>
                <c:pt idx="15190">
                  <c:v>3.4241928124992</c:v>
                </c:pt>
                <c:pt idx="15191">
                  <c:v>3.4244249999999998</c:v>
                </c:pt>
                <c:pt idx="15192">
                  <c:v>3.4246043750016</c:v>
                </c:pt>
                <c:pt idx="15193">
                  <c:v>3.4249396875008</c:v>
                </c:pt>
                <c:pt idx="15194">
                  <c:v>3.4253084375007998</c:v>
                </c:pt>
                <c:pt idx="15195">
                  <c:v>3.4256321875008</c:v>
                </c:pt>
                <c:pt idx="15196">
                  <c:v>3.4257037499999998</c:v>
                </c:pt>
                <c:pt idx="15197">
                  <c:v>3.4261028124992001</c:v>
                </c:pt>
                <c:pt idx="15198">
                  <c:v>3.4257106250016003</c:v>
                </c:pt>
                <c:pt idx="15199">
                  <c:v>3.4252693750016001</c:v>
                </c:pt>
                <c:pt idx="15200">
                  <c:v>3.4246762500000001</c:v>
                </c:pt>
                <c:pt idx="15201">
                  <c:v>3.4241478124992</c:v>
                </c:pt>
                <c:pt idx="15202">
                  <c:v>3.4237343750016</c:v>
                </c:pt>
                <c:pt idx="15203">
                  <c:v>3.4235109375007999</c:v>
                </c:pt>
                <c:pt idx="15204">
                  <c:v>3.4233178124992003</c:v>
                </c:pt>
                <c:pt idx="15205">
                  <c:v>3.4229659375007997</c:v>
                </c:pt>
                <c:pt idx="15206">
                  <c:v>3.4228000000000001</c:v>
                </c:pt>
                <c:pt idx="15207">
                  <c:v>3.4231881250016003</c:v>
                </c:pt>
                <c:pt idx="15208">
                  <c:v>3.4235084375008</c:v>
                </c:pt>
                <c:pt idx="15209">
                  <c:v>3.4234859375008</c:v>
                </c:pt>
                <c:pt idx="15210">
                  <c:v>3.4239025000000001</c:v>
                </c:pt>
                <c:pt idx="15211">
                  <c:v>3.4242740624992001</c:v>
                </c:pt>
                <c:pt idx="15212">
                  <c:v>3.4245890624992001</c:v>
                </c:pt>
                <c:pt idx="15213">
                  <c:v>3.4245815624992</c:v>
                </c:pt>
                <c:pt idx="15214">
                  <c:v>3.4242143750016001</c:v>
                </c:pt>
                <c:pt idx="15215">
                  <c:v>3.4238443750016003</c:v>
                </c:pt>
                <c:pt idx="15216">
                  <c:v>3.4233375000000001</c:v>
                </c:pt>
                <c:pt idx="15217">
                  <c:v>3.422895</c:v>
                </c:pt>
                <c:pt idx="15218">
                  <c:v>3.4224834375007998</c:v>
                </c:pt>
                <c:pt idx="15219">
                  <c:v>3.4221618750016001</c:v>
                </c:pt>
                <c:pt idx="15220">
                  <c:v>3.42178125</c:v>
                </c:pt>
                <c:pt idx="15221">
                  <c:v>3.4214137500000001</c:v>
                </c:pt>
                <c:pt idx="15222">
                  <c:v>3.4214534375008001</c:v>
                </c:pt>
                <c:pt idx="15223">
                  <c:v>3.42179375</c:v>
                </c:pt>
                <c:pt idx="15224">
                  <c:v>3.4221346875008001</c:v>
                </c:pt>
                <c:pt idx="15225">
                  <c:v>3.42256625</c:v>
                </c:pt>
                <c:pt idx="15226">
                  <c:v>3.4229553124992003</c:v>
                </c:pt>
                <c:pt idx="15227">
                  <c:v>3.4232862499999999</c:v>
                </c:pt>
                <c:pt idx="15228">
                  <c:v>3.4237250000000001</c:v>
                </c:pt>
                <c:pt idx="15229">
                  <c:v>3.4240696875008001</c:v>
                </c:pt>
                <c:pt idx="15230">
                  <c:v>3.4244678124992003</c:v>
                </c:pt>
                <c:pt idx="15231">
                  <c:v>3.4248734375007999</c:v>
                </c:pt>
                <c:pt idx="15232">
                  <c:v>3.4252234375007999</c:v>
                </c:pt>
                <c:pt idx="15233">
                  <c:v>3.4255921875007997</c:v>
                </c:pt>
                <c:pt idx="15234">
                  <c:v>3.4252562499999999</c:v>
                </c:pt>
                <c:pt idx="15235">
                  <c:v>3.4247918750016</c:v>
                </c:pt>
                <c:pt idx="15236">
                  <c:v>3.4244265624992001</c:v>
                </c:pt>
                <c:pt idx="15237">
                  <c:v>3.4240287500000002</c:v>
                </c:pt>
                <c:pt idx="15238">
                  <c:v>3.4237012500000001</c:v>
                </c:pt>
                <c:pt idx="15239">
                  <c:v>3.4233659375008001</c:v>
                </c:pt>
                <c:pt idx="15240">
                  <c:v>3.4229856250016</c:v>
                </c:pt>
                <c:pt idx="15241">
                  <c:v>3.4226343750016004</c:v>
                </c:pt>
                <c:pt idx="15242">
                  <c:v>3.4220412499999999</c:v>
                </c:pt>
                <c:pt idx="15243">
                  <c:v>3.4217053124992001</c:v>
                </c:pt>
                <c:pt idx="15244">
                  <c:v>3.4210043750016004</c:v>
                </c:pt>
                <c:pt idx="15245">
                  <c:v>3.4206281250016004</c:v>
                </c:pt>
                <c:pt idx="15246">
                  <c:v>3.4202734375007999</c:v>
                </c:pt>
                <c:pt idx="15247">
                  <c:v>3.4198362499999999</c:v>
                </c:pt>
                <c:pt idx="15248">
                  <c:v>3.4194471875007997</c:v>
                </c:pt>
                <c:pt idx="15249">
                  <c:v>3.4190684375007998</c:v>
                </c:pt>
                <c:pt idx="15250">
                  <c:v>3.4187406250016004</c:v>
                </c:pt>
                <c:pt idx="15251">
                  <c:v>3.4188056250016001</c:v>
                </c:pt>
                <c:pt idx="15252">
                  <c:v>3.4191978124992</c:v>
                </c:pt>
                <c:pt idx="15253">
                  <c:v>3.4196118750016002</c:v>
                </c:pt>
                <c:pt idx="15254">
                  <c:v>3.4199968750016003</c:v>
                </c:pt>
                <c:pt idx="15255">
                  <c:v>3.4203549999999998</c:v>
                </c:pt>
                <c:pt idx="15256">
                  <c:v>3.4207468750016004</c:v>
                </c:pt>
                <c:pt idx="15257">
                  <c:v>3.4210978124992</c:v>
                </c:pt>
                <c:pt idx="15258">
                  <c:v>3.4215093750016004</c:v>
                </c:pt>
                <c:pt idx="15259">
                  <c:v>3.4218625</c:v>
                </c:pt>
                <c:pt idx="15260">
                  <c:v>3.4223153124992001</c:v>
                </c:pt>
                <c:pt idx="15261">
                  <c:v>3.4226537499999998</c:v>
                </c:pt>
                <c:pt idx="15262">
                  <c:v>3.4230325000000001</c:v>
                </c:pt>
                <c:pt idx="15263">
                  <c:v>3.4234406250016001</c:v>
                </c:pt>
                <c:pt idx="15264">
                  <c:v>3.4238056250016</c:v>
                </c:pt>
                <c:pt idx="15265">
                  <c:v>3.4241343750016</c:v>
                </c:pt>
                <c:pt idx="15266">
                  <c:v>3.4244875000000001</c:v>
                </c:pt>
                <c:pt idx="15267">
                  <c:v>3.4247671875007999</c:v>
                </c:pt>
                <c:pt idx="15268">
                  <c:v>3.4251031250016002</c:v>
                </c:pt>
                <c:pt idx="15269">
                  <c:v>3.4247368750016003</c:v>
                </c:pt>
                <c:pt idx="15270">
                  <c:v>3.42432625</c:v>
                </c:pt>
                <c:pt idx="15271">
                  <c:v>3.4238650000000002</c:v>
                </c:pt>
                <c:pt idx="15272">
                  <c:v>3.4234453124991999</c:v>
                </c:pt>
                <c:pt idx="15273">
                  <c:v>3.42300125</c:v>
                </c:pt>
                <c:pt idx="15274">
                  <c:v>3.4226325000000002</c:v>
                </c:pt>
                <c:pt idx="15275">
                  <c:v>3.4222925000000002</c:v>
                </c:pt>
                <c:pt idx="15276">
                  <c:v>3.4219084375007998</c:v>
                </c:pt>
                <c:pt idx="15277">
                  <c:v>3.4214931250016001</c:v>
                </c:pt>
                <c:pt idx="15278">
                  <c:v>3.4210799999999999</c:v>
                </c:pt>
                <c:pt idx="15279">
                  <c:v>3.4206934375008</c:v>
                </c:pt>
                <c:pt idx="15280">
                  <c:v>3.4203618750016003</c:v>
                </c:pt>
                <c:pt idx="15281">
                  <c:v>3.4199993750016002</c:v>
                </c:pt>
                <c:pt idx="15282">
                  <c:v>3.4196615624992002</c:v>
                </c:pt>
                <c:pt idx="15283">
                  <c:v>3.4192828124992003</c:v>
                </c:pt>
                <c:pt idx="15284">
                  <c:v>3.4189203124992003</c:v>
                </c:pt>
                <c:pt idx="15285">
                  <c:v>3.4185924999999999</c:v>
                </c:pt>
                <c:pt idx="15286">
                  <c:v>3.4185506250016</c:v>
                </c:pt>
                <c:pt idx="15287">
                  <c:v>3.4189356250016001</c:v>
                </c:pt>
                <c:pt idx="15288">
                  <c:v>3.4193040624991999</c:v>
                </c:pt>
                <c:pt idx="15289">
                  <c:v>3.4196909375007998</c:v>
                </c:pt>
                <c:pt idx="15290">
                  <c:v>3.4200278124992001</c:v>
                </c:pt>
                <c:pt idx="15291">
                  <c:v>3.4204596875008</c:v>
                </c:pt>
                <c:pt idx="15292">
                  <c:v>3.4207909375007999</c:v>
                </c:pt>
                <c:pt idx="15293">
                  <c:v>3.4211409375008</c:v>
                </c:pt>
                <c:pt idx="15294">
                  <c:v>3.4215684375007998</c:v>
                </c:pt>
                <c:pt idx="15295">
                  <c:v>3.4219390624992001</c:v>
                </c:pt>
                <c:pt idx="15296">
                  <c:v>3.4218565624992001</c:v>
                </c:pt>
                <c:pt idx="15297">
                  <c:v>3.4214484375007999</c:v>
                </c:pt>
                <c:pt idx="15298">
                  <c:v>3.4210543750016003</c:v>
                </c:pt>
                <c:pt idx="15299">
                  <c:v>3.4207243750016003</c:v>
                </c:pt>
                <c:pt idx="15300">
                  <c:v>3.4203987499999999</c:v>
                </c:pt>
                <c:pt idx="15301">
                  <c:v>3.4200556250016003</c:v>
                </c:pt>
                <c:pt idx="15302">
                  <c:v>3.4200406250016</c:v>
                </c:pt>
                <c:pt idx="15303">
                  <c:v>3.4204181250016004</c:v>
                </c:pt>
                <c:pt idx="15304">
                  <c:v>3.4207693750016004</c:v>
                </c:pt>
                <c:pt idx="15305">
                  <c:v>3.4211309375007999</c:v>
                </c:pt>
                <c:pt idx="15306">
                  <c:v>3.4214540624992003</c:v>
                </c:pt>
                <c:pt idx="15307">
                  <c:v>3.4218225000000002</c:v>
                </c:pt>
                <c:pt idx="15308">
                  <c:v>3.4219615624992001</c:v>
                </c:pt>
                <c:pt idx="15309">
                  <c:v>3.4218706250016</c:v>
                </c:pt>
                <c:pt idx="15310">
                  <c:v>3.4222540624992002</c:v>
                </c:pt>
                <c:pt idx="15311">
                  <c:v>3.4222600000000001</c:v>
                </c:pt>
                <c:pt idx="15312">
                  <c:v>3.4218212499999998</c:v>
                </c:pt>
                <c:pt idx="15313">
                  <c:v>3.4214840624992</c:v>
                </c:pt>
                <c:pt idx="15314">
                  <c:v>3.4210628124992</c:v>
                </c:pt>
                <c:pt idx="15315">
                  <c:v>3.4205746875008001</c:v>
                </c:pt>
                <c:pt idx="15316">
                  <c:v>3.4201475000000001</c:v>
                </c:pt>
                <c:pt idx="15317">
                  <c:v>3.4197912499999998</c:v>
                </c:pt>
                <c:pt idx="15318">
                  <c:v>3.4194256250016002</c:v>
                </c:pt>
                <c:pt idx="15319">
                  <c:v>3.4190868750016001</c:v>
                </c:pt>
                <c:pt idx="15320">
                  <c:v>3.4189175000000001</c:v>
                </c:pt>
                <c:pt idx="15321">
                  <c:v>3.4192309375007999</c:v>
                </c:pt>
                <c:pt idx="15322">
                  <c:v>3.4196049999999998</c:v>
                </c:pt>
                <c:pt idx="15323">
                  <c:v>3.4199528124992002</c:v>
                </c:pt>
                <c:pt idx="15324">
                  <c:v>3.4203215624992001</c:v>
                </c:pt>
                <c:pt idx="15325">
                  <c:v>3.4206543750016003</c:v>
                </c:pt>
                <c:pt idx="15326">
                  <c:v>3.4205559375007999</c:v>
                </c:pt>
                <c:pt idx="15327">
                  <c:v>3.4205765624992002</c:v>
                </c:pt>
                <c:pt idx="15328">
                  <c:v>3.4209056250016001</c:v>
                </c:pt>
                <c:pt idx="15329">
                  <c:v>3.4211656250016</c:v>
                </c:pt>
                <c:pt idx="15330">
                  <c:v>3.4213146875008</c:v>
                </c:pt>
                <c:pt idx="15331">
                  <c:v>3.4208946875007999</c:v>
                </c:pt>
                <c:pt idx="15332">
                  <c:v>3.4205546875007999</c:v>
                </c:pt>
                <c:pt idx="15333">
                  <c:v>3.4201212499999998</c:v>
                </c:pt>
                <c:pt idx="15334">
                  <c:v>3.4197903124992002</c:v>
                </c:pt>
                <c:pt idx="15335">
                  <c:v>3.4194621875008</c:v>
                </c:pt>
                <c:pt idx="15336">
                  <c:v>3.4191143750016</c:v>
                </c:pt>
                <c:pt idx="15337">
                  <c:v>3.4187862500000001</c:v>
                </c:pt>
                <c:pt idx="15338">
                  <c:v>3.4184237500000001</c:v>
                </c:pt>
                <c:pt idx="15339">
                  <c:v>3.4180199999999998</c:v>
                </c:pt>
                <c:pt idx="15340">
                  <c:v>3.4176240624992</c:v>
                </c:pt>
                <c:pt idx="15341">
                  <c:v>3.4174490624992</c:v>
                </c:pt>
                <c:pt idx="15342">
                  <c:v>3.4175471875008001</c:v>
                </c:pt>
                <c:pt idx="15343">
                  <c:v>3.4179428124992</c:v>
                </c:pt>
                <c:pt idx="15344">
                  <c:v>3.4182987499999999</c:v>
                </c:pt>
                <c:pt idx="15345">
                  <c:v>3.4186253124992003</c:v>
                </c:pt>
                <c:pt idx="15346">
                  <c:v>3.4189784375008001</c:v>
                </c:pt>
                <c:pt idx="15347">
                  <c:v>3.4193593750016</c:v>
                </c:pt>
                <c:pt idx="15348">
                  <c:v>3.4196846875008</c:v>
                </c:pt>
                <c:pt idx="15349">
                  <c:v>3.4200225</c:v>
                </c:pt>
                <c:pt idx="15350">
                  <c:v>3.4203515624992002</c:v>
                </c:pt>
                <c:pt idx="15351">
                  <c:v>3.4199946875007998</c:v>
                </c:pt>
                <c:pt idx="15352">
                  <c:v>3.4195946875007999</c:v>
                </c:pt>
                <c:pt idx="15353">
                  <c:v>3.4191571875008</c:v>
                </c:pt>
                <c:pt idx="15354">
                  <c:v>3.4188328124992</c:v>
                </c:pt>
                <c:pt idx="15355">
                  <c:v>3.4186649999999998</c:v>
                </c:pt>
                <c:pt idx="15356">
                  <c:v>3.4184353124992</c:v>
                </c:pt>
                <c:pt idx="15357">
                  <c:v>3.4186359375007997</c:v>
                </c:pt>
                <c:pt idx="15358">
                  <c:v>3.4189984375007998</c:v>
                </c:pt>
                <c:pt idx="15359">
                  <c:v>3.4193390624991999</c:v>
                </c:pt>
                <c:pt idx="15360">
                  <c:v>3.4197278124992003</c:v>
                </c:pt>
                <c:pt idx="15361">
                  <c:v>3.4200565624992003</c:v>
                </c:pt>
                <c:pt idx="15362">
                  <c:v>3.42039625</c:v>
                </c:pt>
                <c:pt idx="15363">
                  <c:v>3.4207540624992001</c:v>
                </c:pt>
                <c:pt idx="15364">
                  <c:v>3.4205021875007997</c:v>
                </c:pt>
                <c:pt idx="15365">
                  <c:v>3.4208603124992001</c:v>
                </c:pt>
                <c:pt idx="15366">
                  <c:v>3.4208403124992</c:v>
                </c:pt>
                <c:pt idx="15367">
                  <c:v>3.4204762500000001</c:v>
                </c:pt>
                <c:pt idx="15368">
                  <c:v>3.4201065624992002</c:v>
                </c:pt>
                <c:pt idx="15369">
                  <c:v>3.4196459375007997</c:v>
                </c:pt>
                <c:pt idx="15370">
                  <c:v>3.4192096875007998</c:v>
                </c:pt>
                <c:pt idx="15371">
                  <c:v>3.4186274999999999</c:v>
                </c:pt>
                <c:pt idx="15372">
                  <c:v>3.4182681250016</c:v>
                </c:pt>
                <c:pt idx="15373">
                  <c:v>3.4179259375008</c:v>
                </c:pt>
                <c:pt idx="15374">
                  <c:v>3.4175659375007998</c:v>
                </c:pt>
                <c:pt idx="15375">
                  <c:v>3.4172037500000001</c:v>
                </c:pt>
                <c:pt idx="15376">
                  <c:v>3.4167521875008</c:v>
                </c:pt>
                <c:pt idx="15377">
                  <c:v>3.4164096875008001</c:v>
                </c:pt>
                <c:pt idx="15378">
                  <c:v>3.415985</c:v>
                </c:pt>
                <c:pt idx="15379">
                  <c:v>3.4155865624991999</c:v>
                </c:pt>
                <c:pt idx="15380">
                  <c:v>3.4158806250016003</c:v>
                </c:pt>
                <c:pt idx="15381">
                  <c:v>3.4162146875007999</c:v>
                </c:pt>
                <c:pt idx="15382">
                  <c:v>3.4165634375008</c:v>
                </c:pt>
                <c:pt idx="15383">
                  <c:v>3.4168987500000001</c:v>
                </c:pt>
                <c:pt idx="15384">
                  <c:v>3.4172240624992001</c:v>
                </c:pt>
                <c:pt idx="15385">
                  <c:v>3.4176350000000002</c:v>
                </c:pt>
                <c:pt idx="15386">
                  <c:v>3.4180059375008001</c:v>
                </c:pt>
                <c:pt idx="15387">
                  <c:v>3.418345</c:v>
                </c:pt>
                <c:pt idx="15388">
                  <c:v>3.4183790624992003</c:v>
                </c:pt>
                <c:pt idx="15389">
                  <c:v>3.4187615624992</c:v>
                </c:pt>
                <c:pt idx="15390">
                  <c:v>3.4184368750016003</c:v>
                </c:pt>
                <c:pt idx="15391">
                  <c:v>3.4180893750016001</c:v>
                </c:pt>
                <c:pt idx="15392">
                  <c:v>3.4176390624991999</c:v>
                </c:pt>
                <c:pt idx="15393">
                  <c:v>3.4171731250016002</c:v>
                </c:pt>
                <c:pt idx="15394">
                  <c:v>3.4168481250016001</c:v>
                </c:pt>
                <c:pt idx="15395">
                  <c:v>3.41632625</c:v>
                </c:pt>
                <c:pt idx="15396">
                  <c:v>3.4158118750016002</c:v>
                </c:pt>
                <c:pt idx="15397">
                  <c:v>3.4154153124992002</c:v>
                </c:pt>
                <c:pt idx="15398">
                  <c:v>3.4149403124991999</c:v>
                </c:pt>
                <c:pt idx="15399">
                  <c:v>3.4145724999999998</c:v>
                </c:pt>
                <c:pt idx="15400">
                  <c:v>3.4141296875007998</c:v>
                </c:pt>
                <c:pt idx="15401">
                  <c:v>3.4137321875007998</c:v>
                </c:pt>
                <c:pt idx="15402">
                  <c:v>3.4134118750016</c:v>
                </c:pt>
                <c:pt idx="15403">
                  <c:v>3.4132828124992001</c:v>
                </c:pt>
                <c:pt idx="15404">
                  <c:v>3.4136556250016001</c:v>
                </c:pt>
                <c:pt idx="15405">
                  <c:v>3.4139290624992</c:v>
                </c:pt>
                <c:pt idx="15406">
                  <c:v>3.4142615624992003</c:v>
                </c:pt>
                <c:pt idx="15407">
                  <c:v>3.4145828124992001</c:v>
                </c:pt>
                <c:pt idx="15408">
                  <c:v>3.4149571875008</c:v>
                </c:pt>
                <c:pt idx="15409">
                  <c:v>3.4153175</c:v>
                </c:pt>
                <c:pt idx="15410">
                  <c:v>3.4157549999999999</c:v>
                </c:pt>
                <c:pt idx="15411">
                  <c:v>3.4160824999999999</c:v>
                </c:pt>
                <c:pt idx="15412">
                  <c:v>3.4165112500000001</c:v>
                </c:pt>
                <c:pt idx="15413">
                  <c:v>3.4168884375007997</c:v>
                </c:pt>
                <c:pt idx="15414">
                  <c:v>3.4172453124992002</c:v>
                </c:pt>
                <c:pt idx="15415">
                  <c:v>3.4175703124992003</c:v>
                </c:pt>
                <c:pt idx="15416">
                  <c:v>3.4173096875007998</c:v>
                </c:pt>
                <c:pt idx="15417">
                  <c:v>3.4168015624992001</c:v>
                </c:pt>
                <c:pt idx="15418">
                  <c:v>3.4163831250016004</c:v>
                </c:pt>
                <c:pt idx="15419">
                  <c:v>3.4160540624992</c:v>
                </c:pt>
                <c:pt idx="15420">
                  <c:v>3.4157178124992003</c:v>
                </c:pt>
                <c:pt idx="15421">
                  <c:v>3.41583375</c:v>
                </c:pt>
                <c:pt idx="15422">
                  <c:v>3.4159290624992003</c:v>
                </c:pt>
                <c:pt idx="15423">
                  <c:v>3.4162915624992003</c:v>
                </c:pt>
                <c:pt idx="15424">
                  <c:v>3.4163878124992002</c:v>
                </c:pt>
                <c:pt idx="15425">
                  <c:v>3.4163225000000002</c:v>
                </c:pt>
                <c:pt idx="15426">
                  <c:v>3.4160015624992002</c:v>
                </c:pt>
                <c:pt idx="15427">
                  <c:v>3.4155990624992003</c:v>
                </c:pt>
                <c:pt idx="15428">
                  <c:v>3.4153281250016003</c:v>
                </c:pt>
                <c:pt idx="15429">
                  <c:v>3.4149943750016001</c:v>
                </c:pt>
                <c:pt idx="15430">
                  <c:v>3.4146074999999998</c:v>
                </c:pt>
                <c:pt idx="15431">
                  <c:v>3.4142903124992001</c:v>
                </c:pt>
                <c:pt idx="15432">
                  <c:v>3.4139346875008001</c:v>
                </c:pt>
                <c:pt idx="15433">
                  <c:v>3.4135518750016001</c:v>
                </c:pt>
                <c:pt idx="15434">
                  <c:v>3.4131353124992003</c:v>
                </c:pt>
                <c:pt idx="15435">
                  <c:v>3.4126587499999999</c:v>
                </c:pt>
                <c:pt idx="15436">
                  <c:v>3.41230375</c:v>
                </c:pt>
                <c:pt idx="15437">
                  <c:v>3.4123549999999998</c:v>
                </c:pt>
                <c:pt idx="15438">
                  <c:v>3.4122456250016002</c:v>
                </c:pt>
                <c:pt idx="15439">
                  <c:v>3.4126503124992</c:v>
                </c:pt>
                <c:pt idx="15440">
                  <c:v>3.4130415624992003</c:v>
                </c:pt>
                <c:pt idx="15441">
                  <c:v>3.4134015624992</c:v>
                </c:pt>
                <c:pt idx="15442">
                  <c:v>3.4136843750016004</c:v>
                </c:pt>
                <c:pt idx="15443">
                  <c:v>3.4139403124992</c:v>
                </c:pt>
                <c:pt idx="15444">
                  <c:v>3.4141803124992003</c:v>
                </c:pt>
                <c:pt idx="15445">
                  <c:v>3.4140778124992002</c:v>
                </c:pt>
                <c:pt idx="15446">
                  <c:v>3.4141115624992002</c:v>
                </c:pt>
                <c:pt idx="15447">
                  <c:v>3.4144690624992</c:v>
                </c:pt>
                <c:pt idx="15448">
                  <c:v>3.4148068750016001</c:v>
                </c:pt>
                <c:pt idx="15449">
                  <c:v>3.4144006250016004</c:v>
                </c:pt>
                <c:pt idx="15450">
                  <c:v>3.4139871875007999</c:v>
                </c:pt>
                <c:pt idx="15451">
                  <c:v>3.4135234375007997</c:v>
                </c:pt>
                <c:pt idx="15452">
                  <c:v>3.4130262500000002</c:v>
                </c:pt>
                <c:pt idx="15453">
                  <c:v>3.4126915624992002</c:v>
                </c:pt>
                <c:pt idx="15454">
                  <c:v>3.4128956250016</c:v>
                </c:pt>
                <c:pt idx="15455">
                  <c:v>3.4127984375008</c:v>
                </c:pt>
                <c:pt idx="15456">
                  <c:v>3.4128015624992001</c:v>
                </c:pt>
                <c:pt idx="15457">
                  <c:v>3.4131393750016001</c:v>
                </c:pt>
                <c:pt idx="15458">
                  <c:v>3.4134865624991999</c:v>
                </c:pt>
                <c:pt idx="15459">
                  <c:v>3.4137274999999998</c:v>
                </c:pt>
                <c:pt idx="15460">
                  <c:v>3.4140631250016003</c:v>
                </c:pt>
                <c:pt idx="15461">
                  <c:v>3.4143981250016</c:v>
                </c:pt>
                <c:pt idx="15462">
                  <c:v>3.4147321875008001</c:v>
                </c:pt>
                <c:pt idx="15463">
                  <c:v>3.4150078124992</c:v>
                </c:pt>
                <c:pt idx="15464">
                  <c:v>3.4151193750016002</c:v>
                </c:pt>
                <c:pt idx="15465">
                  <c:v>3.4147474999999998</c:v>
                </c:pt>
                <c:pt idx="15466">
                  <c:v>3.4143843750016001</c:v>
                </c:pt>
                <c:pt idx="15467">
                  <c:v>3.4139824999999999</c:v>
                </c:pt>
                <c:pt idx="15468">
                  <c:v>3.4134924999999998</c:v>
                </c:pt>
                <c:pt idx="15469">
                  <c:v>3.4131068750016</c:v>
                </c:pt>
                <c:pt idx="15470">
                  <c:v>3.4127450000000001</c:v>
                </c:pt>
                <c:pt idx="15471">
                  <c:v>3.4123959375007997</c:v>
                </c:pt>
                <c:pt idx="15472">
                  <c:v>3.4127721875007997</c:v>
                </c:pt>
                <c:pt idx="15473">
                  <c:v>3.4125053124992002</c:v>
                </c:pt>
                <c:pt idx="15474">
                  <c:v>3.4127818750016004</c:v>
                </c:pt>
                <c:pt idx="15475">
                  <c:v>3.4127925000000001</c:v>
                </c:pt>
                <c:pt idx="15476">
                  <c:v>3.4131281250016001</c:v>
                </c:pt>
                <c:pt idx="15477">
                  <c:v>3.4134509375007998</c:v>
                </c:pt>
                <c:pt idx="15478">
                  <c:v>3.4130937499999998</c:v>
                </c:pt>
                <c:pt idx="15479">
                  <c:v>3.4127284375008</c:v>
                </c:pt>
                <c:pt idx="15480">
                  <c:v>3.4125662499999998</c:v>
                </c:pt>
                <c:pt idx="15481">
                  <c:v>3.41206875</c:v>
                </c:pt>
                <c:pt idx="15482">
                  <c:v>3.4116246875008001</c:v>
                </c:pt>
                <c:pt idx="15483">
                  <c:v>3.4110715624992003</c:v>
                </c:pt>
                <c:pt idx="15484">
                  <c:v>3.4106343750016004</c:v>
                </c:pt>
                <c:pt idx="15485">
                  <c:v>3.4102284375008001</c:v>
                </c:pt>
                <c:pt idx="15486">
                  <c:v>3.4098806250016001</c:v>
                </c:pt>
                <c:pt idx="15487">
                  <c:v>3.4099518750016</c:v>
                </c:pt>
                <c:pt idx="15488">
                  <c:v>3.4101893750016004</c:v>
                </c:pt>
                <c:pt idx="15489">
                  <c:v>3.4105565624992003</c:v>
                </c:pt>
                <c:pt idx="15490">
                  <c:v>3.4109309375007997</c:v>
                </c:pt>
                <c:pt idx="15491">
                  <c:v>3.4112578124991999</c:v>
                </c:pt>
                <c:pt idx="15492">
                  <c:v>3.4116556250016004</c:v>
                </c:pt>
                <c:pt idx="15493">
                  <c:v>3.4120765624992</c:v>
                </c:pt>
                <c:pt idx="15494">
                  <c:v>3.4124256250016001</c:v>
                </c:pt>
                <c:pt idx="15495">
                  <c:v>3.4128306250016003</c:v>
                </c:pt>
                <c:pt idx="15496">
                  <c:v>3.4132175</c:v>
                </c:pt>
                <c:pt idx="15497">
                  <c:v>3.4135784375007998</c:v>
                </c:pt>
                <c:pt idx="15498">
                  <c:v>3.4139743750016001</c:v>
                </c:pt>
                <c:pt idx="15499">
                  <c:v>3.4143496875007999</c:v>
                </c:pt>
                <c:pt idx="15500">
                  <c:v>3.4146899999999998</c:v>
                </c:pt>
                <c:pt idx="15501">
                  <c:v>3.4150443750016004</c:v>
                </c:pt>
                <c:pt idx="15502">
                  <c:v>3.4146271875008001</c:v>
                </c:pt>
                <c:pt idx="15503">
                  <c:v>3.4143037500000002</c:v>
                </c:pt>
                <c:pt idx="15504">
                  <c:v>3.4138609375007998</c:v>
                </c:pt>
                <c:pt idx="15505">
                  <c:v>3.4133662500000002</c:v>
                </c:pt>
                <c:pt idx="15506">
                  <c:v>3.4128071875007997</c:v>
                </c:pt>
                <c:pt idx="15507">
                  <c:v>3.4124559375007997</c:v>
                </c:pt>
                <c:pt idx="15508">
                  <c:v>3.4120621875007999</c:v>
                </c:pt>
                <c:pt idx="15509">
                  <c:v>3.4117350000000002</c:v>
                </c:pt>
                <c:pt idx="15510">
                  <c:v>3.4111918750016001</c:v>
                </c:pt>
                <c:pt idx="15511">
                  <c:v>3.4106978124992002</c:v>
                </c:pt>
                <c:pt idx="15512">
                  <c:v>3.4103503124992001</c:v>
                </c:pt>
                <c:pt idx="15513">
                  <c:v>3.4103831250016001</c:v>
                </c:pt>
                <c:pt idx="15514">
                  <c:v>3.4107196875007997</c:v>
                </c:pt>
                <c:pt idx="15515">
                  <c:v>3.4111209375008</c:v>
                </c:pt>
                <c:pt idx="15516">
                  <c:v>3.4114637499999998</c:v>
                </c:pt>
                <c:pt idx="15517">
                  <c:v>3.4115962500000001</c:v>
                </c:pt>
                <c:pt idx="15518">
                  <c:v>3.4119253124991999</c:v>
                </c:pt>
                <c:pt idx="15519">
                  <c:v>3.4122496875007999</c:v>
                </c:pt>
                <c:pt idx="15520">
                  <c:v>3.4125821875007998</c:v>
                </c:pt>
                <c:pt idx="15521">
                  <c:v>3.4129293750016001</c:v>
                </c:pt>
                <c:pt idx="15522">
                  <c:v>3.4125928124992</c:v>
                </c:pt>
                <c:pt idx="15523">
                  <c:v>3.4122571875008001</c:v>
                </c:pt>
                <c:pt idx="15524">
                  <c:v>3.4122053124992</c:v>
                </c:pt>
                <c:pt idx="15525">
                  <c:v>3.4122175000000001</c:v>
                </c:pt>
                <c:pt idx="15526">
                  <c:v>3.41254875</c:v>
                </c:pt>
                <c:pt idx="15527">
                  <c:v>3.4129390624992002</c:v>
                </c:pt>
                <c:pt idx="15528">
                  <c:v>3.4125078124992001</c:v>
                </c:pt>
                <c:pt idx="15529">
                  <c:v>3.4121800000000002</c:v>
                </c:pt>
                <c:pt idx="15530">
                  <c:v>3.4118509375007999</c:v>
                </c:pt>
                <c:pt idx="15531">
                  <c:v>3.4115240624992</c:v>
                </c:pt>
                <c:pt idx="15532">
                  <c:v>3.4111618750016004</c:v>
                </c:pt>
                <c:pt idx="15533">
                  <c:v>3.4107918750016002</c:v>
                </c:pt>
                <c:pt idx="15534">
                  <c:v>3.4104475000000001</c:v>
                </c:pt>
                <c:pt idx="15535">
                  <c:v>3.4100765624992002</c:v>
                </c:pt>
                <c:pt idx="15536">
                  <c:v>3.4097281250016001</c:v>
                </c:pt>
                <c:pt idx="15537">
                  <c:v>3.4092596875007999</c:v>
                </c:pt>
                <c:pt idx="15538">
                  <c:v>3.4088128124992001</c:v>
                </c:pt>
                <c:pt idx="15539">
                  <c:v>3.4084537500000001</c:v>
                </c:pt>
                <c:pt idx="15540">
                  <c:v>3.4080634375007999</c:v>
                </c:pt>
                <c:pt idx="15541">
                  <c:v>3.4077375000000001</c:v>
                </c:pt>
                <c:pt idx="15542">
                  <c:v>3.4079709375007998</c:v>
                </c:pt>
                <c:pt idx="15543">
                  <c:v>3.4083287499999999</c:v>
                </c:pt>
                <c:pt idx="15544">
                  <c:v>3.4086896875007997</c:v>
                </c:pt>
                <c:pt idx="15545">
                  <c:v>3.4090768750016003</c:v>
                </c:pt>
                <c:pt idx="15546">
                  <c:v>3.4095024999999999</c:v>
                </c:pt>
                <c:pt idx="15547">
                  <c:v>3.4098693750016</c:v>
                </c:pt>
                <c:pt idx="15548">
                  <c:v>3.4102046875008001</c:v>
                </c:pt>
                <c:pt idx="15549">
                  <c:v>3.4105518750016004</c:v>
                </c:pt>
                <c:pt idx="15550">
                  <c:v>3.4109240624992001</c:v>
                </c:pt>
                <c:pt idx="15551">
                  <c:v>3.4107059375007998</c:v>
                </c:pt>
                <c:pt idx="15552">
                  <c:v>3.4106587500000001</c:v>
                </c:pt>
                <c:pt idx="15553">
                  <c:v>3.4104209375007999</c:v>
                </c:pt>
                <c:pt idx="15554">
                  <c:v>3.4107484375007999</c:v>
                </c:pt>
                <c:pt idx="15555">
                  <c:v>3.4106174999999999</c:v>
                </c:pt>
                <c:pt idx="15556">
                  <c:v>3.4110459375007998</c:v>
                </c:pt>
                <c:pt idx="15557">
                  <c:v>3.4115231250016</c:v>
                </c:pt>
                <c:pt idx="15558">
                  <c:v>3.4118696875008001</c:v>
                </c:pt>
                <c:pt idx="15559">
                  <c:v>3.4122393750016</c:v>
                </c:pt>
                <c:pt idx="15560">
                  <c:v>3.4126259375007999</c:v>
                </c:pt>
                <c:pt idx="15561">
                  <c:v>3.4129778124992001</c:v>
                </c:pt>
                <c:pt idx="15562">
                  <c:v>3.4133090624992</c:v>
                </c:pt>
                <c:pt idx="15563">
                  <c:v>3.4137437500000001</c:v>
                </c:pt>
                <c:pt idx="15564">
                  <c:v>3.4139359375008</c:v>
                </c:pt>
                <c:pt idx="15565">
                  <c:v>3.4142649999999999</c:v>
                </c:pt>
                <c:pt idx="15566">
                  <c:v>3.4138253124992</c:v>
                </c:pt>
                <c:pt idx="15567">
                  <c:v>3.4132931250016001</c:v>
                </c:pt>
                <c:pt idx="15568">
                  <c:v>3.4127181250016001</c:v>
                </c:pt>
                <c:pt idx="15569">
                  <c:v>3.4121684375007999</c:v>
                </c:pt>
                <c:pt idx="15570">
                  <c:v>3.4116918750016003</c:v>
                </c:pt>
                <c:pt idx="15571">
                  <c:v>3.4111199999999999</c:v>
                </c:pt>
                <c:pt idx="15572">
                  <c:v>3.4107012499999998</c:v>
                </c:pt>
                <c:pt idx="15573">
                  <c:v>3.4103765624992</c:v>
                </c:pt>
                <c:pt idx="15574">
                  <c:v>3.4100940624992</c:v>
                </c:pt>
                <c:pt idx="15575">
                  <c:v>3.4097381250016001</c:v>
                </c:pt>
                <c:pt idx="15576">
                  <c:v>3.4093262499999999</c:v>
                </c:pt>
                <c:pt idx="15577">
                  <c:v>3.4088571875008</c:v>
                </c:pt>
                <c:pt idx="15578">
                  <c:v>3.4084937499999999</c:v>
                </c:pt>
                <c:pt idx="15579">
                  <c:v>3.4080803124992003</c:v>
                </c:pt>
                <c:pt idx="15580">
                  <c:v>3.4077525</c:v>
                </c:pt>
                <c:pt idx="15581">
                  <c:v>3.4075415624992003</c:v>
                </c:pt>
                <c:pt idx="15582">
                  <c:v>3.4072149999999999</c:v>
                </c:pt>
                <c:pt idx="15583">
                  <c:v>3.4071568750016001</c:v>
                </c:pt>
                <c:pt idx="15584">
                  <c:v>3.4075293750016002</c:v>
                </c:pt>
                <c:pt idx="15585">
                  <c:v>3.4078946875008</c:v>
                </c:pt>
                <c:pt idx="15586">
                  <c:v>3.4082478124992002</c:v>
                </c:pt>
                <c:pt idx="15587">
                  <c:v>3.4083756250016002</c:v>
                </c:pt>
                <c:pt idx="15588">
                  <c:v>3.4083953124991999</c:v>
                </c:pt>
                <c:pt idx="15589">
                  <c:v>3.4087559375007999</c:v>
                </c:pt>
                <c:pt idx="15590">
                  <c:v>3.4091043750016001</c:v>
                </c:pt>
                <c:pt idx="15591">
                  <c:v>3.409195</c:v>
                </c:pt>
                <c:pt idx="15592">
                  <c:v>3.4093365624992003</c:v>
                </c:pt>
                <c:pt idx="15593">
                  <c:v>3.4096968750016003</c:v>
                </c:pt>
                <c:pt idx="15594">
                  <c:v>3.4095609375008</c:v>
                </c:pt>
                <c:pt idx="15595">
                  <c:v>3.4091878124992001</c:v>
                </c:pt>
                <c:pt idx="15596">
                  <c:v>3.4088353124992001</c:v>
                </c:pt>
                <c:pt idx="15597">
                  <c:v>3.4084865624992</c:v>
                </c:pt>
                <c:pt idx="15598">
                  <c:v>3.4081553124992001</c:v>
                </c:pt>
                <c:pt idx="15599">
                  <c:v>3.40772875</c:v>
                </c:pt>
                <c:pt idx="15600">
                  <c:v>3.4077000000000002</c:v>
                </c:pt>
                <c:pt idx="15601">
                  <c:v>3.4080246875008</c:v>
                </c:pt>
                <c:pt idx="15602">
                  <c:v>3.4083675000000002</c:v>
                </c:pt>
                <c:pt idx="15603">
                  <c:v>3.4087503124992002</c:v>
                </c:pt>
                <c:pt idx="15604">
                  <c:v>3.4084187500000001</c:v>
                </c:pt>
                <c:pt idx="15605">
                  <c:v>3.4079725000000001</c:v>
                </c:pt>
                <c:pt idx="15606">
                  <c:v>3.4076309375007998</c:v>
                </c:pt>
                <c:pt idx="15607">
                  <c:v>3.4072990624992001</c:v>
                </c:pt>
                <c:pt idx="15608">
                  <c:v>3.4076268750016001</c:v>
                </c:pt>
                <c:pt idx="15609">
                  <c:v>3.4080459375008001</c:v>
                </c:pt>
                <c:pt idx="15610">
                  <c:v>3.4083156250016002</c:v>
                </c:pt>
                <c:pt idx="15611">
                  <c:v>3.4086396875007998</c:v>
                </c:pt>
                <c:pt idx="15612">
                  <c:v>3.4090696875008</c:v>
                </c:pt>
                <c:pt idx="15613">
                  <c:v>3.4094549999999999</c:v>
                </c:pt>
                <c:pt idx="15614">
                  <c:v>3.4098103124992001</c:v>
                </c:pt>
                <c:pt idx="15615">
                  <c:v>3.4101750000000002</c:v>
                </c:pt>
                <c:pt idx="15616">
                  <c:v>3.4105065624991999</c:v>
                </c:pt>
                <c:pt idx="15617">
                  <c:v>3.4107446875008001</c:v>
                </c:pt>
                <c:pt idx="15618">
                  <c:v>3.4101653124992</c:v>
                </c:pt>
                <c:pt idx="15619">
                  <c:v>3.4097884375007999</c:v>
                </c:pt>
                <c:pt idx="15620">
                  <c:v>3.4094256250016004</c:v>
                </c:pt>
                <c:pt idx="15621">
                  <c:v>3.4089990624992002</c:v>
                </c:pt>
                <c:pt idx="15622">
                  <c:v>3.4085375</c:v>
                </c:pt>
                <c:pt idx="15623">
                  <c:v>3.4080540624992</c:v>
                </c:pt>
                <c:pt idx="15624">
                  <c:v>3.4074896875007998</c:v>
                </c:pt>
                <c:pt idx="15625">
                  <c:v>3.4070325000000001</c:v>
                </c:pt>
                <c:pt idx="15626">
                  <c:v>3.4065768750016003</c:v>
                </c:pt>
                <c:pt idx="15627">
                  <c:v>3.4060518750016002</c:v>
                </c:pt>
                <c:pt idx="15628">
                  <c:v>3.4054206250016001</c:v>
                </c:pt>
                <c:pt idx="15629">
                  <c:v>3.4050371875007999</c:v>
                </c:pt>
                <c:pt idx="15630">
                  <c:v>3.4046268750016</c:v>
                </c:pt>
                <c:pt idx="15631">
                  <c:v>3.4042865624992</c:v>
                </c:pt>
                <c:pt idx="15632">
                  <c:v>3.4039240624992</c:v>
                </c:pt>
                <c:pt idx="15633">
                  <c:v>3.40359875</c:v>
                </c:pt>
                <c:pt idx="15634">
                  <c:v>3.4034146875008</c:v>
                </c:pt>
                <c:pt idx="15635">
                  <c:v>3.4032765624992001</c:v>
                </c:pt>
                <c:pt idx="15636">
                  <c:v>3.4036149999999998</c:v>
                </c:pt>
                <c:pt idx="15637">
                  <c:v>3.4039715624992</c:v>
                </c:pt>
                <c:pt idx="15638">
                  <c:v>3.4043306250016001</c:v>
                </c:pt>
                <c:pt idx="15639">
                  <c:v>3.4047528124992001</c:v>
                </c:pt>
                <c:pt idx="15640">
                  <c:v>3.4051215624991999</c:v>
                </c:pt>
                <c:pt idx="15641">
                  <c:v>3.4055474999999999</c:v>
                </c:pt>
                <c:pt idx="15642">
                  <c:v>3.4059487499999999</c:v>
                </c:pt>
                <c:pt idx="15643">
                  <c:v>3.4063709375008</c:v>
                </c:pt>
                <c:pt idx="15644">
                  <c:v>3.4067243750016001</c:v>
                </c:pt>
                <c:pt idx="15645">
                  <c:v>3.4071512500000001</c:v>
                </c:pt>
                <c:pt idx="15646">
                  <c:v>3.4075028124992</c:v>
                </c:pt>
                <c:pt idx="15647">
                  <c:v>3.4078515624992001</c:v>
                </c:pt>
                <c:pt idx="15648">
                  <c:v>3.4073259375007998</c:v>
                </c:pt>
                <c:pt idx="15649">
                  <c:v>3.4068375</c:v>
                </c:pt>
                <c:pt idx="15650">
                  <c:v>3.4062556250016001</c:v>
                </c:pt>
                <c:pt idx="15651">
                  <c:v>3.4059015624992002</c:v>
                </c:pt>
                <c:pt idx="15652">
                  <c:v>3.4062215624992001</c:v>
                </c:pt>
                <c:pt idx="15653">
                  <c:v>3.4062068750016001</c:v>
                </c:pt>
                <c:pt idx="15654">
                  <c:v>3.4059499999999998</c:v>
                </c:pt>
                <c:pt idx="15655">
                  <c:v>3.4060074999999999</c:v>
                </c:pt>
                <c:pt idx="15656">
                  <c:v>3.4060121875007998</c:v>
                </c:pt>
                <c:pt idx="15657">
                  <c:v>3.4062284375008001</c:v>
                </c:pt>
                <c:pt idx="15658">
                  <c:v>3.40662625</c:v>
                </c:pt>
                <c:pt idx="15659">
                  <c:v>3.4068471875007997</c:v>
                </c:pt>
                <c:pt idx="15660">
                  <c:v>3.4072984375008</c:v>
                </c:pt>
                <c:pt idx="15661">
                  <c:v>3.4076759375007999</c:v>
                </c:pt>
                <c:pt idx="15662">
                  <c:v>3.4075243750016</c:v>
                </c:pt>
                <c:pt idx="15663">
                  <c:v>3.4070024999999999</c:v>
                </c:pt>
                <c:pt idx="15664">
                  <c:v>3.40656625</c:v>
                </c:pt>
                <c:pt idx="15665">
                  <c:v>3.4061665624991999</c:v>
                </c:pt>
                <c:pt idx="15666">
                  <c:v>3.4058125000000001</c:v>
                </c:pt>
                <c:pt idx="15667">
                  <c:v>3.4054156250016003</c:v>
                </c:pt>
                <c:pt idx="15668">
                  <c:v>3.4050924999999999</c:v>
                </c:pt>
                <c:pt idx="15669">
                  <c:v>3.40470125</c:v>
                </c:pt>
                <c:pt idx="15670">
                  <c:v>3.4042796875007997</c:v>
                </c:pt>
                <c:pt idx="15671">
                  <c:v>3.4039196875008</c:v>
                </c:pt>
                <c:pt idx="15672">
                  <c:v>3.4035687499999998</c:v>
                </c:pt>
                <c:pt idx="15673">
                  <c:v>3.40315375</c:v>
                </c:pt>
                <c:pt idx="15674">
                  <c:v>3.4031921875008</c:v>
                </c:pt>
                <c:pt idx="15675">
                  <c:v>3.4036131250016002</c:v>
                </c:pt>
                <c:pt idx="15676">
                  <c:v>3.4039418750016002</c:v>
                </c:pt>
                <c:pt idx="15677">
                  <c:v>3.4041625</c:v>
                </c:pt>
                <c:pt idx="15678">
                  <c:v>3.4043890624992001</c:v>
                </c:pt>
                <c:pt idx="15679">
                  <c:v>3.4045815624992</c:v>
                </c:pt>
                <c:pt idx="15680">
                  <c:v>3.4049537499999998</c:v>
                </c:pt>
                <c:pt idx="15681">
                  <c:v>3.4052268750016004</c:v>
                </c:pt>
                <c:pt idx="15682">
                  <c:v>3.4048106250016001</c:v>
                </c:pt>
                <c:pt idx="15683">
                  <c:v>3.4044168750016004</c:v>
                </c:pt>
                <c:pt idx="15684">
                  <c:v>3.4040656250016004</c:v>
                </c:pt>
                <c:pt idx="15685">
                  <c:v>3.4036484375008</c:v>
                </c:pt>
                <c:pt idx="15686">
                  <c:v>3.4033065624992003</c:v>
                </c:pt>
                <c:pt idx="15687">
                  <c:v>3.4035190624992002</c:v>
                </c:pt>
                <c:pt idx="15688">
                  <c:v>3.40372875</c:v>
                </c:pt>
                <c:pt idx="15689">
                  <c:v>3.4033859375007998</c:v>
                </c:pt>
                <c:pt idx="15690">
                  <c:v>3.4036090624991999</c:v>
                </c:pt>
                <c:pt idx="15691">
                  <c:v>3.4039662499999999</c:v>
                </c:pt>
                <c:pt idx="15692">
                  <c:v>3.4042959375008</c:v>
                </c:pt>
                <c:pt idx="15693">
                  <c:v>3.4046278124992</c:v>
                </c:pt>
                <c:pt idx="15694">
                  <c:v>3.4049121875007997</c:v>
                </c:pt>
                <c:pt idx="15695">
                  <c:v>3.4053046875008</c:v>
                </c:pt>
                <c:pt idx="15696">
                  <c:v>3.4057681250016003</c:v>
                </c:pt>
                <c:pt idx="15697">
                  <c:v>3.4060946875007998</c:v>
                </c:pt>
                <c:pt idx="15698">
                  <c:v>3.4064596875007997</c:v>
                </c:pt>
                <c:pt idx="15699">
                  <c:v>3.4067893750016003</c:v>
                </c:pt>
                <c:pt idx="15700">
                  <c:v>3.4067775</c:v>
                </c:pt>
                <c:pt idx="15701">
                  <c:v>3.4071068750016003</c:v>
                </c:pt>
                <c:pt idx="15702">
                  <c:v>3.4074521875007999</c:v>
                </c:pt>
                <c:pt idx="15703">
                  <c:v>3.40705875</c:v>
                </c:pt>
                <c:pt idx="15704">
                  <c:v>3.4066621875008001</c:v>
                </c:pt>
                <c:pt idx="15705">
                  <c:v>3.4063006250016001</c:v>
                </c:pt>
                <c:pt idx="15706">
                  <c:v>3.4059690624992003</c:v>
                </c:pt>
                <c:pt idx="15707">
                  <c:v>3.4055971875008</c:v>
                </c:pt>
                <c:pt idx="15708">
                  <c:v>3.4051906250016</c:v>
                </c:pt>
                <c:pt idx="15709">
                  <c:v>3.4048212499999999</c:v>
                </c:pt>
                <c:pt idx="15710">
                  <c:v>3.4043234375007998</c:v>
                </c:pt>
                <c:pt idx="15711">
                  <c:v>3.4039309375008</c:v>
                </c:pt>
                <c:pt idx="15712">
                  <c:v>3.4035940624992</c:v>
                </c:pt>
                <c:pt idx="15713">
                  <c:v>3.4032509375008</c:v>
                </c:pt>
                <c:pt idx="15714">
                  <c:v>3.4035784375008</c:v>
                </c:pt>
                <c:pt idx="15715">
                  <c:v>3.4038050000000002</c:v>
                </c:pt>
                <c:pt idx="15716">
                  <c:v>3.4038193750016004</c:v>
                </c:pt>
                <c:pt idx="15717">
                  <c:v>3.4041690624992</c:v>
                </c:pt>
                <c:pt idx="15718">
                  <c:v>3.4045121875007998</c:v>
                </c:pt>
                <c:pt idx="15719">
                  <c:v>3.4048687499999999</c:v>
                </c:pt>
                <c:pt idx="15720">
                  <c:v>3.4046553124992003</c:v>
                </c:pt>
                <c:pt idx="15721">
                  <c:v>3.4042206250016003</c:v>
                </c:pt>
                <c:pt idx="15722">
                  <c:v>3.4037975</c:v>
                </c:pt>
                <c:pt idx="15723">
                  <c:v>3.4031909375008</c:v>
                </c:pt>
                <c:pt idx="15724">
                  <c:v>3.4028515624992002</c:v>
                </c:pt>
                <c:pt idx="15725">
                  <c:v>3.40250875</c:v>
                </c:pt>
                <c:pt idx="15726">
                  <c:v>3.4020074999999999</c:v>
                </c:pt>
                <c:pt idx="15727">
                  <c:v>3.4015537500000002</c:v>
                </c:pt>
                <c:pt idx="15728">
                  <c:v>3.4013359375008001</c:v>
                </c:pt>
                <c:pt idx="15729">
                  <c:v>3.4011337500000001</c:v>
                </c:pt>
                <c:pt idx="15730">
                  <c:v>3.4015274999999998</c:v>
                </c:pt>
                <c:pt idx="15731">
                  <c:v>3.4018518750016002</c:v>
                </c:pt>
                <c:pt idx="15732">
                  <c:v>3.40222625</c:v>
                </c:pt>
                <c:pt idx="15733">
                  <c:v>3.4025543750016003</c:v>
                </c:pt>
                <c:pt idx="15734">
                  <c:v>3.4029009375007999</c:v>
                </c:pt>
                <c:pt idx="15735">
                  <c:v>3.4032693750016003</c:v>
                </c:pt>
                <c:pt idx="15736">
                  <c:v>3.4036703124992003</c:v>
                </c:pt>
                <c:pt idx="15737">
                  <c:v>3.4041350000000001</c:v>
                </c:pt>
                <c:pt idx="15738">
                  <c:v>3.4044918750016002</c:v>
                </c:pt>
                <c:pt idx="15739">
                  <c:v>3.4048503124992</c:v>
                </c:pt>
                <c:pt idx="15740">
                  <c:v>3.4047271875008001</c:v>
                </c:pt>
                <c:pt idx="15741">
                  <c:v>3.4048140624992</c:v>
                </c:pt>
                <c:pt idx="15742">
                  <c:v>3.4050971875007998</c:v>
                </c:pt>
                <c:pt idx="15743">
                  <c:v>3.4046818750016001</c:v>
                </c:pt>
                <c:pt idx="15744">
                  <c:v>3.4043528124992002</c:v>
                </c:pt>
                <c:pt idx="15745">
                  <c:v>3.4040421875007998</c:v>
                </c:pt>
                <c:pt idx="15746">
                  <c:v>3.4036584375008001</c:v>
                </c:pt>
                <c:pt idx="15747">
                  <c:v>3.4035959375007998</c:v>
                </c:pt>
                <c:pt idx="15748">
                  <c:v>3.4039109375007999</c:v>
                </c:pt>
                <c:pt idx="15749">
                  <c:v>3.4039306250016002</c:v>
                </c:pt>
                <c:pt idx="15750">
                  <c:v>3.4039206250016001</c:v>
                </c:pt>
                <c:pt idx="15751">
                  <c:v>3.4042559375007997</c:v>
                </c:pt>
                <c:pt idx="15752">
                  <c:v>3.404585</c:v>
                </c:pt>
                <c:pt idx="15753">
                  <c:v>3.4046315624992003</c:v>
                </c:pt>
                <c:pt idx="15754">
                  <c:v>3.4049634375008</c:v>
                </c:pt>
                <c:pt idx="15755">
                  <c:v>3.4052850000000001</c:v>
                </c:pt>
                <c:pt idx="15756">
                  <c:v>3.4056962500000001</c:v>
                </c:pt>
                <c:pt idx="15757">
                  <c:v>3.4061124999999999</c:v>
                </c:pt>
                <c:pt idx="15758">
                  <c:v>3.4064393750016002</c:v>
                </c:pt>
                <c:pt idx="15759">
                  <c:v>3.4067981250016004</c:v>
                </c:pt>
                <c:pt idx="15760">
                  <c:v>3.4063768750016004</c:v>
                </c:pt>
                <c:pt idx="15761">
                  <c:v>3.4059603124992002</c:v>
                </c:pt>
                <c:pt idx="15762">
                  <c:v>3.4054003124992001</c:v>
                </c:pt>
                <c:pt idx="15763">
                  <c:v>3.4048518750016004</c:v>
                </c:pt>
                <c:pt idx="15764">
                  <c:v>3.4044384375007999</c:v>
                </c:pt>
                <c:pt idx="15765">
                  <c:v>3.4040225</c:v>
                </c:pt>
                <c:pt idx="15766">
                  <c:v>3.4036203124991999</c:v>
                </c:pt>
                <c:pt idx="15767">
                  <c:v>3.4030656250016</c:v>
                </c:pt>
                <c:pt idx="15768">
                  <c:v>3.4026606250016003</c:v>
                </c:pt>
                <c:pt idx="15769">
                  <c:v>3.4021678124992003</c:v>
                </c:pt>
                <c:pt idx="15770">
                  <c:v>3.4018275</c:v>
                </c:pt>
                <c:pt idx="15771">
                  <c:v>3.4014946875007999</c:v>
                </c:pt>
                <c:pt idx="15772">
                  <c:v>3.4011287499999998</c:v>
                </c:pt>
                <c:pt idx="15773">
                  <c:v>3.4007206250016</c:v>
                </c:pt>
                <c:pt idx="15774">
                  <c:v>3.4006743750016</c:v>
                </c:pt>
                <c:pt idx="15775">
                  <c:v>3.4010631250016004</c:v>
                </c:pt>
                <c:pt idx="15776">
                  <c:v>3.4011640624992001</c:v>
                </c:pt>
                <c:pt idx="15777">
                  <c:v>3.4015546875007998</c:v>
                </c:pt>
                <c:pt idx="15778">
                  <c:v>3.4019203124991999</c:v>
                </c:pt>
                <c:pt idx="15779">
                  <c:v>3.4022462500000001</c:v>
                </c:pt>
                <c:pt idx="15780">
                  <c:v>3.4025862500000001</c:v>
                </c:pt>
                <c:pt idx="15781">
                  <c:v>3.4028462500000001</c:v>
                </c:pt>
                <c:pt idx="15782">
                  <c:v>3.4032309375007999</c:v>
                </c:pt>
                <c:pt idx="15783">
                  <c:v>3.4028646875008</c:v>
                </c:pt>
                <c:pt idx="15784">
                  <c:v>3.4024484375007997</c:v>
                </c:pt>
                <c:pt idx="15785">
                  <c:v>3.4020196875008</c:v>
                </c:pt>
                <c:pt idx="15786">
                  <c:v>3.4015693750016003</c:v>
                </c:pt>
                <c:pt idx="15787">
                  <c:v>3.4012731250016004</c:v>
                </c:pt>
                <c:pt idx="15788">
                  <c:v>3.4009287499999998</c:v>
                </c:pt>
                <c:pt idx="15789">
                  <c:v>3.4008321875008001</c:v>
                </c:pt>
                <c:pt idx="15790">
                  <c:v>3.4011843750016002</c:v>
                </c:pt>
                <c:pt idx="15791">
                  <c:v>3.40151</c:v>
                </c:pt>
                <c:pt idx="15792">
                  <c:v>3.4019468750016002</c:v>
                </c:pt>
                <c:pt idx="15793">
                  <c:v>3.4023262500000002</c:v>
                </c:pt>
                <c:pt idx="15794">
                  <c:v>3.4026740624992002</c:v>
                </c:pt>
                <c:pt idx="15795">
                  <c:v>3.4030181250016001</c:v>
                </c:pt>
                <c:pt idx="15796">
                  <c:v>3.4033896875008001</c:v>
                </c:pt>
                <c:pt idx="15797">
                  <c:v>3.4030746875008</c:v>
                </c:pt>
                <c:pt idx="15798">
                  <c:v>3.4025778124992003</c:v>
                </c:pt>
                <c:pt idx="15799">
                  <c:v>3.4022187499999998</c:v>
                </c:pt>
                <c:pt idx="15800">
                  <c:v>3.4020546875008</c:v>
                </c:pt>
                <c:pt idx="15801">
                  <c:v>3.4020765624992002</c:v>
                </c:pt>
                <c:pt idx="15802">
                  <c:v>3.401605</c:v>
                </c:pt>
                <c:pt idx="15803">
                  <c:v>3.401195</c:v>
                </c:pt>
                <c:pt idx="15804">
                  <c:v>3.4008143750016</c:v>
                </c:pt>
                <c:pt idx="15805">
                  <c:v>3.4003343750016004</c:v>
                </c:pt>
                <c:pt idx="15806">
                  <c:v>3.3999100000000002</c:v>
                </c:pt>
                <c:pt idx="15807">
                  <c:v>3.3996893750016004</c:v>
                </c:pt>
                <c:pt idx="15808">
                  <c:v>3.3993346875007999</c:v>
                </c:pt>
                <c:pt idx="15809">
                  <c:v>3.39901125</c:v>
                </c:pt>
                <c:pt idx="15810">
                  <c:v>3.3986278124992002</c:v>
                </c:pt>
                <c:pt idx="15811">
                  <c:v>3.3982912500000002</c:v>
                </c:pt>
                <c:pt idx="15812">
                  <c:v>3.3979303124992</c:v>
                </c:pt>
                <c:pt idx="15813">
                  <c:v>3.39756875</c:v>
                </c:pt>
                <c:pt idx="15814">
                  <c:v>3.3979837499999999</c:v>
                </c:pt>
                <c:pt idx="15815">
                  <c:v>3.3984212500000002</c:v>
                </c:pt>
                <c:pt idx="15816">
                  <c:v>3.3987653124991999</c:v>
                </c:pt>
                <c:pt idx="15817">
                  <c:v>3.3990999999999998</c:v>
                </c:pt>
                <c:pt idx="15818">
                  <c:v>3.3994396875007999</c:v>
                </c:pt>
                <c:pt idx="15819">
                  <c:v>3.3998521875007999</c:v>
                </c:pt>
                <c:pt idx="15820">
                  <c:v>3.4001843750016003</c:v>
                </c:pt>
                <c:pt idx="15821">
                  <c:v>3.4005209375007999</c:v>
                </c:pt>
                <c:pt idx="15822">
                  <c:v>3.4001171875008001</c:v>
                </c:pt>
                <c:pt idx="15823">
                  <c:v>3.3997309375008</c:v>
                </c:pt>
                <c:pt idx="15824">
                  <c:v>3.3993881250016003</c:v>
                </c:pt>
                <c:pt idx="15825">
                  <c:v>3.3989615624992</c:v>
                </c:pt>
                <c:pt idx="15826">
                  <c:v>3.3985931250016002</c:v>
                </c:pt>
                <c:pt idx="15827">
                  <c:v>3.3981834375008</c:v>
                </c:pt>
                <c:pt idx="15828">
                  <c:v>3.3978621875007997</c:v>
                </c:pt>
                <c:pt idx="15829">
                  <c:v>3.39815625</c:v>
                </c:pt>
                <c:pt idx="15830">
                  <c:v>3.3983481250016001</c:v>
                </c:pt>
                <c:pt idx="15831">
                  <c:v>3.3984984375008001</c:v>
                </c:pt>
                <c:pt idx="15832">
                  <c:v>3.3988528124992001</c:v>
                </c:pt>
                <c:pt idx="15833">
                  <c:v>3.3992193750016</c:v>
                </c:pt>
                <c:pt idx="15834">
                  <c:v>3.3995771875008001</c:v>
                </c:pt>
                <c:pt idx="15835">
                  <c:v>3.3999018750016003</c:v>
                </c:pt>
                <c:pt idx="15836">
                  <c:v>3.4003187499999998</c:v>
                </c:pt>
                <c:pt idx="15837">
                  <c:v>3.4006784375007997</c:v>
                </c:pt>
                <c:pt idx="15838">
                  <c:v>3.4010381250016</c:v>
                </c:pt>
                <c:pt idx="15839">
                  <c:v>3.4011409375007999</c:v>
                </c:pt>
                <c:pt idx="15840">
                  <c:v>3.4007934375007998</c:v>
                </c:pt>
                <c:pt idx="15841">
                  <c:v>3.4003971875008001</c:v>
                </c:pt>
                <c:pt idx="15842">
                  <c:v>3.3999896875008</c:v>
                </c:pt>
                <c:pt idx="15843">
                  <c:v>3.3996293750016</c:v>
                </c:pt>
                <c:pt idx="15844">
                  <c:v>3.3998828124992002</c:v>
                </c:pt>
                <c:pt idx="15845">
                  <c:v>3.39995125</c:v>
                </c:pt>
                <c:pt idx="15846">
                  <c:v>3.3997656250016002</c:v>
                </c:pt>
                <c:pt idx="15847">
                  <c:v>3.3998878124992</c:v>
                </c:pt>
                <c:pt idx="15848">
                  <c:v>3.3997965624991999</c:v>
                </c:pt>
                <c:pt idx="15849">
                  <c:v>3.3994190624992</c:v>
                </c:pt>
                <c:pt idx="15850">
                  <c:v>3.3989837500000002</c:v>
                </c:pt>
                <c:pt idx="15851">
                  <c:v>3.3985143750016</c:v>
                </c:pt>
                <c:pt idx="15852">
                  <c:v>3.3980840624991999</c:v>
                </c:pt>
                <c:pt idx="15853">
                  <c:v>3.3977093750016003</c:v>
                </c:pt>
                <c:pt idx="15854">
                  <c:v>3.3978943750016</c:v>
                </c:pt>
                <c:pt idx="15855">
                  <c:v>3.3981721875008</c:v>
                </c:pt>
                <c:pt idx="15856">
                  <c:v>3.3985646875007998</c:v>
                </c:pt>
                <c:pt idx="15857">
                  <c:v>3.3989212499999999</c:v>
                </c:pt>
                <c:pt idx="15858">
                  <c:v>3.3985834375007999</c:v>
                </c:pt>
                <c:pt idx="15859">
                  <c:v>3.3982378124992003</c:v>
                </c:pt>
                <c:pt idx="15860">
                  <c:v>3.3982415624992002</c:v>
                </c:pt>
                <c:pt idx="15861">
                  <c:v>3.39834375</c:v>
                </c:pt>
                <c:pt idx="15862">
                  <c:v>3.39851875</c:v>
                </c:pt>
                <c:pt idx="15863">
                  <c:v>3.3987099999999999</c:v>
                </c:pt>
                <c:pt idx="15864">
                  <c:v>3.3990909375007998</c:v>
                </c:pt>
                <c:pt idx="15865">
                  <c:v>3.3994906250016004</c:v>
                </c:pt>
                <c:pt idx="15866">
                  <c:v>3.3995256250016004</c:v>
                </c:pt>
                <c:pt idx="15867">
                  <c:v>3.3991159375007998</c:v>
                </c:pt>
                <c:pt idx="15868">
                  <c:v>3.3990531250016001</c:v>
                </c:pt>
                <c:pt idx="15869">
                  <c:v>3.3991556250016002</c:v>
                </c:pt>
                <c:pt idx="15870">
                  <c:v>3.3987990624991999</c:v>
                </c:pt>
                <c:pt idx="15871">
                  <c:v>3.3983924999999999</c:v>
                </c:pt>
                <c:pt idx="15872">
                  <c:v>3.3979693750016002</c:v>
                </c:pt>
                <c:pt idx="15873">
                  <c:v>3.3975656250016</c:v>
                </c:pt>
                <c:pt idx="15874">
                  <c:v>3.3972165624991999</c:v>
                </c:pt>
                <c:pt idx="15875">
                  <c:v>3.3971165624992001</c:v>
                </c:pt>
                <c:pt idx="15876">
                  <c:v>3.3971018750016002</c:v>
                </c:pt>
                <c:pt idx="15877">
                  <c:v>3.3974271875007998</c:v>
                </c:pt>
                <c:pt idx="15878">
                  <c:v>3.3977828124992002</c:v>
                </c:pt>
                <c:pt idx="15879">
                  <c:v>3.3982237500000001</c:v>
                </c:pt>
                <c:pt idx="15880">
                  <c:v>3.3985565624992002</c:v>
                </c:pt>
                <c:pt idx="15881">
                  <c:v>3.3989603124992001</c:v>
                </c:pt>
                <c:pt idx="15882">
                  <c:v>3.3993074999999999</c:v>
                </c:pt>
                <c:pt idx="15883">
                  <c:v>3.3996456250016003</c:v>
                </c:pt>
                <c:pt idx="15884">
                  <c:v>3.3998846875008</c:v>
                </c:pt>
                <c:pt idx="15885">
                  <c:v>3.3999768750016002</c:v>
                </c:pt>
                <c:pt idx="15886">
                  <c:v>3.4003375</c:v>
                </c:pt>
                <c:pt idx="15887">
                  <c:v>3.4006956250016001</c:v>
                </c:pt>
                <c:pt idx="15888">
                  <c:v>3.4008753124991999</c:v>
                </c:pt>
                <c:pt idx="15889">
                  <c:v>3.4004846875007999</c:v>
                </c:pt>
                <c:pt idx="15890">
                  <c:v>3.4001059375008</c:v>
                </c:pt>
                <c:pt idx="15891">
                  <c:v>3.3995506250016003</c:v>
                </c:pt>
                <c:pt idx="15892">
                  <c:v>3.3992109375007997</c:v>
                </c:pt>
                <c:pt idx="15893">
                  <c:v>3.398825</c:v>
                </c:pt>
                <c:pt idx="15894">
                  <c:v>3.3984918750016</c:v>
                </c:pt>
                <c:pt idx="15895">
                  <c:v>3.3980215624992001</c:v>
                </c:pt>
                <c:pt idx="15896">
                  <c:v>3.3976337499999998</c:v>
                </c:pt>
                <c:pt idx="15897">
                  <c:v>3.3972103124992001</c:v>
                </c:pt>
                <c:pt idx="15898">
                  <c:v>3.3967990624992002</c:v>
                </c:pt>
                <c:pt idx="15899">
                  <c:v>3.3964178124991999</c:v>
                </c:pt>
                <c:pt idx="15900">
                  <c:v>3.3961034375007997</c:v>
                </c:pt>
                <c:pt idx="15901">
                  <c:v>3.3957653124992002</c:v>
                </c:pt>
                <c:pt idx="15902">
                  <c:v>3.3958146875008</c:v>
                </c:pt>
                <c:pt idx="15903">
                  <c:v>3.3961884375008</c:v>
                </c:pt>
                <c:pt idx="15904">
                  <c:v>3.39652625</c:v>
                </c:pt>
                <c:pt idx="15905">
                  <c:v>3.3966775</c:v>
                </c:pt>
                <c:pt idx="15906">
                  <c:v>3.3969100000000001</c:v>
                </c:pt>
                <c:pt idx="15907">
                  <c:v>3.3973128124992003</c:v>
                </c:pt>
                <c:pt idx="15908">
                  <c:v>3.3976825000000002</c:v>
                </c:pt>
                <c:pt idx="15909">
                  <c:v>3.3980046875008001</c:v>
                </c:pt>
                <c:pt idx="15910">
                  <c:v>3.3983449999999999</c:v>
                </c:pt>
                <c:pt idx="15911">
                  <c:v>3.3986662500000002</c:v>
                </c:pt>
                <c:pt idx="15912">
                  <c:v>3.3990187500000002</c:v>
                </c:pt>
                <c:pt idx="15913">
                  <c:v>3.3986093750016</c:v>
                </c:pt>
                <c:pt idx="15914">
                  <c:v>3.3980971875007997</c:v>
                </c:pt>
                <c:pt idx="15915">
                  <c:v>3.3976375000000001</c:v>
                </c:pt>
                <c:pt idx="15916">
                  <c:v>3.3971796875007998</c:v>
                </c:pt>
                <c:pt idx="15917">
                  <c:v>3.3968453124992002</c:v>
                </c:pt>
                <c:pt idx="15918">
                  <c:v>3.3964218750016002</c:v>
                </c:pt>
                <c:pt idx="15919">
                  <c:v>3.3960293750016004</c:v>
                </c:pt>
                <c:pt idx="15920">
                  <c:v>3.3956118750016002</c:v>
                </c:pt>
                <c:pt idx="15921">
                  <c:v>3.395365</c:v>
                </c:pt>
                <c:pt idx="15922">
                  <c:v>3.3957231250016</c:v>
                </c:pt>
                <c:pt idx="15923">
                  <c:v>3.3960978124992001</c:v>
                </c:pt>
                <c:pt idx="15924">
                  <c:v>3.3963828124991999</c:v>
                </c:pt>
                <c:pt idx="15925">
                  <c:v>3.3965946875007997</c:v>
                </c:pt>
                <c:pt idx="15926">
                  <c:v>3.3969415624992001</c:v>
                </c:pt>
                <c:pt idx="15927">
                  <c:v>3.3968106250016001</c:v>
                </c:pt>
                <c:pt idx="15928">
                  <c:v>3.3964646875007998</c:v>
                </c:pt>
                <c:pt idx="15929">
                  <c:v>3.3965596875007997</c:v>
                </c:pt>
                <c:pt idx="15930">
                  <c:v>3.3961446875007999</c:v>
                </c:pt>
                <c:pt idx="15931">
                  <c:v>3.3957240624992</c:v>
                </c:pt>
                <c:pt idx="15932">
                  <c:v>3.3953793750016001</c:v>
                </c:pt>
                <c:pt idx="15933">
                  <c:v>3.3950796875007998</c:v>
                </c:pt>
                <c:pt idx="15934">
                  <c:v>3.3951556250016002</c:v>
                </c:pt>
                <c:pt idx="15935">
                  <c:v>3.3954303124992</c:v>
                </c:pt>
                <c:pt idx="15936">
                  <c:v>3.3957734375007997</c:v>
                </c:pt>
                <c:pt idx="15937">
                  <c:v>3.3961125000000001</c:v>
                </c:pt>
                <c:pt idx="15938">
                  <c:v>3.3962828124992002</c:v>
                </c:pt>
                <c:pt idx="15939">
                  <c:v>3.3966837499999998</c:v>
                </c:pt>
                <c:pt idx="15940">
                  <c:v>3.3970156250016004</c:v>
                </c:pt>
                <c:pt idx="15941">
                  <c:v>3.3973915624991999</c:v>
                </c:pt>
                <c:pt idx="15942">
                  <c:v>3.3977259375008</c:v>
                </c:pt>
                <c:pt idx="15943">
                  <c:v>3.3980781250016001</c:v>
                </c:pt>
                <c:pt idx="15944">
                  <c:v>3.3984618750016002</c:v>
                </c:pt>
                <c:pt idx="15945">
                  <c:v>3.3988325000000001</c:v>
                </c:pt>
                <c:pt idx="15946">
                  <c:v>3.3991893750016002</c:v>
                </c:pt>
                <c:pt idx="15947">
                  <c:v>3.3988253124992003</c:v>
                </c:pt>
                <c:pt idx="15948">
                  <c:v>3.3984853124992003</c:v>
                </c:pt>
                <c:pt idx="15949">
                  <c:v>3.3981171875007998</c:v>
                </c:pt>
                <c:pt idx="15950">
                  <c:v>3.3977784375007998</c:v>
                </c:pt>
                <c:pt idx="15951">
                  <c:v>3.3972521875007997</c:v>
                </c:pt>
                <c:pt idx="15952">
                  <c:v>3.39681875</c:v>
                </c:pt>
                <c:pt idx="15953">
                  <c:v>3.3963184375008</c:v>
                </c:pt>
                <c:pt idx="15954">
                  <c:v>3.3959825000000001</c:v>
                </c:pt>
                <c:pt idx="15955">
                  <c:v>3.3955028124991999</c:v>
                </c:pt>
                <c:pt idx="15956">
                  <c:v>3.3951596875007999</c:v>
                </c:pt>
                <c:pt idx="15957">
                  <c:v>3.3947349999999998</c:v>
                </c:pt>
                <c:pt idx="15958">
                  <c:v>3.3942656250016001</c:v>
                </c:pt>
                <c:pt idx="15959">
                  <c:v>3.3939181250016004</c:v>
                </c:pt>
                <c:pt idx="15960">
                  <c:v>3.3934700000000002</c:v>
                </c:pt>
                <c:pt idx="15961">
                  <c:v>3.3931431250016</c:v>
                </c:pt>
                <c:pt idx="15962">
                  <c:v>3.3925893750016001</c:v>
                </c:pt>
                <c:pt idx="15963">
                  <c:v>3.3921909375007999</c:v>
                </c:pt>
                <c:pt idx="15964">
                  <c:v>3.3918178124992</c:v>
                </c:pt>
                <c:pt idx="15965">
                  <c:v>3.3914846875008</c:v>
                </c:pt>
                <c:pt idx="15966">
                  <c:v>3.3913187499999999</c:v>
                </c:pt>
                <c:pt idx="15967">
                  <c:v>3.3916703124992003</c:v>
                </c:pt>
                <c:pt idx="15968">
                  <c:v>3.3920206250016003</c:v>
                </c:pt>
                <c:pt idx="15969">
                  <c:v>3.3923884375008</c:v>
                </c:pt>
                <c:pt idx="15970">
                  <c:v>3.3928328124992002</c:v>
                </c:pt>
                <c:pt idx="15971">
                  <c:v>3.3931825</c:v>
                </c:pt>
                <c:pt idx="15972">
                  <c:v>3.39362875</c:v>
                </c:pt>
                <c:pt idx="15973">
                  <c:v>3.3939696875008001</c:v>
                </c:pt>
                <c:pt idx="15974">
                  <c:v>3.3943506250016</c:v>
                </c:pt>
                <c:pt idx="15975">
                  <c:v>3.3947390624992</c:v>
                </c:pt>
                <c:pt idx="15976">
                  <c:v>3.3951246875007999</c:v>
                </c:pt>
                <c:pt idx="15977">
                  <c:v>3.3954615624992002</c:v>
                </c:pt>
                <c:pt idx="15978">
                  <c:v>3.3950849999999999</c:v>
                </c:pt>
                <c:pt idx="15979">
                  <c:v>3.3947084375008001</c:v>
                </c:pt>
                <c:pt idx="15980">
                  <c:v>3.3946125</c:v>
                </c:pt>
                <c:pt idx="15981">
                  <c:v>3.3946637499999999</c:v>
                </c:pt>
                <c:pt idx="15982">
                  <c:v>3.3950078124992</c:v>
                </c:pt>
                <c:pt idx="15983">
                  <c:v>3.3953909375008</c:v>
                </c:pt>
                <c:pt idx="15984">
                  <c:v>3.3958006250016002</c:v>
                </c:pt>
                <c:pt idx="15985">
                  <c:v>3.39614875</c:v>
                </c:pt>
                <c:pt idx="15986">
                  <c:v>3.3965259375007997</c:v>
                </c:pt>
                <c:pt idx="15987">
                  <c:v>3.3968571875008</c:v>
                </c:pt>
                <c:pt idx="15988">
                  <c:v>3.3971953124992003</c:v>
                </c:pt>
                <c:pt idx="15989">
                  <c:v>3.3975621875008</c:v>
                </c:pt>
                <c:pt idx="15990">
                  <c:v>3.3972000000000002</c:v>
                </c:pt>
                <c:pt idx="15991">
                  <c:v>3.3970771875007997</c:v>
                </c:pt>
                <c:pt idx="15992">
                  <c:v>3.3967096875007998</c:v>
                </c:pt>
                <c:pt idx="15993">
                  <c:v>3.3963512499999999</c:v>
                </c:pt>
                <c:pt idx="15994">
                  <c:v>3.3960187500000001</c:v>
                </c:pt>
                <c:pt idx="15995">
                  <c:v>3.3955353124992</c:v>
                </c:pt>
                <c:pt idx="15996">
                  <c:v>3.3950606250016002</c:v>
                </c:pt>
                <c:pt idx="15997">
                  <c:v>3.3947400000000001</c:v>
                </c:pt>
                <c:pt idx="15998">
                  <c:v>3.3941462499999999</c:v>
                </c:pt>
                <c:pt idx="15999">
                  <c:v>3.3936221875007999</c:v>
                </c:pt>
                <c:pt idx="16000">
                  <c:v>3.3932612500000001</c:v>
                </c:pt>
                <c:pt idx="16001">
                  <c:v>3.3928968750016</c:v>
                </c:pt>
                <c:pt idx="16002">
                  <c:v>3.39306625</c:v>
                </c:pt>
                <c:pt idx="16003">
                  <c:v>3.3933609375008</c:v>
                </c:pt>
                <c:pt idx="16004">
                  <c:v>3.3937184375007998</c:v>
                </c:pt>
                <c:pt idx="16005">
                  <c:v>3.3936109375007999</c:v>
                </c:pt>
                <c:pt idx="16006">
                  <c:v>3.3932215624992002</c:v>
                </c:pt>
                <c:pt idx="16007">
                  <c:v>3.3933221875007997</c:v>
                </c:pt>
                <c:pt idx="16008">
                  <c:v>3.3937681250016003</c:v>
                </c:pt>
                <c:pt idx="16009">
                  <c:v>3.3941315624991999</c:v>
                </c:pt>
                <c:pt idx="16010">
                  <c:v>3.3944787500000002</c:v>
                </c:pt>
                <c:pt idx="16011">
                  <c:v>3.3943793750016003</c:v>
                </c:pt>
                <c:pt idx="16012">
                  <c:v>3.3939118750016002</c:v>
                </c:pt>
                <c:pt idx="16013">
                  <c:v>3.3933087500000001</c:v>
                </c:pt>
                <c:pt idx="16014">
                  <c:v>3.39279625</c:v>
                </c:pt>
                <c:pt idx="16015">
                  <c:v>3.3923493750016003</c:v>
                </c:pt>
                <c:pt idx="16016">
                  <c:v>3.3919153124992003</c:v>
                </c:pt>
                <c:pt idx="16017">
                  <c:v>3.3915781250016002</c:v>
                </c:pt>
                <c:pt idx="16018">
                  <c:v>3.39192625</c:v>
                </c:pt>
                <c:pt idx="16019">
                  <c:v>3.3916693750016003</c:v>
                </c:pt>
                <c:pt idx="16020">
                  <c:v>3.3918993750016</c:v>
                </c:pt>
                <c:pt idx="16021">
                  <c:v>3.3922387500000002</c:v>
                </c:pt>
                <c:pt idx="16022">
                  <c:v>3.3926168750016004</c:v>
                </c:pt>
                <c:pt idx="16023">
                  <c:v>3.3929437500000001</c:v>
                </c:pt>
                <c:pt idx="16024">
                  <c:v>3.3933068750016</c:v>
                </c:pt>
                <c:pt idx="16025">
                  <c:v>3.3936424999999999</c:v>
                </c:pt>
                <c:pt idx="16026">
                  <c:v>3.3940518750016002</c:v>
                </c:pt>
                <c:pt idx="16027">
                  <c:v>3.3943965624992001</c:v>
                </c:pt>
                <c:pt idx="16028">
                  <c:v>3.3947474999999998</c:v>
                </c:pt>
                <c:pt idx="16029">
                  <c:v>3.3951053124991999</c:v>
                </c:pt>
                <c:pt idx="16030">
                  <c:v>3.3954943750016002</c:v>
                </c:pt>
                <c:pt idx="16031">
                  <c:v>3.3958168750016</c:v>
                </c:pt>
                <c:pt idx="16032">
                  <c:v>3.3954493750016002</c:v>
                </c:pt>
                <c:pt idx="16033">
                  <c:v>3.3951199999999999</c:v>
                </c:pt>
                <c:pt idx="16034">
                  <c:v>3.3947603124992001</c:v>
                </c:pt>
                <c:pt idx="16035">
                  <c:v>3.3944387499999999</c:v>
                </c:pt>
                <c:pt idx="16036">
                  <c:v>3.3944606250016003</c:v>
                </c:pt>
                <c:pt idx="16037">
                  <c:v>3.3948668750016</c:v>
                </c:pt>
                <c:pt idx="16038">
                  <c:v>3.3948159375008</c:v>
                </c:pt>
                <c:pt idx="16039">
                  <c:v>3.3948959375008001</c:v>
                </c:pt>
                <c:pt idx="16040">
                  <c:v>3.3946306250016001</c:v>
                </c:pt>
                <c:pt idx="16041">
                  <c:v>3.3948381250016002</c:v>
                </c:pt>
                <c:pt idx="16042">
                  <c:v>3.3944818750016004</c:v>
                </c:pt>
                <c:pt idx="16043">
                  <c:v>3.39401625</c:v>
                </c:pt>
                <c:pt idx="16044">
                  <c:v>3.3936943750016</c:v>
                </c:pt>
                <c:pt idx="16045">
                  <c:v>3.3933312500000001</c:v>
                </c:pt>
                <c:pt idx="16046">
                  <c:v>3.39297</c:v>
                </c:pt>
                <c:pt idx="16047">
                  <c:v>3.3924896875007997</c:v>
                </c:pt>
                <c:pt idx="16048">
                  <c:v>3.3920275000000002</c:v>
                </c:pt>
                <c:pt idx="16049">
                  <c:v>3.3916993750016</c:v>
                </c:pt>
                <c:pt idx="16050">
                  <c:v>3.3913140624992</c:v>
                </c:pt>
                <c:pt idx="16051">
                  <c:v>3.3909765624992003</c:v>
                </c:pt>
                <c:pt idx="16052">
                  <c:v>3.3903306250016003</c:v>
                </c:pt>
                <c:pt idx="16053">
                  <c:v>3.3899750000000002</c:v>
                </c:pt>
                <c:pt idx="16054">
                  <c:v>3.3896031250016003</c:v>
                </c:pt>
                <c:pt idx="16055">
                  <c:v>3.3891871875007999</c:v>
                </c:pt>
                <c:pt idx="16056">
                  <c:v>3.3888262500000002</c:v>
                </c:pt>
                <c:pt idx="16057">
                  <c:v>3.3885043750016002</c:v>
                </c:pt>
                <c:pt idx="16058">
                  <c:v>3.3880543750016003</c:v>
                </c:pt>
                <c:pt idx="16059">
                  <c:v>3.3877040624992003</c:v>
                </c:pt>
                <c:pt idx="16060">
                  <c:v>3.3871581250016001</c:v>
                </c:pt>
                <c:pt idx="16061">
                  <c:v>3.3868096875007998</c:v>
                </c:pt>
                <c:pt idx="16062">
                  <c:v>3.3864628124992002</c:v>
                </c:pt>
                <c:pt idx="16063">
                  <c:v>3.3861406250016004</c:v>
                </c:pt>
                <c:pt idx="16064">
                  <c:v>3.3861431250016003</c:v>
                </c:pt>
                <c:pt idx="16065">
                  <c:v>3.3865940624992001</c:v>
                </c:pt>
                <c:pt idx="16066">
                  <c:v>3.3870190624992</c:v>
                </c:pt>
                <c:pt idx="16067">
                  <c:v>3.38734125</c:v>
                </c:pt>
                <c:pt idx="16068">
                  <c:v>3.3877587500000002</c:v>
                </c:pt>
                <c:pt idx="16069">
                  <c:v>3.3882534375007998</c:v>
                </c:pt>
                <c:pt idx="16070">
                  <c:v>3.3886881250016003</c:v>
                </c:pt>
                <c:pt idx="16071">
                  <c:v>3.3890306250016002</c:v>
                </c:pt>
                <c:pt idx="16072">
                  <c:v>3.3893575</c:v>
                </c:pt>
                <c:pt idx="16073">
                  <c:v>3.3896971875007997</c:v>
                </c:pt>
                <c:pt idx="16074">
                  <c:v>3.3900759375008001</c:v>
                </c:pt>
                <c:pt idx="16075">
                  <c:v>3.3905487499999998</c:v>
                </c:pt>
                <c:pt idx="16076">
                  <c:v>3.3909128124992001</c:v>
                </c:pt>
                <c:pt idx="16077">
                  <c:v>3.3912446875007998</c:v>
                </c:pt>
                <c:pt idx="16078">
                  <c:v>3.3916599999999999</c:v>
                </c:pt>
                <c:pt idx="16079">
                  <c:v>3.3920281250016</c:v>
                </c:pt>
                <c:pt idx="16080">
                  <c:v>3.3924803124992002</c:v>
                </c:pt>
                <c:pt idx="16081">
                  <c:v>3.3929546875007999</c:v>
                </c:pt>
                <c:pt idx="16082">
                  <c:v>3.3933706250016002</c:v>
                </c:pt>
                <c:pt idx="16083">
                  <c:v>3.3937824999999999</c:v>
                </c:pt>
                <c:pt idx="16084">
                  <c:v>3.3941187500000001</c:v>
                </c:pt>
                <c:pt idx="16085">
                  <c:v>3.3936871875007997</c:v>
                </c:pt>
                <c:pt idx="16086">
                  <c:v>3.39313625</c:v>
                </c:pt>
                <c:pt idx="16087">
                  <c:v>3.3926815624992002</c:v>
                </c:pt>
                <c:pt idx="16088">
                  <c:v>3.3922068750016003</c:v>
                </c:pt>
                <c:pt idx="16089">
                  <c:v>3.3917912499999998</c:v>
                </c:pt>
                <c:pt idx="16090">
                  <c:v>3.39139875</c:v>
                </c:pt>
                <c:pt idx="16091">
                  <c:v>3.3909631250016004</c:v>
                </c:pt>
                <c:pt idx="16092">
                  <c:v>3.3906309375007999</c:v>
                </c:pt>
                <c:pt idx="16093">
                  <c:v>3.3903034375007999</c:v>
                </c:pt>
                <c:pt idx="16094">
                  <c:v>3.3898043750016003</c:v>
                </c:pt>
                <c:pt idx="16095">
                  <c:v>3.3894221875007999</c:v>
                </c:pt>
                <c:pt idx="16096">
                  <c:v>3.3890449999999999</c:v>
                </c:pt>
                <c:pt idx="16097">
                  <c:v>3.3888753124991999</c:v>
                </c:pt>
                <c:pt idx="16098">
                  <c:v>3.38894875</c:v>
                </c:pt>
                <c:pt idx="16099">
                  <c:v>3.3892131250016</c:v>
                </c:pt>
                <c:pt idx="16100">
                  <c:v>3.3895421875007998</c:v>
                </c:pt>
                <c:pt idx="16101">
                  <c:v>3.3900025</c:v>
                </c:pt>
                <c:pt idx="16102">
                  <c:v>3.3903449999999999</c:v>
                </c:pt>
                <c:pt idx="16103">
                  <c:v>3.3906725</c:v>
                </c:pt>
                <c:pt idx="16104">
                  <c:v>3.3910540624992001</c:v>
                </c:pt>
                <c:pt idx="16105">
                  <c:v>3.3913906250016002</c:v>
                </c:pt>
                <c:pt idx="16106">
                  <c:v>3.3910828124992003</c:v>
                </c:pt>
                <c:pt idx="16107">
                  <c:v>3.3905993750016004</c:v>
                </c:pt>
                <c:pt idx="16108">
                  <c:v>3.3901659375007998</c:v>
                </c:pt>
                <c:pt idx="16109">
                  <c:v>3.3898528124992002</c:v>
                </c:pt>
                <c:pt idx="16110">
                  <c:v>3.3895156250016001</c:v>
                </c:pt>
                <c:pt idx="16111">
                  <c:v>3.3891871875007999</c:v>
                </c:pt>
                <c:pt idx="16112">
                  <c:v>3.3889609375008001</c:v>
                </c:pt>
                <c:pt idx="16113">
                  <c:v>3.3886099999999999</c:v>
                </c:pt>
                <c:pt idx="16114">
                  <c:v>3.3882531250016004</c:v>
                </c:pt>
                <c:pt idx="16115">
                  <c:v>3.3879590624992</c:v>
                </c:pt>
                <c:pt idx="16116">
                  <c:v>3.3882665624991999</c:v>
                </c:pt>
                <c:pt idx="16117">
                  <c:v>3.3880378124992001</c:v>
                </c:pt>
                <c:pt idx="16118">
                  <c:v>3.3883718750016003</c:v>
                </c:pt>
                <c:pt idx="16119">
                  <c:v>3.3887593750016003</c:v>
                </c:pt>
                <c:pt idx="16120">
                  <c:v>3.3891475</c:v>
                </c:pt>
                <c:pt idx="16121">
                  <c:v>3.3895484375008</c:v>
                </c:pt>
                <c:pt idx="16122">
                  <c:v>3.3892196875008</c:v>
                </c:pt>
                <c:pt idx="16123">
                  <c:v>3.3888221875008</c:v>
                </c:pt>
                <c:pt idx="16124">
                  <c:v>3.3884628124992</c:v>
                </c:pt>
                <c:pt idx="16125">
                  <c:v>3.3880821875008</c:v>
                </c:pt>
                <c:pt idx="16126">
                  <c:v>3.3882503124992001</c:v>
                </c:pt>
                <c:pt idx="16127">
                  <c:v>3.3878609375008</c:v>
                </c:pt>
                <c:pt idx="16128">
                  <c:v>3.38783375</c:v>
                </c:pt>
                <c:pt idx="16129">
                  <c:v>3.3882150000000002</c:v>
                </c:pt>
                <c:pt idx="16130">
                  <c:v>3.3885953124992003</c:v>
                </c:pt>
                <c:pt idx="16131">
                  <c:v>3.3889171875008</c:v>
                </c:pt>
                <c:pt idx="16132">
                  <c:v>3.3892600000000002</c:v>
                </c:pt>
                <c:pt idx="16133">
                  <c:v>3.3896753124992003</c:v>
                </c:pt>
                <c:pt idx="16134">
                  <c:v>3.3900662499999998</c:v>
                </c:pt>
                <c:pt idx="16135">
                  <c:v>3.3904512499999999</c:v>
                </c:pt>
                <c:pt idx="16136">
                  <c:v>3.3908575000000001</c:v>
                </c:pt>
                <c:pt idx="16137">
                  <c:v>3.3912062500000002</c:v>
                </c:pt>
                <c:pt idx="16138">
                  <c:v>3.3916206250016003</c:v>
                </c:pt>
                <c:pt idx="16139">
                  <c:v>3.3920112499999999</c:v>
                </c:pt>
                <c:pt idx="16140">
                  <c:v>3.3923731250016003</c:v>
                </c:pt>
                <c:pt idx="16141">
                  <c:v>3.3927284375008</c:v>
                </c:pt>
                <c:pt idx="16142">
                  <c:v>3.3923778124992001</c:v>
                </c:pt>
                <c:pt idx="16143">
                  <c:v>3.3920509375007999</c:v>
                </c:pt>
                <c:pt idx="16144">
                  <c:v>3.3916431250016004</c:v>
                </c:pt>
                <c:pt idx="16145">
                  <c:v>3.3913090624992002</c:v>
                </c:pt>
                <c:pt idx="16146">
                  <c:v>3.3910540624992001</c:v>
                </c:pt>
                <c:pt idx="16147">
                  <c:v>3.3906637499999999</c:v>
                </c:pt>
                <c:pt idx="16148">
                  <c:v>3.3902512499999999</c:v>
                </c:pt>
                <c:pt idx="16149">
                  <c:v>3.38992125</c:v>
                </c:pt>
                <c:pt idx="16150">
                  <c:v>3.3895668750016004</c:v>
                </c:pt>
                <c:pt idx="16151">
                  <c:v>3.3892250000000002</c:v>
                </c:pt>
                <c:pt idx="16152">
                  <c:v>3.388865</c:v>
                </c:pt>
                <c:pt idx="16153">
                  <c:v>3.3884703124992002</c:v>
                </c:pt>
                <c:pt idx="16154">
                  <c:v>3.3880459375008001</c:v>
                </c:pt>
                <c:pt idx="16155">
                  <c:v>3.3878359375008</c:v>
                </c:pt>
                <c:pt idx="16156">
                  <c:v>3.3881696875007998</c:v>
                </c:pt>
                <c:pt idx="16157">
                  <c:v>3.3883156250016002</c:v>
                </c:pt>
                <c:pt idx="16158">
                  <c:v>3.3879287499999999</c:v>
                </c:pt>
                <c:pt idx="16159">
                  <c:v>3.3875896875008</c:v>
                </c:pt>
                <c:pt idx="16160">
                  <c:v>3.3877381250016003</c:v>
                </c:pt>
                <c:pt idx="16161">
                  <c:v>3.3872771875007999</c:v>
                </c:pt>
                <c:pt idx="16162">
                  <c:v>3.3867993750016003</c:v>
                </c:pt>
                <c:pt idx="16163">
                  <c:v>3.3863390624992</c:v>
                </c:pt>
                <c:pt idx="16164">
                  <c:v>3.3859362499999999</c:v>
                </c:pt>
                <c:pt idx="16165">
                  <c:v>3.3855793750016003</c:v>
                </c:pt>
                <c:pt idx="16166">
                  <c:v>3.3855218750016003</c:v>
                </c:pt>
                <c:pt idx="16167">
                  <c:v>3.3858840624991999</c:v>
                </c:pt>
                <c:pt idx="16168">
                  <c:v>3.3863515624992</c:v>
                </c:pt>
                <c:pt idx="16169">
                  <c:v>3.38670625</c:v>
                </c:pt>
                <c:pt idx="16170">
                  <c:v>3.3870290624992001</c:v>
                </c:pt>
                <c:pt idx="16171">
                  <c:v>3.3874034375008</c:v>
                </c:pt>
                <c:pt idx="16172">
                  <c:v>3.3878699999999999</c:v>
                </c:pt>
                <c:pt idx="16173">
                  <c:v>3.3882278124992</c:v>
                </c:pt>
                <c:pt idx="16174">
                  <c:v>3.3886009375007999</c:v>
                </c:pt>
                <c:pt idx="16175">
                  <c:v>3.3890290624991999</c:v>
                </c:pt>
                <c:pt idx="16176">
                  <c:v>3.3892568750016001</c:v>
                </c:pt>
                <c:pt idx="16177">
                  <c:v>3.3892515624991999</c:v>
                </c:pt>
                <c:pt idx="16178">
                  <c:v>3.3889231250016003</c:v>
                </c:pt>
                <c:pt idx="16179">
                  <c:v>3.3886012499999998</c:v>
                </c:pt>
                <c:pt idx="16180">
                  <c:v>3.3881093750016</c:v>
                </c:pt>
                <c:pt idx="16181">
                  <c:v>3.3876690624992003</c:v>
                </c:pt>
                <c:pt idx="16182">
                  <c:v>3.3872778124992</c:v>
                </c:pt>
                <c:pt idx="16183">
                  <c:v>3.3869259375007998</c:v>
                </c:pt>
                <c:pt idx="16184">
                  <c:v>3.3865443750016002</c:v>
                </c:pt>
                <c:pt idx="16185">
                  <c:v>3.3862062499999999</c:v>
                </c:pt>
                <c:pt idx="16186">
                  <c:v>3.38584</c:v>
                </c:pt>
                <c:pt idx="16187">
                  <c:v>3.3854156250016003</c:v>
                </c:pt>
                <c:pt idx="16188">
                  <c:v>3.3850759375007997</c:v>
                </c:pt>
                <c:pt idx="16189">
                  <c:v>3.3852346875007999</c:v>
                </c:pt>
                <c:pt idx="16190">
                  <c:v>3.3856053124992003</c:v>
                </c:pt>
                <c:pt idx="16191">
                  <c:v>3.38602625</c:v>
                </c:pt>
                <c:pt idx="16192">
                  <c:v>3.3863878124992</c:v>
                </c:pt>
                <c:pt idx="16193">
                  <c:v>3.3867328124992002</c:v>
                </c:pt>
                <c:pt idx="16194">
                  <c:v>3.3870643750016001</c:v>
                </c:pt>
                <c:pt idx="16195">
                  <c:v>3.3873996875008001</c:v>
                </c:pt>
                <c:pt idx="16196">
                  <c:v>3.38776375</c:v>
                </c:pt>
                <c:pt idx="16197">
                  <c:v>3.3881715624991999</c:v>
                </c:pt>
                <c:pt idx="16198">
                  <c:v>3.3885031250016002</c:v>
                </c:pt>
                <c:pt idx="16199">
                  <c:v>3.3888868750016004</c:v>
                </c:pt>
                <c:pt idx="16200">
                  <c:v>3.38919375</c:v>
                </c:pt>
                <c:pt idx="16201">
                  <c:v>3.3895321875007998</c:v>
                </c:pt>
                <c:pt idx="16202">
                  <c:v>3.3899300000000001</c:v>
                </c:pt>
                <c:pt idx="16203">
                  <c:v>3.3897356250016002</c:v>
                </c:pt>
                <c:pt idx="16204">
                  <c:v>3.3895249999999999</c:v>
                </c:pt>
                <c:pt idx="16205">
                  <c:v>3.3891378124992002</c:v>
                </c:pt>
                <c:pt idx="16206">
                  <c:v>3.3887893750016</c:v>
                </c:pt>
                <c:pt idx="16207">
                  <c:v>3.3884018750016001</c:v>
                </c:pt>
                <c:pt idx="16208">
                  <c:v>3.3879431250016001</c:v>
                </c:pt>
                <c:pt idx="16209">
                  <c:v>3.3875768750016002</c:v>
                </c:pt>
                <c:pt idx="16210">
                  <c:v>3.3871531250016003</c:v>
                </c:pt>
                <c:pt idx="16211">
                  <c:v>3.3867368750016</c:v>
                </c:pt>
                <c:pt idx="16212">
                  <c:v>3.3864025</c:v>
                </c:pt>
                <c:pt idx="16213">
                  <c:v>3.3860478124991999</c:v>
                </c:pt>
                <c:pt idx="16214">
                  <c:v>3.3855353124992003</c:v>
                </c:pt>
                <c:pt idx="16215">
                  <c:v>3.3852053124992003</c:v>
                </c:pt>
                <c:pt idx="16216">
                  <c:v>3.3849793750016004</c:v>
                </c:pt>
                <c:pt idx="16217">
                  <c:v>3.3846284375007998</c:v>
                </c:pt>
                <c:pt idx="16218">
                  <c:v>3.3842434375007997</c:v>
                </c:pt>
                <c:pt idx="16219">
                  <c:v>3.3840009375008</c:v>
                </c:pt>
                <c:pt idx="16220">
                  <c:v>3.3843631250016002</c:v>
                </c:pt>
                <c:pt idx="16221">
                  <c:v>3.3840106250016002</c:v>
                </c:pt>
                <c:pt idx="16222">
                  <c:v>3.3836715624992002</c:v>
                </c:pt>
                <c:pt idx="16223">
                  <c:v>3.3835465624992</c:v>
                </c:pt>
                <c:pt idx="16224">
                  <c:v>3.3830974999999999</c:v>
                </c:pt>
                <c:pt idx="16225">
                  <c:v>3.3827409375007997</c:v>
                </c:pt>
                <c:pt idx="16226">
                  <c:v>3.3827796875008</c:v>
                </c:pt>
                <c:pt idx="16227">
                  <c:v>3.3831693750016001</c:v>
                </c:pt>
                <c:pt idx="16228">
                  <c:v>3.3835031250016003</c:v>
                </c:pt>
                <c:pt idx="16229">
                  <c:v>3.3839556250016001</c:v>
                </c:pt>
                <c:pt idx="16230">
                  <c:v>3.3843378124992003</c:v>
                </c:pt>
                <c:pt idx="16231">
                  <c:v>3.3848009375007999</c:v>
                </c:pt>
                <c:pt idx="16232">
                  <c:v>3.3851978124992002</c:v>
                </c:pt>
                <c:pt idx="16233">
                  <c:v>3.3855559375007998</c:v>
                </c:pt>
                <c:pt idx="16234">
                  <c:v>3.3859703124992002</c:v>
                </c:pt>
                <c:pt idx="16235">
                  <c:v>3.3863146875007999</c:v>
                </c:pt>
                <c:pt idx="16236">
                  <c:v>3.3866756250016001</c:v>
                </c:pt>
                <c:pt idx="16237">
                  <c:v>3.38707125</c:v>
                </c:pt>
                <c:pt idx="16238">
                  <c:v>3.3874984375007999</c:v>
                </c:pt>
                <c:pt idx="16239">
                  <c:v>3.3878715624992002</c:v>
                </c:pt>
                <c:pt idx="16240">
                  <c:v>3.3882762500000001</c:v>
                </c:pt>
                <c:pt idx="16241">
                  <c:v>3.3886421875007997</c:v>
                </c:pt>
                <c:pt idx="16242">
                  <c:v>3.3889959375008001</c:v>
                </c:pt>
                <c:pt idx="16243">
                  <c:v>3.3888731250016</c:v>
                </c:pt>
                <c:pt idx="16244">
                  <c:v>3.3884762500000001</c:v>
                </c:pt>
                <c:pt idx="16245">
                  <c:v>3.3880890624991999</c:v>
                </c:pt>
                <c:pt idx="16246">
                  <c:v>3.3877006250016004</c:v>
                </c:pt>
                <c:pt idx="16247">
                  <c:v>3.38735125</c:v>
                </c:pt>
                <c:pt idx="16248">
                  <c:v>3.3868409375008</c:v>
                </c:pt>
                <c:pt idx="16249">
                  <c:v>3.3861684375008001</c:v>
                </c:pt>
                <c:pt idx="16250">
                  <c:v>3.3857156250016001</c:v>
                </c:pt>
                <c:pt idx="16251">
                  <c:v>3.3853081250016004</c:v>
                </c:pt>
                <c:pt idx="16252">
                  <c:v>3.3849503124992002</c:v>
                </c:pt>
                <c:pt idx="16253">
                  <c:v>3.3846124999999998</c:v>
                </c:pt>
                <c:pt idx="16254">
                  <c:v>3.3840793750016003</c:v>
                </c:pt>
                <c:pt idx="16255">
                  <c:v>3.3835362500000001</c:v>
                </c:pt>
                <c:pt idx="16256">
                  <c:v>3.3832068750016</c:v>
                </c:pt>
                <c:pt idx="16257">
                  <c:v>3.3828624999999999</c:v>
                </c:pt>
                <c:pt idx="16258">
                  <c:v>3.3827493750016</c:v>
                </c:pt>
                <c:pt idx="16259">
                  <c:v>3.3823740624992</c:v>
                </c:pt>
                <c:pt idx="16260">
                  <c:v>3.3819996875007998</c:v>
                </c:pt>
                <c:pt idx="16261">
                  <c:v>3.3818837500000001</c:v>
                </c:pt>
                <c:pt idx="16262">
                  <c:v>3.3822521875008</c:v>
                </c:pt>
                <c:pt idx="16263">
                  <c:v>3.3825903124992003</c:v>
                </c:pt>
                <c:pt idx="16264">
                  <c:v>3.3829431250016002</c:v>
                </c:pt>
                <c:pt idx="16265">
                  <c:v>3.3831356250016</c:v>
                </c:pt>
                <c:pt idx="16266">
                  <c:v>3.3835156250016003</c:v>
                </c:pt>
                <c:pt idx="16267">
                  <c:v>3.3838875000000002</c:v>
                </c:pt>
                <c:pt idx="16268">
                  <c:v>3.3842581250016002</c:v>
                </c:pt>
                <c:pt idx="16269">
                  <c:v>3.3845450000000001</c:v>
                </c:pt>
                <c:pt idx="16270">
                  <c:v>3.3844840624992001</c:v>
                </c:pt>
                <c:pt idx="16271">
                  <c:v>3.3840775000000001</c:v>
                </c:pt>
                <c:pt idx="16272">
                  <c:v>3.3835778124992002</c:v>
                </c:pt>
                <c:pt idx="16273">
                  <c:v>3.3830559375007998</c:v>
                </c:pt>
                <c:pt idx="16274">
                  <c:v>3.3824749999999999</c:v>
                </c:pt>
                <c:pt idx="16275">
                  <c:v>3.3820659375008</c:v>
                </c:pt>
                <c:pt idx="16276">
                  <c:v>3.3815596875008</c:v>
                </c:pt>
                <c:pt idx="16277">
                  <c:v>3.3811796875007998</c:v>
                </c:pt>
                <c:pt idx="16278">
                  <c:v>3.3807859375008</c:v>
                </c:pt>
                <c:pt idx="16279">
                  <c:v>3.3803493750016003</c:v>
                </c:pt>
                <c:pt idx="16280">
                  <c:v>3.38037375</c:v>
                </c:pt>
                <c:pt idx="16281">
                  <c:v>3.38071375</c:v>
                </c:pt>
                <c:pt idx="16282">
                  <c:v>3.3810425</c:v>
                </c:pt>
                <c:pt idx="16283">
                  <c:v>3.3814099999999998</c:v>
                </c:pt>
                <c:pt idx="16284">
                  <c:v>3.3817803124992003</c:v>
                </c:pt>
                <c:pt idx="16285">
                  <c:v>3.3822003124991999</c:v>
                </c:pt>
                <c:pt idx="16286">
                  <c:v>3.3825315624992003</c:v>
                </c:pt>
                <c:pt idx="16287">
                  <c:v>3.3829137500000002</c:v>
                </c:pt>
                <c:pt idx="16288">
                  <c:v>3.3832784375007998</c:v>
                </c:pt>
                <c:pt idx="16289">
                  <c:v>3.3837140624991999</c:v>
                </c:pt>
                <c:pt idx="16290">
                  <c:v>3.3840659375007998</c:v>
                </c:pt>
                <c:pt idx="16291">
                  <c:v>3.3844253124992001</c:v>
                </c:pt>
                <c:pt idx="16292">
                  <c:v>3.3847790624992</c:v>
                </c:pt>
                <c:pt idx="16293">
                  <c:v>3.3850643750016003</c:v>
                </c:pt>
                <c:pt idx="16294">
                  <c:v>3.3854118750016</c:v>
                </c:pt>
                <c:pt idx="16295">
                  <c:v>3.3854596875007998</c:v>
                </c:pt>
                <c:pt idx="16296">
                  <c:v>3.3851056250016001</c:v>
                </c:pt>
                <c:pt idx="16297">
                  <c:v>3.3847303124992001</c:v>
                </c:pt>
                <c:pt idx="16298">
                  <c:v>3.3843203124992001</c:v>
                </c:pt>
                <c:pt idx="16299">
                  <c:v>3.3837762499999999</c:v>
                </c:pt>
                <c:pt idx="16300">
                  <c:v>3.3832340624991999</c:v>
                </c:pt>
                <c:pt idx="16301">
                  <c:v>3.3828806250016004</c:v>
                </c:pt>
                <c:pt idx="16302">
                  <c:v>3.3825562499999999</c:v>
                </c:pt>
                <c:pt idx="16303">
                  <c:v>3.3822203124992001</c:v>
                </c:pt>
                <c:pt idx="16304">
                  <c:v>3.3821653124991999</c:v>
                </c:pt>
                <c:pt idx="16305">
                  <c:v>3.3824915624992</c:v>
                </c:pt>
                <c:pt idx="16306">
                  <c:v>3.3829021875007999</c:v>
                </c:pt>
                <c:pt idx="16307">
                  <c:v>3.3832306250016</c:v>
                </c:pt>
                <c:pt idx="16308">
                  <c:v>3.3836228124992003</c:v>
                </c:pt>
                <c:pt idx="16309">
                  <c:v>3.3837437499999998</c:v>
                </c:pt>
                <c:pt idx="16310">
                  <c:v>3.3836325</c:v>
                </c:pt>
                <c:pt idx="16311">
                  <c:v>3.3832546875007998</c:v>
                </c:pt>
                <c:pt idx="16312">
                  <c:v>3.3827799999999999</c:v>
                </c:pt>
                <c:pt idx="16313">
                  <c:v>3.3824562500000002</c:v>
                </c:pt>
                <c:pt idx="16314">
                  <c:v>3.3826540624992001</c:v>
                </c:pt>
                <c:pt idx="16315">
                  <c:v>3.3828853124992002</c:v>
                </c:pt>
                <c:pt idx="16316">
                  <c:v>3.3825259375007999</c:v>
                </c:pt>
                <c:pt idx="16317">
                  <c:v>3.3821062500000001</c:v>
                </c:pt>
                <c:pt idx="16318">
                  <c:v>3.3817168750016</c:v>
                </c:pt>
                <c:pt idx="16319">
                  <c:v>3.3813343750016003</c:v>
                </c:pt>
                <c:pt idx="16320">
                  <c:v>3.3809425000000002</c:v>
                </c:pt>
                <c:pt idx="16321">
                  <c:v>3.3810843750016</c:v>
                </c:pt>
                <c:pt idx="16322">
                  <c:v>3.3808503124992</c:v>
                </c:pt>
                <c:pt idx="16323">
                  <c:v>3.3804509375007998</c:v>
                </c:pt>
                <c:pt idx="16324">
                  <c:v>3.3800778124991999</c:v>
                </c:pt>
                <c:pt idx="16325">
                  <c:v>3.3795990624992003</c:v>
                </c:pt>
                <c:pt idx="16326">
                  <c:v>3.3794734375008</c:v>
                </c:pt>
                <c:pt idx="16327">
                  <c:v>3.3797028124991999</c:v>
                </c:pt>
                <c:pt idx="16328">
                  <c:v>3.3798003124992002</c:v>
                </c:pt>
                <c:pt idx="16329">
                  <c:v>3.3801253124991999</c:v>
                </c:pt>
                <c:pt idx="16330">
                  <c:v>3.3805134375007997</c:v>
                </c:pt>
                <c:pt idx="16331">
                  <c:v>3.3808846875007998</c:v>
                </c:pt>
                <c:pt idx="16332">
                  <c:v>3.3812084375008</c:v>
                </c:pt>
                <c:pt idx="16333">
                  <c:v>3.38154625</c:v>
                </c:pt>
                <c:pt idx="16334">
                  <c:v>3.3818965624991999</c:v>
                </c:pt>
                <c:pt idx="16335">
                  <c:v>3.3822709375007998</c:v>
                </c:pt>
                <c:pt idx="16336">
                  <c:v>3.3826428124992001</c:v>
                </c:pt>
                <c:pt idx="16337">
                  <c:v>3.3830409375007999</c:v>
                </c:pt>
                <c:pt idx="16338">
                  <c:v>3.3834981250016001</c:v>
                </c:pt>
                <c:pt idx="16339">
                  <c:v>3.3838374999999998</c:v>
                </c:pt>
                <c:pt idx="16340">
                  <c:v>3.3833578124992001</c:v>
                </c:pt>
                <c:pt idx="16341">
                  <c:v>3.3827803124992002</c:v>
                </c:pt>
                <c:pt idx="16342">
                  <c:v>3.3823190624991999</c:v>
                </c:pt>
                <c:pt idx="16343">
                  <c:v>3.3818959375007998</c:v>
                </c:pt>
                <c:pt idx="16344">
                  <c:v>3.3815046875007999</c:v>
                </c:pt>
                <c:pt idx="16345">
                  <c:v>3.3810812499999998</c:v>
                </c:pt>
                <c:pt idx="16346">
                  <c:v>3.3807149999999999</c:v>
                </c:pt>
                <c:pt idx="16347">
                  <c:v>3.3801271875008001</c:v>
                </c:pt>
                <c:pt idx="16348">
                  <c:v>3.3795728124991999</c:v>
                </c:pt>
                <c:pt idx="16349">
                  <c:v>3.3792021875008</c:v>
                </c:pt>
                <c:pt idx="16350">
                  <c:v>3.3787228124992001</c:v>
                </c:pt>
                <c:pt idx="16351">
                  <c:v>3.3783681250016002</c:v>
                </c:pt>
                <c:pt idx="16352">
                  <c:v>3.3783840624992001</c:v>
                </c:pt>
                <c:pt idx="16353">
                  <c:v>3.3787290624991999</c:v>
                </c:pt>
                <c:pt idx="16354">
                  <c:v>3.3787578124992002</c:v>
                </c:pt>
                <c:pt idx="16355">
                  <c:v>3.3791559375008</c:v>
                </c:pt>
                <c:pt idx="16356">
                  <c:v>3.3795337499999998</c:v>
                </c:pt>
                <c:pt idx="16357">
                  <c:v>3.3799418750016001</c:v>
                </c:pt>
                <c:pt idx="16358">
                  <c:v>3.3803171875008</c:v>
                </c:pt>
                <c:pt idx="16359">
                  <c:v>3.3806771875007997</c:v>
                </c:pt>
                <c:pt idx="16360">
                  <c:v>3.3809978124992002</c:v>
                </c:pt>
                <c:pt idx="16361">
                  <c:v>3.3809499999999999</c:v>
                </c:pt>
                <c:pt idx="16362">
                  <c:v>3.3811215624991999</c:v>
                </c:pt>
                <c:pt idx="16363">
                  <c:v>3.3814959375007998</c:v>
                </c:pt>
                <c:pt idx="16364">
                  <c:v>3.3811746875008</c:v>
                </c:pt>
                <c:pt idx="16365">
                  <c:v>3.3807131250016003</c:v>
                </c:pt>
                <c:pt idx="16366">
                  <c:v>3.3803128124991999</c:v>
                </c:pt>
                <c:pt idx="16367">
                  <c:v>3.3799412499999999</c:v>
                </c:pt>
                <c:pt idx="16368">
                  <c:v>3.3796065624992</c:v>
                </c:pt>
                <c:pt idx="16369">
                  <c:v>3.3792743750016001</c:v>
                </c:pt>
                <c:pt idx="16370">
                  <c:v>3.3792743750016001</c:v>
                </c:pt>
                <c:pt idx="16371">
                  <c:v>3.3792409375007999</c:v>
                </c:pt>
                <c:pt idx="16372">
                  <c:v>3.37900125</c:v>
                </c:pt>
                <c:pt idx="16373">
                  <c:v>3.3786621875008001</c:v>
                </c:pt>
                <c:pt idx="16374">
                  <c:v>3.3782928124992</c:v>
                </c:pt>
                <c:pt idx="16375">
                  <c:v>3.3779175000000001</c:v>
                </c:pt>
                <c:pt idx="16376">
                  <c:v>3.3774640624992003</c:v>
                </c:pt>
                <c:pt idx="16377">
                  <c:v>3.3771156250016001</c:v>
                </c:pt>
                <c:pt idx="16378">
                  <c:v>3.3767871875008</c:v>
                </c:pt>
                <c:pt idx="16379">
                  <c:v>3.3763662499999998</c:v>
                </c:pt>
                <c:pt idx="16380">
                  <c:v>3.3758628124992001</c:v>
                </c:pt>
                <c:pt idx="16381">
                  <c:v>3.3754037499999998</c:v>
                </c:pt>
                <c:pt idx="16382">
                  <c:v>3.3749393750016004</c:v>
                </c:pt>
                <c:pt idx="16383">
                  <c:v>3.37529375</c:v>
                </c:pt>
                <c:pt idx="16384">
                  <c:v>3.3756824999999999</c:v>
                </c:pt>
                <c:pt idx="16385">
                  <c:v>3.3760568750016002</c:v>
                </c:pt>
                <c:pt idx="16386">
                  <c:v>3.3764124999999998</c:v>
                </c:pt>
                <c:pt idx="16387">
                  <c:v>3.3767478124992003</c:v>
                </c:pt>
                <c:pt idx="16388">
                  <c:v>3.3771049999999998</c:v>
                </c:pt>
                <c:pt idx="16389">
                  <c:v>3.3775593750016002</c:v>
                </c:pt>
                <c:pt idx="16390">
                  <c:v>3.3779556250016003</c:v>
                </c:pt>
                <c:pt idx="16391">
                  <c:v>3.3783837499999998</c:v>
                </c:pt>
                <c:pt idx="16392">
                  <c:v>3.3787340624992002</c:v>
                </c:pt>
                <c:pt idx="16393">
                  <c:v>3.3790915624992</c:v>
                </c:pt>
                <c:pt idx="16394">
                  <c:v>3.3795146875007998</c:v>
                </c:pt>
                <c:pt idx="16395">
                  <c:v>3.3799378124991999</c:v>
                </c:pt>
                <c:pt idx="16396">
                  <c:v>3.3802690624992002</c:v>
                </c:pt>
                <c:pt idx="16397">
                  <c:v>3.3806184375007997</c:v>
                </c:pt>
                <c:pt idx="16398">
                  <c:v>3.3809418750016</c:v>
                </c:pt>
                <c:pt idx="16399">
                  <c:v>3.3812743750016003</c:v>
                </c:pt>
                <c:pt idx="16400">
                  <c:v>3.3816096875007999</c:v>
                </c:pt>
                <c:pt idx="16401">
                  <c:v>3.3819359375008</c:v>
                </c:pt>
                <c:pt idx="16402">
                  <c:v>3.3818631250016002</c:v>
                </c:pt>
                <c:pt idx="16403">
                  <c:v>3.3817206250016003</c:v>
                </c:pt>
                <c:pt idx="16404">
                  <c:v>3.3812034375007998</c:v>
                </c:pt>
                <c:pt idx="16405">
                  <c:v>3.3805965624992003</c:v>
                </c:pt>
                <c:pt idx="16406">
                  <c:v>3.3802218750016002</c:v>
                </c:pt>
                <c:pt idx="16407">
                  <c:v>3.37989125</c:v>
                </c:pt>
                <c:pt idx="16408">
                  <c:v>3.3795606250016004</c:v>
                </c:pt>
                <c:pt idx="16409">
                  <c:v>3.3791981250016003</c:v>
                </c:pt>
                <c:pt idx="16410">
                  <c:v>3.3788478124992003</c:v>
                </c:pt>
                <c:pt idx="16411">
                  <c:v>3.3783484375007999</c:v>
                </c:pt>
                <c:pt idx="16412">
                  <c:v>3.3779390624992001</c:v>
                </c:pt>
                <c:pt idx="16413">
                  <c:v>3.3776081250016001</c:v>
                </c:pt>
                <c:pt idx="16414">
                  <c:v>3.3772134375007998</c:v>
                </c:pt>
                <c:pt idx="16415">
                  <c:v>3.3767725</c:v>
                </c:pt>
                <c:pt idx="16416">
                  <c:v>3.3762984375007998</c:v>
                </c:pt>
                <c:pt idx="16417">
                  <c:v>3.3756996875007999</c:v>
                </c:pt>
                <c:pt idx="16418">
                  <c:v>3.3752978124992001</c:v>
                </c:pt>
                <c:pt idx="16419">
                  <c:v>3.3749515624991999</c:v>
                </c:pt>
                <c:pt idx="16420">
                  <c:v>3.3745387500000001</c:v>
                </c:pt>
                <c:pt idx="16421">
                  <c:v>3.3741615624992001</c:v>
                </c:pt>
                <c:pt idx="16422">
                  <c:v>3.3741500000000002</c:v>
                </c:pt>
                <c:pt idx="16423">
                  <c:v>3.3745065624991999</c:v>
                </c:pt>
                <c:pt idx="16424">
                  <c:v>3.3748365624992003</c:v>
                </c:pt>
                <c:pt idx="16425">
                  <c:v>3.37490625</c:v>
                </c:pt>
                <c:pt idx="16426">
                  <c:v>3.3752353124992003</c:v>
                </c:pt>
                <c:pt idx="16427">
                  <c:v>3.3755946875007998</c:v>
                </c:pt>
                <c:pt idx="16428">
                  <c:v>3.3752303124992</c:v>
                </c:pt>
                <c:pt idx="16429">
                  <c:v>3.3735431250016004</c:v>
                </c:pt>
                <c:pt idx="16430">
                  <c:v>3.3646278124992</c:v>
                </c:pt>
                <c:pt idx="16431">
                  <c:v>3.3545578124992002</c:v>
                </c:pt>
                <c:pt idx="16432">
                  <c:v>3.3438965624992001</c:v>
                </c:pt>
                <c:pt idx="16433">
                  <c:v>3.3328684375008</c:v>
                </c:pt>
                <c:pt idx="16434">
                  <c:v>3.3214659375008</c:v>
                </c:pt>
                <c:pt idx="16435">
                  <c:v>3.3097281250016004</c:v>
                </c:pt>
                <c:pt idx="16436">
                  <c:v>3.2977465624992002</c:v>
                </c:pt>
                <c:pt idx="16437">
                  <c:v>3.2856974999999999</c:v>
                </c:pt>
                <c:pt idx="16438">
                  <c:v>3.2735821875008</c:v>
                </c:pt>
                <c:pt idx="16439">
                  <c:v>3.26264625</c:v>
                </c:pt>
                <c:pt idx="16440">
                  <c:v>3.2589831250016004</c:v>
                </c:pt>
                <c:pt idx="16441">
                  <c:v>3.2563646875007999</c:v>
                </c:pt>
                <c:pt idx="16442">
                  <c:v>3.2543793750016001</c:v>
                </c:pt>
                <c:pt idx="16443">
                  <c:v>3.2527565624992003</c:v>
                </c:pt>
                <c:pt idx="16444">
                  <c:v>3.2514981250016004</c:v>
                </c:pt>
                <c:pt idx="16445">
                  <c:v>3.2504721875008</c:v>
                </c:pt>
                <c:pt idx="16446">
                  <c:v>3.2496265624992002</c:v>
                </c:pt>
                <c:pt idx="16447">
                  <c:v>3.2489181250016004</c:v>
                </c:pt>
                <c:pt idx="16448">
                  <c:v>3.2483078124992</c:v>
                </c:pt>
                <c:pt idx="16449">
                  <c:v>3.2478481250016</c:v>
                </c:pt>
                <c:pt idx="16450">
                  <c:v>3.2474509375007998</c:v>
                </c:pt>
                <c:pt idx="16451">
                  <c:v>3.2470696875008001</c:v>
                </c:pt>
                <c:pt idx="16452">
                  <c:v>3.2466681250016003</c:v>
                </c:pt>
                <c:pt idx="16453">
                  <c:v>3.2463009375007998</c:v>
                </c:pt>
                <c:pt idx="16454">
                  <c:v>3.2459565624992002</c:v>
                </c:pt>
                <c:pt idx="16455">
                  <c:v>3.2454346875007998</c:v>
                </c:pt>
                <c:pt idx="16456">
                  <c:v>3.2448999999999999</c:v>
                </c:pt>
                <c:pt idx="16457">
                  <c:v>3.2444434375008</c:v>
                </c:pt>
                <c:pt idx="16458">
                  <c:v>3.2440171875007997</c:v>
                </c:pt>
                <c:pt idx="16459">
                  <c:v>3.2436646875007997</c:v>
                </c:pt>
                <c:pt idx="16460">
                  <c:v>3.2431921875007999</c:v>
                </c:pt>
                <c:pt idx="16461">
                  <c:v>3.2428365624992002</c:v>
                </c:pt>
                <c:pt idx="16462">
                  <c:v>3.2424659375007998</c:v>
                </c:pt>
                <c:pt idx="16463">
                  <c:v>3.2420315624992</c:v>
                </c:pt>
                <c:pt idx="16464">
                  <c:v>3.2416965624992002</c:v>
                </c:pt>
                <c:pt idx="16465">
                  <c:v>3.2412568750016</c:v>
                </c:pt>
                <c:pt idx="16466">
                  <c:v>3.2409346875008</c:v>
                </c:pt>
                <c:pt idx="16467">
                  <c:v>3.2404787499999999</c:v>
                </c:pt>
                <c:pt idx="16468">
                  <c:v>3.2400334375008</c:v>
                </c:pt>
                <c:pt idx="16469">
                  <c:v>3.2396025000000002</c:v>
                </c:pt>
                <c:pt idx="16470">
                  <c:v>3.2392318750016003</c:v>
                </c:pt>
                <c:pt idx="16471">
                  <c:v>3.2388731250016001</c:v>
                </c:pt>
                <c:pt idx="16472">
                  <c:v>3.2385378124991999</c:v>
                </c:pt>
                <c:pt idx="16473">
                  <c:v>3.2381346875007999</c:v>
                </c:pt>
                <c:pt idx="16474">
                  <c:v>3.2377687499999999</c:v>
                </c:pt>
                <c:pt idx="16475">
                  <c:v>3.2374149999999999</c:v>
                </c:pt>
                <c:pt idx="16476">
                  <c:v>3.2370950000000001</c:v>
                </c:pt>
                <c:pt idx="16477">
                  <c:v>3.2367509375007999</c:v>
                </c:pt>
                <c:pt idx="16478">
                  <c:v>3.2364015624992</c:v>
                </c:pt>
                <c:pt idx="16479">
                  <c:v>3.236075</c:v>
                </c:pt>
                <c:pt idx="16480">
                  <c:v>3.2357415624992001</c:v>
                </c:pt>
                <c:pt idx="16481">
                  <c:v>3.2353412499999998</c:v>
                </c:pt>
                <c:pt idx="16482">
                  <c:v>3.2350128124992001</c:v>
                </c:pt>
                <c:pt idx="16483">
                  <c:v>3.2347762499999999</c:v>
                </c:pt>
                <c:pt idx="16484">
                  <c:v>3.2346071875007998</c:v>
                </c:pt>
                <c:pt idx="16485">
                  <c:v>3.23468</c:v>
                </c:pt>
                <c:pt idx="16486">
                  <c:v>3.2349334375007999</c:v>
                </c:pt>
                <c:pt idx="16487">
                  <c:v>3.2345518750016002</c:v>
                </c:pt>
                <c:pt idx="16488">
                  <c:v>3.2341481250016</c:v>
                </c:pt>
                <c:pt idx="16489">
                  <c:v>3.2338100000000001</c:v>
                </c:pt>
                <c:pt idx="16490">
                  <c:v>3.2340871875007999</c:v>
                </c:pt>
                <c:pt idx="16491">
                  <c:v>3.2344646875007999</c:v>
                </c:pt>
                <c:pt idx="16492">
                  <c:v>3.2348568750016002</c:v>
                </c:pt>
                <c:pt idx="16493">
                  <c:v>3.2352081250016003</c:v>
                </c:pt>
                <c:pt idx="16494">
                  <c:v>3.2355346875007998</c:v>
                </c:pt>
                <c:pt idx="16495">
                  <c:v>3.2359606250016002</c:v>
                </c:pt>
                <c:pt idx="16496">
                  <c:v>3.2362946875007998</c:v>
                </c:pt>
                <c:pt idx="16497">
                  <c:v>3.2366428124992002</c:v>
                </c:pt>
                <c:pt idx="16498">
                  <c:v>3.2361775000000002</c:v>
                </c:pt>
                <c:pt idx="16499">
                  <c:v>3.2357234375007997</c:v>
                </c:pt>
                <c:pt idx="16500">
                  <c:v>3.2352040624992</c:v>
                </c:pt>
                <c:pt idx="16501">
                  <c:v>3.2347628124992003</c:v>
                </c:pt>
                <c:pt idx="16502">
                  <c:v>3.2343815624992001</c:v>
                </c:pt>
                <c:pt idx="16503">
                  <c:v>3.2340024999999999</c:v>
                </c:pt>
                <c:pt idx="16504">
                  <c:v>3.2336131250016003</c:v>
                </c:pt>
                <c:pt idx="16505">
                  <c:v>3.23317875</c:v>
                </c:pt>
                <c:pt idx="16506">
                  <c:v>3.2328384375007997</c:v>
                </c:pt>
                <c:pt idx="16507">
                  <c:v>3.2325484375008</c:v>
                </c:pt>
                <c:pt idx="16508">
                  <c:v>3.2325131250016002</c:v>
                </c:pt>
                <c:pt idx="16509">
                  <c:v>3.2328649999999999</c:v>
                </c:pt>
                <c:pt idx="16510">
                  <c:v>3.23326</c:v>
                </c:pt>
                <c:pt idx="16511">
                  <c:v>3.2336471875007997</c:v>
                </c:pt>
                <c:pt idx="16512">
                  <c:v>3.2339996875007997</c:v>
                </c:pt>
                <c:pt idx="16513">
                  <c:v>3.2343281250016003</c:v>
                </c:pt>
                <c:pt idx="16514">
                  <c:v>3.2346940624992002</c:v>
                </c:pt>
                <c:pt idx="16515">
                  <c:v>3.2350193750016003</c:v>
                </c:pt>
                <c:pt idx="16516">
                  <c:v>3.2354324999999999</c:v>
                </c:pt>
                <c:pt idx="16517">
                  <c:v>3.2358503124992</c:v>
                </c:pt>
                <c:pt idx="16518">
                  <c:v>3.2362871875007997</c:v>
                </c:pt>
                <c:pt idx="16519">
                  <c:v>3.2366390624992003</c:v>
                </c:pt>
                <c:pt idx="16520">
                  <c:v>3.2369718750016001</c:v>
                </c:pt>
                <c:pt idx="16521">
                  <c:v>3.2373906250016002</c:v>
                </c:pt>
                <c:pt idx="16522">
                  <c:v>3.2377771875007997</c:v>
                </c:pt>
                <c:pt idx="16523">
                  <c:v>3.2381053124992003</c:v>
                </c:pt>
                <c:pt idx="16524">
                  <c:v>3.2384328124991999</c:v>
                </c:pt>
                <c:pt idx="16525">
                  <c:v>3.2388090624992003</c:v>
                </c:pt>
                <c:pt idx="16526">
                  <c:v>3.2391450000000002</c:v>
                </c:pt>
                <c:pt idx="16527">
                  <c:v>3.2394859375007998</c:v>
                </c:pt>
                <c:pt idx="16528">
                  <c:v>3.2393734375008001</c:v>
                </c:pt>
                <c:pt idx="16529">
                  <c:v>3.2389462500000001</c:v>
                </c:pt>
                <c:pt idx="16530">
                  <c:v>3.2385303124992002</c:v>
                </c:pt>
                <c:pt idx="16531">
                  <c:v>3.2381912499999999</c:v>
                </c:pt>
                <c:pt idx="16532">
                  <c:v>3.2377034375007998</c:v>
                </c:pt>
                <c:pt idx="16533">
                  <c:v>3.2373128124992001</c:v>
                </c:pt>
                <c:pt idx="16534">
                  <c:v>3.2369603124992001</c:v>
                </c:pt>
                <c:pt idx="16535">
                  <c:v>3.2365865624992001</c:v>
                </c:pt>
                <c:pt idx="16536">
                  <c:v>3.2365831250016002</c:v>
                </c:pt>
                <c:pt idx="16537">
                  <c:v>3.2369928124992002</c:v>
                </c:pt>
                <c:pt idx="16538">
                  <c:v>3.2373365624992001</c:v>
                </c:pt>
                <c:pt idx="16539">
                  <c:v>3.2372809375007998</c:v>
                </c:pt>
                <c:pt idx="16540">
                  <c:v>3.2374009375007997</c:v>
                </c:pt>
                <c:pt idx="16541">
                  <c:v>3.2374609375008001</c:v>
                </c:pt>
                <c:pt idx="16542">
                  <c:v>3.2375568750016002</c:v>
                </c:pt>
                <c:pt idx="16543">
                  <c:v>3.2374190624992001</c:v>
                </c:pt>
                <c:pt idx="16544">
                  <c:v>3.2377759375007997</c:v>
                </c:pt>
                <c:pt idx="16545">
                  <c:v>3.2377178124992003</c:v>
                </c:pt>
                <c:pt idx="16546">
                  <c:v>3.2372756250016002</c:v>
                </c:pt>
                <c:pt idx="16547">
                  <c:v>3.2369249999999998</c:v>
                </c:pt>
                <c:pt idx="16548">
                  <c:v>3.2365093750016003</c:v>
                </c:pt>
                <c:pt idx="16549">
                  <c:v>3.2361368750016002</c:v>
                </c:pt>
                <c:pt idx="16550">
                  <c:v>3.2359862499999998</c:v>
                </c:pt>
                <c:pt idx="16551">
                  <c:v>3.2363478124992002</c:v>
                </c:pt>
                <c:pt idx="16552">
                  <c:v>3.2366687500000002</c:v>
                </c:pt>
                <c:pt idx="16553">
                  <c:v>3.2370343750016004</c:v>
                </c:pt>
                <c:pt idx="16554">
                  <c:v>3.2373553124992003</c:v>
                </c:pt>
                <c:pt idx="16555">
                  <c:v>3.2377221875008</c:v>
                </c:pt>
                <c:pt idx="16556">
                  <c:v>3.2380659375007999</c:v>
                </c:pt>
                <c:pt idx="16557">
                  <c:v>3.2384246875008</c:v>
                </c:pt>
                <c:pt idx="16558">
                  <c:v>3.2387603124991999</c:v>
                </c:pt>
                <c:pt idx="16559">
                  <c:v>3.2392406250016004</c:v>
                </c:pt>
                <c:pt idx="16560">
                  <c:v>3.2396028124992</c:v>
                </c:pt>
                <c:pt idx="16561">
                  <c:v>3.2399406250016001</c:v>
                </c:pt>
                <c:pt idx="16562">
                  <c:v>3.2402640624992003</c:v>
                </c:pt>
                <c:pt idx="16563">
                  <c:v>3.2406062499999999</c:v>
                </c:pt>
                <c:pt idx="16564">
                  <c:v>3.2410743750016002</c:v>
                </c:pt>
                <c:pt idx="16565">
                  <c:v>3.2414243750016003</c:v>
                </c:pt>
                <c:pt idx="16566">
                  <c:v>3.2417824999999998</c:v>
                </c:pt>
                <c:pt idx="16567">
                  <c:v>3.2421284375007997</c:v>
                </c:pt>
                <c:pt idx="16568">
                  <c:v>3.2424659375007998</c:v>
                </c:pt>
                <c:pt idx="16569">
                  <c:v>3.2427940624992</c:v>
                </c:pt>
                <c:pt idx="16570">
                  <c:v>3.2431484375007997</c:v>
                </c:pt>
                <c:pt idx="16571">
                  <c:v>3.2435100000000001</c:v>
                </c:pt>
                <c:pt idx="16572">
                  <c:v>3.2439724999999999</c:v>
                </c:pt>
                <c:pt idx="16573">
                  <c:v>3.24433375</c:v>
                </c:pt>
                <c:pt idx="16574">
                  <c:v>3.2446740624992003</c:v>
                </c:pt>
                <c:pt idx="16575">
                  <c:v>3.2443346875007997</c:v>
                </c:pt>
                <c:pt idx="16576">
                  <c:v>3.2439412500000002</c:v>
                </c:pt>
                <c:pt idx="16577">
                  <c:v>3.2435084375007999</c:v>
                </c:pt>
                <c:pt idx="16578">
                  <c:v>3.2429912500000002</c:v>
                </c:pt>
                <c:pt idx="16579">
                  <c:v>3.2425118750016</c:v>
                </c:pt>
                <c:pt idx="16580">
                  <c:v>3.2420653124992</c:v>
                </c:pt>
                <c:pt idx="16581">
                  <c:v>3.2416553124992</c:v>
                </c:pt>
                <c:pt idx="16582">
                  <c:v>3.2413159375007998</c:v>
                </c:pt>
                <c:pt idx="16583">
                  <c:v>3.2409565624992003</c:v>
                </c:pt>
                <c:pt idx="16584">
                  <c:v>3.2410590624991999</c:v>
                </c:pt>
                <c:pt idx="16585">
                  <c:v>3.240955</c:v>
                </c:pt>
                <c:pt idx="16586">
                  <c:v>3.2412421875008</c:v>
                </c:pt>
                <c:pt idx="16587">
                  <c:v>3.2416584375007997</c:v>
                </c:pt>
                <c:pt idx="16588">
                  <c:v>3.2420143750016002</c:v>
                </c:pt>
                <c:pt idx="16589">
                  <c:v>3.2421906250016002</c:v>
                </c:pt>
                <c:pt idx="16590">
                  <c:v>3.2421371875007998</c:v>
                </c:pt>
                <c:pt idx="16591">
                  <c:v>3.2424953124992002</c:v>
                </c:pt>
                <c:pt idx="16592">
                  <c:v>3.2419884375007997</c:v>
                </c:pt>
                <c:pt idx="16593">
                  <c:v>3.2415134375007999</c:v>
                </c:pt>
                <c:pt idx="16594">
                  <c:v>3.2411428124991999</c:v>
                </c:pt>
                <c:pt idx="16595">
                  <c:v>3.2406746875007997</c:v>
                </c:pt>
                <c:pt idx="16596">
                  <c:v>3.2407362499999999</c:v>
                </c:pt>
                <c:pt idx="16597">
                  <c:v>3.2411121875008</c:v>
                </c:pt>
                <c:pt idx="16598">
                  <c:v>3.2412984375008</c:v>
                </c:pt>
                <c:pt idx="16599">
                  <c:v>3.2416618750016002</c:v>
                </c:pt>
                <c:pt idx="16600">
                  <c:v>3.2420762500000002</c:v>
                </c:pt>
                <c:pt idx="16601">
                  <c:v>3.2424456250016003</c:v>
                </c:pt>
                <c:pt idx="16602">
                  <c:v>3.2428221875008001</c:v>
                </c:pt>
                <c:pt idx="16603">
                  <c:v>3.2431528124992002</c:v>
                </c:pt>
                <c:pt idx="16604">
                  <c:v>3.2435734375008001</c:v>
                </c:pt>
                <c:pt idx="16605">
                  <c:v>3.2439581250016003</c:v>
                </c:pt>
                <c:pt idx="16606">
                  <c:v>3.2444518750016003</c:v>
                </c:pt>
                <c:pt idx="16607">
                  <c:v>3.2447793750016003</c:v>
                </c:pt>
                <c:pt idx="16608">
                  <c:v>3.2451374999999998</c:v>
                </c:pt>
                <c:pt idx="16609">
                  <c:v>3.2451759375007998</c:v>
                </c:pt>
                <c:pt idx="16610">
                  <c:v>3.2448365624991999</c:v>
                </c:pt>
                <c:pt idx="16611">
                  <c:v>3.2446809375007999</c:v>
                </c:pt>
                <c:pt idx="16612">
                  <c:v>3.2450365624991999</c:v>
                </c:pt>
                <c:pt idx="16613">
                  <c:v>3.2445734375008</c:v>
                </c:pt>
                <c:pt idx="16614">
                  <c:v>3.2440918750016001</c:v>
                </c:pt>
                <c:pt idx="16615">
                  <c:v>3.2436693750016001</c:v>
                </c:pt>
                <c:pt idx="16616">
                  <c:v>3.2431956250016003</c:v>
                </c:pt>
                <c:pt idx="16617">
                  <c:v>3.2427468750016</c:v>
                </c:pt>
                <c:pt idx="16618">
                  <c:v>3.2429815624992</c:v>
                </c:pt>
                <c:pt idx="16619">
                  <c:v>3.2433328124992</c:v>
                </c:pt>
                <c:pt idx="16620">
                  <c:v>3.2436568750016002</c:v>
                </c:pt>
                <c:pt idx="16621">
                  <c:v>3.2435709375007997</c:v>
                </c:pt>
                <c:pt idx="16622">
                  <c:v>3.24391125</c:v>
                </c:pt>
                <c:pt idx="16623">
                  <c:v>3.2442324999999999</c:v>
                </c:pt>
                <c:pt idx="16624">
                  <c:v>3.24464</c:v>
                </c:pt>
                <c:pt idx="16625">
                  <c:v>3.2450587500000001</c:v>
                </c:pt>
                <c:pt idx="16626">
                  <c:v>3.2455146875007999</c:v>
                </c:pt>
                <c:pt idx="16627">
                  <c:v>3.2458531250016001</c:v>
                </c:pt>
                <c:pt idx="16628">
                  <c:v>3.2461821875007999</c:v>
                </c:pt>
                <c:pt idx="16629">
                  <c:v>3.246575</c:v>
                </c:pt>
                <c:pt idx="16630">
                  <c:v>3.2469168750016002</c:v>
                </c:pt>
                <c:pt idx="16631">
                  <c:v>3.2473399999999999</c:v>
                </c:pt>
                <c:pt idx="16632">
                  <c:v>3.2477371875008001</c:v>
                </c:pt>
                <c:pt idx="16633">
                  <c:v>3.2480662499999999</c:v>
                </c:pt>
                <c:pt idx="16634">
                  <c:v>3.2484424999999999</c:v>
                </c:pt>
                <c:pt idx="16635">
                  <c:v>3.2488359375007998</c:v>
                </c:pt>
                <c:pt idx="16636">
                  <c:v>3.2484715624992</c:v>
                </c:pt>
                <c:pt idx="16637">
                  <c:v>3.2481415624992001</c:v>
                </c:pt>
                <c:pt idx="16638">
                  <c:v>3.2474768750016003</c:v>
                </c:pt>
                <c:pt idx="16639">
                  <c:v>3.2471524999999999</c:v>
                </c:pt>
                <c:pt idx="16640">
                  <c:v>3.2465071875008</c:v>
                </c:pt>
                <c:pt idx="16641">
                  <c:v>3.2461812499999998</c:v>
                </c:pt>
                <c:pt idx="16642">
                  <c:v>3.2456696875007998</c:v>
                </c:pt>
                <c:pt idx="16643">
                  <c:v>3.2452331250016</c:v>
                </c:pt>
                <c:pt idx="16644">
                  <c:v>3.2446131250016004</c:v>
                </c:pt>
                <c:pt idx="16645">
                  <c:v>3.2440812499999998</c:v>
                </c:pt>
                <c:pt idx="16646">
                  <c:v>3.2435471875007997</c:v>
                </c:pt>
                <c:pt idx="16647">
                  <c:v>3.2430481250016001</c:v>
                </c:pt>
                <c:pt idx="16648">
                  <c:v>3.2426434375007998</c:v>
                </c:pt>
                <c:pt idx="16649">
                  <c:v>3.2422918750016003</c:v>
                </c:pt>
                <c:pt idx="16650">
                  <c:v>3.2426068750016004</c:v>
                </c:pt>
                <c:pt idx="16651">
                  <c:v>3.2429275</c:v>
                </c:pt>
                <c:pt idx="16652">
                  <c:v>3.2432478124992001</c:v>
                </c:pt>
                <c:pt idx="16653">
                  <c:v>3.2436984375007998</c:v>
                </c:pt>
                <c:pt idx="16654">
                  <c:v>3.2440778124992002</c:v>
                </c:pt>
                <c:pt idx="16655">
                  <c:v>3.2444112500000002</c:v>
                </c:pt>
                <c:pt idx="16656">
                  <c:v>3.2447543750016004</c:v>
                </c:pt>
                <c:pt idx="16657">
                  <c:v>3.2451050000000001</c:v>
                </c:pt>
                <c:pt idx="16658">
                  <c:v>3.2451262500000002</c:v>
                </c:pt>
                <c:pt idx="16659">
                  <c:v>3.2454343750016004</c:v>
                </c:pt>
                <c:pt idx="16660">
                  <c:v>3.2453028124992001</c:v>
                </c:pt>
                <c:pt idx="16661">
                  <c:v>3.2448690624992</c:v>
                </c:pt>
                <c:pt idx="16662">
                  <c:v>3.2444996875008001</c:v>
                </c:pt>
                <c:pt idx="16663">
                  <c:v>3.2439434375007998</c:v>
                </c:pt>
                <c:pt idx="16664">
                  <c:v>3.2435584375007998</c:v>
                </c:pt>
                <c:pt idx="16665">
                  <c:v>3.2431493750016003</c:v>
                </c:pt>
                <c:pt idx="16666">
                  <c:v>3.2427831250016004</c:v>
                </c:pt>
                <c:pt idx="16667">
                  <c:v>3.2426340624992003</c:v>
                </c:pt>
                <c:pt idx="16668">
                  <c:v>3.2430628124992</c:v>
                </c:pt>
                <c:pt idx="16669">
                  <c:v>3.2435781250016</c:v>
                </c:pt>
                <c:pt idx="16670">
                  <c:v>3.2439453124991999</c:v>
                </c:pt>
                <c:pt idx="16671">
                  <c:v>3.2442840624992</c:v>
                </c:pt>
                <c:pt idx="16672">
                  <c:v>3.2446521875008001</c:v>
                </c:pt>
                <c:pt idx="16673">
                  <c:v>3.2449996875007998</c:v>
                </c:pt>
                <c:pt idx="16674">
                  <c:v>3.2453640624992</c:v>
                </c:pt>
                <c:pt idx="16675">
                  <c:v>3.2456921875007998</c:v>
                </c:pt>
                <c:pt idx="16676">
                  <c:v>3.2460478124992003</c:v>
                </c:pt>
                <c:pt idx="16677">
                  <c:v>3.24638625</c:v>
                </c:pt>
                <c:pt idx="16678">
                  <c:v>3.2467590624992</c:v>
                </c:pt>
                <c:pt idx="16679">
                  <c:v>3.2471431250016001</c:v>
                </c:pt>
                <c:pt idx="16680">
                  <c:v>3.2470159375007999</c:v>
                </c:pt>
                <c:pt idx="16681">
                  <c:v>3.2466890624992</c:v>
                </c:pt>
                <c:pt idx="16682">
                  <c:v>3.2462596875008001</c:v>
                </c:pt>
                <c:pt idx="16683">
                  <c:v>3.2457696875008</c:v>
                </c:pt>
                <c:pt idx="16684">
                  <c:v>3.2454287499999999</c:v>
                </c:pt>
                <c:pt idx="16685">
                  <c:v>3.2451015624992001</c:v>
                </c:pt>
                <c:pt idx="16686">
                  <c:v>3.2447109375008001</c:v>
                </c:pt>
                <c:pt idx="16687">
                  <c:v>3.2442721875007998</c:v>
                </c:pt>
                <c:pt idx="16688">
                  <c:v>3.2439081250016</c:v>
                </c:pt>
                <c:pt idx="16689">
                  <c:v>3.2434612500000002</c:v>
                </c:pt>
                <c:pt idx="16690">
                  <c:v>3.2436121875007999</c:v>
                </c:pt>
                <c:pt idx="16691">
                  <c:v>3.2437874999999998</c:v>
                </c:pt>
                <c:pt idx="16692">
                  <c:v>3.2441084375007998</c:v>
                </c:pt>
                <c:pt idx="16693">
                  <c:v>3.2444324999999998</c:v>
                </c:pt>
                <c:pt idx="16694">
                  <c:v>3.2447568750016003</c:v>
                </c:pt>
                <c:pt idx="16695">
                  <c:v>3.2451278124992</c:v>
                </c:pt>
                <c:pt idx="16696">
                  <c:v>3.2448649999999999</c:v>
                </c:pt>
                <c:pt idx="16697">
                  <c:v>3.2447759375007998</c:v>
                </c:pt>
                <c:pt idx="16698">
                  <c:v>3.24512</c:v>
                </c:pt>
                <c:pt idx="16699">
                  <c:v>3.2453237499999998</c:v>
                </c:pt>
                <c:pt idx="16700">
                  <c:v>3.2457481250016</c:v>
                </c:pt>
                <c:pt idx="16701">
                  <c:v>3.2456918750016004</c:v>
                </c:pt>
                <c:pt idx="16702">
                  <c:v>3.2453128124992001</c:v>
                </c:pt>
                <c:pt idx="16703">
                  <c:v>3.2449615624992001</c:v>
                </c:pt>
                <c:pt idx="16704">
                  <c:v>3.2451921875008001</c:v>
                </c:pt>
                <c:pt idx="16705">
                  <c:v>3.2448056250016002</c:v>
                </c:pt>
                <c:pt idx="16706">
                  <c:v>3.2443928124992003</c:v>
                </c:pt>
                <c:pt idx="16707">
                  <c:v>3.2439965624992002</c:v>
                </c:pt>
                <c:pt idx="16708">
                  <c:v>3.2439918750016004</c:v>
                </c:pt>
                <c:pt idx="16709">
                  <c:v>3.24390125</c:v>
                </c:pt>
                <c:pt idx="16710">
                  <c:v>3.2434306250016003</c:v>
                </c:pt>
                <c:pt idx="16711">
                  <c:v>3.2430678124992003</c:v>
                </c:pt>
                <c:pt idx="16712">
                  <c:v>3.2426965624992001</c:v>
                </c:pt>
                <c:pt idx="16713">
                  <c:v>3.2423625</c:v>
                </c:pt>
                <c:pt idx="16714">
                  <c:v>3.2420334375007998</c:v>
                </c:pt>
                <c:pt idx="16715">
                  <c:v>3.2416862499999999</c:v>
                </c:pt>
                <c:pt idx="16716">
                  <c:v>3.2419890624992003</c:v>
                </c:pt>
                <c:pt idx="16717">
                  <c:v>3.2416125</c:v>
                </c:pt>
                <c:pt idx="16718">
                  <c:v>3.2412331250016</c:v>
                </c:pt>
                <c:pt idx="16719">
                  <c:v>3.2408290624992002</c:v>
                </c:pt>
                <c:pt idx="16720">
                  <c:v>3.2407596875008</c:v>
                </c:pt>
                <c:pt idx="16721">
                  <c:v>3.2411268750016</c:v>
                </c:pt>
                <c:pt idx="16722">
                  <c:v>3.2415756250016003</c:v>
                </c:pt>
                <c:pt idx="16723">
                  <c:v>3.2419034375007998</c:v>
                </c:pt>
                <c:pt idx="16724">
                  <c:v>3.2423337499999998</c:v>
                </c:pt>
                <c:pt idx="16725">
                  <c:v>3.2426731250016001</c:v>
                </c:pt>
                <c:pt idx="16726">
                  <c:v>3.2430775000000001</c:v>
                </c:pt>
                <c:pt idx="16727">
                  <c:v>3.2434268750016</c:v>
                </c:pt>
                <c:pt idx="16728">
                  <c:v>3.2438646875007997</c:v>
                </c:pt>
                <c:pt idx="16729">
                  <c:v>3.2442975000000001</c:v>
                </c:pt>
                <c:pt idx="16730">
                  <c:v>3.2447768750016004</c:v>
                </c:pt>
                <c:pt idx="16731">
                  <c:v>3.2452812500000001</c:v>
                </c:pt>
                <c:pt idx="16732">
                  <c:v>3.2456728124992003</c:v>
                </c:pt>
                <c:pt idx="16733">
                  <c:v>3.2460662500000002</c:v>
                </c:pt>
                <c:pt idx="16734">
                  <c:v>3.2464434375007998</c:v>
                </c:pt>
                <c:pt idx="16735">
                  <c:v>3.2467937500000001</c:v>
                </c:pt>
                <c:pt idx="16736">
                  <c:v>3.2470409375007998</c:v>
                </c:pt>
                <c:pt idx="16737">
                  <c:v>3.2468149999999998</c:v>
                </c:pt>
                <c:pt idx="16738">
                  <c:v>3.2463537499999999</c:v>
                </c:pt>
                <c:pt idx="16739">
                  <c:v>3.2458524999999998</c:v>
                </c:pt>
                <c:pt idx="16740">
                  <c:v>3.2455293750016003</c:v>
                </c:pt>
                <c:pt idx="16741">
                  <c:v>3.2449137499999998</c:v>
                </c:pt>
                <c:pt idx="16742">
                  <c:v>3.2444140624991999</c:v>
                </c:pt>
                <c:pt idx="16743">
                  <c:v>3.243935</c:v>
                </c:pt>
                <c:pt idx="16744">
                  <c:v>3.2435387499999999</c:v>
                </c:pt>
                <c:pt idx="16745">
                  <c:v>3.2431237500000001</c:v>
                </c:pt>
                <c:pt idx="16746">
                  <c:v>3.2426471875008001</c:v>
                </c:pt>
                <c:pt idx="16747">
                  <c:v>3.2420806250016003</c:v>
                </c:pt>
                <c:pt idx="16748">
                  <c:v>3.2414540624992001</c:v>
                </c:pt>
                <c:pt idx="16749">
                  <c:v>3.2408446875007999</c:v>
                </c:pt>
                <c:pt idx="16750">
                  <c:v>3.2404140624991999</c:v>
                </c:pt>
                <c:pt idx="16751">
                  <c:v>3.2400009375007999</c:v>
                </c:pt>
                <c:pt idx="16752">
                  <c:v>3.2396228124992001</c:v>
                </c:pt>
                <c:pt idx="16753">
                  <c:v>3.2394937499999998</c:v>
                </c:pt>
                <c:pt idx="16754">
                  <c:v>3.2393353124991999</c:v>
                </c:pt>
                <c:pt idx="16755">
                  <c:v>3.2396600000000002</c:v>
                </c:pt>
                <c:pt idx="16756">
                  <c:v>3.24000625</c:v>
                </c:pt>
                <c:pt idx="16757">
                  <c:v>3.2404412499999999</c:v>
                </c:pt>
                <c:pt idx="16758">
                  <c:v>3.2408649999999999</c:v>
                </c:pt>
                <c:pt idx="16759">
                  <c:v>3.2412825000000001</c:v>
                </c:pt>
                <c:pt idx="16760">
                  <c:v>3.2416415624992001</c:v>
                </c:pt>
                <c:pt idx="16761">
                  <c:v>3.2420506250016001</c:v>
                </c:pt>
                <c:pt idx="16762">
                  <c:v>3.2423796875008</c:v>
                </c:pt>
                <c:pt idx="16763">
                  <c:v>3.2427740624992003</c:v>
                </c:pt>
                <c:pt idx="16764">
                  <c:v>3.2431912500000002</c:v>
                </c:pt>
                <c:pt idx="16765">
                  <c:v>3.2435278124992002</c:v>
                </c:pt>
                <c:pt idx="16766">
                  <c:v>3.2436456250016001</c:v>
                </c:pt>
                <c:pt idx="16767">
                  <c:v>3.2440381250016004</c:v>
                </c:pt>
                <c:pt idx="16768">
                  <c:v>3.2444099999999998</c:v>
                </c:pt>
                <c:pt idx="16769">
                  <c:v>3.2439403124992001</c:v>
                </c:pt>
                <c:pt idx="16770">
                  <c:v>3.2435303124992001</c:v>
                </c:pt>
                <c:pt idx="16771">
                  <c:v>3.2431056250016002</c:v>
                </c:pt>
                <c:pt idx="16772">
                  <c:v>3.2427843750016003</c:v>
                </c:pt>
                <c:pt idx="16773">
                  <c:v>3.2428118750016002</c:v>
                </c:pt>
                <c:pt idx="16774">
                  <c:v>3.2424481250016002</c:v>
                </c:pt>
                <c:pt idx="16775">
                  <c:v>3.2420724999999999</c:v>
                </c:pt>
                <c:pt idx="16776">
                  <c:v>3.2422637500000002</c:v>
                </c:pt>
                <c:pt idx="16777">
                  <c:v>3.2426240624992002</c:v>
                </c:pt>
                <c:pt idx="16778">
                  <c:v>3.24295125</c:v>
                </c:pt>
                <c:pt idx="16779">
                  <c:v>3.2432775</c:v>
                </c:pt>
                <c:pt idx="16780">
                  <c:v>3.2436356250016001</c:v>
                </c:pt>
                <c:pt idx="16781">
                  <c:v>3.2440509375007998</c:v>
                </c:pt>
                <c:pt idx="16782">
                  <c:v>3.2444043750016003</c:v>
                </c:pt>
                <c:pt idx="16783">
                  <c:v>3.2447478124992002</c:v>
                </c:pt>
                <c:pt idx="16784">
                  <c:v>3.2448046875008001</c:v>
                </c:pt>
                <c:pt idx="16785">
                  <c:v>3.2448768750016002</c:v>
                </c:pt>
                <c:pt idx="16786">
                  <c:v>3.2445425000000001</c:v>
                </c:pt>
                <c:pt idx="16787">
                  <c:v>3.2441787500000001</c:v>
                </c:pt>
                <c:pt idx="16788">
                  <c:v>3.2438037500000001</c:v>
                </c:pt>
                <c:pt idx="16789">
                  <c:v>3.2433315624992001</c:v>
                </c:pt>
                <c:pt idx="16790">
                  <c:v>3.2429128124991999</c:v>
                </c:pt>
                <c:pt idx="16791">
                  <c:v>3.2424465624992003</c:v>
                </c:pt>
                <c:pt idx="16792">
                  <c:v>3.2420287499999998</c:v>
                </c:pt>
                <c:pt idx="16793">
                  <c:v>3.2415287500000001</c:v>
                </c:pt>
                <c:pt idx="16794">
                  <c:v>3.2416465624991999</c:v>
                </c:pt>
                <c:pt idx="16795">
                  <c:v>3.2420249999999999</c:v>
                </c:pt>
                <c:pt idx="16796">
                  <c:v>3.2423640624992003</c:v>
                </c:pt>
                <c:pt idx="16797">
                  <c:v>3.2425065624992002</c:v>
                </c:pt>
                <c:pt idx="16798">
                  <c:v>3.2422828124992003</c:v>
                </c:pt>
                <c:pt idx="16799">
                  <c:v>3.2424134375008</c:v>
                </c:pt>
                <c:pt idx="16800">
                  <c:v>3.2424028124992001</c:v>
                </c:pt>
                <c:pt idx="16801">
                  <c:v>3.2419734375007998</c:v>
                </c:pt>
                <c:pt idx="16802">
                  <c:v>3.2416506250016002</c:v>
                </c:pt>
                <c:pt idx="16803">
                  <c:v>3.2411846875007999</c:v>
                </c:pt>
                <c:pt idx="16804">
                  <c:v>3.2408581250016</c:v>
                </c:pt>
                <c:pt idx="16805">
                  <c:v>3.2404815624992001</c:v>
                </c:pt>
                <c:pt idx="16806">
                  <c:v>3.2401437500000001</c:v>
                </c:pt>
                <c:pt idx="16807">
                  <c:v>3.2397425000000002</c:v>
                </c:pt>
                <c:pt idx="16808">
                  <c:v>3.2393118750016003</c:v>
                </c:pt>
                <c:pt idx="16809">
                  <c:v>3.2388981250016</c:v>
                </c:pt>
                <c:pt idx="16810">
                  <c:v>3.2384353124992002</c:v>
                </c:pt>
                <c:pt idx="16811">
                  <c:v>3.2385262500000001</c:v>
                </c:pt>
                <c:pt idx="16812">
                  <c:v>3.2388565624992003</c:v>
                </c:pt>
                <c:pt idx="16813">
                  <c:v>3.2392037500000002</c:v>
                </c:pt>
                <c:pt idx="16814">
                  <c:v>3.2395631250016002</c:v>
                </c:pt>
                <c:pt idx="16815">
                  <c:v>3.2399721875008001</c:v>
                </c:pt>
                <c:pt idx="16816">
                  <c:v>3.2403596875008001</c:v>
                </c:pt>
                <c:pt idx="16817">
                  <c:v>3.2407831250016002</c:v>
                </c:pt>
                <c:pt idx="16818">
                  <c:v>3.2412065624992001</c:v>
                </c:pt>
                <c:pt idx="16819">
                  <c:v>3.2416418750016001</c:v>
                </c:pt>
                <c:pt idx="16820">
                  <c:v>3.2419918750016001</c:v>
                </c:pt>
                <c:pt idx="16821">
                  <c:v>3.2423462500000002</c:v>
                </c:pt>
                <c:pt idx="16822">
                  <c:v>3.2427546875008</c:v>
                </c:pt>
                <c:pt idx="16823">
                  <c:v>3.2428618750016001</c:v>
                </c:pt>
                <c:pt idx="16824">
                  <c:v>3.2429540624992002</c:v>
                </c:pt>
                <c:pt idx="16825">
                  <c:v>3.2432962500000002</c:v>
                </c:pt>
                <c:pt idx="16826">
                  <c:v>3.2436378124992</c:v>
                </c:pt>
                <c:pt idx="16827">
                  <c:v>3.2440390624991999</c:v>
                </c:pt>
                <c:pt idx="16828">
                  <c:v>3.2436081250016002</c:v>
                </c:pt>
                <c:pt idx="16829">
                  <c:v>3.2432618750016</c:v>
                </c:pt>
                <c:pt idx="16830">
                  <c:v>3.2428165624992</c:v>
                </c:pt>
                <c:pt idx="16831">
                  <c:v>3.2424503124992001</c:v>
                </c:pt>
                <c:pt idx="16832">
                  <c:v>3.2421184375008001</c:v>
                </c:pt>
                <c:pt idx="16833">
                  <c:v>3.2417465624992001</c:v>
                </c:pt>
                <c:pt idx="16834">
                  <c:v>3.2413943750016001</c:v>
                </c:pt>
                <c:pt idx="16835">
                  <c:v>3.2410603124991999</c:v>
                </c:pt>
                <c:pt idx="16836">
                  <c:v>3.2410478124991999</c:v>
                </c:pt>
                <c:pt idx="16837">
                  <c:v>3.2413778124992003</c:v>
                </c:pt>
                <c:pt idx="16838">
                  <c:v>3.2417571875008</c:v>
                </c:pt>
                <c:pt idx="16839">
                  <c:v>3.2421015624992</c:v>
                </c:pt>
                <c:pt idx="16840">
                  <c:v>3.2425084375008</c:v>
                </c:pt>
                <c:pt idx="16841">
                  <c:v>3.2428300000000001</c:v>
                </c:pt>
                <c:pt idx="16842">
                  <c:v>3.2431215624992</c:v>
                </c:pt>
                <c:pt idx="16843">
                  <c:v>3.2428596875008</c:v>
                </c:pt>
                <c:pt idx="16844">
                  <c:v>3.2424124999999999</c:v>
                </c:pt>
                <c:pt idx="16845">
                  <c:v>3.2418878124992001</c:v>
                </c:pt>
                <c:pt idx="16846">
                  <c:v>3.2415040624992</c:v>
                </c:pt>
                <c:pt idx="16847">
                  <c:v>3.2408893750016001</c:v>
                </c:pt>
                <c:pt idx="16848">
                  <c:v>3.2402725000000001</c:v>
                </c:pt>
                <c:pt idx="16849">
                  <c:v>3.2396718750016</c:v>
                </c:pt>
                <c:pt idx="16850">
                  <c:v>3.2390237499999999</c:v>
                </c:pt>
                <c:pt idx="16851">
                  <c:v>3.2386762500000001</c:v>
                </c:pt>
                <c:pt idx="16852">
                  <c:v>3.2382728124992002</c:v>
                </c:pt>
                <c:pt idx="16853">
                  <c:v>3.2381390624991999</c:v>
                </c:pt>
                <c:pt idx="16854">
                  <c:v>3.2384821875008001</c:v>
                </c:pt>
                <c:pt idx="16855">
                  <c:v>3.2389199999999998</c:v>
                </c:pt>
                <c:pt idx="16856">
                  <c:v>3.2392956250016001</c:v>
                </c:pt>
                <c:pt idx="16857">
                  <c:v>3.2397209375007998</c:v>
                </c:pt>
                <c:pt idx="16858">
                  <c:v>3.2400968750016004</c:v>
                </c:pt>
                <c:pt idx="16859">
                  <c:v>3.2404540624992002</c:v>
                </c:pt>
                <c:pt idx="16860">
                  <c:v>3.2407946875008</c:v>
                </c:pt>
                <c:pt idx="16861">
                  <c:v>3.2412659375007999</c:v>
                </c:pt>
                <c:pt idx="16862">
                  <c:v>3.2416378124992002</c:v>
                </c:pt>
                <c:pt idx="16863">
                  <c:v>3.2419678124992002</c:v>
                </c:pt>
                <c:pt idx="16864">
                  <c:v>3.2423371875007998</c:v>
                </c:pt>
                <c:pt idx="16865">
                  <c:v>3.2423206250016001</c:v>
                </c:pt>
                <c:pt idx="16866">
                  <c:v>3.2419074999999999</c:v>
                </c:pt>
                <c:pt idx="16867">
                  <c:v>3.2415674999999999</c:v>
                </c:pt>
                <c:pt idx="16868">
                  <c:v>3.2412190624992001</c:v>
                </c:pt>
                <c:pt idx="16869">
                  <c:v>3.2408790624992001</c:v>
                </c:pt>
                <c:pt idx="16870">
                  <c:v>3.2405303124992</c:v>
                </c:pt>
                <c:pt idx="16871">
                  <c:v>3.2401715624992002</c:v>
                </c:pt>
                <c:pt idx="16872">
                  <c:v>3.2397756250016001</c:v>
                </c:pt>
                <c:pt idx="16873">
                  <c:v>3.2393193750016001</c:v>
                </c:pt>
                <c:pt idx="16874">
                  <c:v>3.2388859375007999</c:v>
                </c:pt>
                <c:pt idx="16875">
                  <c:v>3.2384646875007999</c:v>
                </c:pt>
                <c:pt idx="16876">
                  <c:v>3.2379590624992001</c:v>
                </c:pt>
                <c:pt idx="16877">
                  <c:v>3.2381715624992</c:v>
                </c:pt>
                <c:pt idx="16878">
                  <c:v>3.2385687500000002</c:v>
                </c:pt>
                <c:pt idx="16879">
                  <c:v>3.2389421875008</c:v>
                </c:pt>
                <c:pt idx="16880">
                  <c:v>3.2393149999999999</c:v>
                </c:pt>
                <c:pt idx="16881">
                  <c:v>3.2396731250016</c:v>
                </c:pt>
                <c:pt idx="16882">
                  <c:v>3.24003</c:v>
                </c:pt>
                <c:pt idx="16883">
                  <c:v>3.2403631250016001</c:v>
                </c:pt>
                <c:pt idx="16884">
                  <c:v>3.2406956250016004</c:v>
                </c:pt>
                <c:pt idx="16885">
                  <c:v>3.2410171875008</c:v>
                </c:pt>
                <c:pt idx="16886">
                  <c:v>3.2414384375008001</c:v>
                </c:pt>
                <c:pt idx="16887">
                  <c:v>3.2418465624991999</c:v>
                </c:pt>
                <c:pt idx="16888">
                  <c:v>3.2421946875007999</c:v>
                </c:pt>
                <c:pt idx="16889">
                  <c:v>3.2425396875007997</c:v>
                </c:pt>
                <c:pt idx="16890">
                  <c:v>3.2429006250016004</c:v>
                </c:pt>
                <c:pt idx="16891">
                  <c:v>3.2432287500000001</c:v>
                </c:pt>
                <c:pt idx="16892">
                  <c:v>3.2430843750016001</c:v>
                </c:pt>
                <c:pt idx="16893">
                  <c:v>3.2432165624992</c:v>
                </c:pt>
                <c:pt idx="16894">
                  <c:v>3.2434937499999998</c:v>
                </c:pt>
                <c:pt idx="16895">
                  <c:v>3.2435053124992002</c:v>
                </c:pt>
                <c:pt idx="16896">
                  <c:v>3.2431578124992</c:v>
                </c:pt>
                <c:pt idx="16897">
                  <c:v>3.2427584375007998</c:v>
                </c:pt>
                <c:pt idx="16898">
                  <c:v>3.2423787499999999</c:v>
                </c:pt>
                <c:pt idx="16899">
                  <c:v>3.2420531250016</c:v>
                </c:pt>
                <c:pt idx="16900">
                  <c:v>3.2416581250016003</c:v>
                </c:pt>
                <c:pt idx="16901">
                  <c:v>3.24131875</c:v>
                </c:pt>
                <c:pt idx="16902">
                  <c:v>3.2409871875007998</c:v>
                </c:pt>
                <c:pt idx="16903">
                  <c:v>3.2406234375007998</c:v>
                </c:pt>
                <c:pt idx="16904">
                  <c:v>3.2402931250016</c:v>
                </c:pt>
                <c:pt idx="16905">
                  <c:v>3.2399021875008001</c:v>
                </c:pt>
                <c:pt idx="16906">
                  <c:v>3.23952375</c:v>
                </c:pt>
                <c:pt idx="16907">
                  <c:v>3.2391834375007997</c:v>
                </c:pt>
                <c:pt idx="16908">
                  <c:v>3.2387243750016004</c:v>
                </c:pt>
                <c:pt idx="16909">
                  <c:v>3.2383028124991999</c:v>
                </c:pt>
                <c:pt idx="16910">
                  <c:v>3.2378315624992</c:v>
                </c:pt>
                <c:pt idx="16911">
                  <c:v>3.2373981250016004</c:v>
                </c:pt>
                <c:pt idx="16912">
                  <c:v>3.2372637499999999</c:v>
                </c:pt>
                <c:pt idx="16913">
                  <c:v>3.2369425000000001</c:v>
                </c:pt>
                <c:pt idx="16914">
                  <c:v>3.2371812499999999</c:v>
                </c:pt>
                <c:pt idx="16915">
                  <c:v>3.2374590624991999</c:v>
                </c:pt>
                <c:pt idx="16916">
                  <c:v>3.2378399999999998</c:v>
                </c:pt>
                <c:pt idx="16917">
                  <c:v>3.2382190624992</c:v>
                </c:pt>
                <c:pt idx="16918">
                  <c:v>3.2385781250016001</c:v>
                </c:pt>
                <c:pt idx="16919">
                  <c:v>3.2382221875007997</c:v>
                </c:pt>
                <c:pt idx="16920">
                  <c:v>3.2378456250016003</c:v>
                </c:pt>
                <c:pt idx="16921">
                  <c:v>3.2381271875007998</c:v>
                </c:pt>
                <c:pt idx="16922">
                  <c:v>3.2385156250016003</c:v>
                </c:pt>
                <c:pt idx="16923">
                  <c:v>3.2384631250016001</c:v>
                </c:pt>
                <c:pt idx="16924">
                  <c:v>3.2388143750016001</c:v>
                </c:pt>
                <c:pt idx="16925">
                  <c:v>3.2391659375008</c:v>
                </c:pt>
                <c:pt idx="16926">
                  <c:v>3.2395621875008001</c:v>
                </c:pt>
                <c:pt idx="16927">
                  <c:v>3.2399684375007998</c:v>
                </c:pt>
                <c:pt idx="16928">
                  <c:v>3.2403875000000002</c:v>
                </c:pt>
                <c:pt idx="16929">
                  <c:v>3.2407518750016</c:v>
                </c:pt>
                <c:pt idx="16930">
                  <c:v>3.2411881250016004</c:v>
                </c:pt>
                <c:pt idx="16931">
                  <c:v>3.2415531250016003</c:v>
                </c:pt>
                <c:pt idx="16932">
                  <c:v>3.24194125</c:v>
                </c:pt>
                <c:pt idx="16933">
                  <c:v>3.2423250000000001</c:v>
                </c:pt>
                <c:pt idx="16934">
                  <c:v>3.2426759375007999</c:v>
                </c:pt>
                <c:pt idx="16935">
                  <c:v>3.2422940624992003</c:v>
                </c:pt>
                <c:pt idx="16936">
                  <c:v>3.2419112499999998</c:v>
                </c:pt>
                <c:pt idx="16937">
                  <c:v>3.2414028124992003</c:v>
                </c:pt>
                <c:pt idx="16938">
                  <c:v>3.2408268750016003</c:v>
                </c:pt>
                <c:pt idx="16939">
                  <c:v>3.2402406250016003</c:v>
                </c:pt>
                <c:pt idx="16940">
                  <c:v>3.2397493750016002</c:v>
                </c:pt>
                <c:pt idx="16941">
                  <c:v>3.2393921875007998</c:v>
                </c:pt>
                <c:pt idx="16942">
                  <c:v>3.2389721875007997</c:v>
                </c:pt>
                <c:pt idx="16943">
                  <c:v>3.2386193750016004</c:v>
                </c:pt>
                <c:pt idx="16944">
                  <c:v>3.2381843750016004</c:v>
                </c:pt>
                <c:pt idx="16945">
                  <c:v>3.23782375</c:v>
                </c:pt>
                <c:pt idx="16946">
                  <c:v>3.2374759375008</c:v>
                </c:pt>
                <c:pt idx="16947">
                  <c:v>3.2369831250016001</c:v>
                </c:pt>
                <c:pt idx="16948">
                  <c:v>3.2370937500000001</c:v>
                </c:pt>
                <c:pt idx="16949">
                  <c:v>3.2374287499999999</c:v>
                </c:pt>
                <c:pt idx="16950">
                  <c:v>3.2377587499999998</c:v>
                </c:pt>
                <c:pt idx="16951">
                  <c:v>3.2380881250016</c:v>
                </c:pt>
                <c:pt idx="16952">
                  <c:v>3.2384249999999999</c:v>
                </c:pt>
                <c:pt idx="16953">
                  <c:v>3.2387999999999999</c:v>
                </c:pt>
                <c:pt idx="16954">
                  <c:v>3.2391862499999999</c:v>
                </c:pt>
                <c:pt idx="16955">
                  <c:v>3.2395624999999999</c:v>
                </c:pt>
                <c:pt idx="16956">
                  <c:v>3.2398996875007997</c:v>
                </c:pt>
                <c:pt idx="16957">
                  <c:v>3.2404025000000001</c:v>
                </c:pt>
                <c:pt idx="16958">
                  <c:v>3.2408825000000001</c:v>
                </c:pt>
                <c:pt idx="16959">
                  <c:v>3.2412068750016001</c:v>
                </c:pt>
                <c:pt idx="16960">
                  <c:v>3.2415378124992</c:v>
                </c:pt>
                <c:pt idx="16961">
                  <c:v>3.2419281250016003</c:v>
                </c:pt>
                <c:pt idx="16962">
                  <c:v>3.2418412499999998</c:v>
                </c:pt>
                <c:pt idx="16963">
                  <c:v>3.2415209375008001</c:v>
                </c:pt>
                <c:pt idx="16964">
                  <c:v>3.2411118750016001</c:v>
                </c:pt>
                <c:pt idx="16965">
                  <c:v>3.2406631250016003</c:v>
                </c:pt>
                <c:pt idx="16966">
                  <c:v>3.2402787499999999</c:v>
                </c:pt>
                <c:pt idx="16967">
                  <c:v>3.2399203124992</c:v>
                </c:pt>
                <c:pt idx="16968">
                  <c:v>3.2394609375007999</c:v>
                </c:pt>
                <c:pt idx="16969">
                  <c:v>3.2390746875007999</c:v>
                </c:pt>
                <c:pt idx="16970">
                  <c:v>3.2385462500000002</c:v>
                </c:pt>
                <c:pt idx="16971">
                  <c:v>3.2380737499999999</c:v>
                </c:pt>
                <c:pt idx="16972">
                  <c:v>3.2377462499999998</c:v>
                </c:pt>
                <c:pt idx="16973">
                  <c:v>3.2373484375007999</c:v>
                </c:pt>
                <c:pt idx="16974">
                  <c:v>3.2368334375007999</c:v>
                </c:pt>
                <c:pt idx="16975">
                  <c:v>3.2364796875008</c:v>
                </c:pt>
                <c:pt idx="16976">
                  <c:v>3.2360509375007998</c:v>
                </c:pt>
                <c:pt idx="16977">
                  <c:v>3.2356690624992002</c:v>
                </c:pt>
                <c:pt idx="16978">
                  <c:v>3.2352753124992</c:v>
                </c:pt>
                <c:pt idx="16979">
                  <c:v>3.2350696875008</c:v>
                </c:pt>
                <c:pt idx="16980">
                  <c:v>3.2352746875007998</c:v>
                </c:pt>
                <c:pt idx="16981">
                  <c:v>3.2356384375007998</c:v>
                </c:pt>
                <c:pt idx="16982">
                  <c:v>3.2359565624991999</c:v>
                </c:pt>
                <c:pt idx="16983">
                  <c:v>3.2363206250016003</c:v>
                </c:pt>
                <c:pt idx="16984">
                  <c:v>3.2367134375008</c:v>
                </c:pt>
                <c:pt idx="16985">
                  <c:v>3.2370475000000001</c:v>
                </c:pt>
                <c:pt idx="16986">
                  <c:v>3.2374018750016003</c:v>
                </c:pt>
                <c:pt idx="16987">
                  <c:v>3.2377990624991999</c:v>
                </c:pt>
                <c:pt idx="16988">
                  <c:v>3.2381262500000001</c:v>
                </c:pt>
                <c:pt idx="16989">
                  <c:v>3.2385068750016002</c:v>
                </c:pt>
                <c:pt idx="16990">
                  <c:v>3.2389056250016002</c:v>
                </c:pt>
                <c:pt idx="16991">
                  <c:v>3.2392440624992003</c:v>
                </c:pt>
                <c:pt idx="16992">
                  <c:v>3.2395700000000001</c:v>
                </c:pt>
                <c:pt idx="16993">
                  <c:v>3.2399415624992001</c:v>
                </c:pt>
                <c:pt idx="16994">
                  <c:v>3.2403196875007998</c:v>
                </c:pt>
                <c:pt idx="16995">
                  <c:v>3.2399168750016001</c:v>
                </c:pt>
                <c:pt idx="16996">
                  <c:v>3.2394621875007998</c:v>
                </c:pt>
                <c:pt idx="16997">
                  <c:v>3.2391278124992002</c:v>
                </c:pt>
                <c:pt idx="16998">
                  <c:v>3.2387759375008001</c:v>
                </c:pt>
                <c:pt idx="16999">
                  <c:v>3.2391534375008</c:v>
                </c:pt>
                <c:pt idx="17000">
                  <c:v>3.2394871875007998</c:v>
                </c:pt>
                <c:pt idx="17001">
                  <c:v>3.2399399999999998</c:v>
                </c:pt>
                <c:pt idx="17002">
                  <c:v>3.2402834375007998</c:v>
                </c:pt>
                <c:pt idx="17003">
                  <c:v>3.2407018750016001</c:v>
                </c:pt>
                <c:pt idx="17004">
                  <c:v>3.2410515624992002</c:v>
                </c:pt>
                <c:pt idx="17005">
                  <c:v>3.2414512499999999</c:v>
                </c:pt>
                <c:pt idx="17006">
                  <c:v>3.2418215624991999</c:v>
                </c:pt>
                <c:pt idx="17007">
                  <c:v>3.2421590624992001</c:v>
                </c:pt>
                <c:pt idx="17008">
                  <c:v>3.2425371875007998</c:v>
                </c:pt>
                <c:pt idx="17009">
                  <c:v>3.2429309375008</c:v>
                </c:pt>
                <c:pt idx="17010">
                  <c:v>3.2433375</c:v>
                </c:pt>
                <c:pt idx="17011">
                  <c:v>3.2437109375007998</c:v>
                </c:pt>
                <c:pt idx="17012">
                  <c:v>3.2433843750016003</c:v>
                </c:pt>
                <c:pt idx="17013">
                  <c:v>3.2430128124992001</c:v>
                </c:pt>
                <c:pt idx="17014">
                  <c:v>3.2425053124992003</c:v>
                </c:pt>
                <c:pt idx="17015">
                  <c:v>3.2421331250016001</c:v>
                </c:pt>
                <c:pt idx="17016">
                  <c:v>3.2414478124991999</c:v>
                </c:pt>
                <c:pt idx="17017">
                  <c:v>3.2410784375007999</c:v>
                </c:pt>
                <c:pt idx="17018">
                  <c:v>3.2407225</c:v>
                </c:pt>
                <c:pt idx="17019">
                  <c:v>3.2403162499999998</c:v>
                </c:pt>
                <c:pt idx="17020">
                  <c:v>3.2399609375008001</c:v>
                </c:pt>
                <c:pt idx="17021">
                  <c:v>3.2395509375008</c:v>
                </c:pt>
                <c:pt idx="17022">
                  <c:v>3.2391065624992001</c:v>
                </c:pt>
                <c:pt idx="17023">
                  <c:v>3.2387056250016002</c:v>
                </c:pt>
                <c:pt idx="17024">
                  <c:v>3.23832875</c:v>
                </c:pt>
                <c:pt idx="17025">
                  <c:v>3.2379459375008</c:v>
                </c:pt>
                <c:pt idx="17026">
                  <c:v>3.2376068750016</c:v>
                </c:pt>
                <c:pt idx="17027">
                  <c:v>3.2372403124992002</c:v>
                </c:pt>
                <c:pt idx="17028">
                  <c:v>3.2368868750016002</c:v>
                </c:pt>
                <c:pt idx="17029">
                  <c:v>3.2365668750016003</c:v>
                </c:pt>
                <c:pt idx="17030">
                  <c:v>3.2361868750016001</c:v>
                </c:pt>
                <c:pt idx="17031">
                  <c:v>3.2358856250016004</c:v>
                </c:pt>
                <c:pt idx="17032">
                  <c:v>3.2355503124992002</c:v>
                </c:pt>
                <c:pt idx="17033">
                  <c:v>3.2353684375007998</c:v>
                </c:pt>
                <c:pt idx="17034">
                  <c:v>3.2355078124992001</c:v>
                </c:pt>
                <c:pt idx="17035">
                  <c:v>3.2358381250016004</c:v>
                </c:pt>
                <c:pt idx="17036">
                  <c:v>3.2362121875007999</c:v>
                </c:pt>
                <c:pt idx="17037">
                  <c:v>3.2365456250016003</c:v>
                </c:pt>
                <c:pt idx="17038">
                  <c:v>3.2368943750016004</c:v>
                </c:pt>
                <c:pt idx="17039">
                  <c:v>3.2372465624992</c:v>
                </c:pt>
                <c:pt idx="17040">
                  <c:v>3.2375909375008001</c:v>
                </c:pt>
                <c:pt idx="17041">
                  <c:v>3.2379837500000002</c:v>
                </c:pt>
                <c:pt idx="17042">
                  <c:v>3.2384109375008001</c:v>
                </c:pt>
                <c:pt idx="17043">
                  <c:v>3.2387878124992002</c:v>
                </c:pt>
                <c:pt idx="17044">
                  <c:v>3.2392431250016003</c:v>
                </c:pt>
                <c:pt idx="17045">
                  <c:v>3.2388956250016001</c:v>
                </c:pt>
                <c:pt idx="17046">
                  <c:v>3.2384925</c:v>
                </c:pt>
                <c:pt idx="17047">
                  <c:v>3.2381549999999999</c:v>
                </c:pt>
                <c:pt idx="17048">
                  <c:v>3.2377043750016004</c:v>
                </c:pt>
                <c:pt idx="17049">
                  <c:v>3.2373671875008001</c:v>
                </c:pt>
                <c:pt idx="17050">
                  <c:v>3.2373531250016003</c:v>
                </c:pt>
                <c:pt idx="17051">
                  <c:v>3.2376318750016</c:v>
                </c:pt>
                <c:pt idx="17052">
                  <c:v>3.2372603124992003</c:v>
                </c:pt>
                <c:pt idx="17053">
                  <c:v>3.2367840624992001</c:v>
                </c:pt>
                <c:pt idx="17054">
                  <c:v>3.2363912500000001</c:v>
                </c:pt>
                <c:pt idx="17055">
                  <c:v>3.2362203124992002</c:v>
                </c:pt>
                <c:pt idx="17056">
                  <c:v>3.2365440624991999</c:v>
                </c:pt>
                <c:pt idx="17057">
                  <c:v>3.23689625</c:v>
                </c:pt>
                <c:pt idx="17058">
                  <c:v>3.2372634375008</c:v>
                </c:pt>
                <c:pt idx="17059">
                  <c:v>3.2376631250016001</c:v>
                </c:pt>
                <c:pt idx="17060">
                  <c:v>3.2379981250016003</c:v>
                </c:pt>
                <c:pt idx="17061">
                  <c:v>3.2383765624992003</c:v>
                </c:pt>
                <c:pt idx="17062">
                  <c:v>3.2387756250016002</c:v>
                </c:pt>
                <c:pt idx="17063">
                  <c:v>3.2391059375008</c:v>
                </c:pt>
                <c:pt idx="17064">
                  <c:v>3.2394453124992002</c:v>
                </c:pt>
                <c:pt idx="17065">
                  <c:v>3.2398449999999999</c:v>
                </c:pt>
                <c:pt idx="17066">
                  <c:v>3.2403018750016002</c:v>
                </c:pt>
                <c:pt idx="17067">
                  <c:v>3.2398562499999999</c:v>
                </c:pt>
                <c:pt idx="17068">
                  <c:v>3.2394962500000002</c:v>
                </c:pt>
                <c:pt idx="17069">
                  <c:v>3.2391381250016003</c:v>
                </c:pt>
                <c:pt idx="17070">
                  <c:v>3.2387528124992002</c:v>
                </c:pt>
                <c:pt idx="17071">
                  <c:v>3.23841125</c:v>
                </c:pt>
                <c:pt idx="17072">
                  <c:v>3.23807125</c:v>
                </c:pt>
                <c:pt idx="17073">
                  <c:v>3.238235</c:v>
                </c:pt>
                <c:pt idx="17074">
                  <c:v>3.2383006250016</c:v>
                </c:pt>
                <c:pt idx="17075">
                  <c:v>3.2386478124992002</c:v>
                </c:pt>
                <c:pt idx="17076">
                  <c:v>3.2390443750016003</c:v>
                </c:pt>
                <c:pt idx="17077">
                  <c:v>3.2394321875008001</c:v>
                </c:pt>
                <c:pt idx="17078">
                  <c:v>3.2398231250016001</c:v>
                </c:pt>
                <c:pt idx="17079">
                  <c:v>3.2401690624991999</c:v>
                </c:pt>
                <c:pt idx="17080">
                  <c:v>3.2405178124992</c:v>
                </c:pt>
                <c:pt idx="17081">
                  <c:v>3.2408481250016004</c:v>
                </c:pt>
                <c:pt idx="17082">
                  <c:v>3.2412140624992003</c:v>
                </c:pt>
                <c:pt idx="17083">
                  <c:v>3.2408559375007999</c:v>
                </c:pt>
                <c:pt idx="17084">
                  <c:v>3.2404440624992001</c:v>
                </c:pt>
                <c:pt idx="17085">
                  <c:v>3.2398340624992001</c:v>
                </c:pt>
                <c:pt idx="17086">
                  <c:v>3.2394337499999999</c:v>
                </c:pt>
                <c:pt idx="17087">
                  <c:v>3.2389174999999999</c:v>
                </c:pt>
                <c:pt idx="17088">
                  <c:v>3.2384128124992002</c:v>
                </c:pt>
                <c:pt idx="17089">
                  <c:v>3.2378778124992</c:v>
                </c:pt>
                <c:pt idx="17090">
                  <c:v>3.2373978124992</c:v>
                </c:pt>
                <c:pt idx="17091">
                  <c:v>3.2369159375007999</c:v>
                </c:pt>
                <c:pt idx="17092">
                  <c:v>3.2364440624992001</c:v>
                </c:pt>
                <c:pt idx="17093">
                  <c:v>3.2358546875008001</c:v>
                </c:pt>
                <c:pt idx="17094">
                  <c:v>3.2353462500000001</c:v>
                </c:pt>
                <c:pt idx="17095">
                  <c:v>3.2348356250016002</c:v>
                </c:pt>
                <c:pt idx="17096">
                  <c:v>3.2344971875008</c:v>
                </c:pt>
                <c:pt idx="17097">
                  <c:v>3.2339590624992001</c:v>
                </c:pt>
                <c:pt idx="17098">
                  <c:v>3.2335403124991999</c:v>
                </c:pt>
                <c:pt idx="17099">
                  <c:v>3.2331946875008</c:v>
                </c:pt>
                <c:pt idx="17100">
                  <c:v>3.2328475000000001</c:v>
                </c:pt>
                <c:pt idx="17101">
                  <c:v>3.2325084375007997</c:v>
                </c:pt>
                <c:pt idx="17102">
                  <c:v>3.2321859375008</c:v>
                </c:pt>
                <c:pt idx="17103">
                  <c:v>3.2324343750016</c:v>
                </c:pt>
                <c:pt idx="17104">
                  <c:v>3.2327900000000001</c:v>
                </c:pt>
                <c:pt idx="17105">
                  <c:v>3.2331343750016002</c:v>
                </c:pt>
                <c:pt idx="17106">
                  <c:v>3.2334918750016004</c:v>
                </c:pt>
                <c:pt idx="17107">
                  <c:v>3.2338203124992</c:v>
                </c:pt>
                <c:pt idx="17108">
                  <c:v>3.2341562499999998</c:v>
                </c:pt>
                <c:pt idx="17109">
                  <c:v>3.2345468750016</c:v>
                </c:pt>
                <c:pt idx="17110">
                  <c:v>3.2349765624992002</c:v>
                </c:pt>
                <c:pt idx="17111">
                  <c:v>3.2353065624992001</c:v>
                </c:pt>
                <c:pt idx="17112">
                  <c:v>3.2357168750016001</c:v>
                </c:pt>
                <c:pt idx="17113">
                  <c:v>3.2360996875007997</c:v>
                </c:pt>
                <c:pt idx="17114">
                  <c:v>3.2364790624992001</c:v>
                </c:pt>
                <c:pt idx="17115">
                  <c:v>3.2368521875008001</c:v>
                </c:pt>
                <c:pt idx="17116">
                  <c:v>3.2372800000000002</c:v>
                </c:pt>
                <c:pt idx="17117">
                  <c:v>3.2376431250016</c:v>
                </c:pt>
                <c:pt idx="17118">
                  <c:v>3.2379937499999998</c:v>
                </c:pt>
                <c:pt idx="17119">
                  <c:v>3.2383268750016003</c:v>
                </c:pt>
                <c:pt idx="17120">
                  <c:v>3.2383875</c:v>
                </c:pt>
                <c:pt idx="17121">
                  <c:v>3.2380578124992003</c:v>
                </c:pt>
                <c:pt idx="17122">
                  <c:v>3.2376771875007999</c:v>
                </c:pt>
                <c:pt idx="17123">
                  <c:v>3.2372871875008</c:v>
                </c:pt>
                <c:pt idx="17124">
                  <c:v>3.2369496875007999</c:v>
                </c:pt>
                <c:pt idx="17125">
                  <c:v>3.2368968750016003</c:v>
                </c:pt>
                <c:pt idx="17126">
                  <c:v>3.2372209375007999</c:v>
                </c:pt>
                <c:pt idx="17127">
                  <c:v>3.2371790624992003</c:v>
                </c:pt>
                <c:pt idx="17128">
                  <c:v>3.2368340624992</c:v>
                </c:pt>
                <c:pt idx="17129">
                  <c:v>3.2369284375007998</c:v>
                </c:pt>
                <c:pt idx="17130">
                  <c:v>3.2368406250016002</c:v>
                </c:pt>
                <c:pt idx="17131">
                  <c:v>3.2370975</c:v>
                </c:pt>
                <c:pt idx="17132">
                  <c:v>3.2374506250016002</c:v>
                </c:pt>
                <c:pt idx="17133">
                  <c:v>3.2378493750016002</c:v>
                </c:pt>
                <c:pt idx="17134">
                  <c:v>3.2382328124991999</c:v>
                </c:pt>
                <c:pt idx="17135">
                  <c:v>3.2383471875007999</c:v>
                </c:pt>
                <c:pt idx="17136">
                  <c:v>3.2378825</c:v>
                </c:pt>
                <c:pt idx="17137">
                  <c:v>3.2375115624992001</c:v>
                </c:pt>
                <c:pt idx="17138">
                  <c:v>3.2371637500000001</c:v>
                </c:pt>
                <c:pt idx="17139">
                  <c:v>3.2367746875007999</c:v>
                </c:pt>
                <c:pt idx="17140">
                  <c:v>3.2364256250016004</c:v>
                </c:pt>
                <c:pt idx="17141">
                  <c:v>3.2360606250016</c:v>
                </c:pt>
                <c:pt idx="17142">
                  <c:v>3.2358834375007999</c:v>
                </c:pt>
                <c:pt idx="17143">
                  <c:v>3.2355562500000001</c:v>
                </c:pt>
                <c:pt idx="17144">
                  <c:v>3.2357028124992002</c:v>
                </c:pt>
                <c:pt idx="17145">
                  <c:v>3.2358387500000001</c:v>
                </c:pt>
                <c:pt idx="17146">
                  <c:v>3.23620375</c:v>
                </c:pt>
                <c:pt idx="17147">
                  <c:v>3.236545</c:v>
                </c:pt>
                <c:pt idx="17148">
                  <c:v>3.2368981250016002</c:v>
                </c:pt>
                <c:pt idx="17149">
                  <c:v>3.2372240624991999</c:v>
                </c:pt>
                <c:pt idx="17150">
                  <c:v>3.2371162500000001</c:v>
                </c:pt>
                <c:pt idx="17151">
                  <c:v>3.2374896875007999</c:v>
                </c:pt>
                <c:pt idx="17152">
                  <c:v>3.2371415624991999</c:v>
                </c:pt>
                <c:pt idx="17153">
                  <c:v>3.2367653124992</c:v>
                </c:pt>
                <c:pt idx="17154">
                  <c:v>3.2362278124991999</c:v>
                </c:pt>
                <c:pt idx="17155">
                  <c:v>3.2356699999999998</c:v>
                </c:pt>
                <c:pt idx="17156">
                  <c:v>3.2353240624991999</c:v>
                </c:pt>
                <c:pt idx="17157">
                  <c:v>3.2348975000000002</c:v>
                </c:pt>
                <c:pt idx="17158">
                  <c:v>3.2350315624992003</c:v>
                </c:pt>
                <c:pt idx="17159">
                  <c:v>3.2353584375007998</c:v>
                </c:pt>
                <c:pt idx="17160">
                  <c:v>3.2355646875008</c:v>
                </c:pt>
                <c:pt idx="17161">
                  <c:v>3.2358984375007998</c:v>
                </c:pt>
                <c:pt idx="17162">
                  <c:v>3.2361075000000001</c:v>
                </c:pt>
                <c:pt idx="17163">
                  <c:v>3.2365271875007999</c:v>
                </c:pt>
                <c:pt idx="17164">
                  <c:v>3.2365743750016001</c:v>
                </c:pt>
                <c:pt idx="17165">
                  <c:v>3.2362199999999999</c:v>
                </c:pt>
                <c:pt idx="17166">
                  <c:v>3.2363568750016003</c:v>
                </c:pt>
                <c:pt idx="17167">
                  <c:v>3.2362368750016004</c:v>
                </c:pt>
                <c:pt idx="17168">
                  <c:v>3.2358009375007999</c:v>
                </c:pt>
                <c:pt idx="17169">
                  <c:v>3.2354271875007998</c:v>
                </c:pt>
                <c:pt idx="17170">
                  <c:v>3.2350168750016004</c:v>
                </c:pt>
                <c:pt idx="17171">
                  <c:v>3.2348003124992002</c:v>
                </c:pt>
                <c:pt idx="17172">
                  <c:v>3.2349106250016</c:v>
                </c:pt>
                <c:pt idx="17173">
                  <c:v>3.2348671875007997</c:v>
                </c:pt>
                <c:pt idx="17174">
                  <c:v>3.2345153124992003</c:v>
                </c:pt>
                <c:pt idx="17175">
                  <c:v>3.2348249999999998</c:v>
                </c:pt>
                <c:pt idx="17176">
                  <c:v>3.2351284375008</c:v>
                </c:pt>
                <c:pt idx="17177">
                  <c:v>3.2354984375007998</c:v>
                </c:pt>
                <c:pt idx="17178">
                  <c:v>3.2358490624992</c:v>
                </c:pt>
                <c:pt idx="17179">
                  <c:v>3.2362009375007998</c:v>
                </c:pt>
                <c:pt idx="17180">
                  <c:v>3.2367149999999998</c:v>
                </c:pt>
                <c:pt idx="17181">
                  <c:v>3.23709625</c:v>
                </c:pt>
                <c:pt idx="17182">
                  <c:v>3.2374453124992</c:v>
                </c:pt>
                <c:pt idx="17183">
                  <c:v>3.23712125</c:v>
                </c:pt>
                <c:pt idx="17184">
                  <c:v>3.2365340624992003</c:v>
                </c:pt>
                <c:pt idx="17185">
                  <c:v>3.2359659375007999</c:v>
                </c:pt>
                <c:pt idx="17186">
                  <c:v>3.2355868750016001</c:v>
                </c:pt>
                <c:pt idx="17187">
                  <c:v>3.2352562499999999</c:v>
                </c:pt>
                <c:pt idx="17188">
                  <c:v>3.2349346875007998</c:v>
                </c:pt>
                <c:pt idx="17189">
                  <c:v>3.2344681250016003</c:v>
                </c:pt>
                <c:pt idx="17190">
                  <c:v>3.2341275</c:v>
                </c:pt>
                <c:pt idx="17191">
                  <c:v>3.2337696875008</c:v>
                </c:pt>
                <c:pt idx="17192">
                  <c:v>3.2332800000000002</c:v>
                </c:pt>
                <c:pt idx="17193">
                  <c:v>3.2328990624992002</c:v>
                </c:pt>
                <c:pt idx="17194">
                  <c:v>3.2324940624992</c:v>
                </c:pt>
                <c:pt idx="17195">
                  <c:v>3.2326174999999999</c:v>
                </c:pt>
                <c:pt idx="17196">
                  <c:v>3.2329625000000002</c:v>
                </c:pt>
                <c:pt idx="17197">
                  <c:v>3.2333084375008001</c:v>
                </c:pt>
                <c:pt idx="17198">
                  <c:v>3.2336984375008</c:v>
                </c:pt>
                <c:pt idx="17199">
                  <c:v>3.2340343750016003</c:v>
                </c:pt>
                <c:pt idx="17200">
                  <c:v>3.2343875</c:v>
                </c:pt>
                <c:pt idx="17201">
                  <c:v>3.2347603124991999</c:v>
                </c:pt>
                <c:pt idx="17202">
                  <c:v>3.2352056250016004</c:v>
                </c:pt>
                <c:pt idx="17203">
                  <c:v>3.2355346875007998</c:v>
                </c:pt>
                <c:pt idx="17204">
                  <c:v>3.2354984375007998</c:v>
                </c:pt>
                <c:pt idx="17205">
                  <c:v>3.2359015624992002</c:v>
                </c:pt>
                <c:pt idx="17206">
                  <c:v>3.2362534375008001</c:v>
                </c:pt>
                <c:pt idx="17207">
                  <c:v>3.23662625</c:v>
                </c:pt>
                <c:pt idx="17208">
                  <c:v>3.2369893750016003</c:v>
                </c:pt>
                <c:pt idx="17209">
                  <c:v>3.23655625</c:v>
                </c:pt>
                <c:pt idx="17210">
                  <c:v>3.2362084375008</c:v>
                </c:pt>
                <c:pt idx="17211">
                  <c:v>3.2357475</c:v>
                </c:pt>
                <c:pt idx="17212">
                  <c:v>3.2353318750016</c:v>
                </c:pt>
                <c:pt idx="17213">
                  <c:v>3.2350018750016001</c:v>
                </c:pt>
                <c:pt idx="17214">
                  <c:v>3.2350525000000001</c:v>
                </c:pt>
                <c:pt idx="17215">
                  <c:v>3.2353753124992002</c:v>
                </c:pt>
                <c:pt idx="17216">
                  <c:v>3.2357721875008001</c:v>
                </c:pt>
                <c:pt idx="17217">
                  <c:v>3.2361465624992003</c:v>
                </c:pt>
                <c:pt idx="17218">
                  <c:v>3.2364674999999998</c:v>
                </c:pt>
                <c:pt idx="17219">
                  <c:v>3.2368040624992003</c:v>
                </c:pt>
                <c:pt idx="17220">
                  <c:v>3.2368234375007998</c:v>
                </c:pt>
                <c:pt idx="17221">
                  <c:v>3.2369359375008</c:v>
                </c:pt>
                <c:pt idx="17222">
                  <c:v>3.2365593750016002</c:v>
                </c:pt>
                <c:pt idx="17223">
                  <c:v>3.23655625</c:v>
                </c:pt>
                <c:pt idx="17224">
                  <c:v>3.2361849999999999</c:v>
                </c:pt>
                <c:pt idx="17225">
                  <c:v>3.2357643750016001</c:v>
                </c:pt>
                <c:pt idx="17226">
                  <c:v>3.2354131250016001</c:v>
                </c:pt>
                <c:pt idx="17227">
                  <c:v>3.2349759375008</c:v>
                </c:pt>
                <c:pt idx="17228">
                  <c:v>3.2344284375007999</c:v>
                </c:pt>
                <c:pt idx="17229">
                  <c:v>3.2340118750016003</c:v>
                </c:pt>
                <c:pt idx="17230">
                  <c:v>3.2335884375007997</c:v>
                </c:pt>
                <c:pt idx="17231">
                  <c:v>3.2332524999999999</c:v>
                </c:pt>
                <c:pt idx="17232">
                  <c:v>3.2328806250016</c:v>
                </c:pt>
                <c:pt idx="17233">
                  <c:v>3.2324937500000002</c:v>
                </c:pt>
                <c:pt idx="17234">
                  <c:v>3.2320871875007997</c:v>
                </c:pt>
                <c:pt idx="17235">
                  <c:v>3.2317196875007999</c:v>
                </c:pt>
                <c:pt idx="17236">
                  <c:v>3.2315981250016002</c:v>
                </c:pt>
                <c:pt idx="17237">
                  <c:v>3.2314118750016001</c:v>
                </c:pt>
                <c:pt idx="17238">
                  <c:v>3.2310384375007999</c:v>
                </c:pt>
                <c:pt idx="17239">
                  <c:v>3.2314565624992002</c:v>
                </c:pt>
                <c:pt idx="17240">
                  <c:v>3.2318665624992002</c:v>
                </c:pt>
                <c:pt idx="17241">
                  <c:v>3.2322565624992001</c:v>
                </c:pt>
                <c:pt idx="17242">
                  <c:v>3.2325796875007997</c:v>
                </c:pt>
                <c:pt idx="17243">
                  <c:v>3.2329318750016003</c:v>
                </c:pt>
                <c:pt idx="17244">
                  <c:v>3.2333699999999999</c:v>
                </c:pt>
                <c:pt idx="17245">
                  <c:v>3.2338690624991999</c:v>
                </c:pt>
                <c:pt idx="17246">
                  <c:v>3.2341915624992001</c:v>
                </c:pt>
                <c:pt idx="17247">
                  <c:v>3.2345687500000002</c:v>
                </c:pt>
                <c:pt idx="17248">
                  <c:v>3.2349828124991999</c:v>
                </c:pt>
                <c:pt idx="17249">
                  <c:v>3.2353246875007997</c:v>
                </c:pt>
                <c:pt idx="17250">
                  <c:v>3.2356693750016001</c:v>
                </c:pt>
                <c:pt idx="17251">
                  <c:v>3.2361153124992001</c:v>
                </c:pt>
                <c:pt idx="17252">
                  <c:v>3.2357143750016002</c:v>
                </c:pt>
                <c:pt idx="17253">
                  <c:v>3.2353512499999999</c:v>
                </c:pt>
                <c:pt idx="17254">
                  <c:v>3.2349596875007998</c:v>
                </c:pt>
                <c:pt idx="17255">
                  <c:v>3.2346306250016004</c:v>
                </c:pt>
                <c:pt idx="17256">
                  <c:v>3.2342231250016003</c:v>
                </c:pt>
                <c:pt idx="17257">
                  <c:v>3.2338965624992002</c:v>
                </c:pt>
                <c:pt idx="17258">
                  <c:v>3.2341918750016001</c:v>
                </c:pt>
                <c:pt idx="17259">
                  <c:v>3.2345174999999999</c:v>
                </c:pt>
                <c:pt idx="17260">
                  <c:v>3.2345981250016003</c:v>
                </c:pt>
                <c:pt idx="17261">
                  <c:v>3.2346556250016003</c:v>
                </c:pt>
                <c:pt idx="17262">
                  <c:v>3.2349053124992002</c:v>
                </c:pt>
                <c:pt idx="17263">
                  <c:v>3.2354346875008</c:v>
                </c:pt>
                <c:pt idx="17264">
                  <c:v>3.23580625</c:v>
                </c:pt>
                <c:pt idx="17265">
                  <c:v>3.2361668750016004</c:v>
                </c:pt>
                <c:pt idx="17266">
                  <c:v>3.2357978124992002</c:v>
                </c:pt>
                <c:pt idx="17267">
                  <c:v>3.2357671875007998</c:v>
                </c:pt>
                <c:pt idx="17268">
                  <c:v>3.2353331250016</c:v>
                </c:pt>
                <c:pt idx="17269">
                  <c:v>3.2349006250016004</c:v>
                </c:pt>
                <c:pt idx="17270">
                  <c:v>3.2343143750016004</c:v>
                </c:pt>
                <c:pt idx="17271">
                  <c:v>3.2337224999999998</c:v>
                </c:pt>
                <c:pt idx="17272">
                  <c:v>3.2331253124992001</c:v>
                </c:pt>
                <c:pt idx="17273">
                  <c:v>3.2326643750016002</c:v>
                </c:pt>
                <c:pt idx="17274">
                  <c:v>3.2323287500000002</c:v>
                </c:pt>
                <c:pt idx="17275">
                  <c:v>3.2319778124992</c:v>
                </c:pt>
                <c:pt idx="17276">
                  <c:v>3.2317612499999999</c:v>
                </c:pt>
                <c:pt idx="17277">
                  <c:v>3.2320393750016003</c:v>
                </c:pt>
                <c:pt idx="17278">
                  <c:v>3.2324340624992001</c:v>
                </c:pt>
                <c:pt idx="17279">
                  <c:v>3.2328068750016001</c:v>
                </c:pt>
                <c:pt idx="17280">
                  <c:v>3.2331962500000002</c:v>
                </c:pt>
                <c:pt idx="17281">
                  <c:v>3.2335775</c:v>
                </c:pt>
                <c:pt idx="17282">
                  <c:v>3.2340096875007998</c:v>
                </c:pt>
                <c:pt idx="17283">
                  <c:v>3.2343956250016004</c:v>
                </c:pt>
                <c:pt idx="17284">
                  <c:v>3.2348153124992001</c:v>
                </c:pt>
                <c:pt idx="17285">
                  <c:v>3.2351649999999998</c:v>
                </c:pt>
                <c:pt idx="17286">
                  <c:v>3.2355040624992002</c:v>
                </c:pt>
                <c:pt idx="17287">
                  <c:v>3.2352346875008</c:v>
                </c:pt>
                <c:pt idx="17288">
                  <c:v>3.2346824999999999</c:v>
                </c:pt>
                <c:pt idx="17289">
                  <c:v>3.2342281250016001</c:v>
                </c:pt>
                <c:pt idx="17290">
                  <c:v>3.2337940624992001</c:v>
                </c:pt>
                <c:pt idx="17291">
                  <c:v>3.2332084375007999</c:v>
                </c:pt>
                <c:pt idx="17292">
                  <c:v>3.2326643750016002</c:v>
                </c:pt>
                <c:pt idx="17293">
                  <c:v>3.2323378124992002</c:v>
                </c:pt>
                <c:pt idx="17294">
                  <c:v>3.2319612499999999</c:v>
                </c:pt>
                <c:pt idx="17295">
                  <c:v>3.2315649999999998</c:v>
                </c:pt>
                <c:pt idx="17296">
                  <c:v>3.2311946875007997</c:v>
                </c:pt>
                <c:pt idx="17297">
                  <c:v>3.2308500000000002</c:v>
                </c:pt>
                <c:pt idx="17298">
                  <c:v>3.2305131250016004</c:v>
                </c:pt>
                <c:pt idx="17299">
                  <c:v>3.2300271875008</c:v>
                </c:pt>
                <c:pt idx="17300">
                  <c:v>3.2299681250016001</c:v>
                </c:pt>
                <c:pt idx="17301">
                  <c:v>3.2303475000000001</c:v>
                </c:pt>
                <c:pt idx="17302">
                  <c:v>3.2307246875007998</c:v>
                </c:pt>
                <c:pt idx="17303">
                  <c:v>3.2310559375008001</c:v>
                </c:pt>
                <c:pt idx="17304">
                  <c:v>3.2314884375007997</c:v>
                </c:pt>
                <c:pt idx="17305">
                  <c:v>3.2318709375007999</c:v>
                </c:pt>
                <c:pt idx="17306">
                  <c:v>3.2322712500000002</c:v>
                </c:pt>
                <c:pt idx="17307">
                  <c:v>3.2326265624991999</c:v>
                </c:pt>
                <c:pt idx="17308">
                  <c:v>3.2329568750016002</c:v>
                </c:pt>
                <c:pt idx="17309">
                  <c:v>3.2333221875008</c:v>
                </c:pt>
                <c:pt idx="17310">
                  <c:v>3.2336721875008001</c:v>
                </c:pt>
                <c:pt idx="17311">
                  <c:v>3.2340259375008</c:v>
                </c:pt>
                <c:pt idx="17312">
                  <c:v>3.2343468750016</c:v>
                </c:pt>
                <c:pt idx="17313">
                  <c:v>3.2347106250016</c:v>
                </c:pt>
                <c:pt idx="17314">
                  <c:v>3.2351771875008</c:v>
                </c:pt>
                <c:pt idx="17315">
                  <c:v>3.2355078124992001</c:v>
                </c:pt>
                <c:pt idx="17316">
                  <c:v>3.2358674999999999</c:v>
                </c:pt>
                <c:pt idx="17317">
                  <c:v>3.2362262500000001</c:v>
                </c:pt>
                <c:pt idx="17318">
                  <c:v>3.2366353124992</c:v>
                </c:pt>
                <c:pt idx="17319">
                  <c:v>3.2370009375007998</c:v>
                </c:pt>
                <c:pt idx="17320">
                  <c:v>3.2365893750016004</c:v>
                </c:pt>
                <c:pt idx="17321">
                  <c:v>3.2360268750016004</c:v>
                </c:pt>
                <c:pt idx="17322">
                  <c:v>3.2354178124991999</c:v>
                </c:pt>
                <c:pt idx="17323">
                  <c:v>3.2350743750016</c:v>
                </c:pt>
                <c:pt idx="17324">
                  <c:v>3.2347446875007999</c:v>
                </c:pt>
                <c:pt idx="17325">
                  <c:v>3.2343956250016004</c:v>
                </c:pt>
                <c:pt idx="17326">
                  <c:v>3.2345103124992001</c:v>
                </c:pt>
                <c:pt idx="17327">
                  <c:v>3.2344128124992002</c:v>
                </c:pt>
                <c:pt idx="17328">
                  <c:v>3.2345631250016003</c:v>
                </c:pt>
                <c:pt idx="17329">
                  <c:v>3.2343774999999999</c:v>
                </c:pt>
                <c:pt idx="17330">
                  <c:v>3.2347062499999999</c:v>
                </c:pt>
                <c:pt idx="17331">
                  <c:v>3.2342531250016</c:v>
                </c:pt>
                <c:pt idx="17332">
                  <c:v>3.2339265624992</c:v>
                </c:pt>
                <c:pt idx="17333">
                  <c:v>3.2335571875008</c:v>
                </c:pt>
                <c:pt idx="17334">
                  <c:v>3.2332331250016</c:v>
                </c:pt>
                <c:pt idx="17335">
                  <c:v>3.2329121875008</c:v>
                </c:pt>
                <c:pt idx="17336">
                  <c:v>3.2325293750016</c:v>
                </c:pt>
                <c:pt idx="17337">
                  <c:v>3.2320993750016003</c:v>
                </c:pt>
                <c:pt idx="17338">
                  <c:v>3.2317475</c:v>
                </c:pt>
                <c:pt idx="17339">
                  <c:v>3.2313378124992003</c:v>
                </c:pt>
                <c:pt idx="17340">
                  <c:v>3.23098375</c:v>
                </c:pt>
                <c:pt idx="17341">
                  <c:v>3.2308981250016</c:v>
                </c:pt>
                <c:pt idx="17342">
                  <c:v>3.2308990624992</c:v>
                </c:pt>
                <c:pt idx="17343">
                  <c:v>3.2312771875007997</c:v>
                </c:pt>
                <c:pt idx="17344">
                  <c:v>3.2316056250016003</c:v>
                </c:pt>
                <c:pt idx="17345">
                  <c:v>3.2319046875008</c:v>
                </c:pt>
                <c:pt idx="17346">
                  <c:v>3.2322262500000001</c:v>
                </c:pt>
                <c:pt idx="17347">
                  <c:v>3.2325550000000001</c:v>
                </c:pt>
                <c:pt idx="17348">
                  <c:v>3.2329484375008</c:v>
                </c:pt>
                <c:pt idx="17349">
                  <c:v>3.2333165624992</c:v>
                </c:pt>
                <c:pt idx="17350">
                  <c:v>3.2336384375008</c:v>
                </c:pt>
                <c:pt idx="17351">
                  <c:v>3.2340093750016004</c:v>
                </c:pt>
                <c:pt idx="17352">
                  <c:v>3.2343396875007997</c:v>
                </c:pt>
                <c:pt idx="17353">
                  <c:v>3.2346893750016004</c:v>
                </c:pt>
                <c:pt idx="17354">
                  <c:v>3.2351181250016001</c:v>
                </c:pt>
                <c:pt idx="17355">
                  <c:v>3.2355562500000001</c:v>
                </c:pt>
                <c:pt idx="17356">
                  <c:v>3.2358962500000001</c:v>
                </c:pt>
                <c:pt idx="17357">
                  <c:v>3.2363968750016001</c:v>
                </c:pt>
                <c:pt idx="17358">
                  <c:v>3.2360321875008</c:v>
                </c:pt>
                <c:pt idx="17359">
                  <c:v>3.2355678124992</c:v>
                </c:pt>
                <c:pt idx="17360">
                  <c:v>3.2349496875007997</c:v>
                </c:pt>
                <c:pt idx="17361">
                  <c:v>3.2344653124992</c:v>
                </c:pt>
                <c:pt idx="17362">
                  <c:v>3.2341281250016003</c:v>
                </c:pt>
                <c:pt idx="17363">
                  <c:v>3.2336900000000002</c:v>
                </c:pt>
                <c:pt idx="17364">
                  <c:v>3.2332709375007997</c:v>
                </c:pt>
                <c:pt idx="17365">
                  <c:v>3.2329018750016001</c:v>
                </c:pt>
                <c:pt idx="17366">
                  <c:v>3.2324809375007999</c:v>
                </c:pt>
                <c:pt idx="17367">
                  <c:v>3.2321471875008001</c:v>
                </c:pt>
                <c:pt idx="17368">
                  <c:v>3.2317612499999999</c:v>
                </c:pt>
                <c:pt idx="17369">
                  <c:v>3.2313740624992002</c:v>
                </c:pt>
                <c:pt idx="17370">
                  <c:v>3.2312678124992003</c:v>
                </c:pt>
                <c:pt idx="17371">
                  <c:v>3.2316390624992</c:v>
                </c:pt>
                <c:pt idx="17372">
                  <c:v>3.2320706250016</c:v>
                </c:pt>
                <c:pt idx="17373">
                  <c:v>3.2324484375007998</c:v>
                </c:pt>
                <c:pt idx="17374">
                  <c:v>3.2328409375008</c:v>
                </c:pt>
                <c:pt idx="17375">
                  <c:v>3.2332009375007997</c:v>
                </c:pt>
                <c:pt idx="17376">
                  <c:v>3.2336149999999999</c:v>
                </c:pt>
                <c:pt idx="17377">
                  <c:v>3.2339850000000001</c:v>
                </c:pt>
                <c:pt idx="17378">
                  <c:v>3.2343962500000001</c:v>
                </c:pt>
                <c:pt idx="17379">
                  <c:v>3.2338718750016002</c:v>
                </c:pt>
                <c:pt idx="17380">
                  <c:v>3.2334681250016</c:v>
                </c:pt>
                <c:pt idx="17381">
                  <c:v>3.2330040624992002</c:v>
                </c:pt>
                <c:pt idx="17382">
                  <c:v>3.2326590624992</c:v>
                </c:pt>
                <c:pt idx="17383">
                  <c:v>3.2323050000000002</c:v>
                </c:pt>
                <c:pt idx="17384">
                  <c:v>3.2318593750016</c:v>
                </c:pt>
                <c:pt idx="17385">
                  <c:v>3.2314775</c:v>
                </c:pt>
                <c:pt idx="17386">
                  <c:v>3.2311206250016</c:v>
                </c:pt>
                <c:pt idx="17387">
                  <c:v>3.2312574999999999</c:v>
                </c:pt>
                <c:pt idx="17388">
                  <c:v>3.2315849999999999</c:v>
                </c:pt>
                <c:pt idx="17389">
                  <c:v>3.2319353124992003</c:v>
                </c:pt>
                <c:pt idx="17390">
                  <c:v>3.232275</c:v>
                </c:pt>
                <c:pt idx="17391">
                  <c:v>3.2327481250016001</c:v>
                </c:pt>
                <c:pt idx="17392">
                  <c:v>3.2331449999999999</c:v>
                </c:pt>
                <c:pt idx="17393">
                  <c:v>3.2334778124992001</c:v>
                </c:pt>
                <c:pt idx="17394">
                  <c:v>3.2338406250016001</c:v>
                </c:pt>
                <c:pt idx="17395">
                  <c:v>3.2341678124992002</c:v>
                </c:pt>
                <c:pt idx="17396">
                  <c:v>3.2338724999999999</c:v>
                </c:pt>
                <c:pt idx="17397">
                  <c:v>3.2337953124992</c:v>
                </c:pt>
                <c:pt idx="17398">
                  <c:v>3.2333725000000002</c:v>
                </c:pt>
                <c:pt idx="17399">
                  <c:v>3.23292125</c:v>
                </c:pt>
                <c:pt idx="17400">
                  <c:v>3.2323718750016002</c:v>
                </c:pt>
                <c:pt idx="17401">
                  <c:v>3.2319056250016001</c:v>
                </c:pt>
                <c:pt idx="17402">
                  <c:v>3.23156</c:v>
                </c:pt>
                <c:pt idx="17403">
                  <c:v>3.2311856250016002</c:v>
                </c:pt>
                <c:pt idx="17404">
                  <c:v>3.2307796875007999</c:v>
                </c:pt>
                <c:pt idx="17405">
                  <c:v>3.2303812500000002</c:v>
                </c:pt>
                <c:pt idx="17406">
                  <c:v>3.2300221875007997</c:v>
                </c:pt>
                <c:pt idx="17407">
                  <c:v>3.2303525</c:v>
                </c:pt>
                <c:pt idx="17408">
                  <c:v>3.2300628124992001</c:v>
                </c:pt>
                <c:pt idx="17409">
                  <c:v>3.2304396875007999</c:v>
                </c:pt>
                <c:pt idx="17410">
                  <c:v>3.2307821875007998</c:v>
                </c:pt>
                <c:pt idx="17411">
                  <c:v>3.2310703124992002</c:v>
                </c:pt>
                <c:pt idx="17412">
                  <c:v>3.2314050000000001</c:v>
                </c:pt>
                <c:pt idx="17413">
                  <c:v>3.2318128124992</c:v>
                </c:pt>
                <c:pt idx="17414">
                  <c:v>3.2321362499999999</c:v>
                </c:pt>
                <c:pt idx="17415">
                  <c:v>3.2326534375008</c:v>
                </c:pt>
                <c:pt idx="17416">
                  <c:v>3.2331290624992</c:v>
                </c:pt>
                <c:pt idx="17417">
                  <c:v>3.2334512499999999</c:v>
                </c:pt>
                <c:pt idx="17418">
                  <c:v>3.2338531250016</c:v>
                </c:pt>
                <c:pt idx="17419">
                  <c:v>3.2341809375007999</c:v>
                </c:pt>
                <c:pt idx="17420">
                  <c:v>3.2340075000000001</c:v>
                </c:pt>
                <c:pt idx="17421">
                  <c:v>3.2335950000000002</c:v>
                </c:pt>
                <c:pt idx="17422">
                  <c:v>3.2331865624992</c:v>
                </c:pt>
                <c:pt idx="17423">
                  <c:v>3.2328625</c:v>
                </c:pt>
                <c:pt idx="17424">
                  <c:v>3.2324781250016001</c:v>
                </c:pt>
                <c:pt idx="17425">
                  <c:v>3.2321343750016003</c:v>
                </c:pt>
                <c:pt idx="17426">
                  <c:v>3.2316168750016003</c:v>
                </c:pt>
                <c:pt idx="17427">
                  <c:v>3.2311915624992</c:v>
                </c:pt>
                <c:pt idx="17428">
                  <c:v>3.2308512500000002</c:v>
                </c:pt>
                <c:pt idx="17429">
                  <c:v>3.2306721875008</c:v>
                </c:pt>
                <c:pt idx="17430">
                  <c:v>3.2307000000000001</c:v>
                </c:pt>
                <c:pt idx="17431">
                  <c:v>3.2310740624992</c:v>
                </c:pt>
                <c:pt idx="17432">
                  <c:v>3.2314481250016001</c:v>
                </c:pt>
                <c:pt idx="17433">
                  <c:v>3.2317800000000001</c:v>
                </c:pt>
                <c:pt idx="17434">
                  <c:v>3.2321225</c:v>
                </c:pt>
                <c:pt idx="17435">
                  <c:v>3.2325503124992001</c:v>
                </c:pt>
                <c:pt idx="17436">
                  <c:v>3.2329521875007998</c:v>
                </c:pt>
                <c:pt idx="17437">
                  <c:v>3.2332831250016003</c:v>
                </c:pt>
                <c:pt idx="17438">
                  <c:v>3.2328990624992002</c:v>
                </c:pt>
                <c:pt idx="17439">
                  <c:v>3.2324543750016002</c:v>
                </c:pt>
                <c:pt idx="17440">
                  <c:v>3.2319168750016001</c:v>
                </c:pt>
                <c:pt idx="17441">
                  <c:v>3.2314571875008</c:v>
                </c:pt>
                <c:pt idx="17442">
                  <c:v>3.2310396875007998</c:v>
                </c:pt>
                <c:pt idx="17443">
                  <c:v>3.2305453124992001</c:v>
                </c:pt>
                <c:pt idx="17444">
                  <c:v>3.2301228124992001</c:v>
                </c:pt>
                <c:pt idx="17445">
                  <c:v>3.2297112499999998</c:v>
                </c:pt>
                <c:pt idx="17446">
                  <c:v>3.2293746875007998</c:v>
                </c:pt>
                <c:pt idx="17447">
                  <c:v>3.2289893750016003</c:v>
                </c:pt>
                <c:pt idx="17448">
                  <c:v>3.2286493750016003</c:v>
                </c:pt>
                <c:pt idx="17449">
                  <c:v>3.2289906250016003</c:v>
                </c:pt>
                <c:pt idx="17450">
                  <c:v>3.2291081250016003</c:v>
                </c:pt>
                <c:pt idx="17451">
                  <c:v>3.2292575000000001</c:v>
                </c:pt>
                <c:pt idx="17452">
                  <c:v>3.2296331250016004</c:v>
                </c:pt>
                <c:pt idx="17453">
                  <c:v>3.2299928124992001</c:v>
                </c:pt>
                <c:pt idx="17454">
                  <c:v>3.2297843750016</c:v>
                </c:pt>
                <c:pt idx="17455">
                  <c:v>3.2301459375007999</c:v>
                </c:pt>
                <c:pt idx="17456">
                  <c:v>3.2305168750016002</c:v>
                </c:pt>
                <c:pt idx="17457">
                  <c:v>3.2309209375007999</c:v>
                </c:pt>
                <c:pt idx="17458">
                  <c:v>3.2312668750016003</c:v>
                </c:pt>
                <c:pt idx="17459">
                  <c:v>3.2316118750016001</c:v>
                </c:pt>
                <c:pt idx="17460">
                  <c:v>3.2312721875007999</c:v>
                </c:pt>
                <c:pt idx="17461">
                  <c:v>3.2309049999999999</c:v>
                </c:pt>
                <c:pt idx="17462">
                  <c:v>3.2305093750016001</c:v>
                </c:pt>
                <c:pt idx="17463">
                  <c:v>3.2306384375007999</c:v>
                </c:pt>
                <c:pt idx="17464">
                  <c:v>3.2305834375007998</c:v>
                </c:pt>
                <c:pt idx="17465">
                  <c:v>3.2308374999999998</c:v>
                </c:pt>
                <c:pt idx="17466">
                  <c:v>3.2306837499999999</c:v>
                </c:pt>
                <c:pt idx="17467">
                  <c:v>3.2306806250016002</c:v>
                </c:pt>
                <c:pt idx="17468">
                  <c:v>3.2302878124992001</c:v>
                </c:pt>
                <c:pt idx="17469">
                  <c:v>3.2299606250016</c:v>
                </c:pt>
                <c:pt idx="17470">
                  <c:v>3.2299265624992</c:v>
                </c:pt>
                <c:pt idx="17471">
                  <c:v>3.2299871875007997</c:v>
                </c:pt>
                <c:pt idx="17472">
                  <c:v>3.2300665624992</c:v>
                </c:pt>
                <c:pt idx="17473">
                  <c:v>3.2303887499999999</c:v>
                </c:pt>
                <c:pt idx="17474">
                  <c:v>3.23082125</c:v>
                </c:pt>
                <c:pt idx="17475">
                  <c:v>3.2306378124992001</c:v>
                </c:pt>
                <c:pt idx="17476">
                  <c:v>3.2302259375008</c:v>
                </c:pt>
                <c:pt idx="17477">
                  <c:v>3.2297212499999999</c:v>
                </c:pt>
                <c:pt idx="17478">
                  <c:v>3.2293831250016001</c:v>
                </c:pt>
                <c:pt idx="17479">
                  <c:v>3.2290378124992003</c:v>
                </c:pt>
                <c:pt idx="17480">
                  <c:v>3.2294090624992</c:v>
                </c:pt>
                <c:pt idx="17481">
                  <c:v>3.2293146875007999</c:v>
                </c:pt>
                <c:pt idx="17482">
                  <c:v>3.2294959375008001</c:v>
                </c:pt>
                <c:pt idx="17483">
                  <c:v>3.2298206250016004</c:v>
                </c:pt>
                <c:pt idx="17484">
                  <c:v>3.2303293750016002</c:v>
                </c:pt>
                <c:pt idx="17485">
                  <c:v>3.2307178124992002</c:v>
                </c:pt>
                <c:pt idx="17486">
                  <c:v>3.2311596875007997</c:v>
                </c:pt>
                <c:pt idx="17487">
                  <c:v>3.2315299999999998</c:v>
                </c:pt>
                <c:pt idx="17488">
                  <c:v>3.2318784375008001</c:v>
                </c:pt>
                <c:pt idx="17489">
                  <c:v>3.2322099999999998</c:v>
                </c:pt>
                <c:pt idx="17490">
                  <c:v>3.2318218750016001</c:v>
                </c:pt>
                <c:pt idx="17491">
                  <c:v>3.23147875</c:v>
                </c:pt>
                <c:pt idx="17492">
                  <c:v>3.2310606250016001</c:v>
                </c:pt>
                <c:pt idx="17493">
                  <c:v>3.2305734375007997</c:v>
                </c:pt>
                <c:pt idx="17494">
                  <c:v>3.2301693750016001</c:v>
                </c:pt>
                <c:pt idx="17495">
                  <c:v>3.2296659375007999</c:v>
                </c:pt>
                <c:pt idx="17496">
                  <c:v>3.2292062499999998</c:v>
                </c:pt>
                <c:pt idx="17497">
                  <c:v>3.2288268750016003</c:v>
                </c:pt>
                <c:pt idx="17498">
                  <c:v>3.2284362500000001</c:v>
                </c:pt>
                <c:pt idx="17499">
                  <c:v>3.2281081250016004</c:v>
                </c:pt>
                <c:pt idx="17500">
                  <c:v>3.2283153124992001</c:v>
                </c:pt>
                <c:pt idx="17501">
                  <c:v>3.2286465624992</c:v>
                </c:pt>
                <c:pt idx="17502">
                  <c:v>3.2289734375007999</c:v>
                </c:pt>
                <c:pt idx="17503">
                  <c:v>3.2294068750016001</c:v>
                </c:pt>
                <c:pt idx="17504">
                  <c:v>3.2297909375008</c:v>
                </c:pt>
                <c:pt idx="17505">
                  <c:v>3.2301556250016001</c:v>
                </c:pt>
                <c:pt idx="17506">
                  <c:v>3.2305681250016001</c:v>
                </c:pt>
                <c:pt idx="17507">
                  <c:v>3.2309540624992001</c:v>
                </c:pt>
                <c:pt idx="17508">
                  <c:v>3.2305596875007998</c:v>
                </c:pt>
                <c:pt idx="17509">
                  <c:v>3.2309049999999999</c:v>
                </c:pt>
                <c:pt idx="17510">
                  <c:v>3.2312287500000001</c:v>
                </c:pt>
                <c:pt idx="17511">
                  <c:v>3.2313690624992</c:v>
                </c:pt>
                <c:pt idx="17512">
                  <c:v>3.2308593750016001</c:v>
                </c:pt>
                <c:pt idx="17513">
                  <c:v>3.2303790624992001</c:v>
                </c:pt>
                <c:pt idx="17514">
                  <c:v>3.2298040624992002</c:v>
                </c:pt>
                <c:pt idx="17515">
                  <c:v>3.2291984375007998</c:v>
                </c:pt>
                <c:pt idx="17516">
                  <c:v>3.2286146875007997</c:v>
                </c:pt>
                <c:pt idx="17517">
                  <c:v>3.2281893750016</c:v>
                </c:pt>
                <c:pt idx="17518">
                  <c:v>3.2278278124991999</c:v>
                </c:pt>
                <c:pt idx="17519">
                  <c:v>3.2280318750016002</c:v>
                </c:pt>
                <c:pt idx="17520">
                  <c:v>3.2282500000000001</c:v>
                </c:pt>
                <c:pt idx="17521">
                  <c:v>3.2283637500000002</c:v>
                </c:pt>
                <c:pt idx="17522">
                  <c:v>3.2286878124992002</c:v>
                </c:pt>
                <c:pt idx="17523">
                  <c:v>3.2290706250016004</c:v>
                </c:pt>
                <c:pt idx="17524">
                  <c:v>3.2294356250016003</c:v>
                </c:pt>
                <c:pt idx="17525">
                  <c:v>3.2298871875007999</c:v>
                </c:pt>
                <c:pt idx="17526">
                  <c:v>3.2302437500000001</c:v>
                </c:pt>
                <c:pt idx="17527">
                  <c:v>3.2305671875008</c:v>
                </c:pt>
                <c:pt idx="17528">
                  <c:v>3.2310103124992002</c:v>
                </c:pt>
                <c:pt idx="17529">
                  <c:v>3.2312803124992002</c:v>
                </c:pt>
                <c:pt idx="17530">
                  <c:v>3.2316209375008</c:v>
                </c:pt>
                <c:pt idx="17531">
                  <c:v>3.2317731250016002</c:v>
                </c:pt>
                <c:pt idx="17532">
                  <c:v>3.2320053124992003</c:v>
                </c:pt>
                <c:pt idx="17533">
                  <c:v>3.2316418750016003</c:v>
                </c:pt>
                <c:pt idx="17534">
                  <c:v>3.2312099999999999</c:v>
                </c:pt>
                <c:pt idx="17535">
                  <c:v>3.2307884375008</c:v>
                </c:pt>
                <c:pt idx="17536">
                  <c:v>3.2302881250016</c:v>
                </c:pt>
                <c:pt idx="17537">
                  <c:v>3.2299559375008</c:v>
                </c:pt>
                <c:pt idx="17538">
                  <c:v>3.2298228124991999</c:v>
                </c:pt>
                <c:pt idx="17539">
                  <c:v>3.2293603124992001</c:v>
                </c:pt>
                <c:pt idx="17540">
                  <c:v>3.2290240624991999</c:v>
                </c:pt>
                <c:pt idx="17541">
                  <c:v>3.2285731250016001</c:v>
                </c:pt>
                <c:pt idx="17542">
                  <c:v>3.22824</c:v>
                </c:pt>
                <c:pt idx="17543">
                  <c:v>3.2278728124992</c:v>
                </c:pt>
                <c:pt idx="17544">
                  <c:v>3.2274881250016003</c:v>
                </c:pt>
                <c:pt idx="17545">
                  <c:v>3.2273178124992001</c:v>
                </c:pt>
                <c:pt idx="17546">
                  <c:v>3.2276981250016004</c:v>
                </c:pt>
                <c:pt idx="17547">
                  <c:v>3.2281193750016004</c:v>
                </c:pt>
                <c:pt idx="17548">
                  <c:v>3.2285040624992001</c:v>
                </c:pt>
                <c:pt idx="17549">
                  <c:v>3.2288453124992</c:v>
                </c:pt>
                <c:pt idx="17550">
                  <c:v>3.2292228124992</c:v>
                </c:pt>
                <c:pt idx="17551">
                  <c:v>3.2295474999999998</c:v>
                </c:pt>
                <c:pt idx="17552">
                  <c:v>3.2298959375008001</c:v>
                </c:pt>
                <c:pt idx="17553">
                  <c:v>3.2302956250016002</c:v>
                </c:pt>
                <c:pt idx="17554">
                  <c:v>3.2307800000000002</c:v>
                </c:pt>
                <c:pt idx="17555">
                  <c:v>3.2312018750016001</c:v>
                </c:pt>
                <c:pt idx="17556">
                  <c:v>3.2316828124992001</c:v>
                </c:pt>
                <c:pt idx="17557">
                  <c:v>3.2320965624992</c:v>
                </c:pt>
                <c:pt idx="17558">
                  <c:v>3.2325678124991999</c:v>
                </c:pt>
                <c:pt idx="17559">
                  <c:v>3.2321053124992001</c:v>
                </c:pt>
                <c:pt idx="17560">
                  <c:v>3.2315834375007997</c:v>
                </c:pt>
                <c:pt idx="17561">
                  <c:v>3.2310724999999998</c:v>
                </c:pt>
                <c:pt idx="17562">
                  <c:v>3.2305309375008</c:v>
                </c:pt>
                <c:pt idx="17563">
                  <c:v>3.2300340624991999</c:v>
                </c:pt>
                <c:pt idx="17564">
                  <c:v>3.22960125</c:v>
                </c:pt>
                <c:pt idx="17565">
                  <c:v>3.2291293750016004</c:v>
                </c:pt>
                <c:pt idx="17566">
                  <c:v>3.2287084375007997</c:v>
                </c:pt>
                <c:pt idx="17567">
                  <c:v>3.2283046875007999</c:v>
                </c:pt>
                <c:pt idx="17568">
                  <c:v>3.2279521875007999</c:v>
                </c:pt>
                <c:pt idx="17569">
                  <c:v>3.2275849999999999</c:v>
                </c:pt>
                <c:pt idx="17570">
                  <c:v>3.2272178124991999</c:v>
                </c:pt>
                <c:pt idx="17571">
                  <c:v>3.2268803124992003</c:v>
                </c:pt>
                <c:pt idx="17572">
                  <c:v>3.2265518750016002</c:v>
                </c:pt>
                <c:pt idx="17573">
                  <c:v>3.2262871875007999</c:v>
                </c:pt>
                <c:pt idx="17574">
                  <c:v>3.2266149999999998</c:v>
                </c:pt>
                <c:pt idx="17575">
                  <c:v>3.2269774999999998</c:v>
                </c:pt>
                <c:pt idx="17576">
                  <c:v>3.2273371875007997</c:v>
                </c:pt>
                <c:pt idx="17577">
                  <c:v>3.2269199999999998</c:v>
                </c:pt>
                <c:pt idx="17578">
                  <c:v>3.2265178124992002</c:v>
                </c:pt>
                <c:pt idx="17579">
                  <c:v>3.2260803124991999</c:v>
                </c:pt>
                <c:pt idx="17580">
                  <c:v>3.2259262500000001</c:v>
                </c:pt>
                <c:pt idx="17581">
                  <c:v>3.22585875</c:v>
                </c:pt>
                <c:pt idx="17582">
                  <c:v>3.2262068750016</c:v>
                </c:pt>
                <c:pt idx="17583">
                  <c:v>3.2266568750016003</c:v>
                </c:pt>
                <c:pt idx="17584">
                  <c:v>3.2269774999999998</c:v>
                </c:pt>
                <c:pt idx="17585">
                  <c:v>3.2273937500000001</c:v>
                </c:pt>
                <c:pt idx="17586">
                  <c:v>3.2277646875007999</c:v>
                </c:pt>
                <c:pt idx="17587">
                  <c:v>3.2282565624992001</c:v>
                </c:pt>
                <c:pt idx="17588">
                  <c:v>3.2285878124992</c:v>
                </c:pt>
                <c:pt idx="17589">
                  <c:v>3.2290243750016003</c:v>
                </c:pt>
                <c:pt idx="17590">
                  <c:v>3.229355</c:v>
                </c:pt>
                <c:pt idx="17591">
                  <c:v>3.2297271875007998</c:v>
                </c:pt>
                <c:pt idx="17592">
                  <c:v>3.2300609375008</c:v>
                </c:pt>
                <c:pt idx="17593">
                  <c:v>3.2303990624992003</c:v>
                </c:pt>
                <c:pt idx="17594">
                  <c:v>3.2307693750016</c:v>
                </c:pt>
                <c:pt idx="17595">
                  <c:v>3.2311806250016</c:v>
                </c:pt>
                <c:pt idx="17596">
                  <c:v>3.2315528124992001</c:v>
                </c:pt>
                <c:pt idx="17597">
                  <c:v>3.2319409375007999</c:v>
                </c:pt>
                <c:pt idx="17598">
                  <c:v>3.2322787499999999</c:v>
                </c:pt>
                <c:pt idx="17599">
                  <c:v>3.2324318750016001</c:v>
                </c:pt>
                <c:pt idx="17600">
                  <c:v>3.2320343750016001</c:v>
                </c:pt>
                <c:pt idx="17601">
                  <c:v>3.2316440624992002</c:v>
                </c:pt>
                <c:pt idx="17602">
                  <c:v>3.2312987500000001</c:v>
                </c:pt>
                <c:pt idx="17603">
                  <c:v>3.2308837499999998</c:v>
                </c:pt>
                <c:pt idx="17604">
                  <c:v>3.2303921875007999</c:v>
                </c:pt>
                <c:pt idx="17605">
                  <c:v>3.2298784375007998</c:v>
                </c:pt>
                <c:pt idx="17606">
                  <c:v>3.2294234375007997</c:v>
                </c:pt>
                <c:pt idx="17607">
                  <c:v>3.2289618750016</c:v>
                </c:pt>
                <c:pt idx="17608">
                  <c:v>3.2285237499999999</c:v>
                </c:pt>
                <c:pt idx="17609">
                  <c:v>3.2278909375008</c:v>
                </c:pt>
                <c:pt idx="17610">
                  <c:v>3.2275128124992003</c:v>
                </c:pt>
                <c:pt idx="17611">
                  <c:v>3.2271281250016002</c:v>
                </c:pt>
                <c:pt idx="17612">
                  <c:v>3.2267193750016001</c:v>
                </c:pt>
                <c:pt idx="17613">
                  <c:v>3.2263090624992001</c:v>
                </c:pt>
                <c:pt idx="17614">
                  <c:v>3.2258465624992003</c:v>
                </c:pt>
                <c:pt idx="17615">
                  <c:v>3.2253553124992003</c:v>
                </c:pt>
                <c:pt idx="17616">
                  <c:v>3.2249053124992</c:v>
                </c:pt>
                <c:pt idx="17617">
                  <c:v>3.2245806250016003</c:v>
                </c:pt>
                <c:pt idx="17618">
                  <c:v>3.2240131250016</c:v>
                </c:pt>
                <c:pt idx="17619">
                  <c:v>3.2234406250016003</c:v>
                </c:pt>
                <c:pt idx="17620">
                  <c:v>3.2231196875007999</c:v>
                </c:pt>
                <c:pt idx="17621">
                  <c:v>3.2227809375007999</c:v>
                </c:pt>
                <c:pt idx="17622">
                  <c:v>3.2224599999999999</c:v>
                </c:pt>
                <c:pt idx="17623">
                  <c:v>3.2228021875007999</c:v>
                </c:pt>
                <c:pt idx="17624">
                  <c:v>3.2231284375008</c:v>
                </c:pt>
                <c:pt idx="17625">
                  <c:v>3.2234637500000001</c:v>
                </c:pt>
                <c:pt idx="17626">
                  <c:v>3.2238587500000002</c:v>
                </c:pt>
                <c:pt idx="17627">
                  <c:v>3.2242137500000001</c:v>
                </c:pt>
                <c:pt idx="17628">
                  <c:v>3.2245362499999999</c:v>
                </c:pt>
                <c:pt idx="17629">
                  <c:v>3.2249203124992003</c:v>
                </c:pt>
                <c:pt idx="17630">
                  <c:v>3.2252893750016001</c:v>
                </c:pt>
                <c:pt idx="17631">
                  <c:v>3.2256568750016004</c:v>
                </c:pt>
                <c:pt idx="17632">
                  <c:v>3.2260453124991999</c:v>
                </c:pt>
                <c:pt idx="17633">
                  <c:v>3.2263856250016003</c:v>
                </c:pt>
                <c:pt idx="17634">
                  <c:v>3.2267350000000001</c:v>
                </c:pt>
                <c:pt idx="17635">
                  <c:v>3.2263634375007997</c:v>
                </c:pt>
                <c:pt idx="17636">
                  <c:v>3.2264134375008</c:v>
                </c:pt>
                <c:pt idx="17637">
                  <c:v>3.2262593750016002</c:v>
                </c:pt>
                <c:pt idx="17638">
                  <c:v>3.2263381250016003</c:v>
                </c:pt>
                <c:pt idx="17639">
                  <c:v>3.2267396875008001</c:v>
                </c:pt>
                <c:pt idx="17640">
                  <c:v>3.2270718750016001</c:v>
                </c:pt>
                <c:pt idx="17641">
                  <c:v>3.2274712499999998</c:v>
                </c:pt>
                <c:pt idx="17642">
                  <c:v>3.2279171875007999</c:v>
                </c:pt>
                <c:pt idx="17643">
                  <c:v>3.2283550000000001</c:v>
                </c:pt>
                <c:pt idx="17644">
                  <c:v>3.2286881250016002</c:v>
                </c:pt>
                <c:pt idx="17645">
                  <c:v>3.2290199999999998</c:v>
                </c:pt>
                <c:pt idx="17646">
                  <c:v>3.2293634375007998</c:v>
                </c:pt>
                <c:pt idx="17647">
                  <c:v>3.2298087500000001</c:v>
                </c:pt>
                <c:pt idx="17648">
                  <c:v>3.2301368750016004</c:v>
                </c:pt>
                <c:pt idx="17649">
                  <c:v>3.2304775000000001</c:v>
                </c:pt>
                <c:pt idx="17650">
                  <c:v>3.23086875</c:v>
                </c:pt>
                <c:pt idx="17651">
                  <c:v>3.2307134375007998</c:v>
                </c:pt>
                <c:pt idx="17652">
                  <c:v>3.2305228124992</c:v>
                </c:pt>
                <c:pt idx="17653">
                  <c:v>3.2300643750016</c:v>
                </c:pt>
                <c:pt idx="17654">
                  <c:v>3.2295728124992</c:v>
                </c:pt>
                <c:pt idx="17655">
                  <c:v>3.22910875</c:v>
                </c:pt>
                <c:pt idx="17656">
                  <c:v>3.2287374999999998</c:v>
                </c:pt>
                <c:pt idx="17657">
                  <c:v>3.2282799999999998</c:v>
                </c:pt>
                <c:pt idx="17658">
                  <c:v>3.2278540624992003</c:v>
                </c:pt>
                <c:pt idx="17659">
                  <c:v>3.2274784375008001</c:v>
                </c:pt>
                <c:pt idx="17660">
                  <c:v>3.2270378124992001</c:v>
                </c:pt>
                <c:pt idx="17661">
                  <c:v>3.2266890624992</c:v>
                </c:pt>
                <c:pt idx="17662">
                  <c:v>3.2263468750016</c:v>
                </c:pt>
                <c:pt idx="17663">
                  <c:v>3.2260037499999998</c:v>
                </c:pt>
                <c:pt idx="17664">
                  <c:v>3.2258515624992001</c:v>
                </c:pt>
                <c:pt idx="17665">
                  <c:v>3.2253543750016003</c:v>
                </c:pt>
                <c:pt idx="17666">
                  <c:v>3.2249484375008</c:v>
                </c:pt>
                <c:pt idx="17667">
                  <c:v>3.2246090624992001</c:v>
                </c:pt>
                <c:pt idx="17668">
                  <c:v>3.2242618750016003</c:v>
                </c:pt>
                <c:pt idx="17669">
                  <c:v>3.2239393750016001</c:v>
                </c:pt>
                <c:pt idx="17670">
                  <c:v>3.22383</c:v>
                </c:pt>
                <c:pt idx="17671">
                  <c:v>3.2241746875007999</c:v>
                </c:pt>
                <c:pt idx="17672">
                  <c:v>3.2245228124992003</c:v>
                </c:pt>
                <c:pt idx="17673">
                  <c:v>3.2248468750016004</c:v>
                </c:pt>
                <c:pt idx="17674">
                  <c:v>3.2252053124992002</c:v>
                </c:pt>
                <c:pt idx="17675">
                  <c:v>3.2256137499999999</c:v>
                </c:pt>
                <c:pt idx="17676">
                  <c:v>3.2260090624991999</c:v>
                </c:pt>
                <c:pt idx="17677">
                  <c:v>3.2263315624992002</c:v>
                </c:pt>
                <c:pt idx="17678">
                  <c:v>3.2267787499999998</c:v>
                </c:pt>
                <c:pt idx="17679">
                  <c:v>3.2271693750016004</c:v>
                </c:pt>
                <c:pt idx="17680">
                  <c:v>3.2274912499999999</c:v>
                </c:pt>
                <c:pt idx="17681">
                  <c:v>3.2278284375007997</c:v>
                </c:pt>
                <c:pt idx="17682">
                  <c:v>3.22741875</c:v>
                </c:pt>
                <c:pt idx="17683">
                  <c:v>3.2269796875007999</c:v>
                </c:pt>
                <c:pt idx="17684">
                  <c:v>3.2263781250016002</c:v>
                </c:pt>
                <c:pt idx="17685">
                  <c:v>3.2260049999999998</c:v>
                </c:pt>
                <c:pt idx="17686">
                  <c:v>3.2256399999999998</c:v>
                </c:pt>
                <c:pt idx="17687">
                  <c:v>3.2252721875007997</c:v>
                </c:pt>
                <c:pt idx="17688">
                  <c:v>3.2248112500000001</c:v>
                </c:pt>
                <c:pt idx="17689">
                  <c:v>3.2243156250016001</c:v>
                </c:pt>
                <c:pt idx="17690">
                  <c:v>3.2239193750016</c:v>
                </c:pt>
                <c:pt idx="17691">
                  <c:v>3.2235278124992002</c:v>
                </c:pt>
                <c:pt idx="17692">
                  <c:v>3.2231293750016001</c:v>
                </c:pt>
                <c:pt idx="17693">
                  <c:v>3.2227193750016001</c:v>
                </c:pt>
                <c:pt idx="17694">
                  <c:v>3.2227203124992001</c:v>
                </c:pt>
                <c:pt idx="17695">
                  <c:v>3.2231384375008001</c:v>
                </c:pt>
                <c:pt idx="17696">
                  <c:v>3.2235240624992003</c:v>
                </c:pt>
                <c:pt idx="17697">
                  <c:v>3.2238446875008</c:v>
                </c:pt>
                <c:pt idx="17698">
                  <c:v>3.2241893750016</c:v>
                </c:pt>
                <c:pt idx="17699">
                  <c:v>3.2245493750016001</c:v>
                </c:pt>
                <c:pt idx="17700">
                  <c:v>3.2248706250016004</c:v>
                </c:pt>
                <c:pt idx="17701">
                  <c:v>3.2252971875008001</c:v>
                </c:pt>
                <c:pt idx="17702">
                  <c:v>3.2256762499999998</c:v>
                </c:pt>
                <c:pt idx="17703">
                  <c:v>3.2260387499999998</c:v>
                </c:pt>
                <c:pt idx="17704">
                  <c:v>3.2265471875007998</c:v>
                </c:pt>
                <c:pt idx="17705">
                  <c:v>3.2269371875007997</c:v>
                </c:pt>
                <c:pt idx="17706">
                  <c:v>3.2273106250016004</c:v>
                </c:pt>
                <c:pt idx="17707">
                  <c:v>3.2277428124992</c:v>
                </c:pt>
                <c:pt idx="17708">
                  <c:v>3.2281571875007997</c:v>
                </c:pt>
                <c:pt idx="17709">
                  <c:v>3.2285284375007999</c:v>
                </c:pt>
                <c:pt idx="17710">
                  <c:v>3.2289090624992003</c:v>
                </c:pt>
                <c:pt idx="17711">
                  <c:v>3.2292296875008</c:v>
                </c:pt>
                <c:pt idx="17712">
                  <c:v>3.2288396875008001</c:v>
                </c:pt>
                <c:pt idx="17713">
                  <c:v>3.2284134375007998</c:v>
                </c:pt>
                <c:pt idx="17714">
                  <c:v>3.2280515624991999</c:v>
                </c:pt>
                <c:pt idx="17715">
                  <c:v>3.2277215624991999</c:v>
                </c:pt>
                <c:pt idx="17716">
                  <c:v>3.2273968750016002</c:v>
                </c:pt>
                <c:pt idx="17717">
                  <c:v>3.2269571875007999</c:v>
                </c:pt>
                <c:pt idx="17718">
                  <c:v>3.2266118750016002</c:v>
                </c:pt>
                <c:pt idx="17719">
                  <c:v>3.2262884375007999</c:v>
                </c:pt>
                <c:pt idx="17720">
                  <c:v>3.2264709375008001</c:v>
                </c:pt>
                <c:pt idx="17721">
                  <c:v>3.2263209375008</c:v>
                </c:pt>
                <c:pt idx="17722">
                  <c:v>3.2266578124992003</c:v>
                </c:pt>
                <c:pt idx="17723">
                  <c:v>3.22698375</c:v>
                </c:pt>
                <c:pt idx="17724">
                  <c:v>3.2273540624992001</c:v>
                </c:pt>
                <c:pt idx="17725">
                  <c:v>3.2276781250016002</c:v>
                </c:pt>
                <c:pt idx="17726">
                  <c:v>3.2280471875007999</c:v>
                </c:pt>
                <c:pt idx="17727">
                  <c:v>3.2276381250016</c:v>
                </c:pt>
                <c:pt idx="17728">
                  <c:v>3.2272075</c:v>
                </c:pt>
                <c:pt idx="17729">
                  <c:v>3.2267999999999999</c:v>
                </c:pt>
                <c:pt idx="17730">
                  <c:v>3.2263753124992003</c:v>
                </c:pt>
                <c:pt idx="17731">
                  <c:v>3.2258484375008001</c:v>
                </c:pt>
                <c:pt idx="17732">
                  <c:v>3.2253253124992001</c:v>
                </c:pt>
                <c:pt idx="17733">
                  <c:v>3.2247159375007999</c:v>
                </c:pt>
                <c:pt idx="17734">
                  <c:v>3.2243815624992003</c:v>
                </c:pt>
                <c:pt idx="17735">
                  <c:v>3.2239518750016001</c:v>
                </c:pt>
                <c:pt idx="17736">
                  <c:v>3.2235925000000001</c:v>
                </c:pt>
                <c:pt idx="17737">
                  <c:v>3.2232346875008</c:v>
                </c:pt>
                <c:pt idx="17738">
                  <c:v>3.2228162500000002</c:v>
                </c:pt>
                <c:pt idx="17739">
                  <c:v>3.2225178124992002</c:v>
                </c:pt>
                <c:pt idx="17740">
                  <c:v>3.2225440624992001</c:v>
                </c:pt>
                <c:pt idx="17741">
                  <c:v>3.2227162499999999</c:v>
                </c:pt>
                <c:pt idx="17742">
                  <c:v>3.2230599999999998</c:v>
                </c:pt>
                <c:pt idx="17743">
                  <c:v>3.2234043750016004</c:v>
                </c:pt>
                <c:pt idx="17744">
                  <c:v>3.2237825</c:v>
                </c:pt>
                <c:pt idx="17745">
                  <c:v>3.2241215624991999</c:v>
                </c:pt>
                <c:pt idx="17746">
                  <c:v>3.2244653124992002</c:v>
                </c:pt>
                <c:pt idx="17747">
                  <c:v>3.2248424999999998</c:v>
                </c:pt>
                <c:pt idx="17748">
                  <c:v>3.2252746875008</c:v>
                </c:pt>
                <c:pt idx="17749">
                  <c:v>3.2256528124992001</c:v>
                </c:pt>
                <c:pt idx="17750">
                  <c:v>3.2260590624992003</c:v>
                </c:pt>
                <c:pt idx="17751">
                  <c:v>3.2264981250016</c:v>
                </c:pt>
                <c:pt idx="17752">
                  <c:v>3.2268721875008</c:v>
                </c:pt>
                <c:pt idx="17753">
                  <c:v>3.2272915624992002</c:v>
                </c:pt>
                <c:pt idx="17754">
                  <c:v>3.2276559375008</c:v>
                </c:pt>
                <c:pt idx="17755">
                  <c:v>3.2279968750016002</c:v>
                </c:pt>
                <c:pt idx="17756">
                  <c:v>3.2276328124992002</c:v>
                </c:pt>
                <c:pt idx="17757">
                  <c:v>3.2272237499999998</c:v>
                </c:pt>
                <c:pt idx="17758">
                  <c:v>3.2267874999999999</c:v>
                </c:pt>
                <c:pt idx="17759">
                  <c:v>3.2263890624992002</c:v>
                </c:pt>
                <c:pt idx="17760">
                  <c:v>3.2259574999999998</c:v>
                </c:pt>
                <c:pt idx="17761">
                  <c:v>3.2256218750016004</c:v>
                </c:pt>
                <c:pt idx="17762">
                  <c:v>3.2256284375008</c:v>
                </c:pt>
                <c:pt idx="17763">
                  <c:v>3.2253993750016003</c:v>
                </c:pt>
                <c:pt idx="17764">
                  <c:v>3.2257415624992003</c:v>
                </c:pt>
                <c:pt idx="17765">
                  <c:v>3.2254956250016003</c:v>
                </c:pt>
                <c:pt idx="17766">
                  <c:v>3.2258615624992002</c:v>
                </c:pt>
                <c:pt idx="17767">
                  <c:v>3.2262143750016001</c:v>
                </c:pt>
                <c:pt idx="17768">
                  <c:v>3.2265700000000002</c:v>
                </c:pt>
                <c:pt idx="17769">
                  <c:v>3.2267206250016001</c:v>
                </c:pt>
                <c:pt idx="17770">
                  <c:v>3.2267837500000001</c:v>
                </c:pt>
                <c:pt idx="17771">
                  <c:v>3.2264578124992003</c:v>
                </c:pt>
                <c:pt idx="17772">
                  <c:v>3.2260512499999998</c:v>
                </c:pt>
                <c:pt idx="17773">
                  <c:v>3.2255153124992</c:v>
                </c:pt>
                <c:pt idx="17774">
                  <c:v>3.2251306250016003</c:v>
                </c:pt>
                <c:pt idx="17775">
                  <c:v>3.2247381250016001</c:v>
                </c:pt>
                <c:pt idx="17776">
                  <c:v>3.2243546875007998</c:v>
                </c:pt>
                <c:pt idx="17777">
                  <c:v>3.2239440624992</c:v>
                </c:pt>
                <c:pt idx="17778">
                  <c:v>3.2239928124991999</c:v>
                </c:pt>
                <c:pt idx="17779">
                  <c:v>3.2240962500000001</c:v>
                </c:pt>
                <c:pt idx="17780">
                  <c:v>3.2244828124992</c:v>
                </c:pt>
                <c:pt idx="17781">
                  <c:v>3.2248231250016004</c:v>
                </c:pt>
                <c:pt idx="17782">
                  <c:v>3.2252915624992</c:v>
                </c:pt>
                <c:pt idx="17783">
                  <c:v>3.2256693750016003</c:v>
                </c:pt>
                <c:pt idx="17784">
                  <c:v>3.2260162499999998</c:v>
                </c:pt>
                <c:pt idx="17785">
                  <c:v>3.2261565624992001</c:v>
                </c:pt>
                <c:pt idx="17786">
                  <c:v>3.2266018750016001</c:v>
                </c:pt>
                <c:pt idx="17787">
                  <c:v>3.2267603124991999</c:v>
                </c:pt>
                <c:pt idx="17788">
                  <c:v>3.2264274999999998</c:v>
                </c:pt>
                <c:pt idx="17789">
                  <c:v>3.2258743750016001</c:v>
                </c:pt>
                <c:pt idx="17790">
                  <c:v>3.2253178124991999</c:v>
                </c:pt>
                <c:pt idx="17791">
                  <c:v>3.2248524999999999</c:v>
                </c:pt>
                <c:pt idx="17792">
                  <c:v>3.2242312499999999</c:v>
                </c:pt>
                <c:pt idx="17793">
                  <c:v>3.2237118750016003</c:v>
                </c:pt>
                <c:pt idx="17794">
                  <c:v>3.2233553124992</c:v>
                </c:pt>
                <c:pt idx="17795">
                  <c:v>3.2229321875007999</c:v>
                </c:pt>
                <c:pt idx="17796">
                  <c:v>3.2225596875007998</c:v>
                </c:pt>
                <c:pt idx="17797">
                  <c:v>3.2222096875007997</c:v>
                </c:pt>
                <c:pt idx="17798">
                  <c:v>3.2218618750016002</c:v>
                </c:pt>
                <c:pt idx="17799">
                  <c:v>3.2215659375008001</c:v>
                </c:pt>
                <c:pt idx="17800">
                  <c:v>3.2217721875007999</c:v>
                </c:pt>
                <c:pt idx="17801">
                  <c:v>3.2221087499999999</c:v>
                </c:pt>
                <c:pt idx="17802">
                  <c:v>3.2225378124991999</c:v>
                </c:pt>
                <c:pt idx="17803">
                  <c:v>3.2228631250016</c:v>
                </c:pt>
                <c:pt idx="17804">
                  <c:v>3.2232956250016001</c:v>
                </c:pt>
                <c:pt idx="17805">
                  <c:v>3.2237100000000001</c:v>
                </c:pt>
                <c:pt idx="17806">
                  <c:v>3.2240906250016002</c:v>
                </c:pt>
                <c:pt idx="17807">
                  <c:v>3.2244706250016</c:v>
                </c:pt>
                <c:pt idx="17808">
                  <c:v>3.2247949999999999</c:v>
                </c:pt>
                <c:pt idx="17809">
                  <c:v>3.2251249999999998</c:v>
                </c:pt>
                <c:pt idx="17810">
                  <c:v>3.2255118750016001</c:v>
                </c:pt>
                <c:pt idx="17811">
                  <c:v>3.2259078124992002</c:v>
                </c:pt>
                <c:pt idx="17812">
                  <c:v>3.2262881250016</c:v>
                </c:pt>
                <c:pt idx="17813">
                  <c:v>3.22663375</c:v>
                </c:pt>
                <c:pt idx="17814">
                  <c:v>3.2270518750016004</c:v>
                </c:pt>
                <c:pt idx="17815">
                  <c:v>3.2273765624992001</c:v>
                </c:pt>
                <c:pt idx="17816">
                  <c:v>3.2276968750016004</c:v>
                </c:pt>
                <c:pt idx="17817">
                  <c:v>3.2281031250016001</c:v>
                </c:pt>
                <c:pt idx="17818">
                  <c:v>3.2276659375008001</c:v>
                </c:pt>
                <c:pt idx="17819">
                  <c:v>3.2272949999999998</c:v>
                </c:pt>
                <c:pt idx="17820">
                  <c:v>3.2269578124992</c:v>
                </c:pt>
                <c:pt idx="17821">
                  <c:v>3.2266168750016</c:v>
                </c:pt>
                <c:pt idx="17822">
                  <c:v>3.2262390624992001</c:v>
                </c:pt>
                <c:pt idx="17823">
                  <c:v>3.2257728124992</c:v>
                </c:pt>
                <c:pt idx="17824">
                  <c:v>3.2254112500000001</c:v>
                </c:pt>
                <c:pt idx="17825">
                  <c:v>3.2249771875007998</c:v>
                </c:pt>
                <c:pt idx="17826">
                  <c:v>3.2244696875007999</c:v>
                </c:pt>
                <c:pt idx="17827">
                  <c:v>3.2239603124992002</c:v>
                </c:pt>
                <c:pt idx="17828">
                  <c:v>3.2235800000000001</c:v>
                </c:pt>
                <c:pt idx="17829">
                  <c:v>3.2238284375007997</c:v>
                </c:pt>
                <c:pt idx="17830">
                  <c:v>3.2242790624992002</c:v>
                </c:pt>
                <c:pt idx="17831">
                  <c:v>3.22462625</c:v>
                </c:pt>
                <c:pt idx="17832">
                  <c:v>3.2249471875008</c:v>
                </c:pt>
                <c:pt idx="17833">
                  <c:v>3.2252784375007999</c:v>
                </c:pt>
                <c:pt idx="17834">
                  <c:v>3.2256059375007999</c:v>
                </c:pt>
                <c:pt idx="17835">
                  <c:v>3.2258790624992</c:v>
                </c:pt>
                <c:pt idx="17836">
                  <c:v>3.2260806250016003</c:v>
                </c:pt>
                <c:pt idx="17837">
                  <c:v>3.2262093750016003</c:v>
                </c:pt>
                <c:pt idx="17838">
                  <c:v>3.2258781250016</c:v>
                </c:pt>
                <c:pt idx="17839">
                  <c:v>3.22548375</c:v>
                </c:pt>
                <c:pt idx="17840">
                  <c:v>3.2249531250016004</c:v>
                </c:pt>
                <c:pt idx="17841">
                  <c:v>3.2243599999999999</c:v>
                </c:pt>
                <c:pt idx="17842">
                  <c:v>3.2240234375007999</c:v>
                </c:pt>
                <c:pt idx="17843">
                  <c:v>3.2235781250016</c:v>
                </c:pt>
                <c:pt idx="17844">
                  <c:v>3.2232253124992001</c:v>
                </c:pt>
                <c:pt idx="17845">
                  <c:v>3.2228724999999998</c:v>
                </c:pt>
                <c:pt idx="17846">
                  <c:v>3.2225284375008001</c:v>
                </c:pt>
                <c:pt idx="17847">
                  <c:v>3.2221868750016003</c:v>
                </c:pt>
                <c:pt idx="17848">
                  <c:v>3.2217915624992002</c:v>
                </c:pt>
                <c:pt idx="17849">
                  <c:v>3.2216575000000001</c:v>
                </c:pt>
                <c:pt idx="17850">
                  <c:v>3.2219131250016</c:v>
                </c:pt>
                <c:pt idx="17851">
                  <c:v>3.2223421875008</c:v>
                </c:pt>
                <c:pt idx="17852">
                  <c:v>3.2227134375007997</c:v>
                </c:pt>
                <c:pt idx="17853">
                  <c:v>3.2231018750016003</c:v>
                </c:pt>
                <c:pt idx="17854">
                  <c:v>3.2234246875007999</c:v>
                </c:pt>
                <c:pt idx="17855">
                  <c:v>3.2237506250016001</c:v>
                </c:pt>
                <c:pt idx="17856">
                  <c:v>3.2240740624991999</c:v>
                </c:pt>
                <c:pt idx="17857">
                  <c:v>3.2244284375008001</c:v>
                </c:pt>
                <c:pt idx="17858">
                  <c:v>3.2244071875008</c:v>
                </c:pt>
                <c:pt idx="17859">
                  <c:v>3.2243328124991999</c:v>
                </c:pt>
                <c:pt idx="17860">
                  <c:v>3.2247209375007997</c:v>
                </c:pt>
                <c:pt idx="17861">
                  <c:v>3.2243037499999998</c:v>
                </c:pt>
                <c:pt idx="17862">
                  <c:v>3.2238696875007999</c:v>
                </c:pt>
                <c:pt idx="17863">
                  <c:v>3.2234196875008001</c:v>
                </c:pt>
                <c:pt idx="17864">
                  <c:v>3.2230387500000002</c:v>
                </c:pt>
                <c:pt idx="17865">
                  <c:v>3.2226103124992003</c:v>
                </c:pt>
                <c:pt idx="17866">
                  <c:v>3.2222809375007997</c:v>
                </c:pt>
                <c:pt idx="17867">
                  <c:v>3.2222534375007998</c:v>
                </c:pt>
                <c:pt idx="17868">
                  <c:v>3.2225790624992001</c:v>
                </c:pt>
                <c:pt idx="17869">
                  <c:v>3.22292625</c:v>
                </c:pt>
                <c:pt idx="17870">
                  <c:v>3.2233434375007999</c:v>
                </c:pt>
                <c:pt idx="17871">
                  <c:v>3.2236981250016004</c:v>
                </c:pt>
                <c:pt idx="17872">
                  <c:v>3.2240243750016</c:v>
                </c:pt>
                <c:pt idx="17873">
                  <c:v>3.2243965624992001</c:v>
                </c:pt>
                <c:pt idx="17874">
                  <c:v>3.2245743750016</c:v>
                </c:pt>
                <c:pt idx="17875">
                  <c:v>3.2245009375008</c:v>
                </c:pt>
                <c:pt idx="17876">
                  <c:v>3.2248521875008</c:v>
                </c:pt>
                <c:pt idx="17877">
                  <c:v>3.2252162499999999</c:v>
                </c:pt>
                <c:pt idx="17878">
                  <c:v>3.2255578124992001</c:v>
                </c:pt>
                <c:pt idx="17879">
                  <c:v>3.2258971875008</c:v>
                </c:pt>
                <c:pt idx="17880">
                  <c:v>3.2262559375007998</c:v>
                </c:pt>
                <c:pt idx="17881">
                  <c:v>3.2262293750016</c:v>
                </c:pt>
                <c:pt idx="17882">
                  <c:v>3.2257721875007999</c:v>
                </c:pt>
                <c:pt idx="17883">
                  <c:v>3.2253834375007999</c:v>
                </c:pt>
                <c:pt idx="17884">
                  <c:v>3.2247828124992002</c:v>
                </c:pt>
                <c:pt idx="17885">
                  <c:v>3.2243834375008</c:v>
                </c:pt>
                <c:pt idx="17886">
                  <c:v>3.2240606250016004</c:v>
                </c:pt>
                <c:pt idx="17887">
                  <c:v>3.2236337499999999</c:v>
                </c:pt>
                <c:pt idx="17888">
                  <c:v>3.2231481250016003</c:v>
                </c:pt>
                <c:pt idx="17889">
                  <c:v>3.2227090624992001</c:v>
                </c:pt>
                <c:pt idx="17890">
                  <c:v>3.2223318750016001</c:v>
                </c:pt>
                <c:pt idx="17891">
                  <c:v>3.2219937500000002</c:v>
                </c:pt>
                <c:pt idx="17892">
                  <c:v>3.2213896875007997</c:v>
                </c:pt>
                <c:pt idx="17893">
                  <c:v>3.2209150000000002</c:v>
                </c:pt>
                <c:pt idx="17894">
                  <c:v>3.2205581250016002</c:v>
                </c:pt>
                <c:pt idx="17895">
                  <c:v>3.2200840624992</c:v>
                </c:pt>
                <c:pt idx="17896">
                  <c:v>3.2197531250016</c:v>
                </c:pt>
                <c:pt idx="17897">
                  <c:v>3.2193818750016003</c:v>
                </c:pt>
                <c:pt idx="17898">
                  <c:v>3.2189596875007997</c:v>
                </c:pt>
                <c:pt idx="17899">
                  <c:v>3.218515</c:v>
                </c:pt>
                <c:pt idx="17900">
                  <c:v>3.2183265624991999</c:v>
                </c:pt>
                <c:pt idx="17901">
                  <c:v>3.2187628124992003</c:v>
                </c:pt>
                <c:pt idx="17902">
                  <c:v>3.2192181250016003</c:v>
                </c:pt>
                <c:pt idx="17903">
                  <c:v>3.2196828124992001</c:v>
                </c:pt>
                <c:pt idx="17904">
                  <c:v>3.2200828124992</c:v>
                </c:pt>
                <c:pt idx="17905">
                  <c:v>3.2204293750016002</c:v>
                </c:pt>
                <c:pt idx="17906">
                  <c:v>3.2207728124992001</c:v>
                </c:pt>
                <c:pt idx="17907">
                  <c:v>3.2211331250016002</c:v>
                </c:pt>
                <c:pt idx="17908">
                  <c:v>3.2215321875008001</c:v>
                </c:pt>
                <c:pt idx="17909">
                  <c:v>3.2219453124992001</c:v>
                </c:pt>
                <c:pt idx="17910">
                  <c:v>3.22236375</c:v>
                </c:pt>
                <c:pt idx="17911">
                  <c:v>3.2227743750016002</c:v>
                </c:pt>
                <c:pt idx="17912">
                  <c:v>3.2232362499999998</c:v>
                </c:pt>
                <c:pt idx="17913">
                  <c:v>3.2236046875007998</c:v>
                </c:pt>
                <c:pt idx="17914">
                  <c:v>3.2239487499999999</c:v>
                </c:pt>
                <c:pt idx="17915">
                  <c:v>3.2236115624992001</c:v>
                </c:pt>
                <c:pt idx="17916">
                  <c:v>3.2231434375007999</c:v>
                </c:pt>
                <c:pt idx="17917">
                  <c:v>3.2227734375007997</c:v>
                </c:pt>
                <c:pt idx="17918">
                  <c:v>3.2224162500000002</c:v>
                </c:pt>
                <c:pt idx="17919">
                  <c:v>3.2220743750016001</c:v>
                </c:pt>
                <c:pt idx="17920">
                  <c:v>3.2217393750016003</c:v>
                </c:pt>
                <c:pt idx="17921">
                  <c:v>3.2213690624992002</c:v>
                </c:pt>
                <c:pt idx="17922">
                  <c:v>3.2210771875008</c:v>
                </c:pt>
                <c:pt idx="17923">
                  <c:v>3.2210856250016002</c:v>
                </c:pt>
                <c:pt idx="17924">
                  <c:v>3.2214646875008</c:v>
                </c:pt>
                <c:pt idx="17925">
                  <c:v>3.2219693750016001</c:v>
                </c:pt>
                <c:pt idx="17926">
                  <c:v>3.2222940624992003</c:v>
                </c:pt>
                <c:pt idx="17927">
                  <c:v>3.2226684375007997</c:v>
                </c:pt>
                <c:pt idx="17928">
                  <c:v>3.2230740624992</c:v>
                </c:pt>
                <c:pt idx="17929">
                  <c:v>3.2234759375007997</c:v>
                </c:pt>
                <c:pt idx="17930">
                  <c:v>3.2238487500000002</c:v>
                </c:pt>
                <c:pt idx="17931">
                  <c:v>3.2237559375007998</c:v>
                </c:pt>
                <c:pt idx="17932">
                  <c:v>3.2240790624992002</c:v>
                </c:pt>
                <c:pt idx="17933">
                  <c:v>3.2243509375007999</c:v>
                </c:pt>
                <c:pt idx="17934">
                  <c:v>3.2243487499999999</c:v>
                </c:pt>
                <c:pt idx="17935">
                  <c:v>3.2238912499999999</c:v>
                </c:pt>
                <c:pt idx="17936">
                  <c:v>3.2234565624992002</c:v>
                </c:pt>
                <c:pt idx="17937">
                  <c:v>3.2231834375007997</c:v>
                </c:pt>
                <c:pt idx="17938">
                  <c:v>3.2228525000000001</c:v>
                </c:pt>
                <c:pt idx="17939">
                  <c:v>3.2226724999999998</c:v>
                </c:pt>
                <c:pt idx="17940">
                  <c:v>3.2223393750016003</c:v>
                </c:pt>
                <c:pt idx="17941">
                  <c:v>3.2220165624992001</c:v>
                </c:pt>
                <c:pt idx="17942">
                  <c:v>3.2216956250016002</c:v>
                </c:pt>
                <c:pt idx="17943">
                  <c:v>3.2212825</c:v>
                </c:pt>
                <c:pt idx="17944">
                  <c:v>3.2209284375007998</c:v>
                </c:pt>
                <c:pt idx="17945">
                  <c:v>3.2204809375007999</c:v>
                </c:pt>
                <c:pt idx="17946">
                  <c:v>3.2201068750016</c:v>
                </c:pt>
                <c:pt idx="17947">
                  <c:v>3.2198753124991999</c:v>
                </c:pt>
                <c:pt idx="17948">
                  <c:v>3.2201537500000001</c:v>
                </c:pt>
                <c:pt idx="17949">
                  <c:v>3.2203775000000001</c:v>
                </c:pt>
                <c:pt idx="17950">
                  <c:v>3.2200409375008001</c:v>
                </c:pt>
                <c:pt idx="17951">
                  <c:v>3.2197121875007997</c:v>
                </c:pt>
                <c:pt idx="17952">
                  <c:v>3.2198175</c:v>
                </c:pt>
                <c:pt idx="17953">
                  <c:v>3.2194428124992003</c:v>
                </c:pt>
                <c:pt idx="17954">
                  <c:v>3.2190599999999998</c:v>
                </c:pt>
                <c:pt idx="17955">
                  <c:v>3.2187009375007998</c:v>
                </c:pt>
                <c:pt idx="17956">
                  <c:v>3.2190278124992</c:v>
                </c:pt>
                <c:pt idx="17957">
                  <c:v>3.2193578124991999</c:v>
                </c:pt>
                <c:pt idx="17958">
                  <c:v>3.2196899999999999</c:v>
                </c:pt>
                <c:pt idx="17959">
                  <c:v>3.2200468750016</c:v>
                </c:pt>
                <c:pt idx="17960">
                  <c:v>3.2204993750016002</c:v>
                </c:pt>
                <c:pt idx="17961">
                  <c:v>3.2208240624991999</c:v>
                </c:pt>
                <c:pt idx="17962">
                  <c:v>3.2211684375008001</c:v>
                </c:pt>
                <c:pt idx="17963">
                  <c:v>3.2215603124992001</c:v>
                </c:pt>
                <c:pt idx="17964">
                  <c:v>3.2220531250016</c:v>
                </c:pt>
                <c:pt idx="17965">
                  <c:v>3.2224437500000001</c:v>
                </c:pt>
                <c:pt idx="17966">
                  <c:v>3.2229524999999999</c:v>
                </c:pt>
                <c:pt idx="17967">
                  <c:v>3.2233049999999999</c:v>
                </c:pt>
                <c:pt idx="17968">
                  <c:v>3.2236578124992001</c:v>
                </c:pt>
                <c:pt idx="17969">
                  <c:v>3.2240218750016001</c:v>
                </c:pt>
                <c:pt idx="17970">
                  <c:v>3.2243703124992003</c:v>
                </c:pt>
                <c:pt idx="17971">
                  <c:v>3.2247546875007997</c:v>
                </c:pt>
                <c:pt idx="17972">
                  <c:v>3.22509625</c:v>
                </c:pt>
                <c:pt idx="17973">
                  <c:v>3.2254328124992</c:v>
                </c:pt>
                <c:pt idx="17974">
                  <c:v>3.2258387499999999</c:v>
                </c:pt>
                <c:pt idx="17975">
                  <c:v>3.2261778124992002</c:v>
                </c:pt>
                <c:pt idx="17976">
                  <c:v>3.2266071875007998</c:v>
                </c:pt>
                <c:pt idx="17977">
                  <c:v>3.2261424999999999</c:v>
                </c:pt>
                <c:pt idx="17978">
                  <c:v>3.2256146875008</c:v>
                </c:pt>
                <c:pt idx="17979">
                  <c:v>3.2250656250016001</c:v>
                </c:pt>
                <c:pt idx="17980">
                  <c:v>3.2244103124992001</c:v>
                </c:pt>
                <c:pt idx="17981">
                  <c:v>3.2238475000000002</c:v>
                </c:pt>
                <c:pt idx="17982">
                  <c:v>3.2234321875008001</c:v>
                </c:pt>
                <c:pt idx="17983">
                  <c:v>3.22304375</c:v>
                </c:pt>
                <c:pt idx="17984">
                  <c:v>3.2225543750016001</c:v>
                </c:pt>
                <c:pt idx="17985">
                  <c:v>3.2220934375007997</c:v>
                </c:pt>
                <c:pt idx="17986">
                  <c:v>3.2217468750016001</c:v>
                </c:pt>
                <c:pt idx="17987">
                  <c:v>3.2212603124992003</c:v>
                </c:pt>
                <c:pt idx="17988">
                  <c:v>3.2209056250016004</c:v>
                </c:pt>
                <c:pt idx="17989">
                  <c:v>3.2205315624991999</c:v>
                </c:pt>
                <c:pt idx="17990">
                  <c:v>3.2201859375008</c:v>
                </c:pt>
                <c:pt idx="17991">
                  <c:v>3.22017</c:v>
                </c:pt>
                <c:pt idx="17992">
                  <c:v>3.2204340624992001</c:v>
                </c:pt>
                <c:pt idx="17993">
                  <c:v>3.2202984375007997</c:v>
                </c:pt>
                <c:pt idx="17994">
                  <c:v>3.2199193750016</c:v>
                </c:pt>
                <c:pt idx="17995">
                  <c:v>3.2194400000000001</c:v>
                </c:pt>
                <c:pt idx="17996">
                  <c:v>3.2189093750016</c:v>
                </c:pt>
                <c:pt idx="17997">
                  <c:v>3.2184081250016003</c:v>
                </c:pt>
                <c:pt idx="17998">
                  <c:v>3.2180321875007998</c:v>
                </c:pt>
                <c:pt idx="17999">
                  <c:v>3.2176471875007997</c:v>
                </c:pt>
                <c:pt idx="18000">
                  <c:v>3.2173246875007999</c:v>
                </c:pt>
                <c:pt idx="18001">
                  <c:v>3.2168796875007999</c:v>
                </c:pt>
                <c:pt idx="18002">
                  <c:v>3.2165018750016001</c:v>
                </c:pt>
                <c:pt idx="18003">
                  <c:v>3.2160596875007998</c:v>
                </c:pt>
                <c:pt idx="18004">
                  <c:v>3.2155734375008</c:v>
                </c:pt>
                <c:pt idx="18005">
                  <c:v>3.2152534375007997</c:v>
                </c:pt>
                <c:pt idx="18006">
                  <c:v>3.2149000000000001</c:v>
                </c:pt>
                <c:pt idx="18007">
                  <c:v>3.2147443750016</c:v>
                </c:pt>
                <c:pt idx="18008">
                  <c:v>3.2150906250016003</c:v>
                </c:pt>
                <c:pt idx="18009">
                  <c:v>3.2155568750016004</c:v>
                </c:pt>
                <c:pt idx="18010">
                  <c:v>3.2159403124992001</c:v>
                </c:pt>
                <c:pt idx="18011">
                  <c:v>3.21632125</c:v>
                </c:pt>
                <c:pt idx="18012">
                  <c:v>3.2167599999999998</c:v>
                </c:pt>
                <c:pt idx="18013">
                  <c:v>3.2172181250016001</c:v>
                </c:pt>
                <c:pt idx="18014">
                  <c:v>3.2175971875007998</c:v>
                </c:pt>
                <c:pt idx="18015">
                  <c:v>3.2180040624992001</c:v>
                </c:pt>
                <c:pt idx="18016">
                  <c:v>3.2184168750016</c:v>
                </c:pt>
                <c:pt idx="18017">
                  <c:v>3.2188106250016002</c:v>
                </c:pt>
                <c:pt idx="18018">
                  <c:v>3.2192224999999999</c:v>
                </c:pt>
                <c:pt idx="18019">
                  <c:v>3.2195771875007999</c:v>
                </c:pt>
                <c:pt idx="18020">
                  <c:v>3.2199043750016001</c:v>
                </c:pt>
                <c:pt idx="18021">
                  <c:v>3.22029875</c:v>
                </c:pt>
                <c:pt idx="18022">
                  <c:v>3.2206765624992002</c:v>
                </c:pt>
                <c:pt idx="18023">
                  <c:v>3.2210100000000002</c:v>
                </c:pt>
                <c:pt idx="18024">
                  <c:v>3.2213271875007998</c:v>
                </c:pt>
                <c:pt idx="18025">
                  <c:v>3.2214396875008</c:v>
                </c:pt>
                <c:pt idx="18026">
                  <c:v>3.2216365624992003</c:v>
                </c:pt>
                <c:pt idx="18027">
                  <c:v>3.2212065624992001</c:v>
                </c:pt>
                <c:pt idx="18028">
                  <c:v>3.2207215624992003</c:v>
                </c:pt>
                <c:pt idx="18029">
                  <c:v>3.2203428124992</c:v>
                </c:pt>
                <c:pt idx="18030">
                  <c:v>3.2198628124991999</c:v>
                </c:pt>
                <c:pt idx="18031">
                  <c:v>3.2195399999999998</c:v>
                </c:pt>
                <c:pt idx="18032">
                  <c:v>3.2191246875007997</c:v>
                </c:pt>
                <c:pt idx="18033">
                  <c:v>3.2186724999999998</c:v>
                </c:pt>
                <c:pt idx="18034">
                  <c:v>3.2183246875007998</c:v>
                </c:pt>
                <c:pt idx="18035">
                  <c:v>3.2178915624991999</c:v>
                </c:pt>
                <c:pt idx="18036">
                  <c:v>3.2174768750016001</c:v>
                </c:pt>
                <c:pt idx="18037">
                  <c:v>3.2170740624992002</c:v>
                </c:pt>
                <c:pt idx="18038">
                  <c:v>3.2166903124992001</c:v>
                </c:pt>
                <c:pt idx="18039">
                  <c:v>3.2163209375007997</c:v>
                </c:pt>
                <c:pt idx="18040">
                  <c:v>3.2159137499999999</c:v>
                </c:pt>
                <c:pt idx="18041">
                  <c:v>3.2155803124992</c:v>
                </c:pt>
                <c:pt idx="18042">
                  <c:v>3.2160221875007999</c:v>
                </c:pt>
                <c:pt idx="18043">
                  <c:v>3.2163959375008</c:v>
                </c:pt>
                <c:pt idx="18044">
                  <c:v>3.2167571875008001</c:v>
                </c:pt>
                <c:pt idx="18045">
                  <c:v>3.2170934375007998</c:v>
                </c:pt>
                <c:pt idx="18046">
                  <c:v>3.2174456250016004</c:v>
                </c:pt>
                <c:pt idx="18047">
                  <c:v>3.2177709375007999</c:v>
                </c:pt>
                <c:pt idx="18048">
                  <c:v>3.2182334375007997</c:v>
                </c:pt>
                <c:pt idx="18049">
                  <c:v>3.2185609375007997</c:v>
                </c:pt>
                <c:pt idx="18050">
                  <c:v>3.2190115624992002</c:v>
                </c:pt>
                <c:pt idx="18051">
                  <c:v>3.21933625</c:v>
                </c:pt>
                <c:pt idx="18052">
                  <c:v>3.2197296875007999</c:v>
                </c:pt>
                <c:pt idx="18053">
                  <c:v>3.2200540624992002</c:v>
                </c:pt>
                <c:pt idx="18054">
                  <c:v>3.2196309375008001</c:v>
                </c:pt>
                <c:pt idx="18055">
                  <c:v>3.2192443750016002</c:v>
                </c:pt>
                <c:pt idx="18056">
                  <c:v>3.2188534375007998</c:v>
                </c:pt>
                <c:pt idx="18057">
                  <c:v>3.2184315624991999</c:v>
                </c:pt>
                <c:pt idx="18058">
                  <c:v>3.2180415624992</c:v>
                </c:pt>
                <c:pt idx="18059">
                  <c:v>3.2176200000000001</c:v>
                </c:pt>
                <c:pt idx="18060">
                  <c:v>3.2172450000000001</c:v>
                </c:pt>
                <c:pt idx="18061">
                  <c:v>3.2169150000000002</c:v>
                </c:pt>
                <c:pt idx="18062">
                  <c:v>3.2164834375007998</c:v>
                </c:pt>
                <c:pt idx="18063">
                  <c:v>3.2161031250016001</c:v>
                </c:pt>
                <c:pt idx="18064">
                  <c:v>3.2162131250016004</c:v>
                </c:pt>
                <c:pt idx="18065">
                  <c:v>3.2166453124992</c:v>
                </c:pt>
                <c:pt idx="18066">
                  <c:v>3.21706125</c:v>
                </c:pt>
                <c:pt idx="18067">
                  <c:v>3.2174271875008</c:v>
                </c:pt>
                <c:pt idx="18068">
                  <c:v>3.2177959375007998</c:v>
                </c:pt>
                <c:pt idx="18069">
                  <c:v>3.2181743750016003</c:v>
                </c:pt>
                <c:pt idx="18070">
                  <c:v>3.2179718750016</c:v>
                </c:pt>
                <c:pt idx="18071">
                  <c:v>3.2175781250016002</c:v>
                </c:pt>
                <c:pt idx="18072">
                  <c:v>3.2171765624991999</c:v>
                </c:pt>
                <c:pt idx="18073">
                  <c:v>3.2168490624991999</c:v>
                </c:pt>
                <c:pt idx="18074">
                  <c:v>3.2164887499999999</c:v>
                </c:pt>
                <c:pt idx="18075">
                  <c:v>3.2160918750016001</c:v>
                </c:pt>
                <c:pt idx="18076">
                  <c:v>3.2155062499999998</c:v>
                </c:pt>
                <c:pt idx="18077">
                  <c:v>3.2149821875007998</c:v>
                </c:pt>
                <c:pt idx="18078">
                  <c:v>3.21459625</c:v>
                </c:pt>
                <c:pt idx="18079">
                  <c:v>3.2141924999999998</c:v>
                </c:pt>
                <c:pt idx="18080">
                  <c:v>3.21379875</c:v>
                </c:pt>
                <c:pt idx="18081">
                  <c:v>3.2140278124992001</c:v>
                </c:pt>
                <c:pt idx="18082">
                  <c:v>3.2144312500000001</c:v>
                </c:pt>
                <c:pt idx="18083">
                  <c:v>3.2147834375007998</c:v>
                </c:pt>
                <c:pt idx="18084">
                  <c:v>3.2150453124992002</c:v>
                </c:pt>
                <c:pt idx="18085">
                  <c:v>3.2153909375007999</c:v>
                </c:pt>
                <c:pt idx="18086">
                  <c:v>3.21576</c:v>
                </c:pt>
                <c:pt idx="18087">
                  <c:v>3.2161803124991999</c:v>
                </c:pt>
                <c:pt idx="18088">
                  <c:v>3.2166299999999999</c:v>
                </c:pt>
                <c:pt idx="18089">
                  <c:v>3.2170078124992001</c:v>
                </c:pt>
                <c:pt idx="18090">
                  <c:v>3.2173843750016</c:v>
                </c:pt>
                <c:pt idx="18091">
                  <c:v>3.2177315624992002</c:v>
                </c:pt>
                <c:pt idx="18092">
                  <c:v>3.2180787500000001</c:v>
                </c:pt>
                <c:pt idx="18093">
                  <c:v>3.2184225</c:v>
                </c:pt>
                <c:pt idx="18094">
                  <c:v>3.2187615624992003</c:v>
                </c:pt>
                <c:pt idx="18095">
                  <c:v>3.2190937499999999</c:v>
                </c:pt>
                <c:pt idx="18096">
                  <c:v>3.2195200000000002</c:v>
                </c:pt>
                <c:pt idx="18097">
                  <c:v>3.2198662499999999</c:v>
                </c:pt>
                <c:pt idx="18098">
                  <c:v>3.2202053124992003</c:v>
                </c:pt>
                <c:pt idx="18099">
                  <c:v>3.2203374999999999</c:v>
                </c:pt>
                <c:pt idx="18100">
                  <c:v>3.2206693750016</c:v>
                </c:pt>
                <c:pt idx="18101">
                  <c:v>3.2210521875008</c:v>
                </c:pt>
                <c:pt idx="18102">
                  <c:v>3.2214878124992001</c:v>
                </c:pt>
                <c:pt idx="18103">
                  <c:v>3.2209740624992</c:v>
                </c:pt>
                <c:pt idx="18104">
                  <c:v>3.2205050000000002</c:v>
                </c:pt>
                <c:pt idx="18105">
                  <c:v>3.2198940624992001</c:v>
                </c:pt>
                <c:pt idx="18106">
                  <c:v>3.2194778124992003</c:v>
                </c:pt>
                <c:pt idx="18107">
                  <c:v>3.2190059375007998</c:v>
                </c:pt>
                <c:pt idx="18108">
                  <c:v>3.2185009375007998</c:v>
                </c:pt>
                <c:pt idx="18109">
                  <c:v>3.2180612499999999</c:v>
                </c:pt>
                <c:pt idx="18110">
                  <c:v>3.2176628124992002</c:v>
                </c:pt>
                <c:pt idx="18111">
                  <c:v>3.2172437500000002</c:v>
                </c:pt>
                <c:pt idx="18112">
                  <c:v>3.2167275000000002</c:v>
                </c:pt>
                <c:pt idx="18113">
                  <c:v>3.2163962499999998</c:v>
                </c:pt>
                <c:pt idx="18114">
                  <c:v>3.21606375</c:v>
                </c:pt>
                <c:pt idx="18115">
                  <c:v>3.2156484375007999</c:v>
                </c:pt>
                <c:pt idx="18116">
                  <c:v>3.2151621875008001</c:v>
                </c:pt>
                <c:pt idx="18117">
                  <c:v>3.2147475000000001</c:v>
                </c:pt>
                <c:pt idx="18118">
                  <c:v>3.2144149999999998</c:v>
                </c:pt>
                <c:pt idx="18119">
                  <c:v>3.2141618750016003</c:v>
                </c:pt>
                <c:pt idx="18120">
                  <c:v>3.2142543750016004</c:v>
                </c:pt>
                <c:pt idx="18121">
                  <c:v>3.2146293750016004</c:v>
                </c:pt>
                <c:pt idx="18122">
                  <c:v>3.2150043750016</c:v>
                </c:pt>
                <c:pt idx="18123">
                  <c:v>3.2153934375007998</c:v>
                </c:pt>
                <c:pt idx="18124">
                  <c:v>3.2157846875008</c:v>
                </c:pt>
                <c:pt idx="18125">
                  <c:v>3.2161834375008</c:v>
                </c:pt>
                <c:pt idx="18126">
                  <c:v>3.2165346875008001</c:v>
                </c:pt>
                <c:pt idx="18127">
                  <c:v>3.2162756250016002</c:v>
                </c:pt>
                <c:pt idx="18128">
                  <c:v>3.2159396875007999</c:v>
                </c:pt>
                <c:pt idx="18129">
                  <c:v>3.2160500000000001</c:v>
                </c:pt>
                <c:pt idx="18130">
                  <c:v>3.2160140624992</c:v>
                </c:pt>
                <c:pt idx="18131">
                  <c:v>3.2160803124992001</c:v>
                </c:pt>
                <c:pt idx="18132">
                  <c:v>3.2164009375007998</c:v>
                </c:pt>
                <c:pt idx="18133">
                  <c:v>3.2167234375008</c:v>
                </c:pt>
                <c:pt idx="18134">
                  <c:v>3.2172128124992003</c:v>
                </c:pt>
                <c:pt idx="18135">
                  <c:v>3.2176043750016001</c:v>
                </c:pt>
                <c:pt idx="18136">
                  <c:v>3.2179324999999999</c:v>
                </c:pt>
                <c:pt idx="18137">
                  <c:v>3.2183568750016001</c:v>
                </c:pt>
                <c:pt idx="18138">
                  <c:v>3.2187062499999999</c:v>
                </c:pt>
                <c:pt idx="18139">
                  <c:v>3.2186499999999998</c:v>
                </c:pt>
                <c:pt idx="18140">
                  <c:v>3.2183306250016002</c:v>
                </c:pt>
                <c:pt idx="18141">
                  <c:v>3.2179215624992001</c:v>
                </c:pt>
                <c:pt idx="18142">
                  <c:v>3.2175737500000001</c:v>
                </c:pt>
                <c:pt idx="18143">
                  <c:v>3.2174484375007997</c:v>
                </c:pt>
                <c:pt idx="18144">
                  <c:v>3.2171015624992001</c:v>
                </c:pt>
                <c:pt idx="18145">
                  <c:v>3.2166509375008001</c:v>
                </c:pt>
                <c:pt idx="18146">
                  <c:v>3.2162278124992003</c:v>
                </c:pt>
                <c:pt idx="18147">
                  <c:v>3.2159024999999999</c:v>
                </c:pt>
                <c:pt idx="18148">
                  <c:v>3.2155512499999999</c:v>
                </c:pt>
                <c:pt idx="18149">
                  <c:v>3.2151206250016</c:v>
                </c:pt>
                <c:pt idx="18150">
                  <c:v>3.21477375</c:v>
                </c:pt>
                <c:pt idx="18151">
                  <c:v>3.2143978124992003</c:v>
                </c:pt>
                <c:pt idx="18152">
                  <c:v>3.2139696875007999</c:v>
                </c:pt>
                <c:pt idx="18153">
                  <c:v>3.2136390624992002</c:v>
                </c:pt>
                <c:pt idx="18154">
                  <c:v>3.2134559375007998</c:v>
                </c:pt>
                <c:pt idx="18155">
                  <c:v>3.2137740624991999</c:v>
                </c:pt>
                <c:pt idx="18156">
                  <c:v>3.2141281250016003</c:v>
                </c:pt>
                <c:pt idx="18157">
                  <c:v>3.2145446875007999</c:v>
                </c:pt>
                <c:pt idx="18158">
                  <c:v>3.2144487499999999</c:v>
                </c:pt>
                <c:pt idx="18159">
                  <c:v>3.2141021875007998</c:v>
                </c:pt>
                <c:pt idx="18160">
                  <c:v>3.2141278124992003</c:v>
                </c:pt>
                <c:pt idx="18161">
                  <c:v>3.2143137500000001</c:v>
                </c:pt>
                <c:pt idx="18162">
                  <c:v>3.2141121875007999</c:v>
                </c:pt>
                <c:pt idx="18163">
                  <c:v>3.2137125000000002</c:v>
                </c:pt>
                <c:pt idx="18164">
                  <c:v>3.2133421875007997</c:v>
                </c:pt>
                <c:pt idx="18165">
                  <c:v>3.2130025</c:v>
                </c:pt>
                <c:pt idx="18166">
                  <c:v>3.2126246875007998</c:v>
                </c:pt>
                <c:pt idx="18167">
                  <c:v>3.2122137500000001</c:v>
                </c:pt>
                <c:pt idx="18168">
                  <c:v>3.2118628124991999</c:v>
                </c:pt>
                <c:pt idx="18169">
                  <c:v>3.2114109375008</c:v>
                </c:pt>
                <c:pt idx="18170">
                  <c:v>3.2110896875007997</c:v>
                </c:pt>
                <c:pt idx="18171">
                  <c:v>3.2115234375007997</c:v>
                </c:pt>
                <c:pt idx="18172">
                  <c:v>3.2118828124992</c:v>
                </c:pt>
                <c:pt idx="18173">
                  <c:v>3.2122059375008001</c:v>
                </c:pt>
                <c:pt idx="18174">
                  <c:v>3.2125659375007998</c:v>
                </c:pt>
                <c:pt idx="18175">
                  <c:v>3.2130000000000001</c:v>
                </c:pt>
                <c:pt idx="18176">
                  <c:v>3.2134434375007999</c:v>
                </c:pt>
                <c:pt idx="18177">
                  <c:v>3.2138090624992</c:v>
                </c:pt>
                <c:pt idx="18178">
                  <c:v>3.2141534375008001</c:v>
                </c:pt>
                <c:pt idx="18179">
                  <c:v>3.2145106250016</c:v>
                </c:pt>
                <c:pt idx="18180">
                  <c:v>3.2145899999999998</c:v>
                </c:pt>
                <c:pt idx="18181">
                  <c:v>3.2146396875007999</c:v>
                </c:pt>
                <c:pt idx="18182">
                  <c:v>3.2144565624992003</c:v>
                </c:pt>
                <c:pt idx="18183">
                  <c:v>3.2140487499999999</c:v>
                </c:pt>
                <c:pt idx="18184">
                  <c:v>3.2136256250016002</c:v>
                </c:pt>
                <c:pt idx="18185">
                  <c:v>3.2132187499999998</c:v>
                </c:pt>
                <c:pt idx="18186">
                  <c:v>3.2135121875007999</c:v>
                </c:pt>
                <c:pt idx="18187">
                  <c:v>3.2138443750016004</c:v>
                </c:pt>
                <c:pt idx="18188">
                  <c:v>3.2141115624992</c:v>
                </c:pt>
                <c:pt idx="18189">
                  <c:v>3.2138309375007998</c:v>
                </c:pt>
                <c:pt idx="18190">
                  <c:v>3.2141653124992002</c:v>
                </c:pt>
                <c:pt idx="18191">
                  <c:v>3.2143718750016004</c:v>
                </c:pt>
                <c:pt idx="18192">
                  <c:v>3.214</c:v>
                </c:pt>
                <c:pt idx="18193">
                  <c:v>3.2136428124992</c:v>
                </c:pt>
                <c:pt idx="18194">
                  <c:v>3.2140746875007999</c:v>
                </c:pt>
                <c:pt idx="18195">
                  <c:v>3.2144259375008</c:v>
                </c:pt>
                <c:pt idx="18196">
                  <c:v>3.2147874999999999</c:v>
                </c:pt>
                <c:pt idx="18197">
                  <c:v>3.2151678124992</c:v>
                </c:pt>
                <c:pt idx="18198">
                  <c:v>3.2155796875007998</c:v>
                </c:pt>
                <c:pt idx="18199">
                  <c:v>3.2159515624992001</c:v>
                </c:pt>
                <c:pt idx="18200">
                  <c:v>3.2163146875008</c:v>
                </c:pt>
                <c:pt idx="18201">
                  <c:v>3.2159865624992001</c:v>
                </c:pt>
                <c:pt idx="18202">
                  <c:v>3.2155368750016002</c:v>
                </c:pt>
                <c:pt idx="18203">
                  <c:v>3.2150243750016001</c:v>
                </c:pt>
                <c:pt idx="18204">
                  <c:v>3.2145871875008001</c:v>
                </c:pt>
                <c:pt idx="18205">
                  <c:v>3.2142571875007997</c:v>
                </c:pt>
                <c:pt idx="18206">
                  <c:v>3.2138721875008001</c:v>
                </c:pt>
                <c:pt idx="18207">
                  <c:v>3.2134665624992</c:v>
                </c:pt>
                <c:pt idx="18208">
                  <c:v>3.2131115624992002</c:v>
                </c:pt>
                <c:pt idx="18209">
                  <c:v>3.2127193750016003</c:v>
                </c:pt>
                <c:pt idx="18210">
                  <c:v>3.2122993750016002</c:v>
                </c:pt>
                <c:pt idx="18211">
                  <c:v>3.2118228124992001</c:v>
                </c:pt>
                <c:pt idx="18212">
                  <c:v>3.2114756250016003</c:v>
                </c:pt>
                <c:pt idx="18213">
                  <c:v>3.2111465624991999</c:v>
                </c:pt>
                <c:pt idx="18214">
                  <c:v>3.2107865624992002</c:v>
                </c:pt>
                <c:pt idx="18215">
                  <c:v>3.2111450000000001</c:v>
                </c:pt>
                <c:pt idx="18216">
                  <c:v>3.2115312500000002</c:v>
                </c:pt>
                <c:pt idx="18217">
                  <c:v>3.2118643750016003</c:v>
                </c:pt>
                <c:pt idx="18218">
                  <c:v>3.2121984375007999</c:v>
                </c:pt>
                <c:pt idx="18219">
                  <c:v>3.2126299999999999</c:v>
                </c:pt>
                <c:pt idx="18220">
                  <c:v>3.2129693750016002</c:v>
                </c:pt>
                <c:pt idx="18221">
                  <c:v>3.2132628124992002</c:v>
                </c:pt>
                <c:pt idx="18222">
                  <c:v>3.2136068750016</c:v>
                </c:pt>
                <c:pt idx="18223">
                  <c:v>3.2139618750016004</c:v>
                </c:pt>
                <c:pt idx="18224">
                  <c:v>3.2143140624991999</c:v>
                </c:pt>
                <c:pt idx="18225">
                  <c:v>3.2146887500000001</c:v>
                </c:pt>
                <c:pt idx="18226">
                  <c:v>3.2146675</c:v>
                </c:pt>
                <c:pt idx="18227">
                  <c:v>3.2142906250016003</c:v>
                </c:pt>
                <c:pt idx="18228">
                  <c:v>3.2138624999999998</c:v>
                </c:pt>
                <c:pt idx="18229">
                  <c:v>3.2133678124992002</c:v>
                </c:pt>
                <c:pt idx="18230">
                  <c:v>3.2129106250016002</c:v>
                </c:pt>
                <c:pt idx="18231">
                  <c:v>3.2124909375007999</c:v>
                </c:pt>
                <c:pt idx="18232">
                  <c:v>3.2121421875007998</c:v>
                </c:pt>
                <c:pt idx="18233">
                  <c:v>3.2120193750016002</c:v>
                </c:pt>
                <c:pt idx="18234">
                  <c:v>3.2116503124992</c:v>
                </c:pt>
                <c:pt idx="18235">
                  <c:v>3.2111874999999999</c:v>
                </c:pt>
                <c:pt idx="18236">
                  <c:v>3.2113953124992003</c:v>
                </c:pt>
                <c:pt idx="18237">
                  <c:v>3.2117265624992002</c:v>
                </c:pt>
                <c:pt idx="18238">
                  <c:v>3.2120803124992001</c:v>
                </c:pt>
                <c:pt idx="18239">
                  <c:v>3.2124393750016003</c:v>
                </c:pt>
                <c:pt idx="18240">
                  <c:v>3.2127693750016002</c:v>
                </c:pt>
                <c:pt idx="18241">
                  <c:v>3.2130928124992</c:v>
                </c:pt>
                <c:pt idx="18242">
                  <c:v>3.2134465624991999</c:v>
                </c:pt>
                <c:pt idx="18243">
                  <c:v>3.2138746875008</c:v>
                </c:pt>
                <c:pt idx="18244">
                  <c:v>3.2142109375008001</c:v>
                </c:pt>
                <c:pt idx="18245">
                  <c:v>3.2145959375007997</c:v>
                </c:pt>
                <c:pt idx="18246">
                  <c:v>3.2149653124992001</c:v>
                </c:pt>
                <c:pt idx="18247">
                  <c:v>3.2150146875007999</c:v>
                </c:pt>
                <c:pt idx="18248">
                  <c:v>3.2151146875008001</c:v>
                </c:pt>
                <c:pt idx="18249">
                  <c:v>3.2147290624992002</c:v>
                </c:pt>
                <c:pt idx="18250">
                  <c:v>3.2143475000000001</c:v>
                </c:pt>
                <c:pt idx="18251">
                  <c:v>3.2139787499999999</c:v>
                </c:pt>
                <c:pt idx="18252">
                  <c:v>3.2135153124992</c:v>
                </c:pt>
                <c:pt idx="18253">
                  <c:v>3.2131368750016001</c:v>
                </c:pt>
                <c:pt idx="18254">
                  <c:v>3.2126275</c:v>
                </c:pt>
                <c:pt idx="18255">
                  <c:v>3.2121818750016002</c:v>
                </c:pt>
                <c:pt idx="18256">
                  <c:v>3.2118025000000001</c:v>
                </c:pt>
                <c:pt idx="18257">
                  <c:v>3.2113912500000001</c:v>
                </c:pt>
                <c:pt idx="18258">
                  <c:v>3.2107828124991999</c:v>
                </c:pt>
                <c:pt idx="18259">
                  <c:v>3.2102018750016001</c:v>
                </c:pt>
                <c:pt idx="18260">
                  <c:v>3.2098409375007999</c:v>
                </c:pt>
                <c:pt idx="18261">
                  <c:v>3.2094656250016</c:v>
                </c:pt>
                <c:pt idx="18262">
                  <c:v>3.2090715624991999</c:v>
                </c:pt>
                <c:pt idx="18263">
                  <c:v>3.2085068750016004</c:v>
                </c:pt>
                <c:pt idx="18264">
                  <c:v>3.2079290624992001</c:v>
                </c:pt>
                <c:pt idx="18265">
                  <c:v>3.2073828124992003</c:v>
                </c:pt>
                <c:pt idx="18266">
                  <c:v>3.2070384375007999</c:v>
                </c:pt>
                <c:pt idx="18267">
                  <c:v>3.2066990624992</c:v>
                </c:pt>
                <c:pt idx="18268">
                  <c:v>3.2062249999999999</c:v>
                </c:pt>
                <c:pt idx="18269">
                  <c:v>3.2059015624992</c:v>
                </c:pt>
                <c:pt idx="18270">
                  <c:v>3.2054965624992002</c:v>
                </c:pt>
                <c:pt idx="18271">
                  <c:v>3.2051512500000001</c:v>
                </c:pt>
                <c:pt idx="18272">
                  <c:v>3.2049162500000001</c:v>
                </c:pt>
                <c:pt idx="18273">
                  <c:v>3.2053168750016003</c:v>
                </c:pt>
                <c:pt idx="18274">
                  <c:v>3.2057168750016003</c:v>
                </c:pt>
                <c:pt idx="18275">
                  <c:v>3.2061031250016003</c:v>
                </c:pt>
                <c:pt idx="18276">
                  <c:v>3.2065884375008</c:v>
                </c:pt>
                <c:pt idx="18277">
                  <c:v>3.2069265624992003</c:v>
                </c:pt>
                <c:pt idx="18278">
                  <c:v>3.2074409375007997</c:v>
                </c:pt>
                <c:pt idx="18279">
                  <c:v>3.2078615624992</c:v>
                </c:pt>
                <c:pt idx="18280">
                  <c:v>3.2083709375008</c:v>
                </c:pt>
                <c:pt idx="18281">
                  <c:v>3.2086990624992002</c:v>
                </c:pt>
                <c:pt idx="18282">
                  <c:v>3.2090393750016002</c:v>
                </c:pt>
                <c:pt idx="18283">
                  <c:v>3.20938875</c:v>
                </c:pt>
                <c:pt idx="18284">
                  <c:v>3.2097103124992001</c:v>
                </c:pt>
                <c:pt idx="18285">
                  <c:v>3.2101928124992001</c:v>
                </c:pt>
                <c:pt idx="18286">
                  <c:v>3.2106234375008</c:v>
                </c:pt>
                <c:pt idx="18287">
                  <c:v>3.2109996875008</c:v>
                </c:pt>
                <c:pt idx="18288">
                  <c:v>3.2107012500000001</c:v>
                </c:pt>
                <c:pt idx="18289">
                  <c:v>3.2104750000000002</c:v>
                </c:pt>
                <c:pt idx="18290">
                  <c:v>3.2100415624992</c:v>
                </c:pt>
                <c:pt idx="18291">
                  <c:v>3.20967125</c:v>
                </c:pt>
                <c:pt idx="18292">
                  <c:v>3.2093393750016004</c:v>
                </c:pt>
                <c:pt idx="18293">
                  <c:v>3.2090125</c:v>
                </c:pt>
                <c:pt idx="18294">
                  <c:v>3.2086715624991999</c:v>
                </c:pt>
                <c:pt idx="18295">
                  <c:v>3.2089068750016003</c:v>
                </c:pt>
                <c:pt idx="18296">
                  <c:v>3.2092825</c:v>
                </c:pt>
                <c:pt idx="18297">
                  <c:v>3.2092656250016001</c:v>
                </c:pt>
                <c:pt idx="18298">
                  <c:v>3.2090424999999998</c:v>
                </c:pt>
                <c:pt idx="18299">
                  <c:v>3.2091578124992002</c:v>
                </c:pt>
                <c:pt idx="18300">
                  <c:v>3.2094987499999998</c:v>
                </c:pt>
                <c:pt idx="18301">
                  <c:v>3.2098221875007997</c:v>
                </c:pt>
                <c:pt idx="18302">
                  <c:v>3.2094812500000001</c:v>
                </c:pt>
                <c:pt idx="18303">
                  <c:v>3.2090762499999999</c:v>
                </c:pt>
                <c:pt idx="18304">
                  <c:v>3.2093978124992</c:v>
                </c:pt>
                <c:pt idx="18305">
                  <c:v>3.2098334375007997</c:v>
                </c:pt>
                <c:pt idx="18306">
                  <c:v>3.2102190624992</c:v>
                </c:pt>
                <c:pt idx="18307">
                  <c:v>3.21032875</c:v>
                </c:pt>
                <c:pt idx="18308">
                  <c:v>3.2100606250016002</c:v>
                </c:pt>
                <c:pt idx="18309">
                  <c:v>3.2096981250016001</c:v>
                </c:pt>
                <c:pt idx="18310">
                  <c:v>3.2097521875007997</c:v>
                </c:pt>
                <c:pt idx="18311">
                  <c:v>3.2100296875007999</c:v>
                </c:pt>
                <c:pt idx="18312">
                  <c:v>3.2101968750016003</c:v>
                </c:pt>
                <c:pt idx="18313">
                  <c:v>3.2105287499999999</c:v>
                </c:pt>
                <c:pt idx="18314">
                  <c:v>3.2108956250016001</c:v>
                </c:pt>
                <c:pt idx="18315">
                  <c:v>3.2112875000000001</c:v>
                </c:pt>
                <c:pt idx="18316">
                  <c:v>3.2116903124992002</c:v>
                </c:pt>
                <c:pt idx="18317">
                  <c:v>3.2120165624992003</c:v>
                </c:pt>
                <c:pt idx="18318">
                  <c:v>3.2116790624992002</c:v>
                </c:pt>
                <c:pt idx="18319">
                  <c:v>3.2112790624992003</c:v>
                </c:pt>
                <c:pt idx="18320">
                  <c:v>3.2108009375008</c:v>
                </c:pt>
                <c:pt idx="18321">
                  <c:v>3.2103074999999999</c:v>
                </c:pt>
                <c:pt idx="18322">
                  <c:v>3.2098946875008001</c:v>
                </c:pt>
                <c:pt idx="18323">
                  <c:v>3.2094606250016002</c:v>
                </c:pt>
                <c:pt idx="18324">
                  <c:v>3.2090628124992002</c:v>
                </c:pt>
                <c:pt idx="18325">
                  <c:v>3.2085715624992002</c:v>
                </c:pt>
                <c:pt idx="18326">
                  <c:v>3.2080418750016002</c:v>
                </c:pt>
                <c:pt idx="18327">
                  <c:v>3.2076434375008001</c:v>
                </c:pt>
                <c:pt idx="18328">
                  <c:v>3.2070574999999999</c:v>
                </c:pt>
                <c:pt idx="18329">
                  <c:v>3.20666875</c:v>
                </c:pt>
                <c:pt idx="18330">
                  <c:v>3.2061525</c:v>
                </c:pt>
                <c:pt idx="18331">
                  <c:v>3.2058184375007999</c:v>
                </c:pt>
                <c:pt idx="18332">
                  <c:v>3.2054371875008001</c:v>
                </c:pt>
                <c:pt idx="18333">
                  <c:v>3.2050756250016001</c:v>
                </c:pt>
                <c:pt idx="18334">
                  <c:v>3.2051099999999999</c:v>
                </c:pt>
                <c:pt idx="18335">
                  <c:v>3.2055840624992</c:v>
                </c:pt>
                <c:pt idx="18336">
                  <c:v>3.2059559375008</c:v>
                </c:pt>
                <c:pt idx="18337">
                  <c:v>3.20632625</c:v>
                </c:pt>
                <c:pt idx="18338">
                  <c:v>3.2067221875007998</c:v>
                </c:pt>
                <c:pt idx="18339">
                  <c:v>3.2070640624992</c:v>
                </c:pt>
                <c:pt idx="18340">
                  <c:v>3.2074109375008</c:v>
                </c:pt>
                <c:pt idx="18341">
                  <c:v>3.2077762500000002</c:v>
                </c:pt>
                <c:pt idx="18342">
                  <c:v>3.2081081250016004</c:v>
                </c:pt>
                <c:pt idx="18343">
                  <c:v>3.2084559375007999</c:v>
                </c:pt>
                <c:pt idx="18344">
                  <c:v>3.2088996875008</c:v>
                </c:pt>
                <c:pt idx="18345">
                  <c:v>3.2092871875008</c:v>
                </c:pt>
                <c:pt idx="18346">
                  <c:v>3.2097968750016004</c:v>
                </c:pt>
                <c:pt idx="18347">
                  <c:v>3.2101359375007998</c:v>
                </c:pt>
                <c:pt idx="18348">
                  <c:v>3.2097893750016002</c:v>
                </c:pt>
                <c:pt idx="18349">
                  <c:v>3.2093409375007997</c:v>
                </c:pt>
                <c:pt idx="18350">
                  <c:v>3.2090384375008001</c:v>
                </c:pt>
                <c:pt idx="18351">
                  <c:v>3.2093293750016003</c:v>
                </c:pt>
                <c:pt idx="18352">
                  <c:v>3.2096553124992</c:v>
                </c:pt>
                <c:pt idx="18353">
                  <c:v>3.2099924999999998</c:v>
                </c:pt>
                <c:pt idx="18354">
                  <c:v>3.2103350000000002</c:v>
                </c:pt>
                <c:pt idx="18355">
                  <c:v>3.2106743750016</c:v>
                </c:pt>
                <c:pt idx="18356">
                  <c:v>3.2110165624992</c:v>
                </c:pt>
                <c:pt idx="18357">
                  <c:v>3.2114271875007998</c:v>
                </c:pt>
                <c:pt idx="18358">
                  <c:v>3.2117578124991999</c:v>
                </c:pt>
                <c:pt idx="18359">
                  <c:v>3.2121887500000001</c:v>
                </c:pt>
                <c:pt idx="18360">
                  <c:v>3.2122543750016002</c:v>
                </c:pt>
                <c:pt idx="18361">
                  <c:v>3.2119037499999998</c:v>
                </c:pt>
                <c:pt idx="18362">
                  <c:v>3.2115746875008</c:v>
                </c:pt>
                <c:pt idx="18363">
                  <c:v>3.2111281250016002</c:v>
                </c:pt>
                <c:pt idx="18364">
                  <c:v>3.2107006250016004</c:v>
                </c:pt>
                <c:pt idx="18365">
                  <c:v>3.2102175000000002</c:v>
                </c:pt>
                <c:pt idx="18366">
                  <c:v>3.2097984375007997</c:v>
                </c:pt>
                <c:pt idx="18367">
                  <c:v>3.2092368750016003</c:v>
                </c:pt>
                <c:pt idx="18368">
                  <c:v>3.2087981250016</c:v>
                </c:pt>
                <c:pt idx="18369">
                  <c:v>3.2084562499999998</c:v>
                </c:pt>
                <c:pt idx="18370">
                  <c:v>3.2080381250016003</c:v>
                </c:pt>
                <c:pt idx="18371">
                  <c:v>3.2075415624992001</c:v>
                </c:pt>
                <c:pt idx="18372">
                  <c:v>3.2071428124992001</c:v>
                </c:pt>
                <c:pt idx="18373">
                  <c:v>3.2068128124992001</c:v>
                </c:pt>
                <c:pt idx="18374">
                  <c:v>3.2064843750016001</c:v>
                </c:pt>
                <c:pt idx="18375">
                  <c:v>3.2061359375007998</c:v>
                </c:pt>
                <c:pt idx="18376">
                  <c:v>3.2056381250016002</c:v>
                </c:pt>
                <c:pt idx="18377">
                  <c:v>3.2051799999999999</c:v>
                </c:pt>
                <c:pt idx="18378">
                  <c:v>3.2047978124992</c:v>
                </c:pt>
                <c:pt idx="18379">
                  <c:v>3.2044684375007999</c:v>
                </c:pt>
                <c:pt idx="18380">
                  <c:v>3.2041281250016</c:v>
                </c:pt>
                <c:pt idx="18381">
                  <c:v>3.2042953124992</c:v>
                </c:pt>
                <c:pt idx="18382">
                  <c:v>3.2046403124992002</c:v>
                </c:pt>
                <c:pt idx="18383">
                  <c:v>3.2050212500000002</c:v>
                </c:pt>
                <c:pt idx="18384">
                  <c:v>3.2053546875008001</c:v>
                </c:pt>
                <c:pt idx="18385">
                  <c:v>3.2056903124992</c:v>
                </c:pt>
                <c:pt idx="18386">
                  <c:v>3.2060578124992003</c:v>
                </c:pt>
                <c:pt idx="18387">
                  <c:v>3.2064565624992003</c:v>
                </c:pt>
                <c:pt idx="18388">
                  <c:v>3.2067774999999998</c:v>
                </c:pt>
                <c:pt idx="18389">
                  <c:v>3.2071028124992003</c:v>
                </c:pt>
                <c:pt idx="18390">
                  <c:v>3.2074574999999999</c:v>
                </c:pt>
                <c:pt idx="18391">
                  <c:v>3.2079362499999999</c:v>
                </c:pt>
                <c:pt idx="18392">
                  <c:v>3.2076009375007999</c:v>
                </c:pt>
                <c:pt idx="18393">
                  <c:v>3.2071796875007998</c:v>
                </c:pt>
                <c:pt idx="18394">
                  <c:v>3.2068218750016002</c:v>
                </c:pt>
                <c:pt idx="18395">
                  <c:v>3.2064646875007998</c:v>
                </c:pt>
                <c:pt idx="18396">
                  <c:v>3.2061806250016001</c:v>
                </c:pt>
                <c:pt idx="18397">
                  <c:v>3.2065040624992003</c:v>
                </c:pt>
                <c:pt idx="18398">
                  <c:v>3.2068403124992</c:v>
                </c:pt>
                <c:pt idx="18399">
                  <c:v>3.2072262500000002</c:v>
                </c:pt>
                <c:pt idx="18400">
                  <c:v>3.2075706250016003</c:v>
                </c:pt>
                <c:pt idx="18401">
                  <c:v>3.2080156250016003</c:v>
                </c:pt>
                <c:pt idx="18402">
                  <c:v>3.2075046875008</c:v>
                </c:pt>
                <c:pt idx="18403">
                  <c:v>3.2071393750016002</c:v>
                </c:pt>
                <c:pt idx="18404">
                  <c:v>3.2067981250016002</c:v>
                </c:pt>
                <c:pt idx="18405">
                  <c:v>3.2064771875007998</c:v>
                </c:pt>
                <c:pt idx="18406">
                  <c:v>3.2063896875008</c:v>
                </c:pt>
                <c:pt idx="18407">
                  <c:v>3.2063000000000001</c:v>
                </c:pt>
                <c:pt idx="18408">
                  <c:v>3.2063509375007997</c:v>
                </c:pt>
                <c:pt idx="18409">
                  <c:v>3.20664375</c:v>
                </c:pt>
                <c:pt idx="18410">
                  <c:v>3.2065428124992001</c:v>
                </c:pt>
                <c:pt idx="18411">
                  <c:v>3.2061721875007998</c:v>
                </c:pt>
                <c:pt idx="18412">
                  <c:v>3.2060768750016</c:v>
                </c:pt>
                <c:pt idx="18413">
                  <c:v>3.206445</c:v>
                </c:pt>
                <c:pt idx="18414">
                  <c:v>3.20683125</c:v>
                </c:pt>
                <c:pt idx="18415">
                  <c:v>3.2071890624992001</c:v>
                </c:pt>
                <c:pt idx="18416">
                  <c:v>3.2067450000000002</c:v>
                </c:pt>
                <c:pt idx="18417">
                  <c:v>3.2063046875008001</c:v>
                </c:pt>
                <c:pt idx="18418">
                  <c:v>3.2058946875008001</c:v>
                </c:pt>
                <c:pt idx="18419">
                  <c:v>3.2055475000000002</c:v>
                </c:pt>
                <c:pt idx="18420">
                  <c:v>3.2051462499999999</c:v>
                </c:pt>
                <c:pt idx="18421">
                  <c:v>3.2051821875008</c:v>
                </c:pt>
                <c:pt idx="18422">
                  <c:v>3.2055462499999998</c:v>
                </c:pt>
                <c:pt idx="18423">
                  <c:v>3.2058149999999999</c:v>
                </c:pt>
                <c:pt idx="18424">
                  <c:v>3.2061578124992001</c:v>
                </c:pt>
                <c:pt idx="18425">
                  <c:v>3.2063409375008001</c:v>
                </c:pt>
                <c:pt idx="18426">
                  <c:v>3.2067446875007999</c:v>
                </c:pt>
                <c:pt idx="18427">
                  <c:v>3.2070975000000002</c:v>
                </c:pt>
                <c:pt idx="18428">
                  <c:v>3.2075300000000002</c:v>
                </c:pt>
                <c:pt idx="18429">
                  <c:v>3.2079140624992002</c:v>
                </c:pt>
                <c:pt idx="18430">
                  <c:v>3.2079665624992</c:v>
                </c:pt>
                <c:pt idx="18431">
                  <c:v>3.2075431250016</c:v>
                </c:pt>
                <c:pt idx="18432">
                  <c:v>3.2071756250016001</c:v>
                </c:pt>
                <c:pt idx="18433">
                  <c:v>3.2067306250016001</c:v>
                </c:pt>
                <c:pt idx="18434">
                  <c:v>3.2062140624992002</c:v>
                </c:pt>
                <c:pt idx="18435">
                  <c:v>3.2057387500000001</c:v>
                </c:pt>
                <c:pt idx="18436">
                  <c:v>3.2053709375007999</c:v>
                </c:pt>
                <c:pt idx="18437">
                  <c:v>3.2050443750016</c:v>
                </c:pt>
                <c:pt idx="18438">
                  <c:v>3.2047178124992</c:v>
                </c:pt>
                <c:pt idx="18439">
                  <c:v>3.2043599999999999</c:v>
                </c:pt>
                <c:pt idx="18440">
                  <c:v>3.2037368750016002</c:v>
                </c:pt>
                <c:pt idx="18441">
                  <c:v>3.2032224999999999</c:v>
                </c:pt>
                <c:pt idx="18442">
                  <c:v>3.2027934375007998</c:v>
                </c:pt>
                <c:pt idx="18443">
                  <c:v>3.2024325</c:v>
                </c:pt>
                <c:pt idx="18444">
                  <c:v>3.2024306250016004</c:v>
                </c:pt>
                <c:pt idx="18445">
                  <c:v>3.2027543750016001</c:v>
                </c:pt>
                <c:pt idx="18446">
                  <c:v>3.2031331250016</c:v>
                </c:pt>
                <c:pt idx="18447">
                  <c:v>3.2034781250016002</c:v>
                </c:pt>
                <c:pt idx="18448">
                  <c:v>3.2038884375008001</c:v>
                </c:pt>
                <c:pt idx="18449">
                  <c:v>3.2042593750016004</c:v>
                </c:pt>
                <c:pt idx="18450">
                  <c:v>3.2046578124992</c:v>
                </c:pt>
                <c:pt idx="18451">
                  <c:v>3.2051656250016003</c:v>
                </c:pt>
                <c:pt idx="18452">
                  <c:v>3.2055818750016001</c:v>
                </c:pt>
                <c:pt idx="18453">
                  <c:v>3.2059628124991999</c:v>
                </c:pt>
                <c:pt idx="18454">
                  <c:v>3.2063012500000001</c:v>
                </c:pt>
                <c:pt idx="18455">
                  <c:v>3.2066259375007999</c:v>
                </c:pt>
                <c:pt idx="18456">
                  <c:v>3.2069696875007998</c:v>
                </c:pt>
                <c:pt idx="18457">
                  <c:v>3.2069290624992002</c:v>
                </c:pt>
                <c:pt idx="18458">
                  <c:v>3.2072668750016002</c:v>
                </c:pt>
                <c:pt idx="18459">
                  <c:v>3.2076471875007999</c:v>
                </c:pt>
                <c:pt idx="18460">
                  <c:v>3.2077668750016004</c:v>
                </c:pt>
                <c:pt idx="18461">
                  <c:v>3.2079399999999998</c:v>
                </c:pt>
                <c:pt idx="18462">
                  <c:v>3.2075912500000001</c:v>
                </c:pt>
                <c:pt idx="18463">
                  <c:v>3.2070506250016</c:v>
                </c:pt>
                <c:pt idx="18464">
                  <c:v>3.2064750000000002</c:v>
                </c:pt>
                <c:pt idx="18465">
                  <c:v>3.2060993750016</c:v>
                </c:pt>
                <c:pt idx="18466">
                  <c:v>3.2057687499999998</c:v>
                </c:pt>
                <c:pt idx="18467">
                  <c:v>3.2054240624992003</c:v>
                </c:pt>
                <c:pt idx="18468">
                  <c:v>3.2051987500000001</c:v>
                </c:pt>
                <c:pt idx="18469">
                  <c:v>3.2048609375007997</c:v>
                </c:pt>
                <c:pt idx="18470">
                  <c:v>3.2043503124992001</c:v>
                </c:pt>
                <c:pt idx="18471">
                  <c:v>3.2038475000000002</c:v>
                </c:pt>
                <c:pt idx="18472">
                  <c:v>3.2034784375008001</c:v>
                </c:pt>
                <c:pt idx="18473">
                  <c:v>3.2030271875007998</c:v>
                </c:pt>
                <c:pt idx="18474">
                  <c:v>3.2026796875007997</c:v>
                </c:pt>
                <c:pt idx="18475">
                  <c:v>3.2027353124992</c:v>
                </c:pt>
                <c:pt idx="18476">
                  <c:v>3.2023621875007997</c:v>
                </c:pt>
                <c:pt idx="18477">
                  <c:v>3.2019946875007999</c:v>
                </c:pt>
                <c:pt idx="18478">
                  <c:v>3.2015396875007998</c:v>
                </c:pt>
                <c:pt idx="18479">
                  <c:v>3.2011609375007999</c:v>
                </c:pt>
                <c:pt idx="18480">
                  <c:v>3.200815</c:v>
                </c:pt>
                <c:pt idx="18481">
                  <c:v>3.2004743750016003</c:v>
                </c:pt>
                <c:pt idx="18482">
                  <c:v>3.2000937500000002</c:v>
                </c:pt>
                <c:pt idx="18483">
                  <c:v>3.1996812499999998</c:v>
                </c:pt>
                <c:pt idx="18484">
                  <c:v>3.1993315625001597</c:v>
                </c:pt>
                <c:pt idx="18485">
                  <c:v>3.1988965625001597</c:v>
                </c:pt>
                <c:pt idx="18486">
                  <c:v>3.1984315625001596</c:v>
                </c:pt>
                <c:pt idx="18487">
                  <c:v>3.1980634375001595</c:v>
                </c:pt>
                <c:pt idx="18488">
                  <c:v>3.1977250000000002</c:v>
                </c:pt>
                <c:pt idx="18489">
                  <c:v>3.1973975000000001</c:v>
                </c:pt>
                <c:pt idx="18490">
                  <c:v>3.1977615625001596</c:v>
                </c:pt>
                <c:pt idx="18491">
                  <c:v>3.1982112499999999</c:v>
                </c:pt>
                <c:pt idx="18492">
                  <c:v>3.1985921875001599</c:v>
                </c:pt>
                <c:pt idx="18493">
                  <c:v>3.1989187499999998</c:v>
                </c:pt>
                <c:pt idx="18494">
                  <c:v>3.1992809375001596</c:v>
                </c:pt>
                <c:pt idx="18495">
                  <c:v>3.1996031249999999</c:v>
                </c:pt>
                <c:pt idx="18496">
                  <c:v>3.2000153124991999</c:v>
                </c:pt>
                <c:pt idx="18497">
                  <c:v>3.2003925</c:v>
                </c:pt>
                <c:pt idx="18498">
                  <c:v>3.2007996875007998</c:v>
                </c:pt>
                <c:pt idx="18499">
                  <c:v>3.2011346875008</c:v>
                </c:pt>
                <c:pt idx="18500">
                  <c:v>3.2016184375007999</c:v>
                </c:pt>
                <c:pt idx="18501">
                  <c:v>3.2019603124992</c:v>
                </c:pt>
                <c:pt idx="18502">
                  <c:v>3.2022987500000002</c:v>
                </c:pt>
                <c:pt idx="18503">
                  <c:v>3.2027103124992</c:v>
                </c:pt>
                <c:pt idx="18504">
                  <c:v>3.2030543750016003</c:v>
                </c:pt>
                <c:pt idx="18505">
                  <c:v>3.2035459375007997</c:v>
                </c:pt>
                <c:pt idx="18506">
                  <c:v>3.2038715624992</c:v>
                </c:pt>
                <c:pt idx="18507">
                  <c:v>3.2043034375007999</c:v>
                </c:pt>
                <c:pt idx="18508">
                  <c:v>3.2046287499999999</c:v>
                </c:pt>
                <c:pt idx="18509">
                  <c:v>3.2049740624992</c:v>
                </c:pt>
                <c:pt idx="18510">
                  <c:v>3.2053384375007998</c:v>
                </c:pt>
                <c:pt idx="18511">
                  <c:v>3.2052021875008001</c:v>
                </c:pt>
                <c:pt idx="18512">
                  <c:v>3.2048125000000001</c:v>
                </c:pt>
                <c:pt idx="18513">
                  <c:v>3.2044275</c:v>
                </c:pt>
                <c:pt idx="18514">
                  <c:v>3.2040424999999999</c:v>
                </c:pt>
                <c:pt idx="18515">
                  <c:v>3.2037100000000001</c:v>
                </c:pt>
                <c:pt idx="18516">
                  <c:v>3.2033668750016</c:v>
                </c:pt>
                <c:pt idx="18517">
                  <c:v>3.2030290624991999</c:v>
                </c:pt>
                <c:pt idx="18518">
                  <c:v>3.2027906250016001</c:v>
                </c:pt>
                <c:pt idx="18519">
                  <c:v>3.2031293750016001</c:v>
                </c:pt>
                <c:pt idx="18520">
                  <c:v>3.2026762500000001</c:v>
                </c:pt>
                <c:pt idx="18521">
                  <c:v>3.2023096875007999</c:v>
                </c:pt>
                <c:pt idx="18522">
                  <c:v>3.2017643750016003</c:v>
                </c:pt>
                <c:pt idx="18523">
                  <c:v>3.2014343750016003</c:v>
                </c:pt>
                <c:pt idx="18524">
                  <c:v>3.2011118750016001</c:v>
                </c:pt>
                <c:pt idx="18525">
                  <c:v>3.2007271875007999</c:v>
                </c:pt>
                <c:pt idx="18526">
                  <c:v>3.2004759375008001</c:v>
                </c:pt>
                <c:pt idx="18527">
                  <c:v>3.2005065624992</c:v>
                </c:pt>
                <c:pt idx="18528">
                  <c:v>3.2006415624992002</c:v>
                </c:pt>
                <c:pt idx="18529">
                  <c:v>3.2009859375007998</c:v>
                </c:pt>
                <c:pt idx="18530">
                  <c:v>3.2014509375008</c:v>
                </c:pt>
                <c:pt idx="18531">
                  <c:v>3.2017981250016003</c:v>
                </c:pt>
                <c:pt idx="18532">
                  <c:v>3.2021853124991999</c:v>
                </c:pt>
                <c:pt idx="18533">
                  <c:v>3.2025606250016003</c:v>
                </c:pt>
                <c:pt idx="18534">
                  <c:v>3.2029068750016001</c:v>
                </c:pt>
                <c:pt idx="18535">
                  <c:v>3.2027018750016003</c:v>
                </c:pt>
                <c:pt idx="18536">
                  <c:v>3.2025303124992002</c:v>
                </c:pt>
                <c:pt idx="18537">
                  <c:v>3.2020896875007998</c:v>
                </c:pt>
                <c:pt idx="18538">
                  <c:v>3.2015790624992002</c:v>
                </c:pt>
                <c:pt idx="18539">
                  <c:v>3.2010728124992003</c:v>
                </c:pt>
                <c:pt idx="18540">
                  <c:v>3.2006018750016003</c:v>
                </c:pt>
                <c:pt idx="18541">
                  <c:v>3.2002421875008</c:v>
                </c:pt>
                <c:pt idx="18542">
                  <c:v>3.1998646875001597</c:v>
                </c:pt>
                <c:pt idx="18543">
                  <c:v>3.1995256250000002</c:v>
                </c:pt>
                <c:pt idx="18544">
                  <c:v>3.1989212500000002</c:v>
                </c:pt>
                <c:pt idx="18545">
                  <c:v>3.1985618750000002</c:v>
                </c:pt>
                <c:pt idx="18546">
                  <c:v>3.1981937500000002</c:v>
                </c:pt>
                <c:pt idx="18547">
                  <c:v>3.197635</c:v>
                </c:pt>
                <c:pt idx="18548">
                  <c:v>3.1973021875001599</c:v>
                </c:pt>
                <c:pt idx="18549">
                  <c:v>3.1968965625001595</c:v>
                </c:pt>
                <c:pt idx="18550">
                  <c:v>3.1971203125001599</c:v>
                </c:pt>
                <c:pt idx="18551">
                  <c:v>3.1974621875001596</c:v>
                </c:pt>
                <c:pt idx="18552">
                  <c:v>3.1976853125001599</c:v>
                </c:pt>
                <c:pt idx="18553">
                  <c:v>3.1980303125001597</c:v>
                </c:pt>
                <c:pt idx="18554">
                  <c:v>3.1983509375001598</c:v>
                </c:pt>
                <c:pt idx="18555">
                  <c:v>3.19868</c:v>
                </c:pt>
                <c:pt idx="18556">
                  <c:v>3.1990337499999999</c:v>
                </c:pt>
                <c:pt idx="18557">
                  <c:v>3.1994475000000002</c:v>
                </c:pt>
                <c:pt idx="18558">
                  <c:v>3.1998415625001599</c:v>
                </c:pt>
                <c:pt idx="18559">
                  <c:v>3.2002359375007998</c:v>
                </c:pt>
                <c:pt idx="18560">
                  <c:v>3.2006131250016003</c:v>
                </c:pt>
                <c:pt idx="18561">
                  <c:v>3.2008640624992002</c:v>
                </c:pt>
                <c:pt idx="18562">
                  <c:v>3.2011937499999998</c:v>
                </c:pt>
                <c:pt idx="18563">
                  <c:v>3.2012315624992</c:v>
                </c:pt>
                <c:pt idx="18564">
                  <c:v>3.2015612500000001</c:v>
                </c:pt>
                <c:pt idx="18565">
                  <c:v>3.2016178124992001</c:v>
                </c:pt>
                <c:pt idx="18566">
                  <c:v>3.2012665624992001</c:v>
                </c:pt>
                <c:pt idx="18567">
                  <c:v>3.2009059375007998</c:v>
                </c:pt>
                <c:pt idx="18568">
                  <c:v>3.2005706250016002</c:v>
                </c:pt>
                <c:pt idx="18569">
                  <c:v>3.2004690624992</c:v>
                </c:pt>
                <c:pt idx="18570">
                  <c:v>3.2008074999999998</c:v>
                </c:pt>
                <c:pt idx="18571">
                  <c:v>3.2003612499999998</c:v>
                </c:pt>
                <c:pt idx="18572">
                  <c:v>3.1999659375001599</c:v>
                </c:pt>
                <c:pt idx="18573">
                  <c:v>3.1997556249999999</c:v>
                </c:pt>
                <c:pt idx="18574">
                  <c:v>3.2001200000000001</c:v>
                </c:pt>
                <c:pt idx="18575">
                  <c:v>3.200485</c:v>
                </c:pt>
                <c:pt idx="18576">
                  <c:v>3.2002881250016002</c:v>
                </c:pt>
                <c:pt idx="18577">
                  <c:v>3.2006093750016</c:v>
                </c:pt>
                <c:pt idx="18578">
                  <c:v>3.2009224999999999</c:v>
                </c:pt>
                <c:pt idx="18579">
                  <c:v>3.2013340624992002</c:v>
                </c:pt>
                <c:pt idx="18580">
                  <c:v>3.2017231250016001</c:v>
                </c:pt>
                <c:pt idx="18581">
                  <c:v>3.2012468750016003</c:v>
                </c:pt>
                <c:pt idx="18582">
                  <c:v>3.2008803124992</c:v>
                </c:pt>
                <c:pt idx="18583">
                  <c:v>3.2005578124992002</c:v>
                </c:pt>
                <c:pt idx="18584">
                  <c:v>3.2001974999999998</c:v>
                </c:pt>
                <c:pt idx="18585">
                  <c:v>3.1998596875001599</c:v>
                </c:pt>
                <c:pt idx="18586">
                  <c:v>3.1994081250000002</c:v>
                </c:pt>
                <c:pt idx="18587">
                  <c:v>3.1990859375001599</c:v>
                </c:pt>
                <c:pt idx="18588">
                  <c:v>3.1987234375001599</c:v>
                </c:pt>
                <c:pt idx="18589">
                  <c:v>3.1983931249999999</c:v>
                </c:pt>
                <c:pt idx="18590">
                  <c:v>3.1979756250000002</c:v>
                </c:pt>
                <c:pt idx="18591">
                  <c:v>3.1975899999999999</c:v>
                </c:pt>
                <c:pt idx="18592">
                  <c:v>3.1970996875001596</c:v>
                </c:pt>
                <c:pt idx="18593">
                  <c:v>3.1971093750000001</c:v>
                </c:pt>
                <c:pt idx="18594">
                  <c:v>3.1974465625001596</c:v>
                </c:pt>
                <c:pt idx="18595">
                  <c:v>3.1978365625001599</c:v>
                </c:pt>
                <c:pt idx="18596">
                  <c:v>3.1982240625001599</c:v>
                </c:pt>
                <c:pt idx="18597">
                  <c:v>3.1986984375001599</c:v>
                </c:pt>
                <c:pt idx="18598">
                  <c:v>3.1991496875001597</c:v>
                </c:pt>
                <c:pt idx="18599">
                  <c:v>3.1995471875001598</c:v>
                </c:pt>
                <c:pt idx="18600">
                  <c:v>3.1998696875001595</c:v>
                </c:pt>
                <c:pt idx="18601">
                  <c:v>3.2002109375007999</c:v>
                </c:pt>
                <c:pt idx="18602">
                  <c:v>3.2006424999999998</c:v>
                </c:pt>
                <c:pt idx="18603">
                  <c:v>3.2010215624992</c:v>
                </c:pt>
                <c:pt idx="18604">
                  <c:v>3.2013471875007999</c:v>
                </c:pt>
                <c:pt idx="18605">
                  <c:v>3.20173</c:v>
                </c:pt>
                <c:pt idx="18606">
                  <c:v>3.2013690624992002</c:v>
                </c:pt>
                <c:pt idx="18607">
                  <c:v>3.2008003124991999</c:v>
                </c:pt>
                <c:pt idx="18608">
                  <c:v>3.2003934375008001</c:v>
                </c:pt>
                <c:pt idx="18609">
                  <c:v>3.199939375</c:v>
                </c:pt>
                <c:pt idx="18610">
                  <c:v>3.1992978125001597</c:v>
                </c:pt>
                <c:pt idx="18611">
                  <c:v>3.1989274999999999</c:v>
                </c:pt>
                <c:pt idx="18612">
                  <c:v>3.1985131249999998</c:v>
                </c:pt>
                <c:pt idx="18613">
                  <c:v>3.19804656250016</c:v>
                </c:pt>
                <c:pt idx="18614">
                  <c:v>3.1976053125001598</c:v>
                </c:pt>
                <c:pt idx="18615">
                  <c:v>3.1972515625001598</c:v>
                </c:pt>
                <c:pt idx="18616">
                  <c:v>3.1967400000000001</c:v>
                </c:pt>
                <c:pt idx="18617">
                  <c:v>3.1961346875001597</c:v>
                </c:pt>
                <c:pt idx="18618">
                  <c:v>3.1956990625001596</c:v>
                </c:pt>
                <c:pt idx="18619">
                  <c:v>3.1952112499999998</c:v>
                </c:pt>
                <c:pt idx="18620">
                  <c:v>3.194803125</c:v>
                </c:pt>
                <c:pt idx="18621">
                  <c:v>3.1944081249999998</c:v>
                </c:pt>
                <c:pt idx="18622">
                  <c:v>3.1948781249999998</c:v>
                </c:pt>
                <c:pt idx="18623">
                  <c:v>3.1952703125001598</c:v>
                </c:pt>
                <c:pt idx="18624">
                  <c:v>3.1957603125001599</c:v>
                </c:pt>
                <c:pt idx="18625">
                  <c:v>3.1961409375001599</c:v>
                </c:pt>
                <c:pt idx="18626">
                  <c:v>3.1964856250000002</c:v>
                </c:pt>
                <c:pt idx="18627">
                  <c:v>3.1969581250000001</c:v>
                </c:pt>
                <c:pt idx="18628">
                  <c:v>3.1973237499999998</c:v>
                </c:pt>
                <c:pt idx="18629">
                  <c:v>3.1976443749999999</c:v>
                </c:pt>
                <c:pt idx="18630">
                  <c:v>3.1980200000000001</c:v>
                </c:pt>
                <c:pt idx="18631">
                  <c:v>3.1984109375001597</c:v>
                </c:pt>
                <c:pt idx="18632">
                  <c:v>3.1987603125001596</c:v>
                </c:pt>
                <c:pt idx="18633">
                  <c:v>3.1991534375001596</c:v>
                </c:pt>
                <c:pt idx="18634">
                  <c:v>3.19880875</c:v>
                </c:pt>
                <c:pt idx="18635">
                  <c:v>3.1984578125001599</c:v>
                </c:pt>
                <c:pt idx="18636">
                  <c:v>3.1981925000000002</c:v>
                </c:pt>
                <c:pt idx="18637">
                  <c:v>3.1983187499999999</c:v>
                </c:pt>
                <c:pt idx="18638">
                  <c:v>3.1987131249999998</c:v>
                </c:pt>
                <c:pt idx="18639">
                  <c:v>3.1991340625001596</c:v>
                </c:pt>
                <c:pt idx="18640">
                  <c:v>3.1987787499999998</c:v>
                </c:pt>
                <c:pt idx="18641">
                  <c:v>3.1984356250000001</c:v>
                </c:pt>
                <c:pt idx="18642">
                  <c:v>3.1980243750000001</c:v>
                </c:pt>
                <c:pt idx="18643">
                  <c:v>3.1976174999999998</c:v>
                </c:pt>
                <c:pt idx="18644">
                  <c:v>3.1972696875001598</c:v>
                </c:pt>
                <c:pt idx="18645">
                  <c:v>3.1968896875001596</c:v>
                </c:pt>
                <c:pt idx="18646">
                  <c:v>3.1964575000000002</c:v>
                </c:pt>
                <c:pt idx="18647">
                  <c:v>3.1961115625001599</c:v>
                </c:pt>
                <c:pt idx="18648">
                  <c:v>3.1957359375001597</c:v>
                </c:pt>
                <c:pt idx="18649">
                  <c:v>3.1953162499999999</c:v>
                </c:pt>
                <c:pt idx="18650">
                  <c:v>3.1949818749999999</c:v>
                </c:pt>
                <c:pt idx="18651">
                  <c:v>3.1947765625001598</c:v>
                </c:pt>
                <c:pt idx="18652">
                  <c:v>3.194989375</c:v>
                </c:pt>
                <c:pt idx="18653">
                  <c:v>3.1953756250000001</c:v>
                </c:pt>
                <c:pt idx="18654">
                  <c:v>3.1957365625001599</c:v>
                </c:pt>
                <c:pt idx="18655">
                  <c:v>3.1960915625001598</c:v>
                </c:pt>
                <c:pt idx="18656">
                  <c:v>3.196420625</c:v>
                </c:pt>
                <c:pt idx="18657">
                  <c:v>3.1967828125001598</c:v>
                </c:pt>
                <c:pt idx="18658">
                  <c:v>3.19713125</c:v>
                </c:pt>
                <c:pt idx="18659">
                  <c:v>3.1975334375001596</c:v>
                </c:pt>
                <c:pt idx="18660">
                  <c:v>3.1979168750000002</c:v>
                </c:pt>
                <c:pt idx="18661">
                  <c:v>3.1974965625001599</c:v>
                </c:pt>
                <c:pt idx="18662">
                  <c:v>3.19714125</c:v>
                </c:pt>
                <c:pt idx="18663">
                  <c:v>3.1968087500000002</c:v>
                </c:pt>
                <c:pt idx="18664">
                  <c:v>3.1964671875001596</c:v>
                </c:pt>
                <c:pt idx="18665">
                  <c:v>3.1960840625001596</c:v>
                </c:pt>
                <c:pt idx="18666">
                  <c:v>3.1957031250000001</c:v>
                </c:pt>
                <c:pt idx="18667">
                  <c:v>3.1954915625001599</c:v>
                </c:pt>
                <c:pt idx="18668">
                  <c:v>3.1959228125001595</c:v>
                </c:pt>
                <c:pt idx="18669">
                  <c:v>3.1963012499999999</c:v>
                </c:pt>
                <c:pt idx="18670">
                  <c:v>3.1966471875001599</c:v>
                </c:pt>
                <c:pt idx="18671">
                  <c:v>3.1970321875001599</c:v>
                </c:pt>
                <c:pt idx="18672">
                  <c:v>3.1966421875001596</c:v>
                </c:pt>
                <c:pt idx="18673">
                  <c:v>3.1965609375001596</c:v>
                </c:pt>
                <c:pt idx="18674">
                  <c:v>3.1961553125001596</c:v>
                </c:pt>
                <c:pt idx="18675">
                  <c:v>3.19577</c:v>
                </c:pt>
                <c:pt idx="18676">
                  <c:v>3.1953521875001596</c:v>
                </c:pt>
                <c:pt idx="18677">
                  <c:v>3.1949115625001596</c:v>
                </c:pt>
                <c:pt idx="18678">
                  <c:v>3.1944462499999999</c:v>
                </c:pt>
                <c:pt idx="18679">
                  <c:v>3.1940059375001599</c:v>
                </c:pt>
                <c:pt idx="18680">
                  <c:v>3.1934778125001597</c:v>
                </c:pt>
                <c:pt idx="18681">
                  <c:v>3.1931228125001598</c:v>
                </c:pt>
                <c:pt idx="18682">
                  <c:v>3.1927303125001596</c:v>
                </c:pt>
                <c:pt idx="18683">
                  <c:v>3.1928665625001598</c:v>
                </c:pt>
                <c:pt idx="18684">
                  <c:v>3.1931553125001599</c:v>
                </c:pt>
                <c:pt idx="18685">
                  <c:v>3.1935612500000001</c:v>
                </c:pt>
                <c:pt idx="18686">
                  <c:v>3.1939478125001597</c:v>
                </c:pt>
                <c:pt idx="18687">
                  <c:v>3.1942815625001599</c:v>
                </c:pt>
                <c:pt idx="18688">
                  <c:v>3.1946975000000002</c:v>
                </c:pt>
                <c:pt idx="18689">
                  <c:v>3.1951334375001599</c:v>
                </c:pt>
                <c:pt idx="18690">
                  <c:v>3.1955203125001597</c:v>
                </c:pt>
                <c:pt idx="18691">
                  <c:v>3.1959550000000001</c:v>
                </c:pt>
                <c:pt idx="18692">
                  <c:v>3.1963065625001597</c:v>
                </c:pt>
                <c:pt idx="18693">
                  <c:v>3.1966403125001599</c:v>
                </c:pt>
                <c:pt idx="18694">
                  <c:v>3.1970621875001597</c:v>
                </c:pt>
                <c:pt idx="18695">
                  <c:v>3.1975178125001595</c:v>
                </c:pt>
                <c:pt idx="18696">
                  <c:v>3.19789406250016</c:v>
                </c:pt>
                <c:pt idx="18697">
                  <c:v>3.198215625</c:v>
                </c:pt>
                <c:pt idx="18698">
                  <c:v>3.19838656250016</c:v>
                </c:pt>
                <c:pt idx="18699">
                  <c:v>3.1987293750000001</c:v>
                </c:pt>
                <c:pt idx="18700">
                  <c:v>3.19856843750016</c:v>
                </c:pt>
                <c:pt idx="18701">
                  <c:v>3.198115</c:v>
                </c:pt>
                <c:pt idx="18702">
                  <c:v>3.1975915625001599</c:v>
                </c:pt>
                <c:pt idx="18703">
                  <c:v>3.1971984375001599</c:v>
                </c:pt>
                <c:pt idx="18704">
                  <c:v>3.1968765625001598</c:v>
                </c:pt>
                <c:pt idx="18705">
                  <c:v>3.1965306249999998</c:v>
                </c:pt>
                <c:pt idx="18706">
                  <c:v>3.1961790625001596</c:v>
                </c:pt>
                <c:pt idx="18707">
                  <c:v>3.1956215625001598</c:v>
                </c:pt>
                <c:pt idx="18708">
                  <c:v>3.1949928125001597</c:v>
                </c:pt>
                <c:pt idx="18709">
                  <c:v>3.19466625</c:v>
                </c:pt>
                <c:pt idx="18710">
                  <c:v>3.1943368749999999</c:v>
                </c:pt>
                <c:pt idx="18711">
                  <c:v>3.1939634375001598</c:v>
                </c:pt>
                <c:pt idx="18712">
                  <c:v>3.1936118750000002</c:v>
                </c:pt>
                <c:pt idx="18713">
                  <c:v>3.1932168750000001</c:v>
                </c:pt>
                <c:pt idx="18714">
                  <c:v>3.1928396875001597</c:v>
                </c:pt>
                <c:pt idx="18715">
                  <c:v>3.1924565625001597</c:v>
                </c:pt>
                <c:pt idx="18716">
                  <c:v>3.1920709375001599</c:v>
                </c:pt>
                <c:pt idx="18717">
                  <c:v>3.191739375</c:v>
                </c:pt>
                <c:pt idx="18718">
                  <c:v>3.1913959375001597</c:v>
                </c:pt>
                <c:pt idx="18719">
                  <c:v>3.1909784375001595</c:v>
                </c:pt>
                <c:pt idx="18720">
                  <c:v>3.1905393750000002</c:v>
                </c:pt>
                <c:pt idx="18721">
                  <c:v>3.1901906250000001</c:v>
                </c:pt>
                <c:pt idx="18722">
                  <c:v>3.1903340625001597</c:v>
                </c:pt>
                <c:pt idx="18723">
                  <c:v>3.1907356249999999</c:v>
                </c:pt>
                <c:pt idx="18724">
                  <c:v>3.1910584375001596</c:v>
                </c:pt>
                <c:pt idx="18725">
                  <c:v>3.1913931249999998</c:v>
                </c:pt>
                <c:pt idx="18726">
                  <c:v>3.1918409375001597</c:v>
                </c:pt>
                <c:pt idx="18727">
                  <c:v>3.1921925</c:v>
                </c:pt>
                <c:pt idx="18728">
                  <c:v>3.19256875</c:v>
                </c:pt>
                <c:pt idx="18729">
                  <c:v>3.1929021875001595</c:v>
                </c:pt>
                <c:pt idx="18730">
                  <c:v>3.1932681249999999</c:v>
                </c:pt>
                <c:pt idx="18731">
                  <c:v>3.1936637499999998</c:v>
                </c:pt>
                <c:pt idx="18732">
                  <c:v>3.1941143749999998</c:v>
                </c:pt>
                <c:pt idx="18733">
                  <c:v>3.1944984375001599</c:v>
                </c:pt>
                <c:pt idx="18734">
                  <c:v>3.1948212499999999</c:v>
                </c:pt>
                <c:pt idx="18735">
                  <c:v>3.1951871875001596</c:v>
                </c:pt>
                <c:pt idx="18736">
                  <c:v>3.1955856250000001</c:v>
                </c:pt>
                <c:pt idx="18737">
                  <c:v>3.19577</c:v>
                </c:pt>
                <c:pt idx="18738">
                  <c:v>3.1953640625001598</c:v>
                </c:pt>
                <c:pt idx="18739">
                  <c:v>3.1949706249999998</c:v>
                </c:pt>
                <c:pt idx="18740">
                  <c:v>3.1944184375001599</c:v>
                </c:pt>
                <c:pt idx="18741">
                  <c:v>3.1938340625001596</c:v>
                </c:pt>
                <c:pt idx="18742">
                  <c:v>3.1933181249999998</c:v>
                </c:pt>
                <c:pt idx="18743">
                  <c:v>3.19298468750016</c:v>
                </c:pt>
                <c:pt idx="18744">
                  <c:v>3.1925178125001596</c:v>
                </c:pt>
                <c:pt idx="18745">
                  <c:v>3.1921974999999998</c:v>
                </c:pt>
                <c:pt idx="18746">
                  <c:v>3.1918759375001597</c:v>
                </c:pt>
                <c:pt idx="18747">
                  <c:v>3.1916509375001598</c:v>
                </c:pt>
                <c:pt idx="18748">
                  <c:v>3.1913287499999998</c:v>
                </c:pt>
                <c:pt idx="18749">
                  <c:v>3.1911550000000002</c:v>
                </c:pt>
                <c:pt idx="18750">
                  <c:v>3.1914953125001597</c:v>
                </c:pt>
                <c:pt idx="18751">
                  <c:v>3.1913390625001599</c:v>
                </c:pt>
                <c:pt idx="18752">
                  <c:v>3.1915215625001596</c:v>
                </c:pt>
                <c:pt idx="18753">
                  <c:v>3.1911265625001599</c:v>
                </c:pt>
                <c:pt idx="18754">
                  <c:v>3.1906650000000001</c:v>
                </c:pt>
                <c:pt idx="18755">
                  <c:v>3.1902412500000001</c:v>
                </c:pt>
                <c:pt idx="18756">
                  <c:v>3.1898731250000001</c:v>
                </c:pt>
                <c:pt idx="18757">
                  <c:v>3.189968125</c:v>
                </c:pt>
                <c:pt idx="18758">
                  <c:v>3.1903475000000001</c:v>
                </c:pt>
                <c:pt idx="18759">
                  <c:v>3.1907859375001597</c:v>
                </c:pt>
                <c:pt idx="18760">
                  <c:v>3.1911649999999998</c:v>
                </c:pt>
                <c:pt idx="18761">
                  <c:v>3.1914993749999998</c:v>
                </c:pt>
                <c:pt idx="18762">
                  <c:v>3.1913346875001598</c:v>
                </c:pt>
                <c:pt idx="18763">
                  <c:v>3.1914959375001599</c:v>
                </c:pt>
                <c:pt idx="18764">
                  <c:v>3.1910431250000002</c:v>
                </c:pt>
                <c:pt idx="18765">
                  <c:v>3.1906159375001599</c:v>
                </c:pt>
                <c:pt idx="18766">
                  <c:v>3.1902678125001596</c:v>
                </c:pt>
                <c:pt idx="18767">
                  <c:v>3.1899478125001597</c:v>
                </c:pt>
                <c:pt idx="18768">
                  <c:v>3.1898</c:v>
                </c:pt>
                <c:pt idx="18769">
                  <c:v>3.1895612500000001</c:v>
                </c:pt>
                <c:pt idx="18770">
                  <c:v>3.1896059375001595</c:v>
                </c:pt>
                <c:pt idx="18771">
                  <c:v>3.1900321875001598</c:v>
                </c:pt>
                <c:pt idx="18772">
                  <c:v>3.1903940625001597</c:v>
                </c:pt>
                <c:pt idx="18773">
                  <c:v>3.1907968750000002</c:v>
                </c:pt>
                <c:pt idx="18774">
                  <c:v>3.1911171875001596</c:v>
                </c:pt>
                <c:pt idx="18775">
                  <c:v>3.1914668750000001</c:v>
                </c:pt>
                <c:pt idx="18776">
                  <c:v>3.1918871875001598</c:v>
                </c:pt>
                <c:pt idx="18777">
                  <c:v>3.1922103125001597</c:v>
                </c:pt>
                <c:pt idx="18778">
                  <c:v>3.1926596875001598</c:v>
                </c:pt>
                <c:pt idx="18779">
                  <c:v>3.1930403125001598</c:v>
                </c:pt>
                <c:pt idx="18780">
                  <c:v>3.1934043750000001</c:v>
                </c:pt>
                <c:pt idx="18781">
                  <c:v>3.1937725000000001</c:v>
                </c:pt>
                <c:pt idx="18782">
                  <c:v>3.1941356249999999</c:v>
                </c:pt>
                <c:pt idx="18783">
                  <c:v>3.1945131249999998</c:v>
                </c:pt>
                <c:pt idx="18784">
                  <c:v>3.1943265625001596</c:v>
                </c:pt>
                <c:pt idx="18785">
                  <c:v>3.1939725000000001</c:v>
                </c:pt>
                <c:pt idx="18786">
                  <c:v>3.1936409375001595</c:v>
                </c:pt>
                <c:pt idx="18787">
                  <c:v>3.1932028125001599</c:v>
                </c:pt>
                <c:pt idx="18788">
                  <c:v>3.1925775000000001</c:v>
                </c:pt>
                <c:pt idx="18789">
                  <c:v>3.1922537499999999</c:v>
                </c:pt>
                <c:pt idx="18790">
                  <c:v>3.1918934375001595</c:v>
                </c:pt>
                <c:pt idx="18791">
                  <c:v>3.1915215625001596</c:v>
                </c:pt>
                <c:pt idx="18792">
                  <c:v>3.1911868750000001</c:v>
                </c:pt>
                <c:pt idx="18793">
                  <c:v>3.19086625</c:v>
                </c:pt>
                <c:pt idx="18794">
                  <c:v>3.1902546875001598</c:v>
                </c:pt>
                <c:pt idx="18795">
                  <c:v>3.1898399999999998</c:v>
                </c:pt>
                <c:pt idx="18796">
                  <c:v>3.1895003125001598</c:v>
                </c:pt>
                <c:pt idx="18797">
                  <c:v>3.1891684375001597</c:v>
                </c:pt>
                <c:pt idx="18798">
                  <c:v>3.1888409375001596</c:v>
                </c:pt>
                <c:pt idx="18799">
                  <c:v>3.1886168750000001</c:v>
                </c:pt>
                <c:pt idx="18800">
                  <c:v>3.1882893750000001</c:v>
                </c:pt>
                <c:pt idx="18801">
                  <c:v>3.187916875</c:v>
                </c:pt>
                <c:pt idx="18802">
                  <c:v>3.1880262500000001</c:v>
                </c:pt>
                <c:pt idx="18803">
                  <c:v>3.188349375</c:v>
                </c:pt>
                <c:pt idx="18804">
                  <c:v>3.1886778125001598</c:v>
                </c:pt>
                <c:pt idx="18805">
                  <c:v>3.1890746875001597</c:v>
                </c:pt>
                <c:pt idx="18806">
                  <c:v>3.1894568749999999</c:v>
                </c:pt>
                <c:pt idx="18807">
                  <c:v>3.1898415625001597</c:v>
                </c:pt>
                <c:pt idx="18808">
                  <c:v>3.1901678125001598</c:v>
                </c:pt>
                <c:pt idx="18809">
                  <c:v>3.1906400000000001</c:v>
                </c:pt>
                <c:pt idx="18810">
                  <c:v>3.1909765625001598</c:v>
                </c:pt>
                <c:pt idx="18811">
                  <c:v>3.1913631250000001</c:v>
                </c:pt>
                <c:pt idx="18812">
                  <c:v>3.1917584375001598</c:v>
                </c:pt>
                <c:pt idx="18813">
                  <c:v>3.192081875</c:v>
                </c:pt>
                <c:pt idx="18814">
                  <c:v>3.1924999999999999</c:v>
                </c:pt>
                <c:pt idx="18815">
                  <c:v>3.19201625</c:v>
                </c:pt>
                <c:pt idx="18816">
                  <c:v>3.1914681250000001</c:v>
                </c:pt>
                <c:pt idx="18817">
                  <c:v>3.19092625</c:v>
                </c:pt>
                <c:pt idx="18818">
                  <c:v>3.1905928125001597</c:v>
                </c:pt>
                <c:pt idx="18819">
                  <c:v>3.19021</c:v>
                </c:pt>
                <c:pt idx="18820">
                  <c:v>3.1898740625001598</c:v>
                </c:pt>
                <c:pt idx="18821">
                  <c:v>3.1894484375001597</c:v>
                </c:pt>
                <c:pt idx="18822">
                  <c:v>3.1890681249999999</c:v>
                </c:pt>
                <c:pt idx="18823">
                  <c:v>3.1891128125001598</c:v>
                </c:pt>
                <c:pt idx="18824">
                  <c:v>3.1894615625001599</c:v>
                </c:pt>
                <c:pt idx="18825">
                  <c:v>3.1898171875001595</c:v>
                </c:pt>
                <c:pt idx="18826">
                  <c:v>3.190144375</c:v>
                </c:pt>
                <c:pt idx="18827">
                  <c:v>3.1905625</c:v>
                </c:pt>
                <c:pt idx="18828">
                  <c:v>3.1903028125001596</c:v>
                </c:pt>
                <c:pt idx="18829">
                  <c:v>3.1899449999999998</c:v>
                </c:pt>
                <c:pt idx="18830">
                  <c:v>3.1895315625001599</c:v>
                </c:pt>
                <c:pt idx="18831">
                  <c:v>3.1891109375001596</c:v>
                </c:pt>
                <c:pt idx="18832">
                  <c:v>3.1886756250000001</c:v>
                </c:pt>
                <c:pt idx="18833">
                  <c:v>3.1882950000000001</c:v>
                </c:pt>
                <c:pt idx="18834">
                  <c:v>3.1878834375001599</c:v>
                </c:pt>
                <c:pt idx="18835">
                  <c:v>3.1875437500000001</c:v>
                </c:pt>
                <c:pt idx="18836">
                  <c:v>3.1872087499999999</c:v>
                </c:pt>
                <c:pt idx="18837">
                  <c:v>3.18683125</c:v>
                </c:pt>
                <c:pt idx="18838">
                  <c:v>3.186509375</c:v>
                </c:pt>
                <c:pt idx="18839">
                  <c:v>3.1861559375001596</c:v>
                </c:pt>
                <c:pt idx="18840">
                  <c:v>3.1857840625001597</c:v>
                </c:pt>
                <c:pt idx="18841">
                  <c:v>3.1861137500000001</c:v>
                </c:pt>
                <c:pt idx="18842">
                  <c:v>3.1865100000000002</c:v>
                </c:pt>
                <c:pt idx="18843">
                  <c:v>3.1868581250000001</c:v>
                </c:pt>
                <c:pt idx="18844">
                  <c:v>3.1872071875001597</c:v>
                </c:pt>
                <c:pt idx="18845">
                  <c:v>3.1875503125001599</c:v>
                </c:pt>
                <c:pt idx="18846">
                  <c:v>3.187975625</c:v>
                </c:pt>
                <c:pt idx="18847">
                  <c:v>3.1883265625001598</c:v>
                </c:pt>
                <c:pt idx="18848">
                  <c:v>3.1886721875001598</c:v>
                </c:pt>
                <c:pt idx="18849">
                  <c:v>3.1890375</c:v>
                </c:pt>
                <c:pt idx="18850">
                  <c:v>3.18938875</c:v>
                </c:pt>
                <c:pt idx="18851">
                  <c:v>3.1897640625001595</c:v>
                </c:pt>
                <c:pt idx="18852">
                  <c:v>3.190156875</c:v>
                </c:pt>
                <c:pt idx="18853">
                  <c:v>3.1905084375001596</c:v>
                </c:pt>
                <c:pt idx="18854">
                  <c:v>3.1901449999999998</c:v>
                </c:pt>
                <c:pt idx="18855">
                  <c:v>3.18977625</c:v>
                </c:pt>
                <c:pt idx="18856">
                  <c:v>3.1893987500000001</c:v>
                </c:pt>
                <c:pt idx="18857">
                  <c:v>3.1890434375001599</c:v>
                </c:pt>
                <c:pt idx="18858">
                  <c:v>3.1888265625001599</c:v>
                </c:pt>
                <c:pt idx="18859">
                  <c:v>3.1887578125001599</c:v>
                </c:pt>
                <c:pt idx="18860">
                  <c:v>3.1888350000000001</c:v>
                </c:pt>
                <c:pt idx="18861">
                  <c:v>3.1884909375001595</c:v>
                </c:pt>
                <c:pt idx="18862">
                  <c:v>3.1879481250000001</c:v>
                </c:pt>
                <c:pt idx="18863">
                  <c:v>3.187469375</c:v>
                </c:pt>
                <c:pt idx="18864">
                  <c:v>3.18714875</c:v>
                </c:pt>
                <c:pt idx="18865">
                  <c:v>3.1865999999999999</c:v>
                </c:pt>
                <c:pt idx="18866">
                  <c:v>3.1862499999999998</c:v>
                </c:pt>
                <c:pt idx="18867">
                  <c:v>3.1858715625001599</c:v>
                </c:pt>
                <c:pt idx="18868">
                  <c:v>3.1855134375001599</c:v>
                </c:pt>
                <c:pt idx="18869">
                  <c:v>3.185184375</c:v>
                </c:pt>
                <c:pt idx="18870">
                  <c:v>3.1849518749999999</c:v>
                </c:pt>
                <c:pt idx="18871">
                  <c:v>3.1846221875001599</c:v>
                </c:pt>
                <c:pt idx="18872">
                  <c:v>3.1845206250000002</c:v>
                </c:pt>
                <c:pt idx="18873">
                  <c:v>3.18486</c:v>
                </c:pt>
                <c:pt idx="18874">
                  <c:v>3.1853025000000001</c:v>
                </c:pt>
                <c:pt idx="18875">
                  <c:v>3.1856846875001597</c:v>
                </c:pt>
                <c:pt idx="18876">
                  <c:v>3.1860162500000002</c:v>
                </c:pt>
                <c:pt idx="18877">
                  <c:v>3.1863925000000002</c:v>
                </c:pt>
                <c:pt idx="18878">
                  <c:v>3.1867315625001598</c:v>
                </c:pt>
                <c:pt idx="18879">
                  <c:v>3.1870546875001597</c:v>
                </c:pt>
                <c:pt idx="18880">
                  <c:v>3.1873765625001598</c:v>
                </c:pt>
                <c:pt idx="18881">
                  <c:v>3.1870362499999998</c:v>
                </c:pt>
                <c:pt idx="18882">
                  <c:v>3.1866796875001597</c:v>
                </c:pt>
                <c:pt idx="18883">
                  <c:v>3.1863143749999998</c:v>
                </c:pt>
                <c:pt idx="18884">
                  <c:v>3.1858037499999998</c:v>
                </c:pt>
                <c:pt idx="18885">
                  <c:v>3.1854109375001598</c:v>
                </c:pt>
                <c:pt idx="18886">
                  <c:v>3.1850765625001598</c:v>
                </c:pt>
                <c:pt idx="18887">
                  <c:v>3.1849065625001596</c:v>
                </c:pt>
                <c:pt idx="18888">
                  <c:v>3.1852356249999998</c:v>
                </c:pt>
                <c:pt idx="18889">
                  <c:v>3.1855953125001597</c:v>
                </c:pt>
                <c:pt idx="18890">
                  <c:v>3.1859696875001595</c:v>
                </c:pt>
                <c:pt idx="18891">
                  <c:v>3.1863478125001596</c:v>
                </c:pt>
                <c:pt idx="18892">
                  <c:v>3.1866762500000001</c:v>
                </c:pt>
                <c:pt idx="18893">
                  <c:v>3.1870846875001599</c:v>
                </c:pt>
                <c:pt idx="18894">
                  <c:v>3.1875078125001597</c:v>
                </c:pt>
                <c:pt idx="18895">
                  <c:v>3.1878428125001599</c:v>
                </c:pt>
                <c:pt idx="18896">
                  <c:v>3.1883053125001597</c:v>
                </c:pt>
                <c:pt idx="18897">
                  <c:v>3.1886578125001597</c:v>
                </c:pt>
                <c:pt idx="18898">
                  <c:v>3.1890093749999999</c:v>
                </c:pt>
                <c:pt idx="18899">
                  <c:v>3.1894009375001597</c:v>
                </c:pt>
                <c:pt idx="18900">
                  <c:v>3.1897965625001596</c:v>
                </c:pt>
                <c:pt idx="18901">
                  <c:v>3.19023375</c:v>
                </c:pt>
                <c:pt idx="18902">
                  <c:v>3.19063281250016</c:v>
                </c:pt>
                <c:pt idx="18903">
                  <c:v>3.1910150000000002</c:v>
                </c:pt>
                <c:pt idx="18904">
                  <c:v>3.1913784375001599</c:v>
                </c:pt>
                <c:pt idx="18905">
                  <c:v>3.1916074999999999</c:v>
                </c:pt>
                <c:pt idx="18906">
                  <c:v>3.1912303125001595</c:v>
                </c:pt>
                <c:pt idx="18907">
                  <c:v>3.1908599999999998</c:v>
                </c:pt>
                <c:pt idx="18908">
                  <c:v>3.1902715625001599</c:v>
                </c:pt>
                <c:pt idx="18909">
                  <c:v>3.1898984375001596</c:v>
                </c:pt>
                <c:pt idx="18910">
                  <c:v>3.1895250000000002</c:v>
                </c:pt>
                <c:pt idx="18911">
                  <c:v>3.1891156249999999</c:v>
                </c:pt>
                <c:pt idx="18912">
                  <c:v>3.1887953125001598</c:v>
                </c:pt>
                <c:pt idx="18913">
                  <c:v>3.1884678125001598</c:v>
                </c:pt>
                <c:pt idx="18914">
                  <c:v>3.18813406250016</c:v>
                </c:pt>
                <c:pt idx="18915">
                  <c:v>3.1875724999999999</c:v>
                </c:pt>
                <c:pt idx="18916">
                  <c:v>3.1871684375001599</c:v>
                </c:pt>
                <c:pt idx="18917">
                  <c:v>3.1866259375001595</c:v>
                </c:pt>
                <c:pt idx="18918">
                  <c:v>3.1859778125001599</c:v>
                </c:pt>
                <c:pt idx="18919">
                  <c:v>3.1853643749999998</c:v>
                </c:pt>
                <c:pt idx="18920">
                  <c:v>3.184948125</c:v>
                </c:pt>
                <c:pt idx="18921">
                  <c:v>3.1845484375001596</c:v>
                </c:pt>
                <c:pt idx="18922">
                  <c:v>3.1841728125001598</c:v>
                </c:pt>
                <c:pt idx="18923">
                  <c:v>3.1837884375001599</c:v>
                </c:pt>
                <c:pt idx="18924">
                  <c:v>3.1832346875001596</c:v>
                </c:pt>
                <c:pt idx="18925">
                  <c:v>3.1827624999999999</c:v>
                </c:pt>
                <c:pt idx="18926">
                  <c:v>3.1823118749999999</c:v>
                </c:pt>
                <c:pt idx="18927">
                  <c:v>3.18188125</c:v>
                </c:pt>
                <c:pt idx="18928">
                  <c:v>3.1814390625001598</c:v>
                </c:pt>
                <c:pt idx="18929">
                  <c:v>3.1810440625001597</c:v>
                </c:pt>
                <c:pt idx="18930">
                  <c:v>3.1806971875001597</c:v>
                </c:pt>
                <c:pt idx="18931">
                  <c:v>3.1806343749999999</c:v>
                </c:pt>
                <c:pt idx="18932">
                  <c:v>3.1809837500000002</c:v>
                </c:pt>
                <c:pt idx="18933">
                  <c:v>3.1814165625001598</c:v>
                </c:pt>
                <c:pt idx="18934">
                  <c:v>3.1818284375001595</c:v>
                </c:pt>
                <c:pt idx="18935">
                  <c:v>3.1821874999999999</c:v>
                </c:pt>
                <c:pt idx="18936">
                  <c:v>3.1825475000000001</c:v>
                </c:pt>
                <c:pt idx="18937">
                  <c:v>3.182918125</c:v>
                </c:pt>
                <c:pt idx="18938">
                  <c:v>3.1832659375001597</c:v>
                </c:pt>
                <c:pt idx="18939">
                  <c:v>3.1836331250000001</c:v>
                </c:pt>
                <c:pt idx="18940">
                  <c:v>3.1840921875001595</c:v>
                </c:pt>
                <c:pt idx="18941">
                  <c:v>3.1844665625001598</c:v>
                </c:pt>
                <c:pt idx="18942">
                  <c:v>3.1848181250000001</c:v>
                </c:pt>
                <c:pt idx="18943">
                  <c:v>3.1852681249999999</c:v>
                </c:pt>
                <c:pt idx="18944">
                  <c:v>3.1856918749999998</c:v>
                </c:pt>
                <c:pt idx="18945">
                  <c:v>3.1860300000000001</c:v>
                </c:pt>
                <c:pt idx="18946">
                  <c:v>3.1863884375001597</c:v>
                </c:pt>
                <c:pt idx="18947">
                  <c:v>3.1868396875001599</c:v>
                </c:pt>
                <c:pt idx="18948">
                  <c:v>3.1872775</c:v>
                </c:pt>
                <c:pt idx="18949">
                  <c:v>3.187605</c:v>
                </c:pt>
                <c:pt idx="18950">
                  <c:v>3.1874934375001596</c:v>
                </c:pt>
                <c:pt idx="18951">
                  <c:v>3.1870596875001596</c:v>
                </c:pt>
                <c:pt idx="18952">
                  <c:v>3.1865312499999998</c:v>
                </c:pt>
                <c:pt idx="18953">
                  <c:v>3.1860953125001599</c:v>
                </c:pt>
                <c:pt idx="18954">
                  <c:v>3.1856515625001598</c:v>
                </c:pt>
                <c:pt idx="18955">
                  <c:v>3.185235</c:v>
                </c:pt>
                <c:pt idx="18956">
                  <c:v>3.1848649999999998</c:v>
                </c:pt>
                <c:pt idx="18957">
                  <c:v>3.1844046875001597</c:v>
                </c:pt>
                <c:pt idx="18958">
                  <c:v>3.1838209375001596</c:v>
                </c:pt>
                <c:pt idx="18959">
                  <c:v>3.1831559375001599</c:v>
                </c:pt>
                <c:pt idx="18960">
                  <c:v>3.1826609375001595</c:v>
                </c:pt>
                <c:pt idx="18961">
                  <c:v>3.1822290625001597</c:v>
                </c:pt>
                <c:pt idx="18962">
                  <c:v>3.1819562499999998</c:v>
                </c:pt>
                <c:pt idx="18963">
                  <c:v>3.1820737499999998</c:v>
                </c:pt>
                <c:pt idx="18964">
                  <c:v>3.1819968749999998</c:v>
                </c:pt>
                <c:pt idx="18965">
                  <c:v>3.1821006249999999</c:v>
                </c:pt>
                <c:pt idx="18966">
                  <c:v>3.1825381250000002</c:v>
                </c:pt>
                <c:pt idx="18967">
                  <c:v>3.18288468750016</c:v>
                </c:pt>
                <c:pt idx="18968">
                  <c:v>3.1832543750000002</c:v>
                </c:pt>
                <c:pt idx="18969">
                  <c:v>3.1835890625001597</c:v>
                </c:pt>
                <c:pt idx="18970">
                  <c:v>3.1839318749999999</c:v>
                </c:pt>
                <c:pt idx="18971">
                  <c:v>3.1842784375001596</c:v>
                </c:pt>
                <c:pt idx="18972">
                  <c:v>3.1846809375001599</c:v>
                </c:pt>
                <c:pt idx="18973">
                  <c:v>3.1850749999999999</c:v>
                </c:pt>
                <c:pt idx="18974">
                  <c:v>3.1853996875001598</c:v>
                </c:pt>
                <c:pt idx="18975">
                  <c:v>3.1849265625001597</c:v>
                </c:pt>
                <c:pt idx="18976">
                  <c:v>3.1845818750000001</c:v>
                </c:pt>
                <c:pt idx="18977">
                  <c:v>3.1842365625001596</c:v>
                </c:pt>
                <c:pt idx="18978">
                  <c:v>3.1845681250000002</c:v>
                </c:pt>
                <c:pt idx="18979">
                  <c:v>3.184924375</c:v>
                </c:pt>
                <c:pt idx="18980">
                  <c:v>3.1850143750000002</c:v>
                </c:pt>
                <c:pt idx="18981">
                  <c:v>3.1846609375001598</c:v>
                </c:pt>
                <c:pt idx="18982">
                  <c:v>3.1845184375001598</c:v>
                </c:pt>
                <c:pt idx="18983">
                  <c:v>3.1840899999999999</c:v>
                </c:pt>
                <c:pt idx="18984">
                  <c:v>3.183605</c:v>
                </c:pt>
                <c:pt idx="18985">
                  <c:v>3.1830590625001598</c:v>
                </c:pt>
                <c:pt idx="18986">
                  <c:v>3.1826271875001599</c:v>
                </c:pt>
                <c:pt idx="18987">
                  <c:v>3.1822718750000001</c:v>
                </c:pt>
                <c:pt idx="18988">
                  <c:v>3.181781875</c:v>
                </c:pt>
                <c:pt idx="18989">
                  <c:v>3.1814024999999999</c:v>
                </c:pt>
                <c:pt idx="18990">
                  <c:v>3.1810809375001599</c:v>
                </c:pt>
                <c:pt idx="18991">
                  <c:v>3.1807293749999999</c:v>
                </c:pt>
                <c:pt idx="18992">
                  <c:v>3.1807384375001599</c:v>
                </c:pt>
                <c:pt idx="18993">
                  <c:v>3.1809678125001599</c:v>
                </c:pt>
                <c:pt idx="18994">
                  <c:v>3.1813034375001599</c:v>
                </c:pt>
                <c:pt idx="18995">
                  <c:v>3.1816318749999999</c:v>
                </c:pt>
                <c:pt idx="18996">
                  <c:v>3.1811528125001596</c:v>
                </c:pt>
                <c:pt idx="18997">
                  <c:v>3.1808028125001599</c:v>
                </c:pt>
                <c:pt idx="18998">
                  <c:v>3.1807490625001598</c:v>
                </c:pt>
                <c:pt idx="18999">
                  <c:v>3.180854375</c:v>
                </c:pt>
                <c:pt idx="19000">
                  <c:v>3.1805081249999998</c:v>
                </c:pt>
                <c:pt idx="19001">
                  <c:v>3.180185625</c:v>
                </c:pt>
                <c:pt idx="19002">
                  <c:v>3.1798250000000001</c:v>
                </c:pt>
                <c:pt idx="19003">
                  <c:v>3.1798596875001599</c:v>
                </c:pt>
                <c:pt idx="19004">
                  <c:v>3.1801893749999999</c:v>
                </c:pt>
                <c:pt idx="19005">
                  <c:v>3.1806134375001598</c:v>
                </c:pt>
                <c:pt idx="19006">
                  <c:v>3.1809762500000001</c:v>
                </c:pt>
                <c:pt idx="19007">
                  <c:v>3.1813646875001598</c:v>
                </c:pt>
                <c:pt idx="19008">
                  <c:v>3.1817537499999999</c:v>
                </c:pt>
                <c:pt idx="19009">
                  <c:v>3.1821631250000002</c:v>
                </c:pt>
                <c:pt idx="19010">
                  <c:v>3.1825287499999999</c:v>
                </c:pt>
                <c:pt idx="19011">
                  <c:v>3.182906875</c:v>
                </c:pt>
                <c:pt idx="19012">
                  <c:v>3.1832725000000002</c:v>
                </c:pt>
                <c:pt idx="19013">
                  <c:v>3.1836059375001597</c:v>
                </c:pt>
                <c:pt idx="19014">
                  <c:v>3.1832181249999998</c:v>
                </c:pt>
                <c:pt idx="19015">
                  <c:v>3.1828106250000001</c:v>
                </c:pt>
                <c:pt idx="19016">
                  <c:v>3.1824821875001597</c:v>
                </c:pt>
                <c:pt idx="19017">
                  <c:v>3.182096875</c:v>
                </c:pt>
                <c:pt idx="19018">
                  <c:v>3.1820409375001599</c:v>
                </c:pt>
                <c:pt idx="19019">
                  <c:v>3.1823868750000002</c:v>
                </c:pt>
                <c:pt idx="19020">
                  <c:v>3.1827424999999998</c:v>
                </c:pt>
                <c:pt idx="19021">
                  <c:v>3.1830731249999999</c:v>
                </c:pt>
                <c:pt idx="19022">
                  <c:v>3.1834368749999999</c:v>
                </c:pt>
                <c:pt idx="19023">
                  <c:v>3.1837803125001596</c:v>
                </c:pt>
                <c:pt idx="19024">
                  <c:v>3.1841265625001598</c:v>
                </c:pt>
                <c:pt idx="19025">
                  <c:v>3.18445</c:v>
                </c:pt>
                <c:pt idx="19026">
                  <c:v>3.1848087500000002</c:v>
                </c:pt>
                <c:pt idx="19027">
                  <c:v>3.1850596875001598</c:v>
                </c:pt>
                <c:pt idx="19028">
                  <c:v>3.1849500000000002</c:v>
                </c:pt>
                <c:pt idx="19029">
                  <c:v>3.1845828125001598</c:v>
                </c:pt>
                <c:pt idx="19030">
                  <c:v>3.1841834375001596</c:v>
                </c:pt>
                <c:pt idx="19031">
                  <c:v>3.1838462500000002</c:v>
                </c:pt>
                <c:pt idx="19032">
                  <c:v>3.1834112499999998</c:v>
                </c:pt>
                <c:pt idx="19033">
                  <c:v>3.1830621875001599</c:v>
                </c:pt>
                <c:pt idx="19034">
                  <c:v>3.1825540625001598</c:v>
                </c:pt>
                <c:pt idx="19035">
                  <c:v>3.1820703125001599</c:v>
                </c:pt>
                <c:pt idx="19036">
                  <c:v>3.1817203125001599</c:v>
                </c:pt>
                <c:pt idx="19037">
                  <c:v>3.1812093749999999</c:v>
                </c:pt>
                <c:pt idx="19038">
                  <c:v>3.1808818749999999</c:v>
                </c:pt>
                <c:pt idx="19039">
                  <c:v>3.180525625</c:v>
                </c:pt>
                <c:pt idx="19040">
                  <c:v>3.1801928125001599</c:v>
                </c:pt>
                <c:pt idx="19041">
                  <c:v>3.17960625</c:v>
                </c:pt>
                <c:pt idx="19042">
                  <c:v>3.1790565625001599</c:v>
                </c:pt>
                <c:pt idx="19043">
                  <c:v>3.1785693749999999</c:v>
                </c:pt>
                <c:pt idx="19044">
                  <c:v>3.1781993750000002</c:v>
                </c:pt>
                <c:pt idx="19045">
                  <c:v>3.1778468750000002</c:v>
                </c:pt>
                <c:pt idx="19046">
                  <c:v>3.17763375</c:v>
                </c:pt>
                <c:pt idx="19047">
                  <c:v>3.1771981249999999</c:v>
                </c:pt>
                <c:pt idx="19048">
                  <c:v>3.17684875</c:v>
                </c:pt>
                <c:pt idx="19049">
                  <c:v>3.1765209375001597</c:v>
                </c:pt>
                <c:pt idx="19050">
                  <c:v>3.1767474999999998</c:v>
                </c:pt>
                <c:pt idx="19051">
                  <c:v>3.1771324999999999</c:v>
                </c:pt>
                <c:pt idx="19052">
                  <c:v>3.1775528125001595</c:v>
                </c:pt>
                <c:pt idx="19053">
                  <c:v>3.1778309375001599</c:v>
                </c:pt>
                <c:pt idx="19054">
                  <c:v>3.1782187500000001</c:v>
                </c:pt>
                <c:pt idx="19055">
                  <c:v>3.1785971875001597</c:v>
                </c:pt>
                <c:pt idx="19056">
                  <c:v>3.179036875</c:v>
                </c:pt>
                <c:pt idx="19057">
                  <c:v>3.179506875</c:v>
                </c:pt>
                <c:pt idx="19058">
                  <c:v>3.1798449999999998</c:v>
                </c:pt>
                <c:pt idx="19059">
                  <c:v>3.1802068750000001</c:v>
                </c:pt>
                <c:pt idx="19060">
                  <c:v>3.180573125</c:v>
                </c:pt>
                <c:pt idx="19061">
                  <c:v>3.1809246875001596</c:v>
                </c:pt>
                <c:pt idx="19062">
                  <c:v>3.1813112499999998</c:v>
                </c:pt>
                <c:pt idx="19063">
                  <c:v>3.1814353125001595</c:v>
                </c:pt>
                <c:pt idx="19064">
                  <c:v>3.1808675000000002</c:v>
                </c:pt>
                <c:pt idx="19065">
                  <c:v>3.1804999999999999</c:v>
                </c:pt>
                <c:pt idx="19066">
                  <c:v>3.180139375</c:v>
                </c:pt>
                <c:pt idx="19067">
                  <c:v>3.1795484375001597</c:v>
                </c:pt>
                <c:pt idx="19068">
                  <c:v>3.1789731250000002</c:v>
                </c:pt>
                <c:pt idx="19069">
                  <c:v>3.1786196875001598</c:v>
                </c:pt>
                <c:pt idx="19070">
                  <c:v>3.17822</c:v>
                </c:pt>
                <c:pt idx="19071">
                  <c:v>3.1780996875001599</c:v>
                </c:pt>
                <c:pt idx="19072">
                  <c:v>3.1784462499999999</c:v>
                </c:pt>
                <c:pt idx="19073">
                  <c:v>3.1788384375001599</c:v>
                </c:pt>
                <c:pt idx="19074">
                  <c:v>3.1791687500000001</c:v>
                </c:pt>
                <c:pt idx="19075">
                  <c:v>3.1795284375001596</c:v>
                </c:pt>
                <c:pt idx="19076">
                  <c:v>3.1798978125001596</c:v>
                </c:pt>
                <c:pt idx="19077">
                  <c:v>3.1802903125001598</c:v>
                </c:pt>
                <c:pt idx="19078">
                  <c:v>3.1807056249999999</c:v>
                </c:pt>
                <c:pt idx="19079">
                  <c:v>3.181170625</c:v>
                </c:pt>
                <c:pt idx="19080">
                  <c:v>3.1815115625001598</c:v>
                </c:pt>
                <c:pt idx="19081">
                  <c:v>3.1818925</c:v>
                </c:pt>
                <c:pt idx="19082">
                  <c:v>3.1822365625001598</c:v>
                </c:pt>
                <c:pt idx="19083">
                  <c:v>3.1825590625001596</c:v>
                </c:pt>
                <c:pt idx="19084">
                  <c:v>3.1829443749999999</c:v>
                </c:pt>
                <c:pt idx="19085">
                  <c:v>3.1827437500000002</c:v>
                </c:pt>
                <c:pt idx="19086">
                  <c:v>3.1824040625001597</c:v>
                </c:pt>
                <c:pt idx="19087">
                  <c:v>3.1822612499999998</c:v>
                </c:pt>
                <c:pt idx="19088">
                  <c:v>3.1818443749999998</c:v>
                </c:pt>
                <c:pt idx="19089">
                  <c:v>3.1813175</c:v>
                </c:pt>
                <c:pt idx="19090">
                  <c:v>3.1807228125001599</c:v>
                </c:pt>
                <c:pt idx="19091">
                  <c:v>3.180384375</c:v>
                </c:pt>
                <c:pt idx="19092">
                  <c:v>3.1798190625001599</c:v>
                </c:pt>
                <c:pt idx="19093">
                  <c:v>3.1792437499999999</c:v>
                </c:pt>
                <c:pt idx="19094">
                  <c:v>3.1788278125001597</c:v>
                </c:pt>
                <c:pt idx="19095">
                  <c:v>3.1784484375001596</c:v>
                </c:pt>
                <c:pt idx="19096">
                  <c:v>3.1780818750000002</c:v>
                </c:pt>
                <c:pt idx="19097">
                  <c:v>3.1776781249999999</c:v>
                </c:pt>
                <c:pt idx="19098">
                  <c:v>3.1773381249999999</c:v>
                </c:pt>
                <c:pt idx="19099">
                  <c:v>3.1769981249999999</c:v>
                </c:pt>
                <c:pt idx="19100">
                  <c:v>3.1770643750000001</c:v>
                </c:pt>
                <c:pt idx="19101">
                  <c:v>3.17714843750016</c:v>
                </c:pt>
                <c:pt idx="19102">
                  <c:v>3.1774524999999998</c:v>
                </c:pt>
                <c:pt idx="19103">
                  <c:v>3.17783375</c:v>
                </c:pt>
                <c:pt idx="19104">
                  <c:v>3.1782040625001597</c:v>
                </c:pt>
                <c:pt idx="19105">
                  <c:v>3.1786337499999999</c:v>
                </c:pt>
                <c:pt idx="19106">
                  <c:v>3.1789825</c:v>
                </c:pt>
                <c:pt idx="19107">
                  <c:v>3.1793196875001599</c:v>
                </c:pt>
                <c:pt idx="19108">
                  <c:v>3.179715625</c:v>
                </c:pt>
                <c:pt idx="19109">
                  <c:v>3.1801540625001596</c:v>
                </c:pt>
                <c:pt idx="19110">
                  <c:v>3.180620625</c:v>
                </c:pt>
                <c:pt idx="19111">
                  <c:v>3.1807240625001598</c:v>
                </c:pt>
                <c:pt idx="19112">
                  <c:v>3.1803699999999999</c:v>
                </c:pt>
                <c:pt idx="19113">
                  <c:v>3.1798212499999998</c:v>
                </c:pt>
                <c:pt idx="19114">
                  <c:v>3.1792143749999999</c:v>
                </c:pt>
                <c:pt idx="19115">
                  <c:v>3.1787256250000002</c:v>
                </c:pt>
                <c:pt idx="19116">
                  <c:v>3.1783637499999999</c:v>
                </c:pt>
                <c:pt idx="19117">
                  <c:v>3.1779606249999999</c:v>
                </c:pt>
                <c:pt idx="19118">
                  <c:v>3.177575</c:v>
                </c:pt>
                <c:pt idx="19119">
                  <c:v>3.1772221875001598</c:v>
                </c:pt>
                <c:pt idx="19120">
                  <c:v>3.1766649999999998</c:v>
                </c:pt>
                <c:pt idx="19121">
                  <c:v>3.1763378125001598</c:v>
                </c:pt>
                <c:pt idx="19122">
                  <c:v>3.1758493749999999</c:v>
                </c:pt>
                <c:pt idx="19123">
                  <c:v>3.1754728125001597</c:v>
                </c:pt>
                <c:pt idx="19124">
                  <c:v>3.1755218749999998</c:v>
                </c:pt>
                <c:pt idx="19125">
                  <c:v>3.1757240625001599</c:v>
                </c:pt>
                <c:pt idx="19126">
                  <c:v>3.1761165625001597</c:v>
                </c:pt>
                <c:pt idx="19127">
                  <c:v>3.1764890625001598</c:v>
                </c:pt>
                <c:pt idx="19128">
                  <c:v>3.1769768749999998</c:v>
                </c:pt>
                <c:pt idx="19129">
                  <c:v>3.1773215625001598</c:v>
                </c:pt>
                <c:pt idx="19130">
                  <c:v>3.17775843750016</c:v>
                </c:pt>
                <c:pt idx="19131">
                  <c:v>3.1781700000000002</c:v>
                </c:pt>
                <c:pt idx="19132">
                  <c:v>3.1786118750000001</c:v>
                </c:pt>
                <c:pt idx="19133">
                  <c:v>3.1791053125001598</c:v>
                </c:pt>
                <c:pt idx="19134">
                  <c:v>3.1794975000000001</c:v>
                </c:pt>
                <c:pt idx="19135">
                  <c:v>3.1798243749999999</c:v>
                </c:pt>
                <c:pt idx="19136">
                  <c:v>3.1801671875001598</c:v>
                </c:pt>
                <c:pt idx="19137">
                  <c:v>3.1804971875001598</c:v>
                </c:pt>
                <c:pt idx="19138">
                  <c:v>3.1808259375001597</c:v>
                </c:pt>
                <c:pt idx="19139">
                  <c:v>3.181146875</c:v>
                </c:pt>
                <c:pt idx="19140">
                  <c:v>3.1811184375001598</c:v>
                </c:pt>
                <c:pt idx="19141">
                  <c:v>3.1815515625001596</c:v>
                </c:pt>
                <c:pt idx="19142">
                  <c:v>3.1816315625001597</c:v>
                </c:pt>
                <c:pt idx="19143">
                  <c:v>3.1812031250000001</c:v>
                </c:pt>
                <c:pt idx="19144">
                  <c:v>3.1807668750000002</c:v>
                </c:pt>
                <c:pt idx="19145">
                  <c:v>3.1804171875001597</c:v>
                </c:pt>
                <c:pt idx="19146">
                  <c:v>3.1800950000000001</c:v>
                </c:pt>
                <c:pt idx="19147">
                  <c:v>3.1797006250000002</c:v>
                </c:pt>
                <c:pt idx="19148">
                  <c:v>3.1793534375001595</c:v>
                </c:pt>
                <c:pt idx="19149">
                  <c:v>3.1789853125001599</c:v>
                </c:pt>
                <c:pt idx="19150">
                  <c:v>3.1786378125001598</c:v>
                </c:pt>
                <c:pt idx="19151">
                  <c:v>3.1782996875001599</c:v>
                </c:pt>
                <c:pt idx="19152">
                  <c:v>3.17797375</c:v>
                </c:pt>
                <c:pt idx="19153">
                  <c:v>3.1772987499999998</c:v>
                </c:pt>
                <c:pt idx="19154">
                  <c:v>3.1769743749999999</c:v>
                </c:pt>
                <c:pt idx="19155">
                  <c:v>3.1766071875001596</c:v>
                </c:pt>
                <c:pt idx="19156">
                  <c:v>3.1762606249999998</c:v>
                </c:pt>
                <c:pt idx="19157">
                  <c:v>3.1759362499999999</c:v>
                </c:pt>
                <c:pt idx="19158">
                  <c:v>3.1755874999999998</c:v>
                </c:pt>
                <c:pt idx="19159">
                  <c:v>3.1749331249999999</c:v>
                </c:pt>
                <c:pt idx="19160">
                  <c:v>3.1745418750000001</c:v>
                </c:pt>
                <c:pt idx="19161">
                  <c:v>3.1741834375001599</c:v>
                </c:pt>
                <c:pt idx="19162">
                  <c:v>3.1737446875001596</c:v>
                </c:pt>
                <c:pt idx="19163">
                  <c:v>3.1734178125001598</c:v>
                </c:pt>
                <c:pt idx="19164">
                  <c:v>3.1733799999999999</c:v>
                </c:pt>
                <c:pt idx="19165">
                  <c:v>3.1737140625001596</c:v>
                </c:pt>
                <c:pt idx="19166">
                  <c:v>3.1741549999999998</c:v>
                </c:pt>
                <c:pt idx="19167">
                  <c:v>3.1744881249999999</c:v>
                </c:pt>
                <c:pt idx="19168">
                  <c:v>3.1748134375001595</c:v>
                </c:pt>
                <c:pt idx="19169">
                  <c:v>3.1751849999999999</c:v>
                </c:pt>
                <c:pt idx="19170">
                  <c:v>3.1755906249999999</c:v>
                </c:pt>
                <c:pt idx="19171">
                  <c:v>3.1760168750000002</c:v>
                </c:pt>
                <c:pt idx="19172">
                  <c:v>3.17635093750016</c:v>
                </c:pt>
                <c:pt idx="19173">
                  <c:v>3.1768071875001596</c:v>
                </c:pt>
                <c:pt idx="19174">
                  <c:v>3.1771681250000001</c:v>
                </c:pt>
                <c:pt idx="19175">
                  <c:v>3.1767784375001598</c:v>
                </c:pt>
                <c:pt idx="19176">
                  <c:v>3.176361875</c:v>
                </c:pt>
                <c:pt idx="19177">
                  <c:v>3.1759818750000002</c:v>
                </c:pt>
                <c:pt idx="19178">
                  <c:v>3.1758481249999999</c:v>
                </c:pt>
                <c:pt idx="19179">
                  <c:v>3.1757446875001598</c:v>
                </c:pt>
                <c:pt idx="19180">
                  <c:v>3.1761528125001597</c:v>
                </c:pt>
                <c:pt idx="19181">
                  <c:v>3.1766578125001597</c:v>
                </c:pt>
                <c:pt idx="19182">
                  <c:v>3.1767737500000002</c:v>
                </c:pt>
                <c:pt idx="19183">
                  <c:v>3.1771115625001598</c:v>
                </c:pt>
                <c:pt idx="19184">
                  <c:v>3.1773496875001599</c:v>
                </c:pt>
                <c:pt idx="19185">
                  <c:v>3.177323125</c:v>
                </c:pt>
                <c:pt idx="19186">
                  <c:v>3.1775631249999998</c:v>
                </c:pt>
                <c:pt idx="19187">
                  <c:v>3.1776140625001599</c:v>
                </c:pt>
                <c:pt idx="19188">
                  <c:v>3.1772287499999998</c:v>
                </c:pt>
                <c:pt idx="19189">
                  <c:v>3.1766815625001597</c:v>
                </c:pt>
                <c:pt idx="19190">
                  <c:v>3.1763468750000001</c:v>
                </c:pt>
                <c:pt idx="19191">
                  <c:v>3.1758084375001596</c:v>
                </c:pt>
                <c:pt idx="19192">
                  <c:v>3.1753328125001596</c:v>
                </c:pt>
                <c:pt idx="19193">
                  <c:v>3.1748821875001596</c:v>
                </c:pt>
                <c:pt idx="19194">
                  <c:v>3.1745409375001596</c:v>
                </c:pt>
                <c:pt idx="19195">
                  <c:v>3.1748075</c:v>
                </c:pt>
                <c:pt idx="19196">
                  <c:v>3.175135</c:v>
                </c:pt>
                <c:pt idx="19197">
                  <c:v>3.1754556250000001</c:v>
                </c:pt>
                <c:pt idx="19198">
                  <c:v>3.1755396875001596</c:v>
                </c:pt>
                <c:pt idx="19199">
                  <c:v>3.17598125</c:v>
                </c:pt>
                <c:pt idx="19200">
                  <c:v>3.1763040625001597</c:v>
                </c:pt>
                <c:pt idx="19201">
                  <c:v>3.1763646875001599</c:v>
                </c:pt>
                <c:pt idx="19202">
                  <c:v>3.1762315625001598</c:v>
                </c:pt>
                <c:pt idx="19203">
                  <c:v>3.1757343750000002</c:v>
                </c:pt>
                <c:pt idx="19204">
                  <c:v>3.1751428125001597</c:v>
                </c:pt>
                <c:pt idx="19205">
                  <c:v>3.1747778125001598</c:v>
                </c:pt>
                <c:pt idx="19206">
                  <c:v>3.1742931250000002</c:v>
                </c:pt>
                <c:pt idx="19207">
                  <c:v>3.1738353125001599</c:v>
                </c:pt>
                <c:pt idx="19208">
                  <c:v>3.1733665625001599</c:v>
                </c:pt>
                <c:pt idx="19209">
                  <c:v>3.1729281249999999</c:v>
                </c:pt>
                <c:pt idx="19210">
                  <c:v>3.1725431249999998</c:v>
                </c:pt>
                <c:pt idx="19211">
                  <c:v>3.1722000000000001</c:v>
                </c:pt>
                <c:pt idx="19212">
                  <c:v>3.1724753125001599</c:v>
                </c:pt>
                <c:pt idx="19213">
                  <c:v>3.1728159375001597</c:v>
                </c:pt>
                <c:pt idx="19214">
                  <c:v>3.1731400000000001</c:v>
                </c:pt>
                <c:pt idx="19215">
                  <c:v>3.1734796875001599</c:v>
                </c:pt>
                <c:pt idx="19216">
                  <c:v>3.1738359375001597</c:v>
                </c:pt>
                <c:pt idx="19217">
                  <c:v>3.173791875</c:v>
                </c:pt>
                <c:pt idx="19218">
                  <c:v>3.1733893750000002</c:v>
                </c:pt>
                <c:pt idx="19219">
                  <c:v>3.173043125</c:v>
                </c:pt>
                <c:pt idx="19220">
                  <c:v>3.1734206249999999</c:v>
                </c:pt>
                <c:pt idx="19221">
                  <c:v>3.1738728125001598</c:v>
                </c:pt>
                <c:pt idx="19222">
                  <c:v>3.1734075000000002</c:v>
                </c:pt>
                <c:pt idx="19223">
                  <c:v>3.1729521875001598</c:v>
                </c:pt>
                <c:pt idx="19224">
                  <c:v>3.1726071875001596</c:v>
                </c:pt>
                <c:pt idx="19225">
                  <c:v>3.1722475000000001</c:v>
                </c:pt>
                <c:pt idx="19226">
                  <c:v>3.1718881250000002</c:v>
                </c:pt>
                <c:pt idx="19227">
                  <c:v>3.1718290625001599</c:v>
                </c:pt>
                <c:pt idx="19228">
                  <c:v>3.1715800000000001</c:v>
                </c:pt>
                <c:pt idx="19229">
                  <c:v>3.1712437499999999</c:v>
                </c:pt>
                <c:pt idx="19230">
                  <c:v>3.1714365625001597</c:v>
                </c:pt>
                <c:pt idx="19231">
                  <c:v>3.1718871875001597</c:v>
                </c:pt>
                <c:pt idx="19232">
                  <c:v>3.1722762499999999</c:v>
                </c:pt>
                <c:pt idx="19233">
                  <c:v>3.1726287499999999</c:v>
                </c:pt>
                <c:pt idx="19234">
                  <c:v>3.1729915625001599</c:v>
                </c:pt>
                <c:pt idx="19235">
                  <c:v>3.1733446875001596</c:v>
                </c:pt>
                <c:pt idx="19236">
                  <c:v>3.1736990625001598</c:v>
                </c:pt>
                <c:pt idx="19237">
                  <c:v>3.1740396875001595</c:v>
                </c:pt>
                <c:pt idx="19238">
                  <c:v>3.1744053125001597</c:v>
                </c:pt>
                <c:pt idx="19239">
                  <c:v>3.1747381250000002</c:v>
                </c:pt>
                <c:pt idx="19240">
                  <c:v>3.17510125</c:v>
                </c:pt>
                <c:pt idx="19241">
                  <c:v>3.1754337499999998</c:v>
                </c:pt>
                <c:pt idx="19242">
                  <c:v>3.1758262500000001</c:v>
                </c:pt>
                <c:pt idx="19243">
                  <c:v>3.1761837499999999</c:v>
                </c:pt>
                <c:pt idx="19244">
                  <c:v>3.1757956250000001</c:v>
                </c:pt>
                <c:pt idx="19245">
                  <c:v>3.17544125</c:v>
                </c:pt>
                <c:pt idx="19246">
                  <c:v>3.1757775000000001</c:v>
                </c:pt>
                <c:pt idx="19247">
                  <c:v>3.1761368750000001</c:v>
                </c:pt>
                <c:pt idx="19248">
                  <c:v>3.1764581249999999</c:v>
                </c:pt>
                <c:pt idx="19249">
                  <c:v>3.1765028125001598</c:v>
                </c:pt>
                <c:pt idx="19250">
                  <c:v>3.1767175000000001</c:v>
                </c:pt>
                <c:pt idx="19251">
                  <c:v>3.1762818749999999</c:v>
                </c:pt>
                <c:pt idx="19252">
                  <c:v>3.1758378125001596</c:v>
                </c:pt>
                <c:pt idx="19253">
                  <c:v>3.1752462499999998</c:v>
                </c:pt>
                <c:pt idx="19254">
                  <c:v>3.1748696875001596</c:v>
                </c:pt>
                <c:pt idx="19255">
                  <c:v>3.174484375</c:v>
                </c:pt>
                <c:pt idx="19256">
                  <c:v>3.1741071875001596</c:v>
                </c:pt>
                <c:pt idx="19257">
                  <c:v>3.1736746875001596</c:v>
                </c:pt>
                <c:pt idx="19258">
                  <c:v>3.1732925000000001</c:v>
                </c:pt>
                <c:pt idx="19259">
                  <c:v>3.1728459375001599</c:v>
                </c:pt>
                <c:pt idx="19260">
                  <c:v>3.1725168749999999</c:v>
                </c:pt>
                <c:pt idx="19261">
                  <c:v>3.1718253125001596</c:v>
                </c:pt>
                <c:pt idx="19262">
                  <c:v>3.1714512500000001</c:v>
                </c:pt>
                <c:pt idx="19263">
                  <c:v>3.171060625</c:v>
                </c:pt>
                <c:pt idx="19264">
                  <c:v>3.1707046875001597</c:v>
                </c:pt>
                <c:pt idx="19265">
                  <c:v>3.1703453125001597</c:v>
                </c:pt>
                <c:pt idx="19266">
                  <c:v>3.1699893750000001</c:v>
                </c:pt>
                <c:pt idx="19267">
                  <c:v>3.1695631249999998</c:v>
                </c:pt>
                <c:pt idx="19268">
                  <c:v>3.16919</c:v>
                </c:pt>
                <c:pt idx="19269">
                  <c:v>3.1687609375001595</c:v>
                </c:pt>
                <c:pt idx="19270">
                  <c:v>3.1684375</c:v>
                </c:pt>
                <c:pt idx="19271">
                  <c:v>3.1679368750000001</c:v>
                </c:pt>
                <c:pt idx="19272">
                  <c:v>3.1675334375001598</c:v>
                </c:pt>
                <c:pt idx="19273">
                  <c:v>3.16710125</c:v>
                </c:pt>
                <c:pt idx="19274">
                  <c:v>3.1667131249999998</c:v>
                </c:pt>
                <c:pt idx="19275">
                  <c:v>3.166390625</c:v>
                </c:pt>
                <c:pt idx="19276">
                  <c:v>3.1668396875001599</c:v>
                </c:pt>
                <c:pt idx="19277">
                  <c:v>3.1671690625001596</c:v>
                </c:pt>
                <c:pt idx="19278">
                  <c:v>3.1676006249999999</c:v>
                </c:pt>
                <c:pt idx="19279">
                  <c:v>3.1679231250000002</c:v>
                </c:pt>
                <c:pt idx="19280">
                  <c:v>3.1683746875001599</c:v>
                </c:pt>
                <c:pt idx="19281">
                  <c:v>3.1687578125001599</c:v>
                </c:pt>
                <c:pt idx="19282">
                  <c:v>3.1691509375001599</c:v>
                </c:pt>
                <c:pt idx="19283">
                  <c:v>3.1695165625001596</c:v>
                </c:pt>
                <c:pt idx="19284">
                  <c:v>3.1698468750000002</c:v>
                </c:pt>
                <c:pt idx="19285">
                  <c:v>3.1703531250000001</c:v>
                </c:pt>
                <c:pt idx="19286">
                  <c:v>3.1706743749999999</c:v>
                </c:pt>
                <c:pt idx="19287">
                  <c:v>3.1710003125001598</c:v>
                </c:pt>
                <c:pt idx="19288">
                  <c:v>3.1713118749999998</c:v>
                </c:pt>
                <c:pt idx="19289">
                  <c:v>3.1717740625001598</c:v>
                </c:pt>
                <c:pt idx="19290">
                  <c:v>3.1721253125001598</c:v>
                </c:pt>
                <c:pt idx="19291">
                  <c:v>3.1720678125001598</c:v>
                </c:pt>
                <c:pt idx="19292">
                  <c:v>3.1724190625001598</c:v>
                </c:pt>
                <c:pt idx="19293">
                  <c:v>3.1728225000000001</c:v>
                </c:pt>
                <c:pt idx="19294">
                  <c:v>3.1729903125001599</c:v>
                </c:pt>
                <c:pt idx="19295">
                  <c:v>3.1728218749999999</c:v>
                </c:pt>
                <c:pt idx="19296">
                  <c:v>3.1727071875001598</c:v>
                </c:pt>
                <c:pt idx="19297">
                  <c:v>3.1727765625001596</c:v>
                </c:pt>
                <c:pt idx="19298">
                  <c:v>3.1724424999999998</c:v>
                </c:pt>
                <c:pt idx="19299">
                  <c:v>3.1720906250000001</c:v>
                </c:pt>
                <c:pt idx="19300">
                  <c:v>3.1716099999999998</c:v>
                </c:pt>
                <c:pt idx="19301">
                  <c:v>3.1710678125001599</c:v>
                </c:pt>
                <c:pt idx="19302">
                  <c:v>3.1705246875001598</c:v>
                </c:pt>
                <c:pt idx="19303">
                  <c:v>3.1699481249999999</c:v>
                </c:pt>
                <c:pt idx="19304">
                  <c:v>3.1694318749999999</c:v>
                </c:pt>
                <c:pt idx="19305">
                  <c:v>3.1693993749999998</c:v>
                </c:pt>
                <c:pt idx="19306">
                  <c:v>3.1697831249999999</c:v>
                </c:pt>
                <c:pt idx="19307">
                  <c:v>3.170133125</c:v>
                </c:pt>
                <c:pt idx="19308">
                  <c:v>3.1705534375001596</c:v>
                </c:pt>
                <c:pt idx="19309">
                  <c:v>3.1709000000000001</c:v>
                </c:pt>
                <c:pt idx="19310">
                  <c:v>3.171224375</c:v>
                </c:pt>
                <c:pt idx="19311">
                  <c:v>3.1716875</c:v>
                </c:pt>
                <c:pt idx="19312">
                  <c:v>3.1720440625001598</c:v>
                </c:pt>
                <c:pt idx="19313">
                  <c:v>3.1723646875001599</c:v>
                </c:pt>
                <c:pt idx="19314">
                  <c:v>3.1723962499999998</c:v>
                </c:pt>
                <c:pt idx="19315">
                  <c:v>3.1726021875001598</c:v>
                </c:pt>
                <c:pt idx="19316">
                  <c:v>3.1722090625001598</c:v>
                </c:pt>
                <c:pt idx="19317">
                  <c:v>3.1717137499999999</c:v>
                </c:pt>
                <c:pt idx="19318">
                  <c:v>3.171224375</c:v>
                </c:pt>
                <c:pt idx="19319">
                  <c:v>3.1707903125001597</c:v>
                </c:pt>
                <c:pt idx="19320">
                  <c:v>3.1704171875001599</c:v>
                </c:pt>
                <c:pt idx="19321">
                  <c:v>3.1700206249999998</c:v>
                </c:pt>
                <c:pt idx="19322">
                  <c:v>3.1696328125001596</c:v>
                </c:pt>
                <c:pt idx="19323">
                  <c:v>3.1690840625001599</c:v>
                </c:pt>
                <c:pt idx="19324">
                  <c:v>3.1686015625001596</c:v>
                </c:pt>
                <c:pt idx="19325">
                  <c:v>3.1682759375001597</c:v>
                </c:pt>
                <c:pt idx="19326">
                  <c:v>3.1679028125001598</c:v>
                </c:pt>
                <c:pt idx="19327">
                  <c:v>3.1682328125001598</c:v>
                </c:pt>
                <c:pt idx="19328">
                  <c:v>3.1685643749999999</c:v>
                </c:pt>
                <c:pt idx="19329">
                  <c:v>3.1689828125001598</c:v>
                </c:pt>
                <c:pt idx="19330">
                  <c:v>3.1691918750000001</c:v>
                </c:pt>
                <c:pt idx="19331">
                  <c:v>3.1695237500000002</c:v>
                </c:pt>
                <c:pt idx="19332">
                  <c:v>3.1696984375001596</c:v>
                </c:pt>
                <c:pt idx="19333">
                  <c:v>3.1700187500000001</c:v>
                </c:pt>
                <c:pt idx="19334">
                  <c:v>3.1699131249999999</c:v>
                </c:pt>
                <c:pt idx="19335">
                  <c:v>3.1695878125001595</c:v>
                </c:pt>
                <c:pt idx="19336">
                  <c:v>3.1695337499999998</c:v>
                </c:pt>
                <c:pt idx="19337">
                  <c:v>3.16990375</c:v>
                </c:pt>
                <c:pt idx="19338">
                  <c:v>3.1702806250000002</c:v>
                </c:pt>
                <c:pt idx="19339">
                  <c:v>3.1706534375001598</c:v>
                </c:pt>
                <c:pt idx="19340">
                  <c:v>3.1707268750000002</c:v>
                </c:pt>
                <c:pt idx="19341">
                  <c:v>3.1703100000000002</c:v>
                </c:pt>
                <c:pt idx="19342">
                  <c:v>3.169905</c:v>
                </c:pt>
                <c:pt idx="19343">
                  <c:v>3.16941125</c:v>
                </c:pt>
                <c:pt idx="19344">
                  <c:v>3.1690478125001595</c:v>
                </c:pt>
                <c:pt idx="19345">
                  <c:v>3.16930093750016</c:v>
                </c:pt>
                <c:pt idx="19346">
                  <c:v>3.1695437499999999</c:v>
                </c:pt>
                <c:pt idx="19347">
                  <c:v>3.1698900000000001</c:v>
                </c:pt>
                <c:pt idx="19348">
                  <c:v>3.1702325</c:v>
                </c:pt>
                <c:pt idx="19349">
                  <c:v>3.1705528125001599</c:v>
                </c:pt>
                <c:pt idx="19350">
                  <c:v>3.1708865625001597</c:v>
                </c:pt>
                <c:pt idx="19351">
                  <c:v>3.17122875</c:v>
                </c:pt>
                <c:pt idx="19352">
                  <c:v>3.1716043749999998</c:v>
                </c:pt>
                <c:pt idx="19353">
                  <c:v>3.1719278125001598</c:v>
                </c:pt>
                <c:pt idx="19354">
                  <c:v>3.1723153125001597</c:v>
                </c:pt>
                <c:pt idx="19355">
                  <c:v>3.1726524999999999</c:v>
                </c:pt>
                <c:pt idx="19356">
                  <c:v>3.1729853125001597</c:v>
                </c:pt>
                <c:pt idx="19357">
                  <c:v>3.1733368749999999</c:v>
                </c:pt>
                <c:pt idx="19358">
                  <c:v>3.1731171875001598</c:v>
                </c:pt>
                <c:pt idx="19359">
                  <c:v>3.1726831249999998</c:v>
                </c:pt>
                <c:pt idx="19360">
                  <c:v>3.1723609375001596</c:v>
                </c:pt>
                <c:pt idx="19361">
                  <c:v>3.172173125</c:v>
                </c:pt>
                <c:pt idx="19362">
                  <c:v>3.1717503125001598</c:v>
                </c:pt>
                <c:pt idx="19363">
                  <c:v>3.1712824999999998</c:v>
                </c:pt>
                <c:pt idx="19364">
                  <c:v>3.1707609375001597</c:v>
                </c:pt>
                <c:pt idx="19365">
                  <c:v>3.17040875</c:v>
                </c:pt>
                <c:pt idx="19366">
                  <c:v>3.1700365625001599</c:v>
                </c:pt>
                <c:pt idx="19367">
                  <c:v>3.1696499999999999</c:v>
                </c:pt>
                <c:pt idx="19368">
                  <c:v>3.1691565625001599</c:v>
                </c:pt>
                <c:pt idx="19369">
                  <c:v>3.168585625</c:v>
                </c:pt>
                <c:pt idx="19370">
                  <c:v>3.1680231249999999</c:v>
                </c:pt>
                <c:pt idx="19371">
                  <c:v>3.1676375000000001</c:v>
                </c:pt>
                <c:pt idx="19372">
                  <c:v>3.167140625</c:v>
                </c:pt>
                <c:pt idx="19373">
                  <c:v>3.166671875</c:v>
                </c:pt>
                <c:pt idx="19374">
                  <c:v>3.1662528125001597</c:v>
                </c:pt>
                <c:pt idx="19375">
                  <c:v>3.1658787500000001</c:v>
                </c:pt>
                <c:pt idx="19376">
                  <c:v>3.1655528125001595</c:v>
                </c:pt>
                <c:pt idx="19377">
                  <c:v>3.1651725000000002</c:v>
                </c:pt>
                <c:pt idx="19378">
                  <c:v>3.1650900000000002</c:v>
                </c:pt>
                <c:pt idx="19379">
                  <c:v>3.1654209375001598</c:v>
                </c:pt>
                <c:pt idx="19380">
                  <c:v>3.1658018750000001</c:v>
                </c:pt>
                <c:pt idx="19381">
                  <c:v>3.1662278125001597</c:v>
                </c:pt>
                <c:pt idx="19382">
                  <c:v>3.166589375</c:v>
                </c:pt>
                <c:pt idx="19383">
                  <c:v>3.1669509375001597</c:v>
                </c:pt>
                <c:pt idx="19384">
                  <c:v>3.1673650000000002</c:v>
                </c:pt>
                <c:pt idx="19385">
                  <c:v>3.1677650000000002</c:v>
                </c:pt>
                <c:pt idx="19386">
                  <c:v>3.1681412500000001</c:v>
                </c:pt>
                <c:pt idx="19387">
                  <c:v>3.1685237499999999</c:v>
                </c:pt>
                <c:pt idx="19388">
                  <c:v>3.1688440625001597</c:v>
                </c:pt>
                <c:pt idx="19389">
                  <c:v>3.1691871875001598</c:v>
                </c:pt>
                <c:pt idx="19390">
                  <c:v>3.1695346875001595</c:v>
                </c:pt>
                <c:pt idx="19391">
                  <c:v>3.1698615625001598</c:v>
                </c:pt>
                <c:pt idx="19392">
                  <c:v>3.1702459375001597</c:v>
                </c:pt>
                <c:pt idx="19393">
                  <c:v>3.1706650000000001</c:v>
                </c:pt>
                <c:pt idx="19394">
                  <c:v>3.1710934375001596</c:v>
                </c:pt>
                <c:pt idx="19395">
                  <c:v>3.17149875</c:v>
                </c:pt>
                <c:pt idx="19396">
                  <c:v>3.171516875</c:v>
                </c:pt>
                <c:pt idx="19397">
                  <c:v>3.1710625000000001</c:v>
                </c:pt>
                <c:pt idx="19398">
                  <c:v>3.1707049999999999</c:v>
                </c:pt>
                <c:pt idx="19399">
                  <c:v>3.17021593750016</c:v>
                </c:pt>
                <c:pt idx="19400">
                  <c:v>3.1698724999999999</c:v>
                </c:pt>
                <c:pt idx="19401">
                  <c:v>3.1694806249999998</c:v>
                </c:pt>
                <c:pt idx="19402">
                  <c:v>3.1691487500000002</c:v>
                </c:pt>
                <c:pt idx="19403">
                  <c:v>3.1688087500000002</c:v>
                </c:pt>
                <c:pt idx="19404">
                  <c:v>3.16837875</c:v>
                </c:pt>
                <c:pt idx="19405">
                  <c:v>3.1679434375001598</c:v>
                </c:pt>
                <c:pt idx="19406">
                  <c:v>3.16760625</c:v>
                </c:pt>
                <c:pt idx="19407">
                  <c:v>3.1672387500000001</c:v>
                </c:pt>
                <c:pt idx="19408">
                  <c:v>3.1667496875001597</c:v>
                </c:pt>
                <c:pt idx="19409">
                  <c:v>3.16633875</c:v>
                </c:pt>
                <c:pt idx="19410">
                  <c:v>3.1659965625001596</c:v>
                </c:pt>
                <c:pt idx="19411">
                  <c:v>3.1663509375001597</c:v>
                </c:pt>
                <c:pt idx="19412">
                  <c:v>3.1666915625001599</c:v>
                </c:pt>
                <c:pt idx="19413">
                  <c:v>3.1667265625001599</c:v>
                </c:pt>
                <c:pt idx="19414">
                  <c:v>3.1670703125001598</c:v>
                </c:pt>
                <c:pt idx="19415">
                  <c:v>3.1674265625001596</c:v>
                </c:pt>
                <c:pt idx="19416">
                  <c:v>3.1678421875001597</c:v>
                </c:pt>
                <c:pt idx="19417">
                  <c:v>3.1682784375001596</c:v>
                </c:pt>
                <c:pt idx="19418">
                  <c:v>3.1686106249999999</c:v>
                </c:pt>
                <c:pt idx="19419">
                  <c:v>3.1689746875001599</c:v>
                </c:pt>
                <c:pt idx="19420">
                  <c:v>3.1693515625001596</c:v>
                </c:pt>
                <c:pt idx="19421">
                  <c:v>3.1697774999999999</c:v>
                </c:pt>
                <c:pt idx="19422">
                  <c:v>3.1701562499999998</c:v>
                </c:pt>
                <c:pt idx="19423">
                  <c:v>3.1700162500000002</c:v>
                </c:pt>
                <c:pt idx="19424">
                  <c:v>3.1695884375001597</c:v>
                </c:pt>
                <c:pt idx="19425">
                  <c:v>3.1692259375001597</c:v>
                </c:pt>
                <c:pt idx="19426">
                  <c:v>3.1688518750000001</c:v>
                </c:pt>
                <c:pt idx="19427">
                  <c:v>3.1684687500000002</c:v>
                </c:pt>
                <c:pt idx="19428">
                  <c:v>3.168419375</c:v>
                </c:pt>
                <c:pt idx="19429">
                  <c:v>3.1679290625001597</c:v>
                </c:pt>
                <c:pt idx="19430">
                  <c:v>3.16751</c:v>
                </c:pt>
                <c:pt idx="19431">
                  <c:v>3.1670862500000001</c:v>
                </c:pt>
                <c:pt idx="19432">
                  <c:v>3.1666431249999998</c:v>
                </c:pt>
                <c:pt idx="19433">
                  <c:v>3.1661915625001598</c:v>
                </c:pt>
                <c:pt idx="19434">
                  <c:v>3.1658468750000002</c:v>
                </c:pt>
                <c:pt idx="19435">
                  <c:v>3.1655078125001599</c:v>
                </c:pt>
                <c:pt idx="19436">
                  <c:v>3.1651503125001597</c:v>
                </c:pt>
                <c:pt idx="19437">
                  <c:v>3.1648271875001597</c:v>
                </c:pt>
                <c:pt idx="19438">
                  <c:v>3.1644490625001596</c:v>
                </c:pt>
                <c:pt idx="19439">
                  <c:v>3.1640696875001599</c:v>
                </c:pt>
                <c:pt idx="19440">
                  <c:v>3.1637109375001597</c:v>
                </c:pt>
                <c:pt idx="19441">
                  <c:v>3.1637403125001597</c:v>
                </c:pt>
                <c:pt idx="19442">
                  <c:v>3.16408656250016</c:v>
                </c:pt>
                <c:pt idx="19443">
                  <c:v>3.1644993750000001</c:v>
                </c:pt>
                <c:pt idx="19444">
                  <c:v>3.1648215625001597</c:v>
                </c:pt>
                <c:pt idx="19445">
                  <c:v>3.1652087500000001</c:v>
                </c:pt>
                <c:pt idx="19446">
                  <c:v>3.1648853125001599</c:v>
                </c:pt>
                <c:pt idx="19447">
                  <c:v>3.1644581249999999</c:v>
                </c:pt>
                <c:pt idx="19448">
                  <c:v>3.1639896875001599</c:v>
                </c:pt>
                <c:pt idx="19449">
                  <c:v>3.1636553125001599</c:v>
                </c:pt>
                <c:pt idx="19450">
                  <c:v>3.163528125</c:v>
                </c:pt>
                <c:pt idx="19451">
                  <c:v>3.1634037500000001</c:v>
                </c:pt>
                <c:pt idx="19452">
                  <c:v>3.1638084375001596</c:v>
                </c:pt>
                <c:pt idx="19453">
                  <c:v>3.1641521875001599</c:v>
                </c:pt>
                <c:pt idx="19454">
                  <c:v>3.1645246875001596</c:v>
                </c:pt>
                <c:pt idx="19455">
                  <c:v>3.1648993750000001</c:v>
                </c:pt>
                <c:pt idx="19456">
                  <c:v>3.1652765625001598</c:v>
                </c:pt>
                <c:pt idx="19457">
                  <c:v>3.1657071875001597</c:v>
                </c:pt>
                <c:pt idx="19458">
                  <c:v>3.1661390625001595</c:v>
                </c:pt>
                <c:pt idx="19459">
                  <c:v>3.1665481249999998</c:v>
                </c:pt>
                <c:pt idx="19460">
                  <c:v>3.1669271875001597</c:v>
                </c:pt>
                <c:pt idx="19461">
                  <c:v>3.1673425000000002</c:v>
                </c:pt>
                <c:pt idx="19462">
                  <c:v>3.1677346875001597</c:v>
                </c:pt>
                <c:pt idx="19463">
                  <c:v>3.1681275000000002</c:v>
                </c:pt>
                <c:pt idx="19464">
                  <c:v>3.1685568750000002</c:v>
                </c:pt>
                <c:pt idx="19465">
                  <c:v>3.1689590625001598</c:v>
                </c:pt>
                <c:pt idx="19466">
                  <c:v>3.1692900000000002</c:v>
                </c:pt>
                <c:pt idx="19467">
                  <c:v>3.1696878125001597</c:v>
                </c:pt>
                <c:pt idx="19468">
                  <c:v>3.1700421875001599</c:v>
                </c:pt>
                <c:pt idx="19469">
                  <c:v>3.1703646875001597</c:v>
                </c:pt>
                <c:pt idx="19470">
                  <c:v>3.1699690625001598</c:v>
                </c:pt>
                <c:pt idx="19471">
                  <c:v>3.1696331249999998</c:v>
                </c:pt>
                <c:pt idx="19472">
                  <c:v>3.1692118749999998</c:v>
                </c:pt>
                <c:pt idx="19473">
                  <c:v>3.1687406249999999</c:v>
                </c:pt>
                <c:pt idx="19474">
                  <c:v>3.1681584375001597</c:v>
                </c:pt>
                <c:pt idx="19475">
                  <c:v>3.1678315625001598</c:v>
                </c:pt>
                <c:pt idx="19476">
                  <c:v>3.1672440625001599</c:v>
                </c:pt>
                <c:pt idx="19477">
                  <c:v>3.1668987500000001</c:v>
                </c:pt>
                <c:pt idx="19478">
                  <c:v>3.1665331249999999</c:v>
                </c:pt>
                <c:pt idx="19479">
                  <c:v>3.166121875</c:v>
                </c:pt>
                <c:pt idx="19480">
                  <c:v>3.1657871875001597</c:v>
                </c:pt>
                <c:pt idx="19481">
                  <c:v>3.1652109375001598</c:v>
                </c:pt>
                <c:pt idx="19482">
                  <c:v>3.1647353125001598</c:v>
                </c:pt>
                <c:pt idx="19483">
                  <c:v>3.1642856250000002</c:v>
                </c:pt>
                <c:pt idx="19484">
                  <c:v>3.1639584375001597</c:v>
                </c:pt>
                <c:pt idx="19485">
                  <c:v>3.1635553125001596</c:v>
                </c:pt>
                <c:pt idx="19486">
                  <c:v>3.1631971875001597</c:v>
                </c:pt>
                <c:pt idx="19487">
                  <c:v>3.1628721875001595</c:v>
                </c:pt>
                <c:pt idx="19488">
                  <c:v>3.1628659375001598</c:v>
                </c:pt>
                <c:pt idx="19489">
                  <c:v>3.1624746875001599</c:v>
                </c:pt>
                <c:pt idx="19490">
                  <c:v>3.1620181249999999</c:v>
                </c:pt>
                <c:pt idx="19491">
                  <c:v>3.1615959375001599</c:v>
                </c:pt>
                <c:pt idx="19492">
                  <c:v>3.1611715625001597</c:v>
                </c:pt>
                <c:pt idx="19493">
                  <c:v>3.1607865625001597</c:v>
                </c:pt>
                <c:pt idx="19494">
                  <c:v>3.1604403125001599</c:v>
                </c:pt>
                <c:pt idx="19495">
                  <c:v>3.1599715625001599</c:v>
                </c:pt>
                <c:pt idx="19496">
                  <c:v>3.1596125000000002</c:v>
                </c:pt>
                <c:pt idx="19497">
                  <c:v>3.1597709375001597</c:v>
                </c:pt>
                <c:pt idx="19498">
                  <c:v>3.1601665625001596</c:v>
                </c:pt>
                <c:pt idx="19499">
                  <c:v>3.1606396875001597</c:v>
                </c:pt>
                <c:pt idx="19500">
                  <c:v>3.1609937499999998</c:v>
                </c:pt>
                <c:pt idx="19501">
                  <c:v>3.1613256249999999</c:v>
                </c:pt>
                <c:pt idx="19502">
                  <c:v>3.1616581250000002</c:v>
                </c:pt>
                <c:pt idx="19503">
                  <c:v>3.1619871875001597</c:v>
                </c:pt>
                <c:pt idx="19504">
                  <c:v>3.1623993750000001</c:v>
                </c:pt>
                <c:pt idx="19505">
                  <c:v>3.1627918749999999</c:v>
                </c:pt>
                <c:pt idx="19506">
                  <c:v>3.1631459375001598</c:v>
                </c:pt>
                <c:pt idx="19507">
                  <c:v>3.1634965625001596</c:v>
                </c:pt>
                <c:pt idx="19508">
                  <c:v>3.1634315625001599</c:v>
                </c:pt>
                <c:pt idx="19509">
                  <c:v>3.1637871875001595</c:v>
                </c:pt>
                <c:pt idx="19510">
                  <c:v>3.1641096875001598</c:v>
                </c:pt>
                <c:pt idx="19511">
                  <c:v>3.1644999999999999</c:v>
                </c:pt>
                <c:pt idx="19512">
                  <c:v>3.1648309375001595</c:v>
                </c:pt>
                <c:pt idx="19513">
                  <c:v>3.1645750000000001</c:v>
                </c:pt>
                <c:pt idx="19514">
                  <c:v>3.1641471875001597</c:v>
                </c:pt>
                <c:pt idx="19515">
                  <c:v>3.1637374999999999</c:v>
                </c:pt>
                <c:pt idx="19516">
                  <c:v>3.1633484375001597</c:v>
                </c:pt>
                <c:pt idx="19517">
                  <c:v>3.1630168749999998</c:v>
                </c:pt>
                <c:pt idx="19518">
                  <c:v>3.1626474999999998</c:v>
                </c:pt>
                <c:pt idx="19519">
                  <c:v>3.1622659375001598</c:v>
                </c:pt>
                <c:pt idx="19520">
                  <c:v>3.1618734375001596</c:v>
                </c:pt>
                <c:pt idx="19521">
                  <c:v>3.16179875</c:v>
                </c:pt>
                <c:pt idx="19522">
                  <c:v>3.1621734375001598</c:v>
                </c:pt>
                <c:pt idx="19523">
                  <c:v>3.16256156250016</c:v>
                </c:pt>
                <c:pt idx="19524">
                  <c:v>3.1628975000000001</c:v>
                </c:pt>
                <c:pt idx="19525">
                  <c:v>3.16325968750016</c:v>
                </c:pt>
                <c:pt idx="19526">
                  <c:v>3.1636384375001598</c:v>
                </c:pt>
                <c:pt idx="19527">
                  <c:v>3.1640787499999998</c:v>
                </c:pt>
                <c:pt idx="19528">
                  <c:v>3.1644621875001597</c:v>
                </c:pt>
                <c:pt idx="19529">
                  <c:v>3.1640321875001596</c:v>
                </c:pt>
                <c:pt idx="19530">
                  <c:v>3.1635612499999999</c:v>
                </c:pt>
                <c:pt idx="19531">
                  <c:v>3.1631518750000001</c:v>
                </c:pt>
                <c:pt idx="19532">
                  <c:v>3.1627903125001597</c:v>
                </c:pt>
                <c:pt idx="19533">
                  <c:v>3.1624543749999998</c:v>
                </c:pt>
                <c:pt idx="19534">
                  <c:v>3.1624043749999999</c:v>
                </c:pt>
                <c:pt idx="19535">
                  <c:v>3.1627484375001598</c:v>
                </c:pt>
                <c:pt idx="19536">
                  <c:v>3.1631296875001595</c:v>
                </c:pt>
                <c:pt idx="19537">
                  <c:v>3.1635387499999998</c:v>
                </c:pt>
                <c:pt idx="19538">
                  <c:v>3.1638859375001598</c:v>
                </c:pt>
                <c:pt idx="19539">
                  <c:v>3.1642921875001599</c:v>
                </c:pt>
                <c:pt idx="19540">
                  <c:v>3.1646393750000001</c:v>
                </c:pt>
                <c:pt idx="19541">
                  <c:v>3.1643059375001599</c:v>
                </c:pt>
                <c:pt idx="19542">
                  <c:v>3.1638787499999999</c:v>
                </c:pt>
                <c:pt idx="19543">
                  <c:v>3.1635156250000001</c:v>
                </c:pt>
                <c:pt idx="19544">
                  <c:v>3.1631087500000001</c:v>
                </c:pt>
                <c:pt idx="19545">
                  <c:v>3.1626871875001599</c:v>
                </c:pt>
                <c:pt idx="19546">
                  <c:v>3.1621984375001597</c:v>
                </c:pt>
                <c:pt idx="19547">
                  <c:v>3.1617746875001598</c:v>
                </c:pt>
                <c:pt idx="19548">
                  <c:v>3.1614256250000001</c:v>
                </c:pt>
                <c:pt idx="19549">
                  <c:v>3.160995625</c:v>
                </c:pt>
                <c:pt idx="19550">
                  <c:v>3.1605478125001598</c:v>
                </c:pt>
                <c:pt idx="19551">
                  <c:v>3.1602103125001597</c:v>
                </c:pt>
                <c:pt idx="19552">
                  <c:v>3.15971125</c:v>
                </c:pt>
                <c:pt idx="19553">
                  <c:v>3.1593465625001595</c:v>
                </c:pt>
                <c:pt idx="19554">
                  <c:v>3.1589562500000001</c:v>
                </c:pt>
                <c:pt idx="19555">
                  <c:v>3.1585928125001597</c:v>
                </c:pt>
                <c:pt idx="19556">
                  <c:v>3.1581815625001597</c:v>
                </c:pt>
                <c:pt idx="19557">
                  <c:v>3.1576562500000001</c:v>
                </c:pt>
                <c:pt idx="19558">
                  <c:v>3.1570415625001598</c:v>
                </c:pt>
                <c:pt idx="19559">
                  <c:v>3.1567096875001597</c:v>
                </c:pt>
                <c:pt idx="19560">
                  <c:v>3.1565184375001598</c:v>
                </c:pt>
                <c:pt idx="19561">
                  <c:v>3.1567206250000002</c:v>
                </c:pt>
                <c:pt idx="19562">
                  <c:v>3.15687843750016</c:v>
                </c:pt>
                <c:pt idx="19563">
                  <c:v>3.15695375</c:v>
                </c:pt>
                <c:pt idx="19564">
                  <c:v>3.1572931249999998</c:v>
                </c:pt>
                <c:pt idx="19565">
                  <c:v>3.1576440625001596</c:v>
                </c:pt>
                <c:pt idx="19566">
                  <c:v>3.1580225</c:v>
                </c:pt>
                <c:pt idx="19567">
                  <c:v>3.1583946875001598</c:v>
                </c:pt>
                <c:pt idx="19568">
                  <c:v>3.158755625</c:v>
                </c:pt>
                <c:pt idx="19569">
                  <c:v>3.1590843749999999</c:v>
                </c:pt>
                <c:pt idx="19570">
                  <c:v>3.1594143749999999</c:v>
                </c:pt>
                <c:pt idx="19571">
                  <c:v>3.1597515625001598</c:v>
                </c:pt>
                <c:pt idx="19572">
                  <c:v>3.1600953125001596</c:v>
                </c:pt>
                <c:pt idx="19573">
                  <c:v>3.1604518750000001</c:v>
                </c:pt>
                <c:pt idx="19574">
                  <c:v>3.1608225000000001</c:v>
                </c:pt>
                <c:pt idx="19575">
                  <c:v>3.16123625</c:v>
                </c:pt>
                <c:pt idx="19576">
                  <c:v>3.1616428125001597</c:v>
                </c:pt>
                <c:pt idx="19577">
                  <c:v>3.1620681249999998</c:v>
                </c:pt>
                <c:pt idx="19578">
                  <c:v>3.1623893750000001</c:v>
                </c:pt>
                <c:pt idx="19579">
                  <c:v>3.1627290625001598</c:v>
                </c:pt>
                <c:pt idx="19580">
                  <c:v>3.1631240625001595</c:v>
                </c:pt>
                <c:pt idx="19581">
                  <c:v>3.163465</c:v>
                </c:pt>
                <c:pt idx="19582">
                  <c:v>3.16381625</c:v>
                </c:pt>
                <c:pt idx="19583">
                  <c:v>3.1634206250000001</c:v>
                </c:pt>
                <c:pt idx="19584">
                  <c:v>3.1630896875001597</c:v>
                </c:pt>
                <c:pt idx="19585">
                  <c:v>3.1626896875001598</c:v>
                </c:pt>
                <c:pt idx="19586">
                  <c:v>3.1621462500000002</c:v>
                </c:pt>
                <c:pt idx="19587">
                  <c:v>3.161688125</c:v>
                </c:pt>
                <c:pt idx="19588">
                  <c:v>3.1613040625001596</c:v>
                </c:pt>
                <c:pt idx="19589">
                  <c:v>3.1608859375001597</c:v>
                </c:pt>
                <c:pt idx="19590">
                  <c:v>3.1605293749999999</c:v>
                </c:pt>
                <c:pt idx="19591">
                  <c:v>3.160196875</c:v>
                </c:pt>
                <c:pt idx="19592">
                  <c:v>3.160355</c:v>
                </c:pt>
                <c:pt idx="19593">
                  <c:v>3.1598925000000002</c:v>
                </c:pt>
                <c:pt idx="19594">
                  <c:v>3.1594681250000001</c:v>
                </c:pt>
                <c:pt idx="19595">
                  <c:v>3.1591268750000001</c:v>
                </c:pt>
                <c:pt idx="19596">
                  <c:v>3.1588037500000001</c:v>
                </c:pt>
                <c:pt idx="19597">
                  <c:v>3.1585325000000002</c:v>
                </c:pt>
                <c:pt idx="19598">
                  <c:v>3.1588812499999999</c:v>
                </c:pt>
                <c:pt idx="19599">
                  <c:v>3.1586525000000001</c:v>
                </c:pt>
                <c:pt idx="19600">
                  <c:v>3.1581709375001599</c:v>
                </c:pt>
                <c:pt idx="19601">
                  <c:v>3.157734375</c:v>
                </c:pt>
                <c:pt idx="19602">
                  <c:v>3.15718875</c:v>
                </c:pt>
                <c:pt idx="19603">
                  <c:v>3.1566350000000001</c:v>
                </c:pt>
                <c:pt idx="19604">
                  <c:v>3.1560634375001597</c:v>
                </c:pt>
                <c:pt idx="19605">
                  <c:v>3.1556234375001599</c:v>
                </c:pt>
                <c:pt idx="19606">
                  <c:v>3.1552424999999999</c:v>
                </c:pt>
                <c:pt idx="19607">
                  <c:v>3.1551762499999998</c:v>
                </c:pt>
                <c:pt idx="19608">
                  <c:v>3.15553531250016</c:v>
                </c:pt>
                <c:pt idx="19609">
                  <c:v>3.1558593749999999</c:v>
                </c:pt>
                <c:pt idx="19610">
                  <c:v>3.1562674999999998</c:v>
                </c:pt>
                <c:pt idx="19611">
                  <c:v>3.1565921875001597</c:v>
                </c:pt>
                <c:pt idx="19612">
                  <c:v>3.156959375</c:v>
                </c:pt>
                <c:pt idx="19613">
                  <c:v>3.1572865625001598</c:v>
                </c:pt>
                <c:pt idx="19614">
                  <c:v>3.1576471875001597</c:v>
                </c:pt>
                <c:pt idx="19615">
                  <c:v>3.1579934375001599</c:v>
                </c:pt>
                <c:pt idx="19616">
                  <c:v>3.1583221875001599</c:v>
                </c:pt>
                <c:pt idx="19617">
                  <c:v>3.1587003125001596</c:v>
                </c:pt>
                <c:pt idx="19618">
                  <c:v>3.1590862500000001</c:v>
                </c:pt>
                <c:pt idx="19619">
                  <c:v>3.15952375</c:v>
                </c:pt>
                <c:pt idx="19620">
                  <c:v>3.1598143749999998</c:v>
                </c:pt>
                <c:pt idx="19621">
                  <c:v>3.1601396875001599</c:v>
                </c:pt>
                <c:pt idx="19622">
                  <c:v>3.1604943749999999</c:v>
                </c:pt>
                <c:pt idx="19623">
                  <c:v>3.16002625</c:v>
                </c:pt>
                <c:pt idx="19624">
                  <c:v>3.1595459375001598</c:v>
                </c:pt>
                <c:pt idx="19625">
                  <c:v>3.1589912500000001</c:v>
                </c:pt>
                <c:pt idx="19626">
                  <c:v>3.1585540625001598</c:v>
                </c:pt>
                <c:pt idx="19627">
                  <c:v>3.1580659375001598</c:v>
                </c:pt>
                <c:pt idx="19628">
                  <c:v>3.1577324999999998</c:v>
                </c:pt>
                <c:pt idx="19629">
                  <c:v>3.1580987500000002</c:v>
                </c:pt>
                <c:pt idx="19630">
                  <c:v>3.1584365625001598</c:v>
                </c:pt>
                <c:pt idx="19631">
                  <c:v>3.1585812500000001</c:v>
                </c:pt>
                <c:pt idx="19632">
                  <c:v>3.15849125</c:v>
                </c:pt>
                <c:pt idx="19633">
                  <c:v>3.1588284375001598</c:v>
                </c:pt>
                <c:pt idx="19634">
                  <c:v>3.1589818749999998</c:v>
                </c:pt>
                <c:pt idx="19635">
                  <c:v>3.1593778125001597</c:v>
                </c:pt>
                <c:pt idx="19636">
                  <c:v>3.1597334375001598</c:v>
                </c:pt>
                <c:pt idx="19637">
                  <c:v>3.1600606249999998</c:v>
                </c:pt>
                <c:pt idx="19638">
                  <c:v>3.1596009375001599</c:v>
                </c:pt>
                <c:pt idx="19639">
                  <c:v>3.1591231249999998</c:v>
                </c:pt>
                <c:pt idx="19640">
                  <c:v>3.1587559375001599</c:v>
                </c:pt>
                <c:pt idx="19641">
                  <c:v>3.1584021875001596</c:v>
                </c:pt>
                <c:pt idx="19642">
                  <c:v>3.1579559375001596</c:v>
                </c:pt>
                <c:pt idx="19643">
                  <c:v>3.1573662499999999</c:v>
                </c:pt>
                <c:pt idx="19644">
                  <c:v>3.1569068749999998</c:v>
                </c:pt>
                <c:pt idx="19645">
                  <c:v>3.1563928125001599</c:v>
                </c:pt>
                <c:pt idx="19646">
                  <c:v>3.1560471875001599</c:v>
                </c:pt>
                <c:pt idx="19647">
                  <c:v>3.1556999999999999</c:v>
                </c:pt>
                <c:pt idx="19648">
                  <c:v>3.1553209375001599</c:v>
                </c:pt>
                <c:pt idx="19649">
                  <c:v>3.1549946875001598</c:v>
                </c:pt>
                <c:pt idx="19650">
                  <c:v>3.1546615625001597</c:v>
                </c:pt>
                <c:pt idx="19651">
                  <c:v>3.1549721875001597</c:v>
                </c:pt>
                <c:pt idx="19652">
                  <c:v>3.1553075000000002</c:v>
                </c:pt>
                <c:pt idx="19653">
                  <c:v>3.1551503125001599</c:v>
                </c:pt>
                <c:pt idx="19654">
                  <c:v>3.1554334375001596</c:v>
                </c:pt>
                <c:pt idx="19655">
                  <c:v>3.1557593750000001</c:v>
                </c:pt>
                <c:pt idx="19656">
                  <c:v>3.1561115625001599</c:v>
                </c:pt>
                <c:pt idx="19657">
                  <c:v>3.1564378125001595</c:v>
                </c:pt>
                <c:pt idx="19658">
                  <c:v>3.1565525000000001</c:v>
                </c:pt>
                <c:pt idx="19659">
                  <c:v>3.1568778125001598</c:v>
                </c:pt>
                <c:pt idx="19660">
                  <c:v>3.1564034375001597</c:v>
                </c:pt>
                <c:pt idx="19661">
                  <c:v>3.1559187500000001</c:v>
                </c:pt>
                <c:pt idx="19662">
                  <c:v>3.1555803125001596</c:v>
                </c:pt>
                <c:pt idx="19663">
                  <c:v>3.1552449999999999</c:v>
                </c:pt>
                <c:pt idx="19664">
                  <c:v>3.1548921875001597</c:v>
                </c:pt>
                <c:pt idx="19665">
                  <c:v>3.1544471875001596</c:v>
                </c:pt>
                <c:pt idx="19666">
                  <c:v>3.1540831250000001</c:v>
                </c:pt>
                <c:pt idx="19667">
                  <c:v>3.1536596875001597</c:v>
                </c:pt>
                <c:pt idx="19668">
                  <c:v>3.1532865625001598</c:v>
                </c:pt>
                <c:pt idx="19669">
                  <c:v>3.1533968749999999</c:v>
                </c:pt>
                <c:pt idx="19670">
                  <c:v>3.1537543750000001</c:v>
                </c:pt>
                <c:pt idx="19671">
                  <c:v>3.15408</c:v>
                </c:pt>
                <c:pt idx="19672">
                  <c:v>3.1544271875001599</c:v>
                </c:pt>
                <c:pt idx="19673">
                  <c:v>3.1547546875001595</c:v>
                </c:pt>
                <c:pt idx="19674">
                  <c:v>3.15517125</c:v>
                </c:pt>
                <c:pt idx="19675">
                  <c:v>3.155574375</c:v>
                </c:pt>
                <c:pt idx="19676">
                  <c:v>3.1559796875001598</c:v>
                </c:pt>
                <c:pt idx="19677">
                  <c:v>3.1563065625001596</c:v>
                </c:pt>
                <c:pt idx="19678">
                  <c:v>3.1566806249999999</c:v>
                </c:pt>
                <c:pt idx="19679">
                  <c:v>3.1570743750000001</c:v>
                </c:pt>
                <c:pt idx="19680">
                  <c:v>3.1569759375001598</c:v>
                </c:pt>
                <c:pt idx="19681">
                  <c:v>3.1565287500000001</c:v>
                </c:pt>
                <c:pt idx="19682">
                  <c:v>3.156208125</c:v>
                </c:pt>
                <c:pt idx="19683">
                  <c:v>3.1558234375001599</c:v>
                </c:pt>
                <c:pt idx="19684">
                  <c:v>3.1557306249999999</c:v>
                </c:pt>
                <c:pt idx="19685">
                  <c:v>3.1557246875001597</c:v>
                </c:pt>
                <c:pt idx="19686">
                  <c:v>3.1556756250000002</c:v>
                </c:pt>
                <c:pt idx="19687">
                  <c:v>3.1560171875001597</c:v>
                </c:pt>
                <c:pt idx="19688">
                  <c:v>3.1555837499999999</c:v>
                </c:pt>
                <c:pt idx="19689">
                  <c:v>3.1551328125001596</c:v>
                </c:pt>
                <c:pt idx="19690">
                  <c:v>3.1546190625001596</c:v>
                </c:pt>
                <c:pt idx="19691">
                  <c:v>3.154245</c:v>
                </c:pt>
                <c:pt idx="19692">
                  <c:v>3.1538759375001599</c:v>
                </c:pt>
                <c:pt idx="19693">
                  <c:v>3.1534265625001598</c:v>
                </c:pt>
                <c:pt idx="19694">
                  <c:v>3.1529796875001597</c:v>
                </c:pt>
                <c:pt idx="19695">
                  <c:v>3.1526146875001597</c:v>
                </c:pt>
                <c:pt idx="19696">
                  <c:v>3.1521009375001596</c:v>
                </c:pt>
                <c:pt idx="19697">
                  <c:v>3.1517634375001595</c:v>
                </c:pt>
                <c:pt idx="19698">
                  <c:v>3.1514175</c:v>
                </c:pt>
                <c:pt idx="19699">
                  <c:v>3.1510737500000001</c:v>
                </c:pt>
                <c:pt idx="19700">
                  <c:v>3.1507399999999999</c:v>
                </c:pt>
                <c:pt idx="19701">
                  <c:v>3.1509981250000001</c:v>
                </c:pt>
                <c:pt idx="19702">
                  <c:v>3.1513203125001596</c:v>
                </c:pt>
                <c:pt idx="19703">
                  <c:v>3.1509368750000002</c:v>
                </c:pt>
                <c:pt idx="19704">
                  <c:v>3.1508293749999998</c:v>
                </c:pt>
                <c:pt idx="19705">
                  <c:v>3.1510603125001597</c:v>
                </c:pt>
                <c:pt idx="19706">
                  <c:v>3.1514312499999999</c:v>
                </c:pt>
                <c:pt idx="19707">
                  <c:v>3.15186375</c:v>
                </c:pt>
                <c:pt idx="19708">
                  <c:v>3.1522178125001599</c:v>
                </c:pt>
                <c:pt idx="19709">
                  <c:v>3.1525518749999999</c:v>
                </c:pt>
                <c:pt idx="19710">
                  <c:v>3.1529099999999999</c:v>
                </c:pt>
                <c:pt idx="19711">
                  <c:v>3.1532515625001598</c:v>
                </c:pt>
                <c:pt idx="19712">
                  <c:v>3.1535728125001596</c:v>
                </c:pt>
                <c:pt idx="19713">
                  <c:v>3.1537143749999998</c:v>
                </c:pt>
                <c:pt idx="19714">
                  <c:v>3.1539818749999999</c:v>
                </c:pt>
                <c:pt idx="19715">
                  <c:v>3.1543068750000001</c:v>
                </c:pt>
                <c:pt idx="19716">
                  <c:v>3.1546490625001598</c:v>
                </c:pt>
                <c:pt idx="19717">
                  <c:v>3.1550093750000001</c:v>
                </c:pt>
                <c:pt idx="19718">
                  <c:v>3.1553443749999999</c:v>
                </c:pt>
                <c:pt idx="19719">
                  <c:v>3.1557162499999998</c:v>
                </c:pt>
                <c:pt idx="19720">
                  <c:v>3.1560421875001596</c:v>
                </c:pt>
                <c:pt idx="19721">
                  <c:v>3.1563665625001596</c:v>
                </c:pt>
                <c:pt idx="19722">
                  <c:v>3.1567084375001597</c:v>
                </c:pt>
                <c:pt idx="19723">
                  <c:v>3.15627375</c:v>
                </c:pt>
                <c:pt idx="19724">
                  <c:v>3.1559443749999998</c:v>
                </c:pt>
                <c:pt idx="19725">
                  <c:v>3.1556103125001598</c:v>
                </c:pt>
                <c:pt idx="19726">
                  <c:v>3.1552362500000002</c:v>
                </c:pt>
                <c:pt idx="19727">
                  <c:v>3.1547587500000001</c:v>
                </c:pt>
                <c:pt idx="19728">
                  <c:v>3.1543506250000002</c:v>
                </c:pt>
                <c:pt idx="19729">
                  <c:v>3.1539190625001599</c:v>
                </c:pt>
                <c:pt idx="19730">
                  <c:v>3.1535434375001596</c:v>
                </c:pt>
                <c:pt idx="19731">
                  <c:v>3.1532137499999999</c:v>
                </c:pt>
                <c:pt idx="19732">
                  <c:v>3.152866875</c:v>
                </c:pt>
                <c:pt idx="19733">
                  <c:v>3.1527328125001599</c:v>
                </c:pt>
                <c:pt idx="19734">
                  <c:v>3.15306</c:v>
                </c:pt>
                <c:pt idx="19735">
                  <c:v>3.152843125</c:v>
                </c:pt>
                <c:pt idx="19736">
                  <c:v>3.1528321875001599</c:v>
                </c:pt>
                <c:pt idx="19737">
                  <c:v>3.15274375</c:v>
                </c:pt>
                <c:pt idx="19738">
                  <c:v>3.1524181250000001</c:v>
                </c:pt>
                <c:pt idx="19739">
                  <c:v>3.1520309375001596</c:v>
                </c:pt>
                <c:pt idx="19740">
                  <c:v>3.15163468750016</c:v>
                </c:pt>
                <c:pt idx="19741">
                  <c:v>3.151269375</c:v>
                </c:pt>
                <c:pt idx="19742">
                  <c:v>3.1509299999999998</c:v>
                </c:pt>
                <c:pt idx="19743">
                  <c:v>3.1505484375001598</c:v>
                </c:pt>
                <c:pt idx="19744">
                  <c:v>3.1500940625001599</c:v>
                </c:pt>
                <c:pt idx="19745">
                  <c:v>3.1494640625001598</c:v>
                </c:pt>
                <c:pt idx="19746">
                  <c:v>3.148865625</c:v>
                </c:pt>
                <c:pt idx="19747">
                  <c:v>3.1483631249999999</c:v>
                </c:pt>
                <c:pt idx="19748">
                  <c:v>3.1479756249999999</c:v>
                </c:pt>
                <c:pt idx="19749">
                  <c:v>3.1476253125001596</c:v>
                </c:pt>
                <c:pt idx="19750">
                  <c:v>3.1477084375001598</c:v>
                </c:pt>
                <c:pt idx="19751">
                  <c:v>3.1480353125001597</c:v>
                </c:pt>
                <c:pt idx="19752">
                  <c:v>3.1483693750000001</c:v>
                </c:pt>
                <c:pt idx="19753">
                  <c:v>3.14873156250016</c:v>
                </c:pt>
                <c:pt idx="19754">
                  <c:v>3.1491321875001597</c:v>
                </c:pt>
                <c:pt idx="19755">
                  <c:v>3.1494840625001599</c:v>
                </c:pt>
                <c:pt idx="19756">
                  <c:v>3.1498215625001595</c:v>
                </c:pt>
                <c:pt idx="19757">
                  <c:v>3.1502653125001596</c:v>
                </c:pt>
                <c:pt idx="19758">
                  <c:v>3.1507740625001599</c:v>
                </c:pt>
                <c:pt idx="19759">
                  <c:v>3.1511790625001597</c:v>
                </c:pt>
                <c:pt idx="19760">
                  <c:v>3.1515646875001599</c:v>
                </c:pt>
                <c:pt idx="19761">
                  <c:v>3.1520034375001598</c:v>
                </c:pt>
                <c:pt idx="19762">
                  <c:v>3.1523415625001596</c:v>
                </c:pt>
                <c:pt idx="19763">
                  <c:v>3.1527753125001596</c:v>
                </c:pt>
                <c:pt idx="19764">
                  <c:v>3.1531212499999999</c:v>
                </c:pt>
                <c:pt idx="19765">
                  <c:v>3.153545625</c:v>
                </c:pt>
                <c:pt idx="19766">
                  <c:v>3.1539046875001597</c:v>
                </c:pt>
                <c:pt idx="19767">
                  <c:v>3.1542596875001596</c:v>
                </c:pt>
                <c:pt idx="19768">
                  <c:v>3.1546468750000001</c:v>
                </c:pt>
                <c:pt idx="19769">
                  <c:v>3.1548603125001597</c:v>
                </c:pt>
                <c:pt idx="19770">
                  <c:v>3.1544712499999998</c:v>
                </c:pt>
                <c:pt idx="19771">
                  <c:v>3.15408</c:v>
                </c:pt>
                <c:pt idx="19772">
                  <c:v>3.1536271875001596</c:v>
                </c:pt>
                <c:pt idx="19773">
                  <c:v>3.1532578125001596</c:v>
                </c:pt>
                <c:pt idx="19774">
                  <c:v>3.1529262500000002</c:v>
                </c:pt>
                <c:pt idx="19775">
                  <c:v>3.1524003125001596</c:v>
                </c:pt>
                <c:pt idx="19776">
                  <c:v>3.1518549999999999</c:v>
                </c:pt>
                <c:pt idx="19777">
                  <c:v>3.1513753125001598</c:v>
                </c:pt>
                <c:pt idx="19778">
                  <c:v>3.150846875</c:v>
                </c:pt>
                <c:pt idx="19779">
                  <c:v>3.15038531250016</c:v>
                </c:pt>
                <c:pt idx="19780">
                  <c:v>3.1502231250000001</c:v>
                </c:pt>
                <c:pt idx="19781">
                  <c:v>3.1502849999999998</c:v>
                </c:pt>
                <c:pt idx="19782">
                  <c:v>3.1506162500000001</c:v>
                </c:pt>
                <c:pt idx="19783">
                  <c:v>3.1509849999999999</c:v>
                </c:pt>
                <c:pt idx="19784">
                  <c:v>3.1513365625001599</c:v>
                </c:pt>
                <c:pt idx="19785">
                  <c:v>3.1517553125001596</c:v>
                </c:pt>
                <c:pt idx="19786">
                  <c:v>3.1520812500000002</c:v>
                </c:pt>
                <c:pt idx="19787">
                  <c:v>3.1517753125001597</c:v>
                </c:pt>
                <c:pt idx="19788">
                  <c:v>3.15217875</c:v>
                </c:pt>
                <c:pt idx="19789">
                  <c:v>3.151939375</c:v>
                </c:pt>
                <c:pt idx="19790">
                  <c:v>3.1520437499999998</c:v>
                </c:pt>
                <c:pt idx="19791">
                  <c:v>3.1519671875001598</c:v>
                </c:pt>
                <c:pt idx="19792">
                  <c:v>3.151493125</c:v>
                </c:pt>
                <c:pt idx="19793">
                  <c:v>3.1511171875001596</c:v>
                </c:pt>
                <c:pt idx="19794">
                  <c:v>3.1505662499999998</c:v>
                </c:pt>
                <c:pt idx="19795">
                  <c:v>3.1499956249999999</c:v>
                </c:pt>
                <c:pt idx="19796">
                  <c:v>3.1495396875001598</c:v>
                </c:pt>
                <c:pt idx="19797">
                  <c:v>3.1491625000000001</c:v>
                </c:pt>
                <c:pt idx="19798">
                  <c:v>3.1487740625001597</c:v>
                </c:pt>
                <c:pt idx="19799">
                  <c:v>3.1484221875001599</c:v>
                </c:pt>
                <c:pt idx="19800">
                  <c:v>3.1479699999999999</c:v>
                </c:pt>
                <c:pt idx="19801">
                  <c:v>3.1475581250000002</c:v>
                </c:pt>
                <c:pt idx="19802">
                  <c:v>3.1471506250000001</c:v>
                </c:pt>
                <c:pt idx="19803">
                  <c:v>3.1467812500000001</c:v>
                </c:pt>
                <c:pt idx="19804">
                  <c:v>3.1470081250000002</c:v>
                </c:pt>
                <c:pt idx="19805">
                  <c:v>3.1473521875001595</c:v>
                </c:pt>
                <c:pt idx="19806">
                  <c:v>3.1477068749999999</c:v>
                </c:pt>
                <c:pt idx="19807">
                  <c:v>3.148055625</c:v>
                </c:pt>
                <c:pt idx="19808">
                  <c:v>3.1484231249999999</c:v>
                </c:pt>
                <c:pt idx="19809">
                  <c:v>3.1486953125001595</c:v>
                </c:pt>
                <c:pt idx="19810">
                  <c:v>3.1490434375001599</c:v>
                </c:pt>
                <c:pt idx="19811">
                  <c:v>3.1492928125001596</c:v>
                </c:pt>
                <c:pt idx="19812">
                  <c:v>3.1496431249999999</c:v>
                </c:pt>
                <c:pt idx="19813">
                  <c:v>3.1500265625001598</c:v>
                </c:pt>
                <c:pt idx="19814">
                  <c:v>3.1504234375001596</c:v>
                </c:pt>
                <c:pt idx="19815">
                  <c:v>3.1499721875001598</c:v>
                </c:pt>
                <c:pt idx="19816">
                  <c:v>3.14963375</c:v>
                </c:pt>
                <c:pt idx="19817">
                  <c:v>3.1491840625001597</c:v>
                </c:pt>
                <c:pt idx="19818">
                  <c:v>3.1487037500000001</c:v>
                </c:pt>
                <c:pt idx="19819">
                  <c:v>3.1482350000000001</c:v>
                </c:pt>
                <c:pt idx="19820">
                  <c:v>3.1477581250000002</c:v>
                </c:pt>
                <c:pt idx="19821">
                  <c:v>3.1474368749999999</c:v>
                </c:pt>
                <c:pt idx="19822">
                  <c:v>3.14739375</c:v>
                </c:pt>
                <c:pt idx="19823">
                  <c:v>3.1475728125001599</c:v>
                </c:pt>
                <c:pt idx="19824">
                  <c:v>3.1478959375001598</c:v>
                </c:pt>
                <c:pt idx="19825">
                  <c:v>3.1482675000000002</c:v>
                </c:pt>
                <c:pt idx="19826">
                  <c:v>3.1486478125001596</c:v>
                </c:pt>
                <c:pt idx="19827">
                  <c:v>3.1490096875001599</c:v>
                </c:pt>
                <c:pt idx="19828">
                  <c:v>3.149346875</c:v>
                </c:pt>
                <c:pt idx="19829">
                  <c:v>3.1496724999999999</c:v>
                </c:pt>
                <c:pt idx="19830">
                  <c:v>3.1500518749999999</c:v>
                </c:pt>
                <c:pt idx="19831">
                  <c:v>3.1504428125001596</c:v>
                </c:pt>
                <c:pt idx="19832">
                  <c:v>3.1507740625001599</c:v>
                </c:pt>
                <c:pt idx="19833">
                  <c:v>3.1511353125001595</c:v>
                </c:pt>
                <c:pt idx="19834">
                  <c:v>3.1515399999999998</c:v>
                </c:pt>
                <c:pt idx="19835">
                  <c:v>3.1518700000000002</c:v>
                </c:pt>
                <c:pt idx="19836">
                  <c:v>3.1522615625001595</c:v>
                </c:pt>
                <c:pt idx="19837">
                  <c:v>3.1526350000000001</c:v>
                </c:pt>
                <c:pt idx="19838">
                  <c:v>3.152959375</c:v>
                </c:pt>
                <c:pt idx="19839">
                  <c:v>3.1525215625001599</c:v>
                </c:pt>
                <c:pt idx="19840">
                  <c:v>3.1520909375001596</c:v>
                </c:pt>
                <c:pt idx="19841">
                  <c:v>3.1516056250000002</c:v>
                </c:pt>
                <c:pt idx="19842">
                  <c:v>3.1511196875001599</c:v>
                </c:pt>
                <c:pt idx="19843">
                  <c:v>3.1507031250000002</c:v>
                </c:pt>
                <c:pt idx="19844">
                  <c:v>3.150250625</c:v>
                </c:pt>
                <c:pt idx="19845">
                  <c:v>3.1498499999999998</c:v>
                </c:pt>
                <c:pt idx="19846">
                  <c:v>3.1494312500000001</c:v>
                </c:pt>
                <c:pt idx="19847">
                  <c:v>3.149076875</c:v>
                </c:pt>
                <c:pt idx="19848">
                  <c:v>3.1486765625001598</c:v>
                </c:pt>
                <c:pt idx="19849">
                  <c:v>3.1483124999999998</c:v>
                </c:pt>
                <c:pt idx="19850">
                  <c:v>3.1478859375001598</c:v>
                </c:pt>
                <c:pt idx="19851">
                  <c:v>3.1474387500000001</c:v>
                </c:pt>
                <c:pt idx="19852">
                  <c:v>3.1469493750000002</c:v>
                </c:pt>
                <c:pt idx="19853">
                  <c:v>3.1463649999999999</c:v>
                </c:pt>
                <c:pt idx="19854">
                  <c:v>3.1458246875001596</c:v>
                </c:pt>
                <c:pt idx="19855">
                  <c:v>3.1454890625001597</c:v>
                </c:pt>
                <c:pt idx="19856">
                  <c:v>3.1451640625001596</c:v>
                </c:pt>
                <c:pt idx="19857">
                  <c:v>3.1445668750000002</c:v>
                </c:pt>
                <c:pt idx="19858">
                  <c:v>3.1441446875001597</c:v>
                </c:pt>
                <c:pt idx="19859">
                  <c:v>3.1437071875001599</c:v>
                </c:pt>
                <c:pt idx="19860">
                  <c:v>3.1433825</c:v>
                </c:pt>
                <c:pt idx="19861">
                  <c:v>3.1434671875001596</c:v>
                </c:pt>
                <c:pt idx="19862">
                  <c:v>3.1437059375001599</c:v>
                </c:pt>
                <c:pt idx="19863">
                  <c:v>3.1440546875001596</c:v>
                </c:pt>
                <c:pt idx="19864">
                  <c:v>3.1444581249999999</c:v>
                </c:pt>
                <c:pt idx="19865">
                  <c:v>3.14478875</c:v>
                </c:pt>
                <c:pt idx="19866">
                  <c:v>3.1451475000000002</c:v>
                </c:pt>
                <c:pt idx="19867">
                  <c:v>3.1454759375001595</c:v>
                </c:pt>
                <c:pt idx="19868">
                  <c:v>3.1450787500000001</c:v>
                </c:pt>
                <c:pt idx="19869">
                  <c:v>3.1447181249999998</c:v>
                </c:pt>
                <c:pt idx="19870">
                  <c:v>3.14466125</c:v>
                </c:pt>
                <c:pt idx="19871">
                  <c:v>3.1450268750000001</c:v>
                </c:pt>
                <c:pt idx="19872">
                  <c:v>3.1453850000000001</c:v>
                </c:pt>
                <c:pt idx="19873">
                  <c:v>3.1457309375001596</c:v>
                </c:pt>
                <c:pt idx="19874">
                  <c:v>3.1460525000000001</c:v>
                </c:pt>
                <c:pt idx="19875">
                  <c:v>3.146461875</c:v>
                </c:pt>
                <c:pt idx="19876">
                  <c:v>3.1468568750000001</c:v>
                </c:pt>
                <c:pt idx="19877">
                  <c:v>3.1471815625001596</c:v>
                </c:pt>
                <c:pt idx="19878">
                  <c:v>3.1467790625001597</c:v>
                </c:pt>
                <c:pt idx="19879">
                  <c:v>3.1463715625001596</c:v>
                </c:pt>
                <c:pt idx="19880">
                  <c:v>3.1460368750000001</c:v>
                </c:pt>
                <c:pt idx="19881">
                  <c:v>3.1460115625001599</c:v>
                </c:pt>
                <c:pt idx="19882">
                  <c:v>3.1461756250000001</c:v>
                </c:pt>
                <c:pt idx="19883">
                  <c:v>3.1465034375001597</c:v>
                </c:pt>
                <c:pt idx="19884">
                  <c:v>3.1462728125001598</c:v>
                </c:pt>
                <c:pt idx="19885">
                  <c:v>3.1459303125001599</c:v>
                </c:pt>
                <c:pt idx="19886">
                  <c:v>3.1453525</c:v>
                </c:pt>
                <c:pt idx="19887">
                  <c:v>3.1450312500000002</c:v>
                </c:pt>
                <c:pt idx="19888">
                  <c:v>3.1444546875001596</c:v>
                </c:pt>
                <c:pt idx="19889">
                  <c:v>3.1441287500000001</c:v>
                </c:pt>
                <c:pt idx="19890">
                  <c:v>3.1436006249999999</c:v>
                </c:pt>
                <c:pt idx="19891">
                  <c:v>3.1432215625001598</c:v>
                </c:pt>
                <c:pt idx="19892">
                  <c:v>3.142871875</c:v>
                </c:pt>
                <c:pt idx="19893">
                  <c:v>3.143013125</c:v>
                </c:pt>
                <c:pt idx="19894">
                  <c:v>3.1433365625001599</c:v>
                </c:pt>
                <c:pt idx="19895">
                  <c:v>3.1436306250000001</c:v>
                </c:pt>
                <c:pt idx="19896">
                  <c:v>3.1438524999999999</c:v>
                </c:pt>
                <c:pt idx="19897">
                  <c:v>3.1435140625001599</c:v>
                </c:pt>
                <c:pt idx="19898">
                  <c:v>3.1431737499999999</c:v>
                </c:pt>
                <c:pt idx="19899">
                  <c:v>3.1428246875001595</c:v>
                </c:pt>
                <c:pt idx="19900">
                  <c:v>3.1423999999999999</c:v>
                </c:pt>
                <c:pt idx="19901">
                  <c:v>3.1420353125001599</c:v>
                </c:pt>
                <c:pt idx="19902">
                  <c:v>3.1416684375001598</c:v>
                </c:pt>
                <c:pt idx="19903">
                  <c:v>3.1412903125001597</c:v>
                </c:pt>
                <c:pt idx="19904">
                  <c:v>3.1413740625001596</c:v>
                </c:pt>
                <c:pt idx="19905">
                  <c:v>3.1413937500000002</c:v>
                </c:pt>
                <c:pt idx="19906">
                  <c:v>3.1410231249999998</c:v>
                </c:pt>
                <c:pt idx="19907">
                  <c:v>3.140654375</c:v>
                </c:pt>
                <c:pt idx="19908">
                  <c:v>3.1402959375001598</c:v>
                </c:pt>
                <c:pt idx="19909">
                  <c:v>3.140676875</c:v>
                </c:pt>
                <c:pt idx="19910">
                  <c:v>3.1410584375001598</c:v>
                </c:pt>
                <c:pt idx="19911">
                  <c:v>3.1414831250000002</c:v>
                </c:pt>
                <c:pt idx="19912">
                  <c:v>3.1419153125001595</c:v>
                </c:pt>
                <c:pt idx="19913">
                  <c:v>3.1422425</c:v>
                </c:pt>
                <c:pt idx="19914">
                  <c:v>3.1426093750000001</c:v>
                </c:pt>
                <c:pt idx="19915">
                  <c:v>3.1426928125001599</c:v>
                </c:pt>
                <c:pt idx="19916">
                  <c:v>3.1425225000000001</c:v>
                </c:pt>
                <c:pt idx="19917">
                  <c:v>3.1420534375001599</c:v>
                </c:pt>
                <c:pt idx="19918">
                  <c:v>3.1417290625001599</c:v>
                </c:pt>
                <c:pt idx="19919">
                  <c:v>3.1421003125001596</c:v>
                </c:pt>
                <c:pt idx="19920">
                  <c:v>3.1424525000000001</c:v>
                </c:pt>
                <c:pt idx="19921">
                  <c:v>3.14278406250016</c:v>
                </c:pt>
                <c:pt idx="19922">
                  <c:v>3.143118125</c:v>
                </c:pt>
                <c:pt idx="19923">
                  <c:v>3.1435271875001596</c:v>
                </c:pt>
                <c:pt idx="19924">
                  <c:v>3.1438496875001598</c:v>
                </c:pt>
                <c:pt idx="19925">
                  <c:v>3.1442393750000002</c:v>
                </c:pt>
                <c:pt idx="19926">
                  <c:v>3.1445675</c:v>
                </c:pt>
                <c:pt idx="19927">
                  <c:v>3.1449603125001597</c:v>
                </c:pt>
                <c:pt idx="19928">
                  <c:v>3.1453150000000001</c:v>
                </c:pt>
                <c:pt idx="19929">
                  <c:v>3.1449418750000002</c:v>
                </c:pt>
                <c:pt idx="19930">
                  <c:v>3.1445046875001599</c:v>
                </c:pt>
                <c:pt idx="19931">
                  <c:v>3.1441684375001597</c:v>
                </c:pt>
                <c:pt idx="19932">
                  <c:v>3.1437974999999998</c:v>
                </c:pt>
                <c:pt idx="19933">
                  <c:v>3.1434662499999999</c:v>
                </c:pt>
                <c:pt idx="19934">
                  <c:v>3.1431971875001596</c:v>
                </c:pt>
                <c:pt idx="19935">
                  <c:v>3.1428056249999998</c:v>
                </c:pt>
                <c:pt idx="19936">
                  <c:v>3.1424134375001596</c:v>
                </c:pt>
                <c:pt idx="19937">
                  <c:v>3.1419309375001596</c:v>
                </c:pt>
                <c:pt idx="19938">
                  <c:v>3.1416018750000001</c:v>
                </c:pt>
                <c:pt idx="19939">
                  <c:v>3.1417434375001596</c:v>
                </c:pt>
                <c:pt idx="19940">
                  <c:v>3.1421306250000001</c:v>
                </c:pt>
                <c:pt idx="19941">
                  <c:v>3.1425000000000001</c:v>
                </c:pt>
                <c:pt idx="19942">
                  <c:v>3.1428696875001596</c:v>
                </c:pt>
                <c:pt idx="19943">
                  <c:v>3.1432181250000002</c:v>
                </c:pt>
                <c:pt idx="19944">
                  <c:v>3.1428618749999999</c:v>
                </c:pt>
                <c:pt idx="19945">
                  <c:v>3.14243125</c:v>
                </c:pt>
                <c:pt idx="19946">
                  <c:v>3.1418175000000002</c:v>
                </c:pt>
                <c:pt idx="19947">
                  <c:v>3.1414921875001598</c:v>
                </c:pt>
                <c:pt idx="19948">
                  <c:v>3.1409993749999998</c:v>
                </c:pt>
                <c:pt idx="19949">
                  <c:v>3.1403118750000001</c:v>
                </c:pt>
                <c:pt idx="19950">
                  <c:v>3.1398728125001596</c:v>
                </c:pt>
                <c:pt idx="19951">
                  <c:v>3.1394140625001596</c:v>
                </c:pt>
                <c:pt idx="19952">
                  <c:v>3.1390684375001596</c:v>
                </c:pt>
                <c:pt idx="19953">
                  <c:v>3.1385343749999999</c:v>
                </c:pt>
                <c:pt idx="19954">
                  <c:v>3.1378928125001599</c:v>
                </c:pt>
                <c:pt idx="19955">
                  <c:v>3.1375334375001596</c:v>
                </c:pt>
                <c:pt idx="19956">
                  <c:v>3.1371334375001596</c:v>
                </c:pt>
                <c:pt idx="19957">
                  <c:v>3.1367124999999998</c:v>
                </c:pt>
                <c:pt idx="19958">
                  <c:v>3.1363799999999999</c:v>
                </c:pt>
                <c:pt idx="19959">
                  <c:v>3.1364693749999999</c:v>
                </c:pt>
                <c:pt idx="19960">
                  <c:v>3.1367340625001598</c:v>
                </c:pt>
                <c:pt idx="19961">
                  <c:v>3.1370828125001595</c:v>
                </c:pt>
                <c:pt idx="19962">
                  <c:v>3.1374084375001599</c:v>
                </c:pt>
                <c:pt idx="19963">
                  <c:v>3.1377421875001597</c:v>
                </c:pt>
                <c:pt idx="19964">
                  <c:v>3.1382193749999998</c:v>
                </c:pt>
                <c:pt idx="19965">
                  <c:v>3.138543125</c:v>
                </c:pt>
                <c:pt idx="19966">
                  <c:v>3.1389084375001599</c:v>
                </c:pt>
                <c:pt idx="19967">
                  <c:v>3.1393706250000002</c:v>
                </c:pt>
                <c:pt idx="19968">
                  <c:v>3.1397415625001597</c:v>
                </c:pt>
                <c:pt idx="19969">
                  <c:v>3.1401115625001599</c:v>
                </c:pt>
                <c:pt idx="19970">
                  <c:v>3.1405165625001596</c:v>
                </c:pt>
                <c:pt idx="19971">
                  <c:v>3.1408378125001599</c:v>
                </c:pt>
                <c:pt idx="19972">
                  <c:v>3.1411765625001595</c:v>
                </c:pt>
                <c:pt idx="19973">
                  <c:v>3.1416103125001595</c:v>
                </c:pt>
                <c:pt idx="19974">
                  <c:v>3.1419834375001598</c:v>
                </c:pt>
                <c:pt idx="19975">
                  <c:v>3.1423496875001597</c:v>
                </c:pt>
                <c:pt idx="19976">
                  <c:v>3.1425337500000001</c:v>
                </c:pt>
                <c:pt idx="19977">
                  <c:v>3.1420734375001595</c:v>
                </c:pt>
                <c:pt idx="19978">
                  <c:v>3.141715</c:v>
                </c:pt>
                <c:pt idx="19979">
                  <c:v>3.1412696875001598</c:v>
                </c:pt>
                <c:pt idx="19980">
                  <c:v>3.140735625</c:v>
                </c:pt>
                <c:pt idx="19981">
                  <c:v>3.1403015625001598</c:v>
                </c:pt>
                <c:pt idx="19982">
                  <c:v>3.1398971875001598</c:v>
                </c:pt>
                <c:pt idx="19983">
                  <c:v>3.1394025000000001</c:v>
                </c:pt>
                <c:pt idx="19984">
                  <c:v>3.139046875</c:v>
                </c:pt>
                <c:pt idx="19985">
                  <c:v>3.13865375</c:v>
                </c:pt>
                <c:pt idx="19986">
                  <c:v>3.1383087500000002</c:v>
                </c:pt>
                <c:pt idx="19987">
                  <c:v>3.1380446875001597</c:v>
                </c:pt>
                <c:pt idx="19988">
                  <c:v>3.1379475000000001</c:v>
                </c:pt>
                <c:pt idx="19989">
                  <c:v>3.1382962499999998</c:v>
                </c:pt>
                <c:pt idx="19990">
                  <c:v>3.1386778125001595</c:v>
                </c:pt>
                <c:pt idx="19991">
                  <c:v>3.1390396875001598</c:v>
                </c:pt>
                <c:pt idx="19992">
                  <c:v>3.1395234375001597</c:v>
                </c:pt>
                <c:pt idx="19993">
                  <c:v>3.13986375</c:v>
                </c:pt>
                <c:pt idx="19994">
                  <c:v>3.1402534375001596</c:v>
                </c:pt>
                <c:pt idx="19995">
                  <c:v>3.1406359375001598</c:v>
                </c:pt>
                <c:pt idx="19996">
                  <c:v>3.1410399999999998</c:v>
                </c:pt>
                <c:pt idx="19997">
                  <c:v>3.1414562500000001</c:v>
                </c:pt>
                <c:pt idx="19998">
                  <c:v>3.1418903125001596</c:v>
                </c:pt>
                <c:pt idx="19999">
                  <c:v>3.14226625</c:v>
                </c:pt>
                <c:pt idx="20000">
                  <c:v>3.1425896875001595</c:v>
                </c:pt>
                <c:pt idx="20001">
                  <c:v>3.1424721875001596</c:v>
                </c:pt>
                <c:pt idx="20002">
                  <c:v>3.1421059375001597</c:v>
                </c:pt>
                <c:pt idx="20003">
                  <c:v>3.1417668750000001</c:v>
                </c:pt>
                <c:pt idx="20004">
                  <c:v>3.1414018750000001</c:v>
                </c:pt>
                <c:pt idx="20005">
                  <c:v>3.1407190625001595</c:v>
                </c:pt>
                <c:pt idx="20006">
                  <c:v>3.1403434375001598</c:v>
                </c:pt>
                <c:pt idx="20007">
                  <c:v>3.1398787499999998</c:v>
                </c:pt>
                <c:pt idx="20008">
                  <c:v>3.1394199999999999</c:v>
                </c:pt>
                <c:pt idx="20009">
                  <c:v>3.138976875</c:v>
                </c:pt>
                <c:pt idx="20010">
                  <c:v>3.1386056249999998</c:v>
                </c:pt>
                <c:pt idx="20011">
                  <c:v>3.1381434375001596</c:v>
                </c:pt>
                <c:pt idx="20012">
                  <c:v>3.1376893749999999</c:v>
                </c:pt>
                <c:pt idx="20013">
                  <c:v>3.137170625</c:v>
                </c:pt>
                <c:pt idx="20014">
                  <c:v>3.1367084375001597</c:v>
                </c:pt>
                <c:pt idx="20015">
                  <c:v>3.1362806249999999</c:v>
                </c:pt>
                <c:pt idx="20016">
                  <c:v>3.1358199999999998</c:v>
                </c:pt>
                <c:pt idx="20017">
                  <c:v>3.1353431249999999</c:v>
                </c:pt>
                <c:pt idx="20018">
                  <c:v>3.1349653125001598</c:v>
                </c:pt>
                <c:pt idx="20019">
                  <c:v>3.1345628125001599</c:v>
                </c:pt>
                <c:pt idx="20020">
                  <c:v>3.1341725</c:v>
                </c:pt>
                <c:pt idx="20021">
                  <c:v>3.1338131250000001</c:v>
                </c:pt>
                <c:pt idx="20022">
                  <c:v>3.1334003125001599</c:v>
                </c:pt>
                <c:pt idx="20023">
                  <c:v>3.1329803125001598</c:v>
                </c:pt>
                <c:pt idx="20024">
                  <c:v>3.1329387500000001</c:v>
                </c:pt>
                <c:pt idx="20025">
                  <c:v>3.1332315625001597</c:v>
                </c:pt>
                <c:pt idx="20026">
                  <c:v>3.1336071875001599</c:v>
                </c:pt>
                <c:pt idx="20027">
                  <c:v>3.1339706249999999</c:v>
                </c:pt>
                <c:pt idx="20028">
                  <c:v>3.1343456249999999</c:v>
                </c:pt>
                <c:pt idx="20029">
                  <c:v>3.1346840625001597</c:v>
                </c:pt>
                <c:pt idx="20030">
                  <c:v>3.1350449999999999</c:v>
                </c:pt>
                <c:pt idx="20031">
                  <c:v>3.1353659375001599</c:v>
                </c:pt>
                <c:pt idx="20032">
                  <c:v>3.1357093749999998</c:v>
                </c:pt>
                <c:pt idx="20033">
                  <c:v>3.1360993750000001</c:v>
                </c:pt>
                <c:pt idx="20034">
                  <c:v>3.1357656249999999</c:v>
                </c:pt>
                <c:pt idx="20035">
                  <c:v>3.1353915625001596</c:v>
                </c:pt>
                <c:pt idx="20036">
                  <c:v>3.1357484375001596</c:v>
                </c:pt>
                <c:pt idx="20037">
                  <c:v>3.1362040625001599</c:v>
                </c:pt>
                <c:pt idx="20038">
                  <c:v>3.1365278125001597</c:v>
                </c:pt>
                <c:pt idx="20039">
                  <c:v>3.1369096875001596</c:v>
                </c:pt>
                <c:pt idx="20040">
                  <c:v>3.1370537500000002</c:v>
                </c:pt>
                <c:pt idx="20041">
                  <c:v>3.1370728125001599</c:v>
                </c:pt>
                <c:pt idx="20042">
                  <c:v>3.1367446875001597</c:v>
                </c:pt>
                <c:pt idx="20043">
                  <c:v>3.1363412500000001</c:v>
                </c:pt>
                <c:pt idx="20044">
                  <c:v>3.1360715625001596</c:v>
                </c:pt>
                <c:pt idx="20045">
                  <c:v>3.1357468750000002</c:v>
                </c:pt>
                <c:pt idx="20046">
                  <c:v>3.135421875</c:v>
                </c:pt>
                <c:pt idx="20047">
                  <c:v>3.1350875</c:v>
                </c:pt>
                <c:pt idx="20048">
                  <c:v>3.1346009375001596</c:v>
                </c:pt>
                <c:pt idx="20049">
                  <c:v>3.1341578125001597</c:v>
                </c:pt>
                <c:pt idx="20050">
                  <c:v>3.1337121875001599</c:v>
                </c:pt>
                <c:pt idx="20051">
                  <c:v>3.1332478125001599</c:v>
                </c:pt>
                <c:pt idx="20052">
                  <c:v>3.1328268750000001</c:v>
                </c:pt>
                <c:pt idx="20053">
                  <c:v>3.1324681249999999</c:v>
                </c:pt>
                <c:pt idx="20054">
                  <c:v>3.1328459375001598</c:v>
                </c:pt>
                <c:pt idx="20055">
                  <c:v>3.1331853125001596</c:v>
                </c:pt>
                <c:pt idx="20056">
                  <c:v>3.1335306250000001</c:v>
                </c:pt>
                <c:pt idx="20057">
                  <c:v>3.1338603125001598</c:v>
                </c:pt>
                <c:pt idx="20058">
                  <c:v>3.1341990625001599</c:v>
                </c:pt>
                <c:pt idx="20059">
                  <c:v>3.1345696875001599</c:v>
                </c:pt>
                <c:pt idx="20060">
                  <c:v>3.1349253125001599</c:v>
                </c:pt>
                <c:pt idx="20061">
                  <c:v>3.1351528125001598</c:v>
                </c:pt>
                <c:pt idx="20062">
                  <c:v>3.1354728125001596</c:v>
                </c:pt>
                <c:pt idx="20063">
                  <c:v>3.135810625</c:v>
                </c:pt>
                <c:pt idx="20064">
                  <c:v>3.1357900000000001</c:v>
                </c:pt>
                <c:pt idx="20065">
                  <c:v>3.1361778125001596</c:v>
                </c:pt>
                <c:pt idx="20066">
                  <c:v>3.1360003125001596</c:v>
                </c:pt>
                <c:pt idx="20067">
                  <c:v>3.13563875</c:v>
                </c:pt>
                <c:pt idx="20068">
                  <c:v>3.135093125</c:v>
                </c:pt>
                <c:pt idx="20069">
                  <c:v>3.1347456249999999</c:v>
                </c:pt>
                <c:pt idx="20070">
                  <c:v>3.1343715625001596</c:v>
                </c:pt>
                <c:pt idx="20071">
                  <c:v>3.1340281249999999</c:v>
                </c:pt>
                <c:pt idx="20072">
                  <c:v>3.1333793750000001</c:v>
                </c:pt>
                <c:pt idx="20073">
                  <c:v>3.1330062500000002</c:v>
                </c:pt>
                <c:pt idx="20074">
                  <c:v>3.132595625</c:v>
                </c:pt>
                <c:pt idx="20075">
                  <c:v>3.1321218750000002</c:v>
                </c:pt>
                <c:pt idx="20076">
                  <c:v>3.1316409375001597</c:v>
                </c:pt>
                <c:pt idx="20077">
                  <c:v>3.1311784375001599</c:v>
                </c:pt>
                <c:pt idx="20078">
                  <c:v>3.1307715625001595</c:v>
                </c:pt>
                <c:pt idx="20079">
                  <c:v>3.1303078125001598</c:v>
                </c:pt>
                <c:pt idx="20080">
                  <c:v>3.1297746875001597</c:v>
                </c:pt>
                <c:pt idx="20081">
                  <c:v>3.1293875</c:v>
                </c:pt>
                <c:pt idx="20082">
                  <c:v>3.1288931249999998</c:v>
                </c:pt>
                <c:pt idx="20083">
                  <c:v>3.1285203125001599</c:v>
                </c:pt>
                <c:pt idx="20084">
                  <c:v>3.1280590625001596</c:v>
                </c:pt>
                <c:pt idx="20085">
                  <c:v>3.1275828125001599</c:v>
                </c:pt>
                <c:pt idx="20086">
                  <c:v>3.1272453125001598</c:v>
                </c:pt>
                <c:pt idx="20087">
                  <c:v>3.1268400000000001</c:v>
                </c:pt>
                <c:pt idx="20088">
                  <c:v>3.1265062499999998</c:v>
                </c:pt>
                <c:pt idx="20089">
                  <c:v>3.1266756249999998</c:v>
                </c:pt>
                <c:pt idx="20090">
                  <c:v>3.1270796875001596</c:v>
                </c:pt>
                <c:pt idx="20091">
                  <c:v>3.1274087499999998</c:v>
                </c:pt>
                <c:pt idx="20092">
                  <c:v>3.1277446875001598</c:v>
                </c:pt>
                <c:pt idx="20093">
                  <c:v>3.1281196875001598</c:v>
                </c:pt>
                <c:pt idx="20094">
                  <c:v>3.1284737499999999</c:v>
                </c:pt>
                <c:pt idx="20095">
                  <c:v>3.1288990625001598</c:v>
                </c:pt>
                <c:pt idx="20096">
                  <c:v>3.1292825</c:v>
                </c:pt>
                <c:pt idx="20097">
                  <c:v>3.1296159375001595</c:v>
                </c:pt>
                <c:pt idx="20098">
                  <c:v>3.1299600000000001</c:v>
                </c:pt>
                <c:pt idx="20099">
                  <c:v>3.1303396875001597</c:v>
                </c:pt>
                <c:pt idx="20100">
                  <c:v>3.1307043750000001</c:v>
                </c:pt>
                <c:pt idx="20101">
                  <c:v>3.1311175000000002</c:v>
                </c:pt>
                <c:pt idx="20102">
                  <c:v>3.1314534375001597</c:v>
                </c:pt>
                <c:pt idx="20103">
                  <c:v>3.1317971875001596</c:v>
                </c:pt>
                <c:pt idx="20104">
                  <c:v>3.1321699999999999</c:v>
                </c:pt>
                <c:pt idx="20105">
                  <c:v>3.131656875</c:v>
                </c:pt>
                <c:pt idx="20106">
                  <c:v>3.131270625</c:v>
                </c:pt>
                <c:pt idx="20107">
                  <c:v>3.131000625</c:v>
                </c:pt>
                <c:pt idx="20108">
                  <c:v>3.1314212499999998</c:v>
                </c:pt>
                <c:pt idx="20109">
                  <c:v>3.13173375</c:v>
                </c:pt>
                <c:pt idx="20110">
                  <c:v>3.1320965625001596</c:v>
                </c:pt>
                <c:pt idx="20111">
                  <c:v>3.1324331249999999</c:v>
                </c:pt>
                <c:pt idx="20112">
                  <c:v>3.1327618749999999</c:v>
                </c:pt>
                <c:pt idx="20113">
                  <c:v>3.1331193750000002</c:v>
                </c:pt>
                <c:pt idx="20114">
                  <c:v>3.1334565625001596</c:v>
                </c:pt>
                <c:pt idx="20115">
                  <c:v>3.13295375</c:v>
                </c:pt>
                <c:pt idx="20116">
                  <c:v>3.1324943749999998</c:v>
                </c:pt>
                <c:pt idx="20117">
                  <c:v>3.1317890625001596</c:v>
                </c:pt>
                <c:pt idx="20118">
                  <c:v>3.1314034375001598</c:v>
                </c:pt>
                <c:pt idx="20119">
                  <c:v>3.1309828125001595</c:v>
                </c:pt>
                <c:pt idx="20120">
                  <c:v>3.1306334375001597</c:v>
                </c:pt>
                <c:pt idx="20121">
                  <c:v>3.1302706250000001</c:v>
                </c:pt>
                <c:pt idx="20122">
                  <c:v>3.1298678125001596</c:v>
                </c:pt>
                <c:pt idx="20123">
                  <c:v>3.1295143749999998</c:v>
                </c:pt>
                <c:pt idx="20124">
                  <c:v>3.129183125</c:v>
                </c:pt>
                <c:pt idx="20125">
                  <c:v>3.1287199999999999</c:v>
                </c:pt>
                <c:pt idx="20126">
                  <c:v>3.1281775000000001</c:v>
                </c:pt>
                <c:pt idx="20127">
                  <c:v>3.1276003125001597</c:v>
                </c:pt>
                <c:pt idx="20128">
                  <c:v>3.1272074999999999</c:v>
                </c:pt>
                <c:pt idx="20129">
                  <c:v>3.1266834375001595</c:v>
                </c:pt>
                <c:pt idx="20130">
                  <c:v>3.1262612500000002</c:v>
                </c:pt>
                <c:pt idx="20131">
                  <c:v>3.1258484375001596</c:v>
                </c:pt>
                <c:pt idx="20132">
                  <c:v>3.1254675000000001</c:v>
                </c:pt>
                <c:pt idx="20133">
                  <c:v>3.1250981250000001</c:v>
                </c:pt>
                <c:pt idx="20134">
                  <c:v>3.1247518749999998</c:v>
                </c:pt>
                <c:pt idx="20135">
                  <c:v>3.1250528125001598</c:v>
                </c:pt>
                <c:pt idx="20136">
                  <c:v>3.125028125</c:v>
                </c:pt>
                <c:pt idx="20137">
                  <c:v>3.1251587500000002</c:v>
                </c:pt>
                <c:pt idx="20138">
                  <c:v>3.1255187499999999</c:v>
                </c:pt>
                <c:pt idx="20139">
                  <c:v>3.1258459375001597</c:v>
                </c:pt>
                <c:pt idx="20140">
                  <c:v>3.1261825000000001</c:v>
                </c:pt>
                <c:pt idx="20141">
                  <c:v>3.1265540625001598</c:v>
                </c:pt>
                <c:pt idx="20142">
                  <c:v>3.1269043750000001</c:v>
                </c:pt>
                <c:pt idx="20143">
                  <c:v>3.127235625</c:v>
                </c:pt>
                <c:pt idx="20144">
                  <c:v>3.127644375</c:v>
                </c:pt>
                <c:pt idx="20145">
                  <c:v>3.1279662500000001</c:v>
                </c:pt>
                <c:pt idx="20146">
                  <c:v>3.1283543749999998</c:v>
                </c:pt>
                <c:pt idx="20147">
                  <c:v>3.1279203125001596</c:v>
                </c:pt>
                <c:pt idx="20148">
                  <c:v>3.128303125</c:v>
                </c:pt>
                <c:pt idx="20149">
                  <c:v>3.1287471875001596</c:v>
                </c:pt>
                <c:pt idx="20150">
                  <c:v>3.1291803125001598</c:v>
                </c:pt>
                <c:pt idx="20151">
                  <c:v>3.1295090625001598</c:v>
                </c:pt>
                <c:pt idx="20152">
                  <c:v>3.1290334375001598</c:v>
                </c:pt>
                <c:pt idx="20153">
                  <c:v>3.1286965625001599</c:v>
                </c:pt>
                <c:pt idx="20154">
                  <c:v>3.1283175000000001</c:v>
                </c:pt>
                <c:pt idx="20155">
                  <c:v>3.1278796875001595</c:v>
                </c:pt>
                <c:pt idx="20156">
                  <c:v>3.1275315625001596</c:v>
                </c:pt>
                <c:pt idx="20157">
                  <c:v>3.1271834375001597</c:v>
                </c:pt>
                <c:pt idx="20158">
                  <c:v>3.1270037500000001</c:v>
                </c:pt>
                <c:pt idx="20159">
                  <c:v>3.1273543749999999</c:v>
                </c:pt>
                <c:pt idx="20160">
                  <c:v>3.1273471875001597</c:v>
                </c:pt>
                <c:pt idx="20161">
                  <c:v>3.1275906249999998</c:v>
                </c:pt>
                <c:pt idx="20162">
                  <c:v>3.1271334375001598</c:v>
                </c:pt>
                <c:pt idx="20163">
                  <c:v>3.1267803125001596</c:v>
                </c:pt>
                <c:pt idx="20164">
                  <c:v>3.1263715625001596</c:v>
                </c:pt>
                <c:pt idx="20165">
                  <c:v>3.1259084375001596</c:v>
                </c:pt>
                <c:pt idx="20166">
                  <c:v>3.1255603125001596</c:v>
                </c:pt>
                <c:pt idx="20167">
                  <c:v>3.1251684375001596</c:v>
                </c:pt>
                <c:pt idx="20168">
                  <c:v>3.1248103125001596</c:v>
                </c:pt>
                <c:pt idx="20169">
                  <c:v>3.1244818749999999</c:v>
                </c:pt>
                <c:pt idx="20170">
                  <c:v>3.1248737499999999</c:v>
                </c:pt>
                <c:pt idx="20171">
                  <c:v>3.125263125</c:v>
                </c:pt>
                <c:pt idx="20172">
                  <c:v>3.1256884375001599</c:v>
                </c:pt>
                <c:pt idx="20173">
                  <c:v>3.1260162500000002</c:v>
                </c:pt>
                <c:pt idx="20174">
                  <c:v>3.1263943749999998</c:v>
                </c:pt>
                <c:pt idx="20175">
                  <c:v>3.1267775000000002</c:v>
                </c:pt>
                <c:pt idx="20176">
                  <c:v>3.1270475000000002</c:v>
                </c:pt>
                <c:pt idx="20177">
                  <c:v>3.12736875</c:v>
                </c:pt>
                <c:pt idx="20178">
                  <c:v>3.1275371875001596</c:v>
                </c:pt>
                <c:pt idx="20179">
                  <c:v>3.12717125</c:v>
                </c:pt>
                <c:pt idx="20180">
                  <c:v>3.1267115625001596</c:v>
                </c:pt>
                <c:pt idx="20181">
                  <c:v>3.1263828125001596</c:v>
                </c:pt>
                <c:pt idx="20182">
                  <c:v>3.1258690625001599</c:v>
                </c:pt>
                <c:pt idx="20183">
                  <c:v>3.1254134375001597</c:v>
                </c:pt>
                <c:pt idx="20184">
                  <c:v>3.1250806249999998</c:v>
                </c:pt>
                <c:pt idx="20185">
                  <c:v>3.1247578125001598</c:v>
                </c:pt>
                <c:pt idx="20186">
                  <c:v>3.1242937500000001</c:v>
                </c:pt>
                <c:pt idx="20187">
                  <c:v>3.1238975</c:v>
                </c:pt>
                <c:pt idx="20188">
                  <c:v>3.123528125</c:v>
                </c:pt>
                <c:pt idx="20189">
                  <c:v>3.1230899999999999</c:v>
                </c:pt>
                <c:pt idx="20190">
                  <c:v>3.1226609375001599</c:v>
                </c:pt>
                <c:pt idx="20191">
                  <c:v>3.12229125</c:v>
                </c:pt>
                <c:pt idx="20192">
                  <c:v>3.1219671875001596</c:v>
                </c:pt>
                <c:pt idx="20193">
                  <c:v>3.1223662499999998</c:v>
                </c:pt>
                <c:pt idx="20194">
                  <c:v>3.1227171875001596</c:v>
                </c:pt>
                <c:pt idx="20195">
                  <c:v>3.123048125</c:v>
                </c:pt>
                <c:pt idx="20196">
                  <c:v>3.123405</c:v>
                </c:pt>
                <c:pt idx="20197">
                  <c:v>3.1237859375001595</c:v>
                </c:pt>
                <c:pt idx="20198">
                  <c:v>3.1241290625001596</c:v>
                </c:pt>
                <c:pt idx="20199">
                  <c:v>3.1246312500000002</c:v>
                </c:pt>
                <c:pt idx="20200">
                  <c:v>3.1249568750000001</c:v>
                </c:pt>
                <c:pt idx="20201">
                  <c:v>3.1252949999999999</c:v>
                </c:pt>
                <c:pt idx="20202">
                  <c:v>3.1256681249999998</c:v>
                </c:pt>
                <c:pt idx="20203">
                  <c:v>3.1259928125001597</c:v>
                </c:pt>
                <c:pt idx="20204">
                  <c:v>3.125558125</c:v>
                </c:pt>
                <c:pt idx="20205">
                  <c:v>3.1252331249999998</c:v>
                </c:pt>
                <c:pt idx="20206">
                  <c:v>3.1249115625001598</c:v>
                </c:pt>
                <c:pt idx="20207">
                  <c:v>3.1245859375001599</c:v>
                </c:pt>
                <c:pt idx="20208">
                  <c:v>3.1241959375001596</c:v>
                </c:pt>
                <c:pt idx="20209">
                  <c:v>3.1237499999999998</c:v>
                </c:pt>
                <c:pt idx="20210">
                  <c:v>3.1234234375001599</c:v>
                </c:pt>
                <c:pt idx="20211">
                  <c:v>3.1230306250000002</c:v>
                </c:pt>
                <c:pt idx="20212">
                  <c:v>3.1226562499999999</c:v>
                </c:pt>
                <c:pt idx="20213">
                  <c:v>3.1226165625001596</c:v>
                </c:pt>
                <c:pt idx="20214">
                  <c:v>3.1230378125001597</c:v>
                </c:pt>
                <c:pt idx="20215">
                  <c:v>3.1234290625001599</c:v>
                </c:pt>
                <c:pt idx="20216">
                  <c:v>3.1237862500000002</c:v>
                </c:pt>
                <c:pt idx="20217">
                  <c:v>3.1241084375001598</c:v>
                </c:pt>
                <c:pt idx="20218">
                  <c:v>3.1244859375001597</c:v>
                </c:pt>
                <c:pt idx="20219">
                  <c:v>3.1249253125001597</c:v>
                </c:pt>
                <c:pt idx="20220">
                  <c:v>3.1252553125001596</c:v>
                </c:pt>
                <c:pt idx="20221">
                  <c:v>3.1249031249999999</c:v>
                </c:pt>
                <c:pt idx="20222">
                  <c:v>3.1244818749999999</c:v>
                </c:pt>
                <c:pt idx="20223">
                  <c:v>3.1240618750000002</c:v>
                </c:pt>
                <c:pt idx="20224">
                  <c:v>3.123503125</c:v>
                </c:pt>
                <c:pt idx="20225">
                  <c:v>3.1230150000000001</c:v>
                </c:pt>
                <c:pt idx="20226">
                  <c:v>3.1225059375001596</c:v>
                </c:pt>
                <c:pt idx="20227">
                  <c:v>3.12212093750016</c:v>
                </c:pt>
                <c:pt idx="20228">
                  <c:v>3.1218006250000001</c:v>
                </c:pt>
                <c:pt idx="20229">
                  <c:v>3.1214490625001599</c:v>
                </c:pt>
                <c:pt idx="20230">
                  <c:v>3.1210603125001599</c:v>
                </c:pt>
                <c:pt idx="20231">
                  <c:v>3.1206818749999998</c:v>
                </c:pt>
                <c:pt idx="20232">
                  <c:v>3.1203259375001595</c:v>
                </c:pt>
                <c:pt idx="20233">
                  <c:v>3.12039</c:v>
                </c:pt>
                <c:pt idx="20234">
                  <c:v>3.1207343750000001</c:v>
                </c:pt>
                <c:pt idx="20235">
                  <c:v>3.1211403125001596</c:v>
                </c:pt>
                <c:pt idx="20236">
                  <c:v>3.1215487500000001</c:v>
                </c:pt>
                <c:pt idx="20237">
                  <c:v>3.1218871875001599</c:v>
                </c:pt>
                <c:pt idx="20238">
                  <c:v>3.1223681249999999</c:v>
                </c:pt>
                <c:pt idx="20239">
                  <c:v>3.1227256250000002</c:v>
                </c:pt>
                <c:pt idx="20240">
                  <c:v>3.123069375</c:v>
                </c:pt>
                <c:pt idx="20241">
                  <c:v>3.1233996875001599</c:v>
                </c:pt>
                <c:pt idx="20242">
                  <c:v>3.1237643749999999</c:v>
                </c:pt>
                <c:pt idx="20243">
                  <c:v>3.1241224999999999</c:v>
                </c:pt>
                <c:pt idx="20244">
                  <c:v>3.1245262500000002</c:v>
                </c:pt>
                <c:pt idx="20245">
                  <c:v>3.1248568749999999</c:v>
                </c:pt>
                <c:pt idx="20246">
                  <c:v>3.1243834375001596</c:v>
                </c:pt>
                <c:pt idx="20247">
                  <c:v>3.1239750000000002</c:v>
                </c:pt>
                <c:pt idx="20248">
                  <c:v>3.1233749999999998</c:v>
                </c:pt>
                <c:pt idx="20249">
                  <c:v>3.1230328125001598</c:v>
                </c:pt>
                <c:pt idx="20250">
                  <c:v>3.1226196875001597</c:v>
                </c:pt>
                <c:pt idx="20251">
                  <c:v>3.1221549999999998</c:v>
                </c:pt>
                <c:pt idx="20252">
                  <c:v>3.1216949999999999</c:v>
                </c:pt>
                <c:pt idx="20253">
                  <c:v>3.12127</c:v>
                </c:pt>
                <c:pt idx="20254">
                  <c:v>3.1208568749999999</c:v>
                </c:pt>
                <c:pt idx="20255">
                  <c:v>3.1205099999999999</c:v>
                </c:pt>
                <c:pt idx="20256">
                  <c:v>3.1205796875001597</c:v>
                </c:pt>
                <c:pt idx="20257">
                  <c:v>3.1202368749999998</c:v>
                </c:pt>
                <c:pt idx="20258">
                  <c:v>3.1197081249999998</c:v>
                </c:pt>
                <c:pt idx="20259">
                  <c:v>3.1193856250000001</c:v>
                </c:pt>
                <c:pt idx="20260">
                  <c:v>3.1190393749999998</c:v>
                </c:pt>
                <c:pt idx="20261">
                  <c:v>3.1187034375001597</c:v>
                </c:pt>
                <c:pt idx="20262">
                  <c:v>3.1185049999999999</c:v>
                </c:pt>
                <c:pt idx="20263">
                  <c:v>3.1188434375001597</c:v>
                </c:pt>
                <c:pt idx="20264">
                  <c:v>3.1191887500000002</c:v>
                </c:pt>
                <c:pt idx="20265">
                  <c:v>3.1195371875001596</c:v>
                </c:pt>
                <c:pt idx="20266">
                  <c:v>3.1199646875001599</c:v>
                </c:pt>
                <c:pt idx="20267">
                  <c:v>3.1203328125001599</c:v>
                </c:pt>
                <c:pt idx="20268">
                  <c:v>3.1198909375001596</c:v>
                </c:pt>
                <c:pt idx="20269">
                  <c:v>3.11955625</c:v>
                </c:pt>
                <c:pt idx="20270">
                  <c:v>3.1198837500000001</c:v>
                </c:pt>
                <c:pt idx="20271">
                  <c:v>3.1202578125001597</c:v>
                </c:pt>
                <c:pt idx="20272">
                  <c:v>3.1204018750000002</c:v>
                </c:pt>
                <c:pt idx="20273">
                  <c:v>3.1200581249999999</c:v>
                </c:pt>
                <c:pt idx="20274">
                  <c:v>3.1197334375001597</c:v>
                </c:pt>
                <c:pt idx="20275">
                  <c:v>3.1193443749999998</c:v>
                </c:pt>
                <c:pt idx="20276">
                  <c:v>3.1190046875001598</c:v>
                </c:pt>
                <c:pt idx="20277">
                  <c:v>3.11855875</c:v>
                </c:pt>
                <c:pt idx="20278">
                  <c:v>3.1181693749999999</c:v>
                </c:pt>
                <c:pt idx="20279">
                  <c:v>3.1178478125001599</c:v>
                </c:pt>
                <c:pt idx="20280">
                  <c:v>3.1175181250000001</c:v>
                </c:pt>
                <c:pt idx="20281">
                  <c:v>3.1174946875001597</c:v>
                </c:pt>
                <c:pt idx="20282">
                  <c:v>3.1178581250000001</c:v>
                </c:pt>
                <c:pt idx="20283">
                  <c:v>3.1182465625001599</c:v>
                </c:pt>
                <c:pt idx="20284">
                  <c:v>3.1185937500000001</c:v>
                </c:pt>
                <c:pt idx="20285">
                  <c:v>3.1191162499999998</c:v>
                </c:pt>
                <c:pt idx="20286">
                  <c:v>3.1194653125001599</c:v>
                </c:pt>
                <c:pt idx="20287">
                  <c:v>3.1190721875001599</c:v>
                </c:pt>
                <c:pt idx="20288">
                  <c:v>3.1186743749999999</c:v>
                </c:pt>
                <c:pt idx="20289">
                  <c:v>3.1181218749999999</c:v>
                </c:pt>
                <c:pt idx="20290">
                  <c:v>3.1177228125001597</c:v>
                </c:pt>
                <c:pt idx="20291">
                  <c:v>3.117544375</c:v>
                </c:pt>
                <c:pt idx="20292">
                  <c:v>3.117485625</c:v>
                </c:pt>
                <c:pt idx="20293">
                  <c:v>3.1178096875001597</c:v>
                </c:pt>
                <c:pt idx="20294">
                  <c:v>3.1181899999999998</c:v>
                </c:pt>
                <c:pt idx="20295">
                  <c:v>3.1185296875001596</c:v>
                </c:pt>
                <c:pt idx="20296">
                  <c:v>3.1187737499999999</c:v>
                </c:pt>
                <c:pt idx="20297">
                  <c:v>3.119176875</c:v>
                </c:pt>
                <c:pt idx="20298">
                  <c:v>3.1194600000000001</c:v>
                </c:pt>
                <c:pt idx="20299">
                  <c:v>3.1198378125001596</c:v>
                </c:pt>
                <c:pt idx="20300">
                  <c:v>3.1202200000000002</c:v>
                </c:pt>
                <c:pt idx="20301">
                  <c:v>3.1198359375001599</c:v>
                </c:pt>
                <c:pt idx="20302">
                  <c:v>3.119469375</c:v>
                </c:pt>
                <c:pt idx="20303">
                  <c:v>3.1190521875001598</c:v>
                </c:pt>
                <c:pt idx="20304">
                  <c:v>3.1185925000000001</c:v>
                </c:pt>
                <c:pt idx="20305">
                  <c:v>3.1180584375001597</c:v>
                </c:pt>
                <c:pt idx="20306">
                  <c:v>3.1173940625001597</c:v>
                </c:pt>
                <c:pt idx="20307">
                  <c:v>3.1167965625001597</c:v>
                </c:pt>
                <c:pt idx="20308">
                  <c:v>3.1164149999999999</c:v>
                </c:pt>
                <c:pt idx="20309">
                  <c:v>3.1160534375001596</c:v>
                </c:pt>
                <c:pt idx="20310">
                  <c:v>3.1155953125001599</c:v>
                </c:pt>
                <c:pt idx="20311">
                  <c:v>3.1151668749999999</c:v>
                </c:pt>
                <c:pt idx="20312">
                  <c:v>3.1147384375001597</c:v>
                </c:pt>
                <c:pt idx="20313">
                  <c:v>3.1143987499999999</c:v>
                </c:pt>
                <c:pt idx="20314">
                  <c:v>3.1140784375001598</c:v>
                </c:pt>
                <c:pt idx="20315">
                  <c:v>3.1137524999999999</c:v>
                </c:pt>
                <c:pt idx="20316">
                  <c:v>3.1139868750000002</c:v>
                </c:pt>
                <c:pt idx="20317">
                  <c:v>3.1138240625001599</c:v>
                </c:pt>
                <c:pt idx="20318">
                  <c:v>3.1134328125001596</c:v>
                </c:pt>
                <c:pt idx="20319">
                  <c:v>3.1137237500000001</c:v>
                </c:pt>
                <c:pt idx="20320">
                  <c:v>3.11350375</c:v>
                </c:pt>
                <c:pt idx="20321">
                  <c:v>3.1131584375001595</c:v>
                </c:pt>
                <c:pt idx="20322">
                  <c:v>3.112835</c:v>
                </c:pt>
                <c:pt idx="20323">
                  <c:v>3.1132943750000002</c:v>
                </c:pt>
                <c:pt idx="20324">
                  <c:v>3.1136309375001598</c:v>
                </c:pt>
                <c:pt idx="20325">
                  <c:v>3.1139531250000001</c:v>
                </c:pt>
                <c:pt idx="20326">
                  <c:v>3.1135934375001599</c:v>
                </c:pt>
                <c:pt idx="20327">
                  <c:v>3.1131434375001596</c:v>
                </c:pt>
                <c:pt idx="20328">
                  <c:v>3.1127618749999999</c:v>
                </c:pt>
                <c:pt idx="20329">
                  <c:v>3.1129765625001595</c:v>
                </c:pt>
                <c:pt idx="20330">
                  <c:v>3.11330531250016</c:v>
                </c:pt>
                <c:pt idx="20331">
                  <c:v>3.1136462499999999</c:v>
                </c:pt>
                <c:pt idx="20332">
                  <c:v>3.1140762500000001</c:v>
                </c:pt>
                <c:pt idx="20333">
                  <c:v>3.1144696875001596</c:v>
                </c:pt>
                <c:pt idx="20334">
                  <c:v>3.1148381249999999</c:v>
                </c:pt>
                <c:pt idx="20335">
                  <c:v>3.1152212499999998</c:v>
                </c:pt>
                <c:pt idx="20336">
                  <c:v>3.1156562499999998</c:v>
                </c:pt>
                <c:pt idx="20337">
                  <c:v>3.1160174999999999</c:v>
                </c:pt>
                <c:pt idx="20338">
                  <c:v>3.1164134375001598</c:v>
                </c:pt>
                <c:pt idx="20339">
                  <c:v>3.1160490625001596</c:v>
                </c:pt>
                <c:pt idx="20340">
                  <c:v>3.1162721875001598</c:v>
                </c:pt>
                <c:pt idx="20341">
                  <c:v>3.1166328125001597</c:v>
                </c:pt>
                <c:pt idx="20342">
                  <c:v>3.1169746875001598</c:v>
                </c:pt>
                <c:pt idx="20343">
                  <c:v>3.117381875</c:v>
                </c:pt>
                <c:pt idx="20344">
                  <c:v>3.1169303125001599</c:v>
                </c:pt>
                <c:pt idx="20345">
                  <c:v>3.1164637499999999</c:v>
                </c:pt>
                <c:pt idx="20346">
                  <c:v>3.1160515625001599</c:v>
                </c:pt>
                <c:pt idx="20347">
                  <c:v>3.1156268749999998</c:v>
                </c:pt>
                <c:pt idx="20348">
                  <c:v>3.1151134375001597</c:v>
                </c:pt>
                <c:pt idx="20349">
                  <c:v>3.1147628125001598</c:v>
                </c:pt>
                <c:pt idx="20350">
                  <c:v>3.1143909375001599</c:v>
                </c:pt>
                <c:pt idx="20351">
                  <c:v>3.1140193749999998</c:v>
                </c:pt>
                <c:pt idx="20352">
                  <c:v>3.1135003125001597</c:v>
                </c:pt>
                <c:pt idx="20353">
                  <c:v>3.1131500000000001</c:v>
                </c:pt>
                <c:pt idx="20354">
                  <c:v>3.1128034375001596</c:v>
                </c:pt>
                <c:pt idx="20355">
                  <c:v>3.112454375</c:v>
                </c:pt>
                <c:pt idx="20356">
                  <c:v>3.1120568749999999</c:v>
                </c:pt>
                <c:pt idx="20357">
                  <c:v>3.1116740625001595</c:v>
                </c:pt>
                <c:pt idx="20358">
                  <c:v>3.1113200000000001</c:v>
                </c:pt>
                <c:pt idx="20359">
                  <c:v>3.1108734375001599</c:v>
                </c:pt>
                <c:pt idx="20360">
                  <c:v>3.1107049999999998</c:v>
                </c:pt>
                <c:pt idx="20361">
                  <c:v>3.1110787499999999</c:v>
                </c:pt>
                <c:pt idx="20362">
                  <c:v>3.1115728125001598</c:v>
                </c:pt>
                <c:pt idx="20363">
                  <c:v>3.1120121875001598</c:v>
                </c:pt>
                <c:pt idx="20364">
                  <c:v>3.1124121875001598</c:v>
                </c:pt>
                <c:pt idx="20365">
                  <c:v>3.1127471875001596</c:v>
                </c:pt>
                <c:pt idx="20366">
                  <c:v>3.1131668750000001</c:v>
                </c:pt>
                <c:pt idx="20367">
                  <c:v>3.11352875</c:v>
                </c:pt>
                <c:pt idx="20368">
                  <c:v>3.1138984375001599</c:v>
                </c:pt>
                <c:pt idx="20369">
                  <c:v>3.1142934375001596</c:v>
                </c:pt>
                <c:pt idx="20370">
                  <c:v>3.1146743749999999</c:v>
                </c:pt>
                <c:pt idx="20371">
                  <c:v>3.1151534375001599</c:v>
                </c:pt>
                <c:pt idx="20372">
                  <c:v>3.1154865625001595</c:v>
                </c:pt>
                <c:pt idx="20373">
                  <c:v>3.1151403125001598</c:v>
                </c:pt>
                <c:pt idx="20374">
                  <c:v>3.1146525</c:v>
                </c:pt>
                <c:pt idx="20375">
                  <c:v>3.1140615625001598</c:v>
                </c:pt>
                <c:pt idx="20376">
                  <c:v>3.1134490625001598</c:v>
                </c:pt>
                <c:pt idx="20377">
                  <c:v>3.1130468750000002</c:v>
                </c:pt>
                <c:pt idx="20378">
                  <c:v>3.1126253125001599</c:v>
                </c:pt>
                <c:pt idx="20379">
                  <c:v>3.1122753125001599</c:v>
                </c:pt>
                <c:pt idx="20380">
                  <c:v>3.1117659375001598</c:v>
                </c:pt>
                <c:pt idx="20381">
                  <c:v>3.1112299999999999</c:v>
                </c:pt>
                <c:pt idx="20382">
                  <c:v>3.1108684375001596</c:v>
                </c:pt>
                <c:pt idx="20383">
                  <c:v>3.1105437500000002</c:v>
                </c:pt>
                <c:pt idx="20384">
                  <c:v>3.1104934375001596</c:v>
                </c:pt>
                <c:pt idx="20385">
                  <c:v>3.1109243750000002</c:v>
                </c:pt>
                <c:pt idx="20386">
                  <c:v>3.1111106249999998</c:v>
                </c:pt>
                <c:pt idx="20387">
                  <c:v>3.1107775000000002</c:v>
                </c:pt>
                <c:pt idx="20388">
                  <c:v>3.1105621875001597</c:v>
                </c:pt>
                <c:pt idx="20389">
                  <c:v>3.1110125000000002</c:v>
                </c:pt>
                <c:pt idx="20390">
                  <c:v>3.1113546875001599</c:v>
                </c:pt>
                <c:pt idx="20391">
                  <c:v>3.1117303125001596</c:v>
                </c:pt>
                <c:pt idx="20392">
                  <c:v>3.1121553125001595</c:v>
                </c:pt>
                <c:pt idx="20393">
                  <c:v>3.1124796875001599</c:v>
                </c:pt>
                <c:pt idx="20394">
                  <c:v>3.1127050000000001</c:v>
                </c:pt>
                <c:pt idx="20395">
                  <c:v>3.1130359375001597</c:v>
                </c:pt>
                <c:pt idx="20396">
                  <c:v>3.1125750000000001</c:v>
                </c:pt>
                <c:pt idx="20397">
                  <c:v>3.1120284375001597</c:v>
                </c:pt>
                <c:pt idx="20398">
                  <c:v>3.1115453125001595</c:v>
                </c:pt>
                <c:pt idx="20399">
                  <c:v>3.1111974999999998</c:v>
                </c:pt>
                <c:pt idx="20400">
                  <c:v>3.1113374999999999</c:v>
                </c:pt>
                <c:pt idx="20401">
                  <c:v>3.1116687500000002</c:v>
                </c:pt>
                <c:pt idx="20402">
                  <c:v>3.11199125</c:v>
                </c:pt>
                <c:pt idx="20403">
                  <c:v>3.1117418749999999</c:v>
                </c:pt>
                <c:pt idx="20404">
                  <c:v>3.1113915625001596</c:v>
                </c:pt>
                <c:pt idx="20405">
                  <c:v>3.1110674999999999</c:v>
                </c:pt>
                <c:pt idx="20406">
                  <c:v>3.1107206249999999</c:v>
                </c:pt>
                <c:pt idx="20407">
                  <c:v>3.11044375</c:v>
                </c:pt>
                <c:pt idx="20408">
                  <c:v>3.1100675</c:v>
                </c:pt>
                <c:pt idx="20409">
                  <c:v>3.1101434375001595</c:v>
                </c:pt>
                <c:pt idx="20410">
                  <c:v>3.1105196875001599</c:v>
                </c:pt>
                <c:pt idx="20411">
                  <c:v>3.1108431250000002</c:v>
                </c:pt>
                <c:pt idx="20412">
                  <c:v>3.1112181250000002</c:v>
                </c:pt>
                <c:pt idx="20413">
                  <c:v>3.1116506249999998</c:v>
                </c:pt>
                <c:pt idx="20414">
                  <c:v>3.1119821875001596</c:v>
                </c:pt>
                <c:pt idx="20415">
                  <c:v>3.1124128125001596</c:v>
                </c:pt>
                <c:pt idx="20416">
                  <c:v>3.1120040625001599</c:v>
                </c:pt>
                <c:pt idx="20417">
                  <c:v>3.1116649999999999</c:v>
                </c:pt>
                <c:pt idx="20418">
                  <c:v>3.111335</c:v>
                </c:pt>
                <c:pt idx="20419">
                  <c:v>3.1109874999999998</c:v>
                </c:pt>
                <c:pt idx="20420">
                  <c:v>3.1105556249999999</c:v>
                </c:pt>
                <c:pt idx="20421">
                  <c:v>3.1100159375001599</c:v>
                </c:pt>
                <c:pt idx="20422">
                  <c:v>3.1100209375001597</c:v>
                </c:pt>
                <c:pt idx="20423">
                  <c:v>3.1096662500000001</c:v>
                </c:pt>
                <c:pt idx="20424">
                  <c:v>3.1093403125001595</c:v>
                </c:pt>
                <c:pt idx="20425">
                  <c:v>3.1090059375001595</c:v>
                </c:pt>
                <c:pt idx="20426">
                  <c:v>3.10866</c:v>
                </c:pt>
                <c:pt idx="20427">
                  <c:v>3.1082396875001597</c:v>
                </c:pt>
                <c:pt idx="20428">
                  <c:v>3.1079175000000001</c:v>
                </c:pt>
                <c:pt idx="20429">
                  <c:v>3.1074762499999999</c:v>
                </c:pt>
                <c:pt idx="20430">
                  <c:v>3.1070449999999998</c:v>
                </c:pt>
                <c:pt idx="20431">
                  <c:v>3.1072906250000001</c:v>
                </c:pt>
                <c:pt idx="20432">
                  <c:v>3.107645625</c:v>
                </c:pt>
                <c:pt idx="20433">
                  <c:v>3.1080468749999999</c:v>
                </c:pt>
                <c:pt idx="20434">
                  <c:v>3.1083687499999999</c:v>
                </c:pt>
                <c:pt idx="20435">
                  <c:v>3.1084096875001599</c:v>
                </c:pt>
                <c:pt idx="20436">
                  <c:v>3.1087840625001597</c:v>
                </c:pt>
                <c:pt idx="20437">
                  <c:v>3.1083599999999998</c:v>
                </c:pt>
                <c:pt idx="20438">
                  <c:v>3.1079906249999998</c:v>
                </c:pt>
                <c:pt idx="20439">
                  <c:v>3.1075659375001599</c:v>
                </c:pt>
                <c:pt idx="20440">
                  <c:v>3.1071934375001597</c:v>
                </c:pt>
                <c:pt idx="20441">
                  <c:v>3.1068993749999998</c:v>
                </c:pt>
                <c:pt idx="20442">
                  <c:v>3.107246875</c:v>
                </c:pt>
                <c:pt idx="20443">
                  <c:v>3.1075896875001598</c:v>
                </c:pt>
                <c:pt idx="20444">
                  <c:v>3.1079278125001597</c:v>
                </c:pt>
                <c:pt idx="20445">
                  <c:v>3.1082993750000001</c:v>
                </c:pt>
                <c:pt idx="20446">
                  <c:v>3.1087021875001599</c:v>
                </c:pt>
                <c:pt idx="20447">
                  <c:v>3.1092284375001595</c:v>
                </c:pt>
                <c:pt idx="20448">
                  <c:v>3.1096487499999999</c:v>
                </c:pt>
                <c:pt idx="20449">
                  <c:v>3.1099828125001596</c:v>
                </c:pt>
                <c:pt idx="20450">
                  <c:v>3.1103818749999999</c:v>
                </c:pt>
                <c:pt idx="20451">
                  <c:v>3.1107931249999998</c:v>
                </c:pt>
                <c:pt idx="20452">
                  <c:v>3.1111765625001597</c:v>
                </c:pt>
                <c:pt idx="20453">
                  <c:v>3.11089875</c:v>
                </c:pt>
                <c:pt idx="20454">
                  <c:v>3.1103618750000002</c:v>
                </c:pt>
                <c:pt idx="20455">
                  <c:v>3.1098918750000002</c:v>
                </c:pt>
                <c:pt idx="20456">
                  <c:v>3.1095137500000001</c:v>
                </c:pt>
                <c:pt idx="20457">
                  <c:v>3.1090675000000001</c:v>
                </c:pt>
                <c:pt idx="20458">
                  <c:v>3.1087362500000002</c:v>
                </c:pt>
                <c:pt idx="20459">
                  <c:v>3.1083281249999999</c:v>
                </c:pt>
                <c:pt idx="20460">
                  <c:v>3.10793281250016</c:v>
                </c:pt>
                <c:pt idx="20461">
                  <c:v>3.107690625</c:v>
                </c:pt>
                <c:pt idx="20462">
                  <c:v>3.1073200000000001</c:v>
                </c:pt>
                <c:pt idx="20463">
                  <c:v>3.1069840625001599</c:v>
                </c:pt>
                <c:pt idx="20464">
                  <c:v>3.107246875</c:v>
                </c:pt>
                <c:pt idx="20465">
                  <c:v>3.1075753125001597</c:v>
                </c:pt>
                <c:pt idx="20466">
                  <c:v>3.1072168750000002</c:v>
                </c:pt>
                <c:pt idx="20467">
                  <c:v>3.1067034375001596</c:v>
                </c:pt>
                <c:pt idx="20468">
                  <c:v>3.1063393750000001</c:v>
                </c:pt>
                <c:pt idx="20469">
                  <c:v>3.1060093750000002</c:v>
                </c:pt>
                <c:pt idx="20470">
                  <c:v>3.1062884375001598</c:v>
                </c:pt>
                <c:pt idx="20471">
                  <c:v>3.1061228125001596</c:v>
                </c:pt>
                <c:pt idx="20472">
                  <c:v>3.1056896875001598</c:v>
                </c:pt>
                <c:pt idx="20473">
                  <c:v>3.1053140625001596</c:v>
                </c:pt>
                <c:pt idx="20474">
                  <c:v>3.1054484375001596</c:v>
                </c:pt>
                <c:pt idx="20475">
                  <c:v>3.1057856250000002</c:v>
                </c:pt>
                <c:pt idx="20476">
                  <c:v>3.1060353125001599</c:v>
                </c:pt>
                <c:pt idx="20477">
                  <c:v>3.1063031250000002</c:v>
                </c:pt>
                <c:pt idx="20478">
                  <c:v>3.1061049999999999</c:v>
                </c:pt>
                <c:pt idx="20479">
                  <c:v>3.1057768750000001</c:v>
                </c:pt>
                <c:pt idx="20480">
                  <c:v>3.105286875</c:v>
                </c:pt>
                <c:pt idx="20481">
                  <c:v>3.1048509375001596</c:v>
                </c:pt>
                <c:pt idx="20482">
                  <c:v>3.1044631250000001</c:v>
                </c:pt>
                <c:pt idx="20483">
                  <c:v>3.10427281250016</c:v>
                </c:pt>
                <c:pt idx="20484">
                  <c:v>3.1038746875001597</c:v>
                </c:pt>
                <c:pt idx="20485">
                  <c:v>3.10354375</c:v>
                </c:pt>
                <c:pt idx="20486">
                  <c:v>3.1039568750000002</c:v>
                </c:pt>
                <c:pt idx="20487">
                  <c:v>3.1042356249999998</c:v>
                </c:pt>
                <c:pt idx="20488">
                  <c:v>3.1042278125001599</c:v>
                </c:pt>
                <c:pt idx="20489">
                  <c:v>3.1040515625001599</c:v>
                </c:pt>
                <c:pt idx="20490">
                  <c:v>3.1043975000000001</c:v>
                </c:pt>
                <c:pt idx="20491">
                  <c:v>3.1048024999999999</c:v>
                </c:pt>
                <c:pt idx="20492">
                  <c:v>3.1051253125001597</c:v>
                </c:pt>
                <c:pt idx="20493">
                  <c:v>3.1055100000000002</c:v>
                </c:pt>
                <c:pt idx="20494">
                  <c:v>3.1058446875001597</c:v>
                </c:pt>
                <c:pt idx="20495">
                  <c:v>3.1061999999999999</c:v>
                </c:pt>
                <c:pt idx="20496">
                  <c:v>3.1057100000000002</c:v>
                </c:pt>
                <c:pt idx="20497">
                  <c:v>3.1053175</c:v>
                </c:pt>
                <c:pt idx="20498">
                  <c:v>3.1049146875001599</c:v>
                </c:pt>
                <c:pt idx="20499">
                  <c:v>3.1045324999999999</c:v>
                </c:pt>
                <c:pt idx="20500">
                  <c:v>3.1041609375001595</c:v>
                </c:pt>
                <c:pt idx="20501">
                  <c:v>3.1037887500000001</c:v>
                </c:pt>
                <c:pt idx="20502">
                  <c:v>3.1034074999999999</c:v>
                </c:pt>
                <c:pt idx="20503">
                  <c:v>3.1034137500000001</c:v>
                </c:pt>
                <c:pt idx="20504">
                  <c:v>3.1030446875001596</c:v>
                </c:pt>
                <c:pt idx="20505">
                  <c:v>3.102506875</c:v>
                </c:pt>
                <c:pt idx="20506">
                  <c:v>3.1021603125001596</c:v>
                </c:pt>
                <c:pt idx="20507">
                  <c:v>3.1016875000000002</c:v>
                </c:pt>
                <c:pt idx="20508">
                  <c:v>3.1012749999999998</c:v>
                </c:pt>
                <c:pt idx="20509">
                  <c:v>3.100818125</c:v>
                </c:pt>
                <c:pt idx="20510">
                  <c:v>3.1004509375001597</c:v>
                </c:pt>
                <c:pt idx="20511">
                  <c:v>3.1006571875001598</c:v>
                </c:pt>
                <c:pt idx="20512">
                  <c:v>3.1003231250000001</c:v>
                </c:pt>
                <c:pt idx="20513">
                  <c:v>3.0999150000000002</c:v>
                </c:pt>
                <c:pt idx="20514">
                  <c:v>3.1001981249999999</c:v>
                </c:pt>
                <c:pt idx="20515">
                  <c:v>3.0998162499999999</c:v>
                </c:pt>
                <c:pt idx="20516">
                  <c:v>3.0994318750000001</c:v>
                </c:pt>
                <c:pt idx="20517">
                  <c:v>3.0990271875001598</c:v>
                </c:pt>
                <c:pt idx="20518">
                  <c:v>3.0985793749999999</c:v>
                </c:pt>
                <c:pt idx="20519">
                  <c:v>3.0982449999999999</c:v>
                </c:pt>
                <c:pt idx="20520">
                  <c:v>3.0985021875001597</c:v>
                </c:pt>
                <c:pt idx="20521">
                  <c:v>3.0988437499999999</c:v>
                </c:pt>
                <c:pt idx="20522">
                  <c:v>3.0991946875001597</c:v>
                </c:pt>
                <c:pt idx="20523">
                  <c:v>3.0996240625001596</c:v>
                </c:pt>
                <c:pt idx="20524">
                  <c:v>3.099971875</c:v>
                </c:pt>
                <c:pt idx="20525">
                  <c:v>3.1003253125001597</c:v>
                </c:pt>
                <c:pt idx="20526">
                  <c:v>3.1007037500000001</c:v>
                </c:pt>
                <c:pt idx="20527">
                  <c:v>3.1010974999999998</c:v>
                </c:pt>
                <c:pt idx="20528">
                  <c:v>3.1014565625001596</c:v>
                </c:pt>
                <c:pt idx="20529">
                  <c:v>3.1018690625001599</c:v>
                </c:pt>
                <c:pt idx="20530">
                  <c:v>3.10219656250016</c:v>
                </c:pt>
                <c:pt idx="20531">
                  <c:v>3.1024840625001597</c:v>
                </c:pt>
                <c:pt idx="20532">
                  <c:v>3.1028403125001596</c:v>
                </c:pt>
                <c:pt idx="20533">
                  <c:v>3.1031959375001597</c:v>
                </c:pt>
                <c:pt idx="20534">
                  <c:v>3.1035915625001596</c:v>
                </c:pt>
                <c:pt idx="20535">
                  <c:v>3.1038043750000002</c:v>
                </c:pt>
                <c:pt idx="20536">
                  <c:v>3.1033809375001598</c:v>
                </c:pt>
                <c:pt idx="20537">
                  <c:v>3.1027509375001596</c:v>
                </c:pt>
                <c:pt idx="20538">
                  <c:v>3.102189375</c:v>
                </c:pt>
                <c:pt idx="20539">
                  <c:v>3.1016659375001598</c:v>
                </c:pt>
                <c:pt idx="20540">
                  <c:v>3.1012578125001595</c:v>
                </c:pt>
                <c:pt idx="20541">
                  <c:v>3.1007275000000001</c:v>
                </c:pt>
                <c:pt idx="20542">
                  <c:v>3.1002687500000001</c:v>
                </c:pt>
                <c:pt idx="20543">
                  <c:v>3.0998384375001597</c:v>
                </c:pt>
                <c:pt idx="20544">
                  <c:v>3.0993862499999998</c:v>
                </c:pt>
                <c:pt idx="20545">
                  <c:v>3.0990546875001597</c:v>
                </c:pt>
                <c:pt idx="20546">
                  <c:v>3.0986953125001597</c:v>
                </c:pt>
                <c:pt idx="20547">
                  <c:v>3.0983662500000002</c:v>
                </c:pt>
                <c:pt idx="20548">
                  <c:v>3.0980009375001596</c:v>
                </c:pt>
                <c:pt idx="20549">
                  <c:v>3.0976778125001596</c:v>
                </c:pt>
                <c:pt idx="20550">
                  <c:v>3.0980306249999998</c:v>
                </c:pt>
                <c:pt idx="20551">
                  <c:v>3.0984028125001597</c:v>
                </c:pt>
                <c:pt idx="20552">
                  <c:v>3.0987371875001597</c:v>
                </c:pt>
                <c:pt idx="20553">
                  <c:v>3.0991128125001599</c:v>
                </c:pt>
                <c:pt idx="20554">
                  <c:v>3.0994584375001599</c:v>
                </c:pt>
                <c:pt idx="20555">
                  <c:v>3.0998078125001598</c:v>
                </c:pt>
                <c:pt idx="20556">
                  <c:v>3.1001409375001598</c:v>
                </c:pt>
                <c:pt idx="20557">
                  <c:v>3.1004968750000002</c:v>
                </c:pt>
                <c:pt idx="20558">
                  <c:v>3.1008884375001595</c:v>
                </c:pt>
                <c:pt idx="20559">
                  <c:v>3.1013043749999998</c:v>
                </c:pt>
                <c:pt idx="20560">
                  <c:v>3.10173343750016</c:v>
                </c:pt>
                <c:pt idx="20561">
                  <c:v>3.1021546875001595</c:v>
                </c:pt>
                <c:pt idx="20562">
                  <c:v>3.10250156250016</c:v>
                </c:pt>
                <c:pt idx="20563">
                  <c:v>3.102115</c:v>
                </c:pt>
                <c:pt idx="20564">
                  <c:v>3.1015490625001596</c:v>
                </c:pt>
                <c:pt idx="20565">
                  <c:v>3.1011700000000002</c:v>
                </c:pt>
                <c:pt idx="20566">
                  <c:v>3.1008134375001597</c:v>
                </c:pt>
                <c:pt idx="20567">
                  <c:v>3.1004287499999998</c:v>
                </c:pt>
                <c:pt idx="20568">
                  <c:v>3.1004006249999998</c:v>
                </c:pt>
                <c:pt idx="20569">
                  <c:v>3.1002203125001597</c:v>
                </c:pt>
                <c:pt idx="20570">
                  <c:v>3.0997681250000002</c:v>
                </c:pt>
                <c:pt idx="20571">
                  <c:v>3.0997706250000001</c:v>
                </c:pt>
                <c:pt idx="20572">
                  <c:v>3.0995765625001597</c:v>
                </c:pt>
                <c:pt idx="20573">
                  <c:v>3.09912375</c:v>
                </c:pt>
                <c:pt idx="20574">
                  <c:v>3.098595</c:v>
                </c:pt>
                <c:pt idx="20575">
                  <c:v>3.0981996875001596</c:v>
                </c:pt>
                <c:pt idx="20576">
                  <c:v>3.0976628125001597</c:v>
                </c:pt>
                <c:pt idx="20577">
                  <c:v>3.0971228125001597</c:v>
                </c:pt>
                <c:pt idx="20578">
                  <c:v>3.096695</c:v>
                </c:pt>
                <c:pt idx="20579">
                  <c:v>3.0962703125001596</c:v>
                </c:pt>
                <c:pt idx="20580">
                  <c:v>3.095798125</c:v>
                </c:pt>
                <c:pt idx="20581">
                  <c:v>3.0954490625001596</c:v>
                </c:pt>
                <c:pt idx="20582">
                  <c:v>3.094904375</c:v>
                </c:pt>
                <c:pt idx="20583">
                  <c:v>3.0944337499999999</c:v>
                </c:pt>
                <c:pt idx="20584">
                  <c:v>3.0940278125001597</c:v>
                </c:pt>
                <c:pt idx="20585">
                  <c:v>3.0936893749999999</c:v>
                </c:pt>
                <c:pt idx="20586">
                  <c:v>3.0937587500000001</c:v>
                </c:pt>
                <c:pt idx="20587">
                  <c:v>3.0937199999999998</c:v>
                </c:pt>
                <c:pt idx="20588">
                  <c:v>3.0941296875001596</c:v>
                </c:pt>
                <c:pt idx="20589">
                  <c:v>3.0945178125001598</c:v>
                </c:pt>
                <c:pt idx="20590">
                  <c:v>3.0949009375001597</c:v>
                </c:pt>
                <c:pt idx="20591">
                  <c:v>3.0952253125001596</c:v>
                </c:pt>
                <c:pt idx="20592">
                  <c:v>3.0957175000000001</c:v>
                </c:pt>
                <c:pt idx="20593">
                  <c:v>3.09606125</c:v>
                </c:pt>
                <c:pt idx="20594">
                  <c:v>3.0964353125001596</c:v>
                </c:pt>
                <c:pt idx="20595">
                  <c:v>3.0968284375001596</c:v>
                </c:pt>
                <c:pt idx="20596">
                  <c:v>3.0971690625001598</c:v>
                </c:pt>
                <c:pt idx="20597">
                  <c:v>3.0974893749999999</c:v>
                </c:pt>
                <c:pt idx="20598">
                  <c:v>3.0978659375001598</c:v>
                </c:pt>
                <c:pt idx="20599">
                  <c:v>3.0982762500000001</c:v>
                </c:pt>
                <c:pt idx="20600">
                  <c:v>3.0986793750000001</c:v>
                </c:pt>
                <c:pt idx="20601">
                  <c:v>3.0990603125001597</c:v>
                </c:pt>
                <c:pt idx="20602">
                  <c:v>3.0994618749999998</c:v>
                </c:pt>
                <c:pt idx="20603">
                  <c:v>3.0990728125001596</c:v>
                </c:pt>
                <c:pt idx="20604">
                  <c:v>3.098578125</c:v>
                </c:pt>
                <c:pt idx="20605">
                  <c:v>3.098238125</c:v>
                </c:pt>
                <c:pt idx="20606">
                  <c:v>3.0978878125001597</c:v>
                </c:pt>
                <c:pt idx="20607">
                  <c:v>3.0974806250000002</c:v>
                </c:pt>
                <c:pt idx="20608">
                  <c:v>3.0971481249999999</c:v>
                </c:pt>
                <c:pt idx="20609">
                  <c:v>3.0967031249999999</c:v>
                </c:pt>
                <c:pt idx="20610">
                  <c:v>3.0964381250000002</c:v>
                </c:pt>
                <c:pt idx="20611">
                  <c:v>3.0962499999999999</c:v>
                </c:pt>
                <c:pt idx="20612">
                  <c:v>3.0962793749999999</c:v>
                </c:pt>
                <c:pt idx="20613">
                  <c:v>3.09614968750016</c:v>
                </c:pt>
                <c:pt idx="20614">
                  <c:v>3.0958662499999998</c:v>
                </c:pt>
                <c:pt idx="20615">
                  <c:v>3.0955678125001596</c:v>
                </c:pt>
                <c:pt idx="20616">
                  <c:v>3.0959071875001598</c:v>
                </c:pt>
                <c:pt idx="20617">
                  <c:v>3.0962534375001596</c:v>
                </c:pt>
                <c:pt idx="20618">
                  <c:v>3.0966287499999998</c:v>
                </c:pt>
                <c:pt idx="20619">
                  <c:v>3.0970196875001599</c:v>
                </c:pt>
                <c:pt idx="20620">
                  <c:v>3.0973618749999998</c:v>
                </c:pt>
                <c:pt idx="20621">
                  <c:v>3.0971865625001596</c:v>
                </c:pt>
                <c:pt idx="20622">
                  <c:v>3.0967074999999999</c:v>
                </c:pt>
                <c:pt idx="20623">
                  <c:v>3.096196875</c:v>
                </c:pt>
                <c:pt idx="20624">
                  <c:v>3.0957734375001595</c:v>
                </c:pt>
                <c:pt idx="20625">
                  <c:v>3.0954440625001598</c:v>
                </c:pt>
                <c:pt idx="20626">
                  <c:v>3.0949171875001595</c:v>
                </c:pt>
                <c:pt idx="20627">
                  <c:v>3.0945771875001595</c:v>
                </c:pt>
                <c:pt idx="20628">
                  <c:v>3.094131875</c:v>
                </c:pt>
                <c:pt idx="20629">
                  <c:v>3.09372625</c:v>
                </c:pt>
                <c:pt idx="20630">
                  <c:v>3.0932584375001597</c:v>
                </c:pt>
                <c:pt idx="20631">
                  <c:v>3.0928084375001599</c:v>
                </c:pt>
                <c:pt idx="20632">
                  <c:v>3.0922528125001598</c:v>
                </c:pt>
                <c:pt idx="20633">
                  <c:v>3.0917765625001596</c:v>
                </c:pt>
                <c:pt idx="20634">
                  <c:v>3.09132843750016</c:v>
                </c:pt>
                <c:pt idx="20635">
                  <c:v>3.0909265625001598</c:v>
                </c:pt>
                <c:pt idx="20636">
                  <c:v>3.0905915625001597</c:v>
                </c:pt>
                <c:pt idx="20637">
                  <c:v>3.0910625</c:v>
                </c:pt>
                <c:pt idx="20638">
                  <c:v>3.0914034375001598</c:v>
                </c:pt>
                <c:pt idx="20639">
                  <c:v>3.0917262499999998</c:v>
                </c:pt>
                <c:pt idx="20640">
                  <c:v>3.0920862499999999</c:v>
                </c:pt>
                <c:pt idx="20641">
                  <c:v>3.09249375</c:v>
                </c:pt>
                <c:pt idx="20642">
                  <c:v>3.0928356250000002</c:v>
                </c:pt>
                <c:pt idx="20643">
                  <c:v>3.0932024999999999</c:v>
                </c:pt>
                <c:pt idx="20644">
                  <c:v>3.0936353125001599</c:v>
                </c:pt>
                <c:pt idx="20645">
                  <c:v>3.0940518749999999</c:v>
                </c:pt>
                <c:pt idx="20646">
                  <c:v>3.0944250000000002</c:v>
                </c:pt>
                <c:pt idx="20647">
                  <c:v>3.09479375</c:v>
                </c:pt>
                <c:pt idx="20648">
                  <c:v>3.0944618749999999</c:v>
                </c:pt>
                <c:pt idx="20649">
                  <c:v>3.094131875</c:v>
                </c:pt>
                <c:pt idx="20650">
                  <c:v>3.0938024999999998</c:v>
                </c:pt>
                <c:pt idx="20651">
                  <c:v>3.0934584375001597</c:v>
                </c:pt>
                <c:pt idx="20652">
                  <c:v>3.0929734375001599</c:v>
                </c:pt>
                <c:pt idx="20653">
                  <c:v>3.0926487499999999</c:v>
                </c:pt>
                <c:pt idx="20654">
                  <c:v>3.0923206250000002</c:v>
                </c:pt>
                <c:pt idx="20655">
                  <c:v>3.0924399999999999</c:v>
                </c:pt>
                <c:pt idx="20656">
                  <c:v>3.0927821875001595</c:v>
                </c:pt>
                <c:pt idx="20657">
                  <c:v>3.0931281249999998</c:v>
                </c:pt>
                <c:pt idx="20658">
                  <c:v>3.0935424999999999</c:v>
                </c:pt>
                <c:pt idx="20659">
                  <c:v>3.0938646875001599</c:v>
                </c:pt>
                <c:pt idx="20660">
                  <c:v>3.0941931249999999</c:v>
                </c:pt>
                <c:pt idx="20661">
                  <c:v>3.0945225000000001</c:v>
                </c:pt>
                <c:pt idx="20662">
                  <c:v>3.0949240625001599</c:v>
                </c:pt>
                <c:pt idx="20663">
                  <c:v>3.0953521875001599</c:v>
                </c:pt>
                <c:pt idx="20664">
                  <c:v>3.0957403125001597</c:v>
                </c:pt>
                <c:pt idx="20665">
                  <c:v>3.0961453125001599</c:v>
                </c:pt>
                <c:pt idx="20666">
                  <c:v>3.0964868750000001</c:v>
                </c:pt>
                <c:pt idx="20667">
                  <c:v>3.0963071875001598</c:v>
                </c:pt>
                <c:pt idx="20668">
                  <c:v>3.0956859375001597</c:v>
                </c:pt>
                <c:pt idx="20669">
                  <c:v>3.0952318750000001</c:v>
                </c:pt>
                <c:pt idx="20670">
                  <c:v>3.0948271875001598</c:v>
                </c:pt>
                <c:pt idx="20671">
                  <c:v>3.0943718750000002</c:v>
                </c:pt>
                <c:pt idx="20672">
                  <c:v>3.0938821875001596</c:v>
                </c:pt>
                <c:pt idx="20673">
                  <c:v>3.0933203125001598</c:v>
                </c:pt>
                <c:pt idx="20674">
                  <c:v>3.0928109375001598</c:v>
                </c:pt>
                <c:pt idx="20675">
                  <c:v>3.0922087500000002</c:v>
                </c:pt>
                <c:pt idx="20676">
                  <c:v>3.0917421875001598</c:v>
                </c:pt>
                <c:pt idx="20677">
                  <c:v>3.0913321875001598</c:v>
                </c:pt>
                <c:pt idx="20678">
                  <c:v>3.0909287499999998</c:v>
                </c:pt>
                <c:pt idx="20679">
                  <c:v>3.0904271875001599</c:v>
                </c:pt>
                <c:pt idx="20680">
                  <c:v>3.0899759375001596</c:v>
                </c:pt>
                <c:pt idx="20681">
                  <c:v>3.0902099999999999</c:v>
                </c:pt>
                <c:pt idx="20682">
                  <c:v>3.0898521875001599</c:v>
                </c:pt>
                <c:pt idx="20683">
                  <c:v>3.0899462500000001</c:v>
                </c:pt>
                <c:pt idx="20684">
                  <c:v>3.0902859375001599</c:v>
                </c:pt>
                <c:pt idx="20685">
                  <c:v>3.0906825000000002</c:v>
                </c:pt>
                <c:pt idx="20686">
                  <c:v>3.0907340625001596</c:v>
                </c:pt>
                <c:pt idx="20687">
                  <c:v>3.0906490625001597</c:v>
                </c:pt>
                <c:pt idx="20688">
                  <c:v>3.0902246875001596</c:v>
                </c:pt>
                <c:pt idx="20689">
                  <c:v>3.0898875000000001</c:v>
                </c:pt>
                <c:pt idx="20690">
                  <c:v>3.0898959375001596</c:v>
                </c:pt>
                <c:pt idx="20691">
                  <c:v>3.0902637500000001</c:v>
                </c:pt>
                <c:pt idx="20692">
                  <c:v>3.0906184375001597</c:v>
                </c:pt>
                <c:pt idx="20693">
                  <c:v>3.0904296875001598</c:v>
                </c:pt>
                <c:pt idx="20694">
                  <c:v>3.0900540625001596</c:v>
                </c:pt>
                <c:pt idx="20695">
                  <c:v>3.0901246875001598</c:v>
                </c:pt>
                <c:pt idx="20696">
                  <c:v>3.0905018750000002</c:v>
                </c:pt>
                <c:pt idx="20697">
                  <c:v>3.0909096875001598</c:v>
                </c:pt>
                <c:pt idx="20698">
                  <c:v>3.0912543750000001</c:v>
                </c:pt>
                <c:pt idx="20699">
                  <c:v>3.0916125000000001</c:v>
                </c:pt>
                <c:pt idx="20700">
                  <c:v>3.0917446875001597</c:v>
                </c:pt>
                <c:pt idx="20701">
                  <c:v>3.0914228125001597</c:v>
                </c:pt>
                <c:pt idx="20702">
                  <c:v>3.0910440625001598</c:v>
                </c:pt>
                <c:pt idx="20703">
                  <c:v>3.0909171875001595</c:v>
                </c:pt>
                <c:pt idx="20704">
                  <c:v>3.0911175000000002</c:v>
                </c:pt>
                <c:pt idx="20705">
                  <c:v>3.0914925000000002</c:v>
                </c:pt>
                <c:pt idx="20706">
                  <c:v>3.0919059375001599</c:v>
                </c:pt>
                <c:pt idx="20707">
                  <c:v>3.0923834375001595</c:v>
                </c:pt>
                <c:pt idx="20708">
                  <c:v>3.0926390625001599</c:v>
                </c:pt>
                <c:pt idx="20709">
                  <c:v>3.0929796875001596</c:v>
                </c:pt>
                <c:pt idx="20710">
                  <c:v>3.0933503125001596</c:v>
                </c:pt>
                <c:pt idx="20711">
                  <c:v>3.0929059375001597</c:v>
                </c:pt>
                <c:pt idx="20712">
                  <c:v>3.0924687500000001</c:v>
                </c:pt>
                <c:pt idx="20713">
                  <c:v>3.0920065625001598</c:v>
                </c:pt>
                <c:pt idx="20714">
                  <c:v>3.0915693750000002</c:v>
                </c:pt>
                <c:pt idx="20715">
                  <c:v>3.091209375</c:v>
                </c:pt>
                <c:pt idx="20716">
                  <c:v>3.090729375</c:v>
                </c:pt>
                <c:pt idx="20717">
                  <c:v>3.0902621875001599</c:v>
                </c:pt>
                <c:pt idx="20718">
                  <c:v>3.0899412499999999</c:v>
                </c:pt>
                <c:pt idx="20719">
                  <c:v>3.0894387499999998</c:v>
                </c:pt>
                <c:pt idx="20720">
                  <c:v>3.0890956250000001</c:v>
                </c:pt>
                <c:pt idx="20721">
                  <c:v>3.0887384375001599</c:v>
                </c:pt>
                <c:pt idx="20722">
                  <c:v>3.0883634375001598</c:v>
                </c:pt>
                <c:pt idx="20723">
                  <c:v>3.0880387499999999</c:v>
                </c:pt>
                <c:pt idx="20724">
                  <c:v>3.0876178125001599</c:v>
                </c:pt>
                <c:pt idx="20725">
                  <c:v>3.0871796875001598</c:v>
                </c:pt>
                <c:pt idx="20726">
                  <c:v>3.0867421875001599</c:v>
                </c:pt>
                <c:pt idx="20727">
                  <c:v>3.0864128125001598</c:v>
                </c:pt>
                <c:pt idx="20728">
                  <c:v>3.0863862499999999</c:v>
                </c:pt>
                <c:pt idx="20729">
                  <c:v>3.086786875</c:v>
                </c:pt>
                <c:pt idx="20730">
                  <c:v>3.0864421875001598</c:v>
                </c:pt>
                <c:pt idx="20731">
                  <c:v>3.0865037499999999</c:v>
                </c:pt>
                <c:pt idx="20732">
                  <c:v>3.08603125</c:v>
                </c:pt>
                <c:pt idx="20733">
                  <c:v>3.0857100000000002</c:v>
                </c:pt>
                <c:pt idx="20734">
                  <c:v>3.0853493749999998</c:v>
                </c:pt>
                <c:pt idx="20735">
                  <c:v>3.0855787499999998</c:v>
                </c:pt>
                <c:pt idx="20736">
                  <c:v>3.0859609375001598</c:v>
                </c:pt>
                <c:pt idx="20737">
                  <c:v>3.0864709375001596</c:v>
                </c:pt>
                <c:pt idx="20738">
                  <c:v>3.0868803125001598</c:v>
                </c:pt>
                <c:pt idx="20739">
                  <c:v>3.0872084375001596</c:v>
                </c:pt>
                <c:pt idx="20740">
                  <c:v>3.0875374999999998</c:v>
                </c:pt>
                <c:pt idx="20741">
                  <c:v>3.0879171875001599</c:v>
                </c:pt>
                <c:pt idx="20742">
                  <c:v>3.088278125</c:v>
                </c:pt>
                <c:pt idx="20743">
                  <c:v>3.0886606250000002</c:v>
                </c:pt>
                <c:pt idx="20744">
                  <c:v>3.0890906249999999</c:v>
                </c:pt>
                <c:pt idx="20745">
                  <c:v>3.08948125</c:v>
                </c:pt>
                <c:pt idx="20746">
                  <c:v>3.0896853125001598</c:v>
                </c:pt>
                <c:pt idx="20747">
                  <c:v>3.0900415625001596</c:v>
                </c:pt>
                <c:pt idx="20748">
                  <c:v>3.0902084375001597</c:v>
                </c:pt>
                <c:pt idx="20749">
                  <c:v>3.0901028125001599</c:v>
                </c:pt>
                <c:pt idx="20750">
                  <c:v>3.0901831249999998</c:v>
                </c:pt>
                <c:pt idx="20751">
                  <c:v>3.0899040625001599</c:v>
                </c:pt>
                <c:pt idx="20752">
                  <c:v>3.0893865625001595</c:v>
                </c:pt>
                <c:pt idx="20753">
                  <c:v>3.0890262499999999</c:v>
                </c:pt>
                <c:pt idx="20754">
                  <c:v>3.0886665625001597</c:v>
                </c:pt>
                <c:pt idx="20755">
                  <c:v>3.0883106250000001</c:v>
                </c:pt>
                <c:pt idx="20756">
                  <c:v>3.0879531249999999</c:v>
                </c:pt>
                <c:pt idx="20757">
                  <c:v>3.0875906249999998</c:v>
                </c:pt>
                <c:pt idx="20758">
                  <c:v>3.0871915625001596</c:v>
                </c:pt>
                <c:pt idx="20759">
                  <c:v>3.086846875</c:v>
                </c:pt>
                <c:pt idx="20760">
                  <c:v>3.0865028125001599</c:v>
                </c:pt>
                <c:pt idx="20761">
                  <c:v>3.0859859375001597</c:v>
                </c:pt>
                <c:pt idx="20762">
                  <c:v>3.0855578125001597</c:v>
                </c:pt>
                <c:pt idx="20763">
                  <c:v>3.0850762500000002</c:v>
                </c:pt>
                <c:pt idx="20764">
                  <c:v>3.0846475</c:v>
                </c:pt>
                <c:pt idx="20765">
                  <c:v>3.0842190625001598</c:v>
                </c:pt>
                <c:pt idx="20766">
                  <c:v>3.0837818750000001</c:v>
                </c:pt>
                <c:pt idx="20767">
                  <c:v>3.0833009375001597</c:v>
                </c:pt>
                <c:pt idx="20768">
                  <c:v>3.08334375</c:v>
                </c:pt>
                <c:pt idx="20769">
                  <c:v>3.0837290625001597</c:v>
                </c:pt>
                <c:pt idx="20770">
                  <c:v>3.0840643750000001</c:v>
                </c:pt>
                <c:pt idx="20771">
                  <c:v>3.0842259375001597</c:v>
                </c:pt>
                <c:pt idx="20772">
                  <c:v>3.0845449999999999</c:v>
                </c:pt>
                <c:pt idx="20773">
                  <c:v>3.0849690625001598</c:v>
                </c:pt>
                <c:pt idx="20774">
                  <c:v>3.0854215625001595</c:v>
                </c:pt>
                <c:pt idx="20775">
                  <c:v>3.0858024999999998</c:v>
                </c:pt>
                <c:pt idx="20776">
                  <c:v>3.0861643750000001</c:v>
                </c:pt>
                <c:pt idx="20777">
                  <c:v>3.0866390625001596</c:v>
                </c:pt>
                <c:pt idx="20778">
                  <c:v>3.0869753125001598</c:v>
                </c:pt>
                <c:pt idx="20779">
                  <c:v>3.0872981249999998</c:v>
                </c:pt>
                <c:pt idx="20780">
                  <c:v>3.0869159375001596</c:v>
                </c:pt>
                <c:pt idx="20781">
                  <c:v>3.0864250000000002</c:v>
                </c:pt>
                <c:pt idx="20782">
                  <c:v>3.0860568750000001</c:v>
                </c:pt>
                <c:pt idx="20783">
                  <c:v>3.0855709375001599</c:v>
                </c:pt>
                <c:pt idx="20784">
                  <c:v>3.0850690625001596</c:v>
                </c:pt>
                <c:pt idx="20785">
                  <c:v>3.0847018749999999</c:v>
                </c:pt>
                <c:pt idx="20786">
                  <c:v>3.0842675000000002</c:v>
                </c:pt>
                <c:pt idx="20787">
                  <c:v>3.0842403125001598</c:v>
                </c:pt>
                <c:pt idx="20788">
                  <c:v>3.0838068750000001</c:v>
                </c:pt>
                <c:pt idx="20789">
                  <c:v>3.0834578125001597</c:v>
                </c:pt>
                <c:pt idx="20790">
                  <c:v>3.0830821875001599</c:v>
                </c:pt>
                <c:pt idx="20791">
                  <c:v>3.0827209375001599</c:v>
                </c:pt>
                <c:pt idx="20792">
                  <c:v>3.0830515625001595</c:v>
                </c:pt>
                <c:pt idx="20793">
                  <c:v>3.0833824999999999</c:v>
                </c:pt>
                <c:pt idx="20794">
                  <c:v>3.0838078125001598</c:v>
                </c:pt>
                <c:pt idx="20795">
                  <c:v>3.0842568749999999</c:v>
                </c:pt>
                <c:pt idx="20796">
                  <c:v>3.0846378125001599</c:v>
                </c:pt>
                <c:pt idx="20797">
                  <c:v>3.0850484375001597</c:v>
                </c:pt>
                <c:pt idx="20798">
                  <c:v>3.0849493749999999</c:v>
                </c:pt>
                <c:pt idx="20799">
                  <c:v>3.0845821875001596</c:v>
                </c:pt>
                <c:pt idx="20800">
                  <c:v>3.0842415625001598</c:v>
                </c:pt>
                <c:pt idx="20801">
                  <c:v>3.0838999999999999</c:v>
                </c:pt>
                <c:pt idx="20802">
                  <c:v>3.0834934375001599</c:v>
                </c:pt>
                <c:pt idx="20803">
                  <c:v>3.083046875</c:v>
                </c:pt>
                <c:pt idx="20804">
                  <c:v>3.0830653125001599</c:v>
                </c:pt>
                <c:pt idx="20805">
                  <c:v>3.0834065625001599</c:v>
                </c:pt>
                <c:pt idx="20806">
                  <c:v>3.0838034375001597</c:v>
                </c:pt>
                <c:pt idx="20807">
                  <c:v>3.0841412500000001</c:v>
                </c:pt>
                <c:pt idx="20808">
                  <c:v>3.0844778125001597</c:v>
                </c:pt>
                <c:pt idx="20809">
                  <c:v>3.0848100000000001</c:v>
                </c:pt>
                <c:pt idx="20810">
                  <c:v>3.0851409375001597</c:v>
                </c:pt>
                <c:pt idx="20811">
                  <c:v>3.0855403125001599</c:v>
                </c:pt>
                <c:pt idx="20812">
                  <c:v>3.0858659375001598</c:v>
                </c:pt>
                <c:pt idx="20813">
                  <c:v>3.0862543750000002</c:v>
                </c:pt>
                <c:pt idx="20814">
                  <c:v>3.0861918749999999</c:v>
                </c:pt>
                <c:pt idx="20815">
                  <c:v>3.0857787499999998</c:v>
                </c:pt>
                <c:pt idx="20816">
                  <c:v>3.0853762499999999</c:v>
                </c:pt>
                <c:pt idx="20817">
                  <c:v>3.08494</c:v>
                </c:pt>
                <c:pt idx="20818">
                  <c:v>3.0845459375001596</c:v>
                </c:pt>
                <c:pt idx="20819">
                  <c:v>3.0840540625001598</c:v>
                </c:pt>
                <c:pt idx="20820">
                  <c:v>3.0835568750000002</c:v>
                </c:pt>
                <c:pt idx="20821">
                  <c:v>3.08311718750016</c:v>
                </c:pt>
                <c:pt idx="20822">
                  <c:v>3.0827024999999999</c:v>
                </c:pt>
                <c:pt idx="20823">
                  <c:v>3.0823749999999999</c:v>
                </c:pt>
                <c:pt idx="20824">
                  <c:v>3.0818349999999999</c:v>
                </c:pt>
                <c:pt idx="20825">
                  <c:v>3.081250625</c:v>
                </c:pt>
                <c:pt idx="20826">
                  <c:v>3.0807403125001596</c:v>
                </c:pt>
                <c:pt idx="20827">
                  <c:v>3.0801059375001598</c:v>
                </c:pt>
                <c:pt idx="20828">
                  <c:v>3.079738125</c:v>
                </c:pt>
                <c:pt idx="20829">
                  <c:v>3.0793846875001596</c:v>
                </c:pt>
                <c:pt idx="20830">
                  <c:v>3.0788868749999998</c:v>
                </c:pt>
                <c:pt idx="20831">
                  <c:v>3.0784821875001596</c:v>
                </c:pt>
                <c:pt idx="20832">
                  <c:v>3.078413125</c:v>
                </c:pt>
                <c:pt idx="20833">
                  <c:v>3.0780190625001596</c:v>
                </c:pt>
                <c:pt idx="20834">
                  <c:v>3.0783128125001595</c:v>
                </c:pt>
                <c:pt idx="20835">
                  <c:v>3.0786459375001596</c:v>
                </c:pt>
                <c:pt idx="20836">
                  <c:v>3.0790865625001596</c:v>
                </c:pt>
                <c:pt idx="20837">
                  <c:v>3.0794434375001596</c:v>
                </c:pt>
                <c:pt idx="20838">
                  <c:v>3.0799521875001599</c:v>
                </c:pt>
                <c:pt idx="20839">
                  <c:v>3.0802984375001596</c:v>
                </c:pt>
                <c:pt idx="20840">
                  <c:v>3.0806609375001597</c:v>
                </c:pt>
                <c:pt idx="20841">
                  <c:v>3.0810690625001595</c:v>
                </c:pt>
                <c:pt idx="20842">
                  <c:v>3.0814931250000002</c:v>
                </c:pt>
                <c:pt idx="20843">
                  <c:v>3.0818728125001598</c:v>
                </c:pt>
                <c:pt idx="20844">
                  <c:v>3.0822984375001599</c:v>
                </c:pt>
                <c:pt idx="20845">
                  <c:v>3.0826756249999998</c:v>
                </c:pt>
                <c:pt idx="20846">
                  <c:v>3.08304125</c:v>
                </c:pt>
                <c:pt idx="20847">
                  <c:v>3.0825509375001596</c:v>
                </c:pt>
                <c:pt idx="20848">
                  <c:v>3.0821143750000002</c:v>
                </c:pt>
                <c:pt idx="20849">
                  <c:v>3.0817734375001598</c:v>
                </c:pt>
                <c:pt idx="20850">
                  <c:v>3.0813134375001598</c:v>
                </c:pt>
                <c:pt idx="20851">
                  <c:v>3.0809437499999999</c:v>
                </c:pt>
                <c:pt idx="20852">
                  <c:v>3.0806234375001598</c:v>
                </c:pt>
                <c:pt idx="20853">
                  <c:v>3.080194375</c:v>
                </c:pt>
                <c:pt idx="20854">
                  <c:v>3.0797803125001599</c:v>
                </c:pt>
                <c:pt idx="20855">
                  <c:v>3.0793115625001599</c:v>
                </c:pt>
                <c:pt idx="20856">
                  <c:v>3.0789118750000002</c:v>
                </c:pt>
                <c:pt idx="20857">
                  <c:v>3.0787312500000001</c:v>
                </c:pt>
                <c:pt idx="20858">
                  <c:v>3.0790959375001599</c:v>
                </c:pt>
                <c:pt idx="20859">
                  <c:v>3.0794787499999998</c:v>
                </c:pt>
                <c:pt idx="20860">
                  <c:v>3.0792906250000001</c:v>
                </c:pt>
                <c:pt idx="20861">
                  <c:v>3.07949218750016</c:v>
                </c:pt>
                <c:pt idx="20862">
                  <c:v>3.0790884375001597</c:v>
                </c:pt>
                <c:pt idx="20863">
                  <c:v>3.078751875</c:v>
                </c:pt>
                <c:pt idx="20864">
                  <c:v>3.0783709375001598</c:v>
                </c:pt>
                <c:pt idx="20865">
                  <c:v>3.0785143750000001</c:v>
                </c:pt>
                <c:pt idx="20866">
                  <c:v>3.0781700000000001</c:v>
                </c:pt>
                <c:pt idx="20867">
                  <c:v>3.0777609375001598</c:v>
                </c:pt>
                <c:pt idx="20868">
                  <c:v>3.0772653125001597</c:v>
                </c:pt>
                <c:pt idx="20869">
                  <c:v>3.0769324999999998</c:v>
                </c:pt>
                <c:pt idx="20870">
                  <c:v>3.0772584375001597</c:v>
                </c:pt>
                <c:pt idx="20871">
                  <c:v>3.077731875</c:v>
                </c:pt>
                <c:pt idx="20872">
                  <c:v>3.0780965625001597</c:v>
                </c:pt>
                <c:pt idx="20873">
                  <c:v>3.0784431250000002</c:v>
                </c:pt>
                <c:pt idx="20874">
                  <c:v>3.0781465625001596</c:v>
                </c:pt>
                <c:pt idx="20875">
                  <c:v>3.0784346875001596</c:v>
                </c:pt>
                <c:pt idx="20876">
                  <c:v>3.0786224999999998</c:v>
                </c:pt>
                <c:pt idx="20877">
                  <c:v>3.0782990625001596</c:v>
                </c:pt>
                <c:pt idx="20878">
                  <c:v>3.0779365625001596</c:v>
                </c:pt>
                <c:pt idx="20879">
                  <c:v>3.0776062500000001</c:v>
                </c:pt>
                <c:pt idx="20880">
                  <c:v>3.0778981249999999</c:v>
                </c:pt>
                <c:pt idx="20881">
                  <c:v>3.0782821875001596</c:v>
                </c:pt>
                <c:pt idx="20882">
                  <c:v>3.0786681250000001</c:v>
                </c:pt>
                <c:pt idx="20883">
                  <c:v>3.0781524999999998</c:v>
                </c:pt>
                <c:pt idx="20884">
                  <c:v>3.0775131249999998</c:v>
                </c:pt>
                <c:pt idx="20885">
                  <c:v>3.0771825000000002</c:v>
                </c:pt>
                <c:pt idx="20886">
                  <c:v>3.0766593750000002</c:v>
                </c:pt>
                <c:pt idx="20887">
                  <c:v>3.0760365625001596</c:v>
                </c:pt>
                <c:pt idx="20888">
                  <c:v>3.0756953125001596</c:v>
                </c:pt>
                <c:pt idx="20889">
                  <c:v>3.0753068749999999</c:v>
                </c:pt>
                <c:pt idx="20890">
                  <c:v>3.0749793749999998</c:v>
                </c:pt>
                <c:pt idx="20891">
                  <c:v>3.074648125</c:v>
                </c:pt>
                <c:pt idx="20892">
                  <c:v>3.0743149999999999</c:v>
                </c:pt>
                <c:pt idx="20893">
                  <c:v>3.0745687500000001</c:v>
                </c:pt>
                <c:pt idx="20894">
                  <c:v>3.0749024999999999</c:v>
                </c:pt>
                <c:pt idx="20895">
                  <c:v>3.075256875</c:v>
                </c:pt>
                <c:pt idx="20896">
                  <c:v>3.0755962499999998</c:v>
                </c:pt>
                <c:pt idx="20897">
                  <c:v>3.0760584375001598</c:v>
                </c:pt>
                <c:pt idx="20898">
                  <c:v>3.0763262500000002</c:v>
                </c:pt>
                <c:pt idx="20899">
                  <c:v>3.0766653125001597</c:v>
                </c:pt>
                <c:pt idx="20900">
                  <c:v>3.0770287500000002</c:v>
                </c:pt>
                <c:pt idx="20901">
                  <c:v>3.0774603125001598</c:v>
                </c:pt>
                <c:pt idx="20902">
                  <c:v>3.0778193749999998</c:v>
                </c:pt>
                <c:pt idx="20903">
                  <c:v>3.0774946875001596</c:v>
                </c:pt>
                <c:pt idx="20904">
                  <c:v>3.07716968750016</c:v>
                </c:pt>
                <c:pt idx="20905">
                  <c:v>3.07683375</c:v>
                </c:pt>
                <c:pt idx="20906">
                  <c:v>3.0764637499999998</c:v>
                </c:pt>
                <c:pt idx="20907">
                  <c:v>3.0758990625001599</c:v>
                </c:pt>
                <c:pt idx="20908">
                  <c:v>3.0755709375001596</c:v>
                </c:pt>
                <c:pt idx="20909">
                  <c:v>3.0751971875001596</c:v>
                </c:pt>
                <c:pt idx="20910">
                  <c:v>3.0748746875001598</c:v>
                </c:pt>
                <c:pt idx="20911">
                  <c:v>3.0745131250000002</c:v>
                </c:pt>
                <c:pt idx="20912">
                  <c:v>3.0741321875001599</c:v>
                </c:pt>
                <c:pt idx="20913">
                  <c:v>3.0740703125001598</c:v>
                </c:pt>
                <c:pt idx="20914">
                  <c:v>3.0737025</c:v>
                </c:pt>
                <c:pt idx="20915">
                  <c:v>3.0733087499999998</c:v>
                </c:pt>
                <c:pt idx="20916">
                  <c:v>3.0731925000000002</c:v>
                </c:pt>
                <c:pt idx="20917">
                  <c:v>3.0735368749999998</c:v>
                </c:pt>
                <c:pt idx="20918">
                  <c:v>3.0738756249999999</c:v>
                </c:pt>
                <c:pt idx="20919">
                  <c:v>3.0742209375001597</c:v>
                </c:pt>
                <c:pt idx="20920">
                  <c:v>3.0743846875001597</c:v>
                </c:pt>
                <c:pt idx="20921">
                  <c:v>3.0740337499999999</c:v>
                </c:pt>
                <c:pt idx="20922">
                  <c:v>3.073614375</c:v>
                </c:pt>
                <c:pt idx="20923">
                  <c:v>3.0735565625001597</c:v>
                </c:pt>
                <c:pt idx="20924">
                  <c:v>3.0732328125001596</c:v>
                </c:pt>
                <c:pt idx="20925">
                  <c:v>3.0728431249999999</c:v>
                </c:pt>
                <c:pt idx="20926">
                  <c:v>3.0724887500000002</c:v>
                </c:pt>
                <c:pt idx="20927">
                  <c:v>3.0726503125001599</c:v>
                </c:pt>
                <c:pt idx="20928">
                  <c:v>3.0729728125001596</c:v>
                </c:pt>
                <c:pt idx="20929">
                  <c:v>3.0731359375001599</c:v>
                </c:pt>
                <c:pt idx="20930">
                  <c:v>3.0727128125001597</c:v>
                </c:pt>
                <c:pt idx="20931">
                  <c:v>3.0723634375001598</c:v>
                </c:pt>
                <c:pt idx="20932">
                  <c:v>3.0723306250000002</c:v>
                </c:pt>
                <c:pt idx="20933">
                  <c:v>3.0724062499999998</c:v>
                </c:pt>
                <c:pt idx="20934">
                  <c:v>3.0719768749999998</c:v>
                </c:pt>
                <c:pt idx="20935">
                  <c:v>3.0720518750000001</c:v>
                </c:pt>
                <c:pt idx="20936">
                  <c:v>3.07240718750016</c:v>
                </c:pt>
                <c:pt idx="20937">
                  <c:v>3.07280593750016</c:v>
                </c:pt>
                <c:pt idx="20938">
                  <c:v>3.0732093749999998</c:v>
                </c:pt>
                <c:pt idx="20939">
                  <c:v>3.0733259375001598</c:v>
                </c:pt>
                <c:pt idx="20940">
                  <c:v>3.0728690625001596</c:v>
                </c:pt>
                <c:pt idx="20941">
                  <c:v>3.0724934375001598</c:v>
                </c:pt>
                <c:pt idx="20942">
                  <c:v>3.0721659375001598</c:v>
                </c:pt>
                <c:pt idx="20943">
                  <c:v>3.0717490625001598</c:v>
                </c:pt>
                <c:pt idx="20944">
                  <c:v>3.0711140625001598</c:v>
                </c:pt>
                <c:pt idx="20945">
                  <c:v>3.0707740625001598</c:v>
                </c:pt>
                <c:pt idx="20946">
                  <c:v>3.0701753125001598</c:v>
                </c:pt>
                <c:pt idx="20947">
                  <c:v>3.0698378125001597</c:v>
                </c:pt>
                <c:pt idx="20948">
                  <c:v>3.0692346875001597</c:v>
                </c:pt>
                <c:pt idx="20949">
                  <c:v>3.0688987499999998</c:v>
                </c:pt>
                <c:pt idx="20950">
                  <c:v>3.0685390625001596</c:v>
                </c:pt>
                <c:pt idx="20951">
                  <c:v>3.0680946875001598</c:v>
                </c:pt>
                <c:pt idx="20952">
                  <c:v>3.0677412500000001</c:v>
                </c:pt>
                <c:pt idx="20953">
                  <c:v>3.0673428125001596</c:v>
                </c:pt>
                <c:pt idx="20954">
                  <c:v>3.0669731250000001</c:v>
                </c:pt>
                <c:pt idx="20955">
                  <c:v>3.0671334375001598</c:v>
                </c:pt>
                <c:pt idx="20956">
                  <c:v>3.0675162500000002</c:v>
                </c:pt>
                <c:pt idx="20957">
                  <c:v>3.0678550000000002</c:v>
                </c:pt>
                <c:pt idx="20958">
                  <c:v>3.0676481249999998</c:v>
                </c:pt>
                <c:pt idx="20959">
                  <c:v>3.0672700000000002</c:v>
                </c:pt>
                <c:pt idx="20960">
                  <c:v>3.0667934375001598</c:v>
                </c:pt>
                <c:pt idx="20961">
                  <c:v>3.0663678125001597</c:v>
                </c:pt>
                <c:pt idx="20962">
                  <c:v>3.0663415625001598</c:v>
                </c:pt>
                <c:pt idx="20963">
                  <c:v>3.0667403125001598</c:v>
                </c:pt>
                <c:pt idx="20964">
                  <c:v>3.0671050000000002</c:v>
                </c:pt>
                <c:pt idx="20965">
                  <c:v>3.067550625</c:v>
                </c:pt>
                <c:pt idx="20966">
                  <c:v>3.0679321875001597</c:v>
                </c:pt>
                <c:pt idx="20967">
                  <c:v>3.0683206250000001</c:v>
                </c:pt>
                <c:pt idx="20968">
                  <c:v>3.0687393749999998</c:v>
                </c:pt>
                <c:pt idx="20969">
                  <c:v>3.0691562499999998</c:v>
                </c:pt>
                <c:pt idx="20970">
                  <c:v>3.0691084375001596</c:v>
                </c:pt>
                <c:pt idx="20971">
                  <c:v>3.0689574999999998</c:v>
                </c:pt>
                <c:pt idx="20972">
                  <c:v>3.0687415625001599</c:v>
                </c:pt>
                <c:pt idx="20973">
                  <c:v>3.0683687499999999</c:v>
                </c:pt>
                <c:pt idx="20974">
                  <c:v>3.0679884375001598</c:v>
                </c:pt>
                <c:pt idx="20975">
                  <c:v>3.0674459375001599</c:v>
                </c:pt>
                <c:pt idx="20976">
                  <c:v>3.0667496875001596</c:v>
                </c:pt>
                <c:pt idx="20977">
                  <c:v>3.0662087499999999</c:v>
                </c:pt>
                <c:pt idx="20978">
                  <c:v>3.0656978125001597</c:v>
                </c:pt>
                <c:pt idx="20979">
                  <c:v>3.0652287500000002</c:v>
                </c:pt>
                <c:pt idx="20980">
                  <c:v>3.0647618749999999</c:v>
                </c:pt>
                <c:pt idx="20981">
                  <c:v>3.0643081250000002</c:v>
                </c:pt>
                <c:pt idx="20982">
                  <c:v>3.063830625</c:v>
                </c:pt>
                <c:pt idx="20983">
                  <c:v>3.0633656249999999</c:v>
                </c:pt>
                <c:pt idx="20984">
                  <c:v>3.0629234375001597</c:v>
                </c:pt>
                <c:pt idx="20985">
                  <c:v>3.0625009375001597</c:v>
                </c:pt>
                <c:pt idx="20986">
                  <c:v>3.062130625</c:v>
                </c:pt>
                <c:pt idx="20987">
                  <c:v>3.062119375</c:v>
                </c:pt>
                <c:pt idx="20988">
                  <c:v>3.0624728125001597</c:v>
                </c:pt>
                <c:pt idx="20989">
                  <c:v>3.0628121875001599</c:v>
                </c:pt>
                <c:pt idx="20990">
                  <c:v>3.0631793749999998</c:v>
                </c:pt>
                <c:pt idx="20991">
                  <c:v>3.0635490625001598</c:v>
                </c:pt>
                <c:pt idx="20992">
                  <c:v>3.0639909375001597</c:v>
                </c:pt>
                <c:pt idx="20993">
                  <c:v>3.0643637500000001</c:v>
                </c:pt>
                <c:pt idx="20994">
                  <c:v>3.0647015625001597</c:v>
                </c:pt>
                <c:pt idx="20995">
                  <c:v>3.0651112500000002</c:v>
                </c:pt>
                <c:pt idx="20996">
                  <c:v>3.0654374999999998</c:v>
                </c:pt>
                <c:pt idx="20997">
                  <c:v>3.065789375</c:v>
                </c:pt>
                <c:pt idx="20998">
                  <c:v>3.0661575000000001</c:v>
                </c:pt>
                <c:pt idx="20999">
                  <c:v>3.0665421875001599</c:v>
                </c:pt>
                <c:pt idx="21000">
                  <c:v>3.066881875</c:v>
                </c:pt>
                <c:pt idx="21001">
                  <c:v>3.0668959375001599</c:v>
                </c:pt>
                <c:pt idx="21002">
                  <c:v>3.0672537499999999</c:v>
                </c:pt>
                <c:pt idx="21003">
                  <c:v>3.067609375</c:v>
                </c:pt>
                <c:pt idx="21004">
                  <c:v>3.0680171875001596</c:v>
                </c:pt>
                <c:pt idx="21005">
                  <c:v>3.0675468750000001</c:v>
                </c:pt>
                <c:pt idx="21006">
                  <c:v>3.0671650000000001</c:v>
                </c:pt>
                <c:pt idx="21007">
                  <c:v>3.06657</c:v>
                </c:pt>
                <c:pt idx="21008">
                  <c:v>3.0661734375001597</c:v>
                </c:pt>
                <c:pt idx="21009">
                  <c:v>3.0657806249999999</c:v>
                </c:pt>
                <c:pt idx="21010">
                  <c:v>3.0654462499999999</c:v>
                </c:pt>
                <c:pt idx="21011">
                  <c:v>3.0649643750000002</c:v>
                </c:pt>
                <c:pt idx="21012">
                  <c:v>3.0643390625001596</c:v>
                </c:pt>
                <c:pt idx="21013">
                  <c:v>3.0638128125001596</c:v>
                </c:pt>
                <c:pt idx="21014">
                  <c:v>3.0633034375001595</c:v>
                </c:pt>
                <c:pt idx="21015">
                  <c:v>3.0629593750000002</c:v>
                </c:pt>
                <c:pt idx="21016">
                  <c:v>3.0625990625001598</c:v>
                </c:pt>
                <c:pt idx="21017">
                  <c:v>3.06199625</c:v>
                </c:pt>
                <c:pt idx="21018">
                  <c:v>3.0613312499999998</c:v>
                </c:pt>
                <c:pt idx="21019">
                  <c:v>3.0609928125001598</c:v>
                </c:pt>
                <c:pt idx="21020">
                  <c:v>3.0605346875001596</c:v>
                </c:pt>
                <c:pt idx="21021">
                  <c:v>3.0602134375001597</c:v>
                </c:pt>
                <c:pt idx="21022">
                  <c:v>3.0598768750000001</c:v>
                </c:pt>
                <c:pt idx="21023">
                  <c:v>3.06007843750016</c:v>
                </c:pt>
                <c:pt idx="21024">
                  <c:v>3.0603493749999999</c:v>
                </c:pt>
                <c:pt idx="21025">
                  <c:v>3.0604868750000001</c:v>
                </c:pt>
                <c:pt idx="21026">
                  <c:v>3.0608328125001596</c:v>
                </c:pt>
                <c:pt idx="21027">
                  <c:v>3.0611743749999998</c:v>
                </c:pt>
                <c:pt idx="21028">
                  <c:v>3.0616193749999998</c:v>
                </c:pt>
                <c:pt idx="21029">
                  <c:v>3.0619506250000001</c:v>
                </c:pt>
                <c:pt idx="21030">
                  <c:v>3.061626875</c:v>
                </c:pt>
                <c:pt idx="21031">
                  <c:v>3.0612509375001595</c:v>
                </c:pt>
                <c:pt idx="21032">
                  <c:v>3.06158625</c:v>
                </c:pt>
                <c:pt idx="21033">
                  <c:v>3.0614853125001598</c:v>
                </c:pt>
                <c:pt idx="21034">
                  <c:v>3.0618128125001598</c:v>
                </c:pt>
                <c:pt idx="21035">
                  <c:v>3.0621953125001595</c:v>
                </c:pt>
                <c:pt idx="21036">
                  <c:v>3.0625925000000001</c:v>
                </c:pt>
                <c:pt idx="21037">
                  <c:v>3.0629609375001596</c:v>
                </c:pt>
                <c:pt idx="21038">
                  <c:v>3.06328656250016</c:v>
                </c:pt>
                <c:pt idx="21039">
                  <c:v>3.0636587500000001</c:v>
                </c:pt>
                <c:pt idx="21040">
                  <c:v>3.063885</c:v>
                </c:pt>
                <c:pt idx="21041">
                  <c:v>3.0636946875001598</c:v>
                </c:pt>
                <c:pt idx="21042">
                  <c:v>3.063361875</c:v>
                </c:pt>
                <c:pt idx="21043">
                  <c:v>3.0629084375001598</c:v>
                </c:pt>
                <c:pt idx="21044">
                  <c:v>3.0625849999999999</c:v>
                </c:pt>
                <c:pt idx="21045">
                  <c:v>3.0620909375001597</c:v>
                </c:pt>
                <c:pt idx="21046">
                  <c:v>3.0615921875001599</c:v>
                </c:pt>
                <c:pt idx="21047">
                  <c:v>3.0612434375001598</c:v>
                </c:pt>
                <c:pt idx="21048">
                  <c:v>3.0608121875001597</c:v>
                </c:pt>
                <c:pt idx="21049">
                  <c:v>3.060488125</c:v>
                </c:pt>
                <c:pt idx="21050">
                  <c:v>3.0601346875001596</c:v>
                </c:pt>
                <c:pt idx="21051">
                  <c:v>3.0602118749999998</c:v>
                </c:pt>
                <c:pt idx="21052">
                  <c:v>3.060570625</c:v>
                </c:pt>
                <c:pt idx="21053">
                  <c:v>3.0609228125001597</c:v>
                </c:pt>
                <c:pt idx="21054">
                  <c:v>3.0613478125001596</c:v>
                </c:pt>
                <c:pt idx="21055">
                  <c:v>3.0616862500000002</c:v>
                </c:pt>
                <c:pt idx="21056">
                  <c:v>3.0620428125001595</c:v>
                </c:pt>
                <c:pt idx="21057">
                  <c:v>3.0623678125001597</c:v>
                </c:pt>
                <c:pt idx="21058">
                  <c:v>3.0626884375001597</c:v>
                </c:pt>
                <c:pt idx="21059">
                  <c:v>3.06306968750016</c:v>
                </c:pt>
                <c:pt idx="21060">
                  <c:v>3.0634453125001597</c:v>
                </c:pt>
                <c:pt idx="21061">
                  <c:v>3.0637709375001596</c:v>
                </c:pt>
                <c:pt idx="21062">
                  <c:v>3.0641834375001595</c:v>
                </c:pt>
                <c:pt idx="21063">
                  <c:v>3.0645621875001599</c:v>
                </c:pt>
                <c:pt idx="21064">
                  <c:v>3.0649159375001598</c:v>
                </c:pt>
                <c:pt idx="21065">
                  <c:v>3.0644721875001597</c:v>
                </c:pt>
                <c:pt idx="21066">
                  <c:v>3.064030625</c:v>
                </c:pt>
                <c:pt idx="21067">
                  <c:v>3.0634940625001597</c:v>
                </c:pt>
                <c:pt idx="21068">
                  <c:v>3.0631303125001597</c:v>
                </c:pt>
                <c:pt idx="21069">
                  <c:v>3.0627071875001599</c:v>
                </c:pt>
                <c:pt idx="21070">
                  <c:v>3.0623234375001598</c:v>
                </c:pt>
                <c:pt idx="21071">
                  <c:v>3.0618371875001595</c:v>
                </c:pt>
                <c:pt idx="21072">
                  <c:v>3.0613625</c:v>
                </c:pt>
                <c:pt idx="21073">
                  <c:v>3.0609068750000001</c:v>
                </c:pt>
                <c:pt idx="21074">
                  <c:v>3.0602912500000001</c:v>
                </c:pt>
                <c:pt idx="21075">
                  <c:v>3.0598731250000002</c:v>
                </c:pt>
                <c:pt idx="21076">
                  <c:v>3.0594115625001597</c:v>
                </c:pt>
                <c:pt idx="21077">
                  <c:v>3.05907531250016</c:v>
                </c:pt>
                <c:pt idx="21078">
                  <c:v>3.0586850000000001</c:v>
                </c:pt>
                <c:pt idx="21079">
                  <c:v>3.0582609375001599</c:v>
                </c:pt>
                <c:pt idx="21080">
                  <c:v>3.0578890625001596</c:v>
                </c:pt>
                <c:pt idx="21081">
                  <c:v>3.0574959375001596</c:v>
                </c:pt>
                <c:pt idx="21082">
                  <c:v>3.0570846875001596</c:v>
                </c:pt>
                <c:pt idx="21083">
                  <c:v>3.0566887500000002</c:v>
                </c:pt>
                <c:pt idx="21084">
                  <c:v>3.0570259375001596</c:v>
                </c:pt>
                <c:pt idx="21085">
                  <c:v>3.0574209375001598</c:v>
                </c:pt>
                <c:pt idx="21086">
                  <c:v>3.0578578125001599</c:v>
                </c:pt>
                <c:pt idx="21087">
                  <c:v>3.0581815625001596</c:v>
                </c:pt>
                <c:pt idx="21088">
                  <c:v>3.0586428125001599</c:v>
                </c:pt>
                <c:pt idx="21089">
                  <c:v>3.0590021875001598</c:v>
                </c:pt>
                <c:pt idx="21090">
                  <c:v>3.0593699999999999</c:v>
                </c:pt>
                <c:pt idx="21091">
                  <c:v>3.0589453125001596</c:v>
                </c:pt>
                <c:pt idx="21092">
                  <c:v>3.0584128125001597</c:v>
                </c:pt>
                <c:pt idx="21093">
                  <c:v>3.0578215625001599</c:v>
                </c:pt>
                <c:pt idx="21094">
                  <c:v>3.0574946875001596</c:v>
                </c:pt>
                <c:pt idx="21095">
                  <c:v>3.0571375000000001</c:v>
                </c:pt>
                <c:pt idx="21096">
                  <c:v>3.056804375</c:v>
                </c:pt>
                <c:pt idx="21097">
                  <c:v>3.0568178125001597</c:v>
                </c:pt>
                <c:pt idx="21098">
                  <c:v>3.0571543750000001</c:v>
                </c:pt>
                <c:pt idx="21099">
                  <c:v>3.0574781249999998</c:v>
                </c:pt>
                <c:pt idx="21100">
                  <c:v>3.0578540625001596</c:v>
                </c:pt>
                <c:pt idx="21101">
                  <c:v>3.0581962499999999</c:v>
                </c:pt>
                <c:pt idx="21102">
                  <c:v>3.0585715625001599</c:v>
                </c:pt>
                <c:pt idx="21103">
                  <c:v>3.0590540625001599</c:v>
                </c:pt>
                <c:pt idx="21104">
                  <c:v>3.0593943750000001</c:v>
                </c:pt>
                <c:pt idx="21105">
                  <c:v>3.0598984375001597</c:v>
                </c:pt>
                <c:pt idx="21106">
                  <c:v>3.0602584375001598</c:v>
                </c:pt>
                <c:pt idx="21107">
                  <c:v>3.060604375</c:v>
                </c:pt>
                <c:pt idx="21108">
                  <c:v>3.060975</c:v>
                </c:pt>
                <c:pt idx="21109">
                  <c:v>3.0612790625001596</c:v>
                </c:pt>
                <c:pt idx="21110">
                  <c:v>3.06163843750016</c:v>
                </c:pt>
                <c:pt idx="21111">
                  <c:v>3.0620056249999998</c:v>
                </c:pt>
                <c:pt idx="21112">
                  <c:v>3.0615112500000001</c:v>
                </c:pt>
                <c:pt idx="21113">
                  <c:v>3.0611143749999998</c:v>
                </c:pt>
                <c:pt idx="21114">
                  <c:v>3.0604546875001599</c:v>
                </c:pt>
                <c:pt idx="21115">
                  <c:v>3.0600578125001596</c:v>
                </c:pt>
                <c:pt idx="21116">
                  <c:v>3.0596456249999999</c:v>
                </c:pt>
                <c:pt idx="21117">
                  <c:v>3.0590503125001596</c:v>
                </c:pt>
                <c:pt idx="21118">
                  <c:v>3.0584562499999999</c:v>
                </c:pt>
                <c:pt idx="21119">
                  <c:v>3.0579921875001599</c:v>
                </c:pt>
                <c:pt idx="21120">
                  <c:v>3.0576453125001599</c:v>
                </c:pt>
                <c:pt idx="21121">
                  <c:v>3.0573184375001596</c:v>
                </c:pt>
                <c:pt idx="21122">
                  <c:v>3.0569631249999998</c:v>
                </c:pt>
                <c:pt idx="21123">
                  <c:v>3.0566249999999999</c:v>
                </c:pt>
                <c:pt idx="21124">
                  <c:v>3.0562528125001598</c:v>
                </c:pt>
                <c:pt idx="21125">
                  <c:v>3.0561315625001599</c:v>
                </c:pt>
                <c:pt idx="21126">
                  <c:v>3.0557359375001596</c:v>
                </c:pt>
                <c:pt idx="21127">
                  <c:v>3.0553718750000001</c:v>
                </c:pt>
                <c:pt idx="21128">
                  <c:v>3.0550462500000002</c:v>
                </c:pt>
                <c:pt idx="21129">
                  <c:v>3.0546371875001599</c:v>
                </c:pt>
                <c:pt idx="21130">
                  <c:v>3.0542621875001599</c:v>
                </c:pt>
                <c:pt idx="21131">
                  <c:v>3.0538753125001596</c:v>
                </c:pt>
                <c:pt idx="21132">
                  <c:v>3.0541059375001596</c:v>
                </c:pt>
                <c:pt idx="21133">
                  <c:v>3.0544671875001597</c:v>
                </c:pt>
                <c:pt idx="21134">
                  <c:v>3.0548890625001599</c:v>
                </c:pt>
                <c:pt idx="21135">
                  <c:v>3.0552846875001598</c:v>
                </c:pt>
                <c:pt idx="21136">
                  <c:v>3.0556990625001599</c:v>
                </c:pt>
                <c:pt idx="21137">
                  <c:v>3.0560475</c:v>
                </c:pt>
                <c:pt idx="21138">
                  <c:v>3.0565025000000001</c:v>
                </c:pt>
                <c:pt idx="21139">
                  <c:v>3.0569503125001596</c:v>
                </c:pt>
                <c:pt idx="21140">
                  <c:v>3.0573181250000001</c:v>
                </c:pt>
                <c:pt idx="21141">
                  <c:v>3.0570956250000001</c:v>
                </c:pt>
                <c:pt idx="21142">
                  <c:v>3.0574296875001599</c:v>
                </c:pt>
                <c:pt idx="21143">
                  <c:v>3.0577581249999999</c:v>
                </c:pt>
                <c:pt idx="21144">
                  <c:v>3.0577903125001598</c:v>
                </c:pt>
                <c:pt idx="21145">
                  <c:v>3.0574334375001597</c:v>
                </c:pt>
                <c:pt idx="21146">
                  <c:v>3.0570690625001595</c:v>
                </c:pt>
                <c:pt idx="21147">
                  <c:v>3.0566784375001599</c:v>
                </c:pt>
                <c:pt idx="21148">
                  <c:v>3.0567484375001599</c:v>
                </c:pt>
                <c:pt idx="21149">
                  <c:v>3.0567837500000001</c:v>
                </c:pt>
                <c:pt idx="21150">
                  <c:v>3.0563312499999999</c:v>
                </c:pt>
                <c:pt idx="21151">
                  <c:v>3.0559850000000002</c:v>
                </c:pt>
                <c:pt idx="21152">
                  <c:v>3.0556203125001598</c:v>
                </c:pt>
                <c:pt idx="21153">
                  <c:v>3.0552643750000001</c:v>
                </c:pt>
                <c:pt idx="21154">
                  <c:v>3.0548940625001597</c:v>
                </c:pt>
                <c:pt idx="21155">
                  <c:v>3.0545493750000001</c:v>
                </c:pt>
                <c:pt idx="21156">
                  <c:v>3.0542250000000002</c:v>
                </c:pt>
                <c:pt idx="21157">
                  <c:v>3.0538290625001596</c:v>
                </c:pt>
                <c:pt idx="21158">
                  <c:v>3.053485625</c:v>
                </c:pt>
                <c:pt idx="21159">
                  <c:v>3.053133125</c:v>
                </c:pt>
                <c:pt idx="21160">
                  <c:v>3.0532215625001595</c:v>
                </c:pt>
                <c:pt idx="21161">
                  <c:v>3.0535746875001597</c:v>
                </c:pt>
                <c:pt idx="21162">
                  <c:v>3.0538609375001595</c:v>
                </c:pt>
                <c:pt idx="21163">
                  <c:v>3.0542656250000002</c:v>
                </c:pt>
                <c:pt idx="21164">
                  <c:v>3.0547134375001597</c:v>
                </c:pt>
                <c:pt idx="21165">
                  <c:v>3.0550706249999999</c:v>
                </c:pt>
                <c:pt idx="21166">
                  <c:v>3.0554031250000002</c:v>
                </c:pt>
                <c:pt idx="21167">
                  <c:v>3.0557637500000001</c:v>
                </c:pt>
                <c:pt idx="21168">
                  <c:v>3.0560921875001599</c:v>
                </c:pt>
                <c:pt idx="21169">
                  <c:v>3.0562818749999998</c:v>
                </c:pt>
                <c:pt idx="21170">
                  <c:v>3.0558821875001598</c:v>
                </c:pt>
                <c:pt idx="21171">
                  <c:v>3.0553331250000002</c:v>
                </c:pt>
                <c:pt idx="21172">
                  <c:v>3.0550009375001599</c:v>
                </c:pt>
                <c:pt idx="21173">
                  <c:v>3.0546203125001599</c:v>
                </c:pt>
                <c:pt idx="21174">
                  <c:v>3.0541665625001597</c:v>
                </c:pt>
                <c:pt idx="21175">
                  <c:v>3.0536953125001598</c:v>
                </c:pt>
                <c:pt idx="21176">
                  <c:v>3.0533121875001599</c:v>
                </c:pt>
                <c:pt idx="21177">
                  <c:v>3.0528968750000001</c:v>
                </c:pt>
                <c:pt idx="21178">
                  <c:v>3.0525268749999999</c:v>
                </c:pt>
                <c:pt idx="21179">
                  <c:v>3.05214281250016</c:v>
                </c:pt>
                <c:pt idx="21180">
                  <c:v>3.0518149999999999</c:v>
                </c:pt>
                <c:pt idx="21181">
                  <c:v>3.0514584375001599</c:v>
                </c:pt>
                <c:pt idx="21182">
                  <c:v>3.0511228125001599</c:v>
                </c:pt>
                <c:pt idx="21183">
                  <c:v>3.0506812499999998</c:v>
                </c:pt>
                <c:pt idx="21184">
                  <c:v>3.0503212500000001</c:v>
                </c:pt>
                <c:pt idx="21185">
                  <c:v>3.0504368749999999</c:v>
                </c:pt>
                <c:pt idx="21186">
                  <c:v>3.0507718750000001</c:v>
                </c:pt>
                <c:pt idx="21187">
                  <c:v>3.0510346875001599</c:v>
                </c:pt>
                <c:pt idx="21188">
                  <c:v>3.0514881250000001</c:v>
                </c:pt>
                <c:pt idx="21189">
                  <c:v>3.0516881250000001</c:v>
                </c:pt>
                <c:pt idx="21190">
                  <c:v>3.0520496875001597</c:v>
                </c:pt>
                <c:pt idx="21191">
                  <c:v>3.0517124999999998</c:v>
                </c:pt>
                <c:pt idx="21192">
                  <c:v>3.0516921875001599</c:v>
                </c:pt>
                <c:pt idx="21193">
                  <c:v>3.0516884375001596</c:v>
                </c:pt>
                <c:pt idx="21194">
                  <c:v>3.0513543749999998</c:v>
                </c:pt>
                <c:pt idx="21195">
                  <c:v>3.0508968749999998</c:v>
                </c:pt>
                <c:pt idx="21196">
                  <c:v>3.0512843749999998</c:v>
                </c:pt>
                <c:pt idx="21197">
                  <c:v>3.0516428125001598</c:v>
                </c:pt>
                <c:pt idx="21198">
                  <c:v>3.0519878125001596</c:v>
                </c:pt>
                <c:pt idx="21199">
                  <c:v>3.0524018750000002</c:v>
                </c:pt>
                <c:pt idx="21200">
                  <c:v>3.0528653125001597</c:v>
                </c:pt>
                <c:pt idx="21201">
                  <c:v>3.0532178125001597</c:v>
                </c:pt>
                <c:pt idx="21202">
                  <c:v>3.0535437499999998</c:v>
                </c:pt>
                <c:pt idx="21203">
                  <c:v>3.0538971875001599</c:v>
                </c:pt>
                <c:pt idx="21204">
                  <c:v>3.0534846875001596</c:v>
                </c:pt>
                <c:pt idx="21205">
                  <c:v>3.0530750000000002</c:v>
                </c:pt>
                <c:pt idx="21206">
                  <c:v>3.0526803125001596</c:v>
                </c:pt>
                <c:pt idx="21207">
                  <c:v>3.052335625</c:v>
                </c:pt>
                <c:pt idx="21208">
                  <c:v>3.0519721875001595</c:v>
                </c:pt>
                <c:pt idx="21209">
                  <c:v>3.0516178125001598</c:v>
                </c:pt>
                <c:pt idx="21210">
                  <c:v>3.0520459375001598</c:v>
                </c:pt>
                <c:pt idx="21211">
                  <c:v>3.0524078125001597</c:v>
                </c:pt>
                <c:pt idx="21212">
                  <c:v>3.0528196875001599</c:v>
                </c:pt>
                <c:pt idx="21213">
                  <c:v>3.0528084375001598</c:v>
                </c:pt>
                <c:pt idx="21214">
                  <c:v>3.0523787499999999</c:v>
                </c:pt>
                <c:pt idx="21215">
                  <c:v>3.0517443750000002</c:v>
                </c:pt>
                <c:pt idx="21216">
                  <c:v>3.0513946875001596</c:v>
                </c:pt>
                <c:pt idx="21217">
                  <c:v>3.0508674999999998</c:v>
                </c:pt>
                <c:pt idx="21218">
                  <c:v>3.0503690625001596</c:v>
                </c:pt>
                <c:pt idx="21219">
                  <c:v>3.05003718750016</c:v>
                </c:pt>
                <c:pt idx="21220">
                  <c:v>3.0495762499999999</c:v>
                </c:pt>
                <c:pt idx="21221">
                  <c:v>3.0491587500000001</c:v>
                </c:pt>
                <c:pt idx="21222">
                  <c:v>3.0486328125001596</c:v>
                </c:pt>
                <c:pt idx="21223">
                  <c:v>3.0481362500000002</c:v>
                </c:pt>
                <c:pt idx="21224">
                  <c:v>3.0477503125001597</c:v>
                </c:pt>
                <c:pt idx="21225">
                  <c:v>3.0473296875001599</c:v>
                </c:pt>
                <c:pt idx="21226">
                  <c:v>3.0469328125001596</c:v>
                </c:pt>
                <c:pt idx="21227">
                  <c:v>3.0466074999999999</c:v>
                </c:pt>
                <c:pt idx="21228">
                  <c:v>3.046764375</c:v>
                </c:pt>
                <c:pt idx="21229">
                  <c:v>3.04708625</c:v>
                </c:pt>
                <c:pt idx="21230">
                  <c:v>3.0474725</c:v>
                </c:pt>
                <c:pt idx="21231">
                  <c:v>3.0478331249999999</c:v>
                </c:pt>
                <c:pt idx="21232">
                  <c:v>3.0483346875001596</c:v>
                </c:pt>
                <c:pt idx="21233">
                  <c:v>3.0486831250000002</c:v>
                </c:pt>
                <c:pt idx="21234">
                  <c:v>3.0490762500000002</c:v>
                </c:pt>
                <c:pt idx="21235">
                  <c:v>3.0494321875001598</c:v>
                </c:pt>
                <c:pt idx="21236">
                  <c:v>3.0498134375001595</c:v>
                </c:pt>
                <c:pt idx="21237">
                  <c:v>3.0502134375001599</c:v>
                </c:pt>
                <c:pt idx="21238">
                  <c:v>3.050246875</c:v>
                </c:pt>
                <c:pt idx="21239">
                  <c:v>3.0498918750000001</c:v>
                </c:pt>
                <c:pt idx="21240">
                  <c:v>3.04990125</c:v>
                </c:pt>
                <c:pt idx="21241">
                  <c:v>3.05031281250016</c:v>
                </c:pt>
                <c:pt idx="21242">
                  <c:v>3.0507193749999999</c:v>
                </c:pt>
                <c:pt idx="21243">
                  <c:v>3.0511137499999998</c:v>
                </c:pt>
                <c:pt idx="21244">
                  <c:v>3.0515246875001596</c:v>
                </c:pt>
                <c:pt idx="21245">
                  <c:v>3.0519946875001596</c:v>
                </c:pt>
                <c:pt idx="21246">
                  <c:v>3.0524187500000002</c:v>
                </c:pt>
                <c:pt idx="21247">
                  <c:v>3.0522512499999999</c:v>
                </c:pt>
                <c:pt idx="21248">
                  <c:v>3.0518884375001596</c:v>
                </c:pt>
                <c:pt idx="21249">
                  <c:v>3.051819375</c:v>
                </c:pt>
                <c:pt idx="21250">
                  <c:v>3.0518384375001597</c:v>
                </c:pt>
                <c:pt idx="21251">
                  <c:v>3.0513521875001599</c:v>
                </c:pt>
                <c:pt idx="21252">
                  <c:v>3.051021875</c:v>
                </c:pt>
                <c:pt idx="21253">
                  <c:v>3.050305625</c:v>
                </c:pt>
                <c:pt idx="21254">
                  <c:v>3.0498137500000002</c:v>
                </c:pt>
                <c:pt idx="21255">
                  <c:v>3.0492559375001598</c:v>
                </c:pt>
                <c:pt idx="21256">
                  <c:v>3.0486921875001598</c:v>
                </c:pt>
                <c:pt idx="21257">
                  <c:v>3.04811875</c:v>
                </c:pt>
                <c:pt idx="21258">
                  <c:v>3.0474800000000002</c:v>
                </c:pt>
                <c:pt idx="21259">
                  <c:v>3.0468587500000002</c:v>
                </c:pt>
                <c:pt idx="21260">
                  <c:v>3.0462843749999999</c:v>
                </c:pt>
                <c:pt idx="21261">
                  <c:v>3.0458115625001598</c:v>
                </c:pt>
                <c:pt idx="21262">
                  <c:v>3.0454540625001596</c:v>
                </c:pt>
                <c:pt idx="21263">
                  <c:v>3.0448356250000002</c:v>
                </c:pt>
                <c:pt idx="21264">
                  <c:v>3.04433031250016</c:v>
                </c:pt>
                <c:pt idx="21265">
                  <c:v>3.0439043749999999</c:v>
                </c:pt>
                <c:pt idx="21266">
                  <c:v>3.043889375</c:v>
                </c:pt>
                <c:pt idx="21267">
                  <c:v>3.0443034375001599</c:v>
                </c:pt>
                <c:pt idx="21268">
                  <c:v>3.0446290625001597</c:v>
                </c:pt>
                <c:pt idx="21269">
                  <c:v>3.0449834375001599</c:v>
                </c:pt>
                <c:pt idx="21270">
                  <c:v>3.0453193750000001</c:v>
                </c:pt>
                <c:pt idx="21271">
                  <c:v>3.0456931250000001</c:v>
                </c:pt>
                <c:pt idx="21272">
                  <c:v>3.0453600000000001</c:v>
                </c:pt>
                <c:pt idx="21273">
                  <c:v>3.0449549999999999</c:v>
                </c:pt>
                <c:pt idx="21274">
                  <c:v>3.0445321875001596</c:v>
                </c:pt>
                <c:pt idx="21275">
                  <c:v>3.0441681250000001</c:v>
                </c:pt>
                <c:pt idx="21276">
                  <c:v>3.0446843750000001</c:v>
                </c:pt>
                <c:pt idx="21277">
                  <c:v>3.04525625</c:v>
                </c:pt>
                <c:pt idx="21278">
                  <c:v>3.0456918750000002</c:v>
                </c:pt>
                <c:pt idx="21279">
                  <c:v>3.0460793750000001</c:v>
                </c:pt>
                <c:pt idx="21280">
                  <c:v>3.0459550000000002</c:v>
                </c:pt>
                <c:pt idx="21281">
                  <c:v>3.0463650000000002</c:v>
                </c:pt>
                <c:pt idx="21282">
                  <c:v>3.0467374999999999</c:v>
                </c:pt>
                <c:pt idx="21283">
                  <c:v>3.047085</c:v>
                </c:pt>
                <c:pt idx="21284">
                  <c:v>3.0474434375001596</c:v>
                </c:pt>
                <c:pt idx="21285">
                  <c:v>3.0478106249999999</c:v>
                </c:pt>
                <c:pt idx="21286">
                  <c:v>3.047825</c:v>
                </c:pt>
                <c:pt idx="21287">
                  <c:v>3.0474921875001599</c:v>
                </c:pt>
                <c:pt idx="21288">
                  <c:v>3.0471378125001598</c:v>
                </c:pt>
                <c:pt idx="21289">
                  <c:v>3.0466406250000002</c:v>
                </c:pt>
                <c:pt idx="21290">
                  <c:v>3.0462103125001598</c:v>
                </c:pt>
                <c:pt idx="21291">
                  <c:v>3.0455521875001597</c:v>
                </c:pt>
                <c:pt idx="21292">
                  <c:v>3.0450953125001599</c:v>
                </c:pt>
                <c:pt idx="21293">
                  <c:v>3.04475125</c:v>
                </c:pt>
                <c:pt idx="21294">
                  <c:v>3.0443837500000002</c:v>
                </c:pt>
                <c:pt idx="21295">
                  <c:v>3.0442915625001596</c:v>
                </c:pt>
                <c:pt idx="21296">
                  <c:v>3.0439659375001598</c:v>
                </c:pt>
                <c:pt idx="21297">
                  <c:v>3.0436043750000001</c:v>
                </c:pt>
                <c:pt idx="21298">
                  <c:v>3.0435846875001595</c:v>
                </c:pt>
                <c:pt idx="21299">
                  <c:v>3.0439346875001596</c:v>
                </c:pt>
                <c:pt idx="21300">
                  <c:v>3.0443018749999999</c:v>
                </c:pt>
                <c:pt idx="21301">
                  <c:v>3.0448050000000002</c:v>
                </c:pt>
                <c:pt idx="21302">
                  <c:v>3.0452959375001596</c:v>
                </c:pt>
                <c:pt idx="21303">
                  <c:v>3.045719375</c:v>
                </c:pt>
                <c:pt idx="21304">
                  <c:v>3.0460449999999999</c:v>
                </c:pt>
                <c:pt idx="21305">
                  <c:v>3.0458056249999998</c:v>
                </c:pt>
                <c:pt idx="21306">
                  <c:v>3.0454412500000001</c:v>
                </c:pt>
                <c:pt idx="21307">
                  <c:v>3.0450228125001599</c:v>
                </c:pt>
                <c:pt idx="21308">
                  <c:v>3.0446762500000002</c:v>
                </c:pt>
                <c:pt idx="21309">
                  <c:v>3.0449934375001599</c:v>
                </c:pt>
                <c:pt idx="21310">
                  <c:v>3.0445809375001596</c:v>
                </c:pt>
                <c:pt idx="21311">
                  <c:v>3.0448634375001595</c:v>
                </c:pt>
                <c:pt idx="21312">
                  <c:v>3.0452609375001596</c:v>
                </c:pt>
                <c:pt idx="21313">
                  <c:v>3.0455978125001599</c:v>
                </c:pt>
                <c:pt idx="21314">
                  <c:v>3.0451931249999999</c:v>
                </c:pt>
                <c:pt idx="21315">
                  <c:v>3.044805625</c:v>
                </c:pt>
                <c:pt idx="21316">
                  <c:v>3.0448843750000001</c:v>
                </c:pt>
                <c:pt idx="21317">
                  <c:v>3.0452565625001595</c:v>
                </c:pt>
                <c:pt idx="21318">
                  <c:v>3.0456453125001599</c:v>
                </c:pt>
                <c:pt idx="21319">
                  <c:v>3.0459703125001596</c:v>
                </c:pt>
                <c:pt idx="21320">
                  <c:v>3.0454937499999999</c:v>
                </c:pt>
                <c:pt idx="21321">
                  <c:v>3.0450343750000002</c:v>
                </c:pt>
                <c:pt idx="21322">
                  <c:v>3.0446831250000002</c:v>
                </c:pt>
                <c:pt idx="21323">
                  <c:v>3.0441540625001595</c:v>
                </c:pt>
                <c:pt idx="21324">
                  <c:v>3.0437453125001599</c:v>
                </c:pt>
                <c:pt idx="21325">
                  <c:v>3.0433746875001599</c:v>
                </c:pt>
                <c:pt idx="21326">
                  <c:v>3.0430003125001597</c:v>
                </c:pt>
                <c:pt idx="21327">
                  <c:v>3.042665</c:v>
                </c:pt>
                <c:pt idx="21328">
                  <c:v>3.0422446875001596</c:v>
                </c:pt>
                <c:pt idx="21329">
                  <c:v>3.0418915625001599</c:v>
                </c:pt>
                <c:pt idx="21330">
                  <c:v>3.0415100000000002</c:v>
                </c:pt>
                <c:pt idx="21331">
                  <c:v>3.0411299999999999</c:v>
                </c:pt>
                <c:pt idx="21332">
                  <c:v>3.0407068750000001</c:v>
                </c:pt>
                <c:pt idx="21333">
                  <c:v>3.0403759375001598</c:v>
                </c:pt>
                <c:pt idx="21334">
                  <c:v>3.0399690625001599</c:v>
                </c:pt>
                <c:pt idx="21335">
                  <c:v>3.0396221875001599</c:v>
                </c:pt>
                <c:pt idx="21336">
                  <c:v>3.0392753125001599</c:v>
                </c:pt>
                <c:pt idx="21337">
                  <c:v>3.0388562499999998</c:v>
                </c:pt>
                <c:pt idx="21338">
                  <c:v>3.0383990625001598</c:v>
                </c:pt>
                <c:pt idx="21339">
                  <c:v>3.0378515625001596</c:v>
                </c:pt>
                <c:pt idx="21340">
                  <c:v>3.0374362499999998</c:v>
                </c:pt>
                <c:pt idx="21341">
                  <c:v>3.0377271875001597</c:v>
                </c:pt>
                <c:pt idx="21342">
                  <c:v>3.0380584375001596</c:v>
                </c:pt>
                <c:pt idx="21343">
                  <c:v>3.0385453125001596</c:v>
                </c:pt>
                <c:pt idx="21344">
                  <c:v>3.0389678125001596</c:v>
                </c:pt>
                <c:pt idx="21345">
                  <c:v>3.0393831250000001</c:v>
                </c:pt>
                <c:pt idx="21346">
                  <c:v>3.0397709375001596</c:v>
                </c:pt>
                <c:pt idx="21347">
                  <c:v>3.0402434375001599</c:v>
                </c:pt>
                <c:pt idx="21348">
                  <c:v>3.0406143750000001</c:v>
                </c:pt>
                <c:pt idx="21349">
                  <c:v>3.0410881249999999</c:v>
                </c:pt>
                <c:pt idx="21350">
                  <c:v>3.0414975000000002</c:v>
                </c:pt>
                <c:pt idx="21351">
                  <c:v>3.0419</c:v>
                </c:pt>
                <c:pt idx="21352">
                  <c:v>3.0423390625001598</c:v>
                </c:pt>
                <c:pt idx="21353">
                  <c:v>3.0426784375001596</c:v>
                </c:pt>
                <c:pt idx="21354">
                  <c:v>3.0430056250000002</c:v>
                </c:pt>
                <c:pt idx="21355">
                  <c:v>3.0434684375001599</c:v>
                </c:pt>
                <c:pt idx="21356">
                  <c:v>3.0437903125001595</c:v>
                </c:pt>
                <c:pt idx="21357">
                  <c:v>3.04413</c:v>
                </c:pt>
                <c:pt idx="21358">
                  <c:v>3.0445099999999998</c:v>
                </c:pt>
                <c:pt idx="21359">
                  <c:v>3.0448675000000001</c:v>
                </c:pt>
                <c:pt idx="21360">
                  <c:v>3.0452537500000001</c:v>
                </c:pt>
                <c:pt idx="21361">
                  <c:v>3.0456503125001597</c:v>
                </c:pt>
                <c:pt idx="21362">
                  <c:v>3.0460296875001598</c:v>
                </c:pt>
                <c:pt idx="21363">
                  <c:v>3.0464506249999999</c:v>
                </c:pt>
                <c:pt idx="21364">
                  <c:v>3.0468884375001597</c:v>
                </c:pt>
                <c:pt idx="21365">
                  <c:v>3.0465012499999999</c:v>
                </c:pt>
                <c:pt idx="21366">
                  <c:v>3.0460596875001595</c:v>
                </c:pt>
                <c:pt idx="21367">
                  <c:v>3.0454512500000002</c:v>
                </c:pt>
                <c:pt idx="21368">
                  <c:v>3.0450246875001596</c:v>
                </c:pt>
                <c:pt idx="21369">
                  <c:v>3.0445659375001597</c:v>
                </c:pt>
                <c:pt idx="21370">
                  <c:v>3.0440859375001597</c:v>
                </c:pt>
                <c:pt idx="21371">
                  <c:v>3.043501875</c:v>
                </c:pt>
                <c:pt idx="21372">
                  <c:v>3.0431765625001597</c:v>
                </c:pt>
                <c:pt idx="21373">
                  <c:v>3.0428384375001598</c:v>
                </c:pt>
                <c:pt idx="21374">
                  <c:v>3.0424868749999998</c:v>
                </c:pt>
                <c:pt idx="21375">
                  <c:v>3.042024375</c:v>
                </c:pt>
                <c:pt idx="21376">
                  <c:v>3.0415774999999998</c:v>
                </c:pt>
                <c:pt idx="21377">
                  <c:v>3.0410443749999998</c:v>
                </c:pt>
                <c:pt idx="21378">
                  <c:v>3.0404906249999999</c:v>
                </c:pt>
                <c:pt idx="21379">
                  <c:v>3.0401440625001599</c:v>
                </c:pt>
                <c:pt idx="21380">
                  <c:v>3.0397981249999999</c:v>
                </c:pt>
                <c:pt idx="21381">
                  <c:v>3.03940375</c:v>
                </c:pt>
                <c:pt idx="21382">
                  <c:v>3.0390700000000002</c:v>
                </c:pt>
                <c:pt idx="21383">
                  <c:v>3.0384168749999998</c:v>
                </c:pt>
                <c:pt idx="21384">
                  <c:v>3.0380090625001599</c:v>
                </c:pt>
                <c:pt idx="21385">
                  <c:v>3.03756</c:v>
                </c:pt>
                <c:pt idx="21386">
                  <c:v>3.0372190625001596</c:v>
                </c:pt>
                <c:pt idx="21387">
                  <c:v>3.0367859375001598</c:v>
                </c:pt>
                <c:pt idx="21388">
                  <c:v>3.036299375</c:v>
                </c:pt>
                <c:pt idx="21389">
                  <c:v>3.0358299999999998</c:v>
                </c:pt>
                <c:pt idx="21390">
                  <c:v>3.0354943749999999</c:v>
                </c:pt>
                <c:pt idx="21391">
                  <c:v>3.0350909375001596</c:v>
                </c:pt>
                <c:pt idx="21392">
                  <c:v>3.0350181250000001</c:v>
                </c:pt>
                <c:pt idx="21393">
                  <c:v>3.0351015625001598</c:v>
                </c:pt>
                <c:pt idx="21394">
                  <c:v>3.0354381250000002</c:v>
                </c:pt>
                <c:pt idx="21395">
                  <c:v>3.0357993749999999</c:v>
                </c:pt>
                <c:pt idx="21396">
                  <c:v>3.03612875</c:v>
                </c:pt>
                <c:pt idx="21397">
                  <c:v>3.0366365625001599</c:v>
                </c:pt>
                <c:pt idx="21398">
                  <c:v>3.0369899999999999</c:v>
                </c:pt>
                <c:pt idx="21399">
                  <c:v>3.0366225</c:v>
                </c:pt>
                <c:pt idx="21400">
                  <c:v>3.0362859375001596</c:v>
                </c:pt>
                <c:pt idx="21401">
                  <c:v>3.0362637499999998</c:v>
                </c:pt>
                <c:pt idx="21402">
                  <c:v>3.0366046875001595</c:v>
                </c:pt>
                <c:pt idx="21403">
                  <c:v>3.0369284375001597</c:v>
                </c:pt>
                <c:pt idx="21404">
                  <c:v>3.0372662500000001</c:v>
                </c:pt>
                <c:pt idx="21405">
                  <c:v>3.0376053125001596</c:v>
                </c:pt>
                <c:pt idx="21406">
                  <c:v>3.0380140625001597</c:v>
                </c:pt>
                <c:pt idx="21407">
                  <c:v>3.0383996875001595</c:v>
                </c:pt>
                <c:pt idx="21408">
                  <c:v>3.0387709375001597</c:v>
                </c:pt>
                <c:pt idx="21409">
                  <c:v>3.0386284375001598</c:v>
                </c:pt>
                <c:pt idx="21410">
                  <c:v>3.038528125</c:v>
                </c:pt>
                <c:pt idx="21411">
                  <c:v>3.0381956250000002</c:v>
                </c:pt>
                <c:pt idx="21412">
                  <c:v>3.0378740625001597</c:v>
                </c:pt>
                <c:pt idx="21413">
                  <c:v>3.0375412499999999</c:v>
                </c:pt>
                <c:pt idx="21414">
                  <c:v>3.0370571875001597</c:v>
                </c:pt>
                <c:pt idx="21415">
                  <c:v>3.0365668750000001</c:v>
                </c:pt>
                <c:pt idx="21416">
                  <c:v>3.0359587499999998</c:v>
                </c:pt>
                <c:pt idx="21417">
                  <c:v>3.035584375</c:v>
                </c:pt>
                <c:pt idx="21418">
                  <c:v>3.0352415625001599</c:v>
                </c:pt>
                <c:pt idx="21419">
                  <c:v>3.0348646875001597</c:v>
                </c:pt>
                <c:pt idx="21420">
                  <c:v>3.0343412500000002</c:v>
                </c:pt>
                <c:pt idx="21421">
                  <c:v>3.0338434375001597</c:v>
                </c:pt>
                <c:pt idx="21422">
                  <c:v>3.0333759375001597</c:v>
                </c:pt>
                <c:pt idx="21423">
                  <c:v>3.0331600000000001</c:v>
                </c:pt>
                <c:pt idx="21424">
                  <c:v>3.0330521875001599</c:v>
                </c:pt>
                <c:pt idx="21425">
                  <c:v>3.0335346875001599</c:v>
                </c:pt>
                <c:pt idx="21426">
                  <c:v>3.0338603125001598</c:v>
                </c:pt>
                <c:pt idx="21427">
                  <c:v>3.0343096875001598</c:v>
                </c:pt>
                <c:pt idx="21428">
                  <c:v>3.0346884375001597</c:v>
                </c:pt>
                <c:pt idx="21429">
                  <c:v>3.0350228125001597</c:v>
                </c:pt>
                <c:pt idx="21430">
                  <c:v>3.0353790625001595</c:v>
                </c:pt>
                <c:pt idx="21431">
                  <c:v>3.0357206250000002</c:v>
                </c:pt>
                <c:pt idx="21432">
                  <c:v>3.0360575000000001</c:v>
                </c:pt>
                <c:pt idx="21433">
                  <c:v>3.036416875</c:v>
                </c:pt>
                <c:pt idx="21434">
                  <c:v>3.0365346875001595</c:v>
                </c:pt>
                <c:pt idx="21435">
                  <c:v>3.0367337499999998</c:v>
                </c:pt>
                <c:pt idx="21436">
                  <c:v>3.036510625</c:v>
                </c:pt>
                <c:pt idx="21437">
                  <c:v>3.0361259375001599</c:v>
                </c:pt>
                <c:pt idx="21438">
                  <c:v>3.035736875</c:v>
                </c:pt>
                <c:pt idx="21439">
                  <c:v>3.0352874999999999</c:v>
                </c:pt>
                <c:pt idx="21440">
                  <c:v>3.0349499999999998</c:v>
                </c:pt>
                <c:pt idx="21441">
                  <c:v>3.0346128125001597</c:v>
                </c:pt>
                <c:pt idx="21442">
                  <c:v>3.034195</c:v>
                </c:pt>
                <c:pt idx="21443">
                  <c:v>3.0339909375001599</c:v>
                </c:pt>
                <c:pt idx="21444">
                  <c:v>3.0338546875001597</c:v>
                </c:pt>
                <c:pt idx="21445">
                  <c:v>3.0334218750000002</c:v>
                </c:pt>
                <c:pt idx="21446">
                  <c:v>3.0330390625001598</c:v>
                </c:pt>
                <c:pt idx="21447">
                  <c:v>3.0326184375001599</c:v>
                </c:pt>
                <c:pt idx="21448">
                  <c:v>3.032193125</c:v>
                </c:pt>
                <c:pt idx="21449">
                  <c:v>3.0318221875001599</c:v>
                </c:pt>
                <c:pt idx="21450">
                  <c:v>3.0314915625001597</c:v>
                </c:pt>
                <c:pt idx="21451">
                  <c:v>3.0312475000000001</c:v>
                </c:pt>
                <c:pt idx="21452">
                  <c:v>3.0316215625001597</c:v>
                </c:pt>
                <c:pt idx="21453">
                  <c:v>3.0320065625001598</c:v>
                </c:pt>
                <c:pt idx="21454">
                  <c:v>3.0323859375001598</c:v>
                </c:pt>
                <c:pt idx="21455">
                  <c:v>3.0328237499999999</c:v>
                </c:pt>
                <c:pt idx="21456">
                  <c:v>3.0332318749999998</c:v>
                </c:pt>
                <c:pt idx="21457">
                  <c:v>3.0337606250000002</c:v>
                </c:pt>
                <c:pt idx="21458">
                  <c:v>3.0341290625001598</c:v>
                </c:pt>
                <c:pt idx="21459">
                  <c:v>3.0344699999999998</c:v>
                </c:pt>
                <c:pt idx="21460">
                  <c:v>3.0341162499999998</c:v>
                </c:pt>
                <c:pt idx="21461">
                  <c:v>3.0336921875001597</c:v>
                </c:pt>
                <c:pt idx="21462">
                  <c:v>3.0333065625001598</c:v>
                </c:pt>
                <c:pt idx="21463">
                  <c:v>3.032985</c:v>
                </c:pt>
                <c:pt idx="21464">
                  <c:v>3.0333506250000002</c:v>
                </c:pt>
                <c:pt idx="21465">
                  <c:v>3.0332343750000001</c:v>
                </c:pt>
                <c:pt idx="21466">
                  <c:v>3.0332940625001599</c:v>
                </c:pt>
                <c:pt idx="21467">
                  <c:v>3.0337009375001598</c:v>
                </c:pt>
                <c:pt idx="21468">
                  <c:v>3.034046875</c:v>
                </c:pt>
                <c:pt idx="21469">
                  <c:v>3.0338971875001599</c:v>
                </c:pt>
                <c:pt idx="21470">
                  <c:v>3.0335184375001596</c:v>
                </c:pt>
                <c:pt idx="21471">
                  <c:v>3.0331115625001597</c:v>
                </c:pt>
                <c:pt idx="21472">
                  <c:v>3.0327615625001596</c:v>
                </c:pt>
                <c:pt idx="21473">
                  <c:v>3.0324359375001597</c:v>
                </c:pt>
                <c:pt idx="21474">
                  <c:v>3.0322862499999998</c:v>
                </c:pt>
                <c:pt idx="21475">
                  <c:v>3.031959375</c:v>
                </c:pt>
                <c:pt idx="21476">
                  <c:v>3.0315140625001598</c:v>
                </c:pt>
                <c:pt idx="21477">
                  <c:v>3.03117875</c:v>
                </c:pt>
                <c:pt idx="21478">
                  <c:v>3.0305787500000001</c:v>
                </c:pt>
                <c:pt idx="21479">
                  <c:v>3.0300981249999999</c:v>
                </c:pt>
                <c:pt idx="21480">
                  <c:v>3.0294946875001596</c:v>
                </c:pt>
                <c:pt idx="21481">
                  <c:v>3.0290343750000002</c:v>
                </c:pt>
                <c:pt idx="21482">
                  <c:v>3.0288346875001597</c:v>
                </c:pt>
                <c:pt idx="21483">
                  <c:v>3.0287893750000001</c:v>
                </c:pt>
                <c:pt idx="21484">
                  <c:v>3.0287915625001598</c:v>
                </c:pt>
                <c:pt idx="21485">
                  <c:v>3.0290434375001598</c:v>
                </c:pt>
                <c:pt idx="21486">
                  <c:v>3.0293821875001599</c:v>
                </c:pt>
                <c:pt idx="21487">
                  <c:v>3.0297675000000002</c:v>
                </c:pt>
                <c:pt idx="21488">
                  <c:v>3.0299925000000001</c:v>
                </c:pt>
                <c:pt idx="21489">
                  <c:v>3.0301021875001597</c:v>
                </c:pt>
                <c:pt idx="21490">
                  <c:v>3.0297696875001598</c:v>
                </c:pt>
                <c:pt idx="21491">
                  <c:v>3.0293478125001596</c:v>
                </c:pt>
                <c:pt idx="21492">
                  <c:v>3.0288071875001599</c:v>
                </c:pt>
                <c:pt idx="21493">
                  <c:v>3.0284340625001596</c:v>
                </c:pt>
                <c:pt idx="21494">
                  <c:v>3.0281075</c:v>
                </c:pt>
                <c:pt idx="21495">
                  <c:v>3.02845875</c:v>
                </c:pt>
                <c:pt idx="21496">
                  <c:v>3.0287978125001596</c:v>
                </c:pt>
                <c:pt idx="21497">
                  <c:v>3.0292068749999999</c:v>
                </c:pt>
                <c:pt idx="21498">
                  <c:v>3.02959625</c:v>
                </c:pt>
                <c:pt idx="21499">
                  <c:v>3.02996</c:v>
                </c:pt>
                <c:pt idx="21500">
                  <c:v>3.0302909375001597</c:v>
                </c:pt>
                <c:pt idx="21501">
                  <c:v>3.0307778125001597</c:v>
                </c:pt>
                <c:pt idx="21502">
                  <c:v>3.0311871875001599</c:v>
                </c:pt>
                <c:pt idx="21503">
                  <c:v>3.0315712499999998</c:v>
                </c:pt>
                <c:pt idx="21504">
                  <c:v>3.0319068749999998</c:v>
                </c:pt>
                <c:pt idx="21505">
                  <c:v>3.0322309375001599</c:v>
                </c:pt>
                <c:pt idx="21506">
                  <c:v>3.0321965625001597</c:v>
                </c:pt>
                <c:pt idx="21507">
                  <c:v>3.0316940625001596</c:v>
                </c:pt>
                <c:pt idx="21508">
                  <c:v>3.0310937500000001</c:v>
                </c:pt>
                <c:pt idx="21509">
                  <c:v>3.0304437499999999</c:v>
                </c:pt>
                <c:pt idx="21510">
                  <c:v>3.02999375</c:v>
                </c:pt>
                <c:pt idx="21511">
                  <c:v>3.0295743750000002</c:v>
                </c:pt>
                <c:pt idx="21512">
                  <c:v>3.0291859375001597</c:v>
                </c:pt>
                <c:pt idx="21513">
                  <c:v>3.0288474999999999</c:v>
                </c:pt>
                <c:pt idx="21514">
                  <c:v>3.0285212499999998</c:v>
                </c:pt>
                <c:pt idx="21515">
                  <c:v>3.0279734375001599</c:v>
                </c:pt>
                <c:pt idx="21516">
                  <c:v>3.027419375</c:v>
                </c:pt>
                <c:pt idx="21517">
                  <c:v>3.02706125</c:v>
                </c:pt>
                <c:pt idx="21518">
                  <c:v>3.0267356250000002</c:v>
                </c:pt>
                <c:pt idx="21519">
                  <c:v>3.0264143749999999</c:v>
                </c:pt>
                <c:pt idx="21520">
                  <c:v>3.0260600000000002</c:v>
                </c:pt>
                <c:pt idx="21521">
                  <c:v>3.026248125</c:v>
                </c:pt>
                <c:pt idx="21522">
                  <c:v>3.0266309375001597</c:v>
                </c:pt>
                <c:pt idx="21523">
                  <c:v>3.0270450000000002</c:v>
                </c:pt>
                <c:pt idx="21524">
                  <c:v>3.0273903125001596</c:v>
                </c:pt>
                <c:pt idx="21525">
                  <c:v>3.0277331250000001</c:v>
                </c:pt>
                <c:pt idx="21526">
                  <c:v>3.0275690625001599</c:v>
                </c:pt>
                <c:pt idx="21527">
                  <c:v>3.0272465625001597</c:v>
                </c:pt>
                <c:pt idx="21528">
                  <c:v>3.0266684375001596</c:v>
                </c:pt>
                <c:pt idx="21529">
                  <c:v>3.0260924999999999</c:v>
                </c:pt>
                <c:pt idx="21530">
                  <c:v>3.0257571875001599</c:v>
                </c:pt>
                <c:pt idx="21531">
                  <c:v>3.0254240625001598</c:v>
                </c:pt>
                <c:pt idx="21532">
                  <c:v>3.0248453125001595</c:v>
                </c:pt>
                <c:pt idx="21533">
                  <c:v>3.0243293750000002</c:v>
                </c:pt>
                <c:pt idx="21534">
                  <c:v>3.0239384375001599</c:v>
                </c:pt>
                <c:pt idx="21535">
                  <c:v>3.02360843750016</c:v>
                </c:pt>
                <c:pt idx="21536">
                  <c:v>3.0232493749999998</c:v>
                </c:pt>
                <c:pt idx="21537">
                  <c:v>3.0234609375001598</c:v>
                </c:pt>
                <c:pt idx="21538">
                  <c:v>3.023795625</c:v>
                </c:pt>
                <c:pt idx="21539">
                  <c:v>3.0241899999999999</c:v>
                </c:pt>
                <c:pt idx="21540">
                  <c:v>3.0245303125001599</c:v>
                </c:pt>
                <c:pt idx="21541">
                  <c:v>3.02500875</c:v>
                </c:pt>
                <c:pt idx="21542">
                  <c:v>3.0254509375001599</c:v>
                </c:pt>
                <c:pt idx="21543">
                  <c:v>3.0257934375001598</c:v>
                </c:pt>
                <c:pt idx="21544">
                  <c:v>3.0261409375001596</c:v>
                </c:pt>
                <c:pt idx="21545">
                  <c:v>3.0265425000000001</c:v>
                </c:pt>
                <c:pt idx="21546">
                  <c:v>3.0269446875001598</c:v>
                </c:pt>
                <c:pt idx="21547">
                  <c:v>3.0272915625001597</c:v>
                </c:pt>
                <c:pt idx="21548">
                  <c:v>3.0276149999999999</c:v>
                </c:pt>
                <c:pt idx="21549">
                  <c:v>3.0279574999999999</c:v>
                </c:pt>
                <c:pt idx="21550">
                  <c:v>3.0277509375001599</c:v>
                </c:pt>
                <c:pt idx="21551">
                  <c:v>3.0274162499999999</c:v>
                </c:pt>
                <c:pt idx="21552">
                  <c:v>3.0270421875001596</c:v>
                </c:pt>
                <c:pt idx="21553">
                  <c:v>3.026481875</c:v>
                </c:pt>
                <c:pt idx="21554">
                  <c:v>3.026070625</c:v>
                </c:pt>
                <c:pt idx="21555">
                  <c:v>3.0256462499999999</c:v>
                </c:pt>
                <c:pt idx="21556">
                  <c:v>3.0252543749999998</c:v>
                </c:pt>
                <c:pt idx="21557">
                  <c:v>3.024874375</c:v>
                </c:pt>
                <c:pt idx="21558">
                  <c:v>3.0250796875001598</c:v>
                </c:pt>
                <c:pt idx="21559">
                  <c:v>3.0255471875001598</c:v>
                </c:pt>
                <c:pt idx="21560">
                  <c:v>3.0259100000000001</c:v>
                </c:pt>
                <c:pt idx="21561">
                  <c:v>3.0256531249999998</c:v>
                </c:pt>
                <c:pt idx="21562">
                  <c:v>3.0252962499999998</c:v>
                </c:pt>
                <c:pt idx="21563">
                  <c:v>3.0249409375001597</c:v>
                </c:pt>
                <c:pt idx="21564">
                  <c:v>3.02454125</c:v>
                </c:pt>
                <c:pt idx="21565">
                  <c:v>3.0246090625001596</c:v>
                </c:pt>
                <c:pt idx="21566">
                  <c:v>3.0245000000000002</c:v>
                </c:pt>
                <c:pt idx="21567">
                  <c:v>3.0248400000000002</c:v>
                </c:pt>
                <c:pt idx="21568">
                  <c:v>3.0251809375001599</c:v>
                </c:pt>
                <c:pt idx="21569">
                  <c:v>3.0255553125001597</c:v>
                </c:pt>
                <c:pt idx="21570">
                  <c:v>3.025953125</c:v>
                </c:pt>
                <c:pt idx="21571">
                  <c:v>3.0263506250000001</c:v>
                </c:pt>
                <c:pt idx="21572">
                  <c:v>3.026681875</c:v>
                </c:pt>
                <c:pt idx="21573">
                  <c:v>3.027044375</c:v>
                </c:pt>
                <c:pt idx="21574">
                  <c:v>3.02709625</c:v>
                </c:pt>
                <c:pt idx="21575">
                  <c:v>3.02675781250016</c:v>
                </c:pt>
                <c:pt idx="21576">
                  <c:v>3.0264228125001598</c:v>
                </c:pt>
                <c:pt idx="21577">
                  <c:v>3.0259703125001596</c:v>
                </c:pt>
                <c:pt idx="21578">
                  <c:v>3.0256156249999999</c:v>
                </c:pt>
                <c:pt idx="21579">
                  <c:v>3.0251946875001599</c:v>
                </c:pt>
                <c:pt idx="21580">
                  <c:v>3.0248556249999998</c:v>
                </c:pt>
                <c:pt idx="21581">
                  <c:v>3.0243534375001597</c:v>
                </c:pt>
                <c:pt idx="21582">
                  <c:v>3.02397625</c:v>
                </c:pt>
                <c:pt idx="21583">
                  <c:v>3.0236196875001595</c:v>
                </c:pt>
                <c:pt idx="21584">
                  <c:v>3.0231096875001597</c:v>
                </c:pt>
                <c:pt idx="21585">
                  <c:v>3.022634375</c:v>
                </c:pt>
                <c:pt idx="21586">
                  <c:v>3.0221931249999998</c:v>
                </c:pt>
                <c:pt idx="21587">
                  <c:v>3.0218421875001598</c:v>
                </c:pt>
                <c:pt idx="21588">
                  <c:v>3.0213990625001599</c:v>
                </c:pt>
                <c:pt idx="21589">
                  <c:v>3.0210075000000001</c:v>
                </c:pt>
                <c:pt idx="21590">
                  <c:v>3.0205709375001599</c:v>
                </c:pt>
                <c:pt idx="21591">
                  <c:v>3.0206534375001599</c:v>
                </c:pt>
                <c:pt idx="21592">
                  <c:v>3.0210246875001596</c:v>
                </c:pt>
                <c:pt idx="21593">
                  <c:v>3.0214112499999999</c:v>
                </c:pt>
                <c:pt idx="21594">
                  <c:v>3.0217653125001598</c:v>
                </c:pt>
                <c:pt idx="21595">
                  <c:v>3.0221187500000002</c:v>
                </c:pt>
                <c:pt idx="21596">
                  <c:v>3.0224549999999999</c:v>
                </c:pt>
                <c:pt idx="21597">
                  <c:v>3.0227893749999999</c:v>
                </c:pt>
                <c:pt idx="21598">
                  <c:v>3.0231556249999998</c:v>
                </c:pt>
                <c:pt idx="21599">
                  <c:v>3.0235871875001599</c:v>
                </c:pt>
                <c:pt idx="21600">
                  <c:v>3.0239328125001599</c:v>
                </c:pt>
                <c:pt idx="21601">
                  <c:v>3.0242615625001599</c:v>
                </c:pt>
                <c:pt idx="21602">
                  <c:v>3.0245828125001597</c:v>
                </c:pt>
                <c:pt idx="21603">
                  <c:v>3.0249059375001597</c:v>
                </c:pt>
                <c:pt idx="21604">
                  <c:v>3.02455125</c:v>
                </c:pt>
                <c:pt idx="21605">
                  <c:v>3.0241821875001595</c:v>
                </c:pt>
                <c:pt idx="21606">
                  <c:v>3.0237784375001597</c:v>
                </c:pt>
                <c:pt idx="21607">
                  <c:v>3.0233465625001599</c:v>
                </c:pt>
                <c:pt idx="21608">
                  <c:v>3.0227693750000002</c:v>
                </c:pt>
                <c:pt idx="21609">
                  <c:v>3.0222375000000001</c:v>
                </c:pt>
                <c:pt idx="21610">
                  <c:v>3.02166625</c:v>
                </c:pt>
                <c:pt idx="21611">
                  <c:v>3.0211865625001599</c:v>
                </c:pt>
                <c:pt idx="21612">
                  <c:v>3.0208615625001598</c:v>
                </c:pt>
                <c:pt idx="21613">
                  <c:v>3.0204787500000001</c:v>
                </c:pt>
                <c:pt idx="21614">
                  <c:v>3.020075625</c:v>
                </c:pt>
                <c:pt idx="21615">
                  <c:v>3.019676875</c:v>
                </c:pt>
                <c:pt idx="21616">
                  <c:v>3.0192774999999998</c:v>
                </c:pt>
                <c:pt idx="21617">
                  <c:v>3.0191134375001596</c:v>
                </c:pt>
                <c:pt idx="21618">
                  <c:v>3.0194446875001599</c:v>
                </c:pt>
                <c:pt idx="21619">
                  <c:v>3.0197715625001598</c:v>
                </c:pt>
                <c:pt idx="21620">
                  <c:v>3.0201728125001597</c:v>
                </c:pt>
                <c:pt idx="21621">
                  <c:v>3.0205787499999999</c:v>
                </c:pt>
                <c:pt idx="21622">
                  <c:v>3.0210149999999998</c:v>
                </c:pt>
                <c:pt idx="21623">
                  <c:v>3.0214075</c:v>
                </c:pt>
                <c:pt idx="21624">
                  <c:v>3.0211074999999998</c:v>
                </c:pt>
                <c:pt idx="21625">
                  <c:v>3.020699375</c:v>
                </c:pt>
                <c:pt idx="21626">
                  <c:v>3.0202837499999999</c:v>
                </c:pt>
                <c:pt idx="21627">
                  <c:v>3.0198921875001599</c:v>
                </c:pt>
                <c:pt idx="21628">
                  <c:v>3.0194662499999998</c:v>
                </c:pt>
                <c:pt idx="21629">
                  <c:v>3.0196171875001596</c:v>
                </c:pt>
                <c:pt idx="21630">
                  <c:v>3.0199375000000002</c:v>
                </c:pt>
                <c:pt idx="21631">
                  <c:v>3.0203221875001596</c:v>
                </c:pt>
                <c:pt idx="21632">
                  <c:v>3.0207546875001596</c:v>
                </c:pt>
                <c:pt idx="21633">
                  <c:v>3.0212040625001597</c:v>
                </c:pt>
                <c:pt idx="21634">
                  <c:v>3.0216446875001597</c:v>
                </c:pt>
                <c:pt idx="21635">
                  <c:v>3.0221121875001598</c:v>
                </c:pt>
                <c:pt idx="21636">
                  <c:v>3.022469375</c:v>
                </c:pt>
                <c:pt idx="21637">
                  <c:v>3.0228528125001599</c:v>
                </c:pt>
                <c:pt idx="21638">
                  <c:v>3.0228203125001598</c:v>
                </c:pt>
                <c:pt idx="21639">
                  <c:v>3.022529375</c:v>
                </c:pt>
                <c:pt idx="21640">
                  <c:v>3.0221499999999999</c:v>
                </c:pt>
                <c:pt idx="21641">
                  <c:v>3.0217878125001598</c:v>
                </c:pt>
                <c:pt idx="21642">
                  <c:v>3.0213237500000001</c:v>
                </c:pt>
                <c:pt idx="21643">
                  <c:v>3.0208959375001596</c:v>
                </c:pt>
                <c:pt idx="21644">
                  <c:v>3.0205021875001599</c:v>
                </c:pt>
                <c:pt idx="21645">
                  <c:v>3.0200928125001596</c:v>
                </c:pt>
                <c:pt idx="21646">
                  <c:v>3.0195971875001599</c:v>
                </c:pt>
                <c:pt idx="21647">
                  <c:v>3.01916875</c:v>
                </c:pt>
                <c:pt idx="21648">
                  <c:v>3.0187187500000001</c:v>
                </c:pt>
                <c:pt idx="21649">
                  <c:v>3.0181953125001599</c:v>
                </c:pt>
                <c:pt idx="21650">
                  <c:v>3.0177303125001598</c:v>
                </c:pt>
                <c:pt idx="21651">
                  <c:v>3.017249375</c:v>
                </c:pt>
                <c:pt idx="21652">
                  <c:v>3.0168993749999999</c:v>
                </c:pt>
                <c:pt idx="21653">
                  <c:v>3.0163268749999999</c:v>
                </c:pt>
                <c:pt idx="21654">
                  <c:v>3.016</c:v>
                </c:pt>
                <c:pt idx="21655">
                  <c:v>3.0155112499999999</c:v>
                </c:pt>
                <c:pt idx="21656">
                  <c:v>3.0151525000000001</c:v>
                </c:pt>
                <c:pt idx="21657">
                  <c:v>3.01458125</c:v>
                </c:pt>
                <c:pt idx="21658">
                  <c:v>3.0141221875001598</c:v>
                </c:pt>
                <c:pt idx="21659">
                  <c:v>3.0137265625001599</c:v>
                </c:pt>
                <c:pt idx="21660">
                  <c:v>3.0133537499999998</c:v>
                </c:pt>
                <c:pt idx="21661">
                  <c:v>3.0129609375001598</c:v>
                </c:pt>
                <c:pt idx="21662">
                  <c:v>3.0132406249999999</c:v>
                </c:pt>
                <c:pt idx="21663">
                  <c:v>3.0135618750000002</c:v>
                </c:pt>
                <c:pt idx="21664">
                  <c:v>3.0139353125001596</c:v>
                </c:pt>
                <c:pt idx="21665">
                  <c:v>3.0142596875001599</c:v>
                </c:pt>
                <c:pt idx="21666">
                  <c:v>3.0146971875001598</c:v>
                </c:pt>
                <c:pt idx="21667">
                  <c:v>3.0150256249999998</c:v>
                </c:pt>
                <c:pt idx="21668">
                  <c:v>3.0153628125001597</c:v>
                </c:pt>
                <c:pt idx="21669">
                  <c:v>3.0154684375001599</c:v>
                </c:pt>
                <c:pt idx="21670">
                  <c:v>3.0158343749999998</c:v>
                </c:pt>
                <c:pt idx="21671">
                  <c:v>3.0161712500000002</c:v>
                </c:pt>
                <c:pt idx="21672">
                  <c:v>3.0165378125001596</c:v>
                </c:pt>
                <c:pt idx="21673">
                  <c:v>3.0165178125001599</c:v>
                </c:pt>
                <c:pt idx="21674">
                  <c:v>3.0169131249999999</c:v>
                </c:pt>
                <c:pt idx="21675">
                  <c:v>3.0173018749999998</c:v>
                </c:pt>
                <c:pt idx="21676">
                  <c:v>3.0176237499999998</c:v>
                </c:pt>
                <c:pt idx="21677">
                  <c:v>3.0180449999999999</c:v>
                </c:pt>
                <c:pt idx="21678">
                  <c:v>3.0185309375001599</c:v>
                </c:pt>
                <c:pt idx="21679">
                  <c:v>3.0188524999999999</c:v>
                </c:pt>
                <c:pt idx="21680">
                  <c:v>3.0192462500000001</c:v>
                </c:pt>
                <c:pt idx="21681">
                  <c:v>3.0191756249999999</c:v>
                </c:pt>
                <c:pt idx="21682">
                  <c:v>3.0194406250000001</c:v>
                </c:pt>
                <c:pt idx="21683">
                  <c:v>3.01982531250016</c:v>
                </c:pt>
                <c:pt idx="21684">
                  <c:v>3.0193931250000001</c:v>
                </c:pt>
                <c:pt idx="21685">
                  <c:v>3.0189096875001598</c:v>
                </c:pt>
                <c:pt idx="21686">
                  <c:v>3.0183906249999999</c:v>
                </c:pt>
                <c:pt idx="21687">
                  <c:v>3.0178090625001599</c:v>
                </c:pt>
                <c:pt idx="21688">
                  <c:v>3.0172840625001598</c:v>
                </c:pt>
                <c:pt idx="21689">
                  <c:v>3.01674</c:v>
                </c:pt>
                <c:pt idx="21690">
                  <c:v>3.0164</c:v>
                </c:pt>
                <c:pt idx="21691">
                  <c:v>3.0158784375001599</c:v>
                </c:pt>
                <c:pt idx="21692">
                  <c:v>3.0153409375001599</c:v>
                </c:pt>
                <c:pt idx="21693">
                  <c:v>3.0148674999999998</c:v>
                </c:pt>
                <c:pt idx="21694">
                  <c:v>3.0144340625001598</c:v>
                </c:pt>
                <c:pt idx="21695">
                  <c:v>3.0140771875001597</c:v>
                </c:pt>
                <c:pt idx="21696">
                  <c:v>3.0136287500000001</c:v>
                </c:pt>
                <c:pt idx="21697">
                  <c:v>3.0132809375001597</c:v>
                </c:pt>
                <c:pt idx="21698">
                  <c:v>3.0131250000000001</c:v>
                </c:pt>
                <c:pt idx="21699">
                  <c:v>3.0127328125001598</c:v>
                </c:pt>
                <c:pt idx="21700">
                  <c:v>3.0123928125001598</c:v>
                </c:pt>
                <c:pt idx="21701">
                  <c:v>3.0121668750000001</c:v>
                </c:pt>
                <c:pt idx="21702">
                  <c:v>3.0123381249999999</c:v>
                </c:pt>
                <c:pt idx="21703">
                  <c:v>3.0127324999999998</c:v>
                </c:pt>
                <c:pt idx="21704">
                  <c:v>3.0131384375001597</c:v>
                </c:pt>
                <c:pt idx="21705">
                  <c:v>3.0127943749999999</c:v>
                </c:pt>
                <c:pt idx="21706">
                  <c:v>3.0124615625001598</c:v>
                </c:pt>
                <c:pt idx="21707">
                  <c:v>3.0127424999999999</c:v>
                </c:pt>
                <c:pt idx="21708">
                  <c:v>3.0131009375001598</c:v>
                </c:pt>
                <c:pt idx="21709">
                  <c:v>3.0135709375001598</c:v>
                </c:pt>
                <c:pt idx="21710">
                  <c:v>3.0139753125001598</c:v>
                </c:pt>
                <c:pt idx="21711">
                  <c:v>3.014329375</c:v>
                </c:pt>
                <c:pt idx="21712">
                  <c:v>3.0147334375001598</c:v>
                </c:pt>
                <c:pt idx="21713">
                  <c:v>3.0151193749999998</c:v>
                </c:pt>
                <c:pt idx="21714">
                  <c:v>3.0155065625001596</c:v>
                </c:pt>
                <c:pt idx="21715">
                  <c:v>3.0158471875001598</c:v>
                </c:pt>
                <c:pt idx="21716">
                  <c:v>3.0162724999999999</c:v>
                </c:pt>
                <c:pt idx="21717">
                  <c:v>3.0166537500000001</c:v>
                </c:pt>
                <c:pt idx="21718">
                  <c:v>3.0170206249999998</c:v>
                </c:pt>
                <c:pt idx="21719">
                  <c:v>3.0174443750000002</c:v>
                </c:pt>
                <c:pt idx="21720">
                  <c:v>3.0170737500000002</c:v>
                </c:pt>
                <c:pt idx="21721">
                  <c:v>3.0165506249999998</c:v>
                </c:pt>
                <c:pt idx="21722">
                  <c:v>3.01617625</c:v>
                </c:pt>
                <c:pt idx="21723">
                  <c:v>3.0157574999999999</c:v>
                </c:pt>
                <c:pt idx="21724">
                  <c:v>3.0153890625001596</c:v>
                </c:pt>
                <c:pt idx="21725">
                  <c:v>3.015031875</c:v>
                </c:pt>
                <c:pt idx="21726">
                  <c:v>3.0146643750000002</c:v>
                </c:pt>
                <c:pt idx="21727">
                  <c:v>3.0142990625001596</c:v>
                </c:pt>
                <c:pt idx="21728">
                  <c:v>3.0139615625001599</c:v>
                </c:pt>
                <c:pt idx="21729">
                  <c:v>3.0133471875001598</c:v>
                </c:pt>
                <c:pt idx="21730">
                  <c:v>3.0129343749999999</c:v>
                </c:pt>
                <c:pt idx="21731">
                  <c:v>3.0125275</c:v>
                </c:pt>
                <c:pt idx="21732">
                  <c:v>3.0121684375001596</c:v>
                </c:pt>
                <c:pt idx="21733">
                  <c:v>3.0117393749999999</c:v>
                </c:pt>
                <c:pt idx="21734">
                  <c:v>3.0114187499999998</c:v>
                </c:pt>
                <c:pt idx="21735">
                  <c:v>3.0110965625001596</c:v>
                </c:pt>
                <c:pt idx="21736">
                  <c:v>3.0107656249999999</c:v>
                </c:pt>
                <c:pt idx="21737">
                  <c:v>3.0104293750000002</c:v>
                </c:pt>
                <c:pt idx="21738">
                  <c:v>3.0105703125001599</c:v>
                </c:pt>
                <c:pt idx="21739">
                  <c:v>3.0108990625001599</c:v>
                </c:pt>
                <c:pt idx="21740">
                  <c:v>3.0112524999999999</c:v>
                </c:pt>
                <c:pt idx="21741">
                  <c:v>3.0113893749999998</c:v>
                </c:pt>
                <c:pt idx="21742">
                  <c:v>3.0118059375001596</c:v>
                </c:pt>
                <c:pt idx="21743">
                  <c:v>3.0121662499999999</c:v>
                </c:pt>
                <c:pt idx="21744">
                  <c:v>3.0125309375001597</c:v>
                </c:pt>
                <c:pt idx="21745">
                  <c:v>3.0120978125001598</c:v>
                </c:pt>
                <c:pt idx="21746">
                  <c:v>3.0116849999999999</c:v>
                </c:pt>
                <c:pt idx="21747">
                  <c:v>3.0112749999999999</c:v>
                </c:pt>
                <c:pt idx="21748">
                  <c:v>3.0108115625001597</c:v>
                </c:pt>
                <c:pt idx="21749">
                  <c:v>3.0107303125001597</c:v>
                </c:pt>
                <c:pt idx="21750">
                  <c:v>3.0111043749999999</c:v>
                </c:pt>
                <c:pt idx="21751">
                  <c:v>3.0108390625001595</c:v>
                </c:pt>
                <c:pt idx="21752">
                  <c:v>3.0106321875001596</c:v>
                </c:pt>
                <c:pt idx="21753">
                  <c:v>3.0103015625001599</c:v>
                </c:pt>
                <c:pt idx="21754">
                  <c:v>3.0098684375001596</c:v>
                </c:pt>
                <c:pt idx="21755">
                  <c:v>3.0094050000000001</c:v>
                </c:pt>
                <c:pt idx="21756">
                  <c:v>3.0090221875001597</c:v>
                </c:pt>
                <c:pt idx="21757">
                  <c:v>3.0088940625001599</c:v>
                </c:pt>
                <c:pt idx="21758">
                  <c:v>3.0085725000000001</c:v>
                </c:pt>
                <c:pt idx="21759">
                  <c:v>3.0081371875001599</c:v>
                </c:pt>
                <c:pt idx="21760">
                  <c:v>3.0077056249999998</c:v>
                </c:pt>
                <c:pt idx="21761">
                  <c:v>3.0073584375001596</c:v>
                </c:pt>
                <c:pt idx="21762">
                  <c:v>3.0069971875001595</c:v>
                </c:pt>
                <c:pt idx="21763">
                  <c:v>3.0066756250000002</c:v>
                </c:pt>
                <c:pt idx="21764">
                  <c:v>3.0071115625001599</c:v>
                </c:pt>
                <c:pt idx="21765">
                  <c:v>3.007490625</c:v>
                </c:pt>
                <c:pt idx="21766">
                  <c:v>3.0078165625001598</c:v>
                </c:pt>
                <c:pt idx="21767">
                  <c:v>3.0081815625001598</c:v>
                </c:pt>
                <c:pt idx="21768">
                  <c:v>3.0085418750000001</c:v>
                </c:pt>
                <c:pt idx="21769">
                  <c:v>3.0088875000000002</c:v>
                </c:pt>
                <c:pt idx="21770">
                  <c:v>3.00924375</c:v>
                </c:pt>
                <c:pt idx="21771">
                  <c:v>3.0096271875001599</c:v>
                </c:pt>
                <c:pt idx="21772">
                  <c:v>3.0099593750000002</c:v>
                </c:pt>
                <c:pt idx="21773">
                  <c:v>3.0103090625001596</c:v>
                </c:pt>
                <c:pt idx="21774">
                  <c:v>3.0106962500000001</c:v>
                </c:pt>
                <c:pt idx="21775">
                  <c:v>3.0110256249999998</c:v>
                </c:pt>
                <c:pt idx="21776">
                  <c:v>3.0113465625001599</c:v>
                </c:pt>
                <c:pt idx="21777">
                  <c:v>3.0117237499999998</c:v>
                </c:pt>
                <c:pt idx="21778">
                  <c:v>3.0120856250000001</c:v>
                </c:pt>
                <c:pt idx="21779">
                  <c:v>3.01246875</c:v>
                </c:pt>
                <c:pt idx="21780">
                  <c:v>3.0127934375001599</c:v>
                </c:pt>
                <c:pt idx="21781">
                  <c:v>3.01314468750016</c:v>
                </c:pt>
                <c:pt idx="21782">
                  <c:v>3.0134668750000002</c:v>
                </c:pt>
                <c:pt idx="21783">
                  <c:v>3.0134346875001596</c:v>
                </c:pt>
                <c:pt idx="21784">
                  <c:v>3.012956875</c:v>
                </c:pt>
                <c:pt idx="21785">
                  <c:v>3.01254</c:v>
                </c:pt>
                <c:pt idx="21786">
                  <c:v>3.0122015625001599</c:v>
                </c:pt>
                <c:pt idx="21787">
                  <c:v>3.012025</c:v>
                </c:pt>
                <c:pt idx="21788">
                  <c:v>3.011524375</c:v>
                </c:pt>
                <c:pt idx="21789">
                  <c:v>3.0108990625001599</c:v>
                </c:pt>
                <c:pt idx="21790">
                  <c:v>3.0103331249999998</c:v>
                </c:pt>
                <c:pt idx="21791">
                  <c:v>3.0100040625001596</c:v>
                </c:pt>
                <c:pt idx="21792">
                  <c:v>3.0096328125001599</c:v>
                </c:pt>
                <c:pt idx="21793">
                  <c:v>3.0091999999999999</c:v>
                </c:pt>
                <c:pt idx="21794">
                  <c:v>3.0087281250000002</c:v>
                </c:pt>
                <c:pt idx="21795">
                  <c:v>3.0083165625001596</c:v>
                </c:pt>
                <c:pt idx="21796">
                  <c:v>3.0079775</c:v>
                </c:pt>
                <c:pt idx="21797">
                  <c:v>3.0076209375001599</c:v>
                </c:pt>
                <c:pt idx="21798">
                  <c:v>3.0074834375001598</c:v>
                </c:pt>
                <c:pt idx="21799">
                  <c:v>3.0071249999999998</c:v>
                </c:pt>
                <c:pt idx="21800">
                  <c:v>3.0068040625001595</c:v>
                </c:pt>
                <c:pt idx="21801">
                  <c:v>3.0063990625001598</c:v>
                </c:pt>
                <c:pt idx="21802">
                  <c:v>3.0063096875001598</c:v>
                </c:pt>
                <c:pt idx="21803">
                  <c:v>3.0067349999999999</c:v>
                </c:pt>
                <c:pt idx="21804">
                  <c:v>3.0070756250000001</c:v>
                </c:pt>
                <c:pt idx="21805">
                  <c:v>3.0074034375001597</c:v>
                </c:pt>
                <c:pt idx="21806">
                  <c:v>3.0077362499999998</c:v>
                </c:pt>
                <c:pt idx="21807">
                  <c:v>3.0078156250000001</c:v>
                </c:pt>
                <c:pt idx="21808">
                  <c:v>3.0073431249999998</c:v>
                </c:pt>
                <c:pt idx="21809">
                  <c:v>3.0070043750000002</c:v>
                </c:pt>
                <c:pt idx="21810">
                  <c:v>3.0066506249999998</c:v>
                </c:pt>
                <c:pt idx="21811">
                  <c:v>3.0068890625001599</c:v>
                </c:pt>
                <c:pt idx="21812">
                  <c:v>3.0070909375001595</c:v>
                </c:pt>
                <c:pt idx="21813">
                  <c:v>3.0074440625001597</c:v>
                </c:pt>
                <c:pt idx="21814">
                  <c:v>3.0078428125001597</c:v>
                </c:pt>
                <c:pt idx="21815">
                  <c:v>3.0082715625001599</c:v>
                </c:pt>
                <c:pt idx="21816">
                  <c:v>3.0084096875001598</c:v>
                </c:pt>
                <c:pt idx="21817">
                  <c:v>3.008228125</c:v>
                </c:pt>
                <c:pt idx="21818">
                  <c:v>3.0078299999999998</c:v>
                </c:pt>
                <c:pt idx="21819">
                  <c:v>3.0073625000000002</c:v>
                </c:pt>
                <c:pt idx="21820">
                  <c:v>3.0069975000000002</c:v>
                </c:pt>
                <c:pt idx="21821">
                  <c:v>3.0066040625001595</c:v>
                </c:pt>
                <c:pt idx="21822">
                  <c:v>3.006275</c:v>
                </c:pt>
                <c:pt idx="21823">
                  <c:v>3.0059753125001598</c:v>
                </c:pt>
                <c:pt idx="21824">
                  <c:v>3.0056506249999999</c:v>
                </c:pt>
                <c:pt idx="21825">
                  <c:v>3.0054824999999998</c:v>
                </c:pt>
                <c:pt idx="21826">
                  <c:v>3.0058756249999998</c:v>
                </c:pt>
                <c:pt idx="21827">
                  <c:v>3.0062478125001597</c:v>
                </c:pt>
                <c:pt idx="21828">
                  <c:v>3.0065862499999998</c:v>
                </c:pt>
                <c:pt idx="21829">
                  <c:v>3.0066350000000002</c:v>
                </c:pt>
                <c:pt idx="21830">
                  <c:v>3.0063121875001597</c:v>
                </c:pt>
                <c:pt idx="21831">
                  <c:v>3.0058843749999999</c:v>
                </c:pt>
                <c:pt idx="21832">
                  <c:v>3.0054756249999999</c:v>
                </c:pt>
                <c:pt idx="21833">
                  <c:v>3.0051362500000001</c:v>
                </c:pt>
                <c:pt idx="21834">
                  <c:v>3.005191875</c:v>
                </c:pt>
                <c:pt idx="21835">
                  <c:v>3.0053834375001598</c:v>
                </c:pt>
                <c:pt idx="21836">
                  <c:v>3.0053715625001596</c:v>
                </c:pt>
                <c:pt idx="21837">
                  <c:v>3.00539093750016</c:v>
                </c:pt>
                <c:pt idx="21838">
                  <c:v>3.0057115625001596</c:v>
                </c:pt>
                <c:pt idx="21839">
                  <c:v>3.006065</c:v>
                </c:pt>
                <c:pt idx="21840">
                  <c:v>3.0064353125001597</c:v>
                </c:pt>
                <c:pt idx="21841">
                  <c:v>3.006820625</c:v>
                </c:pt>
                <c:pt idx="21842">
                  <c:v>3.0071446875001597</c:v>
                </c:pt>
                <c:pt idx="21843">
                  <c:v>3.0075146875001599</c:v>
                </c:pt>
                <c:pt idx="21844">
                  <c:v>3.0080209375001599</c:v>
                </c:pt>
                <c:pt idx="21845">
                  <c:v>3.0084525000000002</c:v>
                </c:pt>
                <c:pt idx="21846">
                  <c:v>3.0088346875001597</c:v>
                </c:pt>
                <c:pt idx="21847">
                  <c:v>3.0092203125001595</c:v>
                </c:pt>
                <c:pt idx="21848">
                  <c:v>3.0095406250000001</c:v>
                </c:pt>
                <c:pt idx="21849">
                  <c:v>3.0091671875001595</c:v>
                </c:pt>
                <c:pt idx="21850">
                  <c:v>3.0087034375001598</c:v>
                </c:pt>
                <c:pt idx="21851">
                  <c:v>3.0081140625001597</c:v>
                </c:pt>
                <c:pt idx="21852">
                  <c:v>3.0077303125001595</c:v>
                </c:pt>
                <c:pt idx="21853">
                  <c:v>3.0073150000000002</c:v>
                </c:pt>
                <c:pt idx="21854">
                  <c:v>3.0066575000000002</c:v>
                </c:pt>
                <c:pt idx="21855">
                  <c:v>3.006304375</c:v>
                </c:pt>
                <c:pt idx="21856">
                  <c:v>3.0056915625001599</c:v>
                </c:pt>
                <c:pt idx="21857">
                  <c:v>3.0052815625001599</c:v>
                </c:pt>
                <c:pt idx="21858">
                  <c:v>3.0049096875001595</c:v>
                </c:pt>
                <c:pt idx="21859">
                  <c:v>3.0045871875001597</c:v>
                </c:pt>
                <c:pt idx="21860">
                  <c:v>3.0040906249999999</c:v>
                </c:pt>
                <c:pt idx="21861">
                  <c:v>3.0036999999999998</c:v>
                </c:pt>
                <c:pt idx="21862">
                  <c:v>3.0033287500000001</c:v>
                </c:pt>
                <c:pt idx="21863">
                  <c:v>3.0028871875001597</c:v>
                </c:pt>
                <c:pt idx="21864">
                  <c:v>3.00237031250016</c:v>
                </c:pt>
                <c:pt idx="21865">
                  <c:v>3.0018634375001598</c:v>
                </c:pt>
                <c:pt idx="21866">
                  <c:v>3.0012946875001596</c:v>
                </c:pt>
                <c:pt idx="21867">
                  <c:v>3.0008612499999998</c:v>
                </c:pt>
                <c:pt idx="21868">
                  <c:v>3.0005134375001599</c:v>
                </c:pt>
                <c:pt idx="21869">
                  <c:v>3.000616875</c:v>
                </c:pt>
                <c:pt idx="21870">
                  <c:v>3.0009884375001596</c:v>
                </c:pt>
                <c:pt idx="21871">
                  <c:v>3.00136156250016</c:v>
                </c:pt>
                <c:pt idx="21872">
                  <c:v>3.0016840625001597</c:v>
                </c:pt>
                <c:pt idx="21873">
                  <c:v>3.0017334375001599</c:v>
                </c:pt>
                <c:pt idx="21874">
                  <c:v>3.0019624999999999</c:v>
                </c:pt>
                <c:pt idx="21875">
                  <c:v>3.0016046875001599</c:v>
                </c:pt>
                <c:pt idx="21876">
                  <c:v>3.0011078125001598</c:v>
                </c:pt>
                <c:pt idx="21877">
                  <c:v>3.0007803125001598</c:v>
                </c:pt>
                <c:pt idx="21878">
                  <c:v>3.0005434375001596</c:v>
                </c:pt>
                <c:pt idx="21879">
                  <c:v>3.0001362500000002</c:v>
                </c:pt>
                <c:pt idx="21880">
                  <c:v>3.0001418750000002</c:v>
                </c:pt>
                <c:pt idx="21881">
                  <c:v>3.0005028125001596</c:v>
                </c:pt>
                <c:pt idx="21882">
                  <c:v>3.0008515625001597</c:v>
                </c:pt>
                <c:pt idx="21883">
                  <c:v>3.0012109375001597</c:v>
                </c:pt>
                <c:pt idx="21884">
                  <c:v>3.0015903125001597</c:v>
                </c:pt>
                <c:pt idx="21885">
                  <c:v>3.0020078125001599</c:v>
                </c:pt>
                <c:pt idx="21886">
                  <c:v>3.0023837499999999</c:v>
                </c:pt>
                <c:pt idx="21887">
                  <c:v>3.0027818750000002</c:v>
                </c:pt>
                <c:pt idx="21888">
                  <c:v>3.0031118750000001</c:v>
                </c:pt>
                <c:pt idx="21889">
                  <c:v>3.0034459375001599</c:v>
                </c:pt>
                <c:pt idx="21890">
                  <c:v>3.0038093749999999</c:v>
                </c:pt>
                <c:pt idx="21891">
                  <c:v>3.0041734375001599</c:v>
                </c:pt>
                <c:pt idx="21892">
                  <c:v>3.0045168750000002</c:v>
                </c:pt>
                <c:pt idx="21893">
                  <c:v>3.0048487499999998</c:v>
                </c:pt>
                <c:pt idx="21894">
                  <c:v>3.0051759375001597</c:v>
                </c:pt>
                <c:pt idx="21895">
                  <c:v>3.0052543749999998</c:v>
                </c:pt>
                <c:pt idx="21896">
                  <c:v>3.0048881249999999</c:v>
                </c:pt>
                <c:pt idx="21897">
                  <c:v>3.0044787500000001</c:v>
                </c:pt>
                <c:pt idx="21898">
                  <c:v>3.0040209375001599</c:v>
                </c:pt>
                <c:pt idx="21899">
                  <c:v>3.0035559375001597</c:v>
                </c:pt>
                <c:pt idx="21900">
                  <c:v>3.00288625</c:v>
                </c:pt>
                <c:pt idx="21901">
                  <c:v>3.0024815625001597</c:v>
                </c:pt>
                <c:pt idx="21902">
                  <c:v>3.0020681250000001</c:v>
                </c:pt>
                <c:pt idx="21903">
                  <c:v>3.001565625</c:v>
                </c:pt>
                <c:pt idx="21904">
                  <c:v>3.0011234375001599</c:v>
                </c:pt>
                <c:pt idx="21905">
                  <c:v>3.0007524999999999</c:v>
                </c:pt>
                <c:pt idx="21906">
                  <c:v>3.0003025000000001</c:v>
                </c:pt>
                <c:pt idx="21907">
                  <c:v>2.9999099999999999</c:v>
                </c:pt>
                <c:pt idx="21908">
                  <c:v>2.9994200000000002</c:v>
                </c:pt>
                <c:pt idx="21909">
                  <c:v>2.9989781249999998</c:v>
                </c:pt>
                <c:pt idx="21910">
                  <c:v>2.9986506249999998</c:v>
                </c:pt>
                <c:pt idx="21911">
                  <c:v>2.9983165625001598</c:v>
                </c:pt>
                <c:pt idx="21912">
                  <c:v>2.9981743750000001</c:v>
                </c:pt>
                <c:pt idx="21913">
                  <c:v>2.9978040625001596</c:v>
                </c:pt>
                <c:pt idx="21914">
                  <c:v>2.9980262500000001</c:v>
                </c:pt>
                <c:pt idx="21915">
                  <c:v>2.9983562500000001</c:v>
                </c:pt>
                <c:pt idx="21916">
                  <c:v>2.9986250000000001</c:v>
                </c:pt>
                <c:pt idx="21917">
                  <c:v>2.9987753125001597</c:v>
                </c:pt>
                <c:pt idx="21918">
                  <c:v>2.9991040625001597</c:v>
                </c:pt>
                <c:pt idx="21919">
                  <c:v>2.9995796875001597</c:v>
                </c:pt>
                <c:pt idx="21920">
                  <c:v>2.9999653125001595</c:v>
                </c:pt>
                <c:pt idx="21921">
                  <c:v>3.0003528125001599</c:v>
                </c:pt>
                <c:pt idx="21922">
                  <c:v>3.0007475000000001</c:v>
                </c:pt>
                <c:pt idx="21923">
                  <c:v>3.0011196875001596</c:v>
                </c:pt>
                <c:pt idx="21924">
                  <c:v>3.0015231249999998</c:v>
                </c:pt>
                <c:pt idx="21925">
                  <c:v>3.0018609375001599</c:v>
                </c:pt>
                <c:pt idx="21926">
                  <c:v>3.0014203125001599</c:v>
                </c:pt>
                <c:pt idx="21927">
                  <c:v>3.0010987500000001</c:v>
                </c:pt>
                <c:pt idx="21928">
                  <c:v>3.0009600000000001</c:v>
                </c:pt>
                <c:pt idx="21929">
                  <c:v>3.0007268749999998</c:v>
                </c:pt>
                <c:pt idx="21930">
                  <c:v>3.0004509375001596</c:v>
                </c:pt>
                <c:pt idx="21931">
                  <c:v>2.9999521875001598</c:v>
                </c:pt>
                <c:pt idx="21932">
                  <c:v>2.9996215625001597</c:v>
                </c:pt>
                <c:pt idx="21933">
                  <c:v>2.9992593749999998</c:v>
                </c:pt>
                <c:pt idx="21934">
                  <c:v>2.9989146875001595</c:v>
                </c:pt>
                <c:pt idx="21935">
                  <c:v>2.9984634375001598</c:v>
                </c:pt>
                <c:pt idx="21936">
                  <c:v>2.9980462499999998</c:v>
                </c:pt>
                <c:pt idx="21937">
                  <c:v>2.9976159375001599</c:v>
                </c:pt>
                <c:pt idx="21938">
                  <c:v>2.9971809375001599</c:v>
                </c:pt>
                <c:pt idx="21939">
                  <c:v>2.9968131250000001</c:v>
                </c:pt>
                <c:pt idx="21940">
                  <c:v>2.9964496875001596</c:v>
                </c:pt>
                <c:pt idx="21941">
                  <c:v>2.9960356250000002</c:v>
                </c:pt>
                <c:pt idx="21942">
                  <c:v>2.995489375</c:v>
                </c:pt>
                <c:pt idx="21943">
                  <c:v>2.9950068750000001</c:v>
                </c:pt>
                <c:pt idx="21944">
                  <c:v>2.9946190625001599</c:v>
                </c:pt>
                <c:pt idx="21945">
                  <c:v>2.9945093749999998</c:v>
                </c:pt>
                <c:pt idx="21946">
                  <c:v>2.9948271875001597</c:v>
                </c:pt>
                <c:pt idx="21947">
                  <c:v>2.9952568749999999</c:v>
                </c:pt>
                <c:pt idx="21948">
                  <c:v>2.99562375</c:v>
                </c:pt>
                <c:pt idx="21949">
                  <c:v>2.9960274999999998</c:v>
                </c:pt>
                <c:pt idx="21950">
                  <c:v>2.9963950000000001</c:v>
                </c:pt>
                <c:pt idx="21951">
                  <c:v>2.9967153125001595</c:v>
                </c:pt>
                <c:pt idx="21952">
                  <c:v>2.99709</c:v>
                </c:pt>
                <c:pt idx="21953">
                  <c:v>2.9974390625001597</c:v>
                </c:pt>
                <c:pt idx="21954">
                  <c:v>2.997764375</c:v>
                </c:pt>
                <c:pt idx="21955">
                  <c:v>2.9981021875001597</c:v>
                </c:pt>
                <c:pt idx="21956">
                  <c:v>2.99846375</c:v>
                </c:pt>
                <c:pt idx="21957">
                  <c:v>2.9988796875001595</c:v>
                </c:pt>
                <c:pt idx="21958">
                  <c:v>2.9992031250000002</c:v>
                </c:pt>
                <c:pt idx="21959">
                  <c:v>2.9991599999999998</c:v>
                </c:pt>
                <c:pt idx="21960">
                  <c:v>2.9987865625001597</c:v>
                </c:pt>
                <c:pt idx="21961">
                  <c:v>2.9986956249999999</c:v>
                </c:pt>
                <c:pt idx="21962">
                  <c:v>2.9983312500000001</c:v>
                </c:pt>
                <c:pt idx="21963">
                  <c:v>2.9978850000000001</c:v>
                </c:pt>
                <c:pt idx="21964">
                  <c:v>2.9974728125001597</c:v>
                </c:pt>
                <c:pt idx="21965">
                  <c:v>2.9969871875001597</c:v>
                </c:pt>
                <c:pt idx="21966">
                  <c:v>2.9965503125001596</c:v>
                </c:pt>
                <c:pt idx="21967">
                  <c:v>2.9963674999999999</c:v>
                </c:pt>
                <c:pt idx="21968">
                  <c:v>2.995993125</c:v>
                </c:pt>
                <c:pt idx="21969">
                  <c:v>2.9955150000000001</c:v>
                </c:pt>
                <c:pt idx="21970">
                  <c:v>2.9951106250000001</c:v>
                </c:pt>
                <c:pt idx="21971">
                  <c:v>2.99469875</c:v>
                </c:pt>
                <c:pt idx="21972">
                  <c:v>2.9943737499999998</c:v>
                </c:pt>
                <c:pt idx="21973">
                  <c:v>2.994704375</c:v>
                </c:pt>
                <c:pt idx="21974">
                  <c:v>2.9951150000000002</c:v>
                </c:pt>
                <c:pt idx="21975">
                  <c:v>2.995535625</c:v>
                </c:pt>
                <c:pt idx="21976">
                  <c:v>2.9959312499999999</c:v>
                </c:pt>
                <c:pt idx="21977">
                  <c:v>2.99626468750016</c:v>
                </c:pt>
                <c:pt idx="21978">
                  <c:v>2.9966040625001598</c:v>
                </c:pt>
                <c:pt idx="21979">
                  <c:v>2.9969371875001598</c:v>
                </c:pt>
                <c:pt idx="21980">
                  <c:v>2.997296875</c:v>
                </c:pt>
                <c:pt idx="21981">
                  <c:v>2.9976850000000002</c:v>
                </c:pt>
                <c:pt idx="21982">
                  <c:v>2.9980321875001597</c:v>
                </c:pt>
                <c:pt idx="21983">
                  <c:v>2.998434375</c:v>
                </c:pt>
                <c:pt idx="21984">
                  <c:v>2.9987771875001599</c:v>
                </c:pt>
                <c:pt idx="21985">
                  <c:v>2.9983565625001596</c:v>
                </c:pt>
                <c:pt idx="21986">
                  <c:v>2.9980068750000002</c:v>
                </c:pt>
                <c:pt idx="21987">
                  <c:v>2.9976596875001595</c:v>
                </c:pt>
                <c:pt idx="21988">
                  <c:v>2.9973293750000001</c:v>
                </c:pt>
                <c:pt idx="21989">
                  <c:v>2.9970721875001596</c:v>
                </c:pt>
                <c:pt idx="21990">
                  <c:v>2.9967031249999998</c:v>
                </c:pt>
                <c:pt idx="21991">
                  <c:v>2.9965478125001597</c:v>
                </c:pt>
                <c:pt idx="21992">
                  <c:v>2.9964871875001595</c:v>
                </c:pt>
                <c:pt idx="21993">
                  <c:v>2.99615125</c:v>
                </c:pt>
                <c:pt idx="21994">
                  <c:v>2.9957928125001598</c:v>
                </c:pt>
                <c:pt idx="21995">
                  <c:v>2.9954281250000001</c:v>
                </c:pt>
                <c:pt idx="21996">
                  <c:v>2.9955871875001598</c:v>
                </c:pt>
                <c:pt idx="21997">
                  <c:v>2.9955443750000001</c:v>
                </c:pt>
                <c:pt idx="21998">
                  <c:v>2.9950281250000002</c:v>
                </c:pt>
                <c:pt idx="21999">
                  <c:v>2.9946109375001599</c:v>
                </c:pt>
                <c:pt idx="22000">
                  <c:v>2.9940703125001598</c:v>
                </c:pt>
                <c:pt idx="22001">
                  <c:v>2.9935350000000001</c:v>
                </c:pt>
                <c:pt idx="22002">
                  <c:v>2.9931931249999999</c:v>
                </c:pt>
                <c:pt idx="22003">
                  <c:v>2.9932259375001595</c:v>
                </c:pt>
                <c:pt idx="22004">
                  <c:v>2.9934371875001595</c:v>
                </c:pt>
                <c:pt idx="22005">
                  <c:v>2.9933684375001599</c:v>
                </c:pt>
                <c:pt idx="22006">
                  <c:v>2.9935059375001596</c:v>
                </c:pt>
                <c:pt idx="22007">
                  <c:v>2.9938684375001596</c:v>
                </c:pt>
                <c:pt idx="22008">
                  <c:v>2.9942459375001595</c:v>
                </c:pt>
                <c:pt idx="22009">
                  <c:v>2.9945890625001597</c:v>
                </c:pt>
                <c:pt idx="22010">
                  <c:v>2.994914375</c:v>
                </c:pt>
                <c:pt idx="22011">
                  <c:v>2.9952303125001598</c:v>
                </c:pt>
                <c:pt idx="22012">
                  <c:v>2.9952153125001599</c:v>
                </c:pt>
                <c:pt idx="22013">
                  <c:v>2.9948778125001598</c:v>
                </c:pt>
                <c:pt idx="22014">
                  <c:v>2.9943778125001597</c:v>
                </c:pt>
                <c:pt idx="22015">
                  <c:v>2.9939315625001597</c:v>
                </c:pt>
                <c:pt idx="22016">
                  <c:v>2.9934681250000001</c:v>
                </c:pt>
                <c:pt idx="22017">
                  <c:v>2.9931106249999999</c:v>
                </c:pt>
                <c:pt idx="22018">
                  <c:v>2.9926609375001596</c:v>
                </c:pt>
                <c:pt idx="22019">
                  <c:v>2.9928706250000001</c:v>
                </c:pt>
                <c:pt idx="22020">
                  <c:v>2.9931987499999999</c:v>
                </c:pt>
                <c:pt idx="22021">
                  <c:v>2.9935790625001597</c:v>
                </c:pt>
                <c:pt idx="22022">
                  <c:v>2.9940262500000001</c:v>
                </c:pt>
                <c:pt idx="22023">
                  <c:v>2.9943509375001596</c:v>
                </c:pt>
                <c:pt idx="22024">
                  <c:v>2.9946746875001597</c:v>
                </c:pt>
                <c:pt idx="22025">
                  <c:v>2.9950653125001598</c:v>
                </c:pt>
                <c:pt idx="22026">
                  <c:v>2.9950618750000002</c:v>
                </c:pt>
                <c:pt idx="22027">
                  <c:v>2.9946881250000001</c:v>
                </c:pt>
                <c:pt idx="22028">
                  <c:v>2.9944609375001598</c:v>
                </c:pt>
                <c:pt idx="22029">
                  <c:v>2.99408875</c:v>
                </c:pt>
                <c:pt idx="22030">
                  <c:v>2.9939415625001597</c:v>
                </c:pt>
                <c:pt idx="22031">
                  <c:v>2.9941974999999998</c:v>
                </c:pt>
                <c:pt idx="22032">
                  <c:v>2.9945346875001597</c:v>
                </c:pt>
                <c:pt idx="22033">
                  <c:v>2.9949068749999999</c:v>
                </c:pt>
                <c:pt idx="22034">
                  <c:v>2.9951340625001599</c:v>
                </c:pt>
                <c:pt idx="22035">
                  <c:v>2.99471</c:v>
                </c:pt>
                <c:pt idx="22036">
                  <c:v>2.9942434375001596</c:v>
                </c:pt>
                <c:pt idx="22037">
                  <c:v>2.9937921875001599</c:v>
                </c:pt>
                <c:pt idx="22038">
                  <c:v>2.9934465625001598</c:v>
                </c:pt>
                <c:pt idx="22039">
                  <c:v>2.9931225000000001</c:v>
                </c:pt>
                <c:pt idx="22040">
                  <c:v>2.9927956249999998</c:v>
                </c:pt>
                <c:pt idx="22041">
                  <c:v>2.992375</c:v>
                </c:pt>
                <c:pt idx="22042">
                  <c:v>2.9920006250000002</c:v>
                </c:pt>
                <c:pt idx="22043">
                  <c:v>2.9920684375001598</c:v>
                </c:pt>
                <c:pt idx="22044">
                  <c:v>2.9919121875001595</c:v>
                </c:pt>
                <c:pt idx="22045">
                  <c:v>2.9915509375001599</c:v>
                </c:pt>
                <c:pt idx="22046">
                  <c:v>2.9912140625001595</c:v>
                </c:pt>
                <c:pt idx="22047">
                  <c:v>2.9910399999999999</c:v>
                </c:pt>
                <c:pt idx="22048">
                  <c:v>2.9913721875001595</c:v>
                </c:pt>
                <c:pt idx="22049">
                  <c:v>2.9917574999999998</c:v>
                </c:pt>
                <c:pt idx="22050">
                  <c:v>2.99209375</c:v>
                </c:pt>
                <c:pt idx="22051">
                  <c:v>2.991555</c:v>
                </c:pt>
                <c:pt idx="22052">
                  <c:v>2.9912171875001596</c:v>
                </c:pt>
                <c:pt idx="22053">
                  <c:v>2.9906487500000001</c:v>
                </c:pt>
                <c:pt idx="22054">
                  <c:v>2.9901778125001597</c:v>
                </c:pt>
                <c:pt idx="22055">
                  <c:v>2.9897787500000002</c:v>
                </c:pt>
                <c:pt idx="22056">
                  <c:v>2.9893956249999998</c:v>
                </c:pt>
                <c:pt idx="22057">
                  <c:v>2.9890418749999998</c:v>
                </c:pt>
                <c:pt idx="22058">
                  <c:v>2.9884900000000001</c:v>
                </c:pt>
                <c:pt idx="22059">
                  <c:v>2.9885575000000002</c:v>
                </c:pt>
                <c:pt idx="22060">
                  <c:v>2.9889034375001597</c:v>
                </c:pt>
                <c:pt idx="22061">
                  <c:v>2.9892924999999999</c:v>
                </c:pt>
                <c:pt idx="22062">
                  <c:v>2.9896962500000002</c:v>
                </c:pt>
                <c:pt idx="22063">
                  <c:v>2.9900428125001599</c:v>
                </c:pt>
                <c:pt idx="22064">
                  <c:v>2.9903781249999999</c:v>
                </c:pt>
                <c:pt idx="22065">
                  <c:v>2.9907712499999999</c:v>
                </c:pt>
                <c:pt idx="22066">
                  <c:v>2.9911190625001596</c:v>
                </c:pt>
                <c:pt idx="22067">
                  <c:v>2.9907090625001596</c:v>
                </c:pt>
                <c:pt idx="22068">
                  <c:v>2.9902768750000002</c:v>
                </c:pt>
                <c:pt idx="22069">
                  <c:v>2.9898996875001598</c:v>
                </c:pt>
                <c:pt idx="22070">
                  <c:v>2.989565625</c:v>
                </c:pt>
                <c:pt idx="22071">
                  <c:v>2.9891571875001599</c:v>
                </c:pt>
                <c:pt idx="22072">
                  <c:v>2.9887915625001598</c:v>
                </c:pt>
                <c:pt idx="22073">
                  <c:v>2.9884328125001596</c:v>
                </c:pt>
                <c:pt idx="22074">
                  <c:v>2.98887875</c:v>
                </c:pt>
                <c:pt idx="22075">
                  <c:v>2.9893303125001598</c:v>
                </c:pt>
                <c:pt idx="22076">
                  <c:v>2.989660625</c:v>
                </c:pt>
                <c:pt idx="22077">
                  <c:v>2.9900146875001599</c:v>
                </c:pt>
                <c:pt idx="22078">
                  <c:v>2.990129375</c:v>
                </c:pt>
                <c:pt idx="22079">
                  <c:v>2.9901268750000001</c:v>
                </c:pt>
                <c:pt idx="22080">
                  <c:v>2.9902078125001599</c:v>
                </c:pt>
                <c:pt idx="22081">
                  <c:v>2.9897471875001598</c:v>
                </c:pt>
                <c:pt idx="22082">
                  <c:v>2.9894309375001598</c:v>
                </c:pt>
                <c:pt idx="22083">
                  <c:v>2.9894681250000001</c:v>
                </c:pt>
                <c:pt idx="22084">
                  <c:v>2.9898025000000001</c:v>
                </c:pt>
                <c:pt idx="22085">
                  <c:v>2.9901793749999999</c:v>
                </c:pt>
                <c:pt idx="22086">
                  <c:v>2.9905615625001598</c:v>
                </c:pt>
                <c:pt idx="22087">
                  <c:v>2.9909637500000001</c:v>
                </c:pt>
                <c:pt idx="22088">
                  <c:v>2.9912168750000001</c:v>
                </c:pt>
                <c:pt idx="22089">
                  <c:v>2.9912815625001596</c:v>
                </c:pt>
                <c:pt idx="22090">
                  <c:v>2.9908696875001599</c:v>
                </c:pt>
                <c:pt idx="22091">
                  <c:v>2.9905140625001598</c:v>
                </c:pt>
                <c:pt idx="22092">
                  <c:v>2.9900721875001599</c:v>
                </c:pt>
                <c:pt idx="22093">
                  <c:v>2.9895737499999999</c:v>
                </c:pt>
                <c:pt idx="22094">
                  <c:v>2.9891168750000001</c:v>
                </c:pt>
                <c:pt idx="22095">
                  <c:v>2.9887065625001599</c:v>
                </c:pt>
                <c:pt idx="22096">
                  <c:v>2.9883171875001597</c:v>
                </c:pt>
                <c:pt idx="22097">
                  <c:v>2.9879362500000002</c:v>
                </c:pt>
                <c:pt idx="22098">
                  <c:v>2.9874928125001596</c:v>
                </c:pt>
                <c:pt idx="22099">
                  <c:v>2.9870959375001598</c:v>
                </c:pt>
                <c:pt idx="22100">
                  <c:v>2.9867440625001596</c:v>
                </c:pt>
                <c:pt idx="22101">
                  <c:v>2.9863653125001597</c:v>
                </c:pt>
                <c:pt idx="22102">
                  <c:v>2.9859940625001595</c:v>
                </c:pt>
                <c:pt idx="22103">
                  <c:v>2.9862303125001599</c:v>
                </c:pt>
                <c:pt idx="22104">
                  <c:v>2.9865796875001598</c:v>
                </c:pt>
                <c:pt idx="22105">
                  <c:v>2.9869428125001596</c:v>
                </c:pt>
                <c:pt idx="22106">
                  <c:v>2.9872984375001597</c:v>
                </c:pt>
                <c:pt idx="22107">
                  <c:v>2.9877021875001599</c:v>
                </c:pt>
                <c:pt idx="22108">
                  <c:v>2.98808843750016</c:v>
                </c:pt>
                <c:pt idx="22109">
                  <c:v>2.9884709375001597</c:v>
                </c:pt>
                <c:pt idx="22110">
                  <c:v>2.9888515625001597</c:v>
                </c:pt>
                <c:pt idx="22111">
                  <c:v>2.9892334375001597</c:v>
                </c:pt>
                <c:pt idx="22112">
                  <c:v>2.9887125000000001</c:v>
                </c:pt>
                <c:pt idx="22113">
                  <c:v>2.9882249999999999</c:v>
                </c:pt>
                <c:pt idx="22114">
                  <c:v>2.9878403125001598</c:v>
                </c:pt>
                <c:pt idx="22115">
                  <c:v>2.9874587500000001</c:v>
                </c:pt>
                <c:pt idx="22116">
                  <c:v>2.9870446875001599</c:v>
                </c:pt>
                <c:pt idx="22117">
                  <c:v>2.9866715625001596</c:v>
                </c:pt>
                <c:pt idx="22118">
                  <c:v>2.98612375</c:v>
                </c:pt>
                <c:pt idx="22119">
                  <c:v>2.9855325000000001</c:v>
                </c:pt>
                <c:pt idx="22120">
                  <c:v>2.9850509375001599</c:v>
                </c:pt>
                <c:pt idx="22121">
                  <c:v>2.9846587499999999</c:v>
                </c:pt>
                <c:pt idx="22122">
                  <c:v>2.9842396875001596</c:v>
                </c:pt>
                <c:pt idx="22123">
                  <c:v>2.9838446875001599</c:v>
                </c:pt>
                <c:pt idx="22124">
                  <c:v>2.9834671875001599</c:v>
                </c:pt>
                <c:pt idx="22125">
                  <c:v>2.9830325000000002</c:v>
                </c:pt>
                <c:pt idx="22126">
                  <c:v>2.9826565625001598</c:v>
                </c:pt>
                <c:pt idx="22127">
                  <c:v>2.9822621875001598</c:v>
                </c:pt>
                <c:pt idx="22128">
                  <c:v>2.9826306250000001</c:v>
                </c:pt>
                <c:pt idx="22129">
                  <c:v>2.9830565625001597</c:v>
                </c:pt>
                <c:pt idx="22130">
                  <c:v>2.9833856249999999</c:v>
                </c:pt>
                <c:pt idx="22131">
                  <c:v>2.9838374999999999</c:v>
                </c:pt>
                <c:pt idx="22132">
                  <c:v>2.9842</c:v>
                </c:pt>
                <c:pt idx="22133">
                  <c:v>2.9845462500000002</c:v>
                </c:pt>
                <c:pt idx="22134">
                  <c:v>2.9849984375001597</c:v>
                </c:pt>
                <c:pt idx="22135">
                  <c:v>2.9853243749999998</c:v>
                </c:pt>
                <c:pt idx="22136">
                  <c:v>2.9856687499999999</c:v>
                </c:pt>
                <c:pt idx="22137">
                  <c:v>2.9859996875001595</c:v>
                </c:pt>
                <c:pt idx="22138">
                  <c:v>2.9859637499999998</c:v>
                </c:pt>
                <c:pt idx="22139">
                  <c:v>2.9855459375001598</c:v>
                </c:pt>
                <c:pt idx="22140">
                  <c:v>2.9850599999999998</c:v>
                </c:pt>
                <c:pt idx="22141">
                  <c:v>2.9846428125001596</c:v>
                </c:pt>
                <c:pt idx="22142">
                  <c:v>2.9842909375001598</c:v>
                </c:pt>
                <c:pt idx="22143">
                  <c:v>2.9844624999999998</c:v>
                </c:pt>
                <c:pt idx="22144">
                  <c:v>2.9848231250000001</c:v>
                </c:pt>
                <c:pt idx="22145">
                  <c:v>2.9852021875001595</c:v>
                </c:pt>
                <c:pt idx="22146">
                  <c:v>2.9855115625001596</c:v>
                </c:pt>
                <c:pt idx="22147">
                  <c:v>2.9856496875001599</c:v>
                </c:pt>
                <c:pt idx="22148">
                  <c:v>2.98532625</c:v>
                </c:pt>
                <c:pt idx="22149">
                  <c:v>2.9854031249999999</c:v>
                </c:pt>
                <c:pt idx="22150">
                  <c:v>2.9849103125001597</c:v>
                </c:pt>
                <c:pt idx="22151">
                  <c:v>2.9843143749999999</c:v>
                </c:pt>
                <c:pt idx="22152">
                  <c:v>2.9838174999999998</c:v>
                </c:pt>
                <c:pt idx="22153">
                  <c:v>2.98323625</c:v>
                </c:pt>
                <c:pt idx="22154">
                  <c:v>2.9826965625001596</c:v>
                </c:pt>
                <c:pt idx="22155">
                  <c:v>2.9821487499999999</c:v>
                </c:pt>
                <c:pt idx="22156">
                  <c:v>2.9815925000000001</c:v>
                </c:pt>
                <c:pt idx="22157">
                  <c:v>2.9810637500000001</c:v>
                </c:pt>
                <c:pt idx="22158">
                  <c:v>2.9805962500000001</c:v>
                </c:pt>
                <c:pt idx="22159">
                  <c:v>2.9801487500000001</c:v>
                </c:pt>
                <c:pt idx="22160">
                  <c:v>2.9796906249999999</c:v>
                </c:pt>
                <c:pt idx="22161">
                  <c:v>2.9793421875001598</c:v>
                </c:pt>
                <c:pt idx="22162">
                  <c:v>2.97896218750016</c:v>
                </c:pt>
                <c:pt idx="22163">
                  <c:v>2.9787459375001597</c:v>
                </c:pt>
                <c:pt idx="22164">
                  <c:v>2.9784671875001596</c:v>
                </c:pt>
                <c:pt idx="22165">
                  <c:v>2.9786625</c:v>
                </c:pt>
                <c:pt idx="22166">
                  <c:v>2.97908531250016</c:v>
                </c:pt>
                <c:pt idx="22167">
                  <c:v>2.9794521875001596</c:v>
                </c:pt>
                <c:pt idx="22168">
                  <c:v>2.9797734375001599</c:v>
                </c:pt>
                <c:pt idx="22169">
                  <c:v>2.9802</c:v>
                </c:pt>
                <c:pt idx="22170">
                  <c:v>2.9806806250000002</c:v>
                </c:pt>
                <c:pt idx="22171">
                  <c:v>2.9810124999999998</c:v>
                </c:pt>
                <c:pt idx="22172">
                  <c:v>2.9814425</c:v>
                </c:pt>
                <c:pt idx="22173">
                  <c:v>2.9818275000000001</c:v>
                </c:pt>
                <c:pt idx="22174">
                  <c:v>2.9821484375001597</c:v>
                </c:pt>
                <c:pt idx="22175">
                  <c:v>2.9825246875001596</c:v>
                </c:pt>
                <c:pt idx="22176">
                  <c:v>2.9827325</c:v>
                </c:pt>
                <c:pt idx="22177">
                  <c:v>2.9830634375001597</c:v>
                </c:pt>
                <c:pt idx="22178">
                  <c:v>2.9834000000000001</c:v>
                </c:pt>
                <c:pt idx="22179">
                  <c:v>2.98373</c:v>
                </c:pt>
                <c:pt idx="22180">
                  <c:v>2.9840862499999998</c:v>
                </c:pt>
                <c:pt idx="22181">
                  <c:v>2.9844237499999999</c:v>
                </c:pt>
                <c:pt idx="22182">
                  <c:v>2.9847712500000001</c:v>
                </c:pt>
                <c:pt idx="22183">
                  <c:v>2.9851640625001599</c:v>
                </c:pt>
                <c:pt idx="22184">
                  <c:v>2.9855246875001598</c:v>
                </c:pt>
                <c:pt idx="22185">
                  <c:v>2.9859840625001599</c:v>
                </c:pt>
                <c:pt idx="22186">
                  <c:v>2.986350625</c:v>
                </c:pt>
                <c:pt idx="22187">
                  <c:v>2.9862199999999999</c:v>
                </c:pt>
                <c:pt idx="22188">
                  <c:v>2.9858190625001599</c:v>
                </c:pt>
                <c:pt idx="22189">
                  <c:v>2.9853946875001598</c:v>
                </c:pt>
                <c:pt idx="22190">
                  <c:v>2.9848793749999998</c:v>
                </c:pt>
                <c:pt idx="22191">
                  <c:v>2.9842749999999998</c:v>
                </c:pt>
                <c:pt idx="22192">
                  <c:v>2.9839134375001599</c:v>
                </c:pt>
                <c:pt idx="22193">
                  <c:v>2.9835471875001596</c:v>
                </c:pt>
                <c:pt idx="22194">
                  <c:v>2.9829574999999999</c:v>
                </c:pt>
                <c:pt idx="22195">
                  <c:v>2.98238</c:v>
                </c:pt>
                <c:pt idx="22196">
                  <c:v>2.9820503125001596</c:v>
                </c:pt>
                <c:pt idx="22197">
                  <c:v>2.9816012500000002</c:v>
                </c:pt>
                <c:pt idx="22198">
                  <c:v>2.9811159375001597</c:v>
                </c:pt>
                <c:pt idx="22199">
                  <c:v>2.9806300000000001</c:v>
                </c:pt>
                <c:pt idx="22200">
                  <c:v>2.9802046875001595</c:v>
                </c:pt>
                <c:pt idx="22201">
                  <c:v>2.9798246875001597</c:v>
                </c:pt>
                <c:pt idx="22202">
                  <c:v>2.979466875</c:v>
                </c:pt>
                <c:pt idx="22203">
                  <c:v>2.9791096875001597</c:v>
                </c:pt>
                <c:pt idx="22204">
                  <c:v>2.9787525000000001</c:v>
                </c:pt>
                <c:pt idx="22205">
                  <c:v>2.9786656250000001</c:v>
                </c:pt>
                <c:pt idx="22206">
                  <c:v>2.978774375</c:v>
                </c:pt>
                <c:pt idx="22207">
                  <c:v>2.979125625</c:v>
                </c:pt>
                <c:pt idx="22208">
                  <c:v>2.9786999999999999</c:v>
                </c:pt>
                <c:pt idx="22209">
                  <c:v>2.9782684375001596</c:v>
                </c:pt>
                <c:pt idx="22210">
                  <c:v>2.9777340625001596</c:v>
                </c:pt>
                <c:pt idx="22211">
                  <c:v>2.9772078125001595</c:v>
                </c:pt>
                <c:pt idx="22212">
                  <c:v>2.9768440625001595</c:v>
                </c:pt>
                <c:pt idx="22213">
                  <c:v>2.9767153125001595</c:v>
                </c:pt>
                <c:pt idx="22214">
                  <c:v>2.9768215625001599</c:v>
                </c:pt>
                <c:pt idx="22215">
                  <c:v>2.9771787500000002</c:v>
                </c:pt>
                <c:pt idx="22216">
                  <c:v>2.9775612499999999</c:v>
                </c:pt>
                <c:pt idx="22217">
                  <c:v>2.9779193749999999</c:v>
                </c:pt>
                <c:pt idx="22218">
                  <c:v>2.9782771875001597</c:v>
                </c:pt>
                <c:pt idx="22219">
                  <c:v>2.9786603125001596</c:v>
                </c:pt>
                <c:pt idx="22220">
                  <c:v>2.9789984375001599</c:v>
                </c:pt>
                <c:pt idx="22221">
                  <c:v>2.9795224999999999</c:v>
                </c:pt>
                <c:pt idx="22222">
                  <c:v>2.9798759375001596</c:v>
                </c:pt>
                <c:pt idx="22223">
                  <c:v>2.9802675000000001</c:v>
                </c:pt>
                <c:pt idx="22224">
                  <c:v>2.9806421875001599</c:v>
                </c:pt>
                <c:pt idx="22225">
                  <c:v>2.9810318750000002</c:v>
                </c:pt>
                <c:pt idx="22226">
                  <c:v>2.9813821875001598</c:v>
                </c:pt>
                <c:pt idx="22227">
                  <c:v>2.9817021875001597</c:v>
                </c:pt>
                <c:pt idx="22228">
                  <c:v>2.9820656250000002</c:v>
                </c:pt>
                <c:pt idx="22229">
                  <c:v>2.982405</c:v>
                </c:pt>
                <c:pt idx="22230">
                  <c:v>2.9827353125001599</c:v>
                </c:pt>
                <c:pt idx="22231">
                  <c:v>2.9823893749999999</c:v>
                </c:pt>
                <c:pt idx="22232">
                  <c:v>2.9820115625001598</c:v>
                </c:pt>
                <c:pt idx="22233">
                  <c:v>2.9816668750000002</c:v>
                </c:pt>
                <c:pt idx="22234">
                  <c:v>2.9812428125001595</c:v>
                </c:pt>
                <c:pt idx="22235">
                  <c:v>2.9808015625001598</c:v>
                </c:pt>
                <c:pt idx="22236">
                  <c:v>2.9801928125001598</c:v>
                </c:pt>
                <c:pt idx="22237">
                  <c:v>2.9798465625001596</c:v>
                </c:pt>
                <c:pt idx="22238">
                  <c:v>2.9795096875001597</c:v>
                </c:pt>
                <c:pt idx="22239">
                  <c:v>2.9791340625001599</c:v>
                </c:pt>
                <c:pt idx="22240">
                  <c:v>2.9787543749999998</c:v>
                </c:pt>
                <c:pt idx="22241">
                  <c:v>2.9782084375001596</c:v>
                </c:pt>
                <c:pt idx="22242">
                  <c:v>2.9778528125001595</c:v>
                </c:pt>
                <c:pt idx="22243">
                  <c:v>2.9775303125001598</c:v>
                </c:pt>
                <c:pt idx="22244">
                  <c:v>2.9771828125001596</c:v>
                </c:pt>
                <c:pt idx="22245">
                  <c:v>2.9767790625001598</c:v>
                </c:pt>
                <c:pt idx="22246">
                  <c:v>2.9763953125001597</c:v>
                </c:pt>
                <c:pt idx="22247">
                  <c:v>2.9760575</c:v>
                </c:pt>
                <c:pt idx="22248">
                  <c:v>2.9756537500000002</c:v>
                </c:pt>
                <c:pt idx="22249">
                  <c:v>2.9752649999999998</c:v>
                </c:pt>
                <c:pt idx="22250">
                  <c:v>2.9749003125001598</c:v>
                </c:pt>
                <c:pt idx="22251">
                  <c:v>2.9748825000000001</c:v>
                </c:pt>
                <c:pt idx="22252">
                  <c:v>2.9752456249999999</c:v>
                </c:pt>
                <c:pt idx="22253">
                  <c:v>2.9756206249999999</c:v>
                </c:pt>
                <c:pt idx="22254">
                  <c:v>2.9760274999999998</c:v>
                </c:pt>
                <c:pt idx="22255">
                  <c:v>2.9763628125001595</c:v>
                </c:pt>
                <c:pt idx="22256">
                  <c:v>2.9767184375001596</c:v>
                </c:pt>
                <c:pt idx="22257">
                  <c:v>2.9771403125001599</c:v>
                </c:pt>
                <c:pt idx="22258">
                  <c:v>2.9775299999999998</c:v>
                </c:pt>
                <c:pt idx="22259">
                  <c:v>2.9779084375001599</c:v>
                </c:pt>
                <c:pt idx="22260">
                  <c:v>2.9782371875001599</c:v>
                </c:pt>
                <c:pt idx="22261">
                  <c:v>2.9782356249999999</c:v>
                </c:pt>
                <c:pt idx="22262">
                  <c:v>2.9781321875001598</c:v>
                </c:pt>
                <c:pt idx="22263">
                  <c:v>2.9780856249999998</c:v>
                </c:pt>
                <c:pt idx="22264">
                  <c:v>2.9784618749999998</c:v>
                </c:pt>
                <c:pt idx="22265">
                  <c:v>2.9788118749999999</c:v>
                </c:pt>
                <c:pt idx="22266">
                  <c:v>2.9784462500000002</c:v>
                </c:pt>
                <c:pt idx="22267">
                  <c:v>2.9781246875001597</c:v>
                </c:pt>
                <c:pt idx="22268">
                  <c:v>2.977753125</c:v>
                </c:pt>
                <c:pt idx="22269">
                  <c:v>2.977178125</c:v>
                </c:pt>
                <c:pt idx="22270">
                  <c:v>2.9766721875001596</c:v>
                </c:pt>
                <c:pt idx="22271">
                  <c:v>2.9761765625001599</c:v>
                </c:pt>
                <c:pt idx="22272">
                  <c:v>2.9756093749999999</c:v>
                </c:pt>
                <c:pt idx="22273">
                  <c:v>2.9750334375001599</c:v>
                </c:pt>
                <c:pt idx="22274">
                  <c:v>2.9746328125001598</c:v>
                </c:pt>
                <c:pt idx="22275">
                  <c:v>2.97414625</c:v>
                </c:pt>
                <c:pt idx="22276">
                  <c:v>2.9737740625001599</c:v>
                </c:pt>
                <c:pt idx="22277">
                  <c:v>2.9734400000000001</c:v>
                </c:pt>
                <c:pt idx="22278">
                  <c:v>2.9737978125001598</c:v>
                </c:pt>
                <c:pt idx="22279">
                  <c:v>2.9741187500000001</c:v>
                </c:pt>
                <c:pt idx="22280">
                  <c:v>2.9742350000000002</c:v>
                </c:pt>
                <c:pt idx="22281">
                  <c:v>2.9746140625001596</c:v>
                </c:pt>
                <c:pt idx="22282">
                  <c:v>2.9749943750000001</c:v>
                </c:pt>
                <c:pt idx="22283">
                  <c:v>2.9753503125001597</c:v>
                </c:pt>
                <c:pt idx="22284">
                  <c:v>2.9756896875001599</c:v>
                </c:pt>
                <c:pt idx="22285">
                  <c:v>2.9761090625001598</c:v>
                </c:pt>
                <c:pt idx="22286">
                  <c:v>2.9765156250000002</c:v>
                </c:pt>
                <c:pt idx="22287">
                  <c:v>2.9768631249999999</c:v>
                </c:pt>
                <c:pt idx="22288">
                  <c:v>2.9772068749999998</c:v>
                </c:pt>
                <c:pt idx="22289">
                  <c:v>2.9775284375001596</c:v>
                </c:pt>
                <c:pt idx="22290">
                  <c:v>2.9778896875001597</c:v>
                </c:pt>
                <c:pt idx="22291">
                  <c:v>2.978281875</c:v>
                </c:pt>
                <c:pt idx="22292">
                  <c:v>2.9778268749999999</c:v>
                </c:pt>
                <c:pt idx="22293">
                  <c:v>2.9773684375001599</c:v>
                </c:pt>
                <c:pt idx="22294">
                  <c:v>2.97703125</c:v>
                </c:pt>
                <c:pt idx="22295">
                  <c:v>2.9766812499999999</c:v>
                </c:pt>
                <c:pt idx="22296">
                  <c:v>2.9763303125001599</c:v>
                </c:pt>
                <c:pt idx="22297">
                  <c:v>2.9759953125001597</c:v>
                </c:pt>
                <c:pt idx="22298">
                  <c:v>2.9754825</c:v>
                </c:pt>
                <c:pt idx="22299">
                  <c:v>2.975138125</c:v>
                </c:pt>
                <c:pt idx="22300">
                  <c:v>2.9747793749999998</c:v>
                </c:pt>
                <c:pt idx="22301">
                  <c:v>2.9744578125001597</c:v>
                </c:pt>
                <c:pt idx="22302">
                  <c:v>2.9739828125001599</c:v>
                </c:pt>
                <c:pt idx="22303">
                  <c:v>2.9735615625001599</c:v>
                </c:pt>
                <c:pt idx="22304">
                  <c:v>2.9731831249999998</c:v>
                </c:pt>
                <c:pt idx="22305">
                  <c:v>2.9727965625001596</c:v>
                </c:pt>
                <c:pt idx="22306">
                  <c:v>2.9724612499999998</c:v>
                </c:pt>
                <c:pt idx="22307">
                  <c:v>2.9720834375001597</c:v>
                </c:pt>
                <c:pt idx="22308">
                  <c:v>2.9724565625001595</c:v>
                </c:pt>
                <c:pt idx="22309">
                  <c:v>2.9728090625001595</c:v>
                </c:pt>
                <c:pt idx="22310">
                  <c:v>2.9726699999999999</c:v>
                </c:pt>
                <c:pt idx="22311">
                  <c:v>2.9724081249999998</c:v>
                </c:pt>
                <c:pt idx="22312">
                  <c:v>2.97203531250016</c:v>
                </c:pt>
                <c:pt idx="22313">
                  <c:v>2.971689375</c:v>
                </c:pt>
                <c:pt idx="22314">
                  <c:v>2.9712725</c:v>
                </c:pt>
                <c:pt idx="22315">
                  <c:v>2.9709406249999999</c:v>
                </c:pt>
                <c:pt idx="22316">
                  <c:v>2.97057875</c:v>
                </c:pt>
                <c:pt idx="22317">
                  <c:v>2.9703159375001595</c:v>
                </c:pt>
                <c:pt idx="22318">
                  <c:v>2.9706543750000001</c:v>
                </c:pt>
                <c:pt idx="22319">
                  <c:v>2.9711609375001595</c:v>
                </c:pt>
                <c:pt idx="22320">
                  <c:v>2.9715196875001597</c:v>
                </c:pt>
                <c:pt idx="22321">
                  <c:v>2.9718590625001595</c:v>
                </c:pt>
                <c:pt idx="22322">
                  <c:v>2.9722434375001598</c:v>
                </c:pt>
                <c:pt idx="22323">
                  <c:v>2.9727350000000001</c:v>
                </c:pt>
                <c:pt idx="22324">
                  <c:v>2.9730871875001599</c:v>
                </c:pt>
                <c:pt idx="22325">
                  <c:v>2.9735687500000001</c:v>
                </c:pt>
                <c:pt idx="22326">
                  <c:v>2.9738918750000001</c:v>
                </c:pt>
                <c:pt idx="22327">
                  <c:v>2.9743024999999998</c:v>
                </c:pt>
                <c:pt idx="22328">
                  <c:v>2.9747003125001599</c:v>
                </c:pt>
                <c:pt idx="22329">
                  <c:v>2.9750784375001595</c:v>
                </c:pt>
                <c:pt idx="22330">
                  <c:v>2.9754906249999999</c:v>
                </c:pt>
                <c:pt idx="22331">
                  <c:v>2.9758556249999999</c:v>
                </c:pt>
                <c:pt idx="22332">
                  <c:v>2.9758540625001597</c:v>
                </c:pt>
                <c:pt idx="22333">
                  <c:v>2.9755021875001599</c:v>
                </c:pt>
                <c:pt idx="22334">
                  <c:v>2.975114375</c:v>
                </c:pt>
                <c:pt idx="22335">
                  <c:v>2.9747406249999999</c:v>
                </c:pt>
                <c:pt idx="22336">
                  <c:v>2.9743859375001596</c:v>
                </c:pt>
                <c:pt idx="22337">
                  <c:v>2.9739481250000002</c:v>
                </c:pt>
                <c:pt idx="22338">
                  <c:v>2.9734846875001599</c:v>
                </c:pt>
                <c:pt idx="22339">
                  <c:v>2.97311375</c:v>
                </c:pt>
                <c:pt idx="22340">
                  <c:v>2.972649375</c:v>
                </c:pt>
                <c:pt idx="22341">
                  <c:v>2.9721518750000002</c:v>
                </c:pt>
                <c:pt idx="22342">
                  <c:v>2.9717349999999998</c:v>
                </c:pt>
                <c:pt idx="22343">
                  <c:v>2.9712593749999998</c:v>
                </c:pt>
                <c:pt idx="22344">
                  <c:v>2.9708696875001599</c:v>
                </c:pt>
                <c:pt idx="22345">
                  <c:v>2.9705024999999998</c:v>
                </c:pt>
                <c:pt idx="22346">
                  <c:v>2.970258125</c:v>
                </c:pt>
                <c:pt idx="22347">
                  <c:v>2.97063875</c:v>
                </c:pt>
                <c:pt idx="22348">
                  <c:v>2.97097875</c:v>
                </c:pt>
                <c:pt idx="22349">
                  <c:v>2.9713112499999998</c:v>
                </c:pt>
                <c:pt idx="22350">
                  <c:v>2.9716718750000002</c:v>
                </c:pt>
                <c:pt idx="22351">
                  <c:v>2.9720312500000001</c:v>
                </c:pt>
                <c:pt idx="22352">
                  <c:v>2.9723940625001597</c:v>
                </c:pt>
                <c:pt idx="22353">
                  <c:v>2.9720268750000001</c:v>
                </c:pt>
                <c:pt idx="22354">
                  <c:v>2.9716171875001596</c:v>
                </c:pt>
                <c:pt idx="22355">
                  <c:v>2.9712731250000002</c:v>
                </c:pt>
                <c:pt idx="22356">
                  <c:v>2.9709240625001598</c:v>
                </c:pt>
                <c:pt idx="22357">
                  <c:v>2.9710009375001598</c:v>
                </c:pt>
                <c:pt idx="22358">
                  <c:v>2.9714106249999999</c:v>
                </c:pt>
                <c:pt idx="22359">
                  <c:v>2.9717612500000001</c:v>
                </c:pt>
                <c:pt idx="22360">
                  <c:v>2.9721565625001598</c:v>
                </c:pt>
                <c:pt idx="22361">
                  <c:v>2.9724871875001599</c:v>
                </c:pt>
                <c:pt idx="22362">
                  <c:v>2.9729109375001599</c:v>
                </c:pt>
                <c:pt idx="22363">
                  <c:v>2.9732637500000001</c:v>
                </c:pt>
                <c:pt idx="22364">
                  <c:v>2.973658125</c:v>
                </c:pt>
                <c:pt idx="22365">
                  <c:v>2.9740206250000001</c:v>
                </c:pt>
                <c:pt idx="22366">
                  <c:v>2.9744096875001595</c:v>
                </c:pt>
                <c:pt idx="22367">
                  <c:v>2.9747556249999998</c:v>
                </c:pt>
                <c:pt idx="22368">
                  <c:v>2.9751165625001597</c:v>
                </c:pt>
                <c:pt idx="22369">
                  <c:v>2.9755103125001598</c:v>
                </c:pt>
                <c:pt idx="22370">
                  <c:v>2.9759306250000002</c:v>
                </c:pt>
                <c:pt idx="22371">
                  <c:v>2.9762925</c:v>
                </c:pt>
                <c:pt idx="22372">
                  <c:v>2.9767074999999998</c:v>
                </c:pt>
                <c:pt idx="22373">
                  <c:v>2.9763318750000001</c:v>
                </c:pt>
                <c:pt idx="22374">
                  <c:v>2.9757787499999999</c:v>
                </c:pt>
                <c:pt idx="22375">
                  <c:v>2.9754268750000001</c:v>
                </c:pt>
                <c:pt idx="22376">
                  <c:v>2.97499125</c:v>
                </c:pt>
                <c:pt idx="22377">
                  <c:v>2.9745300000000001</c:v>
                </c:pt>
                <c:pt idx="22378">
                  <c:v>2.9740778125001599</c:v>
                </c:pt>
                <c:pt idx="22379">
                  <c:v>2.9736490625001597</c:v>
                </c:pt>
                <c:pt idx="22380">
                  <c:v>2.9731218749999999</c:v>
                </c:pt>
                <c:pt idx="22381">
                  <c:v>2.9726249999999999</c:v>
                </c:pt>
                <c:pt idx="22382">
                  <c:v>2.9720825</c:v>
                </c:pt>
                <c:pt idx="22383">
                  <c:v>2.971641875</c:v>
                </c:pt>
                <c:pt idx="22384">
                  <c:v>2.9712149999999999</c:v>
                </c:pt>
                <c:pt idx="22385">
                  <c:v>2.9708418750000001</c:v>
                </c:pt>
                <c:pt idx="22386">
                  <c:v>2.9705203125001596</c:v>
                </c:pt>
                <c:pt idx="22387">
                  <c:v>2.9698853125001596</c:v>
                </c:pt>
                <c:pt idx="22388">
                  <c:v>2.9693731250000002</c:v>
                </c:pt>
                <c:pt idx="22389">
                  <c:v>2.9689637499999999</c:v>
                </c:pt>
                <c:pt idx="22390">
                  <c:v>2.9685840625001596</c:v>
                </c:pt>
                <c:pt idx="22391">
                  <c:v>2.9681424999999999</c:v>
                </c:pt>
                <c:pt idx="22392">
                  <c:v>2.9677696875001596</c:v>
                </c:pt>
                <c:pt idx="22393">
                  <c:v>2.9673846875001599</c:v>
                </c:pt>
                <c:pt idx="22394">
                  <c:v>2.9669496875001595</c:v>
                </c:pt>
                <c:pt idx="22395">
                  <c:v>2.9665671875001598</c:v>
                </c:pt>
                <c:pt idx="22396">
                  <c:v>2.9661615625001598</c:v>
                </c:pt>
                <c:pt idx="22397">
                  <c:v>2.9660140625001596</c:v>
                </c:pt>
                <c:pt idx="22398">
                  <c:v>2.9663728125001598</c:v>
                </c:pt>
                <c:pt idx="22399">
                  <c:v>2.9667012499999998</c:v>
                </c:pt>
                <c:pt idx="22400">
                  <c:v>2.967043125</c:v>
                </c:pt>
                <c:pt idx="22401">
                  <c:v>2.9673653125001596</c:v>
                </c:pt>
                <c:pt idx="22402">
                  <c:v>2.9670565625001597</c:v>
                </c:pt>
                <c:pt idx="22403">
                  <c:v>2.9674184375001595</c:v>
                </c:pt>
                <c:pt idx="22404">
                  <c:v>2.9677837500000002</c:v>
                </c:pt>
                <c:pt idx="22405">
                  <c:v>2.9681928125001598</c:v>
                </c:pt>
                <c:pt idx="22406">
                  <c:v>2.9685181250000001</c:v>
                </c:pt>
                <c:pt idx="22407">
                  <c:v>2.9688393749999999</c:v>
                </c:pt>
                <c:pt idx="22408">
                  <c:v>2.9691956249999998</c:v>
                </c:pt>
                <c:pt idx="22409">
                  <c:v>2.9696175</c:v>
                </c:pt>
                <c:pt idx="22410">
                  <c:v>2.9699193749999999</c:v>
                </c:pt>
                <c:pt idx="22411">
                  <c:v>2.9695974999999999</c:v>
                </c:pt>
                <c:pt idx="22412">
                  <c:v>2.9694612500000002</c:v>
                </c:pt>
                <c:pt idx="22413">
                  <c:v>2.9696671875001597</c:v>
                </c:pt>
                <c:pt idx="22414">
                  <c:v>2.9695840625001599</c:v>
                </c:pt>
                <c:pt idx="22415">
                  <c:v>2.9691281250000001</c:v>
                </c:pt>
                <c:pt idx="22416">
                  <c:v>2.9687803125001597</c:v>
                </c:pt>
                <c:pt idx="22417">
                  <c:v>2.9681690625001598</c:v>
                </c:pt>
                <c:pt idx="22418">
                  <c:v>2.9678390625001598</c:v>
                </c:pt>
                <c:pt idx="22419">
                  <c:v>2.9673500000000002</c:v>
                </c:pt>
                <c:pt idx="22420">
                  <c:v>2.9670040625001599</c:v>
                </c:pt>
                <c:pt idx="22421">
                  <c:v>2.9666437499999998</c:v>
                </c:pt>
                <c:pt idx="22422">
                  <c:v>2.9665646875001599</c:v>
                </c:pt>
                <c:pt idx="22423">
                  <c:v>2.9669571875001597</c:v>
                </c:pt>
                <c:pt idx="22424">
                  <c:v>2.9673250000000002</c:v>
                </c:pt>
                <c:pt idx="22425">
                  <c:v>2.9676825</c:v>
                </c:pt>
                <c:pt idx="22426">
                  <c:v>2.9679756249999998</c:v>
                </c:pt>
                <c:pt idx="22427">
                  <c:v>2.9681084375001596</c:v>
                </c:pt>
                <c:pt idx="22428">
                  <c:v>2.9682784375001598</c:v>
                </c:pt>
                <c:pt idx="22429">
                  <c:v>2.9684949999999999</c:v>
                </c:pt>
                <c:pt idx="22430">
                  <c:v>2.9684124999999999</c:v>
                </c:pt>
                <c:pt idx="22431">
                  <c:v>2.9687756250000001</c:v>
                </c:pt>
                <c:pt idx="22432">
                  <c:v>2.9684275000000002</c:v>
                </c:pt>
                <c:pt idx="22433">
                  <c:v>2.9679621875001598</c:v>
                </c:pt>
                <c:pt idx="22434">
                  <c:v>2.9675865625001596</c:v>
                </c:pt>
                <c:pt idx="22435">
                  <c:v>2.9668778125001598</c:v>
                </c:pt>
                <c:pt idx="22436">
                  <c:v>2.9664790625001598</c:v>
                </c:pt>
                <c:pt idx="22437">
                  <c:v>2.9660515625001596</c:v>
                </c:pt>
                <c:pt idx="22438">
                  <c:v>2.9655990625001598</c:v>
                </c:pt>
                <c:pt idx="22439">
                  <c:v>2.9651865625001599</c:v>
                </c:pt>
                <c:pt idx="22440">
                  <c:v>2.9647549999999998</c:v>
                </c:pt>
                <c:pt idx="22441">
                  <c:v>2.9644121875001597</c:v>
                </c:pt>
                <c:pt idx="22442">
                  <c:v>2.9639971875001598</c:v>
                </c:pt>
                <c:pt idx="22443">
                  <c:v>2.9634906249999999</c:v>
                </c:pt>
                <c:pt idx="22444">
                  <c:v>2.9631456250000001</c:v>
                </c:pt>
                <c:pt idx="22445">
                  <c:v>2.9628040625001599</c:v>
                </c:pt>
                <c:pt idx="22446">
                  <c:v>2.9624587500000001</c:v>
                </c:pt>
                <c:pt idx="22447">
                  <c:v>2.9621059375001599</c:v>
                </c:pt>
                <c:pt idx="22448">
                  <c:v>2.9618912499999999</c:v>
                </c:pt>
                <c:pt idx="22449">
                  <c:v>2.9615618750000001</c:v>
                </c:pt>
                <c:pt idx="22450">
                  <c:v>2.9612059375001598</c:v>
                </c:pt>
                <c:pt idx="22451">
                  <c:v>2.9613318749999999</c:v>
                </c:pt>
                <c:pt idx="22452">
                  <c:v>2.961665</c:v>
                </c:pt>
                <c:pt idx="22453">
                  <c:v>2.9620059375001597</c:v>
                </c:pt>
                <c:pt idx="22454">
                  <c:v>2.9623553125001596</c:v>
                </c:pt>
                <c:pt idx="22455">
                  <c:v>2.9626768750000001</c:v>
                </c:pt>
                <c:pt idx="22456">
                  <c:v>2.9630528125001598</c:v>
                </c:pt>
                <c:pt idx="22457">
                  <c:v>2.96344875</c:v>
                </c:pt>
                <c:pt idx="22458">
                  <c:v>2.9638049999999998</c:v>
                </c:pt>
                <c:pt idx="22459">
                  <c:v>2.96418625</c:v>
                </c:pt>
                <c:pt idx="22460">
                  <c:v>2.9645409375001597</c:v>
                </c:pt>
                <c:pt idx="22461">
                  <c:v>2.964909375</c:v>
                </c:pt>
                <c:pt idx="22462">
                  <c:v>2.9653518750000001</c:v>
                </c:pt>
                <c:pt idx="22463">
                  <c:v>2.9657793749999999</c:v>
                </c:pt>
                <c:pt idx="22464">
                  <c:v>2.9653581249999998</c:v>
                </c:pt>
                <c:pt idx="22465">
                  <c:v>2.9648559375001597</c:v>
                </c:pt>
                <c:pt idx="22466">
                  <c:v>2.9643734375001598</c:v>
                </c:pt>
                <c:pt idx="22467">
                  <c:v>2.9639125000000002</c:v>
                </c:pt>
                <c:pt idx="22468">
                  <c:v>2.9637478125001597</c:v>
                </c:pt>
                <c:pt idx="22469">
                  <c:v>2.9635746875001598</c:v>
                </c:pt>
                <c:pt idx="22470">
                  <c:v>2.963055625</c:v>
                </c:pt>
                <c:pt idx="22471">
                  <c:v>2.9626931249999999</c:v>
                </c:pt>
                <c:pt idx="22472">
                  <c:v>2.9628768750000001</c:v>
                </c:pt>
                <c:pt idx="22473">
                  <c:v>2.96321406250016</c:v>
                </c:pt>
                <c:pt idx="22474">
                  <c:v>2.9635590625001598</c:v>
                </c:pt>
                <c:pt idx="22475">
                  <c:v>2.9638928125001596</c:v>
                </c:pt>
                <c:pt idx="22476">
                  <c:v>2.9642587499999999</c:v>
                </c:pt>
                <c:pt idx="22477">
                  <c:v>2.9644256250000001</c:v>
                </c:pt>
                <c:pt idx="22478">
                  <c:v>2.9640200000000001</c:v>
                </c:pt>
                <c:pt idx="22479">
                  <c:v>2.9636603125001599</c:v>
                </c:pt>
                <c:pt idx="22480">
                  <c:v>2.96322375</c:v>
                </c:pt>
                <c:pt idx="22481">
                  <c:v>2.9626725</c:v>
                </c:pt>
                <c:pt idx="22482">
                  <c:v>2.9623200000000001</c:v>
                </c:pt>
                <c:pt idx="22483">
                  <c:v>2.9619790625001596</c:v>
                </c:pt>
                <c:pt idx="22484">
                  <c:v>2.9616515625001596</c:v>
                </c:pt>
                <c:pt idx="22485">
                  <c:v>2.9610862500000001</c:v>
                </c:pt>
                <c:pt idx="22486">
                  <c:v>2.9605021875001598</c:v>
                </c:pt>
                <c:pt idx="22487">
                  <c:v>2.9601209375001596</c:v>
                </c:pt>
                <c:pt idx="22488">
                  <c:v>2.9597965625001597</c:v>
                </c:pt>
                <c:pt idx="22489">
                  <c:v>2.9601628125001596</c:v>
                </c:pt>
                <c:pt idx="22490">
                  <c:v>2.9605415625001599</c:v>
                </c:pt>
                <c:pt idx="22491">
                  <c:v>2.960895625</c:v>
                </c:pt>
                <c:pt idx="22492">
                  <c:v>2.9612975000000001</c:v>
                </c:pt>
                <c:pt idx="22493">
                  <c:v>2.9617024999999999</c:v>
                </c:pt>
                <c:pt idx="22494">
                  <c:v>2.9620315625001599</c:v>
                </c:pt>
                <c:pt idx="22495">
                  <c:v>2.9620409375001597</c:v>
                </c:pt>
                <c:pt idx="22496">
                  <c:v>2.9623824999999999</c:v>
                </c:pt>
                <c:pt idx="22497">
                  <c:v>2.9627656249999998</c:v>
                </c:pt>
                <c:pt idx="22498">
                  <c:v>2.9631562499999999</c:v>
                </c:pt>
                <c:pt idx="22499">
                  <c:v>2.9634775000000002</c:v>
                </c:pt>
                <c:pt idx="22500">
                  <c:v>2.9638584375001598</c:v>
                </c:pt>
                <c:pt idx="22501">
                  <c:v>2.964191875</c:v>
                </c:pt>
                <c:pt idx="22502">
                  <c:v>2.9641953125001597</c:v>
                </c:pt>
                <c:pt idx="22503">
                  <c:v>2.96382968750016</c:v>
                </c:pt>
                <c:pt idx="22504">
                  <c:v>2.963441875</c:v>
                </c:pt>
                <c:pt idx="22505">
                  <c:v>2.9630121875001598</c:v>
                </c:pt>
                <c:pt idx="22506">
                  <c:v>2.9625265625001598</c:v>
                </c:pt>
                <c:pt idx="22507">
                  <c:v>2.9621934375001597</c:v>
                </c:pt>
                <c:pt idx="22508">
                  <c:v>2.9617978125001598</c:v>
                </c:pt>
                <c:pt idx="22509">
                  <c:v>2.9617781249999999</c:v>
                </c:pt>
                <c:pt idx="22510">
                  <c:v>2.9613703125001596</c:v>
                </c:pt>
                <c:pt idx="22511">
                  <c:v>2.9610356250000001</c:v>
                </c:pt>
                <c:pt idx="22512">
                  <c:v>2.9606956250000001</c:v>
                </c:pt>
                <c:pt idx="22513">
                  <c:v>2.9603712500000001</c:v>
                </c:pt>
                <c:pt idx="22514">
                  <c:v>2.9599737500000001</c:v>
                </c:pt>
                <c:pt idx="22515">
                  <c:v>2.9600228125001595</c:v>
                </c:pt>
                <c:pt idx="22516">
                  <c:v>2.9603446875001596</c:v>
                </c:pt>
                <c:pt idx="22517">
                  <c:v>2.9606871875001599</c:v>
                </c:pt>
                <c:pt idx="22518">
                  <c:v>2.9611059375001596</c:v>
                </c:pt>
                <c:pt idx="22519">
                  <c:v>2.9614518749999998</c:v>
                </c:pt>
                <c:pt idx="22520">
                  <c:v>2.9611021875001597</c:v>
                </c:pt>
                <c:pt idx="22521">
                  <c:v>2.96068</c:v>
                </c:pt>
                <c:pt idx="22522">
                  <c:v>2.960133125</c:v>
                </c:pt>
                <c:pt idx="22523">
                  <c:v>2.95967718750016</c:v>
                </c:pt>
                <c:pt idx="22524">
                  <c:v>2.9592334375001599</c:v>
                </c:pt>
                <c:pt idx="22525">
                  <c:v>2.9591456250000001</c:v>
                </c:pt>
                <c:pt idx="22526">
                  <c:v>2.9591506249999999</c:v>
                </c:pt>
                <c:pt idx="22527">
                  <c:v>2.9589231250000001</c:v>
                </c:pt>
                <c:pt idx="22528">
                  <c:v>2.9587737500000002</c:v>
                </c:pt>
                <c:pt idx="22529">
                  <c:v>2.9591431250000002</c:v>
                </c:pt>
                <c:pt idx="22530">
                  <c:v>2.9594640625001598</c:v>
                </c:pt>
                <c:pt idx="22531">
                  <c:v>2.959829375</c:v>
                </c:pt>
                <c:pt idx="22532">
                  <c:v>2.9601878125001599</c:v>
                </c:pt>
                <c:pt idx="22533">
                  <c:v>2.9606037500000002</c:v>
                </c:pt>
                <c:pt idx="22534">
                  <c:v>2.9610359375001596</c:v>
                </c:pt>
                <c:pt idx="22535">
                  <c:v>2.961364375</c:v>
                </c:pt>
                <c:pt idx="22536">
                  <c:v>2.9617134375001597</c:v>
                </c:pt>
                <c:pt idx="22537">
                  <c:v>2.9621053125001597</c:v>
                </c:pt>
                <c:pt idx="22538">
                  <c:v>2.96226375</c:v>
                </c:pt>
                <c:pt idx="22539">
                  <c:v>2.9618271875001598</c:v>
                </c:pt>
                <c:pt idx="22540">
                  <c:v>2.9613943749999998</c:v>
                </c:pt>
                <c:pt idx="22541">
                  <c:v>2.9610512500000001</c:v>
                </c:pt>
                <c:pt idx="22542">
                  <c:v>2.9603831249999999</c:v>
                </c:pt>
                <c:pt idx="22543">
                  <c:v>2.9600390625001598</c:v>
                </c:pt>
                <c:pt idx="22544">
                  <c:v>2.9595687499999999</c:v>
                </c:pt>
                <c:pt idx="22545">
                  <c:v>2.9592190625001598</c:v>
                </c:pt>
                <c:pt idx="22546">
                  <c:v>2.9588568749999999</c:v>
                </c:pt>
                <c:pt idx="22547">
                  <c:v>2.9589678125001599</c:v>
                </c:pt>
                <c:pt idx="22548">
                  <c:v>2.9588362500000001</c:v>
                </c:pt>
                <c:pt idx="22549">
                  <c:v>2.9592312500000002</c:v>
                </c:pt>
                <c:pt idx="22550">
                  <c:v>2.9596624999999999</c:v>
                </c:pt>
                <c:pt idx="22551">
                  <c:v>2.9600203125001596</c:v>
                </c:pt>
                <c:pt idx="22552">
                  <c:v>2.9604496875001596</c:v>
                </c:pt>
                <c:pt idx="22553">
                  <c:v>2.9608390625001597</c:v>
                </c:pt>
                <c:pt idx="22554">
                  <c:v>2.9611943749999998</c:v>
                </c:pt>
                <c:pt idx="22555">
                  <c:v>2.96153656250016</c:v>
                </c:pt>
                <c:pt idx="22556">
                  <c:v>2.9611484375001598</c:v>
                </c:pt>
                <c:pt idx="22557">
                  <c:v>2.9607587500000001</c:v>
                </c:pt>
                <c:pt idx="22558">
                  <c:v>2.9602006250000001</c:v>
                </c:pt>
                <c:pt idx="22559">
                  <c:v>2.9596256250000001</c:v>
                </c:pt>
                <c:pt idx="22560">
                  <c:v>2.9592468749999998</c:v>
                </c:pt>
                <c:pt idx="22561">
                  <c:v>2.9588968750000002</c:v>
                </c:pt>
                <c:pt idx="22562">
                  <c:v>2.9583053125001597</c:v>
                </c:pt>
                <c:pt idx="22563">
                  <c:v>2.9579718750000001</c:v>
                </c:pt>
                <c:pt idx="22564">
                  <c:v>2.9576446875001596</c:v>
                </c:pt>
                <c:pt idx="22565">
                  <c:v>2.9571200000000002</c:v>
                </c:pt>
                <c:pt idx="22566">
                  <c:v>2.9565290625001599</c:v>
                </c:pt>
                <c:pt idx="22567">
                  <c:v>2.956121875</c:v>
                </c:pt>
                <c:pt idx="22568">
                  <c:v>2.9559224999999998</c:v>
                </c:pt>
                <c:pt idx="22569">
                  <c:v>2.9562640625001597</c:v>
                </c:pt>
                <c:pt idx="22570">
                  <c:v>2.9563959375001598</c:v>
                </c:pt>
                <c:pt idx="22571">
                  <c:v>2.9559328125001598</c:v>
                </c:pt>
                <c:pt idx="22572">
                  <c:v>2.9555793750000001</c:v>
                </c:pt>
                <c:pt idx="22573">
                  <c:v>2.9559734375001598</c:v>
                </c:pt>
                <c:pt idx="22574">
                  <c:v>2.9563700000000002</c:v>
                </c:pt>
                <c:pt idx="22575">
                  <c:v>2.956731875</c:v>
                </c:pt>
                <c:pt idx="22576">
                  <c:v>2.9571112500000001</c:v>
                </c:pt>
                <c:pt idx="22577">
                  <c:v>2.9574746875001598</c:v>
                </c:pt>
                <c:pt idx="22578">
                  <c:v>2.9578728125001597</c:v>
                </c:pt>
                <c:pt idx="22579">
                  <c:v>2.9582725000000001</c:v>
                </c:pt>
                <c:pt idx="22580">
                  <c:v>2.9586309375001596</c:v>
                </c:pt>
                <c:pt idx="22581">
                  <c:v>2.9589687499999999</c:v>
                </c:pt>
                <c:pt idx="22582">
                  <c:v>2.9588403125001599</c:v>
                </c:pt>
                <c:pt idx="22583">
                  <c:v>2.9587565625001599</c:v>
                </c:pt>
                <c:pt idx="22584">
                  <c:v>2.9587768749999999</c:v>
                </c:pt>
                <c:pt idx="22585">
                  <c:v>2.9591637500000001</c:v>
                </c:pt>
                <c:pt idx="22586">
                  <c:v>2.9595837500000002</c:v>
                </c:pt>
                <c:pt idx="22587">
                  <c:v>2.9599112500000002</c:v>
                </c:pt>
                <c:pt idx="22588">
                  <c:v>2.9596203125001597</c:v>
                </c:pt>
                <c:pt idx="22589">
                  <c:v>2.9592284375001596</c:v>
                </c:pt>
                <c:pt idx="22590">
                  <c:v>2.9588418750000001</c:v>
                </c:pt>
                <c:pt idx="22591">
                  <c:v>2.958503125</c:v>
                </c:pt>
                <c:pt idx="22592">
                  <c:v>2.9581571875001598</c:v>
                </c:pt>
                <c:pt idx="22593">
                  <c:v>2.95769468750016</c:v>
                </c:pt>
                <c:pt idx="22594">
                  <c:v>2.9573284375001596</c:v>
                </c:pt>
                <c:pt idx="22595">
                  <c:v>2.9568106250000001</c:v>
                </c:pt>
                <c:pt idx="22596">
                  <c:v>2.9564837499999999</c:v>
                </c:pt>
                <c:pt idx="22597">
                  <c:v>2.9561165625001595</c:v>
                </c:pt>
                <c:pt idx="22598">
                  <c:v>2.9556996875001595</c:v>
                </c:pt>
                <c:pt idx="22599">
                  <c:v>2.9552646875001596</c:v>
                </c:pt>
                <c:pt idx="22600">
                  <c:v>2.9548749999999999</c:v>
                </c:pt>
                <c:pt idx="22601">
                  <c:v>2.95440375</c:v>
                </c:pt>
                <c:pt idx="22602">
                  <c:v>2.9538962500000001</c:v>
                </c:pt>
                <c:pt idx="22603">
                  <c:v>2.9534693750000001</c:v>
                </c:pt>
                <c:pt idx="22604">
                  <c:v>2.9531025</c:v>
                </c:pt>
                <c:pt idx="22605">
                  <c:v>2.9527121875001598</c:v>
                </c:pt>
                <c:pt idx="22606">
                  <c:v>2.9522546875001598</c:v>
                </c:pt>
                <c:pt idx="22607">
                  <c:v>2.9522225</c:v>
                </c:pt>
                <c:pt idx="22608">
                  <c:v>2.9525700000000001</c:v>
                </c:pt>
                <c:pt idx="22609">
                  <c:v>2.9528209375001597</c:v>
                </c:pt>
                <c:pt idx="22610">
                  <c:v>2.9531853125001599</c:v>
                </c:pt>
                <c:pt idx="22611">
                  <c:v>2.9535475</c:v>
                </c:pt>
                <c:pt idx="22612">
                  <c:v>2.9538834375001599</c:v>
                </c:pt>
                <c:pt idx="22613">
                  <c:v>2.9542390625001596</c:v>
                </c:pt>
                <c:pt idx="22614">
                  <c:v>2.9545703125001599</c:v>
                </c:pt>
                <c:pt idx="22615">
                  <c:v>2.9549140625001598</c:v>
                </c:pt>
                <c:pt idx="22616">
                  <c:v>2.955325625</c:v>
                </c:pt>
                <c:pt idx="22617">
                  <c:v>2.9556840625001599</c:v>
                </c:pt>
                <c:pt idx="22618">
                  <c:v>2.9560537500000001</c:v>
                </c:pt>
                <c:pt idx="22619">
                  <c:v>2.9561146875001598</c:v>
                </c:pt>
                <c:pt idx="22620">
                  <c:v>2.9559253125001597</c:v>
                </c:pt>
                <c:pt idx="22621">
                  <c:v>2.9555759375001598</c:v>
                </c:pt>
                <c:pt idx="22622">
                  <c:v>2.9555112499999998</c:v>
                </c:pt>
                <c:pt idx="22623">
                  <c:v>2.9558471875001597</c:v>
                </c:pt>
                <c:pt idx="22624">
                  <c:v>2.9563112500000002</c:v>
                </c:pt>
                <c:pt idx="22625">
                  <c:v>2.9566590625001599</c:v>
                </c:pt>
                <c:pt idx="22626">
                  <c:v>2.9570778125001596</c:v>
                </c:pt>
                <c:pt idx="22627">
                  <c:v>2.9574084375001597</c:v>
                </c:pt>
                <c:pt idx="22628">
                  <c:v>2.9577778125001597</c:v>
                </c:pt>
                <c:pt idx="22629">
                  <c:v>2.9577781249999999</c:v>
                </c:pt>
                <c:pt idx="22630">
                  <c:v>2.9573196875001599</c:v>
                </c:pt>
                <c:pt idx="22631">
                  <c:v>2.9568868749999999</c:v>
                </c:pt>
                <c:pt idx="22632">
                  <c:v>2.9569025</c:v>
                </c:pt>
                <c:pt idx="22633">
                  <c:v>2.9565428125001598</c:v>
                </c:pt>
                <c:pt idx="22634">
                  <c:v>2.9561221875001595</c:v>
                </c:pt>
                <c:pt idx="22635">
                  <c:v>2.9557562499999999</c:v>
                </c:pt>
                <c:pt idx="22636">
                  <c:v>2.95541375</c:v>
                </c:pt>
                <c:pt idx="22637">
                  <c:v>2.9549287500000001</c:v>
                </c:pt>
                <c:pt idx="22638">
                  <c:v>2.954550625</c:v>
                </c:pt>
                <c:pt idx="22639">
                  <c:v>2.9541028125001598</c:v>
                </c:pt>
                <c:pt idx="22640">
                  <c:v>2.9536928125001598</c:v>
                </c:pt>
                <c:pt idx="22641">
                  <c:v>2.9533146875001597</c:v>
                </c:pt>
                <c:pt idx="22642">
                  <c:v>2.9529387499999999</c:v>
                </c:pt>
                <c:pt idx="22643">
                  <c:v>2.9525393750000002</c:v>
                </c:pt>
                <c:pt idx="22644">
                  <c:v>2.95219906250016</c:v>
                </c:pt>
                <c:pt idx="22645">
                  <c:v>2.9518665625001597</c:v>
                </c:pt>
                <c:pt idx="22646">
                  <c:v>2.9522175000000002</c:v>
                </c:pt>
                <c:pt idx="22647">
                  <c:v>2.9519943749999999</c:v>
                </c:pt>
                <c:pt idx="22648">
                  <c:v>2.9519424999999999</c:v>
                </c:pt>
                <c:pt idx="22649">
                  <c:v>2.9522887500000001</c:v>
                </c:pt>
                <c:pt idx="22650">
                  <c:v>2.952649375</c:v>
                </c:pt>
                <c:pt idx="22651">
                  <c:v>2.9530556250000002</c:v>
                </c:pt>
                <c:pt idx="22652">
                  <c:v>2.9534218750000001</c:v>
                </c:pt>
                <c:pt idx="22653">
                  <c:v>2.9538243749999999</c:v>
                </c:pt>
                <c:pt idx="22654">
                  <c:v>2.9542221875001595</c:v>
                </c:pt>
                <c:pt idx="22655">
                  <c:v>2.9546078125001598</c:v>
                </c:pt>
                <c:pt idx="22656">
                  <c:v>2.955030625</c:v>
                </c:pt>
                <c:pt idx="22657">
                  <c:v>2.9553512500000001</c:v>
                </c:pt>
                <c:pt idx="22658">
                  <c:v>2.9557515625001596</c:v>
                </c:pt>
                <c:pt idx="22659">
                  <c:v>2.9552915625001597</c:v>
                </c:pt>
                <c:pt idx="22660">
                  <c:v>2.9548540625001598</c:v>
                </c:pt>
                <c:pt idx="22661">
                  <c:v>2.9543018750000001</c:v>
                </c:pt>
                <c:pt idx="22662">
                  <c:v>2.9537853125001599</c:v>
                </c:pt>
                <c:pt idx="22663">
                  <c:v>2.9534134375001599</c:v>
                </c:pt>
                <c:pt idx="22664">
                  <c:v>2.9529756250000001</c:v>
                </c:pt>
                <c:pt idx="22665">
                  <c:v>2.952545625</c:v>
                </c:pt>
                <c:pt idx="22666">
                  <c:v>2.9521812500000002</c:v>
                </c:pt>
                <c:pt idx="22667">
                  <c:v>2.9522949999999999</c:v>
                </c:pt>
                <c:pt idx="22668">
                  <c:v>2.9527031250000002</c:v>
                </c:pt>
                <c:pt idx="22669">
                  <c:v>2.9530646875001598</c:v>
                </c:pt>
                <c:pt idx="22670">
                  <c:v>2.9533968750000001</c:v>
                </c:pt>
                <c:pt idx="22671">
                  <c:v>2.9535971875001596</c:v>
                </c:pt>
                <c:pt idx="22672">
                  <c:v>2.9531109375001598</c:v>
                </c:pt>
                <c:pt idx="22673">
                  <c:v>2.9527165625001599</c:v>
                </c:pt>
                <c:pt idx="22674">
                  <c:v>2.9522543749999999</c:v>
                </c:pt>
                <c:pt idx="22675">
                  <c:v>2.9518131250000001</c:v>
                </c:pt>
                <c:pt idx="22676">
                  <c:v>2.951476875</c:v>
                </c:pt>
                <c:pt idx="22677">
                  <c:v>2.9518325000000001</c:v>
                </c:pt>
                <c:pt idx="22678">
                  <c:v>2.9521600000000001</c:v>
                </c:pt>
                <c:pt idx="22679">
                  <c:v>2.9520065625001597</c:v>
                </c:pt>
                <c:pt idx="22680">
                  <c:v>2.9524009375001596</c:v>
                </c:pt>
                <c:pt idx="22681">
                  <c:v>2.9527818749999999</c:v>
                </c:pt>
                <c:pt idx="22682">
                  <c:v>2.9531918749999999</c:v>
                </c:pt>
                <c:pt idx="22683">
                  <c:v>2.9536115625001598</c:v>
                </c:pt>
                <c:pt idx="22684">
                  <c:v>2.9539515625001598</c:v>
                </c:pt>
                <c:pt idx="22685">
                  <c:v>2.9543246875001596</c:v>
                </c:pt>
                <c:pt idx="22686">
                  <c:v>2.9541146875001596</c:v>
                </c:pt>
                <c:pt idx="22687">
                  <c:v>2.9537225</c:v>
                </c:pt>
                <c:pt idx="22688">
                  <c:v>2.9533365625001595</c:v>
                </c:pt>
                <c:pt idx="22689">
                  <c:v>2.9528831250000001</c:v>
                </c:pt>
                <c:pt idx="22690">
                  <c:v>2.9524703125001599</c:v>
                </c:pt>
                <c:pt idx="22691">
                  <c:v>2.9520703125001599</c:v>
                </c:pt>
                <c:pt idx="22692">
                  <c:v>2.9516546875001599</c:v>
                </c:pt>
                <c:pt idx="22693">
                  <c:v>2.9513181249999998</c:v>
                </c:pt>
                <c:pt idx="22694">
                  <c:v>2.9509824999999998</c:v>
                </c:pt>
                <c:pt idx="22695">
                  <c:v>2.9505481250000001</c:v>
                </c:pt>
                <c:pt idx="22696">
                  <c:v>2.9502012500000001</c:v>
                </c:pt>
                <c:pt idx="22697">
                  <c:v>2.94987625</c:v>
                </c:pt>
                <c:pt idx="22698">
                  <c:v>2.9494346875001596</c:v>
                </c:pt>
                <c:pt idx="22699">
                  <c:v>2.94904375</c:v>
                </c:pt>
                <c:pt idx="22700">
                  <c:v>2.9486946875001596</c:v>
                </c:pt>
                <c:pt idx="22701">
                  <c:v>2.9482984375001595</c:v>
                </c:pt>
                <c:pt idx="22702">
                  <c:v>2.9479234375001599</c:v>
                </c:pt>
                <c:pt idx="22703">
                  <c:v>2.9475721875001599</c:v>
                </c:pt>
                <c:pt idx="22704">
                  <c:v>2.9479825000000002</c:v>
                </c:pt>
                <c:pt idx="22705">
                  <c:v>2.9483350000000002</c:v>
                </c:pt>
                <c:pt idx="22706">
                  <c:v>2.9487231249999999</c:v>
                </c:pt>
                <c:pt idx="22707">
                  <c:v>2.9490840625001598</c:v>
                </c:pt>
                <c:pt idx="22708">
                  <c:v>2.9494737500000001</c:v>
                </c:pt>
                <c:pt idx="22709">
                  <c:v>2.9498518749999998</c:v>
                </c:pt>
                <c:pt idx="22710">
                  <c:v>2.9501849999999998</c:v>
                </c:pt>
                <c:pt idx="22711">
                  <c:v>2.9505571875001597</c:v>
                </c:pt>
                <c:pt idx="22712">
                  <c:v>2.9508862499999999</c:v>
                </c:pt>
                <c:pt idx="22713">
                  <c:v>2.9511625000000001</c:v>
                </c:pt>
                <c:pt idx="22714">
                  <c:v>2.9515175</c:v>
                </c:pt>
                <c:pt idx="22715">
                  <c:v>2.9518506250000001</c:v>
                </c:pt>
                <c:pt idx="22716">
                  <c:v>2.9521309375001596</c:v>
                </c:pt>
                <c:pt idx="22717">
                  <c:v>2.9524975000000002</c:v>
                </c:pt>
                <c:pt idx="22718">
                  <c:v>2.9528134375001596</c:v>
                </c:pt>
                <c:pt idx="22719">
                  <c:v>2.952379375</c:v>
                </c:pt>
                <c:pt idx="22720">
                  <c:v>2.9519134375001599</c:v>
                </c:pt>
                <c:pt idx="22721">
                  <c:v>2.9515443750000001</c:v>
                </c:pt>
                <c:pt idx="22722">
                  <c:v>2.9511834375001595</c:v>
                </c:pt>
                <c:pt idx="22723">
                  <c:v>2.9507659375001598</c:v>
                </c:pt>
                <c:pt idx="22724">
                  <c:v>2.9503821875001597</c:v>
                </c:pt>
                <c:pt idx="22725">
                  <c:v>2.9500584375001599</c:v>
                </c:pt>
                <c:pt idx="22726">
                  <c:v>2.9498606249999999</c:v>
                </c:pt>
                <c:pt idx="22727">
                  <c:v>2.9500109375001595</c:v>
                </c:pt>
                <c:pt idx="22728">
                  <c:v>2.95036875</c:v>
                </c:pt>
                <c:pt idx="22729">
                  <c:v>2.9504221875001599</c:v>
                </c:pt>
                <c:pt idx="22730">
                  <c:v>2.9507996875001599</c:v>
                </c:pt>
                <c:pt idx="22731">
                  <c:v>2.9511387500000001</c:v>
                </c:pt>
                <c:pt idx="22732">
                  <c:v>2.951559375</c:v>
                </c:pt>
                <c:pt idx="22733">
                  <c:v>2.9511584375001596</c:v>
                </c:pt>
                <c:pt idx="22734">
                  <c:v>2.9507834375001596</c:v>
                </c:pt>
                <c:pt idx="22735">
                  <c:v>2.9503712499999999</c:v>
                </c:pt>
                <c:pt idx="22736">
                  <c:v>2.9500256249999999</c:v>
                </c:pt>
                <c:pt idx="22737">
                  <c:v>2.9496740625001596</c:v>
                </c:pt>
                <c:pt idx="22738">
                  <c:v>2.9495328125001596</c:v>
                </c:pt>
                <c:pt idx="22739">
                  <c:v>2.94978843750016</c:v>
                </c:pt>
                <c:pt idx="22740">
                  <c:v>2.9501137499999999</c:v>
                </c:pt>
                <c:pt idx="22741">
                  <c:v>2.9504531250000001</c:v>
                </c:pt>
                <c:pt idx="22742">
                  <c:v>2.9506562500000002</c:v>
                </c:pt>
                <c:pt idx="22743">
                  <c:v>2.9503118750000001</c:v>
                </c:pt>
                <c:pt idx="22744">
                  <c:v>2.9498681250000001</c:v>
                </c:pt>
                <c:pt idx="22745">
                  <c:v>2.9493934375001598</c:v>
                </c:pt>
                <c:pt idx="22746">
                  <c:v>2.949400625</c:v>
                </c:pt>
                <c:pt idx="22747">
                  <c:v>2.9490384375001599</c:v>
                </c:pt>
                <c:pt idx="22748">
                  <c:v>2.9486278125001597</c:v>
                </c:pt>
                <c:pt idx="22749">
                  <c:v>2.9482584375001597</c:v>
                </c:pt>
                <c:pt idx="22750">
                  <c:v>2.947911875</c:v>
                </c:pt>
                <c:pt idx="22751">
                  <c:v>2.9478515625001598</c:v>
                </c:pt>
                <c:pt idx="22752">
                  <c:v>2.9476490625001599</c:v>
                </c:pt>
                <c:pt idx="22753">
                  <c:v>2.9478143750000001</c:v>
                </c:pt>
                <c:pt idx="22754">
                  <c:v>2.9479459375001595</c:v>
                </c:pt>
                <c:pt idx="22755">
                  <c:v>2.948274375</c:v>
                </c:pt>
                <c:pt idx="22756">
                  <c:v>2.9486040625001597</c:v>
                </c:pt>
                <c:pt idx="22757">
                  <c:v>2.9481868750000002</c:v>
                </c:pt>
                <c:pt idx="22758">
                  <c:v>2.9477799999999998</c:v>
                </c:pt>
                <c:pt idx="22759">
                  <c:v>2.9474046875001596</c:v>
                </c:pt>
                <c:pt idx="22760">
                  <c:v>2.9470681249999999</c:v>
                </c:pt>
                <c:pt idx="22761">
                  <c:v>2.9469603125001598</c:v>
                </c:pt>
                <c:pt idx="22762">
                  <c:v>2.9473400000000001</c:v>
                </c:pt>
                <c:pt idx="22763">
                  <c:v>2.9476718750000002</c:v>
                </c:pt>
                <c:pt idx="22764">
                  <c:v>2.9480437500000001</c:v>
                </c:pt>
                <c:pt idx="22765">
                  <c:v>2.9484081249999998</c:v>
                </c:pt>
                <c:pt idx="22766">
                  <c:v>2.9481453125001598</c:v>
                </c:pt>
                <c:pt idx="22767">
                  <c:v>2.9478015625001599</c:v>
                </c:pt>
                <c:pt idx="22768">
                  <c:v>2.9474631250000001</c:v>
                </c:pt>
                <c:pt idx="22769">
                  <c:v>2.9474884375001595</c:v>
                </c:pt>
                <c:pt idx="22770">
                  <c:v>2.9478259375001596</c:v>
                </c:pt>
                <c:pt idx="22771">
                  <c:v>2.9482050000000002</c:v>
                </c:pt>
                <c:pt idx="22772">
                  <c:v>2.94861</c:v>
                </c:pt>
                <c:pt idx="22773">
                  <c:v>2.9490296875001598</c:v>
                </c:pt>
                <c:pt idx="22774">
                  <c:v>2.94938968750016</c:v>
                </c:pt>
                <c:pt idx="22775">
                  <c:v>2.9497637499999998</c:v>
                </c:pt>
                <c:pt idx="22776">
                  <c:v>2.9495659375001599</c:v>
                </c:pt>
                <c:pt idx="22777">
                  <c:v>2.9494293749999998</c:v>
                </c:pt>
                <c:pt idx="22778">
                  <c:v>2.9490003125001598</c:v>
                </c:pt>
                <c:pt idx="22779">
                  <c:v>2.9485790625001598</c:v>
                </c:pt>
                <c:pt idx="22780">
                  <c:v>2.9482581250000002</c:v>
                </c:pt>
                <c:pt idx="22781">
                  <c:v>2.9477918750000001</c:v>
                </c:pt>
                <c:pt idx="22782">
                  <c:v>2.947406875</c:v>
                </c:pt>
                <c:pt idx="22783">
                  <c:v>2.9467978125001597</c:v>
                </c:pt>
                <c:pt idx="22784">
                  <c:v>2.9464553125001598</c:v>
                </c:pt>
                <c:pt idx="22785">
                  <c:v>2.9458262500000001</c:v>
                </c:pt>
                <c:pt idx="22786">
                  <c:v>2.9452768749999998</c:v>
                </c:pt>
                <c:pt idx="22787">
                  <c:v>2.9448212499999999</c:v>
                </c:pt>
                <c:pt idx="22788">
                  <c:v>2.9444290625001597</c:v>
                </c:pt>
                <c:pt idx="22789">
                  <c:v>2.94408</c:v>
                </c:pt>
                <c:pt idx="22790">
                  <c:v>2.9436862499999998</c:v>
                </c:pt>
                <c:pt idx="22791">
                  <c:v>2.9432406250000001</c:v>
                </c:pt>
                <c:pt idx="22792">
                  <c:v>2.9427981249999999</c:v>
                </c:pt>
                <c:pt idx="22793">
                  <c:v>2.9429784375001597</c:v>
                </c:pt>
                <c:pt idx="22794">
                  <c:v>2.9433640625001596</c:v>
                </c:pt>
                <c:pt idx="22795">
                  <c:v>2.9437003125001597</c:v>
                </c:pt>
                <c:pt idx="22796">
                  <c:v>2.9440274999999998</c:v>
                </c:pt>
                <c:pt idx="22797">
                  <c:v>2.9438334375001598</c:v>
                </c:pt>
                <c:pt idx="22798">
                  <c:v>2.9433525</c:v>
                </c:pt>
                <c:pt idx="22799">
                  <c:v>2.9429687499999999</c:v>
                </c:pt>
                <c:pt idx="22800">
                  <c:v>2.9426140625001596</c:v>
                </c:pt>
                <c:pt idx="22801">
                  <c:v>2.9425209375001598</c:v>
                </c:pt>
                <c:pt idx="22802">
                  <c:v>2.9428649999999998</c:v>
                </c:pt>
                <c:pt idx="22803">
                  <c:v>2.9432787500000002</c:v>
                </c:pt>
                <c:pt idx="22804">
                  <c:v>2.9437825000000002</c:v>
                </c:pt>
                <c:pt idx="22805">
                  <c:v>2.9441590625001597</c:v>
                </c:pt>
                <c:pt idx="22806">
                  <c:v>2.9445509375001597</c:v>
                </c:pt>
                <c:pt idx="22807">
                  <c:v>2.9449390625001599</c:v>
                </c:pt>
                <c:pt idx="22808">
                  <c:v>2.9453043750000001</c:v>
                </c:pt>
                <c:pt idx="22809">
                  <c:v>2.9456634375001598</c:v>
                </c:pt>
                <c:pt idx="22810">
                  <c:v>2.9459893749999999</c:v>
                </c:pt>
                <c:pt idx="22811">
                  <c:v>2.9463818750000002</c:v>
                </c:pt>
                <c:pt idx="22812">
                  <c:v>2.9467699999999999</c:v>
                </c:pt>
                <c:pt idx="22813">
                  <c:v>2.94683875</c:v>
                </c:pt>
                <c:pt idx="22814">
                  <c:v>2.9464687500000002</c:v>
                </c:pt>
                <c:pt idx="22815">
                  <c:v>2.9464587500000001</c:v>
                </c:pt>
                <c:pt idx="22816">
                  <c:v>2.9460234375001599</c:v>
                </c:pt>
                <c:pt idx="22817">
                  <c:v>2.9454799999999999</c:v>
                </c:pt>
                <c:pt idx="22818">
                  <c:v>2.9449734375001597</c:v>
                </c:pt>
                <c:pt idx="22819">
                  <c:v>2.9446290625001597</c:v>
                </c:pt>
                <c:pt idx="22820">
                  <c:v>2.9441306250000001</c:v>
                </c:pt>
                <c:pt idx="22821">
                  <c:v>2.9437928125001598</c:v>
                </c:pt>
                <c:pt idx="22822">
                  <c:v>2.9433893750000002</c:v>
                </c:pt>
                <c:pt idx="22823">
                  <c:v>2.9431809375001596</c:v>
                </c:pt>
                <c:pt idx="22824">
                  <c:v>2.9428228125001596</c:v>
                </c:pt>
                <c:pt idx="22825">
                  <c:v>2.9426140625001596</c:v>
                </c:pt>
                <c:pt idx="22826">
                  <c:v>2.9426456249999999</c:v>
                </c:pt>
                <c:pt idx="22827">
                  <c:v>2.9429696875001596</c:v>
                </c:pt>
                <c:pt idx="22828">
                  <c:v>2.9429862500000001</c:v>
                </c:pt>
                <c:pt idx="22829">
                  <c:v>2.9428675000000002</c:v>
                </c:pt>
                <c:pt idx="22830">
                  <c:v>2.9432049999999998</c:v>
                </c:pt>
                <c:pt idx="22831">
                  <c:v>2.9436015625001599</c:v>
                </c:pt>
                <c:pt idx="22832">
                  <c:v>2.9439409375001597</c:v>
                </c:pt>
                <c:pt idx="22833">
                  <c:v>2.9438724999999999</c:v>
                </c:pt>
                <c:pt idx="22834">
                  <c:v>2.9436040625001598</c:v>
                </c:pt>
                <c:pt idx="22835">
                  <c:v>2.9439543750000001</c:v>
                </c:pt>
                <c:pt idx="22836">
                  <c:v>2.9439828125001597</c:v>
                </c:pt>
                <c:pt idx="22837">
                  <c:v>2.9443225000000002</c:v>
                </c:pt>
                <c:pt idx="22838">
                  <c:v>2.9446846875001595</c:v>
                </c:pt>
                <c:pt idx="22839">
                  <c:v>2.9450965625001597</c:v>
                </c:pt>
                <c:pt idx="22840">
                  <c:v>2.9448540625001596</c:v>
                </c:pt>
                <c:pt idx="22841">
                  <c:v>2.9445271875001597</c:v>
                </c:pt>
                <c:pt idx="22842">
                  <c:v>2.9441821875001599</c:v>
                </c:pt>
                <c:pt idx="22843">
                  <c:v>2.9438068749999999</c:v>
                </c:pt>
                <c:pt idx="22844">
                  <c:v>2.9434162499999998</c:v>
                </c:pt>
                <c:pt idx="22845">
                  <c:v>2.9430534375001596</c:v>
                </c:pt>
                <c:pt idx="22846">
                  <c:v>2.9425693750000002</c:v>
                </c:pt>
                <c:pt idx="22847">
                  <c:v>2.9421621875001596</c:v>
                </c:pt>
                <c:pt idx="22848">
                  <c:v>2.9418306250000001</c:v>
                </c:pt>
                <c:pt idx="22849">
                  <c:v>2.9412521875001598</c:v>
                </c:pt>
                <c:pt idx="22850">
                  <c:v>2.9408959375001595</c:v>
                </c:pt>
                <c:pt idx="22851">
                  <c:v>2.94116</c:v>
                </c:pt>
                <c:pt idx="22852">
                  <c:v>2.94126625</c:v>
                </c:pt>
                <c:pt idx="22853">
                  <c:v>2.9413575000000001</c:v>
                </c:pt>
                <c:pt idx="22854">
                  <c:v>2.9417515625001598</c:v>
                </c:pt>
                <c:pt idx="22855">
                  <c:v>2.9420718749999999</c:v>
                </c:pt>
                <c:pt idx="22856">
                  <c:v>2.9424337500000002</c:v>
                </c:pt>
                <c:pt idx="22857">
                  <c:v>2.9420134375001599</c:v>
                </c:pt>
                <c:pt idx="22858">
                  <c:v>2.9416515625001596</c:v>
                </c:pt>
                <c:pt idx="22859">
                  <c:v>2.9412574999999999</c:v>
                </c:pt>
                <c:pt idx="22860">
                  <c:v>2.9412803125001599</c:v>
                </c:pt>
                <c:pt idx="22861">
                  <c:v>2.9414340625001598</c:v>
                </c:pt>
                <c:pt idx="22862">
                  <c:v>2.9417171875001595</c:v>
                </c:pt>
                <c:pt idx="22863">
                  <c:v>2.9421315625001596</c:v>
                </c:pt>
                <c:pt idx="22864">
                  <c:v>2.9424637499999999</c:v>
                </c:pt>
                <c:pt idx="22865">
                  <c:v>2.9428843750000002</c:v>
                </c:pt>
                <c:pt idx="22866">
                  <c:v>2.9433687499999999</c:v>
                </c:pt>
                <c:pt idx="22867">
                  <c:v>2.9437831249999999</c:v>
                </c:pt>
                <c:pt idx="22868">
                  <c:v>2.94337625</c:v>
                </c:pt>
                <c:pt idx="22869">
                  <c:v>2.9430159375001597</c:v>
                </c:pt>
                <c:pt idx="22870">
                  <c:v>2.9426368749999998</c:v>
                </c:pt>
                <c:pt idx="22871">
                  <c:v>2.9421443749999998</c:v>
                </c:pt>
                <c:pt idx="22872">
                  <c:v>2.9417490625001599</c:v>
                </c:pt>
                <c:pt idx="22873">
                  <c:v>2.9413640625001598</c:v>
                </c:pt>
                <c:pt idx="22874">
                  <c:v>2.9408534375001598</c:v>
                </c:pt>
                <c:pt idx="22875">
                  <c:v>2.9405040625001599</c:v>
                </c:pt>
                <c:pt idx="22876">
                  <c:v>2.93989375</c:v>
                </c:pt>
                <c:pt idx="22877">
                  <c:v>2.9394603125001599</c:v>
                </c:pt>
                <c:pt idx="22878">
                  <c:v>2.9390212500000001</c:v>
                </c:pt>
                <c:pt idx="22879">
                  <c:v>2.9386356249999999</c:v>
                </c:pt>
                <c:pt idx="22880">
                  <c:v>2.938093125</c:v>
                </c:pt>
                <c:pt idx="22881">
                  <c:v>2.9376193750000001</c:v>
                </c:pt>
                <c:pt idx="22882">
                  <c:v>2.9372515625001596</c:v>
                </c:pt>
                <c:pt idx="22883">
                  <c:v>2.9373221875001598</c:v>
                </c:pt>
                <c:pt idx="22884">
                  <c:v>2.9374431250000002</c:v>
                </c:pt>
                <c:pt idx="22885">
                  <c:v>2.9378712500000002</c:v>
                </c:pt>
                <c:pt idx="22886">
                  <c:v>2.9383021875001596</c:v>
                </c:pt>
                <c:pt idx="22887">
                  <c:v>2.9386590625001596</c:v>
                </c:pt>
                <c:pt idx="22888">
                  <c:v>2.9390087500000002</c:v>
                </c:pt>
                <c:pt idx="22889">
                  <c:v>2.9394318749999999</c:v>
                </c:pt>
                <c:pt idx="22890">
                  <c:v>2.9397725000000001</c:v>
                </c:pt>
                <c:pt idx="22891">
                  <c:v>2.9401790625001598</c:v>
                </c:pt>
                <c:pt idx="22892">
                  <c:v>2.9405040625001599</c:v>
                </c:pt>
                <c:pt idx="22893">
                  <c:v>2.9408356250000001</c:v>
                </c:pt>
                <c:pt idx="22894">
                  <c:v>2.9412099999999999</c:v>
                </c:pt>
                <c:pt idx="22895">
                  <c:v>2.9415503125001599</c:v>
                </c:pt>
                <c:pt idx="22896">
                  <c:v>2.9412224999999999</c:v>
                </c:pt>
                <c:pt idx="22897">
                  <c:v>2.9408881249999999</c:v>
                </c:pt>
                <c:pt idx="22898">
                  <c:v>2.94102</c:v>
                </c:pt>
                <c:pt idx="22899">
                  <c:v>2.9406940625001599</c:v>
                </c:pt>
                <c:pt idx="22900">
                  <c:v>2.9403481249999999</c:v>
                </c:pt>
                <c:pt idx="22901">
                  <c:v>2.9403018749999998</c:v>
                </c:pt>
                <c:pt idx="22902">
                  <c:v>2.9404837499999998</c:v>
                </c:pt>
                <c:pt idx="22903">
                  <c:v>2.9400809375001598</c:v>
                </c:pt>
                <c:pt idx="22904">
                  <c:v>2.9397099999999998</c:v>
                </c:pt>
                <c:pt idx="22905">
                  <c:v>2.939435</c:v>
                </c:pt>
                <c:pt idx="22906">
                  <c:v>2.939794375</c:v>
                </c:pt>
                <c:pt idx="22907">
                  <c:v>2.940121875</c:v>
                </c:pt>
                <c:pt idx="22908">
                  <c:v>2.9404921875001597</c:v>
                </c:pt>
                <c:pt idx="22909">
                  <c:v>2.9408378125001597</c:v>
                </c:pt>
                <c:pt idx="22910">
                  <c:v>2.9411806249999999</c:v>
                </c:pt>
                <c:pt idx="22911">
                  <c:v>2.9410512500000001</c:v>
                </c:pt>
                <c:pt idx="22912">
                  <c:v>2.940645</c:v>
                </c:pt>
                <c:pt idx="22913">
                  <c:v>2.9401674999999998</c:v>
                </c:pt>
                <c:pt idx="22914">
                  <c:v>2.9396209375001598</c:v>
                </c:pt>
                <c:pt idx="22915">
                  <c:v>2.9390765625001598</c:v>
                </c:pt>
                <c:pt idx="22916">
                  <c:v>2.9387040625001597</c:v>
                </c:pt>
                <c:pt idx="22917">
                  <c:v>2.9382250000000001</c:v>
                </c:pt>
                <c:pt idx="22918">
                  <c:v>2.9378621875001598</c:v>
                </c:pt>
                <c:pt idx="22919">
                  <c:v>2.93828656250016</c:v>
                </c:pt>
                <c:pt idx="22920">
                  <c:v>2.9383390625001597</c:v>
                </c:pt>
                <c:pt idx="22921">
                  <c:v>2.938691875</c:v>
                </c:pt>
                <c:pt idx="22922">
                  <c:v>2.9390690625001596</c:v>
                </c:pt>
                <c:pt idx="22923">
                  <c:v>2.9394353125001595</c:v>
                </c:pt>
                <c:pt idx="22924">
                  <c:v>2.9397625000000001</c:v>
                </c:pt>
                <c:pt idx="22925">
                  <c:v>2.9401143749999998</c:v>
                </c:pt>
                <c:pt idx="22926">
                  <c:v>2.9397659375001597</c:v>
                </c:pt>
                <c:pt idx="22927">
                  <c:v>2.9392646875001596</c:v>
                </c:pt>
                <c:pt idx="22928">
                  <c:v>2.9387165625001597</c:v>
                </c:pt>
                <c:pt idx="22929">
                  <c:v>2.9382953125001596</c:v>
                </c:pt>
                <c:pt idx="22930">
                  <c:v>2.9377987499999998</c:v>
                </c:pt>
                <c:pt idx="22931">
                  <c:v>2.9374540625001599</c:v>
                </c:pt>
                <c:pt idx="22932">
                  <c:v>2.9370678125001599</c:v>
                </c:pt>
                <c:pt idx="22933">
                  <c:v>2.9366121875001596</c:v>
                </c:pt>
                <c:pt idx="22934">
                  <c:v>2.9360843750000001</c:v>
                </c:pt>
                <c:pt idx="22935">
                  <c:v>2.9355850000000001</c:v>
                </c:pt>
                <c:pt idx="22936">
                  <c:v>2.9351462499999998</c:v>
                </c:pt>
                <c:pt idx="22937">
                  <c:v>2.93467375</c:v>
                </c:pt>
                <c:pt idx="22938">
                  <c:v>2.9343515625001597</c:v>
                </c:pt>
                <c:pt idx="22939">
                  <c:v>2.9338559375001596</c:v>
                </c:pt>
                <c:pt idx="22940">
                  <c:v>2.9335049999999998</c:v>
                </c:pt>
                <c:pt idx="22941">
                  <c:v>2.9338700000000002</c:v>
                </c:pt>
                <c:pt idx="22942">
                  <c:v>2.9342174999999999</c:v>
                </c:pt>
                <c:pt idx="22943">
                  <c:v>2.934560625</c:v>
                </c:pt>
                <c:pt idx="22944">
                  <c:v>2.9349768749999998</c:v>
                </c:pt>
                <c:pt idx="22945">
                  <c:v>2.9352981250000001</c:v>
                </c:pt>
                <c:pt idx="22946">
                  <c:v>2.9357074999999999</c:v>
                </c:pt>
                <c:pt idx="22947">
                  <c:v>2.9360521875001599</c:v>
                </c:pt>
                <c:pt idx="22948">
                  <c:v>2.9363825000000001</c:v>
                </c:pt>
                <c:pt idx="22949">
                  <c:v>2.9367350000000001</c:v>
                </c:pt>
                <c:pt idx="22950">
                  <c:v>2.9367246875001598</c:v>
                </c:pt>
                <c:pt idx="22951">
                  <c:v>2.9363959375001598</c:v>
                </c:pt>
                <c:pt idx="22952">
                  <c:v>2.9363109375001599</c:v>
                </c:pt>
                <c:pt idx="22953">
                  <c:v>2.9366603125001598</c:v>
                </c:pt>
                <c:pt idx="22954">
                  <c:v>2.937025625</c:v>
                </c:pt>
                <c:pt idx="22955">
                  <c:v>2.9373896875001599</c:v>
                </c:pt>
                <c:pt idx="22956">
                  <c:v>2.9376625000000001</c:v>
                </c:pt>
                <c:pt idx="22957">
                  <c:v>2.9379200000000001</c:v>
                </c:pt>
                <c:pt idx="22958">
                  <c:v>2.938268125</c:v>
                </c:pt>
                <c:pt idx="22959">
                  <c:v>2.9386428125001598</c:v>
                </c:pt>
                <c:pt idx="22960">
                  <c:v>2.9384074999999998</c:v>
                </c:pt>
                <c:pt idx="22961">
                  <c:v>2.9379712499999999</c:v>
                </c:pt>
                <c:pt idx="22962">
                  <c:v>2.9375506250000001</c:v>
                </c:pt>
                <c:pt idx="22963">
                  <c:v>2.9371096875001599</c:v>
                </c:pt>
                <c:pt idx="22964">
                  <c:v>2.9365581249999999</c:v>
                </c:pt>
                <c:pt idx="22965">
                  <c:v>2.9361565625001598</c:v>
                </c:pt>
                <c:pt idx="22966">
                  <c:v>2.9356974999999998</c:v>
                </c:pt>
                <c:pt idx="22967">
                  <c:v>2.9353121875001595</c:v>
                </c:pt>
                <c:pt idx="22968">
                  <c:v>2.9349806250000001</c:v>
                </c:pt>
                <c:pt idx="22969">
                  <c:v>2.934936875</c:v>
                </c:pt>
                <c:pt idx="22970">
                  <c:v>2.9350993750000001</c:v>
                </c:pt>
                <c:pt idx="22971">
                  <c:v>2.9347790625001595</c:v>
                </c:pt>
                <c:pt idx="22972">
                  <c:v>2.93438031250016</c:v>
                </c:pt>
                <c:pt idx="22973">
                  <c:v>2.9343056249999999</c:v>
                </c:pt>
                <c:pt idx="22974">
                  <c:v>2.9343546875001598</c:v>
                </c:pt>
                <c:pt idx="22975">
                  <c:v>2.9340196875001596</c:v>
                </c:pt>
                <c:pt idx="22976">
                  <c:v>2.933665</c:v>
                </c:pt>
                <c:pt idx="22977">
                  <c:v>2.9332512500000001</c:v>
                </c:pt>
                <c:pt idx="22978">
                  <c:v>2.9329040625001599</c:v>
                </c:pt>
                <c:pt idx="22979">
                  <c:v>2.9325756250000001</c:v>
                </c:pt>
                <c:pt idx="22980">
                  <c:v>2.93217375</c:v>
                </c:pt>
                <c:pt idx="22981">
                  <c:v>2.9318315625001596</c:v>
                </c:pt>
                <c:pt idx="22982">
                  <c:v>2.931489375</c:v>
                </c:pt>
                <c:pt idx="22983">
                  <c:v>2.9317774999999999</c:v>
                </c:pt>
                <c:pt idx="22984">
                  <c:v>2.9321690625001597</c:v>
                </c:pt>
                <c:pt idx="22985">
                  <c:v>2.9325553125001598</c:v>
                </c:pt>
                <c:pt idx="22986">
                  <c:v>2.932908125</c:v>
                </c:pt>
                <c:pt idx="22987">
                  <c:v>2.9332775</c:v>
                </c:pt>
                <c:pt idx="22988">
                  <c:v>2.9336293750000002</c:v>
                </c:pt>
                <c:pt idx="22989">
                  <c:v>2.9339690625001595</c:v>
                </c:pt>
                <c:pt idx="22990">
                  <c:v>2.9343065625001596</c:v>
                </c:pt>
                <c:pt idx="22991">
                  <c:v>2.9347362499999998</c:v>
                </c:pt>
                <c:pt idx="22992">
                  <c:v>2.935078125</c:v>
                </c:pt>
                <c:pt idx="22993">
                  <c:v>2.9354046875001596</c:v>
                </c:pt>
                <c:pt idx="22994">
                  <c:v>2.9350546875001595</c:v>
                </c:pt>
                <c:pt idx="22995">
                  <c:v>2.9346940625001596</c:v>
                </c:pt>
                <c:pt idx="22996">
                  <c:v>2.9342812500000002</c:v>
                </c:pt>
                <c:pt idx="22997">
                  <c:v>2.9338053125001595</c:v>
                </c:pt>
                <c:pt idx="22998">
                  <c:v>2.9333484375001597</c:v>
                </c:pt>
                <c:pt idx="22999">
                  <c:v>2.9328275000000001</c:v>
                </c:pt>
                <c:pt idx="23000">
                  <c:v>2.9324512500000002</c:v>
                </c:pt>
                <c:pt idx="23001">
                  <c:v>2.9320593750000001</c:v>
                </c:pt>
                <c:pt idx="23002">
                  <c:v>2.9317275</c:v>
                </c:pt>
                <c:pt idx="23003">
                  <c:v>2.9313915625001599</c:v>
                </c:pt>
                <c:pt idx="23004">
                  <c:v>2.9313793750000001</c:v>
                </c:pt>
                <c:pt idx="23005">
                  <c:v>2.9317418750000002</c:v>
                </c:pt>
                <c:pt idx="23006">
                  <c:v>2.9320846875001596</c:v>
                </c:pt>
                <c:pt idx="23007">
                  <c:v>2.9323756250000002</c:v>
                </c:pt>
                <c:pt idx="23008">
                  <c:v>2.9324365625001598</c:v>
                </c:pt>
                <c:pt idx="23009">
                  <c:v>2.9324734375001595</c:v>
                </c:pt>
                <c:pt idx="23010">
                  <c:v>2.9328124999999998</c:v>
                </c:pt>
                <c:pt idx="23011">
                  <c:v>2.9331725</c:v>
                </c:pt>
                <c:pt idx="23012">
                  <c:v>2.9335781249999999</c:v>
                </c:pt>
                <c:pt idx="23013">
                  <c:v>2.9331631250000001</c:v>
                </c:pt>
                <c:pt idx="23014">
                  <c:v>2.9327956249999998</c:v>
                </c:pt>
                <c:pt idx="23015">
                  <c:v>2.9323809375001599</c:v>
                </c:pt>
                <c:pt idx="23016">
                  <c:v>2.9320487499999999</c:v>
                </c:pt>
                <c:pt idx="23017">
                  <c:v>2.93218625</c:v>
                </c:pt>
                <c:pt idx="23018">
                  <c:v>2.9325596875001598</c:v>
                </c:pt>
                <c:pt idx="23019">
                  <c:v>2.9329546875001595</c:v>
                </c:pt>
                <c:pt idx="23020">
                  <c:v>2.9333409375001596</c:v>
                </c:pt>
                <c:pt idx="23021">
                  <c:v>2.933388125</c:v>
                </c:pt>
                <c:pt idx="23022">
                  <c:v>2.9330059375001598</c:v>
                </c:pt>
                <c:pt idx="23023">
                  <c:v>2.932655</c:v>
                </c:pt>
                <c:pt idx="23024">
                  <c:v>2.9322140625001598</c:v>
                </c:pt>
                <c:pt idx="23025">
                  <c:v>2.9317853125001596</c:v>
                </c:pt>
                <c:pt idx="23026">
                  <c:v>2.9314412500000002</c:v>
                </c:pt>
                <c:pt idx="23027">
                  <c:v>2.9310965625001599</c:v>
                </c:pt>
                <c:pt idx="23028">
                  <c:v>2.9306590625001596</c:v>
                </c:pt>
                <c:pt idx="23029">
                  <c:v>2.9301728125001598</c:v>
                </c:pt>
                <c:pt idx="23030">
                  <c:v>2.9297800000000001</c:v>
                </c:pt>
                <c:pt idx="23031">
                  <c:v>2.9293546875001599</c:v>
                </c:pt>
                <c:pt idx="23032">
                  <c:v>2.9289284375001596</c:v>
                </c:pt>
                <c:pt idx="23033">
                  <c:v>2.928520625</c:v>
                </c:pt>
                <c:pt idx="23034">
                  <c:v>2.9280849999999998</c:v>
                </c:pt>
                <c:pt idx="23035">
                  <c:v>2.9277243749999999</c:v>
                </c:pt>
                <c:pt idx="23036">
                  <c:v>2.9278300000000002</c:v>
                </c:pt>
                <c:pt idx="23037">
                  <c:v>2.9282693750000002</c:v>
                </c:pt>
                <c:pt idx="23038">
                  <c:v>2.9286471875001596</c:v>
                </c:pt>
                <c:pt idx="23039">
                  <c:v>2.9291584375001598</c:v>
                </c:pt>
                <c:pt idx="23040">
                  <c:v>2.9294878125001595</c:v>
                </c:pt>
                <c:pt idx="23041">
                  <c:v>2.9299287500000002</c:v>
                </c:pt>
                <c:pt idx="23042">
                  <c:v>2.9301821875001597</c:v>
                </c:pt>
                <c:pt idx="23043">
                  <c:v>2.9302025</c:v>
                </c:pt>
                <c:pt idx="23044">
                  <c:v>2.929810625</c:v>
                </c:pt>
                <c:pt idx="23045">
                  <c:v>2.9294146875001599</c:v>
                </c:pt>
                <c:pt idx="23046">
                  <c:v>2.9288521875001599</c:v>
                </c:pt>
                <c:pt idx="23047">
                  <c:v>2.9283181250000001</c:v>
                </c:pt>
                <c:pt idx="23048">
                  <c:v>2.9279965625001596</c:v>
                </c:pt>
                <c:pt idx="23049">
                  <c:v>2.9274715625001599</c:v>
                </c:pt>
                <c:pt idx="23050">
                  <c:v>2.9270396875001596</c:v>
                </c:pt>
                <c:pt idx="23051">
                  <c:v>2.9267093750000002</c:v>
                </c:pt>
                <c:pt idx="23052">
                  <c:v>2.9265321875001598</c:v>
                </c:pt>
                <c:pt idx="23053">
                  <c:v>2.9261853125001598</c:v>
                </c:pt>
                <c:pt idx="23054">
                  <c:v>2.9258359375001599</c:v>
                </c:pt>
                <c:pt idx="23055">
                  <c:v>2.9259696875001597</c:v>
                </c:pt>
                <c:pt idx="23056">
                  <c:v>2.926314375</c:v>
                </c:pt>
                <c:pt idx="23057">
                  <c:v>2.9266528125001599</c:v>
                </c:pt>
                <c:pt idx="23058">
                  <c:v>2.9270162499999999</c:v>
                </c:pt>
                <c:pt idx="23059">
                  <c:v>2.9273653125001595</c:v>
                </c:pt>
                <c:pt idx="23060">
                  <c:v>2.9277006249999999</c:v>
                </c:pt>
                <c:pt idx="23061">
                  <c:v>2.9280415625001597</c:v>
                </c:pt>
                <c:pt idx="23062">
                  <c:v>2.9284671875001598</c:v>
                </c:pt>
                <c:pt idx="23063">
                  <c:v>2.9288396875001599</c:v>
                </c:pt>
                <c:pt idx="23064">
                  <c:v>2.9292050000000001</c:v>
                </c:pt>
                <c:pt idx="23065">
                  <c:v>2.9295671875001599</c:v>
                </c:pt>
                <c:pt idx="23066">
                  <c:v>2.9291368750000002</c:v>
                </c:pt>
                <c:pt idx="23067">
                  <c:v>2.9286181249999998</c:v>
                </c:pt>
                <c:pt idx="23068">
                  <c:v>2.9282149999999998</c:v>
                </c:pt>
                <c:pt idx="23069">
                  <c:v>2.9284418749999999</c:v>
                </c:pt>
                <c:pt idx="23070">
                  <c:v>2.9288756249999999</c:v>
                </c:pt>
                <c:pt idx="23071">
                  <c:v>2.9292349999999998</c:v>
                </c:pt>
                <c:pt idx="23072">
                  <c:v>2.9295568749999998</c:v>
                </c:pt>
                <c:pt idx="23073">
                  <c:v>2.929928125</c:v>
                </c:pt>
                <c:pt idx="23074">
                  <c:v>2.9303484375001596</c:v>
                </c:pt>
                <c:pt idx="23075">
                  <c:v>2.9306968750000002</c:v>
                </c:pt>
                <c:pt idx="23076">
                  <c:v>2.9311237499999998</c:v>
                </c:pt>
                <c:pt idx="23077">
                  <c:v>2.9314650000000002</c:v>
                </c:pt>
                <c:pt idx="23078">
                  <c:v>2.931850625</c:v>
                </c:pt>
                <c:pt idx="23079">
                  <c:v>2.9322206249999998</c:v>
                </c:pt>
                <c:pt idx="23080">
                  <c:v>2.9325628125001599</c:v>
                </c:pt>
                <c:pt idx="23081">
                  <c:v>2.9329234375001598</c:v>
                </c:pt>
                <c:pt idx="23082">
                  <c:v>2.9332881249999998</c:v>
                </c:pt>
                <c:pt idx="23083">
                  <c:v>2.9336337499999998</c:v>
                </c:pt>
                <c:pt idx="23084">
                  <c:v>2.9340309375001596</c:v>
                </c:pt>
                <c:pt idx="23085">
                  <c:v>2.9344196875001596</c:v>
                </c:pt>
                <c:pt idx="23086">
                  <c:v>2.9348003125001596</c:v>
                </c:pt>
                <c:pt idx="23087">
                  <c:v>2.934409375</c:v>
                </c:pt>
                <c:pt idx="23088">
                  <c:v>2.9337665625001597</c:v>
                </c:pt>
                <c:pt idx="23089">
                  <c:v>2.9333049999999998</c:v>
                </c:pt>
                <c:pt idx="23090">
                  <c:v>2.9325956249999998</c:v>
                </c:pt>
                <c:pt idx="23091">
                  <c:v>2.9317565625001598</c:v>
                </c:pt>
                <c:pt idx="23092">
                  <c:v>2.9308774999999998</c:v>
                </c:pt>
                <c:pt idx="23093">
                  <c:v>2.9299915625001596</c:v>
                </c:pt>
                <c:pt idx="23094">
                  <c:v>2.9291790625001597</c:v>
                </c:pt>
                <c:pt idx="23095">
                  <c:v>2.9283715625001596</c:v>
                </c:pt>
                <c:pt idx="23096">
                  <c:v>2.9275465625001598</c:v>
                </c:pt>
                <c:pt idx="23097">
                  <c:v>2.9267165625001597</c:v>
                </c:pt>
                <c:pt idx="23098">
                  <c:v>2.9259390625001598</c:v>
                </c:pt>
                <c:pt idx="23099">
                  <c:v>2.9252975000000001</c:v>
                </c:pt>
                <c:pt idx="23100">
                  <c:v>2.9248612500000002</c:v>
                </c:pt>
                <c:pt idx="23101">
                  <c:v>2.9245071875001596</c:v>
                </c:pt>
                <c:pt idx="23102">
                  <c:v>2.9241859375001598</c:v>
                </c:pt>
                <c:pt idx="23103">
                  <c:v>2.9236040625001598</c:v>
                </c:pt>
                <c:pt idx="23104">
                  <c:v>2.9231678125001599</c:v>
                </c:pt>
                <c:pt idx="23105">
                  <c:v>2.9225887500000001</c:v>
                </c:pt>
                <c:pt idx="23106">
                  <c:v>2.9220190625001599</c:v>
                </c:pt>
                <c:pt idx="23107">
                  <c:v>2.92152968750016</c:v>
                </c:pt>
                <c:pt idx="23108">
                  <c:v>2.9211915625001597</c:v>
                </c:pt>
                <c:pt idx="23109">
                  <c:v>2.9206259375001595</c:v>
                </c:pt>
                <c:pt idx="23110">
                  <c:v>2.9202762500000001</c:v>
                </c:pt>
                <c:pt idx="23111">
                  <c:v>2.9198578125001595</c:v>
                </c:pt>
                <c:pt idx="23112">
                  <c:v>2.9197778125001599</c:v>
                </c:pt>
                <c:pt idx="23113">
                  <c:v>2.9201221875001599</c:v>
                </c:pt>
                <c:pt idx="23114">
                  <c:v>2.9205009375001598</c:v>
                </c:pt>
                <c:pt idx="23115">
                  <c:v>2.9208478125001598</c:v>
                </c:pt>
                <c:pt idx="23116">
                  <c:v>2.9212606249999999</c:v>
                </c:pt>
                <c:pt idx="23117">
                  <c:v>2.9216903125001599</c:v>
                </c:pt>
                <c:pt idx="23118">
                  <c:v>2.9220484375001599</c:v>
                </c:pt>
                <c:pt idx="23119">
                  <c:v>2.9224634375001597</c:v>
                </c:pt>
                <c:pt idx="23120">
                  <c:v>2.9228881250000001</c:v>
                </c:pt>
                <c:pt idx="23121">
                  <c:v>2.9232728125001599</c:v>
                </c:pt>
                <c:pt idx="23122">
                  <c:v>2.9236415625001597</c:v>
                </c:pt>
                <c:pt idx="23123">
                  <c:v>2.9239725000000001</c:v>
                </c:pt>
                <c:pt idx="23124">
                  <c:v>2.9243965625001596</c:v>
                </c:pt>
                <c:pt idx="23125">
                  <c:v>2.9247718749999998</c:v>
                </c:pt>
                <c:pt idx="23126">
                  <c:v>2.9251103125001596</c:v>
                </c:pt>
                <c:pt idx="23127">
                  <c:v>2.9254546875001597</c:v>
                </c:pt>
                <c:pt idx="23128">
                  <c:v>2.9258428125001599</c:v>
                </c:pt>
                <c:pt idx="23129">
                  <c:v>2.9262078125001598</c:v>
                </c:pt>
                <c:pt idx="23130">
                  <c:v>2.9265456250000002</c:v>
                </c:pt>
                <c:pt idx="23131">
                  <c:v>2.9269193750000002</c:v>
                </c:pt>
                <c:pt idx="23132">
                  <c:v>2.9272874999999998</c:v>
                </c:pt>
                <c:pt idx="23133">
                  <c:v>2.9268134375001598</c:v>
                </c:pt>
                <c:pt idx="23134">
                  <c:v>2.9263768749999999</c:v>
                </c:pt>
                <c:pt idx="23135">
                  <c:v>2.925903125</c:v>
                </c:pt>
                <c:pt idx="23136">
                  <c:v>2.925575625</c:v>
                </c:pt>
                <c:pt idx="23137">
                  <c:v>2.9250971875001599</c:v>
                </c:pt>
                <c:pt idx="23138">
                  <c:v>2.92461468750016</c:v>
                </c:pt>
                <c:pt idx="23139">
                  <c:v>2.9242196875001598</c:v>
                </c:pt>
                <c:pt idx="23140">
                  <c:v>2.9238315625001596</c:v>
                </c:pt>
                <c:pt idx="23141">
                  <c:v>2.9234650000000002</c:v>
                </c:pt>
                <c:pt idx="23142">
                  <c:v>2.9233318750000001</c:v>
                </c:pt>
                <c:pt idx="23143">
                  <c:v>2.9229406249999998</c:v>
                </c:pt>
                <c:pt idx="23144">
                  <c:v>2.92250343750016</c:v>
                </c:pt>
                <c:pt idx="23145">
                  <c:v>2.9220884375001597</c:v>
                </c:pt>
                <c:pt idx="23146">
                  <c:v>2.9216909375001596</c:v>
                </c:pt>
                <c:pt idx="23147">
                  <c:v>2.9215840625001599</c:v>
                </c:pt>
                <c:pt idx="23148">
                  <c:v>2.9219656249999999</c:v>
                </c:pt>
                <c:pt idx="23149">
                  <c:v>2.9221871875001599</c:v>
                </c:pt>
                <c:pt idx="23150">
                  <c:v>2.9224143749999998</c:v>
                </c:pt>
                <c:pt idx="23151">
                  <c:v>2.9227384375001599</c:v>
                </c:pt>
                <c:pt idx="23152">
                  <c:v>2.9230640625001598</c:v>
                </c:pt>
                <c:pt idx="23153">
                  <c:v>2.9234190625001597</c:v>
                </c:pt>
                <c:pt idx="23154">
                  <c:v>2.9230596875001598</c:v>
                </c:pt>
                <c:pt idx="23155">
                  <c:v>2.9227134375001596</c:v>
                </c:pt>
                <c:pt idx="23156">
                  <c:v>2.9223878125001597</c:v>
                </c:pt>
                <c:pt idx="23157">
                  <c:v>2.9220384375001598</c:v>
                </c:pt>
                <c:pt idx="23158">
                  <c:v>2.922115625</c:v>
                </c:pt>
                <c:pt idx="23159">
                  <c:v>2.9221293749999999</c:v>
                </c:pt>
                <c:pt idx="23160">
                  <c:v>2.9224687500000002</c:v>
                </c:pt>
                <c:pt idx="23161">
                  <c:v>2.9228053125001598</c:v>
                </c:pt>
                <c:pt idx="23162">
                  <c:v>2.9229409375001598</c:v>
                </c:pt>
                <c:pt idx="23163">
                  <c:v>2.9229209375001597</c:v>
                </c:pt>
                <c:pt idx="23164">
                  <c:v>2.9228637499999999</c:v>
                </c:pt>
                <c:pt idx="23165">
                  <c:v>2.9232562500000001</c:v>
                </c:pt>
                <c:pt idx="23166">
                  <c:v>2.923593125</c:v>
                </c:pt>
                <c:pt idx="23167">
                  <c:v>2.923933125</c:v>
                </c:pt>
                <c:pt idx="23168">
                  <c:v>2.9236096875001598</c:v>
                </c:pt>
                <c:pt idx="23169">
                  <c:v>2.9230890625001598</c:v>
                </c:pt>
                <c:pt idx="23170">
                  <c:v>2.9225162500000001</c:v>
                </c:pt>
                <c:pt idx="23171">
                  <c:v>2.9220496875001598</c:v>
                </c:pt>
                <c:pt idx="23172">
                  <c:v>2.92162343750016</c:v>
                </c:pt>
                <c:pt idx="23173">
                  <c:v>2.9212456250000001</c:v>
                </c:pt>
                <c:pt idx="23174">
                  <c:v>2.9208793750000002</c:v>
                </c:pt>
                <c:pt idx="23175">
                  <c:v>2.9202240625001599</c:v>
                </c:pt>
                <c:pt idx="23176">
                  <c:v>2.9198575</c:v>
                </c:pt>
                <c:pt idx="23177">
                  <c:v>2.9193115625001598</c:v>
                </c:pt>
                <c:pt idx="23178">
                  <c:v>2.9189246875001595</c:v>
                </c:pt>
                <c:pt idx="23179">
                  <c:v>2.9185784375001598</c:v>
                </c:pt>
                <c:pt idx="23180">
                  <c:v>2.9181465625001599</c:v>
                </c:pt>
                <c:pt idx="23181">
                  <c:v>2.9178153125001596</c:v>
                </c:pt>
                <c:pt idx="23182">
                  <c:v>2.917493125</c:v>
                </c:pt>
                <c:pt idx="23183">
                  <c:v>2.9177009375001597</c:v>
                </c:pt>
                <c:pt idx="23184">
                  <c:v>2.9180606249999999</c:v>
                </c:pt>
                <c:pt idx="23185">
                  <c:v>2.9185187500000001</c:v>
                </c:pt>
                <c:pt idx="23186">
                  <c:v>2.9188575000000001</c:v>
                </c:pt>
                <c:pt idx="23187">
                  <c:v>2.9192728125001599</c:v>
                </c:pt>
                <c:pt idx="23188">
                  <c:v>2.9195165625001596</c:v>
                </c:pt>
                <c:pt idx="23189">
                  <c:v>2.9195515625001596</c:v>
                </c:pt>
                <c:pt idx="23190">
                  <c:v>2.9199215625001598</c:v>
                </c:pt>
                <c:pt idx="23191">
                  <c:v>2.9202603125001598</c:v>
                </c:pt>
                <c:pt idx="23192">
                  <c:v>2.9205100000000002</c:v>
                </c:pt>
                <c:pt idx="23193">
                  <c:v>2.920835625</c:v>
                </c:pt>
                <c:pt idx="23194">
                  <c:v>2.9211665625001597</c:v>
                </c:pt>
                <c:pt idx="23195">
                  <c:v>2.9215428125001597</c:v>
                </c:pt>
                <c:pt idx="23196">
                  <c:v>2.9210771875001598</c:v>
                </c:pt>
                <c:pt idx="23197">
                  <c:v>2.92064375</c:v>
                </c:pt>
                <c:pt idx="23198">
                  <c:v>2.9200921875001598</c:v>
                </c:pt>
                <c:pt idx="23199">
                  <c:v>2.9197253125001597</c:v>
                </c:pt>
                <c:pt idx="23200">
                  <c:v>2.9193509375001598</c:v>
                </c:pt>
                <c:pt idx="23201">
                  <c:v>2.9191534375001598</c:v>
                </c:pt>
                <c:pt idx="23202">
                  <c:v>2.9187715625001598</c:v>
                </c:pt>
                <c:pt idx="23203">
                  <c:v>2.91837875</c:v>
                </c:pt>
                <c:pt idx="23204">
                  <c:v>2.9180481249999999</c:v>
                </c:pt>
                <c:pt idx="23205">
                  <c:v>2.9178956249999999</c:v>
                </c:pt>
                <c:pt idx="23206">
                  <c:v>2.9182424999999999</c:v>
                </c:pt>
                <c:pt idx="23207">
                  <c:v>2.9184043750000002</c:v>
                </c:pt>
                <c:pt idx="23208">
                  <c:v>2.9187471875001596</c:v>
                </c:pt>
                <c:pt idx="23209">
                  <c:v>2.9190831249999998</c:v>
                </c:pt>
                <c:pt idx="23210">
                  <c:v>2.9194443749999999</c:v>
                </c:pt>
                <c:pt idx="23211">
                  <c:v>2.9198293749999999</c:v>
                </c:pt>
                <c:pt idx="23212">
                  <c:v>2.9201831249999999</c:v>
                </c:pt>
                <c:pt idx="23213">
                  <c:v>2.920614375</c:v>
                </c:pt>
                <c:pt idx="23214">
                  <c:v>2.9209721875001597</c:v>
                </c:pt>
                <c:pt idx="23215">
                  <c:v>2.9213849999999999</c:v>
                </c:pt>
                <c:pt idx="23216">
                  <c:v>2.9217059375001599</c:v>
                </c:pt>
                <c:pt idx="23217">
                  <c:v>2.9220665625001598</c:v>
                </c:pt>
                <c:pt idx="23218">
                  <c:v>2.9215874999999998</c:v>
                </c:pt>
                <c:pt idx="23219">
                  <c:v>2.9210437499999999</c:v>
                </c:pt>
                <c:pt idx="23220">
                  <c:v>2.9204337499999999</c:v>
                </c:pt>
                <c:pt idx="23221">
                  <c:v>2.9198971875001596</c:v>
                </c:pt>
                <c:pt idx="23222">
                  <c:v>2.9194134375001597</c:v>
                </c:pt>
                <c:pt idx="23223">
                  <c:v>2.9190312500000002</c:v>
                </c:pt>
                <c:pt idx="23224">
                  <c:v>2.9186403125001599</c:v>
                </c:pt>
                <c:pt idx="23225">
                  <c:v>2.9182143749999998</c:v>
                </c:pt>
                <c:pt idx="23226">
                  <c:v>2.9178865625001595</c:v>
                </c:pt>
                <c:pt idx="23227">
                  <c:v>2.9174912499999999</c:v>
                </c:pt>
                <c:pt idx="23228">
                  <c:v>2.91716593750016</c:v>
                </c:pt>
                <c:pt idx="23229">
                  <c:v>2.9174321875001596</c:v>
                </c:pt>
                <c:pt idx="23230">
                  <c:v>2.9178428125001599</c:v>
                </c:pt>
                <c:pt idx="23231">
                  <c:v>2.9182656250000001</c:v>
                </c:pt>
                <c:pt idx="23232">
                  <c:v>2.9187268749999999</c:v>
                </c:pt>
                <c:pt idx="23233">
                  <c:v>2.9190718750000002</c:v>
                </c:pt>
                <c:pt idx="23234">
                  <c:v>2.9195134375001599</c:v>
                </c:pt>
                <c:pt idx="23235">
                  <c:v>2.9198587499999999</c:v>
                </c:pt>
                <c:pt idx="23236">
                  <c:v>2.9197909375001596</c:v>
                </c:pt>
                <c:pt idx="23237">
                  <c:v>2.9194059375001595</c:v>
                </c:pt>
                <c:pt idx="23238">
                  <c:v>2.9189050000000001</c:v>
                </c:pt>
                <c:pt idx="23239">
                  <c:v>2.9184084375001595</c:v>
                </c:pt>
                <c:pt idx="23240">
                  <c:v>2.9180087499999998</c:v>
                </c:pt>
                <c:pt idx="23241">
                  <c:v>2.9174859375001598</c:v>
                </c:pt>
                <c:pt idx="23242">
                  <c:v>2.9169584375001598</c:v>
                </c:pt>
                <c:pt idx="23243">
                  <c:v>2.9165653125001598</c:v>
                </c:pt>
                <c:pt idx="23244">
                  <c:v>2.9162428125001596</c:v>
                </c:pt>
                <c:pt idx="23245">
                  <c:v>2.9164865625001597</c:v>
                </c:pt>
                <c:pt idx="23246">
                  <c:v>2.9168474999999998</c:v>
                </c:pt>
                <c:pt idx="23247">
                  <c:v>2.9172253125001597</c:v>
                </c:pt>
                <c:pt idx="23248">
                  <c:v>2.9175865625001598</c:v>
                </c:pt>
                <c:pt idx="23249">
                  <c:v>2.9179234375001597</c:v>
                </c:pt>
                <c:pt idx="23250">
                  <c:v>2.9183165625001597</c:v>
                </c:pt>
                <c:pt idx="23251">
                  <c:v>2.9186553125001597</c:v>
                </c:pt>
                <c:pt idx="23252">
                  <c:v>2.9190634375001596</c:v>
                </c:pt>
                <c:pt idx="23253">
                  <c:v>2.9194065625001597</c:v>
                </c:pt>
                <c:pt idx="23254">
                  <c:v>2.9197571875001596</c:v>
                </c:pt>
                <c:pt idx="23255">
                  <c:v>2.9201346875001599</c:v>
                </c:pt>
                <c:pt idx="23256">
                  <c:v>2.9202309375001598</c:v>
                </c:pt>
                <c:pt idx="23257">
                  <c:v>2.9205703125001596</c:v>
                </c:pt>
                <c:pt idx="23258">
                  <c:v>2.9201746875001597</c:v>
                </c:pt>
                <c:pt idx="23259">
                  <c:v>2.9196990625001598</c:v>
                </c:pt>
                <c:pt idx="23260">
                  <c:v>2.9191674999999999</c:v>
                </c:pt>
                <c:pt idx="23261">
                  <c:v>2.9187837499999998</c:v>
                </c:pt>
                <c:pt idx="23262">
                  <c:v>2.9184603125001596</c:v>
                </c:pt>
                <c:pt idx="23263">
                  <c:v>2.9180978125001595</c:v>
                </c:pt>
                <c:pt idx="23264">
                  <c:v>2.91746375</c:v>
                </c:pt>
                <c:pt idx="23265">
                  <c:v>2.9171134375001597</c:v>
                </c:pt>
                <c:pt idx="23266">
                  <c:v>2.916579375</c:v>
                </c:pt>
                <c:pt idx="23267">
                  <c:v>2.9161184375001596</c:v>
                </c:pt>
                <c:pt idx="23268">
                  <c:v>2.9157518750000002</c:v>
                </c:pt>
                <c:pt idx="23269">
                  <c:v>2.9153756249999998</c:v>
                </c:pt>
                <c:pt idx="23270">
                  <c:v>2.9150437500000002</c:v>
                </c:pt>
                <c:pt idx="23271">
                  <c:v>2.9153240625001597</c:v>
                </c:pt>
                <c:pt idx="23272">
                  <c:v>2.9156974999999998</c:v>
                </c:pt>
                <c:pt idx="23273">
                  <c:v>2.9161034375001598</c:v>
                </c:pt>
                <c:pt idx="23274">
                  <c:v>2.9164587499999999</c:v>
                </c:pt>
                <c:pt idx="23275">
                  <c:v>2.9167956249999998</c:v>
                </c:pt>
                <c:pt idx="23276">
                  <c:v>2.9171231249999998</c:v>
                </c:pt>
                <c:pt idx="23277">
                  <c:v>2.9167321875001599</c:v>
                </c:pt>
                <c:pt idx="23278">
                  <c:v>2.9163459375001599</c:v>
                </c:pt>
                <c:pt idx="23279">
                  <c:v>2.9157781250000001</c:v>
                </c:pt>
                <c:pt idx="23280">
                  <c:v>2.9153140625001597</c:v>
                </c:pt>
                <c:pt idx="23281">
                  <c:v>2.9153199999999999</c:v>
                </c:pt>
                <c:pt idx="23282">
                  <c:v>2.9157184375001597</c:v>
                </c:pt>
                <c:pt idx="23283">
                  <c:v>2.9161078125001598</c:v>
                </c:pt>
                <c:pt idx="23284">
                  <c:v>2.9164443750000002</c:v>
                </c:pt>
                <c:pt idx="23285">
                  <c:v>2.9168106250000001</c:v>
                </c:pt>
                <c:pt idx="23286">
                  <c:v>2.9172034375001599</c:v>
                </c:pt>
                <c:pt idx="23287">
                  <c:v>2.9175496875001596</c:v>
                </c:pt>
                <c:pt idx="23288">
                  <c:v>2.9179056249999999</c:v>
                </c:pt>
                <c:pt idx="23289">
                  <c:v>2.9183909375001598</c:v>
                </c:pt>
                <c:pt idx="23290">
                  <c:v>2.9188128125001596</c:v>
                </c:pt>
                <c:pt idx="23291">
                  <c:v>2.9192065625001598</c:v>
                </c:pt>
                <c:pt idx="23292">
                  <c:v>2.9195509375001598</c:v>
                </c:pt>
                <c:pt idx="23293">
                  <c:v>2.919230625</c:v>
                </c:pt>
                <c:pt idx="23294">
                  <c:v>2.9188378125001599</c:v>
                </c:pt>
                <c:pt idx="23295">
                  <c:v>2.91840375</c:v>
                </c:pt>
                <c:pt idx="23296">
                  <c:v>2.9179762500000002</c:v>
                </c:pt>
                <c:pt idx="23297">
                  <c:v>2.9176334375001596</c:v>
                </c:pt>
                <c:pt idx="23298">
                  <c:v>2.9172281249999998</c:v>
                </c:pt>
                <c:pt idx="23299">
                  <c:v>2.9168743749999999</c:v>
                </c:pt>
                <c:pt idx="23300">
                  <c:v>2.9167996875001596</c:v>
                </c:pt>
                <c:pt idx="23301">
                  <c:v>2.9164315625001596</c:v>
                </c:pt>
                <c:pt idx="23302">
                  <c:v>2.9162596875001596</c:v>
                </c:pt>
                <c:pt idx="23303">
                  <c:v>2.9163181250000001</c:v>
                </c:pt>
                <c:pt idx="23304">
                  <c:v>2.916661875</c:v>
                </c:pt>
                <c:pt idx="23305">
                  <c:v>2.9169956250000002</c:v>
                </c:pt>
                <c:pt idx="23306">
                  <c:v>2.9173156250000001</c:v>
                </c:pt>
                <c:pt idx="23307">
                  <c:v>2.9176809375001596</c:v>
                </c:pt>
                <c:pt idx="23308">
                  <c:v>2.9180309375001596</c:v>
                </c:pt>
                <c:pt idx="23309">
                  <c:v>2.9184125000000001</c:v>
                </c:pt>
                <c:pt idx="23310">
                  <c:v>2.9187878125001596</c:v>
                </c:pt>
                <c:pt idx="23311">
                  <c:v>2.91918343750016</c:v>
                </c:pt>
                <c:pt idx="23312">
                  <c:v>2.9195243749999999</c:v>
                </c:pt>
                <c:pt idx="23313">
                  <c:v>2.9198840625001599</c:v>
                </c:pt>
                <c:pt idx="23314">
                  <c:v>2.9193878125001596</c:v>
                </c:pt>
                <c:pt idx="23315">
                  <c:v>2.9190024999999999</c:v>
                </c:pt>
                <c:pt idx="23316">
                  <c:v>2.9185656249999998</c:v>
                </c:pt>
                <c:pt idx="23317">
                  <c:v>2.9180646875001597</c:v>
                </c:pt>
                <c:pt idx="23318">
                  <c:v>2.9176243749999999</c:v>
                </c:pt>
                <c:pt idx="23319">
                  <c:v>2.9171231249999998</c:v>
                </c:pt>
                <c:pt idx="23320">
                  <c:v>2.9166106250000001</c:v>
                </c:pt>
                <c:pt idx="23321">
                  <c:v>2.9161065625001599</c:v>
                </c:pt>
                <c:pt idx="23322">
                  <c:v>2.9157321875001596</c:v>
                </c:pt>
                <c:pt idx="23323">
                  <c:v>2.915254375</c:v>
                </c:pt>
                <c:pt idx="23324">
                  <c:v>2.9149068749999998</c:v>
                </c:pt>
                <c:pt idx="23325">
                  <c:v>2.9144390625001599</c:v>
                </c:pt>
                <c:pt idx="23326">
                  <c:v>2.914075</c:v>
                </c:pt>
                <c:pt idx="23327">
                  <c:v>2.9137309375001599</c:v>
                </c:pt>
                <c:pt idx="23328">
                  <c:v>2.9132778125001599</c:v>
                </c:pt>
                <c:pt idx="23329">
                  <c:v>2.9128206250000002</c:v>
                </c:pt>
                <c:pt idx="23330">
                  <c:v>2.9124871875001599</c:v>
                </c:pt>
                <c:pt idx="23331">
                  <c:v>2.9121000000000001</c:v>
                </c:pt>
                <c:pt idx="23332">
                  <c:v>2.9117190625001599</c:v>
                </c:pt>
                <c:pt idx="23333">
                  <c:v>2.9117103125001598</c:v>
                </c:pt>
                <c:pt idx="23334">
                  <c:v>2.9121031249999998</c:v>
                </c:pt>
                <c:pt idx="23335">
                  <c:v>2.9124853125001597</c:v>
                </c:pt>
                <c:pt idx="23336">
                  <c:v>2.91284375</c:v>
                </c:pt>
                <c:pt idx="23337">
                  <c:v>2.9131825</c:v>
                </c:pt>
                <c:pt idx="23338">
                  <c:v>2.9132337499999998</c:v>
                </c:pt>
                <c:pt idx="23339">
                  <c:v>2.91286625</c:v>
                </c:pt>
                <c:pt idx="23340">
                  <c:v>2.9130237499999998</c:v>
                </c:pt>
                <c:pt idx="23341">
                  <c:v>2.9132906250000001</c:v>
                </c:pt>
                <c:pt idx="23342">
                  <c:v>2.9136243749999999</c:v>
                </c:pt>
                <c:pt idx="23343">
                  <c:v>2.9140584375001599</c:v>
                </c:pt>
                <c:pt idx="23344">
                  <c:v>2.9145474999999998</c:v>
                </c:pt>
                <c:pt idx="23345">
                  <c:v>2.914955</c:v>
                </c:pt>
                <c:pt idx="23346">
                  <c:v>2.9153265625001596</c:v>
                </c:pt>
                <c:pt idx="23347">
                  <c:v>2.91567031250016</c:v>
                </c:pt>
                <c:pt idx="23348">
                  <c:v>2.9159996875001597</c:v>
                </c:pt>
                <c:pt idx="23349">
                  <c:v>2.9163559375001595</c:v>
                </c:pt>
                <c:pt idx="23350">
                  <c:v>2.9166881249999999</c:v>
                </c:pt>
                <c:pt idx="23351">
                  <c:v>2.91634468750016</c:v>
                </c:pt>
                <c:pt idx="23352">
                  <c:v>2.9160196875001598</c:v>
                </c:pt>
                <c:pt idx="23353">
                  <c:v>2.91558218750016</c:v>
                </c:pt>
                <c:pt idx="23354">
                  <c:v>2.9151915625001599</c:v>
                </c:pt>
                <c:pt idx="23355">
                  <c:v>2.9148403125001598</c:v>
                </c:pt>
                <c:pt idx="23356">
                  <c:v>2.9144940625001596</c:v>
                </c:pt>
                <c:pt idx="23357">
                  <c:v>2.914126875</c:v>
                </c:pt>
                <c:pt idx="23358">
                  <c:v>2.9137887500000001</c:v>
                </c:pt>
                <c:pt idx="23359">
                  <c:v>2.9133228125001596</c:v>
                </c:pt>
                <c:pt idx="23360">
                  <c:v>2.9129537499999998</c:v>
                </c:pt>
                <c:pt idx="23361">
                  <c:v>2.9126268749999999</c:v>
                </c:pt>
                <c:pt idx="23362">
                  <c:v>2.9122896875001598</c:v>
                </c:pt>
                <c:pt idx="23363">
                  <c:v>2.9118968750000001</c:v>
                </c:pt>
                <c:pt idx="23364">
                  <c:v>2.9115625000000001</c:v>
                </c:pt>
                <c:pt idx="23365">
                  <c:v>2.9111743749999999</c:v>
                </c:pt>
                <c:pt idx="23366">
                  <c:v>2.911511875</c:v>
                </c:pt>
                <c:pt idx="23367">
                  <c:v>2.9118334375001598</c:v>
                </c:pt>
                <c:pt idx="23368">
                  <c:v>2.9122203125001596</c:v>
                </c:pt>
                <c:pt idx="23369">
                  <c:v>2.9125593749999998</c:v>
                </c:pt>
                <c:pt idx="23370">
                  <c:v>2.91292531250016</c:v>
                </c:pt>
                <c:pt idx="23371">
                  <c:v>2.9133596875001597</c:v>
                </c:pt>
                <c:pt idx="23372">
                  <c:v>2.913681875</c:v>
                </c:pt>
                <c:pt idx="23373">
                  <c:v>2.9140490625001596</c:v>
                </c:pt>
                <c:pt idx="23374">
                  <c:v>2.9144759375001597</c:v>
                </c:pt>
                <c:pt idx="23375">
                  <c:v>2.9148565625001597</c:v>
                </c:pt>
                <c:pt idx="23376">
                  <c:v>2.9152096875001599</c:v>
                </c:pt>
                <c:pt idx="23377">
                  <c:v>2.9146974999999999</c:v>
                </c:pt>
                <c:pt idx="23378">
                  <c:v>2.9143759375001599</c:v>
                </c:pt>
                <c:pt idx="23379">
                  <c:v>2.9138656250000001</c:v>
                </c:pt>
                <c:pt idx="23380">
                  <c:v>2.9132353125001598</c:v>
                </c:pt>
                <c:pt idx="23381">
                  <c:v>2.9129143750000002</c:v>
                </c:pt>
                <c:pt idx="23382">
                  <c:v>2.9125749999999999</c:v>
                </c:pt>
                <c:pt idx="23383">
                  <c:v>2.91231375</c:v>
                </c:pt>
                <c:pt idx="23384">
                  <c:v>2.9119412499999999</c:v>
                </c:pt>
                <c:pt idx="23385">
                  <c:v>2.9116093749999998</c:v>
                </c:pt>
                <c:pt idx="23386">
                  <c:v>2.9115662499999999</c:v>
                </c:pt>
                <c:pt idx="23387">
                  <c:v>2.9119046875001597</c:v>
                </c:pt>
                <c:pt idx="23388">
                  <c:v>2.9122331250000002</c:v>
                </c:pt>
                <c:pt idx="23389">
                  <c:v>2.9126328125001599</c:v>
                </c:pt>
                <c:pt idx="23390">
                  <c:v>2.9129828125001596</c:v>
                </c:pt>
                <c:pt idx="23391">
                  <c:v>2.9133215625001596</c:v>
                </c:pt>
                <c:pt idx="23392">
                  <c:v>2.9137118750000002</c:v>
                </c:pt>
                <c:pt idx="23393">
                  <c:v>2.913271875</c:v>
                </c:pt>
                <c:pt idx="23394">
                  <c:v>2.9128290625001596</c:v>
                </c:pt>
                <c:pt idx="23395">
                  <c:v>2.9122765625001596</c:v>
                </c:pt>
                <c:pt idx="23396">
                  <c:v>2.9118684375001598</c:v>
                </c:pt>
                <c:pt idx="23397">
                  <c:v>2.9115440625001598</c:v>
                </c:pt>
                <c:pt idx="23398">
                  <c:v>2.9116403125001598</c:v>
                </c:pt>
                <c:pt idx="23399">
                  <c:v>2.9119643750000002</c:v>
                </c:pt>
                <c:pt idx="23400">
                  <c:v>2.9121065625001599</c:v>
                </c:pt>
                <c:pt idx="23401">
                  <c:v>2.9122090625001595</c:v>
                </c:pt>
                <c:pt idx="23402">
                  <c:v>2.9118781249999999</c:v>
                </c:pt>
                <c:pt idx="23403">
                  <c:v>2.9115246875001599</c:v>
                </c:pt>
                <c:pt idx="23404">
                  <c:v>2.9111303125001595</c:v>
                </c:pt>
                <c:pt idx="23405">
                  <c:v>2.9107084375001597</c:v>
                </c:pt>
                <c:pt idx="23406">
                  <c:v>2.9103840625001598</c:v>
                </c:pt>
                <c:pt idx="23407">
                  <c:v>2.910443125</c:v>
                </c:pt>
                <c:pt idx="23408">
                  <c:v>2.9107540625001596</c:v>
                </c:pt>
                <c:pt idx="23409">
                  <c:v>2.9111071875001597</c:v>
                </c:pt>
                <c:pt idx="23410">
                  <c:v>2.9109343750000001</c:v>
                </c:pt>
                <c:pt idx="23411">
                  <c:v>2.9111671875001597</c:v>
                </c:pt>
                <c:pt idx="23412">
                  <c:v>2.9114962499999999</c:v>
                </c:pt>
                <c:pt idx="23413">
                  <c:v>2.9118240625001599</c:v>
                </c:pt>
                <c:pt idx="23414">
                  <c:v>2.9122615625001598</c:v>
                </c:pt>
                <c:pt idx="23415">
                  <c:v>2.9126868749999999</c:v>
                </c:pt>
                <c:pt idx="23416">
                  <c:v>2.9130206250000001</c:v>
                </c:pt>
                <c:pt idx="23417">
                  <c:v>2.9133675000000001</c:v>
                </c:pt>
                <c:pt idx="23418">
                  <c:v>2.9136943749999999</c:v>
                </c:pt>
                <c:pt idx="23419">
                  <c:v>2.9131871875001596</c:v>
                </c:pt>
                <c:pt idx="23420">
                  <c:v>2.9125271875001597</c:v>
                </c:pt>
                <c:pt idx="23421">
                  <c:v>2.9121165625001599</c:v>
                </c:pt>
                <c:pt idx="23422">
                  <c:v>2.9116928125001595</c:v>
                </c:pt>
                <c:pt idx="23423">
                  <c:v>2.9112468749999998</c:v>
                </c:pt>
                <c:pt idx="23424">
                  <c:v>2.9109137500000002</c:v>
                </c:pt>
                <c:pt idx="23425">
                  <c:v>2.9105518749999999</c:v>
                </c:pt>
                <c:pt idx="23426">
                  <c:v>2.9101578125001599</c:v>
                </c:pt>
                <c:pt idx="23427">
                  <c:v>2.9096809375001595</c:v>
                </c:pt>
                <c:pt idx="23428">
                  <c:v>2.9092512500000001</c:v>
                </c:pt>
                <c:pt idx="23429">
                  <c:v>2.9089034375001597</c:v>
                </c:pt>
                <c:pt idx="23430">
                  <c:v>2.9085174999999999</c:v>
                </c:pt>
                <c:pt idx="23431">
                  <c:v>2.90818625</c:v>
                </c:pt>
                <c:pt idx="23432">
                  <c:v>2.9077843749999999</c:v>
                </c:pt>
                <c:pt idx="23433">
                  <c:v>2.9074234375001597</c:v>
                </c:pt>
                <c:pt idx="23434">
                  <c:v>2.9070103125001596</c:v>
                </c:pt>
                <c:pt idx="23435">
                  <c:v>2.9065543749999998</c:v>
                </c:pt>
                <c:pt idx="23436">
                  <c:v>2.9068243749999998</c:v>
                </c:pt>
                <c:pt idx="23437">
                  <c:v>2.9071781250000002</c:v>
                </c:pt>
                <c:pt idx="23438">
                  <c:v>2.9076209375001598</c:v>
                </c:pt>
                <c:pt idx="23439">
                  <c:v>2.9076159375001596</c:v>
                </c:pt>
                <c:pt idx="23440">
                  <c:v>2.9079421875001596</c:v>
                </c:pt>
                <c:pt idx="23441">
                  <c:v>2.9083515625001599</c:v>
                </c:pt>
                <c:pt idx="23442">
                  <c:v>2.908778125</c:v>
                </c:pt>
                <c:pt idx="23443">
                  <c:v>2.9083181250000001</c:v>
                </c:pt>
                <c:pt idx="23444">
                  <c:v>2.9079540625001599</c:v>
                </c:pt>
                <c:pt idx="23445">
                  <c:v>2.9074925</c:v>
                </c:pt>
                <c:pt idx="23446">
                  <c:v>2.9079031249999998</c:v>
                </c:pt>
                <c:pt idx="23447">
                  <c:v>2.9082625000000002</c:v>
                </c:pt>
                <c:pt idx="23448">
                  <c:v>2.9086209375001597</c:v>
                </c:pt>
                <c:pt idx="23449">
                  <c:v>2.9089568749999999</c:v>
                </c:pt>
                <c:pt idx="23450">
                  <c:v>2.9094221875001596</c:v>
                </c:pt>
                <c:pt idx="23451">
                  <c:v>2.90975625</c:v>
                </c:pt>
                <c:pt idx="23452">
                  <c:v>2.9101628125001597</c:v>
                </c:pt>
                <c:pt idx="23453">
                  <c:v>2.910485</c:v>
                </c:pt>
                <c:pt idx="23454">
                  <c:v>2.9108071875001595</c:v>
                </c:pt>
                <c:pt idx="23455">
                  <c:v>2.9112321875001599</c:v>
                </c:pt>
                <c:pt idx="23456">
                  <c:v>2.9116184375001599</c:v>
                </c:pt>
                <c:pt idx="23457">
                  <c:v>2.9120559375001598</c:v>
                </c:pt>
                <c:pt idx="23458">
                  <c:v>2.9124553125001595</c:v>
                </c:pt>
                <c:pt idx="23459">
                  <c:v>2.9127815625001596</c:v>
                </c:pt>
                <c:pt idx="23460">
                  <c:v>2.9131143750000001</c:v>
                </c:pt>
                <c:pt idx="23461">
                  <c:v>2.9127934375001598</c:v>
                </c:pt>
                <c:pt idx="23462">
                  <c:v>2.9123899999999998</c:v>
                </c:pt>
                <c:pt idx="23463">
                  <c:v>2.9117071875001597</c:v>
                </c:pt>
                <c:pt idx="23464">
                  <c:v>2.911089375</c:v>
                </c:pt>
                <c:pt idx="23465">
                  <c:v>2.9105462499999999</c:v>
                </c:pt>
                <c:pt idx="23466">
                  <c:v>2.91016875</c:v>
                </c:pt>
                <c:pt idx="23467">
                  <c:v>2.9096881250000002</c:v>
                </c:pt>
                <c:pt idx="23468">
                  <c:v>2.9093606250000001</c:v>
                </c:pt>
                <c:pt idx="23469">
                  <c:v>2.9089659375001595</c:v>
                </c:pt>
                <c:pt idx="23470">
                  <c:v>2.9085240625001596</c:v>
                </c:pt>
                <c:pt idx="23471">
                  <c:v>2.9080756249999999</c:v>
                </c:pt>
                <c:pt idx="23472">
                  <c:v>2.9075068750000002</c:v>
                </c:pt>
                <c:pt idx="23473">
                  <c:v>2.9070156250000001</c:v>
                </c:pt>
                <c:pt idx="23474">
                  <c:v>2.9065353125001598</c:v>
                </c:pt>
                <c:pt idx="23475">
                  <c:v>2.9061521875001599</c:v>
                </c:pt>
                <c:pt idx="23476">
                  <c:v>2.9058087499999998</c:v>
                </c:pt>
                <c:pt idx="23477">
                  <c:v>2.9055753125001598</c:v>
                </c:pt>
                <c:pt idx="23478">
                  <c:v>2.905211875</c:v>
                </c:pt>
                <c:pt idx="23479">
                  <c:v>2.9047396875001597</c:v>
                </c:pt>
                <c:pt idx="23480">
                  <c:v>2.9043675000000002</c:v>
                </c:pt>
                <c:pt idx="23481">
                  <c:v>2.9042231250000001</c:v>
                </c:pt>
                <c:pt idx="23482">
                  <c:v>2.9044071875001598</c:v>
                </c:pt>
                <c:pt idx="23483">
                  <c:v>2.9049593749999998</c:v>
                </c:pt>
                <c:pt idx="23484">
                  <c:v>2.9053162499999998</c:v>
                </c:pt>
                <c:pt idx="23485">
                  <c:v>2.9057940625001599</c:v>
                </c:pt>
                <c:pt idx="23486">
                  <c:v>2.9061637500000002</c:v>
                </c:pt>
                <c:pt idx="23487">
                  <c:v>2.9065778125001596</c:v>
                </c:pt>
                <c:pt idx="23488">
                  <c:v>2.9069106250000001</c:v>
                </c:pt>
                <c:pt idx="23489">
                  <c:v>2.90724781250016</c:v>
                </c:pt>
                <c:pt idx="23490">
                  <c:v>2.9069303125001595</c:v>
                </c:pt>
                <c:pt idx="23491">
                  <c:v>2.9070471875001598</c:v>
                </c:pt>
                <c:pt idx="23492">
                  <c:v>2.9073837500000002</c:v>
                </c:pt>
                <c:pt idx="23493">
                  <c:v>2.9073271875001598</c:v>
                </c:pt>
                <c:pt idx="23494">
                  <c:v>2.9069971875001599</c:v>
                </c:pt>
                <c:pt idx="23495">
                  <c:v>2.9066631250000001</c:v>
                </c:pt>
                <c:pt idx="23496">
                  <c:v>2.9060465625001597</c:v>
                </c:pt>
                <c:pt idx="23497">
                  <c:v>2.9055328125001596</c:v>
                </c:pt>
                <c:pt idx="23498">
                  <c:v>2.9051990625001598</c:v>
                </c:pt>
                <c:pt idx="23499">
                  <c:v>2.904824375</c:v>
                </c:pt>
                <c:pt idx="23500">
                  <c:v>2.9044318750000002</c:v>
                </c:pt>
                <c:pt idx="23501">
                  <c:v>2.9040643749999999</c:v>
                </c:pt>
                <c:pt idx="23502">
                  <c:v>2.9035221875001596</c:v>
                </c:pt>
                <c:pt idx="23503">
                  <c:v>2.9030143750000001</c:v>
                </c:pt>
                <c:pt idx="23504">
                  <c:v>2.9026481249999998</c:v>
                </c:pt>
                <c:pt idx="23505">
                  <c:v>2.9022834375001598</c:v>
                </c:pt>
                <c:pt idx="23506">
                  <c:v>2.9021925</c:v>
                </c:pt>
                <c:pt idx="23507">
                  <c:v>2.9025206250000002</c:v>
                </c:pt>
                <c:pt idx="23508">
                  <c:v>2.9028790625001597</c:v>
                </c:pt>
                <c:pt idx="23509">
                  <c:v>2.9032612499999999</c:v>
                </c:pt>
                <c:pt idx="23510">
                  <c:v>2.903664375</c:v>
                </c:pt>
                <c:pt idx="23511">
                  <c:v>2.9040149999999998</c:v>
                </c:pt>
                <c:pt idx="23512">
                  <c:v>2.9043524999999999</c:v>
                </c:pt>
                <c:pt idx="23513">
                  <c:v>2.9047459375001599</c:v>
                </c:pt>
                <c:pt idx="23514">
                  <c:v>2.9050809375001596</c:v>
                </c:pt>
                <c:pt idx="23515">
                  <c:v>2.9054653125001599</c:v>
                </c:pt>
                <c:pt idx="23516">
                  <c:v>2.9056924999999998</c:v>
                </c:pt>
                <c:pt idx="23517">
                  <c:v>2.9054193750000001</c:v>
                </c:pt>
                <c:pt idx="23518">
                  <c:v>2.9056034375001598</c:v>
                </c:pt>
                <c:pt idx="23519">
                  <c:v>2.90587375</c:v>
                </c:pt>
                <c:pt idx="23520">
                  <c:v>2.9062084375001596</c:v>
                </c:pt>
                <c:pt idx="23521">
                  <c:v>2.9066121875001598</c:v>
                </c:pt>
                <c:pt idx="23522">
                  <c:v>2.90695375</c:v>
                </c:pt>
                <c:pt idx="23523">
                  <c:v>2.9074221875001598</c:v>
                </c:pt>
                <c:pt idx="23524">
                  <c:v>2.9078037499999998</c:v>
                </c:pt>
                <c:pt idx="23525">
                  <c:v>2.9082046875001599</c:v>
                </c:pt>
                <c:pt idx="23526">
                  <c:v>2.9085403125001599</c:v>
                </c:pt>
                <c:pt idx="23527">
                  <c:v>2.9088740625001597</c:v>
                </c:pt>
                <c:pt idx="23528">
                  <c:v>2.9092084375001597</c:v>
                </c:pt>
                <c:pt idx="23529">
                  <c:v>2.9095734375001596</c:v>
                </c:pt>
                <c:pt idx="23530">
                  <c:v>2.9091778125001597</c:v>
                </c:pt>
                <c:pt idx="23531">
                  <c:v>2.9087396875001597</c:v>
                </c:pt>
                <c:pt idx="23532">
                  <c:v>2.90837406250016</c:v>
                </c:pt>
                <c:pt idx="23533">
                  <c:v>2.90792875</c:v>
                </c:pt>
                <c:pt idx="23534">
                  <c:v>2.9072584375001598</c:v>
                </c:pt>
                <c:pt idx="23535">
                  <c:v>2.9067284375001599</c:v>
                </c:pt>
                <c:pt idx="23536">
                  <c:v>2.9062103125001597</c:v>
                </c:pt>
                <c:pt idx="23537">
                  <c:v>2.9058887499999999</c:v>
                </c:pt>
                <c:pt idx="23538">
                  <c:v>2.9053849999999999</c:v>
                </c:pt>
                <c:pt idx="23539">
                  <c:v>2.9049865625001599</c:v>
                </c:pt>
                <c:pt idx="23540">
                  <c:v>2.9045578125001597</c:v>
                </c:pt>
                <c:pt idx="23541">
                  <c:v>2.90413875</c:v>
                </c:pt>
                <c:pt idx="23542">
                  <c:v>2.9037199999999999</c:v>
                </c:pt>
                <c:pt idx="23543">
                  <c:v>2.9032803125001596</c:v>
                </c:pt>
                <c:pt idx="23544">
                  <c:v>2.9028731250000002</c:v>
                </c:pt>
                <c:pt idx="23545">
                  <c:v>2.9023378125001598</c:v>
                </c:pt>
                <c:pt idx="23546">
                  <c:v>2.9019124999999999</c:v>
                </c:pt>
                <c:pt idx="23547">
                  <c:v>2.9015599999999999</c:v>
                </c:pt>
                <c:pt idx="23548">
                  <c:v>2.90113625</c:v>
                </c:pt>
                <c:pt idx="23549">
                  <c:v>2.9006462499999999</c:v>
                </c:pt>
                <c:pt idx="23550">
                  <c:v>2.9001275</c:v>
                </c:pt>
                <c:pt idx="23551">
                  <c:v>2.899780625</c:v>
                </c:pt>
                <c:pt idx="23552">
                  <c:v>2.8994124999999999</c:v>
                </c:pt>
                <c:pt idx="23553">
                  <c:v>2.8995528125001599</c:v>
                </c:pt>
                <c:pt idx="23554">
                  <c:v>2.8998865625001597</c:v>
                </c:pt>
                <c:pt idx="23555">
                  <c:v>2.9002237499999999</c:v>
                </c:pt>
                <c:pt idx="23556">
                  <c:v>2.9006128125001598</c:v>
                </c:pt>
                <c:pt idx="23557">
                  <c:v>2.9009515625001598</c:v>
                </c:pt>
                <c:pt idx="23558">
                  <c:v>2.9012959375001599</c:v>
                </c:pt>
                <c:pt idx="23559">
                  <c:v>2.9016271875001598</c:v>
                </c:pt>
                <c:pt idx="23560">
                  <c:v>2.9020396875001597</c:v>
                </c:pt>
                <c:pt idx="23561">
                  <c:v>2.9023756249999999</c:v>
                </c:pt>
                <c:pt idx="23562">
                  <c:v>2.9027599999999998</c:v>
                </c:pt>
                <c:pt idx="23563">
                  <c:v>2.9028299999999998</c:v>
                </c:pt>
                <c:pt idx="23564">
                  <c:v>2.9031975000000001</c:v>
                </c:pt>
                <c:pt idx="23565">
                  <c:v>2.9035040625001596</c:v>
                </c:pt>
                <c:pt idx="23566">
                  <c:v>2.9031109375001596</c:v>
                </c:pt>
                <c:pt idx="23567">
                  <c:v>2.9027596875001596</c:v>
                </c:pt>
                <c:pt idx="23568">
                  <c:v>2.9023428125001596</c:v>
                </c:pt>
                <c:pt idx="23569">
                  <c:v>2.9018856249999998</c:v>
                </c:pt>
                <c:pt idx="23570">
                  <c:v>2.9014662499999999</c:v>
                </c:pt>
                <c:pt idx="23571">
                  <c:v>2.9010965625001597</c:v>
                </c:pt>
                <c:pt idx="23572">
                  <c:v>2.9011721875001597</c:v>
                </c:pt>
                <c:pt idx="23573">
                  <c:v>2.9015550000000001</c:v>
                </c:pt>
                <c:pt idx="23574">
                  <c:v>2.9018821875001599</c:v>
                </c:pt>
                <c:pt idx="23575">
                  <c:v>2.9022078125001598</c:v>
                </c:pt>
                <c:pt idx="23576">
                  <c:v>2.9025818750000001</c:v>
                </c:pt>
                <c:pt idx="23577">
                  <c:v>2.9029071875001597</c:v>
                </c:pt>
                <c:pt idx="23578">
                  <c:v>2.9032737499999999</c:v>
                </c:pt>
                <c:pt idx="23579">
                  <c:v>2.9029353125001598</c:v>
                </c:pt>
                <c:pt idx="23580">
                  <c:v>2.9025684375001597</c:v>
                </c:pt>
                <c:pt idx="23581">
                  <c:v>2.9022125000000001</c:v>
                </c:pt>
                <c:pt idx="23582">
                  <c:v>2.901833125</c:v>
                </c:pt>
                <c:pt idx="23583">
                  <c:v>2.9020031249999998</c:v>
                </c:pt>
                <c:pt idx="23584">
                  <c:v>2.9018312499999999</c:v>
                </c:pt>
                <c:pt idx="23585">
                  <c:v>2.9015040625001598</c:v>
                </c:pt>
                <c:pt idx="23586">
                  <c:v>2.9016553125001598</c:v>
                </c:pt>
                <c:pt idx="23587">
                  <c:v>2.9019609375001596</c:v>
                </c:pt>
                <c:pt idx="23588">
                  <c:v>2.90238</c:v>
                </c:pt>
                <c:pt idx="23589">
                  <c:v>2.9027799999999999</c:v>
                </c:pt>
                <c:pt idx="23590">
                  <c:v>2.9031437499999999</c:v>
                </c:pt>
                <c:pt idx="23591">
                  <c:v>2.9035565625001598</c:v>
                </c:pt>
                <c:pt idx="23592">
                  <c:v>2.9040534375001599</c:v>
                </c:pt>
                <c:pt idx="23593">
                  <c:v>2.9043965625001595</c:v>
                </c:pt>
                <c:pt idx="23594">
                  <c:v>2.9047309375001595</c:v>
                </c:pt>
                <c:pt idx="23595">
                  <c:v>2.9051259375001597</c:v>
                </c:pt>
                <c:pt idx="23596">
                  <c:v>2.9046781250000002</c:v>
                </c:pt>
                <c:pt idx="23597">
                  <c:v>2.9042356250000001</c:v>
                </c:pt>
                <c:pt idx="23598">
                  <c:v>2.90334</c:v>
                </c:pt>
                <c:pt idx="23599">
                  <c:v>2.9026974999999999</c:v>
                </c:pt>
                <c:pt idx="23600">
                  <c:v>2.9020465625001597</c:v>
                </c:pt>
                <c:pt idx="23601">
                  <c:v>2.9014209375001596</c:v>
                </c:pt>
                <c:pt idx="23602">
                  <c:v>2.9008268749999999</c:v>
                </c:pt>
                <c:pt idx="23603">
                  <c:v>2.9001143749999998</c:v>
                </c:pt>
                <c:pt idx="23604">
                  <c:v>2.8994046875001596</c:v>
                </c:pt>
                <c:pt idx="23605">
                  <c:v>2.8987699999999998</c:v>
                </c:pt>
                <c:pt idx="23606">
                  <c:v>2.8981884375001599</c:v>
                </c:pt>
                <c:pt idx="23607">
                  <c:v>2.8977331249999998</c:v>
                </c:pt>
                <c:pt idx="23608">
                  <c:v>2.8972924999999998</c:v>
                </c:pt>
                <c:pt idx="23609">
                  <c:v>2.896708125</c:v>
                </c:pt>
                <c:pt idx="23610">
                  <c:v>2.8962518749999999</c:v>
                </c:pt>
                <c:pt idx="23611">
                  <c:v>2.8957028125001596</c:v>
                </c:pt>
                <c:pt idx="23612">
                  <c:v>2.8951199999999999</c:v>
                </c:pt>
                <c:pt idx="23613">
                  <c:v>2.8946662500000002</c:v>
                </c:pt>
                <c:pt idx="23614">
                  <c:v>2.8948740625001599</c:v>
                </c:pt>
                <c:pt idx="23615">
                  <c:v>2.89523625</c:v>
                </c:pt>
                <c:pt idx="23616">
                  <c:v>2.8956040625001598</c:v>
                </c:pt>
                <c:pt idx="23617">
                  <c:v>2.8959378125001596</c:v>
                </c:pt>
                <c:pt idx="23618">
                  <c:v>2.8962634375001599</c:v>
                </c:pt>
                <c:pt idx="23619">
                  <c:v>2.8966806250000001</c:v>
                </c:pt>
                <c:pt idx="23620">
                  <c:v>2.8970068750000002</c:v>
                </c:pt>
                <c:pt idx="23621">
                  <c:v>2.8974028125001596</c:v>
                </c:pt>
                <c:pt idx="23622">
                  <c:v>2.8978449999999998</c:v>
                </c:pt>
                <c:pt idx="23623">
                  <c:v>2.8981943750000001</c:v>
                </c:pt>
                <c:pt idx="23624">
                  <c:v>2.8982418750000001</c:v>
                </c:pt>
                <c:pt idx="23625">
                  <c:v>2.8986043750000001</c:v>
                </c:pt>
                <c:pt idx="23626">
                  <c:v>2.8989765625001596</c:v>
                </c:pt>
                <c:pt idx="23627">
                  <c:v>2.8993993749999998</c:v>
                </c:pt>
                <c:pt idx="23628">
                  <c:v>2.8992543749999999</c:v>
                </c:pt>
                <c:pt idx="23629">
                  <c:v>2.8996456249999998</c:v>
                </c:pt>
                <c:pt idx="23630">
                  <c:v>2.8999665625001598</c:v>
                </c:pt>
                <c:pt idx="23631">
                  <c:v>2.9003087500000002</c:v>
                </c:pt>
                <c:pt idx="23632">
                  <c:v>2.9006659375001598</c:v>
                </c:pt>
                <c:pt idx="23633">
                  <c:v>2.9011215625001596</c:v>
                </c:pt>
                <c:pt idx="23634">
                  <c:v>2.9015090625001596</c:v>
                </c:pt>
                <c:pt idx="23635">
                  <c:v>2.9018765625001599</c:v>
                </c:pt>
                <c:pt idx="23636">
                  <c:v>2.9022421875001596</c:v>
                </c:pt>
                <c:pt idx="23637">
                  <c:v>2.9017425000000001</c:v>
                </c:pt>
                <c:pt idx="23638">
                  <c:v>2.9010843749999999</c:v>
                </c:pt>
                <c:pt idx="23639">
                  <c:v>2.9005118749999999</c:v>
                </c:pt>
                <c:pt idx="23640">
                  <c:v>2.8998456250000002</c:v>
                </c:pt>
                <c:pt idx="23641">
                  <c:v>2.8994471875001597</c:v>
                </c:pt>
                <c:pt idx="23642">
                  <c:v>2.8990534375001595</c:v>
                </c:pt>
                <c:pt idx="23643">
                  <c:v>2.8987290625001596</c:v>
                </c:pt>
                <c:pt idx="23644">
                  <c:v>2.8982703125001597</c:v>
                </c:pt>
                <c:pt idx="23645">
                  <c:v>2.8977081249999999</c:v>
                </c:pt>
                <c:pt idx="23646">
                  <c:v>2.8972159375001598</c:v>
                </c:pt>
                <c:pt idx="23647">
                  <c:v>2.8968053125001596</c:v>
                </c:pt>
                <c:pt idx="23648">
                  <c:v>2.8962837499999998</c:v>
                </c:pt>
                <c:pt idx="23649">
                  <c:v>2.8959290625001599</c:v>
                </c:pt>
                <c:pt idx="23650">
                  <c:v>2.8955759375001597</c:v>
                </c:pt>
                <c:pt idx="23651">
                  <c:v>2.8953768750000002</c:v>
                </c:pt>
                <c:pt idx="23652">
                  <c:v>2.8956421875001599</c:v>
                </c:pt>
                <c:pt idx="23653">
                  <c:v>2.8960518749999999</c:v>
                </c:pt>
                <c:pt idx="23654">
                  <c:v>2.8965134375001598</c:v>
                </c:pt>
                <c:pt idx="23655">
                  <c:v>2.8969028125001599</c:v>
                </c:pt>
                <c:pt idx="23656">
                  <c:v>2.8972549999999999</c:v>
                </c:pt>
                <c:pt idx="23657">
                  <c:v>2.8976965625001596</c:v>
                </c:pt>
                <c:pt idx="23658">
                  <c:v>2.8981684375001597</c:v>
                </c:pt>
                <c:pt idx="23659">
                  <c:v>2.898695</c:v>
                </c:pt>
                <c:pt idx="23660">
                  <c:v>2.8990900000000002</c:v>
                </c:pt>
                <c:pt idx="23661">
                  <c:v>2.8994921875001598</c:v>
                </c:pt>
                <c:pt idx="23662">
                  <c:v>2.8998471875001597</c:v>
                </c:pt>
                <c:pt idx="23663">
                  <c:v>2.9001874999999999</c:v>
                </c:pt>
                <c:pt idx="23664">
                  <c:v>2.9005706249999998</c:v>
                </c:pt>
                <c:pt idx="23665">
                  <c:v>2.9008996875001598</c:v>
                </c:pt>
                <c:pt idx="23666">
                  <c:v>2.9012250000000002</c:v>
                </c:pt>
                <c:pt idx="23667">
                  <c:v>2.9007990625001598</c:v>
                </c:pt>
                <c:pt idx="23668">
                  <c:v>2.900455</c:v>
                </c:pt>
                <c:pt idx="23669">
                  <c:v>2.9000231250000001</c:v>
                </c:pt>
                <c:pt idx="23670">
                  <c:v>2.8996650000000002</c:v>
                </c:pt>
                <c:pt idx="23671">
                  <c:v>2.8991334375001596</c:v>
                </c:pt>
                <c:pt idx="23672">
                  <c:v>2.8987993749999998</c:v>
                </c:pt>
                <c:pt idx="23673">
                  <c:v>2.8984649999999998</c:v>
                </c:pt>
                <c:pt idx="23674">
                  <c:v>2.8980284375001597</c:v>
                </c:pt>
                <c:pt idx="23675">
                  <c:v>2.8977075000000001</c:v>
                </c:pt>
                <c:pt idx="23676">
                  <c:v>2.8972743749999998</c:v>
                </c:pt>
                <c:pt idx="23677">
                  <c:v>2.8969281250000001</c:v>
                </c:pt>
                <c:pt idx="23678">
                  <c:v>2.8964631249999999</c:v>
                </c:pt>
                <c:pt idx="23679">
                  <c:v>2.896039375</c:v>
                </c:pt>
                <c:pt idx="23680">
                  <c:v>2.8955965625001596</c:v>
                </c:pt>
                <c:pt idx="23681">
                  <c:v>2.8951315625001599</c:v>
                </c:pt>
                <c:pt idx="23682">
                  <c:v>2.8947640625001596</c:v>
                </c:pt>
                <c:pt idx="23683">
                  <c:v>2.894314375</c:v>
                </c:pt>
                <c:pt idx="23684">
                  <c:v>2.8939884375001599</c:v>
                </c:pt>
                <c:pt idx="23685">
                  <c:v>2.8939365625001598</c:v>
                </c:pt>
                <c:pt idx="23686">
                  <c:v>2.8942678125001597</c:v>
                </c:pt>
                <c:pt idx="23687">
                  <c:v>2.894301875</c:v>
                </c:pt>
                <c:pt idx="23688">
                  <c:v>2.8947040625001597</c:v>
                </c:pt>
                <c:pt idx="23689">
                  <c:v>2.8950546875001599</c:v>
                </c:pt>
                <c:pt idx="23690">
                  <c:v>2.895428125</c:v>
                </c:pt>
                <c:pt idx="23691">
                  <c:v>2.8951065625001595</c:v>
                </c:pt>
                <c:pt idx="23692">
                  <c:v>2.8951756249999998</c:v>
                </c:pt>
                <c:pt idx="23693">
                  <c:v>2.8955309375001597</c:v>
                </c:pt>
                <c:pt idx="23694">
                  <c:v>2.8958837499999999</c:v>
                </c:pt>
                <c:pt idx="23695">
                  <c:v>2.8963350000000001</c:v>
                </c:pt>
                <c:pt idx="23696">
                  <c:v>2.8967096875001599</c:v>
                </c:pt>
                <c:pt idx="23697">
                  <c:v>2.8970768750000002</c:v>
                </c:pt>
                <c:pt idx="23698">
                  <c:v>2.8975078125001597</c:v>
                </c:pt>
                <c:pt idx="23699">
                  <c:v>2.8978431250000001</c:v>
                </c:pt>
                <c:pt idx="23700">
                  <c:v>2.8983078125001596</c:v>
                </c:pt>
                <c:pt idx="23701">
                  <c:v>2.8986462500000001</c:v>
                </c:pt>
                <c:pt idx="23702">
                  <c:v>2.8989996875001598</c:v>
                </c:pt>
                <c:pt idx="23703">
                  <c:v>2.8993778125001599</c:v>
                </c:pt>
                <c:pt idx="23704">
                  <c:v>2.8997659375001597</c:v>
                </c:pt>
                <c:pt idx="23705">
                  <c:v>2.9001506250000002</c:v>
                </c:pt>
                <c:pt idx="23706">
                  <c:v>2.8998090625001596</c:v>
                </c:pt>
                <c:pt idx="23707">
                  <c:v>2.8992031250000001</c:v>
                </c:pt>
                <c:pt idx="23708">
                  <c:v>2.8988240625001596</c:v>
                </c:pt>
                <c:pt idx="23709">
                  <c:v>2.8984074999999998</c:v>
                </c:pt>
                <c:pt idx="23710">
                  <c:v>2.8980337500000002</c:v>
                </c:pt>
                <c:pt idx="23711">
                  <c:v>2.8977006250000001</c:v>
                </c:pt>
                <c:pt idx="23712">
                  <c:v>2.8972846875001599</c:v>
                </c:pt>
                <c:pt idx="23713">
                  <c:v>2.8969024999999999</c:v>
                </c:pt>
                <c:pt idx="23714">
                  <c:v>2.8965109375001599</c:v>
                </c:pt>
                <c:pt idx="23715">
                  <c:v>2.8961018749999998</c:v>
                </c:pt>
                <c:pt idx="23716">
                  <c:v>2.8957449999999998</c:v>
                </c:pt>
                <c:pt idx="23717">
                  <c:v>2.8954246875001597</c:v>
                </c:pt>
                <c:pt idx="23718">
                  <c:v>2.8950746875001596</c:v>
                </c:pt>
                <c:pt idx="23719">
                  <c:v>2.8946971875001597</c:v>
                </c:pt>
                <c:pt idx="23720">
                  <c:v>2.8948149999999999</c:v>
                </c:pt>
                <c:pt idx="23721">
                  <c:v>2.8949431250000002</c:v>
                </c:pt>
                <c:pt idx="23722">
                  <c:v>2.8949199999999999</c:v>
                </c:pt>
                <c:pt idx="23723">
                  <c:v>2.8953837500000001</c:v>
                </c:pt>
                <c:pt idx="23724">
                  <c:v>2.8956656249999999</c:v>
                </c:pt>
                <c:pt idx="23725">
                  <c:v>2.896003125</c:v>
                </c:pt>
                <c:pt idx="23726">
                  <c:v>2.8963365625001596</c:v>
                </c:pt>
                <c:pt idx="23727">
                  <c:v>2.896743125</c:v>
                </c:pt>
                <c:pt idx="23728">
                  <c:v>2.8969312500000002</c:v>
                </c:pt>
                <c:pt idx="23729">
                  <c:v>2.8972725000000001</c:v>
                </c:pt>
                <c:pt idx="23730">
                  <c:v>2.8976821875001599</c:v>
                </c:pt>
                <c:pt idx="23731">
                  <c:v>2.8980343749999999</c:v>
                </c:pt>
                <c:pt idx="23732">
                  <c:v>2.8976306250000001</c:v>
                </c:pt>
                <c:pt idx="23733">
                  <c:v>2.8972034375001599</c:v>
                </c:pt>
                <c:pt idx="23734">
                  <c:v>2.8967971875001597</c:v>
                </c:pt>
                <c:pt idx="23735">
                  <c:v>2.8963100000000002</c:v>
                </c:pt>
                <c:pt idx="23736">
                  <c:v>2.8958846875001596</c:v>
                </c:pt>
                <c:pt idx="23737">
                  <c:v>2.8954384375001596</c:v>
                </c:pt>
                <c:pt idx="23738">
                  <c:v>2.89485468750016</c:v>
                </c:pt>
                <c:pt idx="23739">
                  <c:v>2.89443625</c:v>
                </c:pt>
                <c:pt idx="23740">
                  <c:v>2.8940618749999998</c:v>
                </c:pt>
                <c:pt idx="23741">
                  <c:v>2.8936293750000002</c:v>
                </c:pt>
                <c:pt idx="23742">
                  <c:v>2.8932034375001598</c:v>
                </c:pt>
                <c:pt idx="23743">
                  <c:v>2.8927759375001596</c:v>
                </c:pt>
                <c:pt idx="23744">
                  <c:v>2.8923228125001597</c:v>
                </c:pt>
                <c:pt idx="23745">
                  <c:v>2.8919131249999999</c:v>
                </c:pt>
                <c:pt idx="23746">
                  <c:v>2.8915237500000002</c:v>
                </c:pt>
                <c:pt idx="23747">
                  <c:v>2.891076875</c:v>
                </c:pt>
                <c:pt idx="23748">
                  <c:v>2.8906315625001597</c:v>
                </c:pt>
                <c:pt idx="23749">
                  <c:v>2.8902606249999998</c:v>
                </c:pt>
                <c:pt idx="23750">
                  <c:v>2.8897846875001596</c:v>
                </c:pt>
                <c:pt idx="23751">
                  <c:v>2.8897637500000002</c:v>
                </c:pt>
                <c:pt idx="23752">
                  <c:v>2.89022625</c:v>
                </c:pt>
                <c:pt idx="23753">
                  <c:v>2.8906290625001598</c:v>
                </c:pt>
                <c:pt idx="23754">
                  <c:v>2.8910331249999999</c:v>
                </c:pt>
                <c:pt idx="23755">
                  <c:v>2.8914959375001597</c:v>
                </c:pt>
                <c:pt idx="23756">
                  <c:v>2.89189843750016</c:v>
                </c:pt>
                <c:pt idx="23757">
                  <c:v>2.8923056250000001</c:v>
                </c:pt>
                <c:pt idx="23758">
                  <c:v>2.8927015625001595</c:v>
                </c:pt>
                <c:pt idx="23759">
                  <c:v>2.8930415625001595</c:v>
                </c:pt>
                <c:pt idx="23760">
                  <c:v>2.8933800000000001</c:v>
                </c:pt>
                <c:pt idx="23761">
                  <c:v>2.8930915625001599</c:v>
                </c:pt>
                <c:pt idx="23762">
                  <c:v>2.8932571875001596</c:v>
                </c:pt>
                <c:pt idx="23763">
                  <c:v>2.8934378125001596</c:v>
                </c:pt>
                <c:pt idx="23764">
                  <c:v>2.8938821875001599</c:v>
                </c:pt>
                <c:pt idx="23765">
                  <c:v>2.8943037500000002</c:v>
                </c:pt>
                <c:pt idx="23766">
                  <c:v>2.8947090625001599</c:v>
                </c:pt>
                <c:pt idx="23767">
                  <c:v>2.8950778125001597</c:v>
                </c:pt>
                <c:pt idx="23768">
                  <c:v>2.8954550000000001</c:v>
                </c:pt>
                <c:pt idx="23769">
                  <c:v>2.8959078125001598</c:v>
                </c:pt>
                <c:pt idx="23770">
                  <c:v>2.8962790625001595</c:v>
                </c:pt>
                <c:pt idx="23771">
                  <c:v>2.8965078125001598</c:v>
                </c:pt>
                <c:pt idx="23772">
                  <c:v>2.8959371875001598</c:v>
                </c:pt>
                <c:pt idx="23773">
                  <c:v>2.8954021875001597</c:v>
                </c:pt>
                <c:pt idx="23774">
                  <c:v>2.8950759375001596</c:v>
                </c:pt>
                <c:pt idx="23775">
                  <c:v>2.8946153125001599</c:v>
                </c:pt>
                <c:pt idx="23776">
                  <c:v>2.8941503125001597</c:v>
                </c:pt>
                <c:pt idx="23777">
                  <c:v>2.8936606249999999</c:v>
                </c:pt>
                <c:pt idx="23778">
                  <c:v>2.8931171875001596</c:v>
                </c:pt>
                <c:pt idx="23779">
                  <c:v>2.8926759375001598</c:v>
                </c:pt>
                <c:pt idx="23780">
                  <c:v>2.8922090625001595</c:v>
                </c:pt>
                <c:pt idx="23781">
                  <c:v>2.8917328125001598</c:v>
                </c:pt>
                <c:pt idx="23782">
                  <c:v>2.8913143749999999</c:v>
                </c:pt>
                <c:pt idx="23783">
                  <c:v>2.89091875</c:v>
                </c:pt>
                <c:pt idx="23784">
                  <c:v>2.89040281250016</c:v>
                </c:pt>
                <c:pt idx="23785">
                  <c:v>2.8898934375001599</c:v>
                </c:pt>
                <c:pt idx="23786">
                  <c:v>2.8895321875001598</c:v>
                </c:pt>
                <c:pt idx="23787">
                  <c:v>2.8892025000000001</c:v>
                </c:pt>
                <c:pt idx="23788">
                  <c:v>2.8890134375001599</c:v>
                </c:pt>
                <c:pt idx="23789">
                  <c:v>2.8890443750000001</c:v>
                </c:pt>
                <c:pt idx="23790">
                  <c:v>2.8894390625001596</c:v>
                </c:pt>
                <c:pt idx="23791">
                  <c:v>2.8897640625001597</c:v>
                </c:pt>
                <c:pt idx="23792">
                  <c:v>2.8901193749999998</c:v>
                </c:pt>
                <c:pt idx="23793">
                  <c:v>2.8905378125001597</c:v>
                </c:pt>
                <c:pt idx="23794">
                  <c:v>2.8908743750000001</c:v>
                </c:pt>
                <c:pt idx="23795">
                  <c:v>2.8912196875001599</c:v>
                </c:pt>
                <c:pt idx="23796">
                  <c:v>2.8910209375001599</c:v>
                </c:pt>
                <c:pt idx="23797">
                  <c:v>2.891310625</c:v>
                </c:pt>
                <c:pt idx="23798">
                  <c:v>2.8916925</c:v>
                </c:pt>
                <c:pt idx="23799">
                  <c:v>2.8921581249999999</c:v>
                </c:pt>
                <c:pt idx="23800">
                  <c:v>2.8925387499999999</c:v>
                </c:pt>
                <c:pt idx="23801">
                  <c:v>2.8929868750000001</c:v>
                </c:pt>
                <c:pt idx="23802">
                  <c:v>2.8933362499999999</c:v>
                </c:pt>
                <c:pt idx="23803">
                  <c:v>2.8937559375001598</c:v>
                </c:pt>
                <c:pt idx="23804">
                  <c:v>2.8941621875001595</c:v>
                </c:pt>
                <c:pt idx="23805">
                  <c:v>2.8945571875001597</c:v>
                </c:pt>
                <c:pt idx="23806">
                  <c:v>2.8949915625001599</c:v>
                </c:pt>
                <c:pt idx="23807">
                  <c:v>2.8954696875001598</c:v>
                </c:pt>
                <c:pt idx="23808">
                  <c:v>2.8958187500000001</c:v>
                </c:pt>
                <c:pt idx="23809">
                  <c:v>2.8954681249999998</c:v>
                </c:pt>
                <c:pt idx="23810">
                  <c:v>2.8950200000000001</c:v>
                </c:pt>
                <c:pt idx="23811">
                  <c:v>2.8945793750000002</c:v>
                </c:pt>
                <c:pt idx="23812">
                  <c:v>2.8942071875001596</c:v>
                </c:pt>
                <c:pt idx="23813">
                  <c:v>2.8934996875001597</c:v>
                </c:pt>
                <c:pt idx="23814">
                  <c:v>2.8930340625001598</c:v>
                </c:pt>
                <c:pt idx="23815">
                  <c:v>2.8925103125001597</c:v>
                </c:pt>
                <c:pt idx="23816">
                  <c:v>2.8920599999999999</c:v>
                </c:pt>
                <c:pt idx="23817">
                  <c:v>2.8915649999999999</c:v>
                </c:pt>
                <c:pt idx="23818">
                  <c:v>2.8910325000000001</c:v>
                </c:pt>
                <c:pt idx="23819">
                  <c:v>2.89061375</c:v>
                </c:pt>
                <c:pt idx="23820">
                  <c:v>2.8902631250000002</c:v>
                </c:pt>
                <c:pt idx="23821">
                  <c:v>2.8898199999999998</c:v>
                </c:pt>
                <c:pt idx="23822">
                  <c:v>2.889458125</c:v>
                </c:pt>
                <c:pt idx="23823">
                  <c:v>2.8892653125001599</c:v>
                </c:pt>
                <c:pt idx="23824">
                  <c:v>2.8890175</c:v>
                </c:pt>
                <c:pt idx="23825">
                  <c:v>2.8893609375001597</c:v>
                </c:pt>
                <c:pt idx="23826">
                  <c:v>2.8897387499999998</c:v>
                </c:pt>
                <c:pt idx="23827">
                  <c:v>2.8901303125001596</c:v>
                </c:pt>
                <c:pt idx="23828">
                  <c:v>2.8904518750000001</c:v>
                </c:pt>
                <c:pt idx="23829">
                  <c:v>2.8909428125001599</c:v>
                </c:pt>
                <c:pt idx="23830">
                  <c:v>2.8904684375001599</c:v>
                </c:pt>
                <c:pt idx="23831">
                  <c:v>2.8899853125001598</c:v>
                </c:pt>
                <c:pt idx="23832">
                  <c:v>2.8896503125001596</c:v>
                </c:pt>
                <c:pt idx="23833">
                  <c:v>2.8893034375001596</c:v>
                </c:pt>
                <c:pt idx="23834">
                  <c:v>2.8896371875001599</c:v>
                </c:pt>
                <c:pt idx="23835">
                  <c:v>2.8893143750000001</c:v>
                </c:pt>
                <c:pt idx="23836">
                  <c:v>2.8889546875001599</c:v>
                </c:pt>
                <c:pt idx="23837">
                  <c:v>2.8886159375001599</c:v>
                </c:pt>
                <c:pt idx="23838">
                  <c:v>2.8886428125001595</c:v>
                </c:pt>
                <c:pt idx="23839">
                  <c:v>2.8891115625001595</c:v>
                </c:pt>
                <c:pt idx="23840">
                  <c:v>2.8894628125001596</c:v>
                </c:pt>
                <c:pt idx="23841">
                  <c:v>2.8899056249999999</c:v>
                </c:pt>
                <c:pt idx="23842">
                  <c:v>2.89024875</c:v>
                </c:pt>
                <c:pt idx="23843">
                  <c:v>2.8906999999999998</c:v>
                </c:pt>
                <c:pt idx="23844">
                  <c:v>2.8911621875001599</c:v>
                </c:pt>
                <c:pt idx="23845">
                  <c:v>2.8915506249999998</c:v>
                </c:pt>
                <c:pt idx="23846">
                  <c:v>2.8918862500000002</c:v>
                </c:pt>
                <c:pt idx="23847">
                  <c:v>2.8915587500000002</c:v>
                </c:pt>
                <c:pt idx="23848">
                  <c:v>2.8911975000000001</c:v>
                </c:pt>
                <c:pt idx="23849">
                  <c:v>2.8908665625001597</c:v>
                </c:pt>
                <c:pt idx="23850">
                  <c:v>2.8904031250000002</c:v>
                </c:pt>
                <c:pt idx="23851">
                  <c:v>2.8899312500000001</c:v>
                </c:pt>
                <c:pt idx="23852">
                  <c:v>2.8895271875001596</c:v>
                </c:pt>
                <c:pt idx="23853">
                  <c:v>2.88904125</c:v>
                </c:pt>
                <c:pt idx="23854">
                  <c:v>2.8885546875001595</c:v>
                </c:pt>
                <c:pt idx="23855">
                  <c:v>2.8882196875001598</c:v>
                </c:pt>
                <c:pt idx="23856">
                  <c:v>2.8878121875001597</c:v>
                </c:pt>
                <c:pt idx="23857">
                  <c:v>2.8874665625001597</c:v>
                </c:pt>
                <c:pt idx="23858">
                  <c:v>2.8872887500000002</c:v>
                </c:pt>
                <c:pt idx="23859">
                  <c:v>2.8876784375001598</c:v>
                </c:pt>
                <c:pt idx="23860">
                  <c:v>2.8880084375001598</c:v>
                </c:pt>
                <c:pt idx="23861">
                  <c:v>2.8883546875001596</c:v>
                </c:pt>
                <c:pt idx="23862">
                  <c:v>2.88864125</c:v>
                </c:pt>
                <c:pt idx="23863">
                  <c:v>2.888989375</c:v>
                </c:pt>
                <c:pt idx="23864">
                  <c:v>2.8894462500000002</c:v>
                </c:pt>
                <c:pt idx="23865">
                  <c:v>2.8898684375001595</c:v>
                </c:pt>
                <c:pt idx="23866">
                  <c:v>2.8902399999999999</c:v>
                </c:pt>
                <c:pt idx="23867">
                  <c:v>2.8906003125001596</c:v>
                </c:pt>
                <c:pt idx="23868">
                  <c:v>2.8910403125001598</c:v>
                </c:pt>
                <c:pt idx="23869">
                  <c:v>2.8906787500000002</c:v>
                </c:pt>
                <c:pt idx="23870">
                  <c:v>2.8902115625001596</c:v>
                </c:pt>
                <c:pt idx="23871">
                  <c:v>2.8897915625001596</c:v>
                </c:pt>
                <c:pt idx="23872">
                  <c:v>2.8893612499999999</c:v>
                </c:pt>
                <c:pt idx="23873">
                  <c:v>2.889246875</c:v>
                </c:pt>
                <c:pt idx="23874">
                  <c:v>2.8895050000000002</c:v>
                </c:pt>
                <c:pt idx="23875">
                  <c:v>2.8898321875001596</c:v>
                </c:pt>
                <c:pt idx="23876">
                  <c:v>2.89019125</c:v>
                </c:pt>
                <c:pt idx="23877">
                  <c:v>2.8905675</c:v>
                </c:pt>
                <c:pt idx="23878">
                  <c:v>2.8905231250000001</c:v>
                </c:pt>
                <c:pt idx="23879">
                  <c:v>2.8901490625001598</c:v>
                </c:pt>
                <c:pt idx="23880">
                  <c:v>2.8898131249999999</c:v>
                </c:pt>
                <c:pt idx="23881">
                  <c:v>2.8893984375001596</c:v>
                </c:pt>
                <c:pt idx="23882">
                  <c:v>2.8889456249999999</c:v>
                </c:pt>
                <c:pt idx="23883">
                  <c:v>2.8885865625001599</c:v>
                </c:pt>
                <c:pt idx="23884">
                  <c:v>2.888215625</c:v>
                </c:pt>
                <c:pt idx="23885">
                  <c:v>2.8878165625001597</c:v>
                </c:pt>
                <c:pt idx="23886">
                  <c:v>2.8874256250000001</c:v>
                </c:pt>
                <c:pt idx="23887">
                  <c:v>2.8870143750000001</c:v>
                </c:pt>
                <c:pt idx="23888">
                  <c:v>2.8865643749999998</c:v>
                </c:pt>
                <c:pt idx="23889">
                  <c:v>2.8860784375001596</c:v>
                </c:pt>
                <c:pt idx="23890">
                  <c:v>2.8856981249999998</c:v>
                </c:pt>
                <c:pt idx="23891">
                  <c:v>2.8853481250000002</c:v>
                </c:pt>
                <c:pt idx="23892">
                  <c:v>2.8855231250000002</c:v>
                </c:pt>
                <c:pt idx="23893">
                  <c:v>2.8859278125001597</c:v>
                </c:pt>
                <c:pt idx="23894">
                  <c:v>2.8862740625001599</c:v>
                </c:pt>
                <c:pt idx="23895">
                  <c:v>2.8866131249999998</c:v>
                </c:pt>
                <c:pt idx="23896">
                  <c:v>2.8864531250000001</c:v>
                </c:pt>
                <c:pt idx="23897">
                  <c:v>2.8868534375001595</c:v>
                </c:pt>
                <c:pt idx="23898">
                  <c:v>2.8871853125001596</c:v>
                </c:pt>
                <c:pt idx="23899">
                  <c:v>2.8876487499999999</c:v>
                </c:pt>
                <c:pt idx="23900">
                  <c:v>2.8879765625001599</c:v>
                </c:pt>
                <c:pt idx="23901">
                  <c:v>2.8884015625001598</c:v>
                </c:pt>
                <c:pt idx="23902">
                  <c:v>2.88873625</c:v>
                </c:pt>
                <c:pt idx="23903">
                  <c:v>2.8889103125001596</c:v>
                </c:pt>
                <c:pt idx="23904">
                  <c:v>2.8892615625001596</c:v>
                </c:pt>
                <c:pt idx="23905">
                  <c:v>2.8896553125001598</c:v>
                </c:pt>
                <c:pt idx="23906">
                  <c:v>2.8900356249999999</c:v>
                </c:pt>
                <c:pt idx="23907">
                  <c:v>2.8904115625001596</c:v>
                </c:pt>
                <c:pt idx="23908">
                  <c:v>2.8908171875001596</c:v>
                </c:pt>
                <c:pt idx="23909">
                  <c:v>2.89116531250016</c:v>
                </c:pt>
                <c:pt idx="23910">
                  <c:v>2.8915125000000002</c:v>
                </c:pt>
                <c:pt idx="23911">
                  <c:v>2.8909750000000001</c:v>
                </c:pt>
                <c:pt idx="23912">
                  <c:v>2.8906240625001596</c:v>
                </c:pt>
                <c:pt idx="23913">
                  <c:v>2.8901875000000001</c:v>
                </c:pt>
                <c:pt idx="23914">
                  <c:v>2.8897209375001598</c:v>
                </c:pt>
                <c:pt idx="23915">
                  <c:v>2.8892396875001598</c:v>
                </c:pt>
                <c:pt idx="23916">
                  <c:v>2.8888968749999999</c:v>
                </c:pt>
                <c:pt idx="23917">
                  <c:v>2.8885303125001598</c:v>
                </c:pt>
                <c:pt idx="23918">
                  <c:v>2.8881509375001597</c:v>
                </c:pt>
                <c:pt idx="23919">
                  <c:v>2.8877409375001597</c:v>
                </c:pt>
                <c:pt idx="23920">
                  <c:v>2.8873615625001596</c:v>
                </c:pt>
                <c:pt idx="23921">
                  <c:v>2.8868359375001598</c:v>
                </c:pt>
                <c:pt idx="23922">
                  <c:v>2.8862284375001597</c:v>
                </c:pt>
                <c:pt idx="23923">
                  <c:v>2.8857746875001595</c:v>
                </c:pt>
                <c:pt idx="23924">
                  <c:v>2.8853009375001597</c:v>
                </c:pt>
                <c:pt idx="23925">
                  <c:v>2.8849703125001596</c:v>
                </c:pt>
                <c:pt idx="23926">
                  <c:v>2.8848768749999998</c:v>
                </c:pt>
                <c:pt idx="23927">
                  <c:v>2.8852578125001598</c:v>
                </c:pt>
                <c:pt idx="23928">
                  <c:v>2.8857446875001598</c:v>
                </c:pt>
                <c:pt idx="23929">
                  <c:v>2.8860649999999999</c:v>
                </c:pt>
                <c:pt idx="23930">
                  <c:v>2.8863896875001598</c:v>
                </c:pt>
                <c:pt idx="23931">
                  <c:v>2.8867746875001599</c:v>
                </c:pt>
                <c:pt idx="23932">
                  <c:v>2.8872121875001597</c:v>
                </c:pt>
                <c:pt idx="23933">
                  <c:v>2.8876421875001599</c:v>
                </c:pt>
                <c:pt idx="23934">
                  <c:v>2.8879721875001598</c:v>
                </c:pt>
                <c:pt idx="23935">
                  <c:v>2.8883156250000002</c:v>
                </c:pt>
                <c:pt idx="23936">
                  <c:v>2.8886681250000001</c:v>
                </c:pt>
                <c:pt idx="23937">
                  <c:v>2.8882753125001597</c:v>
                </c:pt>
                <c:pt idx="23938">
                  <c:v>2.8877534375001597</c:v>
                </c:pt>
                <c:pt idx="23939">
                  <c:v>2.8873531250000002</c:v>
                </c:pt>
                <c:pt idx="23940">
                  <c:v>2.8870312500000002</c:v>
                </c:pt>
                <c:pt idx="23941">
                  <c:v>2.8867237499999998</c:v>
                </c:pt>
                <c:pt idx="23942">
                  <c:v>2.8865253125001598</c:v>
                </c:pt>
                <c:pt idx="23943">
                  <c:v>2.8860618750000002</c:v>
                </c:pt>
                <c:pt idx="23944">
                  <c:v>2.88564</c:v>
                </c:pt>
                <c:pt idx="23945">
                  <c:v>2.8852318750000001</c:v>
                </c:pt>
                <c:pt idx="23946">
                  <c:v>2.8847787500000002</c:v>
                </c:pt>
                <c:pt idx="23947">
                  <c:v>2.8844162500000001</c:v>
                </c:pt>
                <c:pt idx="23948">
                  <c:v>2.88398625</c:v>
                </c:pt>
                <c:pt idx="23949">
                  <c:v>2.8836984375001595</c:v>
                </c:pt>
                <c:pt idx="23950">
                  <c:v>2.8840578125001599</c:v>
                </c:pt>
                <c:pt idx="23951">
                  <c:v>2.8845453125001597</c:v>
                </c:pt>
                <c:pt idx="23952">
                  <c:v>2.8848721875001599</c:v>
                </c:pt>
                <c:pt idx="23953">
                  <c:v>2.8853806249999998</c:v>
                </c:pt>
                <c:pt idx="23954">
                  <c:v>2.8857081249999998</c:v>
                </c:pt>
                <c:pt idx="23955">
                  <c:v>2.8861818750000001</c:v>
                </c:pt>
                <c:pt idx="23956">
                  <c:v>2.8866156250000001</c:v>
                </c:pt>
                <c:pt idx="23957">
                  <c:v>2.8869553125001599</c:v>
                </c:pt>
                <c:pt idx="23958">
                  <c:v>2.8873131249999999</c:v>
                </c:pt>
                <c:pt idx="23959">
                  <c:v>2.8876790625001596</c:v>
                </c:pt>
                <c:pt idx="23960">
                  <c:v>2.8881256249999998</c:v>
                </c:pt>
                <c:pt idx="23961">
                  <c:v>2.8885512499999999</c:v>
                </c:pt>
                <c:pt idx="23962">
                  <c:v>2.8881412499999999</c:v>
                </c:pt>
                <c:pt idx="23963">
                  <c:v>2.8876234375001597</c:v>
                </c:pt>
                <c:pt idx="23964">
                  <c:v>2.8872596875001597</c:v>
                </c:pt>
                <c:pt idx="23965">
                  <c:v>2.8866037499999999</c:v>
                </c:pt>
                <c:pt idx="23966">
                  <c:v>2.8861434375001598</c:v>
                </c:pt>
                <c:pt idx="23967">
                  <c:v>2.8858209375001596</c:v>
                </c:pt>
                <c:pt idx="23968">
                  <c:v>2.8852612500000001</c:v>
                </c:pt>
                <c:pt idx="23969">
                  <c:v>2.8847828125001596</c:v>
                </c:pt>
                <c:pt idx="23970">
                  <c:v>2.8843087500000002</c:v>
                </c:pt>
                <c:pt idx="23971">
                  <c:v>2.8839762499999999</c:v>
                </c:pt>
                <c:pt idx="23972">
                  <c:v>2.8835774999999999</c:v>
                </c:pt>
                <c:pt idx="23973">
                  <c:v>2.8831778125001599</c:v>
                </c:pt>
                <c:pt idx="23974">
                  <c:v>2.8832896875001599</c:v>
                </c:pt>
                <c:pt idx="23975">
                  <c:v>2.883639375</c:v>
                </c:pt>
                <c:pt idx="23976">
                  <c:v>2.8840175000000001</c:v>
                </c:pt>
                <c:pt idx="23977">
                  <c:v>2.8843521875001596</c:v>
                </c:pt>
                <c:pt idx="23978">
                  <c:v>2.8847399999999999</c:v>
                </c:pt>
                <c:pt idx="23979">
                  <c:v>2.8851284375001596</c:v>
                </c:pt>
                <c:pt idx="23980">
                  <c:v>2.8850093750000001</c:v>
                </c:pt>
                <c:pt idx="23981">
                  <c:v>2.8845881250000001</c:v>
                </c:pt>
                <c:pt idx="23982">
                  <c:v>2.8841937500000001</c:v>
                </c:pt>
                <c:pt idx="23983">
                  <c:v>2.8837484375001599</c:v>
                </c:pt>
                <c:pt idx="23984">
                  <c:v>2.8832653125001597</c:v>
                </c:pt>
                <c:pt idx="23985">
                  <c:v>2.8828900000000002</c:v>
                </c:pt>
                <c:pt idx="23986">
                  <c:v>2.8832156250000001</c:v>
                </c:pt>
                <c:pt idx="23987">
                  <c:v>2.8835493749999999</c:v>
                </c:pt>
                <c:pt idx="23988">
                  <c:v>2.8839268749999998</c:v>
                </c:pt>
                <c:pt idx="23989">
                  <c:v>2.8842781249999998</c:v>
                </c:pt>
                <c:pt idx="23990">
                  <c:v>2.8846431250000002</c:v>
                </c:pt>
                <c:pt idx="23991">
                  <c:v>2.8851121875001597</c:v>
                </c:pt>
                <c:pt idx="23992">
                  <c:v>2.8855371875001596</c:v>
                </c:pt>
                <c:pt idx="23993">
                  <c:v>2.88591</c:v>
                </c:pt>
                <c:pt idx="23994">
                  <c:v>2.8863053125001596</c:v>
                </c:pt>
                <c:pt idx="23995">
                  <c:v>2.8866946875001598</c:v>
                </c:pt>
                <c:pt idx="23996">
                  <c:v>2.8870340625001596</c:v>
                </c:pt>
                <c:pt idx="23997">
                  <c:v>2.887428125</c:v>
                </c:pt>
                <c:pt idx="23998">
                  <c:v>2.8877653125001599</c:v>
                </c:pt>
                <c:pt idx="23999">
                  <c:v>2.8881184375001596</c:v>
                </c:pt>
                <c:pt idx="24000">
                  <c:v>2.8880446875001597</c:v>
                </c:pt>
                <c:pt idx="24001">
                  <c:v>2.88766875</c:v>
                </c:pt>
                <c:pt idx="24002">
                  <c:v>2.8873175</c:v>
                </c:pt>
                <c:pt idx="24003">
                  <c:v>2.8868037499999999</c:v>
                </c:pt>
                <c:pt idx="24004">
                  <c:v>2.88640125</c:v>
                </c:pt>
                <c:pt idx="24005">
                  <c:v>2.8860753125001599</c:v>
                </c:pt>
                <c:pt idx="24006">
                  <c:v>2.8854865625001596</c:v>
                </c:pt>
                <c:pt idx="24007">
                  <c:v>2.8850853125001596</c:v>
                </c:pt>
                <c:pt idx="24008">
                  <c:v>2.8847299999999998</c:v>
                </c:pt>
                <c:pt idx="24009">
                  <c:v>2.8842781249999998</c:v>
                </c:pt>
                <c:pt idx="24010">
                  <c:v>2.8839153125001595</c:v>
                </c:pt>
                <c:pt idx="24011">
                  <c:v>2.883581875</c:v>
                </c:pt>
                <c:pt idx="24012">
                  <c:v>2.8831606249999999</c:v>
                </c:pt>
                <c:pt idx="24013">
                  <c:v>2.88279</c:v>
                </c:pt>
                <c:pt idx="24014">
                  <c:v>2.8823309375001598</c:v>
                </c:pt>
                <c:pt idx="24015">
                  <c:v>2.88176875</c:v>
                </c:pt>
                <c:pt idx="24016">
                  <c:v>2.8813328125001596</c:v>
                </c:pt>
                <c:pt idx="24017">
                  <c:v>2.8809934375001598</c:v>
                </c:pt>
                <c:pt idx="24018">
                  <c:v>2.8806534375001598</c:v>
                </c:pt>
                <c:pt idx="24019">
                  <c:v>2.88025625</c:v>
                </c:pt>
                <c:pt idx="24020">
                  <c:v>2.8798531249999999</c:v>
                </c:pt>
                <c:pt idx="24021">
                  <c:v>2.8797181250000001</c:v>
                </c:pt>
                <c:pt idx="24022">
                  <c:v>2.8800903125001596</c:v>
                </c:pt>
                <c:pt idx="24023">
                  <c:v>2.8804181249999998</c:v>
                </c:pt>
                <c:pt idx="24024">
                  <c:v>2.8807915625001597</c:v>
                </c:pt>
                <c:pt idx="24025">
                  <c:v>2.8812056250000002</c:v>
                </c:pt>
                <c:pt idx="24026">
                  <c:v>2.8816178125001599</c:v>
                </c:pt>
                <c:pt idx="24027">
                  <c:v>2.8819771875001599</c:v>
                </c:pt>
                <c:pt idx="24028">
                  <c:v>2.8823278125001597</c:v>
                </c:pt>
                <c:pt idx="24029">
                  <c:v>2.8827050000000001</c:v>
                </c:pt>
                <c:pt idx="24030">
                  <c:v>2.8830865625001598</c:v>
                </c:pt>
                <c:pt idx="24031">
                  <c:v>2.8834512499999998</c:v>
                </c:pt>
                <c:pt idx="24032">
                  <c:v>2.8837915625001598</c:v>
                </c:pt>
                <c:pt idx="24033">
                  <c:v>2.8842453125001599</c:v>
                </c:pt>
                <c:pt idx="24034">
                  <c:v>2.88458375</c:v>
                </c:pt>
                <c:pt idx="24035">
                  <c:v>2.8850859375001598</c:v>
                </c:pt>
                <c:pt idx="24036">
                  <c:v>2.8855253125001599</c:v>
                </c:pt>
                <c:pt idx="24037">
                  <c:v>2.8859900000000001</c:v>
                </c:pt>
                <c:pt idx="24038">
                  <c:v>2.88595625</c:v>
                </c:pt>
                <c:pt idx="24039">
                  <c:v>2.8863128125001598</c:v>
                </c:pt>
                <c:pt idx="24040">
                  <c:v>2.8860578125001597</c:v>
                </c:pt>
                <c:pt idx="24041">
                  <c:v>2.8859815625001599</c:v>
                </c:pt>
                <c:pt idx="24042">
                  <c:v>2.8856087499999998</c:v>
                </c:pt>
                <c:pt idx="24043">
                  <c:v>2.8850153125001596</c:v>
                </c:pt>
                <c:pt idx="24044">
                  <c:v>2.8845800000000001</c:v>
                </c:pt>
                <c:pt idx="24045">
                  <c:v>2.8842406249999999</c:v>
                </c:pt>
                <c:pt idx="24046">
                  <c:v>2.8838699999999999</c:v>
                </c:pt>
                <c:pt idx="24047">
                  <c:v>2.8832962499999999</c:v>
                </c:pt>
                <c:pt idx="24048">
                  <c:v>2.8828209375001599</c:v>
                </c:pt>
                <c:pt idx="24049">
                  <c:v>2.8824334375001599</c:v>
                </c:pt>
                <c:pt idx="24050">
                  <c:v>2.8820278125001599</c:v>
                </c:pt>
                <c:pt idx="24051">
                  <c:v>2.8821996875001599</c:v>
                </c:pt>
                <c:pt idx="24052">
                  <c:v>2.8825474999999998</c:v>
                </c:pt>
                <c:pt idx="24053">
                  <c:v>2.8828821875001598</c:v>
                </c:pt>
                <c:pt idx="24054">
                  <c:v>2.8832321875001599</c:v>
                </c:pt>
                <c:pt idx="24055">
                  <c:v>2.883639375</c:v>
                </c:pt>
                <c:pt idx="24056">
                  <c:v>2.8839721875001598</c:v>
                </c:pt>
                <c:pt idx="24057">
                  <c:v>2.8843065625001598</c:v>
                </c:pt>
                <c:pt idx="24058">
                  <c:v>2.8846768749999998</c:v>
                </c:pt>
                <c:pt idx="24059">
                  <c:v>2.88428</c:v>
                </c:pt>
                <c:pt idx="24060">
                  <c:v>2.8837056250000002</c:v>
                </c:pt>
                <c:pt idx="24061">
                  <c:v>2.8832012499999999</c:v>
                </c:pt>
                <c:pt idx="24062">
                  <c:v>2.8828812500000001</c:v>
                </c:pt>
                <c:pt idx="24063">
                  <c:v>2.8832415625001597</c:v>
                </c:pt>
                <c:pt idx="24064">
                  <c:v>2.8833253125001597</c:v>
                </c:pt>
                <c:pt idx="24065">
                  <c:v>2.8831690625001598</c:v>
                </c:pt>
                <c:pt idx="24066">
                  <c:v>2.8835193750000001</c:v>
                </c:pt>
                <c:pt idx="24067">
                  <c:v>2.8838949999999999</c:v>
                </c:pt>
                <c:pt idx="24068">
                  <c:v>2.8842784375001598</c:v>
                </c:pt>
                <c:pt idx="24069">
                  <c:v>2.8846340625001599</c:v>
                </c:pt>
                <c:pt idx="24070">
                  <c:v>2.8849562500000001</c:v>
                </c:pt>
                <c:pt idx="24071">
                  <c:v>2.8852784375001597</c:v>
                </c:pt>
                <c:pt idx="24072">
                  <c:v>2.8856621875001598</c:v>
                </c:pt>
                <c:pt idx="24073">
                  <c:v>2.8860000000000001</c:v>
                </c:pt>
                <c:pt idx="24074">
                  <c:v>2.8859790625001596</c:v>
                </c:pt>
                <c:pt idx="24075">
                  <c:v>2.8854003125001597</c:v>
                </c:pt>
                <c:pt idx="24076">
                  <c:v>2.8848846875001599</c:v>
                </c:pt>
                <c:pt idx="24077">
                  <c:v>2.8842625000000002</c:v>
                </c:pt>
                <c:pt idx="24078">
                  <c:v>2.8835678125001598</c:v>
                </c:pt>
                <c:pt idx="24079">
                  <c:v>2.8828884375001596</c:v>
                </c:pt>
                <c:pt idx="24080">
                  <c:v>2.8822493749999998</c:v>
                </c:pt>
                <c:pt idx="24081">
                  <c:v>2.8814737500000001</c:v>
                </c:pt>
                <c:pt idx="24082">
                  <c:v>2.8806737500000001</c:v>
                </c:pt>
                <c:pt idx="24083">
                  <c:v>2.8799621875001598</c:v>
                </c:pt>
                <c:pt idx="24084">
                  <c:v>2.8793996875001597</c:v>
                </c:pt>
                <c:pt idx="24085">
                  <c:v>2.8790034375001596</c:v>
                </c:pt>
                <c:pt idx="24086">
                  <c:v>2.8784818749999999</c:v>
                </c:pt>
                <c:pt idx="24087">
                  <c:v>2.8780893750000001</c:v>
                </c:pt>
                <c:pt idx="24088">
                  <c:v>2.8777440625001596</c:v>
                </c:pt>
                <c:pt idx="24089">
                  <c:v>2.8773696875001598</c:v>
                </c:pt>
                <c:pt idx="24090">
                  <c:v>2.8772793750000001</c:v>
                </c:pt>
                <c:pt idx="24091">
                  <c:v>2.8777218750000002</c:v>
                </c:pt>
                <c:pt idx="24092">
                  <c:v>2.8780687500000002</c:v>
                </c:pt>
                <c:pt idx="24093">
                  <c:v>2.8784415625001598</c:v>
                </c:pt>
                <c:pt idx="24094">
                  <c:v>2.8788506250000001</c:v>
                </c:pt>
                <c:pt idx="24095">
                  <c:v>2.8792534375001599</c:v>
                </c:pt>
                <c:pt idx="24096">
                  <c:v>2.8796996875001599</c:v>
                </c:pt>
                <c:pt idx="24097">
                  <c:v>2.8800881249999999</c:v>
                </c:pt>
                <c:pt idx="24098">
                  <c:v>2.8804375000000002</c:v>
                </c:pt>
                <c:pt idx="24099">
                  <c:v>2.8808775</c:v>
                </c:pt>
                <c:pt idx="24100">
                  <c:v>2.8812140625001597</c:v>
                </c:pt>
                <c:pt idx="24101">
                  <c:v>2.8816068750000001</c:v>
                </c:pt>
                <c:pt idx="24102">
                  <c:v>2.8818146875001598</c:v>
                </c:pt>
                <c:pt idx="24103">
                  <c:v>2.8814915625001598</c:v>
                </c:pt>
                <c:pt idx="24104">
                  <c:v>2.8811515625001598</c:v>
                </c:pt>
                <c:pt idx="24105">
                  <c:v>2.8813399999999998</c:v>
                </c:pt>
                <c:pt idx="24106">
                  <c:v>2.8816746875001598</c:v>
                </c:pt>
                <c:pt idx="24107">
                  <c:v>2.8820934375001599</c:v>
                </c:pt>
                <c:pt idx="24108">
                  <c:v>2.8824290625001598</c:v>
                </c:pt>
                <c:pt idx="24109">
                  <c:v>2.882841875</c:v>
                </c:pt>
                <c:pt idx="24110">
                  <c:v>2.8832165625001598</c:v>
                </c:pt>
                <c:pt idx="24111">
                  <c:v>2.88357625</c:v>
                </c:pt>
                <c:pt idx="24112">
                  <c:v>2.8840121875001596</c:v>
                </c:pt>
                <c:pt idx="24113">
                  <c:v>2.8843371875001598</c:v>
                </c:pt>
                <c:pt idx="24114">
                  <c:v>2.8848212499999999</c:v>
                </c:pt>
                <c:pt idx="24115">
                  <c:v>2.8851703125001595</c:v>
                </c:pt>
                <c:pt idx="24116">
                  <c:v>2.8855381250000001</c:v>
                </c:pt>
                <c:pt idx="24117">
                  <c:v>2.8854381249999999</c:v>
                </c:pt>
                <c:pt idx="24118">
                  <c:v>2.8850665625001599</c:v>
                </c:pt>
                <c:pt idx="24119">
                  <c:v>2.8847387499999999</c:v>
                </c:pt>
                <c:pt idx="24120">
                  <c:v>2.884271875</c:v>
                </c:pt>
                <c:pt idx="24121">
                  <c:v>2.8839243749999999</c:v>
                </c:pt>
                <c:pt idx="24122">
                  <c:v>2.8834615625001598</c:v>
                </c:pt>
                <c:pt idx="24123">
                  <c:v>2.8829159375001598</c:v>
                </c:pt>
                <c:pt idx="24124">
                  <c:v>2.8823659375001598</c:v>
                </c:pt>
                <c:pt idx="24125">
                  <c:v>2.8819012499999999</c:v>
                </c:pt>
                <c:pt idx="24126">
                  <c:v>2.881480625</c:v>
                </c:pt>
                <c:pt idx="24127">
                  <c:v>2.8810240625001597</c:v>
                </c:pt>
                <c:pt idx="24128">
                  <c:v>2.8806206250000002</c:v>
                </c:pt>
                <c:pt idx="24129">
                  <c:v>2.8802837499999998</c:v>
                </c:pt>
                <c:pt idx="24130">
                  <c:v>2.8799371875001598</c:v>
                </c:pt>
                <c:pt idx="24131">
                  <c:v>2.8795487500000001</c:v>
                </c:pt>
                <c:pt idx="24132">
                  <c:v>2.8791978125001596</c:v>
                </c:pt>
                <c:pt idx="24133">
                  <c:v>2.8788453125001596</c:v>
                </c:pt>
                <c:pt idx="24134">
                  <c:v>2.8784415625001598</c:v>
                </c:pt>
                <c:pt idx="24135">
                  <c:v>2.8780396875001597</c:v>
                </c:pt>
                <c:pt idx="24136">
                  <c:v>2.8776578125001597</c:v>
                </c:pt>
                <c:pt idx="24137">
                  <c:v>2.8776868750000002</c:v>
                </c:pt>
                <c:pt idx="24138">
                  <c:v>2.8780815625001597</c:v>
                </c:pt>
                <c:pt idx="24139">
                  <c:v>2.87842625</c:v>
                </c:pt>
                <c:pt idx="24140">
                  <c:v>2.8788312500000002</c:v>
                </c:pt>
                <c:pt idx="24141">
                  <c:v>2.879181875</c:v>
                </c:pt>
                <c:pt idx="24142">
                  <c:v>2.8796134375001596</c:v>
                </c:pt>
                <c:pt idx="24143">
                  <c:v>2.8799418750000001</c:v>
                </c:pt>
                <c:pt idx="24144">
                  <c:v>2.8802775</c:v>
                </c:pt>
                <c:pt idx="24145">
                  <c:v>2.8806284375001598</c:v>
                </c:pt>
                <c:pt idx="24146">
                  <c:v>2.8809740625001599</c:v>
                </c:pt>
                <c:pt idx="24147">
                  <c:v>2.8813084375001599</c:v>
                </c:pt>
                <c:pt idx="24148">
                  <c:v>2.8816562499999998</c:v>
                </c:pt>
                <c:pt idx="24149">
                  <c:v>2.8811737499999999</c:v>
                </c:pt>
                <c:pt idx="24150">
                  <c:v>2.8806137500000002</c:v>
                </c:pt>
                <c:pt idx="24151">
                  <c:v>2.8802249999999998</c:v>
                </c:pt>
                <c:pt idx="24152">
                  <c:v>2.8796771875001599</c:v>
                </c:pt>
                <c:pt idx="24153">
                  <c:v>2.8792421875001599</c:v>
                </c:pt>
                <c:pt idx="24154">
                  <c:v>2.8794490625001599</c:v>
                </c:pt>
                <c:pt idx="24155">
                  <c:v>2.8797846875001598</c:v>
                </c:pt>
                <c:pt idx="24156">
                  <c:v>2.8798818750000001</c:v>
                </c:pt>
                <c:pt idx="24157">
                  <c:v>2.8795590625001597</c:v>
                </c:pt>
                <c:pt idx="24158">
                  <c:v>2.8794340625001595</c:v>
                </c:pt>
                <c:pt idx="24159">
                  <c:v>2.8797656250000001</c:v>
                </c:pt>
                <c:pt idx="24160">
                  <c:v>2.8801856250000002</c:v>
                </c:pt>
                <c:pt idx="24161">
                  <c:v>2.8799740625001595</c:v>
                </c:pt>
                <c:pt idx="24162">
                  <c:v>2.8793875</c:v>
                </c:pt>
                <c:pt idx="24163">
                  <c:v>2.8790571875001598</c:v>
                </c:pt>
                <c:pt idx="24164">
                  <c:v>2.8784662499999998</c:v>
                </c:pt>
                <c:pt idx="24165">
                  <c:v>2.87812</c:v>
                </c:pt>
                <c:pt idx="24166">
                  <c:v>2.8776993750000002</c:v>
                </c:pt>
                <c:pt idx="24167">
                  <c:v>2.8773387499999998</c:v>
                </c:pt>
                <c:pt idx="24168">
                  <c:v>2.8772418750000002</c:v>
                </c:pt>
                <c:pt idx="24169">
                  <c:v>2.8776293750000002</c:v>
                </c:pt>
                <c:pt idx="24170">
                  <c:v>2.8779574999999999</c:v>
                </c:pt>
                <c:pt idx="24171">
                  <c:v>2.8783587499999999</c:v>
                </c:pt>
                <c:pt idx="24172">
                  <c:v>2.8786865625001599</c:v>
                </c:pt>
                <c:pt idx="24173">
                  <c:v>2.8790475</c:v>
                </c:pt>
                <c:pt idx="24174">
                  <c:v>2.879404375</c:v>
                </c:pt>
                <c:pt idx="24175">
                  <c:v>2.8797787499999998</c:v>
                </c:pt>
                <c:pt idx="24176">
                  <c:v>2.8801637499999999</c:v>
                </c:pt>
                <c:pt idx="24177">
                  <c:v>2.880576875</c:v>
                </c:pt>
                <c:pt idx="24178">
                  <c:v>2.8800634375001599</c:v>
                </c:pt>
                <c:pt idx="24179">
                  <c:v>2.8796515625001597</c:v>
                </c:pt>
                <c:pt idx="24180">
                  <c:v>2.8793006249999999</c:v>
                </c:pt>
                <c:pt idx="24181">
                  <c:v>2.8790290625001598</c:v>
                </c:pt>
                <c:pt idx="24182">
                  <c:v>2.8786990625001598</c:v>
                </c:pt>
                <c:pt idx="24183">
                  <c:v>2.8781693750000001</c:v>
                </c:pt>
                <c:pt idx="24184">
                  <c:v>2.8776640625001599</c:v>
                </c:pt>
                <c:pt idx="24185">
                  <c:v>2.8772812499999998</c:v>
                </c:pt>
                <c:pt idx="24186">
                  <c:v>2.8766993749999998</c:v>
                </c:pt>
                <c:pt idx="24187">
                  <c:v>2.8763203125001597</c:v>
                </c:pt>
                <c:pt idx="24188">
                  <c:v>2.8761987499999999</c:v>
                </c:pt>
                <c:pt idx="24189">
                  <c:v>2.8764981249999999</c:v>
                </c:pt>
                <c:pt idx="24190">
                  <c:v>2.87688875</c:v>
                </c:pt>
                <c:pt idx="24191">
                  <c:v>2.8772275</c:v>
                </c:pt>
                <c:pt idx="24192">
                  <c:v>2.8775525000000002</c:v>
                </c:pt>
                <c:pt idx="24193">
                  <c:v>2.8780078125001598</c:v>
                </c:pt>
                <c:pt idx="24194">
                  <c:v>2.8783887500000001</c:v>
                </c:pt>
                <c:pt idx="24195">
                  <c:v>2.8787240625001598</c:v>
                </c:pt>
                <c:pt idx="24196">
                  <c:v>2.8791737500000001</c:v>
                </c:pt>
                <c:pt idx="24197">
                  <c:v>2.8796024999999998</c:v>
                </c:pt>
                <c:pt idx="24198">
                  <c:v>2.8799778125001598</c:v>
                </c:pt>
                <c:pt idx="24199">
                  <c:v>2.8803043750000001</c:v>
                </c:pt>
                <c:pt idx="24200">
                  <c:v>2.8807378125001599</c:v>
                </c:pt>
                <c:pt idx="24201">
                  <c:v>2.881128125</c:v>
                </c:pt>
                <c:pt idx="24202">
                  <c:v>2.8815474999999999</c:v>
                </c:pt>
                <c:pt idx="24203">
                  <c:v>2.8811325000000001</c:v>
                </c:pt>
                <c:pt idx="24204">
                  <c:v>2.8806003125001598</c:v>
                </c:pt>
                <c:pt idx="24205">
                  <c:v>2.8800343750000001</c:v>
                </c:pt>
                <c:pt idx="24206">
                  <c:v>2.8795712500000001</c:v>
                </c:pt>
                <c:pt idx="24207">
                  <c:v>2.8790815625001596</c:v>
                </c:pt>
                <c:pt idx="24208">
                  <c:v>2.878560625</c:v>
                </c:pt>
                <c:pt idx="24209">
                  <c:v>2.8781846875001595</c:v>
                </c:pt>
                <c:pt idx="24210">
                  <c:v>2.8776475000000001</c:v>
                </c:pt>
                <c:pt idx="24211">
                  <c:v>2.8772928125001598</c:v>
                </c:pt>
                <c:pt idx="24212">
                  <c:v>2.8769340625001596</c:v>
                </c:pt>
                <c:pt idx="24213">
                  <c:v>2.8763409375001596</c:v>
                </c:pt>
                <c:pt idx="24214">
                  <c:v>2.875979375</c:v>
                </c:pt>
                <c:pt idx="24215">
                  <c:v>2.8759940625001597</c:v>
                </c:pt>
                <c:pt idx="24216">
                  <c:v>2.8759756250000001</c:v>
                </c:pt>
                <c:pt idx="24217">
                  <c:v>2.8759990625001599</c:v>
                </c:pt>
                <c:pt idx="24218">
                  <c:v>2.8760321875001598</c:v>
                </c:pt>
                <c:pt idx="24219">
                  <c:v>2.8756843750000001</c:v>
                </c:pt>
                <c:pt idx="24220">
                  <c:v>2.8753168750000002</c:v>
                </c:pt>
                <c:pt idx="24221">
                  <c:v>2.874958125</c:v>
                </c:pt>
                <c:pt idx="24222">
                  <c:v>2.8750978125001598</c:v>
                </c:pt>
                <c:pt idx="24223">
                  <c:v>2.8751037500000001</c:v>
                </c:pt>
                <c:pt idx="24224">
                  <c:v>2.8755159375001598</c:v>
                </c:pt>
                <c:pt idx="24225">
                  <c:v>2.8758740625001598</c:v>
                </c:pt>
                <c:pt idx="24226">
                  <c:v>2.8763559375001599</c:v>
                </c:pt>
                <c:pt idx="24227">
                  <c:v>2.8767140625001599</c:v>
                </c:pt>
                <c:pt idx="24228">
                  <c:v>2.87637125</c:v>
                </c:pt>
                <c:pt idx="24229">
                  <c:v>2.87593343750016</c:v>
                </c:pt>
                <c:pt idx="24230">
                  <c:v>2.8763387499999999</c:v>
                </c:pt>
                <c:pt idx="24231">
                  <c:v>2.8766603125001597</c:v>
                </c:pt>
                <c:pt idx="24232">
                  <c:v>2.8768515625001596</c:v>
                </c:pt>
                <c:pt idx="24233">
                  <c:v>2.8765246875001598</c:v>
                </c:pt>
                <c:pt idx="24234">
                  <c:v>2.8759965625001596</c:v>
                </c:pt>
                <c:pt idx="24235">
                  <c:v>2.8755315625001598</c:v>
                </c:pt>
                <c:pt idx="24236">
                  <c:v>2.875065625</c:v>
                </c:pt>
                <c:pt idx="24237">
                  <c:v>2.8747053125001596</c:v>
                </c:pt>
                <c:pt idx="24238">
                  <c:v>2.8743837499999998</c:v>
                </c:pt>
                <c:pt idx="24239">
                  <c:v>2.8739996875001599</c:v>
                </c:pt>
                <c:pt idx="24240">
                  <c:v>2.8736087499999998</c:v>
                </c:pt>
                <c:pt idx="24241">
                  <c:v>2.8731753125001598</c:v>
                </c:pt>
                <c:pt idx="24242">
                  <c:v>2.8728403125001596</c:v>
                </c:pt>
                <c:pt idx="24243">
                  <c:v>2.8724231250000001</c:v>
                </c:pt>
                <c:pt idx="24244">
                  <c:v>2.872050625</c:v>
                </c:pt>
                <c:pt idx="24245">
                  <c:v>2.8716821875001597</c:v>
                </c:pt>
                <c:pt idx="24246">
                  <c:v>2.8713553125001599</c:v>
                </c:pt>
                <c:pt idx="24247">
                  <c:v>2.8716843750000001</c:v>
                </c:pt>
                <c:pt idx="24248">
                  <c:v>2.8720803125001599</c:v>
                </c:pt>
                <c:pt idx="24249">
                  <c:v>2.8724668750000002</c:v>
                </c:pt>
                <c:pt idx="24250">
                  <c:v>2.8727021875001597</c:v>
                </c:pt>
                <c:pt idx="24251">
                  <c:v>2.8730553125001599</c:v>
                </c:pt>
                <c:pt idx="24252">
                  <c:v>2.8734412499999999</c:v>
                </c:pt>
                <c:pt idx="24253">
                  <c:v>2.8737943750000001</c:v>
                </c:pt>
                <c:pt idx="24254">
                  <c:v>2.8742065625001598</c:v>
                </c:pt>
                <c:pt idx="24255">
                  <c:v>2.8745981249999999</c:v>
                </c:pt>
                <c:pt idx="24256">
                  <c:v>2.8749525</c:v>
                </c:pt>
                <c:pt idx="24257">
                  <c:v>2.8753556250000001</c:v>
                </c:pt>
                <c:pt idx="24258">
                  <c:v>2.8757496875001598</c:v>
                </c:pt>
                <c:pt idx="24259">
                  <c:v>2.8761409375001596</c:v>
                </c:pt>
                <c:pt idx="24260">
                  <c:v>2.8757415625001599</c:v>
                </c:pt>
                <c:pt idx="24261">
                  <c:v>2.8754012499999999</c:v>
                </c:pt>
                <c:pt idx="24262">
                  <c:v>2.8754371875001596</c:v>
                </c:pt>
                <c:pt idx="24263">
                  <c:v>2.8758162500000002</c:v>
                </c:pt>
                <c:pt idx="24264">
                  <c:v>2.8762546875001598</c:v>
                </c:pt>
                <c:pt idx="24265">
                  <c:v>2.8766403125001596</c:v>
                </c:pt>
                <c:pt idx="24266">
                  <c:v>2.8770034375001599</c:v>
                </c:pt>
                <c:pt idx="24267">
                  <c:v>2.8774871875001597</c:v>
                </c:pt>
                <c:pt idx="24268">
                  <c:v>2.877891875</c:v>
                </c:pt>
                <c:pt idx="24269">
                  <c:v>2.8777200000000001</c:v>
                </c:pt>
                <c:pt idx="24270">
                  <c:v>2.8773593750000002</c:v>
                </c:pt>
                <c:pt idx="24271">
                  <c:v>2.8769471875001598</c:v>
                </c:pt>
                <c:pt idx="24272">
                  <c:v>2.8765806249999999</c:v>
                </c:pt>
                <c:pt idx="24273">
                  <c:v>2.8759100000000002</c:v>
                </c:pt>
                <c:pt idx="24274">
                  <c:v>2.875464375</c:v>
                </c:pt>
                <c:pt idx="24275">
                  <c:v>2.8750093749999999</c:v>
                </c:pt>
                <c:pt idx="24276">
                  <c:v>2.8746106249999999</c:v>
                </c:pt>
                <c:pt idx="24277">
                  <c:v>2.8741696875001597</c:v>
                </c:pt>
                <c:pt idx="24278">
                  <c:v>2.873703125</c:v>
                </c:pt>
                <c:pt idx="24279">
                  <c:v>2.8731656249999999</c:v>
                </c:pt>
                <c:pt idx="24280">
                  <c:v>2.8726615625001597</c:v>
                </c:pt>
                <c:pt idx="24281">
                  <c:v>2.8721953125001596</c:v>
                </c:pt>
                <c:pt idx="24282">
                  <c:v>2.87182125</c:v>
                </c:pt>
                <c:pt idx="24283">
                  <c:v>2.8712315625001597</c:v>
                </c:pt>
                <c:pt idx="24284">
                  <c:v>2.8706425000000002</c:v>
                </c:pt>
                <c:pt idx="24285">
                  <c:v>2.8703065625001596</c:v>
                </c:pt>
                <c:pt idx="24286">
                  <c:v>2.8699525000000001</c:v>
                </c:pt>
                <c:pt idx="24287">
                  <c:v>2.8703746875001599</c:v>
                </c:pt>
                <c:pt idx="24288">
                  <c:v>2.870570625</c:v>
                </c:pt>
                <c:pt idx="24289">
                  <c:v>2.8709112499999998</c:v>
                </c:pt>
                <c:pt idx="24290">
                  <c:v>2.871311875</c:v>
                </c:pt>
                <c:pt idx="24291">
                  <c:v>2.8716778125001596</c:v>
                </c:pt>
                <c:pt idx="24292">
                  <c:v>2.8717815625001597</c:v>
                </c:pt>
                <c:pt idx="24293">
                  <c:v>2.87168125</c:v>
                </c:pt>
                <c:pt idx="24294">
                  <c:v>2.8718706250000001</c:v>
                </c:pt>
                <c:pt idx="24295">
                  <c:v>2.8718325</c:v>
                </c:pt>
                <c:pt idx="24296">
                  <c:v>2.8719740625001595</c:v>
                </c:pt>
                <c:pt idx="24297">
                  <c:v>2.8716184375001599</c:v>
                </c:pt>
                <c:pt idx="24298">
                  <c:v>2.8712568749999998</c:v>
                </c:pt>
                <c:pt idx="24299">
                  <c:v>2.8709728125001597</c:v>
                </c:pt>
                <c:pt idx="24300">
                  <c:v>2.8712049999999998</c:v>
                </c:pt>
                <c:pt idx="24301">
                  <c:v>2.8715315625001598</c:v>
                </c:pt>
                <c:pt idx="24302">
                  <c:v>2.8718753125001597</c:v>
                </c:pt>
                <c:pt idx="24303">
                  <c:v>2.872330625</c:v>
                </c:pt>
                <c:pt idx="24304">
                  <c:v>2.8721971875001597</c:v>
                </c:pt>
                <c:pt idx="24305">
                  <c:v>2.8717606249999998</c:v>
                </c:pt>
                <c:pt idx="24306">
                  <c:v>2.8713221875001596</c:v>
                </c:pt>
                <c:pt idx="24307">
                  <c:v>2.8709487500000002</c:v>
                </c:pt>
                <c:pt idx="24308">
                  <c:v>2.8705896875001597</c:v>
                </c:pt>
                <c:pt idx="24309">
                  <c:v>2.8707637500000001</c:v>
                </c:pt>
                <c:pt idx="24310">
                  <c:v>2.8710840625001599</c:v>
                </c:pt>
                <c:pt idx="24311">
                  <c:v>2.8712821875001597</c:v>
                </c:pt>
                <c:pt idx="24312">
                  <c:v>2.8712268750000001</c:v>
                </c:pt>
                <c:pt idx="24313">
                  <c:v>2.8715831249999999</c:v>
                </c:pt>
                <c:pt idx="24314">
                  <c:v>2.8719049999999999</c:v>
                </c:pt>
                <c:pt idx="24315">
                  <c:v>2.87230843750016</c:v>
                </c:pt>
                <c:pt idx="24316">
                  <c:v>2.87264281250016</c:v>
                </c:pt>
                <c:pt idx="24317">
                  <c:v>2.8730921875001596</c:v>
                </c:pt>
                <c:pt idx="24318">
                  <c:v>2.8734565625001598</c:v>
                </c:pt>
                <c:pt idx="24319">
                  <c:v>2.8738359375001599</c:v>
                </c:pt>
                <c:pt idx="24320">
                  <c:v>2.8742078125001598</c:v>
                </c:pt>
                <c:pt idx="24321">
                  <c:v>2.8741853125001597</c:v>
                </c:pt>
                <c:pt idx="24322">
                  <c:v>2.8737462499999999</c:v>
                </c:pt>
                <c:pt idx="24323">
                  <c:v>2.8733593750000002</c:v>
                </c:pt>
                <c:pt idx="24324">
                  <c:v>2.87286375</c:v>
                </c:pt>
                <c:pt idx="24325">
                  <c:v>2.8724681250000001</c:v>
                </c:pt>
                <c:pt idx="24326">
                  <c:v>2.8720903125001596</c:v>
                </c:pt>
                <c:pt idx="24327">
                  <c:v>2.8714837499999999</c:v>
                </c:pt>
                <c:pt idx="24328">
                  <c:v>2.8710471875001597</c:v>
                </c:pt>
                <c:pt idx="24329">
                  <c:v>2.8707043749999999</c:v>
                </c:pt>
                <c:pt idx="24330">
                  <c:v>2.8703331250000002</c:v>
                </c:pt>
                <c:pt idx="24331">
                  <c:v>2.8701778125001596</c:v>
                </c:pt>
                <c:pt idx="24332">
                  <c:v>2.8701775</c:v>
                </c:pt>
                <c:pt idx="24333">
                  <c:v>2.87050218750016</c:v>
                </c:pt>
                <c:pt idx="24334">
                  <c:v>2.8705228125001598</c:v>
                </c:pt>
                <c:pt idx="24335">
                  <c:v>2.8701756249999999</c:v>
                </c:pt>
                <c:pt idx="24336">
                  <c:v>2.8696253125001596</c:v>
                </c:pt>
                <c:pt idx="24337">
                  <c:v>2.8690237500000002</c:v>
                </c:pt>
                <c:pt idx="24338">
                  <c:v>2.8685106249999999</c:v>
                </c:pt>
                <c:pt idx="24339">
                  <c:v>2.8681421875001596</c:v>
                </c:pt>
                <c:pt idx="24340">
                  <c:v>2.8677596875001599</c:v>
                </c:pt>
                <c:pt idx="24341">
                  <c:v>2.8674209375001598</c:v>
                </c:pt>
                <c:pt idx="24342">
                  <c:v>2.8670096875001598</c:v>
                </c:pt>
                <c:pt idx="24343">
                  <c:v>2.8666365625001595</c:v>
                </c:pt>
                <c:pt idx="24344">
                  <c:v>2.866278125</c:v>
                </c:pt>
                <c:pt idx="24345">
                  <c:v>2.8658356249999999</c:v>
                </c:pt>
                <c:pt idx="24346">
                  <c:v>2.8659165625001597</c:v>
                </c:pt>
                <c:pt idx="24347">
                  <c:v>2.8659875000000001</c:v>
                </c:pt>
                <c:pt idx="24348">
                  <c:v>2.8663565625001599</c:v>
                </c:pt>
                <c:pt idx="24349">
                  <c:v>2.8667103125001598</c:v>
                </c:pt>
                <c:pt idx="24350">
                  <c:v>2.8670331249999998</c:v>
                </c:pt>
                <c:pt idx="24351">
                  <c:v>2.8674234375001597</c:v>
                </c:pt>
                <c:pt idx="24352">
                  <c:v>2.8677518750000002</c:v>
                </c:pt>
                <c:pt idx="24353">
                  <c:v>2.8682559375001597</c:v>
                </c:pt>
                <c:pt idx="24354">
                  <c:v>2.868660625</c:v>
                </c:pt>
                <c:pt idx="24355">
                  <c:v>2.8689831250000002</c:v>
                </c:pt>
                <c:pt idx="24356">
                  <c:v>2.869340625</c:v>
                </c:pt>
                <c:pt idx="24357">
                  <c:v>2.8690087499999999</c:v>
                </c:pt>
                <c:pt idx="24358">
                  <c:v>2.8686637500000001</c:v>
                </c:pt>
                <c:pt idx="24359">
                  <c:v>2.8687325000000001</c:v>
                </c:pt>
                <c:pt idx="24360">
                  <c:v>2.8685156250000001</c:v>
                </c:pt>
                <c:pt idx="24361">
                  <c:v>2.8680675</c:v>
                </c:pt>
                <c:pt idx="24362">
                  <c:v>2.8677084375001596</c:v>
                </c:pt>
                <c:pt idx="24363">
                  <c:v>2.8673537499999999</c:v>
                </c:pt>
                <c:pt idx="24364">
                  <c:v>2.8675078125001598</c:v>
                </c:pt>
                <c:pt idx="24365">
                  <c:v>2.8678656249999999</c:v>
                </c:pt>
                <c:pt idx="24366">
                  <c:v>2.8682699999999999</c:v>
                </c:pt>
                <c:pt idx="24367">
                  <c:v>2.8686028125001597</c:v>
                </c:pt>
                <c:pt idx="24368">
                  <c:v>2.8689593750000002</c:v>
                </c:pt>
                <c:pt idx="24369">
                  <c:v>2.8693512499999998</c:v>
                </c:pt>
                <c:pt idx="24370">
                  <c:v>2.8691949999999999</c:v>
                </c:pt>
                <c:pt idx="24371">
                  <c:v>2.8686421875001598</c:v>
                </c:pt>
                <c:pt idx="24372">
                  <c:v>2.8682837499999998</c:v>
                </c:pt>
                <c:pt idx="24373">
                  <c:v>2.8679131249999998</c:v>
                </c:pt>
                <c:pt idx="24374">
                  <c:v>2.8675353125001597</c:v>
                </c:pt>
                <c:pt idx="24375">
                  <c:v>2.8670512499999998</c:v>
                </c:pt>
                <c:pt idx="24376">
                  <c:v>2.8664706249999998</c:v>
                </c:pt>
                <c:pt idx="24377">
                  <c:v>2.8658690625001597</c:v>
                </c:pt>
                <c:pt idx="24378">
                  <c:v>2.8655265625001598</c:v>
                </c:pt>
                <c:pt idx="24379">
                  <c:v>2.8654171875001597</c:v>
                </c:pt>
                <c:pt idx="24380">
                  <c:v>2.8657934375001597</c:v>
                </c:pt>
                <c:pt idx="24381">
                  <c:v>2.8662309375001596</c:v>
                </c:pt>
                <c:pt idx="24382">
                  <c:v>2.8666859375001597</c:v>
                </c:pt>
                <c:pt idx="24383">
                  <c:v>2.8670371875001597</c:v>
                </c:pt>
                <c:pt idx="24384">
                  <c:v>2.8673884375001597</c:v>
                </c:pt>
                <c:pt idx="24385">
                  <c:v>2.8677950000000001</c:v>
                </c:pt>
                <c:pt idx="24386">
                  <c:v>2.868130625</c:v>
                </c:pt>
                <c:pt idx="24387">
                  <c:v>2.8684753125001596</c:v>
                </c:pt>
                <c:pt idx="24388">
                  <c:v>2.8688115625001598</c:v>
                </c:pt>
                <c:pt idx="24389">
                  <c:v>2.8691503125001598</c:v>
                </c:pt>
                <c:pt idx="24390">
                  <c:v>2.8695881249999999</c:v>
                </c:pt>
                <c:pt idx="24391">
                  <c:v>2.8700337500000002</c:v>
                </c:pt>
                <c:pt idx="24392">
                  <c:v>2.8704546875001595</c:v>
                </c:pt>
                <c:pt idx="24393">
                  <c:v>2.8700965625001595</c:v>
                </c:pt>
                <c:pt idx="24394">
                  <c:v>2.8697171875001599</c:v>
                </c:pt>
                <c:pt idx="24395">
                  <c:v>2.8693200000000001</c:v>
                </c:pt>
                <c:pt idx="24396">
                  <c:v>2.8688815625001598</c:v>
                </c:pt>
                <c:pt idx="24397">
                  <c:v>2.8683846875001597</c:v>
                </c:pt>
                <c:pt idx="24398">
                  <c:v>2.8679090625001598</c:v>
                </c:pt>
                <c:pt idx="24399">
                  <c:v>2.8672434375001599</c:v>
                </c:pt>
                <c:pt idx="24400">
                  <c:v>2.8668671875001599</c:v>
                </c:pt>
                <c:pt idx="24401">
                  <c:v>2.8664624999999999</c:v>
                </c:pt>
                <c:pt idx="24402">
                  <c:v>2.8660103125001597</c:v>
                </c:pt>
                <c:pt idx="24403">
                  <c:v>2.8655624999999998</c:v>
                </c:pt>
                <c:pt idx="24404">
                  <c:v>2.8651925</c:v>
                </c:pt>
                <c:pt idx="24405">
                  <c:v>2.864846875</c:v>
                </c:pt>
                <c:pt idx="24406">
                  <c:v>2.8651918749999998</c:v>
                </c:pt>
                <c:pt idx="24407">
                  <c:v>2.8653040625001598</c:v>
                </c:pt>
                <c:pt idx="24408">
                  <c:v>2.8656365625001596</c:v>
                </c:pt>
                <c:pt idx="24409">
                  <c:v>2.8659903125001596</c:v>
                </c:pt>
                <c:pt idx="24410">
                  <c:v>2.8664265625001599</c:v>
                </c:pt>
                <c:pt idx="24411">
                  <c:v>2.8667518749999998</c:v>
                </c:pt>
                <c:pt idx="24412">
                  <c:v>2.8670796875001598</c:v>
                </c:pt>
                <c:pt idx="24413">
                  <c:v>2.8666240625001596</c:v>
                </c:pt>
                <c:pt idx="24414">
                  <c:v>2.8662375</c:v>
                </c:pt>
                <c:pt idx="24415">
                  <c:v>2.8656506249999998</c:v>
                </c:pt>
                <c:pt idx="24416">
                  <c:v>2.865280625</c:v>
                </c:pt>
                <c:pt idx="24417">
                  <c:v>2.8648746875001598</c:v>
                </c:pt>
                <c:pt idx="24418">
                  <c:v>2.8644634375001599</c:v>
                </c:pt>
                <c:pt idx="24419">
                  <c:v>2.8639356249999999</c:v>
                </c:pt>
                <c:pt idx="24420">
                  <c:v>2.8636128125001599</c:v>
                </c:pt>
                <c:pt idx="24421">
                  <c:v>2.8631846875001599</c:v>
                </c:pt>
                <c:pt idx="24422">
                  <c:v>2.8628109375001598</c:v>
                </c:pt>
                <c:pt idx="24423">
                  <c:v>2.8628568749999999</c:v>
                </c:pt>
                <c:pt idx="24424">
                  <c:v>2.8632890625001597</c:v>
                </c:pt>
                <c:pt idx="24425">
                  <c:v>2.8636575</c:v>
                </c:pt>
                <c:pt idx="24426">
                  <c:v>2.8639856250000002</c:v>
                </c:pt>
                <c:pt idx="24427">
                  <c:v>2.8643978125001599</c:v>
                </c:pt>
                <c:pt idx="24428">
                  <c:v>2.8648618749999999</c:v>
                </c:pt>
                <c:pt idx="24429">
                  <c:v>2.86524</c:v>
                </c:pt>
                <c:pt idx="24430">
                  <c:v>2.8655953125001599</c:v>
                </c:pt>
                <c:pt idx="24431">
                  <c:v>2.8659265625001598</c:v>
                </c:pt>
                <c:pt idx="24432">
                  <c:v>2.8657009375001596</c:v>
                </c:pt>
                <c:pt idx="24433">
                  <c:v>2.8653765625001597</c:v>
                </c:pt>
                <c:pt idx="24434">
                  <c:v>2.8657231250000001</c:v>
                </c:pt>
                <c:pt idx="24435">
                  <c:v>2.8658712500000001</c:v>
                </c:pt>
                <c:pt idx="24436">
                  <c:v>2.8662428125001598</c:v>
                </c:pt>
                <c:pt idx="24437">
                  <c:v>2.8665721875001595</c:v>
                </c:pt>
                <c:pt idx="24438">
                  <c:v>2.8669431250000001</c:v>
                </c:pt>
                <c:pt idx="24439">
                  <c:v>2.8673043749999998</c:v>
                </c:pt>
                <c:pt idx="24440">
                  <c:v>2.8677178125001599</c:v>
                </c:pt>
                <c:pt idx="24441">
                  <c:v>2.8681246875001598</c:v>
                </c:pt>
                <c:pt idx="24442">
                  <c:v>2.8684640625001596</c:v>
                </c:pt>
                <c:pt idx="24443">
                  <c:v>2.8688484375001599</c:v>
                </c:pt>
                <c:pt idx="24444">
                  <c:v>2.8685015625001595</c:v>
                </c:pt>
                <c:pt idx="24445">
                  <c:v>2.8680171875001599</c:v>
                </c:pt>
                <c:pt idx="24446">
                  <c:v>2.8676828125001599</c:v>
                </c:pt>
                <c:pt idx="24447">
                  <c:v>2.86718218750016</c:v>
                </c:pt>
                <c:pt idx="24448">
                  <c:v>2.8665653125001596</c:v>
                </c:pt>
                <c:pt idx="24449">
                  <c:v>2.8660409375001596</c:v>
                </c:pt>
                <c:pt idx="24450">
                  <c:v>2.8654315625001598</c:v>
                </c:pt>
                <c:pt idx="24451">
                  <c:v>2.8650340625001598</c:v>
                </c:pt>
                <c:pt idx="24452">
                  <c:v>2.8646293749999998</c:v>
                </c:pt>
                <c:pt idx="24453">
                  <c:v>2.8642878125001596</c:v>
                </c:pt>
                <c:pt idx="24454">
                  <c:v>2.8637865625001599</c:v>
                </c:pt>
                <c:pt idx="24455">
                  <c:v>2.8632437500000001</c:v>
                </c:pt>
                <c:pt idx="24456">
                  <c:v>2.8627606249999999</c:v>
                </c:pt>
                <c:pt idx="24457">
                  <c:v>2.8624043750000001</c:v>
                </c:pt>
                <c:pt idx="24458">
                  <c:v>2.8618865625001599</c:v>
                </c:pt>
                <c:pt idx="24459">
                  <c:v>2.8614618749999998</c:v>
                </c:pt>
                <c:pt idx="24460">
                  <c:v>2.861024375</c:v>
                </c:pt>
                <c:pt idx="24461">
                  <c:v>2.8606924999999999</c:v>
                </c:pt>
                <c:pt idx="24462">
                  <c:v>2.8603168750000001</c:v>
                </c:pt>
                <c:pt idx="24463">
                  <c:v>2.8598837499999998</c:v>
                </c:pt>
                <c:pt idx="24464">
                  <c:v>2.8599368749999998</c:v>
                </c:pt>
                <c:pt idx="24465">
                  <c:v>2.8602809375001597</c:v>
                </c:pt>
                <c:pt idx="24466">
                  <c:v>2.8606387500000001</c:v>
                </c:pt>
                <c:pt idx="24467">
                  <c:v>2.8609900000000001</c:v>
                </c:pt>
                <c:pt idx="24468">
                  <c:v>2.8613340625001595</c:v>
                </c:pt>
                <c:pt idx="24469">
                  <c:v>2.86180406250016</c:v>
                </c:pt>
                <c:pt idx="24470">
                  <c:v>2.8623103125001599</c:v>
                </c:pt>
                <c:pt idx="24471">
                  <c:v>2.8627743749999999</c:v>
                </c:pt>
                <c:pt idx="24472">
                  <c:v>2.8631612500000001</c:v>
                </c:pt>
                <c:pt idx="24473">
                  <c:v>2.8635253125001596</c:v>
                </c:pt>
                <c:pt idx="24474">
                  <c:v>2.8639393750000002</c:v>
                </c:pt>
                <c:pt idx="24475">
                  <c:v>2.8644396875001599</c:v>
                </c:pt>
                <c:pt idx="24476">
                  <c:v>2.8639534375001596</c:v>
                </c:pt>
                <c:pt idx="24477">
                  <c:v>2.8633546875001596</c:v>
                </c:pt>
                <c:pt idx="24478">
                  <c:v>2.8630325000000001</c:v>
                </c:pt>
                <c:pt idx="24479">
                  <c:v>2.8626981250000001</c:v>
                </c:pt>
                <c:pt idx="24480">
                  <c:v>2.8623003125001598</c:v>
                </c:pt>
                <c:pt idx="24481">
                  <c:v>2.86186843750016</c:v>
                </c:pt>
                <c:pt idx="24482">
                  <c:v>2.86153406250016</c:v>
                </c:pt>
                <c:pt idx="24483">
                  <c:v>2.8611712499999999</c:v>
                </c:pt>
                <c:pt idx="24484">
                  <c:v>2.8611818750000002</c:v>
                </c:pt>
                <c:pt idx="24485">
                  <c:v>2.8614278125001595</c:v>
                </c:pt>
                <c:pt idx="24486">
                  <c:v>2.8616346875001599</c:v>
                </c:pt>
                <c:pt idx="24487">
                  <c:v>2.8619121875001596</c:v>
                </c:pt>
                <c:pt idx="24488">
                  <c:v>2.8622684375001599</c:v>
                </c:pt>
                <c:pt idx="24489">
                  <c:v>2.8626009375001598</c:v>
                </c:pt>
                <c:pt idx="24490">
                  <c:v>2.8622346875001599</c:v>
                </c:pt>
                <c:pt idx="24491">
                  <c:v>2.8617303125001596</c:v>
                </c:pt>
                <c:pt idx="24492">
                  <c:v>2.861280625</c:v>
                </c:pt>
                <c:pt idx="24493">
                  <c:v>2.8608662499999999</c:v>
                </c:pt>
                <c:pt idx="24494">
                  <c:v>2.8605149999999999</c:v>
                </c:pt>
                <c:pt idx="24495">
                  <c:v>2.8601506250000002</c:v>
                </c:pt>
                <c:pt idx="24496">
                  <c:v>2.8598084375001598</c:v>
                </c:pt>
                <c:pt idx="24497">
                  <c:v>2.8601293750000001</c:v>
                </c:pt>
                <c:pt idx="24498">
                  <c:v>2.8605184375001595</c:v>
                </c:pt>
                <c:pt idx="24499">
                  <c:v>2.8608743749999999</c:v>
                </c:pt>
                <c:pt idx="24500">
                  <c:v>2.8613024999999999</c:v>
                </c:pt>
                <c:pt idx="24501">
                  <c:v>2.8616328125001598</c:v>
                </c:pt>
                <c:pt idx="24502">
                  <c:v>2.8620481249999998</c:v>
                </c:pt>
                <c:pt idx="24503">
                  <c:v>2.8624053125001598</c:v>
                </c:pt>
                <c:pt idx="24504">
                  <c:v>2.8628475</c:v>
                </c:pt>
                <c:pt idx="24505">
                  <c:v>2.8633856249999998</c:v>
                </c:pt>
                <c:pt idx="24506">
                  <c:v>2.8637100000000002</c:v>
                </c:pt>
                <c:pt idx="24507">
                  <c:v>2.8640521875001599</c:v>
                </c:pt>
                <c:pt idx="24508">
                  <c:v>2.8636368750000001</c:v>
                </c:pt>
                <c:pt idx="24509">
                  <c:v>2.8632321875001598</c:v>
                </c:pt>
                <c:pt idx="24510">
                  <c:v>2.8628174999999998</c:v>
                </c:pt>
                <c:pt idx="24511">
                  <c:v>2.8624943749999998</c:v>
                </c:pt>
                <c:pt idx="24512">
                  <c:v>2.8620468749999999</c:v>
                </c:pt>
                <c:pt idx="24513">
                  <c:v>2.8616646875001597</c:v>
                </c:pt>
                <c:pt idx="24514">
                  <c:v>2.8610928125001598</c:v>
                </c:pt>
                <c:pt idx="24515">
                  <c:v>2.8605803125001596</c:v>
                </c:pt>
                <c:pt idx="24516">
                  <c:v>2.8600356250000001</c:v>
                </c:pt>
                <c:pt idx="24517">
                  <c:v>2.8596040625001597</c:v>
                </c:pt>
                <c:pt idx="24518">
                  <c:v>2.8592515625001598</c:v>
                </c:pt>
                <c:pt idx="24519">
                  <c:v>2.8588981250000001</c:v>
                </c:pt>
                <c:pt idx="24520">
                  <c:v>2.8585625000000001</c:v>
                </c:pt>
                <c:pt idx="24521">
                  <c:v>2.858965</c:v>
                </c:pt>
                <c:pt idx="24522">
                  <c:v>2.8593137500000001</c:v>
                </c:pt>
                <c:pt idx="24523">
                  <c:v>2.8596440625001596</c:v>
                </c:pt>
                <c:pt idx="24524">
                  <c:v>2.8600684375001597</c:v>
                </c:pt>
                <c:pt idx="24525">
                  <c:v>2.8596668749999998</c:v>
                </c:pt>
                <c:pt idx="24526">
                  <c:v>2.8590990625001598</c:v>
                </c:pt>
                <c:pt idx="24527">
                  <c:v>2.8586499999999999</c:v>
                </c:pt>
                <c:pt idx="24528">
                  <c:v>2.85809625</c:v>
                </c:pt>
                <c:pt idx="24529">
                  <c:v>2.857551875</c:v>
                </c:pt>
                <c:pt idx="24530">
                  <c:v>2.8570793750000001</c:v>
                </c:pt>
                <c:pt idx="24531">
                  <c:v>2.856623125</c:v>
                </c:pt>
                <c:pt idx="24532">
                  <c:v>2.8562862500000001</c:v>
                </c:pt>
                <c:pt idx="24533">
                  <c:v>2.85653093750016</c:v>
                </c:pt>
                <c:pt idx="24534">
                  <c:v>2.8568937499999998</c:v>
                </c:pt>
                <c:pt idx="24535">
                  <c:v>2.8572318750000001</c:v>
                </c:pt>
                <c:pt idx="24536">
                  <c:v>2.8575818750000002</c:v>
                </c:pt>
                <c:pt idx="24537">
                  <c:v>2.8580675000000002</c:v>
                </c:pt>
                <c:pt idx="24538">
                  <c:v>2.8584774999999998</c:v>
                </c:pt>
                <c:pt idx="24539">
                  <c:v>2.8588003125001595</c:v>
                </c:pt>
                <c:pt idx="24540">
                  <c:v>2.8592190625001597</c:v>
                </c:pt>
                <c:pt idx="24541">
                  <c:v>2.8595621875001598</c:v>
                </c:pt>
                <c:pt idx="24542">
                  <c:v>2.8599181250000001</c:v>
                </c:pt>
                <c:pt idx="24543">
                  <c:v>2.8602759375001598</c:v>
                </c:pt>
                <c:pt idx="24544">
                  <c:v>2.8607765625001598</c:v>
                </c:pt>
                <c:pt idx="24545">
                  <c:v>2.86114625</c:v>
                </c:pt>
                <c:pt idx="24546">
                  <c:v>2.8615487499999999</c:v>
                </c:pt>
                <c:pt idx="24547">
                  <c:v>2.8619124999999999</c:v>
                </c:pt>
                <c:pt idx="24548">
                  <c:v>2.8622684375001599</c:v>
                </c:pt>
                <c:pt idx="24549">
                  <c:v>2.8621334375001597</c:v>
                </c:pt>
                <c:pt idx="24550">
                  <c:v>2.8617962499999998</c:v>
                </c:pt>
                <c:pt idx="24551">
                  <c:v>2.8613762500000002</c:v>
                </c:pt>
                <c:pt idx="24552">
                  <c:v>2.8609737499999999</c:v>
                </c:pt>
                <c:pt idx="24553">
                  <c:v>2.8605846875001597</c:v>
                </c:pt>
                <c:pt idx="24554">
                  <c:v>2.86019093750016</c:v>
                </c:pt>
                <c:pt idx="24555">
                  <c:v>2.8597843749999998</c:v>
                </c:pt>
                <c:pt idx="24556">
                  <c:v>2.8593446875001596</c:v>
                </c:pt>
                <c:pt idx="24557">
                  <c:v>2.8588825</c:v>
                </c:pt>
                <c:pt idx="24558">
                  <c:v>2.858476875</c:v>
                </c:pt>
                <c:pt idx="24559">
                  <c:v>2.8580818749999999</c:v>
                </c:pt>
                <c:pt idx="24560">
                  <c:v>2.8576656250000001</c:v>
                </c:pt>
                <c:pt idx="24561">
                  <c:v>2.8572909375001596</c:v>
                </c:pt>
                <c:pt idx="24562">
                  <c:v>2.8575859375001595</c:v>
                </c:pt>
                <c:pt idx="24563">
                  <c:v>2.8579184375001598</c:v>
                </c:pt>
                <c:pt idx="24564">
                  <c:v>2.8582756250000001</c:v>
                </c:pt>
                <c:pt idx="24565">
                  <c:v>2.8585968749999999</c:v>
                </c:pt>
                <c:pt idx="24566">
                  <c:v>2.8589218750000001</c:v>
                </c:pt>
                <c:pt idx="24567">
                  <c:v>2.8593278125001595</c:v>
                </c:pt>
                <c:pt idx="24568">
                  <c:v>2.8589568750000001</c:v>
                </c:pt>
                <c:pt idx="24569">
                  <c:v>2.85848375</c:v>
                </c:pt>
                <c:pt idx="24570">
                  <c:v>2.858161875</c:v>
                </c:pt>
                <c:pt idx="24571">
                  <c:v>2.85780968750016</c:v>
                </c:pt>
                <c:pt idx="24572">
                  <c:v>2.8577628125001597</c:v>
                </c:pt>
                <c:pt idx="24573">
                  <c:v>2.8581425</c:v>
                </c:pt>
                <c:pt idx="24574">
                  <c:v>2.8579981249999999</c:v>
                </c:pt>
                <c:pt idx="24575">
                  <c:v>2.8583740625001597</c:v>
                </c:pt>
                <c:pt idx="24576">
                  <c:v>2.8587121875001595</c:v>
                </c:pt>
                <c:pt idx="24577">
                  <c:v>2.8590990625001598</c:v>
                </c:pt>
                <c:pt idx="24578">
                  <c:v>2.8595156249999998</c:v>
                </c:pt>
                <c:pt idx="24579">
                  <c:v>2.8599078125001598</c:v>
                </c:pt>
                <c:pt idx="24580">
                  <c:v>2.8602400000000001</c:v>
                </c:pt>
                <c:pt idx="24581">
                  <c:v>2.8598278125001597</c:v>
                </c:pt>
                <c:pt idx="24582">
                  <c:v>2.8594425000000001</c:v>
                </c:pt>
                <c:pt idx="24583">
                  <c:v>2.8590537500000002</c:v>
                </c:pt>
                <c:pt idx="24584">
                  <c:v>2.858664375</c:v>
                </c:pt>
                <c:pt idx="24585">
                  <c:v>2.8582456249999999</c:v>
                </c:pt>
                <c:pt idx="24586">
                  <c:v>2.8579171875001599</c:v>
                </c:pt>
                <c:pt idx="24587">
                  <c:v>2.8575778125001596</c:v>
                </c:pt>
                <c:pt idx="24588">
                  <c:v>2.8572159375001598</c:v>
                </c:pt>
                <c:pt idx="24589">
                  <c:v>2.8572612500000001</c:v>
                </c:pt>
                <c:pt idx="24590">
                  <c:v>2.8575862500000002</c:v>
                </c:pt>
                <c:pt idx="24591">
                  <c:v>2.8579759375001599</c:v>
                </c:pt>
                <c:pt idx="24592">
                  <c:v>2.8583053125001596</c:v>
                </c:pt>
                <c:pt idx="24593">
                  <c:v>2.8579750000000002</c:v>
                </c:pt>
                <c:pt idx="24594">
                  <c:v>2.8575890625001596</c:v>
                </c:pt>
                <c:pt idx="24595">
                  <c:v>2.8575599999999999</c:v>
                </c:pt>
                <c:pt idx="24596">
                  <c:v>2.8572318750000001</c:v>
                </c:pt>
                <c:pt idx="24597">
                  <c:v>2.856788125</c:v>
                </c:pt>
                <c:pt idx="24598">
                  <c:v>2.8564409375001598</c:v>
                </c:pt>
                <c:pt idx="24599">
                  <c:v>2.8559675000000002</c:v>
                </c:pt>
                <c:pt idx="24600">
                  <c:v>2.8560599999999998</c:v>
                </c:pt>
                <c:pt idx="24601">
                  <c:v>2.8564287500000001</c:v>
                </c:pt>
                <c:pt idx="24602">
                  <c:v>2.8568584375001596</c:v>
                </c:pt>
                <c:pt idx="24603">
                  <c:v>2.8572025000000001</c:v>
                </c:pt>
                <c:pt idx="24604">
                  <c:v>2.8575540625001596</c:v>
                </c:pt>
                <c:pt idx="24605">
                  <c:v>2.8572181250000002</c:v>
                </c:pt>
                <c:pt idx="24606">
                  <c:v>2.8568346875001596</c:v>
                </c:pt>
                <c:pt idx="24607">
                  <c:v>2.8569878125001598</c:v>
                </c:pt>
                <c:pt idx="24608">
                  <c:v>2.8573309375001599</c:v>
                </c:pt>
                <c:pt idx="24609">
                  <c:v>2.8577396875001599</c:v>
                </c:pt>
                <c:pt idx="24610">
                  <c:v>2.8581462499999999</c:v>
                </c:pt>
                <c:pt idx="24611">
                  <c:v>2.8584709375001598</c:v>
                </c:pt>
                <c:pt idx="24612">
                  <c:v>2.8580896875001596</c:v>
                </c:pt>
                <c:pt idx="24613">
                  <c:v>2.8584631250000001</c:v>
                </c:pt>
                <c:pt idx="24614">
                  <c:v>2.8581612500000002</c:v>
                </c:pt>
                <c:pt idx="24615">
                  <c:v>2.8581012499999998</c:v>
                </c:pt>
                <c:pt idx="24616">
                  <c:v>2.8577759375001599</c:v>
                </c:pt>
                <c:pt idx="24617">
                  <c:v>2.8576662499999999</c:v>
                </c:pt>
                <c:pt idx="24618">
                  <c:v>2.8577656249999999</c:v>
                </c:pt>
                <c:pt idx="24619">
                  <c:v>2.8578996875001597</c:v>
                </c:pt>
                <c:pt idx="24620">
                  <c:v>2.8574978125001596</c:v>
                </c:pt>
                <c:pt idx="24621">
                  <c:v>2.8571012499999999</c:v>
                </c:pt>
                <c:pt idx="24622">
                  <c:v>2.8566050000000001</c:v>
                </c:pt>
                <c:pt idx="24623">
                  <c:v>2.8561503125001599</c:v>
                </c:pt>
                <c:pt idx="24624">
                  <c:v>2.8556724999999998</c:v>
                </c:pt>
                <c:pt idx="24625">
                  <c:v>2.85531093750016</c:v>
                </c:pt>
                <c:pt idx="24626">
                  <c:v>2.8548890625001597</c:v>
                </c:pt>
                <c:pt idx="24627">
                  <c:v>2.8545212499999999</c:v>
                </c:pt>
                <c:pt idx="24628">
                  <c:v>2.8547137500000002</c:v>
                </c:pt>
                <c:pt idx="24629">
                  <c:v>2.85445468750016</c:v>
                </c:pt>
                <c:pt idx="24630">
                  <c:v>2.8546415625001598</c:v>
                </c:pt>
                <c:pt idx="24631">
                  <c:v>2.8546384375001597</c:v>
                </c:pt>
                <c:pt idx="24632">
                  <c:v>2.8549590625001597</c:v>
                </c:pt>
                <c:pt idx="24633">
                  <c:v>2.8553040625001596</c:v>
                </c:pt>
                <c:pt idx="24634">
                  <c:v>2.8556915625001595</c:v>
                </c:pt>
                <c:pt idx="24635">
                  <c:v>2.8560171875001599</c:v>
                </c:pt>
                <c:pt idx="24636">
                  <c:v>2.8563415625001598</c:v>
                </c:pt>
                <c:pt idx="24637">
                  <c:v>2.8566690625001598</c:v>
                </c:pt>
                <c:pt idx="24638">
                  <c:v>2.8570150000000001</c:v>
                </c:pt>
                <c:pt idx="24639">
                  <c:v>2.8573640625001597</c:v>
                </c:pt>
                <c:pt idx="24640">
                  <c:v>2.857690625</c:v>
                </c:pt>
                <c:pt idx="24641">
                  <c:v>2.8580709375001598</c:v>
                </c:pt>
                <c:pt idx="24642">
                  <c:v>2.8584624999999999</c:v>
                </c:pt>
                <c:pt idx="24643">
                  <c:v>2.8588974999999999</c:v>
                </c:pt>
                <c:pt idx="24644">
                  <c:v>2.8592618750000001</c:v>
                </c:pt>
                <c:pt idx="24645">
                  <c:v>2.8596578125001599</c:v>
                </c:pt>
                <c:pt idx="24646">
                  <c:v>2.8600215625001599</c:v>
                </c:pt>
                <c:pt idx="24647">
                  <c:v>2.8596762500000001</c:v>
                </c:pt>
                <c:pt idx="24648">
                  <c:v>2.8591193750000001</c:v>
                </c:pt>
                <c:pt idx="24649">
                  <c:v>2.858688125</c:v>
                </c:pt>
                <c:pt idx="24650">
                  <c:v>2.8582728125001595</c:v>
                </c:pt>
                <c:pt idx="24651">
                  <c:v>2.8577181249999999</c:v>
                </c:pt>
                <c:pt idx="24652">
                  <c:v>2.8572881250000002</c:v>
                </c:pt>
                <c:pt idx="24653">
                  <c:v>2.8567971875001597</c:v>
                </c:pt>
                <c:pt idx="24654">
                  <c:v>2.8561450000000002</c:v>
                </c:pt>
                <c:pt idx="24655">
                  <c:v>2.8557415625001599</c:v>
                </c:pt>
                <c:pt idx="24656">
                  <c:v>2.8553178125001599</c:v>
                </c:pt>
                <c:pt idx="24657">
                  <c:v>2.8549946875001599</c:v>
                </c:pt>
                <c:pt idx="24658">
                  <c:v>2.8546724999999999</c:v>
                </c:pt>
                <c:pt idx="24659">
                  <c:v>2.8541984375001599</c:v>
                </c:pt>
                <c:pt idx="24660">
                  <c:v>2.8538659375001596</c:v>
                </c:pt>
                <c:pt idx="24661">
                  <c:v>2.85354375</c:v>
                </c:pt>
                <c:pt idx="24662">
                  <c:v>2.8532428125001599</c:v>
                </c:pt>
                <c:pt idx="24663">
                  <c:v>2.8528137500000001</c:v>
                </c:pt>
                <c:pt idx="24664">
                  <c:v>2.8524799999999999</c:v>
                </c:pt>
                <c:pt idx="24665">
                  <c:v>2.852119375</c:v>
                </c:pt>
                <c:pt idx="24666">
                  <c:v>2.8517740625001595</c:v>
                </c:pt>
                <c:pt idx="24667">
                  <c:v>2.8514431249999999</c:v>
                </c:pt>
                <c:pt idx="24668">
                  <c:v>2.8517312499999998</c:v>
                </c:pt>
                <c:pt idx="24669">
                  <c:v>2.8520678125001599</c:v>
                </c:pt>
                <c:pt idx="24670">
                  <c:v>2.852425625</c:v>
                </c:pt>
                <c:pt idx="24671">
                  <c:v>2.8528150000000001</c:v>
                </c:pt>
                <c:pt idx="24672">
                  <c:v>2.8532878125001599</c:v>
                </c:pt>
                <c:pt idx="24673">
                  <c:v>2.8537162500000002</c:v>
                </c:pt>
                <c:pt idx="24674">
                  <c:v>2.8541828125001598</c:v>
                </c:pt>
                <c:pt idx="24675">
                  <c:v>2.854513125</c:v>
                </c:pt>
                <c:pt idx="24676">
                  <c:v>2.8548506250000001</c:v>
                </c:pt>
                <c:pt idx="24677">
                  <c:v>2.8551759375001597</c:v>
                </c:pt>
                <c:pt idx="24678">
                  <c:v>2.85560875</c:v>
                </c:pt>
                <c:pt idx="24679">
                  <c:v>2.8559853125001595</c:v>
                </c:pt>
                <c:pt idx="24680">
                  <c:v>2.8563693749999999</c:v>
                </c:pt>
                <c:pt idx="24681">
                  <c:v>2.8562193749999998</c:v>
                </c:pt>
                <c:pt idx="24682">
                  <c:v>2.8558431249999998</c:v>
                </c:pt>
                <c:pt idx="24683">
                  <c:v>2.8554724999999999</c:v>
                </c:pt>
                <c:pt idx="24684">
                  <c:v>2.8550106249999998</c:v>
                </c:pt>
                <c:pt idx="24685">
                  <c:v>2.8545437499999999</c:v>
                </c:pt>
                <c:pt idx="24686">
                  <c:v>2.85401375</c:v>
                </c:pt>
                <c:pt idx="24687">
                  <c:v>2.8536396875001597</c:v>
                </c:pt>
                <c:pt idx="24688">
                  <c:v>2.8531671875001599</c:v>
                </c:pt>
                <c:pt idx="24689">
                  <c:v>2.8526893750000002</c:v>
                </c:pt>
                <c:pt idx="24690">
                  <c:v>2.8522015625001598</c:v>
                </c:pt>
                <c:pt idx="24691">
                  <c:v>2.8518237499999999</c:v>
                </c:pt>
                <c:pt idx="24692">
                  <c:v>2.8513999999999999</c:v>
                </c:pt>
                <c:pt idx="24693">
                  <c:v>2.8509315625001599</c:v>
                </c:pt>
                <c:pt idx="24694">
                  <c:v>2.8505253125001597</c:v>
                </c:pt>
                <c:pt idx="24695">
                  <c:v>2.8501812499999999</c:v>
                </c:pt>
                <c:pt idx="24696">
                  <c:v>2.8496903125001598</c:v>
                </c:pt>
                <c:pt idx="24697">
                  <c:v>2.8493253125001599</c:v>
                </c:pt>
                <c:pt idx="24698">
                  <c:v>2.8488662499999999</c:v>
                </c:pt>
                <c:pt idx="24699">
                  <c:v>2.8484353125001598</c:v>
                </c:pt>
                <c:pt idx="24700">
                  <c:v>2.848013125</c:v>
                </c:pt>
                <c:pt idx="24701">
                  <c:v>2.8481153125001599</c:v>
                </c:pt>
                <c:pt idx="24702">
                  <c:v>2.8484403125001596</c:v>
                </c:pt>
                <c:pt idx="24703">
                  <c:v>2.8487709375001598</c:v>
                </c:pt>
                <c:pt idx="24704">
                  <c:v>2.8491003125001599</c:v>
                </c:pt>
                <c:pt idx="24705">
                  <c:v>2.8495234375001597</c:v>
                </c:pt>
                <c:pt idx="24706">
                  <c:v>2.8498812500000001</c:v>
                </c:pt>
                <c:pt idx="24707">
                  <c:v>2.8502821875001598</c:v>
                </c:pt>
                <c:pt idx="24708">
                  <c:v>2.8506087500000001</c:v>
                </c:pt>
                <c:pt idx="24709">
                  <c:v>2.8509621875001598</c:v>
                </c:pt>
                <c:pt idx="24710">
                  <c:v>2.85132875</c:v>
                </c:pt>
                <c:pt idx="24711">
                  <c:v>2.8510006250000002</c:v>
                </c:pt>
                <c:pt idx="24712">
                  <c:v>2.851170625</c:v>
                </c:pt>
                <c:pt idx="24713">
                  <c:v>2.8514959375001596</c:v>
                </c:pt>
                <c:pt idx="24714">
                  <c:v>2.8512271875001596</c:v>
                </c:pt>
                <c:pt idx="24715">
                  <c:v>2.8515825000000001</c:v>
                </c:pt>
                <c:pt idx="24716">
                  <c:v>2.8519146875001598</c:v>
                </c:pt>
                <c:pt idx="24717">
                  <c:v>2.8522896875001598</c:v>
                </c:pt>
                <c:pt idx="24718">
                  <c:v>2.8526843749999999</c:v>
                </c:pt>
                <c:pt idx="24719">
                  <c:v>2.8530549999999999</c:v>
                </c:pt>
                <c:pt idx="24720">
                  <c:v>2.8526681250000001</c:v>
                </c:pt>
                <c:pt idx="24721">
                  <c:v>2.8522759375001598</c:v>
                </c:pt>
                <c:pt idx="24722">
                  <c:v>2.8519074999999998</c:v>
                </c:pt>
                <c:pt idx="24723">
                  <c:v>2.8518343750000001</c:v>
                </c:pt>
                <c:pt idx="24724">
                  <c:v>2.85216125</c:v>
                </c:pt>
                <c:pt idx="24725">
                  <c:v>2.8524915625001599</c:v>
                </c:pt>
                <c:pt idx="24726">
                  <c:v>2.8528612500000001</c:v>
                </c:pt>
                <c:pt idx="24727">
                  <c:v>2.8531956250000001</c:v>
                </c:pt>
                <c:pt idx="24728">
                  <c:v>2.8530396875001598</c:v>
                </c:pt>
                <c:pt idx="24729">
                  <c:v>2.8525371875001597</c:v>
                </c:pt>
                <c:pt idx="24730">
                  <c:v>2.8521359375001598</c:v>
                </c:pt>
                <c:pt idx="24731">
                  <c:v>2.8517015625001596</c:v>
                </c:pt>
                <c:pt idx="24732">
                  <c:v>2.85125875</c:v>
                </c:pt>
                <c:pt idx="24733">
                  <c:v>2.8508096875001598</c:v>
                </c:pt>
                <c:pt idx="24734">
                  <c:v>2.85039593750016</c:v>
                </c:pt>
                <c:pt idx="24735">
                  <c:v>2.8499846875001595</c:v>
                </c:pt>
                <c:pt idx="24736">
                  <c:v>2.8495384375001596</c:v>
                </c:pt>
                <c:pt idx="24737">
                  <c:v>2.8491206249999999</c:v>
                </c:pt>
                <c:pt idx="24738">
                  <c:v>2.8486443750000001</c:v>
                </c:pt>
                <c:pt idx="24739">
                  <c:v>2.8483093749999999</c:v>
                </c:pt>
                <c:pt idx="24740">
                  <c:v>2.8479490625001596</c:v>
                </c:pt>
                <c:pt idx="24741">
                  <c:v>2.8476037500000002</c:v>
                </c:pt>
                <c:pt idx="24742">
                  <c:v>2.8472696875001597</c:v>
                </c:pt>
                <c:pt idx="24743">
                  <c:v>2.8469406249999998</c:v>
                </c:pt>
                <c:pt idx="24744">
                  <c:v>2.8469346875001595</c:v>
                </c:pt>
                <c:pt idx="24745">
                  <c:v>2.8473437499999998</c:v>
                </c:pt>
                <c:pt idx="24746">
                  <c:v>2.8477925000000002</c:v>
                </c:pt>
                <c:pt idx="24747">
                  <c:v>2.848125</c:v>
                </c:pt>
                <c:pt idx="24748">
                  <c:v>2.8485484375001597</c:v>
                </c:pt>
                <c:pt idx="24749">
                  <c:v>2.8489306249999999</c:v>
                </c:pt>
                <c:pt idx="24750">
                  <c:v>2.8493903125001596</c:v>
                </c:pt>
                <c:pt idx="24751">
                  <c:v>2.8497696875001597</c:v>
                </c:pt>
                <c:pt idx="24752">
                  <c:v>2.8501349999999999</c:v>
                </c:pt>
                <c:pt idx="24753">
                  <c:v>2.8504618750000001</c:v>
                </c:pt>
                <c:pt idx="24754">
                  <c:v>2.8509000000000002</c:v>
                </c:pt>
                <c:pt idx="24755">
                  <c:v>2.8508271875001596</c:v>
                </c:pt>
                <c:pt idx="24756">
                  <c:v>2.8503659375001598</c:v>
                </c:pt>
                <c:pt idx="24757">
                  <c:v>2.8503434375001597</c:v>
                </c:pt>
                <c:pt idx="24758">
                  <c:v>2.8500734375001597</c:v>
                </c:pt>
                <c:pt idx="24759">
                  <c:v>2.8496409375001597</c:v>
                </c:pt>
                <c:pt idx="24760">
                  <c:v>2.8494378125001596</c:v>
                </c:pt>
                <c:pt idx="24761">
                  <c:v>2.8497581250000001</c:v>
                </c:pt>
                <c:pt idx="24762">
                  <c:v>2.8501365625001598</c:v>
                </c:pt>
                <c:pt idx="24763">
                  <c:v>2.85057625</c:v>
                </c:pt>
                <c:pt idx="24764">
                  <c:v>2.8510143750000001</c:v>
                </c:pt>
                <c:pt idx="24765">
                  <c:v>2.851375</c:v>
                </c:pt>
                <c:pt idx="24766">
                  <c:v>2.8517421875001596</c:v>
                </c:pt>
                <c:pt idx="24767">
                  <c:v>2.8520750000000001</c:v>
                </c:pt>
                <c:pt idx="24768">
                  <c:v>2.8518640625001597</c:v>
                </c:pt>
                <c:pt idx="24769">
                  <c:v>2.85140468750016</c:v>
                </c:pt>
                <c:pt idx="24770">
                  <c:v>2.8508968750000001</c:v>
                </c:pt>
                <c:pt idx="24771">
                  <c:v>2.8503921875001597</c:v>
                </c:pt>
                <c:pt idx="24772">
                  <c:v>2.8500412499999999</c:v>
                </c:pt>
                <c:pt idx="24773">
                  <c:v>2.8494803125001598</c:v>
                </c:pt>
                <c:pt idx="24774">
                  <c:v>2.8490381249999999</c:v>
                </c:pt>
                <c:pt idx="24775">
                  <c:v>2.8486396875001598</c:v>
                </c:pt>
                <c:pt idx="24776">
                  <c:v>2.8482818750000001</c:v>
                </c:pt>
                <c:pt idx="24777">
                  <c:v>2.8479125000000001</c:v>
                </c:pt>
                <c:pt idx="24778">
                  <c:v>2.84749125</c:v>
                </c:pt>
                <c:pt idx="24779">
                  <c:v>2.84709375</c:v>
                </c:pt>
                <c:pt idx="24780">
                  <c:v>2.8466553125001597</c:v>
                </c:pt>
                <c:pt idx="24781">
                  <c:v>2.8462900000000002</c:v>
                </c:pt>
                <c:pt idx="24782">
                  <c:v>2.8460434375001595</c:v>
                </c:pt>
                <c:pt idx="24783">
                  <c:v>2.8458100000000002</c:v>
                </c:pt>
                <c:pt idx="24784">
                  <c:v>2.845398125</c:v>
                </c:pt>
                <c:pt idx="24785">
                  <c:v>2.8449584375001598</c:v>
                </c:pt>
                <c:pt idx="24786">
                  <c:v>2.8444334375001596</c:v>
                </c:pt>
                <c:pt idx="24787">
                  <c:v>2.8441043750000001</c:v>
                </c:pt>
                <c:pt idx="24788">
                  <c:v>2.8444421875001598</c:v>
                </c:pt>
                <c:pt idx="24789">
                  <c:v>2.8447743750000001</c:v>
                </c:pt>
                <c:pt idx="24790">
                  <c:v>2.8451365625001599</c:v>
                </c:pt>
                <c:pt idx="24791">
                  <c:v>2.8454784375001596</c:v>
                </c:pt>
                <c:pt idx="24792">
                  <c:v>2.8458600000000001</c:v>
                </c:pt>
                <c:pt idx="24793">
                  <c:v>2.8462912500000002</c:v>
                </c:pt>
                <c:pt idx="24794">
                  <c:v>2.8466165625001598</c:v>
                </c:pt>
                <c:pt idx="24795">
                  <c:v>2.846969375</c:v>
                </c:pt>
                <c:pt idx="24796">
                  <c:v>2.8473409375001597</c:v>
                </c:pt>
                <c:pt idx="24797">
                  <c:v>2.8478671875001598</c:v>
                </c:pt>
                <c:pt idx="24798">
                  <c:v>2.8482237499999998</c:v>
                </c:pt>
                <c:pt idx="24799">
                  <c:v>2.8485868750000001</c:v>
                </c:pt>
                <c:pt idx="24800">
                  <c:v>2.8490025000000001</c:v>
                </c:pt>
                <c:pt idx="24801">
                  <c:v>2.84945125</c:v>
                </c:pt>
                <c:pt idx="24802">
                  <c:v>2.8498496875001598</c:v>
                </c:pt>
                <c:pt idx="24803">
                  <c:v>2.850196875</c:v>
                </c:pt>
                <c:pt idx="24804">
                  <c:v>2.8506075000000002</c:v>
                </c:pt>
                <c:pt idx="24805">
                  <c:v>2.8510015625001599</c:v>
                </c:pt>
                <c:pt idx="24806">
                  <c:v>2.8513859375001598</c:v>
                </c:pt>
                <c:pt idx="24807">
                  <c:v>2.8518106250000002</c:v>
                </c:pt>
                <c:pt idx="24808">
                  <c:v>2.8521743750000002</c:v>
                </c:pt>
                <c:pt idx="24809">
                  <c:v>2.8517278125001599</c:v>
                </c:pt>
                <c:pt idx="24810">
                  <c:v>2.8513043749999998</c:v>
                </c:pt>
                <c:pt idx="24811">
                  <c:v>2.8509093750000001</c:v>
                </c:pt>
                <c:pt idx="24812">
                  <c:v>2.8505199999999999</c:v>
                </c:pt>
                <c:pt idx="24813">
                  <c:v>2.85018875</c:v>
                </c:pt>
                <c:pt idx="24814">
                  <c:v>2.8498078125001598</c:v>
                </c:pt>
                <c:pt idx="24815">
                  <c:v>2.8494034375001598</c:v>
                </c:pt>
                <c:pt idx="24816">
                  <c:v>2.8487721875001597</c:v>
                </c:pt>
                <c:pt idx="24817">
                  <c:v>2.8483425000000002</c:v>
                </c:pt>
                <c:pt idx="24818">
                  <c:v>2.8478706250000001</c:v>
                </c:pt>
                <c:pt idx="24819">
                  <c:v>2.8473709375001599</c:v>
                </c:pt>
                <c:pt idx="24820">
                  <c:v>2.8469268749999999</c:v>
                </c:pt>
                <c:pt idx="24821">
                  <c:v>2.8465959375001599</c:v>
                </c:pt>
                <c:pt idx="24822">
                  <c:v>2.8460675000000002</c:v>
                </c:pt>
                <c:pt idx="24823">
                  <c:v>2.8455365625001598</c:v>
                </c:pt>
                <c:pt idx="24824">
                  <c:v>2.8451662500000001</c:v>
                </c:pt>
                <c:pt idx="24825">
                  <c:v>2.8451278125001598</c:v>
                </c:pt>
                <c:pt idx="24826">
                  <c:v>2.8449028125001599</c:v>
                </c:pt>
                <c:pt idx="24827">
                  <c:v>2.8445631250000001</c:v>
                </c:pt>
                <c:pt idx="24828">
                  <c:v>2.8446909375001597</c:v>
                </c:pt>
                <c:pt idx="24829">
                  <c:v>2.8450525</c:v>
                </c:pt>
                <c:pt idx="24830">
                  <c:v>2.8454518750000002</c:v>
                </c:pt>
                <c:pt idx="24831">
                  <c:v>2.84584875</c:v>
                </c:pt>
                <c:pt idx="24832">
                  <c:v>2.8461043749999999</c:v>
                </c:pt>
                <c:pt idx="24833">
                  <c:v>2.8464743750000001</c:v>
                </c:pt>
                <c:pt idx="24834">
                  <c:v>2.8465993749999998</c:v>
                </c:pt>
                <c:pt idx="24835">
                  <c:v>2.8469518749999998</c:v>
                </c:pt>
                <c:pt idx="24836">
                  <c:v>2.8465543750000002</c:v>
                </c:pt>
                <c:pt idx="24837">
                  <c:v>2.8462187499999998</c:v>
                </c:pt>
                <c:pt idx="24838">
                  <c:v>2.8458406250000001</c:v>
                </c:pt>
                <c:pt idx="24839">
                  <c:v>2.8453962499999998</c:v>
                </c:pt>
                <c:pt idx="24840">
                  <c:v>2.8449428125001597</c:v>
                </c:pt>
                <c:pt idx="24841">
                  <c:v>2.8446028125001597</c:v>
                </c:pt>
                <c:pt idx="24842">
                  <c:v>2.8442378125001597</c:v>
                </c:pt>
                <c:pt idx="24843">
                  <c:v>2.8445684375001599</c:v>
                </c:pt>
                <c:pt idx="24844">
                  <c:v>2.8449912500000001</c:v>
                </c:pt>
                <c:pt idx="24845">
                  <c:v>2.8453328125001596</c:v>
                </c:pt>
                <c:pt idx="24846">
                  <c:v>2.8456893750000001</c:v>
                </c:pt>
                <c:pt idx="24847">
                  <c:v>2.8460337500000001</c:v>
                </c:pt>
                <c:pt idx="24848">
                  <c:v>2.8463815625001598</c:v>
                </c:pt>
                <c:pt idx="24849">
                  <c:v>2.8464321875001599</c:v>
                </c:pt>
                <c:pt idx="24850">
                  <c:v>2.8458993750000001</c:v>
                </c:pt>
                <c:pt idx="24851">
                  <c:v>2.8454799999999998</c:v>
                </c:pt>
                <c:pt idx="24852">
                  <c:v>2.8451246875001597</c:v>
                </c:pt>
                <c:pt idx="24853">
                  <c:v>2.8446625000000001</c:v>
                </c:pt>
                <c:pt idx="24854">
                  <c:v>2.8442556250000002</c:v>
                </c:pt>
                <c:pt idx="24855">
                  <c:v>2.8445968750000001</c:v>
                </c:pt>
                <c:pt idx="24856">
                  <c:v>2.8450281249999998</c:v>
                </c:pt>
                <c:pt idx="24857">
                  <c:v>2.8454549999999998</c:v>
                </c:pt>
                <c:pt idx="24858">
                  <c:v>2.8458712500000001</c:v>
                </c:pt>
                <c:pt idx="24859">
                  <c:v>2.8462243749999998</c:v>
                </c:pt>
                <c:pt idx="24860">
                  <c:v>2.8467415625001595</c:v>
                </c:pt>
                <c:pt idx="24861">
                  <c:v>2.8471243749999999</c:v>
                </c:pt>
                <c:pt idx="24862">
                  <c:v>2.8474493750000001</c:v>
                </c:pt>
                <c:pt idx="24863">
                  <c:v>2.8477803125001597</c:v>
                </c:pt>
                <c:pt idx="24864">
                  <c:v>2.8481762499999999</c:v>
                </c:pt>
                <c:pt idx="24865">
                  <c:v>2.8485003125001596</c:v>
                </c:pt>
                <c:pt idx="24866">
                  <c:v>2.848824375</c:v>
                </c:pt>
                <c:pt idx="24867">
                  <c:v>2.8486306250000002</c:v>
                </c:pt>
                <c:pt idx="24868">
                  <c:v>2.8483071875001595</c:v>
                </c:pt>
                <c:pt idx="24869">
                  <c:v>2.8477812500000002</c:v>
                </c:pt>
                <c:pt idx="24870">
                  <c:v>2.8473031249999998</c:v>
                </c:pt>
                <c:pt idx="24871">
                  <c:v>2.8467528125001595</c:v>
                </c:pt>
                <c:pt idx="24872">
                  <c:v>2.8461953125001598</c:v>
                </c:pt>
                <c:pt idx="24873">
                  <c:v>2.8457006250000001</c:v>
                </c:pt>
                <c:pt idx="24874">
                  <c:v>2.8452621875001598</c:v>
                </c:pt>
                <c:pt idx="24875">
                  <c:v>2.8447421875001599</c:v>
                </c:pt>
                <c:pt idx="24876">
                  <c:v>2.844329375</c:v>
                </c:pt>
                <c:pt idx="24877">
                  <c:v>2.8439675000000002</c:v>
                </c:pt>
                <c:pt idx="24878">
                  <c:v>2.8436187500000001</c:v>
                </c:pt>
                <c:pt idx="24879">
                  <c:v>2.84355125</c:v>
                </c:pt>
                <c:pt idx="24880">
                  <c:v>2.8437418750000001</c:v>
                </c:pt>
                <c:pt idx="24881">
                  <c:v>2.8441337500000001</c:v>
                </c:pt>
                <c:pt idx="24882">
                  <c:v>2.8438175000000001</c:v>
                </c:pt>
                <c:pt idx="24883">
                  <c:v>2.8434487499999999</c:v>
                </c:pt>
                <c:pt idx="24884">
                  <c:v>2.8430499999999999</c:v>
                </c:pt>
                <c:pt idx="24885">
                  <c:v>2.8427143749999999</c:v>
                </c:pt>
                <c:pt idx="24886">
                  <c:v>2.8423884375001598</c:v>
                </c:pt>
                <c:pt idx="24887">
                  <c:v>2.8420131249999998</c:v>
                </c:pt>
                <c:pt idx="24888">
                  <c:v>2.8416078125001598</c:v>
                </c:pt>
                <c:pt idx="24889">
                  <c:v>2.8412700000000002</c:v>
                </c:pt>
                <c:pt idx="24890">
                  <c:v>2.8416406250000001</c:v>
                </c:pt>
                <c:pt idx="24891">
                  <c:v>2.8419828125001598</c:v>
                </c:pt>
                <c:pt idx="24892">
                  <c:v>2.842406875</c:v>
                </c:pt>
                <c:pt idx="24893">
                  <c:v>2.842783125</c:v>
                </c:pt>
                <c:pt idx="24894">
                  <c:v>2.8425803125001599</c:v>
                </c:pt>
                <c:pt idx="24895">
                  <c:v>2.842759375</c:v>
                </c:pt>
                <c:pt idx="24896">
                  <c:v>2.8431068750000001</c:v>
                </c:pt>
                <c:pt idx="24897">
                  <c:v>2.8435878125001599</c:v>
                </c:pt>
                <c:pt idx="24898">
                  <c:v>2.8439709375001598</c:v>
                </c:pt>
                <c:pt idx="24899">
                  <c:v>2.8443403125001598</c:v>
                </c:pt>
                <c:pt idx="24900">
                  <c:v>2.84468343750016</c:v>
                </c:pt>
                <c:pt idx="24901">
                  <c:v>2.8450371875001599</c:v>
                </c:pt>
                <c:pt idx="24902">
                  <c:v>2.8453925</c:v>
                </c:pt>
                <c:pt idx="24903">
                  <c:v>2.845738125</c:v>
                </c:pt>
                <c:pt idx="24904">
                  <c:v>2.8461190625001596</c:v>
                </c:pt>
                <c:pt idx="24905">
                  <c:v>2.846476875</c:v>
                </c:pt>
                <c:pt idx="24906">
                  <c:v>2.8460553125001598</c:v>
                </c:pt>
                <c:pt idx="24907">
                  <c:v>2.8456309375001596</c:v>
                </c:pt>
                <c:pt idx="24908">
                  <c:v>2.8452903125001598</c:v>
                </c:pt>
                <c:pt idx="24909">
                  <c:v>2.8447003125001595</c:v>
                </c:pt>
                <c:pt idx="24910">
                  <c:v>2.8443684375001599</c:v>
                </c:pt>
                <c:pt idx="24911">
                  <c:v>2.8440474999999998</c:v>
                </c:pt>
                <c:pt idx="24912">
                  <c:v>2.8436634375001599</c:v>
                </c:pt>
                <c:pt idx="24913">
                  <c:v>2.8432903125001596</c:v>
                </c:pt>
                <c:pt idx="24914">
                  <c:v>2.8434959375001596</c:v>
                </c:pt>
                <c:pt idx="24915">
                  <c:v>2.8437609375001598</c:v>
                </c:pt>
                <c:pt idx="24916">
                  <c:v>2.8434987500000002</c:v>
                </c:pt>
                <c:pt idx="24917">
                  <c:v>2.8431784375001596</c:v>
                </c:pt>
                <c:pt idx="24918">
                  <c:v>2.8428356250000002</c:v>
                </c:pt>
                <c:pt idx="24919">
                  <c:v>2.8426578125001596</c:v>
                </c:pt>
                <c:pt idx="24920">
                  <c:v>2.8423346875001596</c:v>
                </c:pt>
                <c:pt idx="24921">
                  <c:v>2.8422153125001599</c:v>
                </c:pt>
                <c:pt idx="24922">
                  <c:v>2.8425896875001597</c:v>
                </c:pt>
                <c:pt idx="24923">
                  <c:v>2.8429603125001597</c:v>
                </c:pt>
                <c:pt idx="24924">
                  <c:v>2.8433265625001596</c:v>
                </c:pt>
                <c:pt idx="24925">
                  <c:v>2.8436565625001595</c:v>
                </c:pt>
                <c:pt idx="24926">
                  <c:v>2.8431646875001597</c:v>
                </c:pt>
                <c:pt idx="24927">
                  <c:v>2.8428178125001597</c:v>
                </c:pt>
                <c:pt idx="24928">
                  <c:v>2.8422387499999999</c:v>
                </c:pt>
                <c:pt idx="24929">
                  <c:v>2.8419153125001597</c:v>
                </c:pt>
                <c:pt idx="24930">
                  <c:v>2.8413909375001598</c:v>
                </c:pt>
                <c:pt idx="24931">
                  <c:v>2.84101625</c:v>
                </c:pt>
                <c:pt idx="24932">
                  <c:v>2.8406746875001598</c:v>
                </c:pt>
                <c:pt idx="24933">
                  <c:v>2.8403125</c:v>
                </c:pt>
                <c:pt idx="24934">
                  <c:v>2.8399796875001599</c:v>
                </c:pt>
                <c:pt idx="24935">
                  <c:v>2.8403862499999999</c:v>
                </c:pt>
                <c:pt idx="24936">
                  <c:v>2.8408037500000001</c:v>
                </c:pt>
                <c:pt idx="24937">
                  <c:v>2.8412015625001596</c:v>
                </c:pt>
                <c:pt idx="24938">
                  <c:v>2.8415543749999999</c:v>
                </c:pt>
                <c:pt idx="24939">
                  <c:v>2.8419659375001598</c:v>
                </c:pt>
                <c:pt idx="24940">
                  <c:v>2.8422921875001599</c:v>
                </c:pt>
                <c:pt idx="24941">
                  <c:v>2.84203218750016</c:v>
                </c:pt>
                <c:pt idx="24942">
                  <c:v>2.8415643749999999</c:v>
                </c:pt>
                <c:pt idx="24943">
                  <c:v>2.8409678125001596</c:v>
                </c:pt>
                <c:pt idx="24944">
                  <c:v>2.84062468750016</c:v>
                </c:pt>
                <c:pt idx="24945">
                  <c:v>2.8402975000000001</c:v>
                </c:pt>
                <c:pt idx="24946">
                  <c:v>2.8398715625001598</c:v>
                </c:pt>
                <c:pt idx="24947">
                  <c:v>2.8395221875001599</c:v>
                </c:pt>
                <c:pt idx="24948">
                  <c:v>2.8393928125001597</c:v>
                </c:pt>
                <c:pt idx="24949">
                  <c:v>2.8391090625001598</c:v>
                </c:pt>
                <c:pt idx="24950">
                  <c:v>2.8394349999999999</c:v>
                </c:pt>
                <c:pt idx="24951">
                  <c:v>2.8397753125001599</c:v>
                </c:pt>
                <c:pt idx="24952">
                  <c:v>2.8401471875001598</c:v>
                </c:pt>
                <c:pt idx="24953">
                  <c:v>2.8405512499999999</c:v>
                </c:pt>
                <c:pt idx="24954">
                  <c:v>2.8409090625001596</c:v>
                </c:pt>
                <c:pt idx="24955">
                  <c:v>2.8412600000000001</c:v>
                </c:pt>
                <c:pt idx="24956">
                  <c:v>2.8415984375001599</c:v>
                </c:pt>
                <c:pt idx="24957">
                  <c:v>2.8412687499999998</c:v>
                </c:pt>
                <c:pt idx="24958">
                  <c:v>2.8409381250000001</c:v>
                </c:pt>
                <c:pt idx="24959">
                  <c:v>2.8413415625001597</c:v>
                </c:pt>
                <c:pt idx="24960">
                  <c:v>2.8410228125001598</c:v>
                </c:pt>
                <c:pt idx="24961">
                  <c:v>2.8406990625001596</c:v>
                </c:pt>
                <c:pt idx="24962">
                  <c:v>2.8410109375001595</c:v>
                </c:pt>
                <c:pt idx="24963">
                  <c:v>2.8413412500000002</c:v>
                </c:pt>
                <c:pt idx="24964">
                  <c:v>2.8417390625001597</c:v>
                </c:pt>
                <c:pt idx="24965">
                  <c:v>2.8421562499999999</c:v>
                </c:pt>
                <c:pt idx="24966">
                  <c:v>2.8420593749999998</c:v>
                </c:pt>
                <c:pt idx="24967">
                  <c:v>2.8416909375001596</c:v>
                </c:pt>
                <c:pt idx="24968">
                  <c:v>2.8412859375001598</c:v>
                </c:pt>
                <c:pt idx="24969">
                  <c:v>2.84081625</c:v>
                </c:pt>
                <c:pt idx="24970">
                  <c:v>2.8404828125001598</c:v>
                </c:pt>
                <c:pt idx="24971">
                  <c:v>2.8401509375001597</c:v>
                </c:pt>
                <c:pt idx="24972">
                  <c:v>2.8397315625001598</c:v>
                </c:pt>
                <c:pt idx="24973">
                  <c:v>2.8393468749999999</c:v>
                </c:pt>
                <c:pt idx="24974">
                  <c:v>2.8390187500000001</c:v>
                </c:pt>
                <c:pt idx="24975">
                  <c:v>2.8384425000000002</c:v>
                </c:pt>
                <c:pt idx="24976">
                  <c:v>2.8379690625001599</c:v>
                </c:pt>
                <c:pt idx="24977">
                  <c:v>2.837563125</c:v>
                </c:pt>
                <c:pt idx="24978">
                  <c:v>2.8373775000000001</c:v>
                </c:pt>
                <c:pt idx="24979">
                  <c:v>2.8371737499999998</c:v>
                </c:pt>
                <c:pt idx="24980">
                  <c:v>2.8371837499999999</c:v>
                </c:pt>
                <c:pt idx="24981">
                  <c:v>2.8375234375001597</c:v>
                </c:pt>
                <c:pt idx="24982">
                  <c:v>2.83792</c:v>
                </c:pt>
                <c:pt idx="24983">
                  <c:v>2.8382478125001596</c:v>
                </c:pt>
                <c:pt idx="24984">
                  <c:v>2.8385768750000002</c:v>
                </c:pt>
                <c:pt idx="24985">
                  <c:v>2.8389146875001599</c:v>
                </c:pt>
                <c:pt idx="24986">
                  <c:v>2.8385331250000001</c:v>
                </c:pt>
                <c:pt idx="24987">
                  <c:v>2.8381375000000002</c:v>
                </c:pt>
                <c:pt idx="24988">
                  <c:v>2.8377509375001599</c:v>
                </c:pt>
                <c:pt idx="24989">
                  <c:v>2.8372899999999999</c:v>
                </c:pt>
                <c:pt idx="24990">
                  <c:v>2.836953125</c:v>
                </c:pt>
                <c:pt idx="24991">
                  <c:v>2.8369437500000001</c:v>
                </c:pt>
                <c:pt idx="24992">
                  <c:v>2.8372812500000002</c:v>
                </c:pt>
                <c:pt idx="24993">
                  <c:v>2.8376790625001598</c:v>
                </c:pt>
                <c:pt idx="24994">
                  <c:v>2.8381568750000001</c:v>
                </c:pt>
                <c:pt idx="24995">
                  <c:v>2.8385134375001599</c:v>
                </c:pt>
                <c:pt idx="24996">
                  <c:v>2.8388521875001596</c:v>
                </c:pt>
                <c:pt idx="24997">
                  <c:v>2.8391978125001596</c:v>
                </c:pt>
                <c:pt idx="24998">
                  <c:v>2.8395506250000002</c:v>
                </c:pt>
                <c:pt idx="24999">
                  <c:v>2.83987875</c:v>
                </c:pt>
                <c:pt idx="25000">
                  <c:v>2.8402478125001598</c:v>
                </c:pt>
                <c:pt idx="25001">
                  <c:v>2.8399231249999999</c:v>
                </c:pt>
                <c:pt idx="25002">
                  <c:v>2.8395893750000001</c:v>
                </c:pt>
                <c:pt idx="25003">
                  <c:v>2.83898625</c:v>
                </c:pt>
                <c:pt idx="25004">
                  <c:v>2.8386331249999999</c:v>
                </c:pt>
                <c:pt idx="25005">
                  <c:v>2.8381721875001595</c:v>
                </c:pt>
                <c:pt idx="25006">
                  <c:v>2.8377559375001598</c:v>
                </c:pt>
                <c:pt idx="25007">
                  <c:v>2.837350625</c:v>
                </c:pt>
                <c:pt idx="25008">
                  <c:v>2.836939375</c:v>
                </c:pt>
                <c:pt idx="25009">
                  <c:v>2.83660093750016</c:v>
                </c:pt>
                <c:pt idx="25010">
                  <c:v>2.8362765625001596</c:v>
                </c:pt>
                <c:pt idx="25011">
                  <c:v>2.8358128125001598</c:v>
                </c:pt>
                <c:pt idx="25012">
                  <c:v>2.8354621875001595</c:v>
                </c:pt>
                <c:pt idx="25013">
                  <c:v>2.8350006250000002</c:v>
                </c:pt>
                <c:pt idx="25014">
                  <c:v>2.8346096875001598</c:v>
                </c:pt>
                <c:pt idx="25015">
                  <c:v>2.8342749999999999</c:v>
                </c:pt>
                <c:pt idx="25016">
                  <c:v>2.8341184375001598</c:v>
                </c:pt>
                <c:pt idx="25017">
                  <c:v>2.8344778125001597</c:v>
                </c:pt>
                <c:pt idx="25018">
                  <c:v>2.8348553125001597</c:v>
                </c:pt>
                <c:pt idx="25019">
                  <c:v>2.8348821875001597</c:v>
                </c:pt>
                <c:pt idx="25020">
                  <c:v>2.8349828125001597</c:v>
                </c:pt>
                <c:pt idx="25021">
                  <c:v>2.8354406249999999</c:v>
                </c:pt>
                <c:pt idx="25022">
                  <c:v>2.835720625</c:v>
                </c:pt>
                <c:pt idx="25023">
                  <c:v>2.8359421875001596</c:v>
                </c:pt>
                <c:pt idx="25024">
                  <c:v>2.8362715625001598</c:v>
                </c:pt>
                <c:pt idx="25025">
                  <c:v>2.8366934375001596</c:v>
                </c:pt>
                <c:pt idx="25026">
                  <c:v>2.8370771875001597</c:v>
                </c:pt>
                <c:pt idx="25027">
                  <c:v>2.8371018750000001</c:v>
                </c:pt>
                <c:pt idx="25028">
                  <c:v>2.8367028125001599</c:v>
                </c:pt>
                <c:pt idx="25029">
                  <c:v>2.83626656250016</c:v>
                </c:pt>
                <c:pt idx="25030">
                  <c:v>2.8357893750000001</c:v>
                </c:pt>
                <c:pt idx="25031">
                  <c:v>2.8351840625001596</c:v>
                </c:pt>
                <c:pt idx="25032">
                  <c:v>2.8348499999999999</c:v>
                </c:pt>
                <c:pt idx="25033">
                  <c:v>2.8343156249999999</c:v>
                </c:pt>
                <c:pt idx="25034">
                  <c:v>2.8339712499999998</c:v>
                </c:pt>
                <c:pt idx="25035">
                  <c:v>2.8335331250000002</c:v>
                </c:pt>
                <c:pt idx="25036">
                  <c:v>2.833116875</c:v>
                </c:pt>
                <c:pt idx="25037">
                  <c:v>2.8327743750000001</c:v>
                </c:pt>
                <c:pt idx="25038">
                  <c:v>2.8324031249999999</c:v>
                </c:pt>
                <c:pt idx="25039">
                  <c:v>2.8319496875001597</c:v>
                </c:pt>
                <c:pt idx="25040">
                  <c:v>2.832224375</c:v>
                </c:pt>
                <c:pt idx="25041">
                  <c:v>2.8325493750000001</c:v>
                </c:pt>
                <c:pt idx="25042">
                  <c:v>2.8328843749999999</c:v>
                </c:pt>
                <c:pt idx="25043">
                  <c:v>2.8332662499999999</c:v>
                </c:pt>
                <c:pt idx="25044">
                  <c:v>2.8337356250000001</c:v>
                </c:pt>
                <c:pt idx="25045">
                  <c:v>2.8342512499999999</c:v>
                </c:pt>
                <c:pt idx="25046">
                  <c:v>2.8338412499999999</c:v>
                </c:pt>
                <c:pt idx="25047">
                  <c:v>2.8340540625001598</c:v>
                </c:pt>
                <c:pt idx="25048">
                  <c:v>2.8344315625001597</c:v>
                </c:pt>
                <c:pt idx="25049">
                  <c:v>2.8347853125001596</c:v>
                </c:pt>
                <c:pt idx="25050">
                  <c:v>2.83519906250016</c:v>
                </c:pt>
                <c:pt idx="25051">
                  <c:v>2.8356162500000002</c:v>
                </c:pt>
                <c:pt idx="25052">
                  <c:v>2.8359603125001596</c:v>
                </c:pt>
                <c:pt idx="25053">
                  <c:v>2.8361868750000001</c:v>
                </c:pt>
                <c:pt idx="25054">
                  <c:v>2.836540625</c:v>
                </c:pt>
                <c:pt idx="25055">
                  <c:v>2.8369196875001599</c:v>
                </c:pt>
                <c:pt idx="25056">
                  <c:v>2.8373203125001596</c:v>
                </c:pt>
                <c:pt idx="25057">
                  <c:v>2.8376471875001599</c:v>
                </c:pt>
                <c:pt idx="25058">
                  <c:v>2.837585625</c:v>
                </c:pt>
                <c:pt idx="25059">
                  <c:v>2.8372562499999998</c:v>
                </c:pt>
                <c:pt idx="25060">
                  <c:v>2.8368725000000001</c:v>
                </c:pt>
                <c:pt idx="25061">
                  <c:v>2.8364146875001599</c:v>
                </c:pt>
                <c:pt idx="25062">
                  <c:v>2.8360862500000001</c:v>
                </c:pt>
                <c:pt idx="25063">
                  <c:v>2.8355506250000002</c:v>
                </c:pt>
                <c:pt idx="25064">
                  <c:v>2.8352246875001597</c:v>
                </c:pt>
                <c:pt idx="25065">
                  <c:v>2.8348196875001599</c:v>
                </c:pt>
                <c:pt idx="25066">
                  <c:v>2.8348243750000002</c:v>
                </c:pt>
                <c:pt idx="25067">
                  <c:v>2.8344571875001598</c:v>
                </c:pt>
                <c:pt idx="25068">
                  <c:v>2.8339915625001599</c:v>
                </c:pt>
                <c:pt idx="25069">
                  <c:v>2.8335987500000002</c:v>
                </c:pt>
                <c:pt idx="25070">
                  <c:v>2.8331465625001599</c:v>
                </c:pt>
                <c:pt idx="25071">
                  <c:v>2.8330821875001599</c:v>
                </c:pt>
                <c:pt idx="25072">
                  <c:v>2.8331962499999999</c:v>
                </c:pt>
                <c:pt idx="25073">
                  <c:v>2.8328253125001597</c:v>
                </c:pt>
                <c:pt idx="25074">
                  <c:v>2.8328574999999998</c:v>
                </c:pt>
                <c:pt idx="25075">
                  <c:v>2.8326331250000001</c:v>
                </c:pt>
                <c:pt idx="25076">
                  <c:v>2.8322562499999999</c:v>
                </c:pt>
                <c:pt idx="25077">
                  <c:v>2.8320140625001597</c:v>
                </c:pt>
                <c:pt idx="25078">
                  <c:v>2.8316418749999999</c:v>
                </c:pt>
                <c:pt idx="25079">
                  <c:v>2.8319846875001597</c:v>
                </c:pt>
                <c:pt idx="25080">
                  <c:v>2.832249375</c:v>
                </c:pt>
                <c:pt idx="25081">
                  <c:v>2.8320109375001596</c:v>
                </c:pt>
                <c:pt idx="25082">
                  <c:v>2.8321243749999998</c:v>
                </c:pt>
                <c:pt idx="25083">
                  <c:v>2.8317625</c:v>
                </c:pt>
                <c:pt idx="25084">
                  <c:v>2.8321331249999999</c:v>
                </c:pt>
                <c:pt idx="25085">
                  <c:v>2.8324912499999999</c:v>
                </c:pt>
                <c:pt idx="25086">
                  <c:v>2.8328175</c:v>
                </c:pt>
                <c:pt idx="25087">
                  <c:v>2.8331909375001598</c:v>
                </c:pt>
                <c:pt idx="25088">
                  <c:v>2.8334587500000001</c:v>
                </c:pt>
                <c:pt idx="25089">
                  <c:v>2.8338415625001598</c:v>
                </c:pt>
                <c:pt idx="25090">
                  <c:v>2.8334859375001598</c:v>
                </c:pt>
                <c:pt idx="25091">
                  <c:v>2.8330909375001596</c:v>
                </c:pt>
                <c:pt idx="25092">
                  <c:v>2.8327356250000002</c:v>
                </c:pt>
                <c:pt idx="25093">
                  <c:v>2.8324012500000002</c:v>
                </c:pt>
                <c:pt idx="25094">
                  <c:v>2.8322684375001597</c:v>
                </c:pt>
                <c:pt idx="25095">
                  <c:v>2.8326034375001599</c:v>
                </c:pt>
                <c:pt idx="25096">
                  <c:v>2.83259375</c:v>
                </c:pt>
                <c:pt idx="25097">
                  <c:v>2.8321831249999998</c:v>
                </c:pt>
                <c:pt idx="25098">
                  <c:v>2.8318418749999998</c:v>
                </c:pt>
                <c:pt idx="25099">
                  <c:v>2.8317950000000001</c:v>
                </c:pt>
                <c:pt idx="25100">
                  <c:v>2.8314521875001599</c:v>
                </c:pt>
                <c:pt idx="25101">
                  <c:v>2.8311193750000001</c:v>
                </c:pt>
                <c:pt idx="25102">
                  <c:v>2.8306715625001599</c:v>
                </c:pt>
                <c:pt idx="25103">
                  <c:v>2.8302528125001598</c:v>
                </c:pt>
                <c:pt idx="25104">
                  <c:v>2.8298903125001598</c:v>
                </c:pt>
                <c:pt idx="25105">
                  <c:v>2.8295440625001596</c:v>
                </c:pt>
                <c:pt idx="25106">
                  <c:v>2.8291837499999999</c:v>
                </c:pt>
                <c:pt idx="25107">
                  <c:v>2.8294762499999999</c:v>
                </c:pt>
                <c:pt idx="25108">
                  <c:v>2.8298199999999998</c:v>
                </c:pt>
                <c:pt idx="25109">
                  <c:v>2.8301462499999999</c:v>
                </c:pt>
                <c:pt idx="25110">
                  <c:v>2.8302503125001599</c:v>
                </c:pt>
                <c:pt idx="25111">
                  <c:v>2.8304</c:v>
                </c:pt>
                <c:pt idx="25112">
                  <c:v>2.8306843750000001</c:v>
                </c:pt>
                <c:pt idx="25113">
                  <c:v>2.8310103125001596</c:v>
                </c:pt>
                <c:pt idx="25114">
                  <c:v>2.8306309375001599</c:v>
                </c:pt>
                <c:pt idx="25115">
                  <c:v>2.8301909375001597</c:v>
                </c:pt>
                <c:pt idx="25116">
                  <c:v>2.82980375</c:v>
                </c:pt>
                <c:pt idx="25117">
                  <c:v>2.8293884375001599</c:v>
                </c:pt>
                <c:pt idx="25118">
                  <c:v>2.8290653125001599</c:v>
                </c:pt>
                <c:pt idx="25119">
                  <c:v>2.8285859375001596</c:v>
                </c:pt>
                <c:pt idx="25120">
                  <c:v>2.8282393749999999</c:v>
                </c:pt>
                <c:pt idx="25121">
                  <c:v>2.8283775000000002</c:v>
                </c:pt>
                <c:pt idx="25122">
                  <c:v>2.8287103125001596</c:v>
                </c:pt>
                <c:pt idx="25123">
                  <c:v>2.8290546875001596</c:v>
                </c:pt>
                <c:pt idx="25124">
                  <c:v>2.8294137500000001</c:v>
                </c:pt>
                <c:pt idx="25125">
                  <c:v>2.829914375</c:v>
                </c:pt>
                <c:pt idx="25126">
                  <c:v>2.8302465625001596</c:v>
                </c:pt>
                <c:pt idx="25127">
                  <c:v>2.8306565625001596</c:v>
                </c:pt>
                <c:pt idx="25128">
                  <c:v>2.8308718750000001</c:v>
                </c:pt>
                <c:pt idx="25129">
                  <c:v>2.8312024999999998</c:v>
                </c:pt>
                <c:pt idx="25130">
                  <c:v>2.8308596875001597</c:v>
                </c:pt>
                <c:pt idx="25131">
                  <c:v>2.8303934375001596</c:v>
                </c:pt>
                <c:pt idx="25132">
                  <c:v>2.8299987500000001</c:v>
                </c:pt>
                <c:pt idx="25133">
                  <c:v>2.8296115625001597</c:v>
                </c:pt>
                <c:pt idx="25134">
                  <c:v>2.8291953125001599</c:v>
                </c:pt>
                <c:pt idx="25135">
                  <c:v>2.8287787500000001</c:v>
                </c:pt>
                <c:pt idx="25136">
                  <c:v>2.8283974999999999</c:v>
                </c:pt>
                <c:pt idx="25137">
                  <c:v>2.8280634375001599</c:v>
                </c:pt>
                <c:pt idx="25138">
                  <c:v>2.8282103125001599</c:v>
                </c:pt>
                <c:pt idx="25139">
                  <c:v>2.8278084375001598</c:v>
                </c:pt>
                <c:pt idx="25140">
                  <c:v>2.827403125</c:v>
                </c:pt>
                <c:pt idx="25141">
                  <c:v>2.8270362499999999</c:v>
                </c:pt>
                <c:pt idx="25142">
                  <c:v>2.8270706250000002</c:v>
                </c:pt>
                <c:pt idx="25143">
                  <c:v>2.8274543749999999</c:v>
                </c:pt>
                <c:pt idx="25144">
                  <c:v>2.82780875</c:v>
                </c:pt>
                <c:pt idx="25145">
                  <c:v>2.8281356249999998</c:v>
                </c:pt>
                <c:pt idx="25146">
                  <c:v>2.8285793749999999</c:v>
                </c:pt>
                <c:pt idx="25147">
                  <c:v>2.8289840625001599</c:v>
                </c:pt>
                <c:pt idx="25148">
                  <c:v>2.8293209375001598</c:v>
                </c:pt>
                <c:pt idx="25149">
                  <c:v>2.8297803125001599</c:v>
                </c:pt>
                <c:pt idx="25150">
                  <c:v>2.8301068749999998</c:v>
                </c:pt>
                <c:pt idx="25151">
                  <c:v>2.8305431250000002</c:v>
                </c:pt>
                <c:pt idx="25152">
                  <c:v>2.8310271875001596</c:v>
                </c:pt>
                <c:pt idx="25153">
                  <c:v>2.8313928125001597</c:v>
                </c:pt>
                <c:pt idx="25154">
                  <c:v>2.8317928125001597</c:v>
                </c:pt>
                <c:pt idx="25155">
                  <c:v>2.8312900000000001</c:v>
                </c:pt>
                <c:pt idx="25156">
                  <c:v>2.8308653125001597</c:v>
                </c:pt>
                <c:pt idx="25157">
                  <c:v>2.8302928125001596</c:v>
                </c:pt>
                <c:pt idx="25158">
                  <c:v>2.8298803125001597</c:v>
                </c:pt>
                <c:pt idx="25159">
                  <c:v>2.829475</c:v>
                </c:pt>
                <c:pt idx="25160">
                  <c:v>2.8291540625001597</c:v>
                </c:pt>
                <c:pt idx="25161">
                  <c:v>2.8287006250000002</c:v>
                </c:pt>
                <c:pt idx="25162">
                  <c:v>2.8282987500000001</c:v>
                </c:pt>
                <c:pt idx="25163">
                  <c:v>2.8277231249999999</c:v>
                </c:pt>
                <c:pt idx="25164">
                  <c:v>2.8271393749999998</c:v>
                </c:pt>
                <c:pt idx="25165">
                  <c:v>2.8267784375001597</c:v>
                </c:pt>
                <c:pt idx="25166">
                  <c:v>2.826370625</c:v>
                </c:pt>
                <c:pt idx="25167">
                  <c:v>2.8260112500000001</c:v>
                </c:pt>
                <c:pt idx="25168">
                  <c:v>2.825598125</c:v>
                </c:pt>
                <c:pt idx="25169">
                  <c:v>2.8251387499999998</c:v>
                </c:pt>
                <c:pt idx="25170">
                  <c:v>2.8246378125001597</c:v>
                </c:pt>
                <c:pt idx="25171">
                  <c:v>2.8241793749999999</c:v>
                </c:pt>
                <c:pt idx="25172">
                  <c:v>2.8238518749999999</c:v>
                </c:pt>
                <c:pt idx="25173">
                  <c:v>2.8233596875001599</c:v>
                </c:pt>
                <c:pt idx="25174">
                  <c:v>2.8228200000000001</c:v>
                </c:pt>
                <c:pt idx="25175">
                  <c:v>2.8224784375001599</c:v>
                </c:pt>
                <c:pt idx="25176">
                  <c:v>2.8227278125001596</c:v>
                </c:pt>
                <c:pt idx="25177">
                  <c:v>2.8230481250000001</c:v>
                </c:pt>
                <c:pt idx="25178">
                  <c:v>2.8234046875001599</c:v>
                </c:pt>
                <c:pt idx="25179">
                  <c:v>2.8237993750000001</c:v>
                </c:pt>
                <c:pt idx="25180">
                  <c:v>2.8242959375001599</c:v>
                </c:pt>
                <c:pt idx="25181">
                  <c:v>2.8246509375001598</c:v>
                </c:pt>
                <c:pt idx="25182">
                  <c:v>2.8250803125001598</c:v>
                </c:pt>
                <c:pt idx="25183">
                  <c:v>2.8254018749999998</c:v>
                </c:pt>
                <c:pt idx="25184">
                  <c:v>2.8257803125001599</c:v>
                </c:pt>
                <c:pt idx="25185">
                  <c:v>2.8262331249999999</c:v>
                </c:pt>
                <c:pt idx="25186">
                  <c:v>2.8266231249999998</c:v>
                </c:pt>
                <c:pt idx="25187">
                  <c:v>2.8270131250000001</c:v>
                </c:pt>
                <c:pt idx="25188">
                  <c:v>2.8273471875001599</c:v>
                </c:pt>
                <c:pt idx="25189">
                  <c:v>2.8270246875001597</c:v>
                </c:pt>
                <c:pt idx="25190">
                  <c:v>2.8266962499999999</c:v>
                </c:pt>
                <c:pt idx="25191">
                  <c:v>2.8268228125001595</c:v>
                </c:pt>
                <c:pt idx="25192">
                  <c:v>2.8271893750000001</c:v>
                </c:pt>
                <c:pt idx="25193">
                  <c:v>2.8273296875001597</c:v>
                </c:pt>
                <c:pt idx="25194">
                  <c:v>2.827779375</c:v>
                </c:pt>
                <c:pt idx="25195">
                  <c:v>2.8278525000000001</c:v>
                </c:pt>
                <c:pt idx="25196">
                  <c:v>2.8274750000000002</c:v>
                </c:pt>
                <c:pt idx="25197">
                  <c:v>2.8271415625001599</c:v>
                </c:pt>
                <c:pt idx="25198">
                  <c:v>2.826746875</c:v>
                </c:pt>
                <c:pt idx="25199">
                  <c:v>2.82628406250016</c:v>
                </c:pt>
                <c:pt idx="25200">
                  <c:v>2.8256034375001597</c:v>
                </c:pt>
                <c:pt idx="25201">
                  <c:v>2.82528093750016</c:v>
                </c:pt>
                <c:pt idx="25202">
                  <c:v>2.8246937499999998</c:v>
                </c:pt>
                <c:pt idx="25203">
                  <c:v>2.8243399999999999</c:v>
                </c:pt>
                <c:pt idx="25204">
                  <c:v>2.8239771875001596</c:v>
                </c:pt>
                <c:pt idx="25205">
                  <c:v>2.8236521875001599</c:v>
                </c:pt>
                <c:pt idx="25206">
                  <c:v>2.8232740625001598</c:v>
                </c:pt>
                <c:pt idx="25207">
                  <c:v>2.8229490625001596</c:v>
                </c:pt>
                <c:pt idx="25208">
                  <c:v>2.8225840625001597</c:v>
                </c:pt>
                <c:pt idx="25209">
                  <c:v>2.8222440625001597</c:v>
                </c:pt>
                <c:pt idx="25210">
                  <c:v>2.8221915625001599</c:v>
                </c:pt>
                <c:pt idx="25211">
                  <c:v>2.8225715625001597</c:v>
                </c:pt>
                <c:pt idx="25212">
                  <c:v>2.8229340625001598</c:v>
                </c:pt>
                <c:pt idx="25213">
                  <c:v>2.8232828125001599</c:v>
                </c:pt>
                <c:pt idx="25214">
                  <c:v>2.82369156250016</c:v>
                </c:pt>
                <c:pt idx="25215">
                  <c:v>2.8240343750000001</c:v>
                </c:pt>
                <c:pt idx="25216">
                  <c:v>2.8245009375001597</c:v>
                </c:pt>
                <c:pt idx="25217">
                  <c:v>2.8248253125001597</c:v>
                </c:pt>
                <c:pt idx="25218">
                  <c:v>2.8252449999999998</c:v>
                </c:pt>
                <c:pt idx="25219">
                  <c:v>2.8256253125001596</c:v>
                </c:pt>
                <c:pt idx="25220">
                  <c:v>2.8252549999999998</c:v>
                </c:pt>
                <c:pt idx="25221">
                  <c:v>2.8256168750000001</c:v>
                </c:pt>
                <c:pt idx="25222">
                  <c:v>2.8260450000000001</c:v>
                </c:pt>
                <c:pt idx="25223">
                  <c:v>2.8256887499999999</c:v>
                </c:pt>
                <c:pt idx="25224">
                  <c:v>2.8253075000000001</c:v>
                </c:pt>
                <c:pt idx="25225">
                  <c:v>2.8249071875001599</c:v>
                </c:pt>
                <c:pt idx="25226">
                  <c:v>2.8245628125001598</c:v>
                </c:pt>
                <c:pt idx="25227">
                  <c:v>2.8241203125001597</c:v>
                </c:pt>
                <c:pt idx="25228">
                  <c:v>2.8236440625001595</c:v>
                </c:pt>
                <c:pt idx="25229">
                  <c:v>2.8232496875001596</c:v>
                </c:pt>
                <c:pt idx="25230">
                  <c:v>2.8227674999999999</c:v>
                </c:pt>
                <c:pt idx="25231">
                  <c:v>2.8222943749999998</c:v>
                </c:pt>
                <c:pt idx="25232">
                  <c:v>2.8219325</c:v>
                </c:pt>
                <c:pt idx="25233">
                  <c:v>2.82159</c:v>
                </c:pt>
                <c:pt idx="25234">
                  <c:v>2.8210556250000001</c:v>
                </c:pt>
                <c:pt idx="25235">
                  <c:v>2.8207209375001598</c:v>
                </c:pt>
                <c:pt idx="25236">
                  <c:v>2.820659375</c:v>
                </c:pt>
                <c:pt idx="25237">
                  <c:v>2.8210271875001598</c:v>
                </c:pt>
                <c:pt idx="25238">
                  <c:v>2.8213909375001598</c:v>
                </c:pt>
                <c:pt idx="25239">
                  <c:v>2.8217162500000001</c:v>
                </c:pt>
                <c:pt idx="25240">
                  <c:v>2.822055625</c:v>
                </c:pt>
                <c:pt idx="25241">
                  <c:v>2.8223796875001597</c:v>
                </c:pt>
                <c:pt idx="25242">
                  <c:v>2.8228796875001598</c:v>
                </c:pt>
                <c:pt idx="25243">
                  <c:v>2.8224878125001598</c:v>
                </c:pt>
                <c:pt idx="25244">
                  <c:v>2.822114375</c:v>
                </c:pt>
                <c:pt idx="25245">
                  <c:v>2.8215796875001597</c:v>
                </c:pt>
                <c:pt idx="25246">
                  <c:v>2.8212362500000001</c:v>
                </c:pt>
                <c:pt idx="25247">
                  <c:v>2.8207781249999999</c:v>
                </c:pt>
                <c:pt idx="25248">
                  <c:v>2.8202968749999999</c:v>
                </c:pt>
                <c:pt idx="25249">
                  <c:v>2.8199443749999999</c:v>
                </c:pt>
                <c:pt idx="25250">
                  <c:v>2.819579375</c:v>
                </c:pt>
                <c:pt idx="25251">
                  <c:v>2.8192453125001595</c:v>
                </c:pt>
                <c:pt idx="25252">
                  <c:v>2.8188618750000001</c:v>
                </c:pt>
                <c:pt idx="25253">
                  <c:v>2.8189375000000001</c:v>
                </c:pt>
                <c:pt idx="25254">
                  <c:v>2.819333125</c:v>
                </c:pt>
                <c:pt idx="25255">
                  <c:v>2.8196975000000002</c:v>
                </c:pt>
                <c:pt idx="25256">
                  <c:v>2.8201978125001599</c:v>
                </c:pt>
                <c:pt idx="25257">
                  <c:v>2.8206424999999999</c:v>
                </c:pt>
                <c:pt idx="25258">
                  <c:v>2.8210390625001596</c:v>
                </c:pt>
                <c:pt idx="25259">
                  <c:v>2.8213796875001598</c:v>
                </c:pt>
                <c:pt idx="25260">
                  <c:v>2.8217425</c:v>
                </c:pt>
                <c:pt idx="25261">
                  <c:v>2.821315625</c:v>
                </c:pt>
                <c:pt idx="25262">
                  <c:v>2.8209437500000001</c:v>
                </c:pt>
                <c:pt idx="25263">
                  <c:v>2.8205653125001597</c:v>
                </c:pt>
                <c:pt idx="25264">
                  <c:v>2.8202025000000002</c:v>
                </c:pt>
                <c:pt idx="25265">
                  <c:v>2.8197656250000001</c:v>
                </c:pt>
                <c:pt idx="25266">
                  <c:v>2.8193878125001599</c:v>
                </c:pt>
                <c:pt idx="25267">
                  <c:v>2.8189803125001598</c:v>
                </c:pt>
                <c:pt idx="25268">
                  <c:v>2.81854</c:v>
                </c:pt>
                <c:pt idx="25269">
                  <c:v>2.8181415625001596</c:v>
                </c:pt>
                <c:pt idx="25270">
                  <c:v>2.8178021875001598</c:v>
                </c:pt>
                <c:pt idx="25271">
                  <c:v>2.8172678125001598</c:v>
                </c:pt>
                <c:pt idx="25272">
                  <c:v>2.8153971875001598</c:v>
                </c:pt>
                <c:pt idx="25273">
                  <c:v>2.8110953125001599</c:v>
                </c:pt>
                <c:pt idx="25274">
                  <c:v>2.8060800000000001</c:v>
                </c:pt>
                <c:pt idx="25275">
                  <c:v>2.8004556250000001</c:v>
                </c:pt>
                <c:pt idx="25276">
                  <c:v>2.7945449999999998</c:v>
                </c:pt>
                <c:pt idx="25277">
                  <c:v>2.7883928125001596</c:v>
                </c:pt>
                <c:pt idx="25278">
                  <c:v>2.7820787500000002</c:v>
                </c:pt>
                <c:pt idx="25279">
                  <c:v>2.7757287499999999</c:v>
                </c:pt>
                <c:pt idx="25280">
                  <c:v>2.769244375</c:v>
                </c:pt>
                <c:pt idx="25281">
                  <c:v>2.7626953125001599</c:v>
                </c:pt>
                <c:pt idx="25282">
                  <c:v>2.7575959375001595</c:v>
                </c:pt>
                <c:pt idx="25283">
                  <c:v>2.7549943749999999</c:v>
                </c:pt>
                <c:pt idx="25284">
                  <c:v>2.7530946875001598</c:v>
                </c:pt>
                <c:pt idx="25285">
                  <c:v>2.7517084375001599</c:v>
                </c:pt>
                <c:pt idx="25286">
                  <c:v>2.7506225</c:v>
                </c:pt>
                <c:pt idx="25287">
                  <c:v>2.7496953125001595</c:v>
                </c:pt>
                <c:pt idx="25288">
                  <c:v>2.7488549999999998</c:v>
                </c:pt>
                <c:pt idx="25289">
                  <c:v>2.7481328125001596</c:v>
                </c:pt>
                <c:pt idx="25290">
                  <c:v>2.7476687499999999</c:v>
                </c:pt>
                <c:pt idx="25291">
                  <c:v>2.7472262500000002</c:v>
                </c:pt>
                <c:pt idx="25292">
                  <c:v>2.74687875</c:v>
                </c:pt>
                <c:pt idx="25293">
                  <c:v>2.7465121875001599</c:v>
                </c:pt>
                <c:pt idx="25294">
                  <c:v>2.7461721875001599</c:v>
                </c:pt>
                <c:pt idx="25295">
                  <c:v>2.7456725</c:v>
                </c:pt>
                <c:pt idx="25296">
                  <c:v>2.7453462499999999</c:v>
                </c:pt>
                <c:pt idx="25297">
                  <c:v>2.74492156250016</c:v>
                </c:pt>
                <c:pt idx="25298">
                  <c:v>2.7445662500000001</c:v>
                </c:pt>
                <c:pt idx="25299">
                  <c:v>2.7441609375001597</c:v>
                </c:pt>
                <c:pt idx="25300">
                  <c:v>2.7439328125001596</c:v>
                </c:pt>
                <c:pt idx="25301">
                  <c:v>2.7440803125001598</c:v>
                </c:pt>
                <c:pt idx="25302">
                  <c:v>2.7444237500000002</c:v>
                </c:pt>
                <c:pt idx="25303">
                  <c:v>2.7447634375001599</c:v>
                </c:pt>
                <c:pt idx="25304">
                  <c:v>2.7451237499999999</c:v>
                </c:pt>
                <c:pt idx="25305">
                  <c:v>2.7454521875001596</c:v>
                </c:pt>
                <c:pt idx="25306">
                  <c:v>2.7458809375001598</c:v>
                </c:pt>
                <c:pt idx="25307">
                  <c:v>2.7459384375001599</c:v>
                </c:pt>
                <c:pt idx="25308">
                  <c:v>2.7459750000000001</c:v>
                </c:pt>
                <c:pt idx="25309">
                  <c:v>2.7463403125001595</c:v>
                </c:pt>
                <c:pt idx="25310">
                  <c:v>2.7468471875001597</c:v>
                </c:pt>
                <c:pt idx="25311">
                  <c:v>2.747355625</c:v>
                </c:pt>
                <c:pt idx="25312">
                  <c:v>2.7476853125001597</c:v>
                </c:pt>
                <c:pt idx="25313">
                  <c:v>2.7481693749999998</c:v>
                </c:pt>
                <c:pt idx="25314">
                  <c:v>2.7486371875001598</c:v>
                </c:pt>
                <c:pt idx="25315">
                  <c:v>2.7490006249999999</c:v>
                </c:pt>
                <c:pt idx="25316">
                  <c:v>2.7494115625001596</c:v>
                </c:pt>
                <c:pt idx="25317">
                  <c:v>2.7497984375001598</c:v>
                </c:pt>
                <c:pt idx="25318">
                  <c:v>2.7501778125001599</c:v>
                </c:pt>
                <c:pt idx="25319">
                  <c:v>2.7505353125001597</c:v>
                </c:pt>
                <c:pt idx="25320">
                  <c:v>2.7501565625001598</c:v>
                </c:pt>
                <c:pt idx="25321">
                  <c:v>2.7497428125001599</c:v>
                </c:pt>
                <c:pt idx="25322">
                  <c:v>2.7494090625001597</c:v>
                </c:pt>
                <c:pt idx="25323">
                  <c:v>2.7491378125001598</c:v>
                </c:pt>
                <c:pt idx="25324">
                  <c:v>2.7487646875001599</c:v>
                </c:pt>
                <c:pt idx="25325">
                  <c:v>2.7482478125001597</c:v>
                </c:pt>
                <c:pt idx="25326">
                  <c:v>2.7478975000000001</c:v>
                </c:pt>
                <c:pt idx="25327">
                  <c:v>2.7474562499999999</c:v>
                </c:pt>
                <c:pt idx="25328">
                  <c:v>2.7470603125001598</c:v>
                </c:pt>
                <c:pt idx="25329">
                  <c:v>2.7466675</c:v>
                </c:pt>
                <c:pt idx="25330">
                  <c:v>2.7467818749999999</c:v>
                </c:pt>
                <c:pt idx="25331">
                  <c:v>2.7464421875001599</c:v>
                </c:pt>
                <c:pt idx="25332">
                  <c:v>2.7459803125001598</c:v>
                </c:pt>
                <c:pt idx="25333">
                  <c:v>2.7456228125001596</c:v>
                </c:pt>
                <c:pt idx="25334">
                  <c:v>2.7458649999999998</c:v>
                </c:pt>
                <c:pt idx="25335">
                  <c:v>2.7463068750000001</c:v>
                </c:pt>
                <c:pt idx="25336">
                  <c:v>2.746710625</c:v>
                </c:pt>
                <c:pt idx="25337">
                  <c:v>2.7470853125001597</c:v>
                </c:pt>
                <c:pt idx="25338">
                  <c:v>2.7474056249999999</c:v>
                </c:pt>
                <c:pt idx="25339">
                  <c:v>2.7478084375001597</c:v>
                </c:pt>
                <c:pt idx="25340">
                  <c:v>2.7481371875001597</c:v>
                </c:pt>
                <c:pt idx="25341">
                  <c:v>2.7485296875001599</c:v>
                </c:pt>
                <c:pt idx="25342">
                  <c:v>2.7489131250000001</c:v>
                </c:pt>
                <c:pt idx="25343">
                  <c:v>2.7493034375001599</c:v>
                </c:pt>
                <c:pt idx="25344">
                  <c:v>2.7496562500000001</c:v>
                </c:pt>
                <c:pt idx="25345">
                  <c:v>2.7493521875001599</c:v>
                </c:pt>
                <c:pt idx="25346">
                  <c:v>2.7490953125001596</c:v>
                </c:pt>
                <c:pt idx="25347">
                  <c:v>2.748761875</c:v>
                </c:pt>
                <c:pt idx="25348">
                  <c:v>2.7483059375001599</c:v>
                </c:pt>
                <c:pt idx="25349">
                  <c:v>2.74779375</c:v>
                </c:pt>
                <c:pt idx="25350">
                  <c:v>2.7473243749999998</c:v>
                </c:pt>
                <c:pt idx="25351">
                  <c:v>2.7469859375001597</c:v>
                </c:pt>
                <c:pt idx="25352">
                  <c:v>2.7465096875001596</c:v>
                </c:pt>
                <c:pt idx="25353">
                  <c:v>2.7461778125001599</c:v>
                </c:pt>
                <c:pt idx="25354">
                  <c:v>2.7457856249999999</c:v>
                </c:pt>
                <c:pt idx="25355">
                  <c:v>2.7454337500000001</c:v>
                </c:pt>
                <c:pt idx="25356">
                  <c:v>2.7450853125001595</c:v>
                </c:pt>
                <c:pt idx="25357">
                  <c:v>2.7448221875001599</c:v>
                </c:pt>
                <c:pt idx="25358">
                  <c:v>2.74438125</c:v>
                </c:pt>
                <c:pt idx="25359">
                  <c:v>2.7439859375001596</c:v>
                </c:pt>
                <c:pt idx="25360">
                  <c:v>2.7436150000000001</c:v>
                </c:pt>
                <c:pt idx="25361">
                  <c:v>2.7432634375001599</c:v>
                </c:pt>
                <c:pt idx="25362">
                  <c:v>2.7435821875001598</c:v>
                </c:pt>
                <c:pt idx="25363">
                  <c:v>2.7439818749999998</c:v>
                </c:pt>
                <c:pt idx="25364">
                  <c:v>2.7443468750000002</c:v>
                </c:pt>
                <c:pt idx="25365">
                  <c:v>2.7447550000000001</c:v>
                </c:pt>
                <c:pt idx="25366">
                  <c:v>2.7451209375001597</c:v>
                </c:pt>
                <c:pt idx="25367">
                  <c:v>2.7454784375001595</c:v>
                </c:pt>
                <c:pt idx="25368">
                  <c:v>2.745876875</c:v>
                </c:pt>
                <c:pt idx="25369">
                  <c:v>2.7462024999999999</c:v>
                </c:pt>
                <c:pt idx="25370">
                  <c:v>2.7458215625001596</c:v>
                </c:pt>
                <c:pt idx="25371">
                  <c:v>2.7454375</c:v>
                </c:pt>
                <c:pt idx="25372">
                  <c:v>2.7457637500000001</c:v>
                </c:pt>
                <c:pt idx="25373">
                  <c:v>2.7461021875001599</c:v>
                </c:pt>
                <c:pt idx="25374">
                  <c:v>2.7464418749999999</c:v>
                </c:pt>
                <c:pt idx="25375">
                  <c:v>2.7467756250000002</c:v>
                </c:pt>
                <c:pt idx="25376">
                  <c:v>2.7471671875001595</c:v>
                </c:pt>
                <c:pt idx="25377">
                  <c:v>2.7475093749999999</c:v>
                </c:pt>
                <c:pt idx="25378">
                  <c:v>2.7478750000000001</c:v>
                </c:pt>
                <c:pt idx="25379">
                  <c:v>2.7482340625001598</c:v>
                </c:pt>
                <c:pt idx="25380">
                  <c:v>2.7486021875001598</c:v>
                </c:pt>
                <c:pt idx="25381">
                  <c:v>2.7489396875001599</c:v>
                </c:pt>
                <c:pt idx="25382">
                  <c:v>2.7493300000000001</c:v>
                </c:pt>
                <c:pt idx="25383">
                  <c:v>2.7497793750000001</c:v>
                </c:pt>
                <c:pt idx="25384">
                  <c:v>2.7501178125001595</c:v>
                </c:pt>
                <c:pt idx="25385">
                  <c:v>2.7505187499999999</c:v>
                </c:pt>
                <c:pt idx="25386">
                  <c:v>2.7509087499999998</c:v>
                </c:pt>
                <c:pt idx="25387">
                  <c:v>2.7513843750000002</c:v>
                </c:pt>
                <c:pt idx="25388">
                  <c:v>2.7510300000000001</c:v>
                </c:pt>
                <c:pt idx="25389">
                  <c:v>2.7505053125001599</c:v>
                </c:pt>
                <c:pt idx="25390">
                  <c:v>2.7499565625001599</c:v>
                </c:pt>
                <c:pt idx="25391">
                  <c:v>2.7495056249999998</c:v>
                </c:pt>
                <c:pt idx="25392">
                  <c:v>2.7488968749999998</c:v>
                </c:pt>
                <c:pt idx="25393">
                  <c:v>2.7483690625001596</c:v>
                </c:pt>
                <c:pt idx="25394">
                  <c:v>2.7477537500000002</c:v>
                </c:pt>
                <c:pt idx="25395">
                  <c:v>2.7472371875001595</c:v>
                </c:pt>
                <c:pt idx="25396">
                  <c:v>2.7467996875001597</c:v>
                </c:pt>
                <c:pt idx="25397">
                  <c:v>2.7464318749999999</c:v>
                </c:pt>
                <c:pt idx="25398">
                  <c:v>2.7461293750000002</c:v>
                </c:pt>
                <c:pt idx="25399">
                  <c:v>2.74648125</c:v>
                </c:pt>
                <c:pt idx="25400">
                  <c:v>2.7468096875001597</c:v>
                </c:pt>
                <c:pt idx="25401">
                  <c:v>2.7471475000000001</c:v>
                </c:pt>
                <c:pt idx="25402">
                  <c:v>2.7475140625001599</c:v>
                </c:pt>
                <c:pt idx="25403">
                  <c:v>2.747295625</c:v>
                </c:pt>
                <c:pt idx="25404">
                  <c:v>2.7476600000000002</c:v>
                </c:pt>
                <c:pt idx="25405">
                  <c:v>2.7472425</c:v>
                </c:pt>
                <c:pt idx="25406">
                  <c:v>2.7469015625001596</c:v>
                </c:pt>
                <c:pt idx="25407">
                  <c:v>2.7467765625001599</c:v>
                </c:pt>
                <c:pt idx="25408">
                  <c:v>2.7467103125001597</c:v>
                </c:pt>
                <c:pt idx="25409">
                  <c:v>2.7463424999999999</c:v>
                </c:pt>
                <c:pt idx="25410">
                  <c:v>2.745895</c:v>
                </c:pt>
                <c:pt idx="25411">
                  <c:v>2.7454565625001597</c:v>
                </c:pt>
                <c:pt idx="25412">
                  <c:v>2.7450243749999998</c:v>
                </c:pt>
                <c:pt idx="25413">
                  <c:v>2.7446609375001598</c:v>
                </c:pt>
                <c:pt idx="25414">
                  <c:v>2.7442375000000001</c:v>
                </c:pt>
                <c:pt idx="25415">
                  <c:v>2.7445306249999999</c:v>
                </c:pt>
                <c:pt idx="25416">
                  <c:v>2.7449796875001597</c:v>
                </c:pt>
                <c:pt idx="25417">
                  <c:v>2.7453406249999999</c:v>
                </c:pt>
                <c:pt idx="25418">
                  <c:v>2.7457543750000002</c:v>
                </c:pt>
                <c:pt idx="25419">
                  <c:v>2.7460918749999998</c:v>
                </c:pt>
                <c:pt idx="25420">
                  <c:v>2.7465934375001599</c:v>
                </c:pt>
                <c:pt idx="25421">
                  <c:v>2.7470112499999999</c:v>
                </c:pt>
                <c:pt idx="25422">
                  <c:v>2.7474153125001597</c:v>
                </c:pt>
                <c:pt idx="25423">
                  <c:v>2.7477931249999998</c:v>
                </c:pt>
                <c:pt idx="25424">
                  <c:v>2.7482246875001599</c:v>
                </c:pt>
                <c:pt idx="25425">
                  <c:v>2.74868093750016</c:v>
                </c:pt>
                <c:pt idx="25426">
                  <c:v>2.7490600000000001</c:v>
                </c:pt>
                <c:pt idx="25427">
                  <c:v>2.7494453125001597</c:v>
                </c:pt>
                <c:pt idx="25428">
                  <c:v>2.7498478125001595</c:v>
                </c:pt>
                <c:pt idx="25429">
                  <c:v>2.7502309375001599</c:v>
                </c:pt>
                <c:pt idx="25430">
                  <c:v>2.7502249999999999</c:v>
                </c:pt>
                <c:pt idx="25431">
                  <c:v>2.7506706250000001</c:v>
                </c:pt>
                <c:pt idx="25432">
                  <c:v>2.7510421875001598</c:v>
                </c:pt>
                <c:pt idx="25433">
                  <c:v>2.7505531250000002</c:v>
                </c:pt>
                <c:pt idx="25434">
                  <c:v>2.7501962500000001</c:v>
                </c:pt>
                <c:pt idx="25435">
                  <c:v>2.7496512499999999</c:v>
                </c:pt>
                <c:pt idx="25436">
                  <c:v>2.7491281249999999</c:v>
                </c:pt>
                <c:pt idx="25437">
                  <c:v>2.7486840625001596</c:v>
                </c:pt>
                <c:pt idx="25438">
                  <c:v>2.748035625</c:v>
                </c:pt>
                <c:pt idx="25439">
                  <c:v>2.7476837500000002</c:v>
                </c:pt>
                <c:pt idx="25440">
                  <c:v>2.7471437500000002</c:v>
                </c:pt>
                <c:pt idx="25441">
                  <c:v>2.7466893749999999</c:v>
                </c:pt>
                <c:pt idx="25442">
                  <c:v>2.7461281249999998</c:v>
                </c:pt>
                <c:pt idx="25443">
                  <c:v>2.7456703125001596</c:v>
                </c:pt>
                <c:pt idx="25444">
                  <c:v>2.7452709375001598</c:v>
                </c:pt>
                <c:pt idx="25445">
                  <c:v>2.744739375</c:v>
                </c:pt>
                <c:pt idx="25446">
                  <c:v>2.7442653125001599</c:v>
                </c:pt>
                <c:pt idx="25447">
                  <c:v>2.7439443749999999</c:v>
                </c:pt>
                <c:pt idx="25448">
                  <c:v>2.7443</c:v>
                </c:pt>
                <c:pt idx="25449">
                  <c:v>2.7446449999999998</c:v>
                </c:pt>
                <c:pt idx="25450">
                  <c:v>2.7451724999999998</c:v>
                </c:pt>
                <c:pt idx="25451">
                  <c:v>2.7456065625001598</c:v>
                </c:pt>
                <c:pt idx="25452">
                  <c:v>2.746018125</c:v>
                </c:pt>
                <c:pt idx="25453">
                  <c:v>2.7464271875001596</c:v>
                </c:pt>
                <c:pt idx="25454">
                  <c:v>2.7469131249999998</c:v>
                </c:pt>
                <c:pt idx="25455">
                  <c:v>2.7472634375001599</c:v>
                </c:pt>
                <c:pt idx="25456">
                  <c:v>2.7475859375001597</c:v>
                </c:pt>
                <c:pt idx="25457">
                  <c:v>2.7479374999999999</c:v>
                </c:pt>
                <c:pt idx="25458">
                  <c:v>2.7482981249999998</c:v>
                </c:pt>
                <c:pt idx="25459">
                  <c:v>2.7486643750000002</c:v>
                </c:pt>
                <c:pt idx="25460">
                  <c:v>2.74905</c:v>
                </c:pt>
                <c:pt idx="25461">
                  <c:v>2.7494174999999998</c:v>
                </c:pt>
                <c:pt idx="25462">
                  <c:v>2.7498015625001599</c:v>
                </c:pt>
                <c:pt idx="25463">
                  <c:v>2.7502040625001598</c:v>
                </c:pt>
                <c:pt idx="25464">
                  <c:v>2.7505859375001598</c:v>
                </c:pt>
                <c:pt idx="25465">
                  <c:v>2.7510671875001598</c:v>
                </c:pt>
                <c:pt idx="25466">
                  <c:v>2.7514859375001599</c:v>
                </c:pt>
                <c:pt idx="25467">
                  <c:v>2.7519565625001596</c:v>
                </c:pt>
                <c:pt idx="25468">
                  <c:v>2.7523387499999998</c:v>
                </c:pt>
                <c:pt idx="25469">
                  <c:v>2.7527599999999999</c:v>
                </c:pt>
                <c:pt idx="25470">
                  <c:v>2.7524340625001598</c:v>
                </c:pt>
                <c:pt idx="25471">
                  <c:v>2.7520940625001598</c:v>
                </c:pt>
                <c:pt idx="25472">
                  <c:v>2.7518415625001595</c:v>
                </c:pt>
                <c:pt idx="25473">
                  <c:v>2.7514343750000001</c:v>
                </c:pt>
                <c:pt idx="25474">
                  <c:v>2.7510331250000002</c:v>
                </c:pt>
                <c:pt idx="25475">
                  <c:v>2.7505618749999998</c:v>
                </c:pt>
                <c:pt idx="25476">
                  <c:v>2.7499371875001599</c:v>
                </c:pt>
                <c:pt idx="25477">
                  <c:v>2.7493015625001598</c:v>
                </c:pt>
                <c:pt idx="25478">
                  <c:v>2.7489140625001598</c:v>
                </c:pt>
                <c:pt idx="25479">
                  <c:v>2.7485187500000001</c:v>
                </c:pt>
                <c:pt idx="25480">
                  <c:v>2.7481599999999999</c:v>
                </c:pt>
                <c:pt idx="25481">
                  <c:v>2.7476734375001599</c:v>
                </c:pt>
                <c:pt idx="25482">
                  <c:v>2.7472315625001595</c:v>
                </c:pt>
                <c:pt idx="25483">
                  <c:v>2.7468949999999999</c:v>
                </c:pt>
                <c:pt idx="25484">
                  <c:v>2.7464031250000001</c:v>
                </c:pt>
                <c:pt idx="25485">
                  <c:v>2.745959375</c:v>
                </c:pt>
                <c:pt idx="25486">
                  <c:v>2.745495</c:v>
                </c:pt>
                <c:pt idx="25487">
                  <c:v>2.7448815625001597</c:v>
                </c:pt>
                <c:pt idx="25488">
                  <c:v>2.7442803125001598</c:v>
                </c:pt>
                <c:pt idx="25489">
                  <c:v>2.7437353125001596</c:v>
                </c:pt>
                <c:pt idx="25490">
                  <c:v>2.7432325</c:v>
                </c:pt>
                <c:pt idx="25491">
                  <c:v>2.74285093750016</c:v>
                </c:pt>
                <c:pt idx="25492">
                  <c:v>2.7424737499999998</c:v>
                </c:pt>
                <c:pt idx="25493">
                  <c:v>2.7425346875001599</c:v>
                </c:pt>
                <c:pt idx="25494">
                  <c:v>2.7428718750000001</c:v>
                </c:pt>
                <c:pt idx="25495">
                  <c:v>2.7432603125001598</c:v>
                </c:pt>
                <c:pt idx="25496">
                  <c:v>2.7436115625001598</c:v>
                </c:pt>
                <c:pt idx="25497">
                  <c:v>2.7439637499999998</c:v>
                </c:pt>
                <c:pt idx="25498">
                  <c:v>2.7445193749999999</c:v>
                </c:pt>
                <c:pt idx="25499">
                  <c:v>2.7448603125001596</c:v>
                </c:pt>
                <c:pt idx="25500">
                  <c:v>2.7453543749999998</c:v>
                </c:pt>
                <c:pt idx="25501">
                  <c:v>2.7457456250000001</c:v>
                </c:pt>
                <c:pt idx="25502">
                  <c:v>2.7462818750000002</c:v>
                </c:pt>
                <c:pt idx="25503">
                  <c:v>2.7466481250000001</c:v>
                </c:pt>
                <c:pt idx="25504">
                  <c:v>2.747060625</c:v>
                </c:pt>
                <c:pt idx="25505">
                  <c:v>2.7472631249999999</c:v>
                </c:pt>
                <c:pt idx="25506">
                  <c:v>2.7469031249999998</c:v>
                </c:pt>
                <c:pt idx="25507">
                  <c:v>2.7472653125001596</c:v>
                </c:pt>
                <c:pt idx="25508">
                  <c:v>2.7469450000000002</c:v>
                </c:pt>
                <c:pt idx="25509">
                  <c:v>2.7464990625001597</c:v>
                </c:pt>
                <c:pt idx="25510">
                  <c:v>2.7463137500000001</c:v>
                </c:pt>
                <c:pt idx="25511">
                  <c:v>2.7466378125001598</c:v>
                </c:pt>
                <c:pt idx="25512">
                  <c:v>2.7469971875001598</c:v>
                </c:pt>
                <c:pt idx="25513">
                  <c:v>2.7465878125001599</c:v>
                </c:pt>
                <c:pt idx="25514">
                  <c:v>2.7462581250000002</c:v>
                </c:pt>
                <c:pt idx="25515">
                  <c:v>2.7457206250000001</c:v>
                </c:pt>
                <c:pt idx="25516">
                  <c:v>2.7457381249999999</c:v>
                </c:pt>
                <c:pt idx="25517">
                  <c:v>2.7461134375001599</c:v>
                </c:pt>
                <c:pt idx="25518">
                  <c:v>2.746521875</c:v>
                </c:pt>
                <c:pt idx="25519">
                  <c:v>2.74690968750016</c:v>
                </c:pt>
                <c:pt idx="25520">
                  <c:v>2.7470646875001599</c:v>
                </c:pt>
                <c:pt idx="25521">
                  <c:v>2.7474546875001598</c:v>
                </c:pt>
                <c:pt idx="25522">
                  <c:v>2.747789375</c:v>
                </c:pt>
                <c:pt idx="25523">
                  <c:v>2.7481118750000002</c:v>
                </c:pt>
                <c:pt idx="25524">
                  <c:v>2.7479659375001599</c:v>
                </c:pt>
                <c:pt idx="25525">
                  <c:v>2.747518125</c:v>
                </c:pt>
                <c:pt idx="25526">
                  <c:v>2.7469881250000001</c:v>
                </c:pt>
                <c:pt idx="25527">
                  <c:v>2.7465618749999998</c:v>
                </c:pt>
                <c:pt idx="25528">
                  <c:v>2.7461774999999999</c:v>
                </c:pt>
                <c:pt idx="25529">
                  <c:v>2.74584625</c:v>
                </c:pt>
                <c:pt idx="25530">
                  <c:v>2.7454790625001597</c:v>
                </c:pt>
                <c:pt idx="25531">
                  <c:v>2.7450800000000002</c:v>
                </c:pt>
                <c:pt idx="25532">
                  <c:v>2.7446774999999999</c:v>
                </c:pt>
                <c:pt idx="25533">
                  <c:v>2.7443499999999998</c:v>
                </c:pt>
                <c:pt idx="25534">
                  <c:v>2.74398125</c:v>
                </c:pt>
                <c:pt idx="25535">
                  <c:v>2.7438321875001597</c:v>
                </c:pt>
                <c:pt idx="25536">
                  <c:v>2.7441746875001596</c:v>
                </c:pt>
                <c:pt idx="25537">
                  <c:v>2.7445646875001599</c:v>
                </c:pt>
                <c:pt idx="25538">
                  <c:v>2.74495625</c:v>
                </c:pt>
                <c:pt idx="25539">
                  <c:v>2.7447940625001599</c:v>
                </c:pt>
                <c:pt idx="25540">
                  <c:v>2.7450121875001599</c:v>
                </c:pt>
                <c:pt idx="25541">
                  <c:v>2.74467375</c:v>
                </c:pt>
                <c:pt idx="25542">
                  <c:v>2.7450003125001596</c:v>
                </c:pt>
                <c:pt idx="25543">
                  <c:v>2.7453334375001597</c:v>
                </c:pt>
                <c:pt idx="25544">
                  <c:v>2.7456634375001596</c:v>
                </c:pt>
                <c:pt idx="25545">
                  <c:v>2.745994375</c:v>
                </c:pt>
                <c:pt idx="25546">
                  <c:v>2.7463846875001598</c:v>
                </c:pt>
                <c:pt idx="25547">
                  <c:v>2.746731875</c:v>
                </c:pt>
                <c:pt idx="25548">
                  <c:v>2.7470687499999999</c:v>
                </c:pt>
                <c:pt idx="25549">
                  <c:v>2.7473953125001596</c:v>
                </c:pt>
                <c:pt idx="25550">
                  <c:v>2.7478746875001598</c:v>
                </c:pt>
                <c:pt idx="25551">
                  <c:v>2.7483118750000002</c:v>
                </c:pt>
                <c:pt idx="25552">
                  <c:v>2.7486621875001598</c:v>
                </c:pt>
                <c:pt idx="25553">
                  <c:v>2.7482337499999998</c:v>
                </c:pt>
                <c:pt idx="25554">
                  <c:v>2.7478618749999999</c:v>
                </c:pt>
                <c:pt idx="25555">
                  <c:v>2.7474484375001595</c:v>
                </c:pt>
                <c:pt idx="25556">
                  <c:v>2.7469128125001596</c:v>
                </c:pt>
                <c:pt idx="25557">
                  <c:v>2.7464175000000002</c:v>
                </c:pt>
                <c:pt idx="25558">
                  <c:v>2.7459028125001597</c:v>
                </c:pt>
                <c:pt idx="25559">
                  <c:v>2.7455731249999999</c:v>
                </c:pt>
                <c:pt idx="25560">
                  <c:v>2.7453940625001598</c:v>
                </c:pt>
                <c:pt idx="25561">
                  <c:v>2.7452018749999998</c:v>
                </c:pt>
                <c:pt idx="25562">
                  <c:v>2.7452790625001597</c:v>
                </c:pt>
                <c:pt idx="25563">
                  <c:v>2.7449037500000002</c:v>
                </c:pt>
                <c:pt idx="25564">
                  <c:v>2.7447990625001597</c:v>
                </c:pt>
                <c:pt idx="25565">
                  <c:v>2.7444259375001598</c:v>
                </c:pt>
                <c:pt idx="25566">
                  <c:v>2.7440496875001599</c:v>
                </c:pt>
                <c:pt idx="25567">
                  <c:v>2.7443284375001595</c:v>
                </c:pt>
                <c:pt idx="25568">
                  <c:v>2.7446603125001596</c:v>
                </c:pt>
                <c:pt idx="25569">
                  <c:v>2.74482625</c:v>
                </c:pt>
                <c:pt idx="25570">
                  <c:v>2.7444575000000002</c:v>
                </c:pt>
                <c:pt idx="25571">
                  <c:v>2.7446968749999998</c:v>
                </c:pt>
                <c:pt idx="25572">
                  <c:v>2.7443140625001599</c:v>
                </c:pt>
                <c:pt idx="25573">
                  <c:v>2.7439718750000002</c:v>
                </c:pt>
                <c:pt idx="25574">
                  <c:v>2.7435234375001598</c:v>
                </c:pt>
                <c:pt idx="25575">
                  <c:v>2.7431621875001597</c:v>
                </c:pt>
                <c:pt idx="25576">
                  <c:v>2.7433728125001595</c:v>
                </c:pt>
                <c:pt idx="25577">
                  <c:v>2.7437159375001596</c:v>
                </c:pt>
                <c:pt idx="25578">
                  <c:v>2.7440543750000002</c:v>
                </c:pt>
                <c:pt idx="25579">
                  <c:v>2.7443862499999998</c:v>
                </c:pt>
                <c:pt idx="25580">
                  <c:v>2.7439987499999998</c:v>
                </c:pt>
                <c:pt idx="25581">
                  <c:v>2.7436165625001596</c:v>
                </c:pt>
                <c:pt idx="25582">
                  <c:v>2.7432703125001598</c:v>
                </c:pt>
                <c:pt idx="25583">
                  <c:v>2.7437081249999999</c:v>
                </c:pt>
                <c:pt idx="25584">
                  <c:v>2.7440543750000002</c:v>
                </c:pt>
                <c:pt idx="25585">
                  <c:v>2.7445128125001599</c:v>
                </c:pt>
                <c:pt idx="25586">
                  <c:v>2.7449409375001599</c:v>
                </c:pt>
                <c:pt idx="25587">
                  <c:v>2.7453046875001599</c:v>
                </c:pt>
                <c:pt idx="25588">
                  <c:v>2.745723125</c:v>
                </c:pt>
                <c:pt idx="25589">
                  <c:v>2.7460765625001597</c:v>
                </c:pt>
                <c:pt idx="25590">
                  <c:v>2.7464675000000001</c:v>
                </c:pt>
                <c:pt idx="25591">
                  <c:v>2.7468121875001597</c:v>
                </c:pt>
                <c:pt idx="25592">
                  <c:v>2.7464671875001598</c:v>
                </c:pt>
                <c:pt idx="25593">
                  <c:v>2.7461284375001598</c:v>
                </c:pt>
                <c:pt idx="25594">
                  <c:v>2.7457806250000001</c:v>
                </c:pt>
                <c:pt idx="25595">
                  <c:v>2.7453449999999999</c:v>
                </c:pt>
                <c:pt idx="25596">
                  <c:v>2.7449196875001598</c:v>
                </c:pt>
                <c:pt idx="25597">
                  <c:v>2.7443303125001597</c:v>
                </c:pt>
                <c:pt idx="25598">
                  <c:v>2.74386375</c:v>
                </c:pt>
                <c:pt idx="25599">
                  <c:v>2.7434850000000002</c:v>
                </c:pt>
                <c:pt idx="25600">
                  <c:v>2.7433018749999998</c:v>
                </c:pt>
                <c:pt idx="25601">
                  <c:v>2.7436265625001597</c:v>
                </c:pt>
                <c:pt idx="25602">
                  <c:v>2.7436409375001598</c:v>
                </c:pt>
                <c:pt idx="25603">
                  <c:v>2.7436109375001596</c:v>
                </c:pt>
                <c:pt idx="25604">
                  <c:v>2.7439693749999998</c:v>
                </c:pt>
                <c:pt idx="25605">
                  <c:v>2.7440846875001599</c:v>
                </c:pt>
                <c:pt idx="25606">
                  <c:v>2.7442490625001597</c:v>
                </c:pt>
                <c:pt idx="25607">
                  <c:v>2.7444196875001596</c:v>
                </c:pt>
                <c:pt idx="25608">
                  <c:v>2.7448396875001597</c:v>
                </c:pt>
                <c:pt idx="25609">
                  <c:v>2.7452646875001596</c:v>
                </c:pt>
                <c:pt idx="25610">
                  <c:v>2.7456793749999999</c:v>
                </c:pt>
                <c:pt idx="25611">
                  <c:v>2.7460871875001596</c:v>
                </c:pt>
                <c:pt idx="25612">
                  <c:v>2.7464624999999998</c:v>
                </c:pt>
                <c:pt idx="25613">
                  <c:v>2.7464103125001595</c:v>
                </c:pt>
                <c:pt idx="25614">
                  <c:v>2.7460231249999998</c:v>
                </c:pt>
                <c:pt idx="25615">
                  <c:v>2.745418125</c:v>
                </c:pt>
                <c:pt idx="25616">
                  <c:v>2.7450712500000001</c:v>
                </c:pt>
                <c:pt idx="25617">
                  <c:v>2.7446728125001596</c:v>
                </c:pt>
                <c:pt idx="25618">
                  <c:v>2.7443046875001595</c:v>
                </c:pt>
                <c:pt idx="25619">
                  <c:v>2.7438834375001599</c:v>
                </c:pt>
                <c:pt idx="25620">
                  <c:v>2.7434578125001599</c:v>
                </c:pt>
                <c:pt idx="25621">
                  <c:v>2.7430962499999998</c:v>
                </c:pt>
                <c:pt idx="25622">
                  <c:v>2.7424996875001599</c:v>
                </c:pt>
                <c:pt idx="25623">
                  <c:v>2.7420662500000001</c:v>
                </c:pt>
                <c:pt idx="25624">
                  <c:v>2.7417096875001596</c:v>
                </c:pt>
                <c:pt idx="25625">
                  <c:v>2.7411853125001597</c:v>
                </c:pt>
                <c:pt idx="25626">
                  <c:v>2.7406799999999998</c:v>
                </c:pt>
                <c:pt idx="25627">
                  <c:v>2.7401984375001596</c:v>
                </c:pt>
                <c:pt idx="25628">
                  <c:v>2.7397759375001596</c:v>
                </c:pt>
                <c:pt idx="25629">
                  <c:v>2.7399153125001598</c:v>
                </c:pt>
                <c:pt idx="25630">
                  <c:v>2.7402615625001596</c:v>
                </c:pt>
                <c:pt idx="25631">
                  <c:v>2.7405909375001598</c:v>
                </c:pt>
                <c:pt idx="25632">
                  <c:v>2.7409206250000002</c:v>
                </c:pt>
                <c:pt idx="25633">
                  <c:v>2.7412681249999999</c:v>
                </c:pt>
                <c:pt idx="25634">
                  <c:v>2.7408381249999998</c:v>
                </c:pt>
                <c:pt idx="25635">
                  <c:v>2.7413062500000001</c:v>
                </c:pt>
                <c:pt idx="25636">
                  <c:v>2.7416965625001599</c:v>
                </c:pt>
                <c:pt idx="25637">
                  <c:v>2.7420675000000001</c:v>
                </c:pt>
                <c:pt idx="25638">
                  <c:v>2.7424034375001596</c:v>
                </c:pt>
                <c:pt idx="25639">
                  <c:v>2.7427299999999999</c:v>
                </c:pt>
                <c:pt idx="25640">
                  <c:v>2.7430503125001597</c:v>
                </c:pt>
                <c:pt idx="25641">
                  <c:v>2.7427846875001598</c:v>
                </c:pt>
                <c:pt idx="25642">
                  <c:v>2.7431025</c:v>
                </c:pt>
                <c:pt idx="25643">
                  <c:v>2.7433634375001597</c:v>
                </c:pt>
                <c:pt idx="25644">
                  <c:v>2.742931875</c:v>
                </c:pt>
                <c:pt idx="25645">
                  <c:v>2.7423459375001595</c:v>
                </c:pt>
                <c:pt idx="25646">
                  <c:v>2.7418078125001597</c:v>
                </c:pt>
                <c:pt idx="25647">
                  <c:v>2.7413578125001599</c:v>
                </c:pt>
                <c:pt idx="25648">
                  <c:v>2.7408190625001598</c:v>
                </c:pt>
                <c:pt idx="25649">
                  <c:v>2.7403121875001597</c:v>
                </c:pt>
                <c:pt idx="25650">
                  <c:v>2.7399493750000001</c:v>
                </c:pt>
                <c:pt idx="25651">
                  <c:v>2.7395234375001598</c:v>
                </c:pt>
                <c:pt idx="25652">
                  <c:v>2.7391468749999999</c:v>
                </c:pt>
                <c:pt idx="25653">
                  <c:v>2.7392815625001599</c:v>
                </c:pt>
                <c:pt idx="25654">
                  <c:v>2.7395031250000001</c:v>
                </c:pt>
                <c:pt idx="25655">
                  <c:v>2.7397631250000001</c:v>
                </c:pt>
                <c:pt idx="25656">
                  <c:v>2.7402496875001598</c:v>
                </c:pt>
                <c:pt idx="25657">
                  <c:v>2.74062218750016</c:v>
                </c:pt>
                <c:pt idx="25658">
                  <c:v>2.7410378125001595</c:v>
                </c:pt>
                <c:pt idx="25659">
                  <c:v>2.7411371875001596</c:v>
                </c:pt>
                <c:pt idx="25660">
                  <c:v>2.7415099999999999</c:v>
                </c:pt>
                <c:pt idx="25661">
                  <c:v>2.7419031249999999</c:v>
                </c:pt>
                <c:pt idx="25662">
                  <c:v>2.7423018749999999</c:v>
                </c:pt>
                <c:pt idx="25663">
                  <c:v>2.7427212500000002</c:v>
                </c:pt>
                <c:pt idx="25664">
                  <c:v>2.7430578125001599</c:v>
                </c:pt>
                <c:pt idx="25665">
                  <c:v>2.7434096875001597</c:v>
                </c:pt>
                <c:pt idx="25666">
                  <c:v>2.7438371875001599</c:v>
                </c:pt>
                <c:pt idx="25667">
                  <c:v>2.7439284375001596</c:v>
                </c:pt>
                <c:pt idx="25668">
                  <c:v>2.7438109375001596</c:v>
                </c:pt>
                <c:pt idx="25669">
                  <c:v>2.7434181249999998</c:v>
                </c:pt>
                <c:pt idx="25670">
                  <c:v>2.7430815625001599</c:v>
                </c:pt>
                <c:pt idx="25671">
                  <c:v>2.7426771875001599</c:v>
                </c:pt>
                <c:pt idx="25672">
                  <c:v>2.7421653125001599</c:v>
                </c:pt>
                <c:pt idx="25673">
                  <c:v>2.7417153125001597</c:v>
                </c:pt>
                <c:pt idx="25674">
                  <c:v>2.7413075</c:v>
                </c:pt>
                <c:pt idx="25675">
                  <c:v>2.7409428125001596</c:v>
                </c:pt>
                <c:pt idx="25676">
                  <c:v>2.7405584375001597</c:v>
                </c:pt>
                <c:pt idx="25677">
                  <c:v>2.7402359375001599</c:v>
                </c:pt>
                <c:pt idx="25678">
                  <c:v>2.7399128125001599</c:v>
                </c:pt>
                <c:pt idx="25679">
                  <c:v>2.7395246875001598</c:v>
                </c:pt>
                <c:pt idx="25680">
                  <c:v>2.7391334375001599</c:v>
                </c:pt>
                <c:pt idx="25681">
                  <c:v>2.7386953125001599</c:v>
                </c:pt>
                <c:pt idx="25682">
                  <c:v>2.7381703125001597</c:v>
                </c:pt>
                <c:pt idx="25683">
                  <c:v>2.7378325000000001</c:v>
                </c:pt>
                <c:pt idx="25684">
                  <c:v>2.7374696875001598</c:v>
                </c:pt>
                <c:pt idx="25685">
                  <c:v>2.7370246875001598</c:v>
                </c:pt>
                <c:pt idx="25686">
                  <c:v>2.7365409375001599</c:v>
                </c:pt>
                <c:pt idx="25687">
                  <c:v>2.7361559375001598</c:v>
                </c:pt>
                <c:pt idx="25688">
                  <c:v>2.7357996875001596</c:v>
                </c:pt>
                <c:pt idx="25689">
                  <c:v>2.7353803125001597</c:v>
                </c:pt>
                <c:pt idx="25690">
                  <c:v>2.7354753125001596</c:v>
                </c:pt>
                <c:pt idx="25691">
                  <c:v>2.7358534375001597</c:v>
                </c:pt>
                <c:pt idx="25692">
                  <c:v>2.7363059375001599</c:v>
                </c:pt>
                <c:pt idx="25693">
                  <c:v>2.7366600000000001</c:v>
                </c:pt>
                <c:pt idx="25694">
                  <c:v>2.7370040625001599</c:v>
                </c:pt>
                <c:pt idx="25695">
                  <c:v>2.7374128125001596</c:v>
                </c:pt>
                <c:pt idx="25696">
                  <c:v>2.7378206249999999</c:v>
                </c:pt>
                <c:pt idx="25697">
                  <c:v>2.7381540625001599</c:v>
                </c:pt>
                <c:pt idx="25698">
                  <c:v>2.7385096875001596</c:v>
                </c:pt>
                <c:pt idx="25699">
                  <c:v>2.7388490625001598</c:v>
                </c:pt>
                <c:pt idx="25700">
                  <c:v>2.73884375</c:v>
                </c:pt>
                <c:pt idx="25701">
                  <c:v>2.7393353125001596</c:v>
                </c:pt>
                <c:pt idx="25702">
                  <c:v>2.739436875</c:v>
                </c:pt>
                <c:pt idx="25703">
                  <c:v>2.7391059375001596</c:v>
                </c:pt>
                <c:pt idx="25704">
                  <c:v>2.7387656250000001</c:v>
                </c:pt>
                <c:pt idx="25705">
                  <c:v>2.7384274999999998</c:v>
                </c:pt>
                <c:pt idx="25706">
                  <c:v>2.7385103125001597</c:v>
                </c:pt>
                <c:pt idx="25707">
                  <c:v>2.7389796875001595</c:v>
                </c:pt>
                <c:pt idx="25708">
                  <c:v>2.7393681249999999</c:v>
                </c:pt>
                <c:pt idx="25709">
                  <c:v>2.7395687500000001</c:v>
                </c:pt>
                <c:pt idx="25710">
                  <c:v>2.7392375000000002</c:v>
                </c:pt>
                <c:pt idx="25711">
                  <c:v>2.7390300000000001</c:v>
                </c:pt>
                <c:pt idx="25712">
                  <c:v>2.7386584375001597</c:v>
                </c:pt>
                <c:pt idx="25713">
                  <c:v>2.7383315625001599</c:v>
                </c:pt>
                <c:pt idx="25714">
                  <c:v>2.7380059375001595</c:v>
                </c:pt>
                <c:pt idx="25715">
                  <c:v>2.7381046875001598</c:v>
                </c:pt>
                <c:pt idx="25716">
                  <c:v>2.7384762500000002</c:v>
                </c:pt>
                <c:pt idx="25717">
                  <c:v>2.7389084375001596</c:v>
                </c:pt>
                <c:pt idx="25718">
                  <c:v>2.7392734375001599</c:v>
                </c:pt>
                <c:pt idx="25719">
                  <c:v>2.7396140625001597</c:v>
                </c:pt>
                <c:pt idx="25720">
                  <c:v>2.7392528125001596</c:v>
                </c:pt>
                <c:pt idx="25721">
                  <c:v>2.7389284375001597</c:v>
                </c:pt>
                <c:pt idx="25722">
                  <c:v>2.7385890625001599</c:v>
                </c:pt>
                <c:pt idx="25723">
                  <c:v>2.7382612499999999</c:v>
                </c:pt>
                <c:pt idx="25724">
                  <c:v>2.7378821875001598</c:v>
                </c:pt>
                <c:pt idx="25725">
                  <c:v>2.7374296875001596</c:v>
                </c:pt>
                <c:pt idx="25726">
                  <c:v>2.736925625</c:v>
                </c:pt>
                <c:pt idx="25727">
                  <c:v>2.7363640625001597</c:v>
                </c:pt>
                <c:pt idx="25728">
                  <c:v>2.7358896875001597</c:v>
                </c:pt>
                <c:pt idx="25729">
                  <c:v>2.7353846875001597</c:v>
                </c:pt>
                <c:pt idx="25730">
                  <c:v>2.7353518750000001</c:v>
                </c:pt>
                <c:pt idx="25731">
                  <c:v>2.7351240625001596</c:v>
                </c:pt>
                <c:pt idx="25732">
                  <c:v>2.7350306249999998</c:v>
                </c:pt>
                <c:pt idx="25733">
                  <c:v>2.7354690625001599</c:v>
                </c:pt>
                <c:pt idx="25734">
                  <c:v>2.7358387500000001</c:v>
                </c:pt>
                <c:pt idx="25735">
                  <c:v>2.736275</c:v>
                </c:pt>
                <c:pt idx="25736">
                  <c:v>2.7366053125001599</c:v>
                </c:pt>
                <c:pt idx="25737">
                  <c:v>2.7369818750000001</c:v>
                </c:pt>
                <c:pt idx="25738">
                  <c:v>2.7366159375001597</c:v>
                </c:pt>
                <c:pt idx="25739">
                  <c:v>2.7361403125001598</c:v>
                </c:pt>
                <c:pt idx="25740">
                  <c:v>2.7361206249999999</c:v>
                </c:pt>
                <c:pt idx="25741">
                  <c:v>2.7364553125001598</c:v>
                </c:pt>
                <c:pt idx="25742">
                  <c:v>2.736885</c:v>
                </c:pt>
                <c:pt idx="25743">
                  <c:v>2.7372190625001598</c:v>
                </c:pt>
                <c:pt idx="25744">
                  <c:v>2.7376374999999999</c:v>
                </c:pt>
                <c:pt idx="25745">
                  <c:v>2.738029375</c:v>
                </c:pt>
                <c:pt idx="25746">
                  <c:v>2.7384343750000002</c:v>
                </c:pt>
                <c:pt idx="25747">
                  <c:v>2.7388518749999999</c:v>
                </c:pt>
                <c:pt idx="25748">
                  <c:v>2.7392037500000002</c:v>
                </c:pt>
                <c:pt idx="25749">
                  <c:v>2.7395790625001597</c:v>
                </c:pt>
                <c:pt idx="25750">
                  <c:v>2.7400406249999998</c:v>
                </c:pt>
                <c:pt idx="25751">
                  <c:v>2.7404278125001595</c:v>
                </c:pt>
                <c:pt idx="25752">
                  <c:v>2.7408606249999998</c:v>
                </c:pt>
                <c:pt idx="25753">
                  <c:v>2.7412049999999999</c:v>
                </c:pt>
                <c:pt idx="25754">
                  <c:v>2.7407175000000001</c:v>
                </c:pt>
                <c:pt idx="25755">
                  <c:v>2.7401749999999998</c:v>
                </c:pt>
                <c:pt idx="25756">
                  <c:v>2.7398509375001598</c:v>
                </c:pt>
                <c:pt idx="25757">
                  <c:v>2.7391421875001596</c:v>
                </c:pt>
                <c:pt idx="25758">
                  <c:v>2.7386878125001597</c:v>
                </c:pt>
                <c:pt idx="25759">
                  <c:v>2.7381725000000001</c:v>
                </c:pt>
                <c:pt idx="25760">
                  <c:v>2.737781875</c:v>
                </c:pt>
                <c:pt idx="25761">
                  <c:v>2.737441875</c:v>
                </c:pt>
                <c:pt idx="25762">
                  <c:v>2.7371115625001599</c:v>
                </c:pt>
                <c:pt idx="25763">
                  <c:v>2.7367021875001596</c:v>
                </c:pt>
                <c:pt idx="25764">
                  <c:v>2.7362574999999998</c:v>
                </c:pt>
                <c:pt idx="25765">
                  <c:v>2.7358159375001598</c:v>
                </c:pt>
                <c:pt idx="25766">
                  <c:v>2.73540218750016</c:v>
                </c:pt>
                <c:pt idx="25767">
                  <c:v>2.7347884375001597</c:v>
                </c:pt>
                <c:pt idx="25768">
                  <c:v>2.7342003125001599</c:v>
                </c:pt>
                <c:pt idx="25769">
                  <c:v>2.7337928125001598</c:v>
                </c:pt>
                <c:pt idx="25770">
                  <c:v>2.7333940625001598</c:v>
                </c:pt>
                <c:pt idx="25771">
                  <c:v>2.7329721875001596</c:v>
                </c:pt>
                <c:pt idx="25772">
                  <c:v>2.7325953125001599</c:v>
                </c:pt>
                <c:pt idx="25773">
                  <c:v>2.7326081250000001</c:v>
                </c:pt>
                <c:pt idx="25774">
                  <c:v>2.7329675</c:v>
                </c:pt>
                <c:pt idx="25775">
                  <c:v>2.7330687500000002</c:v>
                </c:pt>
                <c:pt idx="25776">
                  <c:v>2.7327075000000001</c:v>
                </c:pt>
                <c:pt idx="25777">
                  <c:v>2.7330749999999999</c:v>
                </c:pt>
                <c:pt idx="25778">
                  <c:v>2.7334878125001598</c:v>
                </c:pt>
                <c:pt idx="25779">
                  <c:v>2.7338859375001596</c:v>
                </c:pt>
                <c:pt idx="25780">
                  <c:v>2.734321875</c:v>
                </c:pt>
                <c:pt idx="25781">
                  <c:v>2.7347143749999998</c:v>
                </c:pt>
                <c:pt idx="25782">
                  <c:v>2.73509125</c:v>
                </c:pt>
                <c:pt idx="25783">
                  <c:v>2.7352659375001598</c:v>
                </c:pt>
                <c:pt idx="25784">
                  <c:v>2.7354290625001596</c:v>
                </c:pt>
                <c:pt idx="25785">
                  <c:v>2.7357856250000001</c:v>
                </c:pt>
                <c:pt idx="25786">
                  <c:v>2.7361793749999999</c:v>
                </c:pt>
                <c:pt idx="25787">
                  <c:v>2.7365231250000002</c:v>
                </c:pt>
                <c:pt idx="25788">
                  <c:v>2.7368565625001597</c:v>
                </c:pt>
                <c:pt idx="25789">
                  <c:v>2.7365359375001597</c:v>
                </c:pt>
                <c:pt idx="25790">
                  <c:v>2.7361421875001599</c:v>
                </c:pt>
                <c:pt idx="25791">
                  <c:v>2.7357512499999999</c:v>
                </c:pt>
                <c:pt idx="25792">
                  <c:v>2.7352115625001598</c:v>
                </c:pt>
                <c:pt idx="25793">
                  <c:v>2.7348359375001596</c:v>
                </c:pt>
                <c:pt idx="25794">
                  <c:v>2.7342374999999999</c:v>
                </c:pt>
                <c:pt idx="25795">
                  <c:v>2.733910625</c:v>
                </c:pt>
                <c:pt idx="25796">
                  <c:v>2.733230625</c:v>
                </c:pt>
                <c:pt idx="25797">
                  <c:v>2.7327793749999998</c:v>
                </c:pt>
                <c:pt idx="25798">
                  <c:v>2.7325443749999998</c:v>
                </c:pt>
                <c:pt idx="25799">
                  <c:v>2.7323775000000001</c:v>
                </c:pt>
                <c:pt idx="25800">
                  <c:v>2.7327581250000001</c:v>
                </c:pt>
                <c:pt idx="25801">
                  <c:v>2.7331178125001596</c:v>
                </c:pt>
                <c:pt idx="25802">
                  <c:v>2.7334859375001597</c:v>
                </c:pt>
                <c:pt idx="25803">
                  <c:v>2.7338581249999998</c:v>
                </c:pt>
                <c:pt idx="25804">
                  <c:v>2.7341887499999999</c:v>
                </c:pt>
                <c:pt idx="25805">
                  <c:v>2.7346384375001596</c:v>
                </c:pt>
                <c:pt idx="25806">
                  <c:v>2.7351325000000002</c:v>
                </c:pt>
                <c:pt idx="25807">
                  <c:v>2.735529375</c:v>
                </c:pt>
                <c:pt idx="25808">
                  <c:v>2.7358809375001596</c:v>
                </c:pt>
                <c:pt idx="25809">
                  <c:v>2.736221875</c:v>
                </c:pt>
                <c:pt idx="25810">
                  <c:v>2.7358543750000002</c:v>
                </c:pt>
                <c:pt idx="25811">
                  <c:v>2.7354246875001595</c:v>
                </c:pt>
                <c:pt idx="25812">
                  <c:v>2.7352943750000001</c:v>
                </c:pt>
                <c:pt idx="25813">
                  <c:v>2.7349003125001596</c:v>
                </c:pt>
                <c:pt idx="25814">
                  <c:v>2.734439375</c:v>
                </c:pt>
                <c:pt idx="25815">
                  <c:v>2.7338959375001597</c:v>
                </c:pt>
                <c:pt idx="25816">
                  <c:v>2.7335634375001598</c:v>
                </c:pt>
                <c:pt idx="25817">
                  <c:v>2.7331684375001597</c:v>
                </c:pt>
                <c:pt idx="25818">
                  <c:v>2.7332453125001597</c:v>
                </c:pt>
                <c:pt idx="25819">
                  <c:v>2.7336356249999998</c:v>
                </c:pt>
                <c:pt idx="25820">
                  <c:v>2.7339662499999999</c:v>
                </c:pt>
                <c:pt idx="25821">
                  <c:v>2.7343396875001598</c:v>
                </c:pt>
                <c:pt idx="25822">
                  <c:v>2.7340128125001599</c:v>
                </c:pt>
                <c:pt idx="25823">
                  <c:v>2.7335784375001597</c:v>
                </c:pt>
                <c:pt idx="25824">
                  <c:v>2.7330218749999999</c:v>
                </c:pt>
                <c:pt idx="25825">
                  <c:v>2.7326250000000001</c:v>
                </c:pt>
                <c:pt idx="25826">
                  <c:v>2.7329050000000001</c:v>
                </c:pt>
                <c:pt idx="25827">
                  <c:v>2.7332925000000001</c:v>
                </c:pt>
                <c:pt idx="25828">
                  <c:v>2.73315625</c:v>
                </c:pt>
                <c:pt idx="25829">
                  <c:v>2.7332646875001596</c:v>
                </c:pt>
                <c:pt idx="25830">
                  <c:v>2.7335993749999998</c:v>
                </c:pt>
                <c:pt idx="25831">
                  <c:v>2.7339621875001598</c:v>
                </c:pt>
                <c:pt idx="25832">
                  <c:v>2.7334678125001597</c:v>
                </c:pt>
                <c:pt idx="25833">
                  <c:v>2.7329571875001597</c:v>
                </c:pt>
                <c:pt idx="25834">
                  <c:v>2.7326068750000001</c:v>
                </c:pt>
                <c:pt idx="25835">
                  <c:v>2.7322649999999999</c:v>
                </c:pt>
                <c:pt idx="25836">
                  <c:v>2.7319253125001599</c:v>
                </c:pt>
                <c:pt idx="25837">
                  <c:v>2.7313590625001596</c:v>
                </c:pt>
                <c:pt idx="25838">
                  <c:v>2.7308315625001596</c:v>
                </c:pt>
                <c:pt idx="25839">
                  <c:v>2.73046875</c:v>
                </c:pt>
                <c:pt idx="25840">
                  <c:v>2.7301365625001597</c:v>
                </c:pt>
                <c:pt idx="25841">
                  <c:v>2.7300715625001599</c:v>
                </c:pt>
                <c:pt idx="25842">
                  <c:v>2.7304668749999998</c:v>
                </c:pt>
                <c:pt idx="25843">
                  <c:v>2.7308953125001598</c:v>
                </c:pt>
                <c:pt idx="25844">
                  <c:v>2.7312996875001598</c:v>
                </c:pt>
                <c:pt idx="25845">
                  <c:v>2.7316309375001597</c:v>
                </c:pt>
                <c:pt idx="25846">
                  <c:v>2.7320103125001598</c:v>
                </c:pt>
                <c:pt idx="25847">
                  <c:v>2.7323650000000002</c:v>
                </c:pt>
                <c:pt idx="25848">
                  <c:v>2.73271593750016</c:v>
                </c:pt>
                <c:pt idx="25849">
                  <c:v>2.7331184375001598</c:v>
                </c:pt>
                <c:pt idx="25850">
                  <c:v>2.7334659375001595</c:v>
                </c:pt>
                <c:pt idx="25851">
                  <c:v>2.7337868749999998</c:v>
                </c:pt>
                <c:pt idx="25852">
                  <c:v>2.7334940625001596</c:v>
                </c:pt>
                <c:pt idx="25853">
                  <c:v>2.7330446875001599</c:v>
                </c:pt>
                <c:pt idx="25854">
                  <c:v>2.732690625</c:v>
                </c:pt>
                <c:pt idx="25855">
                  <c:v>2.7324234375001599</c:v>
                </c:pt>
                <c:pt idx="25856">
                  <c:v>2.7320684375001596</c:v>
                </c:pt>
                <c:pt idx="25857">
                  <c:v>2.731659375</c:v>
                </c:pt>
                <c:pt idx="25858">
                  <c:v>2.7312281249999999</c:v>
                </c:pt>
                <c:pt idx="25859">
                  <c:v>2.73077375</c:v>
                </c:pt>
                <c:pt idx="25860">
                  <c:v>2.7304087500000001</c:v>
                </c:pt>
                <c:pt idx="25861">
                  <c:v>2.7300787500000001</c:v>
                </c:pt>
                <c:pt idx="25862">
                  <c:v>2.7302203125001596</c:v>
                </c:pt>
                <c:pt idx="25863">
                  <c:v>2.7303503125001596</c:v>
                </c:pt>
                <c:pt idx="25864">
                  <c:v>2.7307540625001598</c:v>
                </c:pt>
                <c:pt idx="25865">
                  <c:v>2.7311659375001596</c:v>
                </c:pt>
                <c:pt idx="25866">
                  <c:v>2.7314971875001599</c:v>
                </c:pt>
                <c:pt idx="25867">
                  <c:v>2.7318181250000002</c:v>
                </c:pt>
                <c:pt idx="25868">
                  <c:v>2.7322268749999998</c:v>
                </c:pt>
                <c:pt idx="25869">
                  <c:v>2.7326459375001599</c:v>
                </c:pt>
                <c:pt idx="25870">
                  <c:v>2.7330831249999998</c:v>
                </c:pt>
                <c:pt idx="25871">
                  <c:v>2.7335371875001599</c:v>
                </c:pt>
                <c:pt idx="25872">
                  <c:v>2.7339812499999998</c:v>
                </c:pt>
                <c:pt idx="25873">
                  <c:v>2.7343115625001597</c:v>
                </c:pt>
                <c:pt idx="25874">
                  <c:v>2.7346953125001598</c:v>
                </c:pt>
                <c:pt idx="25875">
                  <c:v>2.73510125</c:v>
                </c:pt>
                <c:pt idx="25876">
                  <c:v>2.7355159375001596</c:v>
                </c:pt>
                <c:pt idx="25877">
                  <c:v>2.7351106249999999</c:v>
                </c:pt>
                <c:pt idx="25878">
                  <c:v>2.7347243749999999</c:v>
                </c:pt>
                <c:pt idx="25879">
                  <c:v>2.7343518750000002</c:v>
                </c:pt>
                <c:pt idx="25880">
                  <c:v>2.7338665625001597</c:v>
                </c:pt>
                <c:pt idx="25881">
                  <c:v>2.7334815625001596</c:v>
                </c:pt>
                <c:pt idx="25882">
                  <c:v>2.7331028125001597</c:v>
                </c:pt>
                <c:pt idx="25883">
                  <c:v>2.7325965625001598</c:v>
                </c:pt>
                <c:pt idx="25884">
                  <c:v>2.73224</c:v>
                </c:pt>
                <c:pt idx="25885">
                  <c:v>2.7317390625001599</c:v>
                </c:pt>
                <c:pt idx="25886">
                  <c:v>2.7312224999999999</c:v>
                </c:pt>
                <c:pt idx="25887">
                  <c:v>2.7306818750000001</c:v>
                </c:pt>
                <c:pt idx="25888">
                  <c:v>2.7302484375001597</c:v>
                </c:pt>
                <c:pt idx="25889">
                  <c:v>2.7298443749999999</c:v>
                </c:pt>
                <c:pt idx="25890">
                  <c:v>2.7292534375001596</c:v>
                </c:pt>
                <c:pt idx="25891">
                  <c:v>2.7287365625001598</c:v>
                </c:pt>
                <c:pt idx="25892">
                  <c:v>2.7283368750000001</c:v>
                </c:pt>
                <c:pt idx="25893">
                  <c:v>2.7278337499999998</c:v>
                </c:pt>
                <c:pt idx="25894">
                  <c:v>2.7274540625001595</c:v>
                </c:pt>
                <c:pt idx="25895">
                  <c:v>2.7271287499999999</c:v>
                </c:pt>
                <c:pt idx="25896">
                  <c:v>2.7267993750000001</c:v>
                </c:pt>
                <c:pt idx="25897">
                  <c:v>2.726451875</c:v>
                </c:pt>
                <c:pt idx="25898">
                  <c:v>2.7268059375001599</c:v>
                </c:pt>
                <c:pt idx="25899">
                  <c:v>2.7271684375001599</c:v>
                </c:pt>
                <c:pt idx="25900">
                  <c:v>2.7275796875001599</c:v>
                </c:pt>
                <c:pt idx="25901">
                  <c:v>2.7279793749999999</c:v>
                </c:pt>
                <c:pt idx="25902">
                  <c:v>2.7283606250000001</c:v>
                </c:pt>
                <c:pt idx="25903">
                  <c:v>2.7285996875001599</c:v>
                </c:pt>
                <c:pt idx="25904">
                  <c:v>2.72896625</c:v>
                </c:pt>
                <c:pt idx="25905">
                  <c:v>2.7293496875001599</c:v>
                </c:pt>
                <c:pt idx="25906">
                  <c:v>2.7297349999999998</c:v>
                </c:pt>
                <c:pt idx="25907">
                  <c:v>2.7300984375001596</c:v>
                </c:pt>
                <c:pt idx="25908">
                  <c:v>2.7304303125001597</c:v>
                </c:pt>
                <c:pt idx="25909">
                  <c:v>2.7308106250000002</c:v>
                </c:pt>
                <c:pt idx="25910">
                  <c:v>2.7312365625001598</c:v>
                </c:pt>
                <c:pt idx="25911">
                  <c:v>2.7315943749999998</c:v>
                </c:pt>
                <c:pt idx="25912">
                  <c:v>2.7319381250000001</c:v>
                </c:pt>
                <c:pt idx="25913">
                  <c:v>2.7316071875001597</c:v>
                </c:pt>
                <c:pt idx="25914">
                  <c:v>2.7312418749999998</c:v>
                </c:pt>
                <c:pt idx="25915">
                  <c:v>2.7308568750000002</c:v>
                </c:pt>
                <c:pt idx="25916">
                  <c:v>2.7304481250000001</c:v>
                </c:pt>
                <c:pt idx="25917">
                  <c:v>2.7299665625001599</c:v>
                </c:pt>
                <c:pt idx="25918">
                  <c:v>2.7295462499999998</c:v>
                </c:pt>
                <c:pt idx="25919">
                  <c:v>2.7291531249999998</c:v>
                </c:pt>
                <c:pt idx="25920">
                  <c:v>2.7294568749999999</c:v>
                </c:pt>
                <c:pt idx="25921">
                  <c:v>2.7297403125001596</c:v>
                </c:pt>
                <c:pt idx="25922">
                  <c:v>2.7293509375001599</c:v>
                </c:pt>
                <c:pt idx="25923">
                  <c:v>2.7290103125001597</c:v>
                </c:pt>
                <c:pt idx="25924">
                  <c:v>2.7285159375001595</c:v>
                </c:pt>
                <c:pt idx="25925">
                  <c:v>2.7280812499999998</c:v>
                </c:pt>
                <c:pt idx="25926">
                  <c:v>2.7276975000000001</c:v>
                </c:pt>
                <c:pt idx="25927">
                  <c:v>2.7273131249999998</c:v>
                </c:pt>
                <c:pt idx="25928">
                  <c:v>2.7276728125001597</c:v>
                </c:pt>
                <c:pt idx="25929">
                  <c:v>2.728070625</c:v>
                </c:pt>
                <c:pt idx="25930">
                  <c:v>2.7284440625001598</c:v>
                </c:pt>
                <c:pt idx="25931">
                  <c:v>2.7289012499999998</c:v>
                </c:pt>
                <c:pt idx="25932">
                  <c:v>2.7292231249999999</c:v>
                </c:pt>
                <c:pt idx="25933">
                  <c:v>2.7296203125001597</c:v>
                </c:pt>
                <c:pt idx="25934">
                  <c:v>2.7299812499999998</c:v>
                </c:pt>
                <c:pt idx="25935">
                  <c:v>2.7304143750000001</c:v>
                </c:pt>
                <c:pt idx="25936">
                  <c:v>2.7308003125001599</c:v>
                </c:pt>
                <c:pt idx="25937">
                  <c:v>2.7311237500000001</c:v>
                </c:pt>
                <c:pt idx="25938">
                  <c:v>2.7307293750000001</c:v>
                </c:pt>
                <c:pt idx="25939">
                  <c:v>2.7303796875001596</c:v>
                </c:pt>
                <c:pt idx="25940">
                  <c:v>2.7300568749999998</c:v>
                </c:pt>
                <c:pt idx="25941">
                  <c:v>2.7298159375001596</c:v>
                </c:pt>
                <c:pt idx="25942">
                  <c:v>2.7296003125001596</c:v>
                </c:pt>
                <c:pt idx="25943">
                  <c:v>2.7291931250000001</c:v>
                </c:pt>
                <c:pt idx="25944">
                  <c:v>2.7288693749999999</c:v>
                </c:pt>
                <c:pt idx="25945">
                  <c:v>2.7290140625001595</c:v>
                </c:pt>
                <c:pt idx="25946">
                  <c:v>2.7289406249999999</c:v>
                </c:pt>
                <c:pt idx="25947">
                  <c:v>2.7285431249999998</c:v>
                </c:pt>
                <c:pt idx="25948">
                  <c:v>2.7281840625001599</c:v>
                </c:pt>
                <c:pt idx="25949">
                  <c:v>2.7278303125001599</c:v>
                </c:pt>
                <c:pt idx="25950">
                  <c:v>2.7274453125001599</c:v>
                </c:pt>
                <c:pt idx="25951">
                  <c:v>2.7274137500000002</c:v>
                </c:pt>
                <c:pt idx="25952">
                  <c:v>2.7275821875001598</c:v>
                </c:pt>
                <c:pt idx="25953">
                  <c:v>2.7279450000000001</c:v>
                </c:pt>
                <c:pt idx="25954">
                  <c:v>2.7275534375001595</c:v>
                </c:pt>
                <c:pt idx="25955">
                  <c:v>2.7271784375001595</c:v>
                </c:pt>
                <c:pt idx="25956">
                  <c:v>2.7272456250000001</c:v>
                </c:pt>
                <c:pt idx="25957">
                  <c:v>2.727648125</c:v>
                </c:pt>
                <c:pt idx="25958">
                  <c:v>2.7275171875001596</c:v>
                </c:pt>
                <c:pt idx="25959">
                  <c:v>2.7279034375001596</c:v>
                </c:pt>
                <c:pt idx="25960">
                  <c:v>2.7282871875001597</c:v>
                </c:pt>
                <c:pt idx="25961">
                  <c:v>2.7286100000000002</c:v>
                </c:pt>
                <c:pt idx="25962">
                  <c:v>2.72900125</c:v>
                </c:pt>
                <c:pt idx="25963">
                  <c:v>2.72953</c:v>
                </c:pt>
                <c:pt idx="25964">
                  <c:v>2.7299340625001598</c:v>
                </c:pt>
                <c:pt idx="25965">
                  <c:v>2.7303309375001596</c:v>
                </c:pt>
                <c:pt idx="25966">
                  <c:v>2.7307003125001597</c:v>
                </c:pt>
                <c:pt idx="25967">
                  <c:v>2.7310428125001596</c:v>
                </c:pt>
                <c:pt idx="25968">
                  <c:v>2.7310790625001595</c:v>
                </c:pt>
                <c:pt idx="25969">
                  <c:v>2.7311996875001596</c:v>
                </c:pt>
                <c:pt idx="25970">
                  <c:v>2.7308975000000002</c:v>
                </c:pt>
                <c:pt idx="25971">
                  <c:v>2.7305543750000001</c:v>
                </c:pt>
                <c:pt idx="25972">
                  <c:v>2.7301465625001597</c:v>
                </c:pt>
                <c:pt idx="25973">
                  <c:v>2.7297318750000001</c:v>
                </c:pt>
                <c:pt idx="25974">
                  <c:v>2.7292603125001595</c:v>
                </c:pt>
                <c:pt idx="25975">
                  <c:v>2.7288146875001598</c:v>
                </c:pt>
                <c:pt idx="25976">
                  <c:v>2.7283796875001598</c:v>
                </c:pt>
                <c:pt idx="25977">
                  <c:v>2.7279537500000002</c:v>
                </c:pt>
                <c:pt idx="25978">
                  <c:v>2.7275053125001598</c:v>
                </c:pt>
                <c:pt idx="25979">
                  <c:v>2.7271725</c:v>
                </c:pt>
                <c:pt idx="25980">
                  <c:v>2.7267121875001599</c:v>
                </c:pt>
                <c:pt idx="25981">
                  <c:v>2.726368125</c:v>
                </c:pt>
                <c:pt idx="25982">
                  <c:v>2.7259778125001599</c:v>
                </c:pt>
                <c:pt idx="25983">
                  <c:v>2.7255840625001597</c:v>
                </c:pt>
                <c:pt idx="25984">
                  <c:v>2.7251862500000001</c:v>
                </c:pt>
                <c:pt idx="25985">
                  <c:v>2.7248462500000001</c:v>
                </c:pt>
                <c:pt idx="25986">
                  <c:v>2.7245075000000001</c:v>
                </c:pt>
                <c:pt idx="25987">
                  <c:v>2.7241846875001596</c:v>
                </c:pt>
                <c:pt idx="25988">
                  <c:v>2.7242121875001599</c:v>
                </c:pt>
                <c:pt idx="25989">
                  <c:v>2.7246199999999998</c:v>
                </c:pt>
                <c:pt idx="25990">
                  <c:v>2.7250756250000001</c:v>
                </c:pt>
                <c:pt idx="25991">
                  <c:v>2.7254734375001597</c:v>
                </c:pt>
                <c:pt idx="25992">
                  <c:v>2.7258684375001598</c:v>
                </c:pt>
                <c:pt idx="25993">
                  <c:v>2.7261028125001596</c:v>
                </c:pt>
                <c:pt idx="25994">
                  <c:v>2.7264431249999999</c:v>
                </c:pt>
                <c:pt idx="25995">
                  <c:v>2.7267999999999999</c:v>
                </c:pt>
                <c:pt idx="25996">
                  <c:v>2.7272309375001598</c:v>
                </c:pt>
                <c:pt idx="25997">
                  <c:v>2.7276549999999999</c:v>
                </c:pt>
                <c:pt idx="25998">
                  <c:v>2.728059375</c:v>
                </c:pt>
                <c:pt idx="25999">
                  <c:v>2.7284268749999998</c:v>
                </c:pt>
                <c:pt idx="26000">
                  <c:v>2.728785625</c:v>
                </c:pt>
                <c:pt idx="26001">
                  <c:v>2.7291075</c:v>
                </c:pt>
                <c:pt idx="26002">
                  <c:v>2.7290534375001596</c:v>
                </c:pt>
                <c:pt idx="26003">
                  <c:v>2.7286825000000001</c:v>
                </c:pt>
                <c:pt idx="26004">
                  <c:v>2.728070625</c:v>
                </c:pt>
                <c:pt idx="26005">
                  <c:v>2.7276618749999999</c:v>
                </c:pt>
                <c:pt idx="26006">
                  <c:v>2.7272346875001596</c:v>
                </c:pt>
                <c:pt idx="26007">
                  <c:v>2.7268434375001598</c:v>
                </c:pt>
                <c:pt idx="26008">
                  <c:v>2.7263809375001595</c:v>
                </c:pt>
                <c:pt idx="26009">
                  <c:v>2.72591625</c:v>
                </c:pt>
                <c:pt idx="26010">
                  <c:v>2.72550625</c:v>
                </c:pt>
                <c:pt idx="26011">
                  <c:v>2.7251193749999998</c:v>
                </c:pt>
                <c:pt idx="26012">
                  <c:v>2.724785625</c:v>
                </c:pt>
                <c:pt idx="26013">
                  <c:v>2.7242184375001597</c:v>
                </c:pt>
                <c:pt idx="26014">
                  <c:v>2.7238712500000002</c:v>
                </c:pt>
                <c:pt idx="26015">
                  <c:v>2.723495625</c:v>
                </c:pt>
                <c:pt idx="26016">
                  <c:v>2.723376875</c:v>
                </c:pt>
                <c:pt idx="26017">
                  <c:v>2.7229693749999999</c:v>
                </c:pt>
                <c:pt idx="26018">
                  <c:v>2.723296875</c:v>
                </c:pt>
                <c:pt idx="26019">
                  <c:v>2.7236775</c:v>
                </c:pt>
                <c:pt idx="26020">
                  <c:v>2.724034375</c:v>
                </c:pt>
                <c:pt idx="26021">
                  <c:v>2.7244762499999999</c:v>
                </c:pt>
                <c:pt idx="26022">
                  <c:v>2.7248140625001596</c:v>
                </c:pt>
                <c:pt idx="26023">
                  <c:v>2.7251518749999999</c:v>
                </c:pt>
                <c:pt idx="26024">
                  <c:v>2.7254815625001596</c:v>
                </c:pt>
                <c:pt idx="26025">
                  <c:v>2.7259203125001599</c:v>
                </c:pt>
                <c:pt idx="26026">
                  <c:v>2.7263871875001597</c:v>
                </c:pt>
                <c:pt idx="26027">
                  <c:v>2.7267968749999998</c:v>
                </c:pt>
                <c:pt idx="26028">
                  <c:v>2.7264731250000001</c:v>
                </c:pt>
                <c:pt idx="26029">
                  <c:v>2.7260306249999999</c:v>
                </c:pt>
                <c:pt idx="26030">
                  <c:v>2.7263575000000002</c:v>
                </c:pt>
                <c:pt idx="26031">
                  <c:v>2.7267025</c:v>
                </c:pt>
                <c:pt idx="26032">
                  <c:v>2.7270237499999999</c:v>
                </c:pt>
                <c:pt idx="26033">
                  <c:v>2.7269437500000002</c:v>
                </c:pt>
                <c:pt idx="26034">
                  <c:v>2.7271568749999999</c:v>
                </c:pt>
                <c:pt idx="26035">
                  <c:v>2.7268590625001599</c:v>
                </c:pt>
                <c:pt idx="26036">
                  <c:v>2.7263500000000001</c:v>
                </c:pt>
                <c:pt idx="26037">
                  <c:v>2.7259584375001595</c:v>
                </c:pt>
                <c:pt idx="26038">
                  <c:v>2.7254749999999999</c:v>
                </c:pt>
                <c:pt idx="26039">
                  <c:v>2.725149375</c:v>
                </c:pt>
                <c:pt idx="26040">
                  <c:v>2.7248196875001596</c:v>
                </c:pt>
                <c:pt idx="26041">
                  <c:v>2.72448625</c:v>
                </c:pt>
                <c:pt idx="26042">
                  <c:v>2.7241609375001596</c:v>
                </c:pt>
                <c:pt idx="26043">
                  <c:v>2.7237359375001597</c:v>
                </c:pt>
                <c:pt idx="26044">
                  <c:v>2.7233221875001599</c:v>
                </c:pt>
                <c:pt idx="26045">
                  <c:v>2.7233562500000001</c:v>
                </c:pt>
                <c:pt idx="26046">
                  <c:v>2.7237321875001599</c:v>
                </c:pt>
                <c:pt idx="26047">
                  <c:v>2.7241028125001598</c:v>
                </c:pt>
                <c:pt idx="26048">
                  <c:v>2.7244290625001599</c:v>
                </c:pt>
                <c:pt idx="26049">
                  <c:v>2.7247528125001597</c:v>
                </c:pt>
                <c:pt idx="26050">
                  <c:v>2.7252049999999999</c:v>
                </c:pt>
                <c:pt idx="26051">
                  <c:v>2.7256606250000002</c:v>
                </c:pt>
                <c:pt idx="26052">
                  <c:v>2.7260143750000001</c:v>
                </c:pt>
                <c:pt idx="26053">
                  <c:v>2.7264234375001597</c:v>
                </c:pt>
                <c:pt idx="26054">
                  <c:v>2.7267700000000001</c:v>
                </c:pt>
                <c:pt idx="26055">
                  <c:v>2.7271353125001596</c:v>
                </c:pt>
                <c:pt idx="26056">
                  <c:v>2.726733125</c:v>
                </c:pt>
                <c:pt idx="26057">
                  <c:v>2.7263871875001597</c:v>
                </c:pt>
                <c:pt idx="26058">
                  <c:v>2.7258825</c:v>
                </c:pt>
                <c:pt idx="26059">
                  <c:v>2.7253568750000001</c:v>
                </c:pt>
                <c:pt idx="26060">
                  <c:v>2.7249909375001597</c:v>
                </c:pt>
                <c:pt idx="26061">
                  <c:v>2.7246012500000001</c:v>
                </c:pt>
                <c:pt idx="26062">
                  <c:v>2.7242046875001598</c:v>
                </c:pt>
                <c:pt idx="26063">
                  <c:v>2.7237409375001596</c:v>
                </c:pt>
                <c:pt idx="26064">
                  <c:v>2.7233253125001595</c:v>
                </c:pt>
                <c:pt idx="26065">
                  <c:v>2.7228512500000002</c:v>
                </c:pt>
                <c:pt idx="26066">
                  <c:v>2.722473125</c:v>
                </c:pt>
                <c:pt idx="26067">
                  <c:v>2.7221437499999999</c:v>
                </c:pt>
                <c:pt idx="26068">
                  <c:v>2.7223771875001597</c:v>
                </c:pt>
                <c:pt idx="26069">
                  <c:v>2.7228509375001599</c:v>
                </c:pt>
                <c:pt idx="26070">
                  <c:v>2.7232834375001596</c:v>
                </c:pt>
                <c:pt idx="26071">
                  <c:v>2.7229524999999999</c:v>
                </c:pt>
                <c:pt idx="26072">
                  <c:v>2.7225615625001596</c:v>
                </c:pt>
                <c:pt idx="26073">
                  <c:v>2.7222209375001598</c:v>
                </c:pt>
                <c:pt idx="26074">
                  <c:v>2.7217778125001599</c:v>
                </c:pt>
                <c:pt idx="26075">
                  <c:v>2.7214375</c:v>
                </c:pt>
                <c:pt idx="26076">
                  <c:v>2.7210981250000001</c:v>
                </c:pt>
                <c:pt idx="26077">
                  <c:v>2.721031875</c:v>
                </c:pt>
                <c:pt idx="26078">
                  <c:v>2.7210671875001595</c:v>
                </c:pt>
                <c:pt idx="26079">
                  <c:v>2.7212734375001597</c:v>
                </c:pt>
                <c:pt idx="26080">
                  <c:v>2.7217015625001597</c:v>
                </c:pt>
                <c:pt idx="26081">
                  <c:v>2.7221112500000002</c:v>
                </c:pt>
                <c:pt idx="26082">
                  <c:v>2.7224546875001598</c:v>
                </c:pt>
                <c:pt idx="26083">
                  <c:v>2.7228093750000002</c:v>
                </c:pt>
                <c:pt idx="26084">
                  <c:v>2.7226053125001597</c:v>
                </c:pt>
                <c:pt idx="26085">
                  <c:v>2.72223375</c:v>
                </c:pt>
                <c:pt idx="26086">
                  <c:v>2.7218387499999999</c:v>
                </c:pt>
                <c:pt idx="26087">
                  <c:v>2.721454375</c:v>
                </c:pt>
                <c:pt idx="26088">
                  <c:v>2.7217959375001599</c:v>
                </c:pt>
                <c:pt idx="26089">
                  <c:v>2.7222006250000002</c:v>
                </c:pt>
                <c:pt idx="26090">
                  <c:v>2.7221553125001599</c:v>
                </c:pt>
                <c:pt idx="26091">
                  <c:v>2.7217740625001596</c:v>
                </c:pt>
                <c:pt idx="26092">
                  <c:v>2.7214290625001598</c:v>
                </c:pt>
                <c:pt idx="26093">
                  <c:v>2.7212637499999999</c:v>
                </c:pt>
                <c:pt idx="26094">
                  <c:v>2.72159</c:v>
                </c:pt>
                <c:pt idx="26095">
                  <c:v>2.7219909375001596</c:v>
                </c:pt>
                <c:pt idx="26096">
                  <c:v>2.7224059375001599</c:v>
                </c:pt>
                <c:pt idx="26097">
                  <c:v>2.7227487500000001</c:v>
                </c:pt>
                <c:pt idx="26098">
                  <c:v>2.7231456249999999</c:v>
                </c:pt>
                <c:pt idx="26099">
                  <c:v>2.7233140625001599</c:v>
                </c:pt>
                <c:pt idx="26100">
                  <c:v>2.7229190625001598</c:v>
                </c:pt>
                <c:pt idx="26101">
                  <c:v>2.7225484375001598</c:v>
                </c:pt>
                <c:pt idx="26102">
                  <c:v>2.7221012500000001</c:v>
                </c:pt>
                <c:pt idx="26103">
                  <c:v>2.7215856249999999</c:v>
                </c:pt>
                <c:pt idx="26104">
                  <c:v>2.7211990625001596</c:v>
                </c:pt>
                <c:pt idx="26105">
                  <c:v>2.7209903125001595</c:v>
                </c:pt>
                <c:pt idx="26106">
                  <c:v>2.7205290625001597</c:v>
                </c:pt>
                <c:pt idx="26107">
                  <c:v>2.7201893749999999</c:v>
                </c:pt>
                <c:pt idx="26108">
                  <c:v>2.7198418750000002</c:v>
                </c:pt>
                <c:pt idx="26109">
                  <c:v>2.7194775</c:v>
                </c:pt>
                <c:pt idx="26110">
                  <c:v>2.7193971875001597</c:v>
                </c:pt>
                <c:pt idx="26111">
                  <c:v>2.7197365625001599</c:v>
                </c:pt>
                <c:pt idx="26112">
                  <c:v>2.7200899999999999</c:v>
                </c:pt>
                <c:pt idx="26113">
                  <c:v>2.7204225000000002</c:v>
                </c:pt>
                <c:pt idx="26114">
                  <c:v>2.7208118749999999</c:v>
                </c:pt>
                <c:pt idx="26115">
                  <c:v>2.72123625</c:v>
                </c:pt>
                <c:pt idx="26116">
                  <c:v>2.7208746875001597</c:v>
                </c:pt>
                <c:pt idx="26117">
                  <c:v>2.7205325</c:v>
                </c:pt>
                <c:pt idx="26118">
                  <c:v>2.7208609375001598</c:v>
                </c:pt>
                <c:pt idx="26119">
                  <c:v>2.7211853125001597</c:v>
                </c:pt>
                <c:pt idx="26120">
                  <c:v>2.7216131250000002</c:v>
                </c:pt>
                <c:pt idx="26121">
                  <c:v>2.7219553125001599</c:v>
                </c:pt>
                <c:pt idx="26122">
                  <c:v>2.7223025000000001</c:v>
                </c:pt>
                <c:pt idx="26123">
                  <c:v>2.7226412500000001</c:v>
                </c:pt>
                <c:pt idx="26124">
                  <c:v>2.7230518749999999</c:v>
                </c:pt>
                <c:pt idx="26125">
                  <c:v>2.7234587499999998</c:v>
                </c:pt>
                <c:pt idx="26126">
                  <c:v>2.7238546875001597</c:v>
                </c:pt>
                <c:pt idx="26127">
                  <c:v>2.7242087499999998</c:v>
                </c:pt>
                <c:pt idx="26128">
                  <c:v>2.7246631250000002</c:v>
                </c:pt>
                <c:pt idx="26129">
                  <c:v>2.7250096875001599</c:v>
                </c:pt>
                <c:pt idx="26130">
                  <c:v>2.7246731249999998</c:v>
                </c:pt>
                <c:pt idx="26131">
                  <c:v>2.7243165625001597</c:v>
                </c:pt>
                <c:pt idx="26132">
                  <c:v>2.7238628125001596</c:v>
                </c:pt>
                <c:pt idx="26133">
                  <c:v>2.7235174999999998</c:v>
                </c:pt>
                <c:pt idx="26134">
                  <c:v>2.7231809375001599</c:v>
                </c:pt>
                <c:pt idx="26135">
                  <c:v>2.7226153125001598</c:v>
                </c:pt>
                <c:pt idx="26136">
                  <c:v>2.7221221875001596</c:v>
                </c:pt>
                <c:pt idx="26137">
                  <c:v>2.7215431250000002</c:v>
                </c:pt>
                <c:pt idx="26138">
                  <c:v>2.72118468750016</c:v>
                </c:pt>
                <c:pt idx="26139">
                  <c:v>2.7208265625001595</c:v>
                </c:pt>
                <c:pt idx="26140">
                  <c:v>2.7204771875001597</c:v>
                </c:pt>
                <c:pt idx="26141">
                  <c:v>2.7201287500000002</c:v>
                </c:pt>
                <c:pt idx="26142">
                  <c:v>2.7197740625001599</c:v>
                </c:pt>
                <c:pt idx="26143">
                  <c:v>2.7193278125001599</c:v>
                </c:pt>
                <c:pt idx="26144">
                  <c:v>2.7189393750000002</c:v>
                </c:pt>
                <c:pt idx="26145">
                  <c:v>2.7188634375001599</c:v>
                </c:pt>
                <c:pt idx="26146">
                  <c:v>2.7184559375001598</c:v>
                </c:pt>
                <c:pt idx="26147">
                  <c:v>2.7181278125001596</c:v>
                </c:pt>
                <c:pt idx="26148">
                  <c:v>2.71831625</c:v>
                </c:pt>
                <c:pt idx="26149">
                  <c:v>2.718461875</c:v>
                </c:pt>
                <c:pt idx="26150">
                  <c:v>2.7188171875001599</c:v>
                </c:pt>
                <c:pt idx="26151">
                  <c:v>2.7190668750000002</c:v>
                </c:pt>
                <c:pt idx="26152">
                  <c:v>2.7194628125001596</c:v>
                </c:pt>
                <c:pt idx="26153">
                  <c:v>2.7192837500000002</c:v>
                </c:pt>
                <c:pt idx="26154">
                  <c:v>2.7188471875001596</c:v>
                </c:pt>
                <c:pt idx="26155">
                  <c:v>2.7185074999999999</c:v>
                </c:pt>
                <c:pt idx="26156">
                  <c:v>2.7181740625001596</c:v>
                </c:pt>
                <c:pt idx="26157">
                  <c:v>2.7177799999999999</c:v>
                </c:pt>
                <c:pt idx="26158">
                  <c:v>2.7174575000000001</c:v>
                </c:pt>
                <c:pt idx="26159">
                  <c:v>2.7170865625001599</c:v>
                </c:pt>
                <c:pt idx="26160">
                  <c:v>2.717408125</c:v>
                </c:pt>
                <c:pt idx="26161">
                  <c:v>2.7177334375001596</c:v>
                </c:pt>
                <c:pt idx="26162">
                  <c:v>2.7180681249999998</c:v>
                </c:pt>
                <c:pt idx="26163">
                  <c:v>2.7185143749999998</c:v>
                </c:pt>
                <c:pt idx="26164">
                  <c:v>2.7188459375001597</c:v>
                </c:pt>
                <c:pt idx="26165">
                  <c:v>2.7192959375001595</c:v>
                </c:pt>
                <c:pt idx="26166">
                  <c:v>2.7196381249999999</c:v>
                </c:pt>
                <c:pt idx="26167">
                  <c:v>2.7200600000000001</c:v>
                </c:pt>
                <c:pt idx="26168">
                  <c:v>2.7205056249999999</c:v>
                </c:pt>
                <c:pt idx="26169">
                  <c:v>2.7209068749999998</c:v>
                </c:pt>
                <c:pt idx="26170">
                  <c:v>2.7212793749999999</c:v>
                </c:pt>
                <c:pt idx="26171">
                  <c:v>2.7217099999999999</c:v>
                </c:pt>
                <c:pt idx="26172">
                  <c:v>2.7219056250000002</c:v>
                </c:pt>
                <c:pt idx="26173">
                  <c:v>2.7221656250000001</c:v>
                </c:pt>
                <c:pt idx="26174">
                  <c:v>2.7223609375001598</c:v>
                </c:pt>
                <c:pt idx="26175">
                  <c:v>2.7219659375001597</c:v>
                </c:pt>
                <c:pt idx="26176">
                  <c:v>2.7215665625001599</c:v>
                </c:pt>
                <c:pt idx="26177">
                  <c:v>2.7211574999999999</c:v>
                </c:pt>
                <c:pt idx="26178">
                  <c:v>2.7208334375001599</c:v>
                </c:pt>
                <c:pt idx="26179">
                  <c:v>2.7203840625001598</c:v>
                </c:pt>
                <c:pt idx="26180">
                  <c:v>2.7199706250000002</c:v>
                </c:pt>
                <c:pt idx="26181">
                  <c:v>2.7196125000000002</c:v>
                </c:pt>
                <c:pt idx="26182">
                  <c:v>2.7192215625001599</c:v>
                </c:pt>
                <c:pt idx="26183">
                  <c:v>2.7188678125001595</c:v>
                </c:pt>
                <c:pt idx="26184">
                  <c:v>2.71911375</c:v>
                </c:pt>
                <c:pt idx="26185">
                  <c:v>2.7190240625001598</c:v>
                </c:pt>
                <c:pt idx="26186">
                  <c:v>2.7185221875001599</c:v>
                </c:pt>
                <c:pt idx="26187">
                  <c:v>2.7181674999999998</c:v>
                </c:pt>
                <c:pt idx="26188">
                  <c:v>2.7177656250000002</c:v>
                </c:pt>
                <c:pt idx="26189">
                  <c:v>2.7174256250000002</c:v>
                </c:pt>
                <c:pt idx="26190">
                  <c:v>2.7173224999999999</c:v>
                </c:pt>
                <c:pt idx="26191">
                  <c:v>2.7176821875001598</c:v>
                </c:pt>
                <c:pt idx="26192">
                  <c:v>2.7173881249999998</c:v>
                </c:pt>
                <c:pt idx="26193">
                  <c:v>2.7177090625001599</c:v>
                </c:pt>
                <c:pt idx="26194">
                  <c:v>2.7181446875001596</c:v>
                </c:pt>
                <c:pt idx="26195">
                  <c:v>2.7186137499999998</c:v>
                </c:pt>
                <c:pt idx="26196">
                  <c:v>2.7189375</c:v>
                </c:pt>
                <c:pt idx="26197">
                  <c:v>2.7194568750000001</c:v>
                </c:pt>
                <c:pt idx="26198">
                  <c:v>2.7198281249999998</c:v>
                </c:pt>
                <c:pt idx="26199">
                  <c:v>2.7195221875001598</c:v>
                </c:pt>
                <c:pt idx="26200">
                  <c:v>2.7199306249999999</c:v>
                </c:pt>
                <c:pt idx="26201">
                  <c:v>2.7203137499999999</c:v>
                </c:pt>
                <c:pt idx="26202">
                  <c:v>2.7198893750000002</c:v>
                </c:pt>
                <c:pt idx="26203">
                  <c:v>2.7194490625001597</c:v>
                </c:pt>
                <c:pt idx="26204">
                  <c:v>2.7190356250000001</c:v>
                </c:pt>
                <c:pt idx="26205">
                  <c:v>2.7186946875001596</c:v>
                </c:pt>
                <c:pt idx="26206">
                  <c:v>2.7187256249999998</c:v>
                </c:pt>
                <c:pt idx="26207">
                  <c:v>2.7190840625001598</c:v>
                </c:pt>
                <c:pt idx="26208">
                  <c:v>2.7194324999999999</c:v>
                </c:pt>
                <c:pt idx="26209">
                  <c:v>2.7198615625001596</c:v>
                </c:pt>
                <c:pt idx="26210">
                  <c:v>2.7202853125001596</c:v>
                </c:pt>
                <c:pt idx="26211">
                  <c:v>2.7206296875001597</c:v>
                </c:pt>
                <c:pt idx="26212">
                  <c:v>2.7210559375001599</c:v>
                </c:pt>
                <c:pt idx="26213">
                  <c:v>2.7213990625001596</c:v>
                </c:pt>
                <c:pt idx="26214">
                  <c:v>2.72106</c:v>
                </c:pt>
                <c:pt idx="26215">
                  <c:v>2.7204899999999999</c:v>
                </c:pt>
                <c:pt idx="26216">
                  <c:v>2.719894375</c:v>
                </c:pt>
                <c:pt idx="26217">
                  <c:v>2.7195206249999999</c:v>
                </c:pt>
                <c:pt idx="26218">
                  <c:v>2.7190975000000002</c:v>
                </c:pt>
                <c:pt idx="26219">
                  <c:v>2.7186162500000002</c:v>
                </c:pt>
                <c:pt idx="26220">
                  <c:v>2.7182550000000001</c:v>
                </c:pt>
                <c:pt idx="26221">
                  <c:v>2.7178049999999998</c:v>
                </c:pt>
                <c:pt idx="26222">
                  <c:v>2.7173775</c:v>
                </c:pt>
                <c:pt idx="26223">
                  <c:v>2.7170218749999999</c:v>
                </c:pt>
                <c:pt idx="26224">
                  <c:v>2.7166734375001598</c:v>
                </c:pt>
                <c:pt idx="26225">
                  <c:v>2.7163293749999999</c:v>
                </c:pt>
                <c:pt idx="26226">
                  <c:v>2.71670875</c:v>
                </c:pt>
                <c:pt idx="26227">
                  <c:v>2.7170437500000002</c:v>
                </c:pt>
                <c:pt idx="26228">
                  <c:v>2.7168999999999999</c:v>
                </c:pt>
                <c:pt idx="26229">
                  <c:v>2.71674375</c:v>
                </c:pt>
                <c:pt idx="26230">
                  <c:v>2.7171043749999999</c:v>
                </c:pt>
                <c:pt idx="26231">
                  <c:v>2.7174974999999999</c:v>
                </c:pt>
                <c:pt idx="26232">
                  <c:v>2.71788125</c:v>
                </c:pt>
                <c:pt idx="26233">
                  <c:v>2.7182165625001597</c:v>
                </c:pt>
                <c:pt idx="26234">
                  <c:v>2.7185453125001597</c:v>
                </c:pt>
                <c:pt idx="26235">
                  <c:v>2.7188625000000002</c:v>
                </c:pt>
                <c:pt idx="26236">
                  <c:v>2.7192659375001598</c:v>
                </c:pt>
                <c:pt idx="26237">
                  <c:v>2.71922593750016</c:v>
                </c:pt>
                <c:pt idx="26238">
                  <c:v>2.7187546875001596</c:v>
                </c:pt>
                <c:pt idx="26239">
                  <c:v>2.7183406250000002</c:v>
                </c:pt>
                <c:pt idx="26240">
                  <c:v>2.7179484375001599</c:v>
                </c:pt>
                <c:pt idx="26241">
                  <c:v>2.7174809375001598</c:v>
                </c:pt>
                <c:pt idx="26242">
                  <c:v>2.7169890625001596</c:v>
                </c:pt>
                <c:pt idx="26243">
                  <c:v>2.716549375</c:v>
                </c:pt>
                <c:pt idx="26244">
                  <c:v>2.71608218750016</c:v>
                </c:pt>
                <c:pt idx="26245">
                  <c:v>2.7161159375001596</c:v>
                </c:pt>
                <c:pt idx="26246">
                  <c:v>2.7164940625001597</c:v>
                </c:pt>
                <c:pt idx="26247">
                  <c:v>2.7169075</c:v>
                </c:pt>
                <c:pt idx="26248">
                  <c:v>2.7170912500000002</c:v>
                </c:pt>
                <c:pt idx="26249">
                  <c:v>2.7166600000000001</c:v>
                </c:pt>
                <c:pt idx="26250">
                  <c:v>2.716304375</c:v>
                </c:pt>
                <c:pt idx="26251">
                  <c:v>2.7161140625001599</c:v>
                </c:pt>
                <c:pt idx="26252">
                  <c:v>2.7159978125001598</c:v>
                </c:pt>
                <c:pt idx="26253">
                  <c:v>2.7162796875001596</c:v>
                </c:pt>
                <c:pt idx="26254">
                  <c:v>2.7166478125001596</c:v>
                </c:pt>
                <c:pt idx="26255">
                  <c:v>2.7170196875001595</c:v>
                </c:pt>
                <c:pt idx="26256">
                  <c:v>2.7173881249999998</c:v>
                </c:pt>
                <c:pt idx="26257">
                  <c:v>2.7178262499999999</c:v>
                </c:pt>
                <c:pt idx="26258">
                  <c:v>2.7174153125001599</c:v>
                </c:pt>
                <c:pt idx="26259">
                  <c:v>2.7169953125001598</c:v>
                </c:pt>
                <c:pt idx="26260">
                  <c:v>2.7167315625001596</c:v>
                </c:pt>
                <c:pt idx="26261">
                  <c:v>2.7164115625001597</c:v>
                </c:pt>
                <c:pt idx="26262">
                  <c:v>2.7159840625001599</c:v>
                </c:pt>
                <c:pt idx="26263">
                  <c:v>2.7156193750000002</c:v>
                </c:pt>
                <c:pt idx="26264">
                  <c:v>2.7160212499999998</c:v>
                </c:pt>
                <c:pt idx="26265">
                  <c:v>2.7161206249999998</c:v>
                </c:pt>
                <c:pt idx="26266">
                  <c:v>2.715706875</c:v>
                </c:pt>
                <c:pt idx="26267">
                  <c:v>2.7152584375001596</c:v>
                </c:pt>
                <c:pt idx="26268">
                  <c:v>2.7149331249999999</c:v>
                </c:pt>
                <c:pt idx="26269">
                  <c:v>2.7145881250000001</c:v>
                </c:pt>
                <c:pt idx="26270">
                  <c:v>2.7142334375001598</c:v>
                </c:pt>
                <c:pt idx="26271">
                  <c:v>2.71380031250016</c:v>
                </c:pt>
                <c:pt idx="26272">
                  <c:v>2.713699375</c:v>
                </c:pt>
                <c:pt idx="26273">
                  <c:v>2.713635</c:v>
                </c:pt>
                <c:pt idx="26274">
                  <c:v>2.7136081249999999</c:v>
                </c:pt>
                <c:pt idx="26275">
                  <c:v>2.7135681250000001</c:v>
                </c:pt>
                <c:pt idx="26276">
                  <c:v>2.71394125</c:v>
                </c:pt>
                <c:pt idx="26277">
                  <c:v>2.7140896875001599</c:v>
                </c:pt>
                <c:pt idx="26278">
                  <c:v>2.7137218750000001</c:v>
                </c:pt>
                <c:pt idx="26279">
                  <c:v>2.7140459375001598</c:v>
                </c:pt>
                <c:pt idx="26280">
                  <c:v>2.71439875</c:v>
                </c:pt>
                <c:pt idx="26281">
                  <c:v>2.7148146875001595</c:v>
                </c:pt>
                <c:pt idx="26282">
                  <c:v>2.7152631249999999</c:v>
                </c:pt>
                <c:pt idx="26283">
                  <c:v>2.7148415625001596</c:v>
                </c:pt>
                <c:pt idx="26284">
                  <c:v>2.7145121875001599</c:v>
                </c:pt>
                <c:pt idx="26285">
                  <c:v>2.7141471875001599</c:v>
                </c:pt>
                <c:pt idx="26286">
                  <c:v>2.7138246875001597</c:v>
                </c:pt>
                <c:pt idx="26287">
                  <c:v>2.7133574999999999</c:v>
                </c:pt>
                <c:pt idx="26288">
                  <c:v>2.7129171875001599</c:v>
                </c:pt>
                <c:pt idx="26289">
                  <c:v>2.7125221875001597</c:v>
                </c:pt>
                <c:pt idx="26290">
                  <c:v>2.7125903125001596</c:v>
                </c:pt>
                <c:pt idx="26291">
                  <c:v>2.7129978125001597</c:v>
                </c:pt>
                <c:pt idx="26292">
                  <c:v>2.7133390625001597</c:v>
                </c:pt>
                <c:pt idx="26293">
                  <c:v>2.7137059375001598</c:v>
                </c:pt>
                <c:pt idx="26294">
                  <c:v>2.7135025000000002</c:v>
                </c:pt>
                <c:pt idx="26295">
                  <c:v>2.7138846875001597</c:v>
                </c:pt>
                <c:pt idx="26296">
                  <c:v>2.7142312500000001</c:v>
                </c:pt>
                <c:pt idx="26297">
                  <c:v>2.7145728125001596</c:v>
                </c:pt>
                <c:pt idx="26298">
                  <c:v>2.7149253125001596</c:v>
                </c:pt>
                <c:pt idx="26299">
                  <c:v>2.7152796875001597</c:v>
                </c:pt>
                <c:pt idx="26300">
                  <c:v>2.7157493750000001</c:v>
                </c:pt>
                <c:pt idx="26301">
                  <c:v>2.7161946875001597</c:v>
                </c:pt>
                <c:pt idx="26302">
                  <c:v>2.7165871875001599</c:v>
                </c:pt>
                <c:pt idx="26303">
                  <c:v>2.7169231250000001</c:v>
                </c:pt>
                <c:pt idx="26304">
                  <c:v>2.7173643749999998</c:v>
                </c:pt>
                <c:pt idx="26305">
                  <c:v>2.7177893750000002</c:v>
                </c:pt>
                <c:pt idx="26306">
                  <c:v>2.7182353125001599</c:v>
                </c:pt>
                <c:pt idx="26307">
                  <c:v>2.7186771875001599</c:v>
                </c:pt>
                <c:pt idx="26308">
                  <c:v>2.7190034375001599</c:v>
                </c:pt>
                <c:pt idx="26309">
                  <c:v>2.71944281250016</c:v>
                </c:pt>
                <c:pt idx="26310">
                  <c:v>2.7190724999999998</c:v>
                </c:pt>
                <c:pt idx="26311">
                  <c:v>2.7186018750000001</c:v>
                </c:pt>
                <c:pt idx="26312">
                  <c:v>2.7181890625001599</c:v>
                </c:pt>
                <c:pt idx="26313">
                  <c:v>2.7177937499999998</c:v>
                </c:pt>
                <c:pt idx="26314">
                  <c:v>2.7173837500000002</c:v>
                </c:pt>
                <c:pt idx="26315">
                  <c:v>2.7170312499999998</c:v>
                </c:pt>
                <c:pt idx="26316">
                  <c:v>2.7165690625001599</c:v>
                </c:pt>
                <c:pt idx="26317">
                  <c:v>2.7159675000000001</c:v>
                </c:pt>
                <c:pt idx="26318">
                  <c:v>2.7154853125001597</c:v>
                </c:pt>
                <c:pt idx="26319">
                  <c:v>2.7149993750000001</c:v>
                </c:pt>
                <c:pt idx="26320">
                  <c:v>2.7142468750000002</c:v>
                </c:pt>
                <c:pt idx="26321">
                  <c:v>2.7138431249999999</c:v>
                </c:pt>
                <c:pt idx="26322">
                  <c:v>2.7134218749999999</c:v>
                </c:pt>
                <c:pt idx="26323">
                  <c:v>2.7129753125001597</c:v>
                </c:pt>
                <c:pt idx="26324">
                  <c:v>2.7125253125001598</c:v>
                </c:pt>
                <c:pt idx="26325">
                  <c:v>2.7120390625001596</c:v>
                </c:pt>
                <c:pt idx="26326">
                  <c:v>2.7115399999999998</c:v>
                </c:pt>
                <c:pt idx="26327">
                  <c:v>2.7111090625001597</c:v>
                </c:pt>
                <c:pt idx="26328">
                  <c:v>2.710719375</c:v>
                </c:pt>
                <c:pt idx="26329">
                  <c:v>2.7103940625001597</c:v>
                </c:pt>
                <c:pt idx="26330">
                  <c:v>2.7097646875001598</c:v>
                </c:pt>
                <c:pt idx="26331">
                  <c:v>2.7092346875001598</c:v>
                </c:pt>
                <c:pt idx="26332">
                  <c:v>2.7088621875001597</c:v>
                </c:pt>
                <c:pt idx="26333">
                  <c:v>2.7083543749999999</c:v>
                </c:pt>
                <c:pt idx="26334">
                  <c:v>2.7079618750000001</c:v>
                </c:pt>
                <c:pt idx="26335">
                  <c:v>2.7075984375001596</c:v>
                </c:pt>
                <c:pt idx="26336">
                  <c:v>2.7079681249999998</c:v>
                </c:pt>
                <c:pt idx="26337">
                  <c:v>2.708326875</c:v>
                </c:pt>
                <c:pt idx="26338">
                  <c:v>2.7087675</c:v>
                </c:pt>
                <c:pt idx="26339">
                  <c:v>2.7090900000000002</c:v>
                </c:pt>
                <c:pt idx="26340">
                  <c:v>2.7094384375001597</c:v>
                </c:pt>
                <c:pt idx="26341">
                  <c:v>2.70980031250016</c:v>
                </c:pt>
                <c:pt idx="26342">
                  <c:v>2.7102387499999998</c:v>
                </c:pt>
                <c:pt idx="26343">
                  <c:v>2.7106665625001596</c:v>
                </c:pt>
                <c:pt idx="26344">
                  <c:v>2.7110478125001598</c:v>
                </c:pt>
                <c:pt idx="26345">
                  <c:v>2.7114275000000001</c:v>
                </c:pt>
                <c:pt idx="26346">
                  <c:v>2.7119459375001598</c:v>
                </c:pt>
                <c:pt idx="26347">
                  <c:v>2.7123321875001598</c:v>
                </c:pt>
                <c:pt idx="26348">
                  <c:v>2.7118728125001597</c:v>
                </c:pt>
                <c:pt idx="26349">
                  <c:v>2.7114965625001597</c:v>
                </c:pt>
                <c:pt idx="26350">
                  <c:v>2.7115528125001598</c:v>
                </c:pt>
                <c:pt idx="26351">
                  <c:v>2.7119440625001596</c:v>
                </c:pt>
                <c:pt idx="26352">
                  <c:v>2.7122884375001597</c:v>
                </c:pt>
                <c:pt idx="26353">
                  <c:v>2.7126106249999999</c:v>
                </c:pt>
                <c:pt idx="26354">
                  <c:v>2.7122549999999999</c:v>
                </c:pt>
                <c:pt idx="26355">
                  <c:v>2.7119109375001598</c:v>
                </c:pt>
                <c:pt idx="26356">
                  <c:v>2.7114078125001599</c:v>
                </c:pt>
                <c:pt idx="26357">
                  <c:v>2.7110534375001598</c:v>
                </c:pt>
                <c:pt idx="26358">
                  <c:v>2.7106903125001596</c:v>
                </c:pt>
                <c:pt idx="26359">
                  <c:v>2.7107334375001599</c:v>
                </c:pt>
                <c:pt idx="26360">
                  <c:v>2.7110112499999999</c:v>
                </c:pt>
                <c:pt idx="26361">
                  <c:v>2.7114071875001597</c:v>
                </c:pt>
                <c:pt idx="26362">
                  <c:v>2.7117787500000001</c:v>
                </c:pt>
                <c:pt idx="26363">
                  <c:v>2.7121096875001598</c:v>
                </c:pt>
                <c:pt idx="26364">
                  <c:v>2.7124921875001595</c:v>
                </c:pt>
                <c:pt idx="26365">
                  <c:v>2.7128987499999999</c:v>
                </c:pt>
                <c:pt idx="26366">
                  <c:v>2.7132718750000002</c:v>
                </c:pt>
                <c:pt idx="26367">
                  <c:v>2.7136143750000001</c:v>
                </c:pt>
                <c:pt idx="26368">
                  <c:v>2.71311875</c:v>
                </c:pt>
                <c:pt idx="26369">
                  <c:v>2.7126928125001597</c:v>
                </c:pt>
                <c:pt idx="26370">
                  <c:v>2.7120850000000001</c:v>
                </c:pt>
                <c:pt idx="26371">
                  <c:v>2.7115640625001598</c:v>
                </c:pt>
                <c:pt idx="26372">
                  <c:v>2.71117281250016</c:v>
                </c:pt>
                <c:pt idx="26373">
                  <c:v>2.7110128125001598</c:v>
                </c:pt>
                <c:pt idx="26374">
                  <c:v>2.7106824999999999</c:v>
                </c:pt>
                <c:pt idx="26375">
                  <c:v>2.7102762500000002</c:v>
                </c:pt>
                <c:pt idx="26376">
                  <c:v>2.7099556250000001</c:v>
                </c:pt>
                <c:pt idx="26377">
                  <c:v>2.7096331249999999</c:v>
                </c:pt>
                <c:pt idx="26378">
                  <c:v>2.7092849999999999</c:v>
                </c:pt>
                <c:pt idx="26379">
                  <c:v>2.7091153125001597</c:v>
                </c:pt>
                <c:pt idx="26380">
                  <c:v>2.7086984375001597</c:v>
                </c:pt>
                <c:pt idx="26381">
                  <c:v>2.7082281250000002</c:v>
                </c:pt>
                <c:pt idx="26382">
                  <c:v>2.7077528125001598</c:v>
                </c:pt>
                <c:pt idx="26383">
                  <c:v>2.7074112499999998</c:v>
                </c:pt>
                <c:pt idx="26384">
                  <c:v>2.7077806249999998</c:v>
                </c:pt>
                <c:pt idx="26385">
                  <c:v>2.7081403125001597</c:v>
                </c:pt>
                <c:pt idx="26386">
                  <c:v>2.7084831249999999</c:v>
                </c:pt>
                <c:pt idx="26387">
                  <c:v>2.7088749999999999</c:v>
                </c:pt>
                <c:pt idx="26388">
                  <c:v>2.7092359375001598</c:v>
                </c:pt>
                <c:pt idx="26389">
                  <c:v>2.7095590625001598</c:v>
                </c:pt>
                <c:pt idx="26390">
                  <c:v>2.7099668750000001</c:v>
                </c:pt>
                <c:pt idx="26391">
                  <c:v>2.7103199999999998</c:v>
                </c:pt>
                <c:pt idx="26392">
                  <c:v>2.7107453125001597</c:v>
                </c:pt>
                <c:pt idx="26393">
                  <c:v>2.7110934375001596</c:v>
                </c:pt>
                <c:pt idx="26394">
                  <c:v>2.7115825</c:v>
                </c:pt>
                <c:pt idx="26395">
                  <c:v>2.7119956250000001</c:v>
                </c:pt>
                <c:pt idx="26396">
                  <c:v>2.7124284375001597</c:v>
                </c:pt>
                <c:pt idx="26397">
                  <c:v>2.7127518749999999</c:v>
                </c:pt>
                <c:pt idx="26398">
                  <c:v>2.7123803125001595</c:v>
                </c:pt>
                <c:pt idx="26399">
                  <c:v>2.711976875</c:v>
                </c:pt>
                <c:pt idx="26400">
                  <c:v>2.7116171875001598</c:v>
                </c:pt>
                <c:pt idx="26401">
                  <c:v>2.7112578125001598</c:v>
                </c:pt>
                <c:pt idx="26402">
                  <c:v>2.7109299999999998</c:v>
                </c:pt>
                <c:pt idx="26403">
                  <c:v>2.710591875</c:v>
                </c:pt>
                <c:pt idx="26404">
                  <c:v>2.7102421875001599</c:v>
                </c:pt>
                <c:pt idx="26405">
                  <c:v>2.7098265625001599</c:v>
                </c:pt>
                <c:pt idx="26406">
                  <c:v>2.709616875</c:v>
                </c:pt>
                <c:pt idx="26407">
                  <c:v>2.7099940625001597</c:v>
                </c:pt>
                <c:pt idx="26408">
                  <c:v>2.7103993750000002</c:v>
                </c:pt>
                <c:pt idx="26409">
                  <c:v>2.7107774999999998</c:v>
                </c:pt>
                <c:pt idx="26410">
                  <c:v>2.7103771875001597</c:v>
                </c:pt>
                <c:pt idx="26411">
                  <c:v>2.7099975000000001</c:v>
                </c:pt>
                <c:pt idx="26412">
                  <c:v>2.7094493750000002</c:v>
                </c:pt>
                <c:pt idx="26413">
                  <c:v>2.70891875</c:v>
                </c:pt>
                <c:pt idx="26414">
                  <c:v>2.7085537500000001</c:v>
                </c:pt>
                <c:pt idx="26415">
                  <c:v>2.7082246875001599</c:v>
                </c:pt>
                <c:pt idx="26416">
                  <c:v>2.7078378125001596</c:v>
                </c:pt>
                <c:pt idx="26417">
                  <c:v>2.7074284375001598</c:v>
                </c:pt>
                <c:pt idx="26418">
                  <c:v>2.7070099999999999</c:v>
                </c:pt>
                <c:pt idx="26419">
                  <c:v>2.70722</c:v>
                </c:pt>
                <c:pt idx="26420">
                  <c:v>2.7075781249999999</c:v>
                </c:pt>
                <c:pt idx="26421">
                  <c:v>2.7079287500000002</c:v>
                </c:pt>
                <c:pt idx="26422">
                  <c:v>2.7083468750000002</c:v>
                </c:pt>
                <c:pt idx="26423">
                  <c:v>2.7087171875001599</c:v>
                </c:pt>
                <c:pt idx="26424">
                  <c:v>2.7083390625001598</c:v>
                </c:pt>
                <c:pt idx="26425">
                  <c:v>2.708011875</c:v>
                </c:pt>
                <c:pt idx="26426">
                  <c:v>2.7076712500000002</c:v>
                </c:pt>
                <c:pt idx="26427">
                  <c:v>2.7076415625001595</c:v>
                </c:pt>
                <c:pt idx="26428">
                  <c:v>2.7079800000000001</c:v>
                </c:pt>
                <c:pt idx="26429">
                  <c:v>2.7083078125001596</c:v>
                </c:pt>
                <c:pt idx="26430">
                  <c:v>2.70863875</c:v>
                </c:pt>
                <c:pt idx="26431">
                  <c:v>2.7089868749999999</c:v>
                </c:pt>
                <c:pt idx="26432">
                  <c:v>2.7094034375001597</c:v>
                </c:pt>
                <c:pt idx="26433">
                  <c:v>2.7097859375001598</c:v>
                </c:pt>
                <c:pt idx="26434">
                  <c:v>2.7101403125001595</c:v>
                </c:pt>
                <c:pt idx="26435">
                  <c:v>2.7097787499999999</c:v>
                </c:pt>
                <c:pt idx="26436">
                  <c:v>2.7094437500000002</c:v>
                </c:pt>
                <c:pt idx="26437">
                  <c:v>2.7089396875001599</c:v>
                </c:pt>
                <c:pt idx="26438">
                  <c:v>2.7085534375001599</c:v>
                </c:pt>
                <c:pt idx="26439">
                  <c:v>2.7081018750000001</c:v>
                </c:pt>
                <c:pt idx="26440">
                  <c:v>2.7077328125001596</c:v>
                </c:pt>
                <c:pt idx="26441">
                  <c:v>2.7073784375001599</c:v>
                </c:pt>
                <c:pt idx="26442">
                  <c:v>2.7069753125001599</c:v>
                </c:pt>
                <c:pt idx="26443">
                  <c:v>2.7065637499999999</c:v>
                </c:pt>
                <c:pt idx="26444">
                  <c:v>2.7062078125001596</c:v>
                </c:pt>
                <c:pt idx="26445">
                  <c:v>2.7062484375001596</c:v>
                </c:pt>
                <c:pt idx="26446">
                  <c:v>2.7066040625001597</c:v>
                </c:pt>
                <c:pt idx="26447">
                  <c:v>2.7069693749999999</c:v>
                </c:pt>
                <c:pt idx="26448">
                  <c:v>2.7073215625001597</c:v>
                </c:pt>
                <c:pt idx="26449">
                  <c:v>2.7074321875001597</c:v>
                </c:pt>
                <c:pt idx="26450">
                  <c:v>2.7070809375001597</c:v>
                </c:pt>
                <c:pt idx="26451">
                  <c:v>2.70674875</c:v>
                </c:pt>
                <c:pt idx="26452">
                  <c:v>2.7071049999999999</c:v>
                </c:pt>
                <c:pt idx="26453">
                  <c:v>2.7074418750000002</c:v>
                </c:pt>
                <c:pt idx="26454">
                  <c:v>2.7077865625001598</c:v>
                </c:pt>
                <c:pt idx="26455">
                  <c:v>2.7081184375001599</c:v>
                </c:pt>
                <c:pt idx="26456">
                  <c:v>2.7085368750000001</c:v>
                </c:pt>
                <c:pt idx="26457">
                  <c:v>2.7088778125001598</c:v>
                </c:pt>
                <c:pt idx="26458">
                  <c:v>2.7093471875001596</c:v>
                </c:pt>
                <c:pt idx="26459">
                  <c:v>2.7096749999999998</c:v>
                </c:pt>
                <c:pt idx="26460">
                  <c:v>2.7099984375001598</c:v>
                </c:pt>
                <c:pt idx="26461">
                  <c:v>2.710404375</c:v>
                </c:pt>
                <c:pt idx="26462">
                  <c:v>2.7108137499999998</c:v>
                </c:pt>
                <c:pt idx="26463">
                  <c:v>2.7112246875001595</c:v>
                </c:pt>
                <c:pt idx="26464">
                  <c:v>2.7113059375001596</c:v>
                </c:pt>
                <c:pt idx="26465">
                  <c:v>2.7109140625001595</c:v>
                </c:pt>
                <c:pt idx="26466">
                  <c:v>2.7104443749999998</c:v>
                </c:pt>
                <c:pt idx="26467">
                  <c:v>2.7099728125001596</c:v>
                </c:pt>
                <c:pt idx="26468">
                  <c:v>2.7094809375001598</c:v>
                </c:pt>
                <c:pt idx="26469">
                  <c:v>2.7090481249999998</c:v>
                </c:pt>
                <c:pt idx="26470">
                  <c:v>2.7085765625001597</c:v>
                </c:pt>
                <c:pt idx="26471">
                  <c:v>2.7082015625001596</c:v>
                </c:pt>
                <c:pt idx="26472">
                  <c:v>2.7077084375001599</c:v>
                </c:pt>
                <c:pt idx="26473">
                  <c:v>2.7072987500000001</c:v>
                </c:pt>
                <c:pt idx="26474">
                  <c:v>2.7069450000000002</c:v>
                </c:pt>
                <c:pt idx="26475">
                  <c:v>2.7065106249999999</c:v>
                </c:pt>
                <c:pt idx="26476">
                  <c:v>2.7061646875001597</c:v>
                </c:pt>
                <c:pt idx="26477">
                  <c:v>2.7058271875001596</c:v>
                </c:pt>
                <c:pt idx="26478">
                  <c:v>2.70545875</c:v>
                </c:pt>
                <c:pt idx="26479">
                  <c:v>2.7050871875001596</c:v>
                </c:pt>
                <c:pt idx="26480">
                  <c:v>2.7047656249999998</c:v>
                </c:pt>
                <c:pt idx="26481">
                  <c:v>2.7043249999999999</c:v>
                </c:pt>
                <c:pt idx="26482">
                  <c:v>2.7038859375001598</c:v>
                </c:pt>
                <c:pt idx="26483">
                  <c:v>2.7033218749999999</c:v>
                </c:pt>
                <c:pt idx="26484">
                  <c:v>2.7028862500000002</c:v>
                </c:pt>
                <c:pt idx="26485">
                  <c:v>2.7024215625001595</c:v>
                </c:pt>
                <c:pt idx="26486">
                  <c:v>2.7027593749999999</c:v>
                </c:pt>
                <c:pt idx="26487">
                  <c:v>2.7031634375001596</c:v>
                </c:pt>
                <c:pt idx="26488">
                  <c:v>2.7035743750000001</c:v>
                </c:pt>
                <c:pt idx="26489">
                  <c:v>2.703939375</c:v>
                </c:pt>
                <c:pt idx="26490">
                  <c:v>2.7043249999999999</c:v>
                </c:pt>
                <c:pt idx="26491">
                  <c:v>2.7047384375001595</c:v>
                </c:pt>
                <c:pt idx="26492">
                  <c:v>2.7050843750000002</c:v>
                </c:pt>
                <c:pt idx="26493">
                  <c:v>2.70547</c:v>
                </c:pt>
                <c:pt idx="26494">
                  <c:v>2.7058559375001598</c:v>
                </c:pt>
                <c:pt idx="26495">
                  <c:v>2.7062818750000002</c:v>
                </c:pt>
                <c:pt idx="26496">
                  <c:v>2.7066300000000001</c:v>
                </c:pt>
                <c:pt idx="26497">
                  <c:v>2.7070340625001599</c:v>
                </c:pt>
                <c:pt idx="26498">
                  <c:v>2.7074168749999998</c:v>
                </c:pt>
                <c:pt idx="26499">
                  <c:v>2.7077809375001598</c:v>
                </c:pt>
                <c:pt idx="26500">
                  <c:v>2.7073621875001597</c:v>
                </c:pt>
                <c:pt idx="26501">
                  <c:v>2.7069715625001596</c:v>
                </c:pt>
                <c:pt idx="26502">
                  <c:v>2.70663125</c:v>
                </c:pt>
                <c:pt idx="26503">
                  <c:v>2.7063068750000001</c:v>
                </c:pt>
                <c:pt idx="26504">
                  <c:v>2.7056821875001598</c:v>
                </c:pt>
                <c:pt idx="26505">
                  <c:v>2.7051728125001597</c:v>
                </c:pt>
                <c:pt idx="26506">
                  <c:v>2.7045421875001598</c:v>
                </c:pt>
                <c:pt idx="26507">
                  <c:v>2.704205</c:v>
                </c:pt>
                <c:pt idx="26508">
                  <c:v>2.7038428125001599</c:v>
                </c:pt>
                <c:pt idx="26509">
                  <c:v>2.7033687500000001</c:v>
                </c:pt>
                <c:pt idx="26510">
                  <c:v>2.7030393749999999</c:v>
                </c:pt>
                <c:pt idx="26511">
                  <c:v>2.7026887500000001</c:v>
                </c:pt>
                <c:pt idx="26512">
                  <c:v>2.7023631250000002</c:v>
                </c:pt>
                <c:pt idx="26513">
                  <c:v>2.7023481249999999</c:v>
                </c:pt>
                <c:pt idx="26514">
                  <c:v>2.7025450000000002</c:v>
                </c:pt>
                <c:pt idx="26515">
                  <c:v>2.7030425</c:v>
                </c:pt>
                <c:pt idx="26516">
                  <c:v>2.7035006250000002</c:v>
                </c:pt>
                <c:pt idx="26517">
                  <c:v>2.7038309375001597</c:v>
                </c:pt>
                <c:pt idx="26518">
                  <c:v>2.7040250000000001</c:v>
                </c:pt>
                <c:pt idx="26519">
                  <c:v>2.7044409375001597</c:v>
                </c:pt>
                <c:pt idx="26520">
                  <c:v>2.7048225000000001</c:v>
                </c:pt>
                <c:pt idx="26521">
                  <c:v>2.7052078125001597</c:v>
                </c:pt>
                <c:pt idx="26522">
                  <c:v>2.705700625</c:v>
                </c:pt>
                <c:pt idx="26523">
                  <c:v>2.7061571875001595</c:v>
                </c:pt>
                <c:pt idx="26524">
                  <c:v>2.7065178125001599</c:v>
                </c:pt>
                <c:pt idx="26525">
                  <c:v>2.7069396875001597</c:v>
                </c:pt>
                <c:pt idx="26526">
                  <c:v>2.7073524999999998</c:v>
                </c:pt>
                <c:pt idx="26527">
                  <c:v>2.7077331249999999</c:v>
                </c:pt>
                <c:pt idx="26528">
                  <c:v>2.708081875</c:v>
                </c:pt>
                <c:pt idx="26529">
                  <c:v>2.7084153125001595</c:v>
                </c:pt>
                <c:pt idx="26530">
                  <c:v>2.7088712500000001</c:v>
                </c:pt>
                <c:pt idx="26531">
                  <c:v>2.7092009375001598</c:v>
                </c:pt>
                <c:pt idx="26532">
                  <c:v>2.7088406250000001</c:v>
                </c:pt>
                <c:pt idx="26533">
                  <c:v>2.7083578125001599</c:v>
                </c:pt>
                <c:pt idx="26534">
                  <c:v>2.7080328125001598</c:v>
                </c:pt>
                <c:pt idx="26535">
                  <c:v>2.7074984375001598</c:v>
                </c:pt>
                <c:pt idx="26536">
                  <c:v>2.7068993749999999</c:v>
                </c:pt>
                <c:pt idx="26537">
                  <c:v>2.7065000000000001</c:v>
                </c:pt>
                <c:pt idx="26538">
                  <c:v>2.7061296875001597</c:v>
                </c:pt>
                <c:pt idx="26539">
                  <c:v>2.7057134375001599</c:v>
                </c:pt>
                <c:pt idx="26540">
                  <c:v>2.7052862499999999</c:v>
                </c:pt>
                <c:pt idx="26541">
                  <c:v>2.7049465625001599</c:v>
                </c:pt>
                <c:pt idx="26542">
                  <c:v>2.7044031249999998</c:v>
                </c:pt>
                <c:pt idx="26543">
                  <c:v>2.703775625</c:v>
                </c:pt>
                <c:pt idx="26544">
                  <c:v>2.7033953125001595</c:v>
                </c:pt>
                <c:pt idx="26545">
                  <c:v>2.7030096875001597</c:v>
                </c:pt>
                <c:pt idx="26546">
                  <c:v>2.7025600000000001</c:v>
                </c:pt>
                <c:pt idx="26547">
                  <c:v>2.7021206250000001</c:v>
                </c:pt>
                <c:pt idx="26548">
                  <c:v>2.7017418750000002</c:v>
                </c:pt>
                <c:pt idx="26549">
                  <c:v>2.70135375</c:v>
                </c:pt>
                <c:pt idx="26550">
                  <c:v>2.7009346875001596</c:v>
                </c:pt>
                <c:pt idx="26551">
                  <c:v>2.7003959375001596</c:v>
                </c:pt>
                <c:pt idx="26552">
                  <c:v>2.7000209375001596</c:v>
                </c:pt>
                <c:pt idx="26553">
                  <c:v>2.699693125</c:v>
                </c:pt>
                <c:pt idx="26554">
                  <c:v>2.6999081249999999</c:v>
                </c:pt>
                <c:pt idx="26555">
                  <c:v>2.7003750000000002</c:v>
                </c:pt>
                <c:pt idx="26556">
                  <c:v>2.7007581250000001</c:v>
                </c:pt>
                <c:pt idx="26557">
                  <c:v>2.7012009375001598</c:v>
                </c:pt>
                <c:pt idx="26558">
                  <c:v>2.7015962500000001</c:v>
                </c:pt>
                <c:pt idx="26559">
                  <c:v>2.7020421875001599</c:v>
                </c:pt>
                <c:pt idx="26560">
                  <c:v>2.7025234375001599</c:v>
                </c:pt>
                <c:pt idx="26561">
                  <c:v>2.7028484375001596</c:v>
                </c:pt>
                <c:pt idx="26562">
                  <c:v>2.70328875</c:v>
                </c:pt>
                <c:pt idx="26563">
                  <c:v>2.7036203125001599</c:v>
                </c:pt>
                <c:pt idx="26564">
                  <c:v>2.7040612500000001</c:v>
                </c:pt>
                <c:pt idx="26565">
                  <c:v>2.7044275</c:v>
                </c:pt>
                <c:pt idx="26566">
                  <c:v>2.7047887500000001</c:v>
                </c:pt>
                <c:pt idx="26567">
                  <c:v>2.7051674999999999</c:v>
                </c:pt>
                <c:pt idx="26568">
                  <c:v>2.70518875</c:v>
                </c:pt>
                <c:pt idx="26569">
                  <c:v>2.7048237500000001</c:v>
                </c:pt>
                <c:pt idx="26570">
                  <c:v>2.7044403125001599</c:v>
                </c:pt>
                <c:pt idx="26571">
                  <c:v>2.7039837499999999</c:v>
                </c:pt>
                <c:pt idx="26572">
                  <c:v>2.7033859375001597</c:v>
                </c:pt>
                <c:pt idx="26573">
                  <c:v>2.7030546875001598</c:v>
                </c:pt>
                <c:pt idx="26574">
                  <c:v>2.7023903125001598</c:v>
                </c:pt>
                <c:pt idx="26575">
                  <c:v>2.7018612499999999</c:v>
                </c:pt>
                <c:pt idx="26576">
                  <c:v>2.7013159375001599</c:v>
                </c:pt>
                <c:pt idx="26577">
                  <c:v>2.7009446875001597</c:v>
                </c:pt>
                <c:pt idx="26578">
                  <c:v>2.7005940625001599</c:v>
                </c:pt>
                <c:pt idx="26579">
                  <c:v>2.7004634375001597</c:v>
                </c:pt>
                <c:pt idx="26580">
                  <c:v>2.7008253125001596</c:v>
                </c:pt>
                <c:pt idx="26581">
                  <c:v>2.7013059375001598</c:v>
                </c:pt>
                <c:pt idx="26582">
                  <c:v>2.7016896875001599</c:v>
                </c:pt>
                <c:pt idx="26583">
                  <c:v>2.7014693749999998</c:v>
                </c:pt>
                <c:pt idx="26584">
                  <c:v>2.7014593750000002</c:v>
                </c:pt>
                <c:pt idx="26585">
                  <c:v>2.7018149999999999</c:v>
                </c:pt>
                <c:pt idx="26586">
                  <c:v>2.7021440625001598</c:v>
                </c:pt>
                <c:pt idx="26587">
                  <c:v>2.7026037500000002</c:v>
                </c:pt>
                <c:pt idx="26588">
                  <c:v>2.7029771875001596</c:v>
                </c:pt>
                <c:pt idx="26589">
                  <c:v>2.70330156250016</c:v>
                </c:pt>
                <c:pt idx="26590">
                  <c:v>2.7036346875001596</c:v>
                </c:pt>
                <c:pt idx="26591">
                  <c:v>2.7039875000000002</c:v>
                </c:pt>
                <c:pt idx="26592">
                  <c:v>2.7043124999999999</c:v>
                </c:pt>
                <c:pt idx="26593">
                  <c:v>2.7045696875001597</c:v>
                </c:pt>
                <c:pt idx="26594">
                  <c:v>2.7048999999999999</c:v>
                </c:pt>
                <c:pt idx="26595">
                  <c:v>2.7047106250000001</c:v>
                </c:pt>
                <c:pt idx="26596">
                  <c:v>2.7043149999999998</c:v>
                </c:pt>
                <c:pt idx="26597">
                  <c:v>2.7038246875001599</c:v>
                </c:pt>
                <c:pt idx="26598">
                  <c:v>2.7034415625001595</c:v>
                </c:pt>
                <c:pt idx="26599">
                  <c:v>2.7029918749999999</c:v>
                </c:pt>
                <c:pt idx="26600">
                  <c:v>2.702555625</c:v>
                </c:pt>
                <c:pt idx="26601">
                  <c:v>2.7020971875001596</c:v>
                </c:pt>
                <c:pt idx="26602">
                  <c:v>2.7017603125001597</c:v>
                </c:pt>
                <c:pt idx="26603">
                  <c:v>2.7011340625001599</c:v>
                </c:pt>
                <c:pt idx="26604">
                  <c:v>2.7006312499999998</c:v>
                </c:pt>
                <c:pt idx="26605">
                  <c:v>2.7000996875001597</c:v>
                </c:pt>
                <c:pt idx="26606">
                  <c:v>2.699753125</c:v>
                </c:pt>
                <c:pt idx="26607">
                  <c:v>2.6996896875001597</c:v>
                </c:pt>
                <c:pt idx="26608">
                  <c:v>2.699681875</c:v>
                </c:pt>
                <c:pt idx="26609">
                  <c:v>2.7000146875001598</c:v>
                </c:pt>
                <c:pt idx="26610">
                  <c:v>2.7003459375001597</c:v>
                </c:pt>
                <c:pt idx="26611">
                  <c:v>2.7007053125001597</c:v>
                </c:pt>
                <c:pt idx="26612">
                  <c:v>2.7010749999999999</c:v>
                </c:pt>
                <c:pt idx="26613">
                  <c:v>2.7015250000000002</c:v>
                </c:pt>
                <c:pt idx="26614">
                  <c:v>2.7018931249999998</c:v>
                </c:pt>
                <c:pt idx="26615">
                  <c:v>2.7022828125001599</c:v>
                </c:pt>
                <c:pt idx="26616">
                  <c:v>2.7026484375001596</c:v>
                </c:pt>
                <c:pt idx="26617">
                  <c:v>2.7026425000000001</c:v>
                </c:pt>
                <c:pt idx="26618">
                  <c:v>2.7029021875001598</c:v>
                </c:pt>
                <c:pt idx="26619">
                  <c:v>2.7032506249999999</c:v>
                </c:pt>
                <c:pt idx="26620">
                  <c:v>2.7034559375001597</c:v>
                </c:pt>
                <c:pt idx="26621">
                  <c:v>2.7038090625001598</c:v>
                </c:pt>
                <c:pt idx="26622">
                  <c:v>2.7042084375001596</c:v>
                </c:pt>
                <c:pt idx="26623">
                  <c:v>2.703988125</c:v>
                </c:pt>
                <c:pt idx="26624">
                  <c:v>2.7035109375001598</c:v>
                </c:pt>
                <c:pt idx="26625">
                  <c:v>2.7031493750000002</c:v>
                </c:pt>
                <c:pt idx="26626">
                  <c:v>2.7027690625001597</c:v>
                </c:pt>
                <c:pt idx="26627">
                  <c:v>2.7024024999999998</c:v>
                </c:pt>
                <c:pt idx="26628">
                  <c:v>2.7020096875001598</c:v>
                </c:pt>
                <c:pt idx="26629">
                  <c:v>2.7016487499999999</c:v>
                </c:pt>
                <c:pt idx="26630">
                  <c:v>2.7012409375001596</c:v>
                </c:pt>
                <c:pt idx="26631">
                  <c:v>2.7009037500000002</c:v>
                </c:pt>
                <c:pt idx="26632">
                  <c:v>2.7005846875001596</c:v>
                </c:pt>
                <c:pt idx="26633">
                  <c:v>2.7007503125001597</c:v>
                </c:pt>
                <c:pt idx="26634">
                  <c:v>2.7011375000000002</c:v>
                </c:pt>
                <c:pt idx="26635">
                  <c:v>2.7013178125001596</c:v>
                </c:pt>
                <c:pt idx="26636">
                  <c:v>2.7013237499999998</c:v>
                </c:pt>
                <c:pt idx="26637">
                  <c:v>2.7013812499999998</c:v>
                </c:pt>
                <c:pt idx="26638">
                  <c:v>2.7017021875001599</c:v>
                </c:pt>
                <c:pt idx="26639">
                  <c:v>2.702035</c:v>
                </c:pt>
                <c:pt idx="26640">
                  <c:v>2.7020665625001596</c:v>
                </c:pt>
                <c:pt idx="26641">
                  <c:v>2.7024021875001596</c:v>
                </c:pt>
                <c:pt idx="26642">
                  <c:v>2.7027937500000001</c:v>
                </c:pt>
                <c:pt idx="26643">
                  <c:v>2.7031615625001599</c:v>
                </c:pt>
                <c:pt idx="26644">
                  <c:v>2.7035787500000001</c:v>
                </c:pt>
                <c:pt idx="26645">
                  <c:v>2.703915625</c:v>
                </c:pt>
                <c:pt idx="26646">
                  <c:v>2.7036112499999998</c:v>
                </c:pt>
                <c:pt idx="26647">
                  <c:v>2.7032346875001596</c:v>
                </c:pt>
                <c:pt idx="26648">
                  <c:v>2.7028778125001596</c:v>
                </c:pt>
                <c:pt idx="26649">
                  <c:v>2.7022824999999999</c:v>
                </c:pt>
                <c:pt idx="26650">
                  <c:v>2.7017696875001596</c:v>
                </c:pt>
                <c:pt idx="26651">
                  <c:v>2.7014184375001595</c:v>
                </c:pt>
                <c:pt idx="26652">
                  <c:v>2.7008640625001599</c:v>
                </c:pt>
                <c:pt idx="26653">
                  <c:v>2.7004493749999998</c:v>
                </c:pt>
                <c:pt idx="26654">
                  <c:v>2.7000959375001599</c:v>
                </c:pt>
                <c:pt idx="26655">
                  <c:v>2.6997703125001595</c:v>
                </c:pt>
                <c:pt idx="26656">
                  <c:v>2.6993071875001595</c:v>
                </c:pt>
                <c:pt idx="26657">
                  <c:v>2.6989453125001597</c:v>
                </c:pt>
                <c:pt idx="26658">
                  <c:v>2.6986162500000002</c:v>
                </c:pt>
                <c:pt idx="26659">
                  <c:v>2.6981834375001599</c:v>
                </c:pt>
                <c:pt idx="26660">
                  <c:v>2.6978565625001596</c:v>
                </c:pt>
                <c:pt idx="26661">
                  <c:v>2.6981799999999998</c:v>
                </c:pt>
                <c:pt idx="26662">
                  <c:v>2.6985362500000001</c:v>
                </c:pt>
                <c:pt idx="26663">
                  <c:v>2.6988609375001595</c:v>
                </c:pt>
                <c:pt idx="26664">
                  <c:v>2.6990340625001599</c:v>
                </c:pt>
                <c:pt idx="26665">
                  <c:v>2.6987034375001597</c:v>
                </c:pt>
                <c:pt idx="26666">
                  <c:v>2.6986940625001599</c:v>
                </c:pt>
                <c:pt idx="26667">
                  <c:v>2.6990315625001595</c:v>
                </c:pt>
                <c:pt idx="26668">
                  <c:v>2.6993690625001596</c:v>
                </c:pt>
                <c:pt idx="26669">
                  <c:v>2.6997787500000001</c:v>
                </c:pt>
                <c:pt idx="26670">
                  <c:v>2.7001087500000001</c:v>
                </c:pt>
                <c:pt idx="26671">
                  <c:v>2.7001768749999999</c:v>
                </c:pt>
                <c:pt idx="26672">
                  <c:v>2.7000631249999998</c:v>
                </c:pt>
                <c:pt idx="26673">
                  <c:v>2.70002875</c:v>
                </c:pt>
                <c:pt idx="26674">
                  <c:v>2.6995996875001596</c:v>
                </c:pt>
                <c:pt idx="26675">
                  <c:v>2.6991900000000002</c:v>
                </c:pt>
                <c:pt idx="26676">
                  <c:v>2.6988062500000001</c:v>
                </c:pt>
                <c:pt idx="26677">
                  <c:v>2.6983121875001599</c:v>
                </c:pt>
                <c:pt idx="26678">
                  <c:v>2.6979181250000002</c:v>
                </c:pt>
                <c:pt idx="26679">
                  <c:v>2.6975928125001598</c:v>
                </c:pt>
                <c:pt idx="26680">
                  <c:v>2.6978456249999998</c:v>
                </c:pt>
                <c:pt idx="26681">
                  <c:v>2.6982728125001598</c:v>
                </c:pt>
                <c:pt idx="26682">
                  <c:v>2.6986603125001598</c:v>
                </c:pt>
                <c:pt idx="26683">
                  <c:v>2.6990265625001597</c:v>
                </c:pt>
                <c:pt idx="26684">
                  <c:v>2.6993912500000001</c:v>
                </c:pt>
                <c:pt idx="26685">
                  <c:v>2.6997137499999999</c:v>
                </c:pt>
                <c:pt idx="26686">
                  <c:v>2.7000700000000002</c:v>
                </c:pt>
                <c:pt idx="26687">
                  <c:v>2.7004506250000002</c:v>
                </c:pt>
                <c:pt idx="26688">
                  <c:v>2.7009525000000001</c:v>
                </c:pt>
                <c:pt idx="26689">
                  <c:v>2.701324375</c:v>
                </c:pt>
                <c:pt idx="26690">
                  <c:v>2.7016524999999998</c:v>
                </c:pt>
                <c:pt idx="26691">
                  <c:v>2.7019840625001597</c:v>
                </c:pt>
                <c:pt idx="26692">
                  <c:v>2.7023471875001599</c:v>
                </c:pt>
                <c:pt idx="26693">
                  <c:v>2.7019375000000001</c:v>
                </c:pt>
                <c:pt idx="26694">
                  <c:v>2.7015512500000001</c:v>
                </c:pt>
                <c:pt idx="26695">
                  <c:v>2.7019131249999999</c:v>
                </c:pt>
                <c:pt idx="26696">
                  <c:v>2.70228</c:v>
                </c:pt>
                <c:pt idx="26697">
                  <c:v>2.7020956250000001</c:v>
                </c:pt>
                <c:pt idx="26698">
                  <c:v>2.7016818749999998</c:v>
                </c:pt>
                <c:pt idx="26699">
                  <c:v>2.7013590625001598</c:v>
                </c:pt>
                <c:pt idx="26700">
                  <c:v>2.7015134375001599</c:v>
                </c:pt>
                <c:pt idx="26701">
                  <c:v>2.7018890625001597</c:v>
                </c:pt>
                <c:pt idx="26702">
                  <c:v>2.7022515625001597</c:v>
                </c:pt>
                <c:pt idx="26703">
                  <c:v>2.7018190625001597</c:v>
                </c:pt>
                <c:pt idx="26704">
                  <c:v>2.701300625</c:v>
                </c:pt>
                <c:pt idx="26705">
                  <c:v>2.700796875</c:v>
                </c:pt>
                <c:pt idx="26706">
                  <c:v>2.7001215625001596</c:v>
                </c:pt>
                <c:pt idx="26707">
                  <c:v>2.6995915625001596</c:v>
                </c:pt>
                <c:pt idx="26708">
                  <c:v>2.6991874999999999</c:v>
                </c:pt>
                <c:pt idx="26709">
                  <c:v>2.6987687500000002</c:v>
                </c:pt>
                <c:pt idx="26710">
                  <c:v>2.6987428125001598</c:v>
                </c:pt>
                <c:pt idx="26711">
                  <c:v>2.6983943749999999</c:v>
                </c:pt>
                <c:pt idx="26712">
                  <c:v>2.6981318750000001</c:v>
                </c:pt>
                <c:pt idx="26713">
                  <c:v>2.6977406249999998</c:v>
                </c:pt>
                <c:pt idx="26714">
                  <c:v>2.6973743749999999</c:v>
                </c:pt>
                <c:pt idx="26715">
                  <c:v>2.696983125</c:v>
                </c:pt>
                <c:pt idx="26716">
                  <c:v>2.6966609375001598</c:v>
                </c:pt>
                <c:pt idx="26717">
                  <c:v>2.6964399999999999</c:v>
                </c:pt>
                <c:pt idx="26718">
                  <c:v>2.6965293749999999</c:v>
                </c:pt>
                <c:pt idx="26719">
                  <c:v>2.6968937500000001</c:v>
                </c:pt>
                <c:pt idx="26720">
                  <c:v>2.6972415625001598</c:v>
                </c:pt>
                <c:pt idx="26721">
                  <c:v>2.6975859375001598</c:v>
                </c:pt>
                <c:pt idx="26722">
                  <c:v>2.697991875</c:v>
                </c:pt>
                <c:pt idx="26723">
                  <c:v>2.6983821875001599</c:v>
                </c:pt>
                <c:pt idx="26724">
                  <c:v>2.6988309375001598</c:v>
                </c:pt>
                <c:pt idx="26725">
                  <c:v>2.6991662500000002</c:v>
                </c:pt>
                <c:pt idx="26726">
                  <c:v>2.6995690625001596</c:v>
                </c:pt>
                <c:pt idx="26727">
                  <c:v>2.6999384375001596</c:v>
                </c:pt>
                <c:pt idx="26728">
                  <c:v>2.70033375</c:v>
                </c:pt>
                <c:pt idx="26729">
                  <c:v>2.7007271875001599</c:v>
                </c:pt>
                <c:pt idx="26730">
                  <c:v>2.7005890625001596</c:v>
                </c:pt>
                <c:pt idx="26731">
                  <c:v>2.7002468749999999</c:v>
                </c:pt>
                <c:pt idx="26732">
                  <c:v>2.6999253125001599</c:v>
                </c:pt>
                <c:pt idx="26733">
                  <c:v>2.6998184375001597</c:v>
                </c:pt>
                <c:pt idx="26734">
                  <c:v>2.6998612500000001</c:v>
                </c:pt>
                <c:pt idx="26735">
                  <c:v>2.6994559375001597</c:v>
                </c:pt>
                <c:pt idx="26736">
                  <c:v>2.6996078125001599</c:v>
                </c:pt>
                <c:pt idx="26737">
                  <c:v>2.6992756249999998</c:v>
                </c:pt>
                <c:pt idx="26738">
                  <c:v>2.6989421875001596</c:v>
                </c:pt>
                <c:pt idx="26739">
                  <c:v>2.6985268750000002</c:v>
                </c:pt>
                <c:pt idx="26740">
                  <c:v>2.6981375000000001</c:v>
                </c:pt>
                <c:pt idx="26741">
                  <c:v>2.6977753125001596</c:v>
                </c:pt>
                <c:pt idx="26742">
                  <c:v>2.6980440625001596</c:v>
                </c:pt>
                <c:pt idx="26743">
                  <c:v>2.698445</c:v>
                </c:pt>
                <c:pt idx="26744">
                  <c:v>2.6987693749999999</c:v>
                </c:pt>
                <c:pt idx="26745">
                  <c:v>2.6988528125001596</c:v>
                </c:pt>
                <c:pt idx="26746">
                  <c:v>2.6984918750000002</c:v>
                </c:pt>
                <c:pt idx="26747">
                  <c:v>2.6983765625001599</c:v>
                </c:pt>
                <c:pt idx="26748">
                  <c:v>2.6979968749999999</c:v>
                </c:pt>
                <c:pt idx="26749">
                  <c:v>2.6975443750000001</c:v>
                </c:pt>
                <c:pt idx="26750">
                  <c:v>2.6971687499999999</c:v>
                </c:pt>
                <c:pt idx="26751">
                  <c:v>2.6967721875001596</c:v>
                </c:pt>
                <c:pt idx="26752">
                  <c:v>2.69632125</c:v>
                </c:pt>
                <c:pt idx="26753">
                  <c:v>2.6966209375001595</c:v>
                </c:pt>
                <c:pt idx="26754">
                  <c:v>2.6969934375001596</c:v>
                </c:pt>
                <c:pt idx="26755">
                  <c:v>2.6973196875001597</c:v>
                </c:pt>
                <c:pt idx="26756">
                  <c:v>2.6976953125001599</c:v>
                </c:pt>
                <c:pt idx="26757">
                  <c:v>2.6972331249999999</c:v>
                </c:pt>
                <c:pt idx="26758">
                  <c:v>2.6967568750000002</c:v>
                </c:pt>
                <c:pt idx="26759">
                  <c:v>2.6963300000000001</c:v>
                </c:pt>
                <c:pt idx="26760">
                  <c:v>2.6959943750000002</c:v>
                </c:pt>
                <c:pt idx="26761">
                  <c:v>2.6964240625001596</c:v>
                </c:pt>
                <c:pt idx="26762">
                  <c:v>2.6968549999999998</c:v>
                </c:pt>
                <c:pt idx="26763">
                  <c:v>2.6972534375001596</c:v>
                </c:pt>
                <c:pt idx="26764">
                  <c:v>2.6974384375001597</c:v>
                </c:pt>
                <c:pt idx="26765">
                  <c:v>2.6978312500000001</c:v>
                </c:pt>
                <c:pt idx="26766">
                  <c:v>2.6982368750000001</c:v>
                </c:pt>
                <c:pt idx="26767">
                  <c:v>2.6986234375001596</c:v>
                </c:pt>
                <c:pt idx="26768">
                  <c:v>2.6990268749999999</c:v>
                </c:pt>
                <c:pt idx="26769">
                  <c:v>2.6994737500000001</c:v>
                </c:pt>
                <c:pt idx="26770">
                  <c:v>2.6998978125001596</c:v>
                </c:pt>
                <c:pt idx="26771">
                  <c:v>2.699565625</c:v>
                </c:pt>
                <c:pt idx="26772">
                  <c:v>2.6993728125001599</c:v>
                </c:pt>
                <c:pt idx="26773">
                  <c:v>2.6989771875001596</c:v>
                </c:pt>
                <c:pt idx="26774">
                  <c:v>2.6986259375001596</c:v>
                </c:pt>
                <c:pt idx="26775">
                  <c:v>2.6981940625001597</c:v>
                </c:pt>
                <c:pt idx="26776">
                  <c:v>2.6978737499999998</c:v>
                </c:pt>
                <c:pt idx="26777">
                  <c:v>2.6974812500000001</c:v>
                </c:pt>
                <c:pt idx="26778">
                  <c:v>2.6971209375001597</c:v>
                </c:pt>
                <c:pt idx="26779">
                  <c:v>2.6967153125001597</c:v>
                </c:pt>
                <c:pt idx="26780">
                  <c:v>2.6963440625001596</c:v>
                </c:pt>
                <c:pt idx="26781">
                  <c:v>2.6959565625001596</c:v>
                </c:pt>
                <c:pt idx="26782">
                  <c:v>2.69557125</c:v>
                </c:pt>
                <c:pt idx="26783">
                  <c:v>2.695084375</c:v>
                </c:pt>
                <c:pt idx="26784">
                  <c:v>2.6946534375001598</c:v>
                </c:pt>
                <c:pt idx="26785">
                  <c:v>2.6940578125001595</c:v>
                </c:pt>
                <c:pt idx="26786">
                  <c:v>2.6935850000000001</c:v>
                </c:pt>
                <c:pt idx="26787">
                  <c:v>2.6932437500000002</c:v>
                </c:pt>
                <c:pt idx="26788">
                  <c:v>2.6928196875001595</c:v>
                </c:pt>
                <c:pt idx="26789">
                  <c:v>2.6932062499999998</c:v>
                </c:pt>
                <c:pt idx="26790">
                  <c:v>2.6935825000000002</c:v>
                </c:pt>
                <c:pt idx="26791">
                  <c:v>2.6939459375001595</c:v>
                </c:pt>
                <c:pt idx="26792">
                  <c:v>2.6944165625001597</c:v>
                </c:pt>
                <c:pt idx="26793">
                  <c:v>2.6947446875001599</c:v>
                </c:pt>
                <c:pt idx="26794">
                  <c:v>2.6951912500000001</c:v>
                </c:pt>
                <c:pt idx="26795">
                  <c:v>2.69553625</c:v>
                </c:pt>
                <c:pt idx="26796">
                  <c:v>2.6959371875001596</c:v>
                </c:pt>
                <c:pt idx="26797">
                  <c:v>2.6963575</c:v>
                </c:pt>
                <c:pt idx="26798">
                  <c:v>2.6967353125001599</c:v>
                </c:pt>
                <c:pt idx="26799">
                  <c:v>2.6971384375001599</c:v>
                </c:pt>
                <c:pt idx="26800">
                  <c:v>2.697265625</c:v>
                </c:pt>
                <c:pt idx="26801">
                  <c:v>2.69734125</c:v>
                </c:pt>
                <c:pt idx="26802">
                  <c:v>2.6976887500000002</c:v>
                </c:pt>
                <c:pt idx="26803">
                  <c:v>2.69730625</c:v>
                </c:pt>
                <c:pt idx="26804">
                  <c:v>2.69689093750016</c:v>
                </c:pt>
                <c:pt idx="26805">
                  <c:v>2.6965162500000002</c:v>
                </c:pt>
                <c:pt idx="26806">
                  <c:v>2.6959837499999999</c:v>
                </c:pt>
                <c:pt idx="26807">
                  <c:v>2.6954484375001599</c:v>
                </c:pt>
                <c:pt idx="26808">
                  <c:v>2.6951034375001597</c:v>
                </c:pt>
                <c:pt idx="26809">
                  <c:v>2.6947000000000001</c:v>
                </c:pt>
                <c:pt idx="26810">
                  <c:v>2.6942784375001598</c:v>
                </c:pt>
                <c:pt idx="26811">
                  <c:v>2.6939071875001597</c:v>
                </c:pt>
                <c:pt idx="26812">
                  <c:v>2.6935812499999998</c:v>
                </c:pt>
                <c:pt idx="26813">
                  <c:v>2.6929928125001599</c:v>
                </c:pt>
                <c:pt idx="26814">
                  <c:v>2.6924256249999998</c:v>
                </c:pt>
                <c:pt idx="26815">
                  <c:v>2.692068125</c:v>
                </c:pt>
                <c:pt idx="26816">
                  <c:v>2.6923178125001597</c:v>
                </c:pt>
                <c:pt idx="26817">
                  <c:v>2.6924731249999998</c:v>
                </c:pt>
                <c:pt idx="26818">
                  <c:v>2.6925349999999999</c:v>
                </c:pt>
                <c:pt idx="26819">
                  <c:v>2.6929334375001597</c:v>
                </c:pt>
                <c:pt idx="26820">
                  <c:v>2.69328375</c:v>
                </c:pt>
                <c:pt idx="26821">
                  <c:v>2.6936143750000001</c:v>
                </c:pt>
                <c:pt idx="26822">
                  <c:v>2.6939778125001599</c:v>
                </c:pt>
                <c:pt idx="26823">
                  <c:v>2.6943178125001599</c:v>
                </c:pt>
                <c:pt idx="26824">
                  <c:v>2.6946740625001597</c:v>
                </c:pt>
                <c:pt idx="26825">
                  <c:v>2.6950640625001596</c:v>
                </c:pt>
                <c:pt idx="26826">
                  <c:v>2.6954734375001599</c:v>
                </c:pt>
                <c:pt idx="26827">
                  <c:v>2.6957821875001597</c:v>
                </c:pt>
                <c:pt idx="26828">
                  <c:v>2.6954609375001599</c:v>
                </c:pt>
                <c:pt idx="26829">
                  <c:v>2.6952240625001598</c:v>
                </c:pt>
                <c:pt idx="26830">
                  <c:v>2.6948559375001597</c:v>
                </c:pt>
                <c:pt idx="26831">
                  <c:v>2.6943843749999998</c:v>
                </c:pt>
                <c:pt idx="26832">
                  <c:v>2.694050625</c:v>
                </c:pt>
                <c:pt idx="26833">
                  <c:v>2.6941934375001599</c:v>
                </c:pt>
                <c:pt idx="26834">
                  <c:v>2.6945265625001595</c:v>
                </c:pt>
                <c:pt idx="26835">
                  <c:v>2.6948668750000002</c:v>
                </c:pt>
                <c:pt idx="26836">
                  <c:v>2.6951246875001598</c:v>
                </c:pt>
                <c:pt idx="26837">
                  <c:v>2.694715</c:v>
                </c:pt>
                <c:pt idx="26838">
                  <c:v>2.6942571875001597</c:v>
                </c:pt>
                <c:pt idx="26839">
                  <c:v>2.6937449999999998</c:v>
                </c:pt>
                <c:pt idx="26840">
                  <c:v>2.6933246875001595</c:v>
                </c:pt>
                <c:pt idx="26841">
                  <c:v>2.692971875</c:v>
                </c:pt>
                <c:pt idx="26842">
                  <c:v>2.6930890625001598</c:v>
                </c:pt>
                <c:pt idx="26843">
                  <c:v>2.6930284375001596</c:v>
                </c:pt>
                <c:pt idx="26844">
                  <c:v>2.6933971875001599</c:v>
                </c:pt>
                <c:pt idx="26845">
                  <c:v>2.6937715625001597</c:v>
                </c:pt>
                <c:pt idx="26846">
                  <c:v>2.6941318750000001</c:v>
                </c:pt>
                <c:pt idx="26847">
                  <c:v>2.6944868749999999</c:v>
                </c:pt>
                <c:pt idx="26848">
                  <c:v>2.6948118750000001</c:v>
                </c:pt>
                <c:pt idx="26849">
                  <c:v>2.6944525000000001</c:v>
                </c:pt>
                <c:pt idx="26850">
                  <c:v>2.6939609375001599</c:v>
                </c:pt>
                <c:pt idx="26851">
                  <c:v>2.6935509375001598</c:v>
                </c:pt>
                <c:pt idx="26852">
                  <c:v>2.6931290625001596</c:v>
                </c:pt>
                <c:pt idx="26853">
                  <c:v>2.6931734375001599</c:v>
                </c:pt>
                <c:pt idx="26854">
                  <c:v>2.6930593749999998</c:v>
                </c:pt>
                <c:pt idx="26855">
                  <c:v>2.6924615625001596</c:v>
                </c:pt>
                <c:pt idx="26856">
                  <c:v>2.6919562500000001</c:v>
                </c:pt>
                <c:pt idx="26857">
                  <c:v>2.6915453125001596</c:v>
                </c:pt>
                <c:pt idx="26858">
                  <c:v>2.6911059375001596</c:v>
                </c:pt>
                <c:pt idx="26859">
                  <c:v>2.6907615625001595</c:v>
                </c:pt>
                <c:pt idx="26860">
                  <c:v>2.6911812500000001</c:v>
                </c:pt>
                <c:pt idx="26861">
                  <c:v>2.6916449999999998</c:v>
                </c:pt>
                <c:pt idx="26862">
                  <c:v>2.6920203125001598</c:v>
                </c:pt>
                <c:pt idx="26863">
                  <c:v>2.69237875</c:v>
                </c:pt>
                <c:pt idx="26864">
                  <c:v>2.6920018749999999</c:v>
                </c:pt>
                <c:pt idx="26865">
                  <c:v>2.6916534375001597</c:v>
                </c:pt>
                <c:pt idx="26866">
                  <c:v>2.6912993749999998</c:v>
                </c:pt>
                <c:pt idx="26867">
                  <c:v>2.6908909375001597</c:v>
                </c:pt>
                <c:pt idx="26868">
                  <c:v>2.6904287500000001</c:v>
                </c:pt>
                <c:pt idx="26869">
                  <c:v>2.6900875000000002</c:v>
                </c:pt>
                <c:pt idx="26870">
                  <c:v>2.6903165625001599</c:v>
                </c:pt>
                <c:pt idx="26871">
                  <c:v>2.6904818750000001</c:v>
                </c:pt>
                <c:pt idx="26872">
                  <c:v>2.6908025000000002</c:v>
                </c:pt>
                <c:pt idx="26873">
                  <c:v>2.6911475</c:v>
                </c:pt>
                <c:pt idx="26874">
                  <c:v>2.6915728125001599</c:v>
                </c:pt>
                <c:pt idx="26875">
                  <c:v>2.6915956250000002</c:v>
                </c:pt>
                <c:pt idx="26876">
                  <c:v>2.6918334375001596</c:v>
                </c:pt>
                <c:pt idx="26877">
                  <c:v>2.6922143749999998</c:v>
                </c:pt>
                <c:pt idx="26878">
                  <c:v>2.6926015625001596</c:v>
                </c:pt>
                <c:pt idx="26879">
                  <c:v>2.692726875</c:v>
                </c:pt>
                <c:pt idx="26880">
                  <c:v>2.6930646875001596</c:v>
                </c:pt>
                <c:pt idx="26881">
                  <c:v>2.6934321875001599</c:v>
                </c:pt>
                <c:pt idx="26882">
                  <c:v>2.6938256250000001</c:v>
                </c:pt>
                <c:pt idx="26883">
                  <c:v>2.6941959375001598</c:v>
                </c:pt>
                <c:pt idx="26884">
                  <c:v>2.6945290625001599</c:v>
                </c:pt>
                <c:pt idx="26885">
                  <c:v>2.6949603125001595</c:v>
                </c:pt>
                <c:pt idx="26886">
                  <c:v>2.6945159375001597</c:v>
                </c:pt>
                <c:pt idx="26887">
                  <c:v>2.6941912499999998</c:v>
                </c:pt>
                <c:pt idx="26888">
                  <c:v>2.6938328125001596</c:v>
                </c:pt>
                <c:pt idx="26889">
                  <c:v>2.6934784375001599</c:v>
                </c:pt>
                <c:pt idx="26890">
                  <c:v>2.6930931249999999</c:v>
                </c:pt>
                <c:pt idx="26891">
                  <c:v>2.6927525000000001</c:v>
                </c:pt>
                <c:pt idx="26892">
                  <c:v>2.6924299999999999</c:v>
                </c:pt>
                <c:pt idx="26893">
                  <c:v>2.6927365625001598</c:v>
                </c:pt>
                <c:pt idx="26894">
                  <c:v>2.6930868750000001</c:v>
                </c:pt>
                <c:pt idx="26895">
                  <c:v>2.6934109375001598</c:v>
                </c:pt>
                <c:pt idx="26896">
                  <c:v>2.6930296875001596</c:v>
                </c:pt>
                <c:pt idx="26897">
                  <c:v>2.6926831249999998</c:v>
                </c:pt>
                <c:pt idx="26898">
                  <c:v>2.69222218750016</c:v>
                </c:pt>
                <c:pt idx="26899">
                  <c:v>2.6918728125001596</c:v>
                </c:pt>
                <c:pt idx="26900">
                  <c:v>2.6913225000000001</c:v>
                </c:pt>
                <c:pt idx="26901">
                  <c:v>2.6909021875001597</c:v>
                </c:pt>
                <c:pt idx="26902">
                  <c:v>2.69037375</c:v>
                </c:pt>
                <c:pt idx="26903">
                  <c:v>2.6899671875001596</c:v>
                </c:pt>
                <c:pt idx="26904">
                  <c:v>2.6894965625001599</c:v>
                </c:pt>
                <c:pt idx="26905">
                  <c:v>2.6890918749999999</c:v>
                </c:pt>
                <c:pt idx="26906">
                  <c:v>2.6887637500000001</c:v>
                </c:pt>
                <c:pt idx="26907">
                  <c:v>2.6886334375001599</c:v>
                </c:pt>
                <c:pt idx="26908">
                  <c:v>2.6886928125001597</c:v>
                </c:pt>
                <c:pt idx="26909">
                  <c:v>2.6890134375001598</c:v>
                </c:pt>
                <c:pt idx="26910">
                  <c:v>2.6894296875001595</c:v>
                </c:pt>
                <c:pt idx="26911">
                  <c:v>2.6899143749999999</c:v>
                </c:pt>
                <c:pt idx="26912">
                  <c:v>2.6902987500000002</c:v>
                </c:pt>
                <c:pt idx="26913">
                  <c:v>2.6906300000000001</c:v>
                </c:pt>
                <c:pt idx="26914">
                  <c:v>2.6910984375001599</c:v>
                </c:pt>
                <c:pt idx="26915">
                  <c:v>2.6914406249999998</c:v>
                </c:pt>
                <c:pt idx="26916">
                  <c:v>2.6919209375001598</c:v>
                </c:pt>
                <c:pt idx="26917">
                  <c:v>2.6924537499999999</c:v>
                </c:pt>
                <c:pt idx="26918">
                  <c:v>2.6928025</c:v>
                </c:pt>
                <c:pt idx="26919">
                  <c:v>2.6924815625001597</c:v>
                </c:pt>
                <c:pt idx="26920">
                  <c:v>2.6921537500000001</c:v>
                </c:pt>
                <c:pt idx="26921">
                  <c:v>2.6924796875001595</c:v>
                </c:pt>
                <c:pt idx="26922">
                  <c:v>2.6921343750000002</c:v>
                </c:pt>
                <c:pt idx="26923">
                  <c:v>2.6916828125001597</c:v>
                </c:pt>
                <c:pt idx="26924">
                  <c:v>2.6912387500000001</c:v>
                </c:pt>
                <c:pt idx="26925">
                  <c:v>2.6907103125001597</c:v>
                </c:pt>
                <c:pt idx="26926">
                  <c:v>2.6902587499999999</c:v>
                </c:pt>
                <c:pt idx="26927">
                  <c:v>2.6897237500000002</c:v>
                </c:pt>
                <c:pt idx="26928">
                  <c:v>2.68933125</c:v>
                </c:pt>
                <c:pt idx="26929">
                  <c:v>2.6889065625001596</c:v>
                </c:pt>
                <c:pt idx="26930">
                  <c:v>2.688431875</c:v>
                </c:pt>
                <c:pt idx="26931">
                  <c:v>2.6880284375001597</c:v>
                </c:pt>
                <c:pt idx="26932">
                  <c:v>2.6876381249999999</c:v>
                </c:pt>
                <c:pt idx="26933">
                  <c:v>2.6872603125001597</c:v>
                </c:pt>
                <c:pt idx="26934">
                  <c:v>2.6869256250000002</c:v>
                </c:pt>
                <c:pt idx="26935">
                  <c:v>2.6865856250000002</c:v>
                </c:pt>
                <c:pt idx="26936">
                  <c:v>2.6869681249999999</c:v>
                </c:pt>
                <c:pt idx="26937">
                  <c:v>2.68731125</c:v>
                </c:pt>
                <c:pt idx="26938">
                  <c:v>2.6876418750000002</c:v>
                </c:pt>
                <c:pt idx="26939">
                  <c:v>2.6879731250000001</c:v>
                </c:pt>
                <c:pt idx="26940">
                  <c:v>2.6882946875001599</c:v>
                </c:pt>
                <c:pt idx="26941">
                  <c:v>2.6887243750000001</c:v>
                </c:pt>
                <c:pt idx="26942">
                  <c:v>2.6891196875001597</c:v>
                </c:pt>
                <c:pt idx="26943">
                  <c:v>2.6894753125001598</c:v>
                </c:pt>
                <c:pt idx="26944">
                  <c:v>2.6898775000000001</c:v>
                </c:pt>
                <c:pt idx="26945">
                  <c:v>2.6902415625001597</c:v>
                </c:pt>
                <c:pt idx="26946">
                  <c:v>2.6906490625001598</c:v>
                </c:pt>
                <c:pt idx="26947">
                  <c:v>2.6909912500000002</c:v>
                </c:pt>
                <c:pt idx="26948">
                  <c:v>2.6913187500000002</c:v>
                </c:pt>
                <c:pt idx="26949">
                  <c:v>2.6916528125001595</c:v>
                </c:pt>
                <c:pt idx="26950">
                  <c:v>2.6911965625001599</c:v>
                </c:pt>
                <c:pt idx="26951">
                  <c:v>2.6908628125001597</c:v>
                </c:pt>
                <c:pt idx="26952">
                  <c:v>2.6905074999999998</c:v>
                </c:pt>
                <c:pt idx="26953">
                  <c:v>2.6901784375001596</c:v>
                </c:pt>
                <c:pt idx="26954">
                  <c:v>2.6903415625001599</c:v>
                </c:pt>
                <c:pt idx="26955">
                  <c:v>2.6899993750000002</c:v>
                </c:pt>
                <c:pt idx="26956">
                  <c:v>2.6896109375001598</c:v>
                </c:pt>
                <c:pt idx="26957">
                  <c:v>2.6892149999999999</c:v>
                </c:pt>
                <c:pt idx="26958">
                  <c:v>2.6888559375001599</c:v>
                </c:pt>
                <c:pt idx="26959">
                  <c:v>2.6883815625001599</c:v>
                </c:pt>
                <c:pt idx="26960">
                  <c:v>2.6879618750000001</c:v>
                </c:pt>
                <c:pt idx="26961">
                  <c:v>2.68759375</c:v>
                </c:pt>
                <c:pt idx="26962">
                  <c:v>2.6871740625001599</c:v>
                </c:pt>
                <c:pt idx="26963">
                  <c:v>2.6865653125001598</c:v>
                </c:pt>
                <c:pt idx="26964">
                  <c:v>2.6861746875001598</c:v>
                </c:pt>
                <c:pt idx="26965">
                  <c:v>2.6856703125001595</c:v>
                </c:pt>
                <c:pt idx="26966">
                  <c:v>2.6852378125001599</c:v>
                </c:pt>
                <c:pt idx="26967">
                  <c:v>2.685295</c:v>
                </c:pt>
                <c:pt idx="26968">
                  <c:v>2.6856415625001597</c:v>
                </c:pt>
                <c:pt idx="26969">
                  <c:v>2.6859924999999998</c:v>
                </c:pt>
                <c:pt idx="26970">
                  <c:v>2.6863478125001596</c:v>
                </c:pt>
                <c:pt idx="26971">
                  <c:v>2.6868168749999999</c:v>
                </c:pt>
                <c:pt idx="26972">
                  <c:v>2.68727625</c:v>
                </c:pt>
                <c:pt idx="26973">
                  <c:v>2.6877178125001597</c:v>
                </c:pt>
                <c:pt idx="26974">
                  <c:v>2.6880725000000001</c:v>
                </c:pt>
                <c:pt idx="26975">
                  <c:v>2.6885771875001598</c:v>
                </c:pt>
                <c:pt idx="26976">
                  <c:v>2.6889446875001597</c:v>
                </c:pt>
                <c:pt idx="26977">
                  <c:v>2.6892856250000001</c:v>
                </c:pt>
                <c:pt idx="26978">
                  <c:v>2.6896524999999998</c:v>
                </c:pt>
                <c:pt idx="26979">
                  <c:v>2.6893128125001597</c:v>
                </c:pt>
                <c:pt idx="26980">
                  <c:v>2.6889865625001597</c:v>
                </c:pt>
                <c:pt idx="26981">
                  <c:v>2.6886568749999999</c:v>
                </c:pt>
                <c:pt idx="26982">
                  <c:v>2.688925625</c:v>
                </c:pt>
                <c:pt idx="26983">
                  <c:v>2.689289375</c:v>
                </c:pt>
                <c:pt idx="26984">
                  <c:v>2.6889075</c:v>
                </c:pt>
                <c:pt idx="26985">
                  <c:v>2.6885668749999998</c:v>
                </c:pt>
                <c:pt idx="26986">
                  <c:v>2.6881487499999999</c:v>
                </c:pt>
                <c:pt idx="26987">
                  <c:v>2.6880418750000001</c:v>
                </c:pt>
                <c:pt idx="26988">
                  <c:v>2.6876431250000001</c:v>
                </c:pt>
                <c:pt idx="26989">
                  <c:v>2.6873196875001599</c:v>
                </c:pt>
                <c:pt idx="26990">
                  <c:v>2.6868443750000002</c:v>
                </c:pt>
                <c:pt idx="26991">
                  <c:v>2.6863831249999999</c:v>
                </c:pt>
                <c:pt idx="26992">
                  <c:v>2.6860387499999998</c:v>
                </c:pt>
                <c:pt idx="26993">
                  <c:v>2.6855740625001596</c:v>
                </c:pt>
                <c:pt idx="26994">
                  <c:v>2.6851950000000002</c:v>
                </c:pt>
                <c:pt idx="26995">
                  <c:v>2.6848259375001597</c:v>
                </c:pt>
                <c:pt idx="26996">
                  <c:v>2.684478125</c:v>
                </c:pt>
                <c:pt idx="26997">
                  <c:v>2.6848184375001596</c:v>
                </c:pt>
                <c:pt idx="26998">
                  <c:v>2.6851903125001599</c:v>
                </c:pt>
                <c:pt idx="26999">
                  <c:v>2.6856018750000001</c:v>
                </c:pt>
                <c:pt idx="27000">
                  <c:v>2.6859321875001596</c:v>
                </c:pt>
                <c:pt idx="27001">
                  <c:v>2.6857462499999998</c:v>
                </c:pt>
                <c:pt idx="27002">
                  <c:v>2.6861015625001596</c:v>
                </c:pt>
                <c:pt idx="27003">
                  <c:v>2.6864318749999998</c:v>
                </c:pt>
                <c:pt idx="27004">
                  <c:v>2.6868331250000002</c:v>
                </c:pt>
                <c:pt idx="27005">
                  <c:v>2.6871684375001599</c:v>
                </c:pt>
                <c:pt idx="27006">
                  <c:v>2.6876375000000001</c:v>
                </c:pt>
                <c:pt idx="27007">
                  <c:v>2.6879903125001596</c:v>
                </c:pt>
                <c:pt idx="27008">
                  <c:v>2.6884146875001598</c:v>
                </c:pt>
                <c:pt idx="27009">
                  <c:v>2.6888015625001596</c:v>
                </c:pt>
                <c:pt idx="27010">
                  <c:v>2.6891821875001596</c:v>
                </c:pt>
                <c:pt idx="27011">
                  <c:v>2.6895546875001597</c:v>
                </c:pt>
                <c:pt idx="27012">
                  <c:v>2.6898962499999999</c:v>
                </c:pt>
                <c:pt idx="27013">
                  <c:v>2.6898875000000002</c:v>
                </c:pt>
                <c:pt idx="27014">
                  <c:v>2.6895540625001599</c:v>
                </c:pt>
                <c:pt idx="27015">
                  <c:v>2.6891903125001599</c:v>
                </c:pt>
                <c:pt idx="27016">
                  <c:v>2.6887412500000001</c:v>
                </c:pt>
                <c:pt idx="27017">
                  <c:v>2.6882340625001597</c:v>
                </c:pt>
                <c:pt idx="27018">
                  <c:v>2.68788781250016</c:v>
                </c:pt>
                <c:pt idx="27019">
                  <c:v>2.6874834375001599</c:v>
                </c:pt>
                <c:pt idx="27020">
                  <c:v>2.6870121875001596</c:v>
                </c:pt>
                <c:pt idx="27021">
                  <c:v>2.6866106250000001</c:v>
                </c:pt>
                <c:pt idx="27022">
                  <c:v>2.6862440625001596</c:v>
                </c:pt>
                <c:pt idx="27023">
                  <c:v>2.6855159375001598</c:v>
                </c:pt>
                <c:pt idx="27024">
                  <c:v>2.6850334375001599</c:v>
                </c:pt>
                <c:pt idx="27025">
                  <c:v>2.6846159375001597</c:v>
                </c:pt>
                <c:pt idx="27026">
                  <c:v>2.6842953125001596</c:v>
                </c:pt>
                <c:pt idx="27027">
                  <c:v>2.6837568749999998</c:v>
                </c:pt>
                <c:pt idx="27028">
                  <c:v>2.6831925000000001</c:v>
                </c:pt>
                <c:pt idx="27029">
                  <c:v>2.6827603125001596</c:v>
                </c:pt>
                <c:pt idx="27030">
                  <c:v>2.6824374999999998</c:v>
                </c:pt>
                <c:pt idx="27031">
                  <c:v>2.6821965625001596</c:v>
                </c:pt>
                <c:pt idx="27032">
                  <c:v>2.6825718749999998</c:v>
                </c:pt>
                <c:pt idx="27033">
                  <c:v>2.6829274999999999</c:v>
                </c:pt>
                <c:pt idx="27034">
                  <c:v>2.683258125</c:v>
                </c:pt>
                <c:pt idx="27035">
                  <c:v>2.6832637500000001</c:v>
                </c:pt>
                <c:pt idx="27036">
                  <c:v>2.6835553125001597</c:v>
                </c:pt>
                <c:pt idx="27037">
                  <c:v>2.6839543749999999</c:v>
                </c:pt>
                <c:pt idx="27038">
                  <c:v>2.6840362500000001</c:v>
                </c:pt>
                <c:pt idx="27039">
                  <c:v>2.6843750000000002</c:v>
                </c:pt>
                <c:pt idx="27040">
                  <c:v>2.6848756250000001</c:v>
                </c:pt>
                <c:pt idx="27041">
                  <c:v>2.6852318749999999</c:v>
                </c:pt>
                <c:pt idx="27042">
                  <c:v>2.6855521875001598</c:v>
                </c:pt>
                <c:pt idx="27043">
                  <c:v>2.68594</c:v>
                </c:pt>
                <c:pt idx="27044">
                  <c:v>2.6858968750000001</c:v>
                </c:pt>
                <c:pt idx="27045">
                  <c:v>2.6855656250000002</c:v>
                </c:pt>
                <c:pt idx="27046">
                  <c:v>2.6852090625001597</c:v>
                </c:pt>
                <c:pt idx="27047">
                  <c:v>2.6848862499999999</c:v>
                </c:pt>
                <c:pt idx="27048">
                  <c:v>2.6845540625001596</c:v>
                </c:pt>
                <c:pt idx="27049">
                  <c:v>2.68462625</c:v>
                </c:pt>
                <c:pt idx="27050">
                  <c:v>2.6843175000000001</c:v>
                </c:pt>
                <c:pt idx="27051">
                  <c:v>2.6839968750000001</c:v>
                </c:pt>
                <c:pt idx="27052">
                  <c:v>2.6836353125001597</c:v>
                </c:pt>
                <c:pt idx="27053">
                  <c:v>2.6840065625001599</c:v>
                </c:pt>
                <c:pt idx="27054">
                  <c:v>2.6843440625001596</c:v>
                </c:pt>
                <c:pt idx="27055">
                  <c:v>2.6847796875001597</c:v>
                </c:pt>
                <c:pt idx="27056">
                  <c:v>2.6851090625001599</c:v>
                </c:pt>
                <c:pt idx="27057">
                  <c:v>2.6855112499999998</c:v>
                </c:pt>
                <c:pt idx="27058">
                  <c:v>2.6854984375001596</c:v>
                </c:pt>
                <c:pt idx="27059">
                  <c:v>2.6855546875001597</c:v>
                </c:pt>
                <c:pt idx="27060">
                  <c:v>2.6859556250000001</c:v>
                </c:pt>
                <c:pt idx="27061">
                  <c:v>2.686391875</c:v>
                </c:pt>
                <c:pt idx="27062">
                  <c:v>2.6867274999999999</c:v>
                </c:pt>
                <c:pt idx="27063">
                  <c:v>2.6863821875001599</c:v>
                </c:pt>
                <c:pt idx="27064">
                  <c:v>2.6860487499999999</c:v>
                </c:pt>
                <c:pt idx="27065">
                  <c:v>2.6857040625001596</c:v>
                </c:pt>
                <c:pt idx="27066">
                  <c:v>2.6853406249999998</c:v>
                </c:pt>
                <c:pt idx="27067">
                  <c:v>2.6848796875001599</c:v>
                </c:pt>
                <c:pt idx="27068">
                  <c:v>2.6844643750000001</c:v>
                </c:pt>
                <c:pt idx="27069">
                  <c:v>2.6840212499999998</c:v>
                </c:pt>
                <c:pt idx="27070">
                  <c:v>2.6835440625001596</c:v>
                </c:pt>
                <c:pt idx="27071">
                  <c:v>2.6831953125001595</c:v>
                </c:pt>
                <c:pt idx="27072">
                  <c:v>2.6828684375001597</c:v>
                </c:pt>
                <c:pt idx="27073">
                  <c:v>2.6825018749999998</c:v>
                </c:pt>
                <c:pt idx="27074">
                  <c:v>2.682169375</c:v>
                </c:pt>
                <c:pt idx="27075">
                  <c:v>2.6818003125001599</c:v>
                </c:pt>
                <c:pt idx="27076">
                  <c:v>2.6818093749999998</c:v>
                </c:pt>
                <c:pt idx="27077">
                  <c:v>2.6817937500000002</c:v>
                </c:pt>
                <c:pt idx="27078">
                  <c:v>2.6813828125001598</c:v>
                </c:pt>
                <c:pt idx="27079">
                  <c:v>2.6810109375001598</c:v>
                </c:pt>
                <c:pt idx="27080">
                  <c:v>2.6809343750000001</c:v>
                </c:pt>
                <c:pt idx="27081">
                  <c:v>2.6812690625001596</c:v>
                </c:pt>
                <c:pt idx="27082">
                  <c:v>2.6815975000000001</c:v>
                </c:pt>
                <c:pt idx="27083">
                  <c:v>2.6819384375001598</c:v>
                </c:pt>
                <c:pt idx="27084">
                  <c:v>2.6823118749999999</c:v>
                </c:pt>
                <c:pt idx="27085">
                  <c:v>2.6827484375001598</c:v>
                </c:pt>
                <c:pt idx="27086">
                  <c:v>2.6831912500000001</c:v>
                </c:pt>
                <c:pt idx="27087">
                  <c:v>2.6835328125001596</c:v>
                </c:pt>
                <c:pt idx="27088">
                  <c:v>2.6838881250000002</c:v>
                </c:pt>
                <c:pt idx="27089">
                  <c:v>2.6843621875001595</c:v>
                </c:pt>
                <c:pt idx="27090">
                  <c:v>2.6847234375001596</c:v>
                </c:pt>
                <c:pt idx="27091">
                  <c:v>2.6843575</c:v>
                </c:pt>
                <c:pt idx="27092">
                  <c:v>2.6838828125001597</c:v>
                </c:pt>
                <c:pt idx="27093">
                  <c:v>2.6834678125001599</c:v>
                </c:pt>
                <c:pt idx="27094">
                  <c:v>2.6834678125001599</c:v>
                </c:pt>
                <c:pt idx="27095">
                  <c:v>2.6833653125001597</c:v>
                </c:pt>
                <c:pt idx="27096">
                  <c:v>2.6833724999999999</c:v>
                </c:pt>
                <c:pt idx="27097">
                  <c:v>2.6837265625001598</c:v>
                </c:pt>
                <c:pt idx="27098">
                  <c:v>2.6839365625001599</c:v>
                </c:pt>
                <c:pt idx="27099">
                  <c:v>2.6842887499999999</c:v>
                </c:pt>
                <c:pt idx="27100">
                  <c:v>2.6837590625001599</c:v>
                </c:pt>
                <c:pt idx="27101">
                  <c:v>2.6833790625001597</c:v>
                </c:pt>
                <c:pt idx="27102">
                  <c:v>2.6829925000000001</c:v>
                </c:pt>
                <c:pt idx="27103">
                  <c:v>2.6824918750000002</c:v>
                </c:pt>
                <c:pt idx="27104">
                  <c:v>2.6824949999999999</c:v>
                </c:pt>
                <c:pt idx="27105">
                  <c:v>2.6828240625001598</c:v>
                </c:pt>
                <c:pt idx="27106">
                  <c:v>2.6828468750000001</c:v>
                </c:pt>
                <c:pt idx="27107">
                  <c:v>2.6825040625001599</c:v>
                </c:pt>
                <c:pt idx="27108">
                  <c:v>2.6821362500000001</c:v>
                </c:pt>
                <c:pt idx="27109">
                  <c:v>2.681793125</c:v>
                </c:pt>
                <c:pt idx="27110">
                  <c:v>2.6813509375001598</c:v>
                </c:pt>
                <c:pt idx="27111">
                  <c:v>2.68095375</c:v>
                </c:pt>
                <c:pt idx="27112">
                  <c:v>2.68057875</c:v>
                </c:pt>
                <c:pt idx="27113">
                  <c:v>2.6806065625001598</c:v>
                </c:pt>
                <c:pt idx="27114">
                  <c:v>2.6809853125001597</c:v>
                </c:pt>
                <c:pt idx="27115">
                  <c:v>2.6813128125001597</c:v>
                </c:pt>
                <c:pt idx="27116">
                  <c:v>2.681688125</c:v>
                </c:pt>
                <c:pt idx="27117">
                  <c:v>2.6820093749999998</c:v>
                </c:pt>
                <c:pt idx="27118">
                  <c:v>2.6824178125001596</c:v>
                </c:pt>
                <c:pt idx="27119">
                  <c:v>2.6828696875001596</c:v>
                </c:pt>
                <c:pt idx="27120">
                  <c:v>2.6832290625001596</c:v>
                </c:pt>
                <c:pt idx="27121">
                  <c:v>2.6836406249999998</c:v>
                </c:pt>
                <c:pt idx="27122">
                  <c:v>2.6840309375001596</c:v>
                </c:pt>
                <c:pt idx="27123">
                  <c:v>2.6843709375001596</c:v>
                </c:pt>
                <c:pt idx="27124">
                  <c:v>2.6847062500000001</c:v>
                </c:pt>
                <c:pt idx="27125">
                  <c:v>2.6843834375001596</c:v>
                </c:pt>
                <c:pt idx="27126">
                  <c:v>2.6839824999999999</c:v>
                </c:pt>
                <c:pt idx="27127">
                  <c:v>2.6836424999999999</c:v>
                </c:pt>
                <c:pt idx="27128">
                  <c:v>2.6832418750000002</c:v>
                </c:pt>
                <c:pt idx="27129">
                  <c:v>2.6829146875001597</c:v>
                </c:pt>
                <c:pt idx="27130">
                  <c:v>2.6825303125001598</c:v>
                </c:pt>
                <c:pt idx="27131">
                  <c:v>2.6821934375001599</c:v>
                </c:pt>
                <c:pt idx="27132">
                  <c:v>2.6817315625001599</c:v>
                </c:pt>
                <c:pt idx="27133">
                  <c:v>2.6813606249999999</c:v>
                </c:pt>
                <c:pt idx="27134">
                  <c:v>2.6809359375001596</c:v>
                </c:pt>
                <c:pt idx="27135">
                  <c:v>2.6805515625001597</c:v>
                </c:pt>
                <c:pt idx="27136">
                  <c:v>2.6800696875001599</c:v>
                </c:pt>
                <c:pt idx="27137">
                  <c:v>2.6796371875001599</c:v>
                </c:pt>
                <c:pt idx="27138">
                  <c:v>2.6793165625001598</c:v>
                </c:pt>
                <c:pt idx="27139">
                  <c:v>2.6789428125001598</c:v>
                </c:pt>
                <c:pt idx="27140">
                  <c:v>2.6786128125001598</c:v>
                </c:pt>
                <c:pt idx="27141">
                  <c:v>2.6785703125001596</c:v>
                </c:pt>
                <c:pt idx="27142">
                  <c:v>2.678918125</c:v>
                </c:pt>
                <c:pt idx="27143">
                  <c:v>2.6792984375001598</c:v>
                </c:pt>
                <c:pt idx="27144">
                  <c:v>2.6796815625001598</c:v>
                </c:pt>
                <c:pt idx="27145">
                  <c:v>2.6801149999999998</c:v>
                </c:pt>
                <c:pt idx="27146">
                  <c:v>2.6804828125001596</c:v>
                </c:pt>
                <c:pt idx="27147">
                  <c:v>2.6808365625001596</c:v>
                </c:pt>
                <c:pt idx="27148">
                  <c:v>2.6809587499999998</c:v>
                </c:pt>
                <c:pt idx="27149">
                  <c:v>2.6806281250000001</c:v>
                </c:pt>
                <c:pt idx="27150">
                  <c:v>2.6802959375001598</c:v>
                </c:pt>
                <c:pt idx="27151">
                  <c:v>2.6802543750000001</c:v>
                </c:pt>
                <c:pt idx="27152">
                  <c:v>2.6806031250000002</c:v>
                </c:pt>
                <c:pt idx="27153">
                  <c:v>2.6808878125001598</c:v>
                </c:pt>
                <c:pt idx="27154">
                  <c:v>2.6812243750000002</c:v>
                </c:pt>
                <c:pt idx="27155">
                  <c:v>2.6816246875001597</c:v>
                </c:pt>
                <c:pt idx="27156">
                  <c:v>2.6811568750000001</c:v>
                </c:pt>
                <c:pt idx="27157">
                  <c:v>2.6807234375001596</c:v>
                </c:pt>
                <c:pt idx="27158">
                  <c:v>2.68014375</c:v>
                </c:pt>
                <c:pt idx="27159">
                  <c:v>2.6798096875001596</c:v>
                </c:pt>
                <c:pt idx="27160">
                  <c:v>2.6794403125001596</c:v>
                </c:pt>
                <c:pt idx="27161">
                  <c:v>2.6790746875001599</c:v>
                </c:pt>
                <c:pt idx="27162">
                  <c:v>2.6787371875001598</c:v>
                </c:pt>
                <c:pt idx="27163">
                  <c:v>2.6783653125001599</c:v>
                </c:pt>
                <c:pt idx="27164">
                  <c:v>2.6779909375001596</c:v>
                </c:pt>
                <c:pt idx="27165">
                  <c:v>2.6776240625001599</c:v>
                </c:pt>
                <c:pt idx="27166">
                  <c:v>2.6775984375001598</c:v>
                </c:pt>
                <c:pt idx="27167">
                  <c:v>2.6779415625001599</c:v>
                </c:pt>
                <c:pt idx="27168">
                  <c:v>2.67830375</c:v>
                </c:pt>
                <c:pt idx="27169">
                  <c:v>2.6786328125001599</c:v>
                </c:pt>
                <c:pt idx="27170">
                  <c:v>2.6782918750000002</c:v>
                </c:pt>
                <c:pt idx="27171">
                  <c:v>2.678554375</c:v>
                </c:pt>
                <c:pt idx="27172">
                  <c:v>2.6789465625001596</c:v>
                </c:pt>
                <c:pt idx="27173">
                  <c:v>2.6793865625001598</c:v>
                </c:pt>
                <c:pt idx="27174">
                  <c:v>2.6797896875001599</c:v>
                </c:pt>
                <c:pt idx="27175">
                  <c:v>2.6802021875001598</c:v>
                </c:pt>
                <c:pt idx="27176">
                  <c:v>2.6801378125001598</c:v>
                </c:pt>
                <c:pt idx="27177">
                  <c:v>2.680220625</c:v>
                </c:pt>
                <c:pt idx="27178">
                  <c:v>2.6805537500000001</c:v>
                </c:pt>
                <c:pt idx="27179">
                  <c:v>2.6808803125001597</c:v>
                </c:pt>
                <c:pt idx="27180">
                  <c:v>2.6807728125001598</c:v>
                </c:pt>
                <c:pt idx="27181">
                  <c:v>2.6804265625001595</c:v>
                </c:pt>
                <c:pt idx="27182">
                  <c:v>2.6798521875001597</c:v>
                </c:pt>
                <c:pt idx="27183">
                  <c:v>2.6792268749999999</c:v>
                </c:pt>
                <c:pt idx="27184">
                  <c:v>2.6787387499999999</c:v>
                </c:pt>
                <c:pt idx="27185">
                  <c:v>2.6781915625001598</c:v>
                </c:pt>
                <c:pt idx="27186">
                  <c:v>2.6777299999999999</c:v>
                </c:pt>
                <c:pt idx="27187">
                  <c:v>2.6773862500000001</c:v>
                </c:pt>
                <c:pt idx="27188">
                  <c:v>2.6775043749999998</c:v>
                </c:pt>
                <c:pt idx="27189">
                  <c:v>2.6775659375001597</c:v>
                </c:pt>
                <c:pt idx="27190">
                  <c:v>2.6776037499999998</c:v>
                </c:pt>
                <c:pt idx="27191">
                  <c:v>2.67795125</c:v>
                </c:pt>
                <c:pt idx="27192">
                  <c:v>2.6783634375001597</c:v>
                </c:pt>
                <c:pt idx="27193">
                  <c:v>2.6787034375001597</c:v>
                </c:pt>
                <c:pt idx="27194">
                  <c:v>2.6786675</c:v>
                </c:pt>
                <c:pt idx="27195">
                  <c:v>2.6787121875001598</c:v>
                </c:pt>
                <c:pt idx="27196">
                  <c:v>2.6790381249999999</c:v>
                </c:pt>
                <c:pt idx="27197">
                  <c:v>2.6794153125001596</c:v>
                </c:pt>
                <c:pt idx="27198">
                  <c:v>2.6795550000000001</c:v>
                </c:pt>
                <c:pt idx="27199">
                  <c:v>2.6791640625001598</c:v>
                </c:pt>
                <c:pt idx="27200">
                  <c:v>2.6787790625001597</c:v>
                </c:pt>
                <c:pt idx="27201">
                  <c:v>2.6784553125001596</c:v>
                </c:pt>
                <c:pt idx="27202">
                  <c:v>2.67809125</c:v>
                </c:pt>
                <c:pt idx="27203">
                  <c:v>2.6777621875001598</c:v>
                </c:pt>
                <c:pt idx="27204">
                  <c:v>2.6773659375001597</c:v>
                </c:pt>
                <c:pt idx="27205">
                  <c:v>2.677030625</c:v>
                </c:pt>
                <c:pt idx="27206">
                  <c:v>2.6765346875001597</c:v>
                </c:pt>
                <c:pt idx="27207">
                  <c:v>2.6761249999999999</c:v>
                </c:pt>
                <c:pt idx="27208">
                  <c:v>2.6757865625001598</c:v>
                </c:pt>
                <c:pt idx="27209">
                  <c:v>2.67543</c:v>
                </c:pt>
                <c:pt idx="27210">
                  <c:v>2.6754021875001599</c:v>
                </c:pt>
                <c:pt idx="27211">
                  <c:v>2.67562875</c:v>
                </c:pt>
                <c:pt idx="27212">
                  <c:v>2.6752740625001596</c:v>
                </c:pt>
                <c:pt idx="27213">
                  <c:v>2.6749162499999999</c:v>
                </c:pt>
                <c:pt idx="27214">
                  <c:v>2.6748418749999998</c:v>
                </c:pt>
                <c:pt idx="27215">
                  <c:v>2.6752043749999999</c:v>
                </c:pt>
                <c:pt idx="27216">
                  <c:v>2.6755912500000001</c:v>
                </c:pt>
                <c:pt idx="27217">
                  <c:v>2.6759440625001596</c:v>
                </c:pt>
                <c:pt idx="27218">
                  <c:v>2.6757793749999998</c:v>
                </c:pt>
                <c:pt idx="27219">
                  <c:v>2.6757740625001598</c:v>
                </c:pt>
                <c:pt idx="27220">
                  <c:v>2.6761759375001599</c:v>
                </c:pt>
                <c:pt idx="27221">
                  <c:v>2.6765196875001598</c:v>
                </c:pt>
                <c:pt idx="27222">
                  <c:v>2.6768715625001596</c:v>
                </c:pt>
                <c:pt idx="27223">
                  <c:v>2.6772450000000001</c:v>
                </c:pt>
                <c:pt idx="27224">
                  <c:v>2.6770900000000002</c:v>
                </c:pt>
                <c:pt idx="27225">
                  <c:v>2.6775337499999998</c:v>
                </c:pt>
                <c:pt idx="27226">
                  <c:v>2.6778984375001595</c:v>
                </c:pt>
                <c:pt idx="27227">
                  <c:v>2.678261875</c:v>
                </c:pt>
                <c:pt idx="27228">
                  <c:v>2.6786075</c:v>
                </c:pt>
                <c:pt idx="27229">
                  <c:v>2.6790343750000001</c:v>
                </c:pt>
                <c:pt idx="27230">
                  <c:v>2.67937</c:v>
                </c:pt>
                <c:pt idx="27231">
                  <c:v>2.6797771875001599</c:v>
                </c:pt>
                <c:pt idx="27232">
                  <c:v>2.6801478125001599</c:v>
                </c:pt>
                <c:pt idx="27233">
                  <c:v>2.6805012499999998</c:v>
                </c:pt>
                <c:pt idx="27234">
                  <c:v>2.6801681249999998</c:v>
                </c:pt>
                <c:pt idx="27235">
                  <c:v>2.67983875</c:v>
                </c:pt>
                <c:pt idx="27236">
                  <c:v>2.6794840625001597</c:v>
                </c:pt>
                <c:pt idx="27237">
                  <c:v>2.6791412499999998</c:v>
                </c:pt>
                <c:pt idx="27238">
                  <c:v>2.6788137500000002</c:v>
                </c:pt>
                <c:pt idx="27239">
                  <c:v>2.6784631249999999</c:v>
                </c:pt>
                <c:pt idx="27240">
                  <c:v>2.677991875</c:v>
                </c:pt>
                <c:pt idx="27241">
                  <c:v>2.6776387499999998</c:v>
                </c:pt>
                <c:pt idx="27242">
                  <c:v>2.6772468749999998</c:v>
                </c:pt>
                <c:pt idx="27243">
                  <c:v>2.6768812500000001</c:v>
                </c:pt>
                <c:pt idx="27244">
                  <c:v>2.6764950000000001</c:v>
                </c:pt>
                <c:pt idx="27245">
                  <c:v>2.6761353125001599</c:v>
                </c:pt>
                <c:pt idx="27246">
                  <c:v>2.675693125</c:v>
                </c:pt>
                <c:pt idx="27247">
                  <c:v>2.6756703125001597</c:v>
                </c:pt>
                <c:pt idx="27248">
                  <c:v>2.676068125</c:v>
                </c:pt>
                <c:pt idx="27249">
                  <c:v>2.6764309375001596</c:v>
                </c:pt>
                <c:pt idx="27250">
                  <c:v>2.6767518749999999</c:v>
                </c:pt>
                <c:pt idx="27251">
                  <c:v>2.6766399999999999</c:v>
                </c:pt>
                <c:pt idx="27252">
                  <c:v>2.6762515625001599</c:v>
                </c:pt>
                <c:pt idx="27253">
                  <c:v>2.6759815625001599</c:v>
                </c:pt>
                <c:pt idx="27254">
                  <c:v>2.6762521875001597</c:v>
                </c:pt>
                <c:pt idx="27255">
                  <c:v>2.6766106249999999</c:v>
                </c:pt>
                <c:pt idx="27256">
                  <c:v>2.6769793750000002</c:v>
                </c:pt>
                <c:pt idx="27257">
                  <c:v>2.6773425</c:v>
                </c:pt>
                <c:pt idx="27258">
                  <c:v>2.6773531249999998</c:v>
                </c:pt>
                <c:pt idx="27259">
                  <c:v>2.6769781250000002</c:v>
                </c:pt>
                <c:pt idx="27260">
                  <c:v>2.6766087500000002</c:v>
                </c:pt>
                <c:pt idx="27261">
                  <c:v>2.6761996875001599</c:v>
                </c:pt>
                <c:pt idx="27262">
                  <c:v>2.6756871875001598</c:v>
                </c:pt>
                <c:pt idx="27263">
                  <c:v>2.6753537500000002</c:v>
                </c:pt>
                <c:pt idx="27264">
                  <c:v>2.6750406249999998</c:v>
                </c:pt>
                <c:pt idx="27265">
                  <c:v>2.6747853125001599</c:v>
                </c:pt>
                <c:pt idx="27266">
                  <c:v>2.6742990625001597</c:v>
                </c:pt>
                <c:pt idx="27267">
                  <c:v>2.6737993750000002</c:v>
                </c:pt>
                <c:pt idx="27268">
                  <c:v>2.6734465625001596</c:v>
                </c:pt>
                <c:pt idx="27269">
                  <c:v>2.6730634375001596</c:v>
                </c:pt>
                <c:pt idx="27270">
                  <c:v>2.6729043749999999</c:v>
                </c:pt>
                <c:pt idx="27271">
                  <c:v>2.6731328125001599</c:v>
                </c:pt>
                <c:pt idx="27272">
                  <c:v>2.6734781249999999</c:v>
                </c:pt>
                <c:pt idx="27273">
                  <c:v>2.6739203125001598</c:v>
                </c:pt>
                <c:pt idx="27274">
                  <c:v>2.674250625</c:v>
                </c:pt>
                <c:pt idx="27275">
                  <c:v>2.6746531249999999</c:v>
                </c:pt>
                <c:pt idx="27276">
                  <c:v>2.67498375</c:v>
                </c:pt>
                <c:pt idx="27277">
                  <c:v>2.675448125</c:v>
                </c:pt>
                <c:pt idx="27278">
                  <c:v>2.6758562499999998</c:v>
                </c:pt>
                <c:pt idx="27279">
                  <c:v>2.6763012499999999</c:v>
                </c:pt>
                <c:pt idx="27280">
                  <c:v>2.6767275000000001</c:v>
                </c:pt>
                <c:pt idx="27281">
                  <c:v>2.6770884375001596</c:v>
                </c:pt>
                <c:pt idx="27282">
                  <c:v>2.6774575</c:v>
                </c:pt>
                <c:pt idx="27283">
                  <c:v>2.6773196875001597</c:v>
                </c:pt>
                <c:pt idx="27284">
                  <c:v>2.6776471875001597</c:v>
                </c:pt>
                <c:pt idx="27285">
                  <c:v>2.6780871875001599</c:v>
                </c:pt>
                <c:pt idx="27286">
                  <c:v>2.6784528125001597</c:v>
                </c:pt>
                <c:pt idx="27287">
                  <c:v>2.6782515625001597</c:v>
                </c:pt>
                <c:pt idx="27288">
                  <c:v>2.6777831249999999</c:v>
                </c:pt>
                <c:pt idx="27289">
                  <c:v>2.677394375</c:v>
                </c:pt>
                <c:pt idx="27290">
                  <c:v>2.6770725</c:v>
                </c:pt>
                <c:pt idx="27291">
                  <c:v>2.67672031250016</c:v>
                </c:pt>
                <c:pt idx="27292">
                  <c:v>2.6760993750000002</c:v>
                </c:pt>
                <c:pt idx="27293">
                  <c:v>2.6757134375001597</c:v>
                </c:pt>
                <c:pt idx="27294">
                  <c:v>2.6752496875001599</c:v>
                </c:pt>
                <c:pt idx="27295">
                  <c:v>2.6747734375001597</c:v>
                </c:pt>
                <c:pt idx="27296">
                  <c:v>2.6743250000000001</c:v>
                </c:pt>
                <c:pt idx="27297">
                  <c:v>2.6739625</c:v>
                </c:pt>
                <c:pt idx="27298">
                  <c:v>2.6733453125001598</c:v>
                </c:pt>
                <c:pt idx="27299">
                  <c:v>2.6729137500000002</c:v>
                </c:pt>
                <c:pt idx="27300">
                  <c:v>2.672491875</c:v>
                </c:pt>
                <c:pt idx="27301">
                  <c:v>2.6721162500000002</c:v>
                </c:pt>
                <c:pt idx="27302">
                  <c:v>2.6716696875001595</c:v>
                </c:pt>
                <c:pt idx="27303">
                  <c:v>2.6711956250000002</c:v>
                </c:pt>
                <c:pt idx="27304">
                  <c:v>2.6706290625001596</c:v>
                </c:pt>
                <c:pt idx="27305">
                  <c:v>2.6701565625001598</c:v>
                </c:pt>
                <c:pt idx="27306">
                  <c:v>2.6696918749999998</c:v>
                </c:pt>
                <c:pt idx="27307">
                  <c:v>2.6693134375001599</c:v>
                </c:pt>
                <c:pt idx="27308">
                  <c:v>2.6692096875001599</c:v>
                </c:pt>
                <c:pt idx="27309">
                  <c:v>2.6695590625001597</c:v>
                </c:pt>
                <c:pt idx="27310">
                  <c:v>2.6700321875001598</c:v>
                </c:pt>
                <c:pt idx="27311">
                  <c:v>2.67049156250016</c:v>
                </c:pt>
                <c:pt idx="27312">
                  <c:v>2.6709243749999998</c:v>
                </c:pt>
                <c:pt idx="27313">
                  <c:v>2.671271875</c:v>
                </c:pt>
                <c:pt idx="27314">
                  <c:v>2.6716034375001598</c:v>
                </c:pt>
                <c:pt idx="27315">
                  <c:v>2.6719396875001595</c:v>
                </c:pt>
                <c:pt idx="27316">
                  <c:v>2.6724734375001598</c:v>
                </c:pt>
                <c:pt idx="27317">
                  <c:v>2.6728462500000001</c:v>
                </c:pt>
                <c:pt idx="27318">
                  <c:v>2.6731709375001595</c:v>
                </c:pt>
                <c:pt idx="27319">
                  <c:v>2.6728190625001598</c:v>
                </c:pt>
                <c:pt idx="27320">
                  <c:v>2.6731978125001596</c:v>
                </c:pt>
                <c:pt idx="27321">
                  <c:v>2.6736040625001598</c:v>
                </c:pt>
                <c:pt idx="27322">
                  <c:v>2.67394</c:v>
                </c:pt>
                <c:pt idx="27323">
                  <c:v>2.6743362500000001</c:v>
                </c:pt>
                <c:pt idx="27324">
                  <c:v>2.6744849999999998</c:v>
                </c:pt>
                <c:pt idx="27325">
                  <c:v>2.6741565625001598</c:v>
                </c:pt>
                <c:pt idx="27326">
                  <c:v>2.6737843749999999</c:v>
                </c:pt>
                <c:pt idx="27327">
                  <c:v>2.6734218749999998</c:v>
                </c:pt>
                <c:pt idx="27328">
                  <c:v>2.6730018750000002</c:v>
                </c:pt>
                <c:pt idx="27329">
                  <c:v>2.6726274999999999</c:v>
                </c:pt>
                <c:pt idx="27330">
                  <c:v>2.6722540625001598</c:v>
                </c:pt>
                <c:pt idx="27331">
                  <c:v>2.6718840625001596</c:v>
                </c:pt>
                <c:pt idx="27332">
                  <c:v>2.6712815625001598</c:v>
                </c:pt>
                <c:pt idx="27333">
                  <c:v>2.6709087500000002</c:v>
                </c:pt>
                <c:pt idx="27334">
                  <c:v>2.6705803125001597</c:v>
                </c:pt>
                <c:pt idx="27335">
                  <c:v>2.670249375</c:v>
                </c:pt>
                <c:pt idx="27336">
                  <c:v>2.6705712500000001</c:v>
                </c:pt>
                <c:pt idx="27337">
                  <c:v>2.6709865625001599</c:v>
                </c:pt>
                <c:pt idx="27338">
                  <c:v>2.6713571875001598</c:v>
                </c:pt>
                <c:pt idx="27339">
                  <c:v>2.6716968749999999</c:v>
                </c:pt>
                <c:pt idx="27340">
                  <c:v>2.6720246875001599</c:v>
                </c:pt>
                <c:pt idx="27341">
                  <c:v>2.6723703125001599</c:v>
                </c:pt>
                <c:pt idx="27342">
                  <c:v>2.672760625</c:v>
                </c:pt>
                <c:pt idx="27343">
                  <c:v>2.6730849999999999</c:v>
                </c:pt>
                <c:pt idx="27344">
                  <c:v>2.6734278125001598</c:v>
                </c:pt>
                <c:pt idx="27345">
                  <c:v>2.6738243750000001</c:v>
                </c:pt>
                <c:pt idx="27346">
                  <c:v>2.6741496875001598</c:v>
                </c:pt>
                <c:pt idx="27347">
                  <c:v>2.6744781249999998</c:v>
                </c:pt>
                <c:pt idx="27348">
                  <c:v>2.6748212499999999</c:v>
                </c:pt>
                <c:pt idx="27349">
                  <c:v>2.6744631249999999</c:v>
                </c:pt>
                <c:pt idx="27350">
                  <c:v>2.6741234375001599</c:v>
                </c:pt>
                <c:pt idx="27351">
                  <c:v>2.6738003125001599</c:v>
                </c:pt>
                <c:pt idx="27352">
                  <c:v>2.6734718750000002</c:v>
                </c:pt>
                <c:pt idx="27353">
                  <c:v>2.6730965625001599</c:v>
                </c:pt>
                <c:pt idx="27354">
                  <c:v>2.6727046875001599</c:v>
                </c:pt>
                <c:pt idx="27355">
                  <c:v>2.6723653125001596</c:v>
                </c:pt>
                <c:pt idx="27356">
                  <c:v>2.6719918749999998</c:v>
                </c:pt>
                <c:pt idx="27357">
                  <c:v>2.6721921875001597</c:v>
                </c:pt>
                <c:pt idx="27358">
                  <c:v>2.671763125</c:v>
                </c:pt>
                <c:pt idx="27359">
                  <c:v>2.67140656250016</c:v>
                </c:pt>
                <c:pt idx="27360">
                  <c:v>2.6708928125001599</c:v>
                </c:pt>
                <c:pt idx="27361">
                  <c:v>2.6704712499999999</c:v>
                </c:pt>
                <c:pt idx="27362">
                  <c:v>2.6699875</c:v>
                </c:pt>
                <c:pt idx="27363">
                  <c:v>2.6693621875001599</c:v>
                </c:pt>
                <c:pt idx="27364">
                  <c:v>2.6687803125001599</c:v>
                </c:pt>
                <c:pt idx="27365">
                  <c:v>2.6683871875001599</c:v>
                </c:pt>
                <c:pt idx="27366">
                  <c:v>2.6680590625001597</c:v>
                </c:pt>
                <c:pt idx="27367">
                  <c:v>2.6683828125001599</c:v>
                </c:pt>
                <c:pt idx="27368">
                  <c:v>2.6687865625001597</c:v>
                </c:pt>
                <c:pt idx="27369">
                  <c:v>2.6691156249999999</c:v>
                </c:pt>
                <c:pt idx="27370">
                  <c:v>2.6694681249999999</c:v>
                </c:pt>
                <c:pt idx="27371">
                  <c:v>2.6698137499999999</c:v>
                </c:pt>
                <c:pt idx="27372">
                  <c:v>2.6701515625001599</c:v>
                </c:pt>
                <c:pt idx="27373">
                  <c:v>2.67051375</c:v>
                </c:pt>
                <c:pt idx="27374">
                  <c:v>2.6702446875001598</c:v>
                </c:pt>
                <c:pt idx="27375">
                  <c:v>2.6698512499999998</c:v>
                </c:pt>
                <c:pt idx="27376">
                  <c:v>2.6702925</c:v>
                </c:pt>
                <c:pt idx="27377">
                  <c:v>2.6706237499999999</c:v>
                </c:pt>
                <c:pt idx="27378">
                  <c:v>2.6710124999999998</c:v>
                </c:pt>
                <c:pt idx="27379">
                  <c:v>2.6713740625001599</c:v>
                </c:pt>
                <c:pt idx="27380">
                  <c:v>2.6718246875001599</c:v>
                </c:pt>
                <c:pt idx="27381">
                  <c:v>2.6721584375001597</c:v>
                </c:pt>
                <c:pt idx="27382">
                  <c:v>2.6722721875001598</c:v>
                </c:pt>
                <c:pt idx="27383">
                  <c:v>2.6726621875001597</c:v>
                </c:pt>
                <c:pt idx="27384">
                  <c:v>2.6730690625001596</c:v>
                </c:pt>
                <c:pt idx="27385">
                  <c:v>2.6726937500000001</c:v>
                </c:pt>
                <c:pt idx="27386">
                  <c:v>2.6723240625001599</c:v>
                </c:pt>
                <c:pt idx="27387">
                  <c:v>2.6719865625001598</c:v>
                </c:pt>
                <c:pt idx="27388">
                  <c:v>2.6716065625001599</c:v>
                </c:pt>
                <c:pt idx="27389">
                  <c:v>2.6711268750000001</c:v>
                </c:pt>
                <c:pt idx="27390">
                  <c:v>2.6707765625001598</c:v>
                </c:pt>
                <c:pt idx="27391">
                  <c:v>2.6703275</c:v>
                </c:pt>
                <c:pt idx="27392">
                  <c:v>2.6699937500000002</c:v>
                </c:pt>
                <c:pt idx="27393">
                  <c:v>2.6695803125001598</c:v>
                </c:pt>
                <c:pt idx="27394">
                  <c:v>2.6697725000000001</c:v>
                </c:pt>
                <c:pt idx="27395">
                  <c:v>2.6697031249999998</c:v>
                </c:pt>
                <c:pt idx="27396">
                  <c:v>2.6694618750000001</c:v>
                </c:pt>
                <c:pt idx="27397">
                  <c:v>2.66985625</c:v>
                </c:pt>
                <c:pt idx="27398">
                  <c:v>2.6702068749999999</c:v>
                </c:pt>
                <c:pt idx="27399">
                  <c:v>2.6706525000000001</c:v>
                </c:pt>
                <c:pt idx="27400">
                  <c:v>2.6710096875001597</c:v>
                </c:pt>
                <c:pt idx="27401">
                  <c:v>2.6713825</c:v>
                </c:pt>
                <c:pt idx="27402">
                  <c:v>2.67165125</c:v>
                </c:pt>
                <c:pt idx="27403">
                  <c:v>2.6714990625001596</c:v>
                </c:pt>
                <c:pt idx="27404">
                  <c:v>2.6717021875001596</c:v>
                </c:pt>
                <c:pt idx="27405">
                  <c:v>2.6713125</c:v>
                </c:pt>
                <c:pt idx="27406">
                  <c:v>2.6707978125001599</c:v>
                </c:pt>
                <c:pt idx="27407">
                  <c:v>2.6702278125001597</c:v>
                </c:pt>
                <c:pt idx="27408">
                  <c:v>2.6697899999999999</c:v>
                </c:pt>
                <c:pt idx="27409">
                  <c:v>2.6694559375001599</c:v>
                </c:pt>
                <c:pt idx="27410">
                  <c:v>2.6689834375001595</c:v>
                </c:pt>
                <c:pt idx="27411">
                  <c:v>2.6685853125001597</c:v>
                </c:pt>
                <c:pt idx="27412">
                  <c:v>2.6679996875001599</c:v>
                </c:pt>
                <c:pt idx="27413">
                  <c:v>2.6675740625001598</c:v>
                </c:pt>
                <c:pt idx="27414">
                  <c:v>2.6671962499999999</c:v>
                </c:pt>
                <c:pt idx="27415">
                  <c:v>2.6668496875001599</c:v>
                </c:pt>
                <c:pt idx="27416">
                  <c:v>2.6669721875001597</c:v>
                </c:pt>
                <c:pt idx="27417">
                  <c:v>2.6673253125001599</c:v>
                </c:pt>
                <c:pt idx="27418">
                  <c:v>2.667735</c:v>
                </c:pt>
                <c:pt idx="27419">
                  <c:v>2.6681446875001598</c:v>
                </c:pt>
                <c:pt idx="27420">
                  <c:v>2.6685815625001599</c:v>
                </c:pt>
                <c:pt idx="27421">
                  <c:v>2.6682528125001599</c:v>
                </c:pt>
                <c:pt idx="27422">
                  <c:v>2.6679481250000001</c:v>
                </c:pt>
                <c:pt idx="27423">
                  <c:v>2.6682287499999999</c:v>
                </c:pt>
                <c:pt idx="27424">
                  <c:v>2.66857343750016</c:v>
                </c:pt>
                <c:pt idx="27425">
                  <c:v>2.6685009375001596</c:v>
                </c:pt>
                <c:pt idx="27426">
                  <c:v>2.66816875</c:v>
                </c:pt>
                <c:pt idx="27427">
                  <c:v>2.6678253125001596</c:v>
                </c:pt>
                <c:pt idx="27428">
                  <c:v>2.6674734375001599</c:v>
                </c:pt>
                <c:pt idx="27429">
                  <c:v>2.6671168750000001</c:v>
                </c:pt>
                <c:pt idx="27430">
                  <c:v>2.66674875</c:v>
                </c:pt>
                <c:pt idx="27431">
                  <c:v>2.6668281249999999</c:v>
                </c:pt>
                <c:pt idx="27432">
                  <c:v>2.6671521875001596</c:v>
                </c:pt>
                <c:pt idx="27433">
                  <c:v>2.6675599999999999</c:v>
                </c:pt>
                <c:pt idx="27434">
                  <c:v>2.6679046875001595</c:v>
                </c:pt>
                <c:pt idx="27435">
                  <c:v>2.6683721875001596</c:v>
                </c:pt>
                <c:pt idx="27436">
                  <c:v>2.6687234375001596</c:v>
                </c:pt>
                <c:pt idx="27437">
                  <c:v>2.6691546875001597</c:v>
                </c:pt>
                <c:pt idx="27438">
                  <c:v>2.6694946875001597</c:v>
                </c:pt>
                <c:pt idx="27439">
                  <c:v>2.669845</c:v>
                </c:pt>
                <c:pt idx="27440">
                  <c:v>2.6694253125001599</c:v>
                </c:pt>
                <c:pt idx="27441">
                  <c:v>2.6689568750000001</c:v>
                </c:pt>
                <c:pt idx="27442">
                  <c:v>2.6684696875001599</c:v>
                </c:pt>
                <c:pt idx="27443">
                  <c:v>2.6680081250000001</c:v>
                </c:pt>
                <c:pt idx="27444">
                  <c:v>2.6675381250000001</c:v>
                </c:pt>
                <c:pt idx="27445">
                  <c:v>2.6671575000000001</c:v>
                </c:pt>
                <c:pt idx="27446">
                  <c:v>2.6667159375001597</c:v>
                </c:pt>
                <c:pt idx="27447">
                  <c:v>2.6662690625001599</c:v>
                </c:pt>
                <c:pt idx="27448">
                  <c:v>2.6659487500000001</c:v>
                </c:pt>
                <c:pt idx="27449">
                  <c:v>2.6655875</c:v>
                </c:pt>
                <c:pt idx="27450">
                  <c:v>2.6654434375001599</c:v>
                </c:pt>
                <c:pt idx="27451">
                  <c:v>2.6656778125001597</c:v>
                </c:pt>
                <c:pt idx="27452">
                  <c:v>2.6661049999999999</c:v>
                </c:pt>
                <c:pt idx="27453">
                  <c:v>2.6664975000000002</c:v>
                </c:pt>
                <c:pt idx="27454">
                  <c:v>2.6665899999999998</c:v>
                </c:pt>
                <c:pt idx="27455">
                  <c:v>2.6669671875001599</c:v>
                </c:pt>
                <c:pt idx="27456">
                  <c:v>2.6672956249999999</c:v>
                </c:pt>
                <c:pt idx="27457">
                  <c:v>2.6676881250000002</c:v>
                </c:pt>
                <c:pt idx="27458">
                  <c:v>2.668015</c:v>
                </c:pt>
                <c:pt idx="27459">
                  <c:v>2.6683278125001597</c:v>
                </c:pt>
                <c:pt idx="27460">
                  <c:v>2.6686859375001597</c:v>
                </c:pt>
                <c:pt idx="27461">
                  <c:v>2.6690828125001596</c:v>
                </c:pt>
                <c:pt idx="27462">
                  <c:v>2.6694903125001597</c:v>
                </c:pt>
                <c:pt idx="27463">
                  <c:v>2.670003125</c:v>
                </c:pt>
                <c:pt idx="27464">
                  <c:v>2.6703718749999998</c:v>
                </c:pt>
                <c:pt idx="27465">
                  <c:v>2.6700456250000002</c:v>
                </c:pt>
                <c:pt idx="27466">
                  <c:v>2.6696553125001596</c:v>
                </c:pt>
                <c:pt idx="27467">
                  <c:v>2.6690653125001598</c:v>
                </c:pt>
                <c:pt idx="27468">
                  <c:v>2.6686587500000001</c:v>
                </c:pt>
                <c:pt idx="27469">
                  <c:v>2.6682109375001599</c:v>
                </c:pt>
                <c:pt idx="27470">
                  <c:v>2.6677671875001598</c:v>
                </c:pt>
                <c:pt idx="27471">
                  <c:v>2.6674025000000001</c:v>
                </c:pt>
                <c:pt idx="27472">
                  <c:v>2.6667465625001596</c:v>
                </c:pt>
                <c:pt idx="27473">
                  <c:v>2.6662953125001598</c:v>
                </c:pt>
                <c:pt idx="27474">
                  <c:v>2.6658875000000002</c:v>
                </c:pt>
                <c:pt idx="27475">
                  <c:v>2.6653940625001598</c:v>
                </c:pt>
                <c:pt idx="27476">
                  <c:v>2.6649109375001596</c:v>
                </c:pt>
                <c:pt idx="27477">
                  <c:v>2.664479375</c:v>
                </c:pt>
                <c:pt idx="27478">
                  <c:v>2.6640662499999999</c:v>
                </c:pt>
                <c:pt idx="27479">
                  <c:v>2.6635584375001597</c:v>
                </c:pt>
                <c:pt idx="27480">
                  <c:v>2.6631621875001596</c:v>
                </c:pt>
                <c:pt idx="27481">
                  <c:v>2.6628146875001599</c:v>
                </c:pt>
                <c:pt idx="27482">
                  <c:v>2.6624181249999999</c:v>
                </c:pt>
                <c:pt idx="27483">
                  <c:v>2.6625312499999998</c:v>
                </c:pt>
                <c:pt idx="27484">
                  <c:v>2.6629059375001596</c:v>
                </c:pt>
                <c:pt idx="27485">
                  <c:v>2.6634074999999999</c:v>
                </c:pt>
                <c:pt idx="27486">
                  <c:v>2.6637806249999998</c:v>
                </c:pt>
                <c:pt idx="27487">
                  <c:v>2.664215</c:v>
                </c:pt>
                <c:pt idx="27488">
                  <c:v>2.6645412500000001</c:v>
                </c:pt>
                <c:pt idx="27489">
                  <c:v>2.6642931249999999</c:v>
                </c:pt>
                <c:pt idx="27490">
                  <c:v>2.6639575</c:v>
                </c:pt>
                <c:pt idx="27491">
                  <c:v>2.6643178125001596</c:v>
                </c:pt>
                <c:pt idx="27492">
                  <c:v>2.664703125</c:v>
                </c:pt>
                <c:pt idx="27493">
                  <c:v>2.6650481250000002</c:v>
                </c:pt>
                <c:pt idx="27494">
                  <c:v>2.6654515625001598</c:v>
                </c:pt>
                <c:pt idx="27495">
                  <c:v>2.6657956249999999</c:v>
                </c:pt>
                <c:pt idx="27496">
                  <c:v>2.6661590625001597</c:v>
                </c:pt>
                <c:pt idx="27497">
                  <c:v>2.6660699999999999</c:v>
                </c:pt>
                <c:pt idx="27498">
                  <c:v>2.6656365625001599</c:v>
                </c:pt>
                <c:pt idx="27499">
                  <c:v>2.6659925000000002</c:v>
                </c:pt>
                <c:pt idx="27500">
                  <c:v>2.6658490625001598</c:v>
                </c:pt>
                <c:pt idx="27501">
                  <c:v>2.6653834375001599</c:v>
                </c:pt>
                <c:pt idx="27502">
                  <c:v>2.664890625</c:v>
                </c:pt>
                <c:pt idx="27503">
                  <c:v>2.6642921875001599</c:v>
                </c:pt>
                <c:pt idx="27504">
                  <c:v>2.6639521875001599</c:v>
                </c:pt>
                <c:pt idx="27505">
                  <c:v>2.6635312500000001</c:v>
                </c:pt>
                <c:pt idx="27506">
                  <c:v>2.6631006250000002</c:v>
                </c:pt>
                <c:pt idx="27507">
                  <c:v>2.6627731250000002</c:v>
                </c:pt>
                <c:pt idx="27508">
                  <c:v>2.6623790625001598</c:v>
                </c:pt>
                <c:pt idx="27509">
                  <c:v>2.6619493749999998</c:v>
                </c:pt>
                <c:pt idx="27510">
                  <c:v>2.6616290625001597</c:v>
                </c:pt>
                <c:pt idx="27511">
                  <c:v>2.6615884375001597</c:v>
                </c:pt>
                <c:pt idx="27512">
                  <c:v>2.66149375</c:v>
                </c:pt>
                <c:pt idx="27513">
                  <c:v>2.6619028125001596</c:v>
                </c:pt>
                <c:pt idx="27514">
                  <c:v>2.6622759375001599</c:v>
                </c:pt>
                <c:pt idx="27515">
                  <c:v>2.6626281249999999</c:v>
                </c:pt>
                <c:pt idx="27516">
                  <c:v>2.6622443750000002</c:v>
                </c:pt>
                <c:pt idx="27517">
                  <c:v>2.6622887500000001</c:v>
                </c:pt>
                <c:pt idx="27518">
                  <c:v>2.6626631249999999</c:v>
                </c:pt>
                <c:pt idx="27519">
                  <c:v>2.6630584375001596</c:v>
                </c:pt>
                <c:pt idx="27520">
                  <c:v>2.6634475000000002</c:v>
                </c:pt>
                <c:pt idx="27521">
                  <c:v>2.6637753125001598</c:v>
                </c:pt>
                <c:pt idx="27522">
                  <c:v>2.6641134375001596</c:v>
                </c:pt>
                <c:pt idx="27523">
                  <c:v>2.6645012499999998</c:v>
                </c:pt>
                <c:pt idx="27524">
                  <c:v>2.6648499999999999</c:v>
                </c:pt>
                <c:pt idx="27525">
                  <c:v>2.6652149999999999</c:v>
                </c:pt>
                <c:pt idx="27526">
                  <c:v>2.6655606249999999</c:v>
                </c:pt>
                <c:pt idx="27527">
                  <c:v>2.6659324999999998</c:v>
                </c:pt>
                <c:pt idx="27528">
                  <c:v>2.6663243749999999</c:v>
                </c:pt>
                <c:pt idx="27529">
                  <c:v>2.6659715625001597</c:v>
                </c:pt>
                <c:pt idx="27530">
                  <c:v>2.6655203125001599</c:v>
                </c:pt>
                <c:pt idx="27531">
                  <c:v>2.6648440625001597</c:v>
                </c:pt>
                <c:pt idx="27532">
                  <c:v>2.6642284375001597</c:v>
                </c:pt>
                <c:pt idx="27533">
                  <c:v>2.6635231250000002</c:v>
                </c:pt>
                <c:pt idx="27534">
                  <c:v>2.6630290625001596</c:v>
                </c:pt>
                <c:pt idx="27535">
                  <c:v>2.6626340625001599</c:v>
                </c:pt>
                <c:pt idx="27536">
                  <c:v>2.6622784375001598</c:v>
                </c:pt>
                <c:pt idx="27537">
                  <c:v>2.6617646875001597</c:v>
                </c:pt>
                <c:pt idx="27538">
                  <c:v>2.6613318750000001</c:v>
                </c:pt>
                <c:pt idx="27539">
                  <c:v>2.6609806250000001</c:v>
                </c:pt>
                <c:pt idx="27540">
                  <c:v>2.660526875</c:v>
                </c:pt>
                <c:pt idx="27541">
                  <c:v>2.6601990625001597</c:v>
                </c:pt>
                <c:pt idx="27542">
                  <c:v>2.6598409375001597</c:v>
                </c:pt>
                <c:pt idx="27543">
                  <c:v>2.6596875</c:v>
                </c:pt>
                <c:pt idx="27544">
                  <c:v>2.6600718749999999</c:v>
                </c:pt>
                <c:pt idx="27545">
                  <c:v>2.6604831249999998</c:v>
                </c:pt>
                <c:pt idx="27546">
                  <c:v>2.6609518749999999</c:v>
                </c:pt>
                <c:pt idx="27547">
                  <c:v>2.6613406249999998</c:v>
                </c:pt>
                <c:pt idx="27548">
                  <c:v>2.6617471875001599</c:v>
                </c:pt>
                <c:pt idx="27549">
                  <c:v>2.6613853125001596</c:v>
                </c:pt>
                <c:pt idx="27550">
                  <c:v>2.6617318750000001</c:v>
                </c:pt>
                <c:pt idx="27551">
                  <c:v>2.66213343750016</c:v>
                </c:pt>
                <c:pt idx="27552">
                  <c:v>2.66253875</c:v>
                </c:pt>
                <c:pt idx="27553">
                  <c:v>2.6628743749999999</c:v>
                </c:pt>
                <c:pt idx="27554">
                  <c:v>2.6633456249999998</c:v>
                </c:pt>
                <c:pt idx="27555">
                  <c:v>2.6637334375001598</c:v>
                </c:pt>
                <c:pt idx="27556">
                  <c:v>2.66411593750016</c:v>
                </c:pt>
                <c:pt idx="27557">
                  <c:v>2.6644578125001597</c:v>
                </c:pt>
                <c:pt idx="27558">
                  <c:v>2.6649384375001599</c:v>
                </c:pt>
                <c:pt idx="27559">
                  <c:v>2.6653028125001597</c:v>
                </c:pt>
                <c:pt idx="27560">
                  <c:v>2.6657137500000001</c:v>
                </c:pt>
                <c:pt idx="27561">
                  <c:v>2.6660678125001596</c:v>
                </c:pt>
                <c:pt idx="27562">
                  <c:v>2.6664218750000002</c:v>
                </c:pt>
                <c:pt idx="27563">
                  <c:v>2.6668562499999999</c:v>
                </c:pt>
                <c:pt idx="27564">
                  <c:v>2.667178125</c:v>
                </c:pt>
                <c:pt idx="27565">
                  <c:v>2.6669243749999998</c:v>
                </c:pt>
                <c:pt idx="27566">
                  <c:v>2.6664546875001598</c:v>
                </c:pt>
                <c:pt idx="27567">
                  <c:v>2.6659909375001596</c:v>
                </c:pt>
                <c:pt idx="27568">
                  <c:v>2.6656387499999998</c:v>
                </c:pt>
                <c:pt idx="27569">
                  <c:v>2.6650368750000002</c:v>
                </c:pt>
                <c:pt idx="27570">
                  <c:v>2.6646996875001596</c:v>
                </c:pt>
                <c:pt idx="27571">
                  <c:v>2.6642221875001599</c:v>
                </c:pt>
                <c:pt idx="27572">
                  <c:v>2.6634378125001597</c:v>
                </c:pt>
                <c:pt idx="27573">
                  <c:v>2.6628949999999998</c:v>
                </c:pt>
                <c:pt idx="27574">
                  <c:v>2.6623437499999998</c:v>
                </c:pt>
                <c:pt idx="27575">
                  <c:v>2.6619134375001599</c:v>
                </c:pt>
                <c:pt idx="27576">
                  <c:v>2.6615168749999998</c:v>
                </c:pt>
                <c:pt idx="27577">
                  <c:v>2.6611343750000001</c:v>
                </c:pt>
                <c:pt idx="27578">
                  <c:v>2.6606678125001597</c:v>
                </c:pt>
                <c:pt idx="27579">
                  <c:v>2.6601521875001599</c:v>
                </c:pt>
                <c:pt idx="27580">
                  <c:v>2.6597046875001595</c:v>
                </c:pt>
                <c:pt idx="27581">
                  <c:v>2.6593390625001598</c:v>
                </c:pt>
                <c:pt idx="27582">
                  <c:v>2.658988125</c:v>
                </c:pt>
                <c:pt idx="27583">
                  <c:v>2.6585396875001597</c:v>
                </c:pt>
                <c:pt idx="27584">
                  <c:v>2.6580356250000001</c:v>
                </c:pt>
                <c:pt idx="27585">
                  <c:v>2.6576103125001596</c:v>
                </c:pt>
                <c:pt idx="27586">
                  <c:v>2.6570940625001596</c:v>
                </c:pt>
                <c:pt idx="27587">
                  <c:v>2.6567090625001599</c:v>
                </c:pt>
                <c:pt idx="27588">
                  <c:v>2.6561796875001598</c:v>
                </c:pt>
                <c:pt idx="27589">
                  <c:v>2.6557534375001599</c:v>
                </c:pt>
                <c:pt idx="27590">
                  <c:v>2.6559512500000002</c:v>
                </c:pt>
                <c:pt idx="27591">
                  <c:v>2.6564540625001598</c:v>
                </c:pt>
                <c:pt idx="27592">
                  <c:v>2.6568075000000002</c:v>
                </c:pt>
                <c:pt idx="27593">
                  <c:v>2.6572374999999999</c:v>
                </c:pt>
                <c:pt idx="27594">
                  <c:v>2.6575893750000001</c:v>
                </c:pt>
                <c:pt idx="27595">
                  <c:v>2.6579396875001597</c:v>
                </c:pt>
                <c:pt idx="27596">
                  <c:v>2.6583271875001597</c:v>
                </c:pt>
                <c:pt idx="27597">
                  <c:v>2.6587853125001599</c:v>
                </c:pt>
                <c:pt idx="27598">
                  <c:v>2.6591831250000002</c:v>
                </c:pt>
                <c:pt idx="27599">
                  <c:v>2.6595200000000001</c:v>
                </c:pt>
                <c:pt idx="27600">
                  <c:v>2.6599265625001598</c:v>
                </c:pt>
                <c:pt idx="27601">
                  <c:v>2.6601340625001599</c:v>
                </c:pt>
                <c:pt idx="27602">
                  <c:v>2.6603109375001597</c:v>
                </c:pt>
                <c:pt idx="27603">
                  <c:v>2.6607471875001596</c:v>
                </c:pt>
                <c:pt idx="27604">
                  <c:v>2.6611096875001596</c:v>
                </c:pt>
                <c:pt idx="27605">
                  <c:v>2.6612887500000002</c:v>
                </c:pt>
                <c:pt idx="27606">
                  <c:v>2.6609643749999998</c:v>
                </c:pt>
                <c:pt idx="27607">
                  <c:v>2.6606056250000001</c:v>
                </c:pt>
                <c:pt idx="27608">
                  <c:v>2.6601965625001598</c:v>
                </c:pt>
                <c:pt idx="27609">
                  <c:v>2.6598728125001596</c:v>
                </c:pt>
                <c:pt idx="27610">
                  <c:v>2.6593187500000002</c:v>
                </c:pt>
                <c:pt idx="27611">
                  <c:v>2.6589556249999999</c:v>
                </c:pt>
                <c:pt idx="27612">
                  <c:v>2.6584265625001597</c:v>
                </c:pt>
                <c:pt idx="27613">
                  <c:v>2.6579440625001598</c:v>
                </c:pt>
                <c:pt idx="27614">
                  <c:v>2.6575828125001597</c:v>
                </c:pt>
                <c:pt idx="27615">
                  <c:v>2.6580278125001597</c:v>
                </c:pt>
                <c:pt idx="27616">
                  <c:v>2.6583968750000002</c:v>
                </c:pt>
                <c:pt idx="27617">
                  <c:v>2.6587874999999999</c:v>
                </c:pt>
                <c:pt idx="27618">
                  <c:v>2.6591159375001596</c:v>
                </c:pt>
                <c:pt idx="27619">
                  <c:v>2.6594615625001596</c:v>
                </c:pt>
                <c:pt idx="27620">
                  <c:v>2.6598209375001596</c:v>
                </c:pt>
                <c:pt idx="27621">
                  <c:v>2.6603059375001599</c:v>
                </c:pt>
                <c:pt idx="27622">
                  <c:v>2.6607156249999999</c:v>
                </c:pt>
                <c:pt idx="27623">
                  <c:v>2.6611093750000001</c:v>
                </c:pt>
                <c:pt idx="27624">
                  <c:v>2.6614746875001596</c:v>
                </c:pt>
                <c:pt idx="27625">
                  <c:v>2.6618646875001599</c:v>
                </c:pt>
                <c:pt idx="27626">
                  <c:v>2.6621868750000002</c:v>
                </c:pt>
                <c:pt idx="27627">
                  <c:v>2.661933125</c:v>
                </c:pt>
                <c:pt idx="27628">
                  <c:v>2.6615937500000002</c:v>
                </c:pt>
                <c:pt idx="27629">
                  <c:v>2.6613134375001599</c:v>
                </c:pt>
                <c:pt idx="27630">
                  <c:v>2.6609793750000001</c:v>
                </c:pt>
                <c:pt idx="27631">
                  <c:v>2.6605949999999998</c:v>
                </c:pt>
                <c:pt idx="27632">
                  <c:v>2.6601525000000001</c:v>
                </c:pt>
                <c:pt idx="27633">
                  <c:v>2.6595365625001599</c:v>
                </c:pt>
                <c:pt idx="27634">
                  <c:v>2.6591356249999998</c:v>
                </c:pt>
                <c:pt idx="27635">
                  <c:v>2.6587793749999999</c:v>
                </c:pt>
                <c:pt idx="27636">
                  <c:v>2.6584228125001599</c:v>
                </c:pt>
                <c:pt idx="27637">
                  <c:v>2.6579046875001597</c:v>
                </c:pt>
                <c:pt idx="27638">
                  <c:v>2.6573921875001596</c:v>
                </c:pt>
                <c:pt idx="27639">
                  <c:v>2.6569068749999998</c:v>
                </c:pt>
                <c:pt idx="27640">
                  <c:v>2.6565240625001598</c:v>
                </c:pt>
                <c:pt idx="27641">
                  <c:v>2.65680125</c:v>
                </c:pt>
                <c:pt idx="27642">
                  <c:v>2.6571415625001595</c:v>
                </c:pt>
                <c:pt idx="27643">
                  <c:v>2.657523125</c:v>
                </c:pt>
                <c:pt idx="27644">
                  <c:v>2.657945625</c:v>
                </c:pt>
                <c:pt idx="27645">
                  <c:v>2.6582668749999998</c:v>
                </c:pt>
                <c:pt idx="27646">
                  <c:v>2.6586146875001599</c:v>
                </c:pt>
                <c:pt idx="27647">
                  <c:v>2.6590646875001598</c:v>
                </c:pt>
                <c:pt idx="27648">
                  <c:v>2.6594206250000001</c:v>
                </c:pt>
                <c:pt idx="27649">
                  <c:v>2.6598406250000002</c:v>
                </c:pt>
                <c:pt idx="27650">
                  <c:v>2.6602240625001596</c:v>
                </c:pt>
                <c:pt idx="27651">
                  <c:v>2.6605515625001597</c:v>
                </c:pt>
                <c:pt idx="27652">
                  <c:v>2.6601134375001596</c:v>
                </c:pt>
                <c:pt idx="27653">
                  <c:v>2.659728125</c:v>
                </c:pt>
                <c:pt idx="27654">
                  <c:v>2.6592074999999999</c:v>
                </c:pt>
                <c:pt idx="27655">
                  <c:v>2.6584828125001598</c:v>
                </c:pt>
                <c:pt idx="27656">
                  <c:v>2.6580756249999999</c:v>
                </c:pt>
                <c:pt idx="27657">
                  <c:v>2.6575728125001596</c:v>
                </c:pt>
                <c:pt idx="27658">
                  <c:v>2.6571843749999999</c:v>
                </c:pt>
                <c:pt idx="27659">
                  <c:v>2.6567809375001596</c:v>
                </c:pt>
                <c:pt idx="27660">
                  <c:v>2.6563071875001598</c:v>
                </c:pt>
                <c:pt idx="27661">
                  <c:v>2.6562603125001596</c:v>
                </c:pt>
                <c:pt idx="27662">
                  <c:v>2.6565881249999999</c:v>
                </c:pt>
                <c:pt idx="27663">
                  <c:v>2.6569228125001598</c:v>
                </c:pt>
                <c:pt idx="27664">
                  <c:v>2.656983125</c:v>
                </c:pt>
                <c:pt idx="27665">
                  <c:v>2.6566465625001596</c:v>
                </c:pt>
                <c:pt idx="27666">
                  <c:v>2.6562296875001596</c:v>
                </c:pt>
                <c:pt idx="27667">
                  <c:v>2.6565809375001597</c:v>
                </c:pt>
                <c:pt idx="27668">
                  <c:v>2.6569540625001595</c:v>
                </c:pt>
                <c:pt idx="27669">
                  <c:v>2.6573234375001595</c:v>
                </c:pt>
                <c:pt idx="27670">
                  <c:v>2.6576765625001597</c:v>
                </c:pt>
                <c:pt idx="27671">
                  <c:v>2.6580668749999998</c:v>
                </c:pt>
                <c:pt idx="27672">
                  <c:v>2.6581815625001597</c:v>
                </c:pt>
                <c:pt idx="27673">
                  <c:v>2.65853625</c:v>
                </c:pt>
                <c:pt idx="27674">
                  <c:v>2.6588934375001596</c:v>
                </c:pt>
                <c:pt idx="27675">
                  <c:v>2.6593159375001596</c:v>
                </c:pt>
                <c:pt idx="27676">
                  <c:v>2.6596531250000002</c:v>
                </c:pt>
                <c:pt idx="27677">
                  <c:v>2.6600631250000002</c:v>
                </c:pt>
                <c:pt idx="27678">
                  <c:v>2.6604356249999999</c:v>
                </c:pt>
                <c:pt idx="27679">
                  <c:v>2.6609206250000002</c:v>
                </c:pt>
                <c:pt idx="27680">
                  <c:v>2.6612946875001597</c:v>
                </c:pt>
                <c:pt idx="27681">
                  <c:v>2.6609253125001597</c:v>
                </c:pt>
                <c:pt idx="27682">
                  <c:v>2.6603793750000002</c:v>
                </c:pt>
                <c:pt idx="27683">
                  <c:v>2.6598971875001598</c:v>
                </c:pt>
                <c:pt idx="27684">
                  <c:v>2.659529375</c:v>
                </c:pt>
                <c:pt idx="27685">
                  <c:v>2.6591196875001599</c:v>
                </c:pt>
                <c:pt idx="27686">
                  <c:v>2.6587037499999999</c:v>
                </c:pt>
                <c:pt idx="27687">
                  <c:v>2.658331875</c:v>
                </c:pt>
                <c:pt idx="27688">
                  <c:v>2.6579096875001595</c:v>
                </c:pt>
                <c:pt idx="27689">
                  <c:v>2.6574606250000001</c:v>
                </c:pt>
                <c:pt idx="27690">
                  <c:v>2.6570481250000002</c:v>
                </c:pt>
                <c:pt idx="27691">
                  <c:v>2.6566243749999998</c:v>
                </c:pt>
                <c:pt idx="27692">
                  <c:v>2.6562606249999998</c:v>
                </c:pt>
                <c:pt idx="27693">
                  <c:v>2.6558818749999999</c:v>
                </c:pt>
                <c:pt idx="27694">
                  <c:v>2.6555403125001598</c:v>
                </c:pt>
                <c:pt idx="27695">
                  <c:v>2.6551378125001599</c:v>
                </c:pt>
                <c:pt idx="27696">
                  <c:v>2.6547700000000001</c:v>
                </c:pt>
                <c:pt idx="27697">
                  <c:v>2.6543403125001599</c:v>
                </c:pt>
                <c:pt idx="27698">
                  <c:v>2.6542909375001598</c:v>
                </c:pt>
                <c:pt idx="27699">
                  <c:v>2.6546681250000002</c:v>
                </c:pt>
                <c:pt idx="27700">
                  <c:v>2.6550115625001598</c:v>
                </c:pt>
                <c:pt idx="27701">
                  <c:v>2.6553968750000001</c:v>
                </c:pt>
                <c:pt idx="27702">
                  <c:v>2.6557884375001599</c:v>
                </c:pt>
                <c:pt idx="27703">
                  <c:v>2.6559781249999999</c:v>
                </c:pt>
                <c:pt idx="27704">
                  <c:v>2.6563428125001596</c:v>
                </c:pt>
                <c:pt idx="27705">
                  <c:v>2.6559859375001595</c:v>
                </c:pt>
                <c:pt idx="27706">
                  <c:v>2.6555499999999999</c:v>
                </c:pt>
                <c:pt idx="27707">
                  <c:v>2.6558725000000001</c:v>
                </c:pt>
                <c:pt idx="27708">
                  <c:v>2.6563265625001597</c:v>
                </c:pt>
                <c:pt idx="27709">
                  <c:v>2.6567909375001597</c:v>
                </c:pt>
                <c:pt idx="27710">
                  <c:v>2.6571250000000002</c:v>
                </c:pt>
                <c:pt idx="27711">
                  <c:v>2.6575309375001597</c:v>
                </c:pt>
                <c:pt idx="27712">
                  <c:v>2.657885625</c:v>
                </c:pt>
                <c:pt idx="27713">
                  <c:v>2.6582153125001597</c:v>
                </c:pt>
                <c:pt idx="27714">
                  <c:v>2.65865531250016</c:v>
                </c:pt>
                <c:pt idx="27715">
                  <c:v>2.659070625</c:v>
                </c:pt>
                <c:pt idx="27716">
                  <c:v>2.6594525</c:v>
                </c:pt>
                <c:pt idx="27717">
                  <c:v>2.6592806250000001</c:v>
                </c:pt>
                <c:pt idx="27718">
                  <c:v>2.6589056250000001</c:v>
                </c:pt>
                <c:pt idx="27719">
                  <c:v>2.6585350000000001</c:v>
                </c:pt>
                <c:pt idx="27720">
                  <c:v>2.6581393750000002</c:v>
                </c:pt>
                <c:pt idx="27721">
                  <c:v>2.6577662499999999</c:v>
                </c:pt>
                <c:pt idx="27722">
                  <c:v>2.6573068750000002</c:v>
                </c:pt>
                <c:pt idx="27723">
                  <c:v>2.6571143749999999</c:v>
                </c:pt>
              </c:numCache>
            </c:numRef>
          </c:yVal>
          <c:smooth val="0"/>
          <c:extLst>
            <c:ext xmlns:c16="http://schemas.microsoft.com/office/drawing/2014/chart" uri="{C3380CC4-5D6E-409C-BE32-E72D297353CC}">
              <c16:uniqueId val="{00000001-1CFB-4750-901B-03D860C4250A}"/>
            </c:ext>
          </c:extLst>
        </c:ser>
        <c:ser>
          <c:idx val="2"/>
          <c:order val="2"/>
          <c:tx>
            <c:v>40kg/m^3 SF</c:v>
          </c:tx>
          <c:marker>
            <c:symbol val="none"/>
          </c:marker>
          <c:xVal>
            <c:numRef>
              <c:f>'General Summary'!$E:$E</c:f>
              <c:numCache>
                <c:formatCode>General</c:formatCode>
                <c:ptCount val="1048576"/>
                <c:pt idx="0">
                  <c:v>0</c:v>
                </c:pt>
                <c:pt idx="1">
                  <c:v>1.6407480870840001E-5</c:v>
                </c:pt>
                <c:pt idx="2">
                  <c:v>3.5922548704550001E-6</c:v>
                </c:pt>
                <c:pt idx="3">
                  <c:v>-3.8060795759519998E-6</c:v>
                </c:pt>
                <c:pt idx="4">
                  <c:v>7.3341871029700001E-6</c:v>
                </c:pt>
                <c:pt idx="5">
                  <c:v>3.6849121443079999E-6</c:v>
                </c:pt>
                <c:pt idx="6">
                  <c:v>4.1909638639480002E-6</c:v>
                </c:pt>
                <c:pt idx="7">
                  <c:v>2.0669720015580002E-6</c:v>
                </c:pt>
                <c:pt idx="8">
                  <c:v>6.2793183133179999E-6</c:v>
                </c:pt>
                <c:pt idx="9">
                  <c:v>-1.8531473244819999E-7</c:v>
                </c:pt>
                <c:pt idx="10">
                  <c:v>1.8959123053719999E-6</c:v>
                </c:pt>
                <c:pt idx="11">
                  <c:v>-1.9386773146830002E-6</c:v>
                </c:pt>
                <c:pt idx="12">
                  <c:v>-8.7810676632219995E-6</c:v>
                </c:pt>
                <c:pt idx="13">
                  <c:v>-6.6143106778330002E-6</c:v>
                </c:pt>
                <c:pt idx="14">
                  <c:v>-6.0512388699859998E-6</c:v>
                </c:pt>
                <c:pt idx="15">
                  <c:v>2.5516412733850001E-6</c:v>
                </c:pt>
                <c:pt idx="16">
                  <c:v>1.1546533187360001E-6</c:v>
                </c:pt>
                <c:pt idx="17">
                  <c:v>-9.0946768978029998E-6</c:v>
                </c:pt>
                <c:pt idx="18">
                  <c:v>-9.5936011348390006E-6</c:v>
                </c:pt>
                <c:pt idx="19">
                  <c:v>-6.6927127591040001E-6</c:v>
                </c:pt>
                <c:pt idx="20">
                  <c:v>-6.1724063016299997E-6</c:v>
                </c:pt>
                <c:pt idx="21">
                  <c:v>5.780394076282E-6</c:v>
                </c:pt>
                <c:pt idx="22">
                  <c:v>8.1395928646090001E-6</c:v>
                </c:pt>
                <c:pt idx="23">
                  <c:v>-1.023507502396E-5</c:v>
                </c:pt>
                <c:pt idx="24">
                  <c:v>-2.9222707098600001E-7</c:v>
                </c:pt>
                <c:pt idx="25">
                  <c:v>-2.5231313429690002E-6</c:v>
                </c:pt>
                <c:pt idx="26">
                  <c:v>-1.3699035662280001E-5</c:v>
                </c:pt>
                <c:pt idx="27">
                  <c:v>-5.1317925908730004E-7</c:v>
                </c:pt>
                <c:pt idx="28">
                  <c:v>-3.8630996641589999E-6</c:v>
                </c:pt>
                <c:pt idx="29">
                  <c:v>6.3791035245229998E-6</c:v>
                </c:pt>
                <c:pt idx="30">
                  <c:v>-7.2985494625750004E-6</c:v>
                </c:pt>
                <c:pt idx="31">
                  <c:v>8.2179958553749999E-6</c:v>
                </c:pt>
                <c:pt idx="32">
                  <c:v>3.2073703550849999E-6</c:v>
                </c:pt>
                <c:pt idx="33">
                  <c:v>-3.756187197723E-6</c:v>
                </c:pt>
                <c:pt idx="34">
                  <c:v>7.2486573117199996E-6</c:v>
                </c:pt>
                <c:pt idx="35">
                  <c:v>-3.5637448547729998E-8</c:v>
                </c:pt>
                <c:pt idx="36">
                  <c:v>1.081240225176E-5</c:v>
                </c:pt>
                <c:pt idx="37">
                  <c:v>3.6777846617039999E-6</c:v>
                </c:pt>
                <c:pt idx="38">
                  <c:v>-1.6250676253550001E-6</c:v>
                </c:pt>
                <c:pt idx="39">
                  <c:v>-4.3335139707780004E-6</c:v>
                </c:pt>
                <c:pt idx="40">
                  <c:v>8.8380875240549997E-7</c:v>
                </c:pt>
                <c:pt idx="41">
                  <c:v>-1.090505975299E-6</c:v>
                </c:pt>
                <c:pt idx="42">
                  <c:v>7.0063224484330001E-6</c:v>
                </c:pt>
                <c:pt idx="43">
                  <c:v>-9.8002983577319998E-6</c:v>
                </c:pt>
                <c:pt idx="44">
                  <c:v>-3.392685130166E-6</c:v>
                </c:pt>
                <c:pt idx="45">
                  <c:v>-4.3192590055700004E-6</c:v>
                </c:pt>
                <c:pt idx="46">
                  <c:v>-2.2879241896589998E-6</c:v>
                </c:pt>
                <c:pt idx="47">
                  <c:v>-1.539537834105E-6</c:v>
                </c:pt>
                <c:pt idx="48">
                  <c:v>3.3285377867289998E-6</c:v>
                </c:pt>
                <c:pt idx="49">
                  <c:v>-1.004976070362E-6</c:v>
                </c:pt>
                <c:pt idx="50">
                  <c:v>3.1147130812310002E-6</c:v>
                </c:pt>
                <c:pt idx="51">
                  <c:v>-3.0862031508149998E-6</c:v>
                </c:pt>
                <c:pt idx="52">
                  <c:v>2.1881394332010001E-6</c:v>
                </c:pt>
                <c:pt idx="53">
                  <c:v>-3.392685130166E-6</c:v>
                </c:pt>
                <c:pt idx="54">
                  <c:v>-5.9799640439450004E-6</c:v>
                </c:pt>
                <c:pt idx="55">
                  <c:v>-1.4326254131450001E-5</c:v>
                </c:pt>
                <c:pt idx="56">
                  <c:v>-6.6855855038740004E-6</c:v>
                </c:pt>
                <c:pt idx="57">
                  <c:v>-9.1873343990300003E-6</c:v>
                </c:pt>
                <c:pt idx="58">
                  <c:v>-1.6578540453339999E-5</c:v>
                </c:pt>
                <c:pt idx="59">
                  <c:v>-2.45613300649E-5</c:v>
                </c:pt>
                <c:pt idx="60">
                  <c:v>-2.7291158403390001E-5</c:v>
                </c:pt>
                <c:pt idx="61">
                  <c:v>-2.962184771604E-5</c:v>
                </c:pt>
                <c:pt idx="62">
                  <c:v>-1.6977681298159998E-5</c:v>
                </c:pt>
                <c:pt idx="63">
                  <c:v>-9.8288082881479998E-6</c:v>
                </c:pt>
                <c:pt idx="64">
                  <c:v>-2.4511437004549998E-5</c:v>
                </c:pt>
                <c:pt idx="65">
                  <c:v>-2.1674695744879999E-5</c:v>
                </c:pt>
                <c:pt idx="66">
                  <c:v>-1.8837956304199999E-5</c:v>
                </c:pt>
                <c:pt idx="67">
                  <c:v>-1.462560885557E-5</c:v>
                </c:pt>
                <c:pt idx="68">
                  <c:v>-1.6329078789570001E-5</c:v>
                </c:pt>
                <c:pt idx="69">
                  <c:v>-1.367765253235E-5</c:v>
                </c:pt>
                <c:pt idx="70">
                  <c:v>-1.5979832824089999E-5</c:v>
                </c:pt>
                <c:pt idx="71">
                  <c:v>-1.5880046703389999E-5</c:v>
                </c:pt>
                <c:pt idx="72">
                  <c:v>-2.5209930754500001E-5</c:v>
                </c:pt>
                <c:pt idx="73">
                  <c:v>-1.413381232851E-5</c:v>
                </c:pt>
                <c:pt idx="74">
                  <c:v>-1.4026899407329999E-5</c:v>
                </c:pt>
                <c:pt idx="75">
                  <c:v>-1.528133725515E-5</c:v>
                </c:pt>
                <c:pt idx="76">
                  <c:v>-7.5765215115100002E-6</c:v>
                </c:pt>
                <c:pt idx="77">
                  <c:v>-1.9001887267219999E-5</c:v>
                </c:pt>
                <c:pt idx="78">
                  <c:v>-1.521006288385E-5</c:v>
                </c:pt>
                <c:pt idx="79">
                  <c:v>-1.098346183426E-5</c:v>
                </c:pt>
                <c:pt idx="80">
                  <c:v>-1.176035766548E-6</c:v>
                </c:pt>
                <c:pt idx="81">
                  <c:v>-5.0961552915399997E-6</c:v>
                </c:pt>
                <c:pt idx="82">
                  <c:v>-3.7062945921210002E-6</c:v>
                </c:pt>
                <c:pt idx="83">
                  <c:v>-3.0862031508149998E-6</c:v>
                </c:pt>
                <c:pt idx="84">
                  <c:v>-7.6549240475289999E-6</c:v>
                </c:pt>
                <c:pt idx="85">
                  <c:v>-8.6955373035380003E-7</c:v>
                </c:pt>
                <c:pt idx="86">
                  <c:v>-2.5088763777599999E-6</c:v>
                </c:pt>
                <c:pt idx="87">
                  <c:v>-1.724852495499E-6</c:v>
                </c:pt>
                <c:pt idx="88">
                  <c:v>7.3555693234079998E-6</c:v>
                </c:pt>
                <c:pt idx="89">
                  <c:v>1.225215510203E-5</c:v>
                </c:pt>
                <c:pt idx="90">
                  <c:v>-8.4817128254139995E-7</c:v>
                </c:pt>
                <c:pt idx="91">
                  <c:v>-1.119015905715E-6</c:v>
                </c:pt>
                <c:pt idx="92">
                  <c:v>-5.6022067838060002E-6</c:v>
                </c:pt>
                <c:pt idx="93">
                  <c:v>7.2985494625750004E-6</c:v>
                </c:pt>
                <c:pt idx="94">
                  <c:v>1.824637365644E-6</c:v>
                </c:pt>
                <c:pt idx="95">
                  <c:v>3.9201195249920001E-6</c:v>
                </c:pt>
                <c:pt idx="96">
                  <c:v>-5.9300714383430002E-6</c:v>
                </c:pt>
                <c:pt idx="97">
                  <c:v>-6.9207926571829996E-6</c:v>
                </c:pt>
                <c:pt idx="98">
                  <c:v>2.1026094145780001E-6</c:v>
                </c:pt>
                <c:pt idx="99">
                  <c:v>-7.0989799496599997E-6</c:v>
                </c:pt>
                <c:pt idx="100">
                  <c:v>-8.5957526607670008E-6</c:v>
                </c:pt>
                <c:pt idx="101">
                  <c:v>-3.8773546293669999E-6</c:v>
                </c:pt>
                <c:pt idx="102">
                  <c:v>3.1360954721999998E-7</c:v>
                </c:pt>
                <c:pt idx="103">
                  <c:v>-6.2222984524849996E-6</c:v>
                </c:pt>
                <c:pt idx="104">
                  <c:v>-4.0911791074899997E-6</c:v>
                </c:pt>
                <c:pt idx="105">
                  <c:v>-7.163127065724E-6</c:v>
                </c:pt>
                <c:pt idx="106">
                  <c:v>-1.126143388319E-6</c:v>
                </c:pt>
                <c:pt idx="107">
                  <c:v>-6.094003765611E-6</c:v>
                </c:pt>
                <c:pt idx="108">
                  <c:v>3.0790756682109998E-6</c:v>
                </c:pt>
                <c:pt idx="109">
                  <c:v>1.0997716344720001E-5</c:v>
                </c:pt>
                <c:pt idx="110">
                  <c:v>6.3719758145450003E-6</c:v>
                </c:pt>
                <c:pt idx="111">
                  <c:v>3.1289680464400001E-6</c:v>
                </c:pt>
                <c:pt idx="112">
                  <c:v>4.9393502195019996E-6</c:v>
                </c:pt>
                <c:pt idx="113">
                  <c:v>4.9892428251039998E-6</c:v>
                </c:pt>
                <c:pt idx="114">
                  <c:v>6.2650633481099999E-6</c:v>
                </c:pt>
                <c:pt idx="115">
                  <c:v>3.2073703550849999E-6</c:v>
                </c:pt>
                <c:pt idx="116">
                  <c:v>5.9371991483200001E-6</c:v>
                </c:pt>
                <c:pt idx="117">
                  <c:v>1.8923485185949998E-5</c:v>
                </c:pt>
                <c:pt idx="118">
                  <c:v>1.5594947399220002E-5</c:v>
                </c:pt>
                <c:pt idx="119">
                  <c:v>1.1646317943810001E-5</c:v>
                </c:pt>
                <c:pt idx="120">
                  <c:v>1.03562424556E-5</c:v>
                </c:pt>
                <c:pt idx="121">
                  <c:v>6.3577208493370004E-6</c:v>
                </c:pt>
                <c:pt idx="122">
                  <c:v>1.5252827552100001E-6</c:v>
                </c:pt>
                <c:pt idx="123">
                  <c:v>5.3384897000799998E-6</c:v>
                </c:pt>
                <c:pt idx="124">
                  <c:v>1.230917496287E-5</c:v>
                </c:pt>
                <c:pt idx="125">
                  <c:v>1.151802371169E-5</c:v>
                </c:pt>
                <c:pt idx="126">
                  <c:v>9.7361507869209993E-6</c:v>
                </c:pt>
                <c:pt idx="127">
                  <c:v>1.3278513506520001E-5</c:v>
                </c:pt>
                <c:pt idx="128">
                  <c:v>9.5650912044219994E-6</c:v>
                </c:pt>
                <c:pt idx="129">
                  <c:v>2.4019641386990001E-6</c:v>
                </c:pt>
                <c:pt idx="130">
                  <c:v>1.6970552678689999E-5</c:v>
                </c:pt>
                <c:pt idx="131">
                  <c:v>1.5587820598739999E-5</c:v>
                </c:pt>
                <c:pt idx="132">
                  <c:v>4.3905338316109997E-6</c:v>
                </c:pt>
                <c:pt idx="133">
                  <c:v>4.8752031034380002E-6</c:v>
                </c:pt>
                <c:pt idx="134">
                  <c:v>1.102622627513E-5</c:v>
                </c:pt>
                <c:pt idx="135">
                  <c:v>8.5886249507889997E-6</c:v>
                </c:pt>
                <c:pt idx="136">
                  <c:v>1.9144437828800001E-5</c:v>
                </c:pt>
                <c:pt idx="137">
                  <c:v>2.2366062694349999E-5</c:v>
                </c:pt>
                <c:pt idx="138">
                  <c:v>1.8617003661349999E-5</c:v>
                </c:pt>
                <c:pt idx="139">
                  <c:v>1.952932143467E-5</c:v>
                </c:pt>
                <c:pt idx="140">
                  <c:v>2.8160711735840001E-5</c:v>
                </c:pt>
                <c:pt idx="141">
                  <c:v>2.7169991881240001E-5</c:v>
                </c:pt>
                <c:pt idx="142">
                  <c:v>2.855272396118E-5</c:v>
                </c:pt>
                <c:pt idx="143">
                  <c:v>2.5623325200290001E-5</c:v>
                </c:pt>
                <c:pt idx="144">
                  <c:v>2.3264126866710001E-5</c:v>
                </c:pt>
                <c:pt idx="145">
                  <c:v>2.5858533263089999E-5</c:v>
                </c:pt>
                <c:pt idx="146">
                  <c:v>3.327112062834E-5</c:v>
                </c:pt>
                <c:pt idx="147">
                  <c:v>3.0926177714720003E-5</c:v>
                </c:pt>
                <c:pt idx="148">
                  <c:v>2.472526284691E-5</c:v>
                </c:pt>
                <c:pt idx="149">
                  <c:v>2.1838628526889999E-5</c:v>
                </c:pt>
                <c:pt idx="150">
                  <c:v>2.975014285767E-5</c:v>
                </c:pt>
                <c:pt idx="151">
                  <c:v>3.2102212571769999E-5</c:v>
                </c:pt>
                <c:pt idx="152">
                  <c:v>2.6599791453920001E-5</c:v>
                </c:pt>
                <c:pt idx="153">
                  <c:v>3.0177790904419999E-5</c:v>
                </c:pt>
                <c:pt idx="154">
                  <c:v>3.004949758179E-5</c:v>
                </c:pt>
                <c:pt idx="155">
                  <c:v>2.7048823540099999E-5</c:v>
                </c:pt>
                <c:pt idx="156">
                  <c:v>2.5031744371520001E-5</c:v>
                </c:pt>
                <c:pt idx="157">
                  <c:v>2.8239113817110002E-5</c:v>
                </c:pt>
                <c:pt idx="158">
                  <c:v>3.0256194804679999E-5</c:v>
                </c:pt>
                <c:pt idx="159">
                  <c:v>3.9400762034349998E-5</c:v>
                </c:pt>
                <c:pt idx="160">
                  <c:v>3.6770717997569997E-5</c:v>
                </c:pt>
                <c:pt idx="161">
                  <c:v>3.4340246202190003E-5</c:v>
                </c:pt>
                <c:pt idx="162">
                  <c:v>3.3214102586500002E-5</c:v>
                </c:pt>
                <c:pt idx="163">
                  <c:v>3.725538772414E-5</c:v>
                </c:pt>
                <c:pt idx="164">
                  <c:v>3.4839169529729999E-5</c:v>
                </c:pt>
                <c:pt idx="165">
                  <c:v>2.9906947020210001E-5</c:v>
                </c:pt>
                <c:pt idx="166">
                  <c:v>3.5851273423759999E-5</c:v>
                </c:pt>
                <c:pt idx="167">
                  <c:v>3.699167064042E-5</c:v>
                </c:pt>
                <c:pt idx="168">
                  <c:v>4.1346567741130001E-5</c:v>
                </c:pt>
                <c:pt idx="169">
                  <c:v>4.1004448576129999E-5</c:v>
                </c:pt>
                <c:pt idx="170">
                  <c:v>3.6243283830120002E-5</c:v>
                </c:pt>
                <c:pt idx="171">
                  <c:v>3.5309585655340003E-5</c:v>
                </c:pt>
                <c:pt idx="172">
                  <c:v>4.1802726627789999E-5</c:v>
                </c:pt>
                <c:pt idx="173">
                  <c:v>4.892309152638E-5</c:v>
                </c:pt>
                <c:pt idx="174">
                  <c:v>5.0163271225759998E-5</c:v>
                </c:pt>
                <c:pt idx="175">
                  <c:v>5.0248803745490001E-5</c:v>
                </c:pt>
                <c:pt idx="176">
                  <c:v>4.8887453885979997E-5</c:v>
                </c:pt>
                <c:pt idx="177">
                  <c:v>5.2187479013810002E-5</c:v>
                </c:pt>
                <c:pt idx="178">
                  <c:v>5.0719216233119999E-5</c:v>
                </c:pt>
                <c:pt idx="179">
                  <c:v>5.5259428336290001E-5</c:v>
                </c:pt>
                <c:pt idx="180">
                  <c:v>5.7012792240130001E-5</c:v>
                </c:pt>
                <c:pt idx="181">
                  <c:v>5.4332853324009998E-5</c:v>
                </c:pt>
                <c:pt idx="182">
                  <c:v>5.1132610678909999E-5</c:v>
                </c:pt>
                <c:pt idx="183">
                  <c:v>4.8566715122429998E-5</c:v>
                </c:pt>
                <c:pt idx="184">
                  <c:v>5.33492602699E-5</c:v>
                </c:pt>
                <c:pt idx="185">
                  <c:v>5.5744098062859997E-5</c:v>
                </c:pt>
                <c:pt idx="186">
                  <c:v>5.7269378885389998E-5</c:v>
                </c:pt>
                <c:pt idx="187">
                  <c:v>5.6014941947070002E-5</c:v>
                </c:pt>
                <c:pt idx="188">
                  <c:v>5.6478227634220003E-5</c:v>
                </c:pt>
                <c:pt idx="189">
                  <c:v>5.6684926676099999E-5</c:v>
                </c:pt>
                <c:pt idx="190">
                  <c:v>5.7803943491309997E-5</c:v>
                </c:pt>
                <c:pt idx="191">
                  <c:v>5.8067660575029997E-5</c:v>
                </c:pt>
                <c:pt idx="192">
                  <c:v>5.685598443961E-5</c:v>
                </c:pt>
                <c:pt idx="193">
                  <c:v>5.595079346676E-5</c:v>
                </c:pt>
                <c:pt idx="194">
                  <c:v>5.604345278698E-5</c:v>
                </c:pt>
                <c:pt idx="195">
                  <c:v>5.0263057346460002E-5</c:v>
                </c:pt>
                <c:pt idx="196">
                  <c:v>4.744769830722E-5</c:v>
                </c:pt>
                <c:pt idx="197">
                  <c:v>5.1823979447359997E-5</c:v>
                </c:pt>
                <c:pt idx="198">
                  <c:v>5.850243542227E-5</c:v>
                </c:pt>
                <c:pt idx="199">
                  <c:v>6.1210885178299994E-5</c:v>
                </c:pt>
                <c:pt idx="200">
                  <c:v>5.8117551816389999E-5</c:v>
                </c:pt>
                <c:pt idx="201">
                  <c:v>5.7832450693240003E-5</c:v>
                </c:pt>
                <c:pt idx="202">
                  <c:v>5.890157626709E-5</c:v>
                </c:pt>
                <c:pt idx="203">
                  <c:v>6.4069005020429994E-5</c:v>
                </c:pt>
                <c:pt idx="204">
                  <c:v>6.6563625296109995E-5</c:v>
                </c:pt>
                <c:pt idx="205">
                  <c:v>6.4753243350419996E-5</c:v>
                </c:pt>
                <c:pt idx="206">
                  <c:v>6.1574384744740004E-5</c:v>
                </c:pt>
                <c:pt idx="207">
                  <c:v>5.8395522501090001E-5</c:v>
                </c:pt>
                <c:pt idx="208">
                  <c:v>6.159576878417E-5</c:v>
                </c:pt>
                <c:pt idx="209">
                  <c:v>6.1745442508249999E-5</c:v>
                </c:pt>
                <c:pt idx="210">
                  <c:v>6.3890816818459997E-5</c:v>
                </c:pt>
                <c:pt idx="211">
                  <c:v>6.8837296566929995E-5</c:v>
                </c:pt>
                <c:pt idx="212">
                  <c:v>7.2536466177549998E-5</c:v>
                </c:pt>
                <c:pt idx="213">
                  <c:v>7.3063900345010001E-5</c:v>
                </c:pt>
                <c:pt idx="214">
                  <c:v>7.3106661147900005E-5</c:v>
                </c:pt>
                <c:pt idx="215">
                  <c:v>7.2522205300630006E-5</c:v>
                </c:pt>
                <c:pt idx="216">
                  <c:v>7.0426729507740003E-5</c:v>
                </c:pt>
                <c:pt idx="217">
                  <c:v>6.8459536123560005E-5</c:v>
                </c:pt>
                <c:pt idx="218">
                  <c:v>6.8509434640869998E-5</c:v>
                </c:pt>
                <c:pt idx="219">
                  <c:v>6.5580032241999996E-5</c:v>
                </c:pt>
                <c:pt idx="220">
                  <c:v>6.9599940616170005E-5</c:v>
                </c:pt>
                <c:pt idx="221">
                  <c:v>7.3505798354740005E-5</c:v>
                </c:pt>
                <c:pt idx="222">
                  <c:v>7.6050317147750003E-5</c:v>
                </c:pt>
                <c:pt idx="223">
                  <c:v>6.8880064645779999E-5</c:v>
                </c:pt>
                <c:pt idx="224">
                  <c:v>6.9999077823010004E-5</c:v>
                </c:pt>
                <c:pt idx="225">
                  <c:v>6.9628447818100004E-5</c:v>
                </c:pt>
                <c:pt idx="226">
                  <c:v>7.1859351010059998E-5</c:v>
                </c:pt>
                <c:pt idx="227">
                  <c:v>7.0897141995369993E-5</c:v>
                </c:pt>
                <c:pt idx="228">
                  <c:v>7.1916372689879995E-5</c:v>
                </c:pt>
                <c:pt idx="229">
                  <c:v>8.0554891610519995E-5</c:v>
                </c:pt>
                <c:pt idx="230">
                  <c:v>8.7347383669109994E-5</c:v>
                </c:pt>
                <c:pt idx="231">
                  <c:v>9.0576140792109994E-5</c:v>
                </c:pt>
                <c:pt idx="232">
                  <c:v>9.1559733846220006E-5</c:v>
                </c:pt>
                <c:pt idx="233">
                  <c:v>8.9150642452300003E-5</c:v>
                </c:pt>
                <c:pt idx="234">
                  <c:v>8.4924038674219997E-5</c:v>
                </c:pt>
                <c:pt idx="235">
                  <c:v>8.3748003817160006E-5</c:v>
                </c:pt>
                <c:pt idx="236">
                  <c:v>7.9108009231279995E-5</c:v>
                </c:pt>
                <c:pt idx="237">
                  <c:v>8.6919739260339995E-5</c:v>
                </c:pt>
                <c:pt idx="238">
                  <c:v>9.0490611910349996E-5</c:v>
                </c:pt>
                <c:pt idx="239">
                  <c:v>8.9699460659180001E-5</c:v>
                </c:pt>
                <c:pt idx="240">
                  <c:v>9.1217611043250006E-5</c:v>
                </c:pt>
                <c:pt idx="241">
                  <c:v>8.6328152974600005E-5</c:v>
                </c:pt>
                <c:pt idx="242">
                  <c:v>8.1167854659719993E-5</c:v>
                </c:pt>
                <c:pt idx="243">
                  <c:v>8.5173502156979999E-5</c:v>
                </c:pt>
                <c:pt idx="244">
                  <c:v>8.3669605373869999E-5</c:v>
                </c:pt>
                <c:pt idx="245">
                  <c:v>8.7283238826789994E-5</c:v>
                </c:pt>
                <c:pt idx="246">
                  <c:v>8.6784311861270004E-5</c:v>
                </c:pt>
                <c:pt idx="247">
                  <c:v>8.3612583694050001E-5</c:v>
                </c:pt>
                <c:pt idx="248">
                  <c:v>8.8680229964669999E-5</c:v>
                </c:pt>
                <c:pt idx="249">
                  <c:v>8.6206986452450006E-5</c:v>
                </c:pt>
                <c:pt idx="250">
                  <c:v>9.1581117885650002E-5</c:v>
                </c:pt>
                <c:pt idx="251">
                  <c:v>9.1424313723110001E-5</c:v>
                </c:pt>
                <c:pt idx="252">
                  <c:v>9.1217611043250006E-5</c:v>
                </c:pt>
                <c:pt idx="253">
                  <c:v>9.6021540230139995E-5</c:v>
                </c:pt>
                <c:pt idx="254">
                  <c:v>9.8209682619199997E-5</c:v>
                </c:pt>
                <c:pt idx="255">
                  <c:v>1.036194444168E-4</c:v>
                </c:pt>
                <c:pt idx="256">
                  <c:v>1.023792647175E-4</c:v>
                </c:pt>
                <c:pt idx="257">
                  <c:v>1.04603037471E-4</c:v>
                </c:pt>
                <c:pt idx="258">
                  <c:v>1.040185888996E-4</c:v>
                </c:pt>
                <c:pt idx="259">
                  <c:v>1.099842920667E-4</c:v>
                </c:pt>
                <c:pt idx="260">
                  <c:v>1.078674322343E-4</c:v>
                </c:pt>
                <c:pt idx="261">
                  <c:v>1.073898893083E-4</c:v>
                </c:pt>
                <c:pt idx="262">
                  <c:v>1.094140970963E-4</c:v>
                </c:pt>
                <c:pt idx="263">
                  <c:v>1.086514530471E-4</c:v>
                </c:pt>
                <c:pt idx="264">
                  <c:v>1.162137195934E-4</c:v>
                </c:pt>
                <c:pt idx="265">
                  <c:v>1.1765347153409999E-4</c:v>
                </c:pt>
                <c:pt idx="266">
                  <c:v>1.2277813220860001E-4</c:v>
                </c:pt>
                <c:pt idx="267">
                  <c:v>1.226427120855E-4</c:v>
                </c:pt>
                <c:pt idx="268">
                  <c:v>1.207325476571E-4</c:v>
                </c:pt>
                <c:pt idx="269">
                  <c:v>1.189506801893E-4</c:v>
                </c:pt>
                <c:pt idx="270">
                  <c:v>1.1984873708570001E-4</c:v>
                </c:pt>
                <c:pt idx="271">
                  <c:v>1.194495998789E-4</c:v>
                </c:pt>
                <c:pt idx="272">
                  <c:v>1.162849948741E-4</c:v>
                </c:pt>
                <c:pt idx="273">
                  <c:v>1.206755259773E-4</c:v>
                </c:pt>
                <c:pt idx="274">
                  <c:v>1.2267121928740001E-4</c:v>
                </c:pt>
                <c:pt idx="275">
                  <c:v>1.193355637952E-4</c:v>
                </c:pt>
                <c:pt idx="276">
                  <c:v>1.2284940748940001E-4</c:v>
                </c:pt>
                <c:pt idx="277">
                  <c:v>1.2475244875530001E-4</c:v>
                </c:pt>
                <c:pt idx="278">
                  <c:v>1.2164486543039999E-4</c:v>
                </c:pt>
                <c:pt idx="279">
                  <c:v>1.266911276616E-4</c:v>
                </c:pt>
                <c:pt idx="280">
                  <c:v>1.244673476322E-4</c:v>
                </c:pt>
                <c:pt idx="281">
                  <c:v>1.2980584870090001E-4</c:v>
                </c:pt>
                <c:pt idx="282">
                  <c:v>1.3473094441E-4</c:v>
                </c:pt>
                <c:pt idx="283">
                  <c:v>1.4290616672949999E-4</c:v>
                </c:pt>
                <c:pt idx="284">
                  <c:v>1.4224331243889999E-4</c:v>
                </c:pt>
                <c:pt idx="285">
                  <c:v>1.3637026131620001E-4</c:v>
                </c:pt>
                <c:pt idx="286">
                  <c:v>1.3071103603580001E-4</c:v>
                </c:pt>
                <c:pt idx="287">
                  <c:v>1.2438895646480001E-4</c:v>
                </c:pt>
                <c:pt idx="288">
                  <c:v>1.24852231238E-4</c:v>
                </c:pt>
                <c:pt idx="289">
                  <c:v>1.275963149965E-4</c:v>
                </c:pt>
                <c:pt idx="290">
                  <c:v>1.3754630344920001E-4</c:v>
                </c:pt>
                <c:pt idx="291">
                  <c:v>1.4062537229619999E-4</c:v>
                </c:pt>
                <c:pt idx="292">
                  <c:v>1.384158531437E-4</c:v>
                </c:pt>
                <c:pt idx="293">
                  <c:v>1.4051845937499999E-4</c:v>
                </c:pt>
                <c:pt idx="294">
                  <c:v>1.4030463353269999E-4</c:v>
                </c:pt>
                <c:pt idx="295">
                  <c:v>1.4021911192690001E-4</c:v>
                </c:pt>
                <c:pt idx="296">
                  <c:v>1.36947594001E-4</c:v>
                </c:pt>
                <c:pt idx="297">
                  <c:v>1.4800945064050001E-4</c:v>
                </c:pt>
                <c:pt idx="298">
                  <c:v>1.4933515922170001E-4</c:v>
                </c:pt>
                <c:pt idx="299">
                  <c:v>1.4757466851730001E-4</c:v>
                </c:pt>
                <c:pt idx="300">
                  <c:v>1.5009781054689999E-4</c:v>
                </c:pt>
                <c:pt idx="301">
                  <c:v>1.5052546223159999E-4</c:v>
                </c:pt>
                <c:pt idx="302">
                  <c:v>1.5522247122140001E-4</c:v>
                </c:pt>
                <c:pt idx="303">
                  <c:v>1.560706441524E-4</c:v>
                </c:pt>
                <c:pt idx="304">
                  <c:v>1.591711043147E-4</c:v>
                </c:pt>
                <c:pt idx="305">
                  <c:v>1.607106387382E-4</c:v>
                </c:pt>
                <c:pt idx="306">
                  <c:v>1.527563581476E-4</c:v>
                </c:pt>
                <c:pt idx="307">
                  <c:v>1.515161711723E-4</c:v>
                </c:pt>
                <c:pt idx="308">
                  <c:v>1.507606648374E-4</c:v>
                </c:pt>
                <c:pt idx="309">
                  <c:v>1.4895740605430001E-4</c:v>
                </c:pt>
                <c:pt idx="310">
                  <c:v>1.5282050298989999E-4</c:v>
                </c:pt>
                <c:pt idx="311">
                  <c:v>1.4932091289670001E-4</c:v>
                </c:pt>
                <c:pt idx="312">
                  <c:v>1.520436053397E-4</c:v>
                </c:pt>
                <c:pt idx="313">
                  <c:v>1.5446696488650001E-4</c:v>
                </c:pt>
                <c:pt idx="314">
                  <c:v>1.5766720753160001E-4</c:v>
                </c:pt>
                <c:pt idx="315">
                  <c:v>1.6200070967900001E-4</c:v>
                </c:pt>
                <c:pt idx="316">
                  <c:v>1.644668227527E-4</c:v>
                </c:pt>
                <c:pt idx="317">
                  <c:v>1.632836647332E-4</c:v>
                </c:pt>
                <c:pt idx="318">
                  <c:v>1.6246399900409999E-4</c:v>
                </c:pt>
                <c:pt idx="319">
                  <c:v>1.630484621273E-4</c:v>
                </c:pt>
                <c:pt idx="320">
                  <c:v>1.5781687397980001E-4</c:v>
                </c:pt>
                <c:pt idx="321">
                  <c:v>1.5887174231469999E-4</c:v>
                </c:pt>
                <c:pt idx="322">
                  <c:v>1.5717541100459999E-4</c:v>
                </c:pt>
                <c:pt idx="323">
                  <c:v>1.5671212167939999E-4</c:v>
                </c:pt>
                <c:pt idx="324">
                  <c:v>1.574319903739E-4</c:v>
                </c:pt>
                <c:pt idx="325">
                  <c:v>1.6182965191549999E-4</c:v>
                </c:pt>
                <c:pt idx="326">
                  <c:v>1.617940142751E-4</c:v>
                </c:pt>
                <c:pt idx="327">
                  <c:v>1.6619880625510001E-4</c:v>
                </c:pt>
                <c:pt idx="328">
                  <c:v>1.6390375094490001E-4</c:v>
                </c:pt>
                <c:pt idx="329">
                  <c:v>1.623713469598E-4</c:v>
                </c:pt>
                <c:pt idx="330">
                  <c:v>1.634689833736E-4</c:v>
                </c:pt>
                <c:pt idx="331">
                  <c:v>1.5932790120129999E-4</c:v>
                </c:pt>
                <c:pt idx="332">
                  <c:v>1.631197374081E-4</c:v>
                </c:pt>
                <c:pt idx="333">
                  <c:v>1.6331930237359999E-4</c:v>
                </c:pt>
                <c:pt idx="334">
                  <c:v>1.66911559063E-4</c:v>
                </c:pt>
                <c:pt idx="335">
                  <c:v>1.6975542530420001E-4</c:v>
                </c:pt>
                <c:pt idx="336">
                  <c:v>1.717867562547E-4</c:v>
                </c:pt>
                <c:pt idx="337">
                  <c:v>1.7746024241209999E-4</c:v>
                </c:pt>
                <c:pt idx="338">
                  <c:v>1.8038251437250001E-4</c:v>
                </c:pt>
                <c:pt idx="339">
                  <c:v>1.8028984777629999E-4</c:v>
                </c:pt>
                <c:pt idx="340">
                  <c:v>1.7906392167789999E-4</c:v>
                </c:pt>
                <c:pt idx="341">
                  <c:v>1.8014018132820001E-4</c:v>
                </c:pt>
                <c:pt idx="342">
                  <c:v>1.784295745892E-4</c:v>
                </c:pt>
                <c:pt idx="343">
                  <c:v>1.7764556105249999E-4</c:v>
                </c:pt>
                <c:pt idx="344">
                  <c:v>1.7865766130849999E-4</c:v>
                </c:pt>
                <c:pt idx="345">
                  <c:v>1.8116652790919999E-4</c:v>
                </c:pt>
                <c:pt idx="346">
                  <c:v>1.75093911821E-4</c:v>
                </c:pt>
                <c:pt idx="347">
                  <c:v>1.7560709966349999E-4</c:v>
                </c:pt>
                <c:pt idx="348">
                  <c:v>1.7793777806220001E-4</c:v>
                </c:pt>
                <c:pt idx="349">
                  <c:v>1.7971966008190001E-4</c:v>
                </c:pt>
                <c:pt idx="350">
                  <c:v>1.764980261214E-4</c:v>
                </c:pt>
                <c:pt idx="351">
                  <c:v>1.801758189686E-4</c:v>
                </c:pt>
                <c:pt idx="352">
                  <c:v>1.7729631508699999E-4</c:v>
                </c:pt>
                <c:pt idx="353">
                  <c:v>1.7162282892969999E-4</c:v>
                </c:pt>
                <c:pt idx="354">
                  <c:v>1.798123121262E-4</c:v>
                </c:pt>
                <c:pt idx="355">
                  <c:v>1.8532898684499999E-4</c:v>
                </c:pt>
                <c:pt idx="356">
                  <c:v>1.86519275303E-4</c:v>
                </c:pt>
                <c:pt idx="357">
                  <c:v>1.9142299424859999E-4</c:v>
                </c:pt>
                <c:pt idx="358">
                  <c:v>1.8833679496310001E-4</c:v>
                </c:pt>
                <c:pt idx="359">
                  <c:v>1.8744585395319999E-4</c:v>
                </c:pt>
                <c:pt idx="360">
                  <c:v>1.9314784731249999E-4</c:v>
                </c:pt>
                <c:pt idx="361">
                  <c:v>2.0455894991760001E-4</c:v>
                </c:pt>
                <c:pt idx="362">
                  <c:v>2.063764695777E-4</c:v>
                </c:pt>
                <c:pt idx="363">
                  <c:v>2.0022544777019999E-4</c:v>
                </c:pt>
                <c:pt idx="364">
                  <c:v>1.9391761452430001E-4</c:v>
                </c:pt>
                <c:pt idx="365">
                  <c:v>1.8783786799760001E-4</c:v>
                </c:pt>
                <c:pt idx="366">
                  <c:v>1.8628407269720001E-4</c:v>
                </c:pt>
                <c:pt idx="367">
                  <c:v>1.9221413822379999E-4</c:v>
                </c:pt>
                <c:pt idx="368">
                  <c:v>1.871536223916E-4</c:v>
                </c:pt>
                <c:pt idx="369">
                  <c:v>1.9413144036660001E-4</c:v>
                </c:pt>
                <c:pt idx="370">
                  <c:v>1.9591330783440001E-4</c:v>
                </c:pt>
                <c:pt idx="371">
                  <c:v>1.9441654148980001E-4</c:v>
                </c:pt>
                <c:pt idx="372">
                  <c:v>1.9548565614969999E-4</c:v>
                </c:pt>
                <c:pt idx="373">
                  <c:v>1.9023983622900001E-4</c:v>
                </c:pt>
                <c:pt idx="374">
                  <c:v>1.9370378868189999E-4</c:v>
                </c:pt>
                <c:pt idx="375">
                  <c:v>1.9661893020379999E-4</c:v>
                </c:pt>
                <c:pt idx="376">
                  <c:v>2.0096670777999999E-4</c:v>
                </c:pt>
                <c:pt idx="377">
                  <c:v>2.0196454715920001E-4</c:v>
                </c:pt>
                <c:pt idx="378">
                  <c:v>2.078732359223E-4</c:v>
                </c:pt>
                <c:pt idx="379">
                  <c:v>2.103464794345E-4</c:v>
                </c:pt>
                <c:pt idx="380">
                  <c:v>2.0922033581879999E-4</c:v>
                </c:pt>
                <c:pt idx="381">
                  <c:v>2.0077425870110001E-4</c:v>
                </c:pt>
                <c:pt idx="382">
                  <c:v>2.0347557438070001E-4</c:v>
                </c:pt>
                <c:pt idx="383">
                  <c:v>2.0488681911959999E-4</c:v>
                </c:pt>
                <c:pt idx="384">
                  <c:v>2.1331151947380001E-4</c:v>
                </c:pt>
                <c:pt idx="385">
                  <c:v>2.103963633999E-4</c:v>
                </c:pt>
                <c:pt idx="386">
                  <c:v>2.1090955124239999E-4</c:v>
                </c:pt>
                <c:pt idx="387">
                  <c:v>2.104676386807E-4</c:v>
                </c:pt>
                <c:pt idx="388">
                  <c:v>2.1336140343920001E-4</c:v>
                </c:pt>
                <c:pt idx="389">
                  <c:v>2.1420244593169999E-4</c:v>
                </c:pt>
                <c:pt idx="390">
                  <c:v>2.1691802248819999E-4</c:v>
                </c:pt>
                <c:pt idx="391">
                  <c:v>2.207027137047E-4</c:v>
                </c:pt>
                <c:pt idx="392">
                  <c:v>2.2582025849259999E-4</c:v>
                </c:pt>
                <c:pt idx="393">
                  <c:v>2.3018228239379999E-4</c:v>
                </c:pt>
                <c:pt idx="394">
                  <c:v>2.3534971114709999E-4</c:v>
                </c:pt>
                <c:pt idx="395">
                  <c:v>2.3146522289609999E-4</c:v>
                </c:pt>
                <c:pt idx="396">
                  <c:v>2.276092563989E-4</c:v>
                </c:pt>
                <c:pt idx="397">
                  <c:v>2.2319734853230001E-4</c:v>
                </c:pt>
                <c:pt idx="398">
                  <c:v>2.205387863796E-4</c:v>
                </c:pt>
                <c:pt idx="399">
                  <c:v>2.233684062958E-4</c:v>
                </c:pt>
                <c:pt idx="400">
                  <c:v>2.2224226268009999E-4</c:v>
                </c:pt>
                <c:pt idx="401">
                  <c:v>2.274310681969E-4</c:v>
                </c:pt>
                <c:pt idx="402">
                  <c:v>2.3029632575340001E-4</c:v>
                </c:pt>
                <c:pt idx="403">
                  <c:v>2.2624791017729999E-4</c:v>
                </c:pt>
                <c:pt idx="404">
                  <c:v>2.2500059276350001E-4</c:v>
                </c:pt>
                <c:pt idx="405">
                  <c:v>2.262122725369E-4</c:v>
                </c:pt>
                <c:pt idx="406">
                  <c:v>2.2401699970940001E-4</c:v>
                </c:pt>
                <c:pt idx="407">
                  <c:v>2.2624791017729999E-4</c:v>
                </c:pt>
                <c:pt idx="408">
                  <c:v>2.303889777977E-4</c:v>
                </c:pt>
                <c:pt idx="409">
                  <c:v>2.3567758034909999E-4</c:v>
                </c:pt>
                <c:pt idx="410">
                  <c:v>2.387566491961E-4</c:v>
                </c:pt>
                <c:pt idx="411">
                  <c:v>2.4247007968369999E-4</c:v>
                </c:pt>
                <c:pt idx="412">
                  <c:v>2.3821496870370001E-4</c:v>
                </c:pt>
                <c:pt idx="413">
                  <c:v>2.3512163897980001E-4</c:v>
                </c:pt>
                <c:pt idx="414">
                  <c:v>2.3154362861529999E-4</c:v>
                </c:pt>
                <c:pt idx="415">
                  <c:v>2.310518320883E-4</c:v>
                </c:pt>
                <c:pt idx="416">
                  <c:v>2.323561639059E-4</c:v>
                </c:pt>
                <c:pt idx="417">
                  <c:v>2.359911886742E-4</c:v>
                </c:pt>
                <c:pt idx="418">
                  <c:v>2.4577722069810002E-4</c:v>
                </c:pt>
                <c:pt idx="419">
                  <c:v>2.4981852038759999E-4</c:v>
                </c:pt>
                <c:pt idx="420">
                  <c:v>2.47338146437E-4</c:v>
                </c:pt>
                <c:pt idx="421">
                  <c:v>2.4117287830450001E-4</c:v>
                </c:pt>
                <c:pt idx="422">
                  <c:v>2.4528542417100001E-4</c:v>
                </c:pt>
                <c:pt idx="423">
                  <c:v>2.4606232182120002E-4</c:v>
                </c:pt>
                <c:pt idx="424">
                  <c:v>2.489560865797E-4</c:v>
                </c:pt>
                <c:pt idx="425">
                  <c:v>2.5170017033820003E-4</c:v>
                </c:pt>
                <c:pt idx="426">
                  <c:v>2.6193525991400002E-4</c:v>
                </c:pt>
                <c:pt idx="427">
                  <c:v>2.587991475593E-4</c:v>
                </c:pt>
                <c:pt idx="428">
                  <c:v>2.5983265368270003E-4</c:v>
                </c:pt>
                <c:pt idx="429">
                  <c:v>2.5874926359389997E-4</c:v>
                </c:pt>
                <c:pt idx="430">
                  <c:v>2.5630454183559999E-4</c:v>
                </c:pt>
                <c:pt idx="431">
                  <c:v>2.526338794269E-4</c:v>
                </c:pt>
                <c:pt idx="432">
                  <c:v>2.4904162273739998E-4</c:v>
                </c:pt>
                <c:pt idx="433">
                  <c:v>2.4882779689510001E-4</c:v>
                </c:pt>
                <c:pt idx="434">
                  <c:v>2.495761727914E-4</c:v>
                </c:pt>
                <c:pt idx="435">
                  <c:v>2.494407526683E-4</c:v>
                </c:pt>
                <c:pt idx="436">
                  <c:v>2.5243431446140001E-4</c:v>
                </c:pt>
                <c:pt idx="437">
                  <c:v>2.5390970404260001E-4</c:v>
                </c:pt>
                <c:pt idx="438">
                  <c:v>2.5519976043139999E-4</c:v>
                </c:pt>
                <c:pt idx="439">
                  <c:v>2.6127952151000001E-4</c:v>
                </c:pt>
                <c:pt idx="440">
                  <c:v>2.624769404065E-4</c:v>
                </c:pt>
                <c:pt idx="441">
                  <c:v>2.6057389914059997E-4</c:v>
                </c:pt>
                <c:pt idx="442">
                  <c:v>2.6455102488399999E-4</c:v>
                </c:pt>
                <c:pt idx="443">
                  <c:v>2.6548473397270002E-4</c:v>
                </c:pt>
                <c:pt idx="444">
                  <c:v>2.6462230016480003E-4</c:v>
                </c:pt>
                <c:pt idx="445">
                  <c:v>2.6853531016970001E-4</c:v>
                </c:pt>
                <c:pt idx="446">
                  <c:v>2.7189234970139998E-4</c:v>
                </c:pt>
                <c:pt idx="447">
                  <c:v>2.740448398981E-4</c:v>
                </c:pt>
                <c:pt idx="448">
                  <c:v>2.7534205582920002E-4</c:v>
                </c:pt>
                <c:pt idx="449">
                  <c:v>2.7620448963719998E-4</c:v>
                </c:pt>
                <c:pt idx="450">
                  <c:v>2.7371698524800001E-4</c:v>
                </c:pt>
                <c:pt idx="451">
                  <c:v>2.7530643274080002E-4</c:v>
                </c:pt>
                <c:pt idx="452">
                  <c:v>2.7749454602600001E-4</c:v>
                </c:pt>
                <c:pt idx="453">
                  <c:v>2.8028854285369999E-4</c:v>
                </c:pt>
                <c:pt idx="454">
                  <c:v>2.7703127125280002E-4</c:v>
                </c:pt>
                <c:pt idx="455">
                  <c:v>2.8125074459239998E-4</c:v>
                </c:pt>
                <c:pt idx="456">
                  <c:v>2.8174967155789998E-4</c:v>
                </c:pt>
                <c:pt idx="457">
                  <c:v>2.8406610363160002E-4</c:v>
                </c:pt>
                <c:pt idx="458">
                  <c:v>2.884352579713E-4</c:v>
                </c:pt>
                <c:pt idx="459">
                  <c:v>2.9183508013379999E-4</c:v>
                </c:pt>
                <c:pt idx="460">
                  <c:v>2.926190791186E-4</c:v>
                </c:pt>
                <c:pt idx="461">
                  <c:v>2.9197763069529998E-4</c:v>
                </c:pt>
                <c:pt idx="462">
                  <c:v>2.9170676134529998E-4</c:v>
                </c:pt>
                <c:pt idx="463">
                  <c:v>2.9264047043400001E-4</c:v>
                </c:pt>
                <c:pt idx="464">
                  <c:v>2.9093699413350002E-4</c:v>
                </c:pt>
                <c:pt idx="465">
                  <c:v>2.8896267758680001E-4</c:v>
                </c:pt>
                <c:pt idx="466">
                  <c:v>2.8714517247860002E-4</c:v>
                </c:pt>
                <c:pt idx="467">
                  <c:v>2.8588360873980001E-4</c:v>
                </c:pt>
                <c:pt idx="468">
                  <c:v>2.8598340577450001E-4</c:v>
                </c:pt>
                <c:pt idx="469">
                  <c:v>2.8777238912879998E-4</c:v>
                </c:pt>
                <c:pt idx="470">
                  <c:v>2.9461478698070002E-4</c:v>
                </c:pt>
                <c:pt idx="471">
                  <c:v>2.960545534734E-4</c:v>
                </c:pt>
                <c:pt idx="472">
                  <c:v>3.0130750383249998E-4</c:v>
                </c:pt>
                <c:pt idx="473">
                  <c:v>3.039304283448E-4</c:v>
                </c:pt>
                <c:pt idx="474">
                  <c:v>3.0883413273839999E-4</c:v>
                </c:pt>
                <c:pt idx="475">
                  <c:v>3.0857042293059997E-4</c:v>
                </c:pt>
                <c:pt idx="476">
                  <c:v>3.1550545827490001E-4</c:v>
                </c:pt>
                <c:pt idx="477">
                  <c:v>3.135382721666E-4</c:v>
                </c:pt>
                <c:pt idx="478">
                  <c:v>3.124335198663E-4</c:v>
                </c:pt>
                <c:pt idx="479">
                  <c:v>3.0916198738850003E-4</c:v>
                </c:pt>
                <c:pt idx="480">
                  <c:v>3.0898381373850001E-4</c:v>
                </c:pt>
                <c:pt idx="481">
                  <c:v>3.0680280178790002E-4</c:v>
                </c:pt>
                <c:pt idx="482">
                  <c:v>3.037094720639E-4</c:v>
                </c:pt>
                <c:pt idx="483">
                  <c:v>3.0452912324109999E-4</c:v>
                </c:pt>
                <c:pt idx="484">
                  <c:v>3.0471445643340001E-4</c:v>
                </c:pt>
                <c:pt idx="485">
                  <c:v>3.0594749841840002E-4</c:v>
                </c:pt>
                <c:pt idx="486">
                  <c:v>3.0673865694549998E-4</c:v>
                </c:pt>
                <c:pt idx="487">
                  <c:v>3.0807149596509997E-4</c:v>
                </c:pt>
                <c:pt idx="488">
                  <c:v>3.1735861557540001E-4</c:v>
                </c:pt>
                <c:pt idx="489">
                  <c:v>3.1666725408289998E-4</c:v>
                </c:pt>
                <c:pt idx="490">
                  <c:v>3.178504121024E-4</c:v>
                </c:pt>
                <c:pt idx="491">
                  <c:v>3.173514851369E-4</c:v>
                </c:pt>
                <c:pt idx="492">
                  <c:v>3.172160650138E-4</c:v>
                </c:pt>
                <c:pt idx="493">
                  <c:v>3.1373783713209999E-4</c:v>
                </c:pt>
                <c:pt idx="494">
                  <c:v>3.1421537278219998E-4</c:v>
                </c:pt>
                <c:pt idx="495">
                  <c:v>3.1936142477209997E-4</c:v>
                </c:pt>
                <c:pt idx="496">
                  <c:v>3.183065564372E-4</c:v>
                </c:pt>
                <c:pt idx="497">
                  <c:v>3.1778626726009998E-4</c:v>
                </c:pt>
                <c:pt idx="498">
                  <c:v>3.1890528043729998E-4</c:v>
                </c:pt>
                <c:pt idx="499">
                  <c:v>3.2409408595409999E-4</c:v>
                </c:pt>
                <c:pt idx="500">
                  <c:v>3.204234235454E-4</c:v>
                </c:pt>
                <c:pt idx="501">
                  <c:v>3.2060875673779998E-4</c:v>
                </c:pt>
                <c:pt idx="502">
                  <c:v>3.2242626184600002E-4</c:v>
                </c:pt>
                <c:pt idx="503">
                  <c:v>3.2098649535329998E-4</c:v>
                </c:pt>
                <c:pt idx="504">
                  <c:v>3.2499214285050001E-4</c:v>
                </c:pt>
                <c:pt idx="505">
                  <c:v>3.2413683948110002E-4</c:v>
                </c:pt>
                <c:pt idx="506">
                  <c:v>3.2500640372750002E-4</c:v>
                </c:pt>
                <c:pt idx="507">
                  <c:v>3.3045181771739998E-4</c:v>
                </c:pt>
                <c:pt idx="508">
                  <c:v>3.3300343784500001E-4</c:v>
                </c:pt>
                <c:pt idx="509">
                  <c:v>3.3620369504210003E-4</c:v>
                </c:pt>
                <c:pt idx="510">
                  <c:v>3.4060847247020001E-4</c:v>
                </c:pt>
                <c:pt idx="511">
                  <c:v>3.4356638207100001E-4</c:v>
                </c:pt>
                <c:pt idx="512">
                  <c:v>3.4016658901239998E-4</c:v>
                </c:pt>
                <c:pt idx="513">
                  <c:v>3.3670975244600002E-4</c:v>
                </c:pt>
                <c:pt idx="514">
                  <c:v>3.376220702194E-4</c:v>
                </c:pt>
                <c:pt idx="515">
                  <c:v>3.4077954478560003E-4</c:v>
                </c:pt>
                <c:pt idx="516">
                  <c:v>3.421979199629E-4</c:v>
                </c:pt>
                <c:pt idx="517">
                  <c:v>3.3780024386940001E-4</c:v>
                </c:pt>
                <c:pt idx="518">
                  <c:v>3.3586157951500002E-4</c:v>
                </c:pt>
                <c:pt idx="519">
                  <c:v>3.3983157482E-4</c:v>
                </c:pt>
                <c:pt idx="520">
                  <c:v>3.4499901812519998E-4</c:v>
                </c:pt>
                <c:pt idx="521">
                  <c:v>3.448849602137E-4</c:v>
                </c:pt>
                <c:pt idx="522">
                  <c:v>3.4740811679510002E-4</c:v>
                </c:pt>
                <c:pt idx="523">
                  <c:v>3.4805669565689999E-4</c:v>
                </c:pt>
                <c:pt idx="524">
                  <c:v>3.477074496914E-4</c:v>
                </c:pt>
                <c:pt idx="525">
                  <c:v>3.4791414509529998E-4</c:v>
                </c:pt>
                <c:pt idx="526">
                  <c:v>3.4962475183420003E-4</c:v>
                </c:pt>
                <c:pt idx="527">
                  <c:v>3.5106451832690001E-4</c:v>
                </c:pt>
                <c:pt idx="528">
                  <c:v>3.5160619881939998E-4</c:v>
                </c:pt>
                <c:pt idx="529">
                  <c:v>3.5540515091270002E-4</c:v>
                </c:pt>
                <c:pt idx="530">
                  <c:v>3.5360190668139998E-4</c:v>
                </c:pt>
                <c:pt idx="531">
                  <c:v>3.5631746868599999E-4</c:v>
                </c:pt>
                <c:pt idx="532">
                  <c:v>3.5847708932120002E-4</c:v>
                </c:pt>
                <c:pt idx="533">
                  <c:v>3.5884772660210002E-4</c:v>
                </c:pt>
                <c:pt idx="534">
                  <c:v>3.5951769677919999E-4</c:v>
                </c:pt>
                <c:pt idx="535">
                  <c:v>3.5923262475989997E-4</c:v>
                </c:pt>
                <c:pt idx="536">
                  <c:v>3.5980279790240002E-4</c:v>
                </c:pt>
                <c:pt idx="537">
                  <c:v>3.5800668410959998E-4</c:v>
                </c:pt>
                <c:pt idx="538">
                  <c:v>3.5861250944439998E-4</c:v>
                </c:pt>
                <c:pt idx="539">
                  <c:v>3.6040865234100001E-4</c:v>
                </c:pt>
                <c:pt idx="540">
                  <c:v>3.653052262962E-4</c:v>
                </c:pt>
                <c:pt idx="541">
                  <c:v>3.6739360075439999E-4</c:v>
                </c:pt>
                <c:pt idx="542">
                  <c:v>3.6698018084279998E-4</c:v>
                </c:pt>
                <c:pt idx="543">
                  <c:v>3.656829940155E-4</c:v>
                </c:pt>
                <c:pt idx="544">
                  <c:v>3.677499480546E-4</c:v>
                </c:pt>
                <c:pt idx="545">
                  <c:v>3.6551905213859999E-4</c:v>
                </c:pt>
                <c:pt idx="546">
                  <c:v>3.6978840944359997E-4</c:v>
                </c:pt>
                <c:pt idx="547">
                  <c:v>3.6853397614320001E-4</c:v>
                </c:pt>
                <c:pt idx="548">
                  <c:v>3.6691603600050001E-4</c:v>
                </c:pt>
                <c:pt idx="549">
                  <c:v>3.6748623824679999E-4</c:v>
                </c:pt>
                <c:pt idx="550">
                  <c:v>3.6489896592680003E-4</c:v>
                </c:pt>
                <c:pt idx="551">
                  <c:v>3.6856962833550002E-4</c:v>
                </c:pt>
                <c:pt idx="552">
                  <c:v>3.7139924825170003E-4</c:v>
                </c:pt>
                <c:pt idx="553">
                  <c:v>3.7117116153239998E-4</c:v>
                </c:pt>
                <c:pt idx="554">
                  <c:v>3.7040139432069997E-4</c:v>
                </c:pt>
                <c:pt idx="555">
                  <c:v>3.7052255356680001E-4</c:v>
                </c:pt>
                <c:pt idx="556">
                  <c:v>3.7238997174429998E-4</c:v>
                </c:pt>
                <c:pt idx="557">
                  <c:v>3.7431437522170001E-4</c:v>
                </c:pt>
                <c:pt idx="558">
                  <c:v>3.7688741576860001E-4</c:v>
                </c:pt>
                <c:pt idx="559">
                  <c:v>3.7890448584220002E-4</c:v>
                </c:pt>
                <c:pt idx="560">
                  <c:v>3.7779973354190003E-4</c:v>
                </c:pt>
                <c:pt idx="561">
                  <c:v>3.7867639912289998E-4</c:v>
                </c:pt>
                <c:pt idx="562">
                  <c:v>3.7727228482250001E-4</c:v>
                </c:pt>
                <c:pt idx="563">
                  <c:v>3.8077187491579998E-4</c:v>
                </c:pt>
                <c:pt idx="564">
                  <c:v>3.8175546796989998E-4</c:v>
                </c:pt>
                <c:pt idx="565">
                  <c:v>3.8258227868940003E-4</c:v>
                </c:pt>
                <c:pt idx="566">
                  <c:v>3.8568984018639999E-4</c:v>
                </c:pt>
                <c:pt idx="567">
                  <c:v>3.8637410034430002E-4</c:v>
                </c:pt>
                <c:pt idx="568">
                  <c:v>3.866164188366E-4</c:v>
                </c:pt>
                <c:pt idx="569">
                  <c:v>3.9052942884149999E-4</c:v>
                </c:pt>
                <c:pt idx="570">
                  <c:v>3.8881169166420001E-4</c:v>
                </c:pt>
                <c:pt idx="571">
                  <c:v>3.9124218164939998E-4</c:v>
                </c:pt>
                <c:pt idx="572">
                  <c:v>3.9256789023059998E-4</c:v>
                </c:pt>
                <c:pt idx="573">
                  <c:v>3.9256789023059998E-4</c:v>
                </c:pt>
                <c:pt idx="574">
                  <c:v>3.9481304702349999E-4</c:v>
                </c:pt>
                <c:pt idx="575">
                  <c:v>3.9526919135820002E-4</c:v>
                </c:pt>
                <c:pt idx="576">
                  <c:v>3.9961695438249999E-4</c:v>
                </c:pt>
                <c:pt idx="577">
                  <c:v>3.9881156408230002E-4</c:v>
                </c:pt>
                <c:pt idx="578">
                  <c:v>4.0424271719530003E-4</c:v>
                </c:pt>
                <c:pt idx="579">
                  <c:v>4.0338028338739998E-4</c:v>
                </c:pt>
                <c:pt idx="580">
                  <c:v>4.0633106254970002E-4</c:v>
                </c:pt>
                <c:pt idx="581">
                  <c:v>4.0936737786980001E-4</c:v>
                </c:pt>
                <c:pt idx="582">
                  <c:v>4.0993758011609999E-4</c:v>
                </c:pt>
                <c:pt idx="583">
                  <c:v>4.0956694283519998E-4</c:v>
                </c:pt>
                <c:pt idx="584">
                  <c:v>4.1176934610119998E-4</c:v>
                </c:pt>
                <c:pt idx="585">
                  <c:v>4.140073724557E-4</c:v>
                </c:pt>
                <c:pt idx="586">
                  <c:v>4.1385056101719998E-4</c:v>
                </c:pt>
                <c:pt idx="587">
                  <c:v>4.1140583925879998E-4</c:v>
                </c:pt>
                <c:pt idx="588">
                  <c:v>4.134086484555E-4</c:v>
                </c:pt>
                <c:pt idx="589">
                  <c:v>4.1172656347040001E-4</c:v>
                </c:pt>
                <c:pt idx="590">
                  <c:v>4.1281708399770002E-4</c:v>
                </c:pt>
                <c:pt idx="591">
                  <c:v>4.1010862332770001E-4</c:v>
                </c:pt>
                <c:pt idx="592">
                  <c:v>4.0945291402749999E-4</c:v>
                </c:pt>
                <c:pt idx="593">
                  <c:v>4.0979502955449998E-4</c:v>
                </c:pt>
                <c:pt idx="594">
                  <c:v>4.1055766632779999E-4</c:v>
                </c:pt>
                <c:pt idx="595">
                  <c:v>4.0722911944609998E-4</c:v>
                </c:pt>
                <c:pt idx="596">
                  <c:v>4.1142723057419999E-4</c:v>
                </c:pt>
                <c:pt idx="597">
                  <c:v>4.1406438685950001E-4</c:v>
                </c:pt>
                <c:pt idx="598">
                  <c:v>4.1536873322909999E-4</c:v>
                </c:pt>
                <c:pt idx="599">
                  <c:v>4.1921043884940001E-4</c:v>
                </c:pt>
                <c:pt idx="600">
                  <c:v>4.2015837971119999E-4</c:v>
                </c:pt>
                <c:pt idx="601">
                  <c:v>4.2390744783919997E-4</c:v>
                </c:pt>
                <c:pt idx="602">
                  <c:v>4.2464872240090002E-4</c:v>
                </c:pt>
                <c:pt idx="603">
                  <c:v>4.270435601939E-4</c:v>
                </c:pt>
                <c:pt idx="604">
                  <c:v>4.2843341361730001E-4</c:v>
                </c:pt>
                <c:pt idx="605">
                  <c:v>4.3268137960689998E-4</c:v>
                </c:pt>
                <c:pt idx="606">
                  <c:v>4.3028657091780001E-4</c:v>
                </c:pt>
                <c:pt idx="607">
                  <c:v>4.300370928831E-4</c:v>
                </c:pt>
                <c:pt idx="608">
                  <c:v>4.3024378828699999E-4</c:v>
                </c:pt>
                <c:pt idx="609">
                  <c:v>4.3312329216860002E-4</c:v>
                </c:pt>
                <c:pt idx="610">
                  <c:v>4.352900432423E-4</c:v>
                </c:pt>
                <c:pt idx="611">
                  <c:v>4.3342978460709998E-4</c:v>
                </c:pt>
                <c:pt idx="612">
                  <c:v>4.3633781024250001E-4</c:v>
                </c:pt>
                <c:pt idx="613">
                  <c:v>4.3469134834600001E-4</c:v>
                </c:pt>
                <c:pt idx="614">
                  <c:v>4.3328010360709998E-4</c:v>
                </c:pt>
                <c:pt idx="615">
                  <c:v>4.3060729512939998E-4</c:v>
                </c:pt>
                <c:pt idx="616">
                  <c:v>4.3452740646899999E-4</c:v>
                </c:pt>
                <c:pt idx="617">
                  <c:v>4.3806977919300002E-4</c:v>
                </c:pt>
                <c:pt idx="618">
                  <c:v>4.4054302270520002E-4</c:v>
                </c:pt>
                <c:pt idx="619">
                  <c:v>4.3896783608939998E-4</c:v>
                </c:pt>
                <c:pt idx="620">
                  <c:v>4.3863285100090001E-4</c:v>
                </c:pt>
                <c:pt idx="621">
                  <c:v>4.3935273424719999E-4</c:v>
                </c:pt>
                <c:pt idx="622">
                  <c:v>4.410847031977E-4</c:v>
                </c:pt>
                <c:pt idx="623">
                  <c:v>4.4387867092149998E-4</c:v>
                </c:pt>
                <c:pt idx="624">
                  <c:v>4.4923854875380002E-4</c:v>
                </c:pt>
                <c:pt idx="625">
                  <c:v>4.5380013762040002E-4</c:v>
                </c:pt>
                <c:pt idx="626">
                  <c:v>4.527666606009E-4</c:v>
                </c:pt>
                <c:pt idx="627">
                  <c:v>4.5113445958119998E-4</c:v>
                </c:pt>
                <c:pt idx="628">
                  <c:v>4.51177242212E-4</c:v>
                </c:pt>
                <c:pt idx="629">
                  <c:v>4.5298761688169998E-4</c:v>
                </c:pt>
                <c:pt idx="630">
                  <c:v>4.522962553892E-4</c:v>
                </c:pt>
                <c:pt idx="631">
                  <c:v>4.5466257142830001E-4</c:v>
                </c:pt>
                <c:pt idx="632">
                  <c:v>4.559668886941E-4</c:v>
                </c:pt>
                <c:pt idx="633">
                  <c:v>4.5566755579780002E-4</c:v>
                </c:pt>
                <c:pt idx="634">
                  <c:v>4.5519712148229998E-4</c:v>
                </c:pt>
                <c:pt idx="635">
                  <c:v>4.5614509144799997E-4</c:v>
                </c:pt>
                <c:pt idx="636">
                  <c:v>4.5983711606820002E-4</c:v>
                </c:pt>
                <c:pt idx="637">
                  <c:v>4.6049285447219998E-4</c:v>
                </c:pt>
                <c:pt idx="638">
                  <c:v>4.6214644680730001E-4</c:v>
                </c:pt>
                <c:pt idx="639">
                  <c:v>4.6168314293029998E-4</c:v>
                </c:pt>
                <c:pt idx="640">
                  <c:v>4.6260259114210001E-4</c:v>
                </c:pt>
                <c:pt idx="641">
                  <c:v>4.6133389696479998E-4</c:v>
                </c:pt>
                <c:pt idx="642">
                  <c:v>4.6188270789570001E-4</c:v>
                </c:pt>
                <c:pt idx="643">
                  <c:v>4.6171879512259999E-4</c:v>
                </c:pt>
                <c:pt idx="644">
                  <c:v>4.581692919601E-4</c:v>
                </c:pt>
                <c:pt idx="645">
                  <c:v>4.5701465569439998E-4</c:v>
                </c:pt>
                <c:pt idx="646">
                  <c:v>4.5439886162060002E-4</c:v>
                </c:pt>
                <c:pt idx="647">
                  <c:v>4.5568891800939999E-4</c:v>
                </c:pt>
                <c:pt idx="648">
                  <c:v>4.542491806205E-4</c:v>
                </c:pt>
                <c:pt idx="649">
                  <c:v>4.550759622362E-4</c:v>
                </c:pt>
                <c:pt idx="650">
                  <c:v>4.5541094732470003E-4</c:v>
                </c:pt>
                <c:pt idx="651">
                  <c:v>4.5650146785190002E-4</c:v>
                </c:pt>
                <c:pt idx="652">
                  <c:v>4.5525416499E-4</c:v>
                </c:pt>
                <c:pt idx="653">
                  <c:v>4.5528978807850003E-4</c:v>
                </c:pt>
                <c:pt idx="654">
                  <c:v>4.6060691238379998E-4</c:v>
                </c:pt>
                <c:pt idx="655">
                  <c:v>4.6444148756559999E-4</c:v>
                </c:pt>
                <c:pt idx="656">
                  <c:v>4.6762035344729999E-4</c:v>
                </c:pt>
                <c:pt idx="657">
                  <c:v>4.7066379920580003E-4</c:v>
                </c:pt>
                <c:pt idx="658">
                  <c:v>4.7358605661430001E-4</c:v>
                </c:pt>
                <c:pt idx="659">
                  <c:v>4.7527527203779999E-4</c:v>
                </c:pt>
                <c:pt idx="660">
                  <c:v>4.7589535824949999E-4</c:v>
                </c:pt>
                <c:pt idx="661">
                  <c:v>4.7881051432339998E-4</c:v>
                </c:pt>
                <c:pt idx="662">
                  <c:v>4.796943103429E-4</c:v>
                </c:pt>
                <c:pt idx="663">
                  <c:v>4.8148332280109998E-4</c:v>
                </c:pt>
                <c:pt idx="664">
                  <c:v>4.8054248327389999E-4</c:v>
                </c:pt>
                <c:pt idx="665">
                  <c:v>4.8063514987009998E-4</c:v>
                </c:pt>
                <c:pt idx="666">
                  <c:v>4.8144054017030001E-4</c:v>
                </c:pt>
                <c:pt idx="667">
                  <c:v>4.825310606975E-4</c:v>
                </c:pt>
                <c:pt idx="668">
                  <c:v>4.8517534742130002E-4</c:v>
                </c:pt>
                <c:pt idx="669">
                  <c:v>4.8457665252499998E-4</c:v>
                </c:pt>
                <c:pt idx="670">
                  <c:v>4.8813325702210002E-4</c:v>
                </c:pt>
                <c:pt idx="671">
                  <c:v>4.8951600911099999E-4</c:v>
                </c:pt>
                <c:pt idx="672">
                  <c:v>4.9057800788429996E-4</c:v>
                </c:pt>
                <c:pt idx="673">
                  <c:v>4.9225293332709995E-4</c:v>
                </c:pt>
                <c:pt idx="674">
                  <c:v>4.9431278603149999E-4</c:v>
                </c:pt>
                <c:pt idx="675">
                  <c:v>4.9783376744019997E-4</c:v>
                </c:pt>
                <c:pt idx="676">
                  <c:v>5.0092709716409998E-4</c:v>
                </c:pt>
                <c:pt idx="677">
                  <c:v>5.0115521298720002E-4</c:v>
                </c:pt>
                <c:pt idx="678">
                  <c:v>5.0060637295249995E-4</c:v>
                </c:pt>
                <c:pt idx="679">
                  <c:v>5.0171115435660005E-4</c:v>
                </c:pt>
                <c:pt idx="680">
                  <c:v>5.0436257151889998E-4</c:v>
                </c:pt>
                <c:pt idx="681">
                  <c:v>5.0679303240029996E-4</c:v>
                </c:pt>
                <c:pt idx="682">
                  <c:v>5.0854642177000002E-4</c:v>
                </c:pt>
                <c:pt idx="683">
                  <c:v>5.1102676661689999E-4</c:v>
                </c:pt>
                <c:pt idx="684">
                  <c:v>5.1374948816369998E-4</c:v>
                </c:pt>
                <c:pt idx="685">
                  <c:v>5.1113369408990002E-4</c:v>
                </c:pt>
                <c:pt idx="686">
                  <c:v>5.1022134721280001E-4</c:v>
                </c:pt>
                <c:pt idx="687">
                  <c:v>5.1162549061699997E-4</c:v>
                </c:pt>
                <c:pt idx="688">
                  <c:v>5.1184644689779995E-4</c:v>
                </c:pt>
                <c:pt idx="689">
                  <c:v>5.1503238501030002E-4</c:v>
                </c:pt>
                <c:pt idx="690">
                  <c:v>5.1476154476400005E-4</c:v>
                </c:pt>
                <c:pt idx="691">
                  <c:v>5.1486847223710004E-4</c:v>
                </c:pt>
                <c:pt idx="692">
                  <c:v>5.1723478827630002E-4</c:v>
                </c:pt>
                <c:pt idx="693">
                  <c:v>5.162511952221E-4</c:v>
                </c:pt>
                <c:pt idx="694">
                  <c:v>5.1350711146369999E-4</c:v>
                </c:pt>
                <c:pt idx="695">
                  <c:v>5.160017753951E-4</c:v>
                </c:pt>
                <c:pt idx="696">
                  <c:v>5.1786203403029996E-4</c:v>
                </c:pt>
                <c:pt idx="697">
                  <c:v>5.1692832494149997E-4</c:v>
                </c:pt>
                <c:pt idx="698">
                  <c:v>5.1727757090699997E-4</c:v>
                </c:pt>
                <c:pt idx="699">
                  <c:v>5.1404879195619997E-4</c:v>
                </c:pt>
                <c:pt idx="700">
                  <c:v>5.1469029858709997E-4</c:v>
                </c:pt>
                <c:pt idx="701">
                  <c:v>5.1337172044439998E-4</c:v>
                </c:pt>
                <c:pt idx="702">
                  <c:v>5.1245937356729997E-4</c:v>
                </c:pt>
                <c:pt idx="703">
                  <c:v>5.1531748613339997E-4</c:v>
                </c:pt>
                <c:pt idx="704">
                  <c:v>5.172134260647E-4</c:v>
                </c:pt>
                <c:pt idx="705">
                  <c:v>5.1655055722219997E-4</c:v>
                </c:pt>
                <c:pt idx="706">
                  <c:v>5.1927327876910003E-4</c:v>
                </c:pt>
                <c:pt idx="707">
                  <c:v>5.2230956498529996E-4</c:v>
                </c:pt>
                <c:pt idx="708">
                  <c:v>5.2699947264049998E-4</c:v>
                </c:pt>
                <c:pt idx="709">
                  <c:v>5.3153256885710002E-4</c:v>
                </c:pt>
                <c:pt idx="710">
                  <c:v>5.318461335264E-4</c:v>
                </c:pt>
                <c:pt idx="711">
                  <c:v>5.3168938029560004E-4</c:v>
                </c:pt>
                <c:pt idx="712">
                  <c:v>5.3244485752660005E-4</c:v>
                </c:pt>
                <c:pt idx="713">
                  <c:v>5.3476128960030004E-4</c:v>
                </c:pt>
                <c:pt idx="714">
                  <c:v>5.3917319746690003E-4</c:v>
                </c:pt>
                <c:pt idx="715">
                  <c:v>5.3906632820140002E-4</c:v>
                </c:pt>
                <c:pt idx="716">
                  <c:v>5.3623667918150004E-4</c:v>
                </c:pt>
                <c:pt idx="717">
                  <c:v>5.3549540461970003E-4</c:v>
                </c:pt>
                <c:pt idx="718">
                  <c:v>5.34312275704E-4</c:v>
                </c:pt>
                <c:pt idx="719">
                  <c:v>5.3618679521610002E-4</c:v>
                </c:pt>
                <c:pt idx="720">
                  <c:v>5.3803279297429997E-4</c:v>
                </c:pt>
                <c:pt idx="721">
                  <c:v>5.4069852922110004E-4</c:v>
                </c:pt>
                <c:pt idx="722">
                  <c:v>5.4290087427939998E-4</c:v>
                </c:pt>
                <c:pt idx="723">
                  <c:v>5.4238771554079997E-4</c:v>
                </c:pt>
                <c:pt idx="724">
                  <c:v>5.4088380420579997E-4</c:v>
                </c:pt>
                <c:pt idx="725">
                  <c:v>5.4538127733390004E-4</c:v>
                </c:pt>
                <c:pt idx="726">
                  <c:v>5.5107614025469995E-4</c:v>
                </c:pt>
                <c:pt idx="727">
                  <c:v>5.5424787569790005E-4</c:v>
                </c:pt>
                <c:pt idx="728">
                  <c:v>5.6011381093410003E-4</c:v>
                </c:pt>
                <c:pt idx="729">
                  <c:v>5.6123995454980004E-4</c:v>
                </c:pt>
                <c:pt idx="730">
                  <c:v>5.638272268698E-4</c:v>
                </c:pt>
                <c:pt idx="731">
                  <c:v>5.6702742585910005E-4</c:v>
                </c:pt>
                <c:pt idx="732">
                  <c:v>5.6932249572129998E-4</c:v>
                </c:pt>
                <c:pt idx="733">
                  <c:v>5.6883785873649997E-4</c:v>
                </c:pt>
                <c:pt idx="734">
                  <c:v>5.7014217600230002E-4</c:v>
                </c:pt>
                <c:pt idx="735">
                  <c:v>5.7044863933699999E-4</c:v>
                </c:pt>
                <c:pt idx="736">
                  <c:v>5.6883069919420003E-4</c:v>
                </c:pt>
                <c:pt idx="737">
                  <c:v>5.7075510267169997E-4</c:v>
                </c:pt>
                <c:pt idx="738">
                  <c:v>5.6709157070149998E-4</c:v>
                </c:pt>
                <c:pt idx="739">
                  <c:v>5.6917994515970002E-4</c:v>
                </c:pt>
                <c:pt idx="740">
                  <c:v>5.7058408856389999E-4</c:v>
                </c:pt>
                <c:pt idx="741">
                  <c:v>5.706909578294E-4</c:v>
                </c:pt>
                <c:pt idx="742">
                  <c:v>5.7498883688820003E-4</c:v>
                </c:pt>
                <c:pt idx="743">
                  <c:v>5.8173143770550004E-4</c:v>
                </c:pt>
                <c:pt idx="744">
                  <c:v>5.8451120275999999E-4</c:v>
                </c:pt>
                <c:pt idx="745">
                  <c:v>5.8716972125690003E-4</c:v>
                </c:pt>
                <c:pt idx="746">
                  <c:v>5.8860948774959996E-4</c:v>
                </c:pt>
                <c:pt idx="747">
                  <c:v>5.8692740276459999E-4</c:v>
                </c:pt>
                <c:pt idx="748">
                  <c:v>5.8836000971499997E-4</c:v>
                </c:pt>
                <c:pt idx="749">
                  <c:v>5.8604357764120002E-4</c:v>
                </c:pt>
                <c:pt idx="750">
                  <c:v>5.8408355107529997E-4</c:v>
                </c:pt>
                <c:pt idx="751">
                  <c:v>5.8575847651809996E-4</c:v>
                </c:pt>
                <c:pt idx="752">
                  <c:v>5.8297166833650002E-4</c:v>
                </c:pt>
                <c:pt idx="753">
                  <c:v>5.7833164464679999E-4</c:v>
                </c:pt>
                <c:pt idx="754">
                  <c:v>5.7739083422349996E-4</c:v>
                </c:pt>
                <c:pt idx="755">
                  <c:v>5.7772581931200004E-4</c:v>
                </c:pt>
                <c:pt idx="756">
                  <c:v>5.7667808141560002E-4</c:v>
                </c:pt>
                <c:pt idx="757">
                  <c:v>5.7841005036609998E-4</c:v>
                </c:pt>
                <c:pt idx="758">
                  <c:v>5.794577882625E-4</c:v>
                </c:pt>
                <c:pt idx="759">
                  <c:v>5.847249994986E-4</c:v>
                </c:pt>
                <c:pt idx="760">
                  <c:v>5.8918679133060001E-4</c:v>
                </c:pt>
                <c:pt idx="761">
                  <c:v>5.9087603585790004E-4</c:v>
                </c:pt>
                <c:pt idx="762">
                  <c:v>5.9172417968509998E-4</c:v>
                </c:pt>
                <c:pt idx="763">
                  <c:v>5.9553026221690003E-4</c:v>
                </c:pt>
                <c:pt idx="764">
                  <c:v>6.002700538374E-4</c:v>
                </c:pt>
                <c:pt idx="765">
                  <c:v>6.0620013391600002E-4</c:v>
                </c:pt>
                <c:pt idx="766">
                  <c:v>6.0803903033959997E-4</c:v>
                </c:pt>
                <c:pt idx="767">
                  <c:v>6.0955004300919998E-4</c:v>
                </c:pt>
                <c:pt idx="768">
                  <c:v>6.1193061992530001E-4</c:v>
                </c:pt>
                <c:pt idx="769">
                  <c:v>6.1186647508289997E-4</c:v>
                </c:pt>
                <c:pt idx="770">
                  <c:v>6.10590679571E-4</c:v>
                </c:pt>
                <c:pt idx="771">
                  <c:v>6.1111809918660003E-4</c:v>
                </c:pt>
                <c:pt idx="772">
                  <c:v>6.1545876087619998E-4</c:v>
                </c:pt>
                <c:pt idx="773">
                  <c:v>6.1481015291060001E-4</c:v>
                </c:pt>
                <c:pt idx="774">
                  <c:v>6.1633542645720004E-4</c:v>
                </c:pt>
                <c:pt idx="775">
                  <c:v>6.1248656129459997E-4</c:v>
                </c:pt>
                <c:pt idx="776">
                  <c:v>6.1566545628010002E-4</c:v>
                </c:pt>
                <c:pt idx="777">
                  <c:v>6.1920779990029995E-4</c:v>
                </c:pt>
                <c:pt idx="778">
                  <c:v>6.2100391369309998E-4</c:v>
                </c:pt>
                <c:pt idx="779">
                  <c:v>6.2173092737789998E-4</c:v>
                </c:pt>
                <c:pt idx="780">
                  <c:v>6.2500959029419996E-4</c:v>
                </c:pt>
                <c:pt idx="781">
                  <c:v>6.2838802114129999E-4</c:v>
                </c:pt>
                <c:pt idx="782">
                  <c:v>6.2525190878659996E-4</c:v>
                </c:pt>
                <c:pt idx="783">
                  <c:v>6.2895106384530002E-4</c:v>
                </c:pt>
                <c:pt idx="784">
                  <c:v>6.2557979254050005E-4</c:v>
                </c:pt>
                <c:pt idx="785">
                  <c:v>6.3010572921480003E-4</c:v>
                </c:pt>
                <c:pt idx="786">
                  <c:v>6.3024117844179999E-4</c:v>
                </c:pt>
                <c:pt idx="787">
                  <c:v>6.3064030837270001E-4</c:v>
                </c:pt>
                <c:pt idx="788">
                  <c:v>6.3230813248080003E-4</c:v>
                </c:pt>
                <c:pt idx="789">
                  <c:v>6.3468870939689995E-4</c:v>
                </c:pt>
                <c:pt idx="790">
                  <c:v>6.3489540480079999E-4</c:v>
                </c:pt>
                <c:pt idx="791">
                  <c:v>6.3366233371199999E-4</c:v>
                </c:pt>
                <c:pt idx="792">
                  <c:v>6.3692673575129995E-4</c:v>
                </c:pt>
                <c:pt idx="793">
                  <c:v>6.363993161358E-4</c:v>
                </c:pt>
                <c:pt idx="794">
                  <c:v>6.3786754617469995E-4</c:v>
                </c:pt>
                <c:pt idx="795">
                  <c:v>6.3719047466289996E-4</c:v>
                </c:pt>
                <c:pt idx="796">
                  <c:v>6.370194023475E-4</c:v>
                </c:pt>
                <c:pt idx="797">
                  <c:v>6.3933583442119999E-4</c:v>
                </c:pt>
                <c:pt idx="798">
                  <c:v>6.4358382951469997E-4</c:v>
                </c:pt>
                <c:pt idx="799">
                  <c:v>6.4180907793339999E-4</c:v>
                </c:pt>
                <c:pt idx="800">
                  <c:v>6.4428232144559999E-4</c:v>
                </c:pt>
                <c:pt idx="801">
                  <c:v>6.4550113165750005E-4</c:v>
                </c:pt>
                <c:pt idx="802">
                  <c:v>6.4666999969630002E-4</c:v>
                </c:pt>
                <c:pt idx="803">
                  <c:v>6.5041193738579999E-4</c:v>
                </c:pt>
                <c:pt idx="804">
                  <c:v>6.5155950142070001E-4</c:v>
                </c:pt>
                <c:pt idx="805">
                  <c:v>6.5271410858260004E-4</c:v>
                </c:pt>
                <c:pt idx="806">
                  <c:v>6.5529427956790003E-4</c:v>
                </c:pt>
                <c:pt idx="807">
                  <c:v>6.533841369674E-4</c:v>
                </c:pt>
                <c:pt idx="808">
                  <c:v>6.4886530162770002E-4</c:v>
                </c:pt>
                <c:pt idx="809">
                  <c:v>6.5213680500159998E-4</c:v>
                </c:pt>
                <c:pt idx="810">
                  <c:v>6.4996292348949995E-4</c:v>
                </c:pt>
                <c:pt idx="811">
                  <c:v>6.5083248773590001E-4</c:v>
                </c:pt>
                <c:pt idx="812">
                  <c:v>6.5361929591749995E-4</c:v>
                </c:pt>
                <c:pt idx="813">
                  <c:v>6.5294932574029997E-4</c:v>
                </c:pt>
                <c:pt idx="814">
                  <c:v>6.5791007364169999E-4</c:v>
                </c:pt>
                <c:pt idx="815">
                  <c:v>6.575608276762E-4</c:v>
                </c:pt>
                <c:pt idx="816">
                  <c:v>6.5969192655759997E-4</c:v>
                </c:pt>
                <c:pt idx="817">
                  <c:v>6.6346948733550005E-4</c:v>
                </c:pt>
                <c:pt idx="818">
                  <c:v>6.6722568590189997E-4</c:v>
                </c:pt>
                <c:pt idx="819">
                  <c:v>6.7130260867999999E-4</c:v>
                </c:pt>
                <c:pt idx="820">
                  <c:v>6.749234162271E-4</c:v>
                </c:pt>
                <c:pt idx="821">
                  <c:v>6.7679077619689997E-4</c:v>
                </c:pt>
                <c:pt idx="822">
                  <c:v>6.7808799212800005E-4</c:v>
                </c:pt>
                <c:pt idx="823">
                  <c:v>6.7880784627049999E-4</c:v>
                </c:pt>
                <c:pt idx="824">
                  <c:v>6.7746790591630005E-4</c:v>
                </c:pt>
                <c:pt idx="825">
                  <c:v>6.796061643399E-4</c:v>
                </c:pt>
                <c:pt idx="826">
                  <c:v>6.830487400293E-4</c:v>
                </c:pt>
                <c:pt idx="827">
                  <c:v>6.8364746402949995E-4</c:v>
                </c:pt>
                <c:pt idx="828">
                  <c:v>6.8285630550239998E-4</c:v>
                </c:pt>
                <c:pt idx="829">
                  <c:v>6.8024051142860002E-4</c:v>
                </c:pt>
                <c:pt idx="830">
                  <c:v>6.8241439294070005E-4</c:v>
                </c:pt>
                <c:pt idx="831">
                  <c:v>6.8455975269899997E-4</c:v>
                </c:pt>
                <c:pt idx="832">
                  <c:v>6.8689044564960002E-4</c:v>
                </c:pt>
                <c:pt idx="833">
                  <c:v>6.9205072941260003E-4</c:v>
                </c:pt>
                <c:pt idx="834">
                  <c:v>6.9479481317100003E-4</c:v>
                </c:pt>
                <c:pt idx="835">
                  <c:v>6.9658382562919996E-4</c:v>
                </c:pt>
                <c:pt idx="836">
                  <c:v>6.9553608773280005E-4</c:v>
                </c:pt>
                <c:pt idx="837">
                  <c:v>6.9584255106750002E-4</c:v>
                </c:pt>
                <c:pt idx="838">
                  <c:v>6.9944909773769998E-4</c:v>
                </c:pt>
                <c:pt idx="839">
                  <c:v>7.0172984851519995E-4</c:v>
                </c:pt>
                <c:pt idx="840">
                  <c:v>7.0033286465330004E-4</c:v>
                </c:pt>
                <c:pt idx="841">
                  <c:v>7.0613465504720005E-4</c:v>
                </c:pt>
                <c:pt idx="842">
                  <c:v>7.0669059641659997E-4</c:v>
                </c:pt>
                <c:pt idx="843">
                  <c:v>7.0537201827389998E-4</c:v>
                </c:pt>
                <c:pt idx="844">
                  <c:v>7.044240483083E-4</c:v>
                </c:pt>
                <c:pt idx="845">
                  <c:v>7.0277764461930002E-4</c:v>
                </c:pt>
                <c:pt idx="846">
                  <c:v>7.0658366894349998E-4</c:v>
                </c:pt>
                <c:pt idx="847">
                  <c:v>7.0936343399810001E-4</c:v>
                </c:pt>
                <c:pt idx="848">
                  <c:v>7.1046815719460002E-4</c:v>
                </c:pt>
                <c:pt idx="849">
                  <c:v>7.1113818557930002E-4</c:v>
                </c:pt>
                <c:pt idx="850">
                  <c:v>7.1588507853449996E-4</c:v>
                </c:pt>
                <c:pt idx="851">
                  <c:v>7.1337621193379999E-4</c:v>
                </c:pt>
                <c:pt idx="852">
                  <c:v>7.1643386036160004E-4</c:v>
                </c:pt>
                <c:pt idx="853">
                  <c:v>7.1564986137669995E-4</c:v>
                </c:pt>
                <c:pt idx="854">
                  <c:v>7.2021147934719996E-4</c:v>
                </c:pt>
                <c:pt idx="855">
                  <c:v>7.2723918128760002E-4</c:v>
                </c:pt>
                <c:pt idx="856">
                  <c:v>7.2723202174529997E-4</c:v>
                </c:pt>
                <c:pt idx="857">
                  <c:v>7.2705384809520004E-4</c:v>
                </c:pt>
                <c:pt idx="858">
                  <c:v>7.2897825157269998E-4</c:v>
                </c:pt>
                <c:pt idx="859">
                  <c:v>7.3268456617369998E-4</c:v>
                </c:pt>
                <c:pt idx="860">
                  <c:v>7.3401030385870003E-4</c:v>
                </c:pt>
                <c:pt idx="861">
                  <c:v>7.3683279333640003E-4</c:v>
                </c:pt>
                <c:pt idx="862">
                  <c:v>7.3282001540059998E-4</c:v>
                </c:pt>
                <c:pt idx="863">
                  <c:v>7.3537876596669997E-4</c:v>
                </c:pt>
                <c:pt idx="864">
                  <c:v>7.3696108302099997E-4</c:v>
                </c:pt>
                <c:pt idx="865">
                  <c:v>7.3614140274000004E-4</c:v>
                </c:pt>
                <c:pt idx="866">
                  <c:v>7.3890684870999996E-4</c:v>
                </c:pt>
                <c:pt idx="867">
                  <c:v>7.4104510713369999E-4</c:v>
                </c:pt>
                <c:pt idx="868">
                  <c:v>7.4098806362600002E-4</c:v>
                </c:pt>
                <c:pt idx="869">
                  <c:v>7.4219261296090005E-4</c:v>
                </c:pt>
                <c:pt idx="870">
                  <c:v>7.4374640826140005E-4</c:v>
                </c:pt>
                <c:pt idx="871">
                  <c:v>7.4212136678399997E-4</c:v>
                </c:pt>
                <c:pt idx="872">
                  <c:v>7.487000548281E-4</c:v>
                </c:pt>
                <c:pt idx="873">
                  <c:v>7.5254176044840001E-4</c:v>
                </c:pt>
                <c:pt idx="874">
                  <c:v>7.5534282950680005E-4</c:v>
                </c:pt>
                <c:pt idx="875">
                  <c:v>7.583292899653E-4</c:v>
                </c:pt>
                <c:pt idx="876">
                  <c:v>7.5852882582689999E-4</c:v>
                </c:pt>
                <c:pt idx="877">
                  <c:v>7.58650014177E-4</c:v>
                </c:pt>
                <c:pt idx="878">
                  <c:v>7.5969065073880002E-4</c:v>
                </c:pt>
                <c:pt idx="879">
                  <c:v>7.6352519681679998E-4</c:v>
                </c:pt>
                <c:pt idx="880">
                  <c:v>7.6572049874810001E-4</c:v>
                </c:pt>
                <c:pt idx="881">
                  <c:v>7.6810107566420004E-4</c:v>
                </c:pt>
                <c:pt idx="882">
                  <c:v>7.6598417945210003E-4</c:v>
                </c:pt>
                <c:pt idx="883">
                  <c:v>7.6683238148689996E-4</c:v>
                </c:pt>
                <c:pt idx="884">
                  <c:v>7.6609110692520003E-4</c:v>
                </c:pt>
                <c:pt idx="885">
                  <c:v>7.6731701847169997E-4</c:v>
                </c:pt>
                <c:pt idx="886">
                  <c:v>7.6854298822580001E-4</c:v>
                </c:pt>
                <c:pt idx="887">
                  <c:v>7.7189289731899996E-4</c:v>
                </c:pt>
                <c:pt idx="888">
                  <c:v>7.7718147076669998E-4</c:v>
                </c:pt>
                <c:pt idx="889">
                  <c:v>7.7557069016619996E-4</c:v>
                </c:pt>
                <c:pt idx="890">
                  <c:v>7.7450869139280003E-4</c:v>
                </c:pt>
                <c:pt idx="891">
                  <c:v>7.7710306504739999E-4</c:v>
                </c:pt>
                <c:pt idx="892">
                  <c:v>7.8065256820989998E-4</c:v>
                </c:pt>
                <c:pt idx="893">
                  <c:v>7.8468670835719998E-4</c:v>
                </c:pt>
                <c:pt idx="894">
                  <c:v>7.8497180948030004E-4</c:v>
                </c:pt>
                <c:pt idx="895">
                  <c:v>7.857344462536E-4</c:v>
                </c:pt>
                <c:pt idx="896">
                  <c:v>7.8911287710070003E-4</c:v>
                </c:pt>
                <c:pt idx="897">
                  <c:v>7.9095177352429998E-4</c:v>
                </c:pt>
                <c:pt idx="898">
                  <c:v>7.9246994573620004E-4</c:v>
                </c:pt>
                <c:pt idx="899">
                  <c:v>7.9589115921409998E-4</c:v>
                </c:pt>
                <c:pt idx="900">
                  <c:v>7.9907715553420003E-4</c:v>
                </c:pt>
                <c:pt idx="901">
                  <c:v>8.0137932673099996E-4</c:v>
                </c:pt>
                <c:pt idx="902">
                  <c:v>8.0375274410469997E-4</c:v>
                </c:pt>
                <c:pt idx="903">
                  <c:v>8.0587674165139998E-4</c:v>
                </c:pt>
                <c:pt idx="904">
                  <c:v>8.1172131467610001E-4</c:v>
                </c:pt>
                <c:pt idx="905">
                  <c:v>8.1423018127679998E-4</c:v>
                </c:pt>
                <c:pt idx="906">
                  <c:v>8.1584812141949998E-4</c:v>
                </c:pt>
                <c:pt idx="907">
                  <c:v>8.1774400314320002E-4</c:v>
                </c:pt>
                <c:pt idx="908">
                  <c:v>8.1857794430110001E-4</c:v>
                </c:pt>
                <c:pt idx="909">
                  <c:v>8.2224147627129999E-4</c:v>
                </c:pt>
                <c:pt idx="910">
                  <c:v>8.2316802581769996E-4</c:v>
                </c:pt>
                <c:pt idx="911">
                  <c:v>8.2537042908369996E-4</c:v>
                </c:pt>
                <c:pt idx="912">
                  <c:v>8.2815013593060005E-4</c:v>
                </c:pt>
                <c:pt idx="913">
                  <c:v>8.2717370241880005E-4</c:v>
                </c:pt>
                <c:pt idx="914">
                  <c:v>8.2703825319189995E-4</c:v>
                </c:pt>
                <c:pt idx="915">
                  <c:v>8.2858494715769998E-4</c:v>
                </c:pt>
                <c:pt idx="916">
                  <c:v>8.2799338269979998E-4</c:v>
                </c:pt>
                <c:pt idx="917">
                  <c:v>8.312506251968E-4</c:v>
                </c:pt>
                <c:pt idx="918">
                  <c:v>8.3439383888619999E-4</c:v>
                </c:pt>
                <c:pt idx="919">
                  <c:v>8.3038822049279995E-4</c:v>
                </c:pt>
                <c:pt idx="920">
                  <c:v>8.3171389997009995E-4</c:v>
                </c:pt>
                <c:pt idx="921">
                  <c:v>8.3274737698960002E-4</c:v>
                </c:pt>
                <c:pt idx="922">
                  <c:v>8.3167111733930003E-4</c:v>
                </c:pt>
                <c:pt idx="923">
                  <c:v>8.3339598495510002E-4</c:v>
                </c:pt>
                <c:pt idx="924">
                  <c:v>8.3519209874789995E-4</c:v>
                </c:pt>
                <c:pt idx="925">
                  <c:v>8.3794334204869998E-4</c:v>
                </c:pt>
                <c:pt idx="926">
                  <c:v>8.4327469812710005E-4</c:v>
                </c:pt>
                <c:pt idx="927">
                  <c:v>8.4100815001879998E-4</c:v>
                </c:pt>
                <c:pt idx="928">
                  <c:v>8.3939020987600001E-4</c:v>
                </c:pt>
                <c:pt idx="929">
                  <c:v>8.4556260844689997E-4</c:v>
                </c:pt>
                <c:pt idx="930">
                  <c:v>8.4769376553599999E-4</c:v>
                </c:pt>
                <c:pt idx="931">
                  <c:v>8.495825459249E-4</c:v>
                </c:pt>
                <c:pt idx="932">
                  <c:v>8.5162097821010003E-4</c:v>
                </c:pt>
                <c:pt idx="933">
                  <c:v>8.5569790098820005E-4</c:v>
                </c:pt>
                <c:pt idx="934">
                  <c:v>8.5901218699290004E-4</c:v>
                </c:pt>
                <c:pt idx="935">
                  <c:v>8.6132151773200003E-4</c:v>
                </c:pt>
                <c:pt idx="936">
                  <c:v>8.6025235941630004E-4</c:v>
                </c:pt>
                <c:pt idx="937">
                  <c:v>8.6350966012109997E-4</c:v>
                </c:pt>
                <c:pt idx="938">
                  <c:v>8.6733710486439997E-4</c:v>
                </c:pt>
                <c:pt idx="939">
                  <c:v>8.6793582886460002E-4</c:v>
                </c:pt>
                <c:pt idx="940">
                  <c:v>8.7138550588860002E-4</c:v>
                </c:pt>
                <c:pt idx="941">
                  <c:v>8.7241898290809998E-4</c:v>
                </c:pt>
                <c:pt idx="942">
                  <c:v>8.7393715512010001E-4</c:v>
                </c:pt>
                <c:pt idx="943">
                  <c:v>8.7270408403130001E-4</c:v>
                </c:pt>
                <c:pt idx="944">
                  <c:v>8.7244040332729999E-4</c:v>
                </c:pt>
                <c:pt idx="945">
                  <c:v>8.6945394286889999E-4</c:v>
                </c:pt>
                <c:pt idx="946">
                  <c:v>8.7073689792310002E-4</c:v>
                </c:pt>
                <c:pt idx="947">
                  <c:v>8.7213388178500003E-4</c:v>
                </c:pt>
                <c:pt idx="948">
                  <c:v>8.7035202886910005E-4</c:v>
                </c:pt>
                <c:pt idx="949">
                  <c:v>8.7209825869649996E-4</c:v>
                </c:pt>
                <c:pt idx="950">
                  <c:v>8.7177753448490004E-4</c:v>
                </c:pt>
                <c:pt idx="951">
                  <c:v>8.703377679922E-4</c:v>
                </c:pt>
                <c:pt idx="952">
                  <c:v>8.7043043458829997E-4</c:v>
                </c:pt>
                <c:pt idx="953">
                  <c:v>8.7135698413480002E-4</c:v>
                </c:pt>
                <c:pt idx="954">
                  <c:v>8.7208399781960001E-4</c:v>
                </c:pt>
                <c:pt idx="955">
                  <c:v>8.7623932631690005E-4</c:v>
                </c:pt>
                <c:pt idx="956">
                  <c:v>8.7770045502110004E-4</c:v>
                </c:pt>
                <c:pt idx="957">
                  <c:v>8.8120717555280001E-4</c:v>
                </c:pt>
                <c:pt idx="958">
                  <c:v>8.8355212938039996E-4</c:v>
                </c:pt>
                <c:pt idx="959">
                  <c:v>8.841365925036E-4</c:v>
                </c:pt>
                <c:pt idx="960">
                  <c:v>8.8638177840040001E-4</c:v>
                </c:pt>
                <c:pt idx="961">
                  <c:v>8.8985281763600003E-4</c:v>
                </c:pt>
                <c:pt idx="962">
                  <c:v>8.9315284276379997E-4</c:v>
                </c:pt>
                <c:pt idx="963">
                  <c:v>8.9453562395649998E-4</c:v>
                </c:pt>
                <c:pt idx="964">
                  <c:v>8.9745072182269997E-4</c:v>
                </c:pt>
                <c:pt idx="965">
                  <c:v>8.959611295722E-4</c:v>
                </c:pt>
                <c:pt idx="966">
                  <c:v>8.9649565052240003E-4</c:v>
                </c:pt>
                <c:pt idx="967">
                  <c:v>8.9648854918780003E-4</c:v>
                </c:pt>
                <c:pt idx="968">
                  <c:v>8.9956761803479997E-4</c:v>
                </c:pt>
                <c:pt idx="969">
                  <c:v>8.994037052616E-4</c:v>
                </c:pt>
                <c:pt idx="970">
                  <c:v>9.0278213610870003E-4</c:v>
                </c:pt>
                <c:pt idx="971">
                  <c:v>9.0469227870930001E-4</c:v>
                </c:pt>
                <c:pt idx="972">
                  <c:v>9.0606074081729996E-4</c:v>
                </c:pt>
                <c:pt idx="973">
                  <c:v>9.1015908401459998E-4</c:v>
                </c:pt>
                <c:pt idx="974">
                  <c:v>9.1141351731490003E-4</c:v>
                </c:pt>
                <c:pt idx="975">
                  <c:v>9.1428589075800005E-4</c:v>
                </c:pt>
                <c:pt idx="976">
                  <c:v>9.1659516328949995E-4</c:v>
                </c:pt>
                <c:pt idx="977">
                  <c:v>9.1899716062470002E-4</c:v>
                </c:pt>
                <c:pt idx="978">
                  <c:v>9.1913971118629998E-4</c:v>
                </c:pt>
                <c:pt idx="979">
                  <c:v>9.2246109852570004E-4</c:v>
                </c:pt>
                <c:pt idx="980">
                  <c:v>9.226321708411E-4</c:v>
                </c:pt>
                <c:pt idx="981">
                  <c:v>9.2552590649569997E-4</c:v>
                </c:pt>
                <c:pt idx="982">
                  <c:v>9.2903262702750001E-4</c:v>
                </c:pt>
                <c:pt idx="983">
                  <c:v>9.3006616225470003E-4</c:v>
                </c:pt>
                <c:pt idx="984">
                  <c:v>9.2923932243140005E-4</c:v>
                </c:pt>
                <c:pt idx="985">
                  <c:v>9.319620439783E-4</c:v>
                </c:pt>
                <c:pt idx="986">
                  <c:v>9.3430699780579999E-4</c:v>
                </c:pt>
                <c:pt idx="987">
                  <c:v>9.3418580945580005E-4</c:v>
                </c:pt>
                <c:pt idx="988">
                  <c:v>9.3709386419500002E-4</c:v>
                </c:pt>
                <c:pt idx="989">
                  <c:v>9.379063849337E-4</c:v>
                </c:pt>
                <c:pt idx="990">
                  <c:v>9.3891134019939996E-4</c:v>
                </c:pt>
                <c:pt idx="991">
                  <c:v>9.3953142641109997E-4</c:v>
                </c:pt>
                <c:pt idx="992">
                  <c:v>9.3970249872650004E-4</c:v>
                </c:pt>
                <c:pt idx="993">
                  <c:v>9.3902536900709996E-4</c:v>
                </c:pt>
                <c:pt idx="994">
                  <c:v>9.453759994358E-4</c:v>
                </c:pt>
                <c:pt idx="995">
                  <c:v>9.4729330157859997E-4</c:v>
                </c:pt>
                <c:pt idx="996">
                  <c:v>9.4743585214020003E-4</c:v>
                </c:pt>
                <c:pt idx="997">
                  <c:v>9.5041509484869999E-4</c:v>
                </c:pt>
                <c:pt idx="998">
                  <c:v>9.513203403912E-4</c:v>
                </c:pt>
                <c:pt idx="999">
                  <c:v>9.5367239555339996E-4</c:v>
                </c:pt>
                <c:pt idx="1000">
                  <c:v>9.5541862538079997E-4</c:v>
                </c:pt>
                <c:pt idx="1001">
                  <c:v>9.5742859411979998E-4</c:v>
                </c:pt>
                <c:pt idx="1002">
                  <c:v>9.5948128728200004E-4</c:v>
                </c:pt>
                <c:pt idx="1003">
                  <c:v>9.6422107890250001E-4</c:v>
                </c:pt>
                <c:pt idx="1004">
                  <c:v>9.6338713774460003E-4</c:v>
                </c:pt>
                <c:pt idx="1005">
                  <c:v>9.6626667072999999E-4</c:v>
                </c:pt>
                <c:pt idx="1006">
                  <c:v>9.70222405158E-4</c:v>
                </c:pt>
                <c:pt idx="1007">
                  <c:v>9.7367214038970005E-4</c:v>
                </c:pt>
                <c:pt idx="1008">
                  <c:v>9.7752804867920007E-4</c:v>
                </c:pt>
                <c:pt idx="1009">
                  <c:v>9.795736987144E-4</c:v>
                </c:pt>
                <c:pt idx="1010">
                  <c:v>9.8171189893040008E-4</c:v>
                </c:pt>
                <c:pt idx="1011">
                  <c:v>9.8460563458499994E-4</c:v>
                </c:pt>
                <c:pt idx="1012">
                  <c:v>9.877061238512E-4</c:v>
                </c:pt>
                <c:pt idx="1013">
                  <c:v>9.9085655529050003E-4</c:v>
                </c:pt>
                <c:pt idx="1014">
                  <c:v>9.9285214673730006E-4</c:v>
                </c:pt>
                <c:pt idx="1015">
                  <c:v>9.9313724786040001E-4</c:v>
                </c:pt>
                <c:pt idx="1016">
                  <c:v>9.9729257635769995E-4</c:v>
                </c:pt>
                <c:pt idx="1017">
                  <c:v>9.9966605193909991E-4</c:v>
                </c:pt>
                <c:pt idx="1018">
                  <c:v>1.0018328903240001E-3</c:v>
                </c:pt>
                <c:pt idx="1019">
                  <c:v>1.0036503663289999E-3</c:v>
                </c:pt>
                <c:pt idx="1020">
                  <c:v>1.0054180165749999E-3</c:v>
                </c:pt>
                <c:pt idx="1021">
                  <c:v>1.005945377983E-3</c:v>
                </c:pt>
                <c:pt idx="1022">
                  <c:v>1.006537000649E-3</c:v>
                </c:pt>
                <c:pt idx="1023">
                  <c:v>1.0071143042300001E-3</c:v>
                </c:pt>
                <c:pt idx="1024">
                  <c:v>1.008946099319E-3</c:v>
                </c:pt>
                <c:pt idx="1025">
                  <c:v>1.012167660519E-3</c:v>
                </c:pt>
                <c:pt idx="1026">
                  <c:v>1.011875458062E-3</c:v>
                </c:pt>
                <c:pt idx="1027">
                  <c:v>1.010328764096E-3</c:v>
                </c:pt>
                <c:pt idx="1028">
                  <c:v>1.010528416373E-3</c:v>
                </c:pt>
                <c:pt idx="1029">
                  <c:v>1.012581051327E-3</c:v>
                </c:pt>
                <c:pt idx="1030">
                  <c:v>1.0167720029129999E-3</c:v>
                </c:pt>
                <c:pt idx="1031">
                  <c:v>1.021861098707E-3</c:v>
                </c:pt>
                <c:pt idx="1032">
                  <c:v>1.023571705446E-3</c:v>
                </c:pt>
                <c:pt idx="1033">
                  <c:v>1.02479045745E-3</c:v>
                </c:pt>
                <c:pt idx="1034">
                  <c:v>1.027206657454E-3</c:v>
                </c:pt>
                <c:pt idx="1035">
                  <c:v>1.030478160828E-3</c:v>
                </c:pt>
                <c:pt idx="1036">
                  <c:v>1.0337710846219999E-3</c:v>
                </c:pt>
                <c:pt idx="1037">
                  <c:v>1.0376056889070001E-3</c:v>
                </c:pt>
                <c:pt idx="1038">
                  <c:v>1.0430867550889999E-3</c:v>
                </c:pt>
                <c:pt idx="1039">
                  <c:v>1.0457738535479999E-3</c:v>
                </c:pt>
                <c:pt idx="1040">
                  <c:v>1.045894925483E-3</c:v>
                </c:pt>
                <c:pt idx="1041">
                  <c:v>1.045003999025E-3</c:v>
                </c:pt>
                <c:pt idx="1042">
                  <c:v>1.0481044882910001E-3</c:v>
                </c:pt>
                <c:pt idx="1043">
                  <c:v>1.0483183432369999E-3</c:v>
                </c:pt>
                <c:pt idx="1044">
                  <c:v>1.0505350073800001E-3</c:v>
                </c:pt>
                <c:pt idx="1045">
                  <c:v>1.0508128907529999E-3</c:v>
                </c:pt>
                <c:pt idx="1046">
                  <c:v>1.051340368576E-3</c:v>
                </c:pt>
                <c:pt idx="1047">
                  <c:v>1.0531436419109999E-3</c:v>
                </c:pt>
                <c:pt idx="1048">
                  <c:v>1.050242688507E-3</c:v>
                </c:pt>
                <c:pt idx="1049">
                  <c:v>1.053713844158E-3</c:v>
                </c:pt>
                <c:pt idx="1050">
                  <c:v>1.054055988789E-3</c:v>
                </c:pt>
                <c:pt idx="1051">
                  <c:v>1.054476480931E-3</c:v>
                </c:pt>
                <c:pt idx="1052">
                  <c:v>1.054284046404E-3</c:v>
                </c:pt>
                <c:pt idx="1053">
                  <c:v>1.0563224786890001E-3</c:v>
                </c:pt>
                <c:pt idx="1054">
                  <c:v>1.0575199266899999E-3</c:v>
                </c:pt>
                <c:pt idx="1055">
                  <c:v>1.058532041498E-3</c:v>
                </c:pt>
                <c:pt idx="1056">
                  <c:v>1.0605989955369999E-3</c:v>
                </c:pt>
                <c:pt idx="1057">
                  <c:v>1.061725080945E-3</c:v>
                </c:pt>
                <c:pt idx="1058">
                  <c:v>1.064953859895E-3</c:v>
                </c:pt>
                <c:pt idx="1059">
                  <c:v>1.0647472226990001E-3</c:v>
                </c:pt>
                <c:pt idx="1060">
                  <c:v>1.0689238552000001E-3</c:v>
                </c:pt>
                <c:pt idx="1061">
                  <c:v>1.075424137525E-3</c:v>
                </c:pt>
                <c:pt idx="1062">
                  <c:v>1.0788880754259999E-3</c:v>
                </c:pt>
                <c:pt idx="1063">
                  <c:v>1.0810049716380001E-3</c:v>
                </c:pt>
                <c:pt idx="1064">
                  <c:v>1.0830933460970001E-3</c:v>
                </c:pt>
                <c:pt idx="1065">
                  <c:v>1.08650745824E-3</c:v>
                </c:pt>
                <c:pt idx="1066">
                  <c:v>1.0882607894019999E-3</c:v>
                </c:pt>
                <c:pt idx="1067">
                  <c:v>1.089729019441E-3</c:v>
                </c:pt>
                <c:pt idx="1068">
                  <c:v>1.093307044357E-3</c:v>
                </c:pt>
                <c:pt idx="1069">
                  <c:v>1.094034058042E-3</c:v>
                </c:pt>
                <c:pt idx="1070">
                  <c:v>1.095823012292E-3</c:v>
                </c:pt>
                <c:pt idx="1071">
                  <c:v>1.0933426674459999E-3</c:v>
                </c:pt>
                <c:pt idx="1072">
                  <c:v>1.09431205783E-3</c:v>
                </c:pt>
                <c:pt idx="1073">
                  <c:v>1.097661908716E-3</c:v>
                </c:pt>
                <c:pt idx="1074">
                  <c:v>1.1006982531400001E-3</c:v>
                </c:pt>
                <c:pt idx="1075">
                  <c:v>1.1004772968589999E-3</c:v>
                </c:pt>
                <c:pt idx="1076">
                  <c:v>1.099992659874E-3</c:v>
                </c:pt>
                <c:pt idx="1077">
                  <c:v>1.103214221075E-3</c:v>
                </c:pt>
                <c:pt idx="1078">
                  <c:v>1.1038699885829999E-3</c:v>
                </c:pt>
                <c:pt idx="1079">
                  <c:v>1.1053025955329999E-3</c:v>
                </c:pt>
                <c:pt idx="1080">
                  <c:v>1.1075477814300001E-3</c:v>
                </c:pt>
                <c:pt idx="1081">
                  <c:v>1.1102561838919999E-3</c:v>
                </c:pt>
                <c:pt idx="1082">
                  <c:v>1.114554121159E-3</c:v>
                </c:pt>
                <c:pt idx="1083">
                  <c:v>1.114689512178E-3</c:v>
                </c:pt>
                <c:pt idx="1084">
                  <c:v>1.115936785936E-3</c:v>
                </c:pt>
                <c:pt idx="1085">
                  <c:v>1.1191299417990001E-3</c:v>
                </c:pt>
                <c:pt idx="1086">
                  <c:v>1.12101866398E-3</c:v>
                </c:pt>
                <c:pt idx="1087">
                  <c:v>1.123221125454E-3</c:v>
                </c:pt>
                <c:pt idx="1088">
                  <c:v>1.125052920543E-3</c:v>
                </c:pt>
                <c:pt idx="1089">
                  <c:v>1.128174713813E-3</c:v>
                </c:pt>
                <c:pt idx="1090">
                  <c:v>1.1297356104480001E-3</c:v>
                </c:pt>
                <c:pt idx="1091">
                  <c:v>1.134596532211E-3</c:v>
                </c:pt>
                <c:pt idx="1092">
                  <c:v>1.135009923019E-3</c:v>
                </c:pt>
                <c:pt idx="1093">
                  <c:v>1.138930092566E-3</c:v>
                </c:pt>
                <c:pt idx="1094">
                  <c:v>1.143078319728E-3</c:v>
                </c:pt>
                <c:pt idx="1095">
                  <c:v>1.145408954471E-3</c:v>
                </c:pt>
                <c:pt idx="1096">
                  <c:v>1.1484310962259999E-3</c:v>
                </c:pt>
                <c:pt idx="1097">
                  <c:v>1.1496213264760001E-3</c:v>
                </c:pt>
                <c:pt idx="1098">
                  <c:v>1.1509755859149999E-3</c:v>
                </c:pt>
                <c:pt idx="1099">
                  <c:v>1.155073870905E-3</c:v>
                </c:pt>
                <c:pt idx="1100">
                  <c:v>1.1575327953320001E-3</c:v>
                </c:pt>
                <c:pt idx="1101">
                  <c:v>1.1578464182089999E-3</c:v>
                </c:pt>
                <c:pt idx="1102">
                  <c:v>1.1611536610870001E-3</c:v>
                </c:pt>
                <c:pt idx="1103">
                  <c:v>1.1630494846030001E-3</c:v>
                </c:pt>
                <c:pt idx="1104">
                  <c:v>1.1621372541410001E-3</c:v>
                </c:pt>
                <c:pt idx="1105">
                  <c:v>1.162237022072E-3</c:v>
                </c:pt>
                <c:pt idx="1106">
                  <c:v>1.1674542911350001E-3</c:v>
                </c:pt>
                <c:pt idx="1107">
                  <c:v>1.169000985101E-3</c:v>
                </c:pt>
                <c:pt idx="1108">
                  <c:v>1.16890121717E-3</c:v>
                </c:pt>
                <c:pt idx="1109">
                  <c:v>1.168088638224E-3</c:v>
                </c:pt>
                <c:pt idx="1110">
                  <c:v>1.170020201243E-3</c:v>
                </c:pt>
                <c:pt idx="1111">
                  <c:v>1.1727215023710001E-3</c:v>
                </c:pt>
                <c:pt idx="1112">
                  <c:v>1.1737336171789999E-3</c:v>
                </c:pt>
                <c:pt idx="1113">
                  <c:v>1.176698715426E-3</c:v>
                </c:pt>
                <c:pt idx="1114">
                  <c:v>1.180226798169E-3</c:v>
                </c:pt>
                <c:pt idx="1115">
                  <c:v>1.1808824492620001E-3</c:v>
                </c:pt>
                <c:pt idx="1116">
                  <c:v>1.1816950282079999E-3</c:v>
                </c:pt>
                <c:pt idx="1117">
                  <c:v>1.1855296324939999E-3</c:v>
                </c:pt>
                <c:pt idx="1118">
                  <c:v>1.1881738901139999E-3</c:v>
                </c:pt>
                <c:pt idx="1119">
                  <c:v>1.1935622897000001E-3</c:v>
                </c:pt>
                <c:pt idx="1120">
                  <c:v>1.194902230054E-3</c:v>
                </c:pt>
                <c:pt idx="1121">
                  <c:v>1.196085475385E-3</c:v>
                </c:pt>
                <c:pt idx="1122">
                  <c:v>1.198316342197E-3</c:v>
                </c:pt>
                <c:pt idx="1123">
                  <c:v>1.1991574428979999E-3</c:v>
                </c:pt>
                <c:pt idx="1124">
                  <c:v>1.2029706267639999E-3</c:v>
                </c:pt>
                <c:pt idx="1125">
                  <c:v>1.2081095483149999E-3</c:v>
                </c:pt>
                <c:pt idx="1126">
                  <c:v>1.210547168739E-3</c:v>
                </c:pt>
                <c:pt idx="1127">
                  <c:v>1.212286180817E-3</c:v>
                </c:pt>
                <c:pt idx="1128">
                  <c:v>1.218772260472E-3</c:v>
                </c:pt>
                <c:pt idx="1129">
                  <c:v>1.222250401042E-3</c:v>
                </c:pt>
                <c:pt idx="1130">
                  <c:v>1.2256288900970001E-3</c:v>
                </c:pt>
                <c:pt idx="1131">
                  <c:v>1.227817032486E-3</c:v>
                </c:pt>
                <c:pt idx="1132">
                  <c:v>1.230126363225E-3</c:v>
                </c:pt>
                <c:pt idx="1133">
                  <c:v>1.234630937688E-3</c:v>
                </c:pt>
                <c:pt idx="1134">
                  <c:v>1.2361491099000001E-3</c:v>
                </c:pt>
                <c:pt idx="1135">
                  <c:v>1.2412095675240001E-3</c:v>
                </c:pt>
                <c:pt idx="1136">
                  <c:v>1.242407015525E-3</c:v>
                </c:pt>
                <c:pt idx="1137">
                  <c:v>1.243682811037E-3</c:v>
                </c:pt>
                <c:pt idx="1138">
                  <c:v>1.2445737374950001E-3</c:v>
                </c:pt>
                <c:pt idx="1139">
                  <c:v>1.243290840648E-3</c:v>
                </c:pt>
                <c:pt idx="1140">
                  <c:v>1.2453363742679999E-3</c:v>
                </c:pt>
                <c:pt idx="1141">
                  <c:v>1.248237327673E-3</c:v>
                </c:pt>
                <c:pt idx="1142">
                  <c:v>1.2526705395429999E-3</c:v>
                </c:pt>
                <c:pt idx="1143">
                  <c:v>1.253148075193E-3</c:v>
                </c:pt>
                <c:pt idx="1144">
                  <c:v>1.2542671756820001E-3</c:v>
                </c:pt>
                <c:pt idx="1145">
                  <c:v>1.2520434102040001E-3</c:v>
                </c:pt>
                <c:pt idx="1146">
                  <c:v>1.254602102563E-3</c:v>
                </c:pt>
                <c:pt idx="1147">
                  <c:v>1.2580376351249999E-3</c:v>
                </c:pt>
                <c:pt idx="1148">
                  <c:v>1.261423109099E-3</c:v>
                </c:pt>
                <c:pt idx="1149">
                  <c:v>1.263433136046E-3</c:v>
                </c:pt>
                <c:pt idx="1150">
                  <c:v>1.2660488719119999E-3</c:v>
                </c:pt>
                <c:pt idx="1151">
                  <c:v>1.2673675082619999E-3</c:v>
                </c:pt>
                <c:pt idx="1152">
                  <c:v>1.266775885597E-3</c:v>
                </c:pt>
                <c:pt idx="1153">
                  <c:v>1.267652609386E-3</c:v>
                </c:pt>
                <c:pt idx="1154">
                  <c:v>1.2692633317779999E-3</c:v>
                </c:pt>
                <c:pt idx="1155">
                  <c:v>1.273596892133E-3</c:v>
                </c:pt>
                <c:pt idx="1156">
                  <c:v>1.27536454238E-3</c:v>
                </c:pt>
                <c:pt idx="1157">
                  <c:v>1.2760201934730001E-3</c:v>
                </c:pt>
                <c:pt idx="1158">
                  <c:v>1.27488700673E-3</c:v>
                </c:pt>
                <c:pt idx="1159">
                  <c:v>1.276497729123E-3</c:v>
                </c:pt>
                <c:pt idx="1160">
                  <c:v>1.2769396416839999E-3</c:v>
                </c:pt>
                <c:pt idx="1161">
                  <c:v>1.2774813221769999E-3</c:v>
                </c:pt>
                <c:pt idx="1162">
                  <c:v>1.2778021628040001E-3</c:v>
                </c:pt>
                <c:pt idx="1163">
                  <c:v>1.282598939724E-3</c:v>
                </c:pt>
                <c:pt idx="1164">
                  <c:v>1.2838818365709999E-3</c:v>
                </c:pt>
                <c:pt idx="1165">
                  <c:v>1.286611659452E-3</c:v>
                </c:pt>
                <c:pt idx="1166">
                  <c:v>1.289049279876E-3</c:v>
                </c:pt>
                <c:pt idx="1167">
                  <c:v>1.29327585455E-3</c:v>
                </c:pt>
                <c:pt idx="1168">
                  <c:v>1.297188922763E-3</c:v>
                </c:pt>
                <c:pt idx="1169">
                  <c:v>1.2988139642399999E-3</c:v>
                </c:pt>
                <c:pt idx="1170">
                  <c:v>1.302655669861E-3</c:v>
                </c:pt>
                <c:pt idx="1171">
                  <c:v>1.304273610003E-3</c:v>
                </c:pt>
                <c:pt idx="1172">
                  <c:v>1.306468853727E-3</c:v>
                </c:pt>
                <c:pt idx="1173">
                  <c:v>1.307659200393E-3</c:v>
                </c:pt>
                <c:pt idx="1174">
                  <c:v>1.310075400397E-3</c:v>
                </c:pt>
                <c:pt idx="1175">
                  <c:v>1.309861545451E-3</c:v>
                </c:pt>
                <c:pt idx="1176">
                  <c:v>1.309170154855E-3</c:v>
                </c:pt>
                <c:pt idx="1177">
                  <c:v>1.3118786737319999E-3</c:v>
                </c:pt>
                <c:pt idx="1178">
                  <c:v>1.3145443517710001E-3</c:v>
                </c:pt>
                <c:pt idx="1179">
                  <c:v>1.31925556343E-3</c:v>
                </c:pt>
                <c:pt idx="1180">
                  <c:v>1.3187424046920001E-3</c:v>
                </c:pt>
                <c:pt idx="1181">
                  <c:v>1.3233823701740001E-3</c:v>
                </c:pt>
                <c:pt idx="1182">
                  <c:v>1.327366684563E-3</c:v>
                </c:pt>
                <c:pt idx="1183">
                  <c:v>1.3287493493410001E-3</c:v>
                </c:pt>
                <c:pt idx="1184">
                  <c:v>1.3323702150960001E-3</c:v>
                </c:pt>
                <c:pt idx="1185">
                  <c:v>1.336432876997E-3</c:v>
                </c:pt>
                <c:pt idx="1186">
                  <c:v>1.342198927887E-3</c:v>
                </c:pt>
                <c:pt idx="1187">
                  <c:v>1.3419138267640001E-3</c:v>
                </c:pt>
                <c:pt idx="1188">
                  <c:v>1.342811970972E-3</c:v>
                </c:pt>
                <c:pt idx="1189">
                  <c:v>1.3420279137789999E-3</c:v>
                </c:pt>
                <c:pt idx="1190">
                  <c:v>1.3460407499220001E-3</c:v>
                </c:pt>
                <c:pt idx="1191">
                  <c:v>1.347758457996E-3</c:v>
                </c:pt>
                <c:pt idx="1192">
                  <c:v>1.3491483405230001E-3</c:v>
                </c:pt>
                <c:pt idx="1193">
                  <c:v>1.351707032882E-3</c:v>
                </c:pt>
                <c:pt idx="1194">
                  <c:v>1.355534535833E-3</c:v>
                </c:pt>
                <c:pt idx="1195">
                  <c:v>1.3557126512750001E-3</c:v>
                </c:pt>
                <c:pt idx="1196">
                  <c:v>1.3582999818030001E-3</c:v>
                </c:pt>
                <c:pt idx="1197">
                  <c:v>1.362519455142E-3</c:v>
                </c:pt>
                <c:pt idx="1198">
                  <c:v>1.3645864091809999E-3</c:v>
                </c:pt>
                <c:pt idx="1199">
                  <c:v>1.3702884316439999E-3</c:v>
                </c:pt>
                <c:pt idx="1200">
                  <c:v>1.371856429614E-3</c:v>
                </c:pt>
                <c:pt idx="1201">
                  <c:v>1.3731465442110001E-3</c:v>
                </c:pt>
                <c:pt idx="1202">
                  <c:v>1.374949817546E-3</c:v>
                </c:pt>
                <c:pt idx="1203">
                  <c:v>1.3760902220379999E-3</c:v>
                </c:pt>
                <c:pt idx="1204">
                  <c:v>1.3762398157270001E-3</c:v>
                </c:pt>
                <c:pt idx="1205">
                  <c:v>1.378670334816E-3</c:v>
                </c:pt>
                <c:pt idx="1206">
                  <c:v>1.3772804522889999E-3</c:v>
                </c:pt>
                <c:pt idx="1207">
                  <c:v>1.3741586590190001E-3</c:v>
                </c:pt>
                <c:pt idx="1208">
                  <c:v>1.3754629762840001E-3</c:v>
                </c:pt>
                <c:pt idx="1209">
                  <c:v>1.3791478704659999E-3</c:v>
                </c:pt>
                <c:pt idx="1210">
                  <c:v>1.3803096953779999E-3</c:v>
                </c:pt>
                <c:pt idx="1211">
                  <c:v>1.3842725893480001E-3</c:v>
                </c:pt>
                <c:pt idx="1212">
                  <c:v>1.3868241803719999E-3</c:v>
                </c:pt>
                <c:pt idx="1213">
                  <c:v>1.389062264934E-3</c:v>
                </c:pt>
                <c:pt idx="1214">
                  <c:v>1.3910151319580001E-3</c:v>
                </c:pt>
                <c:pt idx="1215">
                  <c:v>1.392903970554E-3</c:v>
                </c:pt>
                <c:pt idx="1216">
                  <c:v>1.397037878633E-3</c:v>
                </c:pt>
                <c:pt idx="1217">
                  <c:v>1.4014712069179999E-3</c:v>
                </c:pt>
                <c:pt idx="1218">
                  <c:v>1.404044218361E-3</c:v>
                </c:pt>
                <c:pt idx="1219">
                  <c:v>1.4031747123229999E-3</c:v>
                </c:pt>
                <c:pt idx="1220">
                  <c:v>1.4068381860849999E-3</c:v>
                </c:pt>
                <c:pt idx="1221">
                  <c:v>1.4095465885480001E-3</c:v>
                </c:pt>
                <c:pt idx="1222">
                  <c:v>1.4151488430800001E-3</c:v>
                </c:pt>
                <c:pt idx="1223">
                  <c:v>1.4176719123499999E-3</c:v>
                </c:pt>
                <c:pt idx="1224">
                  <c:v>1.4212642563510001E-3</c:v>
                </c:pt>
                <c:pt idx="1225">
                  <c:v>1.423302688636E-3</c:v>
                </c:pt>
                <c:pt idx="1226">
                  <c:v>1.426388858818E-3</c:v>
                </c:pt>
                <c:pt idx="1227">
                  <c:v>1.429389580153E-3</c:v>
                </c:pt>
                <c:pt idx="1228">
                  <c:v>1.4321906492109999E-3</c:v>
                </c:pt>
                <c:pt idx="1229">
                  <c:v>1.4328891411419999E-3</c:v>
                </c:pt>
                <c:pt idx="1230">
                  <c:v>1.4378285268320001E-3</c:v>
                </c:pt>
                <c:pt idx="1231">
                  <c:v>1.440807827748E-3</c:v>
                </c:pt>
                <c:pt idx="1232">
                  <c:v>1.441035885364E-3</c:v>
                </c:pt>
                <c:pt idx="1233">
                  <c:v>1.4436730416489999E-3</c:v>
                </c:pt>
                <c:pt idx="1234">
                  <c:v>1.4450486050919999E-3</c:v>
                </c:pt>
                <c:pt idx="1235">
                  <c:v>1.447750022635E-3</c:v>
                </c:pt>
                <c:pt idx="1236">
                  <c:v>1.451399293728E-3</c:v>
                </c:pt>
                <c:pt idx="1237">
                  <c:v>1.45422888454E-3</c:v>
                </c:pt>
                <c:pt idx="1238">
                  <c:v>1.4576643006879999E-3</c:v>
                </c:pt>
                <c:pt idx="1239">
                  <c:v>1.4623898314309999E-3</c:v>
                </c:pt>
                <c:pt idx="1240">
                  <c:v>1.4628744684160001E-3</c:v>
                </c:pt>
                <c:pt idx="1241">
                  <c:v>1.463195192628E-3</c:v>
                </c:pt>
                <c:pt idx="1242">
                  <c:v>1.464186003432E-3</c:v>
                </c:pt>
                <c:pt idx="1243">
                  <c:v>1.4670726377519999E-3</c:v>
                </c:pt>
                <c:pt idx="1244">
                  <c:v>1.4700376195829999E-3</c:v>
                </c:pt>
                <c:pt idx="1245">
                  <c:v>1.4731595292690001E-3</c:v>
                </c:pt>
                <c:pt idx="1246">
                  <c:v>1.474371179938E-3</c:v>
                </c:pt>
                <c:pt idx="1247">
                  <c:v>1.47769250907E-3</c:v>
                </c:pt>
                <c:pt idx="1248">
                  <c:v>1.480664708652E-3</c:v>
                </c:pt>
                <c:pt idx="1249">
                  <c:v>1.483622589149E-3</c:v>
                </c:pt>
                <c:pt idx="1250">
                  <c:v>1.48456345778E-3</c:v>
                </c:pt>
                <c:pt idx="1251">
                  <c:v>1.4898591907690001E-3</c:v>
                </c:pt>
                <c:pt idx="1252">
                  <c:v>1.494962489232E-3</c:v>
                </c:pt>
                <c:pt idx="1253">
                  <c:v>1.5002582222220001E-3</c:v>
                </c:pt>
                <c:pt idx="1254">
                  <c:v>1.5045062173159999E-3</c:v>
                </c:pt>
                <c:pt idx="1255">
                  <c:v>1.507378532551E-3</c:v>
                </c:pt>
                <c:pt idx="1256">
                  <c:v>1.509637921117E-3</c:v>
                </c:pt>
                <c:pt idx="1257">
                  <c:v>1.5109138330439999E-3</c:v>
                </c:pt>
                <c:pt idx="1258">
                  <c:v>1.514734118246E-3</c:v>
                </c:pt>
                <c:pt idx="1259">
                  <c:v>1.5166942030189999E-3</c:v>
                </c:pt>
                <c:pt idx="1260">
                  <c:v>1.5212843427429999E-3</c:v>
                </c:pt>
                <c:pt idx="1261">
                  <c:v>1.523265731521E-3</c:v>
                </c:pt>
                <c:pt idx="1262">
                  <c:v>1.5223248628899999E-3</c:v>
                </c:pt>
                <c:pt idx="1263">
                  <c:v>1.5238430351020001E-3</c:v>
                </c:pt>
                <c:pt idx="1264">
                  <c:v>1.5244203386829999E-3</c:v>
                </c:pt>
                <c:pt idx="1265">
                  <c:v>1.5282264212150001E-3</c:v>
                </c:pt>
                <c:pt idx="1266">
                  <c:v>1.532809459604E-3</c:v>
                </c:pt>
                <c:pt idx="1267">
                  <c:v>1.539274118841E-3</c:v>
                </c:pt>
                <c:pt idx="1268">
                  <c:v>1.540685305372E-3</c:v>
                </c:pt>
                <c:pt idx="1269">
                  <c:v>1.541590550914E-3</c:v>
                </c:pt>
                <c:pt idx="1270">
                  <c:v>1.5414408408110001E-3</c:v>
                </c:pt>
                <c:pt idx="1271">
                  <c:v>1.5436788089570001E-3</c:v>
                </c:pt>
                <c:pt idx="1272">
                  <c:v>1.549829845317E-3</c:v>
                </c:pt>
                <c:pt idx="1273">
                  <c:v>1.549680251628E-3</c:v>
                </c:pt>
                <c:pt idx="1274">
                  <c:v>1.552060828544E-3</c:v>
                </c:pt>
                <c:pt idx="1275">
                  <c:v>1.555310911499E-3</c:v>
                </c:pt>
                <c:pt idx="1276">
                  <c:v>1.5549260424450001E-3</c:v>
                </c:pt>
                <c:pt idx="1277">
                  <c:v>1.5554035780949999E-3</c:v>
                </c:pt>
                <c:pt idx="1278">
                  <c:v>1.5570500399920001E-3</c:v>
                </c:pt>
                <c:pt idx="1279">
                  <c:v>1.5599081525579999E-3</c:v>
                </c:pt>
                <c:pt idx="1280">
                  <c:v>1.563756959513E-3</c:v>
                </c:pt>
                <c:pt idx="1281">
                  <c:v>1.5631654532630001E-3</c:v>
                </c:pt>
                <c:pt idx="1282">
                  <c:v>1.5638781478629999E-3</c:v>
                </c:pt>
                <c:pt idx="1283">
                  <c:v>1.568318577483E-3</c:v>
                </c:pt>
                <c:pt idx="1284">
                  <c:v>1.5700862277300001E-3</c:v>
                </c:pt>
                <c:pt idx="1285">
                  <c:v>1.5741630923000001E-3</c:v>
                </c:pt>
                <c:pt idx="1286">
                  <c:v>1.579487347044E-3</c:v>
                </c:pt>
                <c:pt idx="1287">
                  <c:v>1.584961311892E-3</c:v>
                </c:pt>
                <c:pt idx="1288">
                  <c:v>1.588275539689E-3</c:v>
                </c:pt>
                <c:pt idx="1289">
                  <c:v>1.5926447231320001E-3</c:v>
                </c:pt>
                <c:pt idx="1290">
                  <c:v>1.59618712496E-3</c:v>
                </c:pt>
                <c:pt idx="1291">
                  <c:v>1.5980758471409999E-3</c:v>
                </c:pt>
                <c:pt idx="1292">
                  <c:v>1.601390191354E-3</c:v>
                </c:pt>
                <c:pt idx="1293">
                  <c:v>1.6014756402E-3</c:v>
                </c:pt>
                <c:pt idx="1294">
                  <c:v>1.606037258171E-3</c:v>
                </c:pt>
                <c:pt idx="1295">
                  <c:v>1.604611752555E-3</c:v>
                </c:pt>
                <c:pt idx="1296">
                  <c:v>1.603385899216E-3</c:v>
                </c:pt>
                <c:pt idx="1297">
                  <c:v>1.6011977568269999E-3</c:v>
                </c:pt>
                <c:pt idx="1298">
                  <c:v>1.6014614375309999E-3</c:v>
                </c:pt>
                <c:pt idx="1299">
                  <c:v>1.60328601487E-3</c:v>
                </c:pt>
                <c:pt idx="1300">
                  <c:v>1.605630968697E-3</c:v>
                </c:pt>
                <c:pt idx="1301">
                  <c:v>1.610584557056E-3</c:v>
                </c:pt>
                <c:pt idx="1302">
                  <c:v>1.6137635102500001E-3</c:v>
                </c:pt>
                <c:pt idx="1303">
                  <c:v>1.617676462047E-3</c:v>
                </c:pt>
                <c:pt idx="1304">
                  <c:v>1.6213257331399999E-3</c:v>
                </c:pt>
                <c:pt idx="1305">
                  <c:v>1.6276977257799999E-3</c:v>
                </c:pt>
                <c:pt idx="1306">
                  <c:v>1.6342051094399999E-3</c:v>
                </c:pt>
                <c:pt idx="1307">
                  <c:v>1.6373198013749999E-3</c:v>
                </c:pt>
                <c:pt idx="1308">
                  <c:v>1.639073132537E-3</c:v>
                </c:pt>
                <c:pt idx="1309">
                  <c:v>1.6417745500799999E-3</c:v>
                </c:pt>
                <c:pt idx="1310">
                  <c:v>1.6441122861579999E-3</c:v>
                </c:pt>
                <c:pt idx="1311">
                  <c:v>1.648552715778E-3</c:v>
                </c:pt>
                <c:pt idx="1312">
                  <c:v>1.651867059991E-3</c:v>
                </c:pt>
                <c:pt idx="1313">
                  <c:v>1.6561863012609999E-3</c:v>
                </c:pt>
                <c:pt idx="1314">
                  <c:v>1.6587807331229999E-3</c:v>
                </c:pt>
                <c:pt idx="1315">
                  <c:v>1.6582959797229999E-3</c:v>
                </c:pt>
                <c:pt idx="1316">
                  <c:v>1.6573837492609999E-3</c:v>
                </c:pt>
                <c:pt idx="1317">
                  <c:v>1.6603914555159999E-3</c:v>
                </c:pt>
                <c:pt idx="1318">
                  <c:v>1.6654093051330001E-3</c:v>
                </c:pt>
                <c:pt idx="1319">
                  <c:v>1.6704768640919999E-3</c:v>
                </c:pt>
                <c:pt idx="1320">
                  <c:v>1.6730570932850001E-3</c:v>
                </c:pt>
                <c:pt idx="1321">
                  <c:v>1.673434861004E-3</c:v>
                </c:pt>
                <c:pt idx="1322">
                  <c:v>1.672194572166E-3</c:v>
                </c:pt>
                <c:pt idx="1323">
                  <c:v>1.6720877029E-3</c:v>
                </c:pt>
                <c:pt idx="1324">
                  <c:v>1.672016456723E-3</c:v>
                </c:pt>
                <c:pt idx="1325">
                  <c:v>1.6746179899199999E-3</c:v>
                </c:pt>
                <c:pt idx="1326">
                  <c:v>1.678880187683E-3</c:v>
                </c:pt>
                <c:pt idx="1327">
                  <c:v>1.6834845300760001E-3</c:v>
                </c:pt>
                <c:pt idx="1328">
                  <c:v>1.687076874077E-3</c:v>
                </c:pt>
                <c:pt idx="1329">
                  <c:v>1.6868701204660001E-3</c:v>
                </c:pt>
                <c:pt idx="1330">
                  <c:v>1.6891295090320001E-3</c:v>
                </c:pt>
                <c:pt idx="1331">
                  <c:v>1.6939976485450001E-3</c:v>
                </c:pt>
                <c:pt idx="1332">
                  <c:v>1.6967772971840001E-3</c:v>
                </c:pt>
                <c:pt idx="1333">
                  <c:v>1.7019946826619999E-3</c:v>
                </c:pt>
                <c:pt idx="1334">
                  <c:v>1.7044250853360001E-3</c:v>
                </c:pt>
                <c:pt idx="1335">
                  <c:v>1.7093217466030001E-3</c:v>
                </c:pt>
                <c:pt idx="1336">
                  <c:v>1.7096139490600001E-3</c:v>
                </c:pt>
                <c:pt idx="1337">
                  <c:v>1.7120444681499999E-3</c:v>
                </c:pt>
                <c:pt idx="1338">
                  <c:v>1.713177654892E-3</c:v>
                </c:pt>
                <c:pt idx="1339">
                  <c:v>1.719421357848E-3</c:v>
                </c:pt>
                <c:pt idx="1340">
                  <c:v>1.7233343096449999E-3</c:v>
                </c:pt>
                <c:pt idx="1341">
                  <c:v>1.7243607435379999E-3</c:v>
                </c:pt>
                <c:pt idx="1342">
                  <c:v>1.7310463590549999E-3</c:v>
                </c:pt>
                <c:pt idx="1343">
                  <c:v>1.73139560502E-3</c:v>
                </c:pt>
                <c:pt idx="1344">
                  <c:v>1.735679223202E-3</c:v>
                </c:pt>
                <c:pt idx="1345">
                  <c:v>1.734346384183E-3</c:v>
                </c:pt>
                <c:pt idx="1346">
                  <c:v>1.7389578279109999E-3</c:v>
                </c:pt>
                <c:pt idx="1347">
                  <c:v>1.74042605795E-3</c:v>
                </c:pt>
                <c:pt idx="1348">
                  <c:v>1.7451515886930001E-3</c:v>
                </c:pt>
                <c:pt idx="1349">
                  <c:v>1.744488719851E-3</c:v>
                </c:pt>
                <c:pt idx="1350">
                  <c:v>1.7493283376099999E-3</c:v>
                </c:pt>
                <c:pt idx="1351">
                  <c:v>1.7526996089149999E-3</c:v>
                </c:pt>
                <c:pt idx="1352">
                  <c:v>1.7536261584610001E-3</c:v>
                </c:pt>
                <c:pt idx="1353">
                  <c:v>1.7558071995150001E-3</c:v>
                </c:pt>
                <c:pt idx="1354">
                  <c:v>1.7578599508849999E-3</c:v>
                </c:pt>
                <c:pt idx="1355">
                  <c:v>1.7649802612140001E-3</c:v>
                </c:pt>
                <c:pt idx="1356">
                  <c:v>1.7727350350469999E-3</c:v>
                </c:pt>
                <c:pt idx="1357">
                  <c:v>1.7766265664249999E-3</c:v>
                </c:pt>
                <c:pt idx="1358">
                  <c:v>1.7783656949179999E-3</c:v>
                </c:pt>
                <c:pt idx="1359">
                  <c:v>1.7811311408880001E-3</c:v>
                </c:pt>
                <c:pt idx="1360">
                  <c:v>1.7806608229879999E-3</c:v>
                </c:pt>
                <c:pt idx="1361">
                  <c:v>1.7833407036959999E-3</c:v>
                </c:pt>
                <c:pt idx="1362">
                  <c:v>1.788116176613E-3</c:v>
                </c:pt>
                <c:pt idx="1363">
                  <c:v>1.7944595310839999E-3</c:v>
                </c:pt>
                <c:pt idx="1364">
                  <c:v>1.795607153326E-3</c:v>
                </c:pt>
                <c:pt idx="1365">
                  <c:v>1.7966690938919999E-3</c:v>
                </c:pt>
                <c:pt idx="1366">
                  <c:v>1.7957781674340001E-3</c:v>
                </c:pt>
                <c:pt idx="1367">
                  <c:v>1.801002654247E-3</c:v>
                </c:pt>
                <c:pt idx="1368">
                  <c:v>1.8046163022519999E-3</c:v>
                </c:pt>
                <c:pt idx="1369">
                  <c:v>1.8101115711030001E-3</c:v>
                </c:pt>
                <c:pt idx="1370">
                  <c:v>1.814274000935E-3</c:v>
                </c:pt>
                <c:pt idx="1371">
                  <c:v>1.8170608673240001E-3</c:v>
                </c:pt>
                <c:pt idx="1372">
                  <c:v>1.8174813594669999E-3</c:v>
                </c:pt>
                <c:pt idx="1373">
                  <c:v>1.8200401682410001E-3</c:v>
                </c:pt>
                <c:pt idx="1374">
                  <c:v>1.823974540457E-3</c:v>
                </c:pt>
                <c:pt idx="1375">
                  <c:v>1.823575352319E-3</c:v>
                </c:pt>
                <c:pt idx="1376">
                  <c:v>1.8243166850880001E-3</c:v>
                </c:pt>
                <c:pt idx="1377">
                  <c:v>1.8235896714030001E-3</c:v>
                </c:pt>
                <c:pt idx="1378">
                  <c:v>1.8259559292349999E-3</c:v>
                </c:pt>
                <c:pt idx="1379">
                  <c:v>1.8244021339340001E-3</c:v>
                </c:pt>
                <c:pt idx="1380">
                  <c:v>1.8263265956189999E-3</c:v>
                </c:pt>
                <c:pt idx="1381">
                  <c:v>1.8274099566039999E-3</c:v>
                </c:pt>
                <c:pt idx="1382">
                  <c:v>1.8324776319790001E-3</c:v>
                </c:pt>
                <c:pt idx="1383">
                  <c:v>1.8351005855950001E-3</c:v>
                </c:pt>
                <c:pt idx="1384">
                  <c:v>1.8383791903029999E-3</c:v>
                </c:pt>
                <c:pt idx="1385">
                  <c:v>1.843468169682E-3</c:v>
                </c:pt>
                <c:pt idx="1386">
                  <c:v>1.849177293479E-3</c:v>
                </c:pt>
                <c:pt idx="1387">
                  <c:v>1.8531472887840001E-3</c:v>
                </c:pt>
                <c:pt idx="1388">
                  <c:v>1.8556633731349999E-3</c:v>
                </c:pt>
                <c:pt idx="1389">
                  <c:v>1.861871336587E-3</c:v>
                </c:pt>
                <c:pt idx="1390">
                  <c:v>1.8644444644450001E-3</c:v>
                </c:pt>
                <c:pt idx="1391">
                  <c:v>1.86912715435E-3</c:v>
                </c:pt>
                <c:pt idx="1392">
                  <c:v>1.869569066912E-3</c:v>
                </c:pt>
                <c:pt idx="1393">
                  <c:v>1.8718640785660001E-3</c:v>
                </c:pt>
                <c:pt idx="1394">
                  <c:v>1.8748790025709999E-3</c:v>
                </c:pt>
                <c:pt idx="1395">
                  <c:v>1.880039344542E-3</c:v>
                </c:pt>
                <c:pt idx="1396">
                  <c:v>1.879134215415E-3</c:v>
                </c:pt>
                <c:pt idx="1397">
                  <c:v>1.8806951120500001E-3</c:v>
                </c:pt>
                <c:pt idx="1398">
                  <c:v>1.8849787302319999E-3</c:v>
                </c:pt>
                <c:pt idx="1399">
                  <c:v>1.885620178655E-3</c:v>
                </c:pt>
                <c:pt idx="1400">
                  <c:v>1.8899608403440001E-3</c:v>
                </c:pt>
                <c:pt idx="1401">
                  <c:v>1.894201734103E-3</c:v>
                </c:pt>
                <c:pt idx="1402">
                  <c:v>1.898471033201E-3</c:v>
                </c:pt>
                <c:pt idx="1403">
                  <c:v>1.899661379866E-3</c:v>
                </c:pt>
                <c:pt idx="1404">
                  <c:v>1.9028116948900001E-3</c:v>
                </c:pt>
                <c:pt idx="1405">
                  <c:v>1.9020632607860001E-3</c:v>
                </c:pt>
                <c:pt idx="1406">
                  <c:v>1.908043283038E-3</c:v>
                </c:pt>
                <c:pt idx="1407">
                  <c:v>1.9096683245149999E-3</c:v>
                </c:pt>
                <c:pt idx="1408">
                  <c:v>1.9109370186919999E-3</c:v>
                </c:pt>
                <c:pt idx="1409">
                  <c:v>1.917423098348E-3</c:v>
                </c:pt>
                <c:pt idx="1410">
                  <c:v>1.917936257087E-3</c:v>
                </c:pt>
                <c:pt idx="1411">
                  <c:v>1.917658257298E-3</c:v>
                </c:pt>
                <c:pt idx="1412">
                  <c:v>1.9219918176530001E-3</c:v>
                </c:pt>
                <c:pt idx="1413">
                  <c:v>1.9254272337999999E-3</c:v>
                </c:pt>
                <c:pt idx="1414">
                  <c:v>1.92903378047E-3</c:v>
                </c:pt>
                <c:pt idx="1415">
                  <c:v>1.935206120834E-3</c:v>
                </c:pt>
                <c:pt idx="1416">
                  <c:v>1.938164001331E-3</c:v>
                </c:pt>
                <c:pt idx="1417">
                  <c:v>1.943687791936E-3</c:v>
                </c:pt>
                <c:pt idx="1418">
                  <c:v>1.948712742887E-3</c:v>
                </c:pt>
                <c:pt idx="1419">
                  <c:v>1.9507796969259999E-3</c:v>
                </c:pt>
                <c:pt idx="1420">
                  <c:v>1.9532742444430002E-3</c:v>
                </c:pt>
                <c:pt idx="1421">
                  <c:v>1.9584489054980002E-3</c:v>
                </c:pt>
                <c:pt idx="1422">
                  <c:v>1.9589976873249999E-3</c:v>
                </c:pt>
                <c:pt idx="1423">
                  <c:v>1.9640938844530001E-3</c:v>
                </c:pt>
                <c:pt idx="1424">
                  <c:v>1.9662533886729999E-3</c:v>
                </c:pt>
                <c:pt idx="1425">
                  <c:v>1.9674294162540002E-3</c:v>
                </c:pt>
                <c:pt idx="1426">
                  <c:v>1.9686911255119999E-3</c:v>
                </c:pt>
                <c:pt idx="1427">
                  <c:v>1.9717416726049999E-3</c:v>
                </c:pt>
                <c:pt idx="1428">
                  <c:v>1.974400132895E-3</c:v>
                </c:pt>
                <c:pt idx="1429">
                  <c:v>1.9749063067139999E-3</c:v>
                </c:pt>
                <c:pt idx="1430">
                  <c:v>1.979888416827E-3</c:v>
                </c:pt>
                <c:pt idx="1431">
                  <c:v>1.980829285458E-3</c:v>
                </c:pt>
                <c:pt idx="1432">
                  <c:v>1.9841149915010002E-3</c:v>
                </c:pt>
                <c:pt idx="1433">
                  <c:v>1.984307309613E-3</c:v>
                </c:pt>
                <c:pt idx="1434">
                  <c:v>1.9856188446280001E-3</c:v>
                </c:pt>
                <c:pt idx="1435">
                  <c:v>1.991969533265E-3</c:v>
                </c:pt>
                <c:pt idx="1436">
                  <c:v>1.9961462821810002E-3</c:v>
                </c:pt>
                <c:pt idx="1437">
                  <c:v>1.9958966877309998E-3</c:v>
                </c:pt>
                <c:pt idx="1438">
                  <c:v>1.9976000767200001E-3</c:v>
                </c:pt>
                <c:pt idx="1439">
                  <c:v>2.0006007980560001E-3</c:v>
                </c:pt>
                <c:pt idx="1440">
                  <c:v>2.0028532017019999E-3</c:v>
                </c:pt>
                <c:pt idx="1441">
                  <c:v>2.0063170231880002E-3</c:v>
                </c:pt>
                <c:pt idx="1442">
                  <c:v>2.0089186727999999E-3</c:v>
                </c:pt>
                <c:pt idx="1443">
                  <c:v>2.0126961171629998E-3</c:v>
                </c:pt>
                <c:pt idx="1444">
                  <c:v>2.0171366631980001E-3</c:v>
                </c:pt>
                <c:pt idx="1445">
                  <c:v>2.0175143145020002E-3</c:v>
                </c:pt>
                <c:pt idx="1446">
                  <c:v>2.0221900194879999E-3</c:v>
                </c:pt>
                <c:pt idx="1447">
                  <c:v>2.025468740612E-3</c:v>
                </c:pt>
                <c:pt idx="1448">
                  <c:v>2.0304650533940001E-3</c:v>
                </c:pt>
                <c:pt idx="1449">
                  <c:v>2.0335370209069998E-3</c:v>
                </c:pt>
                <c:pt idx="1450">
                  <c:v>2.0357037428770002E-3</c:v>
                </c:pt>
                <c:pt idx="1451">
                  <c:v>2.0373358856889999E-3</c:v>
                </c:pt>
                <c:pt idx="1452">
                  <c:v>2.0408639684319999E-3</c:v>
                </c:pt>
                <c:pt idx="1453">
                  <c:v>2.043615328148E-3</c:v>
                </c:pt>
                <c:pt idx="1454">
                  <c:v>2.0474854391069998E-3</c:v>
                </c:pt>
                <c:pt idx="1455">
                  <c:v>2.0482053514570002E-3</c:v>
                </c:pt>
                <c:pt idx="1456">
                  <c:v>2.0485545974220001E-3</c:v>
                </c:pt>
                <c:pt idx="1457">
                  <c:v>2.052275231108E-3</c:v>
                </c:pt>
                <c:pt idx="1458">
                  <c:v>2.051647985354E-3</c:v>
                </c:pt>
                <c:pt idx="1459">
                  <c:v>2.0552615169439998E-3</c:v>
                </c:pt>
                <c:pt idx="1460">
                  <c:v>2.058661310002E-3</c:v>
                </c:pt>
                <c:pt idx="1461">
                  <c:v>2.0614338573069998E-3</c:v>
                </c:pt>
                <c:pt idx="1462">
                  <c:v>2.0665300544349999E-3</c:v>
                </c:pt>
                <c:pt idx="1463">
                  <c:v>2.070158021525E-3</c:v>
                </c:pt>
                <c:pt idx="1464">
                  <c:v>2.0736006554220002E-3</c:v>
                </c:pt>
                <c:pt idx="1465">
                  <c:v>2.0785827655349998E-3</c:v>
                </c:pt>
                <c:pt idx="1466">
                  <c:v>2.0828377455470001E-3</c:v>
                </c:pt>
                <c:pt idx="1467">
                  <c:v>2.0862803794439999E-3</c:v>
                </c:pt>
                <c:pt idx="1468">
                  <c:v>2.090279012918E-3</c:v>
                </c:pt>
                <c:pt idx="1469">
                  <c:v>2.0944841671740001E-3</c:v>
                </c:pt>
                <c:pt idx="1470">
                  <c:v>2.096237614751E-3</c:v>
                </c:pt>
                <c:pt idx="1471">
                  <c:v>2.1027377806600001E-3</c:v>
                </c:pt>
                <c:pt idx="1472">
                  <c:v>2.1016686223449999E-3</c:v>
                </c:pt>
                <c:pt idx="1473">
                  <c:v>2.1033578086640001E-3</c:v>
                </c:pt>
                <c:pt idx="1474">
                  <c:v>2.1048332564529999E-3</c:v>
                </c:pt>
                <c:pt idx="1475">
                  <c:v>2.1098011638969998E-3</c:v>
                </c:pt>
                <c:pt idx="1476">
                  <c:v>2.113250782713E-3</c:v>
                </c:pt>
                <c:pt idx="1477">
                  <c:v>2.1161730401220002E-3</c:v>
                </c:pt>
                <c:pt idx="1478">
                  <c:v>2.1175201982260002E-3</c:v>
                </c:pt>
                <c:pt idx="1479">
                  <c:v>2.1201644558460002E-3</c:v>
                </c:pt>
                <c:pt idx="1480">
                  <c:v>2.121760975569E-3</c:v>
                </c:pt>
                <c:pt idx="1481">
                  <c:v>2.120770281181E-3</c:v>
                </c:pt>
                <c:pt idx="1482">
                  <c:v>2.124298363924E-3</c:v>
                </c:pt>
                <c:pt idx="1483">
                  <c:v>2.1280474029480002E-3</c:v>
                </c:pt>
                <c:pt idx="1484">
                  <c:v>2.1322099491949999E-3</c:v>
                </c:pt>
                <c:pt idx="1485">
                  <c:v>2.1333289332690001E-3</c:v>
                </c:pt>
                <c:pt idx="1486">
                  <c:v>2.135745249689E-3</c:v>
                </c:pt>
                <c:pt idx="1487">
                  <c:v>2.141304546967E-3</c:v>
                </c:pt>
                <c:pt idx="1488">
                  <c:v>2.1465006284419998E-3</c:v>
                </c:pt>
                <c:pt idx="1489">
                  <c:v>2.1512331441039998E-3</c:v>
                </c:pt>
                <c:pt idx="1490">
                  <c:v>2.156379166991E-3</c:v>
                </c:pt>
                <c:pt idx="1491">
                  <c:v>2.1627726964650001E-3</c:v>
                </c:pt>
                <c:pt idx="1492">
                  <c:v>2.1663149818779998E-3</c:v>
                </c:pt>
                <c:pt idx="1493">
                  <c:v>2.16747680679E-3</c:v>
                </c:pt>
                <c:pt idx="1494">
                  <c:v>2.1675266325469999E-3</c:v>
                </c:pt>
                <c:pt idx="1495">
                  <c:v>2.1699429489669998E-3</c:v>
                </c:pt>
                <c:pt idx="1496">
                  <c:v>2.170962048694E-3</c:v>
                </c:pt>
                <c:pt idx="1497">
                  <c:v>2.171454019845E-3</c:v>
                </c:pt>
                <c:pt idx="1498">
                  <c:v>2.1737134084110002E-3</c:v>
                </c:pt>
                <c:pt idx="1499">
                  <c:v>2.175573492423E-3</c:v>
                </c:pt>
                <c:pt idx="1500">
                  <c:v>2.1802135743199998E-3</c:v>
                </c:pt>
                <c:pt idx="1501">
                  <c:v>2.1828007884320002E-3</c:v>
                </c:pt>
                <c:pt idx="1502">
                  <c:v>2.1837132517250001E-3</c:v>
                </c:pt>
                <c:pt idx="1503">
                  <c:v>2.1879612468180001E-3</c:v>
                </c:pt>
                <c:pt idx="1504">
                  <c:v>2.1945326589049999E-3</c:v>
                </c:pt>
                <c:pt idx="1505">
                  <c:v>2.199564827606E-3</c:v>
                </c:pt>
                <c:pt idx="1506">
                  <c:v>2.2015746217219998E-3</c:v>
                </c:pt>
                <c:pt idx="1507">
                  <c:v>2.2043115459380001E-3</c:v>
                </c:pt>
                <c:pt idx="1508">
                  <c:v>2.205993747339E-3</c:v>
                </c:pt>
                <c:pt idx="1509">
                  <c:v>2.2083886433390001E-3</c:v>
                </c:pt>
                <c:pt idx="1510">
                  <c:v>2.2118811029939998E-3</c:v>
                </c:pt>
                <c:pt idx="1511">
                  <c:v>2.2166278213259999E-3</c:v>
                </c:pt>
                <c:pt idx="1512">
                  <c:v>2.22424720414E-3</c:v>
                </c:pt>
                <c:pt idx="1513">
                  <c:v>2.227768301964E-3</c:v>
                </c:pt>
                <c:pt idx="1514">
                  <c:v>2.2312677465380001E-3</c:v>
                </c:pt>
                <c:pt idx="1515">
                  <c:v>2.232393948361E-3</c:v>
                </c:pt>
                <c:pt idx="1516">
                  <c:v>2.2362000308929998E-3</c:v>
                </c:pt>
                <c:pt idx="1517">
                  <c:v>2.2385520860549999E-3</c:v>
                </c:pt>
                <c:pt idx="1518">
                  <c:v>2.24228692241E-3</c:v>
                </c:pt>
                <c:pt idx="1519">
                  <c:v>2.243954688311E-3</c:v>
                </c:pt>
                <c:pt idx="1520">
                  <c:v>2.2461642511189999E-3</c:v>
                </c:pt>
                <c:pt idx="1521">
                  <c:v>2.2492576390500001E-3</c:v>
                </c:pt>
                <c:pt idx="1522">
                  <c:v>2.2488941904159998E-3</c:v>
                </c:pt>
                <c:pt idx="1523">
                  <c:v>2.2511391434819998E-3</c:v>
                </c:pt>
                <c:pt idx="1524">
                  <c:v>2.2517023608089998E-3</c:v>
                </c:pt>
                <c:pt idx="1525">
                  <c:v>2.2571191657329999E-3</c:v>
                </c:pt>
                <c:pt idx="1526">
                  <c:v>2.261830493808E-3</c:v>
                </c:pt>
                <c:pt idx="1527">
                  <c:v>2.2678675595670002E-3</c:v>
                </c:pt>
                <c:pt idx="1528">
                  <c:v>2.2709607146679999E-3</c:v>
                </c:pt>
                <c:pt idx="1529">
                  <c:v>2.2751803044230002E-3</c:v>
                </c:pt>
                <c:pt idx="1530">
                  <c:v>2.2780026774849998E-3</c:v>
                </c:pt>
                <c:pt idx="1531">
                  <c:v>2.2786015179010002E-3</c:v>
                </c:pt>
                <c:pt idx="1532">
                  <c:v>2.2843605838719998E-3</c:v>
                </c:pt>
                <c:pt idx="1533">
                  <c:v>2.2902477066959999E-3</c:v>
                </c:pt>
                <c:pt idx="1534">
                  <c:v>2.2935548331589999E-3</c:v>
                </c:pt>
                <c:pt idx="1535">
                  <c:v>2.2961993236089999E-3</c:v>
                </c:pt>
                <c:pt idx="1536">
                  <c:v>2.3012170568109998E-3</c:v>
                </c:pt>
                <c:pt idx="1537">
                  <c:v>2.3036047350619999E-3</c:v>
                </c:pt>
                <c:pt idx="1538">
                  <c:v>2.3094136267899999E-3</c:v>
                </c:pt>
                <c:pt idx="1539">
                  <c:v>2.313796896487E-3</c:v>
                </c:pt>
                <c:pt idx="1540">
                  <c:v>2.316797617823E-3</c:v>
                </c:pt>
                <c:pt idx="1541">
                  <c:v>2.320489613339E-3</c:v>
                </c:pt>
                <c:pt idx="1542">
                  <c:v>2.3226635530590001E-3</c:v>
                </c:pt>
                <c:pt idx="1543">
                  <c:v>2.3248589131979998E-3</c:v>
                </c:pt>
                <c:pt idx="1544">
                  <c:v>2.3263485636560001E-3</c:v>
                </c:pt>
                <c:pt idx="1545">
                  <c:v>2.328301547095E-3</c:v>
                </c:pt>
                <c:pt idx="1546">
                  <c:v>2.3268403019759999E-3</c:v>
                </c:pt>
                <c:pt idx="1547">
                  <c:v>2.328351372853E-3</c:v>
                </c:pt>
                <c:pt idx="1548">
                  <c:v>2.3278808221219999E-3</c:v>
                </c:pt>
                <c:pt idx="1549">
                  <c:v>2.328037749976E-3</c:v>
                </c:pt>
                <c:pt idx="1550">
                  <c:v>2.33033276163E-3</c:v>
                </c:pt>
                <c:pt idx="1551">
                  <c:v>2.3345022927970002E-3</c:v>
                </c:pt>
                <c:pt idx="1552">
                  <c:v>2.3361060302700002E-3</c:v>
                </c:pt>
                <c:pt idx="1553">
                  <c:v>2.3384438827629998E-3</c:v>
                </c:pt>
                <c:pt idx="1554">
                  <c:v>2.3402329534290001E-3</c:v>
                </c:pt>
                <c:pt idx="1555">
                  <c:v>2.341993385926E-3</c:v>
                </c:pt>
                <c:pt idx="1556">
                  <c:v>2.3464336991309998E-3</c:v>
                </c:pt>
                <c:pt idx="1557">
                  <c:v>2.3500972893090001E-3</c:v>
                </c:pt>
                <c:pt idx="1558">
                  <c:v>2.3567115422339999E-3</c:v>
                </c:pt>
                <c:pt idx="1559">
                  <c:v>2.3614086676389998E-3</c:v>
                </c:pt>
                <c:pt idx="1560">
                  <c:v>2.366248285398E-3</c:v>
                </c:pt>
                <c:pt idx="1561">
                  <c:v>2.3672746028749999E-3</c:v>
                </c:pt>
                <c:pt idx="1562">
                  <c:v>2.3708026856179999E-3</c:v>
                </c:pt>
                <c:pt idx="1563">
                  <c:v>2.3720713797960001E-3</c:v>
                </c:pt>
                <c:pt idx="1564">
                  <c:v>2.3788709659130001E-3</c:v>
                </c:pt>
                <c:pt idx="1565">
                  <c:v>2.3824488744140001E-3</c:v>
                </c:pt>
                <c:pt idx="1566">
                  <c:v>2.3871674202380001E-3</c:v>
                </c:pt>
                <c:pt idx="1567">
                  <c:v>2.3915437050159999E-3</c:v>
                </c:pt>
                <c:pt idx="1568">
                  <c:v>2.3952429182830001E-3</c:v>
                </c:pt>
                <c:pt idx="1569">
                  <c:v>2.396839438006E-3</c:v>
                </c:pt>
                <c:pt idx="1570">
                  <c:v>2.3987281601880002E-3</c:v>
                </c:pt>
                <c:pt idx="1571">
                  <c:v>2.4022848811E-3</c:v>
                </c:pt>
                <c:pt idx="1572">
                  <c:v>2.4084500037129999E-3</c:v>
                </c:pt>
                <c:pt idx="1573">
                  <c:v>2.4125271011139998E-3</c:v>
                </c:pt>
                <c:pt idx="1574">
                  <c:v>2.4149359669539999E-3</c:v>
                </c:pt>
                <c:pt idx="1575">
                  <c:v>2.4200677871699999E-3</c:v>
                </c:pt>
                <c:pt idx="1576">
                  <c:v>2.4223059881480001E-3</c:v>
                </c:pt>
                <c:pt idx="1577">
                  <c:v>2.4247721303249999E-3</c:v>
                </c:pt>
                <c:pt idx="1578">
                  <c:v>2.4255916941910002E-3</c:v>
                </c:pt>
                <c:pt idx="1579">
                  <c:v>2.4297898635269998E-3</c:v>
                </c:pt>
                <c:pt idx="1580">
                  <c:v>2.4312438908959998E-3</c:v>
                </c:pt>
                <c:pt idx="1581">
                  <c:v>2.435940783471E-3</c:v>
                </c:pt>
                <c:pt idx="1582">
                  <c:v>2.43909121491E-3</c:v>
                </c:pt>
                <c:pt idx="1583">
                  <c:v>2.443973440677E-3</c:v>
                </c:pt>
                <c:pt idx="1584">
                  <c:v>2.4466533213849998E-3</c:v>
                </c:pt>
                <c:pt idx="1585">
                  <c:v>2.4488701019439998E-3</c:v>
                </c:pt>
                <c:pt idx="1586">
                  <c:v>2.4528328794989999E-3</c:v>
                </c:pt>
                <c:pt idx="1587">
                  <c:v>2.458442235366E-3</c:v>
                </c:pt>
                <c:pt idx="1588">
                  <c:v>2.4610580876469998E-3</c:v>
                </c:pt>
                <c:pt idx="1589">
                  <c:v>2.465790836141E-3</c:v>
                </c:pt>
                <c:pt idx="1590">
                  <c:v>2.4711934383960001E-3</c:v>
                </c:pt>
                <c:pt idx="1591">
                  <c:v>2.4715070612730001E-3</c:v>
                </c:pt>
                <c:pt idx="1592">
                  <c:v>2.4729822762310002E-3</c:v>
                </c:pt>
                <c:pt idx="1593">
                  <c:v>2.47638206929E-3</c:v>
                </c:pt>
                <c:pt idx="1594">
                  <c:v>2.4793187621979999E-3</c:v>
                </c:pt>
                <c:pt idx="1595">
                  <c:v>2.4821269325909999E-3</c:v>
                </c:pt>
                <c:pt idx="1596">
                  <c:v>2.4845218285920001E-3</c:v>
                </c:pt>
                <c:pt idx="1597">
                  <c:v>2.4856477975849999E-3</c:v>
                </c:pt>
                <c:pt idx="1598">
                  <c:v>2.4891046341510002E-3</c:v>
                </c:pt>
                <c:pt idx="1599">
                  <c:v>2.4891260545699999E-3</c:v>
                </c:pt>
                <c:pt idx="1600">
                  <c:v>2.495719119906E-3</c:v>
                </c:pt>
                <c:pt idx="1601">
                  <c:v>2.5000311434270001E-3</c:v>
                </c:pt>
                <c:pt idx="1602">
                  <c:v>2.5020055472850002E-3</c:v>
                </c:pt>
                <c:pt idx="1603">
                  <c:v>2.504792297259E-3</c:v>
                </c:pt>
                <c:pt idx="1604">
                  <c:v>2.5098244659600001E-3</c:v>
                </c:pt>
                <c:pt idx="1605">
                  <c:v>2.511784434319E-3</c:v>
                </c:pt>
                <c:pt idx="1606">
                  <c:v>2.5151344016189998E-3</c:v>
                </c:pt>
                <c:pt idx="1607">
                  <c:v>2.5176005437970001E-3</c:v>
                </c:pt>
                <c:pt idx="1608">
                  <c:v>2.5239509996029998E-3</c:v>
                </c:pt>
                <c:pt idx="1609">
                  <c:v>2.5309002958239998E-3</c:v>
                </c:pt>
                <c:pt idx="1610">
                  <c:v>2.5291969068349999E-3</c:v>
                </c:pt>
                <c:pt idx="1611">
                  <c:v>2.53293174319E-3</c:v>
                </c:pt>
                <c:pt idx="1612">
                  <c:v>2.5394889526070001E-3</c:v>
                </c:pt>
                <c:pt idx="1613">
                  <c:v>2.5417981669309999E-3</c:v>
                </c:pt>
                <c:pt idx="1614">
                  <c:v>2.5458396412429999E-3</c:v>
                </c:pt>
                <c:pt idx="1615">
                  <c:v>2.5523968506600001E-3</c:v>
                </c:pt>
                <c:pt idx="1616">
                  <c:v>2.5536441244180001E-3</c:v>
                </c:pt>
                <c:pt idx="1617">
                  <c:v>2.5558322668079998E-3</c:v>
                </c:pt>
                <c:pt idx="1618">
                  <c:v>2.5553689338269998E-3</c:v>
                </c:pt>
                <c:pt idx="1619">
                  <c:v>2.556438092142E-3</c:v>
                </c:pt>
                <c:pt idx="1620">
                  <c:v>2.563537098467E-3</c:v>
                </c:pt>
                <c:pt idx="1621">
                  <c:v>2.5669510941949999E-3</c:v>
                </c:pt>
                <c:pt idx="1622">
                  <c:v>2.5670295581220002E-3</c:v>
                </c:pt>
                <c:pt idx="1623">
                  <c:v>2.5713702198120001E-3</c:v>
                </c:pt>
                <c:pt idx="1624">
                  <c:v>2.5726316962390002E-3</c:v>
                </c:pt>
                <c:pt idx="1625">
                  <c:v>2.5750123895700002E-3</c:v>
                </c:pt>
                <c:pt idx="1626">
                  <c:v>2.583016641438E-3</c:v>
                </c:pt>
                <c:pt idx="1627">
                  <c:v>2.58923182264E-3</c:v>
                </c:pt>
                <c:pt idx="1628">
                  <c:v>2.5928097311409999E-3</c:v>
                </c:pt>
                <c:pt idx="1629">
                  <c:v>2.5976777542379998E-3</c:v>
                </c:pt>
                <c:pt idx="1630">
                  <c:v>2.5992742739620002E-3</c:v>
                </c:pt>
                <c:pt idx="1631">
                  <c:v>2.6023890823129998E-3</c:v>
                </c:pt>
                <c:pt idx="1632">
                  <c:v>2.6076135691260002E-3</c:v>
                </c:pt>
                <c:pt idx="1633">
                  <c:v>2.6102720294149998E-3</c:v>
                </c:pt>
                <c:pt idx="1634">
                  <c:v>2.6147409807889999E-3</c:v>
                </c:pt>
                <c:pt idx="1635">
                  <c:v>2.617392456159E-3</c:v>
                </c:pt>
                <c:pt idx="1636">
                  <c:v>2.6208206545559999E-3</c:v>
                </c:pt>
                <c:pt idx="1637">
                  <c:v>2.6252612005919999E-3</c:v>
                </c:pt>
                <c:pt idx="1638">
                  <c:v>2.6295732241119999E-3</c:v>
                </c:pt>
                <c:pt idx="1639">
                  <c:v>2.6312624104320001E-3</c:v>
                </c:pt>
                <c:pt idx="1640">
                  <c:v>2.6341704651710002E-3</c:v>
                </c:pt>
                <c:pt idx="1641">
                  <c:v>2.6389816775920002E-3</c:v>
                </c:pt>
                <c:pt idx="1642">
                  <c:v>2.6400864589959999E-3</c:v>
                </c:pt>
                <c:pt idx="1643">
                  <c:v>2.6432438753549998E-3</c:v>
                </c:pt>
                <c:pt idx="1644">
                  <c:v>2.6451540179550002E-3</c:v>
                </c:pt>
                <c:pt idx="1645">
                  <c:v>2.6507277507329999E-3</c:v>
                </c:pt>
                <c:pt idx="1646">
                  <c:v>2.6530867908150001E-3</c:v>
                </c:pt>
                <c:pt idx="1647">
                  <c:v>2.6528944727029998E-3</c:v>
                </c:pt>
                <c:pt idx="1648">
                  <c:v>2.6572991628199998E-3</c:v>
                </c:pt>
                <c:pt idx="1649">
                  <c:v>2.6645620819179998E-3</c:v>
                </c:pt>
                <c:pt idx="1650">
                  <c:v>2.669401699677E-3</c:v>
                </c:pt>
                <c:pt idx="1651">
                  <c:v>2.6738492306319999E-3</c:v>
                </c:pt>
                <c:pt idx="1652">
                  <c:v>2.6806632522490001E-3</c:v>
                </c:pt>
                <c:pt idx="1653">
                  <c:v>2.685310319066E-3</c:v>
                </c:pt>
                <c:pt idx="1654">
                  <c:v>2.6903564576060001E-3</c:v>
                </c:pt>
                <c:pt idx="1655">
                  <c:v>2.689665183425E-3</c:v>
                </c:pt>
                <c:pt idx="1656">
                  <c:v>2.692786976695E-3</c:v>
                </c:pt>
                <c:pt idx="1657">
                  <c:v>2.6988240424539998E-3</c:v>
                </c:pt>
                <c:pt idx="1658">
                  <c:v>2.7015253435819999E-3</c:v>
                </c:pt>
                <c:pt idx="1659">
                  <c:v>2.701910212636E-3</c:v>
                </c:pt>
                <c:pt idx="1660">
                  <c:v>2.702943747863E-3</c:v>
                </c:pt>
                <c:pt idx="1661">
                  <c:v>2.707084873691E-3</c:v>
                </c:pt>
                <c:pt idx="1662">
                  <c:v>2.7105985209349998E-3</c:v>
                </c:pt>
                <c:pt idx="1663">
                  <c:v>2.7134069241579999E-3</c:v>
                </c:pt>
                <c:pt idx="1664">
                  <c:v>2.7138986624780002E-3</c:v>
                </c:pt>
                <c:pt idx="1665">
                  <c:v>2.720263553783E-3</c:v>
                </c:pt>
                <c:pt idx="1666">
                  <c:v>2.7234423905610002E-3</c:v>
                </c:pt>
                <c:pt idx="1667">
                  <c:v>2.722758101299E-3</c:v>
                </c:pt>
                <c:pt idx="1668">
                  <c:v>2.725231461227E-3</c:v>
                </c:pt>
                <c:pt idx="1669">
                  <c:v>2.7288021519779999E-3</c:v>
                </c:pt>
                <c:pt idx="1670">
                  <c:v>2.7334850747140001E-3</c:v>
                </c:pt>
                <c:pt idx="1671">
                  <c:v>2.732907654718E-3</c:v>
                </c:pt>
                <c:pt idx="1672">
                  <c:v>2.7333139441909999E-3</c:v>
                </c:pt>
                <c:pt idx="1673">
                  <c:v>2.7396075893190001E-3</c:v>
                </c:pt>
                <c:pt idx="1674">
                  <c:v>2.7444541919979999E-3</c:v>
                </c:pt>
                <c:pt idx="1675">
                  <c:v>2.7445112355049999E-3</c:v>
                </c:pt>
                <c:pt idx="1676">
                  <c:v>2.7494078967720001E-3</c:v>
                </c:pt>
                <c:pt idx="1677">
                  <c:v>2.7554733678700001E-3</c:v>
                </c:pt>
                <c:pt idx="1678">
                  <c:v>2.759920898825E-3</c:v>
                </c:pt>
                <c:pt idx="1679">
                  <c:v>2.762315561995E-3</c:v>
                </c:pt>
                <c:pt idx="1680">
                  <c:v>2.766143064946E-3</c:v>
                </c:pt>
                <c:pt idx="1681">
                  <c:v>2.7741400990640001E-3</c:v>
                </c:pt>
                <c:pt idx="1682">
                  <c:v>2.780098700896E-3</c:v>
                </c:pt>
                <c:pt idx="1683">
                  <c:v>2.7799278032029999E-3</c:v>
                </c:pt>
                <c:pt idx="1684">
                  <c:v>2.7843823190779999E-3</c:v>
                </c:pt>
                <c:pt idx="1685">
                  <c:v>2.7916238177570002E-3</c:v>
                </c:pt>
                <c:pt idx="1686">
                  <c:v>2.7932061348109999E-3</c:v>
                </c:pt>
                <c:pt idx="1687">
                  <c:v>2.7978604193779999E-3</c:v>
                </c:pt>
                <c:pt idx="1688">
                  <c:v>2.8029780369250002E-3</c:v>
                </c:pt>
                <c:pt idx="1689">
                  <c:v>2.809022087604E-3</c:v>
                </c:pt>
                <c:pt idx="1690">
                  <c:v>2.8133555315430002E-3</c:v>
                </c:pt>
                <c:pt idx="1691">
                  <c:v>2.8140184003860001E-3</c:v>
                </c:pt>
                <c:pt idx="1692">
                  <c:v>2.8177462518220002E-3</c:v>
                </c:pt>
                <c:pt idx="1693">
                  <c:v>2.8196207713339998E-3</c:v>
                </c:pt>
                <c:pt idx="1694">
                  <c:v>2.8236762154849999E-3</c:v>
                </c:pt>
                <c:pt idx="1695">
                  <c:v>2.8289933688940001E-3</c:v>
                </c:pt>
                <c:pt idx="1696">
                  <c:v>2.8327282052490002E-3</c:v>
                </c:pt>
                <c:pt idx="1697">
                  <c:v>2.8360709547999999E-3</c:v>
                </c:pt>
                <c:pt idx="1698">
                  <c:v>2.837945474312E-3</c:v>
                </c:pt>
                <c:pt idx="1699">
                  <c:v>2.8386083431539999E-3</c:v>
                </c:pt>
                <c:pt idx="1700">
                  <c:v>2.8404544573280002E-3</c:v>
                </c:pt>
                <c:pt idx="1701">
                  <c:v>2.844110829756E-3</c:v>
                </c:pt>
                <c:pt idx="1702">
                  <c:v>2.8449161909520002E-3</c:v>
                </c:pt>
                <c:pt idx="1703">
                  <c:v>2.8517586179080002E-3</c:v>
                </c:pt>
                <c:pt idx="1704">
                  <c:v>2.8523786459120001E-3</c:v>
                </c:pt>
                <c:pt idx="1705">
                  <c:v>2.854488324374E-3</c:v>
                </c:pt>
                <c:pt idx="1706">
                  <c:v>2.8565267566590001E-3</c:v>
                </c:pt>
                <c:pt idx="1707">
                  <c:v>2.8604113031180001E-3</c:v>
                </c:pt>
                <c:pt idx="1708">
                  <c:v>2.866056282073E-3</c:v>
                </c:pt>
                <c:pt idx="1709">
                  <c:v>2.872691955417E-3</c:v>
                </c:pt>
                <c:pt idx="1710">
                  <c:v>2.8772677760570001E-3</c:v>
                </c:pt>
                <c:pt idx="1711">
                  <c:v>2.8812733944509998E-3</c:v>
                </c:pt>
                <c:pt idx="1712">
                  <c:v>2.8864908963440001E-3</c:v>
                </c:pt>
                <c:pt idx="1713">
                  <c:v>2.8887146618220001E-3</c:v>
                </c:pt>
                <c:pt idx="1714">
                  <c:v>2.8967473190280001E-3</c:v>
                </c:pt>
                <c:pt idx="1715">
                  <c:v>2.900111488998E-3</c:v>
                </c:pt>
                <c:pt idx="1716">
                  <c:v>2.9039459768679999E-3</c:v>
                </c:pt>
                <c:pt idx="1717">
                  <c:v>2.90342583321E-3</c:v>
                </c:pt>
                <c:pt idx="1718">
                  <c:v>2.9025776311759999E-3</c:v>
                </c:pt>
                <c:pt idx="1719">
                  <c:v>2.9058989603069998E-3</c:v>
                </c:pt>
                <c:pt idx="1720">
                  <c:v>2.905670786276E-3</c:v>
                </c:pt>
                <c:pt idx="1721">
                  <c:v>2.910318085924E-3</c:v>
                </c:pt>
                <c:pt idx="1722">
                  <c:v>2.9113800264890001E-3</c:v>
                </c:pt>
                <c:pt idx="1723">
                  <c:v>2.9137106612320001E-3</c:v>
                </c:pt>
                <c:pt idx="1724">
                  <c:v>2.9137891251589999E-3</c:v>
                </c:pt>
                <c:pt idx="1725">
                  <c:v>2.9155423399060002E-3</c:v>
                </c:pt>
                <c:pt idx="1726">
                  <c:v>2.9207812622189999E-3</c:v>
                </c:pt>
                <c:pt idx="1727">
                  <c:v>2.930453047156E-3</c:v>
                </c:pt>
                <c:pt idx="1728">
                  <c:v>2.9382505454120002E-3</c:v>
                </c:pt>
                <c:pt idx="1729">
                  <c:v>2.9401679057629998E-3</c:v>
                </c:pt>
                <c:pt idx="1730">
                  <c:v>2.947238506749E-3</c:v>
                </c:pt>
                <c:pt idx="1731">
                  <c:v>2.9479938093570001E-3</c:v>
                </c:pt>
                <c:pt idx="1732">
                  <c:v>2.9534392524510002E-3</c:v>
                </c:pt>
                <c:pt idx="1733">
                  <c:v>2.9577941168100002E-3</c:v>
                </c:pt>
                <c:pt idx="1734">
                  <c:v>2.9597401153300001E-3</c:v>
                </c:pt>
                <c:pt idx="1735">
                  <c:v>2.9642160516230001E-3</c:v>
                </c:pt>
                <c:pt idx="1736">
                  <c:v>2.9678083956239999E-3</c:v>
                </c:pt>
                <c:pt idx="1737">
                  <c:v>2.96741630882E-3</c:v>
                </c:pt>
                <c:pt idx="1738">
                  <c:v>2.9691839590670001E-3</c:v>
                </c:pt>
                <c:pt idx="1739">
                  <c:v>2.97607621178E-3</c:v>
                </c:pt>
                <c:pt idx="1740">
                  <c:v>2.9808373656119999E-3</c:v>
                </c:pt>
                <c:pt idx="1741">
                  <c:v>2.987530082464E-3</c:v>
                </c:pt>
                <c:pt idx="1742">
                  <c:v>2.9917708598079999E-3</c:v>
                </c:pt>
                <c:pt idx="1743">
                  <c:v>2.998257055879E-3</c:v>
                </c:pt>
                <c:pt idx="1744">
                  <c:v>3.0070024076849998E-3</c:v>
                </c:pt>
                <c:pt idx="1745">
                  <c:v>3.011799184605E-3</c:v>
                </c:pt>
                <c:pt idx="1746">
                  <c:v>3.0145146884020002E-3</c:v>
                </c:pt>
                <c:pt idx="1747">
                  <c:v>3.0195682775230001E-3</c:v>
                </c:pt>
                <c:pt idx="1748">
                  <c:v>3.0259829945859999E-3</c:v>
                </c:pt>
                <c:pt idx="1749">
                  <c:v>3.028684295714E-3</c:v>
                </c:pt>
                <c:pt idx="1750">
                  <c:v>3.0317348428069999E-3</c:v>
                </c:pt>
                <c:pt idx="1751">
                  <c:v>3.036631271243E-3</c:v>
                </c:pt>
                <c:pt idx="1752">
                  <c:v>3.0411572661250001E-3</c:v>
                </c:pt>
                <c:pt idx="1753">
                  <c:v>3.0433810316030001E-3</c:v>
                </c:pt>
                <c:pt idx="1754">
                  <c:v>3.0470588244500001E-3</c:v>
                </c:pt>
                <c:pt idx="1755">
                  <c:v>3.0488050542769999E-3</c:v>
                </c:pt>
                <c:pt idx="1756">
                  <c:v>3.051306819543E-3</c:v>
                </c:pt>
                <c:pt idx="1757">
                  <c:v>3.0560465529560002E-3</c:v>
                </c:pt>
                <c:pt idx="1758">
                  <c:v>3.057008842006E-3</c:v>
                </c:pt>
                <c:pt idx="1759">
                  <c:v>3.0581634491680001E-3</c:v>
                </c:pt>
                <c:pt idx="1760">
                  <c:v>3.0626181978730001E-3</c:v>
                </c:pt>
                <c:pt idx="1761">
                  <c:v>3.0622049234809998E-3</c:v>
                </c:pt>
                <c:pt idx="1762">
                  <c:v>3.06364451535E-3</c:v>
                </c:pt>
                <c:pt idx="1763">
                  <c:v>3.0727463308719998E-3</c:v>
                </c:pt>
                <c:pt idx="1764">
                  <c:v>3.0775503255430002E-3</c:v>
                </c:pt>
                <c:pt idx="1765">
                  <c:v>3.0815417412670002E-3</c:v>
                </c:pt>
                <c:pt idx="1766">
                  <c:v>3.0857683159409999E-3</c:v>
                </c:pt>
                <c:pt idx="1767">
                  <c:v>3.0881843995300001E-3</c:v>
                </c:pt>
                <c:pt idx="1768">
                  <c:v>3.0901588033880002E-3</c:v>
                </c:pt>
                <c:pt idx="1769">
                  <c:v>3.097129520029E-3</c:v>
                </c:pt>
                <c:pt idx="1770">
                  <c:v>3.1007146462800001E-3</c:v>
                </c:pt>
                <c:pt idx="1771">
                  <c:v>3.1074713915590002E-3</c:v>
                </c:pt>
                <c:pt idx="1772">
                  <c:v>3.1140714418139998E-3</c:v>
                </c:pt>
                <c:pt idx="1773">
                  <c:v>3.1145419925449999E-3</c:v>
                </c:pt>
                <c:pt idx="1774">
                  <c:v>3.1142781954259999E-3</c:v>
                </c:pt>
                <c:pt idx="1775">
                  <c:v>3.1193387694660002E-3</c:v>
                </c:pt>
                <c:pt idx="1776">
                  <c:v>3.1248126178979999E-3</c:v>
                </c:pt>
                <c:pt idx="1777">
                  <c:v>3.1277991365639998E-3</c:v>
                </c:pt>
                <c:pt idx="1778">
                  <c:v>3.1327242031690002E-3</c:v>
                </c:pt>
                <c:pt idx="1779">
                  <c:v>3.134199650958E-3</c:v>
                </c:pt>
                <c:pt idx="1780">
                  <c:v>3.1337719410659999E-3</c:v>
                </c:pt>
                <c:pt idx="1781">
                  <c:v>3.1363733578469999E-3</c:v>
                </c:pt>
                <c:pt idx="1782">
                  <c:v>3.1409563962370001E-3</c:v>
                </c:pt>
                <c:pt idx="1783">
                  <c:v>3.140585729852E-3</c:v>
                </c:pt>
                <c:pt idx="1784">
                  <c:v>3.1442707404490001E-3</c:v>
                </c:pt>
                <c:pt idx="1785">
                  <c:v>3.147470997646E-3</c:v>
                </c:pt>
                <c:pt idx="1786">
                  <c:v>3.1505287624900001E-3</c:v>
                </c:pt>
                <c:pt idx="1787">
                  <c:v>3.15171899274E-3</c:v>
                </c:pt>
                <c:pt idx="1788">
                  <c:v>3.15531110391E-3</c:v>
                </c:pt>
                <c:pt idx="1789">
                  <c:v>3.1607281416649998E-3</c:v>
                </c:pt>
                <c:pt idx="1790">
                  <c:v>3.1673423945900001E-3</c:v>
                </c:pt>
                <c:pt idx="1791">
                  <c:v>3.1708420719949999E-3</c:v>
                </c:pt>
                <c:pt idx="1792">
                  <c:v>3.1716118101029998E-3</c:v>
                </c:pt>
                <c:pt idx="1793">
                  <c:v>3.1770428176970001E-3</c:v>
                </c:pt>
                <c:pt idx="1794">
                  <c:v>3.182474058121E-3</c:v>
                </c:pt>
                <c:pt idx="1795">
                  <c:v>3.1876342836769998E-3</c:v>
                </c:pt>
                <c:pt idx="1796">
                  <c:v>3.1933719292280001E-3</c:v>
                </c:pt>
                <c:pt idx="1797">
                  <c:v>3.2009484712030001E-3</c:v>
                </c:pt>
                <c:pt idx="1798">
                  <c:v>3.2044195104390001E-3</c:v>
                </c:pt>
                <c:pt idx="1799">
                  <c:v>3.2068642321970002E-3</c:v>
                </c:pt>
                <c:pt idx="1800">
                  <c:v>3.2103282865140002E-3</c:v>
                </c:pt>
                <c:pt idx="1801">
                  <c:v>3.2118821982290002E-3</c:v>
                </c:pt>
                <c:pt idx="1802">
                  <c:v>3.2158307731149998E-3</c:v>
                </c:pt>
                <c:pt idx="1803">
                  <c:v>3.2215469982479999E-3</c:v>
                </c:pt>
                <c:pt idx="1804">
                  <c:v>3.2258876599370002E-3</c:v>
                </c:pt>
                <c:pt idx="1805">
                  <c:v>3.2279475126420001E-3</c:v>
                </c:pt>
                <c:pt idx="1806">
                  <c:v>3.2289666123689999E-3</c:v>
                </c:pt>
                <c:pt idx="1807">
                  <c:v>3.2318604644389999E-3</c:v>
                </c:pt>
                <c:pt idx="1808">
                  <c:v>3.2354954164479999E-3</c:v>
                </c:pt>
                <c:pt idx="1809">
                  <c:v>3.2383464276789999E-3</c:v>
                </c:pt>
                <c:pt idx="1810">
                  <c:v>3.2445972319690001E-3</c:v>
                </c:pt>
                <c:pt idx="1811">
                  <c:v>3.25131858699E-3</c:v>
                </c:pt>
                <c:pt idx="1812">
                  <c:v>3.2569563481959999E-3</c:v>
                </c:pt>
                <c:pt idx="1813">
                  <c:v>3.2582748681310001E-3</c:v>
                </c:pt>
                <c:pt idx="1814">
                  <c:v>3.2599570695309998E-3</c:v>
                </c:pt>
                <c:pt idx="1815">
                  <c:v>3.2654451206330002E-3</c:v>
                </c:pt>
                <c:pt idx="1816">
                  <c:v>3.2709403894840001E-3</c:v>
                </c:pt>
                <c:pt idx="1817">
                  <c:v>3.2752454280850002E-3</c:v>
                </c:pt>
                <c:pt idx="1818">
                  <c:v>3.276250557974E-3</c:v>
                </c:pt>
                <c:pt idx="1819">
                  <c:v>3.2792368438090001E-3</c:v>
                </c:pt>
                <c:pt idx="1820">
                  <c:v>3.281189827248E-3</c:v>
                </c:pt>
                <c:pt idx="1821">
                  <c:v>3.2859367784109999E-3</c:v>
                </c:pt>
                <c:pt idx="1822">
                  <c:v>3.288702107966E-3</c:v>
                </c:pt>
                <c:pt idx="1823">
                  <c:v>3.2944967970249999E-3</c:v>
                </c:pt>
                <c:pt idx="1824">
                  <c:v>3.2979466486720002E-3</c:v>
                </c:pt>
                <c:pt idx="1825">
                  <c:v>3.3017597161229999E-3</c:v>
                </c:pt>
                <c:pt idx="1826">
                  <c:v>3.306128783152E-3</c:v>
                </c:pt>
                <c:pt idx="1827">
                  <c:v>3.3098780550059998E-3</c:v>
                </c:pt>
                <c:pt idx="1828">
                  <c:v>3.3176469150930001E-3</c:v>
                </c:pt>
                <c:pt idx="1829">
                  <c:v>3.3219661563629998E-3</c:v>
                </c:pt>
                <c:pt idx="1830">
                  <c:v>3.3263352233919999E-3</c:v>
                </c:pt>
                <c:pt idx="1831">
                  <c:v>3.3285021781919999E-3</c:v>
                </c:pt>
                <c:pt idx="1832">
                  <c:v>3.3300486393270001E-3</c:v>
                </c:pt>
                <c:pt idx="1833">
                  <c:v>3.3319802023469998E-3</c:v>
                </c:pt>
                <c:pt idx="1834">
                  <c:v>3.338680136949E-3</c:v>
                </c:pt>
                <c:pt idx="1835">
                  <c:v>3.3435055520390001E-3</c:v>
                </c:pt>
                <c:pt idx="1836">
                  <c:v>3.3488580957060001E-3</c:v>
                </c:pt>
                <c:pt idx="1837">
                  <c:v>3.3531561493870001E-3</c:v>
                </c:pt>
                <c:pt idx="1838">
                  <c:v>3.3567554783079999E-3</c:v>
                </c:pt>
                <c:pt idx="1839">
                  <c:v>3.3632842823859998E-3</c:v>
                </c:pt>
                <c:pt idx="1840">
                  <c:v>3.3685443922880001E-3</c:v>
                </c:pt>
                <c:pt idx="1841">
                  <c:v>3.3733553718779999E-3</c:v>
                </c:pt>
                <c:pt idx="1842">
                  <c:v>3.3817016519609999E-3</c:v>
                </c:pt>
                <c:pt idx="1843">
                  <c:v>3.3875461667779998E-3</c:v>
                </c:pt>
                <c:pt idx="1844">
                  <c:v>3.3915303647520001E-3</c:v>
                </c:pt>
                <c:pt idx="1845">
                  <c:v>3.39229311794E-3</c:v>
                </c:pt>
                <c:pt idx="1846">
                  <c:v>3.3941748552020002E-3</c:v>
                </c:pt>
                <c:pt idx="1847">
                  <c:v>3.398608183488E-3</c:v>
                </c:pt>
                <c:pt idx="1848">
                  <c:v>3.4007676877080002E-3</c:v>
                </c:pt>
                <c:pt idx="1849">
                  <c:v>3.4035188145939998E-3</c:v>
                </c:pt>
                <c:pt idx="1850">
                  <c:v>3.4060492180290002E-3</c:v>
                </c:pt>
                <c:pt idx="1851">
                  <c:v>3.4091281704599998E-3</c:v>
                </c:pt>
                <c:pt idx="1852">
                  <c:v>3.4128844272350001E-3</c:v>
                </c:pt>
                <c:pt idx="1853">
                  <c:v>3.4156925976280002E-3</c:v>
                </c:pt>
                <c:pt idx="1854">
                  <c:v>3.4206390846519999E-3</c:v>
                </c:pt>
                <c:pt idx="1855">
                  <c:v>3.4283937420700001E-3</c:v>
                </c:pt>
                <c:pt idx="1856">
                  <c:v>3.4325849264860001E-3</c:v>
                </c:pt>
                <c:pt idx="1857">
                  <c:v>3.4388783387839998E-3</c:v>
                </c:pt>
                <c:pt idx="1858">
                  <c:v>3.4485645592210001E-3</c:v>
                </c:pt>
                <c:pt idx="1859">
                  <c:v>3.4526987001300001E-3</c:v>
                </c:pt>
                <c:pt idx="1860">
                  <c:v>3.4570891875769999E-3</c:v>
                </c:pt>
                <c:pt idx="1861">
                  <c:v>3.461501095444E-3</c:v>
                </c:pt>
                <c:pt idx="1862">
                  <c:v>3.4649935550990002E-3</c:v>
                </c:pt>
                <c:pt idx="1863">
                  <c:v>3.4714795183390002E-3</c:v>
                </c:pt>
                <c:pt idx="1864">
                  <c:v>3.4719356335700001E-3</c:v>
                </c:pt>
                <c:pt idx="1865">
                  <c:v>3.4740597475320001E-3</c:v>
                </c:pt>
                <c:pt idx="1866">
                  <c:v>3.4771244972940001E-3</c:v>
                </c:pt>
                <c:pt idx="1867">
                  <c:v>3.4769889898599998E-3</c:v>
                </c:pt>
                <c:pt idx="1868">
                  <c:v>3.4779512789100001E-3</c:v>
                </c:pt>
                <c:pt idx="1869">
                  <c:v>3.4814793616530001E-3</c:v>
                </c:pt>
                <c:pt idx="1870">
                  <c:v>3.4841380547729998E-3</c:v>
                </c:pt>
                <c:pt idx="1871">
                  <c:v>3.487423760816E-3</c:v>
                </c:pt>
                <c:pt idx="1872">
                  <c:v>3.49358911626E-3</c:v>
                </c:pt>
                <c:pt idx="1873">
                  <c:v>3.4962333738799999E-3</c:v>
                </c:pt>
                <c:pt idx="1874">
                  <c:v>3.50178568624E-3</c:v>
                </c:pt>
                <c:pt idx="1875">
                  <c:v>3.5066322889180002E-3</c:v>
                </c:pt>
                <c:pt idx="1876">
                  <c:v>3.5114290658379999E-3</c:v>
                </c:pt>
                <c:pt idx="1877">
                  <c:v>3.5209585912529999E-3</c:v>
                </c:pt>
                <c:pt idx="1878">
                  <c:v>3.5274943802509999E-3</c:v>
                </c:pt>
                <c:pt idx="1879">
                  <c:v>3.5323696210979999E-3</c:v>
                </c:pt>
                <c:pt idx="1880">
                  <c:v>3.5400958731769999E-3</c:v>
                </c:pt>
                <c:pt idx="1881">
                  <c:v>3.546375082806E-3</c:v>
                </c:pt>
                <c:pt idx="1882">
                  <c:v>3.5449140705169999E-3</c:v>
                </c:pt>
                <c:pt idx="1883">
                  <c:v>3.548499196768E-3</c:v>
                </c:pt>
                <c:pt idx="1884">
                  <c:v>3.5526189021770002E-3</c:v>
                </c:pt>
                <c:pt idx="1885">
                  <c:v>3.5579216200859998E-3</c:v>
                </c:pt>
                <c:pt idx="1886">
                  <c:v>3.5656834952530001E-3</c:v>
                </c:pt>
                <c:pt idx="1887">
                  <c:v>3.5656264517460001E-3</c:v>
                </c:pt>
                <c:pt idx="1888">
                  <c:v>3.5663605667650001E-3</c:v>
                </c:pt>
                <c:pt idx="1889">
                  <c:v>3.5714781843130001E-3</c:v>
                </c:pt>
                <c:pt idx="1890">
                  <c:v>3.5709151998160001E-3</c:v>
                </c:pt>
                <c:pt idx="1891">
                  <c:v>3.5747711081059999E-3</c:v>
                </c:pt>
                <c:pt idx="1892">
                  <c:v>3.5825043451039999E-3</c:v>
                </c:pt>
                <c:pt idx="1893">
                  <c:v>3.589161438867E-3</c:v>
                </c:pt>
                <c:pt idx="1894">
                  <c:v>3.592411754653E-3</c:v>
                </c:pt>
                <c:pt idx="1895">
                  <c:v>3.593295346946E-3</c:v>
                </c:pt>
                <c:pt idx="1896">
                  <c:v>3.594742389396E-3</c:v>
                </c:pt>
                <c:pt idx="1897">
                  <c:v>3.6014209035779999E-3</c:v>
                </c:pt>
                <c:pt idx="1898">
                  <c:v>3.6087976768609999E-3</c:v>
                </c:pt>
                <c:pt idx="1899">
                  <c:v>3.6112496163700001E-3</c:v>
                </c:pt>
                <c:pt idx="1900">
                  <c:v>3.6181989125910002E-3</c:v>
                </c:pt>
                <c:pt idx="1901">
                  <c:v>3.6212138365950002E-3</c:v>
                </c:pt>
                <c:pt idx="1902">
                  <c:v>3.6270085256550001E-3</c:v>
                </c:pt>
                <c:pt idx="1903">
                  <c:v>3.6320404615250001E-3</c:v>
                </c:pt>
                <c:pt idx="1904">
                  <c:v>3.6389469169080002E-3</c:v>
                </c:pt>
                <c:pt idx="1905">
                  <c:v>3.6446703597899999E-3</c:v>
                </c:pt>
                <c:pt idx="1906">
                  <c:v>3.6474643275139999E-3</c:v>
                </c:pt>
                <c:pt idx="1907">
                  <c:v>3.6553260870279998E-3</c:v>
                </c:pt>
                <c:pt idx="1908">
                  <c:v>3.6594884004439998E-3</c:v>
                </c:pt>
                <c:pt idx="1909">
                  <c:v>3.6662309430539998E-3</c:v>
                </c:pt>
                <c:pt idx="1910">
                  <c:v>3.6692246794699998E-3</c:v>
                </c:pt>
                <c:pt idx="1911">
                  <c:v>3.6741639487449999E-3</c:v>
                </c:pt>
                <c:pt idx="1912">
                  <c:v>3.6768652498719999E-3</c:v>
                </c:pt>
                <c:pt idx="1913">
                  <c:v>3.6794811021540002E-3</c:v>
                </c:pt>
                <c:pt idx="1914">
                  <c:v>3.6811630707229998E-3</c:v>
                </c:pt>
                <c:pt idx="1915">
                  <c:v>3.687242977321E-3</c:v>
                </c:pt>
                <c:pt idx="1916">
                  <c:v>3.6941138096150002E-3</c:v>
                </c:pt>
                <c:pt idx="1917">
                  <c:v>3.6941778380419998E-3</c:v>
                </c:pt>
                <c:pt idx="1918">
                  <c:v>3.697663312778E-3</c:v>
                </c:pt>
                <c:pt idx="1919">
                  <c:v>3.7018826697020001E-3</c:v>
                </c:pt>
                <c:pt idx="1920">
                  <c:v>3.7066368386150001E-3</c:v>
                </c:pt>
                <c:pt idx="1921">
                  <c:v>3.7113195285200002E-3</c:v>
                </c:pt>
                <c:pt idx="1922">
                  <c:v>3.7145840469749998E-3</c:v>
                </c:pt>
                <c:pt idx="1923">
                  <c:v>3.717627376318E-3</c:v>
                </c:pt>
                <c:pt idx="1924">
                  <c:v>3.7224953994149999E-3</c:v>
                </c:pt>
                <c:pt idx="1925">
                  <c:v>3.7264442071320001E-3</c:v>
                </c:pt>
                <c:pt idx="1926">
                  <c:v>3.729915246367E-3</c:v>
                </c:pt>
                <c:pt idx="1927">
                  <c:v>3.7333150394259999E-3</c:v>
                </c:pt>
                <c:pt idx="1928">
                  <c:v>3.7355457898229998E-3</c:v>
                </c:pt>
                <c:pt idx="1929">
                  <c:v>3.7383469752969999E-3</c:v>
                </c:pt>
                <c:pt idx="1930">
                  <c:v>3.7412834353740001E-3</c:v>
                </c:pt>
                <c:pt idx="1931">
                  <c:v>3.7479263264689998E-3</c:v>
                </c:pt>
                <c:pt idx="1932">
                  <c:v>3.7548115942630002E-3</c:v>
                </c:pt>
                <c:pt idx="1933">
                  <c:v>3.7595371250060002E-3</c:v>
                </c:pt>
                <c:pt idx="1934">
                  <c:v>3.7629012949760001E-3</c:v>
                </c:pt>
                <c:pt idx="1935">
                  <c:v>3.7642056122419998E-3</c:v>
                </c:pt>
                <c:pt idx="1936">
                  <c:v>3.7690806202590002E-3</c:v>
                </c:pt>
                <c:pt idx="1937">
                  <c:v>3.7748040631409999E-3</c:v>
                </c:pt>
                <c:pt idx="1938">
                  <c:v>3.7842907477169999E-3</c:v>
                </c:pt>
                <c:pt idx="1939">
                  <c:v>3.79047030583E-3</c:v>
                </c:pt>
                <c:pt idx="1940">
                  <c:v>3.7966142408549998E-3</c:v>
                </c:pt>
                <c:pt idx="1941">
                  <c:v>3.7986312527210002E-3</c:v>
                </c:pt>
                <c:pt idx="1942">
                  <c:v>3.802187973633E-3</c:v>
                </c:pt>
                <c:pt idx="1943">
                  <c:v>3.8070844020690001E-3</c:v>
                </c:pt>
                <c:pt idx="1944">
                  <c:v>3.8167850580069999E-3</c:v>
                </c:pt>
                <c:pt idx="1945">
                  <c:v>3.8249103818090002E-3</c:v>
                </c:pt>
                <c:pt idx="1946">
                  <c:v>3.8280179724100001E-3</c:v>
                </c:pt>
                <c:pt idx="1947">
                  <c:v>3.8301562890409998E-3</c:v>
                </c:pt>
                <c:pt idx="1948">
                  <c:v>3.8291013333950001E-3</c:v>
                </c:pt>
                <c:pt idx="1949">
                  <c:v>3.831424983218E-3</c:v>
                </c:pt>
                <c:pt idx="1950">
                  <c:v>3.834646428004E-3</c:v>
                </c:pt>
                <c:pt idx="1951">
                  <c:v>3.8419663906100001E-3</c:v>
                </c:pt>
                <c:pt idx="1952">
                  <c:v>3.8446036633100001E-3</c:v>
                </c:pt>
                <c:pt idx="1953">
                  <c:v>3.8474688772110002E-3</c:v>
                </c:pt>
                <c:pt idx="1954">
                  <c:v>3.8485950790350001E-3</c:v>
                </c:pt>
                <c:pt idx="1955">
                  <c:v>3.8491508457809999E-3</c:v>
                </c:pt>
                <c:pt idx="1956">
                  <c:v>3.8523012772199998E-3</c:v>
                </c:pt>
                <c:pt idx="1957">
                  <c:v>3.8555585779250002E-3</c:v>
                </c:pt>
                <c:pt idx="1958">
                  <c:v>3.8605264853690002E-3</c:v>
                </c:pt>
                <c:pt idx="1959">
                  <c:v>3.8644892629239999E-3</c:v>
                </c:pt>
                <c:pt idx="1960">
                  <c:v>3.8724150508639998E-3</c:v>
                </c:pt>
                <c:pt idx="1961">
                  <c:v>3.8734842091800001E-3</c:v>
                </c:pt>
                <c:pt idx="1962">
                  <c:v>3.8775824941690001E-3</c:v>
                </c:pt>
                <c:pt idx="1963">
                  <c:v>3.882593242452E-3</c:v>
                </c:pt>
                <c:pt idx="1964">
                  <c:v>3.8884305395189998E-3</c:v>
                </c:pt>
                <c:pt idx="1965">
                  <c:v>3.8923150859770002E-3</c:v>
                </c:pt>
                <c:pt idx="1966">
                  <c:v>3.898972179741E-3</c:v>
                </c:pt>
                <c:pt idx="1967">
                  <c:v>3.905208548531E-3</c:v>
                </c:pt>
                <c:pt idx="1968">
                  <c:v>3.9113452658059997E-3</c:v>
                </c:pt>
                <c:pt idx="1969">
                  <c:v>3.9163776673380004E-3</c:v>
                </c:pt>
                <c:pt idx="1970">
                  <c:v>3.9194780401890002E-3</c:v>
                </c:pt>
                <c:pt idx="1971">
                  <c:v>3.9249020628629996E-3</c:v>
                </c:pt>
                <c:pt idx="1972">
                  <c:v>3.9314166642730004E-3</c:v>
                </c:pt>
                <c:pt idx="1973">
                  <c:v>3.9373463951050004E-3</c:v>
                </c:pt>
                <c:pt idx="1974">
                  <c:v>3.9394204504790004E-3</c:v>
                </c:pt>
                <c:pt idx="1975">
                  <c:v>3.9462414570150001E-3</c:v>
                </c:pt>
                <c:pt idx="1976">
                  <c:v>3.9519863203169997E-3</c:v>
                </c:pt>
                <c:pt idx="1977">
                  <c:v>3.9590853266420001E-3</c:v>
                </c:pt>
                <c:pt idx="1978">
                  <c:v>3.9641102775929997E-3</c:v>
                </c:pt>
                <c:pt idx="1979">
                  <c:v>3.9691207930449999E-3</c:v>
                </c:pt>
                <c:pt idx="1980">
                  <c:v>3.974309656769E-3</c:v>
                </c:pt>
                <c:pt idx="1981">
                  <c:v>3.9778877981009996E-3</c:v>
                </c:pt>
                <c:pt idx="1982">
                  <c:v>3.9829411543910002E-3</c:v>
                </c:pt>
                <c:pt idx="1983">
                  <c:v>3.9870822802190002E-3</c:v>
                </c:pt>
                <c:pt idx="1984">
                  <c:v>3.9935540407899997E-3</c:v>
                </c:pt>
                <c:pt idx="1985">
                  <c:v>3.9983722381290001E-3</c:v>
                </c:pt>
                <c:pt idx="1986">
                  <c:v>4.0023918263609997E-3</c:v>
                </c:pt>
                <c:pt idx="1987">
                  <c:v>4.0071248076859996E-3</c:v>
                </c:pt>
                <c:pt idx="1988">
                  <c:v>4.0133614093069998E-3</c:v>
                </c:pt>
                <c:pt idx="1989">
                  <c:v>4.0177660994230001E-3</c:v>
                </c:pt>
                <c:pt idx="1990">
                  <c:v>4.022013861686E-3</c:v>
                </c:pt>
                <c:pt idx="1991">
                  <c:v>4.0265899151560001E-3</c:v>
                </c:pt>
                <c:pt idx="1992">
                  <c:v>4.027829971164E-3</c:v>
                </c:pt>
                <c:pt idx="1993">
                  <c:v>4.0321992710230002E-3</c:v>
                </c:pt>
                <c:pt idx="1994">
                  <c:v>4.0379441343249998E-3</c:v>
                </c:pt>
                <c:pt idx="1995">
                  <c:v>4.0426338091489999E-3</c:v>
                </c:pt>
                <c:pt idx="1996">
                  <c:v>4.0438096039000001E-3</c:v>
                </c:pt>
                <c:pt idx="1997">
                  <c:v>4.046183079481E-3</c:v>
                </c:pt>
                <c:pt idx="1998">
                  <c:v>4.0484853088860002E-3</c:v>
                </c:pt>
                <c:pt idx="1999">
                  <c:v>4.0535675361750003E-3</c:v>
                </c:pt>
                <c:pt idx="2000">
                  <c:v>4.0564755909140004E-3</c:v>
                </c:pt>
                <c:pt idx="2001">
                  <c:v>4.0607517585159996E-3</c:v>
                </c:pt>
                <c:pt idx="2002">
                  <c:v>4.0681716054680002E-3</c:v>
                </c:pt>
                <c:pt idx="2003">
                  <c:v>4.0748501196499996E-3</c:v>
                </c:pt>
                <c:pt idx="2004">
                  <c:v>4.0777581743899997E-3</c:v>
                </c:pt>
                <c:pt idx="2005">
                  <c:v>4.0804808959359999E-3</c:v>
                </c:pt>
                <c:pt idx="2006">
                  <c:v>4.0863468311729996E-3</c:v>
                </c:pt>
                <c:pt idx="2007">
                  <c:v>4.0918276645240002E-3</c:v>
                </c:pt>
                <c:pt idx="2008">
                  <c:v>4.0963962674140002E-3</c:v>
                </c:pt>
                <c:pt idx="2009">
                  <c:v>4.1025187820200003E-3</c:v>
                </c:pt>
                <c:pt idx="2010">
                  <c:v>4.1106441058219997E-3</c:v>
                </c:pt>
                <c:pt idx="2011">
                  <c:v>4.1177431121470001E-3</c:v>
                </c:pt>
                <c:pt idx="2012">
                  <c:v>4.1209221817549999E-3</c:v>
                </c:pt>
                <c:pt idx="2013">
                  <c:v>4.1257832199339999E-3</c:v>
                </c:pt>
                <c:pt idx="2014">
                  <c:v>4.1284700855609997E-3</c:v>
                </c:pt>
                <c:pt idx="2015">
                  <c:v>4.1361963376400001E-3</c:v>
                </c:pt>
                <c:pt idx="2016">
                  <c:v>4.143444821239E-3</c:v>
                </c:pt>
                <c:pt idx="2017">
                  <c:v>4.146146122366E-3</c:v>
                </c:pt>
                <c:pt idx="2018">
                  <c:v>4.149987827986E-3</c:v>
                </c:pt>
                <c:pt idx="2019">
                  <c:v>4.1524968110020002E-3</c:v>
                </c:pt>
                <c:pt idx="2020">
                  <c:v>4.153908230364E-3</c:v>
                </c:pt>
                <c:pt idx="2021">
                  <c:v>4.1571939364079998E-3</c:v>
                </c:pt>
                <c:pt idx="2022">
                  <c:v>4.1637439280749998E-3</c:v>
                </c:pt>
                <c:pt idx="2023">
                  <c:v>4.1666664183140001E-3</c:v>
                </c:pt>
                <c:pt idx="2024">
                  <c:v>4.1732094250620001E-3</c:v>
                </c:pt>
                <c:pt idx="2025">
                  <c:v>4.1769868694249996E-3</c:v>
                </c:pt>
                <c:pt idx="2026">
                  <c:v>4.1814274154600003E-3</c:v>
                </c:pt>
                <c:pt idx="2027">
                  <c:v>4.1892891749740003E-3</c:v>
                </c:pt>
                <c:pt idx="2028">
                  <c:v>4.1956109926100001E-3</c:v>
                </c:pt>
                <c:pt idx="2029">
                  <c:v>4.1974782943730001E-3</c:v>
                </c:pt>
                <c:pt idx="2030">
                  <c:v>4.2018545791510003E-3</c:v>
                </c:pt>
                <c:pt idx="2031">
                  <c:v>4.2060385458169997E-3</c:v>
                </c:pt>
                <c:pt idx="2032">
                  <c:v>4.2092674411829999E-3</c:v>
                </c:pt>
                <c:pt idx="2033">
                  <c:v>4.2119757272299999E-3</c:v>
                </c:pt>
                <c:pt idx="2034">
                  <c:v>4.216658417135E-3</c:v>
                </c:pt>
                <c:pt idx="2035">
                  <c:v>4.2203362099829996E-3</c:v>
                </c:pt>
                <c:pt idx="2036">
                  <c:v>4.2244917713109998E-3</c:v>
                </c:pt>
                <c:pt idx="2037">
                  <c:v>4.2268652468919997E-3</c:v>
                </c:pt>
                <c:pt idx="2038">
                  <c:v>4.2317616753279998E-3</c:v>
                </c:pt>
                <c:pt idx="2039">
                  <c:v>4.2380052618679999E-3</c:v>
                </c:pt>
                <c:pt idx="2040">
                  <c:v>4.244840703905E-3</c:v>
                </c:pt>
                <c:pt idx="2041">
                  <c:v>4.2480910196900003E-3</c:v>
                </c:pt>
                <c:pt idx="2042">
                  <c:v>4.2528305202719999E-3</c:v>
                </c:pt>
                <c:pt idx="2043">
                  <c:v>4.257598891854E-3</c:v>
                </c:pt>
                <c:pt idx="2044">
                  <c:v>4.2622745968400001E-3</c:v>
                </c:pt>
                <c:pt idx="2045">
                  <c:v>4.269644152373E-3</c:v>
                </c:pt>
                <c:pt idx="2046">
                  <c:v>4.2732078582050003E-3</c:v>
                </c:pt>
                <c:pt idx="2047">
                  <c:v>4.2770784348249999E-3</c:v>
                </c:pt>
                <c:pt idx="2048">
                  <c:v>4.2818677611649999E-3</c:v>
                </c:pt>
                <c:pt idx="2049">
                  <c:v>4.28777653724E-3</c:v>
                </c:pt>
                <c:pt idx="2050">
                  <c:v>4.2903283610939997E-3</c:v>
                </c:pt>
                <c:pt idx="2051">
                  <c:v>4.2967717163259998E-3</c:v>
                </c:pt>
                <c:pt idx="2052">
                  <c:v>4.2996224947270002E-3</c:v>
                </c:pt>
                <c:pt idx="2053">
                  <c:v>4.3055242858830002E-3</c:v>
                </c:pt>
                <c:pt idx="2054">
                  <c:v>4.30943723768E-3</c:v>
                </c:pt>
                <c:pt idx="2055">
                  <c:v>4.3147611431780001E-3</c:v>
                </c:pt>
                <c:pt idx="2056">
                  <c:v>4.31907363236E-3</c:v>
                </c:pt>
                <c:pt idx="2057">
                  <c:v>4.326044116169E-3</c:v>
                </c:pt>
                <c:pt idx="2058">
                  <c:v>4.3290806934240004E-3</c:v>
                </c:pt>
                <c:pt idx="2059">
                  <c:v>4.3358588591219998E-3</c:v>
                </c:pt>
                <c:pt idx="2060">
                  <c:v>4.3443404138089996E-3</c:v>
                </c:pt>
                <c:pt idx="2061">
                  <c:v>4.3501495383679997E-3</c:v>
                </c:pt>
                <c:pt idx="2062">
                  <c:v>4.3593151494859999E-3</c:v>
                </c:pt>
                <c:pt idx="2063">
                  <c:v>4.3654949404299996E-3</c:v>
                </c:pt>
                <c:pt idx="2064">
                  <c:v>4.3714819476010002E-3</c:v>
                </c:pt>
                <c:pt idx="2065">
                  <c:v>4.372173454612E-3</c:v>
                </c:pt>
                <c:pt idx="2066">
                  <c:v>4.381303675473E-3</c:v>
                </c:pt>
                <c:pt idx="2067">
                  <c:v>4.3871696107089997E-3</c:v>
                </c:pt>
                <c:pt idx="2068">
                  <c:v>4.3944823555650001E-3</c:v>
                </c:pt>
                <c:pt idx="2069">
                  <c:v>4.4013531878590003E-3</c:v>
                </c:pt>
                <c:pt idx="2070">
                  <c:v>4.4042682275180003E-3</c:v>
                </c:pt>
                <c:pt idx="2071">
                  <c:v>4.4101485982540002E-3</c:v>
                </c:pt>
                <c:pt idx="2072">
                  <c:v>4.4132987968620004E-3</c:v>
                </c:pt>
                <c:pt idx="2073">
                  <c:v>4.4190580956640002E-3</c:v>
                </c:pt>
                <c:pt idx="2074">
                  <c:v>4.4235554523769996E-3</c:v>
                </c:pt>
                <c:pt idx="2075">
                  <c:v>4.4286944903430001E-3</c:v>
                </c:pt>
                <c:pt idx="2076">
                  <c:v>4.4298418797550001E-3</c:v>
                </c:pt>
                <c:pt idx="2077">
                  <c:v>4.4336905702950001E-3</c:v>
                </c:pt>
                <c:pt idx="2078">
                  <c:v>4.4420724734659999E-3</c:v>
                </c:pt>
                <c:pt idx="2079">
                  <c:v>4.4433982111509998E-3</c:v>
                </c:pt>
                <c:pt idx="2080">
                  <c:v>4.4480240903790004E-3</c:v>
                </c:pt>
                <c:pt idx="2081">
                  <c:v>4.4533484615389999E-3</c:v>
                </c:pt>
                <c:pt idx="2082">
                  <c:v>4.4595422223209997E-3</c:v>
                </c:pt>
                <c:pt idx="2083">
                  <c:v>4.4649019837380002E-3</c:v>
                </c:pt>
                <c:pt idx="2084">
                  <c:v>4.4671115465459996E-3</c:v>
                </c:pt>
                <c:pt idx="2085">
                  <c:v>4.4750585220750001E-3</c:v>
                </c:pt>
                <c:pt idx="2086">
                  <c:v>4.4804755598310004E-3</c:v>
                </c:pt>
                <c:pt idx="2087">
                  <c:v>4.4853789731859996E-3</c:v>
                </c:pt>
                <c:pt idx="2088">
                  <c:v>4.4871610589329999E-3</c:v>
                </c:pt>
                <c:pt idx="2089">
                  <c:v>4.490917082876E-3</c:v>
                </c:pt>
                <c:pt idx="2090">
                  <c:v>4.495058208704E-3</c:v>
                </c:pt>
                <c:pt idx="2091">
                  <c:v>4.4977096840739996E-3</c:v>
                </c:pt>
                <c:pt idx="2092">
                  <c:v>4.5010666362939999E-3</c:v>
                </c:pt>
                <c:pt idx="2093">
                  <c:v>4.5038964599370002E-3</c:v>
                </c:pt>
                <c:pt idx="2094">
                  <c:v>4.5102327130730003E-3</c:v>
                </c:pt>
                <c:pt idx="2095">
                  <c:v>4.5161414891480003E-3</c:v>
                </c:pt>
                <c:pt idx="2096">
                  <c:v>4.5224134810269998E-3</c:v>
                </c:pt>
                <c:pt idx="2097">
                  <c:v>4.5295767486099999E-3</c:v>
                </c:pt>
                <c:pt idx="2098">
                  <c:v>4.533112049103E-3</c:v>
                </c:pt>
                <c:pt idx="2099">
                  <c:v>4.539334215224E-3</c:v>
                </c:pt>
                <c:pt idx="2100">
                  <c:v>4.5438744127749998E-3</c:v>
                </c:pt>
                <c:pt idx="2101">
                  <c:v>4.5502106659109998E-3</c:v>
                </c:pt>
                <c:pt idx="2102">
                  <c:v>4.5541450381279998E-3</c:v>
                </c:pt>
                <c:pt idx="2103">
                  <c:v>4.5594763942060001E-3</c:v>
                </c:pt>
                <c:pt idx="2104">
                  <c:v>4.5668748207389996E-3</c:v>
                </c:pt>
                <c:pt idx="2105">
                  <c:v>4.5671029947699998E-3</c:v>
                </c:pt>
                <c:pt idx="2106">
                  <c:v>4.5714722946290001E-3</c:v>
                </c:pt>
                <c:pt idx="2107">
                  <c:v>4.5749573037030004E-3</c:v>
                </c:pt>
                <c:pt idx="2108">
                  <c:v>4.5802318491040004E-3</c:v>
                </c:pt>
                <c:pt idx="2109">
                  <c:v>4.584030713886E-3</c:v>
                </c:pt>
                <c:pt idx="2110">
                  <c:v>4.5912796631460001E-3</c:v>
                </c:pt>
                <c:pt idx="2111">
                  <c:v>4.5960475690659999E-3</c:v>
                </c:pt>
                <c:pt idx="2112">
                  <c:v>4.6022986061870002E-3</c:v>
                </c:pt>
                <c:pt idx="2113">
                  <c:v>4.6100318431849998E-3</c:v>
                </c:pt>
                <c:pt idx="2114">
                  <c:v>4.6158977784220004E-3</c:v>
                </c:pt>
                <c:pt idx="2115">
                  <c:v>4.6244794502850002E-3</c:v>
                </c:pt>
                <c:pt idx="2116">
                  <c:v>4.6295183710749997E-3</c:v>
                </c:pt>
                <c:pt idx="2117">
                  <c:v>4.6329325996339998E-3</c:v>
                </c:pt>
                <c:pt idx="2118">
                  <c:v>4.6385917812590003E-3</c:v>
                </c:pt>
                <c:pt idx="2119">
                  <c:v>4.6445075422530003E-3</c:v>
                </c:pt>
                <c:pt idx="2120">
                  <c:v>4.6475650742649997E-3</c:v>
                </c:pt>
                <c:pt idx="2121">
                  <c:v>4.650273825973E-3</c:v>
                </c:pt>
                <c:pt idx="2122">
                  <c:v>4.6551274135709997E-3</c:v>
                </c:pt>
                <c:pt idx="2123">
                  <c:v>4.6573085710409998E-3</c:v>
                </c:pt>
                <c:pt idx="2124">
                  <c:v>4.6605514362449999E-3</c:v>
                </c:pt>
                <c:pt idx="2125">
                  <c:v>4.6639014035460002E-3</c:v>
                </c:pt>
                <c:pt idx="2126">
                  <c:v>4.6673724427819998E-3</c:v>
                </c:pt>
                <c:pt idx="2127">
                  <c:v>4.6693324111399996E-3</c:v>
                </c:pt>
                <c:pt idx="2128">
                  <c:v>4.676310345531E-3</c:v>
                </c:pt>
                <c:pt idx="2129">
                  <c:v>4.6834875829520001E-3</c:v>
                </c:pt>
                <c:pt idx="2130">
                  <c:v>4.6918196603659996E-3</c:v>
                </c:pt>
                <c:pt idx="2131">
                  <c:v>4.6975500881669997E-3</c:v>
                </c:pt>
                <c:pt idx="2132">
                  <c:v>4.7054402530189998E-3</c:v>
                </c:pt>
                <c:pt idx="2133">
                  <c:v>4.711890593171E-3</c:v>
                </c:pt>
                <c:pt idx="2134">
                  <c:v>4.7194175422189998E-3</c:v>
                </c:pt>
                <c:pt idx="2135">
                  <c:v>4.726074635983E-3</c:v>
                </c:pt>
                <c:pt idx="2136">
                  <c:v>4.7333091497419998E-3</c:v>
                </c:pt>
                <c:pt idx="2137">
                  <c:v>4.7416836023330003E-3</c:v>
                </c:pt>
                <c:pt idx="2138">
                  <c:v>4.7437651082869996E-3</c:v>
                </c:pt>
                <c:pt idx="2139">
                  <c:v>4.7501511871810001E-3</c:v>
                </c:pt>
                <c:pt idx="2140">
                  <c:v>4.752724431455E-3</c:v>
                </c:pt>
                <c:pt idx="2141">
                  <c:v>4.7591747716070002E-3</c:v>
                </c:pt>
                <c:pt idx="2142">
                  <c:v>4.7622751444580001E-3</c:v>
                </c:pt>
                <c:pt idx="2143">
                  <c:v>4.7670076601209997E-3</c:v>
                </c:pt>
                <c:pt idx="2144">
                  <c:v>4.7712484374640004E-3</c:v>
                </c:pt>
                <c:pt idx="2145">
                  <c:v>4.7779483720660001E-3</c:v>
                </c:pt>
                <c:pt idx="2146">
                  <c:v>4.7829803079369997E-3</c:v>
                </c:pt>
                <c:pt idx="2147">
                  <c:v>4.7887819819149996E-3</c:v>
                </c:pt>
                <c:pt idx="2148">
                  <c:v>4.7973780892789997E-3</c:v>
                </c:pt>
                <c:pt idx="2149">
                  <c:v>4.8012123443190004E-3</c:v>
                </c:pt>
                <c:pt idx="2150">
                  <c:v>4.8089171759779998E-3</c:v>
                </c:pt>
                <c:pt idx="2151">
                  <c:v>4.8143272288140001E-3</c:v>
                </c:pt>
                <c:pt idx="2152">
                  <c:v>4.8198867589239998E-3</c:v>
                </c:pt>
                <c:pt idx="2153">
                  <c:v>4.8236642032860001E-3</c:v>
                </c:pt>
                <c:pt idx="2154">
                  <c:v>4.8294444568459998E-3</c:v>
                </c:pt>
                <c:pt idx="2155">
                  <c:v>4.8327799886469999E-3</c:v>
                </c:pt>
                <c:pt idx="2156">
                  <c:v>4.8384750261899999E-3</c:v>
                </c:pt>
                <c:pt idx="2157">
                  <c:v>4.8423451371490001E-3</c:v>
                </c:pt>
                <c:pt idx="2158">
                  <c:v>4.847078118473E-3</c:v>
                </c:pt>
                <c:pt idx="2159">
                  <c:v>4.85051330179E-3</c:v>
                </c:pt>
                <c:pt idx="2160">
                  <c:v>4.8567857593299997E-3</c:v>
                </c:pt>
                <c:pt idx="2161">
                  <c:v>4.8615536652510003E-3</c:v>
                </c:pt>
                <c:pt idx="2162">
                  <c:v>4.8637348227200004E-3</c:v>
                </c:pt>
                <c:pt idx="2163">
                  <c:v>4.8692231066520004E-3</c:v>
                </c:pt>
                <c:pt idx="2164">
                  <c:v>4.8718387261029996E-3</c:v>
                </c:pt>
                <c:pt idx="2165">
                  <c:v>4.8761935904619996E-3</c:v>
                </c:pt>
                <c:pt idx="2166">
                  <c:v>4.8818388022480001E-3</c:v>
                </c:pt>
                <c:pt idx="2167">
                  <c:v>4.8899925313889998E-3</c:v>
                </c:pt>
                <c:pt idx="2168">
                  <c:v>4.891988355666E-3</c:v>
                </c:pt>
                <c:pt idx="2169">
                  <c:v>4.8980824649329999E-3</c:v>
                </c:pt>
                <c:pt idx="2170">
                  <c:v>4.9013537354770003E-3</c:v>
                </c:pt>
                <c:pt idx="2171">
                  <c:v>4.9059367738660004E-3</c:v>
                </c:pt>
                <c:pt idx="2172">
                  <c:v>4.914896097034E-3</c:v>
                </c:pt>
                <c:pt idx="2173">
                  <c:v>4.9208975397049999E-3</c:v>
                </c:pt>
                <c:pt idx="2174">
                  <c:v>4.9272906035180003E-3</c:v>
                </c:pt>
                <c:pt idx="2175">
                  <c:v>4.9335914663970002E-3</c:v>
                </c:pt>
                <c:pt idx="2176">
                  <c:v>4.9368203617630004E-3</c:v>
                </c:pt>
                <c:pt idx="2177">
                  <c:v>4.9400916323069999E-3</c:v>
                </c:pt>
                <c:pt idx="2178">
                  <c:v>4.943413194269E-3</c:v>
                </c:pt>
                <c:pt idx="2179">
                  <c:v>4.9489866942169997E-3</c:v>
                </c:pt>
                <c:pt idx="2180">
                  <c:v>4.9509466625750004E-3</c:v>
                </c:pt>
                <c:pt idx="2181">
                  <c:v>4.9565206281840003E-3</c:v>
                </c:pt>
                <c:pt idx="2182">
                  <c:v>4.9592931754890001E-3</c:v>
                </c:pt>
                <c:pt idx="2183">
                  <c:v>4.9636410549280001E-3</c:v>
                </c:pt>
                <c:pt idx="2184">
                  <c:v>4.9693929031489996E-3</c:v>
                </c:pt>
                <c:pt idx="2185">
                  <c:v>4.9731205217540004E-3</c:v>
                </c:pt>
                <c:pt idx="2186">
                  <c:v>4.9760998226700002E-3</c:v>
                </c:pt>
                <c:pt idx="2187">
                  <c:v>4.9830134958029999E-3</c:v>
                </c:pt>
                <c:pt idx="2188">
                  <c:v>4.9907108768819999E-3</c:v>
                </c:pt>
                <c:pt idx="2189">
                  <c:v>4.9938331358130002E-3</c:v>
                </c:pt>
                <c:pt idx="2190">
                  <c:v>5.0013666041199998E-3</c:v>
                </c:pt>
                <c:pt idx="2191">
                  <c:v>5.0069475546479997E-3</c:v>
                </c:pt>
                <c:pt idx="2192">
                  <c:v>5.0126067362730002E-3</c:v>
                </c:pt>
                <c:pt idx="2193">
                  <c:v>5.0187651067969997E-3</c:v>
                </c:pt>
                <c:pt idx="2194">
                  <c:v>5.019841250032E-3</c:v>
                </c:pt>
                <c:pt idx="2195">
                  <c:v>5.027617327869E-3</c:v>
                </c:pt>
                <c:pt idx="2196">
                  <c:v>5.0347088836130002E-3</c:v>
                </c:pt>
                <c:pt idx="2197">
                  <c:v>5.0360276363790001E-3</c:v>
                </c:pt>
                <c:pt idx="2198">
                  <c:v>5.0416369922460002E-3</c:v>
                </c:pt>
                <c:pt idx="2199">
                  <c:v>5.0471392460170001E-3</c:v>
                </c:pt>
                <c:pt idx="2200">
                  <c:v>5.0516654737289999E-3</c:v>
                </c:pt>
                <c:pt idx="2201">
                  <c:v>5.0545660778879998E-3</c:v>
                </c:pt>
                <c:pt idx="2202">
                  <c:v>5.0585791468619997E-3</c:v>
                </c:pt>
                <c:pt idx="2203">
                  <c:v>5.0633186474440001E-3</c:v>
                </c:pt>
                <c:pt idx="2204">
                  <c:v>5.0690136849880002E-3</c:v>
                </c:pt>
                <c:pt idx="2205">
                  <c:v>5.0713513046499997E-3</c:v>
                </c:pt>
                <c:pt idx="2206">
                  <c:v>5.0779231823980002E-3</c:v>
                </c:pt>
                <c:pt idx="2207">
                  <c:v>5.0846799276770003E-3</c:v>
                </c:pt>
                <c:pt idx="2208">
                  <c:v>5.090353544801E-3</c:v>
                </c:pt>
                <c:pt idx="2209">
                  <c:v>5.0974311307070003E-3</c:v>
                </c:pt>
                <c:pt idx="2210">
                  <c:v>5.1040593534710001E-3</c:v>
                </c:pt>
                <c:pt idx="2211">
                  <c:v>5.1076733507220001E-3</c:v>
                </c:pt>
                <c:pt idx="2212">
                  <c:v>5.1132896915080002E-3</c:v>
                </c:pt>
                <c:pt idx="2213">
                  <c:v>5.1163402386009997E-3</c:v>
                </c:pt>
                <c:pt idx="2214">
                  <c:v>5.1224483177070004E-3</c:v>
                </c:pt>
                <c:pt idx="2215">
                  <c:v>5.1263328641649999E-3</c:v>
                </c:pt>
                <c:pt idx="2216">
                  <c:v>5.1316074095669999E-3</c:v>
                </c:pt>
                <c:pt idx="2217">
                  <c:v>5.1373806782069997E-3</c:v>
                </c:pt>
                <c:pt idx="2218">
                  <c:v>5.1404954865569997E-3</c:v>
                </c:pt>
                <c:pt idx="2219">
                  <c:v>5.1461975090209998E-3</c:v>
                </c:pt>
                <c:pt idx="2220">
                  <c:v>5.1494473591449999E-3</c:v>
                </c:pt>
                <c:pt idx="2221">
                  <c:v>5.1587843336159999E-3</c:v>
                </c:pt>
                <c:pt idx="2222">
                  <c:v>5.1637310534719998E-3</c:v>
                </c:pt>
                <c:pt idx="2223">
                  <c:v>5.1706731319429997E-3</c:v>
                </c:pt>
                <c:pt idx="2224">
                  <c:v>5.1761684007939996E-3</c:v>
                </c:pt>
                <c:pt idx="2225">
                  <c:v>5.1810648292299998E-3</c:v>
                </c:pt>
                <c:pt idx="2226">
                  <c:v>5.1845503039660004E-3</c:v>
                </c:pt>
                <c:pt idx="2227">
                  <c:v>5.1909722387790003E-3</c:v>
                </c:pt>
                <c:pt idx="2228">
                  <c:v>5.194771103561E-3</c:v>
                </c:pt>
                <c:pt idx="2229">
                  <c:v>5.1988409832120002E-3</c:v>
                </c:pt>
                <c:pt idx="2230">
                  <c:v>5.2055479027329999E-3</c:v>
                </c:pt>
                <c:pt idx="2231">
                  <c:v>5.2117416635159997E-3</c:v>
                </c:pt>
                <c:pt idx="2232">
                  <c:v>5.2176145836710002E-3</c:v>
                </c:pt>
                <c:pt idx="2233">
                  <c:v>5.2208579145369997E-3</c:v>
                </c:pt>
                <c:pt idx="2234">
                  <c:v>5.2272938191889997E-3</c:v>
                </c:pt>
                <c:pt idx="2235">
                  <c:v>5.235112737864E-3</c:v>
                </c:pt>
                <c:pt idx="2236">
                  <c:v>5.2418555133040001E-3</c:v>
                </c:pt>
                <c:pt idx="2237">
                  <c:v>5.2463598549369996E-3</c:v>
                </c:pt>
                <c:pt idx="2238">
                  <c:v>5.2567515522239996E-3</c:v>
                </c:pt>
                <c:pt idx="2239">
                  <c:v>5.2609071135519998E-3</c:v>
                </c:pt>
                <c:pt idx="2240">
                  <c:v>5.2643851377070002E-3</c:v>
                </c:pt>
                <c:pt idx="2241">
                  <c:v>5.2683553658429997E-3</c:v>
                </c:pt>
                <c:pt idx="2242">
                  <c:v>5.2751549519600002E-3</c:v>
                </c:pt>
                <c:pt idx="2243">
                  <c:v>5.2814842201770002E-3</c:v>
                </c:pt>
                <c:pt idx="2244">
                  <c:v>5.2861669100820003E-3</c:v>
                </c:pt>
                <c:pt idx="2245">
                  <c:v>5.2903508767489999E-3</c:v>
                </c:pt>
                <c:pt idx="2246">
                  <c:v>5.2964803762729998E-3</c:v>
                </c:pt>
                <c:pt idx="2247">
                  <c:v>5.2999798208479996E-3</c:v>
                </c:pt>
                <c:pt idx="2248">
                  <c:v>5.3038429468869998E-3</c:v>
                </c:pt>
                <c:pt idx="2249">
                  <c:v>5.3130947053430001E-3</c:v>
                </c:pt>
                <c:pt idx="2250">
                  <c:v>5.3187967278060001E-3</c:v>
                </c:pt>
                <c:pt idx="2251">
                  <c:v>5.3224531002340003E-3</c:v>
                </c:pt>
                <c:pt idx="2252">
                  <c:v>5.3254752419889997E-3</c:v>
                </c:pt>
                <c:pt idx="2253">
                  <c:v>5.3322748281060001E-3</c:v>
                </c:pt>
                <c:pt idx="2254">
                  <c:v>5.3382688201959998E-3</c:v>
                </c:pt>
                <c:pt idx="2255">
                  <c:v>5.345439072698E-3</c:v>
                </c:pt>
                <c:pt idx="2256">
                  <c:v>5.3495587781069998E-3</c:v>
                </c:pt>
                <c:pt idx="2257">
                  <c:v>5.3556100465360001E-3</c:v>
                </c:pt>
                <c:pt idx="2258">
                  <c:v>5.361825227737E-3</c:v>
                </c:pt>
                <c:pt idx="2259">
                  <c:v>5.3649330511690001E-3</c:v>
                </c:pt>
                <c:pt idx="2260">
                  <c:v>5.3709913045169996E-3</c:v>
                </c:pt>
                <c:pt idx="2261">
                  <c:v>5.3777908906340001E-3</c:v>
                </c:pt>
                <c:pt idx="2262">
                  <c:v>5.3820884786550003E-3</c:v>
                </c:pt>
                <c:pt idx="2263">
                  <c:v>5.3857164457440003E-3</c:v>
                </c:pt>
                <c:pt idx="2264">
                  <c:v>5.3896582685409996E-3</c:v>
                </c:pt>
                <c:pt idx="2265">
                  <c:v>5.3949682041999998E-3</c:v>
                </c:pt>
                <c:pt idx="2266">
                  <c:v>5.4010408930480003E-3</c:v>
                </c:pt>
                <c:pt idx="2267">
                  <c:v>5.4071489721540002E-3</c:v>
                </c:pt>
                <c:pt idx="2268">
                  <c:v>5.4099573753770003E-3</c:v>
                </c:pt>
                <c:pt idx="2269">
                  <c:v>5.4132216610009998E-3</c:v>
                </c:pt>
                <c:pt idx="2270">
                  <c:v>5.4188310168679999E-3</c:v>
                </c:pt>
                <c:pt idx="2271">
                  <c:v>5.4252385161819997E-3</c:v>
                </c:pt>
                <c:pt idx="2272">
                  <c:v>5.4326155222949998E-3</c:v>
                </c:pt>
                <c:pt idx="2273">
                  <c:v>5.4388735443350001E-3</c:v>
                </c:pt>
                <c:pt idx="2274">
                  <c:v>5.4473765194420001E-3</c:v>
                </c:pt>
                <c:pt idx="2275">
                  <c:v>5.4519665427510003E-3</c:v>
                </c:pt>
                <c:pt idx="2276">
                  <c:v>5.4589016363020002E-3</c:v>
                </c:pt>
                <c:pt idx="2277">
                  <c:v>5.4635629057880001E-3</c:v>
                </c:pt>
                <c:pt idx="2278">
                  <c:v>5.4703485220669998E-3</c:v>
                </c:pt>
                <c:pt idx="2279">
                  <c:v>5.481681320816E-3</c:v>
                </c:pt>
                <c:pt idx="2280">
                  <c:v>5.4885805584490004E-3</c:v>
                </c:pt>
                <c:pt idx="2281">
                  <c:v>5.4917167872189998E-3</c:v>
                </c:pt>
                <c:pt idx="2282">
                  <c:v>5.4987799376249999E-3</c:v>
                </c:pt>
                <c:pt idx="2283">
                  <c:v>5.5050877854229997E-3</c:v>
                </c:pt>
                <c:pt idx="2284">
                  <c:v>5.5116806179290002E-3</c:v>
                </c:pt>
                <c:pt idx="2285">
                  <c:v>5.5204331874849997E-3</c:v>
                </c:pt>
                <c:pt idx="2286">
                  <c:v>5.5243107490240001E-3</c:v>
                </c:pt>
                <c:pt idx="2287">
                  <c:v>5.5320654064419999E-3</c:v>
                </c:pt>
                <c:pt idx="2288">
                  <c:v>5.5396705865860003E-3</c:v>
                </c:pt>
                <c:pt idx="2289">
                  <c:v>5.5433339439329996E-3</c:v>
                </c:pt>
                <c:pt idx="2290">
                  <c:v>5.5498271249230001E-3</c:v>
                </c:pt>
                <c:pt idx="2291">
                  <c:v>5.5579664185640004E-3</c:v>
                </c:pt>
                <c:pt idx="2292">
                  <c:v>5.5653005838390002E-3</c:v>
                </c:pt>
                <c:pt idx="2293">
                  <c:v>5.5747730657459997E-3</c:v>
                </c:pt>
                <c:pt idx="2294">
                  <c:v>5.5824923329060002E-3</c:v>
                </c:pt>
                <c:pt idx="2295">
                  <c:v>5.5914088152350001E-3</c:v>
                </c:pt>
                <c:pt idx="2296">
                  <c:v>5.6008030660449999E-3</c:v>
                </c:pt>
                <c:pt idx="2297">
                  <c:v>5.6074596941469998E-3</c:v>
                </c:pt>
                <c:pt idx="2298">
                  <c:v>5.6147654540840003E-3</c:v>
                </c:pt>
                <c:pt idx="2299">
                  <c:v>5.6187785230580002E-3</c:v>
                </c:pt>
                <c:pt idx="2300">
                  <c:v>5.6259199045599999E-3</c:v>
                </c:pt>
                <c:pt idx="2301">
                  <c:v>5.6353923864660002E-3</c:v>
                </c:pt>
                <c:pt idx="2302">
                  <c:v>5.6408238597209998E-3</c:v>
                </c:pt>
                <c:pt idx="2303">
                  <c:v>5.6487922556699996E-3</c:v>
                </c:pt>
                <c:pt idx="2304">
                  <c:v>5.6550856679680002E-3</c:v>
                </c:pt>
                <c:pt idx="2305">
                  <c:v>5.6586423888799996E-3</c:v>
                </c:pt>
                <c:pt idx="2306">
                  <c:v>5.6645581498739996E-3</c:v>
                </c:pt>
                <c:pt idx="2307">
                  <c:v>5.6706024333829999E-3</c:v>
                </c:pt>
                <c:pt idx="2308">
                  <c:v>5.6782430037859996E-3</c:v>
                </c:pt>
                <c:pt idx="2309">
                  <c:v>5.6891622953119999E-3</c:v>
                </c:pt>
                <c:pt idx="2310">
                  <c:v>5.6982357054950004E-3</c:v>
                </c:pt>
                <c:pt idx="2311">
                  <c:v>5.7051633484660001E-3</c:v>
                </c:pt>
                <c:pt idx="2312">
                  <c:v>5.711364559829E-3</c:v>
                </c:pt>
                <c:pt idx="2313">
                  <c:v>5.7144863530990001E-3</c:v>
                </c:pt>
                <c:pt idx="2314">
                  <c:v>5.7201883755620001E-3</c:v>
                </c:pt>
                <c:pt idx="2315">
                  <c:v>5.7280925102530002E-3</c:v>
                </c:pt>
                <c:pt idx="2316">
                  <c:v>5.7359542697670001E-3</c:v>
                </c:pt>
                <c:pt idx="2317">
                  <c:v>5.7434025220569999E-3</c:v>
                </c:pt>
                <c:pt idx="2318">
                  <c:v>5.7507865130900001E-3</c:v>
                </c:pt>
                <c:pt idx="2319">
                  <c:v>5.7574007660149999E-3</c:v>
                </c:pt>
                <c:pt idx="2320">
                  <c:v>5.7631172239780001E-3</c:v>
                </c:pt>
                <c:pt idx="2321">
                  <c:v>5.7682348415259996E-3</c:v>
                </c:pt>
                <c:pt idx="2322">
                  <c:v>5.7770302519200003E-3</c:v>
                </c:pt>
                <c:pt idx="2323">
                  <c:v>5.7862815447150004E-3</c:v>
                </c:pt>
                <c:pt idx="2324">
                  <c:v>5.7937083765860001E-3</c:v>
                </c:pt>
                <c:pt idx="2325">
                  <c:v>5.7974075898529999E-3</c:v>
                </c:pt>
                <c:pt idx="2326">
                  <c:v>5.8015058748420003E-3</c:v>
                </c:pt>
                <c:pt idx="2327">
                  <c:v>5.8093387633559998E-3</c:v>
                </c:pt>
                <c:pt idx="2328">
                  <c:v>5.8108428493140003E-3</c:v>
                </c:pt>
                <c:pt idx="2329">
                  <c:v>5.8143497444690002E-3</c:v>
                </c:pt>
                <c:pt idx="2330">
                  <c:v>5.8180773630740002E-3</c:v>
                </c:pt>
                <c:pt idx="2331">
                  <c:v>5.8234157040719997E-3</c:v>
                </c:pt>
                <c:pt idx="2332">
                  <c:v>5.830094218254E-3</c:v>
                </c:pt>
                <c:pt idx="2333">
                  <c:v>5.8339075185359999E-3</c:v>
                </c:pt>
                <c:pt idx="2334">
                  <c:v>5.8356751687819999E-3</c:v>
                </c:pt>
                <c:pt idx="2335">
                  <c:v>5.8428668417040003E-3</c:v>
                </c:pt>
                <c:pt idx="2336">
                  <c:v>5.8488463982939998E-3</c:v>
                </c:pt>
                <c:pt idx="2337">
                  <c:v>5.8530732057989997E-3</c:v>
                </c:pt>
                <c:pt idx="2338">
                  <c:v>5.8593954890969998E-3</c:v>
                </c:pt>
                <c:pt idx="2339">
                  <c:v>5.86483348161E-3</c:v>
                </c:pt>
                <c:pt idx="2340">
                  <c:v>5.8749760501089999E-3</c:v>
                </c:pt>
                <c:pt idx="2341">
                  <c:v>5.8816974051299998E-3</c:v>
                </c:pt>
                <c:pt idx="2342">
                  <c:v>5.8865225873890002E-3</c:v>
                </c:pt>
                <c:pt idx="2343">
                  <c:v>5.8905426412820001E-3</c:v>
                </c:pt>
                <c:pt idx="2344">
                  <c:v>5.9007345698770001E-3</c:v>
                </c:pt>
                <c:pt idx="2345">
                  <c:v>5.9088813140989998E-3</c:v>
                </c:pt>
                <c:pt idx="2346">
                  <c:v>5.9166145510970002E-3</c:v>
                </c:pt>
                <c:pt idx="2347">
                  <c:v>5.9225093573330003E-3</c:v>
                </c:pt>
                <c:pt idx="2348">
                  <c:v>5.9313899837429998E-3</c:v>
                </c:pt>
                <c:pt idx="2349">
                  <c:v>5.9401709586380004E-3</c:v>
                </c:pt>
                <c:pt idx="2350">
                  <c:v>5.9407553635540001E-3</c:v>
                </c:pt>
                <c:pt idx="2351">
                  <c:v>5.9469495899980001E-3</c:v>
                </c:pt>
                <c:pt idx="2352">
                  <c:v>5.9552029706539996E-3</c:v>
                </c:pt>
                <c:pt idx="2353">
                  <c:v>5.9652244672180003E-3</c:v>
                </c:pt>
                <c:pt idx="2354">
                  <c:v>5.9691588394340002E-3</c:v>
                </c:pt>
                <c:pt idx="2355">
                  <c:v>5.9714750386770004E-3</c:v>
                </c:pt>
                <c:pt idx="2356">
                  <c:v>5.9755449183289998E-3</c:v>
                </c:pt>
                <c:pt idx="2357">
                  <c:v>5.9798215515910001E-3</c:v>
                </c:pt>
                <c:pt idx="2358">
                  <c:v>5.9836846776310003E-3</c:v>
                </c:pt>
                <c:pt idx="2359">
                  <c:v>5.9878397732970002E-3</c:v>
                </c:pt>
                <c:pt idx="2360">
                  <c:v>5.9951241128149996E-3</c:v>
                </c:pt>
                <c:pt idx="2361">
                  <c:v>6.0007977299390003E-3</c:v>
                </c:pt>
                <c:pt idx="2362">
                  <c:v>6.003577262163E-3</c:v>
                </c:pt>
                <c:pt idx="2363">
                  <c:v>6.0075828805569997E-3</c:v>
                </c:pt>
                <c:pt idx="2364">
                  <c:v>6.0149668715889998E-3</c:v>
                </c:pt>
                <c:pt idx="2365">
                  <c:v>6.0210824012759999E-3</c:v>
                </c:pt>
                <c:pt idx="2366">
                  <c:v>6.0293073765930001E-3</c:v>
                </c:pt>
                <c:pt idx="2367">
                  <c:v>6.0366275720299999E-3</c:v>
                </c:pt>
                <c:pt idx="2368">
                  <c:v>6.0422653332350001E-3</c:v>
                </c:pt>
                <c:pt idx="2369">
                  <c:v>6.0490719042719998E-3</c:v>
                </c:pt>
                <c:pt idx="2370">
                  <c:v>6.0548097826540002E-3</c:v>
                </c:pt>
                <c:pt idx="2371">
                  <c:v>6.0574468225239996E-3</c:v>
                </c:pt>
                <c:pt idx="2372">
                  <c:v>6.0623791068790001E-3</c:v>
                </c:pt>
                <c:pt idx="2373">
                  <c:v>6.066113710403E-3</c:v>
                </c:pt>
                <c:pt idx="2374">
                  <c:v>6.0732839629050002E-3</c:v>
                </c:pt>
                <c:pt idx="2375">
                  <c:v>6.0809818096459996E-3</c:v>
                </c:pt>
                <c:pt idx="2376">
                  <c:v>6.0880663804709998E-3</c:v>
                </c:pt>
                <c:pt idx="2377">
                  <c:v>6.0944100841880001E-3</c:v>
                </c:pt>
                <c:pt idx="2378">
                  <c:v>6.0994350351389996E-3</c:v>
                </c:pt>
                <c:pt idx="2379">
                  <c:v>6.1050727963449999E-3</c:v>
                </c:pt>
                <c:pt idx="2380">
                  <c:v>6.113903596997E-3</c:v>
                </c:pt>
                <c:pt idx="2381">
                  <c:v>6.1224210076030001E-3</c:v>
                </c:pt>
                <c:pt idx="2382">
                  <c:v>6.1299903318290001E-3</c:v>
                </c:pt>
                <c:pt idx="2383">
                  <c:v>6.1403322033579998E-3</c:v>
                </c:pt>
                <c:pt idx="2384">
                  <c:v>6.1430339701470001E-3</c:v>
                </c:pt>
                <c:pt idx="2385">
                  <c:v>6.1477879062289999E-3</c:v>
                </c:pt>
                <c:pt idx="2386">
                  <c:v>6.1508100479840001E-3</c:v>
                </c:pt>
                <c:pt idx="2387">
                  <c:v>6.1573027633130004E-3</c:v>
                </c:pt>
                <c:pt idx="2388">
                  <c:v>6.1642522923649997E-3</c:v>
                </c:pt>
                <c:pt idx="2389">
                  <c:v>6.169383879751E-3</c:v>
                </c:pt>
                <c:pt idx="2390">
                  <c:v>6.1736251227560001E-3</c:v>
                </c:pt>
                <c:pt idx="2391">
                  <c:v>6.1812228523190002E-3</c:v>
                </c:pt>
                <c:pt idx="2392">
                  <c:v>6.1897118575870002E-3</c:v>
                </c:pt>
                <c:pt idx="2393">
                  <c:v>6.1933109536769998E-3</c:v>
                </c:pt>
                <c:pt idx="2394">
                  <c:v>6.2010656110939996E-3</c:v>
                </c:pt>
                <c:pt idx="2395">
                  <c:v>6.2057841569190001E-3</c:v>
                </c:pt>
                <c:pt idx="2396">
                  <c:v>6.2113008461890003E-3</c:v>
                </c:pt>
                <c:pt idx="2397">
                  <c:v>6.216660607606E-3</c:v>
                </c:pt>
                <c:pt idx="2398">
                  <c:v>6.2248646281660002E-3</c:v>
                </c:pt>
                <c:pt idx="2399">
                  <c:v>6.2291123904290001E-3</c:v>
                </c:pt>
                <c:pt idx="2400">
                  <c:v>6.2342155724760002E-3</c:v>
                </c:pt>
                <c:pt idx="2401">
                  <c:v>6.2402668409049997E-3</c:v>
                </c:pt>
                <c:pt idx="2402">
                  <c:v>6.2438235618169999E-3</c:v>
                </c:pt>
                <c:pt idx="2403">
                  <c:v>6.2487060204150001E-3</c:v>
                </c:pt>
                <c:pt idx="2404">
                  <c:v>6.2531889416280002E-3</c:v>
                </c:pt>
                <c:pt idx="2405">
                  <c:v>6.2611792236569996E-3</c:v>
                </c:pt>
                <c:pt idx="2406">
                  <c:v>6.2691546045240002E-3</c:v>
                </c:pt>
                <c:pt idx="2407">
                  <c:v>6.2755909748380004E-3</c:v>
                </c:pt>
                <c:pt idx="2408">
                  <c:v>6.2814424745739998E-3</c:v>
                </c:pt>
                <c:pt idx="2409">
                  <c:v>6.2906439416110004E-3</c:v>
                </c:pt>
                <c:pt idx="2410">
                  <c:v>6.2989760190249999E-3</c:v>
                </c:pt>
                <c:pt idx="2411">
                  <c:v>6.3041648827489999E-3</c:v>
                </c:pt>
                <c:pt idx="2412">
                  <c:v>6.3118627294900002E-3</c:v>
                </c:pt>
                <c:pt idx="2413">
                  <c:v>6.3193608075379996E-3</c:v>
                </c:pt>
                <c:pt idx="2414">
                  <c:v>6.3278493471440002E-3</c:v>
                </c:pt>
                <c:pt idx="2415">
                  <c:v>6.3372077420350004E-3</c:v>
                </c:pt>
                <c:pt idx="2416">
                  <c:v>6.3435230404139996E-3</c:v>
                </c:pt>
                <c:pt idx="2417">
                  <c:v>6.3518835231660001E-3</c:v>
                </c:pt>
                <c:pt idx="2418">
                  <c:v>6.3593960367139997E-3</c:v>
                </c:pt>
                <c:pt idx="2419">
                  <c:v>6.3648624345660001E-3</c:v>
                </c:pt>
                <c:pt idx="2420">
                  <c:v>6.3675926066939998E-3</c:v>
                </c:pt>
                <c:pt idx="2421">
                  <c:v>6.3753542490300004E-3</c:v>
                </c:pt>
                <c:pt idx="2422">
                  <c:v>6.3811703585089996E-3</c:v>
                </c:pt>
                <c:pt idx="2423">
                  <c:v>6.3877846114340003E-3</c:v>
                </c:pt>
                <c:pt idx="2424">
                  <c:v>6.391989998519E-3</c:v>
                </c:pt>
                <c:pt idx="2425">
                  <c:v>6.3956035301089998E-3</c:v>
                </c:pt>
                <c:pt idx="2426">
                  <c:v>6.3995379023249997E-3</c:v>
                </c:pt>
                <c:pt idx="2427">
                  <c:v>6.4048836939040003E-3</c:v>
                </c:pt>
                <c:pt idx="2428">
                  <c:v>6.4103645272550001E-3</c:v>
                </c:pt>
                <c:pt idx="2429">
                  <c:v>6.4193024300040003E-3</c:v>
                </c:pt>
                <c:pt idx="2430">
                  <c:v>6.4311553724109996E-3</c:v>
                </c:pt>
                <c:pt idx="2431">
                  <c:v>6.4388816244900001E-3</c:v>
                </c:pt>
                <c:pt idx="2432">
                  <c:v>6.4480118453500001E-3</c:v>
                </c:pt>
                <c:pt idx="2433">
                  <c:v>6.4547187648709998E-3</c:v>
                </c:pt>
                <c:pt idx="2434">
                  <c:v>6.4630866982039997E-3</c:v>
                </c:pt>
                <c:pt idx="2435">
                  <c:v>6.4678122289480002E-3</c:v>
                </c:pt>
                <c:pt idx="2436">
                  <c:v>6.4766001887619998E-3</c:v>
                </c:pt>
                <c:pt idx="2437">
                  <c:v>6.4805131405589996E-3</c:v>
                </c:pt>
                <c:pt idx="2438">
                  <c:v>6.4853457733990002E-3</c:v>
                </c:pt>
                <c:pt idx="2439">
                  <c:v>6.4927511848509997E-3</c:v>
                </c:pt>
                <c:pt idx="2440">
                  <c:v>6.4969779923559996E-3</c:v>
                </c:pt>
                <c:pt idx="2441">
                  <c:v>6.502736825496E-3</c:v>
                </c:pt>
                <c:pt idx="2442">
                  <c:v>6.5074693411589996E-3</c:v>
                </c:pt>
                <c:pt idx="2443">
                  <c:v>6.5155592747029997E-3</c:v>
                </c:pt>
                <c:pt idx="2444">
                  <c:v>6.5222447738050001E-3</c:v>
                </c:pt>
                <c:pt idx="2445">
                  <c:v>6.5304557792840003E-3</c:v>
                </c:pt>
                <c:pt idx="2446">
                  <c:v>6.5387091599399998E-3</c:v>
                </c:pt>
                <c:pt idx="2447">
                  <c:v>6.5467562526460004E-3</c:v>
                </c:pt>
                <c:pt idx="2448">
                  <c:v>6.5530068241059997E-3</c:v>
                </c:pt>
                <c:pt idx="2449">
                  <c:v>6.5560289658609999E-3</c:v>
                </c:pt>
                <c:pt idx="2450">
                  <c:v>6.5620089881119996E-3</c:v>
                </c:pt>
                <c:pt idx="2451">
                  <c:v>6.5667843446139997E-3</c:v>
                </c:pt>
                <c:pt idx="2452">
                  <c:v>6.5745250321920003E-3</c:v>
                </c:pt>
                <c:pt idx="2453">
                  <c:v>6.5797776915129998E-3</c:v>
                </c:pt>
                <c:pt idx="2454">
                  <c:v>6.5868268720809999E-3</c:v>
                </c:pt>
                <c:pt idx="2455">
                  <c:v>6.596277933568E-3</c:v>
                </c:pt>
                <c:pt idx="2456">
                  <c:v>6.6008036956189996E-3</c:v>
                </c:pt>
                <c:pt idx="2457">
                  <c:v>6.6080666147169996E-3</c:v>
                </c:pt>
                <c:pt idx="2458">
                  <c:v>6.6170045174659999E-3</c:v>
                </c:pt>
                <c:pt idx="2459">
                  <c:v>6.6232127137479998E-3</c:v>
                </c:pt>
                <c:pt idx="2460">
                  <c:v>6.6275107674300003E-3</c:v>
                </c:pt>
                <c:pt idx="2461">
                  <c:v>6.6326353698969998E-3</c:v>
                </c:pt>
                <c:pt idx="2462">
                  <c:v>6.6364342346790003E-3</c:v>
                </c:pt>
                <c:pt idx="2463">
                  <c:v>6.6421362571420003E-3</c:v>
                </c:pt>
                <c:pt idx="2464">
                  <c:v>6.6476599313319996E-3</c:v>
                </c:pt>
                <c:pt idx="2465">
                  <c:v>6.6525707952679999E-3</c:v>
                </c:pt>
                <c:pt idx="2466">
                  <c:v>6.6610025241970001E-3</c:v>
                </c:pt>
                <c:pt idx="2467">
                  <c:v>6.6674319095910003E-3</c:v>
                </c:pt>
                <c:pt idx="2468">
                  <c:v>6.6706174984569998E-3</c:v>
                </c:pt>
                <c:pt idx="2469">
                  <c:v>6.6788857802749999E-3</c:v>
                </c:pt>
                <c:pt idx="2470">
                  <c:v>6.6873175092040001E-3</c:v>
                </c:pt>
                <c:pt idx="2471">
                  <c:v>6.6960700787600004E-3</c:v>
                </c:pt>
                <c:pt idx="2472">
                  <c:v>6.700902245939E-3</c:v>
                </c:pt>
                <c:pt idx="2473">
                  <c:v>6.7069251090290001E-3</c:v>
                </c:pt>
                <c:pt idx="2474">
                  <c:v>6.7167398519809999E-3</c:v>
                </c:pt>
                <c:pt idx="2475">
                  <c:v>6.724637001753E-3</c:v>
                </c:pt>
                <c:pt idx="2476">
                  <c:v>6.7312084138390002E-3</c:v>
                </c:pt>
                <c:pt idx="2477">
                  <c:v>6.7404601722959997E-3</c:v>
                </c:pt>
                <c:pt idx="2478">
                  <c:v>6.7496756091710002E-3</c:v>
                </c:pt>
                <c:pt idx="2479">
                  <c:v>6.7546153441070001E-3</c:v>
                </c:pt>
                <c:pt idx="2480">
                  <c:v>6.7608803510669996E-3</c:v>
                </c:pt>
                <c:pt idx="2481">
                  <c:v>6.7670741118490002E-3</c:v>
                </c:pt>
                <c:pt idx="2482">
                  <c:v>6.776189897209E-3</c:v>
                </c:pt>
                <c:pt idx="2483">
                  <c:v>6.7832036875189999E-3</c:v>
                </c:pt>
                <c:pt idx="2484">
                  <c:v>6.7861401475970001E-3</c:v>
                </c:pt>
                <c:pt idx="2485">
                  <c:v>6.7919632419940002E-3</c:v>
                </c:pt>
                <c:pt idx="2486">
                  <c:v>6.795163266361E-3</c:v>
                </c:pt>
                <c:pt idx="2487">
                  <c:v>6.7991265095770003E-3</c:v>
                </c:pt>
                <c:pt idx="2488">
                  <c:v>6.8072588182989998E-3</c:v>
                </c:pt>
                <c:pt idx="2489">
                  <c:v>6.8140584044160003E-3</c:v>
                </c:pt>
                <c:pt idx="2490">
                  <c:v>6.8199313245709998E-3</c:v>
                </c:pt>
                <c:pt idx="2491">
                  <c:v>6.8246214650570002E-3</c:v>
                </c:pt>
                <c:pt idx="2492">
                  <c:v>6.8312212824819998E-3</c:v>
                </c:pt>
                <c:pt idx="2493">
                  <c:v>6.8379282020030003E-3</c:v>
                </c:pt>
                <c:pt idx="2494">
                  <c:v>6.8446779623629996E-3</c:v>
                </c:pt>
                <c:pt idx="2495">
                  <c:v>6.8487906828520002E-3</c:v>
                </c:pt>
                <c:pt idx="2496">
                  <c:v>6.8580633960659996E-3</c:v>
                </c:pt>
                <c:pt idx="2497">
                  <c:v>6.866096053272E-3</c:v>
                </c:pt>
                <c:pt idx="2498">
                  <c:v>6.871791090816E-3</c:v>
                </c:pt>
                <c:pt idx="2499">
                  <c:v>6.8779136054220001E-3</c:v>
                </c:pt>
                <c:pt idx="2500">
                  <c:v>6.885155104101E-3</c:v>
                </c:pt>
                <c:pt idx="2501">
                  <c:v>6.8935155868529996E-3</c:v>
                </c:pt>
                <c:pt idx="2502">
                  <c:v>6.9007002748549999E-3</c:v>
                </c:pt>
                <c:pt idx="2503">
                  <c:v>6.9099445827310001E-3</c:v>
                </c:pt>
                <c:pt idx="2504">
                  <c:v>6.9166943430900001E-3</c:v>
                </c:pt>
                <c:pt idx="2505">
                  <c:v>6.9227456115189996E-3</c:v>
                </c:pt>
                <c:pt idx="2506">
                  <c:v>6.928917951882E-3</c:v>
                </c:pt>
                <c:pt idx="2507">
                  <c:v>6.9342921487989999E-3</c:v>
                </c:pt>
                <c:pt idx="2508">
                  <c:v>6.9424603134389997E-3</c:v>
                </c:pt>
                <c:pt idx="2509">
                  <c:v>6.952659692615E-3</c:v>
                </c:pt>
                <c:pt idx="2510">
                  <c:v>6.9624101743100001E-3</c:v>
                </c:pt>
                <c:pt idx="2511">
                  <c:v>6.9718039594589996E-3</c:v>
                </c:pt>
                <c:pt idx="2512">
                  <c:v>6.9769644178450003E-3</c:v>
                </c:pt>
                <c:pt idx="2513">
                  <c:v>6.981483194977E-3</c:v>
                </c:pt>
                <c:pt idx="2514">
                  <c:v>6.9874133914710002E-3</c:v>
                </c:pt>
                <c:pt idx="2515">
                  <c:v>6.9961799308659997E-3</c:v>
                </c:pt>
                <c:pt idx="2516">
                  <c:v>7.0030083879829997E-3</c:v>
                </c:pt>
                <c:pt idx="2517">
                  <c:v>7.0093586109579997E-3</c:v>
                </c:pt>
                <c:pt idx="2518">
                  <c:v>7.0117604918779998E-3</c:v>
                </c:pt>
                <c:pt idx="2519">
                  <c:v>7.0174625143409998E-3</c:v>
                </c:pt>
                <c:pt idx="2520">
                  <c:v>7.0214681327340003E-3</c:v>
                </c:pt>
                <c:pt idx="2521">
                  <c:v>7.0261368528009996E-3</c:v>
                </c:pt>
                <c:pt idx="2522">
                  <c:v>7.0353597402570004E-3</c:v>
                </c:pt>
                <c:pt idx="2523">
                  <c:v>7.0440983399749999E-3</c:v>
                </c:pt>
                <c:pt idx="2524">
                  <c:v>7.0522590540350004E-3</c:v>
                </c:pt>
                <c:pt idx="2525">
                  <c:v>7.0597217418249996E-3</c:v>
                </c:pt>
                <c:pt idx="2526">
                  <c:v>7.0666354149580002E-3</c:v>
                </c:pt>
                <c:pt idx="2527">
                  <c:v>7.0716459304090004E-3</c:v>
                </c:pt>
                <c:pt idx="2528">
                  <c:v>7.0788161829109996E-3</c:v>
                </c:pt>
                <c:pt idx="2529">
                  <c:v>7.0849955081940001E-3</c:v>
                </c:pt>
                <c:pt idx="2530">
                  <c:v>7.0932065136730003E-3</c:v>
                </c:pt>
                <c:pt idx="2531">
                  <c:v>7.0984880439940003E-3</c:v>
                </c:pt>
                <c:pt idx="2532">
                  <c:v>7.1048387326299997E-3</c:v>
                </c:pt>
                <c:pt idx="2533">
                  <c:v>7.1111964061859999E-3</c:v>
                </c:pt>
                <c:pt idx="2534">
                  <c:v>7.118159905076E-3</c:v>
                </c:pt>
                <c:pt idx="2535">
                  <c:v>7.12602166459E-3</c:v>
                </c:pt>
                <c:pt idx="2536">
                  <c:v>7.1319588460030002E-3</c:v>
                </c:pt>
                <c:pt idx="2537">
                  <c:v>7.140340749174E-3</c:v>
                </c:pt>
                <c:pt idx="2538">
                  <c:v>7.1487938985229996E-3</c:v>
                </c:pt>
                <c:pt idx="2539">
                  <c:v>7.1563562378290004E-3</c:v>
                </c:pt>
                <c:pt idx="2540">
                  <c:v>7.1626212447879999E-3</c:v>
                </c:pt>
                <c:pt idx="2541">
                  <c:v>7.1712811477480003E-3</c:v>
                </c:pt>
                <c:pt idx="2542">
                  <c:v>7.1776742115619999E-3</c:v>
                </c:pt>
                <c:pt idx="2543">
                  <c:v>7.1820793673399996E-3</c:v>
                </c:pt>
                <c:pt idx="2544">
                  <c:v>7.1886149235070003E-3</c:v>
                </c:pt>
                <c:pt idx="2545">
                  <c:v>7.1936971507969997E-3</c:v>
                </c:pt>
                <c:pt idx="2546">
                  <c:v>7.199962157756E-3</c:v>
                </c:pt>
                <c:pt idx="2547">
                  <c:v>7.2067547589539996E-3</c:v>
                </c:pt>
                <c:pt idx="2548">
                  <c:v>7.2131552733480002E-3</c:v>
                </c:pt>
                <c:pt idx="2549">
                  <c:v>7.2215441614390001E-3</c:v>
                </c:pt>
                <c:pt idx="2550">
                  <c:v>7.2283581830559999E-3</c:v>
                </c:pt>
                <c:pt idx="2551">
                  <c:v>7.2352644056080002E-3</c:v>
                </c:pt>
                <c:pt idx="2552">
                  <c:v>7.241543848068E-3</c:v>
                </c:pt>
                <c:pt idx="2553">
                  <c:v>7.251935545355E-3</c:v>
                </c:pt>
                <c:pt idx="2554">
                  <c:v>7.2587067261340003E-3</c:v>
                </c:pt>
                <c:pt idx="2555">
                  <c:v>7.2636106051499998E-3</c:v>
                </c:pt>
                <c:pt idx="2556">
                  <c:v>7.2724060155449997E-3</c:v>
                </c:pt>
                <c:pt idx="2557">
                  <c:v>7.28022493422E-3</c:v>
                </c:pt>
                <c:pt idx="2558">
                  <c:v>7.286860607564E-3</c:v>
                </c:pt>
                <c:pt idx="2559">
                  <c:v>7.2907307185230003E-3</c:v>
                </c:pt>
                <c:pt idx="2560">
                  <c:v>7.2996541857720003E-3</c:v>
                </c:pt>
                <c:pt idx="2561">
                  <c:v>7.3049715720119998E-3</c:v>
                </c:pt>
                <c:pt idx="2562">
                  <c:v>7.3116426356139999E-3</c:v>
                </c:pt>
                <c:pt idx="2563">
                  <c:v>7.3175942525270004E-3</c:v>
                </c:pt>
                <c:pt idx="2564">
                  <c:v>7.3252064175899998E-3</c:v>
                </c:pt>
                <c:pt idx="2565">
                  <c:v>7.3341159149999998E-3</c:v>
                </c:pt>
                <c:pt idx="2566">
                  <c:v>7.3420130647719999E-3</c:v>
                </c:pt>
                <c:pt idx="2567">
                  <c:v>7.349289953709E-3</c:v>
                </c:pt>
                <c:pt idx="2568">
                  <c:v>7.3585417121650003E-3</c:v>
                </c:pt>
                <c:pt idx="2569">
                  <c:v>7.3678358457979999E-3</c:v>
                </c:pt>
                <c:pt idx="2570">
                  <c:v>7.3753912001849999E-3</c:v>
                </c:pt>
                <c:pt idx="2571">
                  <c:v>7.3842005804179997E-3</c:v>
                </c:pt>
                <c:pt idx="2572">
                  <c:v>7.3917983099819999E-3</c:v>
                </c:pt>
                <c:pt idx="2573">
                  <c:v>7.3965238407250004E-3</c:v>
                </c:pt>
                <c:pt idx="2574">
                  <c:v>7.4027888476849999E-3</c:v>
                </c:pt>
                <c:pt idx="2575">
                  <c:v>7.4089616537089996E-3</c:v>
                </c:pt>
                <c:pt idx="2576">
                  <c:v>7.4149412103000001E-3</c:v>
                </c:pt>
                <c:pt idx="2577">
                  <c:v>7.4218339286739998E-3</c:v>
                </c:pt>
                <c:pt idx="2578">
                  <c:v>7.4290465563540001E-3</c:v>
                </c:pt>
                <c:pt idx="2579">
                  <c:v>7.4331234209240003E-3</c:v>
                </c:pt>
                <c:pt idx="2580">
                  <c:v>7.438255473971E-3</c:v>
                </c:pt>
                <c:pt idx="2581">
                  <c:v>7.4449195526540002E-3</c:v>
                </c:pt>
                <c:pt idx="2582">
                  <c:v>7.4520758353170003E-3</c:v>
                </c:pt>
                <c:pt idx="2583">
                  <c:v>7.4604288674889998E-3</c:v>
                </c:pt>
                <c:pt idx="2584">
                  <c:v>7.4677630327640004E-3</c:v>
                </c:pt>
                <c:pt idx="2585">
                  <c:v>7.4767936021089996E-3</c:v>
                </c:pt>
                <c:pt idx="2586">
                  <c:v>7.4810134246950004E-3</c:v>
                </c:pt>
                <c:pt idx="2587">
                  <c:v>7.4860737659040002E-3</c:v>
                </c:pt>
                <c:pt idx="2588">
                  <c:v>7.4915690347550001E-3</c:v>
                </c:pt>
                <c:pt idx="2589">
                  <c:v>7.4981190264230002E-3</c:v>
                </c:pt>
                <c:pt idx="2590">
                  <c:v>7.503792643547E-3</c:v>
                </c:pt>
                <c:pt idx="2591">
                  <c:v>7.5116185471420004E-3</c:v>
                </c:pt>
                <c:pt idx="2592">
                  <c:v>7.5185680761929996E-3</c:v>
                </c:pt>
                <c:pt idx="2593">
                  <c:v>7.5234291143719996E-3</c:v>
                </c:pt>
                <c:pt idx="2594">
                  <c:v>7.5304778292780003E-3</c:v>
                </c:pt>
                <c:pt idx="2595">
                  <c:v>7.536443881691E-3</c:v>
                </c:pt>
                <c:pt idx="2596">
                  <c:v>7.545787841082E-3</c:v>
                </c:pt>
                <c:pt idx="2597">
                  <c:v>7.5567997992040002E-3</c:v>
                </c:pt>
                <c:pt idx="2598">
                  <c:v>7.5674410909409998E-3</c:v>
                </c:pt>
                <c:pt idx="2599">
                  <c:v>7.5774979777629998E-3</c:v>
                </c:pt>
                <c:pt idx="2600">
                  <c:v>7.5875334441659996E-3</c:v>
                </c:pt>
                <c:pt idx="2601">
                  <c:v>7.593064568937E-3</c:v>
                </c:pt>
                <c:pt idx="2602">
                  <c:v>7.6005342416470001E-3</c:v>
                </c:pt>
                <c:pt idx="2603">
                  <c:v>7.6095862314110004E-3</c:v>
                </c:pt>
                <c:pt idx="2604">
                  <c:v>7.6176328584549998E-3</c:v>
                </c:pt>
                <c:pt idx="2605">
                  <c:v>7.6267491094769999E-3</c:v>
                </c:pt>
                <c:pt idx="2606">
                  <c:v>7.632992696017E-3</c:v>
                </c:pt>
                <c:pt idx="2607">
                  <c:v>7.6408828608690001E-3</c:v>
                </c:pt>
                <c:pt idx="2608">
                  <c:v>7.6455515809360003E-3</c:v>
                </c:pt>
                <c:pt idx="2609">
                  <c:v>7.6517378911379998E-3</c:v>
                </c:pt>
                <c:pt idx="2610">
                  <c:v>7.658808492124E-3</c:v>
                </c:pt>
                <c:pt idx="2611">
                  <c:v>7.6663279905919996E-3</c:v>
                </c:pt>
                <c:pt idx="2612">
                  <c:v>7.6742535457019999E-3</c:v>
                </c:pt>
                <c:pt idx="2613">
                  <c:v>7.683056406677E-3</c:v>
                </c:pt>
                <c:pt idx="2614">
                  <c:v>7.6906112954019997E-3</c:v>
                </c:pt>
                <c:pt idx="2615">
                  <c:v>7.6967766508460001E-3</c:v>
                </c:pt>
                <c:pt idx="2616">
                  <c:v>7.7093564905230004E-3</c:v>
                </c:pt>
                <c:pt idx="2617">
                  <c:v>7.7142245136200003E-3</c:v>
                </c:pt>
                <c:pt idx="2618">
                  <c:v>7.7216802164910003E-3</c:v>
                </c:pt>
                <c:pt idx="2619">
                  <c:v>7.7280378900469997E-3</c:v>
                </c:pt>
                <c:pt idx="2620">
                  <c:v>7.733248174191E-3</c:v>
                </c:pt>
                <c:pt idx="2621">
                  <c:v>7.7427276410160003E-3</c:v>
                </c:pt>
                <c:pt idx="2622">
                  <c:v>7.750361226499E-3</c:v>
                </c:pt>
                <c:pt idx="2623">
                  <c:v>7.7585433609779998E-3</c:v>
                </c:pt>
                <c:pt idx="2624">
                  <c:v>7.7651720494029998E-3</c:v>
                </c:pt>
                <c:pt idx="2625">
                  <c:v>7.7710095793010001E-3</c:v>
                </c:pt>
                <c:pt idx="2626">
                  <c:v>7.7753784134980001E-3</c:v>
                </c:pt>
                <c:pt idx="2627">
                  <c:v>7.7867899090050003E-3</c:v>
                </c:pt>
                <c:pt idx="2628">
                  <c:v>7.7928337268530004E-3</c:v>
                </c:pt>
                <c:pt idx="2629">
                  <c:v>7.802833802998E-3</c:v>
                </c:pt>
                <c:pt idx="2630">
                  <c:v>7.8127840533849992E-3</c:v>
                </c:pt>
                <c:pt idx="2631">
                  <c:v>7.8208595514300001E-3</c:v>
                </c:pt>
                <c:pt idx="2632">
                  <c:v>7.8279869630929998E-3</c:v>
                </c:pt>
                <c:pt idx="2633">
                  <c:v>7.8342519700530001E-3</c:v>
                </c:pt>
                <c:pt idx="2634">
                  <c:v>7.8447293490169993E-3</c:v>
                </c:pt>
                <c:pt idx="2635">
                  <c:v>7.8551350161429993E-3</c:v>
                </c:pt>
                <c:pt idx="2636">
                  <c:v>7.8622838482259993E-3</c:v>
                </c:pt>
                <c:pt idx="2637">
                  <c:v>7.8686987981199993E-3</c:v>
                </c:pt>
                <c:pt idx="2638">
                  <c:v>7.8776655718679998E-3</c:v>
                </c:pt>
                <c:pt idx="2639">
                  <c:v>7.8845648095009994E-3</c:v>
                </c:pt>
                <c:pt idx="2640">
                  <c:v>7.8907581046219998E-3</c:v>
                </c:pt>
                <c:pt idx="2641">
                  <c:v>7.8979926183819996E-3</c:v>
                </c:pt>
                <c:pt idx="2642">
                  <c:v>7.9093687236310006E-3</c:v>
                </c:pt>
                <c:pt idx="2643">
                  <c:v>7.9177357256410008E-3</c:v>
                </c:pt>
                <c:pt idx="2644">
                  <c:v>7.926331833005E-3</c:v>
                </c:pt>
                <c:pt idx="2645">
                  <c:v>7.9365456476810006E-3</c:v>
                </c:pt>
                <c:pt idx="2646">
                  <c:v>7.9434309154749992E-3</c:v>
                </c:pt>
                <c:pt idx="2647">
                  <c:v>7.9484768211840005E-3</c:v>
                </c:pt>
                <c:pt idx="2648">
                  <c:v>7.9554831609129992E-3</c:v>
                </c:pt>
                <c:pt idx="2649">
                  <c:v>7.9641574993730008E-3</c:v>
                </c:pt>
                <c:pt idx="2650">
                  <c:v>7.9701868817210007E-3</c:v>
                </c:pt>
                <c:pt idx="2651">
                  <c:v>7.9773431643840008E-3</c:v>
                </c:pt>
                <c:pt idx="2652">
                  <c:v>7.9808784648779992E-3</c:v>
                </c:pt>
                <c:pt idx="2653">
                  <c:v>7.9891178756949996E-3</c:v>
                </c:pt>
                <c:pt idx="2654">
                  <c:v>7.9961167648430007E-3</c:v>
                </c:pt>
                <c:pt idx="2655">
                  <c:v>8.0032162368300006E-3</c:v>
                </c:pt>
                <c:pt idx="2656">
                  <c:v>8.0130016431209997E-3</c:v>
                </c:pt>
                <c:pt idx="2657">
                  <c:v>8.0224387347699998E-3</c:v>
                </c:pt>
                <c:pt idx="2658">
                  <c:v>8.0324886366720007E-3</c:v>
                </c:pt>
                <c:pt idx="2659">
                  <c:v>8.040000684559E-3</c:v>
                </c:pt>
                <c:pt idx="2660">
                  <c:v>8.0506997182969997E-3</c:v>
                </c:pt>
                <c:pt idx="2661">
                  <c:v>8.0579547211529993E-3</c:v>
                </c:pt>
                <c:pt idx="2662">
                  <c:v>8.0648260191080005E-3</c:v>
                </c:pt>
                <c:pt idx="2663">
                  <c:v>8.0699929967520002E-3</c:v>
                </c:pt>
                <c:pt idx="2664">
                  <c:v>8.0757308751339997E-3</c:v>
                </c:pt>
                <c:pt idx="2665">
                  <c:v>8.0804992467159997E-3</c:v>
                </c:pt>
                <c:pt idx="2666">
                  <c:v>8.0862725153570004E-3</c:v>
                </c:pt>
                <c:pt idx="2667">
                  <c:v>8.0938348546620003E-3</c:v>
                </c:pt>
                <c:pt idx="2668">
                  <c:v>8.1021664664149996E-3</c:v>
                </c:pt>
                <c:pt idx="2669">
                  <c:v>8.1078549847010007E-3</c:v>
                </c:pt>
                <c:pt idx="2670">
                  <c:v>8.1152170896529995E-3</c:v>
                </c:pt>
                <c:pt idx="2671">
                  <c:v>8.1216888502240007E-3</c:v>
                </c:pt>
                <c:pt idx="2672">
                  <c:v>8.1309117376799998E-3</c:v>
                </c:pt>
                <c:pt idx="2673">
                  <c:v>8.1390161067249993E-3</c:v>
                </c:pt>
                <c:pt idx="2674">
                  <c:v>8.1478180363769998E-3</c:v>
                </c:pt>
                <c:pt idx="2675">
                  <c:v>8.1546818837520008E-3</c:v>
                </c:pt>
                <c:pt idx="2676">
                  <c:v>8.161717094481E-3</c:v>
                </c:pt>
                <c:pt idx="2677">
                  <c:v>8.1699350848789994E-3</c:v>
                </c:pt>
                <c:pt idx="2678">
                  <c:v>8.1754876300690008E-3</c:v>
                </c:pt>
                <c:pt idx="2679">
                  <c:v>8.1846248358490008E-3</c:v>
                </c:pt>
                <c:pt idx="2680">
                  <c:v>8.1922439858319995E-3</c:v>
                </c:pt>
                <c:pt idx="2681">
                  <c:v>8.2034552469850003E-3</c:v>
                </c:pt>
                <c:pt idx="2682">
                  <c:v>8.2113603129979999E-3</c:v>
                </c:pt>
                <c:pt idx="2683">
                  <c:v>8.2195997238159995E-3</c:v>
                </c:pt>
                <c:pt idx="2684">
                  <c:v>8.2272468134760007E-3</c:v>
                </c:pt>
                <c:pt idx="2685">
                  <c:v>8.2374541088939997E-3</c:v>
                </c:pt>
                <c:pt idx="2686">
                  <c:v>8.2509322091939997E-3</c:v>
                </c:pt>
                <c:pt idx="2687">
                  <c:v>8.2588149234650004E-3</c:v>
                </c:pt>
                <c:pt idx="2688">
                  <c:v>8.2669118419290005E-3</c:v>
                </c:pt>
                <c:pt idx="2689">
                  <c:v>8.2775810733440001E-3</c:v>
                </c:pt>
                <c:pt idx="2690">
                  <c:v>8.2838535308840007E-3</c:v>
                </c:pt>
                <c:pt idx="2691">
                  <c:v>8.2893203943970005E-3</c:v>
                </c:pt>
                <c:pt idx="2692">
                  <c:v>8.2970969378949998E-3</c:v>
                </c:pt>
                <c:pt idx="2693">
                  <c:v>8.3072744309900005E-3</c:v>
                </c:pt>
                <c:pt idx="2694">
                  <c:v>8.3172107115389998E-3</c:v>
                </c:pt>
                <c:pt idx="2695">
                  <c:v>8.3255134522909995E-3</c:v>
                </c:pt>
                <c:pt idx="2696">
                  <c:v>8.3281798288229996E-3</c:v>
                </c:pt>
                <c:pt idx="2697">
                  <c:v>8.3350716158749998E-3</c:v>
                </c:pt>
                <c:pt idx="2698">
                  <c:v>8.3449650555849995E-3</c:v>
                </c:pt>
                <c:pt idx="2699">
                  <c:v>8.3544440567490004E-3</c:v>
                </c:pt>
                <c:pt idx="2700">
                  <c:v>8.3635821938510008E-3</c:v>
                </c:pt>
                <c:pt idx="2701">
                  <c:v>8.3728330209849999E-3</c:v>
                </c:pt>
                <c:pt idx="2702">
                  <c:v>8.3822347223759999E-3</c:v>
                </c:pt>
                <c:pt idx="2703">
                  <c:v>8.3898892626170004E-3</c:v>
                </c:pt>
                <c:pt idx="2704">
                  <c:v>8.3956625312570001E-3</c:v>
                </c:pt>
                <c:pt idx="2705">
                  <c:v>8.4024053066969993E-3</c:v>
                </c:pt>
                <c:pt idx="2706">
                  <c:v>8.4103094413880003E-3</c:v>
                </c:pt>
                <c:pt idx="2707">
                  <c:v>8.4188273176549998E-3</c:v>
                </c:pt>
                <c:pt idx="2708">
                  <c:v>8.4266029298310004E-3</c:v>
                </c:pt>
                <c:pt idx="2709">
                  <c:v>8.4328250959519995E-3</c:v>
                </c:pt>
                <c:pt idx="2710">
                  <c:v>8.442746475339E-3</c:v>
                </c:pt>
                <c:pt idx="2711">
                  <c:v>8.4501095116140002E-3</c:v>
                </c:pt>
                <c:pt idx="2712">
                  <c:v>8.4549849852919995E-3</c:v>
                </c:pt>
                <c:pt idx="2713">
                  <c:v>8.4634590893980007E-3</c:v>
                </c:pt>
                <c:pt idx="2714">
                  <c:v>8.4735229611399999E-3</c:v>
                </c:pt>
                <c:pt idx="2715">
                  <c:v>8.4815844893459998E-3</c:v>
                </c:pt>
                <c:pt idx="2716">
                  <c:v>8.4925675764679995E-3</c:v>
                </c:pt>
                <c:pt idx="2717">
                  <c:v>8.5017913952469999E-3</c:v>
                </c:pt>
                <c:pt idx="2718">
                  <c:v>8.5074007511139992E-3</c:v>
                </c:pt>
                <c:pt idx="2719">
                  <c:v>8.5140857845539993E-3</c:v>
                </c:pt>
                <c:pt idx="2720">
                  <c:v>8.5207568481559994E-3</c:v>
                </c:pt>
                <c:pt idx="2721">
                  <c:v>8.5314558818940008E-3</c:v>
                </c:pt>
                <c:pt idx="2722">
                  <c:v>8.5435295477510002E-3</c:v>
                </c:pt>
                <c:pt idx="2723">
                  <c:v>8.5500366985799998E-3</c:v>
                </c:pt>
                <c:pt idx="2724">
                  <c:v>8.5561741143470003E-3</c:v>
                </c:pt>
                <c:pt idx="2725">
                  <c:v>8.5625816136599992E-3</c:v>
                </c:pt>
                <c:pt idx="2726">
                  <c:v>8.5704717785119993E-3</c:v>
                </c:pt>
                <c:pt idx="2727">
                  <c:v>8.5759023204450002E-3</c:v>
                </c:pt>
                <c:pt idx="2728">
                  <c:v>8.585489355028E-3</c:v>
                </c:pt>
                <c:pt idx="2729">
                  <c:v>8.5941059514880007E-3</c:v>
                </c:pt>
                <c:pt idx="2730">
                  <c:v>8.6026946082710005E-3</c:v>
                </c:pt>
                <c:pt idx="2731">
                  <c:v>8.6092734709379993E-3</c:v>
                </c:pt>
                <c:pt idx="2732">
                  <c:v>8.6180185899139995E-3</c:v>
                </c:pt>
                <c:pt idx="2733">
                  <c:v>8.6259236559270008E-3</c:v>
                </c:pt>
                <c:pt idx="2734">
                  <c:v>8.6342412978409992E-3</c:v>
                </c:pt>
                <c:pt idx="2735">
                  <c:v>8.6456025019290006E-3</c:v>
                </c:pt>
                <c:pt idx="2736">
                  <c:v>8.6517892777919995E-3</c:v>
                </c:pt>
                <c:pt idx="2737">
                  <c:v>8.6650028824809995E-3</c:v>
                </c:pt>
                <c:pt idx="2738">
                  <c:v>8.6743263527749997E-3</c:v>
                </c:pt>
                <c:pt idx="2739">
                  <c:v>8.6809117347E-3</c:v>
                </c:pt>
                <c:pt idx="2740">
                  <c:v>8.6866356432439996E-3</c:v>
                </c:pt>
                <c:pt idx="2741">
                  <c:v>8.6935274302959997E-3</c:v>
                </c:pt>
                <c:pt idx="2742">
                  <c:v>8.6994366720320009E-3</c:v>
                </c:pt>
                <c:pt idx="2743">
                  <c:v>8.7087731808420006E-3</c:v>
                </c:pt>
                <c:pt idx="2744">
                  <c:v>8.7183313444259992E-3</c:v>
                </c:pt>
                <c:pt idx="2745">
                  <c:v>8.7269265204670005E-3</c:v>
                </c:pt>
                <c:pt idx="2746">
                  <c:v>8.7378108873960008E-3</c:v>
                </c:pt>
                <c:pt idx="2747">
                  <c:v>8.7414244189859998E-3</c:v>
                </c:pt>
                <c:pt idx="2748">
                  <c:v>8.749363943934E-3</c:v>
                </c:pt>
                <c:pt idx="2749">
                  <c:v>8.7594073265790003E-3</c:v>
                </c:pt>
                <c:pt idx="2750">
                  <c:v>8.7709892541169999E-3</c:v>
                </c:pt>
                <c:pt idx="2751">
                  <c:v>8.778879418969E-3</c:v>
                </c:pt>
                <c:pt idx="2752">
                  <c:v>8.7847951799630009E-3</c:v>
                </c:pt>
                <c:pt idx="2753">
                  <c:v>8.79351887852E-3</c:v>
                </c:pt>
                <c:pt idx="2754">
                  <c:v>8.80076084286E-3</c:v>
                </c:pt>
                <c:pt idx="2755">
                  <c:v>8.8080661371349993E-3</c:v>
                </c:pt>
                <c:pt idx="2756">
                  <c:v>8.8138608261940001E-3</c:v>
                </c:pt>
                <c:pt idx="2757">
                  <c:v>8.8227279484270008E-3</c:v>
                </c:pt>
                <c:pt idx="2758">
                  <c:v>8.8274460285899994E-3</c:v>
                </c:pt>
                <c:pt idx="2759">
                  <c:v>8.8331261649730007E-3</c:v>
                </c:pt>
                <c:pt idx="2760">
                  <c:v>8.8392347097400008E-3</c:v>
                </c:pt>
                <c:pt idx="2761">
                  <c:v>8.8497335091229992E-3</c:v>
                </c:pt>
                <c:pt idx="2762">
                  <c:v>8.8611375540489992E-3</c:v>
                </c:pt>
                <c:pt idx="2763">
                  <c:v>8.8701043277980007E-3</c:v>
                </c:pt>
                <c:pt idx="2764">
                  <c:v>8.8785002008079997E-3</c:v>
                </c:pt>
                <c:pt idx="2765">
                  <c:v>8.8841095566750006E-3</c:v>
                </c:pt>
                <c:pt idx="2766">
                  <c:v>8.8927764445539993E-3</c:v>
                </c:pt>
                <c:pt idx="2767">
                  <c:v>8.9004887267950007E-3</c:v>
                </c:pt>
                <c:pt idx="2768">
                  <c:v>8.9121703058480002E-3</c:v>
                </c:pt>
                <c:pt idx="2769">
                  <c:v>8.9239235967399997E-3</c:v>
                </c:pt>
                <c:pt idx="2770">
                  <c:v>8.9348144829269997E-3</c:v>
                </c:pt>
                <c:pt idx="2771">
                  <c:v>8.9424764737489996E-3</c:v>
                </c:pt>
                <c:pt idx="2772">
                  <c:v>8.9479358866810001E-3</c:v>
                </c:pt>
                <c:pt idx="2773">
                  <c:v>8.9545221999289999E-3</c:v>
                </c:pt>
                <c:pt idx="2774">
                  <c:v>8.9601809158919993E-3</c:v>
                </c:pt>
                <c:pt idx="2775">
                  <c:v>8.9728897437449991E-3</c:v>
                </c:pt>
                <c:pt idx="2776">
                  <c:v>8.9819412678479992E-3</c:v>
                </c:pt>
                <c:pt idx="2777">
                  <c:v>8.993017487228E-3</c:v>
                </c:pt>
                <c:pt idx="2778">
                  <c:v>9.0009290724989994E-3</c:v>
                </c:pt>
                <c:pt idx="2779">
                  <c:v>9.0088266879320006E-3</c:v>
                </c:pt>
                <c:pt idx="2780">
                  <c:v>9.0169236063960007E-3</c:v>
                </c:pt>
                <c:pt idx="2781">
                  <c:v>9.0237865224480004E-3</c:v>
                </c:pt>
                <c:pt idx="2782">
                  <c:v>9.0348562225699997E-3</c:v>
                </c:pt>
                <c:pt idx="2783">
                  <c:v>9.0444209054110006E-3</c:v>
                </c:pt>
                <c:pt idx="2784">
                  <c:v>9.0538859367369998E-3</c:v>
                </c:pt>
                <c:pt idx="2785">
                  <c:v>9.059908799827E-3</c:v>
                </c:pt>
                <c:pt idx="2786">
                  <c:v>9.0665230527520006E-3</c:v>
                </c:pt>
                <c:pt idx="2787">
                  <c:v>9.0712346136569994E-3</c:v>
                </c:pt>
                <c:pt idx="2788">
                  <c:v>9.0787755325439992E-3</c:v>
                </c:pt>
                <c:pt idx="2789">
                  <c:v>9.0858889743690007E-3</c:v>
                </c:pt>
                <c:pt idx="2790">
                  <c:v>9.0927239507439996E-3</c:v>
                </c:pt>
                <c:pt idx="2791">
                  <c:v>9.1049121692779993E-3</c:v>
                </c:pt>
                <c:pt idx="2792">
                  <c:v>9.1161588206890003E-3</c:v>
                </c:pt>
                <c:pt idx="2793">
                  <c:v>9.1253463178869992E-3</c:v>
                </c:pt>
                <c:pt idx="2794">
                  <c:v>9.1368146240709998E-3</c:v>
                </c:pt>
                <c:pt idx="2795">
                  <c:v>9.1464370489119998E-3</c:v>
                </c:pt>
                <c:pt idx="2796">
                  <c:v>9.1571779921650002E-3</c:v>
                </c:pt>
                <c:pt idx="2797">
                  <c:v>9.1680046170950005E-3</c:v>
                </c:pt>
                <c:pt idx="2798">
                  <c:v>9.1754095628860007E-3</c:v>
                </c:pt>
                <c:pt idx="2799">
                  <c:v>9.1834785416720008E-3</c:v>
                </c:pt>
                <c:pt idx="2800">
                  <c:v>9.1920737177130004E-3</c:v>
                </c:pt>
                <c:pt idx="2801">
                  <c:v>9.1962078586219995E-3</c:v>
                </c:pt>
                <c:pt idx="2802">
                  <c:v>9.2010833323000005E-3</c:v>
                </c:pt>
                <c:pt idx="2803">
                  <c:v>9.2096934095030007E-3</c:v>
                </c:pt>
                <c:pt idx="2804">
                  <c:v>9.2182103544470005E-3</c:v>
                </c:pt>
                <c:pt idx="2805">
                  <c:v>9.2272907495499993E-3</c:v>
                </c:pt>
                <c:pt idx="2806">
                  <c:v>9.2371692880989995E-3</c:v>
                </c:pt>
                <c:pt idx="2807">
                  <c:v>9.2450808733700006E-3</c:v>
                </c:pt>
                <c:pt idx="2808">
                  <c:v>9.2540048062800008E-3</c:v>
                </c:pt>
                <c:pt idx="2809">
                  <c:v>9.2603908851740004E-3</c:v>
                </c:pt>
                <c:pt idx="2810">
                  <c:v>9.2689869925379996E-3</c:v>
                </c:pt>
                <c:pt idx="2811">
                  <c:v>9.280889295042E-3</c:v>
                </c:pt>
                <c:pt idx="2812">
                  <c:v>9.2912530526520001E-3</c:v>
                </c:pt>
                <c:pt idx="2813">
                  <c:v>9.2994356527919993E-3</c:v>
                </c:pt>
                <c:pt idx="2814">
                  <c:v>9.3066627159709998E-3</c:v>
                </c:pt>
                <c:pt idx="2815">
                  <c:v>9.3154581263659997E-3</c:v>
                </c:pt>
                <c:pt idx="2816">
                  <c:v>9.3220220878720006E-3</c:v>
                </c:pt>
                <c:pt idx="2817">
                  <c:v>9.3304971233009997E-3</c:v>
                </c:pt>
                <c:pt idx="2818">
                  <c:v>9.3390932306650007E-3</c:v>
                </c:pt>
                <c:pt idx="2819">
                  <c:v>9.3506891280410002E-3</c:v>
                </c:pt>
                <c:pt idx="2820">
                  <c:v>9.3589928001170004E-3</c:v>
                </c:pt>
                <c:pt idx="2821">
                  <c:v>9.3653360381720004E-3</c:v>
                </c:pt>
                <c:pt idx="2822">
                  <c:v>9.3716299161310003E-3</c:v>
                </c:pt>
                <c:pt idx="2823">
                  <c:v>9.3786148354409998E-3</c:v>
                </c:pt>
                <c:pt idx="2824">
                  <c:v>9.3838395550850003E-3</c:v>
                </c:pt>
                <c:pt idx="2825">
                  <c:v>9.3876523897050007E-3</c:v>
                </c:pt>
                <c:pt idx="2826">
                  <c:v>9.3965688720350007E-3</c:v>
                </c:pt>
                <c:pt idx="2827">
                  <c:v>9.4043239951129998E-3</c:v>
                </c:pt>
                <c:pt idx="2828">
                  <c:v>9.4145229086280008E-3</c:v>
                </c:pt>
                <c:pt idx="2829">
                  <c:v>9.4238603487610002E-3</c:v>
                </c:pt>
                <c:pt idx="2830">
                  <c:v>9.4333039596680001E-3</c:v>
                </c:pt>
                <c:pt idx="2831">
                  <c:v>9.4411512836810006E-3</c:v>
                </c:pt>
                <c:pt idx="2832">
                  <c:v>9.4499038532380002E-3</c:v>
                </c:pt>
                <c:pt idx="2833">
                  <c:v>9.4604101032019997E-3</c:v>
                </c:pt>
                <c:pt idx="2834">
                  <c:v>9.4698108732700001E-3</c:v>
                </c:pt>
                <c:pt idx="2835">
                  <c:v>9.4819851219650007E-3</c:v>
                </c:pt>
                <c:pt idx="2836">
                  <c:v>9.488449431956E-3</c:v>
                </c:pt>
                <c:pt idx="2837">
                  <c:v>9.4981286674739995E-3</c:v>
                </c:pt>
                <c:pt idx="2838">
                  <c:v>9.5065813511609996E-3</c:v>
                </c:pt>
                <c:pt idx="2839">
                  <c:v>9.5163676887750001E-3</c:v>
                </c:pt>
                <c:pt idx="2840">
                  <c:v>9.5241228118540001E-3</c:v>
                </c:pt>
                <c:pt idx="2841">
                  <c:v>9.5315631479019995E-3</c:v>
                </c:pt>
                <c:pt idx="2842">
                  <c:v>9.5393825322390002E-3</c:v>
                </c:pt>
                <c:pt idx="2843">
                  <c:v>9.5450272783639996E-3</c:v>
                </c:pt>
                <c:pt idx="2844">
                  <c:v>9.5568588003519996E-3</c:v>
                </c:pt>
                <c:pt idx="2845">
                  <c:v>9.5644285902380007E-3</c:v>
                </c:pt>
                <c:pt idx="2846">
                  <c:v>9.5754684880380008E-3</c:v>
                </c:pt>
                <c:pt idx="2847">
                  <c:v>9.5845703035589997E-3</c:v>
                </c:pt>
                <c:pt idx="2848">
                  <c:v>9.5944926142689999E-3</c:v>
                </c:pt>
                <c:pt idx="2849">
                  <c:v>9.5988539978860005E-3</c:v>
                </c:pt>
                <c:pt idx="2850">
                  <c:v>9.6085257828239998E-3</c:v>
                </c:pt>
                <c:pt idx="2851">
                  <c:v>9.6188252791759993E-3</c:v>
                </c:pt>
                <c:pt idx="2852">
                  <c:v>9.6294451504950005E-3</c:v>
                </c:pt>
                <c:pt idx="2853">
                  <c:v>9.6367299556729992E-3</c:v>
                </c:pt>
                <c:pt idx="2854">
                  <c:v>9.6429949626329996E-3</c:v>
                </c:pt>
                <c:pt idx="2855">
                  <c:v>9.6487319096919995E-3</c:v>
                </c:pt>
                <c:pt idx="2856">
                  <c:v>9.6586393192410001E-3</c:v>
                </c:pt>
                <c:pt idx="2857">
                  <c:v>9.6660805866120008E-3</c:v>
                </c:pt>
                <c:pt idx="2858">
                  <c:v>9.6742697060110006E-3</c:v>
                </c:pt>
                <c:pt idx="2859">
                  <c:v>9.6858590841290004E-3</c:v>
                </c:pt>
                <c:pt idx="2860">
                  <c:v>9.6953958272930005E-3</c:v>
                </c:pt>
                <c:pt idx="2861">
                  <c:v>9.7042201086880008E-3</c:v>
                </c:pt>
                <c:pt idx="2862">
                  <c:v>9.711490012705E-3</c:v>
                </c:pt>
                <c:pt idx="2863">
                  <c:v>9.7214328125120007E-3</c:v>
                </c:pt>
                <c:pt idx="2864">
                  <c:v>9.7313327714800002E-3</c:v>
                </c:pt>
                <c:pt idx="2865">
                  <c:v>9.7443908452989995E-3</c:v>
                </c:pt>
                <c:pt idx="2866">
                  <c:v>9.7499499097470008E-3</c:v>
                </c:pt>
                <c:pt idx="2867">
                  <c:v>9.7621381282810005E-3</c:v>
                </c:pt>
                <c:pt idx="2868">
                  <c:v>9.7718527540559992E-3</c:v>
                </c:pt>
                <c:pt idx="2869">
                  <c:v>9.7789512947199994E-3</c:v>
                </c:pt>
                <c:pt idx="2870">
                  <c:v>9.7856866195800002E-3</c:v>
                </c:pt>
                <c:pt idx="2871">
                  <c:v>9.7958650439980005E-3</c:v>
                </c:pt>
                <c:pt idx="2872">
                  <c:v>9.8071405664090002E-3</c:v>
                </c:pt>
                <c:pt idx="2873">
                  <c:v>9.8192002624270004E-3</c:v>
                </c:pt>
                <c:pt idx="2874">
                  <c:v>9.8285516723990007E-3</c:v>
                </c:pt>
                <c:pt idx="2875">
                  <c:v>9.8347598686810006E-3</c:v>
                </c:pt>
                <c:pt idx="2876">
                  <c:v>9.8451804369689994E-3</c:v>
                </c:pt>
                <c:pt idx="2877">
                  <c:v>9.8536545410750007E-3</c:v>
                </c:pt>
                <c:pt idx="2878">
                  <c:v>9.8595423623920007E-3</c:v>
                </c:pt>
                <c:pt idx="2879">
                  <c:v>9.8672900348899997E-3</c:v>
                </c:pt>
                <c:pt idx="2880">
                  <c:v>9.8761068657040006E-3</c:v>
                </c:pt>
                <c:pt idx="2881">
                  <c:v>9.8833125084640001E-3</c:v>
                </c:pt>
                <c:pt idx="2882">
                  <c:v>9.8909670487050006E-3</c:v>
                </c:pt>
                <c:pt idx="2883">
                  <c:v>9.8993349820380005E-3</c:v>
                </c:pt>
                <c:pt idx="2884">
                  <c:v>9.9055217579009994E-3</c:v>
                </c:pt>
                <c:pt idx="2885">
                  <c:v>9.9186934530739995E-3</c:v>
                </c:pt>
                <c:pt idx="2886">
                  <c:v>9.9301543086770007E-3</c:v>
                </c:pt>
                <c:pt idx="2887">
                  <c:v>9.9402107298369995E-3</c:v>
                </c:pt>
                <c:pt idx="2888">
                  <c:v>9.952363558114E-3</c:v>
                </c:pt>
                <c:pt idx="2889">
                  <c:v>9.9657271057369996E-3</c:v>
                </c:pt>
                <c:pt idx="2890">
                  <c:v>9.9750570952889996E-3</c:v>
                </c:pt>
                <c:pt idx="2891">
                  <c:v>9.9859051406379993E-3</c:v>
                </c:pt>
                <c:pt idx="2892">
                  <c:v>9.9959690123800002E-3</c:v>
                </c:pt>
                <c:pt idx="2893">
                  <c:v>1.000597607344E-2</c:v>
                </c:pt>
                <c:pt idx="2894">
                  <c:v>1.0018207132819999E-2</c:v>
                </c:pt>
                <c:pt idx="2895">
                  <c:v>1.002579834312E-2</c:v>
                </c:pt>
                <c:pt idx="2896">
                  <c:v>1.0032518766820001E-2</c:v>
                </c:pt>
                <c:pt idx="2897">
                  <c:v>1.004117913544E-2</c:v>
                </c:pt>
                <c:pt idx="2898">
                  <c:v>1.0050124488770001E-2</c:v>
                </c:pt>
                <c:pt idx="2899">
                  <c:v>1.0058612562720001E-2</c:v>
                </c:pt>
                <c:pt idx="2900">
                  <c:v>1.006720867008E-2</c:v>
                </c:pt>
                <c:pt idx="2901">
                  <c:v>1.0078085586430001E-2</c:v>
                </c:pt>
                <c:pt idx="2902">
                  <c:v>1.008527725935E-2</c:v>
                </c:pt>
                <c:pt idx="2903">
                  <c:v>1.0091862641270001E-2</c:v>
                </c:pt>
                <c:pt idx="2904">
                  <c:v>1.0100736282769999E-2</c:v>
                </c:pt>
                <c:pt idx="2905">
                  <c:v>1.011042948812E-2</c:v>
                </c:pt>
                <c:pt idx="2906">
                  <c:v>1.011911127716E-2</c:v>
                </c:pt>
                <c:pt idx="2907">
                  <c:v>1.012794207782E-2</c:v>
                </c:pt>
                <c:pt idx="2908">
                  <c:v>1.013380754739E-2</c:v>
                </c:pt>
                <c:pt idx="2909">
                  <c:v>1.014126371592E-2</c:v>
                </c:pt>
                <c:pt idx="2910">
                  <c:v>1.0152396745979999E-2</c:v>
                </c:pt>
                <c:pt idx="2911">
                  <c:v>1.016139145941E-2</c:v>
                </c:pt>
                <c:pt idx="2912">
                  <c:v>1.017436292022E-2</c:v>
                </c:pt>
                <c:pt idx="2913">
                  <c:v>1.018538977951E-2</c:v>
                </c:pt>
                <c:pt idx="2914">
                  <c:v>1.019585318863E-2</c:v>
                </c:pt>
                <c:pt idx="2915">
                  <c:v>1.0202516801660001E-2</c:v>
                </c:pt>
                <c:pt idx="2916">
                  <c:v>1.021381374449E-2</c:v>
                </c:pt>
                <c:pt idx="2917">
                  <c:v>1.022174675018E-2</c:v>
                </c:pt>
                <c:pt idx="2918">
                  <c:v>1.0232487693429999E-2</c:v>
                </c:pt>
                <c:pt idx="2919">
                  <c:v>1.02417320013E-2</c:v>
                </c:pt>
                <c:pt idx="2920">
                  <c:v>1.0251732543109999E-2</c:v>
                </c:pt>
                <c:pt idx="2921">
                  <c:v>1.026096940041E-2</c:v>
                </c:pt>
                <c:pt idx="2922">
                  <c:v>1.0269138030709999E-2</c:v>
                </c:pt>
                <c:pt idx="2923">
                  <c:v>1.02785313502E-2</c:v>
                </c:pt>
                <c:pt idx="2924">
                  <c:v>1.028531696647E-2</c:v>
                </c:pt>
                <c:pt idx="2925">
                  <c:v>1.029790379107E-2</c:v>
                </c:pt>
                <c:pt idx="2926">
                  <c:v>1.030981447548E-2</c:v>
                </c:pt>
                <c:pt idx="2927">
                  <c:v>1.0317455045879999E-2</c:v>
                </c:pt>
                <c:pt idx="2928">
                  <c:v>1.033039111644E-2</c:v>
                </c:pt>
                <c:pt idx="2929">
                  <c:v>1.0340932756659999E-2</c:v>
                </c:pt>
                <c:pt idx="2930">
                  <c:v>1.034909393638E-2</c:v>
                </c:pt>
                <c:pt idx="2931">
                  <c:v>1.035779621452E-2</c:v>
                </c:pt>
                <c:pt idx="2932">
                  <c:v>1.036798860878E-2</c:v>
                </c:pt>
                <c:pt idx="2933">
                  <c:v>1.037915050983E-2</c:v>
                </c:pt>
                <c:pt idx="2934">
                  <c:v>1.039061136544E-2</c:v>
                </c:pt>
                <c:pt idx="2935">
                  <c:v>1.039887219667E-2</c:v>
                </c:pt>
                <c:pt idx="2936">
                  <c:v>1.040386874229E-2</c:v>
                </c:pt>
                <c:pt idx="2937">
                  <c:v>1.0414374060929999E-2</c:v>
                </c:pt>
                <c:pt idx="2938">
                  <c:v>1.042028330266E-2</c:v>
                </c:pt>
                <c:pt idx="2939">
                  <c:v>1.0431508533660001E-2</c:v>
                </c:pt>
                <c:pt idx="2940">
                  <c:v>1.044430956244E-2</c:v>
                </c:pt>
                <c:pt idx="2941">
                  <c:v>1.045561395586E-2</c:v>
                </c:pt>
                <c:pt idx="2942">
                  <c:v>1.0465692728760001E-2</c:v>
                </c:pt>
                <c:pt idx="2943">
                  <c:v>1.0471793822939999E-2</c:v>
                </c:pt>
                <c:pt idx="2944">
                  <c:v>1.0481379926199999E-2</c:v>
                </c:pt>
                <c:pt idx="2945">
                  <c:v>1.0490068234499999E-2</c:v>
                </c:pt>
                <c:pt idx="2946">
                  <c:v>1.050152909011E-2</c:v>
                </c:pt>
                <c:pt idx="2947">
                  <c:v>1.051017548889E-2</c:v>
                </c:pt>
                <c:pt idx="2948">
                  <c:v>1.052430924028E-2</c:v>
                </c:pt>
                <c:pt idx="2949">
                  <c:v>1.053099427372E-2</c:v>
                </c:pt>
                <c:pt idx="2950">
                  <c:v>1.053944788873E-2</c:v>
                </c:pt>
                <c:pt idx="2951">
                  <c:v>1.0549554601309999E-2</c:v>
                </c:pt>
                <c:pt idx="2952">
                  <c:v>1.055907644331E-2</c:v>
                </c:pt>
                <c:pt idx="2953">
                  <c:v>1.0568805970250001E-2</c:v>
                </c:pt>
                <c:pt idx="2954">
                  <c:v>1.057848520577E-2</c:v>
                </c:pt>
                <c:pt idx="2955">
                  <c:v>1.058819983155E-2</c:v>
                </c:pt>
                <c:pt idx="2956">
                  <c:v>1.0599104687570001E-2</c:v>
                </c:pt>
                <c:pt idx="2957">
                  <c:v>1.0614422149959999E-2</c:v>
                </c:pt>
                <c:pt idx="2958">
                  <c:v>1.062536239624E-2</c:v>
                </c:pt>
                <c:pt idx="2959">
                  <c:v>1.064090710133E-2</c:v>
                </c:pt>
                <c:pt idx="2960">
                  <c:v>1.0652796365320001E-2</c:v>
                </c:pt>
                <c:pt idx="2961">
                  <c:v>1.066432800144E-2</c:v>
                </c:pt>
                <c:pt idx="2962">
                  <c:v>1.0672717355190001E-2</c:v>
                </c:pt>
                <c:pt idx="2963">
                  <c:v>1.068530417979E-2</c:v>
                </c:pt>
                <c:pt idx="2964">
                  <c:v>1.0699466802180001E-2</c:v>
                </c:pt>
                <c:pt idx="2965">
                  <c:v>1.071157678962E-2</c:v>
                </c:pt>
                <c:pt idx="2966">
                  <c:v>1.0718319565059999E-2</c:v>
                </c:pt>
                <c:pt idx="2967">
                  <c:v>1.07255037874E-2</c:v>
                </c:pt>
                <c:pt idx="2968">
                  <c:v>1.0732089169319999E-2</c:v>
                </c:pt>
                <c:pt idx="2969">
                  <c:v>1.073918119073E-2</c:v>
                </c:pt>
                <c:pt idx="2970">
                  <c:v>1.074580289423E-2</c:v>
                </c:pt>
                <c:pt idx="2971">
                  <c:v>1.0752360336480001E-2</c:v>
                </c:pt>
                <c:pt idx="2972">
                  <c:v>1.076091267169E-2</c:v>
                </c:pt>
                <c:pt idx="2973">
                  <c:v>1.077304407954E-2</c:v>
                </c:pt>
                <c:pt idx="2974">
                  <c:v>1.0779551230369999E-2</c:v>
                </c:pt>
                <c:pt idx="2975">
                  <c:v>1.078973617405E-2</c:v>
                </c:pt>
                <c:pt idx="2976">
                  <c:v>1.080178935081E-2</c:v>
                </c:pt>
                <c:pt idx="2977">
                  <c:v>1.0811867192390001E-2</c:v>
                </c:pt>
                <c:pt idx="2978">
                  <c:v>1.082022115588E-2</c:v>
                </c:pt>
                <c:pt idx="2979">
                  <c:v>1.082962192595E-2</c:v>
                </c:pt>
                <c:pt idx="2980">
                  <c:v>1.0839843191209999E-2</c:v>
                </c:pt>
                <c:pt idx="2981">
                  <c:v>1.084994245321E-2</c:v>
                </c:pt>
                <c:pt idx="2982">
                  <c:v>1.08631355688E-2</c:v>
                </c:pt>
                <c:pt idx="2983">
                  <c:v>1.0872893035409999E-2</c:v>
                </c:pt>
                <c:pt idx="2984">
                  <c:v>1.0881489142780001E-2</c:v>
                </c:pt>
                <c:pt idx="2985">
                  <c:v>1.0893804952500001E-2</c:v>
                </c:pt>
                <c:pt idx="2986">
                  <c:v>1.0903597809370001E-2</c:v>
                </c:pt>
                <c:pt idx="2987">
                  <c:v>1.091613527387E-2</c:v>
                </c:pt>
                <c:pt idx="2988">
                  <c:v>1.092776004225E-2</c:v>
                </c:pt>
                <c:pt idx="2989">
                  <c:v>1.0940931737419999E-2</c:v>
                </c:pt>
                <c:pt idx="2990">
                  <c:v>1.095471624285E-2</c:v>
                </c:pt>
                <c:pt idx="2991">
                  <c:v>1.096746791154E-2</c:v>
                </c:pt>
                <c:pt idx="2992">
                  <c:v>1.097472384572E-2</c:v>
                </c:pt>
                <c:pt idx="2993">
                  <c:v>1.098376139998E-2</c:v>
                </c:pt>
                <c:pt idx="2994">
                  <c:v>1.099443808198E-2</c:v>
                </c:pt>
                <c:pt idx="2995">
                  <c:v>1.1002527549859999E-2</c:v>
                </c:pt>
                <c:pt idx="2996">
                  <c:v>1.101160142571E-2</c:v>
                </c:pt>
                <c:pt idx="2997">
                  <c:v>1.101855002344E-2</c:v>
                </c:pt>
                <c:pt idx="2998">
                  <c:v>1.103176455945E-2</c:v>
                </c:pt>
                <c:pt idx="2999">
                  <c:v>1.103989686817E-2</c:v>
                </c:pt>
                <c:pt idx="3000">
                  <c:v>1.104791555554E-2</c:v>
                </c:pt>
                <c:pt idx="3001">
                  <c:v>1.105758734047E-2</c:v>
                </c:pt>
                <c:pt idx="3002">
                  <c:v>1.1068136431280001E-2</c:v>
                </c:pt>
                <c:pt idx="3003">
                  <c:v>1.107801496983E-2</c:v>
                </c:pt>
                <c:pt idx="3004">
                  <c:v>1.1089397594329999E-2</c:v>
                </c:pt>
                <c:pt idx="3005">
                  <c:v>1.110169291496E-2</c:v>
                </c:pt>
                <c:pt idx="3006">
                  <c:v>1.111750863492E-2</c:v>
                </c:pt>
                <c:pt idx="3007">
                  <c:v>1.1129625141619999E-2</c:v>
                </c:pt>
                <c:pt idx="3008">
                  <c:v>1.113890483975E-2</c:v>
                </c:pt>
                <c:pt idx="3009">
                  <c:v>1.114796381444E-2</c:v>
                </c:pt>
                <c:pt idx="3010">
                  <c:v>1.115604676306E-2</c:v>
                </c:pt>
                <c:pt idx="3011">
                  <c:v>1.116828434169E-2</c:v>
                </c:pt>
                <c:pt idx="3012">
                  <c:v>1.118233334273E-2</c:v>
                </c:pt>
                <c:pt idx="3013">
                  <c:v>1.11927529797E-2</c:v>
                </c:pt>
                <c:pt idx="3014">
                  <c:v>1.1205040849750001E-2</c:v>
                </c:pt>
                <c:pt idx="3015">
                  <c:v>1.1214000172910001E-2</c:v>
                </c:pt>
                <c:pt idx="3016">
                  <c:v>1.1223971843719999E-2</c:v>
                </c:pt>
                <c:pt idx="3017">
                  <c:v>1.1235204525289999E-2</c:v>
                </c:pt>
                <c:pt idx="3018">
                  <c:v>1.1245340108869999E-2</c:v>
                </c:pt>
                <c:pt idx="3019">
                  <c:v>1.125985197723E-2</c:v>
                </c:pt>
                <c:pt idx="3020">
                  <c:v>1.127630844712E-2</c:v>
                </c:pt>
                <c:pt idx="3021">
                  <c:v>1.1287620291110001E-2</c:v>
                </c:pt>
                <c:pt idx="3022">
                  <c:v>1.1300029233100001E-2</c:v>
                </c:pt>
                <c:pt idx="3023">
                  <c:v>1.131528895348E-2</c:v>
                </c:pt>
                <c:pt idx="3024">
                  <c:v>1.132434140891E-2</c:v>
                </c:pt>
                <c:pt idx="3025">
                  <c:v>1.133435498923E-2</c:v>
                </c:pt>
                <c:pt idx="3026">
                  <c:v>1.134783308953E-2</c:v>
                </c:pt>
                <c:pt idx="3027">
                  <c:v>1.136079803109E-2</c:v>
                </c:pt>
                <c:pt idx="3028">
                  <c:v>1.1371838860209999E-2</c:v>
                </c:pt>
                <c:pt idx="3029">
                  <c:v>1.1382835917170001E-2</c:v>
                </c:pt>
                <c:pt idx="3030">
                  <c:v>1.139352004975E-2</c:v>
                </c:pt>
                <c:pt idx="3031">
                  <c:v>1.1405458673830001E-2</c:v>
                </c:pt>
                <c:pt idx="3032">
                  <c:v>1.1414553970099999E-2</c:v>
                </c:pt>
                <c:pt idx="3033">
                  <c:v>1.14225866273E-2</c:v>
                </c:pt>
                <c:pt idx="3034">
                  <c:v>1.1437319219110001E-2</c:v>
                </c:pt>
                <c:pt idx="3035">
                  <c:v>1.1450212448839999E-2</c:v>
                </c:pt>
                <c:pt idx="3036">
                  <c:v>1.145756803453E-2</c:v>
                </c:pt>
                <c:pt idx="3037">
                  <c:v>1.1467183008790001E-2</c:v>
                </c:pt>
                <c:pt idx="3038">
                  <c:v>1.1481345631179999E-2</c:v>
                </c:pt>
                <c:pt idx="3039">
                  <c:v>1.1492264457050001E-2</c:v>
                </c:pt>
                <c:pt idx="3040">
                  <c:v>1.150091737509E-2</c:v>
                </c:pt>
                <c:pt idx="3041">
                  <c:v>1.150690484792E-2</c:v>
                </c:pt>
                <c:pt idx="3042">
                  <c:v>1.151935663074E-2</c:v>
                </c:pt>
                <c:pt idx="3043">
                  <c:v>1.1534024961289999E-2</c:v>
                </c:pt>
                <c:pt idx="3044">
                  <c:v>1.1544153094290001E-2</c:v>
                </c:pt>
                <c:pt idx="3045">
                  <c:v>1.155636180192E-2</c:v>
                </c:pt>
                <c:pt idx="3046">
                  <c:v>1.156783755869E-2</c:v>
                </c:pt>
                <c:pt idx="3047">
                  <c:v>1.1581700295209999E-2</c:v>
                </c:pt>
                <c:pt idx="3048">
                  <c:v>1.159238442779E-2</c:v>
                </c:pt>
                <c:pt idx="3049">
                  <c:v>1.160317566246E-2</c:v>
                </c:pt>
                <c:pt idx="3050">
                  <c:v>1.161294709891E-2</c:v>
                </c:pt>
                <c:pt idx="3051">
                  <c:v>1.162827108055E-2</c:v>
                </c:pt>
                <c:pt idx="3052">
                  <c:v>1.1640851385889999E-2</c:v>
                </c:pt>
                <c:pt idx="3053">
                  <c:v>1.165248360485E-2</c:v>
                </c:pt>
                <c:pt idx="3054">
                  <c:v>1.1667123064400001E-2</c:v>
                </c:pt>
                <c:pt idx="3055">
                  <c:v>1.167819928378E-2</c:v>
                </c:pt>
                <c:pt idx="3056">
                  <c:v>1.1689304374159999E-2</c:v>
                </c:pt>
                <c:pt idx="3057">
                  <c:v>1.169871259481E-2</c:v>
                </c:pt>
                <c:pt idx="3058">
                  <c:v>1.1708598583939999E-2</c:v>
                </c:pt>
                <c:pt idx="3059">
                  <c:v>1.171866245568E-2</c:v>
                </c:pt>
                <c:pt idx="3060">
                  <c:v>1.1730736121540001E-2</c:v>
                </c:pt>
                <c:pt idx="3061">
                  <c:v>1.1739923618730001E-2</c:v>
                </c:pt>
                <c:pt idx="3062">
                  <c:v>1.174859795719E-2</c:v>
                </c:pt>
                <c:pt idx="3063">
                  <c:v>1.1756523512300001E-2</c:v>
                </c:pt>
                <c:pt idx="3064">
                  <c:v>1.176368631423E-2</c:v>
                </c:pt>
                <c:pt idx="3065">
                  <c:v>1.177300978452E-2</c:v>
                </c:pt>
                <c:pt idx="3066">
                  <c:v>1.178469136357E-2</c:v>
                </c:pt>
                <c:pt idx="3067">
                  <c:v>1.17960171774E-2</c:v>
                </c:pt>
                <c:pt idx="3068">
                  <c:v>1.180804800242E-2</c:v>
                </c:pt>
                <c:pt idx="3069">
                  <c:v>1.1818518862129999E-2</c:v>
                </c:pt>
                <c:pt idx="3070">
                  <c:v>1.1831775307659999E-2</c:v>
                </c:pt>
                <c:pt idx="3071">
                  <c:v>1.1843792162840001E-2</c:v>
                </c:pt>
                <c:pt idx="3072">
                  <c:v>1.1855225078760001E-2</c:v>
                </c:pt>
                <c:pt idx="3073">
                  <c:v>1.1867298744619999E-2</c:v>
                </c:pt>
                <c:pt idx="3074">
                  <c:v>1.188019290566E-2</c:v>
                </c:pt>
                <c:pt idx="3075">
                  <c:v>1.1896927841009999E-2</c:v>
                </c:pt>
                <c:pt idx="3076">
                  <c:v>1.191007066518E-2</c:v>
                </c:pt>
                <c:pt idx="3077">
                  <c:v>1.19221303612E-2</c:v>
                </c:pt>
                <c:pt idx="3078">
                  <c:v>1.193619333208E-2</c:v>
                </c:pt>
                <c:pt idx="3079">
                  <c:v>1.195062603801E-2</c:v>
                </c:pt>
                <c:pt idx="3080">
                  <c:v>1.1963491328060001E-2</c:v>
                </c:pt>
                <c:pt idx="3081">
                  <c:v>1.1977211572229999E-2</c:v>
                </c:pt>
                <c:pt idx="3082">
                  <c:v>1.199466735125E-2</c:v>
                </c:pt>
                <c:pt idx="3083">
                  <c:v>1.2007183395330001E-2</c:v>
                </c:pt>
                <c:pt idx="3084">
                  <c:v>1.2018494307989999E-2</c:v>
                </c:pt>
                <c:pt idx="3085">
                  <c:v>1.202815957367E-2</c:v>
                </c:pt>
                <c:pt idx="3086">
                  <c:v>1.2038543820380001E-2</c:v>
                </c:pt>
                <c:pt idx="3087">
                  <c:v>1.204787380993E-2</c:v>
                </c:pt>
                <c:pt idx="3088">
                  <c:v>1.205585710704E-2</c:v>
                </c:pt>
                <c:pt idx="3089">
                  <c:v>1.206772401929E-2</c:v>
                </c:pt>
                <c:pt idx="3090">
                  <c:v>1.2077801860869999E-2</c:v>
                </c:pt>
                <c:pt idx="3091">
                  <c:v>1.2086262926459999E-2</c:v>
                </c:pt>
                <c:pt idx="3092">
                  <c:v>1.2092905119060001E-2</c:v>
                </c:pt>
                <c:pt idx="3093">
                  <c:v>1.2103461660440001E-2</c:v>
                </c:pt>
                <c:pt idx="3094">
                  <c:v>1.211660448462E-2</c:v>
                </c:pt>
                <c:pt idx="3095">
                  <c:v>1.212626881897E-2</c:v>
                </c:pt>
                <c:pt idx="3096">
                  <c:v>1.213637553155E-2</c:v>
                </c:pt>
                <c:pt idx="3097">
                  <c:v>1.214769482613E-2</c:v>
                </c:pt>
                <c:pt idx="3098">
                  <c:v>1.216373126954E-2</c:v>
                </c:pt>
                <c:pt idx="3099">
                  <c:v>1.217408757657E-2</c:v>
                </c:pt>
                <c:pt idx="3100">
                  <c:v>1.218730863184E-2</c:v>
                </c:pt>
                <c:pt idx="3101">
                  <c:v>1.220331713557E-2</c:v>
                </c:pt>
                <c:pt idx="3102">
                  <c:v>1.2218127958480001E-2</c:v>
                </c:pt>
                <c:pt idx="3103">
                  <c:v>1.223112177104E-2</c:v>
                </c:pt>
                <c:pt idx="3104">
                  <c:v>1.2247001752259999E-2</c:v>
                </c:pt>
                <c:pt idx="3105">
                  <c:v>1.2260857969520001E-2</c:v>
                </c:pt>
                <c:pt idx="3106">
                  <c:v>1.227576099336E-2</c:v>
                </c:pt>
                <c:pt idx="3107">
                  <c:v>1.229102071375E-2</c:v>
                </c:pt>
                <c:pt idx="3108">
                  <c:v>1.230293791741E-2</c:v>
                </c:pt>
                <c:pt idx="3109">
                  <c:v>1.2315596453850001E-2</c:v>
                </c:pt>
                <c:pt idx="3110">
                  <c:v>1.232426334172E-2</c:v>
                </c:pt>
                <c:pt idx="3111">
                  <c:v>1.2332381680610001E-2</c:v>
                </c:pt>
                <c:pt idx="3112">
                  <c:v>1.2340300716459999E-2</c:v>
                </c:pt>
                <c:pt idx="3113">
                  <c:v>1.235137693584E-2</c:v>
                </c:pt>
                <c:pt idx="3114">
                  <c:v>1.235993672162E-2</c:v>
                </c:pt>
                <c:pt idx="3115">
                  <c:v>1.2375182472169999E-2</c:v>
                </c:pt>
                <c:pt idx="3116">
                  <c:v>1.2387377209960001E-2</c:v>
                </c:pt>
                <c:pt idx="3117">
                  <c:v>1.2398759834470001E-2</c:v>
                </c:pt>
                <c:pt idx="3118">
                  <c:v>1.241208147258E-2</c:v>
                </c:pt>
                <c:pt idx="3119">
                  <c:v>1.2428944930429999E-2</c:v>
                </c:pt>
                <c:pt idx="3120">
                  <c:v>1.2447333894669999E-2</c:v>
                </c:pt>
                <c:pt idx="3121">
                  <c:v>1.2463463470340001E-2</c:v>
                </c:pt>
                <c:pt idx="3122">
                  <c:v>1.248014159501E-2</c:v>
                </c:pt>
                <c:pt idx="3123">
                  <c:v>1.249428279698E-2</c:v>
                </c:pt>
                <c:pt idx="3124">
                  <c:v>1.250639930367E-2</c:v>
                </c:pt>
                <c:pt idx="3125">
                  <c:v>1.25172836706E-2</c:v>
                </c:pt>
                <c:pt idx="3126">
                  <c:v>1.252998411655E-2</c:v>
                </c:pt>
                <c:pt idx="3127">
                  <c:v>1.254344079643E-2</c:v>
                </c:pt>
                <c:pt idx="3128">
                  <c:v>1.2551445513959999E-2</c:v>
                </c:pt>
                <c:pt idx="3129">
                  <c:v>1.256148051471E-2</c:v>
                </c:pt>
                <c:pt idx="3130">
                  <c:v>1.25718228519E-2</c:v>
                </c:pt>
                <c:pt idx="3131">
                  <c:v>1.2583533301950001E-2</c:v>
                </c:pt>
                <c:pt idx="3132">
                  <c:v>1.2594972737130001E-2</c:v>
                </c:pt>
                <c:pt idx="3133">
                  <c:v>1.2610374949869999E-2</c:v>
                </c:pt>
                <c:pt idx="3134">
                  <c:v>1.2624217197299999E-2</c:v>
                </c:pt>
                <c:pt idx="3135">
                  <c:v>1.263662613928E-2</c:v>
                </c:pt>
                <c:pt idx="3136">
                  <c:v>1.265108026564E-2</c:v>
                </c:pt>
                <c:pt idx="3137">
                  <c:v>1.2664209119980001E-2</c:v>
                </c:pt>
                <c:pt idx="3138">
                  <c:v>1.2679776176809999E-2</c:v>
                </c:pt>
                <c:pt idx="3139">
                  <c:v>1.269298326224E-2</c:v>
                </c:pt>
                <c:pt idx="3140">
                  <c:v>1.270832121372E-2</c:v>
                </c:pt>
                <c:pt idx="3141">
                  <c:v>1.2722319923339999E-2</c:v>
                </c:pt>
                <c:pt idx="3142">
                  <c:v>1.273916196078E-2</c:v>
                </c:pt>
                <c:pt idx="3143">
                  <c:v>1.2751393020149999E-2</c:v>
                </c:pt>
                <c:pt idx="3144">
                  <c:v>1.2764422222969999E-2</c:v>
                </c:pt>
                <c:pt idx="3145">
                  <c:v>1.277884747833E-2</c:v>
                </c:pt>
                <c:pt idx="3146">
                  <c:v>1.2793694622809999E-2</c:v>
                </c:pt>
                <c:pt idx="3147">
                  <c:v>1.2808185070749999E-2</c:v>
                </c:pt>
                <c:pt idx="3148">
                  <c:v>1.282134186476E-2</c:v>
                </c:pt>
                <c:pt idx="3149">
                  <c:v>1.283566094935E-2</c:v>
                </c:pt>
                <c:pt idx="3150">
                  <c:v>1.28509355709E-2</c:v>
                </c:pt>
                <c:pt idx="3151">
                  <c:v>1.286611706018E-2</c:v>
                </c:pt>
                <c:pt idx="3152">
                  <c:v>1.2881576083600001E-2</c:v>
                </c:pt>
                <c:pt idx="3153">
                  <c:v>1.2893600389360001E-2</c:v>
                </c:pt>
                <c:pt idx="3154">
                  <c:v>1.290901750326E-2</c:v>
                </c:pt>
                <c:pt idx="3155">
                  <c:v>1.29239987582E-2</c:v>
                </c:pt>
                <c:pt idx="3156">
                  <c:v>1.2935039587320001E-2</c:v>
                </c:pt>
                <c:pt idx="3157">
                  <c:v>1.295067742467E-2</c:v>
                </c:pt>
                <c:pt idx="3158">
                  <c:v>1.29663227126E-2</c:v>
                </c:pt>
                <c:pt idx="3159">
                  <c:v>1.29807414487E-2</c:v>
                </c:pt>
                <c:pt idx="3160">
                  <c:v>1.299203839153E-2</c:v>
                </c:pt>
                <c:pt idx="3161">
                  <c:v>1.3004105538130001E-2</c:v>
                </c:pt>
                <c:pt idx="3162">
                  <c:v>1.301069092005E-2</c:v>
                </c:pt>
                <c:pt idx="3163">
                  <c:v>1.302791107446E-2</c:v>
                </c:pt>
                <c:pt idx="3164">
                  <c:v>1.304076891392E-2</c:v>
                </c:pt>
                <c:pt idx="3165">
                  <c:v>1.30533920601E-2</c:v>
                </c:pt>
                <c:pt idx="3166">
                  <c:v>1.306654885411E-2</c:v>
                </c:pt>
                <c:pt idx="3167">
                  <c:v>1.307721156627E-2</c:v>
                </c:pt>
                <c:pt idx="3168">
                  <c:v>1.3088159263130001E-2</c:v>
                </c:pt>
                <c:pt idx="3169">
                  <c:v>1.310130301863E-2</c:v>
                </c:pt>
                <c:pt idx="3170">
                  <c:v>1.3113006018100001E-2</c:v>
                </c:pt>
                <c:pt idx="3171">
                  <c:v>1.312741078436E-2</c:v>
                </c:pt>
                <c:pt idx="3172">
                  <c:v>1.3142114505169999E-2</c:v>
                </c:pt>
                <c:pt idx="3173">
                  <c:v>1.315317675471E-2</c:v>
                </c:pt>
                <c:pt idx="3174">
                  <c:v>1.3163618743419999E-2</c:v>
                </c:pt>
                <c:pt idx="3175">
                  <c:v>1.3179063797E-2</c:v>
                </c:pt>
                <c:pt idx="3176">
                  <c:v>1.3194672763350001E-2</c:v>
                </c:pt>
                <c:pt idx="3177">
                  <c:v>1.3211508281529999E-2</c:v>
                </c:pt>
                <c:pt idx="3178">
                  <c:v>1.322794426233E-2</c:v>
                </c:pt>
                <c:pt idx="3179">
                  <c:v>1.32400393486E-2</c:v>
                </c:pt>
                <c:pt idx="3180">
                  <c:v>1.3255940750239999E-2</c:v>
                </c:pt>
                <c:pt idx="3181">
                  <c:v>1.326902676374E-2</c:v>
                </c:pt>
                <c:pt idx="3182">
                  <c:v>1.3284699991350001E-2</c:v>
                </c:pt>
                <c:pt idx="3183">
                  <c:v>1.3296339660880001E-2</c:v>
                </c:pt>
                <c:pt idx="3184">
                  <c:v>1.3309974223380001E-2</c:v>
                </c:pt>
                <c:pt idx="3185">
                  <c:v>1.331720128655E-2</c:v>
                </c:pt>
                <c:pt idx="3186">
                  <c:v>1.332884747535E-2</c:v>
                </c:pt>
                <c:pt idx="3187">
                  <c:v>1.333856210113E-2</c:v>
                </c:pt>
                <c:pt idx="3188">
                  <c:v>1.334789954126E-2</c:v>
                </c:pt>
                <c:pt idx="3189">
                  <c:v>1.335779204965E-2</c:v>
                </c:pt>
                <c:pt idx="3190">
                  <c:v>1.336869038641E-2</c:v>
                </c:pt>
                <c:pt idx="3191">
                  <c:v>1.337977405638E-2</c:v>
                </c:pt>
                <c:pt idx="3192">
                  <c:v>1.339099276811E-2</c:v>
                </c:pt>
                <c:pt idx="3193">
                  <c:v>1.340566109866E-2</c:v>
                </c:pt>
                <c:pt idx="3194">
                  <c:v>1.3419765979049999E-2</c:v>
                </c:pt>
                <c:pt idx="3195">
                  <c:v>1.343290228397E-2</c:v>
                </c:pt>
                <c:pt idx="3196">
                  <c:v>1.3446101918819999E-2</c:v>
                </c:pt>
                <c:pt idx="3197">
                  <c:v>1.3458496890960001E-2</c:v>
                </c:pt>
                <c:pt idx="3198">
                  <c:v>1.347338594496E-2</c:v>
                </c:pt>
                <c:pt idx="3199">
                  <c:v>1.349020656198E-2</c:v>
                </c:pt>
                <c:pt idx="3200">
                  <c:v>1.3505160808560001E-2</c:v>
                </c:pt>
                <c:pt idx="3201">
                  <c:v>1.3517020270229999E-2</c:v>
                </c:pt>
                <c:pt idx="3202">
                  <c:v>1.35298576206E-2</c:v>
                </c:pt>
                <c:pt idx="3203">
                  <c:v>1.354298647493E-2</c:v>
                </c:pt>
                <c:pt idx="3204">
                  <c:v>1.3556022197009999E-2</c:v>
                </c:pt>
                <c:pt idx="3205">
                  <c:v>1.356943603605E-2</c:v>
                </c:pt>
                <c:pt idx="3206">
                  <c:v>1.3579443097110001E-2</c:v>
                </c:pt>
                <c:pt idx="3207">
                  <c:v>1.359076891094E-2</c:v>
                </c:pt>
                <c:pt idx="3208">
                  <c:v>1.360314246267E-2</c:v>
                </c:pt>
                <c:pt idx="3209">
                  <c:v>1.3614937663079999E-2</c:v>
                </c:pt>
                <c:pt idx="3210">
                  <c:v>1.362704019994E-2</c:v>
                </c:pt>
                <c:pt idx="3211">
                  <c:v>1.363979186863E-2</c:v>
                </c:pt>
                <c:pt idx="3212">
                  <c:v>1.365269906819E-2</c:v>
                </c:pt>
                <c:pt idx="3213">
                  <c:v>1.366471685469E-2</c:v>
                </c:pt>
                <c:pt idx="3214">
                  <c:v>1.367832999676E-2</c:v>
                </c:pt>
                <c:pt idx="3215">
                  <c:v>1.3694445602600001E-2</c:v>
                </c:pt>
                <c:pt idx="3216">
                  <c:v>1.371083129197E-2</c:v>
                </c:pt>
                <c:pt idx="3217">
                  <c:v>1.372723840177E-2</c:v>
                </c:pt>
                <c:pt idx="3218">
                  <c:v>1.373921986669E-2</c:v>
                </c:pt>
                <c:pt idx="3219">
                  <c:v>1.3751700520520001E-2</c:v>
                </c:pt>
                <c:pt idx="3220">
                  <c:v>1.3764045201239999E-2</c:v>
                </c:pt>
                <c:pt idx="3221">
                  <c:v>1.377879921347E-2</c:v>
                </c:pt>
                <c:pt idx="3222">
                  <c:v>1.3794472441079999E-2</c:v>
                </c:pt>
                <c:pt idx="3223">
                  <c:v>1.381053030491E-2</c:v>
                </c:pt>
                <c:pt idx="3224">
                  <c:v>1.382634695619E-2</c:v>
                </c:pt>
                <c:pt idx="3225">
                  <c:v>1.383962482214E-2</c:v>
                </c:pt>
                <c:pt idx="3226">
                  <c:v>1.385434344411E-2</c:v>
                </c:pt>
                <c:pt idx="3227">
                  <c:v>1.38684483245E-2</c:v>
                </c:pt>
                <c:pt idx="3228">
                  <c:v>1.3883245177569999E-2</c:v>
                </c:pt>
                <c:pt idx="3229">
                  <c:v>1.389508415014E-2</c:v>
                </c:pt>
                <c:pt idx="3230">
                  <c:v>1.3911833986640001E-2</c:v>
                </c:pt>
                <c:pt idx="3231">
                  <c:v>1.3928469270469999E-2</c:v>
                </c:pt>
                <c:pt idx="3232">
                  <c:v>1.3940108008680001E-2</c:v>
                </c:pt>
                <c:pt idx="3233">
                  <c:v>1.3953273184600001E-2</c:v>
                </c:pt>
                <c:pt idx="3234">
                  <c:v>1.3964962214229999E-2</c:v>
                </c:pt>
                <c:pt idx="3235">
                  <c:v>1.397891063243E-2</c:v>
                </c:pt>
                <c:pt idx="3236">
                  <c:v>1.399454846978E-2</c:v>
                </c:pt>
                <c:pt idx="3237">
                  <c:v>1.4010392129420001E-2</c:v>
                </c:pt>
                <c:pt idx="3238">
                  <c:v>1.4023442752660001E-2</c:v>
                </c:pt>
                <c:pt idx="3239">
                  <c:v>1.4042459428310001E-2</c:v>
                </c:pt>
                <c:pt idx="3240">
                  <c:v>1.4057070948179999E-2</c:v>
                </c:pt>
                <c:pt idx="3241">
                  <c:v>1.4070904813710001E-2</c:v>
                </c:pt>
                <c:pt idx="3242">
                  <c:v>1.408685650676E-2</c:v>
                </c:pt>
                <c:pt idx="3243">
                  <c:v>1.410156767815E-2</c:v>
                </c:pt>
                <c:pt idx="3244">
                  <c:v>1.4116777107120001E-2</c:v>
                </c:pt>
                <c:pt idx="3245">
                  <c:v>1.413163822144E-2</c:v>
                </c:pt>
                <c:pt idx="3246">
                  <c:v>1.4143491163850001E-2</c:v>
                </c:pt>
                <c:pt idx="3247">
                  <c:v>1.4159300364549999E-2</c:v>
                </c:pt>
                <c:pt idx="3248">
                  <c:v>1.4177510514859999E-2</c:v>
                </c:pt>
                <c:pt idx="3249">
                  <c:v>1.419210806489E-2</c:v>
                </c:pt>
                <c:pt idx="3250">
                  <c:v>1.420622039586E-2</c:v>
                </c:pt>
                <c:pt idx="3251">
                  <c:v>1.422383915633E-2</c:v>
                </c:pt>
                <c:pt idx="3252">
                  <c:v>1.4241985976700001E-2</c:v>
                </c:pt>
                <c:pt idx="3253">
                  <c:v>1.425813697278E-2</c:v>
                </c:pt>
                <c:pt idx="3254">
                  <c:v>1.4276611618700001E-2</c:v>
                </c:pt>
                <c:pt idx="3255">
                  <c:v>1.429288368672E-2</c:v>
                </c:pt>
                <c:pt idx="3256">
                  <c:v>1.4311322011050001E-2</c:v>
                </c:pt>
                <c:pt idx="3257">
                  <c:v>1.432647556067E-2</c:v>
                </c:pt>
                <c:pt idx="3258">
                  <c:v>1.4344023540619999E-2</c:v>
                </c:pt>
                <c:pt idx="3259">
                  <c:v>1.435991749167E-2</c:v>
                </c:pt>
                <c:pt idx="3260">
                  <c:v>1.437842752784E-2</c:v>
                </c:pt>
                <c:pt idx="3261">
                  <c:v>1.439543347806E-2</c:v>
                </c:pt>
                <c:pt idx="3262">
                  <c:v>1.440962497145E-2</c:v>
                </c:pt>
                <c:pt idx="3263">
                  <c:v>1.4425961300729999E-2</c:v>
                </c:pt>
                <c:pt idx="3264">
                  <c:v>1.4441313222050001E-2</c:v>
                </c:pt>
                <c:pt idx="3265">
                  <c:v>1.445900369436E-2</c:v>
                </c:pt>
                <c:pt idx="3266">
                  <c:v>1.447360124439E-2</c:v>
                </c:pt>
                <c:pt idx="3267">
                  <c:v>1.4490486122669999E-2</c:v>
                </c:pt>
                <c:pt idx="3268">
                  <c:v>1.450919546187E-2</c:v>
                </c:pt>
                <c:pt idx="3269">
                  <c:v>1.452848315239E-2</c:v>
                </c:pt>
                <c:pt idx="3270">
                  <c:v>1.4542373828589999E-2</c:v>
                </c:pt>
                <c:pt idx="3271">
                  <c:v>1.455940213054E-2</c:v>
                </c:pt>
                <c:pt idx="3272">
                  <c:v>1.45793017E-2</c:v>
                </c:pt>
                <c:pt idx="3273">
                  <c:v>1.4597683213650001E-2</c:v>
                </c:pt>
                <c:pt idx="3274">
                  <c:v>1.4612815342840001E-2</c:v>
                </c:pt>
                <c:pt idx="3275">
                  <c:v>1.4629628509280001E-2</c:v>
                </c:pt>
                <c:pt idx="3276">
                  <c:v>1.4650604687629999E-2</c:v>
                </c:pt>
                <c:pt idx="3277">
                  <c:v>1.466873008758E-2</c:v>
                </c:pt>
                <c:pt idx="3278">
                  <c:v>1.468184497207E-2</c:v>
                </c:pt>
                <c:pt idx="3279">
                  <c:v>1.469736825675E-2</c:v>
                </c:pt>
                <c:pt idx="3280">
                  <c:v>1.4714767225090001E-2</c:v>
                </c:pt>
                <c:pt idx="3281">
                  <c:v>1.4729570597410001E-2</c:v>
                </c:pt>
                <c:pt idx="3282">
                  <c:v>1.474627759308E-2</c:v>
                </c:pt>
                <c:pt idx="3283">
                  <c:v>1.4762206934389999E-2</c:v>
                </c:pt>
                <c:pt idx="3284">
                  <c:v>1.4780119061470001E-2</c:v>
                </c:pt>
                <c:pt idx="3285">
                  <c:v>1.4798414893450001E-2</c:v>
                </c:pt>
                <c:pt idx="3286">
                  <c:v>1.48153854534E-2</c:v>
                </c:pt>
                <c:pt idx="3287">
                  <c:v>1.482924167067E-2</c:v>
                </c:pt>
                <c:pt idx="3288">
                  <c:v>1.484647579491E-2</c:v>
                </c:pt>
                <c:pt idx="3289">
                  <c:v>1.4859817922119999E-2</c:v>
                </c:pt>
                <c:pt idx="3290">
                  <c:v>1.4876610599459999E-2</c:v>
                </c:pt>
                <c:pt idx="3291">
                  <c:v>1.489347405732E-2</c:v>
                </c:pt>
                <c:pt idx="3292">
                  <c:v>1.4907985925669999E-2</c:v>
                </c:pt>
                <c:pt idx="3293">
                  <c:v>1.492527686059E-2</c:v>
                </c:pt>
                <c:pt idx="3294">
                  <c:v>1.4943402260540001E-2</c:v>
                </c:pt>
                <c:pt idx="3295">
                  <c:v>1.496003102511E-2</c:v>
                </c:pt>
                <c:pt idx="3296">
                  <c:v>1.4974713325500001E-2</c:v>
                </c:pt>
                <c:pt idx="3297">
                  <c:v>1.499257516116E-2</c:v>
                </c:pt>
                <c:pt idx="3298">
                  <c:v>1.5009110793470001E-2</c:v>
                </c:pt>
                <c:pt idx="3299">
                  <c:v>1.5032531693580001E-2</c:v>
                </c:pt>
                <c:pt idx="3300">
                  <c:v>1.5050578862429999E-2</c:v>
                </c:pt>
                <c:pt idx="3301">
                  <c:v>1.506830472499E-2</c:v>
                </c:pt>
                <c:pt idx="3302">
                  <c:v>1.50821749121E-2</c:v>
                </c:pt>
                <c:pt idx="3303">
                  <c:v>1.509616617113E-2</c:v>
                </c:pt>
                <c:pt idx="3304">
                  <c:v>1.511001493782E-2</c:v>
                </c:pt>
                <c:pt idx="3305">
                  <c:v>1.512515358627E-2</c:v>
                </c:pt>
                <c:pt idx="3306">
                  <c:v>1.5138902701440001E-2</c:v>
                </c:pt>
                <c:pt idx="3307">
                  <c:v>1.515707746148E-2</c:v>
                </c:pt>
                <c:pt idx="3308">
                  <c:v>1.517479587346E-2</c:v>
                </c:pt>
                <c:pt idx="3309">
                  <c:v>1.5189806930719999E-2</c:v>
                </c:pt>
                <c:pt idx="3310">
                  <c:v>1.520581543446E-2</c:v>
                </c:pt>
                <c:pt idx="3311">
                  <c:v>1.522383373231E-2</c:v>
                </c:pt>
                <c:pt idx="3312">
                  <c:v>1.5245059505110001E-2</c:v>
                </c:pt>
                <c:pt idx="3313">
                  <c:v>1.5264887362719999E-2</c:v>
                </c:pt>
                <c:pt idx="3314">
                  <c:v>1.528567168862E-2</c:v>
                </c:pt>
                <c:pt idx="3315">
                  <c:v>1.5303754247730001E-2</c:v>
                </c:pt>
                <c:pt idx="3316">
                  <c:v>1.532761659473E-2</c:v>
                </c:pt>
                <c:pt idx="3317">
                  <c:v>1.534561347216E-2</c:v>
                </c:pt>
                <c:pt idx="3318">
                  <c:v>1.536575611681E-2</c:v>
                </c:pt>
                <c:pt idx="3319">
                  <c:v>1.538507826626E-2</c:v>
                </c:pt>
                <c:pt idx="3320">
                  <c:v>1.540679577738E-2</c:v>
                </c:pt>
                <c:pt idx="3321">
                  <c:v>1.542395167053E-2</c:v>
                </c:pt>
                <c:pt idx="3322">
                  <c:v>1.544414460659E-2</c:v>
                </c:pt>
                <c:pt idx="3323">
                  <c:v>1.546504162252E-2</c:v>
                </c:pt>
                <c:pt idx="3324">
                  <c:v>1.5484186820690001E-2</c:v>
                </c:pt>
                <c:pt idx="3325">
                  <c:v>1.550779305398E-2</c:v>
                </c:pt>
                <c:pt idx="3326">
                  <c:v>1.5525768511E-2</c:v>
                </c:pt>
                <c:pt idx="3327">
                  <c:v>1.554370764643E-2</c:v>
                </c:pt>
                <c:pt idx="3328">
                  <c:v>1.5560942701999999E-2</c:v>
                </c:pt>
                <c:pt idx="3329">
                  <c:v>1.5580699779090001E-2</c:v>
                </c:pt>
                <c:pt idx="3330">
                  <c:v>1.559927407652E-2</c:v>
                </c:pt>
                <c:pt idx="3331">
                  <c:v>1.5621754340829999E-2</c:v>
                </c:pt>
                <c:pt idx="3332">
                  <c:v>1.5641396865249999E-2</c:v>
                </c:pt>
                <c:pt idx="3333">
                  <c:v>1.5662843361499999E-2</c:v>
                </c:pt>
                <c:pt idx="3334">
                  <c:v>1.568420603871E-2</c:v>
                </c:pt>
                <c:pt idx="3335">
                  <c:v>1.570292934775E-2</c:v>
                </c:pt>
                <c:pt idx="3336">
                  <c:v>1.5721090137960001E-2</c:v>
                </c:pt>
                <c:pt idx="3337">
                  <c:v>1.5742884948850001E-2</c:v>
                </c:pt>
                <c:pt idx="3338">
                  <c:v>1.576377637684E-2</c:v>
                </c:pt>
                <c:pt idx="3339">
                  <c:v>1.578443869948E-2</c:v>
                </c:pt>
                <c:pt idx="3340">
                  <c:v>1.5805365517739998E-2</c:v>
                </c:pt>
                <c:pt idx="3341">
                  <c:v>1.5823327004910001E-2</c:v>
                </c:pt>
                <c:pt idx="3342">
                  <c:v>1.584460958838E-2</c:v>
                </c:pt>
                <c:pt idx="3343">
                  <c:v>1.5861202031370002E-2</c:v>
                </c:pt>
                <c:pt idx="3344">
                  <c:v>1.5876838937399999E-2</c:v>
                </c:pt>
                <c:pt idx="3345">
                  <c:v>1.589542813599E-2</c:v>
                </c:pt>
                <c:pt idx="3346">
                  <c:v>1.591699570417E-2</c:v>
                </c:pt>
                <c:pt idx="3347">
                  <c:v>1.5938734635710002E-2</c:v>
                </c:pt>
                <c:pt idx="3348">
                  <c:v>1.5959426760670001E-2</c:v>
                </c:pt>
                <c:pt idx="3349">
                  <c:v>1.5979683026670001E-2</c:v>
                </c:pt>
                <c:pt idx="3350">
                  <c:v>1.5996096655729999E-2</c:v>
                </c:pt>
                <c:pt idx="3351">
                  <c:v>1.6018120571969999E-2</c:v>
                </c:pt>
                <c:pt idx="3352">
                  <c:v>1.6036752611400001E-2</c:v>
                </c:pt>
                <c:pt idx="3353">
                  <c:v>1.6059111803769999E-2</c:v>
                </c:pt>
                <c:pt idx="3354">
                  <c:v>1.6083059832450002E-2</c:v>
                </c:pt>
                <c:pt idx="3355">
                  <c:v>1.6105618327860002E-2</c:v>
                </c:pt>
                <c:pt idx="3356">
                  <c:v>1.6125723719599999E-2</c:v>
                </c:pt>
                <c:pt idx="3357">
                  <c:v>1.6146965324880001E-2</c:v>
                </c:pt>
                <c:pt idx="3358">
                  <c:v>1.616762764752E-2</c:v>
                </c:pt>
                <c:pt idx="3359">
                  <c:v>1.6187770292160002E-2</c:v>
                </c:pt>
                <c:pt idx="3360">
                  <c:v>1.6209429129959999E-2</c:v>
                </c:pt>
                <c:pt idx="3361">
                  <c:v>1.6228361055249999E-2</c:v>
                </c:pt>
                <c:pt idx="3362">
                  <c:v>1.6247490420940001E-2</c:v>
                </c:pt>
                <c:pt idx="3363">
                  <c:v>1.6267113387579999E-2</c:v>
                </c:pt>
                <c:pt idx="3364">
                  <c:v>1.6287354752420002E-2</c:v>
                </c:pt>
                <c:pt idx="3365">
                  <c:v>1.630575023592E-2</c:v>
                </c:pt>
                <c:pt idx="3366">
                  <c:v>1.6325537115339999E-2</c:v>
                </c:pt>
                <c:pt idx="3367">
                  <c:v>1.6344623640179998E-2</c:v>
                </c:pt>
                <c:pt idx="3368">
                  <c:v>1.636500097811E-2</c:v>
                </c:pt>
                <c:pt idx="3369">
                  <c:v>1.6384245827789998E-2</c:v>
                </c:pt>
                <c:pt idx="3370">
                  <c:v>1.6408393159509999E-2</c:v>
                </c:pt>
                <c:pt idx="3371">
                  <c:v>1.643271185458E-2</c:v>
                </c:pt>
                <c:pt idx="3372">
                  <c:v>1.6453154385089999E-2</c:v>
                </c:pt>
                <c:pt idx="3373">
                  <c:v>1.647435873747E-2</c:v>
                </c:pt>
                <c:pt idx="3374">
                  <c:v>1.6498934477570001E-2</c:v>
                </c:pt>
                <c:pt idx="3375">
                  <c:v>1.6521520912649999E-2</c:v>
                </c:pt>
                <c:pt idx="3376">
                  <c:v>1.6547800973059999E-2</c:v>
                </c:pt>
                <c:pt idx="3377">
                  <c:v>1.6574023291470001E-2</c:v>
                </c:pt>
                <c:pt idx="3378">
                  <c:v>1.6598070040350001E-2</c:v>
                </c:pt>
                <c:pt idx="3379">
                  <c:v>1.6624078154560001E-2</c:v>
                </c:pt>
                <c:pt idx="3380">
                  <c:v>1.6644926741719999E-2</c:v>
                </c:pt>
                <c:pt idx="3381">
                  <c:v>1.666833274066E-2</c:v>
                </c:pt>
                <c:pt idx="3382">
                  <c:v>1.669715717435E-2</c:v>
                </c:pt>
                <c:pt idx="3383">
                  <c:v>1.672449149191E-2</c:v>
                </c:pt>
                <c:pt idx="3384">
                  <c:v>1.674875989556E-2</c:v>
                </c:pt>
                <c:pt idx="3385">
                  <c:v>1.6770234331490001E-2</c:v>
                </c:pt>
                <c:pt idx="3386">
                  <c:v>1.6791019588710002E-2</c:v>
                </c:pt>
                <c:pt idx="3387">
                  <c:v>1.681120321155E-2</c:v>
                </c:pt>
                <c:pt idx="3388">
                  <c:v>1.6833811998369998E-2</c:v>
                </c:pt>
                <c:pt idx="3389">
                  <c:v>1.6856983304019999E-2</c:v>
                </c:pt>
                <c:pt idx="3390">
                  <c:v>1.6883932054039999E-2</c:v>
                </c:pt>
                <c:pt idx="3391">
                  <c:v>1.6906127333640001E-2</c:v>
                </c:pt>
                <c:pt idx="3392">
                  <c:v>1.692835055292E-2</c:v>
                </c:pt>
                <c:pt idx="3393">
                  <c:v>1.6950774937869999E-2</c:v>
                </c:pt>
                <c:pt idx="3394">
                  <c:v>1.6971686854959998E-2</c:v>
                </c:pt>
                <c:pt idx="3395">
                  <c:v>1.6997793689369999E-2</c:v>
                </c:pt>
                <c:pt idx="3396">
                  <c:v>1.7024030908939999E-2</c:v>
                </c:pt>
                <c:pt idx="3397">
                  <c:v>1.7045676708219999E-2</c:v>
                </c:pt>
                <c:pt idx="3398">
                  <c:v>1.7070131376390001E-2</c:v>
                </c:pt>
                <c:pt idx="3399">
                  <c:v>1.7093751579519999E-2</c:v>
                </c:pt>
                <c:pt idx="3400">
                  <c:v>1.7118221148850001E-2</c:v>
                </c:pt>
                <c:pt idx="3401">
                  <c:v>1.7140736803409998E-2</c:v>
                </c:pt>
                <c:pt idx="3402">
                  <c:v>1.7160700634120001E-2</c:v>
                </c:pt>
                <c:pt idx="3403">
                  <c:v>1.7182396724820002E-2</c:v>
                </c:pt>
                <c:pt idx="3404">
                  <c:v>1.7207605764269999E-2</c:v>
                </c:pt>
                <c:pt idx="3405">
                  <c:v>1.7228290438649999E-2</c:v>
                </c:pt>
                <c:pt idx="3406">
                  <c:v>1.72502566129E-2</c:v>
                </c:pt>
                <c:pt idx="3407">
                  <c:v>1.7276678234339999E-2</c:v>
                </c:pt>
                <c:pt idx="3408">
                  <c:v>1.7300177365540001E-2</c:v>
                </c:pt>
                <c:pt idx="3409">
                  <c:v>1.7322778701779999E-2</c:v>
                </c:pt>
                <c:pt idx="3410">
                  <c:v>1.7344567924740002E-2</c:v>
                </c:pt>
                <c:pt idx="3411">
                  <c:v>1.7369542270899999E-2</c:v>
                </c:pt>
                <c:pt idx="3412">
                  <c:v>1.7394503578539999E-2</c:v>
                </c:pt>
                <c:pt idx="3413">
                  <c:v>1.7416363582019999E-2</c:v>
                </c:pt>
                <c:pt idx="3414">
                  <c:v>1.7436183989049999E-2</c:v>
                </c:pt>
                <c:pt idx="3415">
                  <c:v>1.7460169270629999E-2</c:v>
                </c:pt>
                <c:pt idx="3416">
                  <c:v>1.7482243478299998E-2</c:v>
                </c:pt>
                <c:pt idx="3417">
                  <c:v>1.7504025250670002E-2</c:v>
                </c:pt>
                <c:pt idx="3418">
                  <c:v>1.752374693751E-2</c:v>
                </c:pt>
                <c:pt idx="3419">
                  <c:v>1.7544744536280001E-2</c:v>
                </c:pt>
                <c:pt idx="3420">
                  <c:v>1.756589114666E-2</c:v>
                </c:pt>
                <c:pt idx="3421">
                  <c:v>1.7582612112160001E-2</c:v>
                </c:pt>
                <c:pt idx="3422">
                  <c:v>1.7604522407049999E-2</c:v>
                </c:pt>
                <c:pt idx="3423">
                  <c:v>1.7624786123629999E-2</c:v>
                </c:pt>
                <c:pt idx="3424">
                  <c:v>1.7645156010989999E-2</c:v>
                </c:pt>
                <c:pt idx="3425">
                  <c:v>1.7663495615120001E-2</c:v>
                </c:pt>
                <c:pt idx="3426">
                  <c:v>1.76804009825E-2</c:v>
                </c:pt>
                <c:pt idx="3427">
                  <c:v>1.7699701711539999E-2</c:v>
                </c:pt>
                <c:pt idx="3428">
                  <c:v>1.772405020893E-2</c:v>
                </c:pt>
                <c:pt idx="3429">
                  <c:v>1.7743736505510001E-2</c:v>
                </c:pt>
                <c:pt idx="3430">
                  <c:v>1.7761804163460002E-2</c:v>
                </c:pt>
                <c:pt idx="3431">
                  <c:v>1.77832506597E-2</c:v>
                </c:pt>
                <c:pt idx="3432">
                  <c:v>1.780330017209E-2</c:v>
                </c:pt>
                <c:pt idx="3433">
                  <c:v>1.7823977395889999E-2</c:v>
                </c:pt>
                <c:pt idx="3434">
                  <c:v>1.7843328416350002E-2</c:v>
                </c:pt>
                <c:pt idx="3435">
                  <c:v>1.7868481576439998E-2</c:v>
                </c:pt>
                <c:pt idx="3436">
                  <c:v>1.7892707139250001E-2</c:v>
                </c:pt>
                <c:pt idx="3437">
                  <c:v>1.7915507778530002E-2</c:v>
                </c:pt>
                <c:pt idx="3438">
                  <c:v>1.793236471713E-2</c:v>
                </c:pt>
                <c:pt idx="3439">
                  <c:v>1.795280724764E-2</c:v>
                </c:pt>
                <c:pt idx="3440">
                  <c:v>1.7972221598030001E-2</c:v>
                </c:pt>
                <c:pt idx="3441">
                  <c:v>1.799398846924E-2</c:v>
                </c:pt>
                <c:pt idx="3442">
                  <c:v>1.8014809116720001E-2</c:v>
                </c:pt>
                <c:pt idx="3443">
                  <c:v>1.803563535213E-2</c:v>
                </c:pt>
                <c:pt idx="3444">
                  <c:v>1.8056847155090001E-2</c:v>
                </c:pt>
                <c:pt idx="3445">
                  <c:v>1.807797886431E-2</c:v>
                </c:pt>
                <c:pt idx="3446">
                  <c:v>1.809782348573E-2</c:v>
                </c:pt>
                <c:pt idx="3447">
                  <c:v>1.8114665523169999E-2</c:v>
                </c:pt>
                <c:pt idx="3448">
                  <c:v>1.8134208396080001E-2</c:v>
                </c:pt>
                <c:pt idx="3449">
                  <c:v>1.8154749646779999E-2</c:v>
                </c:pt>
                <c:pt idx="3450">
                  <c:v>1.8178584054109999E-2</c:v>
                </c:pt>
                <c:pt idx="3451">
                  <c:v>1.8197080120439999E-2</c:v>
                </c:pt>
                <c:pt idx="3452">
                  <c:v>1.8216025084259999E-2</c:v>
                </c:pt>
                <c:pt idx="3453">
                  <c:v>1.8236858770250001E-2</c:v>
                </c:pt>
                <c:pt idx="3454">
                  <c:v>1.8259195610880002E-2</c:v>
                </c:pt>
                <c:pt idx="3455">
                  <c:v>1.8279260024430002E-2</c:v>
                </c:pt>
                <c:pt idx="3456">
                  <c:v>1.8299452960490001E-2</c:v>
                </c:pt>
                <c:pt idx="3457">
                  <c:v>1.8320485949519998E-2</c:v>
                </c:pt>
                <c:pt idx="3458">
                  <c:v>1.834126189351E-2</c:v>
                </c:pt>
                <c:pt idx="3459">
                  <c:v>1.835972256958E-2</c:v>
                </c:pt>
                <c:pt idx="3460">
                  <c:v>1.8375987187029999E-2</c:v>
                </c:pt>
                <c:pt idx="3461">
                  <c:v>1.8396336585280001E-2</c:v>
                </c:pt>
                <c:pt idx="3462">
                  <c:v>1.8416713923220002E-2</c:v>
                </c:pt>
                <c:pt idx="3463">
                  <c:v>1.8435351550580001E-2</c:v>
                </c:pt>
                <c:pt idx="3464">
                  <c:v>1.8455395475030001E-2</c:v>
                </c:pt>
                <c:pt idx="3465">
                  <c:v>1.8471309915179999E-2</c:v>
                </c:pt>
                <c:pt idx="3466">
                  <c:v>1.849190145731E-2</c:v>
                </c:pt>
                <c:pt idx="3467">
                  <c:v>1.8510619178410001E-2</c:v>
                </c:pt>
                <c:pt idx="3468">
                  <c:v>1.8529335036870001E-2</c:v>
                </c:pt>
                <c:pt idx="3469">
                  <c:v>1.8548380583519999E-2</c:v>
                </c:pt>
                <c:pt idx="3470">
                  <c:v>1.856963336468E-2</c:v>
                </c:pt>
                <c:pt idx="3471">
                  <c:v>1.8589334562419998E-2</c:v>
                </c:pt>
                <c:pt idx="3472">
                  <c:v>1.8606511875989998E-2</c:v>
                </c:pt>
                <c:pt idx="3473">
                  <c:v>1.8627930432559999E-2</c:v>
                </c:pt>
                <c:pt idx="3474">
                  <c:v>1.8644964322450001E-2</c:v>
                </c:pt>
                <c:pt idx="3475">
                  <c:v>1.8664956092830001E-2</c:v>
                </c:pt>
                <c:pt idx="3476">
                  <c:v>1.8683973699810001E-2</c:v>
                </c:pt>
                <c:pt idx="3477">
                  <c:v>1.8705327063800001E-2</c:v>
                </c:pt>
                <c:pt idx="3478">
                  <c:v>1.8730238080020001E-2</c:v>
                </c:pt>
                <c:pt idx="3479">
                  <c:v>1.8753416836260001E-2</c:v>
                </c:pt>
                <c:pt idx="3480">
                  <c:v>1.877459138632E-2</c:v>
                </c:pt>
                <c:pt idx="3481">
                  <c:v>1.8797313794490001E-2</c:v>
                </c:pt>
                <c:pt idx="3482">
                  <c:v>1.8819395452740001E-2</c:v>
                </c:pt>
                <c:pt idx="3483">
                  <c:v>1.883915998042E-2</c:v>
                </c:pt>
                <c:pt idx="3484">
                  <c:v>1.8861040472980001E-2</c:v>
                </c:pt>
                <c:pt idx="3485">
                  <c:v>1.8880741670729999E-2</c:v>
                </c:pt>
                <c:pt idx="3486">
                  <c:v>1.8898226320740001E-2</c:v>
                </c:pt>
                <c:pt idx="3487">
                  <c:v>1.891844533384E-2</c:v>
                </c:pt>
                <c:pt idx="3488">
                  <c:v>1.8934903666379999E-2</c:v>
                </c:pt>
                <c:pt idx="3489">
                  <c:v>1.8950043246149999E-2</c:v>
                </c:pt>
                <c:pt idx="3490">
                  <c:v>1.8970968201759999E-2</c:v>
                </c:pt>
                <c:pt idx="3491">
                  <c:v>1.8986983224749999E-2</c:v>
                </c:pt>
                <c:pt idx="3492">
                  <c:v>1.900642737746E-2</c:v>
                </c:pt>
                <c:pt idx="3493">
                  <c:v>1.9027696922420002E-2</c:v>
                </c:pt>
                <c:pt idx="3494">
                  <c:v>1.9042763859030001E-2</c:v>
                </c:pt>
                <c:pt idx="3495">
                  <c:v>1.9063554704190001E-2</c:v>
                </c:pt>
                <c:pt idx="3496">
                  <c:v>1.9083626568320002E-2</c:v>
                </c:pt>
                <c:pt idx="3497">
                  <c:v>1.9103119149800001E-2</c:v>
                </c:pt>
                <c:pt idx="3498">
                  <c:v>1.912229321897E-2</c:v>
                </c:pt>
                <c:pt idx="3499">
                  <c:v>1.9144900143150002E-2</c:v>
                </c:pt>
                <c:pt idx="3500">
                  <c:v>1.916192099452E-2</c:v>
                </c:pt>
                <c:pt idx="3501">
                  <c:v>1.9183831289410001E-2</c:v>
                </c:pt>
                <c:pt idx="3502">
                  <c:v>1.9207922741769998E-2</c:v>
                </c:pt>
                <c:pt idx="3503">
                  <c:v>1.922632567585E-2</c:v>
                </c:pt>
                <c:pt idx="3504">
                  <c:v>1.9251834601159999E-2</c:v>
                </c:pt>
                <c:pt idx="3505">
                  <c:v>1.9273538142440001E-2</c:v>
                </c:pt>
                <c:pt idx="3506">
                  <c:v>1.9294122233990001E-2</c:v>
                </c:pt>
                <c:pt idx="3507">
                  <c:v>1.9312782213090001E-2</c:v>
                </c:pt>
                <c:pt idx="3508">
                  <c:v>1.9332025200129999E-2</c:v>
                </c:pt>
                <c:pt idx="3509">
                  <c:v>1.9351990893480001E-2</c:v>
                </c:pt>
                <c:pt idx="3510">
                  <c:v>1.93750616163E-2</c:v>
                </c:pt>
                <c:pt idx="3511">
                  <c:v>1.9394526258110001E-2</c:v>
                </c:pt>
                <c:pt idx="3512">
                  <c:v>1.9414242357019999E-2</c:v>
                </c:pt>
                <c:pt idx="3513">
                  <c:v>1.943772658706E-2</c:v>
                </c:pt>
                <c:pt idx="3514">
                  <c:v>1.9458247348670001E-2</c:v>
                </c:pt>
                <c:pt idx="3515">
                  <c:v>1.9476963207130001E-2</c:v>
                </c:pt>
                <c:pt idx="3516">
                  <c:v>1.950136758387E-2</c:v>
                </c:pt>
                <c:pt idx="3517">
                  <c:v>1.952545903623E-2</c:v>
                </c:pt>
                <c:pt idx="3518">
                  <c:v>1.9549399614329999E-2</c:v>
                </c:pt>
                <c:pt idx="3519">
                  <c:v>1.957468874753E-2</c:v>
                </c:pt>
                <c:pt idx="3520">
                  <c:v>1.959738321602E-2</c:v>
                </c:pt>
                <c:pt idx="3521">
                  <c:v>1.962212845683E-2</c:v>
                </c:pt>
                <c:pt idx="3522">
                  <c:v>1.9645385444159998E-2</c:v>
                </c:pt>
                <c:pt idx="3523">
                  <c:v>1.9670788198710001E-2</c:v>
                </c:pt>
                <c:pt idx="3524">
                  <c:v>1.9695270806550001E-2</c:v>
                </c:pt>
                <c:pt idx="3525">
                  <c:v>1.9721407443279999E-2</c:v>
                </c:pt>
                <c:pt idx="3526">
                  <c:v>1.9744807854289999E-2</c:v>
                </c:pt>
                <c:pt idx="3527">
                  <c:v>1.9773703068489999E-2</c:v>
                </c:pt>
                <c:pt idx="3528">
                  <c:v>1.9807001575829999E-2</c:v>
                </c:pt>
                <c:pt idx="3529">
                  <c:v>1.983956061304E-2</c:v>
                </c:pt>
                <c:pt idx="3530">
                  <c:v>1.9874790683390001E-2</c:v>
                </c:pt>
                <c:pt idx="3531">
                  <c:v>1.9911805167789998E-2</c:v>
                </c:pt>
                <c:pt idx="3532">
                  <c:v>1.9946957007050001E-2</c:v>
                </c:pt>
                <c:pt idx="3533">
                  <c:v>1.997988671064E-2</c:v>
                </c:pt>
                <c:pt idx="3534">
                  <c:v>2.003353461623E-2</c:v>
                </c:pt>
                <c:pt idx="3535">
                  <c:v>2.0097546279430001E-2</c:v>
                </c:pt>
                <c:pt idx="3536">
                  <c:v>2.016520127654E-2</c:v>
                </c:pt>
                <c:pt idx="3537">
                  <c:v>2.023341879249E-2</c:v>
                </c:pt>
                <c:pt idx="3538">
                  <c:v>2.0297223702069999E-2</c:v>
                </c:pt>
                <c:pt idx="3539">
                  <c:v>2.0365368574860002E-2</c:v>
                </c:pt>
                <c:pt idx="3540">
                  <c:v>2.043298818171E-2</c:v>
                </c:pt>
                <c:pt idx="3541">
                  <c:v>2.0501105114819999E-2</c:v>
                </c:pt>
                <c:pt idx="3542">
                  <c:v>2.0568503066900001E-2</c:v>
                </c:pt>
                <c:pt idx="3543">
                  <c:v>2.0638180896640001E-2</c:v>
                </c:pt>
                <c:pt idx="3544">
                  <c:v>2.0691523328419999E-2</c:v>
                </c:pt>
                <c:pt idx="3545">
                  <c:v>2.073707431555E-2</c:v>
                </c:pt>
                <c:pt idx="3546">
                  <c:v>2.0779518410559999E-2</c:v>
                </c:pt>
                <c:pt idx="3547">
                  <c:v>2.0817829295989999E-2</c:v>
                </c:pt>
                <c:pt idx="3548">
                  <c:v>2.0860359072689998E-2</c:v>
                </c:pt>
                <c:pt idx="3549">
                  <c:v>2.0896539092060001E-2</c:v>
                </c:pt>
                <c:pt idx="3550">
                  <c:v>2.0930465310810002E-2</c:v>
                </c:pt>
                <c:pt idx="3551">
                  <c:v>2.0966138690709998E-2</c:v>
                </c:pt>
                <c:pt idx="3552">
                  <c:v>2.1001363173129999E-2</c:v>
                </c:pt>
                <c:pt idx="3553">
                  <c:v>2.1036537364130001E-2</c:v>
                </c:pt>
                <c:pt idx="3554">
                  <c:v>2.1071033552290001E-2</c:v>
                </c:pt>
                <c:pt idx="3555">
                  <c:v>2.1103749051690001E-2</c:v>
                </c:pt>
                <c:pt idx="3556">
                  <c:v>2.1137561649080001E-2</c:v>
                </c:pt>
                <c:pt idx="3557">
                  <c:v>2.1172778680920001E-2</c:v>
                </c:pt>
                <c:pt idx="3558">
                  <c:v>2.1204687654970002E-2</c:v>
                </c:pt>
                <c:pt idx="3559">
                  <c:v>2.1239897236230001E-2</c:v>
                </c:pt>
                <c:pt idx="3560">
                  <c:v>2.1273298189039998E-2</c:v>
                </c:pt>
                <c:pt idx="3561">
                  <c:v>2.1305713802579999E-2</c:v>
                </c:pt>
                <c:pt idx="3562">
                  <c:v>2.134137228131E-2</c:v>
                </c:pt>
                <c:pt idx="3563">
                  <c:v>2.137699536979E-2</c:v>
                </c:pt>
                <c:pt idx="3564">
                  <c:v>2.1412512287500001E-2</c:v>
                </c:pt>
                <c:pt idx="3565">
                  <c:v>2.144919708371E-2</c:v>
                </c:pt>
                <c:pt idx="3566">
                  <c:v>2.1484050899739999E-2</c:v>
                </c:pt>
                <c:pt idx="3567">
                  <c:v>2.1518269553780001E-2</c:v>
                </c:pt>
                <c:pt idx="3568">
                  <c:v>2.1553045138720001E-2</c:v>
                </c:pt>
                <c:pt idx="3569">
                  <c:v>2.1589215844869999E-2</c:v>
                </c:pt>
                <c:pt idx="3570">
                  <c:v>2.1627519279719998E-2</c:v>
                </c:pt>
                <c:pt idx="3571">
                  <c:v>2.1661574020979998E-2</c:v>
                </c:pt>
                <c:pt idx="3572">
                  <c:v>2.16944757849E-2</c:v>
                </c:pt>
                <c:pt idx="3573">
                  <c:v>2.1726228296759999E-2</c:v>
                </c:pt>
                <c:pt idx="3574">
                  <c:v>2.176109515131E-2</c:v>
                </c:pt>
                <c:pt idx="3575">
                  <c:v>2.1795429289340001E-2</c:v>
                </c:pt>
                <c:pt idx="3576">
                  <c:v>2.1829711273310001E-2</c:v>
                </c:pt>
                <c:pt idx="3577">
                  <c:v>2.186221443117E-2</c:v>
                </c:pt>
                <c:pt idx="3578">
                  <c:v>2.1894942969080001E-2</c:v>
                </c:pt>
                <c:pt idx="3579">
                  <c:v>2.1927101537590001E-2</c:v>
                </c:pt>
                <c:pt idx="3580">
                  <c:v>2.1960109472269999E-2</c:v>
                </c:pt>
                <c:pt idx="3581">
                  <c:v>2.1996965631840001E-2</c:v>
                </c:pt>
                <c:pt idx="3582">
                  <c:v>2.2032931447029998E-2</c:v>
                </c:pt>
                <c:pt idx="3583">
                  <c:v>2.2065823897720001E-2</c:v>
                </c:pt>
                <c:pt idx="3584">
                  <c:v>2.209829725325E-2</c:v>
                </c:pt>
                <c:pt idx="3585">
                  <c:v>2.213077805936E-2</c:v>
                </c:pt>
                <c:pt idx="3586">
                  <c:v>2.2162266075610001E-2</c:v>
                </c:pt>
                <c:pt idx="3587">
                  <c:v>2.219829522073E-2</c:v>
                </c:pt>
                <c:pt idx="3588">
                  <c:v>2.2235352545980001E-2</c:v>
                </c:pt>
                <c:pt idx="3589">
                  <c:v>2.2267732769249999E-2</c:v>
                </c:pt>
                <c:pt idx="3590">
                  <c:v>2.230055443943E-2</c:v>
                </c:pt>
                <c:pt idx="3591">
                  <c:v>2.23328769207E-2</c:v>
                </c:pt>
                <c:pt idx="3592">
                  <c:v>2.236562781036E-2</c:v>
                </c:pt>
                <c:pt idx="3593">
                  <c:v>2.2403260692950001E-2</c:v>
                </c:pt>
                <c:pt idx="3594">
                  <c:v>2.2436182945969999E-2</c:v>
                </c:pt>
                <c:pt idx="3595">
                  <c:v>2.246919088066E-2</c:v>
                </c:pt>
                <c:pt idx="3596">
                  <c:v>2.2506430745120001E-2</c:v>
                </c:pt>
                <c:pt idx="3597">
                  <c:v>2.2540865465999999E-2</c:v>
                </c:pt>
                <c:pt idx="3598">
                  <c:v>2.2571455687280001E-2</c:v>
                </c:pt>
                <c:pt idx="3599">
                  <c:v>2.2606009617450001E-2</c:v>
                </c:pt>
                <c:pt idx="3600">
                  <c:v>2.2641269490119999E-2</c:v>
                </c:pt>
                <c:pt idx="3601">
                  <c:v>2.2677490487690001E-2</c:v>
                </c:pt>
                <c:pt idx="3602">
                  <c:v>2.271218039095E-2</c:v>
                </c:pt>
                <c:pt idx="3603">
                  <c:v>2.2744910791519999E-2</c:v>
                </c:pt>
                <c:pt idx="3604">
                  <c:v>2.2781673818829999E-2</c:v>
                </c:pt>
                <c:pt idx="3605">
                  <c:v>2.2818814963099999E-2</c:v>
                </c:pt>
                <c:pt idx="3606">
                  <c:v>2.285276353359E-2</c:v>
                </c:pt>
                <c:pt idx="3607">
                  <c:v>2.2886568680409999E-2</c:v>
                </c:pt>
                <c:pt idx="3608">
                  <c:v>2.2925762459639999E-2</c:v>
                </c:pt>
                <c:pt idx="3609">
                  <c:v>2.2960880771280001E-2</c:v>
                </c:pt>
                <c:pt idx="3610">
                  <c:v>2.2994920611380001E-2</c:v>
                </c:pt>
                <c:pt idx="3611">
                  <c:v>2.3029960691930002E-2</c:v>
                </c:pt>
                <c:pt idx="3612">
                  <c:v>2.306591160595E-2</c:v>
                </c:pt>
                <c:pt idx="3613">
                  <c:v>2.310270257294E-2</c:v>
                </c:pt>
                <c:pt idx="3614">
                  <c:v>2.313748560846E-2</c:v>
                </c:pt>
                <c:pt idx="3615">
                  <c:v>2.317150495946E-2</c:v>
                </c:pt>
                <c:pt idx="3616">
                  <c:v>2.3208646103739999E-2</c:v>
                </c:pt>
                <c:pt idx="3617">
                  <c:v>2.3244084790349999E-2</c:v>
                </c:pt>
                <c:pt idx="3618">
                  <c:v>2.3273926228279999E-2</c:v>
                </c:pt>
                <c:pt idx="3619">
                  <c:v>2.3307027295230001E-2</c:v>
                </c:pt>
                <c:pt idx="3620">
                  <c:v>2.334170229733E-2</c:v>
                </c:pt>
                <c:pt idx="3621">
                  <c:v>2.3373547941449999E-2</c:v>
                </c:pt>
                <c:pt idx="3622">
                  <c:v>2.3405350744719999E-2</c:v>
                </c:pt>
                <c:pt idx="3623">
                  <c:v>2.3435899987819999E-2</c:v>
                </c:pt>
                <c:pt idx="3624">
                  <c:v>2.3466426879169999E-2</c:v>
                </c:pt>
                <c:pt idx="3625">
                  <c:v>2.349850721657E-2</c:v>
                </c:pt>
                <c:pt idx="3626">
                  <c:v>2.352748811245E-2</c:v>
                </c:pt>
                <c:pt idx="3627">
                  <c:v>2.355866320431E-2</c:v>
                </c:pt>
                <c:pt idx="3628">
                  <c:v>2.3594278842209999E-2</c:v>
                </c:pt>
                <c:pt idx="3629">
                  <c:v>2.3630686104300001E-2</c:v>
                </c:pt>
                <c:pt idx="3630">
                  <c:v>2.3664649575949999E-2</c:v>
                </c:pt>
                <c:pt idx="3631">
                  <c:v>2.3697791621090002E-2</c:v>
                </c:pt>
                <c:pt idx="3632">
                  <c:v>2.3732153698799999E-2</c:v>
                </c:pt>
                <c:pt idx="3633">
                  <c:v>2.377096936107E-2</c:v>
                </c:pt>
                <c:pt idx="3634">
                  <c:v>2.381021343172E-2</c:v>
                </c:pt>
                <c:pt idx="3635">
                  <c:v>2.384828217328E-2</c:v>
                </c:pt>
                <c:pt idx="3636">
                  <c:v>2.3887760937210002E-2</c:v>
                </c:pt>
                <c:pt idx="3637">
                  <c:v>2.392574958503E-2</c:v>
                </c:pt>
                <c:pt idx="3638">
                  <c:v>2.396389655769E-2</c:v>
                </c:pt>
                <c:pt idx="3639">
                  <c:v>2.3999227210879999E-2</c:v>
                </c:pt>
                <c:pt idx="3640">
                  <c:v>2.4037944152949998E-2</c:v>
                </c:pt>
                <c:pt idx="3641">
                  <c:v>2.4078913033010001E-2</c:v>
                </c:pt>
                <c:pt idx="3642">
                  <c:v>2.412181347609E-2</c:v>
                </c:pt>
                <c:pt idx="3643">
                  <c:v>2.41610147059E-2</c:v>
                </c:pt>
                <c:pt idx="3644">
                  <c:v>2.419864013791E-2</c:v>
                </c:pt>
                <c:pt idx="3645">
                  <c:v>2.4237299337979998E-2</c:v>
                </c:pt>
                <c:pt idx="3646">
                  <c:v>2.427658624947E-2</c:v>
                </c:pt>
                <c:pt idx="3647">
                  <c:v>2.4319522082810002E-2</c:v>
                </c:pt>
                <c:pt idx="3648">
                  <c:v>2.4359414353969999E-2</c:v>
                </c:pt>
                <c:pt idx="3649">
                  <c:v>2.4402650073169999E-2</c:v>
                </c:pt>
                <c:pt idx="3650">
                  <c:v>2.4443356320259998E-2</c:v>
                </c:pt>
                <c:pt idx="3651">
                  <c:v>2.4483419954780001E-2</c:v>
                </c:pt>
                <c:pt idx="3652">
                  <c:v>2.4521971121430002E-2</c:v>
                </c:pt>
                <c:pt idx="3653">
                  <c:v>2.4561636149879999E-2</c:v>
                </c:pt>
                <c:pt idx="3654">
                  <c:v>2.4602355435490001E-2</c:v>
                </c:pt>
                <c:pt idx="3655">
                  <c:v>2.464129216969E-2</c:v>
                </c:pt>
                <c:pt idx="3656">
                  <c:v>2.4680871516469999E-2</c:v>
                </c:pt>
                <c:pt idx="3657">
                  <c:v>2.4714477360249999E-2</c:v>
                </c:pt>
                <c:pt idx="3658">
                  <c:v>2.475470490754E-2</c:v>
                </c:pt>
                <c:pt idx="3659">
                  <c:v>2.4794604629280001E-2</c:v>
                </c:pt>
                <c:pt idx="3660">
                  <c:v>2.4833308532830001E-2</c:v>
                </c:pt>
                <c:pt idx="3661">
                  <c:v>2.4870356544850002E-2</c:v>
                </c:pt>
                <c:pt idx="3662">
                  <c:v>2.4910112842919999E-2</c:v>
                </c:pt>
                <c:pt idx="3663">
                  <c:v>2.4949079379439999E-2</c:v>
                </c:pt>
                <c:pt idx="3664">
                  <c:v>2.4987738579510001E-2</c:v>
                </c:pt>
                <c:pt idx="3665">
                  <c:v>2.5030011311170001E-2</c:v>
                </c:pt>
                <c:pt idx="3666">
                  <c:v>2.506983280182E-2</c:v>
                </c:pt>
                <c:pt idx="3667">
                  <c:v>2.5111835449929999E-2</c:v>
                </c:pt>
                <c:pt idx="3668">
                  <c:v>2.515047416091E-2</c:v>
                </c:pt>
                <c:pt idx="3669">
                  <c:v>2.5188399478790001E-2</c:v>
                </c:pt>
                <c:pt idx="3670">
                  <c:v>2.5228027254340001E-2</c:v>
                </c:pt>
                <c:pt idx="3671">
                  <c:v>2.5269275531170001E-2</c:v>
                </c:pt>
                <c:pt idx="3672">
                  <c:v>2.5310080498460001E-2</c:v>
                </c:pt>
                <c:pt idx="3673">
                  <c:v>2.5348011404279999E-2</c:v>
                </c:pt>
                <c:pt idx="3674">
                  <c:v>2.538884617388E-2</c:v>
                </c:pt>
                <c:pt idx="3675">
                  <c:v>2.5428902357819999E-2</c:v>
                </c:pt>
                <c:pt idx="3676">
                  <c:v>2.5465080514550001E-2</c:v>
                </c:pt>
                <c:pt idx="3677">
                  <c:v>2.5505714118479999E-2</c:v>
                </c:pt>
                <c:pt idx="3678">
                  <c:v>2.5547638535499999E-2</c:v>
                </c:pt>
                <c:pt idx="3679">
                  <c:v>2.5588622316719999E-2</c:v>
                </c:pt>
                <c:pt idx="3680">
                  <c:v>2.5627152994279999E-2</c:v>
                </c:pt>
                <c:pt idx="3681">
                  <c:v>2.5666646659370001E-2</c:v>
                </c:pt>
                <c:pt idx="3682">
                  <c:v>2.570424415171E-2</c:v>
                </c:pt>
                <c:pt idx="3683">
                  <c:v>2.5744905695320001E-2</c:v>
                </c:pt>
                <c:pt idx="3684">
                  <c:v>2.5783879682420002E-2</c:v>
                </c:pt>
                <c:pt idx="3685">
                  <c:v>2.5818198919300001E-2</c:v>
                </c:pt>
                <c:pt idx="3686">
                  <c:v>2.5860514491800001E-2</c:v>
                </c:pt>
                <c:pt idx="3687">
                  <c:v>2.5899779051539999E-2</c:v>
                </c:pt>
                <c:pt idx="3688">
                  <c:v>2.5940798223019999E-2</c:v>
                </c:pt>
                <c:pt idx="3689">
                  <c:v>2.598004974425E-2</c:v>
                </c:pt>
                <c:pt idx="3690">
                  <c:v>2.6019977405670001E-2</c:v>
                </c:pt>
                <c:pt idx="3691">
                  <c:v>2.6060946285720001E-2</c:v>
                </c:pt>
                <c:pt idx="3692">
                  <c:v>2.6102956384419999E-2</c:v>
                </c:pt>
                <c:pt idx="3693">
                  <c:v>2.6147495955229999E-2</c:v>
                </c:pt>
                <c:pt idx="3694">
                  <c:v>2.619031071663E-2</c:v>
                </c:pt>
                <c:pt idx="3695">
                  <c:v>2.6234664022920001E-2</c:v>
                </c:pt>
                <c:pt idx="3696">
                  <c:v>2.627869136631E-2</c:v>
                </c:pt>
                <c:pt idx="3697">
                  <c:v>2.6324015110730001E-2</c:v>
                </c:pt>
                <c:pt idx="3698">
                  <c:v>2.6364341378210001E-2</c:v>
                </c:pt>
                <c:pt idx="3699">
                  <c:v>2.6409823447470001E-2</c:v>
                </c:pt>
                <c:pt idx="3700">
                  <c:v>2.6454690843819999E-2</c:v>
                </c:pt>
                <c:pt idx="3701">
                  <c:v>2.6501197367910002E-2</c:v>
                </c:pt>
                <c:pt idx="3702">
                  <c:v>2.6545330882069999E-2</c:v>
                </c:pt>
                <c:pt idx="3703">
                  <c:v>2.6586912572379998E-2</c:v>
                </c:pt>
                <c:pt idx="3704">
                  <c:v>2.663205750287E-2</c:v>
                </c:pt>
                <c:pt idx="3705">
                  <c:v>2.6681395247579998E-2</c:v>
                </c:pt>
                <c:pt idx="3706">
                  <c:v>2.672964707017E-2</c:v>
                </c:pt>
                <c:pt idx="3707">
                  <c:v>2.6776054874059999E-2</c:v>
                </c:pt>
                <c:pt idx="3708">
                  <c:v>2.6824314147230001E-2</c:v>
                </c:pt>
                <c:pt idx="3709">
                  <c:v>2.68712490797E-2</c:v>
                </c:pt>
                <c:pt idx="3710">
                  <c:v>2.6919908821580001E-2</c:v>
                </c:pt>
                <c:pt idx="3711">
                  <c:v>2.696528285742E-2</c:v>
                </c:pt>
                <c:pt idx="3712">
                  <c:v>2.7014762163160001E-2</c:v>
                </c:pt>
                <c:pt idx="3713">
                  <c:v>2.70666424185E-2</c:v>
                </c:pt>
                <c:pt idx="3714">
                  <c:v>2.7117988094690001E-2</c:v>
                </c:pt>
                <c:pt idx="3715">
                  <c:v>2.7165608480570001E-2</c:v>
                </c:pt>
                <c:pt idx="3716">
                  <c:v>2.721301279962E-2</c:v>
                </c:pt>
                <c:pt idx="3717">
                  <c:v>2.7260389178989999E-2</c:v>
                </c:pt>
                <c:pt idx="3718">
                  <c:v>2.7311043813820001E-2</c:v>
                </c:pt>
                <c:pt idx="3719">
                  <c:v>2.735621854663E-2</c:v>
                </c:pt>
                <c:pt idx="3720">
                  <c:v>2.7403615415099999E-2</c:v>
                </c:pt>
                <c:pt idx="3721">
                  <c:v>2.7452317997810002E-2</c:v>
                </c:pt>
                <c:pt idx="3722">
                  <c:v>2.749939449131E-2</c:v>
                </c:pt>
                <c:pt idx="3723">
                  <c:v>2.754712104797E-2</c:v>
                </c:pt>
                <c:pt idx="3724">
                  <c:v>2.759168855846E-2</c:v>
                </c:pt>
                <c:pt idx="3725">
                  <c:v>2.764021232724E-2</c:v>
                </c:pt>
                <c:pt idx="3726">
                  <c:v>2.768834494054E-2</c:v>
                </c:pt>
                <c:pt idx="3727">
                  <c:v>2.7738608419900002E-2</c:v>
                </c:pt>
                <c:pt idx="3728">
                  <c:v>2.7785891667009999E-2</c:v>
                </c:pt>
                <c:pt idx="3729">
                  <c:v>2.783467248082E-2</c:v>
                </c:pt>
                <c:pt idx="3730">
                  <c:v>2.7884999290109999E-2</c:v>
                </c:pt>
                <c:pt idx="3731">
                  <c:v>2.7934771031140001E-2</c:v>
                </c:pt>
                <c:pt idx="3732">
                  <c:v>2.7982303872699999E-2</c:v>
                </c:pt>
                <c:pt idx="3733">
                  <c:v>2.8025567531589999E-2</c:v>
                </c:pt>
                <c:pt idx="3734">
                  <c:v>2.8071640059349999E-2</c:v>
                </c:pt>
                <c:pt idx="3735">
                  <c:v>2.8119942173359998E-2</c:v>
                </c:pt>
                <c:pt idx="3736">
                  <c:v>2.8166970238089999E-2</c:v>
                </c:pt>
                <c:pt idx="3737">
                  <c:v>2.821298502386E-2</c:v>
                </c:pt>
                <c:pt idx="3738">
                  <c:v>2.8255578130479998E-2</c:v>
                </c:pt>
                <c:pt idx="3739">
                  <c:v>2.8302833437919998E-2</c:v>
                </c:pt>
                <c:pt idx="3740">
                  <c:v>2.8345150873059999E-2</c:v>
                </c:pt>
                <c:pt idx="3741">
                  <c:v>2.8388848528269998E-2</c:v>
                </c:pt>
                <c:pt idx="3742">
                  <c:v>2.843504212797E-2</c:v>
                </c:pt>
                <c:pt idx="3743">
                  <c:v>2.8481407091020001E-2</c:v>
                </c:pt>
                <c:pt idx="3744">
                  <c:v>2.853233925998E-2</c:v>
                </c:pt>
                <c:pt idx="3745">
                  <c:v>2.8576344251630002E-2</c:v>
                </c:pt>
                <c:pt idx="3746">
                  <c:v>2.8620263561610002E-2</c:v>
                </c:pt>
                <c:pt idx="3747">
                  <c:v>2.866488881409E-2</c:v>
                </c:pt>
                <c:pt idx="3748">
                  <c:v>2.8716770932079999E-2</c:v>
                </c:pt>
                <c:pt idx="3749">
                  <c:v>2.8766334056850001E-2</c:v>
                </c:pt>
                <c:pt idx="3750">
                  <c:v>2.8817610815170001E-2</c:v>
                </c:pt>
                <c:pt idx="3751">
                  <c:v>2.8867337852719999E-2</c:v>
                </c:pt>
                <c:pt idx="3752">
                  <c:v>2.8916995972389999E-2</c:v>
                </c:pt>
                <c:pt idx="3753">
                  <c:v>2.8965726494790001E-2</c:v>
                </c:pt>
                <c:pt idx="3754">
                  <c:v>2.901241928339E-2</c:v>
                </c:pt>
                <c:pt idx="3755">
                  <c:v>2.906096354127E-2</c:v>
                </c:pt>
                <c:pt idx="3756">
                  <c:v>2.9111254960299999E-2</c:v>
                </c:pt>
                <c:pt idx="3757">
                  <c:v>2.9161924496290001E-2</c:v>
                </c:pt>
                <c:pt idx="3758">
                  <c:v>2.9210085049270001E-2</c:v>
                </c:pt>
                <c:pt idx="3759">
                  <c:v>2.9260411858560001E-2</c:v>
                </c:pt>
                <c:pt idx="3760">
                  <c:v>2.9308766126630002E-2</c:v>
                </c:pt>
                <c:pt idx="3761">
                  <c:v>2.935831621289E-2</c:v>
                </c:pt>
                <c:pt idx="3762">
                  <c:v>2.940693870187E-2</c:v>
                </c:pt>
                <c:pt idx="3763">
                  <c:v>2.946033887565E-2</c:v>
                </c:pt>
                <c:pt idx="3764">
                  <c:v>2.950871363282E-2</c:v>
                </c:pt>
                <c:pt idx="3765">
                  <c:v>2.9558705165980002E-2</c:v>
                </c:pt>
                <c:pt idx="3766">
                  <c:v>2.9610365629200001E-2</c:v>
                </c:pt>
                <c:pt idx="3767">
                  <c:v>2.965926006436E-2</c:v>
                </c:pt>
                <c:pt idx="3768">
                  <c:v>2.9709372669459999E-2</c:v>
                </c:pt>
                <c:pt idx="3769">
                  <c:v>2.9756456613540001E-2</c:v>
                </c:pt>
                <c:pt idx="3770">
                  <c:v>2.9806911945339999E-2</c:v>
                </c:pt>
                <c:pt idx="3771">
                  <c:v>2.985912933946E-2</c:v>
                </c:pt>
                <c:pt idx="3772">
                  <c:v>2.9909390956159999E-2</c:v>
                </c:pt>
                <c:pt idx="3773">
                  <c:v>2.9958635568619999E-2</c:v>
                </c:pt>
                <c:pt idx="3774">
                  <c:v>3.0006924644109999E-2</c:v>
                </c:pt>
                <c:pt idx="3775">
                  <c:v>3.005802817643E-2</c:v>
                </c:pt>
                <c:pt idx="3776">
                  <c:v>3.010859712958E-2</c:v>
                </c:pt>
                <c:pt idx="3777">
                  <c:v>3.0162887647749999E-2</c:v>
                </c:pt>
                <c:pt idx="3778">
                  <c:v>3.021106310189E-2</c:v>
                </c:pt>
                <c:pt idx="3779">
                  <c:v>3.0261581763629999E-2</c:v>
                </c:pt>
                <c:pt idx="3780">
                  <c:v>3.031376190484E-2</c:v>
                </c:pt>
                <c:pt idx="3781">
                  <c:v>3.0363477766510001E-2</c:v>
                </c:pt>
                <c:pt idx="3782">
                  <c:v>3.0414503067730001E-2</c:v>
                </c:pt>
                <c:pt idx="3783">
                  <c:v>3.0464729294179999E-2</c:v>
                </c:pt>
                <c:pt idx="3784">
                  <c:v>3.0520439147949999E-2</c:v>
                </c:pt>
                <c:pt idx="3785">
                  <c:v>3.057279065251E-2</c:v>
                </c:pt>
                <c:pt idx="3786">
                  <c:v>3.062424995005E-2</c:v>
                </c:pt>
                <c:pt idx="3787">
                  <c:v>3.0672561377289999E-2</c:v>
                </c:pt>
                <c:pt idx="3788">
                  <c:v>3.0726237222549999E-2</c:v>
                </c:pt>
                <c:pt idx="3789">
                  <c:v>3.077888116241E-2</c:v>
                </c:pt>
                <c:pt idx="3790">
                  <c:v>3.082879446447E-2</c:v>
                </c:pt>
                <c:pt idx="3791">
                  <c:v>3.0879892408850002E-2</c:v>
                </c:pt>
                <c:pt idx="3792">
                  <c:v>3.093080408871E-2</c:v>
                </c:pt>
                <c:pt idx="3793">
                  <c:v>3.0981287360189999E-2</c:v>
                </c:pt>
                <c:pt idx="3794">
                  <c:v>3.1031437218189999E-2</c:v>
                </c:pt>
                <c:pt idx="3795">
                  <c:v>3.1080795452000001E-2</c:v>
                </c:pt>
                <c:pt idx="3796">
                  <c:v>3.1129810959100002E-2</c:v>
                </c:pt>
                <c:pt idx="3797">
                  <c:v>3.1181043013930002E-2</c:v>
                </c:pt>
                <c:pt idx="3798">
                  <c:v>3.123372234404E-2</c:v>
                </c:pt>
                <c:pt idx="3799">
                  <c:v>3.1288880854850001E-2</c:v>
                </c:pt>
                <c:pt idx="3800">
                  <c:v>3.1341489404440002E-2</c:v>
                </c:pt>
                <c:pt idx="3801">
                  <c:v>3.1395751982930001E-2</c:v>
                </c:pt>
                <c:pt idx="3802">
                  <c:v>3.1451325863599999E-2</c:v>
                </c:pt>
                <c:pt idx="3803">
                  <c:v>3.1509570777419997E-2</c:v>
                </c:pt>
                <c:pt idx="3804">
                  <c:v>3.1568758189680003E-2</c:v>
                </c:pt>
                <c:pt idx="3805">
                  <c:v>3.1630422919989999E-2</c:v>
                </c:pt>
                <c:pt idx="3806">
                  <c:v>3.1691733747719997E-2</c:v>
                </c:pt>
                <c:pt idx="3807">
                  <c:v>3.1755525618789998E-2</c:v>
                </c:pt>
                <c:pt idx="3808">
                  <c:v>3.181843832135E-2</c:v>
                </c:pt>
                <c:pt idx="3809">
                  <c:v>3.1880591064690003E-2</c:v>
                </c:pt>
                <c:pt idx="3810">
                  <c:v>3.1948778778309997E-2</c:v>
                </c:pt>
                <c:pt idx="3811">
                  <c:v>3.2011203467849997E-2</c:v>
                </c:pt>
                <c:pt idx="3812">
                  <c:v>3.2078322023150002E-2</c:v>
                </c:pt>
                <c:pt idx="3813">
                  <c:v>3.2145556062460001E-2</c:v>
                </c:pt>
                <c:pt idx="3814">
                  <c:v>3.2210852950809998E-2</c:v>
                </c:pt>
                <c:pt idx="3815">
                  <c:v>3.227641060948E-2</c:v>
                </c:pt>
                <c:pt idx="3816">
                  <c:v>3.2341469079259999E-2</c:v>
                </c:pt>
                <c:pt idx="3817">
                  <c:v>3.2404448837040002E-2</c:v>
                </c:pt>
                <c:pt idx="3818">
                  <c:v>3.246887400746E-2</c:v>
                </c:pt>
                <c:pt idx="3819">
                  <c:v>3.2531838864090001E-2</c:v>
                </c:pt>
                <c:pt idx="3820">
                  <c:v>3.2592900097370002E-2</c:v>
                </c:pt>
                <c:pt idx="3821">
                  <c:v>3.2661985605960002E-2</c:v>
                </c:pt>
                <c:pt idx="3822">
                  <c:v>3.2725177705290001E-2</c:v>
                </c:pt>
                <c:pt idx="3823">
                  <c:v>3.2785069197419997E-2</c:v>
                </c:pt>
                <c:pt idx="3824">
                  <c:v>3.2846190035339999E-2</c:v>
                </c:pt>
                <c:pt idx="3825">
                  <c:v>3.2906137406830002E-2</c:v>
                </c:pt>
                <c:pt idx="3826">
                  <c:v>3.2965894788499997E-2</c:v>
                </c:pt>
                <c:pt idx="3827">
                  <c:v>3.3028360456229998E-2</c:v>
                </c:pt>
                <c:pt idx="3828">
                  <c:v>3.3089101314540001E-2</c:v>
                </c:pt>
                <c:pt idx="3829">
                  <c:v>3.3150859177109998E-2</c:v>
                </c:pt>
                <c:pt idx="3830">
                  <c:v>3.3211465924979998E-2</c:v>
                </c:pt>
                <c:pt idx="3831">
                  <c:v>3.3266223967079997E-2</c:v>
                </c:pt>
                <c:pt idx="3832">
                  <c:v>3.3322133123870001E-2</c:v>
                </c:pt>
                <c:pt idx="3833">
                  <c:v>3.3381227403879998E-2</c:v>
                </c:pt>
                <c:pt idx="3834">
                  <c:v>3.3438269048929999E-2</c:v>
                </c:pt>
                <c:pt idx="3835">
                  <c:v>3.3493407070639997E-2</c:v>
                </c:pt>
                <c:pt idx="3836">
                  <c:v>3.354928642511E-2</c:v>
                </c:pt>
                <c:pt idx="3837">
                  <c:v>3.360411152244E-2</c:v>
                </c:pt>
                <c:pt idx="3838">
                  <c:v>3.3655691891909999E-2</c:v>
                </c:pt>
                <c:pt idx="3839">
                  <c:v>3.3705934882159998E-2</c:v>
                </c:pt>
                <c:pt idx="3840">
                  <c:v>3.3757600933309997E-2</c:v>
                </c:pt>
                <c:pt idx="3841">
                  <c:v>3.3809553831820001E-2</c:v>
                </c:pt>
                <c:pt idx="3842">
                  <c:v>3.386116400361E-2</c:v>
                </c:pt>
                <c:pt idx="3843">
                  <c:v>3.3911500126120001E-2</c:v>
                </c:pt>
                <c:pt idx="3844">
                  <c:v>3.3963885158299997E-2</c:v>
                </c:pt>
                <c:pt idx="3845">
                  <c:v>3.4019101411099997E-2</c:v>
                </c:pt>
                <c:pt idx="3846">
                  <c:v>3.4071747213599998E-2</c:v>
                </c:pt>
                <c:pt idx="3847">
                  <c:v>3.412264212966E-2</c:v>
                </c:pt>
                <c:pt idx="3848">
                  <c:v>3.4177660942080003E-2</c:v>
                </c:pt>
                <c:pt idx="3849">
                  <c:v>3.4231536090370003E-2</c:v>
                </c:pt>
                <c:pt idx="3850">
                  <c:v>3.4283775836229997E-2</c:v>
                </c:pt>
                <c:pt idx="3851">
                  <c:v>3.4332577139140001E-2</c:v>
                </c:pt>
                <c:pt idx="3852">
                  <c:v>3.4384857863190003E-2</c:v>
                </c:pt>
                <c:pt idx="3853">
                  <c:v>3.4436423331500002E-2</c:v>
                </c:pt>
                <c:pt idx="3854">
                  <c:v>3.4487947821619999E-2</c:v>
                </c:pt>
                <c:pt idx="3855">
                  <c:v>3.4537035971880001E-2</c:v>
                </c:pt>
                <c:pt idx="3856">
                  <c:v>3.4592073410749997E-2</c:v>
                </c:pt>
                <c:pt idx="3857">
                  <c:v>3.464570268989E-2</c:v>
                </c:pt>
                <c:pt idx="3858">
                  <c:v>3.4695792943240003E-2</c:v>
                </c:pt>
                <c:pt idx="3859">
                  <c:v>3.4745726734399997E-2</c:v>
                </c:pt>
                <c:pt idx="3860">
                  <c:v>3.4796975553039997E-2</c:v>
                </c:pt>
                <c:pt idx="3861">
                  <c:v>3.485552594066E-2</c:v>
                </c:pt>
                <c:pt idx="3862">
                  <c:v>3.4909274429079998E-2</c:v>
                </c:pt>
                <c:pt idx="3863">
                  <c:v>3.4964784979820002E-2</c:v>
                </c:pt>
                <c:pt idx="3864">
                  <c:v>3.501587361097E-2</c:v>
                </c:pt>
                <c:pt idx="3865">
                  <c:v>3.5068698227410003E-2</c:v>
                </c:pt>
                <c:pt idx="3866">
                  <c:v>3.511883690953E-2</c:v>
                </c:pt>
                <c:pt idx="3867">
                  <c:v>3.5171732306479998E-2</c:v>
                </c:pt>
                <c:pt idx="3868">
                  <c:v>3.5223677754400003E-2</c:v>
                </c:pt>
                <c:pt idx="3869">
                  <c:v>3.5279799252750002E-2</c:v>
                </c:pt>
                <c:pt idx="3870">
                  <c:v>3.5332806408410002E-2</c:v>
                </c:pt>
                <c:pt idx="3871">
                  <c:v>3.538343310356E-2</c:v>
                </c:pt>
                <c:pt idx="3872">
                  <c:v>3.5436645150180003E-2</c:v>
                </c:pt>
                <c:pt idx="3873">
                  <c:v>3.5489838570359998E-2</c:v>
                </c:pt>
                <c:pt idx="3874">
                  <c:v>3.5546645522120002E-2</c:v>
                </c:pt>
                <c:pt idx="3875">
                  <c:v>3.5599637776610002E-2</c:v>
                </c:pt>
                <c:pt idx="3876">
                  <c:v>3.565434738994E-2</c:v>
                </c:pt>
                <c:pt idx="3877">
                  <c:v>3.5707447677850002E-2</c:v>
                </c:pt>
                <c:pt idx="3878">
                  <c:v>3.5766493529079998E-2</c:v>
                </c:pt>
                <c:pt idx="3879">
                  <c:v>3.5822842270140001E-2</c:v>
                </c:pt>
                <c:pt idx="3880">
                  <c:v>3.5880815237760003E-2</c:v>
                </c:pt>
                <c:pt idx="3881">
                  <c:v>3.593816608191E-2</c:v>
                </c:pt>
                <c:pt idx="3882">
                  <c:v>3.5994444042440003E-2</c:v>
                </c:pt>
                <c:pt idx="3883">
                  <c:v>3.6048747599120003E-2</c:v>
                </c:pt>
                <c:pt idx="3884">
                  <c:v>3.6104876548050002E-2</c:v>
                </c:pt>
                <c:pt idx="3885">
                  <c:v>3.6161895841360002E-2</c:v>
                </c:pt>
                <c:pt idx="3886">
                  <c:v>3.6220256239180001E-2</c:v>
                </c:pt>
                <c:pt idx="3887">
                  <c:v>3.6276463419200003E-2</c:v>
                </c:pt>
                <c:pt idx="3888">
                  <c:v>3.6330524832009999E-2</c:v>
                </c:pt>
                <c:pt idx="3889">
                  <c:v>3.6388445645569999E-2</c:v>
                </c:pt>
                <c:pt idx="3890">
                  <c:v>3.6446388810869999E-2</c:v>
                </c:pt>
                <c:pt idx="3891">
                  <c:v>3.65030169487E-2</c:v>
                </c:pt>
                <c:pt idx="3892">
                  <c:v>3.6565139889720003E-2</c:v>
                </c:pt>
                <c:pt idx="3893">
                  <c:v>3.6630157381300002E-2</c:v>
                </c:pt>
                <c:pt idx="3894">
                  <c:v>3.6692902445790002E-2</c:v>
                </c:pt>
                <c:pt idx="3895">
                  <c:v>3.6759592592719999E-2</c:v>
                </c:pt>
                <c:pt idx="3896">
                  <c:v>3.6824874579910002E-2</c:v>
                </c:pt>
                <c:pt idx="3897">
                  <c:v>3.6892257630829997E-2</c:v>
                </c:pt>
                <c:pt idx="3898">
                  <c:v>3.6957066506150001E-2</c:v>
                </c:pt>
                <c:pt idx="3899">
                  <c:v>3.7019021809100001E-2</c:v>
                </c:pt>
                <c:pt idx="3900">
                  <c:v>3.7083853036169998E-2</c:v>
                </c:pt>
                <c:pt idx="3901">
                  <c:v>3.7152901291849998E-2</c:v>
                </c:pt>
                <c:pt idx="3902">
                  <c:v>3.7213236093520001E-2</c:v>
                </c:pt>
                <c:pt idx="3903">
                  <c:v>3.7274945527319997E-2</c:v>
                </c:pt>
                <c:pt idx="3904">
                  <c:v>3.7334132939580003E-2</c:v>
                </c:pt>
                <c:pt idx="3905">
                  <c:v>3.7393499165769999E-2</c:v>
                </c:pt>
                <c:pt idx="3906">
                  <c:v>3.7453610450029998E-2</c:v>
                </c:pt>
                <c:pt idx="3907">
                  <c:v>3.751349821687E-2</c:v>
                </c:pt>
                <c:pt idx="3908">
                  <c:v>3.7572182714939999E-2</c:v>
                </c:pt>
                <c:pt idx="3909">
                  <c:v>3.762974590063E-2</c:v>
                </c:pt>
                <c:pt idx="3910">
                  <c:v>3.7684842944149997E-2</c:v>
                </c:pt>
                <c:pt idx="3911">
                  <c:v>3.773978725076E-2</c:v>
                </c:pt>
                <c:pt idx="3912">
                  <c:v>3.7796609103679997E-2</c:v>
                </c:pt>
                <c:pt idx="3913">
                  <c:v>3.7852257490160003E-2</c:v>
                </c:pt>
                <c:pt idx="3914">
                  <c:v>3.7911660969259998E-2</c:v>
                </c:pt>
                <c:pt idx="3915">
                  <c:v>3.7967775017019999E-2</c:v>
                </c:pt>
                <c:pt idx="3916">
                  <c:v>3.8023427128789998E-2</c:v>
                </c:pt>
                <c:pt idx="3917">
                  <c:v>3.80792543292E-2</c:v>
                </c:pt>
                <c:pt idx="3918">
                  <c:v>3.8136590272189998E-2</c:v>
                </c:pt>
                <c:pt idx="3919">
                  <c:v>3.8196023553610001E-2</c:v>
                </c:pt>
                <c:pt idx="3920">
                  <c:v>3.8256943225859999E-2</c:v>
                </c:pt>
                <c:pt idx="3921">
                  <c:v>3.8312140852209998E-2</c:v>
                </c:pt>
                <c:pt idx="3922">
                  <c:v>3.8369879126550002E-2</c:v>
                </c:pt>
                <c:pt idx="3923">
                  <c:v>3.8426179438829998E-2</c:v>
                </c:pt>
                <c:pt idx="3924">
                  <c:v>3.8476299494500002E-2</c:v>
                </c:pt>
                <c:pt idx="3925">
                  <c:v>3.8531508296730001E-2</c:v>
                </c:pt>
                <c:pt idx="3926">
                  <c:v>3.8586363196370002E-2</c:v>
                </c:pt>
                <c:pt idx="3927">
                  <c:v>3.8639418780800003E-2</c:v>
                </c:pt>
                <c:pt idx="3928">
                  <c:v>3.8696024566890003E-2</c:v>
                </c:pt>
                <c:pt idx="3929">
                  <c:v>3.8749638944859999E-2</c:v>
                </c:pt>
                <c:pt idx="3930">
                  <c:v>3.8805291056629998E-2</c:v>
                </c:pt>
                <c:pt idx="3931">
                  <c:v>3.8862053304910001E-2</c:v>
                </c:pt>
                <c:pt idx="3932">
                  <c:v>3.8919385522599999E-2</c:v>
                </c:pt>
                <c:pt idx="3933">
                  <c:v>3.8973513990640002E-2</c:v>
                </c:pt>
                <c:pt idx="3934">
                  <c:v>3.9034780114889998E-2</c:v>
                </c:pt>
                <c:pt idx="3935">
                  <c:v>3.909234330058E-2</c:v>
                </c:pt>
                <c:pt idx="3936">
                  <c:v>3.9145912975070002E-2</c:v>
                </c:pt>
                <c:pt idx="3937">
                  <c:v>3.9203368127350001E-2</c:v>
                </c:pt>
                <c:pt idx="3938">
                  <c:v>3.9257124066349999E-2</c:v>
                </c:pt>
                <c:pt idx="3939">
                  <c:v>3.9315555244680001E-2</c:v>
                </c:pt>
                <c:pt idx="3940">
                  <c:v>3.9368867874149997E-2</c:v>
                </c:pt>
                <c:pt idx="3941">
                  <c:v>3.9424918591980003E-2</c:v>
                </c:pt>
                <c:pt idx="3942">
                  <c:v>3.9479535073040001E-2</c:v>
                </c:pt>
                <c:pt idx="3943">
                  <c:v>3.9535742253070001E-2</c:v>
                </c:pt>
                <c:pt idx="3944">
                  <c:v>3.9588879793879997E-2</c:v>
                </c:pt>
                <c:pt idx="3945">
                  <c:v>3.9643246680499997E-2</c:v>
                </c:pt>
                <c:pt idx="3946">
                  <c:v>3.9700839668509999E-2</c:v>
                </c:pt>
                <c:pt idx="3947">
                  <c:v>3.9756968617439999E-2</c:v>
                </c:pt>
                <c:pt idx="3948">
                  <c:v>3.9813779294490002E-2</c:v>
                </c:pt>
                <c:pt idx="3949">
                  <c:v>3.9865199476479998E-2</c:v>
                </c:pt>
                <c:pt idx="3950">
                  <c:v>3.9919622242449999E-2</c:v>
                </c:pt>
                <c:pt idx="3951">
                  <c:v>3.9972860366110002E-2</c:v>
                </c:pt>
                <c:pt idx="3952">
                  <c:v>4.002841562033E-2</c:v>
                </c:pt>
                <c:pt idx="3953">
                  <c:v>4.0081489831210002E-2</c:v>
                </c:pt>
                <c:pt idx="3954">
                  <c:v>4.0136825293300003E-2</c:v>
                </c:pt>
                <c:pt idx="3955">
                  <c:v>4.0191322565079998E-2</c:v>
                </c:pt>
                <c:pt idx="3956">
                  <c:v>4.0243908762929999E-2</c:v>
                </c:pt>
                <c:pt idx="3957">
                  <c:v>4.0293674916030003E-2</c:v>
                </c:pt>
                <c:pt idx="3958">
                  <c:v>4.0344748646020001E-2</c:v>
                </c:pt>
                <c:pt idx="3959">
                  <c:v>4.0396280586719999E-2</c:v>
                </c:pt>
                <c:pt idx="3960">
                  <c:v>4.044935852289E-2</c:v>
                </c:pt>
                <c:pt idx="3961">
                  <c:v>4.0503174066539999E-2</c:v>
                </c:pt>
                <c:pt idx="3962">
                  <c:v>4.0557831525800003E-2</c:v>
                </c:pt>
                <c:pt idx="3963">
                  <c:v>4.0613967925310003E-2</c:v>
                </c:pt>
                <c:pt idx="3964">
                  <c:v>4.0666569024319997E-2</c:v>
                </c:pt>
                <c:pt idx="3965">
                  <c:v>4.0718186646700003E-2</c:v>
                </c:pt>
                <c:pt idx="3966">
                  <c:v>4.0773995220659998E-2</c:v>
                </c:pt>
                <c:pt idx="3967">
                  <c:v>4.0831871330739997E-2</c:v>
                </c:pt>
                <c:pt idx="3968">
                  <c:v>4.0892355144020003E-2</c:v>
                </c:pt>
                <c:pt idx="3969">
                  <c:v>4.0950749069450003E-2</c:v>
                </c:pt>
                <c:pt idx="3970">
                  <c:v>4.1010249406099999E-2</c:v>
                </c:pt>
                <c:pt idx="3971">
                  <c:v>4.1070733219389997E-2</c:v>
                </c:pt>
                <c:pt idx="3972">
                  <c:v>4.112786799669E-2</c:v>
                </c:pt>
                <c:pt idx="3973">
                  <c:v>4.1187867522239997E-2</c:v>
                </c:pt>
                <c:pt idx="3974">
                  <c:v>4.1248399764300003E-2</c:v>
                </c:pt>
                <c:pt idx="3975">
                  <c:v>4.1308991610999997E-2</c:v>
                </c:pt>
                <c:pt idx="3976">
                  <c:v>4.136941954494E-2</c:v>
                </c:pt>
                <c:pt idx="3977">
                  <c:v>4.1428867727519997E-2</c:v>
                </c:pt>
                <c:pt idx="3978">
                  <c:v>4.1483759880069998E-2</c:v>
                </c:pt>
                <c:pt idx="3979">
                  <c:v>4.1547037661079998E-2</c:v>
                </c:pt>
                <c:pt idx="3980">
                  <c:v>4.1607014834880003E-2</c:v>
                </c:pt>
                <c:pt idx="3981">
                  <c:v>4.1667953133580002E-2</c:v>
                </c:pt>
                <c:pt idx="3982">
                  <c:v>4.1724473237990001E-2</c:v>
                </c:pt>
                <c:pt idx="3983">
                  <c:v>4.1848592460159997E-2</c:v>
                </c:pt>
                <c:pt idx="3984">
                  <c:v>4.1977621614930002E-2</c:v>
                </c:pt>
                <c:pt idx="3985">
                  <c:v>4.2110420763490003E-2</c:v>
                </c:pt>
                <c:pt idx="3986">
                  <c:v>4.2237106710669998E-2</c:v>
                </c:pt>
                <c:pt idx="3987">
                  <c:v>4.2364723980430001E-2</c:v>
                </c:pt>
                <c:pt idx="3988">
                  <c:v>4.2489711195229998E-2</c:v>
                </c:pt>
                <c:pt idx="3989">
                  <c:v>4.261277243495E-2</c:v>
                </c:pt>
                <c:pt idx="3990">
                  <c:v>4.2733896523709999E-2</c:v>
                </c:pt>
                <c:pt idx="3991">
                  <c:v>4.285247251391E-2</c:v>
                </c:pt>
                <c:pt idx="3992">
                  <c:v>4.2911008000370003E-2</c:v>
                </c:pt>
                <c:pt idx="3993">
                  <c:v>4.296832159162E-2</c:v>
                </c:pt>
                <c:pt idx="3994">
                  <c:v>4.3020259588959997E-2</c:v>
                </c:pt>
                <c:pt idx="3995">
                  <c:v>4.3076504021879999E-2</c:v>
                </c:pt>
                <c:pt idx="3996">
                  <c:v>4.3128740042450001E-2</c:v>
                </c:pt>
                <c:pt idx="3997">
                  <c:v>4.3181810528040002E-2</c:v>
                </c:pt>
                <c:pt idx="3998">
                  <c:v>4.323736950755E-2</c:v>
                </c:pt>
                <c:pt idx="3999">
                  <c:v>4.3288417160509997E-2</c:v>
                </c:pt>
                <c:pt idx="4000">
                  <c:v>4.3342571705580001E-2</c:v>
                </c:pt>
                <c:pt idx="4001">
                  <c:v>4.3395828455689997E-2</c:v>
                </c:pt>
                <c:pt idx="4002">
                  <c:v>4.3505080044269999E-2</c:v>
                </c:pt>
                <c:pt idx="4003">
                  <c:v>4.3561942875390003E-2</c:v>
                </c:pt>
                <c:pt idx="4004">
                  <c:v>4.3673638254400002E-2</c:v>
                </c:pt>
                <c:pt idx="4005">
                  <c:v>4.3781552463770003E-2</c:v>
                </c:pt>
                <c:pt idx="4006">
                  <c:v>4.3898329138760003E-2</c:v>
                </c:pt>
                <c:pt idx="4007">
                  <c:v>4.4009298086169997E-2</c:v>
                </c:pt>
                <c:pt idx="4008">
                  <c:v>4.4122967869039999E-2</c:v>
                </c:pt>
                <c:pt idx="4009">
                  <c:v>4.4234119355680002E-2</c:v>
                </c:pt>
                <c:pt idx="4010">
                  <c:v>4.4345509260890002E-2</c:v>
                </c:pt>
                <c:pt idx="4011">
                  <c:v>4.4451180845500003E-2</c:v>
                </c:pt>
                <c:pt idx="4012">
                  <c:v>4.4557731598619997E-2</c:v>
                </c:pt>
                <c:pt idx="4013">
                  <c:v>4.460959136486E-2</c:v>
                </c:pt>
                <c:pt idx="4014">
                  <c:v>4.4710870832200003E-2</c:v>
                </c:pt>
                <c:pt idx="4015">
                  <c:v>4.4819492846730001E-2</c:v>
                </c:pt>
                <c:pt idx="4016">
                  <c:v>4.4869463890790003E-2</c:v>
                </c:pt>
                <c:pt idx="4017">
                  <c:v>4.497396200895E-2</c:v>
                </c:pt>
                <c:pt idx="4018">
                  <c:v>4.5082192867989999E-2</c:v>
                </c:pt>
                <c:pt idx="4019">
                  <c:v>4.5190367847679998E-2</c:v>
                </c:pt>
                <c:pt idx="4020">
                  <c:v>4.5296415686609998E-2</c:v>
                </c:pt>
                <c:pt idx="4021">
                  <c:v>4.5396458357570002E-2</c:v>
                </c:pt>
                <c:pt idx="4022">
                  <c:v>4.5498970896010002E-2</c:v>
                </c:pt>
                <c:pt idx="4023">
                  <c:v>4.5598644763230001E-2</c:v>
                </c:pt>
                <c:pt idx="4024">
                  <c:v>4.5697644352910002E-2</c:v>
                </c:pt>
                <c:pt idx="4025">
                  <c:v>4.5794550329449998E-2</c:v>
                </c:pt>
                <c:pt idx="4026">
                  <c:v>4.5894164592030003E-2</c:v>
                </c:pt>
                <c:pt idx="4027">
                  <c:v>4.5942772179839997E-2</c:v>
                </c:pt>
                <c:pt idx="4028">
                  <c:v>4.6038944274190002E-2</c:v>
                </c:pt>
                <c:pt idx="4029">
                  <c:v>4.6089213341470002E-2</c:v>
                </c:pt>
                <c:pt idx="4030">
                  <c:v>4.614128172398E-2</c:v>
                </c:pt>
                <c:pt idx="4031">
                  <c:v>4.618977755308E-2</c:v>
                </c:pt>
                <c:pt idx="4032">
                  <c:v>4.6239662915469999E-2</c:v>
                </c:pt>
                <c:pt idx="4033">
                  <c:v>4.6287983655930003E-2</c:v>
                </c:pt>
                <c:pt idx="4034">
                  <c:v>4.6338040381669998E-2</c:v>
                </c:pt>
                <c:pt idx="4035">
                  <c:v>4.6389397233720001E-2</c:v>
                </c:pt>
                <c:pt idx="4036">
                  <c:v>4.6439066529269997E-2</c:v>
                </c:pt>
                <c:pt idx="4037">
                  <c:v>4.6487867832180001E-2</c:v>
                </c:pt>
                <c:pt idx="4038">
                  <c:v>4.6535238623620002E-2</c:v>
                </c:pt>
                <c:pt idx="4039">
                  <c:v>4.6582464128730003E-2</c:v>
                </c:pt>
                <c:pt idx="4040">
                  <c:v>4.6629428863529998E-2</c:v>
                </c:pt>
                <c:pt idx="4041">
                  <c:v>4.6677038073539998E-2</c:v>
                </c:pt>
                <c:pt idx="4042">
                  <c:v>4.6724729239939998E-2</c:v>
                </c:pt>
                <c:pt idx="4043">
                  <c:v>4.6772584319110001E-2</c:v>
                </c:pt>
                <c:pt idx="4044">
                  <c:v>4.6819698065519999E-2</c:v>
                </c:pt>
                <c:pt idx="4045">
                  <c:v>4.6867378056049999E-2</c:v>
                </c:pt>
                <c:pt idx="4046">
                  <c:v>4.691514745355E-2</c:v>
                </c:pt>
                <c:pt idx="4047">
                  <c:v>4.6959567815069998E-2</c:v>
                </c:pt>
                <c:pt idx="4048">
                  <c:v>4.7008160501719999E-2</c:v>
                </c:pt>
                <c:pt idx="4049">
                  <c:v>4.7055564820770002E-2</c:v>
                </c:pt>
                <c:pt idx="4050">
                  <c:v>4.7098957002159998E-2</c:v>
                </c:pt>
                <c:pt idx="4051">
                  <c:v>4.7143768519160002E-2</c:v>
                </c:pt>
                <c:pt idx="4052">
                  <c:v>4.718912765384E-2</c:v>
                </c:pt>
                <c:pt idx="4053">
                  <c:v>4.7235626727339997E-2</c:v>
                </c:pt>
                <c:pt idx="4054">
                  <c:v>4.7282684594390001E-2</c:v>
                </c:pt>
                <c:pt idx="4055">
                  <c:v>4.7329034656290001E-2</c:v>
                </c:pt>
                <c:pt idx="4056">
                  <c:v>4.7374058514830002E-2</c:v>
                </c:pt>
                <c:pt idx="4057">
                  <c:v>4.7424443066120002E-2</c:v>
                </c:pt>
                <c:pt idx="4058">
                  <c:v>4.7469794750210001E-2</c:v>
                </c:pt>
                <c:pt idx="4059">
                  <c:v>4.7514457255600002E-2</c:v>
                </c:pt>
                <c:pt idx="4060">
                  <c:v>4.7561738640070003E-2</c:v>
                </c:pt>
                <c:pt idx="4061">
                  <c:v>4.7612749040129999E-2</c:v>
                </c:pt>
                <c:pt idx="4062">
                  <c:v>4.7659754753109997E-2</c:v>
                </c:pt>
                <c:pt idx="4063">
                  <c:v>4.770366847515E-2</c:v>
                </c:pt>
                <c:pt idx="4064">
                  <c:v>4.7743625938889998E-2</c:v>
                </c:pt>
                <c:pt idx="4065">
                  <c:v>4.77847494185E-2</c:v>
                </c:pt>
                <c:pt idx="4066">
                  <c:v>4.7831423580649998E-2</c:v>
                </c:pt>
                <c:pt idx="4067">
                  <c:v>4.7873359173539999E-2</c:v>
                </c:pt>
                <c:pt idx="4068">
                  <c:v>4.7918811440469999E-2</c:v>
                </c:pt>
                <c:pt idx="4069">
                  <c:v>4.7964397817850002E-2</c:v>
                </c:pt>
                <c:pt idx="4070">
                  <c:v>4.8010997474189999E-2</c:v>
                </c:pt>
                <c:pt idx="4071">
                  <c:v>4.8053108155730002E-2</c:v>
                </c:pt>
                <c:pt idx="4072">
                  <c:v>4.8099029809240003E-2</c:v>
                </c:pt>
                <c:pt idx="4073">
                  <c:v>4.8144534230229998E-2</c:v>
                </c:pt>
                <c:pt idx="4074">
                  <c:v>4.8194032162429998E-2</c:v>
                </c:pt>
                <c:pt idx="4075">
                  <c:v>4.8241138458250003E-2</c:v>
                </c:pt>
                <c:pt idx="4076">
                  <c:v>4.8285864293579998E-2</c:v>
                </c:pt>
                <c:pt idx="4077">
                  <c:v>4.8333525657649999E-2</c:v>
                </c:pt>
                <c:pt idx="4078">
                  <c:v>4.8378776758910003E-2</c:v>
                </c:pt>
                <c:pt idx="4079">
                  <c:v>4.8423837870359997E-2</c:v>
                </c:pt>
                <c:pt idx="4080">
                  <c:v>4.8472888767719997E-2</c:v>
                </c:pt>
                <c:pt idx="4081">
                  <c:v>4.8518568277360001E-2</c:v>
                </c:pt>
                <c:pt idx="4082">
                  <c:v>4.8560079187150003E-2</c:v>
                </c:pt>
                <c:pt idx="4083">
                  <c:v>4.8605069518090002E-2</c:v>
                </c:pt>
                <c:pt idx="4084">
                  <c:v>4.8651110380889998E-2</c:v>
                </c:pt>
                <c:pt idx="4085">
                  <c:v>4.8698388040069998E-2</c:v>
                </c:pt>
                <c:pt idx="4086">
                  <c:v>4.8739686608309997E-2</c:v>
                </c:pt>
                <c:pt idx="4087">
                  <c:v>4.8783205449580001E-2</c:v>
                </c:pt>
                <c:pt idx="4088">
                  <c:v>4.88254353404E-2</c:v>
                </c:pt>
                <c:pt idx="4089">
                  <c:v>4.8869442194699998E-2</c:v>
                </c:pt>
                <c:pt idx="4090">
                  <c:v>4.890874773264E-2</c:v>
                </c:pt>
                <c:pt idx="4091">
                  <c:v>4.895155876875E-2</c:v>
                </c:pt>
                <c:pt idx="4092">
                  <c:v>4.8996731638910003E-2</c:v>
                </c:pt>
                <c:pt idx="4093">
                  <c:v>4.9041803926229997E-2</c:v>
                </c:pt>
                <c:pt idx="4094">
                  <c:v>4.9085427075619997E-2</c:v>
                </c:pt>
                <c:pt idx="4095">
                  <c:v>4.9127407371999998E-2</c:v>
                </c:pt>
                <c:pt idx="4096">
                  <c:v>4.917155578732E-2</c:v>
                </c:pt>
                <c:pt idx="4097">
                  <c:v>4.9216415733099997E-2</c:v>
                </c:pt>
                <c:pt idx="4098">
                  <c:v>4.9262665212150003E-2</c:v>
                </c:pt>
                <c:pt idx="4099">
                  <c:v>4.930793121457E-2</c:v>
                </c:pt>
                <c:pt idx="4100">
                  <c:v>4.9352813512089998E-2</c:v>
                </c:pt>
                <c:pt idx="4101">
                  <c:v>4.9397960305210001E-2</c:v>
                </c:pt>
                <c:pt idx="4102">
                  <c:v>4.9440596252679998E-2</c:v>
                </c:pt>
                <c:pt idx="4103">
                  <c:v>4.9482684582470002E-2</c:v>
                </c:pt>
                <c:pt idx="4104">
                  <c:v>4.9521371722220001E-2</c:v>
                </c:pt>
                <c:pt idx="4105">
                  <c:v>4.9564786255359997E-2</c:v>
                </c:pt>
                <c:pt idx="4106">
                  <c:v>4.9608178436759999E-2</c:v>
                </c:pt>
                <c:pt idx="4107">
                  <c:v>4.9650821834799998E-2</c:v>
                </c:pt>
                <c:pt idx="4108">
                  <c:v>4.9692586064340002E-2</c:v>
                </c:pt>
                <c:pt idx="4109">
                  <c:v>4.9736812710759998E-2</c:v>
                </c:pt>
                <c:pt idx="4110">
                  <c:v>4.9779694527389999E-2</c:v>
                </c:pt>
                <c:pt idx="4111">
                  <c:v>4.9866277724500002E-2</c:v>
                </c:pt>
                <c:pt idx="4112">
                  <c:v>4.9911018460989998E-2</c:v>
                </c:pt>
                <c:pt idx="4113">
                  <c:v>5.0000559538599998E-2</c:v>
                </c:pt>
                <c:pt idx="4114">
                  <c:v>5.0045482814309997E-2</c:v>
                </c:pt>
                <c:pt idx="4115">
                  <c:v>5.0137214362620003E-2</c:v>
                </c:pt>
                <c:pt idx="4116">
                  <c:v>5.0232779234649999E-2</c:v>
                </c:pt>
                <c:pt idx="4117">
                  <c:v>5.0278566777709997E-2</c:v>
                </c:pt>
                <c:pt idx="4118">
                  <c:v>5.0373390316959997E-2</c:v>
                </c:pt>
                <c:pt idx="4119">
                  <c:v>5.0473637878889997E-2</c:v>
                </c:pt>
                <c:pt idx="4120">
                  <c:v>5.0569403916600003E-2</c:v>
                </c:pt>
                <c:pt idx="4121">
                  <c:v>5.066008120775E-2</c:v>
                </c:pt>
                <c:pt idx="4122">
                  <c:v>5.0749737769370001E-2</c:v>
                </c:pt>
                <c:pt idx="4123">
                  <c:v>5.0843115895989999E-2</c:v>
                </c:pt>
                <c:pt idx="4124">
                  <c:v>5.0932899117470003E-2</c:v>
                </c:pt>
                <c:pt idx="4125">
                  <c:v>5.1027860492469997E-2</c:v>
                </c:pt>
                <c:pt idx="4126">
                  <c:v>5.1119718700649998E-2</c:v>
                </c:pt>
                <c:pt idx="4127">
                  <c:v>5.1218084990980003E-2</c:v>
                </c:pt>
                <c:pt idx="4128">
                  <c:v>5.136217549443E-2</c:v>
                </c:pt>
                <c:pt idx="4129">
                  <c:v>5.145532265306E-2</c:v>
                </c:pt>
                <c:pt idx="4130">
                  <c:v>5.1553025841710003E-2</c:v>
                </c:pt>
                <c:pt idx="4131">
                  <c:v>5.1643561571840003E-2</c:v>
                </c:pt>
                <c:pt idx="4132">
                  <c:v>5.1735389977689998E-2</c:v>
                </c:pt>
                <c:pt idx="4133">
                  <c:v>5.1828481256959998E-2</c:v>
                </c:pt>
                <c:pt idx="4134">
                  <c:v>5.192356184125E-2</c:v>
                </c:pt>
                <c:pt idx="4135">
                  <c:v>5.201397463679E-2</c:v>
                </c:pt>
                <c:pt idx="4136">
                  <c:v>5.2105020731690002E-2</c:v>
                </c:pt>
                <c:pt idx="4137">
                  <c:v>5.2198529243470002E-2</c:v>
                </c:pt>
                <c:pt idx="4138">
                  <c:v>5.2288603037600002E-2</c:v>
                </c:pt>
                <c:pt idx="4139">
                  <c:v>5.2379895001650002E-2</c:v>
                </c:pt>
                <c:pt idx="4140">
                  <c:v>5.247686430812E-2</c:v>
                </c:pt>
                <c:pt idx="4141">
                  <c:v>5.2572984248399998E-2</c:v>
                </c:pt>
                <c:pt idx="4142">
                  <c:v>5.2666760981080002E-2</c:v>
                </c:pt>
                <c:pt idx="4143">
                  <c:v>5.276062339544E-2</c:v>
                </c:pt>
                <c:pt idx="4144">
                  <c:v>5.2851114422080001E-2</c:v>
                </c:pt>
                <c:pt idx="4145">
                  <c:v>5.299147590995E-2</c:v>
                </c:pt>
                <c:pt idx="4146">
                  <c:v>5.308540165424E-2</c:v>
                </c:pt>
                <c:pt idx="4147">
                  <c:v>5.3184453397990002E-2</c:v>
                </c:pt>
                <c:pt idx="4148">
                  <c:v>5.3278543055060003E-2</c:v>
                </c:pt>
                <c:pt idx="4149">
                  <c:v>5.3373374044900002E-2</c:v>
                </c:pt>
                <c:pt idx="4150">
                  <c:v>5.3463280200960001E-2</c:v>
                </c:pt>
                <c:pt idx="4151">
                  <c:v>5.3601231425999998E-2</c:v>
                </c:pt>
                <c:pt idx="4152">
                  <c:v>5.3742341697220003E-2</c:v>
                </c:pt>
                <c:pt idx="4153">
                  <c:v>5.4224509745839998E-2</c:v>
                </c:pt>
                <c:pt idx="4154">
                  <c:v>5.4339107126E-2</c:v>
                </c:pt>
                <c:pt idx="4155">
                  <c:v>5.4462324827909997E-2</c:v>
                </c:pt>
                <c:pt idx="4156">
                  <c:v>5.4583940654989997E-2</c:v>
                </c:pt>
                <c:pt idx="4157">
                  <c:v>5.4705586284399997E-2</c:v>
                </c:pt>
                <c:pt idx="4158">
                  <c:v>5.4825779050590003E-2</c:v>
                </c:pt>
                <c:pt idx="4159">
                  <c:v>5.4950986057520003E-2</c:v>
                </c:pt>
                <c:pt idx="4160">
                  <c:v>5.5068153887990003E-2</c:v>
                </c:pt>
                <c:pt idx="4161">
                  <c:v>5.5185329169029997E-2</c:v>
                </c:pt>
                <c:pt idx="4162">
                  <c:v>5.5300388485189998E-2</c:v>
                </c:pt>
                <c:pt idx="4163">
                  <c:v>5.5414758622650002E-2</c:v>
                </c:pt>
                <c:pt idx="4164">
                  <c:v>5.5525582283740001E-2</c:v>
                </c:pt>
                <c:pt idx="4165">
                  <c:v>5.5638547986749998E-2</c:v>
                </c:pt>
                <c:pt idx="4166">
                  <c:v>5.5754218250510003E-2</c:v>
                </c:pt>
                <c:pt idx="4167">
                  <c:v>5.5868387222289997E-2</c:v>
                </c:pt>
                <c:pt idx="4168">
                  <c:v>5.6041534990070002E-2</c:v>
                </c:pt>
                <c:pt idx="4169">
                  <c:v>5.6156314909459999E-2</c:v>
                </c:pt>
                <c:pt idx="4170">
                  <c:v>5.6382291018960001E-2</c:v>
                </c:pt>
                <c:pt idx="4171">
                  <c:v>5.6498713791370003E-2</c:v>
                </c:pt>
                <c:pt idx="4172">
                  <c:v>5.6603346019980003E-2</c:v>
                </c:pt>
                <c:pt idx="4173">
                  <c:v>5.6711860001089999E-2</c:v>
                </c:pt>
                <c:pt idx="4174">
                  <c:v>5.6824710220100001E-2</c:v>
                </c:pt>
                <c:pt idx="4175">
                  <c:v>5.693642795086E-2</c:v>
                </c:pt>
                <c:pt idx="4176">
                  <c:v>5.7044643908739999E-2</c:v>
                </c:pt>
                <c:pt idx="4177">
                  <c:v>5.7161185890440003E-2</c:v>
                </c:pt>
                <c:pt idx="4178">
                  <c:v>5.7277798652650001E-2</c:v>
                </c:pt>
                <c:pt idx="4179">
                  <c:v>5.7393435388799999E-2</c:v>
                </c:pt>
                <c:pt idx="4180">
                  <c:v>5.7509128004310003E-2</c:v>
                </c:pt>
                <c:pt idx="4181">
                  <c:v>5.7619038969280001E-2</c:v>
                </c:pt>
                <c:pt idx="4182">
                  <c:v>5.7730622589589997E-2</c:v>
                </c:pt>
                <c:pt idx="4183">
                  <c:v>5.7842001318929998E-2</c:v>
                </c:pt>
                <c:pt idx="4184">
                  <c:v>5.7899620383979999E-2</c:v>
                </c:pt>
                <c:pt idx="4185">
                  <c:v>5.7955637574199997E-2</c:v>
                </c:pt>
                <c:pt idx="4186">
                  <c:v>5.8018535375599999E-2</c:v>
                </c:pt>
                <c:pt idx="4187">
                  <c:v>5.8078370988370001E-2</c:v>
                </c:pt>
                <c:pt idx="4188">
                  <c:v>5.8144848793750002E-2</c:v>
                </c:pt>
                <c:pt idx="4189">
                  <c:v>5.8205783367160001E-2</c:v>
                </c:pt>
                <c:pt idx="4190">
                  <c:v>5.8270998299119997E-2</c:v>
                </c:pt>
                <c:pt idx="4191">
                  <c:v>5.8335337787869999E-2</c:v>
                </c:pt>
                <c:pt idx="4192">
                  <c:v>5.839945748448E-2</c:v>
                </c:pt>
                <c:pt idx="4193">
                  <c:v>5.8466996997589997E-2</c:v>
                </c:pt>
                <c:pt idx="4194">
                  <c:v>5.8532614260909999E-2</c:v>
                </c:pt>
                <c:pt idx="4195">
                  <c:v>5.8598130941389999E-2</c:v>
                </c:pt>
                <c:pt idx="4196">
                  <c:v>5.8656953275199999E-2</c:v>
                </c:pt>
                <c:pt idx="4197">
                  <c:v>5.8720801025630001E-2</c:v>
                </c:pt>
                <c:pt idx="4198">
                  <c:v>5.877820402384E-2</c:v>
                </c:pt>
                <c:pt idx="4199">
                  <c:v>5.8843422681090003E-2</c:v>
                </c:pt>
                <c:pt idx="4200">
                  <c:v>5.8903157711030003E-2</c:v>
                </c:pt>
                <c:pt idx="4201">
                  <c:v>5.896660685539E-2</c:v>
                </c:pt>
                <c:pt idx="4202">
                  <c:v>5.9030991047620003E-2</c:v>
                </c:pt>
                <c:pt idx="4203">
                  <c:v>5.9096477925780003E-2</c:v>
                </c:pt>
                <c:pt idx="4204">
                  <c:v>5.9158757328990001E-2</c:v>
                </c:pt>
                <c:pt idx="4205">
                  <c:v>5.9223853051660003E-2</c:v>
                </c:pt>
                <c:pt idx="4206">
                  <c:v>5.9288863092660002E-2</c:v>
                </c:pt>
                <c:pt idx="4207">
                  <c:v>5.9355061501259999E-2</c:v>
                </c:pt>
                <c:pt idx="4208">
                  <c:v>5.9424776583910002E-2</c:v>
                </c:pt>
                <c:pt idx="4209">
                  <c:v>5.948838964105E-2</c:v>
                </c:pt>
                <c:pt idx="4210">
                  <c:v>5.9554822742940002E-2</c:v>
                </c:pt>
                <c:pt idx="4211">
                  <c:v>5.9619393199680001E-2</c:v>
                </c:pt>
                <c:pt idx="4212">
                  <c:v>5.9683833271269998E-2</c:v>
                </c:pt>
                <c:pt idx="4213">
                  <c:v>5.9747066348789998E-2</c:v>
                </c:pt>
                <c:pt idx="4214">
                  <c:v>5.981269106269E-2</c:v>
                </c:pt>
                <c:pt idx="4215">
                  <c:v>5.9874650090930001E-2</c:v>
                </c:pt>
                <c:pt idx="4216">
                  <c:v>5.9942223131659998E-2</c:v>
                </c:pt>
                <c:pt idx="4217">
                  <c:v>6.0006242245440003E-2</c:v>
                </c:pt>
                <c:pt idx="4218">
                  <c:v>6.0074787586930002E-2</c:v>
                </c:pt>
                <c:pt idx="4219">
                  <c:v>6.0142982751130003E-2</c:v>
                </c:pt>
                <c:pt idx="4220">
                  <c:v>6.0212019830940003E-2</c:v>
                </c:pt>
                <c:pt idx="4221">
                  <c:v>6.0282755643130001E-2</c:v>
                </c:pt>
                <c:pt idx="4222">
                  <c:v>6.0353260487320003E-2</c:v>
                </c:pt>
                <c:pt idx="4223">
                  <c:v>6.042303144932E-2</c:v>
                </c:pt>
                <c:pt idx="4224">
                  <c:v>6.0492716729640003E-2</c:v>
                </c:pt>
                <c:pt idx="4225">
                  <c:v>6.0567881911990001E-2</c:v>
                </c:pt>
                <c:pt idx="4226">
                  <c:v>6.0641881078480002E-2</c:v>
                </c:pt>
                <c:pt idx="4227">
                  <c:v>6.0717754065989997E-2</c:v>
                </c:pt>
                <c:pt idx="4228">
                  <c:v>6.0793004930020003E-2</c:v>
                </c:pt>
                <c:pt idx="4229">
                  <c:v>6.0868240892890002E-2</c:v>
                </c:pt>
                <c:pt idx="4230">
                  <c:v>6.0944106429819997E-2</c:v>
                </c:pt>
                <c:pt idx="4231">
                  <c:v>6.102045625448E-2</c:v>
                </c:pt>
                <c:pt idx="4232">
                  <c:v>6.109619513154E-2</c:v>
                </c:pt>
                <c:pt idx="4233">
                  <c:v>6.1176683753729998E-2</c:v>
                </c:pt>
                <c:pt idx="4234">
                  <c:v>6.1256796121600003E-2</c:v>
                </c:pt>
                <c:pt idx="4235">
                  <c:v>6.1334207654000002E-2</c:v>
                </c:pt>
                <c:pt idx="4236">
                  <c:v>6.141427904367E-2</c:v>
                </c:pt>
                <c:pt idx="4237">
                  <c:v>6.1493251472710002E-2</c:v>
                </c:pt>
                <c:pt idx="4238">
                  <c:v>6.1573393642900001E-2</c:v>
                </c:pt>
                <c:pt idx="4239">
                  <c:v>6.1652734875680001E-2</c:v>
                </c:pt>
                <c:pt idx="4240">
                  <c:v>6.1734102666379999E-2</c:v>
                </c:pt>
                <c:pt idx="4241">
                  <c:v>6.1816375702619997E-2</c:v>
                </c:pt>
                <c:pt idx="4242">
                  <c:v>6.1899811029429999E-2</c:v>
                </c:pt>
                <c:pt idx="4243">
                  <c:v>6.1982139945029997E-2</c:v>
                </c:pt>
                <c:pt idx="4244">
                  <c:v>6.2065403908489997E-2</c:v>
                </c:pt>
                <c:pt idx="4245">
                  <c:v>6.215074285865E-2</c:v>
                </c:pt>
                <c:pt idx="4246">
                  <c:v>6.223185360432E-2</c:v>
                </c:pt>
                <c:pt idx="4247">
                  <c:v>6.2314566224809999E-2</c:v>
                </c:pt>
                <c:pt idx="4248">
                  <c:v>6.2396559864279999E-2</c:v>
                </c:pt>
                <c:pt idx="4249">
                  <c:v>6.2476616352800003E-2</c:v>
                </c:pt>
                <c:pt idx="4250">
                  <c:v>6.2559127807620005E-2</c:v>
                </c:pt>
                <c:pt idx="4251">
                  <c:v>6.2638357281680004E-2</c:v>
                </c:pt>
                <c:pt idx="4252">
                  <c:v>6.2717176973819996E-2</c:v>
                </c:pt>
                <c:pt idx="4253">
                  <c:v>6.2797762453560002E-2</c:v>
                </c:pt>
                <c:pt idx="4254">
                  <c:v>6.2878623604770006E-2</c:v>
                </c:pt>
                <c:pt idx="4255">
                  <c:v>6.2958255410189998E-2</c:v>
                </c:pt>
                <c:pt idx="4256">
                  <c:v>6.3038140535350007E-2</c:v>
                </c:pt>
                <c:pt idx="4257">
                  <c:v>6.311836093664E-2</c:v>
                </c:pt>
                <c:pt idx="4258">
                  <c:v>6.3196942210200002E-2</c:v>
                </c:pt>
                <c:pt idx="4259">
                  <c:v>6.3281133770939996E-2</c:v>
                </c:pt>
                <c:pt idx="4260">
                  <c:v>6.3360027968880003E-2</c:v>
                </c:pt>
                <c:pt idx="4261">
                  <c:v>6.3439317047600002E-2</c:v>
                </c:pt>
                <c:pt idx="4262">
                  <c:v>6.3523747026919999E-2</c:v>
                </c:pt>
                <c:pt idx="4263">
                  <c:v>6.3604414463039993E-2</c:v>
                </c:pt>
                <c:pt idx="4264">
                  <c:v>6.3685171306129995E-2</c:v>
                </c:pt>
                <c:pt idx="4265">
                  <c:v>6.3762448728079998E-2</c:v>
                </c:pt>
                <c:pt idx="4266">
                  <c:v>6.3841588795190002E-2</c:v>
                </c:pt>
                <c:pt idx="4267">
                  <c:v>6.3920490443709996E-2</c:v>
                </c:pt>
                <c:pt idx="4268">
                  <c:v>6.4000308513639997E-2</c:v>
                </c:pt>
                <c:pt idx="4269">
                  <c:v>6.4078100025649995E-2</c:v>
                </c:pt>
                <c:pt idx="4270">
                  <c:v>6.4159870147710005E-2</c:v>
                </c:pt>
                <c:pt idx="4271">
                  <c:v>6.4241558313370001E-2</c:v>
                </c:pt>
                <c:pt idx="4272">
                  <c:v>6.4318023622040005E-2</c:v>
                </c:pt>
                <c:pt idx="4273">
                  <c:v>6.4393997192379995E-2</c:v>
                </c:pt>
                <c:pt idx="4274">
                  <c:v>6.4470261335369997E-2</c:v>
                </c:pt>
                <c:pt idx="4275">
                  <c:v>6.4551435410980004E-2</c:v>
                </c:pt>
                <c:pt idx="4276">
                  <c:v>6.4629390835759998E-2</c:v>
                </c:pt>
                <c:pt idx="4277">
                  <c:v>6.4708843827250007E-2</c:v>
                </c:pt>
                <c:pt idx="4278">
                  <c:v>6.4785733819009997E-2</c:v>
                </c:pt>
                <c:pt idx="4279">
                  <c:v>6.4864255487920006E-2</c:v>
                </c:pt>
                <c:pt idx="4280">
                  <c:v>6.4942315220829994E-2</c:v>
                </c:pt>
                <c:pt idx="4281">
                  <c:v>6.5017893910410005E-2</c:v>
                </c:pt>
                <c:pt idx="4282">
                  <c:v>6.50937333703E-2</c:v>
                </c:pt>
                <c:pt idx="4283">
                  <c:v>6.5170049667359994E-2</c:v>
                </c:pt>
                <c:pt idx="4284">
                  <c:v>6.5248318016529999E-2</c:v>
                </c:pt>
                <c:pt idx="4285">
                  <c:v>6.5322302281860006E-2</c:v>
                </c:pt>
                <c:pt idx="4286">
                  <c:v>6.5395176410680003E-2</c:v>
                </c:pt>
                <c:pt idx="4287">
                  <c:v>6.5462544560430005E-2</c:v>
                </c:pt>
                <c:pt idx="4288">
                  <c:v>6.5531790256499994E-2</c:v>
                </c:pt>
                <c:pt idx="4289">
                  <c:v>6.5602310001850003E-2</c:v>
                </c:pt>
                <c:pt idx="4290">
                  <c:v>6.5668627619740003E-2</c:v>
                </c:pt>
                <c:pt idx="4291">
                  <c:v>6.5738752484319998E-2</c:v>
                </c:pt>
                <c:pt idx="4292">
                  <c:v>6.5807573497300001E-2</c:v>
                </c:pt>
                <c:pt idx="4293">
                  <c:v>6.5875709056850001E-2</c:v>
                </c:pt>
                <c:pt idx="4294">
                  <c:v>6.5941251814369994E-2</c:v>
                </c:pt>
                <c:pt idx="4295">
                  <c:v>6.6006273031229995E-2</c:v>
                </c:pt>
                <c:pt idx="4296">
                  <c:v>6.6073462367060007E-2</c:v>
                </c:pt>
                <c:pt idx="4297">
                  <c:v>6.6143222153190004E-2</c:v>
                </c:pt>
                <c:pt idx="4298">
                  <c:v>6.6210336983200002E-2</c:v>
                </c:pt>
                <c:pt idx="4299">
                  <c:v>6.6273592412469995E-2</c:v>
                </c:pt>
                <c:pt idx="4300">
                  <c:v>6.633857637644E-2</c:v>
                </c:pt>
                <c:pt idx="4301">
                  <c:v>6.6401273012160006E-2</c:v>
                </c:pt>
                <c:pt idx="4302">
                  <c:v>6.6463381052020001E-2</c:v>
                </c:pt>
                <c:pt idx="4303">
                  <c:v>6.6525869071480004E-2</c:v>
                </c:pt>
                <c:pt idx="4304">
                  <c:v>6.6586859524250003E-2</c:v>
                </c:pt>
                <c:pt idx="4305">
                  <c:v>6.6648900508880005E-2</c:v>
                </c:pt>
                <c:pt idx="4306">
                  <c:v>6.6707648336889996E-2</c:v>
                </c:pt>
                <c:pt idx="4307">
                  <c:v>6.6767185926440001E-2</c:v>
                </c:pt>
                <c:pt idx="4308">
                  <c:v>6.6823795437810002E-2</c:v>
                </c:pt>
                <c:pt idx="4309">
                  <c:v>6.6884130239489997E-2</c:v>
                </c:pt>
                <c:pt idx="4310">
                  <c:v>6.6942386329170003E-2</c:v>
                </c:pt>
                <c:pt idx="4311">
                  <c:v>6.700194627047E-2</c:v>
                </c:pt>
                <c:pt idx="4312">
                  <c:v>6.7060939967630004E-2</c:v>
                </c:pt>
                <c:pt idx="4313">
                  <c:v>6.7117735743519993E-2</c:v>
                </c:pt>
                <c:pt idx="4314">
                  <c:v>6.7174963653090003E-2</c:v>
                </c:pt>
                <c:pt idx="4315">
                  <c:v>6.7231960594650003E-2</c:v>
                </c:pt>
                <c:pt idx="4316">
                  <c:v>6.7293532192710004E-2</c:v>
                </c:pt>
                <c:pt idx="4317">
                  <c:v>6.7351296544079994E-2</c:v>
                </c:pt>
                <c:pt idx="4318">
                  <c:v>6.7412853240970003E-2</c:v>
                </c:pt>
                <c:pt idx="4319">
                  <c:v>6.7468933761119995E-2</c:v>
                </c:pt>
                <c:pt idx="4320">
                  <c:v>6.7526347935200001E-2</c:v>
                </c:pt>
                <c:pt idx="4321">
                  <c:v>6.7580424249170004E-2</c:v>
                </c:pt>
                <c:pt idx="4322">
                  <c:v>6.763143092394E-2</c:v>
                </c:pt>
                <c:pt idx="4323">
                  <c:v>6.7690454423429997E-2</c:v>
                </c:pt>
                <c:pt idx="4324">
                  <c:v>6.7745096981530001E-2</c:v>
                </c:pt>
                <c:pt idx="4325">
                  <c:v>6.7800104618069998E-2</c:v>
                </c:pt>
                <c:pt idx="4326">
                  <c:v>6.7852601408960003E-2</c:v>
                </c:pt>
                <c:pt idx="4327">
                  <c:v>6.7903868854050004E-2</c:v>
                </c:pt>
                <c:pt idx="4328">
                  <c:v>6.7955985665320004E-2</c:v>
                </c:pt>
                <c:pt idx="4329">
                  <c:v>6.8011201918129996E-2</c:v>
                </c:pt>
                <c:pt idx="4330">
                  <c:v>6.8067461252209999E-2</c:v>
                </c:pt>
                <c:pt idx="4331">
                  <c:v>6.8119637668130006E-2</c:v>
                </c:pt>
                <c:pt idx="4332">
                  <c:v>6.8178303539750004E-2</c:v>
                </c:pt>
                <c:pt idx="4333">
                  <c:v>6.822888553143E-2</c:v>
                </c:pt>
                <c:pt idx="4334">
                  <c:v>6.8282701075079999E-2</c:v>
                </c:pt>
                <c:pt idx="4335">
                  <c:v>6.8337671458719995E-2</c:v>
                </c:pt>
                <c:pt idx="4336">
                  <c:v>6.8387642502779997E-2</c:v>
                </c:pt>
                <c:pt idx="4337">
                  <c:v>6.8439908325669999E-2</c:v>
                </c:pt>
                <c:pt idx="4338">
                  <c:v>6.8489186465739996E-2</c:v>
                </c:pt>
                <c:pt idx="4339">
                  <c:v>6.8536505103110004E-2</c:v>
                </c:pt>
                <c:pt idx="4340">
                  <c:v>6.8583108484749994E-2</c:v>
                </c:pt>
                <c:pt idx="4341">
                  <c:v>6.8633243441580005E-2</c:v>
                </c:pt>
                <c:pt idx="4342">
                  <c:v>6.8681858479979999E-2</c:v>
                </c:pt>
                <c:pt idx="4343">
                  <c:v>6.8728640675540006E-2</c:v>
                </c:pt>
                <c:pt idx="4344">
                  <c:v>6.8776778876780006E-2</c:v>
                </c:pt>
                <c:pt idx="4345">
                  <c:v>6.8824507296090007E-2</c:v>
                </c:pt>
                <c:pt idx="4346">
                  <c:v>6.8872965872289998E-2</c:v>
                </c:pt>
                <c:pt idx="4347">
                  <c:v>6.8924374878409994E-2</c:v>
                </c:pt>
                <c:pt idx="4348">
                  <c:v>6.8975783884530004E-2</c:v>
                </c:pt>
                <c:pt idx="4349">
                  <c:v>6.9026708602910006E-2</c:v>
                </c:pt>
                <c:pt idx="4350">
                  <c:v>6.9073230028149996E-2</c:v>
                </c:pt>
                <c:pt idx="4351">
                  <c:v>6.9121725857259994E-2</c:v>
                </c:pt>
                <c:pt idx="4352">
                  <c:v>6.9170653820040007E-2</c:v>
                </c:pt>
                <c:pt idx="4353">
                  <c:v>6.9218002259730002E-2</c:v>
                </c:pt>
                <c:pt idx="4354">
                  <c:v>6.9264821708200003E-2</c:v>
                </c:pt>
                <c:pt idx="4355">
                  <c:v>6.9310039281850006E-2</c:v>
                </c:pt>
                <c:pt idx="4356">
                  <c:v>6.9358438253400004E-2</c:v>
                </c:pt>
                <c:pt idx="4357">
                  <c:v>6.94045573473E-2</c:v>
                </c:pt>
                <c:pt idx="4358">
                  <c:v>6.9449856877330005E-2</c:v>
                </c:pt>
                <c:pt idx="4359">
                  <c:v>6.9497257471080001E-2</c:v>
                </c:pt>
                <c:pt idx="4360">
                  <c:v>6.9545410573480002E-2</c:v>
                </c:pt>
                <c:pt idx="4361">
                  <c:v>6.9593444466589993E-2</c:v>
                </c:pt>
                <c:pt idx="4362">
                  <c:v>6.9639623165130005E-2</c:v>
                </c:pt>
                <c:pt idx="4363">
                  <c:v>6.9686599075790001E-2</c:v>
                </c:pt>
                <c:pt idx="4364">
                  <c:v>6.973198801279E-2</c:v>
                </c:pt>
                <c:pt idx="4365">
                  <c:v>6.9777809083459999E-2</c:v>
                </c:pt>
                <c:pt idx="4366">
                  <c:v>6.9822944700719994E-2</c:v>
                </c:pt>
                <c:pt idx="4367">
                  <c:v>6.9866158068180001E-2</c:v>
                </c:pt>
                <c:pt idx="4368">
                  <c:v>6.9909758865829993E-2</c:v>
                </c:pt>
                <c:pt idx="4369">
                  <c:v>6.9951608777050006E-2</c:v>
                </c:pt>
                <c:pt idx="4370">
                  <c:v>6.9993540644650007E-2</c:v>
                </c:pt>
                <c:pt idx="4371">
                  <c:v>7.0036269724370007E-2</c:v>
                </c:pt>
                <c:pt idx="4372">
                  <c:v>7.0076406002040001E-2</c:v>
                </c:pt>
                <c:pt idx="4373">
                  <c:v>7.0118881762030003E-2</c:v>
                </c:pt>
                <c:pt idx="4374">
                  <c:v>7.0159316062929994E-2</c:v>
                </c:pt>
                <c:pt idx="4375">
                  <c:v>7.0198334753510006E-2</c:v>
                </c:pt>
                <c:pt idx="4376">
                  <c:v>7.0237457752230004E-2</c:v>
                </c:pt>
                <c:pt idx="4377">
                  <c:v>7.0278488099579997E-2</c:v>
                </c:pt>
                <c:pt idx="4378">
                  <c:v>7.031916826963E-2</c:v>
                </c:pt>
                <c:pt idx="4379">
                  <c:v>7.0358484983439995E-2</c:v>
                </c:pt>
                <c:pt idx="4380">
                  <c:v>7.0394381880759999E-2</c:v>
                </c:pt>
                <c:pt idx="4381">
                  <c:v>7.0430442690849998E-2</c:v>
                </c:pt>
                <c:pt idx="4382">
                  <c:v>7.0468917489050001E-2</c:v>
                </c:pt>
                <c:pt idx="4383">
                  <c:v>7.0506617426870005E-2</c:v>
                </c:pt>
                <c:pt idx="4384">
                  <c:v>7.0544727146630001E-2</c:v>
                </c:pt>
                <c:pt idx="4385">
                  <c:v>7.0584423840049995E-2</c:v>
                </c:pt>
                <c:pt idx="4386">
                  <c:v>7.062257826328E-2</c:v>
                </c:pt>
                <c:pt idx="4387">
                  <c:v>7.0658020675179997E-2</c:v>
                </c:pt>
                <c:pt idx="4388">
                  <c:v>7.0693165063860003E-2</c:v>
                </c:pt>
                <c:pt idx="4389">
                  <c:v>7.0732578635220006E-2</c:v>
                </c:pt>
                <c:pt idx="4390">
                  <c:v>7.0772111415859998E-2</c:v>
                </c:pt>
                <c:pt idx="4391">
                  <c:v>7.0813588798049998E-2</c:v>
                </c:pt>
                <c:pt idx="4392">
                  <c:v>7.0854254066940001E-2</c:v>
                </c:pt>
                <c:pt idx="4393">
                  <c:v>7.0892192423339995E-2</c:v>
                </c:pt>
                <c:pt idx="4394">
                  <c:v>7.0931732654570007E-2</c:v>
                </c:pt>
                <c:pt idx="4395">
                  <c:v>7.0967495441440001E-2</c:v>
                </c:pt>
                <c:pt idx="4396">
                  <c:v>7.100439071655E-2</c:v>
                </c:pt>
                <c:pt idx="4397">
                  <c:v>7.1044400334360006E-2</c:v>
                </c:pt>
                <c:pt idx="4398">
                  <c:v>7.1081995964050002E-2</c:v>
                </c:pt>
                <c:pt idx="4399">
                  <c:v>7.1118801832199999E-2</c:v>
                </c:pt>
                <c:pt idx="4400">
                  <c:v>7.115722447634E-2</c:v>
                </c:pt>
                <c:pt idx="4401">
                  <c:v>7.1192771196370006E-2</c:v>
                </c:pt>
                <c:pt idx="4402">
                  <c:v>7.122584432364E-2</c:v>
                </c:pt>
                <c:pt idx="4403">
                  <c:v>7.1262165904050004E-2</c:v>
                </c:pt>
                <c:pt idx="4404">
                  <c:v>7.1293383836750004E-2</c:v>
                </c:pt>
                <c:pt idx="4405">
                  <c:v>7.1325838565829996E-2</c:v>
                </c:pt>
                <c:pt idx="4406">
                  <c:v>7.1358866989609998E-2</c:v>
                </c:pt>
                <c:pt idx="4407">
                  <c:v>7.1390815079209996E-2</c:v>
                </c:pt>
                <c:pt idx="4408">
                  <c:v>7.1426205337050006E-2</c:v>
                </c:pt>
                <c:pt idx="4409">
                  <c:v>7.1457095444199994E-2</c:v>
                </c:pt>
                <c:pt idx="4410">
                  <c:v>7.1490421891209993E-2</c:v>
                </c:pt>
                <c:pt idx="4411">
                  <c:v>7.1520827710629994E-2</c:v>
                </c:pt>
                <c:pt idx="4412">
                  <c:v>7.1553327143190001E-2</c:v>
                </c:pt>
                <c:pt idx="4413">
                  <c:v>7.158756256104E-2</c:v>
                </c:pt>
                <c:pt idx="4414">
                  <c:v>7.1625284850600004E-2</c:v>
                </c:pt>
                <c:pt idx="4415">
                  <c:v>7.1663208305839998E-2</c:v>
                </c:pt>
                <c:pt idx="4416">
                  <c:v>7.1698978543280001E-2</c:v>
                </c:pt>
                <c:pt idx="4417">
                  <c:v>7.1733325719830002E-2</c:v>
                </c:pt>
                <c:pt idx="4418">
                  <c:v>7.1768872439859993E-2</c:v>
                </c:pt>
                <c:pt idx="4419">
                  <c:v>7.1805462241170001E-2</c:v>
                </c:pt>
                <c:pt idx="4420">
                  <c:v>7.1838930249209995E-2</c:v>
                </c:pt>
                <c:pt idx="4421">
                  <c:v>7.1877114474770007E-2</c:v>
                </c:pt>
                <c:pt idx="4422">
                  <c:v>7.1912594139579997E-2</c:v>
                </c:pt>
                <c:pt idx="4423">
                  <c:v>7.1948267519470005E-2</c:v>
                </c:pt>
                <c:pt idx="4424">
                  <c:v>7.1985617280010003E-2</c:v>
                </c:pt>
                <c:pt idx="4425">
                  <c:v>7.2026595473290003E-2</c:v>
                </c:pt>
                <c:pt idx="4426">
                  <c:v>7.2068296372890001E-2</c:v>
                </c:pt>
                <c:pt idx="4427">
                  <c:v>7.2112269699570006E-2</c:v>
                </c:pt>
                <c:pt idx="4428">
                  <c:v>7.2156406939029999E-2</c:v>
                </c:pt>
                <c:pt idx="4429">
                  <c:v>7.2199925780300003E-2</c:v>
                </c:pt>
                <c:pt idx="4430">
                  <c:v>7.224650681019E-2</c:v>
                </c:pt>
                <c:pt idx="4431">
                  <c:v>7.2291478514669993E-2</c:v>
                </c:pt>
                <c:pt idx="4432">
                  <c:v>7.2340823709960006E-2</c:v>
                </c:pt>
                <c:pt idx="4433">
                  <c:v>7.2385840117930006E-2</c:v>
                </c:pt>
                <c:pt idx="4434">
                  <c:v>7.2430245578290003E-2</c:v>
                </c:pt>
                <c:pt idx="4435">
                  <c:v>7.2472065687179996E-2</c:v>
                </c:pt>
                <c:pt idx="4436">
                  <c:v>7.2515144944189994E-2</c:v>
                </c:pt>
                <c:pt idx="4437">
                  <c:v>7.2551533579830005E-2</c:v>
                </c:pt>
                <c:pt idx="4438">
                  <c:v>7.25899413228E-2</c:v>
                </c:pt>
                <c:pt idx="4439">
                  <c:v>7.2627715766429998E-2</c:v>
                </c:pt>
                <c:pt idx="4440">
                  <c:v>7.2667188942430003E-2</c:v>
                </c:pt>
                <c:pt idx="4441">
                  <c:v>7.2707086801529999E-2</c:v>
                </c:pt>
                <c:pt idx="4442">
                  <c:v>7.2745069861409994E-2</c:v>
                </c:pt>
                <c:pt idx="4443">
                  <c:v>7.2785638272759995E-2</c:v>
                </c:pt>
                <c:pt idx="4444">
                  <c:v>7.2826363146309997E-2</c:v>
                </c:pt>
                <c:pt idx="4445">
                  <c:v>7.2864368557930007E-2</c:v>
                </c:pt>
                <c:pt idx="4446">
                  <c:v>7.2902172803880005E-2</c:v>
                </c:pt>
                <c:pt idx="4447">
                  <c:v>7.2944745421409996E-2</c:v>
                </c:pt>
                <c:pt idx="4448">
                  <c:v>7.2984993457789998E-2</c:v>
                </c:pt>
                <c:pt idx="4449">
                  <c:v>7.302656024694E-2</c:v>
                </c:pt>
                <c:pt idx="4450">
                  <c:v>7.3064364492889999E-2</c:v>
                </c:pt>
                <c:pt idx="4451">
                  <c:v>7.3101453483100001E-2</c:v>
                </c:pt>
                <c:pt idx="4452">
                  <c:v>7.3139309883119993E-2</c:v>
                </c:pt>
                <c:pt idx="4453">
                  <c:v>7.3177359998229996E-2</c:v>
                </c:pt>
                <c:pt idx="4454">
                  <c:v>7.3219351470469998E-2</c:v>
                </c:pt>
                <c:pt idx="4455">
                  <c:v>7.325913757086E-2</c:v>
                </c:pt>
                <c:pt idx="4456">
                  <c:v>7.3299616575240006E-2</c:v>
                </c:pt>
                <c:pt idx="4457">
                  <c:v>7.3339454829689996E-2</c:v>
                </c:pt>
                <c:pt idx="4458">
                  <c:v>7.337849587202E-2</c:v>
                </c:pt>
                <c:pt idx="4459">
                  <c:v>7.3416680097579998E-2</c:v>
                </c:pt>
                <c:pt idx="4460">
                  <c:v>7.3456540703770001E-2</c:v>
                </c:pt>
                <c:pt idx="4461">
                  <c:v>7.3494024574759995E-2</c:v>
                </c:pt>
                <c:pt idx="4462">
                  <c:v>7.3529839515690004E-2</c:v>
                </c:pt>
                <c:pt idx="4463">
                  <c:v>7.3564693331719999E-2</c:v>
                </c:pt>
                <c:pt idx="4464">
                  <c:v>7.3596745729450005E-2</c:v>
                </c:pt>
                <c:pt idx="4465">
                  <c:v>7.3633939027790002E-2</c:v>
                </c:pt>
                <c:pt idx="4466">
                  <c:v>7.3669649660590003E-2</c:v>
                </c:pt>
                <c:pt idx="4467">
                  <c:v>7.3706030845639994E-2</c:v>
                </c:pt>
                <c:pt idx="4468">
                  <c:v>7.3741994798179999E-2</c:v>
                </c:pt>
                <c:pt idx="4469">
                  <c:v>7.3778428137299998E-2</c:v>
                </c:pt>
                <c:pt idx="4470">
                  <c:v>7.3814503848549998E-2</c:v>
                </c:pt>
                <c:pt idx="4471">
                  <c:v>7.3849998414520002E-2</c:v>
                </c:pt>
                <c:pt idx="4472">
                  <c:v>7.3887802660470001E-2</c:v>
                </c:pt>
                <c:pt idx="4473">
                  <c:v>7.3925696313380002E-2</c:v>
                </c:pt>
                <c:pt idx="4474">
                  <c:v>7.3962695896630001E-2</c:v>
                </c:pt>
                <c:pt idx="4475">
                  <c:v>7.3995411396029998E-2</c:v>
                </c:pt>
                <c:pt idx="4476">
                  <c:v>7.4029698967930005E-2</c:v>
                </c:pt>
                <c:pt idx="4477">
                  <c:v>7.4063159525389999E-2</c:v>
                </c:pt>
                <c:pt idx="4478">
                  <c:v>7.4095651507379998E-2</c:v>
                </c:pt>
                <c:pt idx="4479">
                  <c:v>7.4128918349740003E-2</c:v>
                </c:pt>
                <c:pt idx="4480">
                  <c:v>7.4161805212500001E-2</c:v>
                </c:pt>
                <c:pt idx="4481">
                  <c:v>7.419651001692E-2</c:v>
                </c:pt>
                <c:pt idx="4482">
                  <c:v>7.422986626625E-2</c:v>
                </c:pt>
                <c:pt idx="4483">
                  <c:v>7.4261136353019994E-2</c:v>
                </c:pt>
                <c:pt idx="4484">
                  <c:v>7.4292190372940006E-2</c:v>
                </c:pt>
                <c:pt idx="4485">
                  <c:v>7.4327111244199995E-2</c:v>
                </c:pt>
                <c:pt idx="4486">
                  <c:v>7.4359409511090005E-2</c:v>
                </c:pt>
                <c:pt idx="4487">
                  <c:v>7.4392028152940007E-2</c:v>
                </c:pt>
                <c:pt idx="4488">
                  <c:v>7.4425496160980001E-2</c:v>
                </c:pt>
                <c:pt idx="4489">
                  <c:v>7.4458986520770001E-2</c:v>
                </c:pt>
                <c:pt idx="4490">
                  <c:v>7.4491523206229995E-2</c:v>
                </c:pt>
                <c:pt idx="4491">
                  <c:v>7.4525639414789999E-2</c:v>
                </c:pt>
                <c:pt idx="4492">
                  <c:v>7.4558340013029994E-2</c:v>
                </c:pt>
                <c:pt idx="4493">
                  <c:v>7.4590899050239995E-2</c:v>
                </c:pt>
                <c:pt idx="4494">
                  <c:v>7.4621967971319994E-2</c:v>
                </c:pt>
                <c:pt idx="4495">
                  <c:v>7.4651613831519997E-2</c:v>
                </c:pt>
                <c:pt idx="4496">
                  <c:v>7.4681222438809994E-2</c:v>
                </c:pt>
                <c:pt idx="4497">
                  <c:v>7.4713341891769994E-2</c:v>
                </c:pt>
                <c:pt idx="4498">
                  <c:v>7.4742220342160007E-2</c:v>
                </c:pt>
                <c:pt idx="4499">
                  <c:v>7.4771992862219999E-2</c:v>
                </c:pt>
                <c:pt idx="4500">
                  <c:v>7.4803382158280002E-2</c:v>
                </c:pt>
                <c:pt idx="4501">
                  <c:v>7.4834980070590001E-2</c:v>
                </c:pt>
                <c:pt idx="4502">
                  <c:v>7.4863351881500007E-2</c:v>
                </c:pt>
                <c:pt idx="4503">
                  <c:v>7.4893981218339997E-2</c:v>
                </c:pt>
                <c:pt idx="4504">
                  <c:v>7.4925206601619998E-2</c:v>
                </c:pt>
                <c:pt idx="4505">
                  <c:v>7.4954137206080004E-2</c:v>
                </c:pt>
                <c:pt idx="4506">
                  <c:v>7.4981495738029993E-2</c:v>
                </c:pt>
                <c:pt idx="4507">
                  <c:v>7.5010344386100006E-2</c:v>
                </c:pt>
                <c:pt idx="4508">
                  <c:v>7.5043968856329996E-2</c:v>
                </c:pt>
                <c:pt idx="4509">
                  <c:v>7.5073033571239997E-2</c:v>
                </c:pt>
                <c:pt idx="4510">
                  <c:v>7.5102709233760001E-2</c:v>
                </c:pt>
                <c:pt idx="4511">
                  <c:v>7.5130142271519998E-2</c:v>
                </c:pt>
                <c:pt idx="4512">
                  <c:v>7.5160637497900001E-2</c:v>
                </c:pt>
                <c:pt idx="4513">
                  <c:v>7.5188003480430005E-2</c:v>
                </c:pt>
                <c:pt idx="4514">
                  <c:v>7.5218446552750007E-2</c:v>
                </c:pt>
                <c:pt idx="4515">
                  <c:v>7.5248524546619996E-2</c:v>
                </c:pt>
                <c:pt idx="4516">
                  <c:v>7.5281068682669997E-2</c:v>
                </c:pt>
                <c:pt idx="4517">
                  <c:v>7.5310327112669995E-2</c:v>
                </c:pt>
                <c:pt idx="4518">
                  <c:v>7.5339272618290001E-2</c:v>
                </c:pt>
                <c:pt idx="4519">
                  <c:v>7.5370527803899995E-2</c:v>
                </c:pt>
                <c:pt idx="4520">
                  <c:v>7.5402282178400004E-2</c:v>
                </c:pt>
                <c:pt idx="4521">
                  <c:v>7.5431361794470006E-2</c:v>
                </c:pt>
                <c:pt idx="4522">
                  <c:v>7.5461126863960004E-2</c:v>
                </c:pt>
                <c:pt idx="4523">
                  <c:v>7.5489684939380006E-2</c:v>
                </c:pt>
                <c:pt idx="4524">
                  <c:v>7.5516395270820005E-2</c:v>
                </c:pt>
                <c:pt idx="4525">
                  <c:v>7.5546629726889997E-2</c:v>
                </c:pt>
                <c:pt idx="4526">
                  <c:v>7.557494938374E-2</c:v>
                </c:pt>
                <c:pt idx="4527">
                  <c:v>7.560250908136E-2</c:v>
                </c:pt>
                <c:pt idx="4528">
                  <c:v>7.5629182159899999E-2</c:v>
                </c:pt>
                <c:pt idx="4529">
                  <c:v>7.565553486347E-2</c:v>
                </c:pt>
                <c:pt idx="4530">
                  <c:v>7.5681060552600002E-2</c:v>
                </c:pt>
                <c:pt idx="4531">
                  <c:v>7.5707718729969994E-2</c:v>
                </c:pt>
                <c:pt idx="4532">
                  <c:v>7.5737081468110007E-2</c:v>
                </c:pt>
                <c:pt idx="4533">
                  <c:v>7.5766496360300001E-2</c:v>
                </c:pt>
                <c:pt idx="4534">
                  <c:v>7.5796939432620003E-2</c:v>
                </c:pt>
                <c:pt idx="4535">
                  <c:v>7.5829222798349999E-2</c:v>
                </c:pt>
                <c:pt idx="4536">
                  <c:v>7.586182653904E-2</c:v>
                </c:pt>
                <c:pt idx="4537">
                  <c:v>7.5893647968770003E-2</c:v>
                </c:pt>
                <c:pt idx="4538">
                  <c:v>7.5924076139930005E-2</c:v>
                </c:pt>
                <c:pt idx="4539">
                  <c:v>7.5951546430590003E-2</c:v>
                </c:pt>
                <c:pt idx="4540">
                  <c:v>7.5983569025990003E-2</c:v>
                </c:pt>
                <c:pt idx="4541">
                  <c:v>7.6014980673790006E-2</c:v>
                </c:pt>
                <c:pt idx="4542">
                  <c:v>7.6040774583819998E-2</c:v>
                </c:pt>
                <c:pt idx="4543">
                  <c:v>7.6072551310059994E-2</c:v>
                </c:pt>
                <c:pt idx="4544">
                  <c:v>7.6101623475549995E-2</c:v>
                </c:pt>
                <c:pt idx="4545">
                  <c:v>7.6128631830220006E-2</c:v>
                </c:pt>
                <c:pt idx="4546">
                  <c:v>7.6152510941029997E-2</c:v>
                </c:pt>
                <c:pt idx="4547">
                  <c:v>7.6180726289750006E-2</c:v>
                </c:pt>
                <c:pt idx="4548">
                  <c:v>7.6207056641580007E-2</c:v>
                </c:pt>
                <c:pt idx="4549">
                  <c:v>7.6236702501770004E-2</c:v>
                </c:pt>
                <c:pt idx="4550">
                  <c:v>7.6263278722759995E-2</c:v>
                </c:pt>
                <c:pt idx="4551">
                  <c:v>7.6291024684910003E-2</c:v>
                </c:pt>
                <c:pt idx="4552">
                  <c:v>7.6319471001630002E-2</c:v>
                </c:pt>
                <c:pt idx="4553">
                  <c:v>7.6346375048159998E-2</c:v>
                </c:pt>
                <c:pt idx="4554">
                  <c:v>7.6371617615220003E-2</c:v>
                </c:pt>
                <c:pt idx="4555">
                  <c:v>7.6397448778149996E-2</c:v>
                </c:pt>
                <c:pt idx="4556">
                  <c:v>7.6425448060039994E-2</c:v>
                </c:pt>
                <c:pt idx="4557">
                  <c:v>7.6450988650320004E-2</c:v>
                </c:pt>
                <c:pt idx="4558">
                  <c:v>7.6478295028210005E-2</c:v>
                </c:pt>
                <c:pt idx="4559">
                  <c:v>7.650782167912E-2</c:v>
                </c:pt>
                <c:pt idx="4560">
                  <c:v>7.6532438397410002E-2</c:v>
                </c:pt>
                <c:pt idx="4561">
                  <c:v>7.6558955013749999E-2</c:v>
                </c:pt>
                <c:pt idx="4562">
                  <c:v>7.6587803661819998E-2</c:v>
                </c:pt>
                <c:pt idx="4563">
                  <c:v>7.6616808772089998E-2</c:v>
                </c:pt>
                <c:pt idx="4564">
                  <c:v>7.6645813882350006E-2</c:v>
                </c:pt>
                <c:pt idx="4565">
                  <c:v>7.6671920716760003E-2</c:v>
                </c:pt>
                <c:pt idx="4566">
                  <c:v>7.6702788472179997E-2</c:v>
                </c:pt>
                <c:pt idx="4567">
                  <c:v>7.673189789057E-2</c:v>
                </c:pt>
                <c:pt idx="4568">
                  <c:v>7.6761215925220005E-2</c:v>
                </c:pt>
                <c:pt idx="4569">
                  <c:v>7.6786458492279996E-2</c:v>
                </c:pt>
                <c:pt idx="4570">
                  <c:v>7.6813250780110004E-2</c:v>
                </c:pt>
                <c:pt idx="4571">
                  <c:v>7.6838508248329995E-2</c:v>
                </c:pt>
                <c:pt idx="4572">
                  <c:v>7.6863087713719996E-2</c:v>
                </c:pt>
                <c:pt idx="4573">
                  <c:v>7.6890446245669999E-2</c:v>
                </c:pt>
                <c:pt idx="4574">
                  <c:v>7.6916851103309994E-2</c:v>
                </c:pt>
                <c:pt idx="4575">
                  <c:v>7.6944455504420001E-2</c:v>
                </c:pt>
                <c:pt idx="4576">
                  <c:v>7.697021961212E-2</c:v>
                </c:pt>
                <c:pt idx="4577">
                  <c:v>7.6995261013509994E-2</c:v>
                </c:pt>
                <c:pt idx="4578">
                  <c:v>7.7020011842250005E-2</c:v>
                </c:pt>
                <c:pt idx="4579">
                  <c:v>7.7073432505130005E-2</c:v>
                </c:pt>
                <c:pt idx="4580">
                  <c:v>7.7125214040279999E-2</c:v>
                </c:pt>
                <c:pt idx="4581">
                  <c:v>7.7149458229540002E-2</c:v>
                </c:pt>
                <c:pt idx="4582">
                  <c:v>7.7176675200459996E-2</c:v>
                </c:pt>
                <c:pt idx="4583">
                  <c:v>7.7227197587489999E-2</c:v>
                </c:pt>
                <c:pt idx="4584">
                  <c:v>7.7278830111029997E-2</c:v>
                </c:pt>
                <c:pt idx="4585">
                  <c:v>7.7303901314740006E-2</c:v>
                </c:pt>
                <c:pt idx="4586">
                  <c:v>7.7354833483699995E-2</c:v>
                </c:pt>
                <c:pt idx="4587">
                  <c:v>7.7404685318470001E-2</c:v>
                </c:pt>
                <c:pt idx="4588">
                  <c:v>7.7454373240469998E-2</c:v>
                </c:pt>
                <c:pt idx="4589">
                  <c:v>7.7480122447009997E-2</c:v>
                </c:pt>
                <c:pt idx="4590">
                  <c:v>7.7505923807620003E-2</c:v>
                </c:pt>
                <c:pt idx="4591">
                  <c:v>7.7529348433020007E-2</c:v>
                </c:pt>
                <c:pt idx="4592">
                  <c:v>7.7555313706399995E-2</c:v>
                </c:pt>
                <c:pt idx="4593">
                  <c:v>7.7581778168680005E-2</c:v>
                </c:pt>
                <c:pt idx="4594">
                  <c:v>7.7605038881300006E-2</c:v>
                </c:pt>
                <c:pt idx="4595">
                  <c:v>7.762911915779E-2</c:v>
                </c:pt>
                <c:pt idx="4596">
                  <c:v>7.76589885354E-2</c:v>
                </c:pt>
                <c:pt idx="4597">
                  <c:v>7.7705055475230003E-2</c:v>
                </c:pt>
                <c:pt idx="4598">
                  <c:v>7.7726498246190004E-2</c:v>
                </c:pt>
                <c:pt idx="4599">
                  <c:v>7.7749252319340004E-2</c:v>
                </c:pt>
                <c:pt idx="4600">
                  <c:v>7.779487967491E-2</c:v>
                </c:pt>
                <c:pt idx="4601">
                  <c:v>7.7839963138100002E-2</c:v>
                </c:pt>
                <c:pt idx="4602">
                  <c:v>7.7881097793580004E-2</c:v>
                </c:pt>
                <c:pt idx="4603">
                  <c:v>7.7928587794299994E-2</c:v>
                </c:pt>
                <c:pt idx="4604">
                  <c:v>7.7983066439630003E-2</c:v>
                </c:pt>
                <c:pt idx="4605">
                  <c:v>7.8031376004219999E-2</c:v>
                </c:pt>
                <c:pt idx="4606">
                  <c:v>7.8079484403130006E-2</c:v>
                </c:pt>
                <c:pt idx="4607">
                  <c:v>7.8130893409250002E-2</c:v>
                </c:pt>
                <c:pt idx="4608">
                  <c:v>7.8177355229850004E-2</c:v>
                </c:pt>
                <c:pt idx="4609">
                  <c:v>7.8217886388300004E-2</c:v>
                </c:pt>
                <c:pt idx="4610">
                  <c:v>7.8267797827720004E-2</c:v>
                </c:pt>
                <c:pt idx="4611">
                  <c:v>7.8311473131180004E-2</c:v>
                </c:pt>
                <c:pt idx="4612">
                  <c:v>7.8355699777599999E-2</c:v>
                </c:pt>
                <c:pt idx="4613">
                  <c:v>7.8402802348139997E-2</c:v>
                </c:pt>
                <c:pt idx="4614">
                  <c:v>7.844536751509E-2</c:v>
                </c:pt>
                <c:pt idx="4615">
                  <c:v>7.8489117324350002E-2</c:v>
                </c:pt>
                <c:pt idx="4616">
                  <c:v>7.8537173569199994E-2</c:v>
                </c:pt>
                <c:pt idx="4617">
                  <c:v>7.8585043549540004E-2</c:v>
                </c:pt>
                <c:pt idx="4618">
                  <c:v>7.8634083271029998E-2</c:v>
                </c:pt>
                <c:pt idx="4619">
                  <c:v>7.8685611486429996E-2</c:v>
                </c:pt>
                <c:pt idx="4620">
                  <c:v>7.8736059367659997E-2</c:v>
                </c:pt>
                <c:pt idx="4621">
                  <c:v>7.8782796859740004E-2</c:v>
                </c:pt>
                <c:pt idx="4622">
                  <c:v>7.8826189041139999E-2</c:v>
                </c:pt>
                <c:pt idx="4623">
                  <c:v>7.8869313001629998E-2</c:v>
                </c:pt>
                <c:pt idx="4624">
                  <c:v>7.8913673758509995E-2</c:v>
                </c:pt>
                <c:pt idx="4625">
                  <c:v>7.8952401876450001E-2</c:v>
                </c:pt>
                <c:pt idx="4626">
                  <c:v>7.8996703028680004E-2</c:v>
                </c:pt>
                <c:pt idx="4627">
                  <c:v>7.9042136669160004E-2</c:v>
                </c:pt>
                <c:pt idx="4628">
                  <c:v>7.9088628292079993E-2</c:v>
                </c:pt>
                <c:pt idx="4629">
                  <c:v>7.9135477542880001E-2</c:v>
                </c:pt>
                <c:pt idx="4630">
                  <c:v>7.9181373119350001E-2</c:v>
                </c:pt>
                <c:pt idx="4631">
                  <c:v>7.9227037727830005E-2</c:v>
                </c:pt>
                <c:pt idx="4632">
                  <c:v>7.9275682568549999E-2</c:v>
                </c:pt>
                <c:pt idx="4633">
                  <c:v>7.9328067600729996E-2</c:v>
                </c:pt>
                <c:pt idx="4634">
                  <c:v>7.9378545284270005E-2</c:v>
                </c:pt>
                <c:pt idx="4635">
                  <c:v>7.9430900514130001E-2</c:v>
                </c:pt>
                <c:pt idx="4636">
                  <c:v>7.9488500952720004E-2</c:v>
                </c:pt>
                <c:pt idx="4637">
                  <c:v>7.9538561403749999E-2</c:v>
                </c:pt>
                <c:pt idx="4638">
                  <c:v>7.9586215317250006E-2</c:v>
                </c:pt>
                <c:pt idx="4639">
                  <c:v>7.9634055495259995E-2</c:v>
                </c:pt>
                <c:pt idx="4640">
                  <c:v>7.9708628356460004E-2</c:v>
                </c:pt>
                <c:pt idx="4641">
                  <c:v>7.9752646386619996E-2</c:v>
                </c:pt>
                <c:pt idx="4642">
                  <c:v>7.9822190105919996E-2</c:v>
                </c:pt>
                <c:pt idx="4643">
                  <c:v>7.9894870519640004E-2</c:v>
                </c:pt>
                <c:pt idx="4644">
                  <c:v>7.9966396093370001E-2</c:v>
                </c:pt>
                <c:pt idx="4645">
                  <c:v>8.0041512846950005E-2</c:v>
                </c:pt>
                <c:pt idx="4646">
                  <c:v>8.0116324126719998E-2</c:v>
                </c:pt>
                <c:pt idx="4647">
                  <c:v>8.0189608037469995E-2</c:v>
                </c:pt>
                <c:pt idx="4648">
                  <c:v>8.0256499350069996E-2</c:v>
                </c:pt>
                <c:pt idx="4649">
                  <c:v>8.0368891358380004E-2</c:v>
                </c:pt>
                <c:pt idx="4650">
                  <c:v>8.0487623810770001E-2</c:v>
                </c:pt>
                <c:pt idx="4651">
                  <c:v>8.0637156963349998E-2</c:v>
                </c:pt>
                <c:pt idx="4652">
                  <c:v>8.0760844051840003E-2</c:v>
                </c:pt>
                <c:pt idx="4653">
                  <c:v>8.0844424664969994E-2</c:v>
                </c:pt>
                <c:pt idx="4654">
                  <c:v>8.0980315804479994E-2</c:v>
                </c:pt>
                <c:pt idx="4655">
                  <c:v>8.1184133887289997E-2</c:v>
                </c:pt>
                <c:pt idx="4656">
                  <c:v>8.1423968076709999E-2</c:v>
                </c:pt>
                <c:pt idx="4657">
                  <c:v>8.1643484532830005E-2</c:v>
                </c:pt>
                <c:pt idx="4658">
                  <c:v>8.1882774829860006E-2</c:v>
                </c:pt>
                <c:pt idx="4659">
                  <c:v>8.2111470401289993E-2</c:v>
                </c:pt>
                <c:pt idx="4660">
                  <c:v>8.2336694002150004E-2</c:v>
                </c:pt>
                <c:pt idx="4661">
                  <c:v>8.2562975585459997E-2</c:v>
                </c:pt>
                <c:pt idx="4662">
                  <c:v>8.2714334130290001E-2</c:v>
                </c:pt>
                <c:pt idx="4663">
                  <c:v>8.2921788096429999E-2</c:v>
                </c:pt>
                <c:pt idx="4664">
                  <c:v>8.3044096827510003E-2</c:v>
                </c:pt>
                <c:pt idx="4665">
                  <c:v>8.3142526447769996E-2</c:v>
                </c:pt>
                <c:pt idx="4666">
                  <c:v>8.3286195993420006E-2</c:v>
                </c:pt>
                <c:pt idx="4667">
                  <c:v>8.3355359733100001E-2</c:v>
                </c:pt>
                <c:pt idx="4668">
                  <c:v>8.3450704813000001E-2</c:v>
                </c:pt>
                <c:pt idx="4669">
                  <c:v>8.3565659821029994E-2</c:v>
                </c:pt>
                <c:pt idx="4670">
                  <c:v>8.3682589232920004E-2</c:v>
                </c:pt>
                <c:pt idx="4671">
                  <c:v>8.3759814500810006E-2</c:v>
                </c:pt>
                <c:pt idx="4672">
                  <c:v>8.3831816911699997E-2</c:v>
                </c:pt>
                <c:pt idx="4673">
                  <c:v>8.3899036049840003E-2</c:v>
                </c:pt>
                <c:pt idx="4674">
                  <c:v>8.3976149559019997E-2</c:v>
                </c:pt>
                <c:pt idx="4675">
                  <c:v>8.4051191806789993E-2</c:v>
                </c:pt>
                <c:pt idx="4676">
                  <c:v>8.4154017269609999E-2</c:v>
                </c:pt>
                <c:pt idx="4677">
                  <c:v>8.4225133061409996E-2</c:v>
                </c:pt>
                <c:pt idx="4678">
                  <c:v>8.4291614592079997E-2</c:v>
                </c:pt>
                <c:pt idx="4679">
                  <c:v>8.4362015128139997E-2</c:v>
                </c:pt>
                <c:pt idx="4680">
                  <c:v>8.4441006183619993E-2</c:v>
                </c:pt>
                <c:pt idx="4681">
                  <c:v>8.4513545036319998E-2</c:v>
                </c:pt>
                <c:pt idx="4682">
                  <c:v>8.4593191742900004E-2</c:v>
                </c:pt>
                <c:pt idx="4683">
                  <c:v>8.4663271903990006E-2</c:v>
                </c:pt>
                <c:pt idx="4684">
                  <c:v>8.4738083183770005E-2</c:v>
                </c:pt>
                <c:pt idx="4685">
                  <c:v>8.4812447428700005E-2</c:v>
                </c:pt>
                <c:pt idx="4686">
                  <c:v>8.4886409342289998E-2</c:v>
                </c:pt>
                <c:pt idx="4687">
                  <c:v>8.4937579929830004E-2</c:v>
                </c:pt>
                <c:pt idx="4688">
                  <c:v>8.5012584924699999E-2</c:v>
                </c:pt>
                <c:pt idx="4689">
                  <c:v>8.5094012320040005E-2</c:v>
                </c:pt>
                <c:pt idx="4690">
                  <c:v>8.5178211331370005E-2</c:v>
                </c:pt>
                <c:pt idx="4691">
                  <c:v>8.525497466326E-2</c:v>
                </c:pt>
                <c:pt idx="4692">
                  <c:v>8.5304543375970002E-2</c:v>
                </c:pt>
                <c:pt idx="4693">
                  <c:v>8.5382215678690004E-2</c:v>
                </c:pt>
                <c:pt idx="4694">
                  <c:v>8.5456050932410002E-2</c:v>
                </c:pt>
                <c:pt idx="4695">
                  <c:v>8.554007858038E-2</c:v>
                </c:pt>
                <c:pt idx="4696">
                  <c:v>8.5591614246370004E-2</c:v>
                </c:pt>
                <c:pt idx="4697">
                  <c:v>8.5663586854930002E-2</c:v>
                </c:pt>
                <c:pt idx="4698">
                  <c:v>8.5742734372620005E-2</c:v>
                </c:pt>
                <c:pt idx="4699">
                  <c:v>8.5787691175939998E-2</c:v>
                </c:pt>
                <c:pt idx="4700">
                  <c:v>8.5868604481219996E-2</c:v>
                </c:pt>
                <c:pt idx="4701">
                  <c:v>8.5944026708600005E-2</c:v>
                </c:pt>
                <c:pt idx="4702">
                  <c:v>8.6020283401010006E-2</c:v>
                </c:pt>
                <c:pt idx="4703">
                  <c:v>8.6072437465189999E-2</c:v>
                </c:pt>
                <c:pt idx="4704">
                  <c:v>8.6126051843170001E-2</c:v>
                </c:pt>
                <c:pt idx="4705">
                  <c:v>8.6175255477430004E-2</c:v>
                </c:pt>
                <c:pt idx="4706">
                  <c:v>8.6257062852379995E-2</c:v>
                </c:pt>
                <c:pt idx="4707">
                  <c:v>8.6312808096409996E-2</c:v>
                </c:pt>
                <c:pt idx="4708">
                  <c:v>8.6362846195700005E-2</c:v>
                </c:pt>
                <c:pt idx="4709">
                  <c:v>8.6418941617009998E-2</c:v>
                </c:pt>
                <c:pt idx="4710">
                  <c:v>8.6475290358070001E-2</c:v>
                </c:pt>
                <c:pt idx="4711">
                  <c:v>8.6527861654759994E-2</c:v>
                </c:pt>
                <c:pt idx="4712">
                  <c:v>8.6582250893119994E-2</c:v>
                </c:pt>
                <c:pt idx="4713">
                  <c:v>8.6640112102030001E-2</c:v>
                </c:pt>
                <c:pt idx="4714">
                  <c:v>8.6693651974199995E-2</c:v>
                </c:pt>
                <c:pt idx="4715">
                  <c:v>8.6749821901319996E-2</c:v>
                </c:pt>
                <c:pt idx="4716">
                  <c:v>8.6802609264850006E-2</c:v>
                </c:pt>
                <c:pt idx="4717">
                  <c:v>8.6859293282030001E-2</c:v>
                </c:pt>
                <c:pt idx="4718">
                  <c:v>8.6916394531730001E-2</c:v>
                </c:pt>
                <c:pt idx="4719">
                  <c:v>8.6972534656519995E-2</c:v>
                </c:pt>
                <c:pt idx="4720">
                  <c:v>8.7026432156560002E-2</c:v>
                </c:pt>
                <c:pt idx="4721">
                  <c:v>8.7084859609599996E-2</c:v>
                </c:pt>
                <c:pt idx="4722">
                  <c:v>8.7140232324599998E-2</c:v>
                </c:pt>
                <c:pt idx="4723">
                  <c:v>8.7193183600900004E-2</c:v>
                </c:pt>
                <c:pt idx="4724">
                  <c:v>8.7247036397459996E-2</c:v>
                </c:pt>
                <c:pt idx="4725">
                  <c:v>8.7303832173349999E-2</c:v>
                </c:pt>
                <c:pt idx="4726">
                  <c:v>8.7361507117749995E-2</c:v>
                </c:pt>
                <c:pt idx="4727">
                  <c:v>8.7414294481280005E-2</c:v>
                </c:pt>
                <c:pt idx="4728">
                  <c:v>8.7467350065710006E-2</c:v>
                </c:pt>
                <c:pt idx="4729">
                  <c:v>8.7524257600310004E-2</c:v>
                </c:pt>
                <c:pt idx="4730">
                  <c:v>8.7579503655430005E-2</c:v>
                </c:pt>
                <c:pt idx="4731">
                  <c:v>8.7633170187469994E-2</c:v>
                </c:pt>
                <c:pt idx="4732">
                  <c:v>8.7686888873580004E-2</c:v>
                </c:pt>
                <c:pt idx="4733">
                  <c:v>8.7742514908310004E-2</c:v>
                </c:pt>
                <c:pt idx="4734">
                  <c:v>8.7795235216619999E-2</c:v>
                </c:pt>
                <c:pt idx="4735">
                  <c:v>8.7848789989949994E-2</c:v>
                </c:pt>
                <c:pt idx="4736">
                  <c:v>8.7905019521709996E-2</c:v>
                </c:pt>
                <c:pt idx="4737">
                  <c:v>8.7964773178100003E-2</c:v>
                </c:pt>
                <c:pt idx="4738">
                  <c:v>8.8023483753200002E-2</c:v>
                </c:pt>
                <c:pt idx="4739">
                  <c:v>8.8085107505320004E-2</c:v>
                </c:pt>
                <c:pt idx="4740">
                  <c:v>8.8147424161429996E-2</c:v>
                </c:pt>
                <c:pt idx="4741">
                  <c:v>8.820786327124E-2</c:v>
                </c:pt>
                <c:pt idx="4742">
                  <c:v>8.8265568017959997E-2</c:v>
                </c:pt>
                <c:pt idx="4743">
                  <c:v>8.8327467441560004E-2</c:v>
                </c:pt>
                <c:pt idx="4744">
                  <c:v>8.8386178016660003E-2</c:v>
                </c:pt>
                <c:pt idx="4745">
                  <c:v>8.8443510234360007E-2</c:v>
                </c:pt>
                <c:pt idx="4746">
                  <c:v>8.8498920202259995E-2</c:v>
                </c:pt>
                <c:pt idx="4747">
                  <c:v>8.8559396564959994E-2</c:v>
                </c:pt>
                <c:pt idx="4748">
                  <c:v>8.8615007698539999E-2</c:v>
                </c:pt>
                <c:pt idx="4749">
                  <c:v>8.8674694299699999E-2</c:v>
                </c:pt>
                <c:pt idx="4750">
                  <c:v>8.8735647499560005E-2</c:v>
                </c:pt>
                <c:pt idx="4751">
                  <c:v>8.8797621428970006E-2</c:v>
                </c:pt>
                <c:pt idx="4752">
                  <c:v>8.8857769966129999E-2</c:v>
                </c:pt>
                <c:pt idx="4753">
                  <c:v>8.8946662843229995E-2</c:v>
                </c:pt>
                <c:pt idx="4754">
                  <c:v>8.9000940322880001E-2</c:v>
                </c:pt>
                <c:pt idx="4755">
                  <c:v>8.9088357985020003E-2</c:v>
                </c:pt>
                <c:pt idx="4756">
                  <c:v>8.9147612452510003E-2</c:v>
                </c:pt>
                <c:pt idx="4757">
                  <c:v>8.9207008481029998E-2</c:v>
                </c:pt>
                <c:pt idx="4758">
                  <c:v>8.9294917881489994E-2</c:v>
                </c:pt>
                <c:pt idx="4759">
                  <c:v>8.9352302253249999E-2</c:v>
                </c:pt>
                <c:pt idx="4760">
                  <c:v>8.9404419064519999E-2</c:v>
                </c:pt>
                <c:pt idx="4761">
                  <c:v>8.9466281235220005E-2</c:v>
                </c:pt>
                <c:pt idx="4762">
                  <c:v>8.9522711932659996E-2</c:v>
                </c:pt>
                <c:pt idx="4763">
                  <c:v>8.9585706591609998E-2</c:v>
                </c:pt>
                <c:pt idx="4764">
                  <c:v>8.9675016701219995E-2</c:v>
                </c:pt>
                <c:pt idx="4765">
                  <c:v>8.9732557535169996E-2</c:v>
                </c:pt>
                <c:pt idx="4766">
                  <c:v>8.9786976575849997E-2</c:v>
                </c:pt>
                <c:pt idx="4767">
                  <c:v>8.9847147464750005E-2</c:v>
                </c:pt>
                <c:pt idx="4768">
                  <c:v>8.9904457330700002E-2</c:v>
                </c:pt>
                <c:pt idx="4769">
                  <c:v>8.9965648949150004E-2</c:v>
                </c:pt>
                <c:pt idx="4770">
                  <c:v>9.0030193328860003E-2</c:v>
                </c:pt>
                <c:pt idx="4771">
                  <c:v>9.011907875538E-2</c:v>
                </c:pt>
                <c:pt idx="4772">
                  <c:v>9.0211249887940007E-2</c:v>
                </c:pt>
                <c:pt idx="4773">
                  <c:v>9.0271569788460002E-2</c:v>
                </c:pt>
                <c:pt idx="4774">
                  <c:v>9.0328074991699994E-2</c:v>
                </c:pt>
                <c:pt idx="4775">
                  <c:v>9.0388372540469997E-2</c:v>
                </c:pt>
                <c:pt idx="4776">
                  <c:v>9.0452991425990004E-2</c:v>
                </c:pt>
                <c:pt idx="4777">
                  <c:v>9.051203727722E-2</c:v>
                </c:pt>
                <c:pt idx="4778">
                  <c:v>9.0571247041229999E-2</c:v>
                </c:pt>
                <c:pt idx="4779">
                  <c:v>9.0635500848290002E-2</c:v>
                </c:pt>
                <c:pt idx="4780">
                  <c:v>9.0704105794430001E-2</c:v>
                </c:pt>
                <c:pt idx="4781">
                  <c:v>9.0764701366419995E-2</c:v>
                </c:pt>
                <c:pt idx="4782">
                  <c:v>9.0827569365500002E-2</c:v>
                </c:pt>
                <c:pt idx="4783">
                  <c:v>9.0895287692549995E-2</c:v>
                </c:pt>
                <c:pt idx="4784">
                  <c:v>9.0984031558039996E-2</c:v>
                </c:pt>
                <c:pt idx="4785">
                  <c:v>9.1050550341609998E-2</c:v>
                </c:pt>
                <c:pt idx="4786">
                  <c:v>9.1111481189730004E-2</c:v>
                </c:pt>
                <c:pt idx="4787">
                  <c:v>9.1172948479650004E-2</c:v>
                </c:pt>
                <c:pt idx="4788">
                  <c:v>9.1231733560559997E-2</c:v>
                </c:pt>
                <c:pt idx="4789">
                  <c:v>9.1294981539250003E-2</c:v>
                </c:pt>
                <c:pt idx="4790">
                  <c:v>9.1353751718999995E-2</c:v>
                </c:pt>
                <c:pt idx="4791">
                  <c:v>9.1415636241440001E-2</c:v>
                </c:pt>
                <c:pt idx="4792">
                  <c:v>9.1511256992820006E-2</c:v>
                </c:pt>
                <c:pt idx="4793">
                  <c:v>9.1608017683029994E-2</c:v>
                </c:pt>
                <c:pt idx="4794">
                  <c:v>9.1670766472820006E-2</c:v>
                </c:pt>
                <c:pt idx="4795">
                  <c:v>9.1764286160469999E-2</c:v>
                </c:pt>
                <c:pt idx="4796">
                  <c:v>9.1827899217610004E-2</c:v>
                </c:pt>
                <c:pt idx="4797">
                  <c:v>9.1892823576930002E-2</c:v>
                </c:pt>
                <c:pt idx="4798">
                  <c:v>9.1952972114089995E-2</c:v>
                </c:pt>
                <c:pt idx="4799">
                  <c:v>9.2018589377399998E-2</c:v>
                </c:pt>
                <c:pt idx="4800">
                  <c:v>9.2084452509879997E-2</c:v>
                </c:pt>
                <c:pt idx="4801">
                  <c:v>9.2172347009180006E-2</c:v>
                </c:pt>
                <c:pt idx="4802">
                  <c:v>9.2271022498609995E-2</c:v>
                </c:pt>
                <c:pt idx="4803">
                  <c:v>9.2332877218719994E-2</c:v>
                </c:pt>
                <c:pt idx="4804">
                  <c:v>9.2425063252449993E-2</c:v>
                </c:pt>
                <c:pt idx="4805">
                  <c:v>9.2494487762450006E-2</c:v>
                </c:pt>
                <c:pt idx="4806">
                  <c:v>9.2560812830920006E-2</c:v>
                </c:pt>
                <c:pt idx="4807">
                  <c:v>9.2661432921889997E-2</c:v>
                </c:pt>
                <c:pt idx="4808">
                  <c:v>9.2761836946010007E-2</c:v>
                </c:pt>
                <c:pt idx="4809">
                  <c:v>9.2825792729850004E-2</c:v>
                </c:pt>
                <c:pt idx="4810">
                  <c:v>9.2884764075279999E-2</c:v>
                </c:pt>
                <c:pt idx="4811">
                  <c:v>9.2975981533529997E-2</c:v>
                </c:pt>
                <c:pt idx="4812">
                  <c:v>9.3043275177479998E-2</c:v>
                </c:pt>
                <c:pt idx="4813">
                  <c:v>9.3141071498390002E-2</c:v>
                </c:pt>
                <c:pt idx="4814">
                  <c:v>9.3249298632140001E-2</c:v>
                </c:pt>
                <c:pt idx="4815">
                  <c:v>9.3317009508609994E-2</c:v>
                </c:pt>
                <c:pt idx="4816">
                  <c:v>9.3383595347399997E-2</c:v>
                </c:pt>
                <c:pt idx="4817">
                  <c:v>9.3448027968409994E-2</c:v>
                </c:pt>
                <c:pt idx="4818">
                  <c:v>9.3553654849530002E-2</c:v>
                </c:pt>
                <c:pt idx="4819">
                  <c:v>9.3652561306950002E-2</c:v>
                </c:pt>
                <c:pt idx="4820">
                  <c:v>9.371798485518E-2</c:v>
                </c:pt>
                <c:pt idx="4821">
                  <c:v>9.3819357454779997E-2</c:v>
                </c:pt>
                <c:pt idx="4822">
                  <c:v>9.3919523060320004E-2</c:v>
                </c:pt>
                <c:pt idx="4823">
                  <c:v>9.4057969748970002E-2</c:v>
                </c:pt>
                <c:pt idx="4824">
                  <c:v>9.4158157706260001E-2</c:v>
                </c:pt>
                <c:pt idx="4825">
                  <c:v>9.4261914491650001E-2</c:v>
                </c:pt>
                <c:pt idx="4826">
                  <c:v>9.4333253800870001E-2</c:v>
                </c:pt>
                <c:pt idx="4827">
                  <c:v>9.4433493912220001E-2</c:v>
                </c:pt>
                <c:pt idx="4828">
                  <c:v>9.4538092613220007E-2</c:v>
                </c:pt>
                <c:pt idx="4829">
                  <c:v>9.4637006521219993E-2</c:v>
                </c:pt>
                <c:pt idx="4830">
                  <c:v>9.4738885760310004E-2</c:v>
                </c:pt>
                <c:pt idx="4831">
                  <c:v>9.4841539859769994E-2</c:v>
                </c:pt>
                <c:pt idx="4832">
                  <c:v>9.4945020973680003E-2</c:v>
                </c:pt>
                <c:pt idx="4833">
                  <c:v>9.5010243356229998E-2</c:v>
                </c:pt>
                <c:pt idx="4834">
                  <c:v>9.5144428312779999E-2</c:v>
                </c:pt>
                <c:pt idx="4835">
                  <c:v>9.5247708261010006E-2</c:v>
                </c:pt>
                <c:pt idx="4836">
                  <c:v>9.5349125564099996E-2</c:v>
                </c:pt>
                <c:pt idx="4837">
                  <c:v>9.5454357564450004E-2</c:v>
                </c:pt>
                <c:pt idx="4838">
                  <c:v>9.5592252910139994E-2</c:v>
                </c:pt>
                <c:pt idx="4839">
                  <c:v>9.5727503299709998E-2</c:v>
                </c:pt>
                <c:pt idx="4840">
                  <c:v>9.5831640064720003E-2</c:v>
                </c:pt>
                <c:pt idx="4841">
                  <c:v>9.5931693911550001E-2</c:v>
                </c:pt>
                <c:pt idx="4842">
                  <c:v>9.6030652523039994E-2</c:v>
                </c:pt>
                <c:pt idx="4843">
                  <c:v>9.6134990453719996E-2</c:v>
                </c:pt>
                <c:pt idx="4844">
                  <c:v>9.6239298582079996E-2</c:v>
                </c:pt>
                <c:pt idx="4845">
                  <c:v>9.6340529620649998E-2</c:v>
                </c:pt>
                <c:pt idx="4846">
                  <c:v>9.6440128982069995E-2</c:v>
                </c:pt>
                <c:pt idx="4847">
                  <c:v>9.6536457538600004E-2</c:v>
                </c:pt>
                <c:pt idx="4848">
                  <c:v>9.6633046865459996E-2</c:v>
                </c:pt>
                <c:pt idx="4849">
                  <c:v>9.672781825066E-2</c:v>
                </c:pt>
                <c:pt idx="4850">
                  <c:v>9.6859820187089996E-2</c:v>
                </c:pt>
                <c:pt idx="4851">
                  <c:v>9.6960581839080004E-2</c:v>
                </c:pt>
                <c:pt idx="4852">
                  <c:v>9.7060590982440006E-2</c:v>
                </c:pt>
                <c:pt idx="4853">
                  <c:v>9.7126178443429995E-2</c:v>
                </c:pt>
                <c:pt idx="4854">
                  <c:v>9.7196161746979995E-2</c:v>
                </c:pt>
                <c:pt idx="4855">
                  <c:v>9.729803353548E-2</c:v>
                </c:pt>
                <c:pt idx="4856">
                  <c:v>9.7397550940510003E-2</c:v>
                </c:pt>
                <c:pt idx="4857">
                  <c:v>9.749457240105E-2</c:v>
                </c:pt>
                <c:pt idx="4858">
                  <c:v>9.7551450133320006E-2</c:v>
                </c:pt>
                <c:pt idx="4859">
                  <c:v>9.7645282745359996E-2</c:v>
                </c:pt>
                <c:pt idx="4860">
                  <c:v>9.7710929811000005E-2</c:v>
                </c:pt>
                <c:pt idx="4861">
                  <c:v>9.7775310277939995E-2</c:v>
                </c:pt>
                <c:pt idx="4862">
                  <c:v>9.7883373498919998E-2</c:v>
                </c:pt>
                <c:pt idx="4863">
                  <c:v>9.7983829677099996E-2</c:v>
                </c:pt>
                <c:pt idx="4864">
                  <c:v>9.8050437867640006E-2</c:v>
                </c:pt>
                <c:pt idx="4865">
                  <c:v>9.8116286098960004E-2</c:v>
                </c:pt>
                <c:pt idx="4866">
                  <c:v>9.8222419619560006E-2</c:v>
                </c:pt>
                <c:pt idx="4867">
                  <c:v>9.8293252289299998E-2</c:v>
                </c:pt>
                <c:pt idx="4868">
                  <c:v>9.8396353423599994E-2</c:v>
                </c:pt>
                <c:pt idx="4869">
                  <c:v>9.8491311073300003E-2</c:v>
                </c:pt>
                <c:pt idx="4870">
                  <c:v>9.8550647497179997E-2</c:v>
                </c:pt>
                <c:pt idx="4871">
                  <c:v>9.8643161356450001E-2</c:v>
                </c:pt>
                <c:pt idx="4872">
                  <c:v>9.8732732236389995E-2</c:v>
                </c:pt>
                <c:pt idx="4873">
                  <c:v>9.8833359777929994E-2</c:v>
                </c:pt>
                <c:pt idx="4874">
                  <c:v>9.8934777081010006E-2</c:v>
                </c:pt>
                <c:pt idx="4875">
                  <c:v>9.9035568535330007E-2</c:v>
                </c:pt>
                <c:pt idx="4876">
                  <c:v>9.9104471504689998E-2</c:v>
                </c:pt>
                <c:pt idx="4877">
                  <c:v>9.9203839898110005E-2</c:v>
                </c:pt>
                <c:pt idx="4878">
                  <c:v>9.926498681307E-2</c:v>
                </c:pt>
                <c:pt idx="4879">
                  <c:v>9.9327646195890004E-2</c:v>
                </c:pt>
                <c:pt idx="4880">
                  <c:v>9.9423035979270005E-2</c:v>
                </c:pt>
                <c:pt idx="4881">
                  <c:v>9.948907792568E-2</c:v>
                </c:pt>
                <c:pt idx="4882">
                  <c:v>9.9550284445290002E-2</c:v>
                </c:pt>
                <c:pt idx="4883">
                  <c:v>9.964411705732E-2</c:v>
                </c:pt>
                <c:pt idx="4884">
                  <c:v>9.9710419774060005E-2</c:v>
                </c:pt>
                <c:pt idx="4885">
                  <c:v>9.9803566932679999E-2</c:v>
                </c:pt>
                <c:pt idx="4886">
                  <c:v>9.9899418652060007E-2</c:v>
                </c:pt>
                <c:pt idx="4887">
                  <c:v>9.9968507885929994E-2</c:v>
                </c:pt>
                <c:pt idx="4888">
                  <c:v>0.1000383496284</c:v>
                </c:pt>
                <c:pt idx="4889">
                  <c:v>0.1001058518887</c:v>
                </c:pt>
                <c:pt idx="4890">
                  <c:v>0.1001748740673</c:v>
                </c:pt>
                <c:pt idx="4891">
                  <c:v>0.10023884475229999</c:v>
                </c:pt>
                <c:pt idx="4892">
                  <c:v>0.1003028824925</c:v>
                </c:pt>
                <c:pt idx="4893">
                  <c:v>0.1003617793322</c:v>
                </c:pt>
                <c:pt idx="4894">
                  <c:v>0.1004224941134</c:v>
                </c:pt>
                <c:pt idx="4895">
                  <c:v>0.1004845276475</c:v>
                </c:pt>
                <c:pt idx="4896">
                  <c:v>0.1005539298058</c:v>
                </c:pt>
                <c:pt idx="4897">
                  <c:v>0.1006223261356</c:v>
                </c:pt>
                <c:pt idx="4898">
                  <c:v>0.1006930097938</c:v>
                </c:pt>
                <c:pt idx="4899">
                  <c:v>0.10075914859769999</c:v>
                </c:pt>
                <c:pt idx="4900">
                  <c:v>0.10082528740170001</c:v>
                </c:pt>
                <c:pt idx="4901">
                  <c:v>0.10089226067070001</c:v>
                </c:pt>
                <c:pt idx="4902">
                  <c:v>0.1009562388062</c:v>
                </c:pt>
                <c:pt idx="4903">
                  <c:v>0.10101740807289999</c:v>
                </c:pt>
                <c:pt idx="4904">
                  <c:v>0.1010839641094</c:v>
                </c:pt>
                <c:pt idx="4905">
                  <c:v>0.10115136206149999</c:v>
                </c:pt>
                <c:pt idx="4906">
                  <c:v>0.101211450994</c:v>
                </c:pt>
                <c:pt idx="4907">
                  <c:v>0.10130898654459999</c:v>
                </c:pt>
                <c:pt idx="4908">
                  <c:v>0.1013695150614</c:v>
                </c:pt>
                <c:pt idx="4909">
                  <c:v>0.1014337986708</c:v>
                </c:pt>
                <c:pt idx="4910">
                  <c:v>0.1015027165413</c:v>
                </c:pt>
                <c:pt idx="4911">
                  <c:v>0.1015726104379</c:v>
                </c:pt>
                <c:pt idx="4912">
                  <c:v>0.10163579136130001</c:v>
                </c:pt>
                <c:pt idx="4913">
                  <c:v>0.1017062440515</c:v>
                </c:pt>
                <c:pt idx="4914">
                  <c:v>0.1017764955759</c:v>
                </c:pt>
                <c:pt idx="4915">
                  <c:v>0.1018391400576</c:v>
                </c:pt>
                <c:pt idx="4916">
                  <c:v>0.1019392758608</c:v>
                </c:pt>
                <c:pt idx="4917">
                  <c:v>0.1020069569349</c:v>
                </c:pt>
                <c:pt idx="4918">
                  <c:v>0.1021029427648</c:v>
                </c:pt>
                <c:pt idx="4919">
                  <c:v>0.102202065289</c:v>
                </c:pt>
                <c:pt idx="4920">
                  <c:v>0.1023032739758</c:v>
                </c:pt>
                <c:pt idx="4921">
                  <c:v>0.1023700088263</c:v>
                </c:pt>
                <c:pt idx="4922">
                  <c:v>0.10247102379799999</c:v>
                </c:pt>
                <c:pt idx="4923">
                  <c:v>0.1025755032897</c:v>
                </c:pt>
                <c:pt idx="4924">
                  <c:v>0.1026769727468</c:v>
                </c:pt>
                <c:pt idx="4925">
                  <c:v>0.10278467088940001</c:v>
                </c:pt>
                <c:pt idx="4926">
                  <c:v>0.1028515771031</c:v>
                </c:pt>
                <c:pt idx="4927">
                  <c:v>0.1029860824347</c:v>
                </c:pt>
                <c:pt idx="4928">
                  <c:v>0.1030825823545</c:v>
                </c:pt>
                <c:pt idx="4929">
                  <c:v>0.1032182425261</c:v>
                </c:pt>
                <c:pt idx="4930">
                  <c:v>0.10331945866349999</c:v>
                </c:pt>
                <c:pt idx="4931">
                  <c:v>0.10342447459699999</c:v>
                </c:pt>
                <c:pt idx="4932">
                  <c:v>0.1035206913948</c:v>
                </c:pt>
                <c:pt idx="4933">
                  <c:v>0.10359148681160001</c:v>
                </c:pt>
                <c:pt idx="4934">
                  <c:v>0.10369610786440001</c:v>
                </c:pt>
                <c:pt idx="4935">
                  <c:v>0.1038030311465</c:v>
                </c:pt>
                <c:pt idx="4936">
                  <c:v>0.1038734540343</c:v>
                </c:pt>
                <c:pt idx="4937">
                  <c:v>0.1039718016982</c:v>
                </c:pt>
                <c:pt idx="4938">
                  <c:v>0.1040376499295</c:v>
                </c:pt>
                <c:pt idx="4939">
                  <c:v>0.10413923859599999</c:v>
                </c:pt>
                <c:pt idx="4940">
                  <c:v>0.104239217937</c:v>
                </c:pt>
                <c:pt idx="4941">
                  <c:v>0.1043428331614</c:v>
                </c:pt>
                <c:pt idx="4942">
                  <c:v>0.1044428274035</c:v>
                </c:pt>
                <c:pt idx="4943">
                  <c:v>0.1045461222529</c:v>
                </c:pt>
                <c:pt idx="4944">
                  <c:v>0.1046177148819</c:v>
                </c:pt>
                <c:pt idx="4945">
                  <c:v>0.1047209948301</c:v>
                </c:pt>
                <c:pt idx="4946">
                  <c:v>0.1048288121819</c:v>
                </c:pt>
                <c:pt idx="4947">
                  <c:v>0.104890011251</c:v>
                </c:pt>
                <c:pt idx="4948">
                  <c:v>0.10498297959569999</c:v>
                </c:pt>
                <c:pt idx="4949">
                  <c:v>0.1050868183374</c:v>
                </c:pt>
                <c:pt idx="4950">
                  <c:v>0.1051886081696</c:v>
                </c:pt>
                <c:pt idx="4951">
                  <c:v>0.1052953973413</c:v>
                </c:pt>
                <c:pt idx="4952">
                  <c:v>0.1053658947349</c:v>
                </c:pt>
                <c:pt idx="4953">
                  <c:v>0.10546723753209999</c:v>
                </c:pt>
                <c:pt idx="4954">
                  <c:v>0.1055319830775</c:v>
                </c:pt>
                <c:pt idx="4955">
                  <c:v>0.1056031659245</c:v>
                </c:pt>
                <c:pt idx="4956">
                  <c:v>0.1057057753205</c:v>
                </c:pt>
                <c:pt idx="4957">
                  <c:v>0.1057690531015</c:v>
                </c:pt>
                <c:pt idx="4958">
                  <c:v>0.10590388625860001</c:v>
                </c:pt>
                <c:pt idx="4959">
                  <c:v>0.10600059479479999</c:v>
                </c:pt>
                <c:pt idx="4960">
                  <c:v>0.1060995832086</c:v>
                </c:pt>
                <c:pt idx="4961">
                  <c:v>0.1062055826187</c:v>
                </c:pt>
                <c:pt idx="4962">
                  <c:v>0.1063459217548</c:v>
                </c:pt>
                <c:pt idx="4963">
                  <c:v>0.1064497679472</c:v>
                </c:pt>
                <c:pt idx="4964">
                  <c:v>0.10654589533809999</c:v>
                </c:pt>
                <c:pt idx="4965">
                  <c:v>0.1066518202424</c:v>
                </c:pt>
                <c:pt idx="4966">
                  <c:v>0.1067596450448</c:v>
                </c:pt>
                <c:pt idx="4967">
                  <c:v>0.1069025844336</c:v>
                </c:pt>
                <c:pt idx="4968">
                  <c:v>0.10700114816429999</c:v>
                </c:pt>
                <c:pt idx="4969">
                  <c:v>0.1070961952209</c:v>
                </c:pt>
                <c:pt idx="4970">
                  <c:v>0.10719857364889999</c:v>
                </c:pt>
                <c:pt idx="4971">
                  <c:v>0.1073011159897</c:v>
                </c:pt>
                <c:pt idx="4972">
                  <c:v>0.10741065442559999</c:v>
                </c:pt>
                <c:pt idx="4973">
                  <c:v>0.10751074552540001</c:v>
                </c:pt>
                <c:pt idx="4974">
                  <c:v>0.1076486334205</c:v>
                </c:pt>
                <c:pt idx="4975">
                  <c:v>0.1077847108245</c:v>
                </c:pt>
                <c:pt idx="4976">
                  <c:v>0.1079230010509</c:v>
                </c:pt>
                <c:pt idx="4977">
                  <c:v>0.1081008538604</c:v>
                </c:pt>
                <c:pt idx="4978">
                  <c:v>0.108245536685</c:v>
                </c:pt>
                <c:pt idx="4979">
                  <c:v>0.10837654769420001</c:v>
                </c:pt>
                <c:pt idx="4980">
                  <c:v>0.10851307213310001</c:v>
                </c:pt>
                <c:pt idx="4981">
                  <c:v>0.10865074396130001</c:v>
                </c:pt>
                <c:pt idx="4982">
                  <c:v>0.1087952926755</c:v>
                </c:pt>
                <c:pt idx="4983">
                  <c:v>0.10896357893939999</c:v>
                </c:pt>
                <c:pt idx="4984">
                  <c:v>0.10917606949810001</c:v>
                </c:pt>
                <c:pt idx="4985">
                  <c:v>0.1093194335699</c:v>
                </c:pt>
                <c:pt idx="4986">
                  <c:v>0.1094239726663</c:v>
                </c:pt>
                <c:pt idx="4987">
                  <c:v>0.1096599027514</c:v>
                </c:pt>
                <c:pt idx="4988">
                  <c:v>0.1098719537258</c:v>
                </c:pt>
                <c:pt idx="4989">
                  <c:v>0.1101418957114</c:v>
                </c:pt>
                <c:pt idx="4990">
                  <c:v>0.11031887680290001</c:v>
                </c:pt>
                <c:pt idx="4991">
                  <c:v>0.1106040477753</c:v>
                </c:pt>
                <c:pt idx="4992">
                  <c:v>0.1109912469983</c:v>
                </c:pt>
                <c:pt idx="4993">
                  <c:v>0.1113613918424</c:v>
                </c:pt>
                <c:pt idx="4994">
                  <c:v>0.1116204559803</c:v>
                </c:pt>
                <c:pt idx="4995">
                  <c:v>0.11200201511379999</c:v>
                </c:pt>
                <c:pt idx="4996">
                  <c:v>0.1123946383595</c:v>
                </c:pt>
                <c:pt idx="4997">
                  <c:v>0.1127947717905</c:v>
                </c:pt>
                <c:pt idx="4998">
                  <c:v>0.1131200194359</c:v>
                </c:pt>
                <c:pt idx="4999">
                  <c:v>0.1134821027517</c:v>
                </c:pt>
                <c:pt idx="5000">
                  <c:v>0.1137319281697</c:v>
                </c:pt>
                <c:pt idx="5001">
                  <c:v>0.1140807643533</c:v>
                </c:pt>
                <c:pt idx="5002">
                  <c:v>0.11434583365919999</c:v>
                </c:pt>
                <c:pt idx="5003">
                  <c:v>0.11463956534859999</c:v>
                </c:pt>
                <c:pt idx="5004">
                  <c:v>0.11502148211</c:v>
                </c:pt>
                <c:pt idx="5005">
                  <c:v>0.1152826994658</c:v>
                </c:pt>
                <c:pt idx="5006">
                  <c:v>0.11565798521039999</c:v>
                </c:pt>
                <c:pt idx="5007">
                  <c:v>0.1159883514047</c:v>
                </c:pt>
                <c:pt idx="5008">
                  <c:v>0.1163522824645</c:v>
                </c:pt>
                <c:pt idx="5009">
                  <c:v>0.1165031790733</c:v>
                </c:pt>
                <c:pt idx="5010">
                  <c:v>0.11668715625999999</c:v>
                </c:pt>
                <c:pt idx="5011">
                  <c:v>0.11703619360920001</c:v>
                </c:pt>
                <c:pt idx="5012">
                  <c:v>0.11722628772260001</c:v>
                </c:pt>
                <c:pt idx="5013">
                  <c:v>0.1175144389272</c:v>
                </c:pt>
                <c:pt idx="5014">
                  <c:v>0.1177550032735</c:v>
                </c:pt>
                <c:pt idx="5015">
                  <c:v>0.11802446842189999</c:v>
                </c:pt>
                <c:pt idx="5016">
                  <c:v>0.1182414293289</c:v>
                </c:pt>
                <c:pt idx="5017">
                  <c:v>0.11837948858739999</c:v>
                </c:pt>
                <c:pt idx="5018">
                  <c:v>0.11862166225909999</c:v>
                </c:pt>
                <c:pt idx="5019">
                  <c:v>0.11880601197479999</c:v>
                </c:pt>
                <c:pt idx="5020">
                  <c:v>0.11902399361130001</c:v>
                </c:pt>
                <c:pt idx="5021">
                  <c:v>0.1192646175623</c:v>
                </c:pt>
                <c:pt idx="5022">
                  <c:v>0.11944326013330001</c:v>
                </c:pt>
                <c:pt idx="5023">
                  <c:v>0.11965075135229999</c:v>
                </c:pt>
                <c:pt idx="5024">
                  <c:v>0.11998807638880001</c:v>
                </c:pt>
                <c:pt idx="5025">
                  <c:v>0.1202312782407</c:v>
                </c:pt>
                <c:pt idx="5026">
                  <c:v>0.120582960546</c:v>
                </c:pt>
                <c:pt idx="5027">
                  <c:v>0.1207325160503</c:v>
                </c:pt>
                <c:pt idx="5028">
                  <c:v>0.121019937098</c:v>
                </c:pt>
                <c:pt idx="5029">
                  <c:v>0.12136952579019999</c:v>
                </c:pt>
                <c:pt idx="5030">
                  <c:v>0.1215618103743</c:v>
                </c:pt>
                <c:pt idx="5031">
                  <c:v>0.12167675048109999</c:v>
                </c:pt>
                <c:pt idx="5032">
                  <c:v>0.1218214482069</c:v>
                </c:pt>
                <c:pt idx="5033">
                  <c:v>0.12195837497710001</c:v>
                </c:pt>
                <c:pt idx="5034">
                  <c:v>0.1221037358046</c:v>
                </c:pt>
                <c:pt idx="5035">
                  <c:v>0.12228029221300001</c:v>
                </c:pt>
                <c:pt idx="5036">
                  <c:v>0.1223891228437</c:v>
                </c:pt>
                <c:pt idx="5037">
                  <c:v>0.12254055589439999</c:v>
                </c:pt>
                <c:pt idx="5038">
                  <c:v>0.12265247851610001</c:v>
                </c:pt>
                <c:pt idx="5039">
                  <c:v>0.1228235960007</c:v>
                </c:pt>
                <c:pt idx="5040">
                  <c:v>0.12296347320080001</c:v>
                </c:pt>
                <c:pt idx="5041">
                  <c:v>0.12306687235829999</c:v>
                </c:pt>
                <c:pt idx="5042">
                  <c:v>0.12320937216279999</c:v>
                </c:pt>
                <c:pt idx="5043">
                  <c:v>0.1233866885304</c:v>
                </c:pt>
                <c:pt idx="5044">
                  <c:v>0.1234938576818</c:v>
                </c:pt>
                <c:pt idx="5045">
                  <c:v>0.1236043795943</c:v>
                </c:pt>
                <c:pt idx="5046">
                  <c:v>0.12375655770299999</c:v>
                </c:pt>
                <c:pt idx="5047">
                  <c:v>0.1238973587751</c:v>
                </c:pt>
                <c:pt idx="5048">
                  <c:v>0.1240014135838</c:v>
                </c:pt>
                <c:pt idx="5049">
                  <c:v>0.12413235753769999</c:v>
                </c:pt>
                <c:pt idx="5050">
                  <c:v>0.1242696642876</c:v>
                </c:pt>
                <c:pt idx="5051">
                  <c:v>0.1244431436062</c:v>
                </c:pt>
                <c:pt idx="5052">
                  <c:v>0.1246188953519</c:v>
                </c:pt>
                <c:pt idx="5053">
                  <c:v>0.12472775578500001</c:v>
                </c:pt>
                <c:pt idx="5054">
                  <c:v>0.1249029934406</c:v>
                </c:pt>
                <c:pt idx="5055">
                  <c:v>0.12511077523229999</c:v>
                </c:pt>
                <c:pt idx="5056">
                  <c:v>0.1252851337194</c:v>
                </c:pt>
                <c:pt idx="5057">
                  <c:v>0.12545700371269999</c:v>
                </c:pt>
                <c:pt idx="5058">
                  <c:v>0.12559030950069999</c:v>
                </c:pt>
                <c:pt idx="5059">
                  <c:v>0.12571842968460001</c:v>
                </c:pt>
                <c:pt idx="5060">
                  <c:v>0.1258628368378</c:v>
                </c:pt>
                <c:pt idx="5061">
                  <c:v>0.12601064145570001</c:v>
                </c:pt>
                <c:pt idx="5062">
                  <c:v>0.12622611224649999</c:v>
                </c:pt>
                <c:pt idx="5063">
                  <c:v>0.12635752558710001</c:v>
                </c:pt>
                <c:pt idx="5064">
                  <c:v>0.12645998597149999</c:v>
                </c:pt>
                <c:pt idx="5065">
                  <c:v>0.12659400701519999</c:v>
                </c:pt>
                <c:pt idx="5066">
                  <c:v>0.12676864862439999</c:v>
                </c:pt>
                <c:pt idx="5067">
                  <c:v>0.12690699100489999</c:v>
                </c:pt>
                <c:pt idx="5068">
                  <c:v>0.1270429342985</c:v>
                </c:pt>
                <c:pt idx="5069">
                  <c:v>0.1272470355034</c:v>
                </c:pt>
                <c:pt idx="5070">
                  <c:v>0.12741528451440001</c:v>
                </c:pt>
                <c:pt idx="5071">
                  <c:v>0.12761914730070001</c:v>
                </c:pt>
                <c:pt idx="5072">
                  <c:v>0.1278104186058</c:v>
                </c:pt>
                <c:pt idx="5073">
                  <c:v>0.12796615064139999</c:v>
                </c:pt>
                <c:pt idx="5074">
                  <c:v>0.12814825773239999</c:v>
                </c:pt>
                <c:pt idx="5075">
                  <c:v>0.128407523036</c:v>
                </c:pt>
                <c:pt idx="5076">
                  <c:v>0.12853822112079999</c:v>
                </c:pt>
                <c:pt idx="5077">
                  <c:v>0.1286379694939</c:v>
                </c:pt>
                <c:pt idx="5078">
                  <c:v>0.12871353328230001</c:v>
                </c:pt>
                <c:pt idx="5079">
                  <c:v>0.12878294289110001</c:v>
                </c:pt>
                <c:pt idx="5080">
                  <c:v>0.12886527180669999</c:v>
                </c:pt>
                <c:pt idx="5081">
                  <c:v>0.12894779443740001</c:v>
                </c:pt>
                <c:pt idx="5082">
                  <c:v>0.1290287226439</c:v>
                </c:pt>
                <c:pt idx="5083">
                  <c:v>0.1291032731533</c:v>
                </c:pt>
                <c:pt idx="5084">
                  <c:v>0.1292205303907</c:v>
                </c:pt>
                <c:pt idx="5085">
                  <c:v>0.12929055094719999</c:v>
                </c:pt>
                <c:pt idx="5086">
                  <c:v>0.1293972730637</c:v>
                </c:pt>
                <c:pt idx="5087">
                  <c:v>0.12950405478480001</c:v>
                </c:pt>
                <c:pt idx="5088">
                  <c:v>0.12961871922019999</c:v>
                </c:pt>
                <c:pt idx="5089">
                  <c:v>0.1297285705805</c:v>
                </c:pt>
                <c:pt idx="5090">
                  <c:v>0.12987428903580001</c:v>
                </c:pt>
                <c:pt idx="5091">
                  <c:v>0.1299786269665</c:v>
                </c:pt>
                <c:pt idx="5092">
                  <c:v>0.13009223341939999</c:v>
                </c:pt>
                <c:pt idx="5093">
                  <c:v>0.13020354509349999</c:v>
                </c:pt>
                <c:pt idx="5094">
                  <c:v>0.13032163679600001</c:v>
                </c:pt>
                <c:pt idx="5095">
                  <c:v>0.1304224580526</c:v>
                </c:pt>
                <c:pt idx="5096">
                  <c:v>0.13048832118510001</c:v>
                </c:pt>
                <c:pt idx="5097">
                  <c:v>0.13059592247009999</c:v>
                </c:pt>
                <c:pt idx="5098">
                  <c:v>0.13066503405570001</c:v>
                </c:pt>
                <c:pt idx="5099">
                  <c:v>0.13077332079410001</c:v>
                </c:pt>
                <c:pt idx="5100">
                  <c:v>0.13087962567809999</c:v>
                </c:pt>
                <c:pt idx="5101">
                  <c:v>0.1309841126204</c:v>
                </c:pt>
                <c:pt idx="5102">
                  <c:v>0.13109576702119999</c:v>
                </c:pt>
                <c:pt idx="5103">
                  <c:v>0.13116903603079999</c:v>
                </c:pt>
                <c:pt idx="5104">
                  <c:v>0.13131882250310001</c:v>
                </c:pt>
                <c:pt idx="5105">
                  <c:v>0.13142153620720001</c:v>
                </c:pt>
                <c:pt idx="5106">
                  <c:v>0.13155966997150001</c:v>
                </c:pt>
                <c:pt idx="5107">
                  <c:v>0.1316644996405</c:v>
                </c:pt>
                <c:pt idx="5108">
                  <c:v>0.13173259794709999</c:v>
                </c:pt>
                <c:pt idx="5109">
                  <c:v>0.13183419406409999</c:v>
                </c:pt>
                <c:pt idx="5110">
                  <c:v>0.13190698623659999</c:v>
                </c:pt>
                <c:pt idx="5111">
                  <c:v>0.13197617232799999</c:v>
                </c:pt>
                <c:pt idx="5112">
                  <c:v>0.13208085298540001</c:v>
                </c:pt>
                <c:pt idx="5113">
                  <c:v>0.1321897953749</c:v>
                </c:pt>
                <c:pt idx="5114">
                  <c:v>0.1322842389345</c:v>
                </c:pt>
                <c:pt idx="5115">
                  <c:v>0.1323844045401</c:v>
                </c:pt>
                <c:pt idx="5116">
                  <c:v>0.13248823583130001</c:v>
                </c:pt>
                <c:pt idx="5117">
                  <c:v>0.13259080052380001</c:v>
                </c:pt>
                <c:pt idx="5118">
                  <c:v>0.13269568979740001</c:v>
                </c:pt>
                <c:pt idx="5119">
                  <c:v>0.13279823958869999</c:v>
                </c:pt>
                <c:pt idx="5120">
                  <c:v>0.1328927576542</c:v>
                </c:pt>
                <c:pt idx="5121">
                  <c:v>0.1330263912678</c:v>
                </c:pt>
                <c:pt idx="5122">
                  <c:v>0.1331242322922</c:v>
                </c:pt>
                <c:pt idx="5123">
                  <c:v>0.13323237001900001</c:v>
                </c:pt>
                <c:pt idx="5124">
                  <c:v>0.13333056867119999</c:v>
                </c:pt>
                <c:pt idx="5125">
                  <c:v>0.13346742093559999</c:v>
                </c:pt>
                <c:pt idx="5126">
                  <c:v>0.13356760144230001</c:v>
                </c:pt>
                <c:pt idx="5127">
                  <c:v>0.13367313146590001</c:v>
                </c:pt>
                <c:pt idx="5128">
                  <c:v>0.1337720453739</c:v>
                </c:pt>
                <c:pt idx="5129">
                  <c:v>0.13386975228789999</c:v>
                </c:pt>
                <c:pt idx="5130">
                  <c:v>0.13399706780910001</c:v>
                </c:pt>
                <c:pt idx="5131">
                  <c:v>0.13409803807740001</c:v>
                </c:pt>
                <c:pt idx="5132">
                  <c:v>0.13420163095000001</c:v>
                </c:pt>
                <c:pt idx="5133">
                  <c:v>0.13430207967759999</c:v>
                </c:pt>
                <c:pt idx="5134">
                  <c:v>0.13443252444270001</c:v>
                </c:pt>
                <c:pt idx="5135">
                  <c:v>0.13456149399280001</c:v>
                </c:pt>
                <c:pt idx="5136">
                  <c:v>0.13466288149360001</c:v>
                </c:pt>
                <c:pt idx="5137">
                  <c:v>0.13477209210400001</c:v>
                </c:pt>
                <c:pt idx="5138">
                  <c:v>0.1348848938942</c:v>
                </c:pt>
                <c:pt idx="5139">
                  <c:v>0.1350214183331</c:v>
                </c:pt>
                <c:pt idx="5140">
                  <c:v>0.13515426218509999</c:v>
                </c:pt>
                <c:pt idx="5141">
                  <c:v>0.1352872103453</c:v>
                </c:pt>
                <c:pt idx="5142">
                  <c:v>0.13538122177119999</c:v>
                </c:pt>
                <c:pt idx="5143">
                  <c:v>0.13548564910890001</c:v>
                </c:pt>
                <c:pt idx="5144">
                  <c:v>0.1355931609869</c:v>
                </c:pt>
                <c:pt idx="5145">
                  <c:v>0.13573354482649999</c:v>
                </c:pt>
                <c:pt idx="5146">
                  <c:v>0.13587136566640001</c:v>
                </c:pt>
                <c:pt idx="5147">
                  <c:v>0.1359686553478</c:v>
                </c:pt>
                <c:pt idx="5148">
                  <c:v>0.13606949150559999</c:v>
                </c:pt>
                <c:pt idx="5149">
                  <c:v>0.1361680328846</c:v>
                </c:pt>
                <c:pt idx="5150">
                  <c:v>0.13629962503910001</c:v>
                </c:pt>
                <c:pt idx="5151">
                  <c:v>0.13643695414070001</c:v>
                </c:pt>
                <c:pt idx="5152">
                  <c:v>0.1365370452404</c:v>
                </c:pt>
                <c:pt idx="5153">
                  <c:v>0.13663892447949999</c:v>
                </c:pt>
                <c:pt idx="5154">
                  <c:v>0.13677053153509999</c:v>
                </c:pt>
                <c:pt idx="5155">
                  <c:v>0.1368702054024</c:v>
                </c:pt>
                <c:pt idx="5156">
                  <c:v>0.13697427511220001</c:v>
                </c:pt>
                <c:pt idx="5157">
                  <c:v>0.1370756626129</c:v>
                </c:pt>
                <c:pt idx="5158">
                  <c:v>0.1371738165617</c:v>
                </c:pt>
                <c:pt idx="5159">
                  <c:v>0.1372701227665</c:v>
                </c:pt>
                <c:pt idx="5160">
                  <c:v>0.13733538985249999</c:v>
                </c:pt>
                <c:pt idx="5161">
                  <c:v>0.13740979135039999</c:v>
                </c:pt>
                <c:pt idx="5162">
                  <c:v>0.1374899446964</c:v>
                </c:pt>
                <c:pt idx="5163">
                  <c:v>0.13756355643269999</c:v>
                </c:pt>
                <c:pt idx="5164">
                  <c:v>0.1376487761736</c:v>
                </c:pt>
                <c:pt idx="5165">
                  <c:v>0.13772518932819999</c:v>
                </c:pt>
                <c:pt idx="5166">
                  <c:v>0.1378013938665</c:v>
                </c:pt>
                <c:pt idx="5167">
                  <c:v>0.1378770917654</c:v>
                </c:pt>
                <c:pt idx="5168">
                  <c:v>0.13795651495460001</c:v>
                </c:pt>
                <c:pt idx="5169">
                  <c:v>0.13802815973759999</c:v>
                </c:pt>
                <c:pt idx="5170">
                  <c:v>0.13810560107229999</c:v>
                </c:pt>
                <c:pt idx="5171">
                  <c:v>0.13817796111110001</c:v>
                </c:pt>
                <c:pt idx="5172">
                  <c:v>0.13829027116299999</c:v>
                </c:pt>
                <c:pt idx="5173">
                  <c:v>0.13839381933209999</c:v>
                </c:pt>
                <c:pt idx="5174">
                  <c:v>0.13846011459829999</c:v>
                </c:pt>
                <c:pt idx="5175">
                  <c:v>0.13856740295889999</c:v>
                </c:pt>
                <c:pt idx="5176">
                  <c:v>0.13866405189039999</c:v>
                </c:pt>
                <c:pt idx="5177">
                  <c:v>0.1387756466866</c:v>
                </c:pt>
                <c:pt idx="5178">
                  <c:v>0.1388817429543</c:v>
                </c:pt>
                <c:pt idx="5179">
                  <c:v>0.13898634910579999</c:v>
                </c:pt>
                <c:pt idx="5180">
                  <c:v>0.13906246423720001</c:v>
                </c:pt>
                <c:pt idx="5181">
                  <c:v>0.13916037976740001</c:v>
                </c:pt>
                <c:pt idx="5182">
                  <c:v>0.13926614820960001</c:v>
                </c:pt>
                <c:pt idx="5183">
                  <c:v>0.139365196228</c:v>
                </c:pt>
                <c:pt idx="5184">
                  <c:v>0.1394674628973</c:v>
                </c:pt>
                <c:pt idx="5185">
                  <c:v>0.13961133360860001</c:v>
                </c:pt>
                <c:pt idx="5186">
                  <c:v>0.13971662521360001</c:v>
                </c:pt>
                <c:pt idx="5187">
                  <c:v>0.13978733122350001</c:v>
                </c:pt>
                <c:pt idx="5188">
                  <c:v>0.1398903280497</c:v>
                </c:pt>
                <c:pt idx="5189">
                  <c:v>0.13995708525180001</c:v>
                </c:pt>
                <c:pt idx="5190">
                  <c:v>0.140063777566</c:v>
                </c:pt>
                <c:pt idx="5191">
                  <c:v>0.14016310870650001</c:v>
                </c:pt>
                <c:pt idx="5192">
                  <c:v>0.1402641683817</c:v>
                </c:pt>
                <c:pt idx="5193">
                  <c:v>0.14036154747009999</c:v>
                </c:pt>
                <c:pt idx="5194">
                  <c:v>0.14046347141269999</c:v>
                </c:pt>
                <c:pt idx="5195">
                  <c:v>0.14056751132010001</c:v>
                </c:pt>
                <c:pt idx="5196">
                  <c:v>0.140635818243</c:v>
                </c:pt>
                <c:pt idx="5197">
                  <c:v>0.14073371887210001</c:v>
                </c:pt>
                <c:pt idx="5198">
                  <c:v>0.14082735776899999</c:v>
                </c:pt>
                <c:pt idx="5199">
                  <c:v>0.14093187451360001</c:v>
                </c:pt>
                <c:pt idx="5200">
                  <c:v>0.14103403687480001</c:v>
                </c:pt>
                <c:pt idx="5201">
                  <c:v>0.1411370337009</c:v>
                </c:pt>
                <c:pt idx="5202">
                  <c:v>0.1412364691496</c:v>
                </c:pt>
                <c:pt idx="5203">
                  <c:v>0.14133521914479999</c:v>
                </c:pt>
                <c:pt idx="5204">
                  <c:v>0.1414348632097</c:v>
                </c:pt>
                <c:pt idx="5205">
                  <c:v>0.14153578877449999</c:v>
                </c:pt>
                <c:pt idx="5206">
                  <c:v>0.1416334211826</c:v>
                </c:pt>
                <c:pt idx="5207">
                  <c:v>0.14169503748420001</c:v>
                </c:pt>
                <c:pt idx="5208">
                  <c:v>0.14179350435730001</c:v>
                </c:pt>
                <c:pt idx="5209">
                  <c:v>0.1418914347887</c:v>
                </c:pt>
                <c:pt idx="5210">
                  <c:v>0.14201630651950001</c:v>
                </c:pt>
                <c:pt idx="5211">
                  <c:v>0.1421126276255</c:v>
                </c:pt>
                <c:pt idx="5212">
                  <c:v>0.14220851659770001</c:v>
                </c:pt>
                <c:pt idx="5213">
                  <c:v>0.14227201044560001</c:v>
                </c:pt>
                <c:pt idx="5214">
                  <c:v>0.14236941933630001</c:v>
                </c:pt>
                <c:pt idx="5215">
                  <c:v>0.14246702194210001</c:v>
                </c:pt>
                <c:pt idx="5216">
                  <c:v>0.14256249368189999</c:v>
                </c:pt>
                <c:pt idx="5217">
                  <c:v>0.1426262706518</c:v>
                </c:pt>
                <c:pt idx="5218">
                  <c:v>0.142713919282</c:v>
                </c:pt>
                <c:pt idx="5219">
                  <c:v>0.14281108975410001</c:v>
                </c:pt>
                <c:pt idx="5220">
                  <c:v>0.14294356107709999</c:v>
                </c:pt>
                <c:pt idx="5221">
                  <c:v>0.14304791390900001</c:v>
                </c:pt>
                <c:pt idx="5222">
                  <c:v>0.14316868782039999</c:v>
                </c:pt>
                <c:pt idx="5223">
                  <c:v>0.14325988292690001</c:v>
                </c:pt>
                <c:pt idx="5224">
                  <c:v>0.14334751665590001</c:v>
                </c:pt>
                <c:pt idx="5225">
                  <c:v>0.1434836536646</c:v>
                </c:pt>
                <c:pt idx="5226">
                  <c:v>0.1435839831829</c:v>
                </c:pt>
                <c:pt idx="5227">
                  <c:v>0.1436900049448</c:v>
                </c:pt>
                <c:pt idx="5228">
                  <c:v>0.143786534667</c:v>
                </c:pt>
                <c:pt idx="5229">
                  <c:v>0.1438839882612</c:v>
                </c:pt>
                <c:pt idx="5230">
                  <c:v>0.14400896430019999</c:v>
                </c:pt>
                <c:pt idx="5231">
                  <c:v>0.14414459466929999</c:v>
                </c:pt>
                <c:pt idx="5232">
                  <c:v>0.14424490928649999</c:v>
                </c:pt>
                <c:pt idx="5233">
                  <c:v>0.14434917271139999</c:v>
                </c:pt>
                <c:pt idx="5234">
                  <c:v>0.14444759488110001</c:v>
                </c:pt>
                <c:pt idx="5235">
                  <c:v>0.1446166336536</c:v>
                </c:pt>
                <c:pt idx="5236">
                  <c:v>0.14471460878850001</c:v>
                </c:pt>
                <c:pt idx="5237">
                  <c:v>0.14484789967539999</c:v>
                </c:pt>
                <c:pt idx="5238">
                  <c:v>0.14493867754940001</c:v>
                </c:pt>
                <c:pt idx="5239">
                  <c:v>0.1450723409653</c:v>
                </c:pt>
                <c:pt idx="5240">
                  <c:v>0.14517062902450001</c:v>
                </c:pt>
                <c:pt idx="5241">
                  <c:v>0.14530016481880001</c:v>
                </c:pt>
                <c:pt idx="5242">
                  <c:v>0.14552278816700001</c:v>
                </c:pt>
                <c:pt idx="5243">
                  <c:v>0.1456744372845</c:v>
                </c:pt>
                <c:pt idx="5244">
                  <c:v>0.14579661190509999</c:v>
                </c:pt>
                <c:pt idx="5245">
                  <c:v>0.1459245830774</c:v>
                </c:pt>
                <c:pt idx="5246">
                  <c:v>0.14609219133849999</c:v>
                </c:pt>
                <c:pt idx="5247">
                  <c:v>0.14625582098959999</c:v>
                </c:pt>
                <c:pt idx="5248">
                  <c:v>0.1463524401188</c:v>
                </c:pt>
                <c:pt idx="5249">
                  <c:v>0.14650671184059999</c:v>
                </c:pt>
                <c:pt idx="5250">
                  <c:v>0.14665906131270001</c:v>
                </c:pt>
                <c:pt idx="5251">
                  <c:v>0.14681611955169999</c:v>
                </c:pt>
                <c:pt idx="5252">
                  <c:v>0.14703240990640001</c:v>
                </c:pt>
                <c:pt idx="5253">
                  <c:v>0.14716155827050001</c:v>
                </c:pt>
                <c:pt idx="5254">
                  <c:v>0.147293433547</c:v>
                </c:pt>
                <c:pt idx="5255">
                  <c:v>0.14751417934889999</c:v>
                </c:pt>
                <c:pt idx="5256">
                  <c:v>0.14764654636380001</c:v>
                </c:pt>
                <c:pt idx="5257">
                  <c:v>0.1477461755276</c:v>
                </c:pt>
                <c:pt idx="5258">
                  <c:v>0.14790639281269999</c:v>
                </c:pt>
                <c:pt idx="5259">
                  <c:v>0.14806155860420001</c:v>
                </c:pt>
                <c:pt idx="5260">
                  <c:v>0.1483734548092</c:v>
                </c:pt>
                <c:pt idx="5261">
                  <c:v>0.1486672610044</c:v>
                </c:pt>
                <c:pt idx="5262">
                  <c:v>0.1488507539034</c:v>
                </c:pt>
                <c:pt idx="5263">
                  <c:v>0.1490057855844</c:v>
                </c:pt>
                <c:pt idx="5264">
                  <c:v>0.149167522788</c:v>
                </c:pt>
                <c:pt idx="5265">
                  <c:v>0.1493776142597</c:v>
                </c:pt>
                <c:pt idx="5266">
                  <c:v>0.14957669377329999</c:v>
                </c:pt>
                <c:pt idx="5267">
                  <c:v>0.14990015327930001</c:v>
                </c:pt>
                <c:pt idx="5268">
                  <c:v>0.1500367671251</c:v>
                </c:pt>
                <c:pt idx="5269">
                  <c:v>0.15019863843920001</c:v>
                </c:pt>
                <c:pt idx="5270">
                  <c:v>0.15032598376270001</c:v>
                </c:pt>
                <c:pt idx="5271">
                  <c:v>0.15049187839030001</c:v>
                </c:pt>
                <c:pt idx="5272">
                  <c:v>0.1506692022085</c:v>
                </c:pt>
                <c:pt idx="5273">
                  <c:v>0.1508080512285</c:v>
                </c:pt>
                <c:pt idx="5274">
                  <c:v>0.15093816816809999</c:v>
                </c:pt>
                <c:pt idx="5275">
                  <c:v>0.15109939873219999</c:v>
                </c:pt>
                <c:pt idx="5276">
                  <c:v>0.15123288333420001</c:v>
                </c:pt>
                <c:pt idx="5277">
                  <c:v>0.15139923989769999</c:v>
                </c:pt>
                <c:pt idx="5278">
                  <c:v>0.1515293866396</c:v>
                </c:pt>
                <c:pt idx="5279">
                  <c:v>0.15163119137289999</c:v>
                </c:pt>
                <c:pt idx="5280">
                  <c:v>0.1517012864351</c:v>
                </c:pt>
                <c:pt idx="5281">
                  <c:v>0.15180809795860001</c:v>
                </c:pt>
                <c:pt idx="5282">
                  <c:v>0.1519118994474</c:v>
                </c:pt>
                <c:pt idx="5283">
                  <c:v>0.15200825035570001</c:v>
                </c:pt>
                <c:pt idx="5284">
                  <c:v>0.15217916667459999</c:v>
                </c:pt>
                <c:pt idx="5285">
                  <c:v>0.1523028314114</c:v>
                </c:pt>
                <c:pt idx="5286">
                  <c:v>0.15240374207499999</c:v>
                </c:pt>
                <c:pt idx="5287">
                  <c:v>0.15253418684010001</c:v>
                </c:pt>
                <c:pt idx="5288">
                  <c:v>0.15267546474929999</c:v>
                </c:pt>
                <c:pt idx="5289">
                  <c:v>0.15276825428009999</c:v>
                </c:pt>
                <c:pt idx="5290">
                  <c:v>0.1530067324638</c:v>
                </c:pt>
                <c:pt idx="5291">
                  <c:v>0.15318343043329999</c:v>
                </c:pt>
                <c:pt idx="5292">
                  <c:v>0.15332308411600001</c:v>
                </c:pt>
                <c:pt idx="5293">
                  <c:v>0.15345275402069999</c:v>
                </c:pt>
                <c:pt idx="5294">
                  <c:v>0.15352205932140001</c:v>
                </c:pt>
                <c:pt idx="5295">
                  <c:v>0.1536297798157</c:v>
                </c:pt>
                <c:pt idx="5296">
                  <c:v>0.1537402123213</c:v>
                </c:pt>
                <c:pt idx="5297">
                  <c:v>0.15385316312309999</c:v>
                </c:pt>
                <c:pt idx="5298">
                  <c:v>0.153990060091</c:v>
                </c:pt>
                <c:pt idx="5299">
                  <c:v>0.15409058332440001</c:v>
                </c:pt>
                <c:pt idx="5300">
                  <c:v>0.15423326194289999</c:v>
                </c:pt>
                <c:pt idx="5301">
                  <c:v>0.1543043255806</c:v>
                </c:pt>
                <c:pt idx="5302">
                  <c:v>0.15441392362119999</c:v>
                </c:pt>
                <c:pt idx="5303">
                  <c:v>0.15451808273789999</c:v>
                </c:pt>
                <c:pt idx="5304">
                  <c:v>0.15462435781959999</c:v>
                </c:pt>
                <c:pt idx="5305">
                  <c:v>0.1547300219536</c:v>
                </c:pt>
                <c:pt idx="5306">
                  <c:v>0.15479440987109999</c:v>
                </c:pt>
                <c:pt idx="5307">
                  <c:v>0.1549054533243</c:v>
                </c:pt>
                <c:pt idx="5308">
                  <c:v>0.15497413277630001</c:v>
                </c:pt>
                <c:pt idx="5309">
                  <c:v>0.15507581830020001</c:v>
                </c:pt>
                <c:pt idx="5310">
                  <c:v>0.1551869064569</c:v>
                </c:pt>
                <c:pt idx="5311">
                  <c:v>0.15525509417059999</c:v>
                </c:pt>
                <c:pt idx="5312">
                  <c:v>0.1553604453802</c:v>
                </c:pt>
                <c:pt idx="5313">
                  <c:v>0.15547034144399999</c:v>
                </c:pt>
                <c:pt idx="5314">
                  <c:v>0.15557149052620001</c:v>
                </c:pt>
                <c:pt idx="5315">
                  <c:v>0.1556769758463</c:v>
                </c:pt>
                <c:pt idx="5316">
                  <c:v>0.15578205883499999</c:v>
                </c:pt>
                <c:pt idx="5317">
                  <c:v>0.15584929287429999</c:v>
                </c:pt>
                <c:pt idx="5318">
                  <c:v>0.15592350065710001</c:v>
                </c:pt>
                <c:pt idx="5319">
                  <c:v>0.15602830052380001</c:v>
                </c:pt>
                <c:pt idx="5320">
                  <c:v>0.15612967312340001</c:v>
                </c:pt>
                <c:pt idx="5321">
                  <c:v>0.1562004089355</c:v>
                </c:pt>
                <c:pt idx="5322">
                  <c:v>0.15630759298800001</c:v>
                </c:pt>
                <c:pt idx="5323">
                  <c:v>0.156416118145</c:v>
                </c:pt>
                <c:pt idx="5324">
                  <c:v>0.15652203559880001</c:v>
                </c:pt>
                <c:pt idx="5325">
                  <c:v>0.15662211179730001</c:v>
                </c:pt>
                <c:pt idx="5326">
                  <c:v>0.15672114491460001</c:v>
                </c:pt>
                <c:pt idx="5327">
                  <c:v>0.15682044625280001</c:v>
                </c:pt>
                <c:pt idx="5328">
                  <c:v>0.15692685544490001</c:v>
                </c:pt>
                <c:pt idx="5329">
                  <c:v>0.1569974273443</c:v>
                </c:pt>
                <c:pt idx="5330">
                  <c:v>0.157106667757</c:v>
                </c:pt>
                <c:pt idx="5331">
                  <c:v>0.15721429884429999</c:v>
                </c:pt>
                <c:pt idx="5332">
                  <c:v>0.15727894008160001</c:v>
                </c:pt>
                <c:pt idx="5333">
                  <c:v>0.15737931430339999</c:v>
                </c:pt>
                <c:pt idx="5334">
                  <c:v>0.15748576819900001</c:v>
                </c:pt>
                <c:pt idx="5335">
                  <c:v>0.15762484073640001</c:v>
                </c:pt>
                <c:pt idx="5336">
                  <c:v>0.15775702893730001</c:v>
                </c:pt>
                <c:pt idx="5337">
                  <c:v>0.15785853564739999</c:v>
                </c:pt>
                <c:pt idx="5338">
                  <c:v>0.15795540809629999</c:v>
                </c:pt>
                <c:pt idx="5339">
                  <c:v>0.15805591642860001</c:v>
                </c:pt>
                <c:pt idx="5340">
                  <c:v>0.15815186500549999</c:v>
                </c:pt>
                <c:pt idx="5341">
                  <c:v>0.1582496762276</c:v>
                </c:pt>
                <c:pt idx="5342">
                  <c:v>0.1583902835846</c:v>
                </c:pt>
                <c:pt idx="5343">
                  <c:v>0.15852324664590001</c:v>
                </c:pt>
                <c:pt idx="5344">
                  <c:v>0.15865807235240001</c:v>
                </c:pt>
                <c:pt idx="5345">
                  <c:v>0.1587601900101</c:v>
                </c:pt>
                <c:pt idx="5346">
                  <c:v>0.15888267755509999</c:v>
                </c:pt>
                <c:pt idx="5347">
                  <c:v>0.1590044945478</c:v>
                </c:pt>
                <c:pt idx="5348">
                  <c:v>0.1591006219387</c:v>
                </c:pt>
                <c:pt idx="5349">
                  <c:v>0.15926726162429999</c:v>
                </c:pt>
                <c:pt idx="5350">
                  <c:v>0.1593656539917</c:v>
                </c:pt>
                <c:pt idx="5351">
                  <c:v>0.15954090654850001</c:v>
                </c:pt>
                <c:pt idx="5352">
                  <c:v>0.15970936417580001</c:v>
                </c:pt>
                <c:pt idx="5353">
                  <c:v>0.159837141633</c:v>
                </c:pt>
                <c:pt idx="5354">
                  <c:v>0.1599694937468</c:v>
                </c:pt>
                <c:pt idx="5355">
                  <c:v>0.16013360023500001</c:v>
                </c:pt>
                <c:pt idx="5356">
                  <c:v>0.16031576693060001</c:v>
                </c:pt>
                <c:pt idx="5357">
                  <c:v>0.16044747829440001</c:v>
                </c:pt>
                <c:pt idx="5358">
                  <c:v>0.16057731211189999</c:v>
                </c:pt>
                <c:pt idx="5359">
                  <c:v>0.16070598363880001</c:v>
                </c:pt>
                <c:pt idx="5360">
                  <c:v>0.16082955896850001</c:v>
                </c:pt>
                <c:pt idx="5361">
                  <c:v>0.1609543114901</c:v>
                </c:pt>
                <c:pt idx="5362">
                  <c:v>0.16111408174040001</c:v>
                </c:pt>
                <c:pt idx="5363">
                  <c:v>0.16127055883409999</c:v>
                </c:pt>
                <c:pt idx="5364">
                  <c:v>0.16146133840079999</c:v>
                </c:pt>
                <c:pt idx="5365">
                  <c:v>0.16175131499770001</c:v>
                </c:pt>
                <c:pt idx="5366">
                  <c:v>0.1619091331959</c:v>
                </c:pt>
                <c:pt idx="5367">
                  <c:v>0.1620982885361</c:v>
                </c:pt>
                <c:pt idx="5368">
                  <c:v>0.16225837171079999</c:v>
                </c:pt>
                <c:pt idx="5369">
                  <c:v>0.1623549610376</c:v>
                </c:pt>
                <c:pt idx="5370">
                  <c:v>0.1625093817711</c:v>
                </c:pt>
                <c:pt idx="5371">
                  <c:v>0.16266414523120001</c:v>
                </c:pt>
                <c:pt idx="5372">
                  <c:v>0.16281644999979999</c:v>
                </c:pt>
                <c:pt idx="5373">
                  <c:v>0.16300757229330001</c:v>
                </c:pt>
                <c:pt idx="5374">
                  <c:v>0.16326454281809999</c:v>
                </c:pt>
                <c:pt idx="5375">
                  <c:v>0.1635026335716</c:v>
                </c:pt>
                <c:pt idx="5376">
                  <c:v>0.16372418403630001</c:v>
                </c:pt>
                <c:pt idx="5377">
                  <c:v>0.1640336066484</c:v>
                </c:pt>
                <c:pt idx="5378">
                  <c:v>0.16415296494959999</c:v>
                </c:pt>
                <c:pt idx="5379">
                  <c:v>0.1643369048834</c:v>
                </c:pt>
                <c:pt idx="5380">
                  <c:v>0.1646529436111</c:v>
                </c:pt>
                <c:pt idx="5381">
                  <c:v>0.1649747788906</c:v>
                </c:pt>
                <c:pt idx="5382">
                  <c:v>0.1651291102171</c:v>
                </c:pt>
                <c:pt idx="5383">
                  <c:v>0.16528068482880001</c:v>
                </c:pt>
                <c:pt idx="5384">
                  <c:v>0.16561046242710001</c:v>
                </c:pt>
                <c:pt idx="5385">
                  <c:v>0.16587246954439999</c:v>
                </c:pt>
                <c:pt idx="5386">
                  <c:v>0.16617536544799999</c:v>
                </c:pt>
                <c:pt idx="5387">
                  <c:v>0.16648322343829999</c:v>
                </c:pt>
                <c:pt idx="5388">
                  <c:v>0.16678950190540001</c:v>
                </c:pt>
                <c:pt idx="5389">
                  <c:v>0.16709920763969999</c:v>
                </c:pt>
                <c:pt idx="5390">
                  <c:v>0.16741845011709999</c:v>
                </c:pt>
                <c:pt idx="5391">
                  <c:v>0.1677280664444</c:v>
                </c:pt>
                <c:pt idx="5392">
                  <c:v>0.16805425286289999</c:v>
                </c:pt>
                <c:pt idx="5393">
                  <c:v>0.16837304830550001</c:v>
                </c:pt>
                <c:pt idx="5394">
                  <c:v>0.16869103908540001</c:v>
                </c:pt>
                <c:pt idx="5395">
                  <c:v>0.16901046037670001</c:v>
                </c:pt>
                <c:pt idx="5396">
                  <c:v>0.16932030022139999</c:v>
                </c:pt>
                <c:pt idx="5397">
                  <c:v>0.1694059073925</c:v>
                </c:pt>
                <c:pt idx="5398">
                  <c:v>0.16945484280590001</c:v>
                </c:pt>
                <c:pt idx="5399">
                  <c:v>0.16950146853920001</c:v>
                </c:pt>
                <c:pt idx="5400">
                  <c:v>0.16955417394639999</c:v>
                </c:pt>
                <c:pt idx="5401">
                  <c:v>0.1696099191904</c:v>
                </c:pt>
                <c:pt idx="5402">
                  <c:v>0.16966620087619999</c:v>
                </c:pt>
                <c:pt idx="5403">
                  <c:v>0.1697219461203</c:v>
                </c:pt>
                <c:pt idx="5404">
                  <c:v>0.16977751255039999</c:v>
                </c:pt>
                <c:pt idx="5405">
                  <c:v>0.1698336899281</c:v>
                </c:pt>
                <c:pt idx="5406">
                  <c:v>0.16988465189929999</c:v>
                </c:pt>
                <c:pt idx="5407">
                  <c:v>0.1699717193842</c:v>
                </c:pt>
                <c:pt idx="5408">
                  <c:v>0.17005737125869999</c:v>
                </c:pt>
                <c:pt idx="5409">
                  <c:v>0.17013324797150001</c:v>
                </c:pt>
                <c:pt idx="5410">
                  <c:v>0.17020730674269999</c:v>
                </c:pt>
                <c:pt idx="5411">
                  <c:v>0.1703189909458</c:v>
                </c:pt>
                <c:pt idx="5412">
                  <c:v>0.1704282015562</c:v>
                </c:pt>
                <c:pt idx="5413">
                  <c:v>0.17057351768019999</c:v>
                </c:pt>
                <c:pt idx="5414">
                  <c:v>0.17071317136290001</c:v>
                </c:pt>
                <c:pt idx="5415">
                  <c:v>0.17081339657309999</c:v>
                </c:pt>
                <c:pt idx="5416">
                  <c:v>0.17091517150400001</c:v>
                </c:pt>
                <c:pt idx="5417">
                  <c:v>0.1710503548384</c:v>
                </c:pt>
                <c:pt idx="5418">
                  <c:v>0.1711828708649</c:v>
                </c:pt>
                <c:pt idx="5419">
                  <c:v>0.17132012546059999</c:v>
                </c:pt>
                <c:pt idx="5420">
                  <c:v>0.17145632207389999</c:v>
                </c:pt>
                <c:pt idx="5421">
                  <c:v>0.1716202497482</c:v>
                </c:pt>
                <c:pt idx="5422">
                  <c:v>0.1717872917652</c:v>
                </c:pt>
                <c:pt idx="5423">
                  <c:v>0.17204165458680001</c:v>
                </c:pt>
                <c:pt idx="5424">
                  <c:v>0.17220626771450001</c:v>
                </c:pt>
                <c:pt idx="5425">
                  <c:v>0.1724006831646</c:v>
                </c:pt>
                <c:pt idx="5426">
                  <c:v>0.17270866036419999</c:v>
                </c:pt>
                <c:pt idx="5427">
                  <c:v>0.17303314805030001</c:v>
                </c:pt>
                <c:pt idx="5428">
                  <c:v>0.17333361506459999</c:v>
                </c:pt>
                <c:pt idx="5429">
                  <c:v>0.173643052578</c:v>
                </c:pt>
                <c:pt idx="5430">
                  <c:v>0.17395329475400001</c:v>
                </c:pt>
                <c:pt idx="5431">
                  <c:v>0.17428091168400001</c:v>
                </c:pt>
                <c:pt idx="5432">
                  <c:v>0.1745741069317</c:v>
                </c:pt>
                <c:pt idx="5433">
                  <c:v>0.17489339411259999</c:v>
                </c:pt>
                <c:pt idx="5434">
                  <c:v>0.1752171218395</c:v>
                </c:pt>
                <c:pt idx="5435">
                  <c:v>0.17553538084029999</c:v>
                </c:pt>
                <c:pt idx="5436">
                  <c:v>0.17584218084809999</c:v>
                </c:pt>
                <c:pt idx="5437">
                  <c:v>0.17615006864070001</c:v>
                </c:pt>
                <c:pt idx="5438">
                  <c:v>0.1764686405659</c:v>
                </c:pt>
                <c:pt idx="5439">
                  <c:v>0.1767653673887</c:v>
                </c:pt>
                <c:pt idx="5440">
                  <c:v>0.17705482244490001</c:v>
                </c:pt>
                <c:pt idx="5441">
                  <c:v>0.17736563086509999</c:v>
                </c:pt>
                <c:pt idx="5442">
                  <c:v>0.17768347263340001</c:v>
                </c:pt>
                <c:pt idx="5443">
                  <c:v>0.17793498933320001</c:v>
                </c:pt>
                <c:pt idx="5444">
                  <c:v>0.17825554311280001</c:v>
                </c:pt>
                <c:pt idx="5445">
                  <c:v>0.1785816550255</c:v>
                </c:pt>
                <c:pt idx="5446">
                  <c:v>0.1789021939039</c:v>
                </c:pt>
                <c:pt idx="5447">
                  <c:v>0.1792129427195</c:v>
                </c:pt>
                <c:pt idx="5448">
                  <c:v>0.1795359700918</c:v>
                </c:pt>
                <c:pt idx="5449">
                  <c:v>0.17985366284849999</c:v>
                </c:pt>
                <c:pt idx="5450">
                  <c:v>0.1801802664995</c:v>
                </c:pt>
                <c:pt idx="5451">
                  <c:v>0.180487588048</c:v>
                </c:pt>
                <c:pt idx="5452">
                  <c:v>0.18077327311040001</c:v>
                </c:pt>
                <c:pt idx="5453">
                  <c:v>0.18110623955729999</c:v>
                </c:pt>
                <c:pt idx="5454">
                  <c:v>0.18132822215559999</c:v>
                </c:pt>
                <c:pt idx="5455">
                  <c:v>0.18149274587629999</c:v>
                </c:pt>
                <c:pt idx="5456">
                  <c:v>0.1817196011543</c:v>
                </c:pt>
                <c:pt idx="5457">
                  <c:v>0.18197180330750001</c:v>
                </c:pt>
                <c:pt idx="5458">
                  <c:v>0.1821728795767</c:v>
                </c:pt>
                <c:pt idx="5459">
                  <c:v>0.1824967265129</c:v>
                </c:pt>
                <c:pt idx="5460">
                  <c:v>0.1827650815248</c:v>
                </c:pt>
                <c:pt idx="5461">
                  <c:v>0.18309950828550001</c:v>
                </c:pt>
                <c:pt idx="5462">
                  <c:v>0.18337044119830001</c:v>
                </c:pt>
                <c:pt idx="5463">
                  <c:v>0.18359701335430001</c:v>
                </c:pt>
                <c:pt idx="5464">
                  <c:v>0.1839271187782</c:v>
                </c:pt>
                <c:pt idx="5465">
                  <c:v>0.18428102135659999</c:v>
                </c:pt>
                <c:pt idx="5466">
                  <c:v>0.18461914360519999</c:v>
                </c:pt>
                <c:pt idx="5467">
                  <c:v>0.1849512904882</c:v>
                </c:pt>
                <c:pt idx="5468">
                  <c:v>0.18528456985950001</c:v>
                </c:pt>
                <c:pt idx="5469">
                  <c:v>0.185639321804</c:v>
                </c:pt>
                <c:pt idx="5470">
                  <c:v>0.1859845817089</c:v>
                </c:pt>
                <c:pt idx="5471">
                  <c:v>0.18617051839830001</c:v>
                </c:pt>
                <c:pt idx="5472">
                  <c:v>0.18640413880350001</c:v>
                </c:pt>
                <c:pt idx="5473">
                  <c:v>0.18661554157730001</c:v>
                </c:pt>
                <c:pt idx="5474">
                  <c:v>0.18690869212149999</c:v>
                </c:pt>
                <c:pt idx="5475">
                  <c:v>0.1871489733458</c:v>
                </c:pt>
                <c:pt idx="5476">
                  <c:v>0.187289327383</c:v>
                </c:pt>
                <c:pt idx="5477">
                  <c:v>0.18747465312479999</c:v>
                </c:pt>
                <c:pt idx="5478">
                  <c:v>0.1876778453588</c:v>
                </c:pt>
                <c:pt idx="5479">
                  <c:v>0.18784724175930001</c:v>
                </c:pt>
                <c:pt idx="5480">
                  <c:v>0.18799440562729999</c:v>
                </c:pt>
                <c:pt idx="5481">
                  <c:v>0.18816913664339999</c:v>
                </c:pt>
                <c:pt idx="5482">
                  <c:v>0.18830418586729999</c:v>
                </c:pt>
                <c:pt idx="5483">
                  <c:v>0.18844690918920001</c:v>
                </c:pt>
                <c:pt idx="5484">
                  <c:v>0.18862339854240001</c:v>
                </c:pt>
                <c:pt idx="5485">
                  <c:v>0.1888391673565</c:v>
                </c:pt>
                <c:pt idx="5486">
                  <c:v>0.1889823526144</c:v>
                </c:pt>
                <c:pt idx="5487">
                  <c:v>0.1891248822212</c:v>
                </c:pt>
                <c:pt idx="5488">
                  <c:v>0.1892596185207</c:v>
                </c:pt>
                <c:pt idx="5489">
                  <c:v>0.18946546316150001</c:v>
                </c:pt>
                <c:pt idx="5490">
                  <c:v>0.189676001668</c:v>
                </c:pt>
                <c:pt idx="5491">
                  <c:v>0.1899313032627</c:v>
                </c:pt>
                <c:pt idx="5492">
                  <c:v>0.1901447027922</c:v>
                </c:pt>
                <c:pt idx="5493">
                  <c:v>0.19031225144860001</c:v>
                </c:pt>
                <c:pt idx="5494">
                  <c:v>0.19042289257049999</c:v>
                </c:pt>
                <c:pt idx="5495">
                  <c:v>0.19060051441190001</c:v>
                </c:pt>
                <c:pt idx="5496">
                  <c:v>0.19081553816800001</c:v>
                </c:pt>
                <c:pt idx="5497">
                  <c:v>0.19103881716730001</c:v>
                </c:pt>
                <c:pt idx="5498">
                  <c:v>0.19119891524310001</c:v>
                </c:pt>
                <c:pt idx="5499">
                  <c:v>0.19135941565039999</c:v>
                </c:pt>
                <c:pt idx="5500">
                  <c:v>0.19150252640250001</c:v>
                </c:pt>
                <c:pt idx="5501">
                  <c:v>0.19172035157680001</c:v>
                </c:pt>
                <c:pt idx="5502">
                  <c:v>0.19185887277130001</c:v>
                </c:pt>
                <c:pt idx="5503">
                  <c:v>0.19196511805059999</c:v>
                </c:pt>
                <c:pt idx="5504">
                  <c:v>0.1920700520277</c:v>
                </c:pt>
                <c:pt idx="5505">
                  <c:v>0.19221310317519999</c:v>
                </c:pt>
                <c:pt idx="5506">
                  <c:v>0.1923871338367</c:v>
                </c:pt>
                <c:pt idx="5507">
                  <c:v>0.19251807034019999</c:v>
                </c:pt>
                <c:pt idx="5508">
                  <c:v>0.1926689147949</c:v>
                </c:pt>
                <c:pt idx="5509">
                  <c:v>0.19281351566310001</c:v>
                </c:pt>
                <c:pt idx="5510">
                  <c:v>0.19299136102200001</c:v>
                </c:pt>
                <c:pt idx="5511">
                  <c:v>0.1930905878544</c:v>
                </c:pt>
                <c:pt idx="5512">
                  <c:v>0.19319486618039999</c:v>
                </c:pt>
                <c:pt idx="5513">
                  <c:v>0.19332371652130001</c:v>
                </c:pt>
                <c:pt idx="5514">
                  <c:v>0.19353221356870001</c:v>
                </c:pt>
                <c:pt idx="5515">
                  <c:v>0.19367954134939999</c:v>
                </c:pt>
                <c:pt idx="5516">
                  <c:v>0.19378502666950001</c:v>
                </c:pt>
                <c:pt idx="5517">
                  <c:v>0.19389137625690001</c:v>
                </c:pt>
                <c:pt idx="5518">
                  <c:v>0.19403076171879999</c:v>
                </c:pt>
                <c:pt idx="5519">
                  <c:v>0.1941356956959</c:v>
                </c:pt>
                <c:pt idx="5520">
                  <c:v>0.19430436193940001</c:v>
                </c:pt>
                <c:pt idx="5521">
                  <c:v>0.1944369822741</c:v>
                </c:pt>
                <c:pt idx="5522">
                  <c:v>0.1945413947105</c:v>
                </c:pt>
                <c:pt idx="5523">
                  <c:v>0.1946869790554</c:v>
                </c:pt>
                <c:pt idx="5524">
                  <c:v>0.1948694139719</c:v>
                </c:pt>
                <c:pt idx="5525">
                  <c:v>0.1950140297413</c:v>
                </c:pt>
                <c:pt idx="5526">
                  <c:v>0.1951570361853</c:v>
                </c:pt>
                <c:pt idx="5527">
                  <c:v>0.19529671967029999</c:v>
                </c:pt>
                <c:pt idx="5528">
                  <c:v>0.19540280103679999</c:v>
                </c:pt>
                <c:pt idx="5529">
                  <c:v>0.19551485776899999</c:v>
                </c:pt>
                <c:pt idx="5530">
                  <c:v>0.19559438526629999</c:v>
                </c:pt>
                <c:pt idx="5531">
                  <c:v>0.1956781446934</c:v>
                </c:pt>
                <c:pt idx="5532">
                  <c:v>0.19575731456279999</c:v>
                </c:pt>
                <c:pt idx="5533">
                  <c:v>0.19583259522909999</c:v>
                </c:pt>
                <c:pt idx="5534">
                  <c:v>0.1959062367678</c:v>
                </c:pt>
                <c:pt idx="5535">
                  <c:v>0.19598460197449999</c:v>
                </c:pt>
                <c:pt idx="5536">
                  <c:v>0.1960905194283</c:v>
                </c:pt>
                <c:pt idx="5537">
                  <c:v>0.196207433939</c:v>
                </c:pt>
                <c:pt idx="5538">
                  <c:v>0.19631806015969999</c:v>
                </c:pt>
                <c:pt idx="5539">
                  <c:v>0.19642242789270001</c:v>
                </c:pt>
                <c:pt idx="5540">
                  <c:v>0.19652402400970001</c:v>
                </c:pt>
                <c:pt idx="5541">
                  <c:v>0.19662128388880001</c:v>
                </c:pt>
                <c:pt idx="5542">
                  <c:v>0.19672851264480001</c:v>
                </c:pt>
                <c:pt idx="5543">
                  <c:v>0.19683124125000001</c:v>
                </c:pt>
                <c:pt idx="5544">
                  <c:v>0.1969707459211</c:v>
                </c:pt>
                <c:pt idx="5545">
                  <c:v>0.1970791071653</c:v>
                </c:pt>
                <c:pt idx="5546">
                  <c:v>0.19718638062480001</c:v>
                </c:pt>
                <c:pt idx="5547">
                  <c:v>0.19726179540159999</c:v>
                </c:pt>
                <c:pt idx="5548">
                  <c:v>0.19736565649509999</c:v>
                </c:pt>
                <c:pt idx="5549">
                  <c:v>0.1974657773972</c:v>
                </c:pt>
                <c:pt idx="5550">
                  <c:v>0.197570592165</c:v>
                </c:pt>
                <c:pt idx="5551">
                  <c:v>0.19770596921440001</c:v>
                </c:pt>
                <c:pt idx="5552">
                  <c:v>0.19787383079529999</c:v>
                </c:pt>
                <c:pt idx="5553">
                  <c:v>0.197982236743</c:v>
                </c:pt>
                <c:pt idx="5554">
                  <c:v>0.19811469316479999</c:v>
                </c:pt>
                <c:pt idx="5555">
                  <c:v>0.1982485353947</c:v>
                </c:pt>
                <c:pt idx="5556">
                  <c:v>0.1983534246683</c:v>
                </c:pt>
                <c:pt idx="5557">
                  <c:v>0.19845409691329999</c:v>
                </c:pt>
                <c:pt idx="5558">
                  <c:v>0.19855131208900001</c:v>
                </c:pt>
                <c:pt idx="5559">
                  <c:v>0.1986495554447</c:v>
                </c:pt>
                <c:pt idx="5560">
                  <c:v>0.19877791404719999</c:v>
                </c:pt>
                <c:pt idx="5561">
                  <c:v>0.19891583919530001</c:v>
                </c:pt>
                <c:pt idx="5562">
                  <c:v>0.19904838502409999</c:v>
                </c:pt>
                <c:pt idx="5563">
                  <c:v>0.1991525292397</c:v>
                </c:pt>
                <c:pt idx="5564">
                  <c:v>0.1993210911751</c:v>
                </c:pt>
                <c:pt idx="5565">
                  <c:v>0.1996584832668</c:v>
                </c:pt>
                <c:pt idx="5566">
                  <c:v>0.1999172866344</c:v>
                </c:pt>
                <c:pt idx="5567">
                  <c:v>0.20012143254279999</c:v>
                </c:pt>
                <c:pt idx="5568">
                  <c:v>0.20029038190840001</c:v>
                </c:pt>
                <c:pt idx="5569">
                  <c:v>0.20042374730109999</c:v>
                </c:pt>
                <c:pt idx="5570">
                  <c:v>0.20058774948120001</c:v>
                </c:pt>
                <c:pt idx="5571">
                  <c:v>0.2008272409439</c:v>
                </c:pt>
                <c:pt idx="5572">
                  <c:v>0.200988650322</c:v>
                </c:pt>
                <c:pt idx="5573">
                  <c:v>0.20108249783519999</c:v>
                </c:pt>
                <c:pt idx="5574">
                  <c:v>0.2012141793966</c:v>
                </c:pt>
                <c:pt idx="5575">
                  <c:v>0.2014810144901</c:v>
                </c:pt>
                <c:pt idx="5576">
                  <c:v>0.20165407657619999</c:v>
                </c:pt>
                <c:pt idx="5577">
                  <c:v>0.20182105898860001</c:v>
                </c:pt>
                <c:pt idx="5578">
                  <c:v>0.2019857615232</c:v>
                </c:pt>
                <c:pt idx="5579">
                  <c:v>0.20211125910280001</c:v>
                </c:pt>
                <c:pt idx="5580">
                  <c:v>0.20227496325970001</c:v>
                </c:pt>
                <c:pt idx="5581">
                  <c:v>0.20251522958279999</c:v>
                </c:pt>
                <c:pt idx="5582">
                  <c:v>0.20265080034729999</c:v>
                </c:pt>
                <c:pt idx="5583">
                  <c:v>0.20274959504599999</c:v>
                </c:pt>
                <c:pt idx="5584">
                  <c:v>0.2028851062059</c:v>
                </c:pt>
                <c:pt idx="5585">
                  <c:v>0.2030247598886</c:v>
                </c:pt>
                <c:pt idx="5586">
                  <c:v>0.2031819820404</c:v>
                </c:pt>
                <c:pt idx="5587">
                  <c:v>0.2033365666866</c:v>
                </c:pt>
                <c:pt idx="5588">
                  <c:v>0.2034587860107</c:v>
                </c:pt>
                <c:pt idx="5589">
                  <c:v>0.20365382730959999</c:v>
                </c:pt>
                <c:pt idx="5590">
                  <c:v>0.20379246771340001</c:v>
                </c:pt>
                <c:pt idx="5591">
                  <c:v>0.20392206311229999</c:v>
                </c:pt>
                <c:pt idx="5592">
                  <c:v>0.20415353775020001</c:v>
                </c:pt>
                <c:pt idx="5593">
                  <c:v>0.20425374805929999</c:v>
                </c:pt>
                <c:pt idx="5594">
                  <c:v>0.204415038228</c:v>
                </c:pt>
                <c:pt idx="5595">
                  <c:v>0.2046121507883</c:v>
                </c:pt>
                <c:pt idx="5596">
                  <c:v>0.2047788351774</c:v>
                </c:pt>
                <c:pt idx="5597">
                  <c:v>0.20494727790360001</c:v>
                </c:pt>
                <c:pt idx="5598">
                  <c:v>0.2051093429327</c:v>
                </c:pt>
                <c:pt idx="5599">
                  <c:v>0.2053983509541</c:v>
                </c:pt>
                <c:pt idx="5600">
                  <c:v>0.20559301972390001</c:v>
                </c:pt>
                <c:pt idx="5601">
                  <c:v>0.2057982683182</c:v>
                </c:pt>
                <c:pt idx="5602">
                  <c:v>0.20612712204459999</c:v>
                </c:pt>
                <c:pt idx="5603">
                  <c:v>0.2062286883593</c:v>
                </c:pt>
                <c:pt idx="5604">
                  <c:v>0.20643287897109999</c:v>
                </c:pt>
                <c:pt idx="5605">
                  <c:v>0.20662164688109999</c:v>
                </c:pt>
                <c:pt idx="5606">
                  <c:v>0.2068101465702</c:v>
                </c:pt>
                <c:pt idx="5607">
                  <c:v>0.20700761675830001</c:v>
                </c:pt>
                <c:pt idx="5608">
                  <c:v>0.2072054892778</c:v>
                </c:pt>
                <c:pt idx="5609">
                  <c:v>0.2075296342373</c:v>
                </c:pt>
                <c:pt idx="5610">
                  <c:v>0.20772020518779999</c:v>
                </c:pt>
                <c:pt idx="5611">
                  <c:v>0.2080025076866</c:v>
                </c:pt>
                <c:pt idx="5612">
                  <c:v>0.20822890102860001</c:v>
                </c:pt>
                <c:pt idx="5613">
                  <c:v>0.20845423638819999</c:v>
                </c:pt>
                <c:pt idx="5614">
                  <c:v>0.20867387950419999</c:v>
                </c:pt>
                <c:pt idx="5615">
                  <c:v>0.20900826156140001</c:v>
                </c:pt>
                <c:pt idx="5616">
                  <c:v>0.2093315571547</c:v>
                </c:pt>
                <c:pt idx="5617">
                  <c:v>0.209652364254</c:v>
                </c:pt>
                <c:pt idx="5618">
                  <c:v>0.20997653901579999</c:v>
                </c:pt>
                <c:pt idx="5619">
                  <c:v>0.21027238667010001</c:v>
                </c:pt>
                <c:pt idx="5620">
                  <c:v>0.2106040418148</c:v>
                </c:pt>
                <c:pt idx="5621">
                  <c:v>0.21083714067939999</c:v>
                </c:pt>
                <c:pt idx="5622">
                  <c:v>0.2111683934927</c:v>
                </c:pt>
                <c:pt idx="5623">
                  <c:v>0.2113615870476</c:v>
                </c:pt>
                <c:pt idx="5624">
                  <c:v>0.21151740849020001</c:v>
                </c:pt>
                <c:pt idx="5625">
                  <c:v>0.21177871525290001</c:v>
                </c:pt>
                <c:pt idx="5626">
                  <c:v>0.21201282739640001</c:v>
                </c:pt>
                <c:pt idx="5627">
                  <c:v>0.21221137046810001</c:v>
                </c:pt>
                <c:pt idx="5628">
                  <c:v>0.21231347322460001</c:v>
                </c:pt>
                <c:pt idx="5629">
                  <c:v>0.21242415905000001</c:v>
                </c:pt>
                <c:pt idx="5630">
                  <c:v>0.21249420940880001</c:v>
                </c:pt>
                <c:pt idx="5631">
                  <c:v>0.21266323328020001</c:v>
                </c:pt>
                <c:pt idx="5632">
                  <c:v>0.21283406019209999</c:v>
                </c:pt>
                <c:pt idx="5633">
                  <c:v>0.21298184990880001</c:v>
                </c:pt>
                <c:pt idx="5634">
                  <c:v>0.213152423501</c:v>
                </c:pt>
                <c:pt idx="5635">
                  <c:v>0.21334788203239999</c:v>
                </c:pt>
                <c:pt idx="5636">
                  <c:v>0.2136138230562</c:v>
                </c:pt>
                <c:pt idx="5637">
                  <c:v>0.2138465493917</c:v>
                </c:pt>
                <c:pt idx="5638">
                  <c:v>0.21404683589939999</c:v>
                </c:pt>
                <c:pt idx="5639">
                  <c:v>0.2142475247383</c:v>
                </c:pt>
                <c:pt idx="5640">
                  <c:v>0.21451604366300001</c:v>
                </c:pt>
                <c:pt idx="5641">
                  <c:v>0.21483014523980001</c:v>
                </c:pt>
                <c:pt idx="5642">
                  <c:v>0.21499747037889999</c:v>
                </c:pt>
                <c:pt idx="5643">
                  <c:v>0.2153046578169</c:v>
                </c:pt>
                <c:pt idx="5644">
                  <c:v>0.21550686657429999</c:v>
                </c:pt>
                <c:pt idx="5645">
                  <c:v>0.2157806754112</c:v>
                </c:pt>
                <c:pt idx="5646">
                  <c:v>0.21596251428130001</c:v>
                </c:pt>
                <c:pt idx="5647">
                  <c:v>0.2161641269922</c:v>
                </c:pt>
                <c:pt idx="5648">
                  <c:v>0.21642385423179999</c:v>
                </c:pt>
                <c:pt idx="5649">
                  <c:v>0.21658296883110001</c:v>
                </c:pt>
                <c:pt idx="5650">
                  <c:v>0.21668910980219999</c:v>
                </c:pt>
                <c:pt idx="5651">
                  <c:v>0.2168738394976</c:v>
                </c:pt>
                <c:pt idx="5652">
                  <c:v>0.21702057123179999</c:v>
                </c:pt>
                <c:pt idx="5653">
                  <c:v>0.21712735295300001</c:v>
                </c:pt>
                <c:pt idx="5654">
                  <c:v>0.21720091998579999</c:v>
                </c:pt>
                <c:pt idx="5655">
                  <c:v>0.21727934479710001</c:v>
                </c:pt>
                <c:pt idx="5656">
                  <c:v>0.21735830605029999</c:v>
                </c:pt>
                <c:pt idx="5657">
                  <c:v>0.2174369096756</c:v>
                </c:pt>
                <c:pt idx="5658">
                  <c:v>0.21751785278319999</c:v>
                </c:pt>
                <c:pt idx="5659">
                  <c:v>0.21759183704849999</c:v>
                </c:pt>
                <c:pt idx="5660">
                  <c:v>0.2176724821329</c:v>
                </c:pt>
                <c:pt idx="5661">
                  <c:v>0.21778975427149999</c:v>
                </c:pt>
                <c:pt idx="5662">
                  <c:v>0.2178663760424</c:v>
                </c:pt>
                <c:pt idx="5663">
                  <c:v>0.2179428488016</c:v>
                </c:pt>
                <c:pt idx="5664">
                  <c:v>0.21802169084549999</c:v>
                </c:pt>
                <c:pt idx="5665">
                  <c:v>0.2180980741978</c:v>
                </c:pt>
                <c:pt idx="5666">
                  <c:v>0.21817821264269999</c:v>
                </c:pt>
                <c:pt idx="5667">
                  <c:v>0.21826241910460001</c:v>
                </c:pt>
                <c:pt idx="5668">
                  <c:v>0.21834689378739999</c:v>
                </c:pt>
                <c:pt idx="5669">
                  <c:v>0.21842636167999999</c:v>
                </c:pt>
                <c:pt idx="5670">
                  <c:v>0.2185109257698</c:v>
                </c:pt>
                <c:pt idx="5671">
                  <c:v>0.21859364211560001</c:v>
                </c:pt>
                <c:pt idx="5672">
                  <c:v>0.21867169439789999</c:v>
                </c:pt>
                <c:pt idx="5673">
                  <c:v>0.2187567353249</c:v>
                </c:pt>
                <c:pt idx="5674">
                  <c:v>0.21883872151370001</c:v>
                </c:pt>
                <c:pt idx="5675">
                  <c:v>0.21891184151170001</c:v>
                </c:pt>
                <c:pt idx="5676">
                  <c:v>0.2189771384001</c:v>
                </c:pt>
                <c:pt idx="5677">
                  <c:v>0.21905173361300001</c:v>
                </c:pt>
                <c:pt idx="5678">
                  <c:v>0.21915356814859999</c:v>
                </c:pt>
                <c:pt idx="5679">
                  <c:v>0.2192628532648</c:v>
                </c:pt>
                <c:pt idx="5680">
                  <c:v>0.2193751186132</c:v>
                </c:pt>
                <c:pt idx="5681">
                  <c:v>0.21948367357250001</c:v>
                </c:pt>
                <c:pt idx="5682">
                  <c:v>0.21959343552589999</c:v>
                </c:pt>
                <c:pt idx="5683">
                  <c:v>0.21966512501239999</c:v>
                </c:pt>
                <c:pt idx="5684">
                  <c:v>0.21976788342</c:v>
                </c:pt>
                <c:pt idx="5685">
                  <c:v>0.21987763047219999</c:v>
                </c:pt>
                <c:pt idx="5686">
                  <c:v>0.2199840098619</c:v>
                </c:pt>
                <c:pt idx="5687">
                  <c:v>0.22009801864619999</c:v>
                </c:pt>
                <c:pt idx="5688">
                  <c:v>0.22016762197020001</c:v>
                </c:pt>
                <c:pt idx="5689">
                  <c:v>0.22023840248580001</c:v>
                </c:pt>
                <c:pt idx="5690">
                  <c:v>0.22031405568119999</c:v>
                </c:pt>
                <c:pt idx="5691">
                  <c:v>0.22041778266430001</c:v>
                </c:pt>
                <c:pt idx="5692">
                  <c:v>0.2205259948969</c:v>
                </c:pt>
                <c:pt idx="5693">
                  <c:v>0.22064000368119999</c:v>
                </c:pt>
                <c:pt idx="5694">
                  <c:v>0.22071076929569999</c:v>
                </c:pt>
                <c:pt idx="5695">
                  <c:v>0.22082644701000001</c:v>
                </c:pt>
                <c:pt idx="5696">
                  <c:v>0.22093261778350001</c:v>
                </c:pt>
                <c:pt idx="5697">
                  <c:v>0.22100290656089999</c:v>
                </c:pt>
                <c:pt idx="5698">
                  <c:v>0.22110098600389999</c:v>
                </c:pt>
                <c:pt idx="5699">
                  <c:v>0.22117587924000001</c:v>
                </c:pt>
                <c:pt idx="5700">
                  <c:v>0.2212475687265</c:v>
                </c:pt>
                <c:pt idx="5701">
                  <c:v>0.2213545590639</c:v>
                </c:pt>
                <c:pt idx="5702">
                  <c:v>0.22146190702919999</c:v>
                </c:pt>
                <c:pt idx="5703">
                  <c:v>0.22155837714669999</c:v>
                </c:pt>
                <c:pt idx="5704">
                  <c:v>0.22166121006010001</c:v>
                </c:pt>
                <c:pt idx="5705">
                  <c:v>0.22175894677640001</c:v>
                </c:pt>
                <c:pt idx="5706">
                  <c:v>0.22186167538170001</c:v>
                </c:pt>
                <c:pt idx="5707">
                  <c:v>0.22192491590980001</c:v>
                </c:pt>
                <c:pt idx="5708">
                  <c:v>0.22202613949780001</c:v>
                </c:pt>
                <c:pt idx="5709">
                  <c:v>0.22209712862969999</c:v>
                </c:pt>
                <c:pt idx="5710">
                  <c:v>0.2221962213516</c:v>
                </c:pt>
                <c:pt idx="5711">
                  <c:v>0.22230017185209999</c:v>
                </c:pt>
                <c:pt idx="5712">
                  <c:v>0.2223705351353</c:v>
                </c:pt>
                <c:pt idx="5713">
                  <c:v>0.22243918478489999</c:v>
                </c:pt>
                <c:pt idx="5714">
                  <c:v>0.2225388288498</c:v>
                </c:pt>
                <c:pt idx="5715">
                  <c:v>0.2226103544235</c:v>
                </c:pt>
                <c:pt idx="5716">
                  <c:v>0.22270388901230001</c:v>
                </c:pt>
                <c:pt idx="5717">
                  <c:v>0.22280345857139999</c:v>
                </c:pt>
                <c:pt idx="5718">
                  <c:v>0.22291071712970001</c:v>
                </c:pt>
                <c:pt idx="5719">
                  <c:v>0.22301141917709999</c:v>
                </c:pt>
                <c:pt idx="5720">
                  <c:v>0.2231113910675</c:v>
                </c:pt>
                <c:pt idx="5721">
                  <c:v>0.22317834198469999</c:v>
                </c:pt>
                <c:pt idx="5722">
                  <c:v>0.2232809662819</c:v>
                </c:pt>
                <c:pt idx="5723">
                  <c:v>0.22339005768299999</c:v>
                </c:pt>
                <c:pt idx="5724">
                  <c:v>0.22349143028259999</c:v>
                </c:pt>
                <c:pt idx="5725">
                  <c:v>0.2235625088215</c:v>
                </c:pt>
                <c:pt idx="5726">
                  <c:v>0.22366446256639999</c:v>
                </c:pt>
                <c:pt idx="5727">
                  <c:v>0.22376601397990001</c:v>
                </c:pt>
                <c:pt idx="5728">
                  <c:v>0.2238719016314</c:v>
                </c:pt>
                <c:pt idx="5729">
                  <c:v>0.22397765517230001</c:v>
                </c:pt>
                <c:pt idx="5730">
                  <c:v>0.2240403443575</c:v>
                </c:pt>
                <c:pt idx="5731">
                  <c:v>0.22411197423929999</c:v>
                </c:pt>
                <c:pt idx="5732">
                  <c:v>0.2241750359535</c:v>
                </c:pt>
                <c:pt idx="5733">
                  <c:v>0.22424024343490001</c:v>
                </c:pt>
                <c:pt idx="5734">
                  <c:v>0.22430621087550001</c:v>
                </c:pt>
                <c:pt idx="5735">
                  <c:v>0.22437851130959999</c:v>
                </c:pt>
                <c:pt idx="5736">
                  <c:v>0.2244471609592</c:v>
                </c:pt>
                <c:pt idx="5737">
                  <c:v>0.2245242297649</c:v>
                </c:pt>
                <c:pt idx="5738">
                  <c:v>0.22459483146670001</c:v>
                </c:pt>
                <c:pt idx="5739">
                  <c:v>0.22471006214620001</c:v>
                </c:pt>
                <c:pt idx="5740">
                  <c:v>0.2247493565083</c:v>
                </c:pt>
                <c:pt idx="5741">
                  <c:v>0.2248293608427</c:v>
                </c:pt>
                <c:pt idx="5742">
                  <c:v>0.22490859031679999</c:v>
                </c:pt>
                <c:pt idx="5743">
                  <c:v>0.2249549627304</c:v>
                </c:pt>
                <c:pt idx="5744">
                  <c:v>0.22540459036829999</c:v>
                </c:pt>
                <c:pt idx="5745">
                  <c:v>0.22611621022219999</c:v>
                </c:pt>
                <c:pt idx="5746">
                  <c:v>0.22691071033480001</c:v>
                </c:pt>
                <c:pt idx="5747">
                  <c:v>0.22776204347609999</c:v>
                </c:pt>
                <c:pt idx="5748">
                  <c:v>0.2286580950022</c:v>
                </c:pt>
                <c:pt idx="5749">
                  <c:v>0.22959035634989999</c:v>
                </c:pt>
                <c:pt idx="5750">
                  <c:v>0.2305519729853</c:v>
                </c:pt>
                <c:pt idx="5751">
                  <c:v>0.23154453933239999</c:v>
                </c:pt>
                <c:pt idx="5752">
                  <c:v>0.23256170749659999</c:v>
                </c:pt>
                <c:pt idx="5753">
                  <c:v>0.23359839618209999</c:v>
                </c:pt>
                <c:pt idx="5754">
                  <c:v>0.23424926400179999</c:v>
                </c:pt>
                <c:pt idx="5755">
                  <c:v>0.23465640842909999</c:v>
                </c:pt>
                <c:pt idx="5756">
                  <c:v>0.23499709367749999</c:v>
                </c:pt>
                <c:pt idx="5757">
                  <c:v>0.2352962493896</c:v>
                </c:pt>
                <c:pt idx="5758">
                  <c:v>0.23556251823900001</c:v>
                </c:pt>
                <c:pt idx="5759">
                  <c:v>0.23580649495120001</c:v>
                </c:pt>
                <c:pt idx="5760">
                  <c:v>0.2360314279795</c:v>
                </c:pt>
                <c:pt idx="5761">
                  <c:v>0.2362381666899</c:v>
                </c:pt>
                <c:pt idx="5762">
                  <c:v>0.2364306151867</c:v>
                </c:pt>
                <c:pt idx="5763">
                  <c:v>0.23660865426059999</c:v>
                </c:pt>
                <c:pt idx="5764">
                  <c:v>0.2367793321609</c:v>
                </c:pt>
                <c:pt idx="5765">
                  <c:v>0.23694057762619999</c:v>
                </c:pt>
                <c:pt idx="5766">
                  <c:v>0.2370888739824</c:v>
                </c:pt>
                <c:pt idx="5767">
                  <c:v>0.23723258078100001</c:v>
                </c:pt>
                <c:pt idx="5768">
                  <c:v>0.237366899848</c:v>
                </c:pt>
                <c:pt idx="5769">
                  <c:v>0.2374975383282</c:v>
                </c:pt>
                <c:pt idx="5770">
                  <c:v>0.23762039840220001</c:v>
                </c:pt>
                <c:pt idx="5771">
                  <c:v>0.23773805797100001</c:v>
                </c:pt>
                <c:pt idx="5772">
                  <c:v>0.23784872889520001</c:v>
                </c:pt>
                <c:pt idx="5773">
                  <c:v>0.23795387148860001</c:v>
                </c:pt>
                <c:pt idx="5774">
                  <c:v>0.2380540519953</c:v>
                </c:pt>
                <c:pt idx="5775">
                  <c:v>0.2381486594677</c:v>
                </c:pt>
                <c:pt idx="5776">
                  <c:v>0.23824250698089999</c:v>
                </c:pt>
                <c:pt idx="5777">
                  <c:v>0.23833265900610001</c:v>
                </c:pt>
                <c:pt idx="5778">
                  <c:v>0.2384217083454</c:v>
                </c:pt>
                <c:pt idx="5779">
                  <c:v>0.23850627243520001</c:v>
                </c:pt>
                <c:pt idx="5780">
                  <c:v>0.2385822832584</c:v>
                </c:pt>
                <c:pt idx="5781">
                  <c:v>0.23865722119810001</c:v>
                </c:pt>
                <c:pt idx="5782">
                  <c:v>0.23872895538809999</c:v>
                </c:pt>
                <c:pt idx="5783">
                  <c:v>0.2388021945953</c:v>
                </c:pt>
                <c:pt idx="5784">
                  <c:v>0.2388771474361</c:v>
                </c:pt>
                <c:pt idx="5785">
                  <c:v>0.2389470487833</c:v>
                </c:pt>
                <c:pt idx="5786">
                  <c:v>0.2390155047178</c:v>
                </c:pt>
                <c:pt idx="5787">
                  <c:v>0.23907800018790001</c:v>
                </c:pt>
                <c:pt idx="5788">
                  <c:v>0.2391384541988</c:v>
                </c:pt>
                <c:pt idx="5789">
                  <c:v>0.23919908702369999</c:v>
                </c:pt>
                <c:pt idx="5790">
                  <c:v>0.239261329174</c:v>
                </c:pt>
                <c:pt idx="5791">
                  <c:v>0.23931972682479999</c:v>
                </c:pt>
                <c:pt idx="5792">
                  <c:v>0.2393811643124</c:v>
                </c:pt>
                <c:pt idx="5793">
                  <c:v>0.2394383102655</c:v>
                </c:pt>
                <c:pt idx="5794">
                  <c:v>0.23948992788789999</c:v>
                </c:pt>
                <c:pt idx="5795">
                  <c:v>0.23954285681250001</c:v>
                </c:pt>
                <c:pt idx="5796">
                  <c:v>0.23959405720230001</c:v>
                </c:pt>
                <c:pt idx="5797">
                  <c:v>0.2396432906389</c:v>
                </c:pt>
                <c:pt idx="5798">
                  <c:v>0.23969283699989999</c:v>
                </c:pt>
                <c:pt idx="5799">
                  <c:v>0.23974157869820001</c:v>
                </c:pt>
                <c:pt idx="5800">
                  <c:v>0.23979219794270001</c:v>
                </c:pt>
                <c:pt idx="5801">
                  <c:v>0.2398410439491</c:v>
                </c:pt>
                <c:pt idx="5802">
                  <c:v>0.2398845255375</c:v>
                </c:pt>
                <c:pt idx="5803">
                  <c:v>0.23993031680579999</c:v>
                </c:pt>
                <c:pt idx="5804">
                  <c:v>0.23997820913789999</c:v>
                </c:pt>
                <c:pt idx="5805">
                  <c:v>0.2400199174881</c:v>
                </c:pt>
                <c:pt idx="5806">
                  <c:v>0.2400629520416</c:v>
                </c:pt>
                <c:pt idx="5807">
                  <c:v>0.2401079684496</c:v>
                </c:pt>
                <c:pt idx="5808">
                  <c:v>0.24014942348000001</c:v>
                </c:pt>
                <c:pt idx="5809">
                  <c:v>0.24018585681919999</c:v>
                </c:pt>
                <c:pt idx="5810">
                  <c:v>0.2402218431234</c:v>
                </c:pt>
                <c:pt idx="5811">
                  <c:v>0.2402582019567</c:v>
                </c:pt>
                <c:pt idx="5812">
                  <c:v>0.24029530584809999</c:v>
                </c:pt>
                <c:pt idx="5813">
                  <c:v>0.2403304576874</c:v>
                </c:pt>
                <c:pt idx="5814">
                  <c:v>0.24036207795139999</c:v>
                </c:pt>
                <c:pt idx="5815">
                  <c:v>0.24040070176119999</c:v>
                </c:pt>
                <c:pt idx="5816">
                  <c:v>0.2404348701239</c:v>
                </c:pt>
                <c:pt idx="5817">
                  <c:v>0.24046476185320001</c:v>
                </c:pt>
                <c:pt idx="5818">
                  <c:v>0.2404963970184</c:v>
                </c:pt>
                <c:pt idx="5819">
                  <c:v>0.2405286729336</c:v>
                </c:pt>
                <c:pt idx="5820">
                  <c:v>0.24056191742419999</c:v>
                </c:pt>
                <c:pt idx="5821">
                  <c:v>0.24059627950189999</c:v>
                </c:pt>
                <c:pt idx="5822">
                  <c:v>0.2406245172024</c:v>
                </c:pt>
                <c:pt idx="5823">
                  <c:v>0.24065126478669999</c:v>
                </c:pt>
                <c:pt idx="5824">
                  <c:v>0.2406785041094</c:v>
                </c:pt>
                <c:pt idx="5825">
                  <c:v>0.24070197343829999</c:v>
                </c:pt>
                <c:pt idx="5826">
                  <c:v>0.2407267540693</c:v>
                </c:pt>
                <c:pt idx="5827">
                  <c:v>0.240755006671</c:v>
                </c:pt>
                <c:pt idx="5828">
                  <c:v>0.2407785207033</c:v>
                </c:pt>
                <c:pt idx="5829">
                  <c:v>0.24080453813079999</c:v>
                </c:pt>
                <c:pt idx="5830">
                  <c:v>0.24082848429680001</c:v>
                </c:pt>
                <c:pt idx="5831">
                  <c:v>0.2408490478992</c:v>
                </c:pt>
                <c:pt idx="5832">
                  <c:v>0.24087469279769999</c:v>
                </c:pt>
                <c:pt idx="5833">
                  <c:v>0.24089518189430001</c:v>
                </c:pt>
                <c:pt idx="5834">
                  <c:v>0.24091529846189999</c:v>
                </c:pt>
                <c:pt idx="5835">
                  <c:v>0.24093618988990001</c:v>
                </c:pt>
                <c:pt idx="5836">
                  <c:v>0.24095736443999999</c:v>
                </c:pt>
                <c:pt idx="5837">
                  <c:v>0.24097576737400001</c:v>
                </c:pt>
                <c:pt idx="5838">
                  <c:v>0.24099843204019999</c:v>
                </c:pt>
                <c:pt idx="5839">
                  <c:v>0.24101628363130001</c:v>
                </c:pt>
                <c:pt idx="5840">
                  <c:v>0.24103498458860001</c:v>
                </c:pt>
                <c:pt idx="5841">
                  <c:v>0.24105365574359999</c:v>
                </c:pt>
                <c:pt idx="5842">
                  <c:v>0.24107164144519999</c:v>
                </c:pt>
                <c:pt idx="5843">
                  <c:v>0.2410895228386</c:v>
                </c:pt>
                <c:pt idx="5844">
                  <c:v>0.2411085218191</c:v>
                </c:pt>
                <c:pt idx="5845">
                  <c:v>0.24112862348559999</c:v>
                </c:pt>
                <c:pt idx="5846">
                  <c:v>0.2411448955536</c:v>
                </c:pt>
                <c:pt idx="5847">
                  <c:v>0.24115881323810001</c:v>
                </c:pt>
                <c:pt idx="5848">
                  <c:v>0.24117276072499999</c:v>
                </c:pt>
                <c:pt idx="5849">
                  <c:v>0.24118828773500001</c:v>
                </c:pt>
                <c:pt idx="5850">
                  <c:v>0.24120005965229999</c:v>
                </c:pt>
                <c:pt idx="5851">
                  <c:v>0.24121090769770001</c:v>
                </c:pt>
                <c:pt idx="5852">
                  <c:v>0.2412222623825</c:v>
                </c:pt>
                <c:pt idx="5853">
                  <c:v>0.24123361706730001</c:v>
                </c:pt>
                <c:pt idx="5854">
                  <c:v>0.2412428110838</c:v>
                </c:pt>
                <c:pt idx="5855">
                  <c:v>0.24125133454799999</c:v>
                </c:pt>
                <c:pt idx="5856">
                  <c:v>0.2412617504597</c:v>
                </c:pt>
                <c:pt idx="5857">
                  <c:v>0.24127046763900001</c:v>
                </c:pt>
                <c:pt idx="5858">
                  <c:v>0.2412846088409</c:v>
                </c:pt>
                <c:pt idx="5859">
                  <c:v>0.24129386246199999</c:v>
                </c:pt>
                <c:pt idx="5860">
                  <c:v>0.24130414426329999</c:v>
                </c:pt>
                <c:pt idx="5861">
                  <c:v>0.24131876230239999</c:v>
                </c:pt>
                <c:pt idx="5862">
                  <c:v>0.24132879078389999</c:v>
                </c:pt>
                <c:pt idx="5863">
                  <c:v>0.2413427978754</c:v>
                </c:pt>
                <c:pt idx="5864">
                  <c:v>0.24135383963580001</c:v>
                </c:pt>
                <c:pt idx="5865">
                  <c:v>0.24136377871039999</c:v>
                </c:pt>
                <c:pt idx="5866">
                  <c:v>0.24137499928469999</c:v>
                </c:pt>
                <c:pt idx="5867">
                  <c:v>0.24138432741169999</c:v>
                </c:pt>
                <c:pt idx="5868">
                  <c:v>0.2413868606091</c:v>
                </c:pt>
                <c:pt idx="5869">
                  <c:v>0.24139380455019999</c:v>
                </c:pt>
                <c:pt idx="5870">
                  <c:v>0.2413980066776</c:v>
                </c:pt>
                <c:pt idx="5871">
                  <c:v>0.24140278995039999</c:v>
                </c:pt>
                <c:pt idx="5872">
                  <c:v>0.24140645563599999</c:v>
                </c:pt>
                <c:pt idx="5873">
                  <c:v>0.2414106875658</c:v>
                </c:pt>
                <c:pt idx="5874">
                  <c:v>0.24141483008860001</c:v>
                </c:pt>
                <c:pt idx="5875">
                  <c:v>0.2414198368788</c:v>
                </c:pt>
                <c:pt idx="5876">
                  <c:v>0.2414213567972</c:v>
                </c:pt>
                <c:pt idx="5877">
                  <c:v>0.24142958223819999</c:v>
                </c:pt>
                <c:pt idx="5878">
                  <c:v>0.2414353340864</c:v>
                </c:pt>
                <c:pt idx="5879">
                  <c:v>0.24144235253329999</c:v>
                </c:pt>
                <c:pt idx="5880">
                  <c:v>0.24144987761969999</c:v>
                </c:pt>
                <c:pt idx="5881">
                  <c:v>0.2414525747299</c:v>
                </c:pt>
                <c:pt idx="5882">
                  <c:v>0.2414565235376</c:v>
                </c:pt>
                <c:pt idx="5883">
                  <c:v>0.24146027863030001</c:v>
                </c:pt>
                <c:pt idx="5884">
                  <c:v>0.24146525561810001</c:v>
                </c:pt>
                <c:pt idx="5885">
                  <c:v>0.24147006869320001</c:v>
                </c:pt>
                <c:pt idx="5886">
                  <c:v>0.24147607386110001</c:v>
                </c:pt>
                <c:pt idx="5887">
                  <c:v>0.24147999286649999</c:v>
                </c:pt>
                <c:pt idx="5888">
                  <c:v>0.2414838969707</c:v>
                </c:pt>
                <c:pt idx="5889">
                  <c:v>0.24148464202879999</c:v>
                </c:pt>
                <c:pt idx="5890">
                  <c:v>0.24148996174340001</c:v>
                </c:pt>
                <c:pt idx="5891">
                  <c:v>0.24149309098720001</c:v>
                </c:pt>
                <c:pt idx="5892">
                  <c:v>0.2414971292019</c:v>
                </c:pt>
                <c:pt idx="5893">
                  <c:v>0.24150173366069999</c:v>
                </c:pt>
                <c:pt idx="5894">
                  <c:v>0.2415073364973</c:v>
                </c:pt>
                <c:pt idx="5895">
                  <c:v>0.241508513689</c:v>
                </c:pt>
                <c:pt idx="5896">
                  <c:v>0.24151067435740001</c:v>
                </c:pt>
                <c:pt idx="5897">
                  <c:v>0.2415127754211</c:v>
                </c:pt>
                <c:pt idx="5898">
                  <c:v>0.241515994072</c:v>
                </c:pt>
                <c:pt idx="5899">
                  <c:v>0.24152220785619999</c:v>
                </c:pt>
                <c:pt idx="5900">
                  <c:v>0.2415224909782</c:v>
                </c:pt>
                <c:pt idx="5901">
                  <c:v>0.2415257841349</c:v>
                </c:pt>
                <c:pt idx="5902">
                  <c:v>0.24152983725070001</c:v>
                </c:pt>
                <c:pt idx="5903">
                  <c:v>0.24152688682080001</c:v>
                </c:pt>
                <c:pt idx="5904">
                  <c:v>0.2415262013674</c:v>
                </c:pt>
                <c:pt idx="5905">
                  <c:v>0.2415289133787</c:v>
                </c:pt>
                <c:pt idx="5906">
                  <c:v>0.24153079092499999</c:v>
                </c:pt>
                <c:pt idx="5907">
                  <c:v>0.24153199791909999</c:v>
                </c:pt>
                <c:pt idx="5908">
                  <c:v>0.2415322959423</c:v>
                </c:pt>
                <c:pt idx="5909">
                  <c:v>0.241532355547</c:v>
                </c:pt>
                <c:pt idx="5910">
                  <c:v>0.2415341436863</c:v>
                </c:pt>
                <c:pt idx="5911">
                  <c:v>0.24153584241869999</c:v>
                </c:pt>
                <c:pt idx="5912">
                  <c:v>0.24153657257559999</c:v>
                </c:pt>
                <c:pt idx="5913">
                  <c:v>0.24154077470300001</c:v>
                </c:pt>
                <c:pt idx="5914">
                  <c:v>0.2415423840284</c:v>
                </c:pt>
                <c:pt idx="5915">
                  <c:v>0.2415423840284</c:v>
                </c:pt>
                <c:pt idx="5916">
                  <c:v>0.24154180288310001</c:v>
                </c:pt>
                <c:pt idx="5917">
                  <c:v>0.2415415048599</c:v>
                </c:pt>
                <c:pt idx="5918">
                  <c:v>0.2415424734354</c:v>
                </c:pt>
                <c:pt idx="5919">
                  <c:v>0.2415416091681</c:v>
                </c:pt>
                <c:pt idx="5920">
                  <c:v>0.2415437549353</c:v>
                </c:pt>
                <c:pt idx="5921">
                  <c:v>0.24154412746430001</c:v>
                </c:pt>
                <c:pt idx="5922">
                  <c:v>0.241545945406</c:v>
                </c:pt>
                <c:pt idx="5923">
                  <c:v>0.24154751002790001</c:v>
                </c:pt>
                <c:pt idx="5924">
                  <c:v>0.2415488064289</c:v>
                </c:pt>
                <c:pt idx="5925">
                  <c:v>0.2415501773357</c:v>
                </c:pt>
                <c:pt idx="5926">
                  <c:v>0.24155077338219999</c:v>
                </c:pt>
                <c:pt idx="5927">
                  <c:v>0.2415550649166</c:v>
                </c:pt>
                <c:pt idx="5928">
                  <c:v>0.24155481159690001</c:v>
                </c:pt>
                <c:pt idx="5929">
                  <c:v>0.24155080318450001</c:v>
                </c:pt>
                <c:pt idx="5930">
                  <c:v>0.2415497899055</c:v>
                </c:pt>
                <c:pt idx="5931">
                  <c:v>0.24154821038249999</c:v>
                </c:pt>
                <c:pt idx="5932">
                  <c:v>0.24154487252240001</c:v>
                </c:pt>
                <c:pt idx="5933">
                  <c:v>0.24154540896419999</c:v>
                </c:pt>
                <c:pt idx="5934">
                  <c:v>0.2415446341038</c:v>
                </c:pt>
                <c:pt idx="5935">
                  <c:v>0.24154466390609999</c:v>
                </c:pt>
                <c:pt idx="5936">
                  <c:v>0.2415443062782</c:v>
                </c:pt>
                <c:pt idx="5937">
                  <c:v>0.24153795838360001</c:v>
                </c:pt>
                <c:pt idx="5938">
                  <c:v>0.24153640866279999</c:v>
                </c:pt>
                <c:pt idx="5939">
                  <c:v>0.2415374219418</c:v>
                </c:pt>
                <c:pt idx="5940">
                  <c:v>0.24153505265710001</c:v>
                </c:pt>
                <c:pt idx="5941">
                  <c:v>0.24153561890129999</c:v>
                </c:pt>
                <c:pt idx="5942">
                  <c:v>0.2415343075991</c:v>
                </c:pt>
                <c:pt idx="5943">
                  <c:v>0.2415314763784</c:v>
                </c:pt>
                <c:pt idx="5944">
                  <c:v>0.24153080582620001</c:v>
                </c:pt>
                <c:pt idx="5945">
                  <c:v>0.24152949452399999</c:v>
                </c:pt>
                <c:pt idx="5946">
                  <c:v>0.24152824282650001</c:v>
                </c:pt>
                <c:pt idx="5947">
                  <c:v>0.24152871966360001</c:v>
                </c:pt>
                <c:pt idx="5948">
                  <c:v>0.24153095483779999</c:v>
                </c:pt>
                <c:pt idx="5949">
                  <c:v>0.24153400957580001</c:v>
                </c:pt>
                <c:pt idx="5950">
                  <c:v>0.24153111875059999</c:v>
                </c:pt>
                <c:pt idx="5951">
                  <c:v>0.2415282577276</c:v>
                </c:pt>
                <c:pt idx="5952">
                  <c:v>0.24152970314030001</c:v>
                </c:pt>
                <c:pt idx="5953">
                  <c:v>0.24152982234949999</c:v>
                </c:pt>
                <c:pt idx="5954">
                  <c:v>0.24152885377409999</c:v>
                </c:pt>
                <c:pt idx="5955">
                  <c:v>0.24152912199500001</c:v>
                </c:pt>
                <c:pt idx="5956">
                  <c:v>0.24152873456480001</c:v>
                </c:pt>
                <c:pt idx="5957">
                  <c:v>0.24152764677999999</c:v>
                </c:pt>
                <c:pt idx="5958">
                  <c:v>0.24152855575080001</c:v>
                </c:pt>
                <c:pt idx="5959">
                  <c:v>0.24152912199500001</c:v>
                </c:pt>
                <c:pt idx="5960">
                  <c:v>0.24152970314030001</c:v>
                </c:pt>
                <c:pt idx="5961">
                  <c:v>0.241529867053</c:v>
                </c:pt>
                <c:pt idx="5962">
                  <c:v>0.24152863025669999</c:v>
                </c:pt>
                <c:pt idx="5963">
                  <c:v>0.24152664840220001</c:v>
                </c:pt>
                <c:pt idx="5964">
                  <c:v>0.24152491986749999</c:v>
                </c:pt>
                <c:pt idx="5965">
                  <c:v>0.2415229678154</c:v>
                </c:pt>
                <c:pt idx="5966">
                  <c:v>0.24152122437949999</c:v>
                </c:pt>
                <c:pt idx="5967">
                  <c:v>0.2415237128735</c:v>
                </c:pt>
                <c:pt idx="5968">
                  <c:v>0.2415199279785</c:v>
                </c:pt>
                <c:pt idx="5969">
                  <c:v>0.24151498079299999</c:v>
                </c:pt>
                <c:pt idx="5970">
                  <c:v>0.2415130287409</c:v>
                </c:pt>
                <c:pt idx="5971">
                  <c:v>0.2415076643229</c:v>
                </c:pt>
                <c:pt idx="5972">
                  <c:v>0.2415061295033</c:v>
                </c:pt>
                <c:pt idx="5973">
                  <c:v>0.24150538444520001</c:v>
                </c:pt>
                <c:pt idx="5974">
                  <c:v>0.241506293416</c:v>
                </c:pt>
                <c:pt idx="5975">
                  <c:v>0.2415040433407</c:v>
                </c:pt>
                <c:pt idx="5976">
                  <c:v>0.24150173366069999</c:v>
                </c:pt>
                <c:pt idx="5977">
                  <c:v>0.2414969652891</c:v>
                </c:pt>
                <c:pt idx="5978">
                  <c:v>0.2414959967136</c:v>
                </c:pt>
                <c:pt idx="5979">
                  <c:v>0.24149683117869999</c:v>
                </c:pt>
                <c:pt idx="5980">
                  <c:v>0.241497606039</c:v>
                </c:pt>
                <c:pt idx="5981">
                  <c:v>0.24149954319</c:v>
                </c:pt>
                <c:pt idx="5982">
                  <c:v>0.24149957299229999</c:v>
                </c:pt>
                <c:pt idx="5983">
                  <c:v>0.24149894714360001</c:v>
                </c:pt>
                <c:pt idx="5984">
                  <c:v>0.2414961010218</c:v>
                </c:pt>
                <c:pt idx="5985">
                  <c:v>0.2415007501841</c:v>
                </c:pt>
                <c:pt idx="5986">
                  <c:v>0.24150221049789999</c:v>
                </c:pt>
                <c:pt idx="5987">
                  <c:v>0.24150311946870001</c:v>
                </c:pt>
                <c:pt idx="5988">
                  <c:v>0.24150036275389999</c:v>
                </c:pt>
                <c:pt idx="5989">
                  <c:v>0.24149647355080001</c:v>
                </c:pt>
                <c:pt idx="5990">
                  <c:v>0.241496026516</c:v>
                </c:pt>
                <c:pt idx="5991">
                  <c:v>0.24149550497530001</c:v>
                </c:pt>
                <c:pt idx="5992">
                  <c:v>0.24149361252779999</c:v>
                </c:pt>
                <c:pt idx="5993">
                  <c:v>0.24149559438230001</c:v>
                </c:pt>
                <c:pt idx="5994">
                  <c:v>0.24149565398690001</c:v>
                </c:pt>
                <c:pt idx="5995">
                  <c:v>0.2414911836386</c:v>
                </c:pt>
                <c:pt idx="5996">
                  <c:v>0.24148842692379999</c:v>
                </c:pt>
                <c:pt idx="5997">
                  <c:v>0.24148818850520001</c:v>
                </c:pt>
                <c:pt idx="5998">
                  <c:v>0.24148988723750001</c:v>
                </c:pt>
                <c:pt idx="5999">
                  <c:v>0.24148979783060001</c:v>
                </c:pt>
                <c:pt idx="6000">
                  <c:v>0.24148848652839999</c:v>
                </c:pt>
                <c:pt idx="6001">
                  <c:v>0.24148793518539999</c:v>
                </c:pt>
                <c:pt idx="6002">
                  <c:v>0.2414879202843</c:v>
                </c:pt>
                <c:pt idx="6003">
                  <c:v>0.24148327112199999</c:v>
                </c:pt>
                <c:pt idx="6004">
                  <c:v>0.2414820492268</c:v>
                </c:pt>
                <c:pt idx="6005">
                  <c:v>0.24147911369799999</c:v>
                </c:pt>
                <c:pt idx="6006">
                  <c:v>0.24147985875610001</c:v>
                </c:pt>
                <c:pt idx="6007">
                  <c:v>0.24147684872149999</c:v>
                </c:pt>
                <c:pt idx="6008">
                  <c:v>0.24147504568100001</c:v>
                </c:pt>
                <c:pt idx="6009">
                  <c:v>0.24147647619250001</c:v>
                </c:pt>
                <c:pt idx="6010">
                  <c:v>0.24147628247739999</c:v>
                </c:pt>
                <c:pt idx="6011">
                  <c:v>0.24147807061670001</c:v>
                </c:pt>
                <c:pt idx="6012">
                  <c:v>0.241476982832</c:v>
                </c:pt>
                <c:pt idx="6013">
                  <c:v>0.2414778620005</c:v>
                </c:pt>
                <c:pt idx="6014">
                  <c:v>0.24147805571559999</c:v>
                </c:pt>
                <c:pt idx="6015">
                  <c:v>0.2414782047272</c:v>
                </c:pt>
                <c:pt idx="6016">
                  <c:v>0.24147616326810001</c:v>
                </c:pt>
                <c:pt idx="6017">
                  <c:v>0.24147829413409999</c:v>
                </c:pt>
                <c:pt idx="6018">
                  <c:v>0.24147704243660001</c:v>
                </c:pt>
                <c:pt idx="6019">
                  <c:v>0.2414756268263</c:v>
                </c:pt>
                <c:pt idx="6020">
                  <c:v>0.2414734661579</c:v>
                </c:pt>
                <c:pt idx="6021">
                  <c:v>0.2414683103561</c:v>
                </c:pt>
                <c:pt idx="6022">
                  <c:v>0.2414665520191</c:v>
                </c:pt>
                <c:pt idx="6023">
                  <c:v>0.2414651960135</c:v>
                </c:pt>
                <c:pt idx="6024">
                  <c:v>0.24146480858329999</c:v>
                </c:pt>
                <c:pt idx="6025">
                  <c:v>0.24146355688570001</c:v>
                </c:pt>
                <c:pt idx="6026">
                  <c:v>0.2414643019438</c:v>
                </c:pt>
                <c:pt idx="6027">
                  <c:v>0.2414622157812</c:v>
                </c:pt>
                <c:pt idx="6028">
                  <c:v>0.24146211147310001</c:v>
                </c:pt>
                <c:pt idx="6029">
                  <c:v>0.24146139621730001</c:v>
                </c:pt>
                <c:pt idx="6030">
                  <c:v>0.2414645403624</c:v>
                </c:pt>
                <c:pt idx="6031">
                  <c:v>0.24146585166449999</c:v>
                </c:pt>
                <c:pt idx="6032">
                  <c:v>0.24146699905399999</c:v>
                </c:pt>
                <c:pt idx="6033">
                  <c:v>0.24146802723409999</c:v>
                </c:pt>
                <c:pt idx="6034">
                  <c:v>0.2414647191763</c:v>
                </c:pt>
                <c:pt idx="6035">
                  <c:v>0.24146442115309999</c:v>
                </c:pt>
                <c:pt idx="6036">
                  <c:v>0.24146138131620001</c:v>
                </c:pt>
                <c:pt idx="6037">
                  <c:v>0.24146232008929999</c:v>
                </c:pt>
                <c:pt idx="6038">
                  <c:v>0.24146324396130001</c:v>
                </c:pt>
                <c:pt idx="6039">
                  <c:v>0.24146392941469999</c:v>
                </c:pt>
                <c:pt idx="6040">
                  <c:v>0.24146312475199999</c:v>
                </c:pt>
                <c:pt idx="6041">
                  <c:v>0.24146516621110001</c:v>
                </c:pt>
                <c:pt idx="6042">
                  <c:v>0.2414671927691</c:v>
                </c:pt>
                <c:pt idx="6043">
                  <c:v>0.2414656877518</c:v>
                </c:pt>
                <c:pt idx="6044">
                  <c:v>0.24146886169910001</c:v>
                </c:pt>
                <c:pt idx="6045">
                  <c:v>0.24147351086140001</c:v>
                </c:pt>
                <c:pt idx="6046">
                  <c:v>0.24147388339039999</c:v>
                </c:pt>
                <c:pt idx="6047">
                  <c:v>0.2414727509022</c:v>
                </c:pt>
                <c:pt idx="6048">
                  <c:v>0.2414704114199</c:v>
                </c:pt>
                <c:pt idx="6049">
                  <c:v>0.24146957695480001</c:v>
                </c:pt>
                <c:pt idx="6050">
                  <c:v>0.2414667904377</c:v>
                </c:pt>
                <c:pt idx="6051">
                  <c:v>0.24146628379820001</c:v>
                </c:pt>
                <c:pt idx="6052">
                  <c:v>0.24146227538590001</c:v>
                </c:pt>
                <c:pt idx="6053">
                  <c:v>0.24146220088010001</c:v>
                </c:pt>
                <c:pt idx="6054">
                  <c:v>0.2414606064558</c:v>
                </c:pt>
                <c:pt idx="6055">
                  <c:v>0.24146442115309999</c:v>
                </c:pt>
                <c:pt idx="6056">
                  <c:v>0.24146525561810001</c:v>
                </c:pt>
                <c:pt idx="6057">
                  <c:v>0.2414697557688</c:v>
                </c:pt>
                <c:pt idx="6058">
                  <c:v>0.24147148430349999</c:v>
                </c:pt>
                <c:pt idx="6059">
                  <c:v>0.24146877229210001</c:v>
                </c:pt>
                <c:pt idx="6060">
                  <c:v>0.2414683252573</c:v>
                </c:pt>
                <c:pt idx="6061">
                  <c:v>0.2414665520191</c:v>
                </c:pt>
                <c:pt idx="6062">
                  <c:v>0.24146530032159999</c:v>
                </c:pt>
                <c:pt idx="6063">
                  <c:v>0.2414629459381</c:v>
                </c:pt>
                <c:pt idx="6064">
                  <c:v>0.24146035313610001</c:v>
                </c:pt>
                <c:pt idx="6065">
                  <c:v>0.2414620667696</c:v>
                </c:pt>
                <c:pt idx="6066">
                  <c:v>0.24146509170530001</c:v>
                </c:pt>
                <c:pt idx="6067">
                  <c:v>0.24146540462970001</c:v>
                </c:pt>
                <c:pt idx="6068">
                  <c:v>0.2414693683386</c:v>
                </c:pt>
                <c:pt idx="6069">
                  <c:v>0.24147461354729999</c:v>
                </c:pt>
                <c:pt idx="6070">
                  <c:v>0.2414807677269</c:v>
                </c:pt>
                <c:pt idx="6071">
                  <c:v>0.24148599803449999</c:v>
                </c:pt>
                <c:pt idx="6072">
                  <c:v>0.24149139225480001</c:v>
                </c:pt>
                <c:pt idx="6073">
                  <c:v>0.2414988875389</c:v>
                </c:pt>
                <c:pt idx="6074">
                  <c:v>0.24150152504440001</c:v>
                </c:pt>
                <c:pt idx="6075">
                  <c:v>0.24150662124159999</c:v>
                </c:pt>
                <c:pt idx="6076">
                  <c:v>0.2415061295033</c:v>
                </c:pt>
                <c:pt idx="6077">
                  <c:v>0.24151112139229999</c:v>
                </c:pt>
                <c:pt idx="6078">
                  <c:v>0.24151268601420001</c:v>
                </c:pt>
                <c:pt idx="6079">
                  <c:v>0.2415146380663</c:v>
                </c:pt>
                <c:pt idx="6080">
                  <c:v>0.2415175139904</c:v>
                </c:pt>
                <c:pt idx="6081">
                  <c:v>0.24152854084969999</c:v>
                </c:pt>
                <c:pt idx="6082">
                  <c:v>0.24153296649459999</c:v>
                </c:pt>
                <c:pt idx="6083">
                  <c:v>0.2415403872728</c:v>
                </c:pt>
                <c:pt idx="6084">
                  <c:v>0.24154703319070001</c:v>
                </c:pt>
                <c:pt idx="6085">
                  <c:v>0.24154683947559999</c:v>
                </c:pt>
                <c:pt idx="6086">
                  <c:v>0.24154466390609999</c:v>
                </c:pt>
                <c:pt idx="6087">
                  <c:v>0.24154958128930001</c:v>
                </c:pt>
                <c:pt idx="6088">
                  <c:v>0.24155591428279999</c:v>
                </c:pt>
                <c:pt idx="6089">
                  <c:v>0.241563424468</c:v>
                </c:pt>
                <c:pt idx="6090">
                  <c:v>0.24157881736760001</c:v>
                </c:pt>
                <c:pt idx="6091">
                  <c:v>0.24159885942939999</c:v>
                </c:pt>
                <c:pt idx="6092">
                  <c:v>0.2416062057018</c:v>
                </c:pt>
                <c:pt idx="6093">
                  <c:v>0.24162349104879999</c:v>
                </c:pt>
                <c:pt idx="6094">
                  <c:v>0.24163009226320001</c:v>
                </c:pt>
                <c:pt idx="6095">
                  <c:v>0.24163265526290001</c:v>
                </c:pt>
                <c:pt idx="6096">
                  <c:v>0.24164114892479999</c:v>
                </c:pt>
                <c:pt idx="6097">
                  <c:v>0.2416602820158</c:v>
                </c:pt>
                <c:pt idx="6098">
                  <c:v>0.24168299138550001</c:v>
                </c:pt>
                <c:pt idx="6099">
                  <c:v>0.24169194698329999</c:v>
                </c:pt>
                <c:pt idx="6100">
                  <c:v>0.24170047044750001</c:v>
                </c:pt>
                <c:pt idx="6101">
                  <c:v>0.24171780049800001</c:v>
                </c:pt>
                <c:pt idx="6102">
                  <c:v>0.2417403906584</c:v>
                </c:pt>
                <c:pt idx="6103">
                  <c:v>0.2417533099651</c:v>
                </c:pt>
                <c:pt idx="6104">
                  <c:v>0.2417743355036</c:v>
                </c:pt>
                <c:pt idx="6105">
                  <c:v>0.2418055534363</c:v>
                </c:pt>
                <c:pt idx="6106">
                  <c:v>0.2418336421251</c:v>
                </c:pt>
                <c:pt idx="6107">
                  <c:v>0.24185872077939999</c:v>
                </c:pt>
                <c:pt idx="6108">
                  <c:v>0.24191074073310001</c:v>
                </c:pt>
                <c:pt idx="6109">
                  <c:v>0.24194975197320001</c:v>
                </c:pt>
                <c:pt idx="6110">
                  <c:v>0.24198551475999999</c:v>
                </c:pt>
                <c:pt idx="6111">
                  <c:v>0.2420407831669</c:v>
                </c:pt>
                <c:pt idx="6112">
                  <c:v>0.2420936077833</c:v>
                </c:pt>
                <c:pt idx="6113">
                  <c:v>0.24213641881940001</c:v>
                </c:pt>
                <c:pt idx="6114">
                  <c:v>0.24217043817039999</c:v>
                </c:pt>
                <c:pt idx="6115">
                  <c:v>0.24219973385329999</c:v>
                </c:pt>
                <c:pt idx="6116">
                  <c:v>0.24221596121790001</c:v>
                </c:pt>
                <c:pt idx="6117">
                  <c:v>0.2422405481339</c:v>
                </c:pt>
                <c:pt idx="6118">
                  <c:v>0.2422573119402</c:v>
                </c:pt>
                <c:pt idx="6119">
                  <c:v>0.24228154122830001</c:v>
                </c:pt>
                <c:pt idx="6120">
                  <c:v>0.2423122227192</c:v>
                </c:pt>
                <c:pt idx="6121">
                  <c:v>0.24233560264109999</c:v>
                </c:pt>
                <c:pt idx="6122">
                  <c:v>0.24235270917419999</c:v>
                </c:pt>
                <c:pt idx="6123">
                  <c:v>0.24236716330050001</c:v>
                </c:pt>
                <c:pt idx="6124">
                  <c:v>0.24238346517090001</c:v>
                </c:pt>
                <c:pt idx="6125">
                  <c:v>0.24240478873249999</c:v>
                </c:pt>
                <c:pt idx="6126">
                  <c:v>0.24242366850380001</c:v>
                </c:pt>
                <c:pt idx="6127">
                  <c:v>0.2424374222755</c:v>
                </c:pt>
                <c:pt idx="6128">
                  <c:v>0.24245415627960001</c:v>
                </c:pt>
                <c:pt idx="6129">
                  <c:v>0.2424708902836</c:v>
                </c:pt>
                <c:pt idx="6130">
                  <c:v>0.24249140918250001</c:v>
                </c:pt>
                <c:pt idx="6131">
                  <c:v>0.24250847101209999</c:v>
                </c:pt>
                <c:pt idx="6132">
                  <c:v>0.24252800643440001</c:v>
                </c:pt>
                <c:pt idx="6133">
                  <c:v>0.24254781007769999</c:v>
                </c:pt>
                <c:pt idx="6134">
                  <c:v>0.24256367981429999</c:v>
                </c:pt>
                <c:pt idx="6135">
                  <c:v>0.24257944524290001</c:v>
                </c:pt>
                <c:pt idx="6136">
                  <c:v>0.24259337782859999</c:v>
                </c:pt>
                <c:pt idx="6137">
                  <c:v>0.24260051548479999</c:v>
                </c:pt>
                <c:pt idx="6138">
                  <c:v>0.24262332916259999</c:v>
                </c:pt>
                <c:pt idx="6139">
                  <c:v>0.24264605343340001</c:v>
                </c:pt>
                <c:pt idx="6140">
                  <c:v>0.2426615059376</c:v>
                </c:pt>
                <c:pt idx="6141">
                  <c:v>0.242675870657</c:v>
                </c:pt>
                <c:pt idx="6142">
                  <c:v>0.24270221590999999</c:v>
                </c:pt>
                <c:pt idx="6143">
                  <c:v>0.2427267283201</c:v>
                </c:pt>
                <c:pt idx="6144">
                  <c:v>0.2427387088537</c:v>
                </c:pt>
                <c:pt idx="6145">
                  <c:v>0.2427513748407</c:v>
                </c:pt>
                <c:pt idx="6146">
                  <c:v>0.24276417493819999</c:v>
                </c:pt>
                <c:pt idx="6147">
                  <c:v>0.24277596175669999</c:v>
                </c:pt>
                <c:pt idx="6148">
                  <c:v>0.2427988052368</c:v>
                </c:pt>
                <c:pt idx="6149">
                  <c:v>0.24280995130540001</c:v>
                </c:pt>
                <c:pt idx="6150">
                  <c:v>0.242821931839</c:v>
                </c:pt>
                <c:pt idx="6151">
                  <c:v>0.24283736944199999</c:v>
                </c:pt>
                <c:pt idx="6152">
                  <c:v>0.24284903705120001</c:v>
                </c:pt>
                <c:pt idx="6153">
                  <c:v>0.24286225438119999</c:v>
                </c:pt>
                <c:pt idx="6154">
                  <c:v>0.24287694692610001</c:v>
                </c:pt>
                <c:pt idx="6155">
                  <c:v>0.24290417134760001</c:v>
                </c:pt>
                <c:pt idx="6156">
                  <c:v>0.24291796982290001</c:v>
                </c:pt>
                <c:pt idx="6157">
                  <c:v>0.24293078482149999</c:v>
                </c:pt>
                <c:pt idx="6158">
                  <c:v>0.2429477721453</c:v>
                </c:pt>
                <c:pt idx="6159">
                  <c:v>0.242958843708</c:v>
                </c:pt>
                <c:pt idx="6160">
                  <c:v>0.2429718375206</c:v>
                </c:pt>
                <c:pt idx="6161">
                  <c:v>0.24298800528049999</c:v>
                </c:pt>
                <c:pt idx="6162">
                  <c:v>0.2430015355349</c:v>
                </c:pt>
                <c:pt idx="6163">
                  <c:v>0.24301327764989999</c:v>
                </c:pt>
                <c:pt idx="6164">
                  <c:v>0.24302871525290001</c:v>
                </c:pt>
                <c:pt idx="6165">
                  <c:v>0.24304297566409999</c:v>
                </c:pt>
                <c:pt idx="6166">
                  <c:v>0.2430537939072</c:v>
                </c:pt>
                <c:pt idx="6167">
                  <c:v>0.24306699633600001</c:v>
                </c:pt>
                <c:pt idx="6168">
                  <c:v>0.24307692050929999</c:v>
                </c:pt>
                <c:pt idx="6169">
                  <c:v>0.2430936098099</c:v>
                </c:pt>
                <c:pt idx="6170">
                  <c:v>0.2431062906981</c:v>
                </c:pt>
                <c:pt idx="6171">
                  <c:v>0.2431187182665</c:v>
                </c:pt>
                <c:pt idx="6172">
                  <c:v>0.24313367903229999</c:v>
                </c:pt>
                <c:pt idx="6173">
                  <c:v>0.2431494444609</c:v>
                </c:pt>
                <c:pt idx="6174">
                  <c:v>0.24316544830799999</c:v>
                </c:pt>
                <c:pt idx="6175">
                  <c:v>0.24317780137059999</c:v>
                </c:pt>
                <c:pt idx="6176">
                  <c:v>0.24319589138030001</c:v>
                </c:pt>
                <c:pt idx="6177">
                  <c:v>0.24321232736109999</c:v>
                </c:pt>
                <c:pt idx="6178">
                  <c:v>0.24323137104510001</c:v>
                </c:pt>
                <c:pt idx="6179">
                  <c:v>0.24324662983420001</c:v>
                </c:pt>
                <c:pt idx="6180">
                  <c:v>0.243263810873</c:v>
                </c:pt>
                <c:pt idx="6181">
                  <c:v>0.243281647563</c:v>
                </c:pt>
                <c:pt idx="6182">
                  <c:v>0.24329693615440001</c:v>
                </c:pt>
                <c:pt idx="6183">
                  <c:v>0.24331577122209999</c:v>
                </c:pt>
                <c:pt idx="6184">
                  <c:v>0.24333216249940001</c:v>
                </c:pt>
                <c:pt idx="6185">
                  <c:v>0.24334912002090001</c:v>
                </c:pt>
                <c:pt idx="6186">
                  <c:v>0.24336881935599999</c:v>
                </c:pt>
                <c:pt idx="6187">
                  <c:v>0.2433850765228</c:v>
                </c:pt>
                <c:pt idx="6188">
                  <c:v>0.2434011250734</c:v>
                </c:pt>
                <c:pt idx="6189">
                  <c:v>0.24341942369940001</c:v>
                </c:pt>
                <c:pt idx="6190">
                  <c:v>0.2434358000755</c:v>
                </c:pt>
                <c:pt idx="6191">
                  <c:v>0.2434524148703</c:v>
                </c:pt>
                <c:pt idx="6192">
                  <c:v>0.24347001314159999</c:v>
                </c:pt>
                <c:pt idx="6193">
                  <c:v>0.24348475039010001</c:v>
                </c:pt>
                <c:pt idx="6194">
                  <c:v>0.24350340664389999</c:v>
                </c:pt>
                <c:pt idx="6195">
                  <c:v>0.24351985752579999</c:v>
                </c:pt>
                <c:pt idx="6196">
                  <c:v>0.24353358149529999</c:v>
                </c:pt>
                <c:pt idx="6197">
                  <c:v>0.24355053901670001</c:v>
                </c:pt>
                <c:pt idx="6198">
                  <c:v>0.24356681108469999</c:v>
                </c:pt>
                <c:pt idx="6199">
                  <c:v>0.2435837090015</c:v>
                </c:pt>
                <c:pt idx="6200">
                  <c:v>0.2435996830463</c:v>
                </c:pt>
                <c:pt idx="6201">
                  <c:v>0.2436176687479</c:v>
                </c:pt>
                <c:pt idx="6202">
                  <c:v>0.24363586306570001</c:v>
                </c:pt>
                <c:pt idx="6203">
                  <c:v>0.24365398287769999</c:v>
                </c:pt>
                <c:pt idx="6204">
                  <c:v>0.24366949498650001</c:v>
                </c:pt>
                <c:pt idx="6205">
                  <c:v>0.24368873238559999</c:v>
                </c:pt>
                <c:pt idx="6206">
                  <c:v>0.24370613694189999</c:v>
                </c:pt>
                <c:pt idx="6207">
                  <c:v>0.24372291564939999</c:v>
                </c:pt>
                <c:pt idx="6208">
                  <c:v>0.24374049901959999</c:v>
                </c:pt>
                <c:pt idx="6209">
                  <c:v>0.2437574714422</c:v>
                </c:pt>
                <c:pt idx="6210">
                  <c:v>0.24377614259720001</c:v>
                </c:pt>
                <c:pt idx="6211">
                  <c:v>0.24379260838030001</c:v>
                </c:pt>
                <c:pt idx="6212">
                  <c:v>0.243807554245</c:v>
                </c:pt>
                <c:pt idx="6213">
                  <c:v>0.2438220828772</c:v>
                </c:pt>
                <c:pt idx="6214">
                  <c:v>0.24384073913099999</c:v>
                </c:pt>
                <c:pt idx="6215">
                  <c:v>0.2438545823097</c:v>
                </c:pt>
                <c:pt idx="6216">
                  <c:v>0.2438726574183</c:v>
                </c:pt>
                <c:pt idx="6217">
                  <c:v>0.24388930201530001</c:v>
                </c:pt>
                <c:pt idx="6218">
                  <c:v>0.2439057081938</c:v>
                </c:pt>
                <c:pt idx="6219">
                  <c:v>0.24392548203469999</c:v>
                </c:pt>
                <c:pt idx="6220">
                  <c:v>0.2439451217651</c:v>
                </c:pt>
                <c:pt idx="6221">
                  <c:v>0.24396692216400001</c:v>
                </c:pt>
                <c:pt idx="6222">
                  <c:v>0.24398680031299999</c:v>
                </c:pt>
                <c:pt idx="6223">
                  <c:v>0.24400733411309999</c:v>
                </c:pt>
                <c:pt idx="6224">
                  <c:v>0.24402688443660001</c:v>
                </c:pt>
                <c:pt idx="6225">
                  <c:v>0.24404996633529999</c:v>
                </c:pt>
                <c:pt idx="6226">
                  <c:v>0.2440709769726</c:v>
                </c:pt>
                <c:pt idx="6227">
                  <c:v>0.2440935820341</c:v>
                </c:pt>
                <c:pt idx="6228">
                  <c:v>0.24411459267140001</c:v>
                </c:pt>
                <c:pt idx="6229">
                  <c:v>0.24413223564620001</c:v>
                </c:pt>
                <c:pt idx="6230">
                  <c:v>0.24415317177769999</c:v>
                </c:pt>
                <c:pt idx="6231">
                  <c:v>0.24417108297349999</c:v>
                </c:pt>
                <c:pt idx="6232">
                  <c:v>0.24419435858729999</c:v>
                </c:pt>
                <c:pt idx="6233">
                  <c:v>0.2442151159048</c:v>
                </c:pt>
                <c:pt idx="6234">
                  <c:v>0.24423919618129999</c:v>
                </c:pt>
                <c:pt idx="6235">
                  <c:v>0.24425694346429999</c:v>
                </c:pt>
                <c:pt idx="6236">
                  <c:v>0.24427576363090001</c:v>
                </c:pt>
                <c:pt idx="6237">
                  <c:v>0.24429683387279999</c:v>
                </c:pt>
                <c:pt idx="6238">
                  <c:v>0.24431972205640001</c:v>
                </c:pt>
                <c:pt idx="6239">
                  <c:v>0.2443410903215</c:v>
                </c:pt>
                <c:pt idx="6240">
                  <c:v>0.2443590015173</c:v>
                </c:pt>
                <c:pt idx="6241">
                  <c:v>0.24437893927099999</c:v>
                </c:pt>
                <c:pt idx="6242">
                  <c:v>0.2443979382515</c:v>
                </c:pt>
                <c:pt idx="6243">
                  <c:v>0.24441874027249999</c:v>
                </c:pt>
                <c:pt idx="6244">
                  <c:v>0.2444349974394</c:v>
                </c:pt>
                <c:pt idx="6245">
                  <c:v>0.24445863068099999</c:v>
                </c:pt>
                <c:pt idx="6246">
                  <c:v>0.24448135495189999</c:v>
                </c:pt>
                <c:pt idx="6247">
                  <c:v>0.24450165033339999</c:v>
                </c:pt>
                <c:pt idx="6248">
                  <c:v>0.24451914429659999</c:v>
                </c:pt>
                <c:pt idx="6249">
                  <c:v>0.244541272521</c:v>
                </c:pt>
                <c:pt idx="6250">
                  <c:v>0.2445637434721</c:v>
                </c:pt>
                <c:pt idx="6251">
                  <c:v>0.24458758533</c:v>
                </c:pt>
                <c:pt idx="6252">
                  <c:v>0.24460957944389999</c:v>
                </c:pt>
                <c:pt idx="6253">
                  <c:v>0.2446320354939</c:v>
                </c:pt>
                <c:pt idx="6254">
                  <c:v>0.24465277791019999</c:v>
                </c:pt>
                <c:pt idx="6255">
                  <c:v>0.2446732074022</c:v>
                </c:pt>
                <c:pt idx="6256">
                  <c:v>0.2446938306093</c:v>
                </c:pt>
                <c:pt idx="6257">
                  <c:v>0.24471721053119999</c:v>
                </c:pt>
                <c:pt idx="6258">
                  <c:v>0.24474245309830001</c:v>
                </c:pt>
                <c:pt idx="6259">
                  <c:v>0.2447632700205</c:v>
                </c:pt>
                <c:pt idx="6260">
                  <c:v>0.24478416144849999</c:v>
                </c:pt>
                <c:pt idx="6261">
                  <c:v>0.2448040246964</c:v>
                </c:pt>
                <c:pt idx="6262">
                  <c:v>0.2448268085718</c:v>
                </c:pt>
                <c:pt idx="6263">
                  <c:v>0.24484783411030001</c:v>
                </c:pt>
                <c:pt idx="6264">
                  <c:v>0.24487237632270001</c:v>
                </c:pt>
                <c:pt idx="6265">
                  <c:v>0.24489666521549999</c:v>
                </c:pt>
                <c:pt idx="6266">
                  <c:v>0.2449218332767</c:v>
                </c:pt>
                <c:pt idx="6267">
                  <c:v>0.24494485557080001</c:v>
                </c:pt>
                <c:pt idx="6268">
                  <c:v>0.24496893584730001</c:v>
                </c:pt>
                <c:pt idx="6269">
                  <c:v>0.24499574303630001</c:v>
                </c:pt>
                <c:pt idx="6270">
                  <c:v>0.24502131342889999</c:v>
                </c:pt>
                <c:pt idx="6271">
                  <c:v>0.24504458904269999</c:v>
                </c:pt>
                <c:pt idx="6272">
                  <c:v>0.24506652355190001</c:v>
                </c:pt>
                <c:pt idx="6273">
                  <c:v>0.24509362876419999</c:v>
                </c:pt>
                <c:pt idx="6274">
                  <c:v>0.2451168745756</c:v>
                </c:pt>
                <c:pt idx="6275">
                  <c:v>0.24514076113700001</c:v>
                </c:pt>
                <c:pt idx="6276">
                  <c:v>0.2451643645763</c:v>
                </c:pt>
                <c:pt idx="6277">
                  <c:v>0.245188459754</c:v>
                </c:pt>
                <c:pt idx="6278">
                  <c:v>0.24521504342559999</c:v>
                </c:pt>
                <c:pt idx="6279">
                  <c:v>0.24524000287059999</c:v>
                </c:pt>
                <c:pt idx="6280">
                  <c:v>0.24526624381539999</c:v>
                </c:pt>
                <c:pt idx="6281">
                  <c:v>0.2452923804522</c:v>
                </c:pt>
                <c:pt idx="6282">
                  <c:v>0.245319917798</c:v>
                </c:pt>
                <c:pt idx="6283">
                  <c:v>0.2453444749117</c:v>
                </c:pt>
                <c:pt idx="6284">
                  <c:v>0.24537290632719999</c:v>
                </c:pt>
                <c:pt idx="6285">
                  <c:v>0.24539829790590001</c:v>
                </c:pt>
                <c:pt idx="6286">
                  <c:v>0.24542421102520001</c:v>
                </c:pt>
                <c:pt idx="6287">
                  <c:v>0.2454492151737</c:v>
                </c:pt>
                <c:pt idx="6288">
                  <c:v>0.24547189474110001</c:v>
                </c:pt>
                <c:pt idx="6289">
                  <c:v>0.24549715220929999</c:v>
                </c:pt>
                <c:pt idx="6290">
                  <c:v>0.24552235007289999</c:v>
                </c:pt>
                <c:pt idx="6291">
                  <c:v>0.24554683268069999</c:v>
                </c:pt>
                <c:pt idx="6292">
                  <c:v>0.24557261168960001</c:v>
                </c:pt>
                <c:pt idx="6293">
                  <c:v>0.24559643864630001</c:v>
                </c:pt>
                <c:pt idx="6294">
                  <c:v>0.24562174081800001</c:v>
                </c:pt>
                <c:pt idx="6295">
                  <c:v>0.24564750492570001</c:v>
                </c:pt>
                <c:pt idx="6296">
                  <c:v>0.2456736862659</c:v>
                </c:pt>
                <c:pt idx="6297">
                  <c:v>0.24569949507710001</c:v>
                </c:pt>
                <c:pt idx="6298">
                  <c:v>0.24572701752189999</c:v>
                </c:pt>
                <c:pt idx="6299">
                  <c:v>0.2457513809204</c:v>
                </c:pt>
                <c:pt idx="6300">
                  <c:v>0.24577949941159999</c:v>
                </c:pt>
                <c:pt idx="6301">
                  <c:v>0.2458106726408</c:v>
                </c:pt>
                <c:pt idx="6302">
                  <c:v>0.245838612318</c:v>
                </c:pt>
                <c:pt idx="6303">
                  <c:v>0.2458683103323</c:v>
                </c:pt>
                <c:pt idx="6304">
                  <c:v>0.24589477479460001</c:v>
                </c:pt>
                <c:pt idx="6305">
                  <c:v>0.2459249794483</c:v>
                </c:pt>
                <c:pt idx="6306">
                  <c:v>0.24595381319519999</c:v>
                </c:pt>
                <c:pt idx="6307">
                  <c:v>0.24598425626750001</c:v>
                </c:pt>
                <c:pt idx="6308">
                  <c:v>0.24601511657239999</c:v>
                </c:pt>
                <c:pt idx="6309">
                  <c:v>0.24604788422580001</c:v>
                </c:pt>
                <c:pt idx="6310">
                  <c:v>0.24607798457150001</c:v>
                </c:pt>
                <c:pt idx="6311">
                  <c:v>0.2461052238941</c:v>
                </c:pt>
                <c:pt idx="6312">
                  <c:v>0.24613513052460001</c:v>
                </c:pt>
                <c:pt idx="6313">
                  <c:v>0.2461646199226</c:v>
                </c:pt>
                <c:pt idx="6314">
                  <c:v>0.24619874358179999</c:v>
                </c:pt>
                <c:pt idx="6315">
                  <c:v>0.2462285012007</c:v>
                </c:pt>
                <c:pt idx="6316">
                  <c:v>0.2462565004826</c:v>
                </c:pt>
                <c:pt idx="6317">
                  <c:v>0.2462853938341</c:v>
                </c:pt>
                <c:pt idx="6318">
                  <c:v>0.2463116496801</c:v>
                </c:pt>
                <c:pt idx="6319">
                  <c:v>0.24633850157260001</c:v>
                </c:pt>
                <c:pt idx="6320">
                  <c:v>0.24636724591260001</c:v>
                </c:pt>
                <c:pt idx="6321">
                  <c:v>0.2463984936476</c:v>
                </c:pt>
                <c:pt idx="6322">
                  <c:v>0.2464304417372</c:v>
                </c:pt>
                <c:pt idx="6323">
                  <c:v>0.2464614808559</c:v>
                </c:pt>
                <c:pt idx="6324">
                  <c:v>0.24649226665499999</c:v>
                </c:pt>
                <c:pt idx="6325">
                  <c:v>0.24652507901189999</c:v>
                </c:pt>
                <c:pt idx="6326">
                  <c:v>0.2465605139732</c:v>
                </c:pt>
                <c:pt idx="6327">
                  <c:v>0.24659276008610001</c:v>
                </c:pt>
                <c:pt idx="6328">
                  <c:v>0.24662755429739999</c:v>
                </c:pt>
                <c:pt idx="6329">
                  <c:v>0.24665798246859999</c:v>
                </c:pt>
                <c:pt idx="6330">
                  <c:v>0.24669186770920001</c:v>
                </c:pt>
                <c:pt idx="6331">
                  <c:v>0.24672491848469999</c:v>
                </c:pt>
                <c:pt idx="6332">
                  <c:v>0.24675765633579999</c:v>
                </c:pt>
                <c:pt idx="6333">
                  <c:v>0.24679154157639999</c:v>
                </c:pt>
                <c:pt idx="6334">
                  <c:v>0.24682137370109999</c:v>
                </c:pt>
                <c:pt idx="6335">
                  <c:v>0.24685211479659999</c:v>
                </c:pt>
                <c:pt idx="6336">
                  <c:v>0.24688471853730001</c:v>
                </c:pt>
                <c:pt idx="6337">
                  <c:v>0.24691905081269999</c:v>
                </c:pt>
                <c:pt idx="6338">
                  <c:v>0.2469511330128</c:v>
                </c:pt>
                <c:pt idx="6339">
                  <c:v>0.2469887733459</c:v>
                </c:pt>
                <c:pt idx="6340">
                  <c:v>0.24702197313310001</c:v>
                </c:pt>
                <c:pt idx="6341">
                  <c:v>0.2470535337925</c:v>
                </c:pt>
                <c:pt idx="6342">
                  <c:v>0.24708791077139999</c:v>
                </c:pt>
                <c:pt idx="6343">
                  <c:v>0.24712139368059999</c:v>
                </c:pt>
                <c:pt idx="6344">
                  <c:v>0.24715676903719999</c:v>
                </c:pt>
                <c:pt idx="6345">
                  <c:v>0.24719356000420001</c:v>
                </c:pt>
                <c:pt idx="6346">
                  <c:v>0.24722877144809999</c:v>
                </c:pt>
                <c:pt idx="6347">
                  <c:v>0.24726262688639999</c:v>
                </c:pt>
                <c:pt idx="6348">
                  <c:v>0.24730040133</c:v>
                </c:pt>
                <c:pt idx="6349">
                  <c:v>0.24733912944790001</c:v>
                </c:pt>
                <c:pt idx="6350">
                  <c:v>0.24737747013569999</c:v>
                </c:pt>
                <c:pt idx="6351">
                  <c:v>0.24741849303249999</c:v>
                </c:pt>
                <c:pt idx="6352">
                  <c:v>0.2474565804005</c:v>
                </c:pt>
                <c:pt idx="6353">
                  <c:v>0.24749913811679999</c:v>
                </c:pt>
                <c:pt idx="6354">
                  <c:v>0.24757951498030001</c:v>
                </c:pt>
                <c:pt idx="6355">
                  <c:v>0.24766218662260001</c:v>
                </c:pt>
                <c:pt idx="6356">
                  <c:v>0.24769948422909999</c:v>
                </c:pt>
                <c:pt idx="6357">
                  <c:v>0.2477362006903</c:v>
                </c:pt>
                <c:pt idx="6358">
                  <c:v>0.2477712780237</c:v>
                </c:pt>
                <c:pt idx="6359">
                  <c:v>0.24780815839770001</c:v>
                </c:pt>
                <c:pt idx="6360">
                  <c:v>0.2478444725275</c:v>
                </c:pt>
                <c:pt idx="6361">
                  <c:v>0.24788238108159999</c:v>
                </c:pt>
                <c:pt idx="6362">
                  <c:v>0.24792188405990001</c:v>
                </c:pt>
                <c:pt idx="6363">
                  <c:v>0.2479568123817</c:v>
                </c:pt>
                <c:pt idx="6364">
                  <c:v>0.2479941397905</c:v>
                </c:pt>
                <c:pt idx="6365">
                  <c:v>0.24803060293199999</c:v>
                </c:pt>
                <c:pt idx="6366">
                  <c:v>0.2480696737766</c:v>
                </c:pt>
                <c:pt idx="6367">
                  <c:v>0.24810607731340001</c:v>
                </c:pt>
                <c:pt idx="6368">
                  <c:v>0.24814489483829999</c:v>
                </c:pt>
                <c:pt idx="6369">
                  <c:v>0.2481841295958</c:v>
                </c:pt>
                <c:pt idx="6370">
                  <c:v>0.24822387099269999</c:v>
                </c:pt>
                <c:pt idx="6371">
                  <c:v>0.24825903773310001</c:v>
                </c:pt>
                <c:pt idx="6372">
                  <c:v>0.2482937574387</c:v>
                </c:pt>
                <c:pt idx="6373">
                  <c:v>0.24833126366139999</c:v>
                </c:pt>
                <c:pt idx="6374">
                  <c:v>0.2483690232038</c:v>
                </c:pt>
                <c:pt idx="6375">
                  <c:v>0.24840363860129999</c:v>
                </c:pt>
                <c:pt idx="6376">
                  <c:v>0.24844121932980001</c:v>
                </c:pt>
                <c:pt idx="6377">
                  <c:v>0.248481720686</c:v>
                </c:pt>
                <c:pt idx="6378">
                  <c:v>0.24852438271050001</c:v>
                </c:pt>
                <c:pt idx="6379">
                  <c:v>0.2485970407724</c:v>
                </c:pt>
                <c:pt idx="6380">
                  <c:v>0.24863390624519999</c:v>
                </c:pt>
                <c:pt idx="6381">
                  <c:v>0.24867209792139999</c:v>
                </c:pt>
                <c:pt idx="6382">
                  <c:v>0.248711809516</c:v>
                </c:pt>
                <c:pt idx="6383">
                  <c:v>0.24874994158739999</c:v>
                </c:pt>
                <c:pt idx="6384">
                  <c:v>0.248790115118</c:v>
                </c:pt>
                <c:pt idx="6385">
                  <c:v>0.2488306611776</c:v>
                </c:pt>
                <c:pt idx="6386">
                  <c:v>0.24887065589429999</c:v>
                </c:pt>
                <c:pt idx="6387">
                  <c:v>0.24890576303010001</c:v>
                </c:pt>
                <c:pt idx="6388">
                  <c:v>0.24894313514229999</c:v>
                </c:pt>
                <c:pt idx="6389">
                  <c:v>0.24898023903370001</c:v>
                </c:pt>
                <c:pt idx="6390">
                  <c:v>0.24901978671550001</c:v>
                </c:pt>
                <c:pt idx="6391">
                  <c:v>0.24905993044380001</c:v>
                </c:pt>
                <c:pt idx="6392">
                  <c:v>0.24909779429439999</c:v>
                </c:pt>
                <c:pt idx="6393">
                  <c:v>0.2491366118193</c:v>
                </c:pt>
                <c:pt idx="6394">
                  <c:v>0.24917460978030001</c:v>
                </c:pt>
                <c:pt idx="6395">
                  <c:v>0.2492100298405</c:v>
                </c:pt>
                <c:pt idx="6396">
                  <c:v>0.2492435127497</c:v>
                </c:pt>
                <c:pt idx="6397">
                  <c:v>0.2492804974318</c:v>
                </c:pt>
                <c:pt idx="6398">
                  <c:v>0.24931907653810001</c:v>
                </c:pt>
                <c:pt idx="6399">
                  <c:v>0.2493588328362</c:v>
                </c:pt>
                <c:pt idx="6400">
                  <c:v>0.24939499795440001</c:v>
                </c:pt>
                <c:pt idx="6401">
                  <c:v>0.2494329810143</c:v>
                </c:pt>
                <c:pt idx="6402">
                  <c:v>0.24947252869610001</c:v>
                </c:pt>
                <c:pt idx="6403">
                  <c:v>0.24951095879080001</c:v>
                </c:pt>
                <c:pt idx="6404">
                  <c:v>0.24954865872859999</c:v>
                </c:pt>
                <c:pt idx="6405">
                  <c:v>0.24959024786949999</c:v>
                </c:pt>
                <c:pt idx="6406">
                  <c:v>0.2496305853128</c:v>
                </c:pt>
                <c:pt idx="6407">
                  <c:v>0.2496698200703</c:v>
                </c:pt>
                <c:pt idx="6408">
                  <c:v>0.24970936775210001</c:v>
                </c:pt>
                <c:pt idx="6409">
                  <c:v>0.24979048967360001</c:v>
                </c:pt>
                <c:pt idx="6410">
                  <c:v>0.24986913800239999</c:v>
                </c:pt>
                <c:pt idx="6411">
                  <c:v>0.24990944564340001</c:v>
                </c:pt>
                <c:pt idx="6412">
                  <c:v>0.249949991703</c:v>
                </c:pt>
                <c:pt idx="6413">
                  <c:v>0.25002950429920001</c:v>
                </c:pt>
                <c:pt idx="6414">
                  <c:v>0.25006920099259999</c:v>
                </c:pt>
                <c:pt idx="6415">
                  <c:v>0.25010916590690002</c:v>
                </c:pt>
                <c:pt idx="6416">
                  <c:v>0.25014853477479998</c:v>
                </c:pt>
                <c:pt idx="6417">
                  <c:v>0.25022506713870002</c:v>
                </c:pt>
                <c:pt idx="6418">
                  <c:v>0.25026264786719998</c:v>
                </c:pt>
                <c:pt idx="6419">
                  <c:v>0.25034144520759999</c:v>
                </c:pt>
                <c:pt idx="6420">
                  <c:v>0.2504187822342</c:v>
                </c:pt>
                <c:pt idx="6421">
                  <c:v>0.25049722194669999</c:v>
                </c:pt>
                <c:pt idx="6422">
                  <c:v>0.25053513050080001</c:v>
                </c:pt>
                <c:pt idx="6423">
                  <c:v>0.25057339668270001</c:v>
                </c:pt>
                <c:pt idx="6424">
                  <c:v>0.25061205029490002</c:v>
                </c:pt>
                <c:pt idx="6425">
                  <c:v>0.25065168738369997</c:v>
                </c:pt>
                <c:pt idx="6426">
                  <c:v>0.2507265508175</c:v>
                </c:pt>
                <c:pt idx="6427">
                  <c:v>0.25080278515819998</c:v>
                </c:pt>
                <c:pt idx="6428">
                  <c:v>0.25088110566139998</c:v>
                </c:pt>
                <c:pt idx="6429">
                  <c:v>0.25095781683919999</c:v>
                </c:pt>
                <c:pt idx="6430">
                  <c:v>0.25099426507950001</c:v>
                </c:pt>
                <c:pt idx="6431">
                  <c:v>0.25107085704799997</c:v>
                </c:pt>
                <c:pt idx="6432">
                  <c:v>0.25114634633060001</c:v>
                </c:pt>
                <c:pt idx="6433">
                  <c:v>0.25122299790379998</c:v>
                </c:pt>
                <c:pt idx="6434">
                  <c:v>0.2512975931168</c:v>
                </c:pt>
                <c:pt idx="6435">
                  <c:v>0.25137612223630001</c:v>
                </c:pt>
                <c:pt idx="6436">
                  <c:v>0.25145384669300003</c:v>
                </c:pt>
                <c:pt idx="6437">
                  <c:v>0.25153222680089998</c:v>
                </c:pt>
                <c:pt idx="6438">
                  <c:v>0.25161015987399998</c:v>
                </c:pt>
                <c:pt idx="6439">
                  <c:v>0.25168716907499999</c:v>
                </c:pt>
                <c:pt idx="6440">
                  <c:v>0.2517658174038</c:v>
                </c:pt>
                <c:pt idx="6441">
                  <c:v>0.2518425285816</c:v>
                </c:pt>
                <c:pt idx="6442">
                  <c:v>0.25191932916639997</c:v>
                </c:pt>
                <c:pt idx="6443">
                  <c:v>0.25199425220490002</c:v>
                </c:pt>
                <c:pt idx="6444">
                  <c:v>0.25207367539410003</c:v>
                </c:pt>
                <c:pt idx="6445">
                  <c:v>0.25214436650279998</c:v>
                </c:pt>
                <c:pt idx="6446">
                  <c:v>0.25218346714970002</c:v>
                </c:pt>
                <c:pt idx="6447">
                  <c:v>0.25226578116420001</c:v>
                </c:pt>
                <c:pt idx="6448">
                  <c:v>0.25234144926070001</c:v>
                </c:pt>
                <c:pt idx="6449">
                  <c:v>0.25242033600809999</c:v>
                </c:pt>
                <c:pt idx="6450">
                  <c:v>0.25250536203379997</c:v>
                </c:pt>
                <c:pt idx="6451">
                  <c:v>0.25258687138559999</c:v>
                </c:pt>
                <c:pt idx="6452">
                  <c:v>0.25266447663309999</c:v>
                </c:pt>
                <c:pt idx="6453">
                  <c:v>0.25274553895000001</c:v>
                </c:pt>
                <c:pt idx="6454">
                  <c:v>0.25281879305839999</c:v>
                </c:pt>
                <c:pt idx="6455">
                  <c:v>0.25288984179500001</c:v>
                </c:pt>
                <c:pt idx="6456">
                  <c:v>0.25296580791470002</c:v>
                </c:pt>
                <c:pt idx="6457">
                  <c:v>0.25304111838339999</c:v>
                </c:pt>
                <c:pt idx="6458">
                  <c:v>0.25311583280560002</c:v>
                </c:pt>
                <c:pt idx="6459">
                  <c:v>0.25319573283199998</c:v>
                </c:pt>
                <c:pt idx="6460">
                  <c:v>0.25327745079989999</c:v>
                </c:pt>
                <c:pt idx="6461">
                  <c:v>0.25336128473280001</c:v>
                </c:pt>
                <c:pt idx="6462">
                  <c:v>0.2534413933754</c:v>
                </c:pt>
                <c:pt idx="6463">
                  <c:v>0.25352272391320002</c:v>
                </c:pt>
                <c:pt idx="6464">
                  <c:v>0.2536046504974</c:v>
                </c:pt>
                <c:pt idx="6465">
                  <c:v>0.25368279218669998</c:v>
                </c:pt>
                <c:pt idx="6466">
                  <c:v>0.25376230478290002</c:v>
                </c:pt>
                <c:pt idx="6467">
                  <c:v>0.2538418769836</c:v>
                </c:pt>
                <c:pt idx="6468">
                  <c:v>0.25392383337020002</c:v>
                </c:pt>
                <c:pt idx="6469">
                  <c:v>0.25400304794310002</c:v>
                </c:pt>
                <c:pt idx="6470">
                  <c:v>0.25408834218979998</c:v>
                </c:pt>
                <c:pt idx="6471">
                  <c:v>0.25416529178620001</c:v>
                </c:pt>
                <c:pt idx="6472">
                  <c:v>0.2542474269867</c:v>
                </c:pt>
                <c:pt idx="6473">
                  <c:v>0.25432595610620001</c:v>
                </c:pt>
                <c:pt idx="6474">
                  <c:v>0.25441274046899998</c:v>
                </c:pt>
                <c:pt idx="6475">
                  <c:v>0.25448933243749999</c:v>
                </c:pt>
                <c:pt idx="6476">
                  <c:v>0.25457322597499998</c:v>
                </c:pt>
                <c:pt idx="6477">
                  <c:v>0.25465467572209999</c:v>
                </c:pt>
                <c:pt idx="6478">
                  <c:v>0.25473237037660001</c:v>
                </c:pt>
                <c:pt idx="6479">
                  <c:v>0.2548071444035</c:v>
                </c:pt>
                <c:pt idx="6480">
                  <c:v>0.25488501787189999</c:v>
                </c:pt>
                <c:pt idx="6481">
                  <c:v>0.25496265292170001</c:v>
                </c:pt>
                <c:pt idx="6482">
                  <c:v>0.25504204630850003</c:v>
                </c:pt>
                <c:pt idx="6483">
                  <c:v>0.25512853264809998</c:v>
                </c:pt>
                <c:pt idx="6484">
                  <c:v>0.25520861148829999</c:v>
                </c:pt>
                <c:pt idx="6485">
                  <c:v>0.25529101490970002</c:v>
                </c:pt>
                <c:pt idx="6486">
                  <c:v>0.25537347793580001</c:v>
                </c:pt>
                <c:pt idx="6487">
                  <c:v>0.25549286603929999</c:v>
                </c:pt>
                <c:pt idx="6488">
                  <c:v>0.25561004877089999</c:v>
                </c:pt>
                <c:pt idx="6489">
                  <c:v>0.2556905150414</c:v>
                </c:pt>
                <c:pt idx="6490">
                  <c:v>0.25576871633530002</c:v>
                </c:pt>
                <c:pt idx="6491">
                  <c:v>0.25584846735</c:v>
                </c:pt>
                <c:pt idx="6492">
                  <c:v>0.25592556595799998</c:v>
                </c:pt>
                <c:pt idx="6493">
                  <c:v>0.25601035356520002</c:v>
                </c:pt>
                <c:pt idx="6494">
                  <c:v>0.25608879327770001</c:v>
                </c:pt>
                <c:pt idx="6495">
                  <c:v>0.25617018342019998</c:v>
                </c:pt>
                <c:pt idx="6496">
                  <c:v>0.25628882646559997</c:v>
                </c:pt>
                <c:pt idx="6497">
                  <c:v>0.25640627741810001</c:v>
                </c:pt>
                <c:pt idx="6498">
                  <c:v>0.25649133324619999</c:v>
                </c:pt>
                <c:pt idx="6499">
                  <c:v>0.25661304593090001</c:v>
                </c:pt>
                <c:pt idx="6500">
                  <c:v>0.2566978335381</c:v>
                </c:pt>
                <c:pt idx="6501">
                  <c:v>0.25677859783169998</c:v>
                </c:pt>
                <c:pt idx="6502">
                  <c:v>0.25685894489290001</c:v>
                </c:pt>
                <c:pt idx="6503">
                  <c:v>0.2569807171822</c:v>
                </c:pt>
                <c:pt idx="6504">
                  <c:v>0.25710088014600002</c:v>
                </c:pt>
                <c:pt idx="6505">
                  <c:v>0.25718477368350001</c:v>
                </c:pt>
                <c:pt idx="6506">
                  <c:v>0.25731632113460001</c:v>
                </c:pt>
                <c:pt idx="6507">
                  <c:v>0.2574417293072</c:v>
                </c:pt>
                <c:pt idx="6508">
                  <c:v>0.25756856799130001</c:v>
                </c:pt>
                <c:pt idx="6509">
                  <c:v>0.25772580504420001</c:v>
                </c:pt>
                <c:pt idx="6510">
                  <c:v>0.25788220763210001</c:v>
                </c:pt>
                <c:pt idx="6511">
                  <c:v>0.25804278254509999</c:v>
                </c:pt>
                <c:pt idx="6512">
                  <c:v>0.25817266106609998</c:v>
                </c:pt>
                <c:pt idx="6513">
                  <c:v>0.25829136371610001</c:v>
                </c:pt>
                <c:pt idx="6514">
                  <c:v>0.25845065712929999</c:v>
                </c:pt>
                <c:pt idx="6515">
                  <c:v>0.25860199332240003</c:v>
                </c:pt>
                <c:pt idx="6516">
                  <c:v>0.25879296660419998</c:v>
                </c:pt>
                <c:pt idx="6517">
                  <c:v>0.25903129577639999</c:v>
                </c:pt>
                <c:pt idx="6518">
                  <c:v>0.25918740034100002</c:v>
                </c:pt>
                <c:pt idx="6519">
                  <c:v>0.25931662321089999</c:v>
                </c:pt>
                <c:pt idx="6520">
                  <c:v>0.25948113203049999</c:v>
                </c:pt>
                <c:pt idx="6521">
                  <c:v>0.25968933105469999</c:v>
                </c:pt>
                <c:pt idx="6522">
                  <c:v>0.25989335775380001</c:v>
                </c:pt>
                <c:pt idx="6523">
                  <c:v>0.26013356447219999</c:v>
                </c:pt>
                <c:pt idx="6524">
                  <c:v>0.26036983728410001</c:v>
                </c:pt>
                <c:pt idx="6525">
                  <c:v>0.26080745458600002</c:v>
                </c:pt>
                <c:pt idx="6526">
                  <c:v>0.26095464825629999</c:v>
                </c:pt>
                <c:pt idx="6527">
                  <c:v>0.26109555363659998</c:v>
                </c:pt>
                <c:pt idx="6528">
                  <c:v>0.2613115906715</c:v>
                </c:pt>
                <c:pt idx="6529">
                  <c:v>0.26174166798589998</c:v>
                </c:pt>
                <c:pt idx="6530">
                  <c:v>0.26214376091960001</c:v>
                </c:pt>
                <c:pt idx="6531">
                  <c:v>0.26247158646579999</c:v>
                </c:pt>
                <c:pt idx="6532">
                  <c:v>0.26280090212820001</c:v>
                </c:pt>
                <c:pt idx="6533">
                  <c:v>0.2631928324699</c:v>
                </c:pt>
                <c:pt idx="6534">
                  <c:v>0.26358109712599997</c:v>
                </c:pt>
                <c:pt idx="6535">
                  <c:v>0.26397073268889998</c:v>
                </c:pt>
                <c:pt idx="6536">
                  <c:v>0.264339774847</c:v>
                </c:pt>
                <c:pt idx="6537">
                  <c:v>0.2646960318089</c:v>
                </c:pt>
                <c:pt idx="6538">
                  <c:v>0.26501506566999999</c:v>
                </c:pt>
                <c:pt idx="6539">
                  <c:v>0.26539769768709998</c:v>
                </c:pt>
                <c:pt idx="6540">
                  <c:v>0.26573920249939997</c:v>
                </c:pt>
                <c:pt idx="6541">
                  <c:v>0.26598170399670001</c:v>
                </c:pt>
                <c:pt idx="6542">
                  <c:v>0.26633000373839999</c:v>
                </c:pt>
                <c:pt idx="6543">
                  <c:v>0.2666772603989</c:v>
                </c:pt>
                <c:pt idx="6544">
                  <c:v>0.26703187823300001</c:v>
                </c:pt>
                <c:pt idx="6545">
                  <c:v>0.26738521456719999</c:v>
                </c:pt>
                <c:pt idx="6546">
                  <c:v>0.26773008704189999</c:v>
                </c:pt>
                <c:pt idx="6547">
                  <c:v>0.26806917786599999</c:v>
                </c:pt>
                <c:pt idx="6548">
                  <c:v>0.26840001344679998</c:v>
                </c:pt>
                <c:pt idx="6549">
                  <c:v>0.26870727539060002</c:v>
                </c:pt>
                <c:pt idx="6550">
                  <c:v>0.26903468370439998</c:v>
                </c:pt>
                <c:pt idx="6551">
                  <c:v>0.26939105987549999</c:v>
                </c:pt>
                <c:pt idx="6552">
                  <c:v>0.26955679059030002</c:v>
                </c:pt>
                <c:pt idx="6553">
                  <c:v>0.26976734399800001</c:v>
                </c:pt>
                <c:pt idx="6554">
                  <c:v>0.27010574936870002</c:v>
                </c:pt>
                <c:pt idx="6555">
                  <c:v>0.27041524648670001</c:v>
                </c:pt>
                <c:pt idx="6556">
                  <c:v>0.27075800299640002</c:v>
                </c:pt>
                <c:pt idx="6557">
                  <c:v>0.27095878124240003</c:v>
                </c:pt>
                <c:pt idx="6558">
                  <c:v>0.27116197347639998</c:v>
                </c:pt>
                <c:pt idx="6559">
                  <c:v>0.27139869332310002</c:v>
                </c:pt>
                <c:pt idx="6560">
                  <c:v>0.27172490954400003</c:v>
                </c:pt>
                <c:pt idx="6561">
                  <c:v>0.27192780375480002</c:v>
                </c:pt>
                <c:pt idx="6562">
                  <c:v>0.27225703001020002</c:v>
                </c:pt>
                <c:pt idx="6563">
                  <c:v>0.27242153882980003</c:v>
                </c:pt>
                <c:pt idx="6564">
                  <c:v>0.27273705601690001</c:v>
                </c:pt>
                <c:pt idx="6565">
                  <c:v>0.27290397882459999</c:v>
                </c:pt>
                <c:pt idx="6566">
                  <c:v>0.27310445904730002</c:v>
                </c:pt>
                <c:pt idx="6567">
                  <c:v>0.27327701449390002</c:v>
                </c:pt>
                <c:pt idx="6568">
                  <c:v>0.27340584993360001</c:v>
                </c:pt>
                <c:pt idx="6569">
                  <c:v>0.27363568544389999</c:v>
                </c:pt>
                <c:pt idx="6570">
                  <c:v>0.2738735377789</c:v>
                </c:pt>
                <c:pt idx="6571">
                  <c:v>0.27403640747070002</c:v>
                </c:pt>
                <c:pt idx="6572">
                  <c:v>0.27437943220139999</c:v>
                </c:pt>
                <c:pt idx="6573">
                  <c:v>0.27472487092019998</c:v>
                </c:pt>
                <c:pt idx="6574">
                  <c:v>0.27492097020150003</c:v>
                </c:pt>
                <c:pt idx="6575">
                  <c:v>0.27525377273559998</c:v>
                </c:pt>
                <c:pt idx="6576">
                  <c:v>0.27558338642120001</c:v>
                </c:pt>
                <c:pt idx="6577">
                  <c:v>0.27584722638129999</c:v>
                </c:pt>
                <c:pt idx="6578">
                  <c:v>0.27617081999780002</c:v>
                </c:pt>
                <c:pt idx="6579">
                  <c:v>0.2764995396137</c:v>
                </c:pt>
                <c:pt idx="6580">
                  <c:v>0.27681559324260002</c:v>
                </c:pt>
                <c:pt idx="6581">
                  <c:v>0.27704593539240002</c:v>
                </c:pt>
                <c:pt idx="6582">
                  <c:v>0.27730819582939997</c:v>
                </c:pt>
                <c:pt idx="6583">
                  <c:v>0.27751225233080001</c:v>
                </c:pt>
                <c:pt idx="6584">
                  <c:v>0.27763965725899997</c:v>
                </c:pt>
                <c:pt idx="6585">
                  <c:v>0.27783566713329999</c:v>
                </c:pt>
                <c:pt idx="6586">
                  <c:v>0.27807167172429997</c:v>
                </c:pt>
                <c:pt idx="6587">
                  <c:v>0.2782712578773</c:v>
                </c:pt>
                <c:pt idx="6588">
                  <c:v>0.27843561768530001</c:v>
                </c:pt>
                <c:pt idx="6589">
                  <c:v>0.27860733866690002</c:v>
                </c:pt>
                <c:pt idx="6590">
                  <c:v>0.278766065836</c:v>
                </c:pt>
                <c:pt idx="6591">
                  <c:v>0.27895978093149998</c:v>
                </c:pt>
                <c:pt idx="6592">
                  <c:v>0.27913278341289999</c:v>
                </c:pt>
                <c:pt idx="6593">
                  <c:v>0.2794868350029</c:v>
                </c:pt>
                <c:pt idx="6594">
                  <c:v>0.27982884645459999</c:v>
                </c:pt>
                <c:pt idx="6595">
                  <c:v>0.28017032146449999</c:v>
                </c:pt>
                <c:pt idx="6596">
                  <c:v>0.28034275770189998</c:v>
                </c:pt>
                <c:pt idx="6597">
                  <c:v>0.28066262602809999</c:v>
                </c:pt>
                <c:pt idx="6598">
                  <c:v>0.28100013732910001</c:v>
                </c:pt>
                <c:pt idx="6599">
                  <c:v>0.28130421042440001</c:v>
                </c:pt>
                <c:pt idx="6600">
                  <c:v>0.28160038590429998</c:v>
                </c:pt>
                <c:pt idx="6601">
                  <c:v>0.28176721930499998</c:v>
                </c:pt>
                <c:pt idx="6602">
                  <c:v>0.28193253278730002</c:v>
                </c:pt>
                <c:pt idx="6603">
                  <c:v>0.28220084309580001</c:v>
                </c:pt>
                <c:pt idx="6604">
                  <c:v>0.28239008784289998</c:v>
                </c:pt>
                <c:pt idx="6605">
                  <c:v>0.28258758783339999</c:v>
                </c:pt>
                <c:pt idx="6606">
                  <c:v>0.2828868329525</c:v>
                </c:pt>
                <c:pt idx="6607">
                  <c:v>0.28308358788490001</c:v>
                </c:pt>
                <c:pt idx="6608">
                  <c:v>0.28341788053509998</c:v>
                </c:pt>
                <c:pt idx="6609">
                  <c:v>0.28373637795450002</c:v>
                </c:pt>
                <c:pt idx="6610">
                  <c:v>0.28407156467439998</c:v>
                </c:pt>
                <c:pt idx="6611">
                  <c:v>0.28441476821900002</c:v>
                </c:pt>
                <c:pt idx="6612">
                  <c:v>0.28475064039230003</c:v>
                </c:pt>
                <c:pt idx="6613">
                  <c:v>0.285098940134</c:v>
                </c:pt>
                <c:pt idx="6614">
                  <c:v>0.28544333577160003</c:v>
                </c:pt>
                <c:pt idx="6615">
                  <c:v>0.28579035401340003</c:v>
                </c:pt>
                <c:pt idx="6616">
                  <c:v>0.28613501787189999</c:v>
                </c:pt>
                <c:pt idx="6617">
                  <c:v>0.28641578555109998</c:v>
                </c:pt>
                <c:pt idx="6618">
                  <c:v>0.2867685258389</c:v>
                </c:pt>
                <c:pt idx="6619">
                  <c:v>0.28710854053500001</c:v>
                </c:pt>
                <c:pt idx="6620">
                  <c:v>0.28746619820590003</c:v>
                </c:pt>
                <c:pt idx="6621">
                  <c:v>0.28781449794769998</c:v>
                </c:pt>
                <c:pt idx="6622">
                  <c:v>0.28815838694570001</c:v>
                </c:pt>
                <c:pt idx="6623">
                  <c:v>0.28849473595620001</c:v>
                </c:pt>
                <c:pt idx="6624">
                  <c:v>0.28883454203609998</c:v>
                </c:pt>
                <c:pt idx="6625">
                  <c:v>0.28918173909189998</c:v>
                </c:pt>
                <c:pt idx="6626">
                  <c:v>0.28952103853229999</c:v>
                </c:pt>
                <c:pt idx="6627">
                  <c:v>0.28988033533099999</c:v>
                </c:pt>
                <c:pt idx="6628">
                  <c:v>0.2900358438492</c:v>
                </c:pt>
                <c:pt idx="6629">
                  <c:v>0.29014962911609998</c:v>
                </c:pt>
                <c:pt idx="6630">
                  <c:v>0.29029414057730002</c:v>
                </c:pt>
                <c:pt idx="6631">
                  <c:v>0.29066628217700002</c:v>
                </c:pt>
                <c:pt idx="6632">
                  <c:v>0.29084765911100002</c:v>
                </c:pt>
                <c:pt idx="6633">
                  <c:v>0.2911867499352</c:v>
                </c:pt>
                <c:pt idx="6634">
                  <c:v>0.29151812195780002</c:v>
                </c:pt>
                <c:pt idx="6635">
                  <c:v>0.29182150959969999</c:v>
                </c:pt>
                <c:pt idx="6636">
                  <c:v>0.29215186834340001</c:v>
                </c:pt>
                <c:pt idx="6637">
                  <c:v>0.2924803197384</c:v>
                </c:pt>
                <c:pt idx="6638">
                  <c:v>0.29281261563299998</c:v>
                </c:pt>
                <c:pt idx="6639">
                  <c:v>0.29310616850850002</c:v>
                </c:pt>
                <c:pt idx="6640">
                  <c:v>0.29343453049660001</c:v>
                </c:pt>
                <c:pt idx="6641">
                  <c:v>0.29375833272930002</c:v>
                </c:pt>
                <c:pt idx="6642">
                  <c:v>0.29410067200660001</c:v>
                </c:pt>
                <c:pt idx="6643">
                  <c:v>0.29442206025119999</c:v>
                </c:pt>
                <c:pt idx="6644">
                  <c:v>0.2947494089603</c:v>
                </c:pt>
                <c:pt idx="6645">
                  <c:v>0.29508715868000002</c:v>
                </c:pt>
                <c:pt idx="6646">
                  <c:v>0.2952958643436</c:v>
                </c:pt>
                <c:pt idx="6647">
                  <c:v>0.29560583829879999</c:v>
                </c:pt>
                <c:pt idx="6648">
                  <c:v>0.2959396839142</c:v>
                </c:pt>
                <c:pt idx="6649">
                  <c:v>0.29627817869189998</c:v>
                </c:pt>
                <c:pt idx="6650">
                  <c:v>0.29659336805339998</c:v>
                </c:pt>
                <c:pt idx="6651">
                  <c:v>0.29693573713299998</c:v>
                </c:pt>
                <c:pt idx="6652">
                  <c:v>0.29728296399120002</c:v>
                </c:pt>
                <c:pt idx="6653">
                  <c:v>0.29759719967839998</c:v>
                </c:pt>
                <c:pt idx="6654">
                  <c:v>0.29793697595599999</c:v>
                </c:pt>
                <c:pt idx="6655">
                  <c:v>0.29827642440800001</c:v>
                </c:pt>
                <c:pt idx="6656">
                  <c:v>0.29861515760419999</c:v>
                </c:pt>
                <c:pt idx="6657">
                  <c:v>0.29895326495169999</c:v>
                </c:pt>
                <c:pt idx="6658">
                  <c:v>0.29928666353229999</c:v>
                </c:pt>
                <c:pt idx="6659">
                  <c:v>0.29962742328640002</c:v>
                </c:pt>
                <c:pt idx="6660">
                  <c:v>0.2999758124352</c:v>
                </c:pt>
                <c:pt idx="6661">
                  <c:v>0.30031186342240002</c:v>
                </c:pt>
                <c:pt idx="6662">
                  <c:v>0.30063876509670001</c:v>
                </c:pt>
                <c:pt idx="6663">
                  <c:v>0.30095648765560001</c:v>
                </c:pt>
                <c:pt idx="6664">
                  <c:v>0.30128112435339999</c:v>
                </c:pt>
                <c:pt idx="6665">
                  <c:v>0.30161240696910002</c:v>
                </c:pt>
                <c:pt idx="6666">
                  <c:v>0.30193531513209998</c:v>
                </c:pt>
                <c:pt idx="6667">
                  <c:v>0.30226680636410003</c:v>
                </c:pt>
                <c:pt idx="6668">
                  <c:v>0.30259141325950001</c:v>
                </c:pt>
                <c:pt idx="6669">
                  <c:v>0.3029162287712</c:v>
                </c:pt>
                <c:pt idx="6670">
                  <c:v>0.30325281620029998</c:v>
                </c:pt>
                <c:pt idx="6671">
                  <c:v>0.30358466505999998</c:v>
                </c:pt>
                <c:pt idx="6672">
                  <c:v>0.30380499362949998</c:v>
                </c:pt>
                <c:pt idx="6673">
                  <c:v>0.30414536595340003</c:v>
                </c:pt>
                <c:pt idx="6674">
                  <c:v>0.30446851253509999</c:v>
                </c:pt>
                <c:pt idx="6675">
                  <c:v>0.30463039875030001</c:v>
                </c:pt>
                <c:pt idx="6676">
                  <c:v>0.30485713481900001</c:v>
                </c:pt>
                <c:pt idx="6677">
                  <c:v>0.3051542639732</c:v>
                </c:pt>
                <c:pt idx="6678">
                  <c:v>0.30547282099720002</c:v>
                </c:pt>
                <c:pt idx="6679">
                  <c:v>0.30579617619510002</c:v>
                </c:pt>
                <c:pt idx="6680">
                  <c:v>0.30611485242839998</c:v>
                </c:pt>
                <c:pt idx="6681">
                  <c:v>0.30638599395749999</c:v>
                </c:pt>
                <c:pt idx="6682">
                  <c:v>0.30669659376140002</c:v>
                </c:pt>
                <c:pt idx="6683">
                  <c:v>0.30694863200189998</c:v>
                </c:pt>
                <c:pt idx="6684">
                  <c:v>0.30724632740020003</c:v>
                </c:pt>
                <c:pt idx="6685">
                  <c:v>0.30746605992319997</c:v>
                </c:pt>
                <c:pt idx="6686">
                  <c:v>0.30766248702999999</c:v>
                </c:pt>
                <c:pt idx="6687">
                  <c:v>0.30785495042799998</c:v>
                </c:pt>
                <c:pt idx="6688">
                  <c:v>0.30811375379560002</c:v>
                </c:pt>
                <c:pt idx="6689">
                  <c:v>0.3083761036396</c:v>
                </c:pt>
                <c:pt idx="6690">
                  <c:v>0.30857899785039999</c:v>
                </c:pt>
                <c:pt idx="6691">
                  <c:v>0.30886602401730001</c:v>
                </c:pt>
                <c:pt idx="6692">
                  <c:v>0.3091644644737</c:v>
                </c:pt>
                <c:pt idx="6693">
                  <c:v>0.30949538946150001</c:v>
                </c:pt>
                <c:pt idx="6694">
                  <c:v>0.30974912643430003</c:v>
                </c:pt>
                <c:pt idx="6695">
                  <c:v>0.31003534793850002</c:v>
                </c:pt>
                <c:pt idx="6696">
                  <c:v>0.31026712059970002</c:v>
                </c:pt>
                <c:pt idx="6697">
                  <c:v>0.31056767702100002</c:v>
                </c:pt>
                <c:pt idx="6698">
                  <c:v>0.31082117557529998</c:v>
                </c:pt>
                <c:pt idx="6699">
                  <c:v>0.3111438155174</c:v>
                </c:pt>
                <c:pt idx="6700">
                  <c:v>0.31130099296570002</c:v>
                </c:pt>
                <c:pt idx="6701">
                  <c:v>0.31143808364870001</c:v>
                </c:pt>
                <c:pt idx="6702">
                  <c:v>0.31177610158919999</c:v>
                </c:pt>
                <c:pt idx="6703">
                  <c:v>0.31206983327870003</c:v>
                </c:pt>
                <c:pt idx="6704">
                  <c:v>0.31241628527639997</c:v>
                </c:pt>
                <c:pt idx="6705">
                  <c:v>0.31277579069139999</c:v>
                </c:pt>
                <c:pt idx="6706">
                  <c:v>0.3131300806999</c:v>
                </c:pt>
                <c:pt idx="6707">
                  <c:v>0.31347590684889998</c:v>
                </c:pt>
                <c:pt idx="6708">
                  <c:v>0.31381657719610001</c:v>
                </c:pt>
                <c:pt idx="6709">
                  <c:v>0.31415072083470003</c:v>
                </c:pt>
                <c:pt idx="6710">
                  <c:v>0.31448540091510002</c:v>
                </c:pt>
                <c:pt idx="6711">
                  <c:v>0.31483021378519999</c:v>
                </c:pt>
                <c:pt idx="6712">
                  <c:v>0.31517830491069998</c:v>
                </c:pt>
                <c:pt idx="6713">
                  <c:v>0.3155134618282</c:v>
                </c:pt>
                <c:pt idx="6714">
                  <c:v>0.31583636999129999</c:v>
                </c:pt>
                <c:pt idx="6715">
                  <c:v>0.31617274880410001</c:v>
                </c:pt>
                <c:pt idx="6716">
                  <c:v>0.31651365756990002</c:v>
                </c:pt>
                <c:pt idx="6717">
                  <c:v>0.31685629487040001</c:v>
                </c:pt>
                <c:pt idx="6718">
                  <c:v>0.31719553470610001</c:v>
                </c:pt>
                <c:pt idx="6719">
                  <c:v>0.31753259897230002</c:v>
                </c:pt>
                <c:pt idx="6720">
                  <c:v>0.31769266724590001</c:v>
                </c:pt>
                <c:pt idx="6721">
                  <c:v>0.31784263253209999</c:v>
                </c:pt>
                <c:pt idx="6722">
                  <c:v>0.31813508272169999</c:v>
                </c:pt>
                <c:pt idx="6723">
                  <c:v>0.31848624348639998</c:v>
                </c:pt>
                <c:pt idx="6724">
                  <c:v>0.31882852315900001</c:v>
                </c:pt>
                <c:pt idx="6725">
                  <c:v>0.31909868121149998</c:v>
                </c:pt>
                <c:pt idx="6726">
                  <c:v>0.31942972540859998</c:v>
                </c:pt>
                <c:pt idx="6727">
                  <c:v>0.31977432966230002</c:v>
                </c:pt>
                <c:pt idx="6728">
                  <c:v>0.32009929418560001</c:v>
                </c:pt>
                <c:pt idx="6729">
                  <c:v>0.32044842839240001</c:v>
                </c:pt>
                <c:pt idx="6730">
                  <c:v>0.32081529498099998</c:v>
                </c:pt>
                <c:pt idx="6731">
                  <c:v>0.32116955518719997</c:v>
                </c:pt>
                <c:pt idx="6732">
                  <c:v>0.32151809334749998</c:v>
                </c:pt>
                <c:pt idx="6733">
                  <c:v>0.32171574234959999</c:v>
                </c:pt>
                <c:pt idx="6734">
                  <c:v>0.32190653681760001</c:v>
                </c:pt>
                <c:pt idx="6735">
                  <c:v>0.3219858407974</c:v>
                </c:pt>
                <c:pt idx="6736">
                  <c:v>0.32207167148589999</c:v>
                </c:pt>
                <c:pt idx="6737">
                  <c:v>0.32220244407650001</c:v>
                </c:pt>
                <c:pt idx="6738">
                  <c:v>0.32227876782420001</c:v>
                </c:pt>
                <c:pt idx="6739">
                  <c:v>0.32236379384989999</c:v>
                </c:pt>
                <c:pt idx="6740">
                  <c:v>0.32251384854319998</c:v>
                </c:pt>
                <c:pt idx="6741">
                  <c:v>0.3226246237755</c:v>
                </c:pt>
                <c:pt idx="6742">
                  <c:v>0.32277017831799998</c:v>
                </c:pt>
                <c:pt idx="6743">
                  <c:v>0.32288238406179998</c:v>
                </c:pt>
                <c:pt idx="6744">
                  <c:v>0.32302945852280002</c:v>
                </c:pt>
                <c:pt idx="6745">
                  <c:v>0.3231701850891</c:v>
                </c:pt>
                <c:pt idx="6746">
                  <c:v>0.32330501079559998</c:v>
                </c:pt>
                <c:pt idx="6747">
                  <c:v>0.32351720333099998</c:v>
                </c:pt>
                <c:pt idx="6748">
                  <c:v>0.32369899749760001</c:v>
                </c:pt>
                <c:pt idx="6749">
                  <c:v>0.32383626699450002</c:v>
                </c:pt>
                <c:pt idx="6750">
                  <c:v>0.3241598308086</c:v>
                </c:pt>
                <c:pt idx="6751">
                  <c:v>0.32435607910160003</c:v>
                </c:pt>
                <c:pt idx="6752">
                  <c:v>0.32467406988140002</c:v>
                </c:pt>
                <c:pt idx="6753">
                  <c:v>0.32500353455539999</c:v>
                </c:pt>
                <c:pt idx="6754">
                  <c:v>0.3253212273121</c:v>
                </c:pt>
                <c:pt idx="6755">
                  <c:v>0.32565122842790001</c:v>
                </c:pt>
                <c:pt idx="6756">
                  <c:v>0.32597497105599998</c:v>
                </c:pt>
                <c:pt idx="6757">
                  <c:v>0.32629686594009999</c:v>
                </c:pt>
                <c:pt idx="6758">
                  <c:v>0.3266100883484</c:v>
                </c:pt>
                <c:pt idx="6759">
                  <c:v>0.32692888379099999</c:v>
                </c:pt>
                <c:pt idx="6760">
                  <c:v>0.327239125967</c:v>
                </c:pt>
                <c:pt idx="6761">
                  <c:v>0.3275654613972</c:v>
                </c:pt>
                <c:pt idx="6762">
                  <c:v>0.3278810083866</c:v>
                </c:pt>
                <c:pt idx="6763">
                  <c:v>0.32819879055020001</c:v>
                </c:pt>
                <c:pt idx="6764">
                  <c:v>0.32850649952889999</c:v>
                </c:pt>
                <c:pt idx="6765">
                  <c:v>0.32883825898169999</c:v>
                </c:pt>
                <c:pt idx="6766">
                  <c:v>0.32916948199270002</c:v>
                </c:pt>
                <c:pt idx="6767">
                  <c:v>0.3294851183891</c:v>
                </c:pt>
                <c:pt idx="6768">
                  <c:v>0.3298126459122</c:v>
                </c:pt>
                <c:pt idx="6769">
                  <c:v>0.33013942837720001</c:v>
                </c:pt>
                <c:pt idx="6770">
                  <c:v>0.33046445250509998</c:v>
                </c:pt>
                <c:pt idx="6771">
                  <c:v>0.33077698946</c:v>
                </c:pt>
                <c:pt idx="6772">
                  <c:v>0.33110737800599999</c:v>
                </c:pt>
                <c:pt idx="6773">
                  <c:v>0.33143323659899998</c:v>
                </c:pt>
                <c:pt idx="6774">
                  <c:v>0.3317077457905</c:v>
                </c:pt>
                <c:pt idx="6775">
                  <c:v>0.33204740285869999</c:v>
                </c:pt>
                <c:pt idx="6776">
                  <c:v>0.33238044381139997</c:v>
                </c:pt>
                <c:pt idx="6777">
                  <c:v>0.33272328972819998</c:v>
                </c:pt>
                <c:pt idx="6778">
                  <c:v>0.33305040001870001</c:v>
                </c:pt>
                <c:pt idx="6779">
                  <c:v>0.33335381746289999</c:v>
                </c:pt>
                <c:pt idx="6780">
                  <c:v>0.3336898386478</c:v>
                </c:pt>
                <c:pt idx="6781">
                  <c:v>0.33403122425080001</c:v>
                </c:pt>
                <c:pt idx="6782">
                  <c:v>0.33436709642410001</c:v>
                </c:pt>
                <c:pt idx="6783">
                  <c:v>0.33470386266710001</c:v>
                </c:pt>
                <c:pt idx="6784">
                  <c:v>0.33503112196919999</c:v>
                </c:pt>
                <c:pt idx="6785">
                  <c:v>0.33537504076960001</c:v>
                </c:pt>
                <c:pt idx="6786">
                  <c:v>0.33571705222129999</c:v>
                </c:pt>
                <c:pt idx="6787">
                  <c:v>0.33605632185939999</c:v>
                </c:pt>
                <c:pt idx="6788">
                  <c:v>0.33637487888340001</c:v>
                </c:pt>
                <c:pt idx="6789">
                  <c:v>0.33670857548709998</c:v>
                </c:pt>
                <c:pt idx="6790">
                  <c:v>0.33699506521220002</c:v>
                </c:pt>
                <c:pt idx="6791">
                  <c:v>0.3373198509216</c:v>
                </c:pt>
                <c:pt idx="6792">
                  <c:v>0.33764722943309999</c:v>
                </c:pt>
                <c:pt idx="6793">
                  <c:v>0.33797183632849997</c:v>
                </c:pt>
                <c:pt idx="6794">
                  <c:v>0.33829104900360002</c:v>
                </c:pt>
                <c:pt idx="6795">
                  <c:v>0.3386220037937</c:v>
                </c:pt>
                <c:pt idx="6796">
                  <c:v>0.33894228935240001</c:v>
                </c:pt>
                <c:pt idx="6797">
                  <c:v>0.33928555250170001</c:v>
                </c:pt>
                <c:pt idx="6798">
                  <c:v>0.33946979045870002</c:v>
                </c:pt>
                <c:pt idx="6799">
                  <c:v>0.33962565660479999</c:v>
                </c:pt>
                <c:pt idx="6800">
                  <c:v>0.33988374471659999</c:v>
                </c:pt>
                <c:pt idx="6801">
                  <c:v>0.34020549058909999</c:v>
                </c:pt>
                <c:pt idx="6802">
                  <c:v>0.3405250608921</c:v>
                </c:pt>
                <c:pt idx="6803">
                  <c:v>0.34081092476840003</c:v>
                </c:pt>
                <c:pt idx="6804">
                  <c:v>0.34114032983780002</c:v>
                </c:pt>
                <c:pt idx="6805">
                  <c:v>0.34147140383719998</c:v>
                </c:pt>
                <c:pt idx="6806">
                  <c:v>0.3418084979057</c:v>
                </c:pt>
                <c:pt idx="6807">
                  <c:v>0.34213206171990002</c:v>
                </c:pt>
                <c:pt idx="6808">
                  <c:v>0.34244173765180003</c:v>
                </c:pt>
                <c:pt idx="6809">
                  <c:v>0.34277015924449999</c:v>
                </c:pt>
                <c:pt idx="6810">
                  <c:v>0.34310197830200001</c:v>
                </c:pt>
                <c:pt idx="6811">
                  <c:v>0.3433232605457</c:v>
                </c:pt>
                <c:pt idx="6812">
                  <c:v>0.34362587332729999</c:v>
                </c:pt>
                <c:pt idx="6813">
                  <c:v>0.34379386901859998</c:v>
                </c:pt>
                <c:pt idx="6814">
                  <c:v>0.34402137994769999</c:v>
                </c:pt>
                <c:pt idx="6815">
                  <c:v>0.34425103664399997</c:v>
                </c:pt>
                <c:pt idx="6816">
                  <c:v>0.34454628825189998</c:v>
                </c:pt>
                <c:pt idx="6817">
                  <c:v>0.34487178921700001</c:v>
                </c:pt>
                <c:pt idx="6818">
                  <c:v>0.34521281719210001</c:v>
                </c:pt>
                <c:pt idx="6819">
                  <c:v>0.3455138802528</c:v>
                </c:pt>
                <c:pt idx="6820">
                  <c:v>0.34560158848759998</c:v>
                </c:pt>
                <c:pt idx="6821">
                  <c:v>0.34569692611690001</c:v>
                </c:pt>
                <c:pt idx="6822">
                  <c:v>0.34579432010650002</c:v>
                </c:pt>
                <c:pt idx="6823">
                  <c:v>0.34584304690360002</c:v>
                </c:pt>
                <c:pt idx="6824">
                  <c:v>0.34593567252160001</c:v>
                </c:pt>
                <c:pt idx="6825">
                  <c:v>0.34602522850040002</c:v>
                </c:pt>
                <c:pt idx="6826">
                  <c:v>0.34611299633980003</c:v>
                </c:pt>
                <c:pt idx="6827">
                  <c:v>0.34619751572610002</c:v>
                </c:pt>
                <c:pt idx="6828">
                  <c:v>0.34632453322410001</c:v>
                </c:pt>
                <c:pt idx="6829">
                  <c:v>0.34640306234360002</c:v>
                </c:pt>
                <c:pt idx="6830">
                  <c:v>0.34651133418079999</c:v>
                </c:pt>
                <c:pt idx="6831">
                  <c:v>0.3465873897076</c:v>
                </c:pt>
                <c:pt idx="6832">
                  <c:v>0.34670644998549999</c:v>
                </c:pt>
                <c:pt idx="6833">
                  <c:v>0.34685891866680002</c:v>
                </c:pt>
                <c:pt idx="6834">
                  <c:v>0.34700813889499998</c:v>
                </c:pt>
                <c:pt idx="6835">
                  <c:v>0.34715411067009999</c:v>
                </c:pt>
                <c:pt idx="6836">
                  <c:v>0.34733977913859998</c:v>
                </c:pt>
                <c:pt idx="6837">
                  <c:v>0.34745067358019999</c:v>
                </c:pt>
                <c:pt idx="6838">
                  <c:v>0.34763917326929999</c:v>
                </c:pt>
                <c:pt idx="6839">
                  <c:v>0.3479562401772</c:v>
                </c:pt>
                <c:pt idx="6840">
                  <c:v>0.34809309244160003</c:v>
                </c:pt>
                <c:pt idx="6841">
                  <c:v>0.34823572635650002</c:v>
                </c:pt>
                <c:pt idx="6842">
                  <c:v>0.3484445214272</c:v>
                </c:pt>
                <c:pt idx="6843">
                  <c:v>0.34878605604169999</c:v>
                </c:pt>
                <c:pt idx="6844">
                  <c:v>0.34895697236060003</c:v>
                </c:pt>
                <c:pt idx="6845">
                  <c:v>0.34913441538809997</c:v>
                </c:pt>
                <c:pt idx="6846">
                  <c:v>0.3492422699928</c:v>
                </c:pt>
                <c:pt idx="6847">
                  <c:v>0.34938028454780001</c:v>
                </c:pt>
                <c:pt idx="6848">
                  <c:v>0.34959119558329999</c:v>
                </c:pt>
                <c:pt idx="6849">
                  <c:v>0.34979686141010002</c:v>
                </c:pt>
                <c:pt idx="6850">
                  <c:v>0.34996309876440002</c:v>
                </c:pt>
                <c:pt idx="6851">
                  <c:v>0.35009711980820002</c:v>
                </c:pt>
                <c:pt idx="6852">
                  <c:v>0.35023555159570002</c:v>
                </c:pt>
                <c:pt idx="6853">
                  <c:v>0.35041803121569998</c:v>
                </c:pt>
                <c:pt idx="6854">
                  <c:v>0.3505697250366</c:v>
                </c:pt>
                <c:pt idx="6855">
                  <c:v>0.35067507624630001</c:v>
                </c:pt>
                <c:pt idx="6856">
                  <c:v>0.35084033012389998</c:v>
                </c:pt>
                <c:pt idx="6857">
                  <c:v>0.35101139545440002</c:v>
                </c:pt>
                <c:pt idx="6858">
                  <c:v>0.3511590361595</c:v>
                </c:pt>
                <c:pt idx="6859">
                  <c:v>0.35133218765259999</c:v>
                </c:pt>
                <c:pt idx="6860">
                  <c:v>0.35150015354160002</c:v>
                </c:pt>
                <c:pt idx="6861">
                  <c:v>0.3516325652599</c:v>
                </c:pt>
                <c:pt idx="6862">
                  <c:v>0.3517377078533</c:v>
                </c:pt>
                <c:pt idx="6863">
                  <c:v>0.35187834501269999</c:v>
                </c:pt>
                <c:pt idx="6864">
                  <c:v>0.35212743282320003</c:v>
                </c:pt>
                <c:pt idx="6865">
                  <c:v>0.35230153799059999</c:v>
                </c:pt>
                <c:pt idx="6866">
                  <c:v>0.35241249203679997</c:v>
                </c:pt>
                <c:pt idx="6867">
                  <c:v>0.35262319445610002</c:v>
                </c:pt>
                <c:pt idx="6868">
                  <c:v>0.35284501314159999</c:v>
                </c:pt>
                <c:pt idx="6869">
                  <c:v>0.35307759046550002</c:v>
                </c:pt>
                <c:pt idx="6870">
                  <c:v>0.35328656435009997</c:v>
                </c:pt>
                <c:pt idx="6871">
                  <c:v>0.35346397757530001</c:v>
                </c:pt>
                <c:pt idx="6872">
                  <c:v>0.35363638401030001</c:v>
                </c:pt>
                <c:pt idx="6873">
                  <c:v>0.35387501120569997</c:v>
                </c:pt>
                <c:pt idx="6874">
                  <c:v>0.35405305027959999</c:v>
                </c:pt>
                <c:pt idx="6875">
                  <c:v>0.35435736179350003</c:v>
                </c:pt>
                <c:pt idx="6876">
                  <c:v>0.35453101992609998</c:v>
                </c:pt>
                <c:pt idx="6877">
                  <c:v>0.35466784238819998</c:v>
                </c:pt>
                <c:pt idx="6878">
                  <c:v>0.35484597086910002</c:v>
                </c:pt>
                <c:pt idx="6879">
                  <c:v>0.35494670271869999</c:v>
                </c:pt>
                <c:pt idx="6880">
                  <c:v>0.35505279898640002</c:v>
                </c:pt>
                <c:pt idx="6881">
                  <c:v>0.35515585541729999</c:v>
                </c:pt>
                <c:pt idx="6882">
                  <c:v>0.35529738664630001</c:v>
                </c:pt>
                <c:pt idx="6883">
                  <c:v>0.3554294109344</c:v>
                </c:pt>
                <c:pt idx="6884">
                  <c:v>0.35556408762929997</c:v>
                </c:pt>
                <c:pt idx="6885">
                  <c:v>0.35569781064990003</c:v>
                </c:pt>
                <c:pt idx="6886">
                  <c:v>0.35583013296130001</c:v>
                </c:pt>
                <c:pt idx="6887">
                  <c:v>0.3560100793839</c:v>
                </c:pt>
                <c:pt idx="6888">
                  <c:v>0.35614192485809998</c:v>
                </c:pt>
                <c:pt idx="6889">
                  <c:v>0.35630187392230001</c:v>
                </c:pt>
                <c:pt idx="6890">
                  <c:v>0.35646852850909999</c:v>
                </c:pt>
                <c:pt idx="6891">
                  <c:v>0.35659822821620002</c:v>
                </c:pt>
                <c:pt idx="6892">
                  <c:v>0.35673415660859997</c:v>
                </c:pt>
                <c:pt idx="6893">
                  <c:v>0.35689976811410001</c:v>
                </c:pt>
                <c:pt idx="6894">
                  <c:v>0.3570914566517</c:v>
                </c:pt>
                <c:pt idx="6895">
                  <c:v>0.3573118448257</c:v>
                </c:pt>
                <c:pt idx="6896">
                  <c:v>0.35757878422740003</c:v>
                </c:pt>
                <c:pt idx="6897">
                  <c:v>0.35777127742769999</c:v>
                </c:pt>
                <c:pt idx="6898">
                  <c:v>0.3579577505589</c:v>
                </c:pt>
                <c:pt idx="6899">
                  <c:v>0.35827907919879998</c:v>
                </c:pt>
                <c:pt idx="6900">
                  <c:v>0.35858774185179998</c:v>
                </c:pt>
                <c:pt idx="6901">
                  <c:v>0.35890063643460002</c:v>
                </c:pt>
                <c:pt idx="6902">
                  <c:v>0.35920891165730001</c:v>
                </c:pt>
                <c:pt idx="6903">
                  <c:v>0.3595113456249</c:v>
                </c:pt>
                <c:pt idx="6904">
                  <c:v>0.35981839895250001</c:v>
                </c:pt>
                <c:pt idx="6905">
                  <c:v>0.3601332008839</c:v>
                </c:pt>
                <c:pt idx="6906">
                  <c:v>0.36044761538510001</c:v>
                </c:pt>
                <c:pt idx="6907">
                  <c:v>0.36076354980469999</c:v>
                </c:pt>
                <c:pt idx="6908">
                  <c:v>0.36105784773830002</c:v>
                </c:pt>
                <c:pt idx="6909">
                  <c:v>0.36134231090550001</c:v>
                </c:pt>
                <c:pt idx="6910">
                  <c:v>0.36165931820870001</c:v>
                </c:pt>
                <c:pt idx="6911">
                  <c:v>0.3619891107082</c:v>
                </c:pt>
                <c:pt idx="6912">
                  <c:v>0.36229848861690001</c:v>
                </c:pt>
                <c:pt idx="6913">
                  <c:v>0.3626258671284</c:v>
                </c:pt>
                <c:pt idx="6914">
                  <c:v>0.36295327544209999</c:v>
                </c:pt>
                <c:pt idx="6915">
                  <c:v>0.36327162384990003</c:v>
                </c:pt>
                <c:pt idx="6916">
                  <c:v>0.3636119961739</c:v>
                </c:pt>
                <c:pt idx="6917">
                  <c:v>0.36394125223160001</c:v>
                </c:pt>
                <c:pt idx="6918">
                  <c:v>0.36426547169689999</c:v>
                </c:pt>
                <c:pt idx="6919">
                  <c:v>0.36458843946460001</c:v>
                </c:pt>
                <c:pt idx="6920">
                  <c:v>0.36492657661439998</c:v>
                </c:pt>
                <c:pt idx="6921">
                  <c:v>0.36518540978429997</c:v>
                </c:pt>
                <c:pt idx="6922">
                  <c:v>0.3655062019825</c:v>
                </c:pt>
                <c:pt idx="6923">
                  <c:v>0.36583390831950002</c:v>
                </c:pt>
                <c:pt idx="6924">
                  <c:v>0.36616525053979998</c:v>
                </c:pt>
                <c:pt idx="6925">
                  <c:v>0.36649078130719998</c:v>
                </c:pt>
                <c:pt idx="6926">
                  <c:v>0.3668240904808</c:v>
                </c:pt>
                <c:pt idx="6927">
                  <c:v>0.36715182662009999</c:v>
                </c:pt>
                <c:pt idx="6928">
                  <c:v>0.36748579144479998</c:v>
                </c:pt>
                <c:pt idx="6929">
                  <c:v>0.36781176924710002</c:v>
                </c:pt>
                <c:pt idx="6930">
                  <c:v>0.36816000938420002</c:v>
                </c:pt>
                <c:pt idx="6931">
                  <c:v>0.3684741854668</c:v>
                </c:pt>
                <c:pt idx="6932">
                  <c:v>0.36879941821099999</c:v>
                </c:pt>
                <c:pt idx="6933">
                  <c:v>0.36912199854849997</c:v>
                </c:pt>
                <c:pt idx="6934">
                  <c:v>0.36943769454960002</c:v>
                </c:pt>
                <c:pt idx="6935">
                  <c:v>0.36976107954979998</c:v>
                </c:pt>
                <c:pt idx="6936">
                  <c:v>0.37009796500210002</c:v>
                </c:pt>
                <c:pt idx="6937">
                  <c:v>0.37037554383280002</c:v>
                </c:pt>
                <c:pt idx="6938">
                  <c:v>0.37069803476329999</c:v>
                </c:pt>
                <c:pt idx="6939">
                  <c:v>0.37102013826370001</c:v>
                </c:pt>
                <c:pt idx="6940">
                  <c:v>0.3713357150555</c:v>
                </c:pt>
                <c:pt idx="6941">
                  <c:v>0.37163293361659999</c:v>
                </c:pt>
                <c:pt idx="6942">
                  <c:v>0.371935158968</c:v>
                </c:pt>
                <c:pt idx="6943">
                  <c:v>0.37218943238259999</c:v>
                </c:pt>
                <c:pt idx="6944">
                  <c:v>0.37244698405269999</c:v>
                </c:pt>
                <c:pt idx="6945">
                  <c:v>0.37277865409849997</c:v>
                </c:pt>
                <c:pt idx="6946">
                  <c:v>0.3731047511101</c:v>
                </c:pt>
                <c:pt idx="6947">
                  <c:v>0.37342694401740001</c:v>
                </c:pt>
                <c:pt idx="6948">
                  <c:v>0.37373381853100002</c:v>
                </c:pt>
                <c:pt idx="6949">
                  <c:v>0.37405598163600001</c:v>
                </c:pt>
                <c:pt idx="6950">
                  <c:v>0.37434998154639998</c:v>
                </c:pt>
                <c:pt idx="6951">
                  <c:v>0.3746439814568</c:v>
                </c:pt>
                <c:pt idx="6952">
                  <c:v>0.37496089935299998</c:v>
                </c:pt>
                <c:pt idx="6953">
                  <c:v>0.37528443336490003</c:v>
                </c:pt>
                <c:pt idx="6954">
                  <c:v>0.37552133202549998</c:v>
                </c:pt>
                <c:pt idx="6955">
                  <c:v>0.37579548358920001</c:v>
                </c:pt>
                <c:pt idx="6956">
                  <c:v>0.37613880634309999</c:v>
                </c:pt>
                <c:pt idx="6957">
                  <c:v>0.37632361054419999</c:v>
                </c:pt>
                <c:pt idx="6958">
                  <c:v>0.37665542960170001</c:v>
                </c:pt>
                <c:pt idx="6959">
                  <c:v>0.37697911262509998</c:v>
                </c:pt>
                <c:pt idx="6960">
                  <c:v>0.3773181438446</c:v>
                </c:pt>
                <c:pt idx="6961">
                  <c:v>0.37762635946270001</c:v>
                </c:pt>
                <c:pt idx="6962">
                  <c:v>0.37796404957770002</c:v>
                </c:pt>
                <c:pt idx="6963">
                  <c:v>0.37822112441060002</c:v>
                </c:pt>
                <c:pt idx="6964">
                  <c:v>0.37855231761930003</c:v>
                </c:pt>
                <c:pt idx="6965">
                  <c:v>0.3788492679596</c:v>
                </c:pt>
                <c:pt idx="6966">
                  <c:v>0.37904989719389998</c:v>
                </c:pt>
                <c:pt idx="6967">
                  <c:v>0.37937870621679998</c:v>
                </c:pt>
                <c:pt idx="6968">
                  <c:v>0.37954449653630001</c:v>
                </c:pt>
                <c:pt idx="6969">
                  <c:v>0.37971121072769998</c:v>
                </c:pt>
                <c:pt idx="6970">
                  <c:v>0.37993410229680002</c:v>
                </c:pt>
                <c:pt idx="6971">
                  <c:v>0.3801804184914</c:v>
                </c:pt>
                <c:pt idx="6972">
                  <c:v>0.38051602244380001</c:v>
                </c:pt>
                <c:pt idx="6973">
                  <c:v>0.38083717226980002</c:v>
                </c:pt>
                <c:pt idx="6974">
                  <c:v>0.38118425011630003</c:v>
                </c:pt>
                <c:pt idx="6975">
                  <c:v>0.38147264719009999</c:v>
                </c:pt>
                <c:pt idx="6976">
                  <c:v>0.3818029463291</c:v>
                </c:pt>
                <c:pt idx="6977">
                  <c:v>0.38204377889629998</c:v>
                </c:pt>
                <c:pt idx="6978">
                  <c:v>0.38238251209259999</c:v>
                </c:pt>
                <c:pt idx="6979">
                  <c:v>0.38270315527920001</c:v>
                </c:pt>
                <c:pt idx="6980">
                  <c:v>0.3830197155476</c:v>
                </c:pt>
                <c:pt idx="6981">
                  <c:v>0.38334608077999999</c:v>
                </c:pt>
                <c:pt idx="6982">
                  <c:v>0.38364857435229999</c:v>
                </c:pt>
                <c:pt idx="6983">
                  <c:v>0.38388204574579998</c:v>
                </c:pt>
                <c:pt idx="6984">
                  <c:v>0.38420364260669998</c:v>
                </c:pt>
                <c:pt idx="6985">
                  <c:v>0.38443821668619998</c:v>
                </c:pt>
                <c:pt idx="6986">
                  <c:v>0.38471326231960001</c:v>
                </c:pt>
                <c:pt idx="6987">
                  <c:v>0.38504847884179999</c:v>
                </c:pt>
                <c:pt idx="6988">
                  <c:v>0.38532057404519998</c:v>
                </c:pt>
                <c:pt idx="6989">
                  <c:v>0.38562250137330001</c:v>
                </c:pt>
                <c:pt idx="6990">
                  <c:v>0.38581919670100001</c:v>
                </c:pt>
                <c:pt idx="6991">
                  <c:v>0.38614973425869997</c:v>
                </c:pt>
                <c:pt idx="6992">
                  <c:v>0.38641002774240002</c:v>
                </c:pt>
                <c:pt idx="6993">
                  <c:v>0.38662043213840003</c:v>
                </c:pt>
                <c:pt idx="6994">
                  <c:v>0.38694974780079999</c:v>
                </c:pt>
                <c:pt idx="6995">
                  <c:v>0.38718420267109999</c:v>
                </c:pt>
                <c:pt idx="6996">
                  <c:v>0.38751912116999998</c:v>
                </c:pt>
                <c:pt idx="6997">
                  <c:v>0.38774695992469999</c:v>
                </c:pt>
                <c:pt idx="6998">
                  <c:v>0.38792628049849998</c:v>
                </c:pt>
                <c:pt idx="6999">
                  <c:v>0.38823860883709999</c:v>
                </c:pt>
                <c:pt idx="7000">
                  <c:v>0.3885070979595</c:v>
                </c:pt>
                <c:pt idx="7001">
                  <c:v>0.38880625367159999</c:v>
                </c:pt>
                <c:pt idx="7002">
                  <c:v>0.38914775848389999</c:v>
                </c:pt>
                <c:pt idx="7003">
                  <c:v>0.38941887021060001</c:v>
                </c:pt>
                <c:pt idx="7004">
                  <c:v>0.38962325453759999</c:v>
                </c:pt>
                <c:pt idx="7005">
                  <c:v>0.38995146751400001</c:v>
                </c:pt>
                <c:pt idx="7006">
                  <c:v>0.39029660820959999</c:v>
                </c:pt>
                <c:pt idx="7007">
                  <c:v>0.39060574769970002</c:v>
                </c:pt>
                <c:pt idx="7008">
                  <c:v>0.39093524217609998</c:v>
                </c:pt>
                <c:pt idx="7009">
                  <c:v>0.39126750826840001</c:v>
                </c:pt>
                <c:pt idx="7010">
                  <c:v>0.39158809185030002</c:v>
                </c:pt>
                <c:pt idx="7011">
                  <c:v>0.39174360036849998</c:v>
                </c:pt>
                <c:pt idx="7012">
                  <c:v>0.39190205931659999</c:v>
                </c:pt>
                <c:pt idx="7013">
                  <c:v>0.39223140478129997</c:v>
                </c:pt>
                <c:pt idx="7014">
                  <c:v>0.39256173372269998</c:v>
                </c:pt>
                <c:pt idx="7015">
                  <c:v>0.39272734522820002</c:v>
                </c:pt>
                <c:pt idx="7016">
                  <c:v>0.39303153753280001</c:v>
                </c:pt>
                <c:pt idx="7017">
                  <c:v>0.39322537183759998</c:v>
                </c:pt>
                <c:pt idx="7018">
                  <c:v>0.39346778392789999</c:v>
                </c:pt>
                <c:pt idx="7019">
                  <c:v>0.3938051760197</c:v>
                </c:pt>
                <c:pt idx="7020">
                  <c:v>0.3941352665424</c:v>
                </c:pt>
                <c:pt idx="7021">
                  <c:v>0.39436623454089997</c:v>
                </c:pt>
                <c:pt idx="7022">
                  <c:v>0.39459717273709999</c:v>
                </c:pt>
                <c:pt idx="7023">
                  <c:v>0.3949380815029</c:v>
                </c:pt>
                <c:pt idx="7024">
                  <c:v>0.39517131447789999</c:v>
                </c:pt>
                <c:pt idx="7025">
                  <c:v>0.39545786380769998</c:v>
                </c:pt>
                <c:pt idx="7026">
                  <c:v>0.39579883217810002</c:v>
                </c:pt>
                <c:pt idx="7027">
                  <c:v>0.39606437087059998</c:v>
                </c:pt>
                <c:pt idx="7028">
                  <c:v>0.3963951468468</c:v>
                </c:pt>
                <c:pt idx="7029">
                  <c:v>0.39663034677510001</c:v>
                </c:pt>
                <c:pt idx="7030">
                  <c:v>0.39689537882800002</c:v>
                </c:pt>
                <c:pt idx="7031">
                  <c:v>0.39712622761729999</c:v>
                </c:pt>
                <c:pt idx="7032">
                  <c:v>0.3973911106586</c:v>
                </c:pt>
                <c:pt idx="7033">
                  <c:v>0.39765369892120001</c:v>
                </c:pt>
                <c:pt idx="7034">
                  <c:v>0.39788407087330002</c:v>
                </c:pt>
                <c:pt idx="7035">
                  <c:v>0.3982167840004</c:v>
                </c:pt>
                <c:pt idx="7036">
                  <c:v>0.3984716832638</c:v>
                </c:pt>
                <c:pt idx="7037">
                  <c:v>0.398783415556</c:v>
                </c:pt>
                <c:pt idx="7038">
                  <c:v>0.39902326464650001</c:v>
                </c:pt>
                <c:pt idx="7039">
                  <c:v>0.39930400252339998</c:v>
                </c:pt>
                <c:pt idx="7040">
                  <c:v>0.39963072538380001</c:v>
                </c:pt>
                <c:pt idx="7041">
                  <c:v>0.39995437860490002</c:v>
                </c:pt>
                <c:pt idx="7042">
                  <c:v>0.40018358826639999</c:v>
                </c:pt>
                <c:pt idx="7043">
                  <c:v>0.40039318799969997</c:v>
                </c:pt>
                <c:pt idx="7044">
                  <c:v>0.40061101317409997</c:v>
                </c:pt>
                <c:pt idx="7045">
                  <c:v>0.40091359615330002</c:v>
                </c:pt>
                <c:pt idx="7046">
                  <c:v>0.40111637115479998</c:v>
                </c:pt>
                <c:pt idx="7047">
                  <c:v>0.40132325887679998</c:v>
                </c:pt>
                <c:pt idx="7048">
                  <c:v>0.40145629644390002</c:v>
                </c:pt>
                <c:pt idx="7049">
                  <c:v>0.40165814757349999</c:v>
                </c:pt>
                <c:pt idx="7050">
                  <c:v>0.40192735195160001</c:v>
                </c:pt>
                <c:pt idx="7051">
                  <c:v>0.40210568904880001</c:v>
                </c:pt>
                <c:pt idx="7052">
                  <c:v>0.40236860513689998</c:v>
                </c:pt>
                <c:pt idx="7053">
                  <c:v>0.40257409214970002</c:v>
                </c:pt>
                <c:pt idx="7054">
                  <c:v>0.40277346968650002</c:v>
                </c:pt>
                <c:pt idx="7055">
                  <c:v>0.40297868847849999</c:v>
                </c:pt>
                <c:pt idx="7056">
                  <c:v>0.40331187844279998</c:v>
                </c:pt>
                <c:pt idx="7057">
                  <c:v>0.40358453989030002</c:v>
                </c:pt>
                <c:pt idx="7058">
                  <c:v>0.40392068028450001</c:v>
                </c:pt>
                <c:pt idx="7059">
                  <c:v>0.4040555357933</c:v>
                </c:pt>
                <c:pt idx="7060">
                  <c:v>0.40440708398820002</c:v>
                </c:pt>
                <c:pt idx="7061">
                  <c:v>0.40463986992840001</c:v>
                </c:pt>
                <c:pt idx="7062">
                  <c:v>0.4049132466316</c:v>
                </c:pt>
                <c:pt idx="7063">
                  <c:v>0.40518069267270002</c:v>
                </c:pt>
                <c:pt idx="7064">
                  <c:v>0.40544930100440002</c:v>
                </c:pt>
                <c:pt idx="7065">
                  <c:v>0.40568926930429999</c:v>
                </c:pt>
                <c:pt idx="7066">
                  <c:v>0.40603059530259999</c:v>
                </c:pt>
                <c:pt idx="7067">
                  <c:v>0.40622884035110002</c:v>
                </c:pt>
                <c:pt idx="7068">
                  <c:v>0.40653395652770002</c:v>
                </c:pt>
                <c:pt idx="7069">
                  <c:v>0.40686827898029998</c:v>
                </c:pt>
                <c:pt idx="7070">
                  <c:v>0.4071960747242</c:v>
                </c:pt>
                <c:pt idx="7071">
                  <c:v>0.40753173828130002</c:v>
                </c:pt>
                <c:pt idx="7072">
                  <c:v>0.40774881839749999</c:v>
                </c:pt>
                <c:pt idx="7073">
                  <c:v>0.40808007121090001</c:v>
                </c:pt>
                <c:pt idx="7074">
                  <c:v>0.4084229469299</c:v>
                </c:pt>
                <c:pt idx="7075">
                  <c:v>0.40867522358890002</c:v>
                </c:pt>
                <c:pt idx="7076">
                  <c:v>0.40893268585210002</c:v>
                </c:pt>
                <c:pt idx="7077">
                  <c:v>0.40919306874279998</c:v>
                </c:pt>
                <c:pt idx="7078">
                  <c:v>0.40949940681460001</c:v>
                </c:pt>
                <c:pt idx="7079">
                  <c:v>0.40970772504809999</c:v>
                </c:pt>
                <c:pt idx="7080">
                  <c:v>0.40990442037579999</c:v>
                </c:pt>
                <c:pt idx="7081">
                  <c:v>0.41006657481190001</c:v>
                </c:pt>
                <c:pt idx="7082">
                  <c:v>0.41033077239990001</c:v>
                </c:pt>
                <c:pt idx="7083">
                  <c:v>0.4106597006321</c:v>
                </c:pt>
                <c:pt idx="7084">
                  <c:v>0.41099455952640002</c:v>
                </c:pt>
                <c:pt idx="7085">
                  <c:v>0.41134607791900002</c:v>
                </c:pt>
                <c:pt idx="7086">
                  <c:v>0.41159096360210001</c:v>
                </c:pt>
                <c:pt idx="7087">
                  <c:v>0.41192635893820001</c:v>
                </c:pt>
                <c:pt idx="7088">
                  <c:v>0.41227337718009999</c:v>
                </c:pt>
                <c:pt idx="7089">
                  <c:v>0.41259950399400003</c:v>
                </c:pt>
                <c:pt idx="7090">
                  <c:v>0.41288855671879998</c:v>
                </c:pt>
                <c:pt idx="7091">
                  <c:v>0.41305878758429998</c:v>
                </c:pt>
                <c:pt idx="7092">
                  <c:v>0.41340225934980002</c:v>
                </c:pt>
                <c:pt idx="7093">
                  <c:v>0.41366791725160001</c:v>
                </c:pt>
                <c:pt idx="7094">
                  <c:v>0.41386631131169999</c:v>
                </c:pt>
                <c:pt idx="7095">
                  <c:v>0.41413956880570002</c:v>
                </c:pt>
                <c:pt idx="7096">
                  <c:v>0.41446301341059999</c:v>
                </c:pt>
                <c:pt idx="7097">
                  <c:v>0.41466704010959998</c:v>
                </c:pt>
                <c:pt idx="7098">
                  <c:v>0.41497358679770002</c:v>
                </c:pt>
                <c:pt idx="7099">
                  <c:v>0.41529458761220001</c:v>
                </c:pt>
                <c:pt idx="7100">
                  <c:v>0.41548821330070002</c:v>
                </c:pt>
                <c:pt idx="7101">
                  <c:v>0.41578236222269999</c:v>
                </c:pt>
                <c:pt idx="7102">
                  <c:v>0.416049182415</c:v>
                </c:pt>
                <c:pt idx="7103">
                  <c:v>0.41624233126639998</c:v>
                </c:pt>
                <c:pt idx="7104">
                  <c:v>0.41640555858610001</c:v>
                </c:pt>
                <c:pt idx="7105">
                  <c:v>0.41674837470050002</c:v>
                </c:pt>
                <c:pt idx="7106">
                  <c:v>0.41698983311650001</c:v>
                </c:pt>
                <c:pt idx="7107">
                  <c:v>0.41718003153799998</c:v>
                </c:pt>
                <c:pt idx="7108">
                  <c:v>0.4174466133118</c:v>
                </c:pt>
                <c:pt idx="7109">
                  <c:v>0.4176586270332</c:v>
                </c:pt>
                <c:pt idx="7110">
                  <c:v>0.41780266165730001</c:v>
                </c:pt>
                <c:pt idx="7111">
                  <c:v>0.41800311207770002</c:v>
                </c:pt>
                <c:pt idx="7112">
                  <c:v>0.418262809515</c:v>
                </c:pt>
                <c:pt idx="7113">
                  <c:v>0.41843080520629999</c:v>
                </c:pt>
                <c:pt idx="7114">
                  <c:v>0.41877841949459998</c:v>
                </c:pt>
                <c:pt idx="7115">
                  <c:v>0.4190416038036</c:v>
                </c:pt>
                <c:pt idx="7116">
                  <c:v>0.41931492090229999</c:v>
                </c:pt>
                <c:pt idx="7117">
                  <c:v>0.41959193348879997</c:v>
                </c:pt>
                <c:pt idx="7118">
                  <c:v>0.41981613636019999</c:v>
                </c:pt>
                <c:pt idx="7119">
                  <c:v>0.4201415479183</c:v>
                </c:pt>
                <c:pt idx="7120">
                  <c:v>0.4204030930996</c:v>
                </c:pt>
                <c:pt idx="7121">
                  <c:v>0.42074629664419999</c:v>
                </c:pt>
                <c:pt idx="7122">
                  <c:v>0.42097461223600002</c:v>
                </c:pt>
                <c:pt idx="7123">
                  <c:v>0.42121300101280001</c:v>
                </c:pt>
                <c:pt idx="7124">
                  <c:v>0.42154100537299999</c:v>
                </c:pt>
                <c:pt idx="7125">
                  <c:v>0.42175820469859998</c:v>
                </c:pt>
                <c:pt idx="7126">
                  <c:v>0.42209228873249999</c:v>
                </c:pt>
                <c:pt idx="7127">
                  <c:v>0.42233338952060001</c:v>
                </c:pt>
                <c:pt idx="7128">
                  <c:v>0.42257317900660002</c:v>
                </c:pt>
                <c:pt idx="7129">
                  <c:v>0.42289909720419999</c:v>
                </c:pt>
                <c:pt idx="7130">
                  <c:v>0.42309415340419998</c:v>
                </c:pt>
                <c:pt idx="7131">
                  <c:v>0.4233644008636</c:v>
                </c:pt>
                <c:pt idx="7132">
                  <c:v>0.42370507121090001</c:v>
                </c:pt>
                <c:pt idx="7133">
                  <c:v>0.42396676540369999</c:v>
                </c:pt>
                <c:pt idx="7134">
                  <c:v>0.42428773641590001</c:v>
                </c:pt>
                <c:pt idx="7135">
                  <c:v>0.42461299896240001</c:v>
                </c:pt>
                <c:pt idx="7136">
                  <c:v>0.42483946681020002</c:v>
                </c:pt>
                <c:pt idx="7137">
                  <c:v>0.42505067586900003</c:v>
                </c:pt>
                <c:pt idx="7138">
                  <c:v>0.42527726292610002</c:v>
                </c:pt>
                <c:pt idx="7139">
                  <c:v>0.42554035782810001</c:v>
                </c:pt>
                <c:pt idx="7140">
                  <c:v>0.42572149634360001</c:v>
                </c:pt>
                <c:pt idx="7141">
                  <c:v>0.42585840821269999</c:v>
                </c:pt>
                <c:pt idx="7142">
                  <c:v>0.4259934425354</c:v>
                </c:pt>
                <c:pt idx="7143">
                  <c:v>0.42622530460359997</c:v>
                </c:pt>
                <c:pt idx="7144">
                  <c:v>0.42645427584649997</c:v>
                </c:pt>
                <c:pt idx="7145">
                  <c:v>0.4267472326756</c:v>
                </c:pt>
                <c:pt idx="7146">
                  <c:v>0.42695149779320002</c:v>
                </c:pt>
                <c:pt idx="7147">
                  <c:v>0.42729935050009998</c:v>
                </c:pt>
                <c:pt idx="7148">
                  <c:v>0.42758747935300001</c:v>
                </c:pt>
                <c:pt idx="7149">
                  <c:v>0.42778229713440002</c:v>
                </c:pt>
                <c:pt idx="7150">
                  <c:v>0.42811971902849999</c:v>
                </c:pt>
                <c:pt idx="7151">
                  <c:v>0.42843744158739999</c:v>
                </c:pt>
                <c:pt idx="7152">
                  <c:v>0.4286936819553</c:v>
                </c:pt>
                <c:pt idx="7153">
                  <c:v>0.4290295541286</c:v>
                </c:pt>
                <c:pt idx="7154">
                  <c:v>0.42925921082500001</c:v>
                </c:pt>
                <c:pt idx="7155">
                  <c:v>0.42952945828439998</c:v>
                </c:pt>
                <c:pt idx="7156">
                  <c:v>0.42985352873799998</c:v>
                </c:pt>
                <c:pt idx="7157">
                  <c:v>0.43001216650009999</c:v>
                </c:pt>
                <c:pt idx="7158">
                  <c:v>0.43013873696330002</c:v>
                </c:pt>
                <c:pt idx="7159">
                  <c:v>0.43034267425540002</c:v>
                </c:pt>
                <c:pt idx="7160">
                  <c:v>0.43061977624890002</c:v>
                </c:pt>
                <c:pt idx="7161">
                  <c:v>0.430847376585</c:v>
                </c:pt>
                <c:pt idx="7162">
                  <c:v>0.43111258745190001</c:v>
                </c:pt>
                <c:pt idx="7163">
                  <c:v>0.43141216039660002</c:v>
                </c:pt>
                <c:pt idx="7164">
                  <c:v>0.43158626556399998</c:v>
                </c:pt>
                <c:pt idx="7165">
                  <c:v>0.43177723884579999</c:v>
                </c:pt>
                <c:pt idx="7166">
                  <c:v>0.43207252025600001</c:v>
                </c:pt>
                <c:pt idx="7167">
                  <c:v>0.43226948380469998</c:v>
                </c:pt>
                <c:pt idx="7168">
                  <c:v>0.43252849578859998</c:v>
                </c:pt>
                <c:pt idx="7169">
                  <c:v>0.4327295422554</c:v>
                </c:pt>
                <c:pt idx="7170">
                  <c:v>0.43303233385090001</c:v>
                </c:pt>
                <c:pt idx="7171">
                  <c:v>0.43328991532330002</c:v>
                </c:pt>
                <c:pt idx="7172">
                  <c:v>0.43345338106159997</c:v>
                </c:pt>
                <c:pt idx="7173">
                  <c:v>0.43368601799009998</c:v>
                </c:pt>
                <c:pt idx="7174">
                  <c:v>0.4338573217392</c:v>
                </c:pt>
                <c:pt idx="7175">
                  <c:v>0.43399521708490002</c:v>
                </c:pt>
                <c:pt idx="7176">
                  <c:v>0.434235304594</c:v>
                </c:pt>
                <c:pt idx="7177">
                  <c:v>0.43448984622960002</c:v>
                </c:pt>
                <c:pt idx="7178">
                  <c:v>0.43462556600570001</c:v>
                </c:pt>
                <c:pt idx="7179">
                  <c:v>0.43482246994969997</c:v>
                </c:pt>
                <c:pt idx="7180">
                  <c:v>0.43499696254730003</c:v>
                </c:pt>
                <c:pt idx="7181">
                  <c:v>0.43516230583190002</c:v>
                </c:pt>
                <c:pt idx="7182">
                  <c:v>0.43543520569799998</c:v>
                </c:pt>
                <c:pt idx="7183">
                  <c:v>0.4355674982071</c:v>
                </c:pt>
                <c:pt idx="7184">
                  <c:v>0.435905456543</c:v>
                </c:pt>
                <c:pt idx="7185">
                  <c:v>0.43606594204900001</c:v>
                </c:pt>
                <c:pt idx="7186">
                  <c:v>0.43629965186120001</c:v>
                </c:pt>
                <c:pt idx="7187">
                  <c:v>0.43662700057030002</c:v>
                </c:pt>
                <c:pt idx="7188">
                  <c:v>0.43678691983220003</c:v>
                </c:pt>
                <c:pt idx="7189">
                  <c:v>0.4369233548641</c:v>
                </c:pt>
                <c:pt idx="7190">
                  <c:v>0.43715047836299997</c:v>
                </c:pt>
                <c:pt idx="7191">
                  <c:v>0.4374169409275</c:v>
                </c:pt>
                <c:pt idx="7192">
                  <c:v>0.43761873245240002</c:v>
                </c:pt>
                <c:pt idx="7193">
                  <c:v>0.43791756033899998</c:v>
                </c:pt>
                <c:pt idx="7194">
                  <c:v>0.4381459951401</c:v>
                </c:pt>
                <c:pt idx="7195">
                  <c:v>0.43824657797810002</c:v>
                </c:pt>
                <c:pt idx="7196">
                  <c:v>0.4384590685368</c:v>
                </c:pt>
                <c:pt idx="7197">
                  <c:v>0.43872898817060002</c:v>
                </c:pt>
                <c:pt idx="7198">
                  <c:v>0.43892946839329999</c:v>
                </c:pt>
                <c:pt idx="7199">
                  <c:v>0.4391026496887</c:v>
                </c:pt>
                <c:pt idx="7200">
                  <c:v>0.43932688236239997</c:v>
                </c:pt>
                <c:pt idx="7201">
                  <c:v>0.43952411413190001</c:v>
                </c:pt>
                <c:pt idx="7202">
                  <c:v>0.43969115614889998</c:v>
                </c:pt>
                <c:pt idx="7203">
                  <c:v>0.43996328115459998</c:v>
                </c:pt>
                <c:pt idx="7204">
                  <c:v>0.4403039216995</c:v>
                </c:pt>
                <c:pt idx="7205">
                  <c:v>0.44059681892399999</c:v>
                </c:pt>
                <c:pt idx="7206">
                  <c:v>0.44082620739939998</c:v>
                </c:pt>
                <c:pt idx="7207">
                  <c:v>0.44105613231660001</c:v>
                </c:pt>
                <c:pt idx="7208">
                  <c:v>0.44130542874340001</c:v>
                </c:pt>
                <c:pt idx="7209">
                  <c:v>0.44151604175569997</c:v>
                </c:pt>
                <c:pt idx="7210">
                  <c:v>0.44164779782300001</c:v>
                </c:pt>
                <c:pt idx="7211">
                  <c:v>0.44188359379769998</c:v>
                </c:pt>
                <c:pt idx="7212">
                  <c:v>0.4421173334122</c:v>
                </c:pt>
                <c:pt idx="7213">
                  <c:v>0.44227910041809998</c:v>
                </c:pt>
                <c:pt idx="7214">
                  <c:v>0.44241550564769999</c:v>
                </c:pt>
                <c:pt idx="7215">
                  <c:v>0.44267404079439998</c:v>
                </c:pt>
                <c:pt idx="7216">
                  <c:v>0.44287014007570003</c:v>
                </c:pt>
                <c:pt idx="7217">
                  <c:v>0.44303527474400001</c:v>
                </c:pt>
                <c:pt idx="7218">
                  <c:v>0.44323974847789999</c:v>
                </c:pt>
                <c:pt idx="7219">
                  <c:v>0.44357946515079999</c:v>
                </c:pt>
                <c:pt idx="7220">
                  <c:v>0.44377189874650003</c:v>
                </c:pt>
                <c:pt idx="7221">
                  <c:v>0.44404211640359997</c:v>
                </c:pt>
                <c:pt idx="7222">
                  <c:v>0.44418138265610002</c:v>
                </c:pt>
                <c:pt idx="7223">
                  <c:v>0.4443848133087</c:v>
                </c:pt>
                <c:pt idx="7224">
                  <c:v>0.44470858573909999</c:v>
                </c:pt>
                <c:pt idx="7225">
                  <c:v>0.44497576355930002</c:v>
                </c:pt>
                <c:pt idx="7226">
                  <c:v>0.445319712162</c:v>
                </c:pt>
                <c:pt idx="7227">
                  <c:v>0.44564577937130001</c:v>
                </c:pt>
                <c:pt idx="7228">
                  <c:v>0.44579747319219998</c:v>
                </c:pt>
                <c:pt idx="7229">
                  <c:v>0.44602671265600002</c:v>
                </c:pt>
                <c:pt idx="7230">
                  <c:v>0.44632545113560002</c:v>
                </c:pt>
                <c:pt idx="7231">
                  <c:v>0.44645708799360001</c:v>
                </c:pt>
                <c:pt idx="7232">
                  <c:v>0.44665959477419998</c:v>
                </c:pt>
                <c:pt idx="7233">
                  <c:v>0.4468593597412</c:v>
                </c:pt>
                <c:pt idx="7234">
                  <c:v>0.44710177183150002</c:v>
                </c:pt>
                <c:pt idx="7235">
                  <c:v>0.44730079174039999</c:v>
                </c:pt>
                <c:pt idx="7236">
                  <c:v>0.44756877422329999</c:v>
                </c:pt>
                <c:pt idx="7237">
                  <c:v>0.4478976428509</c:v>
                </c:pt>
                <c:pt idx="7238">
                  <c:v>0.44820705056190002</c:v>
                </c:pt>
                <c:pt idx="7239">
                  <c:v>0.4483838379383</c:v>
                </c:pt>
                <c:pt idx="7240">
                  <c:v>0.4485883414745</c:v>
                </c:pt>
                <c:pt idx="7241">
                  <c:v>0.44891941547390002</c:v>
                </c:pt>
                <c:pt idx="7242">
                  <c:v>0.44918537139890002</c:v>
                </c:pt>
                <c:pt idx="7243">
                  <c:v>0.44949051737790002</c:v>
                </c:pt>
                <c:pt idx="7244">
                  <c:v>0.44976267218589999</c:v>
                </c:pt>
                <c:pt idx="7245">
                  <c:v>0.44992932677269998</c:v>
                </c:pt>
                <c:pt idx="7246">
                  <c:v>0.45006886124610002</c:v>
                </c:pt>
                <c:pt idx="7247">
                  <c:v>0.450230628252</c:v>
                </c:pt>
                <c:pt idx="7248">
                  <c:v>0.45035791397090003</c:v>
                </c:pt>
                <c:pt idx="7249">
                  <c:v>0.4506689012051</c:v>
                </c:pt>
                <c:pt idx="7250">
                  <c:v>0.45094752311710001</c:v>
                </c:pt>
                <c:pt idx="7251">
                  <c:v>0.45122393965719998</c:v>
                </c:pt>
                <c:pt idx="7252">
                  <c:v>0.45152533054350003</c:v>
                </c:pt>
                <c:pt idx="7253">
                  <c:v>0.45176526904109998</c:v>
                </c:pt>
                <c:pt idx="7254">
                  <c:v>0.45203918218610001</c:v>
                </c:pt>
                <c:pt idx="7255">
                  <c:v>0.45226973295209999</c:v>
                </c:pt>
                <c:pt idx="7256">
                  <c:v>0.45247393846509998</c:v>
                </c:pt>
                <c:pt idx="7257">
                  <c:v>0.45281052589420001</c:v>
                </c:pt>
                <c:pt idx="7258">
                  <c:v>0.4531042277813</c:v>
                </c:pt>
                <c:pt idx="7259">
                  <c:v>0.45344784855839998</c:v>
                </c:pt>
                <c:pt idx="7260">
                  <c:v>0.4537066221237</c:v>
                </c:pt>
                <c:pt idx="7261">
                  <c:v>0.45402354002</c:v>
                </c:pt>
                <c:pt idx="7262">
                  <c:v>0.45418846607210001</c:v>
                </c:pt>
                <c:pt idx="7263">
                  <c:v>0.45449021458630001</c:v>
                </c:pt>
                <c:pt idx="7264">
                  <c:v>0.4548290073872</c:v>
                </c:pt>
                <c:pt idx="7265">
                  <c:v>0.45517066121100003</c:v>
                </c:pt>
                <c:pt idx="7266">
                  <c:v>0.45537003874780002</c:v>
                </c:pt>
                <c:pt idx="7267">
                  <c:v>0.45567613840100002</c:v>
                </c:pt>
                <c:pt idx="7268">
                  <c:v>0.45588499307629998</c:v>
                </c:pt>
                <c:pt idx="7269">
                  <c:v>0.4561107754707</c:v>
                </c:pt>
                <c:pt idx="7270">
                  <c:v>0.45626997947690001</c:v>
                </c:pt>
                <c:pt idx="7271">
                  <c:v>0.45661574602130001</c:v>
                </c:pt>
                <c:pt idx="7272">
                  <c:v>0.456886947155</c:v>
                </c:pt>
                <c:pt idx="7273">
                  <c:v>0.45706355571750001</c:v>
                </c:pt>
                <c:pt idx="7274">
                  <c:v>0.45726659893990002</c:v>
                </c:pt>
                <c:pt idx="7275">
                  <c:v>0.45758554339410001</c:v>
                </c:pt>
                <c:pt idx="7276">
                  <c:v>0.45789185166360002</c:v>
                </c:pt>
                <c:pt idx="7277">
                  <c:v>0.45822396874429999</c:v>
                </c:pt>
                <c:pt idx="7278">
                  <c:v>0.4584521055222</c:v>
                </c:pt>
                <c:pt idx="7279">
                  <c:v>0.45865494012829999</c:v>
                </c:pt>
                <c:pt idx="7280">
                  <c:v>0.4589403867722</c:v>
                </c:pt>
                <c:pt idx="7281">
                  <c:v>0.4592111110687</c:v>
                </c:pt>
                <c:pt idx="7282">
                  <c:v>0.45952519774439998</c:v>
                </c:pt>
                <c:pt idx="7283">
                  <c:v>0.4596526026726</c:v>
                </c:pt>
                <c:pt idx="7284">
                  <c:v>0.45985841751099998</c:v>
                </c:pt>
                <c:pt idx="7285">
                  <c:v>0.46009406447410001</c:v>
                </c:pt>
                <c:pt idx="7286">
                  <c:v>0.46025505661959998</c:v>
                </c:pt>
                <c:pt idx="7287">
                  <c:v>0.46052262186999998</c:v>
                </c:pt>
                <c:pt idx="7288">
                  <c:v>0.46085992455480002</c:v>
                </c:pt>
                <c:pt idx="7289">
                  <c:v>0.46105366945269999</c:v>
                </c:pt>
                <c:pt idx="7290">
                  <c:v>0.46137398481370001</c:v>
                </c:pt>
                <c:pt idx="7291">
                  <c:v>0.46171468496320001</c:v>
                </c:pt>
                <c:pt idx="7292">
                  <c:v>0.46193799376490002</c:v>
                </c:pt>
                <c:pt idx="7293">
                  <c:v>0.46224930882449999</c:v>
                </c:pt>
                <c:pt idx="7294">
                  <c:v>0.46241176128389999</c:v>
                </c:pt>
                <c:pt idx="7295">
                  <c:v>0.46260872483249998</c:v>
                </c:pt>
                <c:pt idx="7296">
                  <c:v>0.46287792921069998</c:v>
                </c:pt>
                <c:pt idx="7297">
                  <c:v>0.46310850977899998</c:v>
                </c:pt>
                <c:pt idx="7298">
                  <c:v>0.46327653527259999</c:v>
                </c:pt>
                <c:pt idx="7299">
                  <c:v>0.46347948908809999</c:v>
                </c:pt>
                <c:pt idx="7300">
                  <c:v>0.46371746063230002</c:v>
                </c:pt>
                <c:pt idx="7301">
                  <c:v>0.46387603878970002</c:v>
                </c:pt>
                <c:pt idx="7302">
                  <c:v>0.4640363752842</c:v>
                </c:pt>
                <c:pt idx="7303">
                  <c:v>0.46420139074330002</c:v>
                </c:pt>
                <c:pt idx="7304">
                  <c:v>0.46444359421730003</c:v>
                </c:pt>
                <c:pt idx="7305">
                  <c:v>0.46466809511180002</c:v>
                </c:pt>
                <c:pt idx="7306">
                  <c:v>0.46497350931170001</c:v>
                </c:pt>
                <c:pt idx="7307">
                  <c:v>0.46525439620019998</c:v>
                </c:pt>
                <c:pt idx="7308">
                  <c:v>0.46545547246930002</c:v>
                </c:pt>
                <c:pt idx="7309">
                  <c:v>0.46571969985959999</c:v>
                </c:pt>
                <c:pt idx="7310">
                  <c:v>0.46589574217800001</c:v>
                </c:pt>
                <c:pt idx="7311">
                  <c:v>0.46616932749750001</c:v>
                </c:pt>
                <c:pt idx="7312">
                  <c:v>0.4663336277008</c:v>
                </c:pt>
                <c:pt idx="7313">
                  <c:v>0.46659746766089999</c:v>
                </c:pt>
                <c:pt idx="7314">
                  <c:v>0.46676886081699998</c:v>
                </c:pt>
                <c:pt idx="7315">
                  <c:v>0.46701651811599998</c:v>
                </c:pt>
                <c:pt idx="7316">
                  <c:v>0.46725872158999998</c:v>
                </c:pt>
                <c:pt idx="7317">
                  <c:v>0.4674640595913</c:v>
                </c:pt>
                <c:pt idx="7318">
                  <c:v>0.46768993139269999</c:v>
                </c:pt>
                <c:pt idx="7319">
                  <c:v>0.46802926063540001</c:v>
                </c:pt>
                <c:pt idx="7320">
                  <c:v>0.46819534897800003</c:v>
                </c:pt>
                <c:pt idx="7321">
                  <c:v>0.4685074687004</c:v>
                </c:pt>
                <c:pt idx="7322">
                  <c:v>0.4688551425934</c:v>
                </c:pt>
                <c:pt idx="7323">
                  <c:v>0.46918684244160003</c:v>
                </c:pt>
                <c:pt idx="7324">
                  <c:v>0.4693832993507</c:v>
                </c:pt>
                <c:pt idx="7325">
                  <c:v>0.46965467929839999</c:v>
                </c:pt>
                <c:pt idx="7326">
                  <c:v>0.46997416019440003</c:v>
                </c:pt>
                <c:pt idx="7327">
                  <c:v>0.4703049659729</c:v>
                </c:pt>
                <c:pt idx="7328">
                  <c:v>0.47055336833</c:v>
                </c:pt>
                <c:pt idx="7329">
                  <c:v>0.47090142965319998</c:v>
                </c:pt>
                <c:pt idx="7330">
                  <c:v>0.47119578719139998</c:v>
                </c:pt>
                <c:pt idx="7331">
                  <c:v>0.47146230936049999</c:v>
                </c:pt>
                <c:pt idx="7332">
                  <c:v>0.4717961549759</c:v>
                </c:pt>
                <c:pt idx="7333">
                  <c:v>0.4721435010433</c:v>
                </c:pt>
                <c:pt idx="7334">
                  <c:v>0.47231525182720002</c:v>
                </c:pt>
                <c:pt idx="7335">
                  <c:v>0.47266498208050001</c:v>
                </c:pt>
                <c:pt idx="7336">
                  <c:v>0.47300413250919998</c:v>
                </c:pt>
                <c:pt idx="7337">
                  <c:v>0.47324046492580002</c:v>
                </c:pt>
                <c:pt idx="7338">
                  <c:v>0.4734989404678</c:v>
                </c:pt>
                <c:pt idx="7339">
                  <c:v>0.47372817993159999</c:v>
                </c:pt>
                <c:pt idx="7340">
                  <c:v>0.47405731678009999</c:v>
                </c:pt>
                <c:pt idx="7341">
                  <c:v>0.47431352734569998</c:v>
                </c:pt>
                <c:pt idx="7342">
                  <c:v>0.47464063763620001</c:v>
                </c:pt>
                <c:pt idx="7343">
                  <c:v>0.4749732613564</c:v>
                </c:pt>
                <c:pt idx="7344">
                  <c:v>0.47527366876600002</c:v>
                </c:pt>
                <c:pt idx="7345">
                  <c:v>0.47551238536829998</c:v>
                </c:pt>
                <c:pt idx="7346">
                  <c:v>0.47571316361429999</c:v>
                </c:pt>
                <c:pt idx="7347">
                  <c:v>0.47605356574059998</c:v>
                </c:pt>
                <c:pt idx="7348">
                  <c:v>0.47640404105189998</c:v>
                </c:pt>
                <c:pt idx="7349">
                  <c:v>0.47675043344500001</c:v>
                </c:pt>
                <c:pt idx="7350">
                  <c:v>0.47709706425670001</c:v>
                </c:pt>
                <c:pt idx="7351">
                  <c:v>0.47743737697600003</c:v>
                </c:pt>
                <c:pt idx="7352">
                  <c:v>0.47774341702459999</c:v>
                </c:pt>
                <c:pt idx="7353">
                  <c:v>0.47806468606000002</c:v>
                </c:pt>
                <c:pt idx="7354">
                  <c:v>0.47841265797619997</c:v>
                </c:pt>
                <c:pt idx="7355">
                  <c:v>0.47862803935999998</c:v>
                </c:pt>
                <c:pt idx="7356">
                  <c:v>0.47897490859030001</c:v>
                </c:pt>
                <c:pt idx="7357">
                  <c:v>0.4792707562447</c:v>
                </c:pt>
                <c:pt idx="7358">
                  <c:v>0.47961148619650001</c:v>
                </c:pt>
                <c:pt idx="7359">
                  <c:v>0.47984835505489998</c:v>
                </c:pt>
                <c:pt idx="7360">
                  <c:v>0.48000907897950001</c:v>
                </c:pt>
                <c:pt idx="7361">
                  <c:v>0.48035740852359998</c:v>
                </c:pt>
                <c:pt idx="7362">
                  <c:v>0.48061710596079998</c:v>
                </c:pt>
                <c:pt idx="7363">
                  <c:v>0.4809420108795</c:v>
                </c:pt>
                <c:pt idx="7364">
                  <c:v>0.48129197955129999</c:v>
                </c:pt>
                <c:pt idx="7365">
                  <c:v>0.48165008425709999</c:v>
                </c:pt>
                <c:pt idx="7366">
                  <c:v>0.48184987902639997</c:v>
                </c:pt>
                <c:pt idx="7367">
                  <c:v>0.48219993710519998</c:v>
                </c:pt>
                <c:pt idx="7368">
                  <c:v>0.48253050446509999</c:v>
                </c:pt>
                <c:pt idx="7369">
                  <c:v>0.48278552293780003</c:v>
                </c:pt>
                <c:pt idx="7370">
                  <c:v>0.48310914635660002</c:v>
                </c:pt>
                <c:pt idx="7371">
                  <c:v>0.48343712091449997</c:v>
                </c:pt>
                <c:pt idx="7372">
                  <c:v>0.48373153805730001</c:v>
                </c:pt>
                <c:pt idx="7373">
                  <c:v>0.4840719401836</c:v>
                </c:pt>
                <c:pt idx="7374">
                  <c:v>0.48435500264170001</c:v>
                </c:pt>
                <c:pt idx="7375">
                  <c:v>0.48465207219119999</c:v>
                </c:pt>
                <c:pt idx="7376">
                  <c:v>0.48491564393039999</c:v>
                </c:pt>
                <c:pt idx="7377">
                  <c:v>0.48511794209480003</c:v>
                </c:pt>
                <c:pt idx="7378">
                  <c:v>0.4854537248611</c:v>
                </c:pt>
                <c:pt idx="7379">
                  <c:v>0.48575720190999999</c:v>
                </c:pt>
                <c:pt idx="7380">
                  <c:v>0.4859907329082</c:v>
                </c:pt>
                <c:pt idx="7381">
                  <c:v>0.48630321025849998</c:v>
                </c:pt>
                <c:pt idx="7382">
                  <c:v>0.4865728318691</c:v>
                </c:pt>
                <c:pt idx="7383">
                  <c:v>0.48684820532799999</c:v>
                </c:pt>
                <c:pt idx="7384">
                  <c:v>0.4870919287205</c:v>
                </c:pt>
                <c:pt idx="7385">
                  <c:v>0.48741540312769999</c:v>
                </c:pt>
                <c:pt idx="7386">
                  <c:v>0.48776072263719999</c:v>
                </c:pt>
                <c:pt idx="7387">
                  <c:v>0.48810899257660001</c:v>
                </c:pt>
                <c:pt idx="7388">
                  <c:v>0.48847702145580002</c:v>
                </c:pt>
                <c:pt idx="7389">
                  <c:v>0.48881879448889998</c:v>
                </c:pt>
                <c:pt idx="7390">
                  <c:v>0.48917344212530001</c:v>
                </c:pt>
                <c:pt idx="7391">
                  <c:v>0.4895229935646</c:v>
                </c:pt>
                <c:pt idx="7392">
                  <c:v>0.48986878991130001</c:v>
                </c:pt>
                <c:pt idx="7393">
                  <c:v>0.49019899964329999</c:v>
                </c:pt>
                <c:pt idx="7394">
                  <c:v>0.49039325118060001</c:v>
                </c:pt>
                <c:pt idx="7395">
                  <c:v>0.49072673916819998</c:v>
                </c:pt>
                <c:pt idx="7396">
                  <c:v>0.49093478918080002</c:v>
                </c:pt>
                <c:pt idx="7397">
                  <c:v>0.49126377701759999</c:v>
                </c:pt>
                <c:pt idx="7398">
                  <c:v>0.49158692359919998</c:v>
                </c:pt>
                <c:pt idx="7399">
                  <c:v>0.49191340804099998</c:v>
                </c:pt>
                <c:pt idx="7400">
                  <c:v>0.49223938584330001</c:v>
                </c:pt>
                <c:pt idx="7401">
                  <c:v>0.49243560433389999</c:v>
                </c:pt>
                <c:pt idx="7402">
                  <c:v>0.49268662929529999</c:v>
                </c:pt>
                <c:pt idx="7403">
                  <c:v>0.49287477135660002</c:v>
                </c:pt>
                <c:pt idx="7404">
                  <c:v>0.4930412769318</c:v>
                </c:pt>
                <c:pt idx="7405">
                  <c:v>0.49330127239229998</c:v>
                </c:pt>
                <c:pt idx="7406">
                  <c:v>0.49356171488759998</c:v>
                </c:pt>
                <c:pt idx="7407">
                  <c:v>0.49376031756400002</c:v>
                </c:pt>
                <c:pt idx="7408">
                  <c:v>0.49410060048100002</c:v>
                </c:pt>
                <c:pt idx="7409">
                  <c:v>0.49442514777180002</c:v>
                </c:pt>
                <c:pt idx="7410">
                  <c:v>0.49462321400640002</c:v>
                </c:pt>
                <c:pt idx="7411">
                  <c:v>0.49477952718730001</c:v>
                </c:pt>
                <c:pt idx="7412">
                  <c:v>0.49494099616999998</c:v>
                </c:pt>
                <c:pt idx="7413">
                  <c:v>0.4951358735561</c:v>
                </c:pt>
                <c:pt idx="7414">
                  <c:v>0.49535131454469999</c:v>
                </c:pt>
                <c:pt idx="7415">
                  <c:v>0.49554395675660001</c:v>
                </c:pt>
                <c:pt idx="7416">
                  <c:v>0.4958931803703</c:v>
                </c:pt>
                <c:pt idx="7417">
                  <c:v>0.49623802304269998</c:v>
                </c:pt>
                <c:pt idx="7418">
                  <c:v>0.49656900763509998</c:v>
                </c:pt>
                <c:pt idx="7419">
                  <c:v>0.49672651290890002</c:v>
                </c:pt>
                <c:pt idx="7420">
                  <c:v>0.49691605567929997</c:v>
                </c:pt>
                <c:pt idx="7421">
                  <c:v>0.4971474409103</c:v>
                </c:pt>
                <c:pt idx="7422">
                  <c:v>0.49727997183799999</c:v>
                </c:pt>
                <c:pt idx="7423">
                  <c:v>0.49740627408030003</c:v>
                </c:pt>
                <c:pt idx="7424">
                  <c:v>0.49757531285290002</c:v>
                </c:pt>
                <c:pt idx="7425">
                  <c:v>0.49784621596340001</c:v>
                </c:pt>
                <c:pt idx="7426">
                  <c:v>0.49811705946919999</c:v>
                </c:pt>
                <c:pt idx="7427">
                  <c:v>0.49831932783130001</c:v>
                </c:pt>
                <c:pt idx="7428">
                  <c:v>0.49864971637729999</c:v>
                </c:pt>
                <c:pt idx="7429">
                  <c:v>0.49875012040139999</c:v>
                </c:pt>
                <c:pt idx="7430">
                  <c:v>0.498978972435</c:v>
                </c:pt>
                <c:pt idx="7431">
                  <c:v>0.49927634000780002</c:v>
                </c:pt>
                <c:pt idx="7432">
                  <c:v>0.4994723796844</c:v>
                </c:pt>
                <c:pt idx="7433">
                  <c:v>0.49970042705540002</c:v>
                </c:pt>
                <c:pt idx="7434">
                  <c:v>0.50001728534699996</c:v>
                </c:pt>
                <c:pt idx="7435">
                  <c:v>0.50036865472790004</c:v>
                </c:pt>
                <c:pt idx="7436">
                  <c:v>0.50070732831950004</c:v>
                </c:pt>
                <c:pt idx="7437">
                  <c:v>0.50090092420580001</c:v>
                </c:pt>
                <c:pt idx="7438">
                  <c:v>0.50114744901660002</c:v>
                </c:pt>
                <c:pt idx="7439">
                  <c:v>0.5013099312782</c:v>
                </c:pt>
                <c:pt idx="7440">
                  <c:v>0.5014761686325</c:v>
                </c:pt>
                <c:pt idx="7441">
                  <c:v>0.50167894363400001</c:v>
                </c:pt>
                <c:pt idx="7442">
                  <c:v>0.50195652246480005</c:v>
                </c:pt>
                <c:pt idx="7443">
                  <c:v>0.50229251384740004</c:v>
                </c:pt>
                <c:pt idx="7444">
                  <c:v>0.5026414990425</c:v>
                </c:pt>
                <c:pt idx="7445">
                  <c:v>0.50300103425980003</c:v>
                </c:pt>
                <c:pt idx="7446">
                  <c:v>0.50335365533830001</c:v>
                </c:pt>
                <c:pt idx="7447">
                  <c:v>0.50363224744799995</c:v>
                </c:pt>
                <c:pt idx="7448">
                  <c:v>0.50372225046160002</c:v>
                </c:pt>
                <c:pt idx="7449">
                  <c:v>0.50381737947460004</c:v>
                </c:pt>
                <c:pt idx="7450">
                  <c:v>0.50391793251039996</c:v>
                </c:pt>
                <c:pt idx="7451">
                  <c:v>0.50396674871439995</c:v>
                </c:pt>
                <c:pt idx="7452">
                  <c:v>0.50401592254640004</c:v>
                </c:pt>
                <c:pt idx="7453">
                  <c:v>0.50410169363019997</c:v>
                </c:pt>
                <c:pt idx="7454">
                  <c:v>0.50421756505969995</c:v>
                </c:pt>
                <c:pt idx="7455">
                  <c:v>0.50439667701720003</c:v>
                </c:pt>
                <c:pt idx="7456">
                  <c:v>0.50458115339279996</c:v>
                </c:pt>
                <c:pt idx="7457">
                  <c:v>0.50495088100429997</c:v>
                </c:pt>
                <c:pt idx="7458">
                  <c:v>0.50528681278230003</c:v>
                </c:pt>
                <c:pt idx="7459">
                  <c:v>0.50560683012009999</c:v>
                </c:pt>
                <c:pt idx="7460">
                  <c:v>0.50595337152480002</c:v>
                </c:pt>
                <c:pt idx="7461">
                  <c:v>0.50627821683880003</c:v>
                </c:pt>
                <c:pt idx="7462">
                  <c:v>0.50660192966460005</c:v>
                </c:pt>
                <c:pt idx="7463">
                  <c:v>0.50695258378980002</c:v>
                </c:pt>
                <c:pt idx="7464">
                  <c:v>0.5072857737541</c:v>
                </c:pt>
                <c:pt idx="7465">
                  <c:v>0.50759732723240003</c:v>
                </c:pt>
                <c:pt idx="7466">
                  <c:v>0.50792580842970003</c:v>
                </c:pt>
                <c:pt idx="7467">
                  <c:v>0.50823527574539995</c:v>
                </c:pt>
                <c:pt idx="7468">
                  <c:v>0.50855499506000001</c:v>
                </c:pt>
                <c:pt idx="7469">
                  <c:v>0.50883346796039997</c:v>
                </c:pt>
                <c:pt idx="7470">
                  <c:v>0.50917112827300004</c:v>
                </c:pt>
                <c:pt idx="7471">
                  <c:v>0.50948995351790005</c:v>
                </c:pt>
                <c:pt idx="7472">
                  <c:v>0.50964975357060005</c:v>
                </c:pt>
                <c:pt idx="7473">
                  <c:v>0.50998640060419997</c:v>
                </c:pt>
                <c:pt idx="7474">
                  <c:v>0.51029950380330003</c:v>
                </c:pt>
                <c:pt idx="7475">
                  <c:v>0.51063603162769999</c:v>
                </c:pt>
                <c:pt idx="7476">
                  <c:v>0.51081562042240003</c:v>
                </c:pt>
                <c:pt idx="7477">
                  <c:v>0.51112389564509997</c:v>
                </c:pt>
                <c:pt idx="7478">
                  <c:v>0.51131933927539996</c:v>
                </c:pt>
                <c:pt idx="7479">
                  <c:v>0.51165509223939998</c:v>
                </c:pt>
                <c:pt idx="7480">
                  <c:v>0.51182019710540005</c:v>
                </c:pt>
                <c:pt idx="7481">
                  <c:v>0.5120126605034</c:v>
                </c:pt>
                <c:pt idx="7482">
                  <c:v>0.51233416795730002</c:v>
                </c:pt>
                <c:pt idx="7483">
                  <c:v>0.51259744167330001</c:v>
                </c:pt>
                <c:pt idx="7484">
                  <c:v>0.51272350549699997</c:v>
                </c:pt>
                <c:pt idx="7485">
                  <c:v>0.5130481123924</c:v>
                </c:pt>
                <c:pt idx="7486">
                  <c:v>0.51324898004529995</c:v>
                </c:pt>
                <c:pt idx="7487">
                  <c:v>0.51343572139740001</c:v>
                </c:pt>
                <c:pt idx="7488">
                  <c:v>0.51376765966420002</c:v>
                </c:pt>
                <c:pt idx="7489">
                  <c:v>0.51398044824599998</c:v>
                </c:pt>
                <c:pt idx="7490">
                  <c:v>0.514307975769</c:v>
                </c:pt>
                <c:pt idx="7491">
                  <c:v>0.51450216770169999</c:v>
                </c:pt>
                <c:pt idx="7492">
                  <c:v>0.51467341184619997</c:v>
                </c:pt>
                <c:pt idx="7493">
                  <c:v>0.51500701904299995</c:v>
                </c:pt>
                <c:pt idx="7494">
                  <c:v>0.51535308361050003</c:v>
                </c:pt>
                <c:pt idx="7495">
                  <c:v>0.51551282405849996</c:v>
                </c:pt>
                <c:pt idx="7496">
                  <c:v>0.5158049464226</c:v>
                </c:pt>
                <c:pt idx="7497">
                  <c:v>0.51615893840789995</c:v>
                </c:pt>
                <c:pt idx="7498">
                  <c:v>0.51649194955830002</c:v>
                </c:pt>
                <c:pt idx="7499">
                  <c:v>0.5168132781982</c:v>
                </c:pt>
                <c:pt idx="7500">
                  <c:v>0.51708233356480005</c:v>
                </c:pt>
                <c:pt idx="7501">
                  <c:v>0.51739180088040004</c:v>
                </c:pt>
                <c:pt idx="7502">
                  <c:v>0.51771157979969995</c:v>
                </c:pt>
                <c:pt idx="7503">
                  <c:v>0.51787269115449996</c:v>
                </c:pt>
                <c:pt idx="7504">
                  <c:v>0.51800113916400004</c:v>
                </c:pt>
                <c:pt idx="7505">
                  <c:v>0.51812791824339999</c:v>
                </c:pt>
                <c:pt idx="7506">
                  <c:v>0.51846599578859998</c:v>
                </c:pt>
                <c:pt idx="7507">
                  <c:v>0.51880794763570004</c:v>
                </c:pt>
                <c:pt idx="7508">
                  <c:v>0.51913887262339997</c:v>
                </c:pt>
                <c:pt idx="7509">
                  <c:v>0.51948505640029996</c:v>
                </c:pt>
                <c:pt idx="7510">
                  <c:v>0.51971673965450005</c:v>
                </c:pt>
                <c:pt idx="7511">
                  <c:v>0.52002984285349996</c:v>
                </c:pt>
                <c:pt idx="7512">
                  <c:v>0.52022528648379995</c:v>
                </c:pt>
                <c:pt idx="7513">
                  <c:v>0.5205805301666</c:v>
                </c:pt>
                <c:pt idx="7514">
                  <c:v>0.52077275514599997</c:v>
                </c:pt>
                <c:pt idx="7515">
                  <c:v>0.52090662717820002</c:v>
                </c:pt>
                <c:pt idx="7516">
                  <c:v>0.52125126123429999</c:v>
                </c:pt>
                <c:pt idx="7517">
                  <c:v>0.5215948224068</c:v>
                </c:pt>
                <c:pt idx="7518">
                  <c:v>0.52176600694660002</c:v>
                </c:pt>
                <c:pt idx="7519">
                  <c:v>0.5219147801399</c:v>
                </c:pt>
                <c:pt idx="7520">
                  <c:v>0.52217912673949995</c:v>
                </c:pt>
                <c:pt idx="7521">
                  <c:v>0.52243810892109999</c:v>
                </c:pt>
                <c:pt idx="7522">
                  <c:v>0.522697687149</c:v>
                </c:pt>
                <c:pt idx="7523">
                  <c:v>0.52295392751689995</c:v>
                </c:pt>
                <c:pt idx="7524">
                  <c:v>0.5231387019157</c:v>
                </c:pt>
                <c:pt idx="7525">
                  <c:v>0.52347934246060002</c:v>
                </c:pt>
                <c:pt idx="7526">
                  <c:v>0.52381974458689995</c:v>
                </c:pt>
                <c:pt idx="7527">
                  <c:v>0.52415740489960005</c:v>
                </c:pt>
                <c:pt idx="7528">
                  <c:v>0.52439546585079999</c:v>
                </c:pt>
                <c:pt idx="7529">
                  <c:v>0.52471327781679999</c:v>
                </c:pt>
                <c:pt idx="7530">
                  <c:v>0.52487468719480002</c:v>
                </c:pt>
                <c:pt idx="7531">
                  <c:v>0.52496331930160001</c:v>
                </c:pt>
                <c:pt idx="7532">
                  <c:v>0.52529233694080002</c:v>
                </c:pt>
                <c:pt idx="7533">
                  <c:v>0.5255119800568</c:v>
                </c:pt>
                <c:pt idx="7534">
                  <c:v>0.52583396434780005</c:v>
                </c:pt>
                <c:pt idx="7535">
                  <c:v>0.52613478898999999</c:v>
                </c:pt>
                <c:pt idx="7536">
                  <c:v>0.5264723300934</c:v>
                </c:pt>
                <c:pt idx="7537">
                  <c:v>0.52669674158099999</c:v>
                </c:pt>
                <c:pt idx="7538">
                  <c:v>0.52688837051390003</c:v>
                </c:pt>
                <c:pt idx="7539">
                  <c:v>0.52712059021000002</c:v>
                </c:pt>
                <c:pt idx="7540">
                  <c:v>0.5273194313049</c:v>
                </c:pt>
                <c:pt idx="7541">
                  <c:v>0.52750897407529995</c:v>
                </c:pt>
                <c:pt idx="7542">
                  <c:v>0.52766406536099997</c:v>
                </c:pt>
                <c:pt idx="7543">
                  <c:v>0.52779561281200005</c:v>
                </c:pt>
                <c:pt idx="7544">
                  <c:v>0.52795881032939995</c:v>
                </c:pt>
                <c:pt idx="7545">
                  <c:v>0.52831071615220004</c:v>
                </c:pt>
                <c:pt idx="7546">
                  <c:v>0.5284113287926</c:v>
                </c:pt>
                <c:pt idx="7547">
                  <c:v>0.52877253293990001</c:v>
                </c:pt>
                <c:pt idx="7548">
                  <c:v>0.52907538413999999</c:v>
                </c:pt>
                <c:pt idx="7549">
                  <c:v>0.52929860353470004</c:v>
                </c:pt>
                <c:pt idx="7550">
                  <c:v>0.52956736087800005</c:v>
                </c:pt>
                <c:pt idx="7551">
                  <c:v>0.52975195646289996</c:v>
                </c:pt>
                <c:pt idx="7552">
                  <c:v>0.52998638153080002</c:v>
                </c:pt>
                <c:pt idx="7553">
                  <c:v>0.53018134832380004</c:v>
                </c:pt>
                <c:pt idx="7554">
                  <c:v>0.53031975030900003</c:v>
                </c:pt>
                <c:pt idx="7555">
                  <c:v>0.53048360347750001</c:v>
                </c:pt>
                <c:pt idx="7556">
                  <c:v>0.53082215785980003</c:v>
                </c:pt>
                <c:pt idx="7557">
                  <c:v>0.53115785121920001</c:v>
                </c:pt>
                <c:pt idx="7558">
                  <c:v>0.53139674663540004</c:v>
                </c:pt>
                <c:pt idx="7559">
                  <c:v>0.53153616189959996</c:v>
                </c:pt>
                <c:pt idx="7560">
                  <c:v>0.53188407421109996</c:v>
                </c:pt>
                <c:pt idx="7561">
                  <c:v>0.53204751014709994</c:v>
                </c:pt>
                <c:pt idx="7562">
                  <c:v>0.53230983018879996</c:v>
                </c:pt>
                <c:pt idx="7563">
                  <c:v>0.53250646591189998</c:v>
                </c:pt>
                <c:pt idx="7564">
                  <c:v>0.53275197744369995</c:v>
                </c:pt>
                <c:pt idx="7565">
                  <c:v>0.53309500217439998</c:v>
                </c:pt>
                <c:pt idx="7566">
                  <c:v>0.53340709209439996</c:v>
                </c:pt>
                <c:pt idx="7567">
                  <c:v>0.53374713659289996</c:v>
                </c:pt>
                <c:pt idx="7568">
                  <c:v>0.53407222032549995</c:v>
                </c:pt>
                <c:pt idx="7569">
                  <c:v>0.53423368930820003</c:v>
                </c:pt>
                <c:pt idx="7570">
                  <c:v>0.53446352481839998</c:v>
                </c:pt>
                <c:pt idx="7571">
                  <c:v>0.53477746248250002</c:v>
                </c:pt>
                <c:pt idx="7572">
                  <c:v>0.53509891033169998</c:v>
                </c:pt>
                <c:pt idx="7573">
                  <c:v>0.53534895181660003</c:v>
                </c:pt>
                <c:pt idx="7574">
                  <c:v>0.53546959161759999</c:v>
                </c:pt>
                <c:pt idx="7575">
                  <c:v>0.53576403856279997</c:v>
                </c:pt>
                <c:pt idx="7576">
                  <c:v>0.53598421812060004</c:v>
                </c:pt>
                <c:pt idx="7577">
                  <c:v>0.53625857830050006</c:v>
                </c:pt>
                <c:pt idx="7578">
                  <c:v>0.53652876615519995</c:v>
                </c:pt>
                <c:pt idx="7579">
                  <c:v>0.53669840097429999</c:v>
                </c:pt>
                <c:pt idx="7580">
                  <c:v>0.53690642118450005</c:v>
                </c:pt>
                <c:pt idx="7581">
                  <c:v>0.53724604845049995</c:v>
                </c:pt>
                <c:pt idx="7582">
                  <c:v>0.53754454851150002</c:v>
                </c:pt>
                <c:pt idx="7583">
                  <c:v>0.53783810138699994</c:v>
                </c:pt>
                <c:pt idx="7584">
                  <c:v>0.5380132198334</c:v>
                </c:pt>
                <c:pt idx="7585">
                  <c:v>0.53824234008789995</c:v>
                </c:pt>
                <c:pt idx="7586">
                  <c:v>0.53850996494290004</c:v>
                </c:pt>
                <c:pt idx="7587">
                  <c:v>0.53884655237199997</c:v>
                </c:pt>
                <c:pt idx="7588">
                  <c:v>0.53911525011060002</c:v>
                </c:pt>
                <c:pt idx="7589">
                  <c:v>0.53927010297779998</c:v>
                </c:pt>
                <c:pt idx="7590">
                  <c:v>0.53956627845759997</c:v>
                </c:pt>
                <c:pt idx="7591">
                  <c:v>0.53976029157640004</c:v>
                </c:pt>
                <c:pt idx="7592">
                  <c:v>0.53992199897769999</c:v>
                </c:pt>
                <c:pt idx="7593">
                  <c:v>0.54013311862949998</c:v>
                </c:pt>
                <c:pt idx="7594">
                  <c:v>0.5402616858482</c:v>
                </c:pt>
                <c:pt idx="7595">
                  <c:v>0.54042351245880005</c:v>
                </c:pt>
                <c:pt idx="7596">
                  <c:v>0.54066896438599998</c:v>
                </c:pt>
                <c:pt idx="7597">
                  <c:v>0.54099935293199997</c:v>
                </c:pt>
                <c:pt idx="7598">
                  <c:v>0.54133915901179996</c:v>
                </c:pt>
                <c:pt idx="7599">
                  <c:v>0.54167878627779997</c:v>
                </c:pt>
                <c:pt idx="7600">
                  <c:v>0.54201799631119996</c:v>
                </c:pt>
                <c:pt idx="7601">
                  <c:v>0.54234594106669998</c:v>
                </c:pt>
                <c:pt idx="7602">
                  <c:v>0.54268819093700005</c:v>
                </c:pt>
                <c:pt idx="7603">
                  <c:v>0.54301959276199996</c:v>
                </c:pt>
                <c:pt idx="7604">
                  <c:v>0.54328024387359997</c:v>
                </c:pt>
                <c:pt idx="7605">
                  <c:v>0.5436291694641</c:v>
                </c:pt>
                <c:pt idx="7606">
                  <c:v>0.54397934675220005</c:v>
                </c:pt>
                <c:pt idx="7607">
                  <c:v>0.54410988092419998</c:v>
                </c:pt>
                <c:pt idx="7608">
                  <c:v>0.54420655965810005</c:v>
                </c:pt>
                <c:pt idx="7609">
                  <c:v>0.54436779022220005</c:v>
                </c:pt>
                <c:pt idx="7610">
                  <c:v>0.5446360707283</c:v>
                </c:pt>
                <c:pt idx="7611">
                  <c:v>0.54476523399349996</c:v>
                </c:pt>
                <c:pt idx="7612">
                  <c:v>0.54493629932400001</c:v>
                </c:pt>
                <c:pt idx="7613">
                  <c:v>0.5451275706291</c:v>
                </c:pt>
                <c:pt idx="7614">
                  <c:v>0.54529321193699998</c:v>
                </c:pt>
                <c:pt idx="7615">
                  <c:v>0.54564207792279995</c:v>
                </c:pt>
                <c:pt idx="7616">
                  <c:v>0.54590034484859995</c:v>
                </c:pt>
                <c:pt idx="7617">
                  <c:v>0.54624581336980005</c:v>
                </c:pt>
                <c:pt idx="7618">
                  <c:v>0.54658174514769997</c:v>
                </c:pt>
                <c:pt idx="7619">
                  <c:v>0.5469215512276</c:v>
                </c:pt>
                <c:pt idx="7620">
                  <c:v>0.54725158214570002</c:v>
                </c:pt>
                <c:pt idx="7621">
                  <c:v>0.54743635654449996</c:v>
                </c:pt>
                <c:pt idx="7622">
                  <c:v>0.54777646064759999</c:v>
                </c:pt>
                <c:pt idx="7623">
                  <c:v>0.54799711704249998</c:v>
                </c:pt>
                <c:pt idx="7624">
                  <c:v>0.54812794923779995</c:v>
                </c:pt>
                <c:pt idx="7625">
                  <c:v>0.54846632480619995</c:v>
                </c:pt>
                <c:pt idx="7626">
                  <c:v>0.5487977862358</c:v>
                </c:pt>
                <c:pt idx="7627">
                  <c:v>0.54915297031400001</c:v>
                </c:pt>
                <c:pt idx="7628">
                  <c:v>0.54934257268910003</c:v>
                </c:pt>
                <c:pt idx="7629">
                  <c:v>0.54953312873839999</c:v>
                </c:pt>
                <c:pt idx="7630">
                  <c:v>0.54973936080929997</c:v>
                </c:pt>
                <c:pt idx="7631">
                  <c:v>0.54994344711300003</c:v>
                </c:pt>
                <c:pt idx="7632">
                  <c:v>0.550200521946</c:v>
                </c:pt>
                <c:pt idx="7633">
                  <c:v>0.55055034160609995</c:v>
                </c:pt>
                <c:pt idx="7634">
                  <c:v>0.55088114738460003</c:v>
                </c:pt>
                <c:pt idx="7635">
                  <c:v>0.55122447013849996</c:v>
                </c:pt>
                <c:pt idx="7636">
                  <c:v>0.55156147480009998</c:v>
                </c:pt>
                <c:pt idx="7637">
                  <c:v>0.55189144611359997</c:v>
                </c:pt>
                <c:pt idx="7638">
                  <c:v>0.552053809166</c:v>
                </c:pt>
                <c:pt idx="7639">
                  <c:v>0.55219298601150002</c:v>
                </c:pt>
                <c:pt idx="7640">
                  <c:v>0.55239719152449995</c:v>
                </c:pt>
                <c:pt idx="7641">
                  <c:v>0.55257982015609997</c:v>
                </c:pt>
                <c:pt idx="7642">
                  <c:v>0.55269563198089999</c:v>
                </c:pt>
                <c:pt idx="7643">
                  <c:v>0.55285489559169998</c:v>
                </c:pt>
                <c:pt idx="7644">
                  <c:v>0.55309796333310002</c:v>
                </c:pt>
                <c:pt idx="7645">
                  <c:v>0.55329185724259999</c:v>
                </c:pt>
                <c:pt idx="7646">
                  <c:v>0.55364948511120005</c:v>
                </c:pt>
                <c:pt idx="7647">
                  <c:v>0.55399161577220002</c:v>
                </c:pt>
                <c:pt idx="7648">
                  <c:v>0.55415642261510001</c:v>
                </c:pt>
                <c:pt idx="7649">
                  <c:v>0.55435776710509999</c:v>
                </c:pt>
                <c:pt idx="7650">
                  <c:v>0.55469620227810001</c:v>
                </c:pt>
                <c:pt idx="7651">
                  <c:v>0.55502039194109998</c:v>
                </c:pt>
                <c:pt idx="7652">
                  <c:v>0.55514889955519997</c:v>
                </c:pt>
                <c:pt idx="7653">
                  <c:v>0.55548745393749999</c:v>
                </c:pt>
                <c:pt idx="7654">
                  <c:v>0.55574059486390004</c:v>
                </c:pt>
                <c:pt idx="7655">
                  <c:v>0.55606085062029997</c:v>
                </c:pt>
                <c:pt idx="7656">
                  <c:v>0.55640959739689999</c:v>
                </c:pt>
                <c:pt idx="7657">
                  <c:v>0.55675613880160002</c:v>
                </c:pt>
                <c:pt idx="7658">
                  <c:v>0.55691552162169999</c:v>
                </c:pt>
                <c:pt idx="7659">
                  <c:v>0.55712085962299995</c:v>
                </c:pt>
                <c:pt idx="7660">
                  <c:v>0.55745643377300003</c:v>
                </c:pt>
                <c:pt idx="7661">
                  <c:v>0.55770975351329999</c:v>
                </c:pt>
                <c:pt idx="7662">
                  <c:v>0.55790656805039995</c:v>
                </c:pt>
                <c:pt idx="7663">
                  <c:v>0.55807000398640005</c:v>
                </c:pt>
                <c:pt idx="7664">
                  <c:v>0.55835002660749999</c:v>
                </c:pt>
                <c:pt idx="7665">
                  <c:v>0.55855453014370005</c:v>
                </c:pt>
                <c:pt idx="7666">
                  <c:v>0.55890148878099999</c:v>
                </c:pt>
                <c:pt idx="7667">
                  <c:v>0.55922263860700006</c:v>
                </c:pt>
                <c:pt idx="7668">
                  <c:v>0.55957168340679997</c:v>
                </c:pt>
                <c:pt idx="7669">
                  <c:v>0.55989271402359997</c:v>
                </c:pt>
                <c:pt idx="7670">
                  <c:v>0.56013888120650002</c:v>
                </c:pt>
                <c:pt idx="7671">
                  <c:v>0.56042623519900003</c:v>
                </c:pt>
                <c:pt idx="7672">
                  <c:v>0.56070059537890005</c:v>
                </c:pt>
                <c:pt idx="7673">
                  <c:v>0.56098353862759998</c:v>
                </c:pt>
                <c:pt idx="7674">
                  <c:v>0.5613149404526</c:v>
                </c:pt>
                <c:pt idx="7675">
                  <c:v>0.56166601181029996</c:v>
                </c:pt>
                <c:pt idx="7676">
                  <c:v>0.56202125549320003</c:v>
                </c:pt>
                <c:pt idx="7677">
                  <c:v>0.56226140260699997</c:v>
                </c:pt>
                <c:pt idx="7678">
                  <c:v>0.56245940923689997</c:v>
                </c:pt>
                <c:pt idx="7679">
                  <c:v>0.56280118227010001</c:v>
                </c:pt>
                <c:pt idx="7680">
                  <c:v>0.56296545267109999</c:v>
                </c:pt>
                <c:pt idx="7681">
                  <c:v>0.56330704689029998</c:v>
                </c:pt>
                <c:pt idx="7682">
                  <c:v>0.56354230642320002</c:v>
                </c:pt>
                <c:pt idx="7683">
                  <c:v>0.56387597322460004</c:v>
                </c:pt>
                <c:pt idx="7684">
                  <c:v>0.56418567895890004</c:v>
                </c:pt>
                <c:pt idx="7685">
                  <c:v>0.56451088190080001</c:v>
                </c:pt>
                <c:pt idx="7686">
                  <c:v>0.56469720602039997</c:v>
                </c:pt>
                <c:pt idx="7687">
                  <c:v>0.56500983238220004</c:v>
                </c:pt>
                <c:pt idx="7688">
                  <c:v>0.56519234180449995</c:v>
                </c:pt>
                <c:pt idx="7689">
                  <c:v>0.56536757946009997</c:v>
                </c:pt>
                <c:pt idx="7690">
                  <c:v>0.56560260057449996</c:v>
                </c:pt>
                <c:pt idx="7691">
                  <c:v>0.56579208374019996</c:v>
                </c:pt>
                <c:pt idx="7692">
                  <c:v>0.56598091125490002</c:v>
                </c:pt>
                <c:pt idx="7693">
                  <c:v>0.56625461578369995</c:v>
                </c:pt>
                <c:pt idx="7694">
                  <c:v>0.56661498546599998</c:v>
                </c:pt>
                <c:pt idx="7695">
                  <c:v>0.56696391105650001</c:v>
                </c:pt>
                <c:pt idx="7696">
                  <c:v>0.56730848550799995</c:v>
                </c:pt>
                <c:pt idx="7697">
                  <c:v>0.56754219532009997</c:v>
                </c:pt>
                <c:pt idx="7698">
                  <c:v>0.56784123182299995</c:v>
                </c:pt>
                <c:pt idx="7699">
                  <c:v>0.56796312332150001</c:v>
                </c:pt>
                <c:pt idx="7700">
                  <c:v>0.56814533472060003</c:v>
                </c:pt>
                <c:pt idx="7701">
                  <c:v>0.56847417354579999</c:v>
                </c:pt>
                <c:pt idx="7702">
                  <c:v>0.56873309612269995</c:v>
                </c:pt>
                <c:pt idx="7703">
                  <c:v>0.56905931234359997</c:v>
                </c:pt>
                <c:pt idx="7704">
                  <c:v>0.56929022073750002</c:v>
                </c:pt>
                <c:pt idx="7705">
                  <c:v>0.56950473785400002</c:v>
                </c:pt>
                <c:pt idx="7706">
                  <c:v>0.56970024108890005</c:v>
                </c:pt>
                <c:pt idx="7707">
                  <c:v>0.56981897354129996</c:v>
                </c:pt>
                <c:pt idx="7708">
                  <c:v>0.57004457712169998</c:v>
                </c:pt>
                <c:pt idx="7709">
                  <c:v>0.57020395994189998</c:v>
                </c:pt>
                <c:pt idx="7710">
                  <c:v>0.57053869962689996</c:v>
                </c:pt>
                <c:pt idx="7711">
                  <c:v>0.57073348760599996</c:v>
                </c:pt>
                <c:pt idx="7712">
                  <c:v>0.57097041606900001</c:v>
                </c:pt>
                <c:pt idx="7713">
                  <c:v>0.57131975889209996</c:v>
                </c:pt>
                <c:pt idx="7714">
                  <c:v>0.5716464519501</c:v>
                </c:pt>
                <c:pt idx="7715">
                  <c:v>0.57199668884279997</c:v>
                </c:pt>
                <c:pt idx="7716">
                  <c:v>0.57229942083359997</c:v>
                </c:pt>
                <c:pt idx="7717">
                  <c:v>0.5726339221001</c:v>
                </c:pt>
                <c:pt idx="7718">
                  <c:v>0.5728819966316</c:v>
                </c:pt>
                <c:pt idx="7719">
                  <c:v>0.5731092095375</c:v>
                </c:pt>
                <c:pt idx="7720">
                  <c:v>0.57330065965650001</c:v>
                </c:pt>
                <c:pt idx="7721">
                  <c:v>0.57362776994709996</c:v>
                </c:pt>
                <c:pt idx="7722">
                  <c:v>0.57397973537449998</c:v>
                </c:pt>
                <c:pt idx="7723">
                  <c:v>0.5742134451866</c:v>
                </c:pt>
                <c:pt idx="7724">
                  <c:v>0.57446968555449995</c:v>
                </c:pt>
                <c:pt idx="7725">
                  <c:v>0.5746269226074</c:v>
                </c:pt>
                <c:pt idx="7726">
                  <c:v>0.57483255863189997</c:v>
                </c:pt>
                <c:pt idx="7727">
                  <c:v>0.57512533664700005</c:v>
                </c:pt>
                <c:pt idx="7728">
                  <c:v>0.57535451650619995</c:v>
                </c:pt>
                <c:pt idx="7729">
                  <c:v>0.57571232318879995</c:v>
                </c:pt>
                <c:pt idx="7730">
                  <c:v>0.57605957984919998</c:v>
                </c:pt>
                <c:pt idx="7731">
                  <c:v>0.57640892267230004</c:v>
                </c:pt>
                <c:pt idx="7732">
                  <c:v>0.57673442363740002</c:v>
                </c:pt>
                <c:pt idx="7733">
                  <c:v>0.57707560062410002</c:v>
                </c:pt>
                <c:pt idx="7734">
                  <c:v>0.57741123437880004</c:v>
                </c:pt>
                <c:pt idx="7735">
                  <c:v>0.57749915122990003</c:v>
                </c:pt>
                <c:pt idx="7736">
                  <c:v>0.57755768299099997</c:v>
                </c:pt>
                <c:pt idx="7737">
                  <c:v>0.57761985063550003</c:v>
                </c:pt>
                <c:pt idx="7738">
                  <c:v>0.5776860713959</c:v>
                </c:pt>
                <c:pt idx="7739">
                  <c:v>0.57775050401689998</c:v>
                </c:pt>
                <c:pt idx="7740">
                  <c:v>0.57781940698620005</c:v>
                </c:pt>
                <c:pt idx="7741">
                  <c:v>0.57789182662960004</c:v>
                </c:pt>
                <c:pt idx="7742">
                  <c:v>0.57796400785449997</c:v>
                </c:pt>
                <c:pt idx="7743">
                  <c:v>0.57803696393970005</c:v>
                </c:pt>
                <c:pt idx="7744">
                  <c:v>0.57811045646670001</c:v>
                </c:pt>
                <c:pt idx="7745">
                  <c:v>0.57816427946089999</c:v>
                </c:pt>
                <c:pt idx="7746">
                  <c:v>0.57826393842699997</c:v>
                </c:pt>
                <c:pt idx="7747">
                  <c:v>0.57836019992830001</c:v>
                </c:pt>
                <c:pt idx="7748">
                  <c:v>0.5784502625465</c:v>
                </c:pt>
                <c:pt idx="7749">
                  <c:v>0.57853513956070002</c:v>
                </c:pt>
                <c:pt idx="7750">
                  <c:v>0.57862091064450005</c:v>
                </c:pt>
                <c:pt idx="7751">
                  <c:v>0.5787773132324</c:v>
                </c:pt>
                <c:pt idx="7752">
                  <c:v>0.57913488149640002</c:v>
                </c:pt>
                <c:pt idx="7753">
                  <c:v>0.5794621706009</c:v>
                </c:pt>
                <c:pt idx="7754">
                  <c:v>0.57977885007859997</c:v>
                </c:pt>
                <c:pt idx="7755">
                  <c:v>0.5800929665565</c:v>
                </c:pt>
                <c:pt idx="7756">
                  <c:v>0.58040559291839999</c:v>
                </c:pt>
                <c:pt idx="7757">
                  <c:v>0.58072352409359995</c:v>
                </c:pt>
                <c:pt idx="7758">
                  <c:v>0.5810373425484</c:v>
                </c:pt>
                <c:pt idx="7759">
                  <c:v>0.58134353160859997</c:v>
                </c:pt>
                <c:pt idx="7760">
                  <c:v>0.5816594362259</c:v>
                </c:pt>
                <c:pt idx="7761">
                  <c:v>0.58191865682599997</c:v>
                </c:pt>
                <c:pt idx="7762">
                  <c:v>0.58225142955779996</c:v>
                </c:pt>
                <c:pt idx="7763">
                  <c:v>0.58256715536119996</c:v>
                </c:pt>
                <c:pt idx="7764">
                  <c:v>0.58287900686259997</c:v>
                </c:pt>
                <c:pt idx="7765">
                  <c:v>0.58318722248080002</c:v>
                </c:pt>
                <c:pt idx="7766">
                  <c:v>0.58350187540050003</c:v>
                </c:pt>
                <c:pt idx="7767">
                  <c:v>0.58365213870999999</c:v>
                </c:pt>
                <c:pt idx="7768">
                  <c:v>0.58383369445800004</c:v>
                </c:pt>
                <c:pt idx="7769">
                  <c:v>0.58400034904480003</c:v>
                </c:pt>
                <c:pt idx="7770">
                  <c:v>0.58418703079220002</c:v>
                </c:pt>
                <c:pt idx="7771">
                  <c:v>0.58451324701310003</c:v>
                </c:pt>
                <c:pt idx="7772">
                  <c:v>0.58469974994660001</c:v>
                </c:pt>
                <c:pt idx="7773">
                  <c:v>0.5848177671432</c:v>
                </c:pt>
                <c:pt idx="7774">
                  <c:v>0.58501112461089999</c:v>
                </c:pt>
                <c:pt idx="7775">
                  <c:v>0.58533310890199997</c:v>
                </c:pt>
                <c:pt idx="7776">
                  <c:v>0.58566027879710003</c:v>
                </c:pt>
                <c:pt idx="7777">
                  <c:v>0.58584529161450005</c:v>
                </c:pt>
                <c:pt idx="7778">
                  <c:v>0.58599996566769996</c:v>
                </c:pt>
                <c:pt idx="7779">
                  <c:v>0.58618849515909999</c:v>
                </c:pt>
                <c:pt idx="7780">
                  <c:v>0.58650344610210003</c:v>
                </c:pt>
                <c:pt idx="7781">
                  <c:v>0.58665353059769998</c:v>
                </c:pt>
                <c:pt idx="7782">
                  <c:v>0.5869673490524</c:v>
                </c:pt>
                <c:pt idx="7783">
                  <c:v>0.58715999126429996</c:v>
                </c:pt>
                <c:pt idx="7784">
                  <c:v>0.58750158548359999</c:v>
                </c:pt>
                <c:pt idx="7785">
                  <c:v>0.58785659074779995</c:v>
                </c:pt>
                <c:pt idx="7786">
                  <c:v>0.5881841182709</c:v>
                </c:pt>
                <c:pt idx="7787">
                  <c:v>0.5883460640907</c:v>
                </c:pt>
                <c:pt idx="7788">
                  <c:v>0.5886573195457</c:v>
                </c:pt>
                <c:pt idx="7789">
                  <c:v>0.58887875080109997</c:v>
                </c:pt>
                <c:pt idx="7790">
                  <c:v>0.58920568227769998</c:v>
                </c:pt>
                <c:pt idx="7791">
                  <c:v>0.58936744928359996</c:v>
                </c:pt>
                <c:pt idx="7792">
                  <c:v>0.58952784538269998</c:v>
                </c:pt>
                <c:pt idx="7793">
                  <c:v>0.58986061811449997</c:v>
                </c:pt>
                <c:pt idx="7794">
                  <c:v>0.5900550484657</c:v>
                </c:pt>
                <c:pt idx="7795">
                  <c:v>0.59026747941970004</c:v>
                </c:pt>
                <c:pt idx="7796">
                  <c:v>0.59051328897480004</c:v>
                </c:pt>
                <c:pt idx="7797">
                  <c:v>0.59067142009740004</c:v>
                </c:pt>
                <c:pt idx="7798">
                  <c:v>0.59086561202999999</c:v>
                </c:pt>
                <c:pt idx="7799">
                  <c:v>0.59119606018070003</c:v>
                </c:pt>
                <c:pt idx="7800">
                  <c:v>0.59131938219070002</c:v>
                </c:pt>
                <c:pt idx="7801">
                  <c:v>0.59144616127009997</c:v>
                </c:pt>
                <c:pt idx="7802">
                  <c:v>0.59178161621089997</c:v>
                </c:pt>
                <c:pt idx="7803">
                  <c:v>0.59201461076740003</c:v>
                </c:pt>
                <c:pt idx="7804">
                  <c:v>0.59221607446669999</c:v>
                </c:pt>
                <c:pt idx="7805">
                  <c:v>0.59247678518299995</c:v>
                </c:pt>
                <c:pt idx="7806">
                  <c:v>0.59267693758009998</c:v>
                </c:pt>
                <c:pt idx="7807">
                  <c:v>0.59303188323970002</c:v>
                </c:pt>
                <c:pt idx="7808">
                  <c:v>0.59338188171390005</c:v>
                </c:pt>
                <c:pt idx="7809">
                  <c:v>0.59375095367429997</c:v>
                </c:pt>
                <c:pt idx="7810">
                  <c:v>0.59411191940310004</c:v>
                </c:pt>
                <c:pt idx="7811">
                  <c:v>0.59427505731579999</c:v>
                </c:pt>
                <c:pt idx="7812">
                  <c:v>0.59460461139679999</c:v>
                </c:pt>
                <c:pt idx="7813">
                  <c:v>0.59474027156830001</c:v>
                </c:pt>
                <c:pt idx="7814">
                  <c:v>0.59507322311400002</c:v>
                </c:pt>
                <c:pt idx="7815">
                  <c:v>0.5952931642532</c:v>
                </c:pt>
                <c:pt idx="7816">
                  <c:v>0.59551268815989999</c:v>
                </c:pt>
                <c:pt idx="7817">
                  <c:v>0.59578418731689997</c:v>
                </c:pt>
                <c:pt idx="7818">
                  <c:v>0.59601944684980002</c:v>
                </c:pt>
                <c:pt idx="7819">
                  <c:v>0.59632277488709995</c:v>
                </c:pt>
                <c:pt idx="7820">
                  <c:v>0.59645080566410003</c:v>
                </c:pt>
                <c:pt idx="7821">
                  <c:v>0.59680771827699997</c:v>
                </c:pt>
                <c:pt idx="7822">
                  <c:v>0.59707731008529996</c:v>
                </c:pt>
                <c:pt idx="7823">
                  <c:v>0.59723913669590001</c:v>
                </c:pt>
                <c:pt idx="7824">
                  <c:v>0.59742522239689999</c:v>
                </c:pt>
                <c:pt idx="7825">
                  <c:v>0.59761565923689997</c:v>
                </c:pt>
                <c:pt idx="7826">
                  <c:v>0.59793984889980001</c:v>
                </c:pt>
                <c:pt idx="7827">
                  <c:v>0.59828752279279995</c:v>
                </c:pt>
                <c:pt idx="7828">
                  <c:v>0.59856510162349996</c:v>
                </c:pt>
                <c:pt idx="7829">
                  <c:v>0.59871625900269998</c:v>
                </c:pt>
                <c:pt idx="7830">
                  <c:v>0.59907007217410002</c:v>
                </c:pt>
                <c:pt idx="7831">
                  <c:v>0.59939736127849996</c:v>
                </c:pt>
                <c:pt idx="7832">
                  <c:v>0.59962087869640002</c:v>
                </c:pt>
                <c:pt idx="7833">
                  <c:v>0.59990793466570003</c:v>
                </c:pt>
                <c:pt idx="7834">
                  <c:v>0.60009735822679999</c:v>
                </c:pt>
                <c:pt idx="7835">
                  <c:v>0.60019409656519995</c:v>
                </c:pt>
                <c:pt idx="7836">
                  <c:v>0.6005301475525</c:v>
                </c:pt>
                <c:pt idx="7837">
                  <c:v>0.60073357820509998</c:v>
                </c:pt>
                <c:pt idx="7838">
                  <c:v>0.60097128152849999</c:v>
                </c:pt>
                <c:pt idx="7839">
                  <c:v>0.60116249322890003</c:v>
                </c:pt>
                <c:pt idx="7840">
                  <c:v>0.60138827562329999</c:v>
                </c:pt>
                <c:pt idx="7841">
                  <c:v>0.60154563188550003</c:v>
                </c:pt>
                <c:pt idx="7842">
                  <c:v>0.60167127847669999</c:v>
                </c:pt>
                <c:pt idx="7843">
                  <c:v>0.60183161497119997</c:v>
                </c:pt>
                <c:pt idx="7844">
                  <c:v>0.6021622419357</c:v>
                </c:pt>
                <c:pt idx="7845">
                  <c:v>0.60236459970470002</c:v>
                </c:pt>
                <c:pt idx="7846">
                  <c:v>0.60269820690160003</c:v>
                </c:pt>
                <c:pt idx="7847">
                  <c:v>0.60299658775330001</c:v>
                </c:pt>
                <c:pt idx="7848">
                  <c:v>0.60331702232359996</c:v>
                </c:pt>
                <c:pt idx="7849">
                  <c:v>0.60353904962539995</c:v>
                </c:pt>
                <c:pt idx="7850">
                  <c:v>0.60387957096099998</c:v>
                </c:pt>
                <c:pt idx="7851">
                  <c:v>0.6042047142982</c:v>
                </c:pt>
                <c:pt idx="7852">
                  <c:v>0.6045482754707</c:v>
                </c:pt>
                <c:pt idx="7853">
                  <c:v>0.60491091012950005</c:v>
                </c:pt>
                <c:pt idx="7854">
                  <c:v>0.60507804155349998</c:v>
                </c:pt>
                <c:pt idx="7855">
                  <c:v>0.60524535179140004</c:v>
                </c:pt>
                <c:pt idx="7856">
                  <c:v>0.6055848002434</c:v>
                </c:pt>
                <c:pt idx="7857">
                  <c:v>0.60583788156509999</c:v>
                </c:pt>
                <c:pt idx="7858">
                  <c:v>0.60617864131929999</c:v>
                </c:pt>
                <c:pt idx="7859">
                  <c:v>0.60627955198289996</c:v>
                </c:pt>
                <c:pt idx="7860">
                  <c:v>0.60661023855209995</c:v>
                </c:pt>
                <c:pt idx="7861">
                  <c:v>0.60689467191699997</c:v>
                </c:pt>
                <c:pt idx="7862">
                  <c:v>0.60718798637390003</c:v>
                </c:pt>
                <c:pt idx="7863">
                  <c:v>0.60742139816280005</c:v>
                </c:pt>
                <c:pt idx="7864">
                  <c:v>0.60775297880169998</c:v>
                </c:pt>
                <c:pt idx="7865">
                  <c:v>0.60793924331670002</c:v>
                </c:pt>
                <c:pt idx="7866">
                  <c:v>0.60816186666490002</c:v>
                </c:pt>
                <c:pt idx="7867">
                  <c:v>0.60849273204800003</c:v>
                </c:pt>
                <c:pt idx="7868">
                  <c:v>0.60867774486540005</c:v>
                </c:pt>
                <c:pt idx="7869">
                  <c:v>0.60902529954910001</c:v>
                </c:pt>
                <c:pt idx="7870">
                  <c:v>0.60937672853470004</c:v>
                </c:pt>
                <c:pt idx="7871">
                  <c:v>0.60972082614900003</c:v>
                </c:pt>
                <c:pt idx="7872">
                  <c:v>0.60993236303330001</c:v>
                </c:pt>
                <c:pt idx="7873">
                  <c:v>0.61028772592540004</c:v>
                </c:pt>
                <c:pt idx="7874">
                  <c:v>0.61063277721410003</c:v>
                </c:pt>
                <c:pt idx="7875">
                  <c:v>0.61098247766489999</c:v>
                </c:pt>
                <c:pt idx="7876">
                  <c:v>0.61130666732789996</c:v>
                </c:pt>
                <c:pt idx="7877">
                  <c:v>0.61148130893709995</c:v>
                </c:pt>
                <c:pt idx="7878">
                  <c:v>0.61161220073699996</c:v>
                </c:pt>
                <c:pt idx="7879">
                  <c:v>0.61193501949310003</c:v>
                </c:pt>
                <c:pt idx="7880">
                  <c:v>0.61224365234379996</c:v>
                </c:pt>
                <c:pt idx="7881">
                  <c:v>0.61256778240200005</c:v>
                </c:pt>
                <c:pt idx="7882">
                  <c:v>0.61289328336719995</c:v>
                </c:pt>
                <c:pt idx="7883">
                  <c:v>0.61322766542429996</c:v>
                </c:pt>
                <c:pt idx="7884">
                  <c:v>0.6134869456291</c:v>
                </c:pt>
                <c:pt idx="7885">
                  <c:v>0.613821387291</c:v>
                </c:pt>
                <c:pt idx="7886">
                  <c:v>0.61416745185849997</c:v>
                </c:pt>
                <c:pt idx="7887">
                  <c:v>0.61449718475339998</c:v>
                </c:pt>
                <c:pt idx="7888">
                  <c:v>0.61484342813490001</c:v>
                </c:pt>
                <c:pt idx="7889">
                  <c:v>0.61519008874890002</c:v>
                </c:pt>
                <c:pt idx="7890">
                  <c:v>0.61553508043289995</c:v>
                </c:pt>
                <c:pt idx="7891">
                  <c:v>0.61571484804150001</c:v>
                </c:pt>
                <c:pt idx="7892">
                  <c:v>0.61605679988859996</c:v>
                </c:pt>
                <c:pt idx="7893">
                  <c:v>0.61638808250429999</c:v>
                </c:pt>
                <c:pt idx="7894">
                  <c:v>0.61660414934160002</c:v>
                </c:pt>
                <c:pt idx="7895">
                  <c:v>0.61676698923109996</c:v>
                </c:pt>
                <c:pt idx="7896">
                  <c:v>0.61709600687029997</c:v>
                </c:pt>
                <c:pt idx="7897">
                  <c:v>0.61735713481900001</c:v>
                </c:pt>
                <c:pt idx="7898">
                  <c:v>0.61769747734070002</c:v>
                </c:pt>
                <c:pt idx="7899">
                  <c:v>0.61802190542220004</c:v>
                </c:pt>
                <c:pt idx="7900">
                  <c:v>0.61829602718349996</c:v>
                </c:pt>
                <c:pt idx="7901">
                  <c:v>0.61856043338779998</c:v>
                </c:pt>
                <c:pt idx="7902">
                  <c:v>0.61874443292619996</c:v>
                </c:pt>
                <c:pt idx="7903">
                  <c:v>0.61901539564130004</c:v>
                </c:pt>
                <c:pt idx="7904">
                  <c:v>0.6193569302559</c:v>
                </c:pt>
                <c:pt idx="7905">
                  <c:v>0.61968702077869997</c:v>
                </c:pt>
                <c:pt idx="7906">
                  <c:v>0.62001419067380004</c:v>
                </c:pt>
                <c:pt idx="7907">
                  <c:v>0.62034374475480003</c:v>
                </c:pt>
                <c:pt idx="7908">
                  <c:v>0.62056791782380005</c:v>
                </c:pt>
                <c:pt idx="7909">
                  <c:v>0.62072515487669999</c:v>
                </c:pt>
                <c:pt idx="7910">
                  <c:v>0.62106859683990001</c:v>
                </c:pt>
                <c:pt idx="7911">
                  <c:v>0.62139248847960005</c:v>
                </c:pt>
                <c:pt idx="7912">
                  <c:v>0.62170416116710003</c:v>
                </c:pt>
                <c:pt idx="7913">
                  <c:v>0.62203407287599999</c:v>
                </c:pt>
                <c:pt idx="7914">
                  <c:v>0.62235420942310005</c:v>
                </c:pt>
                <c:pt idx="7915">
                  <c:v>0.62254780530929998</c:v>
                </c:pt>
                <c:pt idx="7916">
                  <c:v>0.62269508838650001</c:v>
                </c:pt>
                <c:pt idx="7917">
                  <c:v>0.62301564216609995</c:v>
                </c:pt>
                <c:pt idx="7918">
                  <c:v>0.62314498424529996</c:v>
                </c:pt>
                <c:pt idx="7919">
                  <c:v>0.62326508760449995</c:v>
                </c:pt>
                <c:pt idx="7920">
                  <c:v>0.62360233068469995</c:v>
                </c:pt>
                <c:pt idx="7921">
                  <c:v>0.62392926216129996</c:v>
                </c:pt>
                <c:pt idx="7922">
                  <c:v>0.62419545650480002</c:v>
                </c:pt>
                <c:pt idx="7923">
                  <c:v>0.62452352046970006</c:v>
                </c:pt>
                <c:pt idx="7924">
                  <c:v>0.62484210729599998</c:v>
                </c:pt>
                <c:pt idx="7925">
                  <c:v>0.6251915693283</c:v>
                </c:pt>
                <c:pt idx="7926">
                  <c:v>0.62552839517589998</c:v>
                </c:pt>
                <c:pt idx="7927">
                  <c:v>0.62585002183909999</c:v>
                </c:pt>
                <c:pt idx="7928">
                  <c:v>0.62619841098789997</c:v>
                </c:pt>
                <c:pt idx="7929">
                  <c:v>0.62643766403199996</c:v>
                </c:pt>
                <c:pt idx="7930">
                  <c:v>0.62678062915800004</c:v>
                </c:pt>
                <c:pt idx="7931">
                  <c:v>0.62708938121799995</c:v>
                </c:pt>
                <c:pt idx="7932">
                  <c:v>0.62740975618359995</c:v>
                </c:pt>
                <c:pt idx="7933">
                  <c:v>0.62759721279140002</c:v>
                </c:pt>
                <c:pt idx="7934">
                  <c:v>0.62771934270859997</c:v>
                </c:pt>
                <c:pt idx="7935">
                  <c:v>0.62805944681170001</c:v>
                </c:pt>
                <c:pt idx="7936">
                  <c:v>0.62825900316240002</c:v>
                </c:pt>
                <c:pt idx="7937">
                  <c:v>0.62848669290540005</c:v>
                </c:pt>
                <c:pt idx="7938">
                  <c:v>0.62880748510359996</c:v>
                </c:pt>
                <c:pt idx="7939">
                  <c:v>0.62913399934769998</c:v>
                </c:pt>
                <c:pt idx="7940">
                  <c:v>0.62947511672970002</c:v>
                </c:pt>
                <c:pt idx="7941">
                  <c:v>0.62977397441859995</c:v>
                </c:pt>
                <c:pt idx="7942">
                  <c:v>0.63009881973269999</c:v>
                </c:pt>
                <c:pt idx="7943">
                  <c:v>0.63043791055679999</c:v>
                </c:pt>
                <c:pt idx="7944">
                  <c:v>0.63075363636019999</c:v>
                </c:pt>
                <c:pt idx="7945">
                  <c:v>0.63110399246219995</c:v>
                </c:pt>
                <c:pt idx="7946">
                  <c:v>0.63144314289089998</c:v>
                </c:pt>
                <c:pt idx="7947">
                  <c:v>0.63175040483470002</c:v>
                </c:pt>
                <c:pt idx="7948">
                  <c:v>0.63206225633619995</c:v>
                </c:pt>
                <c:pt idx="7949">
                  <c:v>0.63241577148439998</c:v>
                </c:pt>
                <c:pt idx="7950">
                  <c:v>0.63273596763609996</c:v>
                </c:pt>
                <c:pt idx="7951">
                  <c:v>0.63308942317960004</c:v>
                </c:pt>
                <c:pt idx="7952">
                  <c:v>0.63341766595839999</c:v>
                </c:pt>
                <c:pt idx="7953">
                  <c:v>0.63374447822570001</c:v>
                </c:pt>
                <c:pt idx="7954">
                  <c:v>0.63393568992610005</c:v>
                </c:pt>
                <c:pt idx="7955">
                  <c:v>0.63409030437470004</c:v>
                </c:pt>
                <c:pt idx="7956">
                  <c:v>0.6343210935593</c:v>
                </c:pt>
                <c:pt idx="7957">
                  <c:v>0.63453245162960004</c:v>
                </c:pt>
                <c:pt idx="7958">
                  <c:v>0.63488572835919999</c:v>
                </c:pt>
                <c:pt idx="7959">
                  <c:v>0.63501286506650001</c:v>
                </c:pt>
                <c:pt idx="7960">
                  <c:v>0.63531583547589998</c:v>
                </c:pt>
                <c:pt idx="7961">
                  <c:v>0.63551402091980003</c:v>
                </c:pt>
                <c:pt idx="7962">
                  <c:v>0.63578057289120005</c:v>
                </c:pt>
                <c:pt idx="7963">
                  <c:v>0.63601583242420001</c:v>
                </c:pt>
                <c:pt idx="7964">
                  <c:v>0.63634073734279994</c:v>
                </c:pt>
                <c:pt idx="7965">
                  <c:v>0.63671481609339997</c:v>
                </c:pt>
                <c:pt idx="7966">
                  <c:v>0.63706016540529997</c:v>
                </c:pt>
                <c:pt idx="7967">
                  <c:v>0.63738662004470004</c:v>
                </c:pt>
                <c:pt idx="7968">
                  <c:v>0.63772559165950005</c:v>
                </c:pt>
                <c:pt idx="7969">
                  <c:v>0.63803023099900003</c:v>
                </c:pt>
                <c:pt idx="7970">
                  <c:v>0.63835579156879996</c:v>
                </c:pt>
                <c:pt idx="7971">
                  <c:v>0.63868153095250002</c:v>
                </c:pt>
                <c:pt idx="7972">
                  <c:v>0.63902109861370004</c:v>
                </c:pt>
                <c:pt idx="7973">
                  <c:v>0.63924336433410001</c:v>
                </c:pt>
                <c:pt idx="7974">
                  <c:v>0.63939476013179997</c:v>
                </c:pt>
                <c:pt idx="7975">
                  <c:v>0.63957595825199998</c:v>
                </c:pt>
                <c:pt idx="7976">
                  <c:v>0.63976079225539995</c:v>
                </c:pt>
                <c:pt idx="7977">
                  <c:v>0.64002960920329999</c:v>
                </c:pt>
                <c:pt idx="7978">
                  <c:v>0.6403607130051</c:v>
                </c:pt>
                <c:pt idx="7979">
                  <c:v>0.64069062471390004</c:v>
                </c:pt>
                <c:pt idx="7980">
                  <c:v>0.64104944467540004</c:v>
                </c:pt>
                <c:pt idx="7981">
                  <c:v>0.64123189449310003</c:v>
                </c:pt>
                <c:pt idx="7982">
                  <c:v>0.64145320653920002</c:v>
                </c:pt>
                <c:pt idx="7983">
                  <c:v>0.6418044567108</c:v>
                </c:pt>
                <c:pt idx="7984">
                  <c:v>0.64215970039369996</c:v>
                </c:pt>
                <c:pt idx="7985">
                  <c:v>0.64250171184539995</c:v>
                </c:pt>
                <c:pt idx="7986">
                  <c:v>0.6428412795067</c:v>
                </c:pt>
                <c:pt idx="7987">
                  <c:v>0.64306175708769997</c:v>
                </c:pt>
                <c:pt idx="7988">
                  <c:v>0.64338231086730002</c:v>
                </c:pt>
                <c:pt idx="7989">
                  <c:v>0.64354217052460005</c:v>
                </c:pt>
                <c:pt idx="7990">
                  <c:v>0.64370173215869997</c:v>
                </c:pt>
                <c:pt idx="7991">
                  <c:v>0.64403086900710005</c:v>
                </c:pt>
                <c:pt idx="7992">
                  <c:v>0.64422345161439998</c:v>
                </c:pt>
                <c:pt idx="7993">
                  <c:v>0.64438140392300003</c:v>
                </c:pt>
                <c:pt idx="7994">
                  <c:v>0.64474654197689996</c:v>
                </c:pt>
                <c:pt idx="7995">
                  <c:v>0.6449168920517</c:v>
                </c:pt>
                <c:pt idx="7996">
                  <c:v>0.64524239301679998</c:v>
                </c:pt>
                <c:pt idx="7997">
                  <c:v>0.64547473192210003</c:v>
                </c:pt>
                <c:pt idx="7998">
                  <c:v>0.6458415985107</c:v>
                </c:pt>
                <c:pt idx="7999">
                  <c:v>0.6459314823151</c:v>
                </c:pt>
                <c:pt idx="8000">
                  <c:v>0.64602828025820003</c:v>
                </c:pt>
                <c:pt idx="8001">
                  <c:v>0.64611983299260001</c:v>
                </c:pt>
                <c:pt idx="8002">
                  <c:v>0.64616852998730001</c:v>
                </c:pt>
                <c:pt idx="8003">
                  <c:v>0.64621824026109997</c:v>
                </c:pt>
                <c:pt idx="8004">
                  <c:v>0.64630997180939997</c:v>
                </c:pt>
                <c:pt idx="8005">
                  <c:v>0.64639717340470004</c:v>
                </c:pt>
                <c:pt idx="8006">
                  <c:v>0.64648103713990002</c:v>
                </c:pt>
                <c:pt idx="8007">
                  <c:v>0.64657056331630003</c:v>
                </c:pt>
                <c:pt idx="8008">
                  <c:v>0.64667999744420002</c:v>
                </c:pt>
                <c:pt idx="8009">
                  <c:v>0.6468848586082</c:v>
                </c:pt>
                <c:pt idx="8010">
                  <c:v>0.64722579717640005</c:v>
                </c:pt>
                <c:pt idx="8011">
                  <c:v>0.6474556326866</c:v>
                </c:pt>
                <c:pt idx="8012">
                  <c:v>0.64777308702470004</c:v>
                </c:pt>
                <c:pt idx="8013">
                  <c:v>0.64801162481310004</c:v>
                </c:pt>
                <c:pt idx="8014">
                  <c:v>0.64833259582519998</c:v>
                </c:pt>
                <c:pt idx="8015">
                  <c:v>0.64857774972920001</c:v>
                </c:pt>
                <c:pt idx="8016">
                  <c:v>0.64891171455380003</c:v>
                </c:pt>
                <c:pt idx="8017">
                  <c:v>0.64918714761730001</c:v>
                </c:pt>
                <c:pt idx="8018">
                  <c:v>0.6495245099068</c:v>
                </c:pt>
                <c:pt idx="8019">
                  <c:v>0.6498518586159</c:v>
                </c:pt>
                <c:pt idx="8020">
                  <c:v>0.65014058351519999</c:v>
                </c:pt>
                <c:pt idx="8021">
                  <c:v>0.65042632818220003</c:v>
                </c:pt>
                <c:pt idx="8022">
                  <c:v>0.65075582265849996</c:v>
                </c:pt>
                <c:pt idx="8023">
                  <c:v>0.65107959508900004</c:v>
                </c:pt>
                <c:pt idx="8024">
                  <c:v>0.65142059326169999</c:v>
                </c:pt>
                <c:pt idx="8025">
                  <c:v>0.6517440080643</c:v>
                </c:pt>
                <c:pt idx="8026">
                  <c:v>0.65194267034529996</c:v>
                </c:pt>
                <c:pt idx="8027">
                  <c:v>0.65222692489620004</c:v>
                </c:pt>
                <c:pt idx="8028">
                  <c:v>0.65250033140179997</c:v>
                </c:pt>
                <c:pt idx="8029">
                  <c:v>0.65281963348390004</c:v>
                </c:pt>
                <c:pt idx="8030">
                  <c:v>0.65307641029359997</c:v>
                </c:pt>
                <c:pt idx="8031">
                  <c:v>0.65340846776960004</c:v>
                </c:pt>
                <c:pt idx="8032">
                  <c:v>0.65373164415359997</c:v>
                </c:pt>
                <c:pt idx="8033">
                  <c:v>0.65406328439710004</c:v>
                </c:pt>
                <c:pt idx="8034">
                  <c:v>0.65440589189529996</c:v>
                </c:pt>
                <c:pt idx="8035">
                  <c:v>0.65474462509160003</c:v>
                </c:pt>
                <c:pt idx="8036">
                  <c:v>0.65507858991620005</c:v>
                </c:pt>
                <c:pt idx="8037">
                  <c:v>0.65539866685869996</c:v>
                </c:pt>
                <c:pt idx="8038">
                  <c:v>0.65560704469679998</c:v>
                </c:pt>
                <c:pt idx="8039">
                  <c:v>0.65593338012699998</c:v>
                </c:pt>
                <c:pt idx="8040">
                  <c:v>0.65626198053359996</c:v>
                </c:pt>
                <c:pt idx="8041">
                  <c:v>0.65640932321550005</c:v>
                </c:pt>
                <c:pt idx="8042">
                  <c:v>0.65673404932019996</c:v>
                </c:pt>
                <c:pt idx="8043">
                  <c:v>0.65703207254410001</c:v>
                </c:pt>
                <c:pt idx="8044">
                  <c:v>0.65732097625730002</c:v>
                </c:pt>
                <c:pt idx="8045">
                  <c:v>0.65757679939269997</c:v>
                </c:pt>
                <c:pt idx="8046">
                  <c:v>0.65784305334089999</c:v>
                </c:pt>
                <c:pt idx="8047">
                  <c:v>0.65797042846679998</c:v>
                </c:pt>
                <c:pt idx="8048">
                  <c:v>0.65827310085299995</c:v>
                </c:pt>
                <c:pt idx="8049">
                  <c:v>0.6586003899574</c:v>
                </c:pt>
                <c:pt idx="8050">
                  <c:v>0.65894407033919999</c:v>
                </c:pt>
                <c:pt idx="8051">
                  <c:v>0.65928816795349998</c:v>
                </c:pt>
                <c:pt idx="8052">
                  <c:v>0.65961676836009997</c:v>
                </c:pt>
                <c:pt idx="8053">
                  <c:v>0.65995454788209995</c:v>
                </c:pt>
                <c:pt idx="8054">
                  <c:v>0.66030907630919999</c:v>
                </c:pt>
                <c:pt idx="8055">
                  <c:v>0.66062772274019999</c:v>
                </c:pt>
                <c:pt idx="8056">
                  <c:v>0.66098511219019995</c:v>
                </c:pt>
                <c:pt idx="8057">
                  <c:v>0.66132271289830002</c:v>
                </c:pt>
                <c:pt idx="8058">
                  <c:v>0.66164225339890004</c:v>
                </c:pt>
                <c:pt idx="8059">
                  <c:v>0.66198611259460005</c:v>
                </c:pt>
                <c:pt idx="8060">
                  <c:v>0.66235333681109998</c:v>
                </c:pt>
                <c:pt idx="8061">
                  <c:v>0.66268461942669998</c:v>
                </c:pt>
                <c:pt idx="8062">
                  <c:v>0.6630071997643</c:v>
                </c:pt>
                <c:pt idx="8063">
                  <c:v>0.66325086355209995</c:v>
                </c:pt>
                <c:pt idx="8064">
                  <c:v>0.66359680891039996</c:v>
                </c:pt>
                <c:pt idx="8065">
                  <c:v>0.66391342878339998</c:v>
                </c:pt>
                <c:pt idx="8066">
                  <c:v>0.66425919532779998</c:v>
                </c:pt>
                <c:pt idx="8067">
                  <c:v>0.6645864248276</c:v>
                </c:pt>
                <c:pt idx="8068">
                  <c:v>0.66489231586459996</c:v>
                </c:pt>
                <c:pt idx="8069">
                  <c:v>0.6650719046593</c:v>
                </c:pt>
                <c:pt idx="8070">
                  <c:v>0.66537761688230002</c:v>
                </c:pt>
                <c:pt idx="8071">
                  <c:v>0.66569542884830002</c:v>
                </c:pt>
                <c:pt idx="8072">
                  <c:v>0.66600805521009998</c:v>
                </c:pt>
                <c:pt idx="8073">
                  <c:v>0.66633117198939995</c:v>
                </c:pt>
                <c:pt idx="8074">
                  <c:v>0.66648191213609997</c:v>
                </c:pt>
                <c:pt idx="8075">
                  <c:v>0.66681724786759999</c:v>
                </c:pt>
                <c:pt idx="8076">
                  <c:v>0.66715180873869995</c:v>
                </c:pt>
                <c:pt idx="8077">
                  <c:v>0.66750133037570003</c:v>
                </c:pt>
                <c:pt idx="8078">
                  <c:v>0.66772365570070003</c:v>
                </c:pt>
                <c:pt idx="8079">
                  <c:v>0.66787749528880003</c:v>
                </c:pt>
                <c:pt idx="8080">
                  <c:v>0.66810387372970004</c:v>
                </c:pt>
                <c:pt idx="8081">
                  <c:v>0.66843014955519997</c:v>
                </c:pt>
                <c:pt idx="8082">
                  <c:v>0.66877901554109997</c:v>
                </c:pt>
                <c:pt idx="8083">
                  <c:v>0.66912209987640003</c:v>
                </c:pt>
                <c:pt idx="8084">
                  <c:v>0.66944259405140005</c:v>
                </c:pt>
                <c:pt idx="8085">
                  <c:v>0.66975975036619995</c:v>
                </c:pt>
                <c:pt idx="8086">
                  <c:v>0.6700629591942</c:v>
                </c:pt>
                <c:pt idx="8087">
                  <c:v>0.6702788472176</c:v>
                </c:pt>
                <c:pt idx="8088">
                  <c:v>0.67057895660400002</c:v>
                </c:pt>
                <c:pt idx="8089">
                  <c:v>0.67091172933580001</c:v>
                </c:pt>
                <c:pt idx="8090">
                  <c:v>0.67113965749740001</c:v>
                </c:pt>
                <c:pt idx="8091">
                  <c:v>0.67136639356609995</c:v>
                </c:pt>
                <c:pt idx="8092">
                  <c:v>0.67155563831330001</c:v>
                </c:pt>
                <c:pt idx="8093">
                  <c:v>0.67189687490460004</c:v>
                </c:pt>
                <c:pt idx="8094">
                  <c:v>0.67222571372990003</c:v>
                </c:pt>
                <c:pt idx="8095">
                  <c:v>0.67255949974060003</c:v>
                </c:pt>
                <c:pt idx="8096">
                  <c:v>0.67274504899980003</c:v>
                </c:pt>
                <c:pt idx="8097">
                  <c:v>0.67308378219599996</c:v>
                </c:pt>
                <c:pt idx="8098">
                  <c:v>0.67342931032179998</c:v>
                </c:pt>
                <c:pt idx="8099">
                  <c:v>0.67376816272740003</c:v>
                </c:pt>
                <c:pt idx="8100">
                  <c:v>0.67408353090289996</c:v>
                </c:pt>
                <c:pt idx="8101">
                  <c:v>0.67425924539570004</c:v>
                </c:pt>
                <c:pt idx="8102">
                  <c:v>0.67437553405759998</c:v>
                </c:pt>
                <c:pt idx="8103">
                  <c:v>0.67470639944080002</c:v>
                </c:pt>
                <c:pt idx="8104">
                  <c:v>0.67493343353269997</c:v>
                </c:pt>
                <c:pt idx="8105">
                  <c:v>0.67512863874439999</c:v>
                </c:pt>
                <c:pt idx="8106">
                  <c:v>0.67546170949939999</c:v>
                </c:pt>
                <c:pt idx="8107">
                  <c:v>0.67575138807299995</c:v>
                </c:pt>
                <c:pt idx="8108">
                  <c:v>0.67584627866739999</c:v>
                </c:pt>
                <c:pt idx="8109">
                  <c:v>0.6759693026543</c:v>
                </c:pt>
                <c:pt idx="8110">
                  <c:v>0.67617142200470004</c:v>
                </c:pt>
                <c:pt idx="8111">
                  <c:v>0.67634540796279996</c:v>
                </c:pt>
                <c:pt idx="8112">
                  <c:v>0.67646980285640002</c:v>
                </c:pt>
                <c:pt idx="8113">
                  <c:v>0.67666214704509997</c:v>
                </c:pt>
                <c:pt idx="8114">
                  <c:v>0.67695212364199997</c:v>
                </c:pt>
                <c:pt idx="8115">
                  <c:v>0.67720919847490002</c:v>
                </c:pt>
                <c:pt idx="8116">
                  <c:v>0.67750960588459996</c:v>
                </c:pt>
                <c:pt idx="8117">
                  <c:v>0.67773598432540005</c:v>
                </c:pt>
                <c:pt idx="8118">
                  <c:v>0.67809075117109996</c:v>
                </c:pt>
                <c:pt idx="8119">
                  <c:v>0.67827075719829999</c:v>
                </c:pt>
                <c:pt idx="8120">
                  <c:v>0.67858082056049995</c:v>
                </c:pt>
                <c:pt idx="8121">
                  <c:v>0.67889708280560002</c:v>
                </c:pt>
                <c:pt idx="8122">
                  <c:v>0.67908495664599999</c:v>
                </c:pt>
                <c:pt idx="8123">
                  <c:v>0.6794243454933</c:v>
                </c:pt>
                <c:pt idx="8124">
                  <c:v>0.67974644899369996</c:v>
                </c:pt>
                <c:pt idx="8125">
                  <c:v>0.68000936508179999</c:v>
                </c:pt>
                <c:pt idx="8126">
                  <c:v>0.68033075332640003</c:v>
                </c:pt>
                <c:pt idx="8127">
                  <c:v>0.68064957857130004</c:v>
                </c:pt>
                <c:pt idx="8128">
                  <c:v>0.6808753609657</c:v>
                </c:pt>
                <c:pt idx="8129">
                  <c:v>0.68102729320529998</c:v>
                </c:pt>
                <c:pt idx="8130">
                  <c:v>0.68135029077529996</c:v>
                </c:pt>
                <c:pt idx="8131">
                  <c:v>0.68168371915820003</c:v>
                </c:pt>
                <c:pt idx="8132">
                  <c:v>0.68196332454679998</c:v>
                </c:pt>
                <c:pt idx="8133">
                  <c:v>0.6821187138557</c:v>
                </c:pt>
                <c:pt idx="8134">
                  <c:v>0.68244278430939997</c:v>
                </c:pt>
                <c:pt idx="8135">
                  <c:v>0.68255341053009999</c:v>
                </c:pt>
                <c:pt idx="8136">
                  <c:v>0.68269896507259997</c:v>
                </c:pt>
                <c:pt idx="8137">
                  <c:v>0.68303835392000001</c:v>
                </c:pt>
                <c:pt idx="8138">
                  <c:v>0.68334561586380005</c:v>
                </c:pt>
                <c:pt idx="8139">
                  <c:v>0.68365782499310002</c:v>
                </c:pt>
                <c:pt idx="8140">
                  <c:v>0.68397259712220004</c:v>
                </c:pt>
                <c:pt idx="8141">
                  <c:v>0.68415790796279996</c:v>
                </c:pt>
                <c:pt idx="8142">
                  <c:v>0.68434876203539996</c:v>
                </c:pt>
                <c:pt idx="8143">
                  <c:v>0.68461054563519996</c:v>
                </c:pt>
                <c:pt idx="8144">
                  <c:v>0.68477302789689998</c:v>
                </c:pt>
                <c:pt idx="8145">
                  <c:v>0.68511176109310001</c:v>
                </c:pt>
                <c:pt idx="8146">
                  <c:v>0.68546056747439998</c:v>
                </c:pt>
                <c:pt idx="8147">
                  <c:v>0.68572390079500001</c:v>
                </c:pt>
                <c:pt idx="8148">
                  <c:v>0.68606233596800004</c:v>
                </c:pt>
                <c:pt idx="8149">
                  <c:v>0.68628883361820003</c:v>
                </c:pt>
                <c:pt idx="8150">
                  <c:v>0.686615884304</c:v>
                </c:pt>
                <c:pt idx="8151">
                  <c:v>0.68675535917279995</c:v>
                </c:pt>
                <c:pt idx="8152">
                  <c:v>0.68709701299670001</c:v>
                </c:pt>
                <c:pt idx="8153">
                  <c:v>0.68742966651920001</c:v>
                </c:pt>
                <c:pt idx="8154">
                  <c:v>0.68763655424119996</c:v>
                </c:pt>
                <c:pt idx="8155">
                  <c:v>0.68777948617939999</c:v>
                </c:pt>
                <c:pt idx="8156">
                  <c:v>0.68792498111720002</c:v>
                </c:pt>
                <c:pt idx="8157">
                  <c:v>0.68827247619630005</c:v>
                </c:pt>
                <c:pt idx="8158">
                  <c:v>0.68850058317179996</c:v>
                </c:pt>
                <c:pt idx="8159">
                  <c:v>0.68882149457929998</c:v>
                </c:pt>
                <c:pt idx="8160">
                  <c:v>0.68902128934859996</c:v>
                </c:pt>
                <c:pt idx="8161">
                  <c:v>0.68920230865480003</c:v>
                </c:pt>
                <c:pt idx="8162">
                  <c:v>0.68937939405439996</c:v>
                </c:pt>
                <c:pt idx="8163">
                  <c:v>0.68957436084750001</c:v>
                </c:pt>
                <c:pt idx="8164">
                  <c:v>0.68993186950679997</c:v>
                </c:pt>
                <c:pt idx="8165">
                  <c:v>0.69026559591290004</c:v>
                </c:pt>
                <c:pt idx="8166">
                  <c:v>0.69050794839859997</c:v>
                </c:pt>
                <c:pt idx="8167">
                  <c:v>0.69081306457519998</c:v>
                </c:pt>
                <c:pt idx="8168">
                  <c:v>0.69093471765519998</c:v>
                </c:pt>
                <c:pt idx="8169">
                  <c:v>0.69111943244929996</c:v>
                </c:pt>
                <c:pt idx="8170">
                  <c:v>0.69145476818079998</c:v>
                </c:pt>
                <c:pt idx="8171">
                  <c:v>0.69178891181949997</c:v>
                </c:pt>
                <c:pt idx="8172">
                  <c:v>0.69202911853789995</c:v>
                </c:pt>
                <c:pt idx="8173">
                  <c:v>0.69237041473390004</c:v>
                </c:pt>
                <c:pt idx="8174">
                  <c:v>0.69254201650619995</c:v>
                </c:pt>
                <c:pt idx="8175">
                  <c:v>0.6926925182343</c:v>
                </c:pt>
                <c:pt idx="8176">
                  <c:v>0.69304007291790004</c:v>
                </c:pt>
                <c:pt idx="8177">
                  <c:v>0.69333773851390001</c:v>
                </c:pt>
                <c:pt idx="8178">
                  <c:v>0.69346654415130005</c:v>
                </c:pt>
                <c:pt idx="8179">
                  <c:v>0.69379526376720002</c:v>
                </c:pt>
                <c:pt idx="8180">
                  <c:v>0.69412356615070003</c:v>
                </c:pt>
                <c:pt idx="8181">
                  <c:v>0.69447720050810002</c:v>
                </c:pt>
                <c:pt idx="8182">
                  <c:v>0.69481742382050005</c:v>
                </c:pt>
                <c:pt idx="8183">
                  <c:v>0.69507688283919999</c:v>
                </c:pt>
                <c:pt idx="8184">
                  <c:v>0.69527184963230004</c:v>
                </c:pt>
                <c:pt idx="8185">
                  <c:v>0.69542163610459995</c:v>
                </c:pt>
                <c:pt idx="8186">
                  <c:v>0.69572311639789997</c:v>
                </c:pt>
                <c:pt idx="8187">
                  <c:v>0.69587993621830002</c:v>
                </c:pt>
                <c:pt idx="8188">
                  <c:v>0.69613099098209996</c:v>
                </c:pt>
                <c:pt idx="8189">
                  <c:v>0.69648540019990002</c:v>
                </c:pt>
                <c:pt idx="8190">
                  <c:v>0.6966795921326</c:v>
                </c:pt>
                <c:pt idx="8191">
                  <c:v>0.69701725244519996</c:v>
                </c:pt>
                <c:pt idx="8192">
                  <c:v>0.69735515117650004</c:v>
                </c:pt>
                <c:pt idx="8193">
                  <c:v>0.69758307933810004</c:v>
                </c:pt>
                <c:pt idx="8194">
                  <c:v>0.6976621747017</c:v>
                </c:pt>
                <c:pt idx="8195">
                  <c:v>0.69777584075929999</c:v>
                </c:pt>
                <c:pt idx="8196">
                  <c:v>0.69810467958449995</c:v>
                </c:pt>
                <c:pt idx="8197">
                  <c:v>0.69833153486249999</c:v>
                </c:pt>
                <c:pt idx="8198">
                  <c:v>0.69852238893509999</c:v>
                </c:pt>
                <c:pt idx="8199">
                  <c:v>0.69867897033689996</c:v>
                </c:pt>
                <c:pt idx="8200">
                  <c:v>0.69900578260419999</c:v>
                </c:pt>
                <c:pt idx="8201">
                  <c:v>0.69933110475539995</c:v>
                </c:pt>
                <c:pt idx="8202">
                  <c:v>0.69949185848240003</c:v>
                </c:pt>
                <c:pt idx="8203">
                  <c:v>0.69981104135509997</c:v>
                </c:pt>
                <c:pt idx="8204">
                  <c:v>0.70006448030470003</c:v>
                </c:pt>
                <c:pt idx="8205">
                  <c:v>0.70027685165410003</c:v>
                </c:pt>
                <c:pt idx="8206">
                  <c:v>0.70056653022769999</c:v>
                </c:pt>
                <c:pt idx="8207">
                  <c:v>0.70088058710099999</c:v>
                </c:pt>
                <c:pt idx="8208">
                  <c:v>0.70108658075329999</c:v>
                </c:pt>
                <c:pt idx="8209">
                  <c:v>0.70143467187880004</c:v>
                </c:pt>
                <c:pt idx="8210">
                  <c:v>0.70161527395250001</c:v>
                </c:pt>
                <c:pt idx="8211">
                  <c:v>0.70195341110230003</c:v>
                </c:pt>
                <c:pt idx="8212">
                  <c:v>0.70228302478789995</c:v>
                </c:pt>
                <c:pt idx="8213">
                  <c:v>0.70262968540189996</c:v>
                </c:pt>
                <c:pt idx="8214">
                  <c:v>0.70281636714939999</c:v>
                </c:pt>
                <c:pt idx="8215">
                  <c:v>0.70310419797900003</c:v>
                </c:pt>
                <c:pt idx="8216">
                  <c:v>0.7034249305725</c:v>
                </c:pt>
                <c:pt idx="8217">
                  <c:v>0.70377486944199996</c:v>
                </c:pt>
                <c:pt idx="8218">
                  <c:v>0.70411312580109997</c:v>
                </c:pt>
                <c:pt idx="8219">
                  <c:v>0.70433491468429998</c:v>
                </c:pt>
                <c:pt idx="8220">
                  <c:v>0.70463246107099997</c:v>
                </c:pt>
                <c:pt idx="8221">
                  <c:v>0.70492404699330002</c:v>
                </c:pt>
                <c:pt idx="8222">
                  <c:v>0.70504003763199996</c:v>
                </c:pt>
                <c:pt idx="8223">
                  <c:v>0.7051885724068</c:v>
                </c:pt>
                <c:pt idx="8224">
                  <c:v>0.70549887418750001</c:v>
                </c:pt>
                <c:pt idx="8225">
                  <c:v>0.70583188533779995</c:v>
                </c:pt>
                <c:pt idx="8226">
                  <c:v>0.70616972446439996</c:v>
                </c:pt>
                <c:pt idx="8227">
                  <c:v>0.7065207362175</c:v>
                </c:pt>
                <c:pt idx="8228">
                  <c:v>0.70674628019329999</c:v>
                </c:pt>
                <c:pt idx="8229">
                  <c:v>0.70703852176670001</c:v>
                </c:pt>
                <c:pt idx="8230">
                  <c:v>0.70713293552400003</c:v>
                </c:pt>
                <c:pt idx="8231">
                  <c:v>0.70722693204880005</c:v>
                </c:pt>
                <c:pt idx="8232">
                  <c:v>0.70755636692049995</c:v>
                </c:pt>
                <c:pt idx="8233">
                  <c:v>0.70791620016099999</c:v>
                </c:pt>
                <c:pt idx="8234">
                  <c:v>0.70809280872339997</c:v>
                </c:pt>
                <c:pt idx="8235">
                  <c:v>0.70824855566019995</c:v>
                </c:pt>
                <c:pt idx="8236">
                  <c:v>0.70857250690460005</c:v>
                </c:pt>
                <c:pt idx="8237">
                  <c:v>0.7089127898216</c:v>
                </c:pt>
                <c:pt idx="8238">
                  <c:v>0.70906597375869995</c:v>
                </c:pt>
                <c:pt idx="8239">
                  <c:v>0.70929938554759997</c:v>
                </c:pt>
                <c:pt idx="8240">
                  <c:v>0.70945769548420001</c:v>
                </c:pt>
                <c:pt idx="8241">
                  <c:v>0.7096829414368</c:v>
                </c:pt>
                <c:pt idx="8242">
                  <c:v>0.70981246232990003</c:v>
                </c:pt>
                <c:pt idx="8243">
                  <c:v>0.7099387049675</c:v>
                </c:pt>
                <c:pt idx="8244">
                  <c:v>0.71026843786240001</c:v>
                </c:pt>
                <c:pt idx="8245">
                  <c:v>0.71061789989470003</c:v>
                </c:pt>
                <c:pt idx="8246">
                  <c:v>0.71091884374619996</c:v>
                </c:pt>
                <c:pt idx="8247">
                  <c:v>0.7112694382668</c:v>
                </c:pt>
                <c:pt idx="8248">
                  <c:v>0.71161788702009998</c:v>
                </c:pt>
                <c:pt idx="8249">
                  <c:v>0.71192240715029997</c:v>
                </c:pt>
                <c:pt idx="8250">
                  <c:v>0.7122559547424</c:v>
                </c:pt>
                <c:pt idx="8251">
                  <c:v>0.71253508329390003</c:v>
                </c:pt>
                <c:pt idx="8252">
                  <c:v>0.71287584304810003</c:v>
                </c:pt>
                <c:pt idx="8253">
                  <c:v>0.71302634477619997</c:v>
                </c:pt>
                <c:pt idx="8254">
                  <c:v>0.71335983276369996</c:v>
                </c:pt>
                <c:pt idx="8255">
                  <c:v>0.71351432800290004</c:v>
                </c:pt>
                <c:pt idx="8256">
                  <c:v>0.71365720033650004</c:v>
                </c:pt>
                <c:pt idx="8257">
                  <c:v>0.71400761604310004</c:v>
                </c:pt>
                <c:pt idx="8258">
                  <c:v>0.71432608366009998</c:v>
                </c:pt>
                <c:pt idx="8259">
                  <c:v>0.71464473009109997</c:v>
                </c:pt>
                <c:pt idx="8260">
                  <c:v>0.71476399898529996</c:v>
                </c:pt>
                <c:pt idx="8261">
                  <c:v>0.7149929404259</c:v>
                </c:pt>
                <c:pt idx="8262">
                  <c:v>0.71533584594730004</c:v>
                </c:pt>
                <c:pt idx="8263">
                  <c:v>0.71559256315230002</c:v>
                </c:pt>
                <c:pt idx="8264">
                  <c:v>0.71593904495240002</c:v>
                </c:pt>
                <c:pt idx="8265">
                  <c:v>0.71617537736890002</c:v>
                </c:pt>
                <c:pt idx="8266">
                  <c:v>0.71649497747419999</c:v>
                </c:pt>
                <c:pt idx="8267">
                  <c:v>0.71681720018390005</c:v>
                </c:pt>
                <c:pt idx="8268">
                  <c:v>0.71693968772890004</c:v>
                </c:pt>
                <c:pt idx="8269">
                  <c:v>0.71706271171570002</c:v>
                </c:pt>
                <c:pt idx="8270">
                  <c:v>0.71735709905620004</c:v>
                </c:pt>
                <c:pt idx="8271">
                  <c:v>0.7176080346107</c:v>
                </c:pt>
                <c:pt idx="8272">
                  <c:v>0.71793848276140004</c:v>
                </c:pt>
                <c:pt idx="8273">
                  <c:v>0.71827167272570003</c:v>
                </c:pt>
                <c:pt idx="8274">
                  <c:v>0.71859067678449995</c:v>
                </c:pt>
                <c:pt idx="8275">
                  <c:v>0.71870899200439997</c:v>
                </c:pt>
                <c:pt idx="8276">
                  <c:v>0.71905982494349996</c:v>
                </c:pt>
                <c:pt idx="8277">
                  <c:v>0.71939682960509999</c:v>
                </c:pt>
                <c:pt idx="8278">
                  <c:v>0.7197131514549</c:v>
                </c:pt>
                <c:pt idx="8279">
                  <c:v>0.72001928091050005</c:v>
                </c:pt>
                <c:pt idx="8280">
                  <c:v>0.72035485506060004</c:v>
                </c:pt>
                <c:pt idx="8281">
                  <c:v>0.7205154895782</c:v>
                </c:pt>
                <c:pt idx="8282">
                  <c:v>0.72085773944849996</c:v>
                </c:pt>
                <c:pt idx="8283">
                  <c:v>0.72111487388609996</c:v>
                </c:pt>
                <c:pt idx="8284">
                  <c:v>0.7213639616966</c:v>
                </c:pt>
                <c:pt idx="8285">
                  <c:v>0.72168689966199995</c:v>
                </c:pt>
                <c:pt idx="8286">
                  <c:v>0.72187489271159999</c:v>
                </c:pt>
                <c:pt idx="8287">
                  <c:v>0.72219890356060001</c:v>
                </c:pt>
                <c:pt idx="8288">
                  <c:v>0.72250092029570001</c:v>
                </c:pt>
                <c:pt idx="8289">
                  <c:v>0.72283154726029997</c:v>
                </c:pt>
                <c:pt idx="8290">
                  <c:v>0.72315424680710005</c:v>
                </c:pt>
                <c:pt idx="8291">
                  <c:v>0.72346502542500002</c:v>
                </c:pt>
                <c:pt idx="8292">
                  <c:v>0.72368979454040006</c:v>
                </c:pt>
                <c:pt idx="8293">
                  <c:v>0.7240495085716</c:v>
                </c:pt>
                <c:pt idx="8294">
                  <c:v>0.72441160678859995</c:v>
                </c:pt>
                <c:pt idx="8295">
                  <c:v>0.72473663091660001</c:v>
                </c:pt>
                <c:pt idx="8296">
                  <c:v>0.72508364915849999</c:v>
                </c:pt>
                <c:pt idx="8297">
                  <c:v>0.72544908523560003</c:v>
                </c:pt>
                <c:pt idx="8298">
                  <c:v>0.72556799650189996</c:v>
                </c:pt>
                <c:pt idx="8299">
                  <c:v>0.72593182325359995</c:v>
                </c:pt>
                <c:pt idx="8300">
                  <c:v>0.72628808021549995</c:v>
                </c:pt>
                <c:pt idx="8301">
                  <c:v>0.72654438018800005</c:v>
                </c:pt>
                <c:pt idx="8302">
                  <c:v>0.7268726229668</c:v>
                </c:pt>
                <c:pt idx="8303">
                  <c:v>0.72705346345900002</c:v>
                </c:pt>
                <c:pt idx="8304">
                  <c:v>0.72720474004750002</c:v>
                </c:pt>
                <c:pt idx="8305">
                  <c:v>0.72739982604980002</c:v>
                </c:pt>
                <c:pt idx="8306">
                  <c:v>0.72756063938140003</c:v>
                </c:pt>
                <c:pt idx="8307">
                  <c:v>0.7278656959534</c:v>
                </c:pt>
                <c:pt idx="8308">
                  <c:v>0.72811806201929996</c:v>
                </c:pt>
                <c:pt idx="8309">
                  <c:v>0.7282443642616</c:v>
                </c:pt>
                <c:pt idx="8310">
                  <c:v>0.72850841283800005</c:v>
                </c:pt>
                <c:pt idx="8311">
                  <c:v>0.72884726524349996</c:v>
                </c:pt>
                <c:pt idx="8312">
                  <c:v>0.72906273603439997</c:v>
                </c:pt>
                <c:pt idx="8313">
                  <c:v>0.72922110557560005</c:v>
                </c:pt>
                <c:pt idx="8314">
                  <c:v>0.72957909107209995</c:v>
                </c:pt>
                <c:pt idx="8315">
                  <c:v>0.72992426157000001</c:v>
                </c:pt>
                <c:pt idx="8316">
                  <c:v>0.73003780841830002</c:v>
                </c:pt>
                <c:pt idx="8317">
                  <c:v>0.7301551103592</c:v>
                </c:pt>
                <c:pt idx="8318">
                  <c:v>0.73027044534679997</c:v>
                </c:pt>
                <c:pt idx="8319">
                  <c:v>0.73062473535539996</c:v>
                </c:pt>
                <c:pt idx="8320">
                  <c:v>0.73084288835529998</c:v>
                </c:pt>
                <c:pt idx="8321">
                  <c:v>0.73115277290339997</c:v>
                </c:pt>
                <c:pt idx="8322">
                  <c:v>0.73129594326019998</c:v>
                </c:pt>
                <c:pt idx="8323">
                  <c:v>0.73147666454320004</c:v>
                </c:pt>
                <c:pt idx="8324">
                  <c:v>0.73179131746290005</c:v>
                </c:pt>
                <c:pt idx="8325">
                  <c:v>0.73209887743000002</c:v>
                </c:pt>
                <c:pt idx="8326">
                  <c:v>0.73239696025849998</c:v>
                </c:pt>
                <c:pt idx="8327">
                  <c:v>0.73272097110750001</c:v>
                </c:pt>
                <c:pt idx="8328">
                  <c:v>0.73305785655980005</c:v>
                </c:pt>
                <c:pt idx="8329">
                  <c:v>0.7332703471184</c:v>
                </c:pt>
                <c:pt idx="8330">
                  <c:v>0.73350471258159999</c:v>
                </c:pt>
                <c:pt idx="8331">
                  <c:v>0.73366278409959995</c:v>
                </c:pt>
                <c:pt idx="8332">
                  <c:v>0.73375236988070003</c:v>
                </c:pt>
                <c:pt idx="8333">
                  <c:v>0.73388135433199997</c:v>
                </c:pt>
                <c:pt idx="8334">
                  <c:v>0.73400646448139995</c:v>
                </c:pt>
                <c:pt idx="8335">
                  <c:v>0.73414683341980003</c:v>
                </c:pt>
                <c:pt idx="8336">
                  <c:v>0.73426294326779995</c:v>
                </c:pt>
                <c:pt idx="8337">
                  <c:v>0.73435103893279996</c:v>
                </c:pt>
                <c:pt idx="8338">
                  <c:v>0.73444014787669998</c:v>
                </c:pt>
                <c:pt idx="8339">
                  <c:v>0.73460721969599996</c:v>
                </c:pt>
                <c:pt idx="8340">
                  <c:v>0.73496967554089998</c:v>
                </c:pt>
                <c:pt idx="8341">
                  <c:v>0.73508292436599998</c:v>
                </c:pt>
                <c:pt idx="8342">
                  <c:v>0.73522311449050004</c:v>
                </c:pt>
                <c:pt idx="8343">
                  <c:v>0.73537719249730005</c:v>
                </c:pt>
                <c:pt idx="8344">
                  <c:v>0.73557007312769995</c:v>
                </c:pt>
                <c:pt idx="8345">
                  <c:v>0.73589688539510001</c:v>
                </c:pt>
                <c:pt idx="8346">
                  <c:v>0.73623478412629995</c:v>
                </c:pt>
                <c:pt idx="8347">
                  <c:v>0.7365824580193</c:v>
                </c:pt>
                <c:pt idx="8348">
                  <c:v>0.73686432838439997</c:v>
                </c:pt>
                <c:pt idx="8349">
                  <c:v>0.7370432019234</c:v>
                </c:pt>
                <c:pt idx="8350">
                  <c:v>0.73716199398040005</c:v>
                </c:pt>
                <c:pt idx="8351">
                  <c:v>0.73738974332810003</c:v>
                </c:pt>
                <c:pt idx="8352">
                  <c:v>0.73754680156709995</c:v>
                </c:pt>
                <c:pt idx="8353">
                  <c:v>0.73774749040599996</c:v>
                </c:pt>
                <c:pt idx="8354">
                  <c:v>0.73792821168900002</c:v>
                </c:pt>
                <c:pt idx="8355">
                  <c:v>0.73823845386510001</c:v>
                </c:pt>
                <c:pt idx="8356">
                  <c:v>0.73849916458130005</c:v>
                </c:pt>
                <c:pt idx="8357">
                  <c:v>0.73864698410030005</c:v>
                </c:pt>
                <c:pt idx="8358">
                  <c:v>0.73883593082429999</c:v>
                </c:pt>
                <c:pt idx="8359">
                  <c:v>0.7390912771225</c:v>
                </c:pt>
                <c:pt idx="8360">
                  <c:v>0.73921453952789995</c:v>
                </c:pt>
                <c:pt idx="8361">
                  <c:v>0.7393724918365</c:v>
                </c:pt>
                <c:pt idx="8362">
                  <c:v>0.73973822593689997</c:v>
                </c:pt>
                <c:pt idx="8363">
                  <c:v>0.73987782001500002</c:v>
                </c:pt>
                <c:pt idx="8364">
                  <c:v>0.74023050069810004</c:v>
                </c:pt>
                <c:pt idx="8365">
                  <c:v>0.74054813385009999</c:v>
                </c:pt>
                <c:pt idx="8366">
                  <c:v>0.74087059497829999</c:v>
                </c:pt>
                <c:pt idx="8367">
                  <c:v>0.74118727445599997</c:v>
                </c:pt>
                <c:pt idx="8368">
                  <c:v>0.74140596389769997</c:v>
                </c:pt>
                <c:pt idx="8369">
                  <c:v>0.74166131019589998</c:v>
                </c:pt>
                <c:pt idx="8370">
                  <c:v>0.74182432889939998</c:v>
                </c:pt>
                <c:pt idx="8371">
                  <c:v>0.74195086956019995</c:v>
                </c:pt>
                <c:pt idx="8372">
                  <c:v>0.7421342134476</c:v>
                </c:pt>
                <c:pt idx="8373">
                  <c:v>0.74233150482179999</c:v>
                </c:pt>
                <c:pt idx="8374">
                  <c:v>0.74246048927310004</c:v>
                </c:pt>
                <c:pt idx="8375">
                  <c:v>0.74262171983720004</c:v>
                </c:pt>
                <c:pt idx="8376">
                  <c:v>0.74272221326830001</c:v>
                </c:pt>
                <c:pt idx="8377">
                  <c:v>0.74291902780529995</c:v>
                </c:pt>
                <c:pt idx="8378">
                  <c:v>0.74317365884779996</c:v>
                </c:pt>
                <c:pt idx="8379">
                  <c:v>0.74340337514879995</c:v>
                </c:pt>
                <c:pt idx="8380">
                  <c:v>0.74374705553050002</c:v>
                </c:pt>
                <c:pt idx="8381">
                  <c:v>0.74398308992390005</c:v>
                </c:pt>
                <c:pt idx="8382">
                  <c:v>0.74434798955920001</c:v>
                </c:pt>
                <c:pt idx="8383">
                  <c:v>0.74442780017849997</c:v>
                </c:pt>
                <c:pt idx="8384">
                  <c:v>0.74451768398280005</c:v>
                </c:pt>
                <c:pt idx="8385">
                  <c:v>0.74460226297380006</c:v>
                </c:pt>
                <c:pt idx="8386">
                  <c:v>0.74468582868580002</c:v>
                </c:pt>
                <c:pt idx="8387">
                  <c:v>0.74481111764910002</c:v>
                </c:pt>
                <c:pt idx="8388">
                  <c:v>0.74513936042789997</c:v>
                </c:pt>
                <c:pt idx="8389">
                  <c:v>0.74540913105009998</c:v>
                </c:pt>
                <c:pt idx="8390">
                  <c:v>0.74571788310999998</c:v>
                </c:pt>
                <c:pt idx="8391">
                  <c:v>0.74587053060529995</c:v>
                </c:pt>
                <c:pt idx="8392">
                  <c:v>0.74601852893830001</c:v>
                </c:pt>
                <c:pt idx="8393">
                  <c:v>0.74629902839660001</c:v>
                </c:pt>
                <c:pt idx="8394">
                  <c:v>0.74648380279540005</c:v>
                </c:pt>
                <c:pt idx="8395">
                  <c:v>0.7466984987259</c:v>
                </c:pt>
                <c:pt idx="8396">
                  <c:v>0.74691098928449995</c:v>
                </c:pt>
                <c:pt idx="8397">
                  <c:v>0.74724209308620004</c:v>
                </c:pt>
                <c:pt idx="8398">
                  <c:v>0.74755215644840001</c:v>
                </c:pt>
                <c:pt idx="8399">
                  <c:v>0.74787896871570003</c:v>
                </c:pt>
                <c:pt idx="8400">
                  <c:v>0.74807214736939998</c:v>
                </c:pt>
                <c:pt idx="8401">
                  <c:v>0.74840462207790004</c:v>
                </c:pt>
                <c:pt idx="8402">
                  <c:v>0.74873006343839998</c:v>
                </c:pt>
                <c:pt idx="8403">
                  <c:v>0.74887484312060004</c:v>
                </c:pt>
                <c:pt idx="8404">
                  <c:v>0.74916511774060002</c:v>
                </c:pt>
                <c:pt idx="8405">
                  <c:v>0.74942988157269996</c:v>
                </c:pt>
                <c:pt idx="8406">
                  <c:v>0.74951541423800006</c:v>
                </c:pt>
                <c:pt idx="8407">
                  <c:v>0.74959987401960004</c:v>
                </c:pt>
                <c:pt idx="8408">
                  <c:v>0.7496863603592</c:v>
                </c:pt>
                <c:pt idx="8409">
                  <c:v>0.74976813793179997</c:v>
                </c:pt>
                <c:pt idx="8410">
                  <c:v>0.74988216161730004</c:v>
                </c:pt>
                <c:pt idx="8411">
                  <c:v>0.75006663799289996</c:v>
                </c:pt>
                <c:pt idx="8412">
                  <c:v>0.75038897991179998</c:v>
                </c:pt>
                <c:pt idx="8413">
                  <c:v>0.75071680545810004</c:v>
                </c:pt>
                <c:pt idx="8414">
                  <c:v>0.75103604793550005</c:v>
                </c:pt>
                <c:pt idx="8415">
                  <c:v>0.75136500597</c:v>
                </c:pt>
                <c:pt idx="8416">
                  <c:v>0.75151991844179999</c:v>
                </c:pt>
                <c:pt idx="8417">
                  <c:v>0.7516450881958</c:v>
                </c:pt>
                <c:pt idx="8418">
                  <c:v>0.7518755197525</c:v>
                </c:pt>
                <c:pt idx="8419">
                  <c:v>0.75219911336900003</c:v>
                </c:pt>
                <c:pt idx="8420">
                  <c:v>0.7523948550224</c:v>
                </c:pt>
                <c:pt idx="8421">
                  <c:v>0.75272214412689997</c:v>
                </c:pt>
                <c:pt idx="8422">
                  <c:v>0.75306761264800004</c:v>
                </c:pt>
                <c:pt idx="8423">
                  <c:v>0.75325226783749999</c:v>
                </c:pt>
                <c:pt idx="8424">
                  <c:v>0.75357490777970004</c:v>
                </c:pt>
                <c:pt idx="8425">
                  <c:v>0.75368863344189996</c:v>
                </c:pt>
                <c:pt idx="8426">
                  <c:v>0.75377315282820001</c:v>
                </c:pt>
                <c:pt idx="8427">
                  <c:v>0.75385755300519997</c:v>
                </c:pt>
                <c:pt idx="8428">
                  <c:v>0.75394499301910001</c:v>
                </c:pt>
                <c:pt idx="8429">
                  <c:v>0.75407016277310002</c:v>
                </c:pt>
                <c:pt idx="8430">
                  <c:v>0.75424933433529995</c:v>
                </c:pt>
                <c:pt idx="8431">
                  <c:v>0.7543278336525</c:v>
                </c:pt>
                <c:pt idx="8432">
                  <c:v>0.75440329313279997</c:v>
                </c:pt>
                <c:pt idx="8433">
                  <c:v>0.75448942184449996</c:v>
                </c:pt>
                <c:pt idx="8434">
                  <c:v>0.75457435846330001</c:v>
                </c:pt>
                <c:pt idx="8435">
                  <c:v>0.75461751222609996</c:v>
                </c:pt>
                <c:pt idx="8436">
                  <c:v>0.75470179319380004</c:v>
                </c:pt>
                <c:pt idx="8437">
                  <c:v>0.75486022233960004</c:v>
                </c:pt>
                <c:pt idx="8438">
                  <c:v>0.7551040053368</c:v>
                </c:pt>
                <c:pt idx="8439">
                  <c:v>0.75541478395460004</c:v>
                </c:pt>
                <c:pt idx="8440">
                  <c:v>0.75572222471240003</c:v>
                </c:pt>
                <c:pt idx="8441">
                  <c:v>0.75599014759060001</c:v>
                </c:pt>
                <c:pt idx="8442">
                  <c:v>0.75613927841189998</c:v>
                </c:pt>
                <c:pt idx="8443">
                  <c:v>0.75646096467970003</c:v>
                </c:pt>
                <c:pt idx="8444">
                  <c:v>0.75661075115200005</c:v>
                </c:pt>
                <c:pt idx="8445">
                  <c:v>0.75676351785660001</c:v>
                </c:pt>
                <c:pt idx="8446">
                  <c:v>0.75708836317060002</c:v>
                </c:pt>
                <c:pt idx="8447">
                  <c:v>0.75740319490429997</c:v>
                </c:pt>
                <c:pt idx="8448">
                  <c:v>0.75774747133260001</c:v>
                </c:pt>
                <c:pt idx="8449">
                  <c:v>0.75805473327640005</c:v>
                </c:pt>
                <c:pt idx="8450">
                  <c:v>0.75839734077450005</c:v>
                </c:pt>
                <c:pt idx="8451">
                  <c:v>0.75874119997019995</c:v>
                </c:pt>
                <c:pt idx="8452">
                  <c:v>0.75891953706740001</c:v>
                </c:pt>
                <c:pt idx="8453">
                  <c:v>0.75922656059269999</c:v>
                </c:pt>
                <c:pt idx="8454">
                  <c:v>0.75934588909150003</c:v>
                </c:pt>
                <c:pt idx="8455">
                  <c:v>0.75943481922150002</c:v>
                </c:pt>
                <c:pt idx="8456">
                  <c:v>0.75952202081679998</c:v>
                </c:pt>
                <c:pt idx="8457">
                  <c:v>0.75960546731949996</c:v>
                </c:pt>
                <c:pt idx="8458">
                  <c:v>0.75968360900880005</c:v>
                </c:pt>
                <c:pt idx="8459">
                  <c:v>0.76004350185390002</c:v>
                </c:pt>
                <c:pt idx="8460">
                  <c:v>0.76037961244579999</c:v>
                </c:pt>
                <c:pt idx="8461">
                  <c:v>0.76069879531859996</c:v>
                </c:pt>
                <c:pt idx="8462">
                  <c:v>0.76094019412989999</c:v>
                </c:pt>
                <c:pt idx="8463">
                  <c:v>0.76112467050550003</c:v>
                </c:pt>
                <c:pt idx="8464">
                  <c:v>0.76128411293029996</c:v>
                </c:pt>
                <c:pt idx="8465">
                  <c:v>0.76146811246870005</c:v>
                </c:pt>
                <c:pt idx="8466">
                  <c:v>0.76178765296939999</c:v>
                </c:pt>
                <c:pt idx="8467">
                  <c:v>0.76210427284240001</c:v>
                </c:pt>
                <c:pt idx="8468">
                  <c:v>0.76242417097089998</c:v>
                </c:pt>
                <c:pt idx="8469">
                  <c:v>0.76275056600570001</c:v>
                </c:pt>
                <c:pt idx="8470">
                  <c:v>0.76298969984050002</c:v>
                </c:pt>
                <c:pt idx="8471">
                  <c:v>0.76313638687130003</c:v>
                </c:pt>
                <c:pt idx="8472">
                  <c:v>0.76345813274380003</c:v>
                </c:pt>
                <c:pt idx="8473">
                  <c:v>0.76375907659529996</c:v>
                </c:pt>
                <c:pt idx="8474">
                  <c:v>0.76391506195070003</c:v>
                </c:pt>
                <c:pt idx="8475">
                  <c:v>0.76402640342710004</c:v>
                </c:pt>
                <c:pt idx="8476">
                  <c:v>0.76414346694949997</c:v>
                </c:pt>
                <c:pt idx="8477">
                  <c:v>0.76422971487049995</c:v>
                </c:pt>
                <c:pt idx="8478">
                  <c:v>0.76431381702419998</c:v>
                </c:pt>
                <c:pt idx="8479">
                  <c:v>0.76440715789790004</c:v>
                </c:pt>
                <c:pt idx="8480">
                  <c:v>0.76449769735340001</c:v>
                </c:pt>
                <c:pt idx="8481">
                  <c:v>0.76458358764650003</c:v>
                </c:pt>
                <c:pt idx="8482">
                  <c:v>0.7646657824516</c:v>
                </c:pt>
                <c:pt idx="8483">
                  <c:v>0.76478540897369995</c:v>
                </c:pt>
                <c:pt idx="8484">
                  <c:v>0.76501053571699995</c:v>
                </c:pt>
                <c:pt idx="8485">
                  <c:v>0.76522445678710005</c:v>
                </c:pt>
                <c:pt idx="8486">
                  <c:v>0.76557296514509998</c:v>
                </c:pt>
                <c:pt idx="8487">
                  <c:v>0.76589101552960004</c:v>
                </c:pt>
                <c:pt idx="8488">
                  <c:v>0.76608002185820001</c:v>
                </c:pt>
                <c:pt idx="8489">
                  <c:v>0.76619112491609997</c:v>
                </c:pt>
                <c:pt idx="8490">
                  <c:v>0.76648932695390004</c:v>
                </c:pt>
                <c:pt idx="8491">
                  <c:v>0.76664471626279995</c:v>
                </c:pt>
                <c:pt idx="8492">
                  <c:v>0.76678240299220002</c:v>
                </c:pt>
                <c:pt idx="8493">
                  <c:v>0.76710385084150001</c:v>
                </c:pt>
                <c:pt idx="8494">
                  <c:v>0.76742100715640005</c:v>
                </c:pt>
                <c:pt idx="8495">
                  <c:v>0.76775270700450005</c:v>
                </c:pt>
                <c:pt idx="8496">
                  <c:v>0.76797842979429998</c:v>
                </c:pt>
                <c:pt idx="8497">
                  <c:v>0.76828169822689996</c:v>
                </c:pt>
                <c:pt idx="8498">
                  <c:v>0.76852607727050004</c:v>
                </c:pt>
                <c:pt idx="8499">
                  <c:v>0.76863837242129995</c:v>
                </c:pt>
                <c:pt idx="8500">
                  <c:v>0.76884728670119995</c:v>
                </c:pt>
                <c:pt idx="8501">
                  <c:v>0.76919019222259999</c:v>
                </c:pt>
                <c:pt idx="8502">
                  <c:v>0.76938539743419998</c:v>
                </c:pt>
                <c:pt idx="8503">
                  <c:v>0.76947444677349996</c:v>
                </c:pt>
                <c:pt idx="8504">
                  <c:v>0.76956373453140003</c:v>
                </c:pt>
                <c:pt idx="8505">
                  <c:v>0.76965850591660001</c:v>
                </c:pt>
                <c:pt idx="8506">
                  <c:v>0.76975023746490001</c:v>
                </c:pt>
                <c:pt idx="8507">
                  <c:v>0.76984059810640004</c:v>
                </c:pt>
                <c:pt idx="8508">
                  <c:v>0.76992386579509997</c:v>
                </c:pt>
                <c:pt idx="8509">
                  <c:v>0.77000886201859997</c:v>
                </c:pt>
                <c:pt idx="8510">
                  <c:v>0.77012336254119995</c:v>
                </c:pt>
                <c:pt idx="8511">
                  <c:v>0.77046269178390003</c:v>
                </c:pt>
                <c:pt idx="8512">
                  <c:v>0.77078616619109996</c:v>
                </c:pt>
                <c:pt idx="8513">
                  <c:v>0.77100580930710005</c:v>
                </c:pt>
                <c:pt idx="8514">
                  <c:v>0.77115368843080001</c:v>
                </c:pt>
                <c:pt idx="8515">
                  <c:v>0.77147114276890005</c:v>
                </c:pt>
                <c:pt idx="8516">
                  <c:v>0.77164876461029996</c:v>
                </c:pt>
                <c:pt idx="8517">
                  <c:v>0.77193319797519999</c:v>
                </c:pt>
                <c:pt idx="8518">
                  <c:v>0.77208894491199997</c:v>
                </c:pt>
                <c:pt idx="8519">
                  <c:v>0.77223610877990001</c:v>
                </c:pt>
                <c:pt idx="8520">
                  <c:v>0.7724488973618</c:v>
                </c:pt>
                <c:pt idx="8521">
                  <c:v>0.77279269695279995</c:v>
                </c:pt>
                <c:pt idx="8522">
                  <c:v>0.77299880981449998</c:v>
                </c:pt>
                <c:pt idx="8523">
                  <c:v>0.77333152294160001</c:v>
                </c:pt>
                <c:pt idx="8524">
                  <c:v>0.77362394332890005</c:v>
                </c:pt>
                <c:pt idx="8525">
                  <c:v>0.7738460898399</c:v>
                </c:pt>
                <c:pt idx="8526">
                  <c:v>0.77396303415300005</c:v>
                </c:pt>
                <c:pt idx="8527">
                  <c:v>0.77407634258269997</c:v>
                </c:pt>
                <c:pt idx="8528">
                  <c:v>0.77422136068339997</c:v>
                </c:pt>
                <c:pt idx="8529">
                  <c:v>0.77448022365570002</c:v>
                </c:pt>
                <c:pt idx="8530">
                  <c:v>0.77459073066710005</c:v>
                </c:pt>
                <c:pt idx="8531">
                  <c:v>0.77471899986269999</c:v>
                </c:pt>
                <c:pt idx="8532">
                  <c:v>0.77480560541150001</c:v>
                </c:pt>
                <c:pt idx="8533">
                  <c:v>0.77489554882050005</c:v>
                </c:pt>
                <c:pt idx="8534">
                  <c:v>0.77499765157699996</c:v>
                </c:pt>
                <c:pt idx="8535">
                  <c:v>0.77504730224609997</c:v>
                </c:pt>
                <c:pt idx="8536">
                  <c:v>0.77509295940400003</c:v>
                </c:pt>
                <c:pt idx="8537">
                  <c:v>0.77518135309220004</c:v>
                </c:pt>
                <c:pt idx="8538">
                  <c:v>0.77527266740800005</c:v>
                </c:pt>
                <c:pt idx="8539">
                  <c:v>0.7753602862358</c:v>
                </c:pt>
                <c:pt idx="8540">
                  <c:v>0.77548629045490003</c:v>
                </c:pt>
                <c:pt idx="8541">
                  <c:v>0.77561056613919999</c:v>
                </c:pt>
                <c:pt idx="8542">
                  <c:v>0.77595198154449996</c:v>
                </c:pt>
                <c:pt idx="8543">
                  <c:v>0.77627736330029995</c:v>
                </c:pt>
                <c:pt idx="8544">
                  <c:v>0.776507973671</c:v>
                </c:pt>
                <c:pt idx="8545">
                  <c:v>0.77683842182160001</c:v>
                </c:pt>
                <c:pt idx="8546">
                  <c:v>0.77709102630619997</c:v>
                </c:pt>
                <c:pt idx="8547">
                  <c:v>0.77723854780199997</c:v>
                </c:pt>
                <c:pt idx="8548">
                  <c:v>0.77735596895220005</c:v>
                </c:pt>
                <c:pt idx="8549">
                  <c:v>0.77752763032909999</c:v>
                </c:pt>
                <c:pt idx="8550">
                  <c:v>0.77773535251619996</c:v>
                </c:pt>
                <c:pt idx="8551">
                  <c:v>0.77801877260209995</c:v>
                </c:pt>
                <c:pt idx="8552">
                  <c:v>0.77821207046509999</c:v>
                </c:pt>
                <c:pt idx="8553">
                  <c:v>0.77855128049849998</c:v>
                </c:pt>
                <c:pt idx="8554">
                  <c:v>0.77880966663359996</c:v>
                </c:pt>
                <c:pt idx="8555">
                  <c:v>0.77900958061220005</c:v>
                </c:pt>
                <c:pt idx="8556">
                  <c:v>0.7793385386467</c:v>
                </c:pt>
                <c:pt idx="8557">
                  <c:v>0.77968317270279996</c:v>
                </c:pt>
                <c:pt idx="8558">
                  <c:v>0.77997905015949998</c:v>
                </c:pt>
                <c:pt idx="8559">
                  <c:v>0.7800624370575</c:v>
                </c:pt>
                <c:pt idx="8560">
                  <c:v>0.78014999628070003</c:v>
                </c:pt>
                <c:pt idx="8561">
                  <c:v>0.78023982048030005</c:v>
                </c:pt>
                <c:pt idx="8562">
                  <c:v>0.78033387660980003</c:v>
                </c:pt>
                <c:pt idx="8563">
                  <c:v>0.78042036294939998</c:v>
                </c:pt>
                <c:pt idx="8564">
                  <c:v>0.7805426120758</c:v>
                </c:pt>
                <c:pt idx="8565">
                  <c:v>0.78086048364640004</c:v>
                </c:pt>
                <c:pt idx="8566">
                  <c:v>0.78110831975939998</c:v>
                </c:pt>
                <c:pt idx="8567">
                  <c:v>0.7812492847443</c:v>
                </c:pt>
                <c:pt idx="8568">
                  <c:v>0.78138655424119996</c:v>
                </c:pt>
                <c:pt idx="8569">
                  <c:v>0.78170132637019996</c:v>
                </c:pt>
                <c:pt idx="8570">
                  <c:v>0.78185528516769998</c:v>
                </c:pt>
                <c:pt idx="8571">
                  <c:v>0.78203320503230001</c:v>
                </c:pt>
                <c:pt idx="8572">
                  <c:v>0.7823454141617</c:v>
                </c:pt>
                <c:pt idx="8573">
                  <c:v>0.78249651193619996</c:v>
                </c:pt>
                <c:pt idx="8574">
                  <c:v>0.78271013498310005</c:v>
                </c:pt>
                <c:pt idx="8575">
                  <c:v>0.78304767608640002</c:v>
                </c:pt>
                <c:pt idx="8576">
                  <c:v>0.78339415788650002</c:v>
                </c:pt>
                <c:pt idx="8577">
                  <c:v>0.78372502326969995</c:v>
                </c:pt>
                <c:pt idx="8578">
                  <c:v>0.78406548500060003</c:v>
                </c:pt>
                <c:pt idx="8579">
                  <c:v>0.78421050310130003</c:v>
                </c:pt>
                <c:pt idx="8580">
                  <c:v>0.7844845056534</c:v>
                </c:pt>
                <c:pt idx="8581">
                  <c:v>0.78460574150090001</c:v>
                </c:pt>
                <c:pt idx="8582">
                  <c:v>0.78492486476900003</c:v>
                </c:pt>
                <c:pt idx="8583">
                  <c:v>0.78507876396179999</c:v>
                </c:pt>
                <c:pt idx="8584">
                  <c:v>0.78523588180540005</c:v>
                </c:pt>
                <c:pt idx="8585">
                  <c:v>0.78539615869519996</c:v>
                </c:pt>
                <c:pt idx="8586">
                  <c:v>0.78555172681810004</c:v>
                </c:pt>
                <c:pt idx="8587">
                  <c:v>0.78570127487179997</c:v>
                </c:pt>
                <c:pt idx="8588">
                  <c:v>0.78602576255800005</c:v>
                </c:pt>
                <c:pt idx="8589">
                  <c:v>0.78635460138320001</c:v>
                </c:pt>
                <c:pt idx="8590">
                  <c:v>0.78668326139449996</c:v>
                </c:pt>
                <c:pt idx="8591">
                  <c:v>0.78699958324429997</c:v>
                </c:pt>
                <c:pt idx="8592">
                  <c:v>0.78732830286029998</c:v>
                </c:pt>
                <c:pt idx="8593">
                  <c:v>0.78761142492290004</c:v>
                </c:pt>
                <c:pt idx="8594">
                  <c:v>0.7878216505051</c:v>
                </c:pt>
                <c:pt idx="8595">
                  <c:v>0.78811061382290004</c:v>
                </c:pt>
                <c:pt idx="8596">
                  <c:v>0.78829604387279995</c:v>
                </c:pt>
                <c:pt idx="8597">
                  <c:v>0.78847742080689998</c:v>
                </c:pt>
                <c:pt idx="8598">
                  <c:v>0.78859627246859998</c:v>
                </c:pt>
                <c:pt idx="8599">
                  <c:v>0.7889161109924</c:v>
                </c:pt>
                <c:pt idx="8600">
                  <c:v>0.78924947977070004</c:v>
                </c:pt>
                <c:pt idx="8601">
                  <c:v>0.78935819864269996</c:v>
                </c:pt>
                <c:pt idx="8602">
                  <c:v>0.78943592309949995</c:v>
                </c:pt>
                <c:pt idx="8603">
                  <c:v>0.78955382108689998</c:v>
                </c:pt>
                <c:pt idx="8604">
                  <c:v>0.7897064089775</c:v>
                </c:pt>
                <c:pt idx="8605">
                  <c:v>0.78992372751240003</c:v>
                </c:pt>
                <c:pt idx="8606">
                  <c:v>0.79011332988740002</c:v>
                </c:pt>
                <c:pt idx="8607">
                  <c:v>0.79022771120070001</c:v>
                </c:pt>
                <c:pt idx="8608">
                  <c:v>0.79034924507140003</c:v>
                </c:pt>
                <c:pt idx="8609">
                  <c:v>0.79042434692380004</c:v>
                </c:pt>
                <c:pt idx="8610">
                  <c:v>0.79060125350949995</c:v>
                </c:pt>
                <c:pt idx="8611">
                  <c:v>0.79094499349589997</c:v>
                </c:pt>
                <c:pt idx="8612">
                  <c:v>0.79124122858049994</c:v>
                </c:pt>
                <c:pt idx="8613">
                  <c:v>0.79155594110490002</c:v>
                </c:pt>
                <c:pt idx="8614">
                  <c:v>0.79173421859740001</c:v>
                </c:pt>
                <c:pt idx="8615">
                  <c:v>0.79205703735349997</c:v>
                </c:pt>
                <c:pt idx="8616">
                  <c:v>0.79220396280289995</c:v>
                </c:pt>
                <c:pt idx="8617">
                  <c:v>0.79254430532459996</c:v>
                </c:pt>
                <c:pt idx="8618">
                  <c:v>0.79284894466400002</c:v>
                </c:pt>
                <c:pt idx="8619">
                  <c:v>0.79297602176670001</c:v>
                </c:pt>
                <c:pt idx="8620">
                  <c:v>0.79315620660779995</c:v>
                </c:pt>
                <c:pt idx="8621">
                  <c:v>0.79327756166459995</c:v>
                </c:pt>
                <c:pt idx="8622">
                  <c:v>0.79340177774429999</c:v>
                </c:pt>
                <c:pt idx="8623">
                  <c:v>0.79349648952480001</c:v>
                </c:pt>
                <c:pt idx="8624">
                  <c:v>0.79374390840529996</c:v>
                </c:pt>
                <c:pt idx="8625">
                  <c:v>0.79393941164019999</c:v>
                </c:pt>
                <c:pt idx="8626">
                  <c:v>0.79429185390470003</c:v>
                </c:pt>
                <c:pt idx="8627">
                  <c:v>0.79451489448549995</c:v>
                </c:pt>
                <c:pt idx="8628">
                  <c:v>0.7946999669075</c:v>
                </c:pt>
                <c:pt idx="8629">
                  <c:v>0.79481929540630003</c:v>
                </c:pt>
                <c:pt idx="8630">
                  <c:v>0.7949723601341</c:v>
                </c:pt>
                <c:pt idx="8631">
                  <c:v>0.79513418674470004</c:v>
                </c:pt>
                <c:pt idx="8632">
                  <c:v>0.79529649019240001</c:v>
                </c:pt>
                <c:pt idx="8633">
                  <c:v>0.79552191495900004</c:v>
                </c:pt>
                <c:pt idx="8634">
                  <c:v>0.79584491252900003</c:v>
                </c:pt>
                <c:pt idx="8635">
                  <c:v>0.79598546028140005</c:v>
                </c:pt>
                <c:pt idx="8636">
                  <c:v>0.79620689153669999</c:v>
                </c:pt>
                <c:pt idx="8637">
                  <c:v>0.79653692245480001</c:v>
                </c:pt>
                <c:pt idx="8638">
                  <c:v>0.79684841632839998</c:v>
                </c:pt>
                <c:pt idx="8639">
                  <c:v>0.79696822166439996</c:v>
                </c:pt>
                <c:pt idx="8640">
                  <c:v>0.79715472459790004</c:v>
                </c:pt>
                <c:pt idx="8641">
                  <c:v>0.79748612642289995</c:v>
                </c:pt>
                <c:pt idx="8642">
                  <c:v>0.7977848649025</c:v>
                </c:pt>
                <c:pt idx="8643">
                  <c:v>0.79812979698179998</c:v>
                </c:pt>
                <c:pt idx="8644">
                  <c:v>0.7983095049858</c:v>
                </c:pt>
                <c:pt idx="8645">
                  <c:v>0.79849559068679998</c:v>
                </c:pt>
                <c:pt idx="8646">
                  <c:v>0.79876542091369995</c:v>
                </c:pt>
                <c:pt idx="8647">
                  <c:v>0.79884338378910003</c:v>
                </c:pt>
                <c:pt idx="8648">
                  <c:v>0.79893070459369997</c:v>
                </c:pt>
                <c:pt idx="8649">
                  <c:v>0.79901874065400003</c:v>
                </c:pt>
                <c:pt idx="8650">
                  <c:v>0.79911208152769997</c:v>
                </c:pt>
                <c:pt idx="8651">
                  <c:v>0.79920750856400002</c:v>
                </c:pt>
                <c:pt idx="8652">
                  <c:v>0.79930466413500001</c:v>
                </c:pt>
                <c:pt idx="8653">
                  <c:v>0.79940736293790005</c:v>
                </c:pt>
                <c:pt idx="8654">
                  <c:v>0.79951804876330002</c:v>
                </c:pt>
                <c:pt idx="8655">
                  <c:v>0.79961025714870004</c:v>
                </c:pt>
                <c:pt idx="8656">
                  <c:v>0.79968887567519997</c:v>
                </c:pt>
                <c:pt idx="8657">
                  <c:v>0.79976350069049995</c:v>
                </c:pt>
                <c:pt idx="8658">
                  <c:v>0.7998301386833</c:v>
                </c:pt>
                <c:pt idx="8659">
                  <c:v>0.79989606142040004</c:v>
                </c:pt>
                <c:pt idx="8660">
                  <c:v>0.79996001720429999</c:v>
                </c:pt>
                <c:pt idx="8661">
                  <c:v>0.80002814531330002</c:v>
                </c:pt>
                <c:pt idx="8662">
                  <c:v>0.80009478330609995</c:v>
                </c:pt>
                <c:pt idx="8663">
                  <c:v>0.80015951395030005</c:v>
                </c:pt>
                <c:pt idx="8664">
                  <c:v>0.80021715164179996</c:v>
                </c:pt>
                <c:pt idx="8665">
                  <c:v>0.80027669668199997</c:v>
                </c:pt>
                <c:pt idx="8666">
                  <c:v>0.80033570528029996</c:v>
                </c:pt>
                <c:pt idx="8667">
                  <c:v>0.80039048194889995</c:v>
                </c:pt>
                <c:pt idx="8668">
                  <c:v>0.80044448375699995</c:v>
                </c:pt>
                <c:pt idx="8669">
                  <c:v>0.80049455165859995</c:v>
                </c:pt>
                <c:pt idx="8670">
                  <c:v>0.80054473876950005</c:v>
                </c:pt>
                <c:pt idx="8671">
                  <c:v>0.80059111118320003</c:v>
                </c:pt>
                <c:pt idx="8672">
                  <c:v>0.80067640542980001</c:v>
                </c:pt>
                <c:pt idx="8673">
                  <c:v>0.80075228214259997</c:v>
                </c:pt>
                <c:pt idx="8674">
                  <c:v>0.80081999301910001</c:v>
                </c:pt>
                <c:pt idx="8675">
                  <c:v>0.80089014768599998</c:v>
                </c:pt>
                <c:pt idx="8676">
                  <c:v>0.80098748207089998</c:v>
                </c:pt>
                <c:pt idx="8677">
                  <c:v>0.80112296342849998</c:v>
                </c:pt>
                <c:pt idx="8678">
                  <c:v>0.80124974250790004</c:v>
                </c:pt>
                <c:pt idx="8679">
                  <c:v>0.80136090517040004</c:v>
                </c:pt>
                <c:pt idx="8680">
                  <c:v>0.80146574974060003</c:v>
                </c:pt>
                <c:pt idx="8681">
                  <c:v>0.80171173810959995</c:v>
                </c:pt>
                <c:pt idx="8682">
                  <c:v>0.80187803506849997</c:v>
                </c:pt>
                <c:pt idx="8683">
                  <c:v>0.80210131406780005</c:v>
                </c:pt>
                <c:pt idx="8684">
                  <c:v>0.80223011970519997</c:v>
                </c:pt>
                <c:pt idx="8685">
                  <c:v>0.80237674713130003</c:v>
                </c:pt>
                <c:pt idx="8686">
                  <c:v>0.80256700515750001</c:v>
                </c:pt>
                <c:pt idx="8687">
                  <c:v>0.80275917053220003</c:v>
                </c:pt>
                <c:pt idx="8688">
                  <c:v>0.80303555727010001</c:v>
                </c:pt>
                <c:pt idx="8689">
                  <c:v>0.80323362350460004</c:v>
                </c:pt>
                <c:pt idx="8690">
                  <c:v>0.8035010695457</c:v>
                </c:pt>
                <c:pt idx="8691">
                  <c:v>0.80369824171070003</c:v>
                </c:pt>
                <c:pt idx="8692">
                  <c:v>0.80400383472439996</c:v>
                </c:pt>
                <c:pt idx="8693">
                  <c:v>0.80419117212299995</c:v>
                </c:pt>
                <c:pt idx="8694">
                  <c:v>0.80447798967359996</c:v>
                </c:pt>
                <c:pt idx="8695">
                  <c:v>0.80460959672929999</c:v>
                </c:pt>
                <c:pt idx="8696">
                  <c:v>0.80474472045900003</c:v>
                </c:pt>
                <c:pt idx="8697">
                  <c:v>0.80487871170040004</c:v>
                </c:pt>
                <c:pt idx="8698">
                  <c:v>0.80501520633699997</c:v>
                </c:pt>
                <c:pt idx="8699">
                  <c:v>0.80515193939209995</c:v>
                </c:pt>
                <c:pt idx="8700">
                  <c:v>0.80529010295869996</c:v>
                </c:pt>
                <c:pt idx="8701">
                  <c:v>0.80551755428310001</c:v>
                </c:pt>
                <c:pt idx="8702">
                  <c:v>0.80575466156010001</c:v>
                </c:pt>
                <c:pt idx="8703">
                  <c:v>0.80587905645369995</c:v>
                </c:pt>
                <c:pt idx="8704">
                  <c:v>0.8059822916985</c:v>
                </c:pt>
                <c:pt idx="8705">
                  <c:v>0.80609387159349999</c:v>
                </c:pt>
                <c:pt idx="8706">
                  <c:v>0.80623251199720003</c:v>
                </c:pt>
                <c:pt idx="8707">
                  <c:v>0.80652993917469995</c:v>
                </c:pt>
                <c:pt idx="8708">
                  <c:v>0.8068120479584</c:v>
                </c:pt>
                <c:pt idx="8709">
                  <c:v>0.80697166919709995</c:v>
                </c:pt>
                <c:pt idx="8710">
                  <c:v>0.80726516246799995</c:v>
                </c:pt>
                <c:pt idx="8711">
                  <c:v>0.80754464864730002</c:v>
                </c:pt>
                <c:pt idx="8712">
                  <c:v>0.80768591165540005</c:v>
                </c:pt>
                <c:pt idx="8713">
                  <c:v>0.80779999494550003</c:v>
                </c:pt>
                <c:pt idx="8714">
                  <c:v>0.80811572074890003</c:v>
                </c:pt>
                <c:pt idx="8715">
                  <c:v>0.80841135978699996</c:v>
                </c:pt>
                <c:pt idx="8716">
                  <c:v>0.80875527858730001</c:v>
                </c:pt>
                <c:pt idx="8717">
                  <c:v>0.80898356437679997</c:v>
                </c:pt>
                <c:pt idx="8718">
                  <c:v>0.80924826860429999</c:v>
                </c:pt>
                <c:pt idx="8719">
                  <c:v>0.80935221910480004</c:v>
                </c:pt>
                <c:pt idx="8720">
                  <c:v>0.8096694350243</c:v>
                </c:pt>
                <c:pt idx="8721">
                  <c:v>0.80987048149109997</c:v>
                </c:pt>
                <c:pt idx="8722">
                  <c:v>0.81018120050429998</c:v>
                </c:pt>
                <c:pt idx="8723">
                  <c:v>0.81038171052929997</c:v>
                </c:pt>
                <c:pt idx="8724">
                  <c:v>0.81049412488939998</c:v>
                </c:pt>
                <c:pt idx="8725">
                  <c:v>0.81061190366739999</c:v>
                </c:pt>
                <c:pt idx="8726">
                  <c:v>0.81075471639630003</c:v>
                </c:pt>
                <c:pt idx="8727">
                  <c:v>0.81088715791699995</c:v>
                </c:pt>
                <c:pt idx="8728">
                  <c:v>0.81106454133990002</c:v>
                </c:pt>
                <c:pt idx="8729">
                  <c:v>0.81121647357939997</c:v>
                </c:pt>
                <c:pt idx="8730">
                  <c:v>0.81133180856700005</c:v>
                </c:pt>
                <c:pt idx="8731">
                  <c:v>0.81167036294939998</c:v>
                </c:pt>
                <c:pt idx="8732">
                  <c:v>0.81199616193769997</c:v>
                </c:pt>
                <c:pt idx="8733">
                  <c:v>0.81231540441509997</c:v>
                </c:pt>
                <c:pt idx="8734">
                  <c:v>0.81264084577560003</c:v>
                </c:pt>
                <c:pt idx="8735">
                  <c:v>0.81292665004730003</c:v>
                </c:pt>
                <c:pt idx="8736">
                  <c:v>0.81311464309689996</c:v>
                </c:pt>
                <c:pt idx="8737">
                  <c:v>0.81330090761179996</c:v>
                </c:pt>
                <c:pt idx="8738">
                  <c:v>0.81338465213779998</c:v>
                </c:pt>
                <c:pt idx="8739">
                  <c:v>0.81355583667760001</c:v>
                </c:pt>
                <c:pt idx="8740">
                  <c:v>0.81388694047929999</c:v>
                </c:pt>
                <c:pt idx="8741">
                  <c:v>0.8140813112259</c:v>
                </c:pt>
                <c:pt idx="8742">
                  <c:v>0.81438612937929999</c:v>
                </c:pt>
                <c:pt idx="8743">
                  <c:v>0.8145332336426</c:v>
                </c:pt>
                <c:pt idx="8744">
                  <c:v>0.81467640399929997</c:v>
                </c:pt>
                <c:pt idx="8745">
                  <c:v>0.8150116205215</c:v>
                </c:pt>
                <c:pt idx="8746">
                  <c:v>0.8153326511383</c:v>
                </c:pt>
                <c:pt idx="8747">
                  <c:v>0.81546843051910001</c:v>
                </c:pt>
                <c:pt idx="8748">
                  <c:v>0.8158093094826</c:v>
                </c:pt>
                <c:pt idx="8749">
                  <c:v>0.81610786914830002</c:v>
                </c:pt>
                <c:pt idx="8750">
                  <c:v>0.81634640693659999</c:v>
                </c:pt>
                <c:pt idx="8751">
                  <c:v>0.81657230854030005</c:v>
                </c:pt>
                <c:pt idx="8752">
                  <c:v>0.81669801473619996</c:v>
                </c:pt>
                <c:pt idx="8753">
                  <c:v>0.81681591272349996</c:v>
                </c:pt>
                <c:pt idx="8754">
                  <c:v>0.81714141368869997</c:v>
                </c:pt>
                <c:pt idx="8755">
                  <c:v>0.8174558281898</c:v>
                </c:pt>
                <c:pt idx="8756">
                  <c:v>0.81779086589810002</c:v>
                </c:pt>
                <c:pt idx="8757">
                  <c:v>0.81808960437769995</c:v>
                </c:pt>
                <c:pt idx="8758">
                  <c:v>0.81829398870470005</c:v>
                </c:pt>
                <c:pt idx="8759">
                  <c:v>0.81853336095810003</c:v>
                </c:pt>
                <c:pt idx="8760">
                  <c:v>0.81884425878519995</c:v>
                </c:pt>
                <c:pt idx="8761">
                  <c:v>0.81899559497829999</c:v>
                </c:pt>
                <c:pt idx="8762">
                  <c:v>0.8193020820618</c:v>
                </c:pt>
                <c:pt idx="8763">
                  <c:v>0.81943392753599997</c:v>
                </c:pt>
                <c:pt idx="8764">
                  <c:v>0.81976431608199996</c:v>
                </c:pt>
                <c:pt idx="8765">
                  <c:v>0.82008117437359995</c:v>
                </c:pt>
                <c:pt idx="8766">
                  <c:v>0.82041358947749998</c:v>
                </c:pt>
                <c:pt idx="8767">
                  <c:v>0.82053667306900002</c:v>
                </c:pt>
                <c:pt idx="8768">
                  <c:v>0.82068955898280005</c:v>
                </c:pt>
                <c:pt idx="8769">
                  <c:v>0.82084000110629995</c:v>
                </c:pt>
                <c:pt idx="8770">
                  <c:v>0.82118487358089998</c:v>
                </c:pt>
                <c:pt idx="8771">
                  <c:v>0.82141047716140003</c:v>
                </c:pt>
                <c:pt idx="8772">
                  <c:v>0.82172638177870005</c:v>
                </c:pt>
                <c:pt idx="8773">
                  <c:v>0.82208061218259998</c:v>
                </c:pt>
                <c:pt idx="8774">
                  <c:v>0.82240849733349997</c:v>
                </c:pt>
                <c:pt idx="8775">
                  <c:v>0.82269996404650003</c:v>
                </c:pt>
                <c:pt idx="8776">
                  <c:v>0.82285678386689998</c:v>
                </c:pt>
                <c:pt idx="8777">
                  <c:v>0.82304412126540005</c:v>
                </c:pt>
                <c:pt idx="8778">
                  <c:v>0.8232841491699</c:v>
                </c:pt>
                <c:pt idx="8779">
                  <c:v>0.82360547780990001</c:v>
                </c:pt>
                <c:pt idx="8780">
                  <c:v>0.82391417026519997</c:v>
                </c:pt>
                <c:pt idx="8781">
                  <c:v>0.82420343160630005</c:v>
                </c:pt>
                <c:pt idx="8782">
                  <c:v>0.82454848289490001</c:v>
                </c:pt>
                <c:pt idx="8783">
                  <c:v>0.82487112283709996</c:v>
                </c:pt>
                <c:pt idx="8784">
                  <c:v>0.82518321275710005</c:v>
                </c:pt>
                <c:pt idx="8785">
                  <c:v>0.82537698745730004</c:v>
                </c:pt>
                <c:pt idx="8786">
                  <c:v>0.82550948858259998</c:v>
                </c:pt>
                <c:pt idx="8787">
                  <c:v>0.8258408904076</c:v>
                </c:pt>
                <c:pt idx="8788">
                  <c:v>0.82610088586810004</c:v>
                </c:pt>
                <c:pt idx="8789">
                  <c:v>0.82645988464359998</c:v>
                </c:pt>
                <c:pt idx="8790">
                  <c:v>0.82678771018980002</c:v>
                </c:pt>
                <c:pt idx="8791">
                  <c:v>0.82703435420990001</c:v>
                </c:pt>
                <c:pt idx="8792">
                  <c:v>0.82711386680599996</c:v>
                </c:pt>
                <c:pt idx="8793">
                  <c:v>0.82719075679779996</c:v>
                </c:pt>
                <c:pt idx="8794">
                  <c:v>0.82733356952670001</c:v>
                </c:pt>
                <c:pt idx="8795">
                  <c:v>0.82756549119949996</c:v>
                </c:pt>
                <c:pt idx="8796">
                  <c:v>0.82779532670970002</c:v>
                </c:pt>
                <c:pt idx="8797">
                  <c:v>0.82809686660769999</c:v>
                </c:pt>
                <c:pt idx="8798">
                  <c:v>0.82837355136869995</c:v>
                </c:pt>
                <c:pt idx="8799">
                  <c:v>0.82867729663849998</c:v>
                </c:pt>
                <c:pt idx="8800">
                  <c:v>0.82901287078859998</c:v>
                </c:pt>
                <c:pt idx="8801">
                  <c:v>0.82934927940369996</c:v>
                </c:pt>
                <c:pt idx="8802">
                  <c:v>0.82953548431400004</c:v>
                </c:pt>
                <c:pt idx="8803">
                  <c:v>0.8296985030174</c:v>
                </c:pt>
                <c:pt idx="8804">
                  <c:v>0.82989346981050005</c:v>
                </c:pt>
                <c:pt idx="8805">
                  <c:v>0.83004212379459996</c:v>
                </c:pt>
                <c:pt idx="8806">
                  <c:v>0.83023893833160001</c:v>
                </c:pt>
                <c:pt idx="8807">
                  <c:v>0.83044004440310004</c:v>
                </c:pt>
                <c:pt idx="8808">
                  <c:v>0.83063304424289996</c:v>
                </c:pt>
                <c:pt idx="8809">
                  <c:v>0.83093672990800005</c:v>
                </c:pt>
                <c:pt idx="8810">
                  <c:v>0.83109831810000001</c:v>
                </c:pt>
                <c:pt idx="8811">
                  <c:v>0.83144682645800005</c:v>
                </c:pt>
                <c:pt idx="8812">
                  <c:v>0.83161604404449996</c:v>
                </c:pt>
                <c:pt idx="8813">
                  <c:v>0.83177083730699997</c:v>
                </c:pt>
                <c:pt idx="8814">
                  <c:v>0.83185237646099996</c:v>
                </c:pt>
                <c:pt idx="8815">
                  <c:v>0.83193856477740002</c:v>
                </c:pt>
                <c:pt idx="8816">
                  <c:v>0.83202308416369997</c:v>
                </c:pt>
                <c:pt idx="8817">
                  <c:v>0.83210867643359998</c:v>
                </c:pt>
                <c:pt idx="8818">
                  <c:v>0.83224308490749999</c:v>
                </c:pt>
                <c:pt idx="8819">
                  <c:v>0.83232939243320003</c:v>
                </c:pt>
                <c:pt idx="8820">
                  <c:v>0.83241236209869995</c:v>
                </c:pt>
                <c:pt idx="8821">
                  <c:v>0.83249479532240001</c:v>
                </c:pt>
                <c:pt idx="8822">
                  <c:v>0.83258199691769996</c:v>
                </c:pt>
                <c:pt idx="8823">
                  <c:v>0.83272230625150001</c:v>
                </c:pt>
                <c:pt idx="8824">
                  <c:v>0.83305805921550002</c:v>
                </c:pt>
                <c:pt idx="8825">
                  <c:v>0.83337920904160001</c:v>
                </c:pt>
                <c:pt idx="8826">
                  <c:v>0.83355921506880004</c:v>
                </c:pt>
                <c:pt idx="8827">
                  <c:v>0.83386200666429999</c:v>
                </c:pt>
                <c:pt idx="8828">
                  <c:v>0.83417892456050002</c:v>
                </c:pt>
                <c:pt idx="8829">
                  <c:v>0.8343276381493</c:v>
                </c:pt>
                <c:pt idx="8830">
                  <c:v>0.83466720581050002</c:v>
                </c:pt>
                <c:pt idx="8831">
                  <c:v>0.83475351333619996</c:v>
                </c:pt>
                <c:pt idx="8832">
                  <c:v>0.83490175008769996</c:v>
                </c:pt>
                <c:pt idx="8833">
                  <c:v>0.83514916896820002</c:v>
                </c:pt>
                <c:pt idx="8834">
                  <c:v>0.83533173799509997</c:v>
                </c:pt>
                <c:pt idx="8835">
                  <c:v>0.83566433191300005</c:v>
                </c:pt>
                <c:pt idx="8836">
                  <c:v>0.83591979742050004</c:v>
                </c:pt>
                <c:pt idx="8837">
                  <c:v>0.83613151311870004</c:v>
                </c:pt>
                <c:pt idx="8838">
                  <c:v>0.83629894256589998</c:v>
                </c:pt>
                <c:pt idx="8839">
                  <c:v>0.83644002676009999</c:v>
                </c:pt>
                <c:pt idx="8840">
                  <c:v>0.83674174547199998</c:v>
                </c:pt>
                <c:pt idx="8841">
                  <c:v>0.8370935916901</c:v>
                </c:pt>
                <c:pt idx="8842">
                  <c:v>0.83717840909959995</c:v>
                </c:pt>
                <c:pt idx="8843">
                  <c:v>0.83726179599759998</c:v>
                </c:pt>
                <c:pt idx="8844">
                  <c:v>0.83738642930980001</c:v>
                </c:pt>
                <c:pt idx="8845">
                  <c:v>0.83750313520429998</c:v>
                </c:pt>
                <c:pt idx="8846">
                  <c:v>0.83765071630480004</c:v>
                </c:pt>
                <c:pt idx="8847">
                  <c:v>0.83776974678039995</c:v>
                </c:pt>
                <c:pt idx="8848">
                  <c:v>0.83792150020599998</c:v>
                </c:pt>
                <c:pt idx="8849">
                  <c:v>0.83825576305390004</c:v>
                </c:pt>
                <c:pt idx="8850">
                  <c:v>0.83844435215000002</c:v>
                </c:pt>
                <c:pt idx="8851">
                  <c:v>0.83858746290209996</c:v>
                </c:pt>
                <c:pt idx="8852">
                  <c:v>0.83866691589359998</c:v>
                </c:pt>
                <c:pt idx="8853">
                  <c:v>0.83881872892380005</c:v>
                </c:pt>
                <c:pt idx="8854">
                  <c:v>0.83902966976170001</c:v>
                </c:pt>
                <c:pt idx="8855">
                  <c:v>0.83936953544619997</c:v>
                </c:pt>
                <c:pt idx="8856">
                  <c:v>0.83971619606019998</c:v>
                </c:pt>
                <c:pt idx="8857">
                  <c:v>0.8399139642715</c:v>
                </c:pt>
                <c:pt idx="8858">
                  <c:v>0.84024405479429998</c:v>
                </c:pt>
                <c:pt idx="8859">
                  <c:v>0.84055662155150002</c:v>
                </c:pt>
                <c:pt idx="8860">
                  <c:v>0.84074264764789997</c:v>
                </c:pt>
                <c:pt idx="8861">
                  <c:v>0.84099572896959995</c:v>
                </c:pt>
                <c:pt idx="8862">
                  <c:v>0.84120309352870004</c:v>
                </c:pt>
                <c:pt idx="8863">
                  <c:v>0.8413632512093</c:v>
                </c:pt>
                <c:pt idx="8864">
                  <c:v>0.8415823578835</c:v>
                </c:pt>
                <c:pt idx="8865">
                  <c:v>0.84189981222150001</c:v>
                </c:pt>
                <c:pt idx="8866">
                  <c:v>0.84205615520480004</c:v>
                </c:pt>
                <c:pt idx="8867">
                  <c:v>0.84217202663419999</c:v>
                </c:pt>
                <c:pt idx="8868">
                  <c:v>0.84232378005980002</c:v>
                </c:pt>
                <c:pt idx="8869">
                  <c:v>0.84251499176029998</c:v>
                </c:pt>
                <c:pt idx="8870">
                  <c:v>0.84287101030349998</c:v>
                </c:pt>
                <c:pt idx="8871">
                  <c:v>0.84321802854539996</c:v>
                </c:pt>
                <c:pt idx="8872">
                  <c:v>0.84348070621490001</c:v>
                </c:pt>
                <c:pt idx="8873">
                  <c:v>0.84359955787660001</c:v>
                </c:pt>
                <c:pt idx="8874">
                  <c:v>0.84368348121640002</c:v>
                </c:pt>
                <c:pt idx="8875">
                  <c:v>0.84376376867290004</c:v>
                </c:pt>
                <c:pt idx="8876">
                  <c:v>0.84392380714420001</c:v>
                </c:pt>
                <c:pt idx="8877">
                  <c:v>0.84424155950549995</c:v>
                </c:pt>
                <c:pt idx="8878">
                  <c:v>0.84447264671330002</c:v>
                </c:pt>
                <c:pt idx="8879">
                  <c:v>0.84468728303910001</c:v>
                </c:pt>
                <c:pt idx="8880">
                  <c:v>0.84500712156299995</c:v>
                </c:pt>
                <c:pt idx="8881">
                  <c:v>0.84533596038820003</c:v>
                </c:pt>
                <c:pt idx="8882">
                  <c:v>0.84548163413999999</c:v>
                </c:pt>
                <c:pt idx="8883">
                  <c:v>0.84562700986859995</c:v>
                </c:pt>
                <c:pt idx="8884">
                  <c:v>0.84577643871310004</c:v>
                </c:pt>
                <c:pt idx="8885">
                  <c:v>0.84603536129000001</c:v>
                </c:pt>
                <c:pt idx="8886">
                  <c:v>0.84619522094730004</c:v>
                </c:pt>
                <c:pt idx="8887">
                  <c:v>0.84632784128189997</c:v>
                </c:pt>
                <c:pt idx="8888">
                  <c:v>0.84644609689710004</c:v>
                </c:pt>
                <c:pt idx="8889">
                  <c:v>0.84656715393070003</c:v>
                </c:pt>
                <c:pt idx="8890">
                  <c:v>0.84689205884929997</c:v>
                </c:pt>
                <c:pt idx="8891">
                  <c:v>0.84703689813609995</c:v>
                </c:pt>
                <c:pt idx="8892">
                  <c:v>0.84736293554310005</c:v>
                </c:pt>
                <c:pt idx="8893">
                  <c:v>0.84765124320980001</c:v>
                </c:pt>
                <c:pt idx="8894">
                  <c:v>0.84781503677369996</c:v>
                </c:pt>
                <c:pt idx="8895">
                  <c:v>0.84790349006650001</c:v>
                </c:pt>
                <c:pt idx="8896">
                  <c:v>0.84799170494080001</c:v>
                </c:pt>
                <c:pt idx="8897">
                  <c:v>0.84808397293089999</c:v>
                </c:pt>
                <c:pt idx="8898">
                  <c:v>0.84817445278170001</c:v>
                </c:pt>
                <c:pt idx="8899">
                  <c:v>0.84825903177259998</c:v>
                </c:pt>
                <c:pt idx="8900">
                  <c:v>0.84838002920150002</c:v>
                </c:pt>
                <c:pt idx="8901">
                  <c:v>0.84846156835560005</c:v>
                </c:pt>
                <c:pt idx="8902">
                  <c:v>0.84858381748199996</c:v>
                </c:pt>
                <c:pt idx="8903">
                  <c:v>0.84873735904689995</c:v>
                </c:pt>
                <c:pt idx="8904">
                  <c:v>0.84907615184780005</c:v>
                </c:pt>
                <c:pt idx="8905">
                  <c:v>0.84937739372249998</c:v>
                </c:pt>
                <c:pt idx="8906">
                  <c:v>0.84951865673070004</c:v>
                </c:pt>
                <c:pt idx="8907">
                  <c:v>0.84967023134230002</c:v>
                </c:pt>
                <c:pt idx="8908">
                  <c:v>0.85000461339949995</c:v>
                </c:pt>
                <c:pt idx="8909">
                  <c:v>0.85032677650449995</c:v>
                </c:pt>
                <c:pt idx="8910">
                  <c:v>0.85065996646880004</c:v>
                </c:pt>
                <c:pt idx="8911">
                  <c:v>0.85077631473540005</c:v>
                </c:pt>
                <c:pt idx="8912">
                  <c:v>0.85088890790939997</c:v>
                </c:pt>
                <c:pt idx="8913">
                  <c:v>0.85098415613169998</c:v>
                </c:pt>
                <c:pt idx="8914">
                  <c:v>0.85109376907349998</c:v>
                </c:pt>
                <c:pt idx="8915">
                  <c:v>0.85124278068540005</c:v>
                </c:pt>
                <c:pt idx="8916">
                  <c:v>0.85148733854290004</c:v>
                </c:pt>
                <c:pt idx="8917">
                  <c:v>0.8516037464142</c:v>
                </c:pt>
                <c:pt idx="8918">
                  <c:v>0.85168260335919999</c:v>
                </c:pt>
                <c:pt idx="8919">
                  <c:v>0.85199803113939998</c:v>
                </c:pt>
                <c:pt idx="8920">
                  <c:v>0.85233432054519997</c:v>
                </c:pt>
                <c:pt idx="8921">
                  <c:v>0.85267418622970004</c:v>
                </c:pt>
                <c:pt idx="8922">
                  <c:v>0.85279321670529995</c:v>
                </c:pt>
                <c:pt idx="8923">
                  <c:v>0.85287439823150002</c:v>
                </c:pt>
                <c:pt idx="8924">
                  <c:v>0.85297006368640005</c:v>
                </c:pt>
                <c:pt idx="8925">
                  <c:v>0.85305994749070002</c:v>
                </c:pt>
                <c:pt idx="8926">
                  <c:v>0.85317873954769996</c:v>
                </c:pt>
                <c:pt idx="8927">
                  <c:v>0.85353010892869996</c:v>
                </c:pt>
                <c:pt idx="8928">
                  <c:v>0.85368478298189998</c:v>
                </c:pt>
                <c:pt idx="8929">
                  <c:v>0.85402619838710003</c:v>
                </c:pt>
                <c:pt idx="8930">
                  <c:v>0.85413640737530006</c:v>
                </c:pt>
                <c:pt idx="8931">
                  <c:v>0.85429441928859995</c:v>
                </c:pt>
                <c:pt idx="8932">
                  <c:v>0.85464227199550002</c:v>
                </c:pt>
                <c:pt idx="8933">
                  <c:v>0.85482800006869997</c:v>
                </c:pt>
                <c:pt idx="8934">
                  <c:v>0.85513317584990001</c:v>
                </c:pt>
                <c:pt idx="8935">
                  <c:v>0.85528439283369995</c:v>
                </c:pt>
                <c:pt idx="8936">
                  <c:v>0.85540366172790006</c:v>
                </c:pt>
                <c:pt idx="8937">
                  <c:v>0.85551726818079998</c:v>
                </c:pt>
                <c:pt idx="8938">
                  <c:v>0.85584485530849996</c:v>
                </c:pt>
                <c:pt idx="8939">
                  <c:v>0.85606449842450005</c:v>
                </c:pt>
                <c:pt idx="8940">
                  <c:v>0.85638892650599996</c:v>
                </c:pt>
                <c:pt idx="8941">
                  <c:v>0.85653883218769999</c:v>
                </c:pt>
                <c:pt idx="8942">
                  <c:v>0.85672891139980001</c:v>
                </c:pt>
                <c:pt idx="8943">
                  <c:v>0.85691660642620004</c:v>
                </c:pt>
                <c:pt idx="8944">
                  <c:v>0.85723221302029995</c:v>
                </c:pt>
                <c:pt idx="8945">
                  <c:v>0.85734993219379996</c:v>
                </c:pt>
                <c:pt idx="8946">
                  <c:v>0.85747742652890002</c:v>
                </c:pt>
                <c:pt idx="8947">
                  <c:v>0.85781794786450005</c:v>
                </c:pt>
                <c:pt idx="8948">
                  <c:v>0.85816299915310001</c:v>
                </c:pt>
                <c:pt idx="8949">
                  <c:v>0.85850483179089998</c:v>
                </c:pt>
                <c:pt idx="8950">
                  <c:v>0.85878556966779995</c:v>
                </c:pt>
                <c:pt idx="8951">
                  <c:v>0.85890740156169998</c:v>
                </c:pt>
                <c:pt idx="8952">
                  <c:v>0.85906040668490002</c:v>
                </c:pt>
                <c:pt idx="8953">
                  <c:v>0.8592052459717</c:v>
                </c:pt>
                <c:pt idx="8954">
                  <c:v>0.85938972234730004</c:v>
                </c:pt>
                <c:pt idx="8955">
                  <c:v>0.85963600873949997</c:v>
                </c:pt>
                <c:pt idx="8956">
                  <c:v>0.85977876186369995</c:v>
                </c:pt>
                <c:pt idx="8957">
                  <c:v>0.85992830991739999</c:v>
                </c:pt>
                <c:pt idx="8958">
                  <c:v>0.86026477813720004</c:v>
                </c:pt>
                <c:pt idx="8959">
                  <c:v>0.8604073524475</c:v>
                </c:pt>
                <c:pt idx="8960">
                  <c:v>0.86054837703700005</c:v>
                </c:pt>
                <c:pt idx="8961">
                  <c:v>0.86086261272429998</c:v>
                </c:pt>
                <c:pt idx="8962">
                  <c:v>0.86102145910259997</c:v>
                </c:pt>
                <c:pt idx="8963">
                  <c:v>0.86114913225169998</c:v>
                </c:pt>
                <c:pt idx="8964">
                  <c:v>0.86127579212189997</c:v>
                </c:pt>
                <c:pt idx="8965">
                  <c:v>0.86148649454119997</c:v>
                </c:pt>
                <c:pt idx="8966">
                  <c:v>0.86167544126509998</c:v>
                </c:pt>
                <c:pt idx="8967">
                  <c:v>0.86202585697169998</c:v>
                </c:pt>
                <c:pt idx="8968">
                  <c:v>0.86235767602919999</c:v>
                </c:pt>
                <c:pt idx="8969">
                  <c:v>0.86270409822460004</c:v>
                </c:pt>
                <c:pt idx="8970">
                  <c:v>0.86299061775209995</c:v>
                </c:pt>
                <c:pt idx="8971">
                  <c:v>0.86315560340880004</c:v>
                </c:pt>
                <c:pt idx="8972">
                  <c:v>0.8635147809982</c:v>
                </c:pt>
                <c:pt idx="8973">
                  <c:v>0.86379438638689998</c:v>
                </c:pt>
                <c:pt idx="8974">
                  <c:v>0.8639131188393</c:v>
                </c:pt>
                <c:pt idx="8975">
                  <c:v>0.86403536796570002</c:v>
                </c:pt>
                <c:pt idx="8976">
                  <c:v>0.86412304639820003</c:v>
                </c:pt>
                <c:pt idx="8977">
                  <c:v>0.86424356698990001</c:v>
                </c:pt>
                <c:pt idx="8978">
                  <c:v>0.8643555641174</c:v>
                </c:pt>
                <c:pt idx="8979">
                  <c:v>0.86449712514879995</c:v>
                </c:pt>
                <c:pt idx="8980">
                  <c:v>0.86482661962509999</c:v>
                </c:pt>
                <c:pt idx="8981">
                  <c:v>0.86512595415119997</c:v>
                </c:pt>
                <c:pt idx="8982">
                  <c:v>0.86523956060410001</c:v>
                </c:pt>
                <c:pt idx="8983">
                  <c:v>0.86538100242610005</c:v>
                </c:pt>
                <c:pt idx="8984">
                  <c:v>0.86552244424820002</c:v>
                </c:pt>
                <c:pt idx="8985">
                  <c:v>0.86564743518830001</c:v>
                </c:pt>
                <c:pt idx="8986">
                  <c:v>0.86595880985259999</c:v>
                </c:pt>
                <c:pt idx="8987">
                  <c:v>0.866066634655</c:v>
                </c:pt>
                <c:pt idx="8988">
                  <c:v>0.86643010377880003</c:v>
                </c:pt>
                <c:pt idx="8989">
                  <c:v>0.86668598651890005</c:v>
                </c:pt>
                <c:pt idx="8990">
                  <c:v>0.86697316169740002</c:v>
                </c:pt>
                <c:pt idx="8991">
                  <c:v>0.86734157800669998</c:v>
                </c:pt>
                <c:pt idx="8992">
                  <c:v>0.86767268180849999</c:v>
                </c:pt>
                <c:pt idx="8993">
                  <c:v>0.86798071861269999</c:v>
                </c:pt>
                <c:pt idx="8994">
                  <c:v>0.86829477548599998</c:v>
                </c:pt>
                <c:pt idx="8995">
                  <c:v>0.86845302581789996</c:v>
                </c:pt>
                <c:pt idx="8996">
                  <c:v>0.86867839097980004</c:v>
                </c:pt>
                <c:pt idx="8997">
                  <c:v>0.86897236108779996</c:v>
                </c:pt>
                <c:pt idx="8998">
                  <c:v>0.86912208795549994</c:v>
                </c:pt>
                <c:pt idx="8999">
                  <c:v>0.86923950910570003</c:v>
                </c:pt>
                <c:pt idx="9000">
                  <c:v>0.86936408281330002</c:v>
                </c:pt>
                <c:pt idx="9001">
                  <c:v>0.86951166391370005</c:v>
                </c:pt>
                <c:pt idx="9002">
                  <c:v>0.86984056234359997</c:v>
                </c:pt>
                <c:pt idx="9003">
                  <c:v>0.87002944946289995</c:v>
                </c:pt>
                <c:pt idx="9004">
                  <c:v>0.87024402618410002</c:v>
                </c:pt>
                <c:pt idx="9005">
                  <c:v>0.87055295705799995</c:v>
                </c:pt>
                <c:pt idx="9006">
                  <c:v>0.87067043781279996</c:v>
                </c:pt>
                <c:pt idx="9007">
                  <c:v>0.87075966596599996</c:v>
                </c:pt>
                <c:pt idx="9008">
                  <c:v>0.8708750605583</c:v>
                </c:pt>
                <c:pt idx="9009">
                  <c:v>0.87119895219800003</c:v>
                </c:pt>
                <c:pt idx="9010">
                  <c:v>0.87146729230880005</c:v>
                </c:pt>
                <c:pt idx="9011">
                  <c:v>0.87182289361950005</c:v>
                </c:pt>
                <c:pt idx="9012">
                  <c:v>0.87201201915740001</c:v>
                </c:pt>
                <c:pt idx="9013">
                  <c:v>0.8721006512642</c:v>
                </c:pt>
                <c:pt idx="9014">
                  <c:v>0.87217974662779996</c:v>
                </c:pt>
                <c:pt idx="9015">
                  <c:v>0.87230122089390005</c:v>
                </c:pt>
                <c:pt idx="9016">
                  <c:v>0.87244653701779995</c:v>
                </c:pt>
                <c:pt idx="9017">
                  <c:v>0.87278467416759997</c:v>
                </c:pt>
                <c:pt idx="9018">
                  <c:v>0.87308174371720004</c:v>
                </c:pt>
                <c:pt idx="9019">
                  <c:v>0.87324965000150001</c:v>
                </c:pt>
                <c:pt idx="9020">
                  <c:v>0.87348479032519999</c:v>
                </c:pt>
                <c:pt idx="9021">
                  <c:v>0.87362909317019999</c:v>
                </c:pt>
                <c:pt idx="9022">
                  <c:v>0.87394070625310005</c:v>
                </c:pt>
                <c:pt idx="9023">
                  <c:v>0.87427186965939996</c:v>
                </c:pt>
                <c:pt idx="9024">
                  <c:v>0.87460523843769999</c:v>
                </c:pt>
                <c:pt idx="9025">
                  <c:v>0.87471330165859995</c:v>
                </c:pt>
                <c:pt idx="9026">
                  <c:v>0.87487065792079999</c:v>
                </c:pt>
                <c:pt idx="9027">
                  <c:v>0.87524646520610005</c:v>
                </c:pt>
                <c:pt idx="9028">
                  <c:v>0.87558454275130004</c:v>
                </c:pt>
                <c:pt idx="9029">
                  <c:v>0.87575894594189996</c:v>
                </c:pt>
                <c:pt idx="9030">
                  <c:v>0.87607544660570003</c:v>
                </c:pt>
                <c:pt idx="9031">
                  <c:v>0.87626260519029997</c:v>
                </c:pt>
                <c:pt idx="9032">
                  <c:v>0.87641721963880004</c:v>
                </c:pt>
                <c:pt idx="9033">
                  <c:v>0.87677967548369995</c:v>
                </c:pt>
                <c:pt idx="9034">
                  <c:v>0.87689822912219995</c:v>
                </c:pt>
                <c:pt idx="9035">
                  <c:v>0.87724429368970003</c:v>
                </c:pt>
                <c:pt idx="9036">
                  <c:v>0.87758421897890004</c:v>
                </c:pt>
                <c:pt idx="9037">
                  <c:v>0.8777024745941</c:v>
                </c:pt>
                <c:pt idx="9038">
                  <c:v>0.87778532505039997</c:v>
                </c:pt>
                <c:pt idx="9039">
                  <c:v>0.87811338901519997</c:v>
                </c:pt>
                <c:pt idx="9040">
                  <c:v>0.87835049629210005</c:v>
                </c:pt>
                <c:pt idx="9041">
                  <c:v>0.8785743117332</c:v>
                </c:pt>
                <c:pt idx="9042">
                  <c:v>0.87890166044240003</c:v>
                </c:pt>
                <c:pt idx="9043">
                  <c:v>0.87910896539689998</c:v>
                </c:pt>
                <c:pt idx="9044">
                  <c:v>0.87922167778019999</c:v>
                </c:pt>
                <c:pt idx="9045">
                  <c:v>0.87934714555740001</c:v>
                </c:pt>
                <c:pt idx="9046">
                  <c:v>0.87950843572619997</c:v>
                </c:pt>
                <c:pt idx="9047">
                  <c:v>0.87963134050369995</c:v>
                </c:pt>
                <c:pt idx="9048">
                  <c:v>0.87978875637050002</c:v>
                </c:pt>
                <c:pt idx="9049">
                  <c:v>0.8801470994949</c:v>
                </c:pt>
                <c:pt idx="9050">
                  <c:v>0.88048970699310003</c:v>
                </c:pt>
                <c:pt idx="9051">
                  <c:v>0.88081151247019995</c:v>
                </c:pt>
                <c:pt idx="9052">
                  <c:v>0.88110864162449998</c:v>
                </c:pt>
                <c:pt idx="9053">
                  <c:v>0.88125252723689995</c:v>
                </c:pt>
                <c:pt idx="9054">
                  <c:v>0.8813691735268</c:v>
                </c:pt>
                <c:pt idx="9055">
                  <c:v>0.88148981332779996</c:v>
                </c:pt>
                <c:pt idx="9056">
                  <c:v>0.8816828131676</c:v>
                </c:pt>
                <c:pt idx="9057">
                  <c:v>0.88201701641079999</c:v>
                </c:pt>
                <c:pt idx="9058">
                  <c:v>0.88233530521390002</c:v>
                </c:pt>
                <c:pt idx="9059">
                  <c:v>0.88265848159789995</c:v>
                </c:pt>
                <c:pt idx="9060">
                  <c:v>0.88295286893839997</c:v>
                </c:pt>
                <c:pt idx="9061">
                  <c:v>0.88326430320740001</c:v>
                </c:pt>
                <c:pt idx="9062">
                  <c:v>0.88359105587010001</c:v>
                </c:pt>
                <c:pt idx="9063">
                  <c:v>0.88374102115630004</c:v>
                </c:pt>
                <c:pt idx="9064">
                  <c:v>0.88401079177859998</c:v>
                </c:pt>
                <c:pt idx="9065">
                  <c:v>0.88433998823170001</c:v>
                </c:pt>
                <c:pt idx="9066">
                  <c:v>0.88445222377779997</c:v>
                </c:pt>
                <c:pt idx="9067">
                  <c:v>0.8845705389977</c:v>
                </c:pt>
                <c:pt idx="9068">
                  <c:v>0.88492023944849996</c:v>
                </c:pt>
                <c:pt idx="9069">
                  <c:v>0.8852316737175</c:v>
                </c:pt>
                <c:pt idx="9070">
                  <c:v>0.88537424802779996</c:v>
                </c:pt>
                <c:pt idx="9071">
                  <c:v>0.88568884134290005</c:v>
                </c:pt>
                <c:pt idx="9072">
                  <c:v>0.88600987195970005</c:v>
                </c:pt>
                <c:pt idx="9073">
                  <c:v>0.88634216785429998</c:v>
                </c:pt>
                <c:pt idx="9074">
                  <c:v>0.88668018579480001</c:v>
                </c:pt>
                <c:pt idx="9075">
                  <c:v>0.88701260089870004</c:v>
                </c:pt>
                <c:pt idx="9076">
                  <c:v>0.88732081651689998</c:v>
                </c:pt>
                <c:pt idx="9077">
                  <c:v>0.8876406550407</c:v>
                </c:pt>
                <c:pt idx="9078">
                  <c:v>0.88795614242550003</c:v>
                </c:pt>
                <c:pt idx="9079">
                  <c:v>0.88827365636830002</c:v>
                </c:pt>
                <c:pt idx="9080">
                  <c:v>0.88840031623839999</c:v>
                </c:pt>
                <c:pt idx="9081">
                  <c:v>0.88849896192550004</c:v>
                </c:pt>
                <c:pt idx="9082">
                  <c:v>0.88882207870480001</c:v>
                </c:pt>
                <c:pt idx="9083">
                  <c:v>0.88900029659269997</c:v>
                </c:pt>
                <c:pt idx="9084">
                  <c:v>0.88912355899810003</c:v>
                </c:pt>
                <c:pt idx="9085">
                  <c:v>0.88932728767400004</c:v>
                </c:pt>
                <c:pt idx="9086">
                  <c:v>0.889552116394</c:v>
                </c:pt>
                <c:pt idx="9087">
                  <c:v>0.88970285654070003</c:v>
                </c:pt>
                <c:pt idx="9088">
                  <c:v>0.88982266187670001</c:v>
                </c:pt>
                <c:pt idx="9089">
                  <c:v>0.88991111516950006</c:v>
                </c:pt>
                <c:pt idx="9090">
                  <c:v>0.88999509811400002</c:v>
                </c:pt>
                <c:pt idx="9091">
                  <c:v>0.8900802135468</c:v>
                </c:pt>
                <c:pt idx="9092">
                  <c:v>0.89016628265380005</c:v>
                </c:pt>
                <c:pt idx="9093">
                  <c:v>0.89032566547390002</c:v>
                </c:pt>
                <c:pt idx="9094">
                  <c:v>0.89044672250750001</c:v>
                </c:pt>
                <c:pt idx="9095">
                  <c:v>0.89052927494050005</c:v>
                </c:pt>
                <c:pt idx="9096">
                  <c:v>0.89060825109480002</c:v>
                </c:pt>
                <c:pt idx="9097">
                  <c:v>0.89094173908230001</c:v>
                </c:pt>
                <c:pt idx="9098">
                  <c:v>0.89126831293109998</c:v>
                </c:pt>
                <c:pt idx="9099">
                  <c:v>0.8915705084801</c:v>
                </c:pt>
                <c:pt idx="9100">
                  <c:v>0.89182811975480003</c:v>
                </c:pt>
                <c:pt idx="9101">
                  <c:v>0.89197355508800003</c:v>
                </c:pt>
                <c:pt idx="9102">
                  <c:v>0.89206349849699995</c:v>
                </c:pt>
                <c:pt idx="9103">
                  <c:v>0.8921759724617</c:v>
                </c:pt>
                <c:pt idx="9104">
                  <c:v>0.89235711097720005</c:v>
                </c:pt>
                <c:pt idx="9105">
                  <c:v>0.89266079664230003</c:v>
                </c:pt>
                <c:pt idx="9106">
                  <c:v>0.89298802614210004</c:v>
                </c:pt>
                <c:pt idx="9107">
                  <c:v>0.89329516887659999</c:v>
                </c:pt>
                <c:pt idx="9108">
                  <c:v>0.89348536729810002</c:v>
                </c:pt>
                <c:pt idx="9109">
                  <c:v>0.89364069700240001</c:v>
                </c:pt>
                <c:pt idx="9110">
                  <c:v>0.89390021562580002</c:v>
                </c:pt>
                <c:pt idx="9111">
                  <c:v>0.89410865306849996</c:v>
                </c:pt>
                <c:pt idx="9112">
                  <c:v>0.89426314830779996</c:v>
                </c:pt>
                <c:pt idx="9113">
                  <c:v>0.89461159706119997</c:v>
                </c:pt>
                <c:pt idx="9114">
                  <c:v>0.89479708671570002</c:v>
                </c:pt>
                <c:pt idx="9115">
                  <c:v>0.89488255977630005</c:v>
                </c:pt>
                <c:pt idx="9116">
                  <c:v>0.89497202634810002</c:v>
                </c:pt>
                <c:pt idx="9117">
                  <c:v>0.89505958557130005</c:v>
                </c:pt>
                <c:pt idx="9118">
                  <c:v>0.89514458179470002</c:v>
                </c:pt>
                <c:pt idx="9119">
                  <c:v>0.89523291587830001</c:v>
                </c:pt>
                <c:pt idx="9120">
                  <c:v>0.89531606435779998</c:v>
                </c:pt>
                <c:pt idx="9121">
                  <c:v>0.89539760351179998</c:v>
                </c:pt>
                <c:pt idx="9122">
                  <c:v>0.89552599191670001</c:v>
                </c:pt>
                <c:pt idx="9123">
                  <c:v>0.89560377597810004</c:v>
                </c:pt>
                <c:pt idx="9124">
                  <c:v>0.89575612545009997</c:v>
                </c:pt>
                <c:pt idx="9125">
                  <c:v>0.89587730169299995</c:v>
                </c:pt>
                <c:pt idx="9126">
                  <c:v>0.89598780870439998</c:v>
                </c:pt>
                <c:pt idx="9127">
                  <c:v>0.89605838060380005</c:v>
                </c:pt>
                <c:pt idx="9128">
                  <c:v>0.89622807502750002</c:v>
                </c:pt>
                <c:pt idx="9129">
                  <c:v>0.89654028415679998</c:v>
                </c:pt>
                <c:pt idx="9130">
                  <c:v>0.89674931764599997</c:v>
                </c:pt>
                <c:pt idx="9131">
                  <c:v>0.89688587188720004</c:v>
                </c:pt>
                <c:pt idx="9132">
                  <c:v>0.89722764492030005</c:v>
                </c:pt>
                <c:pt idx="9133">
                  <c:v>0.89754498004909999</c:v>
                </c:pt>
                <c:pt idx="9134">
                  <c:v>0.89766025543210004</c:v>
                </c:pt>
                <c:pt idx="9135">
                  <c:v>0.89774644374849999</c:v>
                </c:pt>
                <c:pt idx="9136">
                  <c:v>0.89783173799509997</c:v>
                </c:pt>
                <c:pt idx="9137">
                  <c:v>0.89791238307950005</c:v>
                </c:pt>
                <c:pt idx="9138">
                  <c:v>0.89815151691439998</c:v>
                </c:pt>
                <c:pt idx="9139">
                  <c:v>0.89837628602980002</c:v>
                </c:pt>
                <c:pt idx="9140">
                  <c:v>0.89847421646119996</c:v>
                </c:pt>
                <c:pt idx="9141">
                  <c:v>0.89859765768050004</c:v>
                </c:pt>
                <c:pt idx="9142">
                  <c:v>0.89891028404240003</c:v>
                </c:pt>
                <c:pt idx="9143">
                  <c:v>0.89924216270449997</c:v>
                </c:pt>
                <c:pt idx="9144">
                  <c:v>0.89946305751800004</c:v>
                </c:pt>
                <c:pt idx="9145">
                  <c:v>0.89981520175929997</c:v>
                </c:pt>
                <c:pt idx="9146">
                  <c:v>0.89999026060099996</c:v>
                </c:pt>
                <c:pt idx="9147">
                  <c:v>0.90013593435289996</c:v>
                </c:pt>
                <c:pt idx="9148">
                  <c:v>0.90024662017820001</c:v>
                </c:pt>
                <c:pt idx="9149">
                  <c:v>0.90060365200040005</c:v>
                </c:pt>
                <c:pt idx="9150">
                  <c:v>0.90089875459669999</c:v>
                </c:pt>
                <c:pt idx="9151">
                  <c:v>0.90104609727859997</c:v>
                </c:pt>
                <c:pt idx="9152">
                  <c:v>0.90119481086730002</c:v>
                </c:pt>
                <c:pt idx="9153">
                  <c:v>0.90153181552890005</c:v>
                </c:pt>
                <c:pt idx="9154">
                  <c:v>0.90173798799509997</c:v>
                </c:pt>
                <c:pt idx="9155">
                  <c:v>0.90187335014339998</c:v>
                </c:pt>
                <c:pt idx="9156">
                  <c:v>0.90197610855099997</c:v>
                </c:pt>
                <c:pt idx="9157">
                  <c:v>0.902088701725</c:v>
                </c:pt>
                <c:pt idx="9158">
                  <c:v>0.90220367908480004</c:v>
                </c:pt>
                <c:pt idx="9159">
                  <c:v>0.90250903368000002</c:v>
                </c:pt>
                <c:pt idx="9160">
                  <c:v>0.90284305810929999</c:v>
                </c:pt>
                <c:pt idx="9161">
                  <c:v>0.90318500995640005</c:v>
                </c:pt>
                <c:pt idx="9162">
                  <c:v>0.90339589118959995</c:v>
                </c:pt>
                <c:pt idx="9163">
                  <c:v>0.90375149250029996</c:v>
                </c:pt>
                <c:pt idx="9164">
                  <c:v>0.9039610028267</c:v>
                </c:pt>
                <c:pt idx="9165">
                  <c:v>0.90429872274400003</c:v>
                </c:pt>
                <c:pt idx="9166">
                  <c:v>0.90459728240970005</c:v>
                </c:pt>
                <c:pt idx="9167">
                  <c:v>0.90489047765730002</c:v>
                </c:pt>
                <c:pt idx="9168">
                  <c:v>0.90501439571380005</c:v>
                </c:pt>
                <c:pt idx="9169">
                  <c:v>0.90536385774609995</c:v>
                </c:pt>
                <c:pt idx="9170">
                  <c:v>0.90547120571140005</c:v>
                </c:pt>
                <c:pt idx="9171">
                  <c:v>0.90558391809460004</c:v>
                </c:pt>
                <c:pt idx="9172">
                  <c:v>0.90565997362140005</c:v>
                </c:pt>
                <c:pt idx="9173">
                  <c:v>0.90578407049179999</c:v>
                </c:pt>
                <c:pt idx="9174">
                  <c:v>0.9059783220291</c:v>
                </c:pt>
                <c:pt idx="9175">
                  <c:v>0.90630060434339998</c:v>
                </c:pt>
                <c:pt idx="9176">
                  <c:v>0.9064800143242</c:v>
                </c:pt>
                <c:pt idx="9177">
                  <c:v>0.90666466951369995</c:v>
                </c:pt>
                <c:pt idx="9178">
                  <c:v>0.90698134899140004</c:v>
                </c:pt>
                <c:pt idx="9179">
                  <c:v>0.90734606981279997</c:v>
                </c:pt>
                <c:pt idx="9180">
                  <c:v>0.90767419338230004</c:v>
                </c:pt>
                <c:pt idx="9181">
                  <c:v>0.90800571441650002</c:v>
                </c:pt>
                <c:pt idx="9182">
                  <c:v>0.90832459926609999</c:v>
                </c:pt>
                <c:pt idx="9183">
                  <c:v>0.90843468904500002</c:v>
                </c:pt>
                <c:pt idx="9184">
                  <c:v>0.90879362821580001</c:v>
                </c:pt>
                <c:pt idx="9185">
                  <c:v>0.90909481048579999</c:v>
                </c:pt>
                <c:pt idx="9186">
                  <c:v>0.90941846370699997</c:v>
                </c:pt>
                <c:pt idx="9187">
                  <c:v>0.90962767601009997</c:v>
                </c:pt>
                <c:pt idx="9188">
                  <c:v>0.90989613533019997</c:v>
                </c:pt>
                <c:pt idx="9189">
                  <c:v>0.90997612476349998</c:v>
                </c:pt>
                <c:pt idx="9190">
                  <c:v>0.91006016731259998</c:v>
                </c:pt>
                <c:pt idx="9191">
                  <c:v>0.91014152765269996</c:v>
                </c:pt>
                <c:pt idx="9192">
                  <c:v>0.91022121906279996</c:v>
                </c:pt>
                <c:pt idx="9193">
                  <c:v>0.91037106513980004</c:v>
                </c:pt>
                <c:pt idx="9194">
                  <c:v>0.91070204973220004</c:v>
                </c:pt>
                <c:pt idx="9195">
                  <c:v>0.91096818447109995</c:v>
                </c:pt>
                <c:pt idx="9196">
                  <c:v>0.91128158569340001</c:v>
                </c:pt>
                <c:pt idx="9197">
                  <c:v>0.9115039110184</c:v>
                </c:pt>
                <c:pt idx="9198">
                  <c:v>0.91181439161300004</c:v>
                </c:pt>
                <c:pt idx="9199">
                  <c:v>0.91216617822650004</c:v>
                </c:pt>
                <c:pt idx="9200">
                  <c:v>0.91250371932980001</c:v>
                </c:pt>
                <c:pt idx="9201">
                  <c:v>0.91283333301540004</c:v>
                </c:pt>
                <c:pt idx="9202">
                  <c:v>0.9130220413208</c:v>
                </c:pt>
                <c:pt idx="9203">
                  <c:v>0.91314762830730001</c:v>
                </c:pt>
                <c:pt idx="9204">
                  <c:v>0.91333460807800004</c:v>
                </c:pt>
                <c:pt idx="9205">
                  <c:v>0.91367191076279997</c:v>
                </c:pt>
                <c:pt idx="9206">
                  <c:v>0.91379415988919999</c:v>
                </c:pt>
                <c:pt idx="9207">
                  <c:v>0.91411471366880004</c:v>
                </c:pt>
                <c:pt idx="9208">
                  <c:v>0.91436493396759999</c:v>
                </c:pt>
                <c:pt idx="9209">
                  <c:v>0.91467458009720004</c:v>
                </c:pt>
                <c:pt idx="9210">
                  <c:v>0.91503965854640001</c:v>
                </c:pt>
                <c:pt idx="9211">
                  <c:v>0.91523969173429998</c:v>
                </c:pt>
                <c:pt idx="9212">
                  <c:v>0.9155771136284</c:v>
                </c:pt>
                <c:pt idx="9213">
                  <c:v>0.91592663526539997</c:v>
                </c:pt>
                <c:pt idx="9214">
                  <c:v>0.91626203060150002</c:v>
                </c:pt>
                <c:pt idx="9215">
                  <c:v>0.91659569740299995</c:v>
                </c:pt>
                <c:pt idx="9216">
                  <c:v>0.91691821813579999</c:v>
                </c:pt>
                <c:pt idx="9217">
                  <c:v>0.91713422536849998</c:v>
                </c:pt>
                <c:pt idx="9218">
                  <c:v>0.91748619079589999</c:v>
                </c:pt>
                <c:pt idx="9219">
                  <c:v>0.91769939661029998</c:v>
                </c:pt>
                <c:pt idx="9220">
                  <c:v>0.91784232854839998</c:v>
                </c:pt>
                <c:pt idx="9221">
                  <c:v>0.91795158386230002</c:v>
                </c:pt>
                <c:pt idx="9222">
                  <c:v>0.91806149482730004</c:v>
                </c:pt>
                <c:pt idx="9223">
                  <c:v>0.91817754507060001</c:v>
                </c:pt>
                <c:pt idx="9224">
                  <c:v>0.91851848363879995</c:v>
                </c:pt>
                <c:pt idx="9225">
                  <c:v>0.91865903139109995</c:v>
                </c:pt>
                <c:pt idx="9226">
                  <c:v>0.91880095005039997</c:v>
                </c:pt>
                <c:pt idx="9227">
                  <c:v>0.91904169321060003</c:v>
                </c:pt>
                <c:pt idx="9228">
                  <c:v>0.91936391592029998</c:v>
                </c:pt>
                <c:pt idx="9229">
                  <c:v>0.91966909170150002</c:v>
                </c:pt>
                <c:pt idx="9230">
                  <c:v>0.9199779629707</c:v>
                </c:pt>
                <c:pt idx="9231">
                  <c:v>0.92009234428410003</c:v>
                </c:pt>
                <c:pt idx="9232">
                  <c:v>0.92020869255070004</c:v>
                </c:pt>
                <c:pt idx="9233">
                  <c:v>0.92032176256179998</c:v>
                </c:pt>
                <c:pt idx="9234">
                  <c:v>0.9204291701317</c:v>
                </c:pt>
                <c:pt idx="9235">
                  <c:v>0.92073404788970004</c:v>
                </c:pt>
                <c:pt idx="9236">
                  <c:v>0.92094409465789995</c:v>
                </c:pt>
                <c:pt idx="9237">
                  <c:v>0.9211175441742</c:v>
                </c:pt>
                <c:pt idx="9238">
                  <c:v>0.92133879661560003</c:v>
                </c:pt>
                <c:pt idx="9239">
                  <c:v>0.9216058254242</c:v>
                </c:pt>
                <c:pt idx="9240">
                  <c:v>0.9219384789467</c:v>
                </c:pt>
                <c:pt idx="9241">
                  <c:v>0.9222683310509</c:v>
                </c:pt>
                <c:pt idx="9242">
                  <c:v>0.92260962724689999</c:v>
                </c:pt>
                <c:pt idx="9243">
                  <c:v>0.92282742261890005</c:v>
                </c:pt>
                <c:pt idx="9244">
                  <c:v>0.92300778627400004</c:v>
                </c:pt>
                <c:pt idx="9245">
                  <c:v>0.92315876483920001</c:v>
                </c:pt>
                <c:pt idx="9246">
                  <c:v>0.92335939407349998</c:v>
                </c:pt>
                <c:pt idx="9247">
                  <c:v>0.92346608638759997</c:v>
                </c:pt>
                <c:pt idx="9248">
                  <c:v>0.92380082607269998</c:v>
                </c:pt>
                <c:pt idx="9249">
                  <c:v>0.92408251762390003</c:v>
                </c:pt>
                <c:pt idx="9250">
                  <c:v>0.92423015832900002</c:v>
                </c:pt>
                <c:pt idx="9251">
                  <c:v>0.92436885833740001</c:v>
                </c:pt>
                <c:pt idx="9252">
                  <c:v>0.92471170425420002</c:v>
                </c:pt>
                <c:pt idx="9253">
                  <c:v>0.92494672536849998</c:v>
                </c:pt>
                <c:pt idx="9254">
                  <c:v>0.92512285709380004</c:v>
                </c:pt>
                <c:pt idx="9255">
                  <c:v>0.92540699243549995</c:v>
                </c:pt>
                <c:pt idx="9256">
                  <c:v>0.92567390203480004</c:v>
                </c:pt>
                <c:pt idx="9257">
                  <c:v>0.92598426342009998</c:v>
                </c:pt>
                <c:pt idx="9258">
                  <c:v>0.92609959840769995</c:v>
                </c:pt>
                <c:pt idx="9259">
                  <c:v>0.92643481493000002</c:v>
                </c:pt>
                <c:pt idx="9260">
                  <c:v>0.92674744129179998</c:v>
                </c:pt>
                <c:pt idx="9261">
                  <c:v>0.92709273099900003</c:v>
                </c:pt>
                <c:pt idx="9262">
                  <c:v>0.92741459608080001</c:v>
                </c:pt>
                <c:pt idx="9263">
                  <c:v>0.92772209644320003</c:v>
                </c:pt>
                <c:pt idx="9264">
                  <c:v>0.92803251743320003</c:v>
                </c:pt>
                <c:pt idx="9265">
                  <c:v>0.92833948135379996</c:v>
                </c:pt>
                <c:pt idx="9266">
                  <c:v>0.92859756946560001</c:v>
                </c:pt>
                <c:pt idx="9267">
                  <c:v>0.9287437796593</c:v>
                </c:pt>
                <c:pt idx="9268">
                  <c:v>0.92907696962359998</c:v>
                </c:pt>
                <c:pt idx="9269">
                  <c:v>0.92939364910129996</c:v>
                </c:pt>
                <c:pt idx="9270">
                  <c:v>0.92952054739000001</c:v>
                </c:pt>
                <c:pt idx="9271">
                  <c:v>0.92980825901029995</c:v>
                </c:pt>
                <c:pt idx="9272">
                  <c:v>0.92989146709439996</c:v>
                </c:pt>
                <c:pt idx="9273">
                  <c:v>0.92998194694519998</c:v>
                </c:pt>
                <c:pt idx="9274">
                  <c:v>0.93007069826129996</c:v>
                </c:pt>
                <c:pt idx="9275">
                  <c:v>0.93015903234480002</c:v>
                </c:pt>
                <c:pt idx="9276">
                  <c:v>0.93024343252179997</c:v>
                </c:pt>
                <c:pt idx="9277">
                  <c:v>0.93037277460099999</c:v>
                </c:pt>
                <c:pt idx="9278">
                  <c:v>0.93053376674650001</c:v>
                </c:pt>
                <c:pt idx="9279">
                  <c:v>0.93088585138320001</c:v>
                </c:pt>
                <c:pt idx="9280">
                  <c:v>0.9312320351601</c:v>
                </c:pt>
                <c:pt idx="9281">
                  <c:v>0.9315651059151</c:v>
                </c:pt>
                <c:pt idx="9282">
                  <c:v>0.93175548315050005</c:v>
                </c:pt>
                <c:pt idx="9283">
                  <c:v>0.93207383155820001</c:v>
                </c:pt>
                <c:pt idx="9284">
                  <c:v>0.93240576982500001</c:v>
                </c:pt>
                <c:pt idx="9285">
                  <c:v>0.93261420726779998</c:v>
                </c:pt>
                <c:pt idx="9286">
                  <c:v>0.93272632360459995</c:v>
                </c:pt>
                <c:pt idx="9287">
                  <c:v>0.93284267187119996</c:v>
                </c:pt>
                <c:pt idx="9288">
                  <c:v>0.93309110403060003</c:v>
                </c:pt>
                <c:pt idx="9289">
                  <c:v>0.93320399522779995</c:v>
                </c:pt>
                <c:pt idx="9290">
                  <c:v>0.9332935214043</c:v>
                </c:pt>
                <c:pt idx="9291">
                  <c:v>0.93362504243849997</c:v>
                </c:pt>
                <c:pt idx="9292">
                  <c:v>0.93375861644739999</c:v>
                </c:pt>
                <c:pt idx="9293">
                  <c:v>0.93408471345900002</c:v>
                </c:pt>
                <c:pt idx="9294">
                  <c:v>0.93443417549130003</c:v>
                </c:pt>
                <c:pt idx="9295">
                  <c:v>0.9346490502357</c:v>
                </c:pt>
                <c:pt idx="9296">
                  <c:v>0.93473351001740002</c:v>
                </c:pt>
                <c:pt idx="9297">
                  <c:v>0.93482017517089999</c:v>
                </c:pt>
                <c:pt idx="9298">
                  <c:v>0.93490320444109998</c:v>
                </c:pt>
                <c:pt idx="9299">
                  <c:v>0.93499082326890004</c:v>
                </c:pt>
                <c:pt idx="9300">
                  <c:v>0.93511086702349999</c:v>
                </c:pt>
                <c:pt idx="9301">
                  <c:v>0.93539297580720004</c:v>
                </c:pt>
                <c:pt idx="9302">
                  <c:v>0.93553453683849996</c:v>
                </c:pt>
                <c:pt idx="9303">
                  <c:v>0.93569058179859999</c:v>
                </c:pt>
                <c:pt idx="9304">
                  <c:v>0.93576496839519996</c:v>
                </c:pt>
                <c:pt idx="9305">
                  <c:v>0.93598383665079998</c:v>
                </c:pt>
                <c:pt idx="9306">
                  <c:v>0.93632769584660003</c:v>
                </c:pt>
                <c:pt idx="9307">
                  <c:v>0.93650293350220004</c:v>
                </c:pt>
                <c:pt idx="9308">
                  <c:v>0.93680804967880005</c:v>
                </c:pt>
                <c:pt idx="9309">
                  <c:v>0.93710750341420002</c:v>
                </c:pt>
                <c:pt idx="9310">
                  <c:v>0.93743056058880003</c:v>
                </c:pt>
                <c:pt idx="9311">
                  <c:v>0.9375331401825</c:v>
                </c:pt>
                <c:pt idx="9312">
                  <c:v>0.93771970272060001</c:v>
                </c:pt>
                <c:pt idx="9313">
                  <c:v>0.93786865472790004</c:v>
                </c:pt>
                <c:pt idx="9314">
                  <c:v>0.93797743320469995</c:v>
                </c:pt>
                <c:pt idx="9315">
                  <c:v>0.93827527761459995</c:v>
                </c:pt>
                <c:pt idx="9316">
                  <c:v>0.93856656551359996</c:v>
                </c:pt>
                <c:pt idx="9317">
                  <c:v>0.93873560428619995</c:v>
                </c:pt>
                <c:pt idx="9318">
                  <c:v>0.93885117769240001</c:v>
                </c:pt>
                <c:pt idx="9319">
                  <c:v>0.93896323442459995</c:v>
                </c:pt>
                <c:pt idx="9320">
                  <c:v>0.93911308050160003</c:v>
                </c:pt>
                <c:pt idx="9321">
                  <c:v>0.93922901153560001</c:v>
                </c:pt>
                <c:pt idx="9322">
                  <c:v>0.93931496143339999</c:v>
                </c:pt>
                <c:pt idx="9323">
                  <c:v>0.93939834833150004</c:v>
                </c:pt>
                <c:pt idx="9324">
                  <c:v>0.93948572874070002</c:v>
                </c:pt>
                <c:pt idx="9325">
                  <c:v>0.93960541486740001</c:v>
                </c:pt>
                <c:pt idx="9326">
                  <c:v>0.93995797634120004</c:v>
                </c:pt>
                <c:pt idx="9327">
                  <c:v>0.94026827812189995</c:v>
                </c:pt>
                <c:pt idx="9328">
                  <c:v>0.94059777259830002</c:v>
                </c:pt>
                <c:pt idx="9329">
                  <c:v>0.94093269109730004</c:v>
                </c:pt>
                <c:pt idx="9330">
                  <c:v>0.94124841690060002</c:v>
                </c:pt>
                <c:pt idx="9331">
                  <c:v>0.94142425060269996</c:v>
                </c:pt>
                <c:pt idx="9332">
                  <c:v>0.9415336251259</c:v>
                </c:pt>
                <c:pt idx="9333">
                  <c:v>0.94167238473890003</c:v>
                </c:pt>
                <c:pt idx="9334">
                  <c:v>0.94200366735459995</c:v>
                </c:pt>
                <c:pt idx="9335">
                  <c:v>0.94230180978779998</c:v>
                </c:pt>
                <c:pt idx="9336">
                  <c:v>0.94259166717529996</c:v>
                </c:pt>
                <c:pt idx="9337">
                  <c:v>0.9427518248558</c:v>
                </c:pt>
                <c:pt idx="9338">
                  <c:v>0.94289678335189997</c:v>
                </c:pt>
                <c:pt idx="9339">
                  <c:v>0.94307494163509997</c:v>
                </c:pt>
                <c:pt idx="9340">
                  <c:v>0.9434013366699</c:v>
                </c:pt>
                <c:pt idx="9341">
                  <c:v>0.94374942779540005</c:v>
                </c:pt>
                <c:pt idx="9342">
                  <c:v>0.94390159845349997</c:v>
                </c:pt>
                <c:pt idx="9343">
                  <c:v>0.94405406713490003</c:v>
                </c:pt>
                <c:pt idx="9344">
                  <c:v>0.94419789314269997</c:v>
                </c:pt>
                <c:pt idx="9345">
                  <c:v>0.94434869289400003</c:v>
                </c:pt>
                <c:pt idx="9346">
                  <c:v>0.94467490911480001</c:v>
                </c:pt>
                <c:pt idx="9347">
                  <c:v>0.94499522447590001</c:v>
                </c:pt>
                <c:pt idx="9348">
                  <c:v>0.94533354043960005</c:v>
                </c:pt>
                <c:pt idx="9349">
                  <c:v>0.94567841291429999</c:v>
                </c:pt>
                <c:pt idx="9350">
                  <c:v>0.94600164890289995</c:v>
                </c:pt>
                <c:pt idx="9351">
                  <c:v>0.94634503126140002</c:v>
                </c:pt>
                <c:pt idx="9352">
                  <c:v>0.946681022644</c:v>
                </c:pt>
                <c:pt idx="9353">
                  <c:v>0.9468799829483</c:v>
                </c:pt>
                <c:pt idx="9354">
                  <c:v>0.94696313142779998</c:v>
                </c:pt>
                <c:pt idx="9355">
                  <c:v>0.94708752632140003</c:v>
                </c:pt>
                <c:pt idx="9356">
                  <c:v>0.94723755121230002</c:v>
                </c:pt>
                <c:pt idx="9357">
                  <c:v>0.94737380743029997</c:v>
                </c:pt>
                <c:pt idx="9358">
                  <c:v>0.94751304388049995</c:v>
                </c:pt>
                <c:pt idx="9359">
                  <c:v>0.94784998893740002</c:v>
                </c:pt>
                <c:pt idx="9360">
                  <c:v>0.94800299406050004</c:v>
                </c:pt>
                <c:pt idx="9361">
                  <c:v>0.94809377193449995</c:v>
                </c:pt>
                <c:pt idx="9362">
                  <c:v>0.94817751646040005</c:v>
                </c:pt>
                <c:pt idx="9363">
                  <c:v>0.94826155900959996</c:v>
                </c:pt>
                <c:pt idx="9364">
                  <c:v>0.94834679365160002</c:v>
                </c:pt>
                <c:pt idx="9365">
                  <c:v>0.94846946001050003</c:v>
                </c:pt>
                <c:pt idx="9366">
                  <c:v>0.94865953922269997</c:v>
                </c:pt>
                <c:pt idx="9367">
                  <c:v>0.94874185323719995</c:v>
                </c:pt>
                <c:pt idx="9368">
                  <c:v>0.94885659217829998</c:v>
                </c:pt>
                <c:pt idx="9369">
                  <c:v>0.94897526502609997</c:v>
                </c:pt>
                <c:pt idx="9370">
                  <c:v>0.94931268692019999</c:v>
                </c:pt>
                <c:pt idx="9371">
                  <c:v>0.94964879751209996</c:v>
                </c:pt>
                <c:pt idx="9372">
                  <c:v>0.94997781515119994</c:v>
                </c:pt>
                <c:pt idx="9373">
                  <c:v>0.95028740167619996</c:v>
                </c:pt>
                <c:pt idx="9374">
                  <c:v>0.95047414302830002</c:v>
                </c:pt>
                <c:pt idx="9375">
                  <c:v>0.95058232545849997</c:v>
                </c:pt>
                <c:pt idx="9376">
                  <c:v>0.95078098773959996</c:v>
                </c:pt>
                <c:pt idx="9377">
                  <c:v>0.9510889649391</c:v>
                </c:pt>
                <c:pt idx="9378">
                  <c:v>0.95140522718429998</c:v>
                </c:pt>
                <c:pt idx="9379">
                  <c:v>0.95172375440599999</c:v>
                </c:pt>
                <c:pt idx="9380">
                  <c:v>0.95187377929689998</c:v>
                </c:pt>
                <c:pt idx="9381">
                  <c:v>0.95213979482650002</c:v>
                </c:pt>
                <c:pt idx="9382">
                  <c:v>0.95246058702470004</c:v>
                </c:pt>
                <c:pt idx="9383">
                  <c:v>0.95280385017400004</c:v>
                </c:pt>
                <c:pt idx="9384">
                  <c:v>0.95314550399779996</c:v>
                </c:pt>
                <c:pt idx="9385">
                  <c:v>0.95332157611849999</c:v>
                </c:pt>
                <c:pt idx="9386">
                  <c:v>0.9536079764366</c:v>
                </c:pt>
                <c:pt idx="9387">
                  <c:v>0.95372557640080002</c:v>
                </c:pt>
                <c:pt idx="9388">
                  <c:v>0.95383900403980004</c:v>
                </c:pt>
                <c:pt idx="9389">
                  <c:v>0.9539604783058</c:v>
                </c:pt>
                <c:pt idx="9390">
                  <c:v>0.95404011011120005</c:v>
                </c:pt>
                <c:pt idx="9391">
                  <c:v>0.9541237950325</c:v>
                </c:pt>
                <c:pt idx="9392">
                  <c:v>0.95421326160429998</c:v>
                </c:pt>
                <c:pt idx="9393">
                  <c:v>0.95429718494420002</c:v>
                </c:pt>
                <c:pt idx="9394">
                  <c:v>0.95437896251679999</c:v>
                </c:pt>
                <c:pt idx="9395">
                  <c:v>0.95453417301179999</c:v>
                </c:pt>
                <c:pt idx="9396">
                  <c:v>0.95486164093019998</c:v>
                </c:pt>
                <c:pt idx="9397">
                  <c:v>0.95512884855269997</c:v>
                </c:pt>
                <c:pt idx="9398">
                  <c:v>0.95527416467670001</c:v>
                </c:pt>
                <c:pt idx="9399">
                  <c:v>0.95538151264189997</c:v>
                </c:pt>
                <c:pt idx="9400">
                  <c:v>0.95568621158599998</c:v>
                </c:pt>
                <c:pt idx="9401">
                  <c:v>0.95583176612849996</c:v>
                </c:pt>
                <c:pt idx="9402">
                  <c:v>0.95601159334179997</c:v>
                </c:pt>
                <c:pt idx="9403">
                  <c:v>0.95625460147859997</c:v>
                </c:pt>
                <c:pt idx="9404">
                  <c:v>0.95652782917019996</c:v>
                </c:pt>
                <c:pt idx="9405">
                  <c:v>0.9568019509315</c:v>
                </c:pt>
                <c:pt idx="9406">
                  <c:v>0.9571363925934</c:v>
                </c:pt>
                <c:pt idx="9407">
                  <c:v>0.9574136734009</c:v>
                </c:pt>
                <c:pt idx="9408">
                  <c:v>0.95753866434099999</c:v>
                </c:pt>
                <c:pt idx="9409">
                  <c:v>0.95786231756210005</c:v>
                </c:pt>
                <c:pt idx="9410">
                  <c:v>0.95795536041259999</c:v>
                </c:pt>
                <c:pt idx="9411">
                  <c:v>0.95804387331009999</c:v>
                </c:pt>
                <c:pt idx="9412">
                  <c:v>0.95817065238950005</c:v>
                </c:pt>
                <c:pt idx="9413">
                  <c:v>0.9584904909134</c:v>
                </c:pt>
                <c:pt idx="9414">
                  <c:v>0.9586658477783</c:v>
                </c:pt>
                <c:pt idx="9415">
                  <c:v>0.95884364843369996</c:v>
                </c:pt>
                <c:pt idx="9416">
                  <c:v>0.95918715000150001</c:v>
                </c:pt>
                <c:pt idx="9417">
                  <c:v>0.95950525999070002</c:v>
                </c:pt>
                <c:pt idx="9418">
                  <c:v>0.95965075492859997</c:v>
                </c:pt>
                <c:pt idx="9419">
                  <c:v>0.95997661352160002</c:v>
                </c:pt>
                <c:pt idx="9420">
                  <c:v>0.96030551195140001</c:v>
                </c:pt>
                <c:pt idx="9421">
                  <c:v>0.96060675382609995</c:v>
                </c:pt>
                <c:pt idx="9422">
                  <c:v>0.96075034141540006</c:v>
                </c:pt>
                <c:pt idx="9423">
                  <c:v>0.96085935831070002</c:v>
                </c:pt>
                <c:pt idx="9424">
                  <c:v>0.96097683906560005</c:v>
                </c:pt>
                <c:pt idx="9425">
                  <c:v>0.9610874056816</c:v>
                </c:pt>
                <c:pt idx="9426">
                  <c:v>0.96142548322679999</c:v>
                </c:pt>
                <c:pt idx="9427">
                  <c:v>0.96173882484439999</c:v>
                </c:pt>
                <c:pt idx="9428">
                  <c:v>0.96200639009480005</c:v>
                </c:pt>
                <c:pt idx="9429">
                  <c:v>0.96212267875669999</c:v>
                </c:pt>
                <c:pt idx="9430">
                  <c:v>0.96227335929869995</c:v>
                </c:pt>
                <c:pt idx="9431">
                  <c:v>0.96239602565769999</c:v>
                </c:pt>
                <c:pt idx="9432">
                  <c:v>0.96258240938189998</c:v>
                </c:pt>
                <c:pt idx="9433">
                  <c:v>0.96289652585980001</c:v>
                </c:pt>
                <c:pt idx="9434">
                  <c:v>0.96316027641299995</c:v>
                </c:pt>
                <c:pt idx="9435">
                  <c:v>0.96331828832629995</c:v>
                </c:pt>
                <c:pt idx="9436">
                  <c:v>0.96346640586849996</c:v>
                </c:pt>
                <c:pt idx="9437">
                  <c:v>0.96381604671480003</c:v>
                </c:pt>
                <c:pt idx="9438">
                  <c:v>0.9641469717026</c:v>
                </c:pt>
                <c:pt idx="9439">
                  <c:v>0.96446257829670001</c:v>
                </c:pt>
                <c:pt idx="9440">
                  <c:v>0.9647946953773</c:v>
                </c:pt>
                <c:pt idx="9441">
                  <c:v>0.96500843763349997</c:v>
                </c:pt>
                <c:pt idx="9442">
                  <c:v>0.96516931056980004</c:v>
                </c:pt>
                <c:pt idx="9443">
                  <c:v>0.96534079313279997</c:v>
                </c:pt>
                <c:pt idx="9444">
                  <c:v>0.96558326482769996</c:v>
                </c:pt>
                <c:pt idx="9445">
                  <c:v>0.96591013669970005</c:v>
                </c:pt>
                <c:pt idx="9446">
                  <c:v>0.96602201461790005</c:v>
                </c:pt>
                <c:pt idx="9447">
                  <c:v>0.96636730432509999</c:v>
                </c:pt>
                <c:pt idx="9448">
                  <c:v>0.96670359373089998</c:v>
                </c:pt>
                <c:pt idx="9449">
                  <c:v>0.96703755855560003</c:v>
                </c:pt>
                <c:pt idx="9450">
                  <c:v>0.96736264228820001</c:v>
                </c:pt>
                <c:pt idx="9451">
                  <c:v>0.96762049198150002</c:v>
                </c:pt>
                <c:pt idx="9452">
                  <c:v>0.96780604124070002</c:v>
                </c:pt>
                <c:pt idx="9453">
                  <c:v>0.96814256906509999</c:v>
                </c:pt>
                <c:pt idx="9454">
                  <c:v>0.968265235424</c:v>
                </c:pt>
                <c:pt idx="9455">
                  <c:v>0.96834909915919998</c:v>
                </c:pt>
                <c:pt idx="9456">
                  <c:v>0.96843421459199996</c:v>
                </c:pt>
                <c:pt idx="9457">
                  <c:v>0.96851253509519997</c:v>
                </c:pt>
                <c:pt idx="9458">
                  <c:v>0.96859663724900003</c:v>
                </c:pt>
                <c:pt idx="9459">
                  <c:v>0.96868240833279995</c:v>
                </c:pt>
                <c:pt idx="9460">
                  <c:v>0.9687729477882</c:v>
                </c:pt>
                <c:pt idx="9461">
                  <c:v>0.96881705522539996</c:v>
                </c:pt>
                <c:pt idx="9462">
                  <c:v>0.96891129016879995</c:v>
                </c:pt>
                <c:pt idx="9463">
                  <c:v>0.96900129318240003</c:v>
                </c:pt>
                <c:pt idx="9464">
                  <c:v>0.96908760070800004</c:v>
                </c:pt>
                <c:pt idx="9465">
                  <c:v>0.96916842460630004</c:v>
                </c:pt>
                <c:pt idx="9466">
                  <c:v>0.96928310394289996</c:v>
                </c:pt>
                <c:pt idx="9467">
                  <c:v>0.96962529420849997</c:v>
                </c:pt>
                <c:pt idx="9468">
                  <c:v>0.96976625919339998</c:v>
                </c:pt>
                <c:pt idx="9469">
                  <c:v>0.96987622976300003</c:v>
                </c:pt>
                <c:pt idx="9470">
                  <c:v>0.97001928091050005</c:v>
                </c:pt>
                <c:pt idx="9471">
                  <c:v>0.9702229499817</c:v>
                </c:pt>
                <c:pt idx="9472">
                  <c:v>0.97035717964169999</c:v>
                </c:pt>
                <c:pt idx="9473">
                  <c:v>0.97065746784210005</c:v>
                </c:pt>
                <c:pt idx="9474">
                  <c:v>0.97097492218019998</c:v>
                </c:pt>
                <c:pt idx="9475">
                  <c:v>0.97106379270550003</c:v>
                </c:pt>
                <c:pt idx="9476">
                  <c:v>0.97121316194530005</c:v>
                </c:pt>
                <c:pt idx="9477">
                  <c:v>0.97154051065439995</c:v>
                </c:pt>
                <c:pt idx="9478">
                  <c:v>0.97188252210619996</c:v>
                </c:pt>
                <c:pt idx="9479">
                  <c:v>0.97211706638340001</c:v>
                </c:pt>
                <c:pt idx="9480">
                  <c:v>0.97246134281160002</c:v>
                </c:pt>
                <c:pt idx="9481">
                  <c:v>0.97280168533330003</c:v>
                </c:pt>
                <c:pt idx="9482">
                  <c:v>0.97292780876160001</c:v>
                </c:pt>
                <c:pt idx="9483">
                  <c:v>0.97300606966019998</c:v>
                </c:pt>
                <c:pt idx="9484">
                  <c:v>0.97312313318249999</c:v>
                </c:pt>
                <c:pt idx="9485">
                  <c:v>0.97323089838029997</c:v>
                </c:pt>
                <c:pt idx="9486">
                  <c:v>0.9734451770782</c:v>
                </c:pt>
                <c:pt idx="9487">
                  <c:v>0.97378265857699997</c:v>
                </c:pt>
                <c:pt idx="9488">
                  <c:v>0.97409206628800005</c:v>
                </c:pt>
                <c:pt idx="9489">
                  <c:v>0.97438549995419999</c:v>
                </c:pt>
                <c:pt idx="9490">
                  <c:v>0.97458165884019998</c:v>
                </c:pt>
                <c:pt idx="9491">
                  <c:v>0.97468972206119997</c:v>
                </c:pt>
                <c:pt idx="9492">
                  <c:v>0.9748280644417</c:v>
                </c:pt>
                <c:pt idx="9493">
                  <c:v>0.97507715225220004</c:v>
                </c:pt>
                <c:pt idx="9494">
                  <c:v>0.97525596618650001</c:v>
                </c:pt>
                <c:pt idx="9495">
                  <c:v>0.9753672480583</c:v>
                </c:pt>
                <c:pt idx="9496">
                  <c:v>0.97569185495379995</c:v>
                </c:pt>
                <c:pt idx="9497">
                  <c:v>0.97594761848449996</c:v>
                </c:pt>
                <c:pt idx="9498">
                  <c:v>0.97609710693359997</c:v>
                </c:pt>
                <c:pt idx="9499">
                  <c:v>0.97644937038419999</c:v>
                </c:pt>
                <c:pt idx="9500">
                  <c:v>0.97678428888320001</c:v>
                </c:pt>
                <c:pt idx="9501">
                  <c:v>0.97714394330980003</c:v>
                </c:pt>
                <c:pt idx="9502">
                  <c:v>0.97735583782199997</c:v>
                </c:pt>
                <c:pt idx="9503">
                  <c:v>0.97764480113980001</c:v>
                </c:pt>
                <c:pt idx="9504">
                  <c:v>0.97776067256929999</c:v>
                </c:pt>
                <c:pt idx="9505">
                  <c:v>0.97784155607220002</c:v>
                </c:pt>
                <c:pt idx="9506">
                  <c:v>0.97795987129210005</c:v>
                </c:pt>
                <c:pt idx="9507">
                  <c:v>0.97808098793029996</c:v>
                </c:pt>
                <c:pt idx="9508">
                  <c:v>0.97821098566060005</c:v>
                </c:pt>
                <c:pt idx="9509">
                  <c:v>0.97828942537310004</c:v>
                </c:pt>
                <c:pt idx="9510">
                  <c:v>0.97840428352359998</c:v>
                </c:pt>
                <c:pt idx="9511">
                  <c:v>0.97866547107699997</c:v>
                </c:pt>
                <c:pt idx="9512">
                  <c:v>0.97897160053249999</c:v>
                </c:pt>
                <c:pt idx="9513">
                  <c:v>0.97915130853650001</c:v>
                </c:pt>
                <c:pt idx="9514">
                  <c:v>0.97945630550380003</c:v>
                </c:pt>
                <c:pt idx="9515">
                  <c:v>0.97959160804750001</c:v>
                </c:pt>
                <c:pt idx="9516">
                  <c:v>0.97969853878019997</c:v>
                </c:pt>
                <c:pt idx="9517">
                  <c:v>0.97988367080689998</c:v>
                </c:pt>
                <c:pt idx="9518">
                  <c:v>0.98013049364089999</c:v>
                </c:pt>
                <c:pt idx="9519">
                  <c:v>0.98044449090959995</c:v>
                </c:pt>
                <c:pt idx="9520">
                  <c:v>0.98062986135480001</c:v>
                </c:pt>
                <c:pt idx="9521">
                  <c:v>0.98077839612960005</c:v>
                </c:pt>
                <c:pt idx="9522">
                  <c:v>0.98089426755910003</c:v>
                </c:pt>
                <c:pt idx="9523">
                  <c:v>0.98117780685419997</c:v>
                </c:pt>
                <c:pt idx="9524">
                  <c:v>0.98153787851329999</c:v>
                </c:pt>
                <c:pt idx="9525">
                  <c:v>0.98186713457109998</c:v>
                </c:pt>
                <c:pt idx="9526">
                  <c:v>0.98201459646220002</c:v>
                </c:pt>
                <c:pt idx="9527">
                  <c:v>0.98222488164900001</c:v>
                </c:pt>
                <c:pt idx="9528">
                  <c:v>0.98254781961439996</c:v>
                </c:pt>
                <c:pt idx="9529">
                  <c:v>0.98269778490070003</c:v>
                </c:pt>
                <c:pt idx="9530">
                  <c:v>0.98285579681400004</c:v>
                </c:pt>
                <c:pt idx="9531">
                  <c:v>0.98308026790619996</c:v>
                </c:pt>
                <c:pt idx="9532">
                  <c:v>0.98341190814970003</c:v>
                </c:pt>
                <c:pt idx="9533">
                  <c:v>0.98365837335590001</c:v>
                </c:pt>
                <c:pt idx="9534">
                  <c:v>0.98398405313490001</c:v>
                </c:pt>
                <c:pt idx="9535">
                  <c:v>0.9842698574066</c:v>
                </c:pt>
                <c:pt idx="9536">
                  <c:v>0.98439383506769995</c:v>
                </c:pt>
                <c:pt idx="9537">
                  <c:v>0.98454940319060003</c:v>
                </c:pt>
                <c:pt idx="9538">
                  <c:v>0.98487508296970006</c:v>
                </c:pt>
                <c:pt idx="9539">
                  <c:v>0.98523616790769997</c:v>
                </c:pt>
                <c:pt idx="9540">
                  <c:v>0.98538726568220003</c:v>
                </c:pt>
                <c:pt idx="9541">
                  <c:v>0.98553872108459994</c:v>
                </c:pt>
                <c:pt idx="9542">
                  <c:v>0.98579901456829999</c:v>
                </c:pt>
                <c:pt idx="9543">
                  <c:v>0.98594063520429998</c:v>
                </c:pt>
                <c:pt idx="9544">
                  <c:v>0.98609292507169999</c:v>
                </c:pt>
                <c:pt idx="9545">
                  <c:v>0.98624497652050003</c:v>
                </c:pt>
                <c:pt idx="9546">
                  <c:v>0.98656541109090001</c:v>
                </c:pt>
                <c:pt idx="9547">
                  <c:v>0.98680651187900004</c:v>
                </c:pt>
                <c:pt idx="9548">
                  <c:v>0.98714053630830001</c:v>
                </c:pt>
                <c:pt idx="9549">
                  <c:v>0.98732286691670001</c:v>
                </c:pt>
                <c:pt idx="9550">
                  <c:v>0.98743909597400004</c:v>
                </c:pt>
                <c:pt idx="9551">
                  <c:v>0.98752051591870005</c:v>
                </c:pt>
                <c:pt idx="9552">
                  <c:v>0.98759770393370006</c:v>
                </c:pt>
                <c:pt idx="9553">
                  <c:v>0.98767632246019998</c:v>
                </c:pt>
                <c:pt idx="9554">
                  <c:v>0.9880141615868</c:v>
                </c:pt>
                <c:pt idx="9555">
                  <c:v>0.98831236362459995</c:v>
                </c:pt>
                <c:pt idx="9556">
                  <c:v>0.98861354589460004</c:v>
                </c:pt>
                <c:pt idx="9557">
                  <c:v>0.98894912004470004</c:v>
                </c:pt>
                <c:pt idx="9558">
                  <c:v>0.98904997110369997</c:v>
                </c:pt>
                <c:pt idx="9559">
                  <c:v>0.98932629823679996</c:v>
                </c:pt>
                <c:pt idx="9560">
                  <c:v>0.98946595191959996</c:v>
                </c:pt>
                <c:pt idx="9561">
                  <c:v>0.98957711458209996</c:v>
                </c:pt>
                <c:pt idx="9562">
                  <c:v>0.98972576856609995</c:v>
                </c:pt>
                <c:pt idx="9563">
                  <c:v>0.98984169960019996</c:v>
                </c:pt>
                <c:pt idx="9564">
                  <c:v>0.98996531963349998</c:v>
                </c:pt>
                <c:pt idx="9565">
                  <c:v>0.99027913808820001</c:v>
                </c:pt>
                <c:pt idx="9566">
                  <c:v>0.99058455228810005</c:v>
                </c:pt>
                <c:pt idx="9567">
                  <c:v>0.99069780111310002</c:v>
                </c:pt>
                <c:pt idx="9568">
                  <c:v>0.99081635475160001</c:v>
                </c:pt>
                <c:pt idx="9569">
                  <c:v>0.99108541011810003</c:v>
                </c:pt>
                <c:pt idx="9570">
                  <c:v>0.9912683963776</c:v>
                </c:pt>
                <c:pt idx="9571">
                  <c:v>0.99138116836550005</c:v>
                </c:pt>
                <c:pt idx="9572">
                  <c:v>0.99149793386459995</c:v>
                </c:pt>
                <c:pt idx="9573">
                  <c:v>0.99175482988359998</c:v>
                </c:pt>
                <c:pt idx="9574">
                  <c:v>0.99209570884700005</c:v>
                </c:pt>
                <c:pt idx="9575">
                  <c:v>0.99227118492129995</c:v>
                </c:pt>
                <c:pt idx="9576">
                  <c:v>0.99238610267640004</c:v>
                </c:pt>
                <c:pt idx="9577">
                  <c:v>0.99250608682630004</c:v>
                </c:pt>
                <c:pt idx="9578">
                  <c:v>0.99263119697570001</c:v>
                </c:pt>
                <c:pt idx="9579">
                  <c:v>0.99271565675740003</c:v>
                </c:pt>
                <c:pt idx="9580">
                  <c:v>0.99283272027970004</c:v>
                </c:pt>
                <c:pt idx="9581">
                  <c:v>0.99295079708099998</c:v>
                </c:pt>
                <c:pt idx="9582">
                  <c:v>0.99306523799900004</c:v>
                </c:pt>
                <c:pt idx="9583">
                  <c:v>0.99317735433580001</c:v>
                </c:pt>
                <c:pt idx="9584">
                  <c:v>0.99350285530089999</c:v>
                </c:pt>
                <c:pt idx="9585">
                  <c:v>0.99381828308109998</c:v>
                </c:pt>
                <c:pt idx="9586">
                  <c:v>0.99396663904189997</c:v>
                </c:pt>
                <c:pt idx="9587">
                  <c:v>0.99404901266099999</c:v>
                </c:pt>
                <c:pt idx="9588">
                  <c:v>0.99413210153580001</c:v>
                </c:pt>
                <c:pt idx="9589">
                  <c:v>0.99424058198929999</c:v>
                </c:pt>
                <c:pt idx="9590">
                  <c:v>0.99439382553099998</c:v>
                </c:pt>
                <c:pt idx="9591">
                  <c:v>0.99456876516339998</c:v>
                </c:pt>
                <c:pt idx="9592">
                  <c:v>0.99489349126820004</c:v>
                </c:pt>
                <c:pt idx="9593">
                  <c:v>0.99507445096970004</c:v>
                </c:pt>
                <c:pt idx="9594">
                  <c:v>0.9953828454018</c:v>
                </c:pt>
                <c:pt idx="9595">
                  <c:v>0.99570518732070001</c:v>
                </c:pt>
                <c:pt idx="9596">
                  <c:v>0.99602085351939995</c:v>
                </c:pt>
                <c:pt idx="9597">
                  <c:v>0.99635809659959995</c:v>
                </c:pt>
                <c:pt idx="9598">
                  <c:v>0.99650824069980004</c:v>
                </c:pt>
                <c:pt idx="9599">
                  <c:v>0.9968131780624</c:v>
                </c:pt>
                <c:pt idx="9600">
                  <c:v>0.99689328670499999</c:v>
                </c:pt>
                <c:pt idx="9601">
                  <c:v>0.99697887897490001</c:v>
                </c:pt>
                <c:pt idx="9602">
                  <c:v>0.99706214666369997</c:v>
                </c:pt>
                <c:pt idx="9603">
                  <c:v>0.99714839458469995</c:v>
                </c:pt>
                <c:pt idx="9604">
                  <c:v>0.99724352359769997</c:v>
                </c:pt>
                <c:pt idx="9605">
                  <c:v>0.99732971191410003</c:v>
                </c:pt>
                <c:pt idx="9606">
                  <c:v>0.99741131067279998</c:v>
                </c:pt>
                <c:pt idx="9607">
                  <c:v>0.99749177694320001</c:v>
                </c:pt>
                <c:pt idx="9608">
                  <c:v>0.99760830402370004</c:v>
                </c:pt>
                <c:pt idx="9609">
                  <c:v>0.99777936935419997</c:v>
                </c:pt>
                <c:pt idx="9610">
                  <c:v>0.99810487031939998</c:v>
                </c:pt>
                <c:pt idx="9611">
                  <c:v>0.99841195344919997</c:v>
                </c:pt>
                <c:pt idx="9612">
                  <c:v>0.9985319375992</c:v>
                </c:pt>
                <c:pt idx="9613">
                  <c:v>0.99883389472960005</c:v>
                </c:pt>
                <c:pt idx="9614">
                  <c:v>0.99912476539609996</c:v>
                </c:pt>
                <c:pt idx="9615">
                  <c:v>0.99924033880230001</c:v>
                </c:pt>
                <c:pt idx="9616">
                  <c:v>0.99949187040330001</c:v>
                </c:pt>
                <c:pt idx="9617">
                  <c:v>0.99968922138210004</c:v>
                </c:pt>
                <c:pt idx="9618">
                  <c:v>1.0000213384629999</c:v>
                </c:pt>
                <c:pt idx="9619">
                  <c:v>1.000212669373</c:v>
                </c:pt>
                <c:pt idx="9620">
                  <c:v>1.0003031492229999</c:v>
                </c:pt>
                <c:pt idx="9621">
                  <c:v>1.0004600286480001</c:v>
                </c:pt>
                <c:pt idx="9622">
                  <c:v>1.0007677078249999</c:v>
                </c:pt>
                <c:pt idx="9623">
                  <c:v>1.0008864402769999</c:v>
                </c:pt>
                <c:pt idx="9624">
                  <c:v>1.0010178089140001</c:v>
                </c:pt>
                <c:pt idx="9625">
                  <c:v>1.001141190529</c:v>
                </c:pt>
                <c:pt idx="9626">
                  <c:v>1.001259803772</c:v>
                </c:pt>
                <c:pt idx="9627">
                  <c:v>1.001378536224</c:v>
                </c:pt>
                <c:pt idx="9628">
                  <c:v>1.0014926195139999</c:v>
                </c:pt>
                <c:pt idx="9629">
                  <c:v>1.0016460418699999</c:v>
                </c:pt>
                <c:pt idx="9630">
                  <c:v>1.0018210411070001</c:v>
                </c:pt>
                <c:pt idx="9631">
                  <c:v>1.002164959908</c:v>
                </c:pt>
                <c:pt idx="9632">
                  <c:v>1.0024683475489999</c:v>
                </c:pt>
                <c:pt idx="9633">
                  <c:v>1.002611398697</c:v>
                </c:pt>
                <c:pt idx="9634">
                  <c:v>1.002803325653</c:v>
                </c:pt>
                <c:pt idx="9635">
                  <c:v>1.003147721291</c:v>
                </c:pt>
                <c:pt idx="9636">
                  <c:v>1.0034637451170001</c:v>
                </c:pt>
                <c:pt idx="9637">
                  <c:v>1.0036206245420001</c:v>
                </c:pt>
                <c:pt idx="9638">
                  <c:v>1.003920435905</c:v>
                </c:pt>
                <c:pt idx="9639">
                  <c:v>1.0041476488109999</c:v>
                </c:pt>
                <c:pt idx="9640">
                  <c:v>1.004296898842</c:v>
                </c:pt>
                <c:pt idx="9641">
                  <c:v>1.004563808441</c:v>
                </c:pt>
                <c:pt idx="9642">
                  <c:v>1.0047020912169999</c:v>
                </c:pt>
                <c:pt idx="9643">
                  <c:v>1.0048205852509999</c:v>
                </c:pt>
                <c:pt idx="9644">
                  <c:v>1.0049704313279999</c:v>
                </c:pt>
                <c:pt idx="9645">
                  <c:v>1.005202054977</c:v>
                </c:pt>
                <c:pt idx="9646">
                  <c:v>1.005470395088</c:v>
                </c:pt>
                <c:pt idx="9647">
                  <c:v>1.0056499242779999</c:v>
                </c:pt>
                <c:pt idx="9648">
                  <c:v>1.005959749222</c:v>
                </c:pt>
                <c:pt idx="9649">
                  <c:v>1.006281495094</c:v>
                </c:pt>
                <c:pt idx="9650">
                  <c:v>1.006603121758</c:v>
                </c:pt>
                <c:pt idx="9651">
                  <c:v>1.0068198442459999</c:v>
                </c:pt>
                <c:pt idx="9652">
                  <c:v>1.0069305896759999</c:v>
                </c:pt>
                <c:pt idx="9653">
                  <c:v>1.0070484876629999</c:v>
                </c:pt>
                <c:pt idx="9654">
                  <c:v>1.007195353508</c:v>
                </c:pt>
                <c:pt idx="9655">
                  <c:v>1.007345199585</c:v>
                </c:pt>
                <c:pt idx="9656">
                  <c:v>1.007521629333</c:v>
                </c:pt>
                <c:pt idx="9657">
                  <c:v>1.0078502893450001</c:v>
                </c:pt>
                <c:pt idx="9658">
                  <c:v>1.007990479469</c:v>
                </c:pt>
                <c:pt idx="9659">
                  <c:v>1.00810277462</c:v>
                </c:pt>
                <c:pt idx="9660">
                  <c:v>1.0082557201389999</c:v>
                </c:pt>
                <c:pt idx="9661">
                  <c:v>1.008487343788</c:v>
                </c:pt>
                <c:pt idx="9662">
                  <c:v>1.008576989174</c:v>
                </c:pt>
                <c:pt idx="9663">
                  <c:v>1.0086928606029999</c:v>
                </c:pt>
                <c:pt idx="9664">
                  <c:v>1.0089142322539999</c:v>
                </c:pt>
                <c:pt idx="9665">
                  <c:v>1.0090032815929999</c:v>
                </c:pt>
                <c:pt idx="9666">
                  <c:v>1.0090928077700001</c:v>
                </c:pt>
                <c:pt idx="9667">
                  <c:v>1.009184837341</c:v>
                </c:pt>
                <c:pt idx="9668">
                  <c:v>1.0092715024950001</c:v>
                </c:pt>
                <c:pt idx="9669">
                  <c:v>1.0093970298770001</c:v>
                </c:pt>
                <c:pt idx="9670">
                  <c:v>1.0095194578169999</c:v>
                </c:pt>
                <c:pt idx="9671">
                  <c:v>1.0096359252930001</c:v>
                </c:pt>
                <c:pt idx="9672">
                  <c:v>1.0099517107010001</c:v>
                </c:pt>
                <c:pt idx="9673">
                  <c:v>1.0102699995040001</c:v>
                </c:pt>
                <c:pt idx="9674">
                  <c:v>1.0106055736540001</c:v>
                </c:pt>
                <c:pt idx="9675">
                  <c:v>1.010839939117</c:v>
                </c:pt>
                <c:pt idx="9676">
                  <c:v>1.011139273643</c:v>
                </c:pt>
                <c:pt idx="9677">
                  <c:v>1.0114793777469999</c:v>
                </c:pt>
                <c:pt idx="9678">
                  <c:v>1.0115568637850001</c:v>
                </c:pt>
                <c:pt idx="9679">
                  <c:v>1.0116686820980001</c:v>
                </c:pt>
                <c:pt idx="9680">
                  <c:v>1.011786580086</c:v>
                </c:pt>
                <c:pt idx="9681">
                  <c:v>1.012090206146</c:v>
                </c:pt>
                <c:pt idx="9682">
                  <c:v>1.0124080181120001</c:v>
                </c:pt>
                <c:pt idx="9683">
                  <c:v>1.012620210648</c:v>
                </c:pt>
                <c:pt idx="9684">
                  <c:v>1.0127714872360001</c:v>
                </c:pt>
                <c:pt idx="9685">
                  <c:v>1.0130009651180001</c:v>
                </c:pt>
                <c:pt idx="9686">
                  <c:v>1.013114690781</c:v>
                </c:pt>
                <c:pt idx="9687">
                  <c:v>1.013199090958</c:v>
                </c:pt>
                <c:pt idx="9688">
                  <c:v>1.0132937431339999</c:v>
                </c:pt>
                <c:pt idx="9689">
                  <c:v>1.0134700536729999</c:v>
                </c:pt>
                <c:pt idx="9690">
                  <c:v>1.0136193037029999</c:v>
                </c:pt>
                <c:pt idx="9691">
                  <c:v>1.01393020153</c:v>
                </c:pt>
                <c:pt idx="9692">
                  <c:v>1.014247298241</c:v>
                </c:pt>
                <c:pt idx="9693">
                  <c:v>1.014365315437</c:v>
                </c:pt>
                <c:pt idx="9694">
                  <c:v>1.0144735574720001</c:v>
                </c:pt>
                <c:pt idx="9695">
                  <c:v>1.014651894569</c:v>
                </c:pt>
                <c:pt idx="9696">
                  <c:v>1.0149786472319999</c:v>
                </c:pt>
                <c:pt idx="9697">
                  <c:v>1.0153056383129999</c:v>
                </c:pt>
                <c:pt idx="9698">
                  <c:v>1.015429854393</c:v>
                </c:pt>
                <c:pt idx="9699">
                  <c:v>1.0155911445620001</c:v>
                </c:pt>
                <c:pt idx="9700">
                  <c:v>1.0158084630969999</c:v>
                </c:pt>
                <c:pt idx="9701">
                  <c:v>1.016141414642</c:v>
                </c:pt>
                <c:pt idx="9702">
                  <c:v>1.0163245201110001</c:v>
                </c:pt>
                <c:pt idx="9703">
                  <c:v>1.0165132284159999</c:v>
                </c:pt>
                <c:pt idx="9704">
                  <c:v>1.016710639</c:v>
                </c:pt>
                <c:pt idx="9705">
                  <c:v>1.0168961286539999</c:v>
                </c:pt>
                <c:pt idx="9706">
                  <c:v>1.0172204971309999</c:v>
                </c:pt>
                <c:pt idx="9707">
                  <c:v>1.017567873001</c:v>
                </c:pt>
                <c:pt idx="9708">
                  <c:v>1.0177448987960001</c:v>
                </c:pt>
                <c:pt idx="9709">
                  <c:v>1.01797413826</c:v>
                </c:pt>
                <c:pt idx="9710">
                  <c:v>1.018312811852</c:v>
                </c:pt>
                <c:pt idx="9711">
                  <c:v>1.0184513330460001</c:v>
                </c:pt>
                <c:pt idx="9712">
                  <c:v>1.018604397774</c:v>
                </c:pt>
                <c:pt idx="9713">
                  <c:v>1.0187950134279999</c:v>
                </c:pt>
                <c:pt idx="9714">
                  <c:v>1.019069075584</c:v>
                </c:pt>
                <c:pt idx="9715">
                  <c:v>1.019211411476</c:v>
                </c:pt>
                <c:pt idx="9716">
                  <c:v>1.0193618536</c:v>
                </c:pt>
                <c:pt idx="9717">
                  <c:v>1.019538998604</c:v>
                </c:pt>
                <c:pt idx="9718">
                  <c:v>1.0196624994279999</c:v>
                </c:pt>
                <c:pt idx="9719">
                  <c:v>1.019989967346</c:v>
                </c:pt>
                <c:pt idx="9720">
                  <c:v>1.0203305482859999</c:v>
                </c:pt>
                <c:pt idx="9721">
                  <c:v>1.020627856255</c:v>
                </c:pt>
                <c:pt idx="9722">
                  <c:v>1.0209425687789999</c:v>
                </c:pt>
                <c:pt idx="9723">
                  <c:v>1.0212491750720001</c:v>
                </c:pt>
                <c:pt idx="9724">
                  <c:v>1.0214449167249999</c:v>
                </c:pt>
                <c:pt idx="9725">
                  <c:v>1.0215282440190001</c:v>
                </c:pt>
                <c:pt idx="9726">
                  <c:v>1.0216165781019999</c:v>
                </c:pt>
                <c:pt idx="9727">
                  <c:v>1.0217038393019999</c:v>
                </c:pt>
                <c:pt idx="9728">
                  <c:v>1.0217866897579999</c:v>
                </c:pt>
                <c:pt idx="9729">
                  <c:v>1.0218739509579999</c:v>
                </c:pt>
                <c:pt idx="9730">
                  <c:v>1.0219628810879999</c:v>
                </c:pt>
                <c:pt idx="9731">
                  <c:v>1.022050142288</c:v>
                </c:pt>
                <c:pt idx="9732">
                  <c:v>1.0221407413479999</c:v>
                </c:pt>
                <c:pt idx="9733">
                  <c:v>1.0222311019899999</c:v>
                </c:pt>
                <c:pt idx="9734">
                  <c:v>1.0224237442020001</c:v>
                </c:pt>
                <c:pt idx="9735">
                  <c:v>1.0227551460269999</c:v>
                </c:pt>
                <c:pt idx="9736">
                  <c:v>1.0229923725129999</c:v>
                </c:pt>
                <c:pt idx="9737">
                  <c:v>1.0230784416200001</c:v>
                </c:pt>
                <c:pt idx="9738">
                  <c:v>1.02315056324</c:v>
                </c:pt>
                <c:pt idx="9739">
                  <c:v>1.02323448658</c:v>
                </c:pt>
                <c:pt idx="9740">
                  <c:v>1.02355158329</c:v>
                </c:pt>
                <c:pt idx="9741">
                  <c:v>1.0238127708439999</c:v>
                </c:pt>
                <c:pt idx="9742">
                  <c:v>1.0239191055300001</c:v>
                </c:pt>
                <c:pt idx="9743">
                  <c:v>1.024101138115</c:v>
                </c:pt>
                <c:pt idx="9744">
                  <c:v>1.0244152545930001</c:v>
                </c:pt>
                <c:pt idx="9745">
                  <c:v>1.0247343778610001</c:v>
                </c:pt>
                <c:pt idx="9746">
                  <c:v>1.025059223175</c:v>
                </c:pt>
                <c:pt idx="9747">
                  <c:v>1.0252243280410001</c:v>
                </c:pt>
                <c:pt idx="9748">
                  <c:v>1.02539908886</c:v>
                </c:pt>
                <c:pt idx="9749">
                  <c:v>1.0255033969880001</c:v>
                </c:pt>
                <c:pt idx="9750">
                  <c:v>1.025846719742</c:v>
                </c:pt>
                <c:pt idx="9751">
                  <c:v>1.025933027267</c:v>
                </c:pt>
                <c:pt idx="9752">
                  <c:v>1.026025295258</c:v>
                </c:pt>
                <c:pt idx="9753">
                  <c:v>1.026119589806</c:v>
                </c:pt>
                <c:pt idx="9754">
                  <c:v>1.026243209839</c:v>
                </c:pt>
                <c:pt idx="9755">
                  <c:v>1.0265984535220001</c:v>
                </c:pt>
                <c:pt idx="9756">
                  <c:v>1.026955842972</c:v>
                </c:pt>
                <c:pt idx="9757">
                  <c:v>1.027148604393</c:v>
                </c:pt>
                <c:pt idx="9758">
                  <c:v>1.027333259583</c:v>
                </c:pt>
                <c:pt idx="9759">
                  <c:v>1.027668952942</c:v>
                </c:pt>
                <c:pt idx="9760">
                  <c:v>1.0278362035749999</c:v>
                </c:pt>
                <c:pt idx="9761">
                  <c:v>1.0281742811200001</c:v>
                </c:pt>
                <c:pt idx="9762">
                  <c:v>1.0283234119419999</c:v>
                </c:pt>
                <c:pt idx="9763">
                  <c:v>1.028441429138</c:v>
                </c:pt>
                <c:pt idx="9764">
                  <c:v>1.0287643671040001</c:v>
                </c:pt>
                <c:pt idx="9765">
                  <c:v>1.0289397239689999</c:v>
                </c:pt>
                <c:pt idx="9766">
                  <c:v>1.0292527675630001</c:v>
                </c:pt>
                <c:pt idx="9767">
                  <c:v>1.029449820518</c:v>
                </c:pt>
                <c:pt idx="9768">
                  <c:v>1.0295554399489999</c:v>
                </c:pt>
                <c:pt idx="9769">
                  <c:v>1.0297347307210001</c:v>
                </c:pt>
                <c:pt idx="9770">
                  <c:v>1.0298573970789999</c:v>
                </c:pt>
                <c:pt idx="9771">
                  <c:v>1.030213475227</c:v>
                </c:pt>
                <c:pt idx="9772">
                  <c:v>1.030331254005</c:v>
                </c:pt>
                <c:pt idx="9773">
                  <c:v>1.0304439067840001</c:v>
                </c:pt>
                <c:pt idx="9774">
                  <c:v>1.0305233001709999</c:v>
                </c:pt>
                <c:pt idx="9775">
                  <c:v>1.0306103229520001</c:v>
                </c:pt>
                <c:pt idx="9776">
                  <c:v>1.0306986570359999</c:v>
                </c:pt>
                <c:pt idx="9777">
                  <c:v>1.030785083771</c:v>
                </c:pt>
                <c:pt idx="9778">
                  <c:v>1.030910730362</c:v>
                </c:pt>
                <c:pt idx="9779">
                  <c:v>1.031248450279</c:v>
                </c:pt>
                <c:pt idx="9780">
                  <c:v>1.031558156013</c:v>
                </c:pt>
                <c:pt idx="9781">
                  <c:v>1.0318782329559999</c:v>
                </c:pt>
                <c:pt idx="9782">
                  <c:v>1.032190084457</c:v>
                </c:pt>
                <c:pt idx="9783">
                  <c:v>1.0322742462159999</c:v>
                </c:pt>
                <c:pt idx="9784">
                  <c:v>1.032354474068</c:v>
                </c:pt>
                <c:pt idx="9785">
                  <c:v>1.032441139221</c:v>
                </c:pt>
                <c:pt idx="9786">
                  <c:v>1.0325592756269999</c:v>
                </c:pt>
                <c:pt idx="9787">
                  <c:v>1.03273999691</c:v>
                </c:pt>
                <c:pt idx="9788">
                  <c:v>1.0330780744550001</c:v>
                </c:pt>
                <c:pt idx="9789">
                  <c:v>1.0332810878750001</c:v>
                </c:pt>
                <c:pt idx="9790">
                  <c:v>1.0336035490040001</c:v>
                </c:pt>
                <c:pt idx="9791">
                  <c:v>1.033756732941</c:v>
                </c:pt>
                <c:pt idx="9792">
                  <c:v>1.034104824066</c:v>
                </c:pt>
                <c:pt idx="9793">
                  <c:v>1.0341923236849999</c:v>
                </c:pt>
                <c:pt idx="9794">
                  <c:v>1.034281611443</c:v>
                </c:pt>
                <c:pt idx="9795">
                  <c:v>1.0343753099440001</c:v>
                </c:pt>
                <c:pt idx="9796">
                  <c:v>1.0344650745390001</c:v>
                </c:pt>
                <c:pt idx="9797">
                  <c:v>1.0348261594770001</c:v>
                </c:pt>
                <c:pt idx="9798">
                  <c:v>1.035163164139</c:v>
                </c:pt>
                <c:pt idx="9799">
                  <c:v>1.0353189706799999</c:v>
                </c:pt>
                <c:pt idx="9800">
                  <c:v>1.035424828529</c:v>
                </c:pt>
                <c:pt idx="9801">
                  <c:v>1.035762310028</c:v>
                </c:pt>
                <c:pt idx="9802">
                  <c:v>1.03600871563</c:v>
                </c:pt>
                <c:pt idx="9803">
                  <c:v>1.0363470315929999</c:v>
                </c:pt>
                <c:pt idx="9804">
                  <c:v>1.0366730689999999</c:v>
                </c:pt>
                <c:pt idx="9805">
                  <c:v>1.0368952751160001</c:v>
                </c:pt>
                <c:pt idx="9806">
                  <c:v>1.0370684862140001</c:v>
                </c:pt>
                <c:pt idx="9807">
                  <c:v>1.0373923778530001</c:v>
                </c:pt>
                <c:pt idx="9808">
                  <c:v>1.0375579595569999</c:v>
                </c:pt>
                <c:pt idx="9809">
                  <c:v>1.037676215172</c:v>
                </c:pt>
                <c:pt idx="9810">
                  <c:v>1.037993431091</c:v>
                </c:pt>
                <c:pt idx="9811">
                  <c:v>1.0381923913960001</c:v>
                </c:pt>
                <c:pt idx="9812">
                  <c:v>1.038452982903</c:v>
                </c:pt>
                <c:pt idx="9813">
                  <c:v>1.038602232933</c:v>
                </c:pt>
                <c:pt idx="9814">
                  <c:v>1.038952589035</c:v>
                </c:pt>
                <c:pt idx="9815">
                  <c:v>1.039093971252</c:v>
                </c:pt>
                <c:pt idx="9816">
                  <c:v>1.0394427776340001</c:v>
                </c:pt>
                <c:pt idx="9817">
                  <c:v>1.0396653413770001</c:v>
                </c:pt>
                <c:pt idx="9818">
                  <c:v>1.03981924057</c:v>
                </c:pt>
                <c:pt idx="9819">
                  <c:v>1.0399391651150001</c:v>
                </c:pt>
                <c:pt idx="9820">
                  <c:v>1.0400559902190001</c:v>
                </c:pt>
                <c:pt idx="9821">
                  <c:v>1.040174126625</c:v>
                </c:pt>
                <c:pt idx="9822">
                  <c:v>1.040407776833</c:v>
                </c:pt>
                <c:pt idx="9823">
                  <c:v>1.040740251541</c:v>
                </c:pt>
                <c:pt idx="9824">
                  <c:v>1.0408617258070001</c:v>
                </c:pt>
                <c:pt idx="9825">
                  <c:v>1.0409753322599999</c:v>
                </c:pt>
                <c:pt idx="9826">
                  <c:v>1.041120052338</c:v>
                </c:pt>
                <c:pt idx="9827">
                  <c:v>1.0413311719889999</c:v>
                </c:pt>
                <c:pt idx="9828">
                  <c:v>1.041666984558</c:v>
                </c:pt>
                <c:pt idx="9829">
                  <c:v>1.0419824123379999</c:v>
                </c:pt>
                <c:pt idx="9830">
                  <c:v>1.0421243906019999</c:v>
                </c:pt>
                <c:pt idx="9831">
                  <c:v>1.0423632860180001</c:v>
                </c:pt>
                <c:pt idx="9832">
                  <c:v>1.0427075624469999</c:v>
                </c:pt>
                <c:pt idx="9833">
                  <c:v>1.0428584814070001</c:v>
                </c:pt>
                <c:pt idx="9834">
                  <c:v>1.0431915521620001</c:v>
                </c:pt>
                <c:pt idx="9835">
                  <c:v>1.0433075428009999</c:v>
                </c:pt>
                <c:pt idx="9836">
                  <c:v>1.043596625328</c:v>
                </c:pt>
                <c:pt idx="9837">
                  <c:v>1.0439198017119999</c:v>
                </c:pt>
                <c:pt idx="9838">
                  <c:v>1.044242620468</c:v>
                </c:pt>
                <c:pt idx="9839">
                  <c:v>1.0443942546839999</c:v>
                </c:pt>
                <c:pt idx="9840">
                  <c:v>1.0447297096249999</c:v>
                </c:pt>
                <c:pt idx="9841">
                  <c:v>1.044915556908</c:v>
                </c:pt>
                <c:pt idx="9842">
                  <c:v>1.045063018799</c:v>
                </c:pt>
                <c:pt idx="9843">
                  <c:v>1.0452809333799999</c:v>
                </c:pt>
                <c:pt idx="9844">
                  <c:v>1.0456087589259999</c:v>
                </c:pt>
                <c:pt idx="9845">
                  <c:v>1.0458247661590001</c:v>
                </c:pt>
                <c:pt idx="9846">
                  <c:v>1.045946359634</c:v>
                </c:pt>
                <c:pt idx="9847">
                  <c:v>1.0462404489520001</c:v>
                </c:pt>
                <c:pt idx="9848">
                  <c:v>1.046357154846</c:v>
                </c:pt>
                <c:pt idx="9849">
                  <c:v>1.046473026276</c:v>
                </c:pt>
                <c:pt idx="9850">
                  <c:v>1.0465857982639999</c:v>
                </c:pt>
                <c:pt idx="9851">
                  <c:v>1.0469254255289999</c:v>
                </c:pt>
                <c:pt idx="9852">
                  <c:v>1.047242283821</c:v>
                </c:pt>
                <c:pt idx="9853">
                  <c:v>1.047498226166</c:v>
                </c:pt>
                <c:pt idx="9854">
                  <c:v>1.0476957559590001</c:v>
                </c:pt>
                <c:pt idx="9855">
                  <c:v>1.0478029251100001</c:v>
                </c:pt>
                <c:pt idx="9856">
                  <c:v>1.0479511022570001</c:v>
                </c:pt>
                <c:pt idx="9857">
                  <c:v>1.0482794046399999</c:v>
                </c:pt>
                <c:pt idx="9858">
                  <c:v>1.0486122369769999</c:v>
                </c:pt>
                <c:pt idx="9859">
                  <c:v>1.0489444732669999</c:v>
                </c:pt>
                <c:pt idx="9860">
                  <c:v>1.049101233482</c:v>
                </c:pt>
                <c:pt idx="9861">
                  <c:v>1.0494307279590001</c:v>
                </c:pt>
                <c:pt idx="9862">
                  <c:v>1.0497640371320001</c:v>
                </c:pt>
                <c:pt idx="9863">
                  <c:v>1.0501157045359999</c:v>
                </c:pt>
                <c:pt idx="9864">
                  <c:v>1.0504076480869999</c:v>
                </c:pt>
                <c:pt idx="9865">
                  <c:v>1.050594568253</c:v>
                </c:pt>
                <c:pt idx="9866">
                  <c:v>1.050715923309</c:v>
                </c:pt>
                <c:pt idx="9867">
                  <c:v>1.050968647003</c:v>
                </c:pt>
                <c:pt idx="9868">
                  <c:v>1.051126718521</c:v>
                </c:pt>
                <c:pt idx="9869">
                  <c:v>1.0514632463460001</c:v>
                </c:pt>
                <c:pt idx="9870">
                  <c:v>1.051811933517</c:v>
                </c:pt>
                <c:pt idx="9871">
                  <c:v>1.051965236664</c:v>
                </c:pt>
                <c:pt idx="9872">
                  <c:v>1.0522754192349999</c:v>
                </c:pt>
                <c:pt idx="9873">
                  <c:v>1.052610397339</c:v>
                </c:pt>
                <c:pt idx="9874">
                  <c:v>1.052844166756</c:v>
                </c:pt>
                <c:pt idx="9875">
                  <c:v>1.05296599865</c:v>
                </c:pt>
                <c:pt idx="9876">
                  <c:v>1.0530896186830001</c:v>
                </c:pt>
                <c:pt idx="9877">
                  <c:v>1.0534106492999999</c:v>
                </c:pt>
                <c:pt idx="9878">
                  <c:v>1.053642868996</c:v>
                </c:pt>
                <c:pt idx="9879">
                  <c:v>1.053867816925</c:v>
                </c:pt>
                <c:pt idx="9880">
                  <c:v>1.054176449776</c:v>
                </c:pt>
                <c:pt idx="9881">
                  <c:v>1.0545206069949999</c:v>
                </c:pt>
                <c:pt idx="9882">
                  <c:v>1.054870724678</c:v>
                </c:pt>
                <c:pt idx="9883">
                  <c:v>1.0551239252089999</c:v>
                </c:pt>
                <c:pt idx="9884">
                  <c:v>1.0552703142169999</c:v>
                </c:pt>
                <c:pt idx="9885">
                  <c:v>1.05558359623</c:v>
                </c:pt>
                <c:pt idx="9886">
                  <c:v>1.055665850639</c:v>
                </c:pt>
                <c:pt idx="9887">
                  <c:v>1.0558604002</c:v>
                </c:pt>
                <c:pt idx="9888">
                  <c:v>1.0561612844470001</c:v>
                </c:pt>
                <c:pt idx="9889">
                  <c:v>1.0563673973079999</c:v>
                </c:pt>
                <c:pt idx="9890">
                  <c:v>1.0566731691360001</c:v>
                </c:pt>
                <c:pt idx="9891">
                  <c:v>1.056995630264</c:v>
                </c:pt>
                <c:pt idx="9892">
                  <c:v>1.0573283433909999</c:v>
                </c:pt>
                <c:pt idx="9893">
                  <c:v>1.057485342026</c:v>
                </c:pt>
                <c:pt idx="9894">
                  <c:v>1.057827353477</c:v>
                </c:pt>
                <c:pt idx="9895">
                  <c:v>1.058076620102</c:v>
                </c:pt>
                <c:pt idx="9896">
                  <c:v>1.058455705643</c:v>
                </c:pt>
                <c:pt idx="9897">
                  <c:v>1.058762788773</c:v>
                </c:pt>
                <c:pt idx="9898">
                  <c:v>1.0588766336440001</c:v>
                </c:pt>
                <c:pt idx="9899">
                  <c:v>1.0589653253560001</c:v>
                </c:pt>
                <c:pt idx="9900">
                  <c:v>1.059086561203</c:v>
                </c:pt>
                <c:pt idx="9901">
                  <c:v>1.0592192411420001</c:v>
                </c:pt>
                <c:pt idx="9902">
                  <c:v>1.059402108192</c:v>
                </c:pt>
                <c:pt idx="9903">
                  <c:v>1.0597304105759999</c:v>
                </c:pt>
                <c:pt idx="9904">
                  <c:v>1.060048222542</c:v>
                </c:pt>
                <c:pt idx="9905">
                  <c:v>1.060397028923</c:v>
                </c:pt>
                <c:pt idx="9906">
                  <c:v>1.060667872429</c:v>
                </c:pt>
                <c:pt idx="9907">
                  <c:v>1.0607843399050001</c:v>
                </c:pt>
                <c:pt idx="9908">
                  <c:v>1.060866832733</c:v>
                </c:pt>
                <c:pt idx="9909">
                  <c:v>1.0611662864689999</c:v>
                </c:pt>
                <c:pt idx="9910">
                  <c:v>1.0612843036649999</c:v>
                </c:pt>
                <c:pt idx="9911">
                  <c:v>1.061376810074</c:v>
                </c:pt>
                <c:pt idx="9912">
                  <c:v>1.0616791248320001</c:v>
                </c:pt>
                <c:pt idx="9913">
                  <c:v>1.0617640018459999</c:v>
                </c:pt>
                <c:pt idx="9914">
                  <c:v>1.0618475675579999</c:v>
                </c:pt>
                <c:pt idx="9915">
                  <c:v>1.061933159828</c:v>
                </c:pt>
                <c:pt idx="9916">
                  <c:v>1.0620129108430001</c:v>
                </c:pt>
                <c:pt idx="9917">
                  <c:v>1.062144398689</c:v>
                </c:pt>
                <c:pt idx="9918">
                  <c:v>1.0622665882110001</c:v>
                </c:pt>
                <c:pt idx="9919">
                  <c:v>1.062588214874</c:v>
                </c:pt>
                <c:pt idx="9920">
                  <c:v>1.0627865791319999</c:v>
                </c:pt>
                <c:pt idx="9921">
                  <c:v>1.063133835793</c:v>
                </c:pt>
                <c:pt idx="9922">
                  <c:v>1.06322312355</c:v>
                </c:pt>
                <c:pt idx="9923">
                  <c:v>1.0633145570760001</c:v>
                </c:pt>
                <c:pt idx="9924">
                  <c:v>1.0634161233899999</c:v>
                </c:pt>
                <c:pt idx="9925">
                  <c:v>1.063505411148</c:v>
                </c:pt>
                <c:pt idx="9926">
                  <c:v>1.0635937452319999</c:v>
                </c:pt>
                <c:pt idx="9927">
                  <c:v>1.0636782646180001</c:v>
                </c:pt>
                <c:pt idx="9928">
                  <c:v>1.063766121864</c:v>
                </c:pt>
                <c:pt idx="9929">
                  <c:v>1.063846468925</c:v>
                </c:pt>
                <c:pt idx="9930">
                  <c:v>1.063924789429</c:v>
                </c:pt>
                <c:pt idx="9931">
                  <c:v>1.06416785717</c:v>
                </c:pt>
                <c:pt idx="9932">
                  <c:v>1.0643759965899999</c:v>
                </c:pt>
                <c:pt idx="9933">
                  <c:v>1.06454885006</c:v>
                </c:pt>
                <c:pt idx="9934">
                  <c:v>1.06485581398</c:v>
                </c:pt>
                <c:pt idx="9935">
                  <c:v>1.065156579018</c:v>
                </c:pt>
                <c:pt idx="9936">
                  <c:v>1.0652976036070001</c:v>
                </c:pt>
                <c:pt idx="9937">
                  <c:v>1.0654388666150001</c:v>
                </c:pt>
                <c:pt idx="9938">
                  <c:v>1.065569877625</c:v>
                </c:pt>
                <c:pt idx="9939">
                  <c:v>1.0657241344449999</c:v>
                </c:pt>
                <c:pt idx="9940">
                  <c:v>1.0658514499659999</c:v>
                </c:pt>
                <c:pt idx="9941">
                  <c:v>1.065963149071</c:v>
                </c:pt>
                <c:pt idx="9942">
                  <c:v>1.0660763978959999</c:v>
                </c:pt>
                <c:pt idx="9943">
                  <c:v>1.0663763284679999</c:v>
                </c:pt>
                <c:pt idx="9944">
                  <c:v>1.0665967464449999</c:v>
                </c:pt>
                <c:pt idx="9945">
                  <c:v>1.0667181015010001</c:v>
                </c:pt>
                <c:pt idx="9946">
                  <c:v>1.066828966141</c:v>
                </c:pt>
                <c:pt idx="9947">
                  <c:v>1.067029714584</c:v>
                </c:pt>
                <c:pt idx="9948">
                  <c:v>1.067363619804</c:v>
                </c:pt>
                <c:pt idx="9949">
                  <c:v>1.0677100420000001</c:v>
                </c:pt>
                <c:pt idx="9950">
                  <c:v>1.0679745674129999</c:v>
                </c:pt>
                <c:pt idx="9951">
                  <c:v>1.0681281089779999</c:v>
                </c:pt>
                <c:pt idx="9952">
                  <c:v>1.0684961080549999</c:v>
                </c:pt>
                <c:pt idx="9953">
                  <c:v>1.0685786008830001</c:v>
                </c:pt>
                <c:pt idx="9954">
                  <c:v>1.068659305573</c:v>
                </c:pt>
                <c:pt idx="9955">
                  <c:v>1.0687661170959999</c:v>
                </c:pt>
                <c:pt idx="9956">
                  <c:v>1.0691272020339999</c:v>
                </c:pt>
                <c:pt idx="9957">
                  <c:v>1.0694547891620001</c:v>
                </c:pt>
                <c:pt idx="9958">
                  <c:v>1.069764137268</c:v>
                </c:pt>
                <c:pt idx="9959">
                  <c:v>1.0700891017909999</c:v>
                </c:pt>
                <c:pt idx="9960">
                  <c:v>1.0704393386840001</c:v>
                </c:pt>
                <c:pt idx="9961">
                  <c:v>1.0707271099090001</c:v>
                </c:pt>
                <c:pt idx="9962">
                  <c:v>1.070949196815</c:v>
                </c:pt>
                <c:pt idx="9963">
                  <c:v>1.0710625648500001</c:v>
                </c:pt>
                <c:pt idx="9964">
                  <c:v>1.071207284927</c:v>
                </c:pt>
                <c:pt idx="9965">
                  <c:v>1.0714970827100001</c:v>
                </c:pt>
                <c:pt idx="9966">
                  <c:v>1.0718353986739999</c:v>
                </c:pt>
                <c:pt idx="9967">
                  <c:v>1.0720273256299999</c:v>
                </c:pt>
                <c:pt idx="9968">
                  <c:v>1.072138547897</c:v>
                </c:pt>
                <c:pt idx="9969">
                  <c:v>1.072282195091</c:v>
                </c:pt>
                <c:pt idx="9970">
                  <c:v>1.072433114052</c:v>
                </c:pt>
                <c:pt idx="9971">
                  <c:v>1.0727645158770001</c:v>
                </c:pt>
                <c:pt idx="9972">
                  <c:v>1.073081731796</c:v>
                </c:pt>
                <c:pt idx="9973">
                  <c:v>1.0733354091639999</c:v>
                </c:pt>
                <c:pt idx="9974">
                  <c:v>1.073488593102</c:v>
                </c:pt>
                <c:pt idx="9975">
                  <c:v>1.073644042015</c:v>
                </c:pt>
                <c:pt idx="9976">
                  <c:v>1.0737597942349999</c:v>
                </c:pt>
                <c:pt idx="9977">
                  <c:v>1.073938012123</c:v>
                </c:pt>
                <c:pt idx="9978">
                  <c:v>1.0742394924159999</c:v>
                </c:pt>
                <c:pt idx="9979">
                  <c:v>1.0743235349660001</c:v>
                </c:pt>
                <c:pt idx="9980">
                  <c:v>1.07442855835</c:v>
                </c:pt>
                <c:pt idx="9981">
                  <c:v>1.074507474899</c:v>
                </c:pt>
                <c:pt idx="9982">
                  <c:v>1.0746151208879999</c:v>
                </c:pt>
                <c:pt idx="9983">
                  <c:v>1.0747641324999999</c:v>
                </c:pt>
                <c:pt idx="9984">
                  <c:v>1.0750670433039999</c:v>
                </c:pt>
                <c:pt idx="9985">
                  <c:v>1.075375795364</c:v>
                </c:pt>
                <c:pt idx="9986">
                  <c:v>1.0755226612090001</c:v>
                </c:pt>
                <c:pt idx="9987">
                  <c:v>1.0758819580079999</c:v>
                </c:pt>
                <c:pt idx="9988">
                  <c:v>1.0760067701339999</c:v>
                </c:pt>
                <c:pt idx="9989">
                  <c:v>1.0761260986329999</c:v>
                </c:pt>
                <c:pt idx="9990">
                  <c:v>1.076241493225</c:v>
                </c:pt>
                <c:pt idx="9991">
                  <c:v>1.0763664245610001</c:v>
                </c:pt>
                <c:pt idx="9992">
                  <c:v>1.0764842033390001</c:v>
                </c:pt>
                <c:pt idx="9993">
                  <c:v>1.0768027305600001</c:v>
                </c:pt>
                <c:pt idx="9994">
                  <c:v>1.0770841836930001</c:v>
                </c:pt>
                <c:pt idx="9995">
                  <c:v>1.0772074460979999</c:v>
                </c:pt>
                <c:pt idx="9996">
                  <c:v>1.077352643013</c:v>
                </c:pt>
                <c:pt idx="9997">
                  <c:v>1.077687501907</c:v>
                </c:pt>
                <c:pt idx="9998">
                  <c:v>1.077922940254</c:v>
                </c:pt>
                <c:pt idx="9999">
                  <c:v>1.078014135361</c:v>
                </c:pt>
                <c:pt idx="10000">
                  <c:v>1.0781083106989999</c:v>
                </c:pt>
                <c:pt idx="10001">
                  <c:v>1.0782012939450001</c:v>
                </c:pt>
                <c:pt idx="10002">
                  <c:v>1.078298330307</c:v>
                </c:pt>
                <c:pt idx="10003">
                  <c:v>1.0783861875530001</c:v>
                </c:pt>
                <c:pt idx="10004">
                  <c:v>1.078569769859</c:v>
                </c:pt>
                <c:pt idx="10005">
                  <c:v>1.078899502754</c:v>
                </c:pt>
                <c:pt idx="10006">
                  <c:v>1.079211354256</c:v>
                </c:pt>
                <c:pt idx="10007">
                  <c:v>1.0795352458950001</c:v>
                </c:pt>
                <c:pt idx="10008">
                  <c:v>1.0796768665309999</c:v>
                </c:pt>
                <c:pt idx="10009">
                  <c:v>1.0797855854030001</c:v>
                </c:pt>
                <c:pt idx="10010">
                  <c:v>1.0798579454420001</c:v>
                </c:pt>
                <c:pt idx="10011">
                  <c:v>1.079998731613</c:v>
                </c:pt>
                <c:pt idx="10012">
                  <c:v>1.0802401304239999</c:v>
                </c:pt>
                <c:pt idx="10013">
                  <c:v>1.080327749252</c:v>
                </c:pt>
                <c:pt idx="10014">
                  <c:v>1.0804152488709999</c:v>
                </c:pt>
                <c:pt idx="10015">
                  <c:v>1.08055305481</c:v>
                </c:pt>
                <c:pt idx="10016">
                  <c:v>1.0807001590730001</c:v>
                </c:pt>
                <c:pt idx="10017">
                  <c:v>1.0808143615720001</c:v>
                </c:pt>
                <c:pt idx="10018">
                  <c:v>1.080989122391</c:v>
                </c:pt>
                <c:pt idx="10019">
                  <c:v>1.0812336206440001</c:v>
                </c:pt>
                <c:pt idx="10020">
                  <c:v>1.081385374069</c:v>
                </c:pt>
                <c:pt idx="10021">
                  <c:v>1.0817178487779999</c:v>
                </c:pt>
                <c:pt idx="10022">
                  <c:v>1.081872701645</c:v>
                </c:pt>
                <c:pt idx="10023">
                  <c:v>1.0820300579069999</c:v>
                </c:pt>
                <c:pt idx="10024">
                  <c:v>1.082354784012</c:v>
                </c:pt>
                <c:pt idx="10025">
                  <c:v>1.082616209984</c:v>
                </c:pt>
                <c:pt idx="10026">
                  <c:v>1.082697272301</c:v>
                </c:pt>
                <c:pt idx="10027">
                  <c:v>1.0827807188030001</c:v>
                </c:pt>
                <c:pt idx="10028">
                  <c:v>1.0828983783720001</c:v>
                </c:pt>
                <c:pt idx="10029">
                  <c:v>1.083006978035</c:v>
                </c:pt>
                <c:pt idx="10030">
                  <c:v>1.0831878185270001</c:v>
                </c:pt>
                <c:pt idx="10031">
                  <c:v>1.083341002464</c:v>
                </c:pt>
                <c:pt idx="10032">
                  <c:v>1.0835294723510001</c:v>
                </c:pt>
                <c:pt idx="10033">
                  <c:v>1.0836465358730001</c:v>
                </c:pt>
                <c:pt idx="10034">
                  <c:v>1.0837622880940001</c:v>
                </c:pt>
                <c:pt idx="10035">
                  <c:v>1.083871245384</c:v>
                </c:pt>
                <c:pt idx="10036">
                  <c:v>1.084136962891</c:v>
                </c:pt>
                <c:pt idx="10037">
                  <c:v>1.08446931839</c:v>
                </c:pt>
                <c:pt idx="10038">
                  <c:v>1.0846120119089999</c:v>
                </c:pt>
                <c:pt idx="10039">
                  <c:v>1.0849430561069999</c:v>
                </c:pt>
                <c:pt idx="10040">
                  <c:v>1.0851209163669999</c:v>
                </c:pt>
                <c:pt idx="10041">
                  <c:v>1.0852099657059999</c:v>
                </c:pt>
                <c:pt idx="10042">
                  <c:v>1.0852867364879999</c:v>
                </c:pt>
                <c:pt idx="10043">
                  <c:v>1.0854009389879999</c:v>
                </c:pt>
                <c:pt idx="10044">
                  <c:v>1.0857408046720001</c:v>
                </c:pt>
                <c:pt idx="10045">
                  <c:v>1.0860764980319999</c:v>
                </c:pt>
                <c:pt idx="10046">
                  <c:v>1.0864028930659999</c:v>
                </c:pt>
                <c:pt idx="10047">
                  <c:v>1.08655667305</c:v>
                </c:pt>
                <c:pt idx="10048">
                  <c:v>1.0868169069289999</c:v>
                </c:pt>
                <c:pt idx="10049">
                  <c:v>1.086998462677</c:v>
                </c:pt>
                <c:pt idx="10050">
                  <c:v>1.0873372554780001</c:v>
                </c:pt>
                <c:pt idx="10051">
                  <c:v>1.0875241756439999</c:v>
                </c:pt>
                <c:pt idx="10052">
                  <c:v>1.087722063065</c:v>
                </c:pt>
                <c:pt idx="10053">
                  <c:v>1.0878754854199999</c:v>
                </c:pt>
                <c:pt idx="10054">
                  <c:v>1.087988138199</c:v>
                </c:pt>
                <c:pt idx="10055">
                  <c:v>1.088109731674</c:v>
                </c:pt>
                <c:pt idx="10056">
                  <c:v>1.0882294178009999</c:v>
                </c:pt>
                <c:pt idx="10057">
                  <c:v>1.088383555412</c:v>
                </c:pt>
                <c:pt idx="10058">
                  <c:v>1.088563799858</c:v>
                </c:pt>
                <c:pt idx="10059">
                  <c:v>1.088800787926</c:v>
                </c:pt>
                <c:pt idx="10060">
                  <c:v>1.089116573334</c:v>
                </c:pt>
                <c:pt idx="10061">
                  <c:v>1.08922457695</c:v>
                </c:pt>
                <c:pt idx="10062">
                  <c:v>1.089387774467</c:v>
                </c:pt>
                <c:pt idx="10063">
                  <c:v>1.0896967649460001</c:v>
                </c:pt>
                <c:pt idx="10064">
                  <c:v>1.0900369882580001</c:v>
                </c:pt>
                <c:pt idx="10065">
                  <c:v>1.090189933777</c:v>
                </c:pt>
                <c:pt idx="10066">
                  <c:v>1.090307831764</c:v>
                </c:pt>
                <c:pt idx="10067">
                  <c:v>1.09041762352</c:v>
                </c:pt>
                <c:pt idx="10068">
                  <c:v>1.090747833252</c:v>
                </c:pt>
                <c:pt idx="10069">
                  <c:v>1.0910283327100001</c:v>
                </c:pt>
                <c:pt idx="10070">
                  <c:v>1.0913581848139999</c:v>
                </c:pt>
                <c:pt idx="10071">
                  <c:v>1.0916968584060001</c:v>
                </c:pt>
                <c:pt idx="10072">
                  <c:v>1.09185385704</c:v>
                </c:pt>
                <c:pt idx="10073">
                  <c:v>1.091966748238</c:v>
                </c:pt>
                <c:pt idx="10074">
                  <c:v>1.0920529365539999</c:v>
                </c:pt>
                <c:pt idx="10075">
                  <c:v>1.0921416282650001</c:v>
                </c:pt>
                <c:pt idx="10076">
                  <c:v>1.092230200768</c:v>
                </c:pt>
                <c:pt idx="10077">
                  <c:v>1.0923129320139999</c:v>
                </c:pt>
                <c:pt idx="10078">
                  <c:v>1.0924284458160001</c:v>
                </c:pt>
                <c:pt idx="10079">
                  <c:v>1.092694759369</c:v>
                </c:pt>
                <c:pt idx="10080">
                  <c:v>1.093010544777</c:v>
                </c:pt>
                <c:pt idx="10081">
                  <c:v>1.0933285951609999</c:v>
                </c:pt>
                <c:pt idx="10082">
                  <c:v>1.0936386585240001</c:v>
                </c:pt>
                <c:pt idx="10083">
                  <c:v>1.0937836170199999</c:v>
                </c:pt>
                <c:pt idx="10084">
                  <c:v>1.094069004059</c:v>
                </c:pt>
                <c:pt idx="10085">
                  <c:v>1.0944142341609999</c:v>
                </c:pt>
                <c:pt idx="10086">
                  <c:v>1.094559907913</c:v>
                </c:pt>
                <c:pt idx="10087">
                  <c:v>1.09471809864</c:v>
                </c:pt>
                <c:pt idx="10088">
                  <c:v>1.094942808151</c:v>
                </c:pt>
                <c:pt idx="10089">
                  <c:v>1.095252990723</c:v>
                </c:pt>
                <c:pt idx="10090">
                  <c:v>1.095612406731</c:v>
                </c:pt>
                <c:pt idx="10091">
                  <c:v>1.0959187746050001</c:v>
                </c:pt>
                <c:pt idx="10092">
                  <c:v>1.096005678177</c:v>
                </c:pt>
                <c:pt idx="10093">
                  <c:v>1.0960932970049999</c:v>
                </c:pt>
                <c:pt idx="10094">
                  <c:v>1.096179962158</c:v>
                </c:pt>
                <c:pt idx="10095">
                  <c:v>1.0962988138200001</c:v>
                </c:pt>
                <c:pt idx="10096">
                  <c:v>1.096619486809</c:v>
                </c:pt>
                <c:pt idx="10097">
                  <c:v>1.0966986417769999</c:v>
                </c:pt>
                <c:pt idx="10098">
                  <c:v>1.096819877625</c:v>
                </c:pt>
                <c:pt idx="10099">
                  <c:v>1.096898794174</c:v>
                </c:pt>
                <c:pt idx="10100">
                  <c:v>1.0969781875610001</c:v>
                </c:pt>
                <c:pt idx="10101">
                  <c:v>1.0971343517300001</c:v>
                </c:pt>
                <c:pt idx="10102">
                  <c:v>1.0972774028779999</c:v>
                </c:pt>
                <c:pt idx="10103">
                  <c:v>1.097484469414</c:v>
                </c:pt>
                <c:pt idx="10104">
                  <c:v>1.0978013277050001</c:v>
                </c:pt>
                <c:pt idx="10105">
                  <c:v>1.098112344742</c:v>
                </c:pt>
                <c:pt idx="10106">
                  <c:v>1.0984102487559999</c:v>
                </c:pt>
                <c:pt idx="10107">
                  <c:v>1.098556995392</c:v>
                </c:pt>
                <c:pt idx="10108">
                  <c:v>1.0988345146180001</c:v>
                </c:pt>
                <c:pt idx="10109">
                  <c:v>1.0989446640010001</c:v>
                </c:pt>
                <c:pt idx="10110">
                  <c:v>1.0990327596659999</c:v>
                </c:pt>
                <c:pt idx="10111">
                  <c:v>1.0992228984829999</c:v>
                </c:pt>
                <c:pt idx="10112">
                  <c:v>1.099395632744</c:v>
                </c:pt>
                <c:pt idx="10113">
                  <c:v>1.099722623825</c:v>
                </c:pt>
                <c:pt idx="10114">
                  <c:v>1.100013136864</c:v>
                </c:pt>
                <c:pt idx="10115">
                  <c:v>1.1001589298250001</c:v>
                </c:pt>
                <c:pt idx="10116">
                  <c:v>1.100313782692</c:v>
                </c:pt>
                <c:pt idx="10117">
                  <c:v>1.100403666496</c:v>
                </c:pt>
                <c:pt idx="10118">
                  <c:v>1.1007390022279999</c:v>
                </c:pt>
                <c:pt idx="10119">
                  <c:v>1.1008646488189999</c:v>
                </c:pt>
                <c:pt idx="10120">
                  <c:v>1.1009900569919999</c:v>
                </c:pt>
                <c:pt idx="10121">
                  <c:v>1.1011514663699999</c:v>
                </c:pt>
                <c:pt idx="10122">
                  <c:v>1.101299166679</c:v>
                </c:pt>
                <c:pt idx="10123">
                  <c:v>1.1014178991320001</c:v>
                </c:pt>
                <c:pt idx="10124">
                  <c:v>1.1015360355379999</c:v>
                </c:pt>
                <c:pt idx="10125">
                  <c:v>1.101658582687</c:v>
                </c:pt>
                <c:pt idx="10126">
                  <c:v>1.101768493652</c:v>
                </c:pt>
                <c:pt idx="10127">
                  <c:v>1.1019067764279999</c:v>
                </c:pt>
                <c:pt idx="10128">
                  <c:v>1.1022220849990001</c:v>
                </c:pt>
                <c:pt idx="10129">
                  <c:v>1.1025331020360001</c:v>
                </c:pt>
                <c:pt idx="10130">
                  <c:v>1.102862715721</c:v>
                </c:pt>
                <c:pt idx="10131">
                  <c:v>1.103191971779</c:v>
                </c:pt>
                <c:pt idx="10132">
                  <c:v>1.1035230159760001</c:v>
                </c:pt>
                <c:pt idx="10133">
                  <c:v>1.1038490533830001</c:v>
                </c:pt>
                <c:pt idx="10134">
                  <c:v>1.1042040586470001</c:v>
                </c:pt>
                <c:pt idx="10135">
                  <c:v>1.1045546531679999</c:v>
                </c:pt>
                <c:pt idx="10136">
                  <c:v>1.104718923569</c:v>
                </c:pt>
                <c:pt idx="10137">
                  <c:v>1.1048092842099999</c:v>
                </c:pt>
                <c:pt idx="10138">
                  <c:v>1.104897618294</c:v>
                </c:pt>
                <c:pt idx="10139">
                  <c:v>1.1049910783770001</c:v>
                </c:pt>
                <c:pt idx="10140">
                  <c:v>1.105073928833</c:v>
                </c:pt>
                <c:pt idx="10141">
                  <c:v>1.1051532030110001</c:v>
                </c:pt>
                <c:pt idx="10142">
                  <c:v>1.1053024530410001</c:v>
                </c:pt>
                <c:pt idx="10143">
                  <c:v>1.105634331703</c:v>
                </c:pt>
                <c:pt idx="10144">
                  <c:v>1.1057897806170001</c:v>
                </c:pt>
                <c:pt idx="10145">
                  <c:v>1.1058702468870001</c:v>
                </c:pt>
                <c:pt idx="10146">
                  <c:v>1.105950713158</c:v>
                </c:pt>
                <c:pt idx="10147">
                  <c:v>1.1060636043550001</c:v>
                </c:pt>
                <c:pt idx="10148">
                  <c:v>1.1061733961110001</c:v>
                </c:pt>
                <c:pt idx="10149">
                  <c:v>1.1062951087949999</c:v>
                </c:pt>
                <c:pt idx="10150">
                  <c:v>1.1064134836199999</c:v>
                </c:pt>
                <c:pt idx="10151">
                  <c:v>1.1065223217010001</c:v>
                </c:pt>
                <c:pt idx="10152">
                  <c:v>1.10674893856</c:v>
                </c:pt>
                <c:pt idx="10153">
                  <c:v>1.1069558858869999</c:v>
                </c:pt>
                <c:pt idx="10154">
                  <c:v>1.10706782341</c:v>
                </c:pt>
                <c:pt idx="10155">
                  <c:v>1.1072115898129999</c:v>
                </c:pt>
                <c:pt idx="10156">
                  <c:v>1.1073246002199999</c:v>
                </c:pt>
                <c:pt idx="10157">
                  <c:v>1.1074762344360001</c:v>
                </c:pt>
                <c:pt idx="10158">
                  <c:v>1.107776641846</c:v>
                </c:pt>
                <c:pt idx="10159">
                  <c:v>1.108007669449</c:v>
                </c:pt>
                <c:pt idx="10160">
                  <c:v>1.1083363294599999</c:v>
                </c:pt>
                <c:pt idx="10161">
                  <c:v>1.1084904670719999</c:v>
                </c:pt>
                <c:pt idx="10162">
                  <c:v>1.108570218086</c:v>
                </c:pt>
                <c:pt idx="10163">
                  <c:v>1.108650445938</c:v>
                </c:pt>
                <c:pt idx="10164">
                  <c:v>1.1087716817860001</c:v>
                </c:pt>
                <c:pt idx="10165">
                  <c:v>1.1088511943820001</c:v>
                </c:pt>
                <c:pt idx="10166">
                  <c:v>1.1089619398120001</c:v>
                </c:pt>
                <c:pt idx="10167">
                  <c:v>1.109185814857</c:v>
                </c:pt>
                <c:pt idx="10168">
                  <c:v>1.109275817871</c:v>
                </c:pt>
                <c:pt idx="10169">
                  <c:v>1.109513640404</c:v>
                </c:pt>
                <c:pt idx="10170">
                  <c:v>1.1097530126570001</c:v>
                </c:pt>
                <c:pt idx="10171">
                  <c:v>1.1100704669949999</c:v>
                </c:pt>
                <c:pt idx="10172">
                  <c:v>1.1103748083110001</c:v>
                </c:pt>
                <c:pt idx="10173">
                  <c:v>1.110622048378</c:v>
                </c:pt>
                <c:pt idx="10174">
                  <c:v>1.110726594925</c:v>
                </c:pt>
                <c:pt idx="10175">
                  <c:v>1.1108349561690001</c:v>
                </c:pt>
                <c:pt idx="10176">
                  <c:v>1.111045002937</c:v>
                </c:pt>
                <c:pt idx="10177">
                  <c:v>1.111382246017</c:v>
                </c:pt>
                <c:pt idx="10178">
                  <c:v>1.1116949319839999</c:v>
                </c:pt>
                <c:pt idx="10179">
                  <c:v>1.1119118928909999</c:v>
                </c:pt>
                <c:pt idx="10180">
                  <c:v>1.112233042717</c:v>
                </c:pt>
                <c:pt idx="10181">
                  <c:v>1.112376451492</c:v>
                </c:pt>
                <c:pt idx="10182">
                  <c:v>1.1127089262009999</c:v>
                </c:pt>
                <c:pt idx="10183">
                  <c:v>1.1128228902820001</c:v>
                </c:pt>
                <c:pt idx="10184">
                  <c:v>1.1131527423859999</c:v>
                </c:pt>
                <c:pt idx="10185">
                  <c:v>1.113459944725</c:v>
                </c:pt>
                <c:pt idx="10186">
                  <c:v>1.113792061806</c:v>
                </c:pt>
                <c:pt idx="10187">
                  <c:v>1.1139173507689999</c:v>
                </c:pt>
                <c:pt idx="10188">
                  <c:v>1.114094138145</c:v>
                </c:pt>
                <c:pt idx="10189">
                  <c:v>1.1143440008159999</c:v>
                </c:pt>
                <c:pt idx="10190">
                  <c:v>1.1145207881929999</c:v>
                </c:pt>
                <c:pt idx="10191">
                  <c:v>1.1146386861799999</c:v>
                </c:pt>
                <c:pt idx="10192">
                  <c:v>1.114811658859</c:v>
                </c:pt>
                <c:pt idx="10193">
                  <c:v>1.1151598691939999</c:v>
                </c:pt>
                <c:pt idx="10194">
                  <c:v>1.1152341365809999</c:v>
                </c:pt>
                <c:pt idx="10195">
                  <c:v>1.115318655968</c:v>
                </c:pt>
                <c:pt idx="10196">
                  <c:v>1.115408778191</c:v>
                </c:pt>
                <c:pt idx="10197">
                  <c:v>1.115494012833</c:v>
                </c:pt>
                <c:pt idx="10198">
                  <c:v>1.1156160831449999</c:v>
                </c:pt>
                <c:pt idx="10199">
                  <c:v>1.1157709360120001</c:v>
                </c:pt>
                <c:pt idx="10200">
                  <c:v>1.115881204605</c:v>
                </c:pt>
                <c:pt idx="10201">
                  <c:v>1.1159865856169999</c:v>
                </c:pt>
                <c:pt idx="10202">
                  <c:v>1.1161478757859999</c:v>
                </c:pt>
                <c:pt idx="10203">
                  <c:v>1.1164728403090001</c:v>
                </c:pt>
                <c:pt idx="10204">
                  <c:v>1.1167395114900001</c:v>
                </c:pt>
                <c:pt idx="10205">
                  <c:v>1.117002725601</c:v>
                </c:pt>
                <c:pt idx="10206">
                  <c:v>1.1171094179150001</c:v>
                </c:pt>
                <c:pt idx="10207">
                  <c:v>1.1171903610230001</c:v>
                </c:pt>
                <c:pt idx="10208">
                  <c:v>1.117267727852</c:v>
                </c:pt>
                <c:pt idx="10209">
                  <c:v>1.1173495054239999</c:v>
                </c:pt>
                <c:pt idx="10210">
                  <c:v>1.117483973503</c:v>
                </c:pt>
                <c:pt idx="10211">
                  <c:v>1.1176613569260001</c:v>
                </c:pt>
                <c:pt idx="10212">
                  <c:v>1.11788392067</c:v>
                </c:pt>
                <c:pt idx="10213">
                  <c:v>1.118193507195</c:v>
                </c:pt>
                <c:pt idx="10214">
                  <c:v>1.1185410022740001</c:v>
                </c:pt>
                <c:pt idx="10215">
                  <c:v>1.118691563606</c:v>
                </c:pt>
                <c:pt idx="10216">
                  <c:v>1.118770956993</c:v>
                </c:pt>
                <c:pt idx="10217">
                  <c:v>1.118987202644</c:v>
                </c:pt>
                <c:pt idx="10218">
                  <c:v>1.1193444728849999</c:v>
                </c:pt>
                <c:pt idx="10219">
                  <c:v>1.1196701526640001</c:v>
                </c:pt>
                <c:pt idx="10220">
                  <c:v>1.1197907924649999</c:v>
                </c:pt>
                <c:pt idx="10221">
                  <c:v>1.1198760271070001</c:v>
                </c:pt>
                <c:pt idx="10222">
                  <c:v>1.1200006008150001</c:v>
                </c:pt>
                <c:pt idx="10223">
                  <c:v>1.1201150417329999</c:v>
                </c:pt>
                <c:pt idx="10224">
                  <c:v>1.1202781200409999</c:v>
                </c:pt>
                <c:pt idx="10225">
                  <c:v>1.1205046176910001</c:v>
                </c:pt>
                <c:pt idx="10226">
                  <c:v>1.1206501722340001</c:v>
                </c:pt>
                <c:pt idx="10227">
                  <c:v>1.1207662820819999</c:v>
                </c:pt>
                <c:pt idx="10228">
                  <c:v>1.1208935976029999</c:v>
                </c:pt>
                <c:pt idx="10229">
                  <c:v>1.121042132378</c:v>
                </c:pt>
                <c:pt idx="10230">
                  <c:v>1.1212228536610001</c:v>
                </c:pt>
                <c:pt idx="10231">
                  <c:v>1.1215143203739999</c:v>
                </c:pt>
                <c:pt idx="10232">
                  <c:v>1.12163901329</c:v>
                </c:pt>
                <c:pt idx="10233">
                  <c:v>1.12172305584</c:v>
                </c:pt>
                <c:pt idx="10234">
                  <c:v>1.1218072175980001</c:v>
                </c:pt>
                <c:pt idx="10235">
                  <c:v>1.121885299683</c:v>
                </c:pt>
                <c:pt idx="10236">
                  <c:v>1.1222134828570001</c:v>
                </c:pt>
                <c:pt idx="10237">
                  <c:v>1.122573494911</c:v>
                </c:pt>
                <c:pt idx="10238">
                  <c:v>1.122907996178</c:v>
                </c:pt>
                <c:pt idx="10239">
                  <c:v>1.1230368614199999</c:v>
                </c:pt>
                <c:pt idx="10240">
                  <c:v>1.1233682632449999</c:v>
                </c:pt>
                <c:pt idx="10241">
                  <c:v>1.1234939098359999</c:v>
                </c:pt>
                <c:pt idx="10242">
                  <c:v>1.1235800981520001</c:v>
                </c:pt>
                <c:pt idx="10243">
                  <c:v>1.1239130496980001</c:v>
                </c:pt>
                <c:pt idx="10244">
                  <c:v>1.124128699303</c:v>
                </c:pt>
                <c:pt idx="10245">
                  <c:v>1.12421631813</c:v>
                </c:pt>
                <c:pt idx="10246">
                  <c:v>1.124301791191</c:v>
                </c:pt>
                <c:pt idx="10247">
                  <c:v>1.1243516206740001</c:v>
                </c:pt>
                <c:pt idx="10248">
                  <c:v>1.1243990659709999</c:v>
                </c:pt>
                <c:pt idx="10249">
                  <c:v>1.124451756477</c:v>
                </c:pt>
                <c:pt idx="10250">
                  <c:v>1.1245036125179999</c:v>
                </c:pt>
                <c:pt idx="10251">
                  <c:v>1.1245976686479999</c:v>
                </c:pt>
                <c:pt idx="10252">
                  <c:v>1.124641895294</c:v>
                </c:pt>
                <c:pt idx="10253">
                  <c:v>1.1247345209120001</c:v>
                </c:pt>
                <c:pt idx="10254">
                  <c:v>1.1248623132710001</c:v>
                </c:pt>
                <c:pt idx="10255">
                  <c:v>1.1249428987500001</c:v>
                </c:pt>
                <c:pt idx="10256">
                  <c:v>1.125028014183</c:v>
                </c:pt>
                <c:pt idx="10257">
                  <c:v>1.125148415565</c:v>
                </c:pt>
                <c:pt idx="10258">
                  <c:v>1.1252297163010001</c:v>
                </c:pt>
                <c:pt idx="10259">
                  <c:v>1.125341534615</c:v>
                </c:pt>
                <c:pt idx="10260">
                  <c:v>1.125457763672</c:v>
                </c:pt>
                <c:pt idx="10261">
                  <c:v>1.125568628311</c:v>
                </c:pt>
                <c:pt idx="10262">
                  <c:v>1.1257642507550001</c:v>
                </c:pt>
                <c:pt idx="10263">
                  <c:v>1.1260930299759999</c:v>
                </c:pt>
                <c:pt idx="10264">
                  <c:v>1.1262874603269999</c:v>
                </c:pt>
                <c:pt idx="10265">
                  <c:v>1.126548528671</c:v>
                </c:pt>
                <c:pt idx="10266">
                  <c:v>1.1268541812899999</c:v>
                </c:pt>
                <c:pt idx="10267">
                  <c:v>1.12698996067</c:v>
                </c:pt>
                <c:pt idx="10268">
                  <c:v>1.1271305084230001</c:v>
                </c:pt>
                <c:pt idx="10269">
                  <c:v>1.1272406578059999</c:v>
                </c:pt>
                <c:pt idx="10270">
                  <c:v>1.127321958542</c:v>
                </c:pt>
                <c:pt idx="10271">
                  <c:v>1.127420306206</c:v>
                </c:pt>
                <c:pt idx="10272">
                  <c:v>1.1275342702869999</c:v>
                </c:pt>
                <c:pt idx="10273">
                  <c:v>1.127865195274</c:v>
                </c:pt>
                <c:pt idx="10274">
                  <c:v>1.1280364990230001</c:v>
                </c:pt>
                <c:pt idx="10275">
                  <c:v>1.12819480896</c:v>
                </c:pt>
                <c:pt idx="10276">
                  <c:v>1.1283845901489999</c:v>
                </c:pt>
                <c:pt idx="10277">
                  <c:v>1.1285570859909999</c:v>
                </c:pt>
                <c:pt idx="10278">
                  <c:v>1.1286641359330001</c:v>
                </c:pt>
                <c:pt idx="10279">
                  <c:v>1.1287498474119999</c:v>
                </c:pt>
                <c:pt idx="10280">
                  <c:v>1.1288796663280001</c:v>
                </c:pt>
                <c:pt idx="10281">
                  <c:v>1.1290118694310001</c:v>
                </c:pt>
                <c:pt idx="10282">
                  <c:v>1.1291366815570001</c:v>
                </c:pt>
                <c:pt idx="10283">
                  <c:v>1.129250884056</c:v>
                </c:pt>
                <c:pt idx="10284">
                  <c:v>1.129421830177</c:v>
                </c:pt>
                <c:pt idx="10285">
                  <c:v>1.1297577619550001</c:v>
                </c:pt>
                <c:pt idx="10286">
                  <c:v>1.130076408386</c:v>
                </c:pt>
                <c:pt idx="10287">
                  <c:v>1.1303557157519999</c:v>
                </c:pt>
                <c:pt idx="10288">
                  <c:v>1.1304788589479999</c:v>
                </c:pt>
                <c:pt idx="10289">
                  <c:v>1.130566358566</c:v>
                </c:pt>
                <c:pt idx="10290">
                  <c:v>1.1306487321850001</c:v>
                </c:pt>
                <c:pt idx="10291">
                  <c:v>1.130758285522</c:v>
                </c:pt>
                <c:pt idx="10292">
                  <c:v>1.1308763027190001</c:v>
                </c:pt>
                <c:pt idx="10293">
                  <c:v>1.130985021591</c:v>
                </c:pt>
                <c:pt idx="10294">
                  <c:v>1.1310985088350001</c:v>
                </c:pt>
                <c:pt idx="10295">
                  <c:v>1.131420254707</c:v>
                </c:pt>
                <c:pt idx="10296">
                  <c:v>1.131641507149</c:v>
                </c:pt>
                <c:pt idx="10297">
                  <c:v>1.1318316459660001</c:v>
                </c:pt>
                <c:pt idx="10298">
                  <c:v>1.132179379463</c:v>
                </c:pt>
                <c:pt idx="10299">
                  <c:v>1.1325101852420001</c:v>
                </c:pt>
                <c:pt idx="10300">
                  <c:v>1.132754087448</c:v>
                </c:pt>
                <c:pt idx="10301">
                  <c:v>1.1328676939010001</c:v>
                </c:pt>
                <c:pt idx="10302">
                  <c:v>1.1329836845400001</c:v>
                </c:pt>
                <c:pt idx="10303">
                  <c:v>1.1331943273539999</c:v>
                </c:pt>
                <c:pt idx="10304">
                  <c:v>1.1332738399510001</c:v>
                </c:pt>
                <c:pt idx="10305">
                  <c:v>1.133361816406</c:v>
                </c:pt>
                <c:pt idx="10306">
                  <c:v>1.133447408676</c:v>
                </c:pt>
                <c:pt idx="10307">
                  <c:v>1.1335332393649999</c:v>
                </c:pt>
                <c:pt idx="10308">
                  <c:v>1.1336202621460001</c:v>
                </c:pt>
                <c:pt idx="10309">
                  <c:v>1.1337041854859999</c:v>
                </c:pt>
                <c:pt idx="10310">
                  <c:v>1.1337918043140001</c:v>
                </c:pt>
                <c:pt idx="10311">
                  <c:v>1.1338863372800001</c:v>
                </c:pt>
                <c:pt idx="10312">
                  <c:v>1.1339850425719999</c:v>
                </c:pt>
                <c:pt idx="10313">
                  <c:v>1.1340373754499999</c:v>
                </c:pt>
                <c:pt idx="10314">
                  <c:v>1.134090065956</c:v>
                </c:pt>
                <c:pt idx="10315">
                  <c:v>1.1341468095780001</c:v>
                </c:pt>
                <c:pt idx="10316">
                  <c:v>1.134201407433</c:v>
                </c:pt>
                <c:pt idx="10317">
                  <c:v>1.1342567205430001</c:v>
                </c:pt>
                <c:pt idx="10318">
                  <c:v>1.134309530258</c:v>
                </c:pt>
                <c:pt idx="10319">
                  <c:v>1.134360790253</c:v>
                </c:pt>
                <c:pt idx="10320">
                  <c:v>1.13441157341</c:v>
                </c:pt>
                <c:pt idx="10321">
                  <c:v>1.1344609260559999</c:v>
                </c:pt>
                <c:pt idx="10322">
                  <c:v>1.1345080137250001</c:v>
                </c:pt>
                <c:pt idx="10323">
                  <c:v>1.1345907449720001</c:v>
                </c:pt>
                <c:pt idx="10324">
                  <c:v>1.1347378492360001</c:v>
                </c:pt>
                <c:pt idx="10325">
                  <c:v>1.1350389719009999</c:v>
                </c:pt>
                <c:pt idx="10326">
                  <c:v>1.1351758241650001</c:v>
                </c:pt>
                <c:pt idx="10327">
                  <c:v>1.1353329420089999</c:v>
                </c:pt>
                <c:pt idx="10328">
                  <c:v>1.1354982852940001</c:v>
                </c:pt>
                <c:pt idx="10329">
                  <c:v>1.135705471039</c:v>
                </c:pt>
                <c:pt idx="10330">
                  <c:v>1.135870337486</c:v>
                </c:pt>
                <c:pt idx="10331">
                  <c:v>1.1361240148539999</c:v>
                </c:pt>
                <c:pt idx="10332">
                  <c:v>1.1363610029219999</c:v>
                </c:pt>
                <c:pt idx="10333">
                  <c:v>1.1366798877719999</c:v>
                </c:pt>
                <c:pt idx="10334">
                  <c:v>1.137014985085</c:v>
                </c:pt>
                <c:pt idx="10335">
                  <c:v>1.1373513936999999</c:v>
                </c:pt>
                <c:pt idx="10336">
                  <c:v>1.137695431709</c:v>
                </c:pt>
                <c:pt idx="10337">
                  <c:v>1.138030052185</c:v>
                </c:pt>
                <c:pt idx="10338">
                  <c:v>1.1381438970569999</c:v>
                </c:pt>
                <c:pt idx="10339">
                  <c:v>1.138267159462</c:v>
                </c:pt>
                <c:pt idx="10340">
                  <c:v>1.1383401155470001</c:v>
                </c:pt>
                <c:pt idx="10341">
                  <c:v>1.138454794884</c:v>
                </c:pt>
                <c:pt idx="10342">
                  <c:v>1.138536930084</c:v>
                </c:pt>
                <c:pt idx="10343">
                  <c:v>1.1386172771450001</c:v>
                </c:pt>
                <c:pt idx="10344">
                  <c:v>1.1387387514109999</c:v>
                </c:pt>
                <c:pt idx="10345">
                  <c:v>1.138818383217</c:v>
                </c:pt>
                <c:pt idx="10346">
                  <c:v>1.1389338970180001</c:v>
                </c:pt>
                <c:pt idx="10347">
                  <c:v>1.1391177177430001</c:v>
                </c:pt>
                <c:pt idx="10348">
                  <c:v>1.139327764511</c:v>
                </c:pt>
                <c:pt idx="10349">
                  <c:v>1.1394728422160001</c:v>
                </c:pt>
                <c:pt idx="10350">
                  <c:v>1.1397465467450001</c:v>
                </c:pt>
                <c:pt idx="10351">
                  <c:v>1.1400291919709999</c:v>
                </c:pt>
                <c:pt idx="10352">
                  <c:v>1.1401352882389999</c:v>
                </c:pt>
                <c:pt idx="10353">
                  <c:v>1.140230059624</c:v>
                </c:pt>
                <c:pt idx="10354">
                  <c:v>1.1403027772900001</c:v>
                </c:pt>
                <c:pt idx="10355">
                  <c:v>1.14038169384</c:v>
                </c:pt>
                <c:pt idx="10356">
                  <c:v>1.1407306194310001</c:v>
                </c:pt>
                <c:pt idx="10357">
                  <c:v>1.14090514183</c:v>
                </c:pt>
                <c:pt idx="10358">
                  <c:v>1.141241312027</c:v>
                </c:pt>
                <c:pt idx="10359">
                  <c:v>1.1413576602940001</c:v>
                </c:pt>
                <c:pt idx="10360">
                  <c:v>1.1414724588389999</c:v>
                </c:pt>
                <c:pt idx="10361">
                  <c:v>1.141583323479</c:v>
                </c:pt>
                <c:pt idx="10362">
                  <c:v>1.141696572304</c:v>
                </c:pt>
                <c:pt idx="10363">
                  <c:v>1.1418039798740001</c:v>
                </c:pt>
                <c:pt idx="10364">
                  <c:v>1.141988515854</c:v>
                </c:pt>
                <c:pt idx="10365">
                  <c:v>1.1422288417819999</c:v>
                </c:pt>
                <c:pt idx="10366">
                  <c:v>1.1424041986469999</c:v>
                </c:pt>
                <c:pt idx="10367">
                  <c:v>1.1425591707230001</c:v>
                </c:pt>
                <c:pt idx="10368">
                  <c:v>1.1427408456799999</c:v>
                </c:pt>
                <c:pt idx="10369">
                  <c:v>1.1429202556610001</c:v>
                </c:pt>
                <c:pt idx="10370">
                  <c:v>1.1432483196259999</c:v>
                </c:pt>
                <c:pt idx="10371">
                  <c:v>1.14333319664</c:v>
                </c:pt>
                <c:pt idx="10372">
                  <c:v>1.1434495449069999</c:v>
                </c:pt>
                <c:pt idx="10373">
                  <c:v>1.143560767174</c:v>
                </c:pt>
                <c:pt idx="10374">
                  <c:v>1.143710017204</c:v>
                </c:pt>
                <c:pt idx="10375">
                  <c:v>1.1437861919400001</c:v>
                </c:pt>
                <c:pt idx="10376">
                  <c:v>1.143872261047</c:v>
                </c:pt>
                <c:pt idx="10377">
                  <c:v>1.143988251686</c:v>
                </c:pt>
                <c:pt idx="10378">
                  <c:v>1.144103050232</c:v>
                </c:pt>
                <c:pt idx="10379">
                  <c:v>1.144281744957</c:v>
                </c:pt>
                <c:pt idx="10380">
                  <c:v>1.1443649530410001</c:v>
                </c:pt>
                <c:pt idx="10381">
                  <c:v>1.1444480419159999</c:v>
                </c:pt>
                <c:pt idx="10382">
                  <c:v>1.144536495209</c:v>
                </c:pt>
                <c:pt idx="10383">
                  <c:v>1.144626259804</c:v>
                </c:pt>
                <c:pt idx="10384">
                  <c:v>1.144703030586</c:v>
                </c:pt>
                <c:pt idx="10385">
                  <c:v>1.1447843313220001</c:v>
                </c:pt>
                <c:pt idx="10386">
                  <c:v>1.1448998451229999</c:v>
                </c:pt>
                <c:pt idx="10387">
                  <c:v>1.1450443267820001</c:v>
                </c:pt>
                <c:pt idx="10388">
                  <c:v>1.1453633308410001</c:v>
                </c:pt>
                <c:pt idx="10389">
                  <c:v>1.14554464817</c:v>
                </c:pt>
                <c:pt idx="10390">
                  <c:v>1.1458380222319999</c:v>
                </c:pt>
                <c:pt idx="10391">
                  <c:v>1.146013259888</c:v>
                </c:pt>
                <c:pt idx="10392">
                  <c:v>1.1461915969850001</c:v>
                </c:pt>
                <c:pt idx="10393">
                  <c:v>1.1463550329209999</c:v>
                </c:pt>
                <c:pt idx="10394">
                  <c:v>1.146471381187</c:v>
                </c:pt>
                <c:pt idx="10395">
                  <c:v>1.146615147591</c:v>
                </c:pt>
                <c:pt idx="10396">
                  <c:v>1.14669907093</c:v>
                </c:pt>
                <c:pt idx="10397">
                  <c:v>1.146800279617</c:v>
                </c:pt>
                <c:pt idx="10398">
                  <c:v>1.1469144821170001</c:v>
                </c:pt>
                <c:pt idx="10399">
                  <c:v>1.1470707654950001</c:v>
                </c:pt>
                <c:pt idx="10400">
                  <c:v>1.1472920179370001</c:v>
                </c:pt>
                <c:pt idx="10401">
                  <c:v>1.14762544632</c:v>
                </c:pt>
                <c:pt idx="10402">
                  <c:v>1.1477673053740001</c:v>
                </c:pt>
                <c:pt idx="10403">
                  <c:v>1.1478778123860001</c:v>
                </c:pt>
                <c:pt idx="10404">
                  <c:v>1.148028612137</c:v>
                </c:pt>
                <c:pt idx="10405">
                  <c:v>1.148136734962</c:v>
                </c:pt>
                <c:pt idx="10406">
                  <c:v>1.1482784748079999</c:v>
                </c:pt>
                <c:pt idx="10407">
                  <c:v>1.148397684097</c:v>
                </c:pt>
                <c:pt idx="10408">
                  <c:v>1.1484833955760001</c:v>
                </c:pt>
                <c:pt idx="10409">
                  <c:v>1.1486409902570001</c:v>
                </c:pt>
                <c:pt idx="10410">
                  <c:v>1.1489244699479999</c:v>
                </c:pt>
                <c:pt idx="10411">
                  <c:v>1.149235486984</c:v>
                </c:pt>
                <c:pt idx="10412">
                  <c:v>1.14952647686</c:v>
                </c:pt>
                <c:pt idx="10413">
                  <c:v>1.1497031450270001</c:v>
                </c:pt>
                <c:pt idx="10414">
                  <c:v>1.1497874259950001</c:v>
                </c:pt>
                <c:pt idx="10415">
                  <c:v>1.149865746498</c:v>
                </c:pt>
                <c:pt idx="10416">
                  <c:v>1.1499733924869999</c:v>
                </c:pt>
                <c:pt idx="10417">
                  <c:v>1.150114536285</c:v>
                </c:pt>
                <c:pt idx="10418">
                  <c:v>1.1503030061720001</c:v>
                </c:pt>
                <c:pt idx="10419">
                  <c:v>1.1505024433140001</c:v>
                </c:pt>
                <c:pt idx="10420">
                  <c:v>1.150783896446</c:v>
                </c:pt>
                <c:pt idx="10421">
                  <c:v>1.1508966684340001</c:v>
                </c:pt>
                <c:pt idx="10422">
                  <c:v>1.151020169258</c:v>
                </c:pt>
                <c:pt idx="10423">
                  <c:v>1.151219844818</c:v>
                </c:pt>
                <c:pt idx="10424">
                  <c:v>1.1515655517579999</c:v>
                </c:pt>
                <c:pt idx="10425">
                  <c:v>1.1518043279650001</c:v>
                </c:pt>
                <c:pt idx="10426">
                  <c:v>1.152017831802</c:v>
                </c:pt>
                <c:pt idx="10427">
                  <c:v>1.152349948883</c:v>
                </c:pt>
                <c:pt idx="10428">
                  <c:v>1.152436137199</c:v>
                </c:pt>
                <c:pt idx="10429">
                  <c:v>1.1525211334230001</c:v>
                </c:pt>
                <c:pt idx="10430">
                  <c:v>1.1526138782499999</c:v>
                </c:pt>
                <c:pt idx="10431">
                  <c:v>1.152658581734</c:v>
                </c:pt>
                <c:pt idx="10432">
                  <c:v>1.1527541875839999</c:v>
                </c:pt>
                <c:pt idx="10433">
                  <c:v>1.1528410911560001</c:v>
                </c:pt>
                <c:pt idx="10434">
                  <c:v>1.152928829193</c:v>
                </c:pt>
                <c:pt idx="10435">
                  <c:v>1.153015375137</c:v>
                </c:pt>
                <c:pt idx="10436">
                  <c:v>1.153125882149</c:v>
                </c:pt>
                <c:pt idx="10437">
                  <c:v>1.153452992439</c:v>
                </c:pt>
                <c:pt idx="10438">
                  <c:v>1.1537646055220001</c:v>
                </c:pt>
                <c:pt idx="10439">
                  <c:v>1.1539390087129999</c:v>
                </c:pt>
                <c:pt idx="10440">
                  <c:v>1.154258608818</c:v>
                </c:pt>
                <c:pt idx="10441">
                  <c:v>1.154497265816</c:v>
                </c:pt>
                <c:pt idx="10442">
                  <c:v>1.1545807123180001</c:v>
                </c:pt>
                <c:pt idx="10443">
                  <c:v>1.1549024581909999</c:v>
                </c:pt>
                <c:pt idx="10444">
                  <c:v>1.155232310295</c:v>
                </c:pt>
                <c:pt idx="10445">
                  <c:v>1.155423998833</c:v>
                </c:pt>
                <c:pt idx="10446">
                  <c:v>1.1555441617969999</c:v>
                </c:pt>
                <c:pt idx="10447">
                  <c:v>1.155665874481</c:v>
                </c:pt>
                <c:pt idx="10448">
                  <c:v>1.156005859375</c:v>
                </c:pt>
                <c:pt idx="10449">
                  <c:v>1.156151533127</c:v>
                </c:pt>
                <c:pt idx="10450">
                  <c:v>1.156346559525</c:v>
                </c:pt>
                <c:pt idx="10451">
                  <c:v>1.1564642190929999</c:v>
                </c:pt>
                <c:pt idx="10452">
                  <c:v>1.156583189964</c:v>
                </c:pt>
                <c:pt idx="10453">
                  <c:v>1.1566653251650001</c:v>
                </c:pt>
                <c:pt idx="10454">
                  <c:v>1.156742691994</c:v>
                </c:pt>
                <c:pt idx="10455">
                  <c:v>1.156826376915</c:v>
                </c:pt>
                <c:pt idx="10456">
                  <c:v>1.15690767765</c:v>
                </c:pt>
                <c:pt idx="10457">
                  <c:v>1.156998157501</c:v>
                </c:pt>
                <c:pt idx="10458">
                  <c:v>1.1570935249330001</c:v>
                </c:pt>
                <c:pt idx="10459">
                  <c:v>1.157142877579</c:v>
                </c:pt>
                <c:pt idx="10460">
                  <c:v>1.1572464704509999</c:v>
                </c:pt>
                <c:pt idx="10461">
                  <c:v>1.1573454141620001</c:v>
                </c:pt>
                <c:pt idx="10462">
                  <c:v>1.15744125843</c:v>
                </c:pt>
                <c:pt idx="10463">
                  <c:v>1.157528400421</c:v>
                </c:pt>
                <c:pt idx="10464">
                  <c:v>1.157645344734</c:v>
                </c:pt>
                <c:pt idx="10465">
                  <c:v>1.1577910184860001</c:v>
                </c:pt>
                <c:pt idx="10466">
                  <c:v>1.158087968826</c:v>
                </c:pt>
                <c:pt idx="10467">
                  <c:v>1.1582148075100001</c:v>
                </c:pt>
                <c:pt idx="10468">
                  <c:v>1.1583386659620001</c:v>
                </c:pt>
                <c:pt idx="10469">
                  <c:v>1.1586134433749999</c:v>
                </c:pt>
                <c:pt idx="10470">
                  <c:v>1.158926963806</c:v>
                </c:pt>
                <c:pt idx="10471">
                  <c:v>1.1590354442599999</c:v>
                </c:pt>
                <c:pt idx="10472">
                  <c:v>1.1591337919239999</c:v>
                </c:pt>
                <c:pt idx="10473">
                  <c:v>1.15929889679</c:v>
                </c:pt>
                <c:pt idx="10474">
                  <c:v>1.159591555595</c:v>
                </c:pt>
                <c:pt idx="10475">
                  <c:v>1.159770131111</c:v>
                </c:pt>
                <c:pt idx="10476">
                  <c:v>1.1598899364469999</c:v>
                </c:pt>
                <c:pt idx="10477">
                  <c:v>1.160237193108</c:v>
                </c:pt>
                <c:pt idx="10478">
                  <c:v>1.1605002880099999</c:v>
                </c:pt>
                <c:pt idx="10479">
                  <c:v>1.1608452796940001</c:v>
                </c:pt>
                <c:pt idx="10480">
                  <c:v>1.161168575287</c:v>
                </c:pt>
                <c:pt idx="10481">
                  <c:v>1.1613788604740001</c:v>
                </c:pt>
                <c:pt idx="10482">
                  <c:v>1.161708474159</c:v>
                </c:pt>
                <c:pt idx="10483">
                  <c:v>1.1618196964259999</c:v>
                </c:pt>
                <c:pt idx="10484">
                  <c:v>1.1618920564649999</c:v>
                </c:pt>
                <c:pt idx="10485">
                  <c:v>1.1619677543639999</c:v>
                </c:pt>
                <c:pt idx="10486">
                  <c:v>1.1620738506320001</c:v>
                </c:pt>
                <c:pt idx="10487">
                  <c:v>1.162229537964</c:v>
                </c:pt>
                <c:pt idx="10488">
                  <c:v>1.1625542640690001</c:v>
                </c:pt>
                <c:pt idx="10489">
                  <c:v>1.162816762924</c:v>
                </c:pt>
                <c:pt idx="10490">
                  <c:v>1.16313123703</c:v>
                </c:pt>
                <c:pt idx="10491">
                  <c:v>1.1632615327839999</c:v>
                </c:pt>
                <c:pt idx="10492">
                  <c:v>1.163590788841</c:v>
                </c:pt>
                <c:pt idx="10493">
                  <c:v>1.1639146804810001</c:v>
                </c:pt>
                <c:pt idx="10494">
                  <c:v>1.1640366315840001</c:v>
                </c:pt>
                <c:pt idx="10495">
                  <c:v>1.1641519069670001</c:v>
                </c:pt>
                <c:pt idx="10496">
                  <c:v>1.1644333601000001</c:v>
                </c:pt>
                <c:pt idx="10497">
                  <c:v>1.1645947694779999</c:v>
                </c:pt>
                <c:pt idx="10498">
                  <c:v>1.1649199724199999</c:v>
                </c:pt>
                <c:pt idx="10499">
                  <c:v>1.1650403738020001</c:v>
                </c:pt>
                <c:pt idx="10500">
                  <c:v>1.165187954903</c:v>
                </c:pt>
                <c:pt idx="10501">
                  <c:v>1.165527224541</c:v>
                </c:pt>
                <c:pt idx="10502">
                  <c:v>1.1658427715299999</c:v>
                </c:pt>
                <c:pt idx="10503">
                  <c:v>1.1661051511760001</c:v>
                </c:pt>
                <c:pt idx="10504">
                  <c:v>1.1664654016489999</c:v>
                </c:pt>
                <c:pt idx="10505">
                  <c:v>1.166583299637</c:v>
                </c:pt>
                <c:pt idx="10506">
                  <c:v>1.166663527489</c:v>
                </c:pt>
                <c:pt idx="10507">
                  <c:v>1.166774153709</c:v>
                </c:pt>
                <c:pt idx="10508">
                  <c:v>1.167080283165</c:v>
                </c:pt>
                <c:pt idx="10509">
                  <c:v>1.1673747301099999</c:v>
                </c:pt>
                <c:pt idx="10510">
                  <c:v>1.167469024658</c:v>
                </c:pt>
                <c:pt idx="10511">
                  <c:v>1.167574882507</c:v>
                </c:pt>
                <c:pt idx="10512">
                  <c:v>1.1677968502039999</c:v>
                </c:pt>
                <c:pt idx="10513">
                  <c:v>1.1681104898450001</c:v>
                </c:pt>
                <c:pt idx="10514">
                  <c:v>1.1683843135830001</c:v>
                </c:pt>
                <c:pt idx="10515">
                  <c:v>1.168705701828</c:v>
                </c:pt>
                <c:pt idx="10516">
                  <c:v>1.1688297986980001</c:v>
                </c:pt>
                <c:pt idx="10517">
                  <c:v>1.168925881386</c:v>
                </c:pt>
                <c:pt idx="10518">
                  <c:v>1.1689770221710001</c:v>
                </c:pt>
                <c:pt idx="10519">
                  <c:v>1.1690301895140001</c:v>
                </c:pt>
                <c:pt idx="10520">
                  <c:v>1.169085741043</c:v>
                </c:pt>
                <c:pt idx="10521">
                  <c:v>1.169144868851</c:v>
                </c:pt>
                <c:pt idx="10522">
                  <c:v>1.1692039966579999</c:v>
                </c:pt>
                <c:pt idx="10523">
                  <c:v>1.1692584753040001</c:v>
                </c:pt>
                <c:pt idx="10524">
                  <c:v>1.1693129539489999</c:v>
                </c:pt>
                <c:pt idx="10525">
                  <c:v>1.169366359711</c:v>
                </c:pt>
                <c:pt idx="10526">
                  <c:v>1.169421076775</c:v>
                </c:pt>
                <c:pt idx="10527">
                  <c:v>1.1694722175600001</c:v>
                </c:pt>
                <c:pt idx="10528">
                  <c:v>1.1695213317869999</c:v>
                </c:pt>
                <c:pt idx="10529">
                  <c:v>1.1695681810380001</c:v>
                </c:pt>
                <c:pt idx="10530">
                  <c:v>1.1696187257770001</c:v>
                </c:pt>
                <c:pt idx="10531">
                  <c:v>1.1697068214420001</c:v>
                </c:pt>
                <c:pt idx="10532">
                  <c:v>1.169798731804</c:v>
                </c:pt>
                <c:pt idx="10533">
                  <c:v>1.169885873795</c:v>
                </c:pt>
                <c:pt idx="10534">
                  <c:v>1.169974923134</c:v>
                </c:pt>
                <c:pt idx="10535">
                  <c:v>1.170064687729</c:v>
                </c:pt>
                <c:pt idx="10536">
                  <c:v>1.1701514720920001</c:v>
                </c:pt>
                <c:pt idx="10537">
                  <c:v>1.1702363491059999</c:v>
                </c:pt>
                <c:pt idx="10538">
                  <c:v>1.1703248023990001</c:v>
                </c:pt>
                <c:pt idx="10539">
                  <c:v>1.1704064607619999</c:v>
                </c:pt>
                <c:pt idx="10540">
                  <c:v>1.170525312424</c:v>
                </c:pt>
                <c:pt idx="10541">
                  <c:v>1.1706049442290001</c:v>
                </c:pt>
                <c:pt idx="10542">
                  <c:v>1.170678496361</c:v>
                </c:pt>
                <c:pt idx="10543">
                  <c:v>1.170750379562</c:v>
                </c:pt>
                <c:pt idx="10544">
                  <c:v>1.1708285808559999</c:v>
                </c:pt>
                <c:pt idx="10545">
                  <c:v>1.1709102392199999</c:v>
                </c:pt>
                <c:pt idx="10546">
                  <c:v>1.170995235443</c:v>
                </c:pt>
                <c:pt idx="10547">
                  <c:v>1.171077251434</c:v>
                </c:pt>
                <c:pt idx="10548">
                  <c:v>1.1711611747740001</c:v>
                </c:pt>
                <c:pt idx="10549">
                  <c:v>1.1712790727619999</c:v>
                </c:pt>
                <c:pt idx="10550">
                  <c:v>1.1714160442349999</c:v>
                </c:pt>
                <c:pt idx="10551">
                  <c:v>1.1717014312739999</c:v>
                </c:pt>
                <c:pt idx="10552">
                  <c:v>1.1719824075700001</c:v>
                </c:pt>
                <c:pt idx="10553">
                  <c:v>1.172250747681</c:v>
                </c:pt>
                <c:pt idx="10554">
                  <c:v>1.1725449562070001</c:v>
                </c:pt>
                <c:pt idx="10555">
                  <c:v>1.172729492188</c:v>
                </c:pt>
                <c:pt idx="10556">
                  <c:v>1.172924995422</c:v>
                </c:pt>
                <c:pt idx="10557">
                  <c:v>1.173217773438</c:v>
                </c:pt>
                <c:pt idx="10558">
                  <c:v>1.1734447479250001</c:v>
                </c:pt>
                <c:pt idx="10559">
                  <c:v>1.1736211776729999</c:v>
                </c:pt>
                <c:pt idx="10560">
                  <c:v>1.1737648248670001</c:v>
                </c:pt>
                <c:pt idx="10561">
                  <c:v>1.173877000809</c:v>
                </c:pt>
                <c:pt idx="10562">
                  <c:v>1.17399263382</c:v>
                </c:pt>
                <c:pt idx="10563">
                  <c:v>1.174306869507</c:v>
                </c:pt>
                <c:pt idx="10564">
                  <c:v>1.174451351166</c:v>
                </c:pt>
                <c:pt idx="10565">
                  <c:v>1.1747012138370001</c:v>
                </c:pt>
                <c:pt idx="10566">
                  <c:v>1.1750153303149999</c:v>
                </c:pt>
                <c:pt idx="10567">
                  <c:v>1.1753323078160001</c:v>
                </c:pt>
                <c:pt idx="10568">
                  <c:v>1.1756693124769999</c:v>
                </c:pt>
                <c:pt idx="10569">
                  <c:v>1.1758080720899999</c:v>
                </c:pt>
                <c:pt idx="10570">
                  <c:v>1.175954580307</c:v>
                </c:pt>
                <c:pt idx="10571">
                  <c:v>1.176034092903</c:v>
                </c:pt>
                <c:pt idx="10572">
                  <c:v>1.176124811172</c:v>
                </c:pt>
                <c:pt idx="10573">
                  <c:v>1.176213741302</c:v>
                </c:pt>
                <c:pt idx="10574">
                  <c:v>1.176263451576</c:v>
                </c:pt>
                <c:pt idx="10575">
                  <c:v>1.176309466362</c:v>
                </c:pt>
                <c:pt idx="10576">
                  <c:v>1.1763969659810001</c:v>
                </c:pt>
                <c:pt idx="10577">
                  <c:v>1.1764791011810001</c:v>
                </c:pt>
                <c:pt idx="10578">
                  <c:v>1.1765551567079999</c:v>
                </c:pt>
                <c:pt idx="10579">
                  <c:v>1.1766753196719999</c:v>
                </c:pt>
                <c:pt idx="10580">
                  <c:v>1.17675948143</c:v>
                </c:pt>
                <c:pt idx="10581">
                  <c:v>1.176844239235</c:v>
                </c:pt>
                <c:pt idx="10582">
                  <c:v>1.176925301552</c:v>
                </c:pt>
                <c:pt idx="10583">
                  <c:v>1.1770355701449999</c:v>
                </c:pt>
                <c:pt idx="10584">
                  <c:v>1.177321791649</c:v>
                </c:pt>
                <c:pt idx="10585">
                  <c:v>1.1776052713389999</c:v>
                </c:pt>
                <c:pt idx="10586">
                  <c:v>1.1777969598769999</c:v>
                </c:pt>
                <c:pt idx="10587">
                  <c:v>1.178078770638</c:v>
                </c:pt>
                <c:pt idx="10588">
                  <c:v>1.1781822443009999</c:v>
                </c:pt>
                <c:pt idx="10589">
                  <c:v>1.1782641410829999</c:v>
                </c:pt>
                <c:pt idx="10590">
                  <c:v>1.1784025430680001</c:v>
                </c:pt>
                <c:pt idx="10591">
                  <c:v>1.1786292791370001</c:v>
                </c:pt>
                <c:pt idx="10592">
                  <c:v>1.1788475513459999</c:v>
                </c:pt>
                <c:pt idx="10593">
                  <c:v>1.1791656017300001</c:v>
                </c:pt>
                <c:pt idx="10594">
                  <c:v>1.1794967651370001</c:v>
                </c:pt>
                <c:pt idx="10595">
                  <c:v>1.1796312332150001</c:v>
                </c:pt>
                <c:pt idx="10596">
                  <c:v>1.1799352169040001</c:v>
                </c:pt>
                <c:pt idx="10597">
                  <c:v>1.180080652237</c:v>
                </c:pt>
                <c:pt idx="10598">
                  <c:v>1.1802216768260001</c:v>
                </c:pt>
                <c:pt idx="10599">
                  <c:v>1.180562615395</c:v>
                </c:pt>
                <c:pt idx="10600">
                  <c:v>1.1808766126629999</c:v>
                </c:pt>
                <c:pt idx="10601">
                  <c:v>1.1809871196749999</c:v>
                </c:pt>
                <c:pt idx="10602">
                  <c:v>1.181108593941</c:v>
                </c:pt>
                <c:pt idx="10603">
                  <c:v>1.181195259094</c:v>
                </c:pt>
                <c:pt idx="10604">
                  <c:v>1.181309342384</c:v>
                </c:pt>
                <c:pt idx="10605">
                  <c:v>1.1816080808639999</c:v>
                </c:pt>
                <c:pt idx="10606">
                  <c:v>1.1819106340409999</c:v>
                </c:pt>
                <c:pt idx="10607">
                  <c:v>1.1820865869520001</c:v>
                </c:pt>
                <c:pt idx="10608">
                  <c:v>1.182407855988</c:v>
                </c:pt>
                <c:pt idx="10609">
                  <c:v>1.1825215816500001</c:v>
                </c:pt>
                <c:pt idx="10610">
                  <c:v>1.182804584503</c:v>
                </c:pt>
                <c:pt idx="10611">
                  <c:v>1.182891130447</c:v>
                </c:pt>
                <c:pt idx="10612">
                  <c:v>1.183207511902</c:v>
                </c:pt>
                <c:pt idx="10613">
                  <c:v>1.1835386753079999</c:v>
                </c:pt>
                <c:pt idx="10614">
                  <c:v>1.1838653087619999</c:v>
                </c:pt>
                <c:pt idx="10615">
                  <c:v>1.184184074402</c:v>
                </c:pt>
                <c:pt idx="10616">
                  <c:v>1.1844172477720001</c:v>
                </c:pt>
                <c:pt idx="10617">
                  <c:v>1.1845935583110001</c:v>
                </c:pt>
                <c:pt idx="10618">
                  <c:v>1.1846921443939999</c:v>
                </c:pt>
                <c:pt idx="10619">
                  <c:v>1.184745788574</c:v>
                </c:pt>
                <c:pt idx="10620">
                  <c:v>1.1847974061969999</c:v>
                </c:pt>
                <c:pt idx="10621">
                  <c:v>1.1848540306090001</c:v>
                </c:pt>
                <c:pt idx="10622">
                  <c:v>1.1849169731139999</c:v>
                </c:pt>
                <c:pt idx="10623">
                  <c:v>1.184978365898</c:v>
                </c:pt>
                <c:pt idx="10624">
                  <c:v>1.1850504875179999</c:v>
                </c:pt>
                <c:pt idx="10625">
                  <c:v>1.1851216554640001</c:v>
                </c:pt>
                <c:pt idx="10626">
                  <c:v>1.1851985454559999</c:v>
                </c:pt>
                <c:pt idx="10627">
                  <c:v>1.1852773427959999</c:v>
                </c:pt>
                <c:pt idx="10628">
                  <c:v>1.1853491067890001</c:v>
                </c:pt>
                <c:pt idx="10629">
                  <c:v>1.1854107379909999</c:v>
                </c:pt>
                <c:pt idx="10630">
                  <c:v>1.185471057892</c:v>
                </c:pt>
                <c:pt idx="10631">
                  <c:v>1.1855348348620001</c:v>
                </c:pt>
                <c:pt idx="10632">
                  <c:v>1.1855883598329999</c:v>
                </c:pt>
                <c:pt idx="10633">
                  <c:v>1.1856455802920001</c:v>
                </c:pt>
                <c:pt idx="10634">
                  <c:v>1.1856963634490001</c:v>
                </c:pt>
                <c:pt idx="10635">
                  <c:v>1.185789465904</c:v>
                </c:pt>
                <c:pt idx="10636">
                  <c:v>1.185911178589</c:v>
                </c:pt>
                <c:pt idx="10637">
                  <c:v>1.1860260963439999</c:v>
                </c:pt>
                <c:pt idx="10638">
                  <c:v>1.186102151871</c:v>
                </c:pt>
                <c:pt idx="10639">
                  <c:v>1.1861767768860001</c:v>
                </c:pt>
                <c:pt idx="10640">
                  <c:v>1.186280250549</c:v>
                </c:pt>
                <c:pt idx="10641">
                  <c:v>1.1864233016970001</c:v>
                </c:pt>
                <c:pt idx="10642">
                  <c:v>1.186525821686</c:v>
                </c:pt>
                <c:pt idx="10643">
                  <c:v>1.186717748642</c:v>
                </c:pt>
                <c:pt idx="10644">
                  <c:v>1.1869238615040001</c:v>
                </c:pt>
                <c:pt idx="10645">
                  <c:v>1.187028169632</c:v>
                </c:pt>
                <c:pt idx="10646">
                  <c:v>1.1871292591089999</c:v>
                </c:pt>
                <c:pt idx="10647">
                  <c:v>1.1872639656070001</c:v>
                </c:pt>
                <c:pt idx="10648">
                  <c:v>1.18753516674</c:v>
                </c:pt>
                <c:pt idx="10649">
                  <c:v>1.1878172159189999</c:v>
                </c:pt>
                <c:pt idx="10650">
                  <c:v>1.1881181001659999</c:v>
                </c:pt>
                <c:pt idx="10651">
                  <c:v>1.1882805824280001</c:v>
                </c:pt>
                <c:pt idx="10652">
                  <c:v>1.1885902881620001</c:v>
                </c:pt>
                <c:pt idx="10653">
                  <c:v>1.188802719116</c:v>
                </c:pt>
                <c:pt idx="10654">
                  <c:v>1.189125537872</c:v>
                </c:pt>
                <c:pt idx="10655">
                  <c:v>1.1892313957209999</c:v>
                </c:pt>
                <c:pt idx="10656">
                  <c:v>1.189343214035</c:v>
                </c:pt>
                <c:pt idx="10657">
                  <c:v>1.189424157143</c:v>
                </c:pt>
                <c:pt idx="10658">
                  <c:v>1.1896001100539999</c:v>
                </c:pt>
                <c:pt idx="10659">
                  <c:v>1.1897814273830001</c:v>
                </c:pt>
                <c:pt idx="10660">
                  <c:v>1.189860463142</c:v>
                </c:pt>
                <c:pt idx="10661">
                  <c:v>1.1899784803390001</c:v>
                </c:pt>
                <c:pt idx="10662">
                  <c:v>1.1900488138200001</c:v>
                </c:pt>
                <c:pt idx="10663">
                  <c:v>1.190250039101</c:v>
                </c:pt>
                <c:pt idx="10664">
                  <c:v>1.1904886960979999</c:v>
                </c:pt>
                <c:pt idx="10665">
                  <c:v>1.1907436847690001</c:v>
                </c:pt>
                <c:pt idx="10666">
                  <c:v>1.190862178802</c:v>
                </c:pt>
                <c:pt idx="10667">
                  <c:v>1.1909667253489999</c:v>
                </c:pt>
                <c:pt idx="10668">
                  <c:v>1.1910735368730001</c:v>
                </c:pt>
                <c:pt idx="10669">
                  <c:v>1.1911758184429999</c:v>
                </c:pt>
                <c:pt idx="10670">
                  <c:v>1.1914798021320001</c:v>
                </c:pt>
                <c:pt idx="10671">
                  <c:v>1.191799521446</c:v>
                </c:pt>
                <c:pt idx="10672">
                  <c:v>1.192016482353</c:v>
                </c:pt>
                <c:pt idx="10673">
                  <c:v>1.1923458576199999</c:v>
                </c:pt>
                <c:pt idx="10674">
                  <c:v>1.1925261020660001</c:v>
                </c:pt>
                <c:pt idx="10675">
                  <c:v>1.192866683006</c:v>
                </c:pt>
                <c:pt idx="10676">
                  <c:v>1.192969679832</c:v>
                </c:pt>
                <c:pt idx="10677">
                  <c:v>1.1932437419890001</c:v>
                </c:pt>
                <c:pt idx="10678">
                  <c:v>1.19348025322</c:v>
                </c:pt>
                <c:pt idx="10679">
                  <c:v>1.1936727762220001</c:v>
                </c:pt>
                <c:pt idx="10680">
                  <c:v>1.193752408028</c:v>
                </c:pt>
                <c:pt idx="10681">
                  <c:v>1.1939619779590001</c:v>
                </c:pt>
                <c:pt idx="10682">
                  <c:v>1.194086551666</c:v>
                </c:pt>
                <c:pt idx="10683">
                  <c:v>1.1941750049590001</c:v>
                </c:pt>
                <c:pt idx="10684">
                  <c:v>1.194263458252</c:v>
                </c:pt>
                <c:pt idx="10685">
                  <c:v>1.1943526268010001</c:v>
                </c:pt>
                <c:pt idx="10686">
                  <c:v>1.1944454908369999</c:v>
                </c:pt>
                <c:pt idx="10687">
                  <c:v>1.1945377588270001</c:v>
                </c:pt>
                <c:pt idx="10688">
                  <c:v>1.19462454319</c:v>
                </c:pt>
                <c:pt idx="10689">
                  <c:v>1.194702982903</c:v>
                </c:pt>
                <c:pt idx="10690">
                  <c:v>1.1950174570080001</c:v>
                </c:pt>
                <c:pt idx="10691">
                  <c:v>1.1951994895939999</c:v>
                </c:pt>
                <c:pt idx="10692">
                  <c:v>1.1952731609339999</c:v>
                </c:pt>
                <c:pt idx="10693">
                  <c:v>1.195381999016</c:v>
                </c:pt>
                <c:pt idx="10694">
                  <c:v>1.195519208908</c:v>
                </c:pt>
                <c:pt idx="10695">
                  <c:v>1.1958413124080001</c:v>
                </c:pt>
                <c:pt idx="10696">
                  <c:v>1.19601380825</c:v>
                </c:pt>
                <c:pt idx="10697">
                  <c:v>1.1960854530330001</c:v>
                </c:pt>
                <c:pt idx="10698">
                  <c:v>1.1961551904679999</c:v>
                </c:pt>
                <c:pt idx="10699">
                  <c:v>1.196374535561</c:v>
                </c:pt>
                <c:pt idx="10700">
                  <c:v>1.1965736150740001</c:v>
                </c:pt>
                <c:pt idx="10701">
                  <c:v>1.196680665016</c:v>
                </c:pt>
                <c:pt idx="10702">
                  <c:v>1.1967864036560001</c:v>
                </c:pt>
                <c:pt idx="10703">
                  <c:v>1.196916103363</c:v>
                </c:pt>
                <c:pt idx="10704">
                  <c:v>1.1971257925030001</c:v>
                </c:pt>
                <c:pt idx="10705">
                  <c:v>1.197305679321</c:v>
                </c:pt>
                <c:pt idx="10706">
                  <c:v>1.1976315975189999</c:v>
                </c:pt>
                <c:pt idx="10707">
                  <c:v>1.197838306427</c:v>
                </c:pt>
                <c:pt idx="10708">
                  <c:v>1.198146104813</c:v>
                </c:pt>
                <c:pt idx="10709">
                  <c:v>1.1984299421310001</c:v>
                </c:pt>
                <c:pt idx="10710">
                  <c:v>1.1985493898390001</c:v>
                </c:pt>
                <c:pt idx="10711">
                  <c:v>1.198637127876</c:v>
                </c:pt>
                <c:pt idx="10712">
                  <c:v>1.1987197399139999</c:v>
                </c:pt>
                <c:pt idx="10713">
                  <c:v>1.1988406181339999</c:v>
                </c:pt>
                <c:pt idx="10714">
                  <c:v>1.1989209651949999</c:v>
                </c:pt>
                <c:pt idx="10715">
                  <c:v>1.1990344524380001</c:v>
                </c:pt>
                <c:pt idx="10716">
                  <c:v>1.1991457939150001</c:v>
                </c:pt>
                <c:pt idx="10717">
                  <c:v>1.1993039846419999</c:v>
                </c:pt>
                <c:pt idx="10718">
                  <c:v>1.199423789978</c:v>
                </c:pt>
                <c:pt idx="10719">
                  <c:v>1.199512600899</c:v>
                </c:pt>
                <c:pt idx="10720">
                  <c:v>1.199603438377</c:v>
                </c:pt>
                <c:pt idx="10721">
                  <c:v>1.1996814012529999</c:v>
                </c:pt>
                <c:pt idx="10722">
                  <c:v>1.1998068094250001</c:v>
                </c:pt>
                <c:pt idx="10723">
                  <c:v>1.1999186277389999</c:v>
                </c:pt>
                <c:pt idx="10724">
                  <c:v>1.2000582218169999</c:v>
                </c:pt>
                <c:pt idx="10725">
                  <c:v>1.2002438306809999</c:v>
                </c:pt>
                <c:pt idx="10726">
                  <c:v>1.2004623413090001</c:v>
                </c:pt>
                <c:pt idx="10727">
                  <c:v>1.2005714178089999</c:v>
                </c:pt>
                <c:pt idx="10728">
                  <c:v>1.2007702589039999</c:v>
                </c:pt>
                <c:pt idx="10729">
                  <c:v>1.2010867595670001</c:v>
                </c:pt>
                <c:pt idx="10730">
                  <c:v>1.2013922929759999</c:v>
                </c:pt>
                <c:pt idx="10731">
                  <c:v>1.2015358209610001</c:v>
                </c:pt>
                <c:pt idx="10732">
                  <c:v>1.2016128301619999</c:v>
                </c:pt>
                <c:pt idx="10733">
                  <c:v>1.2016878128049999</c:v>
                </c:pt>
                <c:pt idx="10734">
                  <c:v>1.201801538467</c:v>
                </c:pt>
                <c:pt idx="10735">
                  <c:v>1.2019464969639999</c:v>
                </c:pt>
                <c:pt idx="10736">
                  <c:v>1.2020864486689999</c:v>
                </c:pt>
                <c:pt idx="10737">
                  <c:v>1.2023875713350001</c:v>
                </c:pt>
                <c:pt idx="10738">
                  <c:v>1.20258462429</c:v>
                </c:pt>
                <c:pt idx="10739">
                  <c:v>1.20273411274</c:v>
                </c:pt>
                <c:pt idx="10740">
                  <c:v>1.202898144722</c:v>
                </c:pt>
                <c:pt idx="10741">
                  <c:v>1.203049302101</c:v>
                </c:pt>
                <c:pt idx="10742">
                  <c:v>1.2031906843189999</c:v>
                </c:pt>
                <c:pt idx="10743">
                  <c:v>1.203549265862</c:v>
                </c:pt>
                <c:pt idx="10744">
                  <c:v>1.2038538455959999</c:v>
                </c:pt>
                <c:pt idx="10745">
                  <c:v>1.204167842865</c:v>
                </c:pt>
                <c:pt idx="10746">
                  <c:v>1.2043608427050001</c:v>
                </c:pt>
                <c:pt idx="10747">
                  <c:v>1.2045116424560001</c:v>
                </c:pt>
                <c:pt idx="10748">
                  <c:v>1.204840183258</c:v>
                </c:pt>
                <c:pt idx="10749">
                  <c:v>1.205141782761</c:v>
                </c:pt>
                <c:pt idx="10750">
                  <c:v>1.205405950546</c:v>
                </c:pt>
                <c:pt idx="10751">
                  <c:v>1.205637931824</c:v>
                </c:pt>
                <c:pt idx="10752">
                  <c:v>1.2059481143949999</c:v>
                </c:pt>
                <c:pt idx="10753">
                  <c:v>1.2060657739639999</c:v>
                </c:pt>
                <c:pt idx="10754">
                  <c:v>1.20617556572</c:v>
                </c:pt>
                <c:pt idx="10755">
                  <c:v>1.2062826156619999</c:v>
                </c:pt>
                <c:pt idx="10756">
                  <c:v>1.2063934803009999</c:v>
                </c:pt>
                <c:pt idx="10757">
                  <c:v>1.206520318985</c:v>
                </c:pt>
                <c:pt idx="10758">
                  <c:v>1.206634521484</c:v>
                </c:pt>
                <c:pt idx="10759">
                  <c:v>1.2067580223079999</c:v>
                </c:pt>
                <c:pt idx="10760">
                  <c:v>1.2070947885509999</c:v>
                </c:pt>
                <c:pt idx="10761">
                  <c:v>1.2072181701660001</c:v>
                </c:pt>
                <c:pt idx="10762">
                  <c:v>1.207307577133</c:v>
                </c:pt>
                <c:pt idx="10763">
                  <c:v>1.2073942422870001</c:v>
                </c:pt>
                <c:pt idx="10764">
                  <c:v>1.207487344742</c:v>
                </c:pt>
                <c:pt idx="10765">
                  <c:v>1.207571983337</c:v>
                </c:pt>
                <c:pt idx="10766">
                  <c:v>1.2077594995500001</c:v>
                </c:pt>
                <c:pt idx="10767">
                  <c:v>1.2079113721850001</c:v>
                </c:pt>
                <c:pt idx="10768">
                  <c:v>1.208261609077</c:v>
                </c:pt>
                <c:pt idx="10769">
                  <c:v>1.2084537744520001</c:v>
                </c:pt>
                <c:pt idx="10770">
                  <c:v>1.208804011345</c:v>
                </c:pt>
                <c:pt idx="10771">
                  <c:v>1.2088834047320001</c:v>
                </c:pt>
                <c:pt idx="10772">
                  <c:v>1.208999156952</c:v>
                </c:pt>
                <c:pt idx="10773">
                  <c:v>1.2091192007060001</c:v>
                </c:pt>
                <c:pt idx="10774">
                  <c:v>1.2092305421830001</c:v>
                </c:pt>
                <c:pt idx="10775">
                  <c:v>1.209314107895</c:v>
                </c:pt>
                <c:pt idx="10776">
                  <c:v>1.209432840347</c:v>
                </c:pt>
                <c:pt idx="10777">
                  <c:v>1.209758639336</c:v>
                </c:pt>
                <c:pt idx="10778">
                  <c:v>1.2098672389980001</c:v>
                </c:pt>
                <c:pt idx="10779">
                  <c:v>1.209955453873</c:v>
                </c:pt>
                <c:pt idx="10780">
                  <c:v>1.2100495100019999</c:v>
                </c:pt>
                <c:pt idx="10781">
                  <c:v>1.2101765871050001</c:v>
                </c:pt>
                <c:pt idx="10782">
                  <c:v>1.2104942798610001</c:v>
                </c:pt>
                <c:pt idx="10783">
                  <c:v>1.2106595039370001</c:v>
                </c:pt>
                <c:pt idx="10784">
                  <c:v>1.211014032364</c:v>
                </c:pt>
                <c:pt idx="10785">
                  <c:v>1.2111657857889999</c:v>
                </c:pt>
                <c:pt idx="10786">
                  <c:v>1.211252331734</c:v>
                </c:pt>
                <c:pt idx="10787">
                  <c:v>1.21134018898</c:v>
                </c:pt>
                <c:pt idx="10788">
                  <c:v>1.2114294767380001</c:v>
                </c:pt>
                <c:pt idx="10789">
                  <c:v>1.2115142345429999</c:v>
                </c:pt>
                <c:pt idx="10790">
                  <c:v>1.211601257324</c:v>
                </c:pt>
                <c:pt idx="10791">
                  <c:v>1.211688041687</c:v>
                </c:pt>
                <c:pt idx="10792">
                  <c:v>1.2117775678630001</c:v>
                </c:pt>
                <c:pt idx="10793">
                  <c:v>1.211869478226</c:v>
                </c:pt>
                <c:pt idx="10794">
                  <c:v>1.211964726448</c:v>
                </c:pt>
                <c:pt idx="10795">
                  <c:v>1.2120460271839999</c:v>
                </c:pt>
                <c:pt idx="10796">
                  <c:v>1.2121614217759999</c:v>
                </c:pt>
                <c:pt idx="10797">
                  <c:v>1.2122708559040001</c:v>
                </c:pt>
                <c:pt idx="10798">
                  <c:v>1.2124253511430001</c:v>
                </c:pt>
                <c:pt idx="10799">
                  <c:v>1.212778925896</c:v>
                </c:pt>
                <c:pt idx="10800">
                  <c:v>1.213064074516</c:v>
                </c:pt>
                <c:pt idx="10801">
                  <c:v>1.2131794691090001</c:v>
                </c:pt>
                <c:pt idx="10802">
                  <c:v>1.213326573372</c:v>
                </c:pt>
                <c:pt idx="10803">
                  <c:v>1.2135016918179999</c:v>
                </c:pt>
                <c:pt idx="10804">
                  <c:v>1.2138036489490001</c:v>
                </c:pt>
                <c:pt idx="10805">
                  <c:v>1.2141247987749999</c:v>
                </c:pt>
                <c:pt idx="10806">
                  <c:v>1.214423298836</c:v>
                </c:pt>
                <c:pt idx="10807">
                  <c:v>1.214690208435</c:v>
                </c:pt>
                <c:pt idx="10808">
                  <c:v>1.2148284912109999</c:v>
                </c:pt>
                <c:pt idx="10809">
                  <c:v>1.214934229851</c:v>
                </c:pt>
                <c:pt idx="10810">
                  <c:v>1.2150462865830001</c:v>
                </c:pt>
                <c:pt idx="10811">
                  <c:v>1.2152311801910001</c:v>
                </c:pt>
                <c:pt idx="10812">
                  <c:v>1.2155516147609999</c:v>
                </c:pt>
                <c:pt idx="10813">
                  <c:v>1.215674519539</c:v>
                </c:pt>
                <c:pt idx="10814">
                  <c:v>1.215819597244</c:v>
                </c:pt>
                <c:pt idx="10815">
                  <c:v>1.216005921364</c:v>
                </c:pt>
                <c:pt idx="10816">
                  <c:v>1.216318130493</c:v>
                </c:pt>
                <c:pt idx="10817">
                  <c:v>1.2166692018509999</c:v>
                </c:pt>
                <c:pt idx="10818">
                  <c:v>1.2169535160060001</c:v>
                </c:pt>
                <c:pt idx="10819">
                  <c:v>1.217292070389</c:v>
                </c:pt>
                <c:pt idx="10820">
                  <c:v>1.2175716161729999</c:v>
                </c:pt>
                <c:pt idx="10821">
                  <c:v>1.217696905136</c:v>
                </c:pt>
                <c:pt idx="10822">
                  <c:v>1.217784881592</c:v>
                </c:pt>
                <c:pt idx="10823">
                  <c:v>1.2178992033</c:v>
                </c:pt>
                <c:pt idx="10824">
                  <c:v>1.218222498894</c:v>
                </c:pt>
                <c:pt idx="10825">
                  <c:v>1.218367934227</c:v>
                </c:pt>
                <c:pt idx="10826">
                  <c:v>1.218481659889</c:v>
                </c:pt>
                <c:pt idx="10827">
                  <c:v>1.218619227409</c:v>
                </c:pt>
                <c:pt idx="10828">
                  <c:v>1.218702197075</c:v>
                </c:pt>
                <c:pt idx="10829">
                  <c:v>1.2187809944150001</c:v>
                </c:pt>
                <c:pt idx="10830">
                  <c:v>1.218867897987</c:v>
                </c:pt>
                <c:pt idx="10831">
                  <c:v>1.2191461324690001</c:v>
                </c:pt>
                <c:pt idx="10832">
                  <c:v>1.2194522619249999</c:v>
                </c:pt>
                <c:pt idx="10833">
                  <c:v>1.219604372978</c:v>
                </c:pt>
                <c:pt idx="10834">
                  <c:v>1.219912052155</c:v>
                </c:pt>
                <c:pt idx="10835">
                  <c:v>1.220044136047</c:v>
                </c:pt>
                <c:pt idx="10836">
                  <c:v>1.220194578171</c:v>
                </c:pt>
                <c:pt idx="10837">
                  <c:v>1.220316052437</c:v>
                </c:pt>
                <c:pt idx="10838">
                  <c:v>1.2205083370209999</c:v>
                </c:pt>
                <c:pt idx="10839">
                  <c:v>1.2208416461939999</c:v>
                </c:pt>
                <c:pt idx="10840">
                  <c:v>1.220956087112</c:v>
                </c:pt>
                <c:pt idx="10841">
                  <c:v>1.221068263054</c:v>
                </c:pt>
                <c:pt idx="10842">
                  <c:v>1.221410393715</c:v>
                </c:pt>
                <c:pt idx="10843">
                  <c:v>1.221526265144</c:v>
                </c:pt>
                <c:pt idx="10844">
                  <c:v>1.2216403484339999</c:v>
                </c:pt>
                <c:pt idx="10845">
                  <c:v>1.221996307373</c:v>
                </c:pt>
                <c:pt idx="10846">
                  <c:v>1.222319602966</c:v>
                </c:pt>
                <c:pt idx="10847">
                  <c:v>1.2226411104199999</c:v>
                </c:pt>
                <c:pt idx="10848">
                  <c:v>1.2229685783390001</c:v>
                </c:pt>
                <c:pt idx="10849">
                  <c:v>1.223215222359</c:v>
                </c:pt>
                <c:pt idx="10850">
                  <c:v>1.2233260869980001</c:v>
                </c:pt>
                <c:pt idx="10851">
                  <c:v>1.2236523628230001</c:v>
                </c:pt>
                <c:pt idx="10852">
                  <c:v>1.2237658500669999</c:v>
                </c:pt>
                <c:pt idx="10853">
                  <c:v>1.22408425808</c:v>
                </c:pt>
                <c:pt idx="10854">
                  <c:v>1.2244064807890001</c:v>
                </c:pt>
                <c:pt idx="10855">
                  <c:v>1.224496841431</c:v>
                </c:pt>
                <c:pt idx="10856">
                  <c:v>1.2248582839969999</c:v>
                </c:pt>
                <c:pt idx="10857">
                  <c:v>1.225015759468</c:v>
                </c:pt>
                <c:pt idx="10858">
                  <c:v>1.2252509593959999</c:v>
                </c:pt>
                <c:pt idx="10859">
                  <c:v>1.225371599197</c:v>
                </c:pt>
                <c:pt idx="10860">
                  <c:v>1.2254841327670001</c:v>
                </c:pt>
                <c:pt idx="10861">
                  <c:v>1.225642681122</c:v>
                </c:pt>
                <c:pt idx="10862">
                  <c:v>1.225940108299</c:v>
                </c:pt>
                <c:pt idx="10863">
                  <c:v>1.226236581802</c:v>
                </c:pt>
                <c:pt idx="10864">
                  <c:v>1.2265722751620001</c:v>
                </c:pt>
                <c:pt idx="10865">
                  <c:v>1.2267593145369999</c:v>
                </c:pt>
                <c:pt idx="10866">
                  <c:v>1.2268462181090001</c:v>
                </c:pt>
                <c:pt idx="10867">
                  <c:v>1.2269326448440001</c:v>
                </c:pt>
                <c:pt idx="10868">
                  <c:v>1.2272263765339999</c:v>
                </c:pt>
                <c:pt idx="10869">
                  <c:v>1.227495312691</c:v>
                </c:pt>
                <c:pt idx="10870">
                  <c:v>1.2276160717010001</c:v>
                </c:pt>
                <c:pt idx="10871">
                  <c:v>1.227736353874</c:v>
                </c:pt>
                <c:pt idx="10872">
                  <c:v>1.228034973145</c:v>
                </c:pt>
                <c:pt idx="10873">
                  <c:v>1.2283345460890001</c:v>
                </c:pt>
                <c:pt idx="10874">
                  <c:v>1.2284462451930001</c:v>
                </c:pt>
                <c:pt idx="10875">
                  <c:v>1.228660464287</c:v>
                </c:pt>
                <c:pt idx="10876">
                  <c:v>1.2289782762529999</c:v>
                </c:pt>
                <c:pt idx="10877">
                  <c:v>1.229106783867</c:v>
                </c:pt>
                <c:pt idx="10878">
                  <c:v>1.2292553186420001</c:v>
                </c:pt>
                <c:pt idx="10879">
                  <c:v>1.2293373346330001</c:v>
                </c:pt>
                <c:pt idx="10880">
                  <c:v>1.2294216156010001</c:v>
                </c:pt>
                <c:pt idx="10881">
                  <c:v>1.2295050621029999</c:v>
                </c:pt>
                <c:pt idx="10882">
                  <c:v>1.2296253442759999</c:v>
                </c:pt>
                <c:pt idx="10883">
                  <c:v>1.2299598455430001</c:v>
                </c:pt>
                <c:pt idx="10884">
                  <c:v>1.2302939891819999</c:v>
                </c:pt>
                <c:pt idx="10885">
                  <c:v>1.230573296547</c:v>
                </c:pt>
                <c:pt idx="10886">
                  <c:v>1.230692028999</c:v>
                </c:pt>
                <c:pt idx="10887">
                  <c:v>1.230801105499</c:v>
                </c:pt>
                <c:pt idx="10888">
                  <c:v>1.2311491966250001</c:v>
                </c:pt>
                <c:pt idx="10889">
                  <c:v>1.231495261192</c:v>
                </c:pt>
                <c:pt idx="10890">
                  <c:v>1.231809735298</c:v>
                </c:pt>
                <c:pt idx="10891">
                  <c:v>1.2318871021269999</c:v>
                </c:pt>
                <c:pt idx="10892">
                  <c:v>1.231964111328</c:v>
                </c:pt>
                <c:pt idx="10893">
                  <c:v>1.2322009801860001</c:v>
                </c:pt>
                <c:pt idx="10894">
                  <c:v>1.232280731201</c:v>
                </c:pt>
                <c:pt idx="10895">
                  <c:v>1.2323932647710001</c:v>
                </c:pt>
                <c:pt idx="10896">
                  <c:v>1.2325463294979999</c:v>
                </c:pt>
                <c:pt idx="10897">
                  <c:v>1.232885122299</c:v>
                </c:pt>
                <c:pt idx="10898">
                  <c:v>1.2331937551500001</c:v>
                </c:pt>
                <c:pt idx="10899">
                  <c:v>1.2333575487140001</c:v>
                </c:pt>
                <c:pt idx="10900">
                  <c:v>1.233445286751</c:v>
                </c:pt>
                <c:pt idx="10901">
                  <c:v>1.233530044556</c:v>
                </c:pt>
                <c:pt idx="10902">
                  <c:v>1.233857274055</c:v>
                </c:pt>
                <c:pt idx="10903">
                  <c:v>1.2341092824940001</c:v>
                </c:pt>
                <c:pt idx="10904">
                  <c:v>1.234201669693</c:v>
                </c:pt>
                <c:pt idx="10905">
                  <c:v>1.2342586517330001</c:v>
                </c:pt>
                <c:pt idx="10906">
                  <c:v>1.234338283539</c:v>
                </c:pt>
                <c:pt idx="10907">
                  <c:v>1.234420180321</c:v>
                </c:pt>
                <c:pt idx="10908">
                  <c:v>1.2346367836000001</c:v>
                </c:pt>
                <c:pt idx="10909">
                  <c:v>1.234821200371</c:v>
                </c:pt>
                <c:pt idx="10910">
                  <c:v>1.2349125146869999</c:v>
                </c:pt>
                <c:pt idx="10911">
                  <c:v>1.2350548505779999</c:v>
                </c:pt>
                <c:pt idx="10912">
                  <c:v>1.2353909015660001</c:v>
                </c:pt>
                <c:pt idx="10913">
                  <c:v>1.235440611839</c:v>
                </c:pt>
                <c:pt idx="10914">
                  <c:v>1.23548579216</c:v>
                </c:pt>
                <c:pt idx="10915">
                  <c:v>1.23558151722</c:v>
                </c:pt>
                <c:pt idx="10916">
                  <c:v>1.23563170433</c:v>
                </c:pt>
                <c:pt idx="10917">
                  <c:v>1.235721230507</c:v>
                </c:pt>
                <c:pt idx="10918">
                  <c:v>1.2359519004820001</c:v>
                </c:pt>
                <c:pt idx="10919">
                  <c:v>1.2361427545549999</c:v>
                </c:pt>
                <c:pt idx="10920">
                  <c:v>1.2363541126249999</c:v>
                </c:pt>
                <c:pt idx="10921">
                  <c:v>1.236675262451</c:v>
                </c:pt>
                <c:pt idx="10922">
                  <c:v>1.236994385719</c:v>
                </c:pt>
                <c:pt idx="10923">
                  <c:v>1.2370679378510001</c:v>
                </c:pt>
                <c:pt idx="10924">
                  <c:v>1.237147092819</c:v>
                </c:pt>
                <c:pt idx="10925">
                  <c:v>1.2372587919239999</c:v>
                </c:pt>
                <c:pt idx="10926">
                  <c:v>1.2375903129579999</c:v>
                </c:pt>
                <c:pt idx="10927">
                  <c:v>1.2378622293470001</c:v>
                </c:pt>
                <c:pt idx="10928">
                  <c:v>1.238175988197</c:v>
                </c:pt>
                <c:pt idx="10929">
                  <c:v>1.2384876012799999</c:v>
                </c:pt>
                <c:pt idx="10930">
                  <c:v>1.238657832146</c:v>
                </c:pt>
                <c:pt idx="10931">
                  <c:v>1.2387419939040001</c:v>
                </c:pt>
                <c:pt idx="10932">
                  <c:v>1.238826394081</c:v>
                </c:pt>
                <c:pt idx="10933">
                  <c:v>1.238997220993</c:v>
                </c:pt>
                <c:pt idx="10934">
                  <c:v>1.239181399345</c:v>
                </c:pt>
                <c:pt idx="10935">
                  <c:v>1.239300489426</c:v>
                </c:pt>
                <c:pt idx="10936">
                  <c:v>1.23963701725</c:v>
                </c:pt>
                <c:pt idx="10937">
                  <c:v>1.2398940324779999</c:v>
                </c:pt>
                <c:pt idx="10938">
                  <c:v>1.2400079965590001</c:v>
                </c:pt>
                <c:pt idx="10939">
                  <c:v>1.2400962114330001</c:v>
                </c:pt>
                <c:pt idx="10940">
                  <c:v>1.2401754856110001</c:v>
                </c:pt>
                <c:pt idx="10941">
                  <c:v>1.2402626276019999</c:v>
                </c:pt>
                <c:pt idx="10942">
                  <c:v>1.2403486967090001</c:v>
                </c:pt>
                <c:pt idx="10943">
                  <c:v>1.240442037582</c:v>
                </c:pt>
                <c:pt idx="10944">
                  <c:v>1.2405374050139999</c:v>
                </c:pt>
                <c:pt idx="10945">
                  <c:v>1.2406343221659999</c:v>
                </c:pt>
                <c:pt idx="10946">
                  <c:v>1.2407199144359999</c:v>
                </c:pt>
                <c:pt idx="10947">
                  <c:v>1.240807056427</c:v>
                </c:pt>
                <c:pt idx="10948">
                  <c:v>1.240886449814</c:v>
                </c:pt>
                <c:pt idx="10949">
                  <c:v>1.240962386131</c:v>
                </c:pt>
                <c:pt idx="10950">
                  <c:v>1.241082787514</c:v>
                </c:pt>
                <c:pt idx="10951">
                  <c:v>1.2412077188490001</c:v>
                </c:pt>
                <c:pt idx="10952">
                  <c:v>1.241291284561</c:v>
                </c:pt>
                <c:pt idx="10953">
                  <c:v>1.241419315338</c:v>
                </c:pt>
                <c:pt idx="10954">
                  <c:v>1.241531848907</c:v>
                </c:pt>
                <c:pt idx="10955">
                  <c:v>1.241729736328</c:v>
                </c:pt>
                <c:pt idx="10956">
                  <c:v>1.242019057274</c:v>
                </c:pt>
                <c:pt idx="10957">
                  <c:v>1.242326974869</c:v>
                </c:pt>
                <c:pt idx="10958">
                  <c:v>1.2425504922870001</c:v>
                </c:pt>
                <c:pt idx="10959">
                  <c:v>1.2427171468730001</c:v>
                </c:pt>
                <c:pt idx="10960">
                  <c:v>1.242792606354</c:v>
                </c:pt>
                <c:pt idx="10961">
                  <c:v>1.2428774833680001</c:v>
                </c:pt>
                <c:pt idx="10962">
                  <c:v>1.2429633140559999</c:v>
                </c:pt>
                <c:pt idx="10963">
                  <c:v>1.243053436279</c:v>
                </c:pt>
                <c:pt idx="10964">
                  <c:v>1.2431454658509999</c:v>
                </c:pt>
                <c:pt idx="10965">
                  <c:v>1.243239879608</c:v>
                </c:pt>
                <c:pt idx="10966">
                  <c:v>1.243286013603</c:v>
                </c:pt>
                <c:pt idx="10967">
                  <c:v>1.2433291673660001</c:v>
                </c:pt>
                <c:pt idx="10968">
                  <c:v>1.243423223495</c:v>
                </c:pt>
                <c:pt idx="10969">
                  <c:v>1.2435082197189999</c:v>
                </c:pt>
                <c:pt idx="10970">
                  <c:v>1.24359536171</c:v>
                </c:pt>
                <c:pt idx="10971">
                  <c:v>1.2436852455139999</c:v>
                </c:pt>
                <c:pt idx="10972">
                  <c:v>1.2437722682950001</c:v>
                </c:pt>
                <c:pt idx="10973">
                  <c:v>1.243856430054</c:v>
                </c:pt>
                <c:pt idx="10974">
                  <c:v>1.2439446449280001</c:v>
                </c:pt>
                <c:pt idx="10975">
                  <c:v>1.2440643310549999</c:v>
                </c:pt>
                <c:pt idx="10976">
                  <c:v>1.2441731691360001</c:v>
                </c:pt>
                <c:pt idx="10977">
                  <c:v>1.244283437729</c:v>
                </c:pt>
                <c:pt idx="10978">
                  <c:v>1.244391560555</c:v>
                </c:pt>
                <c:pt idx="10979">
                  <c:v>1.244532227516</c:v>
                </c:pt>
                <c:pt idx="10980">
                  <c:v>1.2446466684340001</c:v>
                </c:pt>
                <c:pt idx="10981">
                  <c:v>1.244727134705</c:v>
                </c:pt>
                <c:pt idx="10982">
                  <c:v>1.2448095083240001</c:v>
                </c:pt>
                <c:pt idx="10983">
                  <c:v>1.244899153709</c:v>
                </c:pt>
                <c:pt idx="10984">
                  <c:v>1.244980335236</c:v>
                </c:pt>
                <c:pt idx="10985">
                  <c:v>1.245066523552</c:v>
                </c:pt>
                <c:pt idx="10986">
                  <c:v>1.2451133728029999</c:v>
                </c:pt>
                <c:pt idx="10987">
                  <c:v>1.2451573610310001</c:v>
                </c:pt>
                <c:pt idx="10988">
                  <c:v>1.2452031373979999</c:v>
                </c:pt>
                <c:pt idx="10989">
                  <c:v>1.2452533245090001</c:v>
                </c:pt>
                <c:pt idx="10990">
                  <c:v>1.2453078031539999</c:v>
                </c:pt>
                <c:pt idx="10991">
                  <c:v>1.2453632354740001</c:v>
                </c:pt>
                <c:pt idx="10992">
                  <c:v>1.245697855949</c:v>
                </c:pt>
                <c:pt idx="10993">
                  <c:v>1.246190309525</c:v>
                </c:pt>
                <c:pt idx="10994">
                  <c:v>1.246730208397</c:v>
                </c:pt>
                <c:pt idx="10995">
                  <c:v>1.2473106384279999</c:v>
                </c:pt>
                <c:pt idx="10996">
                  <c:v>1.247911691666</c:v>
                </c:pt>
                <c:pt idx="10997">
                  <c:v>1.2485287189480001</c:v>
                </c:pt>
                <c:pt idx="10998">
                  <c:v>1.249158382416</c:v>
                </c:pt>
                <c:pt idx="10999">
                  <c:v>1.2497930526729999</c:v>
                </c:pt>
                <c:pt idx="11000">
                  <c:v>1.2504278421399999</c:v>
                </c:pt>
                <c:pt idx="11001">
                  <c:v>1.2510635852809999</c:v>
                </c:pt>
                <c:pt idx="11002">
                  <c:v>1.2514252662659999</c:v>
                </c:pt>
                <c:pt idx="11003">
                  <c:v>1.25163257122</c:v>
                </c:pt>
                <c:pt idx="11004">
                  <c:v>1.251789927483</c:v>
                </c:pt>
                <c:pt idx="11005">
                  <c:v>1.2519081830979999</c:v>
                </c:pt>
                <c:pt idx="11006">
                  <c:v>1.2520014047620001</c:v>
                </c:pt>
                <c:pt idx="11007">
                  <c:v>1.2520805597310001</c:v>
                </c:pt>
                <c:pt idx="11008">
                  <c:v>1.252143502235</c:v>
                </c:pt>
                <c:pt idx="11009">
                  <c:v>1.2521967887879999</c:v>
                </c:pt>
                <c:pt idx="11010">
                  <c:v>1.2522454261780001</c:v>
                </c:pt>
                <c:pt idx="11011">
                  <c:v>1.2522830963130001</c:v>
                </c:pt>
                <c:pt idx="11012">
                  <c:v>1.252320408821</c:v>
                </c:pt>
                <c:pt idx="11013">
                  <c:v>1.2523497343059999</c:v>
                </c:pt>
                <c:pt idx="11014">
                  <c:v>1.252378582954</c:v>
                </c:pt>
                <c:pt idx="11015">
                  <c:v>1.2524067163470001</c:v>
                </c:pt>
                <c:pt idx="11016">
                  <c:v>1.252431869507</c:v>
                </c:pt>
                <c:pt idx="11017">
                  <c:v>1.252456903458</c:v>
                </c:pt>
                <c:pt idx="11018">
                  <c:v>1.252477169037</c:v>
                </c:pt>
                <c:pt idx="11019">
                  <c:v>1.252501368523</c:v>
                </c:pt>
                <c:pt idx="11020">
                  <c:v>1.252523422241</c:v>
                </c:pt>
                <c:pt idx="11021">
                  <c:v>1.2525464296340001</c:v>
                </c:pt>
                <c:pt idx="11022">
                  <c:v>1.252566337585</c:v>
                </c:pt>
                <c:pt idx="11023">
                  <c:v>1.252586960793</c:v>
                </c:pt>
                <c:pt idx="11024">
                  <c:v>1.252606272697</c:v>
                </c:pt>
                <c:pt idx="11025">
                  <c:v>1.2526220083240001</c:v>
                </c:pt>
                <c:pt idx="11026">
                  <c:v>1.2526389360429999</c:v>
                </c:pt>
                <c:pt idx="11027">
                  <c:v>1.2526526451110001</c:v>
                </c:pt>
                <c:pt idx="11028">
                  <c:v>1.252685666084</c:v>
                </c:pt>
                <c:pt idx="11029">
                  <c:v>1.2526971101760001</c:v>
                </c:pt>
                <c:pt idx="11030">
                  <c:v>1.252724528313</c:v>
                </c:pt>
                <c:pt idx="11031">
                  <c:v>1.2527478933330001</c:v>
                </c:pt>
                <c:pt idx="11032">
                  <c:v>1.25277197361</c:v>
                </c:pt>
                <c:pt idx="11033">
                  <c:v>1.252793908119</c:v>
                </c:pt>
                <c:pt idx="11034">
                  <c:v>1.252813577652</c:v>
                </c:pt>
                <c:pt idx="11035">
                  <c:v>1.2528369426729999</c:v>
                </c:pt>
                <c:pt idx="11036">
                  <c:v>1.2528543472289999</c:v>
                </c:pt>
                <c:pt idx="11037">
                  <c:v>1.252868890762</c:v>
                </c:pt>
                <c:pt idx="11038">
                  <c:v>1.2528830766679999</c:v>
                </c:pt>
                <c:pt idx="11039">
                  <c:v>1.2529022693630001</c:v>
                </c:pt>
                <c:pt idx="11040">
                  <c:v>1.2529206275939999</c:v>
                </c:pt>
                <c:pt idx="11041">
                  <c:v>1.2529379129410001</c:v>
                </c:pt>
                <c:pt idx="11042">
                  <c:v>1.2529597282410001</c:v>
                </c:pt>
                <c:pt idx="11043">
                  <c:v>1.2529832124710001</c:v>
                </c:pt>
                <c:pt idx="11044">
                  <c:v>1.253002882004</c:v>
                </c:pt>
                <c:pt idx="11045">
                  <c:v>1.253013968468</c:v>
                </c:pt>
                <c:pt idx="11046">
                  <c:v>1.253031015396</c:v>
                </c:pt>
                <c:pt idx="11047">
                  <c:v>1.2530461549759999</c:v>
                </c:pt>
                <c:pt idx="11048">
                  <c:v>1.2530620098109999</c:v>
                </c:pt>
                <c:pt idx="11049">
                  <c:v>1.253074526787</c:v>
                </c:pt>
                <c:pt idx="11050">
                  <c:v>1.253088355064</c:v>
                </c:pt>
                <c:pt idx="11051">
                  <c:v>1.253105998039</c:v>
                </c:pt>
                <c:pt idx="11052">
                  <c:v>1.2531245946880001</c:v>
                </c:pt>
                <c:pt idx="11053">
                  <c:v>1.253138899803</c:v>
                </c:pt>
                <c:pt idx="11054">
                  <c:v>1.253157377243</c:v>
                </c:pt>
                <c:pt idx="11055">
                  <c:v>1.253175497055</c:v>
                </c:pt>
                <c:pt idx="11056">
                  <c:v>1.253189325333</c:v>
                </c:pt>
                <c:pt idx="11057">
                  <c:v>1.253199100494</c:v>
                </c:pt>
                <c:pt idx="11058">
                  <c:v>1.2532070875170001</c:v>
                </c:pt>
                <c:pt idx="11059">
                  <c:v>1.2532147169109999</c:v>
                </c:pt>
                <c:pt idx="11060">
                  <c:v>1.2532274723050001</c:v>
                </c:pt>
                <c:pt idx="11061">
                  <c:v>1.2532364130019999</c:v>
                </c:pt>
                <c:pt idx="11062">
                  <c:v>1.2532517910000001</c:v>
                </c:pt>
                <c:pt idx="11063">
                  <c:v>1.253263473511</c:v>
                </c:pt>
                <c:pt idx="11064">
                  <c:v>1.2532771825789999</c:v>
                </c:pt>
                <c:pt idx="11065">
                  <c:v>1.2532966136929999</c:v>
                </c:pt>
                <c:pt idx="11066">
                  <c:v>1.253316760063</c:v>
                </c:pt>
                <c:pt idx="11067">
                  <c:v>1.253335356712</c:v>
                </c:pt>
                <c:pt idx="11068">
                  <c:v>1.25336420536</c:v>
                </c:pt>
                <c:pt idx="11069">
                  <c:v>1.2533901929860001</c:v>
                </c:pt>
                <c:pt idx="11070">
                  <c:v>1.2534114122390001</c:v>
                </c:pt>
                <c:pt idx="11071">
                  <c:v>1.2534307241439999</c:v>
                </c:pt>
                <c:pt idx="11072">
                  <c:v>1.2534505128860001</c:v>
                </c:pt>
                <c:pt idx="11073">
                  <c:v>1.2534672021869999</c:v>
                </c:pt>
                <c:pt idx="11074">
                  <c:v>1.2534823417659999</c:v>
                </c:pt>
                <c:pt idx="11075">
                  <c:v>1.2535037994380001</c:v>
                </c:pt>
                <c:pt idx="11076">
                  <c:v>1.2535246610640001</c:v>
                </c:pt>
                <c:pt idx="11077">
                  <c:v>1.253534197807</c:v>
                </c:pt>
                <c:pt idx="11078">
                  <c:v>1.2535492181779999</c:v>
                </c:pt>
                <c:pt idx="11079">
                  <c:v>1.25355219841</c:v>
                </c:pt>
                <c:pt idx="11080">
                  <c:v>1.2535682916640001</c:v>
                </c:pt>
                <c:pt idx="11081">
                  <c:v>1.253582715988</c:v>
                </c:pt>
                <c:pt idx="11082">
                  <c:v>1.2536023855209999</c:v>
                </c:pt>
                <c:pt idx="11083">
                  <c:v>1.253624796867</c:v>
                </c:pt>
                <c:pt idx="11084">
                  <c:v>1.253649711609</c:v>
                </c:pt>
                <c:pt idx="11085">
                  <c:v>1.253666639328</c:v>
                </c:pt>
                <c:pt idx="11086">
                  <c:v>1.2536959648129999</c:v>
                </c:pt>
                <c:pt idx="11087">
                  <c:v>1.2537105083469999</c:v>
                </c:pt>
                <c:pt idx="11088">
                  <c:v>1.2537317276</c:v>
                </c:pt>
                <c:pt idx="11089">
                  <c:v>1.2537442445760001</c:v>
                </c:pt>
                <c:pt idx="11090">
                  <c:v>1.2537561655039999</c:v>
                </c:pt>
                <c:pt idx="11091">
                  <c:v>1.253768444061</c:v>
                </c:pt>
                <c:pt idx="11092">
                  <c:v>1.2537837028500001</c:v>
                </c:pt>
                <c:pt idx="11093">
                  <c:v>1.2538006305689999</c:v>
                </c:pt>
                <c:pt idx="11094">
                  <c:v>1.2538324594500001</c:v>
                </c:pt>
                <c:pt idx="11095">
                  <c:v>1.2538667917249999</c:v>
                </c:pt>
                <c:pt idx="11096">
                  <c:v>1.2539020776750001</c:v>
                </c:pt>
                <c:pt idx="11097">
                  <c:v>1.253935694695</c:v>
                </c:pt>
                <c:pt idx="11098">
                  <c:v>1.253970861435</c:v>
                </c:pt>
                <c:pt idx="11099">
                  <c:v>1.254008293152</c:v>
                </c:pt>
                <c:pt idx="11100">
                  <c:v>1.254052639008</c:v>
                </c:pt>
                <c:pt idx="11101">
                  <c:v>1.2541631460189999</c:v>
                </c:pt>
                <c:pt idx="11102">
                  <c:v>1.2543131113049999</c:v>
                </c:pt>
                <c:pt idx="11103">
                  <c:v>1.254469394684</c:v>
                </c:pt>
                <c:pt idx="11104">
                  <c:v>1.254567980766</c:v>
                </c:pt>
                <c:pt idx="11105">
                  <c:v>1.2547706365589999</c:v>
                </c:pt>
                <c:pt idx="11106">
                  <c:v>1.2548607587809999</c:v>
                </c:pt>
                <c:pt idx="11107">
                  <c:v>1.2551248073579999</c:v>
                </c:pt>
                <c:pt idx="11108">
                  <c:v>1.255391359329</c:v>
                </c:pt>
                <c:pt idx="11109">
                  <c:v>1.255579590797</c:v>
                </c:pt>
                <c:pt idx="11110">
                  <c:v>1.2556705474850001</c:v>
                </c:pt>
                <c:pt idx="11111">
                  <c:v>1.2557311058039999</c:v>
                </c:pt>
                <c:pt idx="11112">
                  <c:v>1.255977988243</c:v>
                </c:pt>
                <c:pt idx="11113">
                  <c:v>1.256261348724</c:v>
                </c:pt>
                <c:pt idx="11114">
                  <c:v>1.2563869953160001</c:v>
                </c:pt>
                <c:pt idx="11115">
                  <c:v>1.256477594376</c:v>
                </c:pt>
                <c:pt idx="11116">
                  <c:v>1.256578564644</c:v>
                </c:pt>
                <c:pt idx="11117">
                  <c:v>1.2566784620289999</c:v>
                </c:pt>
                <c:pt idx="11118">
                  <c:v>1.2569601535799999</c:v>
                </c:pt>
                <c:pt idx="11119">
                  <c:v>1.257068634033</c:v>
                </c:pt>
                <c:pt idx="11120">
                  <c:v>1.2571413517000001</c:v>
                </c:pt>
                <c:pt idx="11121">
                  <c:v>1.257215738297</c:v>
                </c:pt>
                <c:pt idx="11122">
                  <c:v>1.2573193311690001</c:v>
                </c:pt>
                <c:pt idx="11123">
                  <c:v>1.2576392889020001</c:v>
                </c:pt>
                <c:pt idx="11124">
                  <c:v>1.2578855752939999</c:v>
                </c:pt>
                <c:pt idx="11125">
                  <c:v>1.2579984664920001</c:v>
                </c:pt>
                <c:pt idx="11126">
                  <c:v>1.2580813169480001</c:v>
                </c:pt>
                <c:pt idx="11127">
                  <c:v>1.2581849098210001</c:v>
                </c:pt>
                <c:pt idx="11128">
                  <c:v>1.258257865906</c:v>
                </c:pt>
                <c:pt idx="11129">
                  <c:v>1.2585400342940001</c:v>
                </c:pt>
                <c:pt idx="11130">
                  <c:v>1.2586718797680001</c:v>
                </c:pt>
                <c:pt idx="11131">
                  <c:v>1.2587406635280001</c:v>
                </c:pt>
                <c:pt idx="11132">
                  <c:v>1.258808255196</c:v>
                </c:pt>
                <c:pt idx="11133">
                  <c:v>1.258878111839</c:v>
                </c:pt>
                <c:pt idx="11134">
                  <c:v>1.2589262723920001</c:v>
                </c:pt>
                <c:pt idx="11135">
                  <c:v>1.259005904198</c:v>
                </c:pt>
                <c:pt idx="11136">
                  <c:v>1.2590882778170001</c:v>
                </c:pt>
                <c:pt idx="11137">
                  <c:v>1.259167313576</c:v>
                </c:pt>
                <c:pt idx="11138">
                  <c:v>1.2592402696609999</c:v>
                </c:pt>
                <c:pt idx="11139">
                  <c:v>1.259286046028</c:v>
                </c:pt>
                <c:pt idx="11140">
                  <c:v>1.259354829788</c:v>
                </c:pt>
                <c:pt idx="11141">
                  <c:v>1.2594158649439999</c:v>
                </c:pt>
                <c:pt idx="11142">
                  <c:v>1.2594913244249999</c:v>
                </c:pt>
                <c:pt idx="11143">
                  <c:v>1.259699463844</c:v>
                </c:pt>
                <c:pt idx="11144">
                  <c:v>1.2599102258679999</c:v>
                </c:pt>
                <c:pt idx="11145">
                  <c:v>1.2599610090260001</c:v>
                </c:pt>
                <c:pt idx="11146">
                  <c:v>1.2600351572040001</c:v>
                </c:pt>
                <c:pt idx="11147">
                  <c:v>1.2601113319399999</c:v>
                </c:pt>
                <c:pt idx="11148">
                  <c:v>1.2601646184919999</c:v>
                </c:pt>
                <c:pt idx="11149">
                  <c:v>1.2602431774139999</c:v>
                </c:pt>
                <c:pt idx="11150">
                  <c:v>1.2603529691699999</c:v>
                </c:pt>
                <c:pt idx="11151">
                  <c:v>1.260467410088</c:v>
                </c:pt>
                <c:pt idx="11152">
                  <c:v>1.2605919837949999</c:v>
                </c:pt>
                <c:pt idx="11153">
                  <c:v>1.260931491852</c:v>
                </c:pt>
                <c:pt idx="11154">
                  <c:v>1.2612746953959999</c:v>
                </c:pt>
                <c:pt idx="11155">
                  <c:v>1.261437892914</c:v>
                </c:pt>
                <c:pt idx="11156">
                  <c:v>1.2615920305249999</c:v>
                </c:pt>
                <c:pt idx="11157">
                  <c:v>1.2616747617720001</c:v>
                </c:pt>
                <c:pt idx="11158">
                  <c:v>1.2617589235310001</c:v>
                </c:pt>
                <c:pt idx="11159">
                  <c:v>1.2618558406830001</c:v>
                </c:pt>
                <c:pt idx="11160">
                  <c:v>1.2619528770449999</c:v>
                </c:pt>
                <c:pt idx="11161">
                  <c:v>1.2620444297790001</c:v>
                </c:pt>
                <c:pt idx="11162">
                  <c:v>1.2621309757229999</c:v>
                </c:pt>
                <c:pt idx="11163">
                  <c:v>1.26221549511</c:v>
                </c:pt>
                <c:pt idx="11164">
                  <c:v>1.262555599213</c:v>
                </c:pt>
                <c:pt idx="11165">
                  <c:v>1.262823224068</c:v>
                </c:pt>
                <c:pt idx="11166">
                  <c:v>1.2631354331969999</c:v>
                </c:pt>
                <c:pt idx="11167">
                  <c:v>1.2633863687519999</c:v>
                </c:pt>
                <c:pt idx="11168">
                  <c:v>1.2635006904599999</c:v>
                </c:pt>
                <c:pt idx="11169">
                  <c:v>1.2636138200760001</c:v>
                </c:pt>
                <c:pt idx="11170">
                  <c:v>1.2636915445329999</c:v>
                </c:pt>
                <c:pt idx="11171">
                  <c:v>1.263764381409</c:v>
                </c:pt>
                <c:pt idx="11172">
                  <c:v>1.2638154029849999</c:v>
                </c:pt>
                <c:pt idx="11173">
                  <c:v>1.263864398003</c:v>
                </c:pt>
                <c:pt idx="11174">
                  <c:v>1.263950109482</c:v>
                </c:pt>
                <c:pt idx="11175">
                  <c:v>1.2640358209610001</c:v>
                </c:pt>
                <c:pt idx="11176">
                  <c:v>1.2641179561610001</c:v>
                </c:pt>
                <c:pt idx="11177">
                  <c:v>1.2641918659210001</c:v>
                </c:pt>
                <c:pt idx="11178">
                  <c:v>1.264268398285</c:v>
                </c:pt>
                <c:pt idx="11179">
                  <c:v>1.2643439769739999</c:v>
                </c:pt>
                <c:pt idx="11180">
                  <c:v>1.264434099197</c:v>
                </c:pt>
                <c:pt idx="11181">
                  <c:v>1.2645198106769999</c:v>
                </c:pt>
                <c:pt idx="11182">
                  <c:v>1.2646456956859999</c:v>
                </c:pt>
                <c:pt idx="11183">
                  <c:v>1.264802932739</c:v>
                </c:pt>
                <c:pt idx="11184">
                  <c:v>1.264953613281</c:v>
                </c:pt>
                <c:pt idx="11185">
                  <c:v>1.265070319176</c:v>
                </c:pt>
                <c:pt idx="11186">
                  <c:v>1.265189051628</c:v>
                </c:pt>
                <c:pt idx="11187">
                  <c:v>1.265521407127</c:v>
                </c:pt>
                <c:pt idx="11188">
                  <c:v>1.2657893896100001</c:v>
                </c:pt>
                <c:pt idx="11189">
                  <c:v>1.2659498453139999</c:v>
                </c:pt>
                <c:pt idx="11190">
                  <c:v>1.2661050558089999</c:v>
                </c:pt>
                <c:pt idx="11191">
                  <c:v>1.266226410866</c:v>
                </c:pt>
                <c:pt idx="11192">
                  <c:v>1.266338229179</c:v>
                </c:pt>
                <c:pt idx="11193">
                  <c:v>1.266692757607</c:v>
                </c:pt>
                <c:pt idx="11194">
                  <c:v>1.2670718431470001</c:v>
                </c:pt>
                <c:pt idx="11195">
                  <c:v>1.2674022912980001</c:v>
                </c:pt>
                <c:pt idx="11196">
                  <c:v>1.2675272226330001</c:v>
                </c:pt>
                <c:pt idx="11197">
                  <c:v>1.267636418343</c:v>
                </c:pt>
                <c:pt idx="11198">
                  <c:v>1.2677545547489999</c:v>
                </c:pt>
                <c:pt idx="11199">
                  <c:v>1.2680917978290001</c:v>
                </c:pt>
                <c:pt idx="11200">
                  <c:v>1.2682447433470001</c:v>
                </c:pt>
                <c:pt idx="11201">
                  <c:v>1.268326997757</c:v>
                </c:pt>
                <c:pt idx="11202">
                  <c:v>1.268445491791</c:v>
                </c:pt>
                <c:pt idx="11203">
                  <c:v>1.268605232239</c:v>
                </c:pt>
                <c:pt idx="11204">
                  <c:v>1.2687000036239999</c:v>
                </c:pt>
                <c:pt idx="11205">
                  <c:v>1.2687803506849999</c:v>
                </c:pt>
                <c:pt idx="11206">
                  <c:v>1.2688686847690001</c:v>
                </c:pt>
                <c:pt idx="11207">
                  <c:v>1.268951773643</c:v>
                </c:pt>
                <c:pt idx="11208">
                  <c:v>1.2690783739089999</c:v>
                </c:pt>
                <c:pt idx="11209">
                  <c:v>1.2692335844039999</c:v>
                </c:pt>
                <c:pt idx="11210">
                  <c:v>1.2694598436360001</c:v>
                </c:pt>
                <c:pt idx="11211">
                  <c:v>1.26971590519</c:v>
                </c:pt>
                <c:pt idx="11212">
                  <c:v>1.269985318184</c:v>
                </c:pt>
                <c:pt idx="11213">
                  <c:v>1.270366549492</c:v>
                </c:pt>
                <c:pt idx="11214">
                  <c:v>1.270530462265</c:v>
                </c:pt>
                <c:pt idx="11215">
                  <c:v>1.2706172466279999</c:v>
                </c:pt>
                <c:pt idx="11216">
                  <c:v>1.2707115411759999</c:v>
                </c:pt>
                <c:pt idx="11217">
                  <c:v>1.2708038091660001</c:v>
                </c:pt>
                <c:pt idx="11218">
                  <c:v>1.270891666412</c:v>
                </c:pt>
                <c:pt idx="11219">
                  <c:v>1.2709807157519999</c:v>
                </c:pt>
                <c:pt idx="11220">
                  <c:v>1.2711039781569999</c:v>
                </c:pt>
                <c:pt idx="11221">
                  <c:v>1.2711838483810001</c:v>
                </c:pt>
                <c:pt idx="11222">
                  <c:v>1.2712668180469999</c:v>
                </c:pt>
                <c:pt idx="11223">
                  <c:v>1.2714219093320001</c:v>
                </c:pt>
                <c:pt idx="11224">
                  <c:v>1.2717541456220001</c:v>
                </c:pt>
                <c:pt idx="11225">
                  <c:v>1.2720594406129999</c:v>
                </c:pt>
                <c:pt idx="11226">
                  <c:v>1.2721821069720001</c:v>
                </c:pt>
                <c:pt idx="11227">
                  <c:v>1.2722756862639999</c:v>
                </c:pt>
                <c:pt idx="11228">
                  <c:v>1.272359728813</c:v>
                </c:pt>
                <c:pt idx="11229">
                  <c:v>1.272440671921</c:v>
                </c:pt>
                <c:pt idx="11230">
                  <c:v>1.2725188732149999</c:v>
                </c:pt>
                <c:pt idx="11231">
                  <c:v>1.272569060326</c:v>
                </c:pt>
                <c:pt idx="11232">
                  <c:v>1.2726188898090001</c:v>
                </c:pt>
                <c:pt idx="11233">
                  <c:v>1.272691130638</c:v>
                </c:pt>
                <c:pt idx="11234">
                  <c:v>1.2727379798889999</c:v>
                </c:pt>
                <c:pt idx="11235">
                  <c:v>1.2728108167650001</c:v>
                </c:pt>
                <c:pt idx="11236">
                  <c:v>1.272934556007</c:v>
                </c:pt>
                <c:pt idx="11237">
                  <c:v>1.2730847597120001</c:v>
                </c:pt>
                <c:pt idx="11238">
                  <c:v>1.2731990814209999</c:v>
                </c:pt>
                <c:pt idx="11239">
                  <c:v>1.2732757329940001</c:v>
                </c:pt>
                <c:pt idx="11240">
                  <c:v>1.273359060287</c:v>
                </c:pt>
                <c:pt idx="11241">
                  <c:v>1.273442983627</c:v>
                </c:pt>
                <c:pt idx="11242">
                  <c:v>1.2737929821009999</c:v>
                </c:pt>
                <c:pt idx="11243">
                  <c:v>1.2739145755770001</c:v>
                </c:pt>
                <c:pt idx="11244">
                  <c:v>1.27422118187</c:v>
                </c:pt>
                <c:pt idx="11245">
                  <c:v>1.2745226621629999</c:v>
                </c:pt>
                <c:pt idx="11246">
                  <c:v>1.2746422290799999</c:v>
                </c:pt>
                <c:pt idx="11247">
                  <c:v>1.274982452393</c:v>
                </c:pt>
                <c:pt idx="11248">
                  <c:v>1.2753325700760001</c:v>
                </c:pt>
                <c:pt idx="11249">
                  <c:v>1.2754862308499999</c:v>
                </c:pt>
                <c:pt idx="11250">
                  <c:v>1.2756091356279999</c:v>
                </c:pt>
                <c:pt idx="11251">
                  <c:v>1.2757277488709999</c:v>
                </c:pt>
                <c:pt idx="11252">
                  <c:v>1.276069045067</c:v>
                </c:pt>
                <c:pt idx="11253">
                  <c:v>1.2763084173200001</c:v>
                </c:pt>
                <c:pt idx="11254">
                  <c:v>1.2766431570050001</c:v>
                </c:pt>
                <c:pt idx="11255">
                  <c:v>1.2768698930739999</c:v>
                </c:pt>
                <c:pt idx="11256">
                  <c:v>1.277115225792</c:v>
                </c:pt>
                <c:pt idx="11257">
                  <c:v>1.277271986008</c:v>
                </c:pt>
                <c:pt idx="11258">
                  <c:v>1.2773854732509999</c:v>
                </c:pt>
                <c:pt idx="11259">
                  <c:v>1.277470111847</c:v>
                </c:pt>
                <c:pt idx="11260">
                  <c:v>1.277548909187</c:v>
                </c:pt>
                <c:pt idx="11261">
                  <c:v>1.2776291370390001</c:v>
                </c:pt>
                <c:pt idx="11262">
                  <c:v>1.2777357101439999</c:v>
                </c:pt>
                <c:pt idx="11263">
                  <c:v>1.278070807457</c:v>
                </c:pt>
                <c:pt idx="11264">
                  <c:v>1.2784097194670001</c:v>
                </c:pt>
                <c:pt idx="11265">
                  <c:v>1.278763175011</c:v>
                </c:pt>
                <c:pt idx="11266">
                  <c:v>1.2790845632550001</c:v>
                </c:pt>
                <c:pt idx="11267">
                  <c:v>1.279352903366</c:v>
                </c:pt>
                <c:pt idx="11268">
                  <c:v>1.2794423103329999</c:v>
                </c:pt>
                <c:pt idx="11269">
                  <c:v>1.279528617859</c:v>
                </c:pt>
                <c:pt idx="11270">
                  <c:v>1.2796137332919999</c:v>
                </c:pt>
                <c:pt idx="11271">
                  <c:v>1.2798377275470001</c:v>
                </c:pt>
                <c:pt idx="11272">
                  <c:v>1.280024886131</c:v>
                </c:pt>
                <c:pt idx="11273">
                  <c:v>1.2803596258159999</c:v>
                </c:pt>
                <c:pt idx="11274">
                  <c:v>1.2805082798</c:v>
                </c:pt>
                <c:pt idx="11275">
                  <c:v>1.2806450128560001</c:v>
                </c:pt>
                <c:pt idx="11276">
                  <c:v>1.280754089355</c:v>
                </c:pt>
                <c:pt idx="11277">
                  <c:v>1.280836820602</c:v>
                </c:pt>
                <c:pt idx="11278">
                  <c:v>1.2810238599779999</c:v>
                </c:pt>
                <c:pt idx="11279">
                  <c:v>1.281382679939</c:v>
                </c:pt>
                <c:pt idx="11280">
                  <c:v>1.2817038297650001</c:v>
                </c:pt>
                <c:pt idx="11281">
                  <c:v>1.28196144104</c:v>
                </c:pt>
                <c:pt idx="11282">
                  <c:v>1.282222151756</c:v>
                </c:pt>
                <c:pt idx="11283">
                  <c:v>1.282428741455</c:v>
                </c:pt>
                <c:pt idx="11284">
                  <c:v>1.282508015633</c:v>
                </c:pt>
                <c:pt idx="11285">
                  <c:v>1.282558679581</c:v>
                </c:pt>
                <c:pt idx="11286">
                  <c:v>1.2829147577290001</c:v>
                </c:pt>
                <c:pt idx="11287">
                  <c:v>1.2832565307620001</c:v>
                </c:pt>
                <c:pt idx="11288">
                  <c:v>1.283580780029</c:v>
                </c:pt>
                <c:pt idx="11289">
                  <c:v>1.283662438393</c:v>
                </c:pt>
                <c:pt idx="11290">
                  <c:v>1.2839559316639999</c:v>
                </c:pt>
                <c:pt idx="11291">
                  <c:v>1.2841395139689999</c:v>
                </c:pt>
                <c:pt idx="11292">
                  <c:v>1.28422498703</c:v>
                </c:pt>
                <c:pt idx="11293">
                  <c:v>1.2845683097839999</c:v>
                </c:pt>
                <c:pt idx="11294">
                  <c:v>1.2849290370940001</c:v>
                </c:pt>
                <c:pt idx="11295">
                  <c:v>1.2850190401079999</c:v>
                </c:pt>
                <c:pt idx="11296">
                  <c:v>1.2851208448410001</c:v>
                </c:pt>
                <c:pt idx="11297">
                  <c:v>1.2852176427840001</c:v>
                </c:pt>
                <c:pt idx="11298">
                  <c:v>1.285310745239</c:v>
                </c:pt>
                <c:pt idx="11299">
                  <c:v>1.2854044437409999</c:v>
                </c:pt>
                <c:pt idx="11300">
                  <c:v>1.285751819611</c:v>
                </c:pt>
                <c:pt idx="11301">
                  <c:v>1.2858706712720001</c:v>
                </c:pt>
                <c:pt idx="11302">
                  <c:v>1.28595662117</c:v>
                </c:pt>
                <c:pt idx="11303">
                  <c:v>1.2861368656159999</c:v>
                </c:pt>
                <c:pt idx="11304">
                  <c:v>1.286466598511</c:v>
                </c:pt>
                <c:pt idx="11305">
                  <c:v>1.2866493463519999</c:v>
                </c:pt>
                <c:pt idx="11306">
                  <c:v>1.2867332696910001</c:v>
                </c:pt>
                <c:pt idx="11307">
                  <c:v>1.286816358566</c:v>
                </c:pt>
                <c:pt idx="11308">
                  <c:v>1.286873817444</c:v>
                </c:pt>
                <c:pt idx="11309">
                  <c:v>1.2870314121249999</c:v>
                </c:pt>
                <c:pt idx="11310">
                  <c:v>1.287219166756</c:v>
                </c:pt>
                <c:pt idx="11311">
                  <c:v>1.287281155586</c:v>
                </c:pt>
                <c:pt idx="11312">
                  <c:v>1.2873662710189999</c:v>
                </c:pt>
                <c:pt idx="11313">
                  <c:v>1.2877250909810001</c:v>
                </c:pt>
                <c:pt idx="11314">
                  <c:v>1.2879617214200001</c:v>
                </c:pt>
                <c:pt idx="11315">
                  <c:v>1.2881865501400001</c:v>
                </c:pt>
                <c:pt idx="11316">
                  <c:v>1.2885432243349999</c:v>
                </c:pt>
                <c:pt idx="11317">
                  <c:v>1.288664102554</c:v>
                </c:pt>
                <c:pt idx="11318">
                  <c:v>1.288779139519</c:v>
                </c:pt>
                <c:pt idx="11319">
                  <c:v>1.288891792297</c:v>
                </c:pt>
                <c:pt idx="11320">
                  <c:v>1.289198279381</c:v>
                </c:pt>
                <c:pt idx="11321">
                  <c:v>1.289447665215</c:v>
                </c:pt>
                <c:pt idx="11322">
                  <c:v>1.289540529251</c:v>
                </c:pt>
                <c:pt idx="11323">
                  <c:v>1.2895853519439999</c:v>
                </c:pt>
                <c:pt idx="11324">
                  <c:v>1.2896784543990001</c:v>
                </c:pt>
                <c:pt idx="11325">
                  <c:v>1.2897760868070001</c:v>
                </c:pt>
                <c:pt idx="11326">
                  <c:v>1.2898564338680001</c:v>
                </c:pt>
                <c:pt idx="11327">
                  <c:v>1.289971113205</c:v>
                </c:pt>
                <c:pt idx="11328">
                  <c:v>1.2900404930110001</c:v>
                </c:pt>
                <c:pt idx="11329">
                  <c:v>1.2901539802549999</c:v>
                </c:pt>
                <c:pt idx="11330">
                  <c:v>1.290501236916</c:v>
                </c:pt>
                <c:pt idx="11331">
                  <c:v>1.2906428575519999</c:v>
                </c:pt>
                <c:pt idx="11332">
                  <c:v>1.2909474372859999</c:v>
                </c:pt>
                <c:pt idx="11333">
                  <c:v>1.2910186052320001</c:v>
                </c:pt>
                <c:pt idx="11334">
                  <c:v>1.2910908460620001</c:v>
                </c:pt>
                <c:pt idx="11335">
                  <c:v>1.2911643981930001</c:v>
                </c:pt>
                <c:pt idx="11336">
                  <c:v>1.291272759438</c:v>
                </c:pt>
                <c:pt idx="11337">
                  <c:v>1.2913814783099999</c:v>
                </c:pt>
                <c:pt idx="11338">
                  <c:v>1.291455864906</c:v>
                </c:pt>
                <c:pt idx="11339">
                  <c:v>1.2915394306179999</c:v>
                </c:pt>
                <c:pt idx="11340">
                  <c:v>1.2918765544890001</c:v>
                </c:pt>
                <c:pt idx="11341">
                  <c:v>1.2919491529460001</c:v>
                </c:pt>
                <c:pt idx="11342">
                  <c:v>1.292059421539</c:v>
                </c:pt>
                <c:pt idx="11343">
                  <c:v>1.292185783386</c:v>
                </c:pt>
                <c:pt idx="11344">
                  <c:v>1.292264342308</c:v>
                </c:pt>
                <c:pt idx="11345">
                  <c:v>1.2923918962480001</c:v>
                </c:pt>
                <c:pt idx="11346">
                  <c:v>1.29274892807</c:v>
                </c:pt>
                <c:pt idx="11347">
                  <c:v>1.293071746826</c:v>
                </c:pt>
                <c:pt idx="11348">
                  <c:v>1.293215513229</c:v>
                </c:pt>
                <c:pt idx="11349">
                  <c:v>1.2932960987090001</c:v>
                </c:pt>
                <c:pt idx="11350">
                  <c:v>1.293348908424</c:v>
                </c:pt>
                <c:pt idx="11351">
                  <c:v>1.293427586555</c:v>
                </c:pt>
                <c:pt idx="11352">
                  <c:v>1.29351568222</c:v>
                </c:pt>
                <c:pt idx="11353">
                  <c:v>1.2936377525330001</c:v>
                </c:pt>
                <c:pt idx="11354">
                  <c:v>1.293728351593</c:v>
                </c:pt>
                <c:pt idx="11355">
                  <c:v>1.293812036514</c:v>
                </c:pt>
                <c:pt idx="11356">
                  <c:v>1.2941524982449999</c:v>
                </c:pt>
                <c:pt idx="11357">
                  <c:v>1.2943040132520001</c:v>
                </c:pt>
                <c:pt idx="11358">
                  <c:v>1.2946203947070001</c:v>
                </c:pt>
                <c:pt idx="11359">
                  <c:v>1.2947407960890001</c:v>
                </c:pt>
                <c:pt idx="11360">
                  <c:v>1.295071721077</c:v>
                </c:pt>
                <c:pt idx="11361">
                  <c:v>1.295353293419</c:v>
                </c:pt>
                <c:pt idx="11362">
                  <c:v>1.295434474945</c:v>
                </c:pt>
                <c:pt idx="11363">
                  <c:v>1.2955179214479999</c:v>
                </c:pt>
                <c:pt idx="11364">
                  <c:v>1.295660614967</c:v>
                </c:pt>
                <c:pt idx="11365">
                  <c:v>1.2957451343540001</c:v>
                </c:pt>
                <c:pt idx="11366">
                  <c:v>1.296038627625</c:v>
                </c:pt>
                <c:pt idx="11367">
                  <c:v>1.2961342334749999</c:v>
                </c:pt>
                <c:pt idx="11368">
                  <c:v>1.2961822748180001</c:v>
                </c:pt>
                <c:pt idx="11369">
                  <c:v>1.2962318658830001</c:v>
                </c:pt>
                <c:pt idx="11370">
                  <c:v>1.29628443718</c:v>
                </c:pt>
                <c:pt idx="11371">
                  <c:v>1.296334385872</c:v>
                </c:pt>
                <c:pt idx="11372">
                  <c:v>1.2963873147959999</c:v>
                </c:pt>
                <c:pt idx="11373">
                  <c:v>1.2964386939999999</c:v>
                </c:pt>
                <c:pt idx="11374">
                  <c:v>1.2964885234829999</c:v>
                </c:pt>
                <c:pt idx="11375">
                  <c:v>1.296586513519</c:v>
                </c:pt>
                <c:pt idx="11376">
                  <c:v>1.296721339226</c:v>
                </c:pt>
                <c:pt idx="11377">
                  <c:v>1.29680621624</c:v>
                </c:pt>
                <c:pt idx="11378">
                  <c:v>1.297002315521</c:v>
                </c:pt>
                <c:pt idx="11379">
                  <c:v>1.2972598075870001</c:v>
                </c:pt>
                <c:pt idx="11380">
                  <c:v>1.297435760498</c:v>
                </c:pt>
                <c:pt idx="11381">
                  <c:v>1.2977482080460001</c:v>
                </c:pt>
                <c:pt idx="11382">
                  <c:v>1.2978004217150001</c:v>
                </c:pt>
                <c:pt idx="11383">
                  <c:v>1.2978521585459999</c:v>
                </c:pt>
                <c:pt idx="11384">
                  <c:v>1.2979094982149999</c:v>
                </c:pt>
                <c:pt idx="11385">
                  <c:v>1.297960042953</c:v>
                </c:pt>
                <c:pt idx="11386">
                  <c:v>1.2980108261109999</c:v>
                </c:pt>
                <c:pt idx="11387">
                  <c:v>1.298147082329</c:v>
                </c:pt>
                <c:pt idx="11388">
                  <c:v>1.298349380493</c:v>
                </c:pt>
                <c:pt idx="11389">
                  <c:v>1.298436760902</c:v>
                </c:pt>
                <c:pt idx="11390">
                  <c:v>1.298550963402</c:v>
                </c:pt>
                <c:pt idx="11391">
                  <c:v>1.298598766327</c:v>
                </c:pt>
                <c:pt idx="11392">
                  <c:v>1.2986474037169999</c:v>
                </c:pt>
                <c:pt idx="11393">
                  <c:v>1.298726916313</c:v>
                </c:pt>
                <c:pt idx="11394">
                  <c:v>1.2988066673280001</c:v>
                </c:pt>
                <c:pt idx="11395">
                  <c:v>1.2988901138310001</c:v>
                </c:pt>
                <c:pt idx="11396">
                  <c:v>1.298966765404</c:v>
                </c:pt>
                <c:pt idx="11397">
                  <c:v>1.2990448474880001</c:v>
                </c:pt>
                <c:pt idx="11398">
                  <c:v>1.299122810364</c:v>
                </c:pt>
                <c:pt idx="11399">
                  <c:v>1.299175977707</c:v>
                </c:pt>
                <c:pt idx="11400">
                  <c:v>1.2992881536480001</c:v>
                </c:pt>
                <c:pt idx="11401">
                  <c:v>1.2994104623789999</c:v>
                </c:pt>
                <c:pt idx="11402">
                  <c:v>1.299600362778</c:v>
                </c:pt>
                <c:pt idx="11403">
                  <c:v>1.299816012383</c:v>
                </c:pt>
                <c:pt idx="11404">
                  <c:v>1.299906849861</c:v>
                </c:pt>
                <c:pt idx="11405">
                  <c:v>1.299999952316</c:v>
                </c:pt>
                <c:pt idx="11406">
                  <c:v>1.300057649612</c:v>
                </c:pt>
                <c:pt idx="11407">
                  <c:v>1.3001121282579999</c:v>
                </c:pt>
                <c:pt idx="11408">
                  <c:v>1.3002012968059999</c:v>
                </c:pt>
                <c:pt idx="11409">
                  <c:v>1.3002959489820001</c:v>
                </c:pt>
                <c:pt idx="11410">
                  <c:v>1.3005149364469999</c:v>
                </c:pt>
                <c:pt idx="11411">
                  <c:v>1.3006864786150001</c:v>
                </c:pt>
                <c:pt idx="11412">
                  <c:v>1.3007353544239999</c:v>
                </c:pt>
                <c:pt idx="11413">
                  <c:v>1.3007918596270001</c:v>
                </c:pt>
                <c:pt idx="11414">
                  <c:v>1.3008488416670001</c:v>
                </c:pt>
                <c:pt idx="11415">
                  <c:v>1.3009064197539999</c:v>
                </c:pt>
                <c:pt idx="11416">
                  <c:v>1.300966024399</c:v>
                </c:pt>
                <c:pt idx="11417">
                  <c:v>1.3010213375090001</c:v>
                </c:pt>
                <c:pt idx="11418">
                  <c:v>1.3010797500610001</c:v>
                </c:pt>
                <c:pt idx="11419">
                  <c:v>1.3011403083799999</c:v>
                </c:pt>
                <c:pt idx="11420">
                  <c:v>1.3011950254439999</c:v>
                </c:pt>
                <c:pt idx="11421">
                  <c:v>1.3012456893919999</c:v>
                </c:pt>
                <c:pt idx="11422">
                  <c:v>1.301341056824</c:v>
                </c:pt>
                <c:pt idx="11423">
                  <c:v>1.301430940628</c:v>
                </c:pt>
                <c:pt idx="11424">
                  <c:v>1.3015265464779999</c:v>
                </c:pt>
                <c:pt idx="11425">
                  <c:v>1.301619887352</c:v>
                </c:pt>
                <c:pt idx="11426">
                  <c:v>1.3017222881320001</c:v>
                </c:pt>
                <c:pt idx="11427">
                  <c:v>1.3017758131029999</c:v>
                </c:pt>
                <c:pt idx="11428">
                  <c:v>1.301831007004</c:v>
                </c:pt>
                <c:pt idx="11429">
                  <c:v>1.3019397258759999</c:v>
                </c:pt>
                <c:pt idx="11430">
                  <c:v>1.301989793777</c:v>
                </c:pt>
                <c:pt idx="11431">
                  <c:v>1.3020435571669999</c:v>
                </c:pt>
                <c:pt idx="11432">
                  <c:v>1.3021464347839999</c:v>
                </c:pt>
                <c:pt idx="11433">
                  <c:v>1.302239894867</c:v>
                </c:pt>
                <c:pt idx="11434">
                  <c:v>1.302321791649</c:v>
                </c:pt>
                <c:pt idx="11435">
                  <c:v>1.3026381731029999</c:v>
                </c:pt>
                <c:pt idx="11436">
                  <c:v>1.302742958069</c:v>
                </c:pt>
                <c:pt idx="11437">
                  <c:v>1.302924752235</c:v>
                </c:pt>
                <c:pt idx="11438">
                  <c:v>1.3031156063080001</c:v>
                </c:pt>
                <c:pt idx="11439">
                  <c:v>1.3034410476680001</c:v>
                </c:pt>
                <c:pt idx="11440">
                  <c:v>1.303590893745</c:v>
                </c:pt>
                <c:pt idx="11441">
                  <c:v>1.303670883179</c:v>
                </c:pt>
                <c:pt idx="11442">
                  <c:v>1.303749918938</c:v>
                </c:pt>
                <c:pt idx="11443">
                  <c:v>1.3038144111629999</c:v>
                </c:pt>
                <c:pt idx="11444">
                  <c:v>1.3038699626920001</c:v>
                </c:pt>
                <c:pt idx="11445">
                  <c:v>1.303948998451</c:v>
                </c:pt>
                <c:pt idx="11446">
                  <c:v>1.3040256500239999</c:v>
                </c:pt>
                <c:pt idx="11447">
                  <c:v>1.3041272163390001</c:v>
                </c:pt>
                <c:pt idx="11448">
                  <c:v>1.304238200188</c:v>
                </c:pt>
                <c:pt idx="11449">
                  <c:v>1.30441391468</c:v>
                </c:pt>
                <c:pt idx="11450">
                  <c:v>1.304587244987</c:v>
                </c:pt>
                <c:pt idx="11451">
                  <c:v>1.3046767711639999</c:v>
                </c:pt>
                <c:pt idx="11452">
                  <c:v>1.3047783374790001</c:v>
                </c:pt>
                <c:pt idx="11453">
                  <c:v>1.3048555850979999</c:v>
                </c:pt>
                <c:pt idx="11454">
                  <c:v>1.3049687147140001</c:v>
                </c:pt>
                <c:pt idx="11455">
                  <c:v>1.3053139448169999</c:v>
                </c:pt>
                <c:pt idx="11456">
                  <c:v>1.305562138557</c:v>
                </c:pt>
                <c:pt idx="11457">
                  <c:v>1.3059041500090001</c:v>
                </c:pt>
                <c:pt idx="11458">
                  <c:v>1.306032299995</c:v>
                </c:pt>
                <c:pt idx="11459">
                  <c:v>1.306203722954</c:v>
                </c:pt>
                <c:pt idx="11460">
                  <c:v>1.306463479996</c:v>
                </c:pt>
                <c:pt idx="11461">
                  <c:v>1.306760907173</c:v>
                </c:pt>
                <c:pt idx="11462">
                  <c:v>1.307102560997</c:v>
                </c:pt>
                <c:pt idx="11463">
                  <c:v>1.307425260544</c:v>
                </c:pt>
                <c:pt idx="11464">
                  <c:v>1.3075802326199999</c:v>
                </c:pt>
                <c:pt idx="11465">
                  <c:v>1.3076560497280001</c:v>
                </c:pt>
                <c:pt idx="11466">
                  <c:v>1.3078103065490001</c:v>
                </c:pt>
                <c:pt idx="11467">
                  <c:v>1.308058381081</c:v>
                </c:pt>
                <c:pt idx="11468">
                  <c:v>1.308251857758</c:v>
                </c:pt>
                <c:pt idx="11469">
                  <c:v>1.308366894722</c:v>
                </c:pt>
                <c:pt idx="11470">
                  <c:v>1.3084493875500001</c:v>
                </c:pt>
                <c:pt idx="11471">
                  <c:v>1.3086028099060001</c:v>
                </c:pt>
                <c:pt idx="11472">
                  <c:v>1.3089082241059999</c:v>
                </c:pt>
                <c:pt idx="11473">
                  <c:v>1.308987855911</c:v>
                </c:pt>
                <c:pt idx="11474">
                  <c:v>1.309062600136</c:v>
                </c:pt>
                <c:pt idx="11475">
                  <c:v>1.309138655663</c:v>
                </c:pt>
                <c:pt idx="11476">
                  <c:v>1.3092228174210001</c:v>
                </c:pt>
                <c:pt idx="11477">
                  <c:v>1.309345602989</c:v>
                </c:pt>
                <c:pt idx="11478">
                  <c:v>1.309474349022</c:v>
                </c:pt>
                <c:pt idx="11479">
                  <c:v>1.309593677521</c:v>
                </c:pt>
                <c:pt idx="11480">
                  <c:v>1.309794425964</c:v>
                </c:pt>
                <c:pt idx="11481">
                  <c:v>1.3098835945130001</c:v>
                </c:pt>
                <c:pt idx="11482">
                  <c:v>1.3099645376210001</c:v>
                </c:pt>
                <c:pt idx="11483">
                  <c:v>1.3100527524950001</c:v>
                </c:pt>
                <c:pt idx="11484">
                  <c:v>1.3104102611540001</c:v>
                </c:pt>
                <c:pt idx="11485">
                  <c:v>1.3106049299239999</c:v>
                </c:pt>
                <c:pt idx="11486">
                  <c:v>1.3108316659929999</c:v>
                </c:pt>
                <c:pt idx="11487">
                  <c:v>1.3109509944919999</c:v>
                </c:pt>
                <c:pt idx="11488">
                  <c:v>1.311218261719</c:v>
                </c:pt>
                <c:pt idx="11489">
                  <c:v>1.3115494251249999</c:v>
                </c:pt>
                <c:pt idx="11490">
                  <c:v>1.311661243439</c:v>
                </c:pt>
                <c:pt idx="11491">
                  <c:v>1.311975121498</c:v>
                </c:pt>
                <c:pt idx="11492">
                  <c:v>1.3120539188389999</c:v>
                </c:pt>
                <c:pt idx="11493">
                  <c:v>1.3121368885039999</c:v>
                </c:pt>
                <c:pt idx="11494">
                  <c:v>1.3122779130940001</c:v>
                </c:pt>
                <c:pt idx="11495">
                  <c:v>1.312482833862</c:v>
                </c:pt>
                <c:pt idx="11496">
                  <c:v>1.312695145607</c:v>
                </c:pt>
                <c:pt idx="11497">
                  <c:v>1.312774658203</c:v>
                </c:pt>
                <c:pt idx="11498">
                  <c:v>1.3128631114960001</c:v>
                </c:pt>
                <c:pt idx="11499">
                  <c:v>1.312956929207</c:v>
                </c:pt>
                <c:pt idx="11500">
                  <c:v>1.313045144081</c:v>
                </c:pt>
                <c:pt idx="11501">
                  <c:v>1.3131211996079999</c:v>
                </c:pt>
                <c:pt idx="11502">
                  <c:v>1.3132389783859999</c:v>
                </c:pt>
                <c:pt idx="11503">
                  <c:v>1.313484191895</c:v>
                </c:pt>
                <c:pt idx="11504">
                  <c:v>1.3138085603709999</c:v>
                </c:pt>
                <c:pt idx="11505">
                  <c:v>1.3139411211009999</c:v>
                </c:pt>
                <c:pt idx="11506">
                  <c:v>1.3140203952789999</c:v>
                </c:pt>
                <c:pt idx="11507">
                  <c:v>1.314094781876</c:v>
                </c:pt>
                <c:pt idx="11508">
                  <c:v>1.3142141103739999</c:v>
                </c:pt>
                <c:pt idx="11509">
                  <c:v>1.3143479824069999</c:v>
                </c:pt>
                <c:pt idx="11510">
                  <c:v>1.3144291639329999</c:v>
                </c:pt>
                <c:pt idx="11511">
                  <c:v>1.3144735097889999</c:v>
                </c:pt>
                <c:pt idx="11512">
                  <c:v>1.314554452896</c:v>
                </c:pt>
                <c:pt idx="11513">
                  <c:v>1.3147047758099999</c:v>
                </c:pt>
                <c:pt idx="11514">
                  <c:v>1.3149297237399999</c:v>
                </c:pt>
                <c:pt idx="11515">
                  <c:v>1.3152593374249999</c:v>
                </c:pt>
                <c:pt idx="11516">
                  <c:v>1.3154356479639999</c:v>
                </c:pt>
                <c:pt idx="11517">
                  <c:v>1.3156229257580001</c:v>
                </c:pt>
                <c:pt idx="11518">
                  <c:v>1.3159925937650001</c:v>
                </c:pt>
                <c:pt idx="11519">
                  <c:v>1.316184043884</c:v>
                </c:pt>
                <c:pt idx="11520">
                  <c:v>1.3163353204729999</c:v>
                </c:pt>
                <c:pt idx="11521">
                  <c:v>1.3166515827180001</c:v>
                </c:pt>
                <c:pt idx="11522">
                  <c:v>1.316730618477</c:v>
                </c:pt>
                <c:pt idx="11523">
                  <c:v>1.3168411254879999</c:v>
                </c:pt>
                <c:pt idx="11524">
                  <c:v>1.316985964775</c:v>
                </c:pt>
                <c:pt idx="11525">
                  <c:v>1.31709420681</c:v>
                </c:pt>
                <c:pt idx="11526">
                  <c:v>1.3171733617779999</c:v>
                </c:pt>
                <c:pt idx="11527">
                  <c:v>1.317249536514</c:v>
                </c:pt>
                <c:pt idx="11528">
                  <c:v>1.3175697326660001</c:v>
                </c:pt>
                <c:pt idx="11529">
                  <c:v>1.3176586627960001</c:v>
                </c:pt>
                <c:pt idx="11530">
                  <c:v>1.317747116089</c:v>
                </c:pt>
                <c:pt idx="11531">
                  <c:v>1.3178271055220001</c:v>
                </c:pt>
                <c:pt idx="11532">
                  <c:v>1.317910313606</c:v>
                </c:pt>
                <c:pt idx="11533">
                  <c:v>1.3179936408999999</c:v>
                </c:pt>
                <c:pt idx="11534">
                  <c:v>1.3181121349330001</c:v>
                </c:pt>
                <c:pt idx="11535">
                  <c:v>1.3184041976930001</c:v>
                </c:pt>
                <c:pt idx="11536">
                  <c:v>1.3185632228849999</c:v>
                </c:pt>
                <c:pt idx="11537">
                  <c:v>1.318686246872</c:v>
                </c:pt>
                <c:pt idx="11538">
                  <c:v>1.3188151121139999</c:v>
                </c:pt>
                <c:pt idx="11539">
                  <c:v>1.3189022541049999</c:v>
                </c:pt>
                <c:pt idx="11540">
                  <c:v>1.3189885616299999</c:v>
                </c:pt>
                <c:pt idx="11541">
                  <c:v>1.3191087245940001</c:v>
                </c:pt>
                <c:pt idx="11542">
                  <c:v>1.3194487094880001</c:v>
                </c:pt>
                <c:pt idx="11543">
                  <c:v>1.319581031799</c:v>
                </c:pt>
                <c:pt idx="11544">
                  <c:v>1.3196721076969999</c:v>
                </c:pt>
                <c:pt idx="11545">
                  <c:v>1.3199979066850001</c:v>
                </c:pt>
                <c:pt idx="11546">
                  <c:v>1.3203487396239999</c:v>
                </c:pt>
                <c:pt idx="11547">
                  <c:v>1.3204704523090001</c:v>
                </c:pt>
                <c:pt idx="11548">
                  <c:v>1.3205811977390001</c:v>
                </c:pt>
                <c:pt idx="11549">
                  <c:v>1.320818901062</c:v>
                </c:pt>
                <c:pt idx="11550">
                  <c:v>1.321139216423</c:v>
                </c:pt>
                <c:pt idx="11551">
                  <c:v>1.321400761604</c:v>
                </c:pt>
                <c:pt idx="11552">
                  <c:v>1.321606397629</c:v>
                </c:pt>
                <c:pt idx="11553">
                  <c:v>1.321758031845</c:v>
                </c:pt>
                <c:pt idx="11554">
                  <c:v>1.321912407875</c:v>
                </c:pt>
                <c:pt idx="11555">
                  <c:v>1.322035431862</c:v>
                </c:pt>
                <c:pt idx="11556">
                  <c:v>1.32211971283</c:v>
                </c:pt>
                <c:pt idx="11557">
                  <c:v>1.3222435712809999</c:v>
                </c:pt>
                <c:pt idx="11558">
                  <c:v>1.3224388360979999</c:v>
                </c:pt>
                <c:pt idx="11559">
                  <c:v>1.322583794594</c:v>
                </c:pt>
                <c:pt idx="11560">
                  <c:v>1.322700738907</c:v>
                </c:pt>
                <c:pt idx="11561">
                  <c:v>1.3228198289869999</c:v>
                </c:pt>
                <c:pt idx="11562">
                  <c:v>1.323054790497</c:v>
                </c:pt>
                <c:pt idx="11563">
                  <c:v>1.323394060135</c:v>
                </c:pt>
                <c:pt idx="11564">
                  <c:v>1.323522210121</c:v>
                </c:pt>
                <c:pt idx="11565">
                  <c:v>1.3236653804780001</c:v>
                </c:pt>
                <c:pt idx="11566">
                  <c:v>1.3237807750699999</c:v>
                </c:pt>
                <c:pt idx="11567">
                  <c:v>1.32403922081</c:v>
                </c:pt>
                <c:pt idx="11568">
                  <c:v>1.3243751525880001</c:v>
                </c:pt>
                <c:pt idx="11569">
                  <c:v>1.324698209763</c:v>
                </c:pt>
                <c:pt idx="11570">
                  <c:v>1.324912786484</c:v>
                </c:pt>
                <c:pt idx="11571">
                  <c:v>1.3252508640289999</c:v>
                </c:pt>
                <c:pt idx="11572">
                  <c:v>1.3254680633539999</c:v>
                </c:pt>
                <c:pt idx="11573">
                  <c:v>1.3258001804349999</c:v>
                </c:pt>
                <c:pt idx="11574">
                  <c:v>1.3260451555249999</c:v>
                </c:pt>
                <c:pt idx="11575">
                  <c:v>1.3262567520140001</c:v>
                </c:pt>
                <c:pt idx="11576">
                  <c:v>1.326591253281</c:v>
                </c:pt>
                <c:pt idx="11577">
                  <c:v>1.3269202709200001</c:v>
                </c:pt>
                <c:pt idx="11578">
                  <c:v>1.3272299766540001</c:v>
                </c:pt>
                <c:pt idx="11579">
                  <c:v>1.327342867851</c:v>
                </c:pt>
                <c:pt idx="11580">
                  <c:v>1.3274594545359999</c:v>
                </c:pt>
                <c:pt idx="11581">
                  <c:v>1.3276377916340001</c:v>
                </c:pt>
                <c:pt idx="11582">
                  <c:v>1.327820062637</c:v>
                </c:pt>
                <c:pt idx="11583">
                  <c:v>1.328160643578</c:v>
                </c:pt>
                <c:pt idx="11584">
                  <c:v>1.328501701355</c:v>
                </c:pt>
                <c:pt idx="11585">
                  <c:v>1.328827142715</c:v>
                </c:pt>
                <c:pt idx="11586">
                  <c:v>1.328965544701</c:v>
                </c:pt>
                <c:pt idx="11587">
                  <c:v>1.3290730714800001</c:v>
                </c:pt>
                <c:pt idx="11588">
                  <c:v>1.3292117118839999</c:v>
                </c:pt>
                <c:pt idx="11589">
                  <c:v>1.329290747643</c:v>
                </c:pt>
                <c:pt idx="11590">
                  <c:v>1.3293765783310001</c:v>
                </c:pt>
                <c:pt idx="11591">
                  <c:v>1.3294527530669999</c:v>
                </c:pt>
                <c:pt idx="11592">
                  <c:v>1.3295668363569999</c:v>
                </c:pt>
                <c:pt idx="11593">
                  <c:v>1.3299007415769999</c:v>
                </c:pt>
                <c:pt idx="11594">
                  <c:v>1.330071806908</c:v>
                </c:pt>
                <c:pt idx="11595">
                  <c:v>1.33021914959</c:v>
                </c:pt>
                <c:pt idx="11596">
                  <c:v>1.330364346504</c:v>
                </c:pt>
                <c:pt idx="11597">
                  <c:v>1.3305544853210001</c:v>
                </c:pt>
                <c:pt idx="11598">
                  <c:v>1.3307135105129999</c:v>
                </c:pt>
                <c:pt idx="11599">
                  <c:v>1.3307952880859999</c:v>
                </c:pt>
                <c:pt idx="11600">
                  <c:v>1.3308882713320001</c:v>
                </c:pt>
                <c:pt idx="11601">
                  <c:v>1.3309341669079999</c:v>
                </c:pt>
                <c:pt idx="11602">
                  <c:v>1.3309837579729999</c:v>
                </c:pt>
                <c:pt idx="11603">
                  <c:v>1.331032037735</c:v>
                </c:pt>
                <c:pt idx="11604">
                  <c:v>1.331083655357</c:v>
                </c:pt>
                <c:pt idx="11605">
                  <c:v>1.3311338424679999</c:v>
                </c:pt>
                <c:pt idx="11606">
                  <c:v>1.3311876058579999</c:v>
                </c:pt>
                <c:pt idx="11607">
                  <c:v>1.3312851190570001</c:v>
                </c:pt>
                <c:pt idx="11608">
                  <c:v>1.331478953362</c:v>
                </c:pt>
                <c:pt idx="11609">
                  <c:v>1.3317828178410001</c:v>
                </c:pt>
                <c:pt idx="11610">
                  <c:v>1.3318599462509999</c:v>
                </c:pt>
                <c:pt idx="11611">
                  <c:v>1.3319069147110001</c:v>
                </c:pt>
                <c:pt idx="11612">
                  <c:v>1.3319836854930001</c:v>
                </c:pt>
                <c:pt idx="11613">
                  <c:v>1.3321230411530001</c:v>
                </c:pt>
                <c:pt idx="11614">
                  <c:v>1.3322634696960001</c:v>
                </c:pt>
                <c:pt idx="11615">
                  <c:v>1.3323754072189999</c:v>
                </c:pt>
                <c:pt idx="11616">
                  <c:v>1.33258330822</c:v>
                </c:pt>
                <c:pt idx="11617">
                  <c:v>1.332728862762</c:v>
                </c:pt>
                <c:pt idx="11618">
                  <c:v>1.332832455635</c:v>
                </c:pt>
                <c:pt idx="11619">
                  <c:v>1.3329184055329999</c:v>
                </c:pt>
                <c:pt idx="11620">
                  <c:v>1.333000183105</c:v>
                </c:pt>
                <c:pt idx="11621">
                  <c:v>1.333082079887</c:v>
                </c:pt>
                <c:pt idx="11622">
                  <c:v>1.333221316338</c:v>
                </c:pt>
                <c:pt idx="11623">
                  <c:v>1.3333755731579999</c:v>
                </c:pt>
                <c:pt idx="11624">
                  <c:v>1.3336266279219999</c:v>
                </c:pt>
                <c:pt idx="11625">
                  <c:v>1.3338524103160001</c:v>
                </c:pt>
                <c:pt idx="11626">
                  <c:v>1.3340092897419999</c:v>
                </c:pt>
                <c:pt idx="11627">
                  <c:v>1.334196329117</c:v>
                </c:pt>
                <c:pt idx="11628">
                  <c:v>1.3344568014139999</c:v>
                </c:pt>
                <c:pt idx="11629">
                  <c:v>1.334585905075</c:v>
                </c:pt>
                <c:pt idx="11630">
                  <c:v>1.334675788879</c:v>
                </c:pt>
                <c:pt idx="11631">
                  <c:v>1.3347575664519999</c:v>
                </c:pt>
                <c:pt idx="11632">
                  <c:v>1.334833025932</c:v>
                </c:pt>
                <c:pt idx="11633">
                  <c:v>1.3351163864140001</c:v>
                </c:pt>
                <c:pt idx="11634">
                  <c:v>1.335217237473</c:v>
                </c:pt>
                <c:pt idx="11635">
                  <c:v>1.3353215456009999</c:v>
                </c:pt>
                <c:pt idx="11636">
                  <c:v>1.33541405201</c:v>
                </c:pt>
                <c:pt idx="11637">
                  <c:v>1.3355019092560001</c:v>
                </c:pt>
                <c:pt idx="11638">
                  <c:v>1.3356231451030001</c:v>
                </c:pt>
                <c:pt idx="11639">
                  <c:v>1.335743308067</c:v>
                </c:pt>
                <c:pt idx="11640">
                  <c:v>1.335836410522</c:v>
                </c:pt>
                <c:pt idx="11641">
                  <c:v>1.335934996605</c:v>
                </c:pt>
                <c:pt idx="11642">
                  <c:v>1.3359857797620001</c:v>
                </c:pt>
                <c:pt idx="11643">
                  <c:v>1.336034297943</c:v>
                </c:pt>
                <c:pt idx="11644">
                  <c:v>1.3360843658449999</c:v>
                </c:pt>
                <c:pt idx="11645">
                  <c:v>1.3361338377</c:v>
                </c:pt>
                <c:pt idx="11646">
                  <c:v>1.336181640625</c:v>
                </c:pt>
                <c:pt idx="11647">
                  <c:v>1.3362755775449999</c:v>
                </c:pt>
                <c:pt idx="11648">
                  <c:v>1.336367249489</c:v>
                </c:pt>
                <c:pt idx="11649">
                  <c:v>1.3364526033399999</c:v>
                </c:pt>
                <c:pt idx="11650">
                  <c:v>1.336646437645</c:v>
                </c:pt>
                <c:pt idx="11651">
                  <c:v>1.336790800095</c:v>
                </c:pt>
                <c:pt idx="11652">
                  <c:v>1.33707177639</c:v>
                </c:pt>
                <c:pt idx="11653">
                  <c:v>1.33738899231</c:v>
                </c:pt>
                <c:pt idx="11654">
                  <c:v>1.3376750946039999</c:v>
                </c:pt>
                <c:pt idx="11655">
                  <c:v>1.3377802371980001</c:v>
                </c:pt>
                <c:pt idx="11656">
                  <c:v>1.337835907936</c:v>
                </c:pt>
                <c:pt idx="11657">
                  <c:v>1.337908864021</c:v>
                </c:pt>
                <c:pt idx="11658">
                  <c:v>1.337993621826</c:v>
                </c:pt>
                <c:pt idx="11659">
                  <c:v>1.338108539581</c:v>
                </c:pt>
                <c:pt idx="11660">
                  <c:v>1.3381950855260001</c:v>
                </c:pt>
                <c:pt idx="11661">
                  <c:v>1.3382818698879999</c:v>
                </c:pt>
                <c:pt idx="11662">
                  <c:v>1.3386008739469999</c:v>
                </c:pt>
                <c:pt idx="11663">
                  <c:v>1.338910698891</c:v>
                </c:pt>
                <c:pt idx="11664">
                  <c:v>1.3392435312269999</c:v>
                </c:pt>
                <c:pt idx="11665">
                  <c:v>1.33934533596</c:v>
                </c:pt>
                <c:pt idx="11666">
                  <c:v>1.339465498924</c:v>
                </c:pt>
                <c:pt idx="11667">
                  <c:v>1.3395460844039999</c:v>
                </c:pt>
                <c:pt idx="11668">
                  <c:v>1.339894294739</c:v>
                </c:pt>
                <c:pt idx="11669">
                  <c:v>1.3402241468430001</c:v>
                </c:pt>
                <c:pt idx="11670">
                  <c:v>1.340405464172</c:v>
                </c:pt>
                <c:pt idx="11671">
                  <c:v>1.3405408859250001</c:v>
                </c:pt>
                <c:pt idx="11672">
                  <c:v>1.3406523466110001</c:v>
                </c:pt>
                <c:pt idx="11673">
                  <c:v>1.3408005237580001</c:v>
                </c:pt>
                <c:pt idx="11674">
                  <c:v>1.3410614728929999</c:v>
                </c:pt>
                <c:pt idx="11675">
                  <c:v>1.341211795807</c:v>
                </c:pt>
                <c:pt idx="11676">
                  <c:v>1.3413403034210001</c:v>
                </c:pt>
                <c:pt idx="11677">
                  <c:v>1.341466188431</c:v>
                </c:pt>
                <c:pt idx="11678">
                  <c:v>1.3415855169299999</c:v>
                </c:pt>
                <c:pt idx="11679">
                  <c:v>1.3416979312899999</c:v>
                </c:pt>
                <c:pt idx="11680">
                  <c:v>1.341813206673</c:v>
                </c:pt>
                <c:pt idx="11681">
                  <c:v>1.3421100378040001</c:v>
                </c:pt>
                <c:pt idx="11682">
                  <c:v>1.3424445390699999</c:v>
                </c:pt>
                <c:pt idx="11683">
                  <c:v>1.34278023243</c:v>
                </c:pt>
                <c:pt idx="11684">
                  <c:v>1.3429989814759999</c:v>
                </c:pt>
                <c:pt idx="11685">
                  <c:v>1.3433047533039999</c:v>
                </c:pt>
                <c:pt idx="11686">
                  <c:v>1.3433859348299999</c:v>
                </c:pt>
                <c:pt idx="11687">
                  <c:v>1.3434722423550001</c:v>
                </c:pt>
                <c:pt idx="11688">
                  <c:v>1.3438050746920001</c:v>
                </c:pt>
                <c:pt idx="11689">
                  <c:v>1.344126820564</c:v>
                </c:pt>
                <c:pt idx="11690">
                  <c:v>1.344213843346</c:v>
                </c:pt>
                <c:pt idx="11691">
                  <c:v>1.3442691564560001</c:v>
                </c:pt>
                <c:pt idx="11692">
                  <c:v>1.344583511353</c:v>
                </c:pt>
                <c:pt idx="11693">
                  <c:v>1.34473669529</c:v>
                </c:pt>
                <c:pt idx="11694">
                  <c:v>1.3450490236279999</c:v>
                </c:pt>
                <c:pt idx="11695">
                  <c:v>1.3451691865919999</c:v>
                </c:pt>
                <c:pt idx="11696">
                  <c:v>1.345456361771</c:v>
                </c:pt>
                <c:pt idx="11697">
                  <c:v>1.3455739021299999</c:v>
                </c:pt>
                <c:pt idx="11698">
                  <c:v>1.345920205116</c:v>
                </c:pt>
                <c:pt idx="11699">
                  <c:v>1.3461204767229999</c:v>
                </c:pt>
                <c:pt idx="11700">
                  <c:v>1.3463051319120001</c:v>
                </c:pt>
                <c:pt idx="11701">
                  <c:v>1.3464890718460001</c:v>
                </c:pt>
                <c:pt idx="11702">
                  <c:v>1.3466495275499999</c:v>
                </c:pt>
                <c:pt idx="11703">
                  <c:v>1.346867203712</c:v>
                </c:pt>
                <c:pt idx="11704">
                  <c:v>1.3470044136049999</c:v>
                </c:pt>
                <c:pt idx="11705">
                  <c:v>1.347142696381</c:v>
                </c:pt>
                <c:pt idx="11706">
                  <c:v>1.3474918603899999</c:v>
                </c:pt>
                <c:pt idx="11707">
                  <c:v>1.347610116005</c:v>
                </c:pt>
                <c:pt idx="11708">
                  <c:v>1.3477345705029999</c:v>
                </c:pt>
                <c:pt idx="11709">
                  <c:v>1.3478493690490001</c:v>
                </c:pt>
                <c:pt idx="11710">
                  <c:v>1.348050117493</c:v>
                </c:pt>
                <c:pt idx="11711">
                  <c:v>1.348199248314</c:v>
                </c:pt>
                <c:pt idx="11712">
                  <c:v>1.348309993744</c:v>
                </c:pt>
                <c:pt idx="11713">
                  <c:v>1.3484098911289999</c:v>
                </c:pt>
                <c:pt idx="11714">
                  <c:v>1.348507285118</c:v>
                </c:pt>
                <c:pt idx="11715">
                  <c:v>1.348558068275</c:v>
                </c:pt>
                <c:pt idx="11716">
                  <c:v>1.348644137383</c:v>
                </c:pt>
                <c:pt idx="11717">
                  <c:v>1.3487619161610001</c:v>
                </c:pt>
                <c:pt idx="11718">
                  <c:v>1.3490145206449999</c:v>
                </c:pt>
                <c:pt idx="11719">
                  <c:v>1.3493212461470001</c:v>
                </c:pt>
                <c:pt idx="11720">
                  <c:v>1.349436044693</c:v>
                </c:pt>
                <c:pt idx="11721">
                  <c:v>1.349490046501</c:v>
                </c:pt>
                <c:pt idx="11722">
                  <c:v>1.3495645523069999</c:v>
                </c:pt>
                <c:pt idx="11723">
                  <c:v>1.3496379852289999</c:v>
                </c:pt>
                <c:pt idx="11724">
                  <c:v>1.349820375443</c:v>
                </c:pt>
                <c:pt idx="11725">
                  <c:v>1.3501662015910001</c:v>
                </c:pt>
                <c:pt idx="11726">
                  <c:v>1.3504617214200001</c:v>
                </c:pt>
                <c:pt idx="11727">
                  <c:v>1.3505462408069999</c:v>
                </c:pt>
                <c:pt idx="11728">
                  <c:v>1.350694060326</c:v>
                </c:pt>
                <c:pt idx="11729">
                  <c:v>1.351016759872</c:v>
                </c:pt>
                <c:pt idx="11730">
                  <c:v>1.3513679504389999</c:v>
                </c:pt>
                <c:pt idx="11731">
                  <c:v>1.3514951467509999</c:v>
                </c:pt>
                <c:pt idx="11732">
                  <c:v>1.35159277916</c:v>
                </c:pt>
                <c:pt idx="11733">
                  <c:v>1.3516424894329999</c:v>
                </c:pt>
                <c:pt idx="11734">
                  <c:v>1.3516936302189999</c:v>
                </c:pt>
                <c:pt idx="11735">
                  <c:v>1.3518055677409999</c:v>
                </c:pt>
                <c:pt idx="11736">
                  <c:v>1.3518567085269999</c:v>
                </c:pt>
                <c:pt idx="11737">
                  <c:v>1.351906895638</c:v>
                </c:pt>
                <c:pt idx="11738">
                  <c:v>1.351999521255</c:v>
                </c:pt>
                <c:pt idx="11739">
                  <c:v>1.352089762688</c:v>
                </c:pt>
                <c:pt idx="11740">
                  <c:v>1.352209448814</c:v>
                </c:pt>
                <c:pt idx="11741">
                  <c:v>1.352567195892</c:v>
                </c:pt>
                <c:pt idx="11742">
                  <c:v>1.352891325951</c:v>
                </c:pt>
                <c:pt idx="11743">
                  <c:v>1.353211522102</c:v>
                </c:pt>
                <c:pt idx="11744">
                  <c:v>1.3535299301149999</c:v>
                </c:pt>
                <c:pt idx="11745">
                  <c:v>1.3538691997529999</c:v>
                </c:pt>
                <c:pt idx="11746">
                  <c:v>1.354054450989</c:v>
                </c:pt>
                <c:pt idx="11747">
                  <c:v>1.354179263115</c:v>
                </c:pt>
                <c:pt idx="11748">
                  <c:v>1.3543193340299999</c:v>
                </c:pt>
                <c:pt idx="11749">
                  <c:v>1.354454517365</c:v>
                </c:pt>
                <c:pt idx="11750">
                  <c:v>1.354564666748</c:v>
                </c:pt>
                <c:pt idx="11751">
                  <c:v>1.354676246643</c:v>
                </c:pt>
                <c:pt idx="11752">
                  <c:v>1.354759097099</c:v>
                </c:pt>
                <c:pt idx="11753">
                  <c:v>1.354839086533</c:v>
                </c:pt>
                <c:pt idx="11754">
                  <c:v>1.3549208641049999</c:v>
                </c:pt>
                <c:pt idx="11755">
                  <c:v>1.3550002574919999</c:v>
                </c:pt>
                <c:pt idx="11756">
                  <c:v>1.3551149368290001</c:v>
                </c:pt>
                <c:pt idx="11757">
                  <c:v>1.3553390502930001</c:v>
                </c:pt>
                <c:pt idx="11758">
                  <c:v>1.355540394783</c:v>
                </c:pt>
                <c:pt idx="11759">
                  <c:v>1.355768680573</c:v>
                </c:pt>
                <c:pt idx="11760">
                  <c:v>1.3559601306919999</c:v>
                </c:pt>
                <c:pt idx="11761">
                  <c:v>1.356325030327</c:v>
                </c:pt>
                <c:pt idx="11762">
                  <c:v>1.3564395904540001</c:v>
                </c:pt>
                <c:pt idx="11763">
                  <c:v>1.3565547466279999</c:v>
                </c:pt>
                <c:pt idx="11764">
                  <c:v>1.3567132949830001</c:v>
                </c:pt>
                <c:pt idx="11765">
                  <c:v>1.3567988872529999</c:v>
                </c:pt>
                <c:pt idx="11766">
                  <c:v>1.356894493103</c:v>
                </c:pt>
                <c:pt idx="11767">
                  <c:v>1.3569446802139999</c:v>
                </c:pt>
                <c:pt idx="11768">
                  <c:v>1.3569949865340001</c:v>
                </c:pt>
                <c:pt idx="11769">
                  <c:v>1.357040882111</c:v>
                </c:pt>
                <c:pt idx="11770">
                  <c:v>1.357137680054</c:v>
                </c:pt>
                <c:pt idx="11771">
                  <c:v>1.357224464417</c:v>
                </c:pt>
                <c:pt idx="11772">
                  <c:v>1.357305765152</c:v>
                </c:pt>
                <c:pt idx="11773">
                  <c:v>1.357426524162</c:v>
                </c:pt>
                <c:pt idx="11774">
                  <c:v>1.3575521707530001</c:v>
                </c:pt>
                <c:pt idx="11775">
                  <c:v>1.3576406240459999</c:v>
                </c:pt>
                <c:pt idx="11776">
                  <c:v>1.3577290773390001</c:v>
                </c:pt>
                <c:pt idx="11777">
                  <c:v>1.3578145504000001</c:v>
                </c:pt>
                <c:pt idx="11778">
                  <c:v>1.3578914403919999</c:v>
                </c:pt>
                <c:pt idx="11779">
                  <c:v>1.3580039739609999</c:v>
                </c:pt>
                <c:pt idx="11780">
                  <c:v>1.358333110809</c:v>
                </c:pt>
                <c:pt idx="11781">
                  <c:v>1.358597993851</c:v>
                </c:pt>
                <c:pt idx="11782">
                  <c:v>1.358707904816</c:v>
                </c:pt>
                <c:pt idx="11783">
                  <c:v>1.358814120293</c:v>
                </c:pt>
                <c:pt idx="11784">
                  <c:v>1.3589856624600001</c:v>
                </c:pt>
                <c:pt idx="11785">
                  <c:v>1.359094262123</c:v>
                </c:pt>
                <c:pt idx="11786">
                  <c:v>1.3591723442079999</c:v>
                </c:pt>
                <c:pt idx="11787">
                  <c:v>1.3592166900630001</c:v>
                </c:pt>
                <c:pt idx="11788">
                  <c:v>1.3592917919159999</c:v>
                </c:pt>
                <c:pt idx="11789">
                  <c:v>1.3593707084660001</c:v>
                </c:pt>
                <c:pt idx="11790">
                  <c:v>1.3594748973849999</c:v>
                </c:pt>
                <c:pt idx="11791">
                  <c:v>1.3595542907710001</c:v>
                </c:pt>
                <c:pt idx="11792">
                  <c:v>1.359633207321</c:v>
                </c:pt>
                <c:pt idx="11793">
                  <c:v>1.359718561172</c:v>
                </c:pt>
                <c:pt idx="11794">
                  <c:v>1.3598372936250001</c:v>
                </c:pt>
                <c:pt idx="11795">
                  <c:v>1.359920024872</c:v>
                </c:pt>
                <c:pt idx="11796">
                  <c:v>1.3600354194640001</c:v>
                </c:pt>
                <c:pt idx="11797">
                  <c:v>1.3601969480510001</c:v>
                </c:pt>
                <c:pt idx="11798">
                  <c:v>1.360519766808</c:v>
                </c:pt>
                <c:pt idx="11799">
                  <c:v>1.36079788208</c:v>
                </c:pt>
                <c:pt idx="11800">
                  <c:v>1.3608787059780001</c:v>
                </c:pt>
                <c:pt idx="11801">
                  <c:v>1.3609642982479999</c:v>
                </c:pt>
                <c:pt idx="11802">
                  <c:v>1.361096143723</c:v>
                </c:pt>
                <c:pt idx="11803">
                  <c:v>1.3613014221190001</c:v>
                </c:pt>
                <c:pt idx="11804">
                  <c:v>1.3614220619199999</c:v>
                </c:pt>
                <c:pt idx="11805">
                  <c:v>1.361548066139</c:v>
                </c:pt>
                <c:pt idx="11806">
                  <c:v>1.361634135246</c:v>
                </c:pt>
                <c:pt idx="11807">
                  <c:v>1.36175262928</c:v>
                </c:pt>
                <c:pt idx="11808">
                  <c:v>1.361923575401</c:v>
                </c:pt>
                <c:pt idx="11809">
                  <c:v>1.3620419502259999</c:v>
                </c:pt>
                <c:pt idx="11810">
                  <c:v>1.3621622323989999</c:v>
                </c:pt>
                <c:pt idx="11811">
                  <c:v>1.3622747659679999</c:v>
                </c:pt>
                <c:pt idx="11812">
                  <c:v>1.362591743469</c:v>
                </c:pt>
                <c:pt idx="11813">
                  <c:v>1.362826943398</c:v>
                </c:pt>
                <c:pt idx="11814">
                  <c:v>1.3631378412249999</c:v>
                </c:pt>
                <c:pt idx="11815">
                  <c:v>1.363222122192</c:v>
                </c:pt>
                <c:pt idx="11816">
                  <c:v>1.3633071184159999</c:v>
                </c:pt>
                <c:pt idx="11817">
                  <c:v>1.3633917570109999</c:v>
                </c:pt>
                <c:pt idx="11818">
                  <c:v>1.3634728193279999</c:v>
                </c:pt>
                <c:pt idx="11819">
                  <c:v>1.363592386246</c:v>
                </c:pt>
                <c:pt idx="11820">
                  <c:v>1.363740801811</c:v>
                </c:pt>
                <c:pt idx="11821">
                  <c:v>1.364063501358</c:v>
                </c:pt>
                <c:pt idx="11822">
                  <c:v>1.36439204216</c:v>
                </c:pt>
                <c:pt idx="11823">
                  <c:v>1.3645348548889999</c:v>
                </c:pt>
                <c:pt idx="11824">
                  <c:v>1.3648470640179999</c:v>
                </c:pt>
                <c:pt idx="11825">
                  <c:v>1.3650150299070001</c:v>
                </c:pt>
                <c:pt idx="11826">
                  <c:v>1.3651427030559999</c:v>
                </c:pt>
                <c:pt idx="11827">
                  <c:v>1.3653028011320001</c:v>
                </c:pt>
                <c:pt idx="11828">
                  <c:v>1.365409612656</c:v>
                </c:pt>
                <c:pt idx="11829">
                  <c:v>1.3655241727830001</c:v>
                </c:pt>
                <c:pt idx="11830">
                  <c:v>1.365659832954</c:v>
                </c:pt>
                <c:pt idx="11831">
                  <c:v>1.3658328056339999</c:v>
                </c:pt>
                <c:pt idx="11832">
                  <c:v>1.365987896919</c:v>
                </c:pt>
                <c:pt idx="11833">
                  <c:v>1.366314530373</c:v>
                </c:pt>
                <c:pt idx="11834">
                  <c:v>1.366632819176</c:v>
                </c:pt>
                <c:pt idx="11835">
                  <c:v>1.366914510727</c:v>
                </c:pt>
                <c:pt idx="11836">
                  <c:v>1.367000341415</c:v>
                </c:pt>
                <c:pt idx="11837">
                  <c:v>1.3673328161239999</c:v>
                </c:pt>
                <c:pt idx="11838">
                  <c:v>1.3675541877749999</c:v>
                </c:pt>
                <c:pt idx="11839">
                  <c:v>1.3677092790600001</c:v>
                </c:pt>
                <c:pt idx="11840">
                  <c:v>1.3679918050769999</c:v>
                </c:pt>
                <c:pt idx="11841">
                  <c:v>1.3680783510209999</c:v>
                </c:pt>
                <c:pt idx="11842">
                  <c:v>1.3681879043580001</c:v>
                </c:pt>
                <c:pt idx="11843">
                  <c:v>1.368280291557</c:v>
                </c:pt>
                <c:pt idx="11844">
                  <c:v>1.36847448349</c:v>
                </c:pt>
                <c:pt idx="11845">
                  <c:v>1.368634223938</c:v>
                </c:pt>
                <c:pt idx="11846">
                  <c:v>1.368721842766</c:v>
                </c:pt>
                <c:pt idx="11847">
                  <c:v>1.368857383728</c:v>
                </c:pt>
                <c:pt idx="11848">
                  <c:v>1.368987202644</c:v>
                </c:pt>
                <c:pt idx="11849">
                  <c:v>1.3691532611849999</c:v>
                </c:pt>
                <c:pt idx="11850">
                  <c:v>1.3692840337750001</c:v>
                </c:pt>
                <c:pt idx="11851">
                  <c:v>1.369377851486</c:v>
                </c:pt>
                <c:pt idx="11852">
                  <c:v>1.36946606636</c:v>
                </c:pt>
                <c:pt idx="11853">
                  <c:v>1.3695918321609999</c:v>
                </c:pt>
                <c:pt idx="11854">
                  <c:v>1.369711518288</c:v>
                </c:pt>
                <c:pt idx="11855">
                  <c:v>1.369896531105</c:v>
                </c:pt>
                <c:pt idx="11856">
                  <c:v>1.370236515999</c:v>
                </c:pt>
                <c:pt idx="11857">
                  <c:v>1.3704246282579999</c:v>
                </c:pt>
                <c:pt idx="11858">
                  <c:v>1.3705048561099999</c:v>
                </c:pt>
                <c:pt idx="11859">
                  <c:v>1.370591521263</c:v>
                </c:pt>
                <c:pt idx="11860">
                  <c:v>1.3707352876659999</c:v>
                </c:pt>
                <c:pt idx="11861">
                  <c:v>1.371075630188</c:v>
                </c:pt>
                <c:pt idx="11862">
                  <c:v>1.371317863464</c:v>
                </c:pt>
                <c:pt idx="11863">
                  <c:v>1.3713940382000001</c:v>
                </c:pt>
                <c:pt idx="11864">
                  <c:v>1.3714700937269999</c:v>
                </c:pt>
                <c:pt idx="11865">
                  <c:v>1.371518135071</c:v>
                </c:pt>
                <c:pt idx="11866">
                  <c:v>1.3715963363649999</c:v>
                </c:pt>
                <c:pt idx="11867">
                  <c:v>1.3717025518420001</c:v>
                </c:pt>
                <c:pt idx="11868">
                  <c:v>1.371913433075</c:v>
                </c:pt>
                <c:pt idx="11869">
                  <c:v>1.3721048831939999</c:v>
                </c:pt>
                <c:pt idx="11870">
                  <c:v>1.3724327087399999</c:v>
                </c:pt>
                <c:pt idx="11871">
                  <c:v>1.3727828264240001</c:v>
                </c:pt>
                <c:pt idx="11872">
                  <c:v>1.372873425484</c:v>
                </c:pt>
                <c:pt idx="11873">
                  <c:v>1.3729183673859999</c:v>
                </c:pt>
                <c:pt idx="11874">
                  <c:v>1.3729639053339999</c:v>
                </c:pt>
                <c:pt idx="11875">
                  <c:v>1.3730185031890001</c:v>
                </c:pt>
                <c:pt idx="11876">
                  <c:v>1.3730733394620001</c:v>
                </c:pt>
                <c:pt idx="11877">
                  <c:v>1.3731240034100001</c:v>
                </c:pt>
                <c:pt idx="11878">
                  <c:v>1.3731782436369999</c:v>
                </c:pt>
                <c:pt idx="11879">
                  <c:v>1.3732764720920001</c:v>
                </c:pt>
                <c:pt idx="11880">
                  <c:v>1.3733741045000001</c:v>
                </c:pt>
                <c:pt idx="11881">
                  <c:v>1.3734637498860001</c:v>
                </c:pt>
                <c:pt idx="11882">
                  <c:v>1.373653650284</c:v>
                </c:pt>
                <c:pt idx="11883">
                  <c:v>1.3738319873810001</c:v>
                </c:pt>
                <c:pt idx="11884">
                  <c:v>1.373947501183</c:v>
                </c:pt>
                <c:pt idx="11885">
                  <c:v>1.374028921127</c:v>
                </c:pt>
                <c:pt idx="11886">
                  <c:v>1.3741086721419999</c:v>
                </c:pt>
                <c:pt idx="11887">
                  <c:v>1.3742609024050001</c:v>
                </c:pt>
                <c:pt idx="11888">
                  <c:v>1.374428868294</c:v>
                </c:pt>
                <c:pt idx="11889">
                  <c:v>1.3747373819349999</c:v>
                </c:pt>
                <c:pt idx="11890">
                  <c:v>1.374837040901</c:v>
                </c:pt>
                <c:pt idx="11891">
                  <c:v>1.3749089241029999</c:v>
                </c:pt>
                <c:pt idx="11892">
                  <c:v>1.374984502792</c:v>
                </c:pt>
                <c:pt idx="11893">
                  <c:v>1.375034093857</c:v>
                </c:pt>
                <c:pt idx="11894">
                  <c:v>1.375117063522</c:v>
                </c:pt>
                <c:pt idx="11895">
                  <c:v>1.375196218491</c:v>
                </c:pt>
                <c:pt idx="11896">
                  <c:v>1.3752715587619999</c:v>
                </c:pt>
                <c:pt idx="11897">
                  <c:v>1.3753815889359999</c:v>
                </c:pt>
                <c:pt idx="11898">
                  <c:v>1.37549841404</c:v>
                </c:pt>
                <c:pt idx="11899">
                  <c:v>1.3756718635559999</c:v>
                </c:pt>
                <c:pt idx="11900">
                  <c:v>1.3757992982859999</c:v>
                </c:pt>
                <c:pt idx="11901">
                  <c:v>1.375878334045</c:v>
                </c:pt>
                <c:pt idx="11902">
                  <c:v>1.375928759575</c:v>
                </c:pt>
                <c:pt idx="11903">
                  <c:v>1.376013278961</c:v>
                </c:pt>
                <c:pt idx="11904">
                  <c:v>1.3760606050490001</c:v>
                </c:pt>
                <c:pt idx="11905">
                  <c:v>1.3761415481570001</c:v>
                </c:pt>
                <c:pt idx="11906">
                  <c:v>1.376454353333</c:v>
                </c:pt>
                <c:pt idx="11907">
                  <c:v>1.376767635345</c:v>
                </c:pt>
                <c:pt idx="11908">
                  <c:v>1.377034068108</c:v>
                </c:pt>
                <c:pt idx="11909">
                  <c:v>1.3771566152570001</c:v>
                </c:pt>
                <c:pt idx="11910">
                  <c:v>1.3774855136869999</c:v>
                </c:pt>
                <c:pt idx="11911">
                  <c:v>1.377676844597</c:v>
                </c:pt>
                <c:pt idx="11912">
                  <c:v>1.378018498421</c:v>
                </c:pt>
                <c:pt idx="11913">
                  <c:v>1.3781061172489999</c:v>
                </c:pt>
                <c:pt idx="11914">
                  <c:v>1.3782013654709999</c:v>
                </c:pt>
                <c:pt idx="11915">
                  <c:v>1.3782944679260001</c:v>
                </c:pt>
                <c:pt idx="11916">
                  <c:v>1.378383636475</c:v>
                </c:pt>
                <c:pt idx="11917">
                  <c:v>1.378472805023</c:v>
                </c:pt>
                <c:pt idx="11918">
                  <c:v>1.3786380290989999</c:v>
                </c:pt>
                <c:pt idx="11919">
                  <c:v>1.3788014650339999</c:v>
                </c:pt>
                <c:pt idx="11920">
                  <c:v>1.3789547681809999</c:v>
                </c:pt>
                <c:pt idx="11921">
                  <c:v>1.3792694807050001</c:v>
                </c:pt>
                <c:pt idx="11922">
                  <c:v>1.3796164989469999</c:v>
                </c:pt>
                <c:pt idx="11923">
                  <c:v>1.3797911405559999</c:v>
                </c:pt>
                <c:pt idx="11924">
                  <c:v>1.380100846291</c:v>
                </c:pt>
                <c:pt idx="11925">
                  <c:v>1.3802232742310001</c:v>
                </c:pt>
                <c:pt idx="11926">
                  <c:v>1.3805251121519999</c:v>
                </c:pt>
                <c:pt idx="11927">
                  <c:v>1.3806697130200001</c:v>
                </c:pt>
                <c:pt idx="11928">
                  <c:v>1.3807740211490001</c:v>
                </c:pt>
                <c:pt idx="11929">
                  <c:v>1.3808816671369999</c:v>
                </c:pt>
                <c:pt idx="11930">
                  <c:v>1.3809992074969999</c:v>
                </c:pt>
                <c:pt idx="11931">
                  <c:v>1.381111979485</c:v>
                </c:pt>
                <c:pt idx="11932">
                  <c:v>1.381202697754</c:v>
                </c:pt>
                <c:pt idx="11933">
                  <c:v>1.3815293312070001</c:v>
                </c:pt>
                <c:pt idx="11934">
                  <c:v>1.381867051125</c:v>
                </c:pt>
                <c:pt idx="11935">
                  <c:v>1.382219672203</c:v>
                </c:pt>
                <c:pt idx="11936">
                  <c:v>1.3824205398560001</c:v>
                </c:pt>
                <c:pt idx="11937">
                  <c:v>1.382542133331</c:v>
                </c:pt>
                <c:pt idx="11938">
                  <c:v>1.382628321648</c:v>
                </c:pt>
                <c:pt idx="11939">
                  <c:v>1.3827085495</c:v>
                </c:pt>
                <c:pt idx="11940">
                  <c:v>1.382823824883</c:v>
                </c:pt>
                <c:pt idx="11941">
                  <c:v>1.3829382658</c:v>
                </c:pt>
                <c:pt idx="11942">
                  <c:v>1.3830553293229999</c:v>
                </c:pt>
                <c:pt idx="11943">
                  <c:v>1.383233785629</c:v>
                </c:pt>
                <c:pt idx="11944">
                  <c:v>1.3833429813389999</c:v>
                </c:pt>
                <c:pt idx="11945">
                  <c:v>1.3835321664810001</c:v>
                </c:pt>
                <c:pt idx="11946">
                  <c:v>1.3837267160419999</c:v>
                </c:pt>
                <c:pt idx="11947">
                  <c:v>1.3838427066800001</c:v>
                </c:pt>
                <c:pt idx="11948">
                  <c:v>1.384183049202</c:v>
                </c:pt>
                <c:pt idx="11949">
                  <c:v>1.3844227790829999</c:v>
                </c:pt>
                <c:pt idx="11950">
                  <c:v>1.384502053261</c:v>
                </c:pt>
                <c:pt idx="11951">
                  <c:v>1.3846136331559999</c:v>
                </c:pt>
                <c:pt idx="11952">
                  <c:v>1.384905219078</c:v>
                </c:pt>
                <c:pt idx="11953">
                  <c:v>1.3852502107619999</c:v>
                </c:pt>
                <c:pt idx="11954">
                  <c:v>1.3854062557219999</c:v>
                </c:pt>
                <c:pt idx="11955">
                  <c:v>1.3857172727580001</c:v>
                </c:pt>
                <c:pt idx="11956">
                  <c:v>1.3860359191889999</c:v>
                </c:pt>
                <c:pt idx="11957">
                  <c:v>1.3862777948380001</c:v>
                </c:pt>
                <c:pt idx="11958">
                  <c:v>1.386393547058</c:v>
                </c:pt>
                <c:pt idx="11959">
                  <c:v>1.3864846229550001</c:v>
                </c:pt>
                <c:pt idx="11960">
                  <c:v>1.3866043090819999</c:v>
                </c:pt>
                <c:pt idx="11961">
                  <c:v>1.3867808580400001</c:v>
                </c:pt>
                <c:pt idx="11962">
                  <c:v>1.386867165565</c:v>
                </c:pt>
                <c:pt idx="11963">
                  <c:v>1.3869903087619999</c:v>
                </c:pt>
                <c:pt idx="11964">
                  <c:v>1.3871535062789999</c:v>
                </c:pt>
                <c:pt idx="11965">
                  <c:v>1.387293577194</c:v>
                </c:pt>
                <c:pt idx="11966">
                  <c:v>1.3876388072970001</c:v>
                </c:pt>
                <c:pt idx="11967">
                  <c:v>1.3879233598709999</c:v>
                </c:pt>
                <c:pt idx="11968">
                  <c:v>1.3880095481870001</c:v>
                </c:pt>
                <c:pt idx="11969">
                  <c:v>1.388100743294</c:v>
                </c:pt>
                <c:pt idx="11970">
                  <c:v>1.3881875276569999</c:v>
                </c:pt>
                <c:pt idx="11971">
                  <c:v>1.3883190155030001</c:v>
                </c:pt>
                <c:pt idx="11972">
                  <c:v>1.3884761333469999</c:v>
                </c:pt>
                <c:pt idx="11973">
                  <c:v>1.388561844826</c:v>
                </c:pt>
                <c:pt idx="11974">
                  <c:v>1.388643741608</c:v>
                </c:pt>
                <c:pt idx="11975">
                  <c:v>1.3887290954589999</c:v>
                </c:pt>
                <c:pt idx="11976">
                  <c:v>1.388818383217</c:v>
                </c:pt>
                <c:pt idx="11977">
                  <c:v>1.388914465904</c:v>
                </c:pt>
                <c:pt idx="11978">
                  <c:v>1.3890061378480001</c:v>
                </c:pt>
                <c:pt idx="11979">
                  <c:v>1.3890924453739999</c:v>
                </c:pt>
                <c:pt idx="11980">
                  <c:v>1.3893070220949999</c:v>
                </c:pt>
                <c:pt idx="11981">
                  <c:v>1.389436364174</c:v>
                </c:pt>
                <c:pt idx="11982">
                  <c:v>1.389529109001</c:v>
                </c:pt>
                <c:pt idx="11983">
                  <c:v>1.389671087265</c:v>
                </c:pt>
                <c:pt idx="11984">
                  <c:v>1.3897788524629999</c:v>
                </c:pt>
                <c:pt idx="11985">
                  <c:v>1.389884710312</c:v>
                </c:pt>
                <c:pt idx="11986">
                  <c:v>1.38996052742</c:v>
                </c:pt>
                <c:pt idx="11987">
                  <c:v>1.390033841133</c:v>
                </c:pt>
                <c:pt idx="11988">
                  <c:v>1.3903414010999999</c:v>
                </c:pt>
                <c:pt idx="11989">
                  <c:v>1.390518903732</c:v>
                </c:pt>
                <c:pt idx="11990">
                  <c:v>1.3906309604639999</c:v>
                </c:pt>
                <c:pt idx="11991">
                  <c:v>1.3907099962230001</c:v>
                </c:pt>
                <c:pt idx="11992">
                  <c:v>1.3907860517499999</c:v>
                </c:pt>
                <c:pt idx="11993">
                  <c:v>1.3908338546750001</c:v>
                </c:pt>
                <c:pt idx="11994">
                  <c:v>1.3908799886700001</c:v>
                </c:pt>
                <c:pt idx="11995">
                  <c:v>1.3909248113629999</c:v>
                </c:pt>
                <c:pt idx="11996">
                  <c:v>1.390971183777</c:v>
                </c:pt>
                <c:pt idx="11997">
                  <c:v>1.3910205364229999</c:v>
                </c:pt>
                <c:pt idx="11998">
                  <c:v>1.3911323547359999</c:v>
                </c:pt>
                <c:pt idx="11999">
                  <c:v>1.3914973735809999</c:v>
                </c:pt>
                <c:pt idx="12000">
                  <c:v>1.391749978065</c:v>
                </c:pt>
                <c:pt idx="12001">
                  <c:v>1.3918654918669999</c:v>
                </c:pt>
                <c:pt idx="12002">
                  <c:v>1.3919805288310001</c:v>
                </c:pt>
                <c:pt idx="12003">
                  <c:v>1.392060160637</c:v>
                </c:pt>
                <c:pt idx="12004">
                  <c:v>1.3922665119169999</c:v>
                </c:pt>
                <c:pt idx="12005">
                  <c:v>1.3924312591550001</c:v>
                </c:pt>
                <c:pt idx="12006">
                  <c:v>1.39255297184</c:v>
                </c:pt>
                <c:pt idx="12007">
                  <c:v>1.392669439316</c:v>
                </c:pt>
                <c:pt idx="12008">
                  <c:v>1.392852544785</c:v>
                </c:pt>
                <c:pt idx="12009">
                  <c:v>1.3932018280030001</c:v>
                </c:pt>
                <c:pt idx="12010">
                  <c:v>1.3933250904079999</c:v>
                </c:pt>
                <c:pt idx="12011">
                  <c:v>1.393400192261</c:v>
                </c:pt>
                <c:pt idx="12012">
                  <c:v>1.3936883211140001</c:v>
                </c:pt>
                <c:pt idx="12013">
                  <c:v>1.3940120935439999</c:v>
                </c:pt>
                <c:pt idx="12014">
                  <c:v>1.394160747528</c:v>
                </c:pt>
                <c:pt idx="12015">
                  <c:v>1.394464254379</c:v>
                </c:pt>
                <c:pt idx="12016">
                  <c:v>1.3946017026899999</c:v>
                </c:pt>
                <c:pt idx="12017">
                  <c:v>1.394715428352</c:v>
                </c:pt>
                <c:pt idx="12018">
                  <c:v>1.395034432411</c:v>
                </c:pt>
                <c:pt idx="12019">
                  <c:v>1.3953599929810001</c:v>
                </c:pt>
                <c:pt idx="12020">
                  <c:v>1.395478248596</c:v>
                </c:pt>
                <c:pt idx="12021">
                  <c:v>1.3955589532849999</c:v>
                </c:pt>
                <c:pt idx="12022">
                  <c:v>1.395608305931</c:v>
                </c:pt>
                <c:pt idx="12023">
                  <c:v>1.395655989647</c:v>
                </c:pt>
                <c:pt idx="12024">
                  <c:v>1.395980477333</c:v>
                </c:pt>
                <c:pt idx="12025">
                  <c:v>1.3963027000429999</c:v>
                </c:pt>
                <c:pt idx="12026">
                  <c:v>1.3965198993679999</c:v>
                </c:pt>
                <c:pt idx="12027">
                  <c:v>1.39671432972</c:v>
                </c:pt>
                <c:pt idx="12028">
                  <c:v>1.3967995643619999</c:v>
                </c:pt>
                <c:pt idx="12029">
                  <c:v>1.396911621094</c:v>
                </c:pt>
                <c:pt idx="12030">
                  <c:v>1.397237896919</c:v>
                </c:pt>
                <c:pt idx="12031">
                  <c:v>1.3973907232280001</c:v>
                </c:pt>
                <c:pt idx="12032">
                  <c:v>1.3975058794020001</c:v>
                </c:pt>
                <c:pt idx="12033">
                  <c:v>1.3976219892499999</c:v>
                </c:pt>
                <c:pt idx="12034">
                  <c:v>1.397697210312</c:v>
                </c:pt>
                <c:pt idx="12035">
                  <c:v>1.3977506160740001</c:v>
                </c:pt>
                <c:pt idx="12036">
                  <c:v>1.397869944572</c:v>
                </c:pt>
                <c:pt idx="12037">
                  <c:v>1.3980641365049999</c:v>
                </c:pt>
                <c:pt idx="12038">
                  <c:v>1.39814555645</c:v>
                </c:pt>
                <c:pt idx="12039">
                  <c:v>1.3982241153720001</c:v>
                </c:pt>
                <c:pt idx="12040">
                  <c:v>1.398371934891</c:v>
                </c:pt>
                <c:pt idx="12041">
                  <c:v>1.3987023830409999</c:v>
                </c:pt>
                <c:pt idx="12042">
                  <c:v>1.398965597153</c:v>
                </c:pt>
                <c:pt idx="12043">
                  <c:v>1.3990594148640001</c:v>
                </c:pt>
                <c:pt idx="12044">
                  <c:v>1.3991528749469999</c:v>
                </c:pt>
                <c:pt idx="12045">
                  <c:v>1.3992426395419999</c:v>
                </c:pt>
                <c:pt idx="12046">
                  <c:v>1.3993268013</c:v>
                </c:pt>
                <c:pt idx="12047">
                  <c:v>1.399449706078</c:v>
                </c:pt>
                <c:pt idx="12048">
                  <c:v>1.3995392322539999</c:v>
                </c:pt>
                <c:pt idx="12049">
                  <c:v>1.399628639221</c:v>
                </c:pt>
                <c:pt idx="12050">
                  <c:v>1.399722218513</c:v>
                </c:pt>
                <c:pt idx="12051">
                  <c:v>1.3998155593870001</c:v>
                </c:pt>
                <c:pt idx="12052">
                  <c:v>1.399900555611</c:v>
                </c:pt>
                <c:pt idx="12053">
                  <c:v>1.400218844414</c:v>
                </c:pt>
                <c:pt idx="12054">
                  <c:v>1.400305151939</c:v>
                </c:pt>
                <c:pt idx="12055">
                  <c:v>1.400417804718</c:v>
                </c:pt>
                <c:pt idx="12056">
                  <c:v>1.4005000591279999</c:v>
                </c:pt>
                <c:pt idx="12057">
                  <c:v>1.4006856679919999</c:v>
                </c:pt>
                <c:pt idx="12058">
                  <c:v>1.4009385108950001</c:v>
                </c:pt>
                <c:pt idx="12059">
                  <c:v>1.401183009148</c:v>
                </c:pt>
                <c:pt idx="12060">
                  <c:v>1.401260852814</c:v>
                </c:pt>
                <c:pt idx="12061">
                  <c:v>1.4015413522719999</c:v>
                </c:pt>
                <c:pt idx="12062">
                  <c:v>1.4016819000239999</c:v>
                </c:pt>
                <c:pt idx="12063">
                  <c:v>1.4017940759659999</c:v>
                </c:pt>
                <c:pt idx="12064">
                  <c:v>1.4020400047299999</c:v>
                </c:pt>
                <c:pt idx="12065">
                  <c:v>1.402392864227</c:v>
                </c:pt>
                <c:pt idx="12066">
                  <c:v>1.4025712013239999</c:v>
                </c:pt>
                <c:pt idx="12067">
                  <c:v>1.402646422386</c:v>
                </c:pt>
                <c:pt idx="12068">
                  <c:v>1.4026947021480001</c:v>
                </c:pt>
                <c:pt idx="12069">
                  <c:v>1.4027382135390001</c:v>
                </c:pt>
                <c:pt idx="12070">
                  <c:v>1.4028133153919999</c:v>
                </c:pt>
                <c:pt idx="12071">
                  <c:v>1.402863502502</c:v>
                </c:pt>
                <c:pt idx="12072">
                  <c:v>1.402948260307</c:v>
                </c:pt>
                <c:pt idx="12073">
                  <c:v>1.4033050537109999</c:v>
                </c:pt>
                <c:pt idx="12074">
                  <c:v>1.403481006622</c:v>
                </c:pt>
                <c:pt idx="12075">
                  <c:v>1.403834939003</c:v>
                </c:pt>
                <c:pt idx="12076">
                  <c:v>1.403994202614</c:v>
                </c:pt>
                <c:pt idx="12077">
                  <c:v>1.4040805101389999</c:v>
                </c:pt>
                <c:pt idx="12078">
                  <c:v>1.4041280746460001</c:v>
                </c:pt>
                <c:pt idx="12079">
                  <c:v>1.404179096222</c:v>
                </c:pt>
                <c:pt idx="12080">
                  <c:v>1.404231309891</c:v>
                </c:pt>
                <c:pt idx="12081">
                  <c:v>1.404286623001</c:v>
                </c:pt>
                <c:pt idx="12082">
                  <c:v>1.4043416976930001</c:v>
                </c:pt>
                <c:pt idx="12083">
                  <c:v>1.4043959379199999</c:v>
                </c:pt>
                <c:pt idx="12084">
                  <c:v>1.404446601868</c:v>
                </c:pt>
                <c:pt idx="12085">
                  <c:v>1.4044971466059999</c:v>
                </c:pt>
                <c:pt idx="12086">
                  <c:v>1.4045913219449999</c:v>
                </c:pt>
                <c:pt idx="12087">
                  <c:v>1.4046862125399999</c:v>
                </c:pt>
                <c:pt idx="12088">
                  <c:v>1.404767990112</c:v>
                </c:pt>
                <c:pt idx="12089">
                  <c:v>1.405119180679</c:v>
                </c:pt>
                <c:pt idx="12090">
                  <c:v>1.4054430723189999</c:v>
                </c:pt>
                <c:pt idx="12091">
                  <c:v>1.405589342117</c:v>
                </c:pt>
                <c:pt idx="12092">
                  <c:v>1.4056690931319999</c:v>
                </c:pt>
                <c:pt idx="12093">
                  <c:v>1.4057768583300001</c:v>
                </c:pt>
                <c:pt idx="12094">
                  <c:v>1.4058537483219999</c:v>
                </c:pt>
                <c:pt idx="12095">
                  <c:v>1.4059261083600001</c:v>
                </c:pt>
                <c:pt idx="12096">
                  <c:v>1.4060022830959999</c:v>
                </c:pt>
                <c:pt idx="12097">
                  <c:v>1.4061179161070001</c:v>
                </c:pt>
                <c:pt idx="12098">
                  <c:v>1.406444430351</c:v>
                </c:pt>
                <c:pt idx="12099">
                  <c:v>1.4066542387009999</c:v>
                </c:pt>
                <c:pt idx="12100">
                  <c:v>1.4067972898479999</c:v>
                </c:pt>
                <c:pt idx="12101">
                  <c:v>1.4069095849990001</c:v>
                </c:pt>
                <c:pt idx="12102">
                  <c:v>1.4072456359859999</c:v>
                </c:pt>
                <c:pt idx="12103">
                  <c:v>1.4074887037279999</c:v>
                </c:pt>
                <c:pt idx="12104">
                  <c:v>1.4076150655749999</c:v>
                </c:pt>
                <c:pt idx="12105">
                  <c:v>1.4077347517009999</c:v>
                </c:pt>
                <c:pt idx="12106">
                  <c:v>1.4078361988070001</c:v>
                </c:pt>
                <c:pt idx="12107">
                  <c:v>1.4079166650770001</c:v>
                </c:pt>
                <c:pt idx="12108">
                  <c:v>1.4080256223680001</c:v>
                </c:pt>
                <c:pt idx="12109">
                  <c:v>1.408204078674</c:v>
                </c:pt>
                <c:pt idx="12110">
                  <c:v>1.408282637596</c:v>
                </c:pt>
                <c:pt idx="12111">
                  <c:v>1.4083701372149999</c:v>
                </c:pt>
                <c:pt idx="12112">
                  <c:v>1.4084677696229999</c:v>
                </c:pt>
                <c:pt idx="12113">
                  <c:v>1.408559679985</c:v>
                </c:pt>
                <c:pt idx="12114">
                  <c:v>1.4086542129520001</c:v>
                </c:pt>
                <c:pt idx="12115">
                  <c:v>1.4087510108950001</c:v>
                </c:pt>
                <c:pt idx="12116">
                  <c:v>1.408838629723</c:v>
                </c:pt>
                <c:pt idx="12117">
                  <c:v>1.408923387527</c:v>
                </c:pt>
                <c:pt idx="12118">
                  <c:v>1.409053206444</c:v>
                </c:pt>
                <c:pt idx="12119">
                  <c:v>1.4093457460400001</c:v>
                </c:pt>
                <c:pt idx="12120">
                  <c:v>1.4094957113269999</c:v>
                </c:pt>
                <c:pt idx="12121">
                  <c:v>1.4096480607990001</c:v>
                </c:pt>
                <c:pt idx="12122">
                  <c:v>1.409995794296</c:v>
                </c:pt>
                <c:pt idx="12123">
                  <c:v>1.4100779294970001</c:v>
                </c:pt>
                <c:pt idx="12124">
                  <c:v>1.4101284742360001</c:v>
                </c:pt>
                <c:pt idx="12125">
                  <c:v>1.4102141857149999</c:v>
                </c:pt>
                <c:pt idx="12126">
                  <c:v>1.4104757308960001</c:v>
                </c:pt>
                <c:pt idx="12127">
                  <c:v>1.4108150005340001</c:v>
                </c:pt>
                <c:pt idx="12128">
                  <c:v>1.411028265953</c:v>
                </c:pt>
                <c:pt idx="12129">
                  <c:v>1.411105632782</c:v>
                </c:pt>
                <c:pt idx="12130">
                  <c:v>1.411188602448</c:v>
                </c:pt>
                <c:pt idx="12131">
                  <c:v>1.411271572113</c:v>
                </c:pt>
                <c:pt idx="12132">
                  <c:v>1.411414504051</c:v>
                </c:pt>
                <c:pt idx="12133">
                  <c:v>1.4115518331529999</c:v>
                </c:pt>
                <c:pt idx="12134">
                  <c:v>1.411867618561</c:v>
                </c:pt>
                <c:pt idx="12135">
                  <c:v>1.412011146545</c:v>
                </c:pt>
                <c:pt idx="12136">
                  <c:v>1.41212439537</c:v>
                </c:pt>
                <c:pt idx="12137">
                  <c:v>1.4122273921970001</c:v>
                </c:pt>
                <c:pt idx="12138">
                  <c:v>1.412569761276</c:v>
                </c:pt>
                <c:pt idx="12139">
                  <c:v>1.4126540422439999</c:v>
                </c:pt>
                <c:pt idx="12140">
                  <c:v>1.412769198418</c:v>
                </c:pt>
                <c:pt idx="12141">
                  <c:v>1.4131205081939999</c:v>
                </c:pt>
                <c:pt idx="12142">
                  <c:v>1.4134864807130001</c:v>
                </c:pt>
                <c:pt idx="12143">
                  <c:v>1.413571715355</c:v>
                </c:pt>
                <c:pt idx="12144">
                  <c:v>1.4136662483219999</c:v>
                </c:pt>
                <c:pt idx="12145">
                  <c:v>1.4137572050089999</c:v>
                </c:pt>
                <c:pt idx="12146">
                  <c:v>1.4138468503949999</c:v>
                </c:pt>
                <c:pt idx="12147">
                  <c:v>1.4141962528230001</c:v>
                </c:pt>
                <c:pt idx="12148">
                  <c:v>1.4145380258560001</c:v>
                </c:pt>
                <c:pt idx="12149">
                  <c:v>1.414890170097</c:v>
                </c:pt>
                <c:pt idx="12150">
                  <c:v>1.415036797523</c:v>
                </c:pt>
                <c:pt idx="12151">
                  <c:v>1.415148258209</c:v>
                </c:pt>
                <c:pt idx="12152">
                  <c:v>1.415481090546</c:v>
                </c:pt>
                <c:pt idx="12153">
                  <c:v>1.415792346001</c:v>
                </c:pt>
                <c:pt idx="12154">
                  <c:v>1.4159317016599999</c:v>
                </c:pt>
                <c:pt idx="12155">
                  <c:v>1.416016459465</c:v>
                </c:pt>
                <c:pt idx="12156">
                  <c:v>1.416119217873</c:v>
                </c:pt>
                <c:pt idx="12157">
                  <c:v>1.4162586927409999</c:v>
                </c:pt>
                <c:pt idx="12158">
                  <c:v>1.4164121150969999</c:v>
                </c:pt>
                <c:pt idx="12159">
                  <c:v>1.4167108535770001</c:v>
                </c:pt>
                <c:pt idx="12160">
                  <c:v>1.417026162148</c:v>
                </c:pt>
                <c:pt idx="12161">
                  <c:v>1.4173395633700001</c:v>
                </c:pt>
                <c:pt idx="12162">
                  <c:v>1.417650341988</c:v>
                </c:pt>
                <c:pt idx="12163">
                  <c:v>1.4179795980450001</c:v>
                </c:pt>
                <c:pt idx="12164">
                  <c:v>1.418066263199</c:v>
                </c:pt>
                <c:pt idx="12165">
                  <c:v>1.41815340519</c:v>
                </c:pt>
                <c:pt idx="12166">
                  <c:v>1.4182926416399999</c:v>
                </c:pt>
                <c:pt idx="12167">
                  <c:v>1.418373584747</c:v>
                </c:pt>
                <c:pt idx="12168">
                  <c:v>1.418491005898</c:v>
                </c:pt>
                <c:pt idx="12169">
                  <c:v>1.4185453653340001</c:v>
                </c:pt>
                <c:pt idx="12170">
                  <c:v>1.4186686277389999</c:v>
                </c:pt>
                <c:pt idx="12171">
                  <c:v>1.4189275503159999</c:v>
                </c:pt>
                <c:pt idx="12172">
                  <c:v>1.419048309326</c:v>
                </c:pt>
                <c:pt idx="12173">
                  <c:v>1.4194209575650001</c:v>
                </c:pt>
                <c:pt idx="12174">
                  <c:v>1.419548749924</c:v>
                </c:pt>
                <c:pt idx="12175">
                  <c:v>1.4196747541429999</c:v>
                </c:pt>
                <c:pt idx="12176">
                  <c:v>1.4198021888729999</c:v>
                </c:pt>
                <c:pt idx="12177">
                  <c:v>1.4201366901400001</c:v>
                </c:pt>
                <c:pt idx="12178">
                  <c:v>1.4202919006350001</c:v>
                </c:pt>
                <c:pt idx="12179">
                  <c:v>1.4205605983730001</c:v>
                </c:pt>
                <c:pt idx="12180">
                  <c:v>1.420649886131</c:v>
                </c:pt>
                <c:pt idx="12181">
                  <c:v>1.420732975006</c:v>
                </c:pt>
                <c:pt idx="12182">
                  <c:v>1.420851349831</c:v>
                </c:pt>
                <c:pt idx="12183">
                  <c:v>1.4210643768310001</c:v>
                </c:pt>
                <c:pt idx="12184">
                  <c:v>1.4211797714229999</c:v>
                </c:pt>
                <c:pt idx="12185">
                  <c:v>1.4212992191310001</c:v>
                </c:pt>
                <c:pt idx="12186">
                  <c:v>1.421387672424</c:v>
                </c:pt>
                <c:pt idx="12187">
                  <c:v>1.421474933624</c:v>
                </c:pt>
                <c:pt idx="12188">
                  <c:v>1.421594142914</c:v>
                </c:pt>
                <c:pt idx="12189">
                  <c:v>1.421706795692</c:v>
                </c:pt>
                <c:pt idx="12190">
                  <c:v>1.4217888116840001</c:v>
                </c:pt>
                <c:pt idx="12191">
                  <c:v>1.421867847443</c:v>
                </c:pt>
                <c:pt idx="12192">
                  <c:v>1.4219455718989999</c:v>
                </c:pt>
                <c:pt idx="12193">
                  <c:v>1.422063350677</c:v>
                </c:pt>
                <c:pt idx="12194">
                  <c:v>1.4224048852919999</c:v>
                </c:pt>
                <c:pt idx="12195">
                  <c:v>1.4226105213169999</c:v>
                </c:pt>
                <c:pt idx="12196">
                  <c:v>1.4227621555329999</c:v>
                </c:pt>
                <c:pt idx="12197">
                  <c:v>1.4230334758759999</c:v>
                </c:pt>
                <c:pt idx="12198">
                  <c:v>1.4231212139130001</c:v>
                </c:pt>
                <c:pt idx="12199">
                  <c:v>1.423225879669</c:v>
                </c:pt>
                <c:pt idx="12200">
                  <c:v>1.423335194588</c:v>
                </c:pt>
                <c:pt idx="12201">
                  <c:v>1.423422574997</c:v>
                </c:pt>
                <c:pt idx="12202">
                  <c:v>1.4235397577290001</c:v>
                </c:pt>
                <c:pt idx="12203">
                  <c:v>1.4236279726029999</c:v>
                </c:pt>
                <c:pt idx="12204">
                  <c:v>1.423736572266</c:v>
                </c:pt>
                <c:pt idx="12205">
                  <c:v>1.4238799810410001</c:v>
                </c:pt>
                <c:pt idx="12206">
                  <c:v>1.424031257629</c:v>
                </c:pt>
                <c:pt idx="12207">
                  <c:v>1.424118280411</c:v>
                </c:pt>
                <c:pt idx="12208">
                  <c:v>1.4241991043090001</c:v>
                </c:pt>
                <c:pt idx="12209">
                  <c:v>1.424274563789</c:v>
                </c:pt>
                <c:pt idx="12210">
                  <c:v>1.4245079755779999</c:v>
                </c:pt>
                <c:pt idx="12211">
                  <c:v>1.4246203899380001</c:v>
                </c:pt>
                <c:pt idx="12212">
                  <c:v>1.424843907356</c:v>
                </c:pt>
                <c:pt idx="12213">
                  <c:v>1.4249289035799999</c:v>
                </c:pt>
                <c:pt idx="12214">
                  <c:v>1.4250125885010001</c:v>
                </c:pt>
                <c:pt idx="12215">
                  <c:v>1.425095558167</c:v>
                </c:pt>
                <c:pt idx="12216">
                  <c:v>1.4251765012740001</c:v>
                </c:pt>
                <c:pt idx="12217">
                  <c:v>1.4252923727040001</c:v>
                </c:pt>
                <c:pt idx="12218">
                  <c:v>1.425642490387</c:v>
                </c:pt>
                <c:pt idx="12219">
                  <c:v>1.4257886409760001</c:v>
                </c:pt>
                <c:pt idx="12220">
                  <c:v>1.426006197929</c:v>
                </c:pt>
                <c:pt idx="12221">
                  <c:v>1.426151871681</c:v>
                </c:pt>
                <c:pt idx="12222">
                  <c:v>1.42646753788</c:v>
                </c:pt>
                <c:pt idx="12223">
                  <c:v>1.426570296288</c:v>
                </c:pt>
                <c:pt idx="12224">
                  <c:v>1.426849007607</c:v>
                </c:pt>
                <c:pt idx="12225">
                  <c:v>1.426997423172</c:v>
                </c:pt>
                <c:pt idx="12226">
                  <c:v>1.427108168602</c:v>
                </c:pt>
                <c:pt idx="12227">
                  <c:v>1.427185058594</c:v>
                </c:pt>
                <c:pt idx="12228">
                  <c:v>1.4272630214690001</c:v>
                </c:pt>
                <c:pt idx="12229">
                  <c:v>1.427348136902</c:v>
                </c:pt>
                <c:pt idx="12230">
                  <c:v>1.427469134331</c:v>
                </c:pt>
                <c:pt idx="12231">
                  <c:v>1.4275832176209999</c:v>
                </c:pt>
                <c:pt idx="12232">
                  <c:v>1.427691459656</c:v>
                </c:pt>
                <c:pt idx="12233">
                  <c:v>1.427809357643</c:v>
                </c:pt>
                <c:pt idx="12234">
                  <c:v>1.4281498193740001</c:v>
                </c:pt>
                <c:pt idx="12235">
                  <c:v>1.428343057632</c:v>
                </c:pt>
                <c:pt idx="12236">
                  <c:v>1.4287066459660001</c:v>
                </c:pt>
                <c:pt idx="12237">
                  <c:v>1.4288268089289999</c:v>
                </c:pt>
                <c:pt idx="12238">
                  <c:v>1.4289835691449999</c:v>
                </c:pt>
                <c:pt idx="12239">
                  <c:v>1.4291325807569999</c:v>
                </c:pt>
                <c:pt idx="12240">
                  <c:v>1.4294794797899999</c:v>
                </c:pt>
                <c:pt idx="12241">
                  <c:v>1.4297908544539999</c:v>
                </c:pt>
                <c:pt idx="12242">
                  <c:v>1.429895043373</c:v>
                </c:pt>
                <c:pt idx="12243">
                  <c:v>1.4300413131709999</c:v>
                </c:pt>
                <c:pt idx="12244">
                  <c:v>1.4303634166720001</c:v>
                </c:pt>
                <c:pt idx="12245">
                  <c:v>1.4306559562679999</c:v>
                </c:pt>
                <c:pt idx="12246">
                  <c:v>1.4308016300199999</c:v>
                </c:pt>
                <c:pt idx="12247">
                  <c:v>1.4311560392380001</c:v>
                </c:pt>
                <c:pt idx="12248">
                  <c:v>1.4313838481900001</c:v>
                </c:pt>
                <c:pt idx="12249">
                  <c:v>1.4316848516459999</c:v>
                </c:pt>
                <c:pt idx="12250">
                  <c:v>1.432018041611</c:v>
                </c:pt>
                <c:pt idx="12251">
                  <c:v>1.4321399927139999</c:v>
                </c:pt>
                <c:pt idx="12252">
                  <c:v>1.432270288467</c:v>
                </c:pt>
                <c:pt idx="12253">
                  <c:v>1.4323908090590001</c:v>
                </c:pt>
                <c:pt idx="12254">
                  <c:v>1.4324954748150001</c:v>
                </c:pt>
                <c:pt idx="12255">
                  <c:v>1.432579874992</c:v>
                </c:pt>
                <c:pt idx="12256">
                  <c:v>1.4326659440989999</c:v>
                </c:pt>
                <c:pt idx="12257">
                  <c:v>1.4330123662950001</c:v>
                </c:pt>
                <c:pt idx="12258">
                  <c:v>1.4333535432819999</c:v>
                </c:pt>
                <c:pt idx="12259">
                  <c:v>1.433688998222</c:v>
                </c:pt>
                <c:pt idx="12260">
                  <c:v>1.43400812149</c:v>
                </c:pt>
                <c:pt idx="12261">
                  <c:v>1.4343023300169999</c:v>
                </c:pt>
                <c:pt idx="12262">
                  <c:v>1.4343843460079999</c:v>
                </c:pt>
                <c:pt idx="12263">
                  <c:v>1.434487462044</c:v>
                </c:pt>
                <c:pt idx="12264">
                  <c:v>1.4346805810929999</c:v>
                </c:pt>
                <c:pt idx="12265">
                  <c:v>1.4348461627960001</c:v>
                </c:pt>
                <c:pt idx="12266">
                  <c:v>1.4352021217349999</c:v>
                </c:pt>
                <c:pt idx="12267">
                  <c:v>1.435527443886</c:v>
                </c:pt>
                <c:pt idx="12268">
                  <c:v>1.4356466531750001</c:v>
                </c:pt>
                <c:pt idx="12269">
                  <c:v>1.4357652664180001</c:v>
                </c:pt>
                <c:pt idx="12270">
                  <c:v>1.4359817504879999</c:v>
                </c:pt>
                <c:pt idx="12271">
                  <c:v>1.4360723495479999</c:v>
                </c:pt>
                <c:pt idx="12272">
                  <c:v>1.436166882515</c:v>
                </c:pt>
                <c:pt idx="12273">
                  <c:v>1.4362213611600001</c:v>
                </c:pt>
                <c:pt idx="12274">
                  <c:v>1.4363178014760001</c:v>
                </c:pt>
                <c:pt idx="12275">
                  <c:v>1.436409473419</c:v>
                </c:pt>
                <c:pt idx="12276">
                  <c:v>1.4365005493159999</c:v>
                </c:pt>
                <c:pt idx="12277">
                  <c:v>1.436590433121</c:v>
                </c:pt>
                <c:pt idx="12278">
                  <c:v>1.4367157220839999</c:v>
                </c:pt>
                <c:pt idx="12279">
                  <c:v>1.436834573746</c:v>
                </c:pt>
                <c:pt idx="12280">
                  <c:v>1.4371891021730001</c:v>
                </c:pt>
                <c:pt idx="12281">
                  <c:v>1.4373966455460001</c:v>
                </c:pt>
                <c:pt idx="12282">
                  <c:v>1.437734484673</c:v>
                </c:pt>
                <c:pt idx="12283">
                  <c:v>1.437845349312</c:v>
                </c:pt>
                <c:pt idx="12284">
                  <c:v>1.438060879707</c:v>
                </c:pt>
                <c:pt idx="12285">
                  <c:v>1.4383022785190001</c:v>
                </c:pt>
                <c:pt idx="12286">
                  <c:v>1.4385409355159999</c:v>
                </c:pt>
                <c:pt idx="12287">
                  <c:v>1.438716173172</c:v>
                </c:pt>
                <c:pt idx="12288">
                  <c:v>1.4387986660000001</c:v>
                </c:pt>
                <c:pt idx="12289">
                  <c:v>1.438907265663</c:v>
                </c:pt>
                <c:pt idx="12290">
                  <c:v>1.439054608345</c:v>
                </c:pt>
                <c:pt idx="12291">
                  <c:v>1.4391386508940001</c:v>
                </c:pt>
                <c:pt idx="12292">
                  <c:v>1.439251899719</c:v>
                </c:pt>
                <c:pt idx="12293">
                  <c:v>1.4393613338469999</c:v>
                </c:pt>
                <c:pt idx="12294">
                  <c:v>1.4394605159760001</c:v>
                </c:pt>
                <c:pt idx="12295">
                  <c:v>1.439593434334</c:v>
                </c:pt>
                <c:pt idx="12296">
                  <c:v>1.4396767616270001</c:v>
                </c:pt>
                <c:pt idx="12297">
                  <c:v>1.4397507905960001</c:v>
                </c:pt>
                <c:pt idx="12298">
                  <c:v>1.4397982358929999</c:v>
                </c:pt>
                <c:pt idx="12299">
                  <c:v>1.43987596035</c:v>
                </c:pt>
                <c:pt idx="12300">
                  <c:v>1.4399900436399999</c:v>
                </c:pt>
                <c:pt idx="12301">
                  <c:v>1.4401074647900001</c:v>
                </c:pt>
                <c:pt idx="12302">
                  <c:v>1.4401631355290001</c:v>
                </c:pt>
                <c:pt idx="12303">
                  <c:v>1.440448999405</c:v>
                </c:pt>
                <c:pt idx="12304">
                  <c:v>1.440535783768</c:v>
                </c:pt>
                <c:pt idx="12305">
                  <c:v>1.4406204223629999</c:v>
                </c:pt>
                <c:pt idx="12306">
                  <c:v>1.4408502578739999</c:v>
                </c:pt>
                <c:pt idx="12307">
                  <c:v>1.4410126209259999</c:v>
                </c:pt>
                <c:pt idx="12308">
                  <c:v>1.441108226776</c:v>
                </c:pt>
                <c:pt idx="12309">
                  <c:v>1.4411617517469999</c:v>
                </c:pt>
                <c:pt idx="12310">
                  <c:v>1.4412113428119999</c:v>
                </c:pt>
                <c:pt idx="12311">
                  <c:v>1.4412671327590001</c:v>
                </c:pt>
                <c:pt idx="12312">
                  <c:v>1.441323637962</c:v>
                </c:pt>
                <c:pt idx="12313">
                  <c:v>1.441381931305</c:v>
                </c:pt>
                <c:pt idx="12314">
                  <c:v>1.441442847252</c:v>
                </c:pt>
                <c:pt idx="12315">
                  <c:v>1.4415043592450001</c:v>
                </c:pt>
                <c:pt idx="12316">
                  <c:v>1.4415653944019999</c:v>
                </c:pt>
                <c:pt idx="12317">
                  <c:v>1.4416211843490001</c:v>
                </c:pt>
                <c:pt idx="12318">
                  <c:v>1.4416750669480001</c:v>
                </c:pt>
                <c:pt idx="12319">
                  <c:v>1.441723585129</c:v>
                </c:pt>
                <c:pt idx="12320">
                  <c:v>1.4417763948440001</c:v>
                </c:pt>
                <c:pt idx="12321">
                  <c:v>1.4418268203739999</c:v>
                </c:pt>
                <c:pt idx="12322">
                  <c:v>1.441918969154</c:v>
                </c:pt>
                <c:pt idx="12323">
                  <c:v>1.442001819611</c:v>
                </c:pt>
                <c:pt idx="12324">
                  <c:v>1.4421850442890001</c:v>
                </c:pt>
                <c:pt idx="12325">
                  <c:v>1.442394256592</c:v>
                </c:pt>
                <c:pt idx="12326">
                  <c:v>1.442449212074</c:v>
                </c:pt>
                <c:pt idx="12327">
                  <c:v>1.4425261020660001</c:v>
                </c:pt>
                <c:pt idx="12328">
                  <c:v>1.442625164986</c:v>
                </c:pt>
                <c:pt idx="12329">
                  <c:v>1.4427210092539999</c:v>
                </c:pt>
                <c:pt idx="12330">
                  <c:v>1.442769169807</c:v>
                </c:pt>
                <c:pt idx="12331">
                  <c:v>1.442846059799</c:v>
                </c:pt>
                <c:pt idx="12332">
                  <c:v>1.4429215192789999</c:v>
                </c:pt>
                <c:pt idx="12333">
                  <c:v>1.443092465401</c:v>
                </c:pt>
                <c:pt idx="12334">
                  <c:v>1.4433590173719999</c:v>
                </c:pt>
                <c:pt idx="12335">
                  <c:v>1.4434423446660001</c:v>
                </c:pt>
                <c:pt idx="12336">
                  <c:v>1.4435484409329999</c:v>
                </c:pt>
                <c:pt idx="12337">
                  <c:v>1.4436622858049999</c:v>
                </c:pt>
                <c:pt idx="12338">
                  <c:v>1.4438731670380001</c:v>
                </c:pt>
                <c:pt idx="12339">
                  <c:v>1.443988204002</c:v>
                </c:pt>
                <c:pt idx="12340">
                  <c:v>1.4440643787380001</c:v>
                </c:pt>
                <c:pt idx="12341">
                  <c:v>1.444148778915</c:v>
                </c:pt>
                <c:pt idx="12342">
                  <c:v>1.4442579746249999</c:v>
                </c:pt>
                <c:pt idx="12343">
                  <c:v>1.444579124451</c:v>
                </c:pt>
                <c:pt idx="12344">
                  <c:v>1.4449561834339999</c:v>
                </c:pt>
                <c:pt idx="12345">
                  <c:v>1.445135593414</c:v>
                </c:pt>
                <c:pt idx="12346">
                  <c:v>1.4452840089800001</c:v>
                </c:pt>
                <c:pt idx="12347">
                  <c:v>1.445411682129</c:v>
                </c:pt>
                <c:pt idx="12348">
                  <c:v>1.445503473282</c:v>
                </c:pt>
                <c:pt idx="12349">
                  <c:v>1.445589780807</c:v>
                </c:pt>
                <c:pt idx="12350">
                  <c:v>1.4456781148910001</c:v>
                </c:pt>
                <c:pt idx="12351">
                  <c:v>1.4458433389659999</c:v>
                </c:pt>
                <c:pt idx="12352">
                  <c:v>1.446151018143</c:v>
                </c:pt>
                <c:pt idx="12353">
                  <c:v>1.4462753534320001</c:v>
                </c:pt>
                <c:pt idx="12354">
                  <c:v>1.446358561516</c:v>
                </c:pt>
                <c:pt idx="12355">
                  <c:v>1.446442008018</c:v>
                </c:pt>
                <c:pt idx="12356">
                  <c:v>1.446559548378</c:v>
                </c:pt>
                <c:pt idx="12357">
                  <c:v>1.446892499924</c:v>
                </c:pt>
                <c:pt idx="12358">
                  <c:v>1.44698548317</c:v>
                </c:pt>
                <c:pt idx="12359">
                  <c:v>1.447094678879</c:v>
                </c:pt>
                <c:pt idx="12360">
                  <c:v>1.4474107027050001</c:v>
                </c:pt>
                <c:pt idx="12361">
                  <c:v>1.44773042202</c:v>
                </c:pt>
                <c:pt idx="12362">
                  <c:v>1.4479018449779999</c:v>
                </c:pt>
                <c:pt idx="12363">
                  <c:v>1.448010444641</c:v>
                </c:pt>
                <c:pt idx="12364">
                  <c:v>1.448108911514</c:v>
                </c:pt>
                <c:pt idx="12365">
                  <c:v>1.4481825828549999</c:v>
                </c:pt>
                <c:pt idx="12366">
                  <c:v>1.448231935501</c:v>
                </c:pt>
                <c:pt idx="12367">
                  <c:v>1.4482834339140001</c:v>
                </c:pt>
                <c:pt idx="12368">
                  <c:v>1.4483338594440001</c:v>
                </c:pt>
                <c:pt idx="12369">
                  <c:v>1.4483867883679999</c:v>
                </c:pt>
                <c:pt idx="12370">
                  <c:v>1.448461294174</c:v>
                </c:pt>
                <c:pt idx="12371">
                  <c:v>1.4487603902820001</c:v>
                </c:pt>
                <c:pt idx="12372">
                  <c:v>1.449077486992</c:v>
                </c:pt>
                <c:pt idx="12373">
                  <c:v>1.449243068695</c:v>
                </c:pt>
                <c:pt idx="12374">
                  <c:v>1.4494438171390001</c:v>
                </c:pt>
                <c:pt idx="12375">
                  <c:v>1.449523687363</c:v>
                </c:pt>
                <c:pt idx="12376">
                  <c:v>1.449609398842</c:v>
                </c:pt>
                <c:pt idx="12377">
                  <c:v>1.4496958255770001</c:v>
                </c:pt>
                <c:pt idx="12378">
                  <c:v>1.4497714042659999</c:v>
                </c:pt>
                <c:pt idx="12379">
                  <c:v>1.4501293897630001</c:v>
                </c:pt>
                <c:pt idx="12380">
                  <c:v>1.4504610300059999</c:v>
                </c:pt>
                <c:pt idx="12381">
                  <c:v>1.450621843338</c:v>
                </c:pt>
                <c:pt idx="12382">
                  <c:v>1.450699210167</c:v>
                </c:pt>
                <c:pt idx="12383">
                  <c:v>1.4510239362720001</c:v>
                </c:pt>
                <c:pt idx="12384">
                  <c:v>1.45110476017</c:v>
                </c:pt>
                <c:pt idx="12385">
                  <c:v>1.451213002205</c:v>
                </c:pt>
                <c:pt idx="12386">
                  <c:v>1.451566696167</c:v>
                </c:pt>
                <c:pt idx="12387">
                  <c:v>1.451908946037</c:v>
                </c:pt>
                <c:pt idx="12388">
                  <c:v>1.4522377252580001</c:v>
                </c:pt>
                <c:pt idx="12389">
                  <c:v>1.452319145203</c:v>
                </c:pt>
                <c:pt idx="12390">
                  <c:v>1.45243024826</c:v>
                </c:pt>
                <c:pt idx="12391">
                  <c:v>1.4525413513180001</c:v>
                </c:pt>
                <c:pt idx="12392">
                  <c:v>1.452876329422</c:v>
                </c:pt>
                <c:pt idx="12393">
                  <c:v>1.4530259370800001</c:v>
                </c:pt>
                <c:pt idx="12394">
                  <c:v>1.4530791044239999</c:v>
                </c:pt>
                <c:pt idx="12395">
                  <c:v>1.453198432922</c:v>
                </c:pt>
                <c:pt idx="12396">
                  <c:v>1.4534671306610001</c:v>
                </c:pt>
                <c:pt idx="12397">
                  <c:v>1.4535529613489999</c:v>
                </c:pt>
                <c:pt idx="12398">
                  <c:v>1.4536406993869999</c:v>
                </c:pt>
                <c:pt idx="12399">
                  <c:v>1.4537277221680001</c:v>
                </c:pt>
                <c:pt idx="12400">
                  <c:v>1.45382142067</c:v>
                </c:pt>
                <c:pt idx="12401">
                  <c:v>1.4541271924970001</c:v>
                </c:pt>
                <c:pt idx="12402">
                  <c:v>1.4544630050659999</c:v>
                </c:pt>
                <c:pt idx="12403">
                  <c:v>1.4546529054640001</c:v>
                </c:pt>
                <c:pt idx="12404">
                  <c:v>1.4547718763349999</c:v>
                </c:pt>
                <c:pt idx="12405">
                  <c:v>1.4549982547760001</c:v>
                </c:pt>
                <c:pt idx="12406">
                  <c:v>1.4551877975459999</c:v>
                </c:pt>
                <c:pt idx="12407">
                  <c:v>1.4553375244140001</c:v>
                </c:pt>
                <c:pt idx="12408">
                  <c:v>1.4554220438000001</c:v>
                </c:pt>
                <c:pt idx="12409">
                  <c:v>1.455508589745</c:v>
                </c:pt>
                <c:pt idx="12410">
                  <c:v>1.455843687057</c:v>
                </c:pt>
                <c:pt idx="12411">
                  <c:v>1.455929279327</c:v>
                </c:pt>
                <c:pt idx="12412">
                  <c:v>1.45601785183</c:v>
                </c:pt>
                <c:pt idx="12413">
                  <c:v>1.4561080932620001</c:v>
                </c:pt>
                <c:pt idx="12414">
                  <c:v>1.4562000036239999</c:v>
                </c:pt>
                <c:pt idx="12415">
                  <c:v>1.4563609361650001</c:v>
                </c:pt>
                <c:pt idx="12416">
                  <c:v>1.456605792046</c:v>
                </c:pt>
                <c:pt idx="12417">
                  <c:v>1.4567222595210001</c:v>
                </c:pt>
                <c:pt idx="12418">
                  <c:v>1.4568040370940001</c:v>
                </c:pt>
                <c:pt idx="12419">
                  <c:v>1.456922054291</c:v>
                </c:pt>
                <c:pt idx="12420">
                  <c:v>1.457252621651</c:v>
                </c:pt>
                <c:pt idx="12421">
                  <c:v>1.4575723409650001</c:v>
                </c:pt>
                <c:pt idx="12422">
                  <c:v>1.457755923271</c:v>
                </c:pt>
                <c:pt idx="12423">
                  <c:v>1.4580553770069999</c:v>
                </c:pt>
                <c:pt idx="12424">
                  <c:v>1.4582673311230001</c:v>
                </c:pt>
                <c:pt idx="12425">
                  <c:v>1.4583475589749999</c:v>
                </c:pt>
                <c:pt idx="12426">
                  <c:v>1.4584301710130001</c:v>
                </c:pt>
                <c:pt idx="12427">
                  <c:v>1.458507418633</c:v>
                </c:pt>
                <c:pt idx="12428">
                  <c:v>1.4586498737339999</c:v>
                </c:pt>
                <c:pt idx="12429">
                  <c:v>1.4587694406509999</c:v>
                </c:pt>
                <c:pt idx="12430">
                  <c:v>1.4588991403580001</c:v>
                </c:pt>
                <c:pt idx="12431">
                  <c:v>1.459241509438</c:v>
                </c:pt>
                <c:pt idx="12432">
                  <c:v>1.459591984749</c:v>
                </c:pt>
                <c:pt idx="12433">
                  <c:v>1.45970749855</c:v>
                </c:pt>
                <c:pt idx="12434">
                  <c:v>1.460069894791</c:v>
                </c:pt>
                <c:pt idx="12435">
                  <c:v>1.460397720337</c:v>
                </c:pt>
                <c:pt idx="12436">
                  <c:v>1.4607164859770001</c:v>
                </c:pt>
                <c:pt idx="12437">
                  <c:v>1.460995078087</c:v>
                </c:pt>
                <c:pt idx="12438">
                  <c:v>1.461175560951</c:v>
                </c:pt>
                <c:pt idx="12439">
                  <c:v>1.4613181352619999</c:v>
                </c:pt>
                <c:pt idx="12440">
                  <c:v>1.4616321325299999</c:v>
                </c:pt>
                <c:pt idx="12441">
                  <c:v>1.461839795113</c:v>
                </c:pt>
                <c:pt idx="12442">
                  <c:v>1.4619623422620001</c:v>
                </c:pt>
                <c:pt idx="12443">
                  <c:v>1.462073922157</c:v>
                </c:pt>
                <c:pt idx="12444">
                  <c:v>1.462410330772</c:v>
                </c:pt>
                <c:pt idx="12445">
                  <c:v>1.4627035856249999</c:v>
                </c:pt>
                <c:pt idx="12446">
                  <c:v>1.4629259109499999</c:v>
                </c:pt>
                <c:pt idx="12447">
                  <c:v>1.463111996651</c:v>
                </c:pt>
                <c:pt idx="12448">
                  <c:v>1.463231682777</c:v>
                </c:pt>
                <c:pt idx="12449">
                  <c:v>1.463321328163</c:v>
                </c:pt>
                <c:pt idx="12450">
                  <c:v>1.46363556385</c:v>
                </c:pt>
                <c:pt idx="12451">
                  <c:v>1.463966488838</c:v>
                </c:pt>
                <c:pt idx="12452">
                  <c:v>1.464292645454</c:v>
                </c:pt>
                <c:pt idx="12453">
                  <c:v>1.4644806385039999</c:v>
                </c:pt>
                <c:pt idx="12454">
                  <c:v>1.4645626544949999</c:v>
                </c:pt>
                <c:pt idx="12455">
                  <c:v>1.4646444320680001</c:v>
                </c:pt>
                <c:pt idx="12456">
                  <c:v>1.4647307395939999</c:v>
                </c:pt>
                <c:pt idx="12457">
                  <c:v>1.4648863077159999</c:v>
                </c:pt>
                <c:pt idx="12458">
                  <c:v>1.465029478073</c:v>
                </c:pt>
                <c:pt idx="12459">
                  <c:v>1.465354561806</c:v>
                </c:pt>
                <c:pt idx="12460">
                  <c:v>1.4655710458760001</c:v>
                </c:pt>
                <c:pt idx="12461">
                  <c:v>1.4657292366029999</c:v>
                </c:pt>
                <c:pt idx="12462">
                  <c:v>1.465807080269</c:v>
                </c:pt>
                <c:pt idx="12463">
                  <c:v>1.465889215469</c:v>
                </c:pt>
                <c:pt idx="12464">
                  <c:v>1.466011404991</c:v>
                </c:pt>
                <c:pt idx="12465">
                  <c:v>1.466128349304</c:v>
                </c:pt>
                <c:pt idx="12466">
                  <c:v>1.4664657115940001</c:v>
                </c:pt>
                <c:pt idx="12467">
                  <c:v>1.4665435552599999</c:v>
                </c:pt>
                <c:pt idx="12468">
                  <c:v>1.4666254520419999</c:v>
                </c:pt>
                <c:pt idx="12469">
                  <c:v>1.4667135477069999</c:v>
                </c:pt>
                <c:pt idx="12470">
                  <c:v>1.4668043851849999</c:v>
                </c:pt>
                <c:pt idx="12471">
                  <c:v>1.466922283173</c:v>
                </c:pt>
                <c:pt idx="12472">
                  <c:v>1.4670964479449999</c:v>
                </c:pt>
                <c:pt idx="12473">
                  <c:v>1.467302441597</c:v>
                </c:pt>
                <c:pt idx="12474">
                  <c:v>1.4674128293990001</c:v>
                </c:pt>
                <c:pt idx="12475">
                  <c:v>1.467518806458</c:v>
                </c:pt>
                <c:pt idx="12476">
                  <c:v>1.4676283597949999</c:v>
                </c:pt>
                <c:pt idx="12477">
                  <c:v>1.467744469643</c:v>
                </c:pt>
                <c:pt idx="12478">
                  <c:v>1.4680632352830001</c:v>
                </c:pt>
                <c:pt idx="12479">
                  <c:v>1.4683831930160001</c:v>
                </c:pt>
                <c:pt idx="12480">
                  <c:v>1.4684381484989999</c:v>
                </c:pt>
                <c:pt idx="12481">
                  <c:v>1.468490242958</c:v>
                </c:pt>
                <c:pt idx="12482">
                  <c:v>1.4685692787169999</c:v>
                </c:pt>
                <c:pt idx="12483">
                  <c:v>1.4686604738239999</c:v>
                </c:pt>
                <c:pt idx="12484">
                  <c:v>1.4689080715180001</c:v>
                </c:pt>
                <c:pt idx="12485">
                  <c:v>1.4690959453579999</c:v>
                </c:pt>
                <c:pt idx="12486">
                  <c:v>1.4692466259000001</c:v>
                </c:pt>
                <c:pt idx="12487">
                  <c:v>1.469491124153</c:v>
                </c:pt>
                <c:pt idx="12488">
                  <c:v>1.469650626183</c:v>
                </c:pt>
                <c:pt idx="12489">
                  <c:v>1.469997763634</c:v>
                </c:pt>
                <c:pt idx="12490">
                  <c:v>1.470260024071</c:v>
                </c:pt>
                <c:pt idx="12491">
                  <c:v>1.470379590988</c:v>
                </c:pt>
                <c:pt idx="12492">
                  <c:v>1.4705003499980001</c:v>
                </c:pt>
                <c:pt idx="12493">
                  <c:v>1.470718860626</c:v>
                </c:pt>
                <c:pt idx="12494">
                  <c:v>1.4707642793660001</c:v>
                </c:pt>
                <c:pt idx="12495">
                  <c:v>1.470812916756</c:v>
                </c:pt>
                <c:pt idx="12496">
                  <c:v>1.470865249634</c:v>
                </c:pt>
                <c:pt idx="12497">
                  <c:v>1.470917582512</c:v>
                </c:pt>
                <c:pt idx="12498">
                  <c:v>1.4709739685059999</c:v>
                </c:pt>
                <c:pt idx="12499">
                  <c:v>1.4710245132449999</c:v>
                </c:pt>
                <c:pt idx="12500">
                  <c:v>1.471073746681</c:v>
                </c:pt>
                <c:pt idx="12501">
                  <c:v>1.471168041229</c:v>
                </c:pt>
                <c:pt idx="12502">
                  <c:v>1.471296906471</c:v>
                </c:pt>
                <c:pt idx="12503">
                  <c:v>1.4714531898500001</c:v>
                </c:pt>
                <c:pt idx="12504">
                  <c:v>1.4715800285339999</c:v>
                </c:pt>
                <c:pt idx="12505">
                  <c:v>1.4716609716419999</c:v>
                </c:pt>
                <c:pt idx="12506">
                  <c:v>1.4717401266100001</c:v>
                </c:pt>
                <c:pt idx="12507">
                  <c:v>1.4718633890149999</c:v>
                </c:pt>
                <c:pt idx="12508">
                  <c:v>1.4721910953520001</c:v>
                </c:pt>
                <c:pt idx="12509">
                  <c:v>1.4724960327150001</c:v>
                </c:pt>
                <c:pt idx="12510">
                  <c:v>1.472827792168</c:v>
                </c:pt>
                <c:pt idx="12511">
                  <c:v>1.4729783535000001</c:v>
                </c:pt>
                <c:pt idx="12512">
                  <c:v>1.473090648651</c:v>
                </c:pt>
                <c:pt idx="12513">
                  <c:v>1.47317969799</c:v>
                </c:pt>
                <c:pt idx="12514">
                  <c:v>1.473351955414</c:v>
                </c:pt>
                <c:pt idx="12515">
                  <c:v>1.4734675884249999</c:v>
                </c:pt>
                <c:pt idx="12516">
                  <c:v>1.473802685738</c:v>
                </c:pt>
                <c:pt idx="12517">
                  <c:v>1.473915934563</c:v>
                </c:pt>
                <c:pt idx="12518">
                  <c:v>1.474223971367</c:v>
                </c:pt>
                <c:pt idx="12519">
                  <c:v>1.474339962006</c:v>
                </c:pt>
                <c:pt idx="12520">
                  <c:v>1.4744695425030001</c:v>
                </c:pt>
                <c:pt idx="12521">
                  <c:v>1.474557042122</c:v>
                </c:pt>
                <c:pt idx="12522">
                  <c:v>1.4746744632719999</c:v>
                </c:pt>
                <c:pt idx="12523">
                  <c:v>1.4747902154920001</c:v>
                </c:pt>
                <c:pt idx="12524">
                  <c:v>1.474937200546</c:v>
                </c:pt>
                <c:pt idx="12525">
                  <c:v>1.4752471446990001</c:v>
                </c:pt>
                <c:pt idx="12526">
                  <c:v>1.4753797054290001</c:v>
                </c:pt>
                <c:pt idx="12527">
                  <c:v>1.475680947304</c:v>
                </c:pt>
                <c:pt idx="12528">
                  <c:v>1.4758592844009999</c:v>
                </c:pt>
                <c:pt idx="12529">
                  <c:v>1.4759327173229999</c:v>
                </c:pt>
                <c:pt idx="12530">
                  <c:v>1.476012587547</c:v>
                </c:pt>
                <c:pt idx="12531">
                  <c:v>1.4760979413990001</c:v>
                </c:pt>
                <c:pt idx="12532">
                  <c:v>1.47626543045</c:v>
                </c:pt>
                <c:pt idx="12533">
                  <c:v>1.476407289505</c:v>
                </c:pt>
                <c:pt idx="12534">
                  <c:v>1.4765218496320001</c:v>
                </c:pt>
                <c:pt idx="12535">
                  <c:v>1.4766893386840001</c:v>
                </c:pt>
                <c:pt idx="12536">
                  <c:v>1.476813793182</c:v>
                </c:pt>
                <c:pt idx="12537">
                  <c:v>1.4769334793090001</c:v>
                </c:pt>
                <c:pt idx="12538">
                  <c:v>1.477080464363</c:v>
                </c:pt>
                <c:pt idx="12539">
                  <c:v>1.477426767349</c:v>
                </c:pt>
                <c:pt idx="12540">
                  <c:v>1.477552175522</c:v>
                </c:pt>
                <c:pt idx="12541">
                  <c:v>1.4776408672329999</c:v>
                </c:pt>
                <c:pt idx="12542">
                  <c:v>1.477731823921</c:v>
                </c:pt>
                <c:pt idx="12543">
                  <c:v>1.4778290987010001</c:v>
                </c:pt>
                <c:pt idx="12544">
                  <c:v>1.4779356718059999</c:v>
                </c:pt>
                <c:pt idx="12545">
                  <c:v>1.4780234098430001</c:v>
                </c:pt>
                <c:pt idx="12546">
                  <c:v>1.4781088829040001</c:v>
                </c:pt>
                <c:pt idx="12547">
                  <c:v>1.4784653186800001</c:v>
                </c:pt>
                <c:pt idx="12548">
                  <c:v>1.478635907173</c:v>
                </c:pt>
                <c:pt idx="12549">
                  <c:v>1.478797078133</c:v>
                </c:pt>
                <c:pt idx="12550">
                  <c:v>1.4789177179340001</c:v>
                </c:pt>
                <c:pt idx="12551">
                  <c:v>1.4790730476380001</c:v>
                </c:pt>
                <c:pt idx="12552">
                  <c:v>1.479350090027</c:v>
                </c:pt>
                <c:pt idx="12553">
                  <c:v>1.479455590248</c:v>
                </c:pt>
                <c:pt idx="12554">
                  <c:v>1.4795928001400001</c:v>
                </c:pt>
                <c:pt idx="12555">
                  <c:v>1.4796738624570001</c:v>
                </c:pt>
                <c:pt idx="12556">
                  <c:v>1.479723334312</c:v>
                </c:pt>
                <c:pt idx="12557">
                  <c:v>1.479773640633</c:v>
                </c:pt>
                <c:pt idx="12558">
                  <c:v>1.4798229932789999</c:v>
                </c:pt>
                <c:pt idx="12559">
                  <c:v>1.4798971414569999</c:v>
                </c:pt>
                <c:pt idx="12560">
                  <c:v>1.4800058603290001</c:v>
                </c:pt>
                <c:pt idx="12561">
                  <c:v>1.480127096176</c:v>
                </c:pt>
                <c:pt idx="12562">
                  <c:v>1.480247974396</c:v>
                </c:pt>
                <c:pt idx="12563">
                  <c:v>1.48048210144</c:v>
                </c:pt>
                <c:pt idx="12564">
                  <c:v>1.4806271791459999</c:v>
                </c:pt>
                <c:pt idx="12565">
                  <c:v>1.48068344593</c:v>
                </c:pt>
                <c:pt idx="12566">
                  <c:v>1.4807306528090001</c:v>
                </c:pt>
                <c:pt idx="12567">
                  <c:v>1.4807881116870001</c:v>
                </c:pt>
                <c:pt idx="12568">
                  <c:v>1.4811222553250001</c:v>
                </c:pt>
                <c:pt idx="12569">
                  <c:v>1.481343150139</c:v>
                </c:pt>
                <c:pt idx="12570">
                  <c:v>1.481493115425</c:v>
                </c:pt>
                <c:pt idx="12571">
                  <c:v>1.481576323509</c:v>
                </c:pt>
                <c:pt idx="12572">
                  <c:v>1.481673717499</c:v>
                </c:pt>
                <c:pt idx="12573">
                  <c:v>1.48172712326</c:v>
                </c:pt>
                <c:pt idx="12574">
                  <c:v>1.481784462929</c:v>
                </c:pt>
                <c:pt idx="12575">
                  <c:v>1.481842875481</c:v>
                </c:pt>
                <c:pt idx="12576">
                  <c:v>1.481901407242</c:v>
                </c:pt>
                <c:pt idx="12577">
                  <c:v>1.481960654259</c:v>
                </c:pt>
                <c:pt idx="12578">
                  <c:v>1.4820116758349999</c:v>
                </c:pt>
                <c:pt idx="12579">
                  <c:v>1.4820690155030001</c:v>
                </c:pt>
                <c:pt idx="12580">
                  <c:v>1.48212480545</c:v>
                </c:pt>
                <c:pt idx="12581">
                  <c:v>1.4821790456770001</c:v>
                </c:pt>
                <c:pt idx="12582">
                  <c:v>1.4822294712070001</c:v>
                </c:pt>
                <c:pt idx="12583">
                  <c:v>1.4823203086850001</c:v>
                </c:pt>
                <c:pt idx="12584">
                  <c:v>1.482401013374</c:v>
                </c:pt>
                <c:pt idx="12585">
                  <c:v>1.4825603961939999</c:v>
                </c:pt>
                <c:pt idx="12586">
                  <c:v>1.4826884269709999</c:v>
                </c:pt>
                <c:pt idx="12587">
                  <c:v>1.4827740192409999</c:v>
                </c:pt>
                <c:pt idx="12588">
                  <c:v>1.482863306999</c:v>
                </c:pt>
                <c:pt idx="12589">
                  <c:v>1.482947468758</c:v>
                </c:pt>
                <c:pt idx="12590">
                  <c:v>1.483033418655</c:v>
                </c:pt>
                <c:pt idx="12591">
                  <c:v>1.483114480972</c:v>
                </c:pt>
                <c:pt idx="12592">
                  <c:v>1.4832245111469999</c:v>
                </c:pt>
                <c:pt idx="12593">
                  <c:v>1.483499765396</c:v>
                </c:pt>
                <c:pt idx="12594">
                  <c:v>1.483570933342</c:v>
                </c:pt>
                <c:pt idx="12595">
                  <c:v>1.483654856682</c:v>
                </c:pt>
                <c:pt idx="12596">
                  <c:v>1.483762979507</c:v>
                </c:pt>
                <c:pt idx="12597">
                  <c:v>1.4838410615919999</c:v>
                </c:pt>
                <c:pt idx="12598">
                  <c:v>1.483912944794</c:v>
                </c:pt>
                <c:pt idx="12599">
                  <c:v>1.4839613437650001</c:v>
                </c:pt>
                <c:pt idx="12600">
                  <c:v>1.484039306641</c:v>
                </c:pt>
                <c:pt idx="12601">
                  <c:v>1.4843277931209999</c:v>
                </c:pt>
                <c:pt idx="12602">
                  <c:v>1.484535694122</c:v>
                </c:pt>
                <c:pt idx="12603">
                  <c:v>1.48469877243</c:v>
                </c:pt>
                <c:pt idx="12604">
                  <c:v>1.484860777855</c:v>
                </c:pt>
                <c:pt idx="12605">
                  <c:v>1.484970569611</c:v>
                </c:pt>
                <c:pt idx="12606">
                  <c:v>1.4850529432299999</c:v>
                </c:pt>
                <c:pt idx="12607">
                  <c:v>1.4851319789890001</c:v>
                </c:pt>
                <c:pt idx="12608">
                  <c:v>1.4852700233459999</c:v>
                </c:pt>
                <c:pt idx="12609">
                  <c:v>1.4856102466579999</c:v>
                </c:pt>
                <c:pt idx="12610">
                  <c:v>1.4857959747309999</c:v>
                </c:pt>
                <c:pt idx="12611">
                  <c:v>1.4858828783039999</c:v>
                </c:pt>
                <c:pt idx="12612">
                  <c:v>1.4859743118290001</c:v>
                </c:pt>
                <c:pt idx="12613">
                  <c:v>1.4860650300980001</c:v>
                </c:pt>
                <c:pt idx="12614">
                  <c:v>1.4861611127850001</c:v>
                </c:pt>
                <c:pt idx="12615">
                  <c:v>1.486252427101</c:v>
                </c:pt>
                <c:pt idx="12616">
                  <c:v>1.4863390922549999</c:v>
                </c:pt>
                <c:pt idx="12617">
                  <c:v>1.4864600896839999</c:v>
                </c:pt>
                <c:pt idx="12618">
                  <c:v>1.4867931604389999</c:v>
                </c:pt>
                <c:pt idx="12619">
                  <c:v>1.486881971359</c:v>
                </c:pt>
                <c:pt idx="12620">
                  <c:v>1.487203478813</c:v>
                </c:pt>
                <c:pt idx="12621">
                  <c:v>1.487453103065</c:v>
                </c:pt>
                <c:pt idx="12622">
                  <c:v>1.487535595894</c:v>
                </c:pt>
                <c:pt idx="12623">
                  <c:v>1.48758995533</c:v>
                </c:pt>
                <c:pt idx="12624">
                  <c:v>1.4876425266269999</c:v>
                </c:pt>
                <c:pt idx="12625">
                  <c:v>1.4877264499659999</c:v>
                </c:pt>
                <c:pt idx="12626">
                  <c:v>1.4878332614900001</c:v>
                </c:pt>
                <c:pt idx="12627">
                  <c:v>1.488192200661</c:v>
                </c:pt>
                <c:pt idx="12628">
                  <c:v>1.4883267879490001</c:v>
                </c:pt>
                <c:pt idx="12629">
                  <c:v>1.4886689186099999</c:v>
                </c:pt>
                <c:pt idx="12630">
                  <c:v>1.488885760307</c:v>
                </c:pt>
                <c:pt idx="12631">
                  <c:v>1.489205598831</c:v>
                </c:pt>
                <c:pt idx="12632">
                  <c:v>1.4892894029620001</c:v>
                </c:pt>
                <c:pt idx="12633">
                  <c:v>1.489376187325</c:v>
                </c:pt>
                <c:pt idx="12634">
                  <c:v>1.4894971847530001</c:v>
                </c:pt>
                <c:pt idx="12635">
                  <c:v>1.489651679993</c:v>
                </c:pt>
                <c:pt idx="12636">
                  <c:v>1.4898414611819999</c:v>
                </c:pt>
                <c:pt idx="12637">
                  <c:v>1.4899934530259999</c:v>
                </c:pt>
                <c:pt idx="12638">
                  <c:v>1.4901841878890001</c:v>
                </c:pt>
                <c:pt idx="12639">
                  <c:v>1.490546345711</c:v>
                </c:pt>
                <c:pt idx="12640">
                  <c:v>1.490881204605</c:v>
                </c:pt>
                <c:pt idx="12641">
                  <c:v>1.4911929368970001</c:v>
                </c:pt>
                <c:pt idx="12642">
                  <c:v>1.4914833307269999</c:v>
                </c:pt>
                <c:pt idx="12643">
                  <c:v>1.491559505463</c:v>
                </c:pt>
                <c:pt idx="12644">
                  <c:v>1.491632938385</c:v>
                </c:pt>
                <c:pt idx="12645">
                  <c:v>1.4916816949839999</c:v>
                </c:pt>
                <c:pt idx="12646">
                  <c:v>1.4917877912519999</c:v>
                </c:pt>
                <c:pt idx="12647">
                  <c:v>1.4921271800989999</c:v>
                </c:pt>
                <c:pt idx="12648">
                  <c:v>1.4924669265749999</c:v>
                </c:pt>
                <c:pt idx="12649">
                  <c:v>1.492612957954</c:v>
                </c:pt>
                <c:pt idx="12650">
                  <c:v>1.4927258491519999</c:v>
                </c:pt>
                <c:pt idx="12651">
                  <c:v>1.4928846359250001</c:v>
                </c:pt>
                <c:pt idx="12652">
                  <c:v>1.4929951429370001</c:v>
                </c:pt>
                <c:pt idx="12653">
                  <c:v>1.49307346344</c:v>
                </c:pt>
                <c:pt idx="12654">
                  <c:v>1.4931217432020001</c:v>
                </c:pt>
                <c:pt idx="12655">
                  <c:v>1.4931670427320001</c:v>
                </c:pt>
                <c:pt idx="12656">
                  <c:v>1.49326634407</c:v>
                </c:pt>
                <c:pt idx="12657">
                  <c:v>1.4935364723210001</c:v>
                </c:pt>
                <c:pt idx="12658">
                  <c:v>1.4936245679860001</c:v>
                </c:pt>
                <c:pt idx="12659">
                  <c:v>1.493716001511</c:v>
                </c:pt>
                <c:pt idx="12660">
                  <c:v>1.493763804436</c:v>
                </c:pt>
                <c:pt idx="12661">
                  <c:v>1.493862390518</c:v>
                </c:pt>
                <c:pt idx="12662">
                  <c:v>1.49395430088</c:v>
                </c:pt>
                <c:pt idx="12663">
                  <c:v>1.494080424309</c:v>
                </c:pt>
                <c:pt idx="12664">
                  <c:v>1.494406580925</c:v>
                </c:pt>
                <c:pt idx="12665">
                  <c:v>1.494599223137</c:v>
                </c:pt>
                <c:pt idx="12666">
                  <c:v>1.4948481321330001</c:v>
                </c:pt>
                <c:pt idx="12667">
                  <c:v>1.495127439499</c:v>
                </c:pt>
                <c:pt idx="12668">
                  <c:v>1.495463252068</c:v>
                </c:pt>
                <c:pt idx="12669">
                  <c:v>1.4956170320510001</c:v>
                </c:pt>
                <c:pt idx="12670">
                  <c:v>1.495701313019</c:v>
                </c:pt>
                <c:pt idx="12671">
                  <c:v>1.495790362358</c:v>
                </c:pt>
                <c:pt idx="12672">
                  <c:v>1.4958750009540001</c:v>
                </c:pt>
                <c:pt idx="12673">
                  <c:v>1.4959630966190001</c:v>
                </c:pt>
                <c:pt idx="12674">
                  <c:v>1.496160745621</c:v>
                </c:pt>
                <c:pt idx="12675">
                  <c:v>1.496311783791</c:v>
                </c:pt>
                <c:pt idx="12676">
                  <c:v>1.496646523476</c:v>
                </c:pt>
                <c:pt idx="12677">
                  <c:v>1.496968150139</c:v>
                </c:pt>
                <c:pt idx="12678">
                  <c:v>1.4971777200700001</c:v>
                </c:pt>
                <c:pt idx="12679">
                  <c:v>1.4975103139879999</c:v>
                </c:pt>
                <c:pt idx="12680">
                  <c:v>1.4976592063900001</c:v>
                </c:pt>
                <c:pt idx="12681">
                  <c:v>1.497808814049</c:v>
                </c:pt>
                <c:pt idx="12682">
                  <c:v>1.497890114784</c:v>
                </c:pt>
                <c:pt idx="12683">
                  <c:v>1.4980083703989999</c:v>
                </c:pt>
                <c:pt idx="12684">
                  <c:v>1.498124480247</c:v>
                </c:pt>
                <c:pt idx="12685">
                  <c:v>1.498426198959</c:v>
                </c:pt>
                <c:pt idx="12686">
                  <c:v>1.498684167862</c:v>
                </c:pt>
                <c:pt idx="12687">
                  <c:v>1.4988545179370001</c:v>
                </c:pt>
                <c:pt idx="12688">
                  <c:v>1.4991679191589999</c:v>
                </c:pt>
                <c:pt idx="12689">
                  <c:v>1.4993467330929999</c:v>
                </c:pt>
                <c:pt idx="12690">
                  <c:v>1.4994660615919999</c:v>
                </c:pt>
                <c:pt idx="12691">
                  <c:v>1.499516129494</c:v>
                </c:pt>
                <c:pt idx="12692">
                  <c:v>1.499588251114</c:v>
                </c:pt>
                <c:pt idx="12693">
                  <c:v>1.49965274334</c:v>
                </c:pt>
                <c:pt idx="12694">
                  <c:v>1.4997007846829999</c:v>
                </c:pt>
                <c:pt idx="12695">
                  <c:v>1.499779224396</c:v>
                </c:pt>
                <c:pt idx="12696">
                  <c:v>1.4998264312739999</c:v>
                </c:pt>
                <c:pt idx="12697">
                  <c:v>1.4999123811720001</c:v>
                </c:pt>
                <c:pt idx="12698">
                  <c:v>1.499992012978</c:v>
                </c:pt>
                <c:pt idx="12699">
                  <c:v>1.5001093149189999</c:v>
                </c:pt>
                <c:pt idx="12700">
                  <c:v>1.500224113464</c:v>
                </c:pt>
                <c:pt idx="12701">
                  <c:v>1.500394701958</c:v>
                </c:pt>
                <c:pt idx="12702">
                  <c:v>1.500637412071</c:v>
                </c:pt>
                <c:pt idx="12703">
                  <c:v>1.5009763240809999</c:v>
                </c:pt>
                <c:pt idx="12704">
                  <c:v>1.5011297464369999</c:v>
                </c:pt>
                <c:pt idx="12705">
                  <c:v>1.501256465912</c:v>
                </c:pt>
                <c:pt idx="12706">
                  <c:v>1.5013492107390001</c:v>
                </c:pt>
                <c:pt idx="12707">
                  <c:v>1.5014379024510001</c:v>
                </c:pt>
                <c:pt idx="12708">
                  <c:v>1.501595854759</c:v>
                </c:pt>
                <c:pt idx="12709">
                  <c:v>1.5017827749249999</c:v>
                </c:pt>
                <c:pt idx="12710">
                  <c:v>1.50197327137</c:v>
                </c:pt>
                <c:pt idx="12711">
                  <c:v>1.502254843712</c:v>
                </c:pt>
                <c:pt idx="12712">
                  <c:v>1.5025734901429999</c:v>
                </c:pt>
                <c:pt idx="12713">
                  <c:v>1.502766013145</c:v>
                </c:pt>
                <c:pt idx="12714">
                  <c:v>1.5029464960100001</c:v>
                </c:pt>
                <c:pt idx="12715">
                  <c:v>1.5030924081799999</c:v>
                </c:pt>
                <c:pt idx="12716">
                  <c:v>1.503205776215</c:v>
                </c:pt>
                <c:pt idx="12717">
                  <c:v>1.5035464763640001</c:v>
                </c:pt>
                <c:pt idx="12718">
                  <c:v>1.503792047501</c:v>
                </c:pt>
                <c:pt idx="12719">
                  <c:v>1.50391638279</c:v>
                </c:pt>
                <c:pt idx="12720">
                  <c:v>1.504002809525</c:v>
                </c:pt>
                <c:pt idx="12721">
                  <c:v>1.5041124820709999</c:v>
                </c:pt>
                <c:pt idx="12722">
                  <c:v>1.5042234659189999</c:v>
                </c:pt>
                <c:pt idx="12723">
                  <c:v>1.5044184923170001</c:v>
                </c:pt>
                <c:pt idx="12724">
                  <c:v>1.5047427415850001</c:v>
                </c:pt>
                <c:pt idx="12725">
                  <c:v>1.5048323869710001</c:v>
                </c:pt>
                <c:pt idx="12726">
                  <c:v>1.504928946495</c:v>
                </c:pt>
                <c:pt idx="12727">
                  <c:v>1.505025029182</c:v>
                </c:pt>
                <c:pt idx="12728">
                  <c:v>1.505119800568</c:v>
                </c:pt>
                <c:pt idx="12729">
                  <c:v>1.5052015781400001</c:v>
                </c:pt>
                <c:pt idx="12730">
                  <c:v>1.5053923130039999</c:v>
                </c:pt>
                <c:pt idx="12731">
                  <c:v>1.5056085586550001</c:v>
                </c:pt>
                <c:pt idx="12732">
                  <c:v>1.5056960582729999</c:v>
                </c:pt>
                <c:pt idx="12733">
                  <c:v>1.505787730217</c:v>
                </c:pt>
                <c:pt idx="12734">
                  <c:v>1.5058389902110001</c:v>
                </c:pt>
                <c:pt idx="12735">
                  <c:v>1.505890011787</c:v>
                </c:pt>
                <c:pt idx="12736">
                  <c:v>1.505945920944</c:v>
                </c:pt>
                <c:pt idx="12737">
                  <c:v>1.506003141403</c:v>
                </c:pt>
                <c:pt idx="12738">
                  <c:v>1.506055474281</c:v>
                </c:pt>
                <c:pt idx="12739">
                  <c:v>1.5061560869220001</c:v>
                </c:pt>
                <c:pt idx="12740">
                  <c:v>1.5062417984009999</c:v>
                </c:pt>
                <c:pt idx="12741">
                  <c:v>1.5065677165989999</c:v>
                </c:pt>
                <c:pt idx="12742">
                  <c:v>1.5068823099140001</c:v>
                </c:pt>
                <c:pt idx="12743">
                  <c:v>1.506991147995</c:v>
                </c:pt>
                <c:pt idx="12744">
                  <c:v>1.5070980787279999</c:v>
                </c:pt>
                <c:pt idx="12745">
                  <c:v>1.507239699364</c:v>
                </c:pt>
                <c:pt idx="12746">
                  <c:v>1.5075201988219999</c:v>
                </c:pt>
                <c:pt idx="12747">
                  <c:v>1.507591724396</c:v>
                </c:pt>
                <c:pt idx="12748">
                  <c:v>1.5076436996460001</c:v>
                </c:pt>
                <c:pt idx="12749">
                  <c:v>1.5077263116840001</c:v>
                </c:pt>
                <c:pt idx="12750">
                  <c:v>1.5078119039540001</c:v>
                </c:pt>
                <c:pt idx="12751">
                  <c:v>1.5079237222670001</c:v>
                </c:pt>
                <c:pt idx="12752">
                  <c:v>1.508094906807</c:v>
                </c:pt>
                <c:pt idx="12753">
                  <c:v>1.508234500885</c:v>
                </c:pt>
                <c:pt idx="12754">
                  <c:v>1.5083118677139999</c:v>
                </c:pt>
                <c:pt idx="12755">
                  <c:v>1.5084155797959999</c:v>
                </c:pt>
                <c:pt idx="12756">
                  <c:v>1.5087449550630001</c:v>
                </c:pt>
                <c:pt idx="12757">
                  <c:v>1.509064435959</c:v>
                </c:pt>
                <c:pt idx="12758">
                  <c:v>1.509156227112</c:v>
                </c:pt>
                <c:pt idx="12759">
                  <c:v>1.5092426538470001</c:v>
                </c:pt>
                <c:pt idx="12760">
                  <c:v>1.509338378906</c:v>
                </c:pt>
                <c:pt idx="12761">
                  <c:v>1.5093859434129999</c:v>
                </c:pt>
                <c:pt idx="12762">
                  <c:v>1.5094767808909999</c:v>
                </c:pt>
                <c:pt idx="12763">
                  <c:v>1.5095622539519999</c:v>
                </c:pt>
                <c:pt idx="12764">
                  <c:v>1.509681940079</c:v>
                </c:pt>
                <c:pt idx="12765">
                  <c:v>1.5097693204880001</c:v>
                </c:pt>
                <c:pt idx="12766">
                  <c:v>1.5098543167109999</c:v>
                </c:pt>
                <c:pt idx="12767">
                  <c:v>1.5099838972090001</c:v>
                </c:pt>
                <c:pt idx="12768">
                  <c:v>1.5100756883619999</c:v>
                </c:pt>
                <c:pt idx="12769">
                  <c:v>1.5101608037950001</c:v>
                </c:pt>
                <c:pt idx="12770">
                  <c:v>1.510245919228</c:v>
                </c:pt>
                <c:pt idx="12771">
                  <c:v>1.510291218758</c:v>
                </c:pt>
                <c:pt idx="12772">
                  <c:v>1.5103805065160001</c:v>
                </c:pt>
                <c:pt idx="12773">
                  <c:v>1.5104664564129999</c:v>
                </c:pt>
                <c:pt idx="12774">
                  <c:v>1.5105456113819999</c:v>
                </c:pt>
                <c:pt idx="12775">
                  <c:v>1.510697841644</c:v>
                </c:pt>
                <c:pt idx="12776">
                  <c:v>1.5110163688660001</c:v>
                </c:pt>
                <c:pt idx="12777">
                  <c:v>1.511120676994</c:v>
                </c:pt>
                <c:pt idx="12778">
                  <c:v>1.511408209801</c:v>
                </c:pt>
                <c:pt idx="12779">
                  <c:v>1.5117243528369999</c:v>
                </c:pt>
                <c:pt idx="12780">
                  <c:v>1.511893391609</c:v>
                </c:pt>
                <c:pt idx="12781">
                  <c:v>1.5119771957399999</c:v>
                </c:pt>
                <c:pt idx="12782">
                  <c:v>1.512103915215</c:v>
                </c:pt>
                <c:pt idx="12783">
                  <c:v>1.512178182602</c:v>
                </c:pt>
                <c:pt idx="12784">
                  <c:v>1.5122450590130001</c:v>
                </c:pt>
                <c:pt idx="12785">
                  <c:v>1.5122928619380001</c:v>
                </c:pt>
                <c:pt idx="12786">
                  <c:v>1.5123494863510001</c:v>
                </c:pt>
                <c:pt idx="12787">
                  <c:v>1.5124595165250001</c:v>
                </c:pt>
                <c:pt idx="12788">
                  <c:v>1.5126426219939999</c:v>
                </c:pt>
                <c:pt idx="12789">
                  <c:v>1.512729406357</c:v>
                </c:pt>
                <c:pt idx="12790">
                  <c:v>1.5128700733180001</c:v>
                </c:pt>
                <c:pt idx="12791">
                  <c:v>1.5130757093430001</c:v>
                </c:pt>
                <c:pt idx="12792">
                  <c:v>1.5131707191470001</c:v>
                </c:pt>
                <c:pt idx="12793">
                  <c:v>1.5133211612699999</c:v>
                </c:pt>
                <c:pt idx="12794">
                  <c:v>1.5136542320249999</c:v>
                </c:pt>
                <c:pt idx="12795">
                  <c:v>1.514003992081</c:v>
                </c:pt>
                <c:pt idx="12796">
                  <c:v>1.5143592357639999</c:v>
                </c:pt>
                <c:pt idx="12797">
                  <c:v>1.514513373375</c:v>
                </c:pt>
                <c:pt idx="12798">
                  <c:v>1.5148450136180001</c:v>
                </c:pt>
                <c:pt idx="12799">
                  <c:v>1.515100240707</c:v>
                </c:pt>
                <c:pt idx="12800">
                  <c:v>1.515189766884</c:v>
                </c:pt>
                <c:pt idx="12801">
                  <c:v>1.5152436494829999</c:v>
                </c:pt>
                <c:pt idx="12802">
                  <c:v>1.5152961015699999</c:v>
                </c:pt>
                <c:pt idx="12803">
                  <c:v>1.5153490304949999</c:v>
                </c:pt>
                <c:pt idx="12804">
                  <c:v>1.5154031515119999</c:v>
                </c:pt>
                <c:pt idx="12805">
                  <c:v>1.515459299088</c:v>
                </c:pt>
                <c:pt idx="12806">
                  <c:v>1.51551258564</c:v>
                </c:pt>
                <c:pt idx="12807">
                  <c:v>1.5155638456339999</c:v>
                </c:pt>
                <c:pt idx="12808">
                  <c:v>1.515617370605</c:v>
                </c:pt>
                <c:pt idx="12809">
                  <c:v>1.515671849251</c:v>
                </c:pt>
                <c:pt idx="12810">
                  <c:v>1.5157197713849999</c:v>
                </c:pt>
                <c:pt idx="12811">
                  <c:v>1.5158085823059999</c:v>
                </c:pt>
                <c:pt idx="12812">
                  <c:v>1.5158903598789999</c:v>
                </c:pt>
                <c:pt idx="12813">
                  <c:v>1.515966892242</c:v>
                </c:pt>
                <c:pt idx="12814">
                  <c:v>1.516078233719</c:v>
                </c:pt>
                <c:pt idx="12815">
                  <c:v>1.5161526203160001</c:v>
                </c:pt>
                <c:pt idx="12816">
                  <c:v>1.5162270069120001</c:v>
                </c:pt>
                <c:pt idx="12817">
                  <c:v>1.516339302063</c:v>
                </c:pt>
                <c:pt idx="12818">
                  <c:v>1.5166707038880001</c:v>
                </c:pt>
                <c:pt idx="12819">
                  <c:v>1.5169724226000001</c:v>
                </c:pt>
                <c:pt idx="12820">
                  <c:v>1.51704287529</c:v>
                </c:pt>
                <c:pt idx="12821">
                  <c:v>1.5171118974690001</c:v>
                </c:pt>
                <c:pt idx="12822">
                  <c:v>1.517174124718</c:v>
                </c:pt>
                <c:pt idx="12823">
                  <c:v>1.517251253128</c:v>
                </c:pt>
                <c:pt idx="12824">
                  <c:v>1.517347097397</c:v>
                </c:pt>
                <c:pt idx="12825">
                  <c:v>1.5174558162689999</c:v>
                </c:pt>
                <c:pt idx="12826">
                  <c:v>1.517533540726</c:v>
                </c:pt>
                <c:pt idx="12827">
                  <c:v>1.517646789551</c:v>
                </c:pt>
                <c:pt idx="12828">
                  <c:v>1.517798900604</c:v>
                </c:pt>
                <c:pt idx="12829">
                  <c:v>1.5179194211960001</c:v>
                </c:pt>
                <c:pt idx="12830">
                  <c:v>1.5180091857910001</c:v>
                </c:pt>
                <c:pt idx="12831">
                  <c:v>1.5180817842480001</c:v>
                </c:pt>
                <c:pt idx="12832">
                  <c:v>1.518157839775</c:v>
                </c:pt>
                <c:pt idx="12833">
                  <c:v>1.518434524536</c:v>
                </c:pt>
                <c:pt idx="12834">
                  <c:v>1.518517255783</c:v>
                </c:pt>
                <c:pt idx="12835">
                  <c:v>1.5185993909840001</c:v>
                </c:pt>
                <c:pt idx="12836">
                  <c:v>1.518954992294</c:v>
                </c:pt>
                <c:pt idx="12837">
                  <c:v>1.519110798836</c:v>
                </c:pt>
                <c:pt idx="12838">
                  <c:v>1.5192911624909999</c:v>
                </c:pt>
                <c:pt idx="12839">
                  <c:v>1.5195612907410001</c:v>
                </c:pt>
                <c:pt idx="12840">
                  <c:v>1.5197418928149999</c:v>
                </c:pt>
                <c:pt idx="12841">
                  <c:v>1.520093679428</c:v>
                </c:pt>
                <c:pt idx="12842">
                  <c:v>1.520302772522</c:v>
                </c:pt>
                <c:pt idx="12843">
                  <c:v>1.5203773975370001</c:v>
                </c:pt>
                <c:pt idx="12844">
                  <c:v>1.520450115204</c:v>
                </c:pt>
                <c:pt idx="12845">
                  <c:v>1.5205284357069999</c:v>
                </c:pt>
                <c:pt idx="12846">
                  <c:v>1.5206179618839999</c:v>
                </c:pt>
                <c:pt idx="12847">
                  <c:v>1.5207062959669999</c:v>
                </c:pt>
                <c:pt idx="12848">
                  <c:v>1.520820021629</c:v>
                </c:pt>
                <c:pt idx="12849">
                  <c:v>1.520965576172</c:v>
                </c:pt>
                <c:pt idx="12850">
                  <c:v>1.5210551023479999</c:v>
                </c:pt>
                <c:pt idx="12851">
                  <c:v>1.5211491584779999</c:v>
                </c:pt>
                <c:pt idx="12852">
                  <c:v>1.5211943387989999</c:v>
                </c:pt>
                <c:pt idx="12853">
                  <c:v>1.5212905406949999</c:v>
                </c:pt>
                <c:pt idx="12854">
                  <c:v>1.5213767290119999</c:v>
                </c:pt>
                <c:pt idx="12855">
                  <c:v>1.5215032100679999</c:v>
                </c:pt>
                <c:pt idx="12856">
                  <c:v>1.521657705307</c:v>
                </c:pt>
                <c:pt idx="12857">
                  <c:v>1.521869659424</c:v>
                </c:pt>
                <c:pt idx="12858">
                  <c:v>1.5220655202869999</c:v>
                </c:pt>
                <c:pt idx="12859">
                  <c:v>1.5222225189209999</c:v>
                </c:pt>
                <c:pt idx="12860">
                  <c:v>1.5223575830460001</c:v>
                </c:pt>
                <c:pt idx="12861">
                  <c:v>1.522440075874</c:v>
                </c:pt>
                <c:pt idx="12862">
                  <c:v>1.5225301980970001</c:v>
                </c:pt>
                <c:pt idx="12863">
                  <c:v>1.5226219892499999</c:v>
                </c:pt>
                <c:pt idx="12864">
                  <c:v>1.522702813148</c:v>
                </c:pt>
                <c:pt idx="12865">
                  <c:v>1.5227811336520001</c:v>
                </c:pt>
                <c:pt idx="12866">
                  <c:v>1.522931933403</c:v>
                </c:pt>
                <c:pt idx="12867">
                  <c:v>1.5232712030410001</c:v>
                </c:pt>
                <c:pt idx="12868">
                  <c:v>1.5236183404920001</c:v>
                </c:pt>
                <c:pt idx="12869">
                  <c:v>1.523735404015</c:v>
                </c:pt>
                <c:pt idx="12870">
                  <c:v>1.52381503582</c:v>
                </c:pt>
                <c:pt idx="12871">
                  <c:v>1.523862123489</c:v>
                </c:pt>
                <c:pt idx="12872">
                  <c:v>1.523911833763</c:v>
                </c:pt>
                <c:pt idx="12873">
                  <c:v>1.5239839553829999</c:v>
                </c:pt>
                <c:pt idx="12874">
                  <c:v>1.524061560631</c:v>
                </c:pt>
                <c:pt idx="12875">
                  <c:v>1.5241336822510001</c:v>
                </c:pt>
                <c:pt idx="12876">
                  <c:v>1.5242106914519999</c:v>
                </c:pt>
                <c:pt idx="12877">
                  <c:v>1.5243186950680001</c:v>
                </c:pt>
                <c:pt idx="12878">
                  <c:v>1.5243941545490001</c:v>
                </c:pt>
                <c:pt idx="12879">
                  <c:v>1.524475693703</c:v>
                </c:pt>
                <c:pt idx="12880">
                  <c:v>1.524556875229</c:v>
                </c:pt>
                <c:pt idx="12881">
                  <c:v>1.5246374607090001</c:v>
                </c:pt>
                <c:pt idx="12882">
                  <c:v>1.524721026421</c:v>
                </c:pt>
                <c:pt idx="12883">
                  <c:v>1.5248341560359999</c:v>
                </c:pt>
                <c:pt idx="12884">
                  <c:v>1.525083780289</c:v>
                </c:pt>
                <c:pt idx="12885">
                  <c:v>1.5252403020859999</c:v>
                </c:pt>
                <c:pt idx="12886">
                  <c:v>1.5255774259570001</c:v>
                </c:pt>
                <c:pt idx="12887">
                  <c:v>1.5259231328959999</c:v>
                </c:pt>
                <c:pt idx="12888">
                  <c:v>1.5260756015779999</c:v>
                </c:pt>
                <c:pt idx="12889">
                  <c:v>1.5262663364410001</c:v>
                </c:pt>
                <c:pt idx="12890">
                  <c:v>1.5263520479199999</c:v>
                </c:pt>
                <c:pt idx="12891">
                  <c:v>1.526443123817</c:v>
                </c:pt>
                <c:pt idx="12892">
                  <c:v>1.5265390872960001</c:v>
                </c:pt>
                <c:pt idx="12893">
                  <c:v>1.526591062546</c:v>
                </c:pt>
                <c:pt idx="12894">
                  <c:v>1.526644468307</c:v>
                </c:pt>
                <c:pt idx="12895">
                  <c:v>1.526694059372</c:v>
                </c:pt>
                <c:pt idx="12896">
                  <c:v>1.5267475843430001</c:v>
                </c:pt>
                <c:pt idx="12897">
                  <c:v>1.52684211731</c:v>
                </c:pt>
                <c:pt idx="12898">
                  <c:v>1.526938080788</c:v>
                </c:pt>
                <c:pt idx="12899">
                  <c:v>1.5270267724990001</c:v>
                </c:pt>
                <c:pt idx="12900">
                  <c:v>1.52738058567</c:v>
                </c:pt>
                <c:pt idx="12901">
                  <c:v>1.527693271637</c:v>
                </c:pt>
                <c:pt idx="12902">
                  <c:v>1.52792775631</c:v>
                </c:pt>
                <c:pt idx="12903">
                  <c:v>1.5281385183330001</c:v>
                </c:pt>
                <c:pt idx="12904">
                  <c:v>1.5284578800199999</c:v>
                </c:pt>
                <c:pt idx="12905">
                  <c:v>1.528528690338</c:v>
                </c:pt>
                <c:pt idx="12906">
                  <c:v>1.5286041498180001</c:v>
                </c:pt>
                <c:pt idx="12907">
                  <c:v>1.528917074203</c:v>
                </c:pt>
                <c:pt idx="12908">
                  <c:v>1.5290575027469999</c:v>
                </c:pt>
                <c:pt idx="12909">
                  <c:v>1.529158949852</c:v>
                </c:pt>
                <c:pt idx="12910">
                  <c:v>1.52947640419</c:v>
                </c:pt>
                <c:pt idx="12911">
                  <c:v>1.529526114464</c:v>
                </c:pt>
                <c:pt idx="12912">
                  <c:v>1.5296021699910001</c:v>
                </c:pt>
                <c:pt idx="12913">
                  <c:v>1.5297464132309999</c:v>
                </c:pt>
                <c:pt idx="12914">
                  <c:v>1.530079841614</c:v>
                </c:pt>
                <c:pt idx="12915">
                  <c:v>1.53035390377</c:v>
                </c:pt>
                <c:pt idx="12916">
                  <c:v>1.530674576759</c:v>
                </c:pt>
                <c:pt idx="12917">
                  <c:v>1.5310062170030001</c:v>
                </c:pt>
                <c:pt idx="12918">
                  <c:v>1.5313193798069999</c:v>
                </c:pt>
                <c:pt idx="12919">
                  <c:v>1.531401872635</c:v>
                </c:pt>
                <c:pt idx="12920">
                  <c:v>1.531456589699</c:v>
                </c:pt>
                <c:pt idx="12921">
                  <c:v>1.531543135643</c:v>
                </c:pt>
                <c:pt idx="12922">
                  <c:v>1.531598091125</c:v>
                </c:pt>
                <c:pt idx="12923">
                  <c:v>1.531679987907</c:v>
                </c:pt>
                <c:pt idx="12924">
                  <c:v>1.531798481941</c:v>
                </c:pt>
                <c:pt idx="12925">
                  <c:v>1.5321120023729999</c:v>
                </c:pt>
                <c:pt idx="12926">
                  <c:v>1.5322977304459999</c:v>
                </c:pt>
                <c:pt idx="12927">
                  <c:v>1.5324151515960001</c:v>
                </c:pt>
                <c:pt idx="12928">
                  <c:v>1.5325679779050001</c:v>
                </c:pt>
                <c:pt idx="12929">
                  <c:v>1.5327501296999999</c:v>
                </c:pt>
                <c:pt idx="12930">
                  <c:v>1.532834172249</c:v>
                </c:pt>
                <c:pt idx="12931">
                  <c:v>1.5329172611240001</c:v>
                </c:pt>
                <c:pt idx="12932">
                  <c:v>1.5330457687379999</c:v>
                </c:pt>
                <c:pt idx="12933">
                  <c:v>1.5332802534100001</c:v>
                </c:pt>
                <c:pt idx="12934">
                  <c:v>1.533427000046</c:v>
                </c:pt>
                <c:pt idx="12935">
                  <c:v>1.533544778824</c:v>
                </c:pt>
                <c:pt idx="12936">
                  <c:v>1.5338320732120001</c:v>
                </c:pt>
                <c:pt idx="12937">
                  <c:v>1.533985376358</c:v>
                </c:pt>
                <c:pt idx="12938">
                  <c:v>1.5340662002559999</c:v>
                </c:pt>
                <c:pt idx="12939">
                  <c:v>1.534145355225</c:v>
                </c:pt>
                <c:pt idx="12940">
                  <c:v>1.5342237949369999</c:v>
                </c:pt>
                <c:pt idx="12941">
                  <c:v>1.5343011617660001</c:v>
                </c:pt>
                <c:pt idx="12942">
                  <c:v>1.534412384033</c:v>
                </c:pt>
                <c:pt idx="12943">
                  <c:v>1.5345000028610001</c:v>
                </c:pt>
                <c:pt idx="12944">
                  <c:v>1.5345839262009999</c:v>
                </c:pt>
                <c:pt idx="12945">
                  <c:v>1.5346649885179999</c:v>
                </c:pt>
                <c:pt idx="12946">
                  <c:v>1.5347566604609999</c:v>
                </c:pt>
                <c:pt idx="12947">
                  <c:v>1.534841299057</c:v>
                </c:pt>
                <c:pt idx="12948">
                  <c:v>1.5349597930909999</c:v>
                </c:pt>
                <c:pt idx="12949">
                  <c:v>1.5350685119630001</c:v>
                </c:pt>
                <c:pt idx="12950">
                  <c:v>1.5353807210920001</c:v>
                </c:pt>
                <c:pt idx="12951">
                  <c:v>1.535459041595</c:v>
                </c:pt>
                <c:pt idx="12952">
                  <c:v>1.535530328751</c:v>
                </c:pt>
                <c:pt idx="12953">
                  <c:v>1.535601735115</c:v>
                </c:pt>
                <c:pt idx="12954">
                  <c:v>1.535679459572</c:v>
                </c:pt>
                <c:pt idx="12955">
                  <c:v>1.535810232162</c:v>
                </c:pt>
                <c:pt idx="12956">
                  <c:v>1.535890340805</c:v>
                </c:pt>
                <c:pt idx="12957">
                  <c:v>1.535963654518</c:v>
                </c:pt>
                <c:pt idx="12958">
                  <c:v>1.5360120534899999</c:v>
                </c:pt>
                <c:pt idx="12959">
                  <c:v>1.5360921621320001</c:v>
                </c:pt>
                <c:pt idx="12960">
                  <c:v>1.536171078682</c:v>
                </c:pt>
                <c:pt idx="12961">
                  <c:v>1.536284446716</c:v>
                </c:pt>
                <c:pt idx="12962">
                  <c:v>1.5366022586820001</c:v>
                </c:pt>
                <c:pt idx="12963">
                  <c:v>1.5369348526</c:v>
                </c:pt>
                <c:pt idx="12964">
                  <c:v>1.5372899770740001</c:v>
                </c:pt>
                <c:pt idx="12965">
                  <c:v>1.5375413894650001</c:v>
                </c:pt>
                <c:pt idx="12966">
                  <c:v>1.5376164913179999</c:v>
                </c:pt>
                <c:pt idx="12967">
                  <c:v>1.5377987623210001</c:v>
                </c:pt>
                <c:pt idx="12968">
                  <c:v>1.5379495620729999</c:v>
                </c:pt>
                <c:pt idx="12969">
                  <c:v>1.5380722284320001</c:v>
                </c:pt>
                <c:pt idx="12970">
                  <c:v>1.538197517395</c:v>
                </c:pt>
                <c:pt idx="12971">
                  <c:v>1.5382807254790001</c:v>
                </c:pt>
                <c:pt idx="12972">
                  <c:v>1.5383713245390001</c:v>
                </c:pt>
                <c:pt idx="12973">
                  <c:v>1.5384665727619999</c:v>
                </c:pt>
                <c:pt idx="12974">
                  <c:v>1.538561105728</c:v>
                </c:pt>
                <c:pt idx="12975">
                  <c:v>1.538650155067</c:v>
                </c:pt>
                <c:pt idx="12976">
                  <c:v>1.5387351512909999</c:v>
                </c:pt>
                <c:pt idx="12977">
                  <c:v>1.539030194283</c:v>
                </c:pt>
                <c:pt idx="12978">
                  <c:v>1.5392060279849999</c:v>
                </c:pt>
                <c:pt idx="12979">
                  <c:v>1.5393173694610001</c:v>
                </c:pt>
                <c:pt idx="12980">
                  <c:v>1.5394957065579999</c:v>
                </c:pt>
                <c:pt idx="12981">
                  <c:v>1.539812088013</c:v>
                </c:pt>
                <c:pt idx="12982">
                  <c:v>1.539923787117</c:v>
                </c:pt>
                <c:pt idx="12983">
                  <c:v>1.5400061607360001</c:v>
                </c:pt>
                <c:pt idx="12984">
                  <c:v>1.540120363235</c:v>
                </c:pt>
                <c:pt idx="12985">
                  <c:v>1.540434837341</c:v>
                </c:pt>
                <c:pt idx="12986">
                  <c:v>1.5405834913250001</c:v>
                </c:pt>
                <c:pt idx="12987">
                  <c:v>1.540914297104</c:v>
                </c:pt>
                <c:pt idx="12988">
                  <c:v>1.5410388708110001</c:v>
                </c:pt>
                <c:pt idx="12989">
                  <c:v>1.5411311388019999</c:v>
                </c:pt>
                <c:pt idx="12990">
                  <c:v>1.5412514209749999</c:v>
                </c:pt>
                <c:pt idx="12991">
                  <c:v>1.5413647890090001</c:v>
                </c:pt>
                <c:pt idx="12992">
                  <c:v>1.541462779045</c:v>
                </c:pt>
                <c:pt idx="12993">
                  <c:v>1.541545033455</c:v>
                </c:pt>
                <c:pt idx="12994">
                  <c:v>1.5416618585590001</c:v>
                </c:pt>
                <c:pt idx="12995">
                  <c:v>1.5418173074720001</c:v>
                </c:pt>
                <c:pt idx="12996">
                  <c:v>1.542000055313</c:v>
                </c:pt>
                <c:pt idx="12997">
                  <c:v>1.5423423051830001</c:v>
                </c:pt>
                <c:pt idx="12998">
                  <c:v>1.5426610708240001</c:v>
                </c:pt>
                <c:pt idx="12999">
                  <c:v>1.542890071869</c:v>
                </c:pt>
                <c:pt idx="13000">
                  <c:v>1.5432096719740001</c:v>
                </c:pt>
                <c:pt idx="13001">
                  <c:v>1.5434223413470001</c:v>
                </c:pt>
                <c:pt idx="13002">
                  <c:v>1.5437346696850001</c:v>
                </c:pt>
                <c:pt idx="13003">
                  <c:v>1.5439214706419999</c:v>
                </c:pt>
                <c:pt idx="13004">
                  <c:v>1.5440034866329999</c:v>
                </c:pt>
                <c:pt idx="13005">
                  <c:v>1.5441009998320001</c:v>
                </c:pt>
                <c:pt idx="13006">
                  <c:v>1.544198870659</c:v>
                </c:pt>
                <c:pt idx="13007">
                  <c:v>1.5442508459090001</c:v>
                </c:pt>
                <c:pt idx="13008">
                  <c:v>1.5443053245539999</c:v>
                </c:pt>
                <c:pt idx="13009">
                  <c:v>1.5443562269210001</c:v>
                </c:pt>
                <c:pt idx="13010">
                  <c:v>1.5444043874740001</c:v>
                </c:pt>
                <c:pt idx="13011">
                  <c:v>1.5444557666780001</c:v>
                </c:pt>
                <c:pt idx="13012">
                  <c:v>1.5445550680160001</c:v>
                </c:pt>
                <c:pt idx="13013">
                  <c:v>1.5446083545680001</c:v>
                </c:pt>
                <c:pt idx="13014">
                  <c:v>1.5446597337720001</c:v>
                </c:pt>
                <c:pt idx="13015">
                  <c:v>1.5447109937670001</c:v>
                </c:pt>
                <c:pt idx="13016">
                  <c:v>1.544763207436</c:v>
                </c:pt>
                <c:pt idx="13017">
                  <c:v>1.5448614358899999</c:v>
                </c:pt>
                <c:pt idx="13018">
                  <c:v>1.544959545135</c:v>
                </c:pt>
                <c:pt idx="13019">
                  <c:v>1.5450510978700001</c:v>
                </c:pt>
                <c:pt idx="13020">
                  <c:v>1.545236706734</c:v>
                </c:pt>
                <c:pt idx="13021">
                  <c:v>1.5454074144359999</c:v>
                </c:pt>
                <c:pt idx="13022">
                  <c:v>1.545476555824</c:v>
                </c:pt>
                <c:pt idx="13023">
                  <c:v>1.5456136465070001</c:v>
                </c:pt>
                <c:pt idx="13024">
                  <c:v>1.545941233635</c:v>
                </c:pt>
                <c:pt idx="13025">
                  <c:v>1.5460426807400001</c:v>
                </c:pt>
                <c:pt idx="13026">
                  <c:v>1.546092629433</c:v>
                </c:pt>
                <c:pt idx="13027">
                  <c:v>1.546167016029</c:v>
                </c:pt>
                <c:pt idx="13028">
                  <c:v>1.5462685823440001</c:v>
                </c:pt>
                <c:pt idx="13029">
                  <c:v>1.546369433403</c:v>
                </c:pt>
                <c:pt idx="13030">
                  <c:v>1.546416521072</c:v>
                </c:pt>
                <c:pt idx="13031">
                  <c:v>1.546494960785</c:v>
                </c:pt>
                <c:pt idx="13032">
                  <c:v>1.5465693473819999</c:v>
                </c:pt>
                <c:pt idx="13033">
                  <c:v>1.546656131744</c:v>
                </c:pt>
                <c:pt idx="13034">
                  <c:v>1.5469774007799999</c:v>
                </c:pt>
                <c:pt idx="13035">
                  <c:v>1.5470875501629999</c:v>
                </c:pt>
                <c:pt idx="13036">
                  <c:v>1.547168016434</c:v>
                </c:pt>
                <c:pt idx="13037">
                  <c:v>1.5472539663310001</c:v>
                </c:pt>
                <c:pt idx="13038">
                  <c:v>1.5473372936250001</c:v>
                </c:pt>
                <c:pt idx="13039">
                  <c:v>1.547466278076</c:v>
                </c:pt>
                <c:pt idx="13040">
                  <c:v>1.547724485397</c:v>
                </c:pt>
                <c:pt idx="13041">
                  <c:v>1.547895073891</c:v>
                </c:pt>
                <c:pt idx="13042">
                  <c:v>1.5482296943660001</c:v>
                </c:pt>
                <c:pt idx="13043">
                  <c:v>1.548570990562</c:v>
                </c:pt>
                <c:pt idx="13044">
                  <c:v>1.548763394356</c:v>
                </c:pt>
                <c:pt idx="13045">
                  <c:v>1.548841953278</c:v>
                </c:pt>
                <c:pt idx="13046">
                  <c:v>1.5489262342450001</c:v>
                </c:pt>
                <c:pt idx="13047">
                  <c:v>1.549011230469</c:v>
                </c:pt>
                <c:pt idx="13048">
                  <c:v>1.5490899086000001</c:v>
                </c:pt>
                <c:pt idx="13049">
                  <c:v>1.549173593521</c:v>
                </c:pt>
                <c:pt idx="13050">
                  <c:v>1.5493490695950001</c:v>
                </c:pt>
                <c:pt idx="13051">
                  <c:v>1.5496772527689999</c:v>
                </c:pt>
                <c:pt idx="13052">
                  <c:v>1.5497946739199999</c:v>
                </c:pt>
                <c:pt idx="13053">
                  <c:v>1.5499148368839999</c:v>
                </c:pt>
                <c:pt idx="13054">
                  <c:v>1.5499984025960001</c:v>
                </c:pt>
                <c:pt idx="13055">
                  <c:v>1.550083994865</c:v>
                </c:pt>
                <c:pt idx="13056">
                  <c:v>1.5502433776860001</c:v>
                </c:pt>
                <c:pt idx="13057">
                  <c:v>1.5503560304640001</c:v>
                </c:pt>
                <c:pt idx="13058">
                  <c:v>1.5505084991460001</c:v>
                </c:pt>
                <c:pt idx="13059">
                  <c:v>1.5508229732509999</c:v>
                </c:pt>
                <c:pt idx="13060">
                  <c:v>1.550908327103</c:v>
                </c:pt>
                <c:pt idx="13061">
                  <c:v>1.5509806871409999</c:v>
                </c:pt>
                <c:pt idx="13062">
                  <c:v>1.5510249137879999</c:v>
                </c:pt>
                <c:pt idx="13063">
                  <c:v>1.551070809364</c:v>
                </c:pt>
                <c:pt idx="13064">
                  <c:v>1.5511488914489999</c:v>
                </c:pt>
                <c:pt idx="13065">
                  <c:v>1.551253795624</c:v>
                </c:pt>
                <c:pt idx="13066">
                  <c:v>1.5516099929810001</c:v>
                </c:pt>
                <c:pt idx="13067">
                  <c:v>1.551700353622</c:v>
                </c:pt>
                <c:pt idx="13068">
                  <c:v>1.551787257195</c:v>
                </c:pt>
                <c:pt idx="13069">
                  <c:v>1.55191218853</c:v>
                </c:pt>
                <c:pt idx="13070">
                  <c:v>1.5522282123569999</c:v>
                </c:pt>
                <c:pt idx="13071">
                  <c:v>1.5523666143420001</c:v>
                </c:pt>
                <c:pt idx="13072">
                  <c:v>1.552469372749</c:v>
                </c:pt>
                <c:pt idx="13073">
                  <c:v>1.5527862310410001</c:v>
                </c:pt>
                <c:pt idx="13074">
                  <c:v>1.5531315803529999</c:v>
                </c:pt>
                <c:pt idx="13075">
                  <c:v>1.553449630737</c:v>
                </c:pt>
                <c:pt idx="13076">
                  <c:v>1.5535962581630001</c:v>
                </c:pt>
                <c:pt idx="13077">
                  <c:v>1.553670883179</c:v>
                </c:pt>
                <c:pt idx="13078">
                  <c:v>1.553726673126</c:v>
                </c:pt>
                <c:pt idx="13079">
                  <c:v>1.553771853447</c:v>
                </c:pt>
                <c:pt idx="13080">
                  <c:v>1.553887248039</c:v>
                </c:pt>
                <c:pt idx="13081">
                  <c:v>1.554098963737</c:v>
                </c:pt>
                <c:pt idx="13082">
                  <c:v>1.5544492006299999</c:v>
                </c:pt>
                <c:pt idx="13083">
                  <c:v>1.554738163948</c:v>
                </c:pt>
                <c:pt idx="13084">
                  <c:v>1.5548657178880001</c:v>
                </c:pt>
                <c:pt idx="13085">
                  <c:v>1.5549833774570001</c:v>
                </c:pt>
                <c:pt idx="13086">
                  <c:v>1.555065870285</c:v>
                </c:pt>
                <c:pt idx="13087">
                  <c:v>1.5551502704619999</c:v>
                </c:pt>
                <c:pt idx="13088">
                  <c:v>1.555502772331</c:v>
                </c:pt>
                <c:pt idx="13089">
                  <c:v>1.5556653738020001</c:v>
                </c:pt>
                <c:pt idx="13090">
                  <c:v>1.5557602643970001</c:v>
                </c:pt>
                <c:pt idx="13091">
                  <c:v>1.5558617115019999</c:v>
                </c:pt>
                <c:pt idx="13092">
                  <c:v>1.555959820747</c:v>
                </c:pt>
                <c:pt idx="13093">
                  <c:v>1.55601131916</c:v>
                </c:pt>
                <c:pt idx="13094">
                  <c:v>1.556109666824</c:v>
                </c:pt>
                <c:pt idx="13095">
                  <c:v>1.556196808815</c:v>
                </c:pt>
                <c:pt idx="13096">
                  <c:v>1.556316137314</c:v>
                </c:pt>
                <c:pt idx="13097">
                  <c:v>1.556443572044</c:v>
                </c:pt>
                <c:pt idx="13098">
                  <c:v>1.5565661191939999</c:v>
                </c:pt>
                <c:pt idx="13099">
                  <c:v>1.556772351265</c:v>
                </c:pt>
                <c:pt idx="13100">
                  <c:v>1.5568976402279999</c:v>
                </c:pt>
                <c:pt idx="13101">
                  <c:v>1.556988358498</c:v>
                </c:pt>
                <c:pt idx="13102">
                  <c:v>1.5570350885390001</c:v>
                </c:pt>
                <c:pt idx="13103">
                  <c:v>1.5570863485340001</c:v>
                </c:pt>
                <c:pt idx="13104">
                  <c:v>1.557138323784</c:v>
                </c:pt>
                <c:pt idx="13105">
                  <c:v>1.557185769081</c:v>
                </c:pt>
                <c:pt idx="13106">
                  <c:v>1.557237029076</c:v>
                </c:pt>
                <c:pt idx="13107">
                  <c:v>1.5572879314420001</c:v>
                </c:pt>
                <c:pt idx="13108">
                  <c:v>1.5573359727859999</c:v>
                </c:pt>
                <c:pt idx="13109">
                  <c:v>1.5574301481249999</c:v>
                </c:pt>
                <c:pt idx="13110">
                  <c:v>1.5575224161150001</c:v>
                </c:pt>
                <c:pt idx="13111">
                  <c:v>1.5576056241989999</c:v>
                </c:pt>
                <c:pt idx="13112">
                  <c:v>1.557687878609</c:v>
                </c:pt>
                <c:pt idx="13113">
                  <c:v>1.5577709674839999</c:v>
                </c:pt>
                <c:pt idx="13114">
                  <c:v>1.5578529834749999</c:v>
                </c:pt>
                <c:pt idx="13115">
                  <c:v>1.558180212975</c:v>
                </c:pt>
                <c:pt idx="13116">
                  <c:v>1.5583562850949999</c:v>
                </c:pt>
                <c:pt idx="13117">
                  <c:v>1.5584069490429999</c:v>
                </c:pt>
                <c:pt idx="13118">
                  <c:v>1.558489084244</c:v>
                </c:pt>
                <c:pt idx="13119">
                  <c:v>1.5585923194889999</c:v>
                </c:pt>
                <c:pt idx="13120">
                  <c:v>1.558721661568</c:v>
                </c:pt>
                <c:pt idx="13121">
                  <c:v>1.5587929487229999</c:v>
                </c:pt>
                <c:pt idx="13122">
                  <c:v>1.55887901783</c:v>
                </c:pt>
                <c:pt idx="13123">
                  <c:v>1.558987617493</c:v>
                </c:pt>
                <c:pt idx="13124">
                  <c:v>1.5592951774599999</c:v>
                </c:pt>
                <c:pt idx="13125">
                  <c:v>1.5596519708629999</c:v>
                </c:pt>
                <c:pt idx="13126">
                  <c:v>1.559727191925</c:v>
                </c:pt>
                <c:pt idx="13127">
                  <c:v>1.5598942041399999</c:v>
                </c:pt>
                <c:pt idx="13128">
                  <c:v>1.5600668191910001</c:v>
                </c:pt>
                <c:pt idx="13129">
                  <c:v>1.5601829290389999</c:v>
                </c:pt>
                <c:pt idx="13130">
                  <c:v>1.560266256332</c:v>
                </c:pt>
                <c:pt idx="13131">
                  <c:v>1.560354828835</c:v>
                </c:pt>
                <c:pt idx="13132">
                  <c:v>1.560656666756</c:v>
                </c:pt>
                <c:pt idx="13133">
                  <c:v>1.5609780550000001</c:v>
                </c:pt>
                <c:pt idx="13134">
                  <c:v>1.5612970590590001</c:v>
                </c:pt>
                <c:pt idx="13135">
                  <c:v>1.5615106821060001</c:v>
                </c:pt>
                <c:pt idx="13136">
                  <c:v>1.561819195747</c:v>
                </c:pt>
                <c:pt idx="13137">
                  <c:v>1.5619339942929999</c:v>
                </c:pt>
                <c:pt idx="13138">
                  <c:v>1.562045693398</c:v>
                </c:pt>
                <c:pt idx="13139">
                  <c:v>1.5621283054349999</c:v>
                </c:pt>
                <c:pt idx="13140">
                  <c:v>1.562207937241</c:v>
                </c:pt>
                <c:pt idx="13141">
                  <c:v>1.5623034238819999</c:v>
                </c:pt>
                <c:pt idx="13142">
                  <c:v>1.562398672104</c:v>
                </c:pt>
                <c:pt idx="13143">
                  <c:v>1.562448740005</c:v>
                </c:pt>
                <c:pt idx="13144">
                  <c:v>1.562537431717</c:v>
                </c:pt>
                <c:pt idx="13145">
                  <c:v>1.5626224279400001</c:v>
                </c:pt>
                <c:pt idx="13146">
                  <c:v>1.562736392021</c:v>
                </c:pt>
                <c:pt idx="13147">
                  <c:v>1.5630470514299999</c:v>
                </c:pt>
                <c:pt idx="13148">
                  <c:v>1.563358068466</c:v>
                </c:pt>
                <c:pt idx="13149">
                  <c:v>1.5636210441589999</c:v>
                </c:pt>
                <c:pt idx="13150">
                  <c:v>1.563902139664</c:v>
                </c:pt>
                <c:pt idx="13151">
                  <c:v>1.5640143156049999</c:v>
                </c:pt>
                <c:pt idx="13152">
                  <c:v>1.564121842384</c:v>
                </c:pt>
                <c:pt idx="13153">
                  <c:v>1.564199447632</c:v>
                </c:pt>
                <c:pt idx="13154">
                  <c:v>1.5642808675769999</c:v>
                </c:pt>
                <c:pt idx="13155">
                  <c:v>1.564460277557</c:v>
                </c:pt>
                <c:pt idx="13156">
                  <c:v>1.564679026604</c:v>
                </c:pt>
                <c:pt idx="13157">
                  <c:v>1.564783573151</c:v>
                </c:pt>
                <c:pt idx="13158">
                  <c:v>1.5649243593219999</c:v>
                </c:pt>
                <c:pt idx="13159">
                  <c:v>1.5650074481959999</c:v>
                </c:pt>
                <c:pt idx="13160">
                  <c:v>1.5650876760479999</c:v>
                </c:pt>
                <c:pt idx="13161">
                  <c:v>1.5651425123210001</c:v>
                </c:pt>
                <c:pt idx="13162">
                  <c:v>1.565189957619</c:v>
                </c:pt>
                <c:pt idx="13163">
                  <c:v>1.565237164497</c:v>
                </c:pt>
                <c:pt idx="13164">
                  <c:v>1.5652897357940001</c:v>
                </c:pt>
                <c:pt idx="13165">
                  <c:v>1.565402507782</c:v>
                </c:pt>
                <c:pt idx="13166">
                  <c:v>1.565513968468</c:v>
                </c:pt>
                <c:pt idx="13167">
                  <c:v>1.5655986070629999</c:v>
                </c:pt>
                <c:pt idx="13168">
                  <c:v>1.5658379793170001</c:v>
                </c:pt>
                <c:pt idx="13169">
                  <c:v>1.5661625862120001</c:v>
                </c:pt>
                <c:pt idx="13170">
                  <c:v>1.5664799213409999</c:v>
                </c:pt>
                <c:pt idx="13171">
                  <c:v>1.566561460495</c:v>
                </c:pt>
                <c:pt idx="13172">
                  <c:v>1.566685438156</c:v>
                </c:pt>
                <c:pt idx="13173">
                  <c:v>1.5667718648910001</c:v>
                </c:pt>
                <c:pt idx="13174">
                  <c:v>1.5668522119520001</c:v>
                </c:pt>
                <c:pt idx="13175">
                  <c:v>1.5669392347340001</c:v>
                </c:pt>
                <c:pt idx="13176">
                  <c:v>1.5670335292819999</c:v>
                </c:pt>
                <c:pt idx="13177">
                  <c:v>1.567125439644</c:v>
                </c:pt>
                <c:pt idx="13178">
                  <c:v>1.5671710968020001</c:v>
                </c:pt>
                <c:pt idx="13179">
                  <c:v>1.5672709941859999</c:v>
                </c:pt>
                <c:pt idx="13180">
                  <c:v>1.567368030548</c:v>
                </c:pt>
                <c:pt idx="13181">
                  <c:v>1.5674610137939999</c:v>
                </c:pt>
                <c:pt idx="13182">
                  <c:v>1.5675446987149999</c:v>
                </c:pt>
                <c:pt idx="13183">
                  <c:v>1.5676378011700001</c:v>
                </c:pt>
                <c:pt idx="13184">
                  <c:v>1.5677304267879999</c:v>
                </c:pt>
                <c:pt idx="13185">
                  <c:v>1.5678288936610001</c:v>
                </c:pt>
                <c:pt idx="13186">
                  <c:v>1.5679229497910001</c:v>
                </c:pt>
                <c:pt idx="13187">
                  <c:v>1.5679754018780001</c:v>
                </c:pt>
                <c:pt idx="13188">
                  <c:v>1.568027973175</c:v>
                </c:pt>
                <c:pt idx="13189">
                  <c:v>1.5680788755420001</c:v>
                </c:pt>
                <c:pt idx="13190">
                  <c:v>1.5681304931640001</c:v>
                </c:pt>
                <c:pt idx="13191">
                  <c:v>1.568229198456</c:v>
                </c:pt>
                <c:pt idx="13192">
                  <c:v>1.5683239698410001</c:v>
                </c:pt>
                <c:pt idx="13193">
                  <c:v>1.5684199333190001</c:v>
                </c:pt>
                <c:pt idx="13194">
                  <c:v>1.568514585495</c:v>
                </c:pt>
                <c:pt idx="13195">
                  <c:v>1.5685992240910001</c:v>
                </c:pt>
                <c:pt idx="13196">
                  <c:v>1.568678379059</c:v>
                </c:pt>
                <c:pt idx="13197">
                  <c:v>1.5687841176990001</c:v>
                </c:pt>
                <c:pt idx="13198">
                  <c:v>1.5690844058989999</c:v>
                </c:pt>
                <c:pt idx="13199">
                  <c:v>1.5693556070329999</c:v>
                </c:pt>
                <c:pt idx="13200">
                  <c:v>1.5694307088849999</c:v>
                </c:pt>
                <c:pt idx="13201">
                  <c:v>1.569499015808</c:v>
                </c:pt>
                <c:pt idx="13202">
                  <c:v>1.56956076622</c:v>
                </c:pt>
                <c:pt idx="13203">
                  <c:v>1.569632411003</c:v>
                </c:pt>
                <c:pt idx="13204">
                  <c:v>1.5697062015529999</c:v>
                </c:pt>
                <c:pt idx="13205">
                  <c:v>1.5697529315950001</c:v>
                </c:pt>
                <c:pt idx="13206">
                  <c:v>1.5699745416640001</c:v>
                </c:pt>
                <c:pt idx="13207">
                  <c:v>1.570173025131</c:v>
                </c:pt>
                <c:pt idx="13208">
                  <c:v>1.5703766345979999</c:v>
                </c:pt>
                <c:pt idx="13209">
                  <c:v>1.5704290866849999</c:v>
                </c:pt>
                <c:pt idx="13210">
                  <c:v>1.570475697517</c:v>
                </c:pt>
                <c:pt idx="13211">
                  <c:v>1.570584654808</c:v>
                </c:pt>
                <c:pt idx="13212">
                  <c:v>1.570885300636</c:v>
                </c:pt>
                <c:pt idx="13213">
                  <c:v>1.5710171461110001</c:v>
                </c:pt>
                <c:pt idx="13214">
                  <c:v>1.5713392496109999</c:v>
                </c:pt>
                <c:pt idx="13215">
                  <c:v>1.571456551552</c:v>
                </c:pt>
                <c:pt idx="13216">
                  <c:v>1.571541070938</c:v>
                </c:pt>
                <c:pt idx="13217">
                  <c:v>1.5716626644130001</c:v>
                </c:pt>
                <c:pt idx="13218">
                  <c:v>1.5717810392380001</c:v>
                </c:pt>
                <c:pt idx="13219">
                  <c:v>1.5719400644299999</c:v>
                </c:pt>
                <c:pt idx="13220">
                  <c:v>1.5720692873</c:v>
                </c:pt>
                <c:pt idx="13221">
                  <c:v>1.5721874237060001</c:v>
                </c:pt>
                <c:pt idx="13222">
                  <c:v>1.5725008249279999</c:v>
                </c:pt>
                <c:pt idx="13223">
                  <c:v>1.5726845264430001</c:v>
                </c:pt>
                <c:pt idx="13224">
                  <c:v>1.5730254650119999</c:v>
                </c:pt>
                <c:pt idx="13225">
                  <c:v>1.5731806755069999</c:v>
                </c:pt>
                <c:pt idx="13226">
                  <c:v>1.573509097099</c:v>
                </c:pt>
                <c:pt idx="13227">
                  <c:v>1.573791384697</c:v>
                </c:pt>
                <c:pt idx="13228">
                  <c:v>1.5738749504089999</c:v>
                </c:pt>
                <c:pt idx="13229">
                  <c:v>1.5739279985429999</c:v>
                </c:pt>
                <c:pt idx="13230">
                  <c:v>1.574004888535</c:v>
                </c:pt>
                <c:pt idx="13231">
                  <c:v>1.5740889310840001</c:v>
                </c:pt>
                <c:pt idx="13232">
                  <c:v>1.5741449594500001</c:v>
                </c:pt>
                <c:pt idx="13233">
                  <c:v>1.574230909348</c:v>
                </c:pt>
                <c:pt idx="13234">
                  <c:v>1.5743465423580001</c:v>
                </c:pt>
                <c:pt idx="13235">
                  <c:v>1.5745600461960001</c:v>
                </c:pt>
                <c:pt idx="13236">
                  <c:v>1.574715018272</c:v>
                </c:pt>
                <c:pt idx="13237">
                  <c:v>1.575036764145</c:v>
                </c:pt>
                <c:pt idx="13238">
                  <c:v>1.5753711462019999</c:v>
                </c:pt>
                <c:pt idx="13239">
                  <c:v>1.575636863708</c:v>
                </c:pt>
                <c:pt idx="13240">
                  <c:v>1.575715661049</c:v>
                </c:pt>
                <c:pt idx="13241">
                  <c:v>1.575808286667</c:v>
                </c:pt>
                <c:pt idx="13242">
                  <c:v>1.5758950710299999</c:v>
                </c:pt>
                <c:pt idx="13243">
                  <c:v>1.575976610184</c:v>
                </c:pt>
                <c:pt idx="13244">
                  <c:v>1.5760551691060001</c:v>
                </c:pt>
                <c:pt idx="13245">
                  <c:v>1.5761355161670001</c:v>
                </c:pt>
                <c:pt idx="13246">
                  <c:v>1.5762200355530001</c:v>
                </c:pt>
                <c:pt idx="13247">
                  <c:v>1.576265454292</c:v>
                </c:pt>
                <c:pt idx="13248">
                  <c:v>1.5763144493100001</c:v>
                </c:pt>
                <c:pt idx="13249">
                  <c:v>1.576361060143</c:v>
                </c:pt>
                <c:pt idx="13250">
                  <c:v>1.5764110088350001</c:v>
                </c:pt>
                <c:pt idx="13251">
                  <c:v>1.5765086412430001</c:v>
                </c:pt>
                <c:pt idx="13252">
                  <c:v>1.576554059982</c:v>
                </c:pt>
                <c:pt idx="13253">
                  <c:v>1.576672554016</c:v>
                </c:pt>
                <c:pt idx="13254">
                  <c:v>1.5769230127330001</c:v>
                </c:pt>
                <c:pt idx="13255">
                  <c:v>1.577253699303</c:v>
                </c:pt>
                <c:pt idx="13256">
                  <c:v>1.577333450317</c:v>
                </c:pt>
                <c:pt idx="13257">
                  <c:v>1.577417016029</c:v>
                </c:pt>
                <c:pt idx="13258">
                  <c:v>1.577498078346</c:v>
                </c:pt>
                <c:pt idx="13259">
                  <c:v>1.5776404142380001</c:v>
                </c:pt>
                <c:pt idx="13260">
                  <c:v>1.577939391136</c:v>
                </c:pt>
                <c:pt idx="13261">
                  <c:v>1.578119754791</c:v>
                </c:pt>
                <c:pt idx="13262">
                  <c:v>1.5784382820130001</c:v>
                </c:pt>
                <c:pt idx="13263">
                  <c:v>1.578635811806</c:v>
                </c:pt>
                <c:pt idx="13264">
                  <c:v>1.5787402391430001</c:v>
                </c:pt>
                <c:pt idx="13265">
                  <c:v>1.57898747921</c:v>
                </c:pt>
                <c:pt idx="13266">
                  <c:v>1.5791270732880001</c:v>
                </c:pt>
                <c:pt idx="13267">
                  <c:v>1.579180836678</c:v>
                </c:pt>
                <c:pt idx="13268">
                  <c:v>1.57922565937</c:v>
                </c:pt>
                <c:pt idx="13269">
                  <c:v>1.5792728662490001</c:v>
                </c:pt>
                <c:pt idx="13270">
                  <c:v>1.5793863534929999</c:v>
                </c:pt>
                <c:pt idx="13271">
                  <c:v>1.5796965360640001</c:v>
                </c:pt>
                <c:pt idx="13272">
                  <c:v>1.580031991005</c:v>
                </c:pt>
                <c:pt idx="13273">
                  <c:v>1.58015692234</c:v>
                </c:pt>
                <c:pt idx="13274">
                  <c:v>1.580280423164</c:v>
                </c:pt>
                <c:pt idx="13275">
                  <c:v>1.580371379852</c:v>
                </c:pt>
                <c:pt idx="13276">
                  <c:v>1.580458045006</c:v>
                </c:pt>
                <c:pt idx="13277">
                  <c:v>1.5805774927139999</c:v>
                </c:pt>
                <c:pt idx="13278">
                  <c:v>1.580660581589</c:v>
                </c:pt>
                <c:pt idx="13279">
                  <c:v>1.580752015114</c:v>
                </c:pt>
                <c:pt idx="13280">
                  <c:v>1.5808290243150001</c:v>
                </c:pt>
                <c:pt idx="13281">
                  <c:v>1.580916643143</c:v>
                </c:pt>
                <c:pt idx="13282">
                  <c:v>1.5810124874110001</c:v>
                </c:pt>
                <c:pt idx="13283">
                  <c:v>1.581100821495</c:v>
                </c:pt>
                <c:pt idx="13284">
                  <c:v>1.5811816453930001</c:v>
                </c:pt>
                <c:pt idx="13285">
                  <c:v>1.5813055038449999</c:v>
                </c:pt>
                <c:pt idx="13286">
                  <c:v>1.581518650055</c:v>
                </c:pt>
                <c:pt idx="13287">
                  <c:v>1.5815980434420001</c:v>
                </c:pt>
                <c:pt idx="13288">
                  <c:v>1.581711173058</c:v>
                </c:pt>
                <c:pt idx="13289">
                  <c:v>1.581822037697</c:v>
                </c:pt>
                <c:pt idx="13290">
                  <c:v>1.5819262266159999</c:v>
                </c:pt>
                <c:pt idx="13291">
                  <c:v>1.5820082426069999</c:v>
                </c:pt>
                <c:pt idx="13292">
                  <c:v>1.582088828087</c:v>
                </c:pt>
                <c:pt idx="13293">
                  <c:v>1.582233428955</c:v>
                </c:pt>
                <c:pt idx="13294">
                  <c:v>1.582379102707</c:v>
                </c:pt>
                <c:pt idx="13295">
                  <c:v>1.582459330559</c:v>
                </c:pt>
                <c:pt idx="13296">
                  <c:v>1.58251273632</c:v>
                </c:pt>
                <c:pt idx="13297">
                  <c:v>1.5825668573380001</c:v>
                </c:pt>
                <c:pt idx="13298">
                  <c:v>1.5826144218439999</c:v>
                </c:pt>
                <c:pt idx="13299">
                  <c:v>1.5826665163039999</c:v>
                </c:pt>
                <c:pt idx="13300">
                  <c:v>1.5829987525939999</c:v>
                </c:pt>
                <c:pt idx="13301">
                  <c:v>1.5833070278170001</c:v>
                </c:pt>
                <c:pt idx="13302">
                  <c:v>1.583431363106</c:v>
                </c:pt>
                <c:pt idx="13303">
                  <c:v>1.583526611328</c:v>
                </c:pt>
                <c:pt idx="13304">
                  <c:v>1.5836166143420001</c:v>
                </c:pt>
                <c:pt idx="13305">
                  <c:v>1.5838568210599999</c:v>
                </c:pt>
                <c:pt idx="13306">
                  <c:v>1.584164857864</c:v>
                </c:pt>
                <c:pt idx="13307">
                  <c:v>1.58431828022</c:v>
                </c:pt>
                <c:pt idx="13308">
                  <c:v>1.5844061374659999</c:v>
                </c:pt>
                <c:pt idx="13309">
                  <c:v>1.5844966173170001</c:v>
                </c:pt>
                <c:pt idx="13310">
                  <c:v>1.58458173275</c:v>
                </c:pt>
                <c:pt idx="13311">
                  <c:v>1.5846759080890001</c:v>
                </c:pt>
                <c:pt idx="13312">
                  <c:v>1.584769129753</c:v>
                </c:pt>
                <c:pt idx="13313">
                  <c:v>1.584853649139</c:v>
                </c:pt>
                <c:pt idx="13314">
                  <c:v>1.584899187088</c:v>
                </c:pt>
                <c:pt idx="13315">
                  <c:v>1.5849868059159999</c:v>
                </c:pt>
                <c:pt idx="13316">
                  <c:v>1.585074067116</c:v>
                </c:pt>
                <c:pt idx="13317">
                  <c:v>1.5851569175719999</c:v>
                </c:pt>
                <c:pt idx="13318">
                  <c:v>1.5852375030520001</c:v>
                </c:pt>
                <c:pt idx="13319">
                  <c:v>1.5853267908099999</c:v>
                </c:pt>
                <c:pt idx="13320">
                  <c:v>1.5854364633560001</c:v>
                </c:pt>
                <c:pt idx="13321">
                  <c:v>1.5855783224110001</c:v>
                </c:pt>
                <c:pt idx="13322">
                  <c:v>1.5858279466630001</c:v>
                </c:pt>
                <c:pt idx="13323">
                  <c:v>1.585964560509</c:v>
                </c:pt>
                <c:pt idx="13324">
                  <c:v>1.5860408544539999</c:v>
                </c:pt>
                <c:pt idx="13325">
                  <c:v>1.5861452817920001</c:v>
                </c:pt>
                <c:pt idx="13326">
                  <c:v>1.5862561464310001</c:v>
                </c:pt>
                <c:pt idx="13327">
                  <c:v>1.5863363742829999</c:v>
                </c:pt>
                <c:pt idx="13328">
                  <c:v>1.5863896608350001</c:v>
                </c:pt>
                <c:pt idx="13329">
                  <c:v>1.5867322683330001</c:v>
                </c:pt>
                <c:pt idx="13330">
                  <c:v>1.5870461463929999</c:v>
                </c:pt>
                <c:pt idx="13331">
                  <c:v>1.5871255397799999</c:v>
                </c:pt>
                <c:pt idx="13332">
                  <c:v>1.5874487161640001</c:v>
                </c:pt>
                <c:pt idx="13333">
                  <c:v>1.5876452922819999</c:v>
                </c:pt>
                <c:pt idx="13334">
                  <c:v>1.5878300666809999</c:v>
                </c:pt>
                <c:pt idx="13335">
                  <c:v>1.588096380234</c:v>
                </c:pt>
                <c:pt idx="13336">
                  <c:v>1.5884331464770001</c:v>
                </c:pt>
                <c:pt idx="13337">
                  <c:v>1.588658928871</c:v>
                </c:pt>
                <c:pt idx="13338">
                  <c:v>1.58902490139</c:v>
                </c:pt>
                <c:pt idx="13339">
                  <c:v>1.5891882181170001</c:v>
                </c:pt>
                <c:pt idx="13340">
                  <c:v>1.589331269264</c:v>
                </c:pt>
                <c:pt idx="13341">
                  <c:v>1.5895913839339999</c:v>
                </c:pt>
                <c:pt idx="13342">
                  <c:v>1.5897167921069999</c:v>
                </c:pt>
                <c:pt idx="13343">
                  <c:v>1.5897941589360001</c:v>
                </c:pt>
                <c:pt idx="13344">
                  <c:v>1.5899164676669999</c:v>
                </c:pt>
                <c:pt idx="13345">
                  <c:v>1.5900918245319999</c:v>
                </c:pt>
                <c:pt idx="13346">
                  <c:v>1.5902392864229999</c:v>
                </c:pt>
                <c:pt idx="13347">
                  <c:v>1.5903209447860001</c:v>
                </c:pt>
                <c:pt idx="13348">
                  <c:v>1.5904127359389999</c:v>
                </c:pt>
                <c:pt idx="13349">
                  <c:v>1.59050655365</c:v>
                </c:pt>
                <c:pt idx="13350">
                  <c:v>1.5905930995940001</c:v>
                </c:pt>
                <c:pt idx="13351">
                  <c:v>1.590718269348</c:v>
                </c:pt>
                <c:pt idx="13352">
                  <c:v>1.5910366773610001</c:v>
                </c:pt>
                <c:pt idx="13353">
                  <c:v>1.591350674629</c:v>
                </c:pt>
                <c:pt idx="13354">
                  <c:v>1.5915688276290001</c:v>
                </c:pt>
                <c:pt idx="13355">
                  <c:v>1.5916796922680001</c:v>
                </c:pt>
                <c:pt idx="13356">
                  <c:v>1.59177172184</c:v>
                </c:pt>
                <c:pt idx="13357">
                  <c:v>1.592097997665</c:v>
                </c:pt>
                <c:pt idx="13358">
                  <c:v>1.5922045707700001</c:v>
                </c:pt>
                <c:pt idx="13359">
                  <c:v>1.5922785997390001</c:v>
                </c:pt>
                <c:pt idx="13360">
                  <c:v>1.5923471450810001</c:v>
                </c:pt>
                <c:pt idx="13361">
                  <c:v>1.592423915863</c:v>
                </c:pt>
                <c:pt idx="13362">
                  <c:v>1.592505931854</c:v>
                </c:pt>
                <c:pt idx="13363">
                  <c:v>1.592563271523</c:v>
                </c:pt>
                <c:pt idx="13364">
                  <c:v>1.5927153825760001</c:v>
                </c:pt>
                <c:pt idx="13365">
                  <c:v>1.593046545982</c:v>
                </c:pt>
                <c:pt idx="13366">
                  <c:v>1.5933336019519999</c:v>
                </c:pt>
                <c:pt idx="13367">
                  <c:v>1.5934138298030001</c:v>
                </c:pt>
                <c:pt idx="13368">
                  <c:v>1.593496203423</c:v>
                </c:pt>
                <c:pt idx="13369">
                  <c:v>1.593587040901</c:v>
                </c:pt>
                <c:pt idx="13370">
                  <c:v>1.593675851822</c:v>
                </c:pt>
                <c:pt idx="13371">
                  <c:v>1.5937658548360001</c:v>
                </c:pt>
                <c:pt idx="13372">
                  <c:v>1.5938470363620001</c:v>
                </c:pt>
                <c:pt idx="13373">
                  <c:v>1.594028234482</c:v>
                </c:pt>
                <c:pt idx="13374">
                  <c:v>1.5942410230640001</c:v>
                </c:pt>
                <c:pt idx="13375">
                  <c:v>1.594400525093</c:v>
                </c:pt>
                <c:pt idx="13376">
                  <c:v>1.5945849418639999</c:v>
                </c:pt>
                <c:pt idx="13377">
                  <c:v>1.5946885347369999</c:v>
                </c:pt>
                <c:pt idx="13378">
                  <c:v>1.594866037369</c:v>
                </c:pt>
                <c:pt idx="13379">
                  <c:v>1.595186114311</c:v>
                </c:pt>
                <c:pt idx="13380">
                  <c:v>1.595335125923</c:v>
                </c:pt>
                <c:pt idx="13381">
                  <c:v>1.595412135124</c:v>
                </c:pt>
                <c:pt idx="13382">
                  <c:v>1.5954618453980001</c:v>
                </c:pt>
                <c:pt idx="13383">
                  <c:v>1.59551024437</c:v>
                </c:pt>
                <c:pt idx="13384">
                  <c:v>1.5955569744110001</c:v>
                </c:pt>
                <c:pt idx="13385">
                  <c:v>1.5956059694289999</c:v>
                </c:pt>
                <c:pt idx="13386">
                  <c:v>1.5956567525859999</c:v>
                </c:pt>
                <c:pt idx="13387">
                  <c:v>1.59575688839</c:v>
                </c:pt>
                <c:pt idx="13388">
                  <c:v>1.595871329308</c:v>
                </c:pt>
                <c:pt idx="13389">
                  <c:v>1.59602856636</c:v>
                </c:pt>
                <c:pt idx="13390">
                  <c:v>1.596345663071</c:v>
                </c:pt>
                <c:pt idx="13391">
                  <c:v>1.5964664220810001</c:v>
                </c:pt>
                <c:pt idx="13392">
                  <c:v>1.5965301990509999</c:v>
                </c:pt>
                <c:pt idx="13393">
                  <c:v>1.5966140031810001</c:v>
                </c:pt>
                <c:pt idx="13394">
                  <c:v>1.5966956615450001</c:v>
                </c:pt>
                <c:pt idx="13395">
                  <c:v>1.5968431234360001</c:v>
                </c:pt>
                <c:pt idx="13396">
                  <c:v>1.59700024128</c:v>
                </c:pt>
                <c:pt idx="13397">
                  <c:v>1.5973114967349999</c:v>
                </c:pt>
                <c:pt idx="13398">
                  <c:v>1.5973925590519999</c:v>
                </c:pt>
                <c:pt idx="13399">
                  <c:v>1.5974794626240001</c:v>
                </c:pt>
                <c:pt idx="13400">
                  <c:v>1.5975654125209999</c:v>
                </c:pt>
                <c:pt idx="13401">
                  <c:v>1.5976495742800001</c:v>
                </c:pt>
                <c:pt idx="13402">
                  <c:v>1.5977379083629999</c:v>
                </c:pt>
                <c:pt idx="13403">
                  <c:v>1.5978243350979999</c:v>
                </c:pt>
                <c:pt idx="13404">
                  <c:v>1.597910523415</c:v>
                </c:pt>
                <c:pt idx="13405">
                  <c:v>1.5980044603350001</c:v>
                </c:pt>
                <c:pt idx="13406">
                  <c:v>1.59805893898</c:v>
                </c:pt>
                <c:pt idx="13407">
                  <c:v>1.5981144905089999</c:v>
                </c:pt>
                <c:pt idx="13408">
                  <c:v>1.598168134689</c:v>
                </c:pt>
                <c:pt idx="13409">
                  <c:v>1.598219513893</c:v>
                </c:pt>
                <c:pt idx="13410">
                  <c:v>1.5982741117479999</c:v>
                </c:pt>
                <c:pt idx="13411">
                  <c:v>1.598329424858</c:v>
                </c:pt>
                <c:pt idx="13412">
                  <c:v>1.598386406898</c:v>
                </c:pt>
                <c:pt idx="13413">
                  <c:v>1.5984406471249999</c:v>
                </c:pt>
                <c:pt idx="13414">
                  <c:v>1.5984934568410001</c:v>
                </c:pt>
                <c:pt idx="13415">
                  <c:v>1.5985457897190001</c:v>
                </c:pt>
                <c:pt idx="13416">
                  <c:v>1.5986447334289999</c:v>
                </c:pt>
                <c:pt idx="13417">
                  <c:v>1.598738193512</c:v>
                </c:pt>
                <c:pt idx="13418">
                  <c:v>1.5988286733629999</c:v>
                </c:pt>
                <c:pt idx="13419">
                  <c:v>1.598909139633</c:v>
                </c:pt>
                <c:pt idx="13420">
                  <c:v>1.5990519523619999</c:v>
                </c:pt>
                <c:pt idx="13421">
                  <c:v>1.59934592247</c:v>
                </c:pt>
                <c:pt idx="13422">
                  <c:v>1.5996510982509999</c:v>
                </c:pt>
                <c:pt idx="13423">
                  <c:v>1.5998710393910001</c:v>
                </c:pt>
                <c:pt idx="13424">
                  <c:v>1.5999820232390001</c:v>
                </c:pt>
                <c:pt idx="13425">
                  <c:v>1.6000660657879999</c:v>
                </c:pt>
                <c:pt idx="13426">
                  <c:v>1.600142121315</c:v>
                </c:pt>
                <c:pt idx="13427">
                  <c:v>1.600305318832</c:v>
                </c:pt>
                <c:pt idx="13428">
                  <c:v>1.600450754166</c:v>
                </c:pt>
                <c:pt idx="13429">
                  <c:v>1.6005305051800001</c:v>
                </c:pt>
                <c:pt idx="13430">
                  <c:v>1.6006098985670001</c:v>
                </c:pt>
                <c:pt idx="13431">
                  <c:v>1.600687265396</c:v>
                </c:pt>
                <c:pt idx="13432">
                  <c:v>1.6007676124570001</c:v>
                </c:pt>
                <c:pt idx="13433">
                  <c:v>1.6008539199830001</c:v>
                </c:pt>
                <c:pt idx="13434">
                  <c:v>1.6009726524350001</c:v>
                </c:pt>
                <c:pt idx="13435">
                  <c:v>1.6010565757749999</c:v>
                </c:pt>
                <c:pt idx="13436">
                  <c:v>1.601365447044</c:v>
                </c:pt>
                <c:pt idx="13437">
                  <c:v>1.6016814708710001</c:v>
                </c:pt>
                <c:pt idx="13438">
                  <c:v>1.6018288135530001</c:v>
                </c:pt>
                <c:pt idx="13439">
                  <c:v>1.6021150350569999</c:v>
                </c:pt>
                <c:pt idx="13440">
                  <c:v>1.602262973785</c:v>
                </c:pt>
                <c:pt idx="13441">
                  <c:v>1.6023782491680001</c:v>
                </c:pt>
                <c:pt idx="13442">
                  <c:v>1.602731823921</c:v>
                </c:pt>
                <c:pt idx="13443">
                  <c:v>1.6029424667359999</c:v>
                </c:pt>
                <c:pt idx="13444">
                  <c:v>1.603231668472</c:v>
                </c:pt>
                <c:pt idx="13445">
                  <c:v>1.6034731864930001</c:v>
                </c:pt>
                <c:pt idx="13446">
                  <c:v>1.6037104129790001</c:v>
                </c:pt>
                <c:pt idx="13447">
                  <c:v>1.6039955615999999</c:v>
                </c:pt>
                <c:pt idx="13448">
                  <c:v>1.604108333588</c:v>
                </c:pt>
                <c:pt idx="13449">
                  <c:v>1.604187846184</c:v>
                </c:pt>
                <c:pt idx="13450">
                  <c:v>1.604272484779</c:v>
                </c:pt>
                <c:pt idx="13451">
                  <c:v>1.6045796871189999</c:v>
                </c:pt>
                <c:pt idx="13452">
                  <c:v>1.6047009229660001</c:v>
                </c:pt>
                <c:pt idx="13453">
                  <c:v>1.6050504446030001</c:v>
                </c:pt>
                <c:pt idx="13454">
                  <c:v>1.6053986549379999</c:v>
                </c:pt>
                <c:pt idx="13455">
                  <c:v>1.605614304543</c:v>
                </c:pt>
                <c:pt idx="13456">
                  <c:v>1.6057717800139999</c:v>
                </c:pt>
                <c:pt idx="13457">
                  <c:v>1.605887413025</c:v>
                </c:pt>
                <c:pt idx="13458">
                  <c:v>1.606003284454</c:v>
                </c:pt>
                <c:pt idx="13459">
                  <c:v>1.6061221361160001</c:v>
                </c:pt>
                <c:pt idx="13460">
                  <c:v>1.606236338615</c:v>
                </c:pt>
                <c:pt idx="13461">
                  <c:v>1.606459259987</c:v>
                </c:pt>
                <c:pt idx="13462">
                  <c:v>1.606576323509</c:v>
                </c:pt>
                <c:pt idx="13463">
                  <c:v>1.606697320938</c:v>
                </c:pt>
                <c:pt idx="13464">
                  <c:v>1.606816530228</c:v>
                </c:pt>
                <c:pt idx="13465">
                  <c:v>1.6070734262469999</c:v>
                </c:pt>
                <c:pt idx="13466">
                  <c:v>1.607156038284</c:v>
                </c:pt>
                <c:pt idx="13467">
                  <c:v>1.6072467565540001</c:v>
                </c:pt>
                <c:pt idx="13468">
                  <c:v>1.6072950363159999</c:v>
                </c:pt>
                <c:pt idx="13469">
                  <c:v>1.6073942184450001</c:v>
                </c:pt>
                <c:pt idx="13470">
                  <c:v>1.6074451208110001</c:v>
                </c:pt>
                <c:pt idx="13471">
                  <c:v>1.6074962615970001</c:v>
                </c:pt>
                <c:pt idx="13472">
                  <c:v>1.607587456703</c:v>
                </c:pt>
                <c:pt idx="13473">
                  <c:v>1.6076750755310001</c:v>
                </c:pt>
                <c:pt idx="13474">
                  <c:v>1.6077874898910001</c:v>
                </c:pt>
                <c:pt idx="13475">
                  <c:v>1.608110666275</c:v>
                </c:pt>
                <c:pt idx="13476">
                  <c:v>1.6084170341490001</c:v>
                </c:pt>
                <c:pt idx="13477">
                  <c:v>1.6084903478620001</c:v>
                </c:pt>
                <c:pt idx="13478">
                  <c:v>1.6085369586939999</c:v>
                </c:pt>
                <c:pt idx="13479">
                  <c:v>1.60858476162</c:v>
                </c:pt>
                <c:pt idx="13480">
                  <c:v>1.608636260033</c:v>
                </c:pt>
                <c:pt idx="13481">
                  <c:v>1.608686327934</c:v>
                </c:pt>
                <c:pt idx="13482">
                  <c:v>1.60876584053</c:v>
                </c:pt>
                <c:pt idx="13483">
                  <c:v>1.6088416576389999</c:v>
                </c:pt>
                <c:pt idx="13484">
                  <c:v>1.608950614929</c:v>
                </c:pt>
                <c:pt idx="13485">
                  <c:v>1.609028697014</c:v>
                </c:pt>
                <c:pt idx="13486">
                  <c:v>1.6091303825379999</c:v>
                </c:pt>
                <c:pt idx="13487">
                  <c:v>1.6091784238819999</c:v>
                </c:pt>
                <c:pt idx="13488">
                  <c:v>1.6092916727069999</c:v>
                </c:pt>
                <c:pt idx="13489">
                  <c:v>1.6095490455629999</c:v>
                </c:pt>
                <c:pt idx="13490">
                  <c:v>1.6098800897600001</c:v>
                </c:pt>
                <c:pt idx="13491">
                  <c:v>1.610205054283</c:v>
                </c:pt>
                <c:pt idx="13492">
                  <c:v>1.610508561134</c:v>
                </c:pt>
                <c:pt idx="13493">
                  <c:v>1.610737085342</c:v>
                </c:pt>
                <c:pt idx="13494">
                  <c:v>1.610821604729</c:v>
                </c:pt>
                <c:pt idx="13495">
                  <c:v>1.6110365390779999</c:v>
                </c:pt>
                <c:pt idx="13496">
                  <c:v>1.611083030701</c:v>
                </c:pt>
                <c:pt idx="13497">
                  <c:v>1.611175179482</c:v>
                </c:pt>
                <c:pt idx="13498">
                  <c:v>1.6112700700760001</c:v>
                </c:pt>
                <c:pt idx="13499">
                  <c:v>1.6113564968109999</c:v>
                </c:pt>
                <c:pt idx="13500">
                  <c:v>1.6114372015</c:v>
                </c:pt>
                <c:pt idx="13501">
                  <c:v>1.6116476058960001</c:v>
                </c:pt>
                <c:pt idx="13502">
                  <c:v>1.6119259595869999</c:v>
                </c:pt>
                <c:pt idx="13503">
                  <c:v>1.612062335014</c:v>
                </c:pt>
                <c:pt idx="13504">
                  <c:v>1.6121395826339999</c:v>
                </c:pt>
                <c:pt idx="13505">
                  <c:v>1.612211108208</c:v>
                </c:pt>
                <c:pt idx="13506">
                  <c:v>1.612259268761</c:v>
                </c:pt>
                <c:pt idx="13507">
                  <c:v>1.6123057603840001</c:v>
                </c:pt>
                <c:pt idx="13508">
                  <c:v>1.6123749017719999</c:v>
                </c:pt>
                <c:pt idx="13509">
                  <c:v>1.612451195717</c:v>
                </c:pt>
                <c:pt idx="13510">
                  <c:v>1.6127244234089999</c:v>
                </c:pt>
                <c:pt idx="13511">
                  <c:v>1.612990260124</c:v>
                </c:pt>
                <c:pt idx="13512">
                  <c:v>1.613345146179</c:v>
                </c:pt>
                <c:pt idx="13513">
                  <c:v>1.6136758327480001</c:v>
                </c:pt>
                <c:pt idx="13514">
                  <c:v>1.6138378381730001</c:v>
                </c:pt>
                <c:pt idx="13515">
                  <c:v>1.6139219999309999</c:v>
                </c:pt>
                <c:pt idx="13516">
                  <c:v>1.6142512559890001</c:v>
                </c:pt>
                <c:pt idx="13517">
                  <c:v>1.614578723907</c:v>
                </c:pt>
                <c:pt idx="13518">
                  <c:v>1.6148948669430001</c:v>
                </c:pt>
                <c:pt idx="13519">
                  <c:v>1.6152478456499999</c:v>
                </c:pt>
                <c:pt idx="13520">
                  <c:v>1.615567326546</c:v>
                </c:pt>
                <c:pt idx="13521">
                  <c:v>1.615652918816</c:v>
                </c:pt>
                <c:pt idx="13522">
                  <c:v>1.6157442331309999</c:v>
                </c:pt>
                <c:pt idx="13523">
                  <c:v>1.615837812424</c:v>
                </c:pt>
                <c:pt idx="13524">
                  <c:v>1.6159262657169999</c:v>
                </c:pt>
                <c:pt idx="13525">
                  <c:v>1.6160151958469999</c:v>
                </c:pt>
                <c:pt idx="13526">
                  <c:v>1.616138458252</c:v>
                </c:pt>
                <c:pt idx="13527">
                  <c:v>1.616223216057</c:v>
                </c:pt>
                <c:pt idx="13528">
                  <c:v>1.6163446903230001</c:v>
                </c:pt>
                <c:pt idx="13529">
                  <c:v>1.6164572238920001</c:v>
                </c:pt>
                <c:pt idx="13530">
                  <c:v>1.6166464090349999</c:v>
                </c:pt>
                <c:pt idx="13531">
                  <c:v>1.616730332375</c:v>
                </c:pt>
                <c:pt idx="13532">
                  <c:v>1.6167886257170001</c:v>
                </c:pt>
                <c:pt idx="13533">
                  <c:v>1.6168398857120001</c:v>
                </c:pt>
                <c:pt idx="13534">
                  <c:v>1.6169115304949999</c:v>
                </c:pt>
                <c:pt idx="13535">
                  <c:v>1.6169908046720001</c:v>
                </c:pt>
                <c:pt idx="13536">
                  <c:v>1.6171066761020001</c:v>
                </c:pt>
                <c:pt idx="13537">
                  <c:v>1.6173110008239999</c:v>
                </c:pt>
                <c:pt idx="13538">
                  <c:v>1.6173852682109999</c:v>
                </c:pt>
                <c:pt idx="13539">
                  <c:v>1.6174273490910001</c:v>
                </c:pt>
                <c:pt idx="13540">
                  <c:v>1.617497205734</c:v>
                </c:pt>
                <c:pt idx="13541">
                  <c:v>1.617602348328</c:v>
                </c:pt>
                <c:pt idx="13542">
                  <c:v>1.617917656898</c:v>
                </c:pt>
                <c:pt idx="13543">
                  <c:v>1.618082761765</c:v>
                </c:pt>
                <c:pt idx="13544">
                  <c:v>1.6184202432629999</c:v>
                </c:pt>
                <c:pt idx="13545">
                  <c:v>1.618764042854</c:v>
                </c:pt>
                <c:pt idx="13546">
                  <c:v>1.6190929412840001</c:v>
                </c:pt>
                <c:pt idx="13547">
                  <c:v>1.619440793991</c:v>
                </c:pt>
                <c:pt idx="13548">
                  <c:v>1.619695305824</c:v>
                </c:pt>
                <c:pt idx="13549">
                  <c:v>1.6198055744169999</c:v>
                </c:pt>
                <c:pt idx="13550">
                  <c:v>1.619880199432</c:v>
                </c:pt>
                <c:pt idx="13551">
                  <c:v>1.6199659109119999</c:v>
                </c:pt>
                <c:pt idx="13552">
                  <c:v>1.6200505495069999</c:v>
                </c:pt>
                <c:pt idx="13553">
                  <c:v>1.6201379299159999</c:v>
                </c:pt>
                <c:pt idx="13554">
                  <c:v>1.620233416557</c:v>
                </c:pt>
                <c:pt idx="13555">
                  <c:v>1.620324611664</c:v>
                </c:pt>
                <c:pt idx="13556">
                  <c:v>1.620404958725</c:v>
                </c:pt>
                <c:pt idx="13557">
                  <c:v>1.6204907894130001</c:v>
                </c:pt>
                <c:pt idx="13558">
                  <c:v>1.6206005811690001</c:v>
                </c:pt>
                <c:pt idx="13559">
                  <c:v>1.620796322823</c:v>
                </c:pt>
                <c:pt idx="13560">
                  <c:v>1.620981216431</c:v>
                </c:pt>
                <c:pt idx="13561">
                  <c:v>1.6212974786759999</c:v>
                </c:pt>
                <c:pt idx="13562">
                  <c:v>1.621600151062</c:v>
                </c:pt>
                <c:pt idx="13563">
                  <c:v>1.621707677841</c:v>
                </c:pt>
                <c:pt idx="13564">
                  <c:v>1.6218016147609999</c:v>
                </c:pt>
                <c:pt idx="13565">
                  <c:v>1.62184715271</c:v>
                </c:pt>
                <c:pt idx="13566">
                  <c:v>1.621923804283</c:v>
                </c:pt>
                <c:pt idx="13567">
                  <c:v>1.6220053434370001</c:v>
                </c:pt>
                <c:pt idx="13568">
                  <c:v>1.6220837831499999</c:v>
                </c:pt>
                <c:pt idx="13569">
                  <c:v>1.6221938133239999</c:v>
                </c:pt>
                <c:pt idx="13570">
                  <c:v>1.622309207916</c:v>
                </c:pt>
                <c:pt idx="13571">
                  <c:v>1.6224848032000001</c:v>
                </c:pt>
                <c:pt idx="13572">
                  <c:v>1.6228398084640001</c:v>
                </c:pt>
                <c:pt idx="13573">
                  <c:v>1.6231813430790001</c:v>
                </c:pt>
                <c:pt idx="13574">
                  <c:v>1.623443722725</c:v>
                </c:pt>
                <c:pt idx="13575">
                  <c:v>1.6235611438749999</c:v>
                </c:pt>
                <c:pt idx="13576">
                  <c:v>1.623787879944</c:v>
                </c:pt>
                <c:pt idx="13577">
                  <c:v>1.6239163875580001</c:v>
                </c:pt>
                <c:pt idx="13578">
                  <c:v>1.6240371465679999</c:v>
                </c:pt>
                <c:pt idx="13579">
                  <c:v>1.6243820190430001</c:v>
                </c:pt>
                <c:pt idx="13580">
                  <c:v>1.624609947205</c:v>
                </c:pt>
                <c:pt idx="13581">
                  <c:v>1.6249443292620001</c:v>
                </c:pt>
                <c:pt idx="13582">
                  <c:v>1.625064492226</c:v>
                </c:pt>
                <c:pt idx="13583">
                  <c:v>1.6251811981199999</c:v>
                </c:pt>
                <c:pt idx="13584">
                  <c:v>1.625394821167</c:v>
                </c:pt>
                <c:pt idx="13585">
                  <c:v>1.625740408897</c:v>
                </c:pt>
                <c:pt idx="13586">
                  <c:v>1.6258932352069999</c:v>
                </c:pt>
                <c:pt idx="13587">
                  <c:v>1.626183867455</c:v>
                </c:pt>
                <c:pt idx="13588">
                  <c:v>1.6263482570650001</c:v>
                </c:pt>
                <c:pt idx="13589">
                  <c:v>1.6264348030089999</c:v>
                </c:pt>
                <c:pt idx="13590">
                  <c:v>1.6265190839770001</c:v>
                </c:pt>
                <c:pt idx="13591">
                  <c:v>1.62664437294</c:v>
                </c:pt>
                <c:pt idx="13592">
                  <c:v>1.626729130745</c:v>
                </c:pt>
                <c:pt idx="13593">
                  <c:v>1.62683224678</c:v>
                </c:pt>
                <c:pt idx="13594">
                  <c:v>1.626884460449</c:v>
                </c:pt>
                <c:pt idx="13595">
                  <c:v>1.6269388198850001</c:v>
                </c:pt>
                <c:pt idx="13596">
                  <c:v>1.626994252205</c:v>
                </c:pt>
                <c:pt idx="13597">
                  <c:v>1.627052426338</c:v>
                </c:pt>
                <c:pt idx="13598">
                  <c:v>1.6271548271180001</c:v>
                </c:pt>
                <c:pt idx="13599">
                  <c:v>1.627205967903</c:v>
                </c:pt>
                <c:pt idx="13600">
                  <c:v>1.62730038166</c:v>
                </c:pt>
                <c:pt idx="13601">
                  <c:v>1.627447605133</c:v>
                </c:pt>
                <c:pt idx="13602">
                  <c:v>1.6277647018429999</c:v>
                </c:pt>
                <c:pt idx="13603">
                  <c:v>1.6278436183930001</c:v>
                </c:pt>
                <c:pt idx="13604">
                  <c:v>1.627921938896</c:v>
                </c:pt>
                <c:pt idx="13605">
                  <c:v>1.6280442476270001</c:v>
                </c:pt>
                <c:pt idx="13606">
                  <c:v>1.628187894821</c:v>
                </c:pt>
                <c:pt idx="13607">
                  <c:v>1.628322124481</c:v>
                </c:pt>
                <c:pt idx="13608">
                  <c:v>1.6284681558609999</c:v>
                </c:pt>
                <c:pt idx="13609">
                  <c:v>1.6285386085510001</c:v>
                </c:pt>
                <c:pt idx="13610">
                  <c:v>1.628690958023</c:v>
                </c:pt>
                <c:pt idx="13611">
                  <c:v>1.629016876221</c:v>
                </c:pt>
                <c:pt idx="13612">
                  <c:v>1.629225492477</c:v>
                </c:pt>
                <c:pt idx="13613">
                  <c:v>1.6293050050739999</c:v>
                </c:pt>
                <c:pt idx="13614">
                  <c:v>1.62938117981</c:v>
                </c:pt>
                <c:pt idx="13615">
                  <c:v>1.6294884681699999</c:v>
                </c:pt>
                <c:pt idx="13616">
                  <c:v>1.629618644714</c:v>
                </c:pt>
                <c:pt idx="13617">
                  <c:v>1.6297012567519999</c:v>
                </c:pt>
                <c:pt idx="13618">
                  <c:v>1.6298153400419999</c:v>
                </c:pt>
                <c:pt idx="13619">
                  <c:v>1.6300914287570001</c:v>
                </c:pt>
                <c:pt idx="13620">
                  <c:v>1.630223631859</c:v>
                </c:pt>
                <c:pt idx="13621">
                  <c:v>1.6304166316990001</c:v>
                </c:pt>
                <c:pt idx="13622">
                  <c:v>1.630520105362</c:v>
                </c:pt>
                <c:pt idx="13623">
                  <c:v>1.630625367165</c:v>
                </c:pt>
                <c:pt idx="13624">
                  <c:v>1.630734801292</c:v>
                </c:pt>
                <c:pt idx="13625">
                  <c:v>1.631067037582</c:v>
                </c:pt>
                <c:pt idx="13626">
                  <c:v>1.6312093734740001</c:v>
                </c:pt>
                <c:pt idx="13627">
                  <c:v>1.631458520889</c:v>
                </c:pt>
                <c:pt idx="13628">
                  <c:v>1.6315430402760001</c:v>
                </c:pt>
                <c:pt idx="13629">
                  <c:v>1.631864070892</c:v>
                </c:pt>
                <c:pt idx="13630">
                  <c:v>1.632202982903</c:v>
                </c:pt>
                <c:pt idx="13631">
                  <c:v>1.63232421875</c:v>
                </c:pt>
                <c:pt idx="13632">
                  <c:v>1.63247859478</c:v>
                </c:pt>
                <c:pt idx="13633">
                  <c:v>1.6325294971469999</c:v>
                </c:pt>
                <c:pt idx="13634">
                  <c:v>1.6325851678850001</c:v>
                </c:pt>
                <c:pt idx="13635">
                  <c:v>1.632644891739</c:v>
                </c:pt>
                <c:pt idx="13636">
                  <c:v>1.6327129602429999</c:v>
                </c:pt>
                <c:pt idx="13637">
                  <c:v>1.6327809095379999</c:v>
                </c:pt>
                <c:pt idx="13638">
                  <c:v>1.6328510046010001</c:v>
                </c:pt>
                <c:pt idx="13639">
                  <c:v>1.6329205036159999</c:v>
                </c:pt>
                <c:pt idx="13640">
                  <c:v>1.6329934597019999</c:v>
                </c:pt>
                <c:pt idx="13641">
                  <c:v>1.6330693960189999</c:v>
                </c:pt>
                <c:pt idx="13642">
                  <c:v>1.633139491081</c:v>
                </c:pt>
                <c:pt idx="13643">
                  <c:v>1.6332087516780001</c:v>
                </c:pt>
                <c:pt idx="13644">
                  <c:v>1.6332733631130001</c:v>
                </c:pt>
                <c:pt idx="13645">
                  <c:v>1.633336663246</c:v>
                </c:pt>
                <c:pt idx="13646">
                  <c:v>1.6333916187290001</c:v>
                </c:pt>
                <c:pt idx="13647">
                  <c:v>1.6334439516070001</c:v>
                </c:pt>
                <c:pt idx="13648">
                  <c:v>1.633545875549</c:v>
                </c:pt>
                <c:pt idx="13649">
                  <c:v>1.6336683034899999</c:v>
                </c:pt>
                <c:pt idx="13650">
                  <c:v>1.633919000626</c:v>
                </c:pt>
                <c:pt idx="13651">
                  <c:v>1.6340528726579999</c:v>
                </c:pt>
                <c:pt idx="13652">
                  <c:v>1.63415324688</c:v>
                </c:pt>
                <c:pt idx="13653">
                  <c:v>1.634222388268</c:v>
                </c:pt>
                <c:pt idx="13654">
                  <c:v>1.634293079376</c:v>
                </c:pt>
                <c:pt idx="13655">
                  <c:v>1.6343408823009999</c:v>
                </c:pt>
                <c:pt idx="13656">
                  <c:v>1.6346179246899999</c:v>
                </c:pt>
                <c:pt idx="13657">
                  <c:v>1.6347939968109999</c:v>
                </c:pt>
                <c:pt idx="13658">
                  <c:v>1.634871959686</c:v>
                </c:pt>
                <c:pt idx="13659">
                  <c:v>1.6349194049839999</c:v>
                </c:pt>
                <c:pt idx="13660">
                  <c:v>1.634973287582</c:v>
                </c:pt>
                <c:pt idx="13661">
                  <c:v>1.635046362877</c:v>
                </c:pt>
                <c:pt idx="13662">
                  <c:v>1.6351175308229999</c:v>
                </c:pt>
                <c:pt idx="13663">
                  <c:v>1.635164260864</c:v>
                </c:pt>
                <c:pt idx="13664">
                  <c:v>1.635206103325</c:v>
                </c:pt>
                <c:pt idx="13665">
                  <c:v>1.635253787041</c:v>
                </c:pt>
                <c:pt idx="13666">
                  <c:v>1.635301709175</c:v>
                </c:pt>
                <c:pt idx="13667">
                  <c:v>1.635355114937</c:v>
                </c:pt>
                <c:pt idx="13668">
                  <c:v>1.635431647301</c:v>
                </c:pt>
                <c:pt idx="13669">
                  <c:v>1.6355761289599999</c:v>
                </c:pt>
                <c:pt idx="13670">
                  <c:v>1.635723948479</c:v>
                </c:pt>
                <c:pt idx="13671">
                  <c:v>1.6358056068419999</c:v>
                </c:pt>
                <c:pt idx="13672">
                  <c:v>1.635885953903</c:v>
                </c:pt>
                <c:pt idx="13673">
                  <c:v>1.635972261429</c:v>
                </c:pt>
                <c:pt idx="13674">
                  <c:v>1.6362901926040001</c:v>
                </c:pt>
                <c:pt idx="13675">
                  <c:v>1.636553406715</c:v>
                </c:pt>
                <c:pt idx="13676">
                  <c:v>1.6367909908289999</c:v>
                </c:pt>
                <c:pt idx="13677">
                  <c:v>1.636916875839</c:v>
                </c:pt>
                <c:pt idx="13678">
                  <c:v>1.637009143829</c:v>
                </c:pt>
                <c:pt idx="13679">
                  <c:v>1.637101531029</c:v>
                </c:pt>
                <c:pt idx="13680">
                  <c:v>1.637197732925</c:v>
                </c:pt>
                <c:pt idx="13681">
                  <c:v>1.6372520923610001</c:v>
                </c:pt>
                <c:pt idx="13682">
                  <c:v>1.6373018026349999</c:v>
                </c:pt>
                <c:pt idx="13683">
                  <c:v>1.6373541355129999</c:v>
                </c:pt>
                <c:pt idx="13684">
                  <c:v>1.637406587601</c:v>
                </c:pt>
                <c:pt idx="13685">
                  <c:v>1.6374551057819999</c:v>
                </c:pt>
                <c:pt idx="13686">
                  <c:v>1.6375535726549999</c:v>
                </c:pt>
                <c:pt idx="13687">
                  <c:v>1.6376528739930001</c:v>
                </c:pt>
                <c:pt idx="13688">
                  <c:v>1.6377838850019999</c:v>
                </c:pt>
                <c:pt idx="13689">
                  <c:v>1.637911319733</c:v>
                </c:pt>
                <c:pt idx="13690">
                  <c:v>1.6381057500839999</c:v>
                </c:pt>
                <c:pt idx="13691">
                  <c:v>1.6384166479110001</c:v>
                </c:pt>
                <c:pt idx="13692">
                  <c:v>1.6385897397989999</c:v>
                </c:pt>
                <c:pt idx="13693">
                  <c:v>1.6387228965759999</c:v>
                </c:pt>
                <c:pt idx="13694">
                  <c:v>1.6388735771180001</c:v>
                </c:pt>
                <c:pt idx="13695">
                  <c:v>1.6389834880830001</c:v>
                </c:pt>
                <c:pt idx="13696">
                  <c:v>1.6390585899350001</c:v>
                </c:pt>
                <c:pt idx="13697">
                  <c:v>1.6391335725780001</c:v>
                </c:pt>
                <c:pt idx="13698">
                  <c:v>1.6392087936399999</c:v>
                </c:pt>
                <c:pt idx="13699">
                  <c:v>1.6392550468439999</c:v>
                </c:pt>
                <c:pt idx="13700">
                  <c:v>1.639327645302</c:v>
                </c:pt>
                <c:pt idx="13701">
                  <c:v>1.6394015550609999</c:v>
                </c:pt>
                <c:pt idx="13702">
                  <c:v>1.6395173072810001</c:v>
                </c:pt>
                <c:pt idx="13703">
                  <c:v>1.639633774757</c:v>
                </c:pt>
                <c:pt idx="13704">
                  <c:v>1.639751434326</c:v>
                </c:pt>
                <c:pt idx="13705">
                  <c:v>1.6400045156480001</c:v>
                </c:pt>
                <c:pt idx="13706">
                  <c:v>1.6403577327729999</c:v>
                </c:pt>
                <c:pt idx="13707">
                  <c:v>1.6404415369030001</c:v>
                </c:pt>
                <c:pt idx="13708">
                  <c:v>1.6405372619630001</c:v>
                </c:pt>
                <c:pt idx="13709">
                  <c:v>1.6406300067899999</c:v>
                </c:pt>
                <c:pt idx="13710">
                  <c:v>1.640794277191</c:v>
                </c:pt>
                <c:pt idx="13711">
                  <c:v>1.640993237495</c:v>
                </c:pt>
                <c:pt idx="13712">
                  <c:v>1.641115665436</c:v>
                </c:pt>
                <c:pt idx="13713">
                  <c:v>1.6411957740780001</c:v>
                </c:pt>
                <c:pt idx="13714">
                  <c:v>1.6415557861329999</c:v>
                </c:pt>
                <c:pt idx="13715">
                  <c:v>1.641714811325</c:v>
                </c:pt>
                <c:pt idx="13716">
                  <c:v>1.6418757438660001</c:v>
                </c:pt>
                <c:pt idx="13717">
                  <c:v>1.641990423203</c:v>
                </c:pt>
                <c:pt idx="13718">
                  <c:v>1.6421486139299999</c:v>
                </c:pt>
                <c:pt idx="13719">
                  <c:v>1.642446398735</c:v>
                </c:pt>
                <c:pt idx="13720">
                  <c:v>1.6425542831419999</c:v>
                </c:pt>
                <c:pt idx="13721">
                  <c:v>1.642632007599</c:v>
                </c:pt>
                <c:pt idx="13722">
                  <c:v>1.642747998238</c:v>
                </c:pt>
                <c:pt idx="13723">
                  <c:v>1.6428616046910001</c:v>
                </c:pt>
                <c:pt idx="13724">
                  <c:v>1.6429488658910001</c:v>
                </c:pt>
                <c:pt idx="13725">
                  <c:v>1.6430034637449999</c:v>
                </c:pt>
                <c:pt idx="13726">
                  <c:v>1.643082141876</c:v>
                </c:pt>
                <c:pt idx="13727">
                  <c:v>1.643199801445</c:v>
                </c:pt>
                <c:pt idx="13728">
                  <c:v>1.6435036659240001</c:v>
                </c:pt>
                <c:pt idx="13729">
                  <c:v>1.643833637238</c:v>
                </c:pt>
                <c:pt idx="13730">
                  <c:v>1.644183397293</c:v>
                </c:pt>
                <c:pt idx="13731">
                  <c:v>1.644273161888</c:v>
                </c:pt>
                <c:pt idx="13732">
                  <c:v>1.644363641739</c:v>
                </c:pt>
                <c:pt idx="13733">
                  <c:v>1.644447803497</c:v>
                </c:pt>
                <c:pt idx="13734">
                  <c:v>1.644572257996</c:v>
                </c:pt>
                <c:pt idx="13735">
                  <c:v>1.644735574722</c:v>
                </c:pt>
                <c:pt idx="13736">
                  <c:v>1.6448175907139999</c:v>
                </c:pt>
                <c:pt idx="13737">
                  <c:v>1.6449106931690001</c:v>
                </c:pt>
                <c:pt idx="13738">
                  <c:v>1.6450066566470001</c:v>
                </c:pt>
                <c:pt idx="13739">
                  <c:v>1.645102262497</c:v>
                </c:pt>
                <c:pt idx="13740">
                  <c:v>1.645188570023</c:v>
                </c:pt>
                <c:pt idx="13741">
                  <c:v>1.6452763080599999</c:v>
                </c:pt>
                <c:pt idx="13742">
                  <c:v>1.6453810930249999</c:v>
                </c:pt>
                <c:pt idx="13743">
                  <c:v>1.645708203316</c:v>
                </c:pt>
                <c:pt idx="13744">
                  <c:v>1.64583158493</c:v>
                </c:pt>
                <c:pt idx="13745">
                  <c:v>1.645913243294</c:v>
                </c:pt>
                <c:pt idx="13746">
                  <c:v>1.646058797836</c:v>
                </c:pt>
                <c:pt idx="13747">
                  <c:v>1.646298527718</c:v>
                </c:pt>
                <c:pt idx="13748">
                  <c:v>1.6464771032329999</c:v>
                </c:pt>
                <c:pt idx="13749">
                  <c:v>1.6467709541319999</c:v>
                </c:pt>
                <c:pt idx="13750">
                  <c:v>1.6469105482099999</c:v>
                </c:pt>
                <c:pt idx="13751">
                  <c:v>1.6469842195510001</c:v>
                </c:pt>
                <c:pt idx="13752">
                  <c:v>1.6470495462420001</c:v>
                </c:pt>
                <c:pt idx="13753">
                  <c:v>1.64712023735</c:v>
                </c:pt>
                <c:pt idx="13754">
                  <c:v>1.647167086601</c:v>
                </c:pt>
                <c:pt idx="13755">
                  <c:v>1.6472406387330001</c:v>
                </c:pt>
                <c:pt idx="13756">
                  <c:v>1.647374391556</c:v>
                </c:pt>
                <c:pt idx="13757">
                  <c:v>1.6474822759629999</c:v>
                </c:pt>
                <c:pt idx="13758">
                  <c:v>1.647589802742</c:v>
                </c:pt>
                <c:pt idx="13759">
                  <c:v>1.6477326154709999</c:v>
                </c:pt>
                <c:pt idx="13760">
                  <c:v>1.647961735725</c:v>
                </c:pt>
                <c:pt idx="13761">
                  <c:v>1.648283839226</c:v>
                </c:pt>
                <c:pt idx="13762">
                  <c:v>1.6484274864199999</c:v>
                </c:pt>
                <c:pt idx="13763">
                  <c:v>1.6486645936969999</c:v>
                </c:pt>
                <c:pt idx="13764">
                  <c:v>1.64895093441</c:v>
                </c:pt>
                <c:pt idx="13765">
                  <c:v>1.649076581001</c:v>
                </c:pt>
                <c:pt idx="13766">
                  <c:v>1.649195075035</c:v>
                </c:pt>
                <c:pt idx="13767">
                  <c:v>1.649252653122</c:v>
                </c:pt>
                <c:pt idx="13768">
                  <c:v>1.649329543114</c:v>
                </c:pt>
                <c:pt idx="13769">
                  <c:v>1.649436593056</c:v>
                </c:pt>
                <c:pt idx="13770">
                  <c:v>1.649812579155</c:v>
                </c:pt>
                <c:pt idx="13771">
                  <c:v>1.649902462959</c:v>
                </c:pt>
                <c:pt idx="13772">
                  <c:v>1.6499515771869999</c:v>
                </c:pt>
                <c:pt idx="13773">
                  <c:v>1.6500526666640001</c:v>
                </c:pt>
                <c:pt idx="13774">
                  <c:v>1.6501538753510001</c:v>
                </c:pt>
                <c:pt idx="13775">
                  <c:v>1.6502575874330001</c:v>
                </c:pt>
                <c:pt idx="13776">
                  <c:v>1.650347828865</c:v>
                </c:pt>
                <c:pt idx="13777">
                  <c:v>1.6504976749419999</c:v>
                </c:pt>
                <c:pt idx="13778">
                  <c:v>1.6507155895229999</c:v>
                </c:pt>
                <c:pt idx="13779">
                  <c:v>1.65083527565</c:v>
                </c:pt>
                <c:pt idx="13780">
                  <c:v>1.6509193181990001</c:v>
                </c:pt>
                <c:pt idx="13781">
                  <c:v>1.6509969234470001</c:v>
                </c:pt>
                <c:pt idx="13782">
                  <c:v>1.651153326035</c:v>
                </c:pt>
                <c:pt idx="13783">
                  <c:v>1.651312351227</c:v>
                </c:pt>
                <c:pt idx="13784">
                  <c:v>1.6516358852390001</c:v>
                </c:pt>
                <c:pt idx="13785">
                  <c:v>1.6517772674560001</c:v>
                </c:pt>
                <c:pt idx="13786">
                  <c:v>1.651865124702</c:v>
                </c:pt>
                <c:pt idx="13787">
                  <c:v>1.6519430875779999</c:v>
                </c:pt>
                <c:pt idx="13788">
                  <c:v>1.6520477533339999</c:v>
                </c:pt>
                <c:pt idx="13789">
                  <c:v>1.652111768723</c:v>
                </c:pt>
                <c:pt idx="13790">
                  <c:v>1.6521559953689999</c:v>
                </c:pt>
                <c:pt idx="13791">
                  <c:v>1.6522060632710001</c:v>
                </c:pt>
                <c:pt idx="13792">
                  <c:v>1.6522743701930001</c:v>
                </c:pt>
                <c:pt idx="13793">
                  <c:v>1.6523485183719999</c:v>
                </c:pt>
                <c:pt idx="13794">
                  <c:v>1.6526504755019999</c:v>
                </c:pt>
                <c:pt idx="13795">
                  <c:v>1.652831077576</c:v>
                </c:pt>
                <c:pt idx="13796">
                  <c:v>1.652911305428</c:v>
                </c:pt>
                <c:pt idx="13797">
                  <c:v>1.65299487114</c:v>
                </c:pt>
                <c:pt idx="13798">
                  <c:v>1.653143286705</c:v>
                </c:pt>
                <c:pt idx="13799">
                  <c:v>1.653250575066</c:v>
                </c:pt>
                <c:pt idx="13800">
                  <c:v>1.6533309221270001</c:v>
                </c:pt>
                <c:pt idx="13801">
                  <c:v>1.65341091156</c:v>
                </c:pt>
                <c:pt idx="13802">
                  <c:v>1.653491258621</c:v>
                </c:pt>
                <c:pt idx="13803">
                  <c:v>1.6535832881929999</c:v>
                </c:pt>
                <c:pt idx="13804">
                  <c:v>1.6537045240399999</c:v>
                </c:pt>
                <c:pt idx="13805">
                  <c:v>1.65383040905</c:v>
                </c:pt>
                <c:pt idx="13806">
                  <c:v>1.6540750265119999</c:v>
                </c:pt>
                <c:pt idx="13807">
                  <c:v>1.654258608818</c:v>
                </c:pt>
                <c:pt idx="13808">
                  <c:v>1.654395341873</c:v>
                </c:pt>
                <c:pt idx="13809">
                  <c:v>1.654480218887</c:v>
                </c:pt>
                <c:pt idx="13810">
                  <c:v>1.654595971107</c:v>
                </c:pt>
                <c:pt idx="13811">
                  <c:v>1.654784202576</c:v>
                </c:pt>
                <c:pt idx="13812">
                  <c:v>1.6550203561779999</c:v>
                </c:pt>
                <c:pt idx="13813">
                  <c:v>1.655113816261</c:v>
                </c:pt>
                <c:pt idx="13814">
                  <c:v>1.655202627182</c:v>
                </c:pt>
                <c:pt idx="13815">
                  <c:v>1.655252575874</c:v>
                </c:pt>
                <c:pt idx="13816">
                  <c:v>1.655300617218</c:v>
                </c:pt>
                <c:pt idx="13817">
                  <c:v>1.655348300934</c:v>
                </c:pt>
                <c:pt idx="13818">
                  <c:v>1.655399680138</c:v>
                </c:pt>
                <c:pt idx="13819">
                  <c:v>1.655451416969</c:v>
                </c:pt>
                <c:pt idx="13820">
                  <c:v>1.6555024385449999</c:v>
                </c:pt>
                <c:pt idx="13821">
                  <c:v>1.6556044816969999</c:v>
                </c:pt>
                <c:pt idx="13822">
                  <c:v>1.6556539535520001</c:v>
                </c:pt>
                <c:pt idx="13823">
                  <c:v>1.6557496786120001</c:v>
                </c:pt>
                <c:pt idx="13824">
                  <c:v>1.6558735370640001</c:v>
                </c:pt>
                <c:pt idx="13825">
                  <c:v>1.656196951866</c:v>
                </c:pt>
                <c:pt idx="13826">
                  <c:v>1.656522870064</c:v>
                </c:pt>
                <c:pt idx="13827">
                  <c:v>1.6567640304569999</c:v>
                </c:pt>
                <c:pt idx="13828">
                  <c:v>1.6568782329559999</c:v>
                </c:pt>
                <c:pt idx="13829">
                  <c:v>1.6569843292240001</c:v>
                </c:pt>
                <c:pt idx="13830">
                  <c:v>1.657288193703</c:v>
                </c:pt>
                <c:pt idx="13831">
                  <c:v>1.6574624776839999</c:v>
                </c:pt>
                <c:pt idx="13832">
                  <c:v>1.6575460433960001</c:v>
                </c:pt>
                <c:pt idx="13833">
                  <c:v>1.657653093338</c:v>
                </c:pt>
                <c:pt idx="13834">
                  <c:v>1.6578816175460001</c:v>
                </c:pt>
                <c:pt idx="13835">
                  <c:v>1.6579854488370001</c:v>
                </c:pt>
                <c:pt idx="13836">
                  <c:v>1.6580660343169999</c:v>
                </c:pt>
                <c:pt idx="13837">
                  <c:v>1.6582121849060001</c:v>
                </c:pt>
                <c:pt idx="13838">
                  <c:v>1.658365368843</c:v>
                </c:pt>
                <c:pt idx="13839">
                  <c:v>1.658701896667</c:v>
                </c:pt>
                <c:pt idx="13840">
                  <c:v>1.658811688423</c:v>
                </c:pt>
                <c:pt idx="13841">
                  <c:v>1.6590223312379999</c:v>
                </c:pt>
                <c:pt idx="13842">
                  <c:v>1.6593588590620001</c:v>
                </c:pt>
                <c:pt idx="13843">
                  <c:v>1.6595158576969999</c:v>
                </c:pt>
                <c:pt idx="13844">
                  <c:v>1.6596404314040001</c:v>
                </c:pt>
                <c:pt idx="13845">
                  <c:v>1.659798741341</c:v>
                </c:pt>
                <c:pt idx="13846">
                  <c:v>1.660138010979</c:v>
                </c:pt>
                <c:pt idx="13847">
                  <c:v>1.6602884531019999</c:v>
                </c:pt>
                <c:pt idx="13848">
                  <c:v>1.6604033708570001</c:v>
                </c:pt>
                <c:pt idx="13849">
                  <c:v>1.6604785919189999</c:v>
                </c:pt>
                <c:pt idx="13850">
                  <c:v>1.660583615303</c:v>
                </c:pt>
                <c:pt idx="13851">
                  <c:v>1.6608942747119999</c:v>
                </c:pt>
                <c:pt idx="13852">
                  <c:v>1.661069154739</c:v>
                </c:pt>
                <c:pt idx="13853">
                  <c:v>1.6612244844440001</c:v>
                </c:pt>
                <c:pt idx="13854">
                  <c:v>1.6614418029789999</c:v>
                </c:pt>
                <c:pt idx="13855">
                  <c:v>1.6614916324619999</c:v>
                </c:pt>
                <c:pt idx="13856">
                  <c:v>1.661571979523</c:v>
                </c:pt>
                <c:pt idx="13857">
                  <c:v>1.661651730537</c:v>
                </c:pt>
                <c:pt idx="13858">
                  <c:v>1.6617068052290001</c:v>
                </c:pt>
                <c:pt idx="13859">
                  <c:v>1.6617854833600001</c:v>
                </c:pt>
                <c:pt idx="13860">
                  <c:v>1.6618623733519999</c:v>
                </c:pt>
                <c:pt idx="13861">
                  <c:v>1.661941885948</c:v>
                </c:pt>
                <c:pt idx="13862">
                  <c:v>1.6620670557020001</c:v>
                </c:pt>
                <c:pt idx="13863">
                  <c:v>1.662186980247</c:v>
                </c:pt>
                <c:pt idx="13864">
                  <c:v>1.662304520607</c:v>
                </c:pt>
                <c:pt idx="13865">
                  <c:v>1.6626479625699999</c:v>
                </c:pt>
                <c:pt idx="13866">
                  <c:v>1.662769317627</c:v>
                </c:pt>
                <c:pt idx="13867">
                  <c:v>1.662861824036</c:v>
                </c:pt>
                <c:pt idx="13868">
                  <c:v>1.662953257561</c:v>
                </c:pt>
                <c:pt idx="13869">
                  <c:v>1.6630457639689999</c:v>
                </c:pt>
                <c:pt idx="13870">
                  <c:v>1.663096427917</c:v>
                </c:pt>
                <c:pt idx="13871">
                  <c:v>1.663184523582</c:v>
                </c:pt>
                <c:pt idx="13872">
                  <c:v>1.663271784782</c:v>
                </c:pt>
                <c:pt idx="13873">
                  <c:v>1.6633926630019999</c:v>
                </c:pt>
                <c:pt idx="13874">
                  <c:v>1.6635466814040001</c:v>
                </c:pt>
                <c:pt idx="13875">
                  <c:v>1.6637150049210001</c:v>
                </c:pt>
                <c:pt idx="13876">
                  <c:v>1.66383934021</c:v>
                </c:pt>
                <c:pt idx="13877">
                  <c:v>1.663919448853</c:v>
                </c:pt>
                <c:pt idx="13878">
                  <c:v>1.664000868797</c:v>
                </c:pt>
                <c:pt idx="13879">
                  <c:v>1.6641179323199999</c:v>
                </c:pt>
                <c:pt idx="13880">
                  <c:v>1.664275407791</c:v>
                </c:pt>
                <c:pt idx="13881">
                  <c:v>1.6644668579099999</c:v>
                </c:pt>
                <c:pt idx="13882">
                  <c:v>1.664540529251</c:v>
                </c:pt>
                <c:pt idx="13883">
                  <c:v>1.6646795272829999</c:v>
                </c:pt>
                <c:pt idx="13884">
                  <c:v>1.6649692058559999</c:v>
                </c:pt>
                <c:pt idx="13885">
                  <c:v>1.665049433708</c:v>
                </c:pt>
                <c:pt idx="13886">
                  <c:v>1.665095090866</c:v>
                </c:pt>
                <c:pt idx="13887">
                  <c:v>1.665141940117</c:v>
                </c:pt>
                <c:pt idx="13888">
                  <c:v>1.665187478065</c:v>
                </c:pt>
                <c:pt idx="13889">
                  <c:v>1.66523706913</c:v>
                </c:pt>
                <c:pt idx="13890">
                  <c:v>1.6653125286099999</c:v>
                </c:pt>
                <c:pt idx="13891">
                  <c:v>1.665465593338</c:v>
                </c:pt>
                <c:pt idx="13892">
                  <c:v>1.6656051874160001</c:v>
                </c:pt>
                <c:pt idx="13893">
                  <c:v>1.6656893491739999</c:v>
                </c:pt>
                <c:pt idx="13894">
                  <c:v>1.6659896373750001</c:v>
                </c:pt>
                <c:pt idx="13895">
                  <c:v>1.6661025285719999</c:v>
                </c:pt>
                <c:pt idx="13896">
                  <c:v>1.666432142258</c:v>
                </c:pt>
                <c:pt idx="13897">
                  <c:v>1.6667423248290001</c:v>
                </c:pt>
                <c:pt idx="13898">
                  <c:v>1.667060136795</c:v>
                </c:pt>
                <c:pt idx="13899">
                  <c:v>1.667213559151</c:v>
                </c:pt>
                <c:pt idx="13900">
                  <c:v>1.667393326759</c:v>
                </c:pt>
                <c:pt idx="13901">
                  <c:v>1.6677339077</c:v>
                </c:pt>
                <c:pt idx="13902">
                  <c:v>1.6680825948719999</c:v>
                </c:pt>
                <c:pt idx="13903">
                  <c:v>1.6684200763699999</c:v>
                </c:pt>
                <c:pt idx="13904">
                  <c:v>1.6687504053119999</c:v>
                </c:pt>
                <c:pt idx="13905">
                  <c:v>1.6690878868100001</c:v>
                </c:pt>
                <c:pt idx="13906">
                  <c:v>1.6692613363269999</c:v>
                </c:pt>
                <c:pt idx="13907">
                  <c:v>1.6695944070819999</c:v>
                </c:pt>
                <c:pt idx="13908">
                  <c:v>1.6697758436200001</c:v>
                </c:pt>
                <c:pt idx="13909">
                  <c:v>1.6701048612589999</c:v>
                </c:pt>
                <c:pt idx="13910">
                  <c:v>1.6704359054569999</c:v>
                </c:pt>
                <c:pt idx="13911">
                  <c:v>1.670743346214</c:v>
                </c:pt>
                <c:pt idx="13912">
                  <c:v>1.671065926552</c:v>
                </c:pt>
                <c:pt idx="13913">
                  <c:v>1.671377301216</c:v>
                </c:pt>
                <c:pt idx="13914">
                  <c:v>1.671495914459</c:v>
                </c:pt>
                <c:pt idx="13915">
                  <c:v>1.6715825796129999</c:v>
                </c:pt>
                <c:pt idx="13916">
                  <c:v>1.671665072441</c:v>
                </c:pt>
                <c:pt idx="13917">
                  <c:v>1.67174077034</c:v>
                </c:pt>
                <c:pt idx="13918">
                  <c:v>1.671854138374</c:v>
                </c:pt>
                <c:pt idx="13919">
                  <c:v>1.6720010042190001</c:v>
                </c:pt>
                <c:pt idx="13920">
                  <c:v>1.6723357439040001</c:v>
                </c:pt>
                <c:pt idx="13921">
                  <c:v>1.6726570129389999</c:v>
                </c:pt>
                <c:pt idx="13922">
                  <c:v>1.6729712486270001</c:v>
                </c:pt>
                <c:pt idx="13923">
                  <c:v>1.6730805635449999</c:v>
                </c:pt>
                <c:pt idx="13924">
                  <c:v>1.673252701759</c:v>
                </c:pt>
                <c:pt idx="13925">
                  <c:v>1.6735949516299999</c:v>
                </c:pt>
                <c:pt idx="13926">
                  <c:v>1.673710227013</c:v>
                </c:pt>
                <c:pt idx="13927">
                  <c:v>1.6737943887710001</c:v>
                </c:pt>
                <c:pt idx="13928">
                  <c:v>1.673870801926</c:v>
                </c:pt>
                <c:pt idx="13929">
                  <c:v>1.6739156246189999</c:v>
                </c:pt>
                <c:pt idx="13930">
                  <c:v>1.673980951309</c:v>
                </c:pt>
                <c:pt idx="13931">
                  <c:v>1.6740244627</c:v>
                </c:pt>
                <c:pt idx="13932">
                  <c:v>1.6741265058520001</c:v>
                </c:pt>
                <c:pt idx="13933">
                  <c:v>1.6744164228439999</c:v>
                </c:pt>
                <c:pt idx="13934">
                  <c:v>1.674598813057</c:v>
                </c:pt>
                <c:pt idx="13935">
                  <c:v>1.6748167276379999</c:v>
                </c:pt>
                <c:pt idx="13936">
                  <c:v>1.6749392747880001</c:v>
                </c:pt>
                <c:pt idx="13937">
                  <c:v>1.67501938343</c:v>
                </c:pt>
                <c:pt idx="13938">
                  <c:v>1.675130605698</c:v>
                </c:pt>
                <c:pt idx="13939">
                  <c:v>1.6752077341080001</c:v>
                </c:pt>
                <c:pt idx="13940">
                  <c:v>1.6752918958659999</c:v>
                </c:pt>
                <c:pt idx="13941">
                  <c:v>1.6753424406049999</c:v>
                </c:pt>
                <c:pt idx="13942">
                  <c:v>1.6753938198089999</c:v>
                </c:pt>
                <c:pt idx="13943">
                  <c:v>1.6754757165909999</c:v>
                </c:pt>
                <c:pt idx="13944">
                  <c:v>1.6756001710890001</c:v>
                </c:pt>
                <c:pt idx="13945">
                  <c:v>1.675781369209</c:v>
                </c:pt>
                <c:pt idx="13946">
                  <c:v>1.675933003426</c:v>
                </c:pt>
                <c:pt idx="13947">
                  <c:v>1.676156163216</c:v>
                </c:pt>
                <c:pt idx="13948">
                  <c:v>1.676312446594</c:v>
                </c:pt>
                <c:pt idx="13949">
                  <c:v>1.676477789879</c:v>
                </c:pt>
                <c:pt idx="13950">
                  <c:v>1.6766031980510001</c:v>
                </c:pt>
                <c:pt idx="13951">
                  <c:v>1.6767303943630001</c:v>
                </c:pt>
                <c:pt idx="13952">
                  <c:v>1.6768175363540001</c:v>
                </c:pt>
                <c:pt idx="13953">
                  <c:v>1.6769028902050001</c:v>
                </c:pt>
                <c:pt idx="13954">
                  <c:v>1.6769945621489999</c:v>
                </c:pt>
                <c:pt idx="13955">
                  <c:v>1.6770889759059999</c:v>
                </c:pt>
                <c:pt idx="13956">
                  <c:v>1.677140593529</c:v>
                </c:pt>
                <c:pt idx="13957">
                  <c:v>1.6771932840349999</c:v>
                </c:pt>
                <c:pt idx="13958">
                  <c:v>1.6772447824479999</c:v>
                </c:pt>
                <c:pt idx="13959">
                  <c:v>1.6772986650470001</c:v>
                </c:pt>
                <c:pt idx="13960">
                  <c:v>1.6773554086689999</c:v>
                </c:pt>
                <c:pt idx="13961">
                  <c:v>1.6774132251739999</c:v>
                </c:pt>
                <c:pt idx="13962">
                  <c:v>1.6774669885639999</c:v>
                </c:pt>
                <c:pt idx="13963">
                  <c:v>1.6775149106980001</c:v>
                </c:pt>
                <c:pt idx="13964">
                  <c:v>1.6776086092</c:v>
                </c:pt>
                <c:pt idx="13965">
                  <c:v>1.677722930908</c:v>
                </c:pt>
                <c:pt idx="13966">
                  <c:v>1.6780235767360001</c:v>
                </c:pt>
                <c:pt idx="13967">
                  <c:v>1.678103327751</c:v>
                </c:pt>
                <c:pt idx="13968">
                  <c:v>1.6782151460650001</c:v>
                </c:pt>
                <c:pt idx="13969">
                  <c:v>1.6784478425980001</c:v>
                </c:pt>
                <c:pt idx="13970">
                  <c:v>1.6785966157909999</c:v>
                </c:pt>
                <c:pt idx="13971">
                  <c:v>1.6786872148509999</c:v>
                </c:pt>
                <c:pt idx="13972">
                  <c:v>1.678765058517</c:v>
                </c:pt>
                <c:pt idx="13973">
                  <c:v>1.678838968277</c:v>
                </c:pt>
                <c:pt idx="13974">
                  <c:v>1.678913116455</c:v>
                </c:pt>
                <c:pt idx="13975">
                  <c:v>1.6790180206300001</c:v>
                </c:pt>
                <c:pt idx="13976">
                  <c:v>1.679121732712</c:v>
                </c:pt>
                <c:pt idx="13977">
                  <c:v>1.679231524467</c:v>
                </c:pt>
                <c:pt idx="13978">
                  <c:v>1.6795370578769999</c:v>
                </c:pt>
                <c:pt idx="13979">
                  <c:v>1.679676055908</c:v>
                </c:pt>
                <c:pt idx="13980">
                  <c:v>1.6797559261320001</c:v>
                </c:pt>
                <c:pt idx="13981">
                  <c:v>1.6798397302629999</c:v>
                </c:pt>
                <c:pt idx="13982">
                  <c:v>1.67995595932</c:v>
                </c:pt>
                <c:pt idx="13983">
                  <c:v>1.680100679398</c:v>
                </c:pt>
                <c:pt idx="13984">
                  <c:v>1.6804474592209999</c:v>
                </c:pt>
                <c:pt idx="13985">
                  <c:v>1.680637836456</c:v>
                </c:pt>
                <c:pt idx="13986">
                  <c:v>1.6807566881180001</c:v>
                </c:pt>
                <c:pt idx="13987">
                  <c:v>1.6808413267140001</c:v>
                </c:pt>
                <c:pt idx="13988">
                  <c:v>1.680923104286</c:v>
                </c:pt>
                <c:pt idx="13989">
                  <c:v>1.6810077428820001</c:v>
                </c:pt>
                <c:pt idx="13990">
                  <c:v>1.6810966730120001</c:v>
                </c:pt>
                <c:pt idx="13991">
                  <c:v>1.681190490723</c:v>
                </c:pt>
                <c:pt idx="13992">
                  <c:v>1.681277275085</c:v>
                </c:pt>
                <c:pt idx="13993">
                  <c:v>1.6813594102859999</c:v>
                </c:pt>
                <c:pt idx="13994">
                  <c:v>1.681523561478</c:v>
                </c:pt>
                <c:pt idx="13995">
                  <c:v>1.68171453476</c:v>
                </c:pt>
                <c:pt idx="13996">
                  <c:v>1.6819305419920001</c:v>
                </c:pt>
                <c:pt idx="13997">
                  <c:v>1.6820436716080001</c:v>
                </c:pt>
                <c:pt idx="13998">
                  <c:v>1.682121872902</c:v>
                </c:pt>
                <c:pt idx="13999">
                  <c:v>1.6822087764739999</c:v>
                </c:pt>
                <c:pt idx="14000">
                  <c:v>1.682296514511</c:v>
                </c:pt>
                <c:pt idx="14001">
                  <c:v>1.6823850870129999</c:v>
                </c:pt>
                <c:pt idx="14002">
                  <c:v>1.6825007200240001</c:v>
                </c:pt>
                <c:pt idx="14003">
                  <c:v>1.682681679726</c:v>
                </c:pt>
                <c:pt idx="14004">
                  <c:v>1.6827970743180001</c:v>
                </c:pt>
                <c:pt idx="14005">
                  <c:v>1.682947635651</c:v>
                </c:pt>
                <c:pt idx="14006">
                  <c:v>1.683277249336</c:v>
                </c:pt>
                <c:pt idx="14007">
                  <c:v>1.6833552122119999</c:v>
                </c:pt>
                <c:pt idx="14008">
                  <c:v>1.6834013462070001</c:v>
                </c:pt>
                <c:pt idx="14009">
                  <c:v>1.6834502220150001</c:v>
                </c:pt>
                <c:pt idx="14010">
                  <c:v>1.6834988594060001</c:v>
                </c:pt>
                <c:pt idx="14011">
                  <c:v>1.683577418327</c:v>
                </c:pt>
                <c:pt idx="14012">
                  <c:v>1.683883309364</c:v>
                </c:pt>
                <c:pt idx="14013">
                  <c:v>1.684181332588</c:v>
                </c:pt>
                <c:pt idx="14014">
                  <c:v>1.6843892335890001</c:v>
                </c:pt>
                <c:pt idx="14015">
                  <c:v>1.6844662427899999</c:v>
                </c:pt>
                <c:pt idx="14016">
                  <c:v>1.684540867805</c:v>
                </c:pt>
                <c:pt idx="14017">
                  <c:v>1.684651613235</c:v>
                </c:pt>
                <c:pt idx="14018">
                  <c:v>1.684874534607</c:v>
                </c:pt>
                <c:pt idx="14019">
                  <c:v>1.684958100319</c:v>
                </c:pt>
                <c:pt idx="14020">
                  <c:v>1.6852447986600001</c:v>
                </c:pt>
                <c:pt idx="14021">
                  <c:v>1.6855630874630001</c:v>
                </c:pt>
                <c:pt idx="14022">
                  <c:v>1.6856734752660001</c:v>
                </c:pt>
                <c:pt idx="14023">
                  <c:v>1.686001062393</c:v>
                </c:pt>
                <c:pt idx="14024">
                  <c:v>1.6860815286640001</c:v>
                </c:pt>
                <c:pt idx="14025">
                  <c:v>1.6861314773560001</c:v>
                </c:pt>
                <c:pt idx="14026">
                  <c:v>1.686207532883</c:v>
                </c:pt>
                <c:pt idx="14027">
                  <c:v>1.686311483383</c:v>
                </c:pt>
                <c:pt idx="14028">
                  <c:v>1.686391592026</c:v>
                </c:pt>
                <c:pt idx="14029">
                  <c:v>1.686470389366</c:v>
                </c:pt>
                <c:pt idx="14030">
                  <c:v>1.6865566968920001</c:v>
                </c:pt>
                <c:pt idx="14031">
                  <c:v>1.686883687973</c:v>
                </c:pt>
                <c:pt idx="14032">
                  <c:v>1.687002062798</c:v>
                </c:pt>
                <c:pt idx="14033">
                  <c:v>1.687125682831</c:v>
                </c:pt>
                <c:pt idx="14034">
                  <c:v>1.6873450279240001</c:v>
                </c:pt>
                <c:pt idx="14035">
                  <c:v>1.687463998795</c:v>
                </c:pt>
                <c:pt idx="14036">
                  <c:v>1.6875772476199999</c:v>
                </c:pt>
                <c:pt idx="14037">
                  <c:v>1.6876964569090001</c:v>
                </c:pt>
                <c:pt idx="14038">
                  <c:v>1.687817335129</c:v>
                </c:pt>
                <c:pt idx="14039">
                  <c:v>1.6879053115839999</c:v>
                </c:pt>
                <c:pt idx="14040">
                  <c:v>1.687996864319</c:v>
                </c:pt>
                <c:pt idx="14041">
                  <c:v>1.68808400631</c:v>
                </c:pt>
                <c:pt idx="14042">
                  <c:v>1.688175678253</c:v>
                </c:pt>
                <c:pt idx="14043">
                  <c:v>1.68826186657</c:v>
                </c:pt>
                <c:pt idx="14044">
                  <c:v>1.6884092092509999</c:v>
                </c:pt>
                <c:pt idx="14045">
                  <c:v>1.688746809959</c:v>
                </c:pt>
                <c:pt idx="14046">
                  <c:v>1.6888582706449999</c:v>
                </c:pt>
                <c:pt idx="14047">
                  <c:v>1.6889723539349999</c:v>
                </c:pt>
                <c:pt idx="14048">
                  <c:v>1.6893016099930001</c:v>
                </c:pt>
                <c:pt idx="14049">
                  <c:v>1.6896411180499999</c:v>
                </c:pt>
                <c:pt idx="14050">
                  <c:v>1.6898483037950001</c:v>
                </c:pt>
                <c:pt idx="14051">
                  <c:v>1.690186262131</c:v>
                </c:pt>
                <c:pt idx="14052">
                  <c:v>1.690488815308</c:v>
                </c:pt>
                <c:pt idx="14053">
                  <c:v>1.69082903862</c:v>
                </c:pt>
                <c:pt idx="14054">
                  <c:v>1.6909152269359999</c:v>
                </c:pt>
                <c:pt idx="14055">
                  <c:v>1.6909697055820001</c:v>
                </c:pt>
                <c:pt idx="14056">
                  <c:v>1.6910355091089999</c:v>
                </c:pt>
                <c:pt idx="14057">
                  <c:v>1.6910804510120001</c:v>
                </c:pt>
                <c:pt idx="14058">
                  <c:v>1.691157698631</c:v>
                </c:pt>
                <c:pt idx="14059">
                  <c:v>1.6912741661070001</c:v>
                </c:pt>
                <c:pt idx="14060">
                  <c:v>1.6914534568790001</c:v>
                </c:pt>
                <c:pt idx="14061">
                  <c:v>1.691712021828</c:v>
                </c:pt>
                <c:pt idx="14062">
                  <c:v>1.691917896271</c:v>
                </c:pt>
                <c:pt idx="14063">
                  <c:v>1.6921277046200001</c:v>
                </c:pt>
                <c:pt idx="14064">
                  <c:v>1.692240715027</c:v>
                </c:pt>
                <c:pt idx="14065">
                  <c:v>1.6922925710679999</c:v>
                </c:pt>
                <c:pt idx="14066">
                  <c:v>1.692344427109</c:v>
                </c:pt>
                <c:pt idx="14067">
                  <c:v>1.6923972368239999</c:v>
                </c:pt>
                <c:pt idx="14068">
                  <c:v>1.692476391792</c:v>
                </c:pt>
                <c:pt idx="14069">
                  <c:v>1.6927325725560001</c:v>
                </c:pt>
                <c:pt idx="14070">
                  <c:v>1.6928906440730001</c:v>
                </c:pt>
                <c:pt idx="14071">
                  <c:v>1.6930867433550001</c:v>
                </c:pt>
                <c:pt idx="14072">
                  <c:v>1.6931389570240001</c:v>
                </c:pt>
                <c:pt idx="14073">
                  <c:v>1.6931872367859999</c:v>
                </c:pt>
                <c:pt idx="14074">
                  <c:v>1.693243265152</c:v>
                </c:pt>
                <c:pt idx="14075">
                  <c:v>1.693298459053</c:v>
                </c:pt>
                <c:pt idx="14076">
                  <c:v>1.693355917931</c:v>
                </c:pt>
                <c:pt idx="14077">
                  <c:v>1.693414092064</c:v>
                </c:pt>
                <c:pt idx="14078">
                  <c:v>1.6934696435929999</c:v>
                </c:pt>
                <c:pt idx="14079">
                  <c:v>1.6935281753539999</c:v>
                </c:pt>
                <c:pt idx="14080">
                  <c:v>1.6935821771620001</c:v>
                </c:pt>
                <c:pt idx="14081">
                  <c:v>1.693679332733</c:v>
                </c:pt>
                <c:pt idx="14082">
                  <c:v>1.6937745809560001</c:v>
                </c:pt>
                <c:pt idx="14083">
                  <c:v>1.69382250309</c:v>
                </c:pt>
                <c:pt idx="14084">
                  <c:v>1.6939195394519999</c:v>
                </c:pt>
                <c:pt idx="14085">
                  <c:v>1.693968653679</c:v>
                </c:pt>
                <c:pt idx="14086">
                  <c:v>1.6940203905110001</c:v>
                </c:pt>
                <c:pt idx="14087">
                  <c:v>1.6940748691559999</c:v>
                </c:pt>
                <c:pt idx="14088">
                  <c:v>1.694126963615</c:v>
                </c:pt>
                <c:pt idx="14089">
                  <c:v>1.6941821575160001</c:v>
                </c:pt>
                <c:pt idx="14090">
                  <c:v>1.694240689278</c:v>
                </c:pt>
                <c:pt idx="14091">
                  <c:v>1.6942954063419999</c:v>
                </c:pt>
                <c:pt idx="14092">
                  <c:v>1.6943544149400001</c:v>
                </c:pt>
                <c:pt idx="14093">
                  <c:v>1.6944137811660001</c:v>
                </c:pt>
                <c:pt idx="14094">
                  <c:v>1.6944706439970001</c:v>
                </c:pt>
                <c:pt idx="14095">
                  <c:v>1.6945272684099999</c:v>
                </c:pt>
                <c:pt idx="14096">
                  <c:v>1.694579958916</c:v>
                </c:pt>
                <c:pt idx="14097">
                  <c:v>1.6946319341660001</c:v>
                </c:pt>
                <c:pt idx="14098">
                  <c:v>1.6947333812709999</c:v>
                </c:pt>
                <c:pt idx="14099">
                  <c:v>1.694822430611</c:v>
                </c:pt>
                <c:pt idx="14100">
                  <c:v>1.6949032545089999</c:v>
                </c:pt>
                <c:pt idx="14101">
                  <c:v>1.6950873136519999</c:v>
                </c:pt>
                <c:pt idx="14102">
                  <c:v>1.6953930854799999</c:v>
                </c:pt>
                <c:pt idx="14103">
                  <c:v>1.6956844329830001</c:v>
                </c:pt>
                <c:pt idx="14104">
                  <c:v>1.6957691907879999</c:v>
                </c:pt>
                <c:pt idx="14105">
                  <c:v>1.6958693265910001</c:v>
                </c:pt>
                <c:pt idx="14106">
                  <c:v>1.695948243141</c:v>
                </c:pt>
                <c:pt idx="14107">
                  <c:v>1.696084141731</c:v>
                </c:pt>
                <c:pt idx="14108">
                  <c:v>1.696156620979</c:v>
                </c:pt>
                <c:pt idx="14109">
                  <c:v>1.69622528553</c:v>
                </c:pt>
                <c:pt idx="14110">
                  <c:v>1.6962972879410001</c:v>
                </c:pt>
                <c:pt idx="14111">
                  <c:v>1.6963766813279999</c:v>
                </c:pt>
                <c:pt idx="14112">
                  <c:v>1.696429491043</c:v>
                </c:pt>
                <c:pt idx="14113">
                  <c:v>1.696501255035</c:v>
                </c:pt>
                <c:pt idx="14114">
                  <c:v>1.696572184563</c:v>
                </c:pt>
                <c:pt idx="14115">
                  <c:v>1.6966757774350001</c:v>
                </c:pt>
                <c:pt idx="14116">
                  <c:v>1.6967855691910001</c:v>
                </c:pt>
                <c:pt idx="14117">
                  <c:v>1.6968643665309999</c:v>
                </c:pt>
                <c:pt idx="14118">
                  <c:v>1.6969417333600001</c:v>
                </c:pt>
                <c:pt idx="14119">
                  <c:v>1.6970163583760001</c:v>
                </c:pt>
                <c:pt idx="14120">
                  <c:v>1.6970969438550001</c:v>
                </c:pt>
                <c:pt idx="14121">
                  <c:v>1.6974183321</c:v>
                </c:pt>
                <c:pt idx="14122">
                  <c:v>1.6977349519730001</c:v>
                </c:pt>
                <c:pt idx="14123">
                  <c:v>1.69781768322</c:v>
                </c:pt>
                <c:pt idx="14124">
                  <c:v>1.6979058980940001</c:v>
                </c:pt>
                <c:pt idx="14125">
                  <c:v>1.6979897022249999</c:v>
                </c:pt>
                <c:pt idx="14126">
                  <c:v>1.6980804204940001</c:v>
                </c:pt>
                <c:pt idx="14127">
                  <c:v>1.69817507267</c:v>
                </c:pt>
                <c:pt idx="14128">
                  <c:v>1.6982667446140001</c:v>
                </c:pt>
                <c:pt idx="14129">
                  <c:v>1.6983618736270001</c:v>
                </c:pt>
                <c:pt idx="14130">
                  <c:v>1.698455810547</c:v>
                </c:pt>
                <c:pt idx="14131">
                  <c:v>1.6984997987749999</c:v>
                </c:pt>
                <c:pt idx="14132">
                  <c:v>1.6985450983049999</c:v>
                </c:pt>
                <c:pt idx="14133">
                  <c:v>1.698633670807</c:v>
                </c:pt>
                <c:pt idx="14134">
                  <c:v>1.698722720146</c:v>
                </c:pt>
                <c:pt idx="14135">
                  <c:v>1.6989120244980001</c:v>
                </c:pt>
                <c:pt idx="14136">
                  <c:v>1.6991808414459999</c:v>
                </c:pt>
                <c:pt idx="14137">
                  <c:v>1.699412941933</c:v>
                </c:pt>
                <c:pt idx="14138">
                  <c:v>1.6996213197709999</c:v>
                </c:pt>
                <c:pt idx="14139">
                  <c:v>1.69969856739</c:v>
                </c:pt>
                <c:pt idx="14140">
                  <c:v>1.6997414827349999</c:v>
                </c:pt>
                <c:pt idx="14141">
                  <c:v>1.699813365936</c:v>
                </c:pt>
                <c:pt idx="14142">
                  <c:v>1.6998819112779999</c:v>
                </c:pt>
                <c:pt idx="14143">
                  <c:v>1.699958324432</c:v>
                </c:pt>
                <c:pt idx="14144">
                  <c:v>1.700106263161</c:v>
                </c:pt>
                <c:pt idx="14145">
                  <c:v>1.700225114822</c:v>
                </c:pt>
                <c:pt idx="14146">
                  <c:v>1.7003962993620001</c:v>
                </c:pt>
                <c:pt idx="14147">
                  <c:v>1.7007095813749999</c:v>
                </c:pt>
                <c:pt idx="14148">
                  <c:v>1.7010389566420001</c:v>
                </c:pt>
                <c:pt idx="14149">
                  <c:v>1.7012805938719999</c:v>
                </c:pt>
                <c:pt idx="14150">
                  <c:v>1.7013318538669999</c:v>
                </c:pt>
                <c:pt idx="14151">
                  <c:v>1.7013823986050001</c:v>
                </c:pt>
                <c:pt idx="14152">
                  <c:v>1.7014347314830001</c:v>
                </c:pt>
                <c:pt idx="14153">
                  <c:v>1.7015130519870001</c:v>
                </c:pt>
                <c:pt idx="14154">
                  <c:v>1.701627850533</c:v>
                </c:pt>
                <c:pt idx="14155">
                  <c:v>1.7017792463300001</c:v>
                </c:pt>
                <c:pt idx="14156">
                  <c:v>1.702021956444</c:v>
                </c:pt>
                <c:pt idx="14157">
                  <c:v>1.7021323442459999</c:v>
                </c:pt>
                <c:pt idx="14158">
                  <c:v>1.7023495435710001</c:v>
                </c:pt>
                <c:pt idx="14159">
                  <c:v>1.7025315761569999</c:v>
                </c:pt>
                <c:pt idx="14160">
                  <c:v>1.7026458978650001</c:v>
                </c:pt>
                <c:pt idx="14161">
                  <c:v>1.7029787302020001</c:v>
                </c:pt>
                <c:pt idx="14162">
                  <c:v>1.7031733989719999</c:v>
                </c:pt>
                <c:pt idx="14163">
                  <c:v>1.7033187150960001</c:v>
                </c:pt>
                <c:pt idx="14164">
                  <c:v>1.703499317169</c:v>
                </c:pt>
                <c:pt idx="14165">
                  <c:v>1.703679680824</c:v>
                </c:pt>
                <c:pt idx="14166">
                  <c:v>1.7038054466250001</c:v>
                </c:pt>
                <c:pt idx="14167">
                  <c:v>1.7038906812670001</c:v>
                </c:pt>
                <c:pt idx="14168">
                  <c:v>1.703981995583</c:v>
                </c:pt>
                <c:pt idx="14169">
                  <c:v>1.7040705680849999</c:v>
                </c:pt>
                <c:pt idx="14170">
                  <c:v>1.704154849052</c:v>
                </c:pt>
                <c:pt idx="14171">
                  <c:v>1.704496383667</c:v>
                </c:pt>
                <c:pt idx="14172">
                  <c:v>1.704688191414</c:v>
                </c:pt>
                <c:pt idx="14173">
                  <c:v>1.7048971652980001</c:v>
                </c:pt>
                <c:pt idx="14174">
                  <c:v>1.7050820589069999</c:v>
                </c:pt>
                <c:pt idx="14175">
                  <c:v>1.7051604986190001</c:v>
                </c:pt>
                <c:pt idx="14176">
                  <c:v>1.7052048444750001</c:v>
                </c:pt>
                <c:pt idx="14177">
                  <c:v>1.7053023576740001</c:v>
                </c:pt>
                <c:pt idx="14178">
                  <c:v>1.7055997848510001</c:v>
                </c:pt>
                <c:pt idx="14179">
                  <c:v>1.7057516574860001</c:v>
                </c:pt>
                <c:pt idx="14180">
                  <c:v>1.7058728933330001</c:v>
                </c:pt>
                <c:pt idx="14181">
                  <c:v>1.7059295177460001</c:v>
                </c:pt>
                <c:pt idx="14182">
                  <c:v>1.7060401439670001</c:v>
                </c:pt>
                <c:pt idx="14183">
                  <c:v>1.706093788147</c:v>
                </c:pt>
                <c:pt idx="14184">
                  <c:v>1.7061728239059999</c:v>
                </c:pt>
                <c:pt idx="14185">
                  <c:v>1.706259727478</c:v>
                </c:pt>
                <c:pt idx="14186">
                  <c:v>1.7065815925600001</c:v>
                </c:pt>
                <c:pt idx="14187">
                  <c:v>1.7067961692810001</c:v>
                </c:pt>
                <c:pt idx="14188">
                  <c:v>1.7069576978679999</c:v>
                </c:pt>
                <c:pt idx="14189">
                  <c:v>1.707069635391</c:v>
                </c:pt>
                <c:pt idx="14190">
                  <c:v>1.7072654962539999</c:v>
                </c:pt>
                <c:pt idx="14191">
                  <c:v>1.7073786258700001</c:v>
                </c:pt>
                <c:pt idx="14192">
                  <c:v>1.7075017690659999</c:v>
                </c:pt>
                <c:pt idx="14193">
                  <c:v>1.707628726959</c:v>
                </c:pt>
                <c:pt idx="14194">
                  <c:v>1.707713007927</c:v>
                </c:pt>
                <c:pt idx="14195">
                  <c:v>1.7078084945680001</c:v>
                </c:pt>
                <c:pt idx="14196">
                  <c:v>1.7079008817670001</c:v>
                </c:pt>
                <c:pt idx="14197">
                  <c:v>1.707982778549</c:v>
                </c:pt>
                <c:pt idx="14198">
                  <c:v>1.708096861839</c:v>
                </c:pt>
                <c:pt idx="14199">
                  <c:v>1.7083866596220001</c:v>
                </c:pt>
                <c:pt idx="14200">
                  <c:v>1.708705067635</c:v>
                </c:pt>
                <c:pt idx="14201">
                  <c:v>1.708824753761</c:v>
                </c:pt>
                <c:pt idx="14202">
                  <c:v>1.708914875984</c:v>
                </c:pt>
                <c:pt idx="14203">
                  <c:v>1.7090091705320001</c:v>
                </c:pt>
                <c:pt idx="14204">
                  <c:v>1.709109187126</c:v>
                </c:pt>
                <c:pt idx="14205">
                  <c:v>1.7092097997669999</c:v>
                </c:pt>
                <c:pt idx="14206">
                  <c:v>1.7093056440350001</c:v>
                </c:pt>
                <c:pt idx="14207">
                  <c:v>1.709395885468</c:v>
                </c:pt>
                <c:pt idx="14208">
                  <c:v>1.7095853090290001</c:v>
                </c:pt>
                <c:pt idx="14209">
                  <c:v>1.7097610235209999</c:v>
                </c:pt>
                <c:pt idx="14210">
                  <c:v>1.710003852844</c:v>
                </c:pt>
                <c:pt idx="14211">
                  <c:v>1.710081934929</c:v>
                </c:pt>
                <c:pt idx="14212">
                  <c:v>1.710191726685</c:v>
                </c:pt>
                <c:pt idx="14213">
                  <c:v>1.710290670395</c:v>
                </c:pt>
                <c:pt idx="14214">
                  <c:v>1.710336923599</c:v>
                </c:pt>
                <c:pt idx="14215">
                  <c:v>1.7103792428969999</c:v>
                </c:pt>
                <c:pt idx="14216">
                  <c:v>1.7104235887529999</c:v>
                </c:pt>
                <c:pt idx="14217">
                  <c:v>1.7104690074919999</c:v>
                </c:pt>
                <c:pt idx="14218">
                  <c:v>1.7105151414869999</c:v>
                </c:pt>
                <c:pt idx="14219">
                  <c:v>1.7105648517609999</c:v>
                </c:pt>
                <c:pt idx="14220">
                  <c:v>1.7106153964999999</c:v>
                </c:pt>
                <c:pt idx="14221">
                  <c:v>1.7106895446779999</c:v>
                </c:pt>
                <c:pt idx="14222">
                  <c:v>1.7109817266459999</c:v>
                </c:pt>
                <c:pt idx="14223">
                  <c:v>1.711079716682</c:v>
                </c:pt>
                <c:pt idx="14224">
                  <c:v>1.711127638817</c:v>
                </c:pt>
                <c:pt idx="14225">
                  <c:v>1.7111750841140001</c:v>
                </c:pt>
                <c:pt idx="14226">
                  <c:v>1.711223483086</c:v>
                </c:pt>
                <c:pt idx="14227">
                  <c:v>1.7112735509870001</c:v>
                </c:pt>
                <c:pt idx="14228">
                  <c:v>1.7113645076749999</c:v>
                </c:pt>
                <c:pt idx="14229">
                  <c:v>1.7114489078520001</c:v>
                </c:pt>
                <c:pt idx="14230">
                  <c:v>1.7116042375560001</c:v>
                </c:pt>
                <c:pt idx="14231">
                  <c:v>1.7119501829149999</c:v>
                </c:pt>
                <c:pt idx="14232">
                  <c:v>1.7122640609740001</c:v>
                </c:pt>
                <c:pt idx="14233">
                  <c:v>1.712404608727</c:v>
                </c:pt>
                <c:pt idx="14234">
                  <c:v>1.712708353996</c:v>
                </c:pt>
                <c:pt idx="14235">
                  <c:v>1.7127778530119999</c:v>
                </c:pt>
                <c:pt idx="14236">
                  <c:v>1.712853908539</c:v>
                </c:pt>
                <c:pt idx="14237">
                  <c:v>1.712902784348</c:v>
                </c:pt>
                <c:pt idx="14238">
                  <c:v>1.7129521369930001</c:v>
                </c:pt>
                <c:pt idx="14239">
                  <c:v>1.7130280733109999</c:v>
                </c:pt>
                <c:pt idx="14240">
                  <c:v>1.7130992412570001</c:v>
                </c:pt>
                <c:pt idx="14241">
                  <c:v>1.713235974312</c:v>
                </c:pt>
                <c:pt idx="14242">
                  <c:v>1.713411211967</c:v>
                </c:pt>
                <c:pt idx="14243">
                  <c:v>1.7134829759600001</c:v>
                </c:pt>
                <c:pt idx="14244">
                  <c:v>1.713561296463</c:v>
                </c:pt>
                <c:pt idx="14245">
                  <c:v>1.7136131525039999</c:v>
                </c:pt>
                <c:pt idx="14246">
                  <c:v>1.7136930227280001</c:v>
                </c:pt>
                <c:pt idx="14247">
                  <c:v>1.713806152344</c:v>
                </c:pt>
                <c:pt idx="14248">
                  <c:v>1.713979721069</c:v>
                </c:pt>
                <c:pt idx="14249">
                  <c:v>1.7141001224520001</c:v>
                </c:pt>
                <c:pt idx="14250">
                  <c:v>1.7141848802570001</c:v>
                </c:pt>
                <c:pt idx="14251">
                  <c:v>1.7144886255259999</c:v>
                </c:pt>
                <c:pt idx="14252">
                  <c:v>1.714611887932</c:v>
                </c:pt>
                <c:pt idx="14253">
                  <c:v>1.7146995067599999</c:v>
                </c:pt>
                <c:pt idx="14254">
                  <c:v>1.714745163918</c:v>
                </c:pt>
                <c:pt idx="14255">
                  <c:v>1.714842796326</c:v>
                </c:pt>
                <c:pt idx="14256">
                  <c:v>1.714898467064</c:v>
                </c:pt>
                <c:pt idx="14257">
                  <c:v>1.7149485349660001</c:v>
                </c:pt>
                <c:pt idx="14258">
                  <c:v>1.7150030136109999</c:v>
                </c:pt>
                <c:pt idx="14259">
                  <c:v>1.715057373047</c:v>
                </c:pt>
                <c:pt idx="14260">
                  <c:v>1.715106010437</c:v>
                </c:pt>
                <c:pt idx="14261">
                  <c:v>1.7151556015010001</c:v>
                </c:pt>
                <c:pt idx="14262">
                  <c:v>1.715252518654</c:v>
                </c:pt>
                <c:pt idx="14263">
                  <c:v>1.715346813202</c:v>
                </c:pt>
                <c:pt idx="14264">
                  <c:v>1.7154316902160001</c:v>
                </c:pt>
                <c:pt idx="14265">
                  <c:v>1.7155733108519999</c:v>
                </c:pt>
                <c:pt idx="14266">
                  <c:v>1.715900540352</c:v>
                </c:pt>
                <c:pt idx="14267">
                  <c:v>1.716200351715</c:v>
                </c:pt>
                <c:pt idx="14268">
                  <c:v>1.7164554595949999</c:v>
                </c:pt>
                <c:pt idx="14269">
                  <c:v>1.716760277748</c:v>
                </c:pt>
                <c:pt idx="14270">
                  <c:v>1.7168407440190001</c:v>
                </c:pt>
                <c:pt idx="14271">
                  <c:v>1.716953873634</c:v>
                </c:pt>
                <c:pt idx="14272">
                  <c:v>1.717259883881</c:v>
                </c:pt>
                <c:pt idx="14273">
                  <c:v>1.71735060215</c:v>
                </c:pt>
                <c:pt idx="14274">
                  <c:v>1.717401385307</c:v>
                </c:pt>
                <c:pt idx="14275">
                  <c:v>1.7174739837649999</c:v>
                </c:pt>
                <c:pt idx="14276">
                  <c:v>1.717520594597</c:v>
                </c:pt>
                <c:pt idx="14277">
                  <c:v>1.7175952196119999</c:v>
                </c:pt>
                <c:pt idx="14278">
                  <c:v>1.7176500558850001</c:v>
                </c:pt>
                <c:pt idx="14279">
                  <c:v>1.7177034616469999</c:v>
                </c:pt>
                <c:pt idx="14280">
                  <c:v>1.7177513837809999</c:v>
                </c:pt>
                <c:pt idx="14281">
                  <c:v>1.717801570892</c:v>
                </c:pt>
                <c:pt idx="14282">
                  <c:v>1.7178471088409999</c:v>
                </c:pt>
                <c:pt idx="14283">
                  <c:v>1.717889428139</c:v>
                </c:pt>
                <c:pt idx="14284">
                  <c:v>1.7179611921310001</c:v>
                </c:pt>
                <c:pt idx="14285">
                  <c:v>1.7180806398390001</c:v>
                </c:pt>
                <c:pt idx="14286">
                  <c:v>1.71840274334</c:v>
                </c:pt>
                <c:pt idx="14287">
                  <c:v>1.718792796135</c:v>
                </c:pt>
                <c:pt idx="14288">
                  <c:v>1.7189197540279999</c:v>
                </c:pt>
                <c:pt idx="14289">
                  <c:v>1.7190790176390001</c:v>
                </c:pt>
                <c:pt idx="14290">
                  <c:v>1.7192361354829999</c:v>
                </c:pt>
                <c:pt idx="14291">
                  <c:v>1.719327330589</c:v>
                </c:pt>
                <c:pt idx="14292">
                  <c:v>1.7194173336030001</c:v>
                </c:pt>
                <c:pt idx="14293">
                  <c:v>1.719514369965</c:v>
                </c:pt>
                <c:pt idx="14294">
                  <c:v>1.71956372261</c:v>
                </c:pt>
                <c:pt idx="14295">
                  <c:v>1.71961414814</c:v>
                </c:pt>
                <c:pt idx="14296">
                  <c:v>1.7196661233899999</c:v>
                </c:pt>
                <c:pt idx="14297">
                  <c:v>1.71971642971</c:v>
                </c:pt>
                <c:pt idx="14298">
                  <c:v>1.719763040543</c:v>
                </c:pt>
                <c:pt idx="14299">
                  <c:v>1.7198141813279999</c:v>
                </c:pt>
                <c:pt idx="14300">
                  <c:v>1.719909667969</c:v>
                </c:pt>
                <c:pt idx="14301">
                  <c:v>1.719998717308</c:v>
                </c:pt>
                <c:pt idx="14302">
                  <c:v>1.720090866089</c:v>
                </c:pt>
                <c:pt idx="14303">
                  <c:v>1.720179080963</c:v>
                </c:pt>
                <c:pt idx="14304">
                  <c:v>1.720267772675</c:v>
                </c:pt>
                <c:pt idx="14305">
                  <c:v>1.7203557491299999</c:v>
                </c:pt>
                <c:pt idx="14306">
                  <c:v>1.720443487167</c:v>
                </c:pt>
                <c:pt idx="14307">
                  <c:v>1.7205231189729999</c:v>
                </c:pt>
                <c:pt idx="14308">
                  <c:v>1.7206040620800001</c:v>
                </c:pt>
                <c:pt idx="14309">
                  <c:v>1.720718741417</c:v>
                </c:pt>
                <c:pt idx="14310">
                  <c:v>1.721009969711</c:v>
                </c:pt>
                <c:pt idx="14311">
                  <c:v>1.72108745575</c:v>
                </c:pt>
                <c:pt idx="14312">
                  <c:v>1.7213793992999999</c:v>
                </c:pt>
                <c:pt idx="14313">
                  <c:v>1.7216775417329999</c:v>
                </c:pt>
                <c:pt idx="14314">
                  <c:v>1.7218577861790001</c:v>
                </c:pt>
                <c:pt idx="14315">
                  <c:v>1.721965670586</c:v>
                </c:pt>
                <c:pt idx="14316">
                  <c:v>1.7221614122390001</c:v>
                </c:pt>
                <c:pt idx="14317">
                  <c:v>1.722205281258</c:v>
                </c:pt>
                <c:pt idx="14318">
                  <c:v>1.7222549915309999</c:v>
                </c:pt>
                <c:pt idx="14319">
                  <c:v>1.7223595380779999</c:v>
                </c:pt>
                <c:pt idx="14320">
                  <c:v>1.722470760345</c:v>
                </c:pt>
                <c:pt idx="14321">
                  <c:v>1.722602248192</c:v>
                </c:pt>
                <c:pt idx="14322">
                  <c:v>1.72268140316</c:v>
                </c:pt>
                <c:pt idx="14323">
                  <c:v>1.722756505013</c:v>
                </c:pt>
                <c:pt idx="14324">
                  <c:v>1.7228361368180001</c:v>
                </c:pt>
                <c:pt idx="14325">
                  <c:v>1.723146080971</c:v>
                </c:pt>
                <c:pt idx="14326">
                  <c:v>1.723324894905</c:v>
                </c:pt>
                <c:pt idx="14327">
                  <c:v>1.7234512567519999</c:v>
                </c:pt>
                <c:pt idx="14328">
                  <c:v>1.723537564278</c:v>
                </c:pt>
                <c:pt idx="14329">
                  <c:v>1.7236288785930001</c:v>
                </c:pt>
                <c:pt idx="14330">
                  <c:v>1.7237215042109999</c:v>
                </c:pt>
                <c:pt idx="14331">
                  <c:v>1.7237681150440001</c:v>
                </c:pt>
                <c:pt idx="14332">
                  <c:v>1.723860383034</c:v>
                </c:pt>
                <c:pt idx="14333">
                  <c:v>1.723952531815</c:v>
                </c:pt>
                <c:pt idx="14334">
                  <c:v>1.724048733711</c:v>
                </c:pt>
                <c:pt idx="14335">
                  <c:v>1.7241432666780001</c:v>
                </c:pt>
                <c:pt idx="14336">
                  <c:v>1.7242642641070001</c:v>
                </c:pt>
                <c:pt idx="14337">
                  <c:v>1.724346995354</c:v>
                </c:pt>
                <c:pt idx="14338">
                  <c:v>1.7244296073909999</c:v>
                </c:pt>
                <c:pt idx="14339">
                  <c:v>1.7245087623599999</c:v>
                </c:pt>
                <c:pt idx="14340">
                  <c:v>1.7246309518809999</c:v>
                </c:pt>
                <c:pt idx="14341">
                  <c:v>1.724749684334</c:v>
                </c:pt>
                <c:pt idx="14342">
                  <c:v>1.7250677347179999</c:v>
                </c:pt>
                <c:pt idx="14343">
                  <c:v>1.7252875566479999</c:v>
                </c:pt>
                <c:pt idx="14344">
                  <c:v>1.7253614664079999</c:v>
                </c:pt>
                <c:pt idx="14345">
                  <c:v>1.7254074811939999</c:v>
                </c:pt>
                <c:pt idx="14346">
                  <c:v>1.725450754166</c:v>
                </c:pt>
                <c:pt idx="14347">
                  <c:v>1.7254903316500001</c:v>
                </c:pt>
                <c:pt idx="14348">
                  <c:v>1.7255306243899999</c:v>
                </c:pt>
                <c:pt idx="14349">
                  <c:v>1.7255682945249999</c:v>
                </c:pt>
                <c:pt idx="14350">
                  <c:v>1.7256107330320001</c:v>
                </c:pt>
                <c:pt idx="14351">
                  <c:v>1.725682854652</c:v>
                </c:pt>
                <c:pt idx="14352">
                  <c:v>1.7257624864579999</c:v>
                </c:pt>
                <c:pt idx="14353">
                  <c:v>1.7260857820510001</c:v>
                </c:pt>
                <c:pt idx="14354">
                  <c:v>1.726227879524</c:v>
                </c:pt>
                <c:pt idx="14355">
                  <c:v>1.7265845537190001</c:v>
                </c:pt>
                <c:pt idx="14356">
                  <c:v>1.726933121681</c:v>
                </c:pt>
                <c:pt idx="14357">
                  <c:v>1.7271878719330001</c:v>
                </c:pt>
                <c:pt idx="14358">
                  <c:v>1.7275105714800001</c:v>
                </c:pt>
                <c:pt idx="14359">
                  <c:v>1.7278585433960001</c:v>
                </c:pt>
                <c:pt idx="14360">
                  <c:v>1.7280093431470001</c:v>
                </c:pt>
                <c:pt idx="14361">
                  <c:v>1.7283680439</c:v>
                </c:pt>
                <c:pt idx="14362">
                  <c:v>1.728656172752</c:v>
                </c:pt>
                <c:pt idx="14363">
                  <c:v>1.728706598282</c:v>
                </c:pt>
                <c:pt idx="14364">
                  <c:v>1.7287602424620001</c:v>
                </c:pt>
                <c:pt idx="14365">
                  <c:v>1.7288142442700001</c:v>
                </c:pt>
                <c:pt idx="14366">
                  <c:v>1.7288944721220001</c:v>
                </c:pt>
                <c:pt idx="14367">
                  <c:v>1.7289745807650001</c:v>
                </c:pt>
                <c:pt idx="14368">
                  <c:v>1.729049324989</c:v>
                </c:pt>
                <c:pt idx="14369">
                  <c:v>1.7290925979609999</c:v>
                </c:pt>
                <c:pt idx="14370">
                  <c:v>1.7291728258129999</c:v>
                </c:pt>
                <c:pt idx="14371">
                  <c:v>1.729490399361</c:v>
                </c:pt>
                <c:pt idx="14372">
                  <c:v>1.729670166969</c:v>
                </c:pt>
                <c:pt idx="14373">
                  <c:v>1.7298239469529999</c:v>
                </c:pt>
                <c:pt idx="14374">
                  <c:v>1.729913234711</c:v>
                </c:pt>
                <c:pt idx="14375">
                  <c:v>1.7300287485120001</c:v>
                </c:pt>
                <c:pt idx="14376">
                  <c:v>1.7301446199420001</c:v>
                </c:pt>
                <c:pt idx="14377">
                  <c:v>1.730298876762</c:v>
                </c:pt>
                <c:pt idx="14378">
                  <c:v>1.730383276939</c:v>
                </c:pt>
                <c:pt idx="14379">
                  <c:v>1.7304707765580001</c:v>
                </c:pt>
                <c:pt idx="14380">
                  <c:v>1.7305674552920001</c:v>
                </c:pt>
                <c:pt idx="14381">
                  <c:v>1.7306147813799999</c:v>
                </c:pt>
                <c:pt idx="14382">
                  <c:v>1.7306652069090001</c:v>
                </c:pt>
                <c:pt idx="14383">
                  <c:v>1.7307147979740001</c:v>
                </c:pt>
                <c:pt idx="14384">
                  <c:v>1.730768680573</c:v>
                </c:pt>
                <c:pt idx="14385">
                  <c:v>1.7308233976359999</c:v>
                </c:pt>
                <c:pt idx="14386">
                  <c:v>1.730878591537</c:v>
                </c:pt>
                <c:pt idx="14387">
                  <c:v>1.7309354543690001</c:v>
                </c:pt>
                <c:pt idx="14388">
                  <c:v>1.7309886217120001</c:v>
                </c:pt>
                <c:pt idx="14389">
                  <c:v>1.731043577194</c:v>
                </c:pt>
                <c:pt idx="14390">
                  <c:v>1.731099009514</c:v>
                </c:pt>
                <c:pt idx="14391">
                  <c:v>1.7311526536940001</c:v>
                </c:pt>
                <c:pt idx="14392">
                  <c:v>1.7312048673630001</c:v>
                </c:pt>
                <c:pt idx="14393">
                  <c:v>1.731253504753</c:v>
                </c:pt>
                <c:pt idx="14394">
                  <c:v>1.7313379049299999</c:v>
                </c:pt>
                <c:pt idx="14395">
                  <c:v>1.7314869165419999</c:v>
                </c:pt>
                <c:pt idx="14396">
                  <c:v>1.7318147420879999</c:v>
                </c:pt>
                <c:pt idx="14397">
                  <c:v>1.7321274280550001</c:v>
                </c:pt>
                <c:pt idx="14398">
                  <c:v>1.732298851013</c:v>
                </c:pt>
                <c:pt idx="14399">
                  <c:v>1.7326098680499999</c:v>
                </c:pt>
                <c:pt idx="14400">
                  <c:v>1.7327735424040001</c:v>
                </c:pt>
                <c:pt idx="14401">
                  <c:v>1.7328823804860001</c:v>
                </c:pt>
                <c:pt idx="14402">
                  <c:v>1.73298895359</c:v>
                </c:pt>
                <c:pt idx="14403">
                  <c:v>1.7330622673030001</c:v>
                </c:pt>
                <c:pt idx="14404">
                  <c:v>1.733114361763</c:v>
                </c:pt>
                <c:pt idx="14405">
                  <c:v>1.73316192627</c:v>
                </c:pt>
                <c:pt idx="14406">
                  <c:v>1.7332373857500001</c:v>
                </c:pt>
                <c:pt idx="14407">
                  <c:v>1.7333109378810001</c:v>
                </c:pt>
                <c:pt idx="14408">
                  <c:v>1.733410835266</c:v>
                </c:pt>
                <c:pt idx="14409">
                  <c:v>1.7335647344589999</c:v>
                </c:pt>
                <c:pt idx="14410">
                  <c:v>1.733818888664</c:v>
                </c:pt>
                <c:pt idx="14411">
                  <c:v>1.733938097954</c:v>
                </c:pt>
                <c:pt idx="14412">
                  <c:v>1.734084606171</c:v>
                </c:pt>
                <c:pt idx="14413">
                  <c:v>1.7343978881840001</c:v>
                </c:pt>
                <c:pt idx="14414">
                  <c:v>1.7346022129059999</c:v>
                </c:pt>
                <c:pt idx="14415">
                  <c:v>1.7346569299700001</c:v>
                </c:pt>
                <c:pt idx="14416">
                  <c:v>1.734734416008</c:v>
                </c:pt>
                <c:pt idx="14417">
                  <c:v>1.7348158359529999</c:v>
                </c:pt>
                <c:pt idx="14418">
                  <c:v>1.7348887920380001</c:v>
                </c:pt>
                <c:pt idx="14419">
                  <c:v>1.734960198402</c:v>
                </c:pt>
                <c:pt idx="14420">
                  <c:v>1.7350345849990001</c:v>
                </c:pt>
                <c:pt idx="14421">
                  <c:v>1.7351826429370001</c:v>
                </c:pt>
                <c:pt idx="14422">
                  <c:v>1.735301733017</c:v>
                </c:pt>
                <c:pt idx="14423">
                  <c:v>1.735389828682</c:v>
                </c:pt>
                <c:pt idx="14424">
                  <c:v>1.735480427742</c:v>
                </c:pt>
                <c:pt idx="14425">
                  <c:v>1.735569357872</c:v>
                </c:pt>
                <c:pt idx="14426">
                  <c:v>1.7356884479520001</c:v>
                </c:pt>
                <c:pt idx="14427">
                  <c:v>1.7359179258349999</c:v>
                </c:pt>
                <c:pt idx="14428">
                  <c:v>1.736048221588</c:v>
                </c:pt>
                <c:pt idx="14429">
                  <c:v>1.7361376285550001</c:v>
                </c:pt>
                <c:pt idx="14430">
                  <c:v>1.7361845970150001</c:v>
                </c:pt>
                <c:pt idx="14431">
                  <c:v>1.736279249191</c:v>
                </c:pt>
                <c:pt idx="14432">
                  <c:v>1.7363729476930001</c:v>
                </c:pt>
                <c:pt idx="14433">
                  <c:v>1.7364565134050001</c:v>
                </c:pt>
                <c:pt idx="14434">
                  <c:v>1.7365847826</c:v>
                </c:pt>
                <c:pt idx="14435">
                  <c:v>1.7367076873780001</c:v>
                </c:pt>
                <c:pt idx="14436">
                  <c:v>1.736835598946</c:v>
                </c:pt>
                <c:pt idx="14437">
                  <c:v>1.736970663071</c:v>
                </c:pt>
                <c:pt idx="14438">
                  <c:v>1.737062811852</c:v>
                </c:pt>
                <c:pt idx="14439">
                  <c:v>1.7371088266370001</c:v>
                </c:pt>
                <c:pt idx="14440">
                  <c:v>1.7371935844419999</c:v>
                </c:pt>
                <c:pt idx="14441">
                  <c:v>1.7372840642930001</c:v>
                </c:pt>
                <c:pt idx="14442">
                  <c:v>1.737367510796</c:v>
                </c:pt>
                <c:pt idx="14443">
                  <c:v>1.737477302551</c:v>
                </c:pt>
                <c:pt idx="14444">
                  <c:v>1.737654328346</c:v>
                </c:pt>
                <c:pt idx="14445">
                  <c:v>1.737874031067</c:v>
                </c:pt>
                <c:pt idx="14446">
                  <c:v>1.7379964590070001</c:v>
                </c:pt>
                <c:pt idx="14447">
                  <c:v>1.738286495209</c:v>
                </c:pt>
                <c:pt idx="14448">
                  <c:v>1.7384921312329999</c:v>
                </c:pt>
                <c:pt idx="14449">
                  <c:v>1.7387200593950001</c:v>
                </c:pt>
                <c:pt idx="14450">
                  <c:v>1.7387971878049999</c:v>
                </c:pt>
                <c:pt idx="14451">
                  <c:v>1.738842010498</c:v>
                </c:pt>
                <c:pt idx="14452">
                  <c:v>1.7388892173770001</c:v>
                </c:pt>
                <c:pt idx="14453">
                  <c:v>1.7389391660689999</c:v>
                </c:pt>
                <c:pt idx="14454">
                  <c:v>1.738986492157</c:v>
                </c:pt>
                <c:pt idx="14455">
                  <c:v>1.739051818848</c:v>
                </c:pt>
                <c:pt idx="14456">
                  <c:v>1.7391241788859999</c:v>
                </c:pt>
                <c:pt idx="14457">
                  <c:v>1.7391965389249999</c:v>
                </c:pt>
                <c:pt idx="14458">
                  <c:v>1.739278674126</c:v>
                </c:pt>
                <c:pt idx="14459">
                  <c:v>1.739355444908</c:v>
                </c:pt>
                <c:pt idx="14460">
                  <c:v>1.7394354343409999</c:v>
                </c:pt>
                <c:pt idx="14461">
                  <c:v>1.739488005638</c:v>
                </c:pt>
                <c:pt idx="14462">
                  <c:v>1.7395896911619999</c:v>
                </c:pt>
                <c:pt idx="14463">
                  <c:v>1.739821910858</c:v>
                </c:pt>
                <c:pt idx="14464">
                  <c:v>1.7399443387989999</c:v>
                </c:pt>
                <c:pt idx="14465">
                  <c:v>1.7400296926500001</c:v>
                </c:pt>
                <c:pt idx="14466">
                  <c:v>1.7401896715159999</c:v>
                </c:pt>
                <c:pt idx="14467">
                  <c:v>1.74045753479</c:v>
                </c:pt>
                <c:pt idx="14468">
                  <c:v>1.740531682968</c:v>
                </c:pt>
                <c:pt idx="14469">
                  <c:v>1.740653038025</c:v>
                </c:pt>
                <c:pt idx="14470">
                  <c:v>1.740737557411</c:v>
                </c:pt>
                <c:pt idx="14471">
                  <c:v>1.7408173084259999</c:v>
                </c:pt>
                <c:pt idx="14472">
                  <c:v>1.7409044504169999</c:v>
                </c:pt>
                <c:pt idx="14473">
                  <c:v>1.7409567832949999</c:v>
                </c:pt>
                <c:pt idx="14474">
                  <c:v>1.741009473801</c:v>
                </c:pt>
                <c:pt idx="14475">
                  <c:v>1.7411100864410001</c:v>
                </c:pt>
                <c:pt idx="14476">
                  <c:v>1.7411643266679999</c:v>
                </c:pt>
                <c:pt idx="14477">
                  <c:v>1.74122107029</c:v>
                </c:pt>
                <c:pt idx="14478">
                  <c:v>1.7412742376329999</c:v>
                </c:pt>
                <c:pt idx="14479">
                  <c:v>1.7413281202319999</c:v>
                </c:pt>
                <c:pt idx="14480">
                  <c:v>1.741384387016</c:v>
                </c:pt>
                <c:pt idx="14481">
                  <c:v>1.7414326667790001</c:v>
                </c:pt>
                <c:pt idx="14482">
                  <c:v>1.7415218353269999</c:v>
                </c:pt>
                <c:pt idx="14483">
                  <c:v>1.7416064739229999</c:v>
                </c:pt>
                <c:pt idx="14484">
                  <c:v>1.741688966751</c:v>
                </c:pt>
                <c:pt idx="14485">
                  <c:v>1.742044568062</c:v>
                </c:pt>
                <c:pt idx="14486">
                  <c:v>1.7421245574949999</c:v>
                </c:pt>
                <c:pt idx="14487">
                  <c:v>1.7421662807460001</c:v>
                </c:pt>
                <c:pt idx="14488">
                  <c:v>1.7422400712970001</c:v>
                </c:pt>
                <c:pt idx="14489">
                  <c:v>1.7422870397570001</c:v>
                </c:pt>
                <c:pt idx="14490">
                  <c:v>1.7423326969149999</c:v>
                </c:pt>
                <c:pt idx="14491">
                  <c:v>1.7424056530000001</c:v>
                </c:pt>
                <c:pt idx="14492">
                  <c:v>1.7424755096440001</c:v>
                </c:pt>
                <c:pt idx="14493">
                  <c:v>1.742601752281</c:v>
                </c:pt>
                <c:pt idx="14494">
                  <c:v>1.7426838874820001</c:v>
                </c:pt>
                <c:pt idx="14495">
                  <c:v>1.7427619695659999</c:v>
                </c:pt>
                <c:pt idx="14496">
                  <c:v>1.7428150176999999</c:v>
                </c:pt>
                <c:pt idx="14497">
                  <c:v>1.742896318436</c:v>
                </c:pt>
                <c:pt idx="14498">
                  <c:v>1.743193745613</c:v>
                </c:pt>
                <c:pt idx="14499">
                  <c:v>1.743512630463</c:v>
                </c:pt>
                <c:pt idx="14500">
                  <c:v>1.743832826614</c:v>
                </c:pt>
                <c:pt idx="14501">
                  <c:v>1.7439885139469999</c:v>
                </c:pt>
                <c:pt idx="14502">
                  <c:v>1.744115591049</c:v>
                </c:pt>
                <c:pt idx="14503">
                  <c:v>1.744212269783</c:v>
                </c:pt>
                <c:pt idx="14504">
                  <c:v>1.744306325912</c:v>
                </c:pt>
                <c:pt idx="14505">
                  <c:v>1.7444033622740001</c:v>
                </c:pt>
                <c:pt idx="14506">
                  <c:v>1.7444949150089999</c:v>
                </c:pt>
                <c:pt idx="14507">
                  <c:v>1.7445738315579999</c:v>
                </c:pt>
                <c:pt idx="14508">
                  <c:v>1.7446869611739999</c:v>
                </c:pt>
                <c:pt idx="14509">
                  <c:v>1.744810223579</c:v>
                </c:pt>
                <c:pt idx="14510">
                  <c:v>1.744940280914</c:v>
                </c:pt>
                <c:pt idx="14511">
                  <c:v>1.7450278997419999</c:v>
                </c:pt>
                <c:pt idx="14512">
                  <c:v>1.745343923569</c:v>
                </c:pt>
                <c:pt idx="14513">
                  <c:v>1.745423197746</c:v>
                </c:pt>
                <c:pt idx="14514">
                  <c:v>1.7454924583439999</c:v>
                </c:pt>
                <c:pt idx="14515">
                  <c:v>1.7455464601520001</c:v>
                </c:pt>
                <c:pt idx="14516">
                  <c:v>1.7455947399139999</c:v>
                </c:pt>
                <c:pt idx="14517">
                  <c:v>1.7456407546999999</c:v>
                </c:pt>
                <c:pt idx="14518">
                  <c:v>1.745692014694</c:v>
                </c:pt>
                <c:pt idx="14519">
                  <c:v>1.745744347572</c:v>
                </c:pt>
                <c:pt idx="14520">
                  <c:v>1.7457891702649999</c:v>
                </c:pt>
                <c:pt idx="14521">
                  <c:v>1.7458684444429999</c:v>
                </c:pt>
                <c:pt idx="14522">
                  <c:v>1.7460147142410001</c:v>
                </c:pt>
                <c:pt idx="14523">
                  <c:v>1.7461588382719999</c:v>
                </c:pt>
                <c:pt idx="14524">
                  <c:v>1.746239423752</c:v>
                </c:pt>
                <c:pt idx="14525">
                  <c:v>1.7463164329530001</c:v>
                </c:pt>
                <c:pt idx="14526">
                  <c:v>1.7466598749160001</c:v>
                </c:pt>
                <c:pt idx="14527">
                  <c:v>1.7467445135120001</c:v>
                </c:pt>
                <c:pt idx="14528">
                  <c:v>1.7468317747119999</c:v>
                </c:pt>
                <c:pt idx="14529">
                  <c:v>1.746929764748</c:v>
                </c:pt>
                <c:pt idx="14530">
                  <c:v>1.747012495995</c:v>
                </c:pt>
                <c:pt idx="14531">
                  <c:v>1.747163891792</c:v>
                </c:pt>
                <c:pt idx="14532">
                  <c:v>1.747500896454</c:v>
                </c:pt>
                <c:pt idx="14533">
                  <c:v>1.747676491737</c:v>
                </c:pt>
                <c:pt idx="14534">
                  <c:v>1.7480065822599999</c:v>
                </c:pt>
                <c:pt idx="14535">
                  <c:v>1.7480956315989999</c:v>
                </c:pt>
                <c:pt idx="14536">
                  <c:v>1.7481764554979999</c:v>
                </c:pt>
                <c:pt idx="14537">
                  <c:v>1.748256206512</c:v>
                </c:pt>
                <c:pt idx="14538">
                  <c:v>1.748337030411</c:v>
                </c:pt>
                <c:pt idx="14539">
                  <c:v>1.7484176158910001</c:v>
                </c:pt>
                <c:pt idx="14540">
                  <c:v>1.748495101929</c:v>
                </c:pt>
                <c:pt idx="14541">
                  <c:v>1.748784542084</c:v>
                </c:pt>
                <c:pt idx="14542">
                  <c:v>1.7488703727720001</c:v>
                </c:pt>
                <c:pt idx="14543">
                  <c:v>1.7489941120150001</c:v>
                </c:pt>
                <c:pt idx="14544">
                  <c:v>1.7491188049319999</c:v>
                </c:pt>
                <c:pt idx="14545">
                  <c:v>1.7492320537570001</c:v>
                </c:pt>
                <c:pt idx="14546">
                  <c:v>1.7493481636049999</c:v>
                </c:pt>
                <c:pt idx="14547">
                  <c:v>1.7496118545529999</c:v>
                </c:pt>
                <c:pt idx="14548">
                  <c:v>1.7497555017469999</c:v>
                </c:pt>
                <c:pt idx="14549">
                  <c:v>1.7500718832019999</c:v>
                </c:pt>
                <c:pt idx="14550">
                  <c:v>1.7502481937409999</c:v>
                </c:pt>
                <c:pt idx="14551">
                  <c:v>1.7505940198900001</c:v>
                </c:pt>
                <c:pt idx="14552">
                  <c:v>1.7507399320599999</c:v>
                </c:pt>
                <c:pt idx="14553">
                  <c:v>1.750855445862</c:v>
                </c:pt>
                <c:pt idx="14554">
                  <c:v>1.7512140274050001</c:v>
                </c:pt>
                <c:pt idx="14555">
                  <c:v>1.751323580742</c:v>
                </c:pt>
                <c:pt idx="14556">
                  <c:v>1.7514319419860001</c:v>
                </c:pt>
                <c:pt idx="14557">
                  <c:v>1.7515088319779999</c:v>
                </c:pt>
                <c:pt idx="14558">
                  <c:v>1.7516239881519999</c:v>
                </c:pt>
                <c:pt idx="14559">
                  <c:v>1.7517973184590001</c:v>
                </c:pt>
                <c:pt idx="14560">
                  <c:v>1.751881599426</c:v>
                </c:pt>
                <c:pt idx="14561">
                  <c:v>1.751976728439</c:v>
                </c:pt>
                <c:pt idx="14562">
                  <c:v>1.752024888992</c:v>
                </c:pt>
                <c:pt idx="14563">
                  <c:v>1.752117156982</c:v>
                </c:pt>
                <c:pt idx="14564">
                  <c:v>1.7523576021189999</c:v>
                </c:pt>
                <c:pt idx="14565">
                  <c:v>1.752542734146</c:v>
                </c:pt>
                <c:pt idx="14566">
                  <c:v>1.7526512146</c:v>
                </c:pt>
                <c:pt idx="14567">
                  <c:v>1.7528003454209999</c:v>
                </c:pt>
                <c:pt idx="14568">
                  <c:v>1.7529187202450001</c:v>
                </c:pt>
                <c:pt idx="14569">
                  <c:v>1.753039717674</c:v>
                </c:pt>
                <c:pt idx="14570">
                  <c:v>1.753115415573</c:v>
                </c:pt>
                <c:pt idx="14571">
                  <c:v>1.7532007694239999</c:v>
                </c:pt>
                <c:pt idx="14572">
                  <c:v>1.7532867193220001</c:v>
                </c:pt>
                <c:pt idx="14573">
                  <c:v>1.753376126289</c:v>
                </c:pt>
                <c:pt idx="14574">
                  <c:v>1.7534626722340001</c:v>
                </c:pt>
                <c:pt idx="14575">
                  <c:v>1.753551363945</c:v>
                </c:pt>
                <c:pt idx="14576">
                  <c:v>1.7537341117859999</c:v>
                </c:pt>
                <c:pt idx="14577">
                  <c:v>1.753850460052</c:v>
                </c:pt>
                <c:pt idx="14578">
                  <c:v>1.7541476488109999</c:v>
                </c:pt>
                <c:pt idx="14579">
                  <c:v>1.7544604539869999</c:v>
                </c:pt>
                <c:pt idx="14580">
                  <c:v>1.754757285118</c:v>
                </c:pt>
                <c:pt idx="14581">
                  <c:v>1.755066990852</c:v>
                </c:pt>
                <c:pt idx="14582">
                  <c:v>1.755263924599</c:v>
                </c:pt>
                <c:pt idx="14583">
                  <c:v>1.755566120148</c:v>
                </c:pt>
                <c:pt idx="14584">
                  <c:v>1.7556713819500001</c:v>
                </c:pt>
                <c:pt idx="14585">
                  <c:v>1.75598347187</c:v>
                </c:pt>
                <c:pt idx="14586">
                  <c:v>1.756317853928</c:v>
                </c:pt>
                <c:pt idx="14587">
                  <c:v>1.7564588785170001</c:v>
                </c:pt>
                <c:pt idx="14588">
                  <c:v>1.756618142128</c:v>
                </c:pt>
                <c:pt idx="14589">
                  <c:v>1.7567107677460001</c:v>
                </c:pt>
                <c:pt idx="14590">
                  <c:v>1.75676035881</c:v>
                </c:pt>
                <c:pt idx="14591">
                  <c:v>1.756814241409</c:v>
                </c:pt>
                <c:pt idx="14592">
                  <c:v>1.7568684816360001</c:v>
                </c:pt>
                <c:pt idx="14593">
                  <c:v>1.756922483444</c:v>
                </c:pt>
                <c:pt idx="14594">
                  <c:v>1.7569720745090001</c:v>
                </c:pt>
                <c:pt idx="14595">
                  <c:v>1.757026910782</c:v>
                </c:pt>
                <c:pt idx="14596">
                  <c:v>1.7570788860319999</c:v>
                </c:pt>
                <c:pt idx="14597">
                  <c:v>1.757130622864</c:v>
                </c:pt>
                <c:pt idx="14598">
                  <c:v>1.757182121277</c:v>
                </c:pt>
                <c:pt idx="14599">
                  <c:v>1.7572342157359999</c:v>
                </c:pt>
                <c:pt idx="14600">
                  <c:v>1.757285833359</c:v>
                </c:pt>
                <c:pt idx="14601">
                  <c:v>1.7573378086089999</c:v>
                </c:pt>
                <c:pt idx="14602">
                  <c:v>1.7573915719990001</c:v>
                </c:pt>
                <c:pt idx="14603">
                  <c:v>1.757446169853</c:v>
                </c:pt>
                <c:pt idx="14604">
                  <c:v>1.757507324219</c:v>
                </c:pt>
                <c:pt idx="14605">
                  <c:v>1.757564902306</c:v>
                </c:pt>
                <c:pt idx="14606">
                  <c:v>1.7576225996020001</c:v>
                </c:pt>
                <c:pt idx="14607">
                  <c:v>1.75767660141</c:v>
                </c:pt>
                <c:pt idx="14608">
                  <c:v>1.757729649544</c:v>
                </c:pt>
                <c:pt idx="14609">
                  <c:v>1.7577787637710001</c:v>
                </c:pt>
                <c:pt idx="14610">
                  <c:v>1.7578302621840001</c:v>
                </c:pt>
                <c:pt idx="14611">
                  <c:v>1.757924079895</c:v>
                </c:pt>
                <c:pt idx="14612">
                  <c:v>1.757967829704</c:v>
                </c:pt>
                <c:pt idx="14613">
                  <c:v>1.7580529451369999</c:v>
                </c:pt>
                <c:pt idx="14614">
                  <c:v>1.758132219315</c:v>
                </c:pt>
                <c:pt idx="14615">
                  <c:v>1.7582067251210001</c:v>
                </c:pt>
                <c:pt idx="14616">
                  <c:v>1.758308649063</c:v>
                </c:pt>
                <c:pt idx="14617">
                  <c:v>1.7585321664810001</c:v>
                </c:pt>
                <c:pt idx="14618">
                  <c:v>1.7586278915410001</c:v>
                </c:pt>
                <c:pt idx="14619">
                  <c:v>1.758699178696</c:v>
                </c:pt>
                <c:pt idx="14620">
                  <c:v>1.7587598562240001</c:v>
                </c:pt>
                <c:pt idx="14621">
                  <c:v>1.758796930313</c:v>
                </c:pt>
                <c:pt idx="14622">
                  <c:v>1.7588340044020001</c:v>
                </c:pt>
                <c:pt idx="14623">
                  <c:v>1.7588690519329999</c:v>
                </c:pt>
                <c:pt idx="14624">
                  <c:v>1.7589330673220001</c:v>
                </c:pt>
                <c:pt idx="14625">
                  <c:v>1.759002685547</c:v>
                </c:pt>
                <c:pt idx="14626">
                  <c:v>1.7591037750239999</c:v>
                </c:pt>
                <c:pt idx="14627">
                  <c:v>1.7591996192929999</c:v>
                </c:pt>
                <c:pt idx="14628">
                  <c:v>1.7593318223950001</c:v>
                </c:pt>
                <c:pt idx="14629">
                  <c:v>1.7595018148420001</c:v>
                </c:pt>
                <c:pt idx="14630">
                  <c:v>1.7595759630200001</c:v>
                </c:pt>
                <c:pt idx="14631">
                  <c:v>1.759691596031</c:v>
                </c:pt>
                <c:pt idx="14632">
                  <c:v>1.76000726223</c:v>
                </c:pt>
                <c:pt idx="14633">
                  <c:v>1.760177254677</c:v>
                </c:pt>
                <c:pt idx="14634">
                  <c:v>1.760497331619</c:v>
                </c:pt>
                <c:pt idx="14635">
                  <c:v>1.76057446003</c:v>
                </c:pt>
                <c:pt idx="14636">
                  <c:v>1.760658502579</c:v>
                </c:pt>
                <c:pt idx="14637">
                  <c:v>1.7608011960979999</c:v>
                </c:pt>
                <c:pt idx="14638">
                  <c:v>1.760884404182</c:v>
                </c:pt>
                <c:pt idx="14639">
                  <c:v>1.761002898216</c:v>
                </c:pt>
                <c:pt idx="14640">
                  <c:v>1.7610809803009999</c:v>
                </c:pt>
                <c:pt idx="14641">
                  <c:v>1.7611613273619999</c:v>
                </c:pt>
                <c:pt idx="14642">
                  <c:v>1.761240005493</c:v>
                </c:pt>
                <c:pt idx="14643">
                  <c:v>1.7613205909730001</c:v>
                </c:pt>
                <c:pt idx="14644">
                  <c:v>1.761684417725</c:v>
                </c:pt>
                <c:pt idx="14645">
                  <c:v>1.76201415062</c:v>
                </c:pt>
                <c:pt idx="14646">
                  <c:v>1.7622354030609999</c:v>
                </c:pt>
                <c:pt idx="14647">
                  <c:v>1.7623572349550001</c:v>
                </c:pt>
                <c:pt idx="14648">
                  <c:v>1.7624673843380001</c:v>
                </c:pt>
                <c:pt idx="14649">
                  <c:v>1.762555837631</c:v>
                </c:pt>
                <c:pt idx="14650">
                  <c:v>1.762913107872</c:v>
                </c:pt>
                <c:pt idx="14651">
                  <c:v>1.763200163841</c:v>
                </c:pt>
                <c:pt idx="14652">
                  <c:v>1.7633180618290001</c:v>
                </c:pt>
                <c:pt idx="14653">
                  <c:v>1.763402462006</c:v>
                </c:pt>
                <c:pt idx="14654">
                  <c:v>1.763499259949</c:v>
                </c:pt>
                <c:pt idx="14655">
                  <c:v>1.763599514961</c:v>
                </c:pt>
                <c:pt idx="14656">
                  <c:v>1.7636977434159999</c:v>
                </c:pt>
                <c:pt idx="14657">
                  <c:v>1.7638260126109999</c:v>
                </c:pt>
                <c:pt idx="14658">
                  <c:v>1.7641658782959999</c:v>
                </c:pt>
                <c:pt idx="14659">
                  <c:v>1.764323353767</c:v>
                </c:pt>
                <c:pt idx="14660">
                  <c:v>1.7644079923630001</c:v>
                </c:pt>
                <c:pt idx="14661">
                  <c:v>1.7645044326779999</c:v>
                </c:pt>
                <c:pt idx="14662">
                  <c:v>1.7645983695980001</c:v>
                </c:pt>
                <c:pt idx="14663">
                  <c:v>1.764682531357</c:v>
                </c:pt>
                <c:pt idx="14664">
                  <c:v>1.7648633718490001</c:v>
                </c:pt>
                <c:pt idx="14665">
                  <c:v>1.7651844024659999</c:v>
                </c:pt>
                <c:pt idx="14666">
                  <c:v>1.7654498815540001</c:v>
                </c:pt>
                <c:pt idx="14667">
                  <c:v>1.765727758408</c:v>
                </c:pt>
                <c:pt idx="14668">
                  <c:v>1.76588845253</c:v>
                </c:pt>
                <c:pt idx="14669">
                  <c:v>1.765994668007</c:v>
                </c:pt>
                <c:pt idx="14670">
                  <c:v>1.766075968742</c:v>
                </c:pt>
                <c:pt idx="14671">
                  <c:v>1.766273856163</c:v>
                </c:pt>
                <c:pt idx="14672">
                  <c:v>1.7665350437159999</c:v>
                </c:pt>
                <c:pt idx="14673">
                  <c:v>1.766821503639</c:v>
                </c:pt>
                <c:pt idx="14674">
                  <c:v>1.7671549320219999</c:v>
                </c:pt>
                <c:pt idx="14675">
                  <c:v>1.767321705818</c:v>
                </c:pt>
                <c:pt idx="14676">
                  <c:v>1.7676435709</c:v>
                </c:pt>
                <c:pt idx="14677">
                  <c:v>1.7678216695790001</c:v>
                </c:pt>
                <c:pt idx="14678">
                  <c:v>1.7679605484009999</c:v>
                </c:pt>
                <c:pt idx="14679">
                  <c:v>1.76806974411</c:v>
                </c:pt>
                <c:pt idx="14680">
                  <c:v>1.7681831121439999</c:v>
                </c:pt>
                <c:pt idx="14681">
                  <c:v>1.7684731483459999</c:v>
                </c:pt>
                <c:pt idx="14682">
                  <c:v>1.768564343452</c:v>
                </c:pt>
                <c:pt idx="14683">
                  <c:v>1.768665552139</c:v>
                </c:pt>
                <c:pt idx="14684">
                  <c:v>1.7687158584589999</c:v>
                </c:pt>
                <c:pt idx="14685">
                  <c:v>1.768770098686</c:v>
                </c:pt>
                <c:pt idx="14686">
                  <c:v>1.768822193146</c:v>
                </c:pt>
                <c:pt idx="14687">
                  <c:v>1.768873095512</c:v>
                </c:pt>
                <c:pt idx="14688">
                  <c:v>1.768925189972</c:v>
                </c:pt>
                <c:pt idx="14689">
                  <c:v>1.7689747810359999</c:v>
                </c:pt>
                <c:pt idx="14690">
                  <c:v>1.769028186798</c:v>
                </c:pt>
                <c:pt idx="14691">
                  <c:v>1.769123077393</c:v>
                </c:pt>
                <c:pt idx="14692">
                  <c:v>1.7692117691039999</c:v>
                </c:pt>
                <c:pt idx="14693">
                  <c:v>1.7693396806720001</c:v>
                </c:pt>
                <c:pt idx="14694">
                  <c:v>1.7695590257639999</c:v>
                </c:pt>
                <c:pt idx="14695">
                  <c:v>1.769797921181</c:v>
                </c:pt>
                <c:pt idx="14696">
                  <c:v>1.770106077194</c:v>
                </c:pt>
                <c:pt idx="14697">
                  <c:v>1.770443797112</c:v>
                </c:pt>
                <c:pt idx="14698">
                  <c:v>1.7705564498899999</c:v>
                </c:pt>
                <c:pt idx="14699">
                  <c:v>1.770842552185</c:v>
                </c:pt>
                <c:pt idx="14700">
                  <c:v>1.7708920240399999</c:v>
                </c:pt>
                <c:pt idx="14701">
                  <c:v>1.770970821381</c:v>
                </c:pt>
                <c:pt idx="14702">
                  <c:v>1.7710393667219999</c:v>
                </c:pt>
                <c:pt idx="14703">
                  <c:v>1.7710887193680001</c:v>
                </c:pt>
                <c:pt idx="14704">
                  <c:v>1.77115380764</c:v>
                </c:pt>
                <c:pt idx="14705">
                  <c:v>1.771223902702</c:v>
                </c:pt>
                <c:pt idx="14706">
                  <c:v>1.7712676525119999</c:v>
                </c:pt>
                <c:pt idx="14707">
                  <c:v>1.771338582039</c:v>
                </c:pt>
                <c:pt idx="14708">
                  <c:v>1.771391868591</c:v>
                </c:pt>
                <c:pt idx="14709">
                  <c:v>1.771500945091</c:v>
                </c:pt>
                <c:pt idx="14710">
                  <c:v>1.7718110084530001</c:v>
                </c:pt>
                <c:pt idx="14711">
                  <c:v>1.77192902565</c:v>
                </c:pt>
                <c:pt idx="14712">
                  <c:v>1.7722437381739999</c:v>
                </c:pt>
                <c:pt idx="14713">
                  <c:v>1.772352814674</c:v>
                </c:pt>
                <c:pt idx="14714">
                  <c:v>1.772691249847</c:v>
                </c:pt>
                <c:pt idx="14715">
                  <c:v>1.773045778275</c:v>
                </c:pt>
                <c:pt idx="14716">
                  <c:v>1.773394584656</c:v>
                </c:pt>
                <c:pt idx="14717">
                  <c:v>1.773523807526</c:v>
                </c:pt>
                <c:pt idx="14718">
                  <c:v>1.7738535404210001</c:v>
                </c:pt>
                <c:pt idx="14719">
                  <c:v>1.7739355564120001</c:v>
                </c:pt>
                <c:pt idx="14720">
                  <c:v>1.77401804924</c:v>
                </c:pt>
                <c:pt idx="14721">
                  <c:v>1.774142026901</c:v>
                </c:pt>
                <c:pt idx="14722">
                  <c:v>1.774406433105</c:v>
                </c:pt>
                <c:pt idx="14723">
                  <c:v>1.7744923830029999</c:v>
                </c:pt>
                <c:pt idx="14724">
                  <c:v>1.774585604668</c:v>
                </c:pt>
                <c:pt idx="14725">
                  <c:v>1.7746328115459999</c:v>
                </c:pt>
                <c:pt idx="14726">
                  <c:v>1.77472782135</c:v>
                </c:pt>
                <c:pt idx="14727">
                  <c:v>1.77482843399</c:v>
                </c:pt>
                <c:pt idx="14728">
                  <c:v>1.7749209403990001</c:v>
                </c:pt>
                <c:pt idx="14729">
                  <c:v>1.775033116341</c:v>
                </c:pt>
                <c:pt idx="14730">
                  <c:v>1.7752227783200001</c:v>
                </c:pt>
                <c:pt idx="14731">
                  <c:v>1.7753056287769999</c:v>
                </c:pt>
                <c:pt idx="14732">
                  <c:v>1.775415658951</c:v>
                </c:pt>
                <c:pt idx="14733">
                  <c:v>1.775529384613</c:v>
                </c:pt>
                <c:pt idx="14734">
                  <c:v>1.7756352424620001</c:v>
                </c:pt>
                <c:pt idx="14735">
                  <c:v>1.7756991386409999</c:v>
                </c:pt>
                <c:pt idx="14736">
                  <c:v>1.7757722139359999</c:v>
                </c:pt>
                <c:pt idx="14737">
                  <c:v>1.7758506536480001</c:v>
                </c:pt>
                <c:pt idx="14738">
                  <c:v>1.7759315967560001</c:v>
                </c:pt>
                <c:pt idx="14739">
                  <c:v>1.77601146698</c:v>
                </c:pt>
                <c:pt idx="14740">
                  <c:v>1.7760834693909999</c:v>
                </c:pt>
                <c:pt idx="14741">
                  <c:v>1.7763451337809999</c:v>
                </c:pt>
                <c:pt idx="14742">
                  <c:v>1.7764424085620001</c:v>
                </c:pt>
                <c:pt idx="14743">
                  <c:v>1.7765455245970001</c:v>
                </c:pt>
                <c:pt idx="14744">
                  <c:v>1.776596546173</c:v>
                </c:pt>
                <c:pt idx="14745">
                  <c:v>1.7767033576969999</c:v>
                </c:pt>
                <c:pt idx="14746">
                  <c:v>1.7767982482910001</c:v>
                </c:pt>
                <c:pt idx="14747">
                  <c:v>1.7769571542739999</c:v>
                </c:pt>
                <c:pt idx="14748">
                  <c:v>1.7772952318190001</c:v>
                </c:pt>
                <c:pt idx="14749">
                  <c:v>1.7774035930630001</c:v>
                </c:pt>
                <c:pt idx="14750">
                  <c:v>1.7774890661239999</c:v>
                </c:pt>
                <c:pt idx="14751">
                  <c:v>1.777544379234</c:v>
                </c:pt>
                <c:pt idx="14752">
                  <c:v>1.7776658535000001</c:v>
                </c:pt>
                <c:pt idx="14753">
                  <c:v>1.7779908180240001</c:v>
                </c:pt>
                <c:pt idx="14754">
                  <c:v>1.778175354004</c:v>
                </c:pt>
                <c:pt idx="14755">
                  <c:v>1.778329610825</c:v>
                </c:pt>
                <c:pt idx="14756">
                  <c:v>1.778409123421</c:v>
                </c:pt>
                <c:pt idx="14757">
                  <c:v>1.778486013412</c:v>
                </c:pt>
                <c:pt idx="14758">
                  <c:v>1.7785608768459999</c:v>
                </c:pt>
                <c:pt idx="14759">
                  <c:v>1.7786700725560001</c:v>
                </c:pt>
                <c:pt idx="14760">
                  <c:v>1.779005885124</c:v>
                </c:pt>
                <c:pt idx="14761">
                  <c:v>1.7791152000429999</c:v>
                </c:pt>
                <c:pt idx="14762">
                  <c:v>1.7791888713840001</c:v>
                </c:pt>
                <c:pt idx="14763">
                  <c:v>1.779240846634</c:v>
                </c:pt>
                <c:pt idx="14764">
                  <c:v>1.779291391373</c:v>
                </c:pt>
                <c:pt idx="14765">
                  <c:v>1.779342889786</c:v>
                </c:pt>
                <c:pt idx="14766">
                  <c:v>1.779395222664</c:v>
                </c:pt>
                <c:pt idx="14767">
                  <c:v>1.779443502426</c:v>
                </c:pt>
                <c:pt idx="14768">
                  <c:v>1.7794899940490001</c:v>
                </c:pt>
                <c:pt idx="14769">
                  <c:v>1.779596924782</c:v>
                </c:pt>
                <c:pt idx="14770">
                  <c:v>1.7797454595569999</c:v>
                </c:pt>
                <c:pt idx="14771">
                  <c:v>1.779835820198</c:v>
                </c:pt>
                <c:pt idx="14772">
                  <c:v>1.7799276113510001</c:v>
                </c:pt>
                <c:pt idx="14773">
                  <c:v>1.7800117731089999</c:v>
                </c:pt>
                <c:pt idx="14774">
                  <c:v>1.780132055283</c:v>
                </c:pt>
                <c:pt idx="14775">
                  <c:v>1.780214071274</c:v>
                </c:pt>
                <c:pt idx="14776">
                  <c:v>1.780302286148</c:v>
                </c:pt>
                <c:pt idx="14777">
                  <c:v>1.7804011106490001</c:v>
                </c:pt>
                <c:pt idx="14778">
                  <c:v>1.780504226685</c:v>
                </c:pt>
                <c:pt idx="14779">
                  <c:v>1.780554056168</c:v>
                </c:pt>
                <c:pt idx="14780">
                  <c:v>1.7806469202040001</c:v>
                </c:pt>
                <c:pt idx="14781">
                  <c:v>1.780740857124</c:v>
                </c:pt>
                <c:pt idx="14782">
                  <c:v>1.780869007111</c:v>
                </c:pt>
                <c:pt idx="14783">
                  <c:v>1.7809581756590001</c:v>
                </c:pt>
                <c:pt idx="14784">
                  <c:v>1.7810567617419999</c:v>
                </c:pt>
                <c:pt idx="14785">
                  <c:v>1.7811082601549999</c:v>
                </c:pt>
                <c:pt idx="14786">
                  <c:v>1.781158566475</c:v>
                </c:pt>
                <c:pt idx="14787">
                  <c:v>1.7812083959580001</c:v>
                </c:pt>
                <c:pt idx="14788">
                  <c:v>1.781261324883</c:v>
                </c:pt>
                <c:pt idx="14789">
                  <c:v>1.7813173532490001</c:v>
                </c:pt>
                <c:pt idx="14790">
                  <c:v>1.781412363052</c:v>
                </c:pt>
                <c:pt idx="14791">
                  <c:v>1.781510472298</c:v>
                </c:pt>
                <c:pt idx="14792">
                  <c:v>1.781595468521</c:v>
                </c:pt>
                <c:pt idx="14793">
                  <c:v>1.781677484512</c:v>
                </c:pt>
                <c:pt idx="14794">
                  <c:v>1.7817542552950001</c:v>
                </c:pt>
                <c:pt idx="14795">
                  <c:v>1.781829476357</c:v>
                </c:pt>
                <c:pt idx="14796">
                  <c:v>1.781942605972</c:v>
                </c:pt>
                <c:pt idx="14797">
                  <c:v>1.7820490598680001</c:v>
                </c:pt>
                <c:pt idx="14798">
                  <c:v>1.7823539972310001</c:v>
                </c:pt>
                <c:pt idx="14799">
                  <c:v>1.7824301719669999</c:v>
                </c:pt>
                <c:pt idx="14800">
                  <c:v>1.782476782799</c:v>
                </c:pt>
                <c:pt idx="14801">
                  <c:v>1.7825207710269999</c:v>
                </c:pt>
                <c:pt idx="14802">
                  <c:v>1.7825702428820001</c:v>
                </c:pt>
                <c:pt idx="14803">
                  <c:v>1.782640576363</c:v>
                </c:pt>
                <c:pt idx="14804">
                  <c:v>1.782703518867</c:v>
                </c:pt>
                <c:pt idx="14805">
                  <c:v>1.7827768325810001</c:v>
                </c:pt>
                <c:pt idx="14806">
                  <c:v>1.7828251123429999</c:v>
                </c:pt>
                <c:pt idx="14807">
                  <c:v>1.782871723175</c:v>
                </c:pt>
                <c:pt idx="14808">
                  <c:v>1.782950520515</c:v>
                </c:pt>
                <c:pt idx="14809">
                  <c:v>1.7830275297160001</c:v>
                </c:pt>
                <c:pt idx="14810">
                  <c:v>1.783164024353</c:v>
                </c:pt>
                <c:pt idx="14811">
                  <c:v>1.783238887787</c:v>
                </c:pt>
                <c:pt idx="14812">
                  <c:v>1.7832860946660001</c:v>
                </c:pt>
                <c:pt idx="14813">
                  <c:v>1.783332109451</c:v>
                </c:pt>
                <c:pt idx="14814">
                  <c:v>1.7833998203279999</c:v>
                </c:pt>
                <c:pt idx="14815">
                  <c:v>1.7834727764130001</c:v>
                </c:pt>
                <c:pt idx="14816">
                  <c:v>1.783551812172</c:v>
                </c:pt>
                <c:pt idx="14817">
                  <c:v>1.7838889360429999</c:v>
                </c:pt>
                <c:pt idx="14818">
                  <c:v>1.7840163707729999</c:v>
                </c:pt>
                <c:pt idx="14819">
                  <c:v>1.784102916718</c:v>
                </c:pt>
                <c:pt idx="14820">
                  <c:v>1.784184336662</c:v>
                </c:pt>
                <c:pt idx="14821">
                  <c:v>1.784297585487</c:v>
                </c:pt>
                <c:pt idx="14822">
                  <c:v>1.7844794988629999</c:v>
                </c:pt>
                <c:pt idx="14823">
                  <c:v>1.7846335172650001</c:v>
                </c:pt>
                <c:pt idx="14824">
                  <c:v>1.7849266529079999</c:v>
                </c:pt>
                <c:pt idx="14825">
                  <c:v>1.7852464914320001</c:v>
                </c:pt>
                <c:pt idx="14826">
                  <c:v>1.785360574722</c:v>
                </c:pt>
                <c:pt idx="14827">
                  <c:v>1.7854722738269999</c:v>
                </c:pt>
                <c:pt idx="14828">
                  <c:v>1.7855552434919999</c:v>
                </c:pt>
                <c:pt idx="14829">
                  <c:v>1.7856354713439999</c:v>
                </c:pt>
                <c:pt idx="14830">
                  <c:v>1.785756826401</c:v>
                </c:pt>
                <c:pt idx="14831">
                  <c:v>1.7858850955959999</c:v>
                </c:pt>
                <c:pt idx="14832">
                  <c:v>1.7860481739039999</c:v>
                </c:pt>
                <c:pt idx="14833">
                  <c:v>1.7863705158230001</c:v>
                </c:pt>
                <c:pt idx="14834">
                  <c:v>1.786576509476</c:v>
                </c:pt>
                <c:pt idx="14835">
                  <c:v>1.786689996719</c:v>
                </c:pt>
                <c:pt idx="14836">
                  <c:v>1.786744356155</c:v>
                </c:pt>
                <c:pt idx="14837">
                  <c:v>1.786794424057</c:v>
                </c:pt>
                <c:pt idx="14838">
                  <c:v>1.786845207214</c:v>
                </c:pt>
                <c:pt idx="14839">
                  <c:v>1.7868977785110001</c:v>
                </c:pt>
                <c:pt idx="14840">
                  <c:v>1.7869939804079999</c:v>
                </c:pt>
                <c:pt idx="14841">
                  <c:v>1.787216544151</c:v>
                </c:pt>
                <c:pt idx="14842">
                  <c:v>1.7873314619059999</c:v>
                </c:pt>
                <c:pt idx="14843">
                  <c:v>1.7874525785449999</c:v>
                </c:pt>
                <c:pt idx="14844">
                  <c:v>1.787781000137</c:v>
                </c:pt>
                <c:pt idx="14845">
                  <c:v>1.7881176471710001</c:v>
                </c:pt>
                <c:pt idx="14846">
                  <c:v>1.78822696209</c:v>
                </c:pt>
                <c:pt idx="14847">
                  <c:v>1.7883654832839999</c:v>
                </c:pt>
                <c:pt idx="14848">
                  <c:v>1.788440108299</c:v>
                </c:pt>
                <c:pt idx="14849">
                  <c:v>1.788511395454</c:v>
                </c:pt>
                <c:pt idx="14850">
                  <c:v>1.788558602333</c:v>
                </c:pt>
                <c:pt idx="14851">
                  <c:v>1.7886070013049999</c:v>
                </c:pt>
                <c:pt idx="14852">
                  <c:v>1.788716435432</c:v>
                </c:pt>
                <c:pt idx="14853">
                  <c:v>1.7890367507930001</c:v>
                </c:pt>
                <c:pt idx="14854">
                  <c:v>1.789121031761</c:v>
                </c:pt>
                <c:pt idx="14855">
                  <c:v>1.7892031669620001</c:v>
                </c:pt>
                <c:pt idx="14856">
                  <c:v>1.7892546653750001</c:v>
                </c:pt>
                <c:pt idx="14857">
                  <c:v>1.7893344163889999</c:v>
                </c:pt>
                <c:pt idx="14858">
                  <c:v>1.7894090414049999</c:v>
                </c:pt>
                <c:pt idx="14859">
                  <c:v>1.7894567251210001</c:v>
                </c:pt>
                <c:pt idx="14860">
                  <c:v>1.7895082235340001</c:v>
                </c:pt>
                <c:pt idx="14861">
                  <c:v>1.7895910739900001</c:v>
                </c:pt>
                <c:pt idx="14862">
                  <c:v>1.789942502975</c:v>
                </c:pt>
                <c:pt idx="14863">
                  <c:v>1.790030241013</c:v>
                </c:pt>
                <c:pt idx="14864">
                  <c:v>1.7901128530499999</c:v>
                </c:pt>
                <c:pt idx="14865">
                  <c:v>1.7902358770369999</c:v>
                </c:pt>
                <c:pt idx="14866">
                  <c:v>1.7905824184420001</c:v>
                </c:pt>
                <c:pt idx="14867">
                  <c:v>1.7907421588900001</c:v>
                </c:pt>
                <c:pt idx="14868">
                  <c:v>1.790865063667</c:v>
                </c:pt>
                <c:pt idx="14869">
                  <c:v>1.790993690491</c:v>
                </c:pt>
                <c:pt idx="14870">
                  <c:v>1.7910848855970001</c:v>
                </c:pt>
                <c:pt idx="14871">
                  <c:v>1.7911353111270001</c:v>
                </c:pt>
                <c:pt idx="14872">
                  <c:v>1.791187167168</c:v>
                </c:pt>
                <c:pt idx="14873">
                  <c:v>1.7912402153019999</c:v>
                </c:pt>
                <c:pt idx="14874">
                  <c:v>1.791297316551</c:v>
                </c:pt>
                <c:pt idx="14875">
                  <c:v>1.7913527488709999</c:v>
                </c:pt>
                <c:pt idx="14876">
                  <c:v>1.791413426399</c:v>
                </c:pt>
                <c:pt idx="14877">
                  <c:v>1.7914781570430001</c:v>
                </c:pt>
                <c:pt idx="14878">
                  <c:v>1.7915402650829999</c:v>
                </c:pt>
                <c:pt idx="14879">
                  <c:v>1.791606783867</c:v>
                </c:pt>
                <c:pt idx="14880">
                  <c:v>1.7916719913479999</c:v>
                </c:pt>
                <c:pt idx="14881">
                  <c:v>1.7917389869689999</c:v>
                </c:pt>
                <c:pt idx="14882">
                  <c:v>1.7918033599850001</c:v>
                </c:pt>
                <c:pt idx="14883">
                  <c:v>1.7918660640720001</c:v>
                </c:pt>
                <c:pt idx="14884">
                  <c:v>1.7919253110890001</c:v>
                </c:pt>
                <c:pt idx="14885">
                  <c:v>1.7919864654540001</c:v>
                </c:pt>
                <c:pt idx="14886">
                  <c:v>1.79204428196</c:v>
                </c:pt>
                <c:pt idx="14887">
                  <c:v>1.7921414375310001</c:v>
                </c:pt>
                <c:pt idx="14888">
                  <c:v>1.7922290563579999</c:v>
                </c:pt>
                <c:pt idx="14889">
                  <c:v>1.7923036813740001</c:v>
                </c:pt>
                <c:pt idx="14890">
                  <c:v>1.792442083359</c:v>
                </c:pt>
                <c:pt idx="14891">
                  <c:v>1.7927894592289999</c:v>
                </c:pt>
                <c:pt idx="14892">
                  <c:v>1.792924404144</c:v>
                </c:pt>
                <c:pt idx="14893">
                  <c:v>1.793026328087</c:v>
                </c:pt>
                <c:pt idx="14894">
                  <c:v>1.7931016683579999</c:v>
                </c:pt>
                <c:pt idx="14895">
                  <c:v>1.7931821346279999</c:v>
                </c:pt>
                <c:pt idx="14896">
                  <c:v>1.79326415062</c:v>
                </c:pt>
                <c:pt idx="14897">
                  <c:v>1.793352603912</c:v>
                </c:pt>
                <c:pt idx="14898">
                  <c:v>1.7934379577640001</c:v>
                </c:pt>
                <c:pt idx="14899">
                  <c:v>1.7935806512829999</c:v>
                </c:pt>
                <c:pt idx="14900">
                  <c:v>1.793777823448</c:v>
                </c:pt>
                <c:pt idx="14901">
                  <c:v>1.79408121109</c:v>
                </c:pt>
                <c:pt idx="14902">
                  <c:v>1.7943660020829999</c:v>
                </c:pt>
                <c:pt idx="14903">
                  <c:v>1.794443130493</c:v>
                </c:pt>
                <c:pt idx="14904">
                  <c:v>1.794559121132</c:v>
                </c:pt>
                <c:pt idx="14905">
                  <c:v>1.794640421867</c:v>
                </c:pt>
                <c:pt idx="14906">
                  <c:v>1.7949590682979999</c:v>
                </c:pt>
                <c:pt idx="14907">
                  <c:v>1.7951164245610001</c:v>
                </c:pt>
                <c:pt idx="14908">
                  <c:v>1.7953249216080001</c:v>
                </c:pt>
                <c:pt idx="14909">
                  <c:v>1.7954800128940001</c:v>
                </c:pt>
                <c:pt idx="14910">
                  <c:v>1.7955893278120001</c:v>
                </c:pt>
                <c:pt idx="14911">
                  <c:v>1.7958925962450001</c:v>
                </c:pt>
                <c:pt idx="14912">
                  <c:v>1.796065807343</c:v>
                </c:pt>
                <c:pt idx="14913">
                  <c:v>1.7963668107990001</c:v>
                </c:pt>
                <c:pt idx="14914">
                  <c:v>1.796698927879</c:v>
                </c:pt>
                <c:pt idx="14915">
                  <c:v>1.796748757362</c:v>
                </c:pt>
                <c:pt idx="14916">
                  <c:v>1.7967971563339999</c:v>
                </c:pt>
                <c:pt idx="14917">
                  <c:v>1.796841979027</c:v>
                </c:pt>
                <c:pt idx="14918">
                  <c:v>1.796891570091</c:v>
                </c:pt>
                <c:pt idx="14919">
                  <c:v>1.7969645261760001</c:v>
                </c:pt>
                <c:pt idx="14920">
                  <c:v>1.797080755234</c:v>
                </c:pt>
                <c:pt idx="14921">
                  <c:v>1.797220230103</c:v>
                </c:pt>
                <c:pt idx="14922">
                  <c:v>1.7973002195359999</c:v>
                </c:pt>
                <c:pt idx="14923">
                  <c:v>1.7973853349690001</c:v>
                </c:pt>
                <c:pt idx="14924">
                  <c:v>1.7974405288699999</c:v>
                </c:pt>
                <c:pt idx="14925">
                  <c:v>1.7974931001659999</c:v>
                </c:pt>
                <c:pt idx="14926">
                  <c:v>1.7975448369980001</c:v>
                </c:pt>
                <c:pt idx="14927">
                  <c:v>1.7975895404819999</c:v>
                </c:pt>
                <c:pt idx="14928">
                  <c:v>1.7976322174070001</c:v>
                </c:pt>
                <c:pt idx="14929">
                  <c:v>1.7976768016819999</c:v>
                </c:pt>
                <c:pt idx="14930">
                  <c:v>1.79774928093</c:v>
                </c:pt>
                <c:pt idx="14931">
                  <c:v>1.7978667020800001</c:v>
                </c:pt>
                <c:pt idx="14932">
                  <c:v>1.798209905624</c:v>
                </c:pt>
                <c:pt idx="14933">
                  <c:v>1.7983254194260001</c:v>
                </c:pt>
                <c:pt idx="14934">
                  <c:v>1.7986619472500001</c:v>
                </c:pt>
                <c:pt idx="14935">
                  <c:v>1.7988206148150001</c:v>
                </c:pt>
                <c:pt idx="14936">
                  <c:v>1.7989445924759999</c:v>
                </c:pt>
                <c:pt idx="14937">
                  <c:v>1.7990980148319999</c:v>
                </c:pt>
                <c:pt idx="14938">
                  <c:v>1.7994440793990001</c:v>
                </c:pt>
                <c:pt idx="14939">
                  <c:v>1.7995634078980001</c:v>
                </c:pt>
                <c:pt idx="14940">
                  <c:v>1.7996498346330001</c:v>
                </c:pt>
                <c:pt idx="14941">
                  <c:v>1.799736857414</c:v>
                </c:pt>
                <c:pt idx="14942">
                  <c:v>1.7999193668369999</c:v>
                </c:pt>
                <c:pt idx="14943">
                  <c:v>1.8000352382660001</c:v>
                </c:pt>
                <c:pt idx="14944">
                  <c:v>1.800089836121</c:v>
                </c:pt>
                <c:pt idx="14945">
                  <c:v>1.8001425266269999</c:v>
                </c:pt>
                <c:pt idx="14946">
                  <c:v>1.800225019455</c:v>
                </c:pt>
                <c:pt idx="14947">
                  <c:v>1.8005062341689999</c:v>
                </c:pt>
                <c:pt idx="14948">
                  <c:v>1.8005983829500001</c:v>
                </c:pt>
                <c:pt idx="14949">
                  <c:v>1.8006929159159999</c:v>
                </c:pt>
                <c:pt idx="14950">
                  <c:v>1.8007407188419999</c:v>
                </c:pt>
                <c:pt idx="14951">
                  <c:v>1.800831079483</c:v>
                </c:pt>
                <c:pt idx="14952">
                  <c:v>1.801183104515</c:v>
                </c:pt>
                <c:pt idx="14953">
                  <c:v>1.8013696670529999</c:v>
                </c:pt>
                <c:pt idx="14954">
                  <c:v>1.80145418644</c:v>
                </c:pt>
                <c:pt idx="14955">
                  <c:v>1.801552653313</c:v>
                </c:pt>
                <c:pt idx="14956">
                  <c:v>1.801602721214</c:v>
                </c:pt>
                <c:pt idx="14957">
                  <c:v>1.8016507625580001</c:v>
                </c:pt>
                <c:pt idx="14958">
                  <c:v>1.8016980886459999</c:v>
                </c:pt>
                <c:pt idx="14959">
                  <c:v>1.8017529249190001</c:v>
                </c:pt>
                <c:pt idx="14960">
                  <c:v>1.80180311203</c:v>
                </c:pt>
                <c:pt idx="14961">
                  <c:v>1.8018515110019999</c:v>
                </c:pt>
                <c:pt idx="14962">
                  <c:v>1.801943659782</c:v>
                </c:pt>
                <c:pt idx="14963">
                  <c:v>1.8020718097690001</c:v>
                </c:pt>
                <c:pt idx="14964">
                  <c:v>1.8021601438520001</c:v>
                </c:pt>
                <c:pt idx="14965">
                  <c:v>1.8022412061690001</c:v>
                </c:pt>
                <c:pt idx="14966">
                  <c:v>1.802327275276</c:v>
                </c:pt>
                <c:pt idx="14967">
                  <c:v>1.8024121522900001</c:v>
                </c:pt>
                <c:pt idx="14968">
                  <c:v>1.802522420883</c:v>
                </c:pt>
                <c:pt idx="14969">
                  <c:v>1.8028479814530001</c:v>
                </c:pt>
                <c:pt idx="14970">
                  <c:v>1.8029580116270001</c:v>
                </c:pt>
                <c:pt idx="14971">
                  <c:v>1.8030327558520001</c:v>
                </c:pt>
                <c:pt idx="14972">
                  <c:v>1.803101539612</c:v>
                </c:pt>
                <c:pt idx="14973">
                  <c:v>1.803179979324</c:v>
                </c:pt>
                <c:pt idx="14974">
                  <c:v>1.803254008293</c:v>
                </c:pt>
                <c:pt idx="14975">
                  <c:v>1.80338037014</c:v>
                </c:pt>
                <c:pt idx="14976">
                  <c:v>1.80345261097</c:v>
                </c:pt>
                <c:pt idx="14977">
                  <c:v>1.8035351037980001</c:v>
                </c:pt>
                <c:pt idx="14978">
                  <c:v>1.8035840988159999</c:v>
                </c:pt>
                <c:pt idx="14979">
                  <c:v>1.8036326169970001</c:v>
                </c:pt>
                <c:pt idx="14980">
                  <c:v>1.8037174940109999</c:v>
                </c:pt>
                <c:pt idx="14981">
                  <c:v>1.8040236234660001</c:v>
                </c:pt>
                <c:pt idx="14982">
                  <c:v>1.8041125535960001</c:v>
                </c:pt>
                <c:pt idx="14983">
                  <c:v>1.804211378098</c:v>
                </c:pt>
                <c:pt idx="14984">
                  <c:v>1.8043088912959999</c:v>
                </c:pt>
                <c:pt idx="14985">
                  <c:v>1.8044070005420001</c:v>
                </c:pt>
                <c:pt idx="14986">
                  <c:v>1.8045006990429999</c:v>
                </c:pt>
                <c:pt idx="14987">
                  <c:v>1.804623603821</c:v>
                </c:pt>
                <c:pt idx="14988">
                  <c:v>1.80493414402</c:v>
                </c:pt>
                <c:pt idx="14989">
                  <c:v>1.8050787448879999</c:v>
                </c:pt>
                <c:pt idx="14990">
                  <c:v>1.8051265478130001</c:v>
                </c:pt>
                <c:pt idx="14991">
                  <c:v>1.805207014084</c:v>
                </c:pt>
                <c:pt idx="14992">
                  <c:v>1.805284738541</c:v>
                </c:pt>
                <c:pt idx="14993">
                  <c:v>1.805364966393</c:v>
                </c:pt>
                <c:pt idx="14994">
                  <c:v>1.805444955826</c:v>
                </c:pt>
                <c:pt idx="14995">
                  <c:v>1.8055250644680001</c:v>
                </c:pt>
                <c:pt idx="14996">
                  <c:v>1.8056634664540001</c:v>
                </c:pt>
                <c:pt idx="14997">
                  <c:v>1.8058083057400001</c:v>
                </c:pt>
                <c:pt idx="14998">
                  <c:v>1.8058919906619999</c:v>
                </c:pt>
                <c:pt idx="14999">
                  <c:v>1.80600476265</c:v>
                </c:pt>
                <c:pt idx="15000">
                  <c:v>1.806338787079</c:v>
                </c:pt>
                <c:pt idx="15001">
                  <c:v>1.8066751956939999</c:v>
                </c:pt>
                <c:pt idx="15002">
                  <c:v>1.807014942169</c:v>
                </c:pt>
                <c:pt idx="15003">
                  <c:v>1.8071321249009999</c:v>
                </c:pt>
                <c:pt idx="15004">
                  <c:v>1.8072434663770001</c:v>
                </c:pt>
                <c:pt idx="15005">
                  <c:v>1.8075131177899999</c:v>
                </c:pt>
                <c:pt idx="15006">
                  <c:v>1.8077728748320001</c:v>
                </c:pt>
                <c:pt idx="15007">
                  <c:v>1.8081059455870001</c:v>
                </c:pt>
                <c:pt idx="15008">
                  <c:v>1.8081775903699999</c:v>
                </c:pt>
                <c:pt idx="15009">
                  <c:v>1.808284044266</c:v>
                </c:pt>
                <c:pt idx="15010">
                  <c:v>1.8083920478819999</c:v>
                </c:pt>
                <c:pt idx="15011">
                  <c:v>1.8085042238239999</c:v>
                </c:pt>
                <c:pt idx="15012">
                  <c:v>1.808623194695</c:v>
                </c:pt>
                <c:pt idx="15013">
                  <c:v>1.8089115619659999</c:v>
                </c:pt>
                <c:pt idx="15014">
                  <c:v>1.809029579163</c:v>
                </c:pt>
                <c:pt idx="15015">
                  <c:v>1.8091146945950001</c:v>
                </c:pt>
                <c:pt idx="15016">
                  <c:v>1.8092002868649999</c:v>
                </c:pt>
                <c:pt idx="15017">
                  <c:v>1.809286355972</c:v>
                </c:pt>
                <c:pt idx="15018">
                  <c:v>1.809377670288</c:v>
                </c:pt>
                <c:pt idx="15019">
                  <c:v>1.809469938278</c:v>
                </c:pt>
                <c:pt idx="15020">
                  <c:v>1.809569478035</c:v>
                </c:pt>
                <c:pt idx="15021">
                  <c:v>1.80966603756</c:v>
                </c:pt>
                <c:pt idx="15022">
                  <c:v>1.8097634315490001</c:v>
                </c:pt>
                <c:pt idx="15023">
                  <c:v>1.809860467911</c:v>
                </c:pt>
                <c:pt idx="15024">
                  <c:v>1.809952497482</c:v>
                </c:pt>
                <c:pt idx="15025">
                  <c:v>1.810078024864</c:v>
                </c:pt>
                <c:pt idx="15026">
                  <c:v>1.8101643323900001</c:v>
                </c:pt>
                <c:pt idx="15027">
                  <c:v>1.8102921247479999</c:v>
                </c:pt>
                <c:pt idx="15028">
                  <c:v>1.8104181289670001</c:v>
                </c:pt>
                <c:pt idx="15029">
                  <c:v>1.8104991912840001</c:v>
                </c:pt>
                <c:pt idx="15030">
                  <c:v>1.8105797767639999</c:v>
                </c:pt>
                <c:pt idx="15031">
                  <c:v>1.8106565475459999</c:v>
                </c:pt>
                <c:pt idx="15032">
                  <c:v>1.810732364655</c:v>
                </c:pt>
                <c:pt idx="15033">
                  <c:v>1.8108489513399999</c:v>
                </c:pt>
                <c:pt idx="15034">
                  <c:v>1.8111190795900001</c:v>
                </c:pt>
                <c:pt idx="15035">
                  <c:v>1.8113348484039999</c:v>
                </c:pt>
                <c:pt idx="15036">
                  <c:v>1.8114482164379999</c:v>
                </c:pt>
                <c:pt idx="15037">
                  <c:v>1.811603069305</c:v>
                </c:pt>
                <c:pt idx="15038">
                  <c:v>1.811891555786</c:v>
                </c:pt>
                <c:pt idx="15039">
                  <c:v>1.812105298042</c:v>
                </c:pt>
                <c:pt idx="15040">
                  <c:v>1.812180757523</c:v>
                </c:pt>
                <c:pt idx="15041">
                  <c:v>1.8122667074200001</c:v>
                </c:pt>
                <c:pt idx="15042">
                  <c:v>1.8123514652249999</c:v>
                </c:pt>
                <c:pt idx="15043">
                  <c:v>1.8124692440029999</c:v>
                </c:pt>
                <c:pt idx="15044">
                  <c:v>1.812620401382</c:v>
                </c:pt>
                <c:pt idx="15045">
                  <c:v>1.812935948372</c:v>
                </c:pt>
                <c:pt idx="15046">
                  <c:v>1.8130472898479999</c:v>
                </c:pt>
                <c:pt idx="15047">
                  <c:v>1.813277602196</c:v>
                </c:pt>
                <c:pt idx="15048">
                  <c:v>1.813589930534</c:v>
                </c:pt>
                <c:pt idx="15049">
                  <c:v>1.813730955124</c:v>
                </c:pt>
                <c:pt idx="15050">
                  <c:v>1.8137795925139999</c:v>
                </c:pt>
                <c:pt idx="15051">
                  <c:v>1.813846230507</c:v>
                </c:pt>
                <c:pt idx="15052">
                  <c:v>1.8138929605480001</c:v>
                </c:pt>
                <c:pt idx="15053">
                  <c:v>1.813943147659</c:v>
                </c:pt>
                <c:pt idx="15054">
                  <c:v>1.814038157463</c:v>
                </c:pt>
                <c:pt idx="15055">
                  <c:v>1.814133286476</c:v>
                </c:pt>
                <c:pt idx="15056">
                  <c:v>1.814246296883</c:v>
                </c:pt>
                <c:pt idx="15057">
                  <c:v>1.8143224716190001</c:v>
                </c:pt>
                <c:pt idx="15058">
                  <c:v>1.814438939095</c:v>
                </c:pt>
                <c:pt idx="15059">
                  <c:v>1.8146203756329999</c:v>
                </c:pt>
                <c:pt idx="15060">
                  <c:v>1.8147013187409999</c:v>
                </c:pt>
                <c:pt idx="15061">
                  <c:v>1.814814925194</c:v>
                </c:pt>
                <c:pt idx="15062">
                  <c:v>1.8151599168779999</c:v>
                </c:pt>
                <c:pt idx="15063">
                  <c:v>1.8154727220539999</c:v>
                </c:pt>
                <c:pt idx="15064">
                  <c:v>1.8156112432480001</c:v>
                </c:pt>
                <c:pt idx="15065">
                  <c:v>1.815725207329</c:v>
                </c:pt>
                <c:pt idx="15066">
                  <c:v>1.815844535828</c:v>
                </c:pt>
                <c:pt idx="15067">
                  <c:v>1.8159626722340001</c:v>
                </c:pt>
                <c:pt idx="15068">
                  <c:v>1.81607234478</c:v>
                </c:pt>
                <c:pt idx="15069">
                  <c:v>1.8161849975590001</c:v>
                </c:pt>
                <c:pt idx="15070">
                  <c:v>1.81654214859</c:v>
                </c:pt>
                <c:pt idx="15071">
                  <c:v>1.81662774086</c:v>
                </c:pt>
                <c:pt idx="15072">
                  <c:v>1.8167217969889999</c:v>
                </c:pt>
                <c:pt idx="15073">
                  <c:v>1.8168165683749999</c:v>
                </c:pt>
                <c:pt idx="15074">
                  <c:v>1.81690955162</c:v>
                </c:pt>
                <c:pt idx="15075">
                  <c:v>1.817003726959</c:v>
                </c:pt>
                <c:pt idx="15076">
                  <c:v>1.8170970678330001</c:v>
                </c:pt>
                <c:pt idx="15077">
                  <c:v>1.8171836137770001</c:v>
                </c:pt>
                <c:pt idx="15078">
                  <c:v>1.8172795772549999</c:v>
                </c:pt>
                <c:pt idx="15079">
                  <c:v>1.817327022552</c:v>
                </c:pt>
                <c:pt idx="15080">
                  <c:v>1.817375183105</c:v>
                </c:pt>
                <c:pt idx="15081">
                  <c:v>1.8174259662629999</c:v>
                </c:pt>
                <c:pt idx="15082">
                  <c:v>1.817529320717</c:v>
                </c:pt>
                <c:pt idx="15083">
                  <c:v>1.817581534386</c:v>
                </c:pt>
                <c:pt idx="15084">
                  <c:v>1.817633748055</c:v>
                </c:pt>
                <c:pt idx="15085">
                  <c:v>1.8177387714390001</c:v>
                </c:pt>
                <c:pt idx="15086">
                  <c:v>1.8177859783170001</c:v>
                </c:pt>
                <c:pt idx="15087">
                  <c:v>1.817878246307</c:v>
                </c:pt>
                <c:pt idx="15088">
                  <c:v>1.8179577589039999</c:v>
                </c:pt>
                <c:pt idx="15089">
                  <c:v>1.8180737495420001</c:v>
                </c:pt>
                <c:pt idx="15090">
                  <c:v>1.8183822631840001</c:v>
                </c:pt>
                <c:pt idx="15091">
                  <c:v>1.8184947967530001</c:v>
                </c:pt>
                <c:pt idx="15092">
                  <c:v>1.8187310695650001</c:v>
                </c:pt>
                <c:pt idx="15093">
                  <c:v>1.8190540075299999</c:v>
                </c:pt>
                <c:pt idx="15094">
                  <c:v>1.819224238396</c:v>
                </c:pt>
                <c:pt idx="15095">
                  <c:v>1.8193320035930001</c:v>
                </c:pt>
                <c:pt idx="15096">
                  <c:v>1.819447517395</c:v>
                </c:pt>
                <c:pt idx="15097">
                  <c:v>1.819567799568</c:v>
                </c:pt>
                <c:pt idx="15098">
                  <c:v>1.819867730141</c:v>
                </c:pt>
                <c:pt idx="15099">
                  <c:v>1.819912195206</c:v>
                </c:pt>
                <c:pt idx="15100">
                  <c:v>1.8199642896649999</c:v>
                </c:pt>
                <c:pt idx="15101">
                  <c:v>1.8200126886370001</c:v>
                </c:pt>
                <c:pt idx="15102">
                  <c:v>1.8200895786289999</c:v>
                </c:pt>
                <c:pt idx="15103">
                  <c:v>1.8201611042020001</c:v>
                </c:pt>
                <c:pt idx="15104">
                  <c:v>1.8202637434010001</c:v>
                </c:pt>
                <c:pt idx="15105">
                  <c:v>1.8203418254849999</c:v>
                </c:pt>
                <c:pt idx="15106">
                  <c:v>1.820454478264</c:v>
                </c:pt>
                <c:pt idx="15107">
                  <c:v>1.82059943676</c:v>
                </c:pt>
                <c:pt idx="15108">
                  <c:v>1.8207087516780001</c:v>
                </c:pt>
                <c:pt idx="15109">
                  <c:v>1.8207840919489999</c:v>
                </c:pt>
                <c:pt idx="15110">
                  <c:v>1.820861816406</c:v>
                </c:pt>
                <c:pt idx="15111">
                  <c:v>1.8210141658779999</c:v>
                </c:pt>
                <c:pt idx="15112">
                  <c:v>1.821365714073</c:v>
                </c:pt>
                <c:pt idx="15113">
                  <c:v>1.8214795589449999</c:v>
                </c:pt>
                <c:pt idx="15114">
                  <c:v>1.821801662445</c:v>
                </c:pt>
                <c:pt idx="15115">
                  <c:v>1.8221358060840001</c:v>
                </c:pt>
                <c:pt idx="15116">
                  <c:v>1.8224525451660001</c:v>
                </c:pt>
                <c:pt idx="15117">
                  <c:v>1.8227361440659999</c:v>
                </c:pt>
                <c:pt idx="15118">
                  <c:v>1.82281935215</c:v>
                </c:pt>
                <c:pt idx="15119">
                  <c:v>1.8228989839550001</c:v>
                </c:pt>
                <c:pt idx="15120">
                  <c:v>1.823086857796</c:v>
                </c:pt>
                <c:pt idx="15121">
                  <c:v>1.8231755495069999</c:v>
                </c:pt>
                <c:pt idx="15122">
                  <c:v>1.823268294334</c:v>
                </c:pt>
                <c:pt idx="15123">
                  <c:v>1.8233500719069999</c:v>
                </c:pt>
                <c:pt idx="15124">
                  <c:v>1.8236804008480001</c:v>
                </c:pt>
                <c:pt idx="15125">
                  <c:v>1.8237693309780001</c:v>
                </c:pt>
                <c:pt idx="15126">
                  <c:v>1.8238432407380001</c:v>
                </c:pt>
                <c:pt idx="15127">
                  <c:v>1.824182271957</c:v>
                </c:pt>
                <c:pt idx="15128">
                  <c:v>1.8242671489719999</c:v>
                </c:pt>
                <c:pt idx="15129">
                  <c:v>1.8243124485019999</c:v>
                </c:pt>
                <c:pt idx="15130">
                  <c:v>1.8243603706360001</c:v>
                </c:pt>
                <c:pt idx="15131">
                  <c:v>1.8244078159329999</c:v>
                </c:pt>
                <c:pt idx="15132">
                  <c:v>1.824454069138</c:v>
                </c:pt>
                <c:pt idx="15133">
                  <c:v>1.8245462179180001</c:v>
                </c:pt>
                <c:pt idx="15134">
                  <c:v>1.824639081955</c:v>
                </c:pt>
                <c:pt idx="15135">
                  <c:v>1.824719548225</c:v>
                </c:pt>
                <c:pt idx="15136">
                  <c:v>1.8248721361160001</c:v>
                </c:pt>
                <c:pt idx="15137">
                  <c:v>1.8250292539599999</c:v>
                </c:pt>
                <c:pt idx="15138">
                  <c:v>1.8251106739039999</c:v>
                </c:pt>
                <c:pt idx="15139">
                  <c:v>1.8251941204069999</c:v>
                </c:pt>
                <c:pt idx="15140">
                  <c:v>1.825276374817</c:v>
                </c:pt>
                <c:pt idx="15141">
                  <c:v>1.825354933739</c:v>
                </c:pt>
                <c:pt idx="15142">
                  <c:v>1.825667858124</c:v>
                </c:pt>
                <c:pt idx="15143">
                  <c:v>1.8257697820659999</c:v>
                </c:pt>
                <c:pt idx="15144">
                  <c:v>1.8258469104770001</c:v>
                </c:pt>
                <c:pt idx="15145">
                  <c:v>1.8259314298630001</c:v>
                </c:pt>
                <c:pt idx="15146">
                  <c:v>1.826006412506</c:v>
                </c:pt>
                <c:pt idx="15147">
                  <c:v>1.826296687126</c:v>
                </c:pt>
                <c:pt idx="15148">
                  <c:v>1.8264390230180001</c:v>
                </c:pt>
                <c:pt idx="15149">
                  <c:v>1.826521515846</c:v>
                </c:pt>
                <c:pt idx="15150">
                  <c:v>1.8266347646709999</c:v>
                </c:pt>
                <c:pt idx="15151">
                  <c:v>1.826710104942</c:v>
                </c:pt>
                <c:pt idx="15152">
                  <c:v>1.8267835378649999</c:v>
                </c:pt>
                <c:pt idx="15153">
                  <c:v>1.8268344402309999</c:v>
                </c:pt>
                <c:pt idx="15154">
                  <c:v>1.8269500732420001</c:v>
                </c:pt>
                <c:pt idx="15155">
                  <c:v>1.827265501022</c:v>
                </c:pt>
                <c:pt idx="15156">
                  <c:v>1.827376961708</c:v>
                </c:pt>
                <c:pt idx="15157">
                  <c:v>1.8276038169860001</c:v>
                </c:pt>
                <c:pt idx="15158">
                  <c:v>1.8276923894879999</c:v>
                </c:pt>
                <c:pt idx="15159">
                  <c:v>1.8277922868730001</c:v>
                </c:pt>
                <c:pt idx="15160">
                  <c:v>1.8278934955599999</c:v>
                </c:pt>
                <c:pt idx="15161">
                  <c:v>1.8279842138289999</c:v>
                </c:pt>
                <c:pt idx="15162">
                  <c:v>1.828071951866</c:v>
                </c:pt>
                <c:pt idx="15163">
                  <c:v>1.828193664551</c:v>
                </c:pt>
                <c:pt idx="15164">
                  <c:v>1.8283486366270001</c:v>
                </c:pt>
                <c:pt idx="15165">
                  <c:v>1.8284757137300001</c:v>
                </c:pt>
                <c:pt idx="15166">
                  <c:v>1.828560233116</c:v>
                </c:pt>
                <c:pt idx="15167">
                  <c:v>1.8286527395250001</c:v>
                </c:pt>
                <c:pt idx="15168">
                  <c:v>1.8287346363070001</c:v>
                </c:pt>
                <c:pt idx="15169">
                  <c:v>1.828848958015</c:v>
                </c:pt>
                <c:pt idx="15170">
                  <c:v>1.829173326492</c:v>
                </c:pt>
                <c:pt idx="15171">
                  <c:v>1.829285502434</c:v>
                </c:pt>
                <c:pt idx="15172">
                  <c:v>1.8293616771700001</c:v>
                </c:pt>
                <c:pt idx="15173">
                  <c:v>1.8297095298770001</c:v>
                </c:pt>
                <c:pt idx="15174">
                  <c:v>1.8298901319500001</c:v>
                </c:pt>
                <c:pt idx="15175">
                  <c:v>1.8302103281019999</c:v>
                </c:pt>
                <c:pt idx="15176">
                  <c:v>1.830417394638</c:v>
                </c:pt>
                <c:pt idx="15177">
                  <c:v>1.8305635452269999</c:v>
                </c:pt>
                <c:pt idx="15178">
                  <c:v>1.8307001590730001</c:v>
                </c:pt>
                <c:pt idx="15179">
                  <c:v>1.8309235572810001</c:v>
                </c:pt>
                <c:pt idx="15180">
                  <c:v>1.8310334682460001</c:v>
                </c:pt>
                <c:pt idx="15181">
                  <c:v>1.8311201334</c:v>
                </c:pt>
                <c:pt idx="15182">
                  <c:v>1.831203818321</c:v>
                </c:pt>
                <c:pt idx="15183">
                  <c:v>1.8312571048740001</c:v>
                </c:pt>
                <c:pt idx="15184">
                  <c:v>1.831338047981</c:v>
                </c:pt>
                <c:pt idx="15185">
                  <c:v>1.831550955772</c:v>
                </c:pt>
                <c:pt idx="15186">
                  <c:v>1.8316699266430001</c:v>
                </c:pt>
                <c:pt idx="15187">
                  <c:v>1.8317922353739999</c:v>
                </c:pt>
                <c:pt idx="15188">
                  <c:v>1.831941604614</c:v>
                </c:pt>
                <c:pt idx="15189">
                  <c:v>1.8320884704589999</c:v>
                </c:pt>
                <c:pt idx="15190">
                  <c:v>1.8322687149050001</c:v>
                </c:pt>
                <c:pt idx="15191">
                  <c:v>1.832562446594</c:v>
                </c:pt>
                <c:pt idx="15192">
                  <c:v>1.832680106163</c:v>
                </c:pt>
                <c:pt idx="15193">
                  <c:v>1.832996487617</c:v>
                </c:pt>
                <c:pt idx="15194">
                  <c:v>1.8332157135010001</c:v>
                </c:pt>
                <c:pt idx="15195">
                  <c:v>1.833297252655</c:v>
                </c:pt>
                <c:pt idx="15196">
                  <c:v>1.833379268646</c:v>
                </c:pt>
                <c:pt idx="15197">
                  <c:v>1.8334636688229999</c:v>
                </c:pt>
                <c:pt idx="15198">
                  <c:v>1.8335512876510001</c:v>
                </c:pt>
                <c:pt idx="15199">
                  <c:v>1.8337992429729999</c:v>
                </c:pt>
                <c:pt idx="15200">
                  <c:v>1.8340048789979999</c:v>
                </c:pt>
                <c:pt idx="15201">
                  <c:v>1.8342933654789999</c:v>
                </c:pt>
                <c:pt idx="15202">
                  <c:v>1.8343956470489999</c:v>
                </c:pt>
                <c:pt idx="15203">
                  <c:v>1.8344643115999999</c:v>
                </c:pt>
                <c:pt idx="15204">
                  <c:v>1.834511756897</c:v>
                </c:pt>
                <c:pt idx="15205">
                  <c:v>1.834553837776</c:v>
                </c:pt>
                <c:pt idx="15206">
                  <c:v>1.8345950841900001</c:v>
                </c:pt>
                <c:pt idx="15207">
                  <c:v>1.834638237953</c:v>
                </c:pt>
                <c:pt idx="15208">
                  <c:v>1.834681630135</c:v>
                </c:pt>
                <c:pt idx="15209">
                  <c:v>1.834723114967</c:v>
                </c:pt>
                <c:pt idx="15210">
                  <c:v>1.8347693681720001</c:v>
                </c:pt>
                <c:pt idx="15211">
                  <c:v>1.8348466157909999</c:v>
                </c:pt>
                <c:pt idx="15212">
                  <c:v>1.834918141365</c:v>
                </c:pt>
                <c:pt idx="15213">
                  <c:v>1.834969758987</c:v>
                </c:pt>
                <c:pt idx="15214">
                  <c:v>1.835035681725</c:v>
                </c:pt>
                <c:pt idx="15215">
                  <c:v>1.835082888603</c:v>
                </c:pt>
                <c:pt idx="15216">
                  <c:v>1.8351340293880001</c:v>
                </c:pt>
                <c:pt idx="15217">
                  <c:v>1.835211396217</c:v>
                </c:pt>
                <c:pt idx="15218">
                  <c:v>1.8352901935579999</c:v>
                </c:pt>
                <c:pt idx="15219">
                  <c:v>1.835375905037</c:v>
                </c:pt>
                <c:pt idx="15220">
                  <c:v>1.835487365723</c:v>
                </c:pt>
                <c:pt idx="15221">
                  <c:v>1.8356076478959999</c:v>
                </c:pt>
                <c:pt idx="15222">
                  <c:v>1.8359395265580001</c:v>
                </c:pt>
                <c:pt idx="15223">
                  <c:v>1.8360644578930001</c:v>
                </c:pt>
                <c:pt idx="15224">
                  <c:v>1.8361531496050001</c:v>
                </c:pt>
                <c:pt idx="15225">
                  <c:v>1.836241722107</c:v>
                </c:pt>
                <c:pt idx="15226">
                  <c:v>1.836371898651</c:v>
                </c:pt>
                <c:pt idx="15227">
                  <c:v>1.836713433266</c:v>
                </c:pt>
                <c:pt idx="15228">
                  <c:v>1.8370534181589999</c:v>
                </c:pt>
                <c:pt idx="15229">
                  <c:v>1.837219953537</c:v>
                </c:pt>
                <c:pt idx="15230">
                  <c:v>1.837340712547</c:v>
                </c:pt>
                <c:pt idx="15231">
                  <c:v>1.83756685257</c:v>
                </c:pt>
                <c:pt idx="15232">
                  <c:v>1.8378355503079999</c:v>
                </c:pt>
                <c:pt idx="15233">
                  <c:v>1.83812057972</c:v>
                </c:pt>
                <c:pt idx="15234">
                  <c:v>1.8384002447129999</c:v>
                </c:pt>
                <c:pt idx="15235">
                  <c:v>1.83849132061</c:v>
                </c:pt>
                <c:pt idx="15236">
                  <c:v>1.838545560837</c:v>
                </c:pt>
                <c:pt idx="15237">
                  <c:v>1.8386062383649999</c:v>
                </c:pt>
                <c:pt idx="15238">
                  <c:v>1.8386695384980001</c:v>
                </c:pt>
                <c:pt idx="15239">
                  <c:v>1.8387333154679999</c:v>
                </c:pt>
                <c:pt idx="15240">
                  <c:v>1.8387995958329999</c:v>
                </c:pt>
                <c:pt idx="15241">
                  <c:v>1.8388624191280001</c:v>
                </c:pt>
                <c:pt idx="15242">
                  <c:v>1.838928222656</c:v>
                </c:pt>
                <c:pt idx="15243">
                  <c:v>1.8389986753459999</c:v>
                </c:pt>
                <c:pt idx="15244">
                  <c:v>1.8390654325489999</c:v>
                </c:pt>
                <c:pt idx="15245">
                  <c:v>1.8391311168669999</c:v>
                </c:pt>
                <c:pt idx="15246">
                  <c:v>1.8391910791399999</c:v>
                </c:pt>
                <c:pt idx="15247">
                  <c:v>1.8392459154130001</c:v>
                </c:pt>
                <c:pt idx="15248">
                  <c:v>1.839297890663</c:v>
                </c:pt>
                <c:pt idx="15249">
                  <c:v>1.8393456935879999</c:v>
                </c:pt>
                <c:pt idx="15250">
                  <c:v>1.8394384384160001</c:v>
                </c:pt>
                <c:pt idx="15251">
                  <c:v>1.8395217657089999</c:v>
                </c:pt>
                <c:pt idx="15252">
                  <c:v>1.839690208435</c:v>
                </c:pt>
                <c:pt idx="15253">
                  <c:v>1.839917898178</c:v>
                </c:pt>
                <c:pt idx="15254">
                  <c:v>1.840229988098</c:v>
                </c:pt>
                <c:pt idx="15255">
                  <c:v>1.8403629064560001</c:v>
                </c:pt>
                <c:pt idx="15256">
                  <c:v>1.840523004532</c:v>
                </c:pt>
                <c:pt idx="15257">
                  <c:v>1.8406871557240001</c:v>
                </c:pt>
                <c:pt idx="15258">
                  <c:v>1.840756654739</c:v>
                </c:pt>
                <c:pt idx="15259">
                  <c:v>1.840801000595</c:v>
                </c:pt>
                <c:pt idx="15260">
                  <c:v>1.840871930122</c:v>
                </c:pt>
                <c:pt idx="15261">
                  <c:v>1.8409367799759999</c:v>
                </c:pt>
                <c:pt idx="15262">
                  <c:v>1.840981602669</c:v>
                </c:pt>
                <c:pt idx="15263">
                  <c:v>1.841044187546</c:v>
                </c:pt>
                <c:pt idx="15264">
                  <c:v>1.8410840034480001</c:v>
                </c:pt>
                <c:pt idx="15265">
                  <c:v>1.841129183769</c:v>
                </c:pt>
                <c:pt idx="15266">
                  <c:v>1.8411661386489999</c:v>
                </c:pt>
                <c:pt idx="15267">
                  <c:v>1.8412138223650001</c:v>
                </c:pt>
                <c:pt idx="15268">
                  <c:v>1.841282248497</c:v>
                </c:pt>
                <c:pt idx="15269">
                  <c:v>1.8415635824200001</c:v>
                </c:pt>
                <c:pt idx="15270">
                  <c:v>1.8416422605510001</c:v>
                </c:pt>
                <c:pt idx="15271">
                  <c:v>1.841718316078</c:v>
                </c:pt>
                <c:pt idx="15272">
                  <c:v>1.8418519496920001</c:v>
                </c:pt>
                <c:pt idx="15273">
                  <c:v>1.842188477516</c:v>
                </c:pt>
                <c:pt idx="15274">
                  <c:v>1.8425077199940001</c:v>
                </c:pt>
                <c:pt idx="15275">
                  <c:v>1.842655539513</c:v>
                </c:pt>
                <c:pt idx="15276">
                  <c:v>1.8427355289459999</c:v>
                </c:pt>
                <c:pt idx="15277">
                  <c:v>1.8428146839140001</c:v>
                </c:pt>
                <c:pt idx="15278">
                  <c:v>1.842886805534</c:v>
                </c:pt>
                <c:pt idx="15279">
                  <c:v>1.84295976162</c:v>
                </c:pt>
                <c:pt idx="15280">
                  <c:v>1.843049526215</c:v>
                </c:pt>
                <c:pt idx="15281">
                  <c:v>1.8432325124740001</c:v>
                </c:pt>
                <c:pt idx="15282">
                  <c:v>1.8435114622119999</c:v>
                </c:pt>
                <c:pt idx="15283">
                  <c:v>1.843671441078</c:v>
                </c:pt>
                <c:pt idx="15284">
                  <c:v>1.843953132629</c:v>
                </c:pt>
                <c:pt idx="15285">
                  <c:v>1.8441067934040001</c:v>
                </c:pt>
                <c:pt idx="15286">
                  <c:v>1.8442684412000001</c:v>
                </c:pt>
                <c:pt idx="15287">
                  <c:v>1.844358325005</c:v>
                </c:pt>
                <c:pt idx="15288">
                  <c:v>1.844457268715</c:v>
                </c:pt>
                <c:pt idx="15289">
                  <c:v>1.844556570053</c:v>
                </c:pt>
                <c:pt idx="15290">
                  <c:v>1.8446059226989999</c:v>
                </c:pt>
                <c:pt idx="15291">
                  <c:v>1.844655871391</c:v>
                </c:pt>
                <c:pt idx="15292">
                  <c:v>1.844750761986</c:v>
                </c:pt>
                <c:pt idx="15293">
                  <c:v>1.844839811325</c:v>
                </c:pt>
                <c:pt idx="15294">
                  <c:v>1.844914913177</c:v>
                </c:pt>
                <c:pt idx="15295">
                  <c:v>1.845246195793</c:v>
                </c:pt>
                <c:pt idx="15296">
                  <c:v>1.845427036285</c:v>
                </c:pt>
                <c:pt idx="15297">
                  <c:v>1.8457454442979999</c:v>
                </c:pt>
                <c:pt idx="15298">
                  <c:v>1.845867991447</c:v>
                </c:pt>
                <c:pt idx="15299">
                  <c:v>1.8459194898610001</c:v>
                </c:pt>
                <c:pt idx="15300">
                  <c:v>1.8459686040879999</c:v>
                </c:pt>
                <c:pt idx="15301">
                  <c:v>1.846023082733</c:v>
                </c:pt>
                <c:pt idx="15302">
                  <c:v>1.846071958542</c:v>
                </c:pt>
                <c:pt idx="15303">
                  <c:v>1.8461450338359999</c:v>
                </c:pt>
                <c:pt idx="15304">
                  <c:v>1.8462300300600001</c:v>
                </c:pt>
                <c:pt idx="15305">
                  <c:v>1.8463158607479999</c:v>
                </c:pt>
                <c:pt idx="15306">
                  <c:v>1.8463698625560001</c:v>
                </c:pt>
                <c:pt idx="15307">
                  <c:v>1.8464614152909999</c:v>
                </c:pt>
                <c:pt idx="15308">
                  <c:v>1.846709251404</c:v>
                </c:pt>
                <c:pt idx="15309">
                  <c:v>1.8468109369279999</c:v>
                </c:pt>
                <c:pt idx="15310">
                  <c:v>1.846937060356</c:v>
                </c:pt>
                <c:pt idx="15311">
                  <c:v>1.8470317125319999</c:v>
                </c:pt>
                <c:pt idx="15312">
                  <c:v>1.847251534462</c:v>
                </c:pt>
                <c:pt idx="15313">
                  <c:v>1.8476028442379999</c:v>
                </c:pt>
                <c:pt idx="15314">
                  <c:v>1.8477761745450001</c:v>
                </c:pt>
                <c:pt idx="15315">
                  <c:v>1.8478913307189999</c:v>
                </c:pt>
                <c:pt idx="15316">
                  <c:v>1.847984671593</c:v>
                </c:pt>
                <c:pt idx="15317">
                  <c:v>1.8480333089829999</c:v>
                </c:pt>
                <c:pt idx="15318">
                  <c:v>1.848085284233</c:v>
                </c:pt>
                <c:pt idx="15319">
                  <c:v>1.848142147064</c:v>
                </c:pt>
                <c:pt idx="15320">
                  <c:v>1.84819829464</c:v>
                </c:pt>
                <c:pt idx="15321">
                  <c:v>1.848257660866</c:v>
                </c:pt>
                <c:pt idx="15322">
                  <c:v>1.848318934441</c:v>
                </c:pt>
                <c:pt idx="15323">
                  <c:v>1.8483771085739999</c:v>
                </c:pt>
                <c:pt idx="15324">
                  <c:v>1.848433256149</c:v>
                </c:pt>
                <c:pt idx="15325">
                  <c:v>1.8484857082370001</c:v>
                </c:pt>
                <c:pt idx="15326">
                  <c:v>1.848536968231</c:v>
                </c:pt>
                <c:pt idx="15327">
                  <c:v>1.8485897779460001</c:v>
                </c:pt>
                <c:pt idx="15328">
                  <c:v>1.848641395569</c:v>
                </c:pt>
                <c:pt idx="15329">
                  <c:v>1.848690271378</c:v>
                </c:pt>
                <c:pt idx="15330">
                  <c:v>1.8487386703490001</c:v>
                </c:pt>
                <c:pt idx="15331">
                  <c:v>1.8488353490830001</c:v>
                </c:pt>
                <c:pt idx="15332">
                  <c:v>1.848924875259</c:v>
                </c:pt>
                <c:pt idx="15333">
                  <c:v>1.8489714860919999</c:v>
                </c:pt>
                <c:pt idx="15334">
                  <c:v>1.8490195274350001</c:v>
                </c:pt>
                <c:pt idx="15335">
                  <c:v>1.849065303802</c:v>
                </c:pt>
                <c:pt idx="15336">
                  <c:v>1.8491544723510001</c:v>
                </c:pt>
                <c:pt idx="15337">
                  <c:v>1.8492445945739999</c:v>
                </c:pt>
                <c:pt idx="15338">
                  <c:v>1.849333047867</c:v>
                </c:pt>
                <c:pt idx="15339">
                  <c:v>1.849428057671</c:v>
                </c:pt>
                <c:pt idx="15340">
                  <c:v>1.849511742592</c:v>
                </c:pt>
                <c:pt idx="15341">
                  <c:v>1.849592208862</c:v>
                </c:pt>
                <c:pt idx="15342">
                  <c:v>1.849675774574</c:v>
                </c:pt>
                <c:pt idx="15343">
                  <c:v>1.849756836891</c:v>
                </c:pt>
                <c:pt idx="15344">
                  <c:v>1.849822402</c:v>
                </c:pt>
                <c:pt idx="15345">
                  <c:v>1.8499306440350001</c:v>
                </c:pt>
                <c:pt idx="15346">
                  <c:v>1.850134968758</c:v>
                </c:pt>
                <c:pt idx="15347">
                  <c:v>1.8502260446550001</c:v>
                </c:pt>
                <c:pt idx="15348">
                  <c:v>1.850291252136</c:v>
                </c:pt>
                <c:pt idx="15349">
                  <c:v>1.8503580093380001</c:v>
                </c:pt>
                <c:pt idx="15350">
                  <c:v>1.850428104401</c:v>
                </c:pt>
                <c:pt idx="15351">
                  <c:v>1.8504762649540001</c:v>
                </c:pt>
                <c:pt idx="15352">
                  <c:v>1.8505207300190001</c:v>
                </c:pt>
                <c:pt idx="15353">
                  <c:v>1.8505653142930001</c:v>
                </c:pt>
                <c:pt idx="15354">
                  <c:v>1.850609540939</c:v>
                </c:pt>
                <c:pt idx="15355">
                  <c:v>1.8506525754930001</c:v>
                </c:pt>
                <c:pt idx="15356">
                  <c:v>1.8506963253019999</c:v>
                </c:pt>
                <c:pt idx="15357">
                  <c:v>1.8507670164109999</c:v>
                </c:pt>
                <c:pt idx="15358">
                  <c:v>1.851083636284</c:v>
                </c:pt>
                <c:pt idx="15359">
                  <c:v>1.8511986732479999</c:v>
                </c:pt>
                <c:pt idx="15360">
                  <c:v>1.8513076305389999</c:v>
                </c:pt>
                <c:pt idx="15361">
                  <c:v>1.851442456245</c:v>
                </c:pt>
                <c:pt idx="15362">
                  <c:v>1.851523518562</c:v>
                </c:pt>
                <c:pt idx="15363">
                  <c:v>1.8516064882279999</c:v>
                </c:pt>
                <c:pt idx="15364">
                  <c:v>1.8516969680790001</c:v>
                </c:pt>
                <c:pt idx="15365">
                  <c:v>1.851815342903</c:v>
                </c:pt>
                <c:pt idx="15366">
                  <c:v>1.8520004749300001</c:v>
                </c:pt>
                <c:pt idx="15367">
                  <c:v>1.8523119688030001</c:v>
                </c:pt>
                <c:pt idx="15368">
                  <c:v>1.8524254560469999</c:v>
                </c:pt>
                <c:pt idx="15369">
                  <c:v>1.8525390625</c:v>
                </c:pt>
                <c:pt idx="15370">
                  <c:v>1.8528820276260001</c:v>
                </c:pt>
                <c:pt idx="15371">
                  <c:v>1.8531744480129999</c:v>
                </c:pt>
                <c:pt idx="15372">
                  <c:v>1.853220820427</c:v>
                </c:pt>
                <c:pt idx="15373">
                  <c:v>1.853294253349</c:v>
                </c:pt>
                <c:pt idx="15374">
                  <c:v>1.8533992767330001</c:v>
                </c:pt>
                <c:pt idx="15375">
                  <c:v>1.853686451912</c:v>
                </c:pt>
                <c:pt idx="15376">
                  <c:v>1.853891372681</c:v>
                </c:pt>
                <c:pt idx="15377">
                  <c:v>1.8540419340130001</c:v>
                </c:pt>
                <c:pt idx="15378">
                  <c:v>1.85412800312</c:v>
                </c:pt>
                <c:pt idx="15379">
                  <c:v>1.854212999344</c:v>
                </c:pt>
                <c:pt idx="15380">
                  <c:v>1.854266405106</c:v>
                </c:pt>
                <c:pt idx="15381">
                  <c:v>1.8543536663060001</c:v>
                </c:pt>
                <c:pt idx="15382">
                  <c:v>1.8544722795490001</c:v>
                </c:pt>
                <c:pt idx="15383">
                  <c:v>1.8548250198359999</c:v>
                </c:pt>
                <c:pt idx="15384">
                  <c:v>1.8549802303309999</c:v>
                </c:pt>
                <c:pt idx="15385">
                  <c:v>1.855102539063</c:v>
                </c:pt>
                <c:pt idx="15386">
                  <c:v>1.855257630348</c:v>
                </c:pt>
                <c:pt idx="15387">
                  <c:v>1.855376362801</c:v>
                </c:pt>
                <c:pt idx="15388">
                  <c:v>1.855713009834</c:v>
                </c:pt>
                <c:pt idx="15389">
                  <c:v>1.855973482132</c:v>
                </c:pt>
                <c:pt idx="15390">
                  <c:v>1.8560634851460001</c:v>
                </c:pt>
                <c:pt idx="15391">
                  <c:v>1.856111288071</c:v>
                </c:pt>
                <c:pt idx="15392">
                  <c:v>1.8561573028559999</c:v>
                </c:pt>
                <c:pt idx="15393">
                  <c:v>1.8562040328980001</c:v>
                </c:pt>
                <c:pt idx="15394">
                  <c:v>1.8562920093540001</c:v>
                </c:pt>
                <c:pt idx="15395">
                  <c:v>1.85638153553</c:v>
                </c:pt>
                <c:pt idx="15396">
                  <c:v>1.8567149639130001</c:v>
                </c:pt>
                <c:pt idx="15397">
                  <c:v>1.856791377068</c:v>
                </c:pt>
                <c:pt idx="15398">
                  <c:v>1.8569356203080001</c:v>
                </c:pt>
                <c:pt idx="15399">
                  <c:v>1.85710299015</c:v>
                </c:pt>
                <c:pt idx="15400">
                  <c:v>1.857434988022</c:v>
                </c:pt>
                <c:pt idx="15401">
                  <c:v>1.8576406240459999</c:v>
                </c:pt>
                <c:pt idx="15402">
                  <c:v>1.8577859401700001</c:v>
                </c:pt>
                <c:pt idx="15403">
                  <c:v>1.8579486608510001</c:v>
                </c:pt>
                <c:pt idx="15404">
                  <c:v>1.8580157756810001</c:v>
                </c:pt>
                <c:pt idx="15405">
                  <c:v>1.8580770492550001</c:v>
                </c:pt>
                <c:pt idx="15406">
                  <c:v>1.85812318325</c:v>
                </c:pt>
                <c:pt idx="15407">
                  <c:v>1.858191609383</c:v>
                </c:pt>
                <c:pt idx="15408">
                  <c:v>1.858303189278</c:v>
                </c:pt>
                <c:pt idx="15409">
                  <c:v>1.858640193939</c:v>
                </c:pt>
                <c:pt idx="15410">
                  <c:v>1.8590072393420001</c:v>
                </c:pt>
                <c:pt idx="15411">
                  <c:v>1.8591210842129999</c:v>
                </c:pt>
                <c:pt idx="15412">
                  <c:v>1.8592149019240001</c:v>
                </c:pt>
                <c:pt idx="15413">
                  <c:v>1.8592987060549999</c:v>
                </c:pt>
                <c:pt idx="15414">
                  <c:v>1.859386444092</c:v>
                </c:pt>
                <c:pt idx="15415">
                  <c:v>1.859720349312</c:v>
                </c:pt>
                <c:pt idx="15416">
                  <c:v>1.8598488569260001</c:v>
                </c:pt>
                <c:pt idx="15417">
                  <c:v>1.8599361181259999</c:v>
                </c:pt>
                <c:pt idx="15418">
                  <c:v>1.860019207001</c:v>
                </c:pt>
                <c:pt idx="15419">
                  <c:v>1.86010992527</c:v>
                </c:pt>
                <c:pt idx="15420">
                  <c:v>1.8602027893069999</c:v>
                </c:pt>
                <c:pt idx="15421">
                  <c:v>1.860299944878</c:v>
                </c:pt>
                <c:pt idx="15422">
                  <c:v>1.8603971004490001</c:v>
                </c:pt>
                <c:pt idx="15423">
                  <c:v>1.860499858856</c:v>
                </c:pt>
                <c:pt idx="15424">
                  <c:v>1.8605970144270001</c:v>
                </c:pt>
                <c:pt idx="15425">
                  <c:v>1.8606876134870001</c:v>
                </c:pt>
                <c:pt idx="15426">
                  <c:v>1.8608194589610001</c:v>
                </c:pt>
                <c:pt idx="15427">
                  <c:v>1.860940098763</c:v>
                </c:pt>
                <c:pt idx="15428">
                  <c:v>1.861023187637</c:v>
                </c:pt>
                <c:pt idx="15429">
                  <c:v>1.861114501953</c:v>
                </c:pt>
                <c:pt idx="15430">
                  <c:v>1.8611966371540001</c:v>
                </c:pt>
                <c:pt idx="15431">
                  <c:v>1.8612840175630001</c:v>
                </c:pt>
                <c:pt idx="15432">
                  <c:v>1.8613746166230001</c:v>
                </c:pt>
                <c:pt idx="15433">
                  <c:v>1.8614585399629999</c:v>
                </c:pt>
                <c:pt idx="15434">
                  <c:v>1.8615337610239999</c:v>
                </c:pt>
                <c:pt idx="15435">
                  <c:v>1.8616085052489999</c:v>
                </c:pt>
                <c:pt idx="15436">
                  <c:v>1.8619220256810001</c:v>
                </c:pt>
                <c:pt idx="15437">
                  <c:v>1.862004756927</c:v>
                </c:pt>
                <c:pt idx="15438">
                  <c:v>1.862296104431</c:v>
                </c:pt>
                <c:pt idx="15439">
                  <c:v>1.8625729084010001</c:v>
                </c:pt>
                <c:pt idx="15440">
                  <c:v>1.8626581430439999</c:v>
                </c:pt>
                <c:pt idx="15441">
                  <c:v>1.8627309799189999</c:v>
                </c:pt>
                <c:pt idx="15442">
                  <c:v>1.862779140472</c:v>
                </c:pt>
                <c:pt idx="15443">
                  <c:v>1.8628491163250001</c:v>
                </c:pt>
                <c:pt idx="15444">
                  <c:v>1.862890481949</c:v>
                </c:pt>
                <c:pt idx="15445">
                  <c:v>1.8629399538039999</c:v>
                </c:pt>
                <c:pt idx="15446">
                  <c:v>1.863015413284</c:v>
                </c:pt>
                <c:pt idx="15447">
                  <c:v>1.863090157509</c:v>
                </c:pt>
                <c:pt idx="15448">
                  <c:v>1.863301515579</c:v>
                </c:pt>
                <c:pt idx="15449">
                  <c:v>1.8634554147719999</c:v>
                </c:pt>
                <c:pt idx="15450">
                  <c:v>1.863577008247</c:v>
                </c:pt>
                <c:pt idx="15451">
                  <c:v>1.8637282848359999</c:v>
                </c:pt>
                <c:pt idx="15452">
                  <c:v>1.86381483078</c:v>
                </c:pt>
                <c:pt idx="15453">
                  <c:v>1.863933444023</c:v>
                </c:pt>
                <c:pt idx="15454">
                  <c:v>1.8642637729639999</c:v>
                </c:pt>
                <c:pt idx="15455">
                  <c:v>1.864624142647</c:v>
                </c:pt>
                <c:pt idx="15456">
                  <c:v>1.8647786378860001</c:v>
                </c:pt>
                <c:pt idx="15457">
                  <c:v>1.865044236183</c:v>
                </c:pt>
                <c:pt idx="15458">
                  <c:v>1.8651310205460001</c:v>
                </c:pt>
                <c:pt idx="15459">
                  <c:v>1.865221858025</c:v>
                </c:pt>
                <c:pt idx="15460">
                  <c:v>1.8653166294100001</c:v>
                </c:pt>
                <c:pt idx="15461">
                  <c:v>1.8653672933579999</c:v>
                </c:pt>
                <c:pt idx="15462">
                  <c:v>1.865415692329</c:v>
                </c:pt>
                <c:pt idx="15463">
                  <c:v>1.86546599865</c:v>
                </c:pt>
                <c:pt idx="15464">
                  <c:v>1.8655608892440001</c:v>
                </c:pt>
                <c:pt idx="15465">
                  <c:v>1.865656256676</c:v>
                </c:pt>
                <c:pt idx="15466">
                  <c:v>1.865754008293</c:v>
                </c:pt>
                <c:pt idx="15467">
                  <c:v>1.865851640701</c:v>
                </c:pt>
                <c:pt idx="15468">
                  <c:v>1.8659435510639999</c:v>
                </c:pt>
                <c:pt idx="15469">
                  <c:v>1.8660378456119999</c:v>
                </c:pt>
                <c:pt idx="15470">
                  <c:v>1.8661328554150001</c:v>
                </c:pt>
                <c:pt idx="15471">
                  <c:v>1.866179704666</c:v>
                </c:pt>
                <c:pt idx="15472">
                  <c:v>1.866266727448</c:v>
                </c:pt>
                <c:pt idx="15473">
                  <c:v>1.8663485050199999</c:v>
                </c:pt>
                <c:pt idx="15474">
                  <c:v>1.866424798965</c:v>
                </c:pt>
                <c:pt idx="15475">
                  <c:v>1.866533517838</c:v>
                </c:pt>
                <c:pt idx="15476">
                  <c:v>1.866848111153</c:v>
                </c:pt>
                <c:pt idx="15477">
                  <c:v>1.8669226169590001</c:v>
                </c:pt>
                <c:pt idx="15478">
                  <c:v>1.866981625557</c:v>
                </c:pt>
                <c:pt idx="15479">
                  <c:v>1.867019176483</c:v>
                </c:pt>
                <c:pt idx="15480">
                  <c:v>1.8670631647110001</c:v>
                </c:pt>
                <c:pt idx="15481">
                  <c:v>1.8671014308930001</c:v>
                </c:pt>
                <c:pt idx="15482">
                  <c:v>1.8671408891679999</c:v>
                </c:pt>
                <c:pt idx="15483">
                  <c:v>1.8671905994419999</c:v>
                </c:pt>
                <c:pt idx="15484">
                  <c:v>1.867258310318</c:v>
                </c:pt>
                <c:pt idx="15485">
                  <c:v>1.867384672165</c:v>
                </c:pt>
                <c:pt idx="15486">
                  <c:v>1.8674483299260001</c:v>
                </c:pt>
                <c:pt idx="15487">
                  <c:v>1.8675132989879999</c:v>
                </c:pt>
                <c:pt idx="15488">
                  <c:v>1.8675645589829999</c:v>
                </c:pt>
                <c:pt idx="15489">
                  <c:v>1.867640018463</c:v>
                </c:pt>
                <c:pt idx="15490">
                  <c:v>1.8677232265470001</c:v>
                </c:pt>
                <c:pt idx="15491">
                  <c:v>1.8678367137909999</c:v>
                </c:pt>
                <c:pt idx="15492">
                  <c:v>1.8681097030639999</c:v>
                </c:pt>
                <c:pt idx="15493">
                  <c:v>1.8683382272719999</c:v>
                </c:pt>
                <c:pt idx="15494">
                  <c:v>1.8684687614440001</c:v>
                </c:pt>
                <c:pt idx="15495">
                  <c:v>1.8685894012449999</c:v>
                </c:pt>
                <c:pt idx="15496">
                  <c:v>1.8686714172359999</c:v>
                </c:pt>
                <c:pt idx="15497">
                  <c:v>1.8687895536420001</c:v>
                </c:pt>
                <c:pt idx="15498">
                  <c:v>1.869106650352</c:v>
                </c:pt>
                <c:pt idx="15499">
                  <c:v>1.869295954704</c:v>
                </c:pt>
                <c:pt idx="15500">
                  <c:v>1.8694252967830001</c:v>
                </c:pt>
                <c:pt idx="15501">
                  <c:v>1.869510531425</c:v>
                </c:pt>
                <c:pt idx="15502">
                  <c:v>1.869594812393</c:v>
                </c:pt>
                <c:pt idx="15503">
                  <c:v>1.869681119919</c:v>
                </c:pt>
                <c:pt idx="15504">
                  <c:v>1.8697602748869999</c:v>
                </c:pt>
                <c:pt idx="15505">
                  <c:v>1.8699041605</c:v>
                </c:pt>
                <c:pt idx="15506">
                  <c:v>1.8700536489490001</c:v>
                </c:pt>
                <c:pt idx="15507">
                  <c:v>1.870176315308</c:v>
                </c:pt>
                <c:pt idx="15508">
                  <c:v>1.870259284973</c:v>
                </c:pt>
                <c:pt idx="15509">
                  <c:v>1.8703790903090001</c:v>
                </c:pt>
                <c:pt idx="15510">
                  <c:v>1.8706907033919999</c:v>
                </c:pt>
                <c:pt idx="15511">
                  <c:v>1.8708248138429999</c:v>
                </c:pt>
                <c:pt idx="15512">
                  <c:v>1.870900988579</c:v>
                </c:pt>
                <c:pt idx="15513">
                  <c:v>1.870945334435</c:v>
                </c:pt>
                <c:pt idx="15514">
                  <c:v>1.8710163831710001</c:v>
                </c:pt>
                <c:pt idx="15515">
                  <c:v>1.8710653781890001</c:v>
                </c:pt>
                <c:pt idx="15516">
                  <c:v>1.8712381124499999</c:v>
                </c:pt>
                <c:pt idx="15517">
                  <c:v>1.8713514804839999</c:v>
                </c:pt>
                <c:pt idx="15518">
                  <c:v>1.871428489685</c:v>
                </c:pt>
                <c:pt idx="15519">
                  <c:v>1.871540904045</c:v>
                </c:pt>
                <c:pt idx="15520">
                  <c:v>1.871855020523</c:v>
                </c:pt>
                <c:pt idx="15521">
                  <c:v>1.8720114231110001</c:v>
                </c:pt>
                <c:pt idx="15522">
                  <c:v>1.8721039295199999</c:v>
                </c:pt>
                <c:pt idx="15523">
                  <c:v>1.8722224235530001</c:v>
                </c:pt>
                <c:pt idx="15524">
                  <c:v>1.87231194973</c:v>
                </c:pt>
                <c:pt idx="15525">
                  <c:v>1.8723922967910001</c:v>
                </c:pt>
                <c:pt idx="15526">
                  <c:v>1.872434616089</c:v>
                </c:pt>
                <c:pt idx="15527">
                  <c:v>1.872504711151</c:v>
                </c:pt>
                <c:pt idx="15528">
                  <c:v>1.8726072311399999</c:v>
                </c:pt>
                <c:pt idx="15529">
                  <c:v>1.8728642463680001</c:v>
                </c:pt>
                <c:pt idx="15530">
                  <c:v>1.8731623888019999</c:v>
                </c:pt>
                <c:pt idx="15531">
                  <c:v>1.8732463121409999</c:v>
                </c:pt>
                <c:pt idx="15532">
                  <c:v>1.873373627663</c:v>
                </c:pt>
                <c:pt idx="15533">
                  <c:v>1.8735023736950001</c:v>
                </c:pt>
                <c:pt idx="15534">
                  <c:v>1.8735994100569999</c:v>
                </c:pt>
                <c:pt idx="15535">
                  <c:v>1.873653054237</c:v>
                </c:pt>
                <c:pt idx="15536">
                  <c:v>1.873710513115</c:v>
                </c:pt>
                <c:pt idx="15537">
                  <c:v>1.8737624883649999</c:v>
                </c:pt>
                <c:pt idx="15538">
                  <c:v>1.8738187551500001</c:v>
                </c:pt>
                <c:pt idx="15539">
                  <c:v>1.8738738298419999</c:v>
                </c:pt>
                <c:pt idx="15540">
                  <c:v>1.873931050301</c:v>
                </c:pt>
                <c:pt idx="15541">
                  <c:v>1.8739889860150001</c:v>
                </c:pt>
                <c:pt idx="15542">
                  <c:v>1.8740441799159999</c:v>
                </c:pt>
                <c:pt idx="15543">
                  <c:v>1.874094247818</c:v>
                </c:pt>
                <c:pt idx="15544">
                  <c:v>1.874191045761</c:v>
                </c:pt>
                <c:pt idx="15545">
                  <c:v>1.874289393425</c:v>
                </c:pt>
                <c:pt idx="15546">
                  <c:v>1.874380111694</c:v>
                </c:pt>
                <c:pt idx="15547">
                  <c:v>1.8744640350340001</c:v>
                </c:pt>
                <c:pt idx="15548">
                  <c:v>1.8745472431179999</c:v>
                </c:pt>
                <c:pt idx="15549">
                  <c:v>1.8746680021290001</c:v>
                </c:pt>
                <c:pt idx="15550">
                  <c:v>1.874743700027</c:v>
                </c:pt>
                <c:pt idx="15551">
                  <c:v>1.874825358391</c:v>
                </c:pt>
                <c:pt idx="15552">
                  <c:v>1.874909520149</c:v>
                </c:pt>
                <c:pt idx="15553">
                  <c:v>1.8749989271159999</c:v>
                </c:pt>
                <c:pt idx="15554">
                  <c:v>1.8750858306880001</c:v>
                </c:pt>
                <c:pt idx="15555">
                  <c:v>1.875163793564</c:v>
                </c:pt>
                <c:pt idx="15556">
                  <c:v>1.8754707574839999</c:v>
                </c:pt>
                <c:pt idx="15557">
                  <c:v>1.8755387067789999</c:v>
                </c:pt>
                <c:pt idx="15558">
                  <c:v>1.875604271889</c:v>
                </c:pt>
                <c:pt idx="15559">
                  <c:v>1.8756440877909999</c:v>
                </c:pt>
                <c:pt idx="15560">
                  <c:v>1.8756849765779999</c:v>
                </c:pt>
                <c:pt idx="15561">
                  <c:v>1.8757467269899999</c:v>
                </c:pt>
                <c:pt idx="15562">
                  <c:v>1.875844836235</c:v>
                </c:pt>
                <c:pt idx="15563">
                  <c:v>1.875920534134</c:v>
                </c:pt>
                <c:pt idx="15564">
                  <c:v>1.875998497009</c:v>
                </c:pt>
                <c:pt idx="15565">
                  <c:v>1.8760442733760001</c:v>
                </c:pt>
                <c:pt idx="15566">
                  <c:v>1.8760910034180001</c:v>
                </c:pt>
                <c:pt idx="15567">
                  <c:v>1.876140356064</c:v>
                </c:pt>
                <c:pt idx="15568">
                  <c:v>1.8761874437329999</c:v>
                </c:pt>
                <c:pt idx="15569">
                  <c:v>1.876230239868</c:v>
                </c:pt>
                <c:pt idx="15570">
                  <c:v>1.8762779235839999</c:v>
                </c:pt>
                <c:pt idx="15571">
                  <c:v>1.876325130463</c:v>
                </c:pt>
                <c:pt idx="15572">
                  <c:v>1.8764013051990001</c:v>
                </c:pt>
                <c:pt idx="15573">
                  <c:v>1.876476287842</c:v>
                </c:pt>
                <c:pt idx="15574">
                  <c:v>1.8766109943389999</c:v>
                </c:pt>
                <c:pt idx="15575">
                  <c:v>1.876900911331</c:v>
                </c:pt>
                <c:pt idx="15576">
                  <c:v>1.877085804939</c:v>
                </c:pt>
                <c:pt idx="15577">
                  <c:v>1.8772411346440001</c:v>
                </c:pt>
                <c:pt idx="15578">
                  <c:v>1.877583503723</c:v>
                </c:pt>
                <c:pt idx="15579">
                  <c:v>1.877925038338</c:v>
                </c:pt>
                <c:pt idx="15580">
                  <c:v>1.878273010254</c:v>
                </c:pt>
                <c:pt idx="15581">
                  <c:v>1.8784654140470001</c:v>
                </c:pt>
                <c:pt idx="15582">
                  <c:v>1.878615260124</c:v>
                </c:pt>
                <c:pt idx="15583">
                  <c:v>1.8789588212970001</c:v>
                </c:pt>
                <c:pt idx="15584">
                  <c:v>1.879302024841</c:v>
                </c:pt>
                <c:pt idx="15585">
                  <c:v>1.879413723946</c:v>
                </c:pt>
                <c:pt idx="15586">
                  <c:v>1.879493832588</c:v>
                </c:pt>
                <c:pt idx="15587">
                  <c:v>1.8795735836030001</c:v>
                </c:pt>
                <c:pt idx="15588">
                  <c:v>1.8797566890720001</c:v>
                </c:pt>
                <c:pt idx="15589">
                  <c:v>1.879869699478</c:v>
                </c:pt>
                <c:pt idx="15590">
                  <c:v>1.879959464073</c:v>
                </c:pt>
                <c:pt idx="15591">
                  <c:v>1.8800499439239999</c:v>
                </c:pt>
                <c:pt idx="15592">
                  <c:v>1.8801032304759999</c:v>
                </c:pt>
                <c:pt idx="15593">
                  <c:v>1.8801537752149999</c:v>
                </c:pt>
                <c:pt idx="15594">
                  <c:v>1.8802059888839999</c:v>
                </c:pt>
                <c:pt idx="15595">
                  <c:v>1.8802990913390001</c:v>
                </c:pt>
                <c:pt idx="15596">
                  <c:v>1.880383372307</c:v>
                </c:pt>
                <c:pt idx="15597">
                  <c:v>1.8806852102280001</c:v>
                </c:pt>
                <c:pt idx="15598">
                  <c:v>1.8807333707809999</c:v>
                </c:pt>
                <c:pt idx="15599">
                  <c:v>1.880806326866</c:v>
                </c:pt>
                <c:pt idx="15600">
                  <c:v>1.8808535337450001</c:v>
                </c:pt>
                <c:pt idx="15601">
                  <c:v>1.880894422531</c:v>
                </c:pt>
                <c:pt idx="15602">
                  <c:v>1.8809374570849999</c:v>
                </c:pt>
                <c:pt idx="15603">
                  <c:v>1.880983352661</c:v>
                </c:pt>
                <c:pt idx="15604">
                  <c:v>1.881064534187</c:v>
                </c:pt>
                <c:pt idx="15605">
                  <c:v>1.881179094315</c:v>
                </c:pt>
                <c:pt idx="15606">
                  <c:v>1.8812913894650001</c:v>
                </c:pt>
                <c:pt idx="15607">
                  <c:v>1.881370306015</c:v>
                </c:pt>
                <c:pt idx="15608">
                  <c:v>1.881720781326</c:v>
                </c:pt>
                <c:pt idx="15609">
                  <c:v>1.88181078434</c:v>
                </c:pt>
                <c:pt idx="15610">
                  <c:v>1.881910920143</c:v>
                </c:pt>
                <c:pt idx="15611">
                  <c:v>1.881962299347</c:v>
                </c:pt>
                <c:pt idx="15612">
                  <c:v>1.8820180892939999</c:v>
                </c:pt>
                <c:pt idx="15613">
                  <c:v>1.8820701837539999</c:v>
                </c:pt>
                <c:pt idx="15614">
                  <c:v>1.882123589516</c:v>
                </c:pt>
                <c:pt idx="15615">
                  <c:v>1.882177710533</c:v>
                </c:pt>
                <c:pt idx="15616">
                  <c:v>1.882228374481</c:v>
                </c:pt>
                <c:pt idx="15617">
                  <c:v>1.882324099541</c:v>
                </c:pt>
                <c:pt idx="15618">
                  <c:v>1.8824415206909999</c:v>
                </c:pt>
                <c:pt idx="15619">
                  <c:v>1.8826918601989999</c:v>
                </c:pt>
                <c:pt idx="15620">
                  <c:v>1.8830169439319999</c:v>
                </c:pt>
                <c:pt idx="15621">
                  <c:v>1.883192420006</c:v>
                </c:pt>
                <c:pt idx="15622">
                  <c:v>1.8832730054860001</c:v>
                </c:pt>
                <c:pt idx="15623">
                  <c:v>1.8833816051479999</c:v>
                </c:pt>
                <c:pt idx="15624">
                  <c:v>1.8834601640699999</c:v>
                </c:pt>
                <c:pt idx="15625">
                  <c:v>1.883536219597</c:v>
                </c:pt>
                <c:pt idx="15626">
                  <c:v>1.8836177587509999</c:v>
                </c:pt>
                <c:pt idx="15627">
                  <c:v>1.88373041153</c:v>
                </c:pt>
                <c:pt idx="15628">
                  <c:v>1.8838689327239999</c:v>
                </c:pt>
                <c:pt idx="15629">
                  <c:v>1.883998990059</c:v>
                </c:pt>
                <c:pt idx="15630">
                  <c:v>1.8840554952619999</c:v>
                </c:pt>
                <c:pt idx="15631">
                  <c:v>1.8841375112530001</c:v>
                </c:pt>
                <c:pt idx="15632">
                  <c:v>1.8842471837999999</c:v>
                </c:pt>
                <c:pt idx="15633">
                  <c:v>1.8843293189999999</c:v>
                </c:pt>
                <c:pt idx="15634">
                  <c:v>1.8844077587129999</c:v>
                </c:pt>
                <c:pt idx="15635">
                  <c:v>1.8844741582869999</c:v>
                </c:pt>
                <c:pt idx="15636">
                  <c:v>1.8845570087429999</c:v>
                </c:pt>
                <c:pt idx="15637">
                  <c:v>1.8848760128019999</c:v>
                </c:pt>
                <c:pt idx="15638">
                  <c:v>1.8851103782650001</c:v>
                </c:pt>
                <c:pt idx="15639">
                  <c:v>1.885189890862</c:v>
                </c:pt>
                <c:pt idx="15640">
                  <c:v>1.88524544239</c:v>
                </c:pt>
                <c:pt idx="15641">
                  <c:v>1.885300993919</c:v>
                </c:pt>
                <c:pt idx="15642">
                  <c:v>1.885658621788</c:v>
                </c:pt>
                <c:pt idx="15643">
                  <c:v>1.885998606682</c:v>
                </c:pt>
                <c:pt idx="15644">
                  <c:v>1.8863486051559999</c:v>
                </c:pt>
                <c:pt idx="15645">
                  <c:v>1.886444211006</c:v>
                </c:pt>
                <c:pt idx="15646">
                  <c:v>1.8864935636519999</c:v>
                </c:pt>
                <c:pt idx="15647">
                  <c:v>1.886550545692</c:v>
                </c:pt>
                <c:pt idx="15648">
                  <c:v>1.8866128921509999</c:v>
                </c:pt>
                <c:pt idx="15649">
                  <c:v>1.886673331261</c:v>
                </c:pt>
                <c:pt idx="15650">
                  <c:v>1.886738061905</c:v>
                </c:pt>
                <c:pt idx="15651">
                  <c:v>1.886797308922</c:v>
                </c:pt>
                <c:pt idx="15652">
                  <c:v>1.8868594169620001</c:v>
                </c:pt>
                <c:pt idx="15653">
                  <c:v>1.8869180679319999</c:v>
                </c:pt>
                <c:pt idx="15654">
                  <c:v>1.886968255043</c:v>
                </c:pt>
                <c:pt idx="15655">
                  <c:v>1.8870173692700001</c:v>
                </c:pt>
                <c:pt idx="15656">
                  <c:v>1.887105703354</c:v>
                </c:pt>
                <c:pt idx="15657">
                  <c:v>1.8874351978299999</c:v>
                </c:pt>
                <c:pt idx="15658">
                  <c:v>1.8877298831939999</c:v>
                </c:pt>
                <c:pt idx="15659">
                  <c:v>1.888056278229</c:v>
                </c:pt>
                <c:pt idx="15660">
                  <c:v>1.888335227966</c:v>
                </c:pt>
                <c:pt idx="15661">
                  <c:v>1.8885139226909999</c:v>
                </c:pt>
                <c:pt idx="15662">
                  <c:v>1.8886951208110001</c:v>
                </c:pt>
                <c:pt idx="15663">
                  <c:v>1.8889703750610001</c:v>
                </c:pt>
                <c:pt idx="15664">
                  <c:v>1.8890515565870001</c:v>
                </c:pt>
                <c:pt idx="15665">
                  <c:v>1.889137387276</c:v>
                </c:pt>
                <c:pt idx="15666">
                  <c:v>1.8892222642900001</c:v>
                </c:pt>
                <c:pt idx="15667">
                  <c:v>1.8893121480940001</c:v>
                </c:pt>
                <c:pt idx="15668">
                  <c:v>1.889424562454</c:v>
                </c:pt>
                <c:pt idx="15669">
                  <c:v>1.8897404670719999</c:v>
                </c:pt>
                <c:pt idx="15670">
                  <c:v>1.8898215293880001</c:v>
                </c:pt>
                <c:pt idx="15671">
                  <c:v>1.889961242676</c:v>
                </c:pt>
                <c:pt idx="15672">
                  <c:v>1.890189766884</c:v>
                </c:pt>
                <c:pt idx="15673">
                  <c:v>1.890499472618</c:v>
                </c:pt>
                <c:pt idx="15674">
                  <c:v>1.8905811309809999</c:v>
                </c:pt>
                <c:pt idx="15675">
                  <c:v>1.8906636238100001</c:v>
                </c:pt>
                <c:pt idx="15676">
                  <c:v>1.8907430171970001</c:v>
                </c:pt>
                <c:pt idx="15677">
                  <c:v>1.8908598423</c:v>
                </c:pt>
                <c:pt idx="15678">
                  <c:v>1.8909841775889999</c:v>
                </c:pt>
                <c:pt idx="15679">
                  <c:v>1.8910788297650001</c:v>
                </c:pt>
                <c:pt idx="15680">
                  <c:v>1.891176104546</c:v>
                </c:pt>
                <c:pt idx="15681">
                  <c:v>1.8912276029590001</c:v>
                </c:pt>
                <c:pt idx="15682">
                  <c:v>1.891325950623</c:v>
                </c:pt>
                <c:pt idx="15683">
                  <c:v>1.8914250135420001</c:v>
                </c:pt>
                <c:pt idx="15684">
                  <c:v>1.8915083408360001</c:v>
                </c:pt>
                <c:pt idx="15685">
                  <c:v>1.8916580677029999</c:v>
                </c:pt>
                <c:pt idx="15686">
                  <c:v>1.8919682502749999</c:v>
                </c:pt>
                <c:pt idx="15687">
                  <c:v>1.8920440673829999</c:v>
                </c:pt>
                <c:pt idx="15688">
                  <c:v>1.8921844959259999</c:v>
                </c:pt>
                <c:pt idx="15689">
                  <c:v>1.8925051689150001</c:v>
                </c:pt>
                <c:pt idx="15690">
                  <c:v>1.8927921056749999</c:v>
                </c:pt>
                <c:pt idx="15691">
                  <c:v>1.8929293155669999</c:v>
                </c:pt>
                <c:pt idx="15692">
                  <c:v>1.893005490303</c:v>
                </c:pt>
                <c:pt idx="15693">
                  <c:v>1.893140554428</c:v>
                </c:pt>
                <c:pt idx="15694">
                  <c:v>1.8933659791949999</c:v>
                </c:pt>
                <c:pt idx="15695">
                  <c:v>1.8934513330460001</c:v>
                </c:pt>
                <c:pt idx="15696">
                  <c:v>1.8935611248019999</c:v>
                </c:pt>
                <c:pt idx="15697">
                  <c:v>1.893667936325</c:v>
                </c:pt>
                <c:pt idx="15698">
                  <c:v>1.893774628639</c:v>
                </c:pt>
                <c:pt idx="15699">
                  <c:v>1.893847823143</c:v>
                </c:pt>
                <c:pt idx="15700">
                  <c:v>1.893924355507</c:v>
                </c:pt>
                <c:pt idx="15701">
                  <c:v>1.894098758698</c:v>
                </c:pt>
                <c:pt idx="15702">
                  <c:v>1.8944208621980001</c:v>
                </c:pt>
                <c:pt idx="15703">
                  <c:v>1.8947359323499999</c:v>
                </c:pt>
                <c:pt idx="15704">
                  <c:v>1.8950681686399999</c:v>
                </c:pt>
                <c:pt idx="15705">
                  <c:v>1.895410299301</c:v>
                </c:pt>
                <c:pt idx="15706">
                  <c:v>1.895672559738</c:v>
                </c:pt>
                <c:pt idx="15707">
                  <c:v>1.895758867264</c:v>
                </c:pt>
                <c:pt idx="15708">
                  <c:v>1.895842432976</c:v>
                </c:pt>
                <c:pt idx="15709">
                  <c:v>1.8959285020829999</c:v>
                </c:pt>
                <c:pt idx="15710">
                  <c:v>1.8960447311399999</c:v>
                </c:pt>
                <c:pt idx="15711">
                  <c:v>1.896413683891</c:v>
                </c:pt>
                <c:pt idx="15712">
                  <c:v>1.896499156952</c:v>
                </c:pt>
                <c:pt idx="15713">
                  <c:v>1.8965914249419999</c:v>
                </c:pt>
                <c:pt idx="15714">
                  <c:v>1.8966423273090001</c:v>
                </c:pt>
                <c:pt idx="15715">
                  <c:v>1.8966975212099999</c:v>
                </c:pt>
                <c:pt idx="15716">
                  <c:v>1.8967541456220001</c:v>
                </c:pt>
                <c:pt idx="15717">
                  <c:v>1.896813035011</c:v>
                </c:pt>
                <c:pt idx="15718">
                  <c:v>1.896869778633</c:v>
                </c:pt>
                <c:pt idx="15719">
                  <c:v>1.896924734116</c:v>
                </c:pt>
                <c:pt idx="15720">
                  <c:v>1.8969763517380001</c:v>
                </c:pt>
                <c:pt idx="15721">
                  <c:v>1.897074699402</c:v>
                </c:pt>
                <c:pt idx="15722">
                  <c:v>1.8971681594850001</c:v>
                </c:pt>
                <c:pt idx="15723">
                  <c:v>1.8974972963329999</c:v>
                </c:pt>
                <c:pt idx="15724">
                  <c:v>1.8975344896320001</c:v>
                </c:pt>
                <c:pt idx="15725">
                  <c:v>1.8975776433939999</c:v>
                </c:pt>
                <c:pt idx="15726">
                  <c:v>1.897623181343</c:v>
                </c:pt>
                <c:pt idx="15727">
                  <c:v>1.897694826126</c:v>
                </c:pt>
                <c:pt idx="15728">
                  <c:v>1.8977773189539999</c:v>
                </c:pt>
                <c:pt idx="15729">
                  <c:v>1.897859454155</c:v>
                </c:pt>
                <c:pt idx="15730">
                  <c:v>1.8979374170300001</c:v>
                </c:pt>
                <c:pt idx="15731">
                  <c:v>1.8980096578600001</c:v>
                </c:pt>
                <c:pt idx="15732">
                  <c:v>1.898082733154</c:v>
                </c:pt>
                <c:pt idx="15733">
                  <c:v>1.898158550262</c:v>
                </c:pt>
                <c:pt idx="15734">
                  <c:v>1.8982132673259999</c:v>
                </c:pt>
                <c:pt idx="15735">
                  <c:v>1.898284912109</c:v>
                </c:pt>
                <c:pt idx="15736">
                  <c:v>1.898362755775</c:v>
                </c:pt>
                <c:pt idx="15737">
                  <c:v>1.8984727859499999</c:v>
                </c:pt>
                <c:pt idx="15738">
                  <c:v>1.898556232452</c:v>
                </c:pt>
                <c:pt idx="15739">
                  <c:v>1.898664355278</c:v>
                </c:pt>
                <c:pt idx="15740">
                  <c:v>1.8990107774730001</c:v>
                </c:pt>
                <c:pt idx="15741">
                  <c:v>1.899130105972</c:v>
                </c:pt>
                <c:pt idx="15742">
                  <c:v>1.899294018745</c:v>
                </c:pt>
                <c:pt idx="15743">
                  <c:v>1.8996592760090001</c:v>
                </c:pt>
                <c:pt idx="15744">
                  <c:v>1.899941563606</c:v>
                </c:pt>
                <c:pt idx="15745">
                  <c:v>1.900128245354</c:v>
                </c:pt>
                <c:pt idx="15746">
                  <c:v>1.9004687070849999</c:v>
                </c:pt>
                <c:pt idx="15747">
                  <c:v>1.9005479812620001</c:v>
                </c:pt>
                <c:pt idx="15748">
                  <c:v>1.9006431102750001</c:v>
                </c:pt>
                <c:pt idx="15749">
                  <c:v>1.900686979294</c:v>
                </c:pt>
                <c:pt idx="15750">
                  <c:v>1.900738596916</c:v>
                </c:pt>
                <c:pt idx="15751">
                  <c:v>1.900840640068</c:v>
                </c:pt>
                <c:pt idx="15752">
                  <c:v>1.90088903904</c:v>
                </c:pt>
                <c:pt idx="15753">
                  <c:v>1.9009376764299999</c:v>
                </c:pt>
                <c:pt idx="15754">
                  <c:v>1.900988936424</c:v>
                </c:pt>
                <c:pt idx="15755">
                  <c:v>1.9010868072510001</c:v>
                </c:pt>
                <c:pt idx="15756">
                  <c:v>1.901181459427</c:v>
                </c:pt>
                <c:pt idx="15757">
                  <c:v>1.9013036489490001</c:v>
                </c:pt>
                <c:pt idx="15758">
                  <c:v>1.9014617204669999</c:v>
                </c:pt>
                <c:pt idx="15759">
                  <c:v>1.901582598686</c:v>
                </c:pt>
                <c:pt idx="15760">
                  <c:v>1.901661276817</c:v>
                </c:pt>
                <c:pt idx="15761">
                  <c:v>1.9017434120179999</c:v>
                </c:pt>
                <c:pt idx="15762">
                  <c:v>1.901858925819</c:v>
                </c:pt>
                <c:pt idx="15763">
                  <c:v>1.902171969414</c:v>
                </c:pt>
                <c:pt idx="15764">
                  <c:v>1.902246236801</c:v>
                </c:pt>
                <c:pt idx="15765">
                  <c:v>1.902354001999</c:v>
                </c:pt>
                <c:pt idx="15766">
                  <c:v>1.9026412963870001</c:v>
                </c:pt>
                <c:pt idx="15767">
                  <c:v>1.9027783870699999</c:v>
                </c:pt>
                <c:pt idx="15768">
                  <c:v>1.90284538269</c:v>
                </c:pt>
                <c:pt idx="15769">
                  <c:v>1.902891159058</c:v>
                </c:pt>
                <c:pt idx="15770">
                  <c:v>1.9029321670529999</c:v>
                </c:pt>
                <c:pt idx="15771">
                  <c:v>1.902975678444</c:v>
                </c:pt>
                <c:pt idx="15772">
                  <c:v>1.9030164480209999</c:v>
                </c:pt>
                <c:pt idx="15773">
                  <c:v>1.903088450432</c:v>
                </c:pt>
                <c:pt idx="15774">
                  <c:v>1.9031335115429999</c:v>
                </c:pt>
                <c:pt idx="15775">
                  <c:v>1.9031802415850001</c:v>
                </c:pt>
                <c:pt idx="15776">
                  <c:v>1.903247952461</c:v>
                </c:pt>
                <c:pt idx="15777">
                  <c:v>1.9033162593840001</c:v>
                </c:pt>
                <c:pt idx="15778">
                  <c:v>1.9033792018889999</c:v>
                </c:pt>
                <c:pt idx="15779">
                  <c:v>1.903482556343</c:v>
                </c:pt>
                <c:pt idx="15780">
                  <c:v>1.9037818908690001</c:v>
                </c:pt>
                <c:pt idx="15781">
                  <c:v>1.903872489929</c:v>
                </c:pt>
                <c:pt idx="15782">
                  <c:v>1.9039632081989999</c:v>
                </c:pt>
                <c:pt idx="15783">
                  <c:v>1.9040538072590001</c:v>
                </c:pt>
                <c:pt idx="15784">
                  <c:v>1.9041357040410001</c:v>
                </c:pt>
                <c:pt idx="15785">
                  <c:v>1.9042197465899999</c:v>
                </c:pt>
                <c:pt idx="15786">
                  <c:v>1.904346585274</c:v>
                </c:pt>
                <c:pt idx="15787">
                  <c:v>1.9044828414920001</c:v>
                </c:pt>
                <c:pt idx="15788">
                  <c:v>1.9045686721799999</c:v>
                </c:pt>
                <c:pt idx="15789">
                  <c:v>1.9046480655669999</c:v>
                </c:pt>
                <c:pt idx="15790">
                  <c:v>1.9048027992250001</c:v>
                </c:pt>
                <c:pt idx="15791">
                  <c:v>1.90511059761</c:v>
                </c:pt>
                <c:pt idx="15792">
                  <c:v>1.9052973985670001</c:v>
                </c:pt>
                <c:pt idx="15793">
                  <c:v>1.9054499864579999</c:v>
                </c:pt>
                <c:pt idx="15794">
                  <c:v>1.90576171875</c:v>
                </c:pt>
                <c:pt idx="15795">
                  <c:v>1.9058178663250001</c:v>
                </c:pt>
                <c:pt idx="15796">
                  <c:v>1.905871510506</c:v>
                </c:pt>
                <c:pt idx="15797">
                  <c:v>1.905917644501</c:v>
                </c:pt>
                <c:pt idx="15798">
                  <c:v>1.9059642553330001</c:v>
                </c:pt>
                <c:pt idx="15799">
                  <c:v>1.906013727188</c:v>
                </c:pt>
                <c:pt idx="15800">
                  <c:v>1.906062483788</c:v>
                </c:pt>
                <c:pt idx="15801">
                  <c:v>1.9061039686200001</c:v>
                </c:pt>
                <c:pt idx="15802">
                  <c:v>1.9061484336850001</c:v>
                </c:pt>
                <c:pt idx="15803">
                  <c:v>1.90619623661</c:v>
                </c:pt>
                <c:pt idx="15804">
                  <c:v>1.906241416931</c:v>
                </c:pt>
                <c:pt idx="15805">
                  <c:v>1.906349182129</c:v>
                </c:pt>
                <c:pt idx="15806">
                  <c:v>1.9064587354660001</c:v>
                </c:pt>
                <c:pt idx="15807">
                  <c:v>1.906565904617</c:v>
                </c:pt>
                <c:pt idx="15808">
                  <c:v>1.9066817760470001</c:v>
                </c:pt>
                <c:pt idx="15809">
                  <c:v>1.90691447258</c:v>
                </c:pt>
                <c:pt idx="15810">
                  <c:v>1.9070543050769999</c:v>
                </c:pt>
                <c:pt idx="15811">
                  <c:v>1.9071277379989999</c:v>
                </c:pt>
                <c:pt idx="15812">
                  <c:v>1.907199263573</c:v>
                </c:pt>
                <c:pt idx="15813">
                  <c:v>1.907546401024</c:v>
                </c:pt>
                <c:pt idx="15814">
                  <c:v>1.907667040825</c:v>
                </c:pt>
                <c:pt idx="15815">
                  <c:v>1.90779042244</c:v>
                </c:pt>
                <c:pt idx="15816">
                  <c:v>1.9079837799070001</c:v>
                </c:pt>
                <c:pt idx="15817">
                  <c:v>1.9082820415499999</c:v>
                </c:pt>
                <c:pt idx="15818">
                  <c:v>1.908367156982</c:v>
                </c:pt>
                <c:pt idx="15819">
                  <c:v>1.908452630043</c:v>
                </c:pt>
                <c:pt idx="15820">
                  <c:v>1.9085760116579999</c:v>
                </c:pt>
                <c:pt idx="15821">
                  <c:v>1.908664107323</c:v>
                </c:pt>
                <c:pt idx="15822">
                  <c:v>1.9087842702869999</c:v>
                </c:pt>
                <c:pt idx="15823">
                  <c:v>1.908908367157</c:v>
                </c:pt>
                <c:pt idx="15824">
                  <c:v>1.9090621471410001</c:v>
                </c:pt>
                <c:pt idx="15825">
                  <c:v>1.9094005823139999</c:v>
                </c:pt>
                <c:pt idx="15826">
                  <c:v>1.909546971321</c:v>
                </c:pt>
                <c:pt idx="15827">
                  <c:v>1.909700155258</c:v>
                </c:pt>
                <c:pt idx="15828">
                  <c:v>1.9098141193389999</c:v>
                </c:pt>
                <c:pt idx="15829">
                  <c:v>1.9099353551860001</c:v>
                </c:pt>
                <c:pt idx="15830">
                  <c:v>1.9100502729419999</c:v>
                </c:pt>
                <c:pt idx="15831">
                  <c:v>1.910392403603</c:v>
                </c:pt>
                <c:pt idx="15832">
                  <c:v>1.910703659058</c:v>
                </c:pt>
                <c:pt idx="15833">
                  <c:v>1.910941123962</c:v>
                </c:pt>
                <c:pt idx="15834">
                  <c:v>1.9110513925549999</c:v>
                </c:pt>
                <c:pt idx="15835">
                  <c:v>1.911182761192</c:v>
                </c:pt>
                <c:pt idx="15836">
                  <c:v>1.911262989044</c:v>
                </c:pt>
                <c:pt idx="15837">
                  <c:v>1.911312937737</c:v>
                </c:pt>
                <c:pt idx="15838">
                  <c:v>1.9113581180570001</c:v>
                </c:pt>
                <c:pt idx="15839">
                  <c:v>1.911403059959</c:v>
                </c:pt>
                <c:pt idx="15840">
                  <c:v>1.911447763443</c:v>
                </c:pt>
                <c:pt idx="15841">
                  <c:v>1.9114933013919999</c:v>
                </c:pt>
                <c:pt idx="15842">
                  <c:v>1.911541700363</c:v>
                </c:pt>
                <c:pt idx="15843">
                  <c:v>1.9116222858430001</c:v>
                </c:pt>
                <c:pt idx="15844">
                  <c:v>1.911939501762</c:v>
                </c:pt>
                <c:pt idx="15845">
                  <c:v>1.912086725235</c:v>
                </c:pt>
                <c:pt idx="15846">
                  <c:v>1.9124201536180001</c:v>
                </c:pt>
                <c:pt idx="15847">
                  <c:v>1.912759780884</c:v>
                </c:pt>
                <c:pt idx="15848">
                  <c:v>1.9130985736849999</c:v>
                </c:pt>
                <c:pt idx="15849">
                  <c:v>1.9132598638530001</c:v>
                </c:pt>
                <c:pt idx="15850">
                  <c:v>1.9133508205409999</c:v>
                </c:pt>
                <c:pt idx="15851">
                  <c:v>1.9134474992749999</c:v>
                </c:pt>
                <c:pt idx="15852">
                  <c:v>1.913543820381</c:v>
                </c:pt>
                <c:pt idx="15853">
                  <c:v>1.9136321544649999</c:v>
                </c:pt>
                <c:pt idx="15854">
                  <c:v>1.913754582405</c:v>
                </c:pt>
                <c:pt idx="15855">
                  <c:v>1.9139034748079999</c:v>
                </c:pt>
                <c:pt idx="15856">
                  <c:v>1.914234995842</c:v>
                </c:pt>
                <c:pt idx="15857">
                  <c:v>1.9146133661269999</c:v>
                </c:pt>
                <c:pt idx="15858">
                  <c:v>1.9148147106169999</c:v>
                </c:pt>
                <c:pt idx="15859">
                  <c:v>1.914891600609</c:v>
                </c:pt>
                <c:pt idx="15860">
                  <c:v>1.9150379896159999</c:v>
                </c:pt>
                <c:pt idx="15861">
                  <c:v>1.915329456329</c:v>
                </c:pt>
                <c:pt idx="15862">
                  <c:v>1.915632843971</c:v>
                </c:pt>
                <c:pt idx="15863">
                  <c:v>1.915749788284</c:v>
                </c:pt>
                <c:pt idx="15864">
                  <c:v>1.91606771946</c:v>
                </c:pt>
                <c:pt idx="15865">
                  <c:v>1.9163857698440001</c:v>
                </c:pt>
                <c:pt idx="15866">
                  <c:v>1.916466236115</c:v>
                </c:pt>
                <c:pt idx="15867">
                  <c:v>1.916588425636</c:v>
                </c:pt>
                <c:pt idx="15868">
                  <c:v>1.9166706800460001</c:v>
                </c:pt>
                <c:pt idx="15869">
                  <c:v>1.916760206223</c:v>
                </c:pt>
                <c:pt idx="15870">
                  <c:v>1.9168382883070001</c:v>
                </c:pt>
                <c:pt idx="15871">
                  <c:v>1.917153477669</c:v>
                </c:pt>
                <c:pt idx="15872">
                  <c:v>1.9173816442489999</c:v>
                </c:pt>
                <c:pt idx="15873">
                  <c:v>1.9177049398420001</c:v>
                </c:pt>
                <c:pt idx="15874">
                  <c:v>1.9180215597150001</c:v>
                </c:pt>
                <c:pt idx="15875">
                  <c:v>1.9180965423580001</c:v>
                </c:pt>
                <c:pt idx="15876">
                  <c:v>1.9181393384929999</c:v>
                </c:pt>
                <c:pt idx="15877">
                  <c:v>1.918189525604</c:v>
                </c:pt>
                <c:pt idx="15878">
                  <c:v>1.9182734489440001</c:v>
                </c:pt>
                <c:pt idx="15879">
                  <c:v>1.918581843376</c:v>
                </c:pt>
                <c:pt idx="15880">
                  <c:v>1.9187321662900001</c:v>
                </c:pt>
                <c:pt idx="15881">
                  <c:v>1.918888568878</c:v>
                </c:pt>
                <c:pt idx="15882">
                  <c:v>1.9192221164700001</c:v>
                </c:pt>
                <c:pt idx="15883">
                  <c:v>1.919403076172</c:v>
                </c:pt>
                <c:pt idx="15884">
                  <c:v>1.9194744825359999</c:v>
                </c:pt>
                <c:pt idx="15885">
                  <c:v>1.919546961784</c:v>
                </c:pt>
                <c:pt idx="15886">
                  <c:v>1.9198900461199999</c:v>
                </c:pt>
                <c:pt idx="15887">
                  <c:v>1.9200110435490001</c:v>
                </c:pt>
                <c:pt idx="15888">
                  <c:v>1.9202973842619999</c:v>
                </c:pt>
                <c:pt idx="15889">
                  <c:v>1.920372605324</c:v>
                </c:pt>
                <c:pt idx="15890">
                  <c:v>1.920549750328</c:v>
                </c:pt>
                <c:pt idx="15891">
                  <c:v>1.920755505562</c:v>
                </c:pt>
                <c:pt idx="15892">
                  <c:v>1.9209172725679999</c:v>
                </c:pt>
                <c:pt idx="15893">
                  <c:v>1.9210064411159999</c:v>
                </c:pt>
                <c:pt idx="15894">
                  <c:v>1.9210948944090001</c:v>
                </c:pt>
                <c:pt idx="15895">
                  <c:v>1.92114007473</c:v>
                </c:pt>
                <c:pt idx="15896">
                  <c:v>1.921186327934</c:v>
                </c:pt>
                <c:pt idx="15897">
                  <c:v>1.9212336540220001</c:v>
                </c:pt>
                <c:pt idx="15898">
                  <c:v>1.921320557594</c:v>
                </c:pt>
                <c:pt idx="15899">
                  <c:v>1.921405076981</c:v>
                </c:pt>
                <c:pt idx="15900">
                  <c:v>1.9215179681779999</c:v>
                </c:pt>
                <c:pt idx="15901">
                  <c:v>1.921755433083</c:v>
                </c:pt>
                <c:pt idx="15902">
                  <c:v>1.921965479851</c:v>
                </c:pt>
                <c:pt idx="15903">
                  <c:v>1.9221101999279999</c:v>
                </c:pt>
                <c:pt idx="15904">
                  <c:v>1.922263860703</c:v>
                </c:pt>
                <c:pt idx="15905">
                  <c:v>1.9225111007689999</c:v>
                </c:pt>
                <c:pt idx="15906">
                  <c:v>1.922842144966</c:v>
                </c:pt>
                <c:pt idx="15907">
                  <c:v>1.9229580163960001</c:v>
                </c:pt>
                <c:pt idx="15908">
                  <c:v>1.923079133034</c:v>
                </c:pt>
                <c:pt idx="15909">
                  <c:v>1.9232270717619999</c:v>
                </c:pt>
                <c:pt idx="15910">
                  <c:v>1.9233139753340001</c:v>
                </c:pt>
                <c:pt idx="15911">
                  <c:v>1.923421740532</c:v>
                </c:pt>
                <c:pt idx="15912">
                  <c:v>1.9235664606089999</c:v>
                </c:pt>
                <c:pt idx="15913">
                  <c:v>1.923685312271</c:v>
                </c:pt>
                <c:pt idx="15914">
                  <c:v>1.9237675666809999</c:v>
                </c:pt>
                <c:pt idx="15915">
                  <c:v>1.923845291138</c:v>
                </c:pt>
                <c:pt idx="15916">
                  <c:v>1.923926472664</c:v>
                </c:pt>
                <c:pt idx="15917">
                  <c:v>1.924140095711</c:v>
                </c:pt>
                <c:pt idx="15918">
                  <c:v>1.924228429794</c:v>
                </c:pt>
                <c:pt idx="15919">
                  <c:v>1.9242845773699999</c:v>
                </c:pt>
                <c:pt idx="15920">
                  <c:v>1.924371242523</c:v>
                </c:pt>
                <c:pt idx="15921">
                  <c:v>1.924453258514</c:v>
                </c:pt>
                <c:pt idx="15922">
                  <c:v>1.9246662855150001</c:v>
                </c:pt>
                <c:pt idx="15923">
                  <c:v>1.924998164177</c:v>
                </c:pt>
                <c:pt idx="15924">
                  <c:v>1.9251085519790001</c:v>
                </c:pt>
                <c:pt idx="15925">
                  <c:v>1.9251879453659999</c:v>
                </c:pt>
                <c:pt idx="15926">
                  <c:v>1.9252767562869999</c:v>
                </c:pt>
                <c:pt idx="15927">
                  <c:v>1.9253587722779999</c:v>
                </c:pt>
                <c:pt idx="15928">
                  <c:v>1.9254399538039999</c:v>
                </c:pt>
                <c:pt idx="15929">
                  <c:v>1.9255703687670001</c:v>
                </c:pt>
                <c:pt idx="15930">
                  <c:v>1.925683736801</c:v>
                </c:pt>
                <c:pt idx="15931">
                  <c:v>1.9258087873459999</c:v>
                </c:pt>
                <c:pt idx="15932">
                  <c:v>1.9260617494579999</c:v>
                </c:pt>
                <c:pt idx="15933">
                  <c:v>1.9263774156569999</c:v>
                </c:pt>
                <c:pt idx="15934">
                  <c:v>1.926460385323</c:v>
                </c:pt>
                <c:pt idx="15935">
                  <c:v>1.926549434662</c:v>
                </c:pt>
                <c:pt idx="15936">
                  <c:v>1.9266428947450001</c:v>
                </c:pt>
                <c:pt idx="15937">
                  <c:v>1.9267393350599999</c:v>
                </c:pt>
                <c:pt idx="15938">
                  <c:v>1.9268307685849999</c:v>
                </c:pt>
                <c:pt idx="15939">
                  <c:v>1.926926374435</c:v>
                </c:pt>
                <c:pt idx="15940">
                  <c:v>1.927008867264</c:v>
                </c:pt>
                <c:pt idx="15941">
                  <c:v>1.927128195763</c:v>
                </c:pt>
                <c:pt idx="15942">
                  <c:v>1.9274594783779999</c:v>
                </c:pt>
                <c:pt idx="15943">
                  <c:v>1.9275412559509999</c:v>
                </c:pt>
                <c:pt idx="15944">
                  <c:v>1.9276206493379999</c:v>
                </c:pt>
                <c:pt idx="15945">
                  <c:v>1.927699327469</c:v>
                </c:pt>
                <c:pt idx="15946">
                  <c:v>1.927781105042</c:v>
                </c:pt>
                <c:pt idx="15947">
                  <c:v>1.928081393242</c:v>
                </c:pt>
                <c:pt idx="15948">
                  <c:v>1.9284121990200001</c:v>
                </c:pt>
                <c:pt idx="15949">
                  <c:v>1.9287122488020001</c:v>
                </c:pt>
                <c:pt idx="15950">
                  <c:v>1.9288308620450001</c:v>
                </c:pt>
                <c:pt idx="15951">
                  <c:v>1.928982257843</c:v>
                </c:pt>
                <c:pt idx="15952">
                  <c:v>1.9292954206470001</c:v>
                </c:pt>
                <c:pt idx="15953">
                  <c:v>1.9295979738239999</c:v>
                </c:pt>
                <c:pt idx="15954">
                  <c:v>1.9297437667849999</c:v>
                </c:pt>
                <c:pt idx="15955">
                  <c:v>1.9298535585400001</c:v>
                </c:pt>
                <c:pt idx="15956">
                  <c:v>1.92993927002</c:v>
                </c:pt>
                <c:pt idx="15957">
                  <c:v>1.930117964745</c:v>
                </c:pt>
                <c:pt idx="15958">
                  <c:v>1.9302653074260001</c:v>
                </c:pt>
                <c:pt idx="15959">
                  <c:v>1.930413842201</c:v>
                </c:pt>
                <c:pt idx="15960">
                  <c:v>1.9305560588840001</c:v>
                </c:pt>
                <c:pt idx="15961">
                  <c:v>1.9306690692899999</c:v>
                </c:pt>
                <c:pt idx="15962">
                  <c:v>1.930760741234</c:v>
                </c:pt>
                <c:pt idx="15963">
                  <c:v>1.930847406387</c:v>
                </c:pt>
                <c:pt idx="15964">
                  <c:v>1.930936098099</c:v>
                </c:pt>
                <c:pt idx="15965">
                  <c:v>1.931065917015</c:v>
                </c:pt>
                <c:pt idx="15966">
                  <c:v>1.9311895370479999</c:v>
                </c:pt>
                <c:pt idx="15967">
                  <c:v>1.9312747716900001</c:v>
                </c:pt>
                <c:pt idx="15968">
                  <c:v>1.931354641914</c:v>
                </c:pt>
                <c:pt idx="15969">
                  <c:v>1.9314358234410001</c:v>
                </c:pt>
                <c:pt idx="15970">
                  <c:v>1.931518435478</c:v>
                </c:pt>
                <c:pt idx="15971">
                  <c:v>1.9315991401670001</c:v>
                </c:pt>
                <c:pt idx="15972">
                  <c:v>1.9319514036180001</c:v>
                </c:pt>
                <c:pt idx="15973">
                  <c:v>1.9321798086169999</c:v>
                </c:pt>
                <c:pt idx="15974">
                  <c:v>1.932294607162</c:v>
                </c:pt>
                <c:pt idx="15975">
                  <c:v>1.9323681592940001</c:v>
                </c:pt>
                <c:pt idx="15976">
                  <c:v>1.9324457645419999</c:v>
                </c:pt>
                <c:pt idx="15977">
                  <c:v>1.93278169632</c:v>
                </c:pt>
                <c:pt idx="15978">
                  <c:v>1.9331277608869999</c:v>
                </c:pt>
                <c:pt idx="15979">
                  <c:v>1.9333831071850001</c:v>
                </c:pt>
                <c:pt idx="15980">
                  <c:v>1.9335441589360001</c:v>
                </c:pt>
                <c:pt idx="15981">
                  <c:v>1.93388068676</c:v>
                </c:pt>
                <c:pt idx="15982">
                  <c:v>1.934186458588</c:v>
                </c:pt>
                <c:pt idx="15983">
                  <c:v>1.9344279766079999</c:v>
                </c:pt>
                <c:pt idx="15984">
                  <c:v>1.93454515934</c:v>
                </c:pt>
                <c:pt idx="15985">
                  <c:v>1.9346987009050001</c:v>
                </c:pt>
                <c:pt idx="15986">
                  <c:v>1.9349466562269999</c:v>
                </c:pt>
                <c:pt idx="15987">
                  <c:v>1.9350317716600001</c:v>
                </c:pt>
                <c:pt idx="15988">
                  <c:v>1.9351208209990001</c:v>
                </c:pt>
                <c:pt idx="15989">
                  <c:v>1.935207605362</c:v>
                </c:pt>
                <c:pt idx="15990">
                  <c:v>1.935317635536</c:v>
                </c:pt>
                <c:pt idx="15991">
                  <c:v>1.9353945255280001</c:v>
                </c:pt>
                <c:pt idx="15992">
                  <c:v>1.93550491333</c:v>
                </c:pt>
                <c:pt idx="15993">
                  <c:v>1.9356963634490001</c:v>
                </c:pt>
                <c:pt idx="15994">
                  <c:v>1.9358724355700001</c:v>
                </c:pt>
                <c:pt idx="15995">
                  <c:v>1.936021924019</c:v>
                </c:pt>
                <c:pt idx="15996">
                  <c:v>1.9363546371460001</c:v>
                </c:pt>
                <c:pt idx="15997">
                  <c:v>1.936561107635</c:v>
                </c:pt>
                <c:pt idx="15998">
                  <c:v>1.936670184135</c:v>
                </c:pt>
                <c:pt idx="15999">
                  <c:v>1.9367853403090001</c:v>
                </c:pt>
                <c:pt idx="16000">
                  <c:v>1.9371026754380001</c:v>
                </c:pt>
                <c:pt idx="16001">
                  <c:v>1.9371893405909999</c:v>
                </c:pt>
                <c:pt idx="16002">
                  <c:v>1.9372618198389999</c:v>
                </c:pt>
                <c:pt idx="16003">
                  <c:v>1.937308311462</c:v>
                </c:pt>
                <c:pt idx="16004">
                  <c:v>1.9373514652249999</c:v>
                </c:pt>
                <c:pt idx="16005">
                  <c:v>1.937391877174</c:v>
                </c:pt>
                <c:pt idx="16006">
                  <c:v>1.9374294281010001</c:v>
                </c:pt>
                <c:pt idx="16007">
                  <c:v>1.9374734163280001</c:v>
                </c:pt>
                <c:pt idx="16008">
                  <c:v>1.937518239021</c:v>
                </c:pt>
                <c:pt idx="16009">
                  <c:v>1.937564015388</c:v>
                </c:pt>
                <c:pt idx="16010">
                  <c:v>1.937613248825</c:v>
                </c:pt>
                <c:pt idx="16011">
                  <c:v>1.9376671314239999</c:v>
                </c:pt>
                <c:pt idx="16012">
                  <c:v>1.9377125501629999</c:v>
                </c:pt>
                <c:pt idx="16013">
                  <c:v>1.9377630949019999</c:v>
                </c:pt>
                <c:pt idx="16014">
                  <c:v>1.9378738403319999</c:v>
                </c:pt>
                <c:pt idx="16015">
                  <c:v>1.938012599945</c:v>
                </c:pt>
                <c:pt idx="16016">
                  <c:v>1.9382609128949999</c:v>
                </c:pt>
                <c:pt idx="16017">
                  <c:v>1.9386031627660001</c:v>
                </c:pt>
                <c:pt idx="16018">
                  <c:v>1.93894302845</c:v>
                </c:pt>
                <c:pt idx="16019">
                  <c:v>1.939206361771</c:v>
                </c:pt>
                <c:pt idx="16020">
                  <c:v>1.939549684525</c:v>
                </c:pt>
                <c:pt idx="16021">
                  <c:v>1.939596772194</c:v>
                </c:pt>
                <c:pt idx="16022">
                  <c:v>1.9396941661830001</c:v>
                </c:pt>
                <c:pt idx="16023">
                  <c:v>1.939793348312</c:v>
                </c:pt>
                <c:pt idx="16024">
                  <c:v>1.9398940801619999</c:v>
                </c:pt>
                <c:pt idx="16025">
                  <c:v>1.939942240715</c:v>
                </c:pt>
                <c:pt idx="16026">
                  <c:v>1.940029501915</c:v>
                </c:pt>
                <c:pt idx="16027">
                  <c:v>1.940149784088</c:v>
                </c:pt>
                <c:pt idx="16028">
                  <c:v>1.9404790401459999</c:v>
                </c:pt>
                <c:pt idx="16029">
                  <c:v>1.940597176552</c:v>
                </c:pt>
                <c:pt idx="16030">
                  <c:v>1.9406758546830001</c:v>
                </c:pt>
                <c:pt idx="16031">
                  <c:v>1.9407604932789999</c:v>
                </c:pt>
                <c:pt idx="16032">
                  <c:v>1.9408807754520001</c:v>
                </c:pt>
                <c:pt idx="16033">
                  <c:v>1.940990328789</c:v>
                </c:pt>
                <c:pt idx="16034">
                  <c:v>1.941278219223</c:v>
                </c:pt>
                <c:pt idx="16035">
                  <c:v>1.9413578510280001</c:v>
                </c:pt>
                <c:pt idx="16036">
                  <c:v>1.9414615631100001</c:v>
                </c:pt>
                <c:pt idx="16037">
                  <c:v>1.941541314125</c:v>
                </c:pt>
                <c:pt idx="16038">
                  <c:v>1.9416236877440001</c:v>
                </c:pt>
                <c:pt idx="16039">
                  <c:v>1.941837906837</c:v>
                </c:pt>
                <c:pt idx="16040">
                  <c:v>1.941925644875</c:v>
                </c:pt>
                <c:pt idx="16041">
                  <c:v>1.942011475563</c:v>
                </c:pt>
                <c:pt idx="16042">
                  <c:v>1.942091703415</c:v>
                </c:pt>
                <c:pt idx="16043">
                  <c:v>1.942173600197</c:v>
                </c:pt>
                <c:pt idx="16044">
                  <c:v>1.94229722023</c:v>
                </c:pt>
                <c:pt idx="16045">
                  <c:v>1.942411780357</c:v>
                </c:pt>
                <c:pt idx="16046">
                  <c:v>1.942745447159</c:v>
                </c:pt>
                <c:pt idx="16047">
                  <c:v>1.9428532123569999</c:v>
                </c:pt>
                <c:pt idx="16048">
                  <c:v>1.942927837372</c:v>
                </c:pt>
                <c:pt idx="16049">
                  <c:v>1.9429985284810001</c:v>
                </c:pt>
                <c:pt idx="16050">
                  <c:v>1.943070888519</c:v>
                </c:pt>
                <c:pt idx="16051">
                  <c:v>1.94315123558</c:v>
                </c:pt>
                <c:pt idx="16052">
                  <c:v>1.9432368278500001</c:v>
                </c:pt>
                <c:pt idx="16053">
                  <c:v>1.9433814287190001</c:v>
                </c:pt>
                <c:pt idx="16054">
                  <c:v>1.9436084032059999</c:v>
                </c:pt>
                <c:pt idx="16055">
                  <c:v>1.9437233209610001</c:v>
                </c:pt>
                <c:pt idx="16056">
                  <c:v>1.943833827972</c:v>
                </c:pt>
                <c:pt idx="16057">
                  <c:v>1.943959116936</c:v>
                </c:pt>
                <c:pt idx="16058">
                  <c:v>1.944076061249</c:v>
                </c:pt>
                <c:pt idx="16059">
                  <c:v>1.9441881179810001</c:v>
                </c:pt>
                <c:pt idx="16060">
                  <c:v>1.9442989826199999</c:v>
                </c:pt>
                <c:pt idx="16061">
                  <c:v>1.944389939308</c:v>
                </c:pt>
                <c:pt idx="16062">
                  <c:v>1.9444847106930001</c:v>
                </c:pt>
                <c:pt idx="16063">
                  <c:v>1.9445719718929999</c:v>
                </c:pt>
                <c:pt idx="16064">
                  <c:v>1.9446634054180001</c:v>
                </c:pt>
                <c:pt idx="16065">
                  <c:v>1.9448386430739999</c:v>
                </c:pt>
                <c:pt idx="16066">
                  <c:v>1.945072770119</c:v>
                </c:pt>
                <c:pt idx="16067">
                  <c:v>1.9452489614490001</c:v>
                </c:pt>
                <c:pt idx="16068">
                  <c:v>1.945493817329</c:v>
                </c:pt>
                <c:pt idx="16069">
                  <c:v>1.9455685615539999</c:v>
                </c:pt>
                <c:pt idx="16070">
                  <c:v>1.9456477165220001</c:v>
                </c:pt>
                <c:pt idx="16071">
                  <c:v>1.9457296133040001</c:v>
                </c:pt>
                <c:pt idx="16072">
                  <c:v>1.9458446502690001</c:v>
                </c:pt>
                <c:pt idx="16073">
                  <c:v>1.946162700653</c:v>
                </c:pt>
                <c:pt idx="16074">
                  <c:v>1.946239233017</c:v>
                </c:pt>
                <c:pt idx="16075">
                  <c:v>1.9463191032410001</c:v>
                </c:pt>
                <c:pt idx="16076">
                  <c:v>1.946371674538</c:v>
                </c:pt>
                <c:pt idx="16077">
                  <c:v>1.946454405785</c:v>
                </c:pt>
                <c:pt idx="16078">
                  <c:v>1.9467394351959999</c:v>
                </c:pt>
                <c:pt idx="16079">
                  <c:v>1.9468483924869999</c:v>
                </c:pt>
                <c:pt idx="16080">
                  <c:v>1.946997880936</c:v>
                </c:pt>
                <c:pt idx="16081">
                  <c:v>1.947110414505</c:v>
                </c:pt>
                <c:pt idx="16082">
                  <c:v>1.947192311287</c:v>
                </c:pt>
                <c:pt idx="16083">
                  <c:v>1.9472728967670001</c:v>
                </c:pt>
                <c:pt idx="16084">
                  <c:v>1.947361588478</c:v>
                </c:pt>
                <c:pt idx="16085">
                  <c:v>1.947467803955</c:v>
                </c:pt>
                <c:pt idx="16086">
                  <c:v>1.9475492239000001</c:v>
                </c:pt>
                <c:pt idx="16087">
                  <c:v>1.947620630264</c:v>
                </c:pt>
                <c:pt idx="16088">
                  <c:v>1.9476957321170001</c:v>
                </c:pt>
                <c:pt idx="16089">
                  <c:v>1.947738170624</c:v>
                </c:pt>
                <c:pt idx="16090">
                  <c:v>1.9477863311770001</c:v>
                </c:pt>
                <c:pt idx="16091">
                  <c:v>1.947834253311</c:v>
                </c:pt>
                <c:pt idx="16092">
                  <c:v>1.9479182958600001</c:v>
                </c:pt>
                <c:pt idx="16093">
                  <c:v>1.9480907917020001</c:v>
                </c:pt>
                <c:pt idx="16094">
                  <c:v>1.9481717348100001</c:v>
                </c:pt>
                <c:pt idx="16095">
                  <c:v>1.9485267400740001</c:v>
                </c:pt>
                <c:pt idx="16096">
                  <c:v>1.948898077011</c:v>
                </c:pt>
                <c:pt idx="16097">
                  <c:v>1.9489461183550001</c:v>
                </c:pt>
                <c:pt idx="16098">
                  <c:v>1.9489983320240001</c:v>
                </c:pt>
                <c:pt idx="16099">
                  <c:v>1.9490529298779999</c:v>
                </c:pt>
                <c:pt idx="16100">
                  <c:v>1.9491101503370001</c:v>
                </c:pt>
                <c:pt idx="16101">
                  <c:v>1.949165821075</c:v>
                </c:pt>
                <c:pt idx="16102">
                  <c:v>1.9492225646970001</c:v>
                </c:pt>
                <c:pt idx="16103">
                  <c:v>1.949277877808</c:v>
                </c:pt>
                <c:pt idx="16104">
                  <c:v>1.9493333101270001</c:v>
                </c:pt>
                <c:pt idx="16105">
                  <c:v>1.9493857622149999</c:v>
                </c:pt>
                <c:pt idx="16106">
                  <c:v>1.9494827985759999</c:v>
                </c:pt>
                <c:pt idx="16107">
                  <c:v>1.9496525526049999</c:v>
                </c:pt>
                <c:pt idx="16108">
                  <c:v>1.949825644493</c:v>
                </c:pt>
                <c:pt idx="16109">
                  <c:v>1.9499195814129999</c:v>
                </c:pt>
                <c:pt idx="16110">
                  <c:v>1.950023531914</c:v>
                </c:pt>
                <c:pt idx="16111">
                  <c:v>1.9500842094419999</c:v>
                </c:pt>
                <c:pt idx="16112">
                  <c:v>1.9501471519469999</c:v>
                </c:pt>
                <c:pt idx="16113">
                  <c:v>1.9502122402190001</c:v>
                </c:pt>
                <c:pt idx="16114">
                  <c:v>1.950275421143</c:v>
                </c:pt>
                <c:pt idx="16115">
                  <c:v>1.9503352642059999</c:v>
                </c:pt>
                <c:pt idx="16116">
                  <c:v>1.950392603874</c:v>
                </c:pt>
                <c:pt idx="16117">
                  <c:v>1.950450897217</c:v>
                </c:pt>
                <c:pt idx="16118">
                  <c:v>1.950507283211</c:v>
                </c:pt>
                <c:pt idx="16119">
                  <c:v>1.9505645036699999</c:v>
                </c:pt>
                <c:pt idx="16120">
                  <c:v>1.9506201744080001</c:v>
                </c:pt>
                <c:pt idx="16121">
                  <c:v>1.9507113695139999</c:v>
                </c:pt>
                <c:pt idx="16122">
                  <c:v>1.9507983922959999</c:v>
                </c:pt>
                <c:pt idx="16123">
                  <c:v>1.9509437084200001</c:v>
                </c:pt>
                <c:pt idx="16124">
                  <c:v>1.951256275177</c:v>
                </c:pt>
                <c:pt idx="16125">
                  <c:v>1.9513623714449999</c:v>
                </c:pt>
                <c:pt idx="16126">
                  <c:v>1.951437950134</c:v>
                </c:pt>
                <c:pt idx="16127">
                  <c:v>1.9515514373780001</c:v>
                </c:pt>
                <c:pt idx="16128">
                  <c:v>1.9518517255779999</c:v>
                </c:pt>
                <c:pt idx="16129">
                  <c:v>1.952161550522</c:v>
                </c:pt>
                <c:pt idx="16130">
                  <c:v>1.9524635076520001</c:v>
                </c:pt>
                <c:pt idx="16131">
                  <c:v>1.9525691270829999</c:v>
                </c:pt>
                <c:pt idx="16132">
                  <c:v>1.952653050423</c:v>
                </c:pt>
                <c:pt idx="16133">
                  <c:v>1.952712535858</c:v>
                </c:pt>
                <c:pt idx="16134">
                  <c:v>1.952752947807</c:v>
                </c:pt>
                <c:pt idx="16135">
                  <c:v>1.9528009891510001</c:v>
                </c:pt>
                <c:pt idx="16136">
                  <c:v>1.9528437852859999</c:v>
                </c:pt>
                <c:pt idx="16137">
                  <c:v>1.9528898000720001</c:v>
                </c:pt>
                <c:pt idx="16138">
                  <c:v>1.952935695648</c:v>
                </c:pt>
                <c:pt idx="16139">
                  <c:v>1.953042149544</c:v>
                </c:pt>
                <c:pt idx="16140">
                  <c:v>1.9533252716059999</c:v>
                </c:pt>
                <c:pt idx="16141">
                  <c:v>1.953403949738</c:v>
                </c:pt>
                <c:pt idx="16142">
                  <c:v>1.9534813165660001</c:v>
                </c:pt>
                <c:pt idx="16143">
                  <c:v>1.953570604324</c:v>
                </c:pt>
                <c:pt idx="16144">
                  <c:v>1.9536496400829999</c:v>
                </c:pt>
                <c:pt idx="16145">
                  <c:v>1.953758835793</c:v>
                </c:pt>
                <c:pt idx="16146">
                  <c:v>1.9538750648500001</c:v>
                </c:pt>
                <c:pt idx="16147">
                  <c:v>1.953959584236</c:v>
                </c:pt>
                <c:pt idx="16148">
                  <c:v>1.954056382179</c:v>
                </c:pt>
                <c:pt idx="16149">
                  <c:v>1.954151511192</c:v>
                </c:pt>
                <c:pt idx="16150">
                  <c:v>1.9542346000669999</c:v>
                </c:pt>
                <c:pt idx="16151">
                  <c:v>1.954352498055</c:v>
                </c:pt>
                <c:pt idx="16152">
                  <c:v>1.9546744823460001</c:v>
                </c:pt>
                <c:pt idx="16153">
                  <c:v>1.954837322235</c:v>
                </c:pt>
                <c:pt idx="16154">
                  <c:v>1.955149650574</c:v>
                </c:pt>
                <c:pt idx="16155">
                  <c:v>1.9552282094960001</c:v>
                </c:pt>
                <c:pt idx="16156">
                  <c:v>1.9553023576740001</c:v>
                </c:pt>
                <c:pt idx="16157">
                  <c:v>1.9553482532499999</c:v>
                </c:pt>
                <c:pt idx="16158">
                  <c:v>1.9553945064539999</c:v>
                </c:pt>
                <c:pt idx="16159">
                  <c:v>1.9554631710049999</c:v>
                </c:pt>
                <c:pt idx="16160">
                  <c:v>1.955512404442</c:v>
                </c:pt>
                <c:pt idx="16161">
                  <c:v>1.9555574655529999</c:v>
                </c:pt>
                <c:pt idx="16162">
                  <c:v>1.9556026458739999</c:v>
                </c:pt>
                <c:pt idx="16163">
                  <c:v>1.9556533098219999</c:v>
                </c:pt>
                <c:pt idx="16164">
                  <c:v>1.955703258514</c:v>
                </c:pt>
                <c:pt idx="16165">
                  <c:v>1.9557440280909999</c:v>
                </c:pt>
                <c:pt idx="16166">
                  <c:v>1.9557901620860001</c:v>
                </c:pt>
                <c:pt idx="16167">
                  <c:v>1.955835700035</c:v>
                </c:pt>
                <c:pt idx="16168">
                  <c:v>1.955965876579</c:v>
                </c:pt>
                <c:pt idx="16169">
                  <c:v>1.9563193321229999</c:v>
                </c:pt>
                <c:pt idx="16170">
                  <c:v>1.9564020633700001</c:v>
                </c:pt>
                <c:pt idx="16171">
                  <c:v>1.9564825296399999</c:v>
                </c:pt>
                <c:pt idx="16172">
                  <c:v>1.9565974473950001</c:v>
                </c:pt>
                <c:pt idx="16173">
                  <c:v>1.9569175243379999</c:v>
                </c:pt>
                <c:pt idx="16174">
                  <c:v>1.957188844681</c:v>
                </c:pt>
                <c:pt idx="16175">
                  <c:v>1.9572982788090001</c:v>
                </c:pt>
                <c:pt idx="16176">
                  <c:v>1.9573804140090001</c:v>
                </c:pt>
                <c:pt idx="16177">
                  <c:v>1.957429051399</c:v>
                </c:pt>
                <c:pt idx="16178">
                  <c:v>1.9575216770170001</c:v>
                </c:pt>
                <c:pt idx="16179">
                  <c:v>1.9576064348219999</c:v>
                </c:pt>
                <c:pt idx="16180">
                  <c:v>1.957697272301</c:v>
                </c:pt>
                <c:pt idx="16181">
                  <c:v>1.9578356742859999</c:v>
                </c:pt>
                <c:pt idx="16182">
                  <c:v>1.9579455852509999</c:v>
                </c:pt>
                <c:pt idx="16183">
                  <c:v>1.958155870438</c:v>
                </c:pt>
                <c:pt idx="16184">
                  <c:v>1.958241820335</c:v>
                </c:pt>
                <c:pt idx="16185">
                  <c:v>1.9583398103709999</c:v>
                </c:pt>
                <c:pt idx="16186">
                  <c:v>1.9583911895749999</c:v>
                </c:pt>
                <c:pt idx="16187">
                  <c:v>1.958441257477</c:v>
                </c:pt>
                <c:pt idx="16188">
                  <c:v>1.9584925174709999</c:v>
                </c:pt>
                <c:pt idx="16189">
                  <c:v>1.958548307419</c:v>
                </c:pt>
                <c:pt idx="16190">
                  <c:v>1.958599686623</c:v>
                </c:pt>
                <c:pt idx="16191">
                  <c:v>1.958649754524</c:v>
                </c:pt>
                <c:pt idx="16192">
                  <c:v>1.9587513208389999</c:v>
                </c:pt>
                <c:pt idx="16193">
                  <c:v>1.95885181427</c:v>
                </c:pt>
                <c:pt idx="16194">
                  <c:v>1.9589456319809999</c:v>
                </c:pt>
                <c:pt idx="16195">
                  <c:v>1.9590682983400001</c:v>
                </c:pt>
                <c:pt idx="16196">
                  <c:v>1.959154367447</c:v>
                </c:pt>
                <c:pt idx="16197">
                  <c:v>1.959235548973</c:v>
                </c:pt>
                <c:pt idx="16198">
                  <c:v>1.959353327751</c:v>
                </c:pt>
                <c:pt idx="16199">
                  <c:v>1.9594379663470001</c:v>
                </c:pt>
                <c:pt idx="16200">
                  <c:v>1.959524989128</c:v>
                </c:pt>
                <c:pt idx="16201">
                  <c:v>1.9596046209339999</c:v>
                </c:pt>
                <c:pt idx="16202">
                  <c:v>1.959691762924</c:v>
                </c:pt>
                <c:pt idx="16203">
                  <c:v>1.95973610878</c:v>
                </c:pt>
                <c:pt idx="16204">
                  <c:v>1.9598304033280001</c:v>
                </c:pt>
                <c:pt idx="16205">
                  <c:v>1.9598762989039999</c:v>
                </c:pt>
                <c:pt idx="16206">
                  <c:v>1.95992577076</c:v>
                </c:pt>
                <c:pt idx="16207">
                  <c:v>1.9600160121920001</c:v>
                </c:pt>
                <c:pt idx="16208">
                  <c:v>1.9601049423220001</c:v>
                </c:pt>
                <c:pt idx="16209">
                  <c:v>1.9602196216579999</c:v>
                </c:pt>
                <c:pt idx="16210">
                  <c:v>1.960518717766</c:v>
                </c:pt>
                <c:pt idx="16211">
                  <c:v>1.9606298208240001</c:v>
                </c:pt>
                <c:pt idx="16212">
                  <c:v>1.960698843002</c:v>
                </c:pt>
                <c:pt idx="16213">
                  <c:v>1.9607733488079999</c:v>
                </c:pt>
                <c:pt idx="16214">
                  <c:v>1.9608448743819999</c:v>
                </c:pt>
                <c:pt idx="16215">
                  <c:v>1.9609831571580001</c:v>
                </c:pt>
                <c:pt idx="16216">
                  <c:v>1.961148500443</c:v>
                </c:pt>
                <c:pt idx="16217">
                  <c:v>1.9612209796910001</c:v>
                </c:pt>
                <c:pt idx="16218">
                  <c:v>1.961288809776</c:v>
                </c:pt>
                <c:pt idx="16219">
                  <c:v>1.9615850448609999</c:v>
                </c:pt>
                <c:pt idx="16220">
                  <c:v>1.961908698082</c:v>
                </c:pt>
                <c:pt idx="16221">
                  <c:v>1.9620507955549999</c:v>
                </c:pt>
                <c:pt idx="16222">
                  <c:v>1.9621961116790001</c:v>
                </c:pt>
                <c:pt idx="16223">
                  <c:v>1.9623082876210001</c:v>
                </c:pt>
                <c:pt idx="16224">
                  <c:v>1.9624900817869999</c:v>
                </c:pt>
                <c:pt idx="16225">
                  <c:v>1.96256685257</c:v>
                </c:pt>
                <c:pt idx="16226">
                  <c:v>1.962614297867</c:v>
                </c:pt>
                <c:pt idx="16227">
                  <c:v>1.9626576900479999</c:v>
                </c:pt>
                <c:pt idx="16228">
                  <c:v>1.962731957436</c:v>
                </c:pt>
                <c:pt idx="16229">
                  <c:v>1.962845444679</c:v>
                </c:pt>
                <c:pt idx="16230">
                  <c:v>1.9631561040879999</c:v>
                </c:pt>
                <c:pt idx="16231">
                  <c:v>1.9634193181990001</c:v>
                </c:pt>
                <c:pt idx="16232">
                  <c:v>1.9637521505360001</c:v>
                </c:pt>
                <c:pt idx="16233">
                  <c:v>1.9639078378679999</c:v>
                </c:pt>
                <c:pt idx="16234">
                  <c:v>1.964036226273</c:v>
                </c:pt>
                <c:pt idx="16235">
                  <c:v>1.964116692543</c:v>
                </c:pt>
                <c:pt idx="16236">
                  <c:v>1.964240193367</c:v>
                </c:pt>
                <c:pt idx="16237">
                  <c:v>1.9643210172650001</c:v>
                </c:pt>
                <c:pt idx="16238">
                  <c:v>1.9644026756290001</c:v>
                </c:pt>
                <c:pt idx="16239">
                  <c:v>1.9645224809649999</c:v>
                </c:pt>
                <c:pt idx="16240">
                  <c:v>1.9646085500720001</c:v>
                </c:pt>
                <c:pt idx="16241">
                  <c:v>1.964690089226</c:v>
                </c:pt>
                <c:pt idx="16242">
                  <c:v>1.964777469635</c:v>
                </c:pt>
                <c:pt idx="16243">
                  <c:v>1.964873552322</c:v>
                </c:pt>
                <c:pt idx="16244">
                  <c:v>1.9649724960329999</c:v>
                </c:pt>
                <c:pt idx="16245">
                  <c:v>1.965067028999</c:v>
                </c:pt>
                <c:pt idx="16246">
                  <c:v>1.9651606082919999</c:v>
                </c:pt>
                <c:pt idx="16247">
                  <c:v>1.965485572815</c:v>
                </c:pt>
                <c:pt idx="16248">
                  <c:v>1.9655376672739999</c:v>
                </c:pt>
                <c:pt idx="16249">
                  <c:v>1.9655843973160001</c:v>
                </c:pt>
                <c:pt idx="16250">
                  <c:v>1.965628385544</c:v>
                </c:pt>
                <c:pt idx="16251">
                  <c:v>1.965674638748</c:v>
                </c:pt>
                <c:pt idx="16252">
                  <c:v>1.965724229813</c:v>
                </c:pt>
                <c:pt idx="16253">
                  <c:v>1.965767860413</c:v>
                </c:pt>
                <c:pt idx="16254">
                  <c:v>1.9658143520360001</c:v>
                </c:pt>
                <c:pt idx="16255">
                  <c:v>1.9658639431</c:v>
                </c:pt>
                <c:pt idx="16256">
                  <c:v>1.965933561325</c:v>
                </c:pt>
                <c:pt idx="16257">
                  <c:v>1.966014623642</c:v>
                </c:pt>
                <c:pt idx="16258">
                  <c:v>1.9660921096799999</c:v>
                </c:pt>
                <c:pt idx="16259">
                  <c:v>1.9662020206449999</c:v>
                </c:pt>
                <c:pt idx="16260">
                  <c:v>1.9663116931919999</c:v>
                </c:pt>
                <c:pt idx="16261">
                  <c:v>1.966424822807</c:v>
                </c:pt>
                <c:pt idx="16262">
                  <c:v>1.9667519330979999</c:v>
                </c:pt>
                <c:pt idx="16263">
                  <c:v>1.9668384790419999</c:v>
                </c:pt>
                <c:pt idx="16264">
                  <c:v>1.966924786568</c:v>
                </c:pt>
                <c:pt idx="16265">
                  <c:v>1.9670094251629999</c:v>
                </c:pt>
                <c:pt idx="16266">
                  <c:v>1.9670945405960001</c:v>
                </c:pt>
                <c:pt idx="16267">
                  <c:v>1.967212557793</c:v>
                </c:pt>
                <c:pt idx="16268">
                  <c:v>1.967392444611</c:v>
                </c:pt>
                <c:pt idx="16269">
                  <c:v>1.9675068855290001</c:v>
                </c:pt>
                <c:pt idx="16270">
                  <c:v>1.9677904844280001</c:v>
                </c:pt>
                <c:pt idx="16271">
                  <c:v>1.968121409416</c:v>
                </c:pt>
                <c:pt idx="16272">
                  <c:v>1.9683400392529999</c:v>
                </c:pt>
                <c:pt idx="16273">
                  <c:v>1.968617320061</c:v>
                </c:pt>
                <c:pt idx="16274">
                  <c:v>1.9686998128890001</c:v>
                </c:pt>
                <c:pt idx="16275">
                  <c:v>1.9688636064530001</c:v>
                </c:pt>
                <c:pt idx="16276">
                  <c:v>1.9691550731659999</c:v>
                </c:pt>
                <c:pt idx="16277">
                  <c:v>1.969272375107</c:v>
                </c:pt>
                <c:pt idx="16278">
                  <c:v>1.9694262742999999</c:v>
                </c:pt>
                <c:pt idx="16279">
                  <c:v>1.969514369965</c:v>
                </c:pt>
                <c:pt idx="16280">
                  <c:v>1.969607234001</c:v>
                </c:pt>
                <c:pt idx="16281">
                  <c:v>1.969696998596</c:v>
                </c:pt>
                <c:pt idx="16282">
                  <c:v>1.9697891473769999</c:v>
                </c:pt>
                <c:pt idx="16283">
                  <c:v>1.969877243042</c:v>
                </c:pt>
                <c:pt idx="16284">
                  <c:v>1.969990730286</c:v>
                </c:pt>
                <c:pt idx="16285">
                  <c:v>1.970136284828</c:v>
                </c:pt>
                <c:pt idx="16286">
                  <c:v>1.9702377319340001</c:v>
                </c:pt>
                <c:pt idx="16287">
                  <c:v>1.9702796936039999</c:v>
                </c:pt>
                <c:pt idx="16288">
                  <c:v>1.9703266620640001</c:v>
                </c:pt>
                <c:pt idx="16289">
                  <c:v>1.9703968763349999</c:v>
                </c:pt>
                <c:pt idx="16290">
                  <c:v>1.9704436063769999</c:v>
                </c:pt>
                <c:pt idx="16291">
                  <c:v>1.9704855680469999</c:v>
                </c:pt>
                <c:pt idx="16292">
                  <c:v>1.970537662506</c:v>
                </c:pt>
                <c:pt idx="16293">
                  <c:v>1.970586061478</c:v>
                </c:pt>
                <c:pt idx="16294">
                  <c:v>1.9706362485890001</c:v>
                </c:pt>
                <c:pt idx="16295">
                  <c:v>1.9707148075100001</c:v>
                </c:pt>
                <c:pt idx="16296">
                  <c:v>1.970848798752</c:v>
                </c:pt>
                <c:pt idx="16297">
                  <c:v>1.9709737300870001</c:v>
                </c:pt>
                <c:pt idx="16298">
                  <c:v>1.971082448959</c:v>
                </c:pt>
                <c:pt idx="16299">
                  <c:v>1.9713026285170001</c:v>
                </c:pt>
                <c:pt idx="16300">
                  <c:v>1.9713871479030001</c:v>
                </c:pt>
                <c:pt idx="16301">
                  <c:v>1.9714342355729999</c:v>
                </c:pt>
                <c:pt idx="16302">
                  <c:v>1.9715309143069999</c:v>
                </c:pt>
                <c:pt idx="16303">
                  <c:v>1.971577763557</c:v>
                </c:pt>
                <c:pt idx="16304">
                  <c:v>1.9716243743899999</c:v>
                </c:pt>
                <c:pt idx="16305">
                  <c:v>1.9716722965239999</c:v>
                </c:pt>
                <c:pt idx="16306">
                  <c:v>1.971724271774</c:v>
                </c:pt>
                <c:pt idx="16307">
                  <c:v>1.9718160629270001</c:v>
                </c:pt>
                <c:pt idx="16308">
                  <c:v>1.9719396829610001</c:v>
                </c:pt>
                <c:pt idx="16309">
                  <c:v>1.9720995426179999</c:v>
                </c:pt>
                <c:pt idx="16310">
                  <c:v>1.972285747528</c:v>
                </c:pt>
                <c:pt idx="16311">
                  <c:v>1.9723954200739999</c:v>
                </c:pt>
                <c:pt idx="16312">
                  <c:v>1.9727185964580001</c:v>
                </c:pt>
                <c:pt idx="16313">
                  <c:v>1.9729491472239999</c:v>
                </c:pt>
                <c:pt idx="16314">
                  <c:v>1.9730997085569999</c:v>
                </c:pt>
                <c:pt idx="16315">
                  <c:v>1.973175764084</c:v>
                </c:pt>
                <c:pt idx="16316">
                  <c:v>1.9733456373210001</c:v>
                </c:pt>
                <c:pt idx="16317">
                  <c:v>1.9735293388370001</c:v>
                </c:pt>
                <c:pt idx="16318">
                  <c:v>1.9738461971279999</c:v>
                </c:pt>
                <c:pt idx="16319">
                  <c:v>1.9739996194839999</c:v>
                </c:pt>
                <c:pt idx="16320">
                  <c:v>1.9740877151489999</c:v>
                </c:pt>
                <c:pt idx="16321">
                  <c:v>1.974167227745</c:v>
                </c:pt>
                <c:pt idx="16322">
                  <c:v>1.9742426872250001</c:v>
                </c:pt>
                <c:pt idx="16323">
                  <c:v>1.9743195772169999</c:v>
                </c:pt>
                <c:pt idx="16324">
                  <c:v>1.9744327068330001</c:v>
                </c:pt>
                <c:pt idx="16325">
                  <c:v>1.974756836891</c:v>
                </c:pt>
                <c:pt idx="16326">
                  <c:v>1.974908351898</c:v>
                </c:pt>
                <c:pt idx="16327">
                  <c:v>1.9751697778699999</c:v>
                </c:pt>
                <c:pt idx="16328">
                  <c:v>1.97532081604</c:v>
                </c:pt>
                <c:pt idx="16329">
                  <c:v>1.9756405353549999</c:v>
                </c:pt>
                <c:pt idx="16330">
                  <c:v>1.975739479065</c:v>
                </c:pt>
                <c:pt idx="16331">
                  <c:v>1.9758157730100001</c:v>
                </c:pt>
                <c:pt idx="16332">
                  <c:v>1.975904107094</c:v>
                </c:pt>
                <c:pt idx="16333">
                  <c:v>1.9761819839479999</c:v>
                </c:pt>
                <c:pt idx="16334">
                  <c:v>1.9762569665909999</c:v>
                </c:pt>
                <c:pt idx="16335">
                  <c:v>1.9763468503949999</c:v>
                </c:pt>
                <c:pt idx="16336">
                  <c:v>1.9763964414599999</c:v>
                </c:pt>
                <c:pt idx="16337">
                  <c:v>1.976442098618</c:v>
                </c:pt>
                <c:pt idx="16338">
                  <c:v>1.9764932394029999</c:v>
                </c:pt>
                <c:pt idx="16339">
                  <c:v>1.9765435457230001</c:v>
                </c:pt>
                <c:pt idx="16340">
                  <c:v>1.976597428322</c:v>
                </c:pt>
                <c:pt idx="16341">
                  <c:v>1.9766485691069999</c:v>
                </c:pt>
                <c:pt idx="16342">
                  <c:v>1.9766986370090001</c:v>
                </c:pt>
                <c:pt idx="16343">
                  <c:v>1.9767959117889999</c:v>
                </c:pt>
                <c:pt idx="16344">
                  <c:v>1.9768856763839999</c:v>
                </c:pt>
                <c:pt idx="16345">
                  <c:v>1.9769667387009999</c:v>
                </c:pt>
                <c:pt idx="16346">
                  <c:v>1.977145195007</c:v>
                </c:pt>
                <c:pt idx="16347">
                  <c:v>1.9774005413060001</c:v>
                </c:pt>
                <c:pt idx="16348">
                  <c:v>1.9776719808579999</c:v>
                </c:pt>
                <c:pt idx="16349">
                  <c:v>1.9777940511700001</c:v>
                </c:pt>
                <c:pt idx="16350">
                  <c:v>1.9779467582700001</c:v>
                </c:pt>
                <c:pt idx="16351">
                  <c:v>1.9780652523040001</c:v>
                </c:pt>
                <c:pt idx="16352">
                  <c:v>1.978142499924</c:v>
                </c:pt>
                <c:pt idx="16353">
                  <c:v>1.9782807827</c:v>
                </c:pt>
                <c:pt idx="16354">
                  <c:v>1.9785947799679999</c:v>
                </c:pt>
                <c:pt idx="16355">
                  <c:v>1.978743314743</c:v>
                </c:pt>
                <c:pt idx="16356">
                  <c:v>1.978836536407</c:v>
                </c:pt>
                <c:pt idx="16357">
                  <c:v>1.978915810585</c:v>
                </c:pt>
                <c:pt idx="16358">
                  <c:v>1.979083299637</c:v>
                </c:pt>
                <c:pt idx="16359">
                  <c:v>1.9792885780330001</c:v>
                </c:pt>
                <c:pt idx="16360">
                  <c:v>1.979409456253</c:v>
                </c:pt>
                <c:pt idx="16361">
                  <c:v>1.979521870613</c:v>
                </c:pt>
                <c:pt idx="16362">
                  <c:v>1.9797801971440001</c:v>
                </c:pt>
                <c:pt idx="16363">
                  <c:v>1.9798909425739999</c:v>
                </c:pt>
                <c:pt idx="16364">
                  <c:v>1.9799754619600001</c:v>
                </c:pt>
                <c:pt idx="16365">
                  <c:v>1.9800845384600001</c:v>
                </c:pt>
                <c:pt idx="16366">
                  <c:v>1.980160832405</c:v>
                </c:pt>
                <c:pt idx="16367">
                  <c:v>1.980469584465</c:v>
                </c:pt>
                <c:pt idx="16368">
                  <c:v>1.9806181192400001</c:v>
                </c:pt>
                <c:pt idx="16369">
                  <c:v>1.9809590578080001</c:v>
                </c:pt>
                <c:pt idx="16370">
                  <c:v>1.981170773506</c:v>
                </c:pt>
                <c:pt idx="16371">
                  <c:v>1.981521964073</c:v>
                </c:pt>
                <c:pt idx="16372">
                  <c:v>1.981712222099</c:v>
                </c:pt>
                <c:pt idx="16373">
                  <c:v>1.9818730354309999</c:v>
                </c:pt>
                <c:pt idx="16374">
                  <c:v>1.9819995164869999</c:v>
                </c:pt>
                <c:pt idx="16375">
                  <c:v>1.98219025135</c:v>
                </c:pt>
                <c:pt idx="16376">
                  <c:v>1.9823125600810001</c:v>
                </c:pt>
                <c:pt idx="16377">
                  <c:v>1.9824060201639999</c:v>
                </c:pt>
                <c:pt idx="16378">
                  <c:v>1.982517719269</c:v>
                </c:pt>
                <c:pt idx="16379">
                  <c:v>1.9826313257220001</c:v>
                </c:pt>
                <c:pt idx="16380">
                  <c:v>1.982715010643</c:v>
                </c:pt>
                <c:pt idx="16381">
                  <c:v>1.9827988147740001</c:v>
                </c:pt>
                <c:pt idx="16382">
                  <c:v>1.983147382736</c:v>
                </c:pt>
                <c:pt idx="16383">
                  <c:v>1.9834830760960001</c:v>
                </c:pt>
                <c:pt idx="16384">
                  <c:v>1.983751058578</c:v>
                </c:pt>
                <c:pt idx="16385">
                  <c:v>1.9840832948680001</c:v>
                </c:pt>
                <c:pt idx="16386">
                  <c:v>1.984173536301</c:v>
                </c:pt>
                <c:pt idx="16387">
                  <c:v>1.9842264652249999</c:v>
                </c:pt>
                <c:pt idx="16388">
                  <c:v>1.984281420708</c:v>
                </c:pt>
                <c:pt idx="16389">
                  <c:v>1.98433816433</c:v>
                </c:pt>
                <c:pt idx="16390">
                  <c:v>1.984397530556</c:v>
                </c:pt>
                <c:pt idx="16391">
                  <c:v>1.984459519386</c:v>
                </c:pt>
                <c:pt idx="16392">
                  <c:v>1.9845192432400001</c:v>
                </c:pt>
                <c:pt idx="16393">
                  <c:v>1.9845734834669999</c:v>
                </c:pt>
                <c:pt idx="16394">
                  <c:v>1.98462677002</c:v>
                </c:pt>
                <c:pt idx="16395">
                  <c:v>1.984680056572</c:v>
                </c:pt>
                <c:pt idx="16396">
                  <c:v>1.9847693443300001</c:v>
                </c:pt>
                <c:pt idx="16397">
                  <c:v>1.984880685806</c:v>
                </c:pt>
                <c:pt idx="16398">
                  <c:v>1.9851874113079999</c:v>
                </c:pt>
                <c:pt idx="16399">
                  <c:v>1.985500693321</c:v>
                </c:pt>
                <c:pt idx="16400">
                  <c:v>1.9856361150740001</c:v>
                </c:pt>
                <c:pt idx="16401">
                  <c:v>1.985781550407</c:v>
                </c:pt>
                <c:pt idx="16402">
                  <c:v>1.986073613167</c:v>
                </c:pt>
                <c:pt idx="16403">
                  <c:v>1.9861934185029999</c:v>
                </c:pt>
                <c:pt idx="16404">
                  <c:v>1.986274838448</c:v>
                </c:pt>
                <c:pt idx="16405">
                  <c:v>1.9863545894620001</c:v>
                </c:pt>
                <c:pt idx="16406">
                  <c:v>1.986464142799</c:v>
                </c:pt>
                <c:pt idx="16407">
                  <c:v>1.986770391464</c:v>
                </c:pt>
                <c:pt idx="16408">
                  <c:v>1.9868682622910001</c:v>
                </c:pt>
                <c:pt idx="16409">
                  <c:v>1.986914753914</c:v>
                </c:pt>
                <c:pt idx="16410">
                  <c:v>1.98698091507</c:v>
                </c:pt>
                <c:pt idx="16411">
                  <c:v>1.9870269298550001</c:v>
                </c:pt>
                <c:pt idx="16412">
                  <c:v>1.9871270656590001</c:v>
                </c:pt>
                <c:pt idx="16413">
                  <c:v>1.987217307091</c:v>
                </c:pt>
                <c:pt idx="16414">
                  <c:v>1.9873173236849999</c:v>
                </c:pt>
                <c:pt idx="16415">
                  <c:v>1.9873917102809999</c:v>
                </c:pt>
                <c:pt idx="16416">
                  <c:v>1.987485170364</c:v>
                </c:pt>
                <c:pt idx="16417">
                  <c:v>1.9878237247470001</c:v>
                </c:pt>
                <c:pt idx="16418">
                  <c:v>1.9881663322450001</c:v>
                </c:pt>
                <c:pt idx="16419">
                  <c:v>1.9884803295139999</c:v>
                </c:pt>
                <c:pt idx="16420">
                  <c:v>1.9886618852619999</c:v>
                </c:pt>
                <c:pt idx="16421">
                  <c:v>1.988738894463</c:v>
                </c:pt>
                <c:pt idx="16422">
                  <c:v>1.9888215064999999</c:v>
                </c:pt>
                <c:pt idx="16423">
                  <c:v>1.9889068603519999</c:v>
                </c:pt>
                <c:pt idx="16424">
                  <c:v>1.988958716393</c:v>
                </c:pt>
                <c:pt idx="16425">
                  <c:v>1.989033102989</c:v>
                </c:pt>
                <c:pt idx="16426">
                  <c:v>1.989080786705</c:v>
                </c:pt>
                <c:pt idx="16427">
                  <c:v>1.989123702049</c:v>
                </c:pt>
                <c:pt idx="16428">
                  <c:v>1.989226341248</c:v>
                </c:pt>
                <c:pt idx="16429">
                  <c:v>1.989561200142</c:v>
                </c:pt>
                <c:pt idx="16430">
                  <c:v>1.9897978305820001</c:v>
                </c:pt>
                <c:pt idx="16431">
                  <c:v>1.990047693253</c:v>
                </c:pt>
                <c:pt idx="16432">
                  <c:v>1.9901782274249999</c:v>
                </c:pt>
                <c:pt idx="16433">
                  <c:v>1.9902662038800001</c:v>
                </c:pt>
                <c:pt idx="16434">
                  <c:v>1.9903604984279999</c:v>
                </c:pt>
                <c:pt idx="16435">
                  <c:v>1.9904552698139999</c:v>
                </c:pt>
                <c:pt idx="16436">
                  <c:v>1.990552544594</c:v>
                </c:pt>
                <c:pt idx="16437">
                  <c:v>1.9906497001650001</c:v>
                </c:pt>
                <c:pt idx="16438">
                  <c:v>1.990700006485</c:v>
                </c:pt>
                <c:pt idx="16439">
                  <c:v>1.9908050298690001</c:v>
                </c:pt>
                <c:pt idx="16440">
                  <c:v>1.990909218788</c:v>
                </c:pt>
                <c:pt idx="16441">
                  <c:v>1.99100959301</c:v>
                </c:pt>
                <c:pt idx="16442">
                  <c:v>1.991103649139</c:v>
                </c:pt>
                <c:pt idx="16443">
                  <c:v>1.9911947250369999</c:v>
                </c:pt>
                <c:pt idx="16444">
                  <c:v>1.9912792444230001</c:v>
                </c:pt>
                <c:pt idx="16445">
                  <c:v>1.991472363472</c:v>
                </c:pt>
                <c:pt idx="16446">
                  <c:v>1.9918016195299999</c:v>
                </c:pt>
                <c:pt idx="16447">
                  <c:v>1.9918811321259999</c:v>
                </c:pt>
                <c:pt idx="16448">
                  <c:v>1.9919272661209999</c:v>
                </c:pt>
                <c:pt idx="16449">
                  <c:v>1.9920343160630001</c:v>
                </c:pt>
                <c:pt idx="16450">
                  <c:v>1.9921097755429999</c:v>
                </c:pt>
                <c:pt idx="16451">
                  <c:v>1.9921907186509999</c:v>
                </c:pt>
                <c:pt idx="16452">
                  <c:v>1.9922410249710001</c:v>
                </c:pt>
                <c:pt idx="16453">
                  <c:v>1.992354154587</c:v>
                </c:pt>
                <c:pt idx="16454">
                  <c:v>1.9924328327180001</c:v>
                </c:pt>
                <c:pt idx="16455">
                  <c:v>1.9927520751950001</c:v>
                </c:pt>
                <c:pt idx="16456">
                  <c:v>1.9929429292680001</c:v>
                </c:pt>
                <c:pt idx="16457">
                  <c:v>1.993021249771</c:v>
                </c:pt>
                <c:pt idx="16458">
                  <c:v>1.9930695295330001</c:v>
                </c:pt>
                <c:pt idx="16459">
                  <c:v>1.993154525757</c:v>
                </c:pt>
                <c:pt idx="16460">
                  <c:v>1.993236422539</c:v>
                </c:pt>
                <c:pt idx="16461">
                  <c:v>1.9935420751570001</c:v>
                </c:pt>
                <c:pt idx="16462">
                  <c:v>1.9936746358869999</c:v>
                </c:pt>
                <c:pt idx="16463">
                  <c:v>1.994009613991</c:v>
                </c:pt>
                <c:pt idx="16464">
                  <c:v>1.994367361069</c:v>
                </c:pt>
                <c:pt idx="16465">
                  <c:v>1.994447588921</c:v>
                </c:pt>
                <c:pt idx="16466">
                  <c:v>1.9945293664929999</c:v>
                </c:pt>
                <c:pt idx="16467">
                  <c:v>1.9947460889819999</c:v>
                </c:pt>
                <c:pt idx="16468">
                  <c:v>1.9948247671129999</c:v>
                </c:pt>
                <c:pt idx="16469">
                  <c:v>1.9949067831039999</c:v>
                </c:pt>
                <c:pt idx="16470">
                  <c:v>1.994999289513</c:v>
                </c:pt>
                <c:pt idx="16471">
                  <c:v>1.9950461387630001</c:v>
                </c:pt>
                <c:pt idx="16472">
                  <c:v>1.99509370327</c:v>
                </c:pt>
                <c:pt idx="16473">
                  <c:v>1.995143294334</c:v>
                </c:pt>
                <c:pt idx="16474">
                  <c:v>1.995194673538</c:v>
                </c:pt>
                <c:pt idx="16475">
                  <c:v>1.9952480793</c:v>
                </c:pt>
                <c:pt idx="16476">
                  <c:v>1.995303869247</c:v>
                </c:pt>
                <c:pt idx="16477">
                  <c:v>1.9953556060790001</c:v>
                </c:pt>
                <c:pt idx="16478">
                  <c:v>1.9954062700270001</c:v>
                </c:pt>
                <c:pt idx="16479">
                  <c:v>1.995456457138</c:v>
                </c:pt>
                <c:pt idx="16480">
                  <c:v>1.9955081939699999</c:v>
                </c:pt>
                <c:pt idx="16481">
                  <c:v>1.9956091642380001</c:v>
                </c:pt>
                <c:pt idx="16482">
                  <c:v>1.9957034587860001</c:v>
                </c:pt>
                <c:pt idx="16483">
                  <c:v>1.996039032936</c:v>
                </c:pt>
                <c:pt idx="16484">
                  <c:v>1.996158361435</c:v>
                </c:pt>
                <c:pt idx="16485">
                  <c:v>1.9964141845700001</c:v>
                </c:pt>
                <c:pt idx="16486">
                  <c:v>1.9964998960489999</c:v>
                </c:pt>
                <c:pt idx="16487">
                  <c:v>1.996619343758</c:v>
                </c:pt>
                <c:pt idx="16488">
                  <c:v>1.9967335462569999</c:v>
                </c:pt>
                <c:pt idx="16489">
                  <c:v>1.996898651123</c:v>
                </c:pt>
                <c:pt idx="16490">
                  <c:v>1.997040510178</c:v>
                </c:pt>
                <c:pt idx="16491">
                  <c:v>1.9970873594280001</c:v>
                </c:pt>
                <c:pt idx="16492">
                  <c:v>1.9971292018889999</c:v>
                </c:pt>
                <c:pt idx="16493">
                  <c:v>1.9971969127660001</c:v>
                </c:pt>
                <c:pt idx="16494">
                  <c:v>1.997368574142</c:v>
                </c:pt>
                <c:pt idx="16495">
                  <c:v>1.997494101524</c:v>
                </c:pt>
                <c:pt idx="16496">
                  <c:v>1.997560143471</c:v>
                </c:pt>
                <c:pt idx="16497">
                  <c:v>1.997632026672</c:v>
                </c:pt>
                <c:pt idx="16498">
                  <c:v>1.9976792335510001</c:v>
                </c:pt>
                <c:pt idx="16499">
                  <c:v>1.9977625608439999</c:v>
                </c:pt>
                <c:pt idx="16500">
                  <c:v>1.997913479805</c:v>
                </c:pt>
                <c:pt idx="16501">
                  <c:v>1.998237252235</c:v>
                </c:pt>
                <c:pt idx="16502">
                  <c:v>1.998553395271</c:v>
                </c:pt>
                <c:pt idx="16503">
                  <c:v>1.9986672401429999</c:v>
                </c:pt>
                <c:pt idx="16504">
                  <c:v>1.998749017715</c:v>
                </c:pt>
                <c:pt idx="16505">
                  <c:v>1.9988279342649999</c:v>
                </c:pt>
                <c:pt idx="16506">
                  <c:v>1.9989062547680001</c:v>
                </c:pt>
                <c:pt idx="16507">
                  <c:v>1.998973727226</c:v>
                </c:pt>
                <c:pt idx="16508">
                  <c:v>1.9990541934970001</c:v>
                </c:pt>
                <c:pt idx="16509">
                  <c:v>1.9991309642790001</c:v>
                </c:pt>
                <c:pt idx="16510">
                  <c:v>1.999187469482</c:v>
                </c:pt>
                <c:pt idx="16511">
                  <c:v>1.9992470741270001</c:v>
                </c:pt>
                <c:pt idx="16512">
                  <c:v>1.9995738267900001</c:v>
                </c:pt>
                <c:pt idx="16513">
                  <c:v>1.9998825788500001</c:v>
                </c:pt>
                <c:pt idx="16514">
                  <c:v>1.999937176704</c:v>
                </c:pt>
                <c:pt idx="16515">
                  <c:v>1.9999967813490001</c:v>
                </c:pt>
                <c:pt idx="16516">
                  <c:v>2.0000689029690002</c:v>
                </c:pt>
                <c:pt idx="16517">
                  <c:v>2.000139713287</c:v>
                </c:pt>
                <c:pt idx="16518">
                  <c:v>2.0002100467680002</c:v>
                </c:pt>
                <c:pt idx="16519">
                  <c:v>2.0002768039699999</c:v>
                </c:pt>
                <c:pt idx="16520">
                  <c:v>2.0003464221949998</c:v>
                </c:pt>
                <c:pt idx="16521">
                  <c:v>2.000411748886</c:v>
                </c:pt>
                <c:pt idx="16522">
                  <c:v>2.0004746913910001</c:v>
                </c:pt>
                <c:pt idx="16523">
                  <c:v>2.00053524971</c:v>
                </c:pt>
                <c:pt idx="16524">
                  <c:v>2.0005917549130001</c:v>
                </c:pt>
                <c:pt idx="16525">
                  <c:v>2.0006859302520001</c:v>
                </c:pt>
                <c:pt idx="16526">
                  <c:v>2.0010194778439998</c:v>
                </c:pt>
                <c:pt idx="16527">
                  <c:v>2.0011336803440001</c:v>
                </c:pt>
                <c:pt idx="16528">
                  <c:v>2.0014877319340001</c:v>
                </c:pt>
                <c:pt idx="16529">
                  <c:v>2.0017886161799998</c:v>
                </c:pt>
                <c:pt idx="16530">
                  <c:v>2.002099514008</c:v>
                </c:pt>
                <c:pt idx="16531">
                  <c:v>2.0021722316739998</c:v>
                </c:pt>
                <c:pt idx="16532">
                  <c:v>2.0022420883179999</c:v>
                </c:pt>
                <c:pt idx="16533">
                  <c:v>2.0023407936100002</c:v>
                </c:pt>
                <c:pt idx="16534">
                  <c:v>2.0025520324710002</c:v>
                </c:pt>
                <c:pt idx="16535">
                  <c:v>2.002697944641</c:v>
                </c:pt>
                <c:pt idx="16536">
                  <c:v>2.0028414726260002</c:v>
                </c:pt>
                <c:pt idx="16537">
                  <c:v>2.0031516551970001</c:v>
                </c:pt>
                <c:pt idx="16538">
                  <c:v>2.0033271312709999</c:v>
                </c:pt>
                <c:pt idx="16539">
                  <c:v>2.003409385681</c:v>
                </c:pt>
                <c:pt idx="16540">
                  <c:v>2.0034949779510001</c:v>
                </c:pt>
                <c:pt idx="16541">
                  <c:v>2.003578662872</c:v>
                </c:pt>
                <c:pt idx="16542">
                  <c:v>2.0037014484409998</c:v>
                </c:pt>
                <c:pt idx="16543">
                  <c:v>2.003955364227</c:v>
                </c:pt>
                <c:pt idx="16544">
                  <c:v>2.0042104721070002</c:v>
                </c:pt>
                <c:pt idx="16545">
                  <c:v>2.0043606758119998</c:v>
                </c:pt>
                <c:pt idx="16546">
                  <c:v>2.004680633545</c:v>
                </c:pt>
                <c:pt idx="16547">
                  <c:v>2.004790306091</c:v>
                </c:pt>
                <c:pt idx="16548">
                  <c:v>2.0049154758449999</c:v>
                </c:pt>
                <c:pt idx="16549">
                  <c:v>2.005076408386</c:v>
                </c:pt>
                <c:pt idx="16550">
                  <c:v>2.005182743073</c:v>
                </c:pt>
                <c:pt idx="16551">
                  <c:v>2.0052630901340001</c:v>
                </c:pt>
                <c:pt idx="16552">
                  <c:v>2.0053529739379998</c:v>
                </c:pt>
                <c:pt idx="16553">
                  <c:v>2.0054366588589998</c:v>
                </c:pt>
                <c:pt idx="16554">
                  <c:v>2.005557775497</c:v>
                </c:pt>
                <c:pt idx="16555">
                  <c:v>2.0057539939879998</c:v>
                </c:pt>
                <c:pt idx="16556">
                  <c:v>2.005843639374</c:v>
                </c:pt>
                <c:pt idx="16557">
                  <c:v>2.005920410156</c:v>
                </c:pt>
                <c:pt idx="16558">
                  <c:v>2.0059900283809999</c:v>
                </c:pt>
                <c:pt idx="16559">
                  <c:v>2.0060312747959999</c:v>
                </c:pt>
                <c:pt idx="16560">
                  <c:v>2.0060710906980002</c:v>
                </c:pt>
                <c:pt idx="16561">
                  <c:v>2.0061202049259999</c:v>
                </c:pt>
                <c:pt idx="16562">
                  <c:v>2.0062162876129999</c:v>
                </c:pt>
                <c:pt idx="16563">
                  <c:v>2.0062983036039999</c:v>
                </c:pt>
                <c:pt idx="16564">
                  <c:v>2.0064265728000001</c:v>
                </c:pt>
                <c:pt idx="16565">
                  <c:v>2.0066614151</c:v>
                </c:pt>
                <c:pt idx="16566">
                  <c:v>2.0068945884699998</c:v>
                </c:pt>
                <c:pt idx="16567">
                  <c:v>2.0069410800930001</c:v>
                </c:pt>
                <c:pt idx="16568">
                  <c:v>2.0069890022279999</c:v>
                </c:pt>
                <c:pt idx="16569">
                  <c:v>2.0070335865020001</c:v>
                </c:pt>
                <c:pt idx="16570">
                  <c:v>2.0070803165440001</c:v>
                </c:pt>
                <c:pt idx="16571">
                  <c:v>2.0071525573729998</c:v>
                </c:pt>
                <c:pt idx="16572">
                  <c:v>2.0072259902949998</c:v>
                </c:pt>
                <c:pt idx="16573">
                  <c:v>2.0073044300079999</c:v>
                </c:pt>
                <c:pt idx="16574">
                  <c:v>2.0073900222779999</c:v>
                </c:pt>
                <c:pt idx="16575">
                  <c:v>2.0077347755430002</c:v>
                </c:pt>
                <c:pt idx="16576">
                  <c:v>2.008070707321</c:v>
                </c:pt>
                <c:pt idx="16577">
                  <c:v>2.0084033012389999</c:v>
                </c:pt>
                <c:pt idx="16578">
                  <c:v>2.008750915527</c:v>
                </c:pt>
                <c:pt idx="16579">
                  <c:v>2.0088462829589999</c:v>
                </c:pt>
                <c:pt idx="16580">
                  <c:v>2.0089416503909998</c:v>
                </c:pt>
                <c:pt idx="16581">
                  <c:v>2.0089969635010001</c:v>
                </c:pt>
                <c:pt idx="16582">
                  <c:v>2.0090570449829999</c:v>
                </c:pt>
                <c:pt idx="16583">
                  <c:v>2.0091183185579999</c:v>
                </c:pt>
                <c:pt idx="16584">
                  <c:v>2.009182929993</c:v>
                </c:pt>
                <c:pt idx="16585">
                  <c:v>2.0092473030089999</c:v>
                </c:pt>
                <c:pt idx="16586">
                  <c:v>2.0093152523039999</c:v>
                </c:pt>
                <c:pt idx="16587">
                  <c:v>2.0093793869019998</c:v>
                </c:pt>
                <c:pt idx="16588">
                  <c:v>2.0094444751739999</c:v>
                </c:pt>
                <c:pt idx="16589">
                  <c:v>2.0095067024229998</c:v>
                </c:pt>
                <c:pt idx="16590">
                  <c:v>2.0095691680910002</c:v>
                </c:pt>
                <c:pt idx="16591">
                  <c:v>2.0096321105960002</c:v>
                </c:pt>
                <c:pt idx="16592">
                  <c:v>2.0096895694730001</c:v>
                </c:pt>
                <c:pt idx="16593">
                  <c:v>2.0097439289090002</c:v>
                </c:pt>
                <c:pt idx="16594">
                  <c:v>2.0097999572749998</c:v>
                </c:pt>
                <c:pt idx="16595">
                  <c:v>2.0098552703860002</c:v>
                </c:pt>
                <c:pt idx="16596">
                  <c:v>2.0099043846129998</c:v>
                </c:pt>
                <c:pt idx="16597">
                  <c:v>2.0100126266479998</c:v>
                </c:pt>
                <c:pt idx="16598">
                  <c:v>2.0100686550139999</c:v>
                </c:pt>
                <c:pt idx="16599">
                  <c:v>2.010124921799</c:v>
                </c:pt>
                <c:pt idx="16600">
                  <c:v>2.010180711746</c:v>
                </c:pt>
                <c:pt idx="16601">
                  <c:v>2.0102376937869999</c:v>
                </c:pt>
                <c:pt idx="16602">
                  <c:v>2.0102932453159998</c:v>
                </c:pt>
                <c:pt idx="16603">
                  <c:v>2.0103456974029998</c:v>
                </c:pt>
                <c:pt idx="16604">
                  <c:v>2.0103926658629998</c:v>
                </c:pt>
                <c:pt idx="16605">
                  <c:v>2.0104880332950001</c:v>
                </c:pt>
                <c:pt idx="16606">
                  <c:v>2.0105700492860001</c:v>
                </c:pt>
                <c:pt idx="16607">
                  <c:v>2.0107138156889999</c:v>
                </c:pt>
                <c:pt idx="16608">
                  <c:v>2.0108790397640002</c:v>
                </c:pt>
                <c:pt idx="16609">
                  <c:v>2.0109264850619999</c:v>
                </c:pt>
                <c:pt idx="16610">
                  <c:v>2.010989665985</c:v>
                </c:pt>
                <c:pt idx="16611">
                  <c:v>2.0111174583440001</c:v>
                </c:pt>
                <c:pt idx="16612">
                  <c:v>2.0113027095790001</c:v>
                </c:pt>
                <c:pt idx="16613">
                  <c:v>2.011371850967</c:v>
                </c:pt>
                <c:pt idx="16614">
                  <c:v>2.0114352703090002</c:v>
                </c:pt>
                <c:pt idx="16615">
                  <c:v>2.0114998817440002</c:v>
                </c:pt>
                <c:pt idx="16616">
                  <c:v>2.011575937271</c:v>
                </c:pt>
                <c:pt idx="16617">
                  <c:v>2.0116574764249999</c:v>
                </c:pt>
                <c:pt idx="16618">
                  <c:v>2.0117874145510002</c:v>
                </c:pt>
                <c:pt idx="16619">
                  <c:v>2.0118539333340002</c:v>
                </c:pt>
                <c:pt idx="16620">
                  <c:v>2.0119500160219999</c:v>
                </c:pt>
                <c:pt idx="16621">
                  <c:v>2.0120298862460002</c:v>
                </c:pt>
                <c:pt idx="16622">
                  <c:v>2.0122258663179999</c:v>
                </c:pt>
                <c:pt idx="16623">
                  <c:v>2.012308120728</c:v>
                </c:pt>
                <c:pt idx="16624">
                  <c:v>2.0124139785769999</c:v>
                </c:pt>
                <c:pt idx="16625">
                  <c:v>2.0124890804289999</c:v>
                </c:pt>
                <c:pt idx="16626">
                  <c:v>2.012622117996</c:v>
                </c:pt>
                <c:pt idx="16627">
                  <c:v>2.012793064117</c:v>
                </c:pt>
                <c:pt idx="16628">
                  <c:v>2.0129332542420002</c:v>
                </c:pt>
                <c:pt idx="16629">
                  <c:v>2.0131683349610001</c:v>
                </c:pt>
                <c:pt idx="16630">
                  <c:v>2.0132887363430001</c:v>
                </c:pt>
                <c:pt idx="16631">
                  <c:v>2.013607263565</c:v>
                </c:pt>
                <c:pt idx="16632">
                  <c:v>2.0139293670649998</c:v>
                </c:pt>
                <c:pt idx="16633">
                  <c:v>2.0142130851750002</c:v>
                </c:pt>
                <c:pt idx="16634">
                  <c:v>2.0143663883210001</c:v>
                </c:pt>
                <c:pt idx="16635">
                  <c:v>2.0146293640140001</c:v>
                </c:pt>
                <c:pt idx="16636">
                  <c:v>2.0147125720979999</c:v>
                </c:pt>
                <c:pt idx="16637">
                  <c:v>2.0148015022279999</c:v>
                </c:pt>
                <c:pt idx="16638">
                  <c:v>2.014901161194</c:v>
                </c:pt>
                <c:pt idx="16639">
                  <c:v>2.014991760254</c:v>
                </c:pt>
                <c:pt idx="16640">
                  <c:v>2.0153357982640001</c:v>
                </c:pt>
                <c:pt idx="16641">
                  <c:v>2.0154259204859999</c:v>
                </c:pt>
                <c:pt idx="16642">
                  <c:v>2.0157666206360001</c:v>
                </c:pt>
                <c:pt idx="16643">
                  <c:v>2.0158560276030002</c:v>
                </c:pt>
                <c:pt idx="16644">
                  <c:v>2.0159502029419998</c:v>
                </c:pt>
                <c:pt idx="16645">
                  <c:v>2.0160388946530001</c:v>
                </c:pt>
                <c:pt idx="16646">
                  <c:v>2.0161285400389999</c:v>
                </c:pt>
                <c:pt idx="16647">
                  <c:v>2.0162532329560001</c:v>
                </c:pt>
                <c:pt idx="16648">
                  <c:v>2.0165317058559999</c:v>
                </c:pt>
                <c:pt idx="16649">
                  <c:v>2.016577243805</c:v>
                </c:pt>
                <c:pt idx="16650">
                  <c:v>2.0166497230529998</c:v>
                </c:pt>
                <c:pt idx="16651">
                  <c:v>2.0167212486269999</c:v>
                </c:pt>
                <c:pt idx="16652">
                  <c:v>2.0167748928070002</c:v>
                </c:pt>
                <c:pt idx="16653">
                  <c:v>2.0168437957759999</c:v>
                </c:pt>
                <c:pt idx="16654">
                  <c:v>2.0169157981870001</c:v>
                </c:pt>
                <c:pt idx="16655">
                  <c:v>2.017021894455</c:v>
                </c:pt>
                <c:pt idx="16656">
                  <c:v>2.017363548279</c:v>
                </c:pt>
                <c:pt idx="16657">
                  <c:v>2.0176818370820002</c:v>
                </c:pt>
                <c:pt idx="16658">
                  <c:v>2.0178055763240001</c:v>
                </c:pt>
                <c:pt idx="16659">
                  <c:v>2.0179486274720002</c:v>
                </c:pt>
                <c:pt idx="16660">
                  <c:v>2.0181143283840002</c:v>
                </c:pt>
                <c:pt idx="16661">
                  <c:v>2.0184245109560002</c:v>
                </c:pt>
                <c:pt idx="16662">
                  <c:v>2.0185050964359998</c:v>
                </c:pt>
                <c:pt idx="16663">
                  <c:v>2.0186345577239999</c:v>
                </c:pt>
                <c:pt idx="16664">
                  <c:v>2.0187227725980001</c:v>
                </c:pt>
                <c:pt idx="16665">
                  <c:v>2.0188107490539999</c:v>
                </c:pt>
                <c:pt idx="16666">
                  <c:v>2.0189030170439999</c:v>
                </c:pt>
                <c:pt idx="16667">
                  <c:v>2.01895403862</c:v>
                </c:pt>
                <c:pt idx="16668">
                  <c:v>2.0190505981450002</c:v>
                </c:pt>
                <c:pt idx="16669">
                  <c:v>2.0191011428830001</c:v>
                </c:pt>
                <c:pt idx="16670">
                  <c:v>2.0191943645479999</c:v>
                </c:pt>
                <c:pt idx="16671">
                  <c:v>2.0192947387700002</c:v>
                </c:pt>
                <c:pt idx="16672">
                  <c:v>2.0193459987639999</c:v>
                </c:pt>
                <c:pt idx="16673">
                  <c:v>2.0194470882419999</c:v>
                </c:pt>
                <c:pt idx="16674">
                  <c:v>2.0195429325099998</c:v>
                </c:pt>
                <c:pt idx="16675">
                  <c:v>2.0196442604059999</c:v>
                </c:pt>
                <c:pt idx="16676">
                  <c:v>2.0197319984440001</c:v>
                </c:pt>
                <c:pt idx="16677">
                  <c:v>2.0198493003850002</c:v>
                </c:pt>
                <c:pt idx="16678">
                  <c:v>2.0200505256649999</c:v>
                </c:pt>
                <c:pt idx="16679">
                  <c:v>2.0202701091769999</c:v>
                </c:pt>
                <c:pt idx="16680">
                  <c:v>2.0204093456269998</c:v>
                </c:pt>
                <c:pt idx="16681">
                  <c:v>2.0205721855159999</c:v>
                </c:pt>
                <c:pt idx="16682">
                  <c:v>2.0206706523900002</c:v>
                </c:pt>
                <c:pt idx="16683">
                  <c:v>2.0208599567409999</c:v>
                </c:pt>
                <c:pt idx="16684">
                  <c:v>2.0209724903109998</c:v>
                </c:pt>
                <c:pt idx="16685">
                  <c:v>2.0210168361659999</c:v>
                </c:pt>
                <c:pt idx="16686">
                  <c:v>2.0210912227629998</c:v>
                </c:pt>
                <c:pt idx="16687">
                  <c:v>2.0211646556849998</c:v>
                </c:pt>
                <c:pt idx="16688">
                  <c:v>2.0212407112120001</c:v>
                </c:pt>
                <c:pt idx="16689">
                  <c:v>2.0213088989260002</c:v>
                </c:pt>
                <c:pt idx="16690">
                  <c:v>2.0213568210599999</c:v>
                </c:pt>
                <c:pt idx="16691">
                  <c:v>2.0214047431950002</c:v>
                </c:pt>
                <c:pt idx="16692">
                  <c:v>2.0214498043060001</c:v>
                </c:pt>
                <c:pt idx="16693">
                  <c:v>2.0214941501619998</c:v>
                </c:pt>
                <c:pt idx="16694">
                  <c:v>2.0215411186219998</c:v>
                </c:pt>
                <c:pt idx="16695">
                  <c:v>2.021585464478</c:v>
                </c:pt>
                <c:pt idx="16696">
                  <c:v>2.0216281414030002</c:v>
                </c:pt>
                <c:pt idx="16697">
                  <c:v>2.0216705799099999</c:v>
                </c:pt>
                <c:pt idx="16698">
                  <c:v>2.0217454433439999</c:v>
                </c:pt>
                <c:pt idx="16699">
                  <c:v>2.0219068527220001</c:v>
                </c:pt>
                <c:pt idx="16700">
                  <c:v>2.0220208168029998</c:v>
                </c:pt>
                <c:pt idx="16701">
                  <c:v>2.0223381519319998</c:v>
                </c:pt>
                <c:pt idx="16702">
                  <c:v>2.022452354431</c:v>
                </c:pt>
                <c:pt idx="16703">
                  <c:v>2.0225012302400001</c:v>
                </c:pt>
                <c:pt idx="16704">
                  <c:v>2.0225520133970001</c:v>
                </c:pt>
                <c:pt idx="16705">
                  <c:v>2.0228178501129999</c:v>
                </c:pt>
                <c:pt idx="16706">
                  <c:v>2.0229079723360002</c:v>
                </c:pt>
                <c:pt idx="16707">
                  <c:v>2.0229499340060002</c:v>
                </c:pt>
                <c:pt idx="16708">
                  <c:v>2.0230395793909999</c:v>
                </c:pt>
                <c:pt idx="16709">
                  <c:v>2.0231299400329998</c:v>
                </c:pt>
                <c:pt idx="16710">
                  <c:v>2.0232188701629998</c:v>
                </c:pt>
                <c:pt idx="16711">
                  <c:v>2.0232958793639999</c:v>
                </c:pt>
                <c:pt idx="16712">
                  <c:v>2.0235662460329999</c:v>
                </c:pt>
                <c:pt idx="16713">
                  <c:v>2.0236935615539999</c:v>
                </c:pt>
                <c:pt idx="16714">
                  <c:v>2.0237755775449999</c:v>
                </c:pt>
                <c:pt idx="16715">
                  <c:v>2.0238618850710002</c:v>
                </c:pt>
                <c:pt idx="16716">
                  <c:v>2.0239443778989998</c:v>
                </c:pt>
                <c:pt idx="16717">
                  <c:v>2.0241663455959999</c:v>
                </c:pt>
                <c:pt idx="16718">
                  <c:v>2.0242834091190001</c:v>
                </c:pt>
                <c:pt idx="16719">
                  <c:v>2.0244078636170002</c:v>
                </c:pt>
                <c:pt idx="16720">
                  <c:v>2.0245258808140001</c:v>
                </c:pt>
                <c:pt idx="16721">
                  <c:v>2.0248544216159998</c:v>
                </c:pt>
                <c:pt idx="16722">
                  <c:v>2.0250568389889998</c:v>
                </c:pt>
                <c:pt idx="16723">
                  <c:v>2.0251257419590001</c:v>
                </c:pt>
                <c:pt idx="16724">
                  <c:v>2.0251991748810001</c:v>
                </c:pt>
                <c:pt idx="16725">
                  <c:v>2.025273561478</c:v>
                </c:pt>
                <c:pt idx="16726">
                  <c:v>2.0254158973690002</c:v>
                </c:pt>
                <c:pt idx="16727">
                  <c:v>2.0257122516630002</c:v>
                </c:pt>
                <c:pt idx="16728">
                  <c:v>2.0260171890260001</c:v>
                </c:pt>
                <c:pt idx="16729">
                  <c:v>2.0261833667759999</c:v>
                </c:pt>
                <c:pt idx="16730">
                  <c:v>2.0262348651890001</c:v>
                </c:pt>
                <c:pt idx="16731">
                  <c:v>2.0262825489040002</c:v>
                </c:pt>
                <c:pt idx="16732">
                  <c:v>2.0263552665710001</c:v>
                </c:pt>
                <c:pt idx="16733">
                  <c:v>2.0264604091640002</c:v>
                </c:pt>
                <c:pt idx="16734">
                  <c:v>2.0265789031980002</c:v>
                </c:pt>
                <c:pt idx="16735">
                  <c:v>2.026663541794</c:v>
                </c:pt>
                <c:pt idx="16736">
                  <c:v>2.0267591476439999</c:v>
                </c:pt>
                <c:pt idx="16737">
                  <c:v>2.026872634888</c:v>
                </c:pt>
                <c:pt idx="16738">
                  <c:v>2.0269823074339999</c:v>
                </c:pt>
                <c:pt idx="16739">
                  <c:v>2.0270514488220002</c:v>
                </c:pt>
                <c:pt idx="16740">
                  <c:v>2.0271010398859999</c:v>
                </c:pt>
                <c:pt idx="16741">
                  <c:v>2.0271811485289999</c:v>
                </c:pt>
                <c:pt idx="16742">
                  <c:v>2.0275049209590001</c:v>
                </c:pt>
                <c:pt idx="16743">
                  <c:v>2.0276987552639998</c:v>
                </c:pt>
                <c:pt idx="16744">
                  <c:v>2.027819633484</c:v>
                </c:pt>
                <c:pt idx="16745">
                  <c:v>2.0279428958889998</c:v>
                </c:pt>
                <c:pt idx="16746">
                  <c:v>2.0280306339259999</c:v>
                </c:pt>
                <c:pt idx="16747">
                  <c:v>2.0281956195830002</c:v>
                </c:pt>
                <c:pt idx="16748">
                  <c:v>2.0285446643829999</c:v>
                </c:pt>
                <c:pt idx="16749">
                  <c:v>2.028672933578</c:v>
                </c:pt>
                <c:pt idx="16750">
                  <c:v>2.0287671089170001</c:v>
                </c:pt>
                <c:pt idx="16751">
                  <c:v>2.0288648605350001</c:v>
                </c:pt>
                <c:pt idx="16752">
                  <c:v>2.0289134979250001</c:v>
                </c:pt>
                <c:pt idx="16753">
                  <c:v>2.0289645195010002</c:v>
                </c:pt>
                <c:pt idx="16754">
                  <c:v>2.0290205478669998</c:v>
                </c:pt>
                <c:pt idx="16755">
                  <c:v>2.0290780067440002</c:v>
                </c:pt>
                <c:pt idx="16756">
                  <c:v>2.0291318893430002</c:v>
                </c:pt>
                <c:pt idx="16757">
                  <c:v>2.029190778732</c:v>
                </c:pt>
                <c:pt idx="16758">
                  <c:v>2.0292496681209999</c:v>
                </c:pt>
                <c:pt idx="16759">
                  <c:v>2.029307365417</c:v>
                </c:pt>
                <c:pt idx="16760">
                  <c:v>2.0293655395510002</c:v>
                </c:pt>
                <c:pt idx="16761">
                  <c:v>2.0294203758239999</c:v>
                </c:pt>
                <c:pt idx="16762">
                  <c:v>2.0294761657709999</c:v>
                </c:pt>
                <c:pt idx="16763">
                  <c:v>2.0295300483699998</c:v>
                </c:pt>
                <c:pt idx="16764">
                  <c:v>2.0296273231509998</c:v>
                </c:pt>
                <c:pt idx="16765">
                  <c:v>2.0297164916989998</c:v>
                </c:pt>
                <c:pt idx="16766">
                  <c:v>2.0297935008999999</c:v>
                </c:pt>
                <c:pt idx="16767">
                  <c:v>2.029866933823</c:v>
                </c:pt>
                <c:pt idx="16768">
                  <c:v>2.0301523208619998</c:v>
                </c:pt>
                <c:pt idx="16769">
                  <c:v>2.0302236080170002</c:v>
                </c:pt>
                <c:pt idx="16770">
                  <c:v>2.0302994251249999</c:v>
                </c:pt>
                <c:pt idx="16771">
                  <c:v>2.0303423404690002</c:v>
                </c:pt>
                <c:pt idx="16772">
                  <c:v>2.0304110050199999</c:v>
                </c:pt>
                <c:pt idx="16773">
                  <c:v>2.0306925773620002</c:v>
                </c:pt>
                <c:pt idx="16774">
                  <c:v>2.0308825969700002</c:v>
                </c:pt>
                <c:pt idx="16775">
                  <c:v>2.0310044288640001</c:v>
                </c:pt>
                <c:pt idx="16776">
                  <c:v>2.0311167240139998</c:v>
                </c:pt>
                <c:pt idx="16777">
                  <c:v>2.0312077999109999</c:v>
                </c:pt>
                <c:pt idx="16778">
                  <c:v>2.0312578678130002</c:v>
                </c:pt>
                <c:pt idx="16779">
                  <c:v>2.0312993526460001</c:v>
                </c:pt>
                <c:pt idx="16780">
                  <c:v>2.031345844269</c:v>
                </c:pt>
                <c:pt idx="16781">
                  <c:v>2.0313906669619999</c:v>
                </c:pt>
                <c:pt idx="16782">
                  <c:v>2.031462669373</c:v>
                </c:pt>
                <c:pt idx="16783">
                  <c:v>2.0317623615259999</c:v>
                </c:pt>
                <c:pt idx="16784">
                  <c:v>2.0318126678469999</c:v>
                </c:pt>
                <c:pt idx="16785">
                  <c:v>2.0319008827210001</c:v>
                </c:pt>
                <c:pt idx="16786">
                  <c:v>2.0322659015659998</c:v>
                </c:pt>
                <c:pt idx="16787">
                  <c:v>2.0325152873989998</c:v>
                </c:pt>
                <c:pt idx="16788">
                  <c:v>2.032810926437</c:v>
                </c:pt>
                <c:pt idx="16789">
                  <c:v>2.0329382419590001</c:v>
                </c:pt>
                <c:pt idx="16790">
                  <c:v>2.0330286026</c:v>
                </c:pt>
                <c:pt idx="16791">
                  <c:v>2.0331268310550001</c:v>
                </c:pt>
                <c:pt idx="16792">
                  <c:v>2.0332248210909998</c:v>
                </c:pt>
                <c:pt idx="16793">
                  <c:v>2.033323526382</c:v>
                </c:pt>
                <c:pt idx="16794">
                  <c:v>2.033372163773</c:v>
                </c:pt>
                <c:pt idx="16795">
                  <c:v>2.0334258079529999</c:v>
                </c:pt>
                <c:pt idx="16796">
                  <c:v>2.0334773063660001</c:v>
                </c:pt>
                <c:pt idx="16797">
                  <c:v>2.0335285663599998</c:v>
                </c:pt>
                <c:pt idx="16798">
                  <c:v>2.033630609512</c:v>
                </c:pt>
                <c:pt idx="16799">
                  <c:v>2.0336830616000001</c:v>
                </c:pt>
                <c:pt idx="16800">
                  <c:v>2.0337328910829999</c:v>
                </c:pt>
                <c:pt idx="16801">
                  <c:v>2.0337843894960002</c:v>
                </c:pt>
                <c:pt idx="16802">
                  <c:v>2.033886432648</c:v>
                </c:pt>
                <c:pt idx="16803">
                  <c:v>2.0339779853820001</c:v>
                </c:pt>
                <c:pt idx="16804">
                  <c:v>2.0340631008150001</c:v>
                </c:pt>
                <c:pt idx="16805">
                  <c:v>2.034209251404</c:v>
                </c:pt>
                <c:pt idx="16806">
                  <c:v>2.0344853401180001</c:v>
                </c:pt>
                <c:pt idx="16807">
                  <c:v>2.034566640854</c:v>
                </c:pt>
                <c:pt idx="16808">
                  <c:v>2.0346660614009999</c:v>
                </c:pt>
                <c:pt idx="16809">
                  <c:v>2.0347697734830001</c:v>
                </c:pt>
                <c:pt idx="16810">
                  <c:v>2.0348532199860001</c:v>
                </c:pt>
                <c:pt idx="16811">
                  <c:v>2.034929513931</c:v>
                </c:pt>
                <c:pt idx="16812">
                  <c:v>2.0350012779240001</c:v>
                </c:pt>
                <c:pt idx="16813">
                  <c:v>2.0353116989140001</c:v>
                </c:pt>
                <c:pt idx="16814">
                  <c:v>2.0354924201969999</c:v>
                </c:pt>
                <c:pt idx="16815">
                  <c:v>2.035578250885</c:v>
                </c:pt>
                <c:pt idx="16816">
                  <c:v>2.0356540679930002</c:v>
                </c:pt>
                <c:pt idx="16817">
                  <c:v>2.0357322692870001</c:v>
                </c:pt>
                <c:pt idx="16818">
                  <c:v>2.035813570023</c:v>
                </c:pt>
                <c:pt idx="16819">
                  <c:v>2.0358963012700002</c:v>
                </c:pt>
                <c:pt idx="16820">
                  <c:v>2.036015748978</c:v>
                </c:pt>
                <c:pt idx="16821">
                  <c:v>2.036225318909</c:v>
                </c:pt>
                <c:pt idx="16822">
                  <c:v>2.0363337993620001</c:v>
                </c:pt>
                <c:pt idx="16823">
                  <c:v>2.0366556644439999</c:v>
                </c:pt>
                <c:pt idx="16824">
                  <c:v>2.036756753922</c:v>
                </c:pt>
                <c:pt idx="16825">
                  <c:v>2.0368483066560001</c:v>
                </c:pt>
                <c:pt idx="16826">
                  <c:v>2.0369324684140002</c:v>
                </c:pt>
                <c:pt idx="16827">
                  <c:v>2.0370039939879998</c:v>
                </c:pt>
                <c:pt idx="16828">
                  <c:v>2.037090063095</c:v>
                </c:pt>
                <c:pt idx="16829">
                  <c:v>2.0371742248540001</c:v>
                </c:pt>
                <c:pt idx="16830">
                  <c:v>2.0372934341429998</c:v>
                </c:pt>
                <c:pt idx="16831">
                  <c:v>2.037470340729</c:v>
                </c:pt>
                <c:pt idx="16832">
                  <c:v>2.0375621318819999</c:v>
                </c:pt>
                <c:pt idx="16833">
                  <c:v>2.037883758545</c:v>
                </c:pt>
                <c:pt idx="16834">
                  <c:v>2.037970781326</c:v>
                </c:pt>
                <c:pt idx="16835">
                  <c:v>2.0380575656889999</c:v>
                </c:pt>
                <c:pt idx="16836">
                  <c:v>2.0381600856780002</c:v>
                </c:pt>
                <c:pt idx="16837">
                  <c:v>2.038213014603</c:v>
                </c:pt>
                <c:pt idx="16838">
                  <c:v>2.0382630825039998</c:v>
                </c:pt>
                <c:pt idx="16839">
                  <c:v>2.0383155345919999</c:v>
                </c:pt>
                <c:pt idx="16840">
                  <c:v>2.0383672714230001</c:v>
                </c:pt>
                <c:pt idx="16841">
                  <c:v>2.0384202003479999</c:v>
                </c:pt>
                <c:pt idx="16842">
                  <c:v>2.0384738445280002</c:v>
                </c:pt>
                <c:pt idx="16843">
                  <c:v>2.0385298728939998</c:v>
                </c:pt>
                <c:pt idx="16844">
                  <c:v>2.0385894775389999</c:v>
                </c:pt>
                <c:pt idx="16845">
                  <c:v>2.0386395454409998</c:v>
                </c:pt>
                <c:pt idx="16846">
                  <c:v>2.0387308597559999</c:v>
                </c:pt>
                <c:pt idx="16847">
                  <c:v>2.0388147830959999</c:v>
                </c:pt>
                <c:pt idx="16848">
                  <c:v>2.0389373302460001</c:v>
                </c:pt>
                <c:pt idx="16849">
                  <c:v>2.039182901382</c:v>
                </c:pt>
                <c:pt idx="16850">
                  <c:v>2.0395035743709999</c:v>
                </c:pt>
                <c:pt idx="16851">
                  <c:v>2.0396766662600001</c:v>
                </c:pt>
                <c:pt idx="16852">
                  <c:v>2.0399124622340001</c:v>
                </c:pt>
                <c:pt idx="16853">
                  <c:v>2.0400516986850001</c:v>
                </c:pt>
                <c:pt idx="16854">
                  <c:v>2.0401244163509999</c:v>
                </c:pt>
                <c:pt idx="16855">
                  <c:v>2.0401790142060001</c:v>
                </c:pt>
                <c:pt idx="16856">
                  <c:v>2.040227174759</c:v>
                </c:pt>
                <c:pt idx="16857">
                  <c:v>2.0404996871950001</c:v>
                </c:pt>
                <c:pt idx="16858">
                  <c:v>2.040610790253</c:v>
                </c:pt>
                <c:pt idx="16859">
                  <c:v>2.0406827926640001</c:v>
                </c:pt>
                <c:pt idx="16860">
                  <c:v>2.0407693386079999</c:v>
                </c:pt>
                <c:pt idx="16861">
                  <c:v>2.0408875942229998</c:v>
                </c:pt>
                <c:pt idx="16862">
                  <c:v>2.0411782264710001</c:v>
                </c:pt>
                <c:pt idx="16863">
                  <c:v>2.0412673950200002</c:v>
                </c:pt>
                <c:pt idx="16864">
                  <c:v>2.041318893433</c:v>
                </c:pt>
                <c:pt idx="16865">
                  <c:v>2.0413665771480001</c:v>
                </c:pt>
                <c:pt idx="16866">
                  <c:v>2.0414144992829999</c:v>
                </c:pt>
                <c:pt idx="16867">
                  <c:v>2.041514396667</c:v>
                </c:pt>
                <c:pt idx="16868">
                  <c:v>2.0416054725650001</c:v>
                </c:pt>
                <c:pt idx="16869">
                  <c:v>2.0417590141300002</c:v>
                </c:pt>
                <c:pt idx="16870">
                  <c:v>2.041938304901</c:v>
                </c:pt>
                <c:pt idx="16871">
                  <c:v>2.0420205593110001</c:v>
                </c:pt>
                <c:pt idx="16872">
                  <c:v>2.042360305786</c:v>
                </c:pt>
                <c:pt idx="16873">
                  <c:v>2.0425221920009999</c:v>
                </c:pt>
                <c:pt idx="16874">
                  <c:v>2.0426139831539998</c:v>
                </c:pt>
                <c:pt idx="16875">
                  <c:v>2.0427095890050002</c:v>
                </c:pt>
                <c:pt idx="16876">
                  <c:v>2.0427649021150001</c:v>
                </c:pt>
                <c:pt idx="16877">
                  <c:v>2.0428245067600002</c:v>
                </c:pt>
                <c:pt idx="16878">
                  <c:v>2.0428826808929998</c:v>
                </c:pt>
                <c:pt idx="16879">
                  <c:v>2.0429403781889999</c:v>
                </c:pt>
                <c:pt idx="16880">
                  <c:v>2.0429992675780002</c:v>
                </c:pt>
                <c:pt idx="16881">
                  <c:v>2.0430607795719999</c:v>
                </c:pt>
                <c:pt idx="16882">
                  <c:v>2.043116807938</c:v>
                </c:pt>
                <c:pt idx="16883">
                  <c:v>2.0431697368620001</c:v>
                </c:pt>
                <c:pt idx="16884">
                  <c:v>2.0432224273680002</c:v>
                </c:pt>
                <c:pt idx="16885">
                  <c:v>2.0433161258700001</c:v>
                </c:pt>
                <c:pt idx="16886">
                  <c:v>2.043401241302</c:v>
                </c:pt>
                <c:pt idx="16887">
                  <c:v>2.0435507297519999</c:v>
                </c:pt>
                <c:pt idx="16888">
                  <c:v>2.0438456535339999</c:v>
                </c:pt>
                <c:pt idx="16889">
                  <c:v>2.0439424514770002</c:v>
                </c:pt>
                <c:pt idx="16890">
                  <c:v>2.0442423820500002</c:v>
                </c:pt>
                <c:pt idx="16891">
                  <c:v>2.0444555282589998</c:v>
                </c:pt>
                <c:pt idx="16892">
                  <c:v>2.044646263123</c:v>
                </c:pt>
                <c:pt idx="16893">
                  <c:v>2.044752836227</c:v>
                </c:pt>
                <c:pt idx="16894">
                  <c:v>2.0448253154749998</c:v>
                </c:pt>
                <c:pt idx="16895">
                  <c:v>2.044869422913</c:v>
                </c:pt>
                <c:pt idx="16896">
                  <c:v>2.0449161529539999</c:v>
                </c:pt>
                <c:pt idx="16897">
                  <c:v>2.0449590682980001</c:v>
                </c:pt>
                <c:pt idx="16898">
                  <c:v>2.045000314713</c:v>
                </c:pt>
                <c:pt idx="16899">
                  <c:v>2.0450742244720002</c:v>
                </c:pt>
                <c:pt idx="16900">
                  <c:v>2.0451786518100001</c:v>
                </c:pt>
                <c:pt idx="16901">
                  <c:v>2.045335054398</c:v>
                </c:pt>
                <c:pt idx="16902">
                  <c:v>2.0455098152160001</c:v>
                </c:pt>
                <c:pt idx="16903">
                  <c:v>2.0455913543699999</c:v>
                </c:pt>
                <c:pt idx="16904">
                  <c:v>2.0456702709200001</c:v>
                </c:pt>
                <c:pt idx="16905">
                  <c:v>2.0457241535190001</c:v>
                </c:pt>
                <c:pt idx="16906">
                  <c:v>2.0457723140719999</c:v>
                </c:pt>
                <c:pt idx="16907">
                  <c:v>2.0458192825319998</c:v>
                </c:pt>
                <c:pt idx="16908">
                  <c:v>2.0458698272709999</c:v>
                </c:pt>
                <c:pt idx="16909">
                  <c:v>2.0459427833560002</c:v>
                </c:pt>
                <c:pt idx="16910">
                  <c:v>2.0460216999049998</c:v>
                </c:pt>
                <c:pt idx="16911">
                  <c:v>2.0463590621950001</c:v>
                </c:pt>
                <c:pt idx="16912">
                  <c:v>2.0467131137850001</c:v>
                </c:pt>
                <c:pt idx="16913">
                  <c:v>2.0468389987950002</c:v>
                </c:pt>
                <c:pt idx="16914">
                  <c:v>2.0469267368319999</c:v>
                </c:pt>
                <c:pt idx="16915">
                  <c:v>2.0470204353330002</c:v>
                </c:pt>
                <c:pt idx="16916">
                  <c:v>2.0471189022059999</c:v>
                </c:pt>
                <c:pt idx="16917">
                  <c:v>2.047218561172</c:v>
                </c:pt>
                <c:pt idx="16918">
                  <c:v>2.0473170280459998</c:v>
                </c:pt>
                <c:pt idx="16919">
                  <c:v>2.0473723411560001</c:v>
                </c:pt>
                <c:pt idx="16920">
                  <c:v>2.0474202632899998</c:v>
                </c:pt>
                <c:pt idx="16921">
                  <c:v>2.0475203990940001</c:v>
                </c:pt>
                <c:pt idx="16922">
                  <c:v>2.047569274902</c:v>
                </c:pt>
                <c:pt idx="16923">
                  <c:v>2.0476219654080001</c:v>
                </c:pt>
                <c:pt idx="16924">
                  <c:v>2.0476725101470001</c:v>
                </c:pt>
                <c:pt idx="16925">
                  <c:v>2.047724485397</c:v>
                </c:pt>
                <c:pt idx="16926">
                  <c:v>2.0477745532989999</c:v>
                </c:pt>
                <c:pt idx="16927">
                  <c:v>2.0478680133820002</c:v>
                </c:pt>
                <c:pt idx="16928">
                  <c:v>2.0479633808140001</c:v>
                </c:pt>
                <c:pt idx="16929">
                  <c:v>2.0480630397800001</c:v>
                </c:pt>
                <c:pt idx="16930">
                  <c:v>2.048144578934</c:v>
                </c:pt>
                <c:pt idx="16931">
                  <c:v>2.0484745502470001</c:v>
                </c:pt>
                <c:pt idx="16932">
                  <c:v>2.0485854148859999</c:v>
                </c:pt>
                <c:pt idx="16933">
                  <c:v>2.0488691329959998</c:v>
                </c:pt>
                <c:pt idx="16934">
                  <c:v>2.0489718914030002</c:v>
                </c:pt>
                <c:pt idx="16935">
                  <c:v>2.0492019653320002</c:v>
                </c:pt>
                <c:pt idx="16936">
                  <c:v>2.049434900284</c:v>
                </c:pt>
                <c:pt idx="16937">
                  <c:v>2.0495407581329999</c:v>
                </c:pt>
                <c:pt idx="16938">
                  <c:v>2.0496881008150001</c:v>
                </c:pt>
                <c:pt idx="16939">
                  <c:v>2.049860477448</c:v>
                </c:pt>
                <c:pt idx="16940">
                  <c:v>2.0500028133389998</c:v>
                </c:pt>
                <c:pt idx="16941">
                  <c:v>2.0502240657809998</c:v>
                </c:pt>
                <c:pt idx="16942">
                  <c:v>2.05038022995</c:v>
                </c:pt>
                <c:pt idx="16943">
                  <c:v>2.050722122192</c:v>
                </c:pt>
                <c:pt idx="16944">
                  <c:v>2.0508460998540001</c:v>
                </c:pt>
                <c:pt idx="16945">
                  <c:v>2.0509314537050001</c:v>
                </c:pt>
                <c:pt idx="16946">
                  <c:v>2.051054954529</c:v>
                </c:pt>
                <c:pt idx="16947">
                  <c:v>2.0513229370119999</c:v>
                </c:pt>
                <c:pt idx="16948">
                  <c:v>2.0515027046199998</c:v>
                </c:pt>
                <c:pt idx="16949">
                  <c:v>2.0516319274899999</c:v>
                </c:pt>
                <c:pt idx="16950">
                  <c:v>2.0517261028289999</c:v>
                </c:pt>
                <c:pt idx="16951">
                  <c:v>2.0517747402189999</c:v>
                </c:pt>
                <c:pt idx="16952">
                  <c:v>2.0518245697020001</c:v>
                </c:pt>
                <c:pt idx="16953">
                  <c:v>2.0518772602080002</c:v>
                </c:pt>
                <c:pt idx="16954">
                  <c:v>2.0519750118259998</c:v>
                </c:pt>
                <c:pt idx="16955">
                  <c:v>2.05202293396</c:v>
                </c:pt>
                <c:pt idx="16956">
                  <c:v>2.0520744323729998</c:v>
                </c:pt>
                <c:pt idx="16957">
                  <c:v>2.052124023438</c:v>
                </c:pt>
                <c:pt idx="16958">
                  <c:v>2.0521783828740001</c:v>
                </c:pt>
                <c:pt idx="16959">
                  <c:v>2.0522768497469999</c:v>
                </c:pt>
                <c:pt idx="16960">
                  <c:v>2.052371740341</c:v>
                </c:pt>
                <c:pt idx="16961">
                  <c:v>2.0524599552149998</c:v>
                </c:pt>
                <c:pt idx="16962">
                  <c:v>2.0526249408720001</c:v>
                </c:pt>
                <c:pt idx="16963">
                  <c:v>2.0528621673580001</c:v>
                </c:pt>
                <c:pt idx="16964">
                  <c:v>2.0531585216520001</c:v>
                </c:pt>
                <c:pt idx="16965">
                  <c:v>2.053262710571</c:v>
                </c:pt>
                <c:pt idx="16966">
                  <c:v>2.0533740520479999</c:v>
                </c:pt>
                <c:pt idx="16967">
                  <c:v>2.0535070896150001</c:v>
                </c:pt>
                <c:pt idx="16968">
                  <c:v>2.0536038875579998</c:v>
                </c:pt>
                <c:pt idx="16969">
                  <c:v>2.053672790527</c:v>
                </c:pt>
                <c:pt idx="16970">
                  <c:v>2.0537757873540001</c:v>
                </c:pt>
                <c:pt idx="16971">
                  <c:v>2.0538518428799999</c:v>
                </c:pt>
                <c:pt idx="16972">
                  <c:v>2.053967237473</c:v>
                </c:pt>
                <c:pt idx="16973">
                  <c:v>2.0541832447049999</c:v>
                </c:pt>
                <c:pt idx="16974">
                  <c:v>2.0542824268339999</c:v>
                </c:pt>
                <c:pt idx="16975">
                  <c:v>2.0543689727780001</c:v>
                </c:pt>
                <c:pt idx="16976">
                  <c:v>2.0544252395629998</c:v>
                </c:pt>
                <c:pt idx="16977">
                  <c:v>2.0545117855070001</c:v>
                </c:pt>
                <c:pt idx="16978">
                  <c:v>2.054588079453</c:v>
                </c:pt>
                <c:pt idx="16979">
                  <c:v>2.054635047913</c:v>
                </c:pt>
                <c:pt idx="16980">
                  <c:v>2.0546875</c:v>
                </c:pt>
                <c:pt idx="16981">
                  <c:v>2.0547308921809999</c:v>
                </c:pt>
                <c:pt idx="16982">
                  <c:v>2.0547828674319999</c:v>
                </c:pt>
                <c:pt idx="16983">
                  <c:v>2.0550599098209998</c:v>
                </c:pt>
                <c:pt idx="16984">
                  <c:v>2.0551412105560001</c:v>
                </c:pt>
                <c:pt idx="16985">
                  <c:v>2.0552310943599998</c:v>
                </c:pt>
                <c:pt idx="16986">
                  <c:v>2.055315494537</c:v>
                </c:pt>
                <c:pt idx="16987">
                  <c:v>2.0556700229640001</c:v>
                </c:pt>
                <c:pt idx="16988">
                  <c:v>2.055756568909</c:v>
                </c:pt>
                <c:pt idx="16989">
                  <c:v>2.0560262203219999</c:v>
                </c:pt>
                <c:pt idx="16990">
                  <c:v>2.0561530590060002</c:v>
                </c:pt>
                <c:pt idx="16991">
                  <c:v>2.0562539100650001</c:v>
                </c:pt>
                <c:pt idx="16992">
                  <c:v>2.0563077926640001</c:v>
                </c:pt>
                <c:pt idx="16993">
                  <c:v>2.0563619136810001</c:v>
                </c:pt>
                <c:pt idx="16994">
                  <c:v>2.0564179420470001</c:v>
                </c:pt>
                <c:pt idx="16995">
                  <c:v>2.056471347809</c:v>
                </c:pt>
                <c:pt idx="16996">
                  <c:v>2.0565259456630001</c:v>
                </c:pt>
                <c:pt idx="16997">
                  <c:v>2.056582927704</c:v>
                </c:pt>
                <c:pt idx="16998">
                  <c:v>2.0566403865809999</c:v>
                </c:pt>
                <c:pt idx="16999">
                  <c:v>2.0567009449009999</c:v>
                </c:pt>
                <c:pt idx="17000">
                  <c:v>2.0567586421969999</c:v>
                </c:pt>
                <c:pt idx="17001">
                  <c:v>2.0568158626559998</c:v>
                </c:pt>
                <c:pt idx="17002">
                  <c:v>2.0568685531619999</c:v>
                </c:pt>
                <c:pt idx="17003">
                  <c:v>2.0569224357599998</c:v>
                </c:pt>
                <c:pt idx="17004">
                  <c:v>2.056978940964</c:v>
                </c:pt>
                <c:pt idx="17005">
                  <c:v>2.057032823563</c:v>
                </c:pt>
                <c:pt idx="17006">
                  <c:v>2.0570857524870001</c:v>
                </c:pt>
                <c:pt idx="17007">
                  <c:v>2.0571362972260001</c:v>
                </c:pt>
                <c:pt idx="17008">
                  <c:v>2.0572354793550001</c:v>
                </c:pt>
                <c:pt idx="17009">
                  <c:v>2.057320594788</c:v>
                </c:pt>
                <c:pt idx="17010">
                  <c:v>2.0575728416439998</c:v>
                </c:pt>
                <c:pt idx="17011">
                  <c:v>2.0578348636629999</c:v>
                </c:pt>
                <c:pt idx="17012">
                  <c:v>2.058007717133</c:v>
                </c:pt>
                <c:pt idx="17013">
                  <c:v>2.0581309795379998</c:v>
                </c:pt>
                <c:pt idx="17014">
                  <c:v>2.0584285259250001</c:v>
                </c:pt>
                <c:pt idx="17015">
                  <c:v>2.0584981441500001</c:v>
                </c:pt>
                <c:pt idx="17016">
                  <c:v>2.0585753917690002</c:v>
                </c:pt>
                <c:pt idx="17017">
                  <c:v>2.0586223602290001</c:v>
                </c:pt>
                <c:pt idx="17018">
                  <c:v>2.058696508408</c:v>
                </c:pt>
                <c:pt idx="17019">
                  <c:v>2.0587725639340002</c:v>
                </c:pt>
                <c:pt idx="17020">
                  <c:v>2.05907869339</c:v>
                </c:pt>
                <c:pt idx="17021">
                  <c:v>2.059193611145</c:v>
                </c:pt>
                <c:pt idx="17022">
                  <c:v>2.0593116283419999</c:v>
                </c:pt>
                <c:pt idx="17023">
                  <c:v>2.0594270229339999</c:v>
                </c:pt>
                <c:pt idx="17024">
                  <c:v>2.0595762729640001</c:v>
                </c:pt>
                <c:pt idx="17025">
                  <c:v>2.059765338898</c:v>
                </c:pt>
                <c:pt idx="17026">
                  <c:v>2.0598433017729998</c:v>
                </c:pt>
                <c:pt idx="17027">
                  <c:v>2.0599224567409999</c:v>
                </c:pt>
                <c:pt idx="17028">
                  <c:v>2.060002803802</c:v>
                </c:pt>
                <c:pt idx="17029">
                  <c:v>2.0600826740259999</c:v>
                </c:pt>
                <c:pt idx="17030">
                  <c:v>2.0601940155029999</c:v>
                </c:pt>
                <c:pt idx="17031">
                  <c:v>2.060512065887</c:v>
                </c:pt>
                <c:pt idx="17032">
                  <c:v>2.0606019496919998</c:v>
                </c:pt>
                <c:pt idx="17033">
                  <c:v>2.0607099533080002</c:v>
                </c:pt>
                <c:pt idx="17034">
                  <c:v>2.060845136642</c:v>
                </c:pt>
                <c:pt idx="17035">
                  <c:v>2.0611574649810001</c:v>
                </c:pt>
                <c:pt idx="17036">
                  <c:v>2.0613341331480002</c:v>
                </c:pt>
                <c:pt idx="17037">
                  <c:v>2.0614628791810001</c:v>
                </c:pt>
                <c:pt idx="17038">
                  <c:v>2.0615646839139998</c:v>
                </c:pt>
                <c:pt idx="17039">
                  <c:v>2.0616655349730002</c:v>
                </c:pt>
                <c:pt idx="17040">
                  <c:v>2.0617575645450001</c:v>
                </c:pt>
                <c:pt idx="17041">
                  <c:v>2.0618412494660001</c:v>
                </c:pt>
                <c:pt idx="17042">
                  <c:v>2.0619273185729998</c:v>
                </c:pt>
                <c:pt idx="17043">
                  <c:v>2.062076330185</c:v>
                </c:pt>
                <c:pt idx="17044">
                  <c:v>2.062242031097</c:v>
                </c:pt>
                <c:pt idx="17045">
                  <c:v>2.062510490417</c:v>
                </c:pt>
                <c:pt idx="17046">
                  <c:v>2.0625789165500001</c:v>
                </c:pt>
                <c:pt idx="17047">
                  <c:v>2.0626592636110002</c:v>
                </c:pt>
                <c:pt idx="17048">
                  <c:v>2.0629618167879999</c:v>
                </c:pt>
                <c:pt idx="17049">
                  <c:v>2.063092947006</c:v>
                </c:pt>
                <c:pt idx="17050">
                  <c:v>2.0634143352510002</c:v>
                </c:pt>
                <c:pt idx="17051">
                  <c:v>2.063466310501</c:v>
                </c:pt>
                <c:pt idx="17052">
                  <c:v>2.0635216236109999</c:v>
                </c:pt>
                <c:pt idx="17053">
                  <c:v>2.0635662078860002</c:v>
                </c:pt>
                <c:pt idx="17054">
                  <c:v>2.0636208057399998</c:v>
                </c:pt>
                <c:pt idx="17055">
                  <c:v>2.063668489456</c:v>
                </c:pt>
                <c:pt idx="17056">
                  <c:v>2.0637171268459999</c:v>
                </c:pt>
                <c:pt idx="17057">
                  <c:v>2.0637819767000001</c:v>
                </c:pt>
                <c:pt idx="17058">
                  <c:v>2.0638241767880001</c:v>
                </c:pt>
                <c:pt idx="17059">
                  <c:v>2.0638747215270001</c:v>
                </c:pt>
                <c:pt idx="17060">
                  <c:v>2.0639233589170001</c:v>
                </c:pt>
                <c:pt idx="17061">
                  <c:v>2.063973426819</c:v>
                </c:pt>
                <c:pt idx="17062">
                  <c:v>2.064020872116</c:v>
                </c:pt>
                <c:pt idx="17063">
                  <c:v>2.0641000270840002</c:v>
                </c:pt>
                <c:pt idx="17064">
                  <c:v>2.0643682479860002</c:v>
                </c:pt>
                <c:pt idx="17065">
                  <c:v>2.0644626617430002</c:v>
                </c:pt>
                <c:pt idx="17066">
                  <c:v>2.0648009777070002</c:v>
                </c:pt>
                <c:pt idx="17067">
                  <c:v>2.0649199485779999</c:v>
                </c:pt>
                <c:pt idx="17068">
                  <c:v>2.0650482177730001</c:v>
                </c:pt>
                <c:pt idx="17069">
                  <c:v>2.0652477741239998</c:v>
                </c:pt>
                <c:pt idx="17070">
                  <c:v>2.0654375553130002</c:v>
                </c:pt>
                <c:pt idx="17071">
                  <c:v>2.06556391716</c:v>
                </c:pt>
                <c:pt idx="17072">
                  <c:v>2.0658948421479999</c:v>
                </c:pt>
                <c:pt idx="17073">
                  <c:v>2.0660891532900001</c:v>
                </c:pt>
                <c:pt idx="17074">
                  <c:v>2.066174268723</c:v>
                </c:pt>
                <c:pt idx="17075">
                  <c:v>2.0662670135500001</c:v>
                </c:pt>
                <c:pt idx="17076">
                  <c:v>2.0663568973539999</c:v>
                </c:pt>
                <c:pt idx="17077">
                  <c:v>2.0664420127869998</c:v>
                </c:pt>
                <c:pt idx="17078">
                  <c:v>2.0665290355680002</c:v>
                </c:pt>
                <c:pt idx="17079">
                  <c:v>2.0666165351869998</c:v>
                </c:pt>
                <c:pt idx="17080">
                  <c:v>2.066699266434</c:v>
                </c:pt>
                <c:pt idx="17081">
                  <c:v>2.0667870044710002</c:v>
                </c:pt>
                <c:pt idx="17082">
                  <c:v>2.066880702972</c:v>
                </c:pt>
                <c:pt idx="17083">
                  <c:v>2.0669629573820001</c:v>
                </c:pt>
                <c:pt idx="17084">
                  <c:v>2.0670485496520001</c:v>
                </c:pt>
                <c:pt idx="17085">
                  <c:v>2.0671689510350002</c:v>
                </c:pt>
                <c:pt idx="17086">
                  <c:v>2.0673646926879998</c:v>
                </c:pt>
                <c:pt idx="17087">
                  <c:v>2.0674676895139998</c:v>
                </c:pt>
                <c:pt idx="17088">
                  <c:v>2.0676314830779998</c:v>
                </c:pt>
                <c:pt idx="17089">
                  <c:v>2.0678746700290001</c:v>
                </c:pt>
                <c:pt idx="17090">
                  <c:v>2.0681931972499998</c:v>
                </c:pt>
                <c:pt idx="17091">
                  <c:v>2.068434238434</c:v>
                </c:pt>
                <c:pt idx="17092">
                  <c:v>2.068540811539</c:v>
                </c:pt>
                <c:pt idx="17093">
                  <c:v>2.0686199665070002</c:v>
                </c:pt>
                <c:pt idx="17094">
                  <c:v>2.0687265396119998</c:v>
                </c:pt>
                <c:pt idx="17095">
                  <c:v>2.068807601929</c:v>
                </c:pt>
                <c:pt idx="17096">
                  <c:v>2.0688934326170001</c:v>
                </c:pt>
                <c:pt idx="17097">
                  <c:v>2.0689456462860001</c:v>
                </c:pt>
                <c:pt idx="17098">
                  <c:v>2.0690338611599999</c:v>
                </c:pt>
                <c:pt idx="17099">
                  <c:v>2.0694015026089998</c:v>
                </c:pt>
                <c:pt idx="17100">
                  <c:v>2.0694847106930001</c:v>
                </c:pt>
                <c:pt idx="17101">
                  <c:v>2.0695815086359999</c:v>
                </c:pt>
                <c:pt idx="17102">
                  <c:v>2.0696766376500002</c:v>
                </c:pt>
                <c:pt idx="17103">
                  <c:v>2.069768428802</c:v>
                </c:pt>
                <c:pt idx="17104">
                  <c:v>2.0698177814480001</c:v>
                </c:pt>
                <c:pt idx="17105">
                  <c:v>2.0699181556699999</c:v>
                </c:pt>
                <c:pt idx="17106">
                  <c:v>2.070010900497</c:v>
                </c:pt>
                <c:pt idx="17107">
                  <c:v>2.0701003074650002</c:v>
                </c:pt>
                <c:pt idx="17108">
                  <c:v>2.0701971054079999</c:v>
                </c:pt>
                <c:pt idx="17109">
                  <c:v>2.070286273956</c:v>
                </c:pt>
                <c:pt idx="17110">
                  <c:v>2.070385694504</c:v>
                </c:pt>
                <c:pt idx="17111">
                  <c:v>2.0704786777500002</c:v>
                </c:pt>
                <c:pt idx="17112">
                  <c:v>2.0705678462980002</c:v>
                </c:pt>
                <c:pt idx="17113">
                  <c:v>2.070652484894</c:v>
                </c:pt>
                <c:pt idx="17114">
                  <c:v>2.0707027912139999</c:v>
                </c:pt>
                <c:pt idx="17115">
                  <c:v>2.0707933902739999</c:v>
                </c:pt>
                <c:pt idx="17116">
                  <c:v>2.0708837509159999</c:v>
                </c:pt>
                <c:pt idx="17117">
                  <c:v>2.0709781646729999</c:v>
                </c:pt>
                <c:pt idx="17118">
                  <c:v>2.07106590271</c:v>
                </c:pt>
                <c:pt idx="17119">
                  <c:v>2.0712170600889999</c:v>
                </c:pt>
                <c:pt idx="17120">
                  <c:v>2.0715117454529999</c:v>
                </c:pt>
                <c:pt idx="17121">
                  <c:v>2.071808815002</c:v>
                </c:pt>
                <c:pt idx="17122">
                  <c:v>2.07190990448</c:v>
                </c:pt>
                <c:pt idx="17123">
                  <c:v>2.072007417679</c:v>
                </c:pt>
                <c:pt idx="17124">
                  <c:v>2.072082519531</c:v>
                </c:pt>
                <c:pt idx="17125">
                  <c:v>2.0721554756159999</c:v>
                </c:pt>
                <c:pt idx="17126">
                  <c:v>2.0722320079799998</c:v>
                </c:pt>
                <c:pt idx="17127">
                  <c:v>2.0723044872280001</c:v>
                </c:pt>
                <c:pt idx="17128">
                  <c:v>2.0724403858180001</c:v>
                </c:pt>
                <c:pt idx="17129">
                  <c:v>2.0727427005769998</c:v>
                </c:pt>
                <c:pt idx="17130">
                  <c:v>2.0730710029599999</c:v>
                </c:pt>
                <c:pt idx="17131">
                  <c:v>2.0732426643370001</c:v>
                </c:pt>
                <c:pt idx="17132">
                  <c:v>2.0733175277710001</c:v>
                </c:pt>
                <c:pt idx="17133">
                  <c:v>2.073434114456</c:v>
                </c:pt>
                <c:pt idx="17134">
                  <c:v>2.0735399723049999</c:v>
                </c:pt>
                <c:pt idx="17135">
                  <c:v>2.0736546516419998</c:v>
                </c:pt>
                <c:pt idx="17136">
                  <c:v>2.0737297534939998</c:v>
                </c:pt>
                <c:pt idx="17137">
                  <c:v>2.0738465785979998</c:v>
                </c:pt>
                <c:pt idx="17138">
                  <c:v>2.0741715431209999</c:v>
                </c:pt>
                <c:pt idx="17139">
                  <c:v>2.0743362903590001</c:v>
                </c:pt>
                <c:pt idx="17140">
                  <c:v>2.0744185447689998</c:v>
                </c:pt>
                <c:pt idx="17141">
                  <c:v>2.0745000839230001</c:v>
                </c:pt>
                <c:pt idx="17142">
                  <c:v>2.0748348236080001</c:v>
                </c:pt>
                <c:pt idx="17143">
                  <c:v>2.0749154090880002</c:v>
                </c:pt>
                <c:pt idx="17144">
                  <c:v>2.074994802475</c:v>
                </c:pt>
                <c:pt idx="17145">
                  <c:v>2.0750918388369999</c:v>
                </c:pt>
                <c:pt idx="17146">
                  <c:v>2.0752863883970001</c:v>
                </c:pt>
                <c:pt idx="17147">
                  <c:v>2.0753948688510002</c:v>
                </c:pt>
                <c:pt idx="17148">
                  <c:v>2.0755512714390001</c:v>
                </c:pt>
                <c:pt idx="17149">
                  <c:v>2.0757398605350001</c:v>
                </c:pt>
                <c:pt idx="17150">
                  <c:v>2.075887918472</c:v>
                </c:pt>
                <c:pt idx="17151">
                  <c:v>2.0760409832</c:v>
                </c:pt>
                <c:pt idx="17152">
                  <c:v>2.076191186905</c:v>
                </c:pt>
                <c:pt idx="17153">
                  <c:v>2.076510190964</c:v>
                </c:pt>
                <c:pt idx="17154">
                  <c:v>2.0768299102780001</c:v>
                </c:pt>
                <c:pt idx="17155">
                  <c:v>2.077162265778</c:v>
                </c:pt>
                <c:pt idx="17156">
                  <c:v>2.077319145203</c:v>
                </c:pt>
                <c:pt idx="17157">
                  <c:v>2.0774331092830001</c:v>
                </c:pt>
                <c:pt idx="17158">
                  <c:v>2.0775065422060002</c:v>
                </c:pt>
                <c:pt idx="17159">
                  <c:v>2.0776200294490001</c:v>
                </c:pt>
                <c:pt idx="17160">
                  <c:v>2.0777370929719998</c:v>
                </c:pt>
                <c:pt idx="17161">
                  <c:v>2.0779283046720001</c:v>
                </c:pt>
                <c:pt idx="17162">
                  <c:v>2.0782773494720002</c:v>
                </c:pt>
                <c:pt idx="17163">
                  <c:v>2.0785386562350001</c:v>
                </c:pt>
                <c:pt idx="17164">
                  <c:v>2.0788779258729999</c:v>
                </c:pt>
                <c:pt idx="17165">
                  <c:v>2.0790808200840001</c:v>
                </c:pt>
                <c:pt idx="17166">
                  <c:v>2.0791757106780002</c:v>
                </c:pt>
                <c:pt idx="17167">
                  <c:v>2.079262256622</c:v>
                </c:pt>
                <c:pt idx="17168">
                  <c:v>2.0793514251710001</c:v>
                </c:pt>
                <c:pt idx="17169">
                  <c:v>2.0794386863710002</c:v>
                </c:pt>
                <c:pt idx="17170">
                  <c:v>2.0795228481289998</c:v>
                </c:pt>
                <c:pt idx="17171">
                  <c:v>2.07963514328</c:v>
                </c:pt>
                <c:pt idx="17172">
                  <c:v>2.0797531604769999</c:v>
                </c:pt>
                <c:pt idx="17173">
                  <c:v>2.0798697471619998</c:v>
                </c:pt>
                <c:pt idx="17174">
                  <c:v>2.0801608562470002</c:v>
                </c:pt>
                <c:pt idx="17175">
                  <c:v>2.0802476406100001</c:v>
                </c:pt>
                <c:pt idx="17176">
                  <c:v>2.080334663391</c:v>
                </c:pt>
                <c:pt idx="17177">
                  <c:v>2.0804240703580001</c:v>
                </c:pt>
                <c:pt idx="17178">
                  <c:v>2.0807509422299999</c:v>
                </c:pt>
                <c:pt idx="17179">
                  <c:v>2.0808532238009998</c:v>
                </c:pt>
                <c:pt idx="17180">
                  <c:v>2.081169843674</c:v>
                </c:pt>
                <c:pt idx="17181">
                  <c:v>2.0815012454990001</c:v>
                </c:pt>
                <c:pt idx="17182">
                  <c:v>2.0818314552310002</c:v>
                </c:pt>
                <c:pt idx="17183">
                  <c:v>2.082160234451</c:v>
                </c:pt>
                <c:pt idx="17184">
                  <c:v>2.0822734832759999</c:v>
                </c:pt>
                <c:pt idx="17185">
                  <c:v>2.08261179924</c:v>
                </c:pt>
                <c:pt idx="17186">
                  <c:v>2.0829181671139998</c:v>
                </c:pt>
                <c:pt idx="17187">
                  <c:v>2.0832142829900002</c:v>
                </c:pt>
                <c:pt idx="17188">
                  <c:v>2.0835661888120001</c:v>
                </c:pt>
                <c:pt idx="17189">
                  <c:v>2.0837409496310002</c:v>
                </c:pt>
                <c:pt idx="17190">
                  <c:v>2.0840232372280001</c:v>
                </c:pt>
                <c:pt idx="17191">
                  <c:v>2.084132671356</c:v>
                </c:pt>
                <c:pt idx="17192">
                  <c:v>2.0842492580409999</c:v>
                </c:pt>
                <c:pt idx="17193">
                  <c:v>2.0845823287959999</c:v>
                </c:pt>
                <c:pt idx="17194">
                  <c:v>2.0847630500790002</c:v>
                </c:pt>
                <c:pt idx="17195">
                  <c:v>2.0849351882930001</c:v>
                </c:pt>
                <c:pt idx="17196">
                  <c:v>2.085023641586</c:v>
                </c:pt>
                <c:pt idx="17197">
                  <c:v>2.085121393204</c:v>
                </c:pt>
                <c:pt idx="17198">
                  <c:v>2.085173845291</c:v>
                </c:pt>
                <c:pt idx="17199">
                  <c:v>2.0852253437039998</c:v>
                </c:pt>
                <c:pt idx="17200">
                  <c:v>2.085325479507</c:v>
                </c:pt>
                <c:pt idx="17201">
                  <c:v>2.085419654846</c:v>
                </c:pt>
                <c:pt idx="17202">
                  <c:v>2.0855002403260001</c:v>
                </c:pt>
                <c:pt idx="17203">
                  <c:v>2.08558177948</c:v>
                </c:pt>
                <c:pt idx="17204">
                  <c:v>2.0857470035549999</c:v>
                </c:pt>
                <c:pt idx="17205">
                  <c:v>2.0860433578489999</c:v>
                </c:pt>
                <c:pt idx="17206">
                  <c:v>2.0861897468569999</c:v>
                </c:pt>
                <c:pt idx="17207">
                  <c:v>2.0863358974459998</c:v>
                </c:pt>
                <c:pt idx="17208">
                  <c:v>2.0865607261660002</c:v>
                </c:pt>
                <c:pt idx="17209">
                  <c:v>2.086642026901</c:v>
                </c:pt>
                <c:pt idx="17210">
                  <c:v>2.0867288112639999</c:v>
                </c:pt>
                <c:pt idx="17211">
                  <c:v>2.0868201255800001</c:v>
                </c:pt>
                <c:pt idx="17212">
                  <c:v>2.0869381427759999</c:v>
                </c:pt>
                <c:pt idx="17213">
                  <c:v>2.0870888233180001</c:v>
                </c:pt>
                <c:pt idx="17214">
                  <c:v>2.0874173641199998</c:v>
                </c:pt>
                <c:pt idx="17215">
                  <c:v>2.0877130031590001</c:v>
                </c:pt>
                <c:pt idx="17216">
                  <c:v>2.0878927707670001</c:v>
                </c:pt>
                <c:pt idx="17217">
                  <c:v>2.0880312919619999</c:v>
                </c:pt>
                <c:pt idx="17218">
                  <c:v>2.088131427765</c:v>
                </c:pt>
                <c:pt idx="17219">
                  <c:v>2.088206291199</c:v>
                </c:pt>
                <c:pt idx="17220">
                  <c:v>2.0883111953740001</c:v>
                </c:pt>
                <c:pt idx="17221">
                  <c:v>2.0883984565730001</c:v>
                </c:pt>
                <c:pt idx="17222">
                  <c:v>2.0885381698610002</c:v>
                </c:pt>
                <c:pt idx="17223">
                  <c:v>2.0887763500209999</c:v>
                </c:pt>
                <c:pt idx="17224">
                  <c:v>2.0888254642490001</c:v>
                </c:pt>
                <c:pt idx="17225">
                  <c:v>2.088875770569</c:v>
                </c:pt>
                <c:pt idx="17226">
                  <c:v>2.088975667953</c:v>
                </c:pt>
                <c:pt idx="17227">
                  <c:v>2.0890252590179998</c:v>
                </c:pt>
                <c:pt idx="17228">
                  <c:v>2.0890722274779998</c:v>
                </c:pt>
                <c:pt idx="17229">
                  <c:v>2.089121818542</c:v>
                </c:pt>
                <c:pt idx="17230">
                  <c:v>2.0891692638400001</c:v>
                </c:pt>
                <c:pt idx="17231">
                  <c:v>2.0895068645479999</c:v>
                </c:pt>
                <c:pt idx="17232">
                  <c:v>2.0898444652560002</c:v>
                </c:pt>
                <c:pt idx="17233">
                  <c:v>2.0899558067320001</c:v>
                </c:pt>
                <c:pt idx="17234">
                  <c:v>2.090072393417</c:v>
                </c:pt>
                <c:pt idx="17235">
                  <c:v>2.0902557373050001</c:v>
                </c:pt>
                <c:pt idx="17236">
                  <c:v>2.0904273986819999</c:v>
                </c:pt>
                <c:pt idx="17237">
                  <c:v>2.0907273292539998</c:v>
                </c:pt>
                <c:pt idx="17238">
                  <c:v>2.0909535884860002</c:v>
                </c:pt>
                <c:pt idx="17239">
                  <c:v>2.091069698334</c:v>
                </c:pt>
                <c:pt idx="17240">
                  <c:v>2.0911154747010001</c:v>
                </c:pt>
                <c:pt idx="17241">
                  <c:v>2.0911836624150002</c:v>
                </c:pt>
                <c:pt idx="17242">
                  <c:v>2.0912289619450002</c:v>
                </c:pt>
                <c:pt idx="17243">
                  <c:v>2.0913064479829999</c:v>
                </c:pt>
                <c:pt idx="17244">
                  <c:v>2.0913543701170001</c:v>
                </c:pt>
                <c:pt idx="17245">
                  <c:v>2.0914065837860001</c:v>
                </c:pt>
                <c:pt idx="17246">
                  <c:v>2.091455221176</c:v>
                </c:pt>
                <c:pt idx="17247">
                  <c:v>2.0915048122409998</c:v>
                </c:pt>
                <c:pt idx="17248">
                  <c:v>2.0915467739109999</c:v>
                </c:pt>
                <c:pt idx="17249">
                  <c:v>2.0915951728820001</c:v>
                </c:pt>
                <c:pt idx="17250">
                  <c:v>2.0916392803189998</c:v>
                </c:pt>
                <c:pt idx="17251">
                  <c:v>2.0916864871979999</c:v>
                </c:pt>
                <c:pt idx="17252">
                  <c:v>2.0917491912839998</c:v>
                </c:pt>
                <c:pt idx="17253">
                  <c:v>2.0920732021330002</c:v>
                </c:pt>
                <c:pt idx="17254">
                  <c:v>2.0923712253570002</c:v>
                </c:pt>
                <c:pt idx="17255">
                  <c:v>2.092485666275</c:v>
                </c:pt>
                <c:pt idx="17256">
                  <c:v>2.0925445556639999</c:v>
                </c:pt>
                <c:pt idx="17257">
                  <c:v>2.0925898551939999</c:v>
                </c:pt>
                <c:pt idx="17258">
                  <c:v>2.0926761627200001</c:v>
                </c:pt>
                <c:pt idx="17259">
                  <c:v>2.0930161476140001</c:v>
                </c:pt>
                <c:pt idx="17260">
                  <c:v>2.0931365489960001</c:v>
                </c:pt>
                <c:pt idx="17261">
                  <c:v>2.0933055877690001</c:v>
                </c:pt>
                <c:pt idx="17262">
                  <c:v>2.093493700027</c:v>
                </c:pt>
                <c:pt idx="17263">
                  <c:v>2.0936164855960002</c:v>
                </c:pt>
                <c:pt idx="17264">
                  <c:v>2.0937113761899999</c:v>
                </c:pt>
                <c:pt idx="17265">
                  <c:v>2.0937631130219998</c:v>
                </c:pt>
                <c:pt idx="17266">
                  <c:v>2.0938184261320001</c:v>
                </c:pt>
                <c:pt idx="17267">
                  <c:v>2.0938768386839999</c:v>
                </c:pt>
                <c:pt idx="17268">
                  <c:v>2.093933343887</c:v>
                </c:pt>
                <c:pt idx="17269">
                  <c:v>2.0939900875089998</c:v>
                </c:pt>
                <c:pt idx="17270">
                  <c:v>2.0940473079680002</c:v>
                </c:pt>
                <c:pt idx="17271">
                  <c:v>2.0941033363339998</c:v>
                </c:pt>
                <c:pt idx="17272">
                  <c:v>2.0941643714899998</c:v>
                </c:pt>
                <c:pt idx="17273">
                  <c:v>2.0942223072049999</c:v>
                </c:pt>
                <c:pt idx="17274">
                  <c:v>2.0942771434780001</c:v>
                </c:pt>
                <c:pt idx="17275">
                  <c:v>2.0943350791930002</c:v>
                </c:pt>
                <c:pt idx="17276">
                  <c:v>2.0944359302520001</c:v>
                </c:pt>
                <c:pt idx="17277">
                  <c:v>2.0945441722870002</c:v>
                </c:pt>
                <c:pt idx="17278">
                  <c:v>2.094643115997</c:v>
                </c:pt>
                <c:pt idx="17279">
                  <c:v>2.0947408676150001</c:v>
                </c:pt>
                <c:pt idx="17280">
                  <c:v>2.0948288440699998</c:v>
                </c:pt>
                <c:pt idx="17281">
                  <c:v>2.094916582108</c:v>
                </c:pt>
                <c:pt idx="17282">
                  <c:v>2.0949976444240002</c:v>
                </c:pt>
                <c:pt idx="17283">
                  <c:v>2.0950818061829999</c:v>
                </c:pt>
                <c:pt idx="17284">
                  <c:v>2.0953917503359998</c:v>
                </c:pt>
                <c:pt idx="17285">
                  <c:v>2.0955421924589999</c:v>
                </c:pt>
                <c:pt idx="17286">
                  <c:v>2.0956392288210002</c:v>
                </c:pt>
                <c:pt idx="17287">
                  <c:v>2.095711708069</c:v>
                </c:pt>
                <c:pt idx="17288">
                  <c:v>2.095778226852</c:v>
                </c:pt>
                <c:pt idx="17289">
                  <c:v>2.0958266258239999</c:v>
                </c:pt>
                <c:pt idx="17290">
                  <c:v>2.095900297165</c:v>
                </c:pt>
                <c:pt idx="17291">
                  <c:v>2.0960023403169998</c:v>
                </c:pt>
                <c:pt idx="17292">
                  <c:v>2.0961351394649999</c:v>
                </c:pt>
                <c:pt idx="17293">
                  <c:v>2.0962109565730001</c:v>
                </c:pt>
                <c:pt idx="17294">
                  <c:v>2.0962920188899998</c:v>
                </c:pt>
                <c:pt idx="17295">
                  <c:v>2.096395492554</c:v>
                </c:pt>
                <c:pt idx="17296">
                  <c:v>2.096732139587</c:v>
                </c:pt>
                <c:pt idx="17297">
                  <c:v>2.096976041794</c:v>
                </c:pt>
                <c:pt idx="17298">
                  <c:v>2.0972685813899998</c:v>
                </c:pt>
                <c:pt idx="17299">
                  <c:v>2.0975260734560002</c:v>
                </c:pt>
                <c:pt idx="17300">
                  <c:v>2.0978484153750001</c:v>
                </c:pt>
                <c:pt idx="17301">
                  <c:v>2.0979869365689998</c:v>
                </c:pt>
                <c:pt idx="17302">
                  <c:v>2.098071098328</c:v>
                </c:pt>
                <c:pt idx="17303">
                  <c:v>2.0983791351319998</c:v>
                </c:pt>
                <c:pt idx="17304">
                  <c:v>2.0984649658199999</c:v>
                </c:pt>
                <c:pt idx="17305">
                  <c:v>2.0985553264619998</c:v>
                </c:pt>
                <c:pt idx="17306">
                  <c:v>2.0986471176150001</c:v>
                </c:pt>
                <c:pt idx="17307">
                  <c:v>2.098738908768</c:v>
                </c:pt>
                <c:pt idx="17308">
                  <c:v>2.0987915992740001</c:v>
                </c:pt>
                <c:pt idx="17309">
                  <c:v>2.098841905594</c:v>
                </c:pt>
                <c:pt idx="17310">
                  <c:v>2.0988936424259999</c:v>
                </c:pt>
                <c:pt idx="17311">
                  <c:v>2.0989460945129998</c:v>
                </c:pt>
                <c:pt idx="17312">
                  <c:v>2.0989933013919999</c:v>
                </c:pt>
                <c:pt idx="17313">
                  <c:v>2.099047899246</c:v>
                </c:pt>
                <c:pt idx="17314">
                  <c:v>2.0991046428679998</c:v>
                </c:pt>
                <c:pt idx="17315">
                  <c:v>2.0991551876069998</c:v>
                </c:pt>
                <c:pt idx="17316">
                  <c:v>2.09920835495</c:v>
                </c:pt>
                <c:pt idx="17317">
                  <c:v>2.0992617607119999</c:v>
                </c:pt>
                <c:pt idx="17318">
                  <c:v>2.0993523597719999</c:v>
                </c:pt>
                <c:pt idx="17319">
                  <c:v>2.099708795547</c:v>
                </c:pt>
                <c:pt idx="17320">
                  <c:v>2.0999996662139999</c:v>
                </c:pt>
                <c:pt idx="17321">
                  <c:v>2.100129127502</c:v>
                </c:pt>
                <c:pt idx="17322">
                  <c:v>2.1002681255339999</c:v>
                </c:pt>
                <c:pt idx="17323">
                  <c:v>2.1003491878510001</c:v>
                </c:pt>
                <c:pt idx="17324">
                  <c:v>2.1004345417020001</c:v>
                </c:pt>
                <c:pt idx="17325">
                  <c:v>2.1005158424379999</c:v>
                </c:pt>
                <c:pt idx="17326">
                  <c:v>2.1006004810330001</c:v>
                </c:pt>
                <c:pt idx="17327">
                  <c:v>2.1006824970250002</c:v>
                </c:pt>
                <c:pt idx="17328">
                  <c:v>2.1009778976439999</c:v>
                </c:pt>
                <c:pt idx="17329">
                  <c:v>2.1010210514069998</c:v>
                </c:pt>
                <c:pt idx="17330">
                  <c:v>2.1010982990259999</c:v>
                </c:pt>
                <c:pt idx="17331">
                  <c:v>2.1011483669280002</c:v>
                </c:pt>
                <c:pt idx="17332">
                  <c:v>2.1012296676640001</c:v>
                </c:pt>
                <c:pt idx="17333">
                  <c:v>2.101280212402</c:v>
                </c:pt>
                <c:pt idx="17334">
                  <c:v>2.1013197898859999</c:v>
                </c:pt>
                <c:pt idx="17335">
                  <c:v>2.1013588905330001</c:v>
                </c:pt>
                <c:pt idx="17336">
                  <c:v>2.1014006137850001</c:v>
                </c:pt>
                <c:pt idx="17337">
                  <c:v>2.1014411449430002</c:v>
                </c:pt>
                <c:pt idx="17338">
                  <c:v>2.101480722427</c:v>
                </c:pt>
                <c:pt idx="17339">
                  <c:v>2.1015298366550001</c:v>
                </c:pt>
                <c:pt idx="17340">
                  <c:v>2.1015820503230001</c:v>
                </c:pt>
                <c:pt idx="17341">
                  <c:v>2.1016626358030002</c:v>
                </c:pt>
                <c:pt idx="17342">
                  <c:v>2.1017446517940002</c:v>
                </c:pt>
                <c:pt idx="17343">
                  <c:v>2.1018917560579999</c:v>
                </c:pt>
                <c:pt idx="17344">
                  <c:v>2.1022062301640001</c:v>
                </c:pt>
                <c:pt idx="17345">
                  <c:v>2.1025619506840001</c:v>
                </c:pt>
                <c:pt idx="17346">
                  <c:v>2.102774381638</c:v>
                </c:pt>
                <c:pt idx="17347">
                  <c:v>2.103135585785</c:v>
                </c:pt>
                <c:pt idx="17348">
                  <c:v>2.1032161712650002</c:v>
                </c:pt>
                <c:pt idx="17349">
                  <c:v>2.103304624557</c:v>
                </c:pt>
                <c:pt idx="17350">
                  <c:v>2.1033906936650002</c:v>
                </c:pt>
                <c:pt idx="17351">
                  <c:v>2.1034765243529998</c:v>
                </c:pt>
                <c:pt idx="17352">
                  <c:v>2.1036069393160002</c:v>
                </c:pt>
                <c:pt idx="17353">
                  <c:v>2.1036548614499999</c:v>
                </c:pt>
                <c:pt idx="17354">
                  <c:v>2.1037046909330002</c:v>
                </c:pt>
                <c:pt idx="17355">
                  <c:v>2.1037571430209998</c:v>
                </c:pt>
                <c:pt idx="17356">
                  <c:v>2.1038196086880001</c:v>
                </c:pt>
                <c:pt idx="17357">
                  <c:v>2.103885173798</c:v>
                </c:pt>
                <c:pt idx="17358">
                  <c:v>2.103954792023</c:v>
                </c:pt>
                <c:pt idx="17359">
                  <c:v>2.1040198802950001</c:v>
                </c:pt>
                <c:pt idx="17360">
                  <c:v>2.1040883064270002</c:v>
                </c:pt>
                <c:pt idx="17361">
                  <c:v>2.1041533946989999</c:v>
                </c:pt>
                <c:pt idx="17362">
                  <c:v>2.1042134761810001</c:v>
                </c:pt>
                <c:pt idx="17363">
                  <c:v>2.1042730808260002</c:v>
                </c:pt>
                <c:pt idx="17364">
                  <c:v>2.1043286323550001</c:v>
                </c:pt>
                <c:pt idx="17365">
                  <c:v>2.1043817996979999</c:v>
                </c:pt>
                <c:pt idx="17366">
                  <c:v>2.104467868805</c:v>
                </c:pt>
                <c:pt idx="17367">
                  <c:v>2.1048038005829999</c:v>
                </c:pt>
                <c:pt idx="17368">
                  <c:v>2.1050214767459998</c:v>
                </c:pt>
                <c:pt idx="17369">
                  <c:v>2.1051332950589998</c:v>
                </c:pt>
                <c:pt idx="17370">
                  <c:v>2.1053051948550001</c:v>
                </c:pt>
                <c:pt idx="17371">
                  <c:v>2.105390071869</c:v>
                </c:pt>
                <c:pt idx="17372">
                  <c:v>2.1054961681369999</c:v>
                </c:pt>
                <c:pt idx="17373">
                  <c:v>2.1055757999420002</c:v>
                </c:pt>
                <c:pt idx="17374">
                  <c:v>2.1056516170499999</c:v>
                </c:pt>
                <c:pt idx="17375">
                  <c:v>2.105937719345</c:v>
                </c:pt>
                <c:pt idx="17376">
                  <c:v>2.106080770493</c:v>
                </c:pt>
                <c:pt idx="17377">
                  <c:v>2.1061322689059998</c:v>
                </c:pt>
                <c:pt idx="17378">
                  <c:v>2.106208324432</c:v>
                </c:pt>
                <c:pt idx="17379">
                  <c:v>2.1062593460080001</c:v>
                </c:pt>
                <c:pt idx="17380">
                  <c:v>2.1063046455380001</c:v>
                </c:pt>
                <c:pt idx="17381">
                  <c:v>2.1063516139980001</c:v>
                </c:pt>
                <c:pt idx="17382">
                  <c:v>2.106429576874</c:v>
                </c:pt>
                <c:pt idx="17383">
                  <c:v>2.1064782142639999</c:v>
                </c:pt>
                <c:pt idx="17384">
                  <c:v>2.1065235137939999</c:v>
                </c:pt>
                <c:pt idx="17385">
                  <c:v>2.1065704822539999</c:v>
                </c:pt>
                <c:pt idx="17386">
                  <c:v>2.1066071987149999</c:v>
                </c:pt>
                <c:pt idx="17387">
                  <c:v>2.1066482067110002</c:v>
                </c:pt>
                <c:pt idx="17388">
                  <c:v>2.1066868305209998</c:v>
                </c:pt>
                <c:pt idx="17389">
                  <c:v>2.1067640781399999</c:v>
                </c:pt>
                <c:pt idx="17390">
                  <c:v>2.1068449020390001</c:v>
                </c:pt>
                <c:pt idx="17391">
                  <c:v>2.1071765422820001</c:v>
                </c:pt>
                <c:pt idx="17392">
                  <c:v>2.1072630882259999</c:v>
                </c:pt>
                <c:pt idx="17393">
                  <c:v>2.1076021194460002</c:v>
                </c:pt>
                <c:pt idx="17394">
                  <c:v>2.107719898224</c:v>
                </c:pt>
                <c:pt idx="17395">
                  <c:v>2.1078102588649998</c:v>
                </c:pt>
                <c:pt idx="17396">
                  <c:v>2.10790681839</c:v>
                </c:pt>
                <c:pt idx="17397">
                  <c:v>2.1080017089840002</c:v>
                </c:pt>
                <c:pt idx="17398">
                  <c:v>2.1080820560459999</c:v>
                </c:pt>
                <c:pt idx="17399">
                  <c:v>2.1082088947300002</c:v>
                </c:pt>
                <c:pt idx="17400">
                  <c:v>2.108326911926</c:v>
                </c:pt>
                <c:pt idx="17401">
                  <c:v>2.1084060668950002</c:v>
                </c:pt>
                <c:pt idx="17402">
                  <c:v>2.1085271835329999</c:v>
                </c:pt>
                <c:pt idx="17403">
                  <c:v>2.1087346076969999</c:v>
                </c:pt>
                <c:pt idx="17404">
                  <c:v>2.109055757523</c:v>
                </c:pt>
                <c:pt idx="17405">
                  <c:v>2.1092991828919998</c:v>
                </c:pt>
                <c:pt idx="17406">
                  <c:v>2.1096081733699998</c:v>
                </c:pt>
                <c:pt idx="17407">
                  <c:v>2.1099374294280002</c:v>
                </c:pt>
                <c:pt idx="17408">
                  <c:v>2.1100525856019998</c:v>
                </c:pt>
                <c:pt idx="17409">
                  <c:v>2.1101295948029999</c:v>
                </c:pt>
                <c:pt idx="17410">
                  <c:v>2.110205173492</c:v>
                </c:pt>
                <c:pt idx="17411">
                  <c:v>2.1102564334870002</c:v>
                </c:pt>
                <c:pt idx="17412">
                  <c:v>2.1103041172029999</c:v>
                </c:pt>
                <c:pt idx="17413">
                  <c:v>2.110360145569</c:v>
                </c:pt>
                <c:pt idx="17414">
                  <c:v>2.1104094982150001</c:v>
                </c:pt>
                <c:pt idx="17415">
                  <c:v>2.1104865074160002</c:v>
                </c:pt>
                <c:pt idx="17416">
                  <c:v>2.1105933189389998</c:v>
                </c:pt>
                <c:pt idx="17417">
                  <c:v>2.1106784343720002</c:v>
                </c:pt>
                <c:pt idx="17418">
                  <c:v>2.1107685565950001</c:v>
                </c:pt>
                <c:pt idx="17419">
                  <c:v>2.1108901500699999</c:v>
                </c:pt>
                <c:pt idx="17420">
                  <c:v>2.1111359596249999</c:v>
                </c:pt>
                <c:pt idx="17421">
                  <c:v>2.1112537384030001</c:v>
                </c:pt>
                <c:pt idx="17422">
                  <c:v>2.1113760471340002</c:v>
                </c:pt>
                <c:pt idx="17423">
                  <c:v>2.1114845275879999</c:v>
                </c:pt>
                <c:pt idx="17424">
                  <c:v>2.1115696430209998</c:v>
                </c:pt>
                <c:pt idx="17425">
                  <c:v>2.1116497516630002</c:v>
                </c:pt>
                <c:pt idx="17426">
                  <c:v>2.111776351929</c:v>
                </c:pt>
                <c:pt idx="17427">
                  <c:v>2.1119387149810001</c:v>
                </c:pt>
                <c:pt idx="17428">
                  <c:v>2.112020730972</c:v>
                </c:pt>
                <c:pt idx="17429">
                  <c:v>2.1121745109560002</c:v>
                </c:pt>
                <c:pt idx="17430">
                  <c:v>2.1123292446140001</c:v>
                </c:pt>
                <c:pt idx="17431">
                  <c:v>2.1124258041380002</c:v>
                </c:pt>
                <c:pt idx="17432">
                  <c:v>2.1124830245970001</c:v>
                </c:pt>
                <c:pt idx="17433">
                  <c:v>2.1125440597530001</c:v>
                </c:pt>
                <c:pt idx="17434">
                  <c:v>2.112608194351</c:v>
                </c:pt>
                <c:pt idx="17435">
                  <c:v>2.1126735210419998</c:v>
                </c:pt>
                <c:pt idx="17436">
                  <c:v>2.1127381324769998</c:v>
                </c:pt>
                <c:pt idx="17437">
                  <c:v>2.1128003597260001</c:v>
                </c:pt>
                <c:pt idx="17438">
                  <c:v>2.1128687858580002</c:v>
                </c:pt>
                <c:pt idx="17439">
                  <c:v>2.1129319667819999</c:v>
                </c:pt>
                <c:pt idx="17440">
                  <c:v>2.1129939556120001</c:v>
                </c:pt>
                <c:pt idx="17441">
                  <c:v>2.113054513931</c:v>
                </c:pt>
                <c:pt idx="17442">
                  <c:v>2.1131076812740002</c:v>
                </c:pt>
                <c:pt idx="17443">
                  <c:v>2.113206148148</c:v>
                </c:pt>
                <c:pt idx="17444">
                  <c:v>2.1132538318630001</c:v>
                </c:pt>
                <c:pt idx="17445">
                  <c:v>2.1133482456210002</c:v>
                </c:pt>
                <c:pt idx="17446">
                  <c:v>2.113443374634</c:v>
                </c:pt>
                <c:pt idx="17447">
                  <c:v>2.1135423183439999</c:v>
                </c:pt>
                <c:pt idx="17448">
                  <c:v>2.1135907173159998</c:v>
                </c:pt>
                <c:pt idx="17449">
                  <c:v>2.1136379241940002</c:v>
                </c:pt>
                <c:pt idx="17450">
                  <c:v>2.113734483719</c:v>
                </c:pt>
                <c:pt idx="17451">
                  <c:v>2.113830566406</c:v>
                </c:pt>
                <c:pt idx="17452">
                  <c:v>2.1139221191409998</c:v>
                </c:pt>
                <c:pt idx="17453">
                  <c:v>2.1140091419220002</c:v>
                </c:pt>
                <c:pt idx="17454">
                  <c:v>2.1140918731689999</c:v>
                </c:pt>
                <c:pt idx="17455">
                  <c:v>2.1141724586490001</c:v>
                </c:pt>
                <c:pt idx="17456">
                  <c:v>2.1142520904539999</c:v>
                </c:pt>
                <c:pt idx="17457">
                  <c:v>2.114334583282</c:v>
                </c:pt>
                <c:pt idx="17458">
                  <c:v>2.1144192218779998</c:v>
                </c:pt>
                <c:pt idx="17459">
                  <c:v>2.1145112514500002</c:v>
                </c:pt>
                <c:pt idx="17460">
                  <c:v>2.114604949951</c:v>
                </c:pt>
                <c:pt idx="17461">
                  <c:v>2.1146996021270001</c:v>
                </c:pt>
                <c:pt idx="17462">
                  <c:v>2.114785909653</c:v>
                </c:pt>
                <c:pt idx="17463">
                  <c:v>2.1148660182949999</c:v>
                </c:pt>
                <c:pt idx="17464">
                  <c:v>2.1149418354030001</c:v>
                </c:pt>
                <c:pt idx="17465">
                  <c:v>2.115107059479</c:v>
                </c:pt>
                <c:pt idx="17466">
                  <c:v>2.1152780056</c:v>
                </c:pt>
                <c:pt idx="17467">
                  <c:v>2.115349531174</c:v>
                </c:pt>
                <c:pt idx="17468">
                  <c:v>2.1153914928440001</c:v>
                </c:pt>
                <c:pt idx="17469">
                  <c:v>2.1154594421390001</c:v>
                </c:pt>
                <c:pt idx="17470">
                  <c:v>2.1155018806460002</c:v>
                </c:pt>
                <c:pt idx="17471">
                  <c:v>2.1155660152440001</c:v>
                </c:pt>
                <c:pt idx="17472">
                  <c:v>2.1156365871429998</c:v>
                </c:pt>
                <c:pt idx="17473">
                  <c:v>2.1156766414639998</c:v>
                </c:pt>
                <c:pt idx="17474">
                  <c:v>2.11571931839</c:v>
                </c:pt>
                <c:pt idx="17475">
                  <c:v>2.1157565116880002</c:v>
                </c:pt>
                <c:pt idx="17476">
                  <c:v>2.1157972812649999</c:v>
                </c:pt>
                <c:pt idx="17477">
                  <c:v>2.1158361434940001</c:v>
                </c:pt>
                <c:pt idx="17478">
                  <c:v>2.115907669067</c:v>
                </c:pt>
                <c:pt idx="17479">
                  <c:v>2.1159989833830002</c:v>
                </c:pt>
                <c:pt idx="17480">
                  <c:v>2.116160392761</c:v>
                </c:pt>
                <c:pt idx="17481">
                  <c:v>2.1164138317110002</c:v>
                </c:pt>
                <c:pt idx="17482">
                  <c:v>2.116528272629</c:v>
                </c:pt>
                <c:pt idx="17483">
                  <c:v>2.1168515682220002</c:v>
                </c:pt>
                <c:pt idx="17484">
                  <c:v>2.117015123367</c:v>
                </c:pt>
                <c:pt idx="17485">
                  <c:v>2.117131471634</c:v>
                </c:pt>
                <c:pt idx="17486">
                  <c:v>2.1172878742219998</c:v>
                </c:pt>
                <c:pt idx="17487">
                  <c:v>2.1174635887150002</c:v>
                </c:pt>
                <c:pt idx="17488">
                  <c:v>2.1177306175230002</c:v>
                </c:pt>
                <c:pt idx="17489">
                  <c:v>2.1180548667910002</c:v>
                </c:pt>
                <c:pt idx="17490">
                  <c:v>2.1181664466860002</c:v>
                </c:pt>
                <c:pt idx="17491">
                  <c:v>2.1185038089749999</c:v>
                </c:pt>
                <c:pt idx="17492">
                  <c:v>2.118645429611</c:v>
                </c:pt>
                <c:pt idx="17493">
                  <c:v>2.118755340576</c:v>
                </c:pt>
                <c:pt idx="17494">
                  <c:v>2.1191215515140001</c:v>
                </c:pt>
                <c:pt idx="17495">
                  <c:v>2.1192359924319999</c:v>
                </c:pt>
                <c:pt idx="17496">
                  <c:v>2.1193504333500002</c:v>
                </c:pt>
                <c:pt idx="17497">
                  <c:v>2.119468212128</c:v>
                </c:pt>
                <c:pt idx="17498">
                  <c:v>2.1198303699490002</c:v>
                </c:pt>
                <c:pt idx="17499">
                  <c:v>2.1201007366179998</c:v>
                </c:pt>
                <c:pt idx="17500">
                  <c:v>2.1201841831210002</c:v>
                </c:pt>
                <c:pt idx="17501">
                  <c:v>2.1202626228330002</c:v>
                </c:pt>
                <c:pt idx="17502">
                  <c:v>2.1203110218050001</c:v>
                </c:pt>
                <c:pt idx="17503">
                  <c:v>2.1203603744509998</c:v>
                </c:pt>
                <c:pt idx="17504">
                  <c:v>2.1204123497010001</c:v>
                </c:pt>
                <c:pt idx="17505">
                  <c:v>2.1204636096949998</c:v>
                </c:pt>
                <c:pt idx="17506">
                  <c:v>2.1205105781559999</c:v>
                </c:pt>
                <c:pt idx="17507">
                  <c:v>2.1205666065219999</c:v>
                </c:pt>
                <c:pt idx="17508">
                  <c:v>2.1206481456759998</c:v>
                </c:pt>
                <c:pt idx="17509">
                  <c:v>2.1208605766300002</c:v>
                </c:pt>
                <c:pt idx="17510">
                  <c:v>2.1209800243379999</c:v>
                </c:pt>
                <c:pt idx="17511">
                  <c:v>2.1210706233979999</c:v>
                </c:pt>
                <c:pt idx="17512">
                  <c:v>2.121121883392</c:v>
                </c:pt>
                <c:pt idx="17513">
                  <c:v>2.121175765991</c:v>
                </c:pt>
                <c:pt idx="17514">
                  <c:v>2.1212298870090001</c:v>
                </c:pt>
                <c:pt idx="17515">
                  <c:v>2.1212866306299998</c:v>
                </c:pt>
                <c:pt idx="17516">
                  <c:v>2.1213428974149999</c:v>
                </c:pt>
                <c:pt idx="17517">
                  <c:v>2.1213960647580001</c:v>
                </c:pt>
                <c:pt idx="17518">
                  <c:v>2.1214482784270001</c:v>
                </c:pt>
                <c:pt idx="17519">
                  <c:v>2.1214993000029998</c:v>
                </c:pt>
                <c:pt idx="17520">
                  <c:v>2.1215562820430001</c:v>
                </c:pt>
                <c:pt idx="17521">
                  <c:v>2.1216473579409998</c:v>
                </c:pt>
                <c:pt idx="17522">
                  <c:v>2.1217393875120001</c:v>
                </c:pt>
                <c:pt idx="17523">
                  <c:v>2.1218218803409998</c:v>
                </c:pt>
                <c:pt idx="17524">
                  <c:v>2.12198138237</c:v>
                </c:pt>
                <c:pt idx="17525">
                  <c:v>2.122174978256</c:v>
                </c:pt>
                <c:pt idx="17526">
                  <c:v>2.122253656387</c:v>
                </c:pt>
                <c:pt idx="17527">
                  <c:v>2.12233376503</c:v>
                </c:pt>
                <c:pt idx="17528">
                  <c:v>2.122413635254</c:v>
                </c:pt>
                <c:pt idx="17529">
                  <c:v>2.1224925518040001</c:v>
                </c:pt>
                <c:pt idx="17530">
                  <c:v>2.1228139400480002</c:v>
                </c:pt>
                <c:pt idx="17531">
                  <c:v>2.1230912208560002</c:v>
                </c:pt>
                <c:pt idx="17532">
                  <c:v>2.1231367588040002</c:v>
                </c:pt>
                <c:pt idx="17533">
                  <c:v>2.1232059001920001</c:v>
                </c:pt>
                <c:pt idx="17534">
                  <c:v>2.1232721805570001</c:v>
                </c:pt>
                <c:pt idx="17535">
                  <c:v>2.1233685016630002</c:v>
                </c:pt>
                <c:pt idx="17536">
                  <c:v>2.1234717369079998</c:v>
                </c:pt>
                <c:pt idx="17537">
                  <c:v>2.123547315598</c:v>
                </c:pt>
                <c:pt idx="17538">
                  <c:v>2.1235957145689999</c:v>
                </c:pt>
                <c:pt idx="17539">
                  <c:v>2.1236531734469999</c:v>
                </c:pt>
                <c:pt idx="17540">
                  <c:v>2.1237337589259999</c:v>
                </c:pt>
                <c:pt idx="17541">
                  <c:v>2.1238200664520002</c:v>
                </c:pt>
                <c:pt idx="17542">
                  <c:v>2.1239612102510002</c:v>
                </c:pt>
                <c:pt idx="17543">
                  <c:v>2.1241044998169998</c:v>
                </c:pt>
                <c:pt idx="17544">
                  <c:v>2.1243045330050001</c:v>
                </c:pt>
                <c:pt idx="17545">
                  <c:v>2.1244533061980002</c:v>
                </c:pt>
                <c:pt idx="17546">
                  <c:v>2.1246018409729999</c:v>
                </c:pt>
                <c:pt idx="17547">
                  <c:v>2.1247324943539998</c:v>
                </c:pt>
                <c:pt idx="17548">
                  <c:v>2.124989509583</c:v>
                </c:pt>
                <c:pt idx="17549">
                  <c:v>2.125322580338</c:v>
                </c:pt>
                <c:pt idx="17550">
                  <c:v>2.1256599426270002</c:v>
                </c:pt>
                <c:pt idx="17551">
                  <c:v>2.1257431507110001</c:v>
                </c:pt>
                <c:pt idx="17552">
                  <c:v>2.1260635852809999</c:v>
                </c:pt>
                <c:pt idx="17553">
                  <c:v>2.1261937618259998</c:v>
                </c:pt>
                <c:pt idx="17554">
                  <c:v>2.126279830933</c:v>
                </c:pt>
                <c:pt idx="17555">
                  <c:v>2.1263771057129999</c:v>
                </c:pt>
                <c:pt idx="17556">
                  <c:v>2.1264669895170001</c:v>
                </c:pt>
                <c:pt idx="17557">
                  <c:v>2.1265549659729999</c:v>
                </c:pt>
                <c:pt idx="17558">
                  <c:v>2.1266398429870002</c:v>
                </c:pt>
                <c:pt idx="17559">
                  <c:v>2.1267256736759999</c:v>
                </c:pt>
                <c:pt idx="17560">
                  <c:v>2.1268086433410001</c:v>
                </c:pt>
                <c:pt idx="17561">
                  <c:v>2.1268892288210002</c:v>
                </c:pt>
                <c:pt idx="17562">
                  <c:v>2.1269698143009999</c:v>
                </c:pt>
                <c:pt idx="17563">
                  <c:v>2.1270551681519998</c:v>
                </c:pt>
                <c:pt idx="17564">
                  <c:v>2.1271495819089998</c:v>
                </c:pt>
                <c:pt idx="17565">
                  <c:v>2.1272375583650001</c:v>
                </c:pt>
                <c:pt idx="17566">
                  <c:v>2.127332925797</c:v>
                </c:pt>
                <c:pt idx="17567">
                  <c:v>2.1273832321169999</c:v>
                </c:pt>
                <c:pt idx="17568">
                  <c:v>2.127434492111</c:v>
                </c:pt>
                <c:pt idx="17569">
                  <c:v>2.12748837471</c:v>
                </c:pt>
                <c:pt idx="17570">
                  <c:v>2.1275429725650001</c:v>
                </c:pt>
                <c:pt idx="17571">
                  <c:v>2.1275928020479999</c:v>
                </c:pt>
                <c:pt idx="17572">
                  <c:v>2.1276500225069999</c:v>
                </c:pt>
                <c:pt idx="17573">
                  <c:v>2.1277072429659998</c:v>
                </c:pt>
                <c:pt idx="17574">
                  <c:v>2.1277654170989999</c:v>
                </c:pt>
                <c:pt idx="17575">
                  <c:v>2.1278259754179998</c:v>
                </c:pt>
                <c:pt idx="17576">
                  <c:v>2.1278855800629999</c:v>
                </c:pt>
                <c:pt idx="17577">
                  <c:v>2.1279449462889999</c:v>
                </c:pt>
                <c:pt idx="17578">
                  <c:v>2.128001213074</c:v>
                </c:pt>
                <c:pt idx="17579">
                  <c:v>2.128056764603</c:v>
                </c:pt>
                <c:pt idx="17580">
                  <c:v>2.1281116008760002</c:v>
                </c:pt>
                <c:pt idx="17581">
                  <c:v>2.128161668777</c:v>
                </c:pt>
                <c:pt idx="17582">
                  <c:v>2.128248929977</c:v>
                </c:pt>
                <c:pt idx="17583">
                  <c:v>2.1285789012910001</c:v>
                </c:pt>
                <c:pt idx="17584">
                  <c:v>2.128649950027</c:v>
                </c:pt>
                <c:pt idx="17585">
                  <c:v>2.1286947727199999</c:v>
                </c:pt>
                <c:pt idx="17586">
                  <c:v>2.1287395954130002</c:v>
                </c:pt>
                <c:pt idx="17587">
                  <c:v>2.1287970542910002</c:v>
                </c:pt>
                <c:pt idx="17588">
                  <c:v>2.1288361549379999</c:v>
                </c:pt>
                <c:pt idx="17589">
                  <c:v>2.12890625</c:v>
                </c:pt>
                <c:pt idx="17590">
                  <c:v>2.1289763450620001</c:v>
                </c:pt>
                <c:pt idx="17591">
                  <c:v>2.1290240287779998</c:v>
                </c:pt>
                <c:pt idx="17592">
                  <c:v>2.1291043758389998</c:v>
                </c:pt>
                <c:pt idx="17593">
                  <c:v>2.129431247711</c:v>
                </c:pt>
                <c:pt idx="17594">
                  <c:v>2.1295385360719998</c:v>
                </c:pt>
                <c:pt idx="17595">
                  <c:v>2.1298639774320001</c:v>
                </c:pt>
                <c:pt idx="17596">
                  <c:v>2.130069494247</c:v>
                </c:pt>
                <c:pt idx="17597">
                  <c:v>2.1302378177639998</c:v>
                </c:pt>
                <c:pt idx="17598">
                  <c:v>2.1305658817289999</c:v>
                </c:pt>
                <c:pt idx="17599">
                  <c:v>2.1307103633879998</c:v>
                </c:pt>
                <c:pt idx="17600">
                  <c:v>2.130930900574</c:v>
                </c:pt>
                <c:pt idx="17601">
                  <c:v>2.1309809684749998</c:v>
                </c:pt>
                <c:pt idx="17602">
                  <c:v>2.1310520172120002</c:v>
                </c:pt>
                <c:pt idx="17603">
                  <c:v>2.1311311721799999</c:v>
                </c:pt>
                <c:pt idx="17604">
                  <c:v>2.1311795711519999</c:v>
                </c:pt>
                <c:pt idx="17605">
                  <c:v>2.131227493286</c:v>
                </c:pt>
                <c:pt idx="17606">
                  <c:v>2.131265640259</c:v>
                </c:pt>
                <c:pt idx="17607">
                  <c:v>2.1313061714170001</c:v>
                </c:pt>
                <c:pt idx="17608">
                  <c:v>2.1313519477840002</c:v>
                </c:pt>
                <c:pt idx="17609">
                  <c:v>2.1315217018129999</c:v>
                </c:pt>
                <c:pt idx="17610">
                  <c:v>2.1318182945249999</c:v>
                </c:pt>
                <c:pt idx="17611">
                  <c:v>2.1319298744199999</c:v>
                </c:pt>
                <c:pt idx="17612">
                  <c:v>2.1320776939389998</c:v>
                </c:pt>
                <c:pt idx="17613">
                  <c:v>2.1324157714840002</c:v>
                </c:pt>
                <c:pt idx="17614">
                  <c:v>2.1325709819790002</c:v>
                </c:pt>
                <c:pt idx="17615">
                  <c:v>2.1328985691070002</c:v>
                </c:pt>
                <c:pt idx="17616">
                  <c:v>2.1329820156100001</c:v>
                </c:pt>
                <c:pt idx="17617">
                  <c:v>2.1331329345699999</c:v>
                </c:pt>
                <c:pt idx="17618">
                  <c:v>2.133218765259</c:v>
                </c:pt>
                <c:pt idx="17619">
                  <c:v>2.1333224773409998</c:v>
                </c:pt>
                <c:pt idx="17620">
                  <c:v>2.133373975754</c:v>
                </c:pt>
                <c:pt idx="17621">
                  <c:v>2.133487462997</c:v>
                </c:pt>
                <c:pt idx="17622">
                  <c:v>2.1337196826930001</c:v>
                </c:pt>
                <c:pt idx="17623">
                  <c:v>2.133841276169</c:v>
                </c:pt>
                <c:pt idx="17624">
                  <c:v>2.1339521408080002</c:v>
                </c:pt>
                <c:pt idx="17625">
                  <c:v>2.13427734375</c:v>
                </c:pt>
                <c:pt idx="17626">
                  <c:v>2.1343605518339999</c:v>
                </c:pt>
                <c:pt idx="17627">
                  <c:v>2.1344542503359998</c:v>
                </c:pt>
                <c:pt idx="17628">
                  <c:v>2.1345531940460001</c:v>
                </c:pt>
                <c:pt idx="17629">
                  <c:v>2.134603261948</c:v>
                </c:pt>
                <c:pt idx="17630">
                  <c:v>2.1346578598020001</c:v>
                </c:pt>
                <c:pt idx="17631">
                  <c:v>2.134714841843</c:v>
                </c:pt>
                <c:pt idx="17632">
                  <c:v>2.1347701549529998</c:v>
                </c:pt>
                <c:pt idx="17633">
                  <c:v>2.1348237991330001</c:v>
                </c:pt>
                <c:pt idx="17634">
                  <c:v>2.1349217891690002</c:v>
                </c:pt>
                <c:pt idx="17635">
                  <c:v>2.1349720954900002</c:v>
                </c:pt>
                <c:pt idx="17636">
                  <c:v>2.1350665092469998</c:v>
                </c:pt>
                <c:pt idx="17637">
                  <c:v>2.135156393051</c:v>
                </c:pt>
                <c:pt idx="17638">
                  <c:v>2.1352787017820001</c:v>
                </c:pt>
                <c:pt idx="17639">
                  <c:v>2.135466814041</c:v>
                </c:pt>
                <c:pt idx="17640">
                  <c:v>2.1356072425839998</c:v>
                </c:pt>
                <c:pt idx="17641">
                  <c:v>2.135937213898</c:v>
                </c:pt>
                <c:pt idx="17642">
                  <c:v>2.136080503464</c:v>
                </c:pt>
                <c:pt idx="17643">
                  <c:v>2.136158943176</c:v>
                </c:pt>
                <c:pt idx="17644">
                  <c:v>2.1362011432650001</c:v>
                </c:pt>
                <c:pt idx="17645">
                  <c:v>2.1362695693970002</c:v>
                </c:pt>
                <c:pt idx="17646">
                  <c:v>2.136305570602</c:v>
                </c:pt>
                <c:pt idx="17647">
                  <c:v>2.1363468170169999</c:v>
                </c:pt>
                <c:pt idx="17648">
                  <c:v>2.1363921165469999</c:v>
                </c:pt>
                <c:pt idx="17649">
                  <c:v>2.1364374160769999</c:v>
                </c:pt>
                <c:pt idx="17650">
                  <c:v>2.1364841461180002</c:v>
                </c:pt>
                <c:pt idx="17651">
                  <c:v>2.1365351676939999</c:v>
                </c:pt>
                <c:pt idx="17652">
                  <c:v>2.1365847587590001</c:v>
                </c:pt>
                <c:pt idx="17653">
                  <c:v>2.1366624832149999</c:v>
                </c:pt>
                <c:pt idx="17654">
                  <c:v>2.1367418766020001</c:v>
                </c:pt>
                <c:pt idx="17655">
                  <c:v>2.1368241310120002</c:v>
                </c:pt>
                <c:pt idx="17656">
                  <c:v>2.136873960495</c:v>
                </c:pt>
                <c:pt idx="17657">
                  <c:v>2.1369571685789999</c:v>
                </c:pt>
                <c:pt idx="17658">
                  <c:v>2.1370475292209998</c:v>
                </c:pt>
                <c:pt idx="17659">
                  <c:v>2.1372177600860001</c:v>
                </c:pt>
                <c:pt idx="17660">
                  <c:v>2.1374821662899999</c:v>
                </c:pt>
                <c:pt idx="17661">
                  <c:v>2.137618541718</c:v>
                </c:pt>
                <c:pt idx="17662">
                  <c:v>2.1377439498899999</c:v>
                </c:pt>
                <c:pt idx="17663">
                  <c:v>2.1378746032709999</c:v>
                </c:pt>
                <c:pt idx="17664">
                  <c:v>2.137998580933</c:v>
                </c:pt>
                <c:pt idx="17665">
                  <c:v>2.1380925178529999</c:v>
                </c:pt>
                <c:pt idx="17666">
                  <c:v>2.138190507889</c:v>
                </c:pt>
                <c:pt idx="17667">
                  <c:v>2.1382877826689999</c:v>
                </c:pt>
                <c:pt idx="17668">
                  <c:v>2.1383850574490002</c:v>
                </c:pt>
                <c:pt idx="17669">
                  <c:v>2.1384758949279998</c:v>
                </c:pt>
                <c:pt idx="17670">
                  <c:v>2.1385645866390002</c:v>
                </c:pt>
                <c:pt idx="17671">
                  <c:v>2.1387250423430002</c:v>
                </c:pt>
                <c:pt idx="17672">
                  <c:v>2.1389539241789999</c:v>
                </c:pt>
                <c:pt idx="17673">
                  <c:v>2.1391119956970002</c:v>
                </c:pt>
                <c:pt idx="17674">
                  <c:v>2.1392166614530002</c:v>
                </c:pt>
                <c:pt idx="17675">
                  <c:v>2.1395637989040002</c:v>
                </c:pt>
                <c:pt idx="17676">
                  <c:v>2.1397650241849999</c:v>
                </c:pt>
                <c:pt idx="17677">
                  <c:v>2.1400253772740001</c:v>
                </c:pt>
                <c:pt idx="17678">
                  <c:v>2.14013671875</c:v>
                </c:pt>
                <c:pt idx="17679">
                  <c:v>2.1402382850650001</c:v>
                </c:pt>
                <c:pt idx="17680">
                  <c:v>2.1403360366820001</c:v>
                </c:pt>
                <c:pt idx="17681">
                  <c:v>2.1406464576720001</c:v>
                </c:pt>
                <c:pt idx="17682">
                  <c:v>2.1409659385680002</c:v>
                </c:pt>
                <c:pt idx="17683">
                  <c:v>2.1411340236659999</c:v>
                </c:pt>
                <c:pt idx="17684">
                  <c:v>2.1413881778719999</c:v>
                </c:pt>
                <c:pt idx="17685">
                  <c:v>2.141648292542</c:v>
                </c:pt>
                <c:pt idx="17686">
                  <c:v>2.1419763565059999</c:v>
                </c:pt>
                <c:pt idx="17687">
                  <c:v>2.1420943737029998</c:v>
                </c:pt>
                <c:pt idx="17688">
                  <c:v>2.1422786712650002</c:v>
                </c:pt>
                <c:pt idx="17689">
                  <c:v>2.1424372196200001</c:v>
                </c:pt>
                <c:pt idx="17690">
                  <c:v>2.1425285339359998</c:v>
                </c:pt>
                <c:pt idx="17691">
                  <c:v>2.1428146362299998</c:v>
                </c:pt>
                <c:pt idx="17692">
                  <c:v>2.142893791199</c:v>
                </c:pt>
                <c:pt idx="17693">
                  <c:v>2.1430079936980002</c:v>
                </c:pt>
                <c:pt idx="17694">
                  <c:v>2.143120288849</c:v>
                </c:pt>
                <c:pt idx="17695">
                  <c:v>2.14320063591</c:v>
                </c:pt>
                <c:pt idx="17696">
                  <c:v>2.1432909965519999</c:v>
                </c:pt>
                <c:pt idx="17697">
                  <c:v>2.1433770656590001</c:v>
                </c:pt>
                <c:pt idx="17698">
                  <c:v>2.1434636116029999</c:v>
                </c:pt>
                <c:pt idx="17699">
                  <c:v>2.1436216831210002</c:v>
                </c:pt>
                <c:pt idx="17700">
                  <c:v>2.143903493881</c:v>
                </c:pt>
                <c:pt idx="17701">
                  <c:v>2.14404129982</c:v>
                </c:pt>
                <c:pt idx="17702">
                  <c:v>2.1441781520840002</c:v>
                </c:pt>
                <c:pt idx="17703">
                  <c:v>2.144283771515</c:v>
                </c:pt>
                <c:pt idx="17704">
                  <c:v>2.1444854736329999</c:v>
                </c:pt>
                <c:pt idx="17705">
                  <c:v>2.1446380615230001</c:v>
                </c:pt>
                <c:pt idx="17706">
                  <c:v>2.144712686539</c:v>
                </c:pt>
                <c:pt idx="17707">
                  <c:v>2.1448175907140001</c:v>
                </c:pt>
                <c:pt idx="17708">
                  <c:v>2.145132780075</c:v>
                </c:pt>
                <c:pt idx="17709">
                  <c:v>2.1453444957730001</c:v>
                </c:pt>
                <c:pt idx="17710">
                  <c:v>2.1454598903659998</c:v>
                </c:pt>
                <c:pt idx="17711">
                  <c:v>2.1455414295200002</c:v>
                </c:pt>
                <c:pt idx="17712">
                  <c:v>2.145616054535</c:v>
                </c:pt>
                <c:pt idx="17713">
                  <c:v>2.145694494247</c:v>
                </c:pt>
                <c:pt idx="17714">
                  <c:v>2.1458115577700001</c:v>
                </c:pt>
                <c:pt idx="17715">
                  <c:v>2.1459860801700001</c:v>
                </c:pt>
                <c:pt idx="17716">
                  <c:v>2.1461086273190002</c:v>
                </c:pt>
                <c:pt idx="17717">
                  <c:v>2.146269798279</c:v>
                </c:pt>
                <c:pt idx="17718">
                  <c:v>2.1466195583340002</c:v>
                </c:pt>
                <c:pt idx="17719">
                  <c:v>2.146941423416</c:v>
                </c:pt>
                <c:pt idx="17720">
                  <c:v>2.1470532417300001</c:v>
                </c:pt>
                <c:pt idx="17721">
                  <c:v>2.1471738815310002</c:v>
                </c:pt>
                <c:pt idx="17722">
                  <c:v>2.1472878456119999</c:v>
                </c:pt>
                <c:pt idx="17723">
                  <c:v>2.1473743915560002</c:v>
                </c:pt>
                <c:pt idx="17724">
                  <c:v>2.147467851639</c:v>
                </c:pt>
                <c:pt idx="17725">
                  <c:v>2.1475596427919998</c:v>
                </c:pt>
                <c:pt idx="17726">
                  <c:v>2.1476466655730002</c:v>
                </c:pt>
                <c:pt idx="17727">
                  <c:v>2.1477379798889999</c:v>
                </c:pt>
                <c:pt idx="17728">
                  <c:v>2.1478316783909999</c:v>
                </c:pt>
                <c:pt idx="17729">
                  <c:v>2.1479263305659999</c:v>
                </c:pt>
                <c:pt idx="17730">
                  <c:v>2.1480195522310002</c:v>
                </c:pt>
                <c:pt idx="17731">
                  <c:v>2.148116827011</c:v>
                </c:pt>
                <c:pt idx="17732">
                  <c:v>2.1482040882110001</c:v>
                </c:pt>
                <c:pt idx="17733">
                  <c:v>2.148287534714</c:v>
                </c:pt>
                <c:pt idx="17734">
                  <c:v>2.1484074592589999</c:v>
                </c:pt>
                <c:pt idx="17735">
                  <c:v>2.148486614227</c:v>
                </c:pt>
                <c:pt idx="17736">
                  <c:v>2.1485671997070002</c:v>
                </c:pt>
                <c:pt idx="17737">
                  <c:v>2.1486527919770002</c:v>
                </c:pt>
                <c:pt idx="17738">
                  <c:v>2.1487805843349999</c:v>
                </c:pt>
                <c:pt idx="17739">
                  <c:v>2.1488671302800002</c:v>
                </c:pt>
                <c:pt idx="17740">
                  <c:v>2.1489534378049999</c:v>
                </c:pt>
                <c:pt idx="17741">
                  <c:v>2.1490702629089999</c:v>
                </c:pt>
                <c:pt idx="17742">
                  <c:v>2.1493437290189998</c:v>
                </c:pt>
                <c:pt idx="17743">
                  <c:v>2.1494400501249999</c:v>
                </c:pt>
                <c:pt idx="17744">
                  <c:v>2.14950299263</c:v>
                </c:pt>
                <c:pt idx="17745">
                  <c:v>2.1495687961579999</c:v>
                </c:pt>
                <c:pt idx="17746">
                  <c:v>2.1496045589450001</c:v>
                </c:pt>
                <c:pt idx="17747">
                  <c:v>2.1496417522429998</c:v>
                </c:pt>
                <c:pt idx="17748">
                  <c:v>2.1496818065640002</c:v>
                </c:pt>
                <c:pt idx="17749">
                  <c:v>2.1497201919559998</c:v>
                </c:pt>
                <c:pt idx="17750">
                  <c:v>2.1497604846949998</c:v>
                </c:pt>
                <c:pt idx="17751">
                  <c:v>2.1498301029209999</c:v>
                </c:pt>
                <c:pt idx="17752">
                  <c:v>2.1499004364009999</c:v>
                </c:pt>
                <c:pt idx="17753">
                  <c:v>2.149975776672</c:v>
                </c:pt>
                <c:pt idx="17754">
                  <c:v>2.1500933170319998</c:v>
                </c:pt>
                <c:pt idx="17755">
                  <c:v>2.1504135131840001</c:v>
                </c:pt>
                <c:pt idx="17756">
                  <c:v>2.1506230831150002</c:v>
                </c:pt>
                <c:pt idx="17757">
                  <c:v>2.1507625579830001</c:v>
                </c:pt>
                <c:pt idx="17758">
                  <c:v>2.1509003639220001</c:v>
                </c:pt>
                <c:pt idx="17759">
                  <c:v>2.1510791778559999</c:v>
                </c:pt>
                <c:pt idx="17760">
                  <c:v>2.1512081623079999</c:v>
                </c:pt>
                <c:pt idx="17761">
                  <c:v>2.151555538177</c:v>
                </c:pt>
                <c:pt idx="17762">
                  <c:v>2.1517131328580001</c:v>
                </c:pt>
                <c:pt idx="17763">
                  <c:v>2.151796102524</c:v>
                </c:pt>
                <c:pt idx="17764">
                  <c:v>2.1519491672519999</c:v>
                </c:pt>
                <c:pt idx="17765">
                  <c:v>2.1520411968230002</c:v>
                </c:pt>
                <c:pt idx="17766">
                  <c:v>2.152139663696</c:v>
                </c:pt>
                <c:pt idx="17767">
                  <c:v>2.152193784714</c:v>
                </c:pt>
                <c:pt idx="17768">
                  <c:v>2.1522488594059999</c:v>
                </c:pt>
                <c:pt idx="17769">
                  <c:v>2.1522998809809999</c:v>
                </c:pt>
                <c:pt idx="17770">
                  <c:v>2.152396202087</c:v>
                </c:pt>
                <c:pt idx="17771">
                  <c:v>2.152495622635</c:v>
                </c:pt>
                <c:pt idx="17772">
                  <c:v>2.152594804764</c:v>
                </c:pt>
                <c:pt idx="17773">
                  <c:v>2.1526813507079998</c:v>
                </c:pt>
                <c:pt idx="17774">
                  <c:v>2.1528103351590002</c:v>
                </c:pt>
                <c:pt idx="17775">
                  <c:v>2.1529624462129999</c:v>
                </c:pt>
                <c:pt idx="17776">
                  <c:v>2.1531500816350002</c:v>
                </c:pt>
                <c:pt idx="17777">
                  <c:v>2.1532945632930001</c:v>
                </c:pt>
                <c:pt idx="17778">
                  <c:v>2.1535389423370002</c:v>
                </c:pt>
                <c:pt idx="17779">
                  <c:v>2.153709411621</c:v>
                </c:pt>
                <c:pt idx="17780">
                  <c:v>2.153759479523</c:v>
                </c:pt>
                <c:pt idx="17781">
                  <c:v>2.15381026268</c:v>
                </c:pt>
                <c:pt idx="17782">
                  <c:v>2.1538569927219999</c:v>
                </c:pt>
                <c:pt idx="17783">
                  <c:v>2.1539616584779999</c:v>
                </c:pt>
                <c:pt idx="17784">
                  <c:v>2.1542923450470002</c:v>
                </c:pt>
                <c:pt idx="17785">
                  <c:v>2.1543726921080002</c:v>
                </c:pt>
                <c:pt idx="17786">
                  <c:v>2.1544549465179998</c:v>
                </c:pt>
                <c:pt idx="17787">
                  <c:v>2.1545403003689998</c:v>
                </c:pt>
                <c:pt idx="17788">
                  <c:v>2.1546173095699999</c:v>
                </c:pt>
                <c:pt idx="17789">
                  <c:v>2.154726028442</c:v>
                </c:pt>
                <c:pt idx="17790">
                  <c:v>2.1549100875849998</c:v>
                </c:pt>
                <c:pt idx="17791">
                  <c:v>2.1550264358520002</c:v>
                </c:pt>
                <c:pt idx="17792">
                  <c:v>2.1551001071929998</c:v>
                </c:pt>
                <c:pt idx="17793">
                  <c:v>2.1551465988160001</c:v>
                </c:pt>
                <c:pt idx="17794">
                  <c:v>2.1551907062529998</c:v>
                </c:pt>
                <c:pt idx="17795">
                  <c:v>2.155242204666</c:v>
                </c:pt>
                <c:pt idx="17796">
                  <c:v>2.1552932262420001</c:v>
                </c:pt>
                <c:pt idx="17797">
                  <c:v>2.15536236763</c:v>
                </c:pt>
                <c:pt idx="17798">
                  <c:v>2.1554152965550002</c:v>
                </c:pt>
                <c:pt idx="17799">
                  <c:v>2.155463457108</c:v>
                </c:pt>
                <c:pt idx="17800">
                  <c:v>2.1555044651030002</c:v>
                </c:pt>
                <c:pt idx="17801">
                  <c:v>2.1555483341219999</c:v>
                </c:pt>
                <c:pt idx="17802">
                  <c:v>2.155594348907</c:v>
                </c:pt>
                <c:pt idx="17803">
                  <c:v>2.1556715965270001</c:v>
                </c:pt>
                <c:pt idx="17804">
                  <c:v>2.1557874679569999</c:v>
                </c:pt>
                <c:pt idx="17805">
                  <c:v>2.1560089588169999</c:v>
                </c:pt>
                <c:pt idx="17806">
                  <c:v>2.1562070846560002</c:v>
                </c:pt>
                <c:pt idx="17807">
                  <c:v>2.15638256073</c:v>
                </c:pt>
                <c:pt idx="17808">
                  <c:v>2.1566359996800002</c:v>
                </c:pt>
                <c:pt idx="17809">
                  <c:v>2.1566917896270001</c:v>
                </c:pt>
                <c:pt idx="17810">
                  <c:v>2.1567518711089999</c:v>
                </c:pt>
                <c:pt idx="17811">
                  <c:v>2.156818389893</c:v>
                </c:pt>
                <c:pt idx="17812">
                  <c:v>2.1568925380709998</c:v>
                </c:pt>
                <c:pt idx="17813">
                  <c:v>2.1569647788999999</c:v>
                </c:pt>
                <c:pt idx="17814">
                  <c:v>2.1570360660549999</c:v>
                </c:pt>
                <c:pt idx="17815">
                  <c:v>2.157107830048</c:v>
                </c:pt>
                <c:pt idx="17816">
                  <c:v>2.1571793556209999</c:v>
                </c:pt>
                <c:pt idx="17817">
                  <c:v>2.1572499275210002</c:v>
                </c:pt>
                <c:pt idx="17818">
                  <c:v>2.1573212146760001</c:v>
                </c:pt>
                <c:pt idx="17819">
                  <c:v>2.1573863029479998</c:v>
                </c:pt>
                <c:pt idx="17820">
                  <c:v>2.1574504375460002</c:v>
                </c:pt>
                <c:pt idx="17821">
                  <c:v>2.1575076580050001</c:v>
                </c:pt>
                <c:pt idx="17822">
                  <c:v>2.1575636863710002</c:v>
                </c:pt>
                <c:pt idx="17823">
                  <c:v>2.1576178073880001</c:v>
                </c:pt>
                <c:pt idx="17824">
                  <c:v>2.1576740741729998</c:v>
                </c:pt>
                <c:pt idx="17825">
                  <c:v>2.157725334167</c:v>
                </c:pt>
                <c:pt idx="17826">
                  <c:v>2.1577744483950001</c:v>
                </c:pt>
                <c:pt idx="17827">
                  <c:v>2.1578276157379999</c:v>
                </c:pt>
                <c:pt idx="17828">
                  <c:v>2.157878637314</c:v>
                </c:pt>
                <c:pt idx="17829">
                  <c:v>2.1579344272609999</c:v>
                </c:pt>
                <c:pt idx="17830">
                  <c:v>2.1579859256740002</c:v>
                </c:pt>
                <c:pt idx="17831">
                  <c:v>2.1580412387850001</c:v>
                </c:pt>
                <c:pt idx="17832">
                  <c:v>2.1580917835240001</c:v>
                </c:pt>
                <c:pt idx="17833">
                  <c:v>2.158143997192</c:v>
                </c:pt>
                <c:pt idx="17834">
                  <c:v>2.158192873001</c:v>
                </c:pt>
                <c:pt idx="17835">
                  <c:v>2.1582469940190001</c:v>
                </c:pt>
                <c:pt idx="17836">
                  <c:v>2.1583001613619999</c:v>
                </c:pt>
                <c:pt idx="17837">
                  <c:v>2.1583857536319999</c:v>
                </c:pt>
                <c:pt idx="17838">
                  <c:v>2.1586747169490001</c:v>
                </c:pt>
                <c:pt idx="17839">
                  <c:v>2.1589140892029999</c:v>
                </c:pt>
                <c:pt idx="17840">
                  <c:v>2.1590449810029999</c:v>
                </c:pt>
                <c:pt idx="17841">
                  <c:v>2.159128904343</c:v>
                </c:pt>
                <c:pt idx="17842">
                  <c:v>2.159172534943</c:v>
                </c:pt>
                <c:pt idx="17843">
                  <c:v>2.1592524051669999</c:v>
                </c:pt>
                <c:pt idx="17844">
                  <c:v>2.1593267917630001</c:v>
                </c:pt>
                <c:pt idx="17845">
                  <c:v>2.1594023704529999</c:v>
                </c:pt>
                <c:pt idx="17846">
                  <c:v>2.1594793796539999</c:v>
                </c:pt>
                <c:pt idx="17847">
                  <c:v>2.1595447063450002</c:v>
                </c:pt>
                <c:pt idx="17848">
                  <c:v>2.1596117019649999</c:v>
                </c:pt>
                <c:pt idx="17849">
                  <c:v>2.1596565246580002</c:v>
                </c:pt>
                <c:pt idx="17850">
                  <c:v>2.159730672836</c:v>
                </c:pt>
                <c:pt idx="17851">
                  <c:v>2.1597771644589998</c:v>
                </c:pt>
                <c:pt idx="17852">
                  <c:v>2.1598262786869999</c:v>
                </c:pt>
                <c:pt idx="17853">
                  <c:v>2.1599006652830002</c:v>
                </c:pt>
                <c:pt idx="17854">
                  <c:v>2.1599962711330001</c:v>
                </c:pt>
                <c:pt idx="17855">
                  <c:v>2.1603293418880001</c:v>
                </c:pt>
                <c:pt idx="17856">
                  <c:v>2.1604132652280001</c:v>
                </c:pt>
                <c:pt idx="17857">
                  <c:v>2.1604971885680002</c:v>
                </c:pt>
                <c:pt idx="17858">
                  <c:v>2.1606135368350001</c:v>
                </c:pt>
                <c:pt idx="17859">
                  <c:v>2.1608386039730001</c:v>
                </c:pt>
                <c:pt idx="17860">
                  <c:v>2.161118745804</c:v>
                </c:pt>
                <c:pt idx="17861">
                  <c:v>2.1612074375149999</c:v>
                </c:pt>
                <c:pt idx="17862">
                  <c:v>2.161295175552</c:v>
                </c:pt>
                <c:pt idx="17863">
                  <c:v>2.1614196300509998</c:v>
                </c:pt>
                <c:pt idx="17864">
                  <c:v>2.1615638732910001</c:v>
                </c:pt>
                <c:pt idx="17865">
                  <c:v>2.1616847515109998</c:v>
                </c:pt>
                <c:pt idx="17866">
                  <c:v>2.161802530289</c:v>
                </c:pt>
                <c:pt idx="17867">
                  <c:v>2.1619532108309998</c:v>
                </c:pt>
                <c:pt idx="17868">
                  <c:v>2.1621940135959998</c:v>
                </c:pt>
                <c:pt idx="17869">
                  <c:v>2.1625230312350001</c:v>
                </c:pt>
                <c:pt idx="17870">
                  <c:v>2.162628889084</c:v>
                </c:pt>
                <c:pt idx="17871">
                  <c:v>2.1627094745640001</c:v>
                </c:pt>
                <c:pt idx="17872">
                  <c:v>2.1628496646880002</c:v>
                </c:pt>
                <c:pt idx="17873">
                  <c:v>2.1629295349120001</c:v>
                </c:pt>
                <c:pt idx="17874">
                  <c:v>2.1630373001100001</c:v>
                </c:pt>
                <c:pt idx="17875">
                  <c:v>2.1631135940549999</c:v>
                </c:pt>
                <c:pt idx="17876">
                  <c:v>2.1632838249209998</c:v>
                </c:pt>
                <c:pt idx="17877">
                  <c:v>2.1634268760680002</c:v>
                </c:pt>
                <c:pt idx="17878">
                  <c:v>2.163499116898</c:v>
                </c:pt>
                <c:pt idx="17879">
                  <c:v>2.1635718345639998</c:v>
                </c:pt>
                <c:pt idx="17880">
                  <c:v>2.1636447906490002</c:v>
                </c:pt>
                <c:pt idx="17881">
                  <c:v>2.163719177246</c:v>
                </c:pt>
                <c:pt idx="17882">
                  <c:v>2.1637959480290001</c:v>
                </c:pt>
                <c:pt idx="17883">
                  <c:v>2.163868904114</c:v>
                </c:pt>
                <c:pt idx="17884">
                  <c:v>2.1642310619349998</c:v>
                </c:pt>
                <c:pt idx="17885">
                  <c:v>2.164573431015</c:v>
                </c:pt>
                <c:pt idx="17886">
                  <c:v>2.164692163467</c:v>
                </c:pt>
                <c:pt idx="17887">
                  <c:v>2.165007829666</c:v>
                </c:pt>
                <c:pt idx="17888">
                  <c:v>2.1652369499209998</c:v>
                </c:pt>
                <c:pt idx="17889">
                  <c:v>2.1655511856079999</c:v>
                </c:pt>
                <c:pt idx="17890">
                  <c:v>2.1657462120059998</c:v>
                </c:pt>
                <c:pt idx="17891">
                  <c:v>2.1660499572749998</c:v>
                </c:pt>
                <c:pt idx="17892">
                  <c:v>2.166277170181</c:v>
                </c:pt>
                <c:pt idx="17893">
                  <c:v>2.1663970947269999</c:v>
                </c:pt>
                <c:pt idx="17894">
                  <c:v>2.1665101051329998</c:v>
                </c:pt>
                <c:pt idx="17895">
                  <c:v>2.1665863990780001</c:v>
                </c:pt>
                <c:pt idx="17896">
                  <c:v>2.166666269302</c:v>
                </c:pt>
                <c:pt idx="17897">
                  <c:v>2.1667890548709998</c:v>
                </c:pt>
                <c:pt idx="17898">
                  <c:v>2.166953802109</c:v>
                </c:pt>
                <c:pt idx="17899">
                  <c:v>2.1672821044920001</c:v>
                </c:pt>
                <c:pt idx="17900">
                  <c:v>2.1675341129299999</c:v>
                </c:pt>
                <c:pt idx="17901">
                  <c:v>2.1676752567289999</c:v>
                </c:pt>
                <c:pt idx="17902">
                  <c:v>2.1677947044370001</c:v>
                </c:pt>
                <c:pt idx="17903">
                  <c:v>2.1678843498229998</c:v>
                </c:pt>
                <c:pt idx="17904">
                  <c:v>2.1679294109340002</c:v>
                </c:pt>
                <c:pt idx="17905">
                  <c:v>2.1679766178130002</c:v>
                </c:pt>
                <c:pt idx="17906">
                  <c:v>2.1680653095250002</c:v>
                </c:pt>
                <c:pt idx="17907">
                  <c:v>2.1681642532350001</c:v>
                </c:pt>
                <c:pt idx="17908">
                  <c:v>2.1682517528530001</c:v>
                </c:pt>
                <c:pt idx="17909">
                  <c:v>2.168339967728</c:v>
                </c:pt>
                <c:pt idx="17910">
                  <c:v>2.1684334278109998</c:v>
                </c:pt>
                <c:pt idx="17911">
                  <c:v>2.168528556824</c:v>
                </c:pt>
                <c:pt idx="17912">
                  <c:v>2.168610572815</c:v>
                </c:pt>
                <c:pt idx="17913">
                  <c:v>2.168729305267</c:v>
                </c:pt>
                <c:pt idx="17914">
                  <c:v>2.1689903736109999</c:v>
                </c:pt>
                <c:pt idx="17915">
                  <c:v>2.1690928935999998</c:v>
                </c:pt>
                <c:pt idx="17916">
                  <c:v>2.1691324710850002</c:v>
                </c:pt>
                <c:pt idx="17917">
                  <c:v>2.1691732406619999</c:v>
                </c:pt>
                <c:pt idx="17918">
                  <c:v>2.1692125797270001</c:v>
                </c:pt>
                <c:pt idx="17919">
                  <c:v>2.1692528724670002</c:v>
                </c:pt>
                <c:pt idx="17920">
                  <c:v>2.1692998409270001</c:v>
                </c:pt>
                <c:pt idx="17921">
                  <c:v>2.16934466362</c:v>
                </c:pt>
                <c:pt idx="17922">
                  <c:v>2.1693928241729998</c:v>
                </c:pt>
                <c:pt idx="17923">
                  <c:v>2.169442415237</c:v>
                </c:pt>
                <c:pt idx="17924">
                  <c:v>2.169487714767</c:v>
                </c:pt>
                <c:pt idx="17925">
                  <c:v>2.1695628166200001</c:v>
                </c:pt>
                <c:pt idx="17926">
                  <c:v>2.1697654724120001</c:v>
                </c:pt>
                <c:pt idx="17927">
                  <c:v>2.169860839844</c:v>
                </c:pt>
                <c:pt idx="17928">
                  <c:v>2.1699559688569998</c:v>
                </c:pt>
                <c:pt idx="17929">
                  <c:v>2.170003890991</c:v>
                </c:pt>
                <c:pt idx="17930">
                  <c:v>2.17010140419</c:v>
                </c:pt>
                <c:pt idx="17931">
                  <c:v>2.1701879501339998</c:v>
                </c:pt>
                <c:pt idx="17932">
                  <c:v>2.170509576797</c:v>
                </c:pt>
                <c:pt idx="17933">
                  <c:v>2.1706635952000002</c:v>
                </c:pt>
                <c:pt idx="17934">
                  <c:v>2.1707808971409999</c:v>
                </c:pt>
                <c:pt idx="17935">
                  <c:v>2.170963048935</c:v>
                </c:pt>
                <c:pt idx="17936">
                  <c:v>2.171186208725</c:v>
                </c:pt>
                <c:pt idx="17937">
                  <c:v>2.1713311672210001</c:v>
                </c:pt>
                <c:pt idx="17938">
                  <c:v>2.1716768741610002</c:v>
                </c:pt>
                <c:pt idx="17939">
                  <c:v>2.171955347061</c:v>
                </c:pt>
                <c:pt idx="17940">
                  <c:v>2.1722729206090001</c:v>
                </c:pt>
                <c:pt idx="17941">
                  <c:v>2.172591686249</c:v>
                </c:pt>
                <c:pt idx="17942">
                  <c:v>2.1727664470670001</c:v>
                </c:pt>
                <c:pt idx="17943">
                  <c:v>2.173039913177</c:v>
                </c:pt>
                <c:pt idx="17944">
                  <c:v>2.1730892658230001</c:v>
                </c:pt>
                <c:pt idx="17945">
                  <c:v>2.173144578934</c:v>
                </c:pt>
                <c:pt idx="17946">
                  <c:v>2.1732208728789999</c:v>
                </c:pt>
                <c:pt idx="17947">
                  <c:v>2.1733043193819999</c:v>
                </c:pt>
                <c:pt idx="17948">
                  <c:v>2.1733829975129999</c:v>
                </c:pt>
                <c:pt idx="17949">
                  <c:v>2.1734280586239998</c:v>
                </c:pt>
                <c:pt idx="17950">
                  <c:v>2.173482894897</c:v>
                </c:pt>
                <c:pt idx="17951">
                  <c:v>2.1735324859620002</c:v>
                </c:pt>
                <c:pt idx="17952">
                  <c:v>2.173643350601</c:v>
                </c:pt>
                <c:pt idx="17953">
                  <c:v>2.1737534999850001</c:v>
                </c:pt>
                <c:pt idx="17954">
                  <c:v>2.1738967895510002</c:v>
                </c:pt>
                <c:pt idx="17955">
                  <c:v>2.1742246150970002</c:v>
                </c:pt>
                <c:pt idx="17956">
                  <c:v>2.174590110779</c:v>
                </c:pt>
                <c:pt idx="17957">
                  <c:v>2.1746728420260002</c:v>
                </c:pt>
                <c:pt idx="17958">
                  <c:v>2.1747560501100001</c:v>
                </c:pt>
                <c:pt idx="17959">
                  <c:v>2.1748476028439998</c:v>
                </c:pt>
                <c:pt idx="17960">
                  <c:v>2.1749360561370001</c:v>
                </c:pt>
                <c:pt idx="17961">
                  <c:v>2.175102949142</c:v>
                </c:pt>
                <c:pt idx="17962">
                  <c:v>2.1754560470580002</c:v>
                </c:pt>
                <c:pt idx="17963">
                  <c:v>2.1756656169889999</c:v>
                </c:pt>
                <c:pt idx="17964">
                  <c:v>2.1758251190190001</c:v>
                </c:pt>
                <c:pt idx="17965">
                  <c:v>2.17591381073</c:v>
                </c:pt>
                <c:pt idx="17966">
                  <c:v>2.1760101318360001</c:v>
                </c:pt>
                <c:pt idx="17967">
                  <c:v>2.1760580539699999</c:v>
                </c:pt>
                <c:pt idx="17968">
                  <c:v>2.1761107444759999</c:v>
                </c:pt>
                <c:pt idx="17969">
                  <c:v>2.1761617660520001</c:v>
                </c:pt>
                <c:pt idx="17970">
                  <c:v>2.176252126694</c:v>
                </c:pt>
                <c:pt idx="17971">
                  <c:v>2.176299095154</c:v>
                </c:pt>
                <c:pt idx="17972">
                  <c:v>2.1763923168180002</c:v>
                </c:pt>
                <c:pt idx="17973">
                  <c:v>2.1764757633210001</c:v>
                </c:pt>
                <c:pt idx="17974">
                  <c:v>2.1765670776369999</c:v>
                </c:pt>
                <c:pt idx="17975">
                  <c:v>2.1766524314879998</c:v>
                </c:pt>
                <c:pt idx="17976">
                  <c:v>2.1767361164090002</c:v>
                </c:pt>
                <c:pt idx="17977">
                  <c:v>2.176850318909</c:v>
                </c:pt>
                <c:pt idx="17978">
                  <c:v>2.1771054267880001</c:v>
                </c:pt>
                <c:pt idx="17979">
                  <c:v>2.1771790981289998</c:v>
                </c:pt>
                <c:pt idx="17980">
                  <c:v>2.17724943161</c:v>
                </c:pt>
                <c:pt idx="17981">
                  <c:v>2.1772964000699999</c:v>
                </c:pt>
                <c:pt idx="17982">
                  <c:v>2.177373409271</c:v>
                </c:pt>
                <c:pt idx="17983">
                  <c:v>2.1774821281430001</c:v>
                </c:pt>
                <c:pt idx="17984">
                  <c:v>2.1776409149170002</c:v>
                </c:pt>
                <c:pt idx="17985">
                  <c:v>2.1779303550720002</c:v>
                </c:pt>
                <c:pt idx="17986">
                  <c:v>2.1782393455509999</c:v>
                </c:pt>
                <c:pt idx="17987">
                  <c:v>2.178316831589</c:v>
                </c:pt>
                <c:pt idx="17988">
                  <c:v>2.1783938407900001</c:v>
                </c:pt>
                <c:pt idx="17989">
                  <c:v>2.1784427165990001</c:v>
                </c:pt>
                <c:pt idx="17990">
                  <c:v>2.178524494171</c:v>
                </c:pt>
                <c:pt idx="17991">
                  <c:v>2.1786663532260002</c:v>
                </c:pt>
                <c:pt idx="17992">
                  <c:v>2.1789767742159998</c:v>
                </c:pt>
                <c:pt idx="17993">
                  <c:v>2.179211378098</c:v>
                </c:pt>
                <c:pt idx="17994">
                  <c:v>2.179535627365</c:v>
                </c:pt>
                <c:pt idx="17995">
                  <c:v>2.1797244548800001</c:v>
                </c:pt>
                <c:pt idx="17996">
                  <c:v>2.1798403263089998</c:v>
                </c:pt>
                <c:pt idx="17997">
                  <c:v>2.1799991130829999</c:v>
                </c:pt>
                <c:pt idx="17998">
                  <c:v>2.180329322815</c:v>
                </c:pt>
                <c:pt idx="17999">
                  <c:v>2.1805117130279998</c:v>
                </c:pt>
                <c:pt idx="18000">
                  <c:v>2.1806981563569998</c:v>
                </c:pt>
                <c:pt idx="18001">
                  <c:v>2.1807556152340002</c:v>
                </c:pt>
                <c:pt idx="18002">
                  <c:v>2.1808283329010001</c:v>
                </c:pt>
                <c:pt idx="18003">
                  <c:v>2.1809091567990002</c:v>
                </c:pt>
                <c:pt idx="18004">
                  <c:v>2.181046247482</c:v>
                </c:pt>
                <c:pt idx="18005">
                  <c:v>2.1812679767610001</c:v>
                </c:pt>
                <c:pt idx="18006">
                  <c:v>2.1813819408419999</c:v>
                </c:pt>
                <c:pt idx="18007">
                  <c:v>2.1816926002499999</c:v>
                </c:pt>
                <c:pt idx="18008">
                  <c:v>2.181912899017</c:v>
                </c:pt>
                <c:pt idx="18009">
                  <c:v>2.1819982528690001</c:v>
                </c:pt>
                <c:pt idx="18010">
                  <c:v>2.18208527565</c:v>
                </c:pt>
                <c:pt idx="18011">
                  <c:v>2.1821696758270002</c:v>
                </c:pt>
                <c:pt idx="18012">
                  <c:v>2.1822552680970002</c:v>
                </c:pt>
                <c:pt idx="18013">
                  <c:v>2.1823389530180002</c:v>
                </c:pt>
                <c:pt idx="18014">
                  <c:v>2.1824676990510001</c:v>
                </c:pt>
                <c:pt idx="18015">
                  <c:v>2.1826617717739998</c:v>
                </c:pt>
                <c:pt idx="18016">
                  <c:v>2.1828744411469998</c:v>
                </c:pt>
                <c:pt idx="18017">
                  <c:v>2.1832010745999999</c:v>
                </c:pt>
                <c:pt idx="18018">
                  <c:v>2.1833839416499998</c:v>
                </c:pt>
                <c:pt idx="18019">
                  <c:v>2.183553695679</c:v>
                </c:pt>
                <c:pt idx="18020">
                  <c:v>2.1838753223420002</c:v>
                </c:pt>
                <c:pt idx="18021">
                  <c:v>2.1842114925380001</c:v>
                </c:pt>
                <c:pt idx="18022">
                  <c:v>2.1845262050629999</c:v>
                </c:pt>
                <c:pt idx="18023">
                  <c:v>2.1846024990080002</c:v>
                </c:pt>
                <c:pt idx="18024">
                  <c:v>2.184681892395</c:v>
                </c:pt>
                <c:pt idx="18025">
                  <c:v>2.1848013401030002</c:v>
                </c:pt>
                <c:pt idx="18026">
                  <c:v>2.185075759888</c:v>
                </c:pt>
                <c:pt idx="18027">
                  <c:v>2.1851987838750002</c:v>
                </c:pt>
                <c:pt idx="18028">
                  <c:v>2.1852779388429999</c:v>
                </c:pt>
                <c:pt idx="18029">
                  <c:v>2.1853656768800001</c:v>
                </c:pt>
                <c:pt idx="18030">
                  <c:v>2.1854603290560002</c:v>
                </c:pt>
                <c:pt idx="18031">
                  <c:v>2.1855771541600002</c:v>
                </c:pt>
                <c:pt idx="18032">
                  <c:v>2.185908079147</c:v>
                </c:pt>
                <c:pt idx="18033">
                  <c:v>2.18621301651</c:v>
                </c:pt>
                <c:pt idx="18034">
                  <c:v>2.186507940292</c:v>
                </c:pt>
                <c:pt idx="18035">
                  <c:v>2.1866457462310001</c:v>
                </c:pt>
                <c:pt idx="18036">
                  <c:v>2.1869776248930002</c:v>
                </c:pt>
                <c:pt idx="18037">
                  <c:v>2.1872947216030001</c:v>
                </c:pt>
                <c:pt idx="18038">
                  <c:v>2.1876294612880001</c:v>
                </c:pt>
                <c:pt idx="18039">
                  <c:v>2.187930822372</c:v>
                </c:pt>
                <c:pt idx="18040">
                  <c:v>2.188136339188</c:v>
                </c:pt>
                <c:pt idx="18041">
                  <c:v>2.1882565021509999</c:v>
                </c:pt>
                <c:pt idx="18042">
                  <c:v>2.1883730888369999</c:v>
                </c:pt>
                <c:pt idx="18043">
                  <c:v>2.1885783672330001</c:v>
                </c:pt>
                <c:pt idx="18044">
                  <c:v>2.1889045238490001</c:v>
                </c:pt>
                <c:pt idx="18045">
                  <c:v>2.1890535354609999</c:v>
                </c:pt>
                <c:pt idx="18046">
                  <c:v>2.1891388893129999</c:v>
                </c:pt>
                <c:pt idx="18047">
                  <c:v>2.1892149448390001</c:v>
                </c:pt>
                <c:pt idx="18048">
                  <c:v>2.189266681671</c:v>
                </c:pt>
                <c:pt idx="18049">
                  <c:v>2.189402580261</c:v>
                </c:pt>
                <c:pt idx="18050">
                  <c:v>2.1895208358759999</c:v>
                </c:pt>
                <c:pt idx="18051">
                  <c:v>2.1898481845859998</c:v>
                </c:pt>
                <c:pt idx="18052">
                  <c:v>2.1899306774139999</c:v>
                </c:pt>
                <c:pt idx="18053">
                  <c:v>2.1900172233580002</c:v>
                </c:pt>
                <c:pt idx="18054">
                  <c:v>2.1901040077210001</c:v>
                </c:pt>
                <c:pt idx="18055">
                  <c:v>2.1901895999910002</c:v>
                </c:pt>
                <c:pt idx="18056">
                  <c:v>2.1902666091919998</c:v>
                </c:pt>
                <c:pt idx="18057">
                  <c:v>2.1904261112209999</c:v>
                </c:pt>
                <c:pt idx="18058">
                  <c:v>2.1907513141630002</c:v>
                </c:pt>
                <c:pt idx="18059">
                  <c:v>2.1909532547000001</c:v>
                </c:pt>
                <c:pt idx="18060">
                  <c:v>2.191263198853</c:v>
                </c:pt>
                <c:pt idx="18061">
                  <c:v>2.191442728043</c:v>
                </c:pt>
                <c:pt idx="18062">
                  <c:v>2.191727161407</c:v>
                </c:pt>
                <c:pt idx="18063">
                  <c:v>2.1918494701390001</c:v>
                </c:pt>
                <c:pt idx="18064">
                  <c:v>2.1919307708739999</c:v>
                </c:pt>
                <c:pt idx="18065">
                  <c:v>2.1920180320739999</c:v>
                </c:pt>
                <c:pt idx="18066">
                  <c:v>2.192101955414</c:v>
                </c:pt>
                <c:pt idx="18067">
                  <c:v>2.1922194957730001</c:v>
                </c:pt>
                <c:pt idx="18068">
                  <c:v>2.1923346519470002</c:v>
                </c:pt>
                <c:pt idx="18069">
                  <c:v>2.1924479007720001</c:v>
                </c:pt>
                <c:pt idx="18070">
                  <c:v>2.192531108856</c:v>
                </c:pt>
                <c:pt idx="18071">
                  <c:v>2.192612886429</c:v>
                </c:pt>
                <c:pt idx="18072">
                  <c:v>2.192729949951</c:v>
                </c:pt>
                <c:pt idx="18073">
                  <c:v>2.1928725242609999</c:v>
                </c:pt>
                <c:pt idx="18074">
                  <c:v>2.1930277347559999</c:v>
                </c:pt>
                <c:pt idx="18075">
                  <c:v>2.1934320926669999</c:v>
                </c:pt>
                <c:pt idx="18076">
                  <c:v>2.1939480304719998</c:v>
                </c:pt>
                <c:pt idx="18077">
                  <c:v>2.1945326328279999</c:v>
                </c:pt>
                <c:pt idx="18078">
                  <c:v>2.1951494216919998</c:v>
                </c:pt>
                <c:pt idx="18079">
                  <c:v>2.1958043575290001</c:v>
                </c:pt>
                <c:pt idx="18080">
                  <c:v>2.1964657306670001</c:v>
                </c:pt>
                <c:pt idx="18081">
                  <c:v>2.1971521377559999</c:v>
                </c:pt>
                <c:pt idx="18082">
                  <c:v>2.197835922241</c:v>
                </c:pt>
                <c:pt idx="18083">
                  <c:v>2.1985397338869999</c:v>
                </c:pt>
                <c:pt idx="18084">
                  <c:v>2.19921708107</c:v>
                </c:pt>
                <c:pt idx="18085">
                  <c:v>2.1995644569400001</c:v>
                </c:pt>
                <c:pt idx="18086">
                  <c:v>2.199780225754</c:v>
                </c:pt>
                <c:pt idx="18087">
                  <c:v>2.1999483108520002</c:v>
                </c:pt>
                <c:pt idx="18088">
                  <c:v>2.2000677585599999</c:v>
                </c:pt>
                <c:pt idx="18089">
                  <c:v>2.2001681327820002</c:v>
                </c:pt>
                <c:pt idx="18090">
                  <c:v>2.20024228096</c:v>
                </c:pt>
                <c:pt idx="18091">
                  <c:v>2.2003064155579999</c:v>
                </c:pt>
                <c:pt idx="18092">
                  <c:v>2.2003598213200002</c:v>
                </c:pt>
                <c:pt idx="18093">
                  <c:v>2.2004036903380002</c:v>
                </c:pt>
                <c:pt idx="18094">
                  <c:v>2.2004389762879999</c:v>
                </c:pt>
                <c:pt idx="18095">
                  <c:v>2.200465679169</c:v>
                </c:pt>
                <c:pt idx="18096">
                  <c:v>2.2004997730259999</c:v>
                </c:pt>
                <c:pt idx="18097">
                  <c:v>2.2005484104159998</c:v>
                </c:pt>
                <c:pt idx="18098">
                  <c:v>2.2005815505980002</c:v>
                </c:pt>
                <c:pt idx="18099">
                  <c:v>2.200601816177</c:v>
                </c:pt>
                <c:pt idx="18100">
                  <c:v>2.2006254196169999</c:v>
                </c:pt>
                <c:pt idx="18101">
                  <c:v>2.20064163208</c:v>
                </c:pt>
                <c:pt idx="18102">
                  <c:v>2.2006545066830001</c:v>
                </c:pt>
                <c:pt idx="18103">
                  <c:v>2.2006723880769998</c:v>
                </c:pt>
                <c:pt idx="18104">
                  <c:v>2.2006986141199998</c:v>
                </c:pt>
                <c:pt idx="18105">
                  <c:v>2.2007083892820001</c:v>
                </c:pt>
                <c:pt idx="18106">
                  <c:v>2.20072555542</c:v>
                </c:pt>
                <c:pt idx="18107">
                  <c:v>2.200741052628</c:v>
                </c:pt>
                <c:pt idx="18108">
                  <c:v>2.2007598876949999</c:v>
                </c:pt>
                <c:pt idx="18109">
                  <c:v>2.2007684707639998</c:v>
                </c:pt>
                <c:pt idx="18110">
                  <c:v>2.2007837295530002</c:v>
                </c:pt>
                <c:pt idx="18111">
                  <c:v>2.2007954120640001</c:v>
                </c:pt>
                <c:pt idx="18112">
                  <c:v>2.2008047103880002</c:v>
                </c:pt>
                <c:pt idx="18113">
                  <c:v>2.2008225917819999</c:v>
                </c:pt>
                <c:pt idx="18114">
                  <c:v>2.2008290290830002</c:v>
                </c:pt>
                <c:pt idx="18115">
                  <c:v>2.2008378505709998</c:v>
                </c:pt>
                <c:pt idx="18116">
                  <c:v>2.200845718384</c:v>
                </c:pt>
                <c:pt idx="18117">
                  <c:v>2.2008671760560001</c:v>
                </c:pt>
                <c:pt idx="18118">
                  <c:v>2.200891256332</c:v>
                </c:pt>
                <c:pt idx="18119">
                  <c:v>2.2009093761440002</c:v>
                </c:pt>
                <c:pt idx="18120">
                  <c:v>2.200927734375</c:v>
                </c:pt>
                <c:pt idx="18121">
                  <c:v>2.2009453773500001</c:v>
                </c:pt>
                <c:pt idx="18122">
                  <c:v>2.200957298279</c:v>
                </c:pt>
                <c:pt idx="18123">
                  <c:v>2.2009727954859999</c:v>
                </c:pt>
                <c:pt idx="18124">
                  <c:v>2.2009863853449998</c:v>
                </c:pt>
                <c:pt idx="18125">
                  <c:v>2.2010047435760001</c:v>
                </c:pt>
                <c:pt idx="18126">
                  <c:v>2.2010164260859999</c:v>
                </c:pt>
                <c:pt idx="18127">
                  <c:v>2.2010319232939999</c:v>
                </c:pt>
                <c:pt idx="18128">
                  <c:v>2.2010467052460001</c:v>
                </c:pt>
                <c:pt idx="18129">
                  <c:v>2.2010607719420001</c:v>
                </c:pt>
                <c:pt idx="18130">
                  <c:v>2.201072692871</c:v>
                </c:pt>
                <c:pt idx="18131">
                  <c:v>2.20108294487</c:v>
                </c:pt>
                <c:pt idx="18132">
                  <c:v>2.2010869979860002</c:v>
                </c:pt>
                <c:pt idx="18133">
                  <c:v>2.2011020183559999</c:v>
                </c:pt>
                <c:pt idx="18134">
                  <c:v>2.20112991333</c:v>
                </c:pt>
                <c:pt idx="18135">
                  <c:v>2.2011601924900002</c:v>
                </c:pt>
                <c:pt idx="18136">
                  <c:v>2.2011744976040002</c:v>
                </c:pt>
                <c:pt idx="18137">
                  <c:v>2.2011971473690002</c:v>
                </c:pt>
                <c:pt idx="18138">
                  <c:v>2.2012097835539999</c:v>
                </c:pt>
                <c:pt idx="18139">
                  <c:v>2.2012319564820002</c:v>
                </c:pt>
                <c:pt idx="18140">
                  <c:v>2.2012534141539999</c:v>
                </c:pt>
                <c:pt idx="18141">
                  <c:v>2.201271295547</c:v>
                </c:pt>
                <c:pt idx="18142">
                  <c:v>2.2012994289400001</c:v>
                </c:pt>
                <c:pt idx="18143">
                  <c:v>2.2013490200039998</c:v>
                </c:pt>
                <c:pt idx="18144">
                  <c:v>2.2013843059539999</c:v>
                </c:pt>
                <c:pt idx="18145">
                  <c:v>2.201428174973</c:v>
                </c:pt>
                <c:pt idx="18146">
                  <c:v>2.2014739513400001</c:v>
                </c:pt>
                <c:pt idx="18147">
                  <c:v>2.2015037536620001</c:v>
                </c:pt>
                <c:pt idx="18148">
                  <c:v>2.2015597820280002</c:v>
                </c:pt>
                <c:pt idx="18149">
                  <c:v>2.201681137085</c:v>
                </c:pt>
                <c:pt idx="18150">
                  <c:v>2.201776981354</c:v>
                </c:pt>
                <c:pt idx="18151">
                  <c:v>2.201825857162</c:v>
                </c:pt>
                <c:pt idx="18152">
                  <c:v>2.2019135952000002</c:v>
                </c:pt>
                <c:pt idx="18153">
                  <c:v>2.2020306587220002</c:v>
                </c:pt>
                <c:pt idx="18154">
                  <c:v>2.2021095752719999</c:v>
                </c:pt>
                <c:pt idx="18155">
                  <c:v>2.2021872997280001</c:v>
                </c:pt>
                <c:pt idx="18156">
                  <c:v>2.2023355960850002</c:v>
                </c:pt>
                <c:pt idx="18157">
                  <c:v>2.2026050090789999</c:v>
                </c:pt>
                <c:pt idx="18158">
                  <c:v>2.2028789520259999</c:v>
                </c:pt>
                <c:pt idx="18159">
                  <c:v>2.203042984009</c:v>
                </c:pt>
                <c:pt idx="18160">
                  <c:v>2.2031028270720001</c:v>
                </c:pt>
                <c:pt idx="18161">
                  <c:v>2.2031924724579999</c:v>
                </c:pt>
                <c:pt idx="18162">
                  <c:v>2.203468561172</c:v>
                </c:pt>
                <c:pt idx="18163">
                  <c:v>2.2037572860719998</c:v>
                </c:pt>
                <c:pt idx="18164">
                  <c:v>2.2038388252260002</c:v>
                </c:pt>
                <c:pt idx="18165">
                  <c:v>2.2039227485659998</c:v>
                </c:pt>
                <c:pt idx="18166">
                  <c:v>2.2040035724639999</c:v>
                </c:pt>
                <c:pt idx="18167">
                  <c:v>2.204077243805</c:v>
                </c:pt>
                <c:pt idx="18168">
                  <c:v>2.2042140960690002</c:v>
                </c:pt>
                <c:pt idx="18169">
                  <c:v>2.204342365265</c:v>
                </c:pt>
                <c:pt idx="18170">
                  <c:v>2.2046251297000001</c:v>
                </c:pt>
                <c:pt idx="18171">
                  <c:v>2.2047173976900001</c:v>
                </c:pt>
                <c:pt idx="18172">
                  <c:v>2.204802751541</c:v>
                </c:pt>
                <c:pt idx="18173">
                  <c:v>2.2048735618589999</c:v>
                </c:pt>
                <c:pt idx="18174">
                  <c:v>2.2049183845520002</c:v>
                </c:pt>
                <c:pt idx="18175">
                  <c:v>2.204959630966</c:v>
                </c:pt>
                <c:pt idx="18176">
                  <c:v>2.2050023078919998</c:v>
                </c:pt>
                <c:pt idx="18177">
                  <c:v>2.2050452232360001</c:v>
                </c:pt>
                <c:pt idx="18178">
                  <c:v>2.2050871849060001</c:v>
                </c:pt>
                <c:pt idx="18179">
                  <c:v>2.2051472663879998</c:v>
                </c:pt>
                <c:pt idx="18180">
                  <c:v>2.2052166461940002</c:v>
                </c:pt>
                <c:pt idx="18181">
                  <c:v>2.2053058147429998</c:v>
                </c:pt>
                <c:pt idx="18182">
                  <c:v>2.2056052684780001</c:v>
                </c:pt>
                <c:pt idx="18183">
                  <c:v>2.20592045784</c:v>
                </c:pt>
                <c:pt idx="18184">
                  <c:v>2.2059965133669999</c:v>
                </c:pt>
                <c:pt idx="18185">
                  <c:v>2.2060747146609998</c:v>
                </c:pt>
                <c:pt idx="18186">
                  <c:v>2.2061440944670001</c:v>
                </c:pt>
                <c:pt idx="18187">
                  <c:v>2.206211566925</c:v>
                </c:pt>
                <c:pt idx="18188">
                  <c:v>2.2062563896179999</c:v>
                </c:pt>
                <c:pt idx="18189">
                  <c:v>2.2062962055209998</c:v>
                </c:pt>
                <c:pt idx="18190">
                  <c:v>2.2063429355620001</c:v>
                </c:pt>
                <c:pt idx="18191">
                  <c:v>2.2063851356509998</c:v>
                </c:pt>
                <c:pt idx="18192">
                  <c:v>2.2064263820650001</c:v>
                </c:pt>
                <c:pt idx="18193">
                  <c:v>2.2064650058750002</c:v>
                </c:pt>
                <c:pt idx="18194">
                  <c:v>2.2065076827999999</c:v>
                </c:pt>
                <c:pt idx="18195">
                  <c:v>2.2065486907960001</c:v>
                </c:pt>
                <c:pt idx="18196">
                  <c:v>2.20658659935</c:v>
                </c:pt>
                <c:pt idx="18197">
                  <c:v>2.2066256999970002</c:v>
                </c:pt>
                <c:pt idx="18198">
                  <c:v>2.2066676616669998</c:v>
                </c:pt>
                <c:pt idx="18199">
                  <c:v>2.2067098617549998</c:v>
                </c:pt>
                <c:pt idx="18200">
                  <c:v>2.206750631332</c:v>
                </c:pt>
                <c:pt idx="18201">
                  <c:v>2.2067949771880002</c:v>
                </c:pt>
                <c:pt idx="18202">
                  <c:v>2.2068436145780002</c:v>
                </c:pt>
                <c:pt idx="18203">
                  <c:v>2.206928491592</c:v>
                </c:pt>
                <c:pt idx="18204">
                  <c:v>2.2071738243099999</c:v>
                </c:pt>
                <c:pt idx="18205">
                  <c:v>2.2072558403019999</c:v>
                </c:pt>
                <c:pt idx="18206">
                  <c:v>2.2073452472690001</c:v>
                </c:pt>
                <c:pt idx="18207">
                  <c:v>2.2074341773990001</c:v>
                </c:pt>
                <c:pt idx="18208">
                  <c:v>2.2075254917140001</c:v>
                </c:pt>
                <c:pt idx="18209">
                  <c:v>2.207612037659</c:v>
                </c:pt>
                <c:pt idx="18210">
                  <c:v>2.207709550858</c:v>
                </c:pt>
                <c:pt idx="18211">
                  <c:v>2.207819461823</c:v>
                </c:pt>
                <c:pt idx="18212">
                  <c:v>2.2078785896299999</c:v>
                </c:pt>
                <c:pt idx="18213">
                  <c:v>2.207936048508</c:v>
                </c:pt>
                <c:pt idx="18214">
                  <c:v>2.2079997062680001</c:v>
                </c:pt>
                <c:pt idx="18215">
                  <c:v>2.208061695099</c:v>
                </c:pt>
                <c:pt idx="18216">
                  <c:v>2.2081270217900002</c:v>
                </c:pt>
                <c:pt idx="18217">
                  <c:v>2.2081954479219998</c:v>
                </c:pt>
                <c:pt idx="18218">
                  <c:v>2.2082593441010001</c:v>
                </c:pt>
                <c:pt idx="18219">
                  <c:v>2.2083277702330002</c:v>
                </c:pt>
                <c:pt idx="18220">
                  <c:v>2.2083971500400001</c:v>
                </c:pt>
                <c:pt idx="18221">
                  <c:v>2.2084667682650001</c:v>
                </c:pt>
                <c:pt idx="18222">
                  <c:v>2.208532810211</c:v>
                </c:pt>
                <c:pt idx="18223">
                  <c:v>2.2086110115049999</c:v>
                </c:pt>
                <c:pt idx="18224">
                  <c:v>2.208682775497</c:v>
                </c:pt>
                <c:pt idx="18225">
                  <c:v>2.2087545394900001</c:v>
                </c:pt>
                <c:pt idx="18226">
                  <c:v>2.2088251113889998</c:v>
                </c:pt>
                <c:pt idx="18227">
                  <c:v>2.2088952064509999</c:v>
                </c:pt>
                <c:pt idx="18228">
                  <c:v>2.2089641094210002</c:v>
                </c:pt>
                <c:pt idx="18229">
                  <c:v>2.2090256214139998</c:v>
                </c:pt>
                <c:pt idx="18230">
                  <c:v>2.2090826034550002</c:v>
                </c:pt>
                <c:pt idx="18231">
                  <c:v>2.2091336250309999</c:v>
                </c:pt>
                <c:pt idx="18232">
                  <c:v>2.2092263698579999</c:v>
                </c:pt>
                <c:pt idx="18233">
                  <c:v>2.209371566772</c:v>
                </c:pt>
                <c:pt idx="18234">
                  <c:v>2.2096812725069999</c:v>
                </c:pt>
                <c:pt idx="18235">
                  <c:v>2.2097845077509999</c:v>
                </c:pt>
                <c:pt idx="18236">
                  <c:v>2.2098755836490001</c:v>
                </c:pt>
                <c:pt idx="18237">
                  <c:v>2.2099125385280001</c:v>
                </c:pt>
                <c:pt idx="18238">
                  <c:v>2.2099509239200001</c:v>
                </c:pt>
                <c:pt idx="18239">
                  <c:v>2.2099843025210002</c:v>
                </c:pt>
                <c:pt idx="18240">
                  <c:v>2.2100210189820002</c:v>
                </c:pt>
                <c:pt idx="18241">
                  <c:v>2.2100577354430002</c:v>
                </c:pt>
                <c:pt idx="18242">
                  <c:v>2.2100901603700001</c:v>
                </c:pt>
                <c:pt idx="18243">
                  <c:v>2.2101273536680002</c:v>
                </c:pt>
                <c:pt idx="18244">
                  <c:v>2.2101678848269999</c:v>
                </c:pt>
                <c:pt idx="18245">
                  <c:v>2.2102310657499999</c:v>
                </c:pt>
                <c:pt idx="18246">
                  <c:v>2.2105231285100002</c:v>
                </c:pt>
                <c:pt idx="18247">
                  <c:v>2.2106683254239998</c:v>
                </c:pt>
                <c:pt idx="18248">
                  <c:v>2.210897445679</c:v>
                </c:pt>
                <c:pt idx="18249">
                  <c:v>2.2109684944149999</c:v>
                </c:pt>
                <c:pt idx="18250">
                  <c:v>2.2110738754270001</c:v>
                </c:pt>
                <c:pt idx="18251">
                  <c:v>2.211152076721</c:v>
                </c:pt>
                <c:pt idx="18252">
                  <c:v>2.2112228870389998</c:v>
                </c:pt>
                <c:pt idx="18253">
                  <c:v>2.2112593650819998</c:v>
                </c:pt>
                <c:pt idx="18254">
                  <c:v>2.2113025188450002</c:v>
                </c:pt>
                <c:pt idx="18255">
                  <c:v>2.2113461494450002</c:v>
                </c:pt>
                <c:pt idx="18256">
                  <c:v>2.211390972137</c:v>
                </c:pt>
                <c:pt idx="18257">
                  <c:v>2.211439609528</c:v>
                </c:pt>
                <c:pt idx="18258">
                  <c:v>2.2114930152890002</c:v>
                </c:pt>
                <c:pt idx="18259">
                  <c:v>2.211596488953</c:v>
                </c:pt>
                <c:pt idx="18260">
                  <c:v>2.2116718292240001</c:v>
                </c:pt>
                <c:pt idx="18261">
                  <c:v>2.2117462158199999</c:v>
                </c:pt>
                <c:pt idx="18262">
                  <c:v>2.2118184566500001</c:v>
                </c:pt>
                <c:pt idx="18263">
                  <c:v>2.2118692398070001</c:v>
                </c:pt>
                <c:pt idx="18264">
                  <c:v>2.2119371891020001</c:v>
                </c:pt>
                <c:pt idx="18265">
                  <c:v>2.2119846343990002</c:v>
                </c:pt>
                <c:pt idx="18266">
                  <c:v>2.212064027786</c:v>
                </c:pt>
                <c:pt idx="18267">
                  <c:v>2.2123956680300001</c:v>
                </c:pt>
                <c:pt idx="18268">
                  <c:v>2.2126870155330001</c:v>
                </c:pt>
                <c:pt idx="18269">
                  <c:v>2.212771892548</c:v>
                </c:pt>
                <c:pt idx="18270">
                  <c:v>2.212862491608</c:v>
                </c:pt>
                <c:pt idx="18271">
                  <c:v>2.2129528522489998</c:v>
                </c:pt>
                <c:pt idx="18272">
                  <c:v>2.2130460739140001</c:v>
                </c:pt>
                <c:pt idx="18273">
                  <c:v>2.2131271362299998</c:v>
                </c:pt>
                <c:pt idx="18274">
                  <c:v>2.2132091522219999</c:v>
                </c:pt>
                <c:pt idx="18275">
                  <c:v>2.2133307456970002</c:v>
                </c:pt>
                <c:pt idx="18276">
                  <c:v>2.2134463787079999</c:v>
                </c:pt>
                <c:pt idx="18277">
                  <c:v>2.2135715484620002</c:v>
                </c:pt>
                <c:pt idx="18278">
                  <c:v>2.2137219905849999</c:v>
                </c:pt>
                <c:pt idx="18279">
                  <c:v>2.2140195369720002</c:v>
                </c:pt>
                <c:pt idx="18280">
                  <c:v>2.214071512222</c:v>
                </c:pt>
                <c:pt idx="18281">
                  <c:v>2.2141222953800002</c:v>
                </c:pt>
                <c:pt idx="18282">
                  <c:v>2.2141680717469998</c:v>
                </c:pt>
                <c:pt idx="18283">
                  <c:v>2.214212417603</c:v>
                </c:pt>
                <c:pt idx="18284">
                  <c:v>2.2142615318300001</c:v>
                </c:pt>
                <c:pt idx="18285">
                  <c:v>2.214315652847</c:v>
                </c:pt>
                <c:pt idx="18286">
                  <c:v>2.2143967151639998</c:v>
                </c:pt>
                <c:pt idx="18287">
                  <c:v>2.2144520282750002</c:v>
                </c:pt>
                <c:pt idx="18288">
                  <c:v>2.21453166008</c:v>
                </c:pt>
                <c:pt idx="18289">
                  <c:v>2.2146108150480002</c:v>
                </c:pt>
                <c:pt idx="18290">
                  <c:v>2.2146594524380001</c:v>
                </c:pt>
                <c:pt idx="18291">
                  <c:v>2.2147362232210002</c:v>
                </c:pt>
                <c:pt idx="18292">
                  <c:v>2.2148172855379999</c:v>
                </c:pt>
                <c:pt idx="18293">
                  <c:v>2.2149298191070002</c:v>
                </c:pt>
                <c:pt idx="18294">
                  <c:v>2.215053081512</c:v>
                </c:pt>
                <c:pt idx="18295">
                  <c:v>2.2151429653169998</c:v>
                </c:pt>
                <c:pt idx="18296">
                  <c:v>2.2152354717249998</c:v>
                </c:pt>
                <c:pt idx="18297">
                  <c:v>2.2153296470639998</c:v>
                </c:pt>
                <c:pt idx="18298">
                  <c:v>2.2155251502989999</c:v>
                </c:pt>
                <c:pt idx="18299">
                  <c:v>2.215743780136</c:v>
                </c:pt>
                <c:pt idx="18300">
                  <c:v>2.2159671783450001</c:v>
                </c:pt>
                <c:pt idx="18301">
                  <c:v>2.2160904407499999</c:v>
                </c:pt>
                <c:pt idx="18302">
                  <c:v>2.2164423465729999</c:v>
                </c:pt>
                <c:pt idx="18303">
                  <c:v>2.2166640758509999</c:v>
                </c:pt>
                <c:pt idx="18304">
                  <c:v>2.2167804241179998</c:v>
                </c:pt>
                <c:pt idx="18305">
                  <c:v>2.2168934345250002</c:v>
                </c:pt>
                <c:pt idx="18306">
                  <c:v>2.217051506042</c:v>
                </c:pt>
                <c:pt idx="18307">
                  <c:v>2.2172365188600001</c:v>
                </c:pt>
                <c:pt idx="18308">
                  <c:v>2.2173209190369998</c:v>
                </c:pt>
                <c:pt idx="18309">
                  <c:v>2.2173786163329998</c:v>
                </c:pt>
                <c:pt idx="18310">
                  <c:v>2.217452526093</c:v>
                </c:pt>
                <c:pt idx="18311">
                  <c:v>2.2175045013429999</c:v>
                </c:pt>
                <c:pt idx="18312">
                  <c:v>2.2175557613370001</c:v>
                </c:pt>
                <c:pt idx="18313">
                  <c:v>2.217637777328</c:v>
                </c:pt>
                <c:pt idx="18314">
                  <c:v>2.2176880836490001</c:v>
                </c:pt>
                <c:pt idx="18315">
                  <c:v>2.2178008556369999</c:v>
                </c:pt>
                <c:pt idx="18316">
                  <c:v>2.217881679535</c:v>
                </c:pt>
                <c:pt idx="18317">
                  <c:v>2.2179386615749999</c:v>
                </c:pt>
                <c:pt idx="18318">
                  <c:v>2.2180383205409999</c:v>
                </c:pt>
                <c:pt idx="18319">
                  <c:v>2.2182049751280002</c:v>
                </c:pt>
                <c:pt idx="18320">
                  <c:v>2.21830368042</c:v>
                </c:pt>
                <c:pt idx="18321">
                  <c:v>2.218354225159</c:v>
                </c:pt>
                <c:pt idx="18322">
                  <c:v>2.2184090614319998</c:v>
                </c:pt>
                <c:pt idx="18323">
                  <c:v>2.218462228775</c:v>
                </c:pt>
                <c:pt idx="18324">
                  <c:v>2.218512773514</c:v>
                </c:pt>
                <c:pt idx="18325">
                  <c:v>2.218565225601</c:v>
                </c:pt>
                <c:pt idx="18326">
                  <c:v>2.2186222076419999</c:v>
                </c:pt>
                <c:pt idx="18327">
                  <c:v>2.2186810970309998</c:v>
                </c:pt>
                <c:pt idx="18328">
                  <c:v>2.218737602234</c:v>
                </c:pt>
                <c:pt idx="18329">
                  <c:v>2.2187943458560002</c:v>
                </c:pt>
                <c:pt idx="18330">
                  <c:v>2.2188520431519998</c:v>
                </c:pt>
                <c:pt idx="18331">
                  <c:v>2.2189111709590001</c:v>
                </c:pt>
                <c:pt idx="18332">
                  <c:v>2.2189702987670001</c:v>
                </c:pt>
                <c:pt idx="18333">
                  <c:v>2.2190284728999998</c:v>
                </c:pt>
                <c:pt idx="18334">
                  <c:v>2.2190852165220001</c:v>
                </c:pt>
                <c:pt idx="18335">
                  <c:v>2.219140529633</c:v>
                </c:pt>
                <c:pt idx="18336">
                  <c:v>2.2192358970639998</c:v>
                </c:pt>
                <c:pt idx="18337">
                  <c:v>2.2193329334260001</c:v>
                </c:pt>
                <c:pt idx="18338">
                  <c:v>2.2194194793699999</c:v>
                </c:pt>
                <c:pt idx="18339">
                  <c:v>2.2195422649380001</c:v>
                </c:pt>
                <c:pt idx="18340">
                  <c:v>2.2196669578549999</c:v>
                </c:pt>
                <c:pt idx="18341">
                  <c:v>2.2198574543</c:v>
                </c:pt>
                <c:pt idx="18342">
                  <c:v>2.2201809883119998</c:v>
                </c:pt>
                <c:pt idx="18343">
                  <c:v>2.2202904224400002</c:v>
                </c:pt>
                <c:pt idx="18344">
                  <c:v>2.220362901688</c:v>
                </c:pt>
                <c:pt idx="18345">
                  <c:v>2.2204060554499998</c:v>
                </c:pt>
                <c:pt idx="18346">
                  <c:v>2.220448493958</c:v>
                </c:pt>
                <c:pt idx="18347">
                  <c:v>2.220516681671</c:v>
                </c:pt>
                <c:pt idx="18348">
                  <c:v>2.2205562591549999</c:v>
                </c:pt>
                <c:pt idx="18349">
                  <c:v>2.2206013202669999</c:v>
                </c:pt>
                <c:pt idx="18350">
                  <c:v>2.2206771373750001</c:v>
                </c:pt>
                <c:pt idx="18351">
                  <c:v>2.220720291138</c:v>
                </c:pt>
                <c:pt idx="18352">
                  <c:v>2.2207679748540001</c:v>
                </c:pt>
                <c:pt idx="18353">
                  <c:v>2.2208144664759999</c:v>
                </c:pt>
                <c:pt idx="18354">
                  <c:v>2.2208542823789998</c:v>
                </c:pt>
                <c:pt idx="18355">
                  <c:v>2.2209277153019999</c:v>
                </c:pt>
                <c:pt idx="18356">
                  <c:v>2.221252441406</c:v>
                </c:pt>
                <c:pt idx="18357">
                  <c:v>2.2213318347929998</c:v>
                </c:pt>
                <c:pt idx="18358">
                  <c:v>2.221538543701</c:v>
                </c:pt>
                <c:pt idx="18359">
                  <c:v>2.2216176986690002</c:v>
                </c:pt>
                <c:pt idx="18360">
                  <c:v>2.2216930389399998</c:v>
                </c:pt>
                <c:pt idx="18361">
                  <c:v>2.221781015396</c:v>
                </c:pt>
                <c:pt idx="18362">
                  <c:v>2.2218711376189999</c:v>
                </c:pt>
                <c:pt idx="18363">
                  <c:v>2.2219209671020002</c:v>
                </c:pt>
                <c:pt idx="18364">
                  <c:v>2.2220184803010001</c:v>
                </c:pt>
                <c:pt idx="18365">
                  <c:v>2.2221062183379998</c:v>
                </c:pt>
                <c:pt idx="18366">
                  <c:v>2.2224581241610002</c:v>
                </c:pt>
                <c:pt idx="18367">
                  <c:v>2.2225458621979999</c:v>
                </c:pt>
                <c:pt idx="18368">
                  <c:v>2.2226192951199999</c:v>
                </c:pt>
                <c:pt idx="18369">
                  <c:v>2.2226955890659998</c:v>
                </c:pt>
                <c:pt idx="18370">
                  <c:v>2.222766160965</c:v>
                </c:pt>
                <c:pt idx="18371">
                  <c:v>2.2228441238399999</c:v>
                </c:pt>
                <c:pt idx="18372">
                  <c:v>2.2229621410370002</c:v>
                </c:pt>
                <c:pt idx="18373">
                  <c:v>2.223041772842</c:v>
                </c:pt>
                <c:pt idx="18374">
                  <c:v>2.2231476306919999</c:v>
                </c:pt>
                <c:pt idx="18375">
                  <c:v>2.2234694957730001</c:v>
                </c:pt>
                <c:pt idx="18376">
                  <c:v>2.2237169742580001</c:v>
                </c:pt>
                <c:pt idx="18377">
                  <c:v>2.2238693237299998</c:v>
                </c:pt>
                <c:pt idx="18378">
                  <c:v>2.2242176532750002</c:v>
                </c:pt>
                <c:pt idx="18379">
                  <c:v>2.2243332862849998</c:v>
                </c:pt>
                <c:pt idx="18380">
                  <c:v>2.2244169712069999</c:v>
                </c:pt>
                <c:pt idx="18381">
                  <c:v>2.2245016098020001</c:v>
                </c:pt>
                <c:pt idx="18382">
                  <c:v>2.2246754169459999</c:v>
                </c:pt>
                <c:pt idx="18383">
                  <c:v>2.2249419689179999</c:v>
                </c:pt>
                <c:pt idx="18384">
                  <c:v>2.2250587940219999</c:v>
                </c:pt>
                <c:pt idx="18385">
                  <c:v>2.2253780364989999</c:v>
                </c:pt>
                <c:pt idx="18386">
                  <c:v>2.2256810665129998</c:v>
                </c:pt>
                <c:pt idx="18387">
                  <c:v>2.2259171009059999</c:v>
                </c:pt>
                <c:pt idx="18388">
                  <c:v>2.2262525558470001</c:v>
                </c:pt>
                <c:pt idx="18389">
                  <c:v>2.2265625</c:v>
                </c:pt>
                <c:pt idx="18390">
                  <c:v>2.2267136573789998</c:v>
                </c:pt>
                <c:pt idx="18391">
                  <c:v>2.226836204529</c:v>
                </c:pt>
                <c:pt idx="18392">
                  <c:v>2.226953029633</c:v>
                </c:pt>
                <c:pt idx="18393">
                  <c:v>2.2272586822510001</c:v>
                </c:pt>
                <c:pt idx="18394">
                  <c:v>2.2274091243740002</c:v>
                </c:pt>
                <c:pt idx="18395">
                  <c:v>2.2275300025939999</c:v>
                </c:pt>
                <c:pt idx="18396">
                  <c:v>2.2276449203489999</c:v>
                </c:pt>
                <c:pt idx="18397">
                  <c:v>2.227755308151</c:v>
                </c:pt>
                <c:pt idx="18398">
                  <c:v>2.2279984951020002</c:v>
                </c:pt>
                <c:pt idx="18399">
                  <c:v>2.2280805110930002</c:v>
                </c:pt>
                <c:pt idx="18400">
                  <c:v>2.228167057037</c:v>
                </c:pt>
                <c:pt idx="18401">
                  <c:v>2.2282221317289999</c:v>
                </c:pt>
                <c:pt idx="18402">
                  <c:v>2.2282707691189998</c:v>
                </c:pt>
                <c:pt idx="18403">
                  <c:v>2.2283186912540001</c:v>
                </c:pt>
                <c:pt idx="18404">
                  <c:v>2.228370904922</c:v>
                </c:pt>
                <c:pt idx="18405">
                  <c:v>2.2284221649170002</c:v>
                </c:pt>
                <c:pt idx="18406">
                  <c:v>2.228503227234</c:v>
                </c:pt>
                <c:pt idx="18407">
                  <c:v>2.2285561561580001</c:v>
                </c:pt>
                <c:pt idx="18408">
                  <c:v>2.2286295890810002</c:v>
                </c:pt>
                <c:pt idx="18409">
                  <c:v>2.2286734580990002</c:v>
                </c:pt>
                <c:pt idx="18410">
                  <c:v>2.2287418842319999</c:v>
                </c:pt>
                <c:pt idx="18411">
                  <c:v>2.229070186615</c:v>
                </c:pt>
                <c:pt idx="18412">
                  <c:v>2.22918343544</c:v>
                </c:pt>
                <c:pt idx="18413">
                  <c:v>2.229235887527</c:v>
                </c:pt>
                <c:pt idx="18414">
                  <c:v>2.2292859554289999</c:v>
                </c:pt>
                <c:pt idx="18415">
                  <c:v>2.229366540909</c:v>
                </c:pt>
                <c:pt idx="18416">
                  <c:v>2.2294619083399998</c:v>
                </c:pt>
                <c:pt idx="18417">
                  <c:v>2.2296063899990002</c:v>
                </c:pt>
                <c:pt idx="18418">
                  <c:v>2.2297143936160002</c:v>
                </c:pt>
                <c:pt idx="18419">
                  <c:v>2.2299635410310001</c:v>
                </c:pt>
                <c:pt idx="18420">
                  <c:v>2.2300574779510001</c:v>
                </c:pt>
                <c:pt idx="18421">
                  <c:v>2.230151176453</c:v>
                </c:pt>
                <c:pt idx="18422">
                  <c:v>2.2302529811860001</c:v>
                </c:pt>
                <c:pt idx="18423">
                  <c:v>2.2303597927090002</c:v>
                </c:pt>
                <c:pt idx="18424">
                  <c:v>2.2304139137269998</c:v>
                </c:pt>
                <c:pt idx="18425">
                  <c:v>2.2304673194890001</c:v>
                </c:pt>
                <c:pt idx="18426">
                  <c:v>2.2305650711060001</c:v>
                </c:pt>
                <c:pt idx="18427">
                  <c:v>2.2306573390960001</c:v>
                </c:pt>
                <c:pt idx="18428">
                  <c:v>2.2307448387150002</c:v>
                </c:pt>
                <c:pt idx="18429">
                  <c:v>2.2308604717249998</c:v>
                </c:pt>
                <c:pt idx="18430">
                  <c:v>2.2309460639949998</c:v>
                </c:pt>
                <c:pt idx="18431">
                  <c:v>2.2310385704039999</c:v>
                </c:pt>
                <c:pt idx="18432">
                  <c:v>2.231140136719</c:v>
                </c:pt>
                <c:pt idx="18433">
                  <c:v>2.2311949729920002</c:v>
                </c:pt>
                <c:pt idx="18434">
                  <c:v>2.2312510013579998</c:v>
                </c:pt>
                <c:pt idx="18435">
                  <c:v>2.2313067913059998</c:v>
                </c:pt>
                <c:pt idx="18436">
                  <c:v>2.2313656806950002</c:v>
                </c:pt>
                <c:pt idx="18437">
                  <c:v>2.2314255237579999</c:v>
                </c:pt>
                <c:pt idx="18438">
                  <c:v>2.2314789295200002</c:v>
                </c:pt>
                <c:pt idx="18439">
                  <c:v>2.2315316200259998</c:v>
                </c:pt>
                <c:pt idx="18440">
                  <c:v>2.2315835952760001</c:v>
                </c:pt>
                <c:pt idx="18441">
                  <c:v>2.2316329479219998</c:v>
                </c:pt>
                <c:pt idx="18442">
                  <c:v>2.231680870056</c:v>
                </c:pt>
                <c:pt idx="18443">
                  <c:v>2.2317671775819998</c:v>
                </c:pt>
                <c:pt idx="18444">
                  <c:v>2.2320930957790002</c:v>
                </c:pt>
                <c:pt idx="18445">
                  <c:v>2.232169151306</c:v>
                </c:pt>
                <c:pt idx="18446">
                  <c:v>2.2322165966030001</c:v>
                </c:pt>
                <c:pt idx="18447">
                  <c:v>2.232258081436</c:v>
                </c:pt>
                <c:pt idx="18448">
                  <c:v>2.2323009967799998</c:v>
                </c:pt>
                <c:pt idx="18449">
                  <c:v>2.2323310375209999</c:v>
                </c:pt>
                <c:pt idx="18450">
                  <c:v>2.2323722839359998</c:v>
                </c:pt>
                <c:pt idx="18451">
                  <c:v>2.2324156761170002</c:v>
                </c:pt>
                <c:pt idx="18452">
                  <c:v>2.2324576377869998</c:v>
                </c:pt>
                <c:pt idx="18453">
                  <c:v>2.232495307922</c:v>
                </c:pt>
                <c:pt idx="18454">
                  <c:v>2.2325453758239999</c:v>
                </c:pt>
                <c:pt idx="18455">
                  <c:v>2.2325901985169998</c:v>
                </c:pt>
                <c:pt idx="18456">
                  <c:v>2.2326335906980002</c:v>
                </c:pt>
                <c:pt idx="18457">
                  <c:v>2.232712984085</c:v>
                </c:pt>
                <c:pt idx="18458">
                  <c:v>2.232842206955</c:v>
                </c:pt>
                <c:pt idx="18459">
                  <c:v>2.2331173419949999</c:v>
                </c:pt>
                <c:pt idx="18460">
                  <c:v>2.2332375049589999</c:v>
                </c:pt>
                <c:pt idx="18461">
                  <c:v>2.233344554901</c:v>
                </c:pt>
                <c:pt idx="18462">
                  <c:v>2.2334148883820002</c:v>
                </c:pt>
                <c:pt idx="18463">
                  <c:v>2.233457803726</c:v>
                </c:pt>
                <c:pt idx="18464">
                  <c:v>2.2335367202760001</c:v>
                </c:pt>
                <c:pt idx="18465">
                  <c:v>2.2336156368259998</c:v>
                </c:pt>
                <c:pt idx="18466">
                  <c:v>2.2337050437929999</c:v>
                </c:pt>
                <c:pt idx="18467">
                  <c:v>2.233817100525</c:v>
                </c:pt>
                <c:pt idx="18468">
                  <c:v>2.2338995933530001</c:v>
                </c:pt>
                <c:pt idx="18469">
                  <c:v>2.233985900879</c:v>
                </c:pt>
                <c:pt idx="18470">
                  <c:v>2.234324455261</c:v>
                </c:pt>
                <c:pt idx="18471">
                  <c:v>2.234518051147</c:v>
                </c:pt>
                <c:pt idx="18472">
                  <c:v>2.234875440598</c:v>
                </c:pt>
                <c:pt idx="18473">
                  <c:v>2.2349653244019998</c:v>
                </c:pt>
                <c:pt idx="18474">
                  <c:v>2.2350485324860001</c:v>
                </c:pt>
                <c:pt idx="18475">
                  <c:v>2.2350957393650002</c:v>
                </c:pt>
                <c:pt idx="18476">
                  <c:v>2.2351436614989999</c:v>
                </c:pt>
                <c:pt idx="18477">
                  <c:v>2.2351953983309998</c:v>
                </c:pt>
                <c:pt idx="18478">
                  <c:v>2.2352478504179998</c:v>
                </c:pt>
                <c:pt idx="18479">
                  <c:v>2.2353014945980001</c:v>
                </c:pt>
                <c:pt idx="18480">
                  <c:v>2.2353565692899999</c:v>
                </c:pt>
                <c:pt idx="18481">
                  <c:v>2.2354140281679999</c:v>
                </c:pt>
                <c:pt idx="18482">
                  <c:v>2.2354748249049998</c:v>
                </c:pt>
                <c:pt idx="18483">
                  <c:v>2.2355408668519998</c:v>
                </c:pt>
                <c:pt idx="18484">
                  <c:v>2.2356071472169998</c:v>
                </c:pt>
                <c:pt idx="18485">
                  <c:v>2.2356696128850002</c:v>
                </c:pt>
                <c:pt idx="18486">
                  <c:v>2.2357296943659999</c:v>
                </c:pt>
                <c:pt idx="18487">
                  <c:v>2.235785722733</c:v>
                </c:pt>
                <c:pt idx="18488">
                  <c:v>2.2358379364009999</c:v>
                </c:pt>
                <c:pt idx="18489">
                  <c:v>2.235890388489</c:v>
                </c:pt>
                <c:pt idx="18490">
                  <c:v>2.235986232758</c:v>
                </c:pt>
                <c:pt idx="18491">
                  <c:v>2.2360954284669998</c:v>
                </c:pt>
                <c:pt idx="18492">
                  <c:v>2.2363982200620001</c:v>
                </c:pt>
                <c:pt idx="18493">
                  <c:v>2.236561775208</c:v>
                </c:pt>
                <c:pt idx="18494">
                  <c:v>2.2367393970489999</c:v>
                </c:pt>
                <c:pt idx="18495">
                  <c:v>2.2368993759159999</c:v>
                </c:pt>
                <c:pt idx="18496">
                  <c:v>2.2370984554289999</c:v>
                </c:pt>
                <c:pt idx="18497">
                  <c:v>2.2374167442320001</c:v>
                </c:pt>
                <c:pt idx="18498">
                  <c:v>2.2377538681029998</c:v>
                </c:pt>
                <c:pt idx="18499">
                  <c:v>2.2379825115199998</c:v>
                </c:pt>
                <c:pt idx="18500">
                  <c:v>2.2380671501160001</c:v>
                </c:pt>
                <c:pt idx="18501">
                  <c:v>2.2381534576419999</c:v>
                </c:pt>
                <c:pt idx="18502">
                  <c:v>2.2382426261899999</c:v>
                </c:pt>
                <c:pt idx="18503">
                  <c:v>2.2383286952970001</c:v>
                </c:pt>
                <c:pt idx="18504">
                  <c:v>2.2384078502659999</c:v>
                </c:pt>
                <c:pt idx="18505">
                  <c:v>2.2384572029109999</c:v>
                </c:pt>
                <c:pt idx="18506">
                  <c:v>2.2384994030000001</c:v>
                </c:pt>
                <c:pt idx="18507">
                  <c:v>2.2385485172270001</c:v>
                </c:pt>
                <c:pt idx="18508">
                  <c:v>2.2386217117310001</c:v>
                </c:pt>
                <c:pt idx="18509">
                  <c:v>2.2388987541200001</c:v>
                </c:pt>
                <c:pt idx="18510">
                  <c:v>2.2390077114109999</c:v>
                </c:pt>
                <c:pt idx="18511">
                  <c:v>2.239133834839</c:v>
                </c:pt>
                <c:pt idx="18512">
                  <c:v>2.2392146587370001</c:v>
                </c:pt>
                <c:pt idx="18513">
                  <c:v>2.2393021583560002</c:v>
                </c:pt>
                <c:pt idx="18514">
                  <c:v>2.2393896579739998</c:v>
                </c:pt>
                <c:pt idx="18515">
                  <c:v>2.2395477294920001</c:v>
                </c:pt>
                <c:pt idx="18516">
                  <c:v>2.2397396564480001</c:v>
                </c:pt>
                <c:pt idx="18517">
                  <c:v>2.2398431301119999</c:v>
                </c:pt>
                <c:pt idx="18518">
                  <c:v>2.2399280071260002</c:v>
                </c:pt>
                <c:pt idx="18519">
                  <c:v>2.2402479648589999</c:v>
                </c:pt>
                <c:pt idx="18520">
                  <c:v>2.240584850311</c:v>
                </c:pt>
                <c:pt idx="18521">
                  <c:v>2.2407114505769998</c:v>
                </c:pt>
                <c:pt idx="18522">
                  <c:v>2.2408025264739999</c:v>
                </c:pt>
                <c:pt idx="18523">
                  <c:v>2.2408845424649999</c:v>
                </c:pt>
                <c:pt idx="18524">
                  <c:v>2.2410054206850001</c:v>
                </c:pt>
                <c:pt idx="18525">
                  <c:v>2.2412505149839999</c:v>
                </c:pt>
                <c:pt idx="18526">
                  <c:v>2.2413275241849999</c:v>
                </c:pt>
                <c:pt idx="18527">
                  <c:v>2.2414102554320001</c:v>
                </c:pt>
                <c:pt idx="18528">
                  <c:v>2.2415308952330002</c:v>
                </c:pt>
                <c:pt idx="18529">
                  <c:v>2.2418627738949999</c:v>
                </c:pt>
                <c:pt idx="18530">
                  <c:v>2.2419724464419999</c:v>
                </c:pt>
                <c:pt idx="18531">
                  <c:v>2.2420752048489998</c:v>
                </c:pt>
                <c:pt idx="18532">
                  <c:v>2.2421870231629999</c:v>
                </c:pt>
                <c:pt idx="18533">
                  <c:v>2.2422933578489999</c:v>
                </c:pt>
                <c:pt idx="18534">
                  <c:v>2.2423818111420002</c:v>
                </c:pt>
                <c:pt idx="18535">
                  <c:v>2.242462873459</c:v>
                </c:pt>
                <c:pt idx="18536">
                  <c:v>2.2425410747529999</c:v>
                </c:pt>
                <c:pt idx="18537">
                  <c:v>2.2425966262819998</c:v>
                </c:pt>
                <c:pt idx="18538">
                  <c:v>2.2426707744600001</c:v>
                </c:pt>
                <c:pt idx="18539">
                  <c:v>2.2427496910100002</c:v>
                </c:pt>
                <c:pt idx="18540">
                  <c:v>2.2428555488590001</c:v>
                </c:pt>
                <c:pt idx="18541">
                  <c:v>2.2430410385130002</c:v>
                </c:pt>
                <c:pt idx="18542">
                  <c:v>2.243361234665</c:v>
                </c:pt>
                <c:pt idx="18543">
                  <c:v>2.2436881065369998</c:v>
                </c:pt>
                <c:pt idx="18544">
                  <c:v>2.2439415454859999</c:v>
                </c:pt>
                <c:pt idx="18545">
                  <c:v>2.24422955513</c:v>
                </c:pt>
                <c:pt idx="18546">
                  <c:v>2.2443444728849999</c:v>
                </c:pt>
                <c:pt idx="18547">
                  <c:v>2.2444312572479999</c:v>
                </c:pt>
                <c:pt idx="18548">
                  <c:v>2.2445201873779999</c:v>
                </c:pt>
                <c:pt idx="18549">
                  <c:v>2.2445700168610001</c:v>
                </c:pt>
                <c:pt idx="18550">
                  <c:v>2.2446208000180001</c:v>
                </c:pt>
                <c:pt idx="18551">
                  <c:v>2.2446715831759998</c:v>
                </c:pt>
                <c:pt idx="18552">
                  <c:v>2.2447259426119999</c:v>
                </c:pt>
                <c:pt idx="18553">
                  <c:v>2.2447757720950001</c:v>
                </c:pt>
                <c:pt idx="18554">
                  <c:v>2.2448291778559999</c:v>
                </c:pt>
                <c:pt idx="18555">
                  <c:v>2.2448790073390001</c:v>
                </c:pt>
                <c:pt idx="18556">
                  <c:v>2.2449314594269998</c:v>
                </c:pt>
                <c:pt idx="18557">
                  <c:v>2.2449841499329999</c:v>
                </c:pt>
                <c:pt idx="18558">
                  <c:v>2.2450799942019999</c:v>
                </c:pt>
                <c:pt idx="18559">
                  <c:v>2.2451674938199999</c:v>
                </c:pt>
                <c:pt idx="18560">
                  <c:v>2.2452504634860002</c:v>
                </c:pt>
                <c:pt idx="18561">
                  <c:v>2.2454016208650001</c:v>
                </c:pt>
                <c:pt idx="18562">
                  <c:v>2.245481491089</c:v>
                </c:pt>
                <c:pt idx="18563">
                  <c:v>2.2455663681029998</c:v>
                </c:pt>
                <c:pt idx="18564">
                  <c:v>2.2456824779510001</c:v>
                </c:pt>
                <c:pt idx="18565">
                  <c:v>2.245992660522</c:v>
                </c:pt>
                <c:pt idx="18566">
                  <c:v>2.2462968826290002</c:v>
                </c:pt>
                <c:pt idx="18567">
                  <c:v>2.2466242313390001</c:v>
                </c:pt>
                <c:pt idx="18568">
                  <c:v>2.2468812465669998</c:v>
                </c:pt>
                <c:pt idx="18569">
                  <c:v>2.2470395565030001</c:v>
                </c:pt>
                <c:pt idx="18570">
                  <c:v>2.2471377849579999</c:v>
                </c:pt>
                <c:pt idx="18571">
                  <c:v>2.2472405433649998</c:v>
                </c:pt>
                <c:pt idx="18572">
                  <c:v>2.2475783824920001</c:v>
                </c:pt>
                <c:pt idx="18573">
                  <c:v>2.247657775879</c:v>
                </c:pt>
                <c:pt idx="18574">
                  <c:v>2.2477369308470001</c:v>
                </c:pt>
                <c:pt idx="18575">
                  <c:v>2.2480738162990002</c:v>
                </c:pt>
                <c:pt idx="18576">
                  <c:v>2.24818277359</c:v>
                </c:pt>
                <c:pt idx="18577">
                  <c:v>2.2482624053959999</c:v>
                </c:pt>
                <c:pt idx="18578">
                  <c:v>2.2483077049259999</c:v>
                </c:pt>
                <c:pt idx="18579">
                  <c:v>2.2483541965480001</c:v>
                </c:pt>
                <c:pt idx="18580">
                  <c:v>2.248397350311</c:v>
                </c:pt>
                <c:pt idx="18581">
                  <c:v>2.2484436035159998</c:v>
                </c:pt>
                <c:pt idx="18582">
                  <c:v>2.248488426208</c:v>
                </c:pt>
                <c:pt idx="18583">
                  <c:v>2.2485399246219999</c:v>
                </c:pt>
                <c:pt idx="18584">
                  <c:v>2.2485830783840002</c:v>
                </c:pt>
                <c:pt idx="18585">
                  <c:v>2.2486290931699999</c:v>
                </c:pt>
                <c:pt idx="18586">
                  <c:v>2.2486727237699999</c:v>
                </c:pt>
                <c:pt idx="18587">
                  <c:v>2.2487170696260002</c:v>
                </c:pt>
                <c:pt idx="18588">
                  <c:v>2.248763561249</c:v>
                </c:pt>
                <c:pt idx="18589">
                  <c:v>2.2488396167759999</c:v>
                </c:pt>
                <c:pt idx="18590">
                  <c:v>2.24911570549</c:v>
                </c:pt>
                <c:pt idx="18591">
                  <c:v>2.2492439746859998</c:v>
                </c:pt>
                <c:pt idx="18592">
                  <c:v>2.2495181560519999</c:v>
                </c:pt>
                <c:pt idx="18593">
                  <c:v>2.24978017807</c:v>
                </c:pt>
                <c:pt idx="18594">
                  <c:v>2.2498624324800001</c:v>
                </c:pt>
                <c:pt idx="18595">
                  <c:v>2.2499647140499999</c:v>
                </c:pt>
                <c:pt idx="18596">
                  <c:v>2.2500143051150001</c:v>
                </c:pt>
                <c:pt idx="18597">
                  <c:v>2.2500689029690002</c:v>
                </c:pt>
                <c:pt idx="18598">
                  <c:v>2.2501261234280001</c:v>
                </c:pt>
                <c:pt idx="18599">
                  <c:v>2.2501776218409999</c:v>
                </c:pt>
                <c:pt idx="18600">
                  <c:v>2.2502794265750001</c:v>
                </c:pt>
                <c:pt idx="18601">
                  <c:v>2.2503716945650001</c:v>
                </c:pt>
                <c:pt idx="18602">
                  <c:v>2.2504956722260001</c:v>
                </c:pt>
                <c:pt idx="18603">
                  <c:v>2.2508742809300002</c:v>
                </c:pt>
                <c:pt idx="18604">
                  <c:v>2.2510228157040002</c:v>
                </c:pt>
                <c:pt idx="18605">
                  <c:v>2.2510938644410001</c:v>
                </c:pt>
                <c:pt idx="18606">
                  <c:v>2.2511801719669999</c:v>
                </c:pt>
                <c:pt idx="18607">
                  <c:v>2.2512741088869999</c:v>
                </c:pt>
                <c:pt idx="18608">
                  <c:v>2.2513692379000001</c:v>
                </c:pt>
                <c:pt idx="18609">
                  <c:v>2.2514202594760002</c:v>
                </c:pt>
                <c:pt idx="18610">
                  <c:v>2.251517057419</c:v>
                </c:pt>
                <c:pt idx="18611">
                  <c:v>2.2516000270840002</c:v>
                </c:pt>
                <c:pt idx="18612">
                  <c:v>2.2519366741179998</c:v>
                </c:pt>
                <c:pt idx="18613">
                  <c:v>2.2520532608030002</c:v>
                </c:pt>
                <c:pt idx="18614">
                  <c:v>2.2521233558649998</c:v>
                </c:pt>
                <c:pt idx="18615">
                  <c:v>2.2523493766780001</c:v>
                </c:pt>
                <c:pt idx="18616">
                  <c:v>2.2525470256809998</c:v>
                </c:pt>
                <c:pt idx="18617">
                  <c:v>2.2528591156009998</c:v>
                </c:pt>
                <c:pt idx="18618">
                  <c:v>2.2529380321499999</c:v>
                </c:pt>
                <c:pt idx="18619">
                  <c:v>2.2530121803280001</c:v>
                </c:pt>
                <c:pt idx="18620">
                  <c:v>2.2530913352969999</c:v>
                </c:pt>
                <c:pt idx="18621">
                  <c:v>2.2531416416169998</c:v>
                </c:pt>
                <c:pt idx="18622">
                  <c:v>2.2532072067260001</c:v>
                </c:pt>
                <c:pt idx="18623">
                  <c:v>2.253276824951</c:v>
                </c:pt>
                <c:pt idx="18624">
                  <c:v>2.253320455551</c:v>
                </c:pt>
                <c:pt idx="18625">
                  <c:v>2.2533700466159998</c:v>
                </c:pt>
                <c:pt idx="18626">
                  <c:v>2.2534160614009999</c:v>
                </c:pt>
                <c:pt idx="18627">
                  <c:v>2.2534658908840002</c:v>
                </c:pt>
                <c:pt idx="18628">
                  <c:v>2.2536022663119999</c:v>
                </c:pt>
                <c:pt idx="18629">
                  <c:v>2.25377035141</c:v>
                </c:pt>
                <c:pt idx="18630">
                  <c:v>2.2539246082309998</c:v>
                </c:pt>
                <c:pt idx="18631">
                  <c:v>2.254007339478</c:v>
                </c:pt>
                <c:pt idx="18632">
                  <c:v>2.254098176956</c:v>
                </c:pt>
                <c:pt idx="18633">
                  <c:v>2.254229068756</c:v>
                </c:pt>
                <c:pt idx="18634">
                  <c:v>2.254314422607</c:v>
                </c:pt>
                <c:pt idx="18635">
                  <c:v>2.2544004917140001</c:v>
                </c:pt>
                <c:pt idx="18636">
                  <c:v>2.254555225372</c:v>
                </c:pt>
                <c:pt idx="18637">
                  <c:v>2.254811286926</c:v>
                </c:pt>
                <c:pt idx="18638">
                  <c:v>2.2549312114719999</c:v>
                </c:pt>
                <c:pt idx="18639">
                  <c:v>2.2550096511839999</c:v>
                </c:pt>
                <c:pt idx="18640">
                  <c:v>2.255132198334</c:v>
                </c:pt>
                <c:pt idx="18641">
                  <c:v>2.25546169281</c:v>
                </c:pt>
                <c:pt idx="18642">
                  <c:v>2.2555651664730001</c:v>
                </c:pt>
                <c:pt idx="18643">
                  <c:v>2.2557661533359998</c:v>
                </c:pt>
                <c:pt idx="18644">
                  <c:v>2.2560901641850002</c:v>
                </c:pt>
                <c:pt idx="18645">
                  <c:v>2.2564198970790001</c:v>
                </c:pt>
                <c:pt idx="18646">
                  <c:v>2.2566349506379999</c:v>
                </c:pt>
                <c:pt idx="18647">
                  <c:v>2.2567517757419999</c:v>
                </c:pt>
                <c:pt idx="18648">
                  <c:v>2.2568309307100001</c:v>
                </c:pt>
                <c:pt idx="18649">
                  <c:v>2.2569463253020001</c:v>
                </c:pt>
                <c:pt idx="18650">
                  <c:v>2.2571179866789999</c:v>
                </c:pt>
                <c:pt idx="18651">
                  <c:v>2.257223129272</c:v>
                </c:pt>
                <c:pt idx="18652">
                  <c:v>2.2573094367979998</c:v>
                </c:pt>
                <c:pt idx="18653">
                  <c:v>2.2574565410609999</c:v>
                </c:pt>
                <c:pt idx="18654">
                  <c:v>2.2575659751889998</c:v>
                </c:pt>
                <c:pt idx="18655">
                  <c:v>2.2576160430910002</c:v>
                </c:pt>
                <c:pt idx="18656">
                  <c:v>2.2577259540560002</c:v>
                </c:pt>
                <c:pt idx="18657">
                  <c:v>2.2579767704010001</c:v>
                </c:pt>
                <c:pt idx="18658">
                  <c:v>2.258070468903</c:v>
                </c:pt>
                <c:pt idx="18659">
                  <c:v>2.2581167221070002</c:v>
                </c:pt>
                <c:pt idx="18660">
                  <c:v>2.25816655159</c:v>
                </c:pt>
                <c:pt idx="18661">
                  <c:v>2.2582225799560001</c:v>
                </c:pt>
                <c:pt idx="18662">
                  <c:v>2.2582755088809998</c:v>
                </c:pt>
                <c:pt idx="18663">
                  <c:v>2.2583296298979998</c:v>
                </c:pt>
                <c:pt idx="18664">
                  <c:v>2.2583868503570002</c:v>
                </c:pt>
                <c:pt idx="18665">
                  <c:v>2.2584414482119999</c:v>
                </c:pt>
                <c:pt idx="18666">
                  <c:v>2.2584984302520001</c:v>
                </c:pt>
                <c:pt idx="18667">
                  <c:v>2.258548259735</c:v>
                </c:pt>
                <c:pt idx="18668">
                  <c:v>2.2586445808410001</c:v>
                </c:pt>
                <c:pt idx="18669">
                  <c:v>2.258773565292</c:v>
                </c:pt>
                <c:pt idx="18670">
                  <c:v>2.259089231491</c:v>
                </c:pt>
                <c:pt idx="18671">
                  <c:v>2.259240627289</c:v>
                </c:pt>
                <c:pt idx="18672">
                  <c:v>2.259432554245</c:v>
                </c:pt>
                <c:pt idx="18673">
                  <c:v>2.259558200836</c:v>
                </c:pt>
                <c:pt idx="18674">
                  <c:v>2.2596421241760001</c:v>
                </c:pt>
                <c:pt idx="18675">
                  <c:v>2.259728908539</c:v>
                </c:pt>
                <c:pt idx="18676">
                  <c:v>2.25981259346</c:v>
                </c:pt>
                <c:pt idx="18677">
                  <c:v>2.260004520416</c:v>
                </c:pt>
                <c:pt idx="18678">
                  <c:v>2.260329008102</c:v>
                </c:pt>
                <c:pt idx="18679">
                  <c:v>2.2604413032530002</c:v>
                </c:pt>
                <c:pt idx="18680">
                  <c:v>2.2604882717130002</c:v>
                </c:pt>
                <c:pt idx="18681">
                  <c:v>2.2605307102199999</c:v>
                </c:pt>
                <c:pt idx="18682">
                  <c:v>2.2605676651</c:v>
                </c:pt>
                <c:pt idx="18683">
                  <c:v>2.2606120109560002</c:v>
                </c:pt>
                <c:pt idx="18684">
                  <c:v>2.2606608867650002</c:v>
                </c:pt>
                <c:pt idx="18685">
                  <c:v>2.2607114315030001</c:v>
                </c:pt>
                <c:pt idx="18686">
                  <c:v>2.2607617378230001</c:v>
                </c:pt>
                <c:pt idx="18687">
                  <c:v>2.2608680725100001</c:v>
                </c:pt>
                <c:pt idx="18688">
                  <c:v>2.2609472274779998</c:v>
                </c:pt>
                <c:pt idx="18689">
                  <c:v>2.26127243042</c:v>
                </c:pt>
                <c:pt idx="18690">
                  <c:v>2.2614493370059998</c:v>
                </c:pt>
                <c:pt idx="18691">
                  <c:v>2.261502504349</c:v>
                </c:pt>
                <c:pt idx="18692">
                  <c:v>2.2615509033199999</c:v>
                </c:pt>
                <c:pt idx="18693">
                  <c:v>2.2616033554079999</c:v>
                </c:pt>
                <c:pt idx="18694">
                  <c:v>2.2616477012630001</c:v>
                </c:pt>
                <c:pt idx="18695">
                  <c:v>2.2616951465609998</c:v>
                </c:pt>
                <c:pt idx="18696">
                  <c:v>2.2617356777189999</c:v>
                </c:pt>
                <c:pt idx="18697">
                  <c:v>2.2617847919459999</c:v>
                </c:pt>
                <c:pt idx="18698">
                  <c:v>2.261826992035</c:v>
                </c:pt>
                <c:pt idx="18699">
                  <c:v>2.2618730068209998</c:v>
                </c:pt>
                <c:pt idx="18700">
                  <c:v>2.2619166374209998</c:v>
                </c:pt>
                <c:pt idx="18701">
                  <c:v>2.2619936466219999</c:v>
                </c:pt>
                <c:pt idx="18702">
                  <c:v>2.2621028423310001</c:v>
                </c:pt>
                <c:pt idx="18703">
                  <c:v>2.2622580528260001</c:v>
                </c:pt>
                <c:pt idx="18704">
                  <c:v>2.2623460292819999</c:v>
                </c:pt>
                <c:pt idx="18705">
                  <c:v>2.2623984813689999</c:v>
                </c:pt>
                <c:pt idx="18706">
                  <c:v>2.2624533176420001</c:v>
                </c:pt>
                <c:pt idx="18707">
                  <c:v>2.262503623962</c:v>
                </c:pt>
                <c:pt idx="18708">
                  <c:v>2.2625916004179998</c:v>
                </c:pt>
                <c:pt idx="18709">
                  <c:v>2.2629315853119998</c:v>
                </c:pt>
                <c:pt idx="18710">
                  <c:v>2.2630593776699999</c:v>
                </c:pt>
                <c:pt idx="18711">
                  <c:v>2.2631542682650001</c:v>
                </c:pt>
                <c:pt idx="18712">
                  <c:v>2.263257026672</c:v>
                </c:pt>
                <c:pt idx="18713">
                  <c:v>2.2633593082429999</c:v>
                </c:pt>
                <c:pt idx="18714">
                  <c:v>2.2634596824650002</c:v>
                </c:pt>
                <c:pt idx="18715">
                  <c:v>2.2635734081269998</c:v>
                </c:pt>
                <c:pt idx="18716">
                  <c:v>2.263631820679</c:v>
                </c:pt>
                <c:pt idx="18717">
                  <c:v>2.2636828422550002</c:v>
                </c:pt>
                <c:pt idx="18718">
                  <c:v>2.2637815475459999</c:v>
                </c:pt>
                <c:pt idx="18719">
                  <c:v>2.2638766765590002</c:v>
                </c:pt>
                <c:pt idx="18720">
                  <c:v>2.2639772892000001</c:v>
                </c:pt>
                <c:pt idx="18721">
                  <c:v>2.2640721797940002</c:v>
                </c:pt>
                <c:pt idx="18722">
                  <c:v>2.2641661167140001</c:v>
                </c:pt>
                <c:pt idx="18723">
                  <c:v>2.2642650604250001</c:v>
                </c:pt>
                <c:pt idx="18724">
                  <c:v>2.264318704605</c:v>
                </c:pt>
                <c:pt idx="18725">
                  <c:v>2.2643697261810001</c:v>
                </c:pt>
                <c:pt idx="18726">
                  <c:v>2.2644205093380001</c:v>
                </c:pt>
                <c:pt idx="18727">
                  <c:v>2.2645208835599999</c:v>
                </c:pt>
                <c:pt idx="18728">
                  <c:v>2.2646121978760001</c:v>
                </c:pt>
                <c:pt idx="18729">
                  <c:v>2.2647068500519998</c:v>
                </c:pt>
                <c:pt idx="18730">
                  <c:v>2.264791488647</c:v>
                </c:pt>
                <c:pt idx="18731">
                  <c:v>2.26491189003</c:v>
                </c:pt>
                <c:pt idx="18732">
                  <c:v>2.2649984359739999</c:v>
                </c:pt>
                <c:pt idx="18733">
                  <c:v>2.2650818824769998</c:v>
                </c:pt>
                <c:pt idx="18734">
                  <c:v>2.2652037143710002</c:v>
                </c:pt>
                <c:pt idx="18735">
                  <c:v>2.2653191089629998</c:v>
                </c:pt>
                <c:pt idx="18736">
                  <c:v>2.265605688095</c:v>
                </c:pt>
                <c:pt idx="18737">
                  <c:v>2.2659063339230001</c:v>
                </c:pt>
                <c:pt idx="18738">
                  <c:v>2.2660803794860001</c:v>
                </c:pt>
                <c:pt idx="18739">
                  <c:v>2.266130685806</c:v>
                </c:pt>
                <c:pt idx="18740">
                  <c:v>2.266174077988</c:v>
                </c:pt>
                <c:pt idx="18741">
                  <c:v>2.2662150859830001</c:v>
                </c:pt>
                <c:pt idx="18742">
                  <c:v>2.2662608623499998</c:v>
                </c:pt>
                <c:pt idx="18743">
                  <c:v>2.266303300858</c:v>
                </c:pt>
                <c:pt idx="18744">
                  <c:v>2.2663464546199998</c:v>
                </c:pt>
                <c:pt idx="18745">
                  <c:v>2.2663912773130002</c:v>
                </c:pt>
                <c:pt idx="18746">
                  <c:v>2.266432285309</c:v>
                </c:pt>
                <c:pt idx="18747">
                  <c:v>2.2664699554440002</c:v>
                </c:pt>
                <c:pt idx="18748">
                  <c:v>2.2665121555329999</c:v>
                </c:pt>
                <c:pt idx="18749">
                  <c:v>2.2665534019470002</c:v>
                </c:pt>
                <c:pt idx="18750">
                  <c:v>2.2665898799900002</c:v>
                </c:pt>
                <c:pt idx="18751">
                  <c:v>2.2666335105900002</c:v>
                </c:pt>
                <c:pt idx="18752">
                  <c:v>2.2667040824889999</c:v>
                </c:pt>
                <c:pt idx="18753">
                  <c:v>2.266772270203</c:v>
                </c:pt>
                <c:pt idx="18754">
                  <c:v>2.2668533325200002</c:v>
                </c:pt>
                <c:pt idx="18755">
                  <c:v>2.2671532630920002</c:v>
                </c:pt>
                <c:pt idx="18756">
                  <c:v>2.2672472000120001</c:v>
                </c:pt>
                <c:pt idx="18757">
                  <c:v>2.2673447132110001</c:v>
                </c:pt>
                <c:pt idx="18758">
                  <c:v>2.267438411713</c:v>
                </c:pt>
                <c:pt idx="18759">
                  <c:v>2.267520427704</c:v>
                </c:pt>
                <c:pt idx="18760">
                  <c:v>2.267852067947</c:v>
                </c:pt>
                <c:pt idx="18761">
                  <c:v>2.2681758403779999</c:v>
                </c:pt>
                <c:pt idx="18762">
                  <c:v>2.2685072422029999</c:v>
                </c:pt>
                <c:pt idx="18763">
                  <c:v>2.2688117027280001</c:v>
                </c:pt>
                <c:pt idx="18764">
                  <c:v>2.2689912319180001</c:v>
                </c:pt>
                <c:pt idx="18765">
                  <c:v>2.2692017555240001</c:v>
                </c:pt>
                <c:pt idx="18766">
                  <c:v>2.2692937850949999</c:v>
                </c:pt>
                <c:pt idx="18767">
                  <c:v>2.2693920135500001</c:v>
                </c:pt>
                <c:pt idx="18768">
                  <c:v>2.2694468498229998</c:v>
                </c:pt>
                <c:pt idx="18769">
                  <c:v>2.2695047855379999</c:v>
                </c:pt>
                <c:pt idx="18770">
                  <c:v>2.269560813904</c:v>
                </c:pt>
                <c:pt idx="18771">
                  <c:v>2.2696065902710001</c:v>
                </c:pt>
                <c:pt idx="18772">
                  <c:v>2.269700288773</c:v>
                </c:pt>
                <c:pt idx="18773">
                  <c:v>2.2697873115539999</c:v>
                </c:pt>
                <c:pt idx="18774">
                  <c:v>2.2701296806340001</c:v>
                </c:pt>
                <c:pt idx="18775">
                  <c:v>2.2702996730799998</c:v>
                </c:pt>
                <c:pt idx="18776">
                  <c:v>2.2703711986539998</c:v>
                </c:pt>
                <c:pt idx="18777">
                  <c:v>2.2704584598539999</c:v>
                </c:pt>
                <c:pt idx="18778">
                  <c:v>2.2705407142639999</c:v>
                </c:pt>
                <c:pt idx="18779">
                  <c:v>2.2706422805790001</c:v>
                </c:pt>
                <c:pt idx="18780">
                  <c:v>2.2707078456879999</c:v>
                </c:pt>
                <c:pt idx="18781">
                  <c:v>2.2707514762879999</c:v>
                </c:pt>
                <c:pt idx="18782">
                  <c:v>2.270798921585</c:v>
                </c:pt>
                <c:pt idx="18783">
                  <c:v>2.2708451747890002</c:v>
                </c:pt>
                <c:pt idx="18784">
                  <c:v>2.2708909511569999</c:v>
                </c:pt>
                <c:pt idx="18785">
                  <c:v>2.2709374427800002</c:v>
                </c:pt>
                <c:pt idx="18786">
                  <c:v>2.2709877491000001</c:v>
                </c:pt>
                <c:pt idx="18787">
                  <c:v>2.271062374115</c:v>
                </c:pt>
                <c:pt idx="18788">
                  <c:v>2.2713806629179998</c:v>
                </c:pt>
                <c:pt idx="18789">
                  <c:v>2.271470546722</c:v>
                </c:pt>
                <c:pt idx="18790">
                  <c:v>2.2715618610380002</c:v>
                </c:pt>
                <c:pt idx="18791">
                  <c:v>2.2716577053070002</c:v>
                </c:pt>
                <c:pt idx="18792">
                  <c:v>2.2717366218569999</c:v>
                </c:pt>
                <c:pt idx="18793">
                  <c:v>2.2720270156860001</c:v>
                </c:pt>
                <c:pt idx="18794">
                  <c:v>2.2721555232999999</c:v>
                </c:pt>
                <c:pt idx="18795">
                  <c:v>2.2722485065460001</c:v>
                </c:pt>
                <c:pt idx="18796">
                  <c:v>2.2723474502559999</c:v>
                </c:pt>
                <c:pt idx="18797">
                  <c:v>2.2723979949949999</c:v>
                </c:pt>
                <c:pt idx="18798">
                  <c:v>2.2724912166600002</c:v>
                </c:pt>
                <c:pt idx="18799">
                  <c:v>2.2726223468779998</c:v>
                </c:pt>
                <c:pt idx="18800">
                  <c:v>2.272940635681</c:v>
                </c:pt>
                <c:pt idx="18801">
                  <c:v>2.2730286121369998</c:v>
                </c:pt>
                <c:pt idx="18802">
                  <c:v>2.2733461856839998</c:v>
                </c:pt>
                <c:pt idx="18803">
                  <c:v>2.2735767364499999</c:v>
                </c:pt>
                <c:pt idx="18804">
                  <c:v>2.2738938331599998</c:v>
                </c:pt>
                <c:pt idx="18805">
                  <c:v>2.2740051746369998</c:v>
                </c:pt>
                <c:pt idx="18806">
                  <c:v>2.274356365204</c:v>
                </c:pt>
                <c:pt idx="18807">
                  <c:v>2.274539709091</c:v>
                </c:pt>
                <c:pt idx="18808">
                  <c:v>2.2748346328740001</c:v>
                </c:pt>
                <c:pt idx="18809">
                  <c:v>2.2749450206759998</c:v>
                </c:pt>
                <c:pt idx="18810">
                  <c:v>2.2750189304349999</c:v>
                </c:pt>
                <c:pt idx="18811">
                  <c:v>2.2750618457790002</c:v>
                </c:pt>
                <c:pt idx="18812">
                  <c:v>2.2751095294949999</c:v>
                </c:pt>
                <c:pt idx="18813">
                  <c:v>2.275155067444</c:v>
                </c:pt>
                <c:pt idx="18814">
                  <c:v>2.2752010822300002</c:v>
                </c:pt>
                <c:pt idx="18815">
                  <c:v>2.275243997574</c:v>
                </c:pt>
                <c:pt idx="18816">
                  <c:v>2.2752885818480002</c:v>
                </c:pt>
                <c:pt idx="18817">
                  <c:v>2.2753293514249999</c:v>
                </c:pt>
                <c:pt idx="18818">
                  <c:v>2.2753698825840001</c:v>
                </c:pt>
                <c:pt idx="18819">
                  <c:v>2.2754142284390002</c:v>
                </c:pt>
                <c:pt idx="18820">
                  <c:v>2.2754592895510002</c:v>
                </c:pt>
                <c:pt idx="18821">
                  <c:v>2.2755088806149999</c:v>
                </c:pt>
                <c:pt idx="18822">
                  <c:v>2.2756249904630002</c:v>
                </c:pt>
                <c:pt idx="18823">
                  <c:v>2.2759430408479999</c:v>
                </c:pt>
                <c:pt idx="18824">
                  <c:v>2.2760694026950001</c:v>
                </c:pt>
                <c:pt idx="18825">
                  <c:v>2.276224374771</c:v>
                </c:pt>
                <c:pt idx="18826">
                  <c:v>2.2765970230099999</c:v>
                </c:pt>
                <c:pt idx="18827">
                  <c:v>2.2767181396480001</c:v>
                </c:pt>
                <c:pt idx="18828">
                  <c:v>2.2768318653109998</c:v>
                </c:pt>
                <c:pt idx="18829">
                  <c:v>2.2769770622249998</c:v>
                </c:pt>
                <c:pt idx="18830">
                  <c:v>2.2771651744839998</c:v>
                </c:pt>
                <c:pt idx="18831">
                  <c:v>2.277507543564</c:v>
                </c:pt>
                <c:pt idx="18832">
                  <c:v>2.2776582241060002</c:v>
                </c:pt>
                <c:pt idx="18833">
                  <c:v>2.2778801918029998</c:v>
                </c:pt>
                <c:pt idx="18834">
                  <c:v>2.2779669761660002</c:v>
                </c:pt>
                <c:pt idx="18835">
                  <c:v>2.2782499790189998</c:v>
                </c:pt>
                <c:pt idx="18836">
                  <c:v>2.278334140778</c:v>
                </c:pt>
                <c:pt idx="18837">
                  <c:v>2.2784962654109999</c:v>
                </c:pt>
                <c:pt idx="18838">
                  <c:v>2.278647899628</c:v>
                </c:pt>
                <c:pt idx="18839">
                  <c:v>2.2789773941039999</c:v>
                </c:pt>
                <c:pt idx="18840">
                  <c:v>2.2790589332579998</c:v>
                </c:pt>
                <c:pt idx="18841">
                  <c:v>2.2793908119199999</c:v>
                </c:pt>
                <c:pt idx="18842">
                  <c:v>2.2797169685359999</c:v>
                </c:pt>
                <c:pt idx="18843">
                  <c:v>2.2799820899959999</c:v>
                </c:pt>
                <c:pt idx="18844">
                  <c:v>2.2803173065190001</c:v>
                </c:pt>
                <c:pt idx="18845">
                  <c:v>2.2805819511409999</c:v>
                </c:pt>
                <c:pt idx="18846">
                  <c:v>2.2807297706599998</c:v>
                </c:pt>
                <c:pt idx="18847">
                  <c:v>2.2809214591979998</c:v>
                </c:pt>
                <c:pt idx="18848">
                  <c:v>2.2810795307160001</c:v>
                </c:pt>
                <c:pt idx="18849">
                  <c:v>2.2811591625209999</c:v>
                </c:pt>
                <c:pt idx="18850">
                  <c:v>2.2812364101410001</c:v>
                </c:pt>
                <c:pt idx="18851">
                  <c:v>2.2813208103179998</c:v>
                </c:pt>
                <c:pt idx="18852">
                  <c:v>2.2814037799840001</c:v>
                </c:pt>
                <c:pt idx="18853">
                  <c:v>2.2814867496489999</c:v>
                </c:pt>
                <c:pt idx="18854">
                  <c:v>2.2816083431240002</c:v>
                </c:pt>
                <c:pt idx="18855">
                  <c:v>2.2817685604100002</c:v>
                </c:pt>
                <c:pt idx="18856">
                  <c:v>2.2820577621460001</c:v>
                </c:pt>
                <c:pt idx="18857">
                  <c:v>2.2821769714359998</c:v>
                </c:pt>
                <c:pt idx="18858">
                  <c:v>2.2822687625890001</c:v>
                </c:pt>
                <c:pt idx="18859">
                  <c:v>2.28231883049</c:v>
                </c:pt>
                <c:pt idx="18860">
                  <c:v>2.282367944717</c:v>
                </c:pt>
                <c:pt idx="18861">
                  <c:v>2.2824213504789999</c:v>
                </c:pt>
                <c:pt idx="18862">
                  <c:v>2.2825238704680002</c:v>
                </c:pt>
                <c:pt idx="18863">
                  <c:v>2.282618761063</c:v>
                </c:pt>
                <c:pt idx="18864">
                  <c:v>2.2827053070069998</c:v>
                </c:pt>
                <c:pt idx="18865">
                  <c:v>2.2828245162959999</c:v>
                </c:pt>
                <c:pt idx="18866">
                  <c:v>2.283138513565</c:v>
                </c:pt>
                <c:pt idx="18867">
                  <c:v>2.2832126617430002</c:v>
                </c:pt>
                <c:pt idx="18868">
                  <c:v>2.2832899093629999</c:v>
                </c:pt>
                <c:pt idx="18869">
                  <c:v>2.283365488052</c:v>
                </c:pt>
                <c:pt idx="18870">
                  <c:v>2.283503055573</c:v>
                </c:pt>
                <c:pt idx="18871">
                  <c:v>2.2837243080139999</c:v>
                </c:pt>
                <c:pt idx="18872">
                  <c:v>2.2838685512539998</c:v>
                </c:pt>
                <c:pt idx="18873">
                  <c:v>2.284099578857</c:v>
                </c:pt>
                <c:pt idx="18874">
                  <c:v>2.2841858863829998</c:v>
                </c:pt>
                <c:pt idx="18875">
                  <c:v>2.2842731475829998</c:v>
                </c:pt>
                <c:pt idx="18876">
                  <c:v>2.2843570709229999</c:v>
                </c:pt>
                <c:pt idx="18877">
                  <c:v>2.284482955933</c:v>
                </c:pt>
                <c:pt idx="18878">
                  <c:v>2.284783124924</c:v>
                </c:pt>
                <c:pt idx="18879">
                  <c:v>2.2849960327150001</c:v>
                </c:pt>
                <c:pt idx="18880">
                  <c:v>2.28507065773</c:v>
                </c:pt>
                <c:pt idx="18881">
                  <c:v>2.2852134704589999</c:v>
                </c:pt>
                <c:pt idx="18882">
                  <c:v>2.2854986190800002</c:v>
                </c:pt>
                <c:pt idx="18883">
                  <c:v>2.2855849266049999</c:v>
                </c:pt>
                <c:pt idx="18884">
                  <c:v>2.2856628894809998</c:v>
                </c:pt>
                <c:pt idx="18885">
                  <c:v>2.28573513031</c:v>
                </c:pt>
                <c:pt idx="18886">
                  <c:v>2.2858076095580002</c:v>
                </c:pt>
                <c:pt idx="18887">
                  <c:v>2.2858495712279998</c:v>
                </c:pt>
                <c:pt idx="18888">
                  <c:v>2.2859210968019998</c:v>
                </c:pt>
                <c:pt idx="18889">
                  <c:v>2.2859911918639999</c:v>
                </c:pt>
                <c:pt idx="18890">
                  <c:v>2.2860889434809999</c:v>
                </c:pt>
                <c:pt idx="18891">
                  <c:v>2.2861633300780002</c:v>
                </c:pt>
                <c:pt idx="18892">
                  <c:v>2.2862353324889999</c:v>
                </c:pt>
                <c:pt idx="18893">
                  <c:v>2.2863237857819998</c:v>
                </c:pt>
                <c:pt idx="18894">
                  <c:v>2.286539077759</c:v>
                </c:pt>
                <c:pt idx="18895">
                  <c:v>2.2866208553309999</c:v>
                </c:pt>
                <c:pt idx="18896">
                  <c:v>2.286701440811</c:v>
                </c:pt>
                <c:pt idx="18897">
                  <c:v>2.2868256568910001</c:v>
                </c:pt>
                <c:pt idx="18898">
                  <c:v>2.2869429588319998</c:v>
                </c:pt>
                <c:pt idx="18899">
                  <c:v>2.2871239185330001</c:v>
                </c:pt>
                <c:pt idx="18900">
                  <c:v>2.2874348163599998</c:v>
                </c:pt>
                <c:pt idx="18901">
                  <c:v>2.2877531051640001</c:v>
                </c:pt>
                <c:pt idx="18902">
                  <c:v>2.2879779338840001</c:v>
                </c:pt>
                <c:pt idx="18903">
                  <c:v>2.2881271839139998</c:v>
                </c:pt>
                <c:pt idx="18904">
                  <c:v>2.2882924079900002</c:v>
                </c:pt>
                <c:pt idx="18905">
                  <c:v>2.288379192352</c:v>
                </c:pt>
                <c:pt idx="18906">
                  <c:v>2.2887187004089999</c:v>
                </c:pt>
                <c:pt idx="18907">
                  <c:v>2.2888731956480002</c:v>
                </c:pt>
                <c:pt idx="18908">
                  <c:v>2.2890338897709999</c:v>
                </c:pt>
                <c:pt idx="18909">
                  <c:v>2.2891476154329999</c:v>
                </c:pt>
                <c:pt idx="18910">
                  <c:v>2.2892625331879999</c:v>
                </c:pt>
                <c:pt idx="18911">
                  <c:v>2.2895636558530001</c:v>
                </c:pt>
                <c:pt idx="18912">
                  <c:v>2.2896316051480001</c:v>
                </c:pt>
                <c:pt idx="18913">
                  <c:v>2.2896792888639999</c:v>
                </c:pt>
                <c:pt idx="18914">
                  <c:v>2.2897250652309999</c:v>
                </c:pt>
                <c:pt idx="18915">
                  <c:v>2.289765357971</c:v>
                </c:pt>
                <c:pt idx="18916">
                  <c:v>2.2898151874539998</c:v>
                </c:pt>
                <c:pt idx="18917">
                  <c:v>2.2898604869839998</c:v>
                </c:pt>
                <c:pt idx="18918">
                  <c:v>2.2899286746979999</c:v>
                </c:pt>
                <c:pt idx="18919">
                  <c:v>2.289979934692</c:v>
                </c:pt>
                <c:pt idx="18920">
                  <c:v>2.2900364398959998</c:v>
                </c:pt>
                <c:pt idx="18921">
                  <c:v>2.290114164352</c:v>
                </c:pt>
                <c:pt idx="18922">
                  <c:v>2.2901954650879999</c:v>
                </c:pt>
                <c:pt idx="18923">
                  <c:v>2.2905161380769998</c:v>
                </c:pt>
                <c:pt idx="18924">
                  <c:v>2.2906694412230002</c:v>
                </c:pt>
                <c:pt idx="18925">
                  <c:v>2.2908108234409998</c:v>
                </c:pt>
                <c:pt idx="18926">
                  <c:v>2.2909049987789998</c:v>
                </c:pt>
                <c:pt idx="18927">
                  <c:v>2.2909989356990001</c:v>
                </c:pt>
                <c:pt idx="18928">
                  <c:v>2.2910950183869998</c:v>
                </c:pt>
                <c:pt idx="18929">
                  <c:v>2.291214466095</c:v>
                </c:pt>
                <c:pt idx="18930">
                  <c:v>2.2915539741519999</c:v>
                </c:pt>
                <c:pt idx="18931">
                  <c:v>2.291641712189</c:v>
                </c:pt>
                <c:pt idx="18932">
                  <c:v>2.2920069694520002</c:v>
                </c:pt>
                <c:pt idx="18933">
                  <c:v>2.292089939117</c:v>
                </c:pt>
                <c:pt idx="18934">
                  <c:v>2.2922163009640002</c:v>
                </c:pt>
                <c:pt idx="18935">
                  <c:v>2.2922964096070002</c:v>
                </c:pt>
                <c:pt idx="18936">
                  <c:v>2.2924461364750002</c:v>
                </c:pt>
                <c:pt idx="18937">
                  <c:v>2.292600631714</c:v>
                </c:pt>
                <c:pt idx="18938">
                  <c:v>2.2928271293639999</c:v>
                </c:pt>
                <c:pt idx="18939">
                  <c:v>2.2931444644929999</c:v>
                </c:pt>
                <c:pt idx="18940">
                  <c:v>2.2933702468870001</c:v>
                </c:pt>
                <c:pt idx="18941">
                  <c:v>2.2934722900389999</c:v>
                </c:pt>
                <c:pt idx="18942">
                  <c:v>2.293558120728</c:v>
                </c:pt>
                <c:pt idx="18943">
                  <c:v>2.2936394214629998</c:v>
                </c:pt>
                <c:pt idx="18944">
                  <c:v>2.293751955032</c:v>
                </c:pt>
                <c:pt idx="18945">
                  <c:v>2.2938296794889999</c:v>
                </c:pt>
                <c:pt idx="18946">
                  <c:v>2.2939023971560002</c:v>
                </c:pt>
                <c:pt idx="18947">
                  <c:v>2.2939500808719999</c:v>
                </c:pt>
                <c:pt idx="18948">
                  <c:v>2.2940006256099998</c:v>
                </c:pt>
                <c:pt idx="18949">
                  <c:v>2.294217348099</c:v>
                </c:pt>
                <c:pt idx="18950">
                  <c:v>2.294267892838</c:v>
                </c:pt>
                <c:pt idx="18951">
                  <c:v>2.2943196296689998</c:v>
                </c:pt>
                <c:pt idx="18952">
                  <c:v>2.2943701744079998</c:v>
                </c:pt>
                <c:pt idx="18953">
                  <c:v>2.294423341751</c:v>
                </c:pt>
                <c:pt idx="18954">
                  <c:v>2.2944781780239998</c:v>
                </c:pt>
                <c:pt idx="18955">
                  <c:v>2.2945320606230002</c:v>
                </c:pt>
                <c:pt idx="18956">
                  <c:v>2.294585227966</c:v>
                </c:pt>
                <c:pt idx="18957">
                  <c:v>2.2946386337279998</c:v>
                </c:pt>
                <c:pt idx="18958">
                  <c:v>2.294693231583</c:v>
                </c:pt>
                <c:pt idx="18959">
                  <c:v>2.2947847843170002</c:v>
                </c:pt>
                <c:pt idx="18960">
                  <c:v>2.2948737144470002</c:v>
                </c:pt>
                <c:pt idx="18961">
                  <c:v>2.2949910163879998</c:v>
                </c:pt>
                <c:pt idx="18962">
                  <c:v>2.295195579529</c:v>
                </c:pt>
                <c:pt idx="18963">
                  <c:v>2.2953741550450002</c:v>
                </c:pt>
                <c:pt idx="18964">
                  <c:v>2.2955560684199998</c:v>
                </c:pt>
                <c:pt idx="18965">
                  <c:v>2.2958772182459999</c:v>
                </c:pt>
                <c:pt idx="18966">
                  <c:v>2.295957803726</c:v>
                </c:pt>
                <c:pt idx="18967">
                  <c:v>2.296006917953</c:v>
                </c:pt>
                <c:pt idx="18968">
                  <c:v>2.2960760593409999</c:v>
                </c:pt>
                <c:pt idx="18969">
                  <c:v>2.2961535453800002</c:v>
                </c:pt>
                <c:pt idx="18970">
                  <c:v>2.296205282211</c:v>
                </c:pt>
                <c:pt idx="18971">
                  <c:v>2.2962815761569999</c:v>
                </c:pt>
                <c:pt idx="18972">
                  <c:v>2.296334266663</c:v>
                </c:pt>
                <c:pt idx="18973">
                  <c:v>2.2963757514949998</c:v>
                </c:pt>
                <c:pt idx="18974">
                  <c:v>2.2964498996730001</c:v>
                </c:pt>
                <c:pt idx="18975">
                  <c:v>2.2967641353610002</c:v>
                </c:pt>
                <c:pt idx="18976">
                  <c:v>2.2968814373019999</c:v>
                </c:pt>
                <c:pt idx="18977">
                  <c:v>2.2969713211060001</c:v>
                </c:pt>
                <c:pt idx="18978">
                  <c:v>2.2970933914180001</c:v>
                </c:pt>
                <c:pt idx="18979">
                  <c:v>2.29740858078</c:v>
                </c:pt>
                <c:pt idx="18980">
                  <c:v>2.2977349758150001</c:v>
                </c:pt>
                <c:pt idx="18981">
                  <c:v>2.2979197502140001</c:v>
                </c:pt>
                <c:pt idx="18982">
                  <c:v>2.2980368137360001</c:v>
                </c:pt>
                <c:pt idx="18983">
                  <c:v>2.2981545925139999</c:v>
                </c:pt>
                <c:pt idx="18984">
                  <c:v>2.2985415458679999</c:v>
                </c:pt>
                <c:pt idx="18985">
                  <c:v>2.2987849712370001</c:v>
                </c:pt>
                <c:pt idx="18986">
                  <c:v>2.2989017963410001</c:v>
                </c:pt>
                <c:pt idx="18987">
                  <c:v>2.2990250587459999</c:v>
                </c:pt>
                <c:pt idx="18988">
                  <c:v>2.299110412598</c:v>
                </c:pt>
                <c:pt idx="18989">
                  <c:v>2.2992463111879999</c:v>
                </c:pt>
                <c:pt idx="18990">
                  <c:v>2.2993733882899998</c:v>
                </c:pt>
                <c:pt idx="18991">
                  <c:v>2.299464702606</c:v>
                </c:pt>
                <c:pt idx="18992">
                  <c:v>2.2995469570160001</c:v>
                </c:pt>
                <c:pt idx="18993">
                  <c:v>2.2996218204500001</c:v>
                </c:pt>
                <c:pt idx="18994">
                  <c:v>2.299735069275</c:v>
                </c:pt>
                <c:pt idx="18995">
                  <c:v>2.3000841140750001</c:v>
                </c:pt>
                <c:pt idx="18996">
                  <c:v>2.3004193305970002</c:v>
                </c:pt>
                <c:pt idx="18997">
                  <c:v>2.3005926609039999</c:v>
                </c:pt>
                <c:pt idx="18998">
                  <c:v>2.3008151054380002</c:v>
                </c:pt>
                <c:pt idx="18999">
                  <c:v>2.3009490966800001</c:v>
                </c:pt>
                <c:pt idx="19000">
                  <c:v>2.3010897636409999</c:v>
                </c:pt>
                <c:pt idx="19001">
                  <c:v>2.3012986183169999</c:v>
                </c:pt>
                <c:pt idx="19002">
                  <c:v>2.301373958588</c:v>
                </c:pt>
                <c:pt idx="19003">
                  <c:v>2.3014957904819999</c:v>
                </c:pt>
                <c:pt idx="19004">
                  <c:v>2.301607847214</c:v>
                </c:pt>
                <c:pt idx="19005">
                  <c:v>2.3017320632930001</c:v>
                </c:pt>
                <c:pt idx="19006">
                  <c:v>2.3018774986269999</c:v>
                </c:pt>
                <c:pt idx="19007">
                  <c:v>2.302097797394</c:v>
                </c:pt>
                <c:pt idx="19008">
                  <c:v>2.3022124767299998</c:v>
                </c:pt>
                <c:pt idx="19009">
                  <c:v>2.3023445606230002</c:v>
                </c:pt>
                <c:pt idx="19010">
                  <c:v>2.3024528026579998</c:v>
                </c:pt>
                <c:pt idx="19011">
                  <c:v>2.3025293350220002</c:v>
                </c:pt>
                <c:pt idx="19012">
                  <c:v>2.3026044368740002</c:v>
                </c:pt>
                <c:pt idx="19013">
                  <c:v>2.3026723861690002</c:v>
                </c:pt>
                <c:pt idx="19014">
                  <c:v>2.3027148246769999</c:v>
                </c:pt>
                <c:pt idx="19015">
                  <c:v>2.302765846252</c:v>
                </c:pt>
                <c:pt idx="19016">
                  <c:v>2.3028364181519998</c:v>
                </c:pt>
                <c:pt idx="19017">
                  <c:v>2.3029131889340002</c:v>
                </c:pt>
                <c:pt idx="19018">
                  <c:v>2.3029880523680002</c:v>
                </c:pt>
                <c:pt idx="19019">
                  <c:v>2.3030581474299998</c:v>
                </c:pt>
                <c:pt idx="19020">
                  <c:v>2.3031034469599998</c:v>
                </c:pt>
                <c:pt idx="19021">
                  <c:v>2.3031501770020002</c:v>
                </c:pt>
                <c:pt idx="19022">
                  <c:v>2.3031935691830001</c:v>
                </c:pt>
                <c:pt idx="19023">
                  <c:v>2.3032405376430001</c:v>
                </c:pt>
                <c:pt idx="19024">
                  <c:v>2.3032879829409998</c:v>
                </c:pt>
                <c:pt idx="19025">
                  <c:v>2.3033320903779999</c:v>
                </c:pt>
                <c:pt idx="19026">
                  <c:v>2.303437232971</c:v>
                </c:pt>
                <c:pt idx="19027">
                  <c:v>2.3037712574009999</c:v>
                </c:pt>
                <c:pt idx="19028">
                  <c:v>2.3041307926179999</c:v>
                </c:pt>
                <c:pt idx="19029">
                  <c:v>2.30428647995</c:v>
                </c:pt>
                <c:pt idx="19030">
                  <c:v>2.3045108318329999</c:v>
                </c:pt>
                <c:pt idx="19031">
                  <c:v>2.3046343326569998</c:v>
                </c:pt>
                <c:pt idx="19032">
                  <c:v>2.3047134876249999</c:v>
                </c:pt>
                <c:pt idx="19033">
                  <c:v>2.3048031330110001</c:v>
                </c:pt>
                <c:pt idx="19034">
                  <c:v>2.304895162582</c:v>
                </c:pt>
                <c:pt idx="19035">
                  <c:v>2.304987430573</c:v>
                </c:pt>
                <c:pt idx="19036">
                  <c:v>2.305076599121</c:v>
                </c:pt>
                <c:pt idx="19037">
                  <c:v>2.30517244339</c:v>
                </c:pt>
                <c:pt idx="19038">
                  <c:v>2.3052611351009999</c:v>
                </c:pt>
                <c:pt idx="19039">
                  <c:v>2.3053505420680001</c:v>
                </c:pt>
                <c:pt idx="19040">
                  <c:v>2.3054318428039999</c:v>
                </c:pt>
                <c:pt idx="19041">
                  <c:v>2.305517435074</c:v>
                </c:pt>
                <c:pt idx="19042">
                  <c:v>2.3056042194369999</c:v>
                </c:pt>
                <c:pt idx="19043">
                  <c:v>2.3057017326349998</c:v>
                </c:pt>
                <c:pt idx="19044">
                  <c:v>2.3058040142060001</c:v>
                </c:pt>
                <c:pt idx="19045">
                  <c:v>2.305857658386</c:v>
                </c:pt>
                <c:pt idx="19046">
                  <c:v>2.305915355682</c:v>
                </c:pt>
                <c:pt idx="19047">
                  <c:v>2.3059711456300001</c:v>
                </c:pt>
                <c:pt idx="19048">
                  <c:v>2.3060290813450002</c:v>
                </c:pt>
                <c:pt idx="19049">
                  <c:v>2.3060853481289998</c:v>
                </c:pt>
                <c:pt idx="19050">
                  <c:v>2.3061406612400002</c:v>
                </c:pt>
                <c:pt idx="19051">
                  <c:v>2.306234359741</c:v>
                </c:pt>
                <c:pt idx="19052">
                  <c:v>2.3063228130339999</c:v>
                </c:pt>
                <c:pt idx="19053">
                  <c:v>2.306445360184</c:v>
                </c:pt>
                <c:pt idx="19054">
                  <c:v>2.3067278862</c:v>
                </c:pt>
                <c:pt idx="19055">
                  <c:v>2.306801319122</c:v>
                </c:pt>
                <c:pt idx="19056">
                  <c:v>2.3068461418149999</c:v>
                </c:pt>
                <c:pt idx="19057">
                  <c:v>2.3068871498110002</c:v>
                </c:pt>
                <c:pt idx="19058">
                  <c:v>2.3069329261779998</c:v>
                </c:pt>
                <c:pt idx="19059">
                  <c:v>2.3070025444029998</c:v>
                </c:pt>
                <c:pt idx="19060">
                  <c:v>2.3070499896999999</c:v>
                </c:pt>
                <c:pt idx="19061">
                  <c:v>2.3071212768549998</c:v>
                </c:pt>
                <c:pt idx="19062">
                  <c:v>2.3071908950809998</c:v>
                </c:pt>
                <c:pt idx="19063">
                  <c:v>2.3072392940520001</c:v>
                </c:pt>
                <c:pt idx="19064">
                  <c:v>2.3073010444639999</c:v>
                </c:pt>
                <c:pt idx="19065">
                  <c:v>2.307345151901</c:v>
                </c:pt>
                <c:pt idx="19066">
                  <c:v>2.3073842525480002</c:v>
                </c:pt>
                <c:pt idx="19067">
                  <c:v>2.307448148727</c:v>
                </c:pt>
                <c:pt idx="19068">
                  <c:v>2.3074960708619998</c:v>
                </c:pt>
                <c:pt idx="19069">
                  <c:v>2.3075778484340002</c:v>
                </c:pt>
                <c:pt idx="19070">
                  <c:v>2.3077020645139998</c:v>
                </c:pt>
                <c:pt idx="19071">
                  <c:v>2.3079047203059999</c:v>
                </c:pt>
                <c:pt idx="19072">
                  <c:v>2.3082499504089999</c:v>
                </c:pt>
                <c:pt idx="19073">
                  <c:v>2.3083679676059998</c:v>
                </c:pt>
                <c:pt idx="19074">
                  <c:v>2.3084793090820002</c:v>
                </c:pt>
                <c:pt idx="19075">
                  <c:v>2.3087325096129998</c:v>
                </c:pt>
                <c:pt idx="19076">
                  <c:v>2.3089187145230001</c:v>
                </c:pt>
                <c:pt idx="19077">
                  <c:v>2.309048891068</c:v>
                </c:pt>
                <c:pt idx="19078">
                  <c:v>2.3091440200809998</c:v>
                </c:pt>
                <c:pt idx="19079">
                  <c:v>2.3091986179349999</c:v>
                </c:pt>
                <c:pt idx="19080">
                  <c:v>2.3092489242549998</c:v>
                </c:pt>
                <c:pt idx="19081">
                  <c:v>2.3093390464780001</c:v>
                </c:pt>
                <c:pt idx="19082">
                  <c:v>2.3094179630279998</c:v>
                </c:pt>
                <c:pt idx="19083">
                  <c:v>2.30956697464</c:v>
                </c:pt>
                <c:pt idx="19084">
                  <c:v>2.3099052906040001</c:v>
                </c:pt>
                <c:pt idx="19085">
                  <c:v>2.3101887702939998</c:v>
                </c:pt>
                <c:pt idx="19086">
                  <c:v>2.3105082511899999</c:v>
                </c:pt>
                <c:pt idx="19087">
                  <c:v>2.3108296394350001</c:v>
                </c:pt>
                <c:pt idx="19088">
                  <c:v>2.3110101222989998</c:v>
                </c:pt>
                <c:pt idx="19089">
                  <c:v>2.3110888004299999</c:v>
                </c:pt>
                <c:pt idx="19090">
                  <c:v>2.3111739158629998</c:v>
                </c:pt>
                <c:pt idx="19091">
                  <c:v>2.3112907409669998</c:v>
                </c:pt>
                <c:pt idx="19092">
                  <c:v>2.311397790909</c:v>
                </c:pt>
                <c:pt idx="19093">
                  <c:v>2.3115437030789998</c:v>
                </c:pt>
                <c:pt idx="19094">
                  <c:v>2.3118889331819998</c:v>
                </c:pt>
                <c:pt idx="19095">
                  <c:v>2.3120486736300001</c:v>
                </c:pt>
                <c:pt idx="19096">
                  <c:v>2.3122987747189998</c:v>
                </c:pt>
                <c:pt idx="19097">
                  <c:v>2.3124158382419999</c:v>
                </c:pt>
                <c:pt idx="19098">
                  <c:v>2.3127305507660001</c:v>
                </c:pt>
                <c:pt idx="19099">
                  <c:v>2.312834739685</c:v>
                </c:pt>
                <c:pt idx="19100">
                  <c:v>2.3129067420960001</c:v>
                </c:pt>
                <c:pt idx="19101">
                  <c:v>2.313017845154</c:v>
                </c:pt>
                <c:pt idx="19102">
                  <c:v>2.3133382797239999</c:v>
                </c:pt>
                <c:pt idx="19103">
                  <c:v>2.3134262561800001</c:v>
                </c:pt>
                <c:pt idx="19104">
                  <c:v>2.313513278961</c:v>
                </c:pt>
                <c:pt idx="19105">
                  <c:v>2.31361079216</c:v>
                </c:pt>
                <c:pt idx="19106">
                  <c:v>2.31369805336</c:v>
                </c:pt>
                <c:pt idx="19107">
                  <c:v>2.3138170242310001</c:v>
                </c:pt>
                <c:pt idx="19108">
                  <c:v>2.3139710426329998</c:v>
                </c:pt>
                <c:pt idx="19109">
                  <c:v>2.3142831325530002</c:v>
                </c:pt>
                <c:pt idx="19110">
                  <c:v>2.3143627643590001</c:v>
                </c:pt>
                <c:pt idx="19111">
                  <c:v>2.3144776821140001</c:v>
                </c:pt>
                <c:pt idx="19112">
                  <c:v>2.3146274089809999</c:v>
                </c:pt>
                <c:pt idx="19113">
                  <c:v>2.3148040771480001</c:v>
                </c:pt>
                <c:pt idx="19114">
                  <c:v>2.3148808479310001</c:v>
                </c:pt>
                <c:pt idx="19115">
                  <c:v>2.3149313926700001</c:v>
                </c:pt>
                <c:pt idx="19116">
                  <c:v>2.3149785995480001</c:v>
                </c:pt>
                <c:pt idx="19117">
                  <c:v>2.3150281906129999</c:v>
                </c:pt>
                <c:pt idx="19118">
                  <c:v>2.3151149749759998</c:v>
                </c:pt>
                <c:pt idx="19119">
                  <c:v>2.3152511119839998</c:v>
                </c:pt>
                <c:pt idx="19120">
                  <c:v>2.3153967857360001</c:v>
                </c:pt>
                <c:pt idx="19121">
                  <c:v>2.3157334327700001</c:v>
                </c:pt>
                <c:pt idx="19122">
                  <c:v>2.3159933090210001</c:v>
                </c:pt>
                <c:pt idx="19123">
                  <c:v>2.316083431244</c:v>
                </c:pt>
                <c:pt idx="19124">
                  <c:v>2.3161978721619998</c:v>
                </c:pt>
                <c:pt idx="19125">
                  <c:v>2.3163058757780002</c:v>
                </c:pt>
                <c:pt idx="19126">
                  <c:v>2.316640138626</c:v>
                </c:pt>
                <c:pt idx="19127">
                  <c:v>2.3169808387759998</c:v>
                </c:pt>
                <c:pt idx="19128">
                  <c:v>2.3172700405120001</c:v>
                </c:pt>
                <c:pt idx="19129">
                  <c:v>2.3173582553859999</c:v>
                </c:pt>
                <c:pt idx="19130">
                  <c:v>2.3174514770510002</c:v>
                </c:pt>
                <c:pt idx="19131">
                  <c:v>2.3175430297849999</c:v>
                </c:pt>
                <c:pt idx="19132">
                  <c:v>2.317663669586</c:v>
                </c:pt>
                <c:pt idx="19133">
                  <c:v>2.3177807331090001</c:v>
                </c:pt>
                <c:pt idx="19134">
                  <c:v>2.3178682327270002</c:v>
                </c:pt>
                <c:pt idx="19135">
                  <c:v>2.3179559707639998</c:v>
                </c:pt>
                <c:pt idx="19136">
                  <c:v>2.3180460929870002</c:v>
                </c:pt>
                <c:pt idx="19137">
                  <c:v>2.3181338310239998</c:v>
                </c:pt>
                <c:pt idx="19138">
                  <c:v>2.3184740543369999</c:v>
                </c:pt>
                <c:pt idx="19139">
                  <c:v>2.3186590671539999</c:v>
                </c:pt>
                <c:pt idx="19140">
                  <c:v>2.3187541961670002</c:v>
                </c:pt>
                <c:pt idx="19141">
                  <c:v>2.318854808807</c:v>
                </c:pt>
                <c:pt idx="19142">
                  <c:v>2.3189551830289998</c:v>
                </c:pt>
                <c:pt idx="19143">
                  <c:v>2.3190510272979998</c:v>
                </c:pt>
                <c:pt idx="19144">
                  <c:v>2.3190975189210001</c:v>
                </c:pt>
                <c:pt idx="19145">
                  <c:v>2.3191914558410001</c:v>
                </c:pt>
                <c:pt idx="19146">
                  <c:v>2.3192701339720001</c:v>
                </c:pt>
                <c:pt idx="19147">
                  <c:v>2.3194208145139998</c:v>
                </c:pt>
                <c:pt idx="19148">
                  <c:v>2.3196711540220001</c:v>
                </c:pt>
                <c:pt idx="19149">
                  <c:v>2.3197460174560001</c:v>
                </c:pt>
                <c:pt idx="19150">
                  <c:v>2.3198235034939998</c:v>
                </c:pt>
                <c:pt idx="19151">
                  <c:v>2.3198690414429999</c:v>
                </c:pt>
                <c:pt idx="19152">
                  <c:v>2.319941043854</c:v>
                </c:pt>
                <c:pt idx="19153">
                  <c:v>2.3200078010560001</c:v>
                </c:pt>
                <c:pt idx="19154">
                  <c:v>2.3200566768650002</c:v>
                </c:pt>
                <c:pt idx="19155">
                  <c:v>2.3201377391819999</c:v>
                </c:pt>
                <c:pt idx="19156">
                  <c:v>2.3202118873600002</c:v>
                </c:pt>
                <c:pt idx="19157">
                  <c:v>2.3203146457670001</c:v>
                </c:pt>
                <c:pt idx="19158">
                  <c:v>2.3206224441529999</c:v>
                </c:pt>
                <c:pt idx="19159">
                  <c:v>2.320790529251</c:v>
                </c:pt>
                <c:pt idx="19160">
                  <c:v>2.3208696842190002</c:v>
                </c:pt>
                <c:pt idx="19161">
                  <c:v>2.3210017681120001</c:v>
                </c:pt>
                <c:pt idx="19162">
                  <c:v>2.3211784362789998</c:v>
                </c:pt>
                <c:pt idx="19163">
                  <c:v>2.3214626312259998</c:v>
                </c:pt>
                <c:pt idx="19164">
                  <c:v>2.3215475082400001</c:v>
                </c:pt>
                <c:pt idx="19165">
                  <c:v>2.3216261863710002</c:v>
                </c:pt>
                <c:pt idx="19166">
                  <c:v>2.3218405246730001</c:v>
                </c:pt>
                <c:pt idx="19167">
                  <c:v>2.322082519531</c:v>
                </c:pt>
                <c:pt idx="19168">
                  <c:v>2.3222610950470002</c:v>
                </c:pt>
                <c:pt idx="19169">
                  <c:v>2.3224101066589999</c:v>
                </c:pt>
                <c:pt idx="19170">
                  <c:v>2.3226604461670002</c:v>
                </c:pt>
                <c:pt idx="19171">
                  <c:v>2.322813272476</c:v>
                </c:pt>
                <c:pt idx="19172">
                  <c:v>2.322893619537</c:v>
                </c:pt>
                <c:pt idx="19173">
                  <c:v>2.3229782581329999</c:v>
                </c:pt>
                <c:pt idx="19174">
                  <c:v>2.3230996131900001</c:v>
                </c:pt>
                <c:pt idx="19175">
                  <c:v>2.3232622146609998</c:v>
                </c:pt>
                <c:pt idx="19176">
                  <c:v>2.3233523368840001</c:v>
                </c:pt>
                <c:pt idx="19177">
                  <c:v>2.3234429359440001</c:v>
                </c:pt>
                <c:pt idx="19178">
                  <c:v>2.3234841823579999</c:v>
                </c:pt>
                <c:pt idx="19179">
                  <c:v>2.323578834534</c:v>
                </c:pt>
                <c:pt idx="19180">
                  <c:v>2.3236598968509998</c:v>
                </c:pt>
                <c:pt idx="19181">
                  <c:v>2.3239784240720001</c:v>
                </c:pt>
                <c:pt idx="19182">
                  <c:v>2.3240590095520002</c:v>
                </c:pt>
                <c:pt idx="19183">
                  <c:v>2.324138402939</c:v>
                </c:pt>
                <c:pt idx="19184">
                  <c:v>2.3242161273959998</c:v>
                </c:pt>
                <c:pt idx="19185">
                  <c:v>2.324525594711</c:v>
                </c:pt>
                <c:pt idx="19186">
                  <c:v>2.3247404098510001</c:v>
                </c:pt>
                <c:pt idx="19187">
                  <c:v>2.3248543739319998</c:v>
                </c:pt>
                <c:pt idx="19188">
                  <c:v>2.3249351978299999</c:v>
                </c:pt>
                <c:pt idx="19189">
                  <c:v>2.3250136375429999</c:v>
                </c:pt>
                <c:pt idx="19190">
                  <c:v>2.3253376483919999</c:v>
                </c:pt>
                <c:pt idx="19191">
                  <c:v>2.32546043396</c:v>
                </c:pt>
                <c:pt idx="19192">
                  <c:v>2.3255484104159998</c:v>
                </c:pt>
                <c:pt idx="19193">
                  <c:v>2.3256404399870001</c:v>
                </c:pt>
                <c:pt idx="19194">
                  <c:v>2.3256864547729998</c:v>
                </c:pt>
                <c:pt idx="19195">
                  <c:v>2.3257346153260001</c:v>
                </c:pt>
                <c:pt idx="19196">
                  <c:v>2.325830221176</c:v>
                </c:pt>
                <c:pt idx="19197">
                  <c:v>2.3259227275850001</c:v>
                </c:pt>
                <c:pt idx="19198">
                  <c:v>2.3260109424589999</c:v>
                </c:pt>
                <c:pt idx="19199">
                  <c:v>2.3261520862579999</c:v>
                </c:pt>
                <c:pt idx="19200">
                  <c:v>2.3263623714450001</c:v>
                </c:pt>
                <c:pt idx="19201">
                  <c:v>2.3264060020450001</c:v>
                </c:pt>
                <c:pt idx="19202">
                  <c:v>2.3264546394350001</c:v>
                </c:pt>
                <c:pt idx="19203">
                  <c:v>2.3264982700350001</c:v>
                </c:pt>
                <c:pt idx="19204">
                  <c:v>2.3265461921689998</c:v>
                </c:pt>
                <c:pt idx="19205">
                  <c:v>2.3265891075130001</c:v>
                </c:pt>
                <c:pt idx="19206">
                  <c:v>2.326654672623</c:v>
                </c:pt>
                <c:pt idx="19207">
                  <c:v>2.326698541641</c:v>
                </c:pt>
                <c:pt idx="19208">
                  <c:v>2.3267445564270002</c:v>
                </c:pt>
                <c:pt idx="19209">
                  <c:v>2.3268139362340001</c:v>
                </c:pt>
                <c:pt idx="19210">
                  <c:v>2.3268604278559999</c:v>
                </c:pt>
                <c:pt idx="19211">
                  <c:v>2.326907634735</c:v>
                </c:pt>
                <c:pt idx="19212">
                  <c:v>2.3269767761229998</c:v>
                </c:pt>
                <c:pt idx="19213">
                  <c:v>2.3270535469059999</c:v>
                </c:pt>
                <c:pt idx="19214">
                  <c:v>2.3271372318269998</c:v>
                </c:pt>
                <c:pt idx="19215">
                  <c:v>2.3272874355319999</c:v>
                </c:pt>
                <c:pt idx="19216">
                  <c:v>2.3276276588439999</c:v>
                </c:pt>
                <c:pt idx="19217">
                  <c:v>2.3277783393860001</c:v>
                </c:pt>
                <c:pt idx="19218">
                  <c:v>2.3280067443850001</c:v>
                </c:pt>
                <c:pt idx="19219">
                  <c:v>2.3283693790440001</c:v>
                </c:pt>
                <c:pt idx="19220">
                  <c:v>2.3284907340999998</c:v>
                </c:pt>
                <c:pt idx="19221">
                  <c:v>2.3286554813390001</c:v>
                </c:pt>
                <c:pt idx="19222">
                  <c:v>2.328806638718</c:v>
                </c:pt>
                <c:pt idx="19223">
                  <c:v>2.3289945125579998</c:v>
                </c:pt>
                <c:pt idx="19224">
                  <c:v>2.329115390778</c:v>
                </c:pt>
                <c:pt idx="19225">
                  <c:v>2.3292589187620001</c:v>
                </c:pt>
                <c:pt idx="19226">
                  <c:v>2.3293530941010001</c:v>
                </c:pt>
                <c:pt idx="19227">
                  <c:v>2.3294377326969999</c:v>
                </c:pt>
                <c:pt idx="19228">
                  <c:v>2.3295278549190002</c:v>
                </c:pt>
                <c:pt idx="19229">
                  <c:v>2.3295750617979998</c:v>
                </c:pt>
                <c:pt idx="19230">
                  <c:v>2.3296189308169999</c:v>
                </c:pt>
                <c:pt idx="19231">
                  <c:v>2.3296651840210001</c:v>
                </c:pt>
                <c:pt idx="19232">
                  <c:v>2.329760551453</c:v>
                </c:pt>
                <c:pt idx="19233">
                  <c:v>2.3298490047449998</c:v>
                </c:pt>
                <c:pt idx="19234">
                  <c:v>2.3299357891080001</c:v>
                </c:pt>
                <c:pt idx="19235">
                  <c:v>2.330057144165</c:v>
                </c:pt>
                <c:pt idx="19236">
                  <c:v>2.3302068710329999</c:v>
                </c:pt>
                <c:pt idx="19237">
                  <c:v>2.3303301334380002</c:v>
                </c:pt>
                <c:pt idx="19238">
                  <c:v>2.3304419517519999</c:v>
                </c:pt>
                <c:pt idx="19239">
                  <c:v>2.3306148052219999</c:v>
                </c:pt>
                <c:pt idx="19240">
                  <c:v>2.330892562866</c:v>
                </c:pt>
                <c:pt idx="19241">
                  <c:v>2.3309693336490001</c:v>
                </c:pt>
                <c:pt idx="19242">
                  <c:v>2.331039190292</c:v>
                </c:pt>
                <c:pt idx="19243">
                  <c:v>2.3310880661010001</c:v>
                </c:pt>
                <c:pt idx="19244">
                  <c:v>2.3311283588410001</c:v>
                </c:pt>
                <c:pt idx="19245">
                  <c:v>2.3311791419980001</c:v>
                </c:pt>
                <c:pt idx="19246">
                  <c:v>2.3312511444089998</c:v>
                </c:pt>
                <c:pt idx="19247">
                  <c:v>2.3313019275669999</c:v>
                </c:pt>
                <c:pt idx="19248">
                  <c:v>2.3314123153690001</c:v>
                </c:pt>
                <c:pt idx="19249">
                  <c:v>2.331516742706</c:v>
                </c:pt>
                <c:pt idx="19250">
                  <c:v>2.3317656517029999</c:v>
                </c:pt>
                <c:pt idx="19251">
                  <c:v>2.3318526744839998</c:v>
                </c:pt>
                <c:pt idx="19252">
                  <c:v>2.331931829453</c:v>
                </c:pt>
                <c:pt idx="19253">
                  <c:v>2.3320109844210002</c:v>
                </c:pt>
                <c:pt idx="19254">
                  <c:v>2.332228660583</c:v>
                </c:pt>
                <c:pt idx="19255">
                  <c:v>2.3323466777799999</c:v>
                </c:pt>
                <c:pt idx="19256">
                  <c:v>2.332435846329</c:v>
                </c:pt>
                <c:pt idx="19257">
                  <c:v>2.3325192928309999</c:v>
                </c:pt>
                <c:pt idx="19258">
                  <c:v>2.3327438831329999</c:v>
                </c:pt>
                <c:pt idx="19259">
                  <c:v>2.3330471515659998</c:v>
                </c:pt>
                <c:pt idx="19260">
                  <c:v>2.3332056999209998</c:v>
                </c:pt>
                <c:pt idx="19261">
                  <c:v>2.333326816559</c:v>
                </c:pt>
                <c:pt idx="19262">
                  <c:v>2.3336675167080001</c:v>
                </c:pt>
                <c:pt idx="19263">
                  <c:v>2.3337564468380001</c:v>
                </c:pt>
                <c:pt idx="19264">
                  <c:v>2.3338418006900001</c:v>
                </c:pt>
                <c:pt idx="19265">
                  <c:v>2.3339290618900002</c:v>
                </c:pt>
                <c:pt idx="19266">
                  <c:v>2.334019184113</c:v>
                </c:pt>
                <c:pt idx="19267">
                  <c:v>2.3341112136839999</c:v>
                </c:pt>
                <c:pt idx="19268">
                  <c:v>2.3341948986049998</c:v>
                </c:pt>
                <c:pt idx="19269">
                  <c:v>2.3342769145969999</c:v>
                </c:pt>
                <c:pt idx="19270">
                  <c:v>2.3344323635099999</c:v>
                </c:pt>
                <c:pt idx="19271">
                  <c:v>2.3346555232999999</c:v>
                </c:pt>
                <c:pt idx="19272">
                  <c:v>2.3348054885859999</c:v>
                </c:pt>
                <c:pt idx="19273">
                  <c:v>2.3351047039030002</c:v>
                </c:pt>
                <c:pt idx="19274">
                  <c:v>2.335199832916</c:v>
                </c:pt>
                <c:pt idx="19275">
                  <c:v>2.3352980613710002</c:v>
                </c:pt>
                <c:pt idx="19276">
                  <c:v>2.335340738297</c:v>
                </c:pt>
                <c:pt idx="19277">
                  <c:v>2.3353848457340001</c:v>
                </c:pt>
                <c:pt idx="19278">
                  <c:v>2.335432052612</c:v>
                </c:pt>
                <c:pt idx="19279">
                  <c:v>2.3354709148409998</c:v>
                </c:pt>
                <c:pt idx="19280">
                  <c:v>2.3355123996730001</c:v>
                </c:pt>
                <c:pt idx="19281">
                  <c:v>2.3355598449710002</c:v>
                </c:pt>
                <c:pt idx="19282">
                  <c:v>2.3356351852419999</c:v>
                </c:pt>
                <c:pt idx="19283">
                  <c:v>2.3358819484710001</c:v>
                </c:pt>
                <c:pt idx="19284">
                  <c:v>2.3360931873320001</c:v>
                </c:pt>
                <c:pt idx="19285">
                  <c:v>2.3361780643459999</c:v>
                </c:pt>
                <c:pt idx="19286">
                  <c:v>2.3362693786620001</c:v>
                </c:pt>
                <c:pt idx="19287">
                  <c:v>2.3363621234890002</c:v>
                </c:pt>
                <c:pt idx="19288">
                  <c:v>2.3364603519439999</c:v>
                </c:pt>
                <c:pt idx="19289">
                  <c:v>2.3365483284000002</c:v>
                </c:pt>
                <c:pt idx="19290">
                  <c:v>2.3366353511810001</c:v>
                </c:pt>
                <c:pt idx="19291">
                  <c:v>2.3367526531220002</c:v>
                </c:pt>
                <c:pt idx="19292">
                  <c:v>2.3370723724369999</c:v>
                </c:pt>
                <c:pt idx="19293">
                  <c:v>2.3371856212619999</c:v>
                </c:pt>
                <c:pt idx="19294">
                  <c:v>2.3372652530670002</c:v>
                </c:pt>
                <c:pt idx="19295">
                  <c:v>2.3373525142670002</c:v>
                </c:pt>
                <c:pt idx="19296">
                  <c:v>2.3374357223510001</c:v>
                </c:pt>
                <c:pt idx="19297">
                  <c:v>2.337789535522</c:v>
                </c:pt>
                <c:pt idx="19298">
                  <c:v>2.3378758430479998</c:v>
                </c:pt>
                <c:pt idx="19299">
                  <c:v>2.3379647731780002</c:v>
                </c:pt>
                <c:pt idx="19300">
                  <c:v>2.3380517959590001</c:v>
                </c:pt>
                <c:pt idx="19301">
                  <c:v>2.3381319046020002</c:v>
                </c:pt>
                <c:pt idx="19302">
                  <c:v>2.3382251262659999</c:v>
                </c:pt>
                <c:pt idx="19303">
                  <c:v>2.3383128643040001</c:v>
                </c:pt>
                <c:pt idx="19304">
                  <c:v>2.3384013175959999</c:v>
                </c:pt>
                <c:pt idx="19305">
                  <c:v>2.3384919166559999</c:v>
                </c:pt>
                <c:pt idx="19306">
                  <c:v>2.338579416275</c:v>
                </c:pt>
                <c:pt idx="19307">
                  <c:v>2.338694810867</c:v>
                </c:pt>
                <c:pt idx="19308">
                  <c:v>2.3387701511380001</c:v>
                </c:pt>
                <c:pt idx="19309">
                  <c:v>2.3388803005219998</c:v>
                </c:pt>
                <c:pt idx="19310">
                  <c:v>2.3391714096070002</c:v>
                </c:pt>
                <c:pt idx="19311">
                  <c:v>2.3392660617829999</c:v>
                </c:pt>
                <c:pt idx="19312">
                  <c:v>2.3393602371219999</c:v>
                </c:pt>
                <c:pt idx="19313">
                  <c:v>2.3394308090210001</c:v>
                </c:pt>
                <c:pt idx="19314">
                  <c:v>2.3395259380339999</c:v>
                </c:pt>
                <c:pt idx="19315">
                  <c:v>2.3396031856540001</c:v>
                </c:pt>
                <c:pt idx="19316">
                  <c:v>2.3397128582</c:v>
                </c:pt>
                <c:pt idx="19317">
                  <c:v>2.3398184776309998</c:v>
                </c:pt>
                <c:pt idx="19318">
                  <c:v>2.339963912964</c:v>
                </c:pt>
                <c:pt idx="19319">
                  <c:v>2.3401441574100001</c:v>
                </c:pt>
                <c:pt idx="19320">
                  <c:v>2.340222120285</c:v>
                </c:pt>
                <c:pt idx="19321">
                  <c:v>2.3403017520899998</c:v>
                </c:pt>
                <c:pt idx="19322">
                  <c:v>2.340415477753</c:v>
                </c:pt>
                <c:pt idx="19323">
                  <c:v>2.3406531810760001</c:v>
                </c:pt>
                <c:pt idx="19324">
                  <c:v>2.3407709598539999</c:v>
                </c:pt>
                <c:pt idx="19325">
                  <c:v>2.340919494629</c:v>
                </c:pt>
                <c:pt idx="19326">
                  <c:v>2.341197013855</c:v>
                </c:pt>
                <c:pt idx="19327">
                  <c:v>2.34153342247</c:v>
                </c:pt>
                <c:pt idx="19328">
                  <c:v>2.341866493225</c:v>
                </c:pt>
                <c:pt idx="19329">
                  <c:v>2.3420243263240001</c:v>
                </c:pt>
                <c:pt idx="19330">
                  <c:v>2.3421490192409999</c:v>
                </c:pt>
                <c:pt idx="19331">
                  <c:v>2.3422379493709999</c:v>
                </c:pt>
                <c:pt idx="19332">
                  <c:v>2.3423237800600001</c:v>
                </c:pt>
                <c:pt idx="19333">
                  <c:v>2.342408895493</c:v>
                </c:pt>
                <c:pt idx="19334">
                  <c:v>2.3424904346469999</c:v>
                </c:pt>
                <c:pt idx="19335">
                  <c:v>2.3428177833560002</c:v>
                </c:pt>
                <c:pt idx="19336">
                  <c:v>2.3428862094879999</c:v>
                </c:pt>
                <c:pt idx="19337">
                  <c:v>2.3431944847109998</c:v>
                </c:pt>
                <c:pt idx="19338">
                  <c:v>2.343491792679</c:v>
                </c:pt>
                <c:pt idx="19339">
                  <c:v>2.3438141345979999</c:v>
                </c:pt>
                <c:pt idx="19340">
                  <c:v>2.3439548015590002</c:v>
                </c:pt>
                <c:pt idx="19341">
                  <c:v>2.3440651893619999</c:v>
                </c:pt>
                <c:pt idx="19342">
                  <c:v>2.3441803455349999</c:v>
                </c:pt>
                <c:pt idx="19343">
                  <c:v>2.3442571163179999</c:v>
                </c:pt>
                <c:pt idx="19344">
                  <c:v>2.3443384170530002</c:v>
                </c:pt>
                <c:pt idx="19345">
                  <c:v>2.34446144104</c:v>
                </c:pt>
                <c:pt idx="19346">
                  <c:v>2.3448011875149999</c:v>
                </c:pt>
                <c:pt idx="19347">
                  <c:v>2.3450319767000001</c:v>
                </c:pt>
                <c:pt idx="19348">
                  <c:v>2.3451480865479999</c:v>
                </c:pt>
                <c:pt idx="19349">
                  <c:v>2.345401287079</c:v>
                </c:pt>
                <c:pt idx="19350">
                  <c:v>2.3454947471619998</c:v>
                </c:pt>
                <c:pt idx="19351">
                  <c:v>2.3455460071559999</c:v>
                </c:pt>
                <c:pt idx="19352">
                  <c:v>2.3455982208249999</c:v>
                </c:pt>
                <c:pt idx="19353">
                  <c:v>2.3456971645359999</c:v>
                </c:pt>
                <c:pt idx="19354">
                  <c:v>2.3457853794100001</c:v>
                </c:pt>
                <c:pt idx="19355">
                  <c:v>2.3461031913760002</c:v>
                </c:pt>
                <c:pt idx="19356">
                  <c:v>2.3462498188019998</c:v>
                </c:pt>
                <c:pt idx="19357">
                  <c:v>2.3463928699490002</c:v>
                </c:pt>
                <c:pt idx="19358">
                  <c:v>2.3465938568119999</c:v>
                </c:pt>
                <c:pt idx="19359">
                  <c:v>2.3469192981720002</c:v>
                </c:pt>
                <c:pt idx="19360">
                  <c:v>2.3470380306240002</c:v>
                </c:pt>
                <c:pt idx="19361">
                  <c:v>2.347086191177</c:v>
                </c:pt>
                <c:pt idx="19362">
                  <c:v>2.347134828568</c:v>
                </c:pt>
                <c:pt idx="19363">
                  <c:v>2.3472025394439999</c:v>
                </c:pt>
                <c:pt idx="19364">
                  <c:v>2.3472783565520001</c:v>
                </c:pt>
                <c:pt idx="19365">
                  <c:v>2.3473362922669998</c:v>
                </c:pt>
                <c:pt idx="19366">
                  <c:v>2.3474183082579998</c:v>
                </c:pt>
                <c:pt idx="19367">
                  <c:v>2.3474676609039999</c:v>
                </c:pt>
                <c:pt idx="19368">
                  <c:v>2.3475122451780002</c:v>
                </c:pt>
                <c:pt idx="19369">
                  <c:v>2.3475542068480002</c:v>
                </c:pt>
                <c:pt idx="19370">
                  <c:v>2.3476228713989999</c:v>
                </c:pt>
                <c:pt idx="19371">
                  <c:v>2.3477308750149999</c:v>
                </c:pt>
                <c:pt idx="19372">
                  <c:v>2.347884893417</c:v>
                </c:pt>
                <c:pt idx="19373">
                  <c:v>2.3479673862460002</c:v>
                </c:pt>
                <c:pt idx="19374">
                  <c:v>2.3480532169339998</c:v>
                </c:pt>
                <c:pt idx="19375">
                  <c:v>2.348376274109</c:v>
                </c:pt>
                <c:pt idx="19376">
                  <c:v>2.348425149918</c:v>
                </c:pt>
                <c:pt idx="19377">
                  <c:v>2.3484826087949999</c:v>
                </c:pt>
                <c:pt idx="19378">
                  <c:v>2.3485345840449998</c:v>
                </c:pt>
                <c:pt idx="19379">
                  <c:v>2.3485901355740002</c:v>
                </c:pt>
                <c:pt idx="19380">
                  <c:v>2.3486464023589999</c:v>
                </c:pt>
                <c:pt idx="19381">
                  <c:v>2.3487033843990002</c:v>
                </c:pt>
                <c:pt idx="19382">
                  <c:v>2.348758459091</c:v>
                </c:pt>
                <c:pt idx="19383">
                  <c:v>2.3488104343409999</c:v>
                </c:pt>
                <c:pt idx="19384">
                  <c:v>2.3488650321960001</c:v>
                </c:pt>
                <c:pt idx="19385">
                  <c:v>2.3489549159999998</c:v>
                </c:pt>
                <c:pt idx="19386">
                  <c:v>2.3492741584779999</c:v>
                </c:pt>
                <c:pt idx="19387">
                  <c:v>2.349361896515</c:v>
                </c:pt>
                <c:pt idx="19388">
                  <c:v>2.349667072296</c:v>
                </c:pt>
                <c:pt idx="19389">
                  <c:v>2.349991321564</c:v>
                </c:pt>
                <c:pt idx="19390">
                  <c:v>2.3503239154819999</c:v>
                </c:pt>
                <c:pt idx="19391">
                  <c:v>2.3504843711849999</c:v>
                </c:pt>
                <c:pt idx="19392">
                  <c:v>2.3507134914400001</c:v>
                </c:pt>
                <c:pt idx="19393">
                  <c:v>2.3508644103999998</c:v>
                </c:pt>
                <c:pt idx="19394">
                  <c:v>2.3510088920590002</c:v>
                </c:pt>
                <c:pt idx="19395">
                  <c:v>2.351347923279</c:v>
                </c:pt>
                <c:pt idx="19396">
                  <c:v>2.3514316082</c:v>
                </c:pt>
                <c:pt idx="19397">
                  <c:v>2.3514780998229998</c:v>
                </c:pt>
                <c:pt idx="19398">
                  <c:v>2.3515193462370001</c:v>
                </c:pt>
                <c:pt idx="19399">
                  <c:v>2.3515622615809999</c:v>
                </c:pt>
                <c:pt idx="19400">
                  <c:v>2.351609230042</c:v>
                </c:pt>
                <c:pt idx="19401">
                  <c:v>2.3516933918</c:v>
                </c:pt>
                <c:pt idx="19402">
                  <c:v>2.3518164157869998</c:v>
                </c:pt>
                <c:pt idx="19403">
                  <c:v>2.3519604206090001</c:v>
                </c:pt>
                <c:pt idx="19404">
                  <c:v>2.3520076274870001</c:v>
                </c:pt>
                <c:pt idx="19405">
                  <c:v>2.3520550727840002</c:v>
                </c:pt>
                <c:pt idx="19406">
                  <c:v>2.3521075248719998</c:v>
                </c:pt>
                <c:pt idx="19407">
                  <c:v>2.3521618843079999</c:v>
                </c:pt>
                <c:pt idx="19408">
                  <c:v>2.3522210121149998</c:v>
                </c:pt>
                <c:pt idx="19409">
                  <c:v>2.3522768020629998</c:v>
                </c:pt>
                <c:pt idx="19410">
                  <c:v>2.3523406982420001</c:v>
                </c:pt>
                <c:pt idx="19411">
                  <c:v>2.3524098396299999</c:v>
                </c:pt>
                <c:pt idx="19412">
                  <c:v>2.3524739742279999</c:v>
                </c:pt>
                <c:pt idx="19413">
                  <c:v>2.3525390625</c:v>
                </c:pt>
                <c:pt idx="19414">
                  <c:v>2.3526005744930001</c:v>
                </c:pt>
                <c:pt idx="19415">
                  <c:v>2.3526587486269999</c:v>
                </c:pt>
                <c:pt idx="19416">
                  <c:v>2.3527154922490001</c:v>
                </c:pt>
                <c:pt idx="19417">
                  <c:v>2.3527731895450001</c:v>
                </c:pt>
                <c:pt idx="19418">
                  <c:v>2.352829933167</c:v>
                </c:pt>
                <c:pt idx="19419">
                  <c:v>2.3528869152070002</c:v>
                </c:pt>
                <c:pt idx="19420">
                  <c:v>2.3529424667360002</c:v>
                </c:pt>
                <c:pt idx="19421">
                  <c:v>2.352992296219</c:v>
                </c:pt>
                <c:pt idx="19422">
                  <c:v>2.3530921936040001</c:v>
                </c:pt>
                <c:pt idx="19423">
                  <c:v>2.3531851768490002</c:v>
                </c:pt>
                <c:pt idx="19424">
                  <c:v>2.3532726764679999</c:v>
                </c:pt>
                <c:pt idx="19425">
                  <c:v>2.3533842563629999</c:v>
                </c:pt>
                <c:pt idx="19426">
                  <c:v>2.3536827564239999</c:v>
                </c:pt>
                <c:pt idx="19427">
                  <c:v>2.3537733554839999</c:v>
                </c:pt>
                <c:pt idx="19428">
                  <c:v>2.3538360595699999</c:v>
                </c:pt>
                <c:pt idx="19429">
                  <c:v>2.353876829147</c:v>
                </c:pt>
                <c:pt idx="19430">
                  <c:v>2.353920459747</c:v>
                </c:pt>
                <c:pt idx="19431">
                  <c:v>2.353998422623</c:v>
                </c:pt>
                <c:pt idx="19432">
                  <c:v>2.354075431824</c:v>
                </c:pt>
                <c:pt idx="19433">
                  <c:v>2.3541867732999999</c:v>
                </c:pt>
                <c:pt idx="19434">
                  <c:v>2.3543181419370001</c:v>
                </c:pt>
                <c:pt idx="19435">
                  <c:v>2.3544163703919998</c:v>
                </c:pt>
                <c:pt idx="19436">
                  <c:v>2.3545644283290001</c:v>
                </c:pt>
                <c:pt idx="19437">
                  <c:v>2.3548877239229999</c:v>
                </c:pt>
                <c:pt idx="19438">
                  <c:v>2.3552026748660002</c:v>
                </c:pt>
                <c:pt idx="19439">
                  <c:v>2.3552885055539998</c:v>
                </c:pt>
                <c:pt idx="19440">
                  <c:v>2.355341434479</c:v>
                </c:pt>
                <c:pt idx="19441">
                  <c:v>2.355422019958</c:v>
                </c:pt>
                <c:pt idx="19442">
                  <c:v>2.3555877208710001</c:v>
                </c:pt>
                <c:pt idx="19443">
                  <c:v>2.3557589054110002</c:v>
                </c:pt>
                <c:pt idx="19444">
                  <c:v>2.355841875076</c:v>
                </c:pt>
                <c:pt idx="19445">
                  <c:v>2.3559443950649999</c:v>
                </c:pt>
                <c:pt idx="19446">
                  <c:v>2.355995416641</c:v>
                </c:pt>
                <c:pt idx="19447">
                  <c:v>2.3560395240780001</c:v>
                </c:pt>
                <c:pt idx="19448">
                  <c:v>2.3560836315159999</c:v>
                </c:pt>
                <c:pt idx="19449">
                  <c:v>2.356124401093</c:v>
                </c:pt>
                <c:pt idx="19450">
                  <c:v>2.3561706542969998</c:v>
                </c:pt>
                <c:pt idx="19451">
                  <c:v>2.3562214374539998</c:v>
                </c:pt>
                <c:pt idx="19452">
                  <c:v>2.3562994003300002</c:v>
                </c:pt>
                <c:pt idx="19453">
                  <c:v>2.35649061203</c:v>
                </c:pt>
                <c:pt idx="19454">
                  <c:v>2.356637001038</c:v>
                </c:pt>
                <c:pt idx="19455">
                  <c:v>2.3567411899569999</c:v>
                </c:pt>
                <c:pt idx="19456">
                  <c:v>2.3568229675289998</c:v>
                </c:pt>
                <c:pt idx="19457">
                  <c:v>2.3569478988650001</c:v>
                </c:pt>
                <c:pt idx="19458">
                  <c:v>2.357303380966</c:v>
                </c:pt>
                <c:pt idx="19459">
                  <c:v>2.3573968410489998</c:v>
                </c:pt>
                <c:pt idx="19460">
                  <c:v>2.3574471473690002</c:v>
                </c:pt>
                <c:pt idx="19461">
                  <c:v>2.3574991226200002</c:v>
                </c:pt>
                <c:pt idx="19462">
                  <c:v>2.3575537204739998</c:v>
                </c:pt>
                <c:pt idx="19463">
                  <c:v>2.3576078414919999</c:v>
                </c:pt>
                <c:pt idx="19464">
                  <c:v>2.3576631546020002</c:v>
                </c:pt>
                <c:pt idx="19465">
                  <c:v>2.3577163219449999</c:v>
                </c:pt>
                <c:pt idx="19466">
                  <c:v>2.3577692508700001</c:v>
                </c:pt>
                <c:pt idx="19467">
                  <c:v>2.3578662872309999</c:v>
                </c:pt>
                <c:pt idx="19468">
                  <c:v>2.3579185008999999</c:v>
                </c:pt>
                <c:pt idx="19469">
                  <c:v>2.358012914658</c:v>
                </c:pt>
                <c:pt idx="19470">
                  <c:v>2.358112335205</c:v>
                </c:pt>
                <c:pt idx="19471">
                  <c:v>2.358203172684</c:v>
                </c:pt>
                <c:pt idx="19472">
                  <c:v>2.3582890033720001</c:v>
                </c:pt>
                <c:pt idx="19473">
                  <c:v>2.3584136962889999</c:v>
                </c:pt>
                <c:pt idx="19474">
                  <c:v>2.3586115837100001</c:v>
                </c:pt>
                <c:pt idx="19475">
                  <c:v>2.3586990833280002</c:v>
                </c:pt>
                <c:pt idx="19476">
                  <c:v>2.3587808609010001</c:v>
                </c:pt>
                <c:pt idx="19477">
                  <c:v>2.3588607311250001</c:v>
                </c:pt>
                <c:pt idx="19478">
                  <c:v>2.3589429855350001</c:v>
                </c:pt>
                <c:pt idx="19479">
                  <c:v>2.359028100967</c:v>
                </c:pt>
                <c:pt idx="19480">
                  <c:v>2.3591105937960002</c:v>
                </c:pt>
                <c:pt idx="19481">
                  <c:v>2.35919547081</c:v>
                </c:pt>
                <c:pt idx="19482">
                  <c:v>2.359317302704</c:v>
                </c:pt>
                <c:pt idx="19483">
                  <c:v>2.3595492839809999</c:v>
                </c:pt>
                <c:pt idx="19484">
                  <c:v>2.3596217632290002</c:v>
                </c:pt>
                <c:pt idx="19485">
                  <c:v>2.359669923782</c:v>
                </c:pt>
                <c:pt idx="19486">
                  <c:v>2.359718322754</c:v>
                </c:pt>
                <c:pt idx="19487">
                  <c:v>2.35977268219</c:v>
                </c:pt>
                <c:pt idx="19488">
                  <c:v>2.35981798172</c:v>
                </c:pt>
                <c:pt idx="19489">
                  <c:v>2.3598711490630002</c:v>
                </c:pt>
                <c:pt idx="19490">
                  <c:v>2.3599479198459998</c:v>
                </c:pt>
                <c:pt idx="19491">
                  <c:v>2.360049724579</c:v>
                </c:pt>
                <c:pt idx="19492">
                  <c:v>2.3601531982420001</c:v>
                </c:pt>
                <c:pt idx="19493">
                  <c:v>2.3602292537689999</c:v>
                </c:pt>
                <c:pt idx="19494">
                  <c:v>2.3603017330170002</c:v>
                </c:pt>
                <c:pt idx="19495">
                  <c:v>2.3603684902189999</c:v>
                </c:pt>
                <c:pt idx="19496">
                  <c:v>2.3604454994199999</c:v>
                </c:pt>
                <c:pt idx="19497">
                  <c:v>2.360522508621</c:v>
                </c:pt>
                <c:pt idx="19498">
                  <c:v>2.360601186752</c:v>
                </c:pt>
                <c:pt idx="19499">
                  <c:v>2.3606841564179999</c:v>
                </c:pt>
                <c:pt idx="19500">
                  <c:v>2.3607397079469998</c:v>
                </c:pt>
                <c:pt idx="19501">
                  <c:v>2.360793113708</c:v>
                </c:pt>
                <c:pt idx="19502">
                  <c:v>2.3608832359309999</c:v>
                </c:pt>
                <c:pt idx="19503">
                  <c:v>2.3611142635350002</c:v>
                </c:pt>
                <c:pt idx="19504">
                  <c:v>2.3611977100370001</c:v>
                </c:pt>
                <c:pt idx="19505">
                  <c:v>2.3612849712370001</c:v>
                </c:pt>
                <c:pt idx="19506">
                  <c:v>2.3613831996919998</c:v>
                </c:pt>
                <c:pt idx="19507">
                  <c:v>2.361432552338</c:v>
                </c:pt>
                <c:pt idx="19508">
                  <c:v>2.3615298271179999</c:v>
                </c:pt>
                <c:pt idx="19509">
                  <c:v>2.3616199493410002</c:v>
                </c:pt>
                <c:pt idx="19510">
                  <c:v>2.3616986274720002</c:v>
                </c:pt>
                <c:pt idx="19511">
                  <c:v>2.362044811249</c:v>
                </c:pt>
                <c:pt idx="19512">
                  <c:v>2.3623147010799999</c:v>
                </c:pt>
                <c:pt idx="19513">
                  <c:v>2.3624269962310001</c:v>
                </c:pt>
                <c:pt idx="19514">
                  <c:v>2.3625781536099999</c:v>
                </c:pt>
                <c:pt idx="19515">
                  <c:v>2.362855672836</c:v>
                </c:pt>
                <c:pt idx="19516">
                  <c:v>2.3630149364470001</c:v>
                </c:pt>
                <c:pt idx="19517">
                  <c:v>2.363094568253</c:v>
                </c:pt>
                <c:pt idx="19518">
                  <c:v>2.3631753921510001</c:v>
                </c:pt>
                <c:pt idx="19519">
                  <c:v>2.3632955551150001</c:v>
                </c:pt>
                <c:pt idx="19520">
                  <c:v>2.363384008408</c:v>
                </c:pt>
                <c:pt idx="19521">
                  <c:v>2.363469600677</c:v>
                </c:pt>
                <c:pt idx="19522">
                  <c:v>2.3635611534119998</c:v>
                </c:pt>
                <c:pt idx="19523">
                  <c:v>2.3636450767519999</c:v>
                </c:pt>
                <c:pt idx="19524">
                  <c:v>2.3637659549709999</c:v>
                </c:pt>
                <c:pt idx="19525">
                  <c:v>2.3641004562379999</c:v>
                </c:pt>
                <c:pt idx="19526">
                  <c:v>2.3644280433649998</c:v>
                </c:pt>
                <c:pt idx="19527">
                  <c:v>2.364547252655</c:v>
                </c:pt>
                <c:pt idx="19528">
                  <c:v>2.3646247386930002</c:v>
                </c:pt>
                <c:pt idx="19529">
                  <c:v>2.364770412445</c:v>
                </c:pt>
                <c:pt idx="19530">
                  <c:v>2.3649716377260002</c:v>
                </c:pt>
                <c:pt idx="19531">
                  <c:v>2.3650438785549999</c:v>
                </c:pt>
                <c:pt idx="19532">
                  <c:v>2.3650918006900001</c:v>
                </c:pt>
                <c:pt idx="19533">
                  <c:v>2.3651416301729999</c:v>
                </c:pt>
                <c:pt idx="19534">
                  <c:v>2.3651859760280001</c:v>
                </c:pt>
                <c:pt idx="19535">
                  <c:v>2.3652276992800001</c:v>
                </c:pt>
                <c:pt idx="19536">
                  <c:v>2.365274429321</c:v>
                </c:pt>
                <c:pt idx="19537">
                  <c:v>2.3653244972229999</c:v>
                </c:pt>
                <c:pt idx="19538">
                  <c:v>2.3654842376710001</c:v>
                </c:pt>
                <c:pt idx="19539">
                  <c:v>2.3655593395230001</c:v>
                </c:pt>
                <c:pt idx="19540">
                  <c:v>2.365640878677</c:v>
                </c:pt>
                <c:pt idx="19541">
                  <c:v>2.3657529354100002</c:v>
                </c:pt>
                <c:pt idx="19542">
                  <c:v>2.3660671710969998</c:v>
                </c:pt>
                <c:pt idx="19543">
                  <c:v>2.3661208152770001</c:v>
                </c:pt>
                <c:pt idx="19544">
                  <c:v>2.3661723136899999</c:v>
                </c:pt>
                <c:pt idx="19545">
                  <c:v>2.3662467002869998</c:v>
                </c:pt>
                <c:pt idx="19546">
                  <c:v>2.366327762604</c:v>
                </c:pt>
                <c:pt idx="19547">
                  <c:v>2.3666181564330002</c:v>
                </c:pt>
                <c:pt idx="19548">
                  <c:v>2.3667032718660002</c:v>
                </c:pt>
                <c:pt idx="19549">
                  <c:v>2.3667902946470001</c:v>
                </c:pt>
                <c:pt idx="19550">
                  <c:v>2.3668766021729999</c:v>
                </c:pt>
                <c:pt idx="19551">
                  <c:v>2.367035865784</c:v>
                </c:pt>
                <c:pt idx="19552">
                  <c:v>2.3673603534700001</c:v>
                </c:pt>
                <c:pt idx="19553">
                  <c:v>2.3676419258119998</c:v>
                </c:pt>
                <c:pt idx="19554">
                  <c:v>2.367686271667</c:v>
                </c:pt>
                <c:pt idx="19555">
                  <c:v>2.367775201797</c:v>
                </c:pt>
                <c:pt idx="19556">
                  <c:v>2.367864131927</c:v>
                </c:pt>
                <c:pt idx="19557">
                  <c:v>2.3679158687589998</c:v>
                </c:pt>
                <c:pt idx="19558">
                  <c:v>2.3680057525630001</c:v>
                </c:pt>
                <c:pt idx="19559">
                  <c:v>2.368090867996</c:v>
                </c:pt>
                <c:pt idx="19560">
                  <c:v>2.3681750297550002</c:v>
                </c:pt>
                <c:pt idx="19561">
                  <c:v>2.3682947158809999</c:v>
                </c:pt>
                <c:pt idx="19562">
                  <c:v>2.3684582710269999</c:v>
                </c:pt>
                <c:pt idx="19563">
                  <c:v>2.3685786724089999</c:v>
                </c:pt>
                <c:pt idx="19564">
                  <c:v>2.368661165237</c:v>
                </c:pt>
                <c:pt idx="19565">
                  <c:v>2.3687775135039999</c:v>
                </c:pt>
                <c:pt idx="19566">
                  <c:v>2.3689603805539998</c:v>
                </c:pt>
                <c:pt idx="19567">
                  <c:v>2.369032144547</c:v>
                </c:pt>
                <c:pt idx="19568">
                  <c:v>2.3690757751459999</c:v>
                </c:pt>
                <c:pt idx="19569">
                  <c:v>2.3691155910489998</c:v>
                </c:pt>
                <c:pt idx="19570">
                  <c:v>2.3691506385799999</c:v>
                </c:pt>
                <c:pt idx="19571">
                  <c:v>2.3691916465760001</c:v>
                </c:pt>
                <c:pt idx="19572">
                  <c:v>2.3692317008970001</c:v>
                </c:pt>
                <c:pt idx="19573">
                  <c:v>2.369278430939</c:v>
                </c:pt>
                <c:pt idx="19574">
                  <c:v>2.3693230152129998</c:v>
                </c:pt>
                <c:pt idx="19575">
                  <c:v>2.3693687915799999</c:v>
                </c:pt>
                <c:pt idx="19576">
                  <c:v>2.3694398403169998</c:v>
                </c:pt>
                <c:pt idx="19577">
                  <c:v>2.3695037364960001</c:v>
                </c:pt>
                <c:pt idx="19578">
                  <c:v>2.369572877884</c:v>
                </c:pt>
                <c:pt idx="19579">
                  <c:v>2.369651556015</c:v>
                </c:pt>
                <c:pt idx="19580">
                  <c:v>2.3697724342350002</c:v>
                </c:pt>
                <c:pt idx="19581">
                  <c:v>2.3699347972870002</c:v>
                </c:pt>
                <c:pt idx="19582">
                  <c:v>2.370056390762</c:v>
                </c:pt>
                <c:pt idx="19583">
                  <c:v>2.3703765869139999</c:v>
                </c:pt>
                <c:pt idx="19584">
                  <c:v>2.3706994056699999</c:v>
                </c:pt>
                <c:pt idx="19585">
                  <c:v>2.3709633350370001</c:v>
                </c:pt>
                <c:pt idx="19586">
                  <c:v>2.3711063861850001</c:v>
                </c:pt>
                <c:pt idx="19587">
                  <c:v>2.3714280128479999</c:v>
                </c:pt>
                <c:pt idx="19588">
                  <c:v>2.37158203125</c:v>
                </c:pt>
                <c:pt idx="19589">
                  <c:v>2.371709108353</c:v>
                </c:pt>
                <c:pt idx="19590">
                  <c:v>2.3718001842500001</c:v>
                </c:pt>
                <c:pt idx="19591">
                  <c:v>2.3719191551210002</c:v>
                </c:pt>
                <c:pt idx="19592">
                  <c:v>2.3722734451290002</c:v>
                </c:pt>
                <c:pt idx="19593">
                  <c:v>2.3723626136779998</c:v>
                </c:pt>
                <c:pt idx="19594">
                  <c:v>2.3724570274349999</c:v>
                </c:pt>
                <c:pt idx="19595">
                  <c:v>2.3725469112400002</c:v>
                </c:pt>
                <c:pt idx="19596">
                  <c:v>2.3726267814640001</c:v>
                </c:pt>
                <c:pt idx="19597">
                  <c:v>2.3727147579190002</c:v>
                </c:pt>
                <c:pt idx="19598">
                  <c:v>2.3728034496310002</c:v>
                </c:pt>
                <c:pt idx="19599">
                  <c:v>2.3728871345520002</c:v>
                </c:pt>
                <c:pt idx="19600">
                  <c:v>2.372970342636</c:v>
                </c:pt>
                <c:pt idx="19601">
                  <c:v>2.3730638027189999</c:v>
                </c:pt>
                <c:pt idx="19602">
                  <c:v>2.3731522560120002</c:v>
                </c:pt>
                <c:pt idx="19603">
                  <c:v>2.3732378482819998</c:v>
                </c:pt>
                <c:pt idx="19604">
                  <c:v>2.373282432556</c:v>
                </c:pt>
                <c:pt idx="19605">
                  <c:v>2.3733770847320002</c:v>
                </c:pt>
                <c:pt idx="19606">
                  <c:v>2.3734710216520001</c:v>
                </c:pt>
                <c:pt idx="19607">
                  <c:v>2.3735949993130001</c:v>
                </c:pt>
                <c:pt idx="19608">
                  <c:v>2.3737463951110001</c:v>
                </c:pt>
                <c:pt idx="19609">
                  <c:v>2.3738951683040002</c:v>
                </c:pt>
                <c:pt idx="19610">
                  <c:v>2.374014854431</c:v>
                </c:pt>
                <c:pt idx="19611">
                  <c:v>2.3741328716279999</c:v>
                </c:pt>
                <c:pt idx="19612">
                  <c:v>2.374407052994</c:v>
                </c:pt>
                <c:pt idx="19613">
                  <c:v>2.374649763107</c:v>
                </c:pt>
                <c:pt idx="19614">
                  <c:v>2.3747882843019998</c:v>
                </c:pt>
                <c:pt idx="19615">
                  <c:v>2.3748703002929998</c:v>
                </c:pt>
                <c:pt idx="19616">
                  <c:v>2.3749742507930001</c:v>
                </c:pt>
                <c:pt idx="19617">
                  <c:v>2.3750805854800001</c:v>
                </c:pt>
                <c:pt idx="19618">
                  <c:v>2.3753883838649998</c:v>
                </c:pt>
                <c:pt idx="19619">
                  <c:v>2.375571727753</c:v>
                </c:pt>
                <c:pt idx="19620">
                  <c:v>2.3756465911869999</c:v>
                </c:pt>
                <c:pt idx="19621">
                  <c:v>2.375741243362</c:v>
                </c:pt>
                <c:pt idx="19622">
                  <c:v>2.375849246979</c:v>
                </c:pt>
                <c:pt idx="19623">
                  <c:v>2.3759005069730001</c:v>
                </c:pt>
                <c:pt idx="19624">
                  <c:v>2.3759512901309998</c:v>
                </c:pt>
                <c:pt idx="19625">
                  <c:v>2.375997543335</c:v>
                </c:pt>
                <c:pt idx="19626">
                  <c:v>2.3760769367219998</c:v>
                </c:pt>
                <c:pt idx="19627">
                  <c:v>2.3763482570650001</c:v>
                </c:pt>
                <c:pt idx="19628">
                  <c:v>2.3764922618869999</c:v>
                </c:pt>
                <c:pt idx="19629">
                  <c:v>2.3768353462220002</c:v>
                </c:pt>
                <c:pt idx="19630">
                  <c:v>2.3769135475160001</c:v>
                </c:pt>
                <c:pt idx="19631">
                  <c:v>2.3769900798800001</c:v>
                </c:pt>
                <c:pt idx="19632">
                  <c:v>2.3770737648010001</c:v>
                </c:pt>
                <c:pt idx="19633">
                  <c:v>2.3771493434909998</c:v>
                </c:pt>
                <c:pt idx="19634">
                  <c:v>2.3771994113920001</c:v>
                </c:pt>
                <c:pt idx="19635">
                  <c:v>2.3772535324100001</c:v>
                </c:pt>
                <c:pt idx="19636">
                  <c:v>2.3773310184479999</c:v>
                </c:pt>
                <c:pt idx="19637">
                  <c:v>2.3775186538700002</c:v>
                </c:pt>
                <c:pt idx="19638">
                  <c:v>2.3776073455810001</c:v>
                </c:pt>
                <c:pt idx="19639">
                  <c:v>2.3777039051059998</c:v>
                </c:pt>
                <c:pt idx="19640">
                  <c:v>2.3777992725370001</c:v>
                </c:pt>
                <c:pt idx="19641">
                  <c:v>2.3778886795040002</c:v>
                </c:pt>
                <c:pt idx="19642">
                  <c:v>2.3779692649839999</c:v>
                </c:pt>
                <c:pt idx="19643">
                  <c:v>2.378156661987</c:v>
                </c:pt>
                <c:pt idx="19644">
                  <c:v>2.3784210681919999</c:v>
                </c:pt>
                <c:pt idx="19645">
                  <c:v>2.3787367343899999</c:v>
                </c:pt>
                <c:pt idx="19646">
                  <c:v>2.3788161277770001</c:v>
                </c:pt>
                <c:pt idx="19647">
                  <c:v>2.3789067268370001</c:v>
                </c:pt>
                <c:pt idx="19648">
                  <c:v>2.3789937496190001</c:v>
                </c:pt>
                <c:pt idx="19649">
                  <c:v>2.3790822029109999</c:v>
                </c:pt>
                <c:pt idx="19650">
                  <c:v>2.3791666030880001</c:v>
                </c:pt>
                <c:pt idx="19651">
                  <c:v>2.379258871078</c:v>
                </c:pt>
                <c:pt idx="19652">
                  <c:v>2.3793833255769998</c:v>
                </c:pt>
                <c:pt idx="19653">
                  <c:v>2.3794665336610001</c:v>
                </c:pt>
                <c:pt idx="19654">
                  <c:v>2.3795645236969998</c:v>
                </c:pt>
                <c:pt idx="19655">
                  <c:v>2.3796536922449998</c:v>
                </c:pt>
                <c:pt idx="19656">
                  <c:v>2.379744768143</c:v>
                </c:pt>
                <c:pt idx="19657">
                  <c:v>2.3798348903659998</c:v>
                </c:pt>
                <c:pt idx="19658">
                  <c:v>2.3799204826349998</c:v>
                </c:pt>
                <c:pt idx="19659">
                  <c:v>2.379994392395</c:v>
                </c:pt>
                <c:pt idx="19660">
                  <c:v>2.3801352977749999</c:v>
                </c:pt>
                <c:pt idx="19661">
                  <c:v>2.3803369998930002</c:v>
                </c:pt>
                <c:pt idx="19662">
                  <c:v>2.380430459976</c:v>
                </c:pt>
                <c:pt idx="19663">
                  <c:v>2.3804993629459998</c:v>
                </c:pt>
                <c:pt idx="19664">
                  <c:v>2.3805675506589998</c:v>
                </c:pt>
                <c:pt idx="19665">
                  <c:v>2.3806369304659998</c:v>
                </c:pt>
                <c:pt idx="19666">
                  <c:v>2.3807055950159999</c:v>
                </c:pt>
                <c:pt idx="19667">
                  <c:v>2.380746126175</c:v>
                </c:pt>
                <c:pt idx="19668">
                  <c:v>2.3807837963099998</c:v>
                </c:pt>
                <c:pt idx="19669">
                  <c:v>2.3808290958399998</c:v>
                </c:pt>
                <c:pt idx="19670">
                  <c:v>2.3808636665340002</c:v>
                </c:pt>
                <c:pt idx="19671">
                  <c:v>2.3809025287629999</c:v>
                </c:pt>
                <c:pt idx="19672">
                  <c:v>2.3809461593629999</c:v>
                </c:pt>
                <c:pt idx="19673">
                  <c:v>2.3809955120090001</c:v>
                </c:pt>
                <c:pt idx="19674">
                  <c:v>2.3812854290010002</c:v>
                </c:pt>
                <c:pt idx="19675">
                  <c:v>2.3813731670379998</c:v>
                </c:pt>
                <c:pt idx="19676">
                  <c:v>2.381460905075</c:v>
                </c:pt>
                <c:pt idx="19677">
                  <c:v>2.381551742554</c:v>
                </c:pt>
                <c:pt idx="19678">
                  <c:v>2.3816373348240001</c:v>
                </c:pt>
                <c:pt idx="19679">
                  <c:v>2.38175034523</c:v>
                </c:pt>
                <c:pt idx="19680">
                  <c:v>2.3820977211000001</c:v>
                </c:pt>
                <c:pt idx="19681">
                  <c:v>2.3824088573459998</c:v>
                </c:pt>
                <c:pt idx="19682">
                  <c:v>2.382660627365</c:v>
                </c:pt>
                <c:pt idx="19683">
                  <c:v>2.3828494548800001</c:v>
                </c:pt>
                <c:pt idx="19684">
                  <c:v>2.3830699920649998</c:v>
                </c:pt>
                <c:pt idx="19685">
                  <c:v>2.3832163810729998</c:v>
                </c:pt>
                <c:pt idx="19686">
                  <c:v>2.3833677768710002</c:v>
                </c:pt>
                <c:pt idx="19687">
                  <c:v>2.383600711823</c:v>
                </c:pt>
                <c:pt idx="19688">
                  <c:v>2.3837146759030001</c:v>
                </c:pt>
                <c:pt idx="19689">
                  <c:v>2.383783578873</c:v>
                </c:pt>
                <c:pt idx="19690">
                  <c:v>2.3838603496549999</c:v>
                </c:pt>
                <c:pt idx="19691">
                  <c:v>2.3839402198789998</c:v>
                </c:pt>
                <c:pt idx="19692">
                  <c:v>2.3840203285219999</c:v>
                </c:pt>
                <c:pt idx="19693">
                  <c:v>2.3840765953059999</c:v>
                </c:pt>
                <c:pt idx="19694">
                  <c:v>2.3841319084169998</c:v>
                </c:pt>
                <c:pt idx="19695">
                  <c:v>2.3841764926910001</c:v>
                </c:pt>
                <c:pt idx="19696">
                  <c:v>2.3842256069180001</c:v>
                </c:pt>
                <c:pt idx="19697">
                  <c:v>2.3842923641199998</c:v>
                </c:pt>
                <c:pt idx="19698">
                  <c:v>2.384395837784</c:v>
                </c:pt>
                <c:pt idx="19699">
                  <c:v>2.3844823837279998</c:v>
                </c:pt>
                <c:pt idx="19700">
                  <c:v>2.3845796585080001</c:v>
                </c:pt>
                <c:pt idx="19701">
                  <c:v>2.3846685886380001</c:v>
                </c:pt>
                <c:pt idx="19702">
                  <c:v>2.3849198818209998</c:v>
                </c:pt>
                <c:pt idx="19703">
                  <c:v>2.3850085735320001</c:v>
                </c:pt>
                <c:pt idx="19704">
                  <c:v>2.3850977420809998</c:v>
                </c:pt>
                <c:pt idx="19705">
                  <c:v>2.3851938247679998</c:v>
                </c:pt>
                <c:pt idx="19706">
                  <c:v>2.3852825164790001</c:v>
                </c:pt>
                <c:pt idx="19707">
                  <c:v>2.3856227397919998</c:v>
                </c:pt>
                <c:pt idx="19708">
                  <c:v>2.3858354091640002</c:v>
                </c:pt>
                <c:pt idx="19709">
                  <c:v>2.3859224319460002</c:v>
                </c:pt>
                <c:pt idx="19710">
                  <c:v>2.3860087394709999</c:v>
                </c:pt>
                <c:pt idx="19711">
                  <c:v>2.3860991001129999</c:v>
                </c:pt>
                <c:pt idx="19712">
                  <c:v>2.3861875534060002</c:v>
                </c:pt>
                <c:pt idx="19713">
                  <c:v>2.3863115310669998</c:v>
                </c:pt>
                <c:pt idx="19714">
                  <c:v>2.386643886566</c:v>
                </c:pt>
                <c:pt idx="19715">
                  <c:v>2.3869130611420002</c:v>
                </c:pt>
                <c:pt idx="19716">
                  <c:v>2.3872389793400002</c:v>
                </c:pt>
                <c:pt idx="19717">
                  <c:v>2.3873584270479999</c:v>
                </c:pt>
                <c:pt idx="19718">
                  <c:v>2.38765335083</c:v>
                </c:pt>
                <c:pt idx="19719">
                  <c:v>2.3877391815190001</c:v>
                </c:pt>
                <c:pt idx="19720">
                  <c:v>2.3878355026250002</c:v>
                </c:pt>
                <c:pt idx="19721">
                  <c:v>2.3879408836359999</c:v>
                </c:pt>
                <c:pt idx="19722">
                  <c:v>2.3879938125610001</c:v>
                </c:pt>
                <c:pt idx="19723">
                  <c:v>2.3880472183229999</c:v>
                </c:pt>
                <c:pt idx="19724">
                  <c:v>2.3881008625029998</c:v>
                </c:pt>
                <c:pt idx="19725">
                  <c:v>2.388159275055</c:v>
                </c:pt>
                <c:pt idx="19726">
                  <c:v>2.388216733932</c:v>
                </c:pt>
                <c:pt idx="19727">
                  <c:v>2.3882744312290001</c:v>
                </c:pt>
                <c:pt idx="19728">
                  <c:v>2.3883314132689999</c:v>
                </c:pt>
                <c:pt idx="19729">
                  <c:v>2.3883855342859999</c:v>
                </c:pt>
                <c:pt idx="19730">
                  <c:v>2.3884358406069999</c:v>
                </c:pt>
                <c:pt idx="19731">
                  <c:v>2.3885343074800001</c:v>
                </c:pt>
                <c:pt idx="19732">
                  <c:v>2.38862657547</c:v>
                </c:pt>
                <c:pt idx="19733">
                  <c:v>2.3887832164759999</c:v>
                </c:pt>
                <c:pt idx="19734">
                  <c:v>2.3889536857599998</c:v>
                </c:pt>
                <c:pt idx="19735">
                  <c:v>2.3892602920530002</c:v>
                </c:pt>
                <c:pt idx="19736">
                  <c:v>2.389332771301</c:v>
                </c:pt>
                <c:pt idx="19737">
                  <c:v>2.3894031047820001</c:v>
                </c:pt>
                <c:pt idx="19738">
                  <c:v>2.3894405364989999</c:v>
                </c:pt>
                <c:pt idx="19739">
                  <c:v>2.389479398727</c:v>
                </c:pt>
                <c:pt idx="19740">
                  <c:v>2.3895168304440002</c:v>
                </c:pt>
                <c:pt idx="19741">
                  <c:v>2.3895552158359998</c:v>
                </c:pt>
                <c:pt idx="19742">
                  <c:v>2.3896193504330001</c:v>
                </c:pt>
                <c:pt idx="19743">
                  <c:v>2.3896579742430002</c:v>
                </c:pt>
                <c:pt idx="19744">
                  <c:v>2.3897016048430002</c:v>
                </c:pt>
                <c:pt idx="19745">
                  <c:v>2.389744281769</c:v>
                </c:pt>
                <c:pt idx="19746">
                  <c:v>2.3897800445559998</c:v>
                </c:pt>
                <c:pt idx="19747">
                  <c:v>2.3898134231569998</c:v>
                </c:pt>
                <c:pt idx="19748">
                  <c:v>2.3898591995239999</c:v>
                </c:pt>
                <c:pt idx="19749">
                  <c:v>2.390150785446</c:v>
                </c:pt>
                <c:pt idx="19750">
                  <c:v>2.3904671669009998</c:v>
                </c:pt>
                <c:pt idx="19751">
                  <c:v>2.3906133174900002</c:v>
                </c:pt>
                <c:pt idx="19752">
                  <c:v>2.39071059227</c:v>
                </c:pt>
                <c:pt idx="19753">
                  <c:v>2.391060829163</c:v>
                </c:pt>
                <c:pt idx="19754">
                  <c:v>2.3911426067349999</c:v>
                </c:pt>
                <c:pt idx="19755">
                  <c:v>2.3912625312809999</c:v>
                </c:pt>
                <c:pt idx="19756">
                  <c:v>2.3915028572080002</c:v>
                </c:pt>
                <c:pt idx="19757">
                  <c:v>2.391549110413</c:v>
                </c:pt>
                <c:pt idx="19758">
                  <c:v>2.3915903568269998</c:v>
                </c:pt>
                <c:pt idx="19759">
                  <c:v>2.3916628360750001</c:v>
                </c:pt>
                <c:pt idx="19760">
                  <c:v>2.3920247554779999</c:v>
                </c:pt>
                <c:pt idx="19761">
                  <c:v>2.3922247886660002</c:v>
                </c:pt>
                <c:pt idx="19762">
                  <c:v>2.3923134803770001</c:v>
                </c:pt>
                <c:pt idx="19763">
                  <c:v>2.3924272060390002</c:v>
                </c:pt>
                <c:pt idx="19764">
                  <c:v>2.3925116062159999</c:v>
                </c:pt>
                <c:pt idx="19765">
                  <c:v>2.3926799297330001</c:v>
                </c:pt>
                <c:pt idx="19766">
                  <c:v>2.392768144608</c:v>
                </c:pt>
                <c:pt idx="19767">
                  <c:v>2.3928198814389998</c:v>
                </c:pt>
                <c:pt idx="19768">
                  <c:v>2.3928852081300001</c:v>
                </c:pt>
                <c:pt idx="19769">
                  <c:v>2.392949342728</c:v>
                </c:pt>
                <c:pt idx="19770">
                  <c:v>2.3930165767670002</c:v>
                </c:pt>
                <c:pt idx="19771">
                  <c:v>2.3930876255040001</c:v>
                </c:pt>
                <c:pt idx="19772">
                  <c:v>2.3931617736819999</c:v>
                </c:pt>
                <c:pt idx="19773">
                  <c:v>2.393234014511</c:v>
                </c:pt>
                <c:pt idx="19774">
                  <c:v>2.393301963806</c:v>
                </c:pt>
                <c:pt idx="19775">
                  <c:v>2.3933720588680001</c:v>
                </c:pt>
                <c:pt idx="19776">
                  <c:v>2.3934392929079999</c:v>
                </c:pt>
                <c:pt idx="19777">
                  <c:v>2.3935015201569998</c:v>
                </c:pt>
                <c:pt idx="19778">
                  <c:v>2.3935534954070001</c:v>
                </c:pt>
                <c:pt idx="19779">
                  <c:v>2.3936791419980001</c:v>
                </c:pt>
                <c:pt idx="19780">
                  <c:v>2.3939013481139999</c:v>
                </c:pt>
                <c:pt idx="19781">
                  <c:v>2.394071102142</c:v>
                </c:pt>
                <c:pt idx="19782">
                  <c:v>2.3941712379459998</c:v>
                </c:pt>
                <c:pt idx="19783">
                  <c:v>2.3942446708679999</c:v>
                </c:pt>
                <c:pt idx="19784">
                  <c:v>2.394320249557</c:v>
                </c:pt>
                <c:pt idx="19785">
                  <c:v>2.394390106201</c:v>
                </c:pt>
                <c:pt idx="19786">
                  <c:v>2.3944888114929999</c:v>
                </c:pt>
                <c:pt idx="19787">
                  <c:v>2.3945567607879998</c:v>
                </c:pt>
                <c:pt idx="19788">
                  <c:v>2.394627332687</c:v>
                </c:pt>
                <c:pt idx="19789">
                  <c:v>2.394724607468</c:v>
                </c:pt>
                <c:pt idx="19790">
                  <c:v>2.3947982788090001</c:v>
                </c:pt>
                <c:pt idx="19791">
                  <c:v>2.3948690891269999</c:v>
                </c:pt>
                <c:pt idx="19792">
                  <c:v>2.394918203354</c:v>
                </c:pt>
                <c:pt idx="19793">
                  <c:v>2.3949639797210001</c:v>
                </c:pt>
                <c:pt idx="19794">
                  <c:v>2.3950183391570001</c:v>
                </c:pt>
                <c:pt idx="19795">
                  <c:v>2.3950994014739999</c:v>
                </c:pt>
                <c:pt idx="19796">
                  <c:v>2.3953964710240001</c:v>
                </c:pt>
                <c:pt idx="19797">
                  <c:v>2.3954803943630001</c:v>
                </c:pt>
                <c:pt idx="19798">
                  <c:v>2.395570516586</c:v>
                </c:pt>
                <c:pt idx="19799">
                  <c:v>2.3956568241120002</c:v>
                </c:pt>
                <c:pt idx="19800">
                  <c:v>2.3957426547999998</c:v>
                </c:pt>
                <c:pt idx="19801">
                  <c:v>2.3959319591520001</c:v>
                </c:pt>
                <c:pt idx="19802">
                  <c:v>2.3962655067440002</c:v>
                </c:pt>
                <c:pt idx="19803">
                  <c:v>2.3965790271760001</c:v>
                </c:pt>
                <c:pt idx="19804">
                  <c:v>2.3966896533969999</c:v>
                </c:pt>
                <c:pt idx="19805">
                  <c:v>2.3967359066010001</c:v>
                </c:pt>
                <c:pt idx="19806">
                  <c:v>2.3967928886409999</c:v>
                </c:pt>
                <c:pt idx="19807">
                  <c:v>2.3968787193300001</c:v>
                </c:pt>
                <c:pt idx="19808">
                  <c:v>2.397030353546</c:v>
                </c:pt>
                <c:pt idx="19809">
                  <c:v>2.3973305225370001</c:v>
                </c:pt>
                <c:pt idx="19810">
                  <c:v>2.3973765373229998</c:v>
                </c:pt>
                <c:pt idx="19811">
                  <c:v>2.3974769115450001</c:v>
                </c:pt>
                <c:pt idx="19812">
                  <c:v>2.3975291252140001</c:v>
                </c:pt>
                <c:pt idx="19813">
                  <c:v>2.3975772857669999</c:v>
                </c:pt>
                <c:pt idx="19814">
                  <c:v>2.397670030594</c:v>
                </c:pt>
                <c:pt idx="19815">
                  <c:v>2.3980140686040001</c:v>
                </c:pt>
                <c:pt idx="19816">
                  <c:v>2.3981208801270002</c:v>
                </c:pt>
                <c:pt idx="19817">
                  <c:v>2.3982362747189998</c:v>
                </c:pt>
                <c:pt idx="19818">
                  <c:v>2.3983476161959998</c:v>
                </c:pt>
                <c:pt idx="19819">
                  <c:v>2.3984777927400001</c:v>
                </c:pt>
                <c:pt idx="19820">
                  <c:v>2.3985846042630001</c:v>
                </c:pt>
                <c:pt idx="19821">
                  <c:v>2.398669242859</c:v>
                </c:pt>
                <c:pt idx="19822">
                  <c:v>2.3987417221070002</c:v>
                </c:pt>
                <c:pt idx="19823">
                  <c:v>2.3988583087920001</c:v>
                </c:pt>
                <c:pt idx="19824">
                  <c:v>2.3990330696109998</c:v>
                </c:pt>
                <c:pt idx="19825">
                  <c:v>2.3991062641140002</c:v>
                </c:pt>
                <c:pt idx="19826">
                  <c:v>2.3991618156430001</c:v>
                </c:pt>
                <c:pt idx="19827">
                  <c:v>2.3994948863980001</c:v>
                </c:pt>
                <c:pt idx="19828">
                  <c:v>2.3995425701139999</c:v>
                </c:pt>
                <c:pt idx="19829">
                  <c:v>2.3995959758760002</c:v>
                </c:pt>
                <c:pt idx="19830">
                  <c:v>2.3996551036830001</c:v>
                </c:pt>
                <c:pt idx="19831">
                  <c:v>2.3997132778169998</c:v>
                </c:pt>
                <c:pt idx="19832">
                  <c:v>2.3997673988339998</c:v>
                </c:pt>
                <c:pt idx="19833">
                  <c:v>2.399825811386</c:v>
                </c:pt>
                <c:pt idx="19834">
                  <c:v>2.3998811244959999</c:v>
                </c:pt>
                <c:pt idx="19835">
                  <c:v>2.3999383449549998</c:v>
                </c:pt>
                <c:pt idx="19836">
                  <c:v>2.3999950885770001</c:v>
                </c:pt>
                <c:pt idx="19837">
                  <c:v>2.4000551700589998</c:v>
                </c:pt>
                <c:pt idx="19838">
                  <c:v>2.4001595973969998</c:v>
                </c:pt>
                <c:pt idx="19839">
                  <c:v>2.400252580643</c:v>
                </c:pt>
                <c:pt idx="19840">
                  <c:v>2.4003832340239999</c:v>
                </c:pt>
                <c:pt idx="19841">
                  <c:v>2.4005351066589999</c:v>
                </c:pt>
                <c:pt idx="19842">
                  <c:v>2.4006550312039998</c:v>
                </c:pt>
                <c:pt idx="19843">
                  <c:v>2.4007420539859998</c:v>
                </c:pt>
                <c:pt idx="19844">
                  <c:v>2.40083193779</c:v>
                </c:pt>
                <c:pt idx="19845">
                  <c:v>2.4009275436399999</c:v>
                </c:pt>
                <c:pt idx="19846">
                  <c:v>2.4010276794430001</c:v>
                </c:pt>
                <c:pt idx="19847">
                  <c:v>2.401107549667</c:v>
                </c:pt>
                <c:pt idx="19848">
                  <c:v>2.4011905193329999</c:v>
                </c:pt>
                <c:pt idx="19849">
                  <c:v>2.4015116691589999</c:v>
                </c:pt>
                <c:pt idx="19850">
                  <c:v>2.4016842842099999</c:v>
                </c:pt>
                <c:pt idx="19851">
                  <c:v>2.401865959167</c:v>
                </c:pt>
                <c:pt idx="19852">
                  <c:v>2.4019875526429999</c:v>
                </c:pt>
                <c:pt idx="19853">
                  <c:v>2.402068376541</c:v>
                </c:pt>
                <c:pt idx="19854">
                  <c:v>2.402310609818</c:v>
                </c:pt>
                <c:pt idx="19855">
                  <c:v>2.4023914337160002</c:v>
                </c:pt>
                <c:pt idx="19856">
                  <c:v>2.4024629592900002</c:v>
                </c:pt>
                <c:pt idx="19857">
                  <c:v>2.4025115966800001</c:v>
                </c:pt>
                <c:pt idx="19858">
                  <c:v>2.4025506973269999</c:v>
                </c:pt>
                <c:pt idx="19859">
                  <c:v>2.402589559555</c:v>
                </c:pt>
                <c:pt idx="19860">
                  <c:v>2.402650594711</c:v>
                </c:pt>
                <c:pt idx="19861">
                  <c:v>2.4027197360989998</c:v>
                </c:pt>
                <c:pt idx="19862">
                  <c:v>2.402767419815</c:v>
                </c:pt>
                <c:pt idx="19863">
                  <c:v>2.4028470516199998</c:v>
                </c:pt>
                <c:pt idx="19864">
                  <c:v>2.4028925895689999</c:v>
                </c:pt>
                <c:pt idx="19865">
                  <c:v>2.4029583930970002</c:v>
                </c:pt>
                <c:pt idx="19866">
                  <c:v>2.4031164646150001</c:v>
                </c:pt>
                <c:pt idx="19867">
                  <c:v>2.4033000469210002</c:v>
                </c:pt>
                <c:pt idx="19868">
                  <c:v>2.4033892154690002</c:v>
                </c:pt>
                <c:pt idx="19869">
                  <c:v>2.4036960601809998</c:v>
                </c:pt>
                <c:pt idx="19870">
                  <c:v>2.4037783145899998</c:v>
                </c:pt>
                <c:pt idx="19871">
                  <c:v>2.4039347171780001</c:v>
                </c:pt>
                <c:pt idx="19872">
                  <c:v>2.4040489196779999</c:v>
                </c:pt>
                <c:pt idx="19873">
                  <c:v>2.4041306972499998</c:v>
                </c:pt>
                <c:pt idx="19874">
                  <c:v>2.4042751789090002</c:v>
                </c:pt>
                <c:pt idx="19875">
                  <c:v>2.4045536518100001</c:v>
                </c:pt>
                <c:pt idx="19876">
                  <c:v>2.404622793198</c:v>
                </c:pt>
                <c:pt idx="19877">
                  <c:v>2.4046764373779999</c:v>
                </c:pt>
                <c:pt idx="19878">
                  <c:v>2.4047269821169999</c:v>
                </c:pt>
                <c:pt idx="19879">
                  <c:v>2.4047770500180001</c:v>
                </c:pt>
                <c:pt idx="19880">
                  <c:v>2.4048535823820001</c:v>
                </c:pt>
                <c:pt idx="19881">
                  <c:v>2.404903888702</c:v>
                </c:pt>
                <c:pt idx="19882">
                  <c:v>2.4049758911130001</c:v>
                </c:pt>
                <c:pt idx="19883">
                  <c:v>2.4050562381740002</c:v>
                </c:pt>
                <c:pt idx="19884">
                  <c:v>2.4053812026979999</c:v>
                </c:pt>
                <c:pt idx="19885">
                  <c:v>2.405507326126</c:v>
                </c:pt>
                <c:pt idx="19886">
                  <c:v>2.4056084156040001</c:v>
                </c:pt>
                <c:pt idx="19887">
                  <c:v>2.4056632518769998</c:v>
                </c:pt>
                <c:pt idx="19888">
                  <c:v>2.4057190418240002</c:v>
                </c:pt>
                <c:pt idx="19889">
                  <c:v>2.405774116516</c:v>
                </c:pt>
                <c:pt idx="19890">
                  <c:v>2.4058344364169999</c:v>
                </c:pt>
                <c:pt idx="19891">
                  <c:v>2.4058911800380001</c:v>
                </c:pt>
                <c:pt idx="19892">
                  <c:v>2.4059479236599999</c:v>
                </c:pt>
                <c:pt idx="19893">
                  <c:v>2.405997276306</c:v>
                </c:pt>
                <c:pt idx="19894">
                  <c:v>2.4061012268069999</c:v>
                </c:pt>
                <c:pt idx="19895">
                  <c:v>2.4061973094939999</c:v>
                </c:pt>
                <c:pt idx="19896">
                  <c:v>2.4062888622280001</c:v>
                </c:pt>
                <c:pt idx="19897">
                  <c:v>2.4063732624049998</c:v>
                </c:pt>
                <c:pt idx="19898">
                  <c:v>2.406536102295</c:v>
                </c:pt>
                <c:pt idx="19899">
                  <c:v>2.4067935943599998</c:v>
                </c:pt>
                <c:pt idx="19900">
                  <c:v>2.4068744182590001</c:v>
                </c:pt>
                <c:pt idx="19901">
                  <c:v>2.40696310997</c:v>
                </c:pt>
                <c:pt idx="19902">
                  <c:v>2.4070439338680001</c:v>
                </c:pt>
                <c:pt idx="19903">
                  <c:v>2.4071485996250002</c:v>
                </c:pt>
                <c:pt idx="19904">
                  <c:v>2.4072532653810002</c:v>
                </c:pt>
                <c:pt idx="19905">
                  <c:v>2.4074249267579999</c:v>
                </c:pt>
                <c:pt idx="19906">
                  <c:v>2.407665729523</c:v>
                </c:pt>
                <c:pt idx="19907">
                  <c:v>2.4078221321109998</c:v>
                </c:pt>
                <c:pt idx="19908">
                  <c:v>2.407896280289</c:v>
                </c:pt>
                <c:pt idx="19909">
                  <c:v>2.407967567444</c:v>
                </c:pt>
                <c:pt idx="19910">
                  <c:v>2.4080100059510001</c:v>
                </c:pt>
                <c:pt idx="19911">
                  <c:v>2.4080872535709998</c:v>
                </c:pt>
                <c:pt idx="19912">
                  <c:v>2.4081919193269998</c:v>
                </c:pt>
                <c:pt idx="19913">
                  <c:v>2.408330440521</c:v>
                </c:pt>
                <c:pt idx="19914">
                  <c:v>2.408400535583</c:v>
                </c:pt>
                <c:pt idx="19915">
                  <c:v>2.408476829529</c:v>
                </c:pt>
                <c:pt idx="19916">
                  <c:v>2.4085896015169999</c:v>
                </c:pt>
                <c:pt idx="19917">
                  <c:v>2.4087758064270002</c:v>
                </c:pt>
                <c:pt idx="19918">
                  <c:v>2.408855438232</c:v>
                </c:pt>
                <c:pt idx="19919">
                  <c:v>2.408937215805</c:v>
                </c:pt>
                <c:pt idx="19920">
                  <c:v>2.409188270569</c:v>
                </c:pt>
                <c:pt idx="19921">
                  <c:v>2.4095332622529999</c:v>
                </c:pt>
                <c:pt idx="19922">
                  <c:v>2.4098694324490002</c:v>
                </c:pt>
                <c:pt idx="19923">
                  <c:v>2.4102191925050001</c:v>
                </c:pt>
                <c:pt idx="19924">
                  <c:v>2.4103267192839999</c:v>
                </c:pt>
                <c:pt idx="19925">
                  <c:v>2.4104132652280001</c:v>
                </c:pt>
                <c:pt idx="19926">
                  <c:v>2.4104702472690001</c:v>
                </c:pt>
                <c:pt idx="19927">
                  <c:v>2.4106605052950001</c:v>
                </c:pt>
                <c:pt idx="19928">
                  <c:v>2.4108436107640001</c:v>
                </c:pt>
                <c:pt idx="19929">
                  <c:v>2.4109368324279998</c:v>
                </c:pt>
                <c:pt idx="19930">
                  <c:v>2.4110915660860002</c:v>
                </c:pt>
                <c:pt idx="19931">
                  <c:v>2.4113080501559998</c:v>
                </c:pt>
                <c:pt idx="19932">
                  <c:v>2.411391019821</c:v>
                </c:pt>
                <c:pt idx="19933">
                  <c:v>2.411479949951</c:v>
                </c:pt>
                <c:pt idx="19934">
                  <c:v>2.4115695953370002</c:v>
                </c:pt>
                <c:pt idx="19935">
                  <c:v>2.4116573333739999</c:v>
                </c:pt>
                <c:pt idx="19936">
                  <c:v>2.4117391109469999</c:v>
                </c:pt>
                <c:pt idx="19937">
                  <c:v>2.4118616580959999</c:v>
                </c:pt>
                <c:pt idx="19938">
                  <c:v>2.4119849205019999</c:v>
                </c:pt>
                <c:pt idx="19939">
                  <c:v>2.4122076034550002</c:v>
                </c:pt>
                <c:pt idx="19940">
                  <c:v>2.412545442581</c:v>
                </c:pt>
                <c:pt idx="19941">
                  <c:v>2.4127166271210001</c:v>
                </c:pt>
                <c:pt idx="19942">
                  <c:v>2.4128546714780001</c:v>
                </c:pt>
                <c:pt idx="19943">
                  <c:v>2.4129920005800001</c:v>
                </c:pt>
                <c:pt idx="19944">
                  <c:v>2.4132945537569999</c:v>
                </c:pt>
                <c:pt idx="19945">
                  <c:v>2.4133830070500002</c:v>
                </c:pt>
                <c:pt idx="19946">
                  <c:v>2.4134366512300001</c:v>
                </c:pt>
                <c:pt idx="19947">
                  <c:v>2.4134919643399999</c:v>
                </c:pt>
                <c:pt idx="19948">
                  <c:v>2.413547992706</c:v>
                </c:pt>
                <c:pt idx="19949">
                  <c:v>2.4136035442349999</c:v>
                </c:pt>
                <c:pt idx="19950">
                  <c:v>2.4136619567870001</c:v>
                </c:pt>
                <c:pt idx="19951">
                  <c:v>2.413717031479</c:v>
                </c:pt>
                <c:pt idx="19952">
                  <c:v>2.4137728214259999</c:v>
                </c:pt>
                <c:pt idx="19953">
                  <c:v>2.413827180862</c:v>
                </c:pt>
                <c:pt idx="19954">
                  <c:v>2.4138786792759999</c:v>
                </c:pt>
                <c:pt idx="19955">
                  <c:v>2.4139604568480002</c:v>
                </c:pt>
                <c:pt idx="19956">
                  <c:v>2.4141833782200002</c:v>
                </c:pt>
                <c:pt idx="19957">
                  <c:v>2.4144263267519999</c:v>
                </c:pt>
                <c:pt idx="19958">
                  <c:v>2.4144959449769998</c:v>
                </c:pt>
                <c:pt idx="19959">
                  <c:v>2.4145460128780001</c:v>
                </c:pt>
                <c:pt idx="19960">
                  <c:v>2.4145896434780001</c:v>
                </c:pt>
                <c:pt idx="19961">
                  <c:v>2.4146585464479999</c:v>
                </c:pt>
                <c:pt idx="19962">
                  <c:v>2.4147369861599999</c:v>
                </c:pt>
                <c:pt idx="19963">
                  <c:v>2.4148404598240001</c:v>
                </c:pt>
                <c:pt idx="19964">
                  <c:v>2.414920330048</c:v>
                </c:pt>
                <c:pt idx="19965">
                  <c:v>2.4150242805479998</c:v>
                </c:pt>
                <c:pt idx="19966">
                  <c:v>2.4151320457460002</c:v>
                </c:pt>
                <c:pt idx="19967">
                  <c:v>2.4152443408969999</c:v>
                </c:pt>
                <c:pt idx="19968">
                  <c:v>2.415361881256</c:v>
                </c:pt>
                <c:pt idx="19969">
                  <c:v>2.4154050350189999</c:v>
                </c:pt>
                <c:pt idx="19970">
                  <c:v>2.4154515266419998</c:v>
                </c:pt>
                <c:pt idx="19971">
                  <c:v>2.4154930114750002</c:v>
                </c:pt>
                <c:pt idx="19972">
                  <c:v>2.4155349731450002</c:v>
                </c:pt>
                <c:pt idx="19973">
                  <c:v>2.4155802726750002</c:v>
                </c:pt>
                <c:pt idx="19974">
                  <c:v>2.41565823555</c:v>
                </c:pt>
                <c:pt idx="19975">
                  <c:v>2.4157142639160001</c:v>
                </c:pt>
                <c:pt idx="19976">
                  <c:v>2.4158005714419999</c:v>
                </c:pt>
                <c:pt idx="19977">
                  <c:v>2.4161083698270001</c:v>
                </c:pt>
                <c:pt idx="19978">
                  <c:v>2.41619181633</c:v>
                </c:pt>
                <c:pt idx="19979">
                  <c:v>2.4162774086000001</c:v>
                </c:pt>
                <c:pt idx="19980">
                  <c:v>2.416365861893</c:v>
                </c:pt>
                <c:pt idx="19981">
                  <c:v>2.4164614677429999</c:v>
                </c:pt>
                <c:pt idx="19982">
                  <c:v>2.4165534973140002</c:v>
                </c:pt>
                <c:pt idx="19983">
                  <c:v>2.4166479110719998</c:v>
                </c:pt>
                <c:pt idx="19984">
                  <c:v>2.416742801666</c:v>
                </c:pt>
                <c:pt idx="19985">
                  <c:v>2.4168286323550001</c:v>
                </c:pt>
                <c:pt idx="19986">
                  <c:v>2.4169425964359998</c:v>
                </c:pt>
                <c:pt idx="19987">
                  <c:v>2.4172637462619999</c:v>
                </c:pt>
                <c:pt idx="19988">
                  <c:v>2.4173786640169999</c:v>
                </c:pt>
                <c:pt idx="19989">
                  <c:v>2.4174573421479999</c:v>
                </c:pt>
                <c:pt idx="19990">
                  <c:v>2.417508602142</c:v>
                </c:pt>
                <c:pt idx="19991">
                  <c:v>2.417555332184</c:v>
                </c:pt>
                <c:pt idx="19992">
                  <c:v>2.417634010315</c:v>
                </c:pt>
                <c:pt idx="19993">
                  <c:v>2.417778491974</c:v>
                </c:pt>
                <c:pt idx="19994">
                  <c:v>2.4181110858919999</c:v>
                </c:pt>
                <c:pt idx="19995">
                  <c:v>2.4184246063230002</c:v>
                </c:pt>
                <c:pt idx="19996">
                  <c:v>2.4186468124389999</c:v>
                </c:pt>
                <c:pt idx="19997">
                  <c:v>2.4187767505650002</c:v>
                </c:pt>
                <c:pt idx="19998">
                  <c:v>2.4191155433649998</c:v>
                </c:pt>
                <c:pt idx="19999">
                  <c:v>2.4192788600920001</c:v>
                </c:pt>
                <c:pt idx="20000">
                  <c:v>2.4194760322570001</c:v>
                </c:pt>
                <c:pt idx="20001">
                  <c:v>2.4196007251739999</c:v>
                </c:pt>
                <c:pt idx="20002">
                  <c:v>2.4196827411649999</c:v>
                </c:pt>
                <c:pt idx="20003">
                  <c:v>2.4198491573330001</c:v>
                </c:pt>
                <c:pt idx="20004">
                  <c:v>2.4199318885799999</c:v>
                </c:pt>
                <c:pt idx="20005">
                  <c:v>2.4200510978700001</c:v>
                </c:pt>
                <c:pt idx="20006">
                  <c:v>2.4201481342319999</c:v>
                </c:pt>
                <c:pt idx="20007">
                  <c:v>2.4201982021330002</c:v>
                </c:pt>
                <c:pt idx="20008">
                  <c:v>2.4202504158020002</c:v>
                </c:pt>
                <c:pt idx="20009">
                  <c:v>2.4203081130980002</c:v>
                </c:pt>
                <c:pt idx="20010">
                  <c:v>2.4203686714170001</c:v>
                </c:pt>
                <c:pt idx="20011">
                  <c:v>2.4204320907589998</c:v>
                </c:pt>
                <c:pt idx="20012">
                  <c:v>2.4204962253570002</c:v>
                </c:pt>
                <c:pt idx="20013">
                  <c:v>2.420561790466</c:v>
                </c:pt>
                <c:pt idx="20014">
                  <c:v>2.4206252098080001</c:v>
                </c:pt>
                <c:pt idx="20015">
                  <c:v>2.4206869602199999</c:v>
                </c:pt>
                <c:pt idx="20016">
                  <c:v>2.4207439422610002</c:v>
                </c:pt>
                <c:pt idx="20017">
                  <c:v>2.4208011627200001</c:v>
                </c:pt>
                <c:pt idx="20018">
                  <c:v>2.4208567142490001</c:v>
                </c:pt>
                <c:pt idx="20019">
                  <c:v>2.4209516048430002</c:v>
                </c:pt>
                <c:pt idx="20020">
                  <c:v>2.4210348129270001</c:v>
                </c:pt>
                <c:pt idx="20021">
                  <c:v>2.4211490154269999</c:v>
                </c:pt>
                <c:pt idx="20022">
                  <c:v>2.4212551116940002</c:v>
                </c:pt>
                <c:pt idx="20023">
                  <c:v>2.4214191436769998</c:v>
                </c:pt>
                <c:pt idx="20024">
                  <c:v>2.4216520786290001</c:v>
                </c:pt>
                <c:pt idx="20025">
                  <c:v>2.4217236042020001</c:v>
                </c:pt>
                <c:pt idx="20026">
                  <c:v>2.4217922687529998</c:v>
                </c:pt>
                <c:pt idx="20027">
                  <c:v>2.4218502044679999</c:v>
                </c:pt>
                <c:pt idx="20028">
                  <c:v>2.4219172000890001</c:v>
                </c:pt>
                <c:pt idx="20029">
                  <c:v>2.4219801425930001</c:v>
                </c:pt>
                <c:pt idx="20030">
                  <c:v>2.422023057938</c:v>
                </c:pt>
                <c:pt idx="20031">
                  <c:v>2.422066688538</c:v>
                </c:pt>
                <c:pt idx="20032">
                  <c:v>2.4221079349519998</c:v>
                </c:pt>
                <c:pt idx="20033">
                  <c:v>2.422150611877</c:v>
                </c:pt>
                <c:pt idx="20034">
                  <c:v>2.4221904277799999</c:v>
                </c:pt>
                <c:pt idx="20035">
                  <c:v>2.4222316741940002</c:v>
                </c:pt>
                <c:pt idx="20036">
                  <c:v>2.4222669601439999</c:v>
                </c:pt>
                <c:pt idx="20037">
                  <c:v>2.4223372936250001</c:v>
                </c:pt>
                <c:pt idx="20038">
                  <c:v>2.4225714206700002</c:v>
                </c:pt>
                <c:pt idx="20039">
                  <c:v>2.422659635544</c:v>
                </c:pt>
                <c:pt idx="20040">
                  <c:v>2.4227530956269998</c:v>
                </c:pt>
                <c:pt idx="20041">
                  <c:v>2.4228384494780002</c:v>
                </c:pt>
                <c:pt idx="20042">
                  <c:v>2.4229915142060001</c:v>
                </c:pt>
                <c:pt idx="20043">
                  <c:v>2.423204183578</c:v>
                </c:pt>
                <c:pt idx="20044">
                  <c:v>2.4233231544490001</c:v>
                </c:pt>
                <c:pt idx="20045">
                  <c:v>2.4233930110930002</c:v>
                </c:pt>
                <c:pt idx="20046">
                  <c:v>2.42347073555</c:v>
                </c:pt>
                <c:pt idx="20047">
                  <c:v>2.4235758781430001</c:v>
                </c:pt>
                <c:pt idx="20048">
                  <c:v>2.4236934185029999</c:v>
                </c:pt>
                <c:pt idx="20049">
                  <c:v>2.423817873001</c:v>
                </c:pt>
                <c:pt idx="20050">
                  <c:v>2.4241614341740001</c:v>
                </c:pt>
                <c:pt idx="20051">
                  <c:v>2.4245069026950001</c:v>
                </c:pt>
                <c:pt idx="20052">
                  <c:v>2.424811601639</c:v>
                </c:pt>
                <c:pt idx="20053">
                  <c:v>2.4251425266269999</c:v>
                </c:pt>
                <c:pt idx="20054">
                  <c:v>2.4253482818599998</c:v>
                </c:pt>
                <c:pt idx="20055">
                  <c:v>2.4255242347719999</c:v>
                </c:pt>
                <c:pt idx="20056">
                  <c:v>2.4256045818329999</c:v>
                </c:pt>
                <c:pt idx="20057">
                  <c:v>2.4256832599639999</c:v>
                </c:pt>
                <c:pt idx="20058">
                  <c:v>2.4260034561160002</c:v>
                </c:pt>
                <c:pt idx="20059">
                  <c:v>2.4263715744019998</c:v>
                </c:pt>
                <c:pt idx="20060">
                  <c:v>2.4264521598819999</c:v>
                </c:pt>
                <c:pt idx="20061">
                  <c:v>2.4265637397769999</c:v>
                </c:pt>
                <c:pt idx="20062">
                  <c:v>2.4269089698789998</c:v>
                </c:pt>
                <c:pt idx="20063">
                  <c:v>2.4271059036249998</c:v>
                </c:pt>
                <c:pt idx="20064">
                  <c:v>2.4272499084470001</c:v>
                </c:pt>
                <c:pt idx="20065">
                  <c:v>2.4273760318759998</c:v>
                </c:pt>
                <c:pt idx="20066">
                  <c:v>2.427459001541</c:v>
                </c:pt>
                <c:pt idx="20067">
                  <c:v>2.4275503158570002</c:v>
                </c:pt>
                <c:pt idx="20068">
                  <c:v>2.4276449680329999</c:v>
                </c:pt>
                <c:pt idx="20069">
                  <c:v>2.4277358055109999</c:v>
                </c:pt>
                <c:pt idx="20070">
                  <c:v>2.4278211593629999</c:v>
                </c:pt>
                <c:pt idx="20071">
                  <c:v>2.4279825687410002</c:v>
                </c:pt>
                <c:pt idx="20072">
                  <c:v>2.4283299446109998</c:v>
                </c:pt>
                <c:pt idx="20073">
                  <c:v>2.428550243378</c:v>
                </c:pt>
                <c:pt idx="20074">
                  <c:v>2.428693532944</c:v>
                </c:pt>
                <c:pt idx="20075">
                  <c:v>2.4290311336519999</c:v>
                </c:pt>
                <c:pt idx="20076">
                  <c:v>2.429211616516</c:v>
                </c:pt>
                <c:pt idx="20077">
                  <c:v>2.4293189048769999</c:v>
                </c:pt>
                <c:pt idx="20078">
                  <c:v>2.429369926453</c:v>
                </c:pt>
                <c:pt idx="20079">
                  <c:v>2.4294428825379999</c:v>
                </c:pt>
                <c:pt idx="20080">
                  <c:v>2.4295156002040001</c:v>
                </c:pt>
                <c:pt idx="20081">
                  <c:v>2.4298143386839999</c:v>
                </c:pt>
                <c:pt idx="20082">
                  <c:v>2.4298987388610001</c:v>
                </c:pt>
                <c:pt idx="20083">
                  <c:v>2.4300236701969999</c:v>
                </c:pt>
                <c:pt idx="20084">
                  <c:v>2.430144548416</c:v>
                </c:pt>
                <c:pt idx="20085">
                  <c:v>2.4302537441249998</c:v>
                </c:pt>
                <c:pt idx="20086">
                  <c:v>2.430360555649</c:v>
                </c:pt>
                <c:pt idx="20087">
                  <c:v>2.4304819107059998</c:v>
                </c:pt>
                <c:pt idx="20088">
                  <c:v>2.4305624961849999</c:v>
                </c:pt>
                <c:pt idx="20089">
                  <c:v>2.430649995804</c:v>
                </c:pt>
                <c:pt idx="20090">
                  <c:v>2.4307422637939999</c:v>
                </c:pt>
                <c:pt idx="20091">
                  <c:v>2.430833101273</c:v>
                </c:pt>
                <c:pt idx="20092">
                  <c:v>2.4309155941010001</c:v>
                </c:pt>
                <c:pt idx="20093">
                  <c:v>2.4310905933379998</c:v>
                </c:pt>
                <c:pt idx="20094">
                  <c:v>2.4312214851379998</c:v>
                </c:pt>
                <c:pt idx="20095">
                  <c:v>2.4313008785250001</c:v>
                </c:pt>
                <c:pt idx="20096">
                  <c:v>2.4314048290249999</c:v>
                </c:pt>
                <c:pt idx="20097">
                  <c:v>2.431499481201</c:v>
                </c:pt>
                <c:pt idx="20098">
                  <c:v>2.4315681457520002</c:v>
                </c:pt>
                <c:pt idx="20099">
                  <c:v>2.4316103458399998</c:v>
                </c:pt>
                <c:pt idx="20100">
                  <c:v>2.431652784348</c:v>
                </c:pt>
                <c:pt idx="20101">
                  <c:v>2.4317018985750001</c:v>
                </c:pt>
                <c:pt idx="20102">
                  <c:v>2.4318001270290002</c:v>
                </c:pt>
                <c:pt idx="20103">
                  <c:v>2.4321105480190002</c:v>
                </c:pt>
                <c:pt idx="20104">
                  <c:v>2.432188272476</c:v>
                </c:pt>
                <c:pt idx="20105">
                  <c:v>2.4322607517239998</c:v>
                </c:pt>
                <c:pt idx="20106">
                  <c:v>2.4323096275329998</c:v>
                </c:pt>
                <c:pt idx="20107">
                  <c:v>2.432388544083</c:v>
                </c:pt>
                <c:pt idx="20108">
                  <c:v>2.4324700832369999</c:v>
                </c:pt>
                <c:pt idx="20109">
                  <c:v>2.4325480461120002</c:v>
                </c:pt>
                <c:pt idx="20110">
                  <c:v>2.432891130447</c:v>
                </c:pt>
                <c:pt idx="20111">
                  <c:v>2.4330401420590002</c:v>
                </c:pt>
                <c:pt idx="20112">
                  <c:v>2.4333314895629998</c:v>
                </c:pt>
                <c:pt idx="20113">
                  <c:v>2.4334828853610002</c:v>
                </c:pt>
                <c:pt idx="20114">
                  <c:v>2.433565855026</c:v>
                </c:pt>
                <c:pt idx="20115">
                  <c:v>2.4336204528810002</c:v>
                </c:pt>
                <c:pt idx="20116">
                  <c:v>2.433706998825</c:v>
                </c:pt>
                <c:pt idx="20117">
                  <c:v>2.4337847232819998</c:v>
                </c:pt>
                <c:pt idx="20118">
                  <c:v>2.4338407516479998</c:v>
                </c:pt>
                <c:pt idx="20119">
                  <c:v>2.4339559078219999</c:v>
                </c:pt>
                <c:pt idx="20120">
                  <c:v>2.4340381622309999</c:v>
                </c:pt>
                <c:pt idx="20121">
                  <c:v>2.4341225624080001</c:v>
                </c:pt>
                <c:pt idx="20122">
                  <c:v>2.43443775177</c:v>
                </c:pt>
                <c:pt idx="20123">
                  <c:v>2.4345326423650002</c:v>
                </c:pt>
                <c:pt idx="20124">
                  <c:v>2.4345862865450001</c:v>
                </c:pt>
                <c:pt idx="20125">
                  <c:v>2.4346406459810002</c:v>
                </c:pt>
                <c:pt idx="20126">
                  <c:v>2.434697628021</c:v>
                </c:pt>
                <c:pt idx="20127">
                  <c:v>2.4347531795499999</c:v>
                </c:pt>
                <c:pt idx="20128">
                  <c:v>2.4348118305209998</c:v>
                </c:pt>
                <c:pt idx="20129">
                  <c:v>2.4348695278169998</c:v>
                </c:pt>
                <c:pt idx="20130">
                  <c:v>2.43492269516</c:v>
                </c:pt>
                <c:pt idx="20131">
                  <c:v>2.4350256919860001</c:v>
                </c:pt>
                <c:pt idx="20132">
                  <c:v>2.4351134300230002</c:v>
                </c:pt>
                <c:pt idx="20133">
                  <c:v>2.435349464417</c:v>
                </c:pt>
                <c:pt idx="20134">
                  <c:v>2.435473680496</c:v>
                </c:pt>
                <c:pt idx="20135">
                  <c:v>2.4355611801150001</c:v>
                </c:pt>
                <c:pt idx="20136">
                  <c:v>2.4356727600100001</c:v>
                </c:pt>
                <c:pt idx="20137">
                  <c:v>2.4360067844389999</c:v>
                </c:pt>
                <c:pt idx="20138">
                  <c:v>2.4362518787380001</c:v>
                </c:pt>
                <c:pt idx="20139">
                  <c:v>2.4363923072809999</c:v>
                </c:pt>
                <c:pt idx="20140">
                  <c:v>2.4366033077239999</c:v>
                </c:pt>
                <c:pt idx="20141">
                  <c:v>2.4367237091059999</c:v>
                </c:pt>
                <c:pt idx="20142">
                  <c:v>2.4368083477020002</c:v>
                </c:pt>
                <c:pt idx="20143">
                  <c:v>2.4369270801540002</c:v>
                </c:pt>
                <c:pt idx="20144">
                  <c:v>2.4372570514679999</c:v>
                </c:pt>
                <c:pt idx="20145">
                  <c:v>2.4374053478239999</c:v>
                </c:pt>
                <c:pt idx="20146">
                  <c:v>2.4375188350679999</c:v>
                </c:pt>
                <c:pt idx="20147">
                  <c:v>2.4376258850100001</c:v>
                </c:pt>
                <c:pt idx="20148">
                  <c:v>2.43785738945</c:v>
                </c:pt>
                <c:pt idx="20149">
                  <c:v>2.4381966590880002</c:v>
                </c:pt>
                <c:pt idx="20150">
                  <c:v>2.438441753387</c:v>
                </c:pt>
                <c:pt idx="20151">
                  <c:v>2.438778400421</c:v>
                </c:pt>
                <c:pt idx="20152">
                  <c:v>2.4390947818759998</c:v>
                </c:pt>
                <c:pt idx="20153">
                  <c:v>2.439376592636</c:v>
                </c:pt>
                <c:pt idx="20154">
                  <c:v>2.4394876956939999</c:v>
                </c:pt>
                <c:pt idx="20155">
                  <c:v>2.439568281174</c:v>
                </c:pt>
                <c:pt idx="20156">
                  <c:v>2.4396288394929999</c:v>
                </c:pt>
                <c:pt idx="20157">
                  <c:v>2.4396898746489999</c:v>
                </c:pt>
                <c:pt idx="20158">
                  <c:v>2.4397387504579999</c:v>
                </c:pt>
                <c:pt idx="20159">
                  <c:v>2.4397857189179999</c:v>
                </c:pt>
                <c:pt idx="20160">
                  <c:v>2.4398601055150002</c:v>
                </c:pt>
                <c:pt idx="20161">
                  <c:v>2.4399495124819999</c:v>
                </c:pt>
                <c:pt idx="20162">
                  <c:v>2.4402859210969998</c:v>
                </c:pt>
                <c:pt idx="20163">
                  <c:v>2.4404077529910002</c:v>
                </c:pt>
                <c:pt idx="20164">
                  <c:v>2.440527439117</c:v>
                </c:pt>
                <c:pt idx="20165">
                  <c:v>2.4407131671909998</c:v>
                </c:pt>
                <c:pt idx="20166">
                  <c:v>2.4408309459690001</c:v>
                </c:pt>
                <c:pt idx="20167">
                  <c:v>2.4409263133999999</c:v>
                </c:pt>
                <c:pt idx="20168">
                  <c:v>2.4409766197199998</c:v>
                </c:pt>
                <c:pt idx="20169">
                  <c:v>2.4410324096679998</c:v>
                </c:pt>
                <c:pt idx="20170">
                  <c:v>2.441088914871</c:v>
                </c:pt>
                <c:pt idx="20171">
                  <c:v>2.44114279747</c:v>
                </c:pt>
                <c:pt idx="20172">
                  <c:v>2.4411981105799998</c:v>
                </c:pt>
                <c:pt idx="20173">
                  <c:v>2.441254615784</c:v>
                </c:pt>
                <c:pt idx="20174">
                  <c:v>2.4413096904749998</c:v>
                </c:pt>
                <c:pt idx="20175">
                  <c:v>2.4413676261899999</c:v>
                </c:pt>
                <c:pt idx="20176">
                  <c:v>2.4414229393009999</c:v>
                </c:pt>
                <c:pt idx="20177">
                  <c:v>2.4414775371549999</c:v>
                </c:pt>
                <c:pt idx="20178">
                  <c:v>2.4415295124049998</c:v>
                </c:pt>
                <c:pt idx="20179">
                  <c:v>2.44158244133</c:v>
                </c:pt>
                <c:pt idx="20180">
                  <c:v>2.4416325092319999</c:v>
                </c:pt>
                <c:pt idx="20181">
                  <c:v>2.441678285599</c:v>
                </c:pt>
                <c:pt idx="20182">
                  <c:v>2.441767454147</c:v>
                </c:pt>
                <c:pt idx="20183">
                  <c:v>2.4418549537660001</c:v>
                </c:pt>
                <c:pt idx="20184">
                  <c:v>2.441967964172</c:v>
                </c:pt>
                <c:pt idx="20185">
                  <c:v>2.4422085285190001</c:v>
                </c:pt>
                <c:pt idx="20186">
                  <c:v>2.4424233436580001</c:v>
                </c:pt>
                <c:pt idx="20187">
                  <c:v>2.4427318573000001</c:v>
                </c:pt>
                <c:pt idx="20188">
                  <c:v>2.4428105354310001</c:v>
                </c:pt>
                <c:pt idx="20189">
                  <c:v>2.4428899288179999</c:v>
                </c:pt>
                <c:pt idx="20190">
                  <c:v>2.44296336174</c:v>
                </c:pt>
                <c:pt idx="20191">
                  <c:v>2.4430060386660002</c:v>
                </c:pt>
                <c:pt idx="20192">
                  <c:v>2.44304561615</c:v>
                </c:pt>
                <c:pt idx="20193">
                  <c:v>2.4430842399600001</c:v>
                </c:pt>
                <c:pt idx="20194">
                  <c:v>2.4431283473969998</c:v>
                </c:pt>
                <c:pt idx="20195">
                  <c:v>2.4431650638579998</c:v>
                </c:pt>
                <c:pt idx="20196">
                  <c:v>2.4432101249690001</c:v>
                </c:pt>
                <c:pt idx="20197">
                  <c:v>2.4432544708249999</c:v>
                </c:pt>
                <c:pt idx="20198">
                  <c:v>2.4432978630069999</c:v>
                </c:pt>
                <c:pt idx="20199">
                  <c:v>2.4433395862579999</c:v>
                </c:pt>
                <c:pt idx="20200">
                  <c:v>2.4433867931369999</c:v>
                </c:pt>
                <c:pt idx="20201">
                  <c:v>2.4434225559230001</c:v>
                </c:pt>
                <c:pt idx="20202">
                  <c:v>2.4434649944309998</c:v>
                </c:pt>
                <c:pt idx="20203">
                  <c:v>2.4435095787050001</c:v>
                </c:pt>
                <c:pt idx="20204">
                  <c:v>2.4435572624209998</c:v>
                </c:pt>
                <c:pt idx="20205">
                  <c:v>2.4436371326450002</c:v>
                </c:pt>
                <c:pt idx="20206">
                  <c:v>2.4438121318819999</c:v>
                </c:pt>
                <c:pt idx="20207">
                  <c:v>2.4441418647769999</c:v>
                </c:pt>
                <c:pt idx="20208">
                  <c:v>2.444297552109</c:v>
                </c:pt>
                <c:pt idx="20209">
                  <c:v>2.4444537162779998</c:v>
                </c:pt>
                <c:pt idx="20210">
                  <c:v>2.4448096752169999</c:v>
                </c:pt>
                <c:pt idx="20211">
                  <c:v>2.4451196193700002</c:v>
                </c:pt>
                <c:pt idx="20212">
                  <c:v>2.4452381134030001</c:v>
                </c:pt>
                <c:pt idx="20213">
                  <c:v>2.4453291893009999</c:v>
                </c:pt>
                <c:pt idx="20214">
                  <c:v>2.4454219341279999</c:v>
                </c:pt>
                <c:pt idx="20215">
                  <c:v>2.445514678955</c:v>
                </c:pt>
                <c:pt idx="20216">
                  <c:v>2.4455626010890001</c:v>
                </c:pt>
                <c:pt idx="20217">
                  <c:v>2.4456598758700001</c:v>
                </c:pt>
                <c:pt idx="20218">
                  <c:v>2.4457533359529999</c:v>
                </c:pt>
                <c:pt idx="20219">
                  <c:v>2.4458415508270002</c:v>
                </c:pt>
                <c:pt idx="20220">
                  <c:v>2.4459290504459998</c:v>
                </c:pt>
                <c:pt idx="20221">
                  <c:v>2.4460484981540001</c:v>
                </c:pt>
                <c:pt idx="20222">
                  <c:v>2.4461970329280001</c:v>
                </c:pt>
                <c:pt idx="20223">
                  <c:v>2.446348428726</c:v>
                </c:pt>
                <c:pt idx="20224">
                  <c:v>2.44642329216</c:v>
                </c:pt>
                <c:pt idx="20225">
                  <c:v>2.446498155594</c:v>
                </c:pt>
                <c:pt idx="20226">
                  <c:v>2.4466476440429998</c:v>
                </c:pt>
                <c:pt idx="20227">
                  <c:v>2.4467909336089999</c:v>
                </c:pt>
                <c:pt idx="20228">
                  <c:v>2.4468712806699999</c:v>
                </c:pt>
                <c:pt idx="20229">
                  <c:v>2.4471769332890001</c:v>
                </c:pt>
                <c:pt idx="20230">
                  <c:v>2.4475297927859998</c:v>
                </c:pt>
                <c:pt idx="20231">
                  <c:v>2.4478619098659999</c:v>
                </c:pt>
                <c:pt idx="20232">
                  <c:v>2.448212385178</c:v>
                </c:pt>
                <c:pt idx="20233">
                  <c:v>2.4483039379120002</c:v>
                </c:pt>
                <c:pt idx="20234">
                  <c:v>2.4483501911159999</c:v>
                </c:pt>
                <c:pt idx="20235">
                  <c:v>2.4484412670140001</c:v>
                </c:pt>
                <c:pt idx="20236">
                  <c:v>2.4485237598420002</c:v>
                </c:pt>
                <c:pt idx="20237">
                  <c:v>2.4486012458799999</c:v>
                </c:pt>
                <c:pt idx="20238">
                  <c:v>2.4489142894740001</c:v>
                </c:pt>
                <c:pt idx="20239">
                  <c:v>2.449023723602</c:v>
                </c:pt>
                <c:pt idx="20240">
                  <c:v>2.44930768013</c:v>
                </c:pt>
                <c:pt idx="20241">
                  <c:v>2.4494214057920001</c:v>
                </c:pt>
                <c:pt idx="20242">
                  <c:v>2.4495100975040001</c:v>
                </c:pt>
                <c:pt idx="20243">
                  <c:v>2.4496037960049999</c:v>
                </c:pt>
                <c:pt idx="20244">
                  <c:v>2.4496541023249998</c:v>
                </c:pt>
                <c:pt idx="20245">
                  <c:v>2.4497025012970002</c:v>
                </c:pt>
                <c:pt idx="20246">
                  <c:v>2.44975066185</c:v>
                </c:pt>
                <c:pt idx="20247">
                  <c:v>2.449801206589</c:v>
                </c:pt>
                <c:pt idx="20248">
                  <c:v>2.4498543739319998</c:v>
                </c:pt>
                <c:pt idx="20249">
                  <c:v>2.4499077796940001</c:v>
                </c:pt>
                <c:pt idx="20250">
                  <c:v>2.449958086014</c:v>
                </c:pt>
                <c:pt idx="20251">
                  <c:v>2.450012207031</c:v>
                </c:pt>
                <c:pt idx="20252">
                  <c:v>2.4500684738160001</c:v>
                </c:pt>
                <c:pt idx="20253">
                  <c:v>2.4501223564150001</c:v>
                </c:pt>
                <c:pt idx="20254">
                  <c:v>2.4501733779910002</c:v>
                </c:pt>
                <c:pt idx="20255">
                  <c:v>2.4502274990080002</c:v>
                </c:pt>
                <c:pt idx="20256">
                  <c:v>2.4502794742580001</c:v>
                </c:pt>
                <c:pt idx="20257">
                  <c:v>2.4503290653229999</c:v>
                </c:pt>
                <c:pt idx="20258">
                  <c:v>2.450413227081</c:v>
                </c:pt>
                <c:pt idx="20259">
                  <c:v>2.4507224559780001</c:v>
                </c:pt>
                <c:pt idx="20260">
                  <c:v>2.450849294662</c:v>
                </c:pt>
                <c:pt idx="20261">
                  <c:v>2.4509506225590001</c:v>
                </c:pt>
                <c:pt idx="20262">
                  <c:v>2.451026916504</c:v>
                </c:pt>
                <c:pt idx="20263">
                  <c:v>2.4510681629179998</c:v>
                </c:pt>
                <c:pt idx="20264">
                  <c:v>2.4511046409609998</c:v>
                </c:pt>
                <c:pt idx="20265">
                  <c:v>2.4511511325840001</c:v>
                </c:pt>
                <c:pt idx="20266">
                  <c:v>2.4512152671809999</c:v>
                </c:pt>
                <c:pt idx="20267">
                  <c:v>2.4512829780579999</c:v>
                </c:pt>
                <c:pt idx="20268">
                  <c:v>2.4513587951660001</c:v>
                </c:pt>
                <c:pt idx="20269">
                  <c:v>2.451426267624</c:v>
                </c:pt>
                <c:pt idx="20270">
                  <c:v>2.4515342712399999</c:v>
                </c:pt>
                <c:pt idx="20271">
                  <c:v>2.451649665833</c:v>
                </c:pt>
                <c:pt idx="20272">
                  <c:v>2.4517323970790001</c:v>
                </c:pt>
                <c:pt idx="20273">
                  <c:v>2.4517824649810001</c:v>
                </c:pt>
                <c:pt idx="20274">
                  <c:v>2.4518315792080001</c:v>
                </c:pt>
                <c:pt idx="20275">
                  <c:v>2.4518752098080001</c:v>
                </c:pt>
                <c:pt idx="20276">
                  <c:v>2.4519195556639999</c:v>
                </c:pt>
                <c:pt idx="20277">
                  <c:v>2.4519691467290001</c:v>
                </c:pt>
                <c:pt idx="20278">
                  <c:v>2.4520480632780002</c:v>
                </c:pt>
                <c:pt idx="20279">
                  <c:v>2.4523658752439998</c:v>
                </c:pt>
                <c:pt idx="20280">
                  <c:v>2.4524960517880001</c:v>
                </c:pt>
                <c:pt idx="20281">
                  <c:v>2.4525840282439999</c:v>
                </c:pt>
                <c:pt idx="20282">
                  <c:v>2.4527015686040001</c:v>
                </c:pt>
                <c:pt idx="20283">
                  <c:v>2.4527807235719998</c:v>
                </c:pt>
                <c:pt idx="20284">
                  <c:v>2.452831983566</c:v>
                </c:pt>
                <c:pt idx="20285">
                  <c:v>2.4528872966769999</c:v>
                </c:pt>
                <c:pt idx="20286">
                  <c:v>2.452976942062</c:v>
                </c:pt>
                <c:pt idx="20287">
                  <c:v>2.453309774399</c:v>
                </c:pt>
                <c:pt idx="20288">
                  <c:v>2.4536387920379998</c:v>
                </c:pt>
                <c:pt idx="20289">
                  <c:v>2.4538156986240001</c:v>
                </c:pt>
                <c:pt idx="20290">
                  <c:v>2.4539024829859999</c:v>
                </c:pt>
                <c:pt idx="20291">
                  <c:v>2.453951597214</c:v>
                </c:pt>
                <c:pt idx="20292">
                  <c:v>2.4540462493900002</c:v>
                </c:pt>
                <c:pt idx="20293">
                  <c:v>2.4541404247280001</c:v>
                </c:pt>
                <c:pt idx="20294">
                  <c:v>2.4542317390439998</c:v>
                </c:pt>
                <c:pt idx="20295">
                  <c:v>2.4543187618259998</c:v>
                </c:pt>
                <c:pt idx="20296">
                  <c:v>2.4544522762300001</c:v>
                </c:pt>
                <c:pt idx="20297">
                  <c:v>2.4545769691469999</c:v>
                </c:pt>
                <c:pt idx="20298">
                  <c:v>2.4547059535979998</c:v>
                </c:pt>
                <c:pt idx="20299">
                  <c:v>2.454792022705</c:v>
                </c:pt>
                <c:pt idx="20300">
                  <c:v>2.4548726081850001</c:v>
                </c:pt>
                <c:pt idx="20301">
                  <c:v>2.4549536705019999</c:v>
                </c:pt>
                <c:pt idx="20302">
                  <c:v>2.4550454616550001</c:v>
                </c:pt>
                <c:pt idx="20303">
                  <c:v>2.455127000809</c:v>
                </c:pt>
                <c:pt idx="20304">
                  <c:v>2.4552083015439998</c:v>
                </c:pt>
                <c:pt idx="20305">
                  <c:v>2.4553661346440001</c:v>
                </c:pt>
                <c:pt idx="20306">
                  <c:v>2.4557185173030001</c:v>
                </c:pt>
                <c:pt idx="20307">
                  <c:v>2.4558706283570002</c:v>
                </c:pt>
                <c:pt idx="20308">
                  <c:v>2.455951690674</c:v>
                </c:pt>
                <c:pt idx="20309">
                  <c:v>2.4560256004330001</c:v>
                </c:pt>
                <c:pt idx="20310">
                  <c:v>2.456340789795</c:v>
                </c:pt>
                <c:pt idx="20311">
                  <c:v>2.456448793411</c:v>
                </c:pt>
                <c:pt idx="20312">
                  <c:v>2.4565217494959999</c:v>
                </c:pt>
                <c:pt idx="20313">
                  <c:v>2.4565668106079999</c:v>
                </c:pt>
                <c:pt idx="20314">
                  <c:v>2.4566149711610001</c:v>
                </c:pt>
                <c:pt idx="20315">
                  <c:v>2.4566729068759998</c:v>
                </c:pt>
                <c:pt idx="20316">
                  <c:v>2.4567484855649999</c:v>
                </c:pt>
                <c:pt idx="20317">
                  <c:v>2.456821918488</c:v>
                </c:pt>
                <c:pt idx="20318">
                  <c:v>2.4568722248079999</c:v>
                </c:pt>
                <c:pt idx="20319">
                  <c:v>2.4569413661959998</c:v>
                </c:pt>
                <c:pt idx="20320">
                  <c:v>2.4569873809809999</c:v>
                </c:pt>
                <c:pt idx="20321">
                  <c:v>2.4573071002960001</c:v>
                </c:pt>
                <c:pt idx="20322">
                  <c:v>2.457392215729</c:v>
                </c:pt>
                <c:pt idx="20323">
                  <c:v>2.4574756622309999</c:v>
                </c:pt>
                <c:pt idx="20324">
                  <c:v>2.4575970172880002</c:v>
                </c:pt>
                <c:pt idx="20325">
                  <c:v>2.4577510356899999</c:v>
                </c:pt>
                <c:pt idx="20326">
                  <c:v>2.4578711986539998</c:v>
                </c:pt>
                <c:pt idx="20327">
                  <c:v>2.457952022552</c:v>
                </c:pt>
                <c:pt idx="20328">
                  <c:v>2.4580254554750001</c:v>
                </c:pt>
                <c:pt idx="20329">
                  <c:v>2.4581065177919998</c:v>
                </c:pt>
                <c:pt idx="20330">
                  <c:v>2.4582254886629999</c:v>
                </c:pt>
                <c:pt idx="20331">
                  <c:v>2.458302497864</c:v>
                </c:pt>
                <c:pt idx="20332">
                  <c:v>2.458387613297</c:v>
                </c:pt>
                <c:pt idx="20333">
                  <c:v>2.4584989547729998</c:v>
                </c:pt>
                <c:pt idx="20334">
                  <c:v>2.4587030410769999</c:v>
                </c:pt>
                <c:pt idx="20335">
                  <c:v>2.4587707519530002</c:v>
                </c:pt>
                <c:pt idx="20336">
                  <c:v>2.4588193893430002</c:v>
                </c:pt>
                <c:pt idx="20337">
                  <c:v>2.4588601589199999</c:v>
                </c:pt>
                <c:pt idx="20338">
                  <c:v>2.4589049816130002</c:v>
                </c:pt>
                <c:pt idx="20339">
                  <c:v>2.4589474201199999</c:v>
                </c:pt>
                <c:pt idx="20340">
                  <c:v>2.458992958069</c:v>
                </c:pt>
                <c:pt idx="20341">
                  <c:v>2.459033250809</c:v>
                </c:pt>
                <c:pt idx="20342">
                  <c:v>2.4590740203860002</c:v>
                </c:pt>
                <c:pt idx="20343">
                  <c:v>2.45911693573</c:v>
                </c:pt>
                <c:pt idx="20344">
                  <c:v>2.4591574668880001</c:v>
                </c:pt>
                <c:pt idx="20345">
                  <c:v>2.4592018127439998</c:v>
                </c:pt>
                <c:pt idx="20346">
                  <c:v>2.459284305573</c:v>
                </c:pt>
                <c:pt idx="20347">
                  <c:v>2.4595351219179999</c:v>
                </c:pt>
                <c:pt idx="20348">
                  <c:v>2.4596710205079999</c:v>
                </c:pt>
                <c:pt idx="20349">
                  <c:v>2.459907054901</c:v>
                </c:pt>
                <c:pt idx="20350">
                  <c:v>2.4600632190699998</c:v>
                </c:pt>
                <c:pt idx="20351">
                  <c:v>2.460217475891</c:v>
                </c:pt>
                <c:pt idx="20352">
                  <c:v>2.4604151248930002</c:v>
                </c:pt>
                <c:pt idx="20353">
                  <c:v>2.4604964256290001</c:v>
                </c:pt>
                <c:pt idx="20354">
                  <c:v>2.460548639297</c:v>
                </c:pt>
                <c:pt idx="20355">
                  <c:v>2.4605998992920002</c:v>
                </c:pt>
                <c:pt idx="20356">
                  <c:v>2.4606738090519999</c:v>
                </c:pt>
                <c:pt idx="20357">
                  <c:v>2.4607250690460001</c:v>
                </c:pt>
                <c:pt idx="20358">
                  <c:v>2.4607985019680001</c:v>
                </c:pt>
                <c:pt idx="20359">
                  <c:v>2.4608466625209999</c:v>
                </c:pt>
                <c:pt idx="20360">
                  <c:v>2.4608983993529998</c:v>
                </c:pt>
                <c:pt idx="20361">
                  <c:v>2.4610095024110001</c:v>
                </c:pt>
                <c:pt idx="20362">
                  <c:v>2.4613833427429999</c:v>
                </c:pt>
                <c:pt idx="20363">
                  <c:v>2.4614281654360002</c:v>
                </c:pt>
                <c:pt idx="20364">
                  <c:v>2.4615275859830001</c:v>
                </c:pt>
                <c:pt idx="20365">
                  <c:v>2.4615759849550001</c:v>
                </c:pt>
                <c:pt idx="20366">
                  <c:v>2.4616239070889998</c:v>
                </c:pt>
                <c:pt idx="20367">
                  <c:v>2.4617323875429999</c:v>
                </c:pt>
                <c:pt idx="20368">
                  <c:v>2.4618349075319998</c:v>
                </c:pt>
                <c:pt idx="20369">
                  <c:v>2.4619414806369999</c:v>
                </c:pt>
                <c:pt idx="20370">
                  <c:v>2.4619929790500001</c:v>
                </c:pt>
                <c:pt idx="20371">
                  <c:v>2.4620456695559998</c:v>
                </c:pt>
                <c:pt idx="20372">
                  <c:v>2.462100744247</c:v>
                </c:pt>
                <c:pt idx="20373">
                  <c:v>2.4621574878689998</c:v>
                </c:pt>
                <c:pt idx="20374">
                  <c:v>2.462212324142</c:v>
                </c:pt>
                <c:pt idx="20375">
                  <c:v>2.4622659683229999</c:v>
                </c:pt>
                <c:pt idx="20376">
                  <c:v>2.4623243808750002</c:v>
                </c:pt>
                <c:pt idx="20377">
                  <c:v>2.4623835086820001</c:v>
                </c:pt>
                <c:pt idx="20378">
                  <c:v>2.4624431133270002</c:v>
                </c:pt>
                <c:pt idx="20379">
                  <c:v>2.4625074863430001</c:v>
                </c:pt>
                <c:pt idx="20380">
                  <c:v>2.462574720383</c:v>
                </c:pt>
                <c:pt idx="20381">
                  <c:v>2.4626381397250001</c:v>
                </c:pt>
                <c:pt idx="20382">
                  <c:v>2.4627027511600001</c:v>
                </c:pt>
                <c:pt idx="20383">
                  <c:v>2.4627637863160001</c:v>
                </c:pt>
                <c:pt idx="20384">
                  <c:v>2.4628229141240001</c:v>
                </c:pt>
                <c:pt idx="20385">
                  <c:v>2.462882041931</c:v>
                </c:pt>
                <c:pt idx="20386">
                  <c:v>2.4629354476929999</c:v>
                </c:pt>
                <c:pt idx="20387">
                  <c:v>2.4630310535429998</c:v>
                </c:pt>
                <c:pt idx="20388">
                  <c:v>2.4633288383480001</c:v>
                </c:pt>
                <c:pt idx="20389">
                  <c:v>2.4634337425230002</c:v>
                </c:pt>
                <c:pt idx="20390">
                  <c:v>2.463523864746</c:v>
                </c:pt>
                <c:pt idx="20391">
                  <c:v>2.4635891914369998</c:v>
                </c:pt>
                <c:pt idx="20392">
                  <c:v>2.4636554718019998</c:v>
                </c:pt>
                <c:pt idx="20393">
                  <c:v>2.4637334346770001</c:v>
                </c:pt>
                <c:pt idx="20394">
                  <c:v>2.463861703873</c:v>
                </c:pt>
                <c:pt idx="20395">
                  <c:v>2.464015245438</c:v>
                </c:pt>
                <c:pt idx="20396">
                  <c:v>2.4640934467319999</c:v>
                </c:pt>
                <c:pt idx="20397">
                  <c:v>2.4643855094910001</c:v>
                </c:pt>
                <c:pt idx="20398">
                  <c:v>2.4646289348599999</c:v>
                </c:pt>
                <c:pt idx="20399">
                  <c:v>2.4648730754849999</c:v>
                </c:pt>
                <c:pt idx="20400">
                  <c:v>2.465143918991</c:v>
                </c:pt>
                <c:pt idx="20401">
                  <c:v>2.4652233123779999</c:v>
                </c:pt>
                <c:pt idx="20402">
                  <c:v>2.4652724266049999</c:v>
                </c:pt>
                <c:pt idx="20403">
                  <c:v>2.465346097946</c:v>
                </c:pt>
                <c:pt idx="20404">
                  <c:v>2.4653949737550001</c:v>
                </c:pt>
                <c:pt idx="20405">
                  <c:v>2.4654431343079999</c:v>
                </c:pt>
                <c:pt idx="20406">
                  <c:v>2.4654898643490002</c:v>
                </c:pt>
                <c:pt idx="20407">
                  <c:v>2.4655358791349999</c:v>
                </c:pt>
                <c:pt idx="20408">
                  <c:v>2.4655818939210001</c:v>
                </c:pt>
                <c:pt idx="20409">
                  <c:v>2.4656314849849998</c:v>
                </c:pt>
                <c:pt idx="20410">
                  <c:v>2.4657294750209999</c:v>
                </c:pt>
                <c:pt idx="20411">
                  <c:v>2.4658436775210002</c:v>
                </c:pt>
                <c:pt idx="20412">
                  <c:v>2.4660909175870001</c:v>
                </c:pt>
                <c:pt idx="20413">
                  <c:v>2.4661798477170001</c:v>
                </c:pt>
                <c:pt idx="20414">
                  <c:v>2.4662723541260001</c:v>
                </c:pt>
                <c:pt idx="20415">
                  <c:v>2.4663572311399999</c:v>
                </c:pt>
                <c:pt idx="20416">
                  <c:v>2.4665460586550001</c:v>
                </c:pt>
                <c:pt idx="20417">
                  <c:v>2.4667990207670001</c:v>
                </c:pt>
                <c:pt idx="20418">
                  <c:v>2.4669539928440001</c:v>
                </c:pt>
                <c:pt idx="20419">
                  <c:v>2.4670765399930001</c:v>
                </c:pt>
                <c:pt idx="20420">
                  <c:v>2.467164754868</c:v>
                </c:pt>
                <c:pt idx="20421">
                  <c:v>2.4672493934630002</c:v>
                </c:pt>
                <c:pt idx="20422">
                  <c:v>2.4673333168029998</c:v>
                </c:pt>
                <c:pt idx="20423">
                  <c:v>2.4674196243290001</c:v>
                </c:pt>
                <c:pt idx="20424">
                  <c:v>2.4675002098080001</c:v>
                </c:pt>
                <c:pt idx="20425">
                  <c:v>2.4676098823550001</c:v>
                </c:pt>
                <c:pt idx="20426">
                  <c:v>2.4679510593409999</c:v>
                </c:pt>
                <c:pt idx="20427">
                  <c:v>2.4681158065800002</c:v>
                </c:pt>
                <c:pt idx="20428">
                  <c:v>2.4684371948239998</c:v>
                </c:pt>
                <c:pt idx="20429">
                  <c:v>2.4687910079959998</c:v>
                </c:pt>
                <c:pt idx="20430">
                  <c:v>2.4689075946810002</c:v>
                </c:pt>
                <c:pt idx="20431">
                  <c:v>2.468992471695</c:v>
                </c:pt>
                <c:pt idx="20432">
                  <c:v>2.469077825546</c:v>
                </c:pt>
                <c:pt idx="20433">
                  <c:v>2.4691274166110002</c:v>
                </c:pt>
                <c:pt idx="20434">
                  <c:v>2.469217300415</c:v>
                </c:pt>
                <c:pt idx="20435">
                  <c:v>2.4693102836610001</c:v>
                </c:pt>
                <c:pt idx="20436">
                  <c:v>2.469400405884</c:v>
                </c:pt>
                <c:pt idx="20437">
                  <c:v>2.4696190357210002</c:v>
                </c:pt>
                <c:pt idx="20438">
                  <c:v>2.469942808151</c:v>
                </c:pt>
                <c:pt idx="20439">
                  <c:v>2.4700589179989998</c:v>
                </c:pt>
                <c:pt idx="20440">
                  <c:v>2.470132827759</c:v>
                </c:pt>
                <c:pt idx="20441">
                  <c:v>2.4702389240259999</c:v>
                </c:pt>
                <c:pt idx="20442">
                  <c:v>2.4703056812290001</c:v>
                </c:pt>
                <c:pt idx="20443">
                  <c:v>2.470382213593</c:v>
                </c:pt>
                <c:pt idx="20444">
                  <c:v>2.47043466568</c:v>
                </c:pt>
                <c:pt idx="20445">
                  <c:v>2.4705231189729999</c:v>
                </c:pt>
                <c:pt idx="20446">
                  <c:v>2.4706149101260002</c:v>
                </c:pt>
                <c:pt idx="20447">
                  <c:v>2.4707255363459999</c:v>
                </c:pt>
                <c:pt idx="20448">
                  <c:v>2.4707703590390002</c:v>
                </c:pt>
                <c:pt idx="20449">
                  <c:v>2.4708180427549999</c:v>
                </c:pt>
                <c:pt idx="20450">
                  <c:v>2.4708633422849999</c:v>
                </c:pt>
                <c:pt idx="20451">
                  <c:v>2.4709038734440001</c:v>
                </c:pt>
                <c:pt idx="20452">
                  <c:v>2.470945596695</c:v>
                </c:pt>
                <c:pt idx="20453">
                  <c:v>2.4709904193879999</c:v>
                </c:pt>
                <c:pt idx="20454">
                  <c:v>2.4710326194759999</c:v>
                </c:pt>
                <c:pt idx="20455">
                  <c:v>2.4710807800289998</c:v>
                </c:pt>
                <c:pt idx="20456">
                  <c:v>2.4711642265320002</c:v>
                </c:pt>
                <c:pt idx="20457">
                  <c:v>2.4715013504029999</c:v>
                </c:pt>
                <c:pt idx="20458">
                  <c:v>2.471623659134</c:v>
                </c:pt>
                <c:pt idx="20459">
                  <c:v>2.4717462062840001</c:v>
                </c:pt>
                <c:pt idx="20460">
                  <c:v>2.4720079898830001</c:v>
                </c:pt>
                <c:pt idx="20461">
                  <c:v>2.4722387790679998</c:v>
                </c:pt>
                <c:pt idx="20462">
                  <c:v>2.4724431037899999</c:v>
                </c:pt>
                <c:pt idx="20463">
                  <c:v>2.4725334644319998</c:v>
                </c:pt>
                <c:pt idx="20464">
                  <c:v>2.4726171493529998</c:v>
                </c:pt>
                <c:pt idx="20465">
                  <c:v>2.4727027416229999</c:v>
                </c:pt>
                <c:pt idx="20466">
                  <c:v>2.473024368286</c:v>
                </c:pt>
                <c:pt idx="20467">
                  <c:v>2.473315477371</c:v>
                </c:pt>
                <c:pt idx="20468">
                  <c:v>2.473398923874</c:v>
                </c:pt>
                <c:pt idx="20469">
                  <c:v>2.473446369171</c:v>
                </c:pt>
                <c:pt idx="20470">
                  <c:v>2.4734957218170002</c:v>
                </c:pt>
                <c:pt idx="20471">
                  <c:v>2.4735412597659998</c:v>
                </c:pt>
                <c:pt idx="20472">
                  <c:v>2.4735915660860002</c:v>
                </c:pt>
                <c:pt idx="20473">
                  <c:v>2.4736373424529998</c:v>
                </c:pt>
                <c:pt idx="20474">
                  <c:v>2.473713159561</c:v>
                </c:pt>
                <c:pt idx="20475">
                  <c:v>2.4737992286680002</c:v>
                </c:pt>
                <c:pt idx="20476">
                  <c:v>2.4738836288449999</c:v>
                </c:pt>
                <c:pt idx="20477">
                  <c:v>2.4741852283479999</c:v>
                </c:pt>
                <c:pt idx="20478">
                  <c:v>2.4742770195010002</c:v>
                </c:pt>
                <c:pt idx="20479">
                  <c:v>2.4743778705600001</c:v>
                </c:pt>
                <c:pt idx="20480">
                  <c:v>2.4744346141819999</c:v>
                </c:pt>
                <c:pt idx="20481">
                  <c:v>2.4744935035709998</c:v>
                </c:pt>
                <c:pt idx="20482">
                  <c:v>2.4745538234710001</c:v>
                </c:pt>
                <c:pt idx="20483">
                  <c:v>2.47461104393</c:v>
                </c:pt>
                <c:pt idx="20484">
                  <c:v>2.4746689796450001</c:v>
                </c:pt>
                <c:pt idx="20485">
                  <c:v>2.4747223854059999</c:v>
                </c:pt>
                <c:pt idx="20486">
                  <c:v>2.4747776985169998</c:v>
                </c:pt>
                <c:pt idx="20487">
                  <c:v>2.4748318195340002</c:v>
                </c:pt>
                <c:pt idx="20488">
                  <c:v>2.4748890399930001</c:v>
                </c:pt>
                <c:pt idx="20489">
                  <c:v>2.4749829769130001</c:v>
                </c:pt>
                <c:pt idx="20490">
                  <c:v>2.4750721454620002</c:v>
                </c:pt>
                <c:pt idx="20491">
                  <c:v>2.4751541614530002</c:v>
                </c:pt>
                <c:pt idx="20492">
                  <c:v>2.475383758545</c:v>
                </c:pt>
                <c:pt idx="20493">
                  <c:v>2.4754991531370001</c:v>
                </c:pt>
                <c:pt idx="20494">
                  <c:v>2.4755933284760001</c:v>
                </c:pt>
                <c:pt idx="20495">
                  <c:v>2.4756429195399998</c:v>
                </c:pt>
                <c:pt idx="20496">
                  <c:v>2.4756977558140001</c:v>
                </c:pt>
                <c:pt idx="20497">
                  <c:v>2.4757528305049998</c:v>
                </c:pt>
                <c:pt idx="20498">
                  <c:v>2.4758059978490001</c:v>
                </c:pt>
                <c:pt idx="20499">
                  <c:v>2.475865125656</c:v>
                </c:pt>
                <c:pt idx="20500">
                  <c:v>2.4759178161620001</c:v>
                </c:pt>
                <c:pt idx="20501">
                  <c:v>2.4759693145749999</c:v>
                </c:pt>
                <c:pt idx="20502">
                  <c:v>2.4760215282439999</c:v>
                </c:pt>
                <c:pt idx="20503">
                  <c:v>2.476105690002</c:v>
                </c:pt>
                <c:pt idx="20504">
                  <c:v>2.4764256477359998</c:v>
                </c:pt>
                <c:pt idx="20505">
                  <c:v>2.4766135215760001</c:v>
                </c:pt>
                <c:pt idx="20506">
                  <c:v>2.4768073558810002</c:v>
                </c:pt>
                <c:pt idx="20507">
                  <c:v>2.476886749268</c:v>
                </c:pt>
                <c:pt idx="20508">
                  <c:v>2.4769623279570001</c:v>
                </c:pt>
                <c:pt idx="20509">
                  <c:v>2.4770467281339998</c:v>
                </c:pt>
                <c:pt idx="20510">
                  <c:v>2.4771206378940001</c:v>
                </c:pt>
                <c:pt idx="20511">
                  <c:v>2.4771912097929998</c:v>
                </c:pt>
                <c:pt idx="20512">
                  <c:v>2.4775083065030001</c:v>
                </c:pt>
                <c:pt idx="20513">
                  <c:v>2.477647304535</c:v>
                </c:pt>
                <c:pt idx="20514">
                  <c:v>2.4777507781980002</c:v>
                </c:pt>
                <c:pt idx="20515">
                  <c:v>2.4778659343720002</c:v>
                </c:pt>
                <c:pt idx="20516">
                  <c:v>2.4781718254089999</c:v>
                </c:pt>
                <c:pt idx="20517">
                  <c:v>2.4782555103299999</c:v>
                </c:pt>
                <c:pt idx="20518">
                  <c:v>2.478367567062</c:v>
                </c:pt>
                <c:pt idx="20519">
                  <c:v>2.478505373001</c:v>
                </c:pt>
                <c:pt idx="20520">
                  <c:v>2.4785742759699998</c:v>
                </c:pt>
                <c:pt idx="20521">
                  <c:v>2.4786479473109999</c:v>
                </c:pt>
                <c:pt idx="20522">
                  <c:v>2.4786946773529999</c:v>
                </c:pt>
                <c:pt idx="20523">
                  <c:v>2.4787430763240001</c:v>
                </c:pt>
                <c:pt idx="20524">
                  <c:v>2.4787969589230001</c:v>
                </c:pt>
                <c:pt idx="20525">
                  <c:v>2.478908061981</c:v>
                </c:pt>
                <c:pt idx="20526">
                  <c:v>2.4790949821470001</c:v>
                </c:pt>
                <c:pt idx="20527">
                  <c:v>2.4791862964629998</c:v>
                </c:pt>
                <c:pt idx="20528">
                  <c:v>2.4792952537540001</c:v>
                </c:pt>
                <c:pt idx="20529">
                  <c:v>2.4793519973749998</c:v>
                </c:pt>
                <c:pt idx="20530">
                  <c:v>2.4794034957890001</c:v>
                </c:pt>
                <c:pt idx="20531">
                  <c:v>2.4794549942019999</c:v>
                </c:pt>
                <c:pt idx="20532">
                  <c:v>2.4795072078699998</c:v>
                </c:pt>
                <c:pt idx="20533">
                  <c:v>2.4795620441440001</c:v>
                </c:pt>
                <c:pt idx="20534">
                  <c:v>2.4796621799469998</c:v>
                </c:pt>
                <c:pt idx="20535">
                  <c:v>2.4797563552859998</c:v>
                </c:pt>
                <c:pt idx="20536">
                  <c:v>2.4798367023469998</c:v>
                </c:pt>
                <c:pt idx="20537">
                  <c:v>2.4799237251280002</c:v>
                </c:pt>
                <c:pt idx="20538">
                  <c:v>2.4800045490259999</c:v>
                </c:pt>
                <c:pt idx="20539">
                  <c:v>2.480163574219</c:v>
                </c:pt>
                <c:pt idx="20540">
                  <c:v>2.480315208435</c:v>
                </c:pt>
                <c:pt idx="20541">
                  <c:v>2.4804830551150001</c:v>
                </c:pt>
                <c:pt idx="20542">
                  <c:v>2.480618476868</c:v>
                </c:pt>
                <c:pt idx="20543">
                  <c:v>2.4807591438290002</c:v>
                </c:pt>
                <c:pt idx="20544">
                  <c:v>2.4810028076170001</c:v>
                </c:pt>
                <c:pt idx="20545">
                  <c:v>2.4810457229609999</c:v>
                </c:pt>
                <c:pt idx="20546">
                  <c:v>2.4810850620270002</c:v>
                </c:pt>
                <c:pt idx="20547">
                  <c:v>2.4812033176420001</c:v>
                </c:pt>
                <c:pt idx="20548">
                  <c:v>2.4813570976260002</c:v>
                </c:pt>
                <c:pt idx="20549">
                  <c:v>2.481466293335</c:v>
                </c:pt>
                <c:pt idx="20550">
                  <c:v>2.481647491455</c:v>
                </c:pt>
                <c:pt idx="20551">
                  <c:v>2.4817581176760002</c:v>
                </c:pt>
                <c:pt idx="20552">
                  <c:v>2.48206615448</c:v>
                </c:pt>
                <c:pt idx="20553">
                  <c:v>2.4822194576259999</c:v>
                </c:pt>
                <c:pt idx="20554">
                  <c:v>2.4822971820830002</c:v>
                </c:pt>
                <c:pt idx="20555">
                  <c:v>2.4824092388149999</c:v>
                </c:pt>
                <c:pt idx="20556">
                  <c:v>2.4825441837310001</c:v>
                </c:pt>
                <c:pt idx="20557">
                  <c:v>2.482899665833</c:v>
                </c:pt>
                <c:pt idx="20558">
                  <c:v>2.483093261719</c:v>
                </c:pt>
                <c:pt idx="20559">
                  <c:v>2.4831619262700002</c:v>
                </c:pt>
                <c:pt idx="20560">
                  <c:v>2.4832093715669998</c:v>
                </c:pt>
                <c:pt idx="20561">
                  <c:v>2.4832575321200001</c:v>
                </c:pt>
                <c:pt idx="20562">
                  <c:v>2.4833230972289999</c:v>
                </c:pt>
                <c:pt idx="20563">
                  <c:v>2.48339676857</c:v>
                </c:pt>
                <c:pt idx="20564">
                  <c:v>2.4834704399110001</c:v>
                </c:pt>
                <c:pt idx="20565">
                  <c:v>2.483539581299</c:v>
                </c:pt>
                <c:pt idx="20566">
                  <c:v>2.483611106873</c:v>
                </c:pt>
                <c:pt idx="20567">
                  <c:v>2.4836912155149999</c:v>
                </c:pt>
                <c:pt idx="20568">
                  <c:v>2.4838075637819998</c:v>
                </c:pt>
                <c:pt idx="20569">
                  <c:v>2.4839208126069998</c:v>
                </c:pt>
                <c:pt idx="20570">
                  <c:v>2.4840097427369998</c:v>
                </c:pt>
                <c:pt idx="20571">
                  <c:v>2.4842631816859999</c:v>
                </c:pt>
                <c:pt idx="20572">
                  <c:v>2.4843125343320001</c:v>
                </c:pt>
                <c:pt idx="20573">
                  <c:v>2.4843649864200001</c:v>
                </c:pt>
                <c:pt idx="20574">
                  <c:v>2.4844229221340002</c:v>
                </c:pt>
                <c:pt idx="20575">
                  <c:v>2.4844806194309998</c:v>
                </c:pt>
                <c:pt idx="20576">
                  <c:v>2.484538793564</c:v>
                </c:pt>
                <c:pt idx="20577">
                  <c:v>2.48459982872</c:v>
                </c:pt>
                <c:pt idx="20578">
                  <c:v>2.4846520423889999</c:v>
                </c:pt>
                <c:pt idx="20579">
                  <c:v>2.4847531318659999</c:v>
                </c:pt>
                <c:pt idx="20580">
                  <c:v>2.4849946498870001</c:v>
                </c:pt>
                <c:pt idx="20581">
                  <c:v>2.4852232933040002</c:v>
                </c:pt>
                <c:pt idx="20582">
                  <c:v>2.485300779343</c:v>
                </c:pt>
                <c:pt idx="20583">
                  <c:v>2.4854478836060001</c:v>
                </c:pt>
                <c:pt idx="20584">
                  <c:v>2.4857010841370002</c:v>
                </c:pt>
                <c:pt idx="20585">
                  <c:v>2.4858574867250001</c:v>
                </c:pt>
                <c:pt idx="20586">
                  <c:v>2.4859664440159999</c:v>
                </c:pt>
                <c:pt idx="20587">
                  <c:v>2.4860188961029999</c:v>
                </c:pt>
                <c:pt idx="20588">
                  <c:v>2.4860615730290001</c:v>
                </c:pt>
                <c:pt idx="20589">
                  <c:v>2.4861080646509999</c:v>
                </c:pt>
                <c:pt idx="20590">
                  <c:v>2.4861536026</c:v>
                </c:pt>
                <c:pt idx="20591">
                  <c:v>2.4862022399899999</c:v>
                </c:pt>
                <c:pt idx="20592">
                  <c:v>2.4862835407260002</c:v>
                </c:pt>
                <c:pt idx="20593">
                  <c:v>2.4864003658290001</c:v>
                </c:pt>
                <c:pt idx="20594">
                  <c:v>2.4866411685940002</c:v>
                </c:pt>
                <c:pt idx="20595">
                  <c:v>2.4867231845859998</c:v>
                </c:pt>
                <c:pt idx="20596">
                  <c:v>2.4868152141570001</c:v>
                </c:pt>
                <c:pt idx="20597">
                  <c:v>2.4869008064270002</c:v>
                </c:pt>
                <c:pt idx="20598">
                  <c:v>2.4871234893800001</c:v>
                </c:pt>
                <c:pt idx="20599">
                  <c:v>2.487200021744</c:v>
                </c:pt>
                <c:pt idx="20600">
                  <c:v>2.487255573273</c:v>
                </c:pt>
                <c:pt idx="20601">
                  <c:v>2.4873268604279999</c:v>
                </c:pt>
                <c:pt idx="20602">
                  <c:v>2.4873771667479998</c:v>
                </c:pt>
                <c:pt idx="20603">
                  <c:v>2.4874229431149999</c:v>
                </c:pt>
                <c:pt idx="20604">
                  <c:v>2.487468719482</c:v>
                </c:pt>
                <c:pt idx="20605">
                  <c:v>2.4875128269200002</c:v>
                </c:pt>
                <c:pt idx="20606">
                  <c:v>2.4875690937039998</c:v>
                </c:pt>
                <c:pt idx="20607">
                  <c:v>2.4876146316529999</c:v>
                </c:pt>
                <c:pt idx="20608">
                  <c:v>2.4876706600189999</c:v>
                </c:pt>
                <c:pt idx="20609">
                  <c:v>2.4877147674560001</c:v>
                </c:pt>
                <c:pt idx="20610">
                  <c:v>2.4877738952640001</c:v>
                </c:pt>
                <c:pt idx="20611">
                  <c:v>2.4878547191620002</c:v>
                </c:pt>
                <c:pt idx="20612">
                  <c:v>2.488021373749</c:v>
                </c:pt>
                <c:pt idx="20613">
                  <c:v>2.4884109497070002</c:v>
                </c:pt>
                <c:pt idx="20614">
                  <c:v>2.4885070323940002</c:v>
                </c:pt>
                <c:pt idx="20615">
                  <c:v>2.4885990619660001</c:v>
                </c:pt>
                <c:pt idx="20616">
                  <c:v>2.488696336746</c:v>
                </c:pt>
                <c:pt idx="20617">
                  <c:v>2.4887511730190002</c:v>
                </c:pt>
                <c:pt idx="20618">
                  <c:v>2.488847970963</c:v>
                </c:pt>
                <c:pt idx="20619">
                  <c:v>2.4888982772829999</c:v>
                </c:pt>
                <c:pt idx="20620">
                  <c:v>2.4889924526209999</c:v>
                </c:pt>
                <c:pt idx="20621">
                  <c:v>2.4891021251679999</c:v>
                </c:pt>
                <c:pt idx="20622">
                  <c:v>2.4891593456269998</c:v>
                </c:pt>
                <c:pt idx="20623">
                  <c:v>2.4892127513890001</c:v>
                </c:pt>
                <c:pt idx="20624">
                  <c:v>2.4892668724060001</c:v>
                </c:pt>
                <c:pt idx="20625">
                  <c:v>2.4893250465390002</c:v>
                </c:pt>
                <c:pt idx="20626">
                  <c:v>2.489383459091</c:v>
                </c:pt>
                <c:pt idx="20627">
                  <c:v>2.489442586899</c:v>
                </c:pt>
                <c:pt idx="20628">
                  <c:v>2.4895045757290002</c:v>
                </c:pt>
                <c:pt idx="20629">
                  <c:v>2.4895696640009999</c:v>
                </c:pt>
                <c:pt idx="20630">
                  <c:v>2.4896247386930002</c:v>
                </c:pt>
                <c:pt idx="20631">
                  <c:v>2.4896807670590002</c:v>
                </c:pt>
                <c:pt idx="20632">
                  <c:v>2.4897329807280002</c:v>
                </c:pt>
                <c:pt idx="20633">
                  <c:v>2.489785909653</c:v>
                </c:pt>
                <c:pt idx="20634">
                  <c:v>2.4898359775540002</c:v>
                </c:pt>
                <c:pt idx="20635">
                  <c:v>2.4899258613590001</c:v>
                </c:pt>
                <c:pt idx="20636">
                  <c:v>2.4900062084200001</c:v>
                </c:pt>
                <c:pt idx="20637">
                  <c:v>2.4900889396669998</c:v>
                </c:pt>
                <c:pt idx="20638">
                  <c:v>2.4901714324949999</c:v>
                </c:pt>
                <c:pt idx="20639">
                  <c:v>2.490255355835</c:v>
                </c:pt>
                <c:pt idx="20640">
                  <c:v>2.4903452396389998</c:v>
                </c:pt>
                <c:pt idx="20641">
                  <c:v>2.4904339313510002</c:v>
                </c:pt>
                <c:pt idx="20642">
                  <c:v>2.4905514717099999</c:v>
                </c:pt>
                <c:pt idx="20643">
                  <c:v>2.4908087253570002</c:v>
                </c:pt>
                <c:pt idx="20644">
                  <c:v>2.4909746646880002</c:v>
                </c:pt>
                <c:pt idx="20645">
                  <c:v>2.491048812866</c:v>
                </c:pt>
                <c:pt idx="20646">
                  <c:v>2.491129159927</c:v>
                </c:pt>
                <c:pt idx="20647">
                  <c:v>2.4914071559909998</c:v>
                </c:pt>
                <c:pt idx="20648">
                  <c:v>2.491512775421</c:v>
                </c:pt>
                <c:pt idx="20649">
                  <c:v>2.4916176795960001</c:v>
                </c:pt>
                <c:pt idx="20650">
                  <c:v>2.4917311668400002</c:v>
                </c:pt>
                <c:pt idx="20651">
                  <c:v>2.4918115139010002</c:v>
                </c:pt>
                <c:pt idx="20652">
                  <c:v>2.4918818473819999</c:v>
                </c:pt>
                <c:pt idx="20653">
                  <c:v>2.4919219017029999</c:v>
                </c:pt>
                <c:pt idx="20654">
                  <c:v>2.4919664859770001</c:v>
                </c:pt>
                <c:pt idx="20655">
                  <c:v>2.4920110702509999</c:v>
                </c:pt>
                <c:pt idx="20656">
                  <c:v>2.4920573234560002</c:v>
                </c:pt>
                <c:pt idx="20657">
                  <c:v>2.4921076297760001</c:v>
                </c:pt>
                <c:pt idx="20658">
                  <c:v>2.4921853542329999</c:v>
                </c:pt>
                <c:pt idx="20659">
                  <c:v>2.4922292232509999</c:v>
                </c:pt>
                <c:pt idx="20660">
                  <c:v>2.4923069477080002</c:v>
                </c:pt>
                <c:pt idx="20661">
                  <c:v>2.4923558235169998</c:v>
                </c:pt>
                <c:pt idx="20662">
                  <c:v>2.4924070835109999</c:v>
                </c:pt>
                <c:pt idx="20663">
                  <c:v>2.492492437363</c:v>
                </c:pt>
                <c:pt idx="20664">
                  <c:v>2.4928052425380001</c:v>
                </c:pt>
                <c:pt idx="20665">
                  <c:v>2.4931433200840001</c:v>
                </c:pt>
                <c:pt idx="20666">
                  <c:v>2.4934844970699999</c:v>
                </c:pt>
                <c:pt idx="20667">
                  <c:v>2.4936010837549998</c:v>
                </c:pt>
                <c:pt idx="20668">
                  <c:v>2.4937524795530002</c:v>
                </c:pt>
                <c:pt idx="20669">
                  <c:v>2.4938647747039999</c:v>
                </c:pt>
                <c:pt idx="20670">
                  <c:v>2.493988990784</c:v>
                </c:pt>
                <c:pt idx="20671">
                  <c:v>2.4940757751459999</c:v>
                </c:pt>
                <c:pt idx="20672">
                  <c:v>2.4941277503969999</c:v>
                </c:pt>
                <c:pt idx="20673">
                  <c:v>2.49422955513</c:v>
                </c:pt>
                <c:pt idx="20674">
                  <c:v>2.4943318366999998</c:v>
                </c:pt>
                <c:pt idx="20675">
                  <c:v>2.4944262504579999</c:v>
                </c:pt>
                <c:pt idx="20676">
                  <c:v>2.4945216178890002</c:v>
                </c:pt>
                <c:pt idx="20677">
                  <c:v>2.4946098327640001</c:v>
                </c:pt>
                <c:pt idx="20678">
                  <c:v>2.494752883911</c:v>
                </c:pt>
                <c:pt idx="20679">
                  <c:v>2.495056152344</c:v>
                </c:pt>
                <c:pt idx="20680">
                  <c:v>2.495134592056</c:v>
                </c:pt>
                <c:pt idx="20681">
                  <c:v>2.495214700699</c:v>
                </c:pt>
                <c:pt idx="20682">
                  <c:v>2.495287895203</c:v>
                </c:pt>
                <c:pt idx="20683">
                  <c:v>2.495333194733</c:v>
                </c:pt>
                <c:pt idx="20684">
                  <c:v>2.495401382446</c:v>
                </c:pt>
                <c:pt idx="20685">
                  <c:v>2.4956924915309999</c:v>
                </c:pt>
                <c:pt idx="20686">
                  <c:v>2.495800733566</c:v>
                </c:pt>
                <c:pt idx="20687">
                  <c:v>2.4958515167240001</c:v>
                </c:pt>
                <c:pt idx="20688">
                  <c:v>2.4959301948550001</c:v>
                </c:pt>
                <c:pt idx="20689">
                  <c:v>2.4962689876559998</c:v>
                </c:pt>
                <c:pt idx="20690">
                  <c:v>2.4966180324549998</c:v>
                </c:pt>
                <c:pt idx="20691">
                  <c:v>2.4969310760500001</c:v>
                </c:pt>
                <c:pt idx="20692">
                  <c:v>2.4972698688510002</c:v>
                </c:pt>
                <c:pt idx="20693">
                  <c:v>2.4976239204409998</c:v>
                </c:pt>
                <c:pt idx="20694">
                  <c:v>2.497771501541</c:v>
                </c:pt>
                <c:pt idx="20695">
                  <c:v>2.4978477954859999</c:v>
                </c:pt>
                <c:pt idx="20696">
                  <c:v>2.4979326725009998</c:v>
                </c:pt>
                <c:pt idx="20697">
                  <c:v>2.4980130195619998</c:v>
                </c:pt>
                <c:pt idx="20698">
                  <c:v>2.498142719269</c:v>
                </c:pt>
                <c:pt idx="20699">
                  <c:v>2.4983093738559998</c:v>
                </c:pt>
                <c:pt idx="20700">
                  <c:v>2.4986643791200001</c:v>
                </c:pt>
                <c:pt idx="20701">
                  <c:v>2.49897646904</c:v>
                </c:pt>
                <c:pt idx="20702">
                  <c:v>2.4992673397059999</c:v>
                </c:pt>
                <c:pt idx="20703">
                  <c:v>2.4993822574619999</c:v>
                </c:pt>
                <c:pt idx="20704">
                  <c:v>2.4995589256290001</c:v>
                </c:pt>
                <c:pt idx="20705">
                  <c:v>2.4997096061709998</c:v>
                </c:pt>
                <c:pt idx="20706">
                  <c:v>2.499837875366</c:v>
                </c:pt>
                <c:pt idx="20707">
                  <c:v>2.499924898148</c:v>
                </c:pt>
                <c:pt idx="20708">
                  <c:v>2.5000128746030001</c:v>
                </c:pt>
                <c:pt idx="20709">
                  <c:v>2.5000984668730002</c:v>
                </c:pt>
                <c:pt idx="20710">
                  <c:v>2.5001807212829998</c:v>
                </c:pt>
                <c:pt idx="20711">
                  <c:v>2.500329732895</c:v>
                </c:pt>
                <c:pt idx="20712">
                  <c:v>2.5006377696989999</c:v>
                </c:pt>
                <c:pt idx="20713">
                  <c:v>2.5009458065030001</c:v>
                </c:pt>
                <c:pt idx="20714">
                  <c:v>2.5010662078860002</c:v>
                </c:pt>
                <c:pt idx="20715">
                  <c:v>2.501142263412</c:v>
                </c:pt>
                <c:pt idx="20716">
                  <c:v>2.5011868476869998</c:v>
                </c:pt>
                <c:pt idx="20717">
                  <c:v>2.5012326240539999</c:v>
                </c:pt>
                <c:pt idx="20718">
                  <c:v>2.5013086795809998</c:v>
                </c:pt>
                <c:pt idx="20719">
                  <c:v>2.501358509064</c:v>
                </c:pt>
                <c:pt idx="20720">
                  <c:v>2.5014402866359999</c:v>
                </c:pt>
                <c:pt idx="20721">
                  <c:v>2.501513719559</c:v>
                </c:pt>
                <c:pt idx="20722">
                  <c:v>2.5015568733219999</c:v>
                </c:pt>
                <c:pt idx="20723">
                  <c:v>2.5016350746149998</c:v>
                </c:pt>
                <c:pt idx="20724">
                  <c:v>2.5017108917240001</c:v>
                </c:pt>
                <c:pt idx="20725">
                  <c:v>2.501963376999</c:v>
                </c:pt>
                <c:pt idx="20726">
                  <c:v>2.5020680427549999</c:v>
                </c:pt>
                <c:pt idx="20727">
                  <c:v>2.5021197795869998</c:v>
                </c:pt>
                <c:pt idx="20728">
                  <c:v>2.5021734237670001</c:v>
                </c:pt>
                <c:pt idx="20729">
                  <c:v>2.5022263526919999</c:v>
                </c:pt>
                <c:pt idx="20730">
                  <c:v>2.5022826194759999</c:v>
                </c:pt>
                <c:pt idx="20731">
                  <c:v>2.502338647842</c:v>
                </c:pt>
                <c:pt idx="20732">
                  <c:v>2.5023949146270001</c:v>
                </c:pt>
                <c:pt idx="20733">
                  <c:v>2.5024449825290001</c:v>
                </c:pt>
                <c:pt idx="20734">
                  <c:v>2.5025370120999999</c:v>
                </c:pt>
                <c:pt idx="20735">
                  <c:v>2.5027532577509999</c:v>
                </c:pt>
                <c:pt idx="20736">
                  <c:v>2.5030801296230001</c:v>
                </c:pt>
                <c:pt idx="20737">
                  <c:v>2.503161668777</c:v>
                </c:pt>
                <c:pt idx="20738">
                  <c:v>2.5032830238339998</c:v>
                </c:pt>
                <c:pt idx="20739">
                  <c:v>2.5035815238949999</c:v>
                </c:pt>
                <c:pt idx="20740">
                  <c:v>2.5036563873289999</c:v>
                </c:pt>
                <c:pt idx="20741">
                  <c:v>2.503702163696</c:v>
                </c:pt>
                <c:pt idx="20742">
                  <c:v>2.5037469863889998</c:v>
                </c:pt>
                <c:pt idx="20743">
                  <c:v>2.5038125514980001</c:v>
                </c:pt>
                <c:pt idx="20744">
                  <c:v>2.5038566589359998</c:v>
                </c:pt>
                <c:pt idx="20745">
                  <c:v>2.5039081573490001</c:v>
                </c:pt>
                <c:pt idx="20746">
                  <c:v>2.5039505958560002</c:v>
                </c:pt>
                <c:pt idx="20747">
                  <c:v>2.5039939880370001</c:v>
                </c:pt>
                <c:pt idx="20748">
                  <c:v>2.5040321350100001</c:v>
                </c:pt>
                <c:pt idx="20749">
                  <c:v>2.5040757656100001</c:v>
                </c:pt>
                <c:pt idx="20750">
                  <c:v>2.504119157791</c:v>
                </c:pt>
                <c:pt idx="20751">
                  <c:v>2.5041670799259999</c:v>
                </c:pt>
                <c:pt idx="20752">
                  <c:v>2.5044808387759998</c:v>
                </c:pt>
                <c:pt idx="20753">
                  <c:v>2.504566907883</c:v>
                </c:pt>
                <c:pt idx="20754">
                  <c:v>2.5046885013579998</c:v>
                </c:pt>
                <c:pt idx="20755">
                  <c:v>2.5048699378969999</c:v>
                </c:pt>
                <c:pt idx="20756">
                  <c:v>2.5052039623260001</c:v>
                </c:pt>
                <c:pt idx="20757">
                  <c:v>2.505289077759</c:v>
                </c:pt>
                <c:pt idx="20758">
                  <c:v>2.505337953568</c:v>
                </c:pt>
                <c:pt idx="20759">
                  <c:v>2.50541639328</c:v>
                </c:pt>
                <c:pt idx="20760">
                  <c:v>2.5055027008059998</c:v>
                </c:pt>
                <c:pt idx="20761">
                  <c:v>2.5057184696200001</c:v>
                </c:pt>
                <c:pt idx="20762">
                  <c:v>2.5059137344360001</c:v>
                </c:pt>
                <c:pt idx="20763">
                  <c:v>2.506086349487</c:v>
                </c:pt>
                <c:pt idx="20764">
                  <c:v>2.5063745975490002</c:v>
                </c:pt>
                <c:pt idx="20765">
                  <c:v>2.5064542293550001</c:v>
                </c:pt>
                <c:pt idx="20766">
                  <c:v>2.506542682648</c:v>
                </c:pt>
                <c:pt idx="20767">
                  <c:v>2.506640911102</c:v>
                </c:pt>
                <c:pt idx="20768">
                  <c:v>2.5067412853239999</c:v>
                </c:pt>
                <c:pt idx="20769">
                  <c:v>2.506846427917</c:v>
                </c:pt>
                <c:pt idx="20770">
                  <c:v>2.5069417953489999</c:v>
                </c:pt>
                <c:pt idx="20771">
                  <c:v>2.507062911987</c:v>
                </c:pt>
                <c:pt idx="20772">
                  <c:v>2.5073440074920001</c:v>
                </c:pt>
                <c:pt idx="20773">
                  <c:v>2.5074648857119999</c:v>
                </c:pt>
                <c:pt idx="20774">
                  <c:v>2.5075933933260002</c:v>
                </c:pt>
                <c:pt idx="20775">
                  <c:v>2.5079090595250002</c:v>
                </c:pt>
                <c:pt idx="20776">
                  <c:v>2.5080127716059999</c:v>
                </c:pt>
                <c:pt idx="20777">
                  <c:v>2.5081202983859998</c:v>
                </c:pt>
                <c:pt idx="20778">
                  <c:v>2.5081706047060002</c:v>
                </c:pt>
                <c:pt idx="20779">
                  <c:v>2.5082464218139999</c:v>
                </c:pt>
                <c:pt idx="20780">
                  <c:v>2.5083611011509999</c:v>
                </c:pt>
                <c:pt idx="20781">
                  <c:v>2.5084962844850001</c:v>
                </c:pt>
                <c:pt idx="20782">
                  <c:v>2.5087025165560002</c:v>
                </c:pt>
                <c:pt idx="20783">
                  <c:v>2.5087914466860002</c:v>
                </c:pt>
                <c:pt idx="20784">
                  <c:v>2.5088758468629999</c:v>
                </c:pt>
                <c:pt idx="20785">
                  <c:v>2.508956670761</c:v>
                </c:pt>
                <c:pt idx="20786">
                  <c:v>2.5090286731720002</c:v>
                </c:pt>
                <c:pt idx="20787">
                  <c:v>2.5090718269350001</c:v>
                </c:pt>
                <c:pt idx="20788">
                  <c:v>2.5091397762300001</c:v>
                </c:pt>
                <c:pt idx="20789">
                  <c:v>2.5092227458949998</c:v>
                </c:pt>
                <c:pt idx="20790">
                  <c:v>2.5094671249389999</c:v>
                </c:pt>
                <c:pt idx="20791">
                  <c:v>2.509802341461</c:v>
                </c:pt>
                <c:pt idx="20792">
                  <c:v>2.5099270343779998</c:v>
                </c:pt>
                <c:pt idx="20793">
                  <c:v>2.5101170539859998</c:v>
                </c:pt>
                <c:pt idx="20794">
                  <c:v>2.510334253311</c:v>
                </c:pt>
                <c:pt idx="20795">
                  <c:v>2.5105001926420001</c:v>
                </c:pt>
                <c:pt idx="20796">
                  <c:v>2.510592222214</c:v>
                </c:pt>
                <c:pt idx="20797">
                  <c:v>2.510689735413</c:v>
                </c:pt>
                <c:pt idx="20798">
                  <c:v>2.5107393264770002</c:v>
                </c:pt>
                <c:pt idx="20799">
                  <c:v>2.5107882022860002</c:v>
                </c:pt>
                <c:pt idx="20800">
                  <c:v>2.5108840465550002</c:v>
                </c:pt>
                <c:pt idx="20801">
                  <c:v>2.5109665393829999</c:v>
                </c:pt>
                <c:pt idx="20802">
                  <c:v>2.511309146881</c:v>
                </c:pt>
                <c:pt idx="20803">
                  <c:v>2.5115151405330001</c:v>
                </c:pt>
                <c:pt idx="20804">
                  <c:v>2.5116095542910002</c:v>
                </c:pt>
                <c:pt idx="20805">
                  <c:v>2.5117042064669999</c:v>
                </c:pt>
                <c:pt idx="20806">
                  <c:v>2.511797428131</c:v>
                </c:pt>
                <c:pt idx="20807">
                  <c:v>2.5118882656100001</c:v>
                </c:pt>
                <c:pt idx="20808">
                  <c:v>2.5120093822479999</c:v>
                </c:pt>
                <c:pt idx="20809">
                  <c:v>2.5122513771060002</c:v>
                </c:pt>
                <c:pt idx="20810">
                  <c:v>2.5124619007110001</c:v>
                </c:pt>
                <c:pt idx="20811">
                  <c:v>2.5127480030060001</c:v>
                </c:pt>
                <c:pt idx="20812">
                  <c:v>2.5128238201139999</c:v>
                </c:pt>
                <c:pt idx="20813">
                  <c:v>2.5129001140590002</c:v>
                </c:pt>
                <c:pt idx="20814">
                  <c:v>2.5130431652070002</c:v>
                </c:pt>
                <c:pt idx="20815">
                  <c:v>2.513162612915</c:v>
                </c:pt>
                <c:pt idx="20816">
                  <c:v>2.5132441520689999</c:v>
                </c:pt>
                <c:pt idx="20817">
                  <c:v>2.5133185386660002</c:v>
                </c:pt>
                <c:pt idx="20818">
                  <c:v>2.5134651660920002</c:v>
                </c:pt>
                <c:pt idx="20819">
                  <c:v>2.5138056278229999</c:v>
                </c:pt>
                <c:pt idx="20820">
                  <c:v>2.5138857364649998</c:v>
                </c:pt>
                <c:pt idx="20821">
                  <c:v>2.5139715671539999</c:v>
                </c:pt>
                <c:pt idx="20822">
                  <c:v>2.5140478610989998</c:v>
                </c:pt>
                <c:pt idx="20823">
                  <c:v>2.5141260623930002</c:v>
                </c:pt>
                <c:pt idx="20824">
                  <c:v>2.5142362117769999</c:v>
                </c:pt>
                <c:pt idx="20825">
                  <c:v>2.5143477916719998</c:v>
                </c:pt>
                <c:pt idx="20826">
                  <c:v>2.5145032405849999</c:v>
                </c:pt>
                <c:pt idx="20827">
                  <c:v>2.5148396491999998</c:v>
                </c:pt>
                <c:pt idx="20828">
                  <c:v>2.5150184631350001</c:v>
                </c:pt>
                <c:pt idx="20829">
                  <c:v>2.5151329040529999</c:v>
                </c:pt>
                <c:pt idx="20830">
                  <c:v>2.5152080059049999</c:v>
                </c:pt>
                <c:pt idx="20831">
                  <c:v>2.5153520107270002</c:v>
                </c:pt>
                <c:pt idx="20832">
                  <c:v>2.5155425071719999</c:v>
                </c:pt>
                <c:pt idx="20833">
                  <c:v>2.515617847443</c:v>
                </c:pt>
                <c:pt idx="20834">
                  <c:v>2.5156655311580001</c:v>
                </c:pt>
                <c:pt idx="20835">
                  <c:v>2.5157129764559998</c:v>
                </c:pt>
                <c:pt idx="20836">
                  <c:v>2.51575922966</c:v>
                </c:pt>
                <c:pt idx="20837">
                  <c:v>2.5158715248110002</c:v>
                </c:pt>
                <c:pt idx="20838">
                  <c:v>2.5161488056180001</c:v>
                </c:pt>
                <c:pt idx="20839">
                  <c:v>2.5162973403929998</c:v>
                </c:pt>
                <c:pt idx="20840">
                  <c:v>2.5163834094999999</c:v>
                </c:pt>
                <c:pt idx="20841">
                  <c:v>2.5164284706119999</c:v>
                </c:pt>
                <c:pt idx="20842">
                  <c:v>2.5164797306060001</c:v>
                </c:pt>
                <c:pt idx="20843">
                  <c:v>2.5165321826930001</c:v>
                </c:pt>
                <c:pt idx="20844">
                  <c:v>2.516585826874</c:v>
                </c:pt>
                <c:pt idx="20845">
                  <c:v>2.5166440010070001</c:v>
                </c:pt>
                <c:pt idx="20846">
                  <c:v>2.5167005062099999</c:v>
                </c:pt>
                <c:pt idx="20847">
                  <c:v>2.516756772995</c:v>
                </c:pt>
                <c:pt idx="20848">
                  <c:v>2.516815900803</c:v>
                </c:pt>
                <c:pt idx="20849">
                  <c:v>2.5168657302859998</c:v>
                </c:pt>
                <c:pt idx="20850">
                  <c:v>2.5169703960419998</c:v>
                </c:pt>
                <c:pt idx="20851">
                  <c:v>2.5170612335209999</c:v>
                </c:pt>
                <c:pt idx="20852">
                  <c:v>2.517375946045</c:v>
                </c:pt>
                <c:pt idx="20853">
                  <c:v>2.5175297260280001</c:v>
                </c:pt>
                <c:pt idx="20854">
                  <c:v>2.5177173614499999</c:v>
                </c:pt>
                <c:pt idx="20855">
                  <c:v>2.518019676208</c:v>
                </c:pt>
                <c:pt idx="20856">
                  <c:v>2.5181877613069998</c:v>
                </c:pt>
                <c:pt idx="20857">
                  <c:v>2.5182883739470001</c:v>
                </c:pt>
                <c:pt idx="20858">
                  <c:v>2.5183959007259999</c:v>
                </c:pt>
                <c:pt idx="20859">
                  <c:v>2.5184733867650002</c:v>
                </c:pt>
                <c:pt idx="20860">
                  <c:v>2.518526792526</c:v>
                </c:pt>
                <c:pt idx="20861">
                  <c:v>2.5185973644259998</c:v>
                </c:pt>
                <c:pt idx="20862">
                  <c:v>2.5186464786529998</c:v>
                </c:pt>
                <c:pt idx="20863">
                  <c:v>2.518723964691</c:v>
                </c:pt>
                <c:pt idx="20864">
                  <c:v>2.5188362598420002</c:v>
                </c:pt>
                <c:pt idx="20865">
                  <c:v>2.5190439224240002</c:v>
                </c:pt>
                <c:pt idx="20866">
                  <c:v>2.5192334651950001</c:v>
                </c:pt>
                <c:pt idx="20867">
                  <c:v>2.519362211227</c:v>
                </c:pt>
                <c:pt idx="20868">
                  <c:v>2.5194840431209999</c:v>
                </c:pt>
                <c:pt idx="20869">
                  <c:v>2.5196425914759999</c:v>
                </c:pt>
                <c:pt idx="20870">
                  <c:v>2.5197710990909998</c:v>
                </c:pt>
                <c:pt idx="20871">
                  <c:v>2.5199038982389999</c:v>
                </c:pt>
                <c:pt idx="20872">
                  <c:v>2.5199947357179999</c:v>
                </c:pt>
                <c:pt idx="20873">
                  <c:v>2.5200817584989998</c:v>
                </c:pt>
                <c:pt idx="20874">
                  <c:v>2.5201680660250001</c:v>
                </c:pt>
                <c:pt idx="20875">
                  <c:v>2.5202555656430001</c:v>
                </c:pt>
                <c:pt idx="20876">
                  <c:v>2.520372152328</c:v>
                </c:pt>
                <c:pt idx="20877">
                  <c:v>2.5207264423370002</c:v>
                </c:pt>
                <c:pt idx="20878">
                  <c:v>2.5208768844599998</c:v>
                </c:pt>
                <c:pt idx="20879">
                  <c:v>2.520990848541</c:v>
                </c:pt>
                <c:pt idx="20880">
                  <c:v>2.521067857742</c:v>
                </c:pt>
                <c:pt idx="20881">
                  <c:v>2.5211448669430001</c:v>
                </c:pt>
                <c:pt idx="20882">
                  <c:v>2.5214259624480002</c:v>
                </c:pt>
                <c:pt idx="20883">
                  <c:v>2.521540164948</c:v>
                </c:pt>
                <c:pt idx="20884">
                  <c:v>2.521677732468</c:v>
                </c:pt>
                <c:pt idx="20885">
                  <c:v>2.5218434333799999</c:v>
                </c:pt>
                <c:pt idx="20886">
                  <c:v>2.5219583511349999</c:v>
                </c:pt>
                <c:pt idx="20887">
                  <c:v>2.522075653076</c:v>
                </c:pt>
                <c:pt idx="20888">
                  <c:v>2.5223975181579998</c:v>
                </c:pt>
                <c:pt idx="20889">
                  <c:v>2.5225675106050001</c:v>
                </c:pt>
                <c:pt idx="20890">
                  <c:v>2.522882938385</c:v>
                </c:pt>
                <c:pt idx="20891">
                  <c:v>2.5232110023500001</c:v>
                </c:pt>
                <c:pt idx="20892">
                  <c:v>2.5234942436219998</c:v>
                </c:pt>
                <c:pt idx="20893">
                  <c:v>2.5238273143769998</c:v>
                </c:pt>
                <c:pt idx="20894">
                  <c:v>2.5241448879239998</c:v>
                </c:pt>
                <c:pt idx="20895">
                  <c:v>2.5242905616760001</c:v>
                </c:pt>
                <c:pt idx="20896">
                  <c:v>2.5246365070340002</c:v>
                </c:pt>
                <c:pt idx="20897">
                  <c:v>2.524977207184</c:v>
                </c:pt>
                <c:pt idx="20898">
                  <c:v>2.5252566337590001</c:v>
                </c:pt>
                <c:pt idx="20899">
                  <c:v>2.525465488434</c:v>
                </c:pt>
                <c:pt idx="20900">
                  <c:v>2.5255362987519998</c:v>
                </c:pt>
                <c:pt idx="20901">
                  <c:v>2.5256445407869998</c:v>
                </c:pt>
                <c:pt idx="20902">
                  <c:v>2.5258259773249998</c:v>
                </c:pt>
                <c:pt idx="20903">
                  <c:v>2.525913715363</c:v>
                </c:pt>
                <c:pt idx="20904">
                  <c:v>2.5259997844700002</c:v>
                </c:pt>
                <c:pt idx="20905">
                  <c:v>2.5261034965519999</c:v>
                </c:pt>
                <c:pt idx="20906">
                  <c:v>2.526151180267</c:v>
                </c:pt>
                <c:pt idx="20907">
                  <c:v>2.5261926651</c:v>
                </c:pt>
                <c:pt idx="20908">
                  <c:v>2.5262370109560002</c:v>
                </c:pt>
                <c:pt idx="20909">
                  <c:v>2.52628159523</c:v>
                </c:pt>
                <c:pt idx="20910">
                  <c:v>2.5266001224519998</c:v>
                </c:pt>
                <c:pt idx="20911">
                  <c:v>2.5267210006709999</c:v>
                </c:pt>
                <c:pt idx="20912">
                  <c:v>2.526804685593</c:v>
                </c:pt>
                <c:pt idx="20913">
                  <c:v>2.5269188880920002</c:v>
                </c:pt>
                <c:pt idx="20914">
                  <c:v>2.5272614955899999</c:v>
                </c:pt>
                <c:pt idx="20915">
                  <c:v>2.5274422168730002</c:v>
                </c:pt>
                <c:pt idx="20916">
                  <c:v>2.5275499820710001</c:v>
                </c:pt>
                <c:pt idx="20917">
                  <c:v>2.527666568756</c:v>
                </c:pt>
                <c:pt idx="20918">
                  <c:v>2.5277876853939998</c:v>
                </c:pt>
                <c:pt idx="20919">
                  <c:v>2.5279030799869999</c:v>
                </c:pt>
                <c:pt idx="20920">
                  <c:v>2.5280129909519999</c:v>
                </c:pt>
                <c:pt idx="20921">
                  <c:v>2.5282309055329999</c:v>
                </c:pt>
                <c:pt idx="20922">
                  <c:v>2.5282866954799998</c:v>
                </c:pt>
                <c:pt idx="20923">
                  <c:v>2.5286056995389998</c:v>
                </c:pt>
                <c:pt idx="20924">
                  <c:v>2.5287227630619999</c:v>
                </c:pt>
                <c:pt idx="20925">
                  <c:v>2.5288753509520001</c:v>
                </c:pt>
                <c:pt idx="20926">
                  <c:v>2.529159069061</c:v>
                </c:pt>
                <c:pt idx="20927">
                  <c:v>2.5292465686800001</c:v>
                </c:pt>
                <c:pt idx="20928">
                  <c:v>2.5293731689449999</c:v>
                </c:pt>
                <c:pt idx="20929">
                  <c:v>2.5296983718870001</c:v>
                </c:pt>
                <c:pt idx="20930">
                  <c:v>2.529910802841</c:v>
                </c:pt>
                <c:pt idx="20931">
                  <c:v>2.530023813248</c:v>
                </c:pt>
                <c:pt idx="20932">
                  <c:v>2.5302445888520002</c:v>
                </c:pt>
                <c:pt idx="20933">
                  <c:v>2.530374765396</c:v>
                </c:pt>
                <c:pt idx="20934">
                  <c:v>2.5304219722750001</c:v>
                </c:pt>
                <c:pt idx="20935">
                  <c:v>2.5305147171020002</c:v>
                </c:pt>
                <c:pt idx="20936">
                  <c:v>2.530613660812</c:v>
                </c:pt>
                <c:pt idx="20937">
                  <c:v>2.5306632518769998</c:v>
                </c:pt>
                <c:pt idx="20938">
                  <c:v>2.5307140350339998</c:v>
                </c:pt>
                <c:pt idx="20939">
                  <c:v>2.530768871307</c:v>
                </c:pt>
                <c:pt idx="20940">
                  <c:v>2.5308253765109998</c:v>
                </c:pt>
                <c:pt idx="20941">
                  <c:v>2.530880451202</c:v>
                </c:pt>
                <c:pt idx="20942">
                  <c:v>2.5309321880339999</c:v>
                </c:pt>
                <c:pt idx="20943">
                  <c:v>2.5309841632840002</c:v>
                </c:pt>
                <c:pt idx="20944">
                  <c:v>2.5310802459719999</c:v>
                </c:pt>
                <c:pt idx="20945">
                  <c:v>2.5314056873320001</c:v>
                </c:pt>
                <c:pt idx="20946">
                  <c:v>2.5315141677859998</c:v>
                </c:pt>
                <c:pt idx="20947">
                  <c:v>2.5316164493560001</c:v>
                </c:pt>
                <c:pt idx="20948">
                  <c:v>2.531907558441</c:v>
                </c:pt>
                <c:pt idx="20949">
                  <c:v>2.5322015285489998</c:v>
                </c:pt>
                <c:pt idx="20950">
                  <c:v>2.5323193073270001</c:v>
                </c:pt>
                <c:pt idx="20951">
                  <c:v>2.5323960781100001</c:v>
                </c:pt>
                <c:pt idx="20952">
                  <c:v>2.5324702262879999</c:v>
                </c:pt>
                <c:pt idx="20953">
                  <c:v>2.532514333725</c:v>
                </c:pt>
                <c:pt idx="20954">
                  <c:v>2.5325641632079998</c:v>
                </c:pt>
                <c:pt idx="20955">
                  <c:v>2.5326662063600001</c:v>
                </c:pt>
                <c:pt idx="20956">
                  <c:v>2.532859802246</c:v>
                </c:pt>
                <c:pt idx="20957">
                  <c:v>2.5331904888149999</c:v>
                </c:pt>
                <c:pt idx="20958">
                  <c:v>2.533520698547</c:v>
                </c:pt>
                <c:pt idx="20959">
                  <c:v>2.5338373184199998</c:v>
                </c:pt>
                <c:pt idx="20960">
                  <c:v>2.5338838100430001</c:v>
                </c:pt>
                <c:pt idx="20961">
                  <c:v>2.5339362621310002</c:v>
                </c:pt>
                <c:pt idx="20962">
                  <c:v>2.533989667892</c:v>
                </c:pt>
                <c:pt idx="20963">
                  <c:v>2.5340683460240001</c:v>
                </c:pt>
                <c:pt idx="20964">
                  <c:v>2.5341563224789998</c:v>
                </c:pt>
                <c:pt idx="20965">
                  <c:v>2.5342085361479998</c:v>
                </c:pt>
                <c:pt idx="20966">
                  <c:v>2.5342569351200002</c:v>
                </c:pt>
                <c:pt idx="20967">
                  <c:v>2.5343074798580001</c:v>
                </c:pt>
                <c:pt idx="20968">
                  <c:v>2.5343804359440001</c:v>
                </c:pt>
                <c:pt idx="20969">
                  <c:v>2.534434318542</c:v>
                </c:pt>
                <c:pt idx="20970">
                  <c:v>2.5345141887659999</c:v>
                </c:pt>
                <c:pt idx="20971">
                  <c:v>2.5345954895020002</c:v>
                </c:pt>
                <c:pt idx="20972">
                  <c:v>2.5346772670750002</c:v>
                </c:pt>
                <c:pt idx="20973">
                  <c:v>2.5349004268650002</c:v>
                </c:pt>
                <c:pt idx="20974">
                  <c:v>2.5349965095520002</c:v>
                </c:pt>
                <c:pt idx="20975">
                  <c:v>2.5350513458249999</c:v>
                </c:pt>
                <c:pt idx="20976">
                  <c:v>2.5351085662839998</c:v>
                </c:pt>
                <c:pt idx="20977">
                  <c:v>2.535168647766</c:v>
                </c:pt>
                <c:pt idx="20978">
                  <c:v>2.5352289676669999</c:v>
                </c:pt>
                <c:pt idx="20979">
                  <c:v>2.5352854728700001</c:v>
                </c:pt>
                <c:pt idx="20980">
                  <c:v>2.5353484153750001</c:v>
                </c:pt>
                <c:pt idx="20981">
                  <c:v>2.535407304764</c:v>
                </c:pt>
                <c:pt idx="20982">
                  <c:v>2.5354628562929999</c:v>
                </c:pt>
                <c:pt idx="20983">
                  <c:v>2.535517215729</c:v>
                </c:pt>
                <c:pt idx="20984">
                  <c:v>2.5355689525599998</c:v>
                </c:pt>
                <c:pt idx="20985">
                  <c:v>2.5356678962710002</c:v>
                </c:pt>
                <c:pt idx="20986">
                  <c:v>2.5357568264010002</c:v>
                </c:pt>
                <c:pt idx="20987">
                  <c:v>2.535848855972</c:v>
                </c:pt>
                <c:pt idx="20988">
                  <c:v>2.5359516143800001</c:v>
                </c:pt>
                <c:pt idx="20989">
                  <c:v>2.536061048508</c:v>
                </c:pt>
                <c:pt idx="20990">
                  <c:v>2.536117315292</c:v>
                </c:pt>
                <c:pt idx="20991">
                  <c:v>2.5361740589139998</c:v>
                </c:pt>
                <c:pt idx="20992">
                  <c:v>2.5362346172330001</c:v>
                </c:pt>
                <c:pt idx="20993">
                  <c:v>2.5362994670869998</c:v>
                </c:pt>
                <c:pt idx="20994">
                  <c:v>2.5363640785219999</c:v>
                </c:pt>
                <c:pt idx="20995">
                  <c:v>2.5364234447479999</c:v>
                </c:pt>
                <c:pt idx="20996">
                  <c:v>2.5364818573000001</c:v>
                </c:pt>
                <c:pt idx="20997">
                  <c:v>2.5365345478060002</c:v>
                </c:pt>
                <c:pt idx="20998">
                  <c:v>2.5365834236150002</c:v>
                </c:pt>
                <c:pt idx="20999">
                  <c:v>2.5366373062130001</c:v>
                </c:pt>
                <c:pt idx="21000">
                  <c:v>2.5367288589479999</c:v>
                </c:pt>
                <c:pt idx="21001">
                  <c:v>2.5370154380800001</c:v>
                </c:pt>
                <c:pt idx="21002">
                  <c:v>2.537081480026</c:v>
                </c:pt>
                <c:pt idx="21003">
                  <c:v>2.5371468067170002</c:v>
                </c:pt>
                <c:pt idx="21004">
                  <c:v>2.5372135639189999</c:v>
                </c:pt>
                <c:pt idx="21005">
                  <c:v>2.5372633934020001</c:v>
                </c:pt>
                <c:pt idx="21006">
                  <c:v>2.5373036861420002</c:v>
                </c:pt>
                <c:pt idx="21007">
                  <c:v>2.5373437404630002</c:v>
                </c:pt>
                <c:pt idx="21008">
                  <c:v>2.5373806953429998</c:v>
                </c:pt>
                <c:pt idx="21009">
                  <c:v>2.5373973846440001</c:v>
                </c:pt>
                <c:pt idx="21010">
                  <c:v>2.537435293198</c:v>
                </c:pt>
                <c:pt idx="21011">
                  <c:v>2.5374765396119998</c:v>
                </c:pt>
                <c:pt idx="21012">
                  <c:v>2.537519216537</c:v>
                </c:pt>
                <c:pt idx="21013">
                  <c:v>2.5375635623930002</c:v>
                </c:pt>
                <c:pt idx="21014">
                  <c:v>2.5376729965210001</c:v>
                </c:pt>
                <c:pt idx="21015">
                  <c:v>2.5379908084870002</c:v>
                </c:pt>
                <c:pt idx="21016">
                  <c:v>2.538073539734</c:v>
                </c:pt>
                <c:pt idx="21017">
                  <c:v>2.5382258892060001</c:v>
                </c:pt>
                <c:pt idx="21018">
                  <c:v>2.5385518074040001</c:v>
                </c:pt>
                <c:pt idx="21019">
                  <c:v>2.5387814044949999</c:v>
                </c:pt>
                <c:pt idx="21020">
                  <c:v>2.5391151905060001</c:v>
                </c:pt>
                <c:pt idx="21021">
                  <c:v>2.5394082069400001</c:v>
                </c:pt>
                <c:pt idx="21022">
                  <c:v>2.5395913124080001</c:v>
                </c:pt>
                <c:pt idx="21023">
                  <c:v>2.539834737778</c:v>
                </c:pt>
                <c:pt idx="21024">
                  <c:v>2.5401041507720001</c:v>
                </c:pt>
                <c:pt idx="21025">
                  <c:v>2.5404398441309999</c:v>
                </c:pt>
                <c:pt idx="21026">
                  <c:v>2.5405488014220001</c:v>
                </c:pt>
                <c:pt idx="21027">
                  <c:v>2.5406279563899998</c:v>
                </c:pt>
                <c:pt idx="21028">
                  <c:v>2.5409288406370001</c:v>
                </c:pt>
                <c:pt idx="21029">
                  <c:v>2.540977478027</c:v>
                </c:pt>
                <c:pt idx="21030">
                  <c:v>2.5410497188569998</c:v>
                </c:pt>
                <c:pt idx="21031">
                  <c:v>2.541121721268</c:v>
                </c:pt>
                <c:pt idx="21032">
                  <c:v>2.5411980152129998</c:v>
                </c:pt>
                <c:pt idx="21033">
                  <c:v>2.5412642955779998</c:v>
                </c:pt>
                <c:pt idx="21034">
                  <c:v>2.5413146018980002</c:v>
                </c:pt>
                <c:pt idx="21035">
                  <c:v>2.5413582324980002</c:v>
                </c:pt>
                <c:pt idx="21036">
                  <c:v>2.541399240494</c:v>
                </c:pt>
                <c:pt idx="21037">
                  <c:v>2.5414409637449999</c:v>
                </c:pt>
                <c:pt idx="21038">
                  <c:v>2.5414896011349999</c:v>
                </c:pt>
                <c:pt idx="21039">
                  <c:v>2.5415551662450002</c:v>
                </c:pt>
                <c:pt idx="21040">
                  <c:v>2.5416150093079999</c:v>
                </c:pt>
                <c:pt idx="21041">
                  <c:v>2.5417001247409998</c:v>
                </c:pt>
                <c:pt idx="21042">
                  <c:v>2.54181265831</c:v>
                </c:pt>
                <c:pt idx="21043">
                  <c:v>2.542131900787</c:v>
                </c:pt>
                <c:pt idx="21044">
                  <c:v>2.5422172546390001</c:v>
                </c:pt>
                <c:pt idx="21045">
                  <c:v>2.5423069000240002</c:v>
                </c:pt>
                <c:pt idx="21046">
                  <c:v>2.5423996448519999</c:v>
                </c:pt>
                <c:pt idx="21047">
                  <c:v>2.542497634888</c:v>
                </c:pt>
                <c:pt idx="21048">
                  <c:v>2.5425930023190002</c:v>
                </c:pt>
                <c:pt idx="21049">
                  <c:v>2.542686462402</c:v>
                </c:pt>
                <c:pt idx="21050">
                  <c:v>2.5428147315979999</c:v>
                </c:pt>
                <c:pt idx="21051">
                  <c:v>2.5429604053500001</c:v>
                </c:pt>
                <c:pt idx="21052">
                  <c:v>2.5433092117310001</c:v>
                </c:pt>
                <c:pt idx="21053">
                  <c:v>2.5433957576749999</c:v>
                </c:pt>
                <c:pt idx="21054">
                  <c:v>2.5434856414790001</c:v>
                </c:pt>
                <c:pt idx="21055">
                  <c:v>2.5435783863069998</c:v>
                </c:pt>
                <c:pt idx="21056">
                  <c:v>2.5436973571779999</c:v>
                </c:pt>
                <c:pt idx="21057">
                  <c:v>2.5438134670260002</c:v>
                </c:pt>
                <c:pt idx="21058">
                  <c:v>2.5439009666439998</c:v>
                </c:pt>
                <c:pt idx="21059">
                  <c:v>2.5439963340760001</c:v>
                </c:pt>
                <c:pt idx="21060">
                  <c:v>2.5440487861630001</c:v>
                </c:pt>
                <c:pt idx="21061">
                  <c:v>2.544152736664</c:v>
                </c:pt>
                <c:pt idx="21062">
                  <c:v>2.5442030429839999</c:v>
                </c:pt>
                <c:pt idx="21063">
                  <c:v>2.5442523956300001</c:v>
                </c:pt>
                <c:pt idx="21064">
                  <c:v>2.5443484783170001</c:v>
                </c:pt>
                <c:pt idx="21065">
                  <c:v>2.5444374084470001</c:v>
                </c:pt>
                <c:pt idx="21066">
                  <c:v>2.5445146560669998</c:v>
                </c:pt>
                <c:pt idx="21067">
                  <c:v>2.5445971488949999</c:v>
                </c:pt>
                <c:pt idx="21068">
                  <c:v>2.5446841716769999</c:v>
                </c:pt>
                <c:pt idx="21069">
                  <c:v>2.5447688102720001</c:v>
                </c:pt>
                <c:pt idx="21070">
                  <c:v>2.5448551177979999</c:v>
                </c:pt>
                <c:pt idx="21071">
                  <c:v>2.5449697971340002</c:v>
                </c:pt>
                <c:pt idx="21072">
                  <c:v>2.545289993286</c:v>
                </c:pt>
                <c:pt idx="21073">
                  <c:v>2.5454442501069998</c:v>
                </c:pt>
                <c:pt idx="21074">
                  <c:v>2.5457396507259999</c:v>
                </c:pt>
                <c:pt idx="21075">
                  <c:v>2.5458807945249999</c:v>
                </c:pt>
                <c:pt idx="21076">
                  <c:v>2.5459587574009999</c:v>
                </c:pt>
                <c:pt idx="21077">
                  <c:v>2.5460302829739998</c:v>
                </c:pt>
                <c:pt idx="21078">
                  <c:v>2.546085119247</c:v>
                </c:pt>
                <c:pt idx="21079">
                  <c:v>2.546156406403</c:v>
                </c:pt>
                <c:pt idx="21080">
                  <c:v>2.5461905002590002</c:v>
                </c:pt>
                <c:pt idx="21081">
                  <c:v>2.546228170395</c:v>
                </c:pt>
                <c:pt idx="21082">
                  <c:v>2.546269655228</c:v>
                </c:pt>
                <c:pt idx="21083">
                  <c:v>2.5463037490840001</c:v>
                </c:pt>
                <c:pt idx="21084">
                  <c:v>2.5463538169860001</c:v>
                </c:pt>
                <c:pt idx="21085">
                  <c:v>2.5464384555819999</c:v>
                </c:pt>
                <c:pt idx="21086">
                  <c:v>2.5465197563170001</c:v>
                </c:pt>
                <c:pt idx="21087">
                  <c:v>2.5466561317440002</c:v>
                </c:pt>
                <c:pt idx="21088">
                  <c:v>2.5469717979430002</c:v>
                </c:pt>
                <c:pt idx="21089">
                  <c:v>2.547310829163</c:v>
                </c:pt>
                <c:pt idx="21090">
                  <c:v>2.5474314689640001</c:v>
                </c:pt>
                <c:pt idx="21091">
                  <c:v>2.547516822815</c:v>
                </c:pt>
                <c:pt idx="21092">
                  <c:v>2.5475645065310002</c:v>
                </c:pt>
                <c:pt idx="21093">
                  <c:v>2.5476098060610002</c:v>
                </c:pt>
                <c:pt idx="21094">
                  <c:v>2.5476548671720001</c:v>
                </c:pt>
                <c:pt idx="21095">
                  <c:v>2.547710418701</c:v>
                </c:pt>
                <c:pt idx="21096">
                  <c:v>2.54776263237</c:v>
                </c:pt>
                <c:pt idx="21097">
                  <c:v>2.547813177109</c:v>
                </c:pt>
                <c:pt idx="21098">
                  <c:v>2.547889947891</c:v>
                </c:pt>
                <c:pt idx="21099">
                  <c:v>2.5479660034179998</c:v>
                </c:pt>
                <c:pt idx="21100">
                  <c:v>2.5480482578279999</c:v>
                </c:pt>
                <c:pt idx="21101">
                  <c:v>2.5484015941620002</c:v>
                </c:pt>
                <c:pt idx="21102">
                  <c:v>2.5486547946929998</c:v>
                </c:pt>
                <c:pt idx="21103">
                  <c:v>2.5487368106839998</c:v>
                </c:pt>
                <c:pt idx="21104">
                  <c:v>2.5488288402560002</c:v>
                </c:pt>
                <c:pt idx="21105">
                  <c:v>2.5488784313199999</c:v>
                </c:pt>
                <c:pt idx="21106">
                  <c:v>2.5489332675930001</c:v>
                </c:pt>
                <c:pt idx="21107">
                  <c:v>2.5489871501920001</c:v>
                </c:pt>
                <c:pt idx="21108">
                  <c:v>2.5490455627439998</c:v>
                </c:pt>
                <c:pt idx="21109">
                  <c:v>2.5490999221799999</c:v>
                </c:pt>
                <c:pt idx="21110">
                  <c:v>2.5491528511050001</c:v>
                </c:pt>
                <c:pt idx="21111">
                  <c:v>2.5492069721220001</c:v>
                </c:pt>
                <c:pt idx="21112">
                  <c:v>2.549263954163</c:v>
                </c:pt>
                <c:pt idx="21113">
                  <c:v>2.5493662357329998</c:v>
                </c:pt>
                <c:pt idx="21114">
                  <c:v>2.5494625568389999</c:v>
                </c:pt>
                <c:pt idx="21115">
                  <c:v>2.54971408844</c:v>
                </c:pt>
                <c:pt idx="21116">
                  <c:v>2.5499594211579999</c:v>
                </c:pt>
                <c:pt idx="21117">
                  <c:v>2.550045490265</c:v>
                </c:pt>
                <c:pt idx="21118">
                  <c:v>2.5500898361209998</c:v>
                </c:pt>
                <c:pt idx="21119">
                  <c:v>2.5501372814179999</c:v>
                </c:pt>
                <c:pt idx="21120">
                  <c:v>2.5501823425289998</c:v>
                </c:pt>
                <c:pt idx="21121">
                  <c:v>2.5502290725710002</c:v>
                </c:pt>
                <c:pt idx="21122">
                  <c:v>2.5502734184269999</c:v>
                </c:pt>
                <c:pt idx="21123">
                  <c:v>2.5503621101379998</c:v>
                </c:pt>
                <c:pt idx="21124">
                  <c:v>2.5504791736599999</c:v>
                </c:pt>
                <c:pt idx="21125">
                  <c:v>2.5507786273959998</c:v>
                </c:pt>
                <c:pt idx="21126">
                  <c:v>2.5508849620820002</c:v>
                </c:pt>
                <c:pt idx="21127">
                  <c:v>2.5509366989140001</c:v>
                </c:pt>
                <c:pt idx="21128">
                  <c:v>2.5509836673740001</c:v>
                </c:pt>
                <c:pt idx="21129">
                  <c:v>2.5510330200200002</c:v>
                </c:pt>
                <c:pt idx="21130">
                  <c:v>2.551082849503</c:v>
                </c:pt>
                <c:pt idx="21131">
                  <c:v>2.5511288642880001</c:v>
                </c:pt>
                <c:pt idx="21132">
                  <c:v>2.5511951446530001</c:v>
                </c:pt>
                <c:pt idx="21133">
                  <c:v>2.5512437820430001</c:v>
                </c:pt>
                <c:pt idx="21134">
                  <c:v>2.5513081550600001</c:v>
                </c:pt>
                <c:pt idx="21135">
                  <c:v>2.5513525009159999</c:v>
                </c:pt>
                <c:pt idx="21136">
                  <c:v>2.5514245033259999</c:v>
                </c:pt>
                <c:pt idx="21137">
                  <c:v>2.5517251491550001</c:v>
                </c:pt>
                <c:pt idx="21138">
                  <c:v>2.5518064498899999</c:v>
                </c:pt>
                <c:pt idx="21139">
                  <c:v>2.5518527030940001</c:v>
                </c:pt>
                <c:pt idx="21140">
                  <c:v>2.551930427551</c:v>
                </c:pt>
                <c:pt idx="21141">
                  <c:v>2.5522799491880002</c:v>
                </c:pt>
                <c:pt idx="21142">
                  <c:v>2.5523762702939998</c:v>
                </c:pt>
                <c:pt idx="21143">
                  <c:v>2.5524733066560001</c:v>
                </c:pt>
                <c:pt idx="21144">
                  <c:v>2.5525822639469999</c:v>
                </c:pt>
                <c:pt idx="21145">
                  <c:v>2.5526843070980001</c:v>
                </c:pt>
                <c:pt idx="21146">
                  <c:v>2.5527837276460001</c:v>
                </c:pt>
                <c:pt idx="21147">
                  <c:v>2.552872419357</c:v>
                </c:pt>
                <c:pt idx="21148">
                  <c:v>2.5529954433439999</c:v>
                </c:pt>
                <c:pt idx="21149">
                  <c:v>2.553140878677</c:v>
                </c:pt>
                <c:pt idx="21150">
                  <c:v>2.553294181824</c:v>
                </c:pt>
                <c:pt idx="21151">
                  <c:v>2.5534460544590001</c:v>
                </c:pt>
                <c:pt idx="21152">
                  <c:v>2.553593873978</c:v>
                </c:pt>
                <c:pt idx="21153">
                  <c:v>2.5537033081049998</c:v>
                </c:pt>
                <c:pt idx="21154">
                  <c:v>2.5539736747739998</c:v>
                </c:pt>
                <c:pt idx="21155">
                  <c:v>2.5540482997890002</c:v>
                </c:pt>
                <c:pt idx="21156">
                  <c:v>2.554120540619</c:v>
                </c:pt>
                <c:pt idx="21157">
                  <c:v>2.5544404983520002</c:v>
                </c:pt>
                <c:pt idx="21158">
                  <c:v>2.5547747612</c:v>
                </c:pt>
                <c:pt idx="21159">
                  <c:v>2.5550811290739999</c:v>
                </c:pt>
                <c:pt idx="21160">
                  <c:v>2.5551574230190002</c:v>
                </c:pt>
                <c:pt idx="21161">
                  <c:v>2.555210828781</c:v>
                </c:pt>
                <c:pt idx="21162">
                  <c:v>2.5552835464479999</c:v>
                </c:pt>
                <c:pt idx="21163">
                  <c:v>2.5553600788119999</c:v>
                </c:pt>
                <c:pt idx="21164">
                  <c:v>2.555456638336</c:v>
                </c:pt>
                <c:pt idx="21165">
                  <c:v>2.5555295944209999</c:v>
                </c:pt>
                <c:pt idx="21166">
                  <c:v>2.5555801391599999</c:v>
                </c:pt>
                <c:pt idx="21167">
                  <c:v>2.5556600093839998</c:v>
                </c:pt>
                <c:pt idx="21168">
                  <c:v>2.5560290813450002</c:v>
                </c:pt>
                <c:pt idx="21169">
                  <c:v>2.5561094284060002</c:v>
                </c:pt>
                <c:pt idx="21170">
                  <c:v>2.5561974048609999</c:v>
                </c:pt>
                <c:pt idx="21171">
                  <c:v>2.5562894344329998</c:v>
                </c:pt>
                <c:pt idx="21172">
                  <c:v>2.556380987167</c:v>
                </c:pt>
                <c:pt idx="21173">
                  <c:v>2.5564677715299999</c:v>
                </c:pt>
                <c:pt idx="21174">
                  <c:v>2.556560277939</c:v>
                </c:pt>
                <c:pt idx="21175">
                  <c:v>2.5566828250890001</c:v>
                </c:pt>
                <c:pt idx="21176">
                  <c:v>2.5567994117740001</c:v>
                </c:pt>
                <c:pt idx="21177">
                  <c:v>2.5569164752960001</c:v>
                </c:pt>
                <c:pt idx="21178">
                  <c:v>2.5570745468139999</c:v>
                </c:pt>
                <c:pt idx="21179">
                  <c:v>2.5573966503140002</c:v>
                </c:pt>
                <c:pt idx="21180">
                  <c:v>2.5575878620150001</c:v>
                </c:pt>
                <c:pt idx="21181">
                  <c:v>2.5576705932619999</c:v>
                </c:pt>
                <c:pt idx="21182">
                  <c:v>2.5577502250670001</c:v>
                </c:pt>
                <c:pt idx="21183">
                  <c:v>2.5578651428220001</c:v>
                </c:pt>
                <c:pt idx="21184">
                  <c:v>2.5580163002009999</c:v>
                </c:pt>
                <c:pt idx="21185">
                  <c:v>2.5582270622249998</c:v>
                </c:pt>
                <c:pt idx="21186">
                  <c:v>2.558424711227</c:v>
                </c:pt>
                <c:pt idx="21187">
                  <c:v>2.5587213039400001</c:v>
                </c:pt>
                <c:pt idx="21188">
                  <c:v>2.5587961673740001</c:v>
                </c:pt>
                <c:pt idx="21189">
                  <c:v>2.5588638782499999</c:v>
                </c:pt>
                <c:pt idx="21190">
                  <c:v>2.5589067935940002</c:v>
                </c:pt>
                <c:pt idx="21191">
                  <c:v>2.5589509010309999</c:v>
                </c:pt>
                <c:pt idx="21192">
                  <c:v>2.5589885711670002</c:v>
                </c:pt>
                <c:pt idx="21193">
                  <c:v>2.5590276718139999</c:v>
                </c:pt>
                <c:pt idx="21194">
                  <c:v>2.559069871902</c:v>
                </c:pt>
                <c:pt idx="21195">
                  <c:v>2.5591146945949999</c:v>
                </c:pt>
                <c:pt idx="21196">
                  <c:v>2.559162378311</c:v>
                </c:pt>
                <c:pt idx="21197">
                  <c:v>2.5592064857480001</c:v>
                </c:pt>
                <c:pt idx="21198">
                  <c:v>2.559251070023</c:v>
                </c:pt>
                <c:pt idx="21199">
                  <c:v>2.5592939853669998</c:v>
                </c:pt>
                <c:pt idx="21200">
                  <c:v>2.559338569641</c:v>
                </c:pt>
                <c:pt idx="21201">
                  <c:v>2.5594153404240001</c:v>
                </c:pt>
                <c:pt idx="21202">
                  <c:v>2.5595259666439998</c:v>
                </c:pt>
                <c:pt idx="21203">
                  <c:v>2.5596673488619999</c:v>
                </c:pt>
                <c:pt idx="21204">
                  <c:v>2.5597617626189999</c:v>
                </c:pt>
                <c:pt idx="21205">
                  <c:v>2.559849262238</c:v>
                </c:pt>
                <c:pt idx="21206">
                  <c:v>2.5599372386930002</c:v>
                </c:pt>
                <c:pt idx="21207">
                  <c:v>2.560023546219</c:v>
                </c:pt>
                <c:pt idx="21208">
                  <c:v>2.5603766441350002</c:v>
                </c:pt>
                <c:pt idx="21209">
                  <c:v>2.560518741608</c:v>
                </c:pt>
                <c:pt idx="21210">
                  <c:v>2.5606021881099998</c:v>
                </c:pt>
                <c:pt idx="21211">
                  <c:v>2.5606510639189999</c:v>
                </c:pt>
                <c:pt idx="21212">
                  <c:v>2.5607273578640002</c:v>
                </c:pt>
                <c:pt idx="21213">
                  <c:v>2.5607759952550002</c:v>
                </c:pt>
                <c:pt idx="21214">
                  <c:v>2.5608248710630002</c:v>
                </c:pt>
                <c:pt idx="21215">
                  <c:v>2.5608818531040001</c:v>
                </c:pt>
                <c:pt idx="21216">
                  <c:v>2.560935735703</c:v>
                </c:pt>
                <c:pt idx="21217">
                  <c:v>2.5610184669490001</c:v>
                </c:pt>
                <c:pt idx="21218">
                  <c:v>2.5610692501069998</c:v>
                </c:pt>
                <c:pt idx="21219">
                  <c:v>2.561151981354</c:v>
                </c:pt>
                <c:pt idx="21220">
                  <c:v>2.5614759922029999</c:v>
                </c:pt>
                <c:pt idx="21221">
                  <c:v>2.561765909195</c:v>
                </c:pt>
                <c:pt idx="21222">
                  <c:v>2.5621228218079999</c:v>
                </c:pt>
                <c:pt idx="21223">
                  <c:v>2.5622196197510001</c:v>
                </c:pt>
                <c:pt idx="21224">
                  <c:v>2.562273263931</c:v>
                </c:pt>
                <c:pt idx="21225">
                  <c:v>2.5623288154599999</c:v>
                </c:pt>
                <c:pt idx="21226">
                  <c:v>2.5623886585240001</c:v>
                </c:pt>
                <c:pt idx="21227">
                  <c:v>2.5624487400049998</c:v>
                </c:pt>
                <c:pt idx="21228">
                  <c:v>2.562515497208</c:v>
                </c:pt>
                <c:pt idx="21229">
                  <c:v>2.5625791549680002</c:v>
                </c:pt>
                <c:pt idx="21230">
                  <c:v>2.562639474869</c:v>
                </c:pt>
                <c:pt idx="21231">
                  <c:v>2.562702178955</c:v>
                </c:pt>
                <c:pt idx="21232">
                  <c:v>2.5627648830409999</c:v>
                </c:pt>
                <c:pt idx="21233">
                  <c:v>2.5628280639650001</c:v>
                </c:pt>
                <c:pt idx="21234">
                  <c:v>2.5628902912139999</c:v>
                </c:pt>
                <c:pt idx="21235">
                  <c:v>2.5629537105560001</c:v>
                </c:pt>
                <c:pt idx="21236">
                  <c:v>2.5630116462710002</c:v>
                </c:pt>
                <c:pt idx="21237">
                  <c:v>2.5630705356600001</c:v>
                </c:pt>
                <c:pt idx="21238">
                  <c:v>2.5631220340729999</c:v>
                </c:pt>
                <c:pt idx="21239">
                  <c:v>2.5631752014160001</c:v>
                </c:pt>
                <c:pt idx="21240">
                  <c:v>2.5632741451259999</c:v>
                </c:pt>
                <c:pt idx="21241">
                  <c:v>2.5633692741390002</c:v>
                </c:pt>
                <c:pt idx="21242">
                  <c:v>2.5634636878969999</c:v>
                </c:pt>
                <c:pt idx="21243">
                  <c:v>2.5635135173800001</c:v>
                </c:pt>
                <c:pt idx="21244">
                  <c:v>2.5635628700259998</c:v>
                </c:pt>
                <c:pt idx="21245">
                  <c:v>2.563614368439</c:v>
                </c:pt>
                <c:pt idx="21246">
                  <c:v>2.5636680126189999</c:v>
                </c:pt>
                <c:pt idx="21247">
                  <c:v>2.5637199878689998</c:v>
                </c:pt>
                <c:pt idx="21248">
                  <c:v>2.563769578934</c:v>
                </c:pt>
                <c:pt idx="21249">
                  <c:v>2.5638158321379998</c:v>
                </c:pt>
                <c:pt idx="21250">
                  <c:v>2.5639011859890002</c:v>
                </c:pt>
                <c:pt idx="21251">
                  <c:v>2.5642094612120001</c:v>
                </c:pt>
                <c:pt idx="21252">
                  <c:v>2.564254283905</c:v>
                </c:pt>
                <c:pt idx="21253">
                  <c:v>2.5643196105960002</c:v>
                </c:pt>
                <c:pt idx="21254">
                  <c:v>2.5643596649170002</c:v>
                </c:pt>
                <c:pt idx="21255">
                  <c:v>2.5644047260280001</c:v>
                </c:pt>
                <c:pt idx="21256">
                  <c:v>2.5644457340239999</c:v>
                </c:pt>
                <c:pt idx="21257">
                  <c:v>2.564491271973</c:v>
                </c:pt>
                <c:pt idx="21258">
                  <c:v>2.5645341873169998</c:v>
                </c:pt>
                <c:pt idx="21259">
                  <c:v>2.5645790100100001</c:v>
                </c:pt>
                <c:pt idx="21260">
                  <c:v>2.5646190643310001</c:v>
                </c:pt>
                <c:pt idx="21261">
                  <c:v>2.5646669864649998</c:v>
                </c:pt>
                <c:pt idx="21262">
                  <c:v>2.5647108554839999</c:v>
                </c:pt>
                <c:pt idx="21263">
                  <c:v>2.5647525787349998</c:v>
                </c:pt>
                <c:pt idx="21264">
                  <c:v>2.5647976398469998</c:v>
                </c:pt>
                <c:pt idx="21265">
                  <c:v>2.5648744106289998</c:v>
                </c:pt>
                <c:pt idx="21266">
                  <c:v>2.56512093544</c:v>
                </c:pt>
                <c:pt idx="21267">
                  <c:v>2.5652055740359998</c:v>
                </c:pt>
                <c:pt idx="21268">
                  <c:v>2.5652894973749998</c:v>
                </c:pt>
                <c:pt idx="21269">
                  <c:v>2.565373897552</c:v>
                </c:pt>
                <c:pt idx="21270">
                  <c:v>2.5654582977290001</c:v>
                </c:pt>
                <c:pt idx="21271">
                  <c:v>2.5656125545499999</c:v>
                </c:pt>
                <c:pt idx="21272">
                  <c:v>2.5657844543460002</c:v>
                </c:pt>
                <c:pt idx="21273">
                  <c:v>2.5658295154570001</c:v>
                </c:pt>
                <c:pt idx="21274">
                  <c:v>2.5658791065219999</c:v>
                </c:pt>
                <c:pt idx="21275">
                  <c:v>2.5659279823299999</c:v>
                </c:pt>
                <c:pt idx="21276">
                  <c:v>2.565971851349</c:v>
                </c:pt>
                <c:pt idx="21277">
                  <c:v>2.5660195350650001</c:v>
                </c:pt>
                <c:pt idx="21278">
                  <c:v>2.566090583801</c:v>
                </c:pt>
                <c:pt idx="21279">
                  <c:v>2.5661280155180002</c:v>
                </c:pt>
                <c:pt idx="21280">
                  <c:v>2.5661735534669998</c:v>
                </c:pt>
                <c:pt idx="21281">
                  <c:v>2.5662832260130002</c:v>
                </c:pt>
                <c:pt idx="21282">
                  <c:v>2.5666093826290002</c:v>
                </c:pt>
                <c:pt idx="21283">
                  <c:v>2.5669107437130001</c:v>
                </c:pt>
                <c:pt idx="21284">
                  <c:v>2.5670280456539998</c:v>
                </c:pt>
                <c:pt idx="21285">
                  <c:v>2.5671162605290001</c:v>
                </c:pt>
                <c:pt idx="21286">
                  <c:v>2.5672035217290001</c:v>
                </c:pt>
                <c:pt idx="21287">
                  <c:v>2.567309617996</c:v>
                </c:pt>
                <c:pt idx="21288">
                  <c:v>2.567365646362</c:v>
                </c:pt>
                <c:pt idx="21289">
                  <c:v>2.567422866821</c:v>
                </c:pt>
                <c:pt idx="21290">
                  <c:v>2.5674798488619999</c:v>
                </c:pt>
                <c:pt idx="21291">
                  <c:v>2.5675404071810002</c:v>
                </c:pt>
                <c:pt idx="21292">
                  <c:v>2.5675985813139999</c:v>
                </c:pt>
                <c:pt idx="21293">
                  <c:v>2.5676562786099999</c:v>
                </c:pt>
                <c:pt idx="21294">
                  <c:v>2.5677204132079998</c:v>
                </c:pt>
                <c:pt idx="21295">
                  <c:v>2.5677773952480001</c:v>
                </c:pt>
                <c:pt idx="21296">
                  <c:v>2.567832708359</c:v>
                </c:pt>
                <c:pt idx="21297">
                  <c:v>2.567883491516</c:v>
                </c:pt>
                <c:pt idx="21298">
                  <c:v>2.5679800510409998</c:v>
                </c:pt>
                <c:pt idx="21299">
                  <c:v>2.5680775642400002</c:v>
                </c:pt>
                <c:pt idx="21300">
                  <c:v>2.5681962966919998</c:v>
                </c:pt>
                <c:pt idx="21301">
                  <c:v>2.5685181617740001</c:v>
                </c:pt>
                <c:pt idx="21302">
                  <c:v>2.568652391434</c:v>
                </c:pt>
                <c:pt idx="21303">
                  <c:v>2.5687685012819998</c:v>
                </c:pt>
                <c:pt idx="21304">
                  <c:v>2.5688416957859999</c:v>
                </c:pt>
                <c:pt idx="21305">
                  <c:v>2.568885803223</c:v>
                </c:pt>
                <c:pt idx="21306">
                  <c:v>2.5689251422880002</c:v>
                </c:pt>
                <c:pt idx="21307">
                  <c:v>2.5689623355869999</c:v>
                </c:pt>
                <c:pt idx="21308">
                  <c:v>2.5689978599550001</c:v>
                </c:pt>
                <c:pt idx="21309">
                  <c:v>2.5690305232999999</c:v>
                </c:pt>
                <c:pt idx="21310">
                  <c:v>2.569063663483</c:v>
                </c:pt>
                <c:pt idx="21311">
                  <c:v>2.5690994262700002</c:v>
                </c:pt>
                <c:pt idx="21312">
                  <c:v>2.5691413879390002</c:v>
                </c:pt>
                <c:pt idx="21313">
                  <c:v>2.5692219734189998</c:v>
                </c:pt>
                <c:pt idx="21314">
                  <c:v>2.5693676471710001</c:v>
                </c:pt>
                <c:pt idx="21315">
                  <c:v>2.569477319717</c:v>
                </c:pt>
                <c:pt idx="21316">
                  <c:v>2.5695555210109999</c:v>
                </c:pt>
                <c:pt idx="21317">
                  <c:v>2.5696945190429998</c:v>
                </c:pt>
                <c:pt idx="21318">
                  <c:v>2.5699293613430001</c:v>
                </c:pt>
                <c:pt idx="21319">
                  <c:v>2.5700104236599999</c:v>
                </c:pt>
                <c:pt idx="21320">
                  <c:v>2.570272684097</c:v>
                </c:pt>
                <c:pt idx="21321">
                  <c:v>2.5706288814540001</c:v>
                </c:pt>
                <c:pt idx="21322">
                  <c:v>2.5709738731380001</c:v>
                </c:pt>
                <c:pt idx="21323">
                  <c:v>2.5710546970369998</c:v>
                </c:pt>
                <c:pt idx="21324">
                  <c:v>2.5711297988889998</c:v>
                </c:pt>
                <c:pt idx="21325">
                  <c:v>2.5712084770199999</c:v>
                </c:pt>
                <c:pt idx="21326">
                  <c:v>2.5712640285489998</c:v>
                </c:pt>
                <c:pt idx="21327">
                  <c:v>2.571350097656</c:v>
                </c:pt>
                <c:pt idx="21328">
                  <c:v>2.5714473724369999</c:v>
                </c:pt>
                <c:pt idx="21329">
                  <c:v>2.571669101715</c:v>
                </c:pt>
                <c:pt idx="21330">
                  <c:v>2.5717597007749999</c:v>
                </c:pt>
                <c:pt idx="21331">
                  <c:v>2.571849107742</c:v>
                </c:pt>
                <c:pt idx="21332">
                  <c:v>2.571949720383</c:v>
                </c:pt>
                <c:pt idx="21333">
                  <c:v>2.5720498561860001</c:v>
                </c:pt>
                <c:pt idx="21334">
                  <c:v>2.5721430778499998</c:v>
                </c:pt>
                <c:pt idx="21335">
                  <c:v>2.5722479820249999</c:v>
                </c:pt>
                <c:pt idx="21336">
                  <c:v>2.5723516941070002</c:v>
                </c:pt>
                <c:pt idx="21337">
                  <c:v>2.5724432468409999</c:v>
                </c:pt>
                <c:pt idx="21338">
                  <c:v>2.5725300312039998</c:v>
                </c:pt>
                <c:pt idx="21339">
                  <c:v>2.5726490020749999</c:v>
                </c:pt>
                <c:pt idx="21340">
                  <c:v>2.5729207992549998</c:v>
                </c:pt>
                <c:pt idx="21341">
                  <c:v>2.5730183124539998</c:v>
                </c:pt>
                <c:pt idx="21342">
                  <c:v>2.5731105804440002</c:v>
                </c:pt>
                <c:pt idx="21343">
                  <c:v>2.5731596946719999</c:v>
                </c:pt>
                <c:pt idx="21344">
                  <c:v>2.5732464790340002</c:v>
                </c:pt>
                <c:pt idx="21345">
                  <c:v>2.5733370780940001</c:v>
                </c:pt>
                <c:pt idx="21346">
                  <c:v>2.5734193325039998</c:v>
                </c:pt>
                <c:pt idx="21347">
                  <c:v>2.573545694351</c:v>
                </c:pt>
                <c:pt idx="21348">
                  <c:v>2.5736634731289998</c:v>
                </c:pt>
                <c:pt idx="21349">
                  <c:v>2.5738165378570002</c:v>
                </c:pt>
                <c:pt idx="21350">
                  <c:v>2.5741539001459999</c:v>
                </c:pt>
                <c:pt idx="21351">
                  <c:v>2.574246883392</c:v>
                </c:pt>
                <c:pt idx="21352">
                  <c:v>2.5743541717529999</c:v>
                </c:pt>
                <c:pt idx="21353">
                  <c:v>2.5744311809539999</c:v>
                </c:pt>
                <c:pt idx="21354">
                  <c:v>2.5744967460630002</c:v>
                </c:pt>
                <c:pt idx="21355">
                  <c:v>2.5745387077330002</c:v>
                </c:pt>
                <c:pt idx="21356">
                  <c:v>2.5745811462399999</c:v>
                </c:pt>
                <c:pt idx="21357">
                  <c:v>2.57462143898</c:v>
                </c:pt>
                <c:pt idx="21358">
                  <c:v>2.5746698379519999</c:v>
                </c:pt>
                <c:pt idx="21359">
                  <c:v>2.5747447013849998</c:v>
                </c:pt>
                <c:pt idx="21360">
                  <c:v>2.5748491287230002</c:v>
                </c:pt>
                <c:pt idx="21361">
                  <c:v>2.574985980988</c:v>
                </c:pt>
                <c:pt idx="21362">
                  <c:v>2.5751025676729999</c:v>
                </c:pt>
                <c:pt idx="21363">
                  <c:v>2.5753555297849999</c:v>
                </c:pt>
                <c:pt idx="21364">
                  <c:v>2.5754764080050001</c:v>
                </c:pt>
                <c:pt idx="21365">
                  <c:v>2.5756342411039999</c:v>
                </c:pt>
                <c:pt idx="21366">
                  <c:v>2.5757820606230002</c:v>
                </c:pt>
                <c:pt idx="21367">
                  <c:v>2.5760052204130002</c:v>
                </c:pt>
                <c:pt idx="21368">
                  <c:v>2.576184272766</c:v>
                </c:pt>
                <c:pt idx="21369">
                  <c:v>2.5762960910800001</c:v>
                </c:pt>
                <c:pt idx="21370">
                  <c:v>2.5764710903169998</c:v>
                </c:pt>
                <c:pt idx="21371">
                  <c:v>2.576644659042</c:v>
                </c:pt>
                <c:pt idx="21372">
                  <c:v>2.5767245292659999</c:v>
                </c:pt>
                <c:pt idx="21373">
                  <c:v>2.5767722129820001</c:v>
                </c:pt>
                <c:pt idx="21374">
                  <c:v>2.5768773555759998</c:v>
                </c:pt>
                <c:pt idx="21375">
                  <c:v>2.5770084857939999</c:v>
                </c:pt>
                <c:pt idx="21376">
                  <c:v>2.5771095752719999</c:v>
                </c:pt>
                <c:pt idx="21377">
                  <c:v>2.5773084163669999</c:v>
                </c:pt>
                <c:pt idx="21378">
                  <c:v>2.5773932933810002</c:v>
                </c:pt>
                <c:pt idx="21379">
                  <c:v>2.5774796009059999</c:v>
                </c:pt>
                <c:pt idx="21380">
                  <c:v>2.577561616898</c:v>
                </c:pt>
                <c:pt idx="21381">
                  <c:v>2.5776736736300001</c:v>
                </c:pt>
                <c:pt idx="21382">
                  <c:v>2.5777821540830002</c:v>
                </c:pt>
                <c:pt idx="21383">
                  <c:v>2.578140497208</c:v>
                </c:pt>
                <c:pt idx="21384">
                  <c:v>2.578278541565</c:v>
                </c:pt>
                <c:pt idx="21385">
                  <c:v>2.5783700942990002</c:v>
                </c:pt>
                <c:pt idx="21386">
                  <c:v>2.5784428119660001</c:v>
                </c:pt>
                <c:pt idx="21387">
                  <c:v>2.578510522842</c:v>
                </c:pt>
                <c:pt idx="21388">
                  <c:v>2.5785887241359999</c:v>
                </c:pt>
                <c:pt idx="21389">
                  <c:v>2.578639507294</c:v>
                </c:pt>
                <c:pt idx="21390">
                  <c:v>2.5786910057069998</c:v>
                </c:pt>
                <c:pt idx="21391">
                  <c:v>2.578738689423</c:v>
                </c:pt>
                <c:pt idx="21392">
                  <c:v>2.5787863731380001</c:v>
                </c:pt>
                <c:pt idx="21393">
                  <c:v>2.5788605213169999</c:v>
                </c:pt>
                <c:pt idx="21394">
                  <c:v>2.5789420604709998</c:v>
                </c:pt>
                <c:pt idx="21395">
                  <c:v>2.5790641307829998</c:v>
                </c:pt>
                <c:pt idx="21396">
                  <c:v>2.579152345657</c:v>
                </c:pt>
                <c:pt idx="21397">
                  <c:v>2.5792369842529999</c:v>
                </c:pt>
                <c:pt idx="21398">
                  <c:v>2.5793156623839999</c:v>
                </c:pt>
                <c:pt idx="21399">
                  <c:v>2.5795056819919999</c:v>
                </c:pt>
                <c:pt idx="21400">
                  <c:v>2.5795900821690001</c:v>
                </c:pt>
                <c:pt idx="21401">
                  <c:v>2.5796761512759998</c:v>
                </c:pt>
                <c:pt idx="21402">
                  <c:v>2.5797626972200001</c:v>
                </c:pt>
                <c:pt idx="21403">
                  <c:v>2.579919576645</c:v>
                </c:pt>
                <c:pt idx="21404">
                  <c:v>2.5802090168</c:v>
                </c:pt>
                <c:pt idx="21405">
                  <c:v>2.580371141434</c:v>
                </c:pt>
                <c:pt idx="21406">
                  <c:v>2.5804533958440001</c:v>
                </c:pt>
                <c:pt idx="21407">
                  <c:v>2.5805482864379998</c:v>
                </c:pt>
                <c:pt idx="21408">
                  <c:v>2.5806019306180001</c:v>
                </c:pt>
                <c:pt idx="21409">
                  <c:v>2.5807051658629998</c:v>
                </c:pt>
                <c:pt idx="21410">
                  <c:v>2.5807590484620002</c:v>
                </c:pt>
                <c:pt idx="21411">
                  <c:v>2.580857276917</c:v>
                </c:pt>
                <c:pt idx="21412">
                  <c:v>2.5809528827669999</c:v>
                </c:pt>
                <c:pt idx="21413">
                  <c:v>2.5811839103700001</c:v>
                </c:pt>
                <c:pt idx="21414">
                  <c:v>2.5814895629880001</c:v>
                </c:pt>
                <c:pt idx="21415">
                  <c:v>2.5817043781279998</c:v>
                </c:pt>
                <c:pt idx="21416">
                  <c:v>2.5818142890929998</c:v>
                </c:pt>
                <c:pt idx="21417">
                  <c:v>2.58211684227</c:v>
                </c:pt>
                <c:pt idx="21418">
                  <c:v>2.582217931747</c:v>
                </c:pt>
                <c:pt idx="21419">
                  <c:v>2.582367658615</c:v>
                </c:pt>
                <c:pt idx="21420">
                  <c:v>2.582484483719</c:v>
                </c:pt>
                <c:pt idx="21421">
                  <c:v>2.5826442241669998</c:v>
                </c:pt>
                <c:pt idx="21422">
                  <c:v>2.5829758644099998</c:v>
                </c:pt>
                <c:pt idx="21423">
                  <c:v>2.5830931663509999</c:v>
                </c:pt>
                <c:pt idx="21424">
                  <c:v>2.583201169968</c:v>
                </c:pt>
                <c:pt idx="21425">
                  <c:v>2.5832767486570001</c:v>
                </c:pt>
                <c:pt idx="21426">
                  <c:v>2.5833458900449999</c:v>
                </c:pt>
                <c:pt idx="21427">
                  <c:v>2.5833873748779999</c:v>
                </c:pt>
                <c:pt idx="21428">
                  <c:v>2.5834276676179999</c:v>
                </c:pt>
                <c:pt idx="21429">
                  <c:v>2.5834712982179999</c:v>
                </c:pt>
                <c:pt idx="21430">
                  <c:v>2.5835123062130001</c:v>
                </c:pt>
                <c:pt idx="21431">
                  <c:v>2.583553552628</c:v>
                </c:pt>
                <c:pt idx="21432">
                  <c:v>2.5835995674130001</c:v>
                </c:pt>
                <c:pt idx="21433">
                  <c:v>2.5836508274079999</c:v>
                </c:pt>
                <c:pt idx="21434">
                  <c:v>2.583991527557</c:v>
                </c:pt>
                <c:pt idx="21435">
                  <c:v>2.5841410160059999</c:v>
                </c:pt>
                <c:pt idx="21436">
                  <c:v>2.584256410599</c:v>
                </c:pt>
                <c:pt idx="21437">
                  <c:v>2.5844788551329998</c:v>
                </c:pt>
                <c:pt idx="21438">
                  <c:v>2.5846340656279998</c:v>
                </c:pt>
                <c:pt idx="21439">
                  <c:v>2.5847203731540001</c:v>
                </c:pt>
                <c:pt idx="21440">
                  <c:v>2.5848221778870002</c:v>
                </c:pt>
                <c:pt idx="21441">
                  <c:v>2.5848762989040002</c:v>
                </c:pt>
                <c:pt idx="21442">
                  <c:v>2.5849304199219998</c:v>
                </c:pt>
                <c:pt idx="21443">
                  <c:v>2.584987163544</c:v>
                </c:pt>
                <c:pt idx="21444">
                  <c:v>2.5850462913509999</c:v>
                </c:pt>
                <c:pt idx="21445">
                  <c:v>2.5850996971129998</c:v>
                </c:pt>
                <c:pt idx="21446">
                  <c:v>2.5851566791530001</c:v>
                </c:pt>
                <c:pt idx="21447">
                  <c:v>2.585210323334</c:v>
                </c:pt>
                <c:pt idx="21448">
                  <c:v>2.5852649211880001</c:v>
                </c:pt>
                <c:pt idx="21449">
                  <c:v>2.5853140354159998</c:v>
                </c:pt>
                <c:pt idx="21450">
                  <c:v>2.5853962898249998</c:v>
                </c:pt>
                <c:pt idx="21451">
                  <c:v>2.5857167243960002</c:v>
                </c:pt>
                <c:pt idx="21452">
                  <c:v>2.5859959125519998</c:v>
                </c:pt>
                <c:pt idx="21453">
                  <c:v>2.586131095886</c:v>
                </c:pt>
                <c:pt idx="21454">
                  <c:v>2.586462259293</c:v>
                </c:pt>
                <c:pt idx="21455">
                  <c:v>2.58656001091</c:v>
                </c:pt>
                <c:pt idx="21456">
                  <c:v>2.586635112762</c:v>
                </c:pt>
                <c:pt idx="21457">
                  <c:v>2.5867073535920002</c:v>
                </c:pt>
                <c:pt idx="21458">
                  <c:v>2.586772680283</c:v>
                </c:pt>
                <c:pt idx="21459">
                  <c:v>2.586819648743</c:v>
                </c:pt>
                <c:pt idx="21460">
                  <c:v>2.5868573188780002</c:v>
                </c:pt>
                <c:pt idx="21461">
                  <c:v>2.586896896362</c:v>
                </c:pt>
                <c:pt idx="21462">
                  <c:v>2.5869405269620001</c:v>
                </c:pt>
                <c:pt idx="21463">
                  <c:v>2.5869839191440001</c:v>
                </c:pt>
                <c:pt idx="21464">
                  <c:v>2.5870237350459999</c:v>
                </c:pt>
                <c:pt idx="21465">
                  <c:v>2.587097406387</c:v>
                </c:pt>
                <c:pt idx="21466">
                  <c:v>2.5872652530670002</c:v>
                </c:pt>
                <c:pt idx="21467">
                  <c:v>2.58740401268</c:v>
                </c:pt>
                <c:pt idx="21468">
                  <c:v>2.5877392292020001</c:v>
                </c:pt>
                <c:pt idx="21469">
                  <c:v>2.5880920886990002</c:v>
                </c:pt>
                <c:pt idx="21470">
                  <c:v>2.588459253311</c:v>
                </c:pt>
                <c:pt idx="21471">
                  <c:v>2.5885860919949999</c:v>
                </c:pt>
                <c:pt idx="21472">
                  <c:v>2.5886688232420001</c:v>
                </c:pt>
                <c:pt idx="21473">
                  <c:v>2.5887489318850001</c:v>
                </c:pt>
                <c:pt idx="21474">
                  <c:v>2.588861942291</c:v>
                </c:pt>
                <c:pt idx="21475">
                  <c:v>2.5889546871190001</c:v>
                </c:pt>
                <c:pt idx="21476">
                  <c:v>2.5890471935270001</c:v>
                </c:pt>
                <c:pt idx="21477">
                  <c:v>2.5892608165739999</c:v>
                </c:pt>
                <c:pt idx="21478">
                  <c:v>2.5893528461459998</c:v>
                </c:pt>
                <c:pt idx="21479">
                  <c:v>2.5894041061399999</c:v>
                </c:pt>
                <c:pt idx="21480">
                  <c:v>2.5894589424130001</c:v>
                </c:pt>
                <c:pt idx="21481">
                  <c:v>2.5895180702210001</c:v>
                </c:pt>
                <c:pt idx="21482">
                  <c:v>2.5895779132840002</c:v>
                </c:pt>
                <c:pt idx="21483">
                  <c:v>2.5896399021150001</c:v>
                </c:pt>
                <c:pt idx="21484">
                  <c:v>2.5896999835969998</c:v>
                </c:pt>
                <c:pt idx="21485">
                  <c:v>2.5897655487060001</c:v>
                </c:pt>
                <c:pt idx="21486">
                  <c:v>2.5898287296300002</c:v>
                </c:pt>
                <c:pt idx="21487">
                  <c:v>2.5898880958560002</c:v>
                </c:pt>
                <c:pt idx="21488">
                  <c:v>2.5899417400360001</c:v>
                </c:pt>
                <c:pt idx="21489">
                  <c:v>2.589993715286</c:v>
                </c:pt>
                <c:pt idx="21490">
                  <c:v>2.5900883674620001</c:v>
                </c:pt>
                <c:pt idx="21491">
                  <c:v>2.590434789658</c:v>
                </c:pt>
                <c:pt idx="21492">
                  <c:v>2.5905566215519999</c:v>
                </c:pt>
                <c:pt idx="21493">
                  <c:v>2.5906431674960002</c:v>
                </c:pt>
                <c:pt idx="21494">
                  <c:v>2.5907318592070001</c:v>
                </c:pt>
                <c:pt idx="21495">
                  <c:v>2.5908184051509999</c:v>
                </c:pt>
                <c:pt idx="21496">
                  <c:v>2.590893507004</c:v>
                </c:pt>
                <c:pt idx="21497">
                  <c:v>2.591197013855</c:v>
                </c:pt>
                <c:pt idx="21498">
                  <c:v>2.591544151306</c:v>
                </c:pt>
                <c:pt idx="21499">
                  <c:v>2.5916898250579998</c:v>
                </c:pt>
                <c:pt idx="21500">
                  <c:v>2.5917947292329999</c:v>
                </c:pt>
                <c:pt idx="21501">
                  <c:v>2.5921039581300001</c:v>
                </c:pt>
                <c:pt idx="21502">
                  <c:v>2.5921955108639998</c:v>
                </c:pt>
                <c:pt idx="21503">
                  <c:v>2.592272996902</c:v>
                </c:pt>
                <c:pt idx="21504">
                  <c:v>2.5923173427580002</c:v>
                </c:pt>
                <c:pt idx="21505">
                  <c:v>2.592361688614</c:v>
                </c:pt>
                <c:pt idx="21506">
                  <c:v>2.5924041271210001</c:v>
                </c:pt>
                <c:pt idx="21507">
                  <c:v>2.5924553871149998</c:v>
                </c:pt>
                <c:pt idx="21508">
                  <c:v>2.592559099197</c:v>
                </c:pt>
                <c:pt idx="21509">
                  <c:v>2.5926694870000002</c:v>
                </c:pt>
                <c:pt idx="21510">
                  <c:v>2.5927748680109999</c:v>
                </c:pt>
                <c:pt idx="21511">
                  <c:v>2.5928266048430002</c:v>
                </c:pt>
                <c:pt idx="21512">
                  <c:v>2.5929009914400001</c:v>
                </c:pt>
                <c:pt idx="21513">
                  <c:v>2.5929522514340002</c:v>
                </c:pt>
                <c:pt idx="21514">
                  <c:v>2.5930719375610001</c:v>
                </c:pt>
                <c:pt idx="21515">
                  <c:v>2.5933198928830001</c:v>
                </c:pt>
                <c:pt idx="21516">
                  <c:v>2.5936675071719999</c:v>
                </c:pt>
                <c:pt idx="21517">
                  <c:v>2.5939960479740001</c:v>
                </c:pt>
                <c:pt idx="21518">
                  <c:v>2.5943093299869999</c:v>
                </c:pt>
                <c:pt idx="21519">
                  <c:v>2.5946702957149999</c:v>
                </c:pt>
                <c:pt idx="21520">
                  <c:v>2.594911336899</c:v>
                </c:pt>
                <c:pt idx="21521">
                  <c:v>2.594960451126</c:v>
                </c:pt>
                <c:pt idx="21522">
                  <c:v>2.5950338840480001</c:v>
                </c:pt>
                <c:pt idx="21523">
                  <c:v>2.5951201915739999</c:v>
                </c:pt>
                <c:pt idx="21524">
                  <c:v>2.5954251289369998</c:v>
                </c:pt>
                <c:pt idx="21525">
                  <c:v>2.5957546234129998</c:v>
                </c:pt>
                <c:pt idx="21526">
                  <c:v>2.5960683822630002</c:v>
                </c:pt>
                <c:pt idx="21527">
                  <c:v>2.5964095592500001</c:v>
                </c:pt>
                <c:pt idx="21528">
                  <c:v>2.5964920520780002</c:v>
                </c:pt>
                <c:pt idx="21529">
                  <c:v>2.596620321274</c:v>
                </c:pt>
                <c:pt idx="21530">
                  <c:v>2.5967457294459999</c:v>
                </c:pt>
                <c:pt idx="21531">
                  <c:v>2.597016334534</c:v>
                </c:pt>
                <c:pt idx="21532">
                  <c:v>2.5970683097839999</c:v>
                </c:pt>
                <c:pt idx="21533">
                  <c:v>2.5973994731899999</c:v>
                </c:pt>
                <c:pt idx="21534">
                  <c:v>2.597487211227</c:v>
                </c:pt>
                <c:pt idx="21535">
                  <c:v>2.597583055496</c:v>
                </c:pt>
                <c:pt idx="21536">
                  <c:v>2.597670316696</c:v>
                </c:pt>
                <c:pt idx="21537">
                  <c:v>2.5977845191959998</c:v>
                </c:pt>
                <c:pt idx="21538">
                  <c:v>2.5980601310729998</c:v>
                </c:pt>
                <c:pt idx="21539">
                  <c:v>2.5981895923609999</c:v>
                </c:pt>
                <c:pt idx="21540">
                  <c:v>2.5982797145840002</c:v>
                </c:pt>
                <c:pt idx="21541">
                  <c:v>2.5983965396880002</c:v>
                </c:pt>
                <c:pt idx="21542">
                  <c:v>2.5984802246090002</c:v>
                </c:pt>
                <c:pt idx="21543">
                  <c:v>2.59859085083</c:v>
                </c:pt>
                <c:pt idx="21544">
                  <c:v>2.5986993312840001</c:v>
                </c:pt>
                <c:pt idx="21545">
                  <c:v>2.5988476276400001</c:v>
                </c:pt>
                <c:pt idx="21546">
                  <c:v>2.5989751815800002</c:v>
                </c:pt>
                <c:pt idx="21547">
                  <c:v>2.5990529060359999</c:v>
                </c:pt>
                <c:pt idx="21548">
                  <c:v>2.599173307419</c:v>
                </c:pt>
                <c:pt idx="21549">
                  <c:v>2.5995023250579998</c:v>
                </c:pt>
                <c:pt idx="21550">
                  <c:v>2.5996096134190001</c:v>
                </c:pt>
                <c:pt idx="21551">
                  <c:v>2.5997135639189999</c:v>
                </c:pt>
                <c:pt idx="21552">
                  <c:v>2.6000123023990001</c:v>
                </c:pt>
                <c:pt idx="21553">
                  <c:v>2.6001529693599998</c:v>
                </c:pt>
                <c:pt idx="21554">
                  <c:v>2.600444793701</c:v>
                </c:pt>
                <c:pt idx="21555">
                  <c:v>2.6005814075470002</c:v>
                </c:pt>
                <c:pt idx="21556">
                  <c:v>2.6006653308869998</c:v>
                </c:pt>
                <c:pt idx="21557">
                  <c:v>2.6007175445559998</c:v>
                </c:pt>
                <c:pt idx="21558">
                  <c:v>2.6007611751559998</c:v>
                </c:pt>
                <c:pt idx="21559">
                  <c:v>2.6008033752439998</c:v>
                </c:pt>
                <c:pt idx="21560">
                  <c:v>2.600847482681</c:v>
                </c:pt>
                <c:pt idx="21561">
                  <c:v>2.6008844375610001</c:v>
                </c:pt>
                <c:pt idx="21562">
                  <c:v>2.6009232997890002</c:v>
                </c:pt>
                <c:pt idx="21563">
                  <c:v>2.6009619235989998</c:v>
                </c:pt>
                <c:pt idx="21564">
                  <c:v>2.6010098457340001</c:v>
                </c:pt>
                <c:pt idx="21565">
                  <c:v>2.601054906845</c:v>
                </c:pt>
                <c:pt idx="21566">
                  <c:v>2.6011357307430001</c:v>
                </c:pt>
                <c:pt idx="21567">
                  <c:v>2.601245164871</c:v>
                </c:pt>
                <c:pt idx="21568">
                  <c:v>2.6015744209289999</c:v>
                </c:pt>
                <c:pt idx="21569">
                  <c:v>2.6016852855680002</c:v>
                </c:pt>
                <c:pt idx="21570">
                  <c:v>2.6019895076749999</c:v>
                </c:pt>
                <c:pt idx="21571">
                  <c:v>2.6023411750790002</c:v>
                </c:pt>
                <c:pt idx="21572">
                  <c:v>2.6024918556209999</c:v>
                </c:pt>
                <c:pt idx="21573">
                  <c:v>2.6026179790500001</c:v>
                </c:pt>
                <c:pt idx="21574">
                  <c:v>2.6027026176449999</c:v>
                </c:pt>
                <c:pt idx="21575">
                  <c:v>2.6028707027440001</c:v>
                </c:pt>
                <c:pt idx="21576">
                  <c:v>2.6030914783479999</c:v>
                </c:pt>
                <c:pt idx="21577">
                  <c:v>2.6032474040990001</c:v>
                </c:pt>
                <c:pt idx="21578">
                  <c:v>2.6033468246460001</c:v>
                </c:pt>
                <c:pt idx="21579">
                  <c:v>2.603400468826</c:v>
                </c:pt>
                <c:pt idx="21580">
                  <c:v>2.6034536361690002</c:v>
                </c:pt>
                <c:pt idx="21581">
                  <c:v>2.6035089492800001</c:v>
                </c:pt>
                <c:pt idx="21582">
                  <c:v>2.6035656929019999</c:v>
                </c:pt>
                <c:pt idx="21583">
                  <c:v>2.603623867035</c:v>
                </c:pt>
                <c:pt idx="21584">
                  <c:v>2.6036801338200002</c:v>
                </c:pt>
                <c:pt idx="21585">
                  <c:v>2.6037380695340002</c:v>
                </c:pt>
                <c:pt idx="21586">
                  <c:v>2.6038396358489999</c:v>
                </c:pt>
                <c:pt idx="21587">
                  <c:v>2.6039247512819998</c:v>
                </c:pt>
                <c:pt idx="21588">
                  <c:v>2.604204416275</c:v>
                </c:pt>
                <c:pt idx="21589">
                  <c:v>2.604420423508</c:v>
                </c:pt>
                <c:pt idx="21590">
                  <c:v>2.6047155857090001</c:v>
                </c:pt>
                <c:pt idx="21591">
                  <c:v>2.6048796176910001</c:v>
                </c:pt>
                <c:pt idx="21592">
                  <c:v>2.6050457954409998</c:v>
                </c:pt>
                <c:pt idx="21593">
                  <c:v>2.6052296161649999</c:v>
                </c:pt>
                <c:pt idx="21594">
                  <c:v>2.6053051948550001</c:v>
                </c:pt>
                <c:pt idx="21595">
                  <c:v>2.605388402939</c:v>
                </c:pt>
                <c:pt idx="21596">
                  <c:v>2.6054964065549999</c:v>
                </c:pt>
                <c:pt idx="21597">
                  <c:v>2.6056356430049998</c:v>
                </c:pt>
                <c:pt idx="21598">
                  <c:v>2.6058840751650001</c:v>
                </c:pt>
                <c:pt idx="21599">
                  <c:v>2.606188774109</c:v>
                </c:pt>
                <c:pt idx="21600">
                  <c:v>2.6062421798709998</c:v>
                </c:pt>
                <c:pt idx="21601">
                  <c:v>2.6062920093540001</c:v>
                </c:pt>
                <c:pt idx="21602">
                  <c:v>2.6063385009769999</c:v>
                </c:pt>
                <c:pt idx="21603">
                  <c:v>2.6063778400420001</c:v>
                </c:pt>
                <c:pt idx="21604">
                  <c:v>2.6064276695249999</c:v>
                </c:pt>
                <c:pt idx="21605">
                  <c:v>2.6065032482150001</c:v>
                </c:pt>
                <c:pt idx="21606">
                  <c:v>2.606638669968</c:v>
                </c:pt>
                <c:pt idx="21607">
                  <c:v>2.606783628464</c:v>
                </c:pt>
                <c:pt idx="21608">
                  <c:v>2.606872558594</c:v>
                </c:pt>
                <c:pt idx="21609">
                  <c:v>2.6069867610930002</c:v>
                </c:pt>
                <c:pt idx="21610">
                  <c:v>2.6071343421940001</c:v>
                </c:pt>
                <c:pt idx="21611">
                  <c:v>2.6074657440190001</c:v>
                </c:pt>
                <c:pt idx="21612">
                  <c:v>2.6075470447539999</c:v>
                </c:pt>
                <c:pt idx="21613">
                  <c:v>2.607637882233</c:v>
                </c:pt>
                <c:pt idx="21614">
                  <c:v>2.6077277660370002</c:v>
                </c:pt>
                <c:pt idx="21615">
                  <c:v>2.60782122612</c:v>
                </c:pt>
                <c:pt idx="21616">
                  <c:v>2.6079089641570001</c:v>
                </c:pt>
                <c:pt idx="21617">
                  <c:v>2.6080663204190002</c:v>
                </c:pt>
                <c:pt idx="21618">
                  <c:v>2.6083948612209999</c:v>
                </c:pt>
                <c:pt idx="21619">
                  <c:v>2.6084825992580001</c:v>
                </c:pt>
                <c:pt idx="21620">
                  <c:v>2.6085946559909998</c:v>
                </c:pt>
                <c:pt idx="21621">
                  <c:v>2.6089186668400002</c:v>
                </c:pt>
                <c:pt idx="21622">
                  <c:v>2.6090033054349999</c:v>
                </c:pt>
                <c:pt idx="21623">
                  <c:v>2.609090805054</c:v>
                </c:pt>
                <c:pt idx="21624">
                  <c:v>2.6091802120210001</c:v>
                </c:pt>
                <c:pt idx="21625">
                  <c:v>2.6092717647549999</c:v>
                </c:pt>
                <c:pt idx="21626">
                  <c:v>2.6093633174900002</c:v>
                </c:pt>
                <c:pt idx="21627">
                  <c:v>2.6094462871549999</c:v>
                </c:pt>
                <c:pt idx="21628">
                  <c:v>2.6095237731930001</c:v>
                </c:pt>
                <c:pt idx="21629">
                  <c:v>2.6098306179050001</c:v>
                </c:pt>
                <c:pt idx="21630">
                  <c:v>2.6099824905400002</c:v>
                </c:pt>
                <c:pt idx="21631">
                  <c:v>2.6100614070889998</c:v>
                </c:pt>
                <c:pt idx="21632">
                  <c:v>2.6101324558260002</c:v>
                </c:pt>
                <c:pt idx="21633">
                  <c:v>2.610199689865</c:v>
                </c:pt>
                <c:pt idx="21634">
                  <c:v>2.610271215439</c:v>
                </c:pt>
                <c:pt idx="21635">
                  <c:v>2.6103808879849999</c:v>
                </c:pt>
                <c:pt idx="21636">
                  <c:v>2.6104907989499999</c:v>
                </c:pt>
                <c:pt idx="21637">
                  <c:v>2.6105394363399999</c:v>
                </c:pt>
                <c:pt idx="21638">
                  <c:v>2.6105914115909998</c:v>
                </c:pt>
                <c:pt idx="21639">
                  <c:v>2.61066031456</c:v>
                </c:pt>
                <c:pt idx="21640">
                  <c:v>2.610735177994</c:v>
                </c:pt>
                <c:pt idx="21641">
                  <c:v>2.6110773086550001</c:v>
                </c:pt>
                <c:pt idx="21642">
                  <c:v>2.611167430878</c:v>
                </c:pt>
                <c:pt idx="21643">
                  <c:v>2.611274242401</c:v>
                </c:pt>
                <c:pt idx="21644">
                  <c:v>2.6113274097439998</c:v>
                </c:pt>
                <c:pt idx="21645">
                  <c:v>2.6113774776460001</c:v>
                </c:pt>
                <c:pt idx="21646">
                  <c:v>2.611429452896</c:v>
                </c:pt>
                <c:pt idx="21647">
                  <c:v>2.6114783287050001</c:v>
                </c:pt>
                <c:pt idx="21648">
                  <c:v>2.6115770339969999</c:v>
                </c:pt>
                <c:pt idx="21649">
                  <c:v>2.6116693019869999</c:v>
                </c:pt>
                <c:pt idx="21650">
                  <c:v>2.6118283271789999</c:v>
                </c:pt>
                <c:pt idx="21651">
                  <c:v>2.6119754314420001</c:v>
                </c:pt>
                <c:pt idx="21652">
                  <c:v>2.6123137474060001</c:v>
                </c:pt>
                <c:pt idx="21653">
                  <c:v>2.612585306168</c:v>
                </c:pt>
                <c:pt idx="21654">
                  <c:v>2.61266207695</c:v>
                </c:pt>
                <c:pt idx="21655">
                  <c:v>2.6127693653109998</c:v>
                </c:pt>
                <c:pt idx="21656">
                  <c:v>2.612845420837</c:v>
                </c:pt>
                <c:pt idx="21657">
                  <c:v>2.6129193305970002</c:v>
                </c:pt>
                <c:pt idx="21658">
                  <c:v>2.6129648685459999</c:v>
                </c:pt>
                <c:pt idx="21659">
                  <c:v>2.6130042076110001</c:v>
                </c:pt>
                <c:pt idx="21660">
                  <c:v>2.6130428314210001</c:v>
                </c:pt>
                <c:pt idx="21661">
                  <c:v>2.6130781173709998</c:v>
                </c:pt>
                <c:pt idx="21662">
                  <c:v>2.6131217479709998</c:v>
                </c:pt>
                <c:pt idx="21663">
                  <c:v>2.6131663322450001</c:v>
                </c:pt>
                <c:pt idx="21664">
                  <c:v>2.6132695674900002</c:v>
                </c:pt>
                <c:pt idx="21665">
                  <c:v>2.613385915756</c:v>
                </c:pt>
                <c:pt idx="21666">
                  <c:v>2.61345911026</c:v>
                </c:pt>
                <c:pt idx="21667">
                  <c:v>2.6135401725770002</c:v>
                </c:pt>
                <c:pt idx="21668">
                  <c:v>2.6137409210209999</c:v>
                </c:pt>
                <c:pt idx="21669">
                  <c:v>2.6138207912450002</c:v>
                </c:pt>
                <c:pt idx="21670">
                  <c:v>2.6139380931849998</c:v>
                </c:pt>
                <c:pt idx="21671">
                  <c:v>2.6140577793120001</c:v>
                </c:pt>
                <c:pt idx="21672">
                  <c:v>2.6144120693209998</c:v>
                </c:pt>
                <c:pt idx="21673">
                  <c:v>2.6147651672359999</c:v>
                </c:pt>
                <c:pt idx="21674">
                  <c:v>2.6151220798489998</c:v>
                </c:pt>
                <c:pt idx="21675">
                  <c:v>2.6154921054839999</c:v>
                </c:pt>
                <c:pt idx="21676">
                  <c:v>2.6155807971949998</c:v>
                </c:pt>
                <c:pt idx="21677">
                  <c:v>2.615673542023</c:v>
                </c:pt>
                <c:pt idx="21678">
                  <c:v>2.6157567501069998</c:v>
                </c:pt>
                <c:pt idx="21679">
                  <c:v>2.615841150284</c:v>
                </c:pt>
                <c:pt idx="21680">
                  <c:v>2.6159620285030001</c:v>
                </c:pt>
                <c:pt idx="21681">
                  <c:v>2.6161963939669999</c:v>
                </c:pt>
                <c:pt idx="21682">
                  <c:v>2.6163856983180001</c:v>
                </c:pt>
                <c:pt idx="21683">
                  <c:v>2.616704702377</c:v>
                </c:pt>
                <c:pt idx="21684">
                  <c:v>2.6170487403870002</c:v>
                </c:pt>
                <c:pt idx="21685">
                  <c:v>2.6172859668730002</c:v>
                </c:pt>
                <c:pt idx="21686">
                  <c:v>2.6174190044399999</c:v>
                </c:pt>
                <c:pt idx="21687">
                  <c:v>2.6177535057069998</c:v>
                </c:pt>
                <c:pt idx="21688">
                  <c:v>2.6178305149079999</c:v>
                </c:pt>
                <c:pt idx="21689">
                  <c:v>2.6179065704350002</c:v>
                </c:pt>
                <c:pt idx="21690">
                  <c:v>2.6179957389830002</c:v>
                </c:pt>
                <c:pt idx="21691">
                  <c:v>2.6180896759030001</c:v>
                </c:pt>
                <c:pt idx="21692">
                  <c:v>2.6181371212009998</c:v>
                </c:pt>
                <c:pt idx="21693">
                  <c:v>2.6182255744930001</c:v>
                </c:pt>
                <c:pt idx="21694">
                  <c:v>2.6183085441589999</c:v>
                </c:pt>
                <c:pt idx="21695">
                  <c:v>2.61842751503</c:v>
                </c:pt>
                <c:pt idx="21696">
                  <c:v>2.618504047394</c:v>
                </c:pt>
                <c:pt idx="21697">
                  <c:v>2.6186232566830001</c:v>
                </c:pt>
                <c:pt idx="21698">
                  <c:v>2.6187334060669998</c:v>
                </c:pt>
                <c:pt idx="21699">
                  <c:v>2.6188063621520001</c:v>
                </c:pt>
                <c:pt idx="21700">
                  <c:v>2.6189529895780002</c:v>
                </c:pt>
                <c:pt idx="21701">
                  <c:v>2.6192789077760001</c:v>
                </c:pt>
                <c:pt idx="21702">
                  <c:v>2.6193630695340002</c:v>
                </c:pt>
                <c:pt idx="21703">
                  <c:v>2.6195058822630002</c:v>
                </c:pt>
                <c:pt idx="21704">
                  <c:v>2.6195745468139999</c:v>
                </c:pt>
                <c:pt idx="21705">
                  <c:v>2.6196208000180001</c:v>
                </c:pt>
                <c:pt idx="21706">
                  <c:v>2.6196691989900001</c:v>
                </c:pt>
                <c:pt idx="21707">
                  <c:v>2.6197121143339999</c:v>
                </c:pt>
                <c:pt idx="21708">
                  <c:v>2.6197748184199998</c:v>
                </c:pt>
                <c:pt idx="21709">
                  <c:v>2.6198480129239998</c:v>
                </c:pt>
                <c:pt idx="21710">
                  <c:v>2.6198906898500001</c:v>
                </c:pt>
                <c:pt idx="21711">
                  <c:v>2.6199629306790002</c:v>
                </c:pt>
                <c:pt idx="21712">
                  <c:v>2.6200432777399998</c:v>
                </c:pt>
                <c:pt idx="21713">
                  <c:v>2.620319366455</c:v>
                </c:pt>
                <c:pt idx="21714">
                  <c:v>2.6204063892359999</c:v>
                </c:pt>
                <c:pt idx="21715">
                  <c:v>2.620526790619</c:v>
                </c:pt>
                <c:pt idx="21716">
                  <c:v>2.6206459999080001</c:v>
                </c:pt>
                <c:pt idx="21717">
                  <c:v>2.6207582950589998</c:v>
                </c:pt>
                <c:pt idx="21718">
                  <c:v>2.6209485530849999</c:v>
                </c:pt>
                <c:pt idx="21719">
                  <c:v>2.6211247444149999</c:v>
                </c:pt>
                <c:pt idx="21720">
                  <c:v>2.6214575767519999</c:v>
                </c:pt>
                <c:pt idx="21721">
                  <c:v>2.6215772628780001</c:v>
                </c:pt>
                <c:pt idx="21722">
                  <c:v>2.6218636035920002</c:v>
                </c:pt>
                <c:pt idx="21723">
                  <c:v>2.6220121383669999</c:v>
                </c:pt>
                <c:pt idx="21724">
                  <c:v>2.6222267150879999</c:v>
                </c:pt>
                <c:pt idx="21725">
                  <c:v>2.6223673820500002</c:v>
                </c:pt>
                <c:pt idx="21726">
                  <c:v>2.622675418854</c:v>
                </c:pt>
                <c:pt idx="21727">
                  <c:v>2.6227462291719998</c:v>
                </c:pt>
                <c:pt idx="21728">
                  <c:v>2.6228234767909999</c:v>
                </c:pt>
                <c:pt idx="21729">
                  <c:v>2.6228976249690001</c:v>
                </c:pt>
                <c:pt idx="21730">
                  <c:v>2.622973680496</c:v>
                </c:pt>
                <c:pt idx="21731">
                  <c:v>2.6230194568630001</c:v>
                </c:pt>
                <c:pt idx="21732">
                  <c:v>2.6230645179750001</c:v>
                </c:pt>
                <c:pt idx="21733">
                  <c:v>2.6231033802030002</c:v>
                </c:pt>
                <c:pt idx="21734">
                  <c:v>2.6231453418730002</c:v>
                </c:pt>
                <c:pt idx="21735">
                  <c:v>2.6231789588929999</c:v>
                </c:pt>
                <c:pt idx="21736">
                  <c:v>2.6232166290280001</c:v>
                </c:pt>
                <c:pt idx="21737">
                  <c:v>2.623256206512</c:v>
                </c:pt>
                <c:pt idx="21738">
                  <c:v>2.623303413391</c:v>
                </c:pt>
                <c:pt idx="21739">
                  <c:v>2.6233477592469998</c:v>
                </c:pt>
                <c:pt idx="21740">
                  <c:v>2.623440742493</c:v>
                </c:pt>
                <c:pt idx="21741">
                  <c:v>2.6235337257390001</c:v>
                </c:pt>
                <c:pt idx="21742">
                  <c:v>2.6236615180970002</c:v>
                </c:pt>
                <c:pt idx="21743">
                  <c:v>2.6238076686860001</c:v>
                </c:pt>
                <c:pt idx="21744">
                  <c:v>2.62402677536</c:v>
                </c:pt>
                <c:pt idx="21745">
                  <c:v>2.6241903305049998</c:v>
                </c:pt>
                <c:pt idx="21746">
                  <c:v>2.624384403229</c:v>
                </c:pt>
                <c:pt idx="21747">
                  <c:v>2.6245913505549998</c:v>
                </c:pt>
                <c:pt idx="21748">
                  <c:v>2.6246893405909999</c:v>
                </c:pt>
                <c:pt idx="21749">
                  <c:v>2.6247937679289999</c:v>
                </c:pt>
                <c:pt idx="21750">
                  <c:v>2.6248497962949999</c:v>
                </c:pt>
                <c:pt idx="21751">
                  <c:v>2.624907493591</c:v>
                </c:pt>
                <c:pt idx="21752">
                  <c:v>2.6249659061430002</c:v>
                </c:pt>
                <c:pt idx="21753">
                  <c:v>2.6250271797179998</c:v>
                </c:pt>
                <c:pt idx="21754">
                  <c:v>2.6250822544100001</c:v>
                </c:pt>
                <c:pt idx="21755">
                  <c:v>2.6251759529109999</c:v>
                </c:pt>
                <c:pt idx="21756">
                  <c:v>2.625258207321</c:v>
                </c:pt>
                <c:pt idx="21757">
                  <c:v>2.625343322754</c:v>
                </c:pt>
                <c:pt idx="21758">
                  <c:v>2.6256117820739999</c:v>
                </c:pt>
                <c:pt idx="21759">
                  <c:v>2.625730752945</c:v>
                </c:pt>
                <c:pt idx="21760">
                  <c:v>2.6258244514469999</c:v>
                </c:pt>
                <c:pt idx="21761">
                  <c:v>2.625920534134</c:v>
                </c:pt>
                <c:pt idx="21762">
                  <c:v>2.6259689331049998</c:v>
                </c:pt>
                <c:pt idx="21763">
                  <c:v>2.6260595321659999</c:v>
                </c:pt>
                <c:pt idx="21764">
                  <c:v>2.6261503696439998</c:v>
                </c:pt>
                <c:pt idx="21765">
                  <c:v>2.6262769699100001</c:v>
                </c:pt>
                <c:pt idx="21766">
                  <c:v>2.6264061927800002</c:v>
                </c:pt>
                <c:pt idx="21767">
                  <c:v>2.6264882087710002</c:v>
                </c:pt>
                <c:pt idx="21768">
                  <c:v>2.6265728473659999</c:v>
                </c:pt>
                <c:pt idx="21769">
                  <c:v>2.626693248749</c:v>
                </c:pt>
                <c:pt idx="21770">
                  <c:v>2.6268019676210002</c:v>
                </c:pt>
                <c:pt idx="21771">
                  <c:v>2.6268854141240001</c:v>
                </c:pt>
                <c:pt idx="21772">
                  <c:v>2.626966953278</c:v>
                </c:pt>
                <c:pt idx="21773">
                  <c:v>2.627045631409</c:v>
                </c:pt>
                <c:pt idx="21774">
                  <c:v>2.6271283626559998</c:v>
                </c:pt>
                <c:pt idx="21775">
                  <c:v>2.6272053718569999</c:v>
                </c:pt>
                <c:pt idx="21776">
                  <c:v>2.6273126602170001</c:v>
                </c:pt>
                <c:pt idx="21777">
                  <c:v>2.6275153160100002</c:v>
                </c:pt>
                <c:pt idx="21778">
                  <c:v>2.6275815963750002</c:v>
                </c:pt>
                <c:pt idx="21779">
                  <c:v>2.6276483535769999</c:v>
                </c:pt>
                <c:pt idx="21780">
                  <c:v>2.6276884078979998</c:v>
                </c:pt>
                <c:pt idx="21781">
                  <c:v>2.627746343613</c:v>
                </c:pt>
                <c:pt idx="21782">
                  <c:v>2.627784729004</c:v>
                </c:pt>
                <c:pt idx="21783">
                  <c:v>2.6278209686279999</c:v>
                </c:pt>
                <c:pt idx="21784">
                  <c:v>2.6278593540189998</c:v>
                </c:pt>
                <c:pt idx="21785">
                  <c:v>2.6278941631319999</c:v>
                </c:pt>
                <c:pt idx="21786">
                  <c:v>2.6279375553130002</c:v>
                </c:pt>
                <c:pt idx="21787">
                  <c:v>2.6279842853550002</c:v>
                </c:pt>
                <c:pt idx="21788">
                  <c:v>2.6280286312099999</c:v>
                </c:pt>
                <c:pt idx="21789">
                  <c:v>2.6280925273900002</c:v>
                </c:pt>
                <c:pt idx="21790">
                  <c:v>2.6281654834750001</c:v>
                </c:pt>
                <c:pt idx="21791">
                  <c:v>2.6284782886509999</c:v>
                </c:pt>
                <c:pt idx="21792">
                  <c:v>2.6286230087279998</c:v>
                </c:pt>
                <c:pt idx="21793">
                  <c:v>2.6287739276890001</c:v>
                </c:pt>
                <c:pt idx="21794">
                  <c:v>2.6290571689609998</c:v>
                </c:pt>
                <c:pt idx="21795">
                  <c:v>2.6293988227840002</c:v>
                </c:pt>
                <c:pt idx="21796">
                  <c:v>2.6297085285190001</c:v>
                </c:pt>
                <c:pt idx="21797">
                  <c:v>2.6297910213470002</c:v>
                </c:pt>
                <c:pt idx="21798">
                  <c:v>2.6298737525939999</c:v>
                </c:pt>
                <c:pt idx="21799">
                  <c:v>2.6299905776979999</c:v>
                </c:pt>
                <c:pt idx="21800">
                  <c:v>2.6302433013919999</c:v>
                </c:pt>
                <c:pt idx="21801">
                  <c:v>2.630322217941</c:v>
                </c:pt>
                <c:pt idx="21802">
                  <c:v>2.6304419040679998</c:v>
                </c:pt>
                <c:pt idx="21803">
                  <c:v>2.6305809021000002</c:v>
                </c:pt>
                <c:pt idx="21804">
                  <c:v>2.6308987140659998</c:v>
                </c:pt>
                <c:pt idx="21805">
                  <c:v>2.630972623825</c:v>
                </c:pt>
                <c:pt idx="21806">
                  <c:v>2.6310508251189999</c:v>
                </c:pt>
                <c:pt idx="21807">
                  <c:v>2.63125705719</c:v>
                </c:pt>
                <c:pt idx="21808">
                  <c:v>2.6315319538119999</c:v>
                </c:pt>
                <c:pt idx="21809">
                  <c:v>2.6316170692440002</c:v>
                </c:pt>
                <c:pt idx="21810">
                  <c:v>2.6317021846770001</c:v>
                </c:pt>
                <c:pt idx="21811">
                  <c:v>2.6320061683649998</c:v>
                </c:pt>
                <c:pt idx="21812">
                  <c:v>2.6321153640750001</c:v>
                </c:pt>
                <c:pt idx="21813">
                  <c:v>2.6321659088130001</c:v>
                </c:pt>
                <c:pt idx="21814">
                  <c:v>2.632245540619</c:v>
                </c:pt>
                <c:pt idx="21815">
                  <c:v>2.6323249340060002</c:v>
                </c:pt>
                <c:pt idx="21816">
                  <c:v>2.632397413254</c:v>
                </c:pt>
                <c:pt idx="21817">
                  <c:v>2.6327154636380001</c:v>
                </c:pt>
                <c:pt idx="21818">
                  <c:v>2.6327648162839998</c:v>
                </c:pt>
                <c:pt idx="21819">
                  <c:v>2.6328115463259998</c:v>
                </c:pt>
                <c:pt idx="21820">
                  <c:v>2.6328618526460001</c:v>
                </c:pt>
                <c:pt idx="21821">
                  <c:v>2.6329145431519998</c:v>
                </c:pt>
                <c:pt idx="21822">
                  <c:v>2.6330173015590002</c:v>
                </c:pt>
                <c:pt idx="21823">
                  <c:v>2.6331102848049999</c:v>
                </c:pt>
                <c:pt idx="21824">
                  <c:v>2.6331934928890002</c:v>
                </c:pt>
                <c:pt idx="21825">
                  <c:v>2.6335341930389999</c:v>
                </c:pt>
                <c:pt idx="21826">
                  <c:v>2.6338763237</c:v>
                </c:pt>
                <c:pt idx="21827">
                  <c:v>2.6341660022740001</c:v>
                </c:pt>
                <c:pt idx="21828">
                  <c:v>2.6344769001010002</c:v>
                </c:pt>
                <c:pt idx="21829">
                  <c:v>2.634619235992</c:v>
                </c:pt>
                <c:pt idx="21830">
                  <c:v>2.6349303722380002</c:v>
                </c:pt>
                <c:pt idx="21831">
                  <c:v>2.6350822448729998</c:v>
                </c:pt>
                <c:pt idx="21832">
                  <c:v>2.635204792023</c:v>
                </c:pt>
                <c:pt idx="21833">
                  <c:v>2.6352875232700002</c:v>
                </c:pt>
                <c:pt idx="21834">
                  <c:v>2.6354432106019998</c:v>
                </c:pt>
                <c:pt idx="21835">
                  <c:v>2.6357738971710001</c:v>
                </c:pt>
                <c:pt idx="21836">
                  <c:v>2.6358549594879999</c:v>
                </c:pt>
                <c:pt idx="21837">
                  <c:v>2.6361627578740001</c:v>
                </c:pt>
                <c:pt idx="21838">
                  <c:v>2.6362752914429999</c:v>
                </c:pt>
                <c:pt idx="21839">
                  <c:v>2.6364862918849998</c:v>
                </c:pt>
                <c:pt idx="21840">
                  <c:v>2.6367096900939999</c:v>
                </c:pt>
                <c:pt idx="21841">
                  <c:v>2.6369695663449999</c:v>
                </c:pt>
                <c:pt idx="21842">
                  <c:v>2.637245178223</c:v>
                </c:pt>
                <c:pt idx="21843">
                  <c:v>2.637510538101</c:v>
                </c:pt>
                <c:pt idx="21844">
                  <c:v>2.637791395187</c:v>
                </c:pt>
                <c:pt idx="21845">
                  <c:v>2.6378719806670001</c:v>
                </c:pt>
                <c:pt idx="21846">
                  <c:v>2.6379616260529999</c:v>
                </c:pt>
                <c:pt idx="21847">
                  <c:v>2.6380839347839999</c:v>
                </c:pt>
                <c:pt idx="21848">
                  <c:v>2.6381955146789999</c:v>
                </c:pt>
                <c:pt idx="21849">
                  <c:v>2.638276100159</c:v>
                </c:pt>
                <c:pt idx="21850">
                  <c:v>2.6383652687070001</c:v>
                </c:pt>
                <c:pt idx="21851">
                  <c:v>2.6384510993960002</c:v>
                </c:pt>
                <c:pt idx="21852">
                  <c:v>2.6385354995729999</c:v>
                </c:pt>
                <c:pt idx="21853">
                  <c:v>2.6386592388149999</c:v>
                </c:pt>
                <c:pt idx="21854">
                  <c:v>2.6387472152710001</c:v>
                </c:pt>
                <c:pt idx="21855">
                  <c:v>2.6388366222380002</c:v>
                </c:pt>
                <c:pt idx="21856">
                  <c:v>2.638928174973</c:v>
                </c:pt>
                <c:pt idx="21857">
                  <c:v>2.6390230655670002</c:v>
                </c:pt>
                <c:pt idx="21858">
                  <c:v>2.639113426208</c:v>
                </c:pt>
                <c:pt idx="21859">
                  <c:v>2.6392304897310002</c:v>
                </c:pt>
                <c:pt idx="21860">
                  <c:v>2.63938164711</c:v>
                </c:pt>
                <c:pt idx="21861">
                  <c:v>2.6395361423489998</c:v>
                </c:pt>
                <c:pt idx="21862">
                  <c:v>2.6396167278289999</c:v>
                </c:pt>
                <c:pt idx="21863">
                  <c:v>2.6396980285640002</c:v>
                </c:pt>
                <c:pt idx="21864">
                  <c:v>2.6397829055790001</c:v>
                </c:pt>
                <c:pt idx="21865">
                  <c:v>2.6399197578429998</c:v>
                </c:pt>
                <c:pt idx="21866">
                  <c:v>2.6400365829469998</c:v>
                </c:pt>
                <c:pt idx="21867">
                  <c:v>2.6401391029360002</c:v>
                </c:pt>
                <c:pt idx="21868">
                  <c:v>2.6402108669280002</c:v>
                </c:pt>
                <c:pt idx="21869">
                  <c:v>2.6402523517610001</c:v>
                </c:pt>
                <c:pt idx="21870">
                  <c:v>2.6402976512910001</c:v>
                </c:pt>
                <c:pt idx="21871">
                  <c:v>2.6403386592859999</c:v>
                </c:pt>
                <c:pt idx="21872">
                  <c:v>2.6403806209559999</c:v>
                </c:pt>
                <c:pt idx="21873">
                  <c:v>2.640420913696</c:v>
                </c:pt>
                <c:pt idx="21874">
                  <c:v>2.6404662132259999</c:v>
                </c:pt>
                <c:pt idx="21875">
                  <c:v>2.6405034065250002</c:v>
                </c:pt>
                <c:pt idx="21876">
                  <c:v>2.6405451297760001</c:v>
                </c:pt>
                <c:pt idx="21877">
                  <c:v>2.6406080722810001</c:v>
                </c:pt>
                <c:pt idx="21878">
                  <c:v>2.640649318695</c:v>
                </c:pt>
                <c:pt idx="21879">
                  <c:v>2.6406953334810002</c:v>
                </c:pt>
                <c:pt idx="21880">
                  <c:v>2.6407694816589999</c:v>
                </c:pt>
                <c:pt idx="21881">
                  <c:v>2.6408526897429998</c:v>
                </c:pt>
                <c:pt idx="21882">
                  <c:v>2.6409723758700001</c:v>
                </c:pt>
                <c:pt idx="21883">
                  <c:v>2.6410865783689998</c:v>
                </c:pt>
                <c:pt idx="21884">
                  <c:v>2.6414144039149998</c:v>
                </c:pt>
                <c:pt idx="21885">
                  <c:v>2.6417436599730002</c:v>
                </c:pt>
                <c:pt idx="21886">
                  <c:v>2.641932964325</c:v>
                </c:pt>
                <c:pt idx="21887">
                  <c:v>2.6420221328740001</c:v>
                </c:pt>
                <c:pt idx="21888">
                  <c:v>2.642077684402</c:v>
                </c:pt>
                <c:pt idx="21889">
                  <c:v>2.642150878906</c:v>
                </c:pt>
                <c:pt idx="21890">
                  <c:v>2.6421988010409998</c:v>
                </c:pt>
                <c:pt idx="21891">
                  <c:v>2.6422488689420001</c:v>
                </c:pt>
                <c:pt idx="21892">
                  <c:v>2.6423010826110001</c:v>
                </c:pt>
                <c:pt idx="21893">
                  <c:v>2.6423563957209999</c:v>
                </c:pt>
                <c:pt idx="21894">
                  <c:v>2.642414331436</c:v>
                </c:pt>
                <c:pt idx="21895">
                  <c:v>2.6427416801449999</c:v>
                </c:pt>
                <c:pt idx="21896">
                  <c:v>2.6427886486049998</c:v>
                </c:pt>
                <c:pt idx="21897">
                  <c:v>2.6428430080409999</c:v>
                </c:pt>
                <c:pt idx="21898">
                  <c:v>2.6428952217099999</c:v>
                </c:pt>
                <c:pt idx="21899">
                  <c:v>2.6429498195650001</c:v>
                </c:pt>
                <c:pt idx="21900">
                  <c:v>2.643008947372</c:v>
                </c:pt>
                <c:pt idx="21901">
                  <c:v>2.6430668830870001</c:v>
                </c:pt>
                <c:pt idx="21902">
                  <c:v>2.6431267261509999</c:v>
                </c:pt>
                <c:pt idx="21903">
                  <c:v>2.643186807632</c:v>
                </c:pt>
                <c:pt idx="21904">
                  <c:v>2.6432378292080001</c:v>
                </c:pt>
                <c:pt idx="21905">
                  <c:v>2.6433398723599999</c:v>
                </c:pt>
                <c:pt idx="21906">
                  <c:v>2.6434254646299999</c:v>
                </c:pt>
                <c:pt idx="21907">
                  <c:v>2.6437563896179999</c:v>
                </c:pt>
                <c:pt idx="21908">
                  <c:v>2.6438815593720002</c:v>
                </c:pt>
                <c:pt idx="21909">
                  <c:v>2.6439676284789999</c:v>
                </c:pt>
                <c:pt idx="21910">
                  <c:v>2.6441571712490002</c:v>
                </c:pt>
                <c:pt idx="21911">
                  <c:v>2.6444838047029999</c:v>
                </c:pt>
                <c:pt idx="21912">
                  <c:v>2.6446712017060001</c:v>
                </c:pt>
                <c:pt idx="21913">
                  <c:v>2.6447548866270001</c:v>
                </c:pt>
                <c:pt idx="21914">
                  <c:v>2.64479970932</c:v>
                </c:pt>
                <c:pt idx="21915">
                  <c:v>2.6448507308960001</c:v>
                </c:pt>
                <c:pt idx="21916">
                  <c:v>2.6449048519130001</c:v>
                </c:pt>
                <c:pt idx="21917">
                  <c:v>2.644958496094</c:v>
                </c:pt>
                <c:pt idx="21918">
                  <c:v>2.6450085639949998</c:v>
                </c:pt>
                <c:pt idx="21919">
                  <c:v>2.645059585571</c:v>
                </c:pt>
                <c:pt idx="21920">
                  <c:v>2.645113706589</c:v>
                </c:pt>
                <c:pt idx="21921">
                  <c:v>2.6451637744899998</c:v>
                </c:pt>
                <c:pt idx="21922">
                  <c:v>2.6452598571779999</c:v>
                </c:pt>
                <c:pt idx="21923">
                  <c:v>2.6453690528870002</c:v>
                </c:pt>
                <c:pt idx="21924">
                  <c:v>2.645656108856</c:v>
                </c:pt>
                <c:pt idx="21925">
                  <c:v>2.6457033157350001</c:v>
                </c:pt>
                <c:pt idx="21926">
                  <c:v>2.6457507610320001</c:v>
                </c:pt>
                <c:pt idx="21927">
                  <c:v>2.6457993984220001</c:v>
                </c:pt>
                <c:pt idx="21928">
                  <c:v>2.6458446979520001</c:v>
                </c:pt>
                <c:pt idx="21929">
                  <c:v>2.6459133625029998</c:v>
                </c:pt>
                <c:pt idx="21930">
                  <c:v>2.6459813117979998</c:v>
                </c:pt>
                <c:pt idx="21931">
                  <c:v>2.646053791046</c:v>
                </c:pt>
                <c:pt idx="21932">
                  <c:v>2.6461210250849998</c:v>
                </c:pt>
                <c:pt idx="21933">
                  <c:v>2.6462187767029999</c:v>
                </c:pt>
                <c:pt idx="21934">
                  <c:v>2.6465067863459999</c:v>
                </c:pt>
                <c:pt idx="21935">
                  <c:v>2.6468281745910001</c:v>
                </c:pt>
                <c:pt idx="21936">
                  <c:v>2.6470003128049999</c:v>
                </c:pt>
                <c:pt idx="21937">
                  <c:v>2.6471509933470001</c:v>
                </c:pt>
                <c:pt idx="21938">
                  <c:v>2.6473448276520002</c:v>
                </c:pt>
                <c:pt idx="21939">
                  <c:v>2.647422790527</c:v>
                </c:pt>
                <c:pt idx="21940">
                  <c:v>2.6475059986109999</c:v>
                </c:pt>
                <c:pt idx="21941">
                  <c:v>2.6475925445559998</c:v>
                </c:pt>
                <c:pt idx="21942">
                  <c:v>2.6476776599880001</c:v>
                </c:pt>
                <c:pt idx="21943">
                  <c:v>2.6478021144869999</c:v>
                </c:pt>
                <c:pt idx="21944">
                  <c:v>2.6480960845950001</c:v>
                </c:pt>
                <c:pt idx="21945">
                  <c:v>2.6482186317440002</c:v>
                </c:pt>
                <c:pt idx="21946">
                  <c:v>2.6483354568480002</c:v>
                </c:pt>
                <c:pt idx="21947">
                  <c:v>2.6486539840700001</c:v>
                </c:pt>
                <c:pt idx="21948">
                  <c:v>2.648758411407</c:v>
                </c:pt>
                <c:pt idx="21949">
                  <c:v>2.6488058567050001</c:v>
                </c:pt>
                <c:pt idx="21950">
                  <c:v>2.648879051208</c:v>
                </c:pt>
                <c:pt idx="21951">
                  <c:v>2.6489269733429999</c:v>
                </c:pt>
                <c:pt idx="21952">
                  <c:v>2.648978233337</c:v>
                </c:pt>
                <c:pt idx="21953">
                  <c:v>2.649053096771</c:v>
                </c:pt>
                <c:pt idx="21954">
                  <c:v>2.6491010189059998</c:v>
                </c:pt>
                <c:pt idx="21955">
                  <c:v>2.6491448879239998</c:v>
                </c:pt>
                <c:pt idx="21956">
                  <c:v>2.6491920948029999</c:v>
                </c:pt>
                <c:pt idx="21957">
                  <c:v>2.6492383480070001</c:v>
                </c:pt>
                <c:pt idx="21958">
                  <c:v>2.6492812633509999</c:v>
                </c:pt>
                <c:pt idx="21959">
                  <c:v>2.64932346344</c:v>
                </c:pt>
                <c:pt idx="21960">
                  <c:v>2.6493718624109999</c:v>
                </c:pt>
                <c:pt idx="21961">
                  <c:v>2.6494457721710001</c:v>
                </c:pt>
                <c:pt idx="21962">
                  <c:v>2.6496767997739998</c:v>
                </c:pt>
                <c:pt idx="21963">
                  <c:v>2.649801015854</c:v>
                </c:pt>
                <c:pt idx="21964">
                  <c:v>2.649980783463</c:v>
                </c:pt>
                <c:pt idx="21965">
                  <c:v>2.650340080261</c:v>
                </c:pt>
                <c:pt idx="21966">
                  <c:v>2.6504590511320001</c:v>
                </c:pt>
                <c:pt idx="21967">
                  <c:v>2.6507937908170001</c:v>
                </c:pt>
                <c:pt idx="21968">
                  <c:v>2.6509449481959999</c:v>
                </c:pt>
                <c:pt idx="21969">
                  <c:v>2.651265859604</c:v>
                </c:pt>
                <c:pt idx="21970">
                  <c:v>2.6516084671020002</c:v>
                </c:pt>
                <c:pt idx="21971">
                  <c:v>2.6516911983489999</c:v>
                </c:pt>
                <c:pt idx="21972">
                  <c:v>2.6517775058750002</c:v>
                </c:pt>
                <c:pt idx="21973">
                  <c:v>2.651865720749</c:v>
                </c:pt>
                <c:pt idx="21974">
                  <c:v>2.6519606113430001</c:v>
                </c:pt>
                <c:pt idx="21975">
                  <c:v>2.6520519256589998</c:v>
                </c:pt>
                <c:pt idx="21976">
                  <c:v>2.6522440910339999</c:v>
                </c:pt>
                <c:pt idx="21977">
                  <c:v>2.6525821685789999</c:v>
                </c:pt>
                <c:pt idx="21978">
                  <c:v>2.6527085304260001</c:v>
                </c:pt>
                <c:pt idx="21979">
                  <c:v>2.652793884277</c:v>
                </c:pt>
                <c:pt idx="21980">
                  <c:v>2.652878761292</c:v>
                </c:pt>
                <c:pt idx="21981">
                  <c:v>2.652956008911</c:v>
                </c:pt>
                <c:pt idx="21982">
                  <c:v>2.6532316207890001</c:v>
                </c:pt>
                <c:pt idx="21983">
                  <c:v>2.653280258179</c:v>
                </c:pt>
                <c:pt idx="21984">
                  <c:v>2.6533250808719999</c:v>
                </c:pt>
                <c:pt idx="21985">
                  <c:v>2.6533915996549999</c:v>
                </c:pt>
                <c:pt idx="21986">
                  <c:v>2.653435468674</c:v>
                </c:pt>
                <c:pt idx="21987">
                  <c:v>2.6534836292269999</c:v>
                </c:pt>
                <c:pt idx="21988">
                  <c:v>2.6535551547999998</c:v>
                </c:pt>
                <c:pt idx="21989">
                  <c:v>2.6536357402799999</c:v>
                </c:pt>
                <c:pt idx="21990">
                  <c:v>2.6537184715270001</c:v>
                </c:pt>
                <c:pt idx="21991">
                  <c:v>2.6537985801700001</c:v>
                </c:pt>
                <c:pt idx="21992">
                  <c:v>2.6538705825809998</c:v>
                </c:pt>
                <c:pt idx="21993">
                  <c:v>2.6539437770840002</c:v>
                </c:pt>
                <c:pt idx="21994">
                  <c:v>2.6541867256159999</c:v>
                </c:pt>
                <c:pt idx="21995">
                  <c:v>2.6542861461639999</c:v>
                </c:pt>
                <c:pt idx="21996">
                  <c:v>2.6543884277340002</c:v>
                </c:pt>
                <c:pt idx="21997">
                  <c:v>2.654490232468</c:v>
                </c:pt>
                <c:pt idx="21998">
                  <c:v>2.6545844078059999</c:v>
                </c:pt>
                <c:pt idx="21999">
                  <c:v>2.6546795368190002</c:v>
                </c:pt>
                <c:pt idx="22000">
                  <c:v>2.654834270477</c:v>
                </c:pt>
                <c:pt idx="22001">
                  <c:v>2.6550743579859999</c:v>
                </c:pt>
                <c:pt idx="22002">
                  <c:v>2.6551797389980001</c:v>
                </c:pt>
                <c:pt idx="22003">
                  <c:v>2.65545296669</c:v>
                </c:pt>
                <c:pt idx="22004">
                  <c:v>2.6555721759800002</c:v>
                </c:pt>
                <c:pt idx="22005">
                  <c:v>2.65571641922</c:v>
                </c:pt>
                <c:pt idx="22006">
                  <c:v>2.655967712402</c:v>
                </c:pt>
                <c:pt idx="22007">
                  <c:v>2.656079053879</c:v>
                </c:pt>
                <c:pt idx="22008">
                  <c:v>2.6563811302190001</c:v>
                </c:pt>
                <c:pt idx="22009">
                  <c:v>2.6566677093509998</c:v>
                </c:pt>
                <c:pt idx="22010">
                  <c:v>2.6568253040309999</c:v>
                </c:pt>
                <c:pt idx="22011">
                  <c:v>2.6572027206420001</c:v>
                </c:pt>
                <c:pt idx="22012">
                  <c:v>2.6573061943049998</c:v>
                </c:pt>
                <c:pt idx="22013">
                  <c:v>2.65735912323</c:v>
                </c:pt>
                <c:pt idx="22014">
                  <c:v>2.6574180126189999</c:v>
                </c:pt>
                <c:pt idx="22015">
                  <c:v>2.6574785709380002</c:v>
                </c:pt>
                <c:pt idx="22016">
                  <c:v>2.6575419902799999</c:v>
                </c:pt>
                <c:pt idx="22017">
                  <c:v>2.6576039791110002</c:v>
                </c:pt>
                <c:pt idx="22018">
                  <c:v>2.6576592922210001</c:v>
                </c:pt>
                <c:pt idx="22019">
                  <c:v>2.6577138900759998</c:v>
                </c:pt>
                <c:pt idx="22020">
                  <c:v>2.6577658653260001</c:v>
                </c:pt>
                <c:pt idx="22021">
                  <c:v>2.6578133106230002</c:v>
                </c:pt>
                <c:pt idx="22022">
                  <c:v>2.6579134464259999</c:v>
                </c:pt>
                <c:pt idx="22023">
                  <c:v>2.6580011844640001</c:v>
                </c:pt>
                <c:pt idx="22024">
                  <c:v>2.6581556797029999</c:v>
                </c:pt>
                <c:pt idx="22025">
                  <c:v>2.6583759784700001</c:v>
                </c:pt>
                <c:pt idx="22026">
                  <c:v>2.6584651470180001</c:v>
                </c:pt>
                <c:pt idx="22027">
                  <c:v>2.6585524082180001</c:v>
                </c:pt>
                <c:pt idx="22028">
                  <c:v>2.6586463451390001</c:v>
                </c:pt>
                <c:pt idx="22029">
                  <c:v>2.658731222153</c:v>
                </c:pt>
                <c:pt idx="22030">
                  <c:v>2.6588425636289998</c:v>
                </c:pt>
                <c:pt idx="22031">
                  <c:v>2.6590137481689999</c:v>
                </c:pt>
                <c:pt idx="22032">
                  <c:v>2.6591184139249999</c:v>
                </c:pt>
                <c:pt idx="22033">
                  <c:v>2.6591870784760001</c:v>
                </c:pt>
                <c:pt idx="22034">
                  <c:v>2.6592359542850001</c:v>
                </c:pt>
                <c:pt idx="22035">
                  <c:v>2.6593012809749998</c:v>
                </c:pt>
                <c:pt idx="22036">
                  <c:v>2.6593384742740001</c:v>
                </c:pt>
                <c:pt idx="22037">
                  <c:v>2.659381866455</c:v>
                </c:pt>
                <c:pt idx="22038">
                  <c:v>2.6594257354740001</c:v>
                </c:pt>
                <c:pt idx="22039">
                  <c:v>2.6594688892359999</c:v>
                </c:pt>
                <c:pt idx="22040">
                  <c:v>2.6595122814179999</c:v>
                </c:pt>
                <c:pt idx="22041">
                  <c:v>2.659586191177</c:v>
                </c:pt>
                <c:pt idx="22042">
                  <c:v>2.6596307754519999</c:v>
                </c:pt>
                <c:pt idx="22043">
                  <c:v>2.6596701145170001</c:v>
                </c:pt>
                <c:pt idx="22044">
                  <c:v>2.6597371101379998</c:v>
                </c:pt>
                <c:pt idx="22045">
                  <c:v>2.659788370132</c:v>
                </c:pt>
                <c:pt idx="22046">
                  <c:v>2.6601128578190001</c:v>
                </c:pt>
                <c:pt idx="22047">
                  <c:v>2.660362005234</c:v>
                </c:pt>
                <c:pt idx="22048">
                  <c:v>2.660452604294</c:v>
                </c:pt>
                <c:pt idx="22049">
                  <c:v>2.6606011390690001</c:v>
                </c:pt>
                <c:pt idx="22050">
                  <c:v>2.660679340363</c:v>
                </c:pt>
                <c:pt idx="22051">
                  <c:v>2.6607568264010002</c:v>
                </c:pt>
                <c:pt idx="22052">
                  <c:v>2.6608388423920002</c:v>
                </c:pt>
                <c:pt idx="22053">
                  <c:v>2.660962104797</c:v>
                </c:pt>
                <c:pt idx="22054">
                  <c:v>2.6610481739040002</c:v>
                </c:pt>
                <c:pt idx="22055">
                  <c:v>2.661385774612</c:v>
                </c:pt>
                <c:pt idx="22056">
                  <c:v>2.6617400646210001</c:v>
                </c:pt>
                <c:pt idx="22057">
                  <c:v>2.6618854999539998</c:v>
                </c:pt>
                <c:pt idx="22058">
                  <c:v>2.662008285522</c:v>
                </c:pt>
                <c:pt idx="22059">
                  <c:v>2.6621339321140001</c:v>
                </c:pt>
                <c:pt idx="22060">
                  <c:v>2.6622328758239999</c:v>
                </c:pt>
                <c:pt idx="22061">
                  <c:v>2.6623404026030002</c:v>
                </c:pt>
                <c:pt idx="22062">
                  <c:v>2.6623950004579999</c:v>
                </c:pt>
                <c:pt idx="22063">
                  <c:v>2.662446022034</c:v>
                </c:pt>
                <c:pt idx="22064">
                  <c:v>2.6625440120700001</c:v>
                </c:pt>
                <c:pt idx="22065">
                  <c:v>2.6625962257390001</c:v>
                </c:pt>
                <c:pt idx="22066">
                  <c:v>2.662695169449</c:v>
                </c:pt>
                <c:pt idx="22067">
                  <c:v>2.6627917289730001</c:v>
                </c:pt>
                <c:pt idx="22068">
                  <c:v>2.6628851890559999</c:v>
                </c:pt>
                <c:pt idx="22069">
                  <c:v>2.6629765033720001</c:v>
                </c:pt>
                <c:pt idx="22070">
                  <c:v>2.6630592346189998</c:v>
                </c:pt>
                <c:pt idx="22071">
                  <c:v>2.6632564067839999</c:v>
                </c:pt>
                <c:pt idx="22072">
                  <c:v>2.663373708725</c:v>
                </c:pt>
                <c:pt idx="22073">
                  <c:v>2.6634535789489999</c:v>
                </c:pt>
                <c:pt idx="22074">
                  <c:v>2.663556814194</c:v>
                </c:pt>
                <c:pt idx="22075">
                  <c:v>2.6636505126949999</c:v>
                </c:pt>
                <c:pt idx="22076">
                  <c:v>2.6637229919430001</c:v>
                </c:pt>
                <c:pt idx="22077">
                  <c:v>2.6637666225430001</c:v>
                </c:pt>
                <c:pt idx="22078">
                  <c:v>2.663813114166</c:v>
                </c:pt>
                <c:pt idx="22079">
                  <c:v>2.6638627052310002</c:v>
                </c:pt>
                <c:pt idx="22080">
                  <c:v>2.6639053821559999</c:v>
                </c:pt>
                <c:pt idx="22081">
                  <c:v>2.6639459133150001</c:v>
                </c:pt>
                <c:pt idx="22082">
                  <c:v>2.663989305496</c:v>
                </c:pt>
                <c:pt idx="22083">
                  <c:v>2.664025783539</c:v>
                </c:pt>
                <c:pt idx="22084">
                  <c:v>2.6640598773959998</c:v>
                </c:pt>
                <c:pt idx="22085">
                  <c:v>2.66410446167</c:v>
                </c:pt>
                <c:pt idx="22086">
                  <c:v>2.6641483306880001</c:v>
                </c:pt>
                <c:pt idx="22087">
                  <c:v>2.66419506073</c:v>
                </c:pt>
                <c:pt idx="22088">
                  <c:v>2.664249181747</c:v>
                </c:pt>
                <c:pt idx="22089">
                  <c:v>2.6643304824829999</c:v>
                </c:pt>
                <c:pt idx="22090">
                  <c:v>2.6644141674039998</c:v>
                </c:pt>
                <c:pt idx="22091">
                  <c:v>2.6647415161130001</c:v>
                </c:pt>
                <c:pt idx="22092">
                  <c:v>2.6650366783139998</c:v>
                </c:pt>
                <c:pt idx="22093">
                  <c:v>2.6651165485380002</c:v>
                </c:pt>
                <c:pt idx="22094">
                  <c:v>2.665197610855</c:v>
                </c:pt>
                <c:pt idx="22095">
                  <c:v>2.665279865265</c:v>
                </c:pt>
                <c:pt idx="22096">
                  <c:v>2.6655383110050002</c:v>
                </c:pt>
                <c:pt idx="22097">
                  <c:v>2.6656260490419998</c:v>
                </c:pt>
                <c:pt idx="22098">
                  <c:v>2.6657097339629998</c:v>
                </c:pt>
                <c:pt idx="22099">
                  <c:v>2.6658353805539998</c:v>
                </c:pt>
                <c:pt idx="22100">
                  <c:v>2.665991306305</c:v>
                </c:pt>
                <c:pt idx="22101">
                  <c:v>2.6660776138309998</c:v>
                </c:pt>
                <c:pt idx="22102">
                  <c:v>2.666169166565</c:v>
                </c:pt>
                <c:pt idx="22103">
                  <c:v>2.6662671566010001</c:v>
                </c:pt>
                <c:pt idx="22104">
                  <c:v>2.6663677692409999</c:v>
                </c:pt>
                <c:pt idx="22105">
                  <c:v>2.6664195060729998</c:v>
                </c:pt>
                <c:pt idx="22106">
                  <c:v>2.6665186882020002</c:v>
                </c:pt>
                <c:pt idx="22107">
                  <c:v>2.666608333588</c:v>
                </c:pt>
                <c:pt idx="22108">
                  <c:v>2.6666572093959999</c:v>
                </c:pt>
                <c:pt idx="22109">
                  <c:v>2.6667494773859999</c:v>
                </c:pt>
                <c:pt idx="22110">
                  <c:v>2.6668343544009998</c:v>
                </c:pt>
                <c:pt idx="22111">
                  <c:v>2.666955709457</c:v>
                </c:pt>
                <c:pt idx="22112">
                  <c:v>2.667313098907</c:v>
                </c:pt>
                <c:pt idx="22113">
                  <c:v>2.667463302612</c:v>
                </c:pt>
                <c:pt idx="22114">
                  <c:v>2.6675724983219999</c:v>
                </c:pt>
                <c:pt idx="22115">
                  <c:v>2.6676788330079999</c:v>
                </c:pt>
                <c:pt idx="22116">
                  <c:v>2.6679887771609998</c:v>
                </c:pt>
                <c:pt idx="22117">
                  <c:v>2.668296575546</c:v>
                </c:pt>
                <c:pt idx="22118">
                  <c:v>2.668606996536</c:v>
                </c:pt>
                <c:pt idx="22119">
                  <c:v>2.6687474250790002</c:v>
                </c:pt>
                <c:pt idx="22120">
                  <c:v>2.6688573360440002</c:v>
                </c:pt>
                <c:pt idx="22121">
                  <c:v>2.6689727306369999</c:v>
                </c:pt>
                <c:pt idx="22122">
                  <c:v>2.6692409515379998</c:v>
                </c:pt>
                <c:pt idx="22123">
                  <c:v>2.6692841053010001</c:v>
                </c:pt>
                <c:pt idx="22124">
                  <c:v>2.6693487167360002</c:v>
                </c:pt>
                <c:pt idx="22125">
                  <c:v>2.6694259643549998</c:v>
                </c:pt>
                <c:pt idx="22126">
                  <c:v>2.6696021556849998</c:v>
                </c:pt>
                <c:pt idx="22127">
                  <c:v>2.669911384583</c:v>
                </c:pt>
                <c:pt idx="22128">
                  <c:v>2.6702370643619999</c:v>
                </c:pt>
                <c:pt idx="22129">
                  <c:v>2.6703250408170001</c:v>
                </c:pt>
                <c:pt idx="22130">
                  <c:v>2.6704151630399999</c:v>
                </c:pt>
                <c:pt idx="22131">
                  <c:v>2.670512914658</c:v>
                </c:pt>
                <c:pt idx="22132">
                  <c:v>2.6705644130709998</c:v>
                </c:pt>
                <c:pt idx="22133">
                  <c:v>2.6706206798549998</c:v>
                </c:pt>
                <c:pt idx="22134">
                  <c:v>2.6706767082209999</c:v>
                </c:pt>
                <c:pt idx="22135">
                  <c:v>2.670736312866</c:v>
                </c:pt>
                <c:pt idx="22136">
                  <c:v>2.6707892417910002</c:v>
                </c:pt>
                <c:pt idx="22137">
                  <c:v>2.6708419322969998</c:v>
                </c:pt>
                <c:pt idx="22138">
                  <c:v>2.6708924770359999</c:v>
                </c:pt>
                <c:pt idx="22139">
                  <c:v>2.6709413528439998</c:v>
                </c:pt>
                <c:pt idx="22140">
                  <c:v>2.6710305213929999</c:v>
                </c:pt>
                <c:pt idx="22141">
                  <c:v>2.6713402271270001</c:v>
                </c:pt>
                <c:pt idx="22142">
                  <c:v>2.6714203357700002</c:v>
                </c:pt>
                <c:pt idx="22143">
                  <c:v>2.6715300083160001</c:v>
                </c:pt>
                <c:pt idx="22144">
                  <c:v>2.6718361377719999</c:v>
                </c:pt>
                <c:pt idx="22145">
                  <c:v>2.672023296356</c:v>
                </c:pt>
                <c:pt idx="22146">
                  <c:v>2.6721415519709999</c:v>
                </c:pt>
                <c:pt idx="22147">
                  <c:v>2.6722195148469998</c:v>
                </c:pt>
                <c:pt idx="22148">
                  <c:v>2.6722974777220001</c:v>
                </c:pt>
                <c:pt idx="22149">
                  <c:v>2.6724119186399999</c:v>
                </c:pt>
                <c:pt idx="22150">
                  <c:v>2.6727006435390002</c:v>
                </c:pt>
                <c:pt idx="22151">
                  <c:v>2.6728022098539999</c:v>
                </c:pt>
                <c:pt idx="22152">
                  <c:v>2.6729373931880001</c:v>
                </c:pt>
                <c:pt idx="22153">
                  <c:v>2.6730096340179998</c:v>
                </c:pt>
                <c:pt idx="22154">
                  <c:v>2.673058986664</c:v>
                </c:pt>
                <c:pt idx="22155">
                  <c:v>2.6731374263759999</c:v>
                </c:pt>
                <c:pt idx="22156">
                  <c:v>2.6732180118560001</c:v>
                </c:pt>
                <c:pt idx="22157">
                  <c:v>2.673290967941</c:v>
                </c:pt>
                <c:pt idx="22158">
                  <c:v>2.6733946800230002</c:v>
                </c:pt>
                <c:pt idx="22159">
                  <c:v>2.6734628677369998</c:v>
                </c:pt>
                <c:pt idx="22160">
                  <c:v>2.6735756397250001</c:v>
                </c:pt>
                <c:pt idx="22161">
                  <c:v>2.6737222671510001</c:v>
                </c:pt>
                <c:pt idx="22162">
                  <c:v>2.6740126609799999</c:v>
                </c:pt>
                <c:pt idx="22163">
                  <c:v>2.6741125583650001</c:v>
                </c:pt>
                <c:pt idx="22164">
                  <c:v>2.6742174625400001</c:v>
                </c:pt>
                <c:pt idx="22165">
                  <c:v>2.6743211746219999</c:v>
                </c:pt>
                <c:pt idx="22166">
                  <c:v>2.6744167804719998</c:v>
                </c:pt>
                <c:pt idx="22167">
                  <c:v>2.674511671066</c:v>
                </c:pt>
                <c:pt idx="22168">
                  <c:v>2.6746020317079999</c:v>
                </c:pt>
                <c:pt idx="22169">
                  <c:v>2.6747269630430002</c:v>
                </c:pt>
                <c:pt idx="22170">
                  <c:v>2.67484998703</c:v>
                </c:pt>
                <c:pt idx="22171">
                  <c:v>2.6749393939970001</c:v>
                </c:pt>
                <c:pt idx="22172">
                  <c:v>2.67502784729</c:v>
                </c:pt>
                <c:pt idx="22173">
                  <c:v>2.6751186847690001</c:v>
                </c:pt>
                <c:pt idx="22174">
                  <c:v>2.6752049922940002</c:v>
                </c:pt>
                <c:pt idx="22175">
                  <c:v>2.6752901077270002</c:v>
                </c:pt>
                <c:pt idx="22176">
                  <c:v>2.675437688828</c:v>
                </c:pt>
                <c:pt idx="22177">
                  <c:v>2.6756653785709998</c:v>
                </c:pt>
                <c:pt idx="22178">
                  <c:v>2.675749778748</c:v>
                </c:pt>
                <c:pt idx="22179">
                  <c:v>2.6758034229279999</c:v>
                </c:pt>
                <c:pt idx="22180">
                  <c:v>2.675882577896</c:v>
                </c:pt>
                <c:pt idx="22181">
                  <c:v>2.6759305000309999</c:v>
                </c:pt>
                <c:pt idx="22182">
                  <c:v>2.6759727001189999</c:v>
                </c:pt>
                <c:pt idx="22183">
                  <c:v>2.6760087013240001</c:v>
                </c:pt>
                <c:pt idx="22184">
                  <c:v>2.676051616669</c:v>
                </c:pt>
                <c:pt idx="22185">
                  <c:v>2.6760866642000001</c:v>
                </c:pt>
                <c:pt idx="22186">
                  <c:v>2.676130056381</c:v>
                </c:pt>
                <c:pt idx="22187">
                  <c:v>2.67617726326</c:v>
                </c:pt>
                <c:pt idx="22188">
                  <c:v>2.6762499809269999</c:v>
                </c:pt>
                <c:pt idx="22189">
                  <c:v>2.676297664642</c:v>
                </c:pt>
                <c:pt idx="22190">
                  <c:v>2.6763806343079999</c:v>
                </c:pt>
                <c:pt idx="22191">
                  <c:v>2.676428079605</c:v>
                </c:pt>
                <c:pt idx="22192">
                  <c:v>2.6765019893650002</c:v>
                </c:pt>
                <c:pt idx="22193">
                  <c:v>2.6766064167020001</c:v>
                </c:pt>
                <c:pt idx="22194">
                  <c:v>2.6769256591800001</c:v>
                </c:pt>
                <c:pt idx="22195">
                  <c:v>2.6770732402799999</c:v>
                </c:pt>
                <c:pt idx="22196">
                  <c:v>2.677193880081</c:v>
                </c:pt>
                <c:pt idx="22197">
                  <c:v>2.6772446632390001</c:v>
                </c:pt>
                <c:pt idx="22198">
                  <c:v>2.677359342575</c:v>
                </c:pt>
                <c:pt idx="22199">
                  <c:v>2.677443504333</c:v>
                </c:pt>
                <c:pt idx="22200">
                  <c:v>2.6775629520419999</c:v>
                </c:pt>
                <c:pt idx="22201">
                  <c:v>2.6778466701510002</c:v>
                </c:pt>
                <c:pt idx="22202">
                  <c:v>2.6779637336729998</c:v>
                </c:pt>
                <c:pt idx="22203">
                  <c:v>2.6780731678010001</c:v>
                </c:pt>
                <c:pt idx="22204">
                  <c:v>2.6781582832340001</c:v>
                </c:pt>
                <c:pt idx="22205">
                  <c:v>2.678524494171</c:v>
                </c:pt>
                <c:pt idx="22206">
                  <c:v>2.6787221431730002</c:v>
                </c:pt>
                <c:pt idx="22207">
                  <c:v>2.6788065433499999</c:v>
                </c:pt>
                <c:pt idx="22208">
                  <c:v>2.678899049759</c:v>
                </c:pt>
                <c:pt idx="22209">
                  <c:v>2.6789937019350001</c:v>
                </c:pt>
                <c:pt idx="22210">
                  <c:v>2.6790783405299998</c:v>
                </c:pt>
                <c:pt idx="22211">
                  <c:v>2.6793437004089999</c:v>
                </c:pt>
                <c:pt idx="22212">
                  <c:v>2.6794750690460001</c:v>
                </c:pt>
                <c:pt idx="22213">
                  <c:v>2.6795716285709998</c:v>
                </c:pt>
                <c:pt idx="22214">
                  <c:v>2.6796188354489998</c:v>
                </c:pt>
                <c:pt idx="22215">
                  <c:v>2.6796698570249999</c:v>
                </c:pt>
                <c:pt idx="22216">
                  <c:v>2.679769515991</c:v>
                </c:pt>
                <c:pt idx="22217">
                  <c:v>2.6798620224</c:v>
                </c:pt>
                <c:pt idx="22218">
                  <c:v>2.6799609661099999</c:v>
                </c:pt>
                <c:pt idx="22219">
                  <c:v>2.680011749268</c:v>
                </c:pt>
                <c:pt idx="22220">
                  <c:v>2.6800611019130001</c:v>
                </c:pt>
                <c:pt idx="22221">
                  <c:v>2.6801590919490001</c:v>
                </c:pt>
                <c:pt idx="22222">
                  <c:v>2.680256128311</c:v>
                </c:pt>
                <c:pt idx="22223">
                  <c:v>2.6803512573239998</c:v>
                </c:pt>
                <c:pt idx="22224">
                  <c:v>2.6804406642909999</c:v>
                </c:pt>
                <c:pt idx="22225">
                  <c:v>2.680566549301</c:v>
                </c:pt>
                <c:pt idx="22226">
                  <c:v>2.6809005737299998</c:v>
                </c:pt>
                <c:pt idx="22227">
                  <c:v>2.6811370849610001</c:v>
                </c:pt>
                <c:pt idx="22228">
                  <c:v>2.6812078952789999</c:v>
                </c:pt>
                <c:pt idx="22229">
                  <c:v>2.6812539100650001</c:v>
                </c:pt>
                <c:pt idx="22230">
                  <c:v>2.6813237667080001</c:v>
                </c:pt>
                <c:pt idx="22231">
                  <c:v>2.6813662052149998</c:v>
                </c:pt>
                <c:pt idx="22232">
                  <c:v>2.6814370155330001</c:v>
                </c:pt>
                <c:pt idx="22233">
                  <c:v>2.681511640549</c:v>
                </c:pt>
                <c:pt idx="22234">
                  <c:v>2.6815862655639999</c:v>
                </c:pt>
                <c:pt idx="22235">
                  <c:v>2.6816349029539999</c:v>
                </c:pt>
                <c:pt idx="22236">
                  <c:v>2.6817378997799999</c:v>
                </c:pt>
                <c:pt idx="22237">
                  <c:v>2.6820237636569999</c:v>
                </c:pt>
                <c:pt idx="22238">
                  <c:v>2.6821415424350001</c:v>
                </c:pt>
                <c:pt idx="22239">
                  <c:v>2.6822268962860001</c:v>
                </c:pt>
                <c:pt idx="22240">
                  <c:v>2.6824345588680001</c:v>
                </c:pt>
                <c:pt idx="22241">
                  <c:v>2.6827754974369999</c:v>
                </c:pt>
                <c:pt idx="22242">
                  <c:v>2.6828887462619999</c:v>
                </c:pt>
                <c:pt idx="22243">
                  <c:v>2.682937860489</c:v>
                </c:pt>
                <c:pt idx="22244">
                  <c:v>2.682986974716</c:v>
                </c:pt>
                <c:pt idx="22245">
                  <c:v>2.6830351352689998</c:v>
                </c:pt>
                <c:pt idx="22246">
                  <c:v>2.6831395626069998</c:v>
                </c:pt>
                <c:pt idx="22247">
                  <c:v>2.683288812637</c:v>
                </c:pt>
                <c:pt idx="22248">
                  <c:v>2.6834640502929998</c:v>
                </c:pt>
                <c:pt idx="22249">
                  <c:v>2.6836457252499999</c:v>
                </c:pt>
                <c:pt idx="22250">
                  <c:v>2.6837272644039998</c:v>
                </c:pt>
                <c:pt idx="22251">
                  <c:v>2.6837832927699998</c:v>
                </c:pt>
                <c:pt idx="22252">
                  <c:v>2.6838705539699999</c:v>
                </c:pt>
                <c:pt idx="22253">
                  <c:v>2.684134244919</c:v>
                </c:pt>
                <c:pt idx="22254">
                  <c:v>2.684355735779</c:v>
                </c:pt>
                <c:pt idx="22255">
                  <c:v>2.6844546794889999</c:v>
                </c:pt>
                <c:pt idx="22256">
                  <c:v>2.684558153152</c:v>
                </c:pt>
                <c:pt idx="22257">
                  <c:v>2.6846151351929999</c:v>
                </c:pt>
                <c:pt idx="22258">
                  <c:v>2.6846699714660001</c:v>
                </c:pt>
                <c:pt idx="22259">
                  <c:v>2.6847231388089998</c:v>
                </c:pt>
                <c:pt idx="22260">
                  <c:v>2.6847805976869998</c:v>
                </c:pt>
                <c:pt idx="22261">
                  <c:v>2.6848793029790001</c:v>
                </c:pt>
                <c:pt idx="22262">
                  <c:v>2.6849691867829999</c:v>
                </c:pt>
                <c:pt idx="22263">
                  <c:v>2.6850960254670002</c:v>
                </c:pt>
                <c:pt idx="22264">
                  <c:v>2.685225963593</c:v>
                </c:pt>
                <c:pt idx="22265">
                  <c:v>2.6853172779080001</c:v>
                </c:pt>
                <c:pt idx="22266">
                  <c:v>2.6854133605960002</c:v>
                </c:pt>
                <c:pt idx="22267">
                  <c:v>2.6854636669160001</c:v>
                </c:pt>
                <c:pt idx="22268">
                  <c:v>2.6855561733250002</c:v>
                </c:pt>
                <c:pt idx="22269">
                  <c:v>2.6856455802919998</c:v>
                </c:pt>
                <c:pt idx="22270">
                  <c:v>2.6856930255889999</c:v>
                </c:pt>
                <c:pt idx="22271">
                  <c:v>2.685784101486</c:v>
                </c:pt>
                <c:pt idx="22272">
                  <c:v>2.685872793198</c:v>
                </c:pt>
                <c:pt idx="22273">
                  <c:v>2.6859593391419998</c:v>
                </c:pt>
                <c:pt idx="22274">
                  <c:v>2.686048984528</c:v>
                </c:pt>
                <c:pt idx="22275">
                  <c:v>2.6861691474909999</c:v>
                </c:pt>
                <c:pt idx="22276">
                  <c:v>2.686279296875</c:v>
                </c:pt>
                <c:pt idx="22277">
                  <c:v>2.68638753891</c:v>
                </c:pt>
                <c:pt idx="22278">
                  <c:v>2.6864912509919998</c:v>
                </c:pt>
                <c:pt idx="22279">
                  <c:v>2.6867802143100001</c:v>
                </c:pt>
                <c:pt idx="22280">
                  <c:v>2.68687915802</c:v>
                </c:pt>
                <c:pt idx="22281">
                  <c:v>2.686943769455</c:v>
                </c:pt>
                <c:pt idx="22282">
                  <c:v>2.6869921684269999</c:v>
                </c:pt>
                <c:pt idx="22283">
                  <c:v>2.6870541572570001</c:v>
                </c:pt>
                <c:pt idx="22284">
                  <c:v>2.6870994567870001</c:v>
                </c:pt>
                <c:pt idx="22285">
                  <c:v>2.6871430873870001</c:v>
                </c:pt>
                <c:pt idx="22286">
                  <c:v>2.687180995941</c:v>
                </c:pt>
                <c:pt idx="22287">
                  <c:v>2.6872212886810001</c:v>
                </c:pt>
                <c:pt idx="22288">
                  <c:v>2.687262773514</c:v>
                </c:pt>
                <c:pt idx="22289">
                  <c:v>2.6873021125790002</c:v>
                </c:pt>
                <c:pt idx="22290">
                  <c:v>2.6873390674589999</c:v>
                </c:pt>
                <c:pt idx="22291">
                  <c:v>2.6873857975009998</c:v>
                </c:pt>
                <c:pt idx="22292">
                  <c:v>2.6874287128450001</c:v>
                </c:pt>
                <c:pt idx="22293">
                  <c:v>2.687470436096</c:v>
                </c:pt>
                <c:pt idx="22294">
                  <c:v>2.6875083446499999</c:v>
                </c:pt>
                <c:pt idx="22295">
                  <c:v>2.6875526905060001</c:v>
                </c:pt>
                <c:pt idx="22296">
                  <c:v>2.6875908374790001</c:v>
                </c:pt>
                <c:pt idx="22297">
                  <c:v>2.6876306533809999</c:v>
                </c:pt>
                <c:pt idx="22298">
                  <c:v>2.6876769065859998</c:v>
                </c:pt>
                <c:pt idx="22299">
                  <c:v>2.6880192756649999</c:v>
                </c:pt>
                <c:pt idx="22300">
                  <c:v>2.6881031990049999</c:v>
                </c:pt>
                <c:pt idx="22301">
                  <c:v>2.6882286071779999</c:v>
                </c:pt>
                <c:pt idx="22302">
                  <c:v>2.6885938644410001</c:v>
                </c:pt>
                <c:pt idx="22303">
                  <c:v>2.6886820793149999</c:v>
                </c:pt>
                <c:pt idx="22304">
                  <c:v>2.688776493073</c:v>
                </c:pt>
                <c:pt idx="22305">
                  <c:v>2.6888735294339998</c:v>
                </c:pt>
                <c:pt idx="22306">
                  <c:v>2.6889624595639998</c:v>
                </c:pt>
                <c:pt idx="22307">
                  <c:v>2.6890773773190002</c:v>
                </c:pt>
                <c:pt idx="22308">
                  <c:v>2.6892054080959999</c:v>
                </c:pt>
                <c:pt idx="22309">
                  <c:v>2.6892931461330001</c:v>
                </c:pt>
                <c:pt idx="22310">
                  <c:v>2.6893928050990001</c:v>
                </c:pt>
                <c:pt idx="22311">
                  <c:v>2.6894872188569998</c:v>
                </c:pt>
                <c:pt idx="22312">
                  <c:v>2.6895747184749998</c:v>
                </c:pt>
                <c:pt idx="22313">
                  <c:v>2.6896891593930001</c:v>
                </c:pt>
                <c:pt idx="22314">
                  <c:v>2.6900105476379998</c:v>
                </c:pt>
                <c:pt idx="22315">
                  <c:v>2.6901602745059998</c:v>
                </c:pt>
                <c:pt idx="22316">
                  <c:v>2.6902408599849998</c:v>
                </c:pt>
                <c:pt idx="22317">
                  <c:v>2.6903133392330001</c:v>
                </c:pt>
                <c:pt idx="22318">
                  <c:v>2.690380811691</c:v>
                </c:pt>
                <c:pt idx="22319">
                  <c:v>2.6904249191280001</c:v>
                </c:pt>
                <c:pt idx="22320">
                  <c:v>2.690469741821</c:v>
                </c:pt>
                <c:pt idx="22321">
                  <c:v>2.6905078887939999</c:v>
                </c:pt>
                <c:pt idx="22322">
                  <c:v>2.690548181534</c:v>
                </c:pt>
                <c:pt idx="22323">
                  <c:v>2.6905906200410001</c:v>
                </c:pt>
                <c:pt idx="22324">
                  <c:v>2.6906309127810002</c:v>
                </c:pt>
                <c:pt idx="22325">
                  <c:v>2.6906740665440001</c:v>
                </c:pt>
                <c:pt idx="22326">
                  <c:v>2.6907253265379998</c:v>
                </c:pt>
                <c:pt idx="22327">
                  <c:v>2.6907744407649998</c:v>
                </c:pt>
                <c:pt idx="22328">
                  <c:v>2.6908509731289998</c:v>
                </c:pt>
                <c:pt idx="22329">
                  <c:v>2.6911807060239998</c:v>
                </c:pt>
                <c:pt idx="22330">
                  <c:v>2.6913690567019999</c:v>
                </c:pt>
                <c:pt idx="22331">
                  <c:v>2.691479682922</c:v>
                </c:pt>
                <c:pt idx="22332">
                  <c:v>2.6917083263400001</c:v>
                </c:pt>
                <c:pt idx="22333">
                  <c:v>2.6920313835140002</c:v>
                </c:pt>
                <c:pt idx="22334">
                  <c:v>2.6922216415409999</c:v>
                </c:pt>
                <c:pt idx="22335">
                  <c:v>2.6923084259030001</c:v>
                </c:pt>
                <c:pt idx="22336">
                  <c:v>2.6926534175870001</c:v>
                </c:pt>
                <c:pt idx="22337">
                  <c:v>2.6929874420169999</c:v>
                </c:pt>
                <c:pt idx="22338">
                  <c:v>2.693085670471</c:v>
                </c:pt>
                <c:pt idx="22339">
                  <c:v>2.6931419372560002</c:v>
                </c:pt>
                <c:pt idx="22340">
                  <c:v>2.693202495575</c:v>
                </c:pt>
                <c:pt idx="22341">
                  <c:v>2.6932637691500001</c:v>
                </c:pt>
                <c:pt idx="22342">
                  <c:v>2.6933259963989999</c:v>
                </c:pt>
                <c:pt idx="22343">
                  <c:v>2.6933920383449999</c:v>
                </c:pt>
                <c:pt idx="22344">
                  <c:v>2.6934592723850002</c:v>
                </c:pt>
                <c:pt idx="22345">
                  <c:v>2.6935312747959999</c:v>
                </c:pt>
                <c:pt idx="22346">
                  <c:v>2.6936061382290002</c:v>
                </c:pt>
                <c:pt idx="22347">
                  <c:v>2.693680047989</c:v>
                </c:pt>
                <c:pt idx="22348">
                  <c:v>2.6937539577480001</c:v>
                </c:pt>
                <c:pt idx="22349">
                  <c:v>2.693826675415</c:v>
                </c:pt>
                <c:pt idx="22350">
                  <c:v>2.693901538849</c:v>
                </c:pt>
                <c:pt idx="22351">
                  <c:v>2.6939737796780001</c:v>
                </c:pt>
                <c:pt idx="22352">
                  <c:v>2.6940443515779999</c:v>
                </c:pt>
                <c:pt idx="22353">
                  <c:v>2.6941103935239998</c:v>
                </c:pt>
                <c:pt idx="22354">
                  <c:v>2.6941747665409999</c:v>
                </c:pt>
                <c:pt idx="22355">
                  <c:v>2.6942324638369999</c:v>
                </c:pt>
                <c:pt idx="22356">
                  <c:v>2.694285392761</c:v>
                </c:pt>
                <c:pt idx="22357">
                  <c:v>2.6943395137790001</c:v>
                </c:pt>
                <c:pt idx="22358">
                  <c:v>2.694437026978</c:v>
                </c:pt>
                <c:pt idx="22359">
                  <c:v>2.6945197582240001</c:v>
                </c:pt>
                <c:pt idx="22360">
                  <c:v>2.694597482681</c:v>
                </c:pt>
                <c:pt idx="22361">
                  <c:v>2.694934129715</c:v>
                </c:pt>
                <c:pt idx="22362">
                  <c:v>2.6951446533199999</c:v>
                </c:pt>
                <c:pt idx="22363">
                  <c:v>2.6952054500579998</c:v>
                </c:pt>
                <c:pt idx="22364">
                  <c:v>2.695274353027</c:v>
                </c:pt>
                <c:pt idx="22365">
                  <c:v>2.695340633392</c:v>
                </c:pt>
                <c:pt idx="22366">
                  <c:v>2.6953861713410001</c:v>
                </c:pt>
                <c:pt idx="22367">
                  <c:v>2.6954340934749998</c:v>
                </c:pt>
                <c:pt idx="22368">
                  <c:v>2.695474624634</c:v>
                </c:pt>
                <c:pt idx="22369">
                  <c:v>2.695518493652</c:v>
                </c:pt>
                <c:pt idx="22370">
                  <c:v>2.6955587863920001</c:v>
                </c:pt>
                <c:pt idx="22371">
                  <c:v>2.6956200599670002</c:v>
                </c:pt>
                <c:pt idx="22372">
                  <c:v>2.6956899166110002</c:v>
                </c:pt>
                <c:pt idx="22373">
                  <c:v>2.6957247257230001</c:v>
                </c:pt>
                <c:pt idx="22374">
                  <c:v>2.695764064789</c:v>
                </c:pt>
                <c:pt idx="22375">
                  <c:v>2.6958053112029998</c:v>
                </c:pt>
                <c:pt idx="22376">
                  <c:v>2.6958484649660002</c:v>
                </c:pt>
                <c:pt idx="22377">
                  <c:v>2.6959466934199998</c:v>
                </c:pt>
                <c:pt idx="22378">
                  <c:v>2.6961710453030001</c:v>
                </c:pt>
                <c:pt idx="22379">
                  <c:v>2.6964313983919999</c:v>
                </c:pt>
                <c:pt idx="22380">
                  <c:v>2.6965761184689998</c:v>
                </c:pt>
                <c:pt idx="22381">
                  <c:v>2.6969172954560001</c:v>
                </c:pt>
                <c:pt idx="22382">
                  <c:v>2.697213172913</c:v>
                </c:pt>
                <c:pt idx="22383">
                  <c:v>2.6972920894620001</c:v>
                </c:pt>
                <c:pt idx="22384">
                  <c:v>2.6973576545719999</c:v>
                </c:pt>
                <c:pt idx="22385">
                  <c:v>2.6974017620090001</c:v>
                </c:pt>
                <c:pt idx="22386">
                  <c:v>2.6974472999570001</c:v>
                </c:pt>
                <c:pt idx="22387">
                  <c:v>2.697492361069</c:v>
                </c:pt>
                <c:pt idx="22388">
                  <c:v>2.697539329529</c:v>
                </c:pt>
                <c:pt idx="22389">
                  <c:v>2.6975965499879999</c:v>
                </c:pt>
                <c:pt idx="22390">
                  <c:v>2.6976497173310001</c:v>
                </c:pt>
                <c:pt idx="22391">
                  <c:v>2.697731256485</c:v>
                </c:pt>
                <c:pt idx="22392">
                  <c:v>2.698006629944</c:v>
                </c:pt>
                <c:pt idx="22393">
                  <c:v>2.698350667953</c:v>
                </c:pt>
                <c:pt idx="22394">
                  <c:v>2.698480844498</c:v>
                </c:pt>
                <c:pt idx="22395">
                  <c:v>2.698606729507</c:v>
                </c:pt>
                <c:pt idx="22396">
                  <c:v>2.698770284653</c:v>
                </c:pt>
                <c:pt idx="22397">
                  <c:v>2.6988844871520001</c:v>
                </c:pt>
                <c:pt idx="22398">
                  <c:v>2.6990399360659998</c:v>
                </c:pt>
                <c:pt idx="22399">
                  <c:v>2.6992001533510002</c:v>
                </c:pt>
                <c:pt idx="22400">
                  <c:v>2.6992897987369999</c:v>
                </c:pt>
                <c:pt idx="22401">
                  <c:v>2.6993832588200002</c:v>
                </c:pt>
                <c:pt idx="22402">
                  <c:v>2.6994309425349998</c:v>
                </c:pt>
                <c:pt idx="22403">
                  <c:v>2.6994831562039998</c:v>
                </c:pt>
                <c:pt idx="22404">
                  <c:v>2.6995348930360001</c:v>
                </c:pt>
                <c:pt idx="22405">
                  <c:v>2.6995892524720002</c:v>
                </c:pt>
                <c:pt idx="22406">
                  <c:v>2.699642419815</c:v>
                </c:pt>
                <c:pt idx="22407">
                  <c:v>2.6996924877169999</c:v>
                </c:pt>
                <c:pt idx="22408">
                  <c:v>2.6997439861300001</c:v>
                </c:pt>
                <c:pt idx="22409">
                  <c:v>2.6997923851009999</c:v>
                </c:pt>
                <c:pt idx="22410">
                  <c:v>2.699845075607</c:v>
                </c:pt>
                <c:pt idx="22411">
                  <c:v>2.6999473571779999</c:v>
                </c:pt>
                <c:pt idx="22412">
                  <c:v>2.7000343799589999</c:v>
                </c:pt>
                <c:pt idx="22413">
                  <c:v>2.7001101970670001</c:v>
                </c:pt>
                <c:pt idx="22414">
                  <c:v>2.7004370689389998</c:v>
                </c:pt>
                <c:pt idx="22415">
                  <c:v>2.7006418704990001</c:v>
                </c:pt>
                <c:pt idx="22416">
                  <c:v>2.700755119324</c:v>
                </c:pt>
                <c:pt idx="22417">
                  <c:v>2.7010483741760001</c:v>
                </c:pt>
                <c:pt idx="22418">
                  <c:v>2.701290607452</c:v>
                </c:pt>
                <c:pt idx="22419">
                  <c:v>2.7013461589809999</c:v>
                </c:pt>
                <c:pt idx="22420">
                  <c:v>2.7014191150669999</c:v>
                </c:pt>
                <c:pt idx="22421">
                  <c:v>2.7014958858489999</c:v>
                </c:pt>
                <c:pt idx="22422">
                  <c:v>2.7015647888180001</c:v>
                </c:pt>
                <c:pt idx="22423">
                  <c:v>2.7016274929050001</c:v>
                </c:pt>
                <c:pt idx="22424">
                  <c:v>2.7016720771789999</c:v>
                </c:pt>
                <c:pt idx="22425">
                  <c:v>2.7017171382899998</c:v>
                </c:pt>
                <c:pt idx="22426">
                  <c:v>2.701763153076</c:v>
                </c:pt>
                <c:pt idx="22427">
                  <c:v>2.701843261719</c:v>
                </c:pt>
                <c:pt idx="22428">
                  <c:v>2.7019224166870002</c:v>
                </c:pt>
                <c:pt idx="22429">
                  <c:v>2.702005386353</c:v>
                </c:pt>
                <c:pt idx="22430">
                  <c:v>2.7021358013149999</c:v>
                </c:pt>
                <c:pt idx="22431">
                  <c:v>2.702350616455</c:v>
                </c:pt>
                <c:pt idx="22432">
                  <c:v>2.7024452686310001</c:v>
                </c:pt>
                <c:pt idx="22433">
                  <c:v>2.702497243881</c:v>
                </c:pt>
                <c:pt idx="22434">
                  <c:v>2.7025551795960001</c:v>
                </c:pt>
                <c:pt idx="22435">
                  <c:v>2.7026722431180001</c:v>
                </c:pt>
                <c:pt idx="22436">
                  <c:v>2.7028229236599999</c:v>
                </c:pt>
                <c:pt idx="22437">
                  <c:v>2.7031238079070001</c:v>
                </c:pt>
                <c:pt idx="22438">
                  <c:v>2.7032089233400001</c:v>
                </c:pt>
                <c:pt idx="22439">
                  <c:v>2.7034013271330002</c:v>
                </c:pt>
                <c:pt idx="22440">
                  <c:v>2.7035133838649998</c:v>
                </c:pt>
                <c:pt idx="22441">
                  <c:v>2.7036020755769998</c:v>
                </c:pt>
                <c:pt idx="22442">
                  <c:v>2.703690052032</c:v>
                </c:pt>
                <c:pt idx="22443">
                  <c:v>2.7037830352780001</c:v>
                </c:pt>
                <c:pt idx="22444">
                  <c:v>2.703885555267</c:v>
                </c:pt>
                <c:pt idx="22445">
                  <c:v>2.7039370536799998</c:v>
                </c:pt>
                <c:pt idx="22446">
                  <c:v>2.703989982605</c:v>
                </c:pt>
                <c:pt idx="22447">
                  <c:v>2.7040364742279999</c:v>
                </c:pt>
                <c:pt idx="22448">
                  <c:v>2.7040834426879998</c:v>
                </c:pt>
                <c:pt idx="22449">
                  <c:v>2.704136610031</c:v>
                </c:pt>
                <c:pt idx="22450">
                  <c:v>2.7041954994199999</c:v>
                </c:pt>
                <c:pt idx="22451">
                  <c:v>2.7042527198789998</c:v>
                </c:pt>
                <c:pt idx="22452">
                  <c:v>2.704308986664</c:v>
                </c:pt>
                <c:pt idx="22453">
                  <c:v>2.704363107681</c:v>
                </c:pt>
                <c:pt idx="22454">
                  <c:v>2.7044143676760002</c:v>
                </c:pt>
                <c:pt idx="22455">
                  <c:v>2.704464435577</c:v>
                </c:pt>
                <c:pt idx="22456">
                  <c:v>2.7045686244959999</c:v>
                </c:pt>
                <c:pt idx="22457">
                  <c:v>2.7046582698820001</c:v>
                </c:pt>
                <c:pt idx="22458">
                  <c:v>2.7049458026890001</c:v>
                </c:pt>
                <c:pt idx="22459">
                  <c:v>2.7050521373750001</c:v>
                </c:pt>
                <c:pt idx="22460">
                  <c:v>2.7051217556</c:v>
                </c:pt>
                <c:pt idx="22461">
                  <c:v>2.7052400112149999</c:v>
                </c:pt>
                <c:pt idx="22462">
                  <c:v>2.7053337097169998</c:v>
                </c:pt>
                <c:pt idx="22463">
                  <c:v>2.7054326534270001</c:v>
                </c:pt>
                <c:pt idx="22464">
                  <c:v>2.7055118083949998</c:v>
                </c:pt>
                <c:pt idx="22465">
                  <c:v>2.7056362628940001</c:v>
                </c:pt>
                <c:pt idx="22466">
                  <c:v>2.7057411670680001</c:v>
                </c:pt>
                <c:pt idx="22467">
                  <c:v>2.7058303356170001</c:v>
                </c:pt>
                <c:pt idx="22468">
                  <c:v>2.705929040909</c:v>
                </c:pt>
                <c:pt idx="22469">
                  <c:v>2.7060222625730002</c:v>
                </c:pt>
                <c:pt idx="22470">
                  <c:v>2.7061109542850001</c:v>
                </c:pt>
                <c:pt idx="22471">
                  <c:v>2.7062304019929999</c:v>
                </c:pt>
                <c:pt idx="22472">
                  <c:v>2.706438302994</c:v>
                </c:pt>
                <c:pt idx="22473">
                  <c:v>2.7065043449399999</c:v>
                </c:pt>
                <c:pt idx="22474">
                  <c:v>2.7065756320949999</c:v>
                </c:pt>
                <c:pt idx="22475">
                  <c:v>2.7066221237180002</c:v>
                </c:pt>
                <c:pt idx="22476">
                  <c:v>2.7066659927369998</c:v>
                </c:pt>
                <c:pt idx="22477">
                  <c:v>2.7067210674290001</c:v>
                </c:pt>
                <c:pt idx="22478">
                  <c:v>2.7067682743070001</c:v>
                </c:pt>
                <c:pt idx="22479">
                  <c:v>2.7068181037899999</c:v>
                </c:pt>
                <c:pt idx="22480">
                  <c:v>2.7068984508509999</c:v>
                </c:pt>
                <c:pt idx="22481">
                  <c:v>2.707216262817</c:v>
                </c:pt>
                <c:pt idx="22482">
                  <c:v>2.7072734832759999</c:v>
                </c:pt>
                <c:pt idx="22483">
                  <c:v>2.7073497772219999</c:v>
                </c:pt>
                <c:pt idx="22484">
                  <c:v>2.7074301242829999</c:v>
                </c:pt>
                <c:pt idx="22485">
                  <c:v>2.7077085971830002</c:v>
                </c:pt>
                <c:pt idx="22486">
                  <c:v>2.7078416347499998</c:v>
                </c:pt>
                <c:pt idx="22487">
                  <c:v>2.707932949066</c:v>
                </c:pt>
                <c:pt idx="22488">
                  <c:v>2.7080302238459999</c:v>
                </c:pt>
                <c:pt idx="22489">
                  <c:v>2.708134889603</c:v>
                </c:pt>
                <c:pt idx="22490">
                  <c:v>2.7081918716429998</c:v>
                </c:pt>
                <c:pt idx="22491">
                  <c:v>2.7082483768459999</c:v>
                </c:pt>
                <c:pt idx="22492">
                  <c:v>2.7083063125610001</c:v>
                </c:pt>
                <c:pt idx="22493">
                  <c:v>2.7083594799039998</c:v>
                </c:pt>
                <c:pt idx="22494">
                  <c:v>2.708412408829</c:v>
                </c:pt>
                <c:pt idx="22495">
                  <c:v>2.7084677219389999</c:v>
                </c:pt>
                <c:pt idx="22496">
                  <c:v>2.7085192203520001</c:v>
                </c:pt>
                <c:pt idx="22497">
                  <c:v>2.7085752487180002</c:v>
                </c:pt>
                <c:pt idx="22498">
                  <c:v>2.70863032341</c:v>
                </c:pt>
                <c:pt idx="22499">
                  <c:v>2.7087256908419999</c:v>
                </c:pt>
                <c:pt idx="22500">
                  <c:v>2.7088077068329999</c:v>
                </c:pt>
                <c:pt idx="22501">
                  <c:v>2.7089223861690002</c:v>
                </c:pt>
                <c:pt idx="22502">
                  <c:v>2.7091050148010001</c:v>
                </c:pt>
                <c:pt idx="22503">
                  <c:v>2.7092156410219999</c:v>
                </c:pt>
                <c:pt idx="22504">
                  <c:v>2.7092950344090001</c:v>
                </c:pt>
                <c:pt idx="22505">
                  <c:v>2.709373474121</c:v>
                </c:pt>
                <c:pt idx="22506">
                  <c:v>2.7094495296479999</c:v>
                </c:pt>
                <c:pt idx="22507">
                  <c:v>2.7097513675689999</c:v>
                </c:pt>
                <c:pt idx="22508">
                  <c:v>2.709973335266</c:v>
                </c:pt>
                <c:pt idx="22509">
                  <c:v>2.7100820541380002</c:v>
                </c:pt>
                <c:pt idx="22510">
                  <c:v>2.7101466655730002</c:v>
                </c:pt>
                <c:pt idx="22511">
                  <c:v>2.7102086544040001</c:v>
                </c:pt>
                <c:pt idx="22512">
                  <c:v>2.7102544307710001</c:v>
                </c:pt>
                <c:pt idx="22513">
                  <c:v>2.710297346115</c:v>
                </c:pt>
                <c:pt idx="22514">
                  <c:v>2.7103469371800002</c:v>
                </c:pt>
                <c:pt idx="22515">
                  <c:v>2.7104270458220001</c:v>
                </c:pt>
                <c:pt idx="22516">
                  <c:v>2.710693359375</c:v>
                </c:pt>
                <c:pt idx="22517">
                  <c:v>2.7108151912689999</c:v>
                </c:pt>
                <c:pt idx="22518">
                  <c:v>2.7109754085539999</c:v>
                </c:pt>
                <c:pt idx="22519">
                  <c:v>2.7111008167269999</c:v>
                </c:pt>
                <c:pt idx="22520">
                  <c:v>2.7111864089969999</c:v>
                </c:pt>
                <c:pt idx="22521">
                  <c:v>2.7113049030299998</c:v>
                </c:pt>
                <c:pt idx="22522">
                  <c:v>2.7114634513849998</c:v>
                </c:pt>
                <c:pt idx="22523">
                  <c:v>2.711546182632</c:v>
                </c:pt>
                <c:pt idx="22524">
                  <c:v>2.7116725444790002</c:v>
                </c:pt>
                <c:pt idx="22525">
                  <c:v>2.7120261192320001</c:v>
                </c:pt>
                <c:pt idx="22526">
                  <c:v>2.7123756408689998</c:v>
                </c:pt>
                <c:pt idx="22527">
                  <c:v>2.712618589401</c:v>
                </c:pt>
                <c:pt idx="22528">
                  <c:v>2.71275639534</c:v>
                </c:pt>
                <c:pt idx="22529">
                  <c:v>2.7130672931670001</c:v>
                </c:pt>
                <c:pt idx="22530">
                  <c:v>2.7131531238559998</c:v>
                </c:pt>
                <c:pt idx="22531">
                  <c:v>2.7132425308229999</c:v>
                </c:pt>
                <c:pt idx="22532">
                  <c:v>2.7133402824399999</c:v>
                </c:pt>
                <c:pt idx="22533">
                  <c:v>2.7134358882899998</c:v>
                </c:pt>
                <c:pt idx="22534">
                  <c:v>2.7134864330289998</c:v>
                </c:pt>
                <c:pt idx="22535">
                  <c:v>2.7135813236240001</c:v>
                </c:pt>
                <c:pt idx="22536">
                  <c:v>2.7136800289149998</c:v>
                </c:pt>
                <c:pt idx="22537">
                  <c:v>2.7137773036959998</c:v>
                </c:pt>
                <c:pt idx="22538">
                  <c:v>2.71386551857</c:v>
                </c:pt>
                <c:pt idx="22539">
                  <c:v>2.7139461040500001</c:v>
                </c:pt>
                <c:pt idx="22540">
                  <c:v>2.7140526771550002</c:v>
                </c:pt>
                <c:pt idx="22541">
                  <c:v>2.714343070984</c:v>
                </c:pt>
                <c:pt idx="22542">
                  <c:v>2.7144122123719998</c:v>
                </c:pt>
                <c:pt idx="22543">
                  <c:v>2.7144541740419998</c:v>
                </c:pt>
                <c:pt idx="22544">
                  <c:v>2.7144973278050002</c:v>
                </c:pt>
                <c:pt idx="22545">
                  <c:v>2.714542150497</c:v>
                </c:pt>
                <c:pt idx="22546">
                  <c:v>2.7146162986759999</c:v>
                </c:pt>
                <c:pt idx="22547">
                  <c:v>2.714692115784</c:v>
                </c:pt>
                <c:pt idx="22548">
                  <c:v>2.7147371768949999</c:v>
                </c:pt>
                <c:pt idx="22549">
                  <c:v>2.7147777080540001</c:v>
                </c:pt>
                <c:pt idx="22550">
                  <c:v>2.7148132324219998</c:v>
                </c:pt>
                <c:pt idx="22551">
                  <c:v>2.7148532867430002</c:v>
                </c:pt>
                <c:pt idx="22552">
                  <c:v>2.7148897647860002</c:v>
                </c:pt>
                <c:pt idx="22553">
                  <c:v>2.7149288654329999</c:v>
                </c:pt>
                <c:pt idx="22554">
                  <c:v>2.7149713039400001</c:v>
                </c:pt>
                <c:pt idx="22555">
                  <c:v>2.715014696121</c:v>
                </c:pt>
                <c:pt idx="22556">
                  <c:v>2.7150568962100001</c:v>
                </c:pt>
                <c:pt idx="22557">
                  <c:v>2.7151334285740001</c:v>
                </c:pt>
                <c:pt idx="22558">
                  <c:v>2.7152070999150002</c:v>
                </c:pt>
                <c:pt idx="22559">
                  <c:v>2.7154200077059998</c:v>
                </c:pt>
                <c:pt idx="22560">
                  <c:v>2.7155086994170001</c:v>
                </c:pt>
                <c:pt idx="22561">
                  <c:v>2.7156012058260002</c:v>
                </c:pt>
                <c:pt idx="22562">
                  <c:v>2.7156920433040002</c:v>
                </c:pt>
                <c:pt idx="22563">
                  <c:v>2.7157800197599999</c:v>
                </c:pt>
                <c:pt idx="22564">
                  <c:v>2.7159402370449999</c:v>
                </c:pt>
                <c:pt idx="22565">
                  <c:v>2.7160947322850002</c:v>
                </c:pt>
                <c:pt idx="22566">
                  <c:v>2.7162795066830001</c:v>
                </c:pt>
                <c:pt idx="22567">
                  <c:v>2.7165982723240001</c:v>
                </c:pt>
                <c:pt idx="22568">
                  <c:v>2.7166700363160001</c:v>
                </c:pt>
                <c:pt idx="22569">
                  <c:v>2.7167539596560002</c:v>
                </c:pt>
                <c:pt idx="22570">
                  <c:v>2.7168757915500001</c:v>
                </c:pt>
                <c:pt idx="22571">
                  <c:v>2.7170264720919999</c:v>
                </c:pt>
                <c:pt idx="22572">
                  <c:v>2.7172060012819998</c:v>
                </c:pt>
                <c:pt idx="22573">
                  <c:v>2.7175371646880002</c:v>
                </c:pt>
                <c:pt idx="22574">
                  <c:v>2.717724323273</c:v>
                </c:pt>
                <c:pt idx="22575">
                  <c:v>2.7178540229800001</c:v>
                </c:pt>
                <c:pt idx="22576">
                  <c:v>2.717975616455</c:v>
                </c:pt>
                <c:pt idx="22577">
                  <c:v>2.7181334495540002</c:v>
                </c:pt>
                <c:pt idx="22578">
                  <c:v>2.7182452678679998</c:v>
                </c:pt>
                <c:pt idx="22579">
                  <c:v>2.718507528305</c:v>
                </c:pt>
                <c:pt idx="22580">
                  <c:v>2.7186841964720001</c:v>
                </c:pt>
                <c:pt idx="22581">
                  <c:v>2.718852996826</c:v>
                </c:pt>
                <c:pt idx="22582">
                  <c:v>2.7189795970919999</c:v>
                </c:pt>
                <c:pt idx="22583">
                  <c:v>2.719074249268</c:v>
                </c:pt>
                <c:pt idx="22584">
                  <c:v>2.7191259860989998</c:v>
                </c:pt>
                <c:pt idx="22585">
                  <c:v>2.719175577164</c:v>
                </c:pt>
                <c:pt idx="22586">
                  <c:v>2.7192301750180001</c:v>
                </c:pt>
                <c:pt idx="22587">
                  <c:v>2.7192792892459998</c:v>
                </c:pt>
                <c:pt idx="22588">
                  <c:v>2.719373941422</c:v>
                </c:pt>
                <c:pt idx="22589">
                  <c:v>2.7194592952729999</c:v>
                </c:pt>
                <c:pt idx="22590">
                  <c:v>2.7197830677030002</c:v>
                </c:pt>
                <c:pt idx="22591">
                  <c:v>2.7199702262879999</c:v>
                </c:pt>
                <c:pt idx="22592">
                  <c:v>2.7200932502750002</c:v>
                </c:pt>
                <c:pt idx="22593">
                  <c:v>2.7201926708220001</c:v>
                </c:pt>
                <c:pt idx="22594">
                  <c:v>2.7202372550959999</c:v>
                </c:pt>
                <c:pt idx="22595">
                  <c:v>2.7202835083010002</c:v>
                </c:pt>
                <c:pt idx="22596">
                  <c:v>2.7203261852259999</c:v>
                </c:pt>
                <c:pt idx="22597">
                  <c:v>2.7203636169430001</c:v>
                </c:pt>
                <c:pt idx="22598">
                  <c:v>2.7204074859620002</c:v>
                </c:pt>
                <c:pt idx="22599">
                  <c:v>2.720448493958</c:v>
                </c:pt>
                <c:pt idx="22600">
                  <c:v>2.7204880714419999</c:v>
                </c:pt>
                <c:pt idx="22601">
                  <c:v>2.7205343246460001</c:v>
                </c:pt>
                <c:pt idx="22602">
                  <c:v>2.7206101417539998</c:v>
                </c:pt>
                <c:pt idx="22603">
                  <c:v>2.72092628479</c:v>
                </c:pt>
                <c:pt idx="22604">
                  <c:v>2.7210986614229999</c:v>
                </c:pt>
                <c:pt idx="22605">
                  <c:v>2.7211854457859999</c:v>
                </c:pt>
                <c:pt idx="22606">
                  <c:v>2.721275091171</c:v>
                </c:pt>
                <c:pt idx="22607">
                  <c:v>2.7213599681849998</c:v>
                </c:pt>
                <c:pt idx="22608">
                  <c:v>2.7216494083399998</c:v>
                </c:pt>
                <c:pt idx="22609">
                  <c:v>2.7217369079589999</c:v>
                </c:pt>
                <c:pt idx="22610">
                  <c:v>2.7218158245090001</c:v>
                </c:pt>
                <c:pt idx="22611">
                  <c:v>2.7218971252439998</c:v>
                </c:pt>
                <c:pt idx="22612">
                  <c:v>2.7219738960269999</c:v>
                </c:pt>
                <c:pt idx="22613">
                  <c:v>2.722086191177</c:v>
                </c:pt>
                <c:pt idx="22614">
                  <c:v>2.7222363948820001</c:v>
                </c:pt>
                <c:pt idx="22615">
                  <c:v>2.7224118709559999</c:v>
                </c:pt>
                <c:pt idx="22616">
                  <c:v>2.722581148148</c:v>
                </c:pt>
                <c:pt idx="22617">
                  <c:v>2.722928524017</c:v>
                </c:pt>
                <c:pt idx="22618">
                  <c:v>2.72300863266</c:v>
                </c:pt>
                <c:pt idx="22619">
                  <c:v>2.7230961322780001</c:v>
                </c:pt>
                <c:pt idx="22620">
                  <c:v>2.7231955528260001</c:v>
                </c:pt>
                <c:pt idx="22621">
                  <c:v>2.723285913467</c:v>
                </c:pt>
                <c:pt idx="22622">
                  <c:v>2.7233695983890001</c:v>
                </c:pt>
                <c:pt idx="22623">
                  <c:v>2.7235150337220002</c:v>
                </c:pt>
                <c:pt idx="22624">
                  <c:v>2.7237153053280001</c:v>
                </c:pt>
                <c:pt idx="22625">
                  <c:v>2.7238442897800001</c:v>
                </c:pt>
                <c:pt idx="22626">
                  <c:v>2.7239403724670002</c:v>
                </c:pt>
                <c:pt idx="22627">
                  <c:v>2.723992109299</c:v>
                </c:pt>
                <c:pt idx="22628">
                  <c:v>2.7240488529209999</c:v>
                </c:pt>
                <c:pt idx="22629">
                  <c:v>2.7241065502169999</c:v>
                </c:pt>
                <c:pt idx="22630">
                  <c:v>2.7241675853729999</c:v>
                </c:pt>
                <c:pt idx="22631">
                  <c:v>2.7242298126220001</c:v>
                </c:pt>
                <c:pt idx="22632">
                  <c:v>2.7242882251739999</c:v>
                </c:pt>
                <c:pt idx="22633">
                  <c:v>2.7243399620059998</c:v>
                </c:pt>
                <c:pt idx="22634">
                  <c:v>2.7243905067440002</c:v>
                </c:pt>
                <c:pt idx="22635">
                  <c:v>2.724443912506</c:v>
                </c:pt>
                <c:pt idx="22636">
                  <c:v>2.7245442867279999</c:v>
                </c:pt>
                <c:pt idx="22637">
                  <c:v>2.724659919739</c:v>
                </c:pt>
                <c:pt idx="22638">
                  <c:v>2.724883317947</c:v>
                </c:pt>
                <c:pt idx="22639">
                  <c:v>2.7250249385830001</c:v>
                </c:pt>
                <c:pt idx="22640">
                  <c:v>2.725132465363</c:v>
                </c:pt>
                <c:pt idx="22641">
                  <c:v>2.725244283676</c:v>
                </c:pt>
                <c:pt idx="22642">
                  <c:v>2.7253634929659998</c:v>
                </c:pt>
                <c:pt idx="22643">
                  <c:v>2.7255096435550001</c:v>
                </c:pt>
                <c:pt idx="22644">
                  <c:v>2.7258305549620001</c:v>
                </c:pt>
                <c:pt idx="22645">
                  <c:v>2.7259054183960001</c:v>
                </c:pt>
                <c:pt idx="22646">
                  <c:v>2.7259693145749999</c:v>
                </c:pt>
                <c:pt idx="22647">
                  <c:v>2.726009607315</c:v>
                </c:pt>
                <c:pt idx="22648">
                  <c:v>2.7260487079620002</c:v>
                </c:pt>
                <c:pt idx="22649">
                  <c:v>2.7260942459109998</c:v>
                </c:pt>
                <c:pt idx="22650">
                  <c:v>2.7261724472050002</c:v>
                </c:pt>
                <c:pt idx="22651">
                  <c:v>2.7264862060550001</c:v>
                </c:pt>
                <c:pt idx="22652">
                  <c:v>2.7266073226929999</c:v>
                </c:pt>
                <c:pt idx="22653">
                  <c:v>2.726700305939</c:v>
                </c:pt>
                <c:pt idx="22654">
                  <c:v>2.726799488068</c:v>
                </c:pt>
                <c:pt idx="22655">
                  <c:v>2.726845026016</c:v>
                </c:pt>
                <c:pt idx="22656">
                  <c:v>2.7269380092620001</c:v>
                </c:pt>
                <c:pt idx="22657">
                  <c:v>2.7270240783689998</c:v>
                </c:pt>
                <c:pt idx="22658">
                  <c:v>2.7273423671720001</c:v>
                </c:pt>
                <c:pt idx="22659">
                  <c:v>2.7273881435390002</c:v>
                </c:pt>
                <c:pt idx="22660">
                  <c:v>2.7274215221409999</c:v>
                </c:pt>
                <c:pt idx="22661">
                  <c:v>2.7274630069730001</c:v>
                </c:pt>
                <c:pt idx="22662">
                  <c:v>2.7275028228760001</c:v>
                </c:pt>
                <c:pt idx="22663">
                  <c:v>2.7275710105900002</c:v>
                </c:pt>
                <c:pt idx="22664">
                  <c:v>2.7276196479800001</c:v>
                </c:pt>
                <c:pt idx="22665">
                  <c:v>2.7276654243470002</c:v>
                </c:pt>
                <c:pt idx="22666">
                  <c:v>2.727704763412</c:v>
                </c:pt>
                <c:pt idx="22667">
                  <c:v>2.7277503013610001</c:v>
                </c:pt>
                <c:pt idx="22668">
                  <c:v>2.7277889251710001</c:v>
                </c:pt>
                <c:pt idx="22669">
                  <c:v>2.727825164795</c:v>
                </c:pt>
                <c:pt idx="22670">
                  <c:v>2.7278623580930002</c:v>
                </c:pt>
                <c:pt idx="22671">
                  <c:v>2.7279076576230001</c:v>
                </c:pt>
                <c:pt idx="22672">
                  <c:v>2.727952241898</c:v>
                </c:pt>
                <c:pt idx="22673">
                  <c:v>2.7279996871950001</c:v>
                </c:pt>
                <c:pt idx="22674">
                  <c:v>2.728078126907</c:v>
                </c:pt>
                <c:pt idx="22675">
                  <c:v>2.7283930778499998</c:v>
                </c:pt>
                <c:pt idx="22676">
                  <c:v>2.7287306785580001</c:v>
                </c:pt>
                <c:pt idx="22677">
                  <c:v>2.729082584381</c:v>
                </c:pt>
                <c:pt idx="22678">
                  <c:v>2.7292935848240001</c:v>
                </c:pt>
                <c:pt idx="22679">
                  <c:v>2.7294368743900002</c:v>
                </c:pt>
                <c:pt idx="22680">
                  <c:v>2.7296969890590002</c:v>
                </c:pt>
                <c:pt idx="22681">
                  <c:v>2.729823589325</c:v>
                </c:pt>
                <c:pt idx="22682">
                  <c:v>2.7299134731289998</c:v>
                </c:pt>
                <c:pt idx="22683">
                  <c:v>2.7300446033479999</c:v>
                </c:pt>
                <c:pt idx="22684">
                  <c:v>2.7301421165469999</c:v>
                </c:pt>
                <c:pt idx="22685">
                  <c:v>2.7301955223080001</c:v>
                </c:pt>
                <c:pt idx="22686">
                  <c:v>2.7302477359770001</c:v>
                </c:pt>
                <c:pt idx="22687">
                  <c:v>2.7303018569950002</c:v>
                </c:pt>
                <c:pt idx="22688">
                  <c:v>2.7303581237789998</c:v>
                </c:pt>
                <c:pt idx="22689">
                  <c:v>2.7304131984710001</c:v>
                </c:pt>
                <c:pt idx="22690">
                  <c:v>2.7304699420929999</c:v>
                </c:pt>
                <c:pt idx="22691">
                  <c:v>2.7305305004120002</c:v>
                </c:pt>
                <c:pt idx="22692">
                  <c:v>2.7305860519410001</c:v>
                </c:pt>
                <c:pt idx="22693">
                  <c:v>2.730641126633</c:v>
                </c:pt>
                <c:pt idx="22694">
                  <c:v>2.7306916713709999</c:v>
                </c:pt>
                <c:pt idx="22695">
                  <c:v>2.7307415008540001</c:v>
                </c:pt>
                <c:pt idx="22696">
                  <c:v>2.7308359146119998</c:v>
                </c:pt>
                <c:pt idx="22697">
                  <c:v>2.7309250831599998</c:v>
                </c:pt>
                <c:pt idx="22698">
                  <c:v>2.7310829162600001</c:v>
                </c:pt>
                <c:pt idx="22699">
                  <c:v>2.7312383651730001</c:v>
                </c:pt>
                <c:pt idx="22700">
                  <c:v>2.7312858104709998</c:v>
                </c:pt>
                <c:pt idx="22701">
                  <c:v>2.7313487529749998</c:v>
                </c:pt>
                <c:pt idx="22702">
                  <c:v>2.731414079666</c:v>
                </c:pt>
                <c:pt idx="22703">
                  <c:v>2.7314839363100001</c:v>
                </c:pt>
                <c:pt idx="22704">
                  <c:v>2.7315616607669999</c:v>
                </c:pt>
                <c:pt idx="22705">
                  <c:v>2.731886863708</c:v>
                </c:pt>
                <c:pt idx="22706">
                  <c:v>2.7321872711180002</c:v>
                </c:pt>
                <c:pt idx="22707">
                  <c:v>2.7323796749109999</c:v>
                </c:pt>
                <c:pt idx="22708">
                  <c:v>2.7326719760890001</c:v>
                </c:pt>
                <c:pt idx="22709">
                  <c:v>2.7327513694759999</c:v>
                </c:pt>
                <c:pt idx="22710">
                  <c:v>2.7330300807949999</c:v>
                </c:pt>
                <c:pt idx="22711">
                  <c:v>2.7332608699800001</c:v>
                </c:pt>
                <c:pt idx="22712">
                  <c:v>2.7333405017849999</c:v>
                </c:pt>
                <c:pt idx="22713">
                  <c:v>2.7334144115450001</c:v>
                </c:pt>
                <c:pt idx="22714">
                  <c:v>2.7334604263309998</c:v>
                </c:pt>
                <c:pt idx="22715">
                  <c:v>2.7335062026979999</c:v>
                </c:pt>
                <c:pt idx="22716">
                  <c:v>2.7335596084590001</c:v>
                </c:pt>
                <c:pt idx="22717">
                  <c:v>2.733605861664</c:v>
                </c:pt>
                <c:pt idx="22718">
                  <c:v>2.733679056168</c:v>
                </c:pt>
                <c:pt idx="22719">
                  <c:v>2.7337255477909999</c:v>
                </c:pt>
                <c:pt idx="22720">
                  <c:v>2.7337753772740001</c:v>
                </c:pt>
                <c:pt idx="22721">
                  <c:v>2.7338573932650001</c:v>
                </c:pt>
                <c:pt idx="22722">
                  <c:v>2.73419547081</c:v>
                </c:pt>
                <c:pt idx="22723">
                  <c:v>2.7344539165500001</c:v>
                </c:pt>
                <c:pt idx="22724">
                  <c:v>2.7345376014710001</c:v>
                </c:pt>
                <c:pt idx="22725">
                  <c:v>2.7346305847169998</c:v>
                </c:pt>
                <c:pt idx="22726">
                  <c:v>2.7347242832180001</c:v>
                </c:pt>
                <c:pt idx="22727">
                  <c:v>2.7348186969760002</c:v>
                </c:pt>
                <c:pt idx="22728">
                  <c:v>2.7349503040309999</c:v>
                </c:pt>
                <c:pt idx="22729">
                  <c:v>2.7350747585300001</c:v>
                </c:pt>
                <c:pt idx="22730">
                  <c:v>2.735208511353</c:v>
                </c:pt>
                <c:pt idx="22731">
                  <c:v>2.7353055477139998</c:v>
                </c:pt>
                <c:pt idx="22732">
                  <c:v>2.7353949546809999</c:v>
                </c:pt>
                <c:pt idx="22733">
                  <c:v>2.735498189926</c:v>
                </c:pt>
                <c:pt idx="22734">
                  <c:v>2.7355961799620001</c:v>
                </c:pt>
                <c:pt idx="22735">
                  <c:v>2.735644578934</c:v>
                </c:pt>
                <c:pt idx="22736">
                  <c:v>2.7357409000400001</c:v>
                </c:pt>
                <c:pt idx="22737">
                  <c:v>2.7357864379880001</c:v>
                </c:pt>
                <c:pt idx="22738">
                  <c:v>2.735878229141</c:v>
                </c:pt>
                <c:pt idx="22739">
                  <c:v>2.7359628677369998</c:v>
                </c:pt>
                <c:pt idx="22740">
                  <c:v>2.7360408306120001</c:v>
                </c:pt>
                <c:pt idx="22741">
                  <c:v>2.736162424088</c:v>
                </c:pt>
                <c:pt idx="22742">
                  <c:v>2.7362787723539999</c:v>
                </c:pt>
                <c:pt idx="22743">
                  <c:v>2.7364268302919998</c:v>
                </c:pt>
                <c:pt idx="22744">
                  <c:v>2.7366604804989998</c:v>
                </c:pt>
                <c:pt idx="22745">
                  <c:v>2.7368736267089999</c:v>
                </c:pt>
                <c:pt idx="22746">
                  <c:v>2.73717045784</c:v>
                </c:pt>
                <c:pt idx="22747">
                  <c:v>2.7372760772709999</c:v>
                </c:pt>
                <c:pt idx="22748">
                  <c:v>2.7373180389399998</c:v>
                </c:pt>
                <c:pt idx="22749">
                  <c:v>2.737356901169</c:v>
                </c:pt>
                <c:pt idx="22750">
                  <c:v>2.7373943328860002</c:v>
                </c:pt>
                <c:pt idx="22751">
                  <c:v>2.7374374866490001</c:v>
                </c:pt>
                <c:pt idx="22752">
                  <c:v>2.7374775409700001</c:v>
                </c:pt>
                <c:pt idx="22753">
                  <c:v>2.7375447750089998</c:v>
                </c:pt>
                <c:pt idx="22754">
                  <c:v>2.7375857830050001</c:v>
                </c:pt>
                <c:pt idx="22755">
                  <c:v>2.7376279830930002</c:v>
                </c:pt>
                <c:pt idx="22756">
                  <c:v>2.737667322159</c:v>
                </c:pt>
                <c:pt idx="22757">
                  <c:v>2.7377035617829999</c:v>
                </c:pt>
                <c:pt idx="22758">
                  <c:v>2.7377431392670002</c:v>
                </c:pt>
                <c:pt idx="22759">
                  <c:v>2.737787723541</c:v>
                </c:pt>
                <c:pt idx="22760">
                  <c:v>2.7378273010249998</c:v>
                </c:pt>
                <c:pt idx="22761">
                  <c:v>2.7378702163700002</c:v>
                </c:pt>
                <c:pt idx="22762">
                  <c:v>2.7379217147829999</c:v>
                </c:pt>
                <c:pt idx="22763">
                  <c:v>2.7379646301270002</c:v>
                </c:pt>
                <c:pt idx="22764">
                  <c:v>2.7380814552310002</c:v>
                </c:pt>
                <c:pt idx="22765">
                  <c:v>2.738206148148</c:v>
                </c:pt>
                <c:pt idx="22766">
                  <c:v>2.7382535934450001</c:v>
                </c:pt>
                <c:pt idx="22767">
                  <c:v>2.738309144974</c:v>
                </c:pt>
                <c:pt idx="22768">
                  <c:v>2.7383720874790001</c:v>
                </c:pt>
                <c:pt idx="22769">
                  <c:v>2.7384340763089998</c:v>
                </c:pt>
                <c:pt idx="22770">
                  <c:v>2.738495588303</c:v>
                </c:pt>
                <c:pt idx="22771">
                  <c:v>2.738563537598</c:v>
                </c:pt>
                <c:pt idx="22772">
                  <c:v>2.7386333942409999</c:v>
                </c:pt>
                <c:pt idx="22773">
                  <c:v>2.7387008666989998</c:v>
                </c:pt>
                <c:pt idx="22774">
                  <c:v>2.7387676239009999</c:v>
                </c:pt>
                <c:pt idx="22775">
                  <c:v>2.7388355731959999</c:v>
                </c:pt>
                <c:pt idx="22776">
                  <c:v>2.7389032840729999</c:v>
                </c:pt>
                <c:pt idx="22777">
                  <c:v>2.7389652729030001</c:v>
                </c:pt>
                <c:pt idx="22778">
                  <c:v>2.7390227317810001</c:v>
                </c:pt>
                <c:pt idx="22779">
                  <c:v>2.7390768527980001</c:v>
                </c:pt>
                <c:pt idx="22780">
                  <c:v>2.7391302585599999</c:v>
                </c:pt>
                <c:pt idx="22781">
                  <c:v>2.739219427109</c:v>
                </c:pt>
                <c:pt idx="22782">
                  <c:v>2.739475727081</c:v>
                </c:pt>
                <c:pt idx="22783">
                  <c:v>2.7395484447479999</c:v>
                </c:pt>
                <c:pt idx="22784">
                  <c:v>2.7395906448359999</c:v>
                </c:pt>
                <c:pt idx="22785">
                  <c:v>2.7396893501280002</c:v>
                </c:pt>
                <c:pt idx="22786">
                  <c:v>2.7398355007170001</c:v>
                </c:pt>
                <c:pt idx="22787">
                  <c:v>2.7401499748229998</c:v>
                </c:pt>
                <c:pt idx="22788">
                  <c:v>2.7402312755580001</c:v>
                </c:pt>
                <c:pt idx="22789">
                  <c:v>2.7403099536900002</c:v>
                </c:pt>
                <c:pt idx="22790">
                  <c:v>2.740420818329</c:v>
                </c:pt>
                <c:pt idx="22791">
                  <c:v>2.7407326698299999</c:v>
                </c:pt>
                <c:pt idx="22792">
                  <c:v>2.7409203052520001</c:v>
                </c:pt>
                <c:pt idx="22793">
                  <c:v>2.7409942150119999</c:v>
                </c:pt>
                <c:pt idx="22794">
                  <c:v>2.7410709857939999</c:v>
                </c:pt>
                <c:pt idx="22795">
                  <c:v>2.7411472797390002</c:v>
                </c:pt>
                <c:pt idx="22796">
                  <c:v>2.7412147521970001</c:v>
                </c:pt>
                <c:pt idx="22797">
                  <c:v>2.741260051727</c:v>
                </c:pt>
                <c:pt idx="22798">
                  <c:v>2.7413272857669999</c:v>
                </c:pt>
                <c:pt idx="22799">
                  <c:v>2.7414021491999998</c:v>
                </c:pt>
                <c:pt idx="22800">
                  <c:v>2.741659402847</c:v>
                </c:pt>
                <c:pt idx="22801">
                  <c:v>2.7417767047880002</c:v>
                </c:pt>
                <c:pt idx="22802">
                  <c:v>2.7418971061709998</c:v>
                </c:pt>
                <c:pt idx="22803">
                  <c:v>2.7422130107879998</c:v>
                </c:pt>
                <c:pt idx="22804">
                  <c:v>2.7423050403590001</c:v>
                </c:pt>
                <c:pt idx="22805">
                  <c:v>2.7424066066739998</c:v>
                </c:pt>
                <c:pt idx="22806">
                  <c:v>2.7424557209009999</c:v>
                </c:pt>
                <c:pt idx="22807">
                  <c:v>2.742508411407</c:v>
                </c:pt>
                <c:pt idx="22808">
                  <c:v>2.7425575256350001</c:v>
                </c:pt>
                <c:pt idx="22809">
                  <c:v>2.7426064014430001</c:v>
                </c:pt>
                <c:pt idx="22810">
                  <c:v>2.7426989078520001</c:v>
                </c:pt>
                <c:pt idx="22811">
                  <c:v>2.742787361145</c:v>
                </c:pt>
                <c:pt idx="22812">
                  <c:v>2.7428717613220002</c:v>
                </c:pt>
                <c:pt idx="22813">
                  <c:v>2.743003368378</c:v>
                </c:pt>
                <c:pt idx="22814">
                  <c:v>2.7430901527399998</c:v>
                </c:pt>
                <c:pt idx="22815">
                  <c:v>2.7432124614719999</c:v>
                </c:pt>
                <c:pt idx="22816">
                  <c:v>2.7434475421909998</c:v>
                </c:pt>
                <c:pt idx="22817">
                  <c:v>2.7437438964840002</c:v>
                </c:pt>
                <c:pt idx="22818">
                  <c:v>2.7437996864319998</c:v>
                </c:pt>
                <c:pt idx="22819">
                  <c:v>2.7439124584200001</c:v>
                </c:pt>
                <c:pt idx="22820">
                  <c:v>2.744257450104</c:v>
                </c:pt>
                <c:pt idx="22821">
                  <c:v>2.7445371150970002</c:v>
                </c:pt>
                <c:pt idx="22822">
                  <c:v>2.7446260452270002</c:v>
                </c:pt>
                <c:pt idx="22823">
                  <c:v>2.7446782588960001</c:v>
                </c:pt>
                <c:pt idx="22824">
                  <c:v>2.7447307109830001</c:v>
                </c:pt>
                <c:pt idx="22825">
                  <c:v>2.7447862625120001</c:v>
                </c:pt>
                <c:pt idx="22826">
                  <c:v>2.7451107501980001</c:v>
                </c:pt>
                <c:pt idx="22827">
                  <c:v>2.745441436768</c:v>
                </c:pt>
                <c:pt idx="22828">
                  <c:v>2.7455313205719998</c:v>
                </c:pt>
                <c:pt idx="22829">
                  <c:v>2.7456233501430001</c:v>
                </c:pt>
                <c:pt idx="22830">
                  <c:v>2.7456760406490002</c:v>
                </c:pt>
                <c:pt idx="22831">
                  <c:v>2.7457289695739999</c:v>
                </c:pt>
                <c:pt idx="22832">
                  <c:v>2.7457821369170001</c:v>
                </c:pt>
                <c:pt idx="22833">
                  <c:v>2.7458307743070001</c:v>
                </c:pt>
                <c:pt idx="22834">
                  <c:v>2.7459254264830002</c:v>
                </c:pt>
                <c:pt idx="22835">
                  <c:v>2.7460122108460001</c:v>
                </c:pt>
                <c:pt idx="22836">
                  <c:v>2.7461383342739998</c:v>
                </c:pt>
                <c:pt idx="22837">
                  <c:v>2.746387004852</c:v>
                </c:pt>
                <c:pt idx="22838">
                  <c:v>2.7465195655820001</c:v>
                </c:pt>
                <c:pt idx="22839">
                  <c:v>2.7465934753419998</c:v>
                </c:pt>
                <c:pt idx="22840">
                  <c:v>2.7466335296629998</c:v>
                </c:pt>
                <c:pt idx="22841">
                  <c:v>2.7467079162600001</c:v>
                </c:pt>
                <c:pt idx="22842">
                  <c:v>2.746752977371</c:v>
                </c:pt>
                <c:pt idx="22843">
                  <c:v>2.7467927932739999</c:v>
                </c:pt>
                <c:pt idx="22844">
                  <c:v>2.7468395233149998</c:v>
                </c:pt>
                <c:pt idx="22845">
                  <c:v>2.7468788623810001</c:v>
                </c:pt>
                <c:pt idx="22846">
                  <c:v>2.7469179630279998</c:v>
                </c:pt>
                <c:pt idx="22847">
                  <c:v>2.746961832047</c:v>
                </c:pt>
                <c:pt idx="22848">
                  <c:v>2.7470262050629999</c:v>
                </c:pt>
                <c:pt idx="22849">
                  <c:v>2.7470767498019999</c:v>
                </c:pt>
                <c:pt idx="22850">
                  <c:v>2.7473959922789999</c:v>
                </c:pt>
                <c:pt idx="22851">
                  <c:v>2.7474777698519999</c:v>
                </c:pt>
                <c:pt idx="22852">
                  <c:v>2.7475645542140001</c:v>
                </c:pt>
                <c:pt idx="22853">
                  <c:v>2.747652769089</c:v>
                </c:pt>
                <c:pt idx="22854">
                  <c:v>2.7477409839629998</c:v>
                </c:pt>
                <c:pt idx="22855">
                  <c:v>2.748013734818</c:v>
                </c:pt>
                <c:pt idx="22856">
                  <c:v>2.748060941696</c:v>
                </c:pt>
                <c:pt idx="22857">
                  <c:v>2.7481088638309998</c:v>
                </c:pt>
                <c:pt idx="22858">
                  <c:v>2.7481861114499999</c:v>
                </c:pt>
                <c:pt idx="22859">
                  <c:v>2.748236894608</c:v>
                </c:pt>
                <c:pt idx="22860">
                  <c:v>2.7485408782960001</c:v>
                </c:pt>
                <c:pt idx="22861">
                  <c:v>2.7486352920530002</c:v>
                </c:pt>
                <c:pt idx="22862">
                  <c:v>2.7487273216250001</c:v>
                </c:pt>
                <c:pt idx="22863">
                  <c:v>2.7488152980799998</c:v>
                </c:pt>
                <c:pt idx="22864">
                  <c:v>2.7489535808559999</c:v>
                </c:pt>
                <c:pt idx="22865">
                  <c:v>2.7492794990539999</c:v>
                </c:pt>
                <c:pt idx="22866">
                  <c:v>2.7494926452640001</c:v>
                </c:pt>
                <c:pt idx="22867">
                  <c:v>2.7496044635770001</c:v>
                </c:pt>
                <c:pt idx="22868">
                  <c:v>2.749966859818</c:v>
                </c:pt>
                <c:pt idx="22869">
                  <c:v>2.7500805854800001</c:v>
                </c:pt>
                <c:pt idx="22870">
                  <c:v>2.7501561641690002</c:v>
                </c:pt>
                <c:pt idx="22871">
                  <c:v>2.7502381801609999</c:v>
                </c:pt>
                <c:pt idx="22872">
                  <c:v>2.7503218650819998</c:v>
                </c:pt>
                <c:pt idx="22873">
                  <c:v>2.7504363060000001</c:v>
                </c:pt>
                <c:pt idx="22874">
                  <c:v>2.7506439685820001</c:v>
                </c:pt>
                <c:pt idx="22875">
                  <c:v>2.7508175373079999</c:v>
                </c:pt>
                <c:pt idx="22876">
                  <c:v>2.7509245872500001</c:v>
                </c:pt>
                <c:pt idx="22877">
                  <c:v>2.7510824203489999</c:v>
                </c:pt>
                <c:pt idx="22878">
                  <c:v>2.7512443065640002</c:v>
                </c:pt>
                <c:pt idx="22879">
                  <c:v>2.7513141632079998</c:v>
                </c:pt>
                <c:pt idx="22880">
                  <c:v>2.7514233589170001</c:v>
                </c:pt>
                <c:pt idx="22881">
                  <c:v>2.7516000270840002</c:v>
                </c:pt>
                <c:pt idx="22882">
                  <c:v>2.7516782283780001</c:v>
                </c:pt>
                <c:pt idx="22883">
                  <c:v>2.7517504692079999</c:v>
                </c:pt>
                <c:pt idx="22884">
                  <c:v>2.7521183490749999</c:v>
                </c:pt>
                <c:pt idx="22885">
                  <c:v>2.7522428035740001</c:v>
                </c:pt>
                <c:pt idx="22886">
                  <c:v>2.7523303031920001</c:v>
                </c:pt>
                <c:pt idx="22887">
                  <c:v>2.7524540424350001</c:v>
                </c:pt>
                <c:pt idx="22888">
                  <c:v>2.7528021335599999</c:v>
                </c:pt>
                <c:pt idx="22889">
                  <c:v>2.7530250549319999</c:v>
                </c:pt>
                <c:pt idx="22890">
                  <c:v>2.7531118392940002</c:v>
                </c:pt>
                <c:pt idx="22891">
                  <c:v>2.7532005310060002</c:v>
                </c:pt>
                <c:pt idx="22892">
                  <c:v>2.7532849311829999</c:v>
                </c:pt>
                <c:pt idx="22893">
                  <c:v>2.7534048557280002</c:v>
                </c:pt>
                <c:pt idx="22894">
                  <c:v>2.753743886948</c:v>
                </c:pt>
                <c:pt idx="22895">
                  <c:v>2.7539989948270001</c:v>
                </c:pt>
                <c:pt idx="22896">
                  <c:v>2.754312753677</c:v>
                </c:pt>
                <c:pt idx="22897">
                  <c:v>2.754651069641</c:v>
                </c:pt>
                <c:pt idx="22898">
                  <c:v>2.75497174263</c:v>
                </c:pt>
                <c:pt idx="22899">
                  <c:v>2.7550771236420002</c:v>
                </c:pt>
                <c:pt idx="22900">
                  <c:v>2.7551529407499999</c:v>
                </c:pt>
                <c:pt idx="22901">
                  <c:v>2.755465507507</c:v>
                </c:pt>
                <c:pt idx="22902">
                  <c:v>2.7558062076569998</c:v>
                </c:pt>
                <c:pt idx="22903">
                  <c:v>2.7560083866120002</c:v>
                </c:pt>
                <c:pt idx="22904">
                  <c:v>2.7561213970180001</c:v>
                </c:pt>
                <c:pt idx="22905">
                  <c:v>2.7562346458440001</c:v>
                </c:pt>
                <c:pt idx="22906">
                  <c:v>2.75656914711</c:v>
                </c:pt>
                <c:pt idx="22907">
                  <c:v>2.756689310074</c:v>
                </c:pt>
                <c:pt idx="22908">
                  <c:v>2.756809711456</c:v>
                </c:pt>
                <c:pt idx="22909">
                  <c:v>2.7571661472320002</c:v>
                </c:pt>
                <c:pt idx="22910">
                  <c:v>2.7573158741000001</c:v>
                </c:pt>
                <c:pt idx="22911">
                  <c:v>2.757404565811</c:v>
                </c:pt>
                <c:pt idx="22912">
                  <c:v>2.7574939727780001</c:v>
                </c:pt>
                <c:pt idx="22913">
                  <c:v>2.7575938701629998</c:v>
                </c:pt>
                <c:pt idx="22914">
                  <c:v>2.7576444149019999</c:v>
                </c:pt>
                <c:pt idx="22915">
                  <c:v>2.7576982975009998</c:v>
                </c:pt>
                <c:pt idx="22916">
                  <c:v>2.7577524185179998</c:v>
                </c:pt>
                <c:pt idx="22917">
                  <c:v>2.7578046321869998</c:v>
                </c:pt>
                <c:pt idx="22918">
                  <c:v>2.7578582763670001</c:v>
                </c:pt>
                <c:pt idx="22919">
                  <c:v>2.7579114437099999</c:v>
                </c:pt>
                <c:pt idx="22920">
                  <c:v>2.7579691410059999</c:v>
                </c:pt>
                <c:pt idx="22921">
                  <c:v>2.7580258846280001</c:v>
                </c:pt>
                <c:pt idx="22922">
                  <c:v>2.7580802440640002</c:v>
                </c:pt>
                <c:pt idx="22923">
                  <c:v>2.758135318756</c:v>
                </c:pt>
                <c:pt idx="22924">
                  <c:v>2.7581865787509998</c:v>
                </c:pt>
                <c:pt idx="22925">
                  <c:v>2.7582826614379998</c:v>
                </c:pt>
                <c:pt idx="22926">
                  <c:v>2.7584016323089999</c:v>
                </c:pt>
                <c:pt idx="22927">
                  <c:v>2.758717536926</c:v>
                </c:pt>
                <c:pt idx="22928">
                  <c:v>2.7588660717010001</c:v>
                </c:pt>
                <c:pt idx="22929">
                  <c:v>2.7591764926910001</c:v>
                </c:pt>
                <c:pt idx="22930">
                  <c:v>2.7593050003049999</c:v>
                </c:pt>
                <c:pt idx="22931">
                  <c:v>2.759467601776</c:v>
                </c:pt>
                <c:pt idx="22932">
                  <c:v>2.7596602439879998</c:v>
                </c:pt>
                <c:pt idx="22933">
                  <c:v>2.7597210407260002</c:v>
                </c:pt>
                <c:pt idx="22934">
                  <c:v>2.7597949504849999</c:v>
                </c:pt>
                <c:pt idx="22935">
                  <c:v>2.7598392963410001</c:v>
                </c:pt>
                <c:pt idx="22936">
                  <c:v>2.7599658966059999</c:v>
                </c:pt>
                <c:pt idx="22937">
                  <c:v>2.7601084709169998</c:v>
                </c:pt>
                <c:pt idx="22938">
                  <c:v>2.7601926326749999</c:v>
                </c:pt>
                <c:pt idx="22939">
                  <c:v>2.7602880001069998</c:v>
                </c:pt>
                <c:pt idx="22940">
                  <c:v>2.7603318691249998</c:v>
                </c:pt>
                <c:pt idx="22941">
                  <c:v>2.760379314423</c:v>
                </c:pt>
                <c:pt idx="22942">
                  <c:v>2.7604639530180002</c:v>
                </c:pt>
                <c:pt idx="22943">
                  <c:v>2.760799884796</c:v>
                </c:pt>
                <c:pt idx="22944">
                  <c:v>2.760879993439</c:v>
                </c:pt>
                <c:pt idx="22945">
                  <c:v>2.7609593868259998</c:v>
                </c:pt>
                <c:pt idx="22946">
                  <c:v>2.7610445022580001</c:v>
                </c:pt>
                <c:pt idx="22947">
                  <c:v>2.7611250877379998</c:v>
                </c:pt>
                <c:pt idx="22948">
                  <c:v>2.7612383365630002</c:v>
                </c:pt>
                <c:pt idx="22949">
                  <c:v>2.7613580226900001</c:v>
                </c:pt>
                <c:pt idx="22950">
                  <c:v>2.761474609375</c:v>
                </c:pt>
                <c:pt idx="22951">
                  <c:v>2.7616202831269998</c:v>
                </c:pt>
                <c:pt idx="22952">
                  <c:v>2.7619607448579999</c:v>
                </c:pt>
                <c:pt idx="22953">
                  <c:v>2.7622177600860001</c:v>
                </c:pt>
                <c:pt idx="22954">
                  <c:v>2.7625377178189998</c:v>
                </c:pt>
                <c:pt idx="22955">
                  <c:v>2.7627797126770002</c:v>
                </c:pt>
                <c:pt idx="22956">
                  <c:v>2.7628540992740001</c:v>
                </c:pt>
                <c:pt idx="22957">
                  <c:v>2.762925386429</c:v>
                </c:pt>
                <c:pt idx="22958">
                  <c:v>2.7629973888400001</c:v>
                </c:pt>
                <c:pt idx="22959">
                  <c:v>2.7630767822269999</c:v>
                </c:pt>
                <c:pt idx="22960">
                  <c:v>2.7631759643549998</c:v>
                </c:pt>
                <c:pt idx="22961">
                  <c:v>2.7632503509520001</c:v>
                </c:pt>
                <c:pt idx="22962">
                  <c:v>2.7633223533629998</c:v>
                </c:pt>
                <c:pt idx="22963">
                  <c:v>2.7633721828460001</c:v>
                </c:pt>
                <c:pt idx="22964">
                  <c:v>2.7636933326720001</c:v>
                </c:pt>
                <c:pt idx="22965">
                  <c:v>2.7638714313510002</c:v>
                </c:pt>
                <c:pt idx="22966">
                  <c:v>2.763921260834</c:v>
                </c:pt>
                <c:pt idx="22967">
                  <c:v>2.7640228271480001</c:v>
                </c:pt>
                <c:pt idx="22968">
                  <c:v>2.7641034126280002</c:v>
                </c:pt>
                <c:pt idx="22969">
                  <c:v>2.7642827034000002</c:v>
                </c:pt>
                <c:pt idx="22970">
                  <c:v>2.7644038200379999</c:v>
                </c:pt>
                <c:pt idx="22971">
                  <c:v>2.7647504806519998</c:v>
                </c:pt>
                <c:pt idx="22972">
                  <c:v>2.7648341655730002</c:v>
                </c:pt>
                <c:pt idx="22973">
                  <c:v>2.764920473099</c:v>
                </c:pt>
                <c:pt idx="22974">
                  <c:v>2.7650387287139999</c:v>
                </c:pt>
                <c:pt idx="22975">
                  <c:v>2.7651622295379998</c:v>
                </c:pt>
                <c:pt idx="22976">
                  <c:v>2.7652750015260001</c:v>
                </c:pt>
                <c:pt idx="22977">
                  <c:v>2.7653603553770001</c:v>
                </c:pt>
                <c:pt idx="22978">
                  <c:v>2.7654509544370001</c:v>
                </c:pt>
                <c:pt idx="22979">
                  <c:v>2.765675544739</c:v>
                </c:pt>
                <c:pt idx="22980">
                  <c:v>2.7660379409789999</c:v>
                </c:pt>
                <c:pt idx="22981">
                  <c:v>2.7664523124690001</c:v>
                </c:pt>
                <c:pt idx="22982">
                  <c:v>2.7669198513030002</c:v>
                </c:pt>
                <c:pt idx="22983">
                  <c:v>2.7674112319950002</c:v>
                </c:pt>
                <c:pt idx="22984">
                  <c:v>2.7679238319400001</c:v>
                </c:pt>
                <c:pt idx="22985">
                  <c:v>2.7684497833249999</c:v>
                </c:pt>
                <c:pt idx="22986">
                  <c:v>2.7689862251280002</c:v>
                </c:pt>
                <c:pt idx="22987">
                  <c:v>2.7695271968839998</c:v>
                </c:pt>
                <c:pt idx="22988">
                  <c:v>2.7700722217560001</c:v>
                </c:pt>
                <c:pt idx="22989">
                  <c:v>2.7704916000369999</c:v>
                </c:pt>
                <c:pt idx="22990">
                  <c:v>2.7707254886629999</c:v>
                </c:pt>
                <c:pt idx="22991">
                  <c:v>2.7709090709690001</c:v>
                </c:pt>
                <c:pt idx="22992">
                  <c:v>2.771044969559</c:v>
                </c:pt>
                <c:pt idx="22993">
                  <c:v>2.7711536884310002</c:v>
                </c:pt>
                <c:pt idx="22994">
                  <c:v>2.7712366580959999</c:v>
                </c:pt>
                <c:pt idx="22995">
                  <c:v>2.7713036537170002</c:v>
                </c:pt>
                <c:pt idx="22996">
                  <c:v>2.7713561058040002</c:v>
                </c:pt>
                <c:pt idx="22997">
                  <c:v>2.7714037895199999</c:v>
                </c:pt>
                <c:pt idx="22998">
                  <c:v>2.77143740654</c:v>
                </c:pt>
                <c:pt idx="22999">
                  <c:v>2.771492958069</c:v>
                </c:pt>
                <c:pt idx="23000">
                  <c:v>2.7715353965760001</c:v>
                </c:pt>
                <c:pt idx="23001">
                  <c:v>2.7715861797330001</c:v>
                </c:pt>
                <c:pt idx="23002">
                  <c:v>2.7716314792630001</c:v>
                </c:pt>
                <c:pt idx="23003">
                  <c:v>2.7716593742370002</c:v>
                </c:pt>
                <c:pt idx="23004">
                  <c:v>2.771700382233</c:v>
                </c:pt>
                <c:pt idx="23005">
                  <c:v>2.7717351913449999</c:v>
                </c:pt>
                <c:pt idx="23006">
                  <c:v>2.7717692852020002</c:v>
                </c:pt>
                <c:pt idx="23007">
                  <c:v>2.7717890739439999</c:v>
                </c:pt>
                <c:pt idx="23008">
                  <c:v>2.7718067169189999</c:v>
                </c:pt>
                <c:pt idx="23009">
                  <c:v>2.7718188762659999</c:v>
                </c:pt>
                <c:pt idx="23010">
                  <c:v>2.7718687057500002</c:v>
                </c:pt>
                <c:pt idx="23011">
                  <c:v>2.7719123363490001</c:v>
                </c:pt>
                <c:pt idx="23012">
                  <c:v>2.7719926834109998</c:v>
                </c:pt>
                <c:pt idx="23013">
                  <c:v>2.7720861434940001</c:v>
                </c:pt>
                <c:pt idx="23014">
                  <c:v>2.7721598148350002</c:v>
                </c:pt>
                <c:pt idx="23015">
                  <c:v>2.7722859382629998</c:v>
                </c:pt>
                <c:pt idx="23016">
                  <c:v>2.7724444866179998</c:v>
                </c:pt>
                <c:pt idx="23017">
                  <c:v>2.7725048065190001</c:v>
                </c:pt>
                <c:pt idx="23018">
                  <c:v>2.7726743221280001</c:v>
                </c:pt>
                <c:pt idx="23019">
                  <c:v>2.772736549377</c:v>
                </c:pt>
                <c:pt idx="23020">
                  <c:v>2.7728214263919999</c:v>
                </c:pt>
                <c:pt idx="23021">
                  <c:v>2.7730140686040001</c:v>
                </c:pt>
                <c:pt idx="23022">
                  <c:v>2.773051977158</c:v>
                </c:pt>
                <c:pt idx="23023">
                  <c:v>2.7731282711029999</c:v>
                </c:pt>
                <c:pt idx="23024">
                  <c:v>2.7731981277469999</c:v>
                </c:pt>
                <c:pt idx="23025">
                  <c:v>2.7732625007629998</c:v>
                </c:pt>
                <c:pt idx="23026">
                  <c:v>2.773358821869</c:v>
                </c:pt>
                <c:pt idx="23027">
                  <c:v>2.7735931873320001</c:v>
                </c:pt>
                <c:pt idx="23028">
                  <c:v>2.7738077640530001</c:v>
                </c:pt>
                <c:pt idx="23029">
                  <c:v>2.7740135192870001</c:v>
                </c:pt>
                <c:pt idx="23030">
                  <c:v>2.7740597724909999</c:v>
                </c:pt>
                <c:pt idx="23031">
                  <c:v>2.7740876674649999</c:v>
                </c:pt>
                <c:pt idx="23032">
                  <c:v>2.7741265296940001</c:v>
                </c:pt>
                <c:pt idx="23033">
                  <c:v>2.7741632461550001</c:v>
                </c:pt>
                <c:pt idx="23034">
                  <c:v>2.7741928100590001</c:v>
                </c:pt>
                <c:pt idx="23035">
                  <c:v>2.7742395401</c:v>
                </c:pt>
                <c:pt idx="23036">
                  <c:v>2.7742946147919998</c:v>
                </c:pt>
                <c:pt idx="23037">
                  <c:v>2.7743504047390002</c:v>
                </c:pt>
                <c:pt idx="23038">
                  <c:v>2.7744257450099998</c:v>
                </c:pt>
                <c:pt idx="23039">
                  <c:v>2.774464845657</c:v>
                </c:pt>
                <c:pt idx="23040">
                  <c:v>2.7745471000670001</c:v>
                </c:pt>
                <c:pt idx="23041">
                  <c:v>2.7746374607090001</c:v>
                </c:pt>
                <c:pt idx="23042">
                  <c:v>2.774776935577</c:v>
                </c:pt>
                <c:pt idx="23043">
                  <c:v>2.7750544548030001</c:v>
                </c:pt>
                <c:pt idx="23044">
                  <c:v>2.7751231193539998</c:v>
                </c:pt>
                <c:pt idx="23045">
                  <c:v>2.7754087448120002</c:v>
                </c:pt>
                <c:pt idx="23046">
                  <c:v>2.7757024765009999</c:v>
                </c:pt>
                <c:pt idx="23047">
                  <c:v>2.7759947776790002</c:v>
                </c:pt>
                <c:pt idx="23048">
                  <c:v>2.7760698795319998</c:v>
                </c:pt>
                <c:pt idx="23049">
                  <c:v>2.7761168479920002</c:v>
                </c:pt>
                <c:pt idx="23050">
                  <c:v>2.7761621475220002</c:v>
                </c:pt>
                <c:pt idx="23051">
                  <c:v>2.776224136353</c:v>
                </c:pt>
                <c:pt idx="23052">
                  <c:v>2.776290416718</c:v>
                </c:pt>
                <c:pt idx="23053">
                  <c:v>2.7763605117800001</c:v>
                </c:pt>
                <c:pt idx="23054">
                  <c:v>2.7764363288879998</c:v>
                </c:pt>
                <c:pt idx="23055">
                  <c:v>2.7767376899720002</c:v>
                </c:pt>
                <c:pt idx="23056">
                  <c:v>2.7768213748930002</c:v>
                </c:pt>
                <c:pt idx="23057">
                  <c:v>2.776907682419</c:v>
                </c:pt>
                <c:pt idx="23058">
                  <c:v>2.7769961357119999</c:v>
                </c:pt>
                <c:pt idx="23059">
                  <c:v>2.7773501873019999</c:v>
                </c:pt>
                <c:pt idx="23060">
                  <c:v>2.7774279117580001</c:v>
                </c:pt>
                <c:pt idx="23061">
                  <c:v>2.7775452136990002</c:v>
                </c:pt>
                <c:pt idx="23062">
                  <c:v>2.777624607086</c:v>
                </c:pt>
                <c:pt idx="23063">
                  <c:v>2.7779240608219999</c:v>
                </c:pt>
                <c:pt idx="23064">
                  <c:v>2.7781500816350002</c:v>
                </c:pt>
                <c:pt idx="23065">
                  <c:v>2.7784526348109999</c:v>
                </c:pt>
                <c:pt idx="23066">
                  <c:v>2.7787680625919999</c:v>
                </c:pt>
                <c:pt idx="23067">
                  <c:v>2.7788760662079999</c:v>
                </c:pt>
                <c:pt idx="23068">
                  <c:v>2.7791736125950002</c:v>
                </c:pt>
                <c:pt idx="23069">
                  <c:v>2.7793822288509999</c:v>
                </c:pt>
                <c:pt idx="23070">
                  <c:v>2.779537677765</c:v>
                </c:pt>
                <c:pt idx="23071">
                  <c:v>2.7796330451969999</c:v>
                </c:pt>
                <c:pt idx="23072">
                  <c:v>2.7797157764430001</c:v>
                </c:pt>
                <c:pt idx="23073">
                  <c:v>2.7797899246219999</c:v>
                </c:pt>
                <c:pt idx="23074">
                  <c:v>2.779863595963</c:v>
                </c:pt>
                <c:pt idx="23075">
                  <c:v>2.7799346446989999</c:v>
                </c:pt>
                <c:pt idx="23076">
                  <c:v>2.7800016403200001</c:v>
                </c:pt>
                <c:pt idx="23077">
                  <c:v>2.7800807952879998</c:v>
                </c:pt>
                <c:pt idx="23078">
                  <c:v>2.7803120613100001</c:v>
                </c:pt>
                <c:pt idx="23079">
                  <c:v>2.7803997993470002</c:v>
                </c:pt>
                <c:pt idx="23080">
                  <c:v>2.780486345291</c:v>
                </c:pt>
                <c:pt idx="23081">
                  <c:v>2.7806038856509998</c:v>
                </c:pt>
                <c:pt idx="23082">
                  <c:v>2.7807588577270002</c:v>
                </c:pt>
                <c:pt idx="23083">
                  <c:v>2.7808377742769999</c:v>
                </c:pt>
                <c:pt idx="23084">
                  <c:v>2.780929088593</c:v>
                </c:pt>
                <c:pt idx="23085">
                  <c:v>2.7810125350949999</c:v>
                </c:pt>
                <c:pt idx="23086">
                  <c:v>2.7813642024990002</c:v>
                </c:pt>
                <c:pt idx="23087">
                  <c:v>2.7815425395969999</c:v>
                </c:pt>
                <c:pt idx="23088">
                  <c:v>2.7816557884219999</c:v>
                </c:pt>
                <c:pt idx="23089">
                  <c:v>2.7817323207859999</c:v>
                </c:pt>
                <c:pt idx="23090">
                  <c:v>2.7818152904510001</c:v>
                </c:pt>
                <c:pt idx="23091">
                  <c:v>2.781867265701</c:v>
                </c:pt>
                <c:pt idx="23092">
                  <c:v>2.7819421291349999</c:v>
                </c:pt>
                <c:pt idx="23093">
                  <c:v>2.7820129394530002</c:v>
                </c:pt>
                <c:pt idx="23094">
                  <c:v>2.7820882797239999</c:v>
                </c:pt>
                <c:pt idx="23095">
                  <c:v>2.7821679115300002</c:v>
                </c:pt>
                <c:pt idx="23096">
                  <c:v>2.782279014587</c:v>
                </c:pt>
                <c:pt idx="23097">
                  <c:v>2.7823562622070002</c:v>
                </c:pt>
                <c:pt idx="23098">
                  <c:v>2.7824070453640002</c:v>
                </c:pt>
                <c:pt idx="23099">
                  <c:v>2.782455205917</c:v>
                </c:pt>
                <c:pt idx="23100">
                  <c:v>2.782505512238</c:v>
                </c:pt>
                <c:pt idx="23101">
                  <c:v>2.7825834751129999</c:v>
                </c:pt>
                <c:pt idx="23102">
                  <c:v>2.7826673984529999</c:v>
                </c:pt>
                <c:pt idx="23103">
                  <c:v>2.7828180789950001</c:v>
                </c:pt>
                <c:pt idx="23104">
                  <c:v>2.782906532288</c:v>
                </c:pt>
                <c:pt idx="23105">
                  <c:v>2.7831861972810001</c:v>
                </c:pt>
                <c:pt idx="23106">
                  <c:v>2.7833540439609998</c:v>
                </c:pt>
                <c:pt idx="23107">
                  <c:v>2.7834329605099999</c:v>
                </c:pt>
                <c:pt idx="23108">
                  <c:v>2.7835776805879999</c:v>
                </c:pt>
                <c:pt idx="23109">
                  <c:v>2.783938884735</c:v>
                </c:pt>
                <c:pt idx="23110">
                  <c:v>2.7840702533720001</c:v>
                </c:pt>
                <c:pt idx="23111">
                  <c:v>2.7842025756840001</c:v>
                </c:pt>
                <c:pt idx="23112">
                  <c:v>2.7842969894410001</c:v>
                </c:pt>
                <c:pt idx="23113">
                  <c:v>2.7843930721280001</c:v>
                </c:pt>
                <c:pt idx="23114">
                  <c:v>2.7844944000240002</c:v>
                </c:pt>
                <c:pt idx="23115">
                  <c:v>2.7845973968509998</c:v>
                </c:pt>
                <c:pt idx="23116">
                  <c:v>2.784650564194</c:v>
                </c:pt>
                <c:pt idx="23117">
                  <c:v>2.7846996784210001</c:v>
                </c:pt>
                <c:pt idx="23118">
                  <c:v>2.7847959995270002</c:v>
                </c:pt>
                <c:pt idx="23119">
                  <c:v>2.7849652767180002</c:v>
                </c:pt>
                <c:pt idx="23120">
                  <c:v>2.7851171493529998</c:v>
                </c:pt>
                <c:pt idx="23121">
                  <c:v>2.7853090763089998</c:v>
                </c:pt>
                <c:pt idx="23122">
                  <c:v>2.7856216430659999</c:v>
                </c:pt>
                <c:pt idx="23123">
                  <c:v>2.7857713699339999</c:v>
                </c:pt>
                <c:pt idx="23124">
                  <c:v>2.7858638763429999</c:v>
                </c:pt>
                <c:pt idx="23125">
                  <c:v>2.7859175205229998</c:v>
                </c:pt>
                <c:pt idx="23126">
                  <c:v>2.785965442657</c:v>
                </c:pt>
                <c:pt idx="23127">
                  <c:v>2.786012411118</c:v>
                </c:pt>
                <c:pt idx="23128">
                  <c:v>2.7860667705540001</c:v>
                </c:pt>
                <c:pt idx="23129">
                  <c:v>2.7861373424529998</c:v>
                </c:pt>
                <c:pt idx="23130">
                  <c:v>2.7861950397489998</c:v>
                </c:pt>
                <c:pt idx="23131">
                  <c:v>2.7862677574160002</c:v>
                </c:pt>
                <c:pt idx="23132">
                  <c:v>2.7863144874570001</c:v>
                </c:pt>
                <c:pt idx="23133">
                  <c:v>2.7863552570340002</c:v>
                </c:pt>
                <c:pt idx="23134">
                  <c:v>2.7864038944240002</c:v>
                </c:pt>
                <c:pt idx="23135">
                  <c:v>2.7864444255829999</c:v>
                </c:pt>
                <c:pt idx="23136">
                  <c:v>2.7864904403690001</c:v>
                </c:pt>
                <c:pt idx="23137">
                  <c:v>2.7865681648249998</c:v>
                </c:pt>
                <c:pt idx="23138">
                  <c:v>2.7866435050959999</c:v>
                </c:pt>
                <c:pt idx="23139">
                  <c:v>2.7867333889010002</c:v>
                </c:pt>
                <c:pt idx="23140">
                  <c:v>2.787085056305</c:v>
                </c:pt>
                <c:pt idx="23141">
                  <c:v>2.787208795547</c:v>
                </c:pt>
                <c:pt idx="23142">
                  <c:v>2.7873346805570001</c:v>
                </c:pt>
                <c:pt idx="23143">
                  <c:v>2.787489175797</c:v>
                </c:pt>
                <c:pt idx="23144">
                  <c:v>2.7876825332639998</c:v>
                </c:pt>
                <c:pt idx="23145">
                  <c:v>2.7878115177149998</c:v>
                </c:pt>
                <c:pt idx="23146">
                  <c:v>2.7878952026369999</c:v>
                </c:pt>
                <c:pt idx="23147">
                  <c:v>2.788016319275</c:v>
                </c:pt>
                <c:pt idx="23148">
                  <c:v>2.7883522510529999</c:v>
                </c:pt>
                <c:pt idx="23149">
                  <c:v>2.788436174393</c:v>
                </c:pt>
                <c:pt idx="23150">
                  <c:v>2.7884874343870001</c:v>
                </c:pt>
                <c:pt idx="23151">
                  <c:v>2.7885379791260001</c:v>
                </c:pt>
                <c:pt idx="23152">
                  <c:v>2.7886478900910001</c:v>
                </c:pt>
                <c:pt idx="23153">
                  <c:v>2.7889623641969998</c:v>
                </c:pt>
                <c:pt idx="23154">
                  <c:v>2.789144277573</c:v>
                </c:pt>
                <c:pt idx="23155">
                  <c:v>2.7892570495609998</c:v>
                </c:pt>
                <c:pt idx="23156">
                  <c:v>2.789334774017</c:v>
                </c:pt>
                <c:pt idx="23157">
                  <c:v>2.7894191741940002</c:v>
                </c:pt>
                <c:pt idx="23158">
                  <c:v>2.7895057201390001</c:v>
                </c:pt>
                <c:pt idx="23159">
                  <c:v>2.7895882129670002</c:v>
                </c:pt>
                <c:pt idx="23160">
                  <c:v>2.7897193431849998</c:v>
                </c:pt>
                <c:pt idx="23161">
                  <c:v>2.7899088859560002</c:v>
                </c:pt>
                <c:pt idx="23162">
                  <c:v>2.790246725082</c:v>
                </c:pt>
                <c:pt idx="23163">
                  <c:v>2.7903587818150002</c:v>
                </c:pt>
                <c:pt idx="23164">
                  <c:v>2.7904446125029998</c:v>
                </c:pt>
                <c:pt idx="23165">
                  <c:v>2.790532827377</c:v>
                </c:pt>
                <c:pt idx="23166">
                  <c:v>2.790624856949</c:v>
                </c:pt>
                <c:pt idx="23167">
                  <c:v>2.7907149791719998</c:v>
                </c:pt>
                <c:pt idx="23168">
                  <c:v>2.7908546924589999</c:v>
                </c:pt>
                <c:pt idx="23169">
                  <c:v>2.790943861008</c:v>
                </c:pt>
                <c:pt idx="23170">
                  <c:v>2.7910344600679999</c:v>
                </c:pt>
                <c:pt idx="23171">
                  <c:v>2.7910830974579999</c:v>
                </c:pt>
                <c:pt idx="23172">
                  <c:v>2.7911329269410001</c:v>
                </c:pt>
                <c:pt idx="23173">
                  <c:v>2.7911841869349998</c:v>
                </c:pt>
                <c:pt idx="23174">
                  <c:v>2.7912361621859998</c:v>
                </c:pt>
                <c:pt idx="23175">
                  <c:v>2.7912902832030002</c:v>
                </c:pt>
                <c:pt idx="23176">
                  <c:v>2.7913429737089999</c:v>
                </c:pt>
                <c:pt idx="23177">
                  <c:v>2.7913925647740001</c:v>
                </c:pt>
                <c:pt idx="23178">
                  <c:v>2.7914459705349999</c:v>
                </c:pt>
                <c:pt idx="23179">
                  <c:v>2.7914974689480001</c:v>
                </c:pt>
                <c:pt idx="23180">
                  <c:v>2.7915446758270002</c:v>
                </c:pt>
                <c:pt idx="23181">
                  <c:v>2.7916412353519999</c:v>
                </c:pt>
                <c:pt idx="23182">
                  <c:v>2.7917649745939999</c:v>
                </c:pt>
                <c:pt idx="23183">
                  <c:v>2.7918870449069999</c:v>
                </c:pt>
                <c:pt idx="23184">
                  <c:v>2.7921104431149999</c:v>
                </c:pt>
                <c:pt idx="23185">
                  <c:v>2.7924025058750002</c:v>
                </c:pt>
                <c:pt idx="23186">
                  <c:v>2.792731523514</c:v>
                </c:pt>
                <c:pt idx="23187">
                  <c:v>2.793085813522</c:v>
                </c:pt>
                <c:pt idx="23188">
                  <c:v>2.7934660911560001</c:v>
                </c:pt>
                <c:pt idx="23189">
                  <c:v>2.7938637733460001</c:v>
                </c:pt>
                <c:pt idx="23190">
                  <c:v>2.7942776679989998</c:v>
                </c:pt>
                <c:pt idx="23191">
                  <c:v>2.7946999073029999</c:v>
                </c:pt>
                <c:pt idx="23192">
                  <c:v>2.7951271533969999</c:v>
                </c:pt>
                <c:pt idx="23193">
                  <c:v>2.7955629825589998</c:v>
                </c:pt>
                <c:pt idx="23194">
                  <c:v>2.795816659927</c:v>
                </c:pt>
                <c:pt idx="23195">
                  <c:v>2.7960023879999998</c:v>
                </c:pt>
                <c:pt idx="23196">
                  <c:v>2.796151399612</c:v>
                </c:pt>
                <c:pt idx="23197">
                  <c:v>2.7962725162509998</c:v>
                </c:pt>
                <c:pt idx="23198">
                  <c:v>2.7963678836820001</c:v>
                </c:pt>
                <c:pt idx="23199">
                  <c:v>2.796447753906</c:v>
                </c:pt>
                <c:pt idx="23200">
                  <c:v>2.796510696411</c:v>
                </c:pt>
                <c:pt idx="23201">
                  <c:v>2.7965617179870002</c:v>
                </c:pt>
                <c:pt idx="23202">
                  <c:v>2.796602964401</c:v>
                </c:pt>
                <c:pt idx="23203">
                  <c:v>2.796662092209</c:v>
                </c:pt>
                <c:pt idx="23204">
                  <c:v>2.7967090606689999</c:v>
                </c:pt>
                <c:pt idx="23205">
                  <c:v>2.7967569828030001</c:v>
                </c:pt>
                <c:pt idx="23206">
                  <c:v>2.7968561649320001</c:v>
                </c:pt>
                <c:pt idx="23207">
                  <c:v>2.7969160079959998</c:v>
                </c:pt>
                <c:pt idx="23208">
                  <c:v>2.796953678131</c:v>
                </c:pt>
                <c:pt idx="23209">
                  <c:v>2.797026634216</c:v>
                </c:pt>
                <c:pt idx="23210">
                  <c:v>2.7970776557920001</c:v>
                </c:pt>
                <c:pt idx="23211">
                  <c:v>2.7971544265750001</c:v>
                </c:pt>
                <c:pt idx="23212">
                  <c:v>2.7972652912139999</c:v>
                </c:pt>
                <c:pt idx="23213">
                  <c:v>2.7973716258999999</c:v>
                </c:pt>
                <c:pt idx="23214">
                  <c:v>2.797459363937</c:v>
                </c:pt>
                <c:pt idx="23215">
                  <c:v>2.797535657883</c:v>
                </c:pt>
                <c:pt idx="23216">
                  <c:v>2.7975754737849998</c:v>
                </c:pt>
                <c:pt idx="23217">
                  <c:v>2.797600507736</c:v>
                </c:pt>
                <c:pt idx="23218">
                  <c:v>2.7976374626160001</c:v>
                </c:pt>
                <c:pt idx="23219">
                  <c:v>2.7977619171139998</c:v>
                </c:pt>
                <c:pt idx="23220">
                  <c:v>2.7978448867800001</c:v>
                </c:pt>
                <c:pt idx="23221">
                  <c:v>2.79803109169</c:v>
                </c:pt>
                <c:pt idx="23222">
                  <c:v>2.7981555461880001</c:v>
                </c:pt>
                <c:pt idx="23223">
                  <c:v>2.7982277870179999</c:v>
                </c:pt>
                <c:pt idx="23224">
                  <c:v>2.7982673645020002</c:v>
                </c:pt>
                <c:pt idx="23225">
                  <c:v>2.7983071804050001</c:v>
                </c:pt>
                <c:pt idx="23226">
                  <c:v>2.7983434200290001</c:v>
                </c:pt>
                <c:pt idx="23227">
                  <c:v>2.7983815670009999</c:v>
                </c:pt>
                <c:pt idx="23228">
                  <c:v>2.7984213829039999</c:v>
                </c:pt>
                <c:pt idx="23229">
                  <c:v>2.798463582993</c:v>
                </c:pt>
                <c:pt idx="23230">
                  <c:v>2.7985067367549998</c:v>
                </c:pt>
                <c:pt idx="23231">
                  <c:v>2.7985789775850001</c:v>
                </c:pt>
                <c:pt idx="23232">
                  <c:v>2.7986996173860001</c:v>
                </c:pt>
                <c:pt idx="23233">
                  <c:v>2.7989211082460002</c:v>
                </c:pt>
                <c:pt idx="23234">
                  <c:v>2.7989852428440001</c:v>
                </c:pt>
                <c:pt idx="23235">
                  <c:v>2.799037218094</c:v>
                </c:pt>
                <c:pt idx="23236">
                  <c:v>2.7990806102749999</c:v>
                </c:pt>
                <c:pt idx="23237">
                  <c:v>2.7991101741789999</c:v>
                </c:pt>
                <c:pt idx="23238">
                  <c:v>2.7991569042209998</c:v>
                </c:pt>
                <c:pt idx="23239">
                  <c:v>2.7992043495179999</c:v>
                </c:pt>
                <c:pt idx="23240">
                  <c:v>2.799234628677</c:v>
                </c:pt>
                <c:pt idx="23241">
                  <c:v>2.7992608547210001</c:v>
                </c:pt>
                <c:pt idx="23242">
                  <c:v>2.7992942333220001</c:v>
                </c:pt>
                <c:pt idx="23243">
                  <c:v>2.7993242740630002</c:v>
                </c:pt>
                <c:pt idx="23244">
                  <c:v>2.799351453781</c:v>
                </c:pt>
                <c:pt idx="23245">
                  <c:v>2.7993845939640001</c:v>
                </c:pt>
                <c:pt idx="23246">
                  <c:v>2.7994415760039999</c:v>
                </c:pt>
                <c:pt idx="23247">
                  <c:v>2.7994976043699999</c:v>
                </c:pt>
                <c:pt idx="23248">
                  <c:v>2.7996330261229998</c:v>
                </c:pt>
                <c:pt idx="23249">
                  <c:v>2.7998950481409999</c:v>
                </c:pt>
                <c:pt idx="23250">
                  <c:v>2.8000476360320001</c:v>
                </c:pt>
                <c:pt idx="23251">
                  <c:v>2.8002507686609999</c:v>
                </c:pt>
                <c:pt idx="23252">
                  <c:v>2.8004059791559999</c:v>
                </c:pt>
                <c:pt idx="23253">
                  <c:v>2.800592899323</c:v>
                </c:pt>
                <c:pt idx="23254">
                  <c:v>2.800744771957</c:v>
                </c:pt>
                <c:pt idx="23255">
                  <c:v>2.8008852004999998</c:v>
                </c:pt>
                <c:pt idx="23256">
                  <c:v>2.8010928630829999</c:v>
                </c:pt>
                <c:pt idx="23257">
                  <c:v>2.801353216171</c:v>
                </c:pt>
                <c:pt idx="23258">
                  <c:v>2.8013973236080001</c:v>
                </c:pt>
                <c:pt idx="23259">
                  <c:v>2.801462888718</c:v>
                </c:pt>
                <c:pt idx="23260">
                  <c:v>2.8015499114989999</c:v>
                </c:pt>
                <c:pt idx="23261">
                  <c:v>2.801618099213</c:v>
                </c:pt>
                <c:pt idx="23262">
                  <c:v>2.8016884326930001</c:v>
                </c:pt>
                <c:pt idx="23263">
                  <c:v>2.801729917526</c:v>
                </c:pt>
                <c:pt idx="23264">
                  <c:v>2.8017706871030001</c:v>
                </c:pt>
                <c:pt idx="23265">
                  <c:v>2.8018124103550002</c:v>
                </c:pt>
                <c:pt idx="23266">
                  <c:v>2.801852226257</c:v>
                </c:pt>
                <c:pt idx="23267">
                  <c:v>2.801898956299</c:v>
                </c:pt>
                <c:pt idx="23268">
                  <c:v>2.8020818233489999</c:v>
                </c:pt>
                <c:pt idx="23269">
                  <c:v>2.8021686077119998</c:v>
                </c:pt>
                <c:pt idx="23270">
                  <c:v>2.802217960358</c:v>
                </c:pt>
                <c:pt idx="23271">
                  <c:v>2.802268743515</c:v>
                </c:pt>
                <c:pt idx="23272">
                  <c:v>2.8023285865780001</c:v>
                </c:pt>
                <c:pt idx="23273">
                  <c:v>2.8023898601530002</c:v>
                </c:pt>
                <c:pt idx="23274">
                  <c:v>2.8024530410769999</c:v>
                </c:pt>
                <c:pt idx="23275">
                  <c:v>2.80251288414</c:v>
                </c:pt>
                <c:pt idx="23276">
                  <c:v>2.802573919296</c:v>
                </c:pt>
                <c:pt idx="23277">
                  <c:v>2.8026363849639999</c:v>
                </c:pt>
                <c:pt idx="23278">
                  <c:v>2.8026931285860002</c:v>
                </c:pt>
                <c:pt idx="23279">
                  <c:v>2.8027472496030001</c:v>
                </c:pt>
                <c:pt idx="23280">
                  <c:v>2.8027968406679999</c:v>
                </c:pt>
                <c:pt idx="23281">
                  <c:v>2.8028445243840001</c:v>
                </c:pt>
                <c:pt idx="23282">
                  <c:v>2.802920818329</c:v>
                </c:pt>
                <c:pt idx="23283">
                  <c:v>2.8031363487240002</c:v>
                </c:pt>
                <c:pt idx="23284">
                  <c:v>2.803205490112</c:v>
                </c:pt>
                <c:pt idx="23285">
                  <c:v>2.8032822608950001</c:v>
                </c:pt>
                <c:pt idx="23286">
                  <c:v>2.8033485412600001</c:v>
                </c:pt>
                <c:pt idx="23287">
                  <c:v>2.8034236431120001</c:v>
                </c:pt>
                <c:pt idx="23288">
                  <c:v>2.80348777771</c:v>
                </c:pt>
                <c:pt idx="23289">
                  <c:v>2.8035283088680001</c:v>
                </c:pt>
                <c:pt idx="23290">
                  <c:v>2.8035686016080001</c:v>
                </c:pt>
                <c:pt idx="23291">
                  <c:v>2.8036119937900001</c:v>
                </c:pt>
                <c:pt idx="23292">
                  <c:v>2.8036491870879998</c:v>
                </c:pt>
                <c:pt idx="23293">
                  <c:v>2.8036925792690002</c:v>
                </c:pt>
                <c:pt idx="23294">
                  <c:v>2.8037350177759999</c:v>
                </c:pt>
                <c:pt idx="23295">
                  <c:v>2.803782463074</c:v>
                </c:pt>
                <c:pt idx="23296">
                  <c:v>2.8038787841800001</c:v>
                </c:pt>
                <c:pt idx="23297">
                  <c:v>2.8040096759800002</c:v>
                </c:pt>
                <c:pt idx="23298">
                  <c:v>2.8040552139280002</c:v>
                </c:pt>
                <c:pt idx="23299">
                  <c:v>2.8041005134580002</c:v>
                </c:pt>
                <c:pt idx="23300">
                  <c:v>2.8041512966159998</c:v>
                </c:pt>
                <c:pt idx="23301">
                  <c:v>2.8042612075809998</c:v>
                </c:pt>
                <c:pt idx="23302">
                  <c:v>2.8044984340669998</c:v>
                </c:pt>
                <c:pt idx="23303">
                  <c:v>2.8048214912409999</c:v>
                </c:pt>
                <c:pt idx="23304">
                  <c:v>2.8051567077640001</c:v>
                </c:pt>
                <c:pt idx="23305">
                  <c:v>2.8052468299869999</c:v>
                </c:pt>
                <c:pt idx="23306">
                  <c:v>2.8053357601169999</c:v>
                </c:pt>
                <c:pt idx="23307">
                  <c:v>2.8054258823390001</c:v>
                </c:pt>
                <c:pt idx="23308">
                  <c:v>2.8055117130279998</c:v>
                </c:pt>
                <c:pt idx="23309">
                  <c:v>2.8058321475980001</c:v>
                </c:pt>
                <c:pt idx="23310">
                  <c:v>2.8059489727020002</c:v>
                </c:pt>
                <c:pt idx="23311">
                  <c:v>2.8059978485110002</c:v>
                </c:pt>
                <c:pt idx="23312">
                  <c:v>2.8060541152949998</c:v>
                </c:pt>
                <c:pt idx="23313">
                  <c:v>2.8061246871950001</c:v>
                </c:pt>
                <c:pt idx="23314">
                  <c:v>2.8061964511870001</c:v>
                </c:pt>
                <c:pt idx="23315">
                  <c:v>2.8062732219700002</c:v>
                </c:pt>
                <c:pt idx="23316">
                  <c:v>2.8063220977780001</c:v>
                </c:pt>
                <c:pt idx="23317">
                  <c:v>2.8063676357270002</c:v>
                </c:pt>
                <c:pt idx="23318">
                  <c:v>2.8064084053039999</c:v>
                </c:pt>
                <c:pt idx="23319">
                  <c:v>2.8064563274380001</c:v>
                </c:pt>
                <c:pt idx="23320">
                  <c:v>2.8064990043639999</c:v>
                </c:pt>
                <c:pt idx="23321">
                  <c:v>2.8065400123600002</c:v>
                </c:pt>
                <c:pt idx="23322">
                  <c:v>2.806586503983</c:v>
                </c:pt>
                <c:pt idx="23323">
                  <c:v>2.8066377639770002</c:v>
                </c:pt>
                <c:pt idx="23324">
                  <c:v>2.8066833019259998</c:v>
                </c:pt>
                <c:pt idx="23325">
                  <c:v>2.806759357452</c:v>
                </c:pt>
                <c:pt idx="23326">
                  <c:v>2.8068354129789999</c:v>
                </c:pt>
                <c:pt idx="23327">
                  <c:v>2.8069169521330002</c:v>
                </c:pt>
                <c:pt idx="23328">
                  <c:v>2.8070256710049999</c:v>
                </c:pt>
                <c:pt idx="23329">
                  <c:v>2.807146310806</c:v>
                </c:pt>
                <c:pt idx="23330">
                  <c:v>2.8073744773859999</c:v>
                </c:pt>
                <c:pt idx="23331">
                  <c:v>2.807538747787</c:v>
                </c:pt>
                <c:pt idx="23332">
                  <c:v>2.807741165161</c:v>
                </c:pt>
                <c:pt idx="23333">
                  <c:v>2.807824611664</c:v>
                </c:pt>
                <c:pt idx="23334">
                  <c:v>2.8078820705409999</c:v>
                </c:pt>
                <c:pt idx="23335">
                  <c:v>2.807934522629</c:v>
                </c:pt>
                <c:pt idx="23336">
                  <c:v>2.8079838752750002</c:v>
                </c:pt>
                <c:pt idx="23337">
                  <c:v>2.8080697059630002</c:v>
                </c:pt>
                <c:pt idx="23338">
                  <c:v>2.8081870079039999</c:v>
                </c:pt>
                <c:pt idx="23339">
                  <c:v>2.8082830905909999</c:v>
                </c:pt>
                <c:pt idx="23340">
                  <c:v>2.8084111213680001</c:v>
                </c:pt>
                <c:pt idx="23341">
                  <c:v>2.8087487220759999</c:v>
                </c:pt>
                <c:pt idx="23342">
                  <c:v>2.808959960938</c:v>
                </c:pt>
                <c:pt idx="23343">
                  <c:v>2.8090093135830001</c:v>
                </c:pt>
                <c:pt idx="23344">
                  <c:v>2.8090651035310001</c:v>
                </c:pt>
                <c:pt idx="23345">
                  <c:v>2.8091266155239998</c:v>
                </c:pt>
                <c:pt idx="23346">
                  <c:v>2.8091890811920002</c:v>
                </c:pt>
                <c:pt idx="23347">
                  <c:v>2.8092555999759998</c:v>
                </c:pt>
                <c:pt idx="23348">
                  <c:v>2.8093223571779999</c:v>
                </c:pt>
                <c:pt idx="23349">
                  <c:v>2.80939078331</c:v>
                </c:pt>
                <c:pt idx="23350">
                  <c:v>2.8094537258150001</c:v>
                </c:pt>
                <c:pt idx="23351">
                  <c:v>2.8095231056209999</c:v>
                </c:pt>
                <c:pt idx="23352">
                  <c:v>2.8095936775210002</c:v>
                </c:pt>
                <c:pt idx="23353">
                  <c:v>2.80966091156</c:v>
                </c:pt>
                <c:pt idx="23354">
                  <c:v>2.8097217082979999</c:v>
                </c:pt>
                <c:pt idx="23355">
                  <c:v>2.8097767829900002</c:v>
                </c:pt>
                <c:pt idx="23356">
                  <c:v>2.8098304271700001</c:v>
                </c:pt>
                <c:pt idx="23357">
                  <c:v>2.8098843097690001</c:v>
                </c:pt>
                <c:pt idx="23358">
                  <c:v>2.8099935054779999</c:v>
                </c:pt>
                <c:pt idx="23359">
                  <c:v>2.8100502491000001</c:v>
                </c:pt>
                <c:pt idx="23360">
                  <c:v>2.8101024627690001</c:v>
                </c:pt>
                <c:pt idx="23361">
                  <c:v>2.8101537227629998</c:v>
                </c:pt>
                <c:pt idx="23362">
                  <c:v>2.8102531433109998</c:v>
                </c:pt>
                <c:pt idx="23363">
                  <c:v>2.8103473186489998</c:v>
                </c:pt>
                <c:pt idx="23364">
                  <c:v>2.8104641437529998</c:v>
                </c:pt>
                <c:pt idx="23365">
                  <c:v>2.8106658458710001</c:v>
                </c:pt>
                <c:pt idx="23366">
                  <c:v>2.8107390403750001</c:v>
                </c:pt>
                <c:pt idx="23367">
                  <c:v>2.8108146190640002</c:v>
                </c:pt>
                <c:pt idx="23368">
                  <c:v>2.810894012451</c:v>
                </c:pt>
                <c:pt idx="23369">
                  <c:v>2.8110444545750002</c:v>
                </c:pt>
                <c:pt idx="23370">
                  <c:v>2.8111386299130001</c:v>
                </c:pt>
                <c:pt idx="23371">
                  <c:v>2.8111820220950001</c:v>
                </c:pt>
                <c:pt idx="23372">
                  <c:v>2.8112239837650002</c:v>
                </c:pt>
                <c:pt idx="23373">
                  <c:v>2.8112642765050002</c:v>
                </c:pt>
                <c:pt idx="23374">
                  <c:v>2.8113081455229998</c:v>
                </c:pt>
                <c:pt idx="23375">
                  <c:v>2.8113496303560002</c:v>
                </c:pt>
                <c:pt idx="23376">
                  <c:v>2.811427354813</c:v>
                </c:pt>
                <c:pt idx="23377">
                  <c:v>2.811605453491</c:v>
                </c:pt>
                <c:pt idx="23378">
                  <c:v>2.8116905689239999</c:v>
                </c:pt>
                <c:pt idx="23379">
                  <c:v>2.8117721080779998</c:v>
                </c:pt>
                <c:pt idx="23380">
                  <c:v>2.811853170395</c:v>
                </c:pt>
                <c:pt idx="23381">
                  <c:v>2.812198162079</c:v>
                </c:pt>
                <c:pt idx="23382">
                  <c:v>2.8123366832730001</c:v>
                </c:pt>
                <c:pt idx="23383">
                  <c:v>2.8123855590820002</c:v>
                </c:pt>
                <c:pt idx="23384">
                  <c:v>2.8124516010280001</c:v>
                </c:pt>
                <c:pt idx="23385">
                  <c:v>2.8124938011170002</c:v>
                </c:pt>
                <c:pt idx="23386">
                  <c:v>2.812538146973</c:v>
                </c:pt>
                <c:pt idx="23387">
                  <c:v>2.812618494034</c:v>
                </c:pt>
                <c:pt idx="23388">
                  <c:v>2.8126983642579999</c:v>
                </c:pt>
                <c:pt idx="23389">
                  <c:v>2.812780618668</c:v>
                </c:pt>
                <c:pt idx="23390">
                  <c:v>2.812885522842</c:v>
                </c:pt>
                <c:pt idx="23391">
                  <c:v>2.8129661083220001</c:v>
                </c:pt>
                <c:pt idx="23392">
                  <c:v>2.8130507469179999</c:v>
                </c:pt>
                <c:pt idx="23393">
                  <c:v>2.8131046295169999</c:v>
                </c:pt>
                <c:pt idx="23394">
                  <c:v>2.8131928443910001</c:v>
                </c:pt>
                <c:pt idx="23395">
                  <c:v>2.8132758140559999</c:v>
                </c:pt>
                <c:pt idx="23396">
                  <c:v>2.8134193420410001</c:v>
                </c:pt>
                <c:pt idx="23397">
                  <c:v>2.8135647773739998</c:v>
                </c:pt>
                <c:pt idx="23398">
                  <c:v>2.8136415481569998</c:v>
                </c:pt>
                <c:pt idx="23399">
                  <c:v>2.8137326240539999</c:v>
                </c:pt>
                <c:pt idx="23400">
                  <c:v>2.8138487339020002</c:v>
                </c:pt>
                <c:pt idx="23401">
                  <c:v>2.8141953945160001</c:v>
                </c:pt>
                <c:pt idx="23402">
                  <c:v>2.8143265247340001</c:v>
                </c:pt>
                <c:pt idx="23403">
                  <c:v>2.8144237995150001</c:v>
                </c:pt>
                <c:pt idx="23404">
                  <c:v>2.8144748210909998</c:v>
                </c:pt>
                <c:pt idx="23405">
                  <c:v>2.8145284652710001</c:v>
                </c:pt>
                <c:pt idx="23406">
                  <c:v>2.814582109451</c:v>
                </c:pt>
                <c:pt idx="23407">
                  <c:v>2.814636230469</c:v>
                </c:pt>
                <c:pt idx="23408">
                  <c:v>2.8146865367889999</c:v>
                </c:pt>
                <c:pt idx="23409">
                  <c:v>2.8147923946379998</c:v>
                </c:pt>
                <c:pt idx="23410">
                  <c:v>2.814841985703</c:v>
                </c:pt>
                <c:pt idx="23411">
                  <c:v>2.814894676208</c:v>
                </c:pt>
                <c:pt idx="23412">
                  <c:v>2.8149464130399999</c:v>
                </c:pt>
                <c:pt idx="23413">
                  <c:v>2.8150019645689999</c:v>
                </c:pt>
                <c:pt idx="23414">
                  <c:v>2.815056562424</c:v>
                </c:pt>
                <c:pt idx="23415">
                  <c:v>2.815110683441</c:v>
                </c:pt>
                <c:pt idx="23416">
                  <c:v>2.8151640892029999</c:v>
                </c:pt>
                <c:pt idx="23417">
                  <c:v>2.8152160644530002</c:v>
                </c:pt>
                <c:pt idx="23418">
                  <c:v>2.8152682781220002</c:v>
                </c:pt>
                <c:pt idx="23419">
                  <c:v>2.8153204917910002</c:v>
                </c:pt>
                <c:pt idx="23420">
                  <c:v>2.815373659134</c:v>
                </c:pt>
                <c:pt idx="23421">
                  <c:v>2.8154246807100001</c:v>
                </c:pt>
                <c:pt idx="23422">
                  <c:v>2.8154757022860002</c:v>
                </c:pt>
                <c:pt idx="23423">
                  <c:v>2.815523862839</c:v>
                </c:pt>
                <c:pt idx="23424">
                  <c:v>2.8155713081360001</c:v>
                </c:pt>
                <c:pt idx="23425">
                  <c:v>2.815663576126</c:v>
                </c:pt>
                <c:pt idx="23426">
                  <c:v>2.8157544136050001</c:v>
                </c:pt>
                <c:pt idx="23427">
                  <c:v>2.815843105316</c:v>
                </c:pt>
                <c:pt idx="23428">
                  <c:v>2.8159291744230002</c:v>
                </c:pt>
                <c:pt idx="23429">
                  <c:v>2.8160109519960002</c:v>
                </c:pt>
                <c:pt idx="23430">
                  <c:v>2.816088914871</c:v>
                </c:pt>
                <c:pt idx="23431">
                  <c:v>2.8162031173709998</c:v>
                </c:pt>
                <c:pt idx="23432">
                  <c:v>2.8164684772489998</c:v>
                </c:pt>
                <c:pt idx="23433">
                  <c:v>2.8165321350100001</c:v>
                </c:pt>
                <c:pt idx="23434">
                  <c:v>2.8165757656100001</c:v>
                </c:pt>
                <c:pt idx="23435">
                  <c:v>2.8166236877439998</c:v>
                </c:pt>
                <c:pt idx="23436">
                  <c:v>2.81666970253</c:v>
                </c:pt>
                <c:pt idx="23437">
                  <c:v>2.8167057037349998</c:v>
                </c:pt>
                <c:pt idx="23438">
                  <c:v>2.816751480103</c:v>
                </c:pt>
                <c:pt idx="23439">
                  <c:v>2.8167965412139999</c:v>
                </c:pt>
                <c:pt idx="23440">
                  <c:v>2.8168349266049999</c:v>
                </c:pt>
                <c:pt idx="23441">
                  <c:v>2.8168985843660002</c:v>
                </c:pt>
                <c:pt idx="23442">
                  <c:v>2.816943645477</c:v>
                </c:pt>
                <c:pt idx="23443">
                  <c:v>2.8169844150540002</c:v>
                </c:pt>
                <c:pt idx="23444">
                  <c:v>2.8170278072360002</c:v>
                </c:pt>
                <c:pt idx="23445">
                  <c:v>2.8170714378359998</c:v>
                </c:pt>
                <c:pt idx="23446">
                  <c:v>2.817143917084</c:v>
                </c:pt>
                <c:pt idx="23447">
                  <c:v>2.817220449448</c:v>
                </c:pt>
                <c:pt idx="23448">
                  <c:v>2.8173923492430002</c:v>
                </c:pt>
                <c:pt idx="23449">
                  <c:v>2.8176002502439998</c:v>
                </c:pt>
                <c:pt idx="23450">
                  <c:v>2.8177502155299998</c:v>
                </c:pt>
                <c:pt idx="23451">
                  <c:v>2.8179576396939998</c:v>
                </c:pt>
                <c:pt idx="23452">
                  <c:v>2.818109750748</c:v>
                </c:pt>
                <c:pt idx="23453">
                  <c:v>2.8182466030120001</c:v>
                </c:pt>
                <c:pt idx="23454">
                  <c:v>2.8183805942540001</c:v>
                </c:pt>
                <c:pt idx="23455">
                  <c:v>2.8184955120090001</c:v>
                </c:pt>
                <c:pt idx="23456">
                  <c:v>2.8185787200929999</c:v>
                </c:pt>
                <c:pt idx="23457">
                  <c:v>2.8186843395230001</c:v>
                </c:pt>
                <c:pt idx="23458">
                  <c:v>2.8187716007230001</c:v>
                </c:pt>
                <c:pt idx="23459">
                  <c:v>2.8188500404360002</c:v>
                </c:pt>
                <c:pt idx="23460">
                  <c:v>2.818901538849</c:v>
                </c:pt>
                <c:pt idx="23461">
                  <c:v>2.8189859390260001</c:v>
                </c:pt>
                <c:pt idx="23462">
                  <c:v>2.8192439079280001</c:v>
                </c:pt>
                <c:pt idx="23463">
                  <c:v>2.8193209171300002</c:v>
                </c:pt>
                <c:pt idx="23464">
                  <c:v>2.8194315433499999</c:v>
                </c:pt>
                <c:pt idx="23465">
                  <c:v>2.8195548057559998</c:v>
                </c:pt>
                <c:pt idx="23466">
                  <c:v>2.8196389675139999</c:v>
                </c:pt>
                <c:pt idx="23467">
                  <c:v>2.8197803497309999</c:v>
                </c:pt>
                <c:pt idx="23468">
                  <c:v>2.8198759555819999</c:v>
                </c:pt>
                <c:pt idx="23469">
                  <c:v>2.8200035095209999</c:v>
                </c:pt>
                <c:pt idx="23470">
                  <c:v>2.8201251029969998</c:v>
                </c:pt>
                <c:pt idx="23471">
                  <c:v>2.8203084468839998</c:v>
                </c:pt>
                <c:pt idx="23472">
                  <c:v>2.8205544948579999</c:v>
                </c:pt>
                <c:pt idx="23473">
                  <c:v>2.8208799362180002</c:v>
                </c:pt>
                <c:pt idx="23474">
                  <c:v>2.8210723400119999</c:v>
                </c:pt>
                <c:pt idx="23475">
                  <c:v>2.8214123249049998</c:v>
                </c:pt>
                <c:pt idx="23476">
                  <c:v>2.8217403888699999</c:v>
                </c:pt>
                <c:pt idx="23477">
                  <c:v>2.8218283653260001</c:v>
                </c:pt>
                <c:pt idx="23478">
                  <c:v>2.8218810558320002</c:v>
                </c:pt>
                <c:pt idx="23479">
                  <c:v>2.8219404220580002</c:v>
                </c:pt>
                <c:pt idx="23480">
                  <c:v>2.822012662888</c:v>
                </c:pt>
                <c:pt idx="23481">
                  <c:v>2.8220880031590001</c:v>
                </c:pt>
                <c:pt idx="23482">
                  <c:v>2.8221616745000002</c:v>
                </c:pt>
                <c:pt idx="23483">
                  <c:v>2.8222315311430002</c:v>
                </c:pt>
                <c:pt idx="23484">
                  <c:v>2.8222908973690002</c:v>
                </c:pt>
                <c:pt idx="23485">
                  <c:v>2.8223795890810002</c:v>
                </c:pt>
                <c:pt idx="23486">
                  <c:v>2.8226149082180001</c:v>
                </c:pt>
                <c:pt idx="23487">
                  <c:v>2.8226635456090001</c:v>
                </c:pt>
                <c:pt idx="23488">
                  <c:v>2.8227601051329998</c:v>
                </c:pt>
                <c:pt idx="23489">
                  <c:v>2.8228609561920002</c:v>
                </c:pt>
                <c:pt idx="23490">
                  <c:v>2.8229136466979998</c:v>
                </c:pt>
                <c:pt idx="23491">
                  <c:v>2.8230159282680001</c:v>
                </c:pt>
                <c:pt idx="23492">
                  <c:v>2.8231124877929998</c:v>
                </c:pt>
                <c:pt idx="23493">
                  <c:v>2.8232033252719999</c:v>
                </c:pt>
                <c:pt idx="23494">
                  <c:v>2.823301553726</c:v>
                </c:pt>
                <c:pt idx="23495">
                  <c:v>2.8233942985530001</c:v>
                </c:pt>
                <c:pt idx="23496">
                  <c:v>2.8234844207759999</c:v>
                </c:pt>
                <c:pt idx="23497">
                  <c:v>2.8236279487610001</c:v>
                </c:pt>
                <c:pt idx="23498">
                  <c:v>2.8237736225129999</c:v>
                </c:pt>
                <c:pt idx="23499">
                  <c:v>2.8238649368290001</c:v>
                </c:pt>
                <c:pt idx="23500">
                  <c:v>2.8239462375639999</c:v>
                </c:pt>
                <c:pt idx="23501">
                  <c:v>2.8240222930910002</c:v>
                </c:pt>
                <c:pt idx="23502">
                  <c:v>2.824098348618</c:v>
                </c:pt>
                <c:pt idx="23503">
                  <c:v>2.82417345047</c:v>
                </c:pt>
                <c:pt idx="23504">
                  <c:v>2.8242490291600002</c:v>
                </c:pt>
                <c:pt idx="23505">
                  <c:v>2.8243491649629999</c:v>
                </c:pt>
                <c:pt idx="23506">
                  <c:v>2.8244483470919999</c:v>
                </c:pt>
                <c:pt idx="23507">
                  <c:v>2.824497699738</c:v>
                </c:pt>
                <c:pt idx="23508">
                  <c:v>2.8245420455930002</c:v>
                </c:pt>
                <c:pt idx="23509">
                  <c:v>2.8245863914489999</c:v>
                </c:pt>
                <c:pt idx="23510">
                  <c:v>2.824632167816</c:v>
                </c:pt>
                <c:pt idx="23511">
                  <c:v>2.8246812820430001</c:v>
                </c:pt>
                <c:pt idx="23512">
                  <c:v>2.8247606754299999</c:v>
                </c:pt>
                <c:pt idx="23513">
                  <c:v>2.8250725269319998</c:v>
                </c:pt>
                <c:pt idx="23514">
                  <c:v>2.8253977298740001</c:v>
                </c:pt>
                <c:pt idx="23515">
                  <c:v>2.8254504203800002</c:v>
                </c:pt>
                <c:pt idx="23516">
                  <c:v>2.8255288600920001</c:v>
                </c:pt>
                <c:pt idx="23517">
                  <c:v>2.8256044387819998</c:v>
                </c:pt>
                <c:pt idx="23518">
                  <c:v>2.8257095813749999</c:v>
                </c:pt>
                <c:pt idx="23519">
                  <c:v>2.8257889747620002</c:v>
                </c:pt>
                <c:pt idx="23520">
                  <c:v>2.8258366584779999</c:v>
                </c:pt>
                <c:pt idx="23521">
                  <c:v>2.8258919715880002</c:v>
                </c:pt>
                <c:pt idx="23522">
                  <c:v>2.825944900513</c:v>
                </c:pt>
                <c:pt idx="23523">
                  <c:v>2.8260424137119999</c:v>
                </c:pt>
                <c:pt idx="23524">
                  <c:v>2.8262772560120002</c:v>
                </c:pt>
                <c:pt idx="23525">
                  <c:v>2.826388120651</c:v>
                </c:pt>
                <c:pt idx="23526">
                  <c:v>2.82675242424</c:v>
                </c:pt>
                <c:pt idx="23527">
                  <c:v>2.8268771171570002</c:v>
                </c:pt>
                <c:pt idx="23528">
                  <c:v>2.8269641399380001</c:v>
                </c:pt>
                <c:pt idx="23529">
                  <c:v>2.8270604610440002</c:v>
                </c:pt>
                <c:pt idx="23530">
                  <c:v>2.8271126747130002</c:v>
                </c:pt>
                <c:pt idx="23531">
                  <c:v>2.8272175788879998</c:v>
                </c:pt>
                <c:pt idx="23532">
                  <c:v>2.8272662162779998</c:v>
                </c:pt>
                <c:pt idx="23533">
                  <c:v>2.8273179531100001</c:v>
                </c:pt>
                <c:pt idx="23534">
                  <c:v>2.8273711204529999</c:v>
                </c:pt>
                <c:pt idx="23535">
                  <c:v>2.8274707794189999</c:v>
                </c:pt>
                <c:pt idx="23536">
                  <c:v>2.8275578021999999</c:v>
                </c:pt>
                <c:pt idx="23537">
                  <c:v>2.8276841640470001</c:v>
                </c:pt>
                <c:pt idx="23538">
                  <c:v>2.8280229568480002</c:v>
                </c:pt>
                <c:pt idx="23539">
                  <c:v>2.8281004428859999</c:v>
                </c:pt>
                <c:pt idx="23540">
                  <c:v>2.828205108643</c:v>
                </c:pt>
                <c:pt idx="23541">
                  <c:v>2.828356981277</c:v>
                </c:pt>
                <c:pt idx="23542">
                  <c:v>2.8286719322199998</c:v>
                </c:pt>
                <c:pt idx="23543">
                  <c:v>2.82878947258</c:v>
                </c:pt>
                <c:pt idx="23544">
                  <c:v>2.828953266144</c:v>
                </c:pt>
                <c:pt idx="23545">
                  <c:v>2.829033613205</c:v>
                </c:pt>
                <c:pt idx="23546">
                  <c:v>2.8291273117069999</c:v>
                </c:pt>
                <c:pt idx="23547">
                  <c:v>2.8292214870449999</c:v>
                </c:pt>
                <c:pt idx="23548">
                  <c:v>2.829267024994</c:v>
                </c:pt>
                <c:pt idx="23549">
                  <c:v>2.8293554782869998</c:v>
                </c:pt>
                <c:pt idx="23550">
                  <c:v>2.8294370174410002</c:v>
                </c:pt>
                <c:pt idx="23551">
                  <c:v>2.8296639919280002</c:v>
                </c:pt>
                <c:pt idx="23552">
                  <c:v>2.829776525497</c:v>
                </c:pt>
                <c:pt idx="23553">
                  <c:v>2.8298633098599999</c:v>
                </c:pt>
                <c:pt idx="23554">
                  <c:v>2.829940080643</c:v>
                </c:pt>
                <c:pt idx="23555">
                  <c:v>2.8299880027770001</c:v>
                </c:pt>
                <c:pt idx="23556">
                  <c:v>2.8300614356990001</c:v>
                </c:pt>
                <c:pt idx="23557">
                  <c:v>2.8301110267639999</c:v>
                </c:pt>
                <c:pt idx="23558">
                  <c:v>2.8301594257349998</c:v>
                </c:pt>
                <c:pt idx="23559">
                  <c:v>2.8302061557770002</c:v>
                </c:pt>
                <c:pt idx="23560">
                  <c:v>2.8302600383760002</c:v>
                </c:pt>
                <c:pt idx="23561">
                  <c:v>2.830309867859</c:v>
                </c:pt>
                <c:pt idx="23562">
                  <c:v>2.8303656578059999</c:v>
                </c:pt>
                <c:pt idx="23563">
                  <c:v>2.8307106494899998</c:v>
                </c:pt>
                <c:pt idx="23564">
                  <c:v>2.8310642242430002</c:v>
                </c:pt>
                <c:pt idx="23565">
                  <c:v>2.8312213420869998</c:v>
                </c:pt>
                <c:pt idx="23566">
                  <c:v>2.8312754631039998</c:v>
                </c:pt>
                <c:pt idx="23567">
                  <c:v>2.8316245079039999</c:v>
                </c:pt>
                <c:pt idx="23568">
                  <c:v>2.8319587707520002</c:v>
                </c:pt>
                <c:pt idx="23569">
                  <c:v>2.8320844173430002</c:v>
                </c:pt>
                <c:pt idx="23570">
                  <c:v>2.8324120044710002</c:v>
                </c:pt>
                <c:pt idx="23571">
                  <c:v>2.8325242996219999</c:v>
                </c:pt>
                <c:pt idx="23572">
                  <c:v>2.8326039314270002</c:v>
                </c:pt>
                <c:pt idx="23573">
                  <c:v>2.832681894302</c:v>
                </c:pt>
                <c:pt idx="23574">
                  <c:v>2.8330314159390002</c:v>
                </c:pt>
                <c:pt idx="23575">
                  <c:v>2.8330814838410001</c:v>
                </c:pt>
                <c:pt idx="23576">
                  <c:v>2.8331813812259998</c:v>
                </c:pt>
                <c:pt idx="23577">
                  <c:v>2.8332335948940002</c:v>
                </c:pt>
                <c:pt idx="23578">
                  <c:v>2.8332910537720002</c:v>
                </c:pt>
                <c:pt idx="23579">
                  <c:v>2.8333499431610001</c:v>
                </c:pt>
                <c:pt idx="23580">
                  <c:v>2.8334057331090001</c:v>
                </c:pt>
                <c:pt idx="23581">
                  <c:v>2.8334639072419998</c:v>
                </c:pt>
                <c:pt idx="23582">
                  <c:v>2.8335254192349999</c:v>
                </c:pt>
                <c:pt idx="23583">
                  <c:v>2.8335881233219999</c:v>
                </c:pt>
                <c:pt idx="23584">
                  <c:v>2.8336470127109998</c:v>
                </c:pt>
                <c:pt idx="23585">
                  <c:v>2.833705425262</c:v>
                </c:pt>
                <c:pt idx="23586">
                  <c:v>2.8337624073029999</c:v>
                </c:pt>
                <c:pt idx="23587">
                  <c:v>2.8338217735289999</c:v>
                </c:pt>
                <c:pt idx="23588">
                  <c:v>2.8338792324069999</c:v>
                </c:pt>
                <c:pt idx="23589">
                  <c:v>2.8339350223539999</c:v>
                </c:pt>
                <c:pt idx="23590">
                  <c:v>2.8339922428130002</c:v>
                </c:pt>
                <c:pt idx="23591">
                  <c:v>2.8340446949009999</c:v>
                </c:pt>
                <c:pt idx="23592">
                  <c:v>2.8340938091279999</c:v>
                </c:pt>
                <c:pt idx="23593">
                  <c:v>2.8341908454900002</c:v>
                </c:pt>
                <c:pt idx="23594">
                  <c:v>2.8342812061310001</c:v>
                </c:pt>
                <c:pt idx="23595">
                  <c:v>2.834570169449</c:v>
                </c:pt>
                <c:pt idx="23596">
                  <c:v>2.834636688232</c:v>
                </c:pt>
                <c:pt idx="23597">
                  <c:v>2.8346874713900001</c:v>
                </c:pt>
                <c:pt idx="23598">
                  <c:v>2.8347928524019999</c:v>
                </c:pt>
                <c:pt idx="23599">
                  <c:v>2.8349757194520002</c:v>
                </c:pt>
                <c:pt idx="23600">
                  <c:v>2.835044622421</c:v>
                </c:pt>
                <c:pt idx="23601">
                  <c:v>2.835112571716</c:v>
                </c:pt>
                <c:pt idx="23602">
                  <c:v>2.8351538181299998</c:v>
                </c:pt>
                <c:pt idx="23603">
                  <c:v>2.8352339267729998</c:v>
                </c:pt>
                <c:pt idx="23604">
                  <c:v>2.8353505134580002</c:v>
                </c:pt>
                <c:pt idx="23605">
                  <c:v>2.8355510234830001</c:v>
                </c:pt>
                <c:pt idx="23606">
                  <c:v>2.8356530666349999</c:v>
                </c:pt>
                <c:pt idx="23607">
                  <c:v>2.835766553879</c:v>
                </c:pt>
                <c:pt idx="23608">
                  <c:v>2.8360779285429998</c:v>
                </c:pt>
                <c:pt idx="23609">
                  <c:v>2.8362014293670001</c:v>
                </c:pt>
                <c:pt idx="23610">
                  <c:v>2.8363156318659999</c:v>
                </c:pt>
                <c:pt idx="23611">
                  <c:v>2.8364713191990001</c:v>
                </c:pt>
                <c:pt idx="23612">
                  <c:v>2.836547851563</c:v>
                </c:pt>
                <c:pt idx="23613">
                  <c:v>2.8365991115570002</c:v>
                </c:pt>
                <c:pt idx="23614">
                  <c:v>2.8367085456850001</c:v>
                </c:pt>
                <c:pt idx="23615">
                  <c:v>2.836812734604</c:v>
                </c:pt>
                <c:pt idx="23616">
                  <c:v>2.836906909943</c:v>
                </c:pt>
                <c:pt idx="23617">
                  <c:v>2.8370776176449999</c:v>
                </c:pt>
                <c:pt idx="23618">
                  <c:v>2.8372328281399999</c:v>
                </c:pt>
                <c:pt idx="23619">
                  <c:v>2.8373162746429998</c:v>
                </c:pt>
                <c:pt idx="23620">
                  <c:v>2.8374028205870001</c:v>
                </c:pt>
                <c:pt idx="23621">
                  <c:v>2.837585687637</c:v>
                </c:pt>
                <c:pt idx="23622">
                  <c:v>2.83767080307</c:v>
                </c:pt>
                <c:pt idx="23623">
                  <c:v>2.837766647339</c:v>
                </c:pt>
                <c:pt idx="23624">
                  <c:v>2.8378114700319998</c:v>
                </c:pt>
                <c:pt idx="23625">
                  <c:v>2.8378989696499999</c:v>
                </c:pt>
                <c:pt idx="23626">
                  <c:v>2.8379838466640002</c:v>
                </c:pt>
                <c:pt idx="23627">
                  <c:v>2.838145256042</c:v>
                </c:pt>
                <c:pt idx="23628">
                  <c:v>2.838417291641</c:v>
                </c:pt>
                <c:pt idx="23629">
                  <c:v>2.8384912014010002</c:v>
                </c:pt>
                <c:pt idx="23630">
                  <c:v>2.8385386466979998</c:v>
                </c:pt>
                <c:pt idx="23631">
                  <c:v>2.8385818004610002</c:v>
                </c:pt>
                <c:pt idx="23632">
                  <c:v>2.8386290073390001</c:v>
                </c:pt>
                <c:pt idx="23633">
                  <c:v>2.8386776447300002</c:v>
                </c:pt>
                <c:pt idx="23634">
                  <c:v>2.8387281894680001</c:v>
                </c:pt>
                <c:pt idx="23635">
                  <c:v>2.8387775421139998</c:v>
                </c:pt>
                <c:pt idx="23636">
                  <c:v>2.8388247489929999</c:v>
                </c:pt>
                <c:pt idx="23637">
                  <c:v>2.8388681411740002</c:v>
                </c:pt>
                <c:pt idx="23638">
                  <c:v>2.8389143943790001</c:v>
                </c:pt>
                <c:pt idx="23639">
                  <c:v>2.8389654159550002</c:v>
                </c:pt>
                <c:pt idx="23640">
                  <c:v>2.839037895203</c:v>
                </c:pt>
                <c:pt idx="23641">
                  <c:v>2.8391189575200002</c:v>
                </c:pt>
                <c:pt idx="23642">
                  <c:v>2.8392024040220001</c:v>
                </c:pt>
                <c:pt idx="23643">
                  <c:v>2.8393158912660001</c:v>
                </c:pt>
                <c:pt idx="23644">
                  <c:v>2.8394370079039999</c:v>
                </c:pt>
                <c:pt idx="23645">
                  <c:v>2.839793205261</c:v>
                </c:pt>
                <c:pt idx="23646">
                  <c:v>2.8399529457089998</c:v>
                </c:pt>
                <c:pt idx="23647">
                  <c:v>2.8400814533230001</c:v>
                </c:pt>
                <c:pt idx="23648">
                  <c:v>2.8401718139650001</c:v>
                </c:pt>
                <c:pt idx="23649">
                  <c:v>2.8402574062350001</c:v>
                </c:pt>
                <c:pt idx="23650">
                  <c:v>2.8404219150540002</c:v>
                </c:pt>
                <c:pt idx="23651">
                  <c:v>2.8405478000639999</c:v>
                </c:pt>
                <c:pt idx="23652">
                  <c:v>2.8406317234039999</c:v>
                </c:pt>
                <c:pt idx="23653">
                  <c:v>2.8407230377200001</c:v>
                </c:pt>
                <c:pt idx="23654">
                  <c:v>2.840811729431</c:v>
                </c:pt>
                <c:pt idx="23655">
                  <c:v>2.840898990631</c:v>
                </c:pt>
                <c:pt idx="23656">
                  <c:v>2.8410911560060002</c:v>
                </c:pt>
                <c:pt idx="23657">
                  <c:v>2.8414390087129999</c:v>
                </c:pt>
                <c:pt idx="23658">
                  <c:v>2.8417525291439998</c:v>
                </c:pt>
                <c:pt idx="23659">
                  <c:v>2.841901540756</c:v>
                </c:pt>
                <c:pt idx="23660">
                  <c:v>2.8420569896700001</c:v>
                </c:pt>
                <c:pt idx="23661">
                  <c:v>2.8421330451969999</c:v>
                </c:pt>
                <c:pt idx="23662">
                  <c:v>2.8422524929050001</c:v>
                </c:pt>
                <c:pt idx="23663">
                  <c:v>2.8425748348240001</c:v>
                </c:pt>
                <c:pt idx="23664">
                  <c:v>2.8426856994629999</c:v>
                </c:pt>
                <c:pt idx="23665">
                  <c:v>2.8427412509919998</c:v>
                </c:pt>
                <c:pt idx="23666">
                  <c:v>2.8427879810330001</c:v>
                </c:pt>
                <c:pt idx="23667">
                  <c:v>2.8428349494930001</c:v>
                </c:pt>
                <c:pt idx="23668">
                  <c:v>2.8428828716279999</c:v>
                </c:pt>
                <c:pt idx="23669">
                  <c:v>2.8429257869720002</c:v>
                </c:pt>
                <c:pt idx="23670">
                  <c:v>2.8429710865020001</c:v>
                </c:pt>
                <c:pt idx="23671">
                  <c:v>2.8430194854740001</c:v>
                </c:pt>
                <c:pt idx="23672">
                  <c:v>2.843069791794</c:v>
                </c:pt>
                <c:pt idx="23673">
                  <c:v>2.843118667603</c:v>
                </c:pt>
                <c:pt idx="23674">
                  <c:v>2.8431892395020002</c:v>
                </c:pt>
                <c:pt idx="23675">
                  <c:v>2.843256473541</c:v>
                </c:pt>
                <c:pt idx="23676">
                  <c:v>2.8432993888849998</c:v>
                </c:pt>
                <c:pt idx="23677">
                  <c:v>2.8433501720429999</c:v>
                </c:pt>
                <c:pt idx="23678">
                  <c:v>2.8434317111969998</c:v>
                </c:pt>
                <c:pt idx="23679">
                  <c:v>2.8437702655789998</c:v>
                </c:pt>
                <c:pt idx="23680">
                  <c:v>2.843931436539</c:v>
                </c:pt>
                <c:pt idx="23681">
                  <c:v>2.8440511226649998</c:v>
                </c:pt>
                <c:pt idx="23682">
                  <c:v>2.844210386276</c:v>
                </c:pt>
                <c:pt idx="23683">
                  <c:v>2.8445732593540001</c:v>
                </c:pt>
                <c:pt idx="23684">
                  <c:v>2.8449134826660001</c:v>
                </c:pt>
                <c:pt idx="23685">
                  <c:v>2.8450801372529999</c:v>
                </c:pt>
                <c:pt idx="23686">
                  <c:v>2.8451650142670002</c:v>
                </c:pt>
                <c:pt idx="23687">
                  <c:v>2.8452541828159998</c:v>
                </c:pt>
                <c:pt idx="23688">
                  <c:v>2.8453023433690001</c:v>
                </c:pt>
                <c:pt idx="23689">
                  <c:v>2.8453547954560001</c:v>
                </c:pt>
                <c:pt idx="23690">
                  <c:v>2.845409870148</c:v>
                </c:pt>
                <c:pt idx="23691">
                  <c:v>2.8454666137700002</c:v>
                </c:pt>
                <c:pt idx="23692">
                  <c:v>2.845521688461</c:v>
                </c:pt>
                <c:pt idx="23693">
                  <c:v>2.845576047897</c:v>
                </c:pt>
                <c:pt idx="23694">
                  <c:v>2.845629930496</c:v>
                </c:pt>
                <c:pt idx="23695">
                  <c:v>2.8456830978390002</c:v>
                </c:pt>
                <c:pt idx="23696">
                  <c:v>2.8457353115080002</c:v>
                </c:pt>
                <c:pt idx="23697">
                  <c:v>2.8457903862</c:v>
                </c:pt>
                <c:pt idx="23698">
                  <c:v>2.8458449840550002</c:v>
                </c:pt>
                <c:pt idx="23699">
                  <c:v>2.8458971977230001</c:v>
                </c:pt>
                <c:pt idx="23700">
                  <c:v>2.845996141434</c:v>
                </c:pt>
                <c:pt idx="23701">
                  <c:v>2.8460888862610001</c:v>
                </c:pt>
                <c:pt idx="23702">
                  <c:v>2.8462152481079999</c:v>
                </c:pt>
                <c:pt idx="23703">
                  <c:v>2.8463950157169999</c:v>
                </c:pt>
                <c:pt idx="23704">
                  <c:v>2.8465051651</c:v>
                </c:pt>
                <c:pt idx="23705">
                  <c:v>2.8467969894410001</c:v>
                </c:pt>
                <c:pt idx="23706">
                  <c:v>2.8470664024349999</c:v>
                </c:pt>
                <c:pt idx="23707">
                  <c:v>2.8471407890320002</c:v>
                </c:pt>
                <c:pt idx="23708">
                  <c:v>2.847188949585</c:v>
                </c:pt>
                <c:pt idx="23709">
                  <c:v>2.8472297191620002</c:v>
                </c:pt>
                <c:pt idx="23710">
                  <c:v>2.847295045853</c:v>
                </c:pt>
                <c:pt idx="23711">
                  <c:v>2.8474218845369998</c:v>
                </c:pt>
                <c:pt idx="23712">
                  <c:v>2.847736597061</c:v>
                </c:pt>
                <c:pt idx="23713">
                  <c:v>2.8480544090270001</c:v>
                </c:pt>
                <c:pt idx="23714">
                  <c:v>2.848296403885</c:v>
                </c:pt>
                <c:pt idx="23715">
                  <c:v>2.848435401917</c:v>
                </c:pt>
                <c:pt idx="23716">
                  <c:v>2.8485713005069999</c:v>
                </c:pt>
                <c:pt idx="23717">
                  <c:v>2.8488249778750001</c:v>
                </c:pt>
                <c:pt idx="23718">
                  <c:v>2.8489356040949998</c:v>
                </c:pt>
                <c:pt idx="23719">
                  <c:v>2.8489825725559998</c:v>
                </c:pt>
                <c:pt idx="23720">
                  <c:v>2.8490281105039998</c:v>
                </c:pt>
                <c:pt idx="23721">
                  <c:v>2.8490712642670002</c:v>
                </c:pt>
                <c:pt idx="23722">
                  <c:v>2.8491170406339998</c:v>
                </c:pt>
                <c:pt idx="23723">
                  <c:v>2.8491864204409998</c:v>
                </c:pt>
                <c:pt idx="23724">
                  <c:v>2.8492372035979998</c:v>
                </c:pt>
                <c:pt idx="23725">
                  <c:v>2.8492839336400002</c:v>
                </c:pt>
                <c:pt idx="23726">
                  <c:v>2.8493318557739999</c:v>
                </c:pt>
                <c:pt idx="23727">
                  <c:v>2.8493802547449998</c:v>
                </c:pt>
                <c:pt idx="23728">
                  <c:v>2.8494250774380001</c:v>
                </c:pt>
                <c:pt idx="23729">
                  <c:v>2.849680900574</c:v>
                </c:pt>
                <c:pt idx="23730">
                  <c:v>2.849736690521</c:v>
                </c:pt>
                <c:pt idx="23731">
                  <c:v>2.849797725677</c:v>
                </c:pt>
                <c:pt idx="23732">
                  <c:v>2.8498573303220001</c:v>
                </c:pt>
                <c:pt idx="23733">
                  <c:v>2.8499178886409999</c:v>
                </c:pt>
                <c:pt idx="23734">
                  <c:v>2.8499777317050001</c:v>
                </c:pt>
                <c:pt idx="23735">
                  <c:v>2.8500397205349999</c:v>
                </c:pt>
                <c:pt idx="23736">
                  <c:v>2.8500988483429999</c:v>
                </c:pt>
                <c:pt idx="23737">
                  <c:v>2.8501529693599998</c:v>
                </c:pt>
                <c:pt idx="23738">
                  <c:v>2.8502073287959999</c:v>
                </c:pt>
                <c:pt idx="23739">
                  <c:v>2.8503043651579998</c:v>
                </c:pt>
                <c:pt idx="23740">
                  <c:v>2.8504319190979999</c:v>
                </c:pt>
                <c:pt idx="23741">
                  <c:v>2.8505909442899999</c:v>
                </c:pt>
                <c:pt idx="23742">
                  <c:v>2.850709676743</c:v>
                </c:pt>
                <c:pt idx="23743">
                  <c:v>2.8507990837100001</c:v>
                </c:pt>
                <c:pt idx="23744">
                  <c:v>2.8508813381200002</c:v>
                </c:pt>
                <c:pt idx="23745">
                  <c:v>2.8509633541110002</c:v>
                </c:pt>
                <c:pt idx="23746">
                  <c:v>2.8510458469389999</c:v>
                </c:pt>
                <c:pt idx="23747">
                  <c:v>2.8511273860930002</c:v>
                </c:pt>
                <c:pt idx="23748">
                  <c:v>2.8512334823610002</c:v>
                </c:pt>
                <c:pt idx="23749">
                  <c:v>2.851555347443</c:v>
                </c:pt>
                <c:pt idx="23750">
                  <c:v>2.8516604900360001</c:v>
                </c:pt>
                <c:pt idx="23751">
                  <c:v>2.851731538773</c:v>
                </c:pt>
                <c:pt idx="23752">
                  <c:v>2.851768493652</c:v>
                </c:pt>
                <c:pt idx="23753">
                  <c:v>2.851838111877</c:v>
                </c:pt>
                <c:pt idx="23754">
                  <c:v>2.85187458992</c:v>
                </c:pt>
                <c:pt idx="23755">
                  <c:v>2.851912975311</c:v>
                </c:pt>
                <c:pt idx="23756">
                  <c:v>2.8519580364229999</c:v>
                </c:pt>
                <c:pt idx="23757">
                  <c:v>2.8519990444180001</c:v>
                </c:pt>
                <c:pt idx="23758">
                  <c:v>2.8520410060880002</c:v>
                </c:pt>
                <c:pt idx="23759">
                  <c:v>2.8520836830139999</c:v>
                </c:pt>
                <c:pt idx="23760">
                  <c:v>2.852122545242</c:v>
                </c:pt>
                <c:pt idx="23761">
                  <c:v>2.8521604537959999</c:v>
                </c:pt>
                <c:pt idx="23762">
                  <c:v>2.8522047996520001</c:v>
                </c:pt>
                <c:pt idx="23763">
                  <c:v>2.8522477149959999</c:v>
                </c:pt>
                <c:pt idx="23764">
                  <c:v>2.8523242473599999</c:v>
                </c:pt>
                <c:pt idx="23765">
                  <c:v>2.852375030518</c:v>
                </c:pt>
                <c:pt idx="23766">
                  <c:v>2.8524546623229998</c:v>
                </c:pt>
                <c:pt idx="23767">
                  <c:v>2.8526217937470002</c:v>
                </c:pt>
                <c:pt idx="23768">
                  <c:v>2.8529450893399999</c:v>
                </c:pt>
                <c:pt idx="23769">
                  <c:v>2.8530662059780001</c:v>
                </c:pt>
                <c:pt idx="23770">
                  <c:v>2.853156328201</c:v>
                </c:pt>
                <c:pt idx="23771">
                  <c:v>2.8532409667969998</c:v>
                </c:pt>
                <c:pt idx="23772">
                  <c:v>2.8533680439000002</c:v>
                </c:pt>
                <c:pt idx="23773">
                  <c:v>2.8536345958710001</c:v>
                </c:pt>
                <c:pt idx="23774">
                  <c:v>2.8537204265590002</c:v>
                </c:pt>
                <c:pt idx="23775">
                  <c:v>2.8540468215939998</c:v>
                </c:pt>
                <c:pt idx="23776">
                  <c:v>2.8542633056639999</c:v>
                </c:pt>
                <c:pt idx="23777">
                  <c:v>2.8544878959659998</c:v>
                </c:pt>
                <c:pt idx="23778">
                  <c:v>2.8546414375309999</c:v>
                </c:pt>
                <c:pt idx="23779">
                  <c:v>2.8547701835630002</c:v>
                </c:pt>
                <c:pt idx="23780">
                  <c:v>2.8548543453219999</c:v>
                </c:pt>
                <c:pt idx="23781">
                  <c:v>2.8549849987029998</c:v>
                </c:pt>
                <c:pt idx="23782">
                  <c:v>2.8551099300380001</c:v>
                </c:pt>
                <c:pt idx="23783">
                  <c:v>2.8553075790409999</c:v>
                </c:pt>
                <c:pt idx="23784">
                  <c:v>2.85546541214</c:v>
                </c:pt>
                <c:pt idx="23785">
                  <c:v>2.8555815219879999</c:v>
                </c:pt>
                <c:pt idx="23786">
                  <c:v>2.8557295799259999</c:v>
                </c:pt>
                <c:pt idx="23787">
                  <c:v>2.8558447360989998</c:v>
                </c:pt>
                <c:pt idx="23788">
                  <c:v>2.855927467346</c:v>
                </c:pt>
                <c:pt idx="23789">
                  <c:v>2.856051206589</c:v>
                </c:pt>
                <c:pt idx="23790">
                  <c:v>2.8561251163480001</c:v>
                </c:pt>
                <c:pt idx="23791">
                  <c:v>2.8562455177310002</c:v>
                </c:pt>
                <c:pt idx="23792">
                  <c:v>2.8563942909239999</c:v>
                </c:pt>
                <c:pt idx="23793">
                  <c:v>2.8565533161159999</c:v>
                </c:pt>
                <c:pt idx="23794">
                  <c:v>2.8566758632660001</c:v>
                </c:pt>
                <c:pt idx="23795">
                  <c:v>2.8567538261409999</c:v>
                </c:pt>
                <c:pt idx="23796">
                  <c:v>2.8568832874300001</c:v>
                </c:pt>
                <c:pt idx="23797">
                  <c:v>2.8569669723510001</c:v>
                </c:pt>
                <c:pt idx="23798">
                  <c:v>2.857053995132</c:v>
                </c:pt>
                <c:pt idx="23799">
                  <c:v>2.8571391105649999</c:v>
                </c:pt>
                <c:pt idx="23800">
                  <c:v>2.8572220802310002</c:v>
                </c:pt>
                <c:pt idx="23801">
                  <c:v>2.8574056625369999</c:v>
                </c:pt>
                <c:pt idx="23802">
                  <c:v>2.857718229294</c:v>
                </c:pt>
                <c:pt idx="23803">
                  <c:v>2.8578670024870001</c:v>
                </c:pt>
                <c:pt idx="23804">
                  <c:v>2.857915639877</c:v>
                </c:pt>
                <c:pt idx="23805">
                  <c:v>2.857967615128</c:v>
                </c:pt>
                <c:pt idx="23806">
                  <c:v>2.858011484146</c:v>
                </c:pt>
                <c:pt idx="23807">
                  <c:v>2.858054876328</c:v>
                </c:pt>
                <c:pt idx="23808">
                  <c:v>2.858098506927</c:v>
                </c:pt>
                <c:pt idx="23809">
                  <c:v>2.858147144318</c:v>
                </c:pt>
                <c:pt idx="23810">
                  <c:v>2.8581898212430001</c:v>
                </c:pt>
                <c:pt idx="23811">
                  <c:v>2.8582372665409999</c:v>
                </c:pt>
                <c:pt idx="23812">
                  <c:v>2.8582811355589999</c:v>
                </c:pt>
                <c:pt idx="23813">
                  <c:v>2.8583261966709999</c:v>
                </c:pt>
                <c:pt idx="23814">
                  <c:v>2.8583660125730002</c:v>
                </c:pt>
                <c:pt idx="23815">
                  <c:v>2.858408927917</c:v>
                </c:pt>
                <c:pt idx="23816">
                  <c:v>2.8584482669829998</c:v>
                </c:pt>
                <c:pt idx="23817">
                  <c:v>2.8584990501399998</c:v>
                </c:pt>
                <c:pt idx="23818">
                  <c:v>2.8585512638089998</c:v>
                </c:pt>
                <c:pt idx="23819">
                  <c:v>2.8585987091059999</c:v>
                </c:pt>
                <c:pt idx="23820">
                  <c:v>2.8586847782140001</c:v>
                </c:pt>
                <c:pt idx="23821">
                  <c:v>2.858846664429</c:v>
                </c:pt>
                <c:pt idx="23822">
                  <c:v>2.8589403629299999</c:v>
                </c:pt>
                <c:pt idx="23823">
                  <c:v>2.8589890003199998</c:v>
                </c:pt>
                <c:pt idx="23824">
                  <c:v>2.8590359687809999</c:v>
                </c:pt>
                <c:pt idx="23825">
                  <c:v>2.8590881824490002</c:v>
                </c:pt>
                <c:pt idx="23826">
                  <c:v>2.8591423034669998</c:v>
                </c:pt>
                <c:pt idx="23827">
                  <c:v>2.8591923713680001</c:v>
                </c:pt>
                <c:pt idx="23828">
                  <c:v>2.8592872619629999</c:v>
                </c:pt>
                <c:pt idx="23829">
                  <c:v>2.8594069480900002</c:v>
                </c:pt>
                <c:pt idx="23830">
                  <c:v>2.8595275878909998</c:v>
                </c:pt>
                <c:pt idx="23831">
                  <c:v>2.8596062660219999</c:v>
                </c:pt>
                <c:pt idx="23832">
                  <c:v>2.8596606254579999</c:v>
                </c:pt>
                <c:pt idx="23833">
                  <c:v>2.8597302436829999</c:v>
                </c:pt>
                <c:pt idx="23834">
                  <c:v>2.8598070144649999</c:v>
                </c:pt>
                <c:pt idx="23835">
                  <c:v>2.8600370883939998</c:v>
                </c:pt>
                <c:pt idx="23836">
                  <c:v>2.8601276874539998</c:v>
                </c:pt>
                <c:pt idx="23837">
                  <c:v>2.860468626022</c:v>
                </c:pt>
                <c:pt idx="23838">
                  <c:v>2.860608100891</c:v>
                </c:pt>
                <c:pt idx="23839">
                  <c:v>2.860731601715</c:v>
                </c:pt>
                <c:pt idx="23840">
                  <c:v>2.8607797622679998</c:v>
                </c:pt>
                <c:pt idx="23841">
                  <c:v>2.860831260681</c:v>
                </c:pt>
                <c:pt idx="23842">
                  <c:v>2.8608820438390001</c:v>
                </c:pt>
                <c:pt idx="23843">
                  <c:v>2.860939264297</c:v>
                </c:pt>
                <c:pt idx="23844">
                  <c:v>2.8609976768490002</c:v>
                </c:pt>
                <c:pt idx="23845">
                  <c:v>2.8610579967500001</c:v>
                </c:pt>
                <c:pt idx="23846">
                  <c:v>2.861115455627</c:v>
                </c:pt>
                <c:pt idx="23847">
                  <c:v>2.8611693382259999</c:v>
                </c:pt>
                <c:pt idx="23848">
                  <c:v>2.8612272739410001</c:v>
                </c:pt>
                <c:pt idx="23849">
                  <c:v>2.8612864017490001</c:v>
                </c:pt>
                <c:pt idx="23850">
                  <c:v>2.861336708069</c:v>
                </c:pt>
                <c:pt idx="23851">
                  <c:v>2.8614375591279999</c:v>
                </c:pt>
                <c:pt idx="23852">
                  <c:v>2.8615300655359999</c:v>
                </c:pt>
                <c:pt idx="23853">
                  <c:v>2.8616242408749999</c:v>
                </c:pt>
                <c:pt idx="23854">
                  <c:v>2.861711978912</c:v>
                </c:pt>
                <c:pt idx="23855">
                  <c:v>2.861823320389</c:v>
                </c:pt>
                <c:pt idx="23856">
                  <c:v>2.861963033676</c:v>
                </c:pt>
                <c:pt idx="23857">
                  <c:v>2.8622426986690002</c:v>
                </c:pt>
                <c:pt idx="23858">
                  <c:v>2.8623392581939999</c:v>
                </c:pt>
                <c:pt idx="23859">
                  <c:v>2.8623876571659999</c:v>
                </c:pt>
                <c:pt idx="23860">
                  <c:v>2.8624436855319999</c:v>
                </c:pt>
                <c:pt idx="23861">
                  <c:v>2.8624811172490001</c:v>
                </c:pt>
                <c:pt idx="23862">
                  <c:v>2.8625218868259998</c:v>
                </c:pt>
                <c:pt idx="23863">
                  <c:v>2.862560987473</c:v>
                </c:pt>
                <c:pt idx="23864">
                  <c:v>2.862599372864</c:v>
                </c:pt>
                <c:pt idx="23865">
                  <c:v>2.8626470565800002</c:v>
                </c:pt>
                <c:pt idx="23866">
                  <c:v>2.8626925945280002</c:v>
                </c:pt>
                <c:pt idx="23867">
                  <c:v>2.862732172012</c:v>
                </c:pt>
                <c:pt idx="23868">
                  <c:v>2.8628096580509999</c:v>
                </c:pt>
                <c:pt idx="23869">
                  <c:v>2.8628518581389999</c:v>
                </c:pt>
                <c:pt idx="23870">
                  <c:v>2.8629205226900001</c:v>
                </c:pt>
                <c:pt idx="23871">
                  <c:v>2.8629944324490002</c:v>
                </c:pt>
                <c:pt idx="23872">
                  <c:v>2.8633217811580001</c:v>
                </c:pt>
                <c:pt idx="23873">
                  <c:v>2.8635401725770002</c:v>
                </c:pt>
                <c:pt idx="23874">
                  <c:v>2.8637578487400002</c:v>
                </c:pt>
                <c:pt idx="23875">
                  <c:v>2.8639061450960002</c:v>
                </c:pt>
                <c:pt idx="23876">
                  <c:v>2.864087104797</c:v>
                </c:pt>
                <c:pt idx="23877">
                  <c:v>2.864201784134</c:v>
                </c:pt>
                <c:pt idx="23878">
                  <c:v>2.864280462265</c:v>
                </c:pt>
                <c:pt idx="23879">
                  <c:v>2.864399194717</c:v>
                </c:pt>
                <c:pt idx="23880">
                  <c:v>2.8647239208220001</c:v>
                </c:pt>
                <c:pt idx="23881">
                  <c:v>2.8650159835819999</c:v>
                </c:pt>
                <c:pt idx="23882">
                  <c:v>2.8651397228239999</c:v>
                </c:pt>
                <c:pt idx="23883">
                  <c:v>2.8652279376980001</c:v>
                </c:pt>
                <c:pt idx="23884">
                  <c:v>2.8653202056880001</c:v>
                </c:pt>
                <c:pt idx="23885">
                  <c:v>2.8654108047490001</c:v>
                </c:pt>
                <c:pt idx="23886">
                  <c:v>2.8655250072479999</c:v>
                </c:pt>
                <c:pt idx="23887">
                  <c:v>2.865883111954</c:v>
                </c:pt>
                <c:pt idx="23888">
                  <c:v>2.8661611080170002</c:v>
                </c:pt>
                <c:pt idx="23889">
                  <c:v>2.8662085533139998</c:v>
                </c:pt>
                <c:pt idx="23890">
                  <c:v>2.8663213253020001</c:v>
                </c:pt>
                <c:pt idx="23891">
                  <c:v>2.8666508197780001</c:v>
                </c:pt>
                <c:pt idx="23892">
                  <c:v>2.8668298721309999</c:v>
                </c:pt>
                <c:pt idx="23893">
                  <c:v>2.867194414139</c:v>
                </c:pt>
                <c:pt idx="23894">
                  <c:v>2.8673453330990002</c:v>
                </c:pt>
                <c:pt idx="23895">
                  <c:v>2.8674345016479998</c:v>
                </c:pt>
                <c:pt idx="23896">
                  <c:v>2.8674826622010001</c:v>
                </c:pt>
                <c:pt idx="23897">
                  <c:v>2.8675732612610001</c:v>
                </c:pt>
                <c:pt idx="23898">
                  <c:v>2.8676645755769998</c:v>
                </c:pt>
                <c:pt idx="23899">
                  <c:v>2.8677451610569999</c:v>
                </c:pt>
                <c:pt idx="23900">
                  <c:v>2.8680911064150001</c:v>
                </c:pt>
                <c:pt idx="23901">
                  <c:v>2.8683004379270001</c:v>
                </c:pt>
                <c:pt idx="23902">
                  <c:v>2.8684520721440001</c:v>
                </c:pt>
                <c:pt idx="23903">
                  <c:v>2.8685655593870001</c:v>
                </c:pt>
                <c:pt idx="23904">
                  <c:v>2.8686571121219999</c:v>
                </c:pt>
                <c:pt idx="23905">
                  <c:v>2.8687491416930002</c:v>
                </c:pt>
                <c:pt idx="23906">
                  <c:v>2.8687958717350002</c:v>
                </c:pt>
                <c:pt idx="23907">
                  <c:v>2.868891000748</c:v>
                </c:pt>
                <c:pt idx="23908">
                  <c:v>2.868938446045</c:v>
                </c:pt>
                <c:pt idx="23909">
                  <c:v>2.869027376175</c:v>
                </c:pt>
                <c:pt idx="23910">
                  <c:v>2.8691148757930001</c:v>
                </c:pt>
                <c:pt idx="23911">
                  <c:v>2.8691909313199999</c:v>
                </c:pt>
                <c:pt idx="23912">
                  <c:v>2.8693249225619999</c:v>
                </c:pt>
                <c:pt idx="23913">
                  <c:v>2.8694758415220001</c:v>
                </c:pt>
                <c:pt idx="23914">
                  <c:v>2.869522571564</c:v>
                </c:pt>
                <c:pt idx="23915">
                  <c:v>2.8696210384369998</c:v>
                </c:pt>
                <c:pt idx="23916">
                  <c:v>2.8697364330289998</c:v>
                </c:pt>
                <c:pt idx="23917">
                  <c:v>2.8698077201840002</c:v>
                </c:pt>
                <c:pt idx="23918">
                  <c:v>2.8698704242709998</c:v>
                </c:pt>
                <c:pt idx="23919">
                  <c:v>2.8699100017550001</c:v>
                </c:pt>
                <c:pt idx="23920">
                  <c:v>2.8699502944950002</c:v>
                </c:pt>
                <c:pt idx="23921">
                  <c:v>2.8700168132780002</c:v>
                </c:pt>
                <c:pt idx="23922">
                  <c:v>2.870090961456</c:v>
                </c:pt>
                <c:pt idx="23923">
                  <c:v>2.870138168335</c:v>
                </c:pt>
                <c:pt idx="23924">
                  <c:v>2.8702042102809999</c:v>
                </c:pt>
                <c:pt idx="23925">
                  <c:v>2.8702604770660001</c:v>
                </c:pt>
                <c:pt idx="23926">
                  <c:v>2.8702974319460002</c:v>
                </c:pt>
                <c:pt idx="23927">
                  <c:v>2.87034034729</c:v>
                </c:pt>
                <c:pt idx="23928">
                  <c:v>2.8703830242159998</c:v>
                </c:pt>
                <c:pt idx="23929">
                  <c:v>2.8704247474670002</c:v>
                </c:pt>
                <c:pt idx="23930">
                  <c:v>2.8704710006709999</c:v>
                </c:pt>
                <c:pt idx="23931">
                  <c:v>2.8705401420590002</c:v>
                </c:pt>
                <c:pt idx="23932">
                  <c:v>2.8706130981450002</c:v>
                </c:pt>
                <c:pt idx="23933">
                  <c:v>2.87069606781</c:v>
                </c:pt>
                <c:pt idx="23934">
                  <c:v>2.8710002899170002</c:v>
                </c:pt>
                <c:pt idx="23935">
                  <c:v>2.8711454868319999</c:v>
                </c:pt>
                <c:pt idx="23936">
                  <c:v>2.8713045120239999</c:v>
                </c:pt>
                <c:pt idx="23937">
                  <c:v>2.8713626861570001</c:v>
                </c:pt>
                <c:pt idx="23938">
                  <c:v>2.87153673172</c:v>
                </c:pt>
                <c:pt idx="23939">
                  <c:v>2.8718578815460001</c:v>
                </c:pt>
                <c:pt idx="23940">
                  <c:v>2.8719108104709998</c:v>
                </c:pt>
                <c:pt idx="23941">
                  <c:v>2.8719615936279999</c:v>
                </c:pt>
                <c:pt idx="23942">
                  <c:v>2.872012615204</c:v>
                </c:pt>
                <c:pt idx="23943">
                  <c:v>2.8720626831049998</c:v>
                </c:pt>
                <c:pt idx="23944">
                  <c:v>2.8721082210539999</c:v>
                </c:pt>
                <c:pt idx="23945">
                  <c:v>2.8721525669100001</c:v>
                </c:pt>
                <c:pt idx="23946">
                  <c:v>2.872209787369</c:v>
                </c:pt>
                <c:pt idx="23947">
                  <c:v>2.872300624847</c:v>
                </c:pt>
                <c:pt idx="23948">
                  <c:v>2.8724706172940002</c:v>
                </c:pt>
                <c:pt idx="23949">
                  <c:v>2.8725643157960001</c:v>
                </c:pt>
                <c:pt idx="23950">
                  <c:v>2.872610807419</c:v>
                </c:pt>
                <c:pt idx="23951">
                  <c:v>2.872661590576</c:v>
                </c:pt>
                <c:pt idx="23952">
                  <c:v>2.8727107048030001</c:v>
                </c:pt>
                <c:pt idx="23953">
                  <c:v>2.872811555862</c:v>
                </c:pt>
                <c:pt idx="23954">
                  <c:v>2.8729000091549999</c:v>
                </c:pt>
                <c:pt idx="23955">
                  <c:v>2.8732581138610001</c:v>
                </c:pt>
                <c:pt idx="23956">
                  <c:v>2.8733813762659999</c:v>
                </c:pt>
                <c:pt idx="23957">
                  <c:v>2.8735105991359999</c:v>
                </c:pt>
                <c:pt idx="23958">
                  <c:v>2.8735964298250001</c:v>
                </c:pt>
                <c:pt idx="23959">
                  <c:v>2.8736855983730001</c:v>
                </c:pt>
                <c:pt idx="23960">
                  <c:v>2.8738155364989999</c:v>
                </c:pt>
                <c:pt idx="23961">
                  <c:v>2.8739123344420001</c:v>
                </c:pt>
                <c:pt idx="23962">
                  <c:v>2.873962640762</c:v>
                </c:pt>
                <c:pt idx="23963">
                  <c:v>2.8740172386170002</c:v>
                </c:pt>
                <c:pt idx="23964">
                  <c:v>2.8740730285640002</c:v>
                </c:pt>
                <c:pt idx="23965">
                  <c:v>2.8741257190699998</c:v>
                </c:pt>
                <c:pt idx="23966">
                  <c:v>2.8741779327389998</c:v>
                </c:pt>
                <c:pt idx="23967">
                  <c:v>2.8742320537569999</c:v>
                </c:pt>
                <c:pt idx="23968">
                  <c:v>2.8742852211000001</c:v>
                </c:pt>
                <c:pt idx="23969">
                  <c:v>2.87433552742</c:v>
                </c:pt>
                <c:pt idx="23970">
                  <c:v>2.8744337558750002</c:v>
                </c:pt>
                <c:pt idx="23971">
                  <c:v>2.8745596408840002</c:v>
                </c:pt>
                <c:pt idx="23972">
                  <c:v>2.874900579453</c:v>
                </c:pt>
                <c:pt idx="23973">
                  <c:v>2.8750517368319999</c:v>
                </c:pt>
                <c:pt idx="23974">
                  <c:v>2.8751592636110002</c:v>
                </c:pt>
                <c:pt idx="23975">
                  <c:v>2.8752293586729998</c:v>
                </c:pt>
                <c:pt idx="23976">
                  <c:v>2.8753333091740001</c:v>
                </c:pt>
                <c:pt idx="23977">
                  <c:v>2.875415086746</c:v>
                </c:pt>
                <c:pt idx="23978">
                  <c:v>2.8755259513849998</c:v>
                </c:pt>
                <c:pt idx="23979">
                  <c:v>2.875603437424</c:v>
                </c:pt>
                <c:pt idx="23980">
                  <c:v>2.8756852149959999</c:v>
                </c:pt>
                <c:pt idx="23981">
                  <c:v>2.8757374286649999</c:v>
                </c:pt>
                <c:pt idx="23982">
                  <c:v>2.8760631084439998</c:v>
                </c:pt>
                <c:pt idx="23983">
                  <c:v>2.8762326240539999</c:v>
                </c:pt>
                <c:pt idx="23984">
                  <c:v>2.8763849735260001</c:v>
                </c:pt>
                <c:pt idx="23985">
                  <c:v>2.8766534328460001</c:v>
                </c:pt>
                <c:pt idx="23986">
                  <c:v>2.876991271973</c:v>
                </c:pt>
                <c:pt idx="23987">
                  <c:v>2.87713098526</c:v>
                </c:pt>
                <c:pt idx="23988">
                  <c:v>2.877209424973</c:v>
                </c:pt>
                <c:pt idx="23989">
                  <c:v>2.8772585392000001</c:v>
                </c:pt>
                <c:pt idx="23990">
                  <c:v>2.8773376941679998</c:v>
                </c:pt>
                <c:pt idx="23991">
                  <c:v>2.877668142319</c:v>
                </c:pt>
                <c:pt idx="23992">
                  <c:v>2.8779809474950002</c:v>
                </c:pt>
                <c:pt idx="23993">
                  <c:v>2.8780581951139999</c:v>
                </c:pt>
                <c:pt idx="23994">
                  <c:v>2.8782145977020002</c:v>
                </c:pt>
                <c:pt idx="23995">
                  <c:v>2.8785181045530002</c:v>
                </c:pt>
                <c:pt idx="23996">
                  <c:v>2.878669023514</c:v>
                </c:pt>
                <c:pt idx="23997">
                  <c:v>2.8788135051729999</c:v>
                </c:pt>
                <c:pt idx="23998">
                  <c:v>2.8790159225459999</c:v>
                </c:pt>
                <c:pt idx="23999">
                  <c:v>2.8791525363920001</c:v>
                </c:pt>
                <c:pt idx="24000">
                  <c:v>2.8794336318970002</c:v>
                </c:pt>
                <c:pt idx="24001">
                  <c:v>2.8795213699339999</c:v>
                </c:pt>
                <c:pt idx="24002">
                  <c:v>2.8798534870150001</c:v>
                </c:pt>
                <c:pt idx="24003">
                  <c:v>2.8799641132349998</c:v>
                </c:pt>
                <c:pt idx="24004">
                  <c:v>2.8802645206449999</c:v>
                </c:pt>
                <c:pt idx="24005">
                  <c:v>2.8803915977479999</c:v>
                </c:pt>
                <c:pt idx="24006">
                  <c:v>2.8804962635039999</c:v>
                </c:pt>
                <c:pt idx="24007">
                  <c:v>2.8805508613590001</c:v>
                </c:pt>
                <c:pt idx="24008">
                  <c:v>2.8806035518650002</c:v>
                </c:pt>
                <c:pt idx="24009">
                  <c:v>2.8806591033940001</c:v>
                </c:pt>
                <c:pt idx="24010">
                  <c:v>2.880711078644</c:v>
                </c:pt>
                <c:pt idx="24011">
                  <c:v>2.8807640075680001</c:v>
                </c:pt>
                <c:pt idx="24012">
                  <c:v>2.8808171749109999</c:v>
                </c:pt>
                <c:pt idx="24013">
                  <c:v>2.8808670043950002</c:v>
                </c:pt>
                <c:pt idx="24014">
                  <c:v>2.880915403366</c:v>
                </c:pt>
                <c:pt idx="24015">
                  <c:v>2.8810017108919999</c:v>
                </c:pt>
                <c:pt idx="24016">
                  <c:v>2.8813104629519999</c:v>
                </c:pt>
                <c:pt idx="24017">
                  <c:v>2.8814163208010002</c:v>
                </c:pt>
                <c:pt idx="24018">
                  <c:v>2.8815505504610002</c:v>
                </c:pt>
                <c:pt idx="24019">
                  <c:v>2.8816344738009998</c:v>
                </c:pt>
                <c:pt idx="24020">
                  <c:v>2.881708860397</c:v>
                </c:pt>
                <c:pt idx="24021">
                  <c:v>2.881766319275</c:v>
                </c:pt>
                <c:pt idx="24022">
                  <c:v>2.8818194866179998</c:v>
                </c:pt>
                <c:pt idx="24023">
                  <c:v>2.8818912506099998</c:v>
                </c:pt>
                <c:pt idx="24024">
                  <c:v>2.8819429874420002</c:v>
                </c:pt>
                <c:pt idx="24025">
                  <c:v>2.8820178508760002</c:v>
                </c:pt>
                <c:pt idx="24026">
                  <c:v>2.8823375701899998</c:v>
                </c:pt>
                <c:pt idx="24027">
                  <c:v>2.8826680183410001</c:v>
                </c:pt>
                <c:pt idx="24028">
                  <c:v>2.8830013275150002</c:v>
                </c:pt>
                <c:pt idx="24029">
                  <c:v>2.8831169605259999</c:v>
                </c:pt>
                <c:pt idx="24030">
                  <c:v>2.8832035064700001</c:v>
                </c:pt>
                <c:pt idx="24031">
                  <c:v>2.8832859992979998</c:v>
                </c:pt>
                <c:pt idx="24032">
                  <c:v>2.8834202289580002</c:v>
                </c:pt>
                <c:pt idx="24033">
                  <c:v>2.8835752010350002</c:v>
                </c:pt>
                <c:pt idx="24034">
                  <c:v>2.8838338851929999</c:v>
                </c:pt>
                <c:pt idx="24035">
                  <c:v>2.8839089870449999</c:v>
                </c:pt>
                <c:pt idx="24036">
                  <c:v>2.8839633464809999</c:v>
                </c:pt>
                <c:pt idx="24037">
                  <c:v>2.8840422630310001</c:v>
                </c:pt>
                <c:pt idx="24038">
                  <c:v>2.8840935230259999</c:v>
                </c:pt>
                <c:pt idx="24039">
                  <c:v>2.8841445446009999</c:v>
                </c:pt>
                <c:pt idx="24040">
                  <c:v>2.884184837341</c:v>
                </c:pt>
                <c:pt idx="24041">
                  <c:v>2.8842253685000001</c:v>
                </c:pt>
                <c:pt idx="24042">
                  <c:v>2.8842716217039999</c:v>
                </c:pt>
                <c:pt idx="24043">
                  <c:v>2.8843150138849998</c:v>
                </c:pt>
                <c:pt idx="24044">
                  <c:v>2.8843612670900001</c:v>
                </c:pt>
                <c:pt idx="24045">
                  <c:v>2.8844780921940001</c:v>
                </c:pt>
                <c:pt idx="24046">
                  <c:v>2.8847923278810002</c:v>
                </c:pt>
                <c:pt idx="24047">
                  <c:v>2.885124921799</c:v>
                </c:pt>
                <c:pt idx="24048">
                  <c:v>2.8852095603939998</c:v>
                </c:pt>
                <c:pt idx="24049">
                  <c:v>2.8852994441990001</c:v>
                </c:pt>
                <c:pt idx="24050">
                  <c:v>2.8853869438170001</c:v>
                </c:pt>
                <c:pt idx="24051">
                  <c:v>2.8855435848240001</c:v>
                </c:pt>
                <c:pt idx="24052">
                  <c:v>2.8858878612519998</c:v>
                </c:pt>
                <c:pt idx="24053">
                  <c:v>2.8861558437350001</c:v>
                </c:pt>
                <c:pt idx="24054">
                  <c:v>2.8862707614900001</c:v>
                </c:pt>
                <c:pt idx="24055">
                  <c:v>2.8863568305970002</c:v>
                </c:pt>
                <c:pt idx="24056">
                  <c:v>2.8864462375639999</c:v>
                </c:pt>
                <c:pt idx="24057">
                  <c:v>2.8864974975590001</c:v>
                </c:pt>
                <c:pt idx="24058">
                  <c:v>2.8865454196929998</c:v>
                </c:pt>
                <c:pt idx="24059">
                  <c:v>2.8865973949430002</c:v>
                </c:pt>
                <c:pt idx="24060">
                  <c:v>2.886650800705</c:v>
                </c:pt>
                <c:pt idx="24061">
                  <c:v>2.8867027759549999</c:v>
                </c:pt>
                <c:pt idx="24062">
                  <c:v>2.886753797531</c:v>
                </c:pt>
                <c:pt idx="24063">
                  <c:v>2.8868029117580001</c:v>
                </c:pt>
                <c:pt idx="24064">
                  <c:v>2.886858224869</c:v>
                </c:pt>
                <c:pt idx="24065">
                  <c:v>2.8869147300720002</c:v>
                </c:pt>
                <c:pt idx="24066">
                  <c:v>2.886968374252</c:v>
                </c:pt>
                <c:pt idx="24067">
                  <c:v>2.8870184421539999</c:v>
                </c:pt>
                <c:pt idx="24068">
                  <c:v>2.8870694637300001</c:v>
                </c:pt>
                <c:pt idx="24069">
                  <c:v>2.8871684074399999</c:v>
                </c:pt>
                <c:pt idx="24070">
                  <c:v>2.8872549533840002</c:v>
                </c:pt>
                <c:pt idx="24071">
                  <c:v>2.8873410224909999</c:v>
                </c:pt>
                <c:pt idx="24072">
                  <c:v>2.887550592422</c:v>
                </c:pt>
                <c:pt idx="24073">
                  <c:v>2.8878865241999998</c:v>
                </c:pt>
                <c:pt idx="24074">
                  <c:v>2.8880114555360001</c:v>
                </c:pt>
                <c:pt idx="24075">
                  <c:v>2.8883306980130001</c:v>
                </c:pt>
                <c:pt idx="24076">
                  <c:v>2.888567209244</c:v>
                </c:pt>
                <c:pt idx="24077">
                  <c:v>2.8888869285580001</c:v>
                </c:pt>
                <c:pt idx="24078">
                  <c:v>2.8890650272370002</c:v>
                </c:pt>
                <c:pt idx="24079">
                  <c:v>2.889268398285</c:v>
                </c:pt>
                <c:pt idx="24080">
                  <c:v>2.8896110057829998</c:v>
                </c:pt>
                <c:pt idx="24081">
                  <c:v>2.8899407386779998</c:v>
                </c:pt>
                <c:pt idx="24082">
                  <c:v>2.8901321887970002</c:v>
                </c:pt>
                <c:pt idx="24083">
                  <c:v>2.890215158463</c:v>
                </c:pt>
                <c:pt idx="24084">
                  <c:v>2.8902959823610002</c:v>
                </c:pt>
                <c:pt idx="24085">
                  <c:v>2.890419006348</c:v>
                </c:pt>
                <c:pt idx="24086">
                  <c:v>2.8906311988829998</c:v>
                </c:pt>
                <c:pt idx="24087">
                  <c:v>2.8908617496489999</c:v>
                </c:pt>
                <c:pt idx="24088">
                  <c:v>2.8909373283390001</c:v>
                </c:pt>
                <c:pt idx="24089">
                  <c:v>2.8909811973570001</c:v>
                </c:pt>
                <c:pt idx="24090">
                  <c:v>2.8910274505619999</c:v>
                </c:pt>
                <c:pt idx="24091">
                  <c:v>2.891073226929</c:v>
                </c:pt>
                <c:pt idx="24092">
                  <c:v>2.8911192417140001</c:v>
                </c:pt>
                <c:pt idx="24093">
                  <c:v>2.8911986351009999</c:v>
                </c:pt>
                <c:pt idx="24094">
                  <c:v>2.8913736343380001</c:v>
                </c:pt>
                <c:pt idx="24095">
                  <c:v>2.8915154933929998</c:v>
                </c:pt>
                <c:pt idx="24096">
                  <c:v>2.8918259143829999</c:v>
                </c:pt>
                <c:pt idx="24097">
                  <c:v>2.8919026851649998</c:v>
                </c:pt>
                <c:pt idx="24098">
                  <c:v>2.8919489383700001</c:v>
                </c:pt>
                <c:pt idx="24099">
                  <c:v>2.892276525497</c:v>
                </c:pt>
                <c:pt idx="24100">
                  <c:v>2.8925478458399998</c:v>
                </c:pt>
                <c:pt idx="24101">
                  <c:v>2.8927283287050001</c:v>
                </c:pt>
                <c:pt idx="24102">
                  <c:v>2.8928163051609999</c:v>
                </c:pt>
                <c:pt idx="24103">
                  <c:v>2.892902374268</c:v>
                </c:pt>
                <c:pt idx="24104">
                  <c:v>2.8929858207699999</c:v>
                </c:pt>
                <c:pt idx="24105">
                  <c:v>2.8930656909939998</c:v>
                </c:pt>
                <c:pt idx="24106">
                  <c:v>2.8931457996369998</c:v>
                </c:pt>
                <c:pt idx="24107">
                  <c:v>2.8932857513429999</c:v>
                </c:pt>
                <c:pt idx="24108">
                  <c:v>2.8933997154240001</c:v>
                </c:pt>
                <c:pt idx="24109">
                  <c:v>2.8934841156009998</c:v>
                </c:pt>
                <c:pt idx="24110">
                  <c:v>2.8936092853550002</c:v>
                </c:pt>
                <c:pt idx="24111">
                  <c:v>2.8939397335049999</c:v>
                </c:pt>
                <c:pt idx="24112">
                  <c:v>2.894105672836</c:v>
                </c:pt>
                <c:pt idx="24113">
                  <c:v>2.8941867351530002</c:v>
                </c:pt>
                <c:pt idx="24114">
                  <c:v>2.894260883331</c:v>
                </c:pt>
                <c:pt idx="24115">
                  <c:v>2.8943295478820001</c:v>
                </c:pt>
                <c:pt idx="24116">
                  <c:v>2.8943951129909999</c:v>
                </c:pt>
                <c:pt idx="24117">
                  <c:v>2.8944628238679999</c:v>
                </c:pt>
                <c:pt idx="24118">
                  <c:v>2.8945090770720001</c:v>
                </c:pt>
                <c:pt idx="24119">
                  <c:v>2.8945550918579999</c:v>
                </c:pt>
                <c:pt idx="24120">
                  <c:v>2.8946049213410001</c:v>
                </c:pt>
                <c:pt idx="24121">
                  <c:v>2.8946542739869998</c:v>
                </c:pt>
                <c:pt idx="24122">
                  <c:v>2.8947024345400001</c:v>
                </c:pt>
                <c:pt idx="24123">
                  <c:v>2.8947765827179999</c:v>
                </c:pt>
                <c:pt idx="24124">
                  <c:v>2.8948545455930002</c:v>
                </c:pt>
                <c:pt idx="24125">
                  <c:v>2.894935846329</c:v>
                </c:pt>
                <c:pt idx="24126">
                  <c:v>2.8950164318080001</c:v>
                </c:pt>
                <c:pt idx="24127">
                  <c:v>2.8953466415409999</c:v>
                </c:pt>
                <c:pt idx="24128">
                  <c:v>2.8954374790189998</c:v>
                </c:pt>
                <c:pt idx="24129">
                  <c:v>2.8955245018009999</c:v>
                </c:pt>
                <c:pt idx="24130">
                  <c:v>2.8956370353700001</c:v>
                </c:pt>
                <c:pt idx="24131">
                  <c:v>2.8958001136779998</c:v>
                </c:pt>
                <c:pt idx="24132">
                  <c:v>2.8959958553309999</c:v>
                </c:pt>
                <c:pt idx="24133">
                  <c:v>2.8962206840519999</c:v>
                </c:pt>
                <c:pt idx="24134">
                  <c:v>2.8962748050689999</c:v>
                </c:pt>
                <c:pt idx="24135">
                  <c:v>2.8963534832</c:v>
                </c:pt>
                <c:pt idx="24136">
                  <c:v>2.896407604218</c:v>
                </c:pt>
                <c:pt idx="24137">
                  <c:v>2.8964574337009998</c:v>
                </c:pt>
                <c:pt idx="24138">
                  <c:v>2.8965246677400001</c:v>
                </c:pt>
                <c:pt idx="24139">
                  <c:v>2.896625757217</c:v>
                </c:pt>
                <c:pt idx="24140">
                  <c:v>2.8967089653019999</c:v>
                </c:pt>
                <c:pt idx="24141">
                  <c:v>2.8967657089230001</c:v>
                </c:pt>
                <c:pt idx="24142">
                  <c:v>2.8968129158020002</c:v>
                </c:pt>
                <c:pt idx="24143">
                  <c:v>2.8968632221220001</c:v>
                </c:pt>
                <c:pt idx="24144">
                  <c:v>2.8969085216520001</c:v>
                </c:pt>
                <c:pt idx="24145">
                  <c:v>2.896960496902</c:v>
                </c:pt>
                <c:pt idx="24146">
                  <c:v>2.8970749378199998</c:v>
                </c:pt>
                <c:pt idx="24147">
                  <c:v>2.897232294083</c:v>
                </c:pt>
                <c:pt idx="24148">
                  <c:v>2.897315979004</c:v>
                </c:pt>
                <c:pt idx="24149">
                  <c:v>2.8974020481110001</c:v>
                </c:pt>
                <c:pt idx="24150">
                  <c:v>2.8974854946140001</c:v>
                </c:pt>
                <c:pt idx="24151">
                  <c:v>2.8976054191589999</c:v>
                </c:pt>
                <c:pt idx="24152">
                  <c:v>2.897691249847</c:v>
                </c:pt>
                <c:pt idx="24153">
                  <c:v>2.8977797031399999</c:v>
                </c:pt>
                <c:pt idx="24154">
                  <c:v>2.8978693485260001</c:v>
                </c:pt>
                <c:pt idx="24155">
                  <c:v>2.8979940414429999</c:v>
                </c:pt>
                <c:pt idx="24156">
                  <c:v>2.8981633186339999</c:v>
                </c:pt>
                <c:pt idx="24157">
                  <c:v>2.8983552455899999</c:v>
                </c:pt>
                <c:pt idx="24158">
                  <c:v>2.8986680507660001</c:v>
                </c:pt>
                <c:pt idx="24159">
                  <c:v>2.898976325989</c:v>
                </c:pt>
                <c:pt idx="24160">
                  <c:v>2.8991081714629998</c:v>
                </c:pt>
                <c:pt idx="24161">
                  <c:v>2.899198055267</c:v>
                </c:pt>
                <c:pt idx="24162">
                  <c:v>2.8993258476260002</c:v>
                </c:pt>
                <c:pt idx="24163">
                  <c:v>2.899450778961</c:v>
                </c:pt>
                <c:pt idx="24164">
                  <c:v>2.899531126022</c:v>
                </c:pt>
                <c:pt idx="24165">
                  <c:v>2.8996155261990002</c:v>
                </c:pt>
                <c:pt idx="24166">
                  <c:v>2.8997046947479999</c:v>
                </c:pt>
                <c:pt idx="24167">
                  <c:v>2.8997910022740001</c:v>
                </c:pt>
                <c:pt idx="24168">
                  <c:v>2.899911165237</c:v>
                </c:pt>
                <c:pt idx="24169">
                  <c:v>2.9000289440159999</c:v>
                </c:pt>
                <c:pt idx="24170">
                  <c:v>2.9001772403719999</c:v>
                </c:pt>
                <c:pt idx="24171">
                  <c:v>2.9003603458399998</c:v>
                </c:pt>
                <c:pt idx="24172">
                  <c:v>2.9007086753850002</c:v>
                </c:pt>
                <c:pt idx="24173">
                  <c:v>2.9009773731230002</c:v>
                </c:pt>
                <c:pt idx="24174">
                  <c:v>2.9010660648350002</c:v>
                </c:pt>
                <c:pt idx="24175">
                  <c:v>2.9011590480799998</c:v>
                </c:pt>
                <c:pt idx="24176">
                  <c:v>2.9012489318850001</c:v>
                </c:pt>
                <c:pt idx="24177">
                  <c:v>2.9013295173650002</c:v>
                </c:pt>
                <c:pt idx="24178">
                  <c:v>2.9014964103700001</c:v>
                </c:pt>
                <c:pt idx="24179">
                  <c:v>2.9017903804779999</c:v>
                </c:pt>
                <c:pt idx="24180">
                  <c:v>2.9021089077000002</c:v>
                </c:pt>
                <c:pt idx="24181">
                  <c:v>2.9022610187529998</c:v>
                </c:pt>
                <c:pt idx="24182">
                  <c:v>2.902333498001</c:v>
                </c:pt>
                <c:pt idx="24183">
                  <c:v>2.902413368225</c:v>
                </c:pt>
                <c:pt idx="24184">
                  <c:v>2.9025259017940002</c:v>
                </c:pt>
                <c:pt idx="24185">
                  <c:v>2.9026415348049999</c:v>
                </c:pt>
                <c:pt idx="24186">
                  <c:v>2.9027426242829999</c:v>
                </c:pt>
                <c:pt idx="24187">
                  <c:v>2.9030318260189998</c:v>
                </c:pt>
                <c:pt idx="24188">
                  <c:v>2.9031462669370001</c:v>
                </c:pt>
                <c:pt idx="24189">
                  <c:v>2.9034657478330002</c:v>
                </c:pt>
                <c:pt idx="24190">
                  <c:v>2.9035832881929999</c:v>
                </c:pt>
                <c:pt idx="24191">
                  <c:v>2.9038355350490002</c:v>
                </c:pt>
                <c:pt idx="24192">
                  <c:v>2.9039123058320002</c:v>
                </c:pt>
                <c:pt idx="24193">
                  <c:v>2.9039766788480001</c:v>
                </c:pt>
                <c:pt idx="24194">
                  <c:v>2.9040238857270002</c:v>
                </c:pt>
                <c:pt idx="24195">
                  <c:v>2.904131174088</c:v>
                </c:pt>
                <c:pt idx="24196">
                  <c:v>2.904349327087</c:v>
                </c:pt>
                <c:pt idx="24197">
                  <c:v>2.9044446945189999</c:v>
                </c:pt>
                <c:pt idx="24198">
                  <c:v>2.9044952392579999</c:v>
                </c:pt>
                <c:pt idx="24199">
                  <c:v>2.9045522212980002</c:v>
                </c:pt>
                <c:pt idx="24200">
                  <c:v>2.9046108722690001</c:v>
                </c:pt>
                <c:pt idx="24201">
                  <c:v>2.9046764373779999</c:v>
                </c:pt>
                <c:pt idx="24202">
                  <c:v>2.90474319458</c:v>
                </c:pt>
                <c:pt idx="24203">
                  <c:v>2.9048109054569999</c:v>
                </c:pt>
                <c:pt idx="24204">
                  <c:v>2.9048771858219999</c:v>
                </c:pt>
                <c:pt idx="24205">
                  <c:v>2.9049451351169999</c:v>
                </c:pt>
                <c:pt idx="24206">
                  <c:v>2.9050109386440002</c:v>
                </c:pt>
                <c:pt idx="24207">
                  <c:v>2.9050738811489998</c:v>
                </c:pt>
                <c:pt idx="24208">
                  <c:v>2.905132293701</c:v>
                </c:pt>
                <c:pt idx="24209">
                  <c:v>2.9051859378809999</c:v>
                </c:pt>
                <c:pt idx="24210">
                  <c:v>2.905240297318</c:v>
                </c:pt>
                <c:pt idx="24211">
                  <c:v>2.9053392410279999</c:v>
                </c:pt>
                <c:pt idx="24212">
                  <c:v>2.9054296016690002</c:v>
                </c:pt>
                <c:pt idx="24213">
                  <c:v>2.9055147171020002</c:v>
                </c:pt>
                <c:pt idx="24214">
                  <c:v>2.9055972099299998</c:v>
                </c:pt>
                <c:pt idx="24215">
                  <c:v>2.905704259872</c:v>
                </c:pt>
                <c:pt idx="24216">
                  <c:v>2.9060027599330001</c:v>
                </c:pt>
                <c:pt idx="24217">
                  <c:v>2.9061429500579998</c:v>
                </c:pt>
                <c:pt idx="24218">
                  <c:v>2.9062755107879998</c:v>
                </c:pt>
                <c:pt idx="24219">
                  <c:v>2.9063472747799999</c:v>
                </c:pt>
                <c:pt idx="24220">
                  <c:v>2.9063925743099999</c:v>
                </c:pt>
                <c:pt idx="24221">
                  <c:v>2.906435012817</c:v>
                </c:pt>
                <c:pt idx="24222">
                  <c:v>2.906478404999</c:v>
                </c:pt>
                <c:pt idx="24223">
                  <c:v>2.906520366669</c:v>
                </c:pt>
                <c:pt idx="24224">
                  <c:v>2.90655875206</c:v>
                </c:pt>
                <c:pt idx="24225">
                  <c:v>2.9066033363339998</c:v>
                </c:pt>
                <c:pt idx="24226">
                  <c:v>2.9066455364229999</c:v>
                </c:pt>
                <c:pt idx="24227">
                  <c:v>2.9066796302800002</c:v>
                </c:pt>
                <c:pt idx="24228">
                  <c:v>2.9067230224610001</c:v>
                </c:pt>
                <c:pt idx="24229">
                  <c:v>2.906762599945</c:v>
                </c:pt>
                <c:pt idx="24230">
                  <c:v>2.9067997932430001</c:v>
                </c:pt>
                <c:pt idx="24231">
                  <c:v>2.906858444214</c:v>
                </c:pt>
                <c:pt idx="24232">
                  <c:v>2.9068999290469999</c:v>
                </c:pt>
                <c:pt idx="24233">
                  <c:v>2.9069385528559999</c:v>
                </c:pt>
                <c:pt idx="24234">
                  <c:v>2.9069802761079999</c:v>
                </c:pt>
                <c:pt idx="24235">
                  <c:v>2.9070229530330001</c:v>
                </c:pt>
                <c:pt idx="24236">
                  <c:v>2.9070646762850001</c:v>
                </c:pt>
                <c:pt idx="24237">
                  <c:v>2.9071102142330001</c:v>
                </c:pt>
                <c:pt idx="24238">
                  <c:v>2.907188177109</c:v>
                </c:pt>
                <c:pt idx="24239">
                  <c:v>2.9075062274930001</c:v>
                </c:pt>
                <c:pt idx="24240">
                  <c:v>2.9076368808750002</c:v>
                </c:pt>
                <c:pt idx="24241">
                  <c:v>2.9077258110050002</c:v>
                </c:pt>
                <c:pt idx="24242">
                  <c:v>2.9078567028050002</c:v>
                </c:pt>
                <c:pt idx="24243">
                  <c:v>2.9081249237060001</c:v>
                </c:pt>
                <c:pt idx="24244">
                  <c:v>2.908232927322</c:v>
                </c:pt>
                <c:pt idx="24245">
                  <c:v>2.908286809921</c:v>
                </c:pt>
                <c:pt idx="24246">
                  <c:v>2.9083604812620001</c:v>
                </c:pt>
                <c:pt idx="24247">
                  <c:v>2.9084115028380002</c:v>
                </c:pt>
                <c:pt idx="24248">
                  <c:v>2.9084591865539999</c:v>
                </c:pt>
                <c:pt idx="24249">
                  <c:v>2.9085044860839999</c:v>
                </c:pt>
                <c:pt idx="24250">
                  <c:v>2.9085507392880001</c:v>
                </c:pt>
                <c:pt idx="24251">
                  <c:v>2.9086003303529999</c:v>
                </c:pt>
                <c:pt idx="24252">
                  <c:v>2.9086508750919999</c:v>
                </c:pt>
                <c:pt idx="24253">
                  <c:v>2.9087021350860001</c:v>
                </c:pt>
                <c:pt idx="24254">
                  <c:v>2.908752441406</c:v>
                </c:pt>
                <c:pt idx="24255">
                  <c:v>2.9087991714479999</c:v>
                </c:pt>
                <c:pt idx="24256">
                  <c:v>2.9088509082790002</c:v>
                </c:pt>
                <c:pt idx="24257">
                  <c:v>2.9091651439669999</c:v>
                </c:pt>
                <c:pt idx="24258">
                  <c:v>2.9092190265659998</c:v>
                </c:pt>
                <c:pt idx="24259">
                  <c:v>2.9092700481409999</c:v>
                </c:pt>
                <c:pt idx="24260">
                  <c:v>2.9093234539030002</c:v>
                </c:pt>
                <c:pt idx="24261">
                  <c:v>2.9093794822689998</c:v>
                </c:pt>
                <c:pt idx="24262">
                  <c:v>2.9094357490539999</c:v>
                </c:pt>
                <c:pt idx="24263">
                  <c:v>2.9094920158390001</c:v>
                </c:pt>
                <c:pt idx="24264">
                  <c:v>2.9095485210419998</c:v>
                </c:pt>
                <c:pt idx="24265">
                  <c:v>2.9096040725710002</c:v>
                </c:pt>
                <c:pt idx="24266">
                  <c:v>2.9096596241000001</c:v>
                </c:pt>
                <c:pt idx="24267">
                  <c:v>2.9097666740419998</c:v>
                </c:pt>
                <c:pt idx="24268">
                  <c:v>2.9098205566409998</c:v>
                </c:pt>
                <c:pt idx="24269">
                  <c:v>2.9098768234249999</c:v>
                </c:pt>
                <c:pt idx="24270">
                  <c:v>2.9099328517909999</c:v>
                </c:pt>
                <c:pt idx="24271">
                  <c:v>2.9099965095520002</c:v>
                </c:pt>
                <c:pt idx="24272">
                  <c:v>2.9100553989410001</c:v>
                </c:pt>
                <c:pt idx="24273">
                  <c:v>2.910119771957</c:v>
                </c:pt>
                <c:pt idx="24274">
                  <c:v>2.9101839065549999</c:v>
                </c:pt>
                <c:pt idx="24275">
                  <c:v>2.910248756409</c:v>
                </c:pt>
                <c:pt idx="24276">
                  <c:v>2.9103159904479998</c:v>
                </c:pt>
                <c:pt idx="24277">
                  <c:v>2.91037940979</c:v>
                </c:pt>
                <c:pt idx="24278">
                  <c:v>2.910445690155</c:v>
                </c:pt>
                <c:pt idx="24279">
                  <c:v>2.9105043411249998</c:v>
                </c:pt>
                <c:pt idx="24280">
                  <c:v>2.9105622768399999</c:v>
                </c:pt>
                <c:pt idx="24281">
                  <c:v>2.910613059998</c:v>
                </c:pt>
                <c:pt idx="24282">
                  <c:v>2.9107079505920002</c:v>
                </c:pt>
                <c:pt idx="24283">
                  <c:v>2.9108932018279998</c:v>
                </c:pt>
                <c:pt idx="24284">
                  <c:v>2.9110884666439998</c:v>
                </c:pt>
                <c:pt idx="24285">
                  <c:v>2.911256790161</c:v>
                </c:pt>
                <c:pt idx="24286">
                  <c:v>2.9114663600920001</c:v>
                </c:pt>
                <c:pt idx="24287">
                  <c:v>2.9116275310519999</c:v>
                </c:pt>
                <c:pt idx="24288">
                  <c:v>2.9117016792300001</c:v>
                </c:pt>
                <c:pt idx="24289">
                  <c:v>2.9117739200589998</c:v>
                </c:pt>
                <c:pt idx="24290">
                  <c:v>2.9118118286130001</c:v>
                </c:pt>
                <c:pt idx="24291">
                  <c:v>2.911854743958</c:v>
                </c:pt>
                <c:pt idx="24292">
                  <c:v>2.9118998050689999</c:v>
                </c:pt>
                <c:pt idx="24293">
                  <c:v>2.9119429588319998</c:v>
                </c:pt>
                <c:pt idx="24294">
                  <c:v>2.9119877815250002</c:v>
                </c:pt>
                <c:pt idx="24295">
                  <c:v>2.9120347499850001</c:v>
                </c:pt>
                <c:pt idx="24296">
                  <c:v>2.9121081829070001</c:v>
                </c:pt>
                <c:pt idx="24297">
                  <c:v>2.9121804237369999</c:v>
                </c:pt>
                <c:pt idx="24298">
                  <c:v>2.9122529029850002</c:v>
                </c:pt>
                <c:pt idx="24299">
                  <c:v>2.9123301506039998</c:v>
                </c:pt>
                <c:pt idx="24300">
                  <c:v>2.9124488830569999</c:v>
                </c:pt>
                <c:pt idx="24301">
                  <c:v>2.912602901459</c:v>
                </c:pt>
                <c:pt idx="24302">
                  <c:v>2.912782669067</c:v>
                </c:pt>
                <c:pt idx="24303">
                  <c:v>2.912829637527</c:v>
                </c:pt>
                <c:pt idx="24304">
                  <c:v>2.912881851196</c:v>
                </c:pt>
                <c:pt idx="24305">
                  <c:v>2.9129328727720001</c:v>
                </c:pt>
                <c:pt idx="24306">
                  <c:v>2.9130373001100001</c:v>
                </c:pt>
                <c:pt idx="24307">
                  <c:v>2.913135051727</c:v>
                </c:pt>
                <c:pt idx="24308">
                  <c:v>2.913228988647</c:v>
                </c:pt>
                <c:pt idx="24309">
                  <c:v>2.9135625362400002</c:v>
                </c:pt>
                <c:pt idx="24310">
                  <c:v>2.9136497974400002</c:v>
                </c:pt>
                <c:pt idx="24311">
                  <c:v>2.9137339591979998</c:v>
                </c:pt>
                <c:pt idx="24312">
                  <c:v>2.913811445236</c:v>
                </c:pt>
                <c:pt idx="24313">
                  <c:v>2.91401720047</c:v>
                </c:pt>
                <c:pt idx="24314">
                  <c:v>2.9141223430630001</c:v>
                </c:pt>
                <c:pt idx="24315">
                  <c:v>2.914277076721</c:v>
                </c:pt>
                <c:pt idx="24316">
                  <c:v>2.9145939350129999</c:v>
                </c:pt>
                <c:pt idx="24317">
                  <c:v>2.9146859645840002</c:v>
                </c:pt>
                <c:pt idx="24318">
                  <c:v>2.9147870540619998</c:v>
                </c:pt>
                <c:pt idx="24319">
                  <c:v>2.914843797684</c:v>
                </c:pt>
                <c:pt idx="24320">
                  <c:v>2.914897680283</c:v>
                </c:pt>
                <c:pt idx="24321">
                  <c:v>2.9149537086490001</c:v>
                </c:pt>
                <c:pt idx="24322">
                  <c:v>2.9150056838989999</c:v>
                </c:pt>
                <c:pt idx="24323">
                  <c:v>2.9150569438930001</c:v>
                </c:pt>
                <c:pt idx="24324">
                  <c:v>2.9151012897489998</c:v>
                </c:pt>
                <c:pt idx="24325">
                  <c:v>2.9151844978330002</c:v>
                </c:pt>
                <c:pt idx="24326">
                  <c:v>2.9154160022740001</c:v>
                </c:pt>
                <c:pt idx="24327">
                  <c:v>2.9157404899600001</c:v>
                </c:pt>
                <c:pt idx="24328">
                  <c:v>2.9158654212949999</c:v>
                </c:pt>
                <c:pt idx="24329">
                  <c:v>2.915946006775</c:v>
                </c:pt>
                <c:pt idx="24330">
                  <c:v>2.916092395782</c:v>
                </c:pt>
                <c:pt idx="24331">
                  <c:v>2.9161958694460002</c:v>
                </c:pt>
                <c:pt idx="24332">
                  <c:v>2.916486501694</c:v>
                </c:pt>
                <c:pt idx="24333">
                  <c:v>2.9165952205660002</c:v>
                </c:pt>
                <c:pt idx="24334">
                  <c:v>2.9166686534880002</c:v>
                </c:pt>
                <c:pt idx="24335">
                  <c:v>2.9167802333830002</c:v>
                </c:pt>
                <c:pt idx="24336">
                  <c:v>2.9171140193939999</c:v>
                </c:pt>
                <c:pt idx="24337">
                  <c:v>2.9172723293299998</c:v>
                </c:pt>
                <c:pt idx="24338">
                  <c:v>2.9174311161039999</c:v>
                </c:pt>
                <c:pt idx="24339">
                  <c:v>2.9177186489109999</c:v>
                </c:pt>
                <c:pt idx="24340">
                  <c:v>2.9179623126980001</c:v>
                </c:pt>
                <c:pt idx="24341">
                  <c:v>2.9181132316589999</c:v>
                </c:pt>
                <c:pt idx="24342">
                  <c:v>2.918162345886</c:v>
                </c:pt>
                <c:pt idx="24343">
                  <c:v>2.9182102680209998</c:v>
                </c:pt>
                <c:pt idx="24344">
                  <c:v>2.9182567596440001</c:v>
                </c:pt>
                <c:pt idx="24345">
                  <c:v>2.9183006286620001</c:v>
                </c:pt>
                <c:pt idx="24346">
                  <c:v>2.9183461666110002</c:v>
                </c:pt>
                <c:pt idx="24347">
                  <c:v>2.9183928966520001</c:v>
                </c:pt>
                <c:pt idx="24348">
                  <c:v>2.9184663295750002</c:v>
                </c:pt>
                <c:pt idx="24349">
                  <c:v>2.918516397476</c:v>
                </c:pt>
                <c:pt idx="24350">
                  <c:v>2.91859126091</c:v>
                </c:pt>
                <c:pt idx="24351">
                  <c:v>2.9186339378359998</c:v>
                </c:pt>
                <c:pt idx="24352">
                  <c:v>2.9186797142029999</c:v>
                </c:pt>
                <c:pt idx="24353">
                  <c:v>2.9187822341919998</c:v>
                </c:pt>
                <c:pt idx="24354">
                  <c:v>2.918865203857</c:v>
                </c:pt>
                <c:pt idx="24355">
                  <c:v>2.9189500808719999</c:v>
                </c:pt>
                <c:pt idx="24356">
                  <c:v>2.9192702770230001</c:v>
                </c:pt>
                <c:pt idx="24357">
                  <c:v>2.9194343090060002</c:v>
                </c:pt>
                <c:pt idx="24358">
                  <c:v>2.919594049454</c:v>
                </c:pt>
                <c:pt idx="24359">
                  <c:v>2.9197471141819999</c:v>
                </c:pt>
                <c:pt idx="24360">
                  <c:v>2.9198286533359998</c:v>
                </c:pt>
                <c:pt idx="24361">
                  <c:v>2.9199137687680001</c:v>
                </c:pt>
                <c:pt idx="24362">
                  <c:v>2.9199941158290001</c:v>
                </c:pt>
                <c:pt idx="24363">
                  <c:v>2.9200689792630001</c:v>
                </c:pt>
                <c:pt idx="24364">
                  <c:v>2.9201893806460002</c:v>
                </c:pt>
                <c:pt idx="24365">
                  <c:v>2.9203064441679998</c:v>
                </c:pt>
                <c:pt idx="24366">
                  <c:v>2.920657634735</c:v>
                </c:pt>
                <c:pt idx="24367">
                  <c:v>2.9208371639249999</c:v>
                </c:pt>
                <c:pt idx="24368">
                  <c:v>2.9209921360019999</c:v>
                </c:pt>
                <c:pt idx="24369">
                  <c:v>2.9211196899409999</c:v>
                </c:pt>
                <c:pt idx="24370">
                  <c:v>2.9212725162509998</c:v>
                </c:pt>
                <c:pt idx="24371">
                  <c:v>2.9214155673979998</c:v>
                </c:pt>
                <c:pt idx="24372">
                  <c:v>2.9215600490570002</c:v>
                </c:pt>
                <c:pt idx="24373">
                  <c:v>2.921711206436</c:v>
                </c:pt>
                <c:pt idx="24374">
                  <c:v>2.9219629764559998</c:v>
                </c:pt>
                <c:pt idx="24375">
                  <c:v>2.9220142364499999</c:v>
                </c:pt>
                <c:pt idx="24376">
                  <c:v>2.9220569133760002</c:v>
                </c:pt>
                <c:pt idx="24377">
                  <c:v>2.922127962112</c:v>
                </c:pt>
                <c:pt idx="24378">
                  <c:v>2.922237873077</c:v>
                </c:pt>
                <c:pt idx="24379">
                  <c:v>2.9224441051480001</c:v>
                </c:pt>
                <c:pt idx="24380">
                  <c:v>2.9226381778719999</c:v>
                </c:pt>
                <c:pt idx="24381">
                  <c:v>2.9227287769319998</c:v>
                </c:pt>
                <c:pt idx="24382">
                  <c:v>2.9227809906009998</c:v>
                </c:pt>
                <c:pt idx="24383">
                  <c:v>2.9228339195249999</c:v>
                </c:pt>
                <c:pt idx="24384">
                  <c:v>2.922884702682</c:v>
                </c:pt>
                <c:pt idx="24385">
                  <c:v>2.9229364395139998</c:v>
                </c:pt>
                <c:pt idx="24386">
                  <c:v>2.92303109169</c:v>
                </c:pt>
                <c:pt idx="24387">
                  <c:v>2.9231278896330002</c:v>
                </c:pt>
                <c:pt idx="24388">
                  <c:v>2.9232239723209998</c:v>
                </c:pt>
                <c:pt idx="24389">
                  <c:v>2.9233162403109998</c:v>
                </c:pt>
                <c:pt idx="24390">
                  <c:v>2.923400640488</c:v>
                </c:pt>
                <c:pt idx="24391">
                  <c:v>2.9234869480130001</c:v>
                </c:pt>
                <c:pt idx="24392">
                  <c:v>2.9238061904910002</c:v>
                </c:pt>
                <c:pt idx="24393">
                  <c:v>2.9241156578059999</c:v>
                </c:pt>
                <c:pt idx="24394">
                  <c:v>2.924436807632</c:v>
                </c:pt>
                <c:pt idx="24395">
                  <c:v>2.924614429474</c:v>
                </c:pt>
                <c:pt idx="24396">
                  <c:v>2.924924850464</c:v>
                </c:pt>
                <c:pt idx="24397">
                  <c:v>2.9250252246859998</c:v>
                </c:pt>
                <c:pt idx="24398">
                  <c:v>2.925101041794</c:v>
                </c:pt>
                <c:pt idx="24399">
                  <c:v>2.9254217147829999</c:v>
                </c:pt>
                <c:pt idx="24400">
                  <c:v>2.925568342209</c:v>
                </c:pt>
                <c:pt idx="24401">
                  <c:v>2.925791501999</c:v>
                </c:pt>
                <c:pt idx="24402">
                  <c:v>2.9259080886839999</c:v>
                </c:pt>
                <c:pt idx="24403">
                  <c:v>2.9259612560270001</c:v>
                </c:pt>
                <c:pt idx="24404">
                  <c:v>2.9260048866270001</c:v>
                </c:pt>
                <c:pt idx="24405">
                  <c:v>2.9260475635529999</c:v>
                </c:pt>
                <c:pt idx="24406">
                  <c:v>2.9260914325709999</c:v>
                </c:pt>
                <c:pt idx="24407">
                  <c:v>2.9261307716370002</c:v>
                </c:pt>
                <c:pt idx="24408">
                  <c:v>2.9262065887449999</c:v>
                </c:pt>
                <c:pt idx="24409">
                  <c:v>2.9262506961820001</c:v>
                </c:pt>
                <c:pt idx="24410">
                  <c:v>2.9263014793400002</c:v>
                </c:pt>
                <c:pt idx="24411">
                  <c:v>2.9263558387759998</c:v>
                </c:pt>
                <c:pt idx="24412">
                  <c:v>2.9264035224909999</c:v>
                </c:pt>
                <c:pt idx="24413">
                  <c:v>2.9264550209050002</c:v>
                </c:pt>
                <c:pt idx="24414">
                  <c:v>2.9265441894530002</c:v>
                </c:pt>
                <c:pt idx="24415">
                  <c:v>2.9266910552979999</c:v>
                </c:pt>
                <c:pt idx="24416">
                  <c:v>2.926806926727</c:v>
                </c:pt>
                <c:pt idx="24417">
                  <c:v>2.9269568920140001</c:v>
                </c:pt>
                <c:pt idx="24418">
                  <c:v>2.927125692368</c:v>
                </c:pt>
                <c:pt idx="24419">
                  <c:v>2.9274628162380001</c:v>
                </c:pt>
                <c:pt idx="24420">
                  <c:v>2.9275176525119999</c:v>
                </c:pt>
                <c:pt idx="24421">
                  <c:v>2.927570581436</c:v>
                </c:pt>
                <c:pt idx="24422">
                  <c:v>2.9276340007780002</c:v>
                </c:pt>
                <c:pt idx="24423">
                  <c:v>2.9276964664460001</c:v>
                </c:pt>
                <c:pt idx="24424">
                  <c:v>2.9277670383449999</c:v>
                </c:pt>
                <c:pt idx="24425">
                  <c:v>2.9278414249420002</c:v>
                </c:pt>
                <c:pt idx="24426">
                  <c:v>2.92791056633</c:v>
                </c:pt>
                <c:pt idx="24427">
                  <c:v>2.9279859066010001</c:v>
                </c:pt>
                <c:pt idx="24428">
                  <c:v>2.9280545711519999</c:v>
                </c:pt>
                <c:pt idx="24429">
                  <c:v>2.928116321564</c:v>
                </c:pt>
                <c:pt idx="24430">
                  <c:v>2.9281787872309999</c:v>
                </c:pt>
                <c:pt idx="24431">
                  <c:v>2.9282443523409998</c:v>
                </c:pt>
                <c:pt idx="24432">
                  <c:v>2.9283077716829999</c:v>
                </c:pt>
                <c:pt idx="24433">
                  <c:v>2.928370952606</c:v>
                </c:pt>
                <c:pt idx="24434">
                  <c:v>2.9284305572510001</c:v>
                </c:pt>
                <c:pt idx="24435">
                  <c:v>2.9285371303560002</c:v>
                </c:pt>
                <c:pt idx="24436">
                  <c:v>2.9286334514619998</c:v>
                </c:pt>
                <c:pt idx="24437">
                  <c:v>2.9287288188930001</c:v>
                </c:pt>
                <c:pt idx="24438">
                  <c:v>2.9288113117219998</c:v>
                </c:pt>
                <c:pt idx="24439">
                  <c:v>2.9288928508760002</c:v>
                </c:pt>
                <c:pt idx="24440">
                  <c:v>2.9289765357970001</c:v>
                </c:pt>
                <c:pt idx="24441">
                  <c:v>2.929057836533</c:v>
                </c:pt>
                <c:pt idx="24442">
                  <c:v>2.9291357994079998</c:v>
                </c:pt>
                <c:pt idx="24443">
                  <c:v>2.9292454719540002</c:v>
                </c:pt>
                <c:pt idx="24444">
                  <c:v>2.9294734001160001</c:v>
                </c:pt>
                <c:pt idx="24445">
                  <c:v>2.9295141696929998</c:v>
                </c:pt>
                <c:pt idx="24446">
                  <c:v>2.9295547008509999</c:v>
                </c:pt>
                <c:pt idx="24447">
                  <c:v>2.9295942783359998</c:v>
                </c:pt>
                <c:pt idx="24448">
                  <c:v>2.9296305179600002</c:v>
                </c:pt>
                <c:pt idx="24449">
                  <c:v>2.9296712875369999</c:v>
                </c:pt>
                <c:pt idx="24450">
                  <c:v>2.9297330379490001</c:v>
                </c:pt>
                <c:pt idx="24451">
                  <c:v>2.9298069477080002</c:v>
                </c:pt>
                <c:pt idx="24452">
                  <c:v>2.9298717975619999</c:v>
                </c:pt>
                <c:pt idx="24453">
                  <c:v>2.929915904999</c:v>
                </c:pt>
                <c:pt idx="24454">
                  <c:v>2.9299533367159998</c:v>
                </c:pt>
                <c:pt idx="24455">
                  <c:v>2.929994344711</c:v>
                </c:pt>
                <c:pt idx="24456">
                  <c:v>2.9300303459169998</c:v>
                </c:pt>
                <c:pt idx="24457">
                  <c:v>2.930067539215</c:v>
                </c:pt>
                <c:pt idx="24458">
                  <c:v>2.9301362037660001</c:v>
                </c:pt>
                <c:pt idx="24459">
                  <c:v>2.930231571198</c:v>
                </c:pt>
                <c:pt idx="24460">
                  <c:v>2.9303474426270002</c:v>
                </c:pt>
                <c:pt idx="24461">
                  <c:v>2.930672883987</c:v>
                </c:pt>
                <c:pt idx="24462">
                  <c:v>2.930854082108</c:v>
                </c:pt>
                <c:pt idx="24463">
                  <c:v>2.9311060905459998</c:v>
                </c:pt>
                <c:pt idx="24464">
                  <c:v>2.9312212467190002</c:v>
                </c:pt>
                <c:pt idx="24465">
                  <c:v>2.9313461780550001</c:v>
                </c:pt>
                <c:pt idx="24466">
                  <c:v>2.931424379349</c:v>
                </c:pt>
                <c:pt idx="24467">
                  <c:v>2.9314792156220002</c:v>
                </c:pt>
                <c:pt idx="24468">
                  <c:v>2.9315676689150001</c:v>
                </c:pt>
                <c:pt idx="24469">
                  <c:v>2.931743383408</c:v>
                </c:pt>
                <c:pt idx="24470">
                  <c:v>2.9318523406980002</c:v>
                </c:pt>
                <c:pt idx="24471">
                  <c:v>2.931966781616</c:v>
                </c:pt>
                <c:pt idx="24472">
                  <c:v>2.9321012496950001</c:v>
                </c:pt>
                <c:pt idx="24473">
                  <c:v>2.9322986602780001</c:v>
                </c:pt>
                <c:pt idx="24474">
                  <c:v>2.9323968887329999</c:v>
                </c:pt>
                <c:pt idx="24475">
                  <c:v>2.9324929714199999</c:v>
                </c:pt>
                <c:pt idx="24476">
                  <c:v>2.9325866699219998</c:v>
                </c:pt>
                <c:pt idx="24477">
                  <c:v>2.9326744079589999</c:v>
                </c:pt>
                <c:pt idx="24478">
                  <c:v>2.9327571392060001</c:v>
                </c:pt>
                <c:pt idx="24479">
                  <c:v>2.9328765869139999</c:v>
                </c:pt>
                <c:pt idx="24480">
                  <c:v>2.9329645633700001</c:v>
                </c:pt>
                <c:pt idx="24481">
                  <c:v>2.9330887794490001</c:v>
                </c:pt>
                <c:pt idx="24482">
                  <c:v>2.933220624924</c:v>
                </c:pt>
                <c:pt idx="24483">
                  <c:v>2.9333126544949999</c:v>
                </c:pt>
                <c:pt idx="24484">
                  <c:v>2.9334075450900001</c:v>
                </c:pt>
                <c:pt idx="24485">
                  <c:v>2.9334573745729999</c:v>
                </c:pt>
                <c:pt idx="24486">
                  <c:v>2.9335124492650002</c:v>
                </c:pt>
                <c:pt idx="24487">
                  <c:v>2.933565855026</c:v>
                </c:pt>
                <c:pt idx="24488">
                  <c:v>2.9336209297179998</c:v>
                </c:pt>
                <c:pt idx="24489">
                  <c:v>2.9336750507349998</c:v>
                </c:pt>
                <c:pt idx="24490">
                  <c:v>2.9337275028229999</c:v>
                </c:pt>
                <c:pt idx="24491">
                  <c:v>2.9337782859799999</c:v>
                </c:pt>
                <c:pt idx="24492">
                  <c:v>2.9338350296020002</c:v>
                </c:pt>
                <c:pt idx="24493">
                  <c:v>2.933884620667</c:v>
                </c:pt>
                <c:pt idx="24494">
                  <c:v>2.9339368343349999</c:v>
                </c:pt>
                <c:pt idx="24495">
                  <c:v>2.9340343475339998</c:v>
                </c:pt>
                <c:pt idx="24496">
                  <c:v>2.934132814407</c:v>
                </c:pt>
                <c:pt idx="24497">
                  <c:v>2.9342288970950001</c:v>
                </c:pt>
                <c:pt idx="24498">
                  <c:v>2.9343450069429999</c:v>
                </c:pt>
                <c:pt idx="24499">
                  <c:v>2.934495210648</c:v>
                </c:pt>
                <c:pt idx="24500">
                  <c:v>2.9346370697020001</c:v>
                </c:pt>
                <c:pt idx="24501">
                  <c:v>2.9347209930420002</c:v>
                </c:pt>
                <c:pt idx="24502">
                  <c:v>2.9348363876339998</c:v>
                </c:pt>
                <c:pt idx="24503">
                  <c:v>2.9349465370179999</c:v>
                </c:pt>
                <c:pt idx="24504">
                  <c:v>2.935225963593</c:v>
                </c:pt>
                <c:pt idx="24505">
                  <c:v>2.9352684021000002</c:v>
                </c:pt>
                <c:pt idx="24506">
                  <c:v>2.9353110790249999</c:v>
                </c:pt>
                <c:pt idx="24507">
                  <c:v>2.935353517532</c:v>
                </c:pt>
                <c:pt idx="24508">
                  <c:v>2.935431718826</c:v>
                </c:pt>
                <c:pt idx="24509">
                  <c:v>2.9355301856990001</c:v>
                </c:pt>
                <c:pt idx="24510">
                  <c:v>2.9356188774110001</c:v>
                </c:pt>
                <c:pt idx="24511">
                  <c:v>2.9356560707089998</c:v>
                </c:pt>
                <c:pt idx="24512">
                  <c:v>2.9356980323789998</c:v>
                </c:pt>
                <c:pt idx="24513">
                  <c:v>2.9357392787930001</c:v>
                </c:pt>
                <c:pt idx="24514">
                  <c:v>2.9357779026030002</c:v>
                </c:pt>
                <c:pt idx="24515">
                  <c:v>2.9358193874360001</c:v>
                </c:pt>
                <c:pt idx="24516">
                  <c:v>2.9358615875240002</c:v>
                </c:pt>
                <c:pt idx="24517">
                  <c:v>2.9359328746800002</c:v>
                </c:pt>
                <c:pt idx="24518">
                  <c:v>2.9362087249759998</c:v>
                </c:pt>
                <c:pt idx="24519">
                  <c:v>2.9363582134250001</c:v>
                </c:pt>
                <c:pt idx="24520">
                  <c:v>2.9364697933200001</c:v>
                </c:pt>
                <c:pt idx="24521">
                  <c:v>2.9365580081939999</c:v>
                </c:pt>
                <c:pt idx="24522">
                  <c:v>2.9366025924680002</c:v>
                </c:pt>
                <c:pt idx="24523">
                  <c:v>2.9366526603700001</c:v>
                </c:pt>
                <c:pt idx="24524">
                  <c:v>2.936704874039</c:v>
                </c:pt>
                <c:pt idx="24525">
                  <c:v>2.936755418777</c:v>
                </c:pt>
                <c:pt idx="24526">
                  <c:v>2.9368107318879999</c:v>
                </c:pt>
                <c:pt idx="24527">
                  <c:v>2.9368629455569999</c:v>
                </c:pt>
                <c:pt idx="24528">
                  <c:v>2.936915874481</c:v>
                </c:pt>
                <c:pt idx="24529">
                  <c:v>2.9370021820069998</c:v>
                </c:pt>
                <c:pt idx="24530">
                  <c:v>2.9373340606689999</c:v>
                </c:pt>
                <c:pt idx="24531">
                  <c:v>2.9375357627869998</c:v>
                </c:pt>
                <c:pt idx="24532">
                  <c:v>2.9376826286319999</c:v>
                </c:pt>
                <c:pt idx="24533">
                  <c:v>2.9377920627590002</c:v>
                </c:pt>
                <c:pt idx="24534">
                  <c:v>2.937923669815</c:v>
                </c:pt>
                <c:pt idx="24535">
                  <c:v>2.938239336014</c:v>
                </c:pt>
                <c:pt idx="24536">
                  <c:v>2.9385182857509999</c:v>
                </c:pt>
                <c:pt idx="24537">
                  <c:v>2.9386191368099999</c:v>
                </c:pt>
                <c:pt idx="24538">
                  <c:v>2.9386947155000001</c:v>
                </c:pt>
                <c:pt idx="24539">
                  <c:v>2.9387359619139999</c:v>
                </c:pt>
                <c:pt idx="24540">
                  <c:v>2.938778400421</c:v>
                </c:pt>
                <c:pt idx="24541">
                  <c:v>2.938816547394</c:v>
                </c:pt>
                <c:pt idx="24542">
                  <c:v>2.9388582706449999</c:v>
                </c:pt>
                <c:pt idx="24543">
                  <c:v>2.9388918876650001</c:v>
                </c:pt>
                <c:pt idx="24544">
                  <c:v>2.9389257431029998</c:v>
                </c:pt>
                <c:pt idx="24545">
                  <c:v>2.9389619827270002</c:v>
                </c:pt>
                <c:pt idx="24546">
                  <c:v>2.9389994144439999</c:v>
                </c:pt>
                <c:pt idx="24547">
                  <c:v>2.9390339851379998</c:v>
                </c:pt>
                <c:pt idx="24548">
                  <c:v>2.9390728473659999</c:v>
                </c:pt>
                <c:pt idx="24549">
                  <c:v>2.9391174316409998</c:v>
                </c:pt>
                <c:pt idx="24550">
                  <c:v>2.9391605854030001</c:v>
                </c:pt>
                <c:pt idx="24551">
                  <c:v>2.939207315445</c:v>
                </c:pt>
                <c:pt idx="24552">
                  <c:v>2.9392497539520002</c:v>
                </c:pt>
                <c:pt idx="24553">
                  <c:v>2.939299583435</c:v>
                </c:pt>
                <c:pt idx="24554">
                  <c:v>2.9395878314970001</c:v>
                </c:pt>
                <c:pt idx="24555">
                  <c:v>2.9396791458129998</c:v>
                </c:pt>
                <c:pt idx="24556">
                  <c:v>2.9397733211519999</c:v>
                </c:pt>
                <c:pt idx="24557">
                  <c:v>2.93994140625</c:v>
                </c:pt>
                <c:pt idx="24558">
                  <c:v>2.9402785301210002</c:v>
                </c:pt>
                <c:pt idx="24559">
                  <c:v>2.9403409957890001</c:v>
                </c:pt>
                <c:pt idx="24560">
                  <c:v>2.9407007694240002</c:v>
                </c:pt>
                <c:pt idx="24561">
                  <c:v>2.9408297538760002</c:v>
                </c:pt>
                <c:pt idx="24562">
                  <c:v>2.9409883022310002</c:v>
                </c:pt>
                <c:pt idx="24563">
                  <c:v>2.9410758018490002</c:v>
                </c:pt>
                <c:pt idx="24564">
                  <c:v>2.941169261932</c:v>
                </c:pt>
                <c:pt idx="24565">
                  <c:v>2.9412636756900001</c:v>
                </c:pt>
                <c:pt idx="24566">
                  <c:v>2.9413499832149999</c:v>
                </c:pt>
                <c:pt idx="24567">
                  <c:v>2.9414424896239999</c:v>
                </c:pt>
                <c:pt idx="24568">
                  <c:v>2.941597938538</c:v>
                </c:pt>
                <c:pt idx="24569">
                  <c:v>2.9417152404790001</c:v>
                </c:pt>
                <c:pt idx="24570">
                  <c:v>2.9418044090270001</c:v>
                </c:pt>
                <c:pt idx="24571">
                  <c:v>2.9418880939480001</c:v>
                </c:pt>
                <c:pt idx="24572">
                  <c:v>2.9419741630549998</c:v>
                </c:pt>
                <c:pt idx="24573">
                  <c:v>2.9420642852780001</c:v>
                </c:pt>
                <c:pt idx="24574">
                  <c:v>2.942110776901</c:v>
                </c:pt>
                <c:pt idx="24575">
                  <c:v>2.9422018527980001</c:v>
                </c:pt>
                <c:pt idx="24576">
                  <c:v>2.9422893524170002</c:v>
                </c:pt>
                <c:pt idx="24577">
                  <c:v>2.9424059391020001</c:v>
                </c:pt>
                <c:pt idx="24578">
                  <c:v>2.942626953125</c:v>
                </c:pt>
                <c:pt idx="24579">
                  <c:v>2.9427139759059999</c:v>
                </c:pt>
                <c:pt idx="24580">
                  <c:v>2.9428253173829999</c:v>
                </c:pt>
                <c:pt idx="24581">
                  <c:v>2.9430849552149998</c:v>
                </c:pt>
                <c:pt idx="24582">
                  <c:v>2.9431576728820001</c:v>
                </c:pt>
                <c:pt idx="24583">
                  <c:v>2.9432051181790002</c:v>
                </c:pt>
                <c:pt idx="24584">
                  <c:v>2.9432456493379999</c:v>
                </c:pt>
                <c:pt idx="24585">
                  <c:v>2.943282604218</c:v>
                </c:pt>
                <c:pt idx="24586">
                  <c:v>2.9433286190030001</c:v>
                </c:pt>
                <c:pt idx="24587">
                  <c:v>2.9434022903439998</c:v>
                </c:pt>
                <c:pt idx="24588">
                  <c:v>2.9436101913449999</c:v>
                </c:pt>
                <c:pt idx="24589">
                  <c:v>2.943699359894</c:v>
                </c:pt>
                <c:pt idx="24590">
                  <c:v>2.9437983036039999</c:v>
                </c:pt>
                <c:pt idx="24591">
                  <c:v>2.9438467025759998</c:v>
                </c:pt>
                <c:pt idx="24592">
                  <c:v>2.9439022541050002</c:v>
                </c:pt>
                <c:pt idx="24593">
                  <c:v>2.9439570903779999</c:v>
                </c:pt>
                <c:pt idx="24594">
                  <c:v>2.9440128803249999</c:v>
                </c:pt>
                <c:pt idx="24595">
                  <c:v>2.9440615177149998</c:v>
                </c:pt>
                <c:pt idx="24596">
                  <c:v>2.9441130161290001</c:v>
                </c:pt>
                <c:pt idx="24597">
                  <c:v>2.9441623687740002</c:v>
                </c:pt>
                <c:pt idx="24598">
                  <c:v>2.9442613124850001</c:v>
                </c:pt>
                <c:pt idx="24599">
                  <c:v>2.9443502426150001</c:v>
                </c:pt>
                <c:pt idx="24600">
                  <c:v>2.9446332454680002</c:v>
                </c:pt>
                <c:pt idx="24601">
                  <c:v>2.9446887969970001</c:v>
                </c:pt>
                <c:pt idx="24602">
                  <c:v>2.9447484016419998</c:v>
                </c:pt>
                <c:pt idx="24603">
                  <c:v>2.9447996616359999</c:v>
                </c:pt>
                <c:pt idx="24604">
                  <c:v>2.944852352142</c:v>
                </c:pt>
                <c:pt idx="24605">
                  <c:v>2.944900989532</c:v>
                </c:pt>
                <c:pt idx="24606">
                  <c:v>2.9449455738069998</c:v>
                </c:pt>
                <c:pt idx="24607">
                  <c:v>2.9449872970580002</c:v>
                </c:pt>
                <c:pt idx="24608">
                  <c:v>2.945033311844</c:v>
                </c:pt>
                <c:pt idx="24609">
                  <c:v>2.9450767040249999</c:v>
                </c:pt>
                <c:pt idx="24610">
                  <c:v>2.9451453685760001</c:v>
                </c:pt>
                <c:pt idx="24611">
                  <c:v>2.945188760757</c:v>
                </c:pt>
                <c:pt idx="24612">
                  <c:v>2.945256471634</c:v>
                </c:pt>
                <c:pt idx="24613">
                  <c:v>2.9453063011170002</c:v>
                </c:pt>
                <c:pt idx="24614">
                  <c:v>2.9453520774839999</c:v>
                </c:pt>
                <c:pt idx="24615">
                  <c:v>2.9454388618470002</c:v>
                </c:pt>
                <c:pt idx="24616">
                  <c:v>2.945657730103</c:v>
                </c:pt>
                <c:pt idx="24617">
                  <c:v>2.9457392692569999</c:v>
                </c:pt>
                <c:pt idx="24618">
                  <c:v>2.945821762085</c:v>
                </c:pt>
                <c:pt idx="24619">
                  <c:v>2.9459009170530002</c:v>
                </c:pt>
                <c:pt idx="24620">
                  <c:v>2.9462504386899999</c:v>
                </c:pt>
                <c:pt idx="24621">
                  <c:v>2.9463679790500001</c:v>
                </c:pt>
                <c:pt idx="24622">
                  <c:v>2.9466950893399999</c:v>
                </c:pt>
                <c:pt idx="24623">
                  <c:v>2.9469773769379999</c:v>
                </c:pt>
                <c:pt idx="24624">
                  <c:v>2.9470701217649999</c:v>
                </c:pt>
                <c:pt idx="24625">
                  <c:v>2.9471170902249999</c:v>
                </c:pt>
                <c:pt idx="24626">
                  <c:v>2.947171211243</c:v>
                </c:pt>
                <c:pt idx="24627">
                  <c:v>2.9472222328190001</c:v>
                </c:pt>
                <c:pt idx="24628">
                  <c:v>2.9472734928130002</c:v>
                </c:pt>
                <c:pt idx="24629">
                  <c:v>2.9473285675050001</c:v>
                </c:pt>
                <c:pt idx="24630">
                  <c:v>2.9473898410800001</c:v>
                </c:pt>
                <c:pt idx="24631">
                  <c:v>2.9474461078640002</c:v>
                </c:pt>
                <c:pt idx="24632">
                  <c:v>2.9475049972530001</c:v>
                </c:pt>
                <c:pt idx="24633">
                  <c:v>2.9475648403169998</c:v>
                </c:pt>
                <c:pt idx="24634">
                  <c:v>2.9476215839390001</c:v>
                </c:pt>
                <c:pt idx="24635">
                  <c:v>2.947680473328</c:v>
                </c:pt>
                <c:pt idx="24636">
                  <c:v>2.9477396011349999</c:v>
                </c:pt>
                <c:pt idx="24637">
                  <c:v>2.9477984905239998</c:v>
                </c:pt>
                <c:pt idx="24638">
                  <c:v>2.9478557109830001</c:v>
                </c:pt>
                <c:pt idx="24639">
                  <c:v>2.9479081630709998</c:v>
                </c:pt>
                <c:pt idx="24640">
                  <c:v>2.9479954242709998</c:v>
                </c:pt>
                <c:pt idx="24641">
                  <c:v>2.9483110904690002</c:v>
                </c:pt>
                <c:pt idx="24642">
                  <c:v>2.9485461711880001</c:v>
                </c:pt>
                <c:pt idx="24643">
                  <c:v>2.9486114978789999</c:v>
                </c:pt>
                <c:pt idx="24644">
                  <c:v>2.9487237930300001</c:v>
                </c:pt>
                <c:pt idx="24645">
                  <c:v>2.9490272998810001</c:v>
                </c:pt>
                <c:pt idx="24646">
                  <c:v>2.9493055343629999</c:v>
                </c:pt>
                <c:pt idx="24647">
                  <c:v>2.9494423866270001</c:v>
                </c:pt>
                <c:pt idx="24648">
                  <c:v>2.9495532512659999</c:v>
                </c:pt>
                <c:pt idx="24649">
                  <c:v>2.9497334957120001</c:v>
                </c:pt>
                <c:pt idx="24650">
                  <c:v>2.9498558044430001</c:v>
                </c:pt>
                <c:pt idx="24651">
                  <c:v>2.9499332904819999</c:v>
                </c:pt>
                <c:pt idx="24652">
                  <c:v>2.950007200241</c:v>
                </c:pt>
                <c:pt idx="24653">
                  <c:v>2.9500787258150001</c:v>
                </c:pt>
                <c:pt idx="24654">
                  <c:v>2.9503502845759999</c:v>
                </c:pt>
                <c:pt idx="24655">
                  <c:v>2.9505097866060002</c:v>
                </c:pt>
                <c:pt idx="24656">
                  <c:v>2.9505620002750002</c:v>
                </c:pt>
                <c:pt idx="24657">
                  <c:v>2.9506108760830001</c:v>
                </c:pt>
                <c:pt idx="24658">
                  <c:v>2.9506893157960001</c:v>
                </c:pt>
                <c:pt idx="24659">
                  <c:v>2.950760126114</c:v>
                </c:pt>
                <c:pt idx="24660">
                  <c:v>2.9508068561549998</c:v>
                </c:pt>
                <c:pt idx="24661">
                  <c:v>2.9508600234990001</c:v>
                </c:pt>
                <c:pt idx="24662">
                  <c:v>2.9508993625639999</c:v>
                </c:pt>
                <c:pt idx="24663">
                  <c:v>2.950945138931</c:v>
                </c:pt>
                <c:pt idx="24664">
                  <c:v>2.9509963989260002</c:v>
                </c:pt>
                <c:pt idx="24665">
                  <c:v>2.9511764049529998</c:v>
                </c:pt>
                <c:pt idx="24666">
                  <c:v>2.9512691497799999</c:v>
                </c:pt>
                <c:pt idx="24667">
                  <c:v>2.951316833496</c:v>
                </c:pt>
                <c:pt idx="24668">
                  <c:v>2.951366901398</c:v>
                </c:pt>
                <c:pt idx="24669">
                  <c:v>2.9514164924620001</c:v>
                </c:pt>
                <c:pt idx="24670">
                  <c:v>2.9515166282649998</c:v>
                </c:pt>
                <c:pt idx="24671">
                  <c:v>2.9516103267670002</c:v>
                </c:pt>
                <c:pt idx="24672">
                  <c:v>2.951806545258</c:v>
                </c:pt>
                <c:pt idx="24673">
                  <c:v>2.952122211456</c:v>
                </c:pt>
                <c:pt idx="24674">
                  <c:v>2.952270507813</c:v>
                </c:pt>
                <c:pt idx="24675">
                  <c:v>2.9525866508480001</c:v>
                </c:pt>
                <c:pt idx="24676">
                  <c:v>2.952835559845</c:v>
                </c:pt>
                <c:pt idx="24677">
                  <c:v>2.952986955643</c:v>
                </c:pt>
                <c:pt idx="24678">
                  <c:v>2.9532318115230001</c:v>
                </c:pt>
                <c:pt idx="24679">
                  <c:v>2.9533102512360001</c:v>
                </c:pt>
                <c:pt idx="24680">
                  <c:v>2.9533600807189999</c:v>
                </c:pt>
                <c:pt idx="24681">
                  <c:v>2.9534358978270001</c:v>
                </c:pt>
                <c:pt idx="24682">
                  <c:v>2.9537703990940001</c:v>
                </c:pt>
                <c:pt idx="24683">
                  <c:v>2.9540362358090002</c:v>
                </c:pt>
                <c:pt idx="24684">
                  <c:v>2.9541175365450001</c:v>
                </c:pt>
                <c:pt idx="24685">
                  <c:v>2.9541652202609998</c:v>
                </c:pt>
                <c:pt idx="24686">
                  <c:v>2.954258441925</c:v>
                </c:pt>
                <c:pt idx="24687">
                  <c:v>2.9543519020079998</c:v>
                </c:pt>
                <c:pt idx="24688">
                  <c:v>2.954399585724</c:v>
                </c:pt>
                <c:pt idx="24689">
                  <c:v>2.9545040130619999</c:v>
                </c:pt>
                <c:pt idx="24690">
                  <c:v>2.954596757889</c:v>
                </c:pt>
                <c:pt idx="24691">
                  <c:v>2.9546835422519999</c:v>
                </c:pt>
                <c:pt idx="24692">
                  <c:v>2.9547822475430001</c:v>
                </c:pt>
                <c:pt idx="24693">
                  <c:v>2.954883098602</c:v>
                </c:pt>
                <c:pt idx="24694">
                  <c:v>2.954980373383</c:v>
                </c:pt>
                <c:pt idx="24695">
                  <c:v>2.9550786018370001</c:v>
                </c:pt>
                <c:pt idx="24696">
                  <c:v>2.9551715850829998</c:v>
                </c:pt>
                <c:pt idx="24697">
                  <c:v>2.9552545547490001</c:v>
                </c:pt>
                <c:pt idx="24698">
                  <c:v>2.9553749561310001</c:v>
                </c:pt>
                <c:pt idx="24699">
                  <c:v>2.9554555416110002</c:v>
                </c:pt>
                <c:pt idx="24700">
                  <c:v>2.9555337429050001</c:v>
                </c:pt>
                <c:pt idx="24701">
                  <c:v>2.9558410644530002</c:v>
                </c:pt>
                <c:pt idx="24702">
                  <c:v>2.9559183120729999</c:v>
                </c:pt>
                <c:pt idx="24703">
                  <c:v>2.955991983414</c:v>
                </c:pt>
                <c:pt idx="24704">
                  <c:v>2.9560365676879998</c:v>
                </c:pt>
                <c:pt idx="24705">
                  <c:v>2.956079006195</c:v>
                </c:pt>
                <c:pt idx="24706">
                  <c:v>2.9561238288879998</c:v>
                </c:pt>
                <c:pt idx="24707">
                  <c:v>2.9561614990230001</c:v>
                </c:pt>
                <c:pt idx="24708">
                  <c:v>2.956201076508</c:v>
                </c:pt>
                <c:pt idx="24709">
                  <c:v>2.9562382698060001</c:v>
                </c:pt>
                <c:pt idx="24710">
                  <c:v>2.9562747478490001</c:v>
                </c:pt>
                <c:pt idx="24711">
                  <c:v>2.956315994263</c:v>
                </c:pt>
                <c:pt idx="24712">
                  <c:v>2.9563593864439999</c:v>
                </c:pt>
                <c:pt idx="24713">
                  <c:v>2.9563972949980002</c:v>
                </c:pt>
                <c:pt idx="24714">
                  <c:v>2.9564373493190002</c:v>
                </c:pt>
                <c:pt idx="24715">
                  <c:v>2.9564774036410002</c:v>
                </c:pt>
                <c:pt idx="24716">
                  <c:v>2.956511497498</c:v>
                </c:pt>
                <c:pt idx="24717">
                  <c:v>2.9565496444699999</c:v>
                </c:pt>
                <c:pt idx="24718">
                  <c:v>2.9565873146060002</c:v>
                </c:pt>
                <c:pt idx="24719">
                  <c:v>2.95663022995</c:v>
                </c:pt>
                <c:pt idx="24720">
                  <c:v>2.9566760063170001</c:v>
                </c:pt>
                <c:pt idx="24721">
                  <c:v>2.95703458786</c:v>
                </c:pt>
                <c:pt idx="24722">
                  <c:v>2.9571208953860002</c:v>
                </c:pt>
                <c:pt idx="24723">
                  <c:v>2.9572114944460002</c:v>
                </c:pt>
                <c:pt idx="24724">
                  <c:v>2.9572937488559998</c:v>
                </c:pt>
                <c:pt idx="24725">
                  <c:v>2.9573760032649998</c:v>
                </c:pt>
                <c:pt idx="24726">
                  <c:v>2.9576630592350002</c:v>
                </c:pt>
                <c:pt idx="24727">
                  <c:v>2.957706212997</c:v>
                </c:pt>
                <c:pt idx="24728">
                  <c:v>2.9577827453609999</c:v>
                </c:pt>
                <c:pt idx="24729">
                  <c:v>2.957866430283</c:v>
                </c:pt>
                <c:pt idx="24730">
                  <c:v>2.9579541683200001</c:v>
                </c:pt>
                <c:pt idx="24731">
                  <c:v>2.9580824375149999</c:v>
                </c:pt>
                <c:pt idx="24732">
                  <c:v>2.958246707916</c:v>
                </c:pt>
                <c:pt idx="24733">
                  <c:v>2.9583365917209998</c:v>
                </c:pt>
                <c:pt idx="24734">
                  <c:v>2.9584414958949998</c:v>
                </c:pt>
                <c:pt idx="24735">
                  <c:v>2.9584946632390001</c:v>
                </c:pt>
                <c:pt idx="24736">
                  <c:v>2.9585533142089999</c:v>
                </c:pt>
                <c:pt idx="24737">
                  <c:v>2.9586083889010002</c:v>
                </c:pt>
                <c:pt idx="24738">
                  <c:v>2.958663463593</c:v>
                </c:pt>
                <c:pt idx="24739">
                  <c:v>2.9587216377260002</c:v>
                </c:pt>
                <c:pt idx="24740">
                  <c:v>2.9587795734409998</c:v>
                </c:pt>
                <c:pt idx="24741">
                  <c:v>2.9588384628300002</c:v>
                </c:pt>
                <c:pt idx="24742">
                  <c:v>2.9588947296139998</c:v>
                </c:pt>
                <c:pt idx="24743">
                  <c:v>2.9589536190030001</c:v>
                </c:pt>
                <c:pt idx="24744">
                  <c:v>2.9590084552759999</c:v>
                </c:pt>
                <c:pt idx="24745">
                  <c:v>2.959110021591</c:v>
                </c:pt>
                <c:pt idx="24746">
                  <c:v>2.9591596126559998</c:v>
                </c:pt>
                <c:pt idx="24747">
                  <c:v>2.959211111069</c:v>
                </c:pt>
                <c:pt idx="24748">
                  <c:v>2.9593007564540001</c:v>
                </c:pt>
                <c:pt idx="24749">
                  <c:v>2.9594738483429999</c:v>
                </c:pt>
                <c:pt idx="24750">
                  <c:v>2.959620952606</c:v>
                </c:pt>
                <c:pt idx="24751">
                  <c:v>2.9597384929659998</c:v>
                </c:pt>
                <c:pt idx="24752">
                  <c:v>2.9597816467290001</c:v>
                </c:pt>
                <c:pt idx="24753">
                  <c:v>2.9598271846770001</c:v>
                </c:pt>
                <c:pt idx="24754">
                  <c:v>2.959922552109</c:v>
                </c:pt>
                <c:pt idx="24755">
                  <c:v>2.960020065308</c:v>
                </c:pt>
                <c:pt idx="24756">
                  <c:v>2.960112810135</c:v>
                </c:pt>
                <c:pt idx="24757">
                  <c:v>2.9603993892670002</c:v>
                </c:pt>
                <c:pt idx="24758">
                  <c:v>2.9604818820949999</c:v>
                </c:pt>
                <c:pt idx="24759">
                  <c:v>2.960559129715</c:v>
                </c:pt>
                <c:pt idx="24760">
                  <c:v>2.9606225490570002</c:v>
                </c:pt>
                <c:pt idx="24761">
                  <c:v>2.9606893062589998</c:v>
                </c:pt>
                <c:pt idx="24762">
                  <c:v>2.960724830627</c:v>
                </c:pt>
                <c:pt idx="24763">
                  <c:v>2.9607620239260002</c:v>
                </c:pt>
                <c:pt idx="24764">
                  <c:v>2.9608044624329999</c:v>
                </c:pt>
                <c:pt idx="24765">
                  <c:v>2.9608504772190001</c:v>
                </c:pt>
                <c:pt idx="24766">
                  <c:v>2.960890769958</c:v>
                </c:pt>
                <c:pt idx="24767">
                  <c:v>2.9609339237209999</c:v>
                </c:pt>
                <c:pt idx="24768">
                  <c:v>2.9609792232509999</c:v>
                </c:pt>
                <c:pt idx="24769">
                  <c:v>2.9610271453860002</c:v>
                </c:pt>
                <c:pt idx="24770">
                  <c:v>2.9610643386839999</c:v>
                </c:pt>
                <c:pt idx="24771">
                  <c:v>2.9611079692839999</c:v>
                </c:pt>
                <c:pt idx="24772">
                  <c:v>2.9611513614649998</c:v>
                </c:pt>
                <c:pt idx="24773">
                  <c:v>2.9611911773680002</c:v>
                </c:pt>
                <c:pt idx="24774">
                  <c:v>2.9612631797789999</c:v>
                </c:pt>
                <c:pt idx="24775">
                  <c:v>2.961375236511</c:v>
                </c:pt>
                <c:pt idx="24776">
                  <c:v>2.961546182632</c:v>
                </c:pt>
                <c:pt idx="24777">
                  <c:v>2.9617311954500001</c:v>
                </c:pt>
                <c:pt idx="24778">
                  <c:v>2.9618210792539998</c:v>
                </c:pt>
                <c:pt idx="24779">
                  <c:v>2.96191740036</c:v>
                </c:pt>
                <c:pt idx="24780">
                  <c:v>2.9620161056519998</c:v>
                </c:pt>
                <c:pt idx="24781">
                  <c:v>2.962105989456</c:v>
                </c:pt>
                <c:pt idx="24782">
                  <c:v>2.9621906280519998</c:v>
                </c:pt>
                <c:pt idx="24783">
                  <c:v>2.962540149689</c:v>
                </c:pt>
                <c:pt idx="24784">
                  <c:v>2.9626538753510001</c:v>
                </c:pt>
                <c:pt idx="24785">
                  <c:v>2.962730169296</c:v>
                </c:pt>
                <c:pt idx="24786">
                  <c:v>2.962814092636</c:v>
                </c:pt>
                <c:pt idx="24787">
                  <c:v>2.963145256042</c:v>
                </c:pt>
                <c:pt idx="24788">
                  <c:v>2.9633610248569999</c:v>
                </c:pt>
                <c:pt idx="24789">
                  <c:v>2.9634482860569999</c:v>
                </c:pt>
                <c:pt idx="24790">
                  <c:v>2.9635400772090001</c:v>
                </c:pt>
                <c:pt idx="24791">
                  <c:v>2.963626384735</c:v>
                </c:pt>
                <c:pt idx="24792">
                  <c:v>2.9637157917020001</c:v>
                </c:pt>
                <c:pt idx="24793">
                  <c:v>2.963827371597</c:v>
                </c:pt>
                <c:pt idx="24794">
                  <c:v>2.9641540050509998</c:v>
                </c:pt>
                <c:pt idx="24795">
                  <c:v>2.9644804000849998</c:v>
                </c:pt>
                <c:pt idx="24796">
                  <c:v>2.9645960330959999</c:v>
                </c:pt>
                <c:pt idx="24797">
                  <c:v>2.9646704196929998</c:v>
                </c:pt>
                <c:pt idx="24798">
                  <c:v>2.964714765549</c:v>
                </c:pt>
                <c:pt idx="24799">
                  <c:v>2.96475481987</c:v>
                </c:pt>
                <c:pt idx="24800">
                  <c:v>2.9647934436800001</c:v>
                </c:pt>
                <c:pt idx="24801">
                  <c:v>2.9648606777189999</c:v>
                </c:pt>
                <c:pt idx="24802">
                  <c:v>2.964903116226</c:v>
                </c:pt>
                <c:pt idx="24803">
                  <c:v>2.9649517536159999</c:v>
                </c:pt>
                <c:pt idx="24804">
                  <c:v>2.9650018215179998</c:v>
                </c:pt>
                <c:pt idx="24805">
                  <c:v>2.9650766849519998</c:v>
                </c:pt>
                <c:pt idx="24806">
                  <c:v>2.9651272296909998</c:v>
                </c:pt>
                <c:pt idx="24807">
                  <c:v>2.9652044773099999</c:v>
                </c:pt>
                <c:pt idx="24808">
                  <c:v>2.965281248093</c:v>
                </c:pt>
                <c:pt idx="24809">
                  <c:v>2.9654691219329998</c:v>
                </c:pt>
                <c:pt idx="24810">
                  <c:v>2.9656543731689999</c:v>
                </c:pt>
                <c:pt idx="24811">
                  <c:v>2.966005086899</c:v>
                </c:pt>
                <c:pt idx="24812">
                  <c:v>2.9661514759059999</c:v>
                </c:pt>
                <c:pt idx="24813">
                  <c:v>2.966380357742</c:v>
                </c:pt>
                <c:pt idx="24814">
                  <c:v>2.9664728641510001</c:v>
                </c:pt>
                <c:pt idx="24815">
                  <c:v>2.9665694236759999</c:v>
                </c:pt>
                <c:pt idx="24816">
                  <c:v>2.9666624069209999</c:v>
                </c:pt>
                <c:pt idx="24817">
                  <c:v>2.9667551517490001</c:v>
                </c:pt>
                <c:pt idx="24818">
                  <c:v>2.9668443202970001</c:v>
                </c:pt>
                <c:pt idx="24819">
                  <c:v>2.96693110466</c:v>
                </c:pt>
                <c:pt idx="24820">
                  <c:v>2.9669785499570001</c:v>
                </c:pt>
                <c:pt idx="24821">
                  <c:v>2.9670732021330002</c:v>
                </c:pt>
                <c:pt idx="24822">
                  <c:v>2.967182397842</c:v>
                </c:pt>
                <c:pt idx="24823">
                  <c:v>2.9672350883480001</c:v>
                </c:pt>
                <c:pt idx="24824">
                  <c:v>2.9672901630399999</c:v>
                </c:pt>
                <c:pt idx="24825">
                  <c:v>2.9673421382899998</c:v>
                </c:pt>
                <c:pt idx="24826">
                  <c:v>2.9673964977259999</c:v>
                </c:pt>
                <c:pt idx="24827">
                  <c:v>2.9674479961400002</c:v>
                </c:pt>
                <c:pt idx="24828">
                  <c:v>2.9675452709200001</c:v>
                </c:pt>
                <c:pt idx="24829">
                  <c:v>2.9676325321200001</c:v>
                </c:pt>
                <c:pt idx="24830">
                  <c:v>2.9677901268009999</c:v>
                </c:pt>
                <c:pt idx="24831">
                  <c:v>2.968148469925</c:v>
                </c:pt>
                <c:pt idx="24832">
                  <c:v>2.968268632889</c:v>
                </c:pt>
                <c:pt idx="24833">
                  <c:v>2.968361139297</c:v>
                </c:pt>
                <c:pt idx="24834">
                  <c:v>2.968459129333</c:v>
                </c:pt>
                <c:pt idx="24835">
                  <c:v>2.9685103893279998</c:v>
                </c:pt>
                <c:pt idx="24836">
                  <c:v>2.9685585498810001</c:v>
                </c:pt>
                <c:pt idx="24837">
                  <c:v>2.9686570167539998</c:v>
                </c:pt>
                <c:pt idx="24838">
                  <c:v>2.968744754791</c:v>
                </c:pt>
                <c:pt idx="24839">
                  <c:v>2.9688210487369999</c:v>
                </c:pt>
                <c:pt idx="24840">
                  <c:v>2.9690589904790001</c:v>
                </c:pt>
                <c:pt idx="24841">
                  <c:v>2.9691357612610001</c:v>
                </c:pt>
                <c:pt idx="24842">
                  <c:v>2.969208478928</c:v>
                </c:pt>
                <c:pt idx="24843">
                  <c:v>2.9693038463589998</c:v>
                </c:pt>
                <c:pt idx="24844">
                  <c:v>2.9693462848659999</c:v>
                </c:pt>
                <c:pt idx="24845">
                  <c:v>2.9693913459779999</c:v>
                </c:pt>
                <c:pt idx="24846">
                  <c:v>2.9694311618799998</c:v>
                </c:pt>
                <c:pt idx="24847">
                  <c:v>2.969470262527</c:v>
                </c:pt>
                <c:pt idx="24848">
                  <c:v>2.9695112705229998</c:v>
                </c:pt>
                <c:pt idx="24849">
                  <c:v>2.9695482254029999</c:v>
                </c:pt>
                <c:pt idx="24850">
                  <c:v>2.9695832729339999</c:v>
                </c:pt>
                <c:pt idx="24851">
                  <c:v>2.9696207046510001</c:v>
                </c:pt>
                <c:pt idx="24852">
                  <c:v>2.9696555137630001</c:v>
                </c:pt>
                <c:pt idx="24853">
                  <c:v>2.969696760178</c:v>
                </c:pt>
                <c:pt idx="24854">
                  <c:v>2.969742298126</c:v>
                </c:pt>
                <c:pt idx="24855">
                  <c:v>2.9697868824009999</c:v>
                </c:pt>
                <c:pt idx="24856">
                  <c:v>2.9698343276979999</c:v>
                </c:pt>
                <c:pt idx="24857">
                  <c:v>2.9698894023900002</c:v>
                </c:pt>
                <c:pt idx="24858">
                  <c:v>2.9699659347530001</c:v>
                </c:pt>
                <c:pt idx="24859">
                  <c:v>2.9701254367829999</c:v>
                </c:pt>
                <c:pt idx="24860">
                  <c:v>2.970234155655</c:v>
                </c:pt>
                <c:pt idx="24861">
                  <c:v>2.9704179763790002</c:v>
                </c:pt>
                <c:pt idx="24862">
                  <c:v>2.9705047607420001</c:v>
                </c:pt>
                <c:pt idx="24863">
                  <c:v>2.9705529212949999</c:v>
                </c:pt>
                <c:pt idx="24864">
                  <c:v>2.9706041812900001</c:v>
                </c:pt>
                <c:pt idx="24865">
                  <c:v>2.9706544876100001</c:v>
                </c:pt>
                <c:pt idx="24866">
                  <c:v>2.9707503318790001</c:v>
                </c:pt>
                <c:pt idx="24867">
                  <c:v>2.9708368778229999</c:v>
                </c:pt>
                <c:pt idx="24868">
                  <c:v>2.970955848694</c:v>
                </c:pt>
                <c:pt idx="24869">
                  <c:v>2.9710752964020002</c:v>
                </c:pt>
                <c:pt idx="24870">
                  <c:v>2.9711570739750002</c:v>
                </c:pt>
                <c:pt idx="24871">
                  <c:v>2.9712331295009999</c:v>
                </c:pt>
                <c:pt idx="24872">
                  <c:v>2.9713575840000002</c:v>
                </c:pt>
                <c:pt idx="24873">
                  <c:v>2.9716985225679999</c:v>
                </c:pt>
                <c:pt idx="24874">
                  <c:v>2.9720335006709999</c:v>
                </c:pt>
                <c:pt idx="24875">
                  <c:v>2.972269058228</c:v>
                </c:pt>
                <c:pt idx="24876">
                  <c:v>2.9723534584050002</c:v>
                </c:pt>
                <c:pt idx="24877">
                  <c:v>2.9726879596710001</c:v>
                </c:pt>
                <c:pt idx="24878">
                  <c:v>2.9727737903590001</c:v>
                </c:pt>
                <c:pt idx="24879">
                  <c:v>2.9728224277500002</c:v>
                </c:pt>
                <c:pt idx="24880">
                  <c:v>2.972928524017</c:v>
                </c:pt>
                <c:pt idx="24881">
                  <c:v>2.9729852676389998</c:v>
                </c:pt>
                <c:pt idx="24882">
                  <c:v>2.9730367660520001</c:v>
                </c:pt>
                <c:pt idx="24883">
                  <c:v>2.973092317581</c:v>
                </c:pt>
                <c:pt idx="24884">
                  <c:v>2.9731481075290001</c:v>
                </c:pt>
                <c:pt idx="24885">
                  <c:v>2.973202228546</c:v>
                </c:pt>
                <c:pt idx="24886">
                  <c:v>2.9732522964479999</c:v>
                </c:pt>
                <c:pt idx="24887">
                  <c:v>2.9733469486240001</c:v>
                </c:pt>
                <c:pt idx="24888">
                  <c:v>2.9734332561489998</c:v>
                </c:pt>
                <c:pt idx="24889">
                  <c:v>2.9737544059749998</c:v>
                </c:pt>
                <c:pt idx="24890">
                  <c:v>2.9740586280820001</c:v>
                </c:pt>
                <c:pt idx="24891">
                  <c:v>2.9741973876949999</c:v>
                </c:pt>
                <c:pt idx="24892">
                  <c:v>2.9744920730589999</c:v>
                </c:pt>
                <c:pt idx="24893">
                  <c:v>2.9747922420499999</c:v>
                </c:pt>
                <c:pt idx="24894">
                  <c:v>2.9748938083650001</c:v>
                </c:pt>
                <c:pt idx="24895">
                  <c:v>2.9752132892610001</c:v>
                </c:pt>
                <c:pt idx="24896">
                  <c:v>2.9753534793849998</c:v>
                </c:pt>
                <c:pt idx="24897">
                  <c:v>2.9756476879120002</c:v>
                </c:pt>
                <c:pt idx="24898">
                  <c:v>2.9757683277129998</c:v>
                </c:pt>
                <c:pt idx="24899">
                  <c:v>2.9758534431460002</c:v>
                </c:pt>
                <c:pt idx="24900">
                  <c:v>2.9759407043460002</c:v>
                </c:pt>
                <c:pt idx="24901">
                  <c:v>2.9760189056400002</c:v>
                </c:pt>
                <c:pt idx="24902">
                  <c:v>2.9760947227479999</c:v>
                </c:pt>
                <c:pt idx="24903">
                  <c:v>2.976171731949</c:v>
                </c:pt>
                <c:pt idx="24904">
                  <c:v>2.976246595383</c:v>
                </c:pt>
                <c:pt idx="24905">
                  <c:v>2.9763209819790002</c:v>
                </c:pt>
                <c:pt idx="24906">
                  <c:v>2.9764759540560002</c:v>
                </c:pt>
                <c:pt idx="24907">
                  <c:v>2.976778745651</c:v>
                </c:pt>
                <c:pt idx="24908">
                  <c:v>2.9768686294559998</c:v>
                </c:pt>
                <c:pt idx="24909">
                  <c:v>2.9772117137910001</c:v>
                </c:pt>
                <c:pt idx="24910">
                  <c:v>2.9775831699370001</c:v>
                </c:pt>
                <c:pt idx="24911">
                  <c:v>2.9777514934539999</c:v>
                </c:pt>
                <c:pt idx="24912">
                  <c:v>2.97784948349</c:v>
                </c:pt>
                <c:pt idx="24913">
                  <c:v>2.9779014587399999</c:v>
                </c:pt>
                <c:pt idx="24914">
                  <c:v>2.9780092239379998</c:v>
                </c:pt>
                <c:pt idx="24915">
                  <c:v>2.9780607223510001</c:v>
                </c:pt>
                <c:pt idx="24916">
                  <c:v>2.9781134128570002</c:v>
                </c:pt>
                <c:pt idx="24917">
                  <c:v>2.97816324234</c:v>
                </c:pt>
                <c:pt idx="24918">
                  <c:v>2.978215694427</c:v>
                </c:pt>
                <c:pt idx="24919">
                  <c:v>2.9783120155330001</c:v>
                </c:pt>
                <c:pt idx="24920">
                  <c:v>2.9784066677090002</c:v>
                </c:pt>
                <c:pt idx="24921">
                  <c:v>2.9784977436069999</c:v>
                </c:pt>
                <c:pt idx="24922">
                  <c:v>2.9785869121549999</c:v>
                </c:pt>
                <c:pt idx="24923">
                  <c:v>2.9788186550139999</c:v>
                </c:pt>
                <c:pt idx="24924">
                  <c:v>2.9789664745329998</c:v>
                </c:pt>
                <c:pt idx="24925">
                  <c:v>2.979052782059</c:v>
                </c:pt>
                <c:pt idx="24926">
                  <c:v>2.9791018962860001</c:v>
                </c:pt>
                <c:pt idx="24927">
                  <c:v>2.9791917800899999</c:v>
                </c:pt>
                <c:pt idx="24928">
                  <c:v>2.9792783260350002</c:v>
                </c:pt>
                <c:pt idx="24929">
                  <c:v>2.9793639183040002</c:v>
                </c:pt>
                <c:pt idx="24930">
                  <c:v>2.9794492721560002</c:v>
                </c:pt>
                <c:pt idx="24931">
                  <c:v>2.9795641899110001</c:v>
                </c:pt>
                <c:pt idx="24932">
                  <c:v>2.9796760082240001</c:v>
                </c:pt>
                <c:pt idx="24933">
                  <c:v>2.979816675186</c:v>
                </c:pt>
                <c:pt idx="24934">
                  <c:v>2.9798905849459998</c:v>
                </c:pt>
                <c:pt idx="24935">
                  <c:v>2.9799365997309999</c:v>
                </c:pt>
                <c:pt idx="24936">
                  <c:v>2.9800028800959999</c:v>
                </c:pt>
                <c:pt idx="24937">
                  <c:v>2.9800658226009999</c:v>
                </c:pt>
                <c:pt idx="24938">
                  <c:v>2.980106115341</c:v>
                </c:pt>
                <c:pt idx="24939">
                  <c:v>2.9801378250120001</c:v>
                </c:pt>
                <c:pt idx="24940">
                  <c:v>2.9801678657530002</c:v>
                </c:pt>
                <c:pt idx="24941">
                  <c:v>2.9802014827729999</c:v>
                </c:pt>
                <c:pt idx="24942">
                  <c:v>2.9802393913270002</c:v>
                </c:pt>
                <c:pt idx="24943">
                  <c:v>2.9802739620210001</c:v>
                </c:pt>
                <c:pt idx="24944">
                  <c:v>2.9803133010859999</c:v>
                </c:pt>
                <c:pt idx="24945">
                  <c:v>2.9803576469420001</c:v>
                </c:pt>
                <c:pt idx="24946">
                  <c:v>2.9803979396820002</c:v>
                </c:pt>
                <c:pt idx="24947">
                  <c:v>2.9804427623750001</c:v>
                </c:pt>
                <c:pt idx="24948">
                  <c:v>2.980489730835</c:v>
                </c:pt>
                <c:pt idx="24949">
                  <c:v>2.9805617332460002</c:v>
                </c:pt>
                <c:pt idx="24950">
                  <c:v>2.9806451797490001</c:v>
                </c:pt>
                <c:pt idx="24951">
                  <c:v>2.98069024086</c:v>
                </c:pt>
                <c:pt idx="24952">
                  <c:v>2.9807386398319999</c:v>
                </c:pt>
                <c:pt idx="24953">
                  <c:v>2.9807922840119998</c:v>
                </c:pt>
                <c:pt idx="24954">
                  <c:v>2.9808478355410002</c:v>
                </c:pt>
                <c:pt idx="24955">
                  <c:v>2.9809617996219999</c:v>
                </c:pt>
                <c:pt idx="24956">
                  <c:v>2.9810664653779999</c:v>
                </c:pt>
                <c:pt idx="24957">
                  <c:v>2.9811439514160001</c:v>
                </c:pt>
                <c:pt idx="24958">
                  <c:v>2.9812316894530002</c:v>
                </c:pt>
                <c:pt idx="24959">
                  <c:v>2.9813206195830002</c:v>
                </c:pt>
                <c:pt idx="24960">
                  <c:v>2.9814186096189998</c:v>
                </c:pt>
                <c:pt idx="24961">
                  <c:v>2.9815130233759999</c:v>
                </c:pt>
                <c:pt idx="24962">
                  <c:v>2.9816446304320001</c:v>
                </c:pt>
                <c:pt idx="24963">
                  <c:v>2.9817640781399999</c:v>
                </c:pt>
                <c:pt idx="24964">
                  <c:v>2.9821083545680001</c:v>
                </c:pt>
                <c:pt idx="24965">
                  <c:v>2.982362747192</c:v>
                </c:pt>
                <c:pt idx="24966">
                  <c:v>2.9824767112730002</c:v>
                </c:pt>
                <c:pt idx="24967">
                  <c:v>2.982803821564</c:v>
                </c:pt>
                <c:pt idx="24968">
                  <c:v>2.9829516410829999</c:v>
                </c:pt>
                <c:pt idx="24969">
                  <c:v>2.9830050468440001</c:v>
                </c:pt>
                <c:pt idx="24970">
                  <c:v>2.9830560684199998</c:v>
                </c:pt>
                <c:pt idx="24971">
                  <c:v>2.9831304550170001</c:v>
                </c:pt>
                <c:pt idx="24972">
                  <c:v>2.9832017421720001</c:v>
                </c:pt>
                <c:pt idx="24973">
                  <c:v>2.9833319187159999</c:v>
                </c:pt>
                <c:pt idx="24974">
                  <c:v>2.9834043979640001</c:v>
                </c:pt>
                <c:pt idx="24975">
                  <c:v>2.983480215073</c:v>
                </c:pt>
                <c:pt idx="24976">
                  <c:v>2.9835314750670001</c:v>
                </c:pt>
                <c:pt idx="24977">
                  <c:v>2.9835760593409999</c:v>
                </c:pt>
                <c:pt idx="24978">
                  <c:v>2.9836280345919999</c:v>
                </c:pt>
                <c:pt idx="24979">
                  <c:v>2.9836885929110002</c:v>
                </c:pt>
                <c:pt idx="24980">
                  <c:v>2.9837656021119998</c:v>
                </c:pt>
                <c:pt idx="24981">
                  <c:v>2.9838161468509998</c:v>
                </c:pt>
                <c:pt idx="24982">
                  <c:v>2.983892202377</c:v>
                </c:pt>
                <c:pt idx="24983">
                  <c:v>2.9839625358580002</c:v>
                </c:pt>
                <c:pt idx="24984">
                  <c:v>2.9841752052310002</c:v>
                </c:pt>
                <c:pt idx="24985">
                  <c:v>2.9842224121090002</c:v>
                </c:pt>
                <c:pt idx="24986">
                  <c:v>2.9842727184300002</c:v>
                </c:pt>
                <c:pt idx="24987">
                  <c:v>2.9843707084659998</c:v>
                </c:pt>
                <c:pt idx="24988">
                  <c:v>2.9844751358030002</c:v>
                </c:pt>
                <c:pt idx="24989">
                  <c:v>2.9845745563510002</c:v>
                </c:pt>
                <c:pt idx="24990">
                  <c:v>2.9848446846010002</c:v>
                </c:pt>
                <c:pt idx="24991">
                  <c:v>2.984959363937</c:v>
                </c:pt>
                <c:pt idx="24992">
                  <c:v>2.985180616379</c:v>
                </c:pt>
                <c:pt idx="24993">
                  <c:v>2.9852795600889999</c:v>
                </c:pt>
                <c:pt idx="24994">
                  <c:v>2.9853329658510002</c:v>
                </c:pt>
                <c:pt idx="24995">
                  <c:v>2.9853892326349998</c:v>
                </c:pt>
                <c:pt idx="24996">
                  <c:v>2.9854488372799999</c:v>
                </c:pt>
                <c:pt idx="24997">
                  <c:v>2.9855077266690002</c:v>
                </c:pt>
                <c:pt idx="24998">
                  <c:v>2.985558986664</c:v>
                </c:pt>
                <c:pt idx="24999">
                  <c:v>2.9856626987460002</c:v>
                </c:pt>
                <c:pt idx="25000">
                  <c:v>2.9857628345489999</c:v>
                </c:pt>
                <c:pt idx="25001">
                  <c:v>2.9858856201170001</c:v>
                </c:pt>
                <c:pt idx="25002">
                  <c:v>2.9860680103299999</c:v>
                </c:pt>
                <c:pt idx="25003">
                  <c:v>2.9862937927250002</c:v>
                </c:pt>
                <c:pt idx="25004">
                  <c:v>2.9864087104800001</c:v>
                </c:pt>
                <c:pt idx="25005">
                  <c:v>2.9867334365840001</c:v>
                </c:pt>
                <c:pt idx="25006">
                  <c:v>2.987030982971</c:v>
                </c:pt>
                <c:pt idx="25007">
                  <c:v>2.987111091614</c:v>
                </c:pt>
                <c:pt idx="25008">
                  <c:v>2.987194776535</c:v>
                </c:pt>
                <c:pt idx="25009">
                  <c:v>2.9872736930850001</c:v>
                </c:pt>
                <c:pt idx="25010">
                  <c:v>2.9876000881200002</c:v>
                </c:pt>
                <c:pt idx="25011">
                  <c:v>2.9877519607540002</c:v>
                </c:pt>
                <c:pt idx="25012">
                  <c:v>2.988094568253</c:v>
                </c:pt>
                <c:pt idx="25013">
                  <c:v>2.9881954193119999</c:v>
                </c:pt>
                <c:pt idx="25014">
                  <c:v>2.9883024692540001</c:v>
                </c:pt>
                <c:pt idx="25015">
                  <c:v>2.9883904457089998</c:v>
                </c:pt>
                <c:pt idx="25016">
                  <c:v>2.988487243652</c:v>
                </c:pt>
                <c:pt idx="25017">
                  <c:v>2.9885454177859998</c:v>
                </c:pt>
                <c:pt idx="25018">
                  <c:v>2.988602161407</c:v>
                </c:pt>
                <c:pt idx="25019">
                  <c:v>2.988657951355</c:v>
                </c:pt>
                <c:pt idx="25020">
                  <c:v>2.988717079163</c:v>
                </c:pt>
                <c:pt idx="25021">
                  <c:v>2.9887795448299999</c:v>
                </c:pt>
                <c:pt idx="25022">
                  <c:v>2.988835811615</c:v>
                </c:pt>
                <c:pt idx="25023">
                  <c:v>2.988929986954</c:v>
                </c:pt>
                <c:pt idx="25024">
                  <c:v>2.9890198707579998</c:v>
                </c:pt>
                <c:pt idx="25025">
                  <c:v>2.98917222023</c:v>
                </c:pt>
                <c:pt idx="25026">
                  <c:v>2.9895081520079998</c:v>
                </c:pt>
                <c:pt idx="25027">
                  <c:v>2.9896368980410002</c:v>
                </c:pt>
                <c:pt idx="25028">
                  <c:v>2.9897048473360002</c:v>
                </c:pt>
                <c:pt idx="25029">
                  <c:v>2.9897856712339999</c:v>
                </c:pt>
                <c:pt idx="25030">
                  <c:v>2.989916801453</c:v>
                </c:pt>
                <c:pt idx="25031">
                  <c:v>2.9900209903719999</c:v>
                </c:pt>
                <c:pt idx="25032">
                  <c:v>2.990096330643</c:v>
                </c:pt>
                <c:pt idx="25033">
                  <c:v>2.9901394844059999</c:v>
                </c:pt>
                <c:pt idx="25034">
                  <c:v>2.990178346634</c:v>
                </c:pt>
                <c:pt idx="25035">
                  <c:v>2.9902193546300002</c:v>
                </c:pt>
                <c:pt idx="25036">
                  <c:v>2.9902591705320001</c:v>
                </c:pt>
                <c:pt idx="25037">
                  <c:v>2.9903013706210002</c:v>
                </c:pt>
                <c:pt idx="25038">
                  <c:v>2.990349531174</c:v>
                </c:pt>
                <c:pt idx="25039">
                  <c:v>2.990403413773</c:v>
                </c:pt>
                <c:pt idx="25040">
                  <c:v>2.9904861450200002</c:v>
                </c:pt>
                <c:pt idx="25041">
                  <c:v>2.9905922412870001</c:v>
                </c:pt>
                <c:pt idx="25042">
                  <c:v>2.9908699989319998</c:v>
                </c:pt>
                <c:pt idx="25043">
                  <c:v>2.9909904003140002</c:v>
                </c:pt>
                <c:pt idx="25044">
                  <c:v>2.9911077022549999</c:v>
                </c:pt>
                <c:pt idx="25045">
                  <c:v>2.9913046360019999</c:v>
                </c:pt>
                <c:pt idx="25046">
                  <c:v>2.9916195869450002</c:v>
                </c:pt>
                <c:pt idx="25047">
                  <c:v>2.991974830627</c:v>
                </c:pt>
                <c:pt idx="25048">
                  <c:v>2.9921293258669999</c:v>
                </c:pt>
                <c:pt idx="25049">
                  <c:v>2.9923157691959998</c:v>
                </c:pt>
                <c:pt idx="25050">
                  <c:v>2.9924960136409999</c:v>
                </c:pt>
                <c:pt idx="25051">
                  <c:v>2.992688179016</c:v>
                </c:pt>
                <c:pt idx="25052">
                  <c:v>2.9927728176119999</c:v>
                </c:pt>
                <c:pt idx="25053">
                  <c:v>2.9928672313689999</c:v>
                </c:pt>
                <c:pt idx="25054">
                  <c:v>2.9929661750790002</c:v>
                </c:pt>
                <c:pt idx="25055">
                  <c:v>2.9930655956269998</c:v>
                </c:pt>
                <c:pt idx="25056">
                  <c:v>2.9931633472439998</c:v>
                </c:pt>
                <c:pt idx="25057">
                  <c:v>2.993280887604</c:v>
                </c:pt>
                <c:pt idx="25058">
                  <c:v>2.9935762882230001</c:v>
                </c:pt>
                <c:pt idx="25059">
                  <c:v>2.9936563968660002</c:v>
                </c:pt>
                <c:pt idx="25060">
                  <c:v>2.993760824203</c:v>
                </c:pt>
                <c:pt idx="25061">
                  <c:v>2.9938673973080001</c:v>
                </c:pt>
                <c:pt idx="25062">
                  <c:v>2.9939827919009998</c:v>
                </c:pt>
                <c:pt idx="25063">
                  <c:v>2.994124889374</c:v>
                </c:pt>
                <c:pt idx="25064">
                  <c:v>2.9942007064820002</c:v>
                </c:pt>
                <c:pt idx="25065">
                  <c:v>2.994278669357</c:v>
                </c:pt>
                <c:pt idx="25066">
                  <c:v>2.9946205616000001</c:v>
                </c:pt>
                <c:pt idx="25067">
                  <c:v>2.994867563248</c:v>
                </c:pt>
                <c:pt idx="25068">
                  <c:v>2.9950263500209999</c:v>
                </c:pt>
                <c:pt idx="25069">
                  <c:v>2.9951446056369999</c:v>
                </c:pt>
                <c:pt idx="25070">
                  <c:v>2.995219945908</c:v>
                </c:pt>
                <c:pt idx="25071">
                  <c:v>2.995263814926</c:v>
                </c:pt>
                <c:pt idx="25072">
                  <c:v>2.995310783386</c:v>
                </c:pt>
                <c:pt idx="25073">
                  <c:v>2.9953904151919999</c:v>
                </c:pt>
                <c:pt idx="25074">
                  <c:v>2.995708227158</c:v>
                </c:pt>
                <c:pt idx="25075">
                  <c:v>2.9958314895629998</c:v>
                </c:pt>
                <c:pt idx="25076">
                  <c:v>2.995955944061</c:v>
                </c:pt>
                <c:pt idx="25077">
                  <c:v>2.996133565903</c:v>
                </c:pt>
                <c:pt idx="25078">
                  <c:v>2.9963159561160002</c:v>
                </c:pt>
                <c:pt idx="25079">
                  <c:v>2.9966406822199998</c:v>
                </c:pt>
                <c:pt idx="25080">
                  <c:v>2.9967505931849998</c:v>
                </c:pt>
                <c:pt idx="25081">
                  <c:v>2.9968736171720001</c:v>
                </c:pt>
                <c:pt idx="25082">
                  <c:v>2.997173309326</c:v>
                </c:pt>
                <c:pt idx="25083">
                  <c:v>2.9972903728490001</c:v>
                </c:pt>
                <c:pt idx="25084">
                  <c:v>2.9976089000699999</c:v>
                </c:pt>
                <c:pt idx="25085">
                  <c:v>2.997764587402</c:v>
                </c:pt>
                <c:pt idx="25086">
                  <c:v>2.998104572296</c:v>
                </c:pt>
                <c:pt idx="25087">
                  <c:v>2.9982831478119998</c:v>
                </c:pt>
                <c:pt idx="25088">
                  <c:v>2.9985480308530001</c:v>
                </c:pt>
                <c:pt idx="25089">
                  <c:v>2.9986774921419999</c:v>
                </c:pt>
                <c:pt idx="25090">
                  <c:v>2.998768806458</c:v>
                </c:pt>
                <c:pt idx="25091">
                  <c:v>2.9988501071929998</c:v>
                </c:pt>
                <c:pt idx="25092">
                  <c:v>2.9989354610440002</c:v>
                </c:pt>
                <c:pt idx="25093">
                  <c:v>2.9990510940549999</c:v>
                </c:pt>
                <c:pt idx="25094">
                  <c:v>2.9993772506709999</c:v>
                </c:pt>
                <c:pt idx="25095">
                  <c:v>2.9995210170750002</c:v>
                </c:pt>
                <c:pt idx="25096">
                  <c:v>2.9998364448550001</c:v>
                </c:pt>
                <c:pt idx="25097">
                  <c:v>2.999984264374</c:v>
                </c:pt>
                <c:pt idx="25098">
                  <c:v>3.000104427338</c:v>
                </c:pt>
                <c:pt idx="25099">
                  <c:v>3.0002343654630002</c:v>
                </c:pt>
                <c:pt idx="25100">
                  <c:v>3.0005557537079999</c:v>
                </c:pt>
                <c:pt idx="25101">
                  <c:v>3.0008916854860002</c:v>
                </c:pt>
                <c:pt idx="25102">
                  <c:v>3.0010118484500001</c:v>
                </c:pt>
                <c:pt idx="25103">
                  <c:v>3.001095056534</c:v>
                </c:pt>
                <c:pt idx="25104">
                  <c:v>3.0011835098269999</c:v>
                </c:pt>
                <c:pt idx="25105">
                  <c:v>3.0012726783749999</c:v>
                </c:pt>
                <c:pt idx="25106">
                  <c:v>3.0013551712040001</c:v>
                </c:pt>
                <c:pt idx="25107">
                  <c:v>3.001477003098</c:v>
                </c:pt>
                <c:pt idx="25108">
                  <c:v>3.0015656948089999</c:v>
                </c:pt>
                <c:pt idx="25109">
                  <c:v>3.0016615390779999</c:v>
                </c:pt>
                <c:pt idx="25110">
                  <c:v>3.0017516613009998</c:v>
                </c:pt>
                <c:pt idx="25111">
                  <c:v>3.0018417835240001</c:v>
                </c:pt>
                <c:pt idx="25112">
                  <c:v>3.0019302368159999</c:v>
                </c:pt>
                <c:pt idx="25113">
                  <c:v>3.0020134449009999</c:v>
                </c:pt>
                <c:pt idx="25114">
                  <c:v>3.0023241043089999</c:v>
                </c:pt>
                <c:pt idx="25115">
                  <c:v>3.002369880676</c:v>
                </c:pt>
                <c:pt idx="25116">
                  <c:v>3.0024452209470001</c:v>
                </c:pt>
                <c:pt idx="25117">
                  <c:v>3.0025143623349999</c:v>
                </c:pt>
                <c:pt idx="25118">
                  <c:v>3.002581119537</c:v>
                </c:pt>
                <c:pt idx="25119">
                  <c:v>3.0026242732999999</c:v>
                </c:pt>
                <c:pt idx="25120">
                  <c:v>3.0026624202729999</c:v>
                </c:pt>
                <c:pt idx="25121">
                  <c:v>3.0027008056639999</c:v>
                </c:pt>
                <c:pt idx="25122">
                  <c:v>3.0027365684510001</c:v>
                </c:pt>
                <c:pt idx="25123">
                  <c:v>3.0027794837949999</c:v>
                </c:pt>
                <c:pt idx="25124">
                  <c:v>3.002819776535</c:v>
                </c:pt>
                <c:pt idx="25125">
                  <c:v>3.0028767585749998</c:v>
                </c:pt>
                <c:pt idx="25126">
                  <c:v>3.002924203873</c:v>
                </c:pt>
                <c:pt idx="25127">
                  <c:v>3.0029640197749998</c:v>
                </c:pt>
                <c:pt idx="25128">
                  <c:v>3.0030086040500001</c:v>
                </c:pt>
                <c:pt idx="25129">
                  <c:v>3.003056764603</c:v>
                </c:pt>
                <c:pt idx="25130">
                  <c:v>3.0031335353849999</c:v>
                </c:pt>
                <c:pt idx="25131">
                  <c:v>3.0031812191010001</c:v>
                </c:pt>
                <c:pt idx="25132">
                  <c:v>3.0032579898830001</c:v>
                </c:pt>
                <c:pt idx="25133">
                  <c:v>3.0033051967620001</c:v>
                </c:pt>
                <c:pt idx="25134">
                  <c:v>3.003578662872</c:v>
                </c:pt>
                <c:pt idx="25135">
                  <c:v>3.0036683082579998</c:v>
                </c:pt>
                <c:pt idx="25136">
                  <c:v>3.0037500858309998</c:v>
                </c:pt>
                <c:pt idx="25137">
                  <c:v>3.0038721561430002</c:v>
                </c:pt>
                <c:pt idx="25138">
                  <c:v>3.0041325092319999</c:v>
                </c:pt>
                <c:pt idx="25139">
                  <c:v>3.004503011703</c:v>
                </c:pt>
                <c:pt idx="25140">
                  <c:v>3.0047302246090002</c:v>
                </c:pt>
                <c:pt idx="25141">
                  <c:v>3.004813194275</c:v>
                </c:pt>
                <c:pt idx="25142">
                  <c:v>3.004936695099</c:v>
                </c:pt>
                <c:pt idx="25143">
                  <c:v>3.0050616264340002</c:v>
                </c:pt>
                <c:pt idx="25144">
                  <c:v>3.0053801536560001</c:v>
                </c:pt>
                <c:pt idx="25145">
                  <c:v>3.0054581165309999</c:v>
                </c:pt>
                <c:pt idx="25146">
                  <c:v>3.0055670738220002</c:v>
                </c:pt>
                <c:pt idx="25147">
                  <c:v>3.005653381348</c:v>
                </c:pt>
                <c:pt idx="25148">
                  <c:v>3.0057358741760001</c:v>
                </c:pt>
                <c:pt idx="25149">
                  <c:v>3.0058166980740002</c:v>
                </c:pt>
                <c:pt idx="25150">
                  <c:v>3.005887508392</c:v>
                </c:pt>
                <c:pt idx="25151">
                  <c:v>3.0062270164489999</c:v>
                </c:pt>
                <c:pt idx="25152">
                  <c:v>3.0064408779140002</c:v>
                </c:pt>
                <c:pt idx="25153">
                  <c:v>3.0065574646000002</c:v>
                </c:pt>
                <c:pt idx="25154">
                  <c:v>3.0066676139830002</c:v>
                </c:pt>
                <c:pt idx="25155">
                  <c:v>3.0069828033450001</c:v>
                </c:pt>
                <c:pt idx="25156">
                  <c:v>3.0072371959690001</c:v>
                </c:pt>
                <c:pt idx="25157">
                  <c:v>3.0073237419129999</c:v>
                </c:pt>
                <c:pt idx="25158">
                  <c:v>3.007472276688</c:v>
                </c:pt>
                <c:pt idx="25159">
                  <c:v>3.0077934265140001</c:v>
                </c:pt>
                <c:pt idx="25160">
                  <c:v>3.0080039501189999</c:v>
                </c:pt>
                <c:pt idx="25161">
                  <c:v>3.0083241462710002</c:v>
                </c:pt>
                <c:pt idx="25162">
                  <c:v>3.0084390640260001</c:v>
                </c:pt>
                <c:pt idx="25163">
                  <c:v>3.0085492134090002</c:v>
                </c:pt>
                <c:pt idx="25164">
                  <c:v>3.0086274147030001</c:v>
                </c:pt>
                <c:pt idx="25165">
                  <c:v>3.0086779594420001</c:v>
                </c:pt>
                <c:pt idx="25166">
                  <c:v>3.008799552917</c:v>
                </c:pt>
                <c:pt idx="25167">
                  <c:v>3.0091450214390001</c:v>
                </c:pt>
                <c:pt idx="25168">
                  <c:v>3.0093665122990001</c:v>
                </c:pt>
                <c:pt idx="25169">
                  <c:v>3.0094659328460001</c:v>
                </c:pt>
                <c:pt idx="25170">
                  <c:v>3.0095505714419999</c:v>
                </c:pt>
                <c:pt idx="25171">
                  <c:v>3.0096282958980001</c:v>
                </c:pt>
                <c:pt idx="25172">
                  <c:v>3.0098013877869998</c:v>
                </c:pt>
                <c:pt idx="25173">
                  <c:v>3.0099301338200002</c:v>
                </c:pt>
                <c:pt idx="25174">
                  <c:v>3.0102324485779999</c:v>
                </c:pt>
                <c:pt idx="25175">
                  <c:v>3.0103347301480001</c:v>
                </c:pt>
                <c:pt idx="25176">
                  <c:v>3.0103867053990001</c:v>
                </c:pt>
                <c:pt idx="25177">
                  <c:v>3.010485649109</c:v>
                </c:pt>
                <c:pt idx="25178">
                  <c:v>3.0105934143069999</c:v>
                </c:pt>
                <c:pt idx="25179">
                  <c:v>3.0106449127200001</c:v>
                </c:pt>
                <c:pt idx="25180">
                  <c:v>3.0106990337370001</c:v>
                </c:pt>
                <c:pt idx="25181">
                  <c:v>3.010754585266</c:v>
                </c:pt>
                <c:pt idx="25182">
                  <c:v>3.010808467865</c:v>
                </c:pt>
                <c:pt idx="25183">
                  <c:v>3.0108585357669999</c:v>
                </c:pt>
                <c:pt idx="25184">
                  <c:v>3.0109667778019999</c:v>
                </c:pt>
                <c:pt idx="25185">
                  <c:v>3.0110275745389998</c:v>
                </c:pt>
                <c:pt idx="25186">
                  <c:v>3.011082410812</c:v>
                </c:pt>
                <c:pt idx="25187">
                  <c:v>3.0111405849459998</c:v>
                </c:pt>
                <c:pt idx="25188">
                  <c:v>3.011197328568</c:v>
                </c:pt>
                <c:pt idx="25189">
                  <c:v>3.0112562179569999</c:v>
                </c:pt>
                <c:pt idx="25190">
                  <c:v>3.01132273674</c:v>
                </c:pt>
                <c:pt idx="25191">
                  <c:v>3.0113921165469999</c:v>
                </c:pt>
                <c:pt idx="25192">
                  <c:v>3.0114648342130002</c:v>
                </c:pt>
                <c:pt idx="25193">
                  <c:v>3.0115363597870002</c:v>
                </c:pt>
                <c:pt idx="25194">
                  <c:v>3.0116086006159999</c:v>
                </c:pt>
                <c:pt idx="25195">
                  <c:v>3.01167178154</c:v>
                </c:pt>
                <c:pt idx="25196">
                  <c:v>3.0117301940919998</c:v>
                </c:pt>
                <c:pt idx="25197">
                  <c:v>3.0117847919459999</c:v>
                </c:pt>
                <c:pt idx="25198">
                  <c:v>3.0118412971500002</c:v>
                </c:pt>
                <c:pt idx="25199">
                  <c:v>3.0118932724</c:v>
                </c:pt>
                <c:pt idx="25200">
                  <c:v>3.0119812488559998</c:v>
                </c:pt>
                <c:pt idx="25201">
                  <c:v>3.012088298798</c:v>
                </c:pt>
                <c:pt idx="25202">
                  <c:v>3.0123643875120001</c:v>
                </c:pt>
                <c:pt idx="25203">
                  <c:v>3.0125827789309998</c:v>
                </c:pt>
                <c:pt idx="25204">
                  <c:v>3.0127389431</c:v>
                </c:pt>
                <c:pt idx="25205">
                  <c:v>3.0130357742310001</c:v>
                </c:pt>
                <c:pt idx="25206">
                  <c:v>3.0133287906650001</c:v>
                </c:pt>
                <c:pt idx="25207">
                  <c:v>3.0134022235870002</c:v>
                </c:pt>
                <c:pt idx="25208">
                  <c:v>3.0134732723240001</c:v>
                </c:pt>
                <c:pt idx="25209">
                  <c:v>3.013574123383</c:v>
                </c:pt>
                <c:pt idx="25210">
                  <c:v>3.0136477947240001</c:v>
                </c:pt>
                <c:pt idx="25211">
                  <c:v>3.01371884346</c:v>
                </c:pt>
                <c:pt idx="25212">
                  <c:v>3.0137896537779998</c:v>
                </c:pt>
                <c:pt idx="25213">
                  <c:v>3.0138888359070002</c:v>
                </c:pt>
                <c:pt idx="25214">
                  <c:v>3.013975381851</c:v>
                </c:pt>
                <c:pt idx="25215">
                  <c:v>3.0140268802639998</c:v>
                </c:pt>
                <c:pt idx="25216">
                  <c:v>3.01407456398</c:v>
                </c:pt>
                <c:pt idx="25217">
                  <c:v>3.014122009277</c:v>
                </c:pt>
                <c:pt idx="25218">
                  <c:v>3.0141685008999999</c:v>
                </c:pt>
                <c:pt idx="25219">
                  <c:v>3.0142407417300001</c:v>
                </c:pt>
                <c:pt idx="25220">
                  <c:v>3.0145530700680001</c:v>
                </c:pt>
                <c:pt idx="25221">
                  <c:v>3.0146489143370001</c:v>
                </c:pt>
                <c:pt idx="25222">
                  <c:v>3.0146958827970001</c:v>
                </c:pt>
                <c:pt idx="25223">
                  <c:v>3.014745950699</c:v>
                </c:pt>
                <c:pt idx="25224">
                  <c:v>3.014795064926</c:v>
                </c:pt>
                <c:pt idx="25225">
                  <c:v>3.0148439407350001</c:v>
                </c:pt>
                <c:pt idx="25226">
                  <c:v>3.0149359703059999</c:v>
                </c:pt>
                <c:pt idx="25227">
                  <c:v>3.0150187015530001</c:v>
                </c:pt>
                <c:pt idx="25228">
                  <c:v>3.0153374671940001</c:v>
                </c:pt>
                <c:pt idx="25229">
                  <c:v>3.0155103206630001</c:v>
                </c:pt>
                <c:pt idx="25230">
                  <c:v>3.0156049728390002</c:v>
                </c:pt>
                <c:pt idx="25231">
                  <c:v>3.0156736373899999</c:v>
                </c:pt>
                <c:pt idx="25232">
                  <c:v>3.0157439708710001</c:v>
                </c:pt>
                <c:pt idx="25233">
                  <c:v>3.0157947540280001</c:v>
                </c:pt>
                <c:pt idx="25234">
                  <c:v>3.0158669948579999</c:v>
                </c:pt>
                <c:pt idx="25235">
                  <c:v>3.0159046649930001</c:v>
                </c:pt>
                <c:pt idx="25236">
                  <c:v>3.0159466266630002</c:v>
                </c:pt>
                <c:pt idx="25237">
                  <c:v>3.0159883499150002</c:v>
                </c:pt>
                <c:pt idx="25238">
                  <c:v>3.0160639286039999</c:v>
                </c:pt>
                <c:pt idx="25239">
                  <c:v>3.0161418914790001</c:v>
                </c:pt>
                <c:pt idx="25240">
                  <c:v>3.0162203311920002</c:v>
                </c:pt>
                <c:pt idx="25241">
                  <c:v>3.0162665843959999</c:v>
                </c:pt>
                <c:pt idx="25242">
                  <c:v>3.016319036484</c:v>
                </c:pt>
                <c:pt idx="25243">
                  <c:v>3.0163979530330001</c:v>
                </c:pt>
                <c:pt idx="25244">
                  <c:v>3.016705989838</c:v>
                </c:pt>
                <c:pt idx="25245">
                  <c:v>3.0168232917790001</c:v>
                </c:pt>
                <c:pt idx="25246">
                  <c:v>3.0168662071229999</c:v>
                </c:pt>
                <c:pt idx="25247">
                  <c:v>3.0169148445129998</c:v>
                </c:pt>
                <c:pt idx="25248">
                  <c:v>3.0169925689700001</c:v>
                </c:pt>
                <c:pt idx="25249">
                  <c:v>3.0170729160310001</c:v>
                </c:pt>
                <c:pt idx="25250">
                  <c:v>3.017161607742</c:v>
                </c:pt>
                <c:pt idx="25251">
                  <c:v>3.0172469615940001</c:v>
                </c:pt>
                <c:pt idx="25252">
                  <c:v>3.017325162888</c:v>
                </c:pt>
                <c:pt idx="25253">
                  <c:v>3.0176396369930001</c:v>
                </c:pt>
                <c:pt idx="25254">
                  <c:v>3.017771482468</c:v>
                </c:pt>
                <c:pt idx="25255">
                  <c:v>3.017897129059</c:v>
                </c:pt>
                <c:pt idx="25256">
                  <c:v>3.0180277824399999</c:v>
                </c:pt>
                <c:pt idx="25257">
                  <c:v>3.0181143283840002</c:v>
                </c:pt>
                <c:pt idx="25258">
                  <c:v>3.0182108879089999</c:v>
                </c:pt>
                <c:pt idx="25259">
                  <c:v>3.0182657241820001</c:v>
                </c:pt>
                <c:pt idx="25260">
                  <c:v>3.0183286666870002</c:v>
                </c:pt>
                <c:pt idx="25261">
                  <c:v>3.0183885097499998</c:v>
                </c:pt>
                <c:pt idx="25262">
                  <c:v>3.0184497833249999</c:v>
                </c:pt>
                <c:pt idx="25263">
                  <c:v>3.018518209457</c:v>
                </c:pt>
                <c:pt idx="25264">
                  <c:v>3.0185883045200002</c:v>
                </c:pt>
                <c:pt idx="25265">
                  <c:v>3.018657445908</c:v>
                </c:pt>
                <c:pt idx="25266">
                  <c:v>3.0187246799469998</c:v>
                </c:pt>
                <c:pt idx="25267">
                  <c:v>3.0187952518459999</c:v>
                </c:pt>
                <c:pt idx="25268">
                  <c:v>3.0188610553739998</c:v>
                </c:pt>
                <c:pt idx="25269">
                  <c:v>3.0189263820650001</c:v>
                </c:pt>
                <c:pt idx="25270">
                  <c:v>3.0189862251280002</c:v>
                </c:pt>
                <c:pt idx="25271">
                  <c:v>3.01904463768</c:v>
                </c:pt>
                <c:pt idx="25272">
                  <c:v>3.0191059112550001</c:v>
                </c:pt>
                <c:pt idx="25273">
                  <c:v>3.019158124924</c:v>
                </c:pt>
                <c:pt idx="25274">
                  <c:v>3.0192112922669998</c:v>
                </c:pt>
                <c:pt idx="25275">
                  <c:v>3.0192613601680001</c:v>
                </c:pt>
                <c:pt idx="25276">
                  <c:v>3.0193569660190001</c:v>
                </c:pt>
                <c:pt idx="25277">
                  <c:v>3.019630432129</c:v>
                </c:pt>
                <c:pt idx="25278">
                  <c:v>3.0197167396550002</c:v>
                </c:pt>
                <c:pt idx="25279">
                  <c:v>3.0198192596440001</c:v>
                </c:pt>
                <c:pt idx="25280">
                  <c:v>3.019895792007</c:v>
                </c:pt>
                <c:pt idx="25281">
                  <c:v>3.0199401378630002</c:v>
                </c:pt>
                <c:pt idx="25282">
                  <c:v>3.0199816226960001</c:v>
                </c:pt>
                <c:pt idx="25283">
                  <c:v>3.020026445389</c:v>
                </c:pt>
                <c:pt idx="25284">
                  <c:v>3.020068407059</c:v>
                </c:pt>
                <c:pt idx="25285">
                  <c:v>3.0201244354250001</c:v>
                </c:pt>
                <c:pt idx="25286">
                  <c:v>3.0201718807220002</c:v>
                </c:pt>
                <c:pt idx="25287">
                  <c:v>3.0202386379239998</c:v>
                </c:pt>
                <c:pt idx="25288">
                  <c:v>3.0202865600590001</c:v>
                </c:pt>
                <c:pt idx="25289">
                  <c:v>3.0203306674960002</c:v>
                </c:pt>
                <c:pt idx="25290">
                  <c:v>3.0203771591190001</c:v>
                </c:pt>
                <c:pt idx="25291">
                  <c:v>3.0204200744629999</c:v>
                </c:pt>
                <c:pt idx="25292">
                  <c:v>3.0204665660860002</c:v>
                </c:pt>
                <c:pt idx="25293">
                  <c:v>3.0205385684969999</c:v>
                </c:pt>
                <c:pt idx="25294">
                  <c:v>3.0206182003020001</c:v>
                </c:pt>
                <c:pt idx="25295">
                  <c:v>3.0208210945129998</c:v>
                </c:pt>
                <c:pt idx="25296">
                  <c:v>3.0209670066830001</c:v>
                </c:pt>
                <c:pt idx="25297">
                  <c:v>3.021045207977</c:v>
                </c:pt>
                <c:pt idx="25298">
                  <c:v>3.0210931301119999</c:v>
                </c:pt>
                <c:pt idx="25299">
                  <c:v>3.0211696624759998</c:v>
                </c:pt>
                <c:pt idx="25300">
                  <c:v>3.0212841033940001</c:v>
                </c:pt>
                <c:pt idx="25301">
                  <c:v>3.021461725235</c:v>
                </c:pt>
                <c:pt idx="25302">
                  <c:v>3.021588802338</c:v>
                </c:pt>
                <c:pt idx="25303">
                  <c:v>3.0219421386719998</c:v>
                </c:pt>
                <c:pt idx="25304">
                  <c:v>3.0220596790309999</c:v>
                </c:pt>
                <c:pt idx="25305">
                  <c:v>3.0221517086029999</c:v>
                </c:pt>
                <c:pt idx="25306">
                  <c:v>3.0222468376160001</c:v>
                </c:pt>
                <c:pt idx="25307">
                  <c:v>3.0223450660709998</c:v>
                </c:pt>
                <c:pt idx="25308">
                  <c:v>3.0224380493159999</c:v>
                </c:pt>
                <c:pt idx="25309">
                  <c:v>3.0225317478179998</c:v>
                </c:pt>
                <c:pt idx="25310">
                  <c:v>3.0226578712459999</c:v>
                </c:pt>
                <c:pt idx="25311">
                  <c:v>3.0228607654570001</c:v>
                </c:pt>
                <c:pt idx="25312">
                  <c:v>3.0229957103729999</c:v>
                </c:pt>
                <c:pt idx="25313">
                  <c:v>3.0230901241299999</c:v>
                </c:pt>
                <c:pt idx="25314">
                  <c:v>3.0231907367709998</c:v>
                </c:pt>
                <c:pt idx="25315">
                  <c:v>3.0232388973240001</c:v>
                </c:pt>
                <c:pt idx="25316">
                  <c:v>3.023294687271</c:v>
                </c:pt>
                <c:pt idx="25317">
                  <c:v>3.0233454704280001</c:v>
                </c:pt>
                <c:pt idx="25318">
                  <c:v>3.0233945846560002</c:v>
                </c:pt>
                <c:pt idx="25319">
                  <c:v>3.0234472751619998</c:v>
                </c:pt>
                <c:pt idx="25320">
                  <c:v>3.0234987735750001</c:v>
                </c:pt>
                <c:pt idx="25321">
                  <c:v>3.0235462188720001</c:v>
                </c:pt>
                <c:pt idx="25322">
                  <c:v>3.0236427783969999</c:v>
                </c:pt>
                <c:pt idx="25323">
                  <c:v>3.0237383842469998</c:v>
                </c:pt>
                <c:pt idx="25324">
                  <c:v>3.0238339900970002</c:v>
                </c:pt>
                <c:pt idx="25325">
                  <c:v>3.0239226818080001</c:v>
                </c:pt>
                <c:pt idx="25326">
                  <c:v>3.024002552032</c:v>
                </c:pt>
                <c:pt idx="25327">
                  <c:v>3.0240831375120001</c:v>
                </c:pt>
                <c:pt idx="25328">
                  <c:v>3.0241954326629998</c:v>
                </c:pt>
                <c:pt idx="25329">
                  <c:v>3.0242996215820002</c:v>
                </c:pt>
                <c:pt idx="25330">
                  <c:v>3.024445295334</c:v>
                </c:pt>
                <c:pt idx="25331">
                  <c:v>3.0247378349299998</c:v>
                </c:pt>
                <c:pt idx="25332">
                  <c:v>3.024891853333</c:v>
                </c:pt>
                <c:pt idx="25333">
                  <c:v>3.024961471558</c:v>
                </c:pt>
                <c:pt idx="25334">
                  <c:v>3.0250048637389999</c:v>
                </c:pt>
                <c:pt idx="25335">
                  <c:v>3.0250546932220002</c:v>
                </c:pt>
                <c:pt idx="25336">
                  <c:v>3.0251336097719999</c:v>
                </c:pt>
                <c:pt idx="25337">
                  <c:v>3.0252106189729999</c:v>
                </c:pt>
                <c:pt idx="25338">
                  <c:v>3.0252623558040002</c:v>
                </c:pt>
                <c:pt idx="25339">
                  <c:v>3.0253286361690002</c:v>
                </c:pt>
                <c:pt idx="25340">
                  <c:v>3.0253691673279999</c:v>
                </c:pt>
                <c:pt idx="25341">
                  <c:v>3.0254135131840001</c:v>
                </c:pt>
                <c:pt idx="25342">
                  <c:v>3.0254557132720001</c:v>
                </c:pt>
                <c:pt idx="25343">
                  <c:v>3.0255002975459999</c:v>
                </c:pt>
                <c:pt idx="25344">
                  <c:v>3.0255434513089998</c:v>
                </c:pt>
                <c:pt idx="25345">
                  <c:v>3.0256080627439998</c:v>
                </c:pt>
                <c:pt idx="25346">
                  <c:v>3.0259332656860001</c:v>
                </c:pt>
                <c:pt idx="25347">
                  <c:v>3.0260221958160001</c:v>
                </c:pt>
                <c:pt idx="25348">
                  <c:v>3.0261123180389999</c:v>
                </c:pt>
                <c:pt idx="25349">
                  <c:v>3.0262072086330001</c:v>
                </c:pt>
                <c:pt idx="25350">
                  <c:v>3.0263366699219998</c:v>
                </c:pt>
                <c:pt idx="25351">
                  <c:v>3.0265641212459999</c:v>
                </c:pt>
                <c:pt idx="25352">
                  <c:v>3.0266530513759999</c:v>
                </c:pt>
                <c:pt idx="25353">
                  <c:v>3.0267031192779998</c:v>
                </c:pt>
                <c:pt idx="25354">
                  <c:v>3.0268163681029998</c:v>
                </c:pt>
                <c:pt idx="25355">
                  <c:v>3.027050733566</c:v>
                </c:pt>
                <c:pt idx="25356">
                  <c:v>3.0271949768069999</c:v>
                </c:pt>
                <c:pt idx="25357">
                  <c:v>3.027373552322</c:v>
                </c:pt>
                <c:pt idx="25358">
                  <c:v>3.0277411937709999</c:v>
                </c:pt>
                <c:pt idx="25359">
                  <c:v>3.027863502502</c:v>
                </c:pt>
                <c:pt idx="25360">
                  <c:v>3.0282053947450001</c:v>
                </c:pt>
                <c:pt idx="25361">
                  <c:v>3.028393507004</c:v>
                </c:pt>
                <c:pt idx="25362">
                  <c:v>3.0286321640009999</c:v>
                </c:pt>
                <c:pt idx="25363">
                  <c:v>3.028710842133</c:v>
                </c:pt>
                <c:pt idx="25364">
                  <c:v>3.0287637710570001</c:v>
                </c:pt>
                <c:pt idx="25365">
                  <c:v>3.0288438797000001</c:v>
                </c:pt>
                <c:pt idx="25366">
                  <c:v>3.0289592742920002</c:v>
                </c:pt>
                <c:pt idx="25367">
                  <c:v>3.0290453433989999</c:v>
                </c:pt>
                <c:pt idx="25368">
                  <c:v>3.0291256904599999</c:v>
                </c:pt>
                <c:pt idx="25369">
                  <c:v>3.029199123383</c:v>
                </c:pt>
                <c:pt idx="25370">
                  <c:v>3.029279708862</c:v>
                </c:pt>
                <c:pt idx="25371">
                  <c:v>3.0293569564820002</c:v>
                </c:pt>
                <c:pt idx="25372">
                  <c:v>3.0294353961940002</c:v>
                </c:pt>
                <c:pt idx="25373">
                  <c:v>3.0294809341429998</c:v>
                </c:pt>
                <c:pt idx="25374">
                  <c:v>3.0295295715330002</c:v>
                </c:pt>
                <c:pt idx="25375">
                  <c:v>3.0295743942260001</c:v>
                </c:pt>
                <c:pt idx="25376">
                  <c:v>3.0296187400819998</c:v>
                </c:pt>
                <c:pt idx="25377">
                  <c:v>3.0296976566309999</c:v>
                </c:pt>
                <c:pt idx="25378">
                  <c:v>3.0300390720369998</c:v>
                </c:pt>
                <c:pt idx="25379">
                  <c:v>3.0301191806790002</c:v>
                </c:pt>
                <c:pt idx="25380">
                  <c:v>3.0302014350889999</c:v>
                </c:pt>
                <c:pt idx="25381">
                  <c:v>3.0302531719210002</c:v>
                </c:pt>
                <c:pt idx="25382">
                  <c:v>3.030304670334</c:v>
                </c:pt>
                <c:pt idx="25383">
                  <c:v>3.0303578376770002</c:v>
                </c:pt>
                <c:pt idx="25384">
                  <c:v>3.0304143428799999</c:v>
                </c:pt>
                <c:pt idx="25385">
                  <c:v>3.030470848083</c:v>
                </c:pt>
                <c:pt idx="25386">
                  <c:v>3.0305287837980002</c:v>
                </c:pt>
                <c:pt idx="25387">
                  <c:v>3.0305867195129998</c:v>
                </c:pt>
                <c:pt idx="25388">
                  <c:v>3.030646562576</c:v>
                </c:pt>
                <c:pt idx="25389">
                  <c:v>3.030704021454</c:v>
                </c:pt>
                <c:pt idx="25390">
                  <c:v>3.0307595729829999</c:v>
                </c:pt>
                <c:pt idx="25391">
                  <c:v>3.0308520793909999</c:v>
                </c:pt>
                <c:pt idx="25392">
                  <c:v>3.0309441089629998</c:v>
                </c:pt>
                <c:pt idx="25393">
                  <c:v>3.0311737060550001</c:v>
                </c:pt>
                <c:pt idx="25394">
                  <c:v>3.0312976837160002</c:v>
                </c:pt>
                <c:pt idx="25395">
                  <c:v>3.031385660172</c:v>
                </c:pt>
                <c:pt idx="25396">
                  <c:v>3.0314321517940002</c:v>
                </c:pt>
                <c:pt idx="25397">
                  <c:v>3.0314826965330002</c:v>
                </c:pt>
                <c:pt idx="25398">
                  <c:v>3.0315351486209998</c:v>
                </c:pt>
                <c:pt idx="25399">
                  <c:v>3.0315859317779998</c:v>
                </c:pt>
                <c:pt idx="25400">
                  <c:v>3.0316343307500002</c:v>
                </c:pt>
                <c:pt idx="25401">
                  <c:v>3.0316832065580002</c:v>
                </c:pt>
                <c:pt idx="25402">
                  <c:v>3.0317354202270002</c:v>
                </c:pt>
                <c:pt idx="25403">
                  <c:v>3.0318348407750002</c:v>
                </c:pt>
                <c:pt idx="25404">
                  <c:v>3.0319342613220002</c:v>
                </c:pt>
                <c:pt idx="25405">
                  <c:v>3.0320239067079999</c:v>
                </c:pt>
                <c:pt idx="25406">
                  <c:v>3.0321404933929998</c:v>
                </c:pt>
                <c:pt idx="25407">
                  <c:v>3.0324084758760002</c:v>
                </c:pt>
                <c:pt idx="25408">
                  <c:v>3.0325169563290002</c:v>
                </c:pt>
                <c:pt idx="25409">
                  <c:v>3.0327665805819999</c:v>
                </c:pt>
                <c:pt idx="25410">
                  <c:v>3.0330753326419999</c:v>
                </c:pt>
                <c:pt idx="25411">
                  <c:v>3.0333726406100001</c:v>
                </c:pt>
                <c:pt idx="25412">
                  <c:v>3.0335116386409999</c:v>
                </c:pt>
                <c:pt idx="25413">
                  <c:v>3.0335600376129999</c:v>
                </c:pt>
                <c:pt idx="25414">
                  <c:v>3.033633708954</c:v>
                </c:pt>
                <c:pt idx="25415">
                  <c:v>3.0338375568389999</c:v>
                </c:pt>
                <c:pt idx="25416">
                  <c:v>3.0339567661290001</c:v>
                </c:pt>
                <c:pt idx="25417">
                  <c:v>3.0341594219210002</c:v>
                </c:pt>
                <c:pt idx="25418">
                  <c:v>3.034233570099</c:v>
                </c:pt>
                <c:pt idx="25419">
                  <c:v>3.0345225334169998</c:v>
                </c:pt>
                <c:pt idx="25420">
                  <c:v>3.0347161293029998</c:v>
                </c:pt>
                <c:pt idx="25421">
                  <c:v>3.0348229408259999</c:v>
                </c:pt>
                <c:pt idx="25422">
                  <c:v>3.0348992347719999</c:v>
                </c:pt>
                <c:pt idx="25423">
                  <c:v>3.0349476337430001</c:v>
                </c:pt>
                <c:pt idx="25424">
                  <c:v>3.0352683067320001</c:v>
                </c:pt>
                <c:pt idx="25425">
                  <c:v>3.0353593826290002</c:v>
                </c:pt>
                <c:pt idx="25426">
                  <c:v>3.0354762077330002</c:v>
                </c:pt>
                <c:pt idx="25427">
                  <c:v>3.0358092784880002</c:v>
                </c:pt>
                <c:pt idx="25428">
                  <c:v>3.035930633545</c:v>
                </c:pt>
                <c:pt idx="25429">
                  <c:v>3.0360558032989999</c:v>
                </c:pt>
                <c:pt idx="25430">
                  <c:v>3.0361454486850001</c:v>
                </c:pt>
                <c:pt idx="25431">
                  <c:v>3.0362451076510002</c:v>
                </c:pt>
                <c:pt idx="25432">
                  <c:v>3.036294937134</c:v>
                </c:pt>
                <c:pt idx="25433">
                  <c:v>3.0363495349880001</c:v>
                </c:pt>
                <c:pt idx="25434">
                  <c:v>3.0364027023319999</c:v>
                </c:pt>
                <c:pt idx="25435">
                  <c:v>3.036457061768</c:v>
                </c:pt>
                <c:pt idx="25436">
                  <c:v>3.0365107059479999</c:v>
                </c:pt>
                <c:pt idx="25437">
                  <c:v>3.036565303802</c:v>
                </c:pt>
                <c:pt idx="25438">
                  <c:v>3.036667823792</c:v>
                </c:pt>
                <c:pt idx="25439">
                  <c:v>3.0367634296419999</c:v>
                </c:pt>
                <c:pt idx="25440">
                  <c:v>3.0368876457209999</c:v>
                </c:pt>
                <c:pt idx="25441">
                  <c:v>3.03697514534</c:v>
                </c:pt>
                <c:pt idx="25442">
                  <c:v>3.0370669364929999</c:v>
                </c:pt>
                <c:pt idx="25443">
                  <c:v>3.0371572971340002</c:v>
                </c:pt>
                <c:pt idx="25444">
                  <c:v>3.0372500419619999</c:v>
                </c:pt>
                <c:pt idx="25445">
                  <c:v>3.0373442172999998</c:v>
                </c:pt>
                <c:pt idx="25446">
                  <c:v>3.0375354290010002</c:v>
                </c:pt>
                <c:pt idx="25447">
                  <c:v>3.0377304553990001</c:v>
                </c:pt>
                <c:pt idx="25448">
                  <c:v>3.0378465652469999</c:v>
                </c:pt>
                <c:pt idx="25449">
                  <c:v>3.037930727005</c:v>
                </c:pt>
                <c:pt idx="25450">
                  <c:v>3.038002490997</c:v>
                </c:pt>
                <c:pt idx="25451">
                  <c:v>3.0380523204799998</c:v>
                </c:pt>
                <c:pt idx="25452">
                  <c:v>3.0380916595460001</c:v>
                </c:pt>
                <c:pt idx="25453">
                  <c:v>3.0381336212160002</c:v>
                </c:pt>
                <c:pt idx="25454">
                  <c:v>3.0382034778590001</c:v>
                </c:pt>
                <c:pt idx="25455">
                  <c:v>3.0382714271550002</c:v>
                </c:pt>
                <c:pt idx="25456">
                  <c:v>3.0383729934689998</c:v>
                </c:pt>
                <c:pt idx="25457">
                  <c:v>3.0384790897370002</c:v>
                </c:pt>
                <c:pt idx="25458">
                  <c:v>3.0385859012599998</c:v>
                </c:pt>
                <c:pt idx="25459">
                  <c:v>3.0386555194849998</c:v>
                </c:pt>
                <c:pt idx="25460">
                  <c:v>3.0386967659000002</c:v>
                </c:pt>
                <c:pt idx="25461">
                  <c:v>3.038762331009</c:v>
                </c:pt>
                <c:pt idx="25462">
                  <c:v>3.0388405323029999</c:v>
                </c:pt>
                <c:pt idx="25463">
                  <c:v>3.0389435291289999</c:v>
                </c:pt>
                <c:pt idx="25464">
                  <c:v>3.0389955043789998</c:v>
                </c:pt>
                <c:pt idx="25465">
                  <c:v>3.039036273956</c:v>
                </c:pt>
                <c:pt idx="25466">
                  <c:v>3.0390760898589999</c:v>
                </c:pt>
                <c:pt idx="25467">
                  <c:v>3.0391180515289999</c:v>
                </c:pt>
                <c:pt idx="25468">
                  <c:v>3.0391621589660001</c:v>
                </c:pt>
                <c:pt idx="25469">
                  <c:v>3.0392000675199999</c:v>
                </c:pt>
                <c:pt idx="25470">
                  <c:v>3.039243936539</c:v>
                </c:pt>
                <c:pt idx="25471">
                  <c:v>3.0392904281619999</c:v>
                </c:pt>
                <c:pt idx="25472">
                  <c:v>3.0393373966219999</c:v>
                </c:pt>
                <c:pt idx="25473">
                  <c:v>3.0396509170530002</c:v>
                </c:pt>
                <c:pt idx="25474">
                  <c:v>3.0399940013890001</c:v>
                </c:pt>
                <c:pt idx="25475">
                  <c:v>3.0403468608859998</c:v>
                </c:pt>
                <c:pt idx="25476">
                  <c:v>3.0406455993649999</c:v>
                </c:pt>
                <c:pt idx="25477">
                  <c:v>3.0407466888429999</c:v>
                </c:pt>
                <c:pt idx="25478">
                  <c:v>3.0408015251160001</c:v>
                </c:pt>
                <c:pt idx="25479">
                  <c:v>3.0408585071559999</c:v>
                </c:pt>
                <c:pt idx="25480">
                  <c:v>3.0409183502200001</c:v>
                </c:pt>
                <c:pt idx="25481">
                  <c:v>3.0409777164460001</c:v>
                </c:pt>
                <c:pt idx="25482">
                  <c:v>3.0410373210909998</c:v>
                </c:pt>
                <c:pt idx="25483">
                  <c:v>3.041099071503</c:v>
                </c:pt>
                <c:pt idx="25484">
                  <c:v>3.041158437729</c:v>
                </c:pt>
                <c:pt idx="25485">
                  <c:v>3.0412135124209998</c:v>
                </c:pt>
                <c:pt idx="25486">
                  <c:v>3.0412709712980002</c:v>
                </c:pt>
                <c:pt idx="25487">
                  <c:v>3.0413212776180001</c:v>
                </c:pt>
                <c:pt idx="25488">
                  <c:v>3.0414187908170001</c:v>
                </c:pt>
                <c:pt idx="25489">
                  <c:v>3.0415034294129999</c:v>
                </c:pt>
                <c:pt idx="25490">
                  <c:v>3.0416665077210001</c:v>
                </c:pt>
                <c:pt idx="25491">
                  <c:v>3.0417523384090002</c:v>
                </c:pt>
                <c:pt idx="25492">
                  <c:v>3.041800260544</c:v>
                </c:pt>
                <c:pt idx="25493">
                  <c:v>3.0418500900269998</c:v>
                </c:pt>
                <c:pt idx="25494">
                  <c:v>3.041899681091</c:v>
                </c:pt>
                <c:pt idx="25495">
                  <c:v>3.0419499874109999</c:v>
                </c:pt>
                <c:pt idx="25496">
                  <c:v>3.0420417785640002</c:v>
                </c:pt>
                <c:pt idx="25497">
                  <c:v>3.0421276092529999</c:v>
                </c:pt>
                <c:pt idx="25498">
                  <c:v>3.0424151420590002</c:v>
                </c:pt>
                <c:pt idx="25499">
                  <c:v>3.0424871444699999</c:v>
                </c:pt>
                <c:pt idx="25500">
                  <c:v>3.0425524711610001</c:v>
                </c:pt>
                <c:pt idx="25501">
                  <c:v>3.0425946712490002</c:v>
                </c:pt>
                <c:pt idx="25502">
                  <c:v>3.0426347255709998</c:v>
                </c:pt>
                <c:pt idx="25503">
                  <c:v>3.0426993370059998</c:v>
                </c:pt>
                <c:pt idx="25504">
                  <c:v>3.0429186820980001</c:v>
                </c:pt>
                <c:pt idx="25505">
                  <c:v>3.0430727004999998</c:v>
                </c:pt>
                <c:pt idx="25506">
                  <c:v>3.0433964729310001</c:v>
                </c:pt>
                <c:pt idx="25507">
                  <c:v>3.043511152267</c:v>
                </c:pt>
                <c:pt idx="25508">
                  <c:v>3.043852806091</c:v>
                </c:pt>
                <c:pt idx="25509">
                  <c:v>3.0439987182619999</c:v>
                </c:pt>
                <c:pt idx="25510">
                  <c:v>3.0443005561829999</c:v>
                </c:pt>
                <c:pt idx="25511">
                  <c:v>3.0444114208220001</c:v>
                </c:pt>
                <c:pt idx="25512">
                  <c:v>3.044485807419</c:v>
                </c:pt>
                <c:pt idx="25513">
                  <c:v>3.044536352158</c:v>
                </c:pt>
                <c:pt idx="25514">
                  <c:v>3.0445778369899998</c:v>
                </c:pt>
                <c:pt idx="25515">
                  <c:v>3.044628620148</c:v>
                </c:pt>
                <c:pt idx="25516">
                  <c:v>3.0446929931639999</c:v>
                </c:pt>
                <c:pt idx="25517">
                  <c:v>3.0447497367860001</c:v>
                </c:pt>
                <c:pt idx="25518">
                  <c:v>3.0448284149170002</c:v>
                </c:pt>
                <c:pt idx="25519">
                  <c:v>3.044881820679</c:v>
                </c:pt>
                <c:pt idx="25520">
                  <c:v>3.0449345111850001</c:v>
                </c:pt>
                <c:pt idx="25521">
                  <c:v>3.0449783802030002</c:v>
                </c:pt>
                <c:pt idx="25522">
                  <c:v>3.0450234413150001</c:v>
                </c:pt>
                <c:pt idx="25523">
                  <c:v>3.0450689792630001</c:v>
                </c:pt>
                <c:pt idx="25524">
                  <c:v>3.0451142787930001</c:v>
                </c:pt>
                <c:pt idx="25525">
                  <c:v>3.0451602935789999</c:v>
                </c:pt>
                <c:pt idx="25526">
                  <c:v>3.0452141761779998</c:v>
                </c:pt>
                <c:pt idx="25527">
                  <c:v>3.0453286170960001</c:v>
                </c:pt>
                <c:pt idx="25528">
                  <c:v>3.0455958843230002</c:v>
                </c:pt>
                <c:pt idx="25529">
                  <c:v>3.0457019805910002</c:v>
                </c:pt>
                <c:pt idx="25530">
                  <c:v>3.0457608699800001</c:v>
                </c:pt>
                <c:pt idx="25531">
                  <c:v>3.0458257198330001</c:v>
                </c:pt>
                <c:pt idx="25532">
                  <c:v>3.04589509964</c:v>
                </c:pt>
                <c:pt idx="25533">
                  <c:v>3.0459654331210002</c:v>
                </c:pt>
                <c:pt idx="25534">
                  <c:v>3.0460407733919999</c:v>
                </c:pt>
                <c:pt idx="25535">
                  <c:v>3.046111106873</c:v>
                </c:pt>
                <c:pt idx="25536">
                  <c:v>3.0461785793299998</c:v>
                </c:pt>
                <c:pt idx="25537">
                  <c:v>3.0462434291839999</c:v>
                </c:pt>
                <c:pt idx="25538">
                  <c:v>3.0463094711299998</c:v>
                </c:pt>
                <c:pt idx="25539">
                  <c:v>3.0463788509369998</c:v>
                </c:pt>
                <c:pt idx="25540">
                  <c:v>3.0464451313019998</c:v>
                </c:pt>
                <c:pt idx="25541">
                  <c:v>3.0465056896210001</c:v>
                </c:pt>
                <c:pt idx="25542">
                  <c:v>3.0465626716609999</c:v>
                </c:pt>
                <c:pt idx="25543">
                  <c:v>3.0466642379760001</c:v>
                </c:pt>
                <c:pt idx="25544">
                  <c:v>3.0467658042910002</c:v>
                </c:pt>
                <c:pt idx="25545">
                  <c:v>3.0468635559080002</c:v>
                </c:pt>
                <c:pt idx="25546">
                  <c:v>3.046948432922</c:v>
                </c:pt>
                <c:pt idx="25547">
                  <c:v>3.047072410583</c:v>
                </c:pt>
                <c:pt idx="25548">
                  <c:v>3.047161102295</c:v>
                </c:pt>
                <c:pt idx="25549">
                  <c:v>3.047253370285</c:v>
                </c:pt>
                <c:pt idx="25550">
                  <c:v>3.047333717346</c:v>
                </c:pt>
                <c:pt idx="25551">
                  <c:v>3.0474569797519999</c:v>
                </c:pt>
                <c:pt idx="25552">
                  <c:v>3.0476975440979999</c:v>
                </c:pt>
                <c:pt idx="25553">
                  <c:v>3.0477631092070001</c:v>
                </c:pt>
                <c:pt idx="25554">
                  <c:v>3.0478267669679999</c:v>
                </c:pt>
                <c:pt idx="25555">
                  <c:v>3.0479228496549999</c:v>
                </c:pt>
                <c:pt idx="25556">
                  <c:v>3.0479674339290002</c:v>
                </c:pt>
                <c:pt idx="25557">
                  <c:v>3.048038244247</c:v>
                </c:pt>
                <c:pt idx="25558">
                  <c:v>3.048104524612</c:v>
                </c:pt>
                <c:pt idx="25559">
                  <c:v>3.0481731891630002</c:v>
                </c:pt>
                <c:pt idx="25560">
                  <c:v>3.04824757576</c:v>
                </c:pt>
                <c:pt idx="25561">
                  <c:v>3.048327445984</c:v>
                </c:pt>
                <c:pt idx="25562">
                  <c:v>3.0484352111819999</c:v>
                </c:pt>
                <c:pt idx="25563">
                  <c:v>3.0485303401950001</c:v>
                </c:pt>
                <c:pt idx="25564">
                  <c:v>3.0488326549529998</c:v>
                </c:pt>
                <c:pt idx="25565">
                  <c:v>3.0489556789400001</c:v>
                </c:pt>
                <c:pt idx="25566">
                  <c:v>3.049075603485</c:v>
                </c:pt>
                <c:pt idx="25567">
                  <c:v>3.0492196083069998</c:v>
                </c:pt>
                <c:pt idx="25568">
                  <c:v>3.0495436191560001</c:v>
                </c:pt>
                <c:pt idx="25569">
                  <c:v>3.0496237277980001</c:v>
                </c:pt>
                <c:pt idx="25570">
                  <c:v>3.0496695041659998</c:v>
                </c:pt>
                <c:pt idx="25571">
                  <c:v>3.0497171878809999</c:v>
                </c:pt>
                <c:pt idx="25572">
                  <c:v>3.0497660636899999</c:v>
                </c:pt>
                <c:pt idx="25573">
                  <c:v>3.0498363971710001</c:v>
                </c:pt>
                <c:pt idx="25574">
                  <c:v>3.0498852729800001</c:v>
                </c:pt>
                <c:pt idx="25575">
                  <c:v>3.04993724823</c:v>
                </c:pt>
                <c:pt idx="25576">
                  <c:v>3.0499815940859998</c:v>
                </c:pt>
                <c:pt idx="25577">
                  <c:v>3.050019025803</c:v>
                </c:pt>
                <c:pt idx="25578">
                  <c:v>3.0500667095180001</c:v>
                </c:pt>
                <c:pt idx="25579">
                  <c:v>3.0501198768619999</c:v>
                </c:pt>
                <c:pt idx="25580">
                  <c:v>3.0502059459690001</c:v>
                </c:pt>
                <c:pt idx="25581">
                  <c:v>3.0503637790679998</c:v>
                </c:pt>
                <c:pt idx="25582">
                  <c:v>3.0504455566409998</c:v>
                </c:pt>
                <c:pt idx="25583">
                  <c:v>3.0505356788640001</c:v>
                </c:pt>
                <c:pt idx="25584">
                  <c:v>3.0506269931790002</c:v>
                </c:pt>
                <c:pt idx="25585">
                  <c:v>3.0506742000579998</c:v>
                </c:pt>
                <c:pt idx="25586">
                  <c:v>3.050727128983</c:v>
                </c:pt>
                <c:pt idx="25587">
                  <c:v>3.0507767200470002</c:v>
                </c:pt>
                <c:pt idx="25588">
                  <c:v>3.0508813858030002</c:v>
                </c:pt>
                <c:pt idx="25589">
                  <c:v>3.0509297847750001</c:v>
                </c:pt>
                <c:pt idx="25590">
                  <c:v>3.0510282516479998</c:v>
                </c:pt>
                <c:pt idx="25591">
                  <c:v>3.0511188507079998</c:v>
                </c:pt>
                <c:pt idx="25592">
                  <c:v>3.0512719154360002</c:v>
                </c:pt>
                <c:pt idx="25593">
                  <c:v>3.0514929294590001</c:v>
                </c:pt>
                <c:pt idx="25594">
                  <c:v>3.051679372787</c:v>
                </c:pt>
                <c:pt idx="25595">
                  <c:v>3.0519831180570001</c:v>
                </c:pt>
                <c:pt idx="25596">
                  <c:v>3.0520522594449999</c:v>
                </c:pt>
                <c:pt idx="25597">
                  <c:v>3.0520927906040001</c:v>
                </c:pt>
                <c:pt idx="25598">
                  <c:v>3.052136182785</c:v>
                </c:pt>
                <c:pt idx="25599">
                  <c:v>3.0521793365479999</c:v>
                </c:pt>
                <c:pt idx="25600">
                  <c:v>3.0522253513340001</c:v>
                </c:pt>
                <c:pt idx="25601">
                  <c:v>3.052277326584</c:v>
                </c:pt>
                <c:pt idx="25602">
                  <c:v>3.0523293018339999</c:v>
                </c:pt>
                <c:pt idx="25603">
                  <c:v>3.052431106567</c:v>
                </c:pt>
                <c:pt idx="25604">
                  <c:v>3.052532196045</c:v>
                </c:pt>
                <c:pt idx="25605">
                  <c:v>3.0528612136839999</c:v>
                </c:pt>
                <c:pt idx="25606">
                  <c:v>3.0529465675349998</c:v>
                </c:pt>
                <c:pt idx="25607">
                  <c:v>3.0530407428739998</c:v>
                </c:pt>
                <c:pt idx="25608">
                  <c:v>3.0530934333799999</c:v>
                </c:pt>
                <c:pt idx="25609">
                  <c:v>3.0531430244450002</c:v>
                </c:pt>
                <c:pt idx="25610">
                  <c:v>3.0531923770899998</c:v>
                </c:pt>
                <c:pt idx="25611">
                  <c:v>3.0532927513120001</c:v>
                </c:pt>
                <c:pt idx="25612">
                  <c:v>3.0533897876739999</c:v>
                </c:pt>
                <c:pt idx="25613">
                  <c:v>3.0534732341769999</c:v>
                </c:pt>
                <c:pt idx="25614">
                  <c:v>3.0535545349120001</c:v>
                </c:pt>
                <c:pt idx="25615">
                  <c:v>3.053644657135</c:v>
                </c:pt>
                <c:pt idx="25616">
                  <c:v>3.0537359714510002</c:v>
                </c:pt>
                <c:pt idx="25617">
                  <c:v>3.0538232326510002</c:v>
                </c:pt>
                <c:pt idx="25618">
                  <c:v>3.0539057254789999</c:v>
                </c:pt>
                <c:pt idx="25619">
                  <c:v>3.0542240142820001</c:v>
                </c:pt>
                <c:pt idx="25620">
                  <c:v>3.0543303489690001</c:v>
                </c:pt>
                <c:pt idx="25621">
                  <c:v>3.0544288158419999</c:v>
                </c:pt>
                <c:pt idx="25622">
                  <c:v>3.0547454357150001</c:v>
                </c:pt>
                <c:pt idx="25623">
                  <c:v>3.054853200912</c:v>
                </c:pt>
                <c:pt idx="25624">
                  <c:v>3.0549268722530001</c:v>
                </c:pt>
                <c:pt idx="25625">
                  <c:v>3.055278539658</c:v>
                </c:pt>
                <c:pt idx="25626">
                  <c:v>3.0554678440090002</c:v>
                </c:pt>
                <c:pt idx="25627">
                  <c:v>3.0556757450099998</c:v>
                </c:pt>
                <c:pt idx="25628">
                  <c:v>3.0558266639710001</c:v>
                </c:pt>
                <c:pt idx="25629">
                  <c:v>3.0559818744660001</c:v>
                </c:pt>
                <c:pt idx="25630">
                  <c:v>3.0562469959260001</c:v>
                </c:pt>
                <c:pt idx="25631">
                  <c:v>3.0563914775850001</c:v>
                </c:pt>
                <c:pt idx="25632">
                  <c:v>3.056701421738</c:v>
                </c:pt>
                <c:pt idx="25633">
                  <c:v>3.0567843914030002</c:v>
                </c:pt>
                <c:pt idx="25634">
                  <c:v>3.0568559169770002</c:v>
                </c:pt>
                <c:pt idx="25635">
                  <c:v>3.0569608211519999</c:v>
                </c:pt>
                <c:pt idx="25636">
                  <c:v>3.0570390224459998</c:v>
                </c:pt>
                <c:pt idx="25637">
                  <c:v>3.0571379661560001</c:v>
                </c:pt>
                <c:pt idx="25638">
                  <c:v>3.0572156906129999</c:v>
                </c:pt>
                <c:pt idx="25639">
                  <c:v>3.0573673248289999</c:v>
                </c:pt>
                <c:pt idx="25640">
                  <c:v>3.0575428009030001</c:v>
                </c:pt>
                <c:pt idx="25641">
                  <c:v>3.0576584339139998</c:v>
                </c:pt>
                <c:pt idx="25642">
                  <c:v>3.057737350464</c:v>
                </c:pt>
                <c:pt idx="25643">
                  <c:v>3.0580475330349999</c:v>
                </c:pt>
                <c:pt idx="25644">
                  <c:v>3.058159589767</c:v>
                </c:pt>
                <c:pt idx="25645">
                  <c:v>3.0582861900329998</c:v>
                </c:pt>
                <c:pt idx="25646">
                  <c:v>3.05837225914</c:v>
                </c:pt>
                <c:pt idx="25647">
                  <c:v>3.058482170105</c:v>
                </c:pt>
                <c:pt idx="25648">
                  <c:v>3.0587759017940002</c:v>
                </c:pt>
                <c:pt idx="25649">
                  <c:v>3.0589351654049999</c:v>
                </c:pt>
                <c:pt idx="25650">
                  <c:v>3.0590572357179999</c:v>
                </c:pt>
                <c:pt idx="25651">
                  <c:v>3.0591912269589998</c:v>
                </c:pt>
                <c:pt idx="25652">
                  <c:v>3.0592787265779999</c:v>
                </c:pt>
                <c:pt idx="25653">
                  <c:v>3.0593676567079999</c:v>
                </c:pt>
                <c:pt idx="25654">
                  <c:v>3.0594537258150001</c:v>
                </c:pt>
                <c:pt idx="25655">
                  <c:v>3.059538841248</c:v>
                </c:pt>
                <c:pt idx="25656">
                  <c:v>3.0596230030060001</c:v>
                </c:pt>
                <c:pt idx="25657">
                  <c:v>3.059715032578</c:v>
                </c:pt>
                <c:pt idx="25658">
                  <c:v>3.0598104000089998</c:v>
                </c:pt>
                <c:pt idx="25659">
                  <c:v>3.0599055290220001</c:v>
                </c:pt>
                <c:pt idx="25660">
                  <c:v>3.0599973201749999</c:v>
                </c:pt>
                <c:pt idx="25661">
                  <c:v>3.0601186752320002</c:v>
                </c:pt>
                <c:pt idx="25662">
                  <c:v>3.0604662895199999</c:v>
                </c:pt>
                <c:pt idx="25663">
                  <c:v>3.0605759620669999</c:v>
                </c:pt>
                <c:pt idx="25664">
                  <c:v>3.0609049797060002</c:v>
                </c:pt>
                <c:pt idx="25665">
                  <c:v>3.0610830783840002</c:v>
                </c:pt>
                <c:pt idx="25666">
                  <c:v>3.06125998497</c:v>
                </c:pt>
                <c:pt idx="25667">
                  <c:v>3.0615255832670001</c:v>
                </c:pt>
                <c:pt idx="25668">
                  <c:v>3.0615980625149999</c:v>
                </c:pt>
                <c:pt idx="25669">
                  <c:v>3.06170296669</c:v>
                </c:pt>
                <c:pt idx="25670">
                  <c:v>3.0620076656339998</c:v>
                </c:pt>
                <c:pt idx="25671">
                  <c:v>3.0621404647829999</c:v>
                </c:pt>
                <c:pt idx="25672">
                  <c:v>3.0622167587279998</c:v>
                </c:pt>
                <c:pt idx="25673">
                  <c:v>3.062290668488</c:v>
                </c:pt>
                <c:pt idx="25674">
                  <c:v>3.0623354911799998</c:v>
                </c:pt>
                <c:pt idx="25675">
                  <c:v>3.0623846054079999</c:v>
                </c:pt>
                <c:pt idx="25676">
                  <c:v>3.0624275207520002</c:v>
                </c:pt>
                <c:pt idx="25677">
                  <c:v>3.062473773956</c:v>
                </c:pt>
                <c:pt idx="25678">
                  <c:v>3.0625147819520002</c:v>
                </c:pt>
                <c:pt idx="25679">
                  <c:v>3.0625581741330001</c:v>
                </c:pt>
                <c:pt idx="25680">
                  <c:v>3.0625956058499999</c:v>
                </c:pt>
                <c:pt idx="25681">
                  <c:v>3.062641143799</c:v>
                </c:pt>
                <c:pt idx="25682">
                  <c:v>3.06267952919</c:v>
                </c:pt>
                <c:pt idx="25683">
                  <c:v>3.0627233982090001</c:v>
                </c:pt>
                <c:pt idx="25684">
                  <c:v>3.0627660751339998</c:v>
                </c:pt>
                <c:pt idx="25685">
                  <c:v>3.062819242477</c:v>
                </c:pt>
                <c:pt idx="25686">
                  <c:v>3.0628995895390001</c:v>
                </c:pt>
                <c:pt idx="25687">
                  <c:v>3.0632293224330001</c:v>
                </c:pt>
                <c:pt idx="25688">
                  <c:v>3.0633344650269998</c:v>
                </c:pt>
                <c:pt idx="25689">
                  <c:v>3.0633845329280001</c:v>
                </c:pt>
                <c:pt idx="25690">
                  <c:v>3.063441753387</c:v>
                </c:pt>
                <c:pt idx="25691">
                  <c:v>3.0635020732879998</c:v>
                </c:pt>
                <c:pt idx="25692">
                  <c:v>3.0635547637939999</c:v>
                </c:pt>
                <c:pt idx="25693">
                  <c:v>3.0636548995970001</c:v>
                </c:pt>
                <c:pt idx="25694">
                  <c:v>3.0637872219090001</c:v>
                </c:pt>
                <c:pt idx="25695">
                  <c:v>3.0640232563019998</c:v>
                </c:pt>
                <c:pt idx="25696">
                  <c:v>3.0641536712650002</c:v>
                </c:pt>
                <c:pt idx="25697">
                  <c:v>3.0642476081850001</c:v>
                </c:pt>
                <c:pt idx="25698">
                  <c:v>3.0643000602720001</c:v>
                </c:pt>
                <c:pt idx="25699">
                  <c:v>3.0643565654749998</c:v>
                </c:pt>
                <c:pt idx="25700">
                  <c:v>3.0644109249109999</c:v>
                </c:pt>
                <c:pt idx="25701">
                  <c:v>3.0644710063930001</c:v>
                </c:pt>
                <c:pt idx="25702">
                  <c:v>3.0645327568049998</c:v>
                </c:pt>
                <c:pt idx="25703">
                  <c:v>3.0645892620090001</c:v>
                </c:pt>
                <c:pt idx="25704">
                  <c:v>3.0646488666530001</c:v>
                </c:pt>
                <c:pt idx="25705">
                  <c:v>3.0647087097169998</c:v>
                </c:pt>
                <c:pt idx="25706">
                  <c:v>3.0647683143619999</c:v>
                </c:pt>
                <c:pt idx="25707">
                  <c:v>3.0648283958440001</c:v>
                </c:pt>
                <c:pt idx="25708">
                  <c:v>3.0648887157439999</c:v>
                </c:pt>
                <c:pt idx="25709">
                  <c:v>3.0649476051329998</c:v>
                </c:pt>
                <c:pt idx="25710">
                  <c:v>3.0650010108950001</c:v>
                </c:pt>
                <c:pt idx="25711">
                  <c:v>3.0650506019589998</c:v>
                </c:pt>
                <c:pt idx="25712">
                  <c:v>3.0651502609249999</c:v>
                </c:pt>
                <c:pt idx="25713">
                  <c:v>3.0652804374690001</c:v>
                </c:pt>
                <c:pt idx="25714">
                  <c:v>3.0654981136320001</c:v>
                </c:pt>
                <c:pt idx="25715">
                  <c:v>3.0657851696009999</c:v>
                </c:pt>
                <c:pt idx="25716">
                  <c:v>3.0658531188959999</c:v>
                </c:pt>
                <c:pt idx="25717">
                  <c:v>3.0661380290990001</c:v>
                </c:pt>
                <c:pt idx="25718">
                  <c:v>3.066434144974</c:v>
                </c:pt>
                <c:pt idx="25719">
                  <c:v>3.066528320313</c:v>
                </c:pt>
                <c:pt idx="25720">
                  <c:v>3.0665977001189999</c:v>
                </c:pt>
                <c:pt idx="25721">
                  <c:v>3.0666704177859998</c:v>
                </c:pt>
                <c:pt idx="25722">
                  <c:v>3.0667407512659999</c:v>
                </c:pt>
                <c:pt idx="25723">
                  <c:v>3.0668153762819998</c:v>
                </c:pt>
                <c:pt idx="25724">
                  <c:v>3.066856384277</c:v>
                </c:pt>
                <c:pt idx="25725">
                  <c:v>3.0669198036190002</c:v>
                </c:pt>
                <c:pt idx="25726">
                  <c:v>3.0669877529140002</c:v>
                </c:pt>
                <c:pt idx="25727">
                  <c:v>3.0670318603519999</c:v>
                </c:pt>
                <c:pt idx="25728">
                  <c:v>3.0670745372770001</c:v>
                </c:pt>
                <c:pt idx="25729">
                  <c:v>3.0671186447140002</c:v>
                </c:pt>
                <c:pt idx="25730">
                  <c:v>3.0671603679659998</c:v>
                </c:pt>
                <c:pt idx="25731">
                  <c:v>3.0672018527980001</c:v>
                </c:pt>
                <c:pt idx="25732">
                  <c:v>3.067237854004</c:v>
                </c:pt>
                <c:pt idx="25733">
                  <c:v>3.067285060883</c:v>
                </c:pt>
                <c:pt idx="25734">
                  <c:v>3.0673315525049998</c:v>
                </c:pt>
                <c:pt idx="25735">
                  <c:v>3.0673851966860002</c:v>
                </c:pt>
                <c:pt idx="25736">
                  <c:v>3.0674602985380002</c:v>
                </c:pt>
                <c:pt idx="25737">
                  <c:v>3.0675375461579999</c:v>
                </c:pt>
                <c:pt idx="25738">
                  <c:v>3.0675897598269999</c:v>
                </c:pt>
                <c:pt idx="25739">
                  <c:v>3.0676624774930001</c:v>
                </c:pt>
                <c:pt idx="25740">
                  <c:v>3.067883253098</c:v>
                </c:pt>
                <c:pt idx="25741">
                  <c:v>3.0679299831389999</c:v>
                </c:pt>
                <c:pt idx="25742">
                  <c:v>3.0679831504820001</c:v>
                </c:pt>
                <c:pt idx="25743">
                  <c:v>3.0680353641510001</c:v>
                </c:pt>
                <c:pt idx="25744">
                  <c:v>3.068089008331</c:v>
                </c:pt>
                <c:pt idx="25745">
                  <c:v>3.068143367767</c:v>
                </c:pt>
                <c:pt idx="25746">
                  <c:v>3.0681984424589999</c:v>
                </c:pt>
                <c:pt idx="25747">
                  <c:v>3.068291425705</c:v>
                </c:pt>
                <c:pt idx="25748">
                  <c:v>3.0684225559230001</c:v>
                </c:pt>
                <c:pt idx="25749">
                  <c:v>3.06880068779</c:v>
                </c:pt>
                <c:pt idx="25750">
                  <c:v>3.0688836574549998</c:v>
                </c:pt>
                <c:pt idx="25751">
                  <c:v>3.0689756870270002</c:v>
                </c:pt>
                <c:pt idx="25752">
                  <c:v>3.0691080093380001</c:v>
                </c:pt>
                <c:pt idx="25753">
                  <c:v>3.0691955089570002</c:v>
                </c:pt>
                <c:pt idx="25754">
                  <c:v>3.0693182945249999</c:v>
                </c:pt>
                <c:pt idx="25755">
                  <c:v>3.0696303844449999</c:v>
                </c:pt>
                <c:pt idx="25756">
                  <c:v>3.0696849823000001</c:v>
                </c:pt>
                <c:pt idx="25757">
                  <c:v>3.06973195076</c:v>
                </c:pt>
                <c:pt idx="25758">
                  <c:v>3.069808483124</c:v>
                </c:pt>
                <c:pt idx="25759">
                  <c:v>3.0701351165770001</c:v>
                </c:pt>
                <c:pt idx="25760">
                  <c:v>3.0703079700470002</c:v>
                </c:pt>
                <c:pt idx="25761">
                  <c:v>3.0703921318049998</c:v>
                </c:pt>
                <c:pt idx="25762">
                  <c:v>3.0705335140229999</c:v>
                </c:pt>
                <c:pt idx="25763">
                  <c:v>3.0707168579099999</c:v>
                </c:pt>
                <c:pt idx="25764">
                  <c:v>3.0707876682280002</c:v>
                </c:pt>
                <c:pt idx="25765">
                  <c:v>3.070837259293</c:v>
                </c:pt>
                <c:pt idx="25766">
                  <c:v>3.0708820819849998</c:v>
                </c:pt>
                <c:pt idx="25767">
                  <c:v>3.0709321498870001</c:v>
                </c:pt>
                <c:pt idx="25768">
                  <c:v>3.0709831714629998</c:v>
                </c:pt>
                <c:pt idx="25769">
                  <c:v>3.071032762527</c:v>
                </c:pt>
                <c:pt idx="25770">
                  <c:v>3.071104049683</c:v>
                </c:pt>
                <c:pt idx="25771">
                  <c:v>3.0711481571200001</c:v>
                </c:pt>
                <c:pt idx="25772">
                  <c:v>3.0711925029749998</c:v>
                </c:pt>
                <c:pt idx="25773">
                  <c:v>3.0712306499480002</c:v>
                </c:pt>
                <c:pt idx="25774">
                  <c:v>3.071282148361</c:v>
                </c:pt>
                <c:pt idx="25775">
                  <c:v>3.0713262557980001</c:v>
                </c:pt>
                <c:pt idx="25776">
                  <c:v>3.0713970661159999</c:v>
                </c:pt>
                <c:pt idx="25777">
                  <c:v>3.07151222229</c:v>
                </c:pt>
                <c:pt idx="25778">
                  <c:v>3.0716285705569999</c:v>
                </c:pt>
                <c:pt idx="25779">
                  <c:v>3.0716853141780001</c:v>
                </c:pt>
                <c:pt idx="25780">
                  <c:v>3.0719571113590001</c:v>
                </c:pt>
                <c:pt idx="25781">
                  <c:v>3.072021484375</c:v>
                </c:pt>
                <c:pt idx="25782">
                  <c:v>3.0720953941350002</c:v>
                </c:pt>
                <c:pt idx="25783">
                  <c:v>3.072169542313</c:v>
                </c:pt>
                <c:pt idx="25784">
                  <c:v>3.0722441673279999</c:v>
                </c:pt>
                <c:pt idx="25785">
                  <c:v>3.072324991226</c:v>
                </c:pt>
                <c:pt idx="25786">
                  <c:v>3.0724129676819998</c:v>
                </c:pt>
                <c:pt idx="25787">
                  <c:v>3.0724968910219999</c:v>
                </c:pt>
                <c:pt idx="25788">
                  <c:v>3.0725758075709999</c:v>
                </c:pt>
                <c:pt idx="25789">
                  <c:v>3.0726575851439999</c:v>
                </c:pt>
                <c:pt idx="25790">
                  <c:v>3.0727314949040001</c:v>
                </c:pt>
                <c:pt idx="25791">
                  <c:v>3.0727963447570001</c:v>
                </c:pt>
                <c:pt idx="25792">
                  <c:v>3.0728595256809998</c:v>
                </c:pt>
                <c:pt idx="25793">
                  <c:v>3.072916030884</c:v>
                </c:pt>
                <c:pt idx="25794">
                  <c:v>3.0729711055759998</c:v>
                </c:pt>
                <c:pt idx="25795">
                  <c:v>3.0730707645419999</c:v>
                </c:pt>
                <c:pt idx="25796">
                  <c:v>3.073165416718</c:v>
                </c:pt>
                <c:pt idx="25797">
                  <c:v>3.0732574462889999</c:v>
                </c:pt>
                <c:pt idx="25798">
                  <c:v>3.0733463764189999</c:v>
                </c:pt>
                <c:pt idx="25799">
                  <c:v>3.0734391212459999</c:v>
                </c:pt>
                <c:pt idx="25800">
                  <c:v>3.0735280513759999</c:v>
                </c:pt>
                <c:pt idx="25801">
                  <c:v>3.0736107826230001</c:v>
                </c:pt>
                <c:pt idx="25802">
                  <c:v>3.0736942291260001</c:v>
                </c:pt>
                <c:pt idx="25803">
                  <c:v>3.073812484741</c:v>
                </c:pt>
                <c:pt idx="25804">
                  <c:v>3.0741388797760001</c:v>
                </c:pt>
                <c:pt idx="25805">
                  <c:v>3.0742697715760001</c:v>
                </c:pt>
                <c:pt idx="25806">
                  <c:v>3.074363708496</c:v>
                </c:pt>
                <c:pt idx="25807">
                  <c:v>3.0744690895079998</c:v>
                </c:pt>
                <c:pt idx="25808">
                  <c:v>3.0745439529419998</c:v>
                </c:pt>
                <c:pt idx="25809">
                  <c:v>3.0746088027949998</c:v>
                </c:pt>
                <c:pt idx="25810">
                  <c:v>3.0746693611150002</c:v>
                </c:pt>
                <c:pt idx="25811">
                  <c:v>3.0747392177580002</c:v>
                </c:pt>
                <c:pt idx="25812">
                  <c:v>3.0748066902160001</c:v>
                </c:pt>
                <c:pt idx="25813">
                  <c:v>3.0748512744899998</c:v>
                </c:pt>
                <c:pt idx="25814">
                  <c:v>3.074921369553</c:v>
                </c:pt>
                <c:pt idx="25815">
                  <c:v>3.0749952793120001</c:v>
                </c:pt>
                <c:pt idx="25816">
                  <c:v>3.0752863883970001</c:v>
                </c:pt>
                <c:pt idx="25817">
                  <c:v>3.0756123065950001</c:v>
                </c:pt>
                <c:pt idx="25818">
                  <c:v>3.075823068619</c:v>
                </c:pt>
                <c:pt idx="25819">
                  <c:v>3.0759062767029999</c:v>
                </c:pt>
                <c:pt idx="25820">
                  <c:v>3.0759978294370001</c:v>
                </c:pt>
                <c:pt idx="25821">
                  <c:v>3.0760450363160001</c:v>
                </c:pt>
                <c:pt idx="25822">
                  <c:v>3.076098442078</c:v>
                </c:pt>
                <c:pt idx="25823">
                  <c:v>3.0761530399320001</c:v>
                </c:pt>
                <c:pt idx="25824">
                  <c:v>3.0762128829959998</c:v>
                </c:pt>
                <c:pt idx="25825">
                  <c:v>3.076269388199</c:v>
                </c:pt>
                <c:pt idx="25826">
                  <c:v>3.0763285160059999</c:v>
                </c:pt>
                <c:pt idx="25827">
                  <c:v>3.0763843059539999</c:v>
                </c:pt>
                <c:pt idx="25828">
                  <c:v>3.0764389038090001</c:v>
                </c:pt>
                <c:pt idx="25829">
                  <c:v>3.076489210129</c:v>
                </c:pt>
                <c:pt idx="25830">
                  <c:v>3.0765428543089999</c:v>
                </c:pt>
                <c:pt idx="25831">
                  <c:v>3.076637506485</c:v>
                </c:pt>
                <c:pt idx="25832">
                  <c:v>3.0767133235930002</c:v>
                </c:pt>
                <c:pt idx="25833">
                  <c:v>3.0768687725069999</c:v>
                </c:pt>
                <c:pt idx="25834">
                  <c:v>3.0769422054289999</c:v>
                </c:pt>
                <c:pt idx="25835">
                  <c:v>3.0769913196559999</c:v>
                </c:pt>
                <c:pt idx="25836">
                  <c:v>3.0770363807679999</c:v>
                </c:pt>
                <c:pt idx="25837">
                  <c:v>3.0771069526670001</c:v>
                </c:pt>
                <c:pt idx="25838">
                  <c:v>3.0771486759190001</c:v>
                </c:pt>
                <c:pt idx="25839">
                  <c:v>3.077188491821</c:v>
                </c:pt>
                <c:pt idx="25840">
                  <c:v>3.0772328376770002</c:v>
                </c:pt>
                <c:pt idx="25841">
                  <c:v>3.0772678852080002</c:v>
                </c:pt>
                <c:pt idx="25842">
                  <c:v>3.0773015022279999</c:v>
                </c:pt>
                <c:pt idx="25843">
                  <c:v>3.0773479938510002</c:v>
                </c:pt>
                <c:pt idx="25844">
                  <c:v>3.077420473099</c:v>
                </c:pt>
                <c:pt idx="25845">
                  <c:v>3.0775036811829999</c:v>
                </c:pt>
                <c:pt idx="25846">
                  <c:v>3.0776498317719998</c:v>
                </c:pt>
                <c:pt idx="25847">
                  <c:v>3.0778367519379999</c:v>
                </c:pt>
                <c:pt idx="25848">
                  <c:v>3.0781846046450001</c:v>
                </c:pt>
                <c:pt idx="25849">
                  <c:v>3.0785257816309999</c:v>
                </c:pt>
                <c:pt idx="25850">
                  <c:v>3.0786714553830001</c:v>
                </c:pt>
                <c:pt idx="25851">
                  <c:v>3.078724861145</c:v>
                </c:pt>
                <c:pt idx="25852">
                  <c:v>3.0787763595580002</c:v>
                </c:pt>
                <c:pt idx="25853">
                  <c:v>3.0788264274600001</c:v>
                </c:pt>
                <c:pt idx="25854">
                  <c:v>3.0788702964780001</c:v>
                </c:pt>
                <c:pt idx="25855">
                  <c:v>3.078918218613</c:v>
                </c:pt>
                <c:pt idx="25856">
                  <c:v>3.0789670944209999</c:v>
                </c:pt>
                <c:pt idx="25857">
                  <c:v>3.0790169239040002</c:v>
                </c:pt>
                <c:pt idx="25858">
                  <c:v>3.0790638923650002</c:v>
                </c:pt>
                <c:pt idx="25859">
                  <c:v>3.0791299343110001</c:v>
                </c:pt>
                <c:pt idx="25860">
                  <c:v>3.0792014598850002</c:v>
                </c:pt>
                <c:pt idx="25861">
                  <c:v>3.079315900803</c:v>
                </c:pt>
                <c:pt idx="25862">
                  <c:v>3.0794074535370002</c:v>
                </c:pt>
                <c:pt idx="25863">
                  <c:v>3.0795283317569999</c:v>
                </c:pt>
                <c:pt idx="25864">
                  <c:v>3.0796155929569999</c:v>
                </c:pt>
                <c:pt idx="25865">
                  <c:v>3.0799710750579998</c:v>
                </c:pt>
                <c:pt idx="25866">
                  <c:v>3.0801365375519998</c:v>
                </c:pt>
                <c:pt idx="25867">
                  <c:v>3.0802254676819998</c:v>
                </c:pt>
                <c:pt idx="25868">
                  <c:v>3.0802726745609998</c:v>
                </c:pt>
                <c:pt idx="25869">
                  <c:v>3.0803263187410002</c:v>
                </c:pt>
                <c:pt idx="25870">
                  <c:v>3.0803802013400001</c:v>
                </c:pt>
                <c:pt idx="25871">
                  <c:v>3.0804319381709999</c:v>
                </c:pt>
                <c:pt idx="25872">
                  <c:v>3.0804848670960001</c:v>
                </c:pt>
                <c:pt idx="25873">
                  <c:v>3.0805392265320002</c:v>
                </c:pt>
                <c:pt idx="25874">
                  <c:v>3.080590724945</c:v>
                </c:pt>
                <c:pt idx="25875">
                  <c:v>3.0806961059570002</c:v>
                </c:pt>
                <c:pt idx="25876">
                  <c:v>3.08078622818</c:v>
                </c:pt>
                <c:pt idx="25877">
                  <c:v>3.081154108047</c:v>
                </c:pt>
                <c:pt idx="25878">
                  <c:v>3.0814809799190002</c:v>
                </c:pt>
                <c:pt idx="25879">
                  <c:v>3.081626653671</c:v>
                </c:pt>
                <c:pt idx="25880">
                  <c:v>3.0817162990570002</c:v>
                </c:pt>
                <c:pt idx="25881">
                  <c:v>3.0818014144900001</c:v>
                </c:pt>
                <c:pt idx="25882">
                  <c:v>3.0818910598749998</c:v>
                </c:pt>
                <c:pt idx="25883">
                  <c:v>3.0820052623750001</c:v>
                </c:pt>
                <c:pt idx="25884">
                  <c:v>3.082353830338</c:v>
                </c:pt>
                <c:pt idx="25885">
                  <c:v>3.0824646949769998</c:v>
                </c:pt>
                <c:pt idx="25886">
                  <c:v>3.0825150012970002</c:v>
                </c:pt>
                <c:pt idx="25887">
                  <c:v>3.082591295242</c:v>
                </c:pt>
                <c:pt idx="25888">
                  <c:v>3.082669258118</c:v>
                </c:pt>
                <c:pt idx="25889">
                  <c:v>3.082748174667</c:v>
                </c:pt>
                <c:pt idx="25890">
                  <c:v>3.0828268527980001</c:v>
                </c:pt>
                <c:pt idx="25891">
                  <c:v>3.0828800201419999</c:v>
                </c:pt>
                <c:pt idx="25892">
                  <c:v>3.0829498767849999</c:v>
                </c:pt>
                <c:pt idx="25893">
                  <c:v>3.0829977989200001</c:v>
                </c:pt>
                <c:pt idx="25894">
                  <c:v>3.0830452442170002</c:v>
                </c:pt>
                <c:pt idx="25895">
                  <c:v>3.0830891132349998</c:v>
                </c:pt>
                <c:pt idx="25896">
                  <c:v>3.083133459091</c:v>
                </c:pt>
                <c:pt idx="25897">
                  <c:v>3.0832061767579999</c:v>
                </c:pt>
                <c:pt idx="25898">
                  <c:v>3.0832879543299998</c:v>
                </c:pt>
                <c:pt idx="25899">
                  <c:v>3.0835924148560001</c:v>
                </c:pt>
                <c:pt idx="25900">
                  <c:v>3.0836384296419999</c:v>
                </c:pt>
                <c:pt idx="25901">
                  <c:v>3.0836923122409998</c:v>
                </c:pt>
                <c:pt idx="25902">
                  <c:v>3.0837399959559999</c:v>
                </c:pt>
                <c:pt idx="25903">
                  <c:v>3.0837936401369999</c:v>
                </c:pt>
                <c:pt idx="25904">
                  <c:v>3.0838522911070001</c:v>
                </c:pt>
                <c:pt idx="25905">
                  <c:v>3.0839116573330001</c:v>
                </c:pt>
                <c:pt idx="25906">
                  <c:v>3.0839712619780002</c:v>
                </c:pt>
                <c:pt idx="25907">
                  <c:v>3.08402633667</c:v>
                </c:pt>
                <c:pt idx="25908">
                  <c:v>3.0841205120090001</c:v>
                </c:pt>
                <c:pt idx="25909">
                  <c:v>3.0842103958129998</c:v>
                </c:pt>
                <c:pt idx="25910">
                  <c:v>3.0843026638030002</c:v>
                </c:pt>
                <c:pt idx="25911">
                  <c:v>3.084458589554</c:v>
                </c:pt>
                <c:pt idx="25912">
                  <c:v>3.0845863819120001</c:v>
                </c:pt>
                <c:pt idx="25913">
                  <c:v>3.084678411484</c:v>
                </c:pt>
                <c:pt idx="25914">
                  <c:v>3.084727048874</c:v>
                </c:pt>
                <c:pt idx="25915">
                  <c:v>3.084774494171</c:v>
                </c:pt>
                <c:pt idx="25916">
                  <c:v>3.0848295688629999</c:v>
                </c:pt>
                <c:pt idx="25917">
                  <c:v>3.0848784446719999</c:v>
                </c:pt>
                <c:pt idx="25918">
                  <c:v>3.084973096848</c:v>
                </c:pt>
                <c:pt idx="25919">
                  <c:v>3.0850710868840001</c:v>
                </c:pt>
                <c:pt idx="25920">
                  <c:v>3.0851585865020001</c:v>
                </c:pt>
                <c:pt idx="25921">
                  <c:v>3.0852377414699999</c:v>
                </c:pt>
                <c:pt idx="25922">
                  <c:v>3.0854136943819999</c:v>
                </c:pt>
                <c:pt idx="25923">
                  <c:v>3.0857203006740002</c:v>
                </c:pt>
                <c:pt idx="25924">
                  <c:v>3.0859491825099998</c:v>
                </c:pt>
                <c:pt idx="25925">
                  <c:v>3.0860137939449999</c:v>
                </c:pt>
                <c:pt idx="25926">
                  <c:v>3.086084127426</c:v>
                </c:pt>
                <c:pt idx="25927">
                  <c:v>3.0861530303959999</c:v>
                </c:pt>
                <c:pt idx="25928">
                  <c:v>3.0862853527070002</c:v>
                </c:pt>
                <c:pt idx="25929">
                  <c:v>3.0863974094389999</c:v>
                </c:pt>
                <c:pt idx="25930">
                  <c:v>3.086506128311</c:v>
                </c:pt>
                <c:pt idx="25931">
                  <c:v>3.0865759849550001</c:v>
                </c:pt>
                <c:pt idx="25932">
                  <c:v>3.0866494178770001</c:v>
                </c:pt>
                <c:pt idx="25933">
                  <c:v>3.0866928100590001</c:v>
                </c:pt>
                <c:pt idx="25934">
                  <c:v>3.0867741107939999</c:v>
                </c:pt>
                <c:pt idx="25935">
                  <c:v>3.0868887901309998</c:v>
                </c:pt>
                <c:pt idx="25936">
                  <c:v>3.087039470673</c:v>
                </c:pt>
                <c:pt idx="25937">
                  <c:v>3.087376117706</c:v>
                </c:pt>
                <c:pt idx="25938">
                  <c:v>3.087496519089</c:v>
                </c:pt>
                <c:pt idx="25939">
                  <c:v>3.0875921249389999</c:v>
                </c:pt>
                <c:pt idx="25940">
                  <c:v>3.0876841545099998</c:v>
                </c:pt>
                <c:pt idx="25941">
                  <c:v>3.0877692699430002</c:v>
                </c:pt>
                <c:pt idx="25942">
                  <c:v>3.0878479480740002</c:v>
                </c:pt>
                <c:pt idx="25943">
                  <c:v>3.0881896018980002</c:v>
                </c:pt>
                <c:pt idx="25944">
                  <c:v>3.088303804398</c:v>
                </c:pt>
                <c:pt idx="25945">
                  <c:v>3.0883524417879999</c:v>
                </c:pt>
                <c:pt idx="25946">
                  <c:v>3.0883989334109998</c:v>
                </c:pt>
                <c:pt idx="25947">
                  <c:v>3.0884745120999999</c:v>
                </c:pt>
                <c:pt idx="25948">
                  <c:v>3.0885641574860001</c:v>
                </c:pt>
                <c:pt idx="25949">
                  <c:v>3.0886762142180002</c:v>
                </c:pt>
                <c:pt idx="25950">
                  <c:v>3.0887510776520002</c:v>
                </c:pt>
                <c:pt idx="25951">
                  <c:v>3.088811397552</c:v>
                </c:pt>
                <c:pt idx="25952">
                  <c:v>3.0888576507569998</c:v>
                </c:pt>
                <c:pt idx="25953">
                  <c:v>3.0889589786529998</c:v>
                </c:pt>
                <c:pt idx="25954">
                  <c:v>3.0890784263610001</c:v>
                </c:pt>
                <c:pt idx="25955">
                  <c:v>3.0894088745119999</c:v>
                </c:pt>
                <c:pt idx="25956">
                  <c:v>3.0895524024959999</c:v>
                </c:pt>
                <c:pt idx="25957">
                  <c:v>3.0896668434140002</c:v>
                </c:pt>
                <c:pt idx="25958">
                  <c:v>3.0899713039400001</c:v>
                </c:pt>
                <c:pt idx="25959">
                  <c:v>3.0903241634369998</c:v>
                </c:pt>
                <c:pt idx="25960">
                  <c:v>3.0904812812809999</c:v>
                </c:pt>
                <c:pt idx="25961">
                  <c:v>3.0907251834870002</c:v>
                </c:pt>
                <c:pt idx="25962">
                  <c:v>3.0908458232879998</c:v>
                </c:pt>
                <c:pt idx="25963">
                  <c:v>3.0909359455110001</c:v>
                </c:pt>
                <c:pt idx="25964">
                  <c:v>3.0910251140590002</c:v>
                </c:pt>
                <c:pt idx="25965">
                  <c:v>3.0912768840789999</c:v>
                </c:pt>
                <c:pt idx="25966">
                  <c:v>3.0913970470429999</c:v>
                </c:pt>
                <c:pt idx="25967">
                  <c:v>3.091477870941</c:v>
                </c:pt>
                <c:pt idx="25968">
                  <c:v>3.0916006565090002</c:v>
                </c:pt>
                <c:pt idx="25969">
                  <c:v>3.0916903018949999</c:v>
                </c:pt>
                <c:pt idx="25970">
                  <c:v>3.0917818546300002</c:v>
                </c:pt>
                <c:pt idx="25971">
                  <c:v>3.0918712615969999</c:v>
                </c:pt>
                <c:pt idx="25972">
                  <c:v>3.092032432556</c:v>
                </c:pt>
                <c:pt idx="25973">
                  <c:v>3.0923330783840002</c:v>
                </c:pt>
                <c:pt idx="25974">
                  <c:v>3.092412471771</c:v>
                </c:pt>
                <c:pt idx="25975">
                  <c:v>3.0924971103669998</c:v>
                </c:pt>
                <c:pt idx="25976">
                  <c:v>3.0925700664520002</c:v>
                </c:pt>
                <c:pt idx="25977">
                  <c:v>3.0926420688629999</c:v>
                </c:pt>
                <c:pt idx="25978">
                  <c:v>3.0926873683929998</c:v>
                </c:pt>
                <c:pt idx="25979">
                  <c:v>3.0927257537839998</c:v>
                </c:pt>
                <c:pt idx="25980">
                  <c:v>3.0927715301509999</c:v>
                </c:pt>
                <c:pt idx="25981">
                  <c:v>3.0928421020510002</c:v>
                </c:pt>
                <c:pt idx="25982">
                  <c:v>3.093020915985</c:v>
                </c:pt>
                <c:pt idx="25983">
                  <c:v>3.0932710170750002</c:v>
                </c:pt>
                <c:pt idx="25984">
                  <c:v>3.0933496952059998</c:v>
                </c:pt>
                <c:pt idx="25985">
                  <c:v>3.0934414863590001</c:v>
                </c:pt>
                <c:pt idx="25986">
                  <c:v>3.0935277938839998</c:v>
                </c:pt>
                <c:pt idx="25987">
                  <c:v>3.0936162471770001</c:v>
                </c:pt>
                <c:pt idx="25988">
                  <c:v>3.0939247608180001</c:v>
                </c:pt>
                <c:pt idx="25989">
                  <c:v>3.0940155982970001</c:v>
                </c:pt>
                <c:pt idx="25990">
                  <c:v>3.09410572052</c:v>
                </c:pt>
                <c:pt idx="25991">
                  <c:v>3.0942056179050001</c:v>
                </c:pt>
                <c:pt idx="25992">
                  <c:v>3.094255447388</c:v>
                </c:pt>
                <c:pt idx="25993">
                  <c:v>3.0943043231959999</c:v>
                </c:pt>
                <c:pt idx="25994">
                  <c:v>3.0943562984469999</c:v>
                </c:pt>
                <c:pt idx="25995">
                  <c:v>3.0944046974180002</c:v>
                </c:pt>
                <c:pt idx="25996">
                  <c:v>3.0944507122039999</c:v>
                </c:pt>
                <c:pt idx="25997">
                  <c:v>3.0945472717290001</c:v>
                </c:pt>
                <c:pt idx="25998">
                  <c:v>3.094597578049</c:v>
                </c:pt>
                <c:pt idx="25999">
                  <c:v>3.0946922302250002</c:v>
                </c:pt>
                <c:pt idx="26000">
                  <c:v>3.0947895050050001</c:v>
                </c:pt>
                <c:pt idx="26001">
                  <c:v>3.0948824882510002</c:v>
                </c:pt>
                <c:pt idx="26002">
                  <c:v>3.0949747562410002</c:v>
                </c:pt>
                <c:pt idx="26003">
                  <c:v>3.095069885254</c:v>
                </c:pt>
                <c:pt idx="26004">
                  <c:v>3.0951149463649998</c:v>
                </c:pt>
                <c:pt idx="26005">
                  <c:v>3.0951998233800002</c:v>
                </c:pt>
                <c:pt idx="26006">
                  <c:v>3.0952925682069998</c:v>
                </c:pt>
                <c:pt idx="26007">
                  <c:v>3.095384120941</c:v>
                </c:pt>
                <c:pt idx="26008">
                  <c:v>3.09556889534</c:v>
                </c:pt>
                <c:pt idx="26009">
                  <c:v>3.095765829086</c:v>
                </c:pt>
                <c:pt idx="26010">
                  <c:v>3.096009969711</c:v>
                </c:pt>
                <c:pt idx="26011">
                  <c:v>3.0961534976960001</c:v>
                </c:pt>
                <c:pt idx="26012">
                  <c:v>3.0962324142459998</c:v>
                </c:pt>
                <c:pt idx="26013">
                  <c:v>3.0963504314420001</c:v>
                </c:pt>
                <c:pt idx="26014">
                  <c:v>3.0966663360600002</c:v>
                </c:pt>
                <c:pt idx="26015">
                  <c:v>3.0969731807710001</c:v>
                </c:pt>
                <c:pt idx="26016">
                  <c:v>3.0970454215999998</c:v>
                </c:pt>
                <c:pt idx="26017">
                  <c:v>3.0973591804499998</c:v>
                </c:pt>
                <c:pt idx="26018">
                  <c:v>3.097504615784</c:v>
                </c:pt>
                <c:pt idx="26019">
                  <c:v>3.0978112220759999</c:v>
                </c:pt>
                <c:pt idx="26020">
                  <c:v>3.097977161407</c:v>
                </c:pt>
                <c:pt idx="26021">
                  <c:v>3.0981521606450002</c:v>
                </c:pt>
                <c:pt idx="26022">
                  <c:v>3.0982227325439999</c:v>
                </c:pt>
                <c:pt idx="26023">
                  <c:v>3.0982587337490002</c:v>
                </c:pt>
                <c:pt idx="26024">
                  <c:v>3.0982995033259999</c:v>
                </c:pt>
                <c:pt idx="26025">
                  <c:v>3.0983409881589998</c:v>
                </c:pt>
                <c:pt idx="26026">
                  <c:v>3.098385334015</c:v>
                </c:pt>
                <c:pt idx="26027">
                  <c:v>3.0984561443329999</c:v>
                </c:pt>
                <c:pt idx="26028">
                  <c:v>3.0985016822809999</c:v>
                </c:pt>
                <c:pt idx="26029">
                  <c:v>3.0985515117650002</c:v>
                </c:pt>
                <c:pt idx="26030">
                  <c:v>3.0986306667329999</c:v>
                </c:pt>
                <c:pt idx="26031">
                  <c:v>3.098683595657</c:v>
                </c:pt>
                <c:pt idx="26032">
                  <c:v>3.0989062786099999</c:v>
                </c:pt>
                <c:pt idx="26033">
                  <c:v>3.098993778229</c:v>
                </c:pt>
                <c:pt idx="26034">
                  <c:v>3.0990469455719998</c:v>
                </c:pt>
                <c:pt idx="26035">
                  <c:v>3.099103927612</c:v>
                </c:pt>
                <c:pt idx="26036">
                  <c:v>3.09916806221</c:v>
                </c:pt>
                <c:pt idx="26037">
                  <c:v>3.099227190018</c:v>
                </c:pt>
                <c:pt idx="26038">
                  <c:v>3.099288702011</c:v>
                </c:pt>
                <c:pt idx="26039">
                  <c:v>3.0993463993070001</c:v>
                </c:pt>
                <c:pt idx="26040">
                  <c:v>3.0994026660920002</c:v>
                </c:pt>
                <c:pt idx="26041">
                  <c:v>3.099459409714</c:v>
                </c:pt>
                <c:pt idx="26042">
                  <c:v>3.0995092391969998</c:v>
                </c:pt>
                <c:pt idx="26043">
                  <c:v>3.0995993614200001</c:v>
                </c:pt>
                <c:pt idx="26044">
                  <c:v>3.0997128486630001</c:v>
                </c:pt>
                <c:pt idx="26045">
                  <c:v>3.0998210906980002</c:v>
                </c:pt>
                <c:pt idx="26046">
                  <c:v>3.099930047989</c:v>
                </c:pt>
                <c:pt idx="26047">
                  <c:v>3.100108146667</c:v>
                </c:pt>
                <c:pt idx="26048">
                  <c:v>3.1004281044009998</c:v>
                </c:pt>
                <c:pt idx="26049">
                  <c:v>3.1006517410279999</c:v>
                </c:pt>
                <c:pt idx="26050">
                  <c:v>3.1007616519929999</c:v>
                </c:pt>
                <c:pt idx="26051">
                  <c:v>3.1009123325350001</c:v>
                </c:pt>
                <c:pt idx="26052">
                  <c:v>3.1010301113129999</c:v>
                </c:pt>
                <c:pt idx="26053">
                  <c:v>3.1011514663700002</c:v>
                </c:pt>
                <c:pt idx="26054">
                  <c:v>3.1012384891510001</c:v>
                </c:pt>
                <c:pt idx="26055">
                  <c:v>3.1013314723969998</c:v>
                </c:pt>
                <c:pt idx="26056">
                  <c:v>3.1014406681060001</c:v>
                </c:pt>
                <c:pt idx="26057">
                  <c:v>3.1015212535860002</c:v>
                </c:pt>
                <c:pt idx="26058">
                  <c:v>3.1016175746919998</c:v>
                </c:pt>
                <c:pt idx="26059">
                  <c:v>3.1017284393310001</c:v>
                </c:pt>
                <c:pt idx="26060">
                  <c:v>3.1018435955050001</c:v>
                </c:pt>
                <c:pt idx="26061">
                  <c:v>3.1019694805150002</c:v>
                </c:pt>
                <c:pt idx="26062">
                  <c:v>3.1020953655239998</c:v>
                </c:pt>
                <c:pt idx="26063">
                  <c:v>3.10222864151</c:v>
                </c:pt>
                <c:pt idx="26064">
                  <c:v>3.1023652553560002</c:v>
                </c:pt>
                <c:pt idx="26065">
                  <c:v>3.1025116443630001</c:v>
                </c:pt>
                <c:pt idx="26066">
                  <c:v>3.1026642322539999</c:v>
                </c:pt>
                <c:pt idx="26067">
                  <c:v>3.102809429169</c:v>
                </c:pt>
                <c:pt idx="26068">
                  <c:v>3.102950572968</c:v>
                </c:pt>
                <c:pt idx="26069">
                  <c:v>3.1030852794650001</c:v>
                </c:pt>
                <c:pt idx="26070">
                  <c:v>3.103220701218</c:v>
                </c:pt>
                <c:pt idx="26071">
                  <c:v>3.1033506393430002</c:v>
                </c:pt>
                <c:pt idx="26072">
                  <c:v>3.1034812927250002</c:v>
                </c:pt>
                <c:pt idx="26073">
                  <c:v>3.1036083698270001</c:v>
                </c:pt>
                <c:pt idx="26074">
                  <c:v>3.1037323474880001</c:v>
                </c:pt>
                <c:pt idx="26075">
                  <c:v>3.1038506031040001</c:v>
                </c:pt>
                <c:pt idx="26076">
                  <c:v>3.1039526462549998</c:v>
                </c:pt>
                <c:pt idx="26077">
                  <c:v>3.1040480136870001</c:v>
                </c:pt>
                <c:pt idx="26078">
                  <c:v>3.1041357517239998</c:v>
                </c:pt>
                <c:pt idx="26079">
                  <c:v>3.104216814041</c:v>
                </c:pt>
                <c:pt idx="26080">
                  <c:v>3.1042890548709998</c:v>
                </c:pt>
                <c:pt idx="26081">
                  <c:v>3.1043584346770001</c:v>
                </c:pt>
                <c:pt idx="26082">
                  <c:v>3.1044235229489998</c:v>
                </c:pt>
                <c:pt idx="26083">
                  <c:v>3.1044857501980001</c:v>
                </c:pt>
                <c:pt idx="26084">
                  <c:v>3.104546308517</c:v>
                </c:pt>
                <c:pt idx="26085">
                  <c:v>3.1045987606050001</c:v>
                </c:pt>
                <c:pt idx="26086">
                  <c:v>3.1046478748320001</c:v>
                </c:pt>
                <c:pt idx="26087">
                  <c:v>3.1046924591059999</c:v>
                </c:pt>
                <c:pt idx="26088">
                  <c:v>3.1047339439389998</c:v>
                </c:pt>
                <c:pt idx="26089">
                  <c:v>3.1048028469090001</c:v>
                </c:pt>
                <c:pt idx="26090">
                  <c:v>3.1048922538760002</c:v>
                </c:pt>
                <c:pt idx="26091">
                  <c:v>3.1049888133999999</c:v>
                </c:pt>
                <c:pt idx="26092">
                  <c:v>3.105053901672</c:v>
                </c:pt>
                <c:pt idx="26093">
                  <c:v>3.1051836013790002</c:v>
                </c:pt>
                <c:pt idx="26094">
                  <c:v>3.1052911281590001</c:v>
                </c:pt>
                <c:pt idx="26095">
                  <c:v>3.1054708957670001</c:v>
                </c:pt>
                <c:pt idx="26096">
                  <c:v>3.1055340766909998</c:v>
                </c:pt>
                <c:pt idx="26097">
                  <c:v>3.1055903434749998</c:v>
                </c:pt>
                <c:pt idx="26098">
                  <c:v>3.1056265830990002</c:v>
                </c:pt>
                <c:pt idx="26099">
                  <c:v>3.105880498886</c:v>
                </c:pt>
                <c:pt idx="26100">
                  <c:v>3.106215000153</c:v>
                </c:pt>
                <c:pt idx="26101">
                  <c:v>3.1065888404850002</c:v>
                </c:pt>
                <c:pt idx="26102">
                  <c:v>3.1069879531860001</c:v>
                </c:pt>
                <c:pt idx="26103">
                  <c:v>3.1074187755580001</c:v>
                </c:pt>
                <c:pt idx="26104">
                  <c:v>3.107863426208</c:v>
                </c:pt>
                <c:pt idx="26105">
                  <c:v>3.1083276271820002</c:v>
                </c:pt>
                <c:pt idx="26106">
                  <c:v>3.1087965965270001</c:v>
                </c:pt>
                <c:pt idx="26107">
                  <c:v>3.1092717647549999</c:v>
                </c:pt>
                <c:pt idx="26108">
                  <c:v>3.1097493171689998</c:v>
                </c:pt>
                <c:pt idx="26109">
                  <c:v>3.110016822815</c:v>
                </c:pt>
                <c:pt idx="26110">
                  <c:v>3.110206842422</c:v>
                </c:pt>
                <c:pt idx="26111">
                  <c:v>3.1103589534760001</c:v>
                </c:pt>
                <c:pt idx="26112">
                  <c:v>3.1104807853700001</c:v>
                </c:pt>
                <c:pt idx="26113">
                  <c:v>3.1105794906619999</c:v>
                </c:pt>
                <c:pt idx="26114">
                  <c:v>3.1106617450709999</c:v>
                </c:pt>
                <c:pt idx="26115">
                  <c:v>3.1107261180879999</c:v>
                </c:pt>
                <c:pt idx="26116">
                  <c:v>3.1107831001280002</c:v>
                </c:pt>
                <c:pt idx="26117">
                  <c:v>3.1108317375180001</c:v>
                </c:pt>
                <c:pt idx="26118">
                  <c:v>3.1108720302580002</c:v>
                </c:pt>
                <c:pt idx="26119">
                  <c:v>3.1109042167659999</c:v>
                </c:pt>
                <c:pt idx="26120">
                  <c:v>3.110953092575</c:v>
                </c:pt>
                <c:pt idx="26121">
                  <c:v>3.1109981536869999</c:v>
                </c:pt>
                <c:pt idx="26122">
                  <c:v>3.1110322475430001</c:v>
                </c:pt>
                <c:pt idx="26123">
                  <c:v>3.11105966568</c:v>
                </c:pt>
                <c:pt idx="26124">
                  <c:v>3.1110835075379999</c:v>
                </c:pt>
                <c:pt idx="26125">
                  <c:v>3.11110329628</c:v>
                </c:pt>
                <c:pt idx="26126">
                  <c:v>3.1111342906949999</c:v>
                </c:pt>
                <c:pt idx="26127">
                  <c:v>3.111164093018</c:v>
                </c:pt>
                <c:pt idx="26128">
                  <c:v>3.1111717224120001</c:v>
                </c:pt>
                <c:pt idx="26129">
                  <c:v>3.1111757755279998</c:v>
                </c:pt>
                <c:pt idx="26130">
                  <c:v>3.111204385757</c:v>
                </c:pt>
                <c:pt idx="26131">
                  <c:v>3.1112158298489998</c:v>
                </c:pt>
                <c:pt idx="26132">
                  <c:v>3.1112227439879998</c:v>
                </c:pt>
                <c:pt idx="26133">
                  <c:v>3.1112523078919998</c:v>
                </c:pt>
                <c:pt idx="26134">
                  <c:v>3.111265420914</c:v>
                </c:pt>
                <c:pt idx="26135">
                  <c:v>3.1112868785860002</c:v>
                </c:pt>
                <c:pt idx="26136">
                  <c:v>3.111294984818</c:v>
                </c:pt>
                <c:pt idx="26137">
                  <c:v>3.111301898956</c:v>
                </c:pt>
                <c:pt idx="26138">
                  <c:v>3.111308813095</c:v>
                </c:pt>
                <c:pt idx="26139">
                  <c:v>3.1113448143009999</c:v>
                </c:pt>
                <c:pt idx="26140">
                  <c:v>3.1113719940190001</c:v>
                </c:pt>
                <c:pt idx="26141">
                  <c:v>3.1113898754120002</c:v>
                </c:pt>
                <c:pt idx="26142">
                  <c:v>3.111408472061</c:v>
                </c:pt>
                <c:pt idx="26143">
                  <c:v>3.1114335060120002</c:v>
                </c:pt>
                <c:pt idx="26144">
                  <c:v>3.1115221977230001</c:v>
                </c:pt>
                <c:pt idx="26145">
                  <c:v>3.111607313156</c:v>
                </c:pt>
                <c:pt idx="26146">
                  <c:v>3.1117272377009999</c:v>
                </c:pt>
                <c:pt idx="26147">
                  <c:v>3.1118037700649999</c:v>
                </c:pt>
                <c:pt idx="26148">
                  <c:v>3.1118717193599998</c:v>
                </c:pt>
                <c:pt idx="26149">
                  <c:v>3.1119427680970002</c:v>
                </c:pt>
                <c:pt idx="26150">
                  <c:v>3.112011671066</c:v>
                </c:pt>
                <c:pt idx="26151">
                  <c:v>3.1120719909669998</c:v>
                </c:pt>
                <c:pt idx="26152">
                  <c:v>3.1121308803560002</c:v>
                </c:pt>
                <c:pt idx="26153">
                  <c:v>3.1122238636019999</c:v>
                </c:pt>
                <c:pt idx="26154">
                  <c:v>3.112287282944</c:v>
                </c:pt>
                <c:pt idx="26155">
                  <c:v>3.112344741821</c:v>
                </c:pt>
                <c:pt idx="26156">
                  <c:v>3.1124298572539999</c:v>
                </c:pt>
                <c:pt idx="26157">
                  <c:v>3.1126539707180001</c:v>
                </c:pt>
                <c:pt idx="26158">
                  <c:v>3.1128549575809998</c:v>
                </c:pt>
                <c:pt idx="26159">
                  <c:v>3.11292719841</c:v>
                </c:pt>
                <c:pt idx="26160">
                  <c:v>3.1129610538480001</c:v>
                </c:pt>
                <c:pt idx="26161">
                  <c:v>3.112990379333</c:v>
                </c:pt>
                <c:pt idx="26162">
                  <c:v>3.1130242347719999</c:v>
                </c:pt>
                <c:pt idx="26163">
                  <c:v>3.113071918488</c:v>
                </c:pt>
                <c:pt idx="26164">
                  <c:v>3.1131002902980001</c:v>
                </c:pt>
                <c:pt idx="26165">
                  <c:v>3.1131515502929998</c:v>
                </c:pt>
                <c:pt idx="26166">
                  <c:v>3.1131830215449998</c:v>
                </c:pt>
                <c:pt idx="26167">
                  <c:v>3.1132156848910002</c:v>
                </c:pt>
                <c:pt idx="26168">
                  <c:v>3.113249778748</c:v>
                </c:pt>
                <c:pt idx="26169">
                  <c:v>3.113288164139</c:v>
                </c:pt>
                <c:pt idx="26170">
                  <c:v>3.113317966461</c:v>
                </c:pt>
                <c:pt idx="26171">
                  <c:v>3.1133549213410001</c:v>
                </c:pt>
                <c:pt idx="26172">
                  <c:v>3.1133854389189999</c:v>
                </c:pt>
                <c:pt idx="26173">
                  <c:v>3.1134204864499999</c:v>
                </c:pt>
                <c:pt idx="26174">
                  <c:v>3.1134524345400001</c:v>
                </c:pt>
                <c:pt idx="26175">
                  <c:v>3.1134901046749999</c:v>
                </c:pt>
                <c:pt idx="26176">
                  <c:v>3.113518476486</c:v>
                </c:pt>
                <c:pt idx="26177">
                  <c:v>3.113555192947</c:v>
                </c:pt>
                <c:pt idx="26178">
                  <c:v>3.113588094711</c:v>
                </c:pt>
                <c:pt idx="26179">
                  <c:v>3.1136167049410002</c:v>
                </c:pt>
                <c:pt idx="26180">
                  <c:v>3.1136710643769998</c:v>
                </c:pt>
                <c:pt idx="26181">
                  <c:v>3.1139810085300001</c:v>
                </c:pt>
                <c:pt idx="26182">
                  <c:v>3.1140325069429999</c:v>
                </c:pt>
                <c:pt idx="26183">
                  <c:v>3.1140797138209999</c:v>
                </c:pt>
                <c:pt idx="26184">
                  <c:v>3.1141300201419999</c:v>
                </c:pt>
                <c:pt idx="26185">
                  <c:v>3.1141769886019999</c:v>
                </c:pt>
                <c:pt idx="26186">
                  <c:v>3.1142234802250002</c:v>
                </c:pt>
                <c:pt idx="26187">
                  <c:v>3.114269971848</c:v>
                </c:pt>
                <c:pt idx="26188">
                  <c:v>3.1143593788150001</c:v>
                </c:pt>
                <c:pt idx="26189">
                  <c:v>3.114533185959</c:v>
                </c:pt>
                <c:pt idx="26190">
                  <c:v>3.1146488189700001</c:v>
                </c:pt>
                <c:pt idx="26191">
                  <c:v>3.1147282123569999</c:v>
                </c:pt>
                <c:pt idx="26192">
                  <c:v>3.1148097515109998</c:v>
                </c:pt>
                <c:pt idx="26193">
                  <c:v>3.1148934364319998</c:v>
                </c:pt>
                <c:pt idx="26194">
                  <c:v>3.114979982376</c:v>
                </c:pt>
                <c:pt idx="26195">
                  <c:v>3.115087747574</c:v>
                </c:pt>
                <c:pt idx="26196">
                  <c:v>3.1151919364929999</c:v>
                </c:pt>
                <c:pt idx="26197">
                  <c:v>3.1154825687410002</c:v>
                </c:pt>
                <c:pt idx="26198">
                  <c:v>3.1156260967249998</c:v>
                </c:pt>
                <c:pt idx="26199">
                  <c:v>3.1159152984620002</c:v>
                </c:pt>
                <c:pt idx="26200">
                  <c:v>3.116062879562</c:v>
                </c:pt>
                <c:pt idx="26201">
                  <c:v>3.116329669952</c:v>
                </c:pt>
                <c:pt idx="26202">
                  <c:v>3.1166288852689998</c:v>
                </c:pt>
                <c:pt idx="26203">
                  <c:v>3.1168363094329998</c:v>
                </c:pt>
                <c:pt idx="26204">
                  <c:v>3.1168849468230002</c:v>
                </c:pt>
                <c:pt idx="26205">
                  <c:v>3.1169283390050002</c:v>
                </c:pt>
                <c:pt idx="26206">
                  <c:v>3.117006063461</c:v>
                </c:pt>
                <c:pt idx="26207">
                  <c:v>3.117131710052</c:v>
                </c:pt>
                <c:pt idx="26208">
                  <c:v>3.117202997208</c:v>
                </c:pt>
                <c:pt idx="26209">
                  <c:v>3.1172649860380002</c:v>
                </c:pt>
                <c:pt idx="26210">
                  <c:v>3.1173102855680002</c:v>
                </c:pt>
                <c:pt idx="26211">
                  <c:v>3.117349863052</c:v>
                </c:pt>
                <c:pt idx="26212">
                  <c:v>3.117393493652</c:v>
                </c:pt>
                <c:pt idx="26213">
                  <c:v>3.1174345016479998</c:v>
                </c:pt>
                <c:pt idx="26214">
                  <c:v>3.1175043582919999</c:v>
                </c:pt>
                <c:pt idx="26215">
                  <c:v>3.1176412105560001</c:v>
                </c:pt>
                <c:pt idx="26216">
                  <c:v>3.1177535057069998</c:v>
                </c:pt>
                <c:pt idx="26217">
                  <c:v>3.1178565025329998</c:v>
                </c:pt>
                <c:pt idx="26218">
                  <c:v>3.118153810501</c:v>
                </c:pt>
                <c:pt idx="26219">
                  <c:v>3.1182746887210002</c:v>
                </c:pt>
                <c:pt idx="26220">
                  <c:v>3.1183669567110002</c:v>
                </c:pt>
                <c:pt idx="26221">
                  <c:v>3.1184558868410002</c:v>
                </c:pt>
                <c:pt idx="26222">
                  <c:v>3.118577480316</c:v>
                </c:pt>
                <c:pt idx="26223">
                  <c:v>3.1186938285829999</c:v>
                </c:pt>
                <c:pt idx="26224">
                  <c:v>3.1188435554499998</c:v>
                </c:pt>
                <c:pt idx="26225">
                  <c:v>3.1189270019530002</c:v>
                </c:pt>
                <c:pt idx="26226">
                  <c:v>3.1192200183869998</c:v>
                </c:pt>
                <c:pt idx="26227">
                  <c:v>3.1193714141850002</c:v>
                </c:pt>
                <c:pt idx="26228">
                  <c:v>3.1196975708010002</c:v>
                </c:pt>
                <c:pt idx="26229">
                  <c:v>3.119995117188</c:v>
                </c:pt>
                <c:pt idx="26230">
                  <c:v>3.1201176643370001</c:v>
                </c:pt>
                <c:pt idx="26231">
                  <c:v>3.1202311515810002</c:v>
                </c:pt>
                <c:pt idx="26232">
                  <c:v>3.120444774628</c:v>
                </c:pt>
                <c:pt idx="26233">
                  <c:v>3.1206800937649999</c:v>
                </c:pt>
                <c:pt idx="26234">
                  <c:v>3.120823383331</c:v>
                </c:pt>
                <c:pt idx="26235">
                  <c:v>3.121099233627</c:v>
                </c:pt>
                <c:pt idx="26236">
                  <c:v>3.1211431026460001</c:v>
                </c:pt>
                <c:pt idx="26237">
                  <c:v>3.1214046478270001</c:v>
                </c:pt>
                <c:pt idx="26238">
                  <c:v>3.1214935779570001</c:v>
                </c:pt>
                <c:pt idx="26239">
                  <c:v>3.1215429306029998</c:v>
                </c:pt>
                <c:pt idx="26240">
                  <c:v>3.1216323375699999</c:v>
                </c:pt>
                <c:pt idx="26241">
                  <c:v>3.1217777729030001</c:v>
                </c:pt>
                <c:pt idx="26242">
                  <c:v>3.1219539642330001</c:v>
                </c:pt>
                <c:pt idx="26243">
                  <c:v>3.1220343112950002</c:v>
                </c:pt>
                <c:pt idx="26244">
                  <c:v>3.1221203804019999</c:v>
                </c:pt>
                <c:pt idx="26245">
                  <c:v>3.1222090721129998</c:v>
                </c:pt>
                <c:pt idx="26246">
                  <c:v>3.1223411560060002</c:v>
                </c:pt>
                <c:pt idx="26247">
                  <c:v>3.122663021088</c:v>
                </c:pt>
                <c:pt idx="26248">
                  <c:v>3.122802734375</c:v>
                </c:pt>
                <c:pt idx="26249">
                  <c:v>3.1229472160339999</c:v>
                </c:pt>
                <c:pt idx="26250">
                  <c:v>3.1230289936069999</c:v>
                </c:pt>
                <c:pt idx="26251">
                  <c:v>3.1231052875519998</c:v>
                </c:pt>
                <c:pt idx="26252">
                  <c:v>3.1231577396389998</c:v>
                </c:pt>
                <c:pt idx="26253">
                  <c:v>3.1232652664180001</c:v>
                </c:pt>
                <c:pt idx="26254">
                  <c:v>3.1233441829680002</c:v>
                </c:pt>
                <c:pt idx="26255">
                  <c:v>3.123414993286</c:v>
                </c:pt>
                <c:pt idx="26256">
                  <c:v>3.1234624385830001</c:v>
                </c:pt>
                <c:pt idx="26257">
                  <c:v>3.1235289573670002</c:v>
                </c:pt>
                <c:pt idx="26258">
                  <c:v>3.1235785484309999</c:v>
                </c:pt>
                <c:pt idx="26259">
                  <c:v>3.1236441135409998</c:v>
                </c:pt>
                <c:pt idx="26260">
                  <c:v>3.123681783676</c:v>
                </c:pt>
                <c:pt idx="26261">
                  <c:v>3.1237223148350002</c:v>
                </c:pt>
                <c:pt idx="26262">
                  <c:v>3.123767137527</c:v>
                </c:pt>
                <c:pt idx="26263">
                  <c:v>3.1238169670099998</c:v>
                </c:pt>
                <c:pt idx="26264">
                  <c:v>3.1238708496090002</c:v>
                </c:pt>
                <c:pt idx="26265">
                  <c:v>3.1239557266240001</c:v>
                </c:pt>
                <c:pt idx="26266">
                  <c:v>3.1240663528439998</c:v>
                </c:pt>
                <c:pt idx="26267">
                  <c:v>3.1241776943209998</c:v>
                </c:pt>
                <c:pt idx="26268">
                  <c:v>3.1243274211880001</c:v>
                </c:pt>
                <c:pt idx="26269">
                  <c:v>3.1244428157809998</c:v>
                </c:pt>
                <c:pt idx="26270">
                  <c:v>3.1245253086089999</c:v>
                </c:pt>
                <c:pt idx="26271">
                  <c:v>3.124604225159</c:v>
                </c:pt>
                <c:pt idx="26272">
                  <c:v>3.1249542236329999</c:v>
                </c:pt>
                <c:pt idx="26273">
                  <c:v>3.1253142356870001</c:v>
                </c:pt>
                <c:pt idx="26274">
                  <c:v>3.1254730224610001</c:v>
                </c:pt>
                <c:pt idx="26275">
                  <c:v>3.1255569458010002</c:v>
                </c:pt>
                <c:pt idx="26276">
                  <c:v>3.125690460205</c:v>
                </c:pt>
                <c:pt idx="26277">
                  <c:v>3.125779390335</c:v>
                </c:pt>
                <c:pt idx="26278">
                  <c:v>3.1259043216709999</c:v>
                </c:pt>
                <c:pt idx="26279">
                  <c:v>3.1260285377499999</c:v>
                </c:pt>
                <c:pt idx="26280">
                  <c:v>3.1263668537139999</c:v>
                </c:pt>
                <c:pt idx="26281">
                  <c:v>3.1264512538910001</c:v>
                </c:pt>
                <c:pt idx="26282">
                  <c:v>3.1265251636509999</c:v>
                </c:pt>
                <c:pt idx="26283">
                  <c:v>3.1265735626220001</c:v>
                </c:pt>
                <c:pt idx="26284">
                  <c:v>3.1266198158259999</c:v>
                </c:pt>
                <c:pt idx="26285">
                  <c:v>3.1266648769379999</c:v>
                </c:pt>
                <c:pt idx="26286">
                  <c:v>3.126705646515</c:v>
                </c:pt>
                <c:pt idx="26287">
                  <c:v>3.1267554759979999</c:v>
                </c:pt>
                <c:pt idx="26288">
                  <c:v>3.1268000602720001</c:v>
                </c:pt>
                <c:pt idx="26289">
                  <c:v>3.126843214035</c:v>
                </c:pt>
                <c:pt idx="26290">
                  <c:v>3.1268875598910002</c:v>
                </c:pt>
                <c:pt idx="26291">
                  <c:v>3.1269326210020001</c:v>
                </c:pt>
                <c:pt idx="26292">
                  <c:v>3.126975774765</c:v>
                </c:pt>
                <c:pt idx="26293">
                  <c:v>3.1270468235019999</c:v>
                </c:pt>
                <c:pt idx="26294">
                  <c:v>3.1272771358489999</c:v>
                </c:pt>
                <c:pt idx="26295">
                  <c:v>3.1275074481959999</c:v>
                </c:pt>
                <c:pt idx="26296">
                  <c:v>3.127598285675</c:v>
                </c:pt>
                <c:pt idx="26297">
                  <c:v>3.127697706223</c:v>
                </c:pt>
                <c:pt idx="26298">
                  <c:v>3.1277480125429999</c:v>
                </c:pt>
                <c:pt idx="26299">
                  <c:v>3.1278038024899999</c:v>
                </c:pt>
                <c:pt idx="26300">
                  <c:v>3.1279127597810001</c:v>
                </c:pt>
                <c:pt idx="26301">
                  <c:v>3.1279706954959998</c:v>
                </c:pt>
                <c:pt idx="26302">
                  <c:v>3.1280248165129998</c:v>
                </c:pt>
                <c:pt idx="26303">
                  <c:v>3.1281182765960001</c:v>
                </c:pt>
                <c:pt idx="26304">
                  <c:v>3.1282043457030002</c:v>
                </c:pt>
                <c:pt idx="26305">
                  <c:v>3.1284601688390001</c:v>
                </c:pt>
                <c:pt idx="26306">
                  <c:v>3.1287426948550001</c:v>
                </c:pt>
                <c:pt idx="26307">
                  <c:v>3.128827571869</c:v>
                </c:pt>
                <c:pt idx="26308">
                  <c:v>3.1289222240450001</c:v>
                </c:pt>
                <c:pt idx="26309">
                  <c:v>3.1289999485019999</c:v>
                </c:pt>
                <c:pt idx="26310">
                  <c:v>3.1290748119349998</c:v>
                </c:pt>
                <c:pt idx="26311">
                  <c:v>3.1291193962100001</c:v>
                </c:pt>
                <c:pt idx="26312">
                  <c:v>3.1291615962980002</c:v>
                </c:pt>
                <c:pt idx="26313">
                  <c:v>3.1292037963869999</c:v>
                </c:pt>
                <c:pt idx="26314">
                  <c:v>3.1292483806610001</c:v>
                </c:pt>
                <c:pt idx="26315">
                  <c:v>3.129286289215</c:v>
                </c:pt>
                <c:pt idx="26316">
                  <c:v>3.1293215751650001</c:v>
                </c:pt>
                <c:pt idx="26317">
                  <c:v>3.129363059998</c:v>
                </c:pt>
                <c:pt idx="26318">
                  <c:v>3.1294107437130001</c:v>
                </c:pt>
                <c:pt idx="26319">
                  <c:v>3.1294548511509999</c:v>
                </c:pt>
                <c:pt idx="26320">
                  <c:v>3.1295413970950001</c:v>
                </c:pt>
                <c:pt idx="26321">
                  <c:v>3.1296534538270002</c:v>
                </c:pt>
                <c:pt idx="26322">
                  <c:v>3.1298680305479998</c:v>
                </c:pt>
                <c:pt idx="26323">
                  <c:v>3.129964590073</c:v>
                </c:pt>
                <c:pt idx="26324">
                  <c:v>3.1300165653229999</c:v>
                </c:pt>
                <c:pt idx="26325">
                  <c:v>3.1300718784330002</c:v>
                </c:pt>
                <c:pt idx="26326">
                  <c:v>3.1301314830779998</c:v>
                </c:pt>
                <c:pt idx="26327">
                  <c:v>3.1301889419559998</c:v>
                </c:pt>
                <c:pt idx="26328">
                  <c:v>3.130294322968</c:v>
                </c:pt>
                <c:pt idx="26329">
                  <c:v>3.1303486824040001</c:v>
                </c:pt>
                <c:pt idx="26330">
                  <c:v>3.1304039955139999</c:v>
                </c:pt>
                <c:pt idx="26331">
                  <c:v>3.1304574012759998</c:v>
                </c:pt>
                <c:pt idx="26332">
                  <c:v>3.130509138107</c:v>
                </c:pt>
                <c:pt idx="26333">
                  <c:v>3.130604982376</c:v>
                </c:pt>
                <c:pt idx="26334">
                  <c:v>3.1307306289670001</c:v>
                </c:pt>
                <c:pt idx="26335">
                  <c:v>3.1309010982509999</c:v>
                </c:pt>
                <c:pt idx="26336">
                  <c:v>3.1310279369349998</c:v>
                </c:pt>
                <c:pt idx="26337">
                  <c:v>3.1313819885249998</c:v>
                </c:pt>
                <c:pt idx="26338">
                  <c:v>3.1314752101900001</c:v>
                </c:pt>
                <c:pt idx="26339">
                  <c:v>3.1315679550170001</c:v>
                </c:pt>
                <c:pt idx="26340">
                  <c:v>3.1316578388209999</c:v>
                </c:pt>
                <c:pt idx="26341">
                  <c:v>3.1317451000209999</c:v>
                </c:pt>
                <c:pt idx="26342">
                  <c:v>3.1318352222439998</c:v>
                </c:pt>
                <c:pt idx="26343">
                  <c:v>3.1319205760959998</c:v>
                </c:pt>
                <c:pt idx="26344">
                  <c:v>3.1322815418240002</c:v>
                </c:pt>
                <c:pt idx="26345">
                  <c:v>3.1325883865359998</c:v>
                </c:pt>
                <c:pt idx="26346">
                  <c:v>3.1326313018800001</c:v>
                </c:pt>
                <c:pt idx="26347">
                  <c:v>3.132699251175</c:v>
                </c:pt>
                <c:pt idx="26348">
                  <c:v>3.1327509880069999</c:v>
                </c:pt>
                <c:pt idx="26349">
                  <c:v>3.1328272819520002</c:v>
                </c:pt>
                <c:pt idx="26350">
                  <c:v>3.13290476799</c:v>
                </c:pt>
                <c:pt idx="26351">
                  <c:v>3.1329457759860002</c:v>
                </c:pt>
                <c:pt idx="26352">
                  <c:v>3.1329884529109999</c:v>
                </c:pt>
                <c:pt idx="26353">
                  <c:v>3.1330349445340002</c:v>
                </c:pt>
                <c:pt idx="26354">
                  <c:v>3.1331007480620001</c:v>
                </c:pt>
                <c:pt idx="26355">
                  <c:v>3.1331520080569999</c:v>
                </c:pt>
                <c:pt idx="26356">
                  <c:v>3.1332356929779999</c:v>
                </c:pt>
                <c:pt idx="26357">
                  <c:v>3.133309364319</c:v>
                </c:pt>
                <c:pt idx="26358">
                  <c:v>3.1333911418909999</c:v>
                </c:pt>
                <c:pt idx="26359">
                  <c:v>3.1334519386289998</c:v>
                </c:pt>
                <c:pt idx="26360">
                  <c:v>3.1334919929499998</c:v>
                </c:pt>
                <c:pt idx="26361">
                  <c:v>3.133532762527</c:v>
                </c:pt>
                <c:pt idx="26362">
                  <c:v>3.1335709094999999</c:v>
                </c:pt>
                <c:pt idx="26363">
                  <c:v>3.1336145401</c:v>
                </c:pt>
                <c:pt idx="26364">
                  <c:v>3.1336615085599999</c:v>
                </c:pt>
                <c:pt idx="26365">
                  <c:v>3.1337411403659998</c:v>
                </c:pt>
                <c:pt idx="26366">
                  <c:v>3.133823871613</c:v>
                </c:pt>
                <c:pt idx="26367">
                  <c:v>3.1339392662050001</c:v>
                </c:pt>
                <c:pt idx="26368">
                  <c:v>3.1341311931610001</c:v>
                </c:pt>
                <c:pt idx="26369">
                  <c:v>3.1342349052429999</c:v>
                </c:pt>
                <c:pt idx="26370">
                  <c:v>3.1342840194699999</c:v>
                </c:pt>
                <c:pt idx="26371">
                  <c:v>3.1343410015109998</c:v>
                </c:pt>
                <c:pt idx="26372">
                  <c:v>3.1343965530400002</c:v>
                </c:pt>
                <c:pt idx="26373">
                  <c:v>3.1344544887539998</c:v>
                </c:pt>
                <c:pt idx="26374">
                  <c:v>3.1345148086550001</c:v>
                </c:pt>
                <c:pt idx="26375">
                  <c:v>3.1345787048339999</c:v>
                </c:pt>
                <c:pt idx="26376">
                  <c:v>3.1346476078030001</c:v>
                </c:pt>
                <c:pt idx="26377">
                  <c:v>3.134713172913</c:v>
                </c:pt>
                <c:pt idx="26378">
                  <c:v>3.1347799301150001</c:v>
                </c:pt>
                <c:pt idx="26379">
                  <c:v>3.1348462104800001</c:v>
                </c:pt>
                <c:pt idx="26380">
                  <c:v>3.1349167823789998</c:v>
                </c:pt>
                <c:pt idx="26381">
                  <c:v>3.1349828243259998</c:v>
                </c:pt>
                <c:pt idx="26382">
                  <c:v>3.135046482086</c:v>
                </c:pt>
                <c:pt idx="26383">
                  <c:v>3.1351132392880001</c:v>
                </c:pt>
                <c:pt idx="26384">
                  <c:v>3.1351723670960001</c:v>
                </c:pt>
                <c:pt idx="26385">
                  <c:v>3.1352286338809998</c:v>
                </c:pt>
                <c:pt idx="26386">
                  <c:v>3.1353285312649999</c:v>
                </c:pt>
                <c:pt idx="26387">
                  <c:v>3.1354234218600001</c:v>
                </c:pt>
                <c:pt idx="26388">
                  <c:v>3.1355116367339999</c:v>
                </c:pt>
                <c:pt idx="26389">
                  <c:v>3.1356384754179998</c:v>
                </c:pt>
                <c:pt idx="26390">
                  <c:v>3.1357173919679999</c:v>
                </c:pt>
                <c:pt idx="26391">
                  <c:v>3.135867834091</c:v>
                </c:pt>
                <c:pt idx="26392">
                  <c:v>3.1360096931460002</c:v>
                </c:pt>
                <c:pt idx="26393">
                  <c:v>3.1362936496730001</c:v>
                </c:pt>
                <c:pt idx="26394">
                  <c:v>3.136369943619</c:v>
                </c:pt>
                <c:pt idx="26395">
                  <c:v>3.1364424228669998</c:v>
                </c:pt>
                <c:pt idx="26396">
                  <c:v>3.1365087032319998</c:v>
                </c:pt>
                <c:pt idx="26397">
                  <c:v>3.1365780830380001</c:v>
                </c:pt>
                <c:pt idx="26398">
                  <c:v>3.136659383774</c:v>
                </c:pt>
                <c:pt idx="26399">
                  <c:v>3.1367580890659998</c:v>
                </c:pt>
                <c:pt idx="26400">
                  <c:v>3.1368379592900002</c:v>
                </c:pt>
                <c:pt idx="26401">
                  <c:v>3.1368868350980001</c:v>
                </c:pt>
                <c:pt idx="26402">
                  <c:v>3.1369342803959999</c:v>
                </c:pt>
                <c:pt idx="26403">
                  <c:v>3.1370208263400001</c:v>
                </c:pt>
                <c:pt idx="26404">
                  <c:v>3.1371586322780001</c:v>
                </c:pt>
                <c:pt idx="26405">
                  <c:v>3.1372933387759998</c:v>
                </c:pt>
                <c:pt idx="26406">
                  <c:v>3.1374118328090002</c:v>
                </c:pt>
                <c:pt idx="26407">
                  <c:v>3.137733459473</c:v>
                </c:pt>
                <c:pt idx="26408">
                  <c:v>3.1380658149720002</c:v>
                </c:pt>
                <c:pt idx="26409">
                  <c:v>3.138352870941</c:v>
                </c:pt>
                <c:pt idx="26410">
                  <c:v>3.1384098529819999</c:v>
                </c:pt>
                <c:pt idx="26411">
                  <c:v>3.1384615898130002</c:v>
                </c:pt>
                <c:pt idx="26412">
                  <c:v>3.1385333538059998</c:v>
                </c:pt>
                <c:pt idx="26413">
                  <c:v>3.1385791301729999</c:v>
                </c:pt>
                <c:pt idx="26414">
                  <c:v>3.138631820679</c:v>
                </c:pt>
                <c:pt idx="26415">
                  <c:v>3.1386795043950002</c:v>
                </c:pt>
                <c:pt idx="26416">
                  <c:v>3.1387290954589999</c:v>
                </c:pt>
                <c:pt idx="26417">
                  <c:v>3.1387791633609998</c:v>
                </c:pt>
                <c:pt idx="26418">
                  <c:v>3.1388263702389998</c:v>
                </c:pt>
                <c:pt idx="26419">
                  <c:v>3.1388702392579999</c:v>
                </c:pt>
                <c:pt idx="26420">
                  <c:v>3.138922929764</c:v>
                </c:pt>
                <c:pt idx="26421">
                  <c:v>3.1390404701230001</c:v>
                </c:pt>
                <c:pt idx="26422">
                  <c:v>3.1391680240630002</c:v>
                </c:pt>
                <c:pt idx="26423">
                  <c:v>3.1392540931699999</c:v>
                </c:pt>
                <c:pt idx="26424">
                  <c:v>3.1393766403200001</c:v>
                </c:pt>
                <c:pt idx="26425">
                  <c:v>3.1397533416750001</c:v>
                </c:pt>
                <c:pt idx="26426">
                  <c:v>3.139880418777</c:v>
                </c:pt>
                <c:pt idx="26427">
                  <c:v>3.1399738788599998</c:v>
                </c:pt>
                <c:pt idx="26428">
                  <c:v>3.140068769455</c:v>
                </c:pt>
                <c:pt idx="26429">
                  <c:v>3.1401691436769998</c:v>
                </c:pt>
                <c:pt idx="26430">
                  <c:v>3.1402666568759998</c:v>
                </c:pt>
                <c:pt idx="26431">
                  <c:v>3.1403625011440002</c:v>
                </c:pt>
                <c:pt idx="26432">
                  <c:v>3.1404602527619998</c:v>
                </c:pt>
                <c:pt idx="26433">
                  <c:v>3.140558719635</c:v>
                </c:pt>
                <c:pt idx="26434">
                  <c:v>3.1406519412990002</c:v>
                </c:pt>
                <c:pt idx="26435">
                  <c:v>3.1407465934749998</c:v>
                </c:pt>
                <c:pt idx="26436">
                  <c:v>3.1408452987670001</c:v>
                </c:pt>
                <c:pt idx="26437">
                  <c:v>3.1409416198729998</c:v>
                </c:pt>
                <c:pt idx="26438">
                  <c:v>3.1410350799560001</c:v>
                </c:pt>
                <c:pt idx="26439">
                  <c:v>3.1411232948299999</c:v>
                </c:pt>
                <c:pt idx="26440">
                  <c:v>3.1412796974180002</c:v>
                </c:pt>
                <c:pt idx="26441">
                  <c:v>3.1416022777560002</c:v>
                </c:pt>
                <c:pt idx="26442">
                  <c:v>3.141833543777</c:v>
                </c:pt>
                <c:pt idx="26443">
                  <c:v>3.1421523094179999</c:v>
                </c:pt>
                <c:pt idx="26444">
                  <c:v>3.142232656479</c:v>
                </c:pt>
                <c:pt idx="26445">
                  <c:v>3.1423108577729999</c:v>
                </c:pt>
                <c:pt idx="26446">
                  <c:v>3.142428398132</c:v>
                </c:pt>
                <c:pt idx="26447">
                  <c:v>3.142735004425</c:v>
                </c:pt>
                <c:pt idx="26448">
                  <c:v>3.1429116725920001</c:v>
                </c:pt>
                <c:pt idx="26449">
                  <c:v>3.1429922580719998</c:v>
                </c:pt>
                <c:pt idx="26450">
                  <c:v>3.143071651459</c:v>
                </c:pt>
                <c:pt idx="26451">
                  <c:v>3.143146753311</c:v>
                </c:pt>
                <c:pt idx="26452">
                  <c:v>3.1432168483730001</c:v>
                </c:pt>
                <c:pt idx="26453">
                  <c:v>3.1432814598080001</c:v>
                </c:pt>
                <c:pt idx="26454">
                  <c:v>3.1433281898500001</c:v>
                </c:pt>
                <c:pt idx="26455">
                  <c:v>3.1433656215669998</c:v>
                </c:pt>
                <c:pt idx="26456">
                  <c:v>3.1434288024899999</c:v>
                </c:pt>
                <c:pt idx="26457">
                  <c:v>3.1434786319730001</c:v>
                </c:pt>
                <c:pt idx="26458">
                  <c:v>3.1435263156889999</c:v>
                </c:pt>
                <c:pt idx="26459">
                  <c:v>3.1435747146609998</c:v>
                </c:pt>
                <c:pt idx="26460">
                  <c:v>3.1436583995820002</c:v>
                </c:pt>
                <c:pt idx="26461">
                  <c:v>3.1437382698060001</c:v>
                </c:pt>
                <c:pt idx="26462">
                  <c:v>3.1438100337980002</c:v>
                </c:pt>
                <c:pt idx="26463">
                  <c:v>3.1439239978789999</c:v>
                </c:pt>
                <c:pt idx="26464">
                  <c:v>3.1441817283629998</c:v>
                </c:pt>
                <c:pt idx="26465">
                  <c:v>3.1443061828609999</c:v>
                </c:pt>
                <c:pt idx="26466">
                  <c:v>3.1443967819209999</c:v>
                </c:pt>
                <c:pt idx="26467">
                  <c:v>3.144484519958</c:v>
                </c:pt>
                <c:pt idx="26468">
                  <c:v>3.1445741653439998</c:v>
                </c:pt>
                <c:pt idx="26469">
                  <c:v>3.1447103023529999</c:v>
                </c:pt>
                <c:pt idx="26470">
                  <c:v>3.1448419094090001</c:v>
                </c:pt>
                <c:pt idx="26471">
                  <c:v>3.1451826095580002</c:v>
                </c:pt>
                <c:pt idx="26472">
                  <c:v>3.1453313827509999</c:v>
                </c:pt>
                <c:pt idx="26473">
                  <c:v>3.145675182343</c:v>
                </c:pt>
                <c:pt idx="26474">
                  <c:v>3.1459085941309999</c:v>
                </c:pt>
                <c:pt idx="26475">
                  <c:v>3.1459920406339998</c:v>
                </c:pt>
                <c:pt idx="26476">
                  <c:v>3.146111249924</c:v>
                </c:pt>
                <c:pt idx="26477">
                  <c:v>3.1464629173279999</c:v>
                </c:pt>
                <c:pt idx="26478">
                  <c:v>3.146583557129</c:v>
                </c:pt>
                <c:pt idx="26479">
                  <c:v>3.1466958522800001</c:v>
                </c:pt>
                <c:pt idx="26480">
                  <c:v>3.1470143795009999</c:v>
                </c:pt>
                <c:pt idx="26481">
                  <c:v>3.147260427475</c:v>
                </c:pt>
                <c:pt idx="26482">
                  <c:v>3.147342205048</c:v>
                </c:pt>
                <c:pt idx="26483">
                  <c:v>3.1474177837370001</c:v>
                </c:pt>
                <c:pt idx="26484">
                  <c:v>3.147495746613</c:v>
                </c:pt>
                <c:pt idx="26485">
                  <c:v>3.147574186325</c:v>
                </c:pt>
                <c:pt idx="26486">
                  <c:v>3.1476833820340002</c:v>
                </c:pt>
                <c:pt idx="26487">
                  <c:v>3.147820234299</c:v>
                </c:pt>
                <c:pt idx="26488">
                  <c:v>3.1481597423549998</c:v>
                </c:pt>
                <c:pt idx="26489">
                  <c:v>3.148273706436</c:v>
                </c:pt>
                <c:pt idx="26490">
                  <c:v>3.1483612060550001</c:v>
                </c:pt>
                <c:pt idx="26491">
                  <c:v>3.148461818695</c:v>
                </c:pt>
                <c:pt idx="26492">
                  <c:v>3.148510932922</c:v>
                </c:pt>
                <c:pt idx="26493">
                  <c:v>3.1486120224</c:v>
                </c:pt>
                <c:pt idx="26494">
                  <c:v>3.1487081050870001</c:v>
                </c:pt>
                <c:pt idx="26495">
                  <c:v>3.148873329163</c:v>
                </c:pt>
                <c:pt idx="26496">
                  <c:v>3.149019956589</c:v>
                </c:pt>
                <c:pt idx="26497">
                  <c:v>3.1491641998289999</c:v>
                </c:pt>
                <c:pt idx="26498">
                  <c:v>3.1495158672330001</c:v>
                </c:pt>
                <c:pt idx="26499">
                  <c:v>3.149626731873</c:v>
                </c:pt>
                <c:pt idx="26500">
                  <c:v>3.1499273777010002</c:v>
                </c:pt>
                <c:pt idx="26501">
                  <c:v>3.1500847339629998</c:v>
                </c:pt>
                <c:pt idx="26502">
                  <c:v>3.1501653194429999</c:v>
                </c:pt>
                <c:pt idx="26503">
                  <c:v>3.1502361297610002</c:v>
                </c:pt>
                <c:pt idx="26504">
                  <c:v>3.1502799987789998</c:v>
                </c:pt>
                <c:pt idx="26505">
                  <c:v>3.1503496170040002</c:v>
                </c:pt>
                <c:pt idx="26506">
                  <c:v>3.1504147052759999</c:v>
                </c:pt>
                <c:pt idx="26507">
                  <c:v>3.1504600048069999</c:v>
                </c:pt>
                <c:pt idx="26508">
                  <c:v>3.1504995822909998</c:v>
                </c:pt>
                <c:pt idx="26509">
                  <c:v>3.1505420207979999</c:v>
                </c:pt>
                <c:pt idx="26510">
                  <c:v>3.1505873203279999</c:v>
                </c:pt>
                <c:pt idx="26511">
                  <c:v>3.150631427765</c:v>
                </c:pt>
                <c:pt idx="26512">
                  <c:v>3.1506755352020002</c:v>
                </c:pt>
                <c:pt idx="26513">
                  <c:v>3.1507496833799999</c:v>
                </c:pt>
                <c:pt idx="26514">
                  <c:v>3.151026964188</c:v>
                </c:pt>
                <c:pt idx="26515">
                  <c:v>3.1511783599849998</c:v>
                </c:pt>
                <c:pt idx="26516">
                  <c:v>3.1513309478760001</c:v>
                </c:pt>
                <c:pt idx="26517">
                  <c:v>3.151619911194</c:v>
                </c:pt>
                <c:pt idx="26518">
                  <c:v>3.1517081260680002</c:v>
                </c:pt>
                <c:pt idx="26519">
                  <c:v>3.1518261432650001</c:v>
                </c:pt>
                <c:pt idx="26520">
                  <c:v>3.1521751880650002</c:v>
                </c:pt>
                <c:pt idx="26521">
                  <c:v>3.1522593498229998</c:v>
                </c:pt>
                <c:pt idx="26522">
                  <c:v>3.1523520946499999</c:v>
                </c:pt>
                <c:pt idx="26523">
                  <c:v>3.1524446010589999</c:v>
                </c:pt>
                <c:pt idx="26524">
                  <c:v>3.1525518894200002</c:v>
                </c:pt>
                <c:pt idx="26525">
                  <c:v>3.1526093482970001</c:v>
                </c:pt>
                <c:pt idx="26526">
                  <c:v>3.1526658534999998</c:v>
                </c:pt>
                <c:pt idx="26527">
                  <c:v>3.152718782425</c:v>
                </c:pt>
                <c:pt idx="26528">
                  <c:v>3.1527740955349999</c:v>
                </c:pt>
                <c:pt idx="26529">
                  <c:v>3.1528260707859999</c:v>
                </c:pt>
                <c:pt idx="26530">
                  <c:v>3.1528804302219999</c:v>
                </c:pt>
                <c:pt idx="26531">
                  <c:v>3.152933120728</c:v>
                </c:pt>
                <c:pt idx="26532">
                  <c:v>3.1529874801640001</c:v>
                </c:pt>
                <c:pt idx="26533">
                  <c:v>3.153036117554</c:v>
                </c:pt>
                <c:pt idx="26534">
                  <c:v>3.153131961823</c:v>
                </c:pt>
                <c:pt idx="26535">
                  <c:v>3.1532239913939999</c:v>
                </c:pt>
                <c:pt idx="26536">
                  <c:v>3.1533539295200002</c:v>
                </c:pt>
                <c:pt idx="26537">
                  <c:v>3.1535186767579999</c:v>
                </c:pt>
                <c:pt idx="26538">
                  <c:v>3.153639316559</c:v>
                </c:pt>
                <c:pt idx="26539">
                  <c:v>3.1537218093870001</c:v>
                </c:pt>
                <c:pt idx="26540">
                  <c:v>3.1538131237029998</c:v>
                </c:pt>
                <c:pt idx="26541">
                  <c:v>3.1539015769960002</c:v>
                </c:pt>
                <c:pt idx="26542">
                  <c:v>3.1539895534519999</c:v>
                </c:pt>
                <c:pt idx="26543">
                  <c:v>3.1540746688839998</c:v>
                </c:pt>
                <c:pt idx="26544">
                  <c:v>3.1541876792910002</c:v>
                </c:pt>
                <c:pt idx="26545">
                  <c:v>3.1544353961940002</c:v>
                </c:pt>
                <c:pt idx="26546">
                  <c:v>3.1545073986049998</c:v>
                </c:pt>
                <c:pt idx="26547">
                  <c:v>3.1545560359949998</c:v>
                </c:pt>
                <c:pt idx="26548">
                  <c:v>3.1546053886409999</c:v>
                </c:pt>
                <c:pt idx="26549">
                  <c:v>3.1546506881709999</c:v>
                </c:pt>
                <c:pt idx="26550">
                  <c:v>3.1546998023990001</c:v>
                </c:pt>
                <c:pt idx="26551">
                  <c:v>3.1547417640690001</c:v>
                </c:pt>
                <c:pt idx="26552">
                  <c:v>3.1547813415529999</c:v>
                </c:pt>
                <c:pt idx="26553">
                  <c:v>3.1548197269439999</c:v>
                </c:pt>
                <c:pt idx="26554">
                  <c:v>3.154858589172</c:v>
                </c:pt>
                <c:pt idx="26555">
                  <c:v>3.154900312424</c:v>
                </c:pt>
                <c:pt idx="26556">
                  <c:v>3.1549396514889998</c:v>
                </c:pt>
                <c:pt idx="26557">
                  <c:v>3.154975175858</c:v>
                </c:pt>
                <c:pt idx="26558">
                  <c:v>3.155016899109</c:v>
                </c:pt>
                <c:pt idx="26559">
                  <c:v>3.1550617218019998</c:v>
                </c:pt>
                <c:pt idx="26560">
                  <c:v>3.155106067657</c:v>
                </c:pt>
                <c:pt idx="26561">
                  <c:v>3.155149459839</c:v>
                </c:pt>
                <c:pt idx="26562">
                  <c:v>3.1551990509030001</c:v>
                </c:pt>
                <c:pt idx="26563">
                  <c:v>3.1552450656889999</c:v>
                </c:pt>
                <c:pt idx="26564">
                  <c:v>3.155290603638</c:v>
                </c:pt>
                <c:pt idx="26565">
                  <c:v>3.155329227448</c:v>
                </c:pt>
                <c:pt idx="26566">
                  <c:v>3.1553704738619999</c:v>
                </c:pt>
                <c:pt idx="26567">
                  <c:v>3.15540933609</c:v>
                </c:pt>
                <c:pt idx="26568">
                  <c:v>3.15545129776</c:v>
                </c:pt>
                <c:pt idx="26569">
                  <c:v>3.1557533741000001</c:v>
                </c:pt>
                <c:pt idx="26570">
                  <c:v>3.1558470726009999</c:v>
                </c:pt>
                <c:pt idx="26571">
                  <c:v>3.1559278965000002</c:v>
                </c:pt>
                <c:pt idx="26572">
                  <c:v>3.156155586243</c:v>
                </c:pt>
                <c:pt idx="26573">
                  <c:v>3.1562788486479998</c:v>
                </c:pt>
                <c:pt idx="26574">
                  <c:v>3.1564447879789999</c:v>
                </c:pt>
                <c:pt idx="26575">
                  <c:v>3.1566097736360001</c:v>
                </c:pt>
                <c:pt idx="26576">
                  <c:v>3.156724214554</c:v>
                </c:pt>
                <c:pt idx="26577">
                  <c:v>3.1567788124080001</c:v>
                </c:pt>
                <c:pt idx="26578">
                  <c:v>3.1568250656129999</c:v>
                </c:pt>
                <c:pt idx="26579">
                  <c:v>3.1568734645840002</c:v>
                </c:pt>
                <c:pt idx="26580">
                  <c:v>3.1569223403929998</c:v>
                </c:pt>
                <c:pt idx="26581">
                  <c:v>3.1570060253140002</c:v>
                </c:pt>
                <c:pt idx="26582">
                  <c:v>3.1572957038879998</c:v>
                </c:pt>
                <c:pt idx="26583">
                  <c:v>3.157380104065</c:v>
                </c:pt>
                <c:pt idx="26584">
                  <c:v>3.1574685573579999</c:v>
                </c:pt>
                <c:pt idx="26585">
                  <c:v>3.1575922965999998</c:v>
                </c:pt>
                <c:pt idx="26586">
                  <c:v>3.1577129364009999</c:v>
                </c:pt>
                <c:pt idx="26587">
                  <c:v>3.15780711174</c:v>
                </c:pt>
                <c:pt idx="26588">
                  <c:v>3.1579151153559999</c:v>
                </c:pt>
                <c:pt idx="26589">
                  <c:v>3.1579778194429999</c:v>
                </c:pt>
                <c:pt idx="26590">
                  <c:v>3.1580402851099998</c:v>
                </c:pt>
                <c:pt idx="26591">
                  <c:v>3.1581032276149998</c:v>
                </c:pt>
                <c:pt idx="26592">
                  <c:v>3.1581692695619998</c:v>
                </c:pt>
                <c:pt idx="26593">
                  <c:v>3.1582307815549999</c:v>
                </c:pt>
                <c:pt idx="26594">
                  <c:v>3.1582894325259998</c:v>
                </c:pt>
                <c:pt idx="26595">
                  <c:v>3.1583468914030002</c:v>
                </c:pt>
                <c:pt idx="26596">
                  <c:v>3.158405303955</c:v>
                </c:pt>
                <c:pt idx="26597">
                  <c:v>3.1584534645079998</c:v>
                </c:pt>
                <c:pt idx="26598">
                  <c:v>3.158541679382</c:v>
                </c:pt>
                <c:pt idx="26599">
                  <c:v>3.1587800979609999</c:v>
                </c:pt>
                <c:pt idx="26600">
                  <c:v>3.1589488983149998</c:v>
                </c:pt>
                <c:pt idx="26601">
                  <c:v>3.1590700149540001</c:v>
                </c:pt>
                <c:pt idx="26602">
                  <c:v>3.1592955589290002</c:v>
                </c:pt>
                <c:pt idx="26603">
                  <c:v>3.159413576126</c:v>
                </c:pt>
                <c:pt idx="26604">
                  <c:v>3.1595208644869999</c:v>
                </c:pt>
                <c:pt idx="26605">
                  <c:v>3.1596255302429999</c:v>
                </c:pt>
                <c:pt idx="26606">
                  <c:v>3.15975856781</c:v>
                </c:pt>
                <c:pt idx="26607">
                  <c:v>3.1598663330079999</c:v>
                </c:pt>
                <c:pt idx="26608">
                  <c:v>3.159943342209</c:v>
                </c:pt>
                <c:pt idx="26609">
                  <c:v>3.160011291504</c:v>
                </c:pt>
                <c:pt idx="26610">
                  <c:v>3.160082817078</c:v>
                </c:pt>
                <c:pt idx="26611">
                  <c:v>3.1601903438569998</c:v>
                </c:pt>
                <c:pt idx="26612">
                  <c:v>3.1605157852170001</c:v>
                </c:pt>
                <c:pt idx="26613">
                  <c:v>3.160655021667</c:v>
                </c:pt>
                <c:pt idx="26614">
                  <c:v>3.1608664989470001</c:v>
                </c:pt>
                <c:pt idx="26615">
                  <c:v>3.161015987396</c:v>
                </c:pt>
                <c:pt idx="26616">
                  <c:v>3.161162376404</c:v>
                </c:pt>
                <c:pt idx="26617">
                  <c:v>3.1612651348109999</c:v>
                </c:pt>
                <c:pt idx="26618">
                  <c:v>3.1613492965700001</c:v>
                </c:pt>
                <c:pt idx="26619">
                  <c:v>3.1615412235260001</c:v>
                </c:pt>
                <c:pt idx="26620">
                  <c:v>3.1616823673250001</c:v>
                </c:pt>
                <c:pt idx="26621">
                  <c:v>3.1617717742920002</c:v>
                </c:pt>
                <c:pt idx="26622">
                  <c:v>3.1618614196779999</c:v>
                </c:pt>
                <c:pt idx="26623">
                  <c:v>3.161955833435</c:v>
                </c:pt>
                <c:pt idx="26624">
                  <c:v>3.1620523929600002</c:v>
                </c:pt>
                <c:pt idx="26625">
                  <c:v>3.1624176502229999</c:v>
                </c:pt>
                <c:pt idx="26626">
                  <c:v>3.1626024246219999</c:v>
                </c:pt>
                <c:pt idx="26627">
                  <c:v>3.1627919673920002</c:v>
                </c:pt>
                <c:pt idx="26628">
                  <c:v>3.1629469394680001</c:v>
                </c:pt>
                <c:pt idx="26629">
                  <c:v>3.1631083488459999</c:v>
                </c:pt>
                <c:pt idx="26630">
                  <c:v>3.1631915569309998</c:v>
                </c:pt>
                <c:pt idx="26631">
                  <c:v>3.1632871627810002</c:v>
                </c:pt>
                <c:pt idx="26632">
                  <c:v>3.163392782211</c:v>
                </c:pt>
                <c:pt idx="26633">
                  <c:v>3.1634464263919999</c:v>
                </c:pt>
                <c:pt idx="26634">
                  <c:v>3.1635012626650001</c:v>
                </c:pt>
                <c:pt idx="26635">
                  <c:v>3.1635577678679998</c:v>
                </c:pt>
                <c:pt idx="26636">
                  <c:v>3.1636128425600001</c:v>
                </c:pt>
                <c:pt idx="26637">
                  <c:v>3.1637194156650001</c:v>
                </c:pt>
                <c:pt idx="26638">
                  <c:v>3.1637706756589998</c:v>
                </c:pt>
                <c:pt idx="26639">
                  <c:v>3.1638646125790002</c:v>
                </c:pt>
                <c:pt idx="26640">
                  <c:v>3.1640000343320001</c:v>
                </c:pt>
                <c:pt idx="26641">
                  <c:v>3.1643009185789999</c:v>
                </c:pt>
                <c:pt idx="26642">
                  <c:v>3.164524555206</c:v>
                </c:pt>
                <c:pt idx="26643">
                  <c:v>3.164699077606</c:v>
                </c:pt>
                <c:pt idx="26644">
                  <c:v>3.164800167084</c:v>
                </c:pt>
                <c:pt idx="26645">
                  <c:v>3.1650648117069999</c:v>
                </c:pt>
                <c:pt idx="26646">
                  <c:v>3.1651875972750001</c:v>
                </c:pt>
                <c:pt idx="26647">
                  <c:v>3.1652653217319999</c:v>
                </c:pt>
                <c:pt idx="26648">
                  <c:v>3.165434837341</c:v>
                </c:pt>
                <c:pt idx="26649">
                  <c:v>3.165609121323</c:v>
                </c:pt>
                <c:pt idx="26650">
                  <c:v>3.1659224033359998</c:v>
                </c:pt>
                <c:pt idx="26651">
                  <c:v>3.1659986972810001</c:v>
                </c:pt>
                <c:pt idx="26652">
                  <c:v>3.1660413742069999</c:v>
                </c:pt>
                <c:pt idx="26653">
                  <c:v>3.1661026477809999</c:v>
                </c:pt>
                <c:pt idx="26654">
                  <c:v>3.1661744117740001</c:v>
                </c:pt>
                <c:pt idx="26655">
                  <c:v>3.166221380234</c:v>
                </c:pt>
                <c:pt idx="26656">
                  <c:v>3.1665306091310002</c:v>
                </c:pt>
                <c:pt idx="26657">
                  <c:v>3.1668398380279998</c:v>
                </c:pt>
                <c:pt idx="26658">
                  <c:v>3.1669180393219998</c:v>
                </c:pt>
                <c:pt idx="26659">
                  <c:v>3.1670036315919998</c:v>
                </c:pt>
                <c:pt idx="26660">
                  <c:v>3.1671209335329999</c:v>
                </c:pt>
                <c:pt idx="26661">
                  <c:v>3.1672105789180001</c:v>
                </c:pt>
                <c:pt idx="26662">
                  <c:v>3.1673209667209998</c:v>
                </c:pt>
                <c:pt idx="26663">
                  <c:v>3.1674380302429999</c:v>
                </c:pt>
                <c:pt idx="26664">
                  <c:v>3.167516946793</c:v>
                </c:pt>
                <c:pt idx="26665">
                  <c:v>3.1676299571989999</c:v>
                </c:pt>
                <c:pt idx="26666">
                  <c:v>3.167682647705</c:v>
                </c:pt>
                <c:pt idx="26667">
                  <c:v>3.1677296161649999</c:v>
                </c:pt>
                <c:pt idx="26668">
                  <c:v>3.167782306671</c:v>
                </c:pt>
                <c:pt idx="26669">
                  <c:v>3.167829275131</c:v>
                </c:pt>
                <c:pt idx="26670">
                  <c:v>3.167876243591</c:v>
                </c:pt>
                <c:pt idx="26671">
                  <c:v>3.1679596900939999</c:v>
                </c:pt>
                <c:pt idx="26672">
                  <c:v>3.1682853698729998</c:v>
                </c:pt>
                <c:pt idx="26673">
                  <c:v>3.168638467789</c:v>
                </c:pt>
                <c:pt idx="26674">
                  <c:v>3.1689882278439998</c:v>
                </c:pt>
                <c:pt idx="26675">
                  <c:v>3.169295549393</c:v>
                </c:pt>
                <c:pt idx="26676">
                  <c:v>3.1693892478939998</c:v>
                </c:pt>
                <c:pt idx="26677">
                  <c:v>3.1694908142089999</c:v>
                </c:pt>
                <c:pt idx="26678">
                  <c:v>3.1695475578310002</c:v>
                </c:pt>
                <c:pt idx="26679">
                  <c:v>3.169605970383</c:v>
                </c:pt>
                <c:pt idx="26680">
                  <c:v>3.1696684360499998</c:v>
                </c:pt>
                <c:pt idx="26681">
                  <c:v>3.1697311401369999</c:v>
                </c:pt>
                <c:pt idx="26682">
                  <c:v>3.1697871685029999</c:v>
                </c:pt>
                <c:pt idx="26683">
                  <c:v>3.1698458194730001</c:v>
                </c:pt>
                <c:pt idx="26684">
                  <c:v>3.1699032783510002</c:v>
                </c:pt>
                <c:pt idx="26685">
                  <c:v>3.1699631214139998</c:v>
                </c:pt>
                <c:pt idx="26686">
                  <c:v>3.170021295547</c:v>
                </c:pt>
                <c:pt idx="26687">
                  <c:v>3.1701180934909998</c:v>
                </c:pt>
                <c:pt idx="26688">
                  <c:v>3.1702189445500002</c:v>
                </c:pt>
                <c:pt idx="26689">
                  <c:v>3.1703219413760002</c:v>
                </c:pt>
                <c:pt idx="26690">
                  <c:v>3.170373678207</c:v>
                </c:pt>
                <c:pt idx="26691">
                  <c:v>3.170427322388</c:v>
                </c:pt>
                <c:pt idx="26692">
                  <c:v>3.1704778671259999</c:v>
                </c:pt>
                <c:pt idx="26693">
                  <c:v>3.170530319214</c:v>
                </c:pt>
                <c:pt idx="26694">
                  <c:v>3.170580863953</c:v>
                </c:pt>
                <c:pt idx="26695">
                  <c:v>3.1706342697140002</c:v>
                </c:pt>
                <c:pt idx="26696">
                  <c:v>3.170684099197</c:v>
                </c:pt>
                <c:pt idx="26697">
                  <c:v>3.170769453049</c:v>
                </c:pt>
                <c:pt idx="26698">
                  <c:v>3.1709949970250002</c:v>
                </c:pt>
                <c:pt idx="26699">
                  <c:v>3.1710469722750001</c:v>
                </c:pt>
                <c:pt idx="26700">
                  <c:v>3.171125173569</c:v>
                </c:pt>
                <c:pt idx="26701">
                  <c:v>3.1712067127229999</c:v>
                </c:pt>
                <c:pt idx="26702">
                  <c:v>3.1712830066679998</c:v>
                </c:pt>
                <c:pt idx="26703">
                  <c:v>3.1713550090789999</c:v>
                </c:pt>
                <c:pt idx="26704">
                  <c:v>3.1714000701899998</c:v>
                </c:pt>
                <c:pt idx="26705">
                  <c:v>3.1714417934419998</c:v>
                </c:pt>
                <c:pt idx="26706">
                  <c:v>3.1714816093440001</c:v>
                </c:pt>
                <c:pt idx="26707">
                  <c:v>3.1715283393860001</c:v>
                </c:pt>
                <c:pt idx="26708">
                  <c:v>3.1715764999389999</c:v>
                </c:pt>
                <c:pt idx="26709">
                  <c:v>3.171646356583</c:v>
                </c:pt>
                <c:pt idx="26710">
                  <c:v>3.1717219352720001</c:v>
                </c:pt>
                <c:pt idx="26711">
                  <c:v>3.1718561649320001</c:v>
                </c:pt>
                <c:pt idx="26712">
                  <c:v>3.171939611435</c:v>
                </c:pt>
                <c:pt idx="26713">
                  <c:v>3.1719944477080002</c:v>
                </c:pt>
                <c:pt idx="26714">
                  <c:v>3.1720483303070002</c:v>
                </c:pt>
                <c:pt idx="26715">
                  <c:v>3.1720962524409999</c:v>
                </c:pt>
                <c:pt idx="26716">
                  <c:v>3.1721448898319999</c:v>
                </c:pt>
                <c:pt idx="26717">
                  <c:v>3.1721932888030002</c:v>
                </c:pt>
                <c:pt idx="26718">
                  <c:v>3.1723289489750002</c:v>
                </c:pt>
                <c:pt idx="26719">
                  <c:v>3.172473192215</c:v>
                </c:pt>
                <c:pt idx="26720">
                  <c:v>3.1725590229030001</c:v>
                </c:pt>
                <c:pt idx="26721">
                  <c:v>3.1727116107939999</c:v>
                </c:pt>
                <c:pt idx="26722">
                  <c:v>3.17285323143</c:v>
                </c:pt>
                <c:pt idx="26723">
                  <c:v>3.172933340073</c:v>
                </c:pt>
                <c:pt idx="26724">
                  <c:v>3.1730082035059999</c:v>
                </c:pt>
                <c:pt idx="26725">
                  <c:v>3.1730577945710001</c:v>
                </c:pt>
                <c:pt idx="26726">
                  <c:v>3.1731123924259999</c:v>
                </c:pt>
                <c:pt idx="26727">
                  <c:v>3.17316532135</c:v>
                </c:pt>
                <c:pt idx="26728">
                  <c:v>3.1732187271119998</c:v>
                </c:pt>
                <c:pt idx="26729">
                  <c:v>3.1734085083010002</c:v>
                </c:pt>
                <c:pt idx="26730">
                  <c:v>3.1734907627109998</c:v>
                </c:pt>
                <c:pt idx="26731">
                  <c:v>3.1735801696779999</c:v>
                </c:pt>
                <c:pt idx="26732">
                  <c:v>3.1736688613889998</c:v>
                </c:pt>
                <c:pt idx="26733">
                  <c:v>3.1737909317019999</c:v>
                </c:pt>
                <c:pt idx="26734">
                  <c:v>3.1738798618319999</c:v>
                </c:pt>
                <c:pt idx="26735">
                  <c:v>3.1739645004270001</c:v>
                </c:pt>
                <c:pt idx="26736">
                  <c:v>3.1740951538090001</c:v>
                </c:pt>
                <c:pt idx="26737">
                  <c:v>3.1741876602170001</c:v>
                </c:pt>
                <c:pt idx="26738">
                  <c:v>3.1743171215060002</c:v>
                </c:pt>
                <c:pt idx="26739">
                  <c:v>3.1744148731230002</c:v>
                </c:pt>
                <c:pt idx="26740">
                  <c:v>3.174502849579</c:v>
                </c:pt>
                <c:pt idx="26741">
                  <c:v>3.1745915412899999</c:v>
                </c:pt>
                <c:pt idx="26742">
                  <c:v>3.1746888160709998</c:v>
                </c:pt>
                <c:pt idx="26743">
                  <c:v>3.174782037735</c:v>
                </c:pt>
                <c:pt idx="26744">
                  <c:v>3.1748723983759999</c:v>
                </c:pt>
                <c:pt idx="26745">
                  <c:v>3.1749711036680002</c:v>
                </c:pt>
                <c:pt idx="26746">
                  <c:v>3.1750648021700001</c:v>
                </c:pt>
                <c:pt idx="26747">
                  <c:v>3.175151586533</c:v>
                </c:pt>
                <c:pt idx="26748">
                  <c:v>3.1752393245700001</c:v>
                </c:pt>
                <c:pt idx="26749">
                  <c:v>3.1753175258640001</c:v>
                </c:pt>
                <c:pt idx="26750">
                  <c:v>3.1754589080810001</c:v>
                </c:pt>
                <c:pt idx="26751">
                  <c:v>3.1757512092589999</c:v>
                </c:pt>
                <c:pt idx="26752">
                  <c:v>3.1760628223420002</c:v>
                </c:pt>
                <c:pt idx="26753">
                  <c:v>3.1761827468870001</c:v>
                </c:pt>
                <c:pt idx="26754">
                  <c:v>3.1762611866000001</c:v>
                </c:pt>
                <c:pt idx="26755">
                  <c:v>3.1763107776639998</c:v>
                </c:pt>
                <c:pt idx="26756">
                  <c:v>3.1763577461239998</c:v>
                </c:pt>
                <c:pt idx="26757">
                  <c:v>3.1763999462129999</c:v>
                </c:pt>
                <c:pt idx="26758">
                  <c:v>3.1764445304870002</c:v>
                </c:pt>
                <c:pt idx="26759">
                  <c:v>3.1764905452729999</c:v>
                </c:pt>
                <c:pt idx="26760">
                  <c:v>3.1765298843380001</c:v>
                </c:pt>
                <c:pt idx="26761">
                  <c:v>3.1765758991239998</c:v>
                </c:pt>
                <c:pt idx="26762">
                  <c:v>3.1766467094420001</c:v>
                </c:pt>
                <c:pt idx="26763">
                  <c:v>3.1766963005069999</c:v>
                </c:pt>
                <c:pt idx="26764">
                  <c:v>3.176743984222</c:v>
                </c:pt>
                <c:pt idx="26765">
                  <c:v>3.1767938137049998</c:v>
                </c:pt>
                <c:pt idx="26766">
                  <c:v>3.176836252213</c:v>
                </c:pt>
                <c:pt idx="26767">
                  <c:v>3.1768829822539999</c:v>
                </c:pt>
                <c:pt idx="26768">
                  <c:v>3.1769230365749999</c:v>
                </c:pt>
                <c:pt idx="26769">
                  <c:v>3.1769988536830001</c:v>
                </c:pt>
                <c:pt idx="26770">
                  <c:v>3.177118778229</c:v>
                </c:pt>
                <c:pt idx="26771">
                  <c:v>3.1774456501010002</c:v>
                </c:pt>
                <c:pt idx="26772">
                  <c:v>3.1775660514830002</c:v>
                </c:pt>
                <c:pt idx="26773">
                  <c:v>3.1776530742650002</c:v>
                </c:pt>
                <c:pt idx="26774">
                  <c:v>3.1777532100679999</c:v>
                </c:pt>
                <c:pt idx="26775">
                  <c:v>3.177803993225</c:v>
                </c:pt>
                <c:pt idx="26776">
                  <c:v>3.177903413773</c:v>
                </c:pt>
                <c:pt idx="26777">
                  <c:v>3.1779532432559998</c:v>
                </c:pt>
                <c:pt idx="26778">
                  <c:v>3.17804479599</c:v>
                </c:pt>
                <c:pt idx="26779">
                  <c:v>3.1781418323519999</c:v>
                </c:pt>
                <c:pt idx="26780">
                  <c:v>3.178232908249</c:v>
                </c:pt>
                <c:pt idx="26781">
                  <c:v>3.1784033775329998</c:v>
                </c:pt>
                <c:pt idx="26782">
                  <c:v>3.1785926818850001</c:v>
                </c:pt>
                <c:pt idx="26783">
                  <c:v>3.1786994934080002</c:v>
                </c:pt>
                <c:pt idx="26784">
                  <c:v>3.1788446903229999</c:v>
                </c:pt>
                <c:pt idx="26785">
                  <c:v>3.1791725158689998</c:v>
                </c:pt>
                <c:pt idx="26786">
                  <c:v>3.179485321045</c:v>
                </c:pt>
                <c:pt idx="26787">
                  <c:v>3.1795661449430002</c:v>
                </c:pt>
                <c:pt idx="26788">
                  <c:v>3.1796400547029999</c:v>
                </c:pt>
                <c:pt idx="26789">
                  <c:v>3.179718732834</c:v>
                </c:pt>
                <c:pt idx="26790">
                  <c:v>3.1798241138460002</c:v>
                </c:pt>
                <c:pt idx="26791">
                  <c:v>3.1799070835109999</c:v>
                </c:pt>
                <c:pt idx="26792">
                  <c:v>3.1799905300139999</c:v>
                </c:pt>
                <c:pt idx="26793">
                  <c:v>3.180072784424</c:v>
                </c:pt>
                <c:pt idx="26794">
                  <c:v>3.1801497936250001</c:v>
                </c:pt>
                <c:pt idx="26795">
                  <c:v>3.1802065372469999</c:v>
                </c:pt>
                <c:pt idx="26796">
                  <c:v>3.180257797241</c:v>
                </c:pt>
                <c:pt idx="26797">
                  <c:v>3.1803126335140002</c:v>
                </c:pt>
                <c:pt idx="26798">
                  <c:v>3.180362462997</c:v>
                </c:pt>
                <c:pt idx="26799">
                  <c:v>3.1804084777830002</c:v>
                </c:pt>
                <c:pt idx="26800">
                  <c:v>3.1804523468019998</c:v>
                </c:pt>
                <c:pt idx="26801">
                  <c:v>3.1804730892180002</c:v>
                </c:pt>
                <c:pt idx="26802">
                  <c:v>3.1805188655849999</c:v>
                </c:pt>
                <c:pt idx="26803">
                  <c:v>3.1805670261380001</c:v>
                </c:pt>
                <c:pt idx="26804">
                  <c:v>3.1806123256680001</c:v>
                </c:pt>
                <c:pt idx="26805">
                  <c:v>3.1806595325470002</c:v>
                </c:pt>
                <c:pt idx="26806">
                  <c:v>3.1807076931</c:v>
                </c:pt>
                <c:pt idx="26807">
                  <c:v>3.1807577610019999</c:v>
                </c:pt>
                <c:pt idx="26808">
                  <c:v>3.180906534195</c:v>
                </c:pt>
                <c:pt idx="26809">
                  <c:v>3.1811530590060002</c:v>
                </c:pt>
                <c:pt idx="26810">
                  <c:v>3.1814622879029999</c:v>
                </c:pt>
                <c:pt idx="26811">
                  <c:v>3.1815125942229998</c:v>
                </c:pt>
                <c:pt idx="26812">
                  <c:v>3.1815705299379999</c:v>
                </c:pt>
                <c:pt idx="26813">
                  <c:v>3.1816313266749998</c:v>
                </c:pt>
                <c:pt idx="26814">
                  <c:v>3.181694507599</c:v>
                </c:pt>
                <c:pt idx="26815">
                  <c:v>3.1817555427549999</c:v>
                </c:pt>
                <c:pt idx="26816">
                  <c:v>3.1818180084229999</c:v>
                </c:pt>
                <c:pt idx="26817">
                  <c:v>3.1818878650669999</c:v>
                </c:pt>
                <c:pt idx="26818">
                  <c:v>3.1819558143619999</c:v>
                </c:pt>
                <c:pt idx="26819">
                  <c:v>3.182024478912</c:v>
                </c:pt>
                <c:pt idx="26820">
                  <c:v>3.1820948123930002</c:v>
                </c:pt>
                <c:pt idx="26821">
                  <c:v>3.182156801224</c:v>
                </c:pt>
                <c:pt idx="26822">
                  <c:v>3.18221449852</c:v>
                </c:pt>
                <c:pt idx="26823">
                  <c:v>3.1822721958160001</c:v>
                </c:pt>
                <c:pt idx="26824">
                  <c:v>3.1823198795319998</c:v>
                </c:pt>
                <c:pt idx="26825">
                  <c:v>3.1824190616610002</c:v>
                </c:pt>
                <c:pt idx="26826">
                  <c:v>3.1824989318850001</c:v>
                </c:pt>
                <c:pt idx="26827">
                  <c:v>3.1827523708340002</c:v>
                </c:pt>
                <c:pt idx="26828">
                  <c:v>3.1828608512879999</c:v>
                </c:pt>
                <c:pt idx="26829">
                  <c:v>3.1829705238339998</c:v>
                </c:pt>
                <c:pt idx="26830">
                  <c:v>3.1830489635469998</c:v>
                </c:pt>
                <c:pt idx="26831">
                  <c:v>3.1831564903260001</c:v>
                </c:pt>
                <c:pt idx="26832">
                  <c:v>3.1834380626679999</c:v>
                </c:pt>
                <c:pt idx="26833">
                  <c:v>3.1835129261019999</c:v>
                </c:pt>
                <c:pt idx="26834">
                  <c:v>3.1835827827449998</c:v>
                </c:pt>
                <c:pt idx="26835">
                  <c:v>3.1836562156679999</c:v>
                </c:pt>
                <c:pt idx="26836">
                  <c:v>3.1837341785429998</c:v>
                </c:pt>
                <c:pt idx="26837">
                  <c:v>3.1838090419770002</c:v>
                </c:pt>
                <c:pt idx="26838">
                  <c:v>3.1838772296909998</c:v>
                </c:pt>
                <c:pt idx="26839">
                  <c:v>3.1839158534999998</c:v>
                </c:pt>
                <c:pt idx="26840">
                  <c:v>3.183953046799</c:v>
                </c:pt>
                <c:pt idx="26841">
                  <c:v>3.183989524841</c:v>
                </c:pt>
                <c:pt idx="26842">
                  <c:v>3.1840283870700001</c:v>
                </c:pt>
                <c:pt idx="26843">
                  <c:v>3.1840710639949998</c:v>
                </c:pt>
                <c:pt idx="26844">
                  <c:v>3.1841723918909999</c:v>
                </c:pt>
                <c:pt idx="26845">
                  <c:v>3.184427499771</c:v>
                </c:pt>
                <c:pt idx="26846">
                  <c:v>3.184523582458</c:v>
                </c:pt>
                <c:pt idx="26847">
                  <c:v>3.18461561203</c:v>
                </c:pt>
                <c:pt idx="26848">
                  <c:v>3.184936523438</c:v>
                </c:pt>
                <c:pt idx="26849">
                  <c:v>3.1850612163540002</c:v>
                </c:pt>
                <c:pt idx="26850">
                  <c:v>3.1854200363160001</c:v>
                </c:pt>
                <c:pt idx="26851">
                  <c:v>3.1855509281160002</c:v>
                </c:pt>
                <c:pt idx="26852">
                  <c:v>3.185642957687</c:v>
                </c:pt>
                <c:pt idx="26853">
                  <c:v>3.185735225677</c:v>
                </c:pt>
                <c:pt idx="26854">
                  <c:v>3.1858255863189999</c:v>
                </c:pt>
                <c:pt idx="26855">
                  <c:v>3.1860191822049999</c:v>
                </c:pt>
                <c:pt idx="26856">
                  <c:v>3.1861479282379999</c:v>
                </c:pt>
                <c:pt idx="26857">
                  <c:v>3.1862783432009998</c:v>
                </c:pt>
                <c:pt idx="26858">
                  <c:v>3.186368227005</c:v>
                </c:pt>
                <c:pt idx="26859">
                  <c:v>3.1867063045499999</c:v>
                </c:pt>
                <c:pt idx="26860">
                  <c:v>3.1868772506709999</c:v>
                </c:pt>
                <c:pt idx="26861">
                  <c:v>3.1870265007020002</c:v>
                </c:pt>
                <c:pt idx="26862">
                  <c:v>3.1871831417080001</c:v>
                </c:pt>
                <c:pt idx="26863">
                  <c:v>3.1874959468839998</c:v>
                </c:pt>
                <c:pt idx="26864">
                  <c:v>3.1875810623169998</c:v>
                </c:pt>
                <c:pt idx="26865">
                  <c:v>3.1876697540280001</c:v>
                </c:pt>
                <c:pt idx="26866">
                  <c:v>3.1877536773680002</c:v>
                </c:pt>
                <c:pt idx="26867">
                  <c:v>3.1878390312190001</c:v>
                </c:pt>
                <c:pt idx="26868">
                  <c:v>3.1879146099089999</c:v>
                </c:pt>
                <c:pt idx="26869">
                  <c:v>3.1882424354549999</c:v>
                </c:pt>
                <c:pt idx="26870">
                  <c:v>3.188310861588</c:v>
                </c:pt>
                <c:pt idx="26871">
                  <c:v>3.1883554458619998</c:v>
                </c:pt>
                <c:pt idx="26872">
                  <c:v>3.188399791718</c:v>
                </c:pt>
                <c:pt idx="26873">
                  <c:v>3.1884472370150001</c:v>
                </c:pt>
                <c:pt idx="26874">
                  <c:v>3.1885223388670001</c:v>
                </c:pt>
                <c:pt idx="26875">
                  <c:v>3.1885995864869998</c:v>
                </c:pt>
                <c:pt idx="26876">
                  <c:v>3.188649177551</c:v>
                </c:pt>
                <c:pt idx="26877">
                  <c:v>3.1886956691739998</c:v>
                </c:pt>
                <c:pt idx="26878">
                  <c:v>3.1887404918670001</c:v>
                </c:pt>
                <c:pt idx="26879">
                  <c:v>3.1888136863710002</c:v>
                </c:pt>
                <c:pt idx="26880">
                  <c:v>3.18892121315</c:v>
                </c:pt>
                <c:pt idx="26881">
                  <c:v>3.1892635822300002</c:v>
                </c:pt>
                <c:pt idx="26882">
                  <c:v>3.1893439292910002</c:v>
                </c:pt>
                <c:pt idx="26883">
                  <c:v>3.1894330978390002</c:v>
                </c:pt>
                <c:pt idx="26884">
                  <c:v>3.1895556449889999</c:v>
                </c:pt>
                <c:pt idx="26885">
                  <c:v>3.189780712128</c:v>
                </c:pt>
                <c:pt idx="26886">
                  <c:v>3.1898336410520001</c:v>
                </c:pt>
                <c:pt idx="26887">
                  <c:v>3.189883708954</c:v>
                </c:pt>
                <c:pt idx="26888">
                  <c:v>3.189931154251</c:v>
                </c:pt>
                <c:pt idx="26889">
                  <c:v>3.1899802684780001</c:v>
                </c:pt>
                <c:pt idx="26890">
                  <c:v>3.1900310516360002</c:v>
                </c:pt>
                <c:pt idx="26891">
                  <c:v>3.1900813579560001</c:v>
                </c:pt>
                <c:pt idx="26892">
                  <c:v>3.190129756927</c:v>
                </c:pt>
                <c:pt idx="26893">
                  <c:v>3.1901848316189998</c:v>
                </c:pt>
                <c:pt idx="26894">
                  <c:v>3.1902341842649999</c:v>
                </c:pt>
                <c:pt idx="26895">
                  <c:v>3.1903147697450001</c:v>
                </c:pt>
                <c:pt idx="26896">
                  <c:v>3.1904544830320001</c:v>
                </c:pt>
                <c:pt idx="26897">
                  <c:v>3.1908090114590002</c:v>
                </c:pt>
                <c:pt idx="26898">
                  <c:v>3.1909339427950001</c:v>
                </c:pt>
                <c:pt idx="26899">
                  <c:v>3.1910912990570002</c:v>
                </c:pt>
                <c:pt idx="26900">
                  <c:v>3.1912481784820002</c:v>
                </c:pt>
                <c:pt idx="26901">
                  <c:v>3.191371440887</c:v>
                </c:pt>
                <c:pt idx="26902">
                  <c:v>3.191489696503</c:v>
                </c:pt>
                <c:pt idx="26903">
                  <c:v>3.1917521953580001</c:v>
                </c:pt>
                <c:pt idx="26904">
                  <c:v>3.1918380260469998</c:v>
                </c:pt>
                <c:pt idx="26905">
                  <c:v>3.1919212341310002</c:v>
                </c:pt>
                <c:pt idx="26906">
                  <c:v>3.1919915676119999</c:v>
                </c:pt>
                <c:pt idx="26907">
                  <c:v>3.1920402050019998</c:v>
                </c:pt>
                <c:pt idx="26908">
                  <c:v>3.1920952796940001</c:v>
                </c:pt>
                <c:pt idx="26909">
                  <c:v>3.192143917084</c:v>
                </c:pt>
                <c:pt idx="26910">
                  <c:v>3.192260742188</c:v>
                </c:pt>
                <c:pt idx="26911">
                  <c:v>3.192476987839</c:v>
                </c:pt>
                <c:pt idx="26912">
                  <c:v>3.19256067276</c:v>
                </c:pt>
                <c:pt idx="26913">
                  <c:v>3.1926085948940002</c:v>
                </c:pt>
                <c:pt idx="26914">
                  <c:v>3.1926517486570001</c:v>
                </c:pt>
                <c:pt idx="26915">
                  <c:v>3.1926970481870001</c:v>
                </c:pt>
                <c:pt idx="26916">
                  <c:v>3.1927480697630002</c:v>
                </c:pt>
                <c:pt idx="26917">
                  <c:v>3.1927955150599998</c:v>
                </c:pt>
                <c:pt idx="26918">
                  <c:v>3.1928482055659999</c:v>
                </c:pt>
                <c:pt idx="26919">
                  <c:v>3.1929347515109998</c:v>
                </c:pt>
                <c:pt idx="26920">
                  <c:v>3.1931681633000002</c:v>
                </c:pt>
                <c:pt idx="26921">
                  <c:v>3.1932187080380001</c:v>
                </c:pt>
                <c:pt idx="26922">
                  <c:v>3.1932718753809999</c:v>
                </c:pt>
                <c:pt idx="26923">
                  <c:v>3.1933293342589999</c:v>
                </c:pt>
                <c:pt idx="26924">
                  <c:v>3.1933879852290001</c:v>
                </c:pt>
                <c:pt idx="26925">
                  <c:v>3.1934471130370001</c:v>
                </c:pt>
                <c:pt idx="26926">
                  <c:v>3.1935102939609998</c:v>
                </c:pt>
                <c:pt idx="26927">
                  <c:v>3.193568468094</c:v>
                </c:pt>
                <c:pt idx="26928">
                  <c:v>3.1936309337619999</c:v>
                </c:pt>
                <c:pt idx="26929">
                  <c:v>3.193685531616</c:v>
                </c:pt>
                <c:pt idx="26930">
                  <c:v>3.1937909126280002</c:v>
                </c:pt>
                <c:pt idx="26931">
                  <c:v>3.1938891410829999</c:v>
                </c:pt>
                <c:pt idx="26932">
                  <c:v>3.1940572261810001</c:v>
                </c:pt>
                <c:pt idx="26933">
                  <c:v>3.1942214965820002</c:v>
                </c:pt>
                <c:pt idx="26934">
                  <c:v>3.1943786144259998</c:v>
                </c:pt>
                <c:pt idx="26935">
                  <c:v>3.194628953934</c:v>
                </c:pt>
                <c:pt idx="26936">
                  <c:v>3.1949660778050002</c:v>
                </c:pt>
                <c:pt idx="26937">
                  <c:v>3.1951212883000002</c:v>
                </c:pt>
                <c:pt idx="26938">
                  <c:v>3.1952071189879998</c:v>
                </c:pt>
                <c:pt idx="26939">
                  <c:v>3.1952612400049998</c:v>
                </c:pt>
                <c:pt idx="26940">
                  <c:v>3.1953163146970001</c:v>
                </c:pt>
                <c:pt idx="26941">
                  <c:v>3.195373535156</c:v>
                </c:pt>
                <c:pt idx="26942">
                  <c:v>3.1954300403590001</c:v>
                </c:pt>
                <c:pt idx="26943">
                  <c:v>3.1954829692839999</c:v>
                </c:pt>
                <c:pt idx="26944">
                  <c:v>3.1955418586729998</c:v>
                </c:pt>
                <c:pt idx="26945">
                  <c:v>3.195596456528</c:v>
                </c:pt>
                <c:pt idx="26946">
                  <c:v>3.195648908615</c:v>
                </c:pt>
                <c:pt idx="26947">
                  <c:v>3.195748329163</c:v>
                </c:pt>
                <c:pt idx="26948">
                  <c:v>3.195901870728</c:v>
                </c:pt>
                <c:pt idx="26949">
                  <c:v>3.196009874344</c:v>
                </c:pt>
                <c:pt idx="26950">
                  <c:v>3.1963281631470002</c:v>
                </c:pt>
                <c:pt idx="26951">
                  <c:v>3.1964018344879999</c:v>
                </c:pt>
                <c:pt idx="26952">
                  <c:v>3.1964719295499999</c:v>
                </c:pt>
                <c:pt idx="26953">
                  <c:v>3.196545600891</c:v>
                </c:pt>
                <c:pt idx="26954">
                  <c:v>3.1966164112089999</c:v>
                </c:pt>
                <c:pt idx="26955">
                  <c:v>3.196657180786</c:v>
                </c:pt>
                <c:pt idx="26956">
                  <c:v>3.1967208385469998</c:v>
                </c:pt>
                <c:pt idx="26957">
                  <c:v>3.1967835426329998</c:v>
                </c:pt>
                <c:pt idx="26958">
                  <c:v>3.1968259811399999</c:v>
                </c:pt>
                <c:pt idx="26959">
                  <c:v>3.1968700885770001</c:v>
                </c:pt>
                <c:pt idx="26960">
                  <c:v>3.1969122886660002</c:v>
                </c:pt>
                <c:pt idx="26961">
                  <c:v>3.1969594955440002</c:v>
                </c:pt>
                <c:pt idx="26962">
                  <c:v>3.1970221996310002</c:v>
                </c:pt>
                <c:pt idx="26963">
                  <c:v>3.1970925331119999</c:v>
                </c:pt>
                <c:pt idx="26964">
                  <c:v>3.1971423625950002</c:v>
                </c:pt>
                <c:pt idx="26965">
                  <c:v>3.1974165439609998</c:v>
                </c:pt>
                <c:pt idx="26966">
                  <c:v>3.1975061893459999</c:v>
                </c:pt>
                <c:pt idx="26967">
                  <c:v>3.1975929737089999</c:v>
                </c:pt>
                <c:pt idx="26968">
                  <c:v>3.197720766068</c:v>
                </c:pt>
                <c:pt idx="26969">
                  <c:v>3.1978685855869999</c:v>
                </c:pt>
                <c:pt idx="26970">
                  <c:v>3.1979768276209999</c:v>
                </c:pt>
                <c:pt idx="26971">
                  <c:v>3.1983144283290001</c:v>
                </c:pt>
                <c:pt idx="26972">
                  <c:v>3.1983926296230001</c:v>
                </c:pt>
                <c:pt idx="26973">
                  <c:v>3.1984610557559998</c:v>
                </c:pt>
                <c:pt idx="26974">
                  <c:v>3.1985406875610001</c:v>
                </c:pt>
                <c:pt idx="26975">
                  <c:v>3.1986155509950001</c:v>
                </c:pt>
                <c:pt idx="26976">
                  <c:v>3.1986670494079998</c:v>
                </c:pt>
                <c:pt idx="26977">
                  <c:v>3.198744535446</c:v>
                </c:pt>
                <c:pt idx="26978">
                  <c:v>3.1987962722779999</c:v>
                </c:pt>
                <c:pt idx="26979">
                  <c:v>3.198875427246</c:v>
                </c:pt>
                <c:pt idx="26980">
                  <c:v>3.1989314556120001</c:v>
                </c:pt>
                <c:pt idx="26981">
                  <c:v>3.198985099792</c:v>
                </c:pt>
                <c:pt idx="26982">
                  <c:v>3.1991012096409999</c:v>
                </c:pt>
                <c:pt idx="26983">
                  <c:v>3.1993448734280001</c:v>
                </c:pt>
                <c:pt idx="26984">
                  <c:v>3.1994650363920001</c:v>
                </c:pt>
                <c:pt idx="26985">
                  <c:v>3.1995468139650001</c:v>
                </c:pt>
                <c:pt idx="26986">
                  <c:v>3.1995952129359999</c:v>
                </c:pt>
                <c:pt idx="26987">
                  <c:v>3.1996455192569999</c:v>
                </c:pt>
                <c:pt idx="26988">
                  <c:v>3.1997075080870001</c:v>
                </c:pt>
                <c:pt idx="26989">
                  <c:v>3.1997780799869999</c:v>
                </c:pt>
                <c:pt idx="26990">
                  <c:v>3.1998512744899998</c:v>
                </c:pt>
                <c:pt idx="26991">
                  <c:v>3.1999270915990001</c:v>
                </c:pt>
                <c:pt idx="26992">
                  <c:v>3.2000024318700002</c:v>
                </c:pt>
                <c:pt idx="26993">
                  <c:v>3.2000799179079999</c:v>
                </c:pt>
                <c:pt idx="26994">
                  <c:v>3.200160503387</c:v>
                </c:pt>
                <c:pt idx="26995">
                  <c:v>3.2002449035640002</c:v>
                </c:pt>
                <c:pt idx="26996">
                  <c:v>3.2003197669980001</c:v>
                </c:pt>
                <c:pt idx="26997">
                  <c:v>3.2003962993620001</c:v>
                </c:pt>
                <c:pt idx="26998">
                  <c:v>3.2004642486570001</c:v>
                </c:pt>
                <c:pt idx="26999">
                  <c:v>3.2005226612089999</c:v>
                </c:pt>
                <c:pt idx="27000">
                  <c:v>3.200580835342</c:v>
                </c:pt>
                <c:pt idx="27001">
                  <c:v>3.2006356716159998</c:v>
                </c:pt>
                <c:pt idx="27002">
                  <c:v>3.2006919383999999</c:v>
                </c:pt>
                <c:pt idx="27003">
                  <c:v>3.200742721558</c:v>
                </c:pt>
                <c:pt idx="27004">
                  <c:v>3.2008357048030001</c:v>
                </c:pt>
                <c:pt idx="27005">
                  <c:v>3.2011651992800001</c:v>
                </c:pt>
                <c:pt idx="27006">
                  <c:v>3.2013854980469998</c:v>
                </c:pt>
                <c:pt idx="27007">
                  <c:v>3.2014238834380002</c:v>
                </c:pt>
                <c:pt idx="27008">
                  <c:v>3.2014577388759999</c:v>
                </c:pt>
                <c:pt idx="27009">
                  <c:v>3.2014951705930002</c:v>
                </c:pt>
                <c:pt idx="27010">
                  <c:v>3.2015357017519999</c:v>
                </c:pt>
                <c:pt idx="27011">
                  <c:v>3.2015731334690001</c:v>
                </c:pt>
                <c:pt idx="27012">
                  <c:v>3.20161318779</c:v>
                </c:pt>
                <c:pt idx="27013">
                  <c:v>3.2016537189480001</c:v>
                </c:pt>
                <c:pt idx="27014">
                  <c:v>3.2016940116880002</c:v>
                </c:pt>
                <c:pt idx="27015">
                  <c:v>3.201733350754</c:v>
                </c:pt>
                <c:pt idx="27016">
                  <c:v>3.2018036842350002</c:v>
                </c:pt>
                <c:pt idx="27017">
                  <c:v>3.2018926143650002</c:v>
                </c:pt>
                <c:pt idx="27018">
                  <c:v>3.2019643783570002</c:v>
                </c:pt>
                <c:pt idx="27019">
                  <c:v>3.2020294666289999</c:v>
                </c:pt>
                <c:pt idx="27020">
                  <c:v>3.2021067142490001</c:v>
                </c:pt>
                <c:pt idx="27021">
                  <c:v>3.202158689499</c:v>
                </c:pt>
                <c:pt idx="27022">
                  <c:v>3.2022275924680002</c:v>
                </c:pt>
                <c:pt idx="27023">
                  <c:v>3.2024638652799999</c:v>
                </c:pt>
                <c:pt idx="27024">
                  <c:v>3.202579021454</c:v>
                </c:pt>
                <c:pt idx="27025">
                  <c:v>3.2026653289790001</c:v>
                </c:pt>
                <c:pt idx="27026">
                  <c:v>3.2030091285709998</c:v>
                </c:pt>
                <c:pt idx="27027">
                  <c:v>3.2031240463259998</c:v>
                </c:pt>
                <c:pt idx="27028">
                  <c:v>3.2031731605529998</c:v>
                </c:pt>
                <c:pt idx="27029">
                  <c:v>3.203224182129</c:v>
                </c:pt>
                <c:pt idx="27030">
                  <c:v>3.2032685279850002</c:v>
                </c:pt>
                <c:pt idx="27031">
                  <c:v>3.2033426761629999</c:v>
                </c:pt>
                <c:pt idx="27032">
                  <c:v>3.2036294937130001</c:v>
                </c:pt>
                <c:pt idx="27033">
                  <c:v>3.2037084102629998</c:v>
                </c:pt>
                <c:pt idx="27034">
                  <c:v>3.2037832736969998</c:v>
                </c:pt>
                <c:pt idx="27035">
                  <c:v>3.2038316726680001</c:v>
                </c:pt>
                <c:pt idx="27036">
                  <c:v>3.2039022445679999</c:v>
                </c:pt>
                <c:pt idx="27037">
                  <c:v>3.2039539814000002</c:v>
                </c:pt>
                <c:pt idx="27038">
                  <c:v>3.2040107250209999</c:v>
                </c:pt>
                <c:pt idx="27039">
                  <c:v>3.2040622234340002</c:v>
                </c:pt>
                <c:pt idx="27040">
                  <c:v>3.2041077613829998</c:v>
                </c:pt>
                <c:pt idx="27041">
                  <c:v>3.2041552066799999</c:v>
                </c:pt>
                <c:pt idx="27042">
                  <c:v>3.2042031288150001</c:v>
                </c:pt>
                <c:pt idx="27043">
                  <c:v>3.2045369148249998</c:v>
                </c:pt>
                <c:pt idx="27044">
                  <c:v>3.2045860290529999</c:v>
                </c:pt>
                <c:pt idx="27045">
                  <c:v>3.2046778202059998</c:v>
                </c:pt>
                <c:pt idx="27046">
                  <c:v>3.204776525497</c:v>
                </c:pt>
                <c:pt idx="27047">
                  <c:v>3.2048320770259999</c:v>
                </c:pt>
                <c:pt idx="27048">
                  <c:v>3.2048838138579998</c:v>
                </c:pt>
                <c:pt idx="27049">
                  <c:v>3.2049880027770001</c:v>
                </c:pt>
                <c:pt idx="27050">
                  <c:v>3.205091953278</c:v>
                </c:pt>
                <c:pt idx="27051">
                  <c:v>3.2052006721500002</c:v>
                </c:pt>
                <c:pt idx="27052">
                  <c:v>3.2052552700039998</c:v>
                </c:pt>
                <c:pt idx="27053">
                  <c:v>3.2053556442260001</c:v>
                </c:pt>
                <c:pt idx="27054">
                  <c:v>3.2054517269130001</c:v>
                </c:pt>
                <c:pt idx="27055">
                  <c:v>3.2055411338809998</c:v>
                </c:pt>
                <c:pt idx="27056">
                  <c:v>3.2056248188019998</c:v>
                </c:pt>
                <c:pt idx="27057">
                  <c:v>3.2057485580440002</c:v>
                </c:pt>
                <c:pt idx="27058">
                  <c:v>3.2058300971980001</c:v>
                </c:pt>
                <c:pt idx="27059">
                  <c:v>3.2059209346770001</c:v>
                </c:pt>
                <c:pt idx="27060">
                  <c:v>3.2060074806209999</c:v>
                </c:pt>
                <c:pt idx="27061">
                  <c:v>3.2061028480529998</c:v>
                </c:pt>
                <c:pt idx="27062">
                  <c:v>3.2061498165129998</c:v>
                </c:pt>
                <c:pt idx="27063">
                  <c:v>3.2061989307399998</c:v>
                </c:pt>
                <c:pt idx="27064">
                  <c:v>3.2062475681299998</c:v>
                </c:pt>
                <c:pt idx="27065">
                  <c:v>3.2063016891479998</c:v>
                </c:pt>
                <c:pt idx="27066">
                  <c:v>3.2063543796539999</c:v>
                </c:pt>
                <c:pt idx="27067">
                  <c:v>3.2064056396480001</c:v>
                </c:pt>
                <c:pt idx="27068">
                  <c:v>3.206459283829</c:v>
                </c:pt>
                <c:pt idx="27069">
                  <c:v>3.2065129280089999</c:v>
                </c:pt>
                <c:pt idx="27070">
                  <c:v>3.2065651416779999</c:v>
                </c:pt>
                <c:pt idx="27071">
                  <c:v>3.2066140174869999</c:v>
                </c:pt>
                <c:pt idx="27072">
                  <c:v>3.206666946411</c:v>
                </c:pt>
                <c:pt idx="27073">
                  <c:v>3.2067604064939998</c:v>
                </c:pt>
                <c:pt idx="27074">
                  <c:v>3.2068400383000002</c:v>
                </c:pt>
                <c:pt idx="27075">
                  <c:v>3.2071697711940002</c:v>
                </c:pt>
                <c:pt idx="27076">
                  <c:v>3.2072713375089998</c:v>
                </c:pt>
                <c:pt idx="27077">
                  <c:v>3.2073142528530001</c:v>
                </c:pt>
                <c:pt idx="27078">
                  <c:v>3.2073576450350001</c:v>
                </c:pt>
                <c:pt idx="27079">
                  <c:v>3.207437753677</c:v>
                </c:pt>
                <c:pt idx="27080">
                  <c:v>3.20751619339</c:v>
                </c:pt>
                <c:pt idx="27081">
                  <c:v>3.2076199054719998</c:v>
                </c:pt>
                <c:pt idx="27082">
                  <c:v>3.207664251328</c:v>
                </c:pt>
                <c:pt idx="27083">
                  <c:v>3.2077133655550001</c:v>
                </c:pt>
                <c:pt idx="27084">
                  <c:v>3.207753181458</c:v>
                </c:pt>
                <c:pt idx="27085">
                  <c:v>3.207800388336</c:v>
                </c:pt>
                <c:pt idx="27086">
                  <c:v>3.2078406810760001</c:v>
                </c:pt>
                <c:pt idx="27087">
                  <c:v>3.2078769207</c:v>
                </c:pt>
                <c:pt idx="27088">
                  <c:v>3.2079141139980001</c:v>
                </c:pt>
                <c:pt idx="27089">
                  <c:v>3.207955598831</c:v>
                </c:pt>
                <c:pt idx="27090">
                  <c:v>3.2080261707309998</c:v>
                </c:pt>
                <c:pt idx="27091">
                  <c:v>3.2081964015960001</c:v>
                </c:pt>
                <c:pt idx="27092">
                  <c:v>3.208384513855</c:v>
                </c:pt>
                <c:pt idx="27093">
                  <c:v>3.2086064815520001</c:v>
                </c:pt>
                <c:pt idx="27094">
                  <c:v>3.2086937427520001</c:v>
                </c:pt>
                <c:pt idx="27095">
                  <c:v>3.2087864875790002</c:v>
                </c:pt>
                <c:pt idx="27096">
                  <c:v>3.208875894547</c:v>
                </c:pt>
                <c:pt idx="27097">
                  <c:v>3.2089619636540001</c:v>
                </c:pt>
                <c:pt idx="27098">
                  <c:v>3.209083795547</c:v>
                </c:pt>
                <c:pt idx="27099">
                  <c:v>3.2092430591580001</c:v>
                </c:pt>
                <c:pt idx="27100">
                  <c:v>3.2095677852629998</c:v>
                </c:pt>
                <c:pt idx="27101">
                  <c:v>3.2097282409669998</c:v>
                </c:pt>
                <c:pt idx="27102">
                  <c:v>3.2098031044009998</c:v>
                </c:pt>
                <c:pt idx="27103">
                  <c:v>3.2098751068119999</c:v>
                </c:pt>
                <c:pt idx="27104">
                  <c:v>3.209920883179</c:v>
                </c:pt>
                <c:pt idx="27105">
                  <c:v>3.2099967002869998</c:v>
                </c:pt>
                <c:pt idx="27106">
                  <c:v>3.2101380825039998</c:v>
                </c:pt>
                <c:pt idx="27107">
                  <c:v>3.210466623306</c:v>
                </c:pt>
                <c:pt idx="27108">
                  <c:v>3.2106797695160001</c:v>
                </c:pt>
                <c:pt idx="27109">
                  <c:v>3.2110483646389998</c:v>
                </c:pt>
                <c:pt idx="27110">
                  <c:v>3.211195707321</c:v>
                </c:pt>
                <c:pt idx="27111">
                  <c:v>3.2115039825439999</c:v>
                </c:pt>
                <c:pt idx="27112">
                  <c:v>3.21182179451</c:v>
                </c:pt>
                <c:pt idx="27113">
                  <c:v>3.2120237350459999</c:v>
                </c:pt>
                <c:pt idx="27114">
                  <c:v>3.212147712708</c:v>
                </c:pt>
                <c:pt idx="27115">
                  <c:v>3.2122659683229999</c:v>
                </c:pt>
                <c:pt idx="27116">
                  <c:v>3.212562799454</c:v>
                </c:pt>
                <c:pt idx="27117">
                  <c:v>3.2126445770259999</c:v>
                </c:pt>
                <c:pt idx="27118">
                  <c:v>3.2127447128300002</c:v>
                </c:pt>
                <c:pt idx="27119">
                  <c:v>3.2127952575680001</c:v>
                </c:pt>
                <c:pt idx="27120">
                  <c:v>3.2128465175629999</c:v>
                </c:pt>
                <c:pt idx="27121">
                  <c:v>3.2128987312319999</c:v>
                </c:pt>
                <c:pt idx="27122">
                  <c:v>3.2129507064820002</c:v>
                </c:pt>
                <c:pt idx="27123">
                  <c:v>3.2130532264710001</c:v>
                </c:pt>
                <c:pt idx="27124">
                  <c:v>3.2131562232970001</c:v>
                </c:pt>
                <c:pt idx="27125">
                  <c:v>3.2132477760309999</c:v>
                </c:pt>
                <c:pt idx="27126">
                  <c:v>3.2134580612180002</c:v>
                </c:pt>
                <c:pt idx="27127">
                  <c:v>3.213703155518</c:v>
                </c:pt>
                <c:pt idx="27128">
                  <c:v>3.2137777805329999</c:v>
                </c:pt>
                <c:pt idx="27129">
                  <c:v>3.213860273361</c:v>
                </c:pt>
                <c:pt idx="27130">
                  <c:v>3.2139360904690002</c:v>
                </c:pt>
                <c:pt idx="27131">
                  <c:v>3.213985919952</c:v>
                </c:pt>
                <c:pt idx="27132">
                  <c:v>3.2140285968779998</c:v>
                </c:pt>
                <c:pt idx="27133">
                  <c:v>3.2140705585479998</c:v>
                </c:pt>
                <c:pt idx="27134">
                  <c:v>3.214118480682</c:v>
                </c:pt>
                <c:pt idx="27135">
                  <c:v>3.2141668796539999</c:v>
                </c:pt>
                <c:pt idx="27136">
                  <c:v>3.2142693996429998</c:v>
                </c:pt>
                <c:pt idx="27137">
                  <c:v>3.2145731449129999</c:v>
                </c:pt>
                <c:pt idx="27138">
                  <c:v>3.2147207260130002</c:v>
                </c:pt>
                <c:pt idx="27139">
                  <c:v>3.2149393558499999</c:v>
                </c:pt>
                <c:pt idx="27140">
                  <c:v>3.2152681350710002</c:v>
                </c:pt>
                <c:pt idx="27141">
                  <c:v>3.2154762744899998</c:v>
                </c:pt>
                <c:pt idx="27142">
                  <c:v>3.2155578136440002</c:v>
                </c:pt>
                <c:pt idx="27143">
                  <c:v>3.2156121730799998</c:v>
                </c:pt>
                <c:pt idx="27144">
                  <c:v>3.2156910896299999</c:v>
                </c:pt>
                <c:pt idx="27145">
                  <c:v>3.2157716751100001</c:v>
                </c:pt>
                <c:pt idx="27146">
                  <c:v>3.215850114822</c:v>
                </c:pt>
                <c:pt idx="27147">
                  <c:v>3.2159311771389998</c:v>
                </c:pt>
                <c:pt idx="27148">
                  <c:v>3.215980768204</c:v>
                </c:pt>
                <c:pt idx="27149">
                  <c:v>3.2160227298740001</c:v>
                </c:pt>
                <c:pt idx="27150">
                  <c:v>3.2160689830779998</c:v>
                </c:pt>
                <c:pt idx="27151">
                  <c:v>3.2161161899569999</c:v>
                </c:pt>
                <c:pt idx="27152">
                  <c:v>3.216161966324</c:v>
                </c:pt>
                <c:pt idx="27153">
                  <c:v>3.2162365913389999</c:v>
                </c:pt>
                <c:pt idx="27154">
                  <c:v>3.216322422028</c:v>
                </c:pt>
                <c:pt idx="27155">
                  <c:v>3.2164084911350002</c:v>
                </c:pt>
                <c:pt idx="27156">
                  <c:v>3.2166152000429999</c:v>
                </c:pt>
                <c:pt idx="27157">
                  <c:v>3.2166650295260002</c:v>
                </c:pt>
                <c:pt idx="27158">
                  <c:v>3.2167160511019999</c:v>
                </c:pt>
                <c:pt idx="27159">
                  <c:v>3.2167730331420001</c:v>
                </c:pt>
                <c:pt idx="27160">
                  <c:v>3.2168307304380002</c:v>
                </c:pt>
                <c:pt idx="27161">
                  <c:v>3.2168903350829998</c:v>
                </c:pt>
                <c:pt idx="27162">
                  <c:v>3.2169473171230001</c:v>
                </c:pt>
                <c:pt idx="27163">
                  <c:v>3.217002630234</c:v>
                </c:pt>
                <c:pt idx="27164">
                  <c:v>3.2170608043670001</c:v>
                </c:pt>
                <c:pt idx="27165">
                  <c:v>3.2171237468720002</c:v>
                </c:pt>
                <c:pt idx="27166">
                  <c:v>3.2171852588649998</c:v>
                </c:pt>
                <c:pt idx="27167">
                  <c:v>3.2172389030459998</c:v>
                </c:pt>
                <c:pt idx="27168">
                  <c:v>3.217342615128</c:v>
                </c:pt>
                <c:pt idx="27169">
                  <c:v>3.2174451351169999</c:v>
                </c:pt>
                <c:pt idx="27170">
                  <c:v>3.2175562381740002</c:v>
                </c:pt>
                <c:pt idx="27171">
                  <c:v>3.2176086902619998</c:v>
                </c:pt>
                <c:pt idx="27172">
                  <c:v>3.2176606655120001</c:v>
                </c:pt>
                <c:pt idx="27173">
                  <c:v>3.217710733414</c:v>
                </c:pt>
                <c:pt idx="27174">
                  <c:v>3.2177727222439998</c:v>
                </c:pt>
                <c:pt idx="27175">
                  <c:v>3.2178330421450001</c:v>
                </c:pt>
                <c:pt idx="27176">
                  <c:v>3.2178947925569998</c:v>
                </c:pt>
                <c:pt idx="27177">
                  <c:v>3.2179610729219998</c:v>
                </c:pt>
                <c:pt idx="27178">
                  <c:v>3.2180204391479998</c:v>
                </c:pt>
                <c:pt idx="27179">
                  <c:v>3.2180798053739998</c:v>
                </c:pt>
                <c:pt idx="27180">
                  <c:v>3.2181365489960001</c:v>
                </c:pt>
                <c:pt idx="27181">
                  <c:v>3.2181987762449999</c:v>
                </c:pt>
                <c:pt idx="27182">
                  <c:v>3.2182624340060002</c:v>
                </c:pt>
                <c:pt idx="27183">
                  <c:v>3.218324422836</c:v>
                </c:pt>
                <c:pt idx="27184">
                  <c:v>3.218378782272</c:v>
                </c:pt>
                <c:pt idx="27185">
                  <c:v>3.2184336185459999</c:v>
                </c:pt>
                <c:pt idx="27186">
                  <c:v>3.2184858322140002</c:v>
                </c:pt>
                <c:pt idx="27187">
                  <c:v>3.2185342311860001</c:v>
                </c:pt>
                <c:pt idx="27188">
                  <c:v>3.2186284065250002</c:v>
                </c:pt>
                <c:pt idx="27189">
                  <c:v>3.2188374996190001</c:v>
                </c:pt>
                <c:pt idx="27190">
                  <c:v>3.2188847064970001</c:v>
                </c:pt>
                <c:pt idx="27191">
                  <c:v>3.2189218997959999</c:v>
                </c:pt>
                <c:pt idx="27192">
                  <c:v>3.2189595699310001</c:v>
                </c:pt>
                <c:pt idx="27193">
                  <c:v>3.2189979553220001</c:v>
                </c:pt>
                <c:pt idx="27194">
                  <c:v>3.2190384864810002</c:v>
                </c:pt>
                <c:pt idx="27195">
                  <c:v>3.219074249268</c:v>
                </c:pt>
                <c:pt idx="27196">
                  <c:v>3.2191948890690001</c:v>
                </c:pt>
                <c:pt idx="27197">
                  <c:v>3.2192857265470001</c:v>
                </c:pt>
                <c:pt idx="27198">
                  <c:v>3.2193243503570002</c:v>
                </c:pt>
                <c:pt idx="27199">
                  <c:v>3.2193591594700002</c:v>
                </c:pt>
                <c:pt idx="27200">
                  <c:v>3.2193913459779999</c:v>
                </c:pt>
                <c:pt idx="27201">
                  <c:v>3.2194254398350002</c:v>
                </c:pt>
                <c:pt idx="27202">
                  <c:v>3.2194645404819999</c:v>
                </c:pt>
                <c:pt idx="27203">
                  <c:v>3.2195036411290001</c:v>
                </c:pt>
                <c:pt idx="27204">
                  <c:v>3.2195742130279998</c:v>
                </c:pt>
                <c:pt idx="27205">
                  <c:v>3.2198317050930001</c:v>
                </c:pt>
                <c:pt idx="27206">
                  <c:v>3.2199070453640002</c:v>
                </c:pt>
                <c:pt idx="27207">
                  <c:v>3.21994972229</c:v>
                </c:pt>
                <c:pt idx="27208">
                  <c:v>3.220021247864</c:v>
                </c:pt>
                <c:pt idx="27209">
                  <c:v>3.2200918197630002</c:v>
                </c:pt>
                <c:pt idx="27210">
                  <c:v>3.2202088832859999</c:v>
                </c:pt>
                <c:pt idx="27211">
                  <c:v>3.2205464839940001</c:v>
                </c:pt>
                <c:pt idx="27212">
                  <c:v>3.220785140991</c:v>
                </c:pt>
                <c:pt idx="27213">
                  <c:v>3.220896482468</c:v>
                </c:pt>
                <c:pt idx="27214">
                  <c:v>3.2210090160370002</c:v>
                </c:pt>
                <c:pt idx="27215">
                  <c:v>3.2211747169490001</c:v>
                </c:pt>
                <c:pt idx="27216">
                  <c:v>3.2213299274440002</c:v>
                </c:pt>
                <c:pt idx="27217">
                  <c:v>3.2214837074279998</c:v>
                </c:pt>
                <c:pt idx="27218">
                  <c:v>3.2216310501100001</c:v>
                </c:pt>
                <c:pt idx="27219">
                  <c:v>3.2217500209810002</c:v>
                </c:pt>
                <c:pt idx="27220">
                  <c:v>3.221834897995</c:v>
                </c:pt>
                <c:pt idx="27221">
                  <c:v>3.221916675568</c:v>
                </c:pt>
                <c:pt idx="27222">
                  <c:v>3.2222728729250001</c:v>
                </c:pt>
                <c:pt idx="27223">
                  <c:v>3.222365140915</c:v>
                </c:pt>
                <c:pt idx="27224">
                  <c:v>3.222461223602</c:v>
                </c:pt>
                <c:pt idx="27225">
                  <c:v>3.2225124835969998</c:v>
                </c:pt>
                <c:pt idx="27226">
                  <c:v>3.2225682735440002</c:v>
                </c:pt>
                <c:pt idx="27227">
                  <c:v>3.2226252555850001</c:v>
                </c:pt>
                <c:pt idx="27228">
                  <c:v>3.2226817607879998</c:v>
                </c:pt>
                <c:pt idx="27229">
                  <c:v>3.222734689713</c:v>
                </c:pt>
                <c:pt idx="27230">
                  <c:v>3.2227914333340002</c:v>
                </c:pt>
                <c:pt idx="27231">
                  <c:v>3.222894906998</c:v>
                </c:pt>
                <c:pt idx="27232">
                  <c:v>3.222989320755</c:v>
                </c:pt>
                <c:pt idx="27233">
                  <c:v>3.2231116294860001</c:v>
                </c:pt>
                <c:pt idx="27234">
                  <c:v>3.2232663631439999</c:v>
                </c:pt>
                <c:pt idx="27235">
                  <c:v>3.22345662117</c:v>
                </c:pt>
                <c:pt idx="27236">
                  <c:v>3.2237875461579999</c:v>
                </c:pt>
                <c:pt idx="27237">
                  <c:v>3.2238702774050001</c:v>
                </c:pt>
                <c:pt idx="27238">
                  <c:v>3.2239472866060002</c:v>
                </c:pt>
                <c:pt idx="27239">
                  <c:v>3.2240254879000001</c:v>
                </c:pt>
                <c:pt idx="27240">
                  <c:v>3.2240943908689998</c:v>
                </c:pt>
                <c:pt idx="27241">
                  <c:v>3.2241687774660002</c:v>
                </c:pt>
                <c:pt idx="27242">
                  <c:v>3.2242174148560001</c:v>
                </c:pt>
                <c:pt idx="27243">
                  <c:v>3.224264144897</c:v>
                </c:pt>
                <c:pt idx="27244">
                  <c:v>3.2243154048920002</c:v>
                </c:pt>
                <c:pt idx="27245">
                  <c:v>3.2243623733520002</c:v>
                </c:pt>
                <c:pt idx="27246">
                  <c:v>3.224412202835</c:v>
                </c:pt>
                <c:pt idx="27247">
                  <c:v>3.2244572639469999</c:v>
                </c:pt>
                <c:pt idx="27248">
                  <c:v>3.224504709244</c:v>
                </c:pt>
                <c:pt idx="27249">
                  <c:v>3.2245848178859999</c:v>
                </c:pt>
                <c:pt idx="27250">
                  <c:v>3.2246997356409999</c:v>
                </c:pt>
                <c:pt idx="27251">
                  <c:v>3.2248156070710001</c:v>
                </c:pt>
                <c:pt idx="27252">
                  <c:v>3.224893331528</c:v>
                </c:pt>
                <c:pt idx="27253">
                  <c:v>3.224977254868</c:v>
                </c:pt>
                <c:pt idx="27254">
                  <c:v>3.2252936363220002</c:v>
                </c:pt>
                <c:pt idx="27255">
                  <c:v>3.225592851639</c:v>
                </c:pt>
                <c:pt idx="27256">
                  <c:v>3.225964307785</c:v>
                </c:pt>
                <c:pt idx="27257">
                  <c:v>3.2261152267459998</c:v>
                </c:pt>
                <c:pt idx="27258">
                  <c:v>3.2262907028200001</c:v>
                </c:pt>
                <c:pt idx="27259">
                  <c:v>3.226370811462</c:v>
                </c:pt>
                <c:pt idx="27260">
                  <c:v>3.226464986801</c:v>
                </c:pt>
                <c:pt idx="27261">
                  <c:v>3.2265577316280001</c:v>
                </c:pt>
                <c:pt idx="27262">
                  <c:v>3.2266478538509999</c:v>
                </c:pt>
                <c:pt idx="27263">
                  <c:v>3.2267854213709999</c:v>
                </c:pt>
                <c:pt idx="27264">
                  <c:v>3.2269146442409999</c:v>
                </c:pt>
                <c:pt idx="27265">
                  <c:v>3.2270424366000001</c:v>
                </c:pt>
                <c:pt idx="27266">
                  <c:v>3.2271282672880002</c:v>
                </c:pt>
                <c:pt idx="27267">
                  <c:v>3.2272109985349999</c:v>
                </c:pt>
                <c:pt idx="27268">
                  <c:v>3.2272887229920002</c:v>
                </c:pt>
                <c:pt idx="27269">
                  <c:v>3.2274088859560002</c:v>
                </c:pt>
                <c:pt idx="27270">
                  <c:v>3.22758603096</c:v>
                </c:pt>
                <c:pt idx="27271">
                  <c:v>3.2277665138240001</c:v>
                </c:pt>
                <c:pt idx="27272">
                  <c:v>3.2280523777010002</c:v>
                </c:pt>
                <c:pt idx="27273">
                  <c:v>3.228128671646</c:v>
                </c:pt>
                <c:pt idx="27274">
                  <c:v>3.2282431125639999</c:v>
                </c:pt>
                <c:pt idx="27275">
                  <c:v>3.228569746017</c:v>
                </c:pt>
                <c:pt idx="27276">
                  <c:v>3.2288830280299998</c:v>
                </c:pt>
                <c:pt idx="27277">
                  <c:v>3.2289609909060002</c:v>
                </c:pt>
                <c:pt idx="27278">
                  <c:v>3.2290432453159998</c:v>
                </c:pt>
                <c:pt idx="27279">
                  <c:v>3.2291266918180002</c:v>
                </c:pt>
                <c:pt idx="27280">
                  <c:v>3.2292037010189998</c:v>
                </c:pt>
                <c:pt idx="27281">
                  <c:v>3.2294175624850001</c:v>
                </c:pt>
                <c:pt idx="27282">
                  <c:v>3.2295308113100001</c:v>
                </c:pt>
                <c:pt idx="27283">
                  <c:v>3.229680538177</c:v>
                </c:pt>
                <c:pt idx="27284">
                  <c:v>3.2300088405610001</c:v>
                </c:pt>
                <c:pt idx="27285">
                  <c:v>3.2301986217500001</c:v>
                </c:pt>
                <c:pt idx="27286">
                  <c:v>3.230430364609</c:v>
                </c:pt>
                <c:pt idx="27287">
                  <c:v>3.230681657791</c:v>
                </c:pt>
                <c:pt idx="27288">
                  <c:v>3.2308528423310001</c:v>
                </c:pt>
                <c:pt idx="27289">
                  <c:v>3.230965852737</c:v>
                </c:pt>
                <c:pt idx="27290">
                  <c:v>3.2310461997990001</c:v>
                </c:pt>
                <c:pt idx="27291">
                  <c:v>3.2311110496520001</c:v>
                </c:pt>
                <c:pt idx="27292">
                  <c:v>3.2311816215519999</c:v>
                </c:pt>
                <c:pt idx="27293">
                  <c:v>3.2312288284299999</c:v>
                </c:pt>
                <c:pt idx="27294">
                  <c:v>3.231307506561</c:v>
                </c:pt>
                <c:pt idx="27295">
                  <c:v>3.2313823699949999</c:v>
                </c:pt>
                <c:pt idx="27296">
                  <c:v>3.2314603328699998</c:v>
                </c:pt>
                <c:pt idx="27297">
                  <c:v>3.2315034866330001</c:v>
                </c:pt>
                <c:pt idx="27298">
                  <c:v>3.2315442562099999</c:v>
                </c:pt>
                <c:pt idx="27299">
                  <c:v>3.2315852642060001</c:v>
                </c:pt>
                <c:pt idx="27300">
                  <c:v>3.2316277027129998</c:v>
                </c:pt>
                <c:pt idx="27301">
                  <c:v>3.2316656112670001</c:v>
                </c:pt>
                <c:pt idx="27302">
                  <c:v>3.2317142486570001</c:v>
                </c:pt>
                <c:pt idx="27303">
                  <c:v>3.2317533493039998</c:v>
                </c:pt>
                <c:pt idx="27304">
                  <c:v>3.2317965030670002</c:v>
                </c:pt>
                <c:pt idx="27305">
                  <c:v>3.2318415641780001</c:v>
                </c:pt>
                <c:pt idx="27306">
                  <c:v>3.2318842411039999</c:v>
                </c:pt>
                <c:pt idx="27307">
                  <c:v>3.2319478988650001</c:v>
                </c:pt>
                <c:pt idx="27308">
                  <c:v>3.232013940811</c:v>
                </c:pt>
                <c:pt idx="27309">
                  <c:v>3.2320916652679998</c:v>
                </c:pt>
                <c:pt idx="27310">
                  <c:v>3.2321486473080001</c:v>
                </c:pt>
                <c:pt idx="27311">
                  <c:v>3.2324464321140001</c:v>
                </c:pt>
                <c:pt idx="27312">
                  <c:v>3.2324957847600002</c:v>
                </c:pt>
                <c:pt idx="27313">
                  <c:v>3.2325463294980001</c:v>
                </c:pt>
                <c:pt idx="27314">
                  <c:v>3.2325952053070002</c:v>
                </c:pt>
                <c:pt idx="27315">
                  <c:v>3.2326512336729998</c:v>
                </c:pt>
                <c:pt idx="27316">
                  <c:v>3.2327072620389998</c:v>
                </c:pt>
                <c:pt idx="27317">
                  <c:v>3.2328240871429998</c:v>
                </c:pt>
                <c:pt idx="27318">
                  <c:v>3.232878923416</c:v>
                </c:pt>
                <c:pt idx="27319">
                  <c:v>3.2329337596890002</c:v>
                </c:pt>
                <c:pt idx="27320">
                  <c:v>3.232986927032</c:v>
                </c:pt>
                <c:pt idx="27321">
                  <c:v>3.2330851554870002</c:v>
                </c:pt>
                <c:pt idx="27322">
                  <c:v>3.2331702709200001</c:v>
                </c:pt>
                <c:pt idx="27323">
                  <c:v>3.2332835197450001</c:v>
                </c:pt>
                <c:pt idx="27324">
                  <c:v>3.2336397171020002</c:v>
                </c:pt>
                <c:pt idx="27325">
                  <c:v>3.233722686768</c:v>
                </c:pt>
                <c:pt idx="27326">
                  <c:v>3.2338085174560001</c:v>
                </c:pt>
                <c:pt idx="27327">
                  <c:v>3.2339324951170001</c:v>
                </c:pt>
                <c:pt idx="27328">
                  <c:v>3.2340469360349999</c:v>
                </c:pt>
                <c:pt idx="27329">
                  <c:v>3.2342584133150001</c:v>
                </c:pt>
                <c:pt idx="27330">
                  <c:v>3.2343497276309998</c:v>
                </c:pt>
                <c:pt idx="27331">
                  <c:v>3.234399318695</c:v>
                </c:pt>
                <c:pt idx="27332">
                  <c:v>3.2345025539400001</c:v>
                </c:pt>
                <c:pt idx="27333">
                  <c:v>3.234558343887</c:v>
                </c:pt>
                <c:pt idx="27334">
                  <c:v>3.2346167564389998</c:v>
                </c:pt>
                <c:pt idx="27335">
                  <c:v>3.2346692085269999</c:v>
                </c:pt>
                <c:pt idx="27336">
                  <c:v>3.2347195148469998</c:v>
                </c:pt>
                <c:pt idx="27337">
                  <c:v>3.234811067581</c:v>
                </c:pt>
                <c:pt idx="27338">
                  <c:v>3.2349441051480001</c:v>
                </c:pt>
                <c:pt idx="27339">
                  <c:v>3.2351546287540001</c:v>
                </c:pt>
                <c:pt idx="27340">
                  <c:v>3.2352249622340001</c:v>
                </c:pt>
                <c:pt idx="27341">
                  <c:v>3.2353365421300002</c:v>
                </c:pt>
                <c:pt idx="27342">
                  <c:v>3.2354419231409999</c:v>
                </c:pt>
                <c:pt idx="27343">
                  <c:v>3.2355163097380002</c:v>
                </c:pt>
                <c:pt idx="27344">
                  <c:v>3.235560894012</c:v>
                </c:pt>
                <c:pt idx="27345">
                  <c:v>3.2356121540070002</c:v>
                </c:pt>
                <c:pt idx="27346">
                  <c:v>3.2356848716740001</c:v>
                </c:pt>
                <c:pt idx="27347">
                  <c:v>3.2357604503630002</c:v>
                </c:pt>
                <c:pt idx="27348">
                  <c:v>3.2358388900759998</c:v>
                </c:pt>
                <c:pt idx="27349">
                  <c:v>3.2358877658840002</c:v>
                </c:pt>
                <c:pt idx="27350">
                  <c:v>3.23592877388</c:v>
                </c:pt>
                <c:pt idx="27351">
                  <c:v>3.2359690666200001</c:v>
                </c:pt>
                <c:pt idx="27352">
                  <c:v>3.2360084056849998</c:v>
                </c:pt>
                <c:pt idx="27353">
                  <c:v>3.2360467910769999</c:v>
                </c:pt>
                <c:pt idx="27354">
                  <c:v>3.2360920906069999</c:v>
                </c:pt>
                <c:pt idx="27355">
                  <c:v>3.2361388206480002</c:v>
                </c:pt>
                <c:pt idx="27356">
                  <c:v>3.236188411713</c:v>
                </c:pt>
                <c:pt idx="27357">
                  <c:v>3.2363946437840001</c:v>
                </c:pt>
                <c:pt idx="27358">
                  <c:v>3.2367370128630002</c:v>
                </c:pt>
                <c:pt idx="27359">
                  <c:v>3.2368280887599998</c:v>
                </c:pt>
                <c:pt idx="27360">
                  <c:v>3.2369165420530002</c:v>
                </c:pt>
                <c:pt idx="27361">
                  <c:v>3.2370102405550001</c:v>
                </c:pt>
                <c:pt idx="27362">
                  <c:v>3.237095355988</c:v>
                </c:pt>
                <c:pt idx="27363">
                  <c:v>3.2374379634860002</c:v>
                </c:pt>
                <c:pt idx="27364">
                  <c:v>3.23778963089</c:v>
                </c:pt>
                <c:pt idx="27365">
                  <c:v>3.2379417419430001</c:v>
                </c:pt>
                <c:pt idx="27366">
                  <c:v>3.2380304336550001</c:v>
                </c:pt>
                <c:pt idx="27367">
                  <c:v>3.2381250858309998</c:v>
                </c:pt>
                <c:pt idx="27368">
                  <c:v>3.2381734848020001</c:v>
                </c:pt>
                <c:pt idx="27369">
                  <c:v>3.2382767200470002</c:v>
                </c:pt>
                <c:pt idx="27370">
                  <c:v>3.238330364227</c:v>
                </c:pt>
                <c:pt idx="27371">
                  <c:v>3.238389730453</c:v>
                </c:pt>
                <c:pt idx="27372">
                  <c:v>3.238450527191</c:v>
                </c:pt>
                <c:pt idx="27373">
                  <c:v>3.2385084629060001</c:v>
                </c:pt>
                <c:pt idx="27374">
                  <c:v>3.2385663986209998</c:v>
                </c:pt>
                <c:pt idx="27375">
                  <c:v>3.2386219501500002</c:v>
                </c:pt>
                <c:pt idx="27376">
                  <c:v>3.238677024841</c:v>
                </c:pt>
                <c:pt idx="27377">
                  <c:v>3.2387309074399999</c:v>
                </c:pt>
                <c:pt idx="27378">
                  <c:v>3.2387859821320002</c:v>
                </c:pt>
                <c:pt idx="27379">
                  <c:v>3.2388386726379998</c:v>
                </c:pt>
                <c:pt idx="27380">
                  <c:v>3.2389309406279998</c:v>
                </c:pt>
                <c:pt idx="27381">
                  <c:v>3.2390823364260002</c:v>
                </c:pt>
                <c:pt idx="27382">
                  <c:v>3.239193201065</c:v>
                </c:pt>
                <c:pt idx="27383">
                  <c:v>3.2393105030060001</c:v>
                </c:pt>
                <c:pt idx="27384">
                  <c:v>3.2393844127659999</c:v>
                </c:pt>
                <c:pt idx="27385">
                  <c:v>3.2396583557129999</c:v>
                </c:pt>
                <c:pt idx="27386">
                  <c:v>3.239978075027</c:v>
                </c:pt>
                <c:pt idx="27387">
                  <c:v>3.2402086257930001</c:v>
                </c:pt>
                <c:pt idx="27388">
                  <c:v>3.2402899265289999</c:v>
                </c:pt>
                <c:pt idx="27389">
                  <c:v>3.2403328418730002</c:v>
                </c:pt>
                <c:pt idx="27390">
                  <c:v>3.2404072284700001</c:v>
                </c:pt>
                <c:pt idx="27391">
                  <c:v>3.2404842376710001</c:v>
                </c:pt>
                <c:pt idx="27392">
                  <c:v>3.2406497001650001</c:v>
                </c:pt>
                <c:pt idx="27393">
                  <c:v>3.2407917976379998</c:v>
                </c:pt>
                <c:pt idx="27394">
                  <c:v>3.2408969402309999</c:v>
                </c:pt>
                <c:pt idx="27395">
                  <c:v>3.2412166595460001</c:v>
                </c:pt>
                <c:pt idx="27396">
                  <c:v>3.2414658069610001</c:v>
                </c:pt>
                <c:pt idx="27397">
                  <c:v>3.241514444351</c:v>
                </c:pt>
                <c:pt idx="27398">
                  <c:v>3.2415571212769998</c:v>
                </c:pt>
                <c:pt idx="27399">
                  <c:v>3.2416043281559999</c:v>
                </c:pt>
                <c:pt idx="27400">
                  <c:v>3.2416725158689998</c:v>
                </c:pt>
                <c:pt idx="27401">
                  <c:v>3.2417125701899998</c:v>
                </c:pt>
                <c:pt idx="27402">
                  <c:v>3.2417590618130001</c:v>
                </c:pt>
                <c:pt idx="27403">
                  <c:v>3.2418007850650001</c:v>
                </c:pt>
                <c:pt idx="27404">
                  <c:v>3.2418410778050002</c:v>
                </c:pt>
                <c:pt idx="27405">
                  <c:v>3.2418885231019998</c:v>
                </c:pt>
                <c:pt idx="27406">
                  <c:v>3.2419333457950001</c:v>
                </c:pt>
                <c:pt idx="27407">
                  <c:v>3.2419755458830002</c:v>
                </c:pt>
                <c:pt idx="27408">
                  <c:v>3.2420401573180002</c:v>
                </c:pt>
                <c:pt idx="27409">
                  <c:v>3.2421429157260002</c:v>
                </c:pt>
                <c:pt idx="27410">
                  <c:v>3.242354869843</c:v>
                </c:pt>
                <c:pt idx="27411">
                  <c:v>3.2424800395969999</c:v>
                </c:pt>
                <c:pt idx="27412">
                  <c:v>3.2425656318659999</c:v>
                </c:pt>
                <c:pt idx="27413">
                  <c:v>3.2426488399509998</c:v>
                </c:pt>
                <c:pt idx="27414">
                  <c:v>3.2430126667020001</c:v>
                </c:pt>
                <c:pt idx="27415">
                  <c:v>3.2430934906009998</c:v>
                </c:pt>
                <c:pt idx="27416">
                  <c:v>3.2431747913360001</c:v>
                </c:pt>
                <c:pt idx="27417">
                  <c:v>3.2432575225829998</c:v>
                </c:pt>
                <c:pt idx="27418">
                  <c:v>3.2435839176179999</c:v>
                </c:pt>
                <c:pt idx="27419">
                  <c:v>3.2438776493070001</c:v>
                </c:pt>
                <c:pt idx="27420">
                  <c:v>3.2439947128300002</c:v>
                </c:pt>
                <c:pt idx="27421">
                  <c:v>3.2441015243529998</c:v>
                </c:pt>
                <c:pt idx="27422">
                  <c:v>3.2441887855529998</c:v>
                </c:pt>
                <c:pt idx="27423">
                  <c:v>3.2442719936370001</c:v>
                </c:pt>
                <c:pt idx="27424">
                  <c:v>3.24432015419</c:v>
                </c:pt>
                <c:pt idx="27425">
                  <c:v>3.2444076538090001</c:v>
                </c:pt>
                <c:pt idx="27426">
                  <c:v>3.2446589469910001</c:v>
                </c:pt>
                <c:pt idx="27427">
                  <c:v>3.244780778885</c:v>
                </c:pt>
                <c:pt idx="27428">
                  <c:v>3.2450911998750001</c:v>
                </c:pt>
                <c:pt idx="27429">
                  <c:v>3.2453308105469998</c:v>
                </c:pt>
                <c:pt idx="27430">
                  <c:v>3.2454028129579999</c:v>
                </c:pt>
                <c:pt idx="27431">
                  <c:v>3.2454831600189999</c:v>
                </c:pt>
                <c:pt idx="27432">
                  <c:v>3.245556592941</c:v>
                </c:pt>
                <c:pt idx="27433">
                  <c:v>3.2456738948820001</c:v>
                </c:pt>
                <c:pt idx="27434">
                  <c:v>3.2459268569950002</c:v>
                </c:pt>
                <c:pt idx="27435">
                  <c:v>3.2460227012630001</c:v>
                </c:pt>
                <c:pt idx="27436">
                  <c:v>3.2460741996769999</c:v>
                </c:pt>
                <c:pt idx="27437">
                  <c:v>3.2461280822749998</c:v>
                </c:pt>
                <c:pt idx="27438">
                  <c:v>3.2461855411529998</c:v>
                </c:pt>
                <c:pt idx="27439">
                  <c:v>3.246243476868</c:v>
                </c:pt>
                <c:pt idx="27440">
                  <c:v>3.2463023662569999</c:v>
                </c:pt>
                <c:pt idx="27441">
                  <c:v>3.2463638782499999</c:v>
                </c:pt>
                <c:pt idx="27442">
                  <c:v>3.2464187145230001</c:v>
                </c:pt>
                <c:pt idx="27443">
                  <c:v>3.246472120285</c:v>
                </c:pt>
                <c:pt idx="27444">
                  <c:v>3.2465238571169999</c:v>
                </c:pt>
                <c:pt idx="27445">
                  <c:v>3.2465727329249998</c:v>
                </c:pt>
                <c:pt idx="27446">
                  <c:v>3.2466659545900001</c:v>
                </c:pt>
                <c:pt idx="27447">
                  <c:v>3.2467885017400002</c:v>
                </c:pt>
                <c:pt idx="27448">
                  <c:v>3.2469525337220002</c:v>
                </c:pt>
                <c:pt idx="27449">
                  <c:v>3.247040748596</c:v>
                </c:pt>
                <c:pt idx="27450">
                  <c:v>3.2471303939820002</c:v>
                </c:pt>
                <c:pt idx="27451">
                  <c:v>3.247215032578</c:v>
                </c:pt>
                <c:pt idx="27452">
                  <c:v>3.2473008632660001</c:v>
                </c:pt>
                <c:pt idx="27453">
                  <c:v>3.2474493980410002</c:v>
                </c:pt>
                <c:pt idx="27454">
                  <c:v>3.247725963593</c:v>
                </c:pt>
                <c:pt idx="27455">
                  <c:v>3.2478423118589999</c:v>
                </c:pt>
                <c:pt idx="27456">
                  <c:v>3.2481477260589999</c:v>
                </c:pt>
                <c:pt idx="27457">
                  <c:v>3.2484066486360001</c:v>
                </c:pt>
                <c:pt idx="27458">
                  <c:v>3.248528003693</c:v>
                </c:pt>
                <c:pt idx="27459">
                  <c:v>3.248610019684</c:v>
                </c:pt>
                <c:pt idx="27460">
                  <c:v>3.2486596107480001</c:v>
                </c:pt>
                <c:pt idx="27461">
                  <c:v>3.2487115859990001</c:v>
                </c:pt>
                <c:pt idx="27462">
                  <c:v>3.2487874031069999</c:v>
                </c:pt>
                <c:pt idx="27463">
                  <c:v>3.2491309642789998</c:v>
                </c:pt>
                <c:pt idx="27464">
                  <c:v>3.249405622482</c:v>
                </c:pt>
                <c:pt idx="27465">
                  <c:v>3.2494630813600001</c:v>
                </c:pt>
                <c:pt idx="27466">
                  <c:v>3.2495391368869999</c:v>
                </c:pt>
                <c:pt idx="27467">
                  <c:v>3.2496783733369998</c:v>
                </c:pt>
                <c:pt idx="27468">
                  <c:v>3.2498486042020001</c:v>
                </c:pt>
                <c:pt idx="27469">
                  <c:v>3.249964952469</c:v>
                </c:pt>
                <c:pt idx="27470">
                  <c:v>3.2500774860380002</c:v>
                </c:pt>
                <c:pt idx="27471">
                  <c:v>3.250164031982</c:v>
                </c:pt>
                <c:pt idx="27472">
                  <c:v>3.2502629756929999</c:v>
                </c:pt>
                <c:pt idx="27473">
                  <c:v>3.2503578662870001</c:v>
                </c:pt>
                <c:pt idx="27474">
                  <c:v>3.2504529952999999</c:v>
                </c:pt>
                <c:pt idx="27475">
                  <c:v>3.2505447864530002</c:v>
                </c:pt>
                <c:pt idx="27476">
                  <c:v>3.2507996559140002</c:v>
                </c:pt>
                <c:pt idx="27477">
                  <c:v>3.250905036926</c:v>
                </c:pt>
                <c:pt idx="27478">
                  <c:v>3.251046180725</c:v>
                </c:pt>
                <c:pt idx="27479">
                  <c:v>3.2512876987460002</c:v>
                </c:pt>
                <c:pt idx="27480">
                  <c:v>3.2513740062709999</c:v>
                </c:pt>
                <c:pt idx="27481">
                  <c:v>3.2514636516570001</c:v>
                </c:pt>
                <c:pt idx="27482">
                  <c:v>3.25155043602</c:v>
                </c:pt>
                <c:pt idx="27483">
                  <c:v>3.2516391277309999</c:v>
                </c:pt>
                <c:pt idx="27484">
                  <c:v>3.2517235279080001</c:v>
                </c:pt>
                <c:pt idx="27485">
                  <c:v>3.251832723618</c:v>
                </c:pt>
                <c:pt idx="27486">
                  <c:v>3.2519707679750001</c:v>
                </c:pt>
                <c:pt idx="27487">
                  <c:v>3.2521755695340002</c:v>
                </c:pt>
                <c:pt idx="27488">
                  <c:v>3.2523219585419998</c:v>
                </c:pt>
                <c:pt idx="27489">
                  <c:v>3.2526648044590001</c:v>
                </c:pt>
                <c:pt idx="27490">
                  <c:v>3.2527987957</c:v>
                </c:pt>
                <c:pt idx="27491">
                  <c:v>3.2528696060179998</c:v>
                </c:pt>
                <c:pt idx="27492">
                  <c:v>3.2529425621030001</c:v>
                </c:pt>
                <c:pt idx="27493">
                  <c:v>3.2529940605159999</c:v>
                </c:pt>
                <c:pt idx="27494">
                  <c:v>3.2532947063450002</c:v>
                </c:pt>
                <c:pt idx="27495">
                  <c:v>3.2535424232480001</c:v>
                </c:pt>
                <c:pt idx="27496">
                  <c:v>3.2536854743960002</c:v>
                </c:pt>
                <c:pt idx="27497">
                  <c:v>3.2537906169889999</c:v>
                </c:pt>
                <c:pt idx="27498">
                  <c:v>3.2538757324219998</c:v>
                </c:pt>
                <c:pt idx="27499">
                  <c:v>3.25399184227</c:v>
                </c:pt>
                <c:pt idx="27500">
                  <c:v>3.2541763782499999</c:v>
                </c:pt>
                <c:pt idx="27501">
                  <c:v>3.2542583942409999</c:v>
                </c:pt>
                <c:pt idx="27502">
                  <c:v>3.2543380260469998</c:v>
                </c:pt>
                <c:pt idx="27503">
                  <c:v>3.2544622421259999</c:v>
                </c:pt>
                <c:pt idx="27504">
                  <c:v>3.2546031475069999</c:v>
                </c:pt>
                <c:pt idx="27505">
                  <c:v>3.2546901702879998</c:v>
                </c:pt>
                <c:pt idx="27506">
                  <c:v>3.2547719478610002</c:v>
                </c:pt>
                <c:pt idx="27507">
                  <c:v>3.2548542022709999</c:v>
                </c:pt>
                <c:pt idx="27508">
                  <c:v>3.2550866603849999</c:v>
                </c:pt>
                <c:pt idx="27509">
                  <c:v>3.2552039623260001</c:v>
                </c:pt>
                <c:pt idx="27510">
                  <c:v>3.2553138732910001</c:v>
                </c:pt>
                <c:pt idx="27511">
                  <c:v>3.2554335594179999</c:v>
                </c:pt>
                <c:pt idx="27512">
                  <c:v>3.2555253505709998</c:v>
                </c:pt>
                <c:pt idx="27513">
                  <c:v>3.2556104660030001</c:v>
                </c:pt>
                <c:pt idx="27514">
                  <c:v>3.255693674088</c:v>
                </c:pt>
                <c:pt idx="27515">
                  <c:v>3.2558457851410001</c:v>
                </c:pt>
                <c:pt idx="27516">
                  <c:v>3.2559986114499999</c:v>
                </c:pt>
                <c:pt idx="27517">
                  <c:v>3.2560887336729998</c:v>
                </c:pt>
                <c:pt idx="27518">
                  <c:v>3.2562024593349999</c:v>
                </c:pt>
                <c:pt idx="27519">
                  <c:v>3.2562823295590002</c:v>
                </c:pt>
                <c:pt idx="27520">
                  <c:v>3.2563533782960001</c:v>
                </c:pt>
                <c:pt idx="27521">
                  <c:v>3.2564177513120001</c:v>
                </c:pt>
                <c:pt idx="27522">
                  <c:v>3.256466150284</c:v>
                </c:pt>
                <c:pt idx="27523">
                  <c:v>3.256542682648</c:v>
                </c:pt>
                <c:pt idx="27524">
                  <c:v>3.2566583156590001</c:v>
                </c:pt>
                <c:pt idx="27525">
                  <c:v>3.256998062134</c:v>
                </c:pt>
                <c:pt idx="27526">
                  <c:v>3.257155179977</c:v>
                </c:pt>
                <c:pt idx="27527">
                  <c:v>3.2572846412660001</c:v>
                </c:pt>
                <c:pt idx="27528">
                  <c:v>3.2573776245119999</c:v>
                </c:pt>
                <c:pt idx="27529">
                  <c:v>3.257470846176</c:v>
                </c:pt>
                <c:pt idx="27530">
                  <c:v>3.2575583457950001</c:v>
                </c:pt>
                <c:pt idx="27531">
                  <c:v>3.2577168941500001</c:v>
                </c:pt>
                <c:pt idx="27532">
                  <c:v>3.2578995227809999</c:v>
                </c:pt>
                <c:pt idx="27533">
                  <c:v>3.2580835819240002</c:v>
                </c:pt>
                <c:pt idx="27534">
                  <c:v>3.2583048343660002</c:v>
                </c:pt>
                <c:pt idx="27535">
                  <c:v>3.2583847045900001</c:v>
                </c:pt>
                <c:pt idx="27536">
                  <c:v>3.2584373950960002</c:v>
                </c:pt>
                <c:pt idx="27537">
                  <c:v>3.2584836482999999</c:v>
                </c:pt>
                <c:pt idx="27538">
                  <c:v>3.258527755737</c:v>
                </c:pt>
                <c:pt idx="27539">
                  <c:v>3.2585678100590001</c:v>
                </c:pt>
                <c:pt idx="27540">
                  <c:v>3.2586071491239998</c:v>
                </c:pt>
                <c:pt idx="27541">
                  <c:v>3.2586524486539998</c:v>
                </c:pt>
                <c:pt idx="27542">
                  <c:v>3.2586903572080002</c:v>
                </c:pt>
                <c:pt idx="27543">
                  <c:v>3.2587409019470002</c:v>
                </c:pt>
                <c:pt idx="27544">
                  <c:v>3.2587902545929999</c:v>
                </c:pt>
                <c:pt idx="27545">
                  <c:v>3.2588376998899999</c:v>
                </c:pt>
                <c:pt idx="27546">
                  <c:v>3.2589457035059999</c:v>
                </c:pt>
                <c:pt idx="27547">
                  <c:v>3.2591300010680002</c:v>
                </c:pt>
                <c:pt idx="27548">
                  <c:v>3.2592194080349999</c:v>
                </c:pt>
                <c:pt idx="27549">
                  <c:v>3.259306907654</c:v>
                </c:pt>
                <c:pt idx="27550">
                  <c:v>3.2593860626220001</c:v>
                </c:pt>
                <c:pt idx="27551">
                  <c:v>3.259511232376</c:v>
                </c:pt>
                <c:pt idx="27552">
                  <c:v>3.2595913410190001</c:v>
                </c:pt>
                <c:pt idx="27553">
                  <c:v>3.2599215507510002</c:v>
                </c:pt>
                <c:pt idx="27554">
                  <c:v>3.2600047588350001</c:v>
                </c:pt>
                <c:pt idx="27555">
                  <c:v>3.260362386703</c:v>
                </c:pt>
                <c:pt idx="27556">
                  <c:v>3.2604761123660002</c:v>
                </c:pt>
                <c:pt idx="27557">
                  <c:v>3.2606282234189998</c:v>
                </c:pt>
                <c:pt idx="27558">
                  <c:v>3.2609555721280001</c:v>
                </c:pt>
                <c:pt idx="27559">
                  <c:v>3.2613067626949999</c:v>
                </c:pt>
                <c:pt idx="27560">
                  <c:v>3.2613899707790002</c:v>
                </c:pt>
                <c:pt idx="27561">
                  <c:v>3.261481523514</c:v>
                </c:pt>
                <c:pt idx="27562">
                  <c:v>3.2615299224849998</c:v>
                </c:pt>
                <c:pt idx="27563">
                  <c:v>3.2615852355960002</c:v>
                </c:pt>
                <c:pt idx="27564">
                  <c:v>3.2616410255430002</c:v>
                </c:pt>
                <c:pt idx="27565">
                  <c:v>3.2616949081420001</c:v>
                </c:pt>
                <c:pt idx="27566">
                  <c:v>3.2617473602290001</c:v>
                </c:pt>
                <c:pt idx="27567">
                  <c:v>3.2617995738980001</c:v>
                </c:pt>
                <c:pt idx="27568">
                  <c:v>3.2618527412409999</c:v>
                </c:pt>
                <c:pt idx="27569">
                  <c:v>3.2619082927699998</c:v>
                </c:pt>
                <c:pt idx="27570">
                  <c:v>3.2619562149050001</c:v>
                </c:pt>
                <c:pt idx="27571">
                  <c:v>3.2620508670809998</c:v>
                </c:pt>
                <c:pt idx="27572">
                  <c:v>3.2622425556180001</c:v>
                </c:pt>
                <c:pt idx="27573">
                  <c:v>3.2625796794889999</c:v>
                </c:pt>
                <c:pt idx="27574">
                  <c:v>3.2628879547120002</c:v>
                </c:pt>
                <c:pt idx="27575">
                  <c:v>3.2629601955409999</c:v>
                </c:pt>
                <c:pt idx="27576">
                  <c:v>3.2630350589749999</c:v>
                </c:pt>
                <c:pt idx="27577">
                  <c:v>3.2631106376650001</c:v>
                </c:pt>
                <c:pt idx="27578">
                  <c:v>3.263394594193</c:v>
                </c:pt>
                <c:pt idx="27579">
                  <c:v>3.2635016441350002</c:v>
                </c:pt>
                <c:pt idx="27580">
                  <c:v>3.2637197971340002</c:v>
                </c:pt>
                <c:pt idx="27581">
                  <c:v>3.263833999634</c:v>
                </c:pt>
                <c:pt idx="27582">
                  <c:v>3.2639338970180001</c:v>
                </c:pt>
                <c:pt idx="27583">
                  <c:v>3.2639834880829999</c:v>
                </c:pt>
                <c:pt idx="27584">
                  <c:v>3.2640323638919999</c:v>
                </c:pt>
                <c:pt idx="27585">
                  <c:v>3.2640721797940002</c:v>
                </c:pt>
                <c:pt idx="27586">
                  <c:v>3.2641153335570001</c:v>
                </c:pt>
                <c:pt idx="27587">
                  <c:v>3.264135837555</c:v>
                </c:pt>
                <c:pt idx="27588">
                  <c:v>3.264174222946</c:v>
                </c:pt>
                <c:pt idx="27589">
                  <c:v>3.2642111778260001</c:v>
                </c:pt>
                <c:pt idx="27590">
                  <c:v>3.2642471790309999</c:v>
                </c:pt>
                <c:pt idx="27591">
                  <c:v>3.2642850875849998</c:v>
                </c:pt>
                <c:pt idx="27592">
                  <c:v>3.264355421066</c:v>
                </c:pt>
                <c:pt idx="27593">
                  <c:v>3.2643978595730001</c:v>
                </c:pt>
                <c:pt idx="27594">
                  <c:v>3.264440774918</c:v>
                </c:pt>
                <c:pt idx="27595">
                  <c:v>3.2644903659820002</c:v>
                </c:pt>
                <c:pt idx="27596">
                  <c:v>3.2645425796510001</c:v>
                </c:pt>
                <c:pt idx="27597">
                  <c:v>3.264590978622</c:v>
                </c:pt>
                <c:pt idx="27598">
                  <c:v>3.2646386623380002</c:v>
                </c:pt>
                <c:pt idx="27599">
                  <c:v>3.264684915543</c:v>
                </c:pt>
                <c:pt idx="27600">
                  <c:v>3.264756679535</c:v>
                </c:pt>
                <c:pt idx="27601">
                  <c:v>3.2648050785059999</c:v>
                </c:pt>
                <c:pt idx="27602">
                  <c:v>3.2648515701290002</c:v>
                </c:pt>
                <c:pt idx="27603">
                  <c:v>3.2649707794189999</c:v>
                </c:pt>
                <c:pt idx="27604">
                  <c:v>3.2652127742769999</c:v>
                </c:pt>
                <c:pt idx="27605">
                  <c:v>3.2653069496149998</c:v>
                </c:pt>
                <c:pt idx="27606">
                  <c:v>3.265363454819</c:v>
                </c:pt>
                <c:pt idx="27607">
                  <c:v>3.2654268741610002</c:v>
                </c:pt>
                <c:pt idx="27608">
                  <c:v>3.265489339828</c:v>
                </c:pt>
                <c:pt idx="27609">
                  <c:v>3.2655541896820002</c:v>
                </c:pt>
                <c:pt idx="27610">
                  <c:v>3.2656259536740002</c:v>
                </c:pt>
                <c:pt idx="27611">
                  <c:v>3.265699863434</c:v>
                </c:pt>
                <c:pt idx="27612">
                  <c:v>3.2657811641690002</c:v>
                </c:pt>
                <c:pt idx="27613">
                  <c:v>3.265860557556</c:v>
                </c:pt>
                <c:pt idx="27614">
                  <c:v>3.2659420967099999</c:v>
                </c:pt>
                <c:pt idx="27615">
                  <c:v>3.2660214900970002</c:v>
                </c:pt>
                <c:pt idx="27616">
                  <c:v>3.266096115112</c:v>
                </c:pt>
                <c:pt idx="27617">
                  <c:v>3.2661683559419998</c:v>
                </c:pt>
                <c:pt idx="27618">
                  <c:v>3.2662439346309999</c:v>
                </c:pt>
                <c:pt idx="27619">
                  <c:v>3.266317605972</c:v>
                </c:pt>
                <c:pt idx="27620">
                  <c:v>3.2663815021509999</c:v>
                </c:pt>
                <c:pt idx="27621">
                  <c:v>3.2664456367489998</c:v>
                </c:pt>
                <c:pt idx="27622">
                  <c:v>3.2665047645569998</c:v>
                </c:pt>
                <c:pt idx="27623">
                  <c:v>3.266564846039</c:v>
                </c:pt>
                <c:pt idx="27624">
                  <c:v>3.2666289806369999</c:v>
                </c:pt>
                <c:pt idx="27625">
                  <c:v>3.2666952610019999</c:v>
                </c:pt>
                <c:pt idx="27626">
                  <c:v>3.2667617797849999</c:v>
                </c:pt>
                <c:pt idx="27627">
                  <c:v>3.2668287754060001</c:v>
                </c:pt>
                <c:pt idx="27628">
                  <c:v>3.266889333725</c:v>
                </c:pt>
                <c:pt idx="27629">
                  <c:v>3.266950368881</c:v>
                </c:pt>
                <c:pt idx="27630">
                  <c:v>3.267013311386</c:v>
                </c:pt>
                <c:pt idx="27631">
                  <c:v>3.2670750617979998</c:v>
                </c:pt>
                <c:pt idx="27632">
                  <c:v>3.2671349048609999</c:v>
                </c:pt>
                <c:pt idx="27633">
                  <c:v>3.2671952247620002</c:v>
                </c:pt>
                <c:pt idx="27634">
                  <c:v>3.267252206802</c:v>
                </c:pt>
                <c:pt idx="27635">
                  <c:v>3.2673068046570002</c:v>
                </c:pt>
                <c:pt idx="27636">
                  <c:v>3.2673604488370001</c:v>
                </c:pt>
                <c:pt idx="27637">
                  <c:v>3.2674093246460001</c:v>
                </c:pt>
                <c:pt idx="27638">
                  <c:v>3.2674632072450001</c:v>
                </c:pt>
                <c:pt idx="27639">
                  <c:v>3.2675614356990001</c:v>
                </c:pt>
                <c:pt idx="27640">
                  <c:v>3.2676074504849999</c:v>
                </c:pt>
                <c:pt idx="27641">
                  <c:v>3.2677011489869998</c:v>
                </c:pt>
                <c:pt idx="27642">
                  <c:v>3.267789125443</c:v>
                </c:pt>
                <c:pt idx="27643">
                  <c:v>3.2678680419920001</c:v>
                </c:pt>
                <c:pt idx="27644">
                  <c:v>3.267970561981</c:v>
                </c:pt>
                <c:pt idx="27645">
                  <c:v>3.2682499885560001</c:v>
                </c:pt>
                <c:pt idx="27646">
                  <c:v>3.2683076858520002</c:v>
                </c:pt>
                <c:pt idx="27647">
                  <c:v>3.2683606147769999</c:v>
                </c:pt>
                <c:pt idx="27648">
                  <c:v>3.268393993378</c:v>
                </c:pt>
                <c:pt idx="27649">
                  <c:v>3.2684319019319998</c:v>
                </c:pt>
                <c:pt idx="27650">
                  <c:v>3.2684736251830002</c:v>
                </c:pt>
                <c:pt idx="27651">
                  <c:v>3.2685074806209999</c:v>
                </c:pt>
                <c:pt idx="27652">
                  <c:v>3.268537282944</c:v>
                </c:pt>
                <c:pt idx="27653">
                  <c:v>3.2685747146609998</c:v>
                </c:pt>
                <c:pt idx="27654">
                  <c:v>3.268608570099</c:v>
                </c:pt>
                <c:pt idx="27655">
                  <c:v>3.2686362266539999</c:v>
                </c:pt>
                <c:pt idx="27656">
                  <c:v>3.2686667442320001</c:v>
                </c:pt>
                <c:pt idx="27657">
                  <c:v>3.2687053680420002</c:v>
                </c:pt>
                <c:pt idx="27658">
                  <c:v>3.2687370777129998</c:v>
                </c:pt>
                <c:pt idx="27659">
                  <c:v>3.2687721252439998</c:v>
                </c:pt>
                <c:pt idx="27660">
                  <c:v>3.2688121795649998</c:v>
                </c:pt>
                <c:pt idx="27661">
                  <c:v>3.268852710724</c:v>
                </c:pt>
                <c:pt idx="27662">
                  <c:v>3.2688915729520001</c:v>
                </c:pt>
                <c:pt idx="27663">
                  <c:v>3.2689325809479999</c:v>
                </c:pt>
                <c:pt idx="27664">
                  <c:v>3.2689716815950001</c:v>
                </c:pt>
                <c:pt idx="27665">
                  <c:v>3.2690334320069998</c:v>
                </c:pt>
                <c:pt idx="27666">
                  <c:v>3.2691299915309999</c:v>
                </c:pt>
                <c:pt idx="27667">
                  <c:v>3.2693936824800001</c:v>
                </c:pt>
                <c:pt idx="27668">
                  <c:v>3.2694442272190001</c:v>
                </c:pt>
                <c:pt idx="27669">
                  <c:v>3.2694969177250002</c:v>
                </c:pt>
                <c:pt idx="27670">
                  <c:v>3.2695498466489998</c:v>
                </c:pt>
                <c:pt idx="27671">
                  <c:v>3.2696092128749998</c:v>
                </c:pt>
                <c:pt idx="27672">
                  <c:v>3.2696688175199999</c:v>
                </c:pt>
                <c:pt idx="27673">
                  <c:v>3.269728422165</c:v>
                </c:pt>
                <c:pt idx="27674">
                  <c:v>3.2697882652280001</c:v>
                </c:pt>
                <c:pt idx="27675">
                  <c:v>3.2698414325709999</c:v>
                </c:pt>
                <c:pt idx="27676">
                  <c:v>3.2698948383330002</c:v>
                </c:pt>
                <c:pt idx="27677">
                  <c:v>3.2699887752530001</c:v>
                </c:pt>
                <c:pt idx="27678">
                  <c:v>3.2700748443599998</c:v>
                </c:pt>
                <c:pt idx="27679">
                  <c:v>3.2703900337220002</c:v>
                </c:pt>
                <c:pt idx="27680">
                  <c:v>3.2704665660860002</c:v>
                </c:pt>
                <c:pt idx="27681">
                  <c:v>3.2705380916600002</c:v>
                </c:pt>
                <c:pt idx="27682">
                  <c:v>3.270613908768</c:v>
                </c:pt>
                <c:pt idx="27683">
                  <c:v>3.2707111835479998</c:v>
                </c:pt>
                <c:pt idx="27684">
                  <c:v>3.2707858085630002</c:v>
                </c:pt>
                <c:pt idx="27685">
                  <c:v>3.270851373672</c:v>
                </c:pt>
                <c:pt idx="27686">
                  <c:v>3.2708995342249998</c:v>
                </c:pt>
                <c:pt idx="27687">
                  <c:v>3.270978689194</c:v>
                </c:pt>
                <c:pt idx="27688">
                  <c:v>3.27108335495</c:v>
                </c:pt>
                <c:pt idx="27689">
                  <c:v>3.271410942078</c:v>
                </c:pt>
                <c:pt idx="27690">
                  <c:v>3.2715852260589999</c:v>
                </c:pt>
                <c:pt idx="27691">
                  <c:v>3.271667480469</c:v>
                </c:pt>
                <c:pt idx="27692">
                  <c:v>3.2719924449920001</c:v>
                </c:pt>
                <c:pt idx="27693">
                  <c:v>3.2721149921419999</c:v>
                </c:pt>
                <c:pt idx="27694">
                  <c:v>3.2721982002260002</c:v>
                </c:pt>
                <c:pt idx="27695">
                  <c:v>3.272300481796</c:v>
                </c:pt>
                <c:pt idx="27696">
                  <c:v>3.2723710536959998</c:v>
                </c:pt>
                <c:pt idx="27697">
                  <c:v>3.272420883179</c:v>
                </c:pt>
                <c:pt idx="27698">
                  <c:v>3.2724611759190001</c:v>
                </c:pt>
                <c:pt idx="27699">
                  <c:v>3.2725090980529998</c:v>
                </c:pt>
                <c:pt idx="27700">
                  <c:v>3.2725548744199999</c:v>
                </c:pt>
                <c:pt idx="27701">
                  <c:v>3.272600412369</c:v>
                </c:pt>
                <c:pt idx="27702">
                  <c:v>3.2726488113399999</c:v>
                </c:pt>
                <c:pt idx="27703">
                  <c:v>3.2727289199829999</c:v>
                </c:pt>
                <c:pt idx="27704">
                  <c:v>3.2730689048769999</c:v>
                </c:pt>
                <c:pt idx="27705">
                  <c:v>3.2731995582579998</c:v>
                </c:pt>
                <c:pt idx="27706">
                  <c:v>3.273251056671</c:v>
                </c:pt>
                <c:pt idx="27707">
                  <c:v>3.2733058929440002</c:v>
                </c:pt>
                <c:pt idx="27708">
                  <c:v>3.273360967636</c:v>
                </c:pt>
                <c:pt idx="27709">
                  <c:v>3.273418188095</c:v>
                </c:pt>
                <c:pt idx="27710">
                  <c:v>3.2734730243680001</c:v>
                </c:pt>
                <c:pt idx="27711">
                  <c:v>3.2735321521760001</c:v>
                </c:pt>
                <c:pt idx="27712">
                  <c:v>3.2735924720759999</c:v>
                </c:pt>
                <c:pt idx="27713">
                  <c:v>3.2736544609070002</c:v>
                </c:pt>
                <c:pt idx="27714">
                  <c:v>3.2737133502960001</c:v>
                </c:pt>
                <c:pt idx="27715">
                  <c:v>3.2737703323359999</c:v>
                </c:pt>
                <c:pt idx="27716">
                  <c:v>3.2738711833949998</c:v>
                </c:pt>
                <c:pt idx="27717">
                  <c:v>3.2739653587339999</c:v>
                </c:pt>
                <c:pt idx="27718">
                  <c:v>3.2740662097929998</c:v>
                </c:pt>
                <c:pt idx="27719">
                  <c:v>3.274159431458</c:v>
                </c:pt>
                <c:pt idx="27720">
                  <c:v>3.274248600006</c:v>
                </c:pt>
                <c:pt idx="27721">
                  <c:v>3.2743380069730001</c:v>
                </c:pt>
                <c:pt idx="27722">
                  <c:v>3.2744200229640001</c:v>
                </c:pt>
                <c:pt idx="27723">
                  <c:v>3.2747600078580001</c:v>
                </c:pt>
                <c:pt idx="27724">
                  <c:v>3.2750556468959999</c:v>
                </c:pt>
                <c:pt idx="27725">
                  <c:v>3.275134325027</c:v>
                </c:pt>
                <c:pt idx="27726">
                  <c:v>3.2753062248229998</c:v>
                </c:pt>
                <c:pt idx="27727">
                  <c:v>3.2754547595979999</c:v>
                </c:pt>
                <c:pt idx="27728">
                  <c:v>3.2754981517789998</c:v>
                </c:pt>
                <c:pt idx="27729">
                  <c:v>3.2755446434020001</c:v>
                </c:pt>
                <c:pt idx="27730">
                  <c:v>3.2755854129789999</c:v>
                </c:pt>
                <c:pt idx="27731">
                  <c:v>3.275620698929</c:v>
                </c:pt>
                <c:pt idx="27732">
                  <c:v>3.2756514549259999</c:v>
                </c:pt>
                <c:pt idx="27733">
                  <c:v>3.2756927013400001</c:v>
                </c:pt>
                <c:pt idx="27734">
                  <c:v>3.275737762451</c:v>
                </c:pt>
                <c:pt idx="27735">
                  <c:v>3.275781393051</c:v>
                </c:pt>
                <c:pt idx="27736">
                  <c:v>3.2758338451390001</c:v>
                </c:pt>
                <c:pt idx="27737">
                  <c:v>3.2758886814119998</c:v>
                </c:pt>
                <c:pt idx="27738">
                  <c:v>3.2759377956389999</c:v>
                </c:pt>
                <c:pt idx="27739">
                  <c:v>3.2759811878199998</c:v>
                </c:pt>
                <c:pt idx="27740">
                  <c:v>3.2760281562809999</c:v>
                </c:pt>
                <c:pt idx="27741">
                  <c:v>3.2761080265050002</c:v>
                </c:pt>
                <c:pt idx="27742">
                  <c:v>3.276442289352</c:v>
                </c:pt>
                <c:pt idx="27743">
                  <c:v>3.276796102524</c:v>
                </c:pt>
                <c:pt idx="27744">
                  <c:v>3.2769205570220001</c:v>
                </c:pt>
                <c:pt idx="27745">
                  <c:v>3.277082443237</c:v>
                </c:pt>
                <c:pt idx="27746">
                  <c:v>3.277272224426</c:v>
                </c:pt>
                <c:pt idx="27747">
                  <c:v>3.277516126633</c:v>
                </c:pt>
                <c:pt idx="27748">
                  <c:v>3.2777018547060002</c:v>
                </c:pt>
                <c:pt idx="27749">
                  <c:v>3.2777891159060002</c:v>
                </c:pt>
                <c:pt idx="27750">
                  <c:v>3.277882814407</c:v>
                </c:pt>
                <c:pt idx="27751">
                  <c:v>3.2779798507689999</c:v>
                </c:pt>
                <c:pt idx="27752">
                  <c:v>3.2780287265779999</c:v>
                </c:pt>
                <c:pt idx="27753">
                  <c:v>3.2780787944790002</c:v>
                </c:pt>
                <c:pt idx="27754">
                  <c:v>3.278137207031</c:v>
                </c:pt>
                <c:pt idx="27755">
                  <c:v>3.2781989574430002</c:v>
                </c:pt>
                <c:pt idx="27756">
                  <c:v>3.2782580852510002</c:v>
                </c:pt>
                <c:pt idx="27757">
                  <c:v>3.278313159943</c:v>
                </c:pt>
                <c:pt idx="27758">
                  <c:v>3.2783627510070001</c:v>
                </c:pt>
                <c:pt idx="27759">
                  <c:v>3.2784159183499999</c:v>
                </c:pt>
                <c:pt idx="27760">
                  <c:v>3.278470277786</c:v>
                </c:pt>
                <c:pt idx="27761">
                  <c:v>3.278520822525</c:v>
                </c:pt>
                <c:pt idx="27762">
                  <c:v>3.2785739898680002</c:v>
                </c:pt>
                <c:pt idx="27763">
                  <c:v>3.2786262035370002</c:v>
                </c:pt>
                <c:pt idx="27764">
                  <c:v>3.2787208557129999</c:v>
                </c:pt>
                <c:pt idx="27765">
                  <c:v>3.2788114547729998</c:v>
                </c:pt>
                <c:pt idx="27766">
                  <c:v>3.2789094448089999</c:v>
                </c:pt>
                <c:pt idx="27767">
                  <c:v>3.2790026664730001</c:v>
                </c:pt>
                <c:pt idx="27768">
                  <c:v>3.2790889739989999</c:v>
                </c:pt>
                <c:pt idx="27769">
                  <c:v>3.2791705131529998</c:v>
                </c:pt>
                <c:pt idx="27770">
                  <c:v>3.27924990654</c:v>
                </c:pt>
                <c:pt idx="27771">
                  <c:v>3.2793922424319999</c:v>
                </c:pt>
                <c:pt idx="27772">
                  <c:v>3.2797007560729998</c:v>
                </c:pt>
                <c:pt idx="27773">
                  <c:v>3.2797963619230002</c:v>
                </c:pt>
                <c:pt idx="27774">
                  <c:v>3.2799198627470001</c:v>
                </c:pt>
                <c:pt idx="27775">
                  <c:v>3.2800455093380001</c:v>
                </c:pt>
                <c:pt idx="27776">
                  <c:v>3.2801446914670001</c:v>
                </c:pt>
                <c:pt idx="27777">
                  <c:v>3.2802214622500001</c:v>
                </c:pt>
                <c:pt idx="27778">
                  <c:v>3.2802896499630001</c:v>
                </c:pt>
                <c:pt idx="27779">
                  <c:v>3.280336141586</c:v>
                </c:pt>
                <c:pt idx="27780">
                  <c:v>3.2803771495820002</c:v>
                </c:pt>
                <c:pt idx="27781">
                  <c:v>3.280414581299</c:v>
                </c:pt>
                <c:pt idx="27782">
                  <c:v>3.2804541587829998</c:v>
                </c:pt>
                <c:pt idx="27783">
                  <c:v>3.28049659729</c:v>
                </c:pt>
                <c:pt idx="27784">
                  <c:v>3.2805156707759999</c:v>
                </c:pt>
                <c:pt idx="27785">
                  <c:v>3.2805464267729998</c:v>
                </c:pt>
                <c:pt idx="27786">
                  <c:v>3.2805879116060002</c:v>
                </c:pt>
                <c:pt idx="27787">
                  <c:v>3.2806599140169999</c:v>
                </c:pt>
                <c:pt idx="27788">
                  <c:v>3.28093957901</c:v>
                </c:pt>
                <c:pt idx="27789">
                  <c:v>3.2811655998229998</c:v>
                </c:pt>
                <c:pt idx="27790">
                  <c:v>3.2812540531160002</c:v>
                </c:pt>
                <c:pt idx="27791">
                  <c:v>3.2813451290129998</c:v>
                </c:pt>
                <c:pt idx="27792">
                  <c:v>3.2813994884489999</c:v>
                </c:pt>
                <c:pt idx="27793">
                  <c:v>3.2814569473269999</c:v>
                </c:pt>
                <c:pt idx="27794">
                  <c:v>3.2815067768100001</c:v>
                </c:pt>
                <c:pt idx="27795">
                  <c:v>3.2815613746640002</c:v>
                </c:pt>
                <c:pt idx="27796">
                  <c:v>3.2816123962399999</c:v>
                </c:pt>
                <c:pt idx="27797">
                  <c:v>3.2816619873050001</c:v>
                </c:pt>
                <c:pt idx="27798">
                  <c:v>3.2817583084109998</c:v>
                </c:pt>
                <c:pt idx="27799">
                  <c:v>3.2818477153779999</c:v>
                </c:pt>
                <c:pt idx="27800">
                  <c:v>3.2820520401</c:v>
                </c:pt>
                <c:pt idx="27801">
                  <c:v>3.282163858414</c:v>
                </c:pt>
                <c:pt idx="27802">
                  <c:v>3.2824764251710001</c:v>
                </c:pt>
                <c:pt idx="27803">
                  <c:v>3.2826824188230002</c:v>
                </c:pt>
                <c:pt idx="27804">
                  <c:v>3.2827956676480001</c:v>
                </c:pt>
                <c:pt idx="27805">
                  <c:v>3.282912015915</c:v>
                </c:pt>
                <c:pt idx="27806">
                  <c:v>3.2832322120669999</c:v>
                </c:pt>
                <c:pt idx="27807">
                  <c:v>3.2833437919619999</c:v>
                </c:pt>
                <c:pt idx="27808">
                  <c:v>3.283482313156</c:v>
                </c:pt>
                <c:pt idx="27809">
                  <c:v>3.2837808132170001</c:v>
                </c:pt>
                <c:pt idx="27810">
                  <c:v>3.2838613986969998</c:v>
                </c:pt>
                <c:pt idx="27811">
                  <c:v>3.2839064598080001</c:v>
                </c:pt>
                <c:pt idx="27812">
                  <c:v>3.2839498519900001</c:v>
                </c:pt>
                <c:pt idx="27813">
                  <c:v>3.2839903831480002</c:v>
                </c:pt>
                <c:pt idx="27814">
                  <c:v>3.284031629562</c:v>
                </c:pt>
                <c:pt idx="27815">
                  <c:v>3.2840709686279999</c:v>
                </c:pt>
                <c:pt idx="27816">
                  <c:v>3.2841155529020001</c:v>
                </c:pt>
                <c:pt idx="27817">
                  <c:v>3.2841894626619998</c:v>
                </c:pt>
                <c:pt idx="27818">
                  <c:v>3.2843184471129998</c:v>
                </c:pt>
                <c:pt idx="27819">
                  <c:v>3.2843968868259998</c:v>
                </c:pt>
                <c:pt idx="27820">
                  <c:v>3.2844479084009999</c:v>
                </c:pt>
                <c:pt idx="27821">
                  <c:v>3.2844924926760002</c:v>
                </c:pt>
                <c:pt idx="27822">
                  <c:v>3.2845361232760002</c:v>
                </c:pt>
                <c:pt idx="27823">
                  <c:v>3.2845797538760002</c:v>
                </c:pt>
                <c:pt idx="27824">
                  <c:v>3.2846217155459998</c:v>
                </c:pt>
                <c:pt idx="27825">
                  <c:v>3.28466463089</c:v>
                </c:pt>
                <c:pt idx="27826">
                  <c:v>3.2847449779510001</c:v>
                </c:pt>
                <c:pt idx="27827">
                  <c:v>3.2848277091979998</c:v>
                </c:pt>
                <c:pt idx="27828">
                  <c:v>3.2851295471189998</c:v>
                </c:pt>
                <c:pt idx="27829">
                  <c:v>3.2852361202239999</c:v>
                </c:pt>
                <c:pt idx="27830">
                  <c:v>3.2852935791019999</c:v>
                </c:pt>
                <c:pt idx="27831">
                  <c:v>3.2853541374209998</c:v>
                </c:pt>
                <c:pt idx="27832">
                  <c:v>3.2854111194610001</c:v>
                </c:pt>
                <c:pt idx="27833">
                  <c:v>3.285473585129</c:v>
                </c:pt>
                <c:pt idx="27834">
                  <c:v>3.2855391502379998</c:v>
                </c:pt>
                <c:pt idx="27835">
                  <c:v>3.285606145859</c:v>
                </c:pt>
                <c:pt idx="27836">
                  <c:v>3.2856652736659999</c:v>
                </c:pt>
                <c:pt idx="27837">
                  <c:v>3.285722970963</c:v>
                </c:pt>
                <c:pt idx="27838">
                  <c:v>3.2857799530029999</c:v>
                </c:pt>
                <c:pt idx="27839">
                  <c:v>3.2858340740199998</c:v>
                </c:pt>
                <c:pt idx="27840">
                  <c:v>3.2859308719640001</c:v>
                </c:pt>
                <c:pt idx="27841">
                  <c:v>3.2860231399540001</c:v>
                </c:pt>
                <c:pt idx="27842">
                  <c:v>3.286144971848</c:v>
                </c:pt>
                <c:pt idx="27843">
                  <c:v>3.2862613201139999</c:v>
                </c:pt>
                <c:pt idx="27844">
                  <c:v>3.2865178585049999</c:v>
                </c:pt>
                <c:pt idx="27845">
                  <c:v>3.2866876125340001</c:v>
                </c:pt>
                <c:pt idx="27846">
                  <c:v>3.286895036697</c:v>
                </c:pt>
                <c:pt idx="27847">
                  <c:v>3.2870366573330001</c:v>
                </c:pt>
                <c:pt idx="27848">
                  <c:v>3.287140607834</c:v>
                </c:pt>
                <c:pt idx="27849">
                  <c:v>3.2872824668880001</c:v>
                </c:pt>
                <c:pt idx="27850">
                  <c:v>3.2874572277070002</c:v>
                </c:pt>
                <c:pt idx="27851">
                  <c:v>3.2877709865570002</c:v>
                </c:pt>
                <c:pt idx="27852">
                  <c:v>3.2880752086639999</c:v>
                </c:pt>
                <c:pt idx="27853">
                  <c:v>3.2881703376770002</c:v>
                </c:pt>
                <c:pt idx="27854">
                  <c:v>3.2882206439970001</c:v>
                </c:pt>
                <c:pt idx="27855">
                  <c:v>3.2882668972019999</c:v>
                </c:pt>
                <c:pt idx="27856">
                  <c:v>3.2883358001710001</c:v>
                </c:pt>
                <c:pt idx="27857">
                  <c:v>3.2883846759800002</c:v>
                </c:pt>
                <c:pt idx="27858">
                  <c:v>3.288431406021</c:v>
                </c:pt>
                <c:pt idx="27859">
                  <c:v>3.288476467133</c:v>
                </c:pt>
                <c:pt idx="27860">
                  <c:v>3.288523674011</c:v>
                </c:pt>
                <c:pt idx="27861">
                  <c:v>3.2885668277739999</c:v>
                </c:pt>
                <c:pt idx="27862">
                  <c:v>3.2886407375340001</c:v>
                </c:pt>
                <c:pt idx="27863">
                  <c:v>3.2888982295989999</c:v>
                </c:pt>
                <c:pt idx="27864">
                  <c:v>3.2889914512630001</c:v>
                </c:pt>
                <c:pt idx="27865">
                  <c:v>3.2890882492069999</c:v>
                </c:pt>
                <c:pt idx="27866">
                  <c:v>3.2891368865969999</c:v>
                </c:pt>
                <c:pt idx="27867">
                  <c:v>3.2891883850100001</c:v>
                </c:pt>
                <c:pt idx="27868">
                  <c:v>3.2892425060270001</c:v>
                </c:pt>
                <c:pt idx="27869">
                  <c:v>3.289301395416</c:v>
                </c:pt>
                <c:pt idx="27870">
                  <c:v>3.2893581390379998</c:v>
                </c:pt>
                <c:pt idx="27871">
                  <c:v>3.2894184589390001</c:v>
                </c:pt>
                <c:pt idx="27872">
                  <c:v>3.2894806861879999</c:v>
                </c:pt>
                <c:pt idx="27873">
                  <c:v>3.2895398139949998</c:v>
                </c:pt>
                <c:pt idx="27874">
                  <c:v>3.2895946502690001</c:v>
                </c:pt>
                <c:pt idx="27875">
                  <c:v>3.2896463870999999</c:v>
                </c:pt>
                <c:pt idx="27876">
                  <c:v>3.2896986007689999</c:v>
                </c:pt>
                <c:pt idx="27877">
                  <c:v>3.2897934913640001</c:v>
                </c:pt>
                <c:pt idx="27878">
                  <c:v>3.290085792542</c:v>
                </c:pt>
                <c:pt idx="27879">
                  <c:v>3.2901666164400001</c:v>
                </c:pt>
                <c:pt idx="27880">
                  <c:v>3.2902741432189999</c:v>
                </c:pt>
                <c:pt idx="27881">
                  <c:v>3.2905166149139999</c:v>
                </c:pt>
                <c:pt idx="27882">
                  <c:v>3.2907900810239998</c:v>
                </c:pt>
                <c:pt idx="27883">
                  <c:v>3.2908387184140002</c:v>
                </c:pt>
                <c:pt idx="27884">
                  <c:v>3.2908811569209999</c:v>
                </c:pt>
                <c:pt idx="27885">
                  <c:v>3.2909283638</c:v>
                </c:pt>
                <c:pt idx="27886">
                  <c:v>3.290979146957</c:v>
                </c:pt>
                <c:pt idx="27887">
                  <c:v>3.2910532951349998</c:v>
                </c:pt>
                <c:pt idx="27888">
                  <c:v>3.2911577224730002</c:v>
                </c:pt>
                <c:pt idx="27889">
                  <c:v>3.29123878479</c:v>
                </c:pt>
                <c:pt idx="27890">
                  <c:v>3.2912924289699999</c:v>
                </c:pt>
                <c:pt idx="27891">
                  <c:v>3.2913377284999998</c:v>
                </c:pt>
                <c:pt idx="27892">
                  <c:v>3.2913873195650001</c:v>
                </c:pt>
                <c:pt idx="27893">
                  <c:v>3.2914350032809998</c:v>
                </c:pt>
                <c:pt idx="27894">
                  <c:v>3.2915096282960001</c:v>
                </c:pt>
                <c:pt idx="27895">
                  <c:v>3.291646957397</c:v>
                </c:pt>
                <c:pt idx="27896">
                  <c:v>3.2918617725370001</c:v>
                </c:pt>
                <c:pt idx="27897">
                  <c:v>3.2922062873839999</c:v>
                </c:pt>
                <c:pt idx="27898">
                  <c:v>3.2923309803010001</c:v>
                </c:pt>
                <c:pt idx="27899">
                  <c:v>3.2924256324769998</c:v>
                </c:pt>
                <c:pt idx="27900">
                  <c:v>3.2925209999080001</c:v>
                </c:pt>
                <c:pt idx="27901">
                  <c:v>3.2926180362699999</c:v>
                </c:pt>
                <c:pt idx="27902">
                  <c:v>3.2927150726319998</c:v>
                </c:pt>
                <c:pt idx="27903">
                  <c:v>3.2928016185760001</c:v>
                </c:pt>
                <c:pt idx="27904">
                  <c:v>3.292956590652</c:v>
                </c:pt>
                <c:pt idx="27905">
                  <c:v>3.293120384216</c:v>
                </c:pt>
                <c:pt idx="27906">
                  <c:v>3.2932343482970001</c:v>
                </c:pt>
                <c:pt idx="27907">
                  <c:v>3.2934346199040001</c:v>
                </c:pt>
                <c:pt idx="27908">
                  <c:v>3.2936584949490002</c:v>
                </c:pt>
                <c:pt idx="27909">
                  <c:v>3.2937386035920002</c:v>
                </c:pt>
                <c:pt idx="27910">
                  <c:v>3.2938210964199999</c:v>
                </c:pt>
                <c:pt idx="27911">
                  <c:v>3.294131994247</c:v>
                </c:pt>
                <c:pt idx="27912">
                  <c:v>3.2944207191469999</c:v>
                </c:pt>
                <c:pt idx="27913">
                  <c:v>3.2945594787600001</c:v>
                </c:pt>
                <c:pt idx="27914">
                  <c:v>3.2946796417240001</c:v>
                </c:pt>
                <c:pt idx="27915">
                  <c:v>3.2947926521299999</c:v>
                </c:pt>
                <c:pt idx="27916">
                  <c:v>3.294845342636</c:v>
                </c:pt>
                <c:pt idx="27917">
                  <c:v>3.2948961257930001</c:v>
                </c:pt>
                <c:pt idx="27918">
                  <c:v>3.2949702739719999</c:v>
                </c:pt>
                <c:pt idx="27919">
                  <c:v>3.2950818538669999</c:v>
                </c:pt>
                <c:pt idx="27920">
                  <c:v>3.295242547989</c:v>
                </c:pt>
                <c:pt idx="27921">
                  <c:v>3.295361042023</c:v>
                </c:pt>
                <c:pt idx="27922">
                  <c:v>3.2954430580139999</c:v>
                </c:pt>
                <c:pt idx="27923">
                  <c:v>3.2957701683040002</c:v>
                </c:pt>
                <c:pt idx="27924">
                  <c:v>3.2959494590760001</c:v>
                </c:pt>
                <c:pt idx="27925">
                  <c:v>3.2962949275970002</c:v>
                </c:pt>
                <c:pt idx="27926">
                  <c:v>3.2964062690730001</c:v>
                </c:pt>
                <c:pt idx="27927">
                  <c:v>3.2964541912079999</c:v>
                </c:pt>
                <c:pt idx="27928">
                  <c:v>3.2965028285979998</c:v>
                </c:pt>
                <c:pt idx="27929">
                  <c:v>3.2965500354769999</c:v>
                </c:pt>
                <c:pt idx="27930">
                  <c:v>3.2966003417969998</c:v>
                </c:pt>
                <c:pt idx="27931">
                  <c:v>3.2966725826259999</c:v>
                </c:pt>
                <c:pt idx="27932">
                  <c:v>3.2967417240139998</c:v>
                </c:pt>
                <c:pt idx="27933">
                  <c:v>3.2968091964720001</c:v>
                </c:pt>
                <c:pt idx="27934">
                  <c:v>3.2968780994419999</c:v>
                </c:pt>
                <c:pt idx="27935">
                  <c:v>3.2969563007349998</c:v>
                </c:pt>
                <c:pt idx="27936">
                  <c:v>3.2972567081449999</c:v>
                </c:pt>
                <c:pt idx="27937">
                  <c:v>3.2973473072049999</c:v>
                </c:pt>
                <c:pt idx="27938">
                  <c:v>3.2975103855130001</c:v>
                </c:pt>
                <c:pt idx="27939">
                  <c:v>3.2976784706119999</c:v>
                </c:pt>
                <c:pt idx="27940">
                  <c:v>3.2978014945980001</c:v>
                </c:pt>
                <c:pt idx="27941">
                  <c:v>3.2979369163509999</c:v>
                </c:pt>
                <c:pt idx="27942">
                  <c:v>3.298038005829</c:v>
                </c:pt>
                <c:pt idx="27943">
                  <c:v>3.2980914115909998</c:v>
                </c:pt>
                <c:pt idx="27944">
                  <c:v>3.2981510162349998</c:v>
                </c:pt>
                <c:pt idx="27945">
                  <c:v>3.2982132434840001</c:v>
                </c:pt>
                <c:pt idx="27946">
                  <c:v>3.2982819080349999</c:v>
                </c:pt>
                <c:pt idx="27947">
                  <c:v>3.2983565330509999</c:v>
                </c:pt>
                <c:pt idx="27948">
                  <c:v>3.298434019089</c:v>
                </c:pt>
                <c:pt idx="27949">
                  <c:v>3.2985186576840002</c:v>
                </c:pt>
                <c:pt idx="27950">
                  <c:v>3.2986028194429999</c:v>
                </c:pt>
                <c:pt idx="27951">
                  <c:v>3.298686742783</c:v>
                </c:pt>
                <c:pt idx="27952">
                  <c:v>3.2987728118900002</c:v>
                </c:pt>
                <c:pt idx="27953">
                  <c:v>3.2988564968110001</c:v>
                </c:pt>
                <c:pt idx="27954">
                  <c:v>3.2989370822909998</c:v>
                </c:pt>
                <c:pt idx="27955">
                  <c:v>3.2990155220030002</c:v>
                </c:pt>
                <c:pt idx="27956">
                  <c:v>3.29909157753</c:v>
                </c:pt>
                <c:pt idx="27957">
                  <c:v>3.2991621494290002</c:v>
                </c:pt>
                <c:pt idx="27958">
                  <c:v>3.2992289066309999</c:v>
                </c:pt>
                <c:pt idx="27959">
                  <c:v>3.2992887496950001</c:v>
                </c:pt>
                <c:pt idx="27960">
                  <c:v>3.2993488311769998</c:v>
                </c:pt>
                <c:pt idx="27961">
                  <c:v>3.2994008064270002</c:v>
                </c:pt>
                <c:pt idx="27962">
                  <c:v>3.299499750137</c:v>
                </c:pt>
                <c:pt idx="27963">
                  <c:v>3.2995865344999999</c:v>
                </c:pt>
                <c:pt idx="27964">
                  <c:v>3.2996726036070001</c:v>
                </c:pt>
                <c:pt idx="27965">
                  <c:v>3.2999784946439998</c:v>
                </c:pt>
                <c:pt idx="27966">
                  <c:v>3.30007314682</c:v>
                </c:pt>
                <c:pt idx="27967">
                  <c:v>3.30011844635</c:v>
                </c:pt>
                <c:pt idx="27968">
                  <c:v>3.3001558780670002</c:v>
                </c:pt>
                <c:pt idx="27969">
                  <c:v>3.3001942634580002</c:v>
                </c:pt>
                <c:pt idx="27970">
                  <c:v>3.3002285957340001</c:v>
                </c:pt>
                <c:pt idx="27971">
                  <c:v>3.3002600669860001</c:v>
                </c:pt>
                <c:pt idx="27972">
                  <c:v>3.3002901077270002</c:v>
                </c:pt>
                <c:pt idx="27973">
                  <c:v>3.3003258705139999</c:v>
                </c:pt>
                <c:pt idx="27974">
                  <c:v>3.300362586975</c:v>
                </c:pt>
                <c:pt idx="27975">
                  <c:v>3.300401210785</c:v>
                </c:pt>
                <c:pt idx="27976">
                  <c:v>3.3004198074339999</c:v>
                </c:pt>
                <c:pt idx="27977">
                  <c:v>3.3004660606380001</c:v>
                </c:pt>
                <c:pt idx="27978">
                  <c:v>3.3005044460300001</c:v>
                </c:pt>
                <c:pt idx="27979">
                  <c:v>3.3005681037899999</c:v>
                </c:pt>
                <c:pt idx="27980">
                  <c:v>3.3006062507629998</c:v>
                </c:pt>
                <c:pt idx="27981">
                  <c:v>3.3006722927090002</c:v>
                </c:pt>
                <c:pt idx="27982">
                  <c:v>3.3007442951199999</c:v>
                </c:pt>
                <c:pt idx="27983">
                  <c:v>3.3008170127869998</c:v>
                </c:pt>
                <c:pt idx="27984">
                  <c:v>3.3008861541750001</c:v>
                </c:pt>
                <c:pt idx="27985">
                  <c:v>3.3009321689609998</c:v>
                </c:pt>
                <c:pt idx="27986">
                  <c:v>3.3010001182559998</c:v>
                </c:pt>
                <c:pt idx="27987">
                  <c:v>3.3013334274289998</c:v>
                </c:pt>
                <c:pt idx="27988">
                  <c:v>3.3014483451840002</c:v>
                </c:pt>
                <c:pt idx="27989">
                  <c:v>3.3015584945679999</c:v>
                </c:pt>
                <c:pt idx="27990">
                  <c:v>3.3018965721129998</c:v>
                </c:pt>
                <c:pt idx="27991">
                  <c:v>3.30211520195</c:v>
                </c:pt>
                <c:pt idx="27992">
                  <c:v>3.3022551536560001</c:v>
                </c:pt>
                <c:pt idx="27993">
                  <c:v>3.302359342575</c:v>
                </c:pt>
                <c:pt idx="27994">
                  <c:v>3.3024425506589998</c:v>
                </c:pt>
                <c:pt idx="27995">
                  <c:v>3.3025336265559999</c:v>
                </c:pt>
                <c:pt idx="27996">
                  <c:v>3.3026247024540001</c:v>
                </c:pt>
                <c:pt idx="27997">
                  <c:v>3.3028345108030002</c:v>
                </c:pt>
                <c:pt idx="27998">
                  <c:v>3.3029744625089998</c:v>
                </c:pt>
                <c:pt idx="27999">
                  <c:v>3.3030724525449999</c:v>
                </c:pt>
                <c:pt idx="28000">
                  <c:v>3.3031313419339998</c:v>
                </c:pt>
                <c:pt idx="28001">
                  <c:v>3.3031949996950001</c:v>
                </c:pt>
                <c:pt idx="28002">
                  <c:v>3.303260803223</c:v>
                </c:pt>
                <c:pt idx="28003">
                  <c:v>3.3033320903779999</c:v>
                </c:pt>
                <c:pt idx="28004">
                  <c:v>3.3034079074860001</c:v>
                </c:pt>
                <c:pt idx="28005">
                  <c:v>3.3034846782680001</c:v>
                </c:pt>
                <c:pt idx="28006">
                  <c:v>3.3035550117489998</c:v>
                </c:pt>
                <c:pt idx="28007">
                  <c:v>3.3036222457890001</c:v>
                </c:pt>
                <c:pt idx="28008">
                  <c:v>3.3036825656889999</c:v>
                </c:pt>
                <c:pt idx="28009">
                  <c:v>3.303742170334</c:v>
                </c:pt>
                <c:pt idx="28010">
                  <c:v>3.3037958145139998</c:v>
                </c:pt>
                <c:pt idx="28011">
                  <c:v>3.303883314133</c:v>
                </c:pt>
                <c:pt idx="28012">
                  <c:v>3.304230451584</c:v>
                </c:pt>
                <c:pt idx="28013">
                  <c:v>3.3043065071109998</c:v>
                </c:pt>
                <c:pt idx="28014">
                  <c:v>3.3043580055240001</c:v>
                </c:pt>
                <c:pt idx="28015">
                  <c:v>3.3043968677520001</c:v>
                </c:pt>
                <c:pt idx="28016">
                  <c:v>3.3045077323909999</c:v>
                </c:pt>
                <c:pt idx="28017">
                  <c:v>3.3046391010280001</c:v>
                </c:pt>
                <c:pt idx="28018">
                  <c:v>3.3047120571140001</c:v>
                </c:pt>
                <c:pt idx="28019">
                  <c:v>3.3047561645510002</c:v>
                </c:pt>
                <c:pt idx="28020">
                  <c:v>3.3048005104059999</c:v>
                </c:pt>
                <c:pt idx="28021">
                  <c:v>3.3048398494720002</c:v>
                </c:pt>
                <c:pt idx="28022">
                  <c:v>3.304880857468</c:v>
                </c:pt>
                <c:pt idx="28023">
                  <c:v>3.3049206733699998</c:v>
                </c:pt>
                <c:pt idx="28024">
                  <c:v>3.3049616813660001</c:v>
                </c:pt>
                <c:pt idx="28025">
                  <c:v>3.3053033351900001</c:v>
                </c:pt>
                <c:pt idx="28026">
                  <c:v>3.3055391311650002</c:v>
                </c:pt>
                <c:pt idx="28027">
                  <c:v>3.3056886196140001</c:v>
                </c:pt>
                <c:pt idx="28028">
                  <c:v>3.3059282302859998</c:v>
                </c:pt>
                <c:pt idx="28029">
                  <c:v>3.306037187576</c:v>
                </c:pt>
                <c:pt idx="28030">
                  <c:v>3.3061194419860001</c:v>
                </c:pt>
                <c:pt idx="28031">
                  <c:v>3.306192398071</c:v>
                </c:pt>
                <c:pt idx="28032">
                  <c:v>3.30624127388</c:v>
                </c:pt>
                <c:pt idx="28033">
                  <c:v>3.3062922954560001</c:v>
                </c:pt>
                <c:pt idx="28034">
                  <c:v>3.3063552379610002</c:v>
                </c:pt>
                <c:pt idx="28035">
                  <c:v>3.306403636932</c:v>
                </c:pt>
                <c:pt idx="28036">
                  <c:v>3.3064479827879998</c:v>
                </c:pt>
                <c:pt idx="28037">
                  <c:v>3.3065209388730001</c:v>
                </c:pt>
                <c:pt idx="28038">
                  <c:v>3.3066153526309998</c:v>
                </c:pt>
                <c:pt idx="28039">
                  <c:v>3.3067297935490001</c:v>
                </c:pt>
                <c:pt idx="28040">
                  <c:v>3.3068087100980001</c:v>
                </c:pt>
                <c:pt idx="28041">
                  <c:v>3.3068506717680002</c:v>
                </c:pt>
                <c:pt idx="28042">
                  <c:v>3.3068976402280001</c:v>
                </c:pt>
                <c:pt idx="28043">
                  <c:v>3.3069548606870001</c:v>
                </c:pt>
                <c:pt idx="28044">
                  <c:v>3.3070092201230001</c:v>
                </c:pt>
                <c:pt idx="28045">
                  <c:v>3.3071978092190002</c:v>
                </c:pt>
                <c:pt idx="28046">
                  <c:v>3.3075346946719999</c:v>
                </c:pt>
                <c:pt idx="28047">
                  <c:v>3.307908058167</c:v>
                </c:pt>
                <c:pt idx="28048">
                  <c:v>3.3081092834470001</c:v>
                </c:pt>
                <c:pt idx="28049">
                  <c:v>3.3081974983219999</c:v>
                </c:pt>
                <c:pt idx="28050">
                  <c:v>3.308300733566</c:v>
                </c:pt>
                <c:pt idx="28051">
                  <c:v>3.3083555698390001</c:v>
                </c:pt>
                <c:pt idx="28052">
                  <c:v>3.3084092140200001</c:v>
                </c:pt>
                <c:pt idx="28053">
                  <c:v>3.3084692955019999</c:v>
                </c:pt>
                <c:pt idx="28054">
                  <c:v>3.3085317611690002</c:v>
                </c:pt>
                <c:pt idx="28055">
                  <c:v>3.3085901737209999</c:v>
                </c:pt>
                <c:pt idx="28056">
                  <c:v>3.3086447715760001</c:v>
                </c:pt>
                <c:pt idx="28057">
                  <c:v>3.3087029457089998</c:v>
                </c:pt>
                <c:pt idx="28058">
                  <c:v>3.308761358261</c:v>
                </c:pt>
                <c:pt idx="28059">
                  <c:v>3.3088648319240002</c:v>
                </c:pt>
                <c:pt idx="28060">
                  <c:v>3.3089551925660001</c:v>
                </c:pt>
                <c:pt idx="28061">
                  <c:v>3.309299945831</c:v>
                </c:pt>
                <c:pt idx="28062">
                  <c:v>3.309584379196</c:v>
                </c:pt>
                <c:pt idx="28063">
                  <c:v>3.309666156769</c:v>
                </c:pt>
                <c:pt idx="28064">
                  <c:v>3.309751749039</c:v>
                </c:pt>
                <c:pt idx="28065">
                  <c:v>3.3098411560060002</c:v>
                </c:pt>
                <c:pt idx="28066">
                  <c:v>3.3099284172060002</c:v>
                </c:pt>
                <c:pt idx="28067">
                  <c:v>3.3100113868709999</c:v>
                </c:pt>
                <c:pt idx="28068">
                  <c:v>3.3100924491880002</c:v>
                </c:pt>
                <c:pt idx="28069">
                  <c:v>3.3102602958679999</c:v>
                </c:pt>
                <c:pt idx="28070">
                  <c:v>3.3105864524839999</c:v>
                </c:pt>
                <c:pt idx="28071">
                  <c:v>3.3108110427859998</c:v>
                </c:pt>
                <c:pt idx="28072">
                  <c:v>3.3108525276180001</c:v>
                </c:pt>
                <c:pt idx="28073">
                  <c:v>3.3108892440800002</c:v>
                </c:pt>
                <c:pt idx="28074">
                  <c:v>3.3109292984010001</c:v>
                </c:pt>
                <c:pt idx="28075">
                  <c:v>3.3109614849089999</c:v>
                </c:pt>
                <c:pt idx="28076">
                  <c:v>3.310995101929</c:v>
                </c:pt>
                <c:pt idx="28077">
                  <c:v>3.311026573181</c:v>
                </c:pt>
                <c:pt idx="28078">
                  <c:v>3.311070203781</c:v>
                </c:pt>
                <c:pt idx="28079">
                  <c:v>3.3111088275910001</c:v>
                </c:pt>
                <c:pt idx="28080">
                  <c:v>3.3111512660979998</c:v>
                </c:pt>
                <c:pt idx="28081">
                  <c:v>3.311197519302</c:v>
                </c:pt>
                <c:pt idx="28082">
                  <c:v>3.311244249344</c:v>
                </c:pt>
                <c:pt idx="28083">
                  <c:v>3.3112840652469999</c:v>
                </c:pt>
                <c:pt idx="28084">
                  <c:v>3.3113234043120001</c:v>
                </c:pt>
                <c:pt idx="28085">
                  <c:v>3.3113639354709998</c:v>
                </c:pt>
                <c:pt idx="28086">
                  <c:v>3.3114120960240001</c:v>
                </c:pt>
                <c:pt idx="28087">
                  <c:v>3.311457157135</c:v>
                </c:pt>
                <c:pt idx="28088">
                  <c:v>3.3115313053130002</c:v>
                </c:pt>
                <c:pt idx="28089">
                  <c:v>3.311718702316</c:v>
                </c:pt>
                <c:pt idx="28090">
                  <c:v>3.3118088245389998</c:v>
                </c:pt>
                <c:pt idx="28091">
                  <c:v>3.3119080066679998</c:v>
                </c:pt>
                <c:pt idx="28092">
                  <c:v>3.3119566440580002</c:v>
                </c:pt>
                <c:pt idx="28093">
                  <c:v>3.3120534420009999</c:v>
                </c:pt>
                <c:pt idx="28094">
                  <c:v>3.3121435642239998</c:v>
                </c:pt>
                <c:pt idx="28095">
                  <c:v>3.3122446537019998</c:v>
                </c:pt>
                <c:pt idx="28096">
                  <c:v>3.3123526573180002</c:v>
                </c:pt>
                <c:pt idx="28097">
                  <c:v>3.31245470047</c:v>
                </c:pt>
                <c:pt idx="28098">
                  <c:v>3.312508583069</c:v>
                </c:pt>
                <c:pt idx="28099">
                  <c:v>3.312601327896</c:v>
                </c:pt>
                <c:pt idx="28100">
                  <c:v>3.3129546642299998</c:v>
                </c:pt>
                <c:pt idx="28101">
                  <c:v>3.3130047321320002</c:v>
                </c:pt>
                <c:pt idx="28102">
                  <c:v>3.313086032867</c:v>
                </c:pt>
                <c:pt idx="28103">
                  <c:v>3.3132016658780001</c:v>
                </c:pt>
                <c:pt idx="28104">
                  <c:v>3.3133862018590001</c:v>
                </c:pt>
                <c:pt idx="28105">
                  <c:v>3.3134984970089998</c:v>
                </c:pt>
                <c:pt idx="28106">
                  <c:v>3.3137581348420002</c:v>
                </c:pt>
                <c:pt idx="28107">
                  <c:v>3.3138406276699999</c:v>
                </c:pt>
                <c:pt idx="28108">
                  <c:v>3.3139240741729998</c:v>
                </c:pt>
                <c:pt idx="28109">
                  <c:v>3.3140027523039999</c:v>
                </c:pt>
                <c:pt idx="28110">
                  <c:v>3.3141214847559999</c:v>
                </c:pt>
                <c:pt idx="28111">
                  <c:v>3.3142347335819999</c:v>
                </c:pt>
                <c:pt idx="28112">
                  <c:v>3.3143887519840001</c:v>
                </c:pt>
                <c:pt idx="28113">
                  <c:v>3.3146898746489999</c:v>
                </c:pt>
                <c:pt idx="28114">
                  <c:v>3.3147382736209998</c:v>
                </c:pt>
                <c:pt idx="28115">
                  <c:v>3.3148066997529999</c:v>
                </c:pt>
                <c:pt idx="28116">
                  <c:v>3.3148539066309999</c:v>
                </c:pt>
                <c:pt idx="28117">
                  <c:v>3.314890861511</c:v>
                </c:pt>
                <c:pt idx="28118">
                  <c:v>3.3149313926700001</c:v>
                </c:pt>
                <c:pt idx="28119">
                  <c:v>3.3149642944340001</c:v>
                </c:pt>
                <c:pt idx="28120">
                  <c:v>3.3150067329409998</c:v>
                </c:pt>
                <c:pt idx="28121">
                  <c:v>3.3150463104250001</c:v>
                </c:pt>
                <c:pt idx="28122">
                  <c:v>3.3150928020479999</c:v>
                </c:pt>
                <c:pt idx="28123">
                  <c:v>3.3151371479030001</c:v>
                </c:pt>
                <c:pt idx="28124">
                  <c:v>3.315185546875</c:v>
                </c:pt>
                <c:pt idx="28125">
                  <c:v>3.3152320384979999</c:v>
                </c:pt>
                <c:pt idx="28126">
                  <c:v>3.3152809143069999</c:v>
                </c:pt>
                <c:pt idx="28127">
                  <c:v>3.315351009369</c:v>
                </c:pt>
                <c:pt idx="28128">
                  <c:v>3.3154249191280001</c:v>
                </c:pt>
                <c:pt idx="28129">
                  <c:v>3.3155009746549999</c:v>
                </c:pt>
                <c:pt idx="28130">
                  <c:v>3.315556764603</c:v>
                </c:pt>
                <c:pt idx="28131">
                  <c:v>3.3156321048740001</c:v>
                </c:pt>
                <c:pt idx="28132">
                  <c:v>3.3157165050509998</c:v>
                </c:pt>
                <c:pt idx="28133">
                  <c:v>3.315977334976</c:v>
                </c:pt>
                <c:pt idx="28134">
                  <c:v>3.3160753250120001</c:v>
                </c:pt>
                <c:pt idx="28135">
                  <c:v>3.31618142128</c:v>
                </c:pt>
                <c:pt idx="28136">
                  <c:v>3.3162398338319998</c:v>
                </c:pt>
                <c:pt idx="28137">
                  <c:v>3.3162932395940001</c:v>
                </c:pt>
                <c:pt idx="28138">
                  <c:v>3.3163480758669999</c:v>
                </c:pt>
                <c:pt idx="28139">
                  <c:v>3.316456794739</c:v>
                </c:pt>
                <c:pt idx="28140">
                  <c:v>3.3165118694309998</c:v>
                </c:pt>
                <c:pt idx="28141">
                  <c:v>3.3165698051449999</c:v>
                </c:pt>
                <c:pt idx="28142">
                  <c:v>3.3166263103490001</c:v>
                </c:pt>
                <c:pt idx="28143">
                  <c:v>3.3166830539699999</c:v>
                </c:pt>
                <c:pt idx="28144">
                  <c:v>3.3167388439179999</c:v>
                </c:pt>
                <c:pt idx="28145">
                  <c:v>3.3167955875400001</c:v>
                </c:pt>
                <c:pt idx="28146">
                  <c:v>3.316854715347</c:v>
                </c:pt>
                <c:pt idx="28147">
                  <c:v>3.3169076442719998</c:v>
                </c:pt>
                <c:pt idx="28148">
                  <c:v>3.3169622421259999</c:v>
                </c:pt>
                <c:pt idx="28149">
                  <c:v>3.3170657157900001</c:v>
                </c:pt>
                <c:pt idx="28150">
                  <c:v>3.3171565532680001</c:v>
                </c:pt>
                <c:pt idx="28151">
                  <c:v>3.317283391953</c:v>
                </c:pt>
                <c:pt idx="28152">
                  <c:v>3.3176386356349998</c:v>
                </c:pt>
                <c:pt idx="28153">
                  <c:v>3.317965269089</c:v>
                </c:pt>
                <c:pt idx="28154">
                  <c:v>3.3182699680329999</c:v>
                </c:pt>
                <c:pt idx="28155">
                  <c:v>3.3184452056880001</c:v>
                </c:pt>
                <c:pt idx="28156">
                  <c:v>3.3185796737670001</c:v>
                </c:pt>
                <c:pt idx="28157">
                  <c:v>3.3188903331759998</c:v>
                </c:pt>
                <c:pt idx="28158">
                  <c:v>3.3190979957579998</c:v>
                </c:pt>
                <c:pt idx="28159">
                  <c:v>3.3191795349120001</c:v>
                </c:pt>
                <c:pt idx="28160">
                  <c:v>3.3192722797390002</c:v>
                </c:pt>
                <c:pt idx="28161">
                  <c:v>3.3193647861479998</c:v>
                </c:pt>
                <c:pt idx="28162">
                  <c:v>3.3194515705110001</c:v>
                </c:pt>
                <c:pt idx="28163">
                  <c:v>3.3195335865020001</c:v>
                </c:pt>
                <c:pt idx="28164">
                  <c:v>3.3197171688079998</c:v>
                </c:pt>
                <c:pt idx="28165">
                  <c:v>3.3198571205139999</c:v>
                </c:pt>
                <c:pt idx="28166">
                  <c:v>3.3201994895940001</c:v>
                </c:pt>
                <c:pt idx="28167">
                  <c:v>3.3204898834229999</c:v>
                </c:pt>
                <c:pt idx="28168">
                  <c:v>3.3206346034999998</c:v>
                </c:pt>
                <c:pt idx="28169">
                  <c:v>3.3207175731660001</c:v>
                </c:pt>
                <c:pt idx="28170">
                  <c:v>3.3208341598510001</c:v>
                </c:pt>
                <c:pt idx="28171">
                  <c:v>3.3210823535920002</c:v>
                </c:pt>
                <c:pt idx="28172">
                  <c:v>3.3211538791659998</c:v>
                </c:pt>
                <c:pt idx="28173">
                  <c:v>3.3212254047390002</c:v>
                </c:pt>
                <c:pt idx="28174">
                  <c:v>3.3213233947749998</c:v>
                </c:pt>
                <c:pt idx="28175">
                  <c:v>3.321397542953</c:v>
                </c:pt>
                <c:pt idx="28176">
                  <c:v>3.3215448856349998</c:v>
                </c:pt>
                <c:pt idx="28177">
                  <c:v>3.321723222733</c:v>
                </c:pt>
                <c:pt idx="28178">
                  <c:v>3.321834802628</c:v>
                </c:pt>
                <c:pt idx="28179">
                  <c:v>3.3219523429870002</c:v>
                </c:pt>
                <c:pt idx="28180">
                  <c:v>3.3221287727359998</c:v>
                </c:pt>
                <c:pt idx="28181">
                  <c:v>3.3222408294679999</c:v>
                </c:pt>
                <c:pt idx="28182">
                  <c:v>3.3225471973420002</c:v>
                </c:pt>
                <c:pt idx="28183">
                  <c:v>3.32262301445</c:v>
                </c:pt>
                <c:pt idx="28184">
                  <c:v>3.3226728439330002</c:v>
                </c:pt>
                <c:pt idx="28185">
                  <c:v>3.3227231502530001</c:v>
                </c:pt>
                <c:pt idx="28186">
                  <c:v>3.32279586792</c:v>
                </c:pt>
                <c:pt idx="28187">
                  <c:v>3.3228788375849998</c:v>
                </c:pt>
                <c:pt idx="28188">
                  <c:v>3.3230843544009998</c:v>
                </c:pt>
                <c:pt idx="28189">
                  <c:v>3.3233246803280001</c:v>
                </c:pt>
                <c:pt idx="28190">
                  <c:v>3.3234088420869998</c:v>
                </c:pt>
                <c:pt idx="28191">
                  <c:v>3.323496580124</c:v>
                </c:pt>
                <c:pt idx="28192">
                  <c:v>3.323590755463</c:v>
                </c:pt>
                <c:pt idx="28193">
                  <c:v>3.3236787319180001</c:v>
                </c:pt>
                <c:pt idx="28194">
                  <c:v>3.3237760066990001</c:v>
                </c:pt>
                <c:pt idx="28195">
                  <c:v>3.3238649368290001</c:v>
                </c:pt>
                <c:pt idx="28196">
                  <c:v>3.3239548206329999</c:v>
                </c:pt>
                <c:pt idx="28197">
                  <c:v>3.3240468502040001</c:v>
                </c:pt>
                <c:pt idx="28198">
                  <c:v>3.3241376876830002</c:v>
                </c:pt>
                <c:pt idx="28199">
                  <c:v>3.3242874145510002</c:v>
                </c:pt>
                <c:pt idx="28200">
                  <c:v>3.3245351314540001</c:v>
                </c:pt>
                <c:pt idx="28201">
                  <c:v>3.3248260021210001</c:v>
                </c:pt>
                <c:pt idx="28202">
                  <c:v>3.3249077796940001</c:v>
                </c:pt>
                <c:pt idx="28203">
                  <c:v>3.3249814510350002</c:v>
                </c:pt>
                <c:pt idx="28204">
                  <c:v>3.3250918388369999</c:v>
                </c:pt>
                <c:pt idx="28205">
                  <c:v>3.3253431320189999</c:v>
                </c:pt>
                <c:pt idx="28206">
                  <c:v>3.3255922794339998</c:v>
                </c:pt>
                <c:pt idx="28207">
                  <c:v>3.325850963593</c:v>
                </c:pt>
                <c:pt idx="28208">
                  <c:v>3.3259689807889998</c:v>
                </c:pt>
                <c:pt idx="28209">
                  <c:v>3.326290369034</c:v>
                </c:pt>
                <c:pt idx="28210">
                  <c:v>3.3263673782350001</c:v>
                </c:pt>
                <c:pt idx="28211">
                  <c:v>3.326416015625</c:v>
                </c:pt>
                <c:pt idx="28212">
                  <c:v>3.3264646530149999</c:v>
                </c:pt>
                <c:pt idx="28213">
                  <c:v>3.3265097141269999</c:v>
                </c:pt>
                <c:pt idx="28214">
                  <c:v>3.3265578746800002</c:v>
                </c:pt>
                <c:pt idx="28215">
                  <c:v>3.3266055583949998</c:v>
                </c:pt>
                <c:pt idx="28216">
                  <c:v>3.3266541957859999</c:v>
                </c:pt>
                <c:pt idx="28217">
                  <c:v>3.3267016410829999</c:v>
                </c:pt>
                <c:pt idx="28218">
                  <c:v>3.3267488479609999</c:v>
                </c:pt>
                <c:pt idx="28219">
                  <c:v>3.3267965316770001</c:v>
                </c:pt>
                <c:pt idx="28220">
                  <c:v>3.3268427848819999</c:v>
                </c:pt>
                <c:pt idx="28221">
                  <c:v>3.3268892765050002</c:v>
                </c:pt>
                <c:pt idx="28222">
                  <c:v>3.3269343376160001</c:v>
                </c:pt>
                <c:pt idx="28223">
                  <c:v>3.326981067657</c:v>
                </c:pt>
                <c:pt idx="28224">
                  <c:v>3.3270564079280001</c:v>
                </c:pt>
                <c:pt idx="28225">
                  <c:v>3.3271353244780002</c:v>
                </c:pt>
                <c:pt idx="28226">
                  <c:v>3.3272838592529999</c:v>
                </c:pt>
                <c:pt idx="28227">
                  <c:v>3.3274087905880001</c:v>
                </c:pt>
                <c:pt idx="28228">
                  <c:v>3.3274626731870001</c:v>
                </c:pt>
                <c:pt idx="28229">
                  <c:v>3.3275170326230001</c:v>
                </c:pt>
                <c:pt idx="28230">
                  <c:v>3.327589988708</c:v>
                </c:pt>
                <c:pt idx="28231">
                  <c:v>3.3276379108429999</c:v>
                </c:pt>
                <c:pt idx="28232">
                  <c:v>3.327926158905</c:v>
                </c:pt>
                <c:pt idx="28233">
                  <c:v>3.3280198574069999</c:v>
                </c:pt>
                <c:pt idx="28234">
                  <c:v>3.3281486034390002</c:v>
                </c:pt>
                <c:pt idx="28235">
                  <c:v>3.3284888267519999</c:v>
                </c:pt>
                <c:pt idx="28236">
                  <c:v>3.3285868167879999</c:v>
                </c:pt>
                <c:pt idx="28237">
                  <c:v>3.3286406993869999</c:v>
                </c:pt>
                <c:pt idx="28238">
                  <c:v>3.3286943435669998</c:v>
                </c:pt>
                <c:pt idx="28239">
                  <c:v>3.3287498950960002</c:v>
                </c:pt>
                <c:pt idx="28240">
                  <c:v>3.3288090229030001</c:v>
                </c:pt>
                <c:pt idx="28241">
                  <c:v>3.3288717269900001</c:v>
                </c:pt>
                <c:pt idx="28242">
                  <c:v>3.3289287090299999</c:v>
                </c:pt>
                <c:pt idx="28243">
                  <c:v>3.3289859294889999</c:v>
                </c:pt>
                <c:pt idx="28244">
                  <c:v>3.3290884494780002</c:v>
                </c:pt>
                <c:pt idx="28245">
                  <c:v>3.3292162418369999</c:v>
                </c:pt>
                <c:pt idx="28246">
                  <c:v>3.329298973083</c:v>
                </c:pt>
                <c:pt idx="28247">
                  <c:v>3.3294157981870001</c:v>
                </c:pt>
                <c:pt idx="28248">
                  <c:v>3.3295388221739999</c:v>
                </c:pt>
                <c:pt idx="28249">
                  <c:v>3.3296241760249998</c:v>
                </c:pt>
                <c:pt idx="28250">
                  <c:v>3.3297147750849998</c:v>
                </c:pt>
                <c:pt idx="28251">
                  <c:v>3.3298432827000002</c:v>
                </c:pt>
                <c:pt idx="28252">
                  <c:v>3.329973459244</c:v>
                </c:pt>
                <c:pt idx="28253">
                  <c:v>3.3301267623899999</c:v>
                </c:pt>
                <c:pt idx="28254">
                  <c:v>3.3302047252659999</c:v>
                </c:pt>
                <c:pt idx="28255">
                  <c:v>3.330289125443</c:v>
                </c:pt>
                <c:pt idx="28256">
                  <c:v>3.3303663730620001</c:v>
                </c:pt>
                <c:pt idx="28257">
                  <c:v>3.3304851055150002</c:v>
                </c:pt>
                <c:pt idx="28258">
                  <c:v>3.3306400775910001</c:v>
                </c:pt>
                <c:pt idx="28259">
                  <c:v>3.330946207047</c:v>
                </c:pt>
                <c:pt idx="28260">
                  <c:v>3.3312697410580001</c:v>
                </c:pt>
                <c:pt idx="28261">
                  <c:v>3.3314116001129999</c:v>
                </c:pt>
                <c:pt idx="28262">
                  <c:v>3.3314571380619999</c:v>
                </c:pt>
                <c:pt idx="28263">
                  <c:v>3.3315012454990001</c:v>
                </c:pt>
                <c:pt idx="28264">
                  <c:v>3.33154630661</c:v>
                </c:pt>
                <c:pt idx="28265">
                  <c:v>3.3318264484409998</c:v>
                </c:pt>
                <c:pt idx="28266">
                  <c:v>3.3320393562319999</c:v>
                </c:pt>
                <c:pt idx="28267">
                  <c:v>3.3323719501500002</c:v>
                </c:pt>
                <c:pt idx="28268">
                  <c:v>3.332613706589</c:v>
                </c:pt>
                <c:pt idx="28269">
                  <c:v>3.3327054977419999</c:v>
                </c:pt>
                <c:pt idx="28270">
                  <c:v>3.332755088806</c:v>
                </c:pt>
                <c:pt idx="28271">
                  <c:v>3.3328082561489998</c:v>
                </c:pt>
                <c:pt idx="28272">
                  <c:v>3.332861185074</c:v>
                </c:pt>
                <c:pt idx="28273">
                  <c:v>3.3329114913939999</c:v>
                </c:pt>
                <c:pt idx="28274">
                  <c:v>3.3330063819890001</c:v>
                </c:pt>
                <c:pt idx="28275">
                  <c:v>3.3330986499790001</c:v>
                </c:pt>
                <c:pt idx="28276">
                  <c:v>3.3331887722019999</c:v>
                </c:pt>
                <c:pt idx="28277">
                  <c:v>3.333288431168</c:v>
                </c:pt>
                <c:pt idx="28278">
                  <c:v>3.3333849906920001</c:v>
                </c:pt>
                <c:pt idx="28279">
                  <c:v>3.3334317207340001</c:v>
                </c:pt>
                <c:pt idx="28280">
                  <c:v>3.333527326584</c:v>
                </c:pt>
                <c:pt idx="28281">
                  <c:v>3.3336205482480001</c:v>
                </c:pt>
                <c:pt idx="28282">
                  <c:v>3.3337328433989999</c:v>
                </c:pt>
                <c:pt idx="28283">
                  <c:v>3.3338472843170002</c:v>
                </c:pt>
                <c:pt idx="28284">
                  <c:v>3.3339550495150001</c:v>
                </c:pt>
                <c:pt idx="28285">
                  <c:v>3.3340899944309998</c:v>
                </c:pt>
                <c:pt idx="28286">
                  <c:v>3.334233999252</c:v>
                </c:pt>
                <c:pt idx="28287">
                  <c:v>3.3342821598049999</c:v>
                </c:pt>
                <c:pt idx="28288">
                  <c:v>3.3343322277070002</c:v>
                </c:pt>
                <c:pt idx="28289">
                  <c:v>3.3343760967249998</c:v>
                </c:pt>
                <c:pt idx="28290">
                  <c:v>3.334420204163</c:v>
                </c:pt>
                <c:pt idx="28291">
                  <c:v>3.3344597816469999</c:v>
                </c:pt>
                <c:pt idx="28292">
                  <c:v>3.334502220154</c:v>
                </c:pt>
                <c:pt idx="28293">
                  <c:v>3.3345630168909999</c:v>
                </c:pt>
                <c:pt idx="28294">
                  <c:v>3.3346090316770001</c:v>
                </c:pt>
                <c:pt idx="28295">
                  <c:v>3.3346493244170001</c:v>
                </c:pt>
                <c:pt idx="28296">
                  <c:v>3.3346829414369998</c:v>
                </c:pt>
                <c:pt idx="28297">
                  <c:v>3.3347172737120001</c:v>
                </c:pt>
                <c:pt idx="28298">
                  <c:v>3.3347570896150001</c:v>
                </c:pt>
                <c:pt idx="28299">
                  <c:v>3.334789991379</c:v>
                </c:pt>
                <c:pt idx="28300">
                  <c:v>3.3348248004909999</c:v>
                </c:pt>
                <c:pt idx="28301">
                  <c:v>3.3348691463470002</c:v>
                </c:pt>
                <c:pt idx="28302">
                  <c:v>3.3349127769470002</c:v>
                </c:pt>
                <c:pt idx="28303">
                  <c:v>3.3349561691280001</c:v>
                </c:pt>
                <c:pt idx="28304">
                  <c:v>3.3350334167479998</c:v>
                </c:pt>
                <c:pt idx="28305">
                  <c:v>3.3352506160740001</c:v>
                </c:pt>
                <c:pt idx="28306">
                  <c:v>3.3353998661039999</c:v>
                </c:pt>
                <c:pt idx="28307">
                  <c:v>3.3357226848599999</c:v>
                </c:pt>
                <c:pt idx="28308">
                  <c:v>3.335932254791</c:v>
                </c:pt>
                <c:pt idx="28309">
                  <c:v>3.3359808921809999</c:v>
                </c:pt>
                <c:pt idx="28310">
                  <c:v>3.3360321521760001</c:v>
                </c:pt>
                <c:pt idx="28311">
                  <c:v>3.3360736370090001</c:v>
                </c:pt>
                <c:pt idx="28312">
                  <c:v>3.33611702919</c:v>
                </c:pt>
                <c:pt idx="28313">
                  <c:v>3.336479663849</c:v>
                </c:pt>
                <c:pt idx="28314">
                  <c:v>3.3367583751679999</c:v>
                </c:pt>
                <c:pt idx="28315">
                  <c:v>3.337010145187</c:v>
                </c:pt>
                <c:pt idx="28316">
                  <c:v>3.33713388443</c:v>
                </c:pt>
                <c:pt idx="28317">
                  <c:v>3.3372206687929999</c:v>
                </c:pt>
                <c:pt idx="28318">
                  <c:v>3.3373126983639998</c:v>
                </c:pt>
                <c:pt idx="28319">
                  <c:v>3.3374435901639998</c:v>
                </c:pt>
                <c:pt idx="28320">
                  <c:v>3.3375310897829999</c:v>
                </c:pt>
                <c:pt idx="28321">
                  <c:v>3.3375833034519999</c:v>
                </c:pt>
                <c:pt idx="28322">
                  <c:v>3.3376414775850001</c:v>
                </c:pt>
                <c:pt idx="28323">
                  <c:v>3.3376994133000002</c:v>
                </c:pt>
                <c:pt idx="28324">
                  <c:v>3.33775472641</c:v>
                </c:pt>
                <c:pt idx="28325">
                  <c:v>3.3378133773799998</c:v>
                </c:pt>
                <c:pt idx="28326">
                  <c:v>3.337873458862</c:v>
                </c:pt>
                <c:pt idx="28327">
                  <c:v>3.3379340171809999</c:v>
                </c:pt>
                <c:pt idx="28328">
                  <c:v>3.337999105453</c:v>
                </c:pt>
                <c:pt idx="28329">
                  <c:v>3.3380639553070002</c:v>
                </c:pt>
                <c:pt idx="28330">
                  <c:v>3.3381299972530001</c:v>
                </c:pt>
                <c:pt idx="28331">
                  <c:v>3.3381900787349998</c:v>
                </c:pt>
                <c:pt idx="28332">
                  <c:v>3.3382444381709999</c:v>
                </c:pt>
                <c:pt idx="28333">
                  <c:v>3.338300466537</c:v>
                </c:pt>
                <c:pt idx="28334">
                  <c:v>3.3383560180659999</c:v>
                </c:pt>
                <c:pt idx="28335">
                  <c:v>3.338407039642</c:v>
                </c:pt>
                <c:pt idx="28336">
                  <c:v>3.3384985923769999</c:v>
                </c:pt>
                <c:pt idx="28337">
                  <c:v>3.3387706279749998</c:v>
                </c:pt>
                <c:pt idx="28338">
                  <c:v>3.3388457298279999</c:v>
                </c:pt>
                <c:pt idx="28339">
                  <c:v>3.338898658752</c:v>
                </c:pt>
                <c:pt idx="28340">
                  <c:v>3.3389482498169998</c:v>
                </c:pt>
                <c:pt idx="28341">
                  <c:v>3.338987588882</c:v>
                </c:pt>
                <c:pt idx="28342">
                  <c:v>3.339027881622</c:v>
                </c:pt>
                <c:pt idx="28343">
                  <c:v>3.3390736579900002</c:v>
                </c:pt>
                <c:pt idx="28344">
                  <c:v>3.339111328125</c:v>
                </c:pt>
                <c:pt idx="28345">
                  <c:v>3.3391709327700001</c:v>
                </c:pt>
                <c:pt idx="28346">
                  <c:v>3.3392205238339998</c:v>
                </c:pt>
                <c:pt idx="28347">
                  <c:v>3.33926987648</c:v>
                </c:pt>
                <c:pt idx="28348">
                  <c:v>3.3393220901489999</c:v>
                </c:pt>
                <c:pt idx="28349">
                  <c:v>3.3393688201899998</c:v>
                </c:pt>
                <c:pt idx="28350">
                  <c:v>3.339411497116</c:v>
                </c:pt>
                <c:pt idx="28351">
                  <c:v>3.3394501209260001</c:v>
                </c:pt>
                <c:pt idx="28352">
                  <c:v>3.33949136734</c:v>
                </c:pt>
                <c:pt idx="28353">
                  <c:v>3.3395328521729999</c:v>
                </c:pt>
                <c:pt idx="28354">
                  <c:v>3.3395779132840002</c:v>
                </c:pt>
                <c:pt idx="28355">
                  <c:v>3.3396186828609999</c:v>
                </c:pt>
                <c:pt idx="28356">
                  <c:v>3.339662313461</c:v>
                </c:pt>
                <c:pt idx="28357">
                  <c:v>3.3397066593170002</c:v>
                </c:pt>
                <c:pt idx="28358">
                  <c:v>3.3398101329799998</c:v>
                </c:pt>
                <c:pt idx="28359">
                  <c:v>3.3399987220759999</c:v>
                </c:pt>
                <c:pt idx="28360">
                  <c:v>3.3401274681089999</c:v>
                </c:pt>
                <c:pt idx="28361">
                  <c:v>3.340285301208</c:v>
                </c:pt>
                <c:pt idx="28362">
                  <c:v>3.3406131267550001</c:v>
                </c:pt>
                <c:pt idx="28363">
                  <c:v>3.3407287597659998</c:v>
                </c:pt>
                <c:pt idx="28364">
                  <c:v>3.340881109238</c:v>
                </c:pt>
                <c:pt idx="28365">
                  <c:v>3.3409984111790001</c:v>
                </c:pt>
                <c:pt idx="28366">
                  <c:v>3.34108376503</c:v>
                </c:pt>
                <c:pt idx="28367">
                  <c:v>3.3414049148560001</c:v>
                </c:pt>
                <c:pt idx="28368">
                  <c:v>3.3415193557739999</c:v>
                </c:pt>
                <c:pt idx="28369">
                  <c:v>3.3416359424589999</c:v>
                </c:pt>
                <c:pt idx="28370">
                  <c:v>3.341734170914</c:v>
                </c:pt>
                <c:pt idx="28371">
                  <c:v>3.341788053513</c:v>
                </c:pt>
                <c:pt idx="28372">
                  <c:v>3.3418405056</c:v>
                </c:pt>
                <c:pt idx="28373">
                  <c:v>3.3418958187099999</c:v>
                </c:pt>
                <c:pt idx="28374">
                  <c:v>3.3419563770290002</c:v>
                </c:pt>
                <c:pt idx="28375">
                  <c:v>3.3420169353490001</c:v>
                </c:pt>
                <c:pt idx="28376">
                  <c:v>3.3420746326450002</c:v>
                </c:pt>
                <c:pt idx="28377">
                  <c:v>3.3421323299410002</c:v>
                </c:pt>
                <c:pt idx="28378">
                  <c:v>3.342187643051</c:v>
                </c:pt>
                <c:pt idx="28379">
                  <c:v>3.3422820568080001</c:v>
                </c:pt>
                <c:pt idx="28380">
                  <c:v>3.3424034118649999</c:v>
                </c:pt>
                <c:pt idx="28381">
                  <c:v>3.342557191849</c:v>
                </c:pt>
                <c:pt idx="28382">
                  <c:v>3.3426508903499998</c:v>
                </c:pt>
                <c:pt idx="28383">
                  <c:v>3.3426980972289999</c:v>
                </c:pt>
                <c:pt idx="28384">
                  <c:v>3.3427517414090002</c:v>
                </c:pt>
                <c:pt idx="28385">
                  <c:v>3.3428008556369999</c:v>
                </c:pt>
                <c:pt idx="28386">
                  <c:v>3.3428564071659999</c:v>
                </c:pt>
                <c:pt idx="28387">
                  <c:v>3.3429141044619999</c:v>
                </c:pt>
                <c:pt idx="28388">
                  <c:v>3.3429753780359999</c:v>
                </c:pt>
                <c:pt idx="28389">
                  <c:v>3.3430383205409999</c:v>
                </c:pt>
                <c:pt idx="28390">
                  <c:v>3.3431022167209998</c:v>
                </c:pt>
                <c:pt idx="28391">
                  <c:v>3.3431632518769998</c:v>
                </c:pt>
                <c:pt idx="28392">
                  <c:v>3.3432240486150002</c:v>
                </c:pt>
                <c:pt idx="28393">
                  <c:v>3.3432862758640001</c:v>
                </c:pt>
                <c:pt idx="28394">
                  <c:v>3.3433430194849998</c:v>
                </c:pt>
                <c:pt idx="28395">
                  <c:v>3.3434000015260001</c:v>
                </c:pt>
                <c:pt idx="28396">
                  <c:v>3.3434960842130002</c:v>
                </c:pt>
                <c:pt idx="28397">
                  <c:v>3.3438191413879998</c:v>
                </c:pt>
                <c:pt idx="28398">
                  <c:v>3.3439760208129998</c:v>
                </c:pt>
                <c:pt idx="28399">
                  <c:v>3.3440723419189999</c:v>
                </c:pt>
                <c:pt idx="28400">
                  <c:v>3.344177484512</c:v>
                </c:pt>
                <c:pt idx="28401">
                  <c:v>3.344233036041</c:v>
                </c:pt>
                <c:pt idx="28402">
                  <c:v>3.3442754745480001</c:v>
                </c:pt>
                <c:pt idx="28403">
                  <c:v>3.3443157672880002</c:v>
                </c:pt>
                <c:pt idx="28404">
                  <c:v>3.3443555831910001</c:v>
                </c:pt>
                <c:pt idx="28405">
                  <c:v>3.3443932533259999</c:v>
                </c:pt>
                <c:pt idx="28406">
                  <c:v>3.3444280624389999</c:v>
                </c:pt>
                <c:pt idx="28407">
                  <c:v>3.3444697856899999</c:v>
                </c:pt>
                <c:pt idx="28408">
                  <c:v>3.3445158004760001</c:v>
                </c:pt>
                <c:pt idx="28409">
                  <c:v>3.3445496559140002</c:v>
                </c:pt>
                <c:pt idx="28410">
                  <c:v>3.3445892333980001</c:v>
                </c:pt>
                <c:pt idx="28411">
                  <c:v>3.3446295261380001</c:v>
                </c:pt>
                <c:pt idx="28412">
                  <c:v>3.3446683883669999</c:v>
                </c:pt>
                <c:pt idx="28413">
                  <c:v>3.3447046279910002</c:v>
                </c:pt>
                <c:pt idx="28414">
                  <c:v>3.3448431491849999</c:v>
                </c:pt>
                <c:pt idx="28415">
                  <c:v>3.3450093269350001</c:v>
                </c:pt>
                <c:pt idx="28416">
                  <c:v>3.3451585769649999</c:v>
                </c:pt>
                <c:pt idx="28417">
                  <c:v>3.3452405929569999</c:v>
                </c:pt>
                <c:pt idx="28418">
                  <c:v>3.3452911376949999</c:v>
                </c:pt>
                <c:pt idx="28419">
                  <c:v>3.3453886508939998</c:v>
                </c:pt>
                <c:pt idx="28420">
                  <c:v>3.3454430103299999</c:v>
                </c:pt>
                <c:pt idx="28421">
                  <c:v>3.3454952239989999</c:v>
                </c:pt>
                <c:pt idx="28422">
                  <c:v>3.3455429077150001</c:v>
                </c:pt>
                <c:pt idx="28423">
                  <c:v>3.3455917835240001</c:v>
                </c:pt>
                <c:pt idx="28424">
                  <c:v>3.345683813095</c:v>
                </c:pt>
                <c:pt idx="28425">
                  <c:v>3.3457672595979999</c:v>
                </c:pt>
                <c:pt idx="28426">
                  <c:v>3.3458869457240001</c:v>
                </c:pt>
                <c:pt idx="28427">
                  <c:v>3.3462133407589998</c:v>
                </c:pt>
                <c:pt idx="28428">
                  <c:v>3.3463785648350002</c:v>
                </c:pt>
                <c:pt idx="28429">
                  <c:v>3.3464596271509999</c:v>
                </c:pt>
                <c:pt idx="28430">
                  <c:v>3.3465356826780002</c:v>
                </c:pt>
                <c:pt idx="28431">
                  <c:v>3.346573352814</c:v>
                </c:pt>
                <c:pt idx="28432">
                  <c:v>3.3466172218320001</c:v>
                </c:pt>
                <c:pt idx="28433">
                  <c:v>3.3467152118680001</c:v>
                </c:pt>
                <c:pt idx="28434">
                  <c:v>3.3468110561370001</c:v>
                </c:pt>
                <c:pt idx="28435">
                  <c:v>3.346874713898</c:v>
                </c:pt>
                <c:pt idx="28436">
                  <c:v>3.3469142913819998</c:v>
                </c:pt>
                <c:pt idx="28437">
                  <c:v>3.3469548225399999</c:v>
                </c:pt>
                <c:pt idx="28438">
                  <c:v>3.346998929977</c:v>
                </c:pt>
                <c:pt idx="28439">
                  <c:v>3.3470468521119998</c:v>
                </c:pt>
                <c:pt idx="28440">
                  <c:v>3.3470938205719998</c:v>
                </c:pt>
                <c:pt idx="28441">
                  <c:v>3.3471350669860001</c:v>
                </c:pt>
                <c:pt idx="28442">
                  <c:v>3.347173213959</c:v>
                </c:pt>
                <c:pt idx="28443">
                  <c:v>3.3472137451170001</c:v>
                </c:pt>
                <c:pt idx="28444">
                  <c:v>3.34725689888</c:v>
                </c:pt>
                <c:pt idx="28445">
                  <c:v>3.3472986221309999</c:v>
                </c:pt>
                <c:pt idx="28446">
                  <c:v>3.3473439216609999</c:v>
                </c:pt>
                <c:pt idx="28447">
                  <c:v>3.3473989963530002</c:v>
                </c:pt>
                <c:pt idx="28448">
                  <c:v>3.3474426269530002</c:v>
                </c:pt>
                <c:pt idx="28449">
                  <c:v>3.347483873367</c:v>
                </c:pt>
                <c:pt idx="28450">
                  <c:v>3.3475329875950002</c:v>
                </c:pt>
                <c:pt idx="28451">
                  <c:v>3.3475780487060001</c:v>
                </c:pt>
                <c:pt idx="28452">
                  <c:v>3.3476226329799998</c:v>
                </c:pt>
                <c:pt idx="28453">
                  <c:v>3.3476767539979999</c:v>
                </c:pt>
                <c:pt idx="28454">
                  <c:v>3.3477344512939999</c:v>
                </c:pt>
                <c:pt idx="28455">
                  <c:v>3.348038434982</c:v>
                </c:pt>
                <c:pt idx="28456">
                  <c:v>3.3481237888340001</c:v>
                </c:pt>
                <c:pt idx="28457">
                  <c:v>3.3482468128199998</c:v>
                </c:pt>
                <c:pt idx="28458">
                  <c:v>3.3483338356019998</c:v>
                </c:pt>
                <c:pt idx="28459">
                  <c:v>3.3484568595890001</c:v>
                </c:pt>
                <c:pt idx="28460">
                  <c:v>3.3485808372500001</c:v>
                </c:pt>
                <c:pt idx="28461">
                  <c:v>3.3489305973049999</c:v>
                </c:pt>
                <c:pt idx="28462">
                  <c:v>3.3490958213809998</c:v>
                </c:pt>
                <c:pt idx="28463">
                  <c:v>3.3491840362550001</c:v>
                </c:pt>
                <c:pt idx="28464">
                  <c:v>3.349288463593</c:v>
                </c:pt>
                <c:pt idx="28465">
                  <c:v>3.3493392467500001</c:v>
                </c:pt>
                <c:pt idx="28466">
                  <c:v>3.3494009971619998</c:v>
                </c:pt>
                <c:pt idx="28467">
                  <c:v>3.3494675159449998</c:v>
                </c:pt>
                <c:pt idx="28468">
                  <c:v>3.3495340347289999</c:v>
                </c:pt>
                <c:pt idx="28469">
                  <c:v>3.3496036529539999</c:v>
                </c:pt>
                <c:pt idx="28470">
                  <c:v>3.3496830463410001</c:v>
                </c:pt>
                <c:pt idx="28471">
                  <c:v>3.3497619628909998</c:v>
                </c:pt>
                <c:pt idx="28472">
                  <c:v>3.3498392105099999</c:v>
                </c:pt>
                <c:pt idx="28473">
                  <c:v>3.3499088287349998</c:v>
                </c:pt>
                <c:pt idx="28474">
                  <c:v>3.3499765396119998</c:v>
                </c:pt>
                <c:pt idx="28475">
                  <c:v>3.350045204163</c:v>
                </c:pt>
                <c:pt idx="28476">
                  <c:v>3.3501060008999999</c:v>
                </c:pt>
                <c:pt idx="28477">
                  <c:v>3.3501625061040001</c:v>
                </c:pt>
                <c:pt idx="28478">
                  <c:v>3.3502185344700002</c:v>
                </c:pt>
                <c:pt idx="28479">
                  <c:v>3.3502750396729999</c:v>
                </c:pt>
                <c:pt idx="28480">
                  <c:v>3.3503251075740001</c:v>
                </c:pt>
                <c:pt idx="28481">
                  <c:v>3.3503754138950002</c:v>
                </c:pt>
                <c:pt idx="28482">
                  <c:v>3.3504712581630001</c:v>
                </c:pt>
                <c:pt idx="28483">
                  <c:v>3.3505606651309998</c:v>
                </c:pt>
                <c:pt idx="28484">
                  <c:v>3.3506767749790001</c:v>
                </c:pt>
                <c:pt idx="28485">
                  <c:v>3.350883960724</c:v>
                </c:pt>
                <c:pt idx="28486">
                  <c:v>3.350950241089</c:v>
                </c:pt>
                <c:pt idx="28487">
                  <c:v>3.3509883880619999</c:v>
                </c:pt>
                <c:pt idx="28488">
                  <c:v>3.3510282039639998</c:v>
                </c:pt>
                <c:pt idx="28489">
                  <c:v>3.3510692119600001</c:v>
                </c:pt>
                <c:pt idx="28490">
                  <c:v>3.351110696793</c:v>
                </c:pt>
                <c:pt idx="28491">
                  <c:v>3.351149082184</c:v>
                </c:pt>
                <c:pt idx="28492">
                  <c:v>3.351189374924</c:v>
                </c:pt>
                <c:pt idx="28493">
                  <c:v>3.3512511253359998</c:v>
                </c:pt>
                <c:pt idx="28494">
                  <c:v>3.3513486385350002</c:v>
                </c:pt>
                <c:pt idx="28495">
                  <c:v>3.351421356201</c:v>
                </c:pt>
                <c:pt idx="28496">
                  <c:v>3.3514707088470002</c:v>
                </c:pt>
                <c:pt idx="28497">
                  <c:v>3.3515105247500001</c:v>
                </c:pt>
                <c:pt idx="28498">
                  <c:v>3.3515441417690002</c:v>
                </c:pt>
                <c:pt idx="28499">
                  <c:v>3.3515861034390002</c:v>
                </c:pt>
                <c:pt idx="28500">
                  <c:v>3.3516244888309998</c:v>
                </c:pt>
                <c:pt idx="28501">
                  <c:v>3.3516631126399998</c:v>
                </c:pt>
                <c:pt idx="28502">
                  <c:v>3.3516988754270001</c:v>
                </c:pt>
                <c:pt idx="28503">
                  <c:v>3.3517436981199999</c:v>
                </c:pt>
                <c:pt idx="28504">
                  <c:v>3.3517825603490001</c:v>
                </c:pt>
                <c:pt idx="28505">
                  <c:v>3.3518285751339998</c:v>
                </c:pt>
                <c:pt idx="28506">
                  <c:v>3.3519158363339998</c:v>
                </c:pt>
                <c:pt idx="28507">
                  <c:v>3.3520510196690001</c:v>
                </c:pt>
                <c:pt idx="28508">
                  <c:v>3.3521995544430001</c:v>
                </c:pt>
                <c:pt idx="28509">
                  <c:v>3.3524940013890001</c:v>
                </c:pt>
                <c:pt idx="28510">
                  <c:v>3.3527374267579999</c:v>
                </c:pt>
                <c:pt idx="28511">
                  <c:v>3.3529162406920001</c:v>
                </c:pt>
                <c:pt idx="28512">
                  <c:v>3.3530733585360002</c:v>
                </c:pt>
                <c:pt idx="28513">
                  <c:v>3.3531992435459999</c:v>
                </c:pt>
                <c:pt idx="28514">
                  <c:v>3.3534009456630001</c:v>
                </c:pt>
                <c:pt idx="28515">
                  <c:v>3.353525876999</c:v>
                </c:pt>
                <c:pt idx="28516">
                  <c:v>3.3536546230319999</c:v>
                </c:pt>
                <c:pt idx="28517">
                  <c:v>3.353749275208</c:v>
                </c:pt>
                <c:pt idx="28518">
                  <c:v>3.3538403511050001</c:v>
                </c:pt>
                <c:pt idx="28519">
                  <c:v>3.3539371490479999</c:v>
                </c:pt>
                <c:pt idx="28520">
                  <c:v>3.3539922237400002</c:v>
                </c:pt>
                <c:pt idx="28521">
                  <c:v>3.3540515899660002</c:v>
                </c:pt>
                <c:pt idx="28522">
                  <c:v>3.3541147708889998</c:v>
                </c:pt>
                <c:pt idx="28523">
                  <c:v>3.3541777133939998</c:v>
                </c:pt>
                <c:pt idx="28524">
                  <c:v>3.3542442321779999</c:v>
                </c:pt>
                <c:pt idx="28525">
                  <c:v>3.3543109893800001</c:v>
                </c:pt>
                <c:pt idx="28526">
                  <c:v>3.3543741703030001</c:v>
                </c:pt>
                <c:pt idx="28527">
                  <c:v>3.3544359207149999</c:v>
                </c:pt>
                <c:pt idx="28528">
                  <c:v>3.354497432709</c:v>
                </c:pt>
                <c:pt idx="28529">
                  <c:v>3.3545539379120002</c:v>
                </c:pt>
                <c:pt idx="28530">
                  <c:v>3.354655981064</c:v>
                </c:pt>
                <c:pt idx="28531">
                  <c:v>3.3547430038449999</c:v>
                </c:pt>
                <c:pt idx="28532">
                  <c:v>3.3550810813899998</c:v>
                </c:pt>
                <c:pt idx="28533">
                  <c:v>3.3552076816560001</c:v>
                </c:pt>
                <c:pt idx="28534">
                  <c:v>3.3553056716919998</c:v>
                </c:pt>
                <c:pt idx="28535">
                  <c:v>3.3555810451510002</c:v>
                </c:pt>
                <c:pt idx="28536">
                  <c:v>3.3556504249570001</c:v>
                </c:pt>
                <c:pt idx="28537">
                  <c:v>3.355714559555</c:v>
                </c:pt>
                <c:pt idx="28538">
                  <c:v>3.355784654617</c:v>
                </c:pt>
                <c:pt idx="28539">
                  <c:v>3.3558764457699999</c:v>
                </c:pt>
                <c:pt idx="28540">
                  <c:v>3.3560645580289998</c:v>
                </c:pt>
                <c:pt idx="28541">
                  <c:v>3.3561687469480002</c:v>
                </c:pt>
                <c:pt idx="28542">
                  <c:v>3.356213569641</c:v>
                </c:pt>
                <c:pt idx="28543">
                  <c:v>3.3562541008000002</c:v>
                </c:pt>
                <c:pt idx="28544">
                  <c:v>3.3564095497130002</c:v>
                </c:pt>
                <c:pt idx="28545">
                  <c:v>3.3565733432770002</c:v>
                </c:pt>
                <c:pt idx="28546">
                  <c:v>3.356652975082</c:v>
                </c:pt>
                <c:pt idx="28547">
                  <c:v>3.35675740242</c:v>
                </c:pt>
                <c:pt idx="28548">
                  <c:v>3.356806278229</c:v>
                </c:pt>
                <c:pt idx="28549">
                  <c:v>3.3568856716159998</c:v>
                </c:pt>
                <c:pt idx="28550">
                  <c:v>3.3569676876069998</c:v>
                </c:pt>
                <c:pt idx="28551">
                  <c:v>3.3570470809940001</c:v>
                </c:pt>
                <c:pt idx="28552">
                  <c:v>3.357099056244</c:v>
                </c:pt>
                <c:pt idx="28553">
                  <c:v>3.3571448326110001</c:v>
                </c:pt>
                <c:pt idx="28554">
                  <c:v>3.3571937084200001</c:v>
                </c:pt>
                <c:pt idx="28555">
                  <c:v>3.3572347164149998</c:v>
                </c:pt>
                <c:pt idx="28556">
                  <c:v>3.357278823853</c:v>
                </c:pt>
                <c:pt idx="28557">
                  <c:v>3.3573248386380001</c:v>
                </c:pt>
                <c:pt idx="28558">
                  <c:v>3.3574805259699998</c:v>
                </c:pt>
                <c:pt idx="28559">
                  <c:v>3.3578372001650001</c:v>
                </c:pt>
                <c:pt idx="28560">
                  <c:v>3.3579390048979998</c:v>
                </c:pt>
                <c:pt idx="28561">
                  <c:v>3.3579897880549998</c:v>
                </c:pt>
                <c:pt idx="28562">
                  <c:v>3.3580431938170001</c:v>
                </c:pt>
                <c:pt idx="28563">
                  <c:v>3.3581016063689999</c:v>
                </c:pt>
                <c:pt idx="28564">
                  <c:v>3.3581655025480002</c:v>
                </c:pt>
                <c:pt idx="28565">
                  <c:v>3.3582301139830002</c:v>
                </c:pt>
                <c:pt idx="28566">
                  <c:v>3.3582978248600002</c:v>
                </c:pt>
                <c:pt idx="28567">
                  <c:v>3.3583648204799998</c:v>
                </c:pt>
                <c:pt idx="28568">
                  <c:v>3.3584339618680001</c:v>
                </c:pt>
                <c:pt idx="28569">
                  <c:v>3.3585007190699998</c:v>
                </c:pt>
                <c:pt idx="28570">
                  <c:v>3.3585720062259998</c:v>
                </c:pt>
                <c:pt idx="28571">
                  <c:v>3.3586435317990002</c:v>
                </c:pt>
                <c:pt idx="28572">
                  <c:v>3.3587148189540001</c:v>
                </c:pt>
                <c:pt idx="28573">
                  <c:v>3.358780622482</c:v>
                </c:pt>
                <c:pt idx="28574">
                  <c:v>3.35884308815</c:v>
                </c:pt>
                <c:pt idx="28575">
                  <c:v>3.358900547028</c:v>
                </c:pt>
                <c:pt idx="28576">
                  <c:v>3.3590033054349999</c:v>
                </c:pt>
                <c:pt idx="28577">
                  <c:v>3.3593528270720001</c:v>
                </c:pt>
                <c:pt idx="28578">
                  <c:v>3.3594348430630001</c:v>
                </c:pt>
                <c:pt idx="28579">
                  <c:v>3.3595139980319999</c:v>
                </c:pt>
                <c:pt idx="28580">
                  <c:v>3.359561443329</c:v>
                </c:pt>
                <c:pt idx="28581">
                  <c:v>3.3596072196960001</c:v>
                </c:pt>
                <c:pt idx="28582">
                  <c:v>3.3596613407140001</c:v>
                </c:pt>
                <c:pt idx="28583">
                  <c:v>3.3597049713130001</c:v>
                </c:pt>
                <c:pt idx="28584">
                  <c:v>3.359746456146</c:v>
                </c:pt>
                <c:pt idx="28585">
                  <c:v>3.3597834110260001</c:v>
                </c:pt>
                <c:pt idx="28586">
                  <c:v>3.3598229885099999</c:v>
                </c:pt>
                <c:pt idx="28587">
                  <c:v>3.359871864319</c:v>
                </c:pt>
                <c:pt idx="28588">
                  <c:v>3.359913825989</c:v>
                </c:pt>
                <c:pt idx="28589">
                  <c:v>3.3599534034729999</c:v>
                </c:pt>
                <c:pt idx="28590">
                  <c:v>3.3599932193759998</c:v>
                </c:pt>
                <c:pt idx="28591">
                  <c:v>3.3600318431849998</c:v>
                </c:pt>
                <c:pt idx="28592">
                  <c:v>3.3600695133210001</c:v>
                </c:pt>
                <c:pt idx="28593">
                  <c:v>3.3601055145259999</c:v>
                </c:pt>
                <c:pt idx="28594">
                  <c:v>3.3601453304289999</c:v>
                </c:pt>
                <c:pt idx="28595">
                  <c:v>3.3601887226099998</c:v>
                </c:pt>
                <c:pt idx="28596">
                  <c:v>3.3602414131159999</c:v>
                </c:pt>
                <c:pt idx="28597">
                  <c:v>3.3603210449219998</c:v>
                </c:pt>
                <c:pt idx="28598">
                  <c:v>3.3604030609129998</c:v>
                </c:pt>
                <c:pt idx="28599">
                  <c:v>3.3607249259950001</c:v>
                </c:pt>
                <c:pt idx="28600">
                  <c:v>3.361052513123</c:v>
                </c:pt>
                <c:pt idx="28601">
                  <c:v>3.3611428737639999</c:v>
                </c:pt>
                <c:pt idx="28602">
                  <c:v>3.3612062931060001</c:v>
                </c:pt>
                <c:pt idx="28603">
                  <c:v>3.3612592220309998</c:v>
                </c:pt>
                <c:pt idx="28604">
                  <c:v>3.3613080978390002</c:v>
                </c:pt>
                <c:pt idx="28605">
                  <c:v>3.3613581657410001</c:v>
                </c:pt>
                <c:pt idx="28606">
                  <c:v>3.3614063262939999</c:v>
                </c:pt>
                <c:pt idx="28607">
                  <c:v>3.3614783287050001</c:v>
                </c:pt>
                <c:pt idx="28608">
                  <c:v>3.3615643978119998</c:v>
                </c:pt>
                <c:pt idx="28609">
                  <c:v>3.361713409424</c:v>
                </c:pt>
                <c:pt idx="28610">
                  <c:v>3.3618400096890002</c:v>
                </c:pt>
                <c:pt idx="28611">
                  <c:v>3.36203789711</c:v>
                </c:pt>
                <c:pt idx="28612">
                  <c:v>3.3621308803560002</c:v>
                </c:pt>
                <c:pt idx="28613">
                  <c:v>3.362179040909</c:v>
                </c:pt>
                <c:pt idx="28614">
                  <c:v>3.3622293472289999</c:v>
                </c:pt>
                <c:pt idx="28615">
                  <c:v>3.3622846603390002</c:v>
                </c:pt>
                <c:pt idx="28616">
                  <c:v>3.362341165543</c:v>
                </c:pt>
                <c:pt idx="28617">
                  <c:v>3.3623998165129998</c:v>
                </c:pt>
                <c:pt idx="28618">
                  <c:v>3.362465381622</c:v>
                </c:pt>
                <c:pt idx="28619">
                  <c:v>3.3625285625460002</c:v>
                </c:pt>
                <c:pt idx="28620">
                  <c:v>3.362595558167</c:v>
                </c:pt>
                <c:pt idx="28621">
                  <c:v>3.3626654148099999</c:v>
                </c:pt>
                <c:pt idx="28622">
                  <c:v>3.3627345561980002</c:v>
                </c:pt>
                <c:pt idx="28623">
                  <c:v>3.3628046512599998</c:v>
                </c:pt>
                <c:pt idx="28624">
                  <c:v>3.3628787994380001</c:v>
                </c:pt>
                <c:pt idx="28625">
                  <c:v>3.3629565238949999</c:v>
                </c:pt>
                <c:pt idx="28626">
                  <c:v>3.3630323410030001</c:v>
                </c:pt>
                <c:pt idx="28627">
                  <c:v>3.3631095886229998</c:v>
                </c:pt>
                <c:pt idx="28628">
                  <c:v>3.3631865978239999</c:v>
                </c:pt>
                <c:pt idx="28629">
                  <c:v>3.363265514374</c:v>
                </c:pt>
                <c:pt idx="28630">
                  <c:v>3.3633384704589999</c:v>
                </c:pt>
                <c:pt idx="28631">
                  <c:v>3.3634080886839999</c:v>
                </c:pt>
                <c:pt idx="28632">
                  <c:v>3.363478660583</c:v>
                </c:pt>
                <c:pt idx="28633">
                  <c:v>3.3635501861570001</c:v>
                </c:pt>
                <c:pt idx="28634">
                  <c:v>3.3636171817779998</c:v>
                </c:pt>
                <c:pt idx="28635">
                  <c:v>3.3636760711670002</c:v>
                </c:pt>
                <c:pt idx="28636">
                  <c:v>3.363731145859</c:v>
                </c:pt>
                <c:pt idx="28637">
                  <c:v>3.3637831211089999</c:v>
                </c:pt>
                <c:pt idx="28638">
                  <c:v>3.363868951797</c:v>
                </c:pt>
                <c:pt idx="28639">
                  <c:v>3.3641703128809999</c:v>
                </c:pt>
                <c:pt idx="28640">
                  <c:v>3.364263296127</c:v>
                </c:pt>
                <c:pt idx="28641">
                  <c:v>3.3643319606780002</c:v>
                </c:pt>
                <c:pt idx="28642">
                  <c:v>3.364393472672</c:v>
                </c:pt>
                <c:pt idx="28643">
                  <c:v>3.3644318580629999</c:v>
                </c:pt>
                <c:pt idx="28644">
                  <c:v>3.3644766807559998</c:v>
                </c:pt>
                <c:pt idx="28645">
                  <c:v>3.3645086288449999</c:v>
                </c:pt>
                <c:pt idx="28646">
                  <c:v>3.3645448684689998</c:v>
                </c:pt>
                <c:pt idx="28647">
                  <c:v>3.364580392838</c:v>
                </c:pt>
                <c:pt idx="28648">
                  <c:v>3.36461520195</c:v>
                </c:pt>
                <c:pt idx="28649">
                  <c:v>3.3646533489229999</c:v>
                </c:pt>
                <c:pt idx="28650">
                  <c:v>3.3646981716159998</c:v>
                </c:pt>
                <c:pt idx="28651">
                  <c:v>3.3647994995119999</c:v>
                </c:pt>
                <c:pt idx="28652">
                  <c:v>3.3649845123289999</c:v>
                </c:pt>
                <c:pt idx="28653">
                  <c:v>3.3652575016020001</c:v>
                </c:pt>
                <c:pt idx="28654">
                  <c:v>3.3652994632720001</c:v>
                </c:pt>
                <c:pt idx="28655">
                  <c:v>3.3653953075410001</c:v>
                </c:pt>
                <c:pt idx="28656">
                  <c:v>3.365485429764</c:v>
                </c:pt>
                <c:pt idx="28657">
                  <c:v>3.365571022034</c:v>
                </c:pt>
                <c:pt idx="28658">
                  <c:v>3.3657782077789999</c:v>
                </c:pt>
                <c:pt idx="28659">
                  <c:v>3.3658194541930002</c:v>
                </c:pt>
                <c:pt idx="28660">
                  <c:v>3.3658983707429999</c:v>
                </c:pt>
                <c:pt idx="28661">
                  <c:v>3.3659820556639999</c:v>
                </c:pt>
                <c:pt idx="28662">
                  <c:v>3.366057395935</c:v>
                </c:pt>
                <c:pt idx="28663">
                  <c:v>3.3661296367650002</c:v>
                </c:pt>
                <c:pt idx="28664">
                  <c:v>3.3661766052250002</c:v>
                </c:pt>
                <c:pt idx="28665">
                  <c:v>3.3662171363829998</c:v>
                </c:pt>
                <c:pt idx="28666">
                  <c:v>3.3662607669829998</c:v>
                </c:pt>
                <c:pt idx="28667">
                  <c:v>3.3663094043730002</c:v>
                </c:pt>
                <c:pt idx="28668">
                  <c:v>3.3663597106930001</c:v>
                </c:pt>
                <c:pt idx="28669">
                  <c:v>3.3664126396179999</c:v>
                </c:pt>
                <c:pt idx="28670">
                  <c:v>3.3664741516109999</c:v>
                </c:pt>
                <c:pt idx="28671">
                  <c:v>3.3667838573459998</c:v>
                </c:pt>
                <c:pt idx="28672">
                  <c:v>3.3669354915619998</c:v>
                </c:pt>
                <c:pt idx="28673">
                  <c:v>3.367019891739</c:v>
                </c:pt>
                <c:pt idx="28674">
                  <c:v>3.3671028614040002</c:v>
                </c:pt>
                <c:pt idx="28675">
                  <c:v>3.3672297000890001</c:v>
                </c:pt>
                <c:pt idx="28676">
                  <c:v>3.3675749301910001</c:v>
                </c:pt>
                <c:pt idx="28677">
                  <c:v>3.367803096771</c:v>
                </c:pt>
                <c:pt idx="28678">
                  <c:v>3.367991447449</c:v>
                </c:pt>
                <c:pt idx="28679">
                  <c:v>3.3683099746699998</c:v>
                </c:pt>
                <c:pt idx="28680">
                  <c:v>3.3683905601499999</c:v>
                </c:pt>
                <c:pt idx="28681">
                  <c:v>3.368468999863</c:v>
                </c:pt>
                <c:pt idx="28682">
                  <c:v>3.3685436248779999</c:v>
                </c:pt>
                <c:pt idx="28683">
                  <c:v>3.36860871315</c:v>
                </c:pt>
                <c:pt idx="28684">
                  <c:v>3.3686516284939998</c:v>
                </c:pt>
                <c:pt idx="28685">
                  <c:v>3.368975162506</c:v>
                </c:pt>
                <c:pt idx="28686">
                  <c:v>3.3691298961639999</c:v>
                </c:pt>
                <c:pt idx="28687">
                  <c:v>3.369245290756</c:v>
                </c:pt>
                <c:pt idx="28688">
                  <c:v>3.3693425655359999</c:v>
                </c:pt>
                <c:pt idx="28689">
                  <c:v>3.3693904876710001</c:v>
                </c:pt>
                <c:pt idx="28690">
                  <c:v>3.369442224503</c:v>
                </c:pt>
                <c:pt idx="28691">
                  <c:v>3.3694951534270001</c:v>
                </c:pt>
                <c:pt idx="28692">
                  <c:v>3.369548559189</c:v>
                </c:pt>
                <c:pt idx="28693">
                  <c:v>3.3696537017820001</c:v>
                </c:pt>
                <c:pt idx="28694">
                  <c:v>3.369702100754</c:v>
                </c:pt>
                <c:pt idx="28695">
                  <c:v>3.3697905540469999</c:v>
                </c:pt>
                <c:pt idx="28696">
                  <c:v>3.3701157569890001</c:v>
                </c:pt>
                <c:pt idx="28697">
                  <c:v>3.3704602718349999</c:v>
                </c:pt>
                <c:pt idx="28698">
                  <c:v>3.3705797195430001</c:v>
                </c:pt>
                <c:pt idx="28699">
                  <c:v>3.3706679344179999</c:v>
                </c:pt>
                <c:pt idx="28700">
                  <c:v>3.3707649707790002</c:v>
                </c:pt>
                <c:pt idx="28701">
                  <c:v>3.3708436489109999</c:v>
                </c:pt>
                <c:pt idx="28702">
                  <c:v>3.3709189891819999</c:v>
                </c:pt>
                <c:pt idx="28703">
                  <c:v>3.3710036277770001</c:v>
                </c:pt>
                <c:pt idx="28704">
                  <c:v>3.3713226318360001</c:v>
                </c:pt>
                <c:pt idx="28705">
                  <c:v>3.3714780807500002</c:v>
                </c:pt>
                <c:pt idx="28706">
                  <c:v>3.371789693832</c:v>
                </c:pt>
                <c:pt idx="28707">
                  <c:v>3.371871471405</c:v>
                </c:pt>
                <c:pt idx="28708">
                  <c:v>3.3721613883970001</c:v>
                </c:pt>
                <c:pt idx="28709">
                  <c:v>3.3722407817839999</c:v>
                </c:pt>
                <c:pt idx="28710">
                  <c:v>3.3723623752590002</c:v>
                </c:pt>
                <c:pt idx="28711">
                  <c:v>3.3727025985719998</c:v>
                </c:pt>
                <c:pt idx="28712">
                  <c:v>3.373022556305</c:v>
                </c:pt>
                <c:pt idx="28713">
                  <c:v>3.3732426166530001</c:v>
                </c:pt>
                <c:pt idx="28714">
                  <c:v>3.3733565807339998</c:v>
                </c:pt>
                <c:pt idx="28715">
                  <c:v>3.3736698627470001</c:v>
                </c:pt>
                <c:pt idx="28716">
                  <c:v>3.3739016056060001</c:v>
                </c:pt>
                <c:pt idx="28717">
                  <c:v>3.3740031719210002</c:v>
                </c:pt>
                <c:pt idx="28718">
                  <c:v>3.3740620613100001</c:v>
                </c:pt>
                <c:pt idx="28719">
                  <c:v>3.3741190433499999</c:v>
                </c:pt>
                <c:pt idx="28720">
                  <c:v>3.374178647995</c:v>
                </c:pt>
                <c:pt idx="28721">
                  <c:v>3.3742382526400001</c:v>
                </c:pt>
                <c:pt idx="28722">
                  <c:v>3.374302625656</c:v>
                </c:pt>
                <c:pt idx="28723">
                  <c:v>3.3743643760680002</c:v>
                </c:pt>
                <c:pt idx="28724">
                  <c:v>3.3744256496429998</c:v>
                </c:pt>
                <c:pt idx="28725">
                  <c:v>3.3744866847989998</c:v>
                </c:pt>
                <c:pt idx="28726">
                  <c:v>3.3745472431180001</c:v>
                </c:pt>
                <c:pt idx="28727">
                  <c:v>3.374651193619</c:v>
                </c:pt>
                <c:pt idx="28728">
                  <c:v>3.3747565746310002</c:v>
                </c:pt>
                <c:pt idx="28729">
                  <c:v>3.374853372574</c:v>
                </c:pt>
                <c:pt idx="28730">
                  <c:v>3.3749549388890001</c:v>
                </c:pt>
                <c:pt idx="28731">
                  <c:v>3.3750050067899999</c:v>
                </c:pt>
                <c:pt idx="28732">
                  <c:v>3.375060796738</c:v>
                </c:pt>
                <c:pt idx="28733">
                  <c:v>3.3751199245449999</c:v>
                </c:pt>
                <c:pt idx="28734">
                  <c:v>3.3751759529109999</c:v>
                </c:pt>
                <c:pt idx="28735">
                  <c:v>3.3752310276030002</c:v>
                </c:pt>
                <c:pt idx="28736">
                  <c:v>3.375282287598</c:v>
                </c:pt>
                <c:pt idx="28737">
                  <c:v>3.375338315964</c:v>
                </c:pt>
                <c:pt idx="28738">
                  <c:v>3.375390768051</c:v>
                </c:pt>
                <c:pt idx="28739">
                  <c:v>3.3754477500919999</c:v>
                </c:pt>
                <c:pt idx="28740">
                  <c:v>3.3754999637599998</c:v>
                </c:pt>
                <c:pt idx="28741">
                  <c:v>3.3755514621730001</c:v>
                </c:pt>
                <c:pt idx="28742">
                  <c:v>3.3756406307220002</c:v>
                </c:pt>
                <c:pt idx="28743">
                  <c:v>3.3757333755490002</c:v>
                </c:pt>
                <c:pt idx="28744">
                  <c:v>3.3758208751679999</c:v>
                </c:pt>
                <c:pt idx="28745">
                  <c:v>3.3759343624109999</c:v>
                </c:pt>
                <c:pt idx="28746">
                  <c:v>3.376260519028</c:v>
                </c:pt>
                <c:pt idx="28747">
                  <c:v>3.3765401840210001</c:v>
                </c:pt>
                <c:pt idx="28748">
                  <c:v>3.3766388893129999</c:v>
                </c:pt>
                <c:pt idx="28749">
                  <c:v>3.3767013549799998</c:v>
                </c:pt>
                <c:pt idx="28750">
                  <c:v>3.3767361640929998</c:v>
                </c:pt>
                <c:pt idx="28751">
                  <c:v>3.3767721652980001</c:v>
                </c:pt>
                <c:pt idx="28752">
                  <c:v>3.3768115043639999</c:v>
                </c:pt>
                <c:pt idx="28753">
                  <c:v>3.3768773078919998</c:v>
                </c:pt>
                <c:pt idx="28754">
                  <c:v>3.3769228458399998</c:v>
                </c:pt>
                <c:pt idx="28755">
                  <c:v>3.3769695758820002</c:v>
                </c:pt>
                <c:pt idx="28756">
                  <c:v>3.377012252808</c:v>
                </c:pt>
                <c:pt idx="28757">
                  <c:v>3.3770534992219998</c:v>
                </c:pt>
                <c:pt idx="28758">
                  <c:v>3.3770935535429998</c:v>
                </c:pt>
                <c:pt idx="28759">
                  <c:v>3.377136230469</c:v>
                </c:pt>
                <c:pt idx="28760">
                  <c:v>3.3771812915799999</c:v>
                </c:pt>
                <c:pt idx="28761">
                  <c:v>3.3772521018980002</c:v>
                </c:pt>
                <c:pt idx="28762">
                  <c:v>3.3773860931400002</c:v>
                </c:pt>
                <c:pt idx="28763">
                  <c:v>3.3776195049290001</c:v>
                </c:pt>
                <c:pt idx="28764">
                  <c:v>3.3779008388520002</c:v>
                </c:pt>
                <c:pt idx="28765">
                  <c:v>3.378213644028</c:v>
                </c:pt>
                <c:pt idx="28766">
                  <c:v>3.3782842159270001</c:v>
                </c:pt>
                <c:pt idx="28767">
                  <c:v>3.3783595561980002</c:v>
                </c:pt>
                <c:pt idx="28768">
                  <c:v>3.3786773681639999</c:v>
                </c:pt>
                <c:pt idx="28769">
                  <c:v>3.378962278366</c:v>
                </c:pt>
                <c:pt idx="28770">
                  <c:v>3.3792684078219999</c:v>
                </c:pt>
                <c:pt idx="28771">
                  <c:v>3.3795232772829999</c:v>
                </c:pt>
                <c:pt idx="28772">
                  <c:v>3.3795995712279998</c:v>
                </c:pt>
                <c:pt idx="28773">
                  <c:v>3.3796467781069999</c:v>
                </c:pt>
                <c:pt idx="28774">
                  <c:v>3.3796901702879998</c:v>
                </c:pt>
                <c:pt idx="28775">
                  <c:v>3.3797366619110001</c:v>
                </c:pt>
                <c:pt idx="28776">
                  <c:v>3.3797750473020001</c:v>
                </c:pt>
                <c:pt idx="28777">
                  <c:v>3.3798196315769999</c:v>
                </c:pt>
                <c:pt idx="28778">
                  <c:v>3.3798677921300002</c:v>
                </c:pt>
                <c:pt idx="28779">
                  <c:v>3.3801937103270001</c:v>
                </c:pt>
                <c:pt idx="28780">
                  <c:v>3.3805427551270002</c:v>
                </c:pt>
                <c:pt idx="28781">
                  <c:v>3.3806633949279998</c:v>
                </c:pt>
                <c:pt idx="28782">
                  <c:v>3.3809945583340002</c:v>
                </c:pt>
                <c:pt idx="28783">
                  <c:v>3.3813381195069998</c:v>
                </c:pt>
                <c:pt idx="28784">
                  <c:v>3.3814980983730001</c:v>
                </c:pt>
                <c:pt idx="28785">
                  <c:v>3.3815817832950001</c:v>
                </c:pt>
                <c:pt idx="28786">
                  <c:v>3.3816998004909999</c:v>
                </c:pt>
                <c:pt idx="28787">
                  <c:v>3.3817808628080002</c:v>
                </c:pt>
                <c:pt idx="28788">
                  <c:v>3.3818781375890001</c:v>
                </c:pt>
                <c:pt idx="28789">
                  <c:v>3.3819270133970001</c:v>
                </c:pt>
                <c:pt idx="28790">
                  <c:v>3.381975412369</c:v>
                </c:pt>
                <c:pt idx="28791">
                  <c:v>3.3820719718930001</c:v>
                </c:pt>
                <c:pt idx="28792">
                  <c:v>3.3821692466740001</c:v>
                </c:pt>
                <c:pt idx="28793">
                  <c:v>3.3822202682500002</c:v>
                </c:pt>
                <c:pt idx="28794">
                  <c:v>3.3823175430300001</c:v>
                </c:pt>
                <c:pt idx="28795">
                  <c:v>3.3824088573459998</c:v>
                </c:pt>
                <c:pt idx="28796">
                  <c:v>3.382508993149</c:v>
                </c:pt>
                <c:pt idx="28797">
                  <c:v>3.3826131820679999</c:v>
                </c:pt>
                <c:pt idx="28798">
                  <c:v>3.3827054500579998</c:v>
                </c:pt>
                <c:pt idx="28799">
                  <c:v>3.3827900886540001</c:v>
                </c:pt>
                <c:pt idx="28800">
                  <c:v>3.382869958878</c:v>
                </c:pt>
                <c:pt idx="28801">
                  <c:v>3.3831470012659999</c:v>
                </c:pt>
                <c:pt idx="28802">
                  <c:v>3.3831884860989998</c:v>
                </c:pt>
                <c:pt idx="28803">
                  <c:v>3.3832302093509998</c:v>
                </c:pt>
                <c:pt idx="28804">
                  <c:v>3.3832716941830001</c:v>
                </c:pt>
                <c:pt idx="28805">
                  <c:v>3.3833169937130001</c:v>
                </c:pt>
                <c:pt idx="28806">
                  <c:v>3.3833563327789999</c:v>
                </c:pt>
                <c:pt idx="28807">
                  <c:v>3.3834006786350002</c:v>
                </c:pt>
                <c:pt idx="28808">
                  <c:v>3.3834800720209999</c:v>
                </c:pt>
                <c:pt idx="28809">
                  <c:v>3.3835608959200001</c:v>
                </c:pt>
                <c:pt idx="28810">
                  <c:v>3.383642673492</c:v>
                </c:pt>
                <c:pt idx="28811">
                  <c:v>3.3836874961849999</c:v>
                </c:pt>
                <c:pt idx="28812">
                  <c:v>3.3837301731110001</c:v>
                </c:pt>
                <c:pt idx="28813">
                  <c:v>3.3837649822240001</c:v>
                </c:pt>
                <c:pt idx="28814">
                  <c:v>3.383802890778</c:v>
                </c:pt>
                <c:pt idx="28815">
                  <c:v>3.3838434219360001</c:v>
                </c:pt>
                <c:pt idx="28816">
                  <c:v>3.3838613033290001</c:v>
                </c:pt>
                <c:pt idx="28817">
                  <c:v>3.3839089870449999</c:v>
                </c:pt>
                <c:pt idx="28818">
                  <c:v>3.3839519023900002</c:v>
                </c:pt>
                <c:pt idx="28819">
                  <c:v>3.3840057849880001</c:v>
                </c:pt>
                <c:pt idx="28820">
                  <c:v>3.3840928077700001</c:v>
                </c:pt>
                <c:pt idx="28821">
                  <c:v>3.384172916412</c:v>
                </c:pt>
                <c:pt idx="28822">
                  <c:v>3.3842990398409998</c:v>
                </c:pt>
                <c:pt idx="28823">
                  <c:v>3.3846008777619998</c:v>
                </c:pt>
                <c:pt idx="28824">
                  <c:v>3.384694099426</c:v>
                </c:pt>
                <c:pt idx="28825">
                  <c:v>3.384793519974</c:v>
                </c:pt>
                <c:pt idx="28826">
                  <c:v>3.3848454952239999</c:v>
                </c:pt>
                <c:pt idx="28827">
                  <c:v>3.3849477767940002</c:v>
                </c:pt>
                <c:pt idx="28828">
                  <c:v>3.3850555419920001</c:v>
                </c:pt>
                <c:pt idx="28829">
                  <c:v>3.3851063251500002</c:v>
                </c:pt>
                <c:pt idx="28830">
                  <c:v>3.3851625919339998</c:v>
                </c:pt>
                <c:pt idx="28831">
                  <c:v>3.3852159976960001</c:v>
                </c:pt>
                <c:pt idx="28832">
                  <c:v>3.385271072388</c:v>
                </c:pt>
                <c:pt idx="28833">
                  <c:v>3.385323524475</c:v>
                </c:pt>
                <c:pt idx="28834">
                  <c:v>3.3854153156279998</c:v>
                </c:pt>
                <c:pt idx="28835">
                  <c:v>3.3855099678039999</c:v>
                </c:pt>
                <c:pt idx="28836">
                  <c:v>3.3855934143069999</c:v>
                </c:pt>
                <c:pt idx="28837">
                  <c:v>3.3858878612519998</c:v>
                </c:pt>
                <c:pt idx="28838">
                  <c:v>3.3861830234529999</c:v>
                </c:pt>
                <c:pt idx="28839">
                  <c:v>3.3863580226900001</c:v>
                </c:pt>
                <c:pt idx="28840">
                  <c:v>3.3864121437070001</c:v>
                </c:pt>
                <c:pt idx="28841">
                  <c:v>3.386458873749</c:v>
                </c:pt>
                <c:pt idx="28842">
                  <c:v>3.3865063190460001</c:v>
                </c:pt>
                <c:pt idx="28843">
                  <c:v>3.3865761756900001</c:v>
                </c:pt>
                <c:pt idx="28844">
                  <c:v>3.3868296146389998</c:v>
                </c:pt>
                <c:pt idx="28845">
                  <c:v>3.386920928955</c:v>
                </c:pt>
                <c:pt idx="28846">
                  <c:v>3.3869719505310001</c:v>
                </c:pt>
                <c:pt idx="28847">
                  <c:v>3.3870708942409999</c:v>
                </c:pt>
                <c:pt idx="28848">
                  <c:v>3.3871679306029998</c:v>
                </c:pt>
                <c:pt idx="28849">
                  <c:v>3.3872542381290001</c:v>
                </c:pt>
                <c:pt idx="28850">
                  <c:v>3.3874838352199999</c:v>
                </c:pt>
                <c:pt idx="28851">
                  <c:v>3.3875560760500001</c:v>
                </c:pt>
                <c:pt idx="28852">
                  <c:v>3.3876025676729999</c:v>
                </c:pt>
                <c:pt idx="28853">
                  <c:v>3.38765335083</c:v>
                </c:pt>
                <c:pt idx="28854">
                  <c:v>3.387705802917</c:v>
                </c:pt>
                <c:pt idx="28855">
                  <c:v>3.3877515792850001</c:v>
                </c:pt>
                <c:pt idx="28856">
                  <c:v>3.3877959251399998</c:v>
                </c:pt>
                <c:pt idx="28857">
                  <c:v>3.387840032578</c:v>
                </c:pt>
                <c:pt idx="28858">
                  <c:v>3.3878850936889999</c:v>
                </c:pt>
                <c:pt idx="28859">
                  <c:v>3.3879263401030002</c:v>
                </c:pt>
                <c:pt idx="28860">
                  <c:v>3.3879723548889999</c:v>
                </c:pt>
                <c:pt idx="28861">
                  <c:v>3.388016223907</c:v>
                </c:pt>
                <c:pt idx="28862">
                  <c:v>3.3880586624150002</c:v>
                </c:pt>
                <c:pt idx="28863">
                  <c:v>3.3881053924560001</c:v>
                </c:pt>
                <c:pt idx="28864">
                  <c:v>3.388152122498</c:v>
                </c:pt>
                <c:pt idx="28865">
                  <c:v>3.3882210254670002</c:v>
                </c:pt>
                <c:pt idx="28866">
                  <c:v>3.3883054256439999</c:v>
                </c:pt>
                <c:pt idx="28867">
                  <c:v>3.3884263038640001</c:v>
                </c:pt>
                <c:pt idx="28868">
                  <c:v>3.388788700104</c:v>
                </c:pt>
                <c:pt idx="28869">
                  <c:v>3.3888857364649998</c:v>
                </c:pt>
                <c:pt idx="28870">
                  <c:v>3.3889808654790001</c:v>
                </c:pt>
                <c:pt idx="28871">
                  <c:v>3.3890912532809998</c:v>
                </c:pt>
                <c:pt idx="28872">
                  <c:v>3.389151334763</c:v>
                </c:pt>
                <c:pt idx="28873">
                  <c:v>3.3892118930819999</c:v>
                </c:pt>
                <c:pt idx="28874">
                  <c:v>3.389276981354</c:v>
                </c:pt>
                <c:pt idx="28875">
                  <c:v>3.3893358707429999</c:v>
                </c:pt>
                <c:pt idx="28876">
                  <c:v>3.3893933296199998</c:v>
                </c:pt>
                <c:pt idx="28877">
                  <c:v>3.389446258545</c:v>
                </c:pt>
                <c:pt idx="28878">
                  <c:v>3.3895015716549999</c:v>
                </c:pt>
                <c:pt idx="28879">
                  <c:v>3.3895535469059999</c:v>
                </c:pt>
                <c:pt idx="28880">
                  <c:v>3.3896055221560002</c:v>
                </c:pt>
                <c:pt idx="28881">
                  <c:v>3.3896551132199999</c:v>
                </c:pt>
                <c:pt idx="28882">
                  <c:v>3.3897056579589999</c:v>
                </c:pt>
                <c:pt idx="28883">
                  <c:v>3.3898007869720002</c:v>
                </c:pt>
                <c:pt idx="28884">
                  <c:v>3.3898518085479998</c:v>
                </c:pt>
                <c:pt idx="28885">
                  <c:v>3.3899061679839999</c:v>
                </c:pt>
                <c:pt idx="28886">
                  <c:v>3.3899645805360001</c:v>
                </c:pt>
                <c:pt idx="28887">
                  <c:v>3.3900256156920001</c:v>
                </c:pt>
                <c:pt idx="28888">
                  <c:v>3.3900849819180001</c:v>
                </c:pt>
                <c:pt idx="28889">
                  <c:v>3.3901495933530001</c:v>
                </c:pt>
                <c:pt idx="28890">
                  <c:v>3.3902139663700002</c:v>
                </c:pt>
                <c:pt idx="28891">
                  <c:v>3.3902752399440002</c:v>
                </c:pt>
                <c:pt idx="28892">
                  <c:v>3.3903343677520001</c:v>
                </c:pt>
                <c:pt idx="28893">
                  <c:v>3.3903868198390001</c:v>
                </c:pt>
                <c:pt idx="28894">
                  <c:v>3.3904378414149998</c:v>
                </c:pt>
                <c:pt idx="28895">
                  <c:v>3.3905329704280001</c:v>
                </c:pt>
                <c:pt idx="28896">
                  <c:v>3.3906171321869998</c:v>
                </c:pt>
                <c:pt idx="28897">
                  <c:v>3.3909220695500002</c:v>
                </c:pt>
                <c:pt idx="28898">
                  <c:v>3.3910245895390001</c:v>
                </c:pt>
                <c:pt idx="28899">
                  <c:v>3.3910942077640001</c:v>
                </c:pt>
                <c:pt idx="28900">
                  <c:v>3.3911614418029998</c:v>
                </c:pt>
                <c:pt idx="28901">
                  <c:v>3.3911979198459998</c:v>
                </c:pt>
                <c:pt idx="28902">
                  <c:v>3.391231775284</c:v>
                </c:pt>
                <c:pt idx="28903">
                  <c:v>3.3912663459779999</c:v>
                </c:pt>
                <c:pt idx="28904">
                  <c:v>3.3913002014160001</c:v>
                </c:pt>
                <c:pt idx="28905">
                  <c:v>3.3913407325740001</c:v>
                </c:pt>
                <c:pt idx="28906">
                  <c:v>3.3913798332209999</c:v>
                </c:pt>
                <c:pt idx="28907">
                  <c:v>3.3914146423339999</c:v>
                </c:pt>
                <c:pt idx="28908">
                  <c:v>3.3914506435390002</c:v>
                </c:pt>
                <c:pt idx="28909">
                  <c:v>3.3914833068850001</c:v>
                </c:pt>
                <c:pt idx="28910">
                  <c:v>3.3915157318119999</c:v>
                </c:pt>
                <c:pt idx="28911">
                  <c:v>3.391551017761</c:v>
                </c:pt>
                <c:pt idx="28912">
                  <c:v>3.3915951251980001</c:v>
                </c:pt>
                <c:pt idx="28913">
                  <c:v>3.3916392326349998</c:v>
                </c:pt>
                <c:pt idx="28914">
                  <c:v>3.3916823863980001</c:v>
                </c:pt>
                <c:pt idx="28915">
                  <c:v>3.3917260169980001</c:v>
                </c:pt>
                <c:pt idx="28916">
                  <c:v>3.3917694091800001</c:v>
                </c:pt>
                <c:pt idx="28917">
                  <c:v>3.3918120861049998</c:v>
                </c:pt>
                <c:pt idx="28918">
                  <c:v>3.391856193542</c:v>
                </c:pt>
                <c:pt idx="28919">
                  <c:v>3.3919024467469998</c:v>
                </c:pt>
                <c:pt idx="28920">
                  <c:v>3.3919510841370002</c:v>
                </c:pt>
                <c:pt idx="28921">
                  <c:v>3.392030477524</c:v>
                </c:pt>
                <c:pt idx="28922">
                  <c:v>3.3921673297880002</c:v>
                </c:pt>
                <c:pt idx="28923">
                  <c:v>3.3922672271729999</c:v>
                </c:pt>
                <c:pt idx="28924">
                  <c:v>3.3923258781430001</c:v>
                </c:pt>
                <c:pt idx="28925">
                  <c:v>3.392389774323</c:v>
                </c:pt>
                <c:pt idx="28926">
                  <c:v>3.3924529552460001</c:v>
                </c:pt>
                <c:pt idx="28927">
                  <c:v>3.3925175666810001</c:v>
                </c:pt>
                <c:pt idx="28928">
                  <c:v>3.3925874233250002</c:v>
                </c:pt>
                <c:pt idx="28929">
                  <c:v>3.3926610946659999</c:v>
                </c:pt>
                <c:pt idx="28930">
                  <c:v>3.3927290439609998</c:v>
                </c:pt>
                <c:pt idx="28931">
                  <c:v>3.3927929401400001</c:v>
                </c:pt>
                <c:pt idx="28932">
                  <c:v>3.3928525447850002</c:v>
                </c:pt>
                <c:pt idx="28933">
                  <c:v>3.3929162025449999</c:v>
                </c:pt>
                <c:pt idx="28934">
                  <c:v>3.3929727077480001</c:v>
                </c:pt>
                <c:pt idx="28935">
                  <c:v>3.3930320739750002</c:v>
                </c:pt>
                <c:pt idx="28936">
                  <c:v>3.3930902481079999</c:v>
                </c:pt>
                <c:pt idx="28937">
                  <c:v>3.3931975364690001</c:v>
                </c:pt>
                <c:pt idx="28938">
                  <c:v>3.39328622818</c:v>
                </c:pt>
                <c:pt idx="28939">
                  <c:v>3.3934140205380001</c:v>
                </c:pt>
                <c:pt idx="28940">
                  <c:v>3.3937034606930001</c:v>
                </c:pt>
                <c:pt idx="28941">
                  <c:v>3.3940303325649999</c:v>
                </c:pt>
                <c:pt idx="28942">
                  <c:v>3.3942396640779999</c:v>
                </c:pt>
                <c:pt idx="28943">
                  <c:v>3.3944549560550001</c:v>
                </c:pt>
                <c:pt idx="28944">
                  <c:v>3.3945362567899999</c:v>
                </c:pt>
                <c:pt idx="28945">
                  <c:v>3.39461684227</c:v>
                </c:pt>
                <c:pt idx="28946">
                  <c:v>3.3946945667269999</c:v>
                </c:pt>
                <c:pt idx="28947">
                  <c:v>3.3947811126710001</c:v>
                </c:pt>
                <c:pt idx="28948">
                  <c:v>3.3948595523830001</c:v>
                </c:pt>
                <c:pt idx="28949">
                  <c:v>3.3951685428620002</c:v>
                </c:pt>
                <c:pt idx="28950">
                  <c:v>3.3953092098240001</c:v>
                </c:pt>
                <c:pt idx="28951">
                  <c:v>3.3953835964199999</c:v>
                </c:pt>
                <c:pt idx="28952">
                  <c:v>3.395490646362</c:v>
                </c:pt>
                <c:pt idx="28953">
                  <c:v>3.3955953121190001</c:v>
                </c:pt>
                <c:pt idx="28954">
                  <c:v>3.3957037925720002</c:v>
                </c:pt>
                <c:pt idx="28955">
                  <c:v>3.3957648277280001</c:v>
                </c:pt>
                <c:pt idx="28956">
                  <c:v>3.3958098888400001</c:v>
                </c:pt>
                <c:pt idx="28957">
                  <c:v>3.3958466053010001</c:v>
                </c:pt>
                <c:pt idx="28958">
                  <c:v>3.395889997482</c:v>
                </c:pt>
                <c:pt idx="28959">
                  <c:v>3.3959329128269999</c:v>
                </c:pt>
                <c:pt idx="28960">
                  <c:v>3.3959813117979998</c:v>
                </c:pt>
                <c:pt idx="28961">
                  <c:v>3.3960533142089999</c:v>
                </c:pt>
                <c:pt idx="28962">
                  <c:v>3.3960976600650001</c:v>
                </c:pt>
                <c:pt idx="28963">
                  <c:v>3.3961436748499998</c:v>
                </c:pt>
                <c:pt idx="28964">
                  <c:v>3.3962118625639999</c:v>
                </c:pt>
                <c:pt idx="28965">
                  <c:v>3.3962533473969998</c:v>
                </c:pt>
                <c:pt idx="28966">
                  <c:v>3.396299362183</c:v>
                </c:pt>
                <c:pt idx="28967">
                  <c:v>3.396341323853</c:v>
                </c:pt>
                <c:pt idx="28968">
                  <c:v>3.3963828086849999</c:v>
                </c:pt>
                <c:pt idx="28969">
                  <c:v>3.3964231014249999</c:v>
                </c:pt>
                <c:pt idx="28970">
                  <c:v>3.3964648246769999</c:v>
                </c:pt>
                <c:pt idx="28971">
                  <c:v>3.3965120315549999</c:v>
                </c:pt>
                <c:pt idx="28972">
                  <c:v>3.3965582847600002</c:v>
                </c:pt>
                <c:pt idx="28973">
                  <c:v>3.3966314792630001</c:v>
                </c:pt>
                <c:pt idx="28974">
                  <c:v>3.3968534469599998</c:v>
                </c:pt>
                <c:pt idx="28975">
                  <c:v>3.3969454765320002</c:v>
                </c:pt>
                <c:pt idx="28976">
                  <c:v>3.3970501422880002</c:v>
                </c:pt>
                <c:pt idx="28977">
                  <c:v>3.3971476554870002</c:v>
                </c:pt>
                <c:pt idx="28978">
                  <c:v>3.3972425460819999</c:v>
                </c:pt>
                <c:pt idx="28979">
                  <c:v>3.3973300457</c:v>
                </c:pt>
                <c:pt idx="28980">
                  <c:v>3.397425889969</c:v>
                </c:pt>
                <c:pt idx="28981">
                  <c:v>3.3975174427030002</c:v>
                </c:pt>
                <c:pt idx="28982">
                  <c:v>3.3976192474369999</c:v>
                </c:pt>
                <c:pt idx="28983">
                  <c:v>3.397710323334</c:v>
                </c:pt>
                <c:pt idx="28984">
                  <c:v>3.3978180885309999</c:v>
                </c:pt>
                <c:pt idx="28985">
                  <c:v>3.3979146480560001</c:v>
                </c:pt>
                <c:pt idx="28986">
                  <c:v>3.398008346558</c:v>
                </c:pt>
                <c:pt idx="28987">
                  <c:v>3.3981032371520001</c:v>
                </c:pt>
                <c:pt idx="28988">
                  <c:v>3.398155212402</c:v>
                </c:pt>
                <c:pt idx="28989">
                  <c:v>3.398251056671</c:v>
                </c:pt>
                <c:pt idx="28990">
                  <c:v>3.3982958793639999</c:v>
                </c:pt>
                <c:pt idx="28991">
                  <c:v>3.3983426094059999</c:v>
                </c:pt>
                <c:pt idx="28992">
                  <c:v>3.3983936309809999</c:v>
                </c:pt>
                <c:pt idx="28993">
                  <c:v>3.3984405994419999</c:v>
                </c:pt>
                <c:pt idx="28994">
                  <c:v>3.398538827896</c:v>
                </c:pt>
                <c:pt idx="28995">
                  <c:v>3.3986330032350001</c:v>
                </c:pt>
                <c:pt idx="28996">
                  <c:v>3.398716688156</c:v>
                </c:pt>
                <c:pt idx="28997">
                  <c:v>3.3988432884219999</c:v>
                </c:pt>
                <c:pt idx="28998">
                  <c:v>3.3989982604979998</c:v>
                </c:pt>
                <c:pt idx="28999">
                  <c:v>3.3991503715519999</c:v>
                </c:pt>
                <c:pt idx="29000">
                  <c:v>3.3994348049159999</c:v>
                </c:pt>
                <c:pt idx="29001">
                  <c:v>3.3994791507720001</c:v>
                </c:pt>
                <c:pt idx="29002">
                  <c:v>3.3995425701139999</c:v>
                </c:pt>
                <c:pt idx="29003">
                  <c:v>3.3995862007139999</c:v>
                </c:pt>
                <c:pt idx="29004">
                  <c:v>3.3996248245239999</c:v>
                </c:pt>
                <c:pt idx="29005">
                  <c:v>3.3996655941010001</c:v>
                </c:pt>
                <c:pt idx="29006">
                  <c:v>3.3997080326079998</c:v>
                </c:pt>
                <c:pt idx="29007">
                  <c:v>3.3997862339020002</c:v>
                </c:pt>
                <c:pt idx="29008">
                  <c:v>3.399980783463</c:v>
                </c:pt>
                <c:pt idx="29009">
                  <c:v>3.4000496864319998</c:v>
                </c:pt>
                <c:pt idx="29010">
                  <c:v>3.400132417679</c:v>
                </c:pt>
                <c:pt idx="29011">
                  <c:v>3.4001803398130002</c:v>
                </c:pt>
                <c:pt idx="29012">
                  <c:v>3.400228500366</c:v>
                </c:pt>
                <c:pt idx="29013">
                  <c:v>3.4003360271449998</c:v>
                </c:pt>
                <c:pt idx="29014">
                  <c:v>3.4006383419040001</c:v>
                </c:pt>
                <c:pt idx="29015">
                  <c:v>3.400894641876</c:v>
                </c:pt>
                <c:pt idx="29016">
                  <c:v>3.4009838104250001</c:v>
                </c:pt>
                <c:pt idx="29017">
                  <c:v>3.4010808467859999</c:v>
                </c:pt>
                <c:pt idx="29018">
                  <c:v>3.4011249542240001</c:v>
                </c:pt>
                <c:pt idx="29019">
                  <c:v>3.4012098312379999</c:v>
                </c:pt>
                <c:pt idx="29020">
                  <c:v>3.4013011455540001</c:v>
                </c:pt>
                <c:pt idx="29021">
                  <c:v>3.40163230896</c:v>
                </c:pt>
                <c:pt idx="29022">
                  <c:v>3.4018299579620002</c:v>
                </c:pt>
                <c:pt idx="29023">
                  <c:v>3.4019207954409998</c:v>
                </c:pt>
                <c:pt idx="29024">
                  <c:v>3.4020061492920002</c:v>
                </c:pt>
                <c:pt idx="29025">
                  <c:v>3.402153491974</c:v>
                </c:pt>
                <c:pt idx="29026">
                  <c:v>3.4022943973539999</c:v>
                </c:pt>
                <c:pt idx="29027">
                  <c:v>3.4023740291600002</c:v>
                </c:pt>
                <c:pt idx="29028">
                  <c:v>3.4024209976200002</c:v>
                </c:pt>
                <c:pt idx="29029">
                  <c:v>3.4024667739869998</c:v>
                </c:pt>
                <c:pt idx="29030">
                  <c:v>3.4025180339809999</c:v>
                </c:pt>
                <c:pt idx="29031">
                  <c:v>3.4025714397429998</c:v>
                </c:pt>
                <c:pt idx="29032">
                  <c:v>3.402648687363</c:v>
                </c:pt>
                <c:pt idx="29033">
                  <c:v>3.4027888774870001</c:v>
                </c:pt>
                <c:pt idx="29034">
                  <c:v>3.4030647277830002</c:v>
                </c:pt>
                <c:pt idx="29035">
                  <c:v>3.4031174182889998</c:v>
                </c:pt>
                <c:pt idx="29036">
                  <c:v>3.4031724929810001</c:v>
                </c:pt>
                <c:pt idx="29037">
                  <c:v>3.4034941196439998</c:v>
                </c:pt>
                <c:pt idx="29038">
                  <c:v>3.4037237167360002</c:v>
                </c:pt>
                <c:pt idx="29039">
                  <c:v>3.4038054943080001</c:v>
                </c:pt>
                <c:pt idx="29040">
                  <c:v>3.4038937091829999</c:v>
                </c:pt>
                <c:pt idx="29041">
                  <c:v>3.4039754867549998</c:v>
                </c:pt>
                <c:pt idx="29042">
                  <c:v>3.4040606021880002</c:v>
                </c:pt>
                <c:pt idx="29043">
                  <c:v>3.4041426181790002</c:v>
                </c:pt>
                <c:pt idx="29044">
                  <c:v>3.4044618606569998</c:v>
                </c:pt>
                <c:pt idx="29045">
                  <c:v>3.4046082496640002</c:v>
                </c:pt>
                <c:pt idx="29046">
                  <c:v>3.4046852588649998</c:v>
                </c:pt>
                <c:pt idx="29047">
                  <c:v>3.4047386646270001</c:v>
                </c:pt>
                <c:pt idx="29048">
                  <c:v>3.4048109054569999</c:v>
                </c:pt>
                <c:pt idx="29049">
                  <c:v>3.4051086902619998</c:v>
                </c:pt>
                <c:pt idx="29050">
                  <c:v>3.405189752579</c:v>
                </c:pt>
                <c:pt idx="29051">
                  <c:v>3.405261278152</c:v>
                </c:pt>
                <c:pt idx="29052">
                  <c:v>3.4053335189820002</c:v>
                </c:pt>
                <c:pt idx="29053">
                  <c:v>3.4054143428799999</c:v>
                </c:pt>
                <c:pt idx="29054">
                  <c:v>3.4054956436160002</c:v>
                </c:pt>
                <c:pt idx="29055">
                  <c:v>3.4057765007020002</c:v>
                </c:pt>
                <c:pt idx="29056">
                  <c:v>3.405871629715</c:v>
                </c:pt>
                <c:pt idx="29057">
                  <c:v>3.405924081802</c:v>
                </c:pt>
                <c:pt idx="29058">
                  <c:v>3.4059770107270002</c:v>
                </c:pt>
                <c:pt idx="29059">
                  <c:v>3.4060766696929998</c:v>
                </c:pt>
                <c:pt idx="29060">
                  <c:v>3.4061760902399998</c:v>
                </c:pt>
                <c:pt idx="29061">
                  <c:v>3.4062609672550002</c:v>
                </c:pt>
                <c:pt idx="29062">
                  <c:v>3.406609296799</c:v>
                </c:pt>
                <c:pt idx="29063">
                  <c:v>3.4068057537079999</c:v>
                </c:pt>
                <c:pt idx="29064">
                  <c:v>3.4070289134979999</c:v>
                </c:pt>
                <c:pt idx="29065">
                  <c:v>3.4071111679079999</c:v>
                </c:pt>
                <c:pt idx="29066">
                  <c:v>3.407186746597</c:v>
                </c:pt>
                <c:pt idx="29067">
                  <c:v>3.4072623252869998</c:v>
                </c:pt>
                <c:pt idx="29068">
                  <c:v>3.4076097011569999</c:v>
                </c:pt>
                <c:pt idx="29069">
                  <c:v>3.4077384471890002</c:v>
                </c:pt>
                <c:pt idx="29070">
                  <c:v>3.4078636169430001</c:v>
                </c:pt>
                <c:pt idx="29071">
                  <c:v>3.4079878330229998</c:v>
                </c:pt>
                <c:pt idx="29072">
                  <c:v>3.4083189964290002</c:v>
                </c:pt>
                <c:pt idx="29073">
                  <c:v>3.4086480140690001</c:v>
                </c:pt>
                <c:pt idx="29074">
                  <c:v>3.4088566303249999</c:v>
                </c:pt>
                <c:pt idx="29075">
                  <c:v>3.408975362778</c:v>
                </c:pt>
                <c:pt idx="29076">
                  <c:v>3.4090888500209999</c:v>
                </c:pt>
                <c:pt idx="29077">
                  <c:v>3.409284353256</c:v>
                </c:pt>
                <c:pt idx="29078">
                  <c:v>3.4094693660740001</c:v>
                </c:pt>
                <c:pt idx="29079">
                  <c:v>3.4095797538760002</c:v>
                </c:pt>
                <c:pt idx="29080">
                  <c:v>3.40980386734</c:v>
                </c:pt>
                <c:pt idx="29081">
                  <c:v>3.4101564884190001</c:v>
                </c:pt>
                <c:pt idx="29082">
                  <c:v>3.4104912281040001</c:v>
                </c:pt>
                <c:pt idx="29083">
                  <c:v>3.4107432365419998</c:v>
                </c:pt>
                <c:pt idx="29084">
                  <c:v>3.4107935428620002</c:v>
                </c:pt>
                <c:pt idx="29085">
                  <c:v>3.4108388423920002</c:v>
                </c:pt>
                <c:pt idx="29086">
                  <c:v>3.4108793735499998</c:v>
                </c:pt>
                <c:pt idx="29087">
                  <c:v>3.4109313488009998</c:v>
                </c:pt>
                <c:pt idx="29088">
                  <c:v>3.4110052585599999</c:v>
                </c:pt>
                <c:pt idx="29089">
                  <c:v>3.4113252162930001</c:v>
                </c:pt>
                <c:pt idx="29090">
                  <c:v>3.411678791046</c:v>
                </c:pt>
                <c:pt idx="29091">
                  <c:v>3.4119124412540001</c:v>
                </c:pt>
                <c:pt idx="29092">
                  <c:v>3.412030935287</c:v>
                </c:pt>
                <c:pt idx="29093">
                  <c:v>3.412137508392</c:v>
                </c:pt>
                <c:pt idx="29094">
                  <c:v>3.4122395515439998</c:v>
                </c:pt>
                <c:pt idx="29095">
                  <c:v>3.4122915267940002</c:v>
                </c:pt>
                <c:pt idx="29096">
                  <c:v>3.4123423099519998</c:v>
                </c:pt>
                <c:pt idx="29097">
                  <c:v>3.4123840332030002</c:v>
                </c:pt>
                <c:pt idx="29098">
                  <c:v>3.4124348163599998</c:v>
                </c:pt>
                <c:pt idx="29099">
                  <c:v>3.4124689102170001</c:v>
                </c:pt>
                <c:pt idx="29100">
                  <c:v>3.4125146865840001</c:v>
                </c:pt>
                <c:pt idx="29101">
                  <c:v>3.41286277771</c:v>
                </c:pt>
                <c:pt idx="29102">
                  <c:v>3.4129862785339999</c:v>
                </c:pt>
                <c:pt idx="29103">
                  <c:v>3.4133150577550002</c:v>
                </c:pt>
                <c:pt idx="29104">
                  <c:v>3.4136705398560001</c:v>
                </c:pt>
                <c:pt idx="29105">
                  <c:v>3.4137620925899999</c:v>
                </c:pt>
                <c:pt idx="29106">
                  <c:v>3.4138469696040001</c:v>
                </c:pt>
                <c:pt idx="29107">
                  <c:v>3.4139311313629999</c:v>
                </c:pt>
                <c:pt idx="29108">
                  <c:v>3.4140126705170002</c:v>
                </c:pt>
                <c:pt idx="29109">
                  <c:v>3.4141070842739998</c:v>
                </c:pt>
                <c:pt idx="29110">
                  <c:v>3.4141535758970001</c:v>
                </c:pt>
                <c:pt idx="29111">
                  <c:v>3.414250612259</c:v>
                </c:pt>
                <c:pt idx="29112">
                  <c:v>3.414355754852</c:v>
                </c:pt>
                <c:pt idx="29113">
                  <c:v>3.414409637451</c:v>
                </c:pt>
                <c:pt idx="29114">
                  <c:v>3.4144685268399999</c:v>
                </c:pt>
                <c:pt idx="29115">
                  <c:v>3.4145274162289998</c:v>
                </c:pt>
                <c:pt idx="29116">
                  <c:v>3.4145824909210001</c:v>
                </c:pt>
                <c:pt idx="29117">
                  <c:v>3.4146382808690001</c:v>
                </c:pt>
                <c:pt idx="29118">
                  <c:v>3.414693832397</c:v>
                </c:pt>
                <c:pt idx="29119">
                  <c:v>3.414794921875</c:v>
                </c:pt>
                <c:pt idx="29120">
                  <c:v>3.4148423671720001</c:v>
                </c:pt>
                <c:pt idx="29121">
                  <c:v>3.4149336814879998</c:v>
                </c:pt>
                <c:pt idx="29122">
                  <c:v>3.4150834083560002</c:v>
                </c:pt>
                <c:pt idx="29123">
                  <c:v>3.415386199951</c:v>
                </c:pt>
                <c:pt idx="29124">
                  <c:v>3.4154758453370002</c:v>
                </c:pt>
                <c:pt idx="29125">
                  <c:v>3.415577888489</c:v>
                </c:pt>
                <c:pt idx="29126">
                  <c:v>3.4156515598300001</c:v>
                </c:pt>
                <c:pt idx="29127">
                  <c:v>3.4156918525700002</c:v>
                </c:pt>
                <c:pt idx="29128">
                  <c:v>3.4157335758210001</c:v>
                </c:pt>
                <c:pt idx="29129">
                  <c:v>3.415773153305</c:v>
                </c:pt>
                <c:pt idx="29130">
                  <c:v>3.4158084392550001</c:v>
                </c:pt>
                <c:pt idx="29131">
                  <c:v>3.4158487319950002</c:v>
                </c:pt>
                <c:pt idx="29132">
                  <c:v>3.4158859252929998</c:v>
                </c:pt>
                <c:pt idx="29133">
                  <c:v>3.4159228801729999</c:v>
                </c:pt>
                <c:pt idx="29134">
                  <c:v>3.4159584045410001</c:v>
                </c:pt>
                <c:pt idx="29135">
                  <c:v>3.4159955978390002</c:v>
                </c:pt>
                <c:pt idx="29136">
                  <c:v>3.4160337448120002</c:v>
                </c:pt>
                <c:pt idx="29137">
                  <c:v>3.4160735607150001</c:v>
                </c:pt>
                <c:pt idx="29138">
                  <c:v>3.4161229133609998</c:v>
                </c:pt>
                <c:pt idx="29139">
                  <c:v>3.4161727428440001</c:v>
                </c:pt>
                <c:pt idx="29140">
                  <c:v>3.4162189960479998</c:v>
                </c:pt>
                <c:pt idx="29141">
                  <c:v>3.4163289070129998</c:v>
                </c:pt>
                <c:pt idx="29142">
                  <c:v>3.41641163826</c:v>
                </c:pt>
                <c:pt idx="29143">
                  <c:v>3.416561365128</c:v>
                </c:pt>
                <c:pt idx="29144">
                  <c:v>3.4166831970209999</c:v>
                </c:pt>
                <c:pt idx="29145">
                  <c:v>3.4167349338530002</c:v>
                </c:pt>
                <c:pt idx="29146">
                  <c:v>3.4167873859409998</c:v>
                </c:pt>
                <c:pt idx="29147">
                  <c:v>3.4168381690979999</c:v>
                </c:pt>
                <c:pt idx="29148">
                  <c:v>3.4168918132780002</c:v>
                </c:pt>
                <c:pt idx="29149">
                  <c:v>3.4169471263890001</c:v>
                </c:pt>
                <c:pt idx="29150">
                  <c:v>3.4170019626619998</c:v>
                </c:pt>
                <c:pt idx="29151">
                  <c:v>3.4170606136320001</c:v>
                </c:pt>
                <c:pt idx="29152">
                  <c:v>3.417116165161</c:v>
                </c:pt>
                <c:pt idx="29153">
                  <c:v>3.4172060489649998</c:v>
                </c:pt>
                <c:pt idx="29154">
                  <c:v>3.4173388481139999</c:v>
                </c:pt>
                <c:pt idx="29155">
                  <c:v>3.4174678325649999</c:v>
                </c:pt>
                <c:pt idx="29156">
                  <c:v>3.4175882339479999</c:v>
                </c:pt>
                <c:pt idx="29157">
                  <c:v>3.4178373813629999</c:v>
                </c:pt>
                <c:pt idx="29158">
                  <c:v>3.4179422855379999</c:v>
                </c:pt>
                <c:pt idx="29159">
                  <c:v>3.418022871017</c:v>
                </c:pt>
                <c:pt idx="29160">
                  <c:v>3.4180989265439998</c:v>
                </c:pt>
                <c:pt idx="29161">
                  <c:v>3.4181842803959999</c:v>
                </c:pt>
                <c:pt idx="29162">
                  <c:v>3.418293237686</c:v>
                </c:pt>
                <c:pt idx="29163">
                  <c:v>3.4183931350710002</c:v>
                </c:pt>
                <c:pt idx="29164">
                  <c:v>3.4184732437130001</c:v>
                </c:pt>
                <c:pt idx="29165">
                  <c:v>3.4185223579409998</c:v>
                </c:pt>
                <c:pt idx="29166">
                  <c:v>3.4185664653779999</c:v>
                </c:pt>
                <c:pt idx="29167">
                  <c:v>3.418608903885</c:v>
                </c:pt>
                <c:pt idx="29168">
                  <c:v>3.418645381927</c:v>
                </c:pt>
                <c:pt idx="29169">
                  <c:v>3.4186885356899999</c:v>
                </c:pt>
                <c:pt idx="29170">
                  <c:v>3.4187312126160001</c:v>
                </c:pt>
                <c:pt idx="29171">
                  <c:v>3.4187784194950002</c:v>
                </c:pt>
                <c:pt idx="29172">
                  <c:v>3.418832063675</c:v>
                </c:pt>
                <c:pt idx="29173">
                  <c:v>3.4189221858979999</c:v>
                </c:pt>
                <c:pt idx="29174">
                  <c:v>3.4192395210269999</c:v>
                </c:pt>
                <c:pt idx="29175">
                  <c:v>3.4193396568300001</c:v>
                </c:pt>
                <c:pt idx="29176">
                  <c:v>3.41939163208</c:v>
                </c:pt>
                <c:pt idx="29177">
                  <c:v>3.4194543361659999</c:v>
                </c:pt>
                <c:pt idx="29178">
                  <c:v>3.4195151329039999</c:v>
                </c:pt>
                <c:pt idx="29179">
                  <c:v>3.419571399689</c:v>
                </c:pt>
                <c:pt idx="29180">
                  <c:v>3.4196276664730001</c:v>
                </c:pt>
                <c:pt idx="29181">
                  <c:v>3.419686555862</c:v>
                </c:pt>
                <c:pt idx="29182">
                  <c:v>3.4197402000429999</c:v>
                </c:pt>
                <c:pt idx="29183">
                  <c:v>3.4198253154749998</c:v>
                </c:pt>
                <c:pt idx="29184">
                  <c:v>3.420063257217</c:v>
                </c:pt>
                <c:pt idx="29185">
                  <c:v>3.4201931953429998</c:v>
                </c:pt>
                <c:pt idx="29186">
                  <c:v>3.4202995300289998</c:v>
                </c:pt>
                <c:pt idx="29187">
                  <c:v>3.4203519821169999</c:v>
                </c:pt>
                <c:pt idx="29188">
                  <c:v>3.4204010963439999</c:v>
                </c:pt>
                <c:pt idx="29189">
                  <c:v>3.42050075531</c:v>
                </c:pt>
                <c:pt idx="29190">
                  <c:v>3.420556783676</c:v>
                </c:pt>
                <c:pt idx="29191">
                  <c:v>3.4206137657169999</c:v>
                </c:pt>
                <c:pt idx="29192">
                  <c:v>3.420670032501</c:v>
                </c:pt>
                <c:pt idx="29193">
                  <c:v>3.4207301139830002</c:v>
                </c:pt>
                <c:pt idx="29194">
                  <c:v>3.4207928180690002</c:v>
                </c:pt>
                <c:pt idx="29195">
                  <c:v>3.4208528995509999</c:v>
                </c:pt>
                <c:pt idx="29196">
                  <c:v>3.420913934708</c:v>
                </c:pt>
                <c:pt idx="29197">
                  <c:v>3.4209713935849999</c:v>
                </c:pt>
                <c:pt idx="29198">
                  <c:v>3.4210288524629999</c:v>
                </c:pt>
                <c:pt idx="29199">
                  <c:v>3.4210863113399999</c:v>
                </c:pt>
                <c:pt idx="29200">
                  <c:v>3.4211401939389998</c:v>
                </c:pt>
                <c:pt idx="29201">
                  <c:v>3.4212381839749999</c:v>
                </c:pt>
                <c:pt idx="29202">
                  <c:v>3.4213228225710002</c:v>
                </c:pt>
                <c:pt idx="29203">
                  <c:v>3.421439170837</c:v>
                </c:pt>
                <c:pt idx="29204">
                  <c:v>3.4215519428249999</c:v>
                </c:pt>
                <c:pt idx="29205">
                  <c:v>3.4216489791870002</c:v>
                </c:pt>
                <c:pt idx="29206">
                  <c:v>3.4218187332149999</c:v>
                </c:pt>
                <c:pt idx="29207">
                  <c:v>3.4218950271609998</c:v>
                </c:pt>
                <c:pt idx="29208">
                  <c:v>3.4219701290129998</c:v>
                </c:pt>
                <c:pt idx="29209">
                  <c:v>3.4220306873320001</c:v>
                </c:pt>
                <c:pt idx="29210">
                  <c:v>3.4221024513240001</c:v>
                </c:pt>
                <c:pt idx="29211">
                  <c:v>3.422166109085</c:v>
                </c:pt>
                <c:pt idx="29212">
                  <c:v>3.422211647034</c:v>
                </c:pt>
                <c:pt idx="29213">
                  <c:v>3.422253370285</c:v>
                </c:pt>
                <c:pt idx="29214">
                  <c:v>3.422290086746</c:v>
                </c:pt>
                <c:pt idx="29215">
                  <c:v>3.422335147858</c:v>
                </c:pt>
                <c:pt idx="29216">
                  <c:v>3.4223768711089999</c:v>
                </c:pt>
                <c:pt idx="29217">
                  <c:v>3.422441720963</c:v>
                </c:pt>
                <c:pt idx="29218">
                  <c:v>3.422506093979</c:v>
                </c:pt>
                <c:pt idx="29219">
                  <c:v>3.4225740432739999</c:v>
                </c:pt>
                <c:pt idx="29220">
                  <c:v>3.4226367473599999</c:v>
                </c:pt>
                <c:pt idx="29221">
                  <c:v>3.422678947449</c:v>
                </c:pt>
                <c:pt idx="29222">
                  <c:v>3.4227459430690002</c:v>
                </c:pt>
                <c:pt idx="29223">
                  <c:v>3.4227871894840001</c:v>
                </c:pt>
                <c:pt idx="29224">
                  <c:v>3.4228346347810001</c:v>
                </c:pt>
                <c:pt idx="29225">
                  <c:v>3.4228849411010001</c:v>
                </c:pt>
                <c:pt idx="29226">
                  <c:v>3.4229314327239999</c:v>
                </c:pt>
                <c:pt idx="29227">
                  <c:v>3.4230704307559998</c:v>
                </c:pt>
                <c:pt idx="29228">
                  <c:v>3.4233055114750002</c:v>
                </c:pt>
                <c:pt idx="29229">
                  <c:v>3.423416376114</c:v>
                </c:pt>
                <c:pt idx="29230">
                  <c:v>3.4235324859620002</c:v>
                </c:pt>
                <c:pt idx="29231">
                  <c:v>3.4236235618589999</c:v>
                </c:pt>
                <c:pt idx="29232">
                  <c:v>3.4237074851989999</c:v>
                </c:pt>
                <c:pt idx="29233">
                  <c:v>3.4237926006319999</c:v>
                </c:pt>
                <c:pt idx="29234">
                  <c:v>3.4238829612730002</c:v>
                </c:pt>
                <c:pt idx="29235">
                  <c:v>3.4239742755889999</c:v>
                </c:pt>
                <c:pt idx="29236">
                  <c:v>3.4240508079529999</c:v>
                </c:pt>
                <c:pt idx="29237">
                  <c:v>3.424178361893</c:v>
                </c:pt>
                <c:pt idx="29238">
                  <c:v>3.4244675636289998</c:v>
                </c:pt>
                <c:pt idx="29239">
                  <c:v>3.4248137474060001</c:v>
                </c:pt>
                <c:pt idx="29240">
                  <c:v>3.4249393939970001</c:v>
                </c:pt>
                <c:pt idx="29241">
                  <c:v>3.4250371456150002</c:v>
                </c:pt>
                <c:pt idx="29242">
                  <c:v>3.4250857830050001</c:v>
                </c:pt>
                <c:pt idx="29243">
                  <c:v>3.4251356124879999</c:v>
                </c:pt>
                <c:pt idx="29244">
                  <c:v>3.4252316951749999</c:v>
                </c:pt>
                <c:pt idx="29245">
                  <c:v>3.4253177642820001</c:v>
                </c:pt>
                <c:pt idx="29246">
                  <c:v>3.42564868927</c:v>
                </c:pt>
                <c:pt idx="29247">
                  <c:v>3.425725460052</c:v>
                </c:pt>
                <c:pt idx="29248">
                  <c:v>3.4257926940919998</c:v>
                </c:pt>
                <c:pt idx="29249">
                  <c:v>3.4258365631099998</c:v>
                </c:pt>
                <c:pt idx="29250">
                  <c:v>3.4258749485019999</c:v>
                </c:pt>
                <c:pt idx="29251">
                  <c:v>3.4259164333340002</c:v>
                </c:pt>
                <c:pt idx="29252">
                  <c:v>3.4259564876559998</c:v>
                </c:pt>
                <c:pt idx="29253">
                  <c:v>3.4260005950929999</c:v>
                </c:pt>
                <c:pt idx="29254">
                  <c:v>3.4260733127590002</c:v>
                </c:pt>
                <c:pt idx="29255">
                  <c:v>3.4261503219599998</c:v>
                </c:pt>
                <c:pt idx="29256">
                  <c:v>3.426203250885</c:v>
                </c:pt>
                <c:pt idx="29257">
                  <c:v>3.4262778758999999</c:v>
                </c:pt>
                <c:pt idx="29258">
                  <c:v>3.4263267517089999</c:v>
                </c:pt>
                <c:pt idx="29259">
                  <c:v>3.4263746738430001</c:v>
                </c:pt>
                <c:pt idx="29260">
                  <c:v>3.4264237880709998</c:v>
                </c:pt>
                <c:pt idx="29261">
                  <c:v>3.4264681339259999</c:v>
                </c:pt>
                <c:pt idx="29262">
                  <c:v>3.4265174865720001</c:v>
                </c:pt>
                <c:pt idx="29263">
                  <c:v>3.4265599250790002</c:v>
                </c:pt>
                <c:pt idx="29264">
                  <c:v>3.426608085632</c:v>
                </c:pt>
                <c:pt idx="29265">
                  <c:v>3.4266874790189998</c:v>
                </c:pt>
                <c:pt idx="29266">
                  <c:v>3.4267625808719999</c:v>
                </c:pt>
                <c:pt idx="29267">
                  <c:v>3.426883220673</c:v>
                </c:pt>
                <c:pt idx="29268">
                  <c:v>3.4272365570069998</c:v>
                </c:pt>
                <c:pt idx="29269">
                  <c:v>3.4274706840519999</c:v>
                </c:pt>
                <c:pt idx="29270">
                  <c:v>3.427525043488</c:v>
                </c:pt>
                <c:pt idx="29271">
                  <c:v>3.427584648132</c:v>
                </c:pt>
                <c:pt idx="29272">
                  <c:v>3.4276456832890001</c:v>
                </c:pt>
                <c:pt idx="29273">
                  <c:v>3.4277098178859999</c:v>
                </c:pt>
                <c:pt idx="29274">
                  <c:v>3.427774429321</c:v>
                </c:pt>
                <c:pt idx="29275">
                  <c:v>3.4278430938720001</c:v>
                </c:pt>
                <c:pt idx="29276">
                  <c:v>3.4279179573060001</c:v>
                </c:pt>
                <c:pt idx="29277">
                  <c:v>3.4279911518100001</c:v>
                </c:pt>
                <c:pt idx="29278">
                  <c:v>3.4280645847320002</c:v>
                </c:pt>
                <c:pt idx="29279">
                  <c:v>3.4281375408170001</c:v>
                </c:pt>
                <c:pt idx="29280">
                  <c:v>3.4282047748569999</c:v>
                </c:pt>
                <c:pt idx="29281">
                  <c:v>3.4282667636870001</c:v>
                </c:pt>
                <c:pt idx="29282">
                  <c:v>3.4283370971679998</c:v>
                </c:pt>
                <c:pt idx="29283">
                  <c:v>3.42840218544</c:v>
                </c:pt>
                <c:pt idx="29284">
                  <c:v>3.4284746646880002</c:v>
                </c:pt>
                <c:pt idx="29285">
                  <c:v>3.4285447597499998</c:v>
                </c:pt>
                <c:pt idx="29286">
                  <c:v>3.4286146163939999</c:v>
                </c:pt>
                <c:pt idx="29287">
                  <c:v>3.4286854267120002</c:v>
                </c:pt>
                <c:pt idx="29288">
                  <c:v>3.4287533760070001</c:v>
                </c:pt>
                <c:pt idx="29289">
                  <c:v>3.4288179874420002</c:v>
                </c:pt>
                <c:pt idx="29290">
                  <c:v>3.4288849830629999</c:v>
                </c:pt>
                <c:pt idx="29291">
                  <c:v>3.4289515018459999</c:v>
                </c:pt>
                <c:pt idx="29292">
                  <c:v>3.429010868073</c:v>
                </c:pt>
                <c:pt idx="29293">
                  <c:v>3.4290714263919999</c:v>
                </c:pt>
                <c:pt idx="29294">
                  <c:v>3.429126024246</c:v>
                </c:pt>
                <c:pt idx="29295">
                  <c:v>3.4291779994959999</c:v>
                </c:pt>
                <c:pt idx="29296">
                  <c:v>3.429270744324</c:v>
                </c:pt>
                <c:pt idx="29297">
                  <c:v>3.4293553829190002</c:v>
                </c:pt>
                <c:pt idx="29298">
                  <c:v>3.4295599460599999</c:v>
                </c:pt>
                <c:pt idx="29299">
                  <c:v>3.42959690094</c:v>
                </c:pt>
                <c:pt idx="29300">
                  <c:v>3.4296388626100001</c:v>
                </c:pt>
                <c:pt idx="29301">
                  <c:v>3.4296851158139998</c:v>
                </c:pt>
                <c:pt idx="29302">
                  <c:v>3.4297254085539999</c:v>
                </c:pt>
                <c:pt idx="29303">
                  <c:v>3.4297924041750001</c:v>
                </c:pt>
                <c:pt idx="29304">
                  <c:v>3.4298377037050001</c:v>
                </c:pt>
                <c:pt idx="29305">
                  <c:v>3.4298772811889999</c:v>
                </c:pt>
                <c:pt idx="29306">
                  <c:v>3.4299097061160002</c:v>
                </c:pt>
                <c:pt idx="29307">
                  <c:v>3.4299497604370002</c:v>
                </c:pt>
                <c:pt idx="29308">
                  <c:v>3.4299860000610001</c:v>
                </c:pt>
                <c:pt idx="29309">
                  <c:v>3.430027484894</c:v>
                </c:pt>
                <c:pt idx="29310">
                  <c:v>3.4300653934479999</c:v>
                </c:pt>
                <c:pt idx="29311">
                  <c:v>3.4301028251650001</c:v>
                </c:pt>
                <c:pt idx="29312">
                  <c:v>3.4301404952999999</c:v>
                </c:pt>
                <c:pt idx="29313">
                  <c:v>3.4301717281339998</c:v>
                </c:pt>
                <c:pt idx="29314">
                  <c:v>3.430203914642</c:v>
                </c:pt>
                <c:pt idx="29315">
                  <c:v>3.4302387237550001</c:v>
                </c:pt>
                <c:pt idx="29316">
                  <c:v>3.4302783012389999</c:v>
                </c:pt>
                <c:pt idx="29317">
                  <c:v>3.43030834198</c:v>
                </c:pt>
                <c:pt idx="29318">
                  <c:v>3.4303543567660002</c:v>
                </c:pt>
                <c:pt idx="29319">
                  <c:v>3.4303982257840002</c:v>
                </c:pt>
                <c:pt idx="29320">
                  <c:v>3.4304430484770001</c:v>
                </c:pt>
                <c:pt idx="29321">
                  <c:v>3.4304881095890001</c:v>
                </c:pt>
                <c:pt idx="29322">
                  <c:v>3.4305667877200001</c:v>
                </c:pt>
                <c:pt idx="29323">
                  <c:v>3.430686712265</c:v>
                </c:pt>
                <c:pt idx="29324">
                  <c:v>3.430964231491</c:v>
                </c:pt>
                <c:pt idx="29325">
                  <c:v>3.4310829639430001</c:v>
                </c:pt>
                <c:pt idx="29326">
                  <c:v>3.4311974048609999</c:v>
                </c:pt>
                <c:pt idx="29327">
                  <c:v>3.431502580643</c:v>
                </c:pt>
                <c:pt idx="29328">
                  <c:v>3.4318478107449999</c:v>
                </c:pt>
                <c:pt idx="29329">
                  <c:v>3.432146072388</c:v>
                </c:pt>
                <c:pt idx="29330">
                  <c:v>3.4322588443759998</c:v>
                </c:pt>
                <c:pt idx="29331">
                  <c:v>3.4324102401730001</c:v>
                </c:pt>
                <c:pt idx="29332">
                  <c:v>3.4325318336490001</c:v>
                </c:pt>
                <c:pt idx="29333">
                  <c:v>3.4326894283290001</c:v>
                </c:pt>
                <c:pt idx="29334">
                  <c:v>3.4329340457919999</c:v>
                </c:pt>
                <c:pt idx="29335">
                  <c:v>3.4330124855039998</c:v>
                </c:pt>
                <c:pt idx="29336">
                  <c:v>3.4331450462339999</c:v>
                </c:pt>
                <c:pt idx="29337">
                  <c:v>3.4332387447360002</c:v>
                </c:pt>
                <c:pt idx="29338">
                  <c:v>3.4333500862120001</c:v>
                </c:pt>
                <c:pt idx="29339">
                  <c:v>3.4336719512939999</c:v>
                </c:pt>
                <c:pt idx="29340">
                  <c:v>3.4339780807500002</c:v>
                </c:pt>
                <c:pt idx="29341">
                  <c:v>3.4340846538540002</c:v>
                </c:pt>
                <c:pt idx="29342">
                  <c:v>3.4341645240780001</c:v>
                </c:pt>
                <c:pt idx="29343">
                  <c:v>3.4342503547669998</c:v>
                </c:pt>
                <c:pt idx="29344">
                  <c:v>3.4346046447749998</c:v>
                </c:pt>
                <c:pt idx="29345">
                  <c:v>3.434932947159</c:v>
                </c:pt>
                <c:pt idx="29346">
                  <c:v>3.4352200031279998</c:v>
                </c:pt>
                <c:pt idx="29347">
                  <c:v>3.435311317444</c:v>
                </c:pt>
                <c:pt idx="29348">
                  <c:v>3.435424804688</c:v>
                </c:pt>
                <c:pt idx="29349">
                  <c:v>3.4357662200929999</c:v>
                </c:pt>
                <c:pt idx="29350">
                  <c:v>3.4361088275910001</c:v>
                </c:pt>
                <c:pt idx="29351">
                  <c:v>3.4362506866459999</c:v>
                </c:pt>
                <c:pt idx="29352">
                  <c:v>3.436331510544</c:v>
                </c:pt>
                <c:pt idx="29353">
                  <c:v>3.4364700317380001</c:v>
                </c:pt>
                <c:pt idx="29354">
                  <c:v>3.4366478919980001</c:v>
                </c:pt>
                <c:pt idx="29355">
                  <c:v>3.4367237091059999</c:v>
                </c:pt>
                <c:pt idx="29356">
                  <c:v>3.4368035793299998</c:v>
                </c:pt>
                <c:pt idx="29357">
                  <c:v>3.4368870258330002</c:v>
                </c:pt>
                <c:pt idx="29358">
                  <c:v>3.4369745254519999</c:v>
                </c:pt>
                <c:pt idx="29359">
                  <c:v>3.437086820602</c:v>
                </c:pt>
                <c:pt idx="29360">
                  <c:v>3.4373691082</c:v>
                </c:pt>
                <c:pt idx="29361">
                  <c:v>3.4374446868900002</c:v>
                </c:pt>
                <c:pt idx="29362">
                  <c:v>3.43754196167</c:v>
                </c:pt>
                <c:pt idx="29363">
                  <c:v>3.4377293586729998</c:v>
                </c:pt>
                <c:pt idx="29364">
                  <c:v>3.4378006458280002</c:v>
                </c:pt>
                <c:pt idx="29365">
                  <c:v>3.4378411769869999</c:v>
                </c:pt>
                <c:pt idx="29366">
                  <c:v>3.4378833770749999</c:v>
                </c:pt>
                <c:pt idx="29367">
                  <c:v>3.437920331955</c:v>
                </c:pt>
                <c:pt idx="29368">
                  <c:v>3.4379644393920001</c:v>
                </c:pt>
                <c:pt idx="29369">
                  <c:v>3.4380111694340001</c:v>
                </c:pt>
                <c:pt idx="29370">
                  <c:v>3.4380557537079999</c:v>
                </c:pt>
                <c:pt idx="29371">
                  <c:v>3.4381022453310002</c:v>
                </c:pt>
                <c:pt idx="29372">
                  <c:v>3.4381794929499998</c:v>
                </c:pt>
                <c:pt idx="29373">
                  <c:v>3.4382631778719999</c:v>
                </c:pt>
                <c:pt idx="29374">
                  <c:v>3.4383120536799998</c:v>
                </c:pt>
                <c:pt idx="29375">
                  <c:v>3.4383587837220002</c:v>
                </c:pt>
                <c:pt idx="29376">
                  <c:v>3.4384098052979999</c:v>
                </c:pt>
                <c:pt idx="29377">
                  <c:v>3.4384946823120002</c:v>
                </c:pt>
                <c:pt idx="29378">
                  <c:v>3.4386115074160002</c:v>
                </c:pt>
                <c:pt idx="29379">
                  <c:v>3.438726186752</c:v>
                </c:pt>
                <c:pt idx="29380">
                  <c:v>3.439048528671</c:v>
                </c:pt>
                <c:pt idx="29381">
                  <c:v>3.4393169879909999</c:v>
                </c:pt>
                <c:pt idx="29382">
                  <c:v>3.4394490718839998</c:v>
                </c:pt>
                <c:pt idx="29383">
                  <c:v>3.4395377635959998</c:v>
                </c:pt>
                <c:pt idx="29384">
                  <c:v>3.4396631717680002</c:v>
                </c:pt>
                <c:pt idx="29385">
                  <c:v>3.439782857895</c:v>
                </c:pt>
                <c:pt idx="29386">
                  <c:v>3.4399042129519999</c:v>
                </c:pt>
                <c:pt idx="29387">
                  <c:v>3.4400324821470001</c:v>
                </c:pt>
                <c:pt idx="29388">
                  <c:v>3.4401514530180002</c:v>
                </c:pt>
                <c:pt idx="29389">
                  <c:v>3.4402685165409999</c:v>
                </c:pt>
                <c:pt idx="29390">
                  <c:v>3.4406042099</c:v>
                </c:pt>
                <c:pt idx="29391">
                  <c:v>3.4408543109890002</c:v>
                </c:pt>
                <c:pt idx="29392">
                  <c:v>3.440996646881</c:v>
                </c:pt>
                <c:pt idx="29393">
                  <c:v>3.4411320686339999</c:v>
                </c:pt>
                <c:pt idx="29394">
                  <c:v>3.44118642807</c:v>
                </c:pt>
                <c:pt idx="29395">
                  <c:v>3.4412429332730001</c:v>
                </c:pt>
                <c:pt idx="29396">
                  <c:v>3.4413030147549999</c:v>
                </c:pt>
                <c:pt idx="29397">
                  <c:v>3.44136428833</c:v>
                </c:pt>
                <c:pt idx="29398">
                  <c:v>3.4414250850679999</c:v>
                </c:pt>
                <c:pt idx="29399">
                  <c:v>3.4414887428280001</c:v>
                </c:pt>
                <c:pt idx="29400">
                  <c:v>3.441549062729</c:v>
                </c:pt>
                <c:pt idx="29401">
                  <c:v>3.4416074752810002</c:v>
                </c:pt>
                <c:pt idx="29402">
                  <c:v>3.441666126251</c:v>
                </c:pt>
                <c:pt idx="29403">
                  <c:v>3.4417600631709999</c:v>
                </c:pt>
                <c:pt idx="29404">
                  <c:v>3.441929340363</c:v>
                </c:pt>
                <c:pt idx="29405">
                  <c:v>3.4422483444209999</c:v>
                </c:pt>
                <c:pt idx="29406">
                  <c:v>3.4425003528590001</c:v>
                </c:pt>
                <c:pt idx="29407">
                  <c:v>3.4425473213200002</c:v>
                </c:pt>
                <c:pt idx="29408">
                  <c:v>3.442595481873</c:v>
                </c:pt>
                <c:pt idx="29409">
                  <c:v>3.442637205124</c:v>
                </c:pt>
                <c:pt idx="29410">
                  <c:v>3.4426772594449999</c:v>
                </c:pt>
                <c:pt idx="29411">
                  <c:v>3.4427154064179999</c:v>
                </c:pt>
                <c:pt idx="29412">
                  <c:v>3.4427554607389999</c:v>
                </c:pt>
                <c:pt idx="29413">
                  <c:v>3.4428217411039999</c:v>
                </c:pt>
                <c:pt idx="29414">
                  <c:v>3.4428892135620002</c:v>
                </c:pt>
                <c:pt idx="29415">
                  <c:v>3.4429605007170001</c:v>
                </c:pt>
                <c:pt idx="29416">
                  <c:v>3.4430043697360002</c:v>
                </c:pt>
                <c:pt idx="29417">
                  <c:v>3.44304728508</c:v>
                </c:pt>
                <c:pt idx="29418">
                  <c:v>3.4430947303770001</c:v>
                </c:pt>
                <c:pt idx="29419">
                  <c:v>3.4431428909299999</c:v>
                </c:pt>
                <c:pt idx="29420">
                  <c:v>3.4431922435760001</c:v>
                </c:pt>
                <c:pt idx="29421">
                  <c:v>3.4432637691500001</c:v>
                </c:pt>
                <c:pt idx="29422">
                  <c:v>3.443374872208</c:v>
                </c:pt>
                <c:pt idx="29423">
                  <c:v>3.4434959888460002</c:v>
                </c:pt>
                <c:pt idx="29424">
                  <c:v>3.443654060364</c:v>
                </c:pt>
                <c:pt idx="29425">
                  <c:v>3.4439864158629998</c:v>
                </c:pt>
                <c:pt idx="29426">
                  <c:v>3.4442543983460001</c:v>
                </c:pt>
                <c:pt idx="29427">
                  <c:v>3.4445950984949998</c:v>
                </c:pt>
                <c:pt idx="29428">
                  <c:v>3.4448716640470001</c:v>
                </c:pt>
                <c:pt idx="29429">
                  <c:v>3.4449558258059998</c:v>
                </c:pt>
                <c:pt idx="29430">
                  <c:v>3.4450378417969998</c:v>
                </c:pt>
                <c:pt idx="29431">
                  <c:v>3.4451253414149998</c:v>
                </c:pt>
                <c:pt idx="29432">
                  <c:v>3.4452118873600002</c:v>
                </c:pt>
                <c:pt idx="29433">
                  <c:v>3.4453008174900002</c:v>
                </c:pt>
                <c:pt idx="29434">
                  <c:v>3.445396184921</c:v>
                </c:pt>
                <c:pt idx="29435">
                  <c:v>3.4454455375670001</c:v>
                </c:pt>
                <c:pt idx="29436">
                  <c:v>3.445546388626</c:v>
                </c:pt>
                <c:pt idx="29437">
                  <c:v>3.4456419944759999</c:v>
                </c:pt>
                <c:pt idx="29438">
                  <c:v>3.4456913471220001</c:v>
                </c:pt>
                <c:pt idx="29439">
                  <c:v>3.4457423686980002</c:v>
                </c:pt>
                <c:pt idx="29440">
                  <c:v>3.4458248615259999</c:v>
                </c:pt>
                <c:pt idx="29441">
                  <c:v>3.4459087848659999</c:v>
                </c:pt>
                <c:pt idx="29442">
                  <c:v>3.4459905624389999</c:v>
                </c:pt>
                <c:pt idx="29443">
                  <c:v>3.446296215057</c:v>
                </c:pt>
                <c:pt idx="29444">
                  <c:v>3.4463777542109999</c:v>
                </c:pt>
                <c:pt idx="29445">
                  <c:v>3.4464559555049998</c:v>
                </c:pt>
                <c:pt idx="29446">
                  <c:v>3.446564674377</c:v>
                </c:pt>
                <c:pt idx="29447">
                  <c:v>3.446676254272</c:v>
                </c:pt>
                <c:pt idx="29448">
                  <c:v>3.447007417679</c:v>
                </c:pt>
                <c:pt idx="29449">
                  <c:v>3.4470989704130002</c:v>
                </c:pt>
                <c:pt idx="29450">
                  <c:v>3.4471430778499998</c:v>
                </c:pt>
                <c:pt idx="29451">
                  <c:v>3.4472332000730002</c:v>
                </c:pt>
                <c:pt idx="29452">
                  <c:v>3.4473268985750001</c:v>
                </c:pt>
                <c:pt idx="29453">
                  <c:v>3.4474251270290002</c:v>
                </c:pt>
                <c:pt idx="29454">
                  <c:v>3.4475157260890001</c:v>
                </c:pt>
                <c:pt idx="29455">
                  <c:v>3.4476377964020002</c:v>
                </c:pt>
                <c:pt idx="29456">
                  <c:v>3.4478156566620002</c:v>
                </c:pt>
                <c:pt idx="29457">
                  <c:v>3.4481325149540001</c:v>
                </c:pt>
                <c:pt idx="29458">
                  <c:v>3.4482076168060001</c:v>
                </c:pt>
                <c:pt idx="29459">
                  <c:v>3.448276996613</c:v>
                </c:pt>
                <c:pt idx="29460">
                  <c:v>3.4483439922330001</c:v>
                </c:pt>
                <c:pt idx="29461">
                  <c:v>3.4484291076660001</c:v>
                </c:pt>
                <c:pt idx="29462">
                  <c:v>3.4485082626339998</c:v>
                </c:pt>
                <c:pt idx="29463">
                  <c:v>3.4485898017880001</c:v>
                </c:pt>
                <c:pt idx="29464">
                  <c:v>3.4486908912660001</c:v>
                </c:pt>
                <c:pt idx="29465">
                  <c:v>3.4487936496730001</c:v>
                </c:pt>
                <c:pt idx="29466">
                  <c:v>3.4488902091979998</c:v>
                </c:pt>
                <c:pt idx="29467">
                  <c:v>3.4489686489109999</c:v>
                </c:pt>
                <c:pt idx="29468">
                  <c:v>3.449053287506</c:v>
                </c:pt>
                <c:pt idx="29469">
                  <c:v>3.44912648201</c:v>
                </c:pt>
                <c:pt idx="29470">
                  <c:v>3.4492626190190001</c:v>
                </c:pt>
                <c:pt idx="29471">
                  <c:v>3.4494078159330002</c:v>
                </c:pt>
                <c:pt idx="29472">
                  <c:v>3.4495022296909998</c:v>
                </c:pt>
                <c:pt idx="29473">
                  <c:v>3.4495944976809998</c:v>
                </c:pt>
                <c:pt idx="29474">
                  <c:v>3.4496881961820001</c:v>
                </c:pt>
                <c:pt idx="29475">
                  <c:v>3.449780225754</c:v>
                </c:pt>
                <c:pt idx="29476">
                  <c:v>3.4498596191409998</c:v>
                </c:pt>
                <c:pt idx="29477">
                  <c:v>3.4499402046199998</c:v>
                </c:pt>
                <c:pt idx="29478">
                  <c:v>3.4500255584719999</c:v>
                </c:pt>
                <c:pt idx="29479">
                  <c:v>3.4501142501830002</c:v>
                </c:pt>
                <c:pt idx="29480">
                  <c:v>3.4501984119419999</c:v>
                </c:pt>
                <c:pt idx="29481">
                  <c:v>3.450292825699</c:v>
                </c:pt>
                <c:pt idx="29482">
                  <c:v>3.4503822326660001</c:v>
                </c:pt>
                <c:pt idx="29483">
                  <c:v>3.4505732059479999</c:v>
                </c:pt>
                <c:pt idx="29484">
                  <c:v>3.4506824016570001</c:v>
                </c:pt>
                <c:pt idx="29485">
                  <c:v>3.450920820236</c:v>
                </c:pt>
                <c:pt idx="29486">
                  <c:v>3.4509670734409998</c:v>
                </c:pt>
                <c:pt idx="29487">
                  <c:v>3.451042890549</c:v>
                </c:pt>
                <c:pt idx="29488">
                  <c:v>3.4511198997500001</c:v>
                </c:pt>
                <c:pt idx="29489">
                  <c:v>3.451198101044</c:v>
                </c:pt>
                <c:pt idx="29490">
                  <c:v>3.4512717723850002</c:v>
                </c:pt>
                <c:pt idx="29491">
                  <c:v>3.451313257217</c:v>
                </c:pt>
                <c:pt idx="29492">
                  <c:v>3.4513554573060001</c:v>
                </c:pt>
                <c:pt idx="29493">
                  <c:v>3.4513971805570001</c:v>
                </c:pt>
                <c:pt idx="29494">
                  <c:v>3.4514477252960001</c:v>
                </c:pt>
                <c:pt idx="29495">
                  <c:v>3.451496124268</c:v>
                </c:pt>
                <c:pt idx="29496">
                  <c:v>3.4515697956090001</c:v>
                </c:pt>
                <c:pt idx="29497">
                  <c:v>3.451654911041</c:v>
                </c:pt>
                <c:pt idx="29498">
                  <c:v>3.451726436615</c:v>
                </c:pt>
                <c:pt idx="29499">
                  <c:v>3.451777219772</c:v>
                </c:pt>
                <c:pt idx="29500">
                  <c:v>3.4518306255339999</c:v>
                </c:pt>
                <c:pt idx="29501">
                  <c:v>3.4518740177149998</c:v>
                </c:pt>
                <c:pt idx="29502">
                  <c:v>3.4519188404080001</c:v>
                </c:pt>
                <c:pt idx="29503">
                  <c:v>3.4519624710080001</c:v>
                </c:pt>
                <c:pt idx="29504">
                  <c:v>3.4520010948180002</c:v>
                </c:pt>
                <c:pt idx="29505">
                  <c:v>3.452042341232</c:v>
                </c:pt>
                <c:pt idx="29506">
                  <c:v>3.4520802497859999</c:v>
                </c:pt>
                <c:pt idx="29507">
                  <c:v>3.4521021842959998</c:v>
                </c:pt>
                <c:pt idx="29508">
                  <c:v>3.4521439075470002</c:v>
                </c:pt>
                <c:pt idx="29509">
                  <c:v>3.4521934986109999</c:v>
                </c:pt>
                <c:pt idx="29510">
                  <c:v>3.4522767066959998</c:v>
                </c:pt>
                <c:pt idx="29511">
                  <c:v>3.4523639678959999</c:v>
                </c:pt>
                <c:pt idx="29512">
                  <c:v>3.4524807929989998</c:v>
                </c:pt>
                <c:pt idx="29513">
                  <c:v>3.452535390854</c:v>
                </c:pt>
                <c:pt idx="29514">
                  <c:v>3.4525887966159998</c:v>
                </c:pt>
                <c:pt idx="29515">
                  <c:v>3.4526412487029998</c:v>
                </c:pt>
                <c:pt idx="29516">
                  <c:v>3.4527282714840002</c:v>
                </c:pt>
                <c:pt idx="29517">
                  <c:v>3.4529914855960002</c:v>
                </c:pt>
                <c:pt idx="29518">
                  <c:v>3.453093528748</c:v>
                </c:pt>
                <c:pt idx="29519">
                  <c:v>3.4531431198120002</c:v>
                </c:pt>
                <c:pt idx="29520">
                  <c:v>3.4531960487369999</c:v>
                </c:pt>
                <c:pt idx="29521">
                  <c:v>3.453252315521</c:v>
                </c:pt>
                <c:pt idx="29522">
                  <c:v>3.4533095359799999</c:v>
                </c:pt>
                <c:pt idx="29523">
                  <c:v>3.4533665180209998</c:v>
                </c:pt>
                <c:pt idx="29524">
                  <c:v>3.4534244537349998</c:v>
                </c:pt>
                <c:pt idx="29525">
                  <c:v>3.4534845352170001</c:v>
                </c:pt>
                <c:pt idx="29526">
                  <c:v>3.4535403251650001</c:v>
                </c:pt>
                <c:pt idx="29527">
                  <c:v>3.4535937309269999</c:v>
                </c:pt>
                <c:pt idx="29528">
                  <c:v>3.4536976814270002</c:v>
                </c:pt>
                <c:pt idx="29529">
                  <c:v>3.4537508487699999</c:v>
                </c:pt>
                <c:pt idx="29530">
                  <c:v>3.4538516998289999</c:v>
                </c:pt>
                <c:pt idx="29531">
                  <c:v>3.4539060592649999</c:v>
                </c:pt>
                <c:pt idx="29532">
                  <c:v>3.4539616107939999</c:v>
                </c:pt>
                <c:pt idx="29533">
                  <c:v>3.4540164470670001</c:v>
                </c:pt>
                <c:pt idx="29534">
                  <c:v>3.4540743827820002</c:v>
                </c:pt>
                <c:pt idx="29535">
                  <c:v>3.4541373252869998</c:v>
                </c:pt>
                <c:pt idx="29536">
                  <c:v>3.4542055129999998</c:v>
                </c:pt>
                <c:pt idx="29537">
                  <c:v>3.4542765617370002</c:v>
                </c:pt>
                <c:pt idx="29538">
                  <c:v>3.4543426036830001</c:v>
                </c:pt>
                <c:pt idx="29539">
                  <c:v>3.4544100761409999</c:v>
                </c:pt>
                <c:pt idx="29540">
                  <c:v>3.4544794559479999</c:v>
                </c:pt>
                <c:pt idx="29541">
                  <c:v>3.4545466899870001</c:v>
                </c:pt>
                <c:pt idx="29542">
                  <c:v>3.4546096324920001</c:v>
                </c:pt>
                <c:pt idx="29543">
                  <c:v>3.4546713829039999</c:v>
                </c:pt>
                <c:pt idx="29544">
                  <c:v>3.454727649689</c:v>
                </c:pt>
                <c:pt idx="29545">
                  <c:v>3.4547824859620002</c:v>
                </c:pt>
                <c:pt idx="29546">
                  <c:v>3.4548788070679999</c:v>
                </c:pt>
                <c:pt idx="29547">
                  <c:v>3.4549684524540001</c:v>
                </c:pt>
                <c:pt idx="29548">
                  <c:v>3.455287456512</c:v>
                </c:pt>
                <c:pt idx="29549">
                  <c:v>3.4555845260620002</c:v>
                </c:pt>
                <c:pt idx="29550">
                  <c:v>3.4556806087490002</c:v>
                </c:pt>
                <c:pt idx="29551">
                  <c:v>3.455747842789</c:v>
                </c:pt>
                <c:pt idx="29552">
                  <c:v>3.4557900428770001</c:v>
                </c:pt>
                <c:pt idx="29553">
                  <c:v>3.4558539390559999</c:v>
                </c:pt>
                <c:pt idx="29554">
                  <c:v>3.455946445465</c:v>
                </c:pt>
                <c:pt idx="29555">
                  <c:v>3.4560658931730002</c:v>
                </c:pt>
                <c:pt idx="29556">
                  <c:v>3.456108808517</c:v>
                </c:pt>
                <c:pt idx="29557">
                  <c:v>3.456152200699</c:v>
                </c:pt>
                <c:pt idx="29558">
                  <c:v>3.4562001228330002</c:v>
                </c:pt>
                <c:pt idx="29559">
                  <c:v>3.456244707108</c:v>
                </c:pt>
                <c:pt idx="29560">
                  <c:v>3.456297159195</c:v>
                </c:pt>
                <c:pt idx="29561">
                  <c:v>3.45636510849</c:v>
                </c:pt>
                <c:pt idx="29562">
                  <c:v>3.4564025402070002</c:v>
                </c:pt>
                <c:pt idx="29563">
                  <c:v>3.4564790725710002</c:v>
                </c:pt>
                <c:pt idx="29564">
                  <c:v>3.4568052291870002</c:v>
                </c:pt>
                <c:pt idx="29565">
                  <c:v>3.4570269584659998</c:v>
                </c:pt>
                <c:pt idx="29566">
                  <c:v>3.45711684227</c:v>
                </c:pt>
                <c:pt idx="29567">
                  <c:v>3.4572081565859998</c:v>
                </c:pt>
                <c:pt idx="29568">
                  <c:v>3.4572978019709999</c:v>
                </c:pt>
                <c:pt idx="29569">
                  <c:v>3.4573771953580001</c:v>
                </c:pt>
                <c:pt idx="29570">
                  <c:v>3.4576284885409998</c:v>
                </c:pt>
                <c:pt idx="29571">
                  <c:v>3.4578101634979999</c:v>
                </c:pt>
                <c:pt idx="29572">
                  <c:v>3.4579246044160001</c:v>
                </c:pt>
                <c:pt idx="29573">
                  <c:v>3.4580039978029999</c:v>
                </c:pt>
                <c:pt idx="29574">
                  <c:v>3.4580852985380002</c:v>
                </c:pt>
                <c:pt idx="29575">
                  <c:v>3.4583795070650001</c:v>
                </c:pt>
                <c:pt idx="29576">
                  <c:v>3.458598852158</c:v>
                </c:pt>
                <c:pt idx="29577">
                  <c:v>3.4587450027469999</c:v>
                </c:pt>
                <c:pt idx="29578">
                  <c:v>3.4588289260859999</c:v>
                </c:pt>
                <c:pt idx="29579">
                  <c:v>3.4589464664460001</c:v>
                </c:pt>
                <c:pt idx="29580">
                  <c:v>3.4590675830839999</c:v>
                </c:pt>
                <c:pt idx="29581">
                  <c:v>3.4593789577480001</c:v>
                </c:pt>
                <c:pt idx="29582">
                  <c:v>3.459457159042</c:v>
                </c:pt>
                <c:pt idx="29583">
                  <c:v>3.4595062732700002</c:v>
                </c:pt>
                <c:pt idx="29584">
                  <c:v>3.4596059322360002</c:v>
                </c:pt>
                <c:pt idx="29585">
                  <c:v>3.4596865177149998</c:v>
                </c:pt>
                <c:pt idx="29586">
                  <c:v>3.459840536118</c:v>
                </c:pt>
                <c:pt idx="29587">
                  <c:v>3.4599251747130002</c:v>
                </c:pt>
                <c:pt idx="29588">
                  <c:v>3.4600014686580001</c:v>
                </c:pt>
                <c:pt idx="29589">
                  <c:v>3.4600503444670001</c:v>
                </c:pt>
                <c:pt idx="29590">
                  <c:v>3.4601244926449999</c:v>
                </c:pt>
                <c:pt idx="29591">
                  <c:v>3.4602003097530001</c:v>
                </c:pt>
                <c:pt idx="29592">
                  <c:v>3.4602828025819998</c:v>
                </c:pt>
                <c:pt idx="29593">
                  <c:v>3.4603295326230001</c:v>
                </c:pt>
                <c:pt idx="29594">
                  <c:v>3.460374355316</c:v>
                </c:pt>
                <c:pt idx="29595">
                  <c:v>3.4604215621950001</c:v>
                </c:pt>
                <c:pt idx="29596">
                  <c:v>3.4604604244230002</c:v>
                </c:pt>
                <c:pt idx="29597">
                  <c:v>3.460503101349</c:v>
                </c:pt>
                <c:pt idx="29598">
                  <c:v>3.4605472087860001</c:v>
                </c:pt>
                <c:pt idx="29599">
                  <c:v>3.4606013298030001</c:v>
                </c:pt>
                <c:pt idx="29600">
                  <c:v>3.460658311844</c:v>
                </c:pt>
                <c:pt idx="29601">
                  <c:v>3.4607486724849998</c:v>
                </c:pt>
                <c:pt idx="29602">
                  <c:v>3.4609122276309998</c:v>
                </c:pt>
                <c:pt idx="29603">
                  <c:v>3.461076974869</c:v>
                </c:pt>
                <c:pt idx="29604">
                  <c:v>3.4611809253689998</c:v>
                </c:pt>
                <c:pt idx="29605">
                  <c:v>3.4612371921539999</c:v>
                </c:pt>
                <c:pt idx="29606">
                  <c:v>3.4612886905670002</c:v>
                </c:pt>
                <c:pt idx="29607">
                  <c:v>3.461394548416</c:v>
                </c:pt>
                <c:pt idx="29608">
                  <c:v>3.4614970684049999</c:v>
                </c:pt>
                <c:pt idx="29609">
                  <c:v>3.4615929126739999</c:v>
                </c:pt>
                <c:pt idx="29610">
                  <c:v>3.4616935253140002</c:v>
                </c:pt>
                <c:pt idx="29611">
                  <c:v>3.461745023727</c:v>
                </c:pt>
                <c:pt idx="29612">
                  <c:v>3.4618036746979999</c:v>
                </c:pt>
                <c:pt idx="29613">
                  <c:v>3.4618606567380001</c:v>
                </c:pt>
                <c:pt idx="29614">
                  <c:v>3.4619274139399998</c:v>
                </c:pt>
                <c:pt idx="29615">
                  <c:v>3.4619922637939999</c:v>
                </c:pt>
                <c:pt idx="29616">
                  <c:v>3.4620597362519998</c:v>
                </c:pt>
                <c:pt idx="29617">
                  <c:v>3.4621288776400001</c:v>
                </c:pt>
                <c:pt idx="29618">
                  <c:v>3.462196350098</c:v>
                </c:pt>
                <c:pt idx="29619">
                  <c:v>3.462264537811</c:v>
                </c:pt>
                <c:pt idx="29620">
                  <c:v>3.4623281955719998</c:v>
                </c:pt>
                <c:pt idx="29621">
                  <c:v>3.4623870849610001</c:v>
                </c:pt>
                <c:pt idx="29622">
                  <c:v>3.4624419212339999</c:v>
                </c:pt>
                <c:pt idx="29623">
                  <c:v>3.4624977111819999</c:v>
                </c:pt>
                <c:pt idx="29624">
                  <c:v>3.462595939636</c:v>
                </c:pt>
                <c:pt idx="29625">
                  <c:v>3.4626827239989999</c:v>
                </c:pt>
                <c:pt idx="29626">
                  <c:v>3.4627969264980001</c:v>
                </c:pt>
                <c:pt idx="29627">
                  <c:v>3.4629161357879998</c:v>
                </c:pt>
                <c:pt idx="29628">
                  <c:v>3.4630267620090001</c:v>
                </c:pt>
                <c:pt idx="29629">
                  <c:v>3.4633324146270001</c:v>
                </c:pt>
                <c:pt idx="29630">
                  <c:v>3.4633851051329998</c:v>
                </c:pt>
                <c:pt idx="29631">
                  <c:v>3.4634487628940001</c:v>
                </c:pt>
                <c:pt idx="29632">
                  <c:v>3.463487386703</c:v>
                </c:pt>
                <c:pt idx="29633">
                  <c:v>3.4635260105130001</c:v>
                </c:pt>
                <c:pt idx="29634">
                  <c:v>3.463567018509</c:v>
                </c:pt>
                <c:pt idx="29635">
                  <c:v>3.4636046886440002</c:v>
                </c:pt>
                <c:pt idx="29636">
                  <c:v>3.4636428356170001</c:v>
                </c:pt>
                <c:pt idx="29637">
                  <c:v>3.4636795520780002</c:v>
                </c:pt>
                <c:pt idx="29638">
                  <c:v>3.4637219905849999</c:v>
                </c:pt>
                <c:pt idx="29639">
                  <c:v>3.4637598991390002</c:v>
                </c:pt>
                <c:pt idx="29640">
                  <c:v>3.4638328552250002</c:v>
                </c:pt>
                <c:pt idx="29641">
                  <c:v>3.4640529155730002</c:v>
                </c:pt>
                <c:pt idx="29642">
                  <c:v>3.464360713959</c:v>
                </c:pt>
                <c:pt idx="29643">
                  <c:v>3.464407920837</c:v>
                </c:pt>
                <c:pt idx="29644">
                  <c:v>3.464459896088</c:v>
                </c:pt>
                <c:pt idx="29645">
                  <c:v>3.464514017105</c:v>
                </c:pt>
                <c:pt idx="29646">
                  <c:v>3.4645636081700002</c:v>
                </c:pt>
                <c:pt idx="29647">
                  <c:v>3.464615345001</c:v>
                </c:pt>
                <c:pt idx="29648">
                  <c:v>3.4646668434140002</c:v>
                </c:pt>
                <c:pt idx="29649">
                  <c:v>3.4647185802460001</c:v>
                </c:pt>
                <c:pt idx="29650">
                  <c:v>3.4647684097289999</c:v>
                </c:pt>
                <c:pt idx="29651">
                  <c:v>3.4648692607879998</c:v>
                </c:pt>
                <c:pt idx="29652">
                  <c:v>3.4649627208710001</c:v>
                </c:pt>
                <c:pt idx="29653">
                  <c:v>3.4650523662569999</c:v>
                </c:pt>
                <c:pt idx="29654">
                  <c:v>3.465142011642</c:v>
                </c:pt>
                <c:pt idx="29655">
                  <c:v>3.4653642177580002</c:v>
                </c:pt>
                <c:pt idx="29656">
                  <c:v>3.4655489921570002</c:v>
                </c:pt>
                <c:pt idx="29657">
                  <c:v>3.4656937122340001</c:v>
                </c:pt>
                <c:pt idx="29658">
                  <c:v>3.4660055637360001</c:v>
                </c:pt>
                <c:pt idx="29659">
                  <c:v>3.46608376503</c:v>
                </c:pt>
                <c:pt idx="29660">
                  <c:v>3.4661555290220001</c:v>
                </c:pt>
                <c:pt idx="29661">
                  <c:v>3.4663531780239998</c:v>
                </c:pt>
                <c:pt idx="29662">
                  <c:v>3.4664540290830002</c:v>
                </c:pt>
                <c:pt idx="29663">
                  <c:v>3.466500282288</c:v>
                </c:pt>
                <c:pt idx="29664">
                  <c:v>3.4665634632110001</c:v>
                </c:pt>
                <c:pt idx="29665">
                  <c:v>3.4666318893430002</c:v>
                </c:pt>
                <c:pt idx="29666">
                  <c:v>3.4667422771449998</c:v>
                </c:pt>
                <c:pt idx="29667">
                  <c:v>3.4668793678280001</c:v>
                </c:pt>
                <c:pt idx="29668">
                  <c:v>3.4669635295869998</c:v>
                </c:pt>
                <c:pt idx="29669">
                  <c:v>3.4672791957859999</c:v>
                </c:pt>
                <c:pt idx="29670">
                  <c:v>3.4676125049589999</c:v>
                </c:pt>
                <c:pt idx="29671">
                  <c:v>3.4677608013149999</c:v>
                </c:pt>
                <c:pt idx="29672">
                  <c:v>3.4678130149839999</c:v>
                </c:pt>
                <c:pt idx="29673">
                  <c:v>3.467869281769</c:v>
                </c:pt>
                <c:pt idx="29674">
                  <c:v>3.4679400920869998</c:v>
                </c:pt>
                <c:pt idx="29675">
                  <c:v>3.467986345291</c:v>
                </c:pt>
                <c:pt idx="29676">
                  <c:v>3.468068361282</c:v>
                </c:pt>
                <c:pt idx="29677">
                  <c:v>3.4681406021119998</c:v>
                </c:pt>
                <c:pt idx="29678">
                  <c:v>3.4681880474089999</c:v>
                </c:pt>
                <c:pt idx="29679">
                  <c:v>3.4682648181919999</c:v>
                </c:pt>
                <c:pt idx="29680">
                  <c:v>3.468313932419</c:v>
                </c:pt>
                <c:pt idx="29681">
                  <c:v>3.4683623313899998</c:v>
                </c:pt>
                <c:pt idx="29682">
                  <c:v>3.468408107758</c:v>
                </c:pt>
                <c:pt idx="29683">
                  <c:v>3.4684493541719998</c:v>
                </c:pt>
                <c:pt idx="29684">
                  <c:v>3.468490123749</c:v>
                </c:pt>
                <c:pt idx="29685">
                  <c:v>3.4685359001160001</c:v>
                </c:pt>
                <c:pt idx="29686">
                  <c:v>3.4685869216919998</c:v>
                </c:pt>
                <c:pt idx="29687">
                  <c:v>3.4689116477969999</c:v>
                </c:pt>
                <c:pt idx="29688">
                  <c:v>3.469140768051</c:v>
                </c:pt>
                <c:pt idx="29689">
                  <c:v>3.4692418575290001</c:v>
                </c:pt>
                <c:pt idx="29690">
                  <c:v>3.4693021774289998</c:v>
                </c:pt>
                <c:pt idx="29691">
                  <c:v>3.4693682193759998</c:v>
                </c:pt>
                <c:pt idx="29692">
                  <c:v>3.4694490432739999</c:v>
                </c:pt>
                <c:pt idx="29693">
                  <c:v>3.4695262908940001</c:v>
                </c:pt>
                <c:pt idx="29694">
                  <c:v>3.4696104526520002</c:v>
                </c:pt>
                <c:pt idx="29695">
                  <c:v>3.469698429108</c:v>
                </c:pt>
                <c:pt idx="29696">
                  <c:v>3.4697880744930001</c:v>
                </c:pt>
                <c:pt idx="29697">
                  <c:v>3.469876289368</c:v>
                </c:pt>
                <c:pt idx="29698">
                  <c:v>3.469963788986</c:v>
                </c:pt>
                <c:pt idx="29699">
                  <c:v>3.4700500965119998</c:v>
                </c:pt>
                <c:pt idx="29700">
                  <c:v>3.4701306819919999</c:v>
                </c:pt>
                <c:pt idx="29701">
                  <c:v>3.4702067375180001</c:v>
                </c:pt>
                <c:pt idx="29702">
                  <c:v>3.4702744483950001</c:v>
                </c:pt>
                <c:pt idx="29703">
                  <c:v>3.4703392982480001</c:v>
                </c:pt>
                <c:pt idx="29704">
                  <c:v>3.4703989028929998</c:v>
                </c:pt>
                <c:pt idx="29705">
                  <c:v>3.470457315445</c:v>
                </c:pt>
                <c:pt idx="29706">
                  <c:v>3.470518112183</c:v>
                </c:pt>
                <c:pt idx="29707">
                  <c:v>3.4705772399899999</c:v>
                </c:pt>
                <c:pt idx="29708">
                  <c:v>3.4706373214720001</c:v>
                </c:pt>
                <c:pt idx="29709">
                  <c:v>3.4706938266749998</c:v>
                </c:pt>
                <c:pt idx="29710">
                  <c:v>3.470752000809</c:v>
                </c:pt>
                <c:pt idx="29711">
                  <c:v>3.470805883408</c:v>
                </c:pt>
                <c:pt idx="29712">
                  <c:v>3.4708592891690002</c:v>
                </c:pt>
                <c:pt idx="29713">
                  <c:v>3.4709138870239999</c:v>
                </c:pt>
                <c:pt idx="29714">
                  <c:v>3.47096657753</c:v>
                </c:pt>
                <c:pt idx="29715">
                  <c:v>3.4710161685940002</c:v>
                </c:pt>
                <c:pt idx="29716">
                  <c:v>3.4710996150970002</c:v>
                </c:pt>
                <c:pt idx="29717">
                  <c:v>3.471208810806</c:v>
                </c:pt>
                <c:pt idx="29718">
                  <c:v>3.4713740348819999</c:v>
                </c:pt>
                <c:pt idx="29719">
                  <c:v>3.4714257717130002</c:v>
                </c:pt>
                <c:pt idx="29720">
                  <c:v>3.4714660644530002</c:v>
                </c:pt>
                <c:pt idx="29721">
                  <c:v>3.4715058803560002</c:v>
                </c:pt>
                <c:pt idx="29722">
                  <c:v>3.4715406894680001</c:v>
                </c:pt>
                <c:pt idx="29723">
                  <c:v>3.471585512161</c:v>
                </c:pt>
                <c:pt idx="29724">
                  <c:v>3.4716556072240001</c:v>
                </c:pt>
                <c:pt idx="29725">
                  <c:v>3.4716985225679999</c:v>
                </c:pt>
                <c:pt idx="29726">
                  <c:v>3.4717414379120002</c:v>
                </c:pt>
                <c:pt idx="29727">
                  <c:v>3.4717769622799999</c:v>
                </c:pt>
                <c:pt idx="29728">
                  <c:v>3.4718146324160002</c:v>
                </c:pt>
                <c:pt idx="29729">
                  <c:v>3.4718551635739998</c:v>
                </c:pt>
                <c:pt idx="29730">
                  <c:v>3.471889019012</c:v>
                </c:pt>
                <c:pt idx="29731">
                  <c:v>3.4719219207759999</c:v>
                </c:pt>
                <c:pt idx="29732">
                  <c:v>3.471960306168</c:v>
                </c:pt>
                <c:pt idx="29733">
                  <c:v>3.4719946384429998</c:v>
                </c:pt>
                <c:pt idx="29734">
                  <c:v>3.4720194339749999</c:v>
                </c:pt>
                <c:pt idx="29735">
                  <c:v>3.4720506668089999</c:v>
                </c:pt>
                <c:pt idx="29736">
                  <c:v>3.4720811843870001</c:v>
                </c:pt>
                <c:pt idx="29737">
                  <c:v>3.472114086151</c:v>
                </c:pt>
                <c:pt idx="29738">
                  <c:v>3.4721467494959999</c:v>
                </c:pt>
                <c:pt idx="29739">
                  <c:v>3.4721910953520001</c:v>
                </c:pt>
                <c:pt idx="29740">
                  <c:v>3.4722368717190002</c:v>
                </c:pt>
                <c:pt idx="29741">
                  <c:v>3.4722819328310002</c:v>
                </c:pt>
                <c:pt idx="29742">
                  <c:v>3.4723279476169999</c:v>
                </c:pt>
                <c:pt idx="29743">
                  <c:v>3.4723815917969998</c:v>
                </c:pt>
                <c:pt idx="29744">
                  <c:v>3.4726715087889999</c:v>
                </c:pt>
                <c:pt idx="29745">
                  <c:v>3.4727230072020001</c:v>
                </c:pt>
                <c:pt idx="29746">
                  <c:v>3.4727771282200002</c:v>
                </c:pt>
                <c:pt idx="29747">
                  <c:v>3.4728298187259998</c:v>
                </c:pt>
                <c:pt idx="29748">
                  <c:v>3.4728894233699998</c:v>
                </c:pt>
                <c:pt idx="29749">
                  <c:v>3.4729409217830001</c:v>
                </c:pt>
                <c:pt idx="29750">
                  <c:v>3.4729957580569999</c:v>
                </c:pt>
                <c:pt idx="29751">
                  <c:v>3.4730505943300001</c:v>
                </c:pt>
                <c:pt idx="29752">
                  <c:v>3.4731435775759998</c:v>
                </c:pt>
                <c:pt idx="29753">
                  <c:v>3.473228216171</c:v>
                </c:pt>
                <c:pt idx="29754">
                  <c:v>3.4735660552979999</c:v>
                </c:pt>
                <c:pt idx="29755">
                  <c:v>3.4736783504490001</c:v>
                </c:pt>
                <c:pt idx="29756">
                  <c:v>3.4737849235530001</c:v>
                </c:pt>
                <c:pt idx="29757">
                  <c:v>3.4738638401030002</c:v>
                </c:pt>
                <c:pt idx="29758">
                  <c:v>3.4739351272580001</c:v>
                </c:pt>
                <c:pt idx="29759">
                  <c:v>3.4740047454830001</c:v>
                </c:pt>
                <c:pt idx="29760">
                  <c:v>3.4740498065950001</c:v>
                </c:pt>
                <c:pt idx="29761">
                  <c:v>3.4740962982179999</c:v>
                </c:pt>
                <c:pt idx="29762">
                  <c:v>3.4741399288179999</c:v>
                </c:pt>
                <c:pt idx="29763">
                  <c:v>3.4741854667659999</c:v>
                </c:pt>
                <c:pt idx="29764">
                  <c:v>3.474229574203</c:v>
                </c:pt>
                <c:pt idx="29765">
                  <c:v>3.474306106567</c:v>
                </c:pt>
                <c:pt idx="29766">
                  <c:v>3.4744589328769999</c:v>
                </c:pt>
                <c:pt idx="29767">
                  <c:v>3.4745852947240001</c:v>
                </c:pt>
                <c:pt idx="29768">
                  <c:v>3.474736452103</c:v>
                </c:pt>
                <c:pt idx="29769">
                  <c:v>3.4750583171840002</c:v>
                </c:pt>
                <c:pt idx="29770">
                  <c:v>3.4752185344700002</c:v>
                </c:pt>
                <c:pt idx="29771">
                  <c:v>3.4753334522250001</c:v>
                </c:pt>
                <c:pt idx="29772">
                  <c:v>3.4754230976099998</c:v>
                </c:pt>
                <c:pt idx="29773">
                  <c:v>3.4754841327669999</c:v>
                </c:pt>
                <c:pt idx="29774">
                  <c:v>3.4755387306209999</c:v>
                </c:pt>
                <c:pt idx="29775">
                  <c:v>3.4755904674529998</c:v>
                </c:pt>
                <c:pt idx="29776">
                  <c:v>3.475646734238</c:v>
                </c:pt>
                <c:pt idx="29777">
                  <c:v>3.4757192134860002</c:v>
                </c:pt>
                <c:pt idx="29778">
                  <c:v>3.4757678508760002</c:v>
                </c:pt>
                <c:pt idx="29779">
                  <c:v>3.4758470058439999</c:v>
                </c:pt>
                <c:pt idx="29780">
                  <c:v>3.4759633541110002</c:v>
                </c:pt>
                <c:pt idx="29781">
                  <c:v>3.4762284755709998</c:v>
                </c:pt>
                <c:pt idx="29782">
                  <c:v>3.4763536453250001</c:v>
                </c:pt>
                <c:pt idx="29783">
                  <c:v>3.4766931533809999</c:v>
                </c:pt>
                <c:pt idx="29784">
                  <c:v>3.4767465591429998</c:v>
                </c:pt>
                <c:pt idx="29785">
                  <c:v>3.476806640625</c:v>
                </c:pt>
                <c:pt idx="29786">
                  <c:v>3.4768743515009999</c:v>
                </c:pt>
                <c:pt idx="29787">
                  <c:v>3.4769437313079998</c:v>
                </c:pt>
                <c:pt idx="29788">
                  <c:v>3.4770135879519999</c:v>
                </c:pt>
                <c:pt idx="29789">
                  <c:v>3.4770851135249998</c:v>
                </c:pt>
                <c:pt idx="29790">
                  <c:v>3.477153778076</c:v>
                </c:pt>
                <c:pt idx="29791">
                  <c:v>3.4772186279300001</c:v>
                </c:pt>
                <c:pt idx="29792">
                  <c:v>3.4772837162019998</c:v>
                </c:pt>
                <c:pt idx="29793">
                  <c:v>3.4773511886600001</c:v>
                </c:pt>
                <c:pt idx="29794">
                  <c:v>3.4774198532099998</c:v>
                </c:pt>
                <c:pt idx="29795">
                  <c:v>3.4774844646449998</c:v>
                </c:pt>
                <c:pt idx="29796">
                  <c:v>3.4775440692899999</c:v>
                </c:pt>
                <c:pt idx="29797">
                  <c:v>3.4776062965390002</c:v>
                </c:pt>
                <c:pt idx="29798">
                  <c:v>3.4776692390439998</c:v>
                </c:pt>
                <c:pt idx="29799">
                  <c:v>3.477736473083</c:v>
                </c:pt>
                <c:pt idx="29800">
                  <c:v>3.4778032302859998</c:v>
                </c:pt>
                <c:pt idx="29801">
                  <c:v>3.4778759479520001</c:v>
                </c:pt>
                <c:pt idx="29802">
                  <c:v>3.477948665619</c:v>
                </c:pt>
                <c:pt idx="29803">
                  <c:v>3.478011846542</c:v>
                </c:pt>
                <c:pt idx="29804">
                  <c:v>3.4780724048609999</c:v>
                </c:pt>
                <c:pt idx="29805">
                  <c:v>3.4781353473659999</c:v>
                </c:pt>
                <c:pt idx="29806">
                  <c:v>3.478196620941</c:v>
                </c:pt>
                <c:pt idx="29807">
                  <c:v>3.4782569408419999</c:v>
                </c:pt>
                <c:pt idx="29808">
                  <c:v>3.4783146381379999</c:v>
                </c:pt>
                <c:pt idx="29809">
                  <c:v>3.4783654212949999</c:v>
                </c:pt>
                <c:pt idx="29810">
                  <c:v>3.478423118591</c:v>
                </c:pt>
                <c:pt idx="29811">
                  <c:v>3.4785213470460001</c:v>
                </c:pt>
                <c:pt idx="29812">
                  <c:v>3.4785721302030002</c:v>
                </c:pt>
                <c:pt idx="29813">
                  <c:v>3.4786236286159999</c:v>
                </c:pt>
                <c:pt idx="29814">
                  <c:v>3.4786748886110002</c:v>
                </c:pt>
                <c:pt idx="29815">
                  <c:v>3.4787690639500002</c:v>
                </c:pt>
                <c:pt idx="29816">
                  <c:v>3.4788622856139999</c:v>
                </c:pt>
                <c:pt idx="29817">
                  <c:v>3.4789435863490001</c:v>
                </c:pt>
                <c:pt idx="29818">
                  <c:v>3.4790205955509999</c:v>
                </c:pt>
                <c:pt idx="29819">
                  <c:v>3.479304075241</c:v>
                </c:pt>
                <c:pt idx="29820">
                  <c:v>3.4793663024899999</c:v>
                </c:pt>
                <c:pt idx="29821">
                  <c:v>3.4794077873229998</c:v>
                </c:pt>
                <c:pt idx="29822">
                  <c:v>3.4794421195980001</c:v>
                </c:pt>
                <c:pt idx="29823">
                  <c:v>3.4794805049900002</c:v>
                </c:pt>
                <c:pt idx="29824">
                  <c:v>3.479518413544</c:v>
                </c:pt>
                <c:pt idx="29825">
                  <c:v>3.4795558452609998</c:v>
                </c:pt>
                <c:pt idx="29826">
                  <c:v>3.4795928001399998</c:v>
                </c:pt>
                <c:pt idx="29827">
                  <c:v>3.4796569347380002</c:v>
                </c:pt>
                <c:pt idx="29828">
                  <c:v>3.4797146320340002</c:v>
                </c:pt>
                <c:pt idx="29829">
                  <c:v>3.4797554016109999</c:v>
                </c:pt>
                <c:pt idx="29830">
                  <c:v>3.4797909259800002</c:v>
                </c:pt>
                <c:pt idx="29831">
                  <c:v>3.4798243045809998</c:v>
                </c:pt>
                <c:pt idx="29832">
                  <c:v>3.4798429012300001</c:v>
                </c:pt>
                <c:pt idx="29833">
                  <c:v>3.4798781871800002</c:v>
                </c:pt>
                <c:pt idx="29834">
                  <c:v>3.4799139499659999</c:v>
                </c:pt>
                <c:pt idx="29835">
                  <c:v>3.4799499511719998</c:v>
                </c:pt>
                <c:pt idx="29836">
                  <c:v>3.4799835681919999</c:v>
                </c:pt>
                <c:pt idx="29837">
                  <c:v>3.4800143241880002</c:v>
                </c:pt>
                <c:pt idx="29838">
                  <c:v>3.4800517559049999</c:v>
                </c:pt>
                <c:pt idx="29839">
                  <c:v>3.4800858497620002</c:v>
                </c:pt>
                <c:pt idx="29840">
                  <c:v>3.4801204204560001</c:v>
                </c:pt>
                <c:pt idx="29841">
                  <c:v>3.4801590442660002</c:v>
                </c:pt>
                <c:pt idx="29842">
                  <c:v>3.4802038669590001</c:v>
                </c:pt>
                <c:pt idx="29843">
                  <c:v>3.4802484512329999</c:v>
                </c:pt>
                <c:pt idx="29844">
                  <c:v>3.4802894592290001</c:v>
                </c:pt>
                <c:pt idx="29845">
                  <c:v>3.480573415756</c:v>
                </c:pt>
                <c:pt idx="29846">
                  <c:v>3.4806249141690002</c:v>
                </c:pt>
                <c:pt idx="29847">
                  <c:v>3.480683326721</c:v>
                </c:pt>
                <c:pt idx="29848">
                  <c:v>3.4807393550870001</c:v>
                </c:pt>
                <c:pt idx="29849">
                  <c:v>3.4807925224299998</c:v>
                </c:pt>
                <c:pt idx="29850">
                  <c:v>3.4808442592620001</c:v>
                </c:pt>
                <c:pt idx="29851">
                  <c:v>3.4808988571169999</c:v>
                </c:pt>
                <c:pt idx="29852">
                  <c:v>3.4809596538540002</c:v>
                </c:pt>
                <c:pt idx="29853">
                  <c:v>3.4810168743130001</c:v>
                </c:pt>
                <c:pt idx="29854">
                  <c:v>3.4810712337490002</c:v>
                </c:pt>
                <c:pt idx="29855">
                  <c:v>3.481126070023</c:v>
                </c:pt>
                <c:pt idx="29856">
                  <c:v>3.4811828136440002</c:v>
                </c:pt>
                <c:pt idx="29857">
                  <c:v>3.481237649918</c:v>
                </c:pt>
                <c:pt idx="29858">
                  <c:v>3.481295347214</c:v>
                </c:pt>
                <c:pt idx="29859">
                  <c:v>3.4813542366029999</c:v>
                </c:pt>
                <c:pt idx="29860">
                  <c:v>3.481408596039</c:v>
                </c:pt>
                <c:pt idx="29861">
                  <c:v>3.4814596176150001</c:v>
                </c:pt>
                <c:pt idx="29862">
                  <c:v>3.4815084934230001</c:v>
                </c:pt>
                <c:pt idx="29863">
                  <c:v>3.481609106064</c:v>
                </c:pt>
                <c:pt idx="29864">
                  <c:v>3.4816977977749999</c:v>
                </c:pt>
                <c:pt idx="29865">
                  <c:v>3.4818563461299998</c:v>
                </c:pt>
                <c:pt idx="29866">
                  <c:v>3.4819748401639998</c:v>
                </c:pt>
                <c:pt idx="29867">
                  <c:v>3.4820485115049999</c:v>
                </c:pt>
                <c:pt idx="29868">
                  <c:v>3.4823062419889999</c:v>
                </c:pt>
                <c:pt idx="29869">
                  <c:v>3.4823813438419999</c:v>
                </c:pt>
                <c:pt idx="29870">
                  <c:v>3.4824259281160002</c:v>
                </c:pt>
                <c:pt idx="29871">
                  <c:v>3.4824719429019999</c:v>
                </c:pt>
                <c:pt idx="29872">
                  <c:v>3.4825398921969999</c:v>
                </c:pt>
                <c:pt idx="29873">
                  <c:v>3.4825809001920001</c:v>
                </c:pt>
                <c:pt idx="29874">
                  <c:v>3.4826509952550002</c:v>
                </c:pt>
                <c:pt idx="29875">
                  <c:v>3.4827039241789999</c:v>
                </c:pt>
                <c:pt idx="29876">
                  <c:v>3.4827473163599998</c:v>
                </c:pt>
                <c:pt idx="29877">
                  <c:v>3.4827907085419998</c:v>
                </c:pt>
                <c:pt idx="29878">
                  <c:v>3.482830047607</c:v>
                </c:pt>
                <c:pt idx="29879">
                  <c:v>3.4828808307650001</c:v>
                </c:pt>
                <c:pt idx="29880">
                  <c:v>3.4831955432889998</c:v>
                </c:pt>
                <c:pt idx="29881">
                  <c:v>3.4833436012269998</c:v>
                </c:pt>
                <c:pt idx="29882">
                  <c:v>3.4835019111630001</c:v>
                </c:pt>
                <c:pt idx="29883">
                  <c:v>3.483632326126</c:v>
                </c:pt>
                <c:pt idx="29884">
                  <c:v>3.483748912811</c:v>
                </c:pt>
                <c:pt idx="29885">
                  <c:v>3.4840903282169999</c:v>
                </c:pt>
                <c:pt idx="29886">
                  <c:v>3.4842345714570002</c:v>
                </c:pt>
                <c:pt idx="29887">
                  <c:v>3.4843132495879998</c:v>
                </c:pt>
                <c:pt idx="29888">
                  <c:v>3.4843900203699998</c:v>
                </c:pt>
                <c:pt idx="29889">
                  <c:v>3.4845113754270001</c:v>
                </c:pt>
                <c:pt idx="29890">
                  <c:v>3.4846868515009999</c:v>
                </c:pt>
                <c:pt idx="29891">
                  <c:v>3.4849002361300001</c:v>
                </c:pt>
                <c:pt idx="29892">
                  <c:v>3.4852492809300002</c:v>
                </c:pt>
                <c:pt idx="29893">
                  <c:v>3.485449314117</c:v>
                </c:pt>
                <c:pt idx="29894">
                  <c:v>3.4855024814609998</c:v>
                </c:pt>
                <c:pt idx="29895">
                  <c:v>3.4856126308439999</c:v>
                </c:pt>
                <c:pt idx="29896">
                  <c:v>3.4858267307280002</c:v>
                </c:pt>
                <c:pt idx="29897">
                  <c:v>3.4861428737639999</c:v>
                </c:pt>
                <c:pt idx="29898">
                  <c:v>3.486227035522</c:v>
                </c:pt>
                <c:pt idx="29899">
                  <c:v>3.4863188266749998</c:v>
                </c:pt>
                <c:pt idx="29900">
                  <c:v>3.4864091873169998</c:v>
                </c:pt>
                <c:pt idx="29901">
                  <c:v>3.486499071121</c:v>
                </c:pt>
                <c:pt idx="29902">
                  <c:v>3.4865996837619999</c:v>
                </c:pt>
                <c:pt idx="29903">
                  <c:v>3.486690998077</c:v>
                </c:pt>
                <c:pt idx="29904">
                  <c:v>3.4868161678309999</c:v>
                </c:pt>
                <c:pt idx="29905">
                  <c:v>3.486933231354</c:v>
                </c:pt>
                <c:pt idx="29906">
                  <c:v>3.4871821403499998</c:v>
                </c:pt>
                <c:pt idx="29907">
                  <c:v>3.4872879981990001</c:v>
                </c:pt>
                <c:pt idx="29908">
                  <c:v>3.4873549938199999</c:v>
                </c:pt>
                <c:pt idx="29909">
                  <c:v>3.487400531769</c:v>
                </c:pt>
                <c:pt idx="29910">
                  <c:v>3.4874489307399998</c:v>
                </c:pt>
                <c:pt idx="29911">
                  <c:v>3.487498044968</c:v>
                </c:pt>
                <c:pt idx="29912">
                  <c:v>3.4875390529630002</c:v>
                </c:pt>
                <c:pt idx="29913">
                  <c:v>3.4875848293299998</c:v>
                </c:pt>
                <c:pt idx="29914">
                  <c:v>3.4876284599299998</c:v>
                </c:pt>
                <c:pt idx="29915">
                  <c:v>3.4876754283909999</c:v>
                </c:pt>
                <c:pt idx="29916">
                  <c:v>3.4877159595489999</c:v>
                </c:pt>
                <c:pt idx="29917">
                  <c:v>3.487761497498</c:v>
                </c:pt>
                <c:pt idx="29918">
                  <c:v>3.4878058433530001</c:v>
                </c:pt>
                <c:pt idx="29919">
                  <c:v>3.4878518581389999</c:v>
                </c:pt>
                <c:pt idx="29920">
                  <c:v>3.4878971576689999</c:v>
                </c:pt>
                <c:pt idx="29921">
                  <c:v>3.4879455566409998</c:v>
                </c:pt>
                <c:pt idx="29922">
                  <c:v>3.4879949092859999</c:v>
                </c:pt>
                <c:pt idx="29923">
                  <c:v>3.488045692444</c:v>
                </c:pt>
                <c:pt idx="29924">
                  <c:v>3.4880907535549999</c:v>
                </c:pt>
                <c:pt idx="29925">
                  <c:v>3.4881343841549999</c:v>
                </c:pt>
                <c:pt idx="29926">
                  <c:v>3.4882032871250002</c:v>
                </c:pt>
                <c:pt idx="29927">
                  <c:v>3.4882521629330001</c:v>
                </c:pt>
                <c:pt idx="29928">
                  <c:v>3.4883050918579999</c:v>
                </c:pt>
                <c:pt idx="29929">
                  <c:v>3.4884722232819998</c:v>
                </c:pt>
                <c:pt idx="29930">
                  <c:v>3.4886033534999998</c:v>
                </c:pt>
                <c:pt idx="29931">
                  <c:v>3.4886529445650001</c:v>
                </c:pt>
                <c:pt idx="29932">
                  <c:v>3.488708496094</c:v>
                </c:pt>
                <c:pt idx="29933">
                  <c:v>3.4887681007390001</c:v>
                </c:pt>
                <c:pt idx="29934">
                  <c:v>3.488828897476</c:v>
                </c:pt>
                <c:pt idx="29935">
                  <c:v>3.488889694214</c:v>
                </c:pt>
                <c:pt idx="29936">
                  <c:v>3.4889519214629998</c:v>
                </c:pt>
                <c:pt idx="29937">
                  <c:v>3.4890139102940001</c:v>
                </c:pt>
                <c:pt idx="29938">
                  <c:v>3.4890701770780002</c:v>
                </c:pt>
                <c:pt idx="29939">
                  <c:v>3.4891271591190001</c:v>
                </c:pt>
                <c:pt idx="29940">
                  <c:v>3.4891798496250002</c:v>
                </c:pt>
                <c:pt idx="29941">
                  <c:v>3.4892740249630001</c:v>
                </c:pt>
                <c:pt idx="29942">
                  <c:v>3.4895310401919999</c:v>
                </c:pt>
                <c:pt idx="29943">
                  <c:v>3.4897248744959999</c:v>
                </c:pt>
                <c:pt idx="29944">
                  <c:v>3.4898102283479999</c:v>
                </c:pt>
                <c:pt idx="29945">
                  <c:v>3.489894390106</c:v>
                </c:pt>
                <c:pt idx="29946">
                  <c:v>3.4899899959559999</c:v>
                </c:pt>
                <c:pt idx="29947">
                  <c:v>3.4900388717649999</c:v>
                </c:pt>
                <c:pt idx="29948">
                  <c:v>3.4900858402249999</c:v>
                </c:pt>
                <c:pt idx="29949">
                  <c:v>3.4901406764980001</c:v>
                </c:pt>
                <c:pt idx="29950">
                  <c:v>3.490197658539</c:v>
                </c:pt>
                <c:pt idx="29951">
                  <c:v>3.4902524948120002</c:v>
                </c:pt>
                <c:pt idx="29952">
                  <c:v>3.4903054237369999</c:v>
                </c:pt>
                <c:pt idx="29953">
                  <c:v>3.490361452103</c:v>
                </c:pt>
                <c:pt idx="29954">
                  <c:v>3.4904129505160002</c:v>
                </c:pt>
                <c:pt idx="29955">
                  <c:v>3.4904606342319999</c:v>
                </c:pt>
                <c:pt idx="29956">
                  <c:v>3.490513324738</c:v>
                </c:pt>
                <c:pt idx="29957">
                  <c:v>3.4905591011050001</c:v>
                </c:pt>
                <c:pt idx="29958">
                  <c:v>3.4906089305879999</c:v>
                </c:pt>
                <c:pt idx="29959">
                  <c:v>3.4906957149509998</c:v>
                </c:pt>
                <c:pt idx="29960">
                  <c:v>3.4908246994019998</c:v>
                </c:pt>
                <c:pt idx="29961">
                  <c:v>3.4909017086029999</c:v>
                </c:pt>
                <c:pt idx="29962">
                  <c:v>3.4911224842070001</c:v>
                </c:pt>
                <c:pt idx="29963">
                  <c:v>3.4911940097810001</c:v>
                </c:pt>
                <c:pt idx="29964">
                  <c:v>3.4915034770969999</c:v>
                </c:pt>
                <c:pt idx="29965">
                  <c:v>3.4916129112240002</c:v>
                </c:pt>
                <c:pt idx="29966">
                  <c:v>3.4916741847989998</c:v>
                </c:pt>
                <c:pt idx="29967">
                  <c:v>3.4917194843289998</c:v>
                </c:pt>
                <c:pt idx="29968">
                  <c:v>3.491765499115</c:v>
                </c:pt>
                <c:pt idx="29969">
                  <c:v>3.4918079376220001</c:v>
                </c:pt>
                <c:pt idx="29970">
                  <c:v>3.4918498992920002</c:v>
                </c:pt>
                <c:pt idx="29971">
                  <c:v>3.4918961524959999</c:v>
                </c:pt>
                <c:pt idx="29972">
                  <c:v>3.4919435977940001</c:v>
                </c:pt>
                <c:pt idx="29973">
                  <c:v>3.4919915199279998</c:v>
                </c:pt>
                <c:pt idx="29974">
                  <c:v>3.4920990467070001</c:v>
                </c:pt>
                <c:pt idx="29975">
                  <c:v>3.4924511909480001</c:v>
                </c:pt>
                <c:pt idx="29976">
                  <c:v>3.4925773143769998</c:v>
                </c:pt>
                <c:pt idx="29977">
                  <c:v>3.4926674366000001</c:v>
                </c:pt>
                <c:pt idx="29978">
                  <c:v>3.4927625656129999</c:v>
                </c:pt>
                <c:pt idx="29979">
                  <c:v>3.4928147792819999</c:v>
                </c:pt>
                <c:pt idx="29980">
                  <c:v>3.4928672313689999</c:v>
                </c:pt>
                <c:pt idx="29981">
                  <c:v>3.4929671287540001</c:v>
                </c:pt>
                <c:pt idx="29982">
                  <c:v>3.4930148124690001</c:v>
                </c:pt>
                <c:pt idx="29983">
                  <c:v>3.4931113719939999</c:v>
                </c:pt>
                <c:pt idx="29984">
                  <c:v>3.4932384490969999</c:v>
                </c:pt>
                <c:pt idx="29985">
                  <c:v>3.4935927391049999</c:v>
                </c:pt>
                <c:pt idx="29986">
                  <c:v>3.4937770366669998</c:v>
                </c:pt>
                <c:pt idx="29987">
                  <c:v>3.4938590526579998</c:v>
                </c:pt>
                <c:pt idx="29988">
                  <c:v>3.493938446045</c:v>
                </c:pt>
                <c:pt idx="29989">
                  <c:v>3.494016885757</c:v>
                </c:pt>
                <c:pt idx="29990">
                  <c:v>3.4941098690030001</c:v>
                </c:pt>
                <c:pt idx="29991">
                  <c:v>3.494152784348</c:v>
                </c:pt>
                <c:pt idx="29992">
                  <c:v>3.494191169739</c:v>
                </c:pt>
                <c:pt idx="29993">
                  <c:v>3.4942317008970001</c:v>
                </c:pt>
                <c:pt idx="29994">
                  <c:v>3.4942760467529999</c:v>
                </c:pt>
                <c:pt idx="29995">
                  <c:v>3.4943213462829998</c:v>
                </c:pt>
                <c:pt idx="29996">
                  <c:v>3.494369268417</c:v>
                </c:pt>
                <c:pt idx="29997">
                  <c:v>3.49444937706</c:v>
                </c:pt>
                <c:pt idx="29998">
                  <c:v>3.4947662353519999</c:v>
                </c:pt>
                <c:pt idx="29999">
                  <c:v>3.495127439499</c:v>
                </c:pt>
                <c:pt idx="30000">
                  <c:v>3.4952759742740001</c:v>
                </c:pt>
                <c:pt idx="30001">
                  <c:v>3.4953637123110002</c:v>
                </c:pt>
                <c:pt idx="30002">
                  <c:v>3.495446920395</c:v>
                </c:pt>
                <c:pt idx="30003">
                  <c:v>3.49556183815</c:v>
                </c:pt>
                <c:pt idx="30004">
                  <c:v>3.4957151412959999</c:v>
                </c:pt>
                <c:pt idx="30005">
                  <c:v>3.496064186096</c:v>
                </c:pt>
                <c:pt idx="30006">
                  <c:v>3.49618268013</c:v>
                </c:pt>
                <c:pt idx="30007">
                  <c:v>3.496453046799</c:v>
                </c:pt>
                <c:pt idx="30008">
                  <c:v>3.4965059757230001</c:v>
                </c:pt>
                <c:pt idx="30009">
                  <c:v>3.4965882301329998</c:v>
                </c:pt>
                <c:pt idx="30010">
                  <c:v>3.4966371059419998</c:v>
                </c:pt>
                <c:pt idx="30011">
                  <c:v>3.4967384338379999</c:v>
                </c:pt>
                <c:pt idx="30012">
                  <c:v>3.4969663620000002</c:v>
                </c:pt>
                <c:pt idx="30013">
                  <c:v>3.497100114822</c:v>
                </c:pt>
                <c:pt idx="30014">
                  <c:v>3.497195720673</c:v>
                </c:pt>
                <c:pt idx="30015">
                  <c:v>3.4973258972169998</c:v>
                </c:pt>
                <c:pt idx="30016">
                  <c:v>3.4974222183229999</c:v>
                </c:pt>
                <c:pt idx="30017">
                  <c:v>3.4975144863129999</c:v>
                </c:pt>
                <c:pt idx="30018">
                  <c:v>3.497616291046</c:v>
                </c:pt>
                <c:pt idx="30019">
                  <c:v>3.4976658821109998</c:v>
                </c:pt>
                <c:pt idx="30020">
                  <c:v>3.4977130889889998</c:v>
                </c:pt>
                <c:pt idx="30021">
                  <c:v>3.497809648514</c:v>
                </c:pt>
                <c:pt idx="30022">
                  <c:v>3.4979035854339999</c:v>
                </c:pt>
                <c:pt idx="30023">
                  <c:v>3.4980387687680001</c:v>
                </c:pt>
                <c:pt idx="30024">
                  <c:v>3.498327493668</c:v>
                </c:pt>
                <c:pt idx="30025">
                  <c:v>3.4984350204469998</c:v>
                </c:pt>
                <c:pt idx="30026">
                  <c:v>3.4987196922299999</c:v>
                </c:pt>
                <c:pt idx="30027">
                  <c:v>3.4988894462590001</c:v>
                </c:pt>
                <c:pt idx="30028">
                  <c:v>3.4990069866179998</c:v>
                </c:pt>
                <c:pt idx="30029">
                  <c:v>3.4990835189820002</c:v>
                </c:pt>
                <c:pt idx="30030">
                  <c:v>3.4991545677190001</c:v>
                </c:pt>
                <c:pt idx="30031">
                  <c:v>3.4992156028750001</c:v>
                </c:pt>
                <c:pt idx="30032">
                  <c:v>3.4992561340330002</c:v>
                </c:pt>
                <c:pt idx="30033">
                  <c:v>3.499297142029</c:v>
                </c:pt>
                <c:pt idx="30034">
                  <c:v>3.4993395805360001</c:v>
                </c:pt>
                <c:pt idx="30035">
                  <c:v>3.4993793964390001</c:v>
                </c:pt>
                <c:pt idx="30036">
                  <c:v>3.4994208812709999</c:v>
                </c:pt>
                <c:pt idx="30037">
                  <c:v>3.4994635581970002</c:v>
                </c:pt>
                <c:pt idx="30038">
                  <c:v>3.499503135681</c:v>
                </c:pt>
                <c:pt idx="30039">
                  <c:v>3.4995405673979998</c:v>
                </c:pt>
                <c:pt idx="30040">
                  <c:v>3.4995822906490002</c:v>
                </c:pt>
                <c:pt idx="30041">
                  <c:v>3.4996054172519999</c:v>
                </c:pt>
                <c:pt idx="30042">
                  <c:v>3.4996445178990001</c:v>
                </c:pt>
                <c:pt idx="30043">
                  <c:v>3.4996943473819999</c:v>
                </c:pt>
                <c:pt idx="30044">
                  <c:v>3.49973487854</c:v>
                </c:pt>
                <c:pt idx="30045">
                  <c:v>3.4997804164890001</c:v>
                </c:pt>
                <c:pt idx="30046">
                  <c:v>3.499813318253</c:v>
                </c:pt>
                <c:pt idx="30047">
                  <c:v>3.4998617172239999</c:v>
                </c:pt>
                <c:pt idx="30048">
                  <c:v>3.5000963211060001</c:v>
                </c:pt>
                <c:pt idx="30049">
                  <c:v>3.5001921653750001</c:v>
                </c:pt>
                <c:pt idx="30050">
                  <c:v>3.5002870559689998</c:v>
                </c:pt>
                <c:pt idx="30051">
                  <c:v>3.5003902912139999</c:v>
                </c:pt>
                <c:pt idx="30052">
                  <c:v>3.5004479885099999</c:v>
                </c:pt>
                <c:pt idx="30053">
                  <c:v>3.5005078315730001</c:v>
                </c:pt>
                <c:pt idx="30054">
                  <c:v>3.500566720963</c:v>
                </c:pt>
                <c:pt idx="30055">
                  <c:v>3.5006270408629998</c:v>
                </c:pt>
                <c:pt idx="30056">
                  <c:v>3.5006847381589998</c:v>
                </c:pt>
                <c:pt idx="30057">
                  <c:v>3.5007405281069999</c:v>
                </c:pt>
                <c:pt idx="30058">
                  <c:v>3.5008022785190001</c:v>
                </c:pt>
                <c:pt idx="30059">
                  <c:v>3.500870227814</c:v>
                </c:pt>
                <c:pt idx="30060">
                  <c:v>3.5009336471560002</c:v>
                </c:pt>
                <c:pt idx="30061">
                  <c:v>3.5009925365450001</c:v>
                </c:pt>
                <c:pt idx="30062">
                  <c:v>3.5010504722600002</c:v>
                </c:pt>
                <c:pt idx="30063">
                  <c:v>3.5011072158809999</c:v>
                </c:pt>
                <c:pt idx="30064">
                  <c:v>3.5011653900150002</c:v>
                </c:pt>
                <c:pt idx="30065">
                  <c:v>3.5012228488920001</c:v>
                </c:pt>
                <c:pt idx="30066">
                  <c:v>3.501279830933</c:v>
                </c:pt>
                <c:pt idx="30067">
                  <c:v>3.5013396739960001</c:v>
                </c:pt>
                <c:pt idx="30068">
                  <c:v>3.501391410828</c:v>
                </c:pt>
                <c:pt idx="30069">
                  <c:v>3.5014829635620002</c:v>
                </c:pt>
                <c:pt idx="30070">
                  <c:v>3.501581907272</c:v>
                </c:pt>
                <c:pt idx="30071">
                  <c:v>3.501674175262</c:v>
                </c:pt>
                <c:pt idx="30072">
                  <c:v>3.501765012741</c:v>
                </c:pt>
                <c:pt idx="30073">
                  <c:v>3.5019319057459999</c:v>
                </c:pt>
                <c:pt idx="30074">
                  <c:v>3.5022521018980002</c:v>
                </c:pt>
                <c:pt idx="30075">
                  <c:v>3.5025486946109998</c:v>
                </c:pt>
                <c:pt idx="30076">
                  <c:v>3.5026302337650002</c:v>
                </c:pt>
                <c:pt idx="30077">
                  <c:v>3.5027105808260002</c:v>
                </c:pt>
                <c:pt idx="30078">
                  <c:v>3.502825260162</c:v>
                </c:pt>
                <c:pt idx="30079">
                  <c:v>3.5031437873839999</c:v>
                </c:pt>
                <c:pt idx="30080">
                  <c:v>3.5032248497010001</c:v>
                </c:pt>
                <c:pt idx="30081">
                  <c:v>3.5033457279209999</c:v>
                </c:pt>
                <c:pt idx="30082">
                  <c:v>3.503435373306</c:v>
                </c:pt>
                <c:pt idx="30083">
                  <c:v>3.5034849643710002</c:v>
                </c:pt>
                <c:pt idx="30084">
                  <c:v>3.5035722255709998</c:v>
                </c:pt>
                <c:pt idx="30085">
                  <c:v>3.503653526306</c:v>
                </c:pt>
                <c:pt idx="30086">
                  <c:v>3.5037310123440002</c:v>
                </c:pt>
                <c:pt idx="30087">
                  <c:v>3.5039694309230001</c:v>
                </c:pt>
                <c:pt idx="30088">
                  <c:v>3.5041368007660001</c:v>
                </c:pt>
                <c:pt idx="30089">
                  <c:v>3.504297018051</c:v>
                </c:pt>
                <c:pt idx="30090">
                  <c:v>3.5043411254880001</c:v>
                </c:pt>
                <c:pt idx="30091">
                  <c:v>3.5043833255769998</c:v>
                </c:pt>
                <c:pt idx="30092">
                  <c:v>3.5044250488280002</c:v>
                </c:pt>
                <c:pt idx="30093">
                  <c:v>3.5044672489169999</c:v>
                </c:pt>
                <c:pt idx="30094">
                  <c:v>3.504514694214</c:v>
                </c:pt>
                <c:pt idx="30095">
                  <c:v>3.50461435318</c:v>
                </c:pt>
                <c:pt idx="30096">
                  <c:v>3.504921197891</c:v>
                </c:pt>
                <c:pt idx="30097">
                  <c:v>3.5051901340480001</c:v>
                </c:pt>
                <c:pt idx="30098">
                  <c:v>3.5053060054779999</c:v>
                </c:pt>
                <c:pt idx="30099">
                  <c:v>3.505395412445</c:v>
                </c:pt>
                <c:pt idx="30100">
                  <c:v>3.505707740784</c:v>
                </c:pt>
                <c:pt idx="30101">
                  <c:v>3.505915403366</c:v>
                </c:pt>
                <c:pt idx="30102">
                  <c:v>3.5061688423159998</c:v>
                </c:pt>
                <c:pt idx="30103">
                  <c:v>3.5062456130980002</c:v>
                </c:pt>
                <c:pt idx="30104">
                  <c:v>3.5063664913179999</c:v>
                </c:pt>
                <c:pt idx="30105">
                  <c:v>3.506684064865</c:v>
                </c:pt>
                <c:pt idx="30106">
                  <c:v>3.50679397583</c:v>
                </c:pt>
                <c:pt idx="30107">
                  <c:v>3.506942033768</c:v>
                </c:pt>
                <c:pt idx="30108">
                  <c:v>3.5071561336519999</c:v>
                </c:pt>
                <c:pt idx="30109">
                  <c:v>3.5073933601379998</c:v>
                </c:pt>
                <c:pt idx="30110">
                  <c:v>3.5077052116390002</c:v>
                </c:pt>
                <c:pt idx="30111">
                  <c:v>3.5078172683719999</c:v>
                </c:pt>
                <c:pt idx="30112">
                  <c:v>3.5079011917109999</c:v>
                </c:pt>
                <c:pt idx="30113">
                  <c:v>3.5081696510309999</c:v>
                </c:pt>
                <c:pt idx="30114">
                  <c:v>3.508312940598</c:v>
                </c:pt>
                <c:pt idx="30115">
                  <c:v>3.5084755420680001</c:v>
                </c:pt>
                <c:pt idx="30116">
                  <c:v>3.508600950241</c:v>
                </c:pt>
                <c:pt idx="30117">
                  <c:v>3.5086958408359998</c:v>
                </c:pt>
                <c:pt idx="30118">
                  <c:v>3.509034872055</c:v>
                </c:pt>
                <c:pt idx="30119">
                  <c:v>3.5091459751129999</c:v>
                </c:pt>
                <c:pt idx="30120">
                  <c:v>3.5092771053309999</c:v>
                </c:pt>
                <c:pt idx="30121">
                  <c:v>3.5093774795530002</c:v>
                </c:pt>
                <c:pt idx="30122">
                  <c:v>3.509474515915</c:v>
                </c:pt>
                <c:pt idx="30123">
                  <c:v>3.5095748901369999</c:v>
                </c:pt>
                <c:pt idx="30124">
                  <c:v>3.509662628174</c:v>
                </c:pt>
                <c:pt idx="30125">
                  <c:v>3.5099999904630002</c:v>
                </c:pt>
                <c:pt idx="30126">
                  <c:v>3.5101296901699999</c:v>
                </c:pt>
                <c:pt idx="30127">
                  <c:v>3.5102291107179999</c:v>
                </c:pt>
                <c:pt idx="30128">
                  <c:v>3.5102787017820001</c:v>
                </c:pt>
                <c:pt idx="30129">
                  <c:v>3.5103297233580002</c:v>
                </c:pt>
                <c:pt idx="30130">
                  <c:v>3.5103845596309999</c:v>
                </c:pt>
                <c:pt idx="30131">
                  <c:v>3.510440587997</c:v>
                </c:pt>
                <c:pt idx="30132">
                  <c:v>3.5104873180389999</c:v>
                </c:pt>
                <c:pt idx="30133">
                  <c:v>3.5105795860289999</c:v>
                </c:pt>
                <c:pt idx="30134">
                  <c:v>3.510705709457</c:v>
                </c:pt>
                <c:pt idx="30135">
                  <c:v>3.5110251903530001</c:v>
                </c:pt>
                <c:pt idx="30136">
                  <c:v>3.5111229419710002</c:v>
                </c:pt>
                <c:pt idx="30137">
                  <c:v>3.5111749172210001</c:v>
                </c:pt>
                <c:pt idx="30138">
                  <c:v>3.511254787445</c:v>
                </c:pt>
                <c:pt idx="30139">
                  <c:v>3.5113341808320002</c:v>
                </c:pt>
                <c:pt idx="30140">
                  <c:v>3.5114054679870002</c:v>
                </c:pt>
                <c:pt idx="30141">
                  <c:v>3.5114820003510001</c:v>
                </c:pt>
                <c:pt idx="30142">
                  <c:v>3.5115296840669998</c:v>
                </c:pt>
                <c:pt idx="30143">
                  <c:v>3.511610269547</c:v>
                </c:pt>
                <c:pt idx="30144">
                  <c:v>3.5116975307459999</c:v>
                </c:pt>
                <c:pt idx="30145">
                  <c:v>3.5117700099950002</c:v>
                </c:pt>
                <c:pt idx="30146">
                  <c:v>3.511887788773</c:v>
                </c:pt>
                <c:pt idx="30147">
                  <c:v>3.5122284889220001</c:v>
                </c:pt>
                <c:pt idx="30148">
                  <c:v>3.5123357772829999</c:v>
                </c:pt>
                <c:pt idx="30149">
                  <c:v>3.5124242305759998</c:v>
                </c:pt>
                <c:pt idx="30150">
                  <c:v>3.5125613212590001</c:v>
                </c:pt>
                <c:pt idx="30151">
                  <c:v>3.5126435756680001</c:v>
                </c:pt>
                <c:pt idx="30152">
                  <c:v>3.5127348899839999</c:v>
                </c:pt>
                <c:pt idx="30153">
                  <c:v>3.5128304958340002</c:v>
                </c:pt>
                <c:pt idx="30154">
                  <c:v>3.5129258632660001</c:v>
                </c:pt>
                <c:pt idx="30155">
                  <c:v>3.5130209922789999</c:v>
                </c:pt>
                <c:pt idx="30156">
                  <c:v>3.5131220817569999</c:v>
                </c:pt>
                <c:pt idx="30157">
                  <c:v>3.5131757259369998</c:v>
                </c:pt>
                <c:pt idx="30158">
                  <c:v>3.5132286548609999</c:v>
                </c:pt>
                <c:pt idx="30159">
                  <c:v>3.5132808685299999</c:v>
                </c:pt>
                <c:pt idx="30160">
                  <c:v>3.5133347511289998</c:v>
                </c:pt>
                <c:pt idx="30161">
                  <c:v>3.5133919715880002</c:v>
                </c:pt>
                <c:pt idx="30162">
                  <c:v>3.5134453773500001</c:v>
                </c:pt>
                <c:pt idx="30163">
                  <c:v>3.5134973526</c:v>
                </c:pt>
                <c:pt idx="30164">
                  <c:v>3.5135989189150001</c:v>
                </c:pt>
                <c:pt idx="30165">
                  <c:v>3.5136990547179998</c:v>
                </c:pt>
                <c:pt idx="30166">
                  <c:v>3.5137977600100001</c:v>
                </c:pt>
                <c:pt idx="30167">
                  <c:v>3.5138866901400001</c:v>
                </c:pt>
                <c:pt idx="30168">
                  <c:v>3.5139679908749999</c:v>
                </c:pt>
                <c:pt idx="30169">
                  <c:v>3.5140457153320002</c:v>
                </c:pt>
                <c:pt idx="30170">
                  <c:v>3.5143089294430001</c:v>
                </c:pt>
                <c:pt idx="30171">
                  <c:v>3.5143864154819999</c:v>
                </c:pt>
                <c:pt idx="30172">
                  <c:v>3.514456510544</c:v>
                </c:pt>
                <c:pt idx="30173">
                  <c:v>3.5145192146299999</c:v>
                </c:pt>
                <c:pt idx="30174">
                  <c:v>3.5145566463470002</c:v>
                </c:pt>
                <c:pt idx="30175">
                  <c:v>3.5146036148070001</c:v>
                </c:pt>
                <c:pt idx="30176">
                  <c:v>3.5146789550780002</c:v>
                </c:pt>
                <c:pt idx="30177">
                  <c:v>3.514756917953</c:v>
                </c:pt>
                <c:pt idx="30178">
                  <c:v>3.514831542969</c:v>
                </c:pt>
                <c:pt idx="30179">
                  <c:v>3.5148708820340002</c:v>
                </c:pt>
                <c:pt idx="30180">
                  <c:v>3.5149128437039998</c:v>
                </c:pt>
                <c:pt idx="30181">
                  <c:v>3.5149540901180001</c:v>
                </c:pt>
                <c:pt idx="30182">
                  <c:v>3.514995336533</c:v>
                </c:pt>
                <c:pt idx="30183">
                  <c:v>3.5150341987610001</c:v>
                </c:pt>
                <c:pt idx="30184">
                  <c:v>3.515075922012</c:v>
                </c:pt>
                <c:pt idx="30185">
                  <c:v>3.5151214599610001</c:v>
                </c:pt>
                <c:pt idx="30186">
                  <c:v>3.5151963233950001</c:v>
                </c:pt>
                <c:pt idx="30187">
                  <c:v>3.5153069496149998</c:v>
                </c:pt>
                <c:pt idx="30188">
                  <c:v>3.5153875350949999</c:v>
                </c:pt>
                <c:pt idx="30189">
                  <c:v>3.5154311656949999</c:v>
                </c:pt>
                <c:pt idx="30190">
                  <c:v>3.5154776573180002</c:v>
                </c:pt>
                <c:pt idx="30191">
                  <c:v>3.515555381775</c:v>
                </c:pt>
                <c:pt idx="30192">
                  <c:v>3.5158867836000001</c:v>
                </c:pt>
                <c:pt idx="30193">
                  <c:v>3.516118764877</c:v>
                </c:pt>
                <c:pt idx="30194">
                  <c:v>3.5162663459779999</c:v>
                </c:pt>
                <c:pt idx="30195">
                  <c:v>3.516352176666</c:v>
                </c:pt>
                <c:pt idx="30196">
                  <c:v>3.5164301395419999</c:v>
                </c:pt>
                <c:pt idx="30197">
                  <c:v>3.5165076255800001</c:v>
                </c:pt>
                <c:pt idx="30198">
                  <c:v>3.5165581703190001</c:v>
                </c:pt>
                <c:pt idx="30199">
                  <c:v>3.5166063308719999</c:v>
                </c:pt>
                <c:pt idx="30200">
                  <c:v>3.5166566371919998</c:v>
                </c:pt>
                <c:pt idx="30201">
                  <c:v>3.516741275787</c:v>
                </c:pt>
                <c:pt idx="30202">
                  <c:v>3.5170383453370002</c:v>
                </c:pt>
                <c:pt idx="30203">
                  <c:v>3.5171575546259999</c:v>
                </c:pt>
                <c:pt idx="30204">
                  <c:v>3.517307758331</c:v>
                </c:pt>
                <c:pt idx="30205">
                  <c:v>3.5174274444579998</c:v>
                </c:pt>
                <c:pt idx="30206">
                  <c:v>3.5177917480469998</c:v>
                </c:pt>
                <c:pt idx="30207">
                  <c:v>3.5178771018980002</c:v>
                </c:pt>
                <c:pt idx="30208">
                  <c:v>3.5179769992829999</c:v>
                </c:pt>
                <c:pt idx="30209">
                  <c:v>3.5180373191830001</c:v>
                </c:pt>
                <c:pt idx="30210">
                  <c:v>3.5181002616880002</c:v>
                </c:pt>
                <c:pt idx="30211">
                  <c:v>3.5181665420530002</c:v>
                </c:pt>
                <c:pt idx="30212">
                  <c:v>3.5182347297669998</c:v>
                </c:pt>
                <c:pt idx="30213">
                  <c:v>3.5183026790619998</c:v>
                </c:pt>
                <c:pt idx="30214">
                  <c:v>3.5183737277980001</c:v>
                </c:pt>
                <c:pt idx="30215">
                  <c:v>3.518448591232</c:v>
                </c:pt>
                <c:pt idx="30216">
                  <c:v>3.518525123596</c:v>
                </c:pt>
                <c:pt idx="30217">
                  <c:v>3.5185983181</c:v>
                </c:pt>
                <c:pt idx="30218">
                  <c:v>3.5186660289759999</c:v>
                </c:pt>
                <c:pt idx="30219">
                  <c:v>3.5187349319460002</c:v>
                </c:pt>
                <c:pt idx="30220">
                  <c:v>3.5188028812410002</c:v>
                </c:pt>
                <c:pt idx="30221">
                  <c:v>3.5188658237460002</c:v>
                </c:pt>
                <c:pt idx="30222">
                  <c:v>3.518925905228</c:v>
                </c:pt>
                <c:pt idx="30223">
                  <c:v>3.5189857482910001</c:v>
                </c:pt>
                <c:pt idx="30224">
                  <c:v>3.5190808773039999</c:v>
                </c:pt>
                <c:pt idx="30225">
                  <c:v>3.5192089080810001</c:v>
                </c:pt>
                <c:pt idx="30226">
                  <c:v>3.519546747208</c:v>
                </c:pt>
                <c:pt idx="30227">
                  <c:v>3.5197086334229999</c:v>
                </c:pt>
                <c:pt idx="30228">
                  <c:v>3.5197522640229999</c:v>
                </c:pt>
                <c:pt idx="30229">
                  <c:v>3.5197961330409999</c:v>
                </c:pt>
                <c:pt idx="30230">
                  <c:v>3.5198385715480001</c:v>
                </c:pt>
                <c:pt idx="30231">
                  <c:v>3.519879817963</c:v>
                </c:pt>
                <c:pt idx="30232">
                  <c:v>3.519944667816</c:v>
                </c:pt>
                <c:pt idx="30233">
                  <c:v>3.5200173854829999</c:v>
                </c:pt>
                <c:pt idx="30234">
                  <c:v>3.5200865268710002</c:v>
                </c:pt>
                <c:pt idx="30235">
                  <c:v>3.5201325416559999</c:v>
                </c:pt>
                <c:pt idx="30236">
                  <c:v>3.5201690196989999</c:v>
                </c:pt>
                <c:pt idx="30237">
                  <c:v>3.520202875137</c:v>
                </c:pt>
                <c:pt idx="30238">
                  <c:v>3.5202391147609999</c:v>
                </c:pt>
                <c:pt idx="30239">
                  <c:v>3.5202729702000002</c:v>
                </c:pt>
                <c:pt idx="30240">
                  <c:v>3.5203053951259999</c:v>
                </c:pt>
                <c:pt idx="30241">
                  <c:v>3.5203442573550001</c:v>
                </c:pt>
                <c:pt idx="30242">
                  <c:v>3.5203912258150001</c:v>
                </c:pt>
                <c:pt idx="30243">
                  <c:v>3.5204358100889999</c:v>
                </c:pt>
                <c:pt idx="30244">
                  <c:v>3.5204846858979999</c:v>
                </c:pt>
                <c:pt idx="30245">
                  <c:v>3.5205593109129998</c:v>
                </c:pt>
                <c:pt idx="30246">
                  <c:v>3.5206444263460002</c:v>
                </c:pt>
                <c:pt idx="30247">
                  <c:v>3.5207915306089999</c:v>
                </c:pt>
                <c:pt idx="30248">
                  <c:v>3.5210967063899998</c:v>
                </c:pt>
                <c:pt idx="30249">
                  <c:v>3.521188020706</c:v>
                </c:pt>
                <c:pt idx="30250">
                  <c:v>3.5212810039520002</c:v>
                </c:pt>
                <c:pt idx="30251">
                  <c:v>3.5213768482210002</c:v>
                </c:pt>
                <c:pt idx="30252">
                  <c:v>3.5215022563930001</c:v>
                </c:pt>
                <c:pt idx="30253">
                  <c:v>3.521766901016</c:v>
                </c:pt>
                <c:pt idx="30254">
                  <c:v>3.5219137668610001</c:v>
                </c:pt>
                <c:pt idx="30255">
                  <c:v>3.5220253467560001</c:v>
                </c:pt>
                <c:pt idx="30256">
                  <c:v>3.5221023559570002</c:v>
                </c:pt>
                <c:pt idx="30257">
                  <c:v>3.5221810340880002</c:v>
                </c:pt>
                <c:pt idx="30258">
                  <c:v>3.522300243378</c:v>
                </c:pt>
                <c:pt idx="30259">
                  <c:v>3.5226469039919999</c:v>
                </c:pt>
                <c:pt idx="30260">
                  <c:v>3.522924900055</c:v>
                </c:pt>
                <c:pt idx="30261">
                  <c:v>3.5229725837710002</c:v>
                </c:pt>
                <c:pt idx="30262">
                  <c:v>3.5230193138120001</c:v>
                </c:pt>
                <c:pt idx="30263">
                  <c:v>3.523087024689</c:v>
                </c:pt>
                <c:pt idx="30264">
                  <c:v>3.5231697559359998</c:v>
                </c:pt>
                <c:pt idx="30265">
                  <c:v>3.5234847068790001</c:v>
                </c:pt>
                <c:pt idx="30266">
                  <c:v>3.5235726833340002</c:v>
                </c:pt>
                <c:pt idx="30267">
                  <c:v>3.523667573929</c:v>
                </c:pt>
                <c:pt idx="30268">
                  <c:v>3.5237143039699999</c:v>
                </c:pt>
                <c:pt idx="30269">
                  <c:v>3.5237660408020002</c:v>
                </c:pt>
                <c:pt idx="30270">
                  <c:v>3.5238215923310001</c:v>
                </c:pt>
                <c:pt idx="30271">
                  <c:v>3.5238745212549998</c:v>
                </c:pt>
                <c:pt idx="30272">
                  <c:v>3.5239739418029998</c:v>
                </c:pt>
                <c:pt idx="30273">
                  <c:v>3.5240631103519999</c:v>
                </c:pt>
                <c:pt idx="30274">
                  <c:v>3.52414560318</c:v>
                </c:pt>
                <c:pt idx="30275">
                  <c:v>3.5244770050050001</c:v>
                </c:pt>
                <c:pt idx="30276">
                  <c:v>3.5247795581819998</c:v>
                </c:pt>
                <c:pt idx="30277">
                  <c:v>3.5248613357540002</c:v>
                </c:pt>
                <c:pt idx="30278">
                  <c:v>3.524958133698</c:v>
                </c:pt>
                <c:pt idx="30279">
                  <c:v>3.5250077247620002</c:v>
                </c:pt>
                <c:pt idx="30280">
                  <c:v>3.5250589847559999</c:v>
                </c:pt>
                <c:pt idx="30281">
                  <c:v>3.5251107215880002</c:v>
                </c:pt>
                <c:pt idx="30282">
                  <c:v>3.5251591205600001</c:v>
                </c:pt>
                <c:pt idx="30283">
                  <c:v>3.525207281113</c:v>
                </c:pt>
                <c:pt idx="30284">
                  <c:v>3.5252590179440002</c:v>
                </c:pt>
                <c:pt idx="30285">
                  <c:v>3.5253112316130002</c:v>
                </c:pt>
                <c:pt idx="30286">
                  <c:v>3.5253615379330001</c:v>
                </c:pt>
                <c:pt idx="30287">
                  <c:v>3.5254142284390002</c:v>
                </c:pt>
                <c:pt idx="30288">
                  <c:v>3.5254633426669999</c:v>
                </c:pt>
                <c:pt idx="30289">
                  <c:v>3.5255568027500002</c:v>
                </c:pt>
                <c:pt idx="30290">
                  <c:v>3.5256392955779998</c:v>
                </c:pt>
                <c:pt idx="30291">
                  <c:v>3.525941610336</c:v>
                </c:pt>
                <c:pt idx="30292">
                  <c:v>3.5260457992549998</c:v>
                </c:pt>
                <c:pt idx="30293">
                  <c:v>3.5261344909669998</c:v>
                </c:pt>
                <c:pt idx="30294">
                  <c:v>3.5262038707730001</c:v>
                </c:pt>
                <c:pt idx="30295">
                  <c:v>3.526241540909</c:v>
                </c:pt>
                <c:pt idx="30296">
                  <c:v>3.5262784957890001</c:v>
                </c:pt>
                <c:pt idx="30297">
                  <c:v>3.5263226032260002</c:v>
                </c:pt>
                <c:pt idx="30298">
                  <c:v>3.5263922214510002</c:v>
                </c:pt>
                <c:pt idx="30299">
                  <c:v>3.5264360904690002</c:v>
                </c:pt>
                <c:pt idx="30300">
                  <c:v>3.5265080928799999</c:v>
                </c:pt>
                <c:pt idx="30301">
                  <c:v>3.5265443325039998</c:v>
                </c:pt>
                <c:pt idx="30302">
                  <c:v>3.5265822410580001</c:v>
                </c:pt>
                <c:pt idx="30303">
                  <c:v>3.5266156196590002</c:v>
                </c:pt>
                <c:pt idx="30304">
                  <c:v>3.526648044586</c:v>
                </c:pt>
                <c:pt idx="30305">
                  <c:v>3.5266835689540001</c:v>
                </c:pt>
                <c:pt idx="30306">
                  <c:v>3.5267293453219999</c:v>
                </c:pt>
                <c:pt idx="30307">
                  <c:v>3.5267727375029998</c:v>
                </c:pt>
                <c:pt idx="30308">
                  <c:v>3.5268168449399999</c:v>
                </c:pt>
                <c:pt idx="30309">
                  <c:v>3.5268621444699999</c:v>
                </c:pt>
                <c:pt idx="30310">
                  <c:v>3.526932001114</c:v>
                </c:pt>
                <c:pt idx="30311">
                  <c:v>3.5270023345950001</c:v>
                </c:pt>
                <c:pt idx="30312">
                  <c:v>3.5270831584929998</c:v>
                </c:pt>
                <c:pt idx="30313">
                  <c:v>3.5271677970890001</c:v>
                </c:pt>
                <c:pt idx="30314">
                  <c:v>3.5273704528810002</c:v>
                </c:pt>
                <c:pt idx="30315">
                  <c:v>3.5274724960329999</c:v>
                </c:pt>
                <c:pt idx="30316">
                  <c:v>3.527577638626</c:v>
                </c:pt>
                <c:pt idx="30317">
                  <c:v>3.5276286602020002</c:v>
                </c:pt>
                <c:pt idx="30318">
                  <c:v>3.527727365494</c:v>
                </c:pt>
                <c:pt idx="30319">
                  <c:v>3.5278525352479999</c:v>
                </c:pt>
                <c:pt idx="30320">
                  <c:v>3.528182268143</c:v>
                </c:pt>
                <c:pt idx="30321">
                  <c:v>3.5284395217900002</c:v>
                </c:pt>
                <c:pt idx="30322">
                  <c:v>3.5287766456599998</c:v>
                </c:pt>
                <c:pt idx="30323">
                  <c:v>3.5291378498079999</c:v>
                </c:pt>
                <c:pt idx="30324">
                  <c:v>3.5292189121250002</c:v>
                </c:pt>
                <c:pt idx="30325">
                  <c:v>3.5292975902560002</c:v>
                </c:pt>
                <c:pt idx="30326">
                  <c:v>3.5295162200929999</c:v>
                </c:pt>
                <c:pt idx="30327">
                  <c:v>3.5296061038970001</c:v>
                </c:pt>
                <c:pt idx="30328">
                  <c:v>3.5299468040469999</c:v>
                </c:pt>
                <c:pt idx="30329">
                  <c:v>3.5300579071040001</c:v>
                </c:pt>
                <c:pt idx="30330">
                  <c:v>3.530130624771</c:v>
                </c:pt>
                <c:pt idx="30331">
                  <c:v>3.5301797389980001</c:v>
                </c:pt>
                <c:pt idx="30332">
                  <c:v>3.5302784442899999</c:v>
                </c:pt>
                <c:pt idx="30333">
                  <c:v>3.5303566455839999</c:v>
                </c:pt>
                <c:pt idx="30334">
                  <c:v>3.5304105281829998</c:v>
                </c:pt>
                <c:pt idx="30335">
                  <c:v>3.5304648876189999</c:v>
                </c:pt>
                <c:pt idx="30336">
                  <c:v>3.5305151939389998</c:v>
                </c:pt>
                <c:pt idx="30337">
                  <c:v>3.5305948257450002</c:v>
                </c:pt>
                <c:pt idx="30338">
                  <c:v>3.530746221542</c:v>
                </c:pt>
                <c:pt idx="30339">
                  <c:v>3.5308508872990001</c:v>
                </c:pt>
                <c:pt idx="30340">
                  <c:v>3.5309314727780001</c:v>
                </c:pt>
                <c:pt idx="30341">
                  <c:v>3.5309810638429999</c:v>
                </c:pt>
                <c:pt idx="30342">
                  <c:v>3.5310966968540001</c:v>
                </c:pt>
                <c:pt idx="30343">
                  <c:v>3.5314407348630001</c:v>
                </c:pt>
                <c:pt idx="30344">
                  <c:v>3.5315530300139999</c:v>
                </c:pt>
                <c:pt idx="30345">
                  <c:v>3.5316340923310001</c:v>
                </c:pt>
                <c:pt idx="30346">
                  <c:v>3.5316936969760002</c:v>
                </c:pt>
                <c:pt idx="30347">
                  <c:v>3.5317430496219999</c:v>
                </c:pt>
                <c:pt idx="30348">
                  <c:v>3.5318329334260001</c:v>
                </c:pt>
                <c:pt idx="30349">
                  <c:v>3.5319294929499998</c:v>
                </c:pt>
                <c:pt idx="30350">
                  <c:v>3.5322697162629999</c:v>
                </c:pt>
                <c:pt idx="30351">
                  <c:v>3.532366037369</c:v>
                </c:pt>
                <c:pt idx="30352">
                  <c:v>3.5324692726140001</c:v>
                </c:pt>
                <c:pt idx="30353">
                  <c:v>3.5325274467469998</c:v>
                </c:pt>
                <c:pt idx="30354">
                  <c:v>3.5325918197630002</c:v>
                </c:pt>
                <c:pt idx="30355">
                  <c:v>3.5326583385469998</c:v>
                </c:pt>
                <c:pt idx="30356">
                  <c:v>3.5327255725860001</c:v>
                </c:pt>
                <c:pt idx="30357">
                  <c:v>3.53280043602</c:v>
                </c:pt>
                <c:pt idx="30358">
                  <c:v>3.5328681468959999</c:v>
                </c:pt>
                <c:pt idx="30359">
                  <c:v>3.5329372882840002</c:v>
                </c:pt>
                <c:pt idx="30360">
                  <c:v>3.5330028533940001</c:v>
                </c:pt>
                <c:pt idx="30361">
                  <c:v>3.5330708026890001</c:v>
                </c:pt>
                <c:pt idx="30362">
                  <c:v>3.5331430435179998</c:v>
                </c:pt>
                <c:pt idx="30363">
                  <c:v>3.5332045555109999</c:v>
                </c:pt>
                <c:pt idx="30364">
                  <c:v>3.5332636833189999</c:v>
                </c:pt>
                <c:pt idx="30365">
                  <c:v>3.533321619034</c:v>
                </c:pt>
                <c:pt idx="30366">
                  <c:v>3.5333783626559998</c:v>
                </c:pt>
                <c:pt idx="30367">
                  <c:v>3.5334293842319999</c:v>
                </c:pt>
                <c:pt idx="30368">
                  <c:v>3.5334844589230001</c:v>
                </c:pt>
                <c:pt idx="30369">
                  <c:v>3.5335915088649998</c:v>
                </c:pt>
                <c:pt idx="30370">
                  <c:v>3.5336782932280002</c:v>
                </c:pt>
                <c:pt idx="30371">
                  <c:v>3.5337667465210001</c:v>
                </c:pt>
                <c:pt idx="30372">
                  <c:v>3.534073591232</c:v>
                </c:pt>
                <c:pt idx="30373">
                  <c:v>3.5341153144840001</c:v>
                </c:pt>
                <c:pt idx="30374">
                  <c:v>3.5341565608979999</c:v>
                </c:pt>
                <c:pt idx="30375">
                  <c:v>3.5341992378230001</c:v>
                </c:pt>
                <c:pt idx="30376">
                  <c:v>3.534235715866</c:v>
                </c:pt>
                <c:pt idx="30377">
                  <c:v>3.5342750549319999</c:v>
                </c:pt>
                <c:pt idx="30378">
                  <c:v>3.5343339443209998</c:v>
                </c:pt>
                <c:pt idx="30379">
                  <c:v>3.5343980789180001</c:v>
                </c:pt>
                <c:pt idx="30380">
                  <c:v>3.5344483852390001</c:v>
                </c:pt>
                <c:pt idx="30381">
                  <c:v>3.5345280170439999</c:v>
                </c:pt>
                <c:pt idx="30382">
                  <c:v>3.5345799922940002</c:v>
                </c:pt>
                <c:pt idx="30383">
                  <c:v>3.5346498489379998</c:v>
                </c:pt>
                <c:pt idx="30384">
                  <c:v>3.534718513489</c:v>
                </c:pt>
                <c:pt idx="30385">
                  <c:v>3.534788131714</c:v>
                </c:pt>
                <c:pt idx="30386">
                  <c:v>3.5348410606380001</c:v>
                </c:pt>
                <c:pt idx="30387">
                  <c:v>3.5349099636079999</c:v>
                </c:pt>
                <c:pt idx="30388">
                  <c:v>3.535013437271</c:v>
                </c:pt>
                <c:pt idx="30389">
                  <c:v>3.5351173877719999</c:v>
                </c:pt>
                <c:pt idx="30390">
                  <c:v>3.5354659557339998</c:v>
                </c:pt>
                <c:pt idx="30391">
                  <c:v>3.535545110703</c:v>
                </c:pt>
                <c:pt idx="30392">
                  <c:v>3.535637378693</c:v>
                </c:pt>
                <c:pt idx="30393">
                  <c:v>3.5357418060299999</c:v>
                </c:pt>
                <c:pt idx="30394">
                  <c:v>3.535836458206</c:v>
                </c:pt>
                <c:pt idx="30395">
                  <c:v>3.535919904709</c:v>
                </c:pt>
                <c:pt idx="30396">
                  <c:v>3.5360171794889999</c:v>
                </c:pt>
                <c:pt idx="30397">
                  <c:v>3.5361058712009998</c:v>
                </c:pt>
                <c:pt idx="30398">
                  <c:v>3.536202430725</c:v>
                </c:pt>
                <c:pt idx="30399">
                  <c:v>3.5362989902500002</c:v>
                </c:pt>
                <c:pt idx="30400">
                  <c:v>3.5363521575929999</c:v>
                </c:pt>
                <c:pt idx="30401">
                  <c:v>3.536403179169</c:v>
                </c:pt>
                <c:pt idx="30402">
                  <c:v>3.5364532470699999</c:v>
                </c:pt>
                <c:pt idx="30403">
                  <c:v>3.5365049839020002</c:v>
                </c:pt>
                <c:pt idx="30404">
                  <c:v>3.5365591049190002</c:v>
                </c:pt>
                <c:pt idx="30405">
                  <c:v>3.5366082191469999</c:v>
                </c:pt>
                <c:pt idx="30406">
                  <c:v>3.5366501808169999</c:v>
                </c:pt>
                <c:pt idx="30407">
                  <c:v>3.5367383956910001</c:v>
                </c:pt>
                <c:pt idx="30408">
                  <c:v>3.5368561744689999</c:v>
                </c:pt>
                <c:pt idx="30409">
                  <c:v>3.5371332168579999</c:v>
                </c:pt>
                <c:pt idx="30410">
                  <c:v>3.5373718738559998</c:v>
                </c:pt>
                <c:pt idx="30411">
                  <c:v>3.5375072956090001</c:v>
                </c:pt>
                <c:pt idx="30412">
                  <c:v>3.5377366542819999</c:v>
                </c:pt>
                <c:pt idx="30413">
                  <c:v>3.5377848148350002</c:v>
                </c:pt>
                <c:pt idx="30414">
                  <c:v>3.5378549098969998</c:v>
                </c:pt>
                <c:pt idx="30415">
                  <c:v>3.5380783081049998</c:v>
                </c:pt>
                <c:pt idx="30416">
                  <c:v>3.5381605625149999</c:v>
                </c:pt>
                <c:pt idx="30417">
                  <c:v>3.5382423400879999</c:v>
                </c:pt>
                <c:pt idx="30418">
                  <c:v>3.5383288860320001</c:v>
                </c:pt>
                <c:pt idx="30419">
                  <c:v>3.5385336875919999</c:v>
                </c:pt>
                <c:pt idx="30420">
                  <c:v>3.5387160778050002</c:v>
                </c:pt>
                <c:pt idx="30421">
                  <c:v>3.5388188362120001</c:v>
                </c:pt>
                <c:pt idx="30422">
                  <c:v>3.538865327835</c:v>
                </c:pt>
                <c:pt idx="30423">
                  <c:v>3.5389120578769999</c:v>
                </c:pt>
                <c:pt idx="30424">
                  <c:v>3.5389544963840001</c:v>
                </c:pt>
                <c:pt idx="30425">
                  <c:v>3.5389938354489998</c:v>
                </c:pt>
                <c:pt idx="30426">
                  <c:v>3.5390372276309998</c:v>
                </c:pt>
                <c:pt idx="30427">
                  <c:v>3.5390813350679999</c:v>
                </c:pt>
                <c:pt idx="30428">
                  <c:v>3.5391247272489998</c:v>
                </c:pt>
                <c:pt idx="30429">
                  <c:v>3.5391650199889999</c:v>
                </c:pt>
                <c:pt idx="30430">
                  <c:v>3.5392076969150001</c:v>
                </c:pt>
                <c:pt idx="30431">
                  <c:v>3.5392711162569999</c:v>
                </c:pt>
                <c:pt idx="30432">
                  <c:v>3.539308309555</c:v>
                </c:pt>
                <c:pt idx="30433">
                  <c:v>3.539378404617</c:v>
                </c:pt>
                <c:pt idx="30434">
                  <c:v>3.539421796799</c:v>
                </c:pt>
                <c:pt idx="30435">
                  <c:v>3.5394678115840001</c:v>
                </c:pt>
                <c:pt idx="30436">
                  <c:v>3.539510726929</c:v>
                </c:pt>
                <c:pt idx="30437">
                  <c:v>3.5395586490630002</c:v>
                </c:pt>
                <c:pt idx="30438">
                  <c:v>3.5396411418909999</c:v>
                </c:pt>
                <c:pt idx="30439">
                  <c:v>3.5398278236389999</c:v>
                </c:pt>
                <c:pt idx="30440">
                  <c:v>3.5399165153499998</c:v>
                </c:pt>
                <c:pt idx="30441">
                  <c:v>3.540011167526</c:v>
                </c:pt>
                <c:pt idx="30442">
                  <c:v>3.5401072502140001</c:v>
                </c:pt>
                <c:pt idx="30443">
                  <c:v>3.5402016639710001</c:v>
                </c:pt>
                <c:pt idx="30444">
                  <c:v>3.5402994155880001</c:v>
                </c:pt>
                <c:pt idx="30445">
                  <c:v>3.5403900146480001</c:v>
                </c:pt>
                <c:pt idx="30446">
                  <c:v>3.5404372215270001</c:v>
                </c:pt>
                <c:pt idx="30447">
                  <c:v>3.540488958359</c:v>
                </c:pt>
                <c:pt idx="30448">
                  <c:v>3.5405404567719998</c:v>
                </c:pt>
                <c:pt idx="30449">
                  <c:v>3.5405876636509999</c:v>
                </c:pt>
                <c:pt idx="30450">
                  <c:v>3.540635824203</c:v>
                </c:pt>
                <c:pt idx="30451">
                  <c:v>3.5406844615940001</c:v>
                </c:pt>
                <c:pt idx="30452">
                  <c:v>3.5407776832579998</c:v>
                </c:pt>
                <c:pt idx="30453">
                  <c:v>3.5408716201780002</c:v>
                </c:pt>
                <c:pt idx="30454">
                  <c:v>3.5410203933719999</c:v>
                </c:pt>
                <c:pt idx="30455">
                  <c:v>3.541271924973</c:v>
                </c:pt>
                <c:pt idx="30456">
                  <c:v>3.5414266586299998</c:v>
                </c:pt>
                <c:pt idx="30457">
                  <c:v>3.541538953781</c:v>
                </c:pt>
                <c:pt idx="30458">
                  <c:v>3.5417728424070001</c:v>
                </c:pt>
                <c:pt idx="30459">
                  <c:v>3.5418190956119999</c:v>
                </c:pt>
                <c:pt idx="30460">
                  <c:v>3.5418710708619998</c:v>
                </c:pt>
                <c:pt idx="30461">
                  <c:v>3.541915655136</c:v>
                </c:pt>
                <c:pt idx="30462">
                  <c:v>3.5419645309450001</c:v>
                </c:pt>
                <c:pt idx="30463">
                  <c:v>3.5420310497280001</c:v>
                </c:pt>
                <c:pt idx="30464">
                  <c:v>3.5420775413509999</c:v>
                </c:pt>
                <c:pt idx="30465">
                  <c:v>3.5421152114869998</c:v>
                </c:pt>
                <c:pt idx="30466">
                  <c:v>3.5421626567839999</c:v>
                </c:pt>
                <c:pt idx="30467">
                  <c:v>3.542203187943</c:v>
                </c:pt>
                <c:pt idx="30468">
                  <c:v>3.5422437191010001</c:v>
                </c:pt>
                <c:pt idx="30469">
                  <c:v>3.5422823429110002</c:v>
                </c:pt>
                <c:pt idx="30470">
                  <c:v>3.542325258255</c:v>
                </c:pt>
                <c:pt idx="30471">
                  <c:v>3.5423674583440001</c:v>
                </c:pt>
                <c:pt idx="30472">
                  <c:v>3.5424139499659999</c:v>
                </c:pt>
                <c:pt idx="30473">
                  <c:v>3.5424635410310001</c:v>
                </c:pt>
                <c:pt idx="30474">
                  <c:v>3.5425133705139999</c:v>
                </c:pt>
                <c:pt idx="30475">
                  <c:v>3.5425872802730001</c:v>
                </c:pt>
                <c:pt idx="30476">
                  <c:v>3.5429153442380001</c:v>
                </c:pt>
                <c:pt idx="30477">
                  <c:v>3.5430710315699998</c:v>
                </c:pt>
                <c:pt idx="30478">
                  <c:v>3.543153762817</c:v>
                </c:pt>
                <c:pt idx="30479">
                  <c:v>3.5432586669920001</c:v>
                </c:pt>
                <c:pt idx="30480">
                  <c:v>3.5433161258700001</c:v>
                </c:pt>
                <c:pt idx="30481">
                  <c:v>3.5433740615840001</c:v>
                </c:pt>
                <c:pt idx="30482">
                  <c:v>3.5434367656710002</c:v>
                </c:pt>
                <c:pt idx="30483">
                  <c:v>3.5434949398039999</c:v>
                </c:pt>
                <c:pt idx="30484">
                  <c:v>3.5435559749599999</c:v>
                </c:pt>
                <c:pt idx="30485">
                  <c:v>3.543621063232</c:v>
                </c:pt>
                <c:pt idx="30486">
                  <c:v>3.5436847209929998</c:v>
                </c:pt>
                <c:pt idx="30487">
                  <c:v>3.5437474250790002</c:v>
                </c:pt>
                <c:pt idx="30488">
                  <c:v>3.5438063144680001</c:v>
                </c:pt>
                <c:pt idx="30489">
                  <c:v>3.543863296509</c:v>
                </c:pt>
                <c:pt idx="30490">
                  <c:v>3.5439188480379999</c:v>
                </c:pt>
                <c:pt idx="30491">
                  <c:v>3.5440189838410001</c:v>
                </c:pt>
                <c:pt idx="30492">
                  <c:v>3.5441205501559998</c:v>
                </c:pt>
                <c:pt idx="30493">
                  <c:v>3.5442140102390001</c:v>
                </c:pt>
                <c:pt idx="30494">
                  <c:v>3.54430103302</c:v>
                </c:pt>
                <c:pt idx="30495">
                  <c:v>3.544620275497</c:v>
                </c:pt>
                <c:pt idx="30496">
                  <c:v>3.5447239875790002</c:v>
                </c:pt>
                <c:pt idx="30497">
                  <c:v>3.5448586940769999</c:v>
                </c:pt>
                <c:pt idx="30498">
                  <c:v>3.5450325012210002</c:v>
                </c:pt>
                <c:pt idx="30499">
                  <c:v>3.5451455116270001</c:v>
                </c:pt>
                <c:pt idx="30500">
                  <c:v>3.5451996326450002</c:v>
                </c:pt>
                <c:pt idx="30501">
                  <c:v>3.5452780723570001</c:v>
                </c:pt>
                <c:pt idx="30502">
                  <c:v>3.5454246997830001</c:v>
                </c:pt>
                <c:pt idx="30503">
                  <c:v>3.5457475185390002</c:v>
                </c:pt>
                <c:pt idx="30504">
                  <c:v>3.5459573268889999</c:v>
                </c:pt>
                <c:pt idx="30505">
                  <c:v>3.5462915897370002</c:v>
                </c:pt>
                <c:pt idx="30506">
                  <c:v>3.5464696884159999</c:v>
                </c:pt>
                <c:pt idx="30507">
                  <c:v>3.5468084812159999</c:v>
                </c:pt>
                <c:pt idx="30508">
                  <c:v>3.546925544739</c:v>
                </c:pt>
                <c:pt idx="30509">
                  <c:v>3.5471916198729998</c:v>
                </c:pt>
                <c:pt idx="30510">
                  <c:v>3.5473191738129999</c:v>
                </c:pt>
                <c:pt idx="30511">
                  <c:v>3.5474040508270002</c:v>
                </c:pt>
                <c:pt idx="30512">
                  <c:v>3.54749751091</c:v>
                </c:pt>
                <c:pt idx="30513">
                  <c:v>3.5475878715519999</c:v>
                </c:pt>
                <c:pt idx="30514">
                  <c:v>3.5476746559140002</c:v>
                </c:pt>
                <c:pt idx="30515">
                  <c:v>3.5477716922760001</c:v>
                </c:pt>
                <c:pt idx="30516">
                  <c:v>3.5478270053859999</c:v>
                </c:pt>
                <c:pt idx="30517">
                  <c:v>3.547879457474</c:v>
                </c:pt>
                <c:pt idx="30518">
                  <c:v>3.5479290485380002</c:v>
                </c:pt>
                <c:pt idx="30519">
                  <c:v>3.547976970673</c:v>
                </c:pt>
                <c:pt idx="30520">
                  <c:v>3.548024177551</c:v>
                </c:pt>
                <c:pt idx="30521">
                  <c:v>3.548123598099</c:v>
                </c:pt>
                <c:pt idx="30522">
                  <c:v>3.5482156276699999</c:v>
                </c:pt>
                <c:pt idx="30523">
                  <c:v>3.5482983589170001</c:v>
                </c:pt>
                <c:pt idx="30524">
                  <c:v>3.5484168529510001</c:v>
                </c:pt>
                <c:pt idx="30525">
                  <c:v>3.5485343933109998</c:v>
                </c:pt>
                <c:pt idx="30526">
                  <c:v>3.548611879349</c:v>
                </c:pt>
                <c:pt idx="30527">
                  <c:v>3.5489249229430002</c:v>
                </c:pt>
                <c:pt idx="30528">
                  <c:v>3.5490021705629999</c:v>
                </c:pt>
                <c:pt idx="30529">
                  <c:v>3.5490593910219999</c:v>
                </c:pt>
                <c:pt idx="30530">
                  <c:v>3.5491006374360001</c:v>
                </c:pt>
                <c:pt idx="30531">
                  <c:v>3.5491390228270001</c:v>
                </c:pt>
                <c:pt idx="30532">
                  <c:v>3.5491795539859998</c:v>
                </c:pt>
                <c:pt idx="30533">
                  <c:v>3.549220561981</c:v>
                </c:pt>
                <c:pt idx="30534">
                  <c:v>3.5492649078370002</c:v>
                </c:pt>
                <c:pt idx="30535">
                  <c:v>3.549304246902</c:v>
                </c:pt>
                <c:pt idx="30536">
                  <c:v>3.5493648052219999</c:v>
                </c:pt>
                <c:pt idx="30537">
                  <c:v>3.5494596958160001</c:v>
                </c:pt>
                <c:pt idx="30538">
                  <c:v>3.549616336823</c:v>
                </c:pt>
                <c:pt idx="30539">
                  <c:v>3.5497825145720001</c:v>
                </c:pt>
                <c:pt idx="30540">
                  <c:v>3.5499000549319999</c:v>
                </c:pt>
                <c:pt idx="30541">
                  <c:v>3.5500195026400001</c:v>
                </c:pt>
                <c:pt idx="30542">
                  <c:v>3.5502908229829999</c:v>
                </c:pt>
                <c:pt idx="30543">
                  <c:v>3.550366401672</c:v>
                </c:pt>
                <c:pt idx="30544">
                  <c:v>3.5504374504089999</c:v>
                </c:pt>
                <c:pt idx="30545">
                  <c:v>3.5505540370939999</c:v>
                </c:pt>
                <c:pt idx="30546">
                  <c:v>3.5507826805109999</c:v>
                </c:pt>
                <c:pt idx="30547">
                  <c:v>3.5509061813349998</c:v>
                </c:pt>
                <c:pt idx="30548">
                  <c:v>3.55109000206</c:v>
                </c:pt>
                <c:pt idx="30549">
                  <c:v>3.551434993744</c:v>
                </c:pt>
                <c:pt idx="30550">
                  <c:v>3.551723003387</c:v>
                </c:pt>
                <c:pt idx="30551">
                  <c:v>3.551818609238</c:v>
                </c:pt>
                <c:pt idx="30552">
                  <c:v>3.5519132614140001</c:v>
                </c:pt>
                <c:pt idx="30553">
                  <c:v>3.5520029067990002</c:v>
                </c:pt>
                <c:pt idx="30554">
                  <c:v>3.5523345470429999</c:v>
                </c:pt>
                <c:pt idx="30555">
                  <c:v>3.5525109767909999</c:v>
                </c:pt>
                <c:pt idx="30556">
                  <c:v>3.5525770187379999</c:v>
                </c:pt>
                <c:pt idx="30557">
                  <c:v>3.552628040314</c:v>
                </c:pt>
                <c:pt idx="30558">
                  <c:v>3.5526757240300002</c:v>
                </c:pt>
                <c:pt idx="30559">
                  <c:v>3.552720546722</c:v>
                </c:pt>
                <c:pt idx="30560">
                  <c:v>3.5527682304380002</c:v>
                </c:pt>
                <c:pt idx="30561">
                  <c:v>3.5528182983400001</c:v>
                </c:pt>
                <c:pt idx="30562">
                  <c:v>3.5528619289400001</c:v>
                </c:pt>
                <c:pt idx="30563">
                  <c:v>3.552901744843</c:v>
                </c:pt>
                <c:pt idx="30564">
                  <c:v>3.552947282791</c:v>
                </c:pt>
                <c:pt idx="30565">
                  <c:v>3.5529932975770002</c:v>
                </c:pt>
                <c:pt idx="30566">
                  <c:v>3.5530397892000001</c:v>
                </c:pt>
                <c:pt idx="30567">
                  <c:v>3.5531158447269999</c:v>
                </c:pt>
                <c:pt idx="30568">
                  <c:v>3.5531675815580002</c:v>
                </c:pt>
                <c:pt idx="30569">
                  <c:v>3.5532166957859999</c:v>
                </c:pt>
                <c:pt idx="30570">
                  <c:v>3.5532720088960001</c:v>
                </c:pt>
                <c:pt idx="30571">
                  <c:v>3.5533540248870001</c:v>
                </c:pt>
                <c:pt idx="30572">
                  <c:v>3.5534398555759998</c:v>
                </c:pt>
                <c:pt idx="30573">
                  <c:v>3.5536904335020001</c:v>
                </c:pt>
                <c:pt idx="30574">
                  <c:v>3.553789377213</c:v>
                </c:pt>
                <c:pt idx="30575">
                  <c:v>3.5538392066959998</c:v>
                </c:pt>
                <c:pt idx="30576">
                  <c:v>3.5538914203640002</c:v>
                </c:pt>
                <c:pt idx="30577">
                  <c:v>3.553946495056</c:v>
                </c:pt>
                <c:pt idx="30578">
                  <c:v>3.5539968013759999</c:v>
                </c:pt>
                <c:pt idx="30579">
                  <c:v>3.554098129272</c:v>
                </c:pt>
                <c:pt idx="30580">
                  <c:v>3.55419921875</c:v>
                </c:pt>
                <c:pt idx="30581">
                  <c:v>3.5542891025540002</c:v>
                </c:pt>
                <c:pt idx="30582">
                  <c:v>3.5543758869170001</c:v>
                </c:pt>
                <c:pt idx="30583">
                  <c:v>3.5544986724849998</c:v>
                </c:pt>
                <c:pt idx="30584">
                  <c:v>3.554654359818</c:v>
                </c:pt>
                <c:pt idx="30585">
                  <c:v>3.5548100471500002</c:v>
                </c:pt>
                <c:pt idx="30586">
                  <c:v>3.5549268722530001</c:v>
                </c:pt>
                <c:pt idx="30587">
                  <c:v>3.555022239685</c:v>
                </c:pt>
                <c:pt idx="30588">
                  <c:v>3.5551209449769998</c:v>
                </c:pt>
                <c:pt idx="30589">
                  <c:v>3.5551726818080001</c:v>
                </c:pt>
                <c:pt idx="30590">
                  <c:v>3.5552773475650001</c:v>
                </c:pt>
                <c:pt idx="30591">
                  <c:v>3.555380105972</c:v>
                </c:pt>
                <c:pt idx="30592">
                  <c:v>3.5554606914520002</c:v>
                </c:pt>
                <c:pt idx="30593">
                  <c:v>3.5557341575620001</c:v>
                </c:pt>
                <c:pt idx="30594">
                  <c:v>3.5560376644130001</c:v>
                </c:pt>
                <c:pt idx="30595">
                  <c:v>3.5561215877530001</c:v>
                </c:pt>
                <c:pt idx="30596">
                  <c:v>3.5561723709109998</c:v>
                </c:pt>
                <c:pt idx="30597">
                  <c:v>3.5562167167659999</c:v>
                </c:pt>
                <c:pt idx="30598">
                  <c:v>3.5565354824069999</c:v>
                </c:pt>
                <c:pt idx="30599">
                  <c:v>3.5567498207089998</c:v>
                </c:pt>
                <c:pt idx="30600">
                  <c:v>3.5568275451660001</c:v>
                </c:pt>
                <c:pt idx="30601">
                  <c:v>3.5569016933439999</c:v>
                </c:pt>
                <c:pt idx="30602">
                  <c:v>3.5569481849670002</c:v>
                </c:pt>
                <c:pt idx="30603">
                  <c:v>3.557072877884</c:v>
                </c:pt>
                <c:pt idx="30604">
                  <c:v>3.5572516918180002</c:v>
                </c:pt>
                <c:pt idx="30605">
                  <c:v>3.5573737621310002</c:v>
                </c:pt>
                <c:pt idx="30606">
                  <c:v>3.5574939250950002</c:v>
                </c:pt>
                <c:pt idx="30607">
                  <c:v>3.5575990676879998</c:v>
                </c:pt>
                <c:pt idx="30608">
                  <c:v>3.5578792095180001</c:v>
                </c:pt>
                <c:pt idx="30609">
                  <c:v>3.5579409599299998</c:v>
                </c:pt>
                <c:pt idx="30610">
                  <c:v>3.5580172538760002</c:v>
                </c:pt>
                <c:pt idx="30611">
                  <c:v>3.5580682754519999</c:v>
                </c:pt>
                <c:pt idx="30612">
                  <c:v>3.558168172836</c:v>
                </c:pt>
                <c:pt idx="30613">
                  <c:v>3.558335542679</c:v>
                </c:pt>
                <c:pt idx="30614">
                  <c:v>3.5583848953250001</c:v>
                </c:pt>
                <c:pt idx="30615">
                  <c:v>3.558429718018</c:v>
                </c:pt>
                <c:pt idx="30616">
                  <c:v>3.5584721565250002</c:v>
                </c:pt>
                <c:pt idx="30617">
                  <c:v>3.5585114955899999</c:v>
                </c:pt>
                <c:pt idx="30618">
                  <c:v>3.5585610866550001</c:v>
                </c:pt>
                <c:pt idx="30619">
                  <c:v>3.558897256851</c:v>
                </c:pt>
                <c:pt idx="30620">
                  <c:v>3.5590109825130001</c:v>
                </c:pt>
                <c:pt idx="30621">
                  <c:v>3.5591390132899998</c:v>
                </c:pt>
                <c:pt idx="30622">
                  <c:v>3.5592617988590001</c:v>
                </c:pt>
                <c:pt idx="30623">
                  <c:v>3.5594565868379999</c:v>
                </c:pt>
                <c:pt idx="30624">
                  <c:v>3.55957365036</c:v>
                </c:pt>
                <c:pt idx="30625">
                  <c:v>3.55966091156</c:v>
                </c:pt>
                <c:pt idx="30626">
                  <c:v>3.5597529411319999</c:v>
                </c:pt>
                <c:pt idx="30627">
                  <c:v>3.5597996711729998</c:v>
                </c:pt>
                <c:pt idx="30628">
                  <c:v>3.5598924159999998</c:v>
                </c:pt>
                <c:pt idx="30629">
                  <c:v>3.559982061386</c:v>
                </c:pt>
                <c:pt idx="30630">
                  <c:v>3.5603332519530002</c:v>
                </c:pt>
                <c:pt idx="30631">
                  <c:v>3.560667037964</c:v>
                </c:pt>
                <c:pt idx="30632">
                  <c:v>3.5610361099240002</c:v>
                </c:pt>
                <c:pt idx="30633">
                  <c:v>3.5611269474029998</c:v>
                </c:pt>
                <c:pt idx="30634">
                  <c:v>3.5612230300899999</c:v>
                </c:pt>
                <c:pt idx="30635">
                  <c:v>3.5612747669220002</c:v>
                </c:pt>
                <c:pt idx="30636">
                  <c:v>3.5613234043120001</c:v>
                </c:pt>
                <c:pt idx="30637">
                  <c:v>3.5613725185390002</c:v>
                </c:pt>
                <c:pt idx="30638">
                  <c:v>3.5614697933200001</c:v>
                </c:pt>
                <c:pt idx="30639">
                  <c:v>3.5615627765659998</c:v>
                </c:pt>
                <c:pt idx="30640">
                  <c:v>3.5616531372070002</c:v>
                </c:pt>
                <c:pt idx="30641">
                  <c:v>3.5619721412660001</c:v>
                </c:pt>
                <c:pt idx="30642">
                  <c:v>3.5621852874759998</c:v>
                </c:pt>
                <c:pt idx="30643">
                  <c:v>3.5623180866239998</c:v>
                </c:pt>
                <c:pt idx="30644">
                  <c:v>3.5625884532929999</c:v>
                </c:pt>
                <c:pt idx="30645">
                  <c:v>3.5626320838929999</c:v>
                </c:pt>
                <c:pt idx="30646">
                  <c:v>3.5626752376559998</c:v>
                </c:pt>
                <c:pt idx="30647">
                  <c:v>3.5627133846280001</c:v>
                </c:pt>
                <c:pt idx="30648">
                  <c:v>3.5627548694610001</c:v>
                </c:pt>
                <c:pt idx="30649">
                  <c:v>3.562800168991</c:v>
                </c:pt>
                <c:pt idx="30650">
                  <c:v>3.5628495216370002</c:v>
                </c:pt>
                <c:pt idx="30651">
                  <c:v>3.5629210472109998</c:v>
                </c:pt>
                <c:pt idx="30652">
                  <c:v>3.5629975795750002</c:v>
                </c:pt>
                <c:pt idx="30653">
                  <c:v>3.5630691051480001</c:v>
                </c:pt>
                <c:pt idx="30654">
                  <c:v>3.5631396770479999</c:v>
                </c:pt>
                <c:pt idx="30655">
                  <c:v>3.5632030963900001</c:v>
                </c:pt>
                <c:pt idx="30656">
                  <c:v>3.563247919083</c:v>
                </c:pt>
                <c:pt idx="30657">
                  <c:v>3.5632872581480002</c:v>
                </c:pt>
                <c:pt idx="30658">
                  <c:v>3.563331842422</c:v>
                </c:pt>
                <c:pt idx="30659">
                  <c:v>3.5633835792539998</c:v>
                </c:pt>
                <c:pt idx="30660">
                  <c:v>3.5634391307829998</c:v>
                </c:pt>
                <c:pt idx="30661">
                  <c:v>3.5635831356050001</c:v>
                </c:pt>
                <c:pt idx="30662">
                  <c:v>3.563767671585</c:v>
                </c:pt>
                <c:pt idx="30663">
                  <c:v>3.5638804435729998</c:v>
                </c:pt>
                <c:pt idx="30664">
                  <c:v>3.5641696453090002</c:v>
                </c:pt>
                <c:pt idx="30665">
                  <c:v>3.5642638206480002</c:v>
                </c:pt>
                <c:pt idx="30666">
                  <c:v>3.56436753273</c:v>
                </c:pt>
                <c:pt idx="30667">
                  <c:v>3.5644659996030001</c:v>
                </c:pt>
                <c:pt idx="30668">
                  <c:v>3.5645599365230001</c:v>
                </c:pt>
                <c:pt idx="30669">
                  <c:v>3.564651966095</c:v>
                </c:pt>
                <c:pt idx="30670">
                  <c:v>3.564777374268</c:v>
                </c:pt>
                <c:pt idx="30671">
                  <c:v>3.5649287700649999</c:v>
                </c:pt>
                <c:pt idx="30672">
                  <c:v>3.5650589466090001</c:v>
                </c:pt>
                <c:pt idx="30673">
                  <c:v>3.565112352371</c:v>
                </c:pt>
                <c:pt idx="30674">
                  <c:v>3.5651724338530002</c:v>
                </c:pt>
                <c:pt idx="30675">
                  <c:v>3.5652375221249999</c:v>
                </c:pt>
                <c:pt idx="30676">
                  <c:v>3.5653038024899999</c:v>
                </c:pt>
                <c:pt idx="30677">
                  <c:v>3.565372228622</c:v>
                </c:pt>
                <c:pt idx="30678">
                  <c:v>3.5654413700099998</c:v>
                </c:pt>
                <c:pt idx="30679">
                  <c:v>3.5655093193049998</c:v>
                </c:pt>
                <c:pt idx="30680">
                  <c:v>3.5655748844150001</c:v>
                </c:pt>
                <c:pt idx="30681">
                  <c:v>3.565642595291</c:v>
                </c:pt>
                <c:pt idx="30682">
                  <c:v>3.56569814682</c:v>
                </c:pt>
                <c:pt idx="30683">
                  <c:v>3.5657961368560001</c:v>
                </c:pt>
                <c:pt idx="30684">
                  <c:v>3.5658783912660001</c:v>
                </c:pt>
                <c:pt idx="30685">
                  <c:v>3.5662186145780002</c:v>
                </c:pt>
                <c:pt idx="30686">
                  <c:v>3.5665013790129998</c:v>
                </c:pt>
                <c:pt idx="30687">
                  <c:v>3.5668013095859998</c:v>
                </c:pt>
                <c:pt idx="30688">
                  <c:v>3.5670990943910001</c:v>
                </c:pt>
                <c:pt idx="30689">
                  <c:v>3.567192792892</c:v>
                </c:pt>
                <c:pt idx="30690">
                  <c:v>3.5672373771669998</c:v>
                </c:pt>
                <c:pt idx="30691">
                  <c:v>3.5672876834870002</c:v>
                </c:pt>
                <c:pt idx="30692">
                  <c:v>3.5673553943630001</c:v>
                </c:pt>
                <c:pt idx="30693">
                  <c:v>3.5674240589139998</c:v>
                </c:pt>
                <c:pt idx="30694">
                  <c:v>3.567496061325</c:v>
                </c:pt>
                <c:pt idx="30695">
                  <c:v>3.5675394535059999</c:v>
                </c:pt>
                <c:pt idx="30696">
                  <c:v>3.5676081180570001</c:v>
                </c:pt>
                <c:pt idx="30697">
                  <c:v>3.5676510334009999</c:v>
                </c:pt>
                <c:pt idx="30698">
                  <c:v>3.5676903724670002</c:v>
                </c:pt>
                <c:pt idx="30699">
                  <c:v>3.567731380463</c:v>
                </c:pt>
                <c:pt idx="30700">
                  <c:v>3.5677690505980002</c:v>
                </c:pt>
                <c:pt idx="30701">
                  <c:v>3.5678024291989998</c:v>
                </c:pt>
                <c:pt idx="30702">
                  <c:v>3.5678458213809998</c:v>
                </c:pt>
                <c:pt idx="30703">
                  <c:v>3.5678818225860001</c:v>
                </c:pt>
                <c:pt idx="30704">
                  <c:v>3.5679230689999999</c:v>
                </c:pt>
                <c:pt idx="30705">
                  <c:v>3.5679674148560001</c:v>
                </c:pt>
                <c:pt idx="30706">
                  <c:v>3.5680162906650001</c:v>
                </c:pt>
                <c:pt idx="30707">
                  <c:v>3.5680596828460001</c:v>
                </c:pt>
                <c:pt idx="30708">
                  <c:v>3.5681116580959999</c:v>
                </c:pt>
                <c:pt idx="30709">
                  <c:v>3.5681567192079999</c:v>
                </c:pt>
                <c:pt idx="30710">
                  <c:v>3.5681996345520002</c:v>
                </c:pt>
                <c:pt idx="30711">
                  <c:v>3.5682439804079999</c:v>
                </c:pt>
                <c:pt idx="30712">
                  <c:v>3.568322658539</c:v>
                </c:pt>
                <c:pt idx="30713">
                  <c:v>3.5683739185330001</c:v>
                </c:pt>
                <c:pt idx="30714">
                  <c:v>3.568430900574</c:v>
                </c:pt>
                <c:pt idx="30715">
                  <c:v>3.5687000751500002</c:v>
                </c:pt>
                <c:pt idx="30716">
                  <c:v>3.568793535233</c:v>
                </c:pt>
                <c:pt idx="30717">
                  <c:v>3.5688753128049999</c:v>
                </c:pt>
                <c:pt idx="30718">
                  <c:v>3.569008111954</c:v>
                </c:pt>
                <c:pt idx="30719">
                  <c:v>3.5691070556639999</c:v>
                </c:pt>
                <c:pt idx="30720">
                  <c:v>3.5691585540770001</c:v>
                </c:pt>
                <c:pt idx="30721">
                  <c:v>3.569212198257</c:v>
                </c:pt>
                <c:pt idx="30722">
                  <c:v>3.569259166718</c:v>
                </c:pt>
                <c:pt idx="30723">
                  <c:v>3.5693190097810001</c:v>
                </c:pt>
                <c:pt idx="30724">
                  <c:v>3.5693802833560002</c:v>
                </c:pt>
                <c:pt idx="30725">
                  <c:v>3.5694417953489999</c:v>
                </c:pt>
                <c:pt idx="30726">
                  <c:v>3.5695002079010001</c:v>
                </c:pt>
                <c:pt idx="30727">
                  <c:v>3.5695581436160002</c:v>
                </c:pt>
                <c:pt idx="30728">
                  <c:v>3.5696158409119998</c:v>
                </c:pt>
                <c:pt idx="30729">
                  <c:v>3.569674253464</c:v>
                </c:pt>
                <c:pt idx="30730">
                  <c:v>3.5697360038760002</c:v>
                </c:pt>
                <c:pt idx="30731">
                  <c:v>3.5697975158689998</c:v>
                </c:pt>
                <c:pt idx="30732">
                  <c:v>3.569860935211</c:v>
                </c:pt>
                <c:pt idx="30733">
                  <c:v>3.569921970367</c:v>
                </c:pt>
                <c:pt idx="30734">
                  <c:v>3.5699818134310002</c:v>
                </c:pt>
                <c:pt idx="30735">
                  <c:v>3.5700407028200001</c:v>
                </c:pt>
                <c:pt idx="30736">
                  <c:v>3.5700988769530002</c:v>
                </c:pt>
                <c:pt idx="30737">
                  <c:v>3.5701534748079999</c:v>
                </c:pt>
                <c:pt idx="30738">
                  <c:v>3.5702474117279999</c:v>
                </c:pt>
                <c:pt idx="30739">
                  <c:v>3.5703322887420001</c:v>
                </c:pt>
                <c:pt idx="30740">
                  <c:v>3.5704576969150001</c:v>
                </c:pt>
                <c:pt idx="30741">
                  <c:v>3.5705747604370002</c:v>
                </c:pt>
                <c:pt idx="30742">
                  <c:v>3.5706870555879999</c:v>
                </c:pt>
                <c:pt idx="30743">
                  <c:v>3.5708603858950001</c:v>
                </c:pt>
                <c:pt idx="30744">
                  <c:v>3.5709049701689999</c:v>
                </c:pt>
                <c:pt idx="30745">
                  <c:v>3.5709810256960002</c:v>
                </c:pt>
                <c:pt idx="30746">
                  <c:v>3.5710446834559999</c:v>
                </c:pt>
                <c:pt idx="30747">
                  <c:v>3.5711681842799998</c:v>
                </c:pt>
                <c:pt idx="30748">
                  <c:v>3.5712409019470002</c:v>
                </c:pt>
                <c:pt idx="30749">
                  <c:v>3.571317195892</c:v>
                </c:pt>
                <c:pt idx="30750">
                  <c:v>3.5713572502140001</c:v>
                </c:pt>
                <c:pt idx="30751">
                  <c:v>3.5713965892789998</c:v>
                </c:pt>
                <c:pt idx="30752">
                  <c:v>3.571437120438</c:v>
                </c:pt>
                <c:pt idx="30753">
                  <c:v>3.5714759826660001</c:v>
                </c:pt>
                <c:pt idx="30754">
                  <c:v>3.5715060234070002</c:v>
                </c:pt>
                <c:pt idx="30755">
                  <c:v>3.5715496540070002</c:v>
                </c:pt>
                <c:pt idx="30756">
                  <c:v>3.571592569351</c:v>
                </c:pt>
                <c:pt idx="30757">
                  <c:v>3.5716335773469998</c:v>
                </c:pt>
                <c:pt idx="30758">
                  <c:v>3.5717034339899998</c:v>
                </c:pt>
                <c:pt idx="30759">
                  <c:v>3.5718090534210001</c:v>
                </c:pt>
                <c:pt idx="30760">
                  <c:v>3.5719571113590001</c:v>
                </c:pt>
                <c:pt idx="30761">
                  <c:v>3.5721862316130002</c:v>
                </c:pt>
                <c:pt idx="30762">
                  <c:v>3.572523593903</c:v>
                </c:pt>
                <c:pt idx="30763">
                  <c:v>3.572848320007</c:v>
                </c:pt>
                <c:pt idx="30764">
                  <c:v>3.5728955268860001</c:v>
                </c:pt>
                <c:pt idx="30765">
                  <c:v>3.5730073452000002</c:v>
                </c:pt>
                <c:pt idx="30766">
                  <c:v>3.5731229782099998</c:v>
                </c:pt>
                <c:pt idx="30767">
                  <c:v>3.5731809139249999</c:v>
                </c:pt>
                <c:pt idx="30768">
                  <c:v>3.5732378959659998</c:v>
                </c:pt>
                <c:pt idx="30769">
                  <c:v>3.5733375549319999</c:v>
                </c:pt>
                <c:pt idx="30770">
                  <c:v>3.5734267234799999</c:v>
                </c:pt>
                <c:pt idx="30771">
                  <c:v>3.5735149383540001</c:v>
                </c:pt>
                <c:pt idx="30772">
                  <c:v>3.5735590457919999</c:v>
                </c:pt>
                <c:pt idx="30773">
                  <c:v>3.5736098289489999</c:v>
                </c:pt>
                <c:pt idx="30774">
                  <c:v>3.5736565589899998</c:v>
                </c:pt>
                <c:pt idx="30775">
                  <c:v>3.5737504959109998</c:v>
                </c:pt>
                <c:pt idx="30776">
                  <c:v>3.5738406181340001</c:v>
                </c:pt>
                <c:pt idx="30777">
                  <c:v>3.573927879333</c:v>
                </c:pt>
                <c:pt idx="30778">
                  <c:v>3.5742628574370001</c:v>
                </c:pt>
                <c:pt idx="30779">
                  <c:v>3.5744216442110002</c:v>
                </c:pt>
                <c:pt idx="30780">
                  <c:v>3.5745074748989998</c:v>
                </c:pt>
                <c:pt idx="30781">
                  <c:v>3.5746064186100002</c:v>
                </c:pt>
                <c:pt idx="30782">
                  <c:v>3.574679136276</c:v>
                </c:pt>
                <c:pt idx="30783">
                  <c:v>3.5747520923609999</c:v>
                </c:pt>
                <c:pt idx="30784">
                  <c:v>3.5747947692870001</c:v>
                </c:pt>
                <c:pt idx="30785">
                  <c:v>3.5748374462129999</c:v>
                </c:pt>
                <c:pt idx="30786">
                  <c:v>3.5748789310459999</c:v>
                </c:pt>
                <c:pt idx="30787">
                  <c:v>3.5749187469480002</c:v>
                </c:pt>
                <c:pt idx="30788">
                  <c:v>3.574963331223</c:v>
                </c:pt>
                <c:pt idx="30789">
                  <c:v>3.5750095844269998</c:v>
                </c:pt>
                <c:pt idx="30790">
                  <c:v>3.5750577449800001</c:v>
                </c:pt>
                <c:pt idx="30791">
                  <c:v>3.5751006603239999</c:v>
                </c:pt>
                <c:pt idx="30792">
                  <c:v>3.575144529343</c:v>
                </c:pt>
                <c:pt idx="30793">
                  <c:v>3.575188398361</c:v>
                </c:pt>
                <c:pt idx="30794">
                  <c:v>3.5752253532410001</c:v>
                </c:pt>
                <c:pt idx="30795">
                  <c:v>3.5752627849579999</c:v>
                </c:pt>
                <c:pt idx="30796">
                  <c:v>3.5752828121190001</c:v>
                </c:pt>
                <c:pt idx="30797">
                  <c:v>3.5753300189970001</c:v>
                </c:pt>
                <c:pt idx="30798">
                  <c:v>3.5753736495970001</c:v>
                </c:pt>
                <c:pt idx="30799">
                  <c:v>3.5754175186160002</c:v>
                </c:pt>
                <c:pt idx="30800">
                  <c:v>3.5754611492159998</c:v>
                </c:pt>
                <c:pt idx="30801">
                  <c:v>3.5755059719090001</c:v>
                </c:pt>
                <c:pt idx="30802">
                  <c:v>3.57555103302</c:v>
                </c:pt>
                <c:pt idx="30803">
                  <c:v>3.5757627487180002</c:v>
                </c:pt>
                <c:pt idx="30804">
                  <c:v>3.5758168697360002</c:v>
                </c:pt>
                <c:pt idx="30805">
                  <c:v>3.575875282288</c:v>
                </c:pt>
                <c:pt idx="30806">
                  <c:v>3.575939893723</c:v>
                </c:pt>
                <c:pt idx="30807">
                  <c:v>3.576002836227</c:v>
                </c:pt>
                <c:pt idx="30808">
                  <c:v>3.5760664939879998</c:v>
                </c:pt>
                <c:pt idx="30809">
                  <c:v>3.57612991333</c:v>
                </c:pt>
                <c:pt idx="30810">
                  <c:v>3.5761973857879998</c:v>
                </c:pt>
                <c:pt idx="30811">
                  <c:v>3.5762622356409999</c:v>
                </c:pt>
                <c:pt idx="30812">
                  <c:v>3.5763266086579999</c:v>
                </c:pt>
                <c:pt idx="30813">
                  <c:v>3.5763816833500002</c:v>
                </c:pt>
                <c:pt idx="30814">
                  <c:v>3.5764305591580001</c:v>
                </c:pt>
                <c:pt idx="30815">
                  <c:v>3.5765228271480001</c:v>
                </c:pt>
                <c:pt idx="30816">
                  <c:v>3.5766615867609999</c:v>
                </c:pt>
                <c:pt idx="30817">
                  <c:v>3.5768578052520001</c:v>
                </c:pt>
                <c:pt idx="30818">
                  <c:v>3.5769817829130002</c:v>
                </c:pt>
                <c:pt idx="30819">
                  <c:v>3.5770652294160001</c:v>
                </c:pt>
                <c:pt idx="30820">
                  <c:v>3.5771579742430002</c:v>
                </c:pt>
                <c:pt idx="30821">
                  <c:v>3.577254533768</c:v>
                </c:pt>
                <c:pt idx="30822">
                  <c:v>3.5773408412930001</c:v>
                </c:pt>
                <c:pt idx="30823">
                  <c:v>3.57745885849</c:v>
                </c:pt>
                <c:pt idx="30824">
                  <c:v>3.5775785446169999</c:v>
                </c:pt>
                <c:pt idx="30825">
                  <c:v>3.5779440402980001</c:v>
                </c:pt>
                <c:pt idx="30826">
                  <c:v>3.5782337188720001</c:v>
                </c:pt>
                <c:pt idx="30827">
                  <c:v>3.5784220695500002</c:v>
                </c:pt>
                <c:pt idx="30828">
                  <c:v>3.578711032867</c:v>
                </c:pt>
                <c:pt idx="30829">
                  <c:v>3.5787863731380001</c:v>
                </c:pt>
                <c:pt idx="30830">
                  <c:v>3.5788710117339999</c:v>
                </c:pt>
                <c:pt idx="30831">
                  <c:v>3.5790174007419999</c:v>
                </c:pt>
                <c:pt idx="30832">
                  <c:v>3.5791740417479998</c:v>
                </c:pt>
                <c:pt idx="30833">
                  <c:v>3.579246520996</c:v>
                </c:pt>
                <c:pt idx="30834">
                  <c:v>3.5793271064760002</c:v>
                </c:pt>
                <c:pt idx="30835">
                  <c:v>3.5794236659999998</c:v>
                </c:pt>
                <c:pt idx="30836">
                  <c:v>3.5797352790830002</c:v>
                </c:pt>
                <c:pt idx="30837">
                  <c:v>3.5798563957209999</c:v>
                </c:pt>
                <c:pt idx="30838">
                  <c:v>3.5801849365230001</c:v>
                </c:pt>
                <c:pt idx="30839">
                  <c:v>3.5805256366729998</c:v>
                </c:pt>
                <c:pt idx="30840">
                  <c:v>3.5806112289429999</c:v>
                </c:pt>
                <c:pt idx="30841">
                  <c:v>3.5807037353519999</c:v>
                </c:pt>
                <c:pt idx="30842">
                  <c:v>3.580803632736</c:v>
                </c:pt>
                <c:pt idx="30843">
                  <c:v>3.5808959007259999</c:v>
                </c:pt>
                <c:pt idx="30844">
                  <c:v>3.581045866013</c:v>
                </c:pt>
                <c:pt idx="30845">
                  <c:v>3.5811951160429998</c:v>
                </c:pt>
                <c:pt idx="30846">
                  <c:v>3.581481933594</c:v>
                </c:pt>
                <c:pt idx="30847">
                  <c:v>3.5817284584050002</c:v>
                </c:pt>
                <c:pt idx="30848">
                  <c:v>3.581843137741</c:v>
                </c:pt>
                <c:pt idx="30849">
                  <c:v>3.5819861888890001</c:v>
                </c:pt>
                <c:pt idx="30850">
                  <c:v>3.5821661949160002</c:v>
                </c:pt>
                <c:pt idx="30851">
                  <c:v>3.5822508335109999</c:v>
                </c:pt>
                <c:pt idx="30852">
                  <c:v>3.5825567245480001</c:v>
                </c:pt>
                <c:pt idx="30853">
                  <c:v>3.5828659534449998</c:v>
                </c:pt>
                <c:pt idx="30854">
                  <c:v>3.583044290543</c:v>
                </c:pt>
                <c:pt idx="30855">
                  <c:v>3.5832252502439998</c:v>
                </c:pt>
                <c:pt idx="30856">
                  <c:v>3.5833091735839999</c:v>
                </c:pt>
                <c:pt idx="30857">
                  <c:v>3.583395004272</c:v>
                </c:pt>
                <c:pt idx="30858">
                  <c:v>3.5834770202640001</c:v>
                </c:pt>
                <c:pt idx="30859">
                  <c:v>3.5835661888120001</c:v>
                </c:pt>
                <c:pt idx="30860">
                  <c:v>3.583904266357</c:v>
                </c:pt>
                <c:pt idx="30861">
                  <c:v>3.5842208862299998</c:v>
                </c:pt>
                <c:pt idx="30862">
                  <c:v>3.5845539569849998</c:v>
                </c:pt>
                <c:pt idx="30863">
                  <c:v>3.5846893787380001</c:v>
                </c:pt>
                <c:pt idx="30864">
                  <c:v>3.5847384929659998</c:v>
                </c:pt>
                <c:pt idx="30865">
                  <c:v>3.5847840309140002</c:v>
                </c:pt>
                <c:pt idx="30866">
                  <c:v>3.5848948955540001</c:v>
                </c:pt>
                <c:pt idx="30867">
                  <c:v>3.5851888656619999</c:v>
                </c:pt>
                <c:pt idx="30868">
                  <c:v>3.5852687358859998</c:v>
                </c:pt>
                <c:pt idx="30869">
                  <c:v>3.5853452682500002</c:v>
                </c:pt>
                <c:pt idx="30870">
                  <c:v>3.585426568985</c:v>
                </c:pt>
                <c:pt idx="30871">
                  <c:v>3.5857686996460001</c:v>
                </c:pt>
                <c:pt idx="30872">
                  <c:v>3.5858526229860002</c:v>
                </c:pt>
                <c:pt idx="30873">
                  <c:v>3.585944414139</c:v>
                </c:pt>
                <c:pt idx="30874">
                  <c:v>3.5860624313349998</c:v>
                </c:pt>
                <c:pt idx="30875">
                  <c:v>3.5861773490909998</c:v>
                </c:pt>
                <c:pt idx="30876">
                  <c:v>3.5864679813390001</c:v>
                </c:pt>
                <c:pt idx="30877">
                  <c:v>3.5865955352780001</c:v>
                </c:pt>
                <c:pt idx="30878">
                  <c:v>3.5866875648500001</c:v>
                </c:pt>
                <c:pt idx="30879">
                  <c:v>3.5867848396299999</c:v>
                </c:pt>
                <c:pt idx="30880">
                  <c:v>3.586903810501</c:v>
                </c:pt>
                <c:pt idx="30881">
                  <c:v>3.5870893001559998</c:v>
                </c:pt>
                <c:pt idx="30882">
                  <c:v>3.587144374847</c:v>
                </c:pt>
                <c:pt idx="30883">
                  <c:v>3.5872271060940002</c:v>
                </c:pt>
                <c:pt idx="30884">
                  <c:v>3.5873730182650001</c:v>
                </c:pt>
                <c:pt idx="30885">
                  <c:v>3.5876374244689999</c:v>
                </c:pt>
                <c:pt idx="30886">
                  <c:v>3.587918758392</c:v>
                </c:pt>
                <c:pt idx="30887">
                  <c:v>3.5882439613339998</c:v>
                </c:pt>
                <c:pt idx="30888">
                  <c:v>3.5883340835570001</c:v>
                </c:pt>
                <c:pt idx="30889">
                  <c:v>3.5884168148039999</c:v>
                </c:pt>
                <c:pt idx="30890">
                  <c:v>3.5885016918180002</c:v>
                </c:pt>
                <c:pt idx="30891">
                  <c:v>3.588591575623</c:v>
                </c:pt>
                <c:pt idx="30892">
                  <c:v>3.588673591614</c:v>
                </c:pt>
                <c:pt idx="30893">
                  <c:v>3.5890047550199999</c:v>
                </c:pt>
                <c:pt idx="30894">
                  <c:v>3.5891292095180001</c:v>
                </c:pt>
                <c:pt idx="30895">
                  <c:v>3.5892329215999998</c:v>
                </c:pt>
                <c:pt idx="30896">
                  <c:v>3.589296102524</c:v>
                </c:pt>
                <c:pt idx="30897">
                  <c:v>3.5893592834470001</c:v>
                </c:pt>
                <c:pt idx="30898">
                  <c:v>3.5894010066990001</c:v>
                </c:pt>
                <c:pt idx="30899">
                  <c:v>3.5895285606380001</c:v>
                </c:pt>
                <c:pt idx="30900">
                  <c:v>3.5898406505580001</c:v>
                </c:pt>
                <c:pt idx="30901">
                  <c:v>3.5899457931519998</c:v>
                </c:pt>
                <c:pt idx="30902">
                  <c:v>3.5902698040010002</c:v>
                </c:pt>
                <c:pt idx="30903">
                  <c:v>3.5903208255769998</c:v>
                </c:pt>
                <c:pt idx="30904">
                  <c:v>3.5903990268710002</c:v>
                </c:pt>
                <c:pt idx="30905">
                  <c:v>3.5904481410979998</c:v>
                </c:pt>
                <c:pt idx="30906">
                  <c:v>3.5904898643490002</c:v>
                </c:pt>
                <c:pt idx="30907">
                  <c:v>3.5906000137329999</c:v>
                </c:pt>
                <c:pt idx="30908">
                  <c:v>3.5907113552090002</c:v>
                </c:pt>
                <c:pt idx="30909">
                  <c:v>3.5908005237579999</c:v>
                </c:pt>
                <c:pt idx="30910">
                  <c:v>3.5908792018889999</c:v>
                </c:pt>
                <c:pt idx="30911">
                  <c:v>3.5909585952760001</c:v>
                </c:pt>
                <c:pt idx="30912">
                  <c:v>3.5910477638240001</c:v>
                </c:pt>
                <c:pt idx="30913">
                  <c:v>3.5913636684419998</c:v>
                </c:pt>
                <c:pt idx="30914">
                  <c:v>3.5914940834050002</c:v>
                </c:pt>
                <c:pt idx="30915">
                  <c:v>3.5916204452509999</c:v>
                </c:pt>
                <c:pt idx="30916">
                  <c:v>3.5916690826419999</c:v>
                </c:pt>
                <c:pt idx="30917">
                  <c:v>3.5917205810550001</c:v>
                </c:pt>
                <c:pt idx="30918">
                  <c:v>3.5917744636540001</c:v>
                </c:pt>
                <c:pt idx="30919">
                  <c:v>3.5918297767639999</c:v>
                </c:pt>
                <c:pt idx="30920">
                  <c:v>3.5919303894039998</c:v>
                </c:pt>
                <c:pt idx="30921">
                  <c:v>3.592023849487</c:v>
                </c:pt>
                <c:pt idx="30922">
                  <c:v>3.59219622612</c:v>
                </c:pt>
                <c:pt idx="30923">
                  <c:v>3.5923194885249998</c:v>
                </c:pt>
                <c:pt idx="30924">
                  <c:v>3.5925023555759998</c:v>
                </c:pt>
                <c:pt idx="30925">
                  <c:v>3.5925922393800001</c:v>
                </c:pt>
                <c:pt idx="30926">
                  <c:v>3.5926880836490001</c:v>
                </c:pt>
                <c:pt idx="30927">
                  <c:v>3.5927817821499999</c:v>
                </c:pt>
                <c:pt idx="30928">
                  <c:v>3.5928318500519998</c:v>
                </c:pt>
                <c:pt idx="30929">
                  <c:v>3.5928838253020001</c:v>
                </c:pt>
                <c:pt idx="30930">
                  <c:v>3.5929353237149999</c:v>
                </c:pt>
                <c:pt idx="30931">
                  <c:v>3.593027830124</c:v>
                </c:pt>
                <c:pt idx="30932">
                  <c:v>3.5931177139280002</c:v>
                </c:pt>
                <c:pt idx="30933">
                  <c:v>3.5931994915010002</c:v>
                </c:pt>
                <c:pt idx="30934">
                  <c:v>3.593513011932</c:v>
                </c:pt>
                <c:pt idx="30935">
                  <c:v>3.5938363075259998</c:v>
                </c:pt>
                <c:pt idx="30936">
                  <c:v>3.5941376686100002</c:v>
                </c:pt>
                <c:pt idx="30937">
                  <c:v>3.59437417984</c:v>
                </c:pt>
                <c:pt idx="30938">
                  <c:v>3.5944464206700002</c:v>
                </c:pt>
                <c:pt idx="30939">
                  <c:v>3.5945153236389999</c:v>
                </c:pt>
                <c:pt idx="30940">
                  <c:v>3.5946197509769999</c:v>
                </c:pt>
                <c:pt idx="30941">
                  <c:v>3.5947284698490001</c:v>
                </c:pt>
                <c:pt idx="30942">
                  <c:v>3.594810009003</c:v>
                </c:pt>
                <c:pt idx="30943">
                  <c:v>3.5948579311370001</c:v>
                </c:pt>
                <c:pt idx="30944">
                  <c:v>3.5949037075039998</c:v>
                </c:pt>
                <c:pt idx="30945">
                  <c:v>3.594955205917</c:v>
                </c:pt>
                <c:pt idx="30946">
                  <c:v>3.5950081348420002</c:v>
                </c:pt>
                <c:pt idx="30947">
                  <c:v>3.5950624942779998</c:v>
                </c:pt>
                <c:pt idx="30948">
                  <c:v>3.5951516628269999</c:v>
                </c:pt>
                <c:pt idx="30949">
                  <c:v>3.5954141616820001</c:v>
                </c:pt>
                <c:pt idx="30950">
                  <c:v>3.595777988434</c:v>
                </c:pt>
                <c:pt idx="30951">
                  <c:v>3.5961544513699999</c:v>
                </c:pt>
                <c:pt idx="30952">
                  <c:v>3.5965108871460001</c:v>
                </c:pt>
                <c:pt idx="30953">
                  <c:v>3.5968654155730002</c:v>
                </c:pt>
                <c:pt idx="30954">
                  <c:v>3.59721326828</c:v>
                </c:pt>
                <c:pt idx="30955">
                  <c:v>3.5973079204560001</c:v>
                </c:pt>
                <c:pt idx="30956">
                  <c:v>3.597403526306</c:v>
                </c:pt>
                <c:pt idx="30957">
                  <c:v>3.5975041389469999</c:v>
                </c:pt>
                <c:pt idx="30958">
                  <c:v>3.597558736801</c:v>
                </c:pt>
                <c:pt idx="30959">
                  <c:v>3.5976147651670001</c:v>
                </c:pt>
                <c:pt idx="30960">
                  <c:v>3.5976691246030001</c:v>
                </c:pt>
                <c:pt idx="30961">
                  <c:v>3.5977194309230001</c:v>
                </c:pt>
                <c:pt idx="30962">
                  <c:v>3.5977716445920001</c:v>
                </c:pt>
                <c:pt idx="30963">
                  <c:v>3.5978212356569998</c:v>
                </c:pt>
                <c:pt idx="30964">
                  <c:v>3.5978734493259998</c:v>
                </c:pt>
                <c:pt idx="30965">
                  <c:v>3.5979750156399999</c:v>
                </c:pt>
                <c:pt idx="30966">
                  <c:v>3.5980682373050001</c:v>
                </c:pt>
                <c:pt idx="30967">
                  <c:v>3.5981929302219999</c:v>
                </c:pt>
                <c:pt idx="30968">
                  <c:v>3.598404169083</c:v>
                </c:pt>
                <c:pt idx="30969">
                  <c:v>3.5985097885130002</c:v>
                </c:pt>
                <c:pt idx="30970">
                  <c:v>3.598815917969</c:v>
                </c:pt>
                <c:pt idx="30971">
                  <c:v>3.5991411209109998</c:v>
                </c:pt>
                <c:pt idx="30972">
                  <c:v>3.599318265915</c:v>
                </c:pt>
                <c:pt idx="30973">
                  <c:v>3.5994729995729999</c:v>
                </c:pt>
                <c:pt idx="30974">
                  <c:v>3.5995507240300002</c:v>
                </c:pt>
                <c:pt idx="30975">
                  <c:v>3.5996339321140001</c:v>
                </c:pt>
                <c:pt idx="30976">
                  <c:v>3.5997509956360001</c:v>
                </c:pt>
                <c:pt idx="30977">
                  <c:v>3.6000089645390001</c:v>
                </c:pt>
                <c:pt idx="30978">
                  <c:v>3.6002745628359998</c:v>
                </c:pt>
                <c:pt idx="30979">
                  <c:v>3.6003651618960002</c:v>
                </c:pt>
                <c:pt idx="30980">
                  <c:v>3.6004147529599999</c:v>
                </c:pt>
                <c:pt idx="30981">
                  <c:v>3.6004664897919998</c:v>
                </c:pt>
                <c:pt idx="30982">
                  <c:v>3.6005151271820002</c:v>
                </c:pt>
                <c:pt idx="30983">
                  <c:v>3.6005644798279999</c:v>
                </c:pt>
                <c:pt idx="30984">
                  <c:v>3.6006107330320001</c:v>
                </c:pt>
                <c:pt idx="30985">
                  <c:v>3.6006579399110001</c:v>
                </c:pt>
                <c:pt idx="30986">
                  <c:v>3.600702762604</c:v>
                </c:pt>
                <c:pt idx="30987">
                  <c:v>3.6007661819460002</c:v>
                </c:pt>
                <c:pt idx="30988">
                  <c:v>3.6008341312410002</c:v>
                </c:pt>
                <c:pt idx="30989">
                  <c:v>3.600908517838</c:v>
                </c:pt>
                <c:pt idx="30990">
                  <c:v>3.6009640693659999</c:v>
                </c:pt>
                <c:pt idx="30991">
                  <c:v>3.6010110378269999</c:v>
                </c:pt>
                <c:pt idx="30992">
                  <c:v>3.601058483124</c:v>
                </c:pt>
                <c:pt idx="30993">
                  <c:v>3.601149320602</c:v>
                </c:pt>
                <c:pt idx="30994">
                  <c:v>3.6015036106110001</c:v>
                </c:pt>
                <c:pt idx="30995">
                  <c:v>3.6016197204589999</c:v>
                </c:pt>
                <c:pt idx="30996">
                  <c:v>3.6017050743099999</c:v>
                </c:pt>
                <c:pt idx="30997">
                  <c:v>3.6017954349519998</c:v>
                </c:pt>
                <c:pt idx="30998">
                  <c:v>3.6018936634059999</c:v>
                </c:pt>
                <c:pt idx="30999">
                  <c:v>3.6019487380980002</c:v>
                </c:pt>
                <c:pt idx="31000">
                  <c:v>3.6020119190219999</c:v>
                </c:pt>
                <c:pt idx="31001">
                  <c:v>3.6020708084109998</c:v>
                </c:pt>
                <c:pt idx="31002">
                  <c:v>3.602132797241</c:v>
                </c:pt>
                <c:pt idx="31003">
                  <c:v>3.6021926403050002</c:v>
                </c:pt>
                <c:pt idx="31004">
                  <c:v>3.6022560596469999</c:v>
                </c:pt>
                <c:pt idx="31005">
                  <c:v>3.6023206710819999</c:v>
                </c:pt>
                <c:pt idx="31006">
                  <c:v>3.6023800373079999</c:v>
                </c:pt>
                <c:pt idx="31007">
                  <c:v>3.6024365425110001</c:v>
                </c:pt>
                <c:pt idx="31008">
                  <c:v>3.6024942398070001</c:v>
                </c:pt>
                <c:pt idx="31009">
                  <c:v>3.6025919914250002</c:v>
                </c:pt>
                <c:pt idx="31010">
                  <c:v>3.602687120438</c:v>
                </c:pt>
                <c:pt idx="31011">
                  <c:v>3.6027770042420002</c:v>
                </c:pt>
                <c:pt idx="31012">
                  <c:v>3.602907180786</c:v>
                </c:pt>
                <c:pt idx="31013">
                  <c:v>3.6030859947199998</c:v>
                </c:pt>
                <c:pt idx="31014">
                  <c:v>3.6034119129179998</c:v>
                </c:pt>
                <c:pt idx="31015">
                  <c:v>3.603608131409</c:v>
                </c:pt>
                <c:pt idx="31016">
                  <c:v>3.603655338287</c:v>
                </c:pt>
                <c:pt idx="31017">
                  <c:v>3.603697061539</c:v>
                </c:pt>
                <c:pt idx="31018">
                  <c:v>3.6037385463709999</c:v>
                </c:pt>
                <c:pt idx="31019">
                  <c:v>3.603785991669</c:v>
                </c:pt>
                <c:pt idx="31020">
                  <c:v>3.6038303375240002</c:v>
                </c:pt>
                <c:pt idx="31021">
                  <c:v>3.603878259659</c:v>
                </c:pt>
                <c:pt idx="31022">
                  <c:v>3.603925466537</c:v>
                </c:pt>
                <c:pt idx="31023">
                  <c:v>3.6039988994600001</c:v>
                </c:pt>
                <c:pt idx="31024">
                  <c:v>3.604071855545</c:v>
                </c:pt>
                <c:pt idx="31025">
                  <c:v>3.6041133403779999</c:v>
                </c:pt>
                <c:pt idx="31026">
                  <c:v>3.604195594788</c:v>
                </c:pt>
                <c:pt idx="31027">
                  <c:v>3.6042444705959999</c:v>
                </c:pt>
                <c:pt idx="31028">
                  <c:v>3.6042919158940001</c:v>
                </c:pt>
                <c:pt idx="31029">
                  <c:v>3.6043426990510001</c:v>
                </c:pt>
                <c:pt idx="31030">
                  <c:v>3.6043925285339999</c:v>
                </c:pt>
                <c:pt idx="31031">
                  <c:v>3.604436397552</c:v>
                </c:pt>
                <c:pt idx="31032">
                  <c:v>3.604480028152</c:v>
                </c:pt>
                <c:pt idx="31033">
                  <c:v>3.6045300960539999</c:v>
                </c:pt>
                <c:pt idx="31034">
                  <c:v>3.6046373844150001</c:v>
                </c:pt>
                <c:pt idx="31035">
                  <c:v>3.6049451827999999</c:v>
                </c:pt>
                <c:pt idx="31036">
                  <c:v>3.6050429344179999</c:v>
                </c:pt>
                <c:pt idx="31037">
                  <c:v>3.605168819427</c:v>
                </c:pt>
                <c:pt idx="31038">
                  <c:v>3.605355501175</c:v>
                </c:pt>
                <c:pt idx="31039">
                  <c:v>3.605439186096</c:v>
                </c:pt>
                <c:pt idx="31040">
                  <c:v>3.6055233478550002</c:v>
                </c:pt>
                <c:pt idx="31041">
                  <c:v>3.6056058406829998</c:v>
                </c:pt>
                <c:pt idx="31042">
                  <c:v>3.605838298798</c:v>
                </c:pt>
                <c:pt idx="31043">
                  <c:v>3.6059663295750002</c:v>
                </c:pt>
                <c:pt idx="31044">
                  <c:v>3.6060588359830001</c:v>
                </c:pt>
                <c:pt idx="31045">
                  <c:v>3.6061449050899999</c:v>
                </c:pt>
                <c:pt idx="31046">
                  <c:v>3.6062371730799998</c:v>
                </c:pt>
                <c:pt idx="31047">
                  <c:v>3.6063342094420001</c:v>
                </c:pt>
                <c:pt idx="31048">
                  <c:v>3.6063909530639999</c:v>
                </c:pt>
                <c:pt idx="31049">
                  <c:v>3.6064462661740002</c:v>
                </c:pt>
                <c:pt idx="31050">
                  <c:v>3.6065015792850001</c:v>
                </c:pt>
                <c:pt idx="31051">
                  <c:v>3.606558561325</c:v>
                </c:pt>
                <c:pt idx="31052">
                  <c:v>3.6066734790799999</c:v>
                </c:pt>
                <c:pt idx="31053">
                  <c:v>3.6067287921909998</c:v>
                </c:pt>
                <c:pt idx="31054">
                  <c:v>3.6067879199980002</c:v>
                </c:pt>
                <c:pt idx="31055">
                  <c:v>3.6068484783170001</c:v>
                </c:pt>
                <c:pt idx="31056">
                  <c:v>3.6069045066830001</c:v>
                </c:pt>
                <c:pt idx="31057">
                  <c:v>3.6069622039790001</c:v>
                </c:pt>
                <c:pt idx="31058">
                  <c:v>3.6070265769960002</c:v>
                </c:pt>
                <c:pt idx="31059">
                  <c:v>3.6070914268490002</c:v>
                </c:pt>
                <c:pt idx="31060">
                  <c:v>3.6071612834929998</c:v>
                </c:pt>
                <c:pt idx="31061">
                  <c:v>3.607230186462</c:v>
                </c:pt>
                <c:pt idx="31062">
                  <c:v>3.607296228409</c:v>
                </c:pt>
                <c:pt idx="31063">
                  <c:v>3.6073613166810001</c:v>
                </c:pt>
                <c:pt idx="31064">
                  <c:v>3.6074204444890001</c:v>
                </c:pt>
                <c:pt idx="31065">
                  <c:v>3.607475757599</c:v>
                </c:pt>
                <c:pt idx="31066">
                  <c:v>3.607531785965</c:v>
                </c:pt>
                <c:pt idx="31067">
                  <c:v>3.6076226234440001</c:v>
                </c:pt>
                <c:pt idx="31068">
                  <c:v>3.6079530715939998</c:v>
                </c:pt>
                <c:pt idx="31069">
                  <c:v>3.6082427501679999</c:v>
                </c:pt>
                <c:pt idx="31070">
                  <c:v>3.60831284523</c:v>
                </c:pt>
                <c:pt idx="31071">
                  <c:v>3.6083817481990001</c:v>
                </c:pt>
                <c:pt idx="31072">
                  <c:v>3.6084327697749998</c:v>
                </c:pt>
                <c:pt idx="31073">
                  <c:v>3.6084825992580001</c:v>
                </c:pt>
                <c:pt idx="31074">
                  <c:v>3.608543157578</c:v>
                </c:pt>
                <c:pt idx="31075">
                  <c:v>3.6086158752439998</c:v>
                </c:pt>
                <c:pt idx="31076">
                  <c:v>3.608677387238</c:v>
                </c:pt>
                <c:pt idx="31077">
                  <c:v>3.6087195873260001</c:v>
                </c:pt>
                <c:pt idx="31078">
                  <c:v>3.608762979507</c:v>
                </c:pt>
                <c:pt idx="31079">
                  <c:v>3.6088078021999999</c:v>
                </c:pt>
                <c:pt idx="31080">
                  <c:v>3.608848571777</c:v>
                </c:pt>
                <c:pt idx="31081">
                  <c:v>3.6089222431180001</c:v>
                </c:pt>
                <c:pt idx="31082">
                  <c:v>3.6090061664580002</c:v>
                </c:pt>
                <c:pt idx="31083">
                  <c:v>3.609088897705</c:v>
                </c:pt>
                <c:pt idx="31084">
                  <c:v>3.6091647148130002</c:v>
                </c:pt>
                <c:pt idx="31085">
                  <c:v>3.6092045307160001</c:v>
                </c:pt>
                <c:pt idx="31086">
                  <c:v>3.6092488765719999</c:v>
                </c:pt>
                <c:pt idx="31087">
                  <c:v>3.609292984009</c:v>
                </c:pt>
                <c:pt idx="31088">
                  <c:v>3.6093440055850001</c:v>
                </c:pt>
                <c:pt idx="31089">
                  <c:v>3.6093928813930001</c:v>
                </c:pt>
                <c:pt idx="31090">
                  <c:v>3.609470844269</c:v>
                </c:pt>
                <c:pt idx="31091">
                  <c:v>3.609579324722</c:v>
                </c:pt>
                <c:pt idx="31092">
                  <c:v>3.6098637580870001</c:v>
                </c:pt>
                <c:pt idx="31093">
                  <c:v>3.6099939346309999</c:v>
                </c:pt>
                <c:pt idx="31094">
                  <c:v>3.6101291179659998</c:v>
                </c:pt>
                <c:pt idx="31095">
                  <c:v>3.6104922294619999</c:v>
                </c:pt>
                <c:pt idx="31096">
                  <c:v>3.610581874847</c:v>
                </c:pt>
                <c:pt idx="31097">
                  <c:v>3.6106867790220001</c:v>
                </c:pt>
                <c:pt idx="31098">
                  <c:v>3.6107451915739999</c:v>
                </c:pt>
                <c:pt idx="31099">
                  <c:v>3.6108071804050001</c:v>
                </c:pt>
                <c:pt idx="31100">
                  <c:v>3.6108636856079999</c:v>
                </c:pt>
                <c:pt idx="31101">
                  <c:v>3.6109244823459998</c:v>
                </c:pt>
                <c:pt idx="31102">
                  <c:v>3.6109850406650001</c:v>
                </c:pt>
                <c:pt idx="31103">
                  <c:v>3.6110374927520001</c:v>
                </c:pt>
                <c:pt idx="31104">
                  <c:v>3.6110897064210001</c:v>
                </c:pt>
                <c:pt idx="31105">
                  <c:v>3.6111848354339999</c:v>
                </c:pt>
                <c:pt idx="31106">
                  <c:v>3.6112735271449998</c:v>
                </c:pt>
                <c:pt idx="31107">
                  <c:v>3.6113622188569998</c:v>
                </c:pt>
                <c:pt idx="31108">
                  <c:v>3.611411571503</c:v>
                </c:pt>
                <c:pt idx="31109">
                  <c:v>3.6115069389340002</c:v>
                </c:pt>
                <c:pt idx="31110">
                  <c:v>3.6115889549259999</c:v>
                </c:pt>
                <c:pt idx="31111">
                  <c:v>3.611710071564</c:v>
                </c:pt>
                <c:pt idx="31112">
                  <c:v>3.6118798255920002</c:v>
                </c:pt>
                <c:pt idx="31113">
                  <c:v>3.6120085716250001</c:v>
                </c:pt>
                <c:pt idx="31114">
                  <c:v>3.6121509075159999</c:v>
                </c:pt>
                <c:pt idx="31115">
                  <c:v>3.6121926307679999</c:v>
                </c:pt>
                <c:pt idx="31116">
                  <c:v>3.6122388839720001</c:v>
                </c:pt>
                <c:pt idx="31117">
                  <c:v>3.6122798919679999</c:v>
                </c:pt>
                <c:pt idx="31118">
                  <c:v>3.6123211383820002</c:v>
                </c:pt>
                <c:pt idx="31119">
                  <c:v>3.6123909950259998</c:v>
                </c:pt>
                <c:pt idx="31120">
                  <c:v>3.6124534606930001</c:v>
                </c:pt>
                <c:pt idx="31121">
                  <c:v>3.6125197410580001</c:v>
                </c:pt>
                <c:pt idx="31122">
                  <c:v>3.6125631332400001</c:v>
                </c:pt>
                <c:pt idx="31123">
                  <c:v>3.6126024723049999</c:v>
                </c:pt>
                <c:pt idx="31124">
                  <c:v>3.6126422882079998</c:v>
                </c:pt>
                <c:pt idx="31125">
                  <c:v>3.6126849651340001</c:v>
                </c:pt>
                <c:pt idx="31126">
                  <c:v>3.6127235889430001</c:v>
                </c:pt>
                <c:pt idx="31127">
                  <c:v>3.612761735916</c:v>
                </c:pt>
                <c:pt idx="31128">
                  <c:v>3.612798452377</c:v>
                </c:pt>
                <c:pt idx="31129">
                  <c:v>3.6128430366519999</c:v>
                </c:pt>
                <c:pt idx="31130">
                  <c:v>3.6128821372990001</c:v>
                </c:pt>
                <c:pt idx="31131">
                  <c:v>3.6129472255709998</c:v>
                </c:pt>
                <c:pt idx="31132">
                  <c:v>3.6130368709559999</c:v>
                </c:pt>
                <c:pt idx="31133">
                  <c:v>3.6131265163420001</c:v>
                </c:pt>
                <c:pt idx="31134">
                  <c:v>3.6132209300990001</c:v>
                </c:pt>
                <c:pt idx="31135">
                  <c:v>3.6133058071140001</c:v>
                </c:pt>
                <c:pt idx="31136">
                  <c:v>3.6135332584380002</c:v>
                </c:pt>
                <c:pt idx="31137">
                  <c:v>3.6136255264280002</c:v>
                </c:pt>
                <c:pt idx="31138">
                  <c:v>3.61372590065</c:v>
                </c:pt>
                <c:pt idx="31139">
                  <c:v>3.6137776374819999</c:v>
                </c:pt>
                <c:pt idx="31140">
                  <c:v>3.613828659058</c:v>
                </c:pt>
                <c:pt idx="31141">
                  <c:v>3.6138782501220001</c:v>
                </c:pt>
                <c:pt idx="31142">
                  <c:v>3.6139743328090002</c:v>
                </c:pt>
                <c:pt idx="31143">
                  <c:v>3.6140708923339999</c:v>
                </c:pt>
                <c:pt idx="31144">
                  <c:v>3.6141629219059999</c:v>
                </c:pt>
                <c:pt idx="31145">
                  <c:v>3.614285707474</c:v>
                </c:pt>
                <c:pt idx="31146">
                  <c:v>3.6143734455110001</c:v>
                </c:pt>
                <c:pt idx="31147">
                  <c:v>3.6144690513610001</c:v>
                </c:pt>
                <c:pt idx="31148">
                  <c:v>3.6145205497739998</c:v>
                </c:pt>
                <c:pt idx="31149">
                  <c:v>3.614575147629</c:v>
                </c:pt>
                <c:pt idx="31150">
                  <c:v>3.6146283149720002</c:v>
                </c:pt>
                <c:pt idx="31151">
                  <c:v>3.614683389664</c:v>
                </c:pt>
                <c:pt idx="31152">
                  <c:v>3.6147348880769998</c:v>
                </c:pt>
                <c:pt idx="31153">
                  <c:v>3.6147909164429999</c:v>
                </c:pt>
                <c:pt idx="31154">
                  <c:v>3.614840507507</c:v>
                </c:pt>
                <c:pt idx="31155">
                  <c:v>3.6148953437809999</c:v>
                </c:pt>
                <c:pt idx="31156">
                  <c:v>3.6149461269379999</c:v>
                </c:pt>
                <c:pt idx="31157">
                  <c:v>3.6150376796720001</c:v>
                </c:pt>
                <c:pt idx="31158">
                  <c:v>3.6151249408720001</c:v>
                </c:pt>
                <c:pt idx="31159">
                  <c:v>3.6152181625369999</c:v>
                </c:pt>
                <c:pt idx="31160">
                  <c:v>3.6152667999269998</c:v>
                </c:pt>
                <c:pt idx="31161">
                  <c:v>3.6153619289400001</c:v>
                </c:pt>
                <c:pt idx="31162">
                  <c:v>3.6154456138610001</c:v>
                </c:pt>
                <c:pt idx="31163">
                  <c:v>3.6155333518980002</c:v>
                </c:pt>
                <c:pt idx="31164">
                  <c:v>3.6158533096309999</c:v>
                </c:pt>
                <c:pt idx="31165">
                  <c:v>3.6159520149229998</c:v>
                </c:pt>
                <c:pt idx="31166">
                  <c:v>3.6159992218019998</c:v>
                </c:pt>
                <c:pt idx="31167">
                  <c:v>3.6160321235659998</c:v>
                </c:pt>
                <c:pt idx="31168">
                  <c:v>3.6160693168639999</c:v>
                </c:pt>
                <c:pt idx="31169">
                  <c:v>3.6161084175110001</c:v>
                </c:pt>
                <c:pt idx="31170">
                  <c:v>3.6161448955540001</c:v>
                </c:pt>
                <c:pt idx="31171">
                  <c:v>3.6161773204799998</c:v>
                </c:pt>
                <c:pt idx="31172">
                  <c:v>3.616218090057</c:v>
                </c:pt>
                <c:pt idx="31173">
                  <c:v>3.6162559986109999</c:v>
                </c:pt>
                <c:pt idx="31174">
                  <c:v>3.616289615631</c:v>
                </c:pt>
                <c:pt idx="31175">
                  <c:v>3.6163272857669999</c:v>
                </c:pt>
                <c:pt idx="31176">
                  <c:v>3.6163642406459999</c:v>
                </c:pt>
                <c:pt idx="31177">
                  <c:v>3.6164007186889999</c:v>
                </c:pt>
                <c:pt idx="31178">
                  <c:v>3.6164684295649998</c:v>
                </c:pt>
                <c:pt idx="31179">
                  <c:v>3.6165418624879999</c:v>
                </c:pt>
                <c:pt idx="31180">
                  <c:v>3.616587638855</c:v>
                </c:pt>
                <c:pt idx="31181">
                  <c:v>3.6166324615479999</c:v>
                </c:pt>
                <c:pt idx="31182">
                  <c:v>3.6166796684269999</c:v>
                </c:pt>
                <c:pt idx="31183">
                  <c:v>3.616725444794</c:v>
                </c:pt>
                <c:pt idx="31184">
                  <c:v>3.6167650222779999</c:v>
                </c:pt>
                <c:pt idx="31185">
                  <c:v>3.616807699203</c:v>
                </c:pt>
                <c:pt idx="31186">
                  <c:v>3.6169438362120001</c:v>
                </c:pt>
                <c:pt idx="31187">
                  <c:v>3.6171185970309998</c:v>
                </c:pt>
                <c:pt idx="31188">
                  <c:v>3.6173040866849999</c:v>
                </c:pt>
                <c:pt idx="31189">
                  <c:v>3.617466688156</c:v>
                </c:pt>
                <c:pt idx="31190">
                  <c:v>3.617560625076</c:v>
                </c:pt>
                <c:pt idx="31191">
                  <c:v>3.6176526546479999</c:v>
                </c:pt>
                <c:pt idx="31192">
                  <c:v>3.6177446842190002</c:v>
                </c:pt>
                <c:pt idx="31193">
                  <c:v>3.6178352832790002</c:v>
                </c:pt>
                <c:pt idx="31194">
                  <c:v>3.6179647445679999</c:v>
                </c:pt>
                <c:pt idx="31195">
                  <c:v>3.6180534362789998</c:v>
                </c:pt>
                <c:pt idx="31196">
                  <c:v>3.6181433200840001</c:v>
                </c:pt>
                <c:pt idx="31197">
                  <c:v>3.6182305812840001</c:v>
                </c:pt>
                <c:pt idx="31198">
                  <c:v>3.618277311325</c:v>
                </c:pt>
                <c:pt idx="31199">
                  <c:v>3.6183249950410001</c:v>
                </c:pt>
                <c:pt idx="31200">
                  <c:v>3.6183724403380002</c:v>
                </c:pt>
                <c:pt idx="31201">
                  <c:v>3.618468999863</c:v>
                </c:pt>
                <c:pt idx="31202">
                  <c:v>3.6185595989229999</c:v>
                </c:pt>
                <c:pt idx="31203">
                  <c:v>3.6188647747039999</c:v>
                </c:pt>
                <c:pt idx="31204">
                  <c:v>3.6189177036290001</c:v>
                </c:pt>
                <c:pt idx="31205">
                  <c:v>3.618992567062</c:v>
                </c:pt>
                <c:pt idx="31206">
                  <c:v>3.6190772056579998</c:v>
                </c:pt>
                <c:pt idx="31207">
                  <c:v>3.6191244125369999</c:v>
                </c:pt>
                <c:pt idx="31208">
                  <c:v>3.6191959381099998</c:v>
                </c:pt>
                <c:pt idx="31209">
                  <c:v>3.6192412376399998</c:v>
                </c:pt>
                <c:pt idx="31210">
                  <c:v>3.619283437729</c:v>
                </c:pt>
                <c:pt idx="31211">
                  <c:v>3.6193580627439998</c:v>
                </c:pt>
                <c:pt idx="31212">
                  <c:v>3.61940407753</c:v>
                </c:pt>
                <c:pt idx="31213">
                  <c:v>3.6194479465480001</c:v>
                </c:pt>
                <c:pt idx="31214">
                  <c:v>3.6195008754729998</c:v>
                </c:pt>
                <c:pt idx="31215">
                  <c:v>3.6195392608639998</c:v>
                </c:pt>
                <c:pt idx="31216">
                  <c:v>3.619579792023</c:v>
                </c:pt>
                <c:pt idx="31217">
                  <c:v>3.619620323181</c:v>
                </c:pt>
                <c:pt idx="31218">
                  <c:v>3.6196641922000001</c:v>
                </c:pt>
                <c:pt idx="31219">
                  <c:v>3.6197011470790001</c:v>
                </c:pt>
                <c:pt idx="31220">
                  <c:v>3.619754552841</c:v>
                </c:pt>
                <c:pt idx="31221">
                  <c:v>3.6198019981380001</c:v>
                </c:pt>
                <c:pt idx="31222">
                  <c:v>3.619879961014</c:v>
                </c:pt>
                <c:pt idx="31223">
                  <c:v>3.6199862957</c:v>
                </c:pt>
                <c:pt idx="31224">
                  <c:v>3.620307445526</c:v>
                </c:pt>
                <c:pt idx="31225">
                  <c:v>3.6203620433810002</c:v>
                </c:pt>
                <c:pt idx="31226">
                  <c:v>3.620418787003</c:v>
                </c:pt>
                <c:pt idx="31227">
                  <c:v>3.62047457695</c:v>
                </c:pt>
                <c:pt idx="31228">
                  <c:v>3.6205308437350001</c:v>
                </c:pt>
                <c:pt idx="31229">
                  <c:v>3.6205832958220001</c:v>
                </c:pt>
                <c:pt idx="31230">
                  <c:v>3.6206395626069998</c:v>
                </c:pt>
                <c:pt idx="31231">
                  <c:v>3.6207349300380001</c:v>
                </c:pt>
                <c:pt idx="31232">
                  <c:v>3.6208546161649999</c:v>
                </c:pt>
                <c:pt idx="31233">
                  <c:v>3.6210165023799998</c:v>
                </c:pt>
                <c:pt idx="31234">
                  <c:v>3.6213617324829999</c:v>
                </c:pt>
                <c:pt idx="31235">
                  <c:v>3.6216716766360002</c:v>
                </c:pt>
                <c:pt idx="31236">
                  <c:v>3.6217236518860001</c:v>
                </c:pt>
                <c:pt idx="31237">
                  <c:v>3.6217806339259999</c:v>
                </c:pt>
                <c:pt idx="31238">
                  <c:v>3.6218369007110001</c:v>
                </c:pt>
                <c:pt idx="31239">
                  <c:v>3.6218922138209999</c:v>
                </c:pt>
                <c:pt idx="31240">
                  <c:v>3.6219530105589999</c:v>
                </c:pt>
                <c:pt idx="31241">
                  <c:v>3.6220140457149999</c:v>
                </c:pt>
                <c:pt idx="31242">
                  <c:v>3.6220793724060001</c:v>
                </c:pt>
                <c:pt idx="31243">
                  <c:v>3.6221346855159999</c:v>
                </c:pt>
                <c:pt idx="31244">
                  <c:v>3.6221845149990002</c:v>
                </c:pt>
                <c:pt idx="31245">
                  <c:v>3.6222765445710001</c:v>
                </c:pt>
                <c:pt idx="31246">
                  <c:v>3.6223993301389998</c:v>
                </c:pt>
                <c:pt idx="31247">
                  <c:v>3.6225199699399999</c:v>
                </c:pt>
                <c:pt idx="31248">
                  <c:v>3.6225998401639998</c:v>
                </c:pt>
                <c:pt idx="31249">
                  <c:v>3.6226794719700002</c:v>
                </c:pt>
                <c:pt idx="31250">
                  <c:v>3.6227657794949999</c:v>
                </c:pt>
                <c:pt idx="31251">
                  <c:v>3.6228499412540001</c:v>
                </c:pt>
                <c:pt idx="31252">
                  <c:v>3.622936964035</c:v>
                </c:pt>
                <c:pt idx="31253">
                  <c:v>3.6230280399320001</c:v>
                </c:pt>
                <c:pt idx="31254">
                  <c:v>3.6231138706210002</c:v>
                </c:pt>
                <c:pt idx="31255">
                  <c:v>3.6231942176819998</c:v>
                </c:pt>
                <c:pt idx="31256">
                  <c:v>3.6234958171840002</c:v>
                </c:pt>
                <c:pt idx="31257">
                  <c:v>3.6235394477840002</c:v>
                </c:pt>
                <c:pt idx="31258">
                  <c:v>3.6236114501949999</c:v>
                </c:pt>
                <c:pt idx="31259">
                  <c:v>3.6236789226530002</c:v>
                </c:pt>
                <c:pt idx="31260">
                  <c:v>3.6237397193910001</c:v>
                </c:pt>
                <c:pt idx="31261">
                  <c:v>3.623786211014</c:v>
                </c:pt>
                <c:pt idx="31262">
                  <c:v>3.6238214969640001</c:v>
                </c:pt>
                <c:pt idx="31263">
                  <c:v>3.6238608360289999</c:v>
                </c:pt>
                <c:pt idx="31264">
                  <c:v>3.6239001750950002</c:v>
                </c:pt>
                <c:pt idx="31265">
                  <c:v>3.6239423751830002</c:v>
                </c:pt>
                <c:pt idx="31266">
                  <c:v>3.6239817142490001</c:v>
                </c:pt>
                <c:pt idx="31267">
                  <c:v>3.6240568161010001</c:v>
                </c:pt>
                <c:pt idx="31268">
                  <c:v>3.6241626739499999</c:v>
                </c:pt>
                <c:pt idx="31269">
                  <c:v>3.6244878768920001</c:v>
                </c:pt>
                <c:pt idx="31270">
                  <c:v>3.624769687653</c:v>
                </c:pt>
                <c:pt idx="31271">
                  <c:v>3.6248850822450001</c:v>
                </c:pt>
                <c:pt idx="31272">
                  <c:v>3.624963521957</c:v>
                </c:pt>
                <c:pt idx="31273">
                  <c:v>3.6250703334810002</c:v>
                </c:pt>
                <c:pt idx="31274">
                  <c:v>3.6251790523529999</c:v>
                </c:pt>
                <c:pt idx="31275">
                  <c:v>3.6253211498260001</c:v>
                </c:pt>
                <c:pt idx="31276">
                  <c:v>3.6254382133480001</c:v>
                </c:pt>
                <c:pt idx="31277">
                  <c:v>3.6255438327789999</c:v>
                </c:pt>
                <c:pt idx="31278">
                  <c:v>3.6258728504179998</c:v>
                </c:pt>
                <c:pt idx="31279">
                  <c:v>3.626096725464</c:v>
                </c:pt>
                <c:pt idx="31280">
                  <c:v>3.6261708736420002</c:v>
                </c:pt>
                <c:pt idx="31281">
                  <c:v>3.6262185573579999</c:v>
                </c:pt>
                <c:pt idx="31282">
                  <c:v>3.6262927055360001</c:v>
                </c:pt>
                <c:pt idx="31283">
                  <c:v>3.6265923976900001</c:v>
                </c:pt>
                <c:pt idx="31284">
                  <c:v>3.6266682147979998</c:v>
                </c:pt>
                <c:pt idx="31285">
                  <c:v>3.6267137527469999</c:v>
                </c:pt>
                <c:pt idx="31286">
                  <c:v>3.6267607212069999</c:v>
                </c:pt>
                <c:pt idx="31287">
                  <c:v>3.626803159714</c:v>
                </c:pt>
                <c:pt idx="31288">
                  <c:v>3.626852035522</c:v>
                </c:pt>
                <c:pt idx="31289">
                  <c:v>3.6269016265870002</c:v>
                </c:pt>
                <c:pt idx="31290">
                  <c:v>3.6269500255580001</c:v>
                </c:pt>
                <c:pt idx="31291">
                  <c:v>3.6270191669459999</c:v>
                </c:pt>
                <c:pt idx="31292">
                  <c:v>3.6270923614499999</c:v>
                </c:pt>
                <c:pt idx="31293">
                  <c:v>3.6271748542790001</c:v>
                </c:pt>
                <c:pt idx="31294">
                  <c:v>3.6272315978999998</c:v>
                </c:pt>
                <c:pt idx="31295">
                  <c:v>3.6273238658909999</c:v>
                </c:pt>
                <c:pt idx="31296">
                  <c:v>3.6276495456700002</c:v>
                </c:pt>
                <c:pt idx="31297">
                  <c:v>3.6279239654539999</c:v>
                </c:pt>
                <c:pt idx="31298">
                  <c:v>3.6280159950259998</c:v>
                </c:pt>
                <c:pt idx="31299">
                  <c:v>3.6281123161319999</c:v>
                </c:pt>
                <c:pt idx="31300">
                  <c:v>3.6281626224519998</c:v>
                </c:pt>
                <c:pt idx="31301">
                  <c:v>3.6282134056089999</c:v>
                </c:pt>
                <c:pt idx="31302">
                  <c:v>3.6282632350920001</c:v>
                </c:pt>
                <c:pt idx="31303">
                  <c:v>3.6283676624300001</c:v>
                </c:pt>
                <c:pt idx="31304">
                  <c:v>3.6284596920009999</c:v>
                </c:pt>
                <c:pt idx="31305">
                  <c:v>3.6288542747500001</c:v>
                </c:pt>
                <c:pt idx="31306">
                  <c:v>3.6289701461789998</c:v>
                </c:pt>
                <c:pt idx="31307">
                  <c:v>3.6292855739590002</c:v>
                </c:pt>
                <c:pt idx="31308">
                  <c:v>3.6293668746950001</c:v>
                </c:pt>
                <c:pt idx="31309">
                  <c:v>3.6294507980350001</c:v>
                </c:pt>
                <c:pt idx="31310">
                  <c:v>3.6295454502109998</c:v>
                </c:pt>
                <c:pt idx="31311">
                  <c:v>3.629633188248</c:v>
                </c:pt>
                <c:pt idx="31312">
                  <c:v>3.6297891139980001</c:v>
                </c:pt>
                <c:pt idx="31313">
                  <c:v>3.629940271378</c:v>
                </c:pt>
                <c:pt idx="31314">
                  <c:v>3.6301534175870001</c:v>
                </c:pt>
                <c:pt idx="31315">
                  <c:v>3.6302239894869999</c:v>
                </c:pt>
                <c:pt idx="31316">
                  <c:v>3.6303026676179999</c:v>
                </c:pt>
                <c:pt idx="31317">
                  <c:v>3.6303524971010002</c:v>
                </c:pt>
                <c:pt idx="31318">
                  <c:v>3.6304280757899998</c:v>
                </c:pt>
                <c:pt idx="31319">
                  <c:v>3.6304759979250001</c:v>
                </c:pt>
                <c:pt idx="31320">
                  <c:v>3.6305224895479999</c:v>
                </c:pt>
                <c:pt idx="31321">
                  <c:v>3.6305701732640001</c:v>
                </c:pt>
                <c:pt idx="31322">
                  <c:v>3.6306102275850001</c:v>
                </c:pt>
                <c:pt idx="31323">
                  <c:v>3.6306498050689999</c:v>
                </c:pt>
                <c:pt idx="31324">
                  <c:v>3.630691766739</c:v>
                </c:pt>
                <c:pt idx="31325">
                  <c:v>3.6307306289670001</c:v>
                </c:pt>
                <c:pt idx="31326">
                  <c:v>3.6307711601260002</c:v>
                </c:pt>
                <c:pt idx="31327">
                  <c:v>3.6308240890499999</c:v>
                </c:pt>
                <c:pt idx="31328">
                  <c:v>3.6308720111850001</c:v>
                </c:pt>
                <c:pt idx="31329">
                  <c:v>3.630916833878</c:v>
                </c:pt>
                <c:pt idx="31330">
                  <c:v>3.630965709686</c:v>
                </c:pt>
                <c:pt idx="31331">
                  <c:v>3.631014585495</c:v>
                </c:pt>
                <c:pt idx="31332">
                  <c:v>3.6311197280880001</c:v>
                </c:pt>
                <c:pt idx="31333">
                  <c:v>3.6312317848209998</c:v>
                </c:pt>
                <c:pt idx="31334">
                  <c:v>3.6314542293550001</c:v>
                </c:pt>
                <c:pt idx="31335">
                  <c:v>3.631551742554</c:v>
                </c:pt>
                <c:pt idx="31336">
                  <c:v>3.6316432952879998</c:v>
                </c:pt>
                <c:pt idx="31337">
                  <c:v>3.6317291259769999</c:v>
                </c:pt>
                <c:pt idx="31338">
                  <c:v>3.6321020126339998</c:v>
                </c:pt>
                <c:pt idx="31339">
                  <c:v>3.6322548389430001</c:v>
                </c:pt>
                <c:pt idx="31340">
                  <c:v>3.6324901580810001</c:v>
                </c:pt>
                <c:pt idx="31341">
                  <c:v>3.6325480937960002</c:v>
                </c:pt>
                <c:pt idx="31342">
                  <c:v>3.6325984001160001</c:v>
                </c:pt>
                <c:pt idx="31343">
                  <c:v>3.632650136948</c:v>
                </c:pt>
                <c:pt idx="31344">
                  <c:v>3.6327314376830002</c:v>
                </c:pt>
                <c:pt idx="31345">
                  <c:v>3.6328017711639999</c:v>
                </c:pt>
                <c:pt idx="31346">
                  <c:v>3.632984876633</c:v>
                </c:pt>
                <c:pt idx="31347">
                  <c:v>3.6333084106450002</c:v>
                </c:pt>
                <c:pt idx="31348">
                  <c:v>3.6336755752559999</c:v>
                </c:pt>
                <c:pt idx="31349">
                  <c:v>3.633794546127</c:v>
                </c:pt>
                <c:pt idx="31350">
                  <c:v>3.6338734626770002</c:v>
                </c:pt>
                <c:pt idx="31351">
                  <c:v>3.6339609622959999</c:v>
                </c:pt>
                <c:pt idx="31352">
                  <c:v>3.6340515613559998</c:v>
                </c:pt>
                <c:pt idx="31353">
                  <c:v>3.6341445446009999</c:v>
                </c:pt>
                <c:pt idx="31354">
                  <c:v>3.6341993808750002</c:v>
                </c:pt>
                <c:pt idx="31355">
                  <c:v>3.6342499256130001</c:v>
                </c:pt>
                <c:pt idx="31356">
                  <c:v>3.6343004703520001</c:v>
                </c:pt>
                <c:pt idx="31357">
                  <c:v>3.6343562603000001</c:v>
                </c:pt>
                <c:pt idx="31358">
                  <c:v>3.6344103813170001</c:v>
                </c:pt>
                <c:pt idx="31359">
                  <c:v>3.6344671249389999</c:v>
                </c:pt>
                <c:pt idx="31360">
                  <c:v>3.6345233917240001</c:v>
                </c:pt>
                <c:pt idx="31361">
                  <c:v>3.6345810890200001</c:v>
                </c:pt>
                <c:pt idx="31362">
                  <c:v>3.6346404552460001</c:v>
                </c:pt>
                <c:pt idx="31363">
                  <c:v>3.634697675705</c:v>
                </c:pt>
                <c:pt idx="31364">
                  <c:v>3.6347453594210002</c:v>
                </c:pt>
                <c:pt idx="31365">
                  <c:v>3.6347942352290001</c:v>
                </c:pt>
                <c:pt idx="31366">
                  <c:v>3.6348938941959998</c:v>
                </c:pt>
                <c:pt idx="31367">
                  <c:v>3.6350231170649998</c:v>
                </c:pt>
                <c:pt idx="31368">
                  <c:v>3.635137081146</c:v>
                </c:pt>
                <c:pt idx="31369">
                  <c:v>3.6352303028109998</c:v>
                </c:pt>
                <c:pt idx="31370">
                  <c:v>3.6353280544280002</c:v>
                </c:pt>
                <c:pt idx="31371">
                  <c:v>3.6353754997249998</c:v>
                </c:pt>
                <c:pt idx="31372">
                  <c:v>3.6354250907900001</c:v>
                </c:pt>
                <c:pt idx="31373">
                  <c:v>3.63547539711</c:v>
                </c:pt>
                <c:pt idx="31374">
                  <c:v>3.635526180267</c:v>
                </c:pt>
                <c:pt idx="31375">
                  <c:v>3.635625123978</c:v>
                </c:pt>
                <c:pt idx="31376">
                  <c:v>3.635710716248</c:v>
                </c:pt>
                <c:pt idx="31377">
                  <c:v>3.6358211040500001</c:v>
                </c:pt>
                <c:pt idx="31378">
                  <c:v>3.6359388828279999</c:v>
                </c:pt>
                <c:pt idx="31379">
                  <c:v>3.6360123157499999</c:v>
                </c:pt>
                <c:pt idx="31380">
                  <c:v>3.6361126899720002</c:v>
                </c:pt>
                <c:pt idx="31381">
                  <c:v>3.6363098621369998</c:v>
                </c:pt>
                <c:pt idx="31382">
                  <c:v>3.636380195618</c:v>
                </c:pt>
                <c:pt idx="31383">
                  <c:v>3.6364192962650002</c:v>
                </c:pt>
                <c:pt idx="31384">
                  <c:v>3.6364612579350002</c:v>
                </c:pt>
                <c:pt idx="31385">
                  <c:v>3.6365034580229998</c:v>
                </c:pt>
                <c:pt idx="31386">
                  <c:v>3.6365411281590001</c:v>
                </c:pt>
                <c:pt idx="31387">
                  <c:v>3.6365814208980001</c:v>
                </c:pt>
                <c:pt idx="31388">
                  <c:v>3.636620998383</c:v>
                </c:pt>
                <c:pt idx="31389">
                  <c:v>3.6366667747500001</c:v>
                </c:pt>
                <c:pt idx="31390">
                  <c:v>3.636706590652</c:v>
                </c:pt>
                <c:pt idx="31391">
                  <c:v>3.6367549896239999</c:v>
                </c:pt>
                <c:pt idx="31392">
                  <c:v>3.6368000507349998</c:v>
                </c:pt>
                <c:pt idx="31393">
                  <c:v>3.6368410587310001</c:v>
                </c:pt>
                <c:pt idx="31394">
                  <c:v>3.6368796825410001</c:v>
                </c:pt>
                <c:pt idx="31395">
                  <c:v>3.636924505234</c:v>
                </c:pt>
                <c:pt idx="31396">
                  <c:v>3.636994361877</c:v>
                </c:pt>
                <c:pt idx="31397">
                  <c:v>3.6370401382450002</c:v>
                </c:pt>
                <c:pt idx="31398">
                  <c:v>3.6370785236360001</c:v>
                </c:pt>
                <c:pt idx="31399">
                  <c:v>3.6371243000029998</c:v>
                </c:pt>
                <c:pt idx="31400">
                  <c:v>3.637194633484</c:v>
                </c:pt>
                <c:pt idx="31401">
                  <c:v>3.637363910675</c:v>
                </c:pt>
                <c:pt idx="31402">
                  <c:v>3.6374521255490002</c:v>
                </c:pt>
                <c:pt idx="31403">
                  <c:v>3.6375451087949999</c:v>
                </c:pt>
                <c:pt idx="31404">
                  <c:v>3.6376490592959998</c:v>
                </c:pt>
                <c:pt idx="31405">
                  <c:v>3.6377484798430002</c:v>
                </c:pt>
                <c:pt idx="31406">
                  <c:v>3.637798070908</c:v>
                </c:pt>
                <c:pt idx="31407">
                  <c:v>3.6379039287569999</c:v>
                </c:pt>
                <c:pt idx="31408">
                  <c:v>3.6379563808439999</c:v>
                </c:pt>
                <c:pt idx="31409">
                  <c:v>3.6380116939540001</c:v>
                </c:pt>
                <c:pt idx="31410">
                  <c:v>3.6380674839020002</c:v>
                </c:pt>
                <c:pt idx="31411">
                  <c:v>3.6381235122679998</c:v>
                </c:pt>
                <c:pt idx="31412">
                  <c:v>3.6381742954249998</c:v>
                </c:pt>
                <c:pt idx="31413">
                  <c:v>3.6382260322570001</c:v>
                </c:pt>
                <c:pt idx="31414">
                  <c:v>3.6383235454560001</c:v>
                </c:pt>
                <c:pt idx="31415">
                  <c:v>3.6384809017180002</c:v>
                </c:pt>
                <c:pt idx="31416">
                  <c:v>3.638569116592</c:v>
                </c:pt>
                <c:pt idx="31417">
                  <c:v>3.638617992401</c:v>
                </c:pt>
                <c:pt idx="31418">
                  <c:v>3.6386623382569998</c:v>
                </c:pt>
                <c:pt idx="31419">
                  <c:v>3.6387190818790001</c:v>
                </c:pt>
                <c:pt idx="31420">
                  <c:v>3.6387839317320001</c:v>
                </c:pt>
                <c:pt idx="31421">
                  <c:v>3.638855218887</c:v>
                </c:pt>
                <c:pt idx="31422">
                  <c:v>3.6389379501339998</c:v>
                </c:pt>
                <c:pt idx="31423">
                  <c:v>3.6389846801760002</c:v>
                </c:pt>
                <c:pt idx="31424">
                  <c:v>3.639055490494</c:v>
                </c:pt>
                <c:pt idx="31425">
                  <c:v>3.6391198635099999</c:v>
                </c:pt>
                <c:pt idx="31426">
                  <c:v>3.6391582489009999</c:v>
                </c:pt>
                <c:pt idx="31427">
                  <c:v>3.6391997337339999</c:v>
                </c:pt>
                <c:pt idx="31428">
                  <c:v>3.6392414569849998</c:v>
                </c:pt>
                <c:pt idx="31429">
                  <c:v>3.6392812728880002</c:v>
                </c:pt>
                <c:pt idx="31430">
                  <c:v>3.6393280029300001</c:v>
                </c:pt>
                <c:pt idx="31431">
                  <c:v>3.6394054889679999</c:v>
                </c:pt>
                <c:pt idx="31432">
                  <c:v>3.639479398727</c:v>
                </c:pt>
                <c:pt idx="31433">
                  <c:v>3.6395516395569998</c:v>
                </c:pt>
                <c:pt idx="31434">
                  <c:v>3.6395981311800001</c:v>
                </c:pt>
                <c:pt idx="31435">
                  <c:v>3.639760017395</c:v>
                </c:pt>
                <c:pt idx="31436">
                  <c:v>3.640121221542</c:v>
                </c:pt>
                <c:pt idx="31437">
                  <c:v>3.6404459476470001</c:v>
                </c:pt>
                <c:pt idx="31438">
                  <c:v>3.640560388565</c:v>
                </c:pt>
                <c:pt idx="31439">
                  <c:v>3.6406881809230001</c:v>
                </c:pt>
                <c:pt idx="31440">
                  <c:v>3.640776634216</c:v>
                </c:pt>
                <c:pt idx="31441">
                  <c:v>3.64089345932</c:v>
                </c:pt>
                <c:pt idx="31442">
                  <c:v>3.6412711143490002</c:v>
                </c:pt>
                <c:pt idx="31443">
                  <c:v>3.6416108608250002</c:v>
                </c:pt>
                <c:pt idx="31444">
                  <c:v>3.641695976257</c:v>
                </c:pt>
                <c:pt idx="31445">
                  <c:v>3.6417806148529999</c:v>
                </c:pt>
                <c:pt idx="31446">
                  <c:v>3.6418707370760002</c:v>
                </c:pt>
                <c:pt idx="31447">
                  <c:v>3.6419522762300001</c:v>
                </c:pt>
                <c:pt idx="31448">
                  <c:v>3.6423110961909999</c:v>
                </c:pt>
                <c:pt idx="31449">
                  <c:v>3.6424305439000002</c:v>
                </c:pt>
                <c:pt idx="31450">
                  <c:v>3.6425316333770001</c:v>
                </c:pt>
                <c:pt idx="31451">
                  <c:v>3.6428806781769998</c:v>
                </c:pt>
                <c:pt idx="31452">
                  <c:v>3.64315533638</c:v>
                </c:pt>
                <c:pt idx="31453">
                  <c:v>3.6432011127470001</c:v>
                </c:pt>
                <c:pt idx="31454">
                  <c:v>3.6432473659519999</c:v>
                </c:pt>
                <c:pt idx="31455">
                  <c:v>3.64329123497</c:v>
                </c:pt>
                <c:pt idx="31456">
                  <c:v>3.6433899402619998</c:v>
                </c:pt>
                <c:pt idx="31457">
                  <c:v>3.6435225009919998</c:v>
                </c:pt>
                <c:pt idx="31458">
                  <c:v>3.643667936325</c:v>
                </c:pt>
                <c:pt idx="31459">
                  <c:v>3.643893241882</c:v>
                </c:pt>
                <c:pt idx="31460">
                  <c:v>3.6442196369170001</c:v>
                </c:pt>
                <c:pt idx="31461">
                  <c:v>3.6444759368900002</c:v>
                </c:pt>
                <c:pt idx="31462">
                  <c:v>3.644567966461</c:v>
                </c:pt>
                <c:pt idx="31463">
                  <c:v>3.6446518898010001</c:v>
                </c:pt>
                <c:pt idx="31464">
                  <c:v>3.6447310447689998</c:v>
                </c:pt>
                <c:pt idx="31465">
                  <c:v>3.6448481082919999</c:v>
                </c:pt>
                <c:pt idx="31466">
                  <c:v>3.6449229717249998</c:v>
                </c:pt>
                <c:pt idx="31467">
                  <c:v>3.6449766159060002</c:v>
                </c:pt>
                <c:pt idx="31468">
                  <c:v>3.6450233459470001</c:v>
                </c:pt>
                <c:pt idx="31469">
                  <c:v>3.6450691223140002</c:v>
                </c:pt>
                <c:pt idx="31470">
                  <c:v>3.6451203823089999</c:v>
                </c:pt>
                <c:pt idx="31471">
                  <c:v>3.6452105045319998</c:v>
                </c:pt>
                <c:pt idx="31472">
                  <c:v>3.6454393863679999</c:v>
                </c:pt>
                <c:pt idx="31473">
                  <c:v>3.6455354690549999</c:v>
                </c:pt>
                <c:pt idx="31474">
                  <c:v>3.6455867290500001</c:v>
                </c:pt>
                <c:pt idx="31475">
                  <c:v>3.6456413269039998</c:v>
                </c:pt>
                <c:pt idx="31476">
                  <c:v>3.6456987857819998</c:v>
                </c:pt>
                <c:pt idx="31477">
                  <c:v>3.6457550525669999</c:v>
                </c:pt>
                <c:pt idx="31478">
                  <c:v>3.6458132267000001</c:v>
                </c:pt>
                <c:pt idx="31479">
                  <c:v>3.6458709239960001</c:v>
                </c:pt>
                <c:pt idx="31480">
                  <c:v>3.6459312438959999</c:v>
                </c:pt>
                <c:pt idx="31481">
                  <c:v>3.6459913253780001</c:v>
                </c:pt>
                <c:pt idx="31482">
                  <c:v>3.6460504531860001</c:v>
                </c:pt>
                <c:pt idx="31483">
                  <c:v>3.6461031436920002</c:v>
                </c:pt>
                <c:pt idx="31484">
                  <c:v>3.6461987495420001</c:v>
                </c:pt>
                <c:pt idx="31485">
                  <c:v>3.6463334560390002</c:v>
                </c:pt>
                <c:pt idx="31486">
                  <c:v>3.6465983390810002</c:v>
                </c:pt>
                <c:pt idx="31487">
                  <c:v>3.6466491222380002</c:v>
                </c:pt>
                <c:pt idx="31488">
                  <c:v>3.6466991901400001</c:v>
                </c:pt>
                <c:pt idx="31489">
                  <c:v>3.6467471122739998</c:v>
                </c:pt>
                <c:pt idx="31490">
                  <c:v>3.6467955112460002</c:v>
                </c:pt>
                <c:pt idx="31491">
                  <c:v>3.6468420028690001</c:v>
                </c:pt>
                <c:pt idx="31492">
                  <c:v>3.6468882560729998</c:v>
                </c:pt>
                <c:pt idx="31493">
                  <c:v>3.6469349861150002</c:v>
                </c:pt>
                <c:pt idx="31494">
                  <c:v>3.6470048427580002</c:v>
                </c:pt>
                <c:pt idx="31495">
                  <c:v>3.6471359729769999</c:v>
                </c:pt>
                <c:pt idx="31496">
                  <c:v>3.6472451686860001</c:v>
                </c:pt>
                <c:pt idx="31497">
                  <c:v>3.6476142406459999</c:v>
                </c:pt>
                <c:pt idx="31498">
                  <c:v>3.6477112770079998</c:v>
                </c:pt>
                <c:pt idx="31499">
                  <c:v>3.6477613449100001</c:v>
                </c:pt>
                <c:pt idx="31500">
                  <c:v>3.6478137969970001</c:v>
                </c:pt>
                <c:pt idx="31501">
                  <c:v>3.6478664875029998</c:v>
                </c:pt>
                <c:pt idx="31502">
                  <c:v>3.6479222774509998</c:v>
                </c:pt>
                <c:pt idx="31503">
                  <c:v>3.647977113724</c:v>
                </c:pt>
                <c:pt idx="31504">
                  <c:v>3.6480252742769999</c:v>
                </c:pt>
                <c:pt idx="31505">
                  <c:v>3.6480734348300001</c:v>
                </c:pt>
                <c:pt idx="31506">
                  <c:v>3.6481170654300001</c:v>
                </c:pt>
                <c:pt idx="31507">
                  <c:v>3.6482076644900001</c:v>
                </c:pt>
                <c:pt idx="31508">
                  <c:v>3.648297786713</c:v>
                </c:pt>
                <c:pt idx="31509">
                  <c:v>3.6483812332149999</c:v>
                </c:pt>
                <c:pt idx="31510">
                  <c:v>3.6484627723690002</c:v>
                </c:pt>
                <c:pt idx="31511">
                  <c:v>3.6485471725459999</c:v>
                </c:pt>
                <c:pt idx="31512">
                  <c:v>3.6486985683439999</c:v>
                </c:pt>
                <c:pt idx="31513">
                  <c:v>3.649023294449</c:v>
                </c:pt>
                <c:pt idx="31514">
                  <c:v>3.6491022109990001</c:v>
                </c:pt>
                <c:pt idx="31515">
                  <c:v>3.649185657501</c:v>
                </c:pt>
                <c:pt idx="31516">
                  <c:v>3.6492664814000002</c:v>
                </c:pt>
                <c:pt idx="31517">
                  <c:v>3.6493411064150001</c:v>
                </c:pt>
                <c:pt idx="31518">
                  <c:v>3.6496522426609999</c:v>
                </c:pt>
                <c:pt idx="31519">
                  <c:v>3.6497967243190002</c:v>
                </c:pt>
                <c:pt idx="31520">
                  <c:v>3.6499254703520001</c:v>
                </c:pt>
                <c:pt idx="31521">
                  <c:v>3.65003323555</c:v>
                </c:pt>
                <c:pt idx="31522">
                  <c:v>3.6501369476319998</c:v>
                </c:pt>
                <c:pt idx="31523">
                  <c:v>3.6501810550689999</c:v>
                </c:pt>
                <c:pt idx="31524">
                  <c:v>3.6502237319950002</c:v>
                </c:pt>
                <c:pt idx="31525">
                  <c:v>3.6503007411959998</c:v>
                </c:pt>
                <c:pt idx="31526">
                  <c:v>3.6503701210020001</c:v>
                </c:pt>
                <c:pt idx="31527">
                  <c:v>3.650453329086</c:v>
                </c:pt>
                <c:pt idx="31528">
                  <c:v>3.6505029201510002</c:v>
                </c:pt>
                <c:pt idx="31529">
                  <c:v>3.650542259216</c:v>
                </c:pt>
                <c:pt idx="31530">
                  <c:v>3.650592803955</c:v>
                </c:pt>
                <c:pt idx="31531">
                  <c:v>3.6506409645079998</c:v>
                </c:pt>
                <c:pt idx="31532">
                  <c:v>3.650683641434</c:v>
                </c:pt>
                <c:pt idx="31533">
                  <c:v>3.6507301330569999</c:v>
                </c:pt>
                <c:pt idx="31534">
                  <c:v>3.6508009433750002</c:v>
                </c:pt>
                <c:pt idx="31535">
                  <c:v>3.6508781909939998</c:v>
                </c:pt>
                <c:pt idx="31536">
                  <c:v>3.6509530544280002</c:v>
                </c:pt>
                <c:pt idx="31537">
                  <c:v>3.6510093212129999</c:v>
                </c:pt>
                <c:pt idx="31538">
                  <c:v>3.6510541439059998</c:v>
                </c:pt>
                <c:pt idx="31539">
                  <c:v>3.651205062866</c:v>
                </c:pt>
                <c:pt idx="31540">
                  <c:v>3.6513955593110001</c:v>
                </c:pt>
                <c:pt idx="31541">
                  <c:v>3.6515550613399999</c:v>
                </c:pt>
                <c:pt idx="31542">
                  <c:v>3.6516456603999998</c:v>
                </c:pt>
                <c:pt idx="31543">
                  <c:v>3.651749372482</c:v>
                </c:pt>
                <c:pt idx="31544">
                  <c:v>3.65181016922</c:v>
                </c:pt>
                <c:pt idx="31545">
                  <c:v>3.6518704891199998</c:v>
                </c:pt>
                <c:pt idx="31546">
                  <c:v>3.6519353389739999</c:v>
                </c:pt>
                <c:pt idx="31547">
                  <c:v>3.6519999504089999</c:v>
                </c:pt>
                <c:pt idx="31548">
                  <c:v>3.6520678997039999</c:v>
                </c:pt>
                <c:pt idx="31549">
                  <c:v>3.6521341800689999</c:v>
                </c:pt>
                <c:pt idx="31550">
                  <c:v>3.6522045135500001</c:v>
                </c:pt>
                <c:pt idx="31551">
                  <c:v>3.6522767543789998</c:v>
                </c:pt>
                <c:pt idx="31552">
                  <c:v>3.6523494720460001</c:v>
                </c:pt>
                <c:pt idx="31553">
                  <c:v>3.652420520782</c:v>
                </c:pt>
                <c:pt idx="31554">
                  <c:v>3.6524863243099999</c:v>
                </c:pt>
                <c:pt idx="31555">
                  <c:v>3.6525490283969999</c:v>
                </c:pt>
                <c:pt idx="31556">
                  <c:v>3.65260887146</c:v>
                </c:pt>
                <c:pt idx="31557">
                  <c:v>3.6526687145230001</c:v>
                </c:pt>
                <c:pt idx="31558">
                  <c:v>3.6527202129359999</c:v>
                </c:pt>
                <c:pt idx="31559">
                  <c:v>3.652772903442</c:v>
                </c:pt>
                <c:pt idx="31560">
                  <c:v>3.6530566215519999</c:v>
                </c:pt>
                <c:pt idx="31561">
                  <c:v>3.653218984604</c:v>
                </c:pt>
                <c:pt idx="31562">
                  <c:v>3.653259515762</c:v>
                </c:pt>
                <c:pt idx="31563">
                  <c:v>3.6533038616179998</c:v>
                </c:pt>
                <c:pt idx="31564">
                  <c:v>3.6533477306369999</c:v>
                </c:pt>
                <c:pt idx="31565">
                  <c:v>3.6533858776089998</c:v>
                </c:pt>
                <c:pt idx="31566">
                  <c:v>3.6534254550930001</c:v>
                </c:pt>
                <c:pt idx="31567">
                  <c:v>3.6534659862519998</c:v>
                </c:pt>
                <c:pt idx="31568">
                  <c:v>3.6534996032709999</c:v>
                </c:pt>
                <c:pt idx="31569">
                  <c:v>3.653534889221</c:v>
                </c:pt>
                <c:pt idx="31570">
                  <c:v>3.6535744667049999</c:v>
                </c:pt>
                <c:pt idx="31571">
                  <c:v>3.653613567352</c:v>
                </c:pt>
                <c:pt idx="31572">
                  <c:v>3.6536560058590002</c:v>
                </c:pt>
                <c:pt idx="31573">
                  <c:v>3.6537048816679998</c:v>
                </c:pt>
                <c:pt idx="31574">
                  <c:v>3.6537761688230002</c:v>
                </c:pt>
                <c:pt idx="31575">
                  <c:v>3.6538524627690001</c:v>
                </c:pt>
                <c:pt idx="31576">
                  <c:v>3.653921842575</c:v>
                </c:pt>
                <c:pt idx="31577">
                  <c:v>3.6539616584779999</c:v>
                </c:pt>
                <c:pt idx="31578">
                  <c:v>3.6540062427520001</c:v>
                </c:pt>
                <c:pt idx="31579">
                  <c:v>3.6541175842290001</c:v>
                </c:pt>
                <c:pt idx="31580">
                  <c:v>3.6542937755580001</c:v>
                </c:pt>
                <c:pt idx="31581">
                  <c:v>3.6543941497799999</c:v>
                </c:pt>
                <c:pt idx="31582">
                  <c:v>3.654490232468</c:v>
                </c:pt>
                <c:pt idx="31583">
                  <c:v>3.6545853614810002</c:v>
                </c:pt>
                <c:pt idx="31584">
                  <c:v>3.6546669006350001</c:v>
                </c:pt>
                <c:pt idx="31585">
                  <c:v>3.6547863483429999</c:v>
                </c:pt>
                <c:pt idx="31586">
                  <c:v>3.6551249027249999</c:v>
                </c:pt>
                <c:pt idx="31587">
                  <c:v>3.655203819275</c:v>
                </c:pt>
                <c:pt idx="31588">
                  <c:v>3.6552526950840001</c:v>
                </c:pt>
                <c:pt idx="31589">
                  <c:v>3.655304908752</c:v>
                </c:pt>
                <c:pt idx="31590">
                  <c:v>3.6553835868840001</c:v>
                </c:pt>
                <c:pt idx="31591">
                  <c:v>3.6554703712459999</c:v>
                </c:pt>
                <c:pt idx="31592">
                  <c:v>3.6555905342099999</c:v>
                </c:pt>
                <c:pt idx="31593">
                  <c:v>3.6556785106660001</c:v>
                </c:pt>
                <c:pt idx="31594">
                  <c:v>3.6557881832120001</c:v>
                </c:pt>
                <c:pt idx="31595">
                  <c:v>3.6560993194579998</c:v>
                </c:pt>
                <c:pt idx="31596">
                  <c:v>3.656185388565</c:v>
                </c:pt>
                <c:pt idx="31597">
                  <c:v>3.6562716960909998</c:v>
                </c:pt>
                <c:pt idx="31598">
                  <c:v>3.6564595699310001</c:v>
                </c:pt>
                <c:pt idx="31599">
                  <c:v>3.656572818756</c:v>
                </c:pt>
                <c:pt idx="31600">
                  <c:v>3.656654596329</c:v>
                </c:pt>
                <c:pt idx="31601">
                  <c:v>3.6567404270170001</c:v>
                </c:pt>
                <c:pt idx="31602">
                  <c:v>3.6568286418909999</c:v>
                </c:pt>
                <c:pt idx="31603">
                  <c:v>3.6569130420680001</c:v>
                </c:pt>
                <c:pt idx="31604">
                  <c:v>3.6571083068850001</c:v>
                </c:pt>
                <c:pt idx="31605">
                  <c:v>3.6572034358979999</c:v>
                </c:pt>
                <c:pt idx="31606">
                  <c:v>3.6573042869569998</c:v>
                </c:pt>
                <c:pt idx="31607">
                  <c:v>3.6573550701139999</c:v>
                </c:pt>
                <c:pt idx="31608">
                  <c:v>3.6574103832240001</c:v>
                </c:pt>
                <c:pt idx="31609">
                  <c:v>3.6574671268459999</c:v>
                </c:pt>
                <c:pt idx="31610">
                  <c:v>3.6575257778169998</c:v>
                </c:pt>
                <c:pt idx="31611">
                  <c:v>3.6575865745540002</c:v>
                </c:pt>
                <c:pt idx="31612">
                  <c:v>3.6576457023620002</c:v>
                </c:pt>
                <c:pt idx="31613">
                  <c:v>3.657697439194</c:v>
                </c:pt>
                <c:pt idx="31614">
                  <c:v>3.6577517986300001</c:v>
                </c:pt>
                <c:pt idx="31615">
                  <c:v>3.6578066349029998</c:v>
                </c:pt>
                <c:pt idx="31616">
                  <c:v>3.6578652858730001</c:v>
                </c:pt>
                <c:pt idx="31617">
                  <c:v>3.6579217910769999</c:v>
                </c:pt>
                <c:pt idx="31618">
                  <c:v>3.65797829628</c:v>
                </c:pt>
                <c:pt idx="31619">
                  <c:v>3.6580283641819999</c:v>
                </c:pt>
                <c:pt idx="31620">
                  <c:v>3.658082723618</c:v>
                </c:pt>
                <c:pt idx="31621">
                  <c:v>3.6581380367279999</c:v>
                </c:pt>
                <c:pt idx="31622">
                  <c:v>3.6581935882569998</c:v>
                </c:pt>
                <c:pt idx="31623">
                  <c:v>3.6582477092739998</c:v>
                </c:pt>
                <c:pt idx="31624">
                  <c:v>3.658300638199</c:v>
                </c:pt>
                <c:pt idx="31625">
                  <c:v>3.6583509445189999</c:v>
                </c:pt>
                <c:pt idx="31626">
                  <c:v>3.6584010124209998</c:v>
                </c:pt>
                <c:pt idx="31627">
                  <c:v>3.6584949493410002</c:v>
                </c:pt>
                <c:pt idx="31628">
                  <c:v>3.658759355545</c:v>
                </c:pt>
                <c:pt idx="31629">
                  <c:v>3.658820390701</c:v>
                </c:pt>
                <c:pt idx="31630">
                  <c:v>3.6589131355290001</c:v>
                </c:pt>
                <c:pt idx="31631">
                  <c:v>3.6589853763579998</c:v>
                </c:pt>
                <c:pt idx="31632">
                  <c:v>3.6590282917020001</c:v>
                </c:pt>
                <c:pt idx="31633">
                  <c:v>3.6590967178340001</c:v>
                </c:pt>
                <c:pt idx="31634">
                  <c:v>3.6591360569</c:v>
                </c:pt>
                <c:pt idx="31635">
                  <c:v>3.6591992378230001</c:v>
                </c:pt>
                <c:pt idx="31636">
                  <c:v>3.659272193909</c:v>
                </c:pt>
                <c:pt idx="31637">
                  <c:v>3.6593136787409999</c:v>
                </c:pt>
                <c:pt idx="31638">
                  <c:v>3.6593601703640002</c:v>
                </c:pt>
                <c:pt idx="31639">
                  <c:v>3.6594243049620001</c:v>
                </c:pt>
                <c:pt idx="31640">
                  <c:v>3.6595764160159998</c:v>
                </c:pt>
                <c:pt idx="31641">
                  <c:v>3.6596519947049999</c:v>
                </c:pt>
                <c:pt idx="31642">
                  <c:v>3.6596908569340001</c:v>
                </c:pt>
                <c:pt idx="31643">
                  <c:v>3.6597299575809998</c:v>
                </c:pt>
                <c:pt idx="31644">
                  <c:v>3.6597695350650001</c:v>
                </c:pt>
                <c:pt idx="31645">
                  <c:v>3.6598422527309999</c:v>
                </c:pt>
                <c:pt idx="31646">
                  <c:v>3.6600189208980001</c:v>
                </c:pt>
                <c:pt idx="31647">
                  <c:v>3.6602602004999998</c:v>
                </c:pt>
                <c:pt idx="31648">
                  <c:v>3.6603384017940002</c:v>
                </c:pt>
                <c:pt idx="31649">
                  <c:v>3.6604101657869998</c:v>
                </c:pt>
                <c:pt idx="31650">
                  <c:v>3.6605288982389999</c:v>
                </c:pt>
                <c:pt idx="31651">
                  <c:v>3.6608631610870002</c:v>
                </c:pt>
                <c:pt idx="31652">
                  <c:v>3.6610248088840001</c:v>
                </c:pt>
                <c:pt idx="31653">
                  <c:v>3.6613509655000001</c:v>
                </c:pt>
                <c:pt idx="31654">
                  <c:v>3.6614356040949998</c:v>
                </c:pt>
                <c:pt idx="31655">
                  <c:v>3.6615571975710002</c:v>
                </c:pt>
                <c:pt idx="31656">
                  <c:v>3.6617417335510001</c:v>
                </c:pt>
                <c:pt idx="31657">
                  <c:v>3.6618969440460001</c:v>
                </c:pt>
                <c:pt idx="31658">
                  <c:v>3.6620161533359998</c:v>
                </c:pt>
                <c:pt idx="31659">
                  <c:v>3.6623654365539999</c:v>
                </c:pt>
                <c:pt idx="31660">
                  <c:v>3.662454843521</c:v>
                </c:pt>
                <c:pt idx="31661">
                  <c:v>3.6625347137449999</c:v>
                </c:pt>
                <c:pt idx="31662">
                  <c:v>3.6625790596010002</c:v>
                </c:pt>
                <c:pt idx="31663">
                  <c:v>3.6626241207120001</c:v>
                </c:pt>
                <c:pt idx="31664">
                  <c:v>3.6626646518710002</c:v>
                </c:pt>
                <c:pt idx="31665">
                  <c:v>3.6627087593079999</c:v>
                </c:pt>
                <c:pt idx="31666">
                  <c:v>3.66277551651</c:v>
                </c:pt>
                <c:pt idx="31667">
                  <c:v>3.6628212928770001</c:v>
                </c:pt>
                <c:pt idx="31668">
                  <c:v>3.6628675460819999</c:v>
                </c:pt>
                <c:pt idx="31669">
                  <c:v>3.6629498004909999</c:v>
                </c:pt>
                <c:pt idx="31670">
                  <c:v>3.6630363464359998</c:v>
                </c:pt>
                <c:pt idx="31671">
                  <c:v>3.6631588935849999</c:v>
                </c:pt>
                <c:pt idx="31672">
                  <c:v>3.6632735729219998</c:v>
                </c:pt>
                <c:pt idx="31673">
                  <c:v>3.6635334491729998</c:v>
                </c:pt>
                <c:pt idx="31674">
                  <c:v>3.6636223793029998</c:v>
                </c:pt>
                <c:pt idx="31675">
                  <c:v>3.6637132167819999</c:v>
                </c:pt>
                <c:pt idx="31676">
                  <c:v>3.6638331413270002</c:v>
                </c:pt>
                <c:pt idx="31677">
                  <c:v>3.6641976833340002</c:v>
                </c:pt>
                <c:pt idx="31678">
                  <c:v>3.6642844676970001</c:v>
                </c:pt>
                <c:pt idx="31679">
                  <c:v>3.664393901825</c:v>
                </c:pt>
                <c:pt idx="31680">
                  <c:v>3.6644535064700001</c:v>
                </c:pt>
                <c:pt idx="31681">
                  <c:v>3.6645128726960001</c:v>
                </c:pt>
                <c:pt idx="31682">
                  <c:v>3.6645705699920001</c:v>
                </c:pt>
                <c:pt idx="31683">
                  <c:v>3.6646373271939998</c:v>
                </c:pt>
                <c:pt idx="31684">
                  <c:v>3.6646995544430001</c:v>
                </c:pt>
                <c:pt idx="31685">
                  <c:v>3.6647608280180002</c:v>
                </c:pt>
                <c:pt idx="31686">
                  <c:v>3.6648292541499998</c:v>
                </c:pt>
                <c:pt idx="31687">
                  <c:v>3.6648974418639999</c:v>
                </c:pt>
                <c:pt idx="31688">
                  <c:v>3.6649618148799998</c:v>
                </c:pt>
                <c:pt idx="31689">
                  <c:v>3.665023326874</c:v>
                </c:pt>
                <c:pt idx="31690">
                  <c:v>3.6651308536529998</c:v>
                </c:pt>
                <c:pt idx="31691">
                  <c:v>3.6652305126189999</c:v>
                </c:pt>
                <c:pt idx="31692">
                  <c:v>3.6655590534210001</c:v>
                </c:pt>
                <c:pt idx="31693">
                  <c:v>3.665848016739</c:v>
                </c:pt>
                <c:pt idx="31694">
                  <c:v>3.6659257411959998</c:v>
                </c:pt>
                <c:pt idx="31695">
                  <c:v>3.6659770011899999</c:v>
                </c:pt>
                <c:pt idx="31696">
                  <c:v>3.6660254001619998</c:v>
                </c:pt>
                <c:pt idx="31697">
                  <c:v>3.6660711765289999</c:v>
                </c:pt>
                <c:pt idx="31698">
                  <c:v>3.6661355495449999</c:v>
                </c:pt>
                <c:pt idx="31699">
                  <c:v>3.6662275791169998</c:v>
                </c:pt>
                <c:pt idx="31700">
                  <c:v>3.6665413379670002</c:v>
                </c:pt>
                <c:pt idx="31701">
                  <c:v>3.666631221771</c:v>
                </c:pt>
                <c:pt idx="31702">
                  <c:v>3.6667191982270002</c:v>
                </c:pt>
                <c:pt idx="31703">
                  <c:v>3.6667685508729999</c:v>
                </c:pt>
                <c:pt idx="31704">
                  <c:v>3.6668162345890001</c:v>
                </c:pt>
                <c:pt idx="31705">
                  <c:v>3.6668689250950002</c:v>
                </c:pt>
                <c:pt idx="31706">
                  <c:v>3.6669213771820002</c:v>
                </c:pt>
                <c:pt idx="31707">
                  <c:v>3.666971206665</c:v>
                </c:pt>
                <c:pt idx="31708">
                  <c:v>3.6670627593990002</c:v>
                </c:pt>
                <c:pt idx="31709">
                  <c:v>3.6671087741849999</c:v>
                </c:pt>
                <c:pt idx="31710">
                  <c:v>3.667197942734</c:v>
                </c:pt>
                <c:pt idx="31711">
                  <c:v>3.667285442352</c:v>
                </c:pt>
                <c:pt idx="31712">
                  <c:v>3.6673679351809998</c:v>
                </c:pt>
                <c:pt idx="31713">
                  <c:v>3.6674568653109998</c:v>
                </c:pt>
                <c:pt idx="31714">
                  <c:v>3.6675405502320002</c:v>
                </c:pt>
                <c:pt idx="31715">
                  <c:v>3.6676294803620002</c:v>
                </c:pt>
                <c:pt idx="31716">
                  <c:v>3.6677153110499998</c:v>
                </c:pt>
                <c:pt idx="31717">
                  <c:v>3.667830944061</c:v>
                </c:pt>
                <c:pt idx="31718">
                  <c:v>3.6680915355680002</c:v>
                </c:pt>
                <c:pt idx="31719">
                  <c:v>3.668129205704</c:v>
                </c:pt>
                <c:pt idx="31720">
                  <c:v>3.6681666374209998</c:v>
                </c:pt>
                <c:pt idx="31721">
                  <c:v>3.6682054996489999</c:v>
                </c:pt>
                <c:pt idx="31722">
                  <c:v>3.6682713031769998</c:v>
                </c:pt>
                <c:pt idx="31723">
                  <c:v>3.668319225311</c:v>
                </c:pt>
                <c:pt idx="31724">
                  <c:v>3.6683897972109998</c:v>
                </c:pt>
                <c:pt idx="31725">
                  <c:v>3.6684389114379998</c:v>
                </c:pt>
                <c:pt idx="31726">
                  <c:v>3.6685101985930002</c:v>
                </c:pt>
                <c:pt idx="31727">
                  <c:v>3.6685836315159999</c:v>
                </c:pt>
                <c:pt idx="31728">
                  <c:v>3.6686325073239998</c:v>
                </c:pt>
                <c:pt idx="31729">
                  <c:v>3.6686758995059998</c:v>
                </c:pt>
                <c:pt idx="31730">
                  <c:v>3.6687202453609999</c:v>
                </c:pt>
                <c:pt idx="31731">
                  <c:v>3.6687648296359998</c:v>
                </c:pt>
                <c:pt idx="31732">
                  <c:v>3.668802261353</c:v>
                </c:pt>
                <c:pt idx="31733">
                  <c:v>3.6688499450680001</c:v>
                </c:pt>
                <c:pt idx="31734">
                  <c:v>3.6688923835749998</c:v>
                </c:pt>
                <c:pt idx="31735">
                  <c:v>3.6689319610600002</c:v>
                </c:pt>
                <c:pt idx="31736">
                  <c:v>3.668980121613</c:v>
                </c:pt>
                <c:pt idx="31737">
                  <c:v>3.6690814495090001</c:v>
                </c:pt>
                <c:pt idx="31738">
                  <c:v>3.669196367264</c:v>
                </c:pt>
                <c:pt idx="31739">
                  <c:v>3.6692984104159998</c:v>
                </c:pt>
                <c:pt idx="31740">
                  <c:v>3.6693859100339998</c:v>
                </c:pt>
                <c:pt idx="31741">
                  <c:v>3.6695005893710002</c:v>
                </c:pt>
                <c:pt idx="31742">
                  <c:v>3.6695790290830002</c:v>
                </c:pt>
                <c:pt idx="31743">
                  <c:v>3.6696510314939998</c:v>
                </c:pt>
                <c:pt idx="31744">
                  <c:v>3.6697192192079999</c:v>
                </c:pt>
                <c:pt idx="31745">
                  <c:v>3.669794559479</c:v>
                </c:pt>
                <c:pt idx="31746">
                  <c:v>3.6698966026309998</c:v>
                </c:pt>
                <c:pt idx="31747">
                  <c:v>3.670019388199</c:v>
                </c:pt>
                <c:pt idx="31748">
                  <c:v>3.6701376438139999</c:v>
                </c:pt>
                <c:pt idx="31749">
                  <c:v>3.6702291965480001</c:v>
                </c:pt>
                <c:pt idx="31750">
                  <c:v>3.6703066825869999</c:v>
                </c:pt>
                <c:pt idx="31751">
                  <c:v>3.6703922748569999</c:v>
                </c:pt>
                <c:pt idx="31752">
                  <c:v>3.670446872711</c:v>
                </c:pt>
                <c:pt idx="31753">
                  <c:v>3.6705193519589998</c:v>
                </c:pt>
                <c:pt idx="31754">
                  <c:v>3.6708359718320001</c:v>
                </c:pt>
                <c:pt idx="31755">
                  <c:v>3.6708855628969999</c:v>
                </c:pt>
                <c:pt idx="31756">
                  <c:v>3.6709394454959998</c:v>
                </c:pt>
                <c:pt idx="31757">
                  <c:v>3.6709921360019999</c:v>
                </c:pt>
                <c:pt idx="31758">
                  <c:v>3.6710548400879999</c:v>
                </c:pt>
                <c:pt idx="31759">
                  <c:v>3.6711242198940002</c:v>
                </c:pt>
                <c:pt idx="31760">
                  <c:v>3.6711938381200002</c:v>
                </c:pt>
                <c:pt idx="31761">
                  <c:v>3.671267986298</c:v>
                </c:pt>
                <c:pt idx="31762">
                  <c:v>3.67134308815</c:v>
                </c:pt>
                <c:pt idx="31763">
                  <c:v>3.6714160442349999</c:v>
                </c:pt>
                <c:pt idx="31764">
                  <c:v>3.6714909076689999</c:v>
                </c:pt>
                <c:pt idx="31765">
                  <c:v>3.6715705394740001</c:v>
                </c:pt>
                <c:pt idx="31766">
                  <c:v>3.67165517807</c:v>
                </c:pt>
                <c:pt idx="31767">
                  <c:v>3.6717419624329999</c:v>
                </c:pt>
                <c:pt idx="31768">
                  <c:v>3.6718237400049998</c:v>
                </c:pt>
                <c:pt idx="31769">
                  <c:v>3.6719026565549999</c:v>
                </c:pt>
                <c:pt idx="31770">
                  <c:v>3.671979665756</c:v>
                </c:pt>
                <c:pt idx="31771">
                  <c:v>3.6720538139340002</c:v>
                </c:pt>
                <c:pt idx="31772">
                  <c:v>3.6721270084380002</c:v>
                </c:pt>
                <c:pt idx="31773">
                  <c:v>3.6721966266630002</c:v>
                </c:pt>
                <c:pt idx="31774">
                  <c:v>3.6722598075869999</c:v>
                </c:pt>
                <c:pt idx="31775">
                  <c:v>3.67232131958</c:v>
                </c:pt>
                <c:pt idx="31776">
                  <c:v>3.6723780632020002</c:v>
                </c:pt>
                <c:pt idx="31777">
                  <c:v>3.6724293231959999</c:v>
                </c:pt>
                <c:pt idx="31778">
                  <c:v>3.6725208759310002</c:v>
                </c:pt>
                <c:pt idx="31779">
                  <c:v>3.672638654709</c:v>
                </c:pt>
                <c:pt idx="31780">
                  <c:v>3.6728103160860002</c:v>
                </c:pt>
                <c:pt idx="31781">
                  <c:v>3.6729049682619999</c:v>
                </c:pt>
                <c:pt idx="31782">
                  <c:v>3.6730411052699998</c:v>
                </c:pt>
                <c:pt idx="31783">
                  <c:v>3.6731240749360001</c:v>
                </c:pt>
                <c:pt idx="31784">
                  <c:v>3.673191547394</c:v>
                </c:pt>
                <c:pt idx="31785">
                  <c:v>3.673231601715</c:v>
                </c:pt>
                <c:pt idx="31786">
                  <c:v>3.6732740402220001</c:v>
                </c:pt>
                <c:pt idx="31787">
                  <c:v>3.673304796219</c:v>
                </c:pt>
                <c:pt idx="31788">
                  <c:v>3.6733369827270002</c:v>
                </c:pt>
                <c:pt idx="31789">
                  <c:v>3.673374891281</c:v>
                </c:pt>
                <c:pt idx="31790">
                  <c:v>3.6734139919280002</c:v>
                </c:pt>
                <c:pt idx="31791">
                  <c:v>3.673448085785</c:v>
                </c:pt>
                <c:pt idx="31792">
                  <c:v>3.6734907627109998</c:v>
                </c:pt>
                <c:pt idx="31793">
                  <c:v>3.6735355854030001</c:v>
                </c:pt>
                <c:pt idx="31794">
                  <c:v>3.6735773086550001</c:v>
                </c:pt>
                <c:pt idx="31795">
                  <c:v>3.673674583435</c:v>
                </c:pt>
                <c:pt idx="31796">
                  <c:v>3.6737506389619998</c:v>
                </c:pt>
                <c:pt idx="31797">
                  <c:v>3.6738319396970001</c:v>
                </c:pt>
                <c:pt idx="31798">
                  <c:v>3.6738765239719999</c:v>
                </c:pt>
                <c:pt idx="31799">
                  <c:v>3.6739912033080002</c:v>
                </c:pt>
                <c:pt idx="31800">
                  <c:v>3.674337387085</c:v>
                </c:pt>
                <c:pt idx="31801">
                  <c:v>3.6744220256809998</c:v>
                </c:pt>
                <c:pt idx="31802">
                  <c:v>3.6744973659519999</c:v>
                </c:pt>
                <c:pt idx="31803">
                  <c:v>3.6746039390559999</c:v>
                </c:pt>
                <c:pt idx="31804">
                  <c:v>3.674721002579</c:v>
                </c:pt>
                <c:pt idx="31805">
                  <c:v>3.674844741821</c:v>
                </c:pt>
                <c:pt idx="31806">
                  <c:v>3.6749744415280001</c:v>
                </c:pt>
                <c:pt idx="31807">
                  <c:v>3.675301790237</c:v>
                </c:pt>
                <c:pt idx="31808">
                  <c:v>3.675563335419</c:v>
                </c:pt>
                <c:pt idx="31809">
                  <c:v>3.6756422519680001</c:v>
                </c:pt>
                <c:pt idx="31810">
                  <c:v>3.6757214069369999</c:v>
                </c:pt>
                <c:pt idx="31811">
                  <c:v>3.675768852234</c:v>
                </c:pt>
                <c:pt idx="31812">
                  <c:v>3.6758174896239999</c:v>
                </c:pt>
                <c:pt idx="31813">
                  <c:v>3.6759500503539999</c:v>
                </c:pt>
                <c:pt idx="31814">
                  <c:v>3.6761152744290002</c:v>
                </c:pt>
                <c:pt idx="31815">
                  <c:v>3.6761622428890002</c:v>
                </c:pt>
                <c:pt idx="31816">
                  <c:v>3.6762373447419998</c:v>
                </c:pt>
                <c:pt idx="31817">
                  <c:v>3.6762745380399999</c:v>
                </c:pt>
                <c:pt idx="31818">
                  <c:v>3.6763193607329998</c:v>
                </c:pt>
                <c:pt idx="31819">
                  <c:v>3.6763677597050002</c:v>
                </c:pt>
                <c:pt idx="31820">
                  <c:v>3.676412582397</c:v>
                </c:pt>
                <c:pt idx="31821">
                  <c:v>3.6764602661130001</c:v>
                </c:pt>
                <c:pt idx="31822">
                  <c:v>3.676550149918</c:v>
                </c:pt>
                <c:pt idx="31823">
                  <c:v>3.6766591072080002</c:v>
                </c:pt>
                <c:pt idx="31824">
                  <c:v>3.6767818927759999</c:v>
                </c:pt>
                <c:pt idx="31825">
                  <c:v>3.677106380463</c:v>
                </c:pt>
                <c:pt idx="31826">
                  <c:v>3.6773004531860001</c:v>
                </c:pt>
                <c:pt idx="31827">
                  <c:v>3.6774418354030001</c:v>
                </c:pt>
                <c:pt idx="31828">
                  <c:v>3.677547931671</c:v>
                </c:pt>
                <c:pt idx="31829">
                  <c:v>3.6776473522190001</c:v>
                </c:pt>
                <c:pt idx="31830">
                  <c:v>3.677741527557</c:v>
                </c:pt>
                <c:pt idx="31831">
                  <c:v>3.6778376102450001</c:v>
                </c:pt>
                <c:pt idx="31832">
                  <c:v>3.6779298782350001</c:v>
                </c:pt>
                <c:pt idx="31833">
                  <c:v>3.6780123710630002</c:v>
                </c:pt>
                <c:pt idx="31834">
                  <c:v>3.6781134605410002</c:v>
                </c:pt>
                <c:pt idx="31835">
                  <c:v>3.6781642436980002</c:v>
                </c:pt>
                <c:pt idx="31836">
                  <c:v>3.6782150268549998</c:v>
                </c:pt>
                <c:pt idx="31837">
                  <c:v>3.6782629489900001</c:v>
                </c:pt>
                <c:pt idx="31838">
                  <c:v>3.678360700607</c:v>
                </c:pt>
                <c:pt idx="31839">
                  <c:v>3.6784594058989999</c:v>
                </c:pt>
                <c:pt idx="31840">
                  <c:v>3.6785507202150001</c:v>
                </c:pt>
                <c:pt idx="31841">
                  <c:v>3.6786434650420001</c:v>
                </c:pt>
                <c:pt idx="31842">
                  <c:v>3.6787605285640002</c:v>
                </c:pt>
                <c:pt idx="31843">
                  <c:v>3.6788291931149999</c:v>
                </c:pt>
                <c:pt idx="31844">
                  <c:v>3.6788964271550002</c:v>
                </c:pt>
                <c:pt idx="31845">
                  <c:v>3.6789669990539999</c:v>
                </c:pt>
                <c:pt idx="31846">
                  <c:v>3.6790447235110002</c:v>
                </c:pt>
                <c:pt idx="31847">
                  <c:v>3.6791279315950001</c:v>
                </c:pt>
                <c:pt idx="31848">
                  <c:v>3.6792111396789999</c:v>
                </c:pt>
                <c:pt idx="31849">
                  <c:v>3.6792893409729999</c:v>
                </c:pt>
                <c:pt idx="31850">
                  <c:v>3.6793673038480001</c:v>
                </c:pt>
                <c:pt idx="31851">
                  <c:v>3.679443359375</c:v>
                </c:pt>
                <c:pt idx="31852">
                  <c:v>3.6795120239260002</c:v>
                </c:pt>
                <c:pt idx="31853">
                  <c:v>3.6795735359189998</c:v>
                </c:pt>
                <c:pt idx="31854">
                  <c:v>3.679635047913</c:v>
                </c:pt>
                <c:pt idx="31855">
                  <c:v>3.6796939373019999</c:v>
                </c:pt>
                <c:pt idx="31856">
                  <c:v>3.6797475814820002</c:v>
                </c:pt>
                <c:pt idx="31857">
                  <c:v>3.6798417568209998</c:v>
                </c:pt>
                <c:pt idx="31858">
                  <c:v>3.6799240112299998</c:v>
                </c:pt>
                <c:pt idx="31859">
                  <c:v>3.6801629066469999</c:v>
                </c:pt>
                <c:pt idx="31860">
                  <c:v>3.6802306175230002</c:v>
                </c:pt>
                <c:pt idx="31861">
                  <c:v>3.680271863937</c:v>
                </c:pt>
                <c:pt idx="31862">
                  <c:v>3.6803107261660002</c:v>
                </c:pt>
                <c:pt idx="31863">
                  <c:v>3.6803514957429999</c:v>
                </c:pt>
                <c:pt idx="31864">
                  <c:v>3.6803889274600001</c:v>
                </c:pt>
                <c:pt idx="31865">
                  <c:v>3.6804273128510001</c:v>
                </c:pt>
                <c:pt idx="31866">
                  <c:v>3.6804647445679999</c:v>
                </c:pt>
                <c:pt idx="31867">
                  <c:v>3.6805248260500001</c:v>
                </c:pt>
                <c:pt idx="31868">
                  <c:v>3.6805562973020001</c:v>
                </c:pt>
                <c:pt idx="31869">
                  <c:v>3.6805942058559999</c:v>
                </c:pt>
                <c:pt idx="31870">
                  <c:v>3.6806271076199999</c:v>
                </c:pt>
                <c:pt idx="31871">
                  <c:v>3.68066072464</c:v>
                </c:pt>
                <c:pt idx="31872">
                  <c:v>3.6806957721710001</c:v>
                </c:pt>
                <c:pt idx="31873">
                  <c:v>3.680728673935</c:v>
                </c:pt>
                <c:pt idx="31874">
                  <c:v>3.680761575699</c:v>
                </c:pt>
                <c:pt idx="31875">
                  <c:v>3.6807975769039998</c:v>
                </c:pt>
                <c:pt idx="31876">
                  <c:v>3.6808304786680002</c:v>
                </c:pt>
                <c:pt idx="31877">
                  <c:v>3.680868387222</c:v>
                </c:pt>
                <c:pt idx="31878">
                  <c:v>3.680913448334</c:v>
                </c:pt>
                <c:pt idx="31879">
                  <c:v>3.6809537410740001</c:v>
                </c:pt>
                <c:pt idx="31880">
                  <c:v>3.6810219287870001</c:v>
                </c:pt>
                <c:pt idx="31881">
                  <c:v>3.6810922622679998</c:v>
                </c:pt>
                <c:pt idx="31882">
                  <c:v>3.6811375617979998</c:v>
                </c:pt>
                <c:pt idx="31883">
                  <c:v>3.6811952590939998</c:v>
                </c:pt>
                <c:pt idx="31884">
                  <c:v>3.6812770366669998</c:v>
                </c:pt>
                <c:pt idx="31885">
                  <c:v>3.6814918518069999</c:v>
                </c:pt>
                <c:pt idx="31886">
                  <c:v>3.681582927704</c:v>
                </c:pt>
                <c:pt idx="31887">
                  <c:v>3.68163895607</c:v>
                </c:pt>
                <c:pt idx="31888">
                  <c:v>3.681738138199</c:v>
                </c:pt>
                <c:pt idx="31889">
                  <c:v>3.681788682938</c:v>
                </c:pt>
                <c:pt idx="31890">
                  <c:v>3.6818430423740001</c:v>
                </c:pt>
                <c:pt idx="31891">
                  <c:v>3.6818966865539999</c:v>
                </c:pt>
                <c:pt idx="31892">
                  <c:v>3.6819503307339998</c:v>
                </c:pt>
                <c:pt idx="31893">
                  <c:v>3.682047128677</c:v>
                </c:pt>
                <c:pt idx="31894">
                  <c:v>3.6821398735050002</c:v>
                </c:pt>
                <c:pt idx="31895">
                  <c:v>3.682226657867</c:v>
                </c:pt>
                <c:pt idx="31896">
                  <c:v>3.682312250137</c:v>
                </c:pt>
                <c:pt idx="31897">
                  <c:v>3.6825292110440002</c:v>
                </c:pt>
                <c:pt idx="31898">
                  <c:v>3.682828187943</c:v>
                </c:pt>
                <c:pt idx="31899">
                  <c:v>3.6829092502590002</c:v>
                </c:pt>
                <c:pt idx="31900">
                  <c:v>3.6829483509059999</c:v>
                </c:pt>
                <c:pt idx="31901">
                  <c:v>3.6829934120179999</c:v>
                </c:pt>
                <c:pt idx="31902">
                  <c:v>3.683033704758</c:v>
                </c:pt>
                <c:pt idx="31903">
                  <c:v>3.6830718517299998</c:v>
                </c:pt>
                <c:pt idx="31904">
                  <c:v>3.683112621307</c:v>
                </c:pt>
                <c:pt idx="31905">
                  <c:v>3.6831851005549998</c:v>
                </c:pt>
                <c:pt idx="31906">
                  <c:v>3.6832909584050002</c:v>
                </c:pt>
                <c:pt idx="31907">
                  <c:v>3.6833693981170001</c:v>
                </c:pt>
                <c:pt idx="31908">
                  <c:v>3.6834495067600002</c:v>
                </c:pt>
                <c:pt idx="31909">
                  <c:v>3.6835498809809999</c:v>
                </c:pt>
                <c:pt idx="31910">
                  <c:v>3.6838741302489999</c:v>
                </c:pt>
                <c:pt idx="31911">
                  <c:v>3.68408536911</c:v>
                </c:pt>
                <c:pt idx="31912">
                  <c:v>3.6843161582950001</c:v>
                </c:pt>
                <c:pt idx="31913">
                  <c:v>3.6843912601470001</c:v>
                </c:pt>
                <c:pt idx="31914">
                  <c:v>3.684470891953</c:v>
                </c:pt>
                <c:pt idx="31915">
                  <c:v>3.6846175193790001</c:v>
                </c:pt>
                <c:pt idx="31916">
                  <c:v>3.6847009658809999</c:v>
                </c:pt>
                <c:pt idx="31917">
                  <c:v>3.684756755829</c:v>
                </c:pt>
                <c:pt idx="31918">
                  <c:v>3.6848070621489999</c:v>
                </c:pt>
                <c:pt idx="31919">
                  <c:v>3.6848592758179999</c:v>
                </c:pt>
                <c:pt idx="31920">
                  <c:v>3.684941768646</c:v>
                </c:pt>
                <c:pt idx="31921">
                  <c:v>3.6850562095639998</c:v>
                </c:pt>
                <c:pt idx="31922">
                  <c:v>3.6851329803469999</c:v>
                </c:pt>
                <c:pt idx="31923">
                  <c:v>3.685185909271</c:v>
                </c:pt>
                <c:pt idx="31924">
                  <c:v>3.6852593421940001</c:v>
                </c:pt>
                <c:pt idx="31925">
                  <c:v>3.6853024959559999</c:v>
                </c:pt>
                <c:pt idx="31926">
                  <c:v>3.6853816509250001</c:v>
                </c:pt>
                <c:pt idx="31927">
                  <c:v>3.685466766357</c:v>
                </c:pt>
                <c:pt idx="31928">
                  <c:v>3.6855576038360001</c:v>
                </c:pt>
                <c:pt idx="31929">
                  <c:v>3.6859278678890002</c:v>
                </c:pt>
                <c:pt idx="31930">
                  <c:v>3.6860628128049999</c:v>
                </c:pt>
                <c:pt idx="31931">
                  <c:v>3.6861703395840002</c:v>
                </c:pt>
                <c:pt idx="31932">
                  <c:v>3.6862311363220002</c:v>
                </c:pt>
                <c:pt idx="31933">
                  <c:v>3.6862907409669998</c:v>
                </c:pt>
                <c:pt idx="31934">
                  <c:v>3.6863512992860001</c:v>
                </c:pt>
                <c:pt idx="31935">
                  <c:v>3.6864109039309998</c:v>
                </c:pt>
                <c:pt idx="31936">
                  <c:v>3.686476707458</c:v>
                </c:pt>
                <c:pt idx="31937">
                  <c:v>3.686544418335</c:v>
                </c:pt>
                <c:pt idx="31938">
                  <c:v>3.6866092681880001</c:v>
                </c:pt>
                <c:pt idx="31939">
                  <c:v>3.686675071716</c:v>
                </c:pt>
                <c:pt idx="31940">
                  <c:v>3.6867399215700001</c:v>
                </c:pt>
                <c:pt idx="31941">
                  <c:v>3.6868011951450002</c:v>
                </c:pt>
                <c:pt idx="31942">
                  <c:v>3.6868627071379998</c:v>
                </c:pt>
                <c:pt idx="31943">
                  <c:v>3.6869223117829999</c:v>
                </c:pt>
                <c:pt idx="31944">
                  <c:v>3.6869828701020002</c:v>
                </c:pt>
                <c:pt idx="31945">
                  <c:v>3.6870441436769998</c:v>
                </c:pt>
                <c:pt idx="31946">
                  <c:v>3.6871030330660002</c:v>
                </c:pt>
                <c:pt idx="31947">
                  <c:v>3.6871626377109998</c:v>
                </c:pt>
                <c:pt idx="31948">
                  <c:v>3.6872222423549998</c:v>
                </c:pt>
                <c:pt idx="31949">
                  <c:v>3.6872806549070001</c:v>
                </c:pt>
                <c:pt idx="31950">
                  <c:v>3.6873352527619998</c:v>
                </c:pt>
                <c:pt idx="31951">
                  <c:v>3.6873872280120001</c:v>
                </c:pt>
                <c:pt idx="31952">
                  <c:v>3.6874356269840001</c:v>
                </c:pt>
                <c:pt idx="31953">
                  <c:v>3.6875245571140001</c:v>
                </c:pt>
                <c:pt idx="31954">
                  <c:v>3.6878533363339998</c:v>
                </c:pt>
                <c:pt idx="31955">
                  <c:v>3.688150644302</c:v>
                </c:pt>
                <c:pt idx="31956">
                  <c:v>3.688230752945</c:v>
                </c:pt>
                <c:pt idx="31957">
                  <c:v>3.6882929801939999</c:v>
                </c:pt>
                <c:pt idx="31958">
                  <c:v>3.688368320465</c:v>
                </c:pt>
                <c:pt idx="31959">
                  <c:v>3.6884386539460001</c:v>
                </c:pt>
                <c:pt idx="31960">
                  <c:v>3.6885802745820002</c:v>
                </c:pt>
                <c:pt idx="31961">
                  <c:v>3.688657999039</c:v>
                </c:pt>
                <c:pt idx="31962">
                  <c:v>3.6887004375460002</c:v>
                </c:pt>
                <c:pt idx="31963">
                  <c:v>3.6887350082400001</c:v>
                </c:pt>
                <c:pt idx="31964">
                  <c:v>3.6887736320500002</c:v>
                </c:pt>
                <c:pt idx="31965">
                  <c:v>3.688813209534</c:v>
                </c:pt>
                <c:pt idx="31966">
                  <c:v>3.6888802051540002</c:v>
                </c:pt>
                <c:pt idx="31967">
                  <c:v>3.6891429424290001</c:v>
                </c:pt>
                <c:pt idx="31968">
                  <c:v>3.6892518997189998</c:v>
                </c:pt>
                <c:pt idx="31969">
                  <c:v>3.6893017292020001</c:v>
                </c:pt>
                <c:pt idx="31970">
                  <c:v>3.6893489360810001</c:v>
                </c:pt>
                <c:pt idx="31971">
                  <c:v>3.6893942356110001</c:v>
                </c:pt>
                <c:pt idx="31972">
                  <c:v>3.6894366741179998</c:v>
                </c:pt>
                <c:pt idx="31973">
                  <c:v>3.689481258392</c:v>
                </c:pt>
                <c:pt idx="31974">
                  <c:v>3.689561605453</c:v>
                </c:pt>
                <c:pt idx="31975">
                  <c:v>3.6898987293240002</c:v>
                </c:pt>
                <c:pt idx="31976">
                  <c:v>3.6902251243589999</c:v>
                </c:pt>
                <c:pt idx="31977">
                  <c:v>3.6904149055479998</c:v>
                </c:pt>
                <c:pt idx="31978">
                  <c:v>3.6905415058140001</c:v>
                </c:pt>
                <c:pt idx="31979">
                  <c:v>3.6906385421749999</c:v>
                </c:pt>
                <c:pt idx="31980">
                  <c:v>3.6907451152799999</c:v>
                </c:pt>
                <c:pt idx="31981">
                  <c:v>3.6908509731289998</c:v>
                </c:pt>
                <c:pt idx="31982">
                  <c:v>3.690909147263</c:v>
                </c:pt>
                <c:pt idx="31983">
                  <c:v>3.6909644603729999</c:v>
                </c:pt>
                <c:pt idx="31984">
                  <c:v>3.6910216808320002</c:v>
                </c:pt>
                <c:pt idx="31985">
                  <c:v>3.6910774707790002</c:v>
                </c:pt>
                <c:pt idx="31986">
                  <c:v>3.691135883331</c:v>
                </c:pt>
                <c:pt idx="31987">
                  <c:v>3.6911931037899999</c:v>
                </c:pt>
                <c:pt idx="31988">
                  <c:v>3.6912531852720001</c:v>
                </c:pt>
                <c:pt idx="31989">
                  <c:v>3.6913080215449998</c:v>
                </c:pt>
                <c:pt idx="31990">
                  <c:v>3.6913671493529998</c:v>
                </c:pt>
                <c:pt idx="31991">
                  <c:v>3.6914300918579999</c:v>
                </c:pt>
                <c:pt idx="31992">
                  <c:v>3.691486597061</c:v>
                </c:pt>
                <c:pt idx="31993">
                  <c:v>3.6915464401250002</c:v>
                </c:pt>
                <c:pt idx="31994">
                  <c:v>3.691601276398</c:v>
                </c:pt>
                <c:pt idx="31995">
                  <c:v>3.691662549973</c:v>
                </c:pt>
                <c:pt idx="31996">
                  <c:v>3.6917161941529999</c:v>
                </c:pt>
                <c:pt idx="31997">
                  <c:v>3.691767215729</c:v>
                </c:pt>
                <c:pt idx="31998">
                  <c:v>3.6918184757230001</c:v>
                </c:pt>
                <c:pt idx="31999">
                  <c:v>3.6919109821320002</c:v>
                </c:pt>
                <c:pt idx="32000">
                  <c:v>3.6920328140260001</c:v>
                </c:pt>
                <c:pt idx="32001">
                  <c:v>3.6922366619110001</c:v>
                </c:pt>
                <c:pt idx="32002">
                  <c:v>3.6923015117650002</c:v>
                </c:pt>
                <c:pt idx="32003">
                  <c:v>3.692361831665</c:v>
                </c:pt>
                <c:pt idx="32004">
                  <c:v>3.692409038544</c:v>
                </c:pt>
                <c:pt idx="32005">
                  <c:v>3.6924705505370001</c:v>
                </c:pt>
                <c:pt idx="32006">
                  <c:v>3.6925370693209998</c:v>
                </c:pt>
                <c:pt idx="32007">
                  <c:v>3.6925783157350001</c:v>
                </c:pt>
                <c:pt idx="32008">
                  <c:v>3.6926231384279999</c:v>
                </c:pt>
                <c:pt idx="32009">
                  <c:v>3.6926655769350001</c:v>
                </c:pt>
                <c:pt idx="32010">
                  <c:v>3.6927030086519999</c:v>
                </c:pt>
                <c:pt idx="32011">
                  <c:v>3.69273686409</c:v>
                </c:pt>
                <c:pt idx="32012">
                  <c:v>3.6927731037139999</c:v>
                </c:pt>
                <c:pt idx="32013">
                  <c:v>3.6928017139430001</c:v>
                </c:pt>
                <c:pt idx="32014">
                  <c:v>3.6928391456599998</c:v>
                </c:pt>
                <c:pt idx="32015">
                  <c:v>3.6928787231450002</c:v>
                </c:pt>
                <c:pt idx="32016">
                  <c:v>3.6929464340210001</c:v>
                </c:pt>
                <c:pt idx="32017">
                  <c:v>3.6932072639469999</c:v>
                </c:pt>
                <c:pt idx="32018">
                  <c:v>3.693322896957</c:v>
                </c:pt>
                <c:pt idx="32019">
                  <c:v>3.6934018135070001</c:v>
                </c:pt>
                <c:pt idx="32020">
                  <c:v>3.693477869034</c:v>
                </c:pt>
                <c:pt idx="32021">
                  <c:v>3.6937863826749999</c:v>
                </c:pt>
                <c:pt idx="32022">
                  <c:v>3.6938977241519999</c:v>
                </c:pt>
                <c:pt idx="32023">
                  <c:v>3.6939480304719998</c:v>
                </c:pt>
                <c:pt idx="32024">
                  <c:v>3.694002866745</c:v>
                </c:pt>
                <c:pt idx="32025">
                  <c:v>3.694295883179</c:v>
                </c:pt>
                <c:pt idx="32026">
                  <c:v>3.6943902969360001</c:v>
                </c:pt>
                <c:pt idx="32027">
                  <c:v>3.694489479065</c:v>
                </c:pt>
                <c:pt idx="32028">
                  <c:v>3.6945915222169998</c:v>
                </c:pt>
                <c:pt idx="32029">
                  <c:v>3.6946852207180001</c:v>
                </c:pt>
                <c:pt idx="32030">
                  <c:v>3.694768428802</c:v>
                </c:pt>
                <c:pt idx="32031">
                  <c:v>3.6948945522310002</c:v>
                </c:pt>
                <c:pt idx="32032">
                  <c:v>3.694982767105</c:v>
                </c:pt>
                <c:pt idx="32033">
                  <c:v>3.6950757503510001</c:v>
                </c:pt>
                <c:pt idx="32034">
                  <c:v>3.6951785087590001</c:v>
                </c:pt>
                <c:pt idx="32035">
                  <c:v>3.695277690887</c:v>
                </c:pt>
                <c:pt idx="32036">
                  <c:v>3.6953721046450001</c:v>
                </c:pt>
                <c:pt idx="32037">
                  <c:v>3.695500850677</c:v>
                </c:pt>
                <c:pt idx="32038">
                  <c:v>3.6956222057339998</c:v>
                </c:pt>
                <c:pt idx="32039">
                  <c:v>3.6957092285159998</c:v>
                </c:pt>
                <c:pt idx="32040">
                  <c:v>3.6957962512970002</c:v>
                </c:pt>
                <c:pt idx="32041">
                  <c:v>3.6958820819849998</c:v>
                </c:pt>
                <c:pt idx="32042">
                  <c:v>3.696125268936</c:v>
                </c:pt>
                <c:pt idx="32043">
                  <c:v>3.6961908340449998</c:v>
                </c:pt>
                <c:pt idx="32044">
                  <c:v>3.696238517761</c:v>
                </c:pt>
                <c:pt idx="32045">
                  <c:v>3.6963050365450001</c:v>
                </c:pt>
                <c:pt idx="32046">
                  <c:v>3.6963856220250002</c:v>
                </c:pt>
                <c:pt idx="32047">
                  <c:v>3.6964385509489999</c:v>
                </c:pt>
                <c:pt idx="32048">
                  <c:v>3.6965155601499999</c:v>
                </c:pt>
                <c:pt idx="32049">
                  <c:v>3.6965670585630002</c:v>
                </c:pt>
                <c:pt idx="32050">
                  <c:v>3.6966164112089999</c:v>
                </c:pt>
                <c:pt idx="32051">
                  <c:v>3.6966581344599998</c:v>
                </c:pt>
                <c:pt idx="32052">
                  <c:v>3.696700572968</c:v>
                </c:pt>
                <c:pt idx="32053">
                  <c:v>3.6967432498930002</c:v>
                </c:pt>
                <c:pt idx="32054">
                  <c:v>3.6967787742609999</c:v>
                </c:pt>
                <c:pt idx="32055">
                  <c:v>3.696812391281</c:v>
                </c:pt>
                <c:pt idx="32056">
                  <c:v>3.69686293602</c:v>
                </c:pt>
                <c:pt idx="32057">
                  <c:v>3.6969387531279998</c:v>
                </c:pt>
                <c:pt idx="32058">
                  <c:v>3.6970233917240001</c:v>
                </c:pt>
                <c:pt idx="32059">
                  <c:v>3.697080850601</c:v>
                </c:pt>
                <c:pt idx="32060">
                  <c:v>3.6971518993379999</c:v>
                </c:pt>
                <c:pt idx="32061">
                  <c:v>3.697232484818</c:v>
                </c:pt>
                <c:pt idx="32062">
                  <c:v>3.697453975677</c:v>
                </c:pt>
                <c:pt idx="32063">
                  <c:v>3.6975529193879999</c:v>
                </c:pt>
                <c:pt idx="32064">
                  <c:v>3.6976094245910001</c:v>
                </c:pt>
                <c:pt idx="32065">
                  <c:v>3.6976690292360002</c:v>
                </c:pt>
                <c:pt idx="32066">
                  <c:v>3.6977360248569999</c:v>
                </c:pt>
                <c:pt idx="32067">
                  <c:v>3.697803020477</c:v>
                </c:pt>
                <c:pt idx="32068">
                  <c:v>3.697875976563</c:v>
                </c:pt>
                <c:pt idx="32069">
                  <c:v>3.6979446411130001</c:v>
                </c:pt>
                <c:pt idx="32070">
                  <c:v>3.6980106830600001</c:v>
                </c:pt>
                <c:pt idx="32071">
                  <c:v>3.6980822086330001</c:v>
                </c:pt>
                <c:pt idx="32072">
                  <c:v>3.69814991951</c:v>
                </c:pt>
                <c:pt idx="32073">
                  <c:v>3.6982111930850001</c:v>
                </c:pt>
                <c:pt idx="32074">
                  <c:v>3.6982698440549999</c:v>
                </c:pt>
                <c:pt idx="32075">
                  <c:v>3.698369264603</c:v>
                </c:pt>
                <c:pt idx="32076">
                  <c:v>3.6985676288599998</c:v>
                </c:pt>
                <c:pt idx="32077">
                  <c:v>3.6988947391510001</c:v>
                </c:pt>
                <c:pt idx="32078">
                  <c:v>3.6991076469420001</c:v>
                </c:pt>
                <c:pt idx="32079">
                  <c:v>3.6991972923279999</c:v>
                </c:pt>
                <c:pt idx="32080">
                  <c:v>3.699469804764</c:v>
                </c:pt>
                <c:pt idx="32081">
                  <c:v>3.6995441913599998</c:v>
                </c:pt>
                <c:pt idx="32082">
                  <c:v>3.6995925903320002</c:v>
                </c:pt>
                <c:pt idx="32083">
                  <c:v>3.6996412277220001</c:v>
                </c:pt>
                <c:pt idx="32084">
                  <c:v>3.6996891498569999</c:v>
                </c:pt>
                <c:pt idx="32085">
                  <c:v>3.6997303962710002</c:v>
                </c:pt>
                <c:pt idx="32086">
                  <c:v>3.6997826099400002</c:v>
                </c:pt>
                <c:pt idx="32087">
                  <c:v>3.6998486518860001</c:v>
                </c:pt>
                <c:pt idx="32088">
                  <c:v>3.6999149322510001</c:v>
                </c:pt>
                <c:pt idx="32089">
                  <c:v>3.7002456188199999</c:v>
                </c:pt>
                <c:pt idx="32090">
                  <c:v>3.7005863189700001</c:v>
                </c:pt>
                <c:pt idx="32091">
                  <c:v>3.7008070945739999</c:v>
                </c:pt>
                <c:pt idx="32092">
                  <c:v>3.7008848190310002</c:v>
                </c:pt>
                <c:pt idx="32093">
                  <c:v>3.7011034488679999</c:v>
                </c:pt>
                <c:pt idx="32094">
                  <c:v>3.7014310359949998</c:v>
                </c:pt>
                <c:pt idx="32095">
                  <c:v>3.7016410827640001</c:v>
                </c:pt>
                <c:pt idx="32096">
                  <c:v>3.701715946198</c:v>
                </c:pt>
                <c:pt idx="32097">
                  <c:v>3.701763153076</c:v>
                </c:pt>
                <c:pt idx="32098">
                  <c:v>3.7018110752109998</c:v>
                </c:pt>
                <c:pt idx="32099">
                  <c:v>3.7018558979030001</c:v>
                </c:pt>
                <c:pt idx="32100">
                  <c:v>3.7019045352940001</c:v>
                </c:pt>
                <c:pt idx="32101">
                  <c:v>3.70219039917</c:v>
                </c:pt>
                <c:pt idx="32102">
                  <c:v>3.702277421951</c:v>
                </c:pt>
                <c:pt idx="32103">
                  <c:v>3.702362775803</c:v>
                </c:pt>
                <c:pt idx="32104">
                  <c:v>3.7024841308590002</c:v>
                </c:pt>
                <c:pt idx="32105">
                  <c:v>3.702568769455</c:v>
                </c:pt>
                <c:pt idx="32106">
                  <c:v>3.7026515007020002</c:v>
                </c:pt>
                <c:pt idx="32107">
                  <c:v>3.7027442455289998</c:v>
                </c:pt>
                <c:pt idx="32108">
                  <c:v>3.7028291225430001</c:v>
                </c:pt>
                <c:pt idx="32109">
                  <c:v>3.7029113769530002</c:v>
                </c:pt>
                <c:pt idx="32110">
                  <c:v>3.7032361030579999</c:v>
                </c:pt>
                <c:pt idx="32111">
                  <c:v>3.7033512592319999</c:v>
                </c:pt>
                <c:pt idx="32112">
                  <c:v>3.7034339904790001</c:v>
                </c:pt>
                <c:pt idx="32113">
                  <c:v>3.70347905159</c:v>
                </c:pt>
                <c:pt idx="32114">
                  <c:v>3.7035267353060002</c:v>
                </c:pt>
                <c:pt idx="32115">
                  <c:v>3.7035710811609999</c:v>
                </c:pt>
                <c:pt idx="32116">
                  <c:v>3.7036190032960001</c:v>
                </c:pt>
                <c:pt idx="32117">
                  <c:v>3.703667402267</c:v>
                </c:pt>
                <c:pt idx="32118">
                  <c:v>3.703714609146</c:v>
                </c:pt>
                <c:pt idx="32119">
                  <c:v>3.7037672996520001</c:v>
                </c:pt>
                <c:pt idx="32120">
                  <c:v>3.7038531303409998</c:v>
                </c:pt>
                <c:pt idx="32121">
                  <c:v>3.7041885852809999</c:v>
                </c:pt>
                <c:pt idx="32122">
                  <c:v>3.7044463157649998</c:v>
                </c:pt>
                <c:pt idx="32123">
                  <c:v>3.7045378685000001</c:v>
                </c:pt>
                <c:pt idx="32124">
                  <c:v>3.70463180542</c:v>
                </c:pt>
                <c:pt idx="32125">
                  <c:v>3.7047290801999999</c:v>
                </c:pt>
                <c:pt idx="32126">
                  <c:v>3.7048304080959999</c:v>
                </c:pt>
                <c:pt idx="32127">
                  <c:v>3.7050237655639999</c:v>
                </c:pt>
                <c:pt idx="32128">
                  <c:v>3.7051491737369999</c:v>
                </c:pt>
                <c:pt idx="32129">
                  <c:v>3.705236673355</c:v>
                </c:pt>
                <c:pt idx="32130">
                  <c:v>3.7052888870239999</c:v>
                </c:pt>
                <c:pt idx="32131">
                  <c:v>3.705339431763</c:v>
                </c:pt>
                <c:pt idx="32132">
                  <c:v>3.705395460129</c:v>
                </c:pt>
                <c:pt idx="32133">
                  <c:v>3.7054491043089999</c:v>
                </c:pt>
                <c:pt idx="32134">
                  <c:v>3.7055065631869999</c:v>
                </c:pt>
                <c:pt idx="32135">
                  <c:v>3.7055583000180001</c:v>
                </c:pt>
                <c:pt idx="32136">
                  <c:v>3.7056093215939998</c:v>
                </c:pt>
                <c:pt idx="32137">
                  <c:v>3.7057096958160001</c:v>
                </c:pt>
                <c:pt idx="32138">
                  <c:v>3.705801963806</c:v>
                </c:pt>
                <c:pt idx="32139">
                  <c:v>3.7058885097499998</c:v>
                </c:pt>
                <c:pt idx="32140">
                  <c:v>3.7060554027560002</c:v>
                </c:pt>
                <c:pt idx="32141">
                  <c:v>3.7061390876770002</c:v>
                </c:pt>
                <c:pt idx="32142">
                  <c:v>3.7062172889710001</c:v>
                </c:pt>
                <c:pt idx="32143">
                  <c:v>3.7065129280089999</c:v>
                </c:pt>
                <c:pt idx="32144">
                  <c:v>3.7066063880920002</c:v>
                </c:pt>
                <c:pt idx="32145">
                  <c:v>3.7066485881809998</c:v>
                </c:pt>
                <c:pt idx="32146">
                  <c:v>3.7066900730130001</c:v>
                </c:pt>
                <c:pt idx="32147">
                  <c:v>3.706759214401</c:v>
                </c:pt>
                <c:pt idx="32148">
                  <c:v>3.7068319320679999</c:v>
                </c:pt>
                <c:pt idx="32149">
                  <c:v>3.7069060802460001</c:v>
                </c:pt>
                <c:pt idx="32150">
                  <c:v>3.7069532871250002</c:v>
                </c:pt>
                <c:pt idx="32151">
                  <c:v>3.7069883346560002</c:v>
                </c:pt>
                <c:pt idx="32152">
                  <c:v>3.7070231437680001</c:v>
                </c:pt>
                <c:pt idx="32153">
                  <c:v>3.7070558071140001</c:v>
                </c:pt>
                <c:pt idx="32154">
                  <c:v>3.707087278366</c:v>
                </c:pt>
                <c:pt idx="32155">
                  <c:v>3.7071208953860002</c:v>
                </c:pt>
                <c:pt idx="32156">
                  <c:v>3.7071578502659999</c:v>
                </c:pt>
                <c:pt idx="32157">
                  <c:v>3.707195281982</c:v>
                </c:pt>
                <c:pt idx="32158">
                  <c:v>3.7072396278380002</c:v>
                </c:pt>
                <c:pt idx="32159">
                  <c:v>3.7073159217830001</c:v>
                </c:pt>
                <c:pt idx="32160">
                  <c:v>3.707615375519</c:v>
                </c:pt>
                <c:pt idx="32161">
                  <c:v>3.7076964378359998</c:v>
                </c:pt>
                <c:pt idx="32162">
                  <c:v>3.7079193592070001</c:v>
                </c:pt>
                <c:pt idx="32163">
                  <c:v>3.7080109119419999</c:v>
                </c:pt>
                <c:pt idx="32164">
                  <c:v>3.708107233047</c:v>
                </c:pt>
                <c:pt idx="32165">
                  <c:v>3.7081990241999998</c:v>
                </c:pt>
                <c:pt idx="32166">
                  <c:v>3.708398580551</c:v>
                </c:pt>
                <c:pt idx="32167">
                  <c:v>3.7085969448089999</c:v>
                </c:pt>
                <c:pt idx="32168">
                  <c:v>3.7087206840519999</c:v>
                </c:pt>
                <c:pt idx="32169">
                  <c:v>3.709097623825</c:v>
                </c:pt>
                <c:pt idx="32170">
                  <c:v>3.7091753482819998</c:v>
                </c:pt>
                <c:pt idx="32171">
                  <c:v>3.7092618942260001</c:v>
                </c:pt>
                <c:pt idx="32172">
                  <c:v>3.7093465328219999</c:v>
                </c:pt>
                <c:pt idx="32173">
                  <c:v>3.709437847137</c:v>
                </c:pt>
                <c:pt idx="32174">
                  <c:v>3.709567070007</c:v>
                </c:pt>
                <c:pt idx="32175">
                  <c:v>3.7096567153929998</c:v>
                </c:pt>
                <c:pt idx="32176">
                  <c:v>3.709746599197</c:v>
                </c:pt>
                <c:pt idx="32177">
                  <c:v>3.7098691463470002</c:v>
                </c:pt>
                <c:pt idx="32178">
                  <c:v>3.7099778652189999</c:v>
                </c:pt>
                <c:pt idx="32179">
                  <c:v>3.7101588249209998</c:v>
                </c:pt>
                <c:pt idx="32180">
                  <c:v>3.7102668285370002</c:v>
                </c:pt>
                <c:pt idx="32181">
                  <c:v>3.7105107307430001</c:v>
                </c:pt>
                <c:pt idx="32182">
                  <c:v>3.7105596065520001</c:v>
                </c:pt>
                <c:pt idx="32183">
                  <c:v>3.7106318473819999</c:v>
                </c:pt>
                <c:pt idx="32184">
                  <c:v>3.710709095001</c:v>
                </c:pt>
                <c:pt idx="32185">
                  <c:v>3.7107872962949999</c:v>
                </c:pt>
                <c:pt idx="32186">
                  <c:v>3.7108628749850001</c:v>
                </c:pt>
                <c:pt idx="32187">
                  <c:v>3.7109103202820002</c:v>
                </c:pt>
                <c:pt idx="32188">
                  <c:v>3.7109589576720001</c:v>
                </c:pt>
                <c:pt idx="32189">
                  <c:v>3.7110061645510002</c:v>
                </c:pt>
                <c:pt idx="32190">
                  <c:v>3.7110481262210002</c:v>
                </c:pt>
                <c:pt idx="32191">
                  <c:v>3.7110867500309999</c:v>
                </c:pt>
                <c:pt idx="32192">
                  <c:v>3.7111244201660001</c:v>
                </c:pt>
                <c:pt idx="32193">
                  <c:v>3.7111637592319999</c:v>
                </c:pt>
                <c:pt idx="32194">
                  <c:v>3.7112102508540001</c:v>
                </c:pt>
                <c:pt idx="32195">
                  <c:v>3.7112555503850002</c:v>
                </c:pt>
                <c:pt idx="32196">
                  <c:v>3.7112963199619999</c:v>
                </c:pt>
                <c:pt idx="32197">
                  <c:v>3.7113442420960001</c:v>
                </c:pt>
                <c:pt idx="32198">
                  <c:v>3.7113902568819999</c:v>
                </c:pt>
                <c:pt idx="32199">
                  <c:v>3.7114331722260001</c:v>
                </c:pt>
                <c:pt idx="32200">
                  <c:v>3.711476564407</c:v>
                </c:pt>
                <c:pt idx="32201">
                  <c:v>3.7115256786350002</c:v>
                </c:pt>
                <c:pt idx="32202">
                  <c:v>3.711610794067</c:v>
                </c:pt>
                <c:pt idx="32203">
                  <c:v>3.711840867996</c:v>
                </c:pt>
                <c:pt idx="32204">
                  <c:v>3.7119340896609998</c:v>
                </c:pt>
                <c:pt idx="32205">
                  <c:v>3.712036132813</c:v>
                </c:pt>
                <c:pt idx="32206">
                  <c:v>3.7121348381039998</c:v>
                </c:pt>
                <c:pt idx="32207">
                  <c:v>3.712229967117</c:v>
                </c:pt>
                <c:pt idx="32208">
                  <c:v>3.712328910828</c:v>
                </c:pt>
                <c:pt idx="32209">
                  <c:v>3.7126893997189998</c:v>
                </c:pt>
                <c:pt idx="32210">
                  <c:v>3.7127838134769999</c:v>
                </c:pt>
                <c:pt idx="32211">
                  <c:v>3.7129018306730002</c:v>
                </c:pt>
                <c:pt idx="32212">
                  <c:v>3.7129523754120002</c:v>
                </c:pt>
                <c:pt idx="32213">
                  <c:v>3.7130053043369999</c:v>
                </c:pt>
                <c:pt idx="32214">
                  <c:v>3.713052749634</c:v>
                </c:pt>
                <c:pt idx="32215">
                  <c:v>3.7130935192110002</c:v>
                </c:pt>
                <c:pt idx="32216">
                  <c:v>3.7131464481349998</c:v>
                </c:pt>
                <c:pt idx="32217">
                  <c:v>3.7131929397580001</c:v>
                </c:pt>
                <c:pt idx="32218">
                  <c:v>3.713239192963</c:v>
                </c:pt>
                <c:pt idx="32219">
                  <c:v>3.7133219242100002</c:v>
                </c:pt>
                <c:pt idx="32220">
                  <c:v>3.713401556015</c:v>
                </c:pt>
                <c:pt idx="32221">
                  <c:v>3.7134826183320002</c:v>
                </c:pt>
                <c:pt idx="32222">
                  <c:v>3.7136046886440002</c:v>
                </c:pt>
                <c:pt idx="32223">
                  <c:v>3.713793992996</c:v>
                </c:pt>
                <c:pt idx="32224">
                  <c:v>3.7138850688930001</c:v>
                </c:pt>
                <c:pt idx="32225">
                  <c:v>3.713970184326</c:v>
                </c:pt>
                <c:pt idx="32226">
                  <c:v>3.7140665054320001</c:v>
                </c:pt>
                <c:pt idx="32227">
                  <c:v>3.7141170501710001</c:v>
                </c:pt>
                <c:pt idx="32228">
                  <c:v>3.7141697406769998</c:v>
                </c:pt>
                <c:pt idx="32229">
                  <c:v>3.7142207622529999</c:v>
                </c:pt>
                <c:pt idx="32230">
                  <c:v>3.7143158912660001</c:v>
                </c:pt>
                <c:pt idx="32231">
                  <c:v>3.714409351349</c:v>
                </c:pt>
                <c:pt idx="32232">
                  <c:v>3.7146196365359998</c:v>
                </c:pt>
                <c:pt idx="32233">
                  <c:v>3.714784383774</c:v>
                </c:pt>
                <c:pt idx="32234">
                  <c:v>3.714873552322</c:v>
                </c:pt>
                <c:pt idx="32235">
                  <c:v>3.7149634361269999</c:v>
                </c:pt>
                <c:pt idx="32236">
                  <c:v>3.7150552272800001</c:v>
                </c:pt>
                <c:pt idx="32237">
                  <c:v>3.7151391506200002</c:v>
                </c:pt>
                <c:pt idx="32238">
                  <c:v>3.715295553207</c:v>
                </c:pt>
                <c:pt idx="32239">
                  <c:v>3.7155370712279998</c:v>
                </c:pt>
                <c:pt idx="32240">
                  <c:v>3.7156751155849999</c:v>
                </c:pt>
                <c:pt idx="32241">
                  <c:v>3.7159891128539999</c:v>
                </c:pt>
                <c:pt idx="32242">
                  <c:v>3.716299772263</c:v>
                </c:pt>
                <c:pt idx="32243">
                  <c:v>3.7164082527160001</c:v>
                </c:pt>
                <c:pt idx="32244">
                  <c:v>3.7165529727940001</c:v>
                </c:pt>
                <c:pt idx="32245">
                  <c:v>3.7166585922239999</c:v>
                </c:pt>
                <c:pt idx="32246">
                  <c:v>3.7167699337009998</c:v>
                </c:pt>
                <c:pt idx="32247">
                  <c:v>3.7170202732090001</c:v>
                </c:pt>
                <c:pt idx="32248">
                  <c:v>3.717354774475</c:v>
                </c:pt>
                <c:pt idx="32249">
                  <c:v>3.7176504135130002</c:v>
                </c:pt>
                <c:pt idx="32250">
                  <c:v>3.717988014221</c:v>
                </c:pt>
                <c:pt idx="32251">
                  <c:v>3.7182359695430001</c:v>
                </c:pt>
                <c:pt idx="32252">
                  <c:v>3.718427419662</c:v>
                </c:pt>
                <c:pt idx="32253">
                  <c:v>3.718477964401</c:v>
                </c:pt>
                <c:pt idx="32254">
                  <c:v>3.7185261249539998</c:v>
                </c:pt>
                <c:pt idx="32255">
                  <c:v>3.7185783386229998</c:v>
                </c:pt>
                <c:pt idx="32256">
                  <c:v>3.7186291217799998</c:v>
                </c:pt>
                <c:pt idx="32257">
                  <c:v>3.7186832427979999</c:v>
                </c:pt>
                <c:pt idx="32258">
                  <c:v>3.7187371253969999</c:v>
                </c:pt>
                <c:pt idx="32259">
                  <c:v>3.7187886238100001</c:v>
                </c:pt>
                <c:pt idx="32260">
                  <c:v>3.71884226799</c:v>
                </c:pt>
                <c:pt idx="32261">
                  <c:v>3.7189371585850002</c:v>
                </c:pt>
                <c:pt idx="32262">
                  <c:v>3.7190618515009999</c:v>
                </c:pt>
                <c:pt idx="32263">
                  <c:v>3.71915102005</c:v>
                </c:pt>
                <c:pt idx="32264">
                  <c:v>3.7192304134369998</c:v>
                </c:pt>
                <c:pt idx="32265">
                  <c:v>3.7193083763120001</c:v>
                </c:pt>
                <c:pt idx="32266">
                  <c:v>3.7196245193480002</c:v>
                </c:pt>
                <c:pt idx="32267">
                  <c:v>3.7197005748750001</c:v>
                </c:pt>
                <c:pt idx="32268">
                  <c:v>3.7197821140289999</c:v>
                </c:pt>
                <c:pt idx="32269">
                  <c:v>3.7198238372799999</c:v>
                </c:pt>
                <c:pt idx="32270">
                  <c:v>3.7198586463929999</c:v>
                </c:pt>
                <c:pt idx="32271">
                  <c:v>3.7198913097380002</c:v>
                </c:pt>
                <c:pt idx="32272">
                  <c:v>3.7199244499209998</c:v>
                </c:pt>
                <c:pt idx="32273">
                  <c:v>3.7199559211729998</c:v>
                </c:pt>
                <c:pt idx="32274">
                  <c:v>3.7199938297270001</c:v>
                </c:pt>
                <c:pt idx="32275">
                  <c:v>3.7200288772580001</c:v>
                </c:pt>
                <c:pt idx="32276">
                  <c:v>3.720064878464</c:v>
                </c:pt>
                <c:pt idx="32277">
                  <c:v>3.7201008796689998</c:v>
                </c:pt>
                <c:pt idx="32278">
                  <c:v>3.720138311386</c:v>
                </c:pt>
                <c:pt idx="32279">
                  <c:v>3.7201700210570001</c:v>
                </c:pt>
                <c:pt idx="32280">
                  <c:v>3.72021150589</c:v>
                </c:pt>
                <c:pt idx="32281">
                  <c:v>3.7202572822570001</c:v>
                </c:pt>
                <c:pt idx="32282">
                  <c:v>3.7202987670900001</c:v>
                </c:pt>
                <c:pt idx="32283">
                  <c:v>3.7203481197360002</c:v>
                </c:pt>
                <c:pt idx="32284">
                  <c:v>3.7203960418699999</c:v>
                </c:pt>
                <c:pt idx="32285">
                  <c:v>3.7204384803770001</c:v>
                </c:pt>
                <c:pt idx="32286">
                  <c:v>3.7204751968380001</c:v>
                </c:pt>
                <c:pt idx="32287">
                  <c:v>3.7205173969269998</c:v>
                </c:pt>
                <c:pt idx="32288">
                  <c:v>3.7205643653870002</c:v>
                </c:pt>
                <c:pt idx="32289">
                  <c:v>3.7209208011629999</c:v>
                </c:pt>
                <c:pt idx="32290">
                  <c:v>3.721140623093</c:v>
                </c:pt>
                <c:pt idx="32291">
                  <c:v>3.7211923599240002</c:v>
                </c:pt>
                <c:pt idx="32292">
                  <c:v>3.7215464115139998</c:v>
                </c:pt>
                <c:pt idx="32293">
                  <c:v>3.7218282222750001</c:v>
                </c:pt>
                <c:pt idx="32294">
                  <c:v>3.7221276760099999</c:v>
                </c:pt>
                <c:pt idx="32295">
                  <c:v>3.7222278118130001</c:v>
                </c:pt>
                <c:pt idx="32296">
                  <c:v>3.7222785949710002</c:v>
                </c:pt>
                <c:pt idx="32297">
                  <c:v>3.7223746776579998</c:v>
                </c:pt>
                <c:pt idx="32298">
                  <c:v>3.722460985184</c:v>
                </c:pt>
                <c:pt idx="32299">
                  <c:v>3.7225465774540001</c:v>
                </c:pt>
                <c:pt idx="32300">
                  <c:v>3.7226815223690002</c:v>
                </c:pt>
                <c:pt idx="32301">
                  <c:v>3.722807884216</c:v>
                </c:pt>
                <c:pt idx="32302">
                  <c:v>3.7231471538540002</c:v>
                </c:pt>
                <c:pt idx="32303">
                  <c:v>3.7234241962430001</c:v>
                </c:pt>
                <c:pt idx="32304">
                  <c:v>3.7237193584439998</c:v>
                </c:pt>
                <c:pt idx="32305">
                  <c:v>3.723915338516</c:v>
                </c:pt>
                <c:pt idx="32306">
                  <c:v>3.7239887714390001</c:v>
                </c:pt>
                <c:pt idx="32307">
                  <c:v>3.7240610122679998</c:v>
                </c:pt>
                <c:pt idx="32308">
                  <c:v>3.7241101264949998</c:v>
                </c:pt>
                <c:pt idx="32309">
                  <c:v>3.7241537570949999</c:v>
                </c:pt>
                <c:pt idx="32310">
                  <c:v>3.724204540253</c:v>
                </c:pt>
                <c:pt idx="32311">
                  <c:v>3.7242503166200001</c:v>
                </c:pt>
                <c:pt idx="32312">
                  <c:v>3.724291801453</c:v>
                </c:pt>
                <c:pt idx="32313">
                  <c:v>3.7243325710300001</c:v>
                </c:pt>
                <c:pt idx="32314">
                  <c:v>3.724374055862</c:v>
                </c:pt>
                <c:pt idx="32315">
                  <c:v>3.7244133949279998</c:v>
                </c:pt>
                <c:pt idx="32316">
                  <c:v>3.724459648132</c:v>
                </c:pt>
                <c:pt idx="32317">
                  <c:v>3.7245373725889999</c:v>
                </c:pt>
                <c:pt idx="32318">
                  <c:v>3.7247219085690002</c:v>
                </c:pt>
                <c:pt idx="32319">
                  <c:v>3.724895477295</c:v>
                </c:pt>
                <c:pt idx="32320">
                  <c:v>3.725111722946</c:v>
                </c:pt>
                <c:pt idx="32321">
                  <c:v>3.7252001762389999</c:v>
                </c:pt>
                <c:pt idx="32322">
                  <c:v>3.725289583206</c:v>
                </c:pt>
                <c:pt idx="32323">
                  <c:v>3.7253775596619998</c:v>
                </c:pt>
                <c:pt idx="32324">
                  <c:v>3.7255063056950002</c:v>
                </c:pt>
                <c:pt idx="32325">
                  <c:v>3.7256426811219998</c:v>
                </c:pt>
                <c:pt idx="32326">
                  <c:v>3.7257683277129998</c:v>
                </c:pt>
                <c:pt idx="32327">
                  <c:v>3.7260780334470001</c:v>
                </c:pt>
                <c:pt idx="32328">
                  <c:v>3.7261557579039999</c:v>
                </c:pt>
                <c:pt idx="32329">
                  <c:v>3.7265291213989999</c:v>
                </c:pt>
                <c:pt idx="32330">
                  <c:v>3.726755857468</c:v>
                </c:pt>
                <c:pt idx="32331">
                  <c:v>3.7268481254579999</c:v>
                </c:pt>
                <c:pt idx="32332">
                  <c:v>3.7269401550289998</c:v>
                </c:pt>
                <c:pt idx="32333">
                  <c:v>3.7270343303679998</c:v>
                </c:pt>
                <c:pt idx="32334">
                  <c:v>3.727127313614</c:v>
                </c:pt>
                <c:pt idx="32335">
                  <c:v>3.727223157883</c:v>
                </c:pt>
                <c:pt idx="32336">
                  <c:v>3.72731423378</c:v>
                </c:pt>
                <c:pt idx="32337">
                  <c:v>3.7274081707</c:v>
                </c:pt>
                <c:pt idx="32338">
                  <c:v>3.7274987697599999</c:v>
                </c:pt>
                <c:pt idx="32339">
                  <c:v>3.727588176727</c:v>
                </c:pt>
                <c:pt idx="32340">
                  <c:v>3.7277381420140001</c:v>
                </c:pt>
                <c:pt idx="32341">
                  <c:v>3.7279269695280002</c:v>
                </c:pt>
                <c:pt idx="32342">
                  <c:v>3.7280480861659999</c:v>
                </c:pt>
                <c:pt idx="32343">
                  <c:v>3.7281377315520001</c:v>
                </c:pt>
                <c:pt idx="32344">
                  <c:v>3.7282302379610002</c:v>
                </c:pt>
                <c:pt idx="32345">
                  <c:v>3.728316783905</c:v>
                </c:pt>
                <c:pt idx="32346">
                  <c:v>3.728409290314</c:v>
                </c:pt>
                <c:pt idx="32347">
                  <c:v>3.7285048961639999</c:v>
                </c:pt>
                <c:pt idx="32348">
                  <c:v>3.7285914421080002</c:v>
                </c:pt>
                <c:pt idx="32349">
                  <c:v>3.728707551956</c:v>
                </c:pt>
                <c:pt idx="32350">
                  <c:v>3.7289364337920001</c:v>
                </c:pt>
                <c:pt idx="32351">
                  <c:v>3.72900724411</c:v>
                </c:pt>
                <c:pt idx="32352">
                  <c:v>3.729077339172</c:v>
                </c:pt>
                <c:pt idx="32353">
                  <c:v>3.729287862778</c:v>
                </c:pt>
                <c:pt idx="32354">
                  <c:v>3.729394674301</c:v>
                </c:pt>
                <c:pt idx="32355">
                  <c:v>3.729439735413</c:v>
                </c:pt>
                <c:pt idx="32356">
                  <c:v>3.7294795513149999</c:v>
                </c:pt>
                <c:pt idx="32357">
                  <c:v>3.7295224666600002</c:v>
                </c:pt>
                <c:pt idx="32358">
                  <c:v>3.7295699119569998</c:v>
                </c:pt>
                <c:pt idx="32359">
                  <c:v>3.7296521663669999</c:v>
                </c:pt>
                <c:pt idx="32360">
                  <c:v>3.729964971542</c:v>
                </c:pt>
                <c:pt idx="32361">
                  <c:v>3.7302069663999999</c:v>
                </c:pt>
                <c:pt idx="32362">
                  <c:v>3.730505466461</c:v>
                </c:pt>
                <c:pt idx="32363">
                  <c:v>3.7305502891539999</c:v>
                </c:pt>
                <c:pt idx="32364">
                  <c:v>3.7305994033809999</c:v>
                </c:pt>
                <c:pt idx="32365">
                  <c:v>3.7306516170499999</c:v>
                </c:pt>
                <c:pt idx="32366">
                  <c:v>3.730705976486</c:v>
                </c:pt>
                <c:pt idx="32367">
                  <c:v>3.7307586669920001</c:v>
                </c:pt>
                <c:pt idx="32368">
                  <c:v>3.730813980103</c:v>
                </c:pt>
                <c:pt idx="32369">
                  <c:v>3.7308692932129999</c:v>
                </c:pt>
                <c:pt idx="32370">
                  <c:v>3.7309210300450002</c:v>
                </c:pt>
                <c:pt idx="32371">
                  <c:v>3.731007575989</c:v>
                </c:pt>
                <c:pt idx="32372">
                  <c:v>3.7313435077669999</c:v>
                </c:pt>
                <c:pt idx="32373">
                  <c:v>3.7314937114719999</c:v>
                </c:pt>
                <c:pt idx="32374">
                  <c:v>3.7316071987149999</c:v>
                </c:pt>
                <c:pt idx="32375">
                  <c:v>3.731687784195</c:v>
                </c:pt>
                <c:pt idx="32376">
                  <c:v>3.7317605018619999</c:v>
                </c:pt>
                <c:pt idx="32377">
                  <c:v>3.731806278229</c:v>
                </c:pt>
                <c:pt idx="32378">
                  <c:v>3.7318902015690001</c:v>
                </c:pt>
                <c:pt idx="32379">
                  <c:v>3.7321338653559999</c:v>
                </c:pt>
                <c:pt idx="32380">
                  <c:v>3.732352256775</c:v>
                </c:pt>
                <c:pt idx="32381">
                  <c:v>3.7324867248540001</c:v>
                </c:pt>
                <c:pt idx="32382">
                  <c:v>3.7325551509860002</c:v>
                </c:pt>
                <c:pt idx="32383">
                  <c:v>3.7326290607449999</c:v>
                </c:pt>
                <c:pt idx="32384">
                  <c:v>3.7327153682710001</c:v>
                </c:pt>
                <c:pt idx="32385">
                  <c:v>3.7328326702119998</c:v>
                </c:pt>
                <c:pt idx="32386">
                  <c:v>3.7329065799709999</c:v>
                </c:pt>
                <c:pt idx="32387">
                  <c:v>3.7329802513120001</c:v>
                </c:pt>
                <c:pt idx="32388">
                  <c:v>3.7330276966090001</c:v>
                </c:pt>
                <c:pt idx="32389">
                  <c:v>3.733095169067</c:v>
                </c:pt>
                <c:pt idx="32390">
                  <c:v>3.7331459522250001</c:v>
                </c:pt>
                <c:pt idx="32391">
                  <c:v>3.7331933975220002</c:v>
                </c:pt>
                <c:pt idx="32392">
                  <c:v>3.7332684993740002</c:v>
                </c:pt>
                <c:pt idx="32393">
                  <c:v>3.7333228588099998</c:v>
                </c:pt>
                <c:pt idx="32394">
                  <c:v>3.7335438728330002</c:v>
                </c:pt>
                <c:pt idx="32395">
                  <c:v>3.7336351871489999</c:v>
                </c:pt>
                <c:pt idx="32396">
                  <c:v>3.7336850166320001</c:v>
                </c:pt>
                <c:pt idx="32397">
                  <c:v>3.7337422370910001</c:v>
                </c:pt>
                <c:pt idx="32398">
                  <c:v>3.7337973117829999</c:v>
                </c:pt>
                <c:pt idx="32399">
                  <c:v>3.7338473796840002</c:v>
                </c:pt>
                <c:pt idx="32400">
                  <c:v>3.7339487075809998</c:v>
                </c:pt>
                <c:pt idx="32401">
                  <c:v>3.7340478897090001</c:v>
                </c:pt>
                <c:pt idx="32402">
                  <c:v>3.7341711521150001</c:v>
                </c:pt>
                <c:pt idx="32403">
                  <c:v>3.73446393013</c:v>
                </c:pt>
                <c:pt idx="32404">
                  <c:v>3.734654188156</c:v>
                </c:pt>
                <c:pt idx="32405">
                  <c:v>3.7348651885990001</c:v>
                </c:pt>
                <c:pt idx="32406">
                  <c:v>3.7350854873660002</c:v>
                </c:pt>
                <c:pt idx="32407">
                  <c:v>3.7351696491239998</c:v>
                </c:pt>
                <c:pt idx="32408">
                  <c:v>3.7352163791659998</c:v>
                </c:pt>
                <c:pt idx="32409">
                  <c:v>3.7352640628809999</c:v>
                </c:pt>
                <c:pt idx="32410">
                  <c:v>3.7353091239929999</c:v>
                </c:pt>
                <c:pt idx="32411">
                  <c:v>3.73534989357</c:v>
                </c:pt>
                <c:pt idx="32412">
                  <c:v>3.7353923320770002</c:v>
                </c:pt>
                <c:pt idx="32413">
                  <c:v>3.7354428768160002</c:v>
                </c:pt>
                <c:pt idx="32414">
                  <c:v>3.7355873584750001</c:v>
                </c:pt>
                <c:pt idx="32415">
                  <c:v>3.735895633698</c:v>
                </c:pt>
                <c:pt idx="32416">
                  <c:v>3.7362201213840001</c:v>
                </c:pt>
                <c:pt idx="32417">
                  <c:v>3.7364487648010001</c:v>
                </c:pt>
                <c:pt idx="32418">
                  <c:v>3.736528635025</c:v>
                </c:pt>
                <c:pt idx="32419">
                  <c:v>3.736608743668</c:v>
                </c:pt>
                <c:pt idx="32420">
                  <c:v>3.736955881119</c:v>
                </c:pt>
                <c:pt idx="32421">
                  <c:v>3.737065792084</c:v>
                </c:pt>
                <c:pt idx="32422">
                  <c:v>3.737119913101</c:v>
                </c:pt>
                <c:pt idx="32423">
                  <c:v>3.7371749877929998</c:v>
                </c:pt>
                <c:pt idx="32424">
                  <c:v>3.7372264862060001</c:v>
                </c:pt>
                <c:pt idx="32425">
                  <c:v>3.7375502586359999</c:v>
                </c:pt>
                <c:pt idx="32426">
                  <c:v>3.7376418113710002</c:v>
                </c:pt>
                <c:pt idx="32427">
                  <c:v>3.7377374172210001</c:v>
                </c:pt>
                <c:pt idx="32428">
                  <c:v>3.737826108932</c:v>
                </c:pt>
                <c:pt idx="32429">
                  <c:v>3.7379484176640001</c:v>
                </c:pt>
                <c:pt idx="32430">
                  <c:v>3.7380340099330001</c:v>
                </c:pt>
                <c:pt idx="32431">
                  <c:v>3.7381262779240001</c:v>
                </c:pt>
                <c:pt idx="32432">
                  <c:v>3.7382178306579998</c:v>
                </c:pt>
                <c:pt idx="32433">
                  <c:v>3.7383182048800001</c:v>
                </c:pt>
                <c:pt idx="32434">
                  <c:v>3.7383670806880001</c:v>
                </c:pt>
                <c:pt idx="32435">
                  <c:v>3.738420724869</c:v>
                </c:pt>
                <c:pt idx="32436">
                  <c:v>3.7384757995609998</c:v>
                </c:pt>
                <c:pt idx="32437">
                  <c:v>3.7385261058810002</c:v>
                </c:pt>
                <c:pt idx="32438">
                  <c:v>3.7385754585269999</c:v>
                </c:pt>
                <c:pt idx="32439">
                  <c:v>3.7386693954469998</c:v>
                </c:pt>
                <c:pt idx="32440">
                  <c:v>3.7387690544129999</c:v>
                </c:pt>
                <c:pt idx="32441">
                  <c:v>3.7388684749599999</c:v>
                </c:pt>
                <c:pt idx="32442">
                  <c:v>3.7389504909519999</c:v>
                </c:pt>
                <c:pt idx="32443">
                  <c:v>3.7390429973599999</c:v>
                </c:pt>
                <c:pt idx="32444">
                  <c:v>3.7391455173489998</c:v>
                </c:pt>
                <c:pt idx="32445">
                  <c:v>3.739196777344</c:v>
                </c:pt>
                <c:pt idx="32446">
                  <c:v>3.7392485141749998</c:v>
                </c:pt>
                <c:pt idx="32447">
                  <c:v>3.7392981052400001</c:v>
                </c:pt>
                <c:pt idx="32448">
                  <c:v>3.7393507957460002</c:v>
                </c:pt>
                <c:pt idx="32449">
                  <c:v>3.7394082546230001</c:v>
                </c:pt>
                <c:pt idx="32450">
                  <c:v>3.7394628524779998</c:v>
                </c:pt>
                <c:pt idx="32451">
                  <c:v>3.739517688751</c:v>
                </c:pt>
                <c:pt idx="32452">
                  <c:v>3.7395732402799999</c:v>
                </c:pt>
                <c:pt idx="32453">
                  <c:v>3.7396264076230001</c:v>
                </c:pt>
                <c:pt idx="32454">
                  <c:v>3.7396762371059999</c:v>
                </c:pt>
                <c:pt idx="32455">
                  <c:v>3.7397232055659999</c:v>
                </c:pt>
                <c:pt idx="32456">
                  <c:v>3.7398161888120001</c:v>
                </c:pt>
                <c:pt idx="32457">
                  <c:v>3.7398974895479999</c:v>
                </c:pt>
                <c:pt idx="32458">
                  <c:v>3.7401373386380001</c:v>
                </c:pt>
                <c:pt idx="32459">
                  <c:v>3.7401843070980001</c:v>
                </c:pt>
                <c:pt idx="32460">
                  <c:v>3.7402200698849999</c:v>
                </c:pt>
                <c:pt idx="32461">
                  <c:v>3.7402637004849999</c:v>
                </c:pt>
                <c:pt idx="32462">
                  <c:v>3.7403056621549999</c:v>
                </c:pt>
                <c:pt idx="32463">
                  <c:v>3.7403478622440001</c:v>
                </c:pt>
                <c:pt idx="32464">
                  <c:v>3.7404065132139999</c:v>
                </c:pt>
                <c:pt idx="32465">
                  <c:v>3.7404804229740001</c:v>
                </c:pt>
                <c:pt idx="32466">
                  <c:v>3.7405440807339998</c:v>
                </c:pt>
                <c:pt idx="32467">
                  <c:v>3.7405822277070002</c:v>
                </c:pt>
                <c:pt idx="32468">
                  <c:v>3.7406260967249998</c:v>
                </c:pt>
                <c:pt idx="32469">
                  <c:v>3.740659952164</c:v>
                </c:pt>
                <c:pt idx="32470">
                  <c:v>3.7406952381130001</c:v>
                </c:pt>
                <c:pt idx="32471">
                  <c:v>3.7407319545750002</c:v>
                </c:pt>
                <c:pt idx="32472">
                  <c:v>3.7407777309419998</c:v>
                </c:pt>
                <c:pt idx="32473">
                  <c:v>3.7408208847050002</c:v>
                </c:pt>
                <c:pt idx="32474">
                  <c:v>3.7408626079560001</c:v>
                </c:pt>
                <c:pt idx="32475">
                  <c:v>3.7409050464629998</c:v>
                </c:pt>
                <c:pt idx="32476">
                  <c:v>3.740951299667</c:v>
                </c:pt>
                <c:pt idx="32477">
                  <c:v>3.741052389145</c:v>
                </c:pt>
                <c:pt idx="32478">
                  <c:v>3.7411944866179998</c:v>
                </c:pt>
                <c:pt idx="32479">
                  <c:v>3.741535186768</c:v>
                </c:pt>
                <c:pt idx="32480">
                  <c:v>3.741624116898</c:v>
                </c:pt>
                <c:pt idx="32481">
                  <c:v>3.7417058944699999</c:v>
                </c:pt>
                <c:pt idx="32482">
                  <c:v>3.7417876720429999</c:v>
                </c:pt>
                <c:pt idx="32483">
                  <c:v>3.7419457435610002</c:v>
                </c:pt>
                <c:pt idx="32484">
                  <c:v>3.7422637939449999</c:v>
                </c:pt>
                <c:pt idx="32485">
                  <c:v>3.742600679398</c:v>
                </c:pt>
                <c:pt idx="32486">
                  <c:v>3.7427847385409998</c:v>
                </c:pt>
                <c:pt idx="32487">
                  <c:v>3.742869138718</c:v>
                </c:pt>
                <c:pt idx="32488">
                  <c:v>3.742958307266</c:v>
                </c:pt>
                <c:pt idx="32489">
                  <c:v>3.7430448532099998</c:v>
                </c:pt>
                <c:pt idx="32490">
                  <c:v>3.7433605194089998</c:v>
                </c:pt>
                <c:pt idx="32491">
                  <c:v>3.743462085724</c:v>
                </c:pt>
                <c:pt idx="32492">
                  <c:v>3.7437510490419998</c:v>
                </c:pt>
                <c:pt idx="32493">
                  <c:v>3.7439010143279998</c:v>
                </c:pt>
                <c:pt idx="32494">
                  <c:v>3.7441136837009998</c:v>
                </c:pt>
                <c:pt idx="32495">
                  <c:v>3.7442340850829998</c:v>
                </c:pt>
                <c:pt idx="32496">
                  <c:v>3.7443144321439998</c:v>
                </c:pt>
                <c:pt idx="32497">
                  <c:v>3.744442224503</c:v>
                </c:pt>
                <c:pt idx="32498">
                  <c:v>3.7445333004000001</c:v>
                </c:pt>
                <c:pt idx="32499">
                  <c:v>3.7446329593660002</c:v>
                </c:pt>
                <c:pt idx="32500">
                  <c:v>3.744686603546</c:v>
                </c:pt>
                <c:pt idx="32501">
                  <c:v>3.7447924613949999</c:v>
                </c:pt>
                <c:pt idx="32502">
                  <c:v>3.744839906693</c:v>
                </c:pt>
                <c:pt idx="32503">
                  <c:v>3.7448878288270002</c:v>
                </c:pt>
                <c:pt idx="32504">
                  <c:v>3.7449822425839998</c:v>
                </c:pt>
                <c:pt idx="32505">
                  <c:v>3.745134353638</c:v>
                </c:pt>
                <c:pt idx="32506">
                  <c:v>3.745420694351</c:v>
                </c:pt>
                <c:pt idx="32507">
                  <c:v>3.7455325126650001</c:v>
                </c:pt>
                <c:pt idx="32508">
                  <c:v>3.7456183433530001</c:v>
                </c:pt>
                <c:pt idx="32509">
                  <c:v>3.7456729412079999</c:v>
                </c:pt>
                <c:pt idx="32510">
                  <c:v>3.7457470893860001</c:v>
                </c:pt>
                <c:pt idx="32511">
                  <c:v>3.7458257675170001</c:v>
                </c:pt>
                <c:pt idx="32512">
                  <c:v>3.745875835419</c:v>
                </c:pt>
                <c:pt idx="32513">
                  <c:v>3.7459409236910002</c:v>
                </c:pt>
                <c:pt idx="32514">
                  <c:v>3.7459914684300002</c:v>
                </c:pt>
                <c:pt idx="32515">
                  <c:v>3.7460374832149999</c:v>
                </c:pt>
                <c:pt idx="32516">
                  <c:v>3.7460772991179998</c:v>
                </c:pt>
                <c:pt idx="32517">
                  <c:v>3.7461190223690002</c:v>
                </c:pt>
                <c:pt idx="32518">
                  <c:v>3.7461624145510002</c:v>
                </c:pt>
                <c:pt idx="32519">
                  <c:v>3.7462010383609998</c:v>
                </c:pt>
                <c:pt idx="32520">
                  <c:v>3.7462301254270001</c:v>
                </c:pt>
                <c:pt idx="32521">
                  <c:v>3.7462673187259998</c:v>
                </c:pt>
                <c:pt idx="32522">
                  <c:v>3.7463085651400001</c:v>
                </c:pt>
                <c:pt idx="32523">
                  <c:v>3.7463514804839999</c:v>
                </c:pt>
                <c:pt idx="32524">
                  <c:v>3.7463967800139999</c:v>
                </c:pt>
                <c:pt idx="32525">
                  <c:v>3.7464785575869999</c:v>
                </c:pt>
                <c:pt idx="32526">
                  <c:v>3.746555805206</c:v>
                </c:pt>
                <c:pt idx="32527">
                  <c:v>3.7466368675230002</c:v>
                </c:pt>
                <c:pt idx="32528">
                  <c:v>3.746899604797</c:v>
                </c:pt>
                <c:pt idx="32529">
                  <c:v>3.7470014095309998</c:v>
                </c:pt>
                <c:pt idx="32530">
                  <c:v>3.7470536231990001</c:v>
                </c:pt>
                <c:pt idx="32531">
                  <c:v>3.7471094131470002</c:v>
                </c:pt>
                <c:pt idx="32532">
                  <c:v>3.747166156769</c:v>
                </c:pt>
                <c:pt idx="32533">
                  <c:v>3.7472236156459999</c:v>
                </c:pt>
                <c:pt idx="32534">
                  <c:v>3.7472834587100001</c:v>
                </c:pt>
                <c:pt idx="32535">
                  <c:v>3.7473402023319999</c:v>
                </c:pt>
                <c:pt idx="32536">
                  <c:v>3.7474024295809998</c:v>
                </c:pt>
                <c:pt idx="32537">
                  <c:v>3.74746632576</c:v>
                </c:pt>
                <c:pt idx="32538">
                  <c:v>3.7475230693819999</c:v>
                </c:pt>
                <c:pt idx="32539">
                  <c:v>3.747584819794</c:v>
                </c:pt>
                <c:pt idx="32540">
                  <c:v>3.7476465702059998</c:v>
                </c:pt>
                <c:pt idx="32541">
                  <c:v>3.7477054595950001</c:v>
                </c:pt>
                <c:pt idx="32542">
                  <c:v>3.7478141784669998</c:v>
                </c:pt>
                <c:pt idx="32543">
                  <c:v>3.7479171752929998</c:v>
                </c:pt>
                <c:pt idx="32544">
                  <c:v>3.7480056285860002</c:v>
                </c:pt>
                <c:pt idx="32545">
                  <c:v>3.7483513355259999</c:v>
                </c:pt>
                <c:pt idx="32546">
                  <c:v>3.7484350204469998</c:v>
                </c:pt>
                <c:pt idx="32547">
                  <c:v>3.7484869956970002</c:v>
                </c:pt>
                <c:pt idx="32548">
                  <c:v>3.748564720154</c:v>
                </c:pt>
                <c:pt idx="32549">
                  <c:v>3.7486126422880002</c:v>
                </c:pt>
                <c:pt idx="32550">
                  <c:v>3.7486562728880002</c:v>
                </c:pt>
                <c:pt idx="32551">
                  <c:v>3.7487292289730001</c:v>
                </c:pt>
                <c:pt idx="32552">
                  <c:v>3.7487928867339999</c:v>
                </c:pt>
                <c:pt idx="32553">
                  <c:v>3.748864889145</c:v>
                </c:pt>
                <c:pt idx="32554">
                  <c:v>3.7489087581630001</c:v>
                </c:pt>
                <c:pt idx="32555">
                  <c:v>3.7489504814150001</c:v>
                </c:pt>
                <c:pt idx="32556">
                  <c:v>3.748995542526</c:v>
                </c:pt>
                <c:pt idx="32557">
                  <c:v>3.7490353584289999</c:v>
                </c:pt>
                <c:pt idx="32558">
                  <c:v>3.7490768432619999</c:v>
                </c:pt>
                <c:pt idx="32559">
                  <c:v>3.7491190433499999</c:v>
                </c:pt>
                <c:pt idx="32560">
                  <c:v>3.7491724491120002</c:v>
                </c:pt>
                <c:pt idx="32561">
                  <c:v>3.7494981288910001</c:v>
                </c:pt>
                <c:pt idx="32562">
                  <c:v>3.7496194839479999</c:v>
                </c:pt>
                <c:pt idx="32563">
                  <c:v>3.7497391700740001</c:v>
                </c:pt>
                <c:pt idx="32564">
                  <c:v>3.749827384949</c:v>
                </c:pt>
                <c:pt idx="32565">
                  <c:v>3.7499244213099998</c:v>
                </c:pt>
                <c:pt idx="32566">
                  <c:v>3.7500207424159999</c:v>
                </c:pt>
                <c:pt idx="32567">
                  <c:v>3.7501094341279999</c:v>
                </c:pt>
                <c:pt idx="32568">
                  <c:v>3.750191926956</c:v>
                </c:pt>
                <c:pt idx="32569">
                  <c:v>3.7505497932430001</c:v>
                </c:pt>
                <c:pt idx="32570">
                  <c:v>3.7506692409519999</c:v>
                </c:pt>
                <c:pt idx="32571">
                  <c:v>3.7509973049159999</c:v>
                </c:pt>
                <c:pt idx="32572">
                  <c:v>3.751138687134</c:v>
                </c:pt>
                <c:pt idx="32573">
                  <c:v>3.7512238025669999</c:v>
                </c:pt>
                <c:pt idx="32574">
                  <c:v>3.751309633255</c:v>
                </c:pt>
                <c:pt idx="32575">
                  <c:v>3.751402139664</c:v>
                </c:pt>
                <c:pt idx="32576">
                  <c:v>3.7515006065369998</c:v>
                </c:pt>
                <c:pt idx="32577">
                  <c:v>3.7515528202059998</c:v>
                </c:pt>
                <c:pt idx="32578">
                  <c:v>3.7516086101530002</c:v>
                </c:pt>
                <c:pt idx="32579">
                  <c:v>3.7516667842859999</c:v>
                </c:pt>
                <c:pt idx="32580">
                  <c:v>3.7517268657680001</c:v>
                </c:pt>
                <c:pt idx="32581">
                  <c:v>3.7517850399019999</c:v>
                </c:pt>
                <c:pt idx="32582">
                  <c:v>3.7518458366390002</c:v>
                </c:pt>
                <c:pt idx="32583">
                  <c:v>3.7519052028659998</c:v>
                </c:pt>
                <c:pt idx="32584">
                  <c:v>3.7519629001619998</c:v>
                </c:pt>
                <c:pt idx="32585">
                  <c:v>3.7520203590390002</c:v>
                </c:pt>
                <c:pt idx="32586">
                  <c:v>3.7520713806149999</c:v>
                </c:pt>
                <c:pt idx="32587">
                  <c:v>3.7521216869349998</c:v>
                </c:pt>
                <c:pt idx="32588">
                  <c:v>3.752211093903</c:v>
                </c:pt>
                <c:pt idx="32589">
                  <c:v>3.752293109894</c:v>
                </c:pt>
                <c:pt idx="32590">
                  <c:v>3.7524774074549998</c:v>
                </c:pt>
                <c:pt idx="32591">
                  <c:v>3.7527358531949999</c:v>
                </c:pt>
                <c:pt idx="32592">
                  <c:v>3.752783060074</c:v>
                </c:pt>
                <c:pt idx="32593">
                  <c:v>3.752856254578</c:v>
                </c:pt>
                <c:pt idx="32594">
                  <c:v>3.7529532909390002</c:v>
                </c:pt>
                <c:pt idx="32595">
                  <c:v>3.7530493736269999</c:v>
                </c:pt>
                <c:pt idx="32596">
                  <c:v>3.753123044968</c:v>
                </c:pt>
                <c:pt idx="32597">
                  <c:v>3.7531671524050001</c:v>
                </c:pt>
                <c:pt idx="32598">
                  <c:v>3.7532303333280002</c:v>
                </c:pt>
                <c:pt idx="32599">
                  <c:v>3.7532920837399999</c:v>
                </c:pt>
                <c:pt idx="32600">
                  <c:v>3.7533321380619999</c:v>
                </c:pt>
                <c:pt idx="32601">
                  <c:v>3.7534017562869999</c:v>
                </c:pt>
                <c:pt idx="32602">
                  <c:v>3.7537207603449998</c:v>
                </c:pt>
                <c:pt idx="32603">
                  <c:v>3.7537958621979999</c:v>
                </c:pt>
                <c:pt idx="32604">
                  <c:v>3.7538354396820002</c:v>
                </c:pt>
                <c:pt idx="32605">
                  <c:v>3.7538740634919998</c:v>
                </c:pt>
                <c:pt idx="32606">
                  <c:v>3.7539103031160002</c:v>
                </c:pt>
                <c:pt idx="32607">
                  <c:v>3.7539565563199999</c:v>
                </c:pt>
                <c:pt idx="32608">
                  <c:v>3.7540071010589999</c:v>
                </c:pt>
                <c:pt idx="32609">
                  <c:v>3.7540535926819998</c:v>
                </c:pt>
                <c:pt idx="32610">
                  <c:v>3.7541077136990002</c:v>
                </c:pt>
                <c:pt idx="32611">
                  <c:v>3.7541849613189999</c:v>
                </c:pt>
                <c:pt idx="32612">
                  <c:v>3.754230737686</c:v>
                </c:pt>
                <c:pt idx="32613">
                  <c:v>3.7542726993560001</c:v>
                </c:pt>
                <c:pt idx="32614">
                  <c:v>3.7543172836299998</c:v>
                </c:pt>
                <c:pt idx="32615">
                  <c:v>3.7543592452999999</c:v>
                </c:pt>
                <c:pt idx="32616">
                  <c:v>3.754404783249</c:v>
                </c:pt>
                <c:pt idx="32617">
                  <c:v>3.7544541358950001</c:v>
                </c:pt>
                <c:pt idx="32618">
                  <c:v>3.7545180320739999</c:v>
                </c:pt>
                <c:pt idx="32619">
                  <c:v>3.7546043396000002</c:v>
                </c:pt>
                <c:pt idx="32620">
                  <c:v>3.754851579666</c:v>
                </c:pt>
                <c:pt idx="32621">
                  <c:v>3.755046844482</c:v>
                </c:pt>
                <c:pt idx="32622">
                  <c:v>3.755173921585</c:v>
                </c:pt>
                <c:pt idx="32623">
                  <c:v>3.755231380463</c:v>
                </c:pt>
                <c:pt idx="32624">
                  <c:v>3.7552864551540002</c:v>
                </c:pt>
                <c:pt idx="32625">
                  <c:v>3.7553458213809998</c:v>
                </c:pt>
                <c:pt idx="32626">
                  <c:v>3.7554113864900001</c:v>
                </c:pt>
                <c:pt idx="32627">
                  <c:v>3.7554748058320002</c:v>
                </c:pt>
                <c:pt idx="32628">
                  <c:v>3.7555363178249999</c:v>
                </c:pt>
                <c:pt idx="32629">
                  <c:v>3.7555985450740001</c:v>
                </c:pt>
                <c:pt idx="32630">
                  <c:v>3.7556562423709998</c:v>
                </c:pt>
                <c:pt idx="32631">
                  <c:v>3.7557160854339999</c:v>
                </c:pt>
                <c:pt idx="32632">
                  <c:v>3.7557723522190001</c:v>
                </c:pt>
                <c:pt idx="32633">
                  <c:v>3.755871772766</c:v>
                </c:pt>
                <c:pt idx="32634">
                  <c:v>3.755965471268</c:v>
                </c:pt>
                <c:pt idx="32635">
                  <c:v>3.7561256885529999</c:v>
                </c:pt>
                <c:pt idx="32636">
                  <c:v>3.7562437057500002</c:v>
                </c:pt>
                <c:pt idx="32637">
                  <c:v>3.7564415931699999</c:v>
                </c:pt>
                <c:pt idx="32638">
                  <c:v>3.756757259369</c:v>
                </c:pt>
                <c:pt idx="32639">
                  <c:v>3.7568051815030001</c:v>
                </c:pt>
                <c:pt idx="32640">
                  <c:v>3.7568469047550002</c:v>
                </c:pt>
                <c:pt idx="32641">
                  <c:v>3.7568905353550002</c:v>
                </c:pt>
                <c:pt idx="32642">
                  <c:v>3.7569298744199999</c:v>
                </c:pt>
                <c:pt idx="32643">
                  <c:v>3.7569720745090001</c:v>
                </c:pt>
                <c:pt idx="32644">
                  <c:v>3.7570126056670001</c:v>
                </c:pt>
                <c:pt idx="32645">
                  <c:v>3.7570316791530001</c:v>
                </c:pt>
                <c:pt idx="32646">
                  <c:v>3.7570762634279999</c:v>
                </c:pt>
                <c:pt idx="32647">
                  <c:v>3.7571125030519998</c:v>
                </c:pt>
                <c:pt idx="32648">
                  <c:v>3.7571578025819998</c:v>
                </c:pt>
                <c:pt idx="32649">
                  <c:v>3.757200479507</c:v>
                </c:pt>
                <c:pt idx="32650">
                  <c:v>3.7572453021999999</c:v>
                </c:pt>
                <c:pt idx="32651">
                  <c:v>3.7572848796840002</c:v>
                </c:pt>
                <c:pt idx="32652">
                  <c:v>3.7573368549350001</c:v>
                </c:pt>
                <c:pt idx="32653">
                  <c:v>3.757378339767</c:v>
                </c:pt>
                <c:pt idx="32654">
                  <c:v>3.7574529647829999</c:v>
                </c:pt>
                <c:pt idx="32655">
                  <c:v>3.7575013637539998</c:v>
                </c:pt>
                <c:pt idx="32656">
                  <c:v>3.7575500011440002</c:v>
                </c:pt>
                <c:pt idx="32657">
                  <c:v>3.7576253414149998</c:v>
                </c:pt>
                <c:pt idx="32658">
                  <c:v>3.7576756477359998</c:v>
                </c:pt>
                <c:pt idx="32659">
                  <c:v>3.7580196857449999</c:v>
                </c:pt>
                <c:pt idx="32660">
                  <c:v>3.7583861351009999</c:v>
                </c:pt>
                <c:pt idx="32661">
                  <c:v>3.7585890293120001</c:v>
                </c:pt>
                <c:pt idx="32662">
                  <c:v>3.758682727814</c:v>
                </c:pt>
                <c:pt idx="32663">
                  <c:v>3.7587375640870002</c:v>
                </c:pt>
                <c:pt idx="32664">
                  <c:v>3.7587852478029999</c:v>
                </c:pt>
                <c:pt idx="32665">
                  <c:v>3.7588391304019999</c:v>
                </c:pt>
                <c:pt idx="32666">
                  <c:v>3.7588961124420002</c:v>
                </c:pt>
                <c:pt idx="32667">
                  <c:v>3.7589485645290002</c:v>
                </c:pt>
                <c:pt idx="32668">
                  <c:v>3.7590029239649998</c:v>
                </c:pt>
                <c:pt idx="32669">
                  <c:v>3.7590589523319999</c:v>
                </c:pt>
                <c:pt idx="32670">
                  <c:v>3.7591154575350001</c:v>
                </c:pt>
                <c:pt idx="32671">
                  <c:v>3.7591648101809998</c:v>
                </c:pt>
                <c:pt idx="32672">
                  <c:v>3.7592577934269999</c:v>
                </c:pt>
                <c:pt idx="32673">
                  <c:v>3.7593605518339999</c:v>
                </c:pt>
                <c:pt idx="32674">
                  <c:v>3.7594125270840002</c:v>
                </c:pt>
                <c:pt idx="32675">
                  <c:v>3.7594704627989999</c:v>
                </c:pt>
                <c:pt idx="32676">
                  <c:v>3.7595279216769999</c:v>
                </c:pt>
                <c:pt idx="32677">
                  <c:v>3.75958776474</c:v>
                </c:pt>
                <c:pt idx="32678">
                  <c:v>3.7596449851989999</c:v>
                </c:pt>
                <c:pt idx="32679">
                  <c:v>3.759708166122</c:v>
                </c:pt>
                <c:pt idx="32680">
                  <c:v>3.75976896286</c:v>
                </c:pt>
                <c:pt idx="32681">
                  <c:v>3.7598314285279999</c:v>
                </c:pt>
                <c:pt idx="32682">
                  <c:v>3.7598867416380002</c:v>
                </c:pt>
                <c:pt idx="32683">
                  <c:v>3.7599449157709999</c:v>
                </c:pt>
                <c:pt idx="32684">
                  <c:v>3.759999513626</c:v>
                </c:pt>
                <c:pt idx="32685">
                  <c:v>3.7600493431089999</c:v>
                </c:pt>
                <c:pt idx="32686">
                  <c:v>3.7601332664489999</c:v>
                </c:pt>
                <c:pt idx="32687">
                  <c:v>3.7603466510770001</c:v>
                </c:pt>
                <c:pt idx="32688">
                  <c:v>3.760635852814</c:v>
                </c:pt>
                <c:pt idx="32689">
                  <c:v>3.7608315944670001</c:v>
                </c:pt>
                <c:pt idx="32690">
                  <c:v>3.7608757019039998</c:v>
                </c:pt>
                <c:pt idx="32691">
                  <c:v>3.7609100341800001</c:v>
                </c:pt>
                <c:pt idx="32692">
                  <c:v>3.760942697525</c:v>
                </c:pt>
                <c:pt idx="32693">
                  <c:v>3.7609779834750001</c:v>
                </c:pt>
                <c:pt idx="32694">
                  <c:v>3.7610180377960001</c:v>
                </c:pt>
                <c:pt idx="32695">
                  <c:v>3.7610504627229999</c:v>
                </c:pt>
                <c:pt idx="32696">
                  <c:v>3.761089086533</c:v>
                </c:pt>
                <c:pt idx="32697">
                  <c:v>3.7611265182500002</c:v>
                </c:pt>
                <c:pt idx="32698">
                  <c:v>3.7611649036410002</c:v>
                </c:pt>
                <c:pt idx="32699">
                  <c:v>3.761198997498</c:v>
                </c:pt>
                <c:pt idx="32700">
                  <c:v>3.7612380981450002</c:v>
                </c:pt>
                <c:pt idx="32701">
                  <c:v>3.761282682419</c:v>
                </c:pt>
                <c:pt idx="32702">
                  <c:v>3.7613255977629998</c:v>
                </c:pt>
                <c:pt idx="32703">
                  <c:v>3.7613666057590001</c:v>
                </c:pt>
                <c:pt idx="32704">
                  <c:v>3.761413574219</c:v>
                </c:pt>
                <c:pt idx="32705">
                  <c:v>3.7614879608149998</c:v>
                </c:pt>
                <c:pt idx="32706">
                  <c:v>3.7616112232210002</c:v>
                </c:pt>
                <c:pt idx="32707">
                  <c:v>3.761793613434</c:v>
                </c:pt>
                <c:pt idx="32708">
                  <c:v>3.7618815898900002</c:v>
                </c:pt>
                <c:pt idx="32709">
                  <c:v>3.761929750443</c:v>
                </c:pt>
                <c:pt idx="32710">
                  <c:v>3.76198387146</c:v>
                </c:pt>
                <c:pt idx="32711">
                  <c:v>3.7620410919189999</c:v>
                </c:pt>
                <c:pt idx="32712">
                  <c:v>3.7620995044710002</c:v>
                </c:pt>
                <c:pt idx="32713">
                  <c:v>3.7621567249300001</c:v>
                </c:pt>
                <c:pt idx="32714">
                  <c:v>3.7622148990630002</c:v>
                </c:pt>
                <c:pt idx="32715">
                  <c:v>3.7622706890109998</c:v>
                </c:pt>
                <c:pt idx="32716">
                  <c:v>3.7623300552369998</c:v>
                </c:pt>
                <c:pt idx="32717">
                  <c:v>3.7624361515050002</c:v>
                </c:pt>
                <c:pt idx="32718">
                  <c:v>3.762540102005</c:v>
                </c:pt>
                <c:pt idx="32719">
                  <c:v>3.7626695632930001</c:v>
                </c:pt>
                <c:pt idx="32720">
                  <c:v>3.7630064487460002</c:v>
                </c:pt>
                <c:pt idx="32721">
                  <c:v>3.7631614208220001</c:v>
                </c:pt>
                <c:pt idx="32722">
                  <c:v>3.7632431983950001</c:v>
                </c:pt>
                <c:pt idx="32723">
                  <c:v>3.763323068619</c:v>
                </c:pt>
                <c:pt idx="32724">
                  <c:v>3.7633948326110001</c:v>
                </c:pt>
                <c:pt idx="32725">
                  <c:v>3.7634811401369999</c:v>
                </c:pt>
                <c:pt idx="32726">
                  <c:v>3.763563632965</c:v>
                </c:pt>
                <c:pt idx="32727">
                  <c:v>3.7636783123019999</c:v>
                </c:pt>
                <c:pt idx="32728">
                  <c:v>3.7639865875240002</c:v>
                </c:pt>
                <c:pt idx="32729">
                  <c:v>3.7642016410829999</c:v>
                </c:pt>
                <c:pt idx="32730">
                  <c:v>3.764311790466</c:v>
                </c:pt>
                <c:pt idx="32731">
                  <c:v>3.7644364833830002</c:v>
                </c:pt>
                <c:pt idx="32732">
                  <c:v>3.7645552158359998</c:v>
                </c:pt>
                <c:pt idx="32733">
                  <c:v>3.7646353244780002</c:v>
                </c:pt>
                <c:pt idx="32734">
                  <c:v>3.7647137641909998</c:v>
                </c:pt>
                <c:pt idx="32735">
                  <c:v>3.7647588253020001</c:v>
                </c:pt>
                <c:pt idx="32736">
                  <c:v>3.7648084163669999</c:v>
                </c:pt>
                <c:pt idx="32737">
                  <c:v>3.7648918628689998</c:v>
                </c:pt>
                <c:pt idx="32738">
                  <c:v>3.7650799751280002</c:v>
                </c:pt>
                <c:pt idx="32739">
                  <c:v>3.7652225494380001</c:v>
                </c:pt>
                <c:pt idx="32740">
                  <c:v>3.76531291008</c:v>
                </c:pt>
                <c:pt idx="32741">
                  <c:v>3.7654020786290001</c:v>
                </c:pt>
                <c:pt idx="32742">
                  <c:v>3.7657508850100001</c:v>
                </c:pt>
                <c:pt idx="32743">
                  <c:v>3.7659037113189999</c:v>
                </c:pt>
                <c:pt idx="32744">
                  <c:v>3.7659902572630002</c:v>
                </c:pt>
                <c:pt idx="32745">
                  <c:v>3.7660815715789999</c:v>
                </c:pt>
                <c:pt idx="32746">
                  <c:v>3.7661695480350001</c:v>
                </c:pt>
                <c:pt idx="32747">
                  <c:v>3.7664403915409999</c:v>
                </c:pt>
                <c:pt idx="32748">
                  <c:v>3.7666079998019999</c:v>
                </c:pt>
                <c:pt idx="32749">
                  <c:v>3.7666599750519998</c:v>
                </c:pt>
                <c:pt idx="32750">
                  <c:v>3.7667155265810002</c:v>
                </c:pt>
                <c:pt idx="32751">
                  <c:v>3.7667710781100001</c:v>
                </c:pt>
                <c:pt idx="32752">
                  <c:v>3.7668209075929999</c:v>
                </c:pt>
                <c:pt idx="32753">
                  <c:v>3.7669267654419998</c:v>
                </c:pt>
                <c:pt idx="32754">
                  <c:v>3.7669849395749999</c:v>
                </c:pt>
                <c:pt idx="32755">
                  <c:v>3.7670459747309999</c:v>
                </c:pt>
                <c:pt idx="32756">
                  <c:v>3.767102003098</c:v>
                </c:pt>
                <c:pt idx="32757">
                  <c:v>3.7671573162079999</c:v>
                </c:pt>
                <c:pt idx="32758">
                  <c:v>3.767211914063</c:v>
                </c:pt>
                <c:pt idx="32759">
                  <c:v>3.7672700881960002</c:v>
                </c:pt>
                <c:pt idx="32760">
                  <c:v>3.7673304080959999</c:v>
                </c:pt>
                <c:pt idx="32761">
                  <c:v>3.7673964500429999</c:v>
                </c:pt>
                <c:pt idx="32762">
                  <c:v>3.7674663066859999</c:v>
                </c:pt>
                <c:pt idx="32763">
                  <c:v>3.7675344944</c:v>
                </c:pt>
                <c:pt idx="32764">
                  <c:v>3.767600774765</c:v>
                </c:pt>
                <c:pt idx="32765">
                  <c:v>3.7676653862</c:v>
                </c:pt>
                <c:pt idx="32766">
                  <c:v>3.767731666565</c:v>
                </c:pt>
                <c:pt idx="32767">
                  <c:v>3.7677977085109999</c:v>
                </c:pt>
                <c:pt idx="32768">
                  <c:v>3.7678611278530001</c:v>
                </c:pt>
                <c:pt idx="32769">
                  <c:v>3.767918348312</c:v>
                </c:pt>
                <c:pt idx="32770">
                  <c:v>3.76797580719</c:v>
                </c:pt>
                <c:pt idx="32771">
                  <c:v>3.7680318355560001</c:v>
                </c:pt>
                <c:pt idx="32772">
                  <c:v>3.7681217193599998</c:v>
                </c:pt>
                <c:pt idx="32773">
                  <c:v>3.768444776535</c:v>
                </c:pt>
                <c:pt idx="32774">
                  <c:v>3.7687561511990002</c:v>
                </c:pt>
                <c:pt idx="32775">
                  <c:v>3.7688498497010001</c:v>
                </c:pt>
                <c:pt idx="32776">
                  <c:v>3.7688908576969999</c:v>
                </c:pt>
                <c:pt idx="32777">
                  <c:v>3.7689352035520001</c:v>
                </c:pt>
                <c:pt idx="32778">
                  <c:v>3.7689809799190002</c:v>
                </c:pt>
                <c:pt idx="32779">
                  <c:v>3.7690184116359999</c:v>
                </c:pt>
                <c:pt idx="32780">
                  <c:v>3.769060373306</c:v>
                </c:pt>
                <c:pt idx="32781">
                  <c:v>3.7691028118130001</c:v>
                </c:pt>
                <c:pt idx="32782">
                  <c:v>3.7691397666930002</c:v>
                </c:pt>
                <c:pt idx="32783">
                  <c:v>3.7692131996149998</c:v>
                </c:pt>
                <c:pt idx="32784">
                  <c:v>3.7692894935610002</c:v>
                </c:pt>
                <c:pt idx="32785">
                  <c:v>3.769384860992</c:v>
                </c:pt>
                <c:pt idx="32786">
                  <c:v>3.7696161270139998</c:v>
                </c:pt>
                <c:pt idx="32787">
                  <c:v>3.7697315216059999</c:v>
                </c:pt>
                <c:pt idx="32788">
                  <c:v>3.7700533866880002</c:v>
                </c:pt>
                <c:pt idx="32789">
                  <c:v>3.770191907883</c:v>
                </c:pt>
                <c:pt idx="32790">
                  <c:v>3.7705285549159999</c:v>
                </c:pt>
                <c:pt idx="32791">
                  <c:v>3.7706389427190001</c:v>
                </c:pt>
                <c:pt idx="32792">
                  <c:v>3.770959377289</c:v>
                </c:pt>
                <c:pt idx="32793">
                  <c:v>3.771100759506</c:v>
                </c:pt>
                <c:pt idx="32794">
                  <c:v>3.771180868149</c:v>
                </c:pt>
                <c:pt idx="32795">
                  <c:v>3.7712624073029999</c:v>
                </c:pt>
                <c:pt idx="32796">
                  <c:v>3.771343231201</c:v>
                </c:pt>
                <c:pt idx="32797">
                  <c:v>3.7714955806730002</c:v>
                </c:pt>
                <c:pt idx="32798">
                  <c:v>3.7716526985169998</c:v>
                </c:pt>
                <c:pt idx="32799">
                  <c:v>3.7717735767359999</c:v>
                </c:pt>
                <c:pt idx="32800">
                  <c:v>3.7718935012819998</c:v>
                </c:pt>
                <c:pt idx="32801">
                  <c:v>3.7722032070160001</c:v>
                </c:pt>
                <c:pt idx="32802">
                  <c:v>3.772260427475</c:v>
                </c:pt>
                <c:pt idx="32803">
                  <c:v>3.7723357677460001</c:v>
                </c:pt>
                <c:pt idx="32804">
                  <c:v>3.7724153995509999</c:v>
                </c:pt>
                <c:pt idx="32805">
                  <c:v>3.7724573612209999</c:v>
                </c:pt>
                <c:pt idx="32806">
                  <c:v>3.7725017070770002</c:v>
                </c:pt>
                <c:pt idx="32807">
                  <c:v>3.7725758552549999</c:v>
                </c:pt>
                <c:pt idx="32808">
                  <c:v>3.7726538181299998</c:v>
                </c:pt>
                <c:pt idx="32809">
                  <c:v>3.773001670837</c:v>
                </c:pt>
                <c:pt idx="32810">
                  <c:v>3.7730855941770001</c:v>
                </c:pt>
                <c:pt idx="32811">
                  <c:v>3.7732098102570002</c:v>
                </c:pt>
                <c:pt idx="32812">
                  <c:v>3.773360729218</c:v>
                </c:pt>
                <c:pt idx="32813">
                  <c:v>3.7734837532040002</c:v>
                </c:pt>
                <c:pt idx="32814">
                  <c:v>3.7736005783080002</c:v>
                </c:pt>
                <c:pt idx="32815">
                  <c:v>3.7737195491789999</c:v>
                </c:pt>
                <c:pt idx="32816">
                  <c:v>3.7738325595859998</c:v>
                </c:pt>
                <c:pt idx="32817">
                  <c:v>3.7739839553830001</c:v>
                </c:pt>
                <c:pt idx="32818">
                  <c:v>3.774246454239</c:v>
                </c:pt>
                <c:pt idx="32819">
                  <c:v>3.7743248939509999</c:v>
                </c:pt>
                <c:pt idx="32820">
                  <c:v>3.774642467499</c:v>
                </c:pt>
                <c:pt idx="32821">
                  <c:v>3.7747466564179999</c:v>
                </c:pt>
                <c:pt idx="32822">
                  <c:v>3.7748193740840001</c:v>
                </c:pt>
                <c:pt idx="32823">
                  <c:v>3.7748949527739999</c:v>
                </c:pt>
                <c:pt idx="32824">
                  <c:v>3.7750377655029999</c:v>
                </c:pt>
                <c:pt idx="32825">
                  <c:v>3.7752115726470001</c:v>
                </c:pt>
                <c:pt idx="32826">
                  <c:v>3.7753603458399998</c:v>
                </c:pt>
                <c:pt idx="32827">
                  <c:v>3.7754371166229999</c:v>
                </c:pt>
                <c:pt idx="32828">
                  <c:v>3.775485038757</c:v>
                </c:pt>
                <c:pt idx="32829">
                  <c:v>3.7755315303799999</c:v>
                </c:pt>
                <c:pt idx="32830">
                  <c:v>3.7756006717680002</c:v>
                </c:pt>
                <c:pt idx="32831">
                  <c:v>3.7756860256200002</c:v>
                </c:pt>
                <c:pt idx="32832">
                  <c:v>3.7758488655089999</c:v>
                </c:pt>
                <c:pt idx="32833">
                  <c:v>3.7758989334109998</c:v>
                </c:pt>
                <c:pt idx="32834">
                  <c:v>3.775954008102</c:v>
                </c:pt>
                <c:pt idx="32835">
                  <c:v>3.7760088443759998</c:v>
                </c:pt>
                <c:pt idx="32836">
                  <c:v>3.7760658264160001</c:v>
                </c:pt>
                <c:pt idx="32837">
                  <c:v>3.7761206626889998</c:v>
                </c:pt>
                <c:pt idx="32838">
                  <c:v>3.7761795520780002</c:v>
                </c:pt>
                <c:pt idx="32839">
                  <c:v>3.7762403488160001</c:v>
                </c:pt>
                <c:pt idx="32840">
                  <c:v>3.7762989997859999</c:v>
                </c:pt>
                <c:pt idx="32841">
                  <c:v>3.776350021362</c:v>
                </c:pt>
                <c:pt idx="32842">
                  <c:v>3.7763988971710001</c:v>
                </c:pt>
                <c:pt idx="32843">
                  <c:v>3.7764534950259998</c:v>
                </c:pt>
                <c:pt idx="32844">
                  <c:v>3.7765040397640002</c:v>
                </c:pt>
                <c:pt idx="32845">
                  <c:v>3.7766015529630002</c:v>
                </c:pt>
                <c:pt idx="32846">
                  <c:v>3.7766983509059999</c:v>
                </c:pt>
                <c:pt idx="32847">
                  <c:v>3.7767798900599998</c:v>
                </c:pt>
                <c:pt idx="32848">
                  <c:v>3.7769622802730001</c:v>
                </c:pt>
                <c:pt idx="32849">
                  <c:v>3.7770128250120001</c:v>
                </c:pt>
                <c:pt idx="32850">
                  <c:v>3.7770936489109999</c:v>
                </c:pt>
                <c:pt idx="32851">
                  <c:v>3.777171134949</c:v>
                </c:pt>
                <c:pt idx="32852">
                  <c:v>3.7772400379179998</c:v>
                </c:pt>
                <c:pt idx="32853">
                  <c:v>3.7772872447969998</c:v>
                </c:pt>
                <c:pt idx="32854">
                  <c:v>3.7773585319520002</c:v>
                </c:pt>
                <c:pt idx="32855">
                  <c:v>3.777401447296</c:v>
                </c:pt>
                <c:pt idx="32856">
                  <c:v>3.777444839478</c:v>
                </c:pt>
                <c:pt idx="32857">
                  <c:v>3.777511119843</c:v>
                </c:pt>
                <c:pt idx="32858">
                  <c:v>3.7775554656980002</c:v>
                </c:pt>
                <c:pt idx="32859">
                  <c:v>3.7776045799259999</c:v>
                </c:pt>
                <c:pt idx="32860">
                  <c:v>3.7776553630829999</c:v>
                </c:pt>
                <c:pt idx="32861">
                  <c:v>3.777709960938</c:v>
                </c:pt>
                <c:pt idx="32862">
                  <c:v>3.7777879238129999</c:v>
                </c:pt>
                <c:pt idx="32863">
                  <c:v>3.7778706550600001</c:v>
                </c:pt>
                <c:pt idx="32864">
                  <c:v>3.7779536247249998</c:v>
                </c:pt>
                <c:pt idx="32865">
                  <c:v>3.7780296802520001</c:v>
                </c:pt>
                <c:pt idx="32866">
                  <c:v>3.7781586647030001</c:v>
                </c:pt>
                <c:pt idx="32867">
                  <c:v>3.7782354354860002</c:v>
                </c:pt>
                <c:pt idx="32868">
                  <c:v>3.7783188819890001</c:v>
                </c:pt>
                <c:pt idx="32869">
                  <c:v>3.7784385681149999</c:v>
                </c:pt>
                <c:pt idx="32870">
                  <c:v>3.7786266803739998</c:v>
                </c:pt>
                <c:pt idx="32871">
                  <c:v>3.778711080551</c:v>
                </c:pt>
                <c:pt idx="32872">
                  <c:v>3.7790739536290001</c:v>
                </c:pt>
                <c:pt idx="32873">
                  <c:v>3.7794339656829998</c:v>
                </c:pt>
                <c:pt idx="32874">
                  <c:v>3.779617786407</c:v>
                </c:pt>
                <c:pt idx="32875">
                  <c:v>3.7797482013699999</c:v>
                </c:pt>
                <c:pt idx="32876">
                  <c:v>3.780079841614</c:v>
                </c:pt>
                <c:pt idx="32877">
                  <c:v>3.78013753891</c:v>
                </c:pt>
                <c:pt idx="32878">
                  <c:v>3.7801971435550001</c:v>
                </c:pt>
                <c:pt idx="32879">
                  <c:v>3.7802619934080002</c:v>
                </c:pt>
                <c:pt idx="32880">
                  <c:v>3.7803320884699998</c:v>
                </c:pt>
                <c:pt idx="32881">
                  <c:v>3.7804074287409999</c:v>
                </c:pt>
                <c:pt idx="32882">
                  <c:v>3.7804858684539999</c:v>
                </c:pt>
                <c:pt idx="32883">
                  <c:v>3.780564308167</c:v>
                </c:pt>
                <c:pt idx="32884">
                  <c:v>3.7806425094599998</c:v>
                </c:pt>
                <c:pt idx="32885">
                  <c:v>3.7807185649870001</c:v>
                </c:pt>
                <c:pt idx="32886">
                  <c:v>3.7807939052580002</c:v>
                </c:pt>
                <c:pt idx="32887">
                  <c:v>3.7808659076689999</c:v>
                </c:pt>
                <c:pt idx="32888">
                  <c:v>3.78093791008</c:v>
                </c:pt>
                <c:pt idx="32889">
                  <c:v>3.781004190445</c:v>
                </c:pt>
                <c:pt idx="32890">
                  <c:v>3.7810645103449998</c:v>
                </c:pt>
                <c:pt idx="32891">
                  <c:v>3.7811236381529998</c:v>
                </c:pt>
                <c:pt idx="32892">
                  <c:v>3.7811865806579998</c:v>
                </c:pt>
                <c:pt idx="32893">
                  <c:v>3.7812449932100001</c:v>
                </c:pt>
                <c:pt idx="32894">
                  <c:v>3.7813043594360001</c:v>
                </c:pt>
                <c:pt idx="32895">
                  <c:v>3.781363248825</c:v>
                </c:pt>
                <c:pt idx="32896">
                  <c:v>3.7814197540280001</c:v>
                </c:pt>
                <c:pt idx="32897">
                  <c:v>3.781480073929</c:v>
                </c:pt>
                <c:pt idx="32898">
                  <c:v>3.7815318107599998</c:v>
                </c:pt>
                <c:pt idx="32899">
                  <c:v>3.7815852165220001</c:v>
                </c:pt>
                <c:pt idx="32900">
                  <c:v>3.781682252884</c:v>
                </c:pt>
                <c:pt idx="32901">
                  <c:v>3.7818048000340001</c:v>
                </c:pt>
                <c:pt idx="32902">
                  <c:v>3.7819111347200001</c:v>
                </c:pt>
                <c:pt idx="32903">
                  <c:v>3.782024383545</c:v>
                </c:pt>
                <c:pt idx="32904">
                  <c:v>3.7821018695830002</c:v>
                </c:pt>
                <c:pt idx="32905">
                  <c:v>3.7822818756099998</c:v>
                </c:pt>
                <c:pt idx="32906">
                  <c:v>3.7825727462769998</c:v>
                </c:pt>
                <c:pt idx="32907">
                  <c:v>3.782652139664</c:v>
                </c:pt>
                <c:pt idx="32908">
                  <c:v>3.7826933860779999</c:v>
                </c:pt>
                <c:pt idx="32909">
                  <c:v>3.782734155655</c:v>
                </c:pt>
                <c:pt idx="32910">
                  <c:v>3.7827701568599998</c:v>
                </c:pt>
                <c:pt idx="32911">
                  <c:v>3.7828011512759998</c:v>
                </c:pt>
                <c:pt idx="32912">
                  <c:v>3.7828345298769999</c:v>
                </c:pt>
                <c:pt idx="32913">
                  <c:v>3.7828676700589998</c:v>
                </c:pt>
                <c:pt idx="32914">
                  <c:v>3.7828936576840002</c:v>
                </c:pt>
                <c:pt idx="32915">
                  <c:v>3.7829272747039999</c:v>
                </c:pt>
                <c:pt idx="32916">
                  <c:v>3.782964468002</c:v>
                </c:pt>
                <c:pt idx="32917">
                  <c:v>3.7830033302310002</c:v>
                </c:pt>
                <c:pt idx="32918">
                  <c:v>3.7830708026890001</c:v>
                </c:pt>
                <c:pt idx="32919">
                  <c:v>3.783140420914</c:v>
                </c:pt>
                <c:pt idx="32920">
                  <c:v>3.7832067012790001</c:v>
                </c:pt>
                <c:pt idx="32921">
                  <c:v>3.7832465171809999</c:v>
                </c:pt>
                <c:pt idx="32922">
                  <c:v>3.783283233643</c:v>
                </c:pt>
                <c:pt idx="32923">
                  <c:v>3.7833194732669999</c:v>
                </c:pt>
                <c:pt idx="32924">
                  <c:v>3.7833509445189999</c:v>
                </c:pt>
                <c:pt idx="32925">
                  <c:v>3.783386230469</c:v>
                </c:pt>
                <c:pt idx="32926">
                  <c:v>3.7834236621859998</c:v>
                </c:pt>
                <c:pt idx="32927">
                  <c:v>3.7834661006929999</c:v>
                </c:pt>
                <c:pt idx="32928">
                  <c:v>3.7835054397580001</c:v>
                </c:pt>
                <c:pt idx="32929">
                  <c:v>3.7835476398469998</c:v>
                </c:pt>
                <c:pt idx="32930">
                  <c:v>3.783588647842</c:v>
                </c:pt>
                <c:pt idx="32931">
                  <c:v>3.7836329936980002</c:v>
                </c:pt>
                <c:pt idx="32932">
                  <c:v>3.7836680412289998</c:v>
                </c:pt>
                <c:pt idx="32933">
                  <c:v>3.7839505672449998</c:v>
                </c:pt>
                <c:pt idx="32934">
                  <c:v>3.7840039730070001</c:v>
                </c:pt>
                <c:pt idx="32935">
                  <c:v>3.7840571403499998</c:v>
                </c:pt>
                <c:pt idx="32936">
                  <c:v>3.7841160297390002</c:v>
                </c:pt>
                <c:pt idx="32937">
                  <c:v>3.7841770648959998</c:v>
                </c:pt>
                <c:pt idx="32938">
                  <c:v>3.784238815308</c:v>
                </c:pt>
                <c:pt idx="32939">
                  <c:v>3.7843022346500002</c:v>
                </c:pt>
                <c:pt idx="32940">
                  <c:v>3.7843689918519998</c:v>
                </c:pt>
                <c:pt idx="32941">
                  <c:v>3.7844319343569999</c:v>
                </c:pt>
                <c:pt idx="32942">
                  <c:v>3.7844958305360001</c:v>
                </c:pt>
                <c:pt idx="32943">
                  <c:v>3.7845554351809998</c:v>
                </c:pt>
                <c:pt idx="32944">
                  <c:v>3.784615755081</c:v>
                </c:pt>
                <c:pt idx="32945">
                  <c:v>3.7846722602840002</c:v>
                </c:pt>
                <c:pt idx="32946">
                  <c:v>3.784722089767</c:v>
                </c:pt>
                <c:pt idx="32947">
                  <c:v>3.7848136425019998</c:v>
                </c:pt>
                <c:pt idx="32948">
                  <c:v>3.78493309021</c:v>
                </c:pt>
                <c:pt idx="32949">
                  <c:v>3.7850074768069999</c:v>
                </c:pt>
                <c:pt idx="32950">
                  <c:v>3.7851221561430002</c:v>
                </c:pt>
                <c:pt idx="32951">
                  <c:v>3.7853400707240001</c:v>
                </c:pt>
                <c:pt idx="32952">
                  <c:v>3.7854087352749999</c:v>
                </c:pt>
                <c:pt idx="32953">
                  <c:v>3.7854411602020002</c:v>
                </c:pt>
                <c:pt idx="32954">
                  <c:v>3.7854850292209998</c:v>
                </c:pt>
                <c:pt idx="32955">
                  <c:v>3.7855439186100002</c:v>
                </c:pt>
                <c:pt idx="32956">
                  <c:v>3.7855865955349999</c:v>
                </c:pt>
                <c:pt idx="32957">
                  <c:v>3.7856400012970002</c:v>
                </c:pt>
                <c:pt idx="32958">
                  <c:v>3.7857143878940001</c:v>
                </c:pt>
                <c:pt idx="32959">
                  <c:v>3.785764932632</c:v>
                </c:pt>
                <c:pt idx="32960">
                  <c:v>3.785850286484</c:v>
                </c:pt>
                <c:pt idx="32961">
                  <c:v>3.7859191894530002</c:v>
                </c:pt>
                <c:pt idx="32962">
                  <c:v>3.7860007286070001</c:v>
                </c:pt>
                <c:pt idx="32963">
                  <c:v>3.786103010178</c:v>
                </c:pt>
                <c:pt idx="32964">
                  <c:v>3.786422252655</c:v>
                </c:pt>
                <c:pt idx="32965">
                  <c:v>3.7866373062130001</c:v>
                </c:pt>
                <c:pt idx="32966">
                  <c:v>3.7867560386660002</c:v>
                </c:pt>
                <c:pt idx="32967">
                  <c:v>3.787081480026</c:v>
                </c:pt>
                <c:pt idx="32968">
                  <c:v>3.78719997406</c:v>
                </c:pt>
                <c:pt idx="32969">
                  <c:v>3.7874879837040001</c:v>
                </c:pt>
                <c:pt idx="32970">
                  <c:v>3.787568092346</c:v>
                </c:pt>
                <c:pt idx="32971">
                  <c:v>3.78764462471</c:v>
                </c:pt>
                <c:pt idx="32972">
                  <c:v>3.7879297733309998</c:v>
                </c:pt>
                <c:pt idx="32973">
                  <c:v>3.7880187034609998</c:v>
                </c:pt>
                <c:pt idx="32974">
                  <c:v>3.7881276607509999</c:v>
                </c:pt>
                <c:pt idx="32975">
                  <c:v>3.7882108688349998</c:v>
                </c:pt>
                <c:pt idx="32976">
                  <c:v>3.788290262222</c:v>
                </c:pt>
                <c:pt idx="32977">
                  <c:v>3.7883477211000001</c:v>
                </c:pt>
                <c:pt idx="32978">
                  <c:v>3.7884898185729998</c:v>
                </c:pt>
                <c:pt idx="32979">
                  <c:v>3.7885770797729998</c:v>
                </c:pt>
                <c:pt idx="32980">
                  <c:v>3.788676977158</c:v>
                </c:pt>
                <c:pt idx="32981">
                  <c:v>3.7887265682220002</c:v>
                </c:pt>
                <c:pt idx="32982">
                  <c:v>3.7887780666349999</c:v>
                </c:pt>
                <c:pt idx="32983">
                  <c:v>3.7888729572300002</c:v>
                </c:pt>
                <c:pt idx="32984">
                  <c:v>3.7889678478239999</c:v>
                </c:pt>
                <c:pt idx="32985">
                  <c:v>3.789057254791</c:v>
                </c:pt>
                <c:pt idx="32986">
                  <c:v>3.7891521453860002</c:v>
                </c:pt>
                <c:pt idx="32987">
                  <c:v>3.7892401218409999</c:v>
                </c:pt>
                <c:pt idx="32988">
                  <c:v>3.7894158363339998</c:v>
                </c:pt>
                <c:pt idx="32989">
                  <c:v>3.7894990444180001</c:v>
                </c:pt>
                <c:pt idx="32990">
                  <c:v>3.7895815372469999</c:v>
                </c:pt>
                <c:pt idx="32991">
                  <c:v>3.7896707057949999</c:v>
                </c:pt>
                <c:pt idx="32992">
                  <c:v>3.7897629737849998</c:v>
                </c:pt>
                <c:pt idx="32993">
                  <c:v>3.789852619171</c:v>
                </c:pt>
                <c:pt idx="32994">
                  <c:v>3.790154218674</c:v>
                </c:pt>
                <c:pt idx="32995">
                  <c:v>3.7902312278750001</c:v>
                </c:pt>
                <c:pt idx="32996">
                  <c:v>3.790309429169</c:v>
                </c:pt>
                <c:pt idx="32997">
                  <c:v>3.790408611298</c:v>
                </c:pt>
                <c:pt idx="32998">
                  <c:v>3.7904851436609999</c:v>
                </c:pt>
                <c:pt idx="32999">
                  <c:v>3.7905316352840002</c:v>
                </c:pt>
                <c:pt idx="33000">
                  <c:v>3.7905836105350001</c:v>
                </c:pt>
                <c:pt idx="33001">
                  <c:v>3.790632009506</c:v>
                </c:pt>
                <c:pt idx="33002">
                  <c:v>3.7906804084779999</c:v>
                </c:pt>
                <c:pt idx="33003">
                  <c:v>3.790724754333</c:v>
                </c:pt>
                <c:pt idx="33004">
                  <c:v>3.7907688617709998</c:v>
                </c:pt>
                <c:pt idx="33005">
                  <c:v>3.7908060550689999</c:v>
                </c:pt>
                <c:pt idx="33006">
                  <c:v>3.7908461093899999</c:v>
                </c:pt>
                <c:pt idx="33007">
                  <c:v>3.7908794879909999</c:v>
                </c:pt>
                <c:pt idx="33008">
                  <c:v>3.7909209728239999</c:v>
                </c:pt>
                <c:pt idx="33009">
                  <c:v>3.790961503983</c:v>
                </c:pt>
                <c:pt idx="33010">
                  <c:v>3.7910010814669999</c:v>
                </c:pt>
                <c:pt idx="33011">
                  <c:v>3.7910482883449999</c:v>
                </c:pt>
                <c:pt idx="33012">
                  <c:v>3.7911303043369999</c:v>
                </c:pt>
                <c:pt idx="33013">
                  <c:v>3.7912034988399999</c:v>
                </c:pt>
                <c:pt idx="33014">
                  <c:v>3.7915484905239998</c:v>
                </c:pt>
                <c:pt idx="33015">
                  <c:v>3.7916302680970002</c:v>
                </c:pt>
                <c:pt idx="33016">
                  <c:v>3.791709661484</c:v>
                </c:pt>
                <c:pt idx="33017">
                  <c:v>3.7917959690090002</c:v>
                </c:pt>
                <c:pt idx="33018">
                  <c:v>3.7918825149540001</c:v>
                </c:pt>
                <c:pt idx="33019">
                  <c:v>3.7920019626619998</c:v>
                </c:pt>
                <c:pt idx="33020">
                  <c:v>3.79221701622</c:v>
                </c:pt>
                <c:pt idx="33021">
                  <c:v>3.792375802994</c:v>
                </c:pt>
                <c:pt idx="33022">
                  <c:v>3.7924625873569999</c:v>
                </c:pt>
                <c:pt idx="33023">
                  <c:v>3.7927985191350002</c:v>
                </c:pt>
                <c:pt idx="33024">
                  <c:v>3.7928967475889999</c:v>
                </c:pt>
                <c:pt idx="33025">
                  <c:v>3.7929747104640001</c:v>
                </c:pt>
                <c:pt idx="33026">
                  <c:v>3.7930572032929999</c:v>
                </c:pt>
                <c:pt idx="33027">
                  <c:v>3.7931425571439998</c:v>
                </c:pt>
                <c:pt idx="33028">
                  <c:v>3.793259620667</c:v>
                </c:pt>
                <c:pt idx="33029">
                  <c:v>3.7934379577640001</c:v>
                </c:pt>
                <c:pt idx="33030">
                  <c:v>3.7937722206119999</c:v>
                </c:pt>
                <c:pt idx="33031">
                  <c:v>3.7939240932459999</c:v>
                </c:pt>
                <c:pt idx="33032">
                  <c:v>3.7942705154419998</c:v>
                </c:pt>
                <c:pt idx="33033">
                  <c:v>3.7943723201749999</c:v>
                </c:pt>
                <c:pt idx="33034">
                  <c:v>3.7944314479829999</c:v>
                </c:pt>
                <c:pt idx="33035">
                  <c:v>3.7944886684419998</c:v>
                </c:pt>
                <c:pt idx="33036">
                  <c:v>3.794543504715</c:v>
                </c:pt>
                <c:pt idx="33037">
                  <c:v>3.7945997715000002</c:v>
                </c:pt>
                <c:pt idx="33038">
                  <c:v>3.7946527004239998</c:v>
                </c:pt>
                <c:pt idx="33039">
                  <c:v>3.7947082519530002</c:v>
                </c:pt>
                <c:pt idx="33040">
                  <c:v>3.7947642803189998</c:v>
                </c:pt>
                <c:pt idx="33041">
                  <c:v>3.7948222160339999</c:v>
                </c:pt>
                <c:pt idx="33042">
                  <c:v>3.7948756217959998</c:v>
                </c:pt>
                <c:pt idx="33043">
                  <c:v>3.7949237823490001</c:v>
                </c:pt>
                <c:pt idx="33044">
                  <c:v>3.7950236797330001</c:v>
                </c:pt>
                <c:pt idx="33045">
                  <c:v>3.7951269149779998</c:v>
                </c:pt>
                <c:pt idx="33046">
                  <c:v>3.7952284812929999</c:v>
                </c:pt>
                <c:pt idx="33047">
                  <c:v>3.7953546047210001</c:v>
                </c:pt>
                <c:pt idx="33048">
                  <c:v>3.7955160140989999</c:v>
                </c:pt>
                <c:pt idx="33049">
                  <c:v>3.7957158088680001</c:v>
                </c:pt>
                <c:pt idx="33050">
                  <c:v>3.795980215073</c:v>
                </c:pt>
                <c:pt idx="33051">
                  <c:v>3.7962744235989998</c:v>
                </c:pt>
                <c:pt idx="33052">
                  <c:v>3.7965955734249999</c:v>
                </c:pt>
                <c:pt idx="33053">
                  <c:v>3.7967071533199999</c:v>
                </c:pt>
                <c:pt idx="33054">
                  <c:v>3.797037124634</c:v>
                </c:pt>
                <c:pt idx="33055">
                  <c:v>3.797155857086</c:v>
                </c:pt>
                <c:pt idx="33056">
                  <c:v>3.7972347736360001</c:v>
                </c:pt>
                <c:pt idx="33057">
                  <c:v>3.7973160743709999</c:v>
                </c:pt>
                <c:pt idx="33058">
                  <c:v>3.7976329326629998</c:v>
                </c:pt>
                <c:pt idx="33059">
                  <c:v>3.7979221343990002</c:v>
                </c:pt>
                <c:pt idx="33060">
                  <c:v>3.7979707717900002</c:v>
                </c:pt>
                <c:pt idx="33061">
                  <c:v>3.7980151176449999</c:v>
                </c:pt>
                <c:pt idx="33062">
                  <c:v>3.7980611324310001</c:v>
                </c:pt>
                <c:pt idx="33063">
                  <c:v>3.7981083393100001</c:v>
                </c:pt>
                <c:pt idx="33064">
                  <c:v>3.7981443405149999</c:v>
                </c:pt>
                <c:pt idx="33065">
                  <c:v>3.798179149628</c:v>
                </c:pt>
                <c:pt idx="33066">
                  <c:v>3.7982139587399999</c:v>
                </c:pt>
                <c:pt idx="33067">
                  <c:v>3.7982482910159998</c:v>
                </c:pt>
                <c:pt idx="33068">
                  <c:v>3.7982845306400002</c:v>
                </c:pt>
                <c:pt idx="33069">
                  <c:v>3.7983269691469999</c:v>
                </c:pt>
                <c:pt idx="33070">
                  <c:v>3.7984056472779999</c:v>
                </c:pt>
                <c:pt idx="33071">
                  <c:v>3.7984781265260001</c:v>
                </c:pt>
                <c:pt idx="33072">
                  <c:v>3.7988467216489998</c:v>
                </c:pt>
                <c:pt idx="33073">
                  <c:v>3.798938035965</c:v>
                </c:pt>
                <c:pt idx="33074">
                  <c:v>3.799056529999</c:v>
                </c:pt>
                <c:pt idx="33075">
                  <c:v>3.7991366386409999</c:v>
                </c:pt>
                <c:pt idx="33076">
                  <c:v>3.799255609512</c:v>
                </c:pt>
                <c:pt idx="33077">
                  <c:v>3.7995531558989999</c:v>
                </c:pt>
                <c:pt idx="33078">
                  <c:v>3.799633979797</c:v>
                </c:pt>
                <c:pt idx="33079">
                  <c:v>3.7997183799740002</c:v>
                </c:pt>
                <c:pt idx="33080">
                  <c:v>3.7998070716860002</c:v>
                </c:pt>
                <c:pt idx="33081">
                  <c:v>3.7998666763309998</c:v>
                </c:pt>
                <c:pt idx="33082">
                  <c:v>3.7999577522279999</c:v>
                </c:pt>
                <c:pt idx="33083">
                  <c:v>3.8000395297999998</c:v>
                </c:pt>
                <c:pt idx="33084">
                  <c:v>3.8003306388849998</c:v>
                </c:pt>
                <c:pt idx="33085">
                  <c:v>3.8005480766300002</c:v>
                </c:pt>
                <c:pt idx="33086">
                  <c:v>3.8006386756900001</c:v>
                </c:pt>
                <c:pt idx="33087">
                  <c:v>3.8007266521449998</c:v>
                </c:pt>
                <c:pt idx="33088">
                  <c:v>3.8008236885070001</c:v>
                </c:pt>
                <c:pt idx="33089">
                  <c:v>3.80091381073</c:v>
                </c:pt>
                <c:pt idx="33090">
                  <c:v>3.801241636276</c:v>
                </c:pt>
                <c:pt idx="33091">
                  <c:v>3.8013260364530002</c:v>
                </c:pt>
                <c:pt idx="33092">
                  <c:v>3.801477193832</c:v>
                </c:pt>
                <c:pt idx="33093">
                  <c:v>3.801653385162</c:v>
                </c:pt>
                <c:pt idx="33094">
                  <c:v>3.8017067909239999</c:v>
                </c:pt>
                <c:pt idx="33095">
                  <c:v>3.801782131195</c:v>
                </c:pt>
                <c:pt idx="33096">
                  <c:v>3.8018324375149999</c:v>
                </c:pt>
                <c:pt idx="33097">
                  <c:v>3.8019206523900002</c:v>
                </c:pt>
                <c:pt idx="33098">
                  <c:v>3.8021786212920001</c:v>
                </c:pt>
                <c:pt idx="33099">
                  <c:v>3.8022696971890002</c:v>
                </c:pt>
                <c:pt idx="33100">
                  <c:v>3.8023605346679998</c:v>
                </c:pt>
                <c:pt idx="33101">
                  <c:v>3.8024513721469999</c:v>
                </c:pt>
                <c:pt idx="33102">
                  <c:v>3.802549600601</c:v>
                </c:pt>
                <c:pt idx="33103">
                  <c:v>3.802598714828</c:v>
                </c:pt>
                <c:pt idx="33104">
                  <c:v>3.802650928497</c:v>
                </c:pt>
                <c:pt idx="33105">
                  <c:v>3.8027033805850001</c:v>
                </c:pt>
                <c:pt idx="33106">
                  <c:v>3.8027591705320001</c:v>
                </c:pt>
                <c:pt idx="33107">
                  <c:v>3.8028137683869998</c:v>
                </c:pt>
                <c:pt idx="33108">
                  <c:v>3.8028712272640002</c:v>
                </c:pt>
                <c:pt idx="33109">
                  <c:v>3.802927732468</c:v>
                </c:pt>
                <c:pt idx="33110">
                  <c:v>3.802985668182</c:v>
                </c:pt>
                <c:pt idx="33111">
                  <c:v>3.8030421733859998</c:v>
                </c:pt>
                <c:pt idx="33112">
                  <c:v>3.8031008243560001</c:v>
                </c:pt>
                <c:pt idx="33113">
                  <c:v>3.8031628131869999</c:v>
                </c:pt>
                <c:pt idx="33114">
                  <c:v>3.8032169342039999</c:v>
                </c:pt>
                <c:pt idx="33115">
                  <c:v>3.8032698631290001</c:v>
                </c:pt>
                <c:pt idx="33116">
                  <c:v>3.803362131119</c:v>
                </c:pt>
                <c:pt idx="33117">
                  <c:v>3.8034811019900001</c:v>
                </c:pt>
                <c:pt idx="33118">
                  <c:v>3.8036296367650002</c:v>
                </c:pt>
                <c:pt idx="33119">
                  <c:v>3.8037765026089998</c:v>
                </c:pt>
                <c:pt idx="33120">
                  <c:v>3.8040750026699999</c:v>
                </c:pt>
                <c:pt idx="33121">
                  <c:v>3.8042125701899998</c:v>
                </c:pt>
                <c:pt idx="33122">
                  <c:v>3.8042852878570002</c:v>
                </c:pt>
                <c:pt idx="33123">
                  <c:v>3.8045918941500001</c:v>
                </c:pt>
                <c:pt idx="33124">
                  <c:v>3.8046910762790001</c:v>
                </c:pt>
                <c:pt idx="33125">
                  <c:v>3.8049931526180001</c:v>
                </c:pt>
                <c:pt idx="33126">
                  <c:v>3.805142641068</c:v>
                </c:pt>
                <c:pt idx="33127">
                  <c:v>3.80526137352</c:v>
                </c:pt>
                <c:pt idx="33128">
                  <c:v>3.8054053783419999</c:v>
                </c:pt>
                <c:pt idx="33129">
                  <c:v>3.8055450916289999</c:v>
                </c:pt>
                <c:pt idx="33130">
                  <c:v>3.8056910037990002</c:v>
                </c:pt>
                <c:pt idx="33131">
                  <c:v>3.8060071468349999</c:v>
                </c:pt>
                <c:pt idx="33132">
                  <c:v>3.8060812950130001</c:v>
                </c:pt>
                <c:pt idx="33133">
                  <c:v>3.806129693985</c:v>
                </c:pt>
                <c:pt idx="33134">
                  <c:v>3.8062021732329998</c:v>
                </c:pt>
                <c:pt idx="33135">
                  <c:v>3.8062748909000002</c:v>
                </c:pt>
                <c:pt idx="33136">
                  <c:v>3.806319952011</c:v>
                </c:pt>
                <c:pt idx="33137">
                  <c:v>3.8063621521000002</c:v>
                </c:pt>
                <c:pt idx="33138">
                  <c:v>3.8064100742339999</c:v>
                </c:pt>
                <c:pt idx="33139">
                  <c:v>3.8064501285549999</c:v>
                </c:pt>
                <c:pt idx="33140">
                  <c:v>3.806499481201</c:v>
                </c:pt>
                <c:pt idx="33141">
                  <c:v>3.8065416812900001</c:v>
                </c:pt>
                <c:pt idx="33142">
                  <c:v>3.8065826892849999</c:v>
                </c:pt>
                <c:pt idx="33143">
                  <c:v>3.8066279888149999</c:v>
                </c:pt>
                <c:pt idx="33144">
                  <c:v>3.8066768646239999</c:v>
                </c:pt>
                <c:pt idx="33145">
                  <c:v>3.806719064713</c:v>
                </c:pt>
                <c:pt idx="33146">
                  <c:v>3.8070623874659999</c:v>
                </c:pt>
                <c:pt idx="33147">
                  <c:v>3.807244062424</c:v>
                </c:pt>
                <c:pt idx="33148">
                  <c:v>3.8072969913480001</c:v>
                </c:pt>
                <c:pt idx="33149">
                  <c:v>3.8073716163640001</c:v>
                </c:pt>
                <c:pt idx="33150">
                  <c:v>3.8074555397030001</c:v>
                </c:pt>
                <c:pt idx="33151">
                  <c:v>3.8076114654539999</c:v>
                </c:pt>
                <c:pt idx="33152">
                  <c:v>3.807955503464</c:v>
                </c:pt>
                <c:pt idx="33153">
                  <c:v>3.8080708980560001</c:v>
                </c:pt>
                <c:pt idx="33154">
                  <c:v>3.8081555366519999</c:v>
                </c:pt>
                <c:pt idx="33155">
                  <c:v>3.80828166008</c:v>
                </c:pt>
                <c:pt idx="33156">
                  <c:v>3.80837059021</c:v>
                </c:pt>
                <c:pt idx="33157">
                  <c:v>3.8084630966190001</c:v>
                </c:pt>
                <c:pt idx="33158">
                  <c:v>3.8085584640499999</c:v>
                </c:pt>
                <c:pt idx="33159">
                  <c:v>3.8086538314820002</c:v>
                </c:pt>
                <c:pt idx="33160">
                  <c:v>3.8087091445920001</c:v>
                </c:pt>
                <c:pt idx="33161">
                  <c:v>3.8087596893310001</c:v>
                </c:pt>
                <c:pt idx="33162">
                  <c:v>3.8088157176970001</c:v>
                </c:pt>
                <c:pt idx="33163">
                  <c:v>3.8088645935060002</c:v>
                </c:pt>
                <c:pt idx="33164">
                  <c:v>3.808958053589</c:v>
                </c:pt>
                <c:pt idx="33165">
                  <c:v>3.8092789649959999</c:v>
                </c:pt>
                <c:pt idx="33166">
                  <c:v>3.8095514774320001</c:v>
                </c:pt>
                <c:pt idx="33167">
                  <c:v>3.8098602294920001</c:v>
                </c:pt>
                <c:pt idx="33168">
                  <c:v>3.810009479523</c:v>
                </c:pt>
                <c:pt idx="33169">
                  <c:v>3.8101651668550001</c:v>
                </c:pt>
                <c:pt idx="33170">
                  <c:v>3.810417890549</c:v>
                </c:pt>
                <c:pt idx="33171">
                  <c:v>3.8105385303500001</c:v>
                </c:pt>
                <c:pt idx="33172">
                  <c:v>3.8106231689449999</c:v>
                </c:pt>
                <c:pt idx="33173">
                  <c:v>3.8107078075410001</c:v>
                </c:pt>
                <c:pt idx="33174">
                  <c:v>3.8107917308810002</c:v>
                </c:pt>
                <c:pt idx="33175">
                  <c:v>3.8109085559840001</c:v>
                </c:pt>
                <c:pt idx="33176">
                  <c:v>3.8110239505769998</c:v>
                </c:pt>
                <c:pt idx="33177">
                  <c:v>3.811146736145</c:v>
                </c:pt>
                <c:pt idx="33178">
                  <c:v>3.8113691806790002</c:v>
                </c:pt>
                <c:pt idx="33179">
                  <c:v>3.8114142417910002</c:v>
                </c:pt>
                <c:pt idx="33180">
                  <c:v>3.8114616870879998</c:v>
                </c:pt>
                <c:pt idx="33181">
                  <c:v>3.8115081787110001</c:v>
                </c:pt>
                <c:pt idx="33182">
                  <c:v>3.8115479946140001</c:v>
                </c:pt>
                <c:pt idx="33183">
                  <c:v>3.8115916252140001</c:v>
                </c:pt>
                <c:pt idx="33184">
                  <c:v>3.811631917953</c:v>
                </c:pt>
                <c:pt idx="33185">
                  <c:v>3.811706781387</c:v>
                </c:pt>
                <c:pt idx="33186">
                  <c:v>3.8120276927950001</c:v>
                </c:pt>
                <c:pt idx="33187">
                  <c:v>3.8121695518490002</c:v>
                </c:pt>
                <c:pt idx="33188">
                  <c:v>3.8122749328609999</c:v>
                </c:pt>
                <c:pt idx="33189">
                  <c:v>3.812353610992</c:v>
                </c:pt>
                <c:pt idx="33190">
                  <c:v>3.8124387264249999</c:v>
                </c:pt>
                <c:pt idx="33191">
                  <c:v>3.812756299973</c:v>
                </c:pt>
                <c:pt idx="33192">
                  <c:v>3.8130171298979998</c:v>
                </c:pt>
                <c:pt idx="33193">
                  <c:v>3.8133397102359998</c:v>
                </c:pt>
                <c:pt idx="33194">
                  <c:v>3.8134546279910002</c:v>
                </c:pt>
                <c:pt idx="33195">
                  <c:v>3.8135485649110001</c:v>
                </c:pt>
                <c:pt idx="33196">
                  <c:v>3.8136496543880001</c:v>
                </c:pt>
                <c:pt idx="33197">
                  <c:v>3.8137042522429998</c:v>
                </c:pt>
                <c:pt idx="33198">
                  <c:v>3.8137598037720002</c:v>
                </c:pt>
                <c:pt idx="33199">
                  <c:v>3.813818454742</c:v>
                </c:pt>
                <c:pt idx="33200">
                  <c:v>3.8138785362240002</c:v>
                </c:pt>
                <c:pt idx="33201">
                  <c:v>3.8139343261719998</c:v>
                </c:pt>
                <c:pt idx="33202">
                  <c:v>3.8139872550959999</c:v>
                </c:pt>
                <c:pt idx="33203">
                  <c:v>3.814038038254</c:v>
                </c:pt>
                <c:pt idx="33204">
                  <c:v>3.814132452011</c:v>
                </c:pt>
                <c:pt idx="33205">
                  <c:v>3.8144066333770001</c:v>
                </c:pt>
                <c:pt idx="33206">
                  <c:v>3.81445145607</c:v>
                </c:pt>
                <c:pt idx="33207">
                  <c:v>3.814491510391</c:v>
                </c:pt>
                <c:pt idx="33208">
                  <c:v>3.814526319504</c:v>
                </c:pt>
                <c:pt idx="33209">
                  <c:v>3.8145668506620001</c:v>
                </c:pt>
                <c:pt idx="33210">
                  <c:v>3.8146092891690002</c:v>
                </c:pt>
                <c:pt idx="33211">
                  <c:v>3.8146491050720002</c:v>
                </c:pt>
                <c:pt idx="33212">
                  <c:v>3.8146924972530001</c:v>
                </c:pt>
                <c:pt idx="33213">
                  <c:v>3.8147363662720002</c:v>
                </c:pt>
                <c:pt idx="33214">
                  <c:v>3.8147814273830001</c:v>
                </c:pt>
                <c:pt idx="33215">
                  <c:v>3.8148312568659999</c:v>
                </c:pt>
                <c:pt idx="33216">
                  <c:v>3.814883947372</c:v>
                </c:pt>
                <c:pt idx="33217">
                  <c:v>3.8149609565730001</c:v>
                </c:pt>
                <c:pt idx="33218">
                  <c:v>3.8150115013120001</c:v>
                </c:pt>
                <c:pt idx="33219">
                  <c:v>3.815054655075</c:v>
                </c:pt>
                <c:pt idx="33220">
                  <c:v>3.8150947093959999</c:v>
                </c:pt>
                <c:pt idx="33221">
                  <c:v>3.8151326179499998</c:v>
                </c:pt>
                <c:pt idx="33222">
                  <c:v>3.8151755332950001</c:v>
                </c:pt>
                <c:pt idx="33223">
                  <c:v>3.8152580261229998</c:v>
                </c:pt>
                <c:pt idx="33224">
                  <c:v>3.8156116008760002</c:v>
                </c:pt>
                <c:pt idx="33225">
                  <c:v>3.815731525421</c:v>
                </c:pt>
                <c:pt idx="33226">
                  <c:v>3.816038131714</c:v>
                </c:pt>
                <c:pt idx="33227">
                  <c:v>3.816172361374</c:v>
                </c:pt>
                <c:pt idx="33228">
                  <c:v>3.816259860992</c:v>
                </c:pt>
                <c:pt idx="33229">
                  <c:v>3.8163478374480002</c:v>
                </c:pt>
                <c:pt idx="33230">
                  <c:v>3.816437482834</c:v>
                </c:pt>
                <c:pt idx="33231">
                  <c:v>3.816557884216</c:v>
                </c:pt>
                <c:pt idx="33232">
                  <c:v>3.8166456222530001</c:v>
                </c:pt>
                <c:pt idx="33233">
                  <c:v>3.816747903824</c:v>
                </c:pt>
                <c:pt idx="33234">
                  <c:v>3.8167960643769998</c:v>
                </c:pt>
                <c:pt idx="33235">
                  <c:v>3.816847801208</c:v>
                </c:pt>
                <c:pt idx="33236">
                  <c:v>3.816899776459</c:v>
                </c:pt>
                <c:pt idx="33237">
                  <c:v>3.8169515132899998</c:v>
                </c:pt>
                <c:pt idx="33238">
                  <c:v>3.8170020580289998</c:v>
                </c:pt>
                <c:pt idx="33239">
                  <c:v>3.8170995712279998</c:v>
                </c:pt>
                <c:pt idx="33240">
                  <c:v>3.8171935081480002</c:v>
                </c:pt>
                <c:pt idx="33241">
                  <c:v>3.8172848224639999</c:v>
                </c:pt>
                <c:pt idx="33242">
                  <c:v>3.8173813819890001</c:v>
                </c:pt>
                <c:pt idx="33243">
                  <c:v>3.8174793720250002</c:v>
                </c:pt>
                <c:pt idx="33244">
                  <c:v>3.8175809383389998</c:v>
                </c:pt>
                <c:pt idx="33245">
                  <c:v>3.8176395893100001</c:v>
                </c:pt>
                <c:pt idx="33246">
                  <c:v>3.81769490242</c:v>
                </c:pt>
                <c:pt idx="33247">
                  <c:v>3.8177571296689998</c:v>
                </c:pt>
                <c:pt idx="33248">
                  <c:v>3.8178191185000001</c:v>
                </c:pt>
                <c:pt idx="33249">
                  <c:v>3.817885160446</c:v>
                </c:pt>
                <c:pt idx="33250">
                  <c:v>3.8179504871369998</c:v>
                </c:pt>
                <c:pt idx="33251">
                  <c:v>3.8180167675019998</c:v>
                </c:pt>
                <c:pt idx="33252">
                  <c:v>3.8180789947510001</c:v>
                </c:pt>
                <c:pt idx="33253">
                  <c:v>3.8181412219999999</c:v>
                </c:pt>
                <c:pt idx="33254">
                  <c:v>3.8182065486910002</c:v>
                </c:pt>
                <c:pt idx="33255">
                  <c:v>3.8182656764980001</c:v>
                </c:pt>
                <c:pt idx="33256">
                  <c:v>3.8183255195619998</c:v>
                </c:pt>
                <c:pt idx="33257">
                  <c:v>3.8183789253230001</c:v>
                </c:pt>
                <c:pt idx="33258">
                  <c:v>3.8184330463410001</c:v>
                </c:pt>
                <c:pt idx="33259">
                  <c:v>3.8184792995449999</c:v>
                </c:pt>
                <c:pt idx="33260">
                  <c:v>3.8185677528380002</c:v>
                </c:pt>
                <c:pt idx="33261">
                  <c:v>3.818657636642</c:v>
                </c:pt>
                <c:pt idx="33262">
                  <c:v>3.8188030719760002</c:v>
                </c:pt>
                <c:pt idx="33263">
                  <c:v>3.8189883232119999</c:v>
                </c:pt>
                <c:pt idx="33264">
                  <c:v>3.8190472126010002</c:v>
                </c:pt>
                <c:pt idx="33265">
                  <c:v>3.8190774917599999</c:v>
                </c:pt>
                <c:pt idx="33266">
                  <c:v>3.8191142082209999</c:v>
                </c:pt>
                <c:pt idx="33267">
                  <c:v>3.8191518783570002</c:v>
                </c:pt>
                <c:pt idx="33268">
                  <c:v>3.8191869258879998</c:v>
                </c:pt>
                <c:pt idx="33269">
                  <c:v>3.8192267417910002</c:v>
                </c:pt>
                <c:pt idx="33270">
                  <c:v>3.8192970752719999</c:v>
                </c:pt>
                <c:pt idx="33271">
                  <c:v>3.8193359375</c:v>
                </c:pt>
                <c:pt idx="33272">
                  <c:v>3.8194100856780002</c:v>
                </c:pt>
                <c:pt idx="33273">
                  <c:v>3.8194508552549999</c:v>
                </c:pt>
                <c:pt idx="33274">
                  <c:v>3.819480895996</c:v>
                </c:pt>
                <c:pt idx="33275">
                  <c:v>3.8195202350619999</c:v>
                </c:pt>
                <c:pt idx="33276">
                  <c:v>3.8195545673370002</c:v>
                </c:pt>
                <c:pt idx="33277">
                  <c:v>3.8195881843569999</c:v>
                </c:pt>
                <c:pt idx="33278">
                  <c:v>3.819620132446</c:v>
                </c:pt>
                <c:pt idx="33279">
                  <c:v>3.819658517838</c:v>
                </c:pt>
                <c:pt idx="33280">
                  <c:v>3.8196902275090001</c:v>
                </c:pt>
                <c:pt idx="33281">
                  <c:v>3.8197245597839999</c:v>
                </c:pt>
                <c:pt idx="33282">
                  <c:v>3.8197689056400002</c:v>
                </c:pt>
                <c:pt idx="33283">
                  <c:v>3.819810390472</c:v>
                </c:pt>
                <c:pt idx="33284">
                  <c:v>3.8198499679569999</c:v>
                </c:pt>
                <c:pt idx="33285">
                  <c:v>3.8198962211610001</c:v>
                </c:pt>
                <c:pt idx="33286">
                  <c:v>3.8199424743649999</c:v>
                </c:pt>
                <c:pt idx="33287">
                  <c:v>3.820015907288</c:v>
                </c:pt>
                <c:pt idx="33288">
                  <c:v>3.8200874328609999</c:v>
                </c:pt>
                <c:pt idx="33289">
                  <c:v>3.8202018737789998</c:v>
                </c:pt>
                <c:pt idx="33290">
                  <c:v>3.8203678131099998</c:v>
                </c:pt>
                <c:pt idx="33291">
                  <c:v>3.820493936539</c:v>
                </c:pt>
                <c:pt idx="33292">
                  <c:v>3.8205833435060002</c:v>
                </c:pt>
                <c:pt idx="33293">
                  <c:v>3.8206727504729998</c:v>
                </c:pt>
                <c:pt idx="33294">
                  <c:v>3.820830583572</c:v>
                </c:pt>
                <c:pt idx="33295">
                  <c:v>3.8211553096770001</c:v>
                </c:pt>
                <c:pt idx="33296">
                  <c:v>3.8212707042690002</c:v>
                </c:pt>
                <c:pt idx="33297">
                  <c:v>3.8215322494509998</c:v>
                </c:pt>
                <c:pt idx="33298">
                  <c:v>3.8215813636779998</c:v>
                </c:pt>
                <c:pt idx="33299">
                  <c:v>3.8216357231139999</c:v>
                </c:pt>
                <c:pt idx="33300">
                  <c:v>3.8216776847839999</c:v>
                </c:pt>
                <c:pt idx="33301">
                  <c:v>3.8217206001280002</c:v>
                </c:pt>
                <c:pt idx="33302">
                  <c:v>3.821771860123</c:v>
                </c:pt>
                <c:pt idx="33303">
                  <c:v>3.8218450546259999</c:v>
                </c:pt>
                <c:pt idx="33304">
                  <c:v>3.82191324234</c:v>
                </c:pt>
                <c:pt idx="33305">
                  <c:v>3.8219666481019998</c:v>
                </c:pt>
                <c:pt idx="33306">
                  <c:v>3.8220102787019998</c:v>
                </c:pt>
                <c:pt idx="33307">
                  <c:v>3.8220603466030001</c:v>
                </c:pt>
                <c:pt idx="33308">
                  <c:v>3.8221118450159999</c:v>
                </c:pt>
                <c:pt idx="33309">
                  <c:v>3.8221638202669999</c:v>
                </c:pt>
                <c:pt idx="33310">
                  <c:v>3.8222141265870002</c:v>
                </c:pt>
                <c:pt idx="33311">
                  <c:v>3.8222634792329999</c:v>
                </c:pt>
                <c:pt idx="33312">
                  <c:v>3.8223187923430002</c:v>
                </c:pt>
                <c:pt idx="33313">
                  <c:v>3.8224358558649998</c:v>
                </c:pt>
                <c:pt idx="33314">
                  <c:v>3.8225827217099999</c:v>
                </c:pt>
                <c:pt idx="33315">
                  <c:v>3.8226640224459998</c:v>
                </c:pt>
                <c:pt idx="33316">
                  <c:v>3.8227565288540002</c:v>
                </c:pt>
                <c:pt idx="33317">
                  <c:v>3.8228545188899998</c:v>
                </c:pt>
                <c:pt idx="33318">
                  <c:v>3.8229072093959999</c:v>
                </c:pt>
                <c:pt idx="33319">
                  <c:v>3.8229622840880002</c:v>
                </c:pt>
                <c:pt idx="33320">
                  <c:v>3.8230175971980001</c:v>
                </c:pt>
                <c:pt idx="33321">
                  <c:v>3.823071241379</c:v>
                </c:pt>
                <c:pt idx="33322">
                  <c:v>3.8231246471409999</c:v>
                </c:pt>
                <c:pt idx="33323">
                  <c:v>3.8231799602510002</c:v>
                </c:pt>
                <c:pt idx="33324">
                  <c:v>3.8232359886170002</c:v>
                </c:pt>
                <c:pt idx="33325">
                  <c:v>3.8232872486109999</c:v>
                </c:pt>
                <c:pt idx="33326">
                  <c:v>3.8233420848850002</c:v>
                </c:pt>
                <c:pt idx="33327">
                  <c:v>3.8233976364140001</c:v>
                </c:pt>
                <c:pt idx="33328">
                  <c:v>3.8234517574310001</c:v>
                </c:pt>
                <c:pt idx="33329">
                  <c:v>3.8235051631929999</c:v>
                </c:pt>
                <c:pt idx="33330">
                  <c:v>3.8236079215999998</c:v>
                </c:pt>
                <c:pt idx="33331">
                  <c:v>3.8237097263340001</c:v>
                </c:pt>
                <c:pt idx="33332">
                  <c:v>3.8238408565520001</c:v>
                </c:pt>
                <c:pt idx="33333">
                  <c:v>3.8239958286290001</c:v>
                </c:pt>
                <c:pt idx="33334">
                  <c:v>3.8240764141080001</c:v>
                </c:pt>
                <c:pt idx="33335">
                  <c:v>3.8241631984710001</c:v>
                </c:pt>
                <c:pt idx="33336">
                  <c:v>3.8242557048800001</c:v>
                </c:pt>
                <c:pt idx="33337">
                  <c:v>3.8243491649629999</c:v>
                </c:pt>
                <c:pt idx="33338">
                  <c:v>3.8244397640229999</c:v>
                </c:pt>
                <c:pt idx="33339">
                  <c:v>3.8245592117310001</c:v>
                </c:pt>
                <c:pt idx="33340">
                  <c:v>3.8246803283689998</c:v>
                </c:pt>
                <c:pt idx="33341">
                  <c:v>3.8247637748719998</c:v>
                </c:pt>
                <c:pt idx="33342">
                  <c:v>3.8248522281650001</c:v>
                </c:pt>
                <c:pt idx="33343">
                  <c:v>3.8249363899229998</c:v>
                </c:pt>
                <c:pt idx="33344">
                  <c:v>3.8250586986539998</c:v>
                </c:pt>
                <c:pt idx="33345">
                  <c:v>3.8253703117370002</c:v>
                </c:pt>
                <c:pt idx="33346">
                  <c:v>3.8255298137659999</c:v>
                </c:pt>
                <c:pt idx="33347">
                  <c:v>3.8256046771999999</c:v>
                </c:pt>
                <c:pt idx="33348">
                  <c:v>3.8256459236150002</c:v>
                </c:pt>
                <c:pt idx="33349">
                  <c:v>3.8256893157960001</c:v>
                </c:pt>
                <c:pt idx="33350">
                  <c:v>3.82572722435</c:v>
                </c:pt>
                <c:pt idx="33351">
                  <c:v>3.8257598876949999</c:v>
                </c:pt>
                <c:pt idx="33352">
                  <c:v>3.8257963657379999</c:v>
                </c:pt>
                <c:pt idx="33353">
                  <c:v>3.8258342742920002</c:v>
                </c:pt>
                <c:pt idx="33354">
                  <c:v>3.825873613358</c:v>
                </c:pt>
                <c:pt idx="33355">
                  <c:v>3.8259100913999999</c:v>
                </c:pt>
                <c:pt idx="33356">
                  <c:v>3.8259479999539998</c:v>
                </c:pt>
                <c:pt idx="33357">
                  <c:v>3.8259902000429999</c:v>
                </c:pt>
                <c:pt idx="33358">
                  <c:v>3.8260350227359998</c:v>
                </c:pt>
                <c:pt idx="33359">
                  <c:v>3.8260786533359998</c:v>
                </c:pt>
                <c:pt idx="33360">
                  <c:v>3.826154708862</c:v>
                </c:pt>
                <c:pt idx="33361">
                  <c:v>3.8262622356409999</c:v>
                </c:pt>
                <c:pt idx="33362">
                  <c:v>3.8263456821439998</c:v>
                </c:pt>
                <c:pt idx="33363">
                  <c:v>3.8264260292049999</c:v>
                </c:pt>
                <c:pt idx="33364">
                  <c:v>3.8265392780299998</c:v>
                </c:pt>
                <c:pt idx="33365">
                  <c:v>3.8267245292659999</c:v>
                </c:pt>
                <c:pt idx="33366">
                  <c:v>3.8268191814420001</c:v>
                </c:pt>
                <c:pt idx="33367">
                  <c:v>3.8269169330600001</c:v>
                </c:pt>
                <c:pt idx="33368">
                  <c:v>3.8269703388209999</c:v>
                </c:pt>
                <c:pt idx="33369">
                  <c:v>3.8270180225370001</c:v>
                </c:pt>
                <c:pt idx="33370">
                  <c:v>3.8271067142490001</c:v>
                </c:pt>
                <c:pt idx="33371">
                  <c:v>3.8271889686580001</c:v>
                </c:pt>
                <c:pt idx="33372">
                  <c:v>3.8272752761839999</c:v>
                </c:pt>
                <c:pt idx="33373">
                  <c:v>3.827399492264</c:v>
                </c:pt>
                <c:pt idx="33374">
                  <c:v>3.8274843692779998</c:v>
                </c:pt>
                <c:pt idx="33375">
                  <c:v>3.827575683594</c:v>
                </c:pt>
                <c:pt idx="33376">
                  <c:v>3.8277008533479999</c:v>
                </c:pt>
                <c:pt idx="33377">
                  <c:v>3.8279902935029999</c:v>
                </c:pt>
                <c:pt idx="33378">
                  <c:v>3.8280844688419999</c:v>
                </c:pt>
                <c:pt idx="33379">
                  <c:v>3.8281908035279999</c:v>
                </c:pt>
                <c:pt idx="33380">
                  <c:v>3.8283262252810002</c:v>
                </c:pt>
                <c:pt idx="33381">
                  <c:v>3.8284029960630002</c:v>
                </c:pt>
                <c:pt idx="33382">
                  <c:v>3.8284437656399999</c:v>
                </c:pt>
                <c:pt idx="33383">
                  <c:v>3.828487873077</c:v>
                </c:pt>
                <c:pt idx="33384">
                  <c:v>3.8285305500029998</c:v>
                </c:pt>
                <c:pt idx="33385">
                  <c:v>3.8285758495329998</c:v>
                </c:pt>
                <c:pt idx="33386">
                  <c:v>3.8286452293400002</c:v>
                </c:pt>
                <c:pt idx="33387">
                  <c:v>3.8289840221409999</c:v>
                </c:pt>
                <c:pt idx="33388">
                  <c:v>3.8291594982150001</c:v>
                </c:pt>
                <c:pt idx="33389">
                  <c:v>3.8292474746699998</c:v>
                </c:pt>
                <c:pt idx="33390">
                  <c:v>3.829361200333</c:v>
                </c:pt>
                <c:pt idx="33391">
                  <c:v>3.829689025879</c:v>
                </c:pt>
                <c:pt idx="33392">
                  <c:v>3.8299534320830002</c:v>
                </c:pt>
                <c:pt idx="33393">
                  <c:v>3.83008146286</c:v>
                </c:pt>
                <c:pt idx="33394">
                  <c:v>3.8302128314970001</c:v>
                </c:pt>
                <c:pt idx="33395">
                  <c:v>3.8303616046909998</c:v>
                </c:pt>
                <c:pt idx="33396">
                  <c:v>3.8304464817050001</c:v>
                </c:pt>
                <c:pt idx="33397">
                  <c:v>3.8305363655089999</c:v>
                </c:pt>
                <c:pt idx="33398">
                  <c:v>3.8306276798250001</c:v>
                </c:pt>
                <c:pt idx="33399">
                  <c:v>3.8307261466979998</c:v>
                </c:pt>
                <c:pt idx="33400">
                  <c:v>3.830855846405</c:v>
                </c:pt>
                <c:pt idx="33401">
                  <c:v>3.8312211036680002</c:v>
                </c:pt>
                <c:pt idx="33402">
                  <c:v>3.831305742264</c:v>
                </c:pt>
                <c:pt idx="33403">
                  <c:v>3.8313927650449999</c:v>
                </c:pt>
                <c:pt idx="33404">
                  <c:v>3.8314771652220001</c:v>
                </c:pt>
                <c:pt idx="33405">
                  <c:v>3.8315565586089999</c:v>
                </c:pt>
                <c:pt idx="33406">
                  <c:v>3.8318786621090002</c:v>
                </c:pt>
                <c:pt idx="33407">
                  <c:v>3.8319621086120002</c:v>
                </c:pt>
                <c:pt idx="33408">
                  <c:v>3.8320510387420001</c:v>
                </c:pt>
                <c:pt idx="33409">
                  <c:v>3.8321456909179998</c:v>
                </c:pt>
                <c:pt idx="33410">
                  <c:v>3.832233428955</c:v>
                </c:pt>
                <c:pt idx="33411">
                  <c:v>3.832315444946</c:v>
                </c:pt>
                <c:pt idx="33412">
                  <c:v>3.8323948383330002</c:v>
                </c:pt>
                <c:pt idx="33413">
                  <c:v>3.832573652267</c:v>
                </c:pt>
                <c:pt idx="33414">
                  <c:v>3.8327486515050002</c:v>
                </c:pt>
                <c:pt idx="33415">
                  <c:v>3.8328974246979999</c:v>
                </c:pt>
                <c:pt idx="33416">
                  <c:v>3.8329396247859999</c:v>
                </c:pt>
                <c:pt idx="33417">
                  <c:v>3.8329837322240001</c:v>
                </c:pt>
                <c:pt idx="33418">
                  <c:v>3.8330268859859999</c:v>
                </c:pt>
                <c:pt idx="33419">
                  <c:v>3.8330943584439998</c:v>
                </c:pt>
                <c:pt idx="33420">
                  <c:v>3.8331992626189999</c:v>
                </c:pt>
                <c:pt idx="33421">
                  <c:v>3.8332793712619999</c:v>
                </c:pt>
                <c:pt idx="33422">
                  <c:v>3.833354711533</c:v>
                </c:pt>
                <c:pt idx="33423">
                  <c:v>3.8334257602689998</c:v>
                </c:pt>
                <c:pt idx="33424">
                  <c:v>3.83349275589</c:v>
                </c:pt>
                <c:pt idx="33425">
                  <c:v>3.8335354328159998</c:v>
                </c:pt>
                <c:pt idx="33426">
                  <c:v>3.833577871323</c:v>
                </c:pt>
                <c:pt idx="33427">
                  <c:v>3.8336300849909999</c:v>
                </c:pt>
                <c:pt idx="33428">
                  <c:v>3.833886861801</c:v>
                </c:pt>
                <c:pt idx="33429">
                  <c:v>3.8339786529539999</c:v>
                </c:pt>
                <c:pt idx="33430">
                  <c:v>3.834094285965</c:v>
                </c:pt>
                <c:pt idx="33431">
                  <c:v>3.8342206478119998</c:v>
                </c:pt>
                <c:pt idx="33432">
                  <c:v>3.8343079090119998</c:v>
                </c:pt>
                <c:pt idx="33433">
                  <c:v>3.8344004154209999</c:v>
                </c:pt>
                <c:pt idx="33434">
                  <c:v>3.8344628810880002</c:v>
                </c:pt>
                <c:pt idx="33435">
                  <c:v>3.834523200989</c:v>
                </c:pt>
                <c:pt idx="33436">
                  <c:v>3.8345901966090001</c:v>
                </c:pt>
                <c:pt idx="33437">
                  <c:v>3.8346564769740001</c:v>
                </c:pt>
                <c:pt idx="33438">
                  <c:v>3.834722280502</c:v>
                </c:pt>
                <c:pt idx="33439">
                  <c:v>3.8347861766819999</c:v>
                </c:pt>
                <c:pt idx="33440">
                  <c:v>3.8348555564879998</c:v>
                </c:pt>
                <c:pt idx="33441">
                  <c:v>3.8349220752719999</c:v>
                </c:pt>
                <c:pt idx="33442">
                  <c:v>3.8349900245669999</c:v>
                </c:pt>
                <c:pt idx="33443">
                  <c:v>3.83505153656</c:v>
                </c:pt>
                <c:pt idx="33444">
                  <c:v>3.8351025581360001</c:v>
                </c:pt>
                <c:pt idx="33445">
                  <c:v>3.8351991176609999</c:v>
                </c:pt>
                <c:pt idx="33446">
                  <c:v>3.8353364467620001</c:v>
                </c:pt>
                <c:pt idx="33447">
                  <c:v>3.8355822563170001</c:v>
                </c:pt>
                <c:pt idx="33448">
                  <c:v>3.8356437683109998</c:v>
                </c:pt>
                <c:pt idx="33449">
                  <c:v>3.835710525513</c:v>
                </c:pt>
                <c:pt idx="33450">
                  <c:v>3.835749149323</c:v>
                </c:pt>
                <c:pt idx="33451">
                  <c:v>3.8357861042020001</c:v>
                </c:pt>
                <c:pt idx="33452">
                  <c:v>3.8358249664309998</c:v>
                </c:pt>
                <c:pt idx="33453">
                  <c:v>3.8358600139619998</c:v>
                </c:pt>
                <c:pt idx="33454">
                  <c:v>3.8359036445619998</c:v>
                </c:pt>
                <c:pt idx="33455">
                  <c:v>3.835947990417</c:v>
                </c:pt>
                <c:pt idx="33456">
                  <c:v>3.8359861373899999</c:v>
                </c:pt>
                <c:pt idx="33457">
                  <c:v>3.8360295295719999</c:v>
                </c:pt>
                <c:pt idx="33458">
                  <c:v>3.8360760211940002</c:v>
                </c:pt>
                <c:pt idx="33459">
                  <c:v>3.8361141681670001</c:v>
                </c:pt>
                <c:pt idx="33460">
                  <c:v>3.8361544609070002</c:v>
                </c:pt>
                <c:pt idx="33461">
                  <c:v>3.8362209796909998</c:v>
                </c:pt>
                <c:pt idx="33462">
                  <c:v>3.836260080338</c:v>
                </c:pt>
                <c:pt idx="33463">
                  <c:v>3.836305618286</c:v>
                </c:pt>
                <c:pt idx="33464">
                  <c:v>3.83633852005</c:v>
                </c:pt>
                <c:pt idx="33465">
                  <c:v>3.8363714218139999</c:v>
                </c:pt>
                <c:pt idx="33466">
                  <c:v>3.8363928794860001</c:v>
                </c:pt>
                <c:pt idx="33467">
                  <c:v>3.8364253044129999</c:v>
                </c:pt>
                <c:pt idx="33468">
                  <c:v>3.836462497711</c:v>
                </c:pt>
                <c:pt idx="33469">
                  <c:v>3.836814641953</c:v>
                </c:pt>
                <c:pt idx="33470">
                  <c:v>3.8368713855740002</c:v>
                </c:pt>
                <c:pt idx="33471">
                  <c:v>3.8369255065919998</c:v>
                </c:pt>
                <c:pt idx="33472">
                  <c:v>3.8369824886320001</c:v>
                </c:pt>
                <c:pt idx="33473">
                  <c:v>3.8370389938349998</c:v>
                </c:pt>
                <c:pt idx="33474">
                  <c:v>3.837097167969</c:v>
                </c:pt>
                <c:pt idx="33475">
                  <c:v>3.8371558189389998</c:v>
                </c:pt>
                <c:pt idx="33476">
                  <c:v>3.8372101783749999</c:v>
                </c:pt>
                <c:pt idx="33477">
                  <c:v>3.837260961533</c:v>
                </c:pt>
                <c:pt idx="33478">
                  <c:v>3.8373456001280002</c:v>
                </c:pt>
                <c:pt idx="33479">
                  <c:v>3.837521076202</c:v>
                </c:pt>
                <c:pt idx="33480">
                  <c:v>3.8377332687379999</c:v>
                </c:pt>
                <c:pt idx="33481">
                  <c:v>3.8378500938419999</c:v>
                </c:pt>
                <c:pt idx="33482">
                  <c:v>3.8379249572749998</c:v>
                </c:pt>
                <c:pt idx="33483">
                  <c:v>3.837969064713</c:v>
                </c:pt>
                <c:pt idx="33484">
                  <c:v>3.8380060195920001</c:v>
                </c:pt>
                <c:pt idx="33485">
                  <c:v>3.8380486965179998</c:v>
                </c:pt>
                <c:pt idx="33486">
                  <c:v>3.8380854129789999</c:v>
                </c:pt>
                <c:pt idx="33487">
                  <c:v>3.8381495475770002</c:v>
                </c:pt>
                <c:pt idx="33488">
                  <c:v>3.8381972312929999</c:v>
                </c:pt>
                <c:pt idx="33489">
                  <c:v>3.8382771015169999</c:v>
                </c:pt>
                <c:pt idx="33490">
                  <c:v>3.8385291099550001</c:v>
                </c:pt>
                <c:pt idx="33491">
                  <c:v>3.838621377945</c:v>
                </c:pt>
                <c:pt idx="33492">
                  <c:v>3.8386685848240001</c:v>
                </c:pt>
                <c:pt idx="33493">
                  <c:v>3.8387210369110001</c:v>
                </c:pt>
                <c:pt idx="33494">
                  <c:v>3.8387753963470002</c:v>
                </c:pt>
                <c:pt idx="33495">
                  <c:v>3.8388247489929999</c:v>
                </c:pt>
                <c:pt idx="33496">
                  <c:v>3.8388805389399998</c:v>
                </c:pt>
                <c:pt idx="33497">
                  <c:v>3.8389363288879998</c:v>
                </c:pt>
                <c:pt idx="33498">
                  <c:v>3.838994503021</c:v>
                </c:pt>
                <c:pt idx="33499">
                  <c:v>3.839057445526</c:v>
                </c:pt>
                <c:pt idx="33500">
                  <c:v>3.8391153812410002</c:v>
                </c:pt>
                <c:pt idx="33501">
                  <c:v>3.8391728401180001</c:v>
                </c:pt>
                <c:pt idx="33502">
                  <c:v>3.8392312526699999</c:v>
                </c:pt>
                <c:pt idx="33503">
                  <c:v>3.8392901420590002</c:v>
                </c:pt>
                <c:pt idx="33504">
                  <c:v>3.8393447399139999</c:v>
                </c:pt>
                <c:pt idx="33505">
                  <c:v>3.8394494056699999</c:v>
                </c:pt>
                <c:pt idx="33506">
                  <c:v>3.8395836353299999</c:v>
                </c:pt>
                <c:pt idx="33507">
                  <c:v>3.839697360992</c:v>
                </c:pt>
                <c:pt idx="33508">
                  <c:v>3.8399052619930001</c:v>
                </c:pt>
                <c:pt idx="33509">
                  <c:v>3.8402206897740001</c:v>
                </c:pt>
                <c:pt idx="33510">
                  <c:v>3.8403749465939998</c:v>
                </c:pt>
                <c:pt idx="33511">
                  <c:v>3.8404183387759998</c:v>
                </c:pt>
                <c:pt idx="33512">
                  <c:v>3.8404564857480001</c:v>
                </c:pt>
                <c:pt idx="33513">
                  <c:v>3.840497732162</c:v>
                </c:pt>
                <c:pt idx="33514">
                  <c:v>3.840541362762</c:v>
                </c:pt>
                <c:pt idx="33515">
                  <c:v>3.8405804634090002</c:v>
                </c:pt>
                <c:pt idx="33516">
                  <c:v>3.8406257629390002</c:v>
                </c:pt>
                <c:pt idx="33517">
                  <c:v>3.8406715393069999</c:v>
                </c:pt>
                <c:pt idx="33518">
                  <c:v>3.840717315674</c:v>
                </c:pt>
                <c:pt idx="33519">
                  <c:v>3.8407943248750001</c:v>
                </c:pt>
                <c:pt idx="33520">
                  <c:v>3.840931892395</c:v>
                </c:pt>
                <c:pt idx="33521">
                  <c:v>3.84104347229</c:v>
                </c:pt>
                <c:pt idx="33522">
                  <c:v>3.8413114547729998</c:v>
                </c:pt>
                <c:pt idx="33523">
                  <c:v>3.8413596153260001</c:v>
                </c:pt>
                <c:pt idx="33524">
                  <c:v>3.841407775879</c:v>
                </c:pt>
                <c:pt idx="33525">
                  <c:v>3.841462135315</c:v>
                </c:pt>
                <c:pt idx="33526">
                  <c:v>3.8415150642400002</c:v>
                </c:pt>
                <c:pt idx="33527">
                  <c:v>3.8415706157680001</c:v>
                </c:pt>
                <c:pt idx="33528">
                  <c:v>3.8416237831119999</c:v>
                </c:pt>
                <c:pt idx="33529">
                  <c:v>3.8416779041289999</c:v>
                </c:pt>
                <c:pt idx="33530">
                  <c:v>3.8417282104489998</c:v>
                </c:pt>
                <c:pt idx="33531">
                  <c:v>3.8418636322020001</c:v>
                </c:pt>
                <c:pt idx="33532">
                  <c:v>3.8419821262360001</c:v>
                </c:pt>
                <c:pt idx="33533">
                  <c:v>3.8421685695650001</c:v>
                </c:pt>
                <c:pt idx="33534">
                  <c:v>3.8424427509310002</c:v>
                </c:pt>
                <c:pt idx="33535">
                  <c:v>3.8426225185390002</c:v>
                </c:pt>
                <c:pt idx="33536">
                  <c:v>3.842707157135</c:v>
                </c:pt>
                <c:pt idx="33537">
                  <c:v>3.8427553176879998</c:v>
                </c:pt>
                <c:pt idx="33538">
                  <c:v>3.8428564071659999</c:v>
                </c:pt>
                <c:pt idx="33539">
                  <c:v>3.8429038524629999</c:v>
                </c:pt>
                <c:pt idx="33540">
                  <c:v>3.8429920673370002</c:v>
                </c:pt>
                <c:pt idx="33541">
                  <c:v>3.843144655228</c:v>
                </c:pt>
                <c:pt idx="33542">
                  <c:v>3.843470811844</c:v>
                </c:pt>
                <c:pt idx="33543">
                  <c:v>3.8435516357420001</c:v>
                </c:pt>
                <c:pt idx="33544">
                  <c:v>3.8435945510859999</c:v>
                </c:pt>
                <c:pt idx="33545">
                  <c:v>3.843632936478</c:v>
                </c:pt>
                <c:pt idx="33546">
                  <c:v>3.8436710834499999</c:v>
                </c:pt>
                <c:pt idx="33547">
                  <c:v>3.8437058925629999</c:v>
                </c:pt>
                <c:pt idx="33548">
                  <c:v>3.8437387943269998</c:v>
                </c:pt>
                <c:pt idx="33549">
                  <c:v>3.8437721729279999</c:v>
                </c:pt>
                <c:pt idx="33550">
                  <c:v>3.843812704086</c:v>
                </c:pt>
                <c:pt idx="33551">
                  <c:v>3.8438541889189999</c:v>
                </c:pt>
                <c:pt idx="33552">
                  <c:v>3.8438944816589999</c:v>
                </c:pt>
                <c:pt idx="33553">
                  <c:v>3.8439323902129998</c:v>
                </c:pt>
                <c:pt idx="33554">
                  <c:v>3.8439745903019999</c:v>
                </c:pt>
                <c:pt idx="33555">
                  <c:v>3.8440155982970001</c:v>
                </c:pt>
                <c:pt idx="33556">
                  <c:v>3.8440566062929999</c:v>
                </c:pt>
                <c:pt idx="33557">
                  <c:v>3.8441014289859998</c:v>
                </c:pt>
                <c:pt idx="33558">
                  <c:v>3.8441507816309999</c:v>
                </c:pt>
                <c:pt idx="33559">
                  <c:v>3.8441953659060002</c:v>
                </c:pt>
                <c:pt idx="33560">
                  <c:v>3.8442361354829999</c:v>
                </c:pt>
                <c:pt idx="33561">
                  <c:v>3.8442776203159998</c:v>
                </c:pt>
                <c:pt idx="33562">
                  <c:v>3.8443188667300001</c:v>
                </c:pt>
                <c:pt idx="33563">
                  <c:v>3.8443615436549998</c:v>
                </c:pt>
                <c:pt idx="33564">
                  <c:v>3.8444094657900001</c:v>
                </c:pt>
                <c:pt idx="33565">
                  <c:v>3.8444585800170001</c:v>
                </c:pt>
                <c:pt idx="33566">
                  <c:v>3.8445320129390002</c:v>
                </c:pt>
                <c:pt idx="33567">
                  <c:v>3.8447799682619999</c:v>
                </c:pt>
                <c:pt idx="33568">
                  <c:v>3.8448674678799999</c:v>
                </c:pt>
                <c:pt idx="33569">
                  <c:v>3.8449640274050001</c:v>
                </c:pt>
                <c:pt idx="33570">
                  <c:v>3.8450713157649998</c:v>
                </c:pt>
                <c:pt idx="33571">
                  <c:v>3.8451325893399999</c:v>
                </c:pt>
                <c:pt idx="33572">
                  <c:v>3.8451986312869999</c:v>
                </c:pt>
                <c:pt idx="33573">
                  <c:v>3.8452680110930002</c:v>
                </c:pt>
                <c:pt idx="33574">
                  <c:v>3.8453414440159999</c:v>
                </c:pt>
                <c:pt idx="33575">
                  <c:v>3.8454179763790002</c:v>
                </c:pt>
                <c:pt idx="33576">
                  <c:v>3.8454897403719999</c:v>
                </c:pt>
                <c:pt idx="33577">
                  <c:v>3.8455622196200001</c:v>
                </c:pt>
                <c:pt idx="33578">
                  <c:v>3.8456425666810001</c:v>
                </c:pt>
                <c:pt idx="33579">
                  <c:v>3.8457219600679999</c:v>
                </c:pt>
                <c:pt idx="33580">
                  <c:v>3.8457951545719999</c:v>
                </c:pt>
                <c:pt idx="33581">
                  <c:v>3.8458650112149999</c:v>
                </c:pt>
                <c:pt idx="33582">
                  <c:v>3.8459320068360001</c:v>
                </c:pt>
                <c:pt idx="33583">
                  <c:v>3.8459990024569999</c:v>
                </c:pt>
                <c:pt idx="33584">
                  <c:v>3.846065998077</c:v>
                </c:pt>
                <c:pt idx="33585">
                  <c:v>3.846130371094</c:v>
                </c:pt>
                <c:pt idx="33586">
                  <c:v>3.8461971282960001</c:v>
                </c:pt>
                <c:pt idx="33587">
                  <c:v>3.8462607860569999</c:v>
                </c:pt>
                <c:pt idx="33588">
                  <c:v>3.8463180065159999</c:v>
                </c:pt>
                <c:pt idx="33589">
                  <c:v>3.84636759758</c:v>
                </c:pt>
                <c:pt idx="33590">
                  <c:v>3.8464224338530002</c:v>
                </c:pt>
                <c:pt idx="33591">
                  <c:v>3.8464741706850001</c:v>
                </c:pt>
                <c:pt idx="33592">
                  <c:v>3.8465225696559999</c:v>
                </c:pt>
                <c:pt idx="33593">
                  <c:v>3.8466038703919998</c:v>
                </c:pt>
                <c:pt idx="33594">
                  <c:v>3.846915245056</c:v>
                </c:pt>
                <c:pt idx="33595">
                  <c:v>3.8469908237460002</c:v>
                </c:pt>
                <c:pt idx="33596">
                  <c:v>3.8470609188079998</c:v>
                </c:pt>
                <c:pt idx="33597">
                  <c:v>3.847129583359</c:v>
                </c:pt>
                <c:pt idx="33598">
                  <c:v>3.8472003936769998</c:v>
                </c:pt>
                <c:pt idx="33599">
                  <c:v>3.8472676277160001</c:v>
                </c:pt>
                <c:pt idx="33600">
                  <c:v>3.847307682037</c:v>
                </c:pt>
                <c:pt idx="33601">
                  <c:v>3.8473520278929998</c:v>
                </c:pt>
                <c:pt idx="33602">
                  <c:v>3.84738945961</c:v>
                </c:pt>
                <c:pt idx="33603">
                  <c:v>3.8474271297449998</c:v>
                </c:pt>
                <c:pt idx="33604">
                  <c:v>3.8474676609039999</c:v>
                </c:pt>
                <c:pt idx="33605">
                  <c:v>3.8475093841549999</c:v>
                </c:pt>
                <c:pt idx="33606">
                  <c:v>3.8475496768949999</c:v>
                </c:pt>
                <c:pt idx="33607">
                  <c:v>3.8475973606110001</c:v>
                </c:pt>
                <c:pt idx="33608">
                  <c:v>3.8476448059080002</c:v>
                </c:pt>
                <c:pt idx="33609">
                  <c:v>3.8477184772489998</c:v>
                </c:pt>
                <c:pt idx="33610">
                  <c:v>3.848019123077</c:v>
                </c:pt>
                <c:pt idx="33611">
                  <c:v>3.8483185768129999</c:v>
                </c:pt>
                <c:pt idx="33612">
                  <c:v>3.8484327793120001</c:v>
                </c:pt>
                <c:pt idx="33613">
                  <c:v>3.8487417697909998</c:v>
                </c:pt>
                <c:pt idx="33614">
                  <c:v>3.8489894866940002</c:v>
                </c:pt>
                <c:pt idx="33615">
                  <c:v>3.8491661548609999</c:v>
                </c:pt>
                <c:pt idx="33616">
                  <c:v>3.8492453098300001</c:v>
                </c:pt>
                <c:pt idx="33617">
                  <c:v>3.8493816852570002</c:v>
                </c:pt>
                <c:pt idx="33618">
                  <c:v>3.84952378273</c:v>
                </c:pt>
                <c:pt idx="33619">
                  <c:v>3.849668502808</c:v>
                </c:pt>
                <c:pt idx="33620">
                  <c:v>3.8497443199160002</c:v>
                </c:pt>
                <c:pt idx="33621">
                  <c:v>3.849790811539</c:v>
                </c:pt>
                <c:pt idx="33622">
                  <c:v>3.8498384952550002</c:v>
                </c:pt>
                <c:pt idx="33623">
                  <c:v>3.8498752117159998</c:v>
                </c:pt>
                <c:pt idx="33624">
                  <c:v>3.8499183654790001</c:v>
                </c:pt>
                <c:pt idx="33625">
                  <c:v>3.849957942963</c:v>
                </c:pt>
                <c:pt idx="33626">
                  <c:v>3.849996566772</c:v>
                </c:pt>
                <c:pt idx="33627">
                  <c:v>3.8500318527220001</c:v>
                </c:pt>
                <c:pt idx="33628">
                  <c:v>3.850080251694</c:v>
                </c:pt>
                <c:pt idx="33629">
                  <c:v>3.8500988483429999</c:v>
                </c:pt>
                <c:pt idx="33630">
                  <c:v>3.85014462471</c:v>
                </c:pt>
                <c:pt idx="33631">
                  <c:v>3.8502571582790002</c:v>
                </c:pt>
                <c:pt idx="33632">
                  <c:v>3.8505635261540001</c:v>
                </c:pt>
                <c:pt idx="33633">
                  <c:v>3.850662469864</c:v>
                </c:pt>
                <c:pt idx="33634">
                  <c:v>3.8507223129270001</c:v>
                </c:pt>
                <c:pt idx="33635">
                  <c:v>3.8507840633389998</c:v>
                </c:pt>
                <c:pt idx="33636">
                  <c:v>3.8508467674259999</c:v>
                </c:pt>
                <c:pt idx="33637">
                  <c:v>3.8509130477909999</c:v>
                </c:pt>
                <c:pt idx="33638">
                  <c:v>3.8509805202480001</c:v>
                </c:pt>
                <c:pt idx="33639">
                  <c:v>3.8510458469389999</c:v>
                </c:pt>
                <c:pt idx="33640">
                  <c:v>3.8511114120480001</c:v>
                </c:pt>
                <c:pt idx="33641">
                  <c:v>3.851173639297</c:v>
                </c:pt>
                <c:pt idx="33642">
                  <c:v>3.8512387275700002</c:v>
                </c:pt>
                <c:pt idx="33643">
                  <c:v>3.8513073921199998</c:v>
                </c:pt>
                <c:pt idx="33644">
                  <c:v>3.8513698577879998</c:v>
                </c:pt>
                <c:pt idx="33645">
                  <c:v>3.8514292240139998</c:v>
                </c:pt>
                <c:pt idx="33646">
                  <c:v>3.8514847755430002</c:v>
                </c:pt>
                <c:pt idx="33647">
                  <c:v>3.8515856266020001</c:v>
                </c:pt>
                <c:pt idx="33648">
                  <c:v>3.851670742035</c:v>
                </c:pt>
                <c:pt idx="33649">
                  <c:v>3.8520398139949998</c:v>
                </c:pt>
                <c:pt idx="33650">
                  <c:v>3.8522126674649999</c:v>
                </c:pt>
                <c:pt idx="33651">
                  <c:v>3.8522663116459999</c:v>
                </c:pt>
                <c:pt idx="33652">
                  <c:v>3.8523135185239998</c:v>
                </c:pt>
                <c:pt idx="33653">
                  <c:v>3.852385520935</c:v>
                </c:pt>
                <c:pt idx="33654">
                  <c:v>3.8524494171139998</c:v>
                </c:pt>
                <c:pt idx="33655">
                  <c:v>3.8525223731990001</c:v>
                </c:pt>
                <c:pt idx="33656">
                  <c:v>3.8527376651759999</c:v>
                </c:pt>
                <c:pt idx="33657">
                  <c:v>3.852818250656</c:v>
                </c:pt>
                <c:pt idx="33658">
                  <c:v>3.852910280228</c:v>
                </c:pt>
                <c:pt idx="33659">
                  <c:v>3.8530023097989998</c:v>
                </c:pt>
                <c:pt idx="33660">
                  <c:v>3.8530941009520001</c:v>
                </c:pt>
                <c:pt idx="33661">
                  <c:v>3.8531839847559999</c:v>
                </c:pt>
                <c:pt idx="33662">
                  <c:v>3.853235006332</c:v>
                </c:pt>
                <c:pt idx="33663">
                  <c:v>3.8532850742339999</c:v>
                </c:pt>
                <c:pt idx="33664">
                  <c:v>3.853332519531</c:v>
                </c:pt>
                <c:pt idx="33665">
                  <c:v>3.8533821105960002</c:v>
                </c:pt>
                <c:pt idx="33666">
                  <c:v>3.8534345626830002</c:v>
                </c:pt>
                <c:pt idx="33667">
                  <c:v>3.853487491608</c:v>
                </c:pt>
                <c:pt idx="33668">
                  <c:v>3.8535339832309998</c:v>
                </c:pt>
                <c:pt idx="33669">
                  <c:v>3.8535826206210002</c:v>
                </c:pt>
                <c:pt idx="33670">
                  <c:v>3.8536732196810002</c:v>
                </c:pt>
                <c:pt idx="33671">
                  <c:v>3.853754520416</c:v>
                </c:pt>
                <c:pt idx="33672">
                  <c:v>3.853838205338</c:v>
                </c:pt>
                <c:pt idx="33673">
                  <c:v>3.8539171218870001</c:v>
                </c:pt>
                <c:pt idx="33674">
                  <c:v>3.8539977073670002</c:v>
                </c:pt>
                <c:pt idx="33675">
                  <c:v>3.8541047573089999</c:v>
                </c:pt>
                <c:pt idx="33676">
                  <c:v>3.8543043136600001</c:v>
                </c:pt>
                <c:pt idx="33677">
                  <c:v>3.8543710708619998</c:v>
                </c:pt>
                <c:pt idx="33678">
                  <c:v>3.8544025421139998</c:v>
                </c:pt>
                <c:pt idx="33679">
                  <c:v>3.8544209003450001</c:v>
                </c:pt>
                <c:pt idx="33680">
                  <c:v>3.8544580936430002</c:v>
                </c:pt>
                <c:pt idx="33681">
                  <c:v>3.8544957637790001</c:v>
                </c:pt>
                <c:pt idx="33682">
                  <c:v>3.8545315265659998</c:v>
                </c:pt>
                <c:pt idx="33683">
                  <c:v>3.854574203491</c:v>
                </c:pt>
                <c:pt idx="33684">
                  <c:v>3.8546113967900002</c:v>
                </c:pt>
                <c:pt idx="33685">
                  <c:v>3.8546760082240001</c:v>
                </c:pt>
                <c:pt idx="33686">
                  <c:v>3.8547499179839999</c:v>
                </c:pt>
                <c:pt idx="33687">
                  <c:v>3.8547878265379998</c:v>
                </c:pt>
                <c:pt idx="33688">
                  <c:v>3.854835510254</c:v>
                </c:pt>
                <c:pt idx="33689">
                  <c:v>3.854874372482</c:v>
                </c:pt>
                <c:pt idx="33690">
                  <c:v>3.8549106121059999</c:v>
                </c:pt>
                <c:pt idx="33691">
                  <c:v>3.8549399375919999</c:v>
                </c:pt>
                <c:pt idx="33692">
                  <c:v>3.8549861907960001</c:v>
                </c:pt>
                <c:pt idx="33693">
                  <c:v>3.8550260066990001</c:v>
                </c:pt>
                <c:pt idx="33694">
                  <c:v>3.8550629615780001</c:v>
                </c:pt>
                <c:pt idx="33695">
                  <c:v>3.8551063537600001</c:v>
                </c:pt>
                <c:pt idx="33696">
                  <c:v>3.8551483154300001</c:v>
                </c:pt>
                <c:pt idx="33697">
                  <c:v>3.8551871776579998</c:v>
                </c:pt>
                <c:pt idx="33698">
                  <c:v>3.8552603721619998</c:v>
                </c:pt>
                <c:pt idx="33699">
                  <c:v>3.8553106784820002</c:v>
                </c:pt>
                <c:pt idx="33700">
                  <c:v>3.8553948402399998</c:v>
                </c:pt>
                <c:pt idx="33701">
                  <c:v>3.8555133342739998</c:v>
                </c:pt>
                <c:pt idx="33702">
                  <c:v>3.855808734894</c:v>
                </c:pt>
                <c:pt idx="33703">
                  <c:v>3.855950117111</c:v>
                </c:pt>
                <c:pt idx="33704">
                  <c:v>3.85604262352</c:v>
                </c:pt>
                <c:pt idx="33705">
                  <c:v>3.8560969829560001</c:v>
                </c:pt>
                <c:pt idx="33706">
                  <c:v>3.8561549186709998</c:v>
                </c:pt>
                <c:pt idx="33707">
                  <c:v>3.8562171459200001</c:v>
                </c:pt>
                <c:pt idx="33708">
                  <c:v>3.8562788963319998</c:v>
                </c:pt>
                <c:pt idx="33709">
                  <c:v>3.856332063675</c:v>
                </c:pt>
                <c:pt idx="33710">
                  <c:v>3.856392860413</c:v>
                </c:pt>
                <c:pt idx="33711">
                  <c:v>3.856450557709</c:v>
                </c:pt>
                <c:pt idx="33712">
                  <c:v>3.8565084934230001</c:v>
                </c:pt>
                <c:pt idx="33713">
                  <c:v>3.856570959091</c:v>
                </c:pt>
                <c:pt idx="33714">
                  <c:v>3.8566293716429998</c:v>
                </c:pt>
                <c:pt idx="33715">
                  <c:v>3.8566851615909998</c:v>
                </c:pt>
                <c:pt idx="33716">
                  <c:v>3.8567864894869999</c:v>
                </c:pt>
                <c:pt idx="33717">
                  <c:v>3.856884717941</c:v>
                </c:pt>
                <c:pt idx="33718">
                  <c:v>3.8570091724400002</c:v>
                </c:pt>
                <c:pt idx="33719">
                  <c:v>3.857167482376</c:v>
                </c:pt>
                <c:pt idx="33720">
                  <c:v>3.857280731201</c:v>
                </c:pt>
                <c:pt idx="33721">
                  <c:v>3.8574001789090002</c:v>
                </c:pt>
                <c:pt idx="33722">
                  <c:v>3.8575093746190001</c:v>
                </c:pt>
                <c:pt idx="33723">
                  <c:v>3.8578288555150002</c:v>
                </c:pt>
                <c:pt idx="33724">
                  <c:v>3.8579776287079999</c:v>
                </c:pt>
                <c:pt idx="33725">
                  <c:v>3.8580274581910001</c:v>
                </c:pt>
                <c:pt idx="33726">
                  <c:v>3.858075618744</c:v>
                </c:pt>
                <c:pt idx="33727">
                  <c:v>3.8581085205079999</c:v>
                </c:pt>
                <c:pt idx="33728">
                  <c:v>3.8581483364109999</c:v>
                </c:pt>
                <c:pt idx="33729">
                  <c:v>3.8581945896150001</c:v>
                </c:pt>
                <c:pt idx="33730">
                  <c:v>3.8582391738889998</c:v>
                </c:pt>
                <c:pt idx="33731">
                  <c:v>3.8582820892330001</c:v>
                </c:pt>
                <c:pt idx="33732">
                  <c:v>3.8583340644840001</c:v>
                </c:pt>
                <c:pt idx="33733">
                  <c:v>3.858381032944</c:v>
                </c:pt>
                <c:pt idx="33734">
                  <c:v>3.8584487438199999</c:v>
                </c:pt>
                <c:pt idx="33735">
                  <c:v>3.858614444733</c:v>
                </c:pt>
                <c:pt idx="33736">
                  <c:v>3.8586883544920001</c:v>
                </c:pt>
                <c:pt idx="33737">
                  <c:v>3.8587505817409999</c:v>
                </c:pt>
                <c:pt idx="33738">
                  <c:v>3.8587887287139999</c:v>
                </c:pt>
                <c:pt idx="33739">
                  <c:v>3.8588304519649999</c:v>
                </c:pt>
                <c:pt idx="33740">
                  <c:v>3.858879804611</c:v>
                </c:pt>
                <c:pt idx="33741">
                  <c:v>3.8589258193970002</c:v>
                </c:pt>
                <c:pt idx="33742">
                  <c:v>3.8589730262759998</c:v>
                </c:pt>
                <c:pt idx="33743">
                  <c:v>3.8590118885039999</c:v>
                </c:pt>
                <c:pt idx="33744">
                  <c:v>3.8590519428249999</c:v>
                </c:pt>
                <c:pt idx="33745">
                  <c:v>3.859181642532</c:v>
                </c:pt>
                <c:pt idx="33746">
                  <c:v>3.859477996826</c:v>
                </c:pt>
                <c:pt idx="33747">
                  <c:v>3.8595645427699998</c:v>
                </c:pt>
                <c:pt idx="33748">
                  <c:v>3.8599321842190002</c:v>
                </c:pt>
                <c:pt idx="33749">
                  <c:v>3.8600618839259999</c:v>
                </c:pt>
                <c:pt idx="33750">
                  <c:v>3.8603739738459999</c:v>
                </c:pt>
                <c:pt idx="33751">
                  <c:v>3.8606233596799999</c:v>
                </c:pt>
                <c:pt idx="33752">
                  <c:v>3.8607234954830001</c:v>
                </c:pt>
                <c:pt idx="33753">
                  <c:v>3.8607773780820001</c:v>
                </c:pt>
                <c:pt idx="33754">
                  <c:v>3.8608357906339998</c:v>
                </c:pt>
                <c:pt idx="33755">
                  <c:v>3.8608951568599998</c:v>
                </c:pt>
                <c:pt idx="33756">
                  <c:v>3.8609580993649999</c:v>
                </c:pt>
                <c:pt idx="33757">
                  <c:v>3.8610253334050002</c:v>
                </c:pt>
                <c:pt idx="33758">
                  <c:v>3.8610951900480002</c:v>
                </c:pt>
                <c:pt idx="33759">
                  <c:v>3.8611721992489998</c:v>
                </c:pt>
                <c:pt idx="33760">
                  <c:v>3.8612499237060001</c:v>
                </c:pt>
                <c:pt idx="33761">
                  <c:v>3.8613326549529998</c:v>
                </c:pt>
                <c:pt idx="33762">
                  <c:v>3.86141705513</c:v>
                </c:pt>
                <c:pt idx="33763">
                  <c:v>3.8615052700039998</c:v>
                </c:pt>
                <c:pt idx="33764">
                  <c:v>3.8615853786469998</c:v>
                </c:pt>
                <c:pt idx="33765">
                  <c:v>3.861664772034</c:v>
                </c:pt>
                <c:pt idx="33766">
                  <c:v>3.8617389202119998</c:v>
                </c:pt>
                <c:pt idx="33767">
                  <c:v>3.861807584763</c:v>
                </c:pt>
                <c:pt idx="33768">
                  <c:v>3.8618760108950001</c:v>
                </c:pt>
                <c:pt idx="33769">
                  <c:v>3.8619308471679998</c:v>
                </c:pt>
                <c:pt idx="33770">
                  <c:v>3.8619799613949999</c:v>
                </c:pt>
                <c:pt idx="33771">
                  <c:v>3.8623008728029999</c:v>
                </c:pt>
                <c:pt idx="33772">
                  <c:v>3.8624398708340002</c:v>
                </c:pt>
                <c:pt idx="33773">
                  <c:v>3.8625812530519998</c:v>
                </c:pt>
                <c:pt idx="33774">
                  <c:v>3.8626878261569999</c:v>
                </c:pt>
                <c:pt idx="33775">
                  <c:v>3.8629641532900001</c:v>
                </c:pt>
                <c:pt idx="33776">
                  <c:v>3.8630342483520002</c:v>
                </c:pt>
                <c:pt idx="33777">
                  <c:v>3.8631095886229998</c:v>
                </c:pt>
                <c:pt idx="33778">
                  <c:v>3.8631787300110001</c:v>
                </c:pt>
                <c:pt idx="33779">
                  <c:v>3.8632476329799998</c:v>
                </c:pt>
                <c:pt idx="33780">
                  <c:v>3.8633146286010001</c:v>
                </c:pt>
                <c:pt idx="33781">
                  <c:v>3.8633584976200002</c:v>
                </c:pt>
                <c:pt idx="33782">
                  <c:v>3.863399744034</c:v>
                </c:pt>
                <c:pt idx="33783">
                  <c:v>3.8634707927699998</c:v>
                </c:pt>
                <c:pt idx="33784">
                  <c:v>3.8635458946229999</c:v>
                </c:pt>
                <c:pt idx="33785">
                  <c:v>3.863623142242</c:v>
                </c:pt>
                <c:pt idx="33786">
                  <c:v>3.8636746406559999</c:v>
                </c:pt>
                <c:pt idx="33787">
                  <c:v>3.8637144565580002</c:v>
                </c:pt>
                <c:pt idx="33788">
                  <c:v>3.8638193607329998</c:v>
                </c:pt>
                <c:pt idx="33789">
                  <c:v>3.8639817237849998</c:v>
                </c:pt>
                <c:pt idx="33790">
                  <c:v>3.8640952110289999</c:v>
                </c:pt>
                <c:pt idx="33791">
                  <c:v>3.8641805648799998</c:v>
                </c:pt>
                <c:pt idx="33792">
                  <c:v>3.864297628403</c:v>
                </c:pt>
                <c:pt idx="33793">
                  <c:v>3.8646295070650001</c:v>
                </c:pt>
                <c:pt idx="33794">
                  <c:v>3.8649871349330001</c:v>
                </c:pt>
                <c:pt idx="33795">
                  <c:v>3.8653550148010001</c:v>
                </c:pt>
                <c:pt idx="33796">
                  <c:v>3.865553379059</c:v>
                </c:pt>
                <c:pt idx="33797">
                  <c:v>3.8656013011930002</c:v>
                </c:pt>
                <c:pt idx="33798">
                  <c:v>3.865653038025</c:v>
                </c:pt>
                <c:pt idx="33799">
                  <c:v>3.8657090663910001</c:v>
                </c:pt>
                <c:pt idx="33800">
                  <c:v>3.8657603263849998</c:v>
                </c:pt>
                <c:pt idx="33801">
                  <c:v>3.86581158638</c:v>
                </c:pt>
                <c:pt idx="33802">
                  <c:v>3.8658664226530002</c:v>
                </c:pt>
                <c:pt idx="33803">
                  <c:v>3.865921497345</c:v>
                </c:pt>
                <c:pt idx="33804">
                  <c:v>3.865977048874</c:v>
                </c:pt>
                <c:pt idx="33805">
                  <c:v>3.8660290241239998</c:v>
                </c:pt>
                <c:pt idx="33806">
                  <c:v>3.8660788536070001</c:v>
                </c:pt>
                <c:pt idx="33807">
                  <c:v>3.8662068843839998</c:v>
                </c:pt>
                <c:pt idx="33808">
                  <c:v>3.8663001060490001</c:v>
                </c:pt>
                <c:pt idx="33809">
                  <c:v>3.8663952350619999</c:v>
                </c:pt>
                <c:pt idx="33810">
                  <c:v>3.8665454387659999</c:v>
                </c:pt>
                <c:pt idx="33811">
                  <c:v>3.8667087554930002</c:v>
                </c:pt>
                <c:pt idx="33812">
                  <c:v>3.8667891025540002</c:v>
                </c:pt>
                <c:pt idx="33813">
                  <c:v>3.8668355941770001</c:v>
                </c:pt>
                <c:pt idx="33814">
                  <c:v>3.8668885231019998</c:v>
                </c:pt>
                <c:pt idx="33815">
                  <c:v>3.8669397830959999</c:v>
                </c:pt>
                <c:pt idx="33816">
                  <c:v>3.8669867515559999</c:v>
                </c:pt>
                <c:pt idx="33817">
                  <c:v>3.8670558929440002</c:v>
                </c:pt>
                <c:pt idx="33818">
                  <c:v>3.8673446178440001</c:v>
                </c:pt>
                <c:pt idx="33819">
                  <c:v>3.8676142692569999</c:v>
                </c:pt>
                <c:pt idx="33820">
                  <c:v>3.8679432868960002</c:v>
                </c:pt>
                <c:pt idx="33821">
                  <c:v>3.8680901527399998</c:v>
                </c:pt>
                <c:pt idx="33822">
                  <c:v>3.8684022426609999</c:v>
                </c:pt>
                <c:pt idx="33823">
                  <c:v>3.86847782135</c:v>
                </c:pt>
                <c:pt idx="33824">
                  <c:v>3.8685646057129999</c:v>
                </c:pt>
                <c:pt idx="33825">
                  <c:v>3.8688116073610002</c:v>
                </c:pt>
                <c:pt idx="33826">
                  <c:v>3.8689198493960002</c:v>
                </c:pt>
                <c:pt idx="33827">
                  <c:v>3.8690543174740002</c:v>
                </c:pt>
                <c:pt idx="33828">
                  <c:v>3.869168519974</c:v>
                </c:pt>
                <c:pt idx="33829">
                  <c:v>3.869261026382</c:v>
                </c:pt>
                <c:pt idx="33830">
                  <c:v>3.8693392276759999</c:v>
                </c:pt>
                <c:pt idx="33831">
                  <c:v>3.8694577217099999</c:v>
                </c:pt>
                <c:pt idx="33832">
                  <c:v>3.8697733879089999</c:v>
                </c:pt>
                <c:pt idx="33833">
                  <c:v>3.8700301647190001</c:v>
                </c:pt>
                <c:pt idx="33834">
                  <c:v>3.8701498508449999</c:v>
                </c:pt>
                <c:pt idx="33835">
                  <c:v>3.87038064003</c:v>
                </c:pt>
                <c:pt idx="33836">
                  <c:v>3.8705239295960001</c:v>
                </c:pt>
                <c:pt idx="33837">
                  <c:v>3.870615720749</c:v>
                </c:pt>
                <c:pt idx="33838">
                  <c:v>3.870664834976</c:v>
                </c:pt>
                <c:pt idx="33839">
                  <c:v>3.8707120418550001</c:v>
                </c:pt>
                <c:pt idx="33840">
                  <c:v>3.8707625865940001</c:v>
                </c:pt>
                <c:pt idx="33841">
                  <c:v>3.8708138465880002</c:v>
                </c:pt>
                <c:pt idx="33842">
                  <c:v>3.87091588974</c:v>
                </c:pt>
                <c:pt idx="33843">
                  <c:v>3.870966672897</c:v>
                </c:pt>
                <c:pt idx="33844">
                  <c:v>3.871058702469</c:v>
                </c:pt>
                <c:pt idx="33845">
                  <c:v>3.8711736202239999</c:v>
                </c:pt>
                <c:pt idx="33846">
                  <c:v>3.871489524841</c:v>
                </c:pt>
                <c:pt idx="33847">
                  <c:v>3.871575117111</c:v>
                </c:pt>
                <c:pt idx="33848">
                  <c:v>3.8716771602629998</c:v>
                </c:pt>
                <c:pt idx="33849">
                  <c:v>3.8718113899229998</c:v>
                </c:pt>
                <c:pt idx="33850">
                  <c:v>3.8719525337220002</c:v>
                </c:pt>
                <c:pt idx="33851">
                  <c:v>3.872061729431</c:v>
                </c:pt>
                <c:pt idx="33852">
                  <c:v>3.8722329139710001</c:v>
                </c:pt>
                <c:pt idx="33853">
                  <c:v>3.8723351955409999</c:v>
                </c:pt>
                <c:pt idx="33854">
                  <c:v>3.8724093437190001</c:v>
                </c:pt>
                <c:pt idx="33855">
                  <c:v>3.8724620342249998</c:v>
                </c:pt>
                <c:pt idx="33856">
                  <c:v>3.872544527054</c:v>
                </c:pt>
                <c:pt idx="33857">
                  <c:v>3.8726522922519999</c:v>
                </c:pt>
                <c:pt idx="33858">
                  <c:v>3.872766017914</c:v>
                </c:pt>
                <c:pt idx="33859">
                  <c:v>3.8728458881379999</c:v>
                </c:pt>
                <c:pt idx="33860">
                  <c:v>3.8728947639469999</c:v>
                </c:pt>
                <c:pt idx="33861">
                  <c:v>3.8729746341709999</c:v>
                </c:pt>
                <c:pt idx="33862">
                  <c:v>3.8730545043950002</c:v>
                </c:pt>
                <c:pt idx="33863">
                  <c:v>3.873142957687</c:v>
                </c:pt>
                <c:pt idx="33864">
                  <c:v>3.8732905387879999</c:v>
                </c:pt>
                <c:pt idx="33865">
                  <c:v>3.8734612464899998</c:v>
                </c:pt>
                <c:pt idx="33866">
                  <c:v>3.8738188743589999</c:v>
                </c:pt>
                <c:pt idx="33867">
                  <c:v>3.8739058971409999</c:v>
                </c:pt>
                <c:pt idx="33868">
                  <c:v>3.8739998340609998</c:v>
                </c:pt>
                <c:pt idx="33869">
                  <c:v>3.8740973472600002</c:v>
                </c:pt>
                <c:pt idx="33870">
                  <c:v>3.8741827011110002</c:v>
                </c:pt>
                <c:pt idx="33871">
                  <c:v>3.8744850158689998</c:v>
                </c:pt>
                <c:pt idx="33872">
                  <c:v>3.874606132507</c:v>
                </c:pt>
                <c:pt idx="33873">
                  <c:v>3.874693155289</c:v>
                </c:pt>
                <c:pt idx="33874">
                  <c:v>3.874785661697</c:v>
                </c:pt>
                <c:pt idx="33875">
                  <c:v>3.874877929688</c:v>
                </c:pt>
                <c:pt idx="33876">
                  <c:v>3.874972105026</c:v>
                </c:pt>
                <c:pt idx="33877">
                  <c:v>3.8750643730159999</c:v>
                </c:pt>
                <c:pt idx="33878">
                  <c:v>3.8751575946810002</c:v>
                </c:pt>
                <c:pt idx="33879">
                  <c:v>3.8752534389500002</c:v>
                </c:pt>
                <c:pt idx="33880">
                  <c:v>3.8753638267519999</c:v>
                </c:pt>
                <c:pt idx="33881">
                  <c:v>3.8754198551179999</c:v>
                </c:pt>
                <c:pt idx="33882">
                  <c:v>3.875479459763</c:v>
                </c:pt>
                <c:pt idx="33883">
                  <c:v>3.875539064407</c:v>
                </c:pt>
                <c:pt idx="33884">
                  <c:v>3.8756031990049999</c:v>
                </c:pt>
                <c:pt idx="33885">
                  <c:v>3.8756654262539998</c:v>
                </c:pt>
                <c:pt idx="33886">
                  <c:v>3.8757281303409998</c:v>
                </c:pt>
                <c:pt idx="33887">
                  <c:v>3.8757877349849998</c:v>
                </c:pt>
                <c:pt idx="33888">
                  <c:v>3.8758449554440002</c:v>
                </c:pt>
                <c:pt idx="33889">
                  <c:v>3.875901460648</c:v>
                </c:pt>
                <c:pt idx="33890">
                  <c:v>3.875952243805</c:v>
                </c:pt>
                <c:pt idx="33891">
                  <c:v>3.8760495185849999</c:v>
                </c:pt>
                <c:pt idx="33892">
                  <c:v>3.8761725425720002</c:v>
                </c:pt>
                <c:pt idx="33893">
                  <c:v>3.8763713836670002</c:v>
                </c:pt>
                <c:pt idx="33894">
                  <c:v>3.8765597343440001</c:v>
                </c:pt>
                <c:pt idx="33895">
                  <c:v>3.8766250610349999</c:v>
                </c:pt>
                <c:pt idx="33896">
                  <c:v>3.8766703605649999</c:v>
                </c:pt>
                <c:pt idx="33897">
                  <c:v>3.8767168521880002</c:v>
                </c:pt>
                <c:pt idx="33898">
                  <c:v>3.876757860184</c:v>
                </c:pt>
                <c:pt idx="33899">
                  <c:v>3.8767950534820002</c:v>
                </c:pt>
                <c:pt idx="33900">
                  <c:v>3.8768351078030001</c:v>
                </c:pt>
                <c:pt idx="33901">
                  <c:v>3.8768701553340001</c:v>
                </c:pt>
                <c:pt idx="33902">
                  <c:v>3.876906394958</c:v>
                </c:pt>
                <c:pt idx="33903">
                  <c:v>3.8769469261170002</c:v>
                </c:pt>
                <c:pt idx="33904">
                  <c:v>3.8770129680630001</c:v>
                </c:pt>
                <c:pt idx="33905">
                  <c:v>3.8770775794980001</c:v>
                </c:pt>
                <c:pt idx="33906">
                  <c:v>3.8771719932559998</c:v>
                </c:pt>
                <c:pt idx="33907">
                  <c:v>3.8772430419920001</c:v>
                </c:pt>
                <c:pt idx="33908">
                  <c:v>3.877291679382</c:v>
                </c:pt>
                <c:pt idx="33909">
                  <c:v>3.8773336410520001</c:v>
                </c:pt>
                <c:pt idx="33910">
                  <c:v>3.8773744106289998</c:v>
                </c:pt>
                <c:pt idx="33911">
                  <c:v>3.877413511276</c:v>
                </c:pt>
                <c:pt idx="33912">
                  <c:v>3.8774528503419998</c:v>
                </c:pt>
                <c:pt idx="33913">
                  <c:v>3.8775343894960002</c:v>
                </c:pt>
                <c:pt idx="33914">
                  <c:v>3.8776812553409998</c:v>
                </c:pt>
                <c:pt idx="33915">
                  <c:v>3.8777756690979999</c:v>
                </c:pt>
                <c:pt idx="33916">
                  <c:v>3.877868890762</c:v>
                </c:pt>
                <c:pt idx="33917">
                  <c:v>3.8779160976410001</c:v>
                </c:pt>
                <c:pt idx="33918">
                  <c:v>3.8780052661900002</c:v>
                </c:pt>
                <c:pt idx="33919">
                  <c:v>3.8783459663389999</c:v>
                </c:pt>
                <c:pt idx="33920">
                  <c:v>3.8786606788640001</c:v>
                </c:pt>
                <c:pt idx="33921">
                  <c:v>3.8787384033199999</c:v>
                </c:pt>
                <c:pt idx="33922">
                  <c:v>3.8787846565250002</c:v>
                </c:pt>
                <c:pt idx="33923">
                  <c:v>3.878831148148</c:v>
                </c:pt>
                <c:pt idx="33924">
                  <c:v>3.878876447678</c:v>
                </c:pt>
                <c:pt idx="33925">
                  <c:v>3.878925561905</c:v>
                </c:pt>
                <c:pt idx="33926">
                  <c:v>3.8789727687840001</c:v>
                </c:pt>
                <c:pt idx="33927">
                  <c:v>3.8790600299840001</c:v>
                </c:pt>
                <c:pt idx="33928">
                  <c:v>3.8791637420649998</c:v>
                </c:pt>
                <c:pt idx="33929">
                  <c:v>3.8792388439179999</c:v>
                </c:pt>
                <c:pt idx="33930">
                  <c:v>3.8792870044710002</c:v>
                </c:pt>
                <c:pt idx="33931">
                  <c:v>3.879337072372</c:v>
                </c:pt>
                <c:pt idx="33932">
                  <c:v>3.8793816566469999</c:v>
                </c:pt>
                <c:pt idx="33933">
                  <c:v>3.8794245719910001</c:v>
                </c:pt>
                <c:pt idx="33934">
                  <c:v>3.8794753551480001</c:v>
                </c:pt>
                <c:pt idx="33935">
                  <c:v>3.8795151710510001</c:v>
                </c:pt>
                <c:pt idx="33936">
                  <c:v>3.8795588016510001</c:v>
                </c:pt>
                <c:pt idx="33937">
                  <c:v>3.8796076774600001</c:v>
                </c:pt>
                <c:pt idx="33938">
                  <c:v>3.8797008991239998</c:v>
                </c:pt>
                <c:pt idx="33939">
                  <c:v>3.8799240589139998</c:v>
                </c:pt>
                <c:pt idx="33940">
                  <c:v>3.8800194263460002</c:v>
                </c:pt>
                <c:pt idx="33941">
                  <c:v>3.8801121711729998</c:v>
                </c:pt>
                <c:pt idx="33942">
                  <c:v>3.8801681995389998</c:v>
                </c:pt>
                <c:pt idx="33943">
                  <c:v>3.8802275657649998</c:v>
                </c:pt>
                <c:pt idx="33944">
                  <c:v>3.8802859783170001</c:v>
                </c:pt>
                <c:pt idx="33945">
                  <c:v>3.8803515434269999</c:v>
                </c:pt>
                <c:pt idx="33946">
                  <c:v>3.8804135322570001</c:v>
                </c:pt>
                <c:pt idx="33947">
                  <c:v>3.8804759979250001</c:v>
                </c:pt>
                <c:pt idx="33948">
                  <c:v>3.880538463593</c:v>
                </c:pt>
                <c:pt idx="33949">
                  <c:v>3.8805973529819999</c:v>
                </c:pt>
                <c:pt idx="33950">
                  <c:v>3.8806595802310002</c:v>
                </c:pt>
                <c:pt idx="33951">
                  <c:v>3.8807139396669998</c:v>
                </c:pt>
                <c:pt idx="33952">
                  <c:v>3.8807659149170002</c:v>
                </c:pt>
                <c:pt idx="33953">
                  <c:v>3.8808162212370001</c:v>
                </c:pt>
                <c:pt idx="33954">
                  <c:v>3.8809103965760001</c:v>
                </c:pt>
                <c:pt idx="33955">
                  <c:v>3.8810403347019999</c:v>
                </c:pt>
                <c:pt idx="33956">
                  <c:v>3.8813893795009999</c:v>
                </c:pt>
                <c:pt idx="33957">
                  <c:v>3.8814699649810001</c:v>
                </c:pt>
                <c:pt idx="33958">
                  <c:v>3.881558656693</c:v>
                </c:pt>
                <c:pt idx="33959">
                  <c:v>3.8816065788270002</c:v>
                </c:pt>
                <c:pt idx="33960">
                  <c:v>3.8816969394680001</c:v>
                </c:pt>
                <c:pt idx="33961">
                  <c:v>3.8817999362950002</c:v>
                </c:pt>
                <c:pt idx="33962">
                  <c:v>3.8818907737730002</c:v>
                </c:pt>
                <c:pt idx="33963">
                  <c:v>3.8819847106930001</c:v>
                </c:pt>
                <c:pt idx="33964">
                  <c:v>3.8821141719819998</c:v>
                </c:pt>
                <c:pt idx="33965">
                  <c:v>3.8821973800660001</c:v>
                </c:pt>
                <c:pt idx="33966">
                  <c:v>3.8823335170750002</c:v>
                </c:pt>
                <c:pt idx="33967">
                  <c:v>3.8825347423549998</c:v>
                </c:pt>
                <c:pt idx="33968">
                  <c:v>3.8826088905330001</c:v>
                </c:pt>
                <c:pt idx="33969">
                  <c:v>3.8826532363889998</c:v>
                </c:pt>
                <c:pt idx="33970">
                  <c:v>3.8826971054079999</c:v>
                </c:pt>
                <c:pt idx="33971">
                  <c:v>3.882739067078</c:v>
                </c:pt>
                <c:pt idx="33972">
                  <c:v>3.882781267166</c:v>
                </c:pt>
                <c:pt idx="33973">
                  <c:v>3.8828306198120002</c:v>
                </c:pt>
                <c:pt idx="33974">
                  <c:v>3.8829009532929999</c:v>
                </c:pt>
                <c:pt idx="33975">
                  <c:v>3.8830506801609999</c:v>
                </c:pt>
                <c:pt idx="33976">
                  <c:v>3.8831982612610001</c:v>
                </c:pt>
                <c:pt idx="33977">
                  <c:v>3.8832716941830001</c:v>
                </c:pt>
                <c:pt idx="33978">
                  <c:v>3.8833169937130001</c:v>
                </c:pt>
                <c:pt idx="33979">
                  <c:v>3.8833625316620002</c:v>
                </c:pt>
                <c:pt idx="33980">
                  <c:v>3.8834097385409998</c:v>
                </c:pt>
                <c:pt idx="33981">
                  <c:v>3.8834919929499998</c:v>
                </c:pt>
                <c:pt idx="33982">
                  <c:v>3.883605957031</c:v>
                </c:pt>
                <c:pt idx="33983">
                  <c:v>3.8837130069730001</c:v>
                </c:pt>
                <c:pt idx="33984">
                  <c:v>3.8837885856629999</c:v>
                </c:pt>
                <c:pt idx="33985">
                  <c:v>3.8839466571810002</c:v>
                </c:pt>
                <c:pt idx="33986">
                  <c:v>3.8841106891630002</c:v>
                </c:pt>
                <c:pt idx="33987">
                  <c:v>3.8842020034789999</c:v>
                </c:pt>
                <c:pt idx="33988">
                  <c:v>3.884303569794</c:v>
                </c:pt>
                <c:pt idx="33989">
                  <c:v>3.8843529224400002</c:v>
                </c:pt>
                <c:pt idx="33990">
                  <c:v>3.8844025135039999</c:v>
                </c:pt>
                <c:pt idx="33991">
                  <c:v>3.8845014572140002</c:v>
                </c:pt>
                <c:pt idx="33992">
                  <c:v>3.8845903873440002</c:v>
                </c:pt>
                <c:pt idx="33993">
                  <c:v>3.8846735954280001</c:v>
                </c:pt>
                <c:pt idx="33994">
                  <c:v>3.8848798274990002</c:v>
                </c:pt>
                <c:pt idx="33995">
                  <c:v>3.8851418495179999</c:v>
                </c:pt>
                <c:pt idx="33996">
                  <c:v>3.8852214813230002</c:v>
                </c:pt>
                <c:pt idx="33997">
                  <c:v>3.8853244781490002</c:v>
                </c:pt>
                <c:pt idx="33998">
                  <c:v>3.8853979110719998</c:v>
                </c:pt>
                <c:pt idx="33999">
                  <c:v>3.8854687213900001</c:v>
                </c:pt>
                <c:pt idx="34000">
                  <c:v>3.8855352401730001</c:v>
                </c:pt>
                <c:pt idx="34001">
                  <c:v>3.8855822086330001</c:v>
                </c:pt>
                <c:pt idx="34002">
                  <c:v>3.8856277465820002</c:v>
                </c:pt>
                <c:pt idx="34003">
                  <c:v>3.885677576065</c:v>
                </c:pt>
                <c:pt idx="34004">
                  <c:v>3.8857285976410001</c:v>
                </c:pt>
                <c:pt idx="34005">
                  <c:v>3.885770082474</c:v>
                </c:pt>
                <c:pt idx="34006">
                  <c:v>3.885843515396</c:v>
                </c:pt>
                <c:pt idx="34007">
                  <c:v>3.8860976696009999</c:v>
                </c:pt>
                <c:pt idx="34008">
                  <c:v>3.8864264488220002</c:v>
                </c:pt>
                <c:pt idx="34009">
                  <c:v>3.8867611885070001</c:v>
                </c:pt>
                <c:pt idx="34010">
                  <c:v>3.8869156837459999</c:v>
                </c:pt>
                <c:pt idx="34011">
                  <c:v>3.8872380256649999</c:v>
                </c:pt>
                <c:pt idx="34012">
                  <c:v>3.8874292373660002</c:v>
                </c:pt>
                <c:pt idx="34013">
                  <c:v>3.887773990631</c:v>
                </c:pt>
                <c:pt idx="34014">
                  <c:v>3.887890577316</c:v>
                </c:pt>
                <c:pt idx="34015">
                  <c:v>3.8880200386050001</c:v>
                </c:pt>
                <c:pt idx="34016">
                  <c:v>3.8881108760830001</c:v>
                </c:pt>
                <c:pt idx="34017">
                  <c:v>3.8884007930759998</c:v>
                </c:pt>
                <c:pt idx="34018">
                  <c:v>3.8885574340820002</c:v>
                </c:pt>
                <c:pt idx="34019">
                  <c:v>3.8886532783510002</c:v>
                </c:pt>
                <c:pt idx="34020">
                  <c:v>3.8887560367580001</c:v>
                </c:pt>
                <c:pt idx="34021">
                  <c:v>3.8888101577760001</c:v>
                </c:pt>
                <c:pt idx="34022">
                  <c:v>3.8888633251189999</c:v>
                </c:pt>
                <c:pt idx="34023">
                  <c:v>3.8889164924620001</c:v>
                </c:pt>
                <c:pt idx="34024">
                  <c:v>3.8889713287349998</c:v>
                </c:pt>
                <c:pt idx="34025">
                  <c:v>3.8890278339390001</c:v>
                </c:pt>
                <c:pt idx="34026">
                  <c:v>3.8890810012819998</c:v>
                </c:pt>
                <c:pt idx="34027">
                  <c:v>3.8891298770899998</c:v>
                </c:pt>
                <c:pt idx="34028">
                  <c:v>3.889229774475</c:v>
                </c:pt>
                <c:pt idx="34029">
                  <c:v>3.889280557632</c:v>
                </c:pt>
                <c:pt idx="34030">
                  <c:v>3.889329195023</c:v>
                </c:pt>
                <c:pt idx="34031">
                  <c:v>3.8894248008729999</c:v>
                </c:pt>
                <c:pt idx="34032">
                  <c:v>3.8895153999329999</c:v>
                </c:pt>
                <c:pt idx="34033">
                  <c:v>3.8896057605740002</c:v>
                </c:pt>
                <c:pt idx="34034">
                  <c:v>3.8896913528439998</c:v>
                </c:pt>
                <c:pt idx="34035">
                  <c:v>3.8898103237149999</c:v>
                </c:pt>
                <c:pt idx="34036">
                  <c:v>3.8898851871489999</c:v>
                </c:pt>
                <c:pt idx="34037">
                  <c:v>3.8899977207180001</c:v>
                </c:pt>
                <c:pt idx="34038">
                  <c:v>3.890110492706</c:v>
                </c:pt>
                <c:pt idx="34039">
                  <c:v>3.890455722809</c:v>
                </c:pt>
                <c:pt idx="34040">
                  <c:v>3.8905179500579998</c:v>
                </c:pt>
                <c:pt idx="34041">
                  <c:v>3.8905858993529998</c:v>
                </c:pt>
                <c:pt idx="34042">
                  <c:v>3.8906192779539999</c:v>
                </c:pt>
                <c:pt idx="34043">
                  <c:v>3.8906574249269998</c:v>
                </c:pt>
                <c:pt idx="34044">
                  <c:v>3.8906915187840001</c:v>
                </c:pt>
                <c:pt idx="34045">
                  <c:v>3.8907253742219998</c:v>
                </c:pt>
                <c:pt idx="34046">
                  <c:v>3.8907530307770002</c:v>
                </c:pt>
                <c:pt idx="34047">
                  <c:v>3.890790700912</c:v>
                </c:pt>
                <c:pt idx="34048">
                  <c:v>3.8908305168149999</c:v>
                </c:pt>
                <c:pt idx="34049">
                  <c:v>3.8909008502960001</c:v>
                </c:pt>
                <c:pt idx="34050">
                  <c:v>3.890998125076</c:v>
                </c:pt>
                <c:pt idx="34051">
                  <c:v>3.8910691738129999</c:v>
                </c:pt>
                <c:pt idx="34052">
                  <c:v>3.8911182880399999</c:v>
                </c:pt>
                <c:pt idx="34053">
                  <c:v>3.8911647796629998</c:v>
                </c:pt>
                <c:pt idx="34054">
                  <c:v>3.8912103176119999</c:v>
                </c:pt>
                <c:pt idx="34055">
                  <c:v>3.8912656307220002</c:v>
                </c:pt>
                <c:pt idx="34056">
                  <c:v>3.8914396762850001</c:v>
                </c:pt>
                <c:pt idx="34057">
                  <c:v>3.8914897441859999</c:v>
                </c:pt>
                <c:pt idx="34058">
                  <c:v>3.891543865204</c:v>
                </c:pt>
                <c:pt idx="34059">
                  <c:v>3.8915956020359999</c:v>
                </c:pt>
                <c:pt idx="34060">
                  <c:v>3.89164853096</c:v>
                </c:pt>
                <c:pt idx="34061">
                  <c:v>3.8917031288150001</c:v>
                </c:pt>
                <c:pt idx="34062">
                  <c:v>3.8917572498320001</c:v>
                </c:pt>
                <c:pt idx="34063">
                  <c:v>3.8918099403380002</c:v>
                </c:pt>
                <c:pt idx="34064">
                  <c:v>3.8918573856349998</c:v>
                </c:pt>
                <c:pt idx="34065">
                  <c:v>3.891906499863</c:v>
                </c:pt>
                <c:pt idx="34066">
                  <c:v>3.8919537067409999</c:v>
                </c:pt>
                <c:pt idx="34067">
                  <c:v>3.8920421600339998</c:v>
                </c:pt>
                <c:pt idx="34068">
                  <c:v>3.8921339511870001</c:v>
                </c:pt>
                <c:pt idx="34069">
                  <c:v>3.8922185897829999</c:v>
                </c:pt>
                <c:pt idx="34070">
                  <c:v>3.8924705982210002</c:v>
                </c:pt>
                <c:pt idx="34071">
                  <c:v>3.8925418853760001</c:v>
                </c:pt>
                <c:pt idx="34072">
                  <c:v>3.8925876617430002</c:v>
                </c:pt>
                <c:pt idx="34073">
                  <c:v>3.8926501274110001</c:v>
                </c:pt>
                <c:pt idx="34074">
                  <c:v>3.8926956653590001</c:v>
                </c:pt>
                <c:pt idx="34075">
                  <c:v>3.8927376270290002</c:v>
                </c:pt>
                <c:pt idx="34076">
                  <c:v>3.8927791118620001</c:v>
                </c:pt>
                <c:pt idx="34077">
                  <c:v>3.892860651016</c:v>
                </c:pt>
                <c:pt idx="34078">
                  <c:v>3.8929314613339998</c:v>
                </c:pt>
                <c:pt idx="34079">
                  <c:v>3.8930149078370002</c:v>
                </c:pt>
                <c:pt idx="34080">
                  <c:v>3.8930621147159998</c:v>
                </c:pt>
                <c:pt idx="34081">
                  <c:v>3.8930988311769998</c:v>
                </c:pt>
                <c:pt idx="34082">
                  <c:v>3.8931393623349999</c:v>
                </c:pt>
                <c:pt idx="34083">
                  <c:v>3.8931791782379999</c:v>
                </c:pt>
                <c:pt idx="34084">
                  <c:v>3.893221616745</c:v>
                </c:pt>
                <c:pt idx="34085">
                  <c:v>3.8932628631589998</c:v>
                </c:pt>
                <c:pt idx="34086">
                  <c:v>3.8933079242709998</c:v>
                </c:pt>
                <c:pt idx="34087">
                  <c:v>3.8933513164520002</c:v>
                </c:pt>
                <c:pt idx="34088">
                  <c:v>3.8934013843540001</c:v>
                </c:pt>
                <c:pt idx="34089">
                  <c:v>3.8934903144840001</c:v>
                </c:pt>
                <c:pt idx="34090">
                  <c:v>3.8937358856199999</c:v>
                </c:pt>
                <c:pt idx="34091">
                  <c:v>3.8938288688660001</c:v>
                </c:pt>
                <c:pt idx="34092">
                  <c:v>3.8939211368560001</c:v>
                </c:pt>
                <c:pt idx="34093">
                  <c:v>3.8940200805659999</c:v>
                </c:pt>
                <c:pt idx="34094">
                  <c:v>3.894116401672</c:v>
                </c:pt>
                <c:pt idx="34095">
                  <c:v>3.8942048549649999</c:v>
                </c:pt>
                <c:pt idx="34096">
                  <c:v>3.8945202827449998</c:v>
                </c:pt>
                <c:pt idx="34097">
                  <c:v>3.894852161407</c:v>
                </c:pt>
                <c:pt idx="34098">
                  <c:v>3.8949713706970002</c:v>
                </c:pt>
                <c:pt idx="34099">
                  <c:v>3.895319700241</c:v>
                </c:pt>
                <c:pt idx="34100">
                  <c:v>3.8954665660860002</c:v>
                </c:pt>
                <c:pt idx="34101">
                  <c:v>3.895607233047</c:v>
                </c:pt>
                <c:pt idx="34102">
                  <c:v>3.8959345817569999</c:v>
                </c:pt>
                <c:pt idx="34103">
                  <c:v>3.8959815502169999</c:v>
                </c:pt>
                <c:pt idx="34104">
                  <c:v>3.8960299491880002</c:v>
                </c:pt>
                <c:pt idx="34105">
                  <c:v>3.8960835933690001</c:v>
                </c:pt>
                <c:pt idx="34106">
                  <c:v>3.8961405754089999</c:v>
                </c:pt>
                <c:pt idx="34107">
                  <c:v>3.8961999416349999</c:v>
                </c:pt>
                <c:pt idx="34108">
                  <c:v>3.896257638931</c:v>
                </c:pt>
                <c:pt idx="34109">
                  <c:v>3.8963198661799998</c:v>
                </c:pt>
                <c:pt idx="34110">
                  <c:v>3.8963735103610002</c:v>
                </c:pt>
                <c:pt idx="34111">
                  <c:v>3.8964281082149999</c:v>
                </c:pt>
                <c:pt idx="34112">
                  <c:v>3.8965301513670001</c:v>
                </c:pt>
                <c:pt idx="34113">
                  <c:v>3.896625757217</c:v>
                </c:pt>
                <c:pt idx="34114">
                  <c:v>3.896714687347</c:v>
                </c:pt>
                <c:pt idx="34115">
                  <c:v>3.89679646492</c:v>
                </c:pt>
                <c:pt idx="34116">
                  <c:v>3.8969120979310001</c:v>
                </c:pt>
                <c:pt idx="34117">
                  <c:v>3.8971984386440002</c:v>
                </c:pt>
                <c:pt idx="34118">
                  <c:v>3.8972735404969998</c:v>
                </c:pt>
                <c:pt idx="34119">
                  <c:v>3.8973515033720001</c:v>
                </c:pt>
                <c:pt idx="34120">
                  <c:v>3.8974220752719999</c:v>
                </c:pt>
                <c:pt idx="34121">
                  <c:v>3.8974728584289999</c:v>
                </c:pt>
                <c:pt idx="34122">
                  <c:v>3.8975210189820002</c:v>
                </c:pt>
                <c:pt idx="34123">
                  <c:v>3.8975579738619999</c:v>
                </c:pt>
                <c:pt idx="34124">
                  <c:v>3.8975961208340002</c:v>
                </c:pt>
                <c:pt idx="34125">
                  <c:v>3.8976411819460002</c:v>
                </c:pt>
                <c:pt idx="34126">
                  <c:v>3.8976802825929999</c:v>
                </c:pt>
                <c:pt idx="34127">
                  <c:v>3.8977169990539999</c:v>
                </c:pt>
                <c:pt idx="34128">
                  <c:v>3.8977584838869999</c:v>
                </c:pt>
                <c:pt idx="34129">
                  <c:v>3.8977947235110002</c:v>
                </c:pt>
                <c:pt idx="34130">
                  <c:v>3.8978300094599998</c:v>
                </c:pt>
                <c:pt idx="34131">
                  <c:v>3.8978660106660001</c:v>
                </c:pt>
                <c:pt idx="34132">
                  <c:v>3.8979036808009999</c:v>
                </c:pt>
                <c:pt idx="34133">
                  <c:v>3.8979260921479999</c:v>
                </c:pt>
                <c:pt idx="34134">
                  <c:v>3.8979721069340001</c:v>
                </c:pt>
                <c:pt idx="34135">
                  <c:v>3.898018836975</c:v>
                </c:pt>
                <c:pt idx="34136">
                  <c:v>3.8981370925899999</c:v>
                </c:pt>
                <c:pt idx="34137">
                  <c:v>3.8983256816859999</c:v>
                </c:pt>
                <c:pt idx="34138">
                  <c:v>3.8984229564669999</c:v>
                </c:pt>
                <c:pt idx="34139">
                  <c:v>3.898477554321</c:v>
                </c:pt>
                <c:pt idx="34140">
                  <c:v>3.8985342979430002</c:v>
                </c:pt>
                <c:pt idx="34141">
                  <c:v>3.898592710495</c:v>
                </c:pt>
                <c:pt idx="34142">
                  <c:v>3.8986532688139999</c:v>
                </c:pt>
                <c:pt idx="34143">
                  <c:v>3.8987169265750001</c:v>
                </c:pt>
                <c:pt idx="34144">
                  <c:v>3.8987770080569999</c:v>
                </c:pt>
                <c:pt idx="34145">
                  <c:v>3.8988392353060002</c:v>
                </c:pt>
                <c:pt idx="34146">
                  <c:v>3.8988981246950001</c:v>
                </c:pt>
                <c:pt idx="34147">
                  <c:v>3.8989584445949999</c:v>
                </c:pt>
                <c:pt idx="34148">
                  <c:v>3.8990621566770001</c:v>
                </c:pt>
                <c:pt idx="34149">
                  <c:v>3.899156093597</c:v>
                </c:pt>
                <c:pt idx="34150">
                  <c:v>3.8992805480960002</c:v>
                </c:pt>
                <c:pt idx="34151">
                  <c:v>3.8995904922490001</c:v>
                </c:pt>
                <c:pt idx="34152">
                  <c:v>3.899736642838</c:v>
                </c:pt>
                <c:pt idx="34153">
                  <c:v>3.899818897247</c:v>
                </c:pt>
                <c:pt idx="34154">
                  <c:v>3.8999168872830001</c:v>
                </c:pt>
                <c:pt idx="34155">
                  <c:v>3.899971961975</c:v>
                </c:pt>
                <c:pt idx="34156">
                  <c:v>3.900022745132</c:v>
                </c:pt>
                <c:pt idx="34157">
                  <c:v>3.9000735282900001</c:v>
                </c:pt>
                <c:pt idx="34158">
                  <c:v>3.9001252651209999</c:v>
                </c:pt>
                <c:pt idx="34159">
                  <c:v>3.900174617767</c:v>
                </c:pt>
                <c:pt idx="34160">
                  <c:v>3.9002220630650002</c:v>
                </c:pt>
                <c:pt idx="34161">
                  <c:v>3.9003207683559999</c:v>
                </c:pt>
                <c:pt idx="34162">
                  <c:v>3.9004166126249999</c:v>
                </c:pt>
                <c:pt idx="34163">
                  <c:v>3.900498867035</c:v>
                </c:pt>
                <c:pt idx="34164">
                  <c:v>3.9006202220919999</c:v>
                </c:pt>
                <c:pt idx="34165">
                  <c:v>3.9008481502530001</c:v>
                </c:pt>
                <c:pt idx="34166">
                  <c:v>3.9009196758270002</c:v>
                </c:pt>
                <c:pt idx="34167">
                  <c:v>3.9009900093079999</c:v>
                </c:pt>
                <c:pt idx="34168">
                  <c:v>3.9010407924649999</c:v>
                </c:pt>
                <c:pt idx="34169">
                  <c:v>3.9011094570160001</c:v>
                </c:pt>
                <c:pt idx="34170">
                  <c:v>3.9011843204500001</c:v>
                </c:pt>
                <c:pt idx="34171">
                  <c:v>3.9012525081630001</c:v>
                </c:pt>
                <c:pt idx="34172">
                  <c:v>3.9013161659239999</c:v>
                </c:pt>
                <c:pt idx="34173">
                  <c:v>3.901358366013</c:v>
                </c:pt>
                <c:pt idx="34174">
                  <c:v>3.9013996124269998</c:v>
                </c:pt>
                <c:pt idx="34175">
                  <c:v>3.901438713074</c:v>
                </c:pt>
                <c:pt idx="34176">
                  <c:v>3.901485681534</c:v>
                </c:pt>
                <c:pt idx="34177">
                  <c:v>3.901527643204</c:v>
                </c:pt>
                <c:pt idx="34178">
                  <c:v>3.9015665054320001</c:v>
                </c:pt>
                <c:pt idx="34179">
                  <c:v>3.9016091823579999</c:v>
                </c:pt>
                <c:pt idx="34180">
                  <c:v>3.9016509056089999</c:v>
                </c:pt>
                <c:pt idx="34181">
                  <c:v>3.9017219543460002</c:v>
                </c:pt>
                <c:pt idx="34182">
                  <c:v>3.90190243721</c:v>
                </c:pt>
                <c:pt idx="34183">
                  <c:v>3.90199136734</c:v>
                </c:pt>
                <c:pt idx="34184">
                  <c:v>3.9020693302149998</c:v>
                </c:pt>
                <c:pt idx="34185">
                  <c:v>3.9021203517909999</c:v>
                </c:pt>
                <c:pt idx="34186">
                  <c:v>3.9024260044100001</c:v>
                </c:pt>
                <c:pt idx="34187">
                  <c:v>3.9025175571439998</c:v>
                </c:pt>
                <c:pt idx="34188">
                  <c:v>3.9026093482970001</c:v>
                </c:pt>
                <c:pt idx="34189">
                  <c:v>3.9026615619660001</c:v>
                </c:pt>
                <c:pt idx="34190">
                  <c:v>3.9027664661410002</c:v>
                </c:pt>
                <c:pt idx="34191">
                  <c:v>3.9028716087339999</c:v>
                </c:pt>
                <c:pt idx="34192">
                  <c:v>3.90292263031</c:v>
                </c:pt>
                <c:pt idx="34193">
                  <c:v>3.9030249118799998</c:v>
                </c:pt>
                <c:pt idx="34194">
                  <c:v>3.9031291008000002</c:v>
                </c:pt>
                <c:pt idx="34195">
                  <c:v>3.9032270908359998</c:v>
                </c:pt>
                <c:pt idx="34196">
                  <c:v>3.9033229351040002</c:v>
                </c:pt>
                <c:pt idx="34197">
                  <c:v>3.9034261703489999</c:v>
                </c:pt>
                <c:pt idx="34198">
                  <c:v>3.9034759998320001</c:v>
                </c:pt>
                <c:pt idx="34199">
                  <c:v>3.903527975082</c:v>
                </c:pt>
                <c:pt idx="34200">
                  <c:v>3.9035804271700001</c:v>
                </c:pt>
                <c:pt idx="34201">
                  <c:v>3.903636217117</c:v>
                </c:pt>
                <c:pt idx="34202">
                  <c:v>3.9036939144130001</c:v>
                </c:pt>
                <c:pt idx="34203">
                  <c:v>3.9037506580349999</c:v>
                </c:pt>
                <c:pt idx="34204">
                  <c:v>3.90381193161</c:v>
                </c:pt>
                <c:pt idx="34205">
                  <c:v>3.903866291046</c:v>
                </c:pt>
                <c:pt idx="34206">
                  <c:v>3.903918504715</c:v>
                </c:pt>
                <c:pt idx="34207">
                  <c:v>3.9039731025700002</c:v>
                </c:pt>
                <c:pt idx="34208">
                  <c:v>3.9040272235870002</c:v>
                </c:pt>
                <c:pt idx="34209">
                  <c:v>3.9041209220890001</c:v>
                </c:pt>
                <c:pt idx="34210">
                  <c:v>3.904438257217</c:v>
                </c:pt>
                <c:pt idx="34211">
                  <c:v>3.9045631885529999</c:v>
                </c:pt>
                <c:pt idx="34212">
                  <c:v>3.904636859894</c:v>
                </c:pt>
                <c:pt idx="34213">
                  <c:v>3.904701471329</c:v>
                </c:pt>
                <c:pt idx="34214">
                  <c:v>3.9047374725339998</c:v>
                </c:pt>
                <c:pt idx="34215">
                  <c:v>3.9047768116000001</c:v>
                </c:pt>
                <c:pt idx="34216">
                  <c:v>3.9048151969910001</c:v>
                </c:pt>
                <c:pt idx="34217">
                  <c:v>3.9048540592190002</c:v>
                </c:pt>
                <c:pt idx="34218">
                  <c:v>3.9048917293550001</c:v>
                </c:pt>
                <c:pt idx="34219">
                  <c:v>3.9049277305599999</c:v>
                </c:pt>
                <c:pt idx="34220">
                  <c:v>3.9049620628359998</c:v>
                </c:pt>
                <c:pt idx="34221">
                  <c:v>3.905003070831</c:v>
                </c:pt>
                <c:pt idx="34222">
                  <c:v>3.9050400257110001</c:v>
                </c:pt>
                <c:pt idx="34223">
                  <c:v>3.905079841614</c:v>
                </c:pt>
                <c:pt idx="34224">
                  <c:v>3.905128717422</c:v>
                </c:pt>
                <c:pt idx="34225">
                  <c:v>3.9051730632780002</c:v>
                </c:pt>
                <c:pt idx="34226">
                  <c:v>3.905214309692</c:v>
                </c:pt>
                <c:pt idx="34227">
                  <c:v>3.905259609222</c:v>
                </c:pt>
                <c:pt idx="34228">
                  <c:v>3.9053051471710001</c:v>
                </c:pt>
                <c:pt idx="34229">
                  <c:v>3.905343055725</c:v>
                </c:pt>
                <c:pt idx="34230">
                  <c:v>3.9053862094879999</c:v>
                </c:pt>
                <c:pt idx="34231">
                  <c:v>3.9054305553440001</c:v>
                </c:pt>
                <c:pt idx="34232">
                  <c:v>3.9054925441739998</c:v>
                </c:pt>
                <c:pt idx="34233">
                  <c:v>3.9055614471440001</c:v>
                </c:pt>
                <c:pt idx="34234">
                  <c:v>3.9058392047880002</c:v>
                </c:pt>
                <c:pt idx="34235">
                  <c:v>3.9059295654300001</c:v>
                </c:pt>
                <c:pt idx="34236">
                  <c:v>3.9060204029080001</c:v>
                </c:pt>
                <c:pt idx="34237">
                  <c:v>3.9061222076419999</c:v>
                </c:pt>
                <c:pt idx="34238">
                  <c:v>3.906169891357</c:v>
                </c:pt>
                <c:pt idx="34239">
                  <c:v>3.9062678813930001</c:v>
                </c:pt>
                <c:pt idx="34240">
                  <c:v>3.9063699245449999</c:v>
                </c:pt>
                <c:pt idx="34241">
                  <c:v>3.9064674377439998</c:v>
                </c:pt>
                <c:pt idx="34242">
                  <c:v>3.906570911407</c:v>
                </c:pt>
                <c:pt idx="34243">
                  <c:v>3.9066593646999999</c:v>
                </c:pt>
                <c:pt idx="34244">
                  <c:v>3.9067847728729999</c:v>
                </c:pt>
                <c:pt idx="34245">
                  <c:v>3.907130479813</c:v>
                </c:pt>
                <c:pt idx="34246">
                  <c:v>3.9072396755219998</c:v>
                </c:pt>
                <c:pt idx="34247">
                  <c:v>3.9073143005370001</c:v>
                </c:pt>
                <c:pt idx="34248">
                  <c:v>3.9073960781100001</c:v>
                </c:pt>
                <c:pt idx="34249">
                  <c:v>3.9075067043299998</c:v>
                </c:pt>
                <c:pt idx="34250">
                  <c:v>3.9078214168550001</c:v>
                </c:pt>
                <c:pt idx="34251">
                  <c:v>3.9079000949860001</c:v>
                </c:pt>
                <c:pt idx="34252">
                  <c:v>3.9079458713530002</c:v>
                </c:pt>
                <c:pt idx="34253">
                  <c:v>3.9079883098599999</c:v>
                </c:pt>
                <c:pt idx="34254">
                  <c:v>3.908033847809</c:v>
                </c:pt>
                <c:pt idx="34255">
                  <c:v>3.9081065654749998</c:v>
                </c:pt>
                <c:pt idx="34256">
                  <c:v>3.9081795215609998</c:v>
                </c:pt>
                <c:pt idx="34257">
                  <c:v>3.908257246017</c:v>
                </c:pt>
                <c:pt idx="34258">
                  <c:v>3.9084587097169998</c:v>
                </c:pt>
                <c:pt idx="34259">
                  <c:v>3.9085400104520001</c:v>
                </c:pt>
                <c:pt idx="34260">
                  <c:v>3.9086794853210001</c:v>
                </c:pt>
                <c:pt idx="34261">
                  <c:v>3.9087989330289998</c:v>
                </c:pt>
                <c:pt idx="34262">
                  <c:v>3.9088869094850001</c:v>
                </c:pt>
                <c:pt idx="34263">
                  <c:v>3.9090669155120001</c:v>
                </c:pt>
                <c:pt idx="34264">
                  <c:v>3.9092113971710001</c:v>
                </c:pt>
                <c:pt idx="34265">
                  <c:v>3.9093594551090001</c:v>
                </c:pt>
                <c:pt idx="34266">
                  <c:v>3.909440994263</c:v>
                </c:pt>
                <c:pt idx="34267">
                  <c:v>3.9095203876500002</c:v>
                </c:pt>
                <c:pt idx="34268">
                  <c:v>3.9096081256869999</c:v>
                </c:pt>
                <c:pt idx="34269">
                  <c:v>3.9097509384159999</c:v>
                </c:pt>
                <c:pt idx="34270">
                  <c:v>3.9098243713379999</c:v>
                </c:pt>
                <c:pt idx="34271">
                  <c:v>3.9098706245420001</c:v>
                </c:pt>
                <c:pt idx="34272">
                  <c:v>3.9099178314210001</c:v>
                </c:pt>
                <c:pt idx="34273">
                  <c:v>3.9099700450900001</c:v>
                </c:pt>
                <c:pt idx="34274">
                  <c:v>3.9100172519680001</c:v>
                </c:pt>
                <c:pt idx="34275">
                  <c:v>3.9102785587310001</c:v>
                </c:pt>
                <c:pt idx="34276">
                  <c:v>3.910374164581</c:v>
                </c:pt>
                <c:pt idx="34277">
                  <c:v>3.9104809761050001</c:v>
                </c:pt>
                <c:pt idx="34278">
                  <c:v>3.910588502884</c:v>
                </c:pt>
                <c:pt idx="34279">
                  <c:v>3.9106867313390001</c:v>
                </c:pt>
                <c:pt idx="34280">
                  <c:v>3.9107863903050002</c:v>
                </c:pt>
                <c:pt idx="34281">
                  <c:v>3.9108457565310002</c:v>
                </c:pt>
                <c:pt idx="34282">
                  <c:v>3.910904407501</c:v>
                </c:pt>
                <c:pt idx="34283">
                  <c:v>3.910963535309</c:v>
                </c:pt>
                <c:pt idx="34284">
                  <c:v>3.9110219478610002</c:v>
                </c:pt>
                <c:pt idx="34285">
                  <c:v>3.9110758304600002</c:v>
                </c:pt>
                <c:pt idx="34286">
                  <c:v>3.9111325740809999</c:v>
                </c:pt>
                <c:pt idx="34287">
                  <c:v>3.9111881256099998</c:v>
                </c:pt>
                <c:pt idx="34288">
                  <c:v>3.9112467765810002</c:v>
                </c:pt>
                <c:pt idx="34289">
                  <c:v>3.9113068580629999</c:v>
                </c:pt>
                <c:pt idx="34290">
                  <c:v>3.9113638401030002</c:v>
                </c:pt>
                <c:pt idx="34291">
                  <c:v>3.9114158153530001</c:v>
                </c:pt>
                <c:pt idx="34292">
                  <c:v>3.9114680290220001</c:v>
                </c:pt>
                <c:pt idx="34293">
                  <c:v>3.911518096924</c:v>
                </c:pt>
                <c:pt idx="34294">
                  <c:v>3.9115731716159998</c:v>
                </c:pt>
                <c:pt idx="34295">
                  <c:v>3.911633491516</c:v>
                </c:pt>
                <c:pt idx="34296">
                  <c:v>3.9116911888120001</c:v>
                </c:pt>
                <c:pt idx="34297">
                  <c:v>3.9117524623870001</c:v>
                </c:pt>
                <c:pt idx="34298">
                  <c:v>3.9118125438689999</c:v>
                </c:pt>
                <c:pt idx="34299">
                  <c:v>3.9118731021880002</c:v>
                </c:pt>
                <c:pt idx="34300">
                  <c:v>3.9119319915770001</c:v>
                </c:pt>
                <c:pt idx="34301">
                  <c:v>3.911989212036</c:v>
                </c:pt>
                <c:pt idx="34302">
                  <c:v>3.9120469093320001</c:v>
                </c:pt>
                <c:pt idx="34303">
                  <c:v>3.9121086597439998</c:v>
                </c:pt>
                <c:pt idx="34304">
                  <c:v>3.9121694564820002</c:v>
                </c:pt>
                <c:pt idx="34305">
                  <c:v>3.9122288227080002</c:v>
                </c:pt>
                <c:pt idx="34306">
                  <c:v>3.9122848510739998</c:v>
                </c:pt>
                <c:pt idx="34307">
                  <c:v>3.912339687347</c:v>
                </c:pt>
                <c:pt idx="34308">
                  <c:v>3.9123914241789999</c:v>
                </c:pt>
                <c:pt idx="34309">
                  <c:v>3.9124402999879999</c:v>
                </c:pt>
                <c:pt idx="34310">
                  <c:v>3.9125308990479999</c:v>
                </c:pt>
                <c:pt idx="34311">
                  <c:v>3.9126102924350001</c:v>
                </c:pt>
                <c:pt idx="34312">
                  <c:v>3.9126808643339999</c:v>
                </c:pt>
                <c:pt idx="34313">
                  <c:v>3.9127933979030001</c:v>
                </c:pt>
                <c:pt idx="34314">
                  <c:v>3.9130709171300002</c:v>
                </c:pt>
                <c:pt idx="34315">
                  <c:v>3.9131083488459999</c:v>
                </c:pt>
                <c:pt idx="34316">
                  <c:v>3.913150548935</c:v>
                </c:pt>
                <c:pt idx="34317">
                  <c:v>3.9131877422330001</c:v>
                </c:pt>
                <c:pt idx="34318">
                  <c:v>3.9132244586940002</c:v>
                </c:pt>
                <c:pt idx="34319">
                  <c:v>3.9132604599</c:v>
                </c:pt>
                <c:pt idx="34320">
                  <c:v>3.9132974147800001</c:v>
                </c:pt>
                <c:pt idx="34321">
                  <c:v>3.9133324623110002</c:v>
                </c:pt>
                <c:pt idx="34322">
                  <c:v>3.9133670330050001</c:v>
                </c:pt>
                <c:pt idx="34323">
                  <c:v>3.9134058952330002</c:v>
                </c:pt>
                <c:pt idx="34324">
                  <c:v>3.9134726524349999</c:v>
                </c:pt>
                <c:pt idx="34325">
                  <c:v>3.9135372638699999</c:v>
                </c:pt>
                <c:pt idx="34326">
                  <c:v>3.9135808944699999</c:v>
                </c:pt>
                <c:pt idx="34327">
                  <c:v>3.9136216640470001</c:v>
                </c:pt>
                <c:pt idx="34328">
                  <c:v>3.9136583805080001</c:v>
                </c:pt>
                <c:pt idx="34329">
                  <c:v>3.9136915206910001</c:v>
                </c:pt>
                <c:pt idx="34330">
                  <c:v>3.9137282371520001</c:v>
                </c:pt>
                <c:pt idx="34331">
                  <c:v>3.9137632846830002</c:v>
                </c:pt>
                <c:pt idx="34332">
                  <c:v>3.9138047695160001</c:v>
                </c:pt>
                <c:pt idx="34333">
                  <c:v>3.9138491153719999</c:v>
                </c:pt>
                <c:pt idx="34334">
                  <c:v>3.9139292240139998</c:v>
                </c:pt>
                <c:pt idx="34335">
                  <c:v>3.9142570495609998</c:v>
                </c:pt>
                <c:pt idx="34336">
                  <c:v>3.9143457412720002</c:v>
                </c:pt>
                <c:pt idx="34337">
                  <c:v>3.914442300797</c:v>
                </c:pt>
                <c:pt idx="34338">
                  <c:v>3.9145326614379998</c:v>
                </c:pt>
                <c:pt idx="34339">
                  <c:v>3.9146296978000001</c:v>
                </c:pt>
                <c:pt idx="34340">
                  <c:v>3.9147267341609999</c:v>
                </c:pt>
                <c:pt idx="34341">
                  <c:v>3.9148614406590001</c:v>
                </c:pt>
                <c:pt idx="34342">
                  <c:v>3.9149949550629999</c:v>
                </c:pt>
                <c:pt idx="34343">
                  <c:v>3.9153485298159998</c:v>
                </c:pt>
                <c:pt idx="34344">
                  <c:v>3.915684223175</c:v>
                </c:pt>
                <c:pt idx="34345">
                  <c:v>3.9157409667969998</c:v>
                </c:pt>
                <c:pt idx="34346">
                  <c:v>3.91579246521</c:v>
                </c:pt>
                <c:pt idx="34347">
                  <c:v>3.9158422946929998</c:v>
                </c:pt>
                <c:pt idx="34348">
                  <c:v>3.9158914089199999</c:v>
                </c:pt>
                <c:pt idx="34349">
                  <c:v>3.9159340858460001</c:v>
                </c:pt>
                <c:pt idx="34350">
                  <c:v>3.915980577469</c:v>
                </c:pt>
                <c:pt idx="34351">
                  <c:v>3.9160485267639999</c:v>
                </c:pt>
                <c:pt idx="34352">
                  <c:v>3.9160950183869998</c:v>
                </c:pt>
                <c:pt idx="34353">
                  <c:v>3.9161477088929999</c:v>
                </c:pt>
                <c:pt idx="34354">
                  <c:v>3.9162008762360001</c:v>
                </c:pt>
                <c:pt idx="34355">
                  <c:v>3.9162435531619999</c:v>
                </c:pt>
                <c:pt idx="34356">
                  <c:v>3.9162869453429998</c:v>
                </c:pt>
                <c:pt idx="34357">
                  <c:v>3.916322469711</c:v>
                </c:pt>
                <c:pt idx="34358">
                  <c:v>3.9163568019869999</c:v>
                </c:pt>
                <c:pt idx="34359">
                  <c:v>3.9163925647740001</c:v>
                </c:pt>
                <c:pt idx="34360">
                  <c:v>3.916432142258</c:v>
                </c:pt>
                <c:pt idx="34361">
                  <c:v>3.9164738655089999</c:v>
                </c:pt>
                <c:pt idx="34362">
                  <c:v>3.916521310806</c:v>
                </c:pt>
                <c:pt idx="34363">
                  <c:v>3.9165713787079999</c:v>
                </c:pt>
                <c:pt idx="34364">
                  <c:v>3.916653633118</c:v>
                </c:pt>
                <c:pt idx="34365">
                  <c:v>3.9170255661010001</c:v>
                </c:pt>
                <c:pt idx="34366">
                  <c:v>3.9171719551090001</c:v>
                </c:pt>
                <c:pt idx="34367">
                  <c:v>3.917264223099</c:v>
                </c:pt>
                <c:pt idx="34368">
                  <c:v>3.917320013046</c:v>
                </c:pt>
                <c:pt idx="34369">
                  <c:v>3.9173769950869999</c:v>
                </c:pt>
                <c:pt idx="34370">
                  <c:v>3.91743516922</c:v>
                </c:pt>
                <c:pt idx="34371">
                  <c:v>3.9174957275389999</c:v>
                </c:pt>
                <c:pt idx="34372">
                  <c:v>3.9175543785100002</c:v>
                </c:pt>
                <c:pt idx="34373">
                  <c:v>3.917618274689</c:v>
                </c:pt>
                <c:pt idx="34374">
                  <c:v>3.9176821708679999</c:v>
                </c:pt>
                <c:pt idx="34375">
                  <c:v>3.9177412986759999</c:v>
                </c:pt>
                <c:pt idx="34376">
                  <c:v>3.9177982807160001</c:v>
                </c:pt>
                <c:pt idx="34377">
                  <c:v>3.9178521633150001</c:v>
                </c:pt>
                <c:pt idx="34378">
                  <c:v>3.917947769165</c:v>
                </c:pt>
                <c:pt idx="34379">
                  <c:v>3.9180362224579999</c:v>
                </c:pt>
                <c:pt idx="34380">
                  <c:v>3.9181289672849999</c:v>
                </c:pt>
                <c:pt idx="34381">
                  <c:v>3.9182121753689998</c:v>
                </c:pt>
                <c:pt idx="34382">
                  <c:v>3.9182918071750001</c:v>
                </c:pt>
                <c:pt idx="34383">
                  <c:v>3.9183771610260001</c:v>
                </c:pt>
                <c:pt idx="34384">
                  <c:v>3.9184226989750002</c:v>
                </c:pt>
                <c:pt idx="34385">
                  <c:v>3.9184701442719998</c:v>
                </c:pt>
                <c:pt idx="34386">
                  <c:v>3.9185211658479999</c:v>
                </c:pt>
                <c:pt idx="34387">
                  <c:v>3.9185707569120001</c:v>
                </c:pt>
                <c:pt idx="34388">
                  <c:v>3.918626070023</c:v>
                </c:pt>
                <c:pt idx="34389">
                  <c:v>3.9186789989470001</c:v>
                </c:pt>
                <c:pt idx="34390">
                  <c:v>3.9187335968019998</c:v>
                </c:pt>
                <c:pt idx="34391">
                  <c:v>3.9187903404240001</c:v>
                </c:pt>
                <c:pt idx="34392">
                  <c:v>3.9188427925110001</c:v>
                </c:pt>
                <c:pt idx="34393">
                  <c:v>3.9188957214359998</c:v>
                </c:pt>
                <c:pt idx="34394">
                  <c:v>3.9189963340760001</c:v>
                </c:pt>
                <c:pt idx="34395">
                  <c:v>3.9190814495090001</c:v>
                </c:pt>
                <c:pt idx="34396">
                  <c:v>3.9192037582400001</c:v>
                </c:pt>
                <c:pt idx="34397">
                  <c:v>3.9193170070650001</c:v>
                </c:pt>
                <c:pt idx="34398">
                  <c:v>3.9196178913119999</c:v>
                </c:pt>
                <c:pt idx="34399">
                  <c:v>3.919695138931</c:v>
                </c:pt>
                <c:pt idx="34400">
                  <c:v>3.9197344779969998</c:v>
                </c:pt>
                <c:pt idx="34401">
                  <c:v>3.9197747707369999</c:v>
                </c:pt>
                <c:pt idx="34402">
                  <c:v>3.9198141098020001</c:v>
                </c:pt>
                <c:pt idx="34403">
                  <c:v>3.919852256775</c:v>
                </c:pt>
                <c:pt idx="34404">
                  <c:v>3.9198896884919998</c:v>
                </c:pt>
                <c:pt idx="34405">
                  <c:v>3.9199535846710001</c:v>
                </c:pt>
                <c:pt idx="34406">
                  <c:v>3.9199991226200002</c:v>
                </c:pt>
                <c:pt idx="34407">
                  <c:v>3.9200623035429998</c:v>
                </c:pt>
                <c:pt idx="34408">
                  <c:v>3.920109987259</c:v>
                </c:pt>
                <c:pt idx="34409">
                  <c:v>3.9201490879060001</c:v>
                </c:pt>
                <c:pt idx="34410">
                  <c:v>3.9201822280880001</c:v>
                </c:pt>
                <c:pt idx="34411">
                  <c:v>3.9202241897580001</c:v>
                </c:pt>
                <c:pt idx="34412">
                  <c:v>3.920260429382</c:v>
                </c:pt>
                <c:pt idx="34413">
                  <c:v>3.9202952384950001</c:v>
                </c:pt>
                <c:pt idx="34414">
                  <c:v>3.920314311981</c:v>
                </c:pt>
                <c:pt idx="34415">
                  <c:v>3.9203515052800002</c:v>
                </c:pt>
                <c:pt idx="34416">
                  <c:v>3.9203882217410002</c:v>
                </c:pt>
                <c:pt idx="34417">
                  <c:v>3.9204237461089999</c:v>
                </c:pt>
                <c:pt idx="34418">
                  <c:v>3.9204628467560001</c:v>
                </c:pt>
                <c:pt idx="34419">
                  <c:v>3.92049908638</c:v>
                </c:pt>
                <c:pt idx="34420">
                  <c:v>3.920518398285</c:v>
                </c:pt>
                <c:pt idx="34421">
                  <c:v>3.9205603599550001</c:v>
                </c:pt>
                <c:pt idx="34422">
                  <c:v>3.9206099510189998</c:v>
                </c:pt>
                <c:pt idx="34423">
                  <c:v>3.9208641052250002</c:v>
                </c:pt>
                <c:pt idx="34424">
                  <c:v>3.9209628105159999</c:v>
                </c:pt>
                <c:pt idx="34425">
                  <c:v>3.9210133552549999</c:v>
                </c:pt>
                <c:pt idx="34426">
                  <c:v>3.9210650920869998</c:v>
                </c:pt>
                <c:pt idx="34427">
                  <c:v>3.92111992836</c:v>
                </c:pt>
                <c:pt idx="34428">
                  <c:v>3.9211754798889999</c:v>
                </c:pt>
                <c:pt idx="34429">
                  <c:v>3.9212293624879999</c:v>
                </c:pt>
                <c:pt idx="34430">
                  <c:v>3.9212865829469998</c:v>
                </c:pt>
                <c:pt idx="34431">
                  <c:v>3.9213392734529999</c:v>
                </c:pt>
                <c:pt idx="34432">
                  <c:v>3.921440601349</c:v>
                </c:pt>
                <c:pt idx="34433">
                  <c:v>3.921533107758</c:v>
                </c:pt>
                <c:pt idx="34434">
                  <c:v>3.9216599464419999</c:v>
                </c:pt>
                <c:pt idx="34435">
                  <c:v>3.9217483997340001</c:v>
                </c:pt>
                <c:pt idx="34436">
                  <c:v>3.9218373298650002</c:v>
                </c:pt>
                <c:pt idx="34437">
                  <c:v>3.9219284057619999</c:v>
                </c:pt>
                <c:pt idx="34438">
                  <c:v>3.9220273494720002</c:v>
                </c:pt>
                <c:pt idx="34439">
                  <c:v>3.9221165180209998</c:v>
                </c:pt>
                <c:pt idx="34440">
                  <c:v>3.9224429130549998</c:v>
                </c:pt>
                <c:pt idx="34441">
                  <c:v>3.9225144386289998</c:v>
                </c:pt>
                <c:pt idx="34442">
                  <c:v>3.9225842952729999</c:v>
                </c:pt>
                <c:pt idx="34443">
                  <c:v>3.9226307868960002</c:v>
                </c:pt>
                <c:pt idx="34444">
                  <c:v>3.9227466583249999</c:v>
                </c:pt>
                <c:pt idx="34445">
                  <c:v>3.923053741455</c:v>
                </c:pt>
                <c:pt idx="34446">
                  <c:v>3.9231641292570001</c:v>
                </c:pt>
                <c:pt idx="34447">
                  <c:v>3.923243761063</c:v>
                </c:pt>
                <c:pt idx="34448">
                  <c:v>3.9233775138849998</c:v>
                </c:pt>
                <c:pt idx="34449">
                  <c:v>3.9234869480130001</c:v>
                </c:pt>
                <c:pt idx="34450">
                  <c:v>3.9235672950740001</c:v>
                </c:pt>
                <c:pt idx="34451">
                  <c:v>3.9236483573909999</c:v>
                </c:pt>
                <c:pt idx="34452">
                  <c:v>3.9236993789670001</c:v>
                </c:pt>
                <c:pt idx="34453">
                  <c:v>3.9237544536589999</c:v>
                </c:pt>
                <c:pt idx="34454">
                  <c:v>3.9238412380219998</c:v>
                </c:pt>
                <c:pt idx="34455">
                  <c:v>3.9240944385529999</c:v>
                </c:pt>
                <c:pt idx="34456">
                  <c:v>3.9242544174190002</c:v>
                </c:pt>
                <c:pt idx="34457">
                  <c:v>3.9243781566620002</c:v>
                </c:pt>
                <c:pt idx="34458">
                  <c:v>3.9245021343230002</c:v>
                </c:pt>
                <c:pt idx="34459">
                  <c:v>3.9248383045200002</c:v>
                </c:pt>
                <c:pt idx="34460">
                  <c:v>3.9250271320340002</c:v>
                </c:pt>
                <c:pt idx="34461">
                  <c:v>3.925348758698</c:v>
                </c:pt>
                <c:pt idx="34462">
                  <c:v>3.9256515502929998</c:v>
                </c:pt>
                <c:pt idx="34463">
                  <c:v>3.9257450103760001</c:v>
                </c:pt>
                <c:pt idx="34464">
                  <c:v>3.925795078278</c:v>
                </c:pt>
                <c:pt idx="34465">
                  <c:v>3.9258482456210002</c:v>
                </c:pt>
                <c:pt idx="34466">
                  <c:v>3.9259057044980001</c:v>
                </c:pt>
                <c:pt idx="34467">
                  <c:v>3.9259698390960001</c:v>
                </c:pt>
                <c:pt idx="34468">
                  <c:v>3.9260337352749999</c:v>
                </c:pt>
                <c:pt idx="34469">
                  <c:v>3.9260997772219999</c:v>
                </c:pt>
                <c:pt idx="34470">
                  <c:v>3.9261629581449999</c:v>
                </c:pt>
                <c:pt idx="34471">
                  <c:v>3.9262249469760002</c:v>
                </c:pt>
                <c:pt idx="34472">
                  <c:v>3.9262907505040001</c:v>
                </c:pt>
                <c:pt idx="34473">
                  <c:v>3.9263582229609999</c:v>
                </c:pt>
                <c:pt idx="34474">
                  <c:v>3.9264261722559999</c:v>
                </c:pt>
                <c:pt idx="34475">
                  <c:v>3.9264957904819999</c:v>
                </c:pt>
                <c:pt idx="34476">
                  <c:v>3.9265635013579998</c:v>
                </c:pt>
                <c:pt idx="34477">
                  <c:v>3.9266264438629999</c:v>
                </c:pt>
                <c:pt idx="34478">
                  <c:v>3.9266877174379999</c:v>
                </c:pt>
                <c:pt idx="34479">
                  <c:v>3.9267466068269998</c:v>
                </c:pt>
                <c:pt idx="34480">
                  <c:v>3.9268064498899999</c:v>
                </c:pt>
                <c:pt idx="34481">
                  <c:v>3.9268631935120002</c:v>
                </c:pt>
                <c:pt idx="34482">
                  <c:v>3.9269156455990002</c:v>
                </c:pt>
                <c:pt idx="34483">
                  <c:v>3.927008867264</c:v>
                </c:pt>
                <c:pt idx="34484">
                  <c:v>3.9270846843720002</c:v>
                </c:pt>
                <c:pt idx="34485">
                  <c:v>3.9272506237029998</c:v>
                </c:pt>
                <c:pt idx="34486">
                  <c:v>3.927363157272</c:v>
                </c:pt>
                <c:pt idx="34487">
                  <c:v>3.9274318218230002</c:v>
                </c:pt>
                <c:pt idx="34488">
                  <c:v>3.9275796413420001</c:v>
                </c:pt>
                <c:pt idx="34489">
                  <c:v>3.9276714324949999</c:v>
                </c:pt>
                <c:pt idx="34490">
                  <c:v>3.927706480026</c:v>
                </c:pt>
                <c:pt idx="34491">
                  <c:v>3.9277472496030001</c:v>
                </c:pt>
                <c:pt idx="34492">
                  <c:v>3.9277801513670001</c:v>
                </c:pt>
                <c:pt idx="34493">
                  <c:v>3.9278132915500001</c:v>
                </c:pt>
                <c:pt idx="34494">
                  <c:v>3.9278507232669999</c:v>
                </c:pt>
                <c:pt idx="34495">
                  <c:v>3.9278945922849999</c:v>
                </c:pt>
                <c:pt idx="34496">
                  <c:v>3.927927970886</c:v>
                </c:pt>
                <c:pt idx="34497">
                  <c:v>3.927966117859</c:v>
                </c:pt>
                <c:pt idx="34498">
                  <c:v>3.9279968738559998</c:v>
                </c:pt>
                <c:pt idx="34499">
                  <c:v>3.9280333518980002</c:v>
                </c:pt>
                <c:pt idx="34500">
                  <c:v>3.9280686378479999</c:v>
                </c:pt>
                <c:pt idx="34501">
                  <c:v>3.9280993938450002</c:v>
                </c:pt>
                <c:pt idx="34502">
                  <c:v>3.9281382560729998</c:v>
                </c:pt>
                <c:pt idx="34503">
                  <c:v>3.928185939789</c:v>
                </c:pt>
                <c:pt idx="34504">
                  <c:v>3.9282829761509999</c:v>
                </c:pt>
                <c:pt idx="34505">
                  <c:v>3.9286012649540001</c:v>
                </c:pt>
                <c:pt idx="34506">
                  <c:v>3.9286859035489998</c:v>
                </c:pt>
                <c:pt idx="34507">
                  <c:v>3.9287855625149999</c:v>
                </c:pt>
                <c:pt idx="34508">
                  <c:v>3.9288339614869998</c:v>
                </c:pt>
                <c:pt idx="34509">
                  <c:v>3.928883552551</c:v>
                </c:pt>
                <c:pt idx="34510">
                  <c:v>3.92893409729</c:v>
                </c:pt>
                <c:pt idx="34511">
                  <c:v>3.9289801120760002</c:v>
                </c:pt>
                <c:pt idx="34512">
                  <c:v>3.9290254116060002</c:v>
                </c:pt>
                <c:pt idx="34513">
                  <c:v>3.9291143417360002</c:v>
                </c:pt>
                <c:pt idx="34514">
                  <c:v>3.9291949272159998</c:v>
                </c:pt>
                <c:pt idx="34515">
                  <c:v>3.9293148517610001</c:v>
                </c:pt>
                <c:pt idx="34516">
                  <c:v>3.9293978214259999</c:v>
                </c:pt>
                <c:pt idx="34517">
                  <c:v>3.9294965267180002</c:v>
                </c:pt>
                <c:pt idx="34518">
                  <c:v>3.9296004772190001</c:v>
                </c:pt>
                <c:pt idx="34519">
                  <c:v>3.9296970367430002</c:v>
                </c:pt>
                <c:pt idx="34520">
                  <c:v>3.9297926425930001</c:v>
                </c:pt>
                <c:pt idx="34521">
                  <c:v>3.9300315380100002</c:v>
                </c:pt>
                <c:pt idx="34522">
                  <c:v>3.9300751686100002</c:v>
                </c:pt>
                <c:pt idx="34523">
                  <c:v>3.930121898651</c:v>
                </c:pt>
                <c:pt idx="34524">
                  <c:v>3.9301650524139999</c:v>
                </c:pt>
                <c:pt idx="34525">
                  <c:v>3.9302289485930002</c:v>
                </c:pt>
                <c:pt idx="34526">
                  <c:v>3.9303090572360002</c:v>
                </c:pt>
                <c:pt idx="34527">
                  <c:v>3.9306004047390002</c:v>
                </c:pt>
                <c:pt idx="34528">
                  <c:v>3.9306418895720001</c:v>
                </c:pt>
                <c:pt idx="34529">
                  <c:v>3.9306864738459999</c:v>
                </c:pt>
                <c:pt idx="34530">
                  <c:v>3.9307229518889999</c:v>
                </c:pt>
                <c:pt idx="34531">
                  <c:v>3.9307661056519998</c:v>
                </c:pt>
                <c:pt idx="34532">
                  <c:v>3.9308080673219998</c:v>
                </c:pt>
                <c:pt idx="34533">
                  <c:v>3.9308478832240001</c:v>
                </c:pt>
                <c:pt idx="34534">
                  <c:v>3.9308624267579999</c:v>
                </c:pt>
                <c:pt idx="34535">
                  <c:v>3.9308991432189999</c:v>
                </c:pt>
                <c:pt idx="34536">
                  <c:v>3.930936336517</c:v>
                </c:pt>
                <c:pt idx="34537">
                  <c:v>3.930981397629</c:v>
                </c:pt>
                <c:pt idx="34538">
                  <c:v>3.93101978302</c:v>
                </c:pt>
                <c:pt idx="34539">
                  <c:v>3.9310953617100002</c:v>
                </c:pt>
                <c:pt idx="34540">
                  <c:v>3.9311649799350001</c:v>
                </c:pt>
                <c:pt idx="34541">
                  <c:v>3.9312312603000001</c:v>
                </c:pt>
                <c:pt idx="34542">
                  <c:v>3.9313046932220002</c:v>
                </c:pt>
                <c:pt idx="34543">
                  <c:v>3.9313533306120001</c:v>
                </c:pt>
                <c:pt idx="34544">
                  <c:v>3.9314029216769999</c:v>
                </c:pt>
                <c:pt idx="34545">
                  <c:v>3.9314529895780002</c:v>
                </c:pt>
                <c:pt idx="34546">
                  <c:v>3.9314997196200001</c:v>
                </c:pt>
                <c:pt idx="34547">
                  <c:v>3.9315440654749998</c:v>
                </c:pt>
                <c:pt idx="34548">
                  <c:v>3.9315919876100001</c:v>
                </c:pt>
                <c:pt idx="34549">
                  <c:v>3.9316413402560002</c:v>
                </c:pt>
                <c:pt idx="34550">
                  <c:v>3.9319081306460002</c:v>
                </c:pt>
                <c:pt idx="34551">
                  <c:v>3.9319617748260001</c:v>
                </c:pt>
                <c:pt idx="34552">
                  <c:v>3.9320170879359999</c:v>
                </c:pt>
                <c:pt idx="34553">
                  <c:v>3.9320757389069998</c:v>
                </c:pt>
                <c:pt idx="34554">
                  <c:v>3.9321389198299999</c:v>
                </c:pt>
                <c:pt idx="34555">
                  <c:v>3.9322016239169999</c:v>
                </c:pt>
                <c:pt idx="34556">
                  <c:v>3.9322619438170001</c:v>
                </c:pt>
                <c:pt idx="34557">
                  <c:v>3.9323220252989999</c:v>
                </c:pt>
                <c:pt idx="34558">
                  <c:v>3.9323797225949999</c:v>
                </c:pt>
                <c:pt idx="34559">
                  <c:v>3.9324402809140002</c:v>
                </c:pt>
                <c:pt idx="34560">
                  <c:v>3.9325017929079999</c:v>
                </c:pt>
                <c:pt idx="34561">
                  <c:v>3.932564735413</c:v>
                </c:pt>
                <c:pt idx="34562">
                  <c:v>3.9326238632199999</c:v>
                </c:pt>
                <c:pt idx="34563">
                  <c:v>3.9326815605159999</c:v>
                </c:pt>
                <c:pt idx="34564">
                  <c:v>3.9327354431149999</c:v>
                </c:pt>
                <c:pt idx="34565">
                  <c:v>3.932843923569</c:v>
                </c:pt>
                <c:pt idx="34566">
                  <c:v>3.9329423904419998</c:v>
                </c:pt>
                <c:pt idx="34567">
                  <c:v>3.933032274246</c:v>
                </c:pt>
                <c:pt idx="34568">
                  <c:v>3.9331233501430001</c:v>
                </c:pt>
                <c:pt idx="34569">
                  <c:v>3.9332129955289998</c:v>
                </c:pt>
                <c:pt idx="34570">
                  <c:v>3.9333376884460001</c:v>
                </c:pt>
                <c:pt idx="34571">
                  <c:v>3.9334242343899999</c:v>
                </c:pt>
                <c:pt idx="34572">
                  <c:v>3.9335792064669999</c:v>
                </c:pt>
                <c:pt idx="34573">
                  <c:v>3.933696746826</c:v>
                </c:pt>
                <c:pt idx="34574">
                  <c:v>3.9337742328640002</c:v>
                </c:pt>
                <c:pt idx="34575">
                  <c:v>3.933956623077</c:v>
                </c:pt>
                <c:pt idx="34576">
                  <c:v>3.9341058731079999</c:v>
                </c:pt>
                <c:pt idx="34577">
                  <c:v>3.9341928958889998</c:v>
                </c:pt>
                <c:pt idx="34578">
                  <c:v>3.9342973232270002</c:v>
                </c:pt>
                <c:pt idx="34579">
                  <c:v>3.934605360031</c:v>
                </c:pt>
                <c:pt idx="34580">
                  <c:v>3.9347088336940002</c:v>
                </c:pt>
                <c:pt idx="34581">
                  <c:v>3.9350090026859998</c:v>
                </c:pt>
                <c:pt idx="34582">
                  <c:v>3.9351918697360002</c:v>
                </c:pt>
                <c:pt idx="34583">
                  <c:v>3.9352691173549998</c:v>
                </c:pt>
                <c:pt idx="34584">
                  <c:v>3.9353492259979999</c:v>
                </c:pt>
                <c:pt idx="34585">
                  <c:v>3.9354538917539998</c:v>
                </c:pt>
                <c:pt idx="34586">
                  <c:v>3.935710906982</c:v>
                </c:pt>
                <c:pt idx="34587">
                  <c:v>3.9358215332030002</c:v>
                </c:pt>
                <c:pt idx="34588">
                  <c:v>3.9358749389650001</c:v>
                </c:pt>
                <c:pt idx="34589">
                  <c:v>3.9359173774720002</c:v>
                </c:pt>
                <c:pt idx="34590">
                  <c:v>3.9359667301179999</c:v>
                </c:pt>
                <c:pt idx="34591">
                  <c:v>3.936005353928</c:v>
                </c:pt>
                <c:pt idx="34592">
                  <c:v>3.936047315598</c:v>
                </c:pt>
                <c:pt idx="34593">
                  <c:v>3.936090946198</c:v>
                </c:pt>
                <c:pt idx="34594">
                  <c:v>3.9361410140989999</c:v>
                </c:pt>
                <c:pt idx="34595">
                  <c:v>3.9364621639249999</c:v>
                </c:pt>
                <c:pt idx="34596">
                  <c:v>3.9366414546969999</c:v>
                </c:pt>
                <c:pt idx="34597">
                  <c:v>3.9366981983180001</c:v>
                </c:pt>
                <c:pt idx="34598">
                  <c:v>3.9367496967319999</c:v>
                </c:pt>
                <c:pt idx="34599">
                  <c:v>3.9368734359739999</c:v>
                </c:pt>
                <c:pt idx="34600">
                  <c:v>3.9371449947360002</c:v>
                </c:pt>
                <c:pt idx="34601">
                  <c:v>3.9372341632840002</c:v>
                </c:pt>
                <c:pt idx="34602">
                  <c:v>3.9373283386229998</c:v>
                </c:pt>
                <c:pt idx="34603">
                  <c:v>3.9373850822450001</c:v>
                </c:pt>
                <c:pt idx="34604">
                  <c:v>3.937442302704</c:v>
                </c:pt>
                <c:pt idx="34605">
                  <c:v>3.9375057220460001</c:v>
                </c:pt>
                <c:pt idx="34606">
                  <c:v>3.9375698566440001</c:v>
                </c:pt>
                <c:pt idx="34607">
                  <c:v>3.9376406669619999</c:v>
                </c:pt>
                <c:pt idx="34608">
                  <c:v>3.9377083778380002</c:v>
                </c:pt>
                <c:pt idx="34609">
                  <c:v>3.9377758502960001</c:v>
                </c:pt>
                <c:pt idx="34610">
                  <c:v>3.9378478527070002</c:v>
                </c:pt>
                <c:pt idx="34611">
                  <c:v>3.937916755676</c:v>
                </c:pt>
                <c:pt idx="34612">
                  <c:v>3.9379825592039999</c:v>
                </c:pt>
                <c:pt idx="34613">
                  <c:v>3.9380502700809998</c:v>
                </c:pt>
                <c:pt idx="34614">
                  <c:v>3.9381160736080001</c:v>
                </c:pt>
                <c:pt idx="34615">
                  <c:v>3.9381778240199998</c:v>
                </c:pt>
                <c:pt idx="34616">
                  <c:v>3.938234090805</c:v>
                </c:pt>
                <c:pt idx="34617">
                  <c:v>3.938333511353</c:v>
                </c:pt>
                <c:pt idx="34618">
                  <c:v>3.9384665489200001</c:v>
                </c:pt>
                <c:pt idx="34619">
                  <c:v>3.9386551380160002</c:v>
                </c:pt>
                <c:pt idx="34620">
                  <c:v>3.938731193542</c:v>
                </c:pt>
                <c:pt idx="34621">
                  <c:v>3.9390439987180002</c:v>
                </c:pt>
                <c:pt idx="34622">
                  <c:v>3.939179420471</c:v>
                </c:pt>
                <c:pt idx="34623">
                  <c:v>3.939245462418</c:v>
                </c:pt>
                <c:pt idx="34624">
                  <c:v>3.9392862319950002</c:v>
                </c:pt>
                <c:pt idx="34625">
                  <c:v>3.9393215179440002</c:v>
                </c:pt>
                <c:pt idx="34626">
                  <c:v>3.9393632411959998</c:v>
                </c:pt>
                <c:pt idx="34627">
                  <c:v>3.9394001960749998</c:v>
                </c:pt>
                <c:pt idx="34628">
                  <c:v>3.939444303513</c:v>
                </c:pt>
                <c:pt idx="34629">
                  <c:v>3.9394838809969999</c:v>
                </c:pt>
                <c:pt idx="34630">
                  <c:v>3.9395284652710001</c:v>
                </c:pt>
                <c:pt idx="34631">
                  <c:v>3.9395689964290002</c:v>
                </c:pt>
                <c:pt idx="34632">
                  <c:v>3.9396178722380002</c:v>
                </c:pt>
                <c:pt idx="34633">
                  <c:v>3.9396634101869998</c:v>
                </c:pt>
                <c:pt idx="34634">
                  <c:v>3.9397349357599998</c:v>
                </c:pt>
                <c:pt idx="34635">
                  <c:v>3.9399199485779999</c:v>
                </c:pt>
                <c:pt idx="34636">
                  <c:v>3.9401807785030001</c:v>
                </c:pt>
                <c:pt idx="34637">
                  <c:v>3.9402806758879998</c:v>
                </c:pt>
                <c:pt idx="34638">
                  <c:v>3.940337181091</c:v>
                </c:pt>
                <c:pt idx="34639">
                  <c:v>3.940393209457</c:v>
                </c:pt>
                <c:pt idx="34640">
                  <c:v>3.9404480457309998</c:v>
                </c:pt>
                <c:pt idx="34641">
                  <c:v>3.9405086040500001</c:v>
                </c:pt>
                <c:pt idx="34642">
                  <c:v>3.9405751228330002</c:v>
                </c:pt>
                <c:pt idx="34643">
                  <c:v>3.940639019012</c:v>
                </c:pt>
                <c:pt idx="34644">
                  <c:v>3.940701723099</c:v>
                </c:pt>
                <c:pt idx="34645">
                  <c:v>3.940766334534</c:v>
                </c:pt>
                <c:pt idx="34646">
                  <c:v>3.9408259391780001</c:v>
                </c:pt>
                <c:pt idx="34647">
                  <c:v>3.9408860206599998</c:v>
                </c:pt>
                <c:pt idx="34648">
                  <c:v>3.9409413337710002</c:v>
                </c:pt>
                <c:pt idx="34649">
                  <c:v>3.9410445690159999</c:v>
                </c:pt>
                <c:pt idx="34650">
                  <c:v>3.9411618709559999</c:v>
                </c:pt>
                <c:pt idx="34651">
                  <c:v>3.9413163661959998</c:v>
                </c:pt>
                <c:pt idx="34652">
                  <c:v>3.941606760025</c:v>
                </c:pt>
                <c:pt idx="34653">
                  <c:v>3.9416491985320001</c:v>
                </c:pt>
                <c:pt idx="34654">
                  <c:v>3.9417493343349999</c:v>
                </c:pt>
                <c:pt idx="34655">
                  <c:v>3.9418017864229999</c:v>
                </c:pt>
                <c:pt idx="34656">
                  <c:v>3.9418535232540002</c:v>
                </c:pt>
                <c:pt idx="34657">
                  <c:v>3.9418985843660002</c:v>
                </c:pt>
                <c:pt idx="34658">
                  <c:v>3.94198179245</c:v>
                </c:pt>
                <c:pt idx="34659">
                  <c:v>3.9422876834870002</c:v>
                </c:pt>
                <c:pt idx="34660">
                  <c:v>3.942438840866</c:v>
                </c:pt>
                <c:pt idx="34661">
                  <c:v>3.9425160884860002</c:v>
                </c:pt>
                <c:pt idx="34662">
                  <c:v>3.9425556659700001</c:v>
                </c:pt>
                <c:pt idx="34663">
                  <c:v>3.9425942897800001</c:v>
                </c:pt>
                <c:pt idx="34664">
                  <c:v>3.9426314830779998</c:v>
                </c:pt>
                <c:pt idx="34665">
                  <c:v>3.9426710605620001</c:v>
                </c:pt>
                <c:pt idx="34666">
                  <c:v>3.942705392838</c:v>
                </c:pt>
                <c:pt idx="34667">
                  <c:v>3.9427447319029998</c:v>
                </c:pt>
                <c:pt idx="34668">
                  <c:v>3.9427840709690001</c:v>
                </c:pt>
                <c:pt idx="34669">
                  <c:v>3.9428229331970002</c:v>
                </c:pt>
                <c:pt idx="34670">
                  <c:v>3.9428660869600001</c:v>
                </c:pt>
                <c:pt idx="34671">
                  <c:v>3.942910909653</c:v>
                </c:pt>
                <c:pt idx="34672">
                  <c:v>3.9429490566249998</c:v>
                </c:pt>
                <c:pt idx="34673">
                  <c:v>3.9429876804349999</c:v>
                </c:pt>
                <c:pt idx="34674">
                  <c:v>3.9430270195010002</c:v>
                </c:pt>
                <c:pt idx="34675">
                  <c:v>3.9430677890779999</c:v>
                </c:pt>
                <c:pt idx="34676">
                  <c:v>3.9431133270259999</c:v>
                </c:pt>
                <c:pt idx="34677">
                  <c:v>3.9431629180910002</c:v>
                </c:pt>
                <c:pt idx="34678">
                  <c:v>3.9432446956630001</c:v>
                </c:pt>
                <c:pt idx="34679">
                  <c:v>3.9433200359340002</c:v>
                </c:pt>
                <c:pt idx="34680">
                  <c:v>3.9436237812039998</c:v>
                </c:pt>
                <c:pt idx="34681">
                  <c:v>3.9437456130980002</c:v>
                </c:pt>
                <c:pt idx="34682">
                  <c:v>3.943896770477</c:v>
                </c:pt>
                <c:pt idx="34683">
                  <c:v>3.944018602371</c:v>
                </c:pt>
                <c:pt idx="34684">
                  <c:v>3.944097042084</c:v>
                </c:pt>
                <c:pt idx="34685">
                  <c:v>3.9442529678340001</c:v>
                </c:pt>
                <c:pt idx="34686">
                  <c:v>3.9445621967319999</c:v>
                </c:pt>
                <c:pt idx="34687">
                  <c:v>3.9446086883540001</c:v>
                </c:pt>
                <c:pt idx="34688">
                  <c:v>3.944655179977</c:v>
                </c:pt>
                <c:pt idx="34689">
                  <c:v>3.9446978569029998</c:v>
                </c:pt>
                <c:pt idx="34690">
                  <c:v>3.9447400569919999</c:v>
                </c:pt>
                <c:pt idx="34691">
                  <c:v>3.94477725029</c:v>
                </c:pt>
                <c:pt idx="34692">
                  <c:v>3.9448151588439999</c:v>
                </c:pt>
                <c:pt idx="34693">
                  <c:v>3.9448497295379998</c:v>
                </c:pt>
                <c:pt idx="34694">
                  <c:v>3.944888830185</c:v>
                </c:pt>
                <c:pt idx="34695">
                  <c:v>3.9449265003199998</c:v>
                </c:pt>
                <c:pt idx="34696">
                  <c:v>3.9449732303620002</c:v>
                </c:pt>
                <c:pt idx="34697">
                  <c:v>3.9450211524959999</c:v>
                </c:pt>
                <c:pt idx="34698">
                  <c:v>3.9450690746310002</c:v>
                </c:pt>
                <c:pt idx="34699">
                  <c:v>3.9451112747189998</c:v>
                </c:pt>
                <c:pt idx="34700">
                  <c:v>3.9451587200159999</c:v>
                </c:pt>
                <c:pt idx="34701">
                  <c:v>3.9451961517330001</c:v>
                </c:pt>
                <c:pt idx="34702">
                  <c:v>3.9452397823330001</c:v>
                </c:pt>
                <c:pt idx="34703">
                  <c:v>3.945326566696</c:v>
                </c:pt>
                <c:pt idx="34704">
                  <c:v>3.9456794261930002</c:v>
                </c:pt>
                <c:pt idx="34705">
                  <c:v>3.9457733631130001</c:v>
                </c:pt>
                <c:pt idx="34706">
                  <c:v>3.945877313614</c:v>
                </c:pt>
                <c:pt idx="34707">
                  <c:v>3.9459321498870001</c:v>
                </c:pt>
                <c:pt idx="34708">
                  <c:v>3.945990800858</c:v>
                </c:pt>
                <c:pt idx="34709">
                  <c:v>3.9460480213169999</c:v>
                </c:pt>
                <c:pt idx="34710">
                  <c:v>3.946107625961</c:v>
                </c:pt>
                <c:pt idx="34711">
                  <c:v>3.9461712837220002</c:v>
                </c:pt>
                <c:pt idx="34712">
                  <c:v>3.946239948273</c:v>
                </c:pt>
                <c:pt idx="34713">
                  <c:v>3.9463093280789998</c:v>
                </c:pt>
                <c:pt idx="34714">
                  <c:v>3.9463784694670001</c:v>
                </c:pt>
                <c:pt idx="34715">
                  <c:v>3.9464492797849999</c:v>
                </c:pt>
                <c:pt idx="34716">
                  <c:v>3.9465215206150002</c:v>
                </c:pt>
                <c:pt idx="34717">
                  <c:v>3.9465928077700001</c:v>
                </c:pt>
                <c:pt idx="34718">
                  <c:v>3.9466633796689998</c:v>
                </c:pt>
                <c:pt idx="34719">
                  <c:v>3.9467322826390001</c:v>
                </c:pt>
                <c:pt idx="34720">
                  <c:v>3.9467964172359999</c:v>
                </c:pt>
                <c:pt idx="34721">
                  <c:v>3.9468572139739999</c:v>
                </c:pt>
                <c:pt idx="34722">
                  <c:v>3.9469125270840002</c:v>
                </c:pt>
                <c:pt idx="34723">
                  <c:v>3.9470152854920002</c:v>
                </c:pt>
                <c:pt idx="34724">
                  <c:v>3.9471092224120001</c:v>
                </c:pt>
                <c:pt idx="34725">
                  <c:v>3.9472017288210002</c:v>
                </c:pt>
                <c:pt idx="34726">
                  <c:v>3.9473140239719999</c:v>
                </c:pt>
                <c:pt idx="34727">
                  <c:v>3.9473698139189999</c:v>
                </c:pt>
                <c:pt idx="34728">
                  <c:v>3.9474258422849999</c:v>
                </c:pt>
                <c:pt idx="34729">
                  <c:v>3.9474825859070002</c:v>
                </c:pt>
                <c:pt idx="34730">
                  <c:v>3.9475371837619999</c:v>
                </c:pt>
                <c:pt idx="34731">
                  <c:v>3.9475939273830001</c:v>
                </c:pt>
                <c:pt idx="34732">
                  <c:v>3.947649240494</c:v>
                </c:pt>
                <c:pt idx="34733">
                  <c:v>3.9477012157439999</c:v>
                </c:pt>
                <c:pt idx="34734">
                  <c:v>3.947792291641</c:v>
                </c:pt>
                <c:pt idx="34735">
                  <c:v>3.9479358196260002</c:v>
                </c:pt>
                <c:pt idx="34736">
                  <c:v>3.9481112957</c:v>
                </c:pt>
                <c:pt idx="34737">
                  <c:v>3.9483287334439998</c:v>
                </c:pt>
                <c:pt idx="34738">
                  <c:v>3.9483993053440001</c:v>
                </c:pt>
                <c:pt idx="34739">
                  <c:v>3.9484615325929999</c:v>
                </c:pt>
                <c:pt idx="34740">
                  <c:v>3.9485077857970001</c:v>
                </c:pt>
                <c:pt idx="34741">
                  <c:v>3.9485492706300001</c:v>
                </c:pt>
                <c:pt idx="34742">
                  <c:v>3.9485902786249998</c:v>
                </c:pt>
                <c:pt idx="34743">
                  <c:v>3.9486300945280002</c:v>
                </c:pt>
                <c:pt idx="34744">
                  <c:v>3.9486649036410002</c:v>
                </c:pt>
                <c:pt idx="34745">
                  <c:v>3.948707818985</c:v>
                </c:pt>
                <c:pt idx="34746">
                  <c:v>3.948745965958</c:v>
                </c:pt>
                <c:pt idx="34747">
                  <c:v>3.948784589767</c:v>
                </c:pt>
                <c:pt idx="34748">
                  <c:v>3.948847293854</c:v>
                </c:pt>
                <c:pt idx="34749">
                  <c:v>3.9488863945010002</c:v>
                </c:pt>
                <c:pt idx="34750">
                  <c:v>3.9489307403559999</c:v>
                </c:pt>
                <c:pt idx="34751">
                  <c:v>3.9489719867709998</c:v>
                </c:pt>
                <c:pt idx="34752">
                  <c:v>3.9490177631379999</c:v>
                </c:pt>
                <c:pt idx="34753">
                  <c:v>3.9490661621090002</c:v>
                </c:pt>
                <c:pt idx="34754">
                  <c:v>3.9491360187529998</c:v>
                </c:pt>
                <c:pt idx="34755">
                  <c:v>3.9492087364200001</c:v>
                </c:pt>
                <c:pt idx="34756">
                  <c:v>3.9492912292479998</c:v>
                </c:pt>
                <c:pt idx="34757">
                  <c:v>3.9496114254000001</c:v>
                </c:pt>
                <c:pt idx="34758">
                  <c:v>3.9497346878049999</c:v>
                </c:pt>
                <c:pt idx="34759">
                  <c:v>3.9498667716979998</c:v>
                </c:pt>
                <c:pt idx="34760">
                  <c:v>3.9499986171720001</c:v>
                </c:pt>
                <c:pt idx="34761">
                  <c:v>3.9500930309300002</c:v>
                </c:pt>
                <c:pt idx="34762">
                  <c:v>3.950179815292</c:v>
                </c:pt>
                <c:pt idx="34763">
                  <c:v>3.9503302574160002</c:v>
                </c:pt>
                <c:pt idx="34764">
                  <c:v>3.9505515098570001</c:v>
                </c:pt>
                <c:pt idx="34765">
                  <c:v>3.9506690502169999</c:v>
                </c:pt>
                <c:pt idx="34766">
                  <c:v>3.950748205185</c:v>
                </c:pt>
                <c:pt idx="34767">
                  <c:v>3.9508452415469999</c:v>
                </c:pt>
                <c:pt idx="34768">
                  <c:v>3.9509732723240001</c:v>
                </c:pt>
                <c:pt idx="34769">
                  <c:v>3.9511542320249999</c:v>
                </c:pt>
                <c:pt idx="34770">
                  <c:v>3.951232671738</c:v>
                </c:pt>
                <c:pt idx="34771">
                  <c:v>3.9513030052190001</c:v>
                </c:pt>
                <c:pt idx="34772">
                  <c:v>3.9513487815859998</c:v>
                </c:pt>
                <c:pt idx="34773">
                  <c:v>3.9513921737670001</c:v>
                </c:pt>
                <c:pt idx="34774">
                  <c:v>3.9514393806460002</c:v>
                </c:pt>
                <c:pt idx="34775">
                  <c:v>3.9514884948729998</c:v>
                </c:pt>
                <c:pt idx="34776">
                  <c:v>3.9518096446989999</c:v>
                </c:pt>
                <c:pt idx="34777">
                  <c:v>3.9519028663640001</c:v>
                </c:pt>
                <c:pt idx="34778">
                  <c:v>3.9519519805910002</c:v>
                </c:pt>
                <c:pt idx="34779">
                  <c:v>3.9520115852359998</c:v>
                </c:pt>
                <c:pt idx="34780">
                  <c:v>3.952075004578</c:v>
                </c:pt>
                <c:pt idx="34781">
                  <c:v>3.9521400928500001</c:v>
                </c:pt>
                <c:pt idx="34782">
                  <c:v>3.9522039890289999</c:v>
                </c:pt>
                <c:pt idx="34783">
                  <c:v>3.9522702693939999</c:v>
                </c:pt>
                <c:pt idx="34784">
                  <c:v>3.9523396491999998</c:v>
                </c:pt>
                <c:pt idx="34785">
                  <c:v>3.9524068832400001</c:v>
                </c:pt>
                <c:pt idx="34786">
                  <c:v>3.9524748325350001</c:v>
                </c:pt>
                <c:pt idx="34787">
                  <c:v>3.9525401592249998</c:v>
                </c:pt>
                <c:pt idx="34788">
                  <c:v>3.9526009559630002</c:v>
                </c:pt>
                <c:pt idx="34789">
                  <c:v>3.9526543617250001</c:v>
                </c:pt>
                <c:pt idx="34790">
                  <c:v>3.9527454376220001</c:v>
                </c:pt>
                <c:pt idx="34791">
                  <c:v>3.9530913829799998</c:v>
                </c:pt>
                <c:pt idx="34792">
                  <c:v>3.953238248825</c:v>
                </c:pt>
                <c:pt idx="34793">
                  <c:v>3.9532859325410001</c:v>
                </c:pt>
                <c:pt idx="34794">
                  <c:v>3.9533350467680002</c:v>
                </c:pt>
                <c:pt idx="34795">
                  <c:v>3.9534051418299998</c:v>
                </c:pt>
                <c:pt idx="34796">
                  <c:v>3.953475236893</c:v>
                </c:pt>
                <c:pt idx="34797">
                  <c:v>3.953541517258</c:v>
                </c:pt>
                <c:pt idx="34798">
                  <c:v>3.953585386276</c:v>
                </c:pt>
                <c:pt idx="34799">
                  <c:v>3.9536263942719998</c:v>
                </c:pt>
                <c:pt idx="34800">
                  <c:v>3.9536914825439999</c:v>
                </c:pt>
                <c:pt idx="34801">
                  <c:v>3.9537642002109998</c:v>
                </c:pt>
                <c:pt idx="34802">
                  <c:v>3.9540567398070001</c:v>
                </c:pt>
                <c:pt idx="34803">
                  <c:v>3.9541418552400001</c:v>
                </c:pt>
                <c:pt idx="34804">
                  <c:v>3.9541883468629999</c:v>
                </c:pt>
                <c:pt idx="34805">
                  <c:v>3.9542362689970001</c:v>
                </c:pt>
                <c:pt idx="34806">
                  <c:v>3.954289674759</c:v>
                </c:pt>
                <c:pt idx="34807">
                  <c:v>3.9543426036830001</c:v>
                </c:pt>
                <c:pt idx="34808">
                  <c:v>3.9543986320500002</c:v>
                </c:pt>
                <c:pt idx="34809">
                  <c:v>3.954450368881</c:v>
                </c:pt>
                <c:pt idx="34810">
                  <c:v>3.954507827759</c:v>
                </c:pt>
                <c:pt idx="34811">
                  <c:v>3.9545662403109998</c:v>
                </c:pt>
                <c:pt idx="34812">
                  <c:v>3.9546234607700002</c:v>
                </c:pt>
                <c:pt idx="34813">
                  <c:v>3.9546813964840002</c:v>
                </c:pt>
                <c:pt idx="34814">
                  <c:v>3.9547357559199998</c:v>
                </c:pt>
                <c:pt idx="34815">
                  <c:v>3.9548335075379999</c:v>
                </c:pt>
                <c:pt idx="34816">
                  <c:v>3.9549269676210002</c:v>
                </c:pt>
                <c:pt idx="34817">
                  <c:v>3.9550454616550001</c:v>
                </c:pt>
                <c:pt idx="34818">
                  <c:v>3.9552640914919999</c:v>
                </c:pt>
                <c:pt idx="34819">
                  <c:v>3.9553368091580001</c:v>
                </c:pt>
                <c:pt idx="34820">
                  <c:v>3.9553844928739998</c:v>
                </c:pt>
                <c:pt idx="34821">
                  <c:v>3.955456495285</c:v>
                </c:pt>
                <c:pt idx="34822">
                  <c:v>3.9557890892029999</c:v>
                </c:pt>
                <c:pt idx="34823">
                  <c:v>3.9560396671300002</c:v>
                </c:pt>
                <c:pt idx="34824">
                  <c:v>3.9560873508449999</c:v>
                </c:pt>
                <c:pt idx="34825">
                  <c:v>3.956159353256</c:v>
                </c:pt>
                <c:pt idx="34826">
                  <c:v>3.9562873840330002</c:v>
                </c:pt>
                <c:pt idx="34827">
                  <c:v>3.9564013481139999</c:v>
                </c:pt>
                <c:pt idx="34828">
                  <c:v>3.9564828872679998</c:v>
                </c:pt>
                <c:pt idx="34829">
                  <c:v>3.9565615653989998</c:v>
                </c:pt>
                <c:pt idx="34830">
                  <c:v>3.956639051437</c:v>
                </c:pt>
                <c:pt idx="34831">
                  <c:v>3.9566862583160001</c:v>
                </c:pt>
                <c:pt idx="34832">
                  <c:v>3.9567584991459999</c:v>
                </c:pt>
                <c:pt idx="34833">
                  <c:v>3.956804275513</c:v>
                </c:pt>
                <c:pt idx="34834">
                  <c:v>3.9568459987639999</c:v>
                </c:pt>
                <c:pt idx="34835">
                  <c:v>3.956888437271</c:v>
                </c:pt>
                <c:pt idx="34836">
                  <c:v>3.9569246768949999</c:v>
                </c:pt>
                <c:pt idx="34837">
                  <c:v>3.9569699764249999</c:v>
                </c:pt>
                <c:pt idx="34838">
                  <c:v>3.9570438861850001</c:v>
                </c:pt>
                <c:pt idx="34839">
                  <c:v>3.957125663757</c:v>
                </c:pt>
                <c:pt idx="34840">
                  <c:v>3.9574615955349999</c:v>
                </c:pt>
                <c:pt idx="34841">
                  <c:v>3.9578180313110001</c:v>
                </c:pt>
                <c:pt idx="34842">
                  <c:v>3.9579584598539999</c:v>
                </c:pt>
                <c:pt idx="34843">
                  <c:v>3.9580473899839999</c:v>
                </c:pt>
                <c:pt idx="34844">
                  <c:v>3.9581429958340002</c:v>
                </c:pt>
                <c:pt idx="34845">
                  <c:v>3.9582376480099999</c:v>
                </c:pt>
                <c:pt idx="34846">
                  <c:v>3.958332061768</c:v>
                </c:pt>
                <c:pt idx="34847">
                  <c:v>3.9584286212920001</c:v>
                </c:pt>
                <c:pt idx="34848">
                  <c:v>3.9584832191469999</c:v>
                </c:pt>
                <c:pt idx="34849">
                  <c:v>3.9585368633270002</c:v>
                </c:pt>
                <c:pt idx="34850">
                  <c:v>3.9585895538329998</c:v>
                </c:pt>
                <c:pt idx="34851">
                  <c:v>3.9586417675019998</c:v>
                </c:pt>
                <c:pt idx="34852">
                  <c:v>3.9587335586550001</c:v>
                </c:pt>
                <c:pt idx="34853">
                  <c:v>3.9588210582730001</c:v>
                </c:pt>
                <c:pt idx="34854">
                  <c:v>3.9589064121250002</c:v>
                </c:pt>
                <c:pt idx="34855">
                  <c:v>3.959268331528</c:v>
                </c:pt>
                <c:pt idx="34856">
                  <c:v>3.959505796432</c:v>
                </c:pt>
                <c:pt idx="34857">
                  <c:v>3.9597384929659998</c:v>
                </c:pt>
                <c:pt idx="34858">
                  <c:v>3.9597911834719999</c:v>
                </c:pt>
                <c:pt idx="34859">
                  <c:v>3.959843873978</c:v>
                </c:pt>
                <c:pt idx="34860">
                  <c:v>3.959889411926</c:v>
                </c:pt>
                <c:pt idx="34861">
                  <c:v>3.9599256515499999</c:v>
                </c:pt>
                <c:pt idx="34862">
                  <c:v>3.9599688053130002</c:v>
                </c:pt>
                <c:pt idx="34863">
                  <c:v>3.9600024223329999</c:v>
                </c:pt>
                <c:pt idx="34864">
                  <c:v>3.9600188732150001</c:v>
                </c:pt>
                <c:pt idx="34865">
                  <c:v>3.9600536823270001</c:v>
                </c:pt>
                <c:pt idx="34866">
                  <c:v>3.9600946903229999</c:v>
                </c:pt>
                <c:pt idx="34867">
                  <c:v>3.9601354599</c:v>
                </c:pt>
                <c:pt idx="34868">
                  <c:v>3.9601745605469998</c:v>
                </c:pt>
                <c:pt idx="34869">
                  <c:v>3.9602413177489999</c:v>
                </c:pt>
                <c:pt idx="34870">
                  <c:v>3.9602954387659999</c:v>
                </c:pt>
                <c:pt idx="34871">
                  <c:v>3.9603698253630002</c:v>
                </c:pt>
                <c:pt idx="34872">
                  <c:v>3.960422992706</c:v>
                </c:pt>
                <c:pt idx="34873">
                  <c:v>3.9604716300959999</c:v>
                </c:pt>
                <c:pt idx="34874">
                  <c:v>3.9605159759520001</c:v>
                </c:pt>
                <c:pt idx="34875">
                  <c:v>3.9605596065520001</c:v>
                </c:pt>
                <c:pt idx="34876">
                  <c:v>3.9606058597559999</c:v>
                </c:pt>
                <c:pt idx="34877">
                  <c:v>3.9606516361240001</c:v>
                </c:pt>
                <c:pt idx="34878">
                  <c:v>3.9609136581420001</c:v>
                </c:pt>
                <c:pt idx="34879">
                  <c:v>3.9609763622280001</c:v>
                </c:pt>
                <c:pt idx="34880">
                  <c:v>3.9610481262210002</c:v>
                </c:pt>
                <c:pt idx="34881">
                  <c:v>3.961120605469</c:v>
                </c:pt>
                <c:pt idx="34882">
                  <c:v>3.9611999988559998</c:v>
                </c:pt>
                <c:pt idx="34883">
                  <c:v>3.9612789154049999</c:v>
                </c:pt>
                <c:pt idx="34884">
                  <c:v>3.9613609313959999</c:v>
                </c:pt>
                <c:pt idx="34885">
                  <c:v>3.9614465236659999</c:v>
                </c:pt>
                <c:pt idx="34886">
                  <c:v>3.9615330696109998</c:v>
                </c:pt>
                <c:pt idx="34887">
                  <c:v>3.961610555649</c:v>
                </c:pt>
                <c:pt idx="34888">
                  <c:v>3.961680173874</c:v>
                </c:pt>
                <c:pt idx="34889">
                  <c:v>3.961748361588</c:v>
                </c:pt>
                <c:pt idx="34890">
                  <c:v>3.961809635162</c:v>
                </c:pt>
                <c:pt idx="34891">
                  <c:v>3.9618725776670001</c:v>
                </c:pt>
                <c:pt idx="34892">
                  <c:v>3.961929559708</c:v>
                </c:pt>
                <c:pt idx="34893">
                  <c:v>3.961989164352</c:v>
                </c:pt>
                <c:pt idx="34894">
                  <c:v>3.9620435237880001</c:v>
                </c:pt>
                <c:pt idx="34895">
                  <c:v>3.9620940685270001</c:v>
                </c:pt>
                <c:pt idx="34896">
                  <c:v>3.962142467499</c:v>
                </c:pt>
                <c:pt idx="34897">
                  <c:v>3.9621939659119998</c:v>
                </c:pt>
                <c:pt idx="34898">
                  <c:v>3.9622426033020002</c:v>
                </c:pt>
                <c:pt idx="34899">
                  <c:v>3.962292432785</c:v>
                </c:pt>
                <c:pt idx="34900">
                  <c:v>3.962386608124</c:v>
                </c:pt>
                <c:pt idx="34901">
                  <c:v>3.962474107742</c:v>
                </c:pt>
                <c:pt idx="34902">
                  <c:v>3.9625580310820001</c:v>
                </c:pt>
                <c:pt idx="34903">
                  <c:v>3.962662220001</c:v>
                </c:pt>
                <c:pt idx="34904">
                  <c:v>3.9629731178280001</c:v>
                </c:pt>
                <c:pt idx="34905">
                  <c:v>3.9630315303799999</c:v>
                </c:pt>
                <c:pt idx="34906">
                  <c:v>3.9630863666530001</c:v>
                </c:pt>
                <c:pt idx="34907">
                  <c:v>3.9631216526030002</c:v>
                </c:pt>
                <c:pt idx="34908">
                  <c:v>3.9631617069240002</c:v>
                </c:pt>
                <c:pt idx="34909">
                  <c:v>3.9631948471070002</c:v>
                </c:pt>
                <c:pt idx="34910">
                  <c:v>3.963230848312</c:v>
                </c:pt>
                <c:pt idx="34911">
                  <c:v>3.9632675647740001</c:v>
                </c:pt>
                <c:pt idx="34912">
                  <c:v>3.9632997512819998</c:v>
                </c:pt>
                <c:pt idx="34913">
                  <c:v>3.9633293151859998</c:v>
                </c:pt>
                <c:pt idx="34914">
                  <c:v>3.9633638858800002</c:v>
                </c:pt>
                <c:pt idx="34915">
                  <c:v>3.9633984565730001</c:v>
                </c:pt>
                <c:pt idx="34916">
                  <c:v>3.9634306430819999</c:v>
                </c:pt>
                <c:pt idx="34917">
                  <c:v>3.9634630680080001</c:v>
                </c:pt>
                <c:pt idx="34918">
                  <c:v>3.9634947776790002</c:v>
                </c:pt>
                <c:pt idx="34919">
                  <c:v>3.963528633118</c:v>
                </c:pt>
                <c:pt idx="34920">
                  <c:v>3.9635734558109998</c:v>
                </c:pt>
                <c:pt idx="34921">
                  <c:v>3.963617563248</c:v>
                </c:pt>
                <c:pt idx="34922">
                  <c:v>3.963665008545</c:v>
                </c:pt>
                <c:pt idx="34923">
                  <c:v>3.9637122154240001</c:v>
                </c:pt>
                <c:pt idx="34924">
                  <c:v>3.963757276535</c:v>
                </c:pt>
                <c:pt idx="34925">
                  <c:v>3.963790655136</c:v>
                </c:pt>
                <c:pt idx="34926">
                  <c:v>3.9638302326199999</c:v>
                </c:pt>
                <c:pt idx="34927">
                  <c:v>3.963875770569</c:v>
                </c:pt>
                <c:pt idx="34928">
                  <c:v>3.9639236927030002</c:v>
                </c:pt>
                <c:pt idx="34929">
                  <c:v>3.9639973640439998</c:v>
                </c:pt>
                <c:pt idx="34930">
                  <c:v>3.9641103744509998</c:v>
                </c:pt>
                <c:pt idx="34931">
                  <c:v>3.9642345905299998</c:v>
                </c:pt>
                <c:pt idx="34932">
                  <c:v>3.9643371105190002</c:v>
                </c:pt>
                <c:pt idx="34933">
                  <c:v>3.9643878936769998</c:v>
                </c:pt>
                <c:pt idx="34934">
                  <c:v>3.9644422531129999</c:v>
                </c:pt>
                <c:pt idx="34935">
                  <c:v>3.964498281479</c:v>
                </c:pt>
                <c:pt idx="34936">
                  <c:v>3.964559555054</c:v>
                </c:pt>
                <c:pt idx="34937">
                  <c:v>3.9646108150480002</c:v>
                </c:pt>
                <c:pt idx="34938">
                  <c:v>3.9647066593170002</c:v>
                </c:pt>
                <c:pt idx="34939">
                  <c:v>3.9648687839510002</c:v>
                </c:pt>
                <c:pt idx="34940">
                  <c:v>3.9652330875400001</c:v>
                </c:pt>
                <c:pt idx="34941">
                  <c:v>3.9653129577640001</c:v>
                </c:pt>
                <c:pt idx="34942">
                  <c:v>3.9653682708739999</c:v>
                </c:pt>
                <c:pt idx="34943">
                  <c:v>3.9654273986819999</c:v>
                </c:pt>
                <c:pt idx="34944">
                  <c:v>3.9655048847200001</c:v>
                </c:pt>
                <c:pt idx="34945">
                  <c:v>3.965771436691</c:v>
                </c:pt>
                <c:pt idx="34946">
                  <c:v>3.9658677577970001</c:v>
                </c:pt>
                <c:pt idx="34947">
                  <c:v>3.9660229682920001</c:v>
                </c:pt>
                <c:pt idx="34948">
                  <c:v>3.9661467075350001</c:v>
                </c:pt>
                <c:pt idx="34949">
                  <c:v>3.9662377834320002</c:v>
                </c:pt>
                <c:pt idx="34950">
                  <c:v>3.9663336277010002</c:v>
                </c:pt>
                <c:pt idx="34951">
                  <c:v>3.966434001923</c:v>
                </c:pt>
                <c:pt idx="34952">
                  <c:v>3.966523170471</c:v>
                </c:pt>
                <c:pt idx="34953">
                  <c:v>3.9668695926669999</c:v>
                </c:pt>
                <c:pt idx="34954">
                  <c:v>3.967042684555</c:v>
                </c:pt>
                <c:pt idx="34955">
                  <c:v>3.9671933650970002</c:v>
                </c:pt>
                <c:pt idx="34956">
                  <c:v>3.9674255847929998</c:v>
                </c:pt>
                <c:pt idx="34957">
                  <c:v>3.9674959182739999</c:v>
                </c:pt>
                <c:pt idx="34958">
                  <c:v>3.9675443172449998</c:v>
                </c:pt>
                <c:pt idx="34959">
                  <c:v>3.967592000961</c:v>
                </c:pt>
                <c:pt idx="34960">
                  <c:v>3.9676415920260002</c:v>
                </c:pt>
                <c:pt idx="34961">
                  <c:v>3.96768784523</c:v>
                </c:pt>
                <c:pt idx="34962">
                  <c:v>3.9677937030789998</c:v>
                </c:pt>
                <c:pt idx="34963">
                  <c:v>3.9678626060490001</c:v>
                </c:pt>
                <c:pt idx="34964">
                  <c:v>3.967914581299</c:v>
                </c:pt>
                <c:pt idx="34965">
                  <c:v>3.967959880829</c:v>
                </c:pt>
                <c:pt idx="34966">
                  <c:v>3.9680287837980002</c:v>
                </c:pt>
                <c:pt idx="34967">
                  <c:v>3.9681029319759999</c:v>
                </c:pt>
                <c:pt idx="34968">
                  <c:v>3.9681806564330002</c:v>
                </c:pt>
                <c:pt idx="34969">
                  <c:v>3.968226671219</c:v>
                </c:pt>
                <c:pt idx="34970">
                  <c:v>3.968312501907</c:v>
                </c:pt>
                <c:pt idx="34971">
                  <c:v>3.9686481952669999</c:v>
                </c:pt>
                <c:pt idx="34972">
                  <c:v>3.9687681198120002</c:v>
                </c:pt>
                <c:pt idx="34973">
                  <c:v>3.9688613414759999</c:v>
                </c:pt>
                <c:pt idx="34974">
                  <c:v>3.9689710140229999</c:v>
                </c:pt>
                <c:pt idx="34975">
                  <c:v>3.9690268039699999</c:v>
                </c:pt>
                <c:pt idx="34976">
                  <c:v>3.9690806865689998</c:v>
                </c:pt>
                <c:pt idx="34977">
                  <c:v>3.9691345691679998</c:v>
                </c:pt>
                <c:pt idx="34978">
                  <c:v>3.9691884517670002</c:v>
                </c:pt>
                <c:pt idx="34979">
                  <c:v>3.9692428112029998</c:v>
                </c:pt>
                <c:pt idx="34980">
                  <c:v>3.9692955017089999</c:v>
                </c:pt>
                <c:pt idx="34981">
                  <c:v>3.9693939685820001</c:v>
                </c:pt>
                <c:pt idx="34982">
                  <c:v>3.969588518143</c:v>
                </c:pt>
                <c:pt idx="34983">
                  <c:v>3.9697082042690002</c:v>
                </c:pt>
                <c:pt idx="34984">
                  <c:v>3.9698333740230001</c:v>
                </c:pt>
                <c:pt idx="34985">
                  <c:v>3.9699528217319999</c:v>
                </c:pt>
                <c:pt idx="34986">
                  <c:v>3.9701650142670002</c:v>
                </c:pt>
                <c:pt idx="34987">
                  <c:v>3.9702422618869999</c:v>
                </c:pt>
                <c:pt idx="34988">
                  <c:v>3.9702928066249998</c:v>
                </c:pt>
                <c:pt idx="34989">
                  <c:v>3.9703440666200001</c:v>
                </c:pt>
                <c:pt idx="34990">
                  <c:v>3.9705934524540001</c:v>
                </c:pt>
                <c:pt idx="34991">
                  <c:v>3.9706799983979999</c:v>
                </c:pt>
                <c:pt idx="34992">
                  <c:v>3.9707612991330001</c:v>
                </c:pt>
                <c:pt idx="34993">
                  <c:v>3.9710631370540002</c:v>
                </c:pt>
                <c:pt idx="34994">
                  <c:v>3.9712414741519999</c:v>
                </c:pt>
                <c:pt idx="34995">
                  <c:v>3.9713435173030001</c:v>
                </c:pt>
                <c:pt idx="34996">
                  <c:v>3.971388578415</c:v>
                </c:pt>
                <c:pt idx="34997">
                  <c:v>3.9714298248289999</c:v>
                </c:pt>
                <c:pt idx="34998">
                  <c:v>3.9714789390559999</c:v>
                </c:pt>
                <c:pt idx="34999">
                  <c:v>3.9715318679810001</c:v>
                </c:pt>
                <c:pt idx="35000">
                  <c:v>3.9715764522549999</c:v>
                </c:pt>
                <c:pt idx="35001">
                  <c:v>3.971648454666</c:v>
                </c:pt>
                <c:pt idx="35002">
                  <c:v>3.9716994762420001</c:v>
                </c:pt>
                <c:pt idx="35003">
                  <c:v>3.971742391586</c:v>
                </c:pt>
                <c:pt idx="35004">
                  <c:v>3.9717848300930001</c:v>
                </c:pt>
                <c:pt idx="35005">
                  <c:v>3.9718265533450001</c:v>
                </c:pt>
                <c:pt idx="35006">
                  <c:v>3.9718739986420002</c:v>
                </c:pt>
                <c:pt idx="35007">
                  <c:v>3.9719367027280001</c:v>
                </c:pt>
                <c:pt idx="35008">
                  <c:v>3.9719870090480001</c:v>
                </c:pt>
                <c:pt idx="35009">
                  <c:v>3.9720628261569999</c:v>
                </c:pt>
                <c:pt idx="35010">
                  <c:v>3.9721374511719998</c:v>
                </c:pt>
                <c:pt idx="35011">
                  <c:v>3.9721868038179999</c:v>
                </c:pt>
                <c:pt idx="35012">
                  <c:v>3.9722344875340001</c:v>
                </c:pt>
                <c:pt idx="35013">
                  <c:v>3.9723236560820001</c:v>
                </c:pt>
                <c:pt idx="35014">
                  <c:v>3.9725801944730001</c:v>
                </c:pt>
                <c:pt idx="35015">
                  <c:v>3.9726891517639999</c:v>
                </c:pt>
                <c:pt idx="35016">
                  <c:v>3.972748756409</c:v>
                </c:pt>
                <c:pt idx="35017">
                  <c:v>3.9728140830990002</c:v>
                </c:pt>
                <c:pt idx="35018">
                  <c:v>3.9728860855099999</c:v>
                </c:pt>
                <c:pt idx="35019">
                  <c:v>3.972963094711</c:v>
                </c:pt>
                <c:pt idx="35020">
                  <c:v>3.9730515480039998</c:v>
                </c:pt>
                <c:pt idx="35021">
                  <c:v>3.9731421470639998</c:v>
                </c:pt>
                <c:pt idx="35022">
                  <c:v>3.9732391834260001</c:v>
                </c:pt>
                <c:pt idx="35023">
                  <c:v>3.9733316898350002</c:v>
                </c:pt>
                <c:pt idx="35024">
                  <c:v>3.9734244346619998</c:v>
                </c:pt>
                <c:pt idx="35025">
                  <c:v>3.973514318466</c:v>
                </c:pt>
                <c:pt idx="35026">
                  <c:v>3.973603248596</c:v>
                </c:pt>
                <c:pt idx="35027">
                  <c:v>3.9736907482150001</c:v>
                </c:pt>
                <c:pt idx="35028">
                  <c:v>3.9737789630889999</c:v>
                </c:pt>
                <c:pt idx="35029">
                  <c:v>3.9738607406619999</c:v>
                </c:pt>
                <c:pt idx="35030">
                  <c:v>3.9739296436310001</c:v>
                </c:pt>
                <c:pt idx="35031">
                  <c:v>3.9739947319029998</c:v>
                </c:pt>
                <c:pt idx="35032">
                  <c:v>3.9740521907809998</c:v>
                </c:pt>
                <c:pt idx="35033">
                  <c:v>3.974108695984</c:v>
                </c:pt>
                <c:pt idx="35034">
                  <c:v>3.9741582870480001</c:v>
                </c:pt>
                <c:pt idx="35035">
                  <c:v>3.9742538928990001</c:v>
                </c:pt>
                <c:pt idx="35036">
                  <c:v>3.9745981693269998</c:v>
                </c:pt>
                <c:pt idx="35037">
                  <c:v>3.9749031066890002</c:v>
                </c:pt>
                <c:pt idx="35038">
                  <c:v>3.9749450683590002</c:v>
                </c:pt>
                <c:pt idx="35039">
                  <c:v>3.9749803543089999</c:v>
                </c:pt>
                <c:pt idx="35040">
                  <c:v>3.9750134944919999</c:v>
                </c:pt>
                <c:pt idx="35041">
                  <c:v>3.975048542023</c:v>
                </c:pt>
                <c:pt idx="35042">
                  <c:v>3.975085496902</c:v>
                </c:pt>
                <c:pt idx="35043">
                  <c:v>3.9751236438749999</c:v>
                </c:pt>
                <c:pt idx="35044">
                  <c:v>3.9751617908479999</c:v>
                </c:pt>
                <c:pt idx="35045">
                  <c:v>3.9751973152160001</c:v>
                </c:pt>
                <c:pt idx="35046">
                  <c:v>3.9752328395840002</c:v>
                </c:pt>
                <c:pt idx="35047">
                  <c:v>3.9752953052520001</c:v>
                </c:pt>
                <c:pt idx="35048">
                  <c:v>3.97536277771</c:v>
                </c:pt>
                <c:pt idx="35049">
                  <c:v>3.9754283428189998</c:v>
                </c:pt>
                <c:pt idx="35050">
                  <c:v>3.9754667282099998</c:v>
                </c:pt>
                <c:pt idx="35051">
                  <c:v>3.975512504578</c:v>
                </c:pt>
                <c:pt idx="35052">
                  <c:v>3.975558042526</c:v>
                </c:pt>
                <c:pt idx="35053">
                  <c:v>3.9756002426150001</c:v>
                </c:pt>
                <c:pt idx="35054">
                  <c:v>3.9756481647489998</c:v>
                </c:pt>
                <c:pt idx="35055">
                  <c:v>3.9758989810940002</c:v>
                </c:pt>
                <c:pt idx="35056">
                  <c:v>3.9759426116940002</c:v>
                </c:pt>
                <c:pt idx="35057">
                  <c:v>3.976025342941</c:v>
                </c:pt>
                <c:pt idx="35058">
                  <c:v>3.9761114120480001</c:v>
                </c:pt>
                <c:pt idx="35059">
                  <c:v>3.9761538505549998</c:v>
                </c:pt>
                <c:pt idx="35060">
                  <c:v>3.9762456417080001</c:v>
                </c:pt>
                <c:pt idx="35061">
                  <c:v>3.9763374328609999</c:v>
                </c:pt>
                <c:pt idx="35062">
                  <c:v>3.97642827034</c:v>
                </c:pt>
                <c:pt idx="35063">
                  <c:v>3.9765195846560002</c:v>
                </c:pt>
                <c:pt idx="35064">
                  <c:v>3.97660946846</c:v>
                </c:pt>
                <c:pt idx="35065">
                  <c:v>3.9766936302190001</c:v>
                </c:pt>
                <c:pt idx="35066">
                  <c:v>3.9769406318659999</c:v>
                </c:pt>
                <c:pt idx="35067">
                  <c:v>3.9770498275759998</c:v>
                </c:pt>
                <c:pt idx="35068">
                  <c:v>3.977132797241</c:v>
                </c:pt>
                <c:pt idx="35069">
                  <c:v>3.977209329605</c:v>
                </c:pt>
                <c:pt idx="35070">
                  <c:v>3.9773144721980001</c:v>
                </c:pt>
                <c:pt idx="35071">
                  <c:v>3.9774563312529998</c:v>
                </c:pt>
                <c:pt idx="35072">
                  <c:v>3.9775018692019999</c:v>
                </c:pt>
                <c:pt idx="35073">
                  <c:v>3.977544307709</c:v>
                </c:pt>
                <c:pt idx="35074">
                  <c:v>3.9775876998899999</c:v>
                </c:pt>
                <c:pt idx="35075">
                  <c:v>3.9776282310490001</c:v>
                </c:pt>
                <c:pt idx="35076">
                  <c:v>3.9776649475100001</c:v>
                </c:pt>
                <c:pt idx="35077">
                  <c:v>3.977706670761</c:v>
                </c:pt>
                <c:pt idx="35078">
                  <c:v>3.9777421951290002</c:v>
                </c:pt>
                <c:pt idx="35079">
                  <c:v>3.9777803421020002</c:v>
                </c:pt>
                <c:pt idx="35080">
                  <c:v>3.9778194427489999</c:v>
                </c:pt>
                <c:pt idx="35081">
                  <c:v>3.9778573513030002</c:v>
                </c:pt>
                <c:pt idx="35082">
                  <c:v>3.977898359299</c:v>
                </c:pt>
                <c:pt idx="35083">
                  <c:v>3.9779746532439999</c:v>
                </c:pt>
                <c:pt idx="35084">
                  <c:v>3.9780561923979998</c:v>
                </c:pt>
                <c:pt idx="35085">
                  <c:v>3.9781353473659999</c:v>
                </c:pt>
                <c:pt idx="35086">
                  <c:v>3.9781801700589998</c:v>
                </c:pt>
                <c:pt idx="35087">
                  <c:v>3.9782238006589998</c:v>
                </c:pt>
                <c:pt idx="35088">
                  <c:v>3.9782624244689999</c:v>
                </c:pt>
                <c:pt idx="35089">
                  <c:v>3.9783072471619998</c:v>
                </c:pt>
                <c:pt idx="35090">
                  <c:v>3.9783792495729999</c:v>
                </c:pt>
                <c:pt idx="35091">
                  <c:v>3.9784727096560002</c:v>
                </c:pt>
                <c:pt idx="35092">
                  <c:v>3.9787716865539999</c:v>
                </c:pt>
                <c:pt idx="35093">
                  <c:v>3.9788477420809998</c:v>
                </c:pt>
                <c:pt idx="35094">
                  <c:v>3.9791996479030001</c:v>
                </c:pt>
                <c:pt idx="35095">
                  <c:v>3.9793190956119999</c:v>
                </c:pt>
                <c:pt idx="35096">
                  <c:v>3.9793994426729999</c:v>
                </c:pt>
                <c:pt idx="35097">
                  <c:v>3.9794859886170002</c:v>
                </c:pt>
                <c:pt idx="35098">
                  <c:v>3.9795665740969999</c:v>
                </c:pt>
                <c:pt idx="35099">
                  <c:v>3.979926347733</c:v>
                </c:pt>
                <c:pt idx="35100">
                  <c:v>3.980046749115</c:v>
                </c:pt>
                <c:pt idx="35101">
                  <c:v>3.9801430702210001</c:v>
                </c:pt>
                <c:pt idx="35102">
                  <c:v>3.980231523514</c:v>
                </c:pt>
                <c:pt idx="35103">
                  <c:v>3.9803514480589999</c:v>
                </c:pt>
                <c:pt idx="35104">
                  <c:v>3.9806845188139999</c:v>
                </c:pt>
                <c:pt idx="35105">
                  <c:v>3.9808700084690001</c:v>
                </c:pt>
                <c:pt idx="35106">
                  <c:v>3.9809532165529999</c:v>
                </c:pt>
                <c:pt idx="35107">
                  <c:v>3.9810812473300001</c:v>
                </c:pt>
                <c:pt idx="35108">
                  <c:v>3.9811997413640001</c:v>
                </c:pt>
                <c:pt idx="35109">
                  <c:v>3.981453895569</c:v>
                </c:pt>
                <c:pt idx="35110">
                  <c:v>3.9815349578860002</c:v>
                </c:pt>
                <c:pt idx="35111">
                  <c:v>3.9816434383389998</c:v>
                </c:pt>
                <c:pt idx="35112">
                  <c:v>3.9817199707030002</c:v>
                </c:pt>
                <c:pt idx="35113">
                  <c:v>3.98180103302</c:v>
                </c:pt>
                <c:pt idx="35114">
                  <c:v>3.9818522930150002</c:v>
                </c:pt>
                <c:pt idx="35115">
                  <c:v>3.9819087982179999</c:v>
                </c:pt>
                <c:pt idx="35116">
                  <c:v>3.9820926189420001</c:v>
                </c:pt>
                <c:pt idx="35117">
                  <c:v>3.982205629349</c:v>
                </c:pt>
                <c:pt idx="35118">
                  <c:v>3.9822843074800001</c:v>
                </c:pt>
                <c:pt idx="35119">
                  <c:v>3.9823744297029999</c:v>
                </c:pt>
                <c:pt idx="35120">
                  <c:v>3.9825589656829998</c:v>
                </c:pt>
                <c:pt idx="35121">
                  <c:v>3.9826862812039998</c:v>
                </c:pt>
                <c:pt idx="35122">
                  <c:v>3.982798576355</c:v>
                </c:pt>
                <c:pt idx="35123">
                  <c:v>3.982852697372</c:v>
                </c:pt>
                <c:pt idx="35124">
                  <c:v>3.982899904251</c:v>
                </c:pt>
                <c:pt idx="35125">
                  <c:v>3.982948541641</c:v>
                </c:pt>
                <c:pt idx="35126">
                  <c:v>3.9830038547519999</c:v>
                </c:pt>
                <c:pt idx="35127">
                  <c:v>3.9830503463750002</c:v>
                </c:pt>
                <c:pt idx="35128">
                  <c:v>3.9830996990199998</c:v>
                </c:pt>
                <c:pt idx="35129">
                  <c:v>3.983145475388</c:v>
                </c:pt>
                <c:pt idx="35130">
                  <c:v>3.9831948280330001</c:v>
                </c:pt>
                <c:pt idx="35131">
                  <c:v>3.983241558075</c:v>
                </c:pt>
                <c:pt idx="35132">
                  <c:v>3.9833579063419999</c:v>
                </c:pt>
                <c:pt idx="35133">
                  <c:v>3.9836521148680002</c:v>
                </c:pt>
                <c:pt idx="35134">
                  <c:v>3.983757734299</c:v>
                </c:pt>
                <c:pt idx="35135">
                  <c:v>3.983813285828</c:v>
                </c:pt>
                <c:pt idx="35136">
                  <c:v>3.9838747978210001</c:v>
                </c:pt>
                <c:pt idx="35137">
                  <c:v>3.983944177628</c:v>
                </c:pt>
                <c:pt idx="35138">
                  <c:v>3.9840090274810001</c:v>
                </c:pt>
                <c:pt idx="35139">
                  <c:v>3.9840788841250001</c:v>
                </c:pt>
                <c:pt idx="35140">
                  <c:v>3.98415517807</c:v>
                </c:pt>
                <c:pt idx="35141">
                  <c:v>3.9842333793639999</c:v>
                </c:pt>
                <c:pt idx="35142">
                  <c:v>3.9843084812159999</c:v>
                </c:pt>
                <c:pt idx="35143">
                  <c:v>3.9843795299529998</c:v>
                </c:pt>
                <c:pt idx="35144">
                  <c:v>3.984449863434</c:v>
                </c:pt>
                <c:pt idx="35145">
                  <c:v>3.984523296356</c:v>
                </c:pt>
                <c:pt idx="35146">
                  <c:v>3.9845950603490001</c:v>
                </c:pt>
                <c:pt idx="35147">
                  <c:v>3.9846622943879999</c:v>
                </c:pt>
                <c:pt idx="35148">
                  <c:v>3.9847321510309999</c:v>
                </c:pt>
                <c:pt idx="35149">
                  <c:v>3.9847993850710002</c:v>
                </c:pt>
                <c:pt idx="35150">
                  <c:v>3.9848573207859999</c:v>
                </c:pt>
                <c:pt idx="35151">
                  <c:v>3.9849021434780001</c:v>
                </c:pt>
                <c:pt idx="35152">
                  <c:v>3.9850018024440002</c:v>
                </c:pt>
                <c:pt idx="35153">
                  <c:v>3.9850561618799998</c:v>
                </c:pt>
                <c:pt idx="35154">
                  <c:v>3.9851086139679999</c:v>
                </c:pt>
                <c:pt idx="35155">
                  <c:v>3.9852075576780002</c:v>
                </c:pt>
                <c:pt idx="35156">
                  <c:v>3.9852986335749998</c:v>
                </c:pt>
                <c:pt idx="35157">
                  <c:v>3.9853856563569998</c:v>
                </c:pt>
                <c:pt idx="35158">
                  <c:v>3.9854695796969999</c:v>
                </c:pt>
                <c:pt idx="35159">
                  <c:v>3.9857721328740001</c:v>
                </c:pt>
                <c:pt idx="35160">
                  <c:v>3.9859278202059998</c:v>
                </c:pt>
                <c:pt idx="35161">
                  <c:v>3.9860446453090002</c:v>
                </c:pt>
                <c:pt idx="35162">
                  <c:v>3.9860887527469999</c:v>
                </c:pt>
                <c:pt idx="35163">
                  <c:v>3.9861295223240001</c:v>
                </c:pt>
                <c:pt idx="35164">
                  <c:v>3.9861710071559999</c:v>
                </c:pt>
                <c:pt idx="35165">
                  <c:v>3.9862186908720001</c:v>
                </c:pt>
                <c:pt idx="35166">
                  <c:v>3.9862596988679999</c:v>
                </c:pt>
                <c:pt idx="35167">
                  <c:v>3.9863011837009998</c:v>
                </c:pt>
                <c:pt idx="35168">
                  <c:v>3.9863412380219998</c:v>
                </c:pt>
                <c:pt idx="35169">
                  <c:v>3.986380338669</c:v>
                </c:pt>
                <c:pt idx="35170">
                  <c:v>3.9864091873169998</c:v>
                </c:pt>
                <c:pt idx="35171">
                  <c:v>3.9864470958710001</c:v>
                </c:pt>
                <c:pt idx="35172">
                  <c:v>3.9864795207979999</c:v>
                </c:pt>
                <c:pt idx="35173">
                  <c:v>3.9865152835850002</c:v>
                </c:pt>
                <c:pt idx="35174">
                  <c:v>3.986575603485</c:v>
                </c:pt>
                <c:pt idx="35175">
                  <c:v>3.9867734909060002</c:v>
                </c:pt>
                <c:pt idx="35176">
                  <c:v>3.9871203899380001</c:v>
                </c:pt>
                <c:pt idx="35177">
                  <c:v>3.9872155189509999</c:v>
                </c:pt>
                <c:pt idx="35178">
                  <c:v>3.9872651100160001</c:v>
                </c:pt>
                <c:pt idx="35179">
                  <c:v>3.9873697757720001</c:v>
                </c:pt>
                <c:pt idx="35180">
                  <c:v>3.9874646663669999</c:v>
                </c:pt>
                <c:pt idx="35181">
                  <c:v>3.9875595569610001</c:v>
                </c:pt>
                <c:pt idx="35182">
                  <c:v>3.9876070022580001</c:v>
                </c:pt>
                <c:pt idx="35183">
                  <c:v>3.9877076148990001</c:v>
                </c:pt>
                <c:pt idx="35184">
                  <c:v>3.9877593517299998</c:v>
                </c:pt>
                <c:pt idx="35185">
                  <c:v>3.9878072738650001</c:v>
                </c:pt>
                <c:pt idx="35186">
                  <c:v>3.9878602027890002</c:v>
                </c:pt>
                <c:pt idx="35187">
                  <c:v>3.9879615306849998</c:v>
                </c:pt>
                <c:pt idx="35188">
                  <c:v>3.9880156517029999</c:v>
                </c:pt>
                <c:pt idx="35189">
                  <c:v>3.988112211227</c:v>
                </c:pt>
                <c:pt idx="35190">
                  <c:v>3.9881939888</c:v>
                </c:pt>
                <c:pt idx="35191">
                  <c:v>3.9885451793670001</c:v>
                </c:pt>
                <c:pt idx="35192">
                  <c:v>3.9888308048250001</c:v>
                </c:pt>
                <c:pt idx="35193">
                  <c:v>3.9888727664950001</c:v>
                </c:pt>
                <c:pt idx="35194">
                  <c:v>3.9889128208160001</c:v>
                </c:pt>
                <c:pt idx="35195">
                  <c:v>3.9889557361599999</c:v>
                </c:pt>
                <c:pt idx="35196">
                  <c:v>3.9889986515050002</c:v>
                </c:pt>
                <c:pt idx="35197">
                  <c:v>3.989041805267</c:v>
                </c:pt>
                <c:pt idx="35198">
                  <c:v>3.9890861511229998</c:v>
                </c:pt>
                <c:pt idx="35199">
                  <c:v>3.989360809326</c:v>
                </c:pt>
                <c:pt idx="35200">
                  <c:v>3.989470720291</c:v>
                </c:pt>
                <c:pt idx="35201">
                  <c:v>3.9895372390750001</c:v>
                </c:pt>
                <c:pt idx="35202">
                  <c:v>3.9896564483639998</c:v>
                </c:pt>
                <c:pt idx="35203">
                  <c:v>3.9898767471309999</c:v>
                </c:pt>
                <c:pt idx="35204">
                  <c:v>3.9902093410489998</c:v>
                </c:pt>
                <c:pt idx="35205">
                  <c:v>3.9903235435490001</c:v>
                </c:pt>
                <c:pt idx="35206">
                  <c:v>3.9904038906100001</c:v>
                </c:pt>
                <c:pt idx="35207">
                  <c:v>3.9905109405519998</c:v>
                </c:pt>
                <c:pt idx="35208">
                  <c:v>3.9906239509580002</c:v>
                </c:pt>
                <c:pt idx="35209">
                  <c:v>3.9907407760620002</c:v>
                </c:pt>
                <c:pt idx="35210">
                  <c:v>3.9908223152160001</c:v>
                </c:pt>
                <c:pt idx="35211">
                  <c:v>3.990906000137</c:v>
                </c:pt>
                <c:pt idx="35212">
                  <c:v>3.9909605979920002</c:v>
                </c:pt>
                <c:pt idx="35213">
                  <c:v>3.991008758545</c:v>
                </c:pt>
                <c:pt idx="35214">
                  <c:v>3.9910607337949999</c:v>
                </c:pt>
                <c:pt idx="35215">
                  <c:v>3.9911112785339999</c:v>
                </c:pt>
                <c:pt idx="35216">
                  <c:v>3.9911563396449998</c:v>
                </c:pt>
                <c:pt idx="35217">
                  <c:v>3.991200685501</c:v>
                </c:pt>
                <c:pt idx="35218">
                  <c:v>3.991250753403</c:v>
                </c:pt>
                <c:pt idx="35219">
                  <c:v>3.9913291931149999</c:v>
                </c:pt>
                <c:pt idx="35220">
                  <c:v>3.9914090633389998</c:v>
                </c:pt>
                <c:pt idx="35221">
                  <c:v>3.9915010929110002</c:v>
                </c:pt>
                <c:pt idx="35222">
                  <c:v>3.9917767047880002</c:v>
                </c:pt>
                <c:pt idx="35223">
                  <c:v>3.991891145706</c:v>
                </c:pt>
                <c:pt idx="35224">
                  <c:v>3.9919469356540001</c:v>
                </c:pt>
                <c:pt idx="35225">
                  <c:v>3.9920051097870002</c:v>
                </c:pt>
                <c:pt idx="35226">
                  <c:v>3.9920644760130002</c:v>
                </c:pt>
                <c:pt idx="35227">
                  <c:v>3.9921259880069999</c:v>
                </c:pt>
                <c:pt idx="35228">
                  <c:v>3.9921867847439998</c:v>
                </c:pt>
                <c:pt idx="35229">
                  <c:v>3.9922487735750001</c:v>
                </c:pt>
                <c:pt idx="35230">
                  <c:v>3.9923055171969999</c:v>
                </c:pt>
                <c:pt idx="35231">
                  <c:v>3.9923617839809999</c:v>
                </c:pt>
                <c:pt idx="35232">
                  <c:v>3.9924128055570001</c:v>
                </c:pt>
                <c:pt idx="35233">
                  <c:v>3.9924693107599998</c:v>
                </c:pt>
                <c:pt idx="35234">
                  <c:v>3.9925251007079998</c:v>
                </c:pt>
                <c:pt idx="35235">
                  <c:v>3.9925820827480001</c:v>
                </c:pt>
                <c:pt idx="35236">
                  <c:v>3.992637395859</c:v>
                </c:pt>
                <c:pt idx="35237">
                  <c:v>3.992689609528</c:v>
                </c:pt>
                <c:pt idx="35238">
                  <c:v>3.9927847385409998</c:v>
                </c:pt>
                <c:pt idx="35239">
                  <c:v>3.9928786754610002</c:v>
                </c:pt>
                <c:pt idx="35240">
                  <c:v>3.9932084083560002</c:v>
                </c:pt>
                <c:pt idx="35241">
                  <c:v>3.993415355682</c:v>
                </c:pt>
                <c:pt idx="35242">
                  <c:v>3.9935874938959999</c:v>
                </c:pt>
                <c:pt idx="35243">
                  <c:v>3.993748426437</c:v>
                </c:pt>
                <c:pt idx="35244">
                  <c:v>3.993795156479</c:v>
                </c:pt>
                <c:pt idx="35245">
                  <c:v>3.9938378334050002</c:v>
                </c:pt>
                <c:pt idx="35246">
                  <c:v>3.9938817024229998</c:v>
                </c:pt>
                <c:pt idx="35247">
                  <c:v>3.9939284324650002</c:v>
                </c:pt>
                <c:pt idx="35248">
                  <c:v>3.9940114021299999</c:v>
                </c:pt>
                <c:pt idx="35249">
                  <c:v>3.9940855503080002</c:v>
                </c:pt>
                <c:pt idx="35250">
                  <c:v>3.9941401481629999</c:v>
                </c:pt>
                <c:pt idx="35251">
                  <c:v>3.9941866397860002</c:v>
                </c:pt>
                <c:pt idx="35252">
                  <c:v>3.9942307472229999</c:v>
                </c:pt>
                <c:pt idx="35253">
                  <c:v>3.9942693710329999</c:v>
                </c:pt>
                <c:pt idx="35254">
                  <c:v>3.9943125247959999</c:v>
                </c:pt>
                <c:pt idx="35255">
                  <c:v>3.9943511486049998</c:v>
                </c:pt>
                <c:pt idx="35256">
                  <c:v>3.994393587112</c:v>
                </c:pt>
                <c:pt idx="35257">
                  <c:v>3.9944391250610001</c:v>
                </c:pt>
                <c:pt idx="35258">
                  <c:v>3.9944851398469998</c:v>
                </c:pt>
                <c:pt idx="35259">
                  <c:v>3.9945290088649998</c:v>
                </c:pt>
                <c:pt idx="35260">
                  <c:v>3.9945724010469998</c:v>
                </c:pt>
                <c:pt idx="35261">
                  <c:v>3.994614839554</c:v>
                </c:pt>
                <c:pt idx="35262">
                  <c:v>3.9946589469910001</c:v>
                </c:pt>
                <c:pt idx="35263">
                  <c:v>3.9947626590729999</c:v>
                </c:pt>
                <c:pt idx="35264">
                  <c:v>3.9950599670410001</c:v>
                </c:pt>
                <c:pt idx="35265">
                  <c:v>3.9951524734500001</c:v>
                </c:pt>
                <c:pt idx="35266">
                  <c:v>3.9952540397640002</c:v>
                </c:pt>
                <c:pt idx="35267">
                  <c:v>3.995309114456</c:v>
                </c:pt>
                <c:pt idx="35268">
                  <c:v>3.9953644275669999</c:v>
                </c:pt>
                <c:pt idx="35269">
                  <c:v>3.9954237937929999</c:v>
                </c:pt>
                <c:pt idx="35270">
                  <c:v>3.9954802989960001</c:v>
                </c:pt>
                <c:pt idx="35271">
                  <c:v>3.9955422878269999</c:v>
                </c:pt>
                <c:pt idx="35272">
                  <c:v>3.9956026077270002</c:v>
                </c:pt>
                <c:pt idx="35273">
                  <c:v>3.995668172836</c:v>
                </c:pt>
                <c:pt idx="35274">
                  <c:v>3.99573802948</c:v>
                </c:pt>
                <c:pt idx="35275">
                  <c:v>3.9958119392400002</c:v>
                </c:pt>
                <c:pt idx="35276">
                  <c:v>3.9958851337430001</c:v>
                </c:pt>
                <c:pt idx="35277">
                  <c:v>3.9959602355960002</c:v>
                </c:pt>
                <c:pt idx="35278">
                  <c:v>3.996039628983</c:v>
                </c:pt>
                <c:pt idx="35279">
                  <c:v>3.9961140155789998</c:v>
                </c:pt>
                <c:pt idx="35280">
                  <c:v>3.9961848258970001</c:v>
                </c:pt>
                <c:pt idx="35281">
                  <c:v>3.996255874634</c:v>
                </c:pt>
                <c:pt idx="35282">
                  <c:v>3.996323823929</c:v>
                </c:pt>
                <c:pt idx="35283">
                  <c:v>3.9963855743410002</c:v>
                </c:pt>
                <c:pt idx="35284">
                  <c:v>3.99649143219</c:v>
                </c:pt>
                <c:pt idx="35285">
                  <c:v>3.9965920448299999</c:v>
                </c:pt>
                <c:pt idx="35286">
                  <c:v>3.9967153072360002</c:v>
                </c:pt>
                <c:pt idx="35287">
                  <c:v>3.9970505237579999</c:v>
                </c:pt>
                <c:pt idx="35288">
                  <c:v>3.9973618984220001</c:v>
                </c:pt>
                <c:pt idx="35289">
                  <c:v>3.9974370002750002</c:v>
                </c:pt>
                <c:pt idx="35290">
                  <c:v>3.9975152015690001</c:v>
                </c:pt>
                <c:pt idx="35291">
                  <c:v>3.9975981712339999</c:v>
                </c:pt>
                <c:pt idx="35292">
                  <c:v>3.9976687431340001</c:v>
                </c:pt>
                <c:pt idx="35293">
                  <c:v>3.997989416122</c:v>
                </c:pt>
                <c:pt idx="35294">
                  <c:v>3.9981031417850001</c:v>
                </c:pt>
                <c:pt idx="35295">
                  <c:v>3.9982104301449999</c:v>
                </c:pt>
                <c:pt idx="35296">
                  <c:v>3.9984521865840001</c:v>
                </c:pt>
                <c:pt idx="35297">
                  <c:v>3.9985022544860001</c:v>
                </c:pt>
                <c:pt idx="35298">
                  <c:v>3.998568296432</c:v>
                </c:pt>
                <c:pt idx="35299">
                  <c:v>3.99862742424</c:v>
                </c:pt>
                <c:pt idx="35300">
                  <c:v>3.9986653327939998</c:v>
                </c:pt>
                <c:pt idx="35301">
                  <c:v>3.998702526093</c:v>
                </c:pt>
                <c:pt idx="35302">
                  <c:v>3.998730421066</c:v>
                </c:pt>
                <c:pt idx="35303">
                  <c:v>3.9987685680389999</c:v>
                </c:pt>
                <c:pt idx="35304">
                  <c:v>3.9988119602199999</c:v>
                </c:pt>
                <c:pt idx="35305">
                  <c:v>3.998852729797</c:v>
                </c:pt>
                <c:pt idx="35306">
                  <c:v>3.9988937377929998</c:v>
                </c:pt>
                <c:pt idx="35307">
                  <c:v>3.9989423751830002</c:v>
                </c:pt>
                <c:pt idx="35308">
                  <c:v>3.9989809989929999</c:v>
                </c:pt>
                <c:pt idx="35309">
                  <c:v>3.9990191459659998</c:v>
                </c:pt>
                <c:pt idx="35310">
                  <c:v>3.9990596771239999</c:v>
                </c:pt>
                <c:pt idx="35311">
                  <c:v>3.9990992546080002</c:v>
                </c:pt>
                <c:pt idx="35312">
                  <c:v>3.999138593674</c:v>
                </c:pt>
                <c:pt idx="35313">
                  <c:v>3.9991765022279999</c:v>
                </c:pt>
                <c:pt idx="35314">
                  <c:v>3.9992089271550002</c:v>
                </c:pt>
                <c:pt idx="35315">
                  <c:v>3.9992425441739998</c:v>
                </c:pt>
                <c:pt idx="35316">
                  <c:v>3.999281406403</c:v>
                </c:pt>
                <c:pt idx="35317">
                  <c:v>3.9993221759800002</c:v>
                </c:pt>
                <c:pt idx="35318">
                  <c:v>3.9993696212769998</c:v>
                </c:pt>
                <c:pt idx="35319">
                  <c:v>3.9994153976439999</c:v>
                </c:pt>
                <c:pt idx="35320">
                  <c:v>3.99946475029</c:v>
                </c:pt>
                <c:pt idx="35321">
                  <c:v>3.9995107650759998</c:v>
                </c:pt>
                <c:pt idx="35322">
                  <c:v>3.9995629787450002</c:v>
                </c:pt>
                <c:pt idx="35323">
                  <c:v>3.999610900879</c:v>
                </c:pt>
                <c:pt idx="35324">
                  <c:v>3.9996626377109998</c:v>
                </c:pt>
                <c:pt idx="35325">
                  <c:v>3.9997153282169999</c:v>
                </c:pt>
                <c:pt idx="35326">
                  <c:v>3.999795913696</c:v>
                </c:pt>
                <c:pt idx="35327">
                  <c:v>4.0001063346860004</c:v>
                </c:pt>
                <c:pt idx="35328">
                  <c:v>4.000170707703</c:v>
                </c:pt>
                <c:pt idx="35329">
                  <c:v>4.0002374649050001</c:v>
                </c:pt>
                <c:pt idx="35330">
                  <c:v>4.0003180503850002</c:v>
                </c:pt>
                <c:pt idx="35331">
                  <c:v>4.00040102005</c:v>
                </c:pt>
                <c:pt idx="35332">
                  <c:v>4.0004844665529999</c:v>
                </c:pt>
                <c:pt idx="35333">
                  <c:v>4.0005702972410004</c:v>
                </c:pt>
                <c:pt idx="35334">
                  <c:v>4.0006575584409996</c:v>
                </c:pt>
                <c:pt idx="35335">
                  <c:v>4.0007514953610004</c:v>
                </c:pt>
                <c:pt idx="35336">
                  <c:v>4.0008497238159997</c:v>
                </c:pt>
                <c:pt idx="35337">
                  <c:v>4.000941753387</c:v>
                </c:pt>
                <c:pt idx="35338">
                  <c:v>4.0010294914250002</c:v>
                </c:pt>
                <c:pt idx="35339">
                  <c:v>4.0011129379270001</c:v>
                </c:pt>
                <c:pt idx="35340">
                  <c:v>4.0011873245240004</c:v>
                </c:pt>
                <c:pt idx="35341">
                  <c:v>4.0012564659120002</c:v>
                </c:pt>
                <c:pt idx="35342">
                  <c:v>4.0013213157649998</c:v>
                </c:pt>
                <c:pt idx="35343">
                  <c:v>4.0013828277589996</c:v>
                </c:pt>
                <c:pt idx="35344">
                  <c:v>4.0014419555660004</c:v>
                </c:pt>
                <c:pt idx="35345">
                  <c:v>4.0015406608579998</c:v>
                </c:pt>
                <c:pt idx="35346">
                  <c:v>4.0018692016599999</c:v>
                </c:pt>
                <c:pt idx="35347">
                  <c:v>4.0020451545720004</c:v>
                </c:pt>
                <c:pt idx="35348">
                  <c:v>4.0021610260009997</c:v>
                </c:pt>
                <c:pt idx="35349">
                  <c:v>4.0022015571590002</c:v>
                </c:pt>
                <c:pt idx="35350">
                  <c:v>4.0022397041320001</c:v>
                </c:pt>
                <c:pt idx="35351">
                  <c:v>4.0022730827329998</c:v>
                </c:pt>
                <c:pt idx="35352">
                  <c:v>4.0023136138920004</c:v>
                </c:pt>
                <c:pt idx="35353">
                  <c:v>4.0023527145389997</c:v>
                </c:pt>
                <c:pt idx="35354">
                  <c:v>4.0023899078370002</c:v>
                </c:pt>
                <c:pt idx="35355">
                  <c:v>4.002427577972</c:v>
                </c:pt>
                <c:pt idx="35356">
                  <c:v>4.0024628639220001</c:v>
                </c:pt>
                <c:pt idx="35357">
                  <c:v>4.0025010108950001</c:v>
                </c:pt>
                <c:pt idx="35358">
                  <c:v>4.0025382041929998</c:v>
                </c:pt>
                <c:pt idx="35359">
                  <c:v>4.0025749206540002</c:v>
                </c:pt>
                <c:pt idx="35360">
                  <c:v>4.0026130676270002</c:v>
                </c:pt>
                <c:pt idx="35361">
                  <c:v>4.0026311874390004</c:v>
                </c:pt>
                <c:pt idx="35362">
                  <c:v>4.0026679038999999</c:v>
                </c:pt>
                <c:pt idx="35363">
                  <c:v>4.002699375153</c:v>
                </c:pt>
                <c:pt idx="35364">
                  <c:v>4.0027337074279998</c:v>
                </c:pt>
                <c:pt idx="35365">
                  <c:v>4.0027680397029997</c:v>
                </c:pt>
                <c:pt idx="35366">
                  <c:v>4.0028090476990004</c:v>
                </c:pt>
                <c:pt idx="35367">
                  <c:v>4.002852916718</c:v>
                </c:pt>
                <c:pt idx="35368">
                  <c:v>4.002898216248</c:v>
                </c:pt>
                <c:pt idx="35369">
                  <c:v>4.0029697418210004</c:v>
                </c:pt>
                <c:pt idx="35370">
                  <c:v>4.0031161308290004</c:v>
                </c:pt>
                <c:pt idx="35371">
                  <c:v>4.0034112930300001</c:v>
                </c:pt>
                <c:pt idx="35372">
                  <c:v>4.0034627914429999</c:v>
                </c:pt>
                <c:pt idx="35373">
                  <c:v>4.0035185813899998</c:v>
                </c:pt>
                <c:pt idx="35374">
                  <c:v>4.0035767555239996</c:v>
                </c:pt>
                <c:pt idx="35375">
                  <c:v>4.0036363601679996</c:v>
                </c:pt>
                <c:pt idx="35376">
                  <c:v>4.003693580627</c:v>
                </c:pt>
                <c:pt idx="35377">
                  <c:v>4.0037546157839996</c:v>
                </c:pt>
                <c:pt idx="35378">
                  <c:v>4.0038189888</c:v>
                </c:pt>
                <c:pt idx="35379">
                  <c:v>4.003885269165</c:v>
                </c:pt>
                <c:pt idx="35380">
                  <c:v>4.0039477348329999</c:v>
                </c:pt>
                <c:pt idx="35381">
                  <c:v>4.004007339478</c:v>
                </c:pt>
                <c:pt idx="35382">
                  <c:v>4.0040626525879999</c:v>
                </c:pt>
                <c:pt idx="35383">
                  <c:v>4.0041193962100001</c:v>
                </c:pt>
                <c:pt idx="35384">
                  <c:v>4.0041775703429998</c:v>
                </c:pt>
                <c:pt idx="35385">
                  <c:v>4.0042872428890002</c:v>
                </c:pt>
                <c:pt idx="35386">
                  <c:v>4.0043878555300001</c:v>
                </c:pt>
                <c:pt idx="35387">
                  <c:v>4.0046710968020003</c:v>
                </c:pt>
                <c:pt idx="35388">
                  <c:v>4.0047478675840003</c:v>
                </c:pt>
                <c:pt idx="35389">
                  <c:v>4.0047931671140002</c:v>
                </c:pt>
                <c:pt idx="35390">
                  <c:v>4.0048351287840003</c:v>
                </c:pt>
                <c:pt idx="35391">
                  <c:v>4.0049266815189997</c:v>
                </c:pt>
                <c:pt idx="35392">
                  <c:v>4.0050024986270003</c:v>
                </c:pt>
                <c:pt idx="35393">
                  <c:v>4.0050830841060003</c:v>
                </c:pt>
                <c:pt idx="35394">
                  <c:v>4.005134105682</c:v>
                </c:pt>
                <c:pt idx="35395">
                  <c:v>4.005249023438</c:v>
                </c:pt>
                <c:pt idx="35396">
                  <c:v>4.0053339004520003</c:v>
                </c:pt>
                <c:pt idx="35397">
                  <c:v>4.005388259888</c:v>
                </c:pt>
                <c:pt idx="35398">
                  <c:v>4.0054664611820003</c:v>
                </c:pt>
                <c:pt idx="35399">
                  <c:v>4.0055122375490004</c:v>
                </c:pt>
                <c:pt idx="35400">
                  <c:v>4.0058441162109997</c:v>
                </c:pt>
                <c:pt idx="35401">
                  <c:v>4.0060043334959996</c:v>
                </c:pt>
                <c:pt idx="35402">
                  <c:v>4.0060858726499999</c:v>
                </c:pt>
                <c:pt idx="35403">
                  <c:v>4.0061678886410004</c:v>
                </c:pt>
                <c:pt idx="35404">
                  <c:v>4.00625705719</c:v>
                </c:pt>
                <c:pt idx="35405">
                  <c:v>4.0063462257389997</c:v>
                </c:pt>
                <c:pt idx="35406">
                  <c:v>4.0064754486079996</c:v>
                </c:pt>
                <c:pt idx="35407">
                  <c:v>4.006637096405</c:v>
                </c:pt>
                <c:pt idx="35408">
                  <c:v>4.0068106651309998</c:v>
                </c:pt>
                <c:pt idx="35409">
                  <c:v>4.0068831443789996</c:v>
                </c:pt>
                <c:pt idx="35410">
                  <c:v>4.0070266723629997</c:v>
                </c:pt>
                <c:pt idx="35411">
                  <c:v>4.0072698593140004</c:v>
                </c:pt>
                <c:pt idx="35412">
                  <c:v>4.0073466300960003</c:v>
                </c:pt>
                <c:pt idx="35413">
                  <c:v>4.0076436996459996</c:v>
                </c:pt>
                <c:pt idx="35414">
                  <c:v>4.0076990127560004</c:v>
                </c:pt>
                <c:pt idx="35415">
                  <c:v>4.007753372192</c:v>
                </c:pt>
                <c:pt idx="35416">
                  <c:v>4.0078125</c:v>
                </c:pt>
                <c:pt idx="35417">
                  <c:v>4.007871627808</c:v>
                </c:pt>
                <c:pt idx="35418">
                  <c:v>4.0079336166379997</c:v>
                </c:pt>
                <c:pt idx="35419">
                  <c:v>4.007997512817</c:v>
                </c:pt>
                <c:pt idx="35420">
                  <c:v>4.0080561637879999</c:v>
                </c:pt>
                <c:pt idx="35421">
                  <c:v>4.0081100463870003</c:v>
                </c:pt>
                <c:pt idx="35422">
                  <c:v>4.0081629753110004</c:v>
                </c:pt>
                <c:pt idx="35423">
                  <c:v>4.0082559585570001</c:v>
                </c:pt>
                <c:pt idx="35424">
                  <c:v>4.0083508491520004</c:v>
                </c:pt>
                <c:pt idx="35425">
                  <c:v>4.0084409713750002</c:v>
                </c:pt>
                <c:pt idx="35426">
                  <c:v>4.0085282325740001</c:v>
                </c:pt>
                <c:pt idx="35427">
                  <c:v>4.0086164474489996</c:v>
                </c:pt>
                <c:pt idx="35428">
                  <c:v>4.0087051391599999</c:v>
                </c:pt>
                <c:pt idx="35429">
                  <c:v>4.0087947845459997</c:v>
                </c:pt>
                <c:pt idx="35430">
                  <c:v>4.0088772773740002</c:v>
                </c:pt>
                <c:pt idx="35431">
                  <c:v>4.0089893341060003</c:v>
                </c:pt>
                <c:pt idx="35432">
                  <c:v>4.0091776847840004</c:v>
                </c:pt>
                <c:pt idx="35433">
                  <c:v>4.0092287063600001</c:v>
                </c:pt>
                <c:pt idx="35434">
                  <c:v>4.0093002319339996</c:v>
                </c:pt>
                <c:pt idx="35435">
                  <c:v>4.0093355178829997</c:v>
                </c:pt>
                <c:pt idx="35436">
                  <c:v>4.0093774795529997</c:v>
                </c:pt>
                <c:pt idx="35437">
                  <c:v>4.0094094276429999</c:v>
                </c:pt>
                <c:pt idx="35438">
                  <c:v>4.0094470977779997</c:v>
                </c:pt>
                <c:pt idx="35439">
                  <c:v>4.0094819068909997</c:v>
                </c:pt>
                <c:pt idx="35440">
                  <c:v>4.0095200538639997</c:v>
                </c:pt>
                <c:pt idx="35441">
                  <c:v>4.0095629692079999</c:v>
                </c:pt>
                <c:pt idx="35442">
                  <c:v>4.0096063613890003</c:v>
                </c:pt>
                <c:pt idx="35443">
                  <c:v>4.0096473693850001</c:v>
                </c:pt>
                <c:pt idx="35444">
                  <c:v>4.0097198486329999</c:v>
                </c:pt>
                <c:pt idx="35445">
                  <c:v>4.0097923278809997</c:v>
                </c:pt>
                <c:pt idx="35446">
                  <c:v>4.0098662376399998</c:v>
                </c:pt>
                <c:pt idx="35447">
                  <c:v>4.0099058151250002</c:v>
                </c:pt>
                <c:pt idx="35448">
                  <c:v>4.0099444389340002</c:v>
                </c:pt>
                <c:pt idx="35449">
                  <c:v>4.0099802017209996</c:v>
                </c:pt>
                <c:pt idx="35450">
                  <c:v>4.0100212097170003</c:v>
                </c:pt>
                <c:pt idx="35451">
                  <c:v>4.010089874268</c:v>
                </c:pt>
                <c:pt idx="35452">
                  <c:v>4.0101418495179999</c:v>
                </c:pt>
                <c:pt idx="35453">
                  <c:v>4.0101914405820001</c:v>
                </c:pt>
                <c:pt idx="35454">
                  <c:v>4.0102691650390003</c:v>
                </c:pt>
                <c:pt idx="35455">
                  <c:v>4.0105128288270002</c:v>
                </c:pt>
                <c:pt idx="35456">
                  <c:v>4.0106196403499998</c:v>
                </c:pt>
                <c:pt idx="35457">
                  <c:v>4.0106778144839996</c:v>
                </c:pt>
                <c:pt idx="35458">
                  <c:v>4.0107374191279996</c:v>
                </c:pt>
                <c:pt idx="35459">
                  <c:v>4.0107932090759997</c:v>
                </c:pt>
                <c:pt idx="35460">
                  <c:v>4.0108499526979999</c:v>
                </c:pt>
                <c:pt idx="35461">
                  <c:v>4.0109057426449999</c:v>
                </c:pt>
                <c:pt idx="35462">
                  <c:v>4.0109610557559998</c:v>
                </c:pt>
                <c:pt idx="35463">
                  <c:v>4.0110192298890004</c:v>
                </c:pt>
                <c:pt idx="35464">
                  <c:v>4.0110793113709997</c:v>
                </c:pt>
                <c:pt idx="35465">
                  <c:v>4.0111374855040003</c:v>
                </c:pt>
                <c:pt idx="35466">
                  <c:v>4.0111961364750002</c:v>
                </c:pt>
                <c:pt idx="35467">
                  <c:v>4.0112562179570004</c:v>
                </c:pt>
                <c:pt idx="35468">
                  <c:v>4.0113182067870001</c:v>
                </c:pt>
                <c:pt idx="35469">
                  <c:v>4.0113887786870004</c:v>
                </c:pt>
                <c:pt idx="35470">
                  <c:v>4.0114560127259997</c:v>
                </c:pt>
                <c:pt idx="35471">
                  <c:v>4.011519908905</c:v>
                </c:pt>
                <c:pt idx="35472">
                  <c:v>4.0115852355959998</c:v>
                </c:pt>
                <c:pt idx="35473">
                  <c:v>4.0116467475890003</c:v>
                </c:pt>
                <c:pt idx="35474">
                  <c:v>4.0117025375370003</c:v>
                </c:pt>
                <c:pt idx="35475">
                  <c:v>4.0117592811579996</c:v>
                </c:pt>
                <c:pt idx="35476">
                  <c:v>4.0118632316590004</c:v>
                </c:pt>
                <c:pt idx="35477">
                  <c:v>4.0119495391850002</c:v>
                </c:pt>
                <c:pt idx="35478">
                  <c:v>4.0121078491209996</c:v>
                </c:pt>
                <c:pt idx="35479">
                  <c:v>4.012405872345</c:v>
                </c:pt>
                <c:pt idx="35480">
                  <c:v>4.0124750137329999</c:v>
                </c:pt>
                <c:pt idx="35481">
                  <c:v>4.0125112533570002</c:v>
                </c:pt>
                <c:pt idx="35482">
                  <c:v>4.0125427246090002</c:v>
                </c:pt>
                <c:pt idx="35483">
                  <c:v>4.0125823020939997</c:v>
                </c:pt>
                <c:pt idx="35484">
                  <c:v>4.0126175880429997</c:v>
                </c:pt>
                <c:pt idx="35485">
                  <c:v>4.0126490592959998</c:v>
                </c:pt>
                <c:pt idx="35486">
                  <c:v>4.0126895904540003</c:v>
                </c:pt>
                <c:pt idx="35487">
                  <c:v>4.0127243995670003</c:v>
                </c:pt>
                <c:pt idx="35488">
                  <c:v>4.0127582550050001</c:v>
                </c:pt>
                <c:pt idx="35489">
                  <c:v>4.0127916336059997</c:v>
                </c:pt>
                <c:pt idx="35490">
                  <c:v>4.0128254890440003</c:v>
                </c:pt>
                <c:pt idx="35491">
                  <c:v>4.0128755569459997</c:v>
                </c:pt>
                <c:pt idx="35492">
                  <c:v>4.0129146575929999</c:v>
                </c:pt>
                <c:pt idx="35493">
                  <c:v>4.0129551887510004</c:v>
                </c:pt>
                <c:pt idx="35494">
                  <c:v>4.0130310058590002</c:v>
                </c:pt>
                <c:pt idx="35495">
                  <c:v>4.0133514404300001</c:v>
                </c:pt>
                <c:pt idx="35496">
                  <c:v>4.0136947631839996</c:v>
                </c:pt>
                <c:pt idx="35497">
                  <c:v>4.013842582703</c:v>
                </c:pt>
                <c:pt idx="35498">
                  <c:v>4.0141291618350001</c:v>
                </c:pt>
                <c:pt idx="35499">
                  <c:v>4.0141758918760004</c:v>
                </c:pt>
                <c:pt idx="35500">
                  <c:v>4.0142168998720003</c:v>
                </c:pt>
                <c:pt idx="35501">
                  <c:v>4.0142588615420003</c:v>
                </c:pt>
                <c:pt idx="35502">
                  <c:v>4.014299869537</c:v>
                </c:pt>
                <c:pt idx="35503">
                  <c:v>4.014345169067</c:v>
                </c:pt>
                <c:pt idx="35504">
                  <c:v>4.0144162178040004</c:v>
                </c:pt>
                <c:pt idx="35505">
                  <c:v>4.0144729614259997</c:v>
                </c:pt>
                <c:pt idx="35506">
                  <c:v>4.0145235061650002</c:v>
                </c:pt>
                <c:pt idx="35507">
                  <c:v>4.014571666718</c:v>
                </c:pt>
                <c:pt idx="35508">
                  <c:v>4.0146188735959996</c:v>
                </c:pt>
                <c:pt idx="35509">
                  <c:v>4.0146956443789996</c:v>
                </c:pt>
                <c:pt idx="35510">
                  <c:v>4.0147471427920003</c:v>
                </c:pt>
                <c:pt idx="35511">
                  <c:v>4.0148658752440003</c:v>
                </c:pt>
                <c:pt idx="35512">
                  <c:v>4.01504945755</c:v>
                </c:pt>
                <c:pt idx="35513">
                  <c:v>4.0151686668400002</c:v>
                </c:pt>
                <c:pt idx="35514">
                  <c:v>4.0152535438539996</c:v>
                </c:pt>
                <c:pt idx="35515">
                  <c:v>4.0154552459720003</c:v>
                </c:pt>
                <c:pt idx="35516">
                  <c:v>4.0156202316279996</c:v>
                </c:pt>
                <c:pt idx="35517">
                  <c:v>4.0157566070559998</c:v>
                </c:pt>
                <c:pt idx="35518">
                  <c:v>4.0158495903020004</c:v>
                </c:pt>
                <c:pt idx="35519">
                  <c:v>4.0159401893620004</c:v>
                </c:pt>
                <c:pt idx="35520">
                  <c:v>4.0160288810729998</c:v>
                </c:pt>
                <c:pt idx="35521">
                  <c:v>4.016130447388</c:v>
                </c:pt>
                <c:pt idx="35522">
                  <c:v>4.0161800384520001</c:v>
                </c:pt>
                <c:pt idx="35523">
                  <c:v>4.0162324905400002</c:v>
                </c:pt>
                <c:pt idx="35524">
                  <c:v>4.0162901878359998</c:v>
                </c:pt>
                <c:pt idx="35525">
                  <c:v>4.0163536071779999</c:v>
                </c:pt>
                <c:pt idx="35526">
                  <c:v>4.016416549683</c:v>
                </c:pt>
                <c:pt idx="35527">
                  <c:v>4.0164842605590003</c:v>
                </c:pt>
                <c:pt idx="35528">
                  <c:v>4.0165553092959998</c:v>
                </c:pt>
                <c:pt idx="35529">
                  <c:v>4.0166254043579999</c:v>
                </c:pt>
                <c:pt idx="35530">
                  <c:v>4.0166916847229999</c:v>
                </c:pt>
                <c:pt idx="35531">
                  <c:v>4.0167565345760003</c:v>
                </c:pt>
                <c:pt idx="35532">
                  <c:v>4.0168194770810004</c:v>
                </c:pt>
                <c:pt idx="35533">
                  <c:v>4.0168824195859996</c:v>
                </c:pt>
                <c:pt idx="35534">
                  <c:v>4.0169382095339996</c:v>
                </c:pt>
                <c:pt idx="35535">
                  <c:v>4.0169930458070002</c:v>
                </c:pt>
                <c:pt idx="35536">
                  <c:v>4.0170917510989996</c:v>
                </c:pt>
                <c:pt idx="35537">
                  <c:v>4.0171785354610003</c:v>
                </c:pt>
                <c:pt idx="35538">
                  <c:v>4.0172624588010004</c:v>
                </c:pt>
                <c:pt idx="35539">
                  <c:v>4.0173783302309998</c:v>
                </c:pt>
                <c:pt idx="35540">
                  <c:v>4.0175142288209997</c:v>
                </c:pt>
                <c:pt idx="35541">
                  <c:v>4.0176563262940004</c:v>
                </c:pt>
                <c:pt idx="35542">
                  <c:v>4.0177402496339996</c:v>
                </c:pt>
                <c:pt idx="35543">
                  <c:v>4.0178236961360003</c:v>
                </c:pt>
                <c:pt idx="35544">
                  <c:v>4.0179910659790004</c:v>
                </c:pt>
                <c:pt idx="35545">
                  <c:v>4.0180377960209999</c:v>
                </c:pt>
                <c:pt idx="35546">
                  <c:v>4.0180840492250001</c:v>
                </c:pt>
                <c:pt idx="35547">
                  <c:v>4.0181264877320002</c:v>
                </c:pt>
                <c:pt idx="35548">
                  <c:v>4.0181703567499998</c:v>
                </c:pt>
                <c:pt idx="35549">
                  <c:v>4.0182542800899999</c:v>
                </c:pt>
                <c:pt idx="35550">
                  <c:v>4.0183582305909997</c:v>
                </c:pt>
                <c:pt idx="35551">
                  <c:v>4.0184102058409996</c:v>
                </c:pt>
                <c:pt idx="35552">
                  <c:v>4.0184540748600002</c:v>
                </c:pt>
                <c:pt idx="35553">
                  <c:v>4.0184926986690002</c:v>
                </c:pt>
                <c:pt idx="35554">
                  <c:v>4.018537521362</c:v>
                </c:pt>
                <c:pt idx="35555">
                  <c:v>4.0186095237729997</c:v>
                </c:pt>
                <c:pt idx="35556">
                  <c:v>4.0186920166020004</c:v>
                </c:pt>
                <c:pt idx="35557">
                  <c:v>4.0187692642209996</c:v>
                </c:pt>
                <c:pt idx="35558">
                  <c:v>4.019092082977</c:v>
                </c:pt>
                <c:pt idx="35559">
                  <c:v>4.019241809845</c:v>
                </c:pt>
                <c:pt idx="35560">
                  <c:v>4.0193591117859997</c:v>
                </c:pt>
                <c:pt idx="35561">
                  <c:v>4.0194439888</c:v>
                </c:pt>
                <c:pt idx="35562">
                  <c:v>4.0195674896240003</c:v>
                </c:pt>
                <c:pt idx="35563">
                  <c:v>4.0196948051449999</c:v>
                </c:pt>
                <c:pt idx="35564">
                  <c:v>4.0197777748109997</c:v>
                </c:pt>
                <c:pt idx="35565">
                  <c:v>4.0198640823360003</c:v>
                </c:pt>
                <c:pt idx="35566">
                  <c:v>4.0199842452999999</c:v>
                </c:pt>
                <c:pt idx="35567">
                  <c:v>4.0201911926270002</c:v>
                </c:pt>
                <c:pt idx="35568">
                  <c:v>4.0204687118529998</c:v>
                </c:pt>
                <c:pt idx="35569">
                  <c:v>4.0205502510070001</c:v>
                </c:pt>
                <c:pt idx="35570">
                  <c:v>4.0206336975100001</c:v>
                </c:pt>
                <c:pt idx="35571">
                  <c:v>4.0207133293149999</c:v>
                </c:pt>
                <c:pt idx="35572">
                  <c:v>4.0209765434270004</c:v>
                </c:pt>
                <c:pt idx="35573">
                  <c:v>4.0210585594179999</c:v>
                </c:pt>
                <c:pt idx="35574">
                  <c:v>4.0211648941040004</c:v>
                </c:pt>
                <c:pt idx="35575">
                  <c:v>4.0213332176209997</c:v>
                </c:pt>
                <c:pt idx="35576">
                  <c:v>4.0214195251460003</c:v>
                </c:pt>
                <c:pt idx="35577">
                  <c:v>4.0217332839970004</c:v>
                </c:pt>
                <c:pt idx="35578">
                  <c:v>4.0220680236820003</c:v>
                </c:pt>
                <c:pt idx="35579">
                  <c:v>4.0223155021670003</c:v>
                </c:pt>
                <c:pt idx="35580">
                  <c:v>4.0224542617800001</c:v>
                </c:pt>
                <c:pt idx="35581">
                  <c:v>4.022569179535</c:v>
                </c:pt>
                <c:pt idx="35582">
                  <c:v>4.0226831436159998</c:v>
                </c:pt>
                <c:pt idx="35583">
                  <c:v>4.0227570533749999</c:v>
                </c:pt>
                <c:pt idx="35584">
                  <c:v>4.0228033065800002</c:v>
                </c:pt>
                <c:pt idx="35585">
                  <c:v>4.0228505134579997</c:v>
                </c:pt>
                <c:pt idx="35586">
                  <c:v>4.0228939056400002</c:v>
                </c:pt>
                <c:pt idx="35587">
                  <c:v>4.022935390472</c:v>
                </c:pt>
                <c:pt idx="35588">
                  <c:v>4.0229825973509996</c:v>
                </c:pt>
                <c:pt idx="35589">
                  <c:v>4.0230526924129997</c:v>
                </c:pt>
                <c:pt idx="35590">
                  <c:v>4.0231013298029996</c:v>
                </c:pt>
                <c:pt idx="35591">
                  <c:v>4.0231509208679999</c:v>
                </c:pt>
                <c:pt idx="35592">
                  <c:v>4.0232553482059998</c:v>
                </c:pt>
                <c:pt idx="35593">
                  <c:v>4.0233359336849999</c:v>
                </c:pt>
                <c:pt idx="35594">
                  <c:v>4.0234494209290004</c:v>
                </c:pt>
                <c:pt idx="35595">
                  <c:v>4.0237965583799999</c:v>
                </c:pt>
                <c:pt idx="35596">
                  <c:v>4.0240015983579998</c:v>
                </c:pt>
                <c:pt idx="35597">
                  <c:v>4.0241308212279998</c:v>
                </c:pt>
                <c:pt idx="35598">
                  <c:v>4.0242199897770004</c:v>
                </c:pt>
                <c:pt idx="35599">
                  <c:v>4.0243415832520002</c:v>
                </c:pt>
                <c:pt idx="35600">
                  <c:v>4.0244326591490003</c:v>
                </c:pt>
                <c:pt idx="35601">
                  <c:v>4.0245342254640004</c:v>
                </c:pt>
                <c:pt idx="35602">
                  <c:v>4.0245895385740003</c:v>
                </c:pt>
                <c:pt idx="35603">
                  <c:v>4.0246424674989996</c:v>
                </c:pt>
                <c:pt idx="35604">
                  <c:v>4.0246958732599998</c:v>
                </c:pt>
                <c:pt idx="35605">
                  <c:v>4.0247569084170003</c:v>
                </c:pt>
                <c:pt idx="35606">
                  <c:v>4.0248146057129999</c:v>
                </c:pt>
                <c:pt idx="35607">
                  <c:v>4.0248727798459996</c:v>
                </c:pt>
                <c:pt idx="35608">
                  <c:v>4.0249290466309997</c:v>
                </c:pt>
                <c:pt idx="35609">
                  <c:v>4.0250325202940003</c:v>
                </c:pt>
                <c:pt idx="35610">
                  <c:v>4.0251240730289997</c:v>
                </c:pt>
                <c:pt idx="35611">
                  <c:v>4.0252184867859997</c:v>
                </c:pt>
                <c:pt idx="35612">
                  <c:v>4.0253043174740002</c:v>
                </c:pt>
                <c:pt idx="35613">
                  <c:v>4.0254268646240003</c:v>
                </c:pt>
                <c:pt idx="35614">
                  <c:v>4.0255064964290002</c:v>
                </c:pt>
                <c:pt idx="35615">
                  <c:v>4.0258269310000001</c:v>
                </c:pt>
                <c:pt idx="35616">
                  <c:v>4.0260014534000002</c:v>
                </c:pt>
                <c:pt idx="35617">
                  <c:v>4.0262632370000002</c:v>
                </c:pt>
                <c:pt idx="35618">
                  <c:v>4.0263314247129998</c:v>
                </c:pt>
                <c:pt idx="35619">
                  <c:v>4.0263786315920003</c:v>
                </c:pt>
                <c:pt idx="35620">
                  <c:v>4.0264272689820002</c:v>
                </c:pt>
                <c:pt idx="35621">
                  <c:v>4.0264725685120002</c:v>
                </c:pt>
                <c:pt idx="35622">
                  <c:v>4.0265192985529996</c:v>
                </c:pt>
                <c:pt idx="35623">
                  <c:v>4.0265703201290002</c:v>
                </c:pt>
                <c:pt idx="35624">
                  <c:v>4.0266122817990002</c:v>
                </c:pt>
                <c:pt idx="35625">
                  <c:v>4.0266833305359997</c:v>
                </c:pt>
                <c:pt idx="35626">
                  <c:v>4.0267915725709997</c:v>
                </c:pt>
                <c:pt idx="35627">
                  <c:v>4.0268950462340003</c:v>
                </c:pt>
                <c:pt idx="35628">
                  <c:v>4.0269451141359998</c:v>
                </c:pt>
                <c:pt idx="35629">
                  <c:v>4.026995182037</c:v>
                </c:pt>
                <c:pt idx="35630">
                  <c:v>4.0270395278929998</c:v>
                </c:pt>
                <c:pt idx="35631">
                  <c:v>4.0270829200740001</c:v>
                </c:pt>
                <c:pt idx="35632">
                  <c:v>4.0271258354189996</c:v>
                </c:pt>
                <c:pt idx="35633">
                  <c:v>4.0271682739259997</c:v>
                </c:pt>
                <c:pt idx="35634">
                  <c:v>4.0272202491759996</c:v>
                </c:pt>
                <c:pt idx="35635">
                  <c:v>4.0274124145509997</c:v>
                </c:pt>
                <c:pt idx="35636">
                  <c:v>4.027469158173</c:v>
                </c:pt>
                <c:pt idx="35637">
                  <c:v>4.0275306701659996</c:v>
                </c:pt>
                <c:pt idx="35638">
                  <c:v>4.0275940895079998</c:v>
                </c:pt>
                <c:pt idx="35639">
                  <c:v>4.0276594161989996</c:v>
                </c:pt>
                <c:pt idx="35640">
                  <c:v>4.0277252197270004</c:v>
                </c:pt>
                <c:pt idx="35641">
                  <c:v>4.0277948379520003</c:v>
                </c:pt>
                <c:pt idx="35642">
                  <c:v>4.0278687477109996</c:v>
                </c:pt>
                <c:pt idx="35643">
                  <c:v>4.0279421806339997</c:v>
                </c:pt>
                <c:pt idx="35644">
                  <c:v>4.0280199050899999</c:v>
                </c:pt>
                <c:pt idx="35645">
                  <c:v>4.0280942916870002</c:v>
                </c:pt>
                <c:pt idx="35646">
                  <c:v>4.0281629562379999</c:v>
                </c:pt>
                <c:pt idx="35647">
                  <c:v>4.0282249450679997</c:v>
                </c:pt>
                <c:pt idx="35648">
                  <c:v>4.0282850265499999</c:v>
                </c:pt>
                <c:pt idx="35649">
                  <c:v>4.0283923149109997</c:v>
                </c:pt>
                <c:pt idx="35650">
                  <c:v>4.0284852981570003</c:v>
                </c:pt>
                <c:pt idx="35651">
                  <c:v>4.0287809371950001</c:v>
                </c:pt>
                <c:pt idx="35652">
                  <c:v>4.0288586616520004</c:v>
                </c:pt>
                <c:pt idx="35653">
                  <c:v>4.0289721488949999</c:v>
                </c:pt>
                <c:pt idx="35654">
                  <c:v>4.0290508270260004</c:v>
                </c:pt>
                <c:pt idx="35655">
                  <c:v>4.0291166305540003</c:v>
                </c:pt>
                <c:pt idx="35656">
                  <c:v>4.0291557312009996</c:v>
                </c:pt>
                <c:pt idx="35657">
                  <c:v>4.029223442078</c:v>
                </c:pt>
                <c:pt idx="35658">
                  <c:v>4.0293521881099998</c:v>
                </c:pt>
                <c:pt idx="35659">
                  <c:v>4.0294032096860004</c:v>
                </c:pt>
                <c:pt idx="35660">
                  <c:v>4.0295729637150002</c:v>
                </c:pt>
                <c:pt idx="35661">
                  <c:v>4.0298752784729999</c:v>
                </c:pt>
                <c:pt idx="35662">
                  <c:v>4.0300555229189996</c:v>
                </c:pt>
                <c:pt idx="35663">
                  <c:v>4.0301475524899999</c:v>
                </c:pt>
                <c:pt idx="35664">
                  <c:v>4.0302329063420004</c:v>
                </c:pt>
                <c:pt idx="35665">
                  <c:v>4.0303206443789996</c:v>
                </c:pt>
                <c:pt idx="35666">
                  <c:v>4.0304064750670001</c:v>
                </c:pt>
                <c:pt idx="35667">
                  <c:v>4.030482769012</c:v>
                </c:pt>
                <c:pt idx="35668">
                  <c:v>4.0308103561399999</c:v>
                </c:pt>
                <c:pt idx="35669">
                  <c:v>4.0309190750120001</c:v>
                </c:pt>
                <c:pt idx="35670">
                  <c:v>4.0310306549070001</c:v>
                </c:pt>
                <c:pt idx="35671">
                  <c:v>4.0311775207520002</c:v>
                </c:pt>
                <c:pt idx="35672">
                  <c:v>4.0312871932979997</c:v>
                </c:pt>
                <c:pt idx="35673">
                  <c:v>4.0314583778379998</c:v>
                </c:pt>
                <c:pt idx="35674">
                  <c:v>4.0316553115840001</c:v>
                </c:pt>
                <c:pt idx="35675">
                  <c:v>4.0317134857179999</c:v>
                </c:pt>
                <c:pt idx="35676">
                  <c:v>4.0317621231079999</c:v>
                </c:pt>
                <c:pt idx="35677">
                  <c:v>4.0318155288700002</c:v>
                </c:pt>
                <c:pt idx="35678">
                  <c:v>4.031908988953</c:v>
                </c:pt>
                <c:pt idx="35679">
                  <c:v>4.0320248603820001</c:v>
                </c:pt>
                <c:pt idx="35680">
                  <c:v>4.0321269035340004</c:v>
                </c:pt>
                <c:pt idx="35681">
                  <c:v>4.0321779251100001</c:v>
                </c:pt>
                <c:pt idx="35682">
                  <c:v>4.0322332382199999</c:v>
                </c:pt>
                <c:pt idx="35683">
                  <c:v>4.0322895050050001</c:v>
                </c:pt>
                <c:pt idx="35684">
                  <c:v>4.0323467254640004</c:v>
                </c:pt>
                <c:pt idx="35685">
                  <c:v>4.0324039459229999</c:v>
                </c:pt>
                <c:pt idx="35686">
                  <c:v>4.032463550568</c:v>
                </c:pt>
                <c:pt idx="35687">
                  <c:v>4.0325279235840004</c:v>
                </c:pt>
                <c:pt idx="35688">
                  <c:v>4.0325908660890004</c:v>
                </c:pt>
                <c:pt idx="35689">
                  <c:v>4.0326528549190002</c:v>
                </c:pt>
                <c:pt idx="35690">
                  <c:v>4.0327129364010004</c:v>
                </c:pt>
                <c:pt idx="35691">
                  <c:v>4.0327777862550001</c:v>
                </c:pt>
                <c:pt idx="35692">
                  <c:v>4.0328388214109996</c:v>
                </c:pt>
                <c:pt idx="35693">
                  <c:v>4.032899856567</c:v>
                </c:pt>
                <c:pt idx="35694">
                  <c:v>4.0329647064209997</c:v>
                </c:pt>
                <c:pt idx="35695">
                  <c:v>4.0330262184140002</c:v>
                </c:pt>
                <c:pt idx="35696">
                  <c:v>4.0330815315250002</c:v>
                </c:pt>
                <c:pt idx="35697">
                  <c:v>4.0331845283509997</c:v>
                </c:pt>
                <c:pt idx="35698">
                  <c:v>4.0332770347600002</c:v>
                </c:pt>
                <c:pt idx="35699">
                  <c:v>4.0333967208860004</c:v>
                </c:pt>
                <c:pt idx="35700">
                  <c:v>4.0337038040159996</c:v>
                </c:pt>
                <c:pt idx="35701">
                  <c:v>4.0338125228879997</c:v>
                </c:pt>
                <c:pt idx="35702">
                  <c:v>4.0338840484620002</c:v>
                </c:pt>
                <c:pt idx="35703">
                  <c:v>4.0339274406429997</c:v>
                </c:pt>
                <c:pt idx="35704">
                  <c:v>4.033967018127</c:v>
                </c:pt>
                <c:pt idx="35705">
                  <c:v>4.0340051651</c:v>
                </c:pt>
                <c:pt idx="35706">
                  <c:v>4.0340466499329999</c:v>
                </c:pt>
                <c:pt idx="35707">
                  <c:v>4.0340862274170002</c:v>
                </c:pt>
                <c:pt idx="35708">
                  <c:v>4.0341243743900002</c:v>
                </c:pt>
                <c:pt idx="35709">
                  <c:v>4.0341982841490003</c:v>
                </c:pt>
                <c:pt idx="35710">
                  <c:v>4.0342693328859998</c:v>
                </c:pt>
                <c:pt idx="35711">
                  <c:v>4.034340381622</c:v>
                </c:pt>
                <c:pt idx="35712">
                  <c:v>4.0343861579900002</c:v>
                </c:pt>
                <c:pt idx="35713">
                  <c:v>4.0344500541689996</c:v>
                </c:pt>
                <c:pt idx="35714">
                  <c:v>4.0345244407649998</c:v>
                </c:pt>
                <c:pt idx="35715">
                  <c:v>4.0345678329470003</c:v>
                </c:pt>
                <c:pt idx="35716">
                  <c:v>4.0346117019649999</c:v>
                </c:pt>
                <c:pt idx="35717">
                  <c:v>4.0346527099609997</c:v>
                </c:pt>
                <c:pt idx="35718">
                  <c:v>4.0346937179570004</c:v>
                </c:pt>
                <c:pt idx="35719">
                  <c:v>4.0347313880920002</c:v>
                </c:pt>
                <c:pt idx="35720">
                  <c:v>4.0347766876220001</c:v>
                </c:pt>
                <c:pt idx="35721">
                  <c:v>4.0348200798029996</c:v>
                </c:pt>
                <c:pt idx="35722">
                  <c:v>4.0348658561709998</c:v>
                </c:pt>
                <c:pt idx="35723">
                  <c:v>4.0352163314820002</c:v>
                </c:pt>
                <c:pt idx="35724">
                  <c:v>4.035313129425</c:v>
                </c:pt>
                <c:pt idx="35725">
                  <c:v>4.0354127883909996</c:v>
                </c:pt>
                <c:pt idx="35726">
                  <c:v>4.0354676246640002</c:v>
                </c:pt>
                <c:pt idx="35727">
                  <c:v>4.0355205535890004</c:v>
                </c:pt>
                <c:pt idx="35728">
                  <c:v>4.0355730056760004</c:v>
                </c:pt>
                <c:pt idx="35729">
                  <c:v>4.0356230735779999</c:v>
                </c:pt>
                <c:pt idx="35730">
                  <c:v>4.0357160568239996</c:v>
                </c:pt>
                <c:pt idx="35731">
                  <c:v>4.0357971191409998</c:v>
                </c:pt>
                <c:pt idx="35732">
                  <c:v>4.0361351966859997</c:v>
                </c:pt>
                <c:pt idx="35733">
                  <c:v>4.036471366882</c:v>
                </c:pt>
                <c:pt idx="35734">
                  <c:v>4.0365462303159996</c:v>
                </c:pt>
                <c:pt idx="35735">
                  <c:v>4.0366015434270004</c:v>
                </c:pt>
                <c:pt idx="35736">
                  <c:v>4.0366854667660004</c:v>
                </c:pt>
                <c:pt idx="35737">
                  <c:v>4.0367770195009998</c:v>
                </c:pt>
                <c:pt idx="35738">
                  <c:v>4.0369997024539996</c:v>
                </c:pt>
                <c:pt idx="35739">
                  <c:v>4.0372333526609996</c:v>
                </c:pt>
                <c:pt idx="35740">
                  <c:v>4.0373101234439996</c:v>
                </c:pt>
                <c:pt idx="35741">
                  <c:v>4.0376343727109996</c:v>
                </c:pt>
                <c:pt idx="35742">
                  <c:v>4.0379796028139996</c:v>
                </c:pt>
                <c:pt idx="35743">
                  <c:v>4.038316249847</c:v>
                </c:pt>
                <c:pt idx="35744">
                  <c:v>4.0386514663700002</c:v>
                </c:pt>
                <c:pt idx="35745">
                  <c:v>4.0387263298029996</c:v>
                </c:pt>
                <c:pt idx="35746">
                  <c:v>4.0387682914729996</c:v>
                </c:pt>
                <c:pt idx="35747">
                  <c:v>4.0388083457950001</c:v>
                </c:pt>
                <c:pt idx="35748">
                  <c:v>4.0388474464420003</c:v>
                </c:pt>
                <c:pt idx="35749">
                  <c:v>4.0388894081120004</c:v>
                </c:pt>
                <c:pt idx="35750">
                  <c:v>4.0391902923579996</c:v>
                </c:pt>
                <c:pt idx="35751">
                  <c:v>4.0393109321590002</c:v>
                </c:pt>
                <c:pt idx="35752">
                  <c:v>4.0394058227540004</c:v>
                </c:pt>
                <c:pt idx="35753">
                  <c:v>4.0394606590270001</c:v>
                </c:pt>
                <c:pt idx="35754">
                  <c:v>4.0395202636720002</c:v>
                </c:pt>
                <c:pt idx="35755">
                  <c:v>4.0395803451540004</c:v>
                </c:pt>
                <c:pt idx="35756">
                  <c:v>4.0396375656129999</c:v>
                </c:pt>
                <c:pt idx="35757">
                  <c:v>4.039693832397</c:v>
                </c:pt>
                <c:pt idx="35758">
                  <c:v>4.0397500991820001</c:v>
                </c:pt>
                <c:pt idx="35759">
                  <c:v>4.0398049354549999</c:v>
                </c:pt>
                <c:pt idx="35760">
                  <c:v>4.0399036407470001</c:v>
                </c:pt>
                <c:pt idx="35761">
                  <c:v>4.0399875640870002</c:v>
                </c:pt>
                <c:pt idx="35762">
                  <c:v>4.0400695800779998</c:v>
                </c:pt>
                <c:pt idx="35763">
                  <c:v>4.0401568412779998</c:v>
                </c:pt>
                <c:pt idx="35764">
                  <c:v>4.0402674674989996</c:v>
                </c:pt>
                <c:pt idx="35765">
                  <c:v>4.0405926704409998</c:v>
                </c:pt>
                <c:pt idx="35766">
                  <c:v>4.0409016609190003</c:v>
                </c:pt>
                <c:pt idx="35767">
                  <c:v>4.0410766601560004</c:v>
                </c:pt>
                <c:pt idx="35768">
                  <c:v>4.0412602424620001</c:v>
                </c:pt>
                <c:pt idx="35769">
                  <c:v>4.0414452552800002</c:v>
                </c:pt>
                <c:pt idx="35770">
                  <c:v>4.041524887085</c:v>
                </c:pt>
                <c:pt idx="35771">
                  <c:v>4.0418066978449998</c:v>
                </c:pt>
                <c:pt idx="35772">
                  <c:v>4.0419282913209997</c:v>
                </c:pt>
                <c:pt idx="35773">
                  <c:v>4.042002677917</c:v>
                </c:pt>
                <c:pt idx="35774">
                  <c:v>4.0420794487</c:v>
                </c:pt>
                <c:pt idx="35775">
                  <c:v>4.0421285629270001</c:v>
                </c:pt>
                <c:pt idx="35776">
                  <c:v>4.0422034263609996</c:v>
                </c:pt>
                <c:pt idx="35777">
                  <c:v>4.0424656867979998</c:v>
                </c:pt>
                <c:pt idx="35778">
                  <c:v>4.0425701141359998</c:v>
                </c:pt>
                <c:pt idx="35779">
                  <c:v>4.0426149368289996</c:v>
                </c:pt>
                <c:pt idx="35780">
                  <c:v>4.0426683425899999</c:v>
                </c:pt>
                <c:pt idx="35781">
                  <c:v>4.0427179336550001</c:v>
                </c:pt>
                <c:pt idx="35782">
                  <c:v>4.0427641868590003</c:v>
                </c:pt>
                <c:pt idx="35783">
                  <c:v>4.042808055878</c:v>
                </c:pt>
                <c:pt idx="35784">
                  <c:v>4.0428514480590003</c:v>
                </c:pt>
                <c:pt idx="35785">
                  <c:v>4.042888641357</c:v>
                </c:pt>
                <c:pt idx="35786">
                  <c:v>4.0429081916809997</c:v>
                </c:pt>
                <c:pt idx="35787">
                  <c:v>4.0429491996770004</c:v>
                </c:pt>
                <c:pt idx="35788">
                  <c:v>4.0429892539979999</c:v>
                </c:pt>
                <c:pt idx="35789">
                  <c:v>4.0430297851560004</c:v>
                </c:pt>
                <c:pt idx="35790">
                  <c:v>4.0430736541750001</c:v>
                </c:pt>
                <c:pt idx="35791">
                  <c:v>4.0431199073790003</c:v>
                </c:pt>
                <c:pt idx="35792">
                  <c:v>4.0431652069090003</c:v>
                </c:pt>
                <c:pt idx="35793">
                  <c:v>4.0432214736940004</c:v>
                </c:pt>
                <c:pt idx="35794">
                  <c:v>4.0432691574100001</c:v>
                </c:pt>
                <c:pt idx="35795">
                  <c:v>4.0433216094970001</c:v>
                </c:pt>
                <c:pt idx="35796">
                  <c:v>4.0433683395389997</c:v>
                </c:pt>
                <c:pt idx="35797">
                  <c:v>4.0434479713440004</c:v>
                </c:pt>
                <c:pt idx="35798">
                  <c:v>4.0435981750490004</c:v>
                </c:pt>
                <c:pt idx="35799">
                  <c:v>4.0437941551209997</c:v>
                </c:pt>
                <c:pt idx="35800">
                  <c:v>4.0438990592959998</c:v>
                </c:pt>
                <c:pt idx="35801">
                  <c:v>4.0439577102659996</c:v>
                </c:pt>
                <c:pt idx="35802">
                  <c:v>4.0440258979800001</c:v>
                </c:pt>
                <c:pt idx="35803">
                  <c:v>4.0440945625309999</c:v>
                </c:pt>
                <c:pt idx="35804">
                  <c:v>4.0441699028020004</c:v>
                </c:pt>
                <c:pt idx="35805">
                  <c:v>4.04425573349</c:v>
                </c:pt>
                <c:pt idx="35806">
                  <c:v>4.0443496704099999</c:v>
                </c:pt>
                <c:pt idx="35807">
                  <c:v>4.044444084167</c:v>
                </c:pt>
                <c:pt idx="35808">
                  <c:v>4.0445408821109998</c:v>
                </c:pt>
                <c:pt idx="35809">
                  <c:v>4.044635772705</c:v>
                </c:pt>
                <c:pt idx="35810">
                  <c:v>4.0447287559509997</c:v>
                </c:pt>
                <c:pt idx="35811">
                  <c:v>4.0448231697079997</c:v>
                </c:pt>
                <c:pt idx="35812">
                  <c:v>4.0449094772340004</c:v>
                </c:pt>
                <c:pt idx="35813">
                  <c:v>4.0449948310849999</c:v>
                </c:pt>
                <c:pt idx="35814">
                  <c:v>4.045071601868</c:v>
                </c:pt>
                <c:pt idx="35815">
                  <c:v>4.0451445579529999</c:v>
                </c:pt>
                <c:pt idx="35816">
                  <c:v>4.0452098846439997</c:v>
                </c:pt>
                <c:pt idx="35817">
                  <c:v>4.0452699661249998</c:v>
                </c:pt>
                <c:pt idx="35818">
                  <c:v>4.04532289505</c:v>
                </c:pt>
                <c:pt idx="35819">
                  <c:v>4.0453815460209999</c:v>
                </c:pt>
                <c:pt idx="35820">
                  <c:v>4.0454349517820001</c:v>
                </c:pt>
                <c:pt idx="35821">
                  <c:v>4.0455298423770003</c:v>
                </c:pt>
                <c:pt idx="35822">
                  <c:v>4.0456247329709996</c:v>
                </c:pt>
                <c:pt idx="35823">
                  <c:v>4.0457105636600001</c:v>
                </c:pt>
                <c:pt idx="35824">
                  <c:v>4.0458030700679997</c:v>
                </c:pt>
                <c:pt idx="35825">
                  <c:v>4.0458946228029999</c:v>
                </c:pt>
                <c:pt idx="35826">
                  <c:v>4.0459418296810004</c:v>
                </c:pt>
                <c:pt idx="35827">
                  <c:v>4.0459957122799999</c:v>
                </c:pt>
                <c:pt idx="35828">
                  <c:v>4.0460500717160004</c:v>
                </c:pt>
                <c:pt idx="35829">
                  <c:v>4.046097278595</c:v>
                </c:pt>
                <c:pt idx="35830">
                  <c:v>4.0461893081670004</c:v>
                </c:pt>
                <c:pt idx="35831">
                  <c:v>4.0463023185729998</c:v>
                </c:pt>
                <c:pt idx="35832">
                  <c:v>4.0464963912960004</c:v>
                </c:pt>
                <c:pt idx="35833">
                  <c:v>4.0465641021729999</c:v>
                </c:pt>
                <c:pt idx="35834">
                  <c:v>4.0466074943540002</c:v>
                </c:pt>
                <c:pt idx="35835">
                  <c:v>4.0466489791870002</c:v>
                </c:pt>
                <c:pt idx="35836">
                  <c:v>4.0466856956479997</c:v>
                </c:pt>
                <c:pt idx="35837">
                  <c:v>4.046718120575</c:v>
                </c:pt>
                <c:pt idx="35838">
                  <c:v>4.046752929688</c:v>
                </c:pt>
                <c:pt idx="35839">
                  <c:v>4.0467872619629999</c:v>
                </c:pt>
                <c:pt idx="35840">
                  <c:v>4.0468187332149999</c:v>
                </c:pt>
                <c:pt idx="35841">
                  <c:v>4.0468835830690004</c:v>
                </c:pt>
                <c:pt idx="35842">
                  <c:v>4.0469546318049998</c:v>
                </c:pt>
                <c:pt idx="35843">
                  <c:v>4.046997070313</c:v>
                </c:pt>
                <c:pt idx="35844">
                  <c:v>4.0470604896550002</c:v>
                </c:pt>
                <c:pt idx="35845">
                  <c:v>4.0470995903020004</c:v>
                </c:pt>
                <c:pt idx="35846">
                  <c:v>4.0471339225770002</c:v>
                </c:pt>
                <c:pt idx="35847">
                  <c:v>4.0471725463870003</c:v>
                </c:pt>
                <c:pt idx="35848">
                  <c:v>4.0472130775449999</c:v>
                </c:pt>
                <c:pt idx="35849">
                  <c:v>4.0472335815429998</c:v>
                </c:pt>
                <c:pt idx="35850">
                  <c:v>4.0472693443300001</c:v>
                </c:pt>
                <c:pt idx="35851">
                  <c:v>4.0473003387449999</c:v>
                </c:pt>
                <c:pt idx="35852">
                  <c:v>4.0473375320429996</c:v>
                </c:pt>
                <c:pt idx="35853">
                  <c:v>4.0473713874820003</c:v>
                </c:pt>
                <c:pt idx="35854">
                  <c:v>4.0474090576170001</c:v>
                </c:pt>
                <c:pt idx="35855">
                  <c:v>4.0474500656129999</c:v>
                </c:pt>
                <c:pt idx="35856">
                  <c:v>4.047527313232</c:v>
                </c:pt>
                <c:pt idx="35857">
                  <c:v>4.0477709770199999</c:v>
                </c:pt>
                <c:pt idx="35858">
                  <c:v>4.0478911399840003</c:v>
                </c:pt>
                <c:pt idx="35859">
                  <c:v>4.0479760169979997</c:v>
                </c:pt>
                <c:pt idx="35860">
                  <c:v>4.0480723381040002</c:v>
                </c:pt>
                <c:pt idx="35861">
                  <c:v>4.0481181144710003</c:v>
                </c:pt>
                <c:pt idx="35862">
                  <c:v>4.0481715202329998</c:v>
                </c:pt>
                <c:pt idx="35863">
                  <c:v>4.0482277870179999</c:v>
                </c:pt>
                <c:pt idx="35864">
                  <c:v>4.048287391663</c:v>
                </c:pt>
                <c:pt idx="35865">
                  <c:v>4.0483551025390003</c:v>
                </c:pt>
                <c:pt idx="35866">
                  <c:v>4.0484256744379996</c:v>
                </c:pt>
                <c:pt idx="35867">
                  <c:v>4.048496723175</c:v>
                </c:pt>
                <c:pt idx="35868">
                  <c:v>4.0485649108889996</c:v>
                </c:pt>
                <c:pt idx="35869">
                  <c:v>4.0486326217649999</c:v>
                </c:pt>
                <c:pt idx="35870">
                  <c:v>4.0487012863159997</c:v>
                </c:pt>
                <c:pt idx="35871">
                  <c:v>4.0487680435179998</c:v>
                </c:pt>
                <c:pt idx="35872">
                  <c:v>4.0488266944889997</c:v>
                </c:pt>
                <c:pt idx="35873">
                  <c:v>4.0488877296450001</c:v>
                </c:pt>
                <c:pt idx="35874">
                  <c:v>4.0489425659179998</c:v>
                </c:pt>
                <c:pt idx="35875">
                  <c:v>4.0490317344670004</c:v>
                </c:pt>
                <c:pt idx="35876">
                  <c:v>4.0491466522220003</c:v>
                </c:pt>
                <c:pt idx="35877">
                  <c:v>4.0493535995479997</c:v>
                </c:pt>
                <c:pt idx="35878">
                  <c:v>4.0494008064270002</c:v>
                </c:pt>
                <c:pt idx="35879">
                  <c:v>4.0494475364689997</c:v>
                </c:pt>
                <c:pt idx="35880">
                  <c:v>4.0495142936709998</c:v>
                </c:pt>
                <c:pt idx="35881">
                  <c:v>4.0495767593379997</c:v>
                </c:pt>
                <c:pt idx="35882">
                  <c:v>4.049696445465</c:v>
                </c:pt>
                <c:pt idx="35883">
                  <c:v>4.0498766899109997</c:v>
                </c:pt>
                <c:pt idx="35884">
                  <c:v>4.0499329566959998</c:v>
                </c:pt>
                <c:pt idx="35885">
                  <c:v>4.0499773025510004</c:v>
                </c:pt>
                <c:pt idx="35886">
                  <c:v>4.0500159263609996</c:v>
                </c:pt>
                <c:pt idx="35887">
                  <c:v>4.0500545501709997</c:v>
                </c:pt>
                <c:pt idx="35888">
                  <c:v>4.0500955581670004</c:v>
                </c:pt>
                <c:pt idx="35889">
                  <c:v>4.0501308441160004</c:v>
                </c:pt>
                <c:pt idx="35890">
                  <c:v>4.0501704215999998</c:v>
                </c:pt>
                <c:pt idx="35891">
                  <c:v>4.0502085685729998</c:v>
                </c:pt>
                <c:pt idx="35892">
                  <c:v>4.0502514839170001</c:v>
                </c:pt>
                <c:pt idx="35893">
                  <c:v>4.0502972602840002</c:v>
                </c:pt>
                <c:pt idx="35894">
                  <c:v>4.0503478050229997</c:v>
                </c:pt>
                <c:pt idx="35895">
                  <c:v>4.050401210785</c:v>
                </c:pt>
                <c:pt idx="35896">
                  <c:v>4.0507502555850001</c:v>
                </c:pt>
                <c:pt idx="35897">
                  <c:v>4.0511226654049999</c:v>
                </c:pt>
                <c:pt idx="35898">
                  <c:v>4.0512132644649999</c:v>
                </c:pt>
                <c:pt idx="35899">
                  <c:v>4.0512995719909997</c:v>
                </c:pt>
                <c:pt idx="35900">
                  <c:v>4.0513834953309997</c:v>
                </c:pt>
                <c:pt idx="35901">
                  <c:v>4.0514655113220002</c:v>
                </c:pt>
                <c:pt idx="35902">
                  <c:v>4.051774978638</c:v>
                </c:pt>
                <c:pt idx="35903">
                  <c:v>4.0519723892209996</c:v>
                </c:pt>
                <c:pt idx="35904">
                  <c:v>4.0522923469540002</c:v>
                </c:pt>
                <c:pt idx="35905">
                  <c:v>4.0523843765259997</c:v>
                </c:pt>
                <c:pt idx="35906">
                  <c:v>4.0524511337279998</c:v>
                </c:pt>
                <c:pt idx="35907">
                  <c:v>4.0527257919309996</c:v>
                </c:pt>
                <c:pt idx="35908">
                  <c:v>4.0528645515440003</c:v>
                </c:pt>
                <c:pt idx="35909">
                  <c:v>4.0529379844670004</c:v>
                </c:pt>
                <c:pt idx="35910">
                  <c:v>4.0530800819400001</c:v>
                </c:pt>
                <c:pt idx="35911">
                  <c:v>4.0532841682429996</c:v>
                </c:pt>
                <c:pt idx="35912">
                  <c:v>4.0533695220950001</c:v>
                </c:pt>
                <c:pt idx="35913">
                  <c:v>4.0534586906429997</c:v>
                </c:pt>
                <c:pt idx="35914">
                  <c:v>4.0535106658939997</c:v>
                </c:pt>
                <c:pt idx="35915">
                  <c:v>4.053564548492</c:v>
                </c:pt>
                <c:pt idx="35916">
                  <c:v>4.0536174774170002</c:v>
                </c:pt>
                <c:pt idx="35917">
                  <c:v>4.05366897583</c:v>
                </c:pt>
                <c:pt idx="35918">
                  <c:v>4.0537753105160004</c:v>
                </c:pt>
                <c:pt idx="35919">
                  <c:v>4.0538325309749998</c:v>
                </c:pt>
                <c:pt idx="35920">
                  <c:v>4.0538802146909996</c:v>
                </c:pt>
                <c:pt idx="35921">
                  <c:v>4.05393075943</c:v>
                </c:pt>
                <c:pt idx="35922">
                  <c:v>4.0539836883540001</c:v>
                </c:pt>
                <c:pt idx="35923">
                  <c:v>4.0540852546690003</c:v>
                </c:pt>
                <c:pt idx="35924">
                  <c:v>4.0541338920590002</c:v>
                </c:pt>
                <c:pt idx="35925">
                  <c:v>4.0542378425600001</c:v>
                </c:pt>
                <c:pt idx="35926">
                  <c:v>4.0543313026429999</c:v>
                </c:pt>
                <c:pt idx="35927">
                  <c:v>4.0544376373290003</c:v>
                </c:pt>
                <c:pt idx="35928">
                  <c:v>4.0545392036439996</c:v>
                </c:pt>
                <c:pt idx="35929">
                  <c:v>4.054635047913</c:v>
                </c:pt>
                <c:pt idx="35930">
                  <c:v>4.0547590255739996</c:v>
                </c:pt>
                <c:pt idx="35931">
                  <c:v>4.0550770759579997</c:v>
                </c:pt>
                <c:pt idx="35932">
                  <c:v>4.055402755737</c:v>
                </c:pt>
                <c:pt idx="35933">
                  <c:v>4.0554995536799998</c:v>
                </c:pt>
                <c:pt idx="35934">
                  <c:v>4.0555462837220002</c:v>
                </c:pt>
                <c:pt idx="35935">
                  <c:v>4.0556101799009996</c:v>
                </c:pt>
                <c:pt idx="35936">
                  <c:v>4.0556554794309996</c:v>
                </c:pt>
                <c:pt idx="35937">
                  <c:v>4.0557041168210004</c:v>
                </c:pt>
                <c:pt idx="35938">
                  <c:v>4.0557518005370001</c:v>
                </c:pt>
                <c:pt idx="35939">
                  <c:v>4.0557951927189997</c:v>
                </c:pt>
                <c:pt idx="35940">
                  <c:v>4.0558423995970001</c:v>
                </c:pt>
                <c:pt idx="35941">
                  <c:v>4.05588388443</c:v>
                </c:pt>
                <c:pt idx="35942">
                  <c:v>4.05592918396</c:v>
                </c:pt>
                <c:pt idx="35943">
                  <c:v>4.055998802185</c:v>
                </c:pt>
                <c:pt idx="35944">
                  <c:v>4.0560431480409997</c:v>
                </c:pt>
                <c:pt idx="35945">
                  <c:v>4.0560884475709997</c:v>
                </c:pt>
                <c:pt idx="35946">
                  <c:v>4.0561366081239996</c:v>
                </c:pt>
                <c:pt idx="35947">
                  <c:v>4.0561742782590002</c:v>
                </c:pt>
                <c:pt idx="35948">
                  <c:v>4.0562167167660004</c:v>
                </c:pt>
                <c:pt idx="35949">
                  <c:v>4.0562820434570002</c:v>
                </c:pt>
                <c:pt idx="35950">
                  <c:v>4.0563459396360004</c:v>
                </c:pt>
                <c:pt idx="35951">
                  <c:v>4.0564179420470001</c:v>
                </c:pt>
                <c:pt idx="35952">
                  <c:v>4.0564646720889996</c:v>
                </c:pt>
                <c:pt idx="35953">
                  <c:v>4.0565147399899999</c:v>
                </c:pt>
                <c:pt idx="35954">
                  <c:v>4.0567655563349998</c:v>
                </c:pt>
                <c:pt idx="35955">
                  <c:v>4.0568556785579997</c:v>
                </c:pt>
                <c:pt idx="35956">
                  <c:v>4.0569043159479996</c:v>
                </c:pt>
                <c:pt idx="35957">
                  <c:v>4.05695438385</c:v>
                </c:pt>
                <c:pt idx="35958">
                  <c:v>4.0570087432859996</c:v>
                </c:pt>
                <c:pt idx="35959">
                  <c:v>4.0570602416990003</c:v>
                </c:pt>
                <c:pt idx="35960">
                  <c:v>4.057153224945</c:v>
                </c:pt>
                <c:pt idx="35961">
                  <c:v>4.0572466850279998</c:v>
                </c:pt>
                <c:pt idx="35962">
                  <c:v>4.0573410987849998</c:v>
                </c:pt>
                <c:pt idx="35963">
                  <c:v>4.0574364662170002</c:v>
                </c:pt>
                <c:pt idx="35964">
                  <c:v>4.0575308799740002</c:v>
                </c:pt>
                <c:pt idx="35965">
                  <c:v>4.0575795173650002</c:v>
                </c:pt>
                <c:pt idx="35966">
                  <c:v>4.0576796531679999</c:v>
                </c:pt>
                <c:pt idx="35967">
                  <c:v>4.0577702522279999</c:v>
                </c:pt>
                <c:pt idx="35968">
                  <c:v>4.0578594207760004</c:v>
                </c:pt>
                <c:pt idx="35969">
                  <c:v>4.0579934120179999</c:v>
                </c:pt>
                <c:pt idx="35970">
                  <c:v>4.0581140518190004</c:v>
                </c:pt>
                <c:pt idx="35971">
                  <c:v>4.0584044456479997</c:v>
                </c:pt>
                <c:pt idx="35972">
                  <c:v>4.0584931373600002</c:v>
                </c:pt>
                <c:pt idx="35973">
                  <c:v>4.0588111877440003</c:v>
                </c:pt>
                <c:pt idx="35974">
                  <c:v>4.0589675903320002</c:v>
                </c:pt>
                <c:pt idx="35975">
                  <c:v>4.0590434074399999</c:v>
                </c:pt>
                <c:pt idx="35976">
                  <c:v>4.0590872764589996</c:v>
                </c:pt>
                <c:pt idx="35977">
                  <c:v>4.0591301918029998</c:v>
                </c:pt>
                <c:pt idx="35978">
                  <c:v>4.0591773986820003</c:v>
                </c:pt>
                <c:pt idx="35979">
                  <c:v>4.0592203140259997</c:v>
                </c:pt>
                <c:pt idx="35980">
                  <c:v>4.0592861175539996</c:v>
                </c:pt>
                <c:pt idx="35981">
                  <c:v>4.059360980988</c:v>
                </c:pt>
                <c:pt idx="35982">
                  <c:v>4.0596995353700001</c:v>
                </c:pt>
                <c:pt idx="35983">
                  <c:v>4.060034275055</c:v>
                </c:pt>
                <c:pt idx="35984">
                  <c:v>4.0603499412539996</c:v>
                </c:pt>
                <c:pt idx="35985">
                  <c:v>4.0606632232670004</c:v>
                </c:pt>
                <c:pt idx="35986">
                  <c:v>4.0607810020450001</c:v>
                </c:pt>
                <c:pt idx="35987">
                  <c:v>4.0608286857599998</c:v>
                </c:pt>
                <c:pt idx="35988">
                  <c:v>4.060881614685</c:v>
                </c:pt>
                <c:pt idx="35989">
                  <c:v>4.0609397888179997</c:v>
                </c:pt>
                <c:pt idx="35990">
                  <c:v>4.0610013008120003</c:v>
                </c:pt>
                <c:pt idx="35991">
                  <c:v>4.0610647201540004</c:v>
                </c:pt>
                <c:pt idx="35992">
                  <c:v>4.0611300468440001</c:v>
                </c:pt>
                <c:pt idx="35993">
                  <c:v>4.0611968040470003</c:v>
                </c:pt>
                <c:pt idx="35994">
                  <c:v>4.0612568855289997</c:v>
                </c:pt>
                <c:pt idx="35995">
                  <c:v>4.061317443848</c:v>
                </c:pt>
                <c:pt idx="35996">
                  <c:v>4.0613727569579998</c:v>
                </c:pt>
                <c:pt idx="35997">
                  <c:v>4.0614252090449998</c:v>
                </c:pt>
                <c:pt idx="35998">
                  <c:v>4.0615205764770002</c:v>
                </c:pt>
                <c:pt idx="35999">
                  <c:v>4.0616474151609996</c:v>
                </c:pt>
                <c:pt idx="36000">
                  <c:v>4.0617380142209996</c:v>
                </c:pt>
                <c:pt idx="36001">
                  <c:v>4.0618648529049999</c:v>
                </c:pt>
                <c:pt idx="36002">
                  <c:v>4.0619707107540002</c:v>
                </c:pt>
                <c:pt idx="36003">
                  <c:v>4.062217712402</c:v>
                </c:pt>
                <c:pt idx="36004">
                  <c:v>4.0624332427979999</c:v>
                </c:pt>
                <c:pt idx="36005">
                  <c:v>4.0625133514399998</c:v>
                </c:pt>
                <c:pt idx="36006">
                  <c:v>4.062580108643</c:v>
                </c:pt>
                <c:pt idx="36007">
                  <c:v>4.062625408173</c:v>
                </c:pt>
                <c:pt idx="36008">
                  <c:v>4.0626630783079998</c:v>
                </c:pt>
                <c:pt idx="36009">
                  <c:v>4.062698841095</c:v>
                </c:pt>
                <c:pt idx="36010">
                  <c:v>4.0627374649050001</c:v>
                </c:pt>
                <c:pt idx="36011">
                  <c:v>4.0627703666689996</c:v>
                </c:pt>
                <c:pt idx="36012">
                  <c:v>4.0627975463870003</c:v>
                </c:pt>
                <c:pt idx="36013">
                  <c:v>4.0628337860109998</c:v>
                </c:pt>
                <c:pt idx="36014">
                  <c:v>4.0628747940060004</c:v>
                </c:pt>
                <c:pt idx="36015">
                  <c:v>4.0629172325129996</c:v>
                </c:pt>
                <c:pt idx="36016">
                  <c:v>4.0629630088809998</c:v>
                </c:pt>
                <c:pt idx="36017">
                  <c:v>4.0630121231079999</c:v>
                </c:pt>
                <c:pt idx="36018">
                  <c:v>4.0630531311039997</c:v>
                </c:pt>
                <c:pt idx="36019">
                  <c:v>4.0630922317499998</c:v>
                </c:pt>
                <c:pt idx="36020">
                  <c:v>4.0631365776060004</c:v>
                </c:pt>
                <c:pt idx="36021">
                  <c:v>4.0632119178770001</c:v>
                </c:pt>
                <c:pt idx="36022">
                  <c:v>4.0635437965390002</c:v>
                </c:pt>
                <c:pt idx="36023">
                  <c:v>4.0637302398679997</c:v>
                </c:pt>
                <c:pt idx="36024">
                  <c:v>4.0638270378110004</c:v>
                </c:pt>
                <c:pt idx="36025">
                  <c:v>4.0638804435729998</c:v>
                </c:pt>
                <c:pt idx="36026">
                  <c:v>4.0639362335209999</c:v>
                </c:pt>
                <c:pt idx="36027">
                  <c:v>4.063989162445</c:v>
                </c:pt>
                <c:pt idx="36028">
                  <c:v>4.0640430450440004</c:v>
                </c:pt>
                <c:pt idx="36029">
                  <c:v>4.0640978813170001</c:v>
                </c:pt>
                <c:pt idx="36030">
                  <c:v>4.0641503334050002</c:v>
                </c:pt>
                <c:pt idx="36031">
                  <c:v>4.0642547607420001</c:v>
                </c:pt>
                <c:pt idx="36032">
                  <c:v>4.064424991608</c:v>
                </c:pt>
                <c:pt idx="36033">
                  <c:v>4.0647501945500002</c:v>
                </c:pt>
                <c:pt idx="36034">
                  <c:v>4.0651106834409996</c:v>
                </c:pt>
                <c:pt idx="36035">
                  <c:v>4.0654206275940004</c:v>
                </c:pt>
                <c:pt idx="36036">
                  <c:v>4.065530776978</c:v>
                </c:pt>
                <c:pt idx="36037">
                  <c:v>4.0656328201290002</c:v>
                </c:pt>
                <c:pt idx="36038">
                  <c:v>4.0656814575200002</c:v>
                </c:pt>
                <c:pt idx="36039">
                  <c:v>4.0657491683959996</c:v>
                </c:pt>
                <c:pt idx="36040">
                  <c:v>4.065823554993</c:v>
                </c:pt>
                <c:pt idx="36041">
                  <c:v>4.0661325454709996</c:v>
                </c:pt>
                <c:pt idx="36042">
                  <c:v>4.0664606094359996</c:v>
                </c:pt>
                <c:pt idx="36043">
                  <c:v>4.0665721893309996</c:v>
                </c:pt>
                <c:pt idx="36044">
                  <c:v>4.0666518211360003</c:v>
                </c:pt>
                <c:pt idx="36045">
                  <c:v>4.0667071342470003</c:v>
                </c:pt>
                <c:pt idx="36046">
                  <c:v>4.066790103912</c:v>
                </c:pt>
                <c:pt idx="36047">
                  <c:v>4.0668697357179999</c:v>
                </c:pt>
                <c:pt idx="36048">
                  <c:v>4.0670857429499998</c:v>
                </c:pt>
                <c:pt idx="36049">
                  <c:v>4.0671763420099998</c:v>
                </c:pt>
                <c:pt idx="36050">
                  <c:v>4.0672807693479998</c:v>
                </c:pt>
                <c:pt idx="36051">
                  <c:v>4.0673871040340002</c:v>
                </c:pt>
                <c:pt idx="36052">
                  <c:v>4.067438602448</c:v>
                </c:pt>
                <c:pt idx="36053">
                  <c:v>4.0674915313720001</c:v>
                </c:pt>
                <c:pt idx="36054">
                  <c:v>4.0675940513609996</c:v>
                </c:pt>
                <c:pt idx="36055">
                  <c:v>4.0676870346070002</c:v>
                </c:pt>
                <c:pt idx="36056">
                  <c:v>4.0678076744079998</c:v>
                </c:pt>
                <c:pt idx="36057">
                  <c:v>4.0680971145629998</c:v>
                </c:pt>
                <c:pt idx="36058">
                  <c:v>4.0683240890499999</c:v>
                </c:pt>
                <c:pt idx="36059">
                  <c:v>4.0684561729429998</c:v>
                </c:pt>
                <c:pt idx="36060">
                  <c:v>4.0685529708860004</c:v>
                </c:pt>
                <c:pt idx="36061">
                  <c:v>4.0686430931090003</c:v>
                </c:pt>
                <c:pt idx="36062">
                  <c:v>4.0687379837039996</c:v>
                </c:pt>
                <c:pt idx="36063">
                  <c:v>4.0688319206239996</c:v>
                </c:pt>
                <c:pt idx="36064">
                  <c:v>4.0689206123349999</c:v>
                </c:pt>
                <c:pt idx="36065">
                  <c:v>4.0690064430239996</c:v>
                </c:pt>
                <c:pt idx="36066">
                  <c:v>4.0690960884090002</c:v>
                </c:pt>
                <c:pt idx="36067">
                  <c:v>4.0691771507260004</c:v>
                </c:pt>
                <c:pt idx="36068">
                  <c:v>4.0694651603700001</c:v>
                </c:pt>
                <c:pt idx="36069">
                  <c:v>4.0695095062259998</c:v>
                </c:pt>
                <c:pt idx="36070">
                  <c:v>4.0695776939390003</c:v>
                </c:pt>
                <c:pt idx="36071">
                  <c:v>4.0696229934690002</c:v>
                </c:pt>
                <c:pt idx="36072">
                  <c:v>4.069660186768</c:v>
                </c:pt>
                <c:pt idx="36073">
                  <c:v>4.069702148438</c:v>
                </c:pt>
                <c:pt idx="36074">
                  <c:v>4.0697574615479999</c:v>
                </c:pt>
                <c:pt idx="36075">
                  <c:v>4.0697965621950001</c:v>
                </c:pt>
                <c:pt idx="36076">
                  <c:v>4.0698409080509999</c:v>
                </c:pt>
                <c:pt idx="36077">
                  <c:v>4.0698785781859996</c:v>
                </c:pt>
                <c:pt idx="36078">
                  <c:v>4.0699267387390003</c:v>
                </c:pt>
                <c:pt idx="36079">
                  <c:v>4.0699901580809996</c:v>
                </c:pt>
                <c:pt idx="36080">
                  <c:v>4.070057868958</c:v>
                </c:pt>
                <c:pt idx="36081">
                  <c:v>4.0701308250429999</c:v>
                </c:pt>
                <c:pt idx="36082">
                  <c:v>4.070172786713</c:v>
                </c:pt>
                <c:pt idx="36083">
                  <c:v>4.0702171325679997</c:v>
                </c:pt>
                <c:pt idx="36084">
                  <c:v>4.0702595710749998</c:v>
                </c:pt>
                <c:pt idx="36085">
                  <c:v>4.0703039169309996</c:v>
                </c:pt>
                <c:pt idx="36086">
                  <c:v>4.0704936981199999</c:v>
                </c:pt>
                <c:pt idx="36087">
                  <c:v>4.0708503723140002</c:v>
                </c:pt>
                <c:pt idx="36088">
                  <c:v>4.0711793899539996</c:v>
                </c:pt>
                <c:pt idx="36089">
                  <c:v>4.0715312957760004</c:v>
                </c:pt>
                <c:pt idx="36090">
                  <c:v>4.0716476440429998</c:v>
                </c:pt>
                <c:pt idx="36091">
                  <c:v>4.0717344284059998</c:v>
                </c:pt>
                <c:pt idx="36092">
                  <c:v>4.0718355178829997</c:v>
                </c:pt>
                <c:pt idx="36093">
                  <c:v>4.0718913078309997</c:v>
                </c:pt>
                <c:pt idx="36094">
                  <c:v>4.0719437599179997</c:v>
                </c:pt>
                <c:pt idx="36095">
                  <c:v>4.0719995498659998</c:v>
                </c:pt>
                <c:pt idx="36096">
                  <c:v>4.072059631348</c:v>
                </c:pt>
                <c:pt idx="36097">
                  <c:v>4.072171211243</c:v>
                </c:pt>
                <c:pt idx="36098">
                  <c:v>4.0722765922550002</c:v>
                </c:pt>
                <c:pt idx="36099">
                  <c:v>4.0723662376399998</c:v>
                </c:pt>
                <c:pt idx="36100">
                  <c:v>4.0724873542789997</c:v>
                </c:pt>
                <c:pt idx="36101">
                  <c:v>4.0725989341739997</c:v>
                </c:pt>
                <c:pt idx="36102">
                  <c:v>4.0729279518129999</c:v>
                </c:pt>
                <c:pt idx="36103">
                  <c:v>4.073026180267</c:v>
                </c:pt>
                <c:pt idx="36104">
                  <c:v>4.0730738639829998</c:v>
                </c:pt>
                <c:pt idx="36105">
                  <c:v>4.0731253623960004</c:v>
                </c:pt>
                <c:pt idx="36106">
                  <c:v>4.0731983184810003</c:v>
                </c:pt>
                <c:pt idx="36107">
                  <c:v>4.0732421875</c:v>
                </c:pt>
                <c:pt idx="36108">
                  <c:v>4.0732903480529998</c:v>
                </c:pt>
                <c:pt idx="36109">
                  <c:v>4.0733542442320001</c:v>
                </c:pt>
                <c:pt idx="36110">
                  <c:v>4.0733985900879999</c:v>
                </c:pt>
                <c:pt idx="36111">
                  <c:v>4.0734467506409997</c:v>
                </c:pt>
                <c:pt idx="36112">
                  <c:v>4.073493480682</c:v>
                </c:pt>
                <c:pt idx="36113">
                  <c:v>4.0735335350039996</c:v>
                </c:pt>
                <c:pt idx="36114">
                  <c:v>4.0735731124879999</c:v>
                </c:pt>
                <c:pt idx="36115">
                  <c:v>4.0736136436460004</c:v>
                </c:pt>
                <c:pt idx="36116">
                  <c:v>4.0736508369450002</c:v>
                </c:pt>
                <c:pt idx="36117">
                  <c:v>4.0736875534059998</c:v>
                </c:pt>
                <c:pt idx="36118">
                  <c:v>4.0737261772159998</c:v>
                </c:pt>
                <c:pt idx="36119">
                  <c:v>4.0737676620479997</c:v>
                </c:pt>
                <c:pt idx="36120">
                  <c:v>4.073800086975</c:v>
                </c:pt>
                <c:pt idx="36121">
                  <c:v>4.0738372802729996</c:v>
                </c:pt>
                <c:pt idx="36122">
                  <c:v>4.0738797187809999</c:v>
                </c:pt>
                <c:pt idx="36123">
                  <c:v>4.0739245414729996</c:v>
                </c:pt>
                <c:pt idx="36124">
                  <c:v>4.0739979743959998</c:v>
                </c:pt>
                <c:pt idx="36125">
                  <c:v>4.0740838050840003</c:v>
                </c:pt>
                <c:pt idx="36126">
                  <c:v>4.0742006301879998</c:v>
                </c:pt>
                <c:pt idx="36127">
                  <c:v>4.0745668411249998</c:v>
                </c:pt>
                <c:pt idx="36128">
                  <c:v>4.0746240615840001</c:v>
                </c:pt>
                <c:pt idx="36129">
                  <c:v>4.074689865112</c:v>
                </c:pt>
                <c:pt idx="36130">
                  <c:v>4.0747575759889996</c:v>
                </c:pt>
                <c:pt idx="36131">
                  <c:v>4.0748286247249998</c:v>
                </c:pt>
                <c:pt idx="36132">
                  <c:v>4.0749077796939996</c:v>
                </c:pt>
                <c:pt idx="36133">
                  <c:v>4.0749888420099998</c:v>
                </c:pt>
                <c:pt idx="36134">
                  <c:v>4.0750656127929998</c:v>
                </c:pt>
                <c:pt idx="36135">
                  <c:v>4.075139522552</c:v>
                </c:pt>
                <c:pt idx="36136">
                  <c:v>4.0752139091490003</c:v>
                </c:pt>
                <c:pt idx="36137">
                  <c:v>4.0752868652340002</c:v>
                </c:pt>
                <c:pt idx="36138">
                  <c:v>4.0753517150879999</c:v>
                </c:pt>
                <c:pt idx="36139">
                  <c:v>4.0754141807559998</c:v>
                </c:pt>
                <c:pt idx="36140">
                  <c:v>4.0755190849299998</c:v>
                </c:pt>
                <c:pt idx="36141">
                  <c:v>4.07564163208</c:v>
                </c:pt>
                <c:pt idx="36142">
                  <c:v>4.0757346153259997</c:v>
                </c:pt>
                <c:pt idx="36143">
                  <c:v>4.0759005546570002</c:v>
                </c:pt>
                <c:pt idx="36144">
                  <c:v>4.0760331153870002</c:v>
                </c:pt>
                <c:pt idx="36145">
                  <c:v>4.0763187408450001</c:v>
                </c:pt>
                <c:pt idx="36146">
                  <c:v>4.0763936042789997</c:v>
                </c:pt>
                <c:pt idx="36147">
                  <c:v>4.0764675140379998</c:v>
                </c:pt>
                <c:pt idx="36148">
                  <c:v>4.0765366554259996</c:v>
                </c:pt>
                <c:pt idx="36149">
                  <c:v>4.0766458511349999</c:v>
                </c:pt>
                <c:pt idx="36150">
                  <c:v>4.0767912864689997</c:v>
                </c:pt>
                <c:pt idx="36151">
                  <c:v>4.0768747329709996</c:v>
                </c:pt>
                <c:pt idx="36152">
                  <c:v>4.077008724213</c:v>
                </c:pt>
                <c:pt idx="36153">
                  <c:v>4.0770845413209997</c:v>
                </c:pt>
                <c:pt idx="36154">
                  <c:v>4.0771322250370003</c:v>
                </c:pt>
                <c:pt idx="36155">
                  <c:v>4.0771775245670003</c:v>
                </c:pt>
                <c:pt idx="36156">
                  <c:v>4.0772233009340004</c:v>
                </c:pt>
                <c:pt idx="36157">
                  <c:v>4.0772647857670004</c:v>
                </c:pt>
                <c:pt idx="36158">
                  <c:v>4.0773134231570003</c:v>
                </c:pt>
                <c:pt idx="36159">
                  <c:v>4.0774197578429998</c:v>
                </c:pt>
                <c:pt idx="36160">
                  <c:v>4.0776500701899998</c:v>
                </c:pt>
                <c:pt idx="36161">
                  <c:v>4.0777316093440001</c:v>
                </c:pt>
                <c:pt idx="36162">
                  <c:v>4.0780858993529998</c:v>
                </c:pt>
                <c:pt idx="36163">
                  <c:v>4.0782079696659999</c:v>
                </c:pt>
                <c:pt idx="36164">
                  <c:v>4.0783729553220001</c:v>
                </c:pt>
                <c:pt idx="36165">
                  <c:v>4.0784649848939996</c:v>
                </c:pt>
                <c:pt idx="36166">
                  <c:v>4.0785546302800002</c:v>
                </c:pt>
                <c:pt idx="36167">
                  <c:v>4.0786471366879997</c:v>
                </c:pt>
                <c:pt idx="36168">
                  <c:v>4.0787043571470001</c:v>
                </c:pt>
                <c:pt idx="36169">
                  <c:v>4.0787644386290003</c:v>
                </c:pt>
                <c:pt idx="36170">
                  <c:v>4.0788235664370003</c:v>
                </c:pt>
                <c:pt idx="36171">
                  <c:v>4.0788869857790004</c:v>
                </c:pt>
                <c:pt idx="36172">
                  <c:v>4.0789432525629996</c:v>
                </c:pt>
                <c:pt idx="36173">
                  <c:v>4.0789999961849999</c:v>
                </c:pt>
                <c:pt idx="36174">
                  <c:v>4.0790586471559998</c:v>
                </c:pt>
                <c:pt idx="36175">
                  <c:v>4.0791196823120002</c:v>
                </c:pt>
                <c:pt idx="36176">
                  <c:v>4.0791845321659999</c:v>
                </c:pt>
                <c:pt idx="36177">
                  <c:v>4.0792503356929997</c:v>
                </c:pt>
                <c:pt idx="36178">
                  <c:v>4.0793042182920001</c:v>
                </c:pt>
                <c:pt idx="36179">
                  <c:v>4.0793557167049999</c:v>
                </c:pt>
                <c:pt idx="36180">
                  <c:v>4.0794038772579997</c:v>
                </c:pt>
                <c:pt idx="36181">
                  <c:v>4.0794868469240004</c:v>
                </c:pt>
                <c:pt idx="36182">
                  <c:v>4.0796074867250001</c:v>
                </c:pt>
                <c:pt idx="36183">
                  <c:v>4.0798039436340003</c:v>
                </c:pt>
                <c:pt idx="36184">
                  <c:v>4.0799398422240003</c:v>
                </c:pt>
                <c:pt idx="36185">
                  <c:v>4.0800347328189996</c:v>
                </c:pt>
                <c:pt idx="36186">
                  <c:v>4.0801730155940001</c:v>
                </c:pt>
                <c:pt idx="36187">
                  <c:v>4.080276966095</c:v>
                </c:pt>
                <c:pt idx="36188">
                  <c:v>4.0803475379940002</c:v>
                </c:pt>
                <c:pt idx="36189">
                  <c:v>4.080440998077</c:v>
                </c:pt>
                <c:pt idx="36190">
                  <c:v>4.0805473327639996</c:v>
                </c:pt>
                <c:pt idx="36191">
                  <c:v>4.0806016922000001</c:v>
                </c:pt>
                <c:pt idx="36192">
                  <c:v>4.0806784629820001</c:v>
                </c:pt>
                <c:pt idx="36193">
                  <c:v>4.0807576179499998</c:v>
                </c:pt>
                <c:pt idx="36194">
                  <c:v>4.0809650421140002</c:v>
                </c:pt>
                <c:pt idx="36195">
                  <c:v>4.0810766220090002</c:v>
                </c:pt>
                <c:pt idx="36196">
                  <c:v>4.081403255463</c:v>
                </c:pt>
                <c:pt idx="36197">
                  <c:v>4.0815277099609997</c:v>
                </c:pt>
                <c:pt idx="36198">
                  <c:v>4.0816364288329998</c:v>
                </c:pt>
                <c:pt idx="36199">
                  <c:v>4.0818905830379997</c:v>
                </c:pt>
                <c:pt idx="36200">
                  <c:v>4.0819716453549999</c:v>
                </c:pt>
                <c:pt idx="36201">
                  <c:v>4.0820641517640004</c:v>
                </c:pt>
                <c:pt idx="36202">
                  <c:v>4.0822386741640004</c:v>
                </c:pt>
                <c:pt idx="36203">
                  <c:v>4.0823574066160004</c:v>
                </c:pt>
                <c:pt idx="36204">
                  <c:v>4.082446098328</c:v>
                </c:pt>
                <c:pt idx="36205">
                  <c:v>4.0824971199039997</c:v>
                </c:pt>
                <c:pt idx="36206">
                  <c:v>4.082543849945</c:v>
                </c:pt>
                <c:pt idx="36207">
                  <c:v>4.0825848579409998</c:v>
                </c:pt>
                <c:pt idx="36208">
                  <c:v>4.0826258659360004</c:v>
                </c:pt>
                <c:pt idx="36209">
                  <c:v>4.0826630592350002</c:v>
                </c:pt>
                <c:pt idx="36210">
                  <c:v>4.0827031135559997</c:v>
                </c:pt>
                <c:pt idx="36211">
                  <c:v>4.0827455520629998</c:v>
                </c:pt>
                <c:pt idx="36212">
                  <c:v>4.0827841758729999</c:v>
                </c:pt>
                <c:pt idx="36213">
                  <c:v>4.0828232765200001</c:v>
                </c:pt>
                <c:pt idx="36214">
                  <c:v>4.0828595161439996</c:v>
                </c:pt>
                <c:pt idx="36215">
                  <c:v>4.082899570465</c:v>
                </c:pt>
                <c:pt idx="36216">
                  <c:v>4.082941532135</c:v>
                </c:pt>
                <c:pt idx="36217">
                  <c:v>4.0829935073849999</c:v>
                </c:pt>
                <c:pt idx="36218">
                  <c:v>4.0830421447749998</c:v>
                </c:pt>
                <c:pt idx="36219">
                  <c:v>4.0830979347229999</c:v>
                </c:pt>
                <c:pt idx="36220">
                  <c:v>4.0832877159120002</c:v>
                </c:pt>
                <c:pt idx="36221">
                  <c:v>4.0833921432500002</c:v>
                </c:pt>
                <c:pt idx="36222">
                  <c:v>4.0834560394289996</c:v>
                </c:pt>
                <c:pt idx="36223">
                  <c:v>4.0835337638849998</c:v>
                </c:pt>
                <c:pt idx="36224">
                  <c:v>4.083607673645</c:v>
                </c:pt>
                <c:pt idx="36225">
                  <c:v>4.0836882591250001</c:v>
                </c:pt>
                <c:pt idx="36226">
                  <c:v>4.083768367767</c:v>
                </c:pt>
                <c:pt idx="36227">
                  <c:v>4.0838527679440002</c:v>
                </c:pt>
                <c:pt idx="36228">
                  <c:v>4.0839385986329999</c:v>
                </c:pt>
                <c:pt idx="36229">
                  <c:v>4.0840187072749998</c:v>
                </c:pt>
                <c:pt idx="36230">
                  <c:v>4.0840964317320001</c:v>
                </c:pt>
                <c:pt idx="36231">
                  <c:v>4.0841698646550002</c:v>
                </c:pt>
                <c:pt idx="36232">
                  <c:v>4.0842361450200002</c:v>
                </c:pt>
                <c:pt idx="36233">
                  <c:v>4.08429479599</c:v>
                </c:pt>
                <c:pt idx="36234">
                  <c:v>4.084353923798</c:v>
                </c:pt>
                <c:pt idx="36235">
                  <c:v>4.0844545364379998</c:v>
                </c:pt>
                <c:pt idx="36236">
                  <c:v>4.0845437049870004</c:v>
                </c:pt>
                <c:pt idx="36237">
                  <c:v>4.0846343040470003</c:v>
                </c:pt>
                <c:pt idx="36238">
                  <c:v>4.0847644805909997</c:v>
                </c:pt>
                <c:pt idx="36239">
                  <c:v>4.08487033844</c:v>
                </c:pt>
                <c:pt idx="36240">
                  <c:v>4.084929466248</c:v>
                </c:pt>
                <c:pt idx="36241">
                  <c:v>4.0849919319149999</c:v>
                </c:pt>
                <c:pt idx="36242">
                  <c:v>4.0850558280940001</c:v>
                </c:pt>
                <c:pt idx="36243">
                  <c:v>4.0851187705990002</c:v>
                </c:pt>
                <c:pt idx="36244">
                  <c:v>4.0851860046389996</c:v>
                </c:pt>
                <c:pt idx="36245">
                  <c:v>4.085254192352</c:v>
                </c:pt>
                <c:pt idx="36246">
                  <c:v>4.0853190422059997</c:v>
                </c:pt>
                <c:pt idx="36247">
                  <c:v>4.0853824615479999</c:v>
                </c:pt>
                <c:pt idx="36248">
                  <c:v>4.0854430198670002</c:v>
                </c:pt>
                <c:pt idx="36249">
                  <c:v>4.08553981781</c:v>
                </c:pt>
                <c:pt idx="36250">
                  <c:v>4.085864067078</c:v>
                </c:pt>
                <c:pt idx="36251">
                  <c:v>4.085961818695</c:v>
                </c:pt>
                <c:pt idx="36252">
                  <c:v>4.0860180854800001</c:v>
                </c:pt>
                <c:pt idx="36253">
                  <c:v>4.086056232452</c:v>
                </c:pt>
                <c:pt idx="36254">
                  <c:v>4.0860714912410003</c:v>
                </c:pt>
                <c:pt idx="36255">
                  <c:v>4.0861067771909996</c:v>
                </c:pt>
                <c:pt idx="36256">
                  <c:v>4.0861515998840003</c:v>
                </c:pt>
                <c:pt idx="36257">
                  <c:v>4.0861959457400001</c:v>
                </c:pt>
                <c:pt idx="36258">
                  <c:v>4.0862398147579997</c:v>
                </c:pt>
                <c:pt idx="36259">
                  <c:v>4.0862817764279997</c:v>
                </c:pt>
                <c:pt idx="36260">
                  <c:v>4.0863194465639996</c:v>
                </c:pt>
                <c:pt idx="36261">
                  <c:v>4.0863533020020002</c:v>
                </c:pt>
                <c:pt idx="36262">
                  <c:v>4.0863871574399999</c:v>
                </c:pt>
                <c:pt idx="36263">
                  <c:v>4.08642244339</c:v>
                </c:pt>
                <c:pt idx="36264">
                  <c:v>4.0864591598509996</c:v>
                </c:pt>
                <c:pt idx="36265">
                  <c:v>4.0864915847779999</c:v>
                </c:pt>
                <c:pt idx="36266">
                  <c:v>4.0865225791929998</c:v>
                </c:pt>
                <c:pt idx="36267">
                  <c:v>4.0865607261659997</c:v>
                </c:pt>
                <c:pt idx="36268">
                  <c:v>4.0865983963010004</c:v>
                </c:pt>
                <c:pt idx="36269">
                  <c:v>4.0866460800170001</c:v>
                </c:pt>
                <c:pt idx="36270">
                  <c:v>4.0867185592649999</c:v>
                </c:pt>
                <c:pt idx="36271">
                  <c:v>4.0867938995359996</c:v>
                </c:pt>
                <c:pt idx="36272">
                  <c:v>4.0868453979490003</c:v>
                </c:pt>
                <c:pt idx="36273">
                  <c:v>4.086882591248</c:v>
                </c:pt>
                <c:pt idx="36274">
                  <c:v>4.0869293212890003</c:v>
                </c:pt>
                <c:pt idx="36275">
                  <c:v>4.0869760513309998</c:v>
                </c:pt>
                <c:pt idx="36276">
                  <c:v>4.087060451508</c:v>
                </c:pt>
                <c:pt idx="36277">
                  <c:v>4.0873460769649999</c:v>
                </c:pt>
                <c:pt idx="36278">
                  <c:v>4.0874342918400002</c:v>
                </c:pt>
                <c:pt idx="36279">
                  <c:v>4.0874786376949999</c:v>
                </c:pt>
                <c:pt idx="36280">
                  <c:v>4.0875320434570002</c:v>
                </c:pt>
                <c:pt idx="36281">
                  <c:v>4.0875830650329998</c:v>
                </c:pt>
                <c:pt idx="36282">
                  <c:v>4.0876388549799998</c:v>
                </c:pt>
                <c:pt idx="36283">
                  <c:v>4.0876913070679999</c:v>
                </c:pt>
                <c:pt idx="36284">
                  <c:v>4.0877885818479998</c:v>
                </c:pt>
                <c:pt idx="36285">
                  <c:v>4.0878400802610004</c:v>
                </c:pt>
                <c:pt idx="36286">
                  <c:v>4.0878915786740002</c:v>
                </c:pt>
                <c:pt idx="36287">
                  <c:v>4.0879392623899999</c:v>
                </c:pt>
                <c:pt idx="36288">
                  <c:v>4.0879902839659996</c:v>
                </c:pt>
                <c:pt idx="36289">
                  <c:v>4.0880913734439996</c:v>
                </c:pt>
                <c:pt idx="36290">
                  <c:v>4.0881791114809998</c:v>
                </c:pt>
                <c:pt idx="36291">
                  <c:v>4.0882716178890002</c:v>
                </c:pt>
                <c:pt idx="36292">
                  <c:v>4.0883951187129997</c:v>
                </c:pt>
                <c:pt idx="36293">
                  <c:v>4.0886654853820001</c:v>
                </c:pt>
                <c:pt idx="36294">
                  <c:v>4.0888099670409996</c:v>
                </c:pt>
                <c:pt idx="36295">
                  <c:v>4.0889215469359996</c:v>
                </c:pt>
                <c:pt idx="36296">
                  <c:v>4.0890197753909998</c:v>
                </c:pt>
                <c:pt idx="36297">
                  <c:v>4.0891213417049999</c:v>
                </c:pt>
                <c:pt idx="36298">
                  <c:v>4.0892000198360003</c:v>
                </c:pt>
                <c:pt idx="36299">
                  <c:v>4.089386940002</c:v>
                </c:pt>
                <c:pt idx="36300">
                  <c:v>4.0895466804499998</c:v>
                </c:pt>
                <c:pt idx="36301">
                  <c:v>4.0896511077879998</c:v>
                </c:pt>
                <c:pt idx="36302">
                  <c:v>4.0897588729859997</c:v>
                </c:pt>
                <c:pt idx="36303">
                  <c:v>4.0898809432979997</c:v>
                </c:pt>
                <c:pt idx="36304">
                  <c:v>4.0900359153750001</c:v>
                </c:pt>
                <c:pt idx="36305">
                  <c:v>4.090345859528</c:v>
                </c:pt>
                <c:pt idx="36306">
                  <c:v>4.0906624794009998</c:v>
                </c:pt>
                <c:pt idx="36307">
                  <c:v>4.0910034179689996</c:v>
                </c:pt>
                <c:pt idx="36308">
                  <c:v>4.0911092758179999</c:v>
                </c:pt>
                <c:pt idx="36309">
                  <c:v>4.0911788940429998</c:v>
                </c:pt>
                <c:pt idx="36310">
                  <c:v>4.091249465942</c:v>
                </c:pt>
                <c:pt idx="36311">
                  <c:v>4.0913629531859996</c:v>
                </c:pt>
                <c:pt idx="36312">
                  <c:v>4.0917115211489996</c:v>
                </c:pt>
                <c:pt idx="36313">
                  <c:v>4.0918288230900002</c:v>
                </c:pt>
                <c:pt idx="36314">
                  <c:v>4.0919113159179998</c:v>
                </c:pt>
                <c:pt idx="36315">
                  <c:v>4.091995716095</c:v>
                </c:pt>
                <c:pt idx="36316">
                  <c:v>4.092090129852</c:v>
                </c:pt>
                <c:pt idx="36317">
                  <c:v>4.0921788215639996</c:v>
                </c:pt>
                <c:pt idx="36318">
                  <c:v>4.0924611091610004</c:v>
                </c:pt>
                <c:pt idx="36319">
                  <c:v>4.0926113128660004</c:v>
                </c:pt>
                <c:pt idx="36320">
                  <c:v>4.0927095413209997</c:v>
                </c:pt>
                <c:pt idx="36321">
                  <c:v>4.0927672386170002</c:v>
                </c:pt>
                <c:pt idx="36322">
                  <c:v>4.092822551727</c:v>
                </c:pt>
                <c:pt idx="36323">
                  <c:v>4.092877864838</c:v>
                </c:pt>
                <c:pt idx="36324">
                  <c:v>4.0929412841800001</c:v>
                </c:pt>
                <c:pt idx="36325">
                  <c:v>4.0930047035220003</c:v>
                </c:pt>
                <c:pt idx="36326">
                  <c:v>4.0930652618409997</c:v>
                </c:pt>
                <c:pt idx="36327">
                  <c:v>4.09312582016</c:v>
                </c:pt>
                <c:pt idx="36328">
                  <c:v>4.0931820869450002</c:v>
                </c:pt>
                <c:pt idx="36329">
                  <c:v>4.093237400055</c:v>
                </c:pt>
                <c:pt idx="36330">
                  <c:v>4.0933303833009997</c:v>
                </c:pt>
                <c:pt idx="36331">
                  <c:v>4.0936679840089996</c:v>
                </c:pt>
                <c:pt idx="36332">
                  <c:v>4.0937414169309996</c:v>
                </c:pt>
                <c:pt idx="36333">
                  <c:v>4.0937867164609996</c:v>
                </c:pt>
                <c:pt idx="36334">
                  <c:v>4.0938243865970003</c:v>
                </c:pt>
                <c:pt idx="36335">
                  <c:v>4.0938625335690002</c:v>
                </c:pt>
                <c:pt idx="36336">
                  <c:v>4.0938959121699998</c:v>
                </c:pt>
                <c:pt idx="36337">
                  <c:v>4.0939326286320004</c:v>
                </c:pt>
                <c:pt idx="36338">
                  <c:v>4.0939712524410004</c:v>
                </c:pt>
                <c:pt idx="36339">
                  <c:v>4.0940127372740003</c:v>
                </c:pt>
                <c:pt idx="36340">
                  <c:v>4.094049930573</c:v>
                </c:pt>
                <c:pt idx="36341">
                  <c:v>4.0940861701970004</c:v>
                </c:pt>
                <c:pt idx="36342">
                  <c:v>4.0941185951229997</c:v>
                </c:pt>
                <c:pt idx="36343">
                  <c:v>4.09415102005</c:v>
                </c:pt>
                <c:pt idx="36344">
                  <c:v>4.094182491302</c:v>
                </c:pt>
                <c:pt idx="36345">
                  <c:v>4.094217300415</c:v>
                </c:pt>
                <c:pt idx="36346">
                  <c:v>4.0942578315729996</c:v>
                </c:pt>
                <c:pt idx="36347">
                  <c:v>4.094304561615</c:v>
                </c:pt>
                <c:pt idx="36348">
                  <c:v>4.0943503379820001</c:v>
                </c:pt>
                <c:pt idx="36349">
                  <c:v>4.0944252014159996</c:v>
                </c:pt>
                <c:pt idx="36350">
                  <c:v>4.0945029258729999</c:v>
                </c:pt>
                <c:pt idx="36351">
                  <c:v>4.0945773124690001</c:v>
                </c:pt>
                <c:pt idx="36352">
                  <c:v>4.094628810883</c:v>
                </c:pt>
                <c:pt idx="36353">
                  <c:v>4.0946760177610004</c:v>
                </c:pt>
                <c:pt idx="36354">
                  <c:v>4.0947246551510004</c:v>
                </c:pt>
                <c:pt idx="36355">
                  <c:v>4.0948047637940004</c:v>
                </c:pt>
                <c:pt idx="36356">
                  <c:v>4.0950813293459998</c:v>
                </c:pt>
                <c:pt idx="36357">
                  <c:v>4.0953950881959997</c:v>
                </c:pt>
                <c:pt idx="36358">
                  <c:v>4.0955963134770004</c:v>
                </c:pt>
                <c:pt idx="36359">
                  <c:v>4.0956950187679997</c:v>
                </c:pt>
                <c:pt idx="36360">
                  <c:v>4.0957903862</c:v>
                </c:pt>
                <c:pt idx="36361">
                  <c:v>4.0958905220029997</c:v>
                </c:pt>
                <c:pt idx="36362">
                  <c:v>4.0960102081300001</c:v>
                </c:pt>
                <c:pt idx="36363">
                  <c:v>4.0963397026060004</c:v>
                </c:pt>
                <c:pt idx="36364">
                  <c:v>4.0966410636899999</c:v>
                </c:pt>
                <c:pt idx="36365">
                  <c:v>4.0966887474059996</c:v>
                </c:pt>
                <c:pt idx="36366">
                  <c:v>4.0967335700990004</c:v>
                </c:pt>
                <c:pt idx="36367">
                  <c:v>4.0967779159550002</c:v>
                </c:pt>
                <c:pt idx="36368">
                  <c:v>4.0968270301820002</c:v>
                </c:pt>
                <c:pt idx="36369">
                  <c:v>4.0971617698670002</c:v>
                </c:pt>
                <c:pt idx="36370">
                  <c:v>4.0975179672240003</c:v>
                </c:pt>
                <c:pt idx="36371">
                  <c:v>4.0978021621699998</c:v>
                </c:pt>
                <c:pt idx="36372">
                  <c:v>4.0979204177859998</c:v>
                </c:pt>
                <c:pt idx="36373">
                  <c:v>4.09800863266</c:v>
                </c:pt>
                <c:pt idx="36374">
                  <c:v>4.0981044769289996</c:v>
                </c:pt>
                <c:pt idx="36375">
                  <c:v>4.0981597900390003</c:v>
                </c:pt>
                <c:pt idx="36376">
                  <c:v>4.0982208251949999</c:v>
                </c:pt>
                <c:pt idx="36377">
                  <c:v>4.0982828140259997</c:v>
                </c:pt>
                <c:pt idx="36378">
                  <c:v>4.098350524902</c:v>
                </c:pt>
                <c:pt idx="36379">
                  <c:v>4.098420143127</c:v>
                </c:pt>
                <c:pt idx="36380">
                  <c:v>4.0984902381900001</c:v>
                </c:pt>
                <c:pt idx="36381">
                  <c:v>4.0985603332520002</c:v>
                </c:pt>
                <c:pt idx="36382">
                  <c:v>4.0986289978029999</c:v>
                </c:pt>
                <c:pt idx="36383">
                  <c:v>4.0986971855160004</c:v>
                </c:pt>
                <c:pt idx="36384">
                  <c:v>4.0987572669979997</c:v>
                </c:pt>
                <c:pt idx="36385">
                  <c:v>4.0988168716429998</c:v>
                </c:pt>
                <c:pt idx="36386">
                  <c:v>4.0988707542420002</c:v>
                </c:pt>
                <c:pt idx="36387">
                  <c:v>4.0989699363709997</c:v>
                </c:pt>
                <c:pt idx="36388">
                  <c:v>4.0990662574770003</c:v>
                </c:pt>
                <c:pt idx="36389">
                  <c:v>4.0991549491879997</c:v>
                </c:pt>
                <c:pt idx="36390">
                  <c:v>4.09925699234</c:v>
                </c:pt>
                <c:pt idx="36391">
                  <c:v>4.0993065834050002</c:v>
                </c:pt>
                <c:pt idx="36392">
                  <c:v>4.0993595123290003</c:v>
                </c:pt>
                <c:pt idx="36393">
                  <c:v>4.0994048118590003</c:v>
                </c:pt>
                <c:pt idx="36394">
                  <c:v>4.099501132965</c:v>
                </c:pt>
                <c:pt idx="36395">
                  <c:v>4.0995898246770004</c:v>
                </c:pt>
                <c:pt idx="36396">
                  <c:v>4.0998978614809998</c:v>
                </c:pt>
                <c:pt idx="36397">
                  <c:v>4.0999374389650001</c:v>
                </c:pt>
                <c:pt idx="36398">
                  <c:v>4.0999956130979998</c:v>
                </c:pt>
                <c:pt idx="36399">
                  <c:v>4.1000123023989996</c:v>
                </c:pt>
                <c:pt idx="36400">
                  <c:v>4.1000399589540004</c:v>
                </c:pt>
                <c:pt idx="36401">
                  <c:v>4.100083827972</c:v>
                </c:pt>
                <c:pt idx="36402">
                  <c:v>4.1001248359679998</c:v>
                </c:pt>
                <c:pt idx="36403">
                  <c:v>4.100135803223</c:v>
                </c:pt>
              </c:numCache>
            </c:numRef>
          </c:xVal>
          <c:yVal>
            <c:numRef>
              <c:f>'General Summary'!$F:$F</c:f>
              <c:numCache>
                <c:formatCode>General</c:formatCode>
                <c:ptCount val="1048576"/>
                <c:pt idx="0">
                  <c:v>2.7850239257811202E-2</c:v>
                </c:pt>
                <c:pt idx="1">
                  <c:v>2.7735297851561602E-2</c:v>
                </c:pt>
                <c:pt idx="2">
                  <c:v>2.786167236328E-2</c:v>
                </c:pt>
                <c:pt idx="3">
                  <c:v>2.7764133300780799E-2</c:v>
                </c:pt>
                <c:pt idx="4">
                  <c:v>2.7752697753907204E-2</c:v>
                </c:pt>
                <c:pt idx="5">
                  <c:v>2.7993913574217596E-2</c:v>
                </c:pt>
                <c:pt idx="6">
                  <c:v>2.7864555664064001E-2</c:v>
                </c:pt>
                <c:pt idx="7">
                  <c:v>2.7710937500000001E-2</c:v>
                </c:pt>
                <c:pt idx="8">
                  <c:v>2.7777058105468801E-2</c:v>
                </c:pt>
                <c:pt idx="9">
                  <c:v>2.7679816894531202E-2</c:v>
                </c:pt>
                <c:pt idx="10">
                  <c:v>2.7829956054687997E-2</c:v>
                </c:pt>
                <c:pt idx="11">
                  <c:v>2.7627814941404802E-2</c:v>
                </c:pt>
                <c:pt idx="12">
                  <c:v>2.7727243652342397E-2</c:v>
                </c:pt>
                <c:pt idx="13">
                  <c:v>2.7812854003907202E-2</c:v>
                </c:pt>
                <c:pt idx="14">
                  <c:v>2.7866843261718399E-2</c:v>
                </c:pt>
                <c:pt idx="15">
                  <c:v>2.7874399414064003E-2</c:v>
                </c:pt>
                <c:pt idx="16">
                  <c:v>2.7792868652342397E-2</c:v>
                </c:pt>
                <c:pt idx="17">
                  <c:v>2.7968559570313606E-2</c:v>
                </c:pt>
                <c:pt idx="18">
                  <c:v>2.8021953125001602E-2</c:v>
                </c:pt>
                <c:pt idx="19">
                  <c:v>2.8014396972656001E-2</c:v>
                </c:pt>
                <c:pt idx="20">
                  <c:v>2.8239406738281604E-2</c:v>
                </c:pt>
                <c:pt idx="21">
                  <c:v>2.8367670898438401E-2</c:v>
                </c:pt>
                <c:pt idx="22">
                  <c:v>2.8666059570313606E-2</c:v>
                </c:pt>
                <c:pt idx="23">
                  <c:v>2.8708615722656001E-2</c:v>
                </c:pt>
                <c:pt idx="24">
                  <c:v>2.8795021972656001E-2</c:v>
                </c:pt>
                <c:pt idx="25">
                  <c:v>2.9087543945312003E-2</c:v>
                </c:pt>
                <c:pt idx="26">
                  <c:v>2.92497143554688E-2</c:v>
                </c:pt>
                <c:pt idx="27">
                  <c:v>2.9551384277343998E-2</c:v>
                </c:pt>
                <c:pt idx="28">
                  <c:v>2.9906945800780804E-2</c:v>
                </c:pt>
                <c:pt idx="29">
                  <c:v>3.0187536621094396E-2</c:v>
                </c:pt>
                <c:pt idx="30">
                  <c:v>3.05897290039072E-2</c:v>
                </c:pt>
                <c:pt idx="31">
                  <c:v>3.0664003906249602E-2</c:v>
                </c:pt>
                <c:pt idx="32">
                  <c:v>3.0986652832032002E-2</c:v>
                </c:pt>
                <c:pt idx="33">
                  <c:v>3.1370551757811199E-2</c:v>
                </c:pt>
                <c:pt idx="34">
                  <c:v>3.1712392578124804E-2</c:v>
                </c:pt>
                <c:pt idx="35">
                  <c:v>3.1994475097657606E-2</c:v>
                </c:pt>
                <c:pt idx="36">
                  <c:v>3.2223559570303997E-2</c:v>
                </c:pt>
                <c:pt idx="37">
                  <c:v>3.2565300292960002E-2</c:v>
                </c:pt>
                <c:pt idx="38">
                  <c:v>3.2849372558592001E-2</c:v>
                </c:pt>
                <c:pt idx="39">
                  <c:v>3.3109379882816002E-2</c:v>
                </c:pt>
                <c:pt idx="40">
                  <c:v>3.318942138672E-2</c:v>
                </c:pt>
                <c:pt idx="41">
                  <c:v>3.3522810058591999E-2</c:v>
                </c:pt>
                <c:pt idx="42">
                  <c:v>3.3906013183584001E-2</c:v>
                </c:pt>
                <c:pt idx="43">
                  <c:v>3.3956025390623999E-2</c:v>
                </c:pt>
                <c:pt idx="44">
                  <c:v>3.4078027343744002E-2</c:v>
                </c:pt>
                <c:pt idx="45">
                  <c:v>3.4243576660160001E-2</c:v>
                </c:pt>
                <c:pt idx="46">
                  <c:v>3.4415888671872001E-2</c:v>
                </c:pt>
                <c:pt idx="47">
                  <c:v>3.4647062988287999E-2</c:v>
                </c:pt>
                <c:pt idx="48">
                  <c:v>3.4841049804672002E-2</c:v>
                </c:pt>
                <c:pt idx="49">
                  <c:v>3.5007297363296004E-2</c:v>
                </c:pt>
                <c:pt idx="50">
                  <c:v>3.5365544433599995E-2</c:v>
                </c:pt>
                <c:pt idx="51">
                  <c:v>3.5529999999999999E-2</c:v>
                </c:pt>
                <c:pt idx="52">
                  <c:v>3.5725280761727998E-2</c:v>
                </c:pt>
                <c:pt idx="53">
                  <c:v>3.5953671875007996E-2</c:v>
                </c:pt>
                <c:pt idx="54">
                  <c:v>3.6324245605471997E-2</c:v>
                </c:pt>
                <c:pt idx="55">
                  <c:v>3.6298991699232008E-2</c:v>
                </c:pt>
                <c:pt idx="56">
                  <c:v>3.6423974609375999E-2</c:v>
                </c:pt>
                <c:pt idx="57">
                  <c:v>3.6445151367200002E-2</c:v>
                </c:pt>
                <c:pt idx="58">
                  <c:v>3.6833723144544001E-2</c:v>
                </c:pt>
                <c:pt idx="59">
                  <c:v>3.7032485351552E-2</c:v>
                </c:pt>
                <c:pt idx="60">
                  <c:v>3.7172680664064005E-2</c:v>
                </c:pt>
                <c:pt idx="61">
                  <c:v>3.7334851074208003E-2</c:v>
                </c:pt>
                <c:pt idx="62">
                  <c:v>3.7603112792960004E-2</c:v>
                </c:pt>
                <c:pt idx="63">
                  <c:v>3.793809082032E-2</c:v>
                </c:pt>
                <c:pt idx="64">
                  <c:v>3.8159621582015996E-2</c:v>
                </c:pt>
                <c:pt idx="65">
                  <c:v>3.8217985839839999E-2</c:v>
                </c:pt>
                <c:pt idx="66">
                  <c:v>3.8406206054687995E-2</c:v>
                </c:pt>
                <c:pt idx="67">
                  <c:v>3.8570068359359999E-2</c:v>
                </c:pt>
                <c:pt idx="68">
                  <c:v>3.8914194335936E-2</c:v>
                </c:pt>
                <c:pt idx="69">
                  <c:v>3.9037885742175996E-2</c:v>
                </c:pt>
                <c:pt idx="70">
                  <c:v>3.9275522460927997E-2</c:v>
                </c:pt>
                <c:pt idx="71">
                  <c:v>3.9621340332032004E-2</c:v>
                </c:pt>
                <c:pt idx="72">
                  <c:v>3.9901730957023998E-2</c:v>
                </c:pt>
                <c:pt idx="73">
                  <c:v>4.0256396484383998E-2</c:v>
                </c:pt>
                <c:pt idx="74">
                  <c:v>4.0585212402336E-2</c:v>
                </c:pt>
                <c:pt idx="75">
                  <c:v>4.0849199218751998E-2</c:v>
                </c:pt>
                <c:pt idx="76">
                  <c:v>4.1156435546880005E-2</c:v>
                </c:pt>
                <c:pt idx="77">
                  <c:v>4.1480874023424E-2</c:v>
                </c:pt>
                <c:pt idx="78">
                  <c:v>4.1864775390623998E-2</c:v>
                </c:pt>
                <c:pt idx="79">
                  <c:v>4.2140292968736004E-2</c:v>
                </c:pt>
                <c:pt idx="80">
                  <c:v>4.2471298828128001E-2</c:v>
                </c:pt>
                <c:pt idx="81">
                  <c:v>4.2695810546880007E-2</c:v>
                </c:pt>
                <c:pt idx="82">
                  <c:v>4.3024423828127996E-2</c:v>
                </c:pt>
                <c:pt idx="83">
                  <c:v>4.340186035155201E-2</c:v>
                </c:pt>
                <c:pt idx="84">
                  <c:v>4.3713969726560005E-2</c:v>
                </c:pt>
                <c:pt idx="85">
                  <c:v>4.4125708007807997E-2</c:v>
                </c:pt>
                <c:pt idx="86">
                  <c:v>4.4477690429696001E-2</c:v>
                </c:pt>
                <c:pt idx="87">
                  <c:v>4.4801733398431992E-2</c:v>
                </c:pt>
                <c:pt idx="88">
                  <c:v>4.5127861328128002E-2</c:v>
                </c:pt>
                <c:pt idx="89">
                  <c:v>4.5510468750015992E-2</c:v>
                </c:pt>
                <c:pt idx="90">
                  <c:v>4.5862353515615996E-2</c:v>
                </c:pt>
                <c:pt idx="91">
                  <c:v>4.6194843750015993E-2</c:v>
                </c:pt>
                <c:pt idx="92">
                  <c:v>4.6570390624991999E-2</c:v>
                </c:pt>
                <c:pt idx="93">
                  <c:v>4.689860839843199E-2</c:v>
                </c:pt>
                <c:pt idx="94">
                  <c:v>4.7228417968736003E-2</c:v>
                </c:pt>
                <c:pt idx="95">
                  <c:v>4.7612216796864004E-2</c:v>
                </c:pt>
                <c:pt idx="96">
                  <c:v>4.7917070312511995E-2</c:v>
                </c:pt>
                <c:pt idx="97">
                  <c:v>4.8281181640639999E-2</c:v>
                </c:pt>
                <c:pt idx="98">
                  <c:v>4.8645292968736008E-2</c:v>
                </c:pt>
                <c:pt idx="99">
                  <c:v>4.8358041992192E-2</c:v>
                </c:pt>
                <c:pt idx="100">
                  <c:v>4.8646088867199996E-2</c:v>
                </c:pt>
                <c:pt idx="101">
                  <c:v>4.8975898437504002E-2</c:v>
                </c:pt>
                <c:pt idx="102">
                  <c:v>4.9352539062495995E-2</c:v>
                </c:pt>
                <c:pt idx="103">
                  <c:v>4.9693881835935996E-2</c:v>
                </c:pt>
                <c:pt idx="104">
                  <c:v>5.0098759765632002E-2</c:v>
                </c:pt>
                <c:pt idx="105">
                  <c:v>5.0463466796864004E-2</c:v>
                </c:pt>
                <c:pt idx="106">
                  <c:v>5.0726557617183997E-2</c:v>
                </c:pt>
                <c:pt idx="107">
                  <c:v>5.1096137695327996E-2</c:v>
                </c:pt>
                <c:pt idx="108">
                  <c:v>5.1453491210944002E-2</c:v>
                </c:pt>
                <c:pt idx="109">
                  <c:v>5.1801791992192002E-2</c:v>
                </c:pt>
                <c:pt idx="110">
                  <c:v>5.2163520507808002E-2</c:v>
                </c:pt>
                <c:pt idx="111">
                  <c:v>5.2515498046880008E-2</c:v>
                </c:pt>
                <c:pt idx="112">
                  <c:v>5.2840336914048006E-2</c:v>
                </c:pt>
                <c:pt idx="113">
                  <c:v>5.3167460937504005E-2</c:v>
                </c:pt>
                <c:pt idx="114">
                  <c:v>5.3523120117183999E-2</c:v>
                </c:pt>
                <c:pt idx="115">
                  <c:v>5.3898964843743999E-2</c:v>
                </c:pt>
                <c:pt idx="116">
                  <c:v>5.4233945312511994E-2</c:v>
                </c:pt>
                <c:pt idx="117">
                  <c:v>5.4574394531263996E-2</c:v>
                </c:pt>
                <c:pt idx="118">
                  <c:v>5.4900424804672006E-2</c:v>
                </c:pt>
                <c:pt idx="119">
                  <c:v>5.5329165039072009E-2</c:v>
                </c:pt>
                <c:pt idx="120">
                  <c:v>5.5673193359360003E-2</c:v>
                </c:pt>
                <c:pt idx="121">
                  <c:v>5.6013642578111998E-2</c:v>
                </c:pt>
                <c:pt idx="122">
                  <c:v>5.6409174804672002E-2</c:v>
                </c:pt>
                <c:pt idx="123">
                  <c:v>5.6745742187488006E-2</c:v>
                </c:pt>
                <c:pt idx="124">
                  <c:v>5.7153105468736004E-2</c:v>
                </c:pt>
                <c:pt idx="125">
                  <c:v>5.7553808593760011E-2</c:v>
                </c:pt>
                <c:pt idx="126">
                  <c:v>5.7913247070303993E-2</c:v>
                </c:pt>
                <c:pt idx="127">
                  <c:v>5.8278154296863997E-2</c:v>
                </c:pt>
                <c:pt idx="128">
                  <c:v>5.8645844726560002E-2</c:v>
                </c:pt>
                <c:pt idx="129">
                  <c:v>5.9021391601568003E-2</c:v>
                </c:pt>
                <c:pt idx="130">
                  <c:v>5.9342451171871993E-2</c:v>
                </c:pt>
                <c:pt idx="131">
                  <c:v>5.9777558593760008E-2</c:v>
                </c:pt>
                <c:pt idx="132">
                  <c:v>6.0131328124991994E-2</c:v>
                </c:pt>
                <c:pt idx="133">
                  <c:v>6.0509760742176004E-2</c:v>
                </c:pt>
                <c:pt idx="134">
                  <c:v>6.0857763671871998E-2</c:v>
                </c:pt>
                <c:pt idx="135">
                  <c:v>6.1212626953120006E-2</c:v>
                </c:pt>
                <c:pt idx="136">
                  <c:v>6.1623076171871995E-2</c:v>
                </c:pt>
                <c:pt idx="137">
                  <c:v>6.2061459960927989E-2</c:v>
                </c:pt>
                <c:pt idx="138">
                  <c:v>6.2495273437503995E-2</c:v>
                </c:pt>
                <c:pt idx="139">
                  <c:v>6.2863662109375995E-2</c:v>
                </c:pt>
                <c:pt idx="140">
                  <c:v>6.3274902343743999E-2</c:v>
                </c:pt>
                <c:pt idx="141">
                  <c:v>6.3664370117183997E-2</c:v>
                </c:pt>
                <c:pt idx="142">
                  <c:v>6.403375E-2</c:v>
                </c:pt>
                <c:pt idx="143">
                  <c:v>6.4382451171871996E-2</c:v>
                </c:pt>
                <c:pt idx="144">
                  <c:v>6.4738608398431999E-2</c:v>
                </c:pt>
                <c:pt idx="145">
                  <c:v>6.5149252929696005E-2</c:v>
                </c:pt>
                <c:pt idx="146">
                  <c:v>6.5532456054687993E-2</c:v>
                </c:pt>
                <c:pt idx="147">
                  <c:v>6.585590332032E-2</c:v>
                </c:pt>
                <c:pt idx="148">
                  <c:v>6.6183623046879997E-2</c:v>
                </c:pt>
                <c:pt idx="149">
                  <c:v>6.6532719726560011E-2</c:v>
                </c:pt>
                <c:pt idx="150">
                  <c:v>6.6879633789056009E-2</c:v>
                </c:pt>
                <c:pt idx="151">
                  <c:v>6.723867187500801E-2</c:v>
                </c:pt>
                <c:pt idx="152">
                  <c:v>6.7630722656255998E-2</c:v>
                </c:pt>
                <c:pt idx="153">
                  <c:v>6.7951484375008003E-2</c:v>
                </c:pt>
                <c:pt idx="154">
                  <c:v>6.8300781250015999E-2</c:v>
                </c:pt>
                <c:pt idx="155">
                  <c:v>6.8678120117183994E-2</c:v>
                </c:pt>
                <c:pt idx="156">
                  <c:v>6.9032187499999995E-2</c:v>
                </c:pt>
                <c:pt idx="157">
                  <c:v>6.9352250976576005E-2</c:v>
                </c:pt>
                <c:pt idx="158">
                  <c:v>6.9718749999999996E-2</c:v>
                </c:pt>
                <c:pt idx="159">
                  <c:v>7.0092211914047992E-2</c:v>
                </c:pt>
                <c:pt idx="160">
                  <c:v>7.0548295898431992E-2</c:v>
                </c:pt>
                <c:pt idx="161">
                  <c:v>7.088884277344E-2</c:v>
                </c:pt>
                <c:pt idx="162">
                  <c:v>7.1267968750015995E-2</c:v>
                </c:pt>
                <c:pt idx="163">
                  <c:v>7.1603544921888002E-2</c:v>
                </c:pt>
                <c:pt idx="164">
                  <c:v>7.1989331054687994E-2</c:v>
                </c:pt>
                <c:pt idx="165">
                  <c:v>7.2421650390624009E-2</c:v>
                </c:pt>
                <c:pt idx="166">
                  <c:v>7.2841445312511993E-2</c:v>
                </c:pt>
                <c:pt idx="167">
                  <c:v>7.321828125001599E-2</c:v>
                </c:pt>
                <c:pt idx="168">
                  <c:v>7.3585976562496005E-2</c:v>
                </c:pt>
                <c:pt idx="169">
                  <c:v>7.3956948242175996E-2</c:v>
                </c:pt>
                <c:pt idx="170">
                  <c:v>7.431957031251199E-2</c:v>
                </c:pt>
                <c:pt idx="171">
                  <c:v>7.4695610351551991E-2</c:v>
                </c:pt>
                <c:pt idx="172">
                  <c:v>7.5120375976576004E-2</c:v>
                </c:pt>
                <c:pt idx="173">
                  <c:v>7.5606884765632001E-2</c:v>
                </c:pt>
                <c:pt idx="174">
                  <c:v>7.5986508789056009E-2</c:v>
                </c:pt>
                <c:pt idx="175">
                  <c:v>7.6424296875008013E-2</c:v>
                </c:pt>
                <c:pt idx="176">
                  <c:v>7.677011718748801E-2</c:v>
                </c:pt>
                <c:pt idx="177">
                  <c:v>7.7160874023424003E-2</c:v>
                </c:pt>
                <c:pt idx="178">
                  <c:v>7.7510170898431999E-2</c:v>
                </c:pt>
                <c:pt idx="179">
                  <c:v>7.7865434570303996E-2</c:v>
                </c:pt>
                <c:pt idx="180">
                  <c:v>7.8237998046879989E-2</c:v>
                </c:pt>
                <c:pt idx="181">
                  <c:v>7.8662763671871999E-2</c:v>
                </c:pt>
                <c:pt idx="182">
                  <c:v>7.9024687499999996E-2</c:v>
                </c:pt>
                <c:pt idx="183">
                  <c:v>7.9385517578112005E-2</c:v>
                </c:pt>
                <c:pt idx="184">
                  <c:v>7.9772299804672001E-2</c:v>
                </c:pt>
                <c:pt idx="185">
                  <c:v>8.0093955078111997E-2</c:v>
                </c:pt>
                <c:pt idx="186">
                  <c:v>8.0455483398432004E-2</c:v>
                </c:pt>
                <c:pt idx="187">
                  <c:v>8.0814423828128007E-2</c:v>
                </c:pt>
                <c:pt idx="188">
                  <c:v>8.1216918945312008E-2</c:v>
                </c:pt>
                <c:pt idx="189">
                  <c:v>8.1565517578111993E-2</c:v>
                </c:pt>
                <c:pt idx="190">
                  <c:v>8.1939570312512006E-2</c:v>
                </c:pt>
                <c:pt idx="191">
                  <c:v>8.2409873046879994E-2</c:v>
                </c:pt>
                <c:pt idx="192">
                  <c:v>8.2810673828128012E-2</c:v>
                </c:pt>
                <c:pt idx="193">
                  <c:v>8.3196562500000001E-2</c:v>
                </c:pt>
                <c:pt idx="194">
                  <c:v>8.3584736328128004E-2</c:v>
                </c:pt>
                <c:pt idx="195">
                  <c:v>8.3947753906239986E-2</c:v>
                </c:pt>
                <c:pt idx="196">
                  <c:v>8.4335927734368002E-2</c:v>
                </c:pt>
                <c:pt idx="197">
                  <c:v>8.4779882812512003E-2</c:v>
                </c:pt>
                <c:pt idx="198">
                  <c:v>8.5211611328128004E-2</c:v>
                </c:pt>
                <c:pt idx="199">
                  <c:v>8.5545791015615991E-2</c:v>
                </c:pt>
                <c:pt idx="200">
                  <c:v>8.5925214843744005E-2</c:v>
                </c:pt>
                <c:pt idx="201">
                  <c:v>8.6309316406239997E-2</c:v>
                </c:pt>
                <c:pt idx="202">
                  <c:v>8.6639023437504001E-2</c:v>
                </c:pt>
                <c:pt idx="203">
                  <c:v>8.6987324218751993E-2</c:v>
                </c:pt>
                <c:pt idx="204">
                  <c:v>8.7407314453120014E-2</c:v>
                </c:pt>
                <c:pt idx="205">
                  <c:v>8.7820156250016004E-2</c:v>
                </c:pt>
                <c:pt idx="206">
                  <c:v>8.8148271484384005E-2</c:v>
                </c:pt>
                <c:pt idx="207">
                  <c:v>8.8544794921888006E-2</c:v>
                </c:pt>
                <c:pt idx="208">
                  <c:v>8.8866054687487997E-2</c:v>
                </c:pt>
                <c:pt idx="209">
                  <c:v>8.9321142578111995E-2</c:v>
                </c:pt>
                <c:pt idx="210">
                  <c:v>8.9682773437503999E-2</c:v>
                </c:pt>
                <c:pt idx="211">
                  <c:v>9.0030175781248001E-2</c:v>
                </c:pt>
                <c:pt idx="212">
                  <c:v>9.0515996093760015E-2</c:v>
                </c:pt>
                <c:pt idx="213">
                  <c:v>9.1019003906239987E-2</c:v>
                </c:pt>
                <c:pt idx="214">
                  <c:v>9.1378251953120007E-2</c:v>
                </c:pt>
                <c:pt idx="215">
                  <c:v>9.1761650390624006E-2</c:v>
                </c:pt>
                <c:pt idx="216">
                  <c:v>9.2183427734367995E-2</c:v>
                </c:pt>
                <c:pt idx="217">
                  <c:v>9.2518808593760007E-2</c:v>
                </c:pt>
                <c:pt idx="218">
                  <c:v>9.2948544921888004E-2</c:v>
                </c:pt>
                <c:pt idx="219">
                  <c:v>9.3303115234368003E-2</c:v>
                </c:pt>
                <c:pt idx="220">
                  <c:v>9.3709179687487987E-2</c:v>
                </c:pt>
                <c:pt idx="221">
                  <c:v>9.4082636718752E-2</c:v>
                </c:pt>
                <c:pt idx="222">
                  <c:v>9.4450136718751992E-2</c:v>
                </c:pt>
                <c:pt idx="223">
                  <c:v>9.4907910156255992E-2</c:v>
                </c:pt>
                <c:pt idx="224">
                  <c:v>9.5287031250016002E-2</c:v>
                </c:pt>
                <c:pt idx="225">
                  <c:v>9.5752363281248004E-2</c:v>
                </c:pt>
                <c:pt idx="226">
                  <c:v>9.6201494140640012E-2</c:v>
                </c:pt>
                <c:pt idx="227">
                  <c:v>9.6575449218751996E-2</c:v>
                </c:pt>
                <c:pt idx="228">
                  <c:v>9.7045048828128005E-2</c:v>
                </c:pt>
                <c:pt idx="229">
                  <c:v>9.7453515624991993E-2</c:v>
                </c:pt>
                <c:pt idx="230">
                  <c:v>9.7906210937503999E-2</c:v>
                </c:pt>
                <c:pt idx="231">
                  <c:v>9.8356337890624007E-2</c:v>
                </c:pt>
                <c:pt idx="232">
                  <c:v>9.8815498046879988E-2</c:v>
                </c:pt>
                <c:pt idx="233">
                  <c:v>9.9226640624991994E-2</c:v>
                </c:pt>
                <c:pt idx="234">
                  <c:v>9.9705195312512013E-2</c:v>
                </c:pt>
                <c:pt idx="235">
                  <c:v>0.10002775390624</c:v>
                </c:pt>
                <c:pt idx="236">
                  <c:v>0.10042825195312001</c:v>
                </c:pt>
                <c:pt idx="237">
                  <c:v>0.10091904296873599</c:v>
                </c:pt>
                <c:pt idx="238">
                  <c:v>0.10132063476563201</c:v>
                </c:pt>
                <c:pt idx="239">
                  <c:v>0.101678388671872</c:v>
                </c:pt>
                <c:pt idx="240">
                  <c:v>0.10205582031251201</c:v>
                </c:pt>
                <c:pt idx="241">
                  <c:v>0.10247501953126401</c:v>
                </c:pt>
                <c:pt idx="242">
                  <c:v>0.10287750976563201</c:v>
                </c:pt>
                <c:pt idx="243">
                  <c:v>0.10324649414064001</c:v>
                </c:pt>
                <c:pt idx="244">
                  <c:v>0.103606523437504</c:v>
                </c:pt>
                <c:pt idx="245">
                  <c:v>0.10401021484374401</c:v>
                </c:pt>
                <c:pt idx="246">
                  <c:v>0.10436805664064001</c:v>
                </c:pt>
                <c:pt idx="247">
                  <c:v>0.104868593750016</c:v>
                </c:pt>
                <c:pt idx="248">
                  <c:v>0.105327958984384</c:v>
                </c:pt>
                <c:pt idx="249">
                  <c:v>0.10574148437500801</c:v>
                </c:pt>
                <c:pt idx="250">
                  <c:v>0.10611255859376001</c:v>
                </c:pt>
                <c:pt idx="251">
                  <c:v>0.106589023437504</c:v>
                </c:pt>
                <c:pt idx="252">
                  <c:v>0.10696815429686399</c:v>
                </c:pt>
                <c:pt idx="253">
                  <c:v>0.107365771484384</c:v>
                </c:pt>
                <c:pt idx="254">
                  <c:v>0.10780793945312001</c:v>
                </c:pt>
                <c:pt idx="255">
                  <c:v>0.10826372070313602</c:v>
                </c:pt>
                <c:pt idx="256">
                  <c:v>0.10859820312499199</c:v>
                </c:pt>
                <c:pt idx="257">
                  <c:v>0.10896033203126401</c:v>
                </c:pt>
                <c:pt idx="258">
                  <c:v>0.109324736328128</c:v>
                </c:pt>
                <c:pt idx="259">
                  <c:v>0.109652851562496</c:v>
                </c:pt>
                <c:pt idx="260">
                  <c:v>0.10997481445312</c:v>
                </c:pt>
                <c:pt idx="261">
                  <c:v>0.11035413085935998</c:v>
                </c:pt>
                <c:pt idx="262">
                  <c:v>0.11072629882812801</c:v>
                </c:pt>
                <c:pt idx="263">
                  <c:v>0.111248906250016</c:v>
                </c:pt>
                <c:pt idx="264">
                  <c:v>0.111609833984384</c:v>
                </c:pt>
                <c:pt idx="265">
                  <c:v>0.11203270507811201</c:v>
                </c:pt>
                <c:pt idx="266">
                  <c:v>0.11237057617187199</c:v>
                </c:pt>
                <c:pt idx="267">
                  <c:v>0.112745224609376</c:v>
                </c:pt>
                <c:pt idx="268">
                  <c:v>0.11308020507811201</c:v>
                </c:pt>
                <c:pt idx="269">
                  <c:v>0.113540957031264</c:v>
                </c:pt>
                <c:pt idx="270">
                  <c:v>0.113928466796864</c:v>
                </c:pt>
                <c:pt idx="271">
                  <c:v>0.114251845703136</c:v>
                </c:pt>
                <c:pt idx="272">
                  <c:v>0.11465271484374399</c:v>
                </c:pt>
                <c:pt idx="273">
                  <c:v>0.11499170898438399</c:v>
                </c:pt>
                <c:pt idx="274">
                  <c:v>0.115335986328128</c:v>
                </c:pt>
                <c:pt idx="275">
                  <c:v>0.115767890624992</c:v>
                </c:pt>
                <c:pt idx="276">
                  <c:v>0.11624096679686399</c:v>
                </c:pt>
                <c:pt idx="277">
                  <c:v>0.11660881835936</c:v>
                </c:pt>
                <c:pt idx="278">
                  <c:v>0.11694204101561601</c:v>
                </c:pt>
                <c:pt idx="279">
                  <c:v>0.117336542968736</c:v>
                </c:pt>
                <c:pt idx="280">
                  <c:v>0.11770518554687999</c:v>
                </c:pt>
                <c:pt idx="281">
                  <c:v>0.11815907226563201</c:v>
                </c:pt>
                <c:pt idx="282">
                  <c:v>0.11860540039062401</c:v>
                </c:pt>
                <c:pt idx="283">
                  <c:v>0.11904357421875199</c:v>
                </c:pt>
                <c:pt idx="284">
                  <c:v>0.11942006835936</c:v>
                </c:pt>
                <c:pt idx="285">
                  <c:v>0.11990727539062401</c:v>
                </c:pt>
                <c:pt idx="286">
                  <c:v>0.12030725585936</c:v>
                </c:pt>
                <c:pt idx="287">
                  <c:v>0.12068235351561601</c:v>
                </c:pt>
                <c:pt idx="288">
                  <c:v>0.12104324218748801</c:v>
                </c:pt>
                <c:pt idx="289">
                  <c:v>0.12144142578124802</c:v>
                </c:pt>
                <c:pt idx="290">
                  <c:v>0.121830947265632</c:v>
                </c:pt>
                <c:pt idx="291">
                  <c:v>0.12217373046873599</c:v>
                </c:pt>
                <c:pt idx="292">
                  <c:v>0.12261458984374399</c:v>
                </c:pt>
                <c:pt idx="293">
                  <c:v>0.122991875</c:v>
                </c:pt>
                <c:pt idx="294">
                  <c:v>0.12338081054687999</c:v>
                </c:pt>
                <c:pt idx="295">
                  <c:v>0.12377014648438399</c:v>
                </c:pt>
                <c:pt idx="296">
                  <c:v>0.124197470703136</c:v>
                </c:pt>
                <c:pt idx="297">
                  <c:v>0.12472048828124802</c:v>
                </c:pt>
                <c:pt idx="298">
                  <c:v>0.12507629882812801</c:v>
                </c:pt>
                <c:pt idx="299">
                  <c:v>0.12547329101561602</c:v>
                </c:pt>
                <c:pt idx="300">
                  <c:v>0.125814667968736</c:v>
                </c:pt>
                <c:pt idx="301">
                  <c:v>0.126222109375008</c:v>
                </c:pt>
                <c:pt idx="302">
                  <c:v>0.126610537109376</c:v>
                </c:pt>
                <c:pt idx="303">
                  <c:v>0.12693093750000001</c:v>
                </c:pt>
                <c:pt idx="304">
                  <c:v>0.12739307617187198</c:v>
                </c:pt>
                <c:pt idx="305">
                  <c:v>0.12771675781251199</c:v>
                </c:pt>
                <c:pt idx="306">
                  <c:v>0.12826593750000001</c:v>
                </c:pt>
                <c:pt idx="307">
                  <c:v>0.128596679687488</c:v>
                </c:pt>
                <c:pt idx="308">
                  <c:v>0.12907056640624001</c:v>
                </c:pt>
                <c:pt idx="309">
                  <c:v>0.12955319335936</c:v>
                </c:pt>
                <c:pt idx="310">
                  <c:v>0.12987836914063999</c:v>
                </c:pt>
                <c:pt idx="311">
                  <c:v>0.13027515625001601</c:v>
                </c:pt>
                <c:pt idx="312">
                  <c:v>0.13070805664064</c:v>
                </c:pt>
                <c:pt idx="313">
                  <c:v>0.13114612304688</c:v>
                </c:pt>
                <c:pt idx="314">
                  <c:v>0.13161314453126402</c:v>
                </c:pt>
                <c:pt idx="315">
                  <c:v>0.13198337890624001</c:v>
                </c:pt>
                <c:pt idx="316">
                  <c:v>0.13233470703126402</c:v>
                </c:pt>
                <c:pt idx="317">
                  <c:v>0.13271121093750399</c:v>
                </c:pt>
                <c:pt idx="318">
                  <c:v>0.13309307617187199</c:v>
                </c:pt>
                <c:pt idx="319">
                  <c:v>0.13347773437500798</c:v>
                </c:pt>
                <c:pt idx="320">
                  <c:v>0.133819716796864</c:v>
                </c:pt>
                <c:pt idx="321">
                  <c:v>0.134209541015616</c:v>
                </c:pt>
                <c:pt idx="322">
                  <c:v>0.134570517578112</c:v>
                </c:pt>
                <c:pt idx="323">
                  <c:v>0.13495318359375999</c:v>
                </c:pt>
                <c:pt idx="324">
                  <c:v>0.13543502929686399</c:v>
                </c:pt>
                <c:pt idx="325">
                  <c:v>0.13579878906249601</c:v>
                </c:pt>
                <c:pt idx="326">
                  <c:v>0.136210800781248</c:v>
                </c:pt>
                <c:pt idx="327">
                  <c:v>0.13656839843750398</c:v>
                </c:pt>
                <c:pt idx="328">
                  <c:v>0.13693813476563199</c:v>
                </c:pt>
                <c:pt idx="329">
                  <c:v>0.13743240234374399</c:v>
                </c:pt>
                <c:pt idx="330">
                  <c:v>0.13786033203126399</c:v>
                </c:pt>
                <c:pt idx="331">
                  <c:v>0.13822738281251198</c:v>
                </c:pt>
                <c:pt idx="332">
                  <c:v>0.138664853515616</c:v>
                </c:pt>
                <c:pt idx="333">
                  <c:v>0.138989726562496</c:v>
                </c:pt>
                <c:pt idx="334">
                  <c:v>0.13933489257811202</c:v>
                </c:pt>
                <c:pt idx="335">
                  <c:v>0.13967100585935999</c:v>
                </c:pt>
                <c:pt idx="336">
                  <c:v>0.14006053710937599</c:v>
                </c:pt>
                <c:pt idx="337">
                  <c:v>0.14043842773436799</c:v>
                </c:pt>
                <c:pt idx="338">
                  <c:v>0.140822285156256</c:v>
                </c:pt>
                <c:pt idx="339">
                  <c:v>0.141151728515616</c:v>
                </c:pt>
                <c:pt idx="340">
                  <c:v>0.14151459960937599</c:v>
                </c:pt>
                <c:pt idx="341">
                  <c:v>0.14183958007811201</c:v>
                </c:pt>
                <c:pt idx="342">
                  <c:v>0.14233125976563199</c:v>
                </c:pt>
                <c:pt idx="343">
                  <c:v>0.142664394531264</c:v>
                </c:pt>
                <c:pt idx="344">
                  <c:v>0.14300209960937599</c:v>
                </c:pt>
                <c:pt idx="345">
                  <c:v>0.14335939453126401</c:v>
                </c:pt>
                <c:pt idx="346">
                  <c:v>0.14374225585936001</c:v>
                </c:pt>
                <c:pt idx="347">
                  <c:v>0.14406275390624002</c:v>
                </c:pt>
                <c:pt idx="348">
                  <c:v>0.144429013671872</c:v>
                </c:pt>
                <c:pt idx="349">
                  <c:v>0.14477049804688</c:v>
                </c:pt>
                <c:pt idx="350">
                  <c:v>0.14512869140624002</c:v>
                </c:pt>
                <c:pt idx="351">
                  <c:v>0.14552309570313601</c:v>
                </c:pt>
                <c:pt idx="352">
                  <c:v>0.14585800781251199</c:v>
                </c:pt>
                <c:pt idx="353">
                  <c:v>0.146250429687488</c:v>
                </c:pt>
                <c:pt idx="354">
                  <c:v>0.14672331054687998</c:v>
                </c:pt>
                <c:pt idx="355">
                  <c:v>0.14713154296873598</c:v>
                </c:pt>
                <c:pt idx="356">
                  <c:v>0.14766231445312</c:v>
                </c:pt>
                <c:pt idx="357">
                  <c:v>0.14801066406249599</c:v>
                </c:pt>
                <c:pt idx="358">
                  <c:v>0.14836836914064</c:v>
                </c:pt>
                <c:pt idx="359">
                  <c:v>0.14878932617187199</c:v>
                </c:pt>
                <c:pt idx="360">
                  <c:v>0.14918501953126401</c:v>
                </c:pt>
                <c:pt idx="361">
                  <c:v>0.149548789062496</c:v>
                </c:pt>
                <c:pt idx="362">
                  <c:v>0.14991166015625601</c:v>
                </c:pt>
                <c:pt idx="363">
                  <c:v>0.150248173828128</c:v>
                </c:pt>
                <c:pt idx="364">
                  <c:v>0.15058169921875197</c:v>
                </c:pt>
                <c:pt idx="365">
                  <c:v>0.15091622070313601</c:v>
                </c:pt>
                <c:pt idx="366">
                  <c:v>0.15129460937500799</c:v>
                </c:pt>
                <c:pt idx="367">
                  <c:v>0.15164852539062401</c:v>
                </c:pt>
                <c:pt idx="368">
                  <c:v>0.15201080078124801</c:v>
                </c:pt>
                <c:pt idx="369">
                  <c:v>0.15235447265625601</c:v>
                </c:pt>
                <c:pt idx="370">
                  <c:v>0.15282228515625601</c:v>
                </c:pt>
                <c:pt idx="371">
                  <c:v>0.15316237304687999</c:v>
                </c:pt>
                <c:pt idx="372">
                  <c:v>0.153531015624992</c:v>
                </c:pt>
                <c:pt idx="373">
                  <c:v>0.15398211914064</c:v>
                </c:pt>
                <c:pt idx="374">
                  <c:v>0.15447569335936001</c:v>
                </c:pt>
                <c:pt idx="375">
                  <c:v>0.15488064453126402</c:v>
                </c:pt>
                <c:pt idx="376">
                  <c:v>0.15529832031251201</c:v>
                </c:pt>
                <c:pt idx="377">
                  <c:v>0.15566009765625602</c:v>
                </c:pt>
                <c:pt idx="378">
                  <c:v>0.15613268554687998</c:v>
                </c:pt>
                <c:pt idx="379">
                  <c:v>0.15650430664064</c:v>
                </c:pt>
                <c:pt idx="380">
                  <c:v>0.15684380859375999</c:v>
                </c:pt>
                <c:pt idx="381">
                  <c:v>0.15717971679686399</c:v>
                </c:pt>
                <c:pt idx="382">
                  <c:v>0.157503203124992</c:v>
                </c:pt>
                <c:pt idx="383">
                  <c:v>0.157830166015616</c:v>
                </c:pt>
                <c:pt idx="384">
                  <c:v>0.15824147460937599</c:v>
                </c:pt>
                <c:pt idx="385">
                  <c:v>0.158698740234368</c:v>
                </c:pt>
                <c:pt idx="386">
                  <c:v>0.159088574218752</c:v>
                </c:pt>
                <c:pt idx="387">
                  <c:v>0.15948287109375997</c:v>
                </c:pt>
                <c:pt idx="388">
                  <c:v>0.15989587890624002</c:v>
                </c:pt>
                <c:pt idx="389">
                  <c:v>0.16035593749999999</c:v>
                </c:pt>
                <c:pt idx="390">
                  <c:v>0.16070010742188798</c:v>
                </c:pt>
                <c:pt idx="391">
                  <c:v>0.16105690429686401</c:v>
                </c:pt>
                <c:pt idx="392">
                  <c:v>0.16155177734374399</c:v>
                </c:pt>
                <c:pt idx="393">
                  <c:v>0.16199611328124802</c:v>
                </c:pt>
                <c:pt idx="394">
                  <c:v>0.162360273437504</c:v>
                </c:pt>
                <c:pt idx="395">
                  <c:v>0.16284261718748799</c:v>
                </c:pt>
                <c:pt idx="396">
                  <c:v>0.16325412109375997</c:v>
                </c:pt>
                <c:pt idx="397">
                  <c:v>0.16375864257811201</c:v>
                </c:pt>
                <c:pt idx="398">
                  <c:v>0.16409326171875199</c:v>
                </c:pt>
                <c:pt idx="399">
                  <c:v>0.164478125</c:v>
                </c:pt>
                <c:pt idx="400">
                  <c:v>0.16489857421875198</c:v>
                </c:pt>
                <c:pt idx="401">
                  <c:v>0.16542658203126401</c:v>
                </c:pt>
                <c:pt idx="402">
                  <c:v>0.16583638671875198</c:v>
                </c:pt>
                <c:pt idx="403">
                  <c:v>0.166207617187488</c:v>
                </c:pt>
                <c:pt idx="404">
                  <c:v>0.16672546875001601</c:v>
                </c:pt>
                <c:pt idx="405">
                  <c:v>0.16709499999999999</c:v>
                </c:pt>
                <c:pt idx="406">
                  <c:v>0.16745072265625602</c:v>
                </c:pt>
                <c:pt idx="407">
                  <c:v>0.167814980468736</c:v>
                </c:pt>
                <c:pt idx="408">
                  <c:v>0.16827304687500799</c:v>
                </c:pt>
                <c:pt idx="409">
                  <c:v>0.16866226562499201</c:v>
                </c:pt>
                <c:pt idx="410">
                  <c:v>0.16909486328124801</c:v>
                </c:pt>
                <c:pt idx="411">
                  <c:v>0.16957541015625602</c:v>
                </c:pt>
                <c:pt idx="412">
                  <c:v>0.170051289062496</c:v>
                </c:pt>
                <c:pt idx="413">
                  <c:v>0.17038859375001603</c:v>
                </c:pt>
                <c:pt idx="414">
                  <c:v>0.17077246093750401</c:v>
                </c:pt>
                <c:pt idx="415">
                  <c:v>0.171140605468736</c:v>
                </c:pt>
                <c:pt idx="416">
                  <c:v>0.17149033203126401</c:v>
                </c:pt>
                <c:pt idx="417">
                  <c:v>0.17182953125001602</c:v>
                </c:pt>
                <c:pt idx="418">
                  <c:v>0.17222363281251199</c:v>
                </c:pt>
                <c:pt idx="419">
                  <c:v>0.172571289062496</c:v>
                </c:pt>
                <c:pt idx="420">
                  <c:v>0.17300667968748801</c:v>
                </c:pt>
                <c:pt idx="421">
                  <c:v>0.17349955078124801</c:v>
                </c:pt>
                <c:pt idx="422">
                  <c:v>0.17394986328124801</c:v>
                </c:pt>
                <c:pt idx="423">
                  <c:v>0.17442125</c:v>
                </c:pt>
                <c:pt idx="424">
                  <c:v>0.174925078124992</c:v>
                </c:pt>
                <c:pt idx="425">
                  <c:v>0.17529421875001602</c:v>
                </c:pt>
                <c:pt idx="426">
                  <c:v>0.17568921875001603</c:v>
                </c:pt>
                <c:pt idx="427">
                  <c:v>0.17612339843750399</c:v>
                </c:pt>
                <c:pt idx="428">
                  <c:v>0.17649035156249601</c:v>
                </c:pt>
                <c:pt idx="429">
                  <c:v>0.17690833984374399</c:v>
                </c:pt>
                <c:pt idx="430">
                  <c:v>0.17725259765625601</c:v>
                </c:pt>
                <c:pt idx="431">
                  <c:v>0.177637148437504</c:v>
                </c:pt>
                <c:pt idx="432">
                  <c:v>0.17810775390624001</c:v>
                </c:pt>
                <c:pt idx="433">
                  <c:v>0.178472519531264</c:v>
                </c:pt>
                <c:pt idx="434">
                  <c:v>0.17879779296873599</c:v>
                </c:pt>
                <c:pt idx="435">
                  <c:v>0.179187421875008</c:v>
                </c:pt>
                <c:pt idx="436">
                  <c:v>0.179516660156256</c:v>
                </c:pt>
                <c:pt idx="437">
                  <c:v>0.179929570312512</c:v>
                </c:pt>
                <c:pt idx="438">
                  <c:v>0.18029025390624001</c:v>
                </c:pt>
                <c:pt idx="439">
                  <c:v>0.18068953125001602</c:v>
                </c:pt>
                <c:pt idx="440">
                  <c:v>0.181035097656256</c:v>
                </c:pt>
                <c:pt idx="441">
                  <c:v>0.181443515624992</c:v>
                </c:pt>
                <c:pt idx="442">
                  <c:v>0.18189462890624</c:v>
                </c:pt>
                <c:pt idx="443">
                  <c:v>0.182389980468736</c:v>
                </c:pt>
                <c:pt idx="444">
                  <c:v>0.18279693359375998</c:v>
                </c:pt>
                <c:pt idx="445">
                  <c:v>0.18324812500000001</c:v>
                </c:pt>
                <c:pt idx="446">
                  <c:v>0.18370271484374398</c:v>
                </c:pt>
                <c:pt idx="447">
                  <c:v>0.18404828125001602</c:v>
                </c:pt>
                <c:pt idx="448">
                  <c:v>0.18438636718748799</c:v>
                </c:pt>
                <c:pt idx="449">
                  <c:v>0.184795410156256</c:v>
                </c:pt>
                <c:pt idx="450">
                  <c:v>0.185281015624992</c:v>
                </c:pt>
                <c:pt idx="451">
                  <c:v>0.18572187500000001</c:v>
                </c:pt>
                <c:pt idx="452">
                  <c:v>0.18613009765625602</c:v>
                </c:pt>
                <c:pt idx="453">
                  <c:v>0.18655812499999999</c:v>
                </c:pt>
                <c:pt idx="454">
                  <c:v>0.18694</c:v>
                </c:pt>
                <c:pt idx="455">
                  <c:v>0.18733132812499201</c:v>
                </c:pt>
                <c:pt idx="456">
                  <c:v>0.18773736328124802</c:v>
                </c:pt>
                <c:pt idx="457">
                  <c:v>0.18809296875001602</c:v>
                </c:pt>
                <c:pt idx="458">
                  <c:v>0.18850578125001602</c:v>
                </c:pt>
                <c:pt idx="459">
                  <c:v>0.18898601562499201</c:v>
                </c:pt>
                <c:pt idx="460">
                  <c:v>0.18958623046873599</c:v>
                </c:pt>
                <c:pt idx="461">
                  <c:v>0.19010826171875198</c:v>
                </c:pt>
                <c:pt idx="462">
                  <c:v>0.190638632812512</c:v>
                </c:pt>
                <c:pt idx="463">
                  <c:v>0.19118134765625602</c:v>
                </c:pt>
                <c:pt idx="464">
                  <c:v>0.19170296875001602</c:v>
                </c:pt>
                <c:pt idx="465">
                  <c:v>0.192175859375008</c:v>
                </c:pt>
                <c:pt idx="466">
                  <c:v>0.19265830078124802</c:v>
                </c:pt>
                <c:pt idx="467">
                  <c:v>0.193237617187488</c:v>
                </c:pt>
                <c:pt idx="468">
                  <c:v>0.19369507812499201</c:v>
                </c:pt>
                <c:pt idx="469">
                  <c:v>0.19418955078124803</c:v>
                </c:pt>
                <c:pt idx="470">
                  <c:v>0.19476171875001602</c:v>
                </c:pt>
                <c:pt idx="471">
                  <c:v>0.19539843749999999</c:v>
                </c:pt>
                <c:pt idx="472">
                  <c:v>0.19589041015625602</c:v>
                </c:pt>
                <c:pt idx="473">
                  <c:v>0.19650474609375998</c:v>
                </c:pt>
                <c:pt idx="474">
                  <c:v>0.196987988281248</c:v>
                </c:pt>
                <c:pt idx="475">
                  <c:v>0.19744416015625602</c:v>
                </c:pt>
                <c:pt idx="476">
                  <c:v>0.19786054687500801</c:v>
                </c:pt>
                <c:pt idx="477">
                  <c:v>0.19836177734374399</c:v>
                </c:pt>
                <c:pt idx="478">
                  <c:v>0.19877896484374399</c:v>
                </c:pt>
                <c:pt idx="479">
                  <c:v>0.19929570312499201</c:v>
                </c:pt>
                <c:pt idx="480">
                  <c:v>0.19981445312499199</c:v>
                </c:pt>
                <c:pt idx="481">
                  <c:v>0.20039228515625601</c:v>
                </c:pt>
                <c:pt idx="482">
                  <c:v>0.200864667968736</c:v>
                </c:pt>
                <c:pt idx="483">
                  <c:v>0.20145173828124802</c:v>
                </c:pt>
                <c:pt idx="484">
                  <c:v>0.20197974609375999</c:v>
                </c:pt>
                <c:pt idx="485">
                  <c:v>0.202533984375008</c:v>
                </c:pt>
                <c:pt idx="486">
                  <c:v>0.202854296875008</c:v>
                </c:pt>
                <c:pt idx="487">
                  <c:v>0.203393417968736</c:v>
                </c:pt>
                <c:pt idx="488">
                  <c:v>0.20402964843750399</c:v>
                </c:pt>
                <c:pt idx="489">
                  <c:v>0.204655019531264</c:v>
                </c:pt>
                <c:pt idx="490">
                  <c:v>0.20525492187500799</c:v>
                </c:pt>
                <c:pt idx="491">
                  <c:v>0.205811074218752</c:v>
                </c:pt>
                <c:pt idx="492">
                  <c:v>0.20639933593750401</c:v>
                </c:pt>
                <c:pt idx="493">
                  <c:v>0.206941054687488</c:v>
                </c:pt>
                <c:pt idx="494">
                  <c:v>0.20750974609375999</c:v>
                </c:pt>
                <c:pt idx="495">
                  <c:v>0.207832226562496</c:v>
                </c:pt>
                <c:pt idx="496">
                  <c:v>0.20844923828124801</c:v>
                </c:pt>
                <c:pt idx="497">
                  <c:v>0.20901662109375999</c:v>
                </c:pt>
                <c:pt idx="498">
                  <c:v>0.20964806640624001</c:v>
                </c:pt>
                <c:pt idx="499">
                  <c:v>0.2101765625</c:v>
                </c:pt>
                <c:pt idx="500">
                  <c:v>0.210768125</c:v>
                </c:pt>
                <c:pt idx="501">
                  <c:v>0.21136533203126401</c:v>
                </c:pt>
                <c:pt idx="502">
                  <c:v>0.211723339843744</c:v>
                </c:pt>
                <c:pt idx="503">
                  <c:v>0.21205318359375999</c:v>
                </c:pt>
                <c:pt idx="504">
                  <c:v>0.21267697265625601</c:v>
                </c:pt>
                <c:pt idx="505">
                  <c:v>0.21300064453126399</c:v>
                </c:pt>
                <c:pt idx="506">
                  <c:v>0.213424101562496</c:v>
                </c:pt>
                <c:pt idx="507">
                  <c:v>0.21404271484374399</c:v>
                </c:pt>
                <c:pt idx="508">
                  <c:v>0.21466648437500799</c:v>
                </c:pt>
                <c:pt idx="509">
                  <c:v>0.21527117187500799</c:v>
                </c:pt>
                <c:pt idx="510">
                  <c:v>0.21587228515625601</c:v>
                </c:pt>
                <c:pt idx="511">
                  <c:v>0.216205117187488</c:v>
                </c:pt>
                <c:pt idx="512">
                  <c:v>0.21681714843750399</c:v>
                </c:pt>
                <c:pt idx="513">
                  <c:v>0.217144023437504</c:v>
                </c:pt>
                <c:pt idx="514">
                  <c:v>0.21749625</c:v>
                </c:pt>
                <c:pt idx="515">
                  <c:v>0.21786388671875198</c:v>
                </c:pt>
                <c:pt idx="516">
                  <c:v>0.21819005859375998</c:v>
                </c:pt>
                <c:pt idx="517">
                  <c:v>0.21885322265625601</c:v>
                </c:pt>
                <c:pt idx="518">
                  <c:v>0.21945253906249604</c:v>
                </c:pt>
                <c:pt idx="519">
                  <c:v>0.220071152343744</c:v>
                </c:pt>
                <c:pt idx="520">
                  <c:v>0.220572597656256</c:v>
                </c:pt>
                <c:pt idx="521">
                  <c:v>0.22111599609375998</c:v>
                </c:pt>
                <c:pt idx="522">
                  <c:v>0.22169970703126402</c:v>
                </c:pt>
                <c:pt idx="523">
                  <c:v>0.22229613281251201</c:v>
                </c:pt>
                <c:pt idx="524">
                  <c:v>0.22284580078124802</c:v>
                </c:pt>
                <c:pt idx="525">
                  <c:v>0.22317863281251202</c:v>
                </c:pt>
                <c:pt idx="526">
                  <c:v>0.22350361328124801</c:v>
                </c:pt>
                <c:pt idx="527">
                  <c:v>0.22383425781251201</c:v>
                </c:pt>
                <c:pt idx="528">
                  <c:v>0.22417662109375999</c:v>
                </c:pt>
                <c:pt idx="529">
                  <c:v>0.22476101562499201</c:v>
                </c:pt>
                <c:pt idx="530">
                  <c:v>0.22540699218748797</c:v>
                </c:pt>
                <c:pt idx="531">
                  <c:v>0.22579095703126401</c:v>
                </c:pt>
                <c:pt idx="532">
                  <c:v>0.226144667968736</c:v>
                </c:pt>
                <c:pt idx="533">
                  <c:v>0.22650177734374399</c:v>
                </c:pt>
                <c:pt idx="534">
                  <c:v>0.22688253906249603</c:v>
                </c:pt>
                <c:pt idx="535">
                  <c:v>0.227232890624992</c:v>
                </c:pt>
                <c:pt idx="536">
                  <c:v>0.22759923828124801</c:v>
                </c:pt>
                <c:pt idx="537">
                  <c:v>0.227957519531264</c:v>
                </c:pt>
                <c:pt idx="538">
                  <c:v>0.22830607421875199</c:v>
                </c:pt>
                <c:pt idx="539">
                  <c:v>0.22864298828124802</c:v>
                </c:pt>
                <c:pt idx="540">
                  <c:v>0.22899839843750397</c:v>
                </c:pt>
                <c:pt idx="541">
                  <c:v>0.22932326171875198</c:v>
                </c:pt>
                <c:pt idx="542">
                  <c:v>0.229664843750016</c:v>
                </c:pt>
                <c:pt idx="543">
                  <c:v>0.22999152343750398</c:v>
                </c:pt>
                <c:pt idx="544">
                  <c:v>0.23062863281251203</c:v>
                </c:pt>
                <c:pt idx="545">
                  <c:v>0.23127300781251203</c:v>
                </c:pt>
                <c:pt idx="546">
                  <c:v>0.231954082031264</c:v>
                </c:pt>
                <c:pt idx="547">
                  <c:v>0.23258273437500801</c:v>
                </c:pt>
                <c:pt idx="548">
                  <c:v>0.232909199218752</c:v>
                </c:pt>
                <c:pt idx="549">
                  <c:v>0.23326003906249604</c:v>
                </c:pt>
                <c:pt idx="550">
                  <c:v>0.233912578124992</c:v>
                </c:pt>
                <c:pt idx="551">
                  <c:v>0.23424699218748798</c:v>
                </c:pt>
                <c:pt idx="552">
                  <c:v>0.23461134765625602</c:v>
                </c:pt>
                <c:pt idx="553">
                  <c:v>0.23498746093750397</c:v>
                </c:pt>
                <c:pt idx="554">
                  <c:v>0.235343457031264</c:v>
                </c:pt>
                <c:pt idx="555">
                  <c:v>0.235676093750016</c:v>
                </c:pt>
                <c:pt idx="556">
                  <c:v>0.236074667968736</c:v>
                </c:pt>
                <c:pt idx="557">
                  <c:v>0.23672550781251203</c:v>
                </c:pt>
                <c:pt idx="558">
                  <c:v>0.23712597656249604</c:v>
                </c:pt>
                <c:pt idx="559">
                  <c:v>0.23749144531251201</c:v>
                </c:pt>
                <c:pt idx="560">
                  <c:v>0.237848652343744</c:v>
                </c:pt>
                <c:pt idx="561">
                  <c:v>0.238213203124992</c:v>
                </c:pt>
                <c:pt idx="562">
                  <c:v>0.23856144531251203</c:v>
                </c:pt>
                <c:pt idx="563">
                  <c:v>0.23893337890624003</c:v>
                </c:pt>
                <c:pt idx="564">
                  <c:v>0.23931503906249602</c:v>
                </c:pt>
                <c:pt idx="565">
                  <c:v>0.24003968749999999</c:v>
                </c:pt>
                <c:pt idx="566">
                  <c:v>0.24043181640624001</c:v>
                </c:pt>
                <c:pt idx="567">
                  <c:v>0.240819550781248</c:v>
                </c:pt>
                <c:pt idx="568">
                  <c:v>0.24120888671875199</c:v>
                </c:pt>
                <c:pt idx="569">
                  <c:v>0.24158527343750397</c:v>
                </c:pt>
                <c:pt idx="570">
                  <c:v>0.24195730468748797</c:v>
                </c:pt>
                <c:pt idx="571">
                  <c:v>0.242306152343744</c:v>
                </c:pt>
                <c:pt idx="572">
                  <c:v>0.24266792968748799</c:v>
                </c:pt>
                <c:pt idx="573">
                  <c:v>0.243037265624992</c:v>
                </c:pt>
                <c:pt idx="574">
                  <c:v>0.24341345703126402</c:v>
                </c:pt>
                <c:pt idx="575">
                  <c:v>0.24405394531251201</c:v>
                </c:pt>
                <c:pt idx="576">
                  <c:v>0.24460083984374398</c:v>
                </c:pt>
                <c:pt idx="577">
                  <c:v>0.244959843750016</c:v>
                </c:pt>
                <c:pt idx="578">
                  <c:v>0.24564757812499199</c:v>
                </c:pt>
                <c:pt idx="579">
                  <c:v>0.24630986328124801</c:v>
                </c:pt>
                <c:pt idx="580">
                  <c:v>0.24664</c:v>
                </c:pt>
                <c:pt idx="581">
                  <c:v>0.24698605468748797</c:v>
                </c:pt>
                <c:pt idx="582">
                  <c:v>0.24735628906249602</c:v>
                </c:pt>
                <c:pt idx="583">
                  <c:v>0.24771976562499201</c:v>
                </c:pt>
                <c:pt idx="584">
                  <c:v>0.24816529296873599</c:v>
                </c:pt>
                <c:pt idx="585">
                  <c:v>0.24852478515625601</c:v>
                </c:pt>
                <c:pt idx="586">
                  <c:v>0.24887730468748798</c:v>
                </c:pt>
                <c:pt idx="587">
                  <c:v>0.24926902343750398</c:v>
                </c:pt>
                <c:pt idx="588">
                  <c:v>0.24963916015625601</c:v>
                </c:pt>
                <c:pt idx="589">
                  <c:v>0.24998183593750398</c:v>
                </c:pt>
                <c:pt idx="590">
                  <c:v>0.25035943359376001</c:v>
                </c:pt>
                <c:pt idx="591">
                  <c:v>0.250815507812512</c:v>
                </c:pt>
                <c:pt idx="592">
                  <c:v>0.25115548828124801</c:v>
                </c:pt>
                <c:pt idx="593">
                  <c:v>0.25152822265625602</c:v>
                </c:pt>
                <c:pt idx="594">
                  <c:v>0.25188244140624</c:v>
                </c:pt>
                <c:pt idx="595">
                  <c:v>0.25227285156249601</c:v>
                </c:pt>
                <c:pt idx="596">
                  <c:v>0.25263822265625602</c:v>
                </c:pt>
                <c:pt idx="597">
                  <c:v>0.25300537109375998</c:v>
                </c:pt>
                <c:pt idx="598">
                  <c:v>0.25339400390624001</c:v>
                </c:pt>
                <c:pt idx="599">
                  <c:v>0.253780839843744</c:v>
                </c:pt>
                <c:pt idx="600">
                  <c:v>0.25421025390624002</c:v>
                </c:pt>
                <c:pt idx="601">
                  <c:v>0.25457888671875201</c:v>
                </c:pt>
                <c:pt idx="602">
                  <c:v>0.25503029296873597</c:v>
                </c:pt>
                <c:pt idx="603">
                  <c:v>0.25539544921875201</c:v>
                </c:pt>
                <c:pt idx="604">
                  <c:v>0.25582816406249603</c:v>
                </c:pt>
                <c:pt idx="605">
                  <c:v>0.25625707031251205</c:v>
                </c:pt>
                <c:pt idx="606">
                  <c:v>0.25671802734374399</c:v>
                </c:pt>
                <c:pt idx="607">
                  <c:v>0.25711232421875196</c:v>
                </c:pt>
                <c:pt idx="608">
                  <c:v>0.25748773437500799</c:v>
                </c:pt>
                <c:pt idx="609">
                  <c:v>0.25790164062499199</c:v>
                </c:pt>
                <c:pt idx="610">
                  <c:v>0.258275644531264</c:v>
                </c:pt>
                <c:pt idx="611">
                  <c:v>0.25867441406249603</c:v>
                </c:pt>
                <c:pt idx="612">
                  <c:v>0.25903291015625601</c:v>
                </c:pt>
                <c:pt idx="613">
                  <c:v>0.25941160156249604</c:v>
                </c:pt>
                <c:pt idx="614">
                  <c:v>0.25979267578124804</c:v>
                </c:pt>
                <c:pt idx="615">
                  <c:v>0.26013316406249604</c:v>
                </c:pt>
                <c:pt idx="616">
                  <c:v>0.260582382812512</c:v>
                </c:pt>
                <c:pt idx="617">
                  <c:v>0.26095171875001599</c:v>
                </c:pt>
                <c:pt idx="618">
                  <c:v>0.26145076171875198</c:v>
                </c:pt>
                <c:pt idx="619">
                  <c:v>0.26185908203126401</c:v>
                </c:pt>
                <c:pt idx="620">
                  <c:v>0.262261054687488</c:v>
                </c:pt>
                <c:pt idx="621">
                  <c:v>0.26261148437500798</c:v>
                </c:pt>
                <c:pt idx="622">
                  <c:v>0.26308199218748796</c:v>
                </c:pt>
                <c:pt idx="623">
                  <c:v>0.26354710937500797</c:v>
                </c:pt>
                <c:pt idx="624">
                  <c:v>0.26396121093750397</c:v>
                </c:pt>
                <c:pt idx="625">
                  <c:v>0.264393417968736</c:v>
                </c:pt>
                <c:pt idx="626">
                  <c:v>0.26480910156249604</c:v>
                </c:pt>
                <c:pt idx="627">
                  <c:v>0.26524011718748797</c:v>
                </c:pt>
                <c:pt idx="628">
                  <c:v>0.26565312499999999</c:v>
                </c:pt>
                <c:pt idx="629">
                  <c:v>0.26604533203126401</c:v>
                </c:pt>
                <c:pt idx="630">
                  <c:v>0.266435468750016</c:v>
                </c:pt>
                <c:pt idx="631">
                  <c:v>0.26685732421875197</c:v>
                </c:pt>
                <c:pt idx="632">
                  <c:v>0.26719671875001599</c:v>
                </c:pt>
                <c:pt idx="633">
                  <c:v>0.26758226562499199</c:v>
                </c:pt>
                <c:pt idx="634">
                  <c:v>0.267984726562496</c:v>
                </c:pt>
                <c:pt idx="635">
                  <c:v>0.268364414062496</c:v>
                </c:pt>
                <c:pt idx="636">
                  <c:v>0.26877343749999999</c:v>
                </c:pt>
                <c:pt idx="637">
                  <c:v>0.26915957031251203</c:v>
                </c:pt>
                <c:pt idx="638">
                  <c:v>0.26951767578124802</c:v>
                </c:pt>
                <c:pt idx="639">
                  <c:v>0.26992978515625599</c:v>
                </c:pt>
                <c:pt idx="640">
                  <c:v>0.27034060546873601</c:v>
                </c:pt>
                <c:pt idx="641">
                  <c:v>0.27070187499999998</c:v>
                </c:pt>
                <c:pt idx="642">
                  <c:v>0.27113408203126399</c:v>
                </c:pt>
                <c:pt idx="643">
                  <c:v>0.271556425781248</c:v>
                </c:pt>
                <c:pt idx="644">
                  <c:v>0.27198117187500798</c:v>
                </c:pt>
                <c:pt idx="645">
                  <c:v>0.272399355468736</c:v>
                </c:pt>
                <c:pt idx="646">
                  <c:v>0.27277386718748797</c:v>
                </c:pt>
                <c:pt idx="647">
                  <c:v>0.27316208984374402</c:v>
                </c:pt>
                <c:pt idx="648">
                  <c:v>0.27351353515625598</c:v>
                </c:pt>
                <c:pt idx="649">
                  <c:v>0.27391708984374397</c:v>
                </c:pt>
                <c:pt idx="650">
                  <c:v>0.27430621093750396</c:v>
                </c:pt>
                <c:pt idx="651">
                  <c:v>0.27483410156249605</c:v>
                </c:pt>
                <c:pt idx="652">
                  <c:v>0.27528152343750395</c:v>
                </c:pt>
                <c:pt idx="653">
                  <c:v>0.27569275390624004</c:v>
                </c:pt>
                <c:pt idx="654">
                  <c:v>0.27606714843750396</c:v>
                </c:pt>
                <c:pt idx="655">
                  <c:v>0.27650730468748796</c:v>
                </c:pt>
                <c:pt idx="656">
                  <c:v>0.27685087890623999</c:v>
                </c:pt>
                <c:pt idx="657">
                  <c:v>0.27735699218748799</c:v>
                </c:pt>
                <c:pt idx="658">
                  <c:v>0.27780074218748796</c:v>
                </c:pt>
                <c:pt idx="659">
                  <c:v>0.27821613281251201</c:v>
                </c:pt>
                <c:pt idx="660">
                  <c:v>0.27862425781251204</c:v>
                </c:pt>
                <c:pt idx="661">
                  <c:v>0.27899806640624003</c:v>
                </c:pt>
                <c:pt idx="662">
                  <c:v>0.27935646484374399</c:v>
                </c:pt>
                <c:pt idx="663">
                  <c:v>0.27978716796873598</c:v>
                </c:pt>
                <c:pt idx="664">
                  <c:v>0.28019908203126398</c:v>
                </c:pt>
                <c:pt idx="665">
                  <c:v>0.28062652343750399</c:v>
                </c:pt>
                <c:pt idx="666">
                  <c:v>0.28108099609375997</c:v>
                </c:pt>
                <c:pt idx="667">
                  <c:v>0.28147451171875199</c:v>
                </c:pt>
                <c:pt idx="668">
                  <c:v>0.28188640625001599</c:v>
                </c:pt>
                <c:pt idx="669">
                  <c:v>0.28232845703126402</c:v>
                </c:pt>
                <c:pt idx="670">
                  <c:v>0.28279726562499202</c:v>
                </c:pt>
                <c:pt idx="671">
                  <c:v>0.28320191406249601</c:v>
                </c:pt>
                <c:pt idx="672">
                  <c:v>0.28368435546873599</c:v>
                </c:pt>
                <c:pt idx="673">
                  <c:v>0.28414113281251202</c:v>
                </c:pt>
                <c:pt idx="674">
                  <c:v>0.28461669921875199</c:v>
                </c:pt>
                <c:pt idx="675">
                  <c:v>0.28506949218748801</c:v>
                </c:pt>
                <c:pt idx="676">
                  <c:v>0.28552925781251204</c:v>
                </c:pt>
                <c:pt idx="677">
                  <c:v>0.28591917968748798</c:v>
                </c:pt>
                <c:pt idx="678">
                  <c:v>0.28636908203126399</c:v>
                </c:pt>
                <c:pt idx="679">
                  <c:v>0.28684037109375998</c:v>
                </c:pt>
                <c:pt idx="680">
                  <c:v>0.28731386718748797</c:v>
                </c:pt>
                <c:pt idx="681">
                  <c:v>0.28777193359375997</c:v>
                </c:pt>
                <c:pt idx="682">
                  <c:v>0.28818253906249602</c:v>
                </c:pt>
                <c:pt idx="683">
                  <c:v>0.288609375</c:v>
                </c:pt>
                <c:pt idx="684">
                  <c:v>0.28906107421875199</c:v>
                </c:pt>
                <c:pt idx="685">
                  <c:v>0.28947546875001601</c:v>
                </c:pt>
                <c:pt idx="686">
                  <c:v>0.28997152343750399</c:v>
                </c:pt>
                <c:pt idx="687">
                  <c:v>0.29046302734374396</c:v>
                </c:pt>
                <c:pt idx="688">
                  <c:v>0.29096406250000001</c:v>
                </c:pt>
                <c:pt idx="689">
                  <c:v>0.29137177734374398</c:v>
                </c:pt>
                <c:pt idx="690">
                  <c:v>0.29184039062499201</c:v>
                </c:pt>
                <c:pt idx="691">
                  <c:v>0.292287714843744</c:v>
                </c:pt>
                <c:pt idx="692">
                  <c:v>0.29279978515625599</c:v>
                </c:pt>
                <c:pt idx="693">
                  <c:v>0.29324373046873597</c:v>
                </c:pt>
                <c:pt idx="694">
                  <c:v>0.29372388671875199</c:v>
                </c:pt>
                <c:pt idx="695">
                  <c:v>0.29420005859375997</c:v>
                </c:pt>
                <c:pt idx="696">
                  <c:v>0.29463732421875199</c:v>
                </c:pt>
                <c:pt idx="697">
                  <c:v>0.29511060546873602</c:v>
                </c:pt>
                <c:pt idx="698">
                  <c:v>0.29554320312499199</c:v>
                </c:pt>
                <c:pt idx="699">
                  <c:v>0.296057968750016</c:v>
                </c:pt>
                <c:pt idx="700">
                  <c:v>0.29645585937500801</c:v>
                </c:pt>
                <c:pt idx="701">
                  <c:v>0.29690398437500798</c:v>
                </c:pt>
                <c:pt idx="702">
                  <c:v>0.29733220703126401</c:v>
                </c:pt>
                <c:pt idx="703">
                  <c:v>0.29780298828124802</c:v>
                </c:pt>
                <c:pt idx="704">
                  <c:v>0.29830710937500798</c:v>
                </c:pt>
                <c:pt idx="705">
                  <c:v>0.29876249999999999</c:v>
                </c:pt>
                <c:pt idx="706">
                  <c:v>0.29922115234374397</c:v>
                </c:pt>
                <c:pt idx="707">
                  <c:v>0.29965197265625598</c:v>
                </c:pt>
                <c:pt idx="708">
                  <c:v>0.30013847656249604</c:v>
                </c:pt>
                <c:pt idx="709">
                  <c:v>0.30057794921875197</c:v>
                </c:pt>
                <c:pt idx="710">
                  <c:v>0.30108753906249602</c:v>
                </c:pt>
                <c:pt idx="711">
                  <c:v>0.30159095703126398</c:v>
                </c:pt>
                <c:pt idx="712">
                  <c:v>0.30202654296873599</c:v>
                </c:pt>
                <c:pt idx="713">
                  <c:v>0.30252757812499198</c:v>
                </c:pt>
                <c:pt idx="714">
                  <c:v>0.3029265625</c:v>
                </c:pt>
                <c:pt idx="715">
                  <c:v>0.30344242187500797</c:v>
                </c:pt>
                <c:pt idx="716">
                  <c:v>0.30387908203126401</c:v>
                </c:pt>
                <c:pt idx="717">
                  <c:v>0.30435875000000001</c:v>
                </c:pt>
                <c:pt idx="718">
                  <c:v>0.30477433593750397</c:v>
                </c:pt>
                <c:pt idx="719">
                  <c:v>0.30522365234374399</c:v>
                </c:pt>
                <c:pt idx="720">
                  <c:v>0.30565833984374396</c:v>
                </c:pt>
                <c:pt idx="721">
                  <c:v>0.306150214843744</c:v>
                </c:pt>
                <c:pt idx="722">
                  <c:v>0.30667433593750398</c:v>
                </c:pt>
                <c:pt idx="723">
                  <c:v>0.30717656250000003</c:v>
                </c:pt>
                <c:pt idx="724">
                  <c:v>0.30763601562499199</c:v>
                </c:pt>
                <c:pt idx="725">
                  <c:v>0.30807160156249602</c:v>
                </c:pt>
                <c:pt idx="726">
                  <c:v>0.30853751953126402</c:v>
                </c:pt>
                <c:pt idx="727">
                  <c:v>0.30900105468748795</c:v>
                </c:pt>
                <c:pt idx="728">
                  <c:v>0.30950089843750395</c:v>
                </c:pt>
                <c:pt idx="729">
                  <c:v>0.31001128906249603</c:v>
                </c:pt>
                <c:pt idx="730">
                  <c:v>0.31052843749999998</c:v>
                </c:pt>
                <c:pt idx="731">
                  <c:v>0.31099226562499199</c:v>
                </c:pt>
                <c:pt idx="732">
                  <c:v>0.31142517578124801</c:v>
                </c:pt>
                <c:pt idx="733">
                  <c:v>0.31184792968748798</c:v>
                </c:pt>
                <c:pt idx="734">
                  <c:v>0.31236906250000002</c:v>
                </c:pt>
                <c:pt idx="735">
                  <c:v>0.31285804687500801</c:v>
                </c:pt>
                <c:pt idx="736">
                  <c:v>0.31338474609375999</c:v>
                </c:pt>
                <c:pt idx="737">
                  <c:v>0.31387226562499199</c:v>
                </c:pt>
                <c:pt idx="738">
                  <c:v>0.31441359375001598</c:v>
                </c:pt>
                <c:pt idx="739">
                  <c:v>0.31491929687500797</c:v>
                </c:pt>
                <c:pt idx="740">
                  <c:v>0.31550806640624002</c:v>
                </c:pt>
                <c:pt idx="741">
                  <c:v>0.31601566406249604</c:v>
                </c:pt>
                <c:pt idx="742">
                  <c:v>0.316580273437504</c:v>
                </c:pt>
                <c:pt idx="743">
                  <c:v>0.31710378906249603</c:v>
                </c:pt>
                <c:pt idx="744">
                  <c:v>0.31764380859375996</c:v>
                </c:pt>
                <c:pt idx="745">
                  <c:v>0.31817607421875199</c:v>
                </c:pt>
                <c:pt idx="746">
                  <c:v>0.31868994140624002</c:v>
                </c:pt>
                <c:pt idx="747">
                  <c:v>0.31926748046873599</c:v>
                </c:pt>
                <c:pt idx="748">
                  <c:v>0.31980222656249602</c:v>
                </c:pt>
                <c:pt idx="749">
                  <c:v>0.32029839843744001</c:v>
                </c:pt>
                <c:pt idx="750">
                  <c:v>0.32077964843744</c:v>
                </c:pt>
                <c:pt idx="751">
                  <c:v>0.32130275390624002</c:v>
                </c:pt>
                <c:pt idx="752">
                  <c:v>0.32181404296863997</c:v>
                </c:pt>
                <c:pt idx="753">
                  <c:v>0.32232781250016002</c:v>
                </c:pt>
                <c:pt idx="754">
                  <c:v>0.32285837890624003</c:v>
                </c:pt>
                <c:pt idx="755">
                  <c:v>0.32340318359359999</c:v>
                </c:pt>
                <c:pt idx="756">
                  <c:v>0.32396162109375998</c:v>
                </c:pt>
                <c:pt idx="757">
                  <c:v>0.32445033203136003</c:v>
                </c:pt>
                <c:pt idx="758">
                  <c:v>0.32496996093760006</c:v>
                </c:pt>
                <c:pt idx="759">
                  <c:v>0.32547955078112001</c:v>
                </c:pt>
                <c:pt idx="760">
                  <c:v>0.32600177734368002</c:v>
                </c:pt>
                <c:pt idx="761">
                  <c:v>0.32653335937504002</c:v>
                </c:pt>
                <c:pt idx="762">
                  <c:v>0.32703417968736004</c:v>
                </c:pt>
                <c:pt idx="763">
                  <c:v>0.32759988281248004</c:v>
                </c:pt>
                <c:pt idx="764">
                  <c:v>0.32809207031263998</c:v>
                </c:pt>
                <c:pt idx="765">
                  <c:v>0.32855660156256006</c:v>
                </c:pt>
                <c:pt idx="766">
                  <c:v>0.32902839843743997</c:v>
                </c:pt>
                <c:pt idx="767">
                  <c:v>0.32959070312512001</c:v>
                </c:pt>
                <c:pt idx="768">
                  <c:v>0.33004816406240001</c:v>
                </c:pt>
                <c:pt idx="769">
                  <c:v>0.33062718750016001</c:v>
                </c:pt>
                <c:pt idx="770">
                  <c:v>0.33110523437504003</c:v>
                </c:pt>
                <c:pt idx="771">
                  <c:v>0.33161105468736002</c:v>
                </c:pt>
                <c:pt idx="772">
                  <c:v>0.33210949218751995</c:v>
                </c:pt>
                <c:pt idx="773">
                  <c:v>0.33260964843743995</c:v>
                </c:pt>
                <c:pt idx="774">
                  <c:v>0.33315671875008002</c:v>
                </c:pt>
                <c:pt idx="775">
                  <c:v>0.33376828124991997</c:v>
                </c:pt>
                <c:pt idx="776">
                  <c:v>0.33432562500000002</c:v>
                </c:pt>
                <c:pt idx="777">
                  <c:v>0.33485292968736002</c:v>
                </c:pt>
                <c:pt idx="778">
                  <c:v>0.33540808593759996</c:v>
                </c:pt>
                <c:pt idx="779">
                  <c:v>0.33592144531263995</c:v>
                </c:pt>
                <c:pt idx="780">
                  <c:v>0.33641371093759997</c:v>
                </c:pt>
                <c:pt idx="781">
                  <c:v>0.33697511718751999</c:v>
                </c:pt>
                <c:pt idx="782">
                  <c:v>0.33754410156256004</c:v>
                </c:pt>
                <c:pt idx="783">
                  <c:v>0.33806054687488002</c:v>
                </c:pt>
                <c:pt idx="784">
                  <c:v>0.33856527343743997</c:v>
                </c:pt>
                <c:pt idx="785">
                  <c:v>0.33905925781248003</c:v>
                </c:pt>
                <c:pt idx="786">
                  <c:v>0.33960328124992001</c:v>
                </c:pt>
                <c:pt idx="787">
                  <c:v>0.34007375000000001</c:v>
                </c:pt>
                <c:pt idx="788">
                  <c:v>0.34064640624991999</c:v>
                </c:pt>
                <c:pt idx="789">
                  <c:v>0.34119410156256003</c:v>
                </c:pt>
                <c:pt idx="790">
                  <c:v>0.34173484375008001</c:v>
                </c:pt>
                <c:pt idx="791">
                  <c:v>0.34220601562495995</c:v>
                </c:pt>
                <c:pt idx="792">
                  <c:v>0.34272875000000003</c:v>
                </c:pt>
                <c:pt idx="793">
                  <c:v>0.34324738281248002</c:v>
                </c:pt>
                <c:pt idx="794">
                  <c:v>0.34376535156256005</c:v>
                </c:pt>
                <c:pt idx="795">
                  <c:v>0.34426449218751998</c:v>
                </c:pt>
                <c:pt idx="796">
                  <c:v>0.34481605468736004</c:v>
                </c:pt>
                <c:pt idx="797">
                  <c:v>0.34540074218751998</c:v>
                </c:pt>
                <c:pt idx="798">
                  <c:v>0.34590574218751996</c:v>
                </c:pt>
                <c:pt idx="799">
                  <c:v>0.34641871093759996</c:v>
                </c:pt>
                <c:pt idx="800">
                  <c:v>0.3470087109376</c:v>
                </c:pt>
                <c:pt idx="801">
                  <c:v>0.34759078124991999</c:v>
                </c:pt>
                <c:pt idx="802">
                  <c:v>0.34815750000000001</c:v>
                </c:pt>
                <c:pt idx="803">
                  <c:v>0.34873828124991996</c:v>
                </c:pt>
                <c:pt idx="804">
                  <c:v>0.34932496093759996</c:v>
                </c:pt>
                <c:pt idx="805">
                  <c:v>0.34987964843743996</c:v>
                </c:pt>
                <c:pt idx="806">
                  <c:v>0.35042363281248001</c:v>
                </c:pt>
                <c:pt idx="807">
                  <c:v>0.35096644531263999</c:v>
                </c:pt>
                <c:pt idx="808">
                  <c:v>0.35155414062495999</c:v>
                </c:pt>
                <c:pt idx="809">
                  <c:v>0.35210769531263997</c:v>
                </c:pt>
                <c:pt idx="810">
                  <c:v>0.35270859375008001</c:v>
                </c:pt>
                <c:pt idx="811">
                  <c:v>0.35331328124992001</c:v>
                </c:pt>
                <c:pt idx="812">
                  <c:v>0.35388445312512001</c:v>
                </c:pt>
                <c:pt idx="813">
                  <c:v>0.35446742187488001</c:v>
                </c:pt>
                <c:pt idx="814">
                  <c:v>0.35507589843743997</c:v>
                </c:pt>
                <c:pt idx="815">
                  <c:v>0.35570406250016001</c:v>
                </c:pt>
                <c:pt idx="816">
                  <c:v>0.35626964843743997</c:v>
                </c:pt>
                <c:pt idx="817">
                  <c:v>0.35685960937504002</c:v>
                </c:pt>
                <c:pt idx="818">
                  <c:v>0.35743773437504006</c:v>
                </c:pt>
                <c:pt idx="819">
                  <c:v>0.35803953124992</c:v>
                </c:pt>
                <c:pt idx="820">
                  <c:v>0.35857242187487998</c:v>
                </c:pt>
                <c:pt idx="821">
                  <c:v>0.35916476562495997</c:v>
                </c:pt>
                <c:pt idx="822">
                  <c:v>0.35979042968736002</c:v>
                </c:pt>
                <c:pt idx="823">
                  <c:v>0.36034738281248002</c:v>
                </c:pt>
                <c:pt idx="824">
                  <c:v>0.36082890624991998</c:v>
                </c:pt>
                <c:pt idx="825">
                  <c:v>0.36138218750015999</c:v>
                </c:pt>
                <c:pt idx="826">
                  <c:v>0.3619474609376</c:v>
                </c:pt>
                <c:pt idx="827">
                  <c:v>0.36249695312511998</c:v>
                </c:pt>
                <c:pt idx="828">
                  <c:v>0.36300871093760001</c:v>
                </c:pt>
                <c:pt idx="829">
                  <c:v>0.36361757812512002</c:v>
                </c:pt>
                <c:pt idx="830">
                  <c:v>0.36416050781248005</c:v>
                </c:pt>
                <c:pt idx="831">
                  <c:v>0.36473894531263995</c:v>
                </c:pt>
                <c:pt idx="832">
                  <c:v>0.36525249999999998</c:v>
                </c:pt>
                <c:pt idx="833">
                  <c:v>0.36584105468736</c:v>
                </c:pt>
                <c:pt idx="834">
                  <c:v>0.36644367187487997</c:v>
                </c:pt>
                <c:pt idx="835">
                  <c:v>0.36704335937504001</c:v>
                </c:pt>
                <c:pt idx="836">
                  <c:v>0.36759632812512</c:v>
                </c:pt>
                <c:pt idx="837">
                  <c:v>0.36822757812512003</c:v>
                </c:pt>
                <c:pt idx="838">
                  <c:v>0.36877914062495998</c:v>
                </c:pt>
                <c:pt idx="839">
                  <c:v>0.36935855468736001</c:v>
                </c:pt>
                <c:pt idx="840">
                  <c:v>0.36997539062495999</c:v>
                </c:pt>
                <c:pt idx="841">
                  <c:v>0.37053988281248001</c:v>
                </c:pt>
                <c:pt idx="842">
                  <c:v>0.37117261718751998</c:v>
                </c:pt>
                <c:pt idx="843">
                  <c:v>0.37179460937504005</c:v>
                </c:pt>
                <c:pt idx="844">
                  <c:v>0.37240539062495998</c:v>
                </c:pt>
                <c:pt idx="845">
                  <c:v>0.37297882812512001</c:v>
                </c:pt>
                <c:pt idx="846">
                  <c:v>0.37363382812512003</c:v>
                </c:pt>
                <c:pt idx="847">
                  <c:v>0.37420859375008003</c:v>
                </c:pt>
                <c:pt idx="848">
                  <c:v>0.37489175781248002</c:v>
                </c:pt>
                <c:pt idx="849">
                  <c:v>0.37549585937504004</c:v>
                </c:pt>
                <c:pt idx="850">
                  <c:v>0.37610679687488002</c:v>
                </c:pt>
                <c:pt idx="851">
                  <c:v>0.37669875000000003</c:v>
                </c:pt>
                <c:pt idx="852">
                  <c:v>0.37732343750016001</c:v>
                </c:pt>
                <c:pt idx="853">
                  <c:v>0.37788792968736001</c:v>
                </c:pt>
                <c:pt idx="854">
                  <c:v>0.37855179687488</c:v>
                </c:pt>
                <c:pt idx="855">
                  <c:v>0.37912496093760001</c:v>
                </c:pt>
                <c:pt idx="856">
                  <c:v>0.37969351562495995</c:v>
                </c:pt>
                <c:pt idx="857">
                  <c:v>0.38027484375008003</c:v>
                </c:pt>
                <c:pt idx="858">
                  <c:v>0.38090507812511998</c:v>
                </c:pt>
                <c:pt idx="859">
                  <c:v>0.38145484375008004</c:v>
                </c:pt>
                <c:pt idx="860">
                  <c:v>0.38209039062495997</c:v>
                </c:pt>
                <c:pt idx="861">
                  <c:v>0.38266453124992</c:v>
                </c:pt>
                <c:pt idx="862">
                  <c:v>0.38324652343743992</c:v>
                </c:pt>
                <c:pt idx="863">
                  <c:v>0.38382265624991996</c:v>
                </c:pt>
                <c:pt idx="864">
                  <c:v>0.38442753906240001</c:v>
                </c:pt>
                <c:pt idx="865">
                  <c:v>0.38501382812512003</c:v>
                </c:pt>
                <c:pt idx="866">
                  <c:v>0.38564957031263997</c:v>
                </c:pt>
                <c:pt idx="867">
                  <c:v>0.38624179687487997</c:v>
                </c:pt>
                <c:pt idx="868">
                  <c:v>0.38688050781248001</c:v>
                </c:pt>
                <c:pt idx="869">
                  <c:v>0.38750718750016</c:v>
                </c:pt>
                <c:pt idx="870">
                  <c:v>0.38810011718751997</c:v>
                </c:pt>
                <c:pt idx="871">
                  <c:v>0.38873066406240003</c:v>
                </c:pt>
                <c:pt idx="872">
                  <c:v>0.38930312500000003</c:v>
                </c:pt>
                <c:pt idx="873">
                  <c:v>0.38999136718751998</c:v>
                </c:pt>
                <c:pt idx="874">
                  <c:v>0.39056343750015998</c:v>
                </c:pt>
                <c:pt idx="875">
                  <c:v>0.39121578124991996</c:v>
                </c:pt>
                <c:pt idx="876">
                  <c:v>0.39183777343743997</c:v>
                </c:pt>
                <c:pt idx="877">
                  <c:v>0.39247496093759998</c:v>
                </c:pt>
                <c:pt idx="878">
                  <c:v>0.39306402343743996</c:v>
                </c:pt>
                <c:pt idx="879">
                  <c:v>0.39369269531263995</c:v>
                </c:pt>
                <c:pt idx="880">
                  <c:v>0.39429578124991999</c:v>
                </c:pt>
                <c:pt idx="881">
                  <c:v>0.39491578124991999</c:v>
                </c:pt>
                <c:pt idx="882">
                  <c:v>0.39563199218751999</c:v>
                </c:pt>
                <c:pt idx="883">
                  <c:v>0.39625109375008</c:v>
                </c:pt>
                <c:pt idx="884">
                  <c:v>0.39691527343743993</c:v>
                </c:pt>
                <c:pt idx="885">
                  <c:v>0.39754699218751999</c:v>
                </c:pt>
                <c:pt idx="886">
                  <c:v>0.39816589843743994</c:v>
                </c:pt>
                <c:pt idx="887">
                  <c:v>0.39878085937504004</c:v>
                </c:pt>
                <c:pt idx="888">
                  <c:v>0.39933648437504005</c:v>
                </c:pt>
                <c:pt idx="889">
                  <c:v>0.39993531250016001</c:v>
                </c:pt>
                <c:pt idx="890">
                  <c:v>0.40054179687488001</c:v>
                </c:pt>
                <c:pt idx="891">
                  <c:v>0.40115441406239999</c:v>
                </c:pt>
                <c:pt idx="892">
                  <c:v>0.40165574218751998</c:v>
                </c:pt>
                <c:pt idx="893">
                  <c:v>0.40226183593760001</c:v>
                </c:pt>
                <c:pt idx="894">
                  <c:v>0.40279886718751995</c:v>
                </c:pt>
                <c:pt idx="895">
                  <c:v>0.40340554687488001</c:v>
                </c:pt>
                <c:pt idx="896">
                  <c:v>0.40401023437504002</c:v>
                </c:pt>
                <c:pt idx="897">
                  <c:v>0.40462199218751999</c:v>
                </c:pt>
                <c:pt idx="898">
                  <c:v>0.40523749999999997</c:v>
                </c:pt>
                <c:pt idx="899">
                  <c:v>0.40586628906240002</c:v>
                </c:pt>
                <c:pt idx="900">
                  <c:v>0.40646808593759998</c:v>
                </c:pt>
                <c:pt idx="901">
                  <c:v>0.40709843750016</c:v>
                </c:pt>
                <c:pt idx="902">
                  <c:v>0.40774101562495996</c:v>
                </c:pt>
                <c:pt idx="903">
                  <c:v>0.40835078124991997</c:v>
                </c:pt>
                <c:pt idx="904">
                  <c:v>0.40901207031263997</c:v>
                </c:pt>
                <c:pt idx="905">
                  <c:v>0.40965949218751996</c:v>
                </c:pt>
                <c:pt idx="906">
                  <c:v>0.41024042968736002</c:v>
                </c:pt>
                <c:pt idx="907">
                  <c:v>0.41085328124991999</c:v>
                </c:pt>
                <c:pt idx="908">
                  <c:v>0.41149832031264</c:v>
                </c:pt>
                <c:pt idx="909">
                  <c:v>0.41211066406239999</c:v>
                </c:pt>
                <c:pt idx="910">
                  <c:v>0.41273773437504002</c:v>
                </c:pt>
                <c:pt idx="911">
                  <c:v>0.41332023437504001</c:v>
                </c:pt>
                <c:pt idx="912">
                  <c:v>0.41392105468736001</c:v>
                </c:pt>
                <c:pt idx="913">
                  <c:v>0.41456285156256006</c:v>
                </c:pt>
                <c:pt idx="914">
                  <c:v>0.415159375</c:v>
                </c:pt>
                <c:pt idx="915">
                  <c:v>0.41576625</c:v>
                </c:pt>
                <c:pt idx="916">
                  <c:v>0.41640671875008001</c:v>
                </c:pt>
                <c:pt idx="917">
                  <c:v>0.41701757812512003</c:v>
                </c:pt>
                <c:pt idx="918">
                  <c:v>0.41762824218751998</c:v>
                </c:pt>
                <c:pt idx="919">
                  <c:v>0.41822078124991996</c:v>
                </c:pt>
                <c:pt idx="920">
                  <c:v>0.41886507812512003</c:v>
                </c:pt>
                <c:pt idx="921">
                  <c:v>0.41951343750016001</c:v>
                </c:pt>
                <c:pt idx="922">
                  <c:v>0.42015691406240002</c:v>
                </c:pt>
                <c:pt idx="923">
                  <c:v>0.42069187499999999</c:v>
                </c:pt>
                <c:pt idx="924">
                  <c:v>0.42131941406240003</c:v>
                </c:pt>
                <c:pt idx="925">
                  <c:v>0.42193148437504002</c:v>
                </c:pt>
                <c:pt idx="926">
                  <c:v>0.42257574218751998</c:v>
                </c:pt>
                <c:pt idx="927">
                  <c:v>0.42317964843743994</c:v>
                </c:pt>
                <c:pt idx="928">
                  <c:v>0.42383195312512001</c:v>
                </c:pt>
                <c:pt idx="929">
                  <c:v>0.42448480468736005</c:v>
                </c:pt>
                <c:pt idx="930">
                  <c:v>0.42513863281248004</c:v>
                </c:pt>
                <c:pt idx="931">
                  <c:v>0.42578011718751996</c:v>
                </c:pt>
                <c:pt idx="932">
                  <c:v>0.4264875390624</c:v>
                </c:pt>
                <c:pt idx="933">
                  <c:v>0.42714941406240003</c:v>
                </c:pt>
                <c:pt idx="934">
                  <c:v>0.42781398437504004</c:v>
                </c:pt>
                <c:pt idx="935">
                  <c:v>0.42848542968736003</c:v>
                </c:pt>
                <c:pt idx="936">
                  <c:v>0.42915925781248004</c:v>
                </c:pt>
                <c:pt idx="937">
                  <c:v>0.42991074218751996</c:v>
                </c:pt>
                <c:pt idx="938">
                  <c:v>0.43059480468736006</c:v>
                </c:pt>
                <c:pt idx="939">
                  <c:v>0.43129457031263996</c:v>
                </c:pt>
                <c:pt idx="940">
                  <c:v>0.43195886718751997</c:v>
                </c:pt>
                <c:pt idx="941">
                  <c:v>0.43271195312512001</c:v>
                </c:pt>
                <c:pt idx="942">
                  <c:v>0.43338515624991997</c:v>
                </c:pt>
                <c:pt idx="943">
                  <c:v>0.43415546875008004</c:v>
                </c:pt>
                <c:pt idx="944">
                  <c:v>0.43484957031263999</c:v>
                </c:pt>
                <c:pt idx="945">
                  <c:v>0.43555511718751999</c:v>
                </c:pt>
                <c:pt idx="946">
                  <c:v>0.43624496093760001</c:v>
                </c:pt>
                <c:pt idx="947">
                  <c:v>0.43694613281248001</c:v>
                </c:pt>
                <c:pt idx="948">
                  <c:v>0.43759132812512003</c:v>
                </c:pt>
                <c:pt idx="949">
                  <c:v>0.43830492187488002</c:v>
                </c:pt>
                <c:pt idx="950">
                  <c:v>0.43895355468736003</c:v>
                </c:pt>
                <c:pt idx="951">
                  <c:v>0.43958890624991998</c:v>
                </c:pt>
                <c:pt idx="952">
                  <c:v>0.44023304687488002</c:v>
                </c:pt>
                <c:pt idx="953">
                  <c:v>0.44091472656256003</c:v>
                </c:pt>
                <c:pt idx="954">
                  <c:v>0.44155871093759996</c:v>
                </c:pt>
                <c:pt idx="955">
                  <c:v>0.44221710937504</c:v>
                </c:pt>
                <c:pt idx="956">
                  <c:v>0.44284906250015998</c:v>
                </c:pt>
                <c:pt idx="957">
                  <c:v>0.44348777343743995</c:v>
                </c:pt>
                <c:pt idx="958">
                  <c:v>0.44417628906240009</c:v>
                </c:pt>
                <c:pt idx="959">
                  <c:v>0.44484097656256005</c:v>
                </c:pt>
                <c:pt idx="960">
                  <c:v>0.44553628906240006</c:v>
                </c:pt>
                <c:pt idx="961">
                  <c:v>0.44622054687488</c:v>
                </c:pt>
                <c:pt idx="962">
                  <c:v>0.44686140624991999</c:v>
                </c:pt>
                <c:pt idx="963">
                  <c:v>0.44753253906240004</c:v>
                </c:pt>
                <c:pt idx="964">
                  <c:v>0.44825710937503993</c:v>
                </c:pt>
                <c:pt idx="965">
                  <c:v>0.44890574218751994</c:v>
                </c:pt>
                <c:pt idx="966">
                  <c:v>0.44961796875008009</c:v>
                </c:pt>
                <c:pt idx="967">
                  <c:v>0.45032492187487999</c:v>
                </c:pt>
                <c:pt idx="968">
                  <c:v>0.45104398437503995</c:v>
                </c:pt>
                <c:pt idx="969">
                  <c:v>0.45171929687487999</c:v>
                </c:pt>
                <c:pt idx="970">
                  <c:v>0.45244792968736003</c:v>
                </c:pt>
                <c:pt idx="971">
                  <c:v>0.45311476562496006</c:v>
                </c:pt>
                <c:pt idx="972">
                  <c:v>0.45388171875008004</c:v>
                </c:pt>
                <c:pt idx="973">
                  <c:v>0.45456378906240008</c:v>
                </c:pt>
                <c:pt idx="974">
                  <c:v>0.45529210937503994</c:v>
                </c:pt>
                <c:pt idx="975">
                  <c:v>0.45602789062496007</c:v>
                </c:pt>
                <c:pt idx="976">
                  <c:v>0.45678238281248001</c:v>
                </c:pt>
                <c:pt idx="977">
                  <c:v>0.45741859375008009</c:v>
                </c:pt>
                <c:pt idx="978">
                  <c:v>0.45812054687488002</c:v>
                </c:pt>
                <c:pt idx="979">
                  <c:v>0.45881726562496006</c:v>
                </c:pt>
                <c:pt idx="980">
                  <c:v>0.45951593750015995</c:v>
                </c:pt>
                <c:pt idx="981">
                  <c:v>0.46021292968736005</c:v>
                </c:pt>
                <c:pt idx="982">
                  <c:v>0.46089410156256</c:v>
                </c:pt>
                <c:pt idx="983">
                  <c:v>0.46156753906240006</c:v>
                </c:pt>
                <c:pt idx="984">
                  <c:v>0.46224164062496004</c:v>
                </c:pt>
                <c:pt idx="985">
                  <c:v>0.46286960937503996</c:v>
                </c:pt>
                <c:pt idx="986">
                  <c:v>0.46352285156256001</c:v>
                </c:pt>
                <c:pt idx="987">
                  <c:v>0.46423277343744002</c:v>
                </c:pt>
                <c:pt idx="988">
                  <c:v>0.46491882812512003</c:v>
                </c:pt>
                <c:pt idx="989">
                  <c:v>0.46562753906240006</c:v>
                </c:pt>
                <c:pt idx="990">
                  <c:v>0.46632585937503995</c:v>
                </c:pt>
                <c:pt idx="991">
                  <c:v>0.46706691406240008</c:v>
                </c:pt>
                <c:pt idx="992">
                  <c:v>0.46775035156256001</c:v>
                </c:pt>
                <c:pt idx="993">
                  <c:v>0.46850167968736001</c:v>
                </c:pt>
                <c:pt idx="994">
                  <c:v>0.46920574218751998</c:v>
                </c:pt>
                <c:pt idx="995">
                  <c:v>0.47001246093759996</c:v>
                </c:pt>
                <c:pt idx="996">
                  <c:v>0.47073042968736001</c:v>
                </c:pt>
                <c:pt idx="997">
                  <c:v>0.47154597656255998</c:v>
                </c:pt>
                <c:pt idx="998">
                  <c:v>0.47225054687488</c:v>
                </c:pt>
                <c:pt idx="999">
                  <c:v>0.47303109375008007</c:v>
                </c:pt>
                <c:pt idx="1000">
                  <c:v>0.47376769531263996</c:v>
                </c:pt>
                <c:pt idx="1001">
                  <c:v>0.47455109375008009</c:v>
                </c:pt>
                <c:pt idx="1002">
                  <c:v>0.47530441406240004</c:v>
                </c:pt>
                <c:pt idx="1003">
                  <c:v>0.47606792968736</c:v>
                </c:pt>
                <c:pt idx="1004">
                  <c:v>0.47686125000000001</c:v>
                </c:pt>
                <c:pt idx="1005">
                  <c:v>0.47762644531263998</c:v>
                </c:pt>
                <c:pt idx="1006">
                  <c:v>0.47840273437503994</c:v>
                </c:pt>
                <c:pt idx="1007">
                  <c:v>0.47915882812512001</c:v>
                </c:pt>
                <c:pt idx="1008">
                  <c:v>0.47991160156256002</c:v>
                </c:pt>
                <c:pt idx="1009">
                  <c:v>0.48069027343743997</c:v>
                </c:pt>
                <c:pt idx="1010">
                  <c:v>0.481481875</c:v>
                </c:pt>
                <c:pt idx="1011">
                  <c:v>0.48221773437503995</c:v>
                </c:pt>
                <c:pt idx="1012">
                  <c:v>0.48300179687487999</c:v>
                </c:pt>
                <c:pt idx="1013">
                  <c:v>0.48376523437503993</c:v>
                </c:pt>
                <c:pt idx="1014">
                  <c:v>0.48451382812512001</c:v>
                </c:pt>
                <c:pt idx="1015">
                  <c:v>0.48524636718751996</c:v>
                </c:pt>
                <c:pt idx="1016">
                  <c:v>0.48600718750015992</c:v>
                </c:pt>
                <c:pt idx="1017">
                  <c:v>0.48673285156256002</c:v>
                </c:pt>
                <c:pt idx="1018">
                  <c:v>0.48753808593759995</c:v>
                </c:pt>
                <c:pt idx="1019">
                  <c:v>0.48818421875008006</c:v>
                </c:pt>
                <c:pt idx="1020">
                  <c:v>0.48892261718751995</c:v>
                </c:pt>
                <c:pt idx="1021">
                  <c:v>0.48962566406240005</c:v>
                </c:pt>
                <c:pt idx="1022">
                  <c:v>0.49039597656256001</c:v>
                </c:pt>
                <c:pt idx="1023">
                  <c:v>0.49111535156255998</c:v>
                </c:pt>
                <c:pt idx="1024">
                  <c:v>0.49185609375008005</c:v>
                </c:pt>
                <c:pt idx="1025">
                  <c:v>0.492548125</c:v>
                </c:pt>
                <c:pt idx="1026">
                  <c:v>0.49325269531263999</c:v>
                </c:pt>
                <c:pt idx="1027">
                  <c:v>0.49395894531263995</c:v>
                </c:pt>
                <c:pt idx="1028">
                  <c:v>0.4947317187500801</c:v>
                </c:pt>
                <c:pt idx="1029">
                  <c:v>0.49553953124991995</c:v>
                </c:pt>
                <c:pt idx="1030">
                  <c:v>0.49632523437503995</c:v>
                </c:pt>
                <c:pt idx="1031">
                  <c:v>0.49706769531263995</c:v>
                </c:pt>
                <c:pt idx="1032">
                  <c:v>0.49783968750015994</c:v>
                </c:pt>
                <c:pt idx="1033">
                  <c:v>0.49861378906240006</c:v>
                </c:pt>
                <c:pt idx="1034">
                  <c:v>0.49934171875008004</c:v>
                </c:pt>
                <c:pt idx="1035">
                  <c:v>0.50015687499999995</c:v>
                </c:pt>
                <c:pt idx="1036">
                  <c:v>0.5009325390624001</c:v>
                </c:pt>
                <c:pt idx="1037">
                  <c:v>0.50170296875008003</c:v>
                </c:pt>
                <c:pt idx="1038">
                  <c:v>0.50244042968736002</c:v>
                </c:pt>
                <c:pt idx="1039">
                  <c:v>0.50319582031263999</c:v>
                </c:pt>
                <c:pt idx="1040">
                  <c:v>0.50393726562496011</c:v>
                </c:pt>
                <c:pt idx="1041">
                  <c:v>0.50479132812511995</c:v>
                </c:pt>
                <c:pt idx="1042">
                  <c:v>0.50553230468735999</c:v>
                </c:pt>
                <c:pt idx="1043">
                  <c:v>0.5062875</c:v>
                </c:pt>
                <c:pt idx="1044">
                  <c:v>0.50705988281248005</c:v>
                </c:pt>
                <c:pt idx="1045">
                  <c:v>0.50783902343744003</c:v>
                </c:pt>
                <c:pt idx="1046">
                  <c:v>0.50857304687488003</c:v>
                </c:pt>
                <c:pt idx="1047">
                  <c:v>0.50940292968736001</c:v>
                </c:pt>
                <c:pt idx="1048">
                  <c:v>0.51017621093759991</c:v>
                </c:pt>
                <c:pt idx="1049">
                  <c:v>0.51097207031264003</c:v>
                </c:pt>
                <c:pt idx="1050">
                  <c:v>0.51173550781248001</c:v>
                </c:pt>
                <c:pt idx="1051">
                  <c:v>0.51248871093759996</c:v>
                </c:pt>
                <c:pt idx="1052">
                  <c:v>0.5131998437500801</c:v>
                </c:pt>
                <c:pt idx="1053">
                  <c:v>0.51396019531263992</c:v>
                </c:pt>
                <c:pt idx="1054">
                  <c:v>0.51475007812511997</c:v>
                </c:pt>
                <c:pt idx="1055">
                  <c:v>0.51552855468736003</c:v>
                </c:pt>
                <c:pt idx="1056">
                  <c:v>0.51632523437503997</c:v>
                </c:pt>
                <c:pt idx="1057">
                  <c:v>0.51708230468736005</c:v>
                </c:pt>
                <c:pt idx="1058">
                  <c:v>0.51787609375008004</c:v>
                </c:pt>
                <c:pt idx="1059">
                  <c:v>0.51866199218751996</c:v>
                </c:pt>
                <c:pt idx="1060">
                  <c:v>0.51941667968736005</c:v>
                </c:pt>
                <c:pt idx="1061">
                  <c:v>0.52023601562496002</c:v>
                </c:pt>
                <c:pt idx="1062">
                  <c:v>0.52113097656256002</c:v>
                </c:pt>
                <c:pt idx="1063">
                  <c:v>0.52194593750015994</c:v>
                </c:pt>
                <c:pt idx="1064">
                  <c:v>0.52272312499999996</c:v>
                </c:pt>
                <c:pt idx="1065">
                  <c:v>0.52348984375008012</c:v>
                </c:pt>
                <c:pt idx="1066">
                  <c:v>0.52432242187487998</c:v>
                </c:pt>
                <c:pt idx="1067">
                  <c:v>0.52512046875008012</c:v>
                </c:pt>
                <c:pt idx="1068">
                  <c:v>0.52589871093759999</c:v>
                </c:pt>
                <c:pt idx="1069">
                  <c:v>0.52668933593759992</c:v>
                </c:pt>
                <c:pt idx="1070">
                  <c:v>0.52752339843744001</c:v>
                </c:pt>
                <c:pt idx="1071">
                  <c:v>0.52830382812512</c:v>
                </c:pt>
                <c:pt idx="1072">
                  <c:v>0.52910128906240006</c:v>
                </c:pt>
                <c:pt idx="1073">
                  <c:v>0.52987886718751998</c:v>
                </c:pt>
                <c:pt idx="1074">
                  <c:v>0.53072187500000001</c:v>
                </c:pt>
                <c:pt idx="1075">
                  <c:v>0.53154281250015989</c:v>
                </c:pt>
                <c:pt idx="1076">
                  <c:v>0.53239039062496007</c:v>
                </c:pt>
                <c:pt idx="1077">
                  <c:v>0.53315664062496004</c:v>
                </c:pt>
                <c:pt idx="1078">
                  <c:v>0.53401835937503994</c:v>
                </c:pt>
                <c:pt idx="1079">
                  <c:v>0.53483390624991989</c:v>
                </c:pt>
                <c:pt idx="1080">
                  <c:v>0.5356540625001599</c:v>
                </c:pt>
                <c:pt idx="1081">
                  <c:v>0.53640535156255997</c:v>
                </c:pt>
                <c:pt idx="1082">
                  <c:v>0.53720718750015994</c:v>
                </c:pt>
                <c:pt idx="1083">
                  <c:v>0.53804832031263994</c:v>
                </c:pt>
                <c:pt idx="1084">
                  <c:v>0.53885316406240003</c:v>
                </c:pt>
                <c:pt idx="1085">
                  <c:v>0.53966335937503995</c:v>
                </c:pt>
                <c:pt idx="1086">
                  <c:v>0.54043453124991991</c:v>
                </c:pt>
                <c:pt idx="1087">
                  <c:v>0.54124355468736007</c:v>
                </c:pt>
                <c:pt idx="1088">
                  <c:v>0.54198988281248006</c:v>
                </c:pt>
                <c:pt idx="1089">
                  <c:v>0.54275609375008005</c:v>
                </c:pt>
                <c:pt idx="1090">
                  <c:v>0.54356023437503997</c:v>
                </c:pt>
                <c:pt idx="1091">
                  <c:v>0.54435898437503993</c:v>
                </c:pt>
                <c:pt idx="1092">
                  <c:v>0.54515871093759993</c:v>
                </c:pt>
                <c:pt idx="1093">
                  <c:v>0.54596355468736002</c:v>
                </c:pt>
                <c:pt idx="1094">
                  <c:v>0.54672031250015996</c:v>
                </c:pt>
                <c:pt idx="1095">
                  <c:v>0.54754523437503988</c:v>
                </c:pt>
                <c:pt idx="1096">
                  <c:v>0.54835535156255999</c:v>
                </c:pt>
                <c:pt idx="1097">
                  <c:v>0.54921855468736003</c:v>
                </c:pt>
                <c:pt idx="1098">
                  <c:v>0.55008402343744001</c:v>
                </c:pt>
                <c:pt idx="1099">
                  <c:v>0.55096000000000001</c:v>
                </c:pt>
                <c:pt idx="1100">
                  <c:v>0.55174757812511999</c:v>
                </c:pt>
                <c:pt idx="1101">
                  <c:v>0.55262781250015991</c:v>
                </c:pt>
                <c:pt idx="1102">
                  <c:v>0.55341246093759999</c:v>
                </c:pt>
                <c:pt idx="1103">
                  <c:v>0.55425406250015996</c:v>
                </c:pt>
                <c:pt idx="1104">
                  <c:v>0.55507867187488003</c:v>
                </c:pt>
                <c:pt idx="1105">
                  <c:v>0.55589277343744004</c:v>
                </c:pt>
                <c:pt idx="1106">
                  <c:v>0.55672863281248008</c:v>
                </c:pt>
                <c:pt idx="1107">
                  <c:v>0.55758816406240008</c:v>
                </c:pt>
                <c:pt idx="1108">
                  <c:v>0.55837875000000003</c:v>
                </c:pt>
                <c:pt idx="1109">
                  <c:v>0.55923769531264</c:v>
                </c:pt>
                <c:pt idx="1110">
                  <c:v>0.56009523437503994</c:v>
                </c:pt>
                <c:pt idx="1111">
                  <c:v>0.56096878906240011</c:v>
                </c:pt>
                <c:pt idx="1112">
                  <c:v>0.56186781250015994</c:v>
                </c:pt>
                <c:pt idx="1113">
                  <c:v>0.56274492187488001</c:v>
                </c:pt>
                <c:pt idx="1114">
                  <c:v>0.56365507812512006</c:v>
                </c:pt>
                <c:pt idx="1115">
                  <c:v>0.56454863281248002</c:v>
                </c:pt>
                <c:pt idx="1116">
                  <c:v>0.56541363281248003</c:v>
                </c:pt>
                <c:pt idx="1117">
                  <c:v>0.56626769531263998</c:v>
                </c:pt>
                <c:pt idx="1118">
                  <c:v>0.56718124999999997</c:v>
                </c:pt>
                <c:pt idx="1119">
                  <c:v>0.56805996093759992</c:v>
                </c:pt>
                <c:pt idx="1120">
                  <c:v>0.56902523437503993</c:v>
                </c:pt>
                <c:pt idx="1121">
                  <c:v>0.56987652343744</c:v>
                </c:pt>
                <c:pt idx="1122">
                  <c:v>0.57076550781248003</c:v>
                </c:pt>
                <c:pt idx="1123">
                  <c:v>0.57160652343744001</c:v>
                </c:pt>
                <c:pt idx="1124">
                  <c:v>0.57251777343744004</c:v>
                </c:pt>
                <c:pt idx="1125">
                  <c:v>0.57339562499999996</c:v>
                </c:pt>
                <c:pt idx="1126">
                  <c:v>0.57435183593759997</c:v>
                </c:pt>
                <c:pt idx="1127">
                  <c:v>0.57521871093759991</c:v>
                </c:pt>
                <c:pt idx="1128">
                  <c:v>0.57613253906240003</c:v>
                </c:pt>
                <c:pt idx="1129">
                  <c:v>0.57698214843744</c:v>
                </c:pt>
                <c:pt idx="1130">
                  <c:v>0.57785937499999995</c:v>
                </c:pt>
                <c:pt idx="1131">
                  <c:v>0.57874796875008006</c:v>
                </c:pt>
                <c:pt idx="1132">
                  <c:v>0.57964585937503998</c:v>
                </c:pt>
                <c:pt idx="1133">
                  <c:v>0.58058289062496005</c:v>
                </c:pt>
                <c:pt idx="1134">
                  <c:v>0.5814945312499199</c:v>
                </c:pt>
                <c:pt idx="1135">
                  <c:v>0.58240589843743995</c:v>
                </c:pt>
                <c:pt idx="1136">
                  <c:v>0.58326324218752001</c:v>
                </c:pt>
                <c:pt idx="1137">
                  <c:v>0.58414675781248004</c:v>
                </c:pt>
                <c:pt idx="1138">
                  <c:v>0.58502914062496003</c:v>
                </c:pt>
                <c:pt idx="1139">
                  <c:v>0.58591464843744001</c:v>
                </c:pt>
                <c:pt idx="1140">
                  <c:v>0.58673062499999995</c:v>
                </c:pt>
                <c:pt idx="1141">
                  <c:v>0.5876206640624001</c:v>
                </c:pt>
                <c:pt idx="1142">
                  <c:v>0.58846089843743998</c:v>
                </c:pt>
                <c:pt idx="1143">
                  <c:v>0.58931746093759996</c:v>
                </c:pt>
                <c:pt idx="1144">
                  <c:v>0.59013749999999998</c:v>
                </c:pt>
                <c:pt idx="1145">
                  <c:v>0.59099613281247998</c:v>
                </c:pt>
                <c:pt idx="1146">
                  <c:v>0.59182132812512001</c:v>
                </c:pt>
                <c:pt idx="1147">
                  <c:v>0.59273218750015999</c:v>
                </c:pt>
                <c:pt idx="1148">
                  <c:v>0.59358605468736003</c:v>
                </c:pt>
                <c:pt idx="1149">
                  <c:v>0.59450218750015993</c:v>
                </c:pt>
                <c:pt idx="1150">
                  <c:v>0.5953864062499199</c:v>
                </c:pt>
                <c:pt idx="1151">
                  <c:v>0.59627835937503992</c:v>
                </c:pt>
                <c:pt idx="1152">
                  <c:v>0.59711093750015998</c:v>
                </c:pt>
                <c:pt idx="1153">
                  <c:v>0.59803054687488</c:v>
                </c:pt>
                <c:pt idx="1154">
                  <c:v>0.59891839843743999</c:v>
                </c:pt>
                <c:pt idx="1155">
                  <c:v>0.59988070312511999</c:v>
                </c:pt>
                <c:pt idx="1156">
                  <c:v>0.60082886718751993</c:v>
                </c:pt>
                <c:pt idx="1157">
                  <c:v>0.60175046875008009</c:v>
                </c:pt>
                <c:pt idx="1158">
                  <c:v>0.60262839843743998</c:v>
                </c:pt>
                <c:pt idx="1159">
                  <c:v>0.60352542968736</c:v>
                </c:pt>
                <c:pt idx="1160">
                  <c:v>0.60444195312512006</c:v>
                </c:pt>
                <c:pt idx="1161">
                  <c:v>0.60534453124991994</c:v>
                </c:pt>
                <c:pt idx="1162">
                  <c:v>0.60632742187487998</c:v>
                </c:pt>
                <c:pt idx="1163">
                  <c:v>0.60726503906240004</c:v>
                </c:pt>
                <c:pt idx="1164">
                  <c:v>0.60816128906240008</c:v>
                </c:pt>
                <c:pt idx="1165">
                  <c:v>0.60900089843743999</c:v>
                </c:pt>
                <c:pt idx="1166">
                  <c:v>0.60993187500000001</c:v>
                </c:pt>
                <c:pt idx="1167">
                  <c:v>0.61084968750015989</c:v>
                </c:pt>
                <c:pt idx="1168">
                  <c:v>0.61183078124991996</c:v>
                </c:pt>
                <c:pt idx="1169">
                  <c:v>0.61272660156255998</c:v>
                </c:pt>
                <c:pt idx="1170">
                  <c:v>0.61367238281248004</c:v>
                </c:pt>
                <c:pt idx="1171">
                  <c:v>0.61459078124991995</c:v>
                </c:pt>
                <c:pt idx="1172">
                  <c:v>0.61550066406240012</c:v>
                </c:pt>
                <c:pt idx="1173">
                  <c:v>0.61635890624991996</c:v>
                </c:pt>
                <c:pt idx="1174">
                  <c:v>0.61733769531263993</c:v>
                </c:pt>
                <c:pt idx="1175">
                  <c:v>0.61827777343743995</c:v>
                </c:pt>
                <c:pt idx="1176">
                  <c:v>0.61923859375008006</c:v>
                </c:pt>
                <c:pt idx="1177">
                  <c:v>0.62016984375008011</c:v>
                </c:pt>
                <c:pt idx="1178">
                  <c:v>0.62106289062496012</c:v>
                </c:pt>
                <c:pt idx="1179">
                  <c:v>0.62200777343743996</c:v>
                </c:pt>
                <c:pt idx="1180">
                  <c:v>0.62294417968736004</c:v>
                </c:pt>
                <c:pt idx="1181">
                  <c:v>0.6238706640624001</c:v>
                </c:pt>
                <c:pt idx="1182">
                  <c:v>0.62483671875008007</c:v>
                </c:pt>
                <c:pt idx="1183">
                  <c:v>0.62572925781248001</c:v>
                </c:pt>
                <c:pt idx="1184">
                  <c:v>0.62665039062496009</c:v>
                </c:pt>
                <c:pt idx="1185">
                  <c:v>0.62756113281248005</c:v>
                </c:pt>
                <c:pt idx="1186">
                  <c:v>0.62845499999999999</c:v>
                </c:pt>
                <c:pt idx="1187">
                  <c:v>0.62939398437503991</c:v>
                </c:pt>
                <c:pt idx="1188">
                  <c:v>0.63034820312511997</c:v>
                </c:pt>
                <c:pt idx="1189">
                  <c:v>0.63129777343743998</c:v>
                </c:pt>
                <c:pt idx="1190">
                  <c:v>0.63216007812511998</c:v>
                </c:pt>
                <c:pt idx="1191">
                  <c:v>0.63305761718751996</c:v>
                </c:pt>
                <c:pt idx="1192">
                  <c:v>0.63390777343743998</c:v>
                </c:pt>
                <c:pt idx="1193">
                  <c:v>0.63484730468736006</c:v>
                </c:pt>
                <c:pt idx="1194">
                  <c:v>0.63580847656256001</c:v>
                </c:pt>
                <c:pt idx="1195">
                  <c:v>0.63680636718751993</c:v>
                </c:pt>
                <c:pt idx="1196">
                  <c:v>0.63772031250015992</c:v>
                </c:pt>
                <c:pt idx="1197">
                  <c:v>0.63867015624991996</c:v>
                </c:pt>
                <c:pt idx="1198">
                  <c:v>0.63957734375008002</c:v>
                </c:pt>
                <c:pt idx="1199">
                  <c:v>0.64053316406240002</c:v>
                </c:pt>
                <c:pt idx="1200">
                  <c:v>0.64150449218751993</c:v>
                </c:pt>
                <c:pt idx="1201">
                  <c:v>0.64246679687487995</c:v>
                </c:pt>
                <c:pt idx="1202">
                  <c:v>0.64343214843744001</c:v>
                </c:pt>
                <c:pt idx="1203">
                  <c:v>0.64442507812511995</c:v>
                </c:pt>
                <c:pt idx="1204">
                  <c:v>0.64534070312512004</c:v>
                </c:pt>
                <c:pt idx="1205">
                  <c:v>0.64626937500000003</c:v>
                </c:pt>
                <c:pt idx="1206">
                  <c:v>0.64716789062496005</c:v>
                </c:pt>
                <c:pt idx="1207">
                  <c:v>0.64804621093759995</c:v>
                </c:pt>
                <c:pt idx="1208">
                  <c:v>0.64901714843743996</c:v>
                </c:pt>
                <c:pt idx="1209">
                  <c:v>0.64991808593759992</c:v>
                </c:pt>
                <c:pt idx="1210">
                  <c:v>0.65089468750015989</c:v>
                </c:pt>
                <c:pt idx="1211">
                  <c:v>0.65184652343743998</c:v>
                </c:pt>
                <c:pt idx="1212">
                  <c:v>0.65280921875008002</c:v>
                </c:pt>
                <c:pt idx="1213">
                  <c:v>0.6537390625001599</c:v>
                </c:pt>
                <c:pt idx="1214">
                  <c:v>0.65469527343744005</c:v>
                </c:pt>
                <c:pt idx="1215">
                  <c:v>0.65563242187487991</c:v>
                </c:pt>
                <c:pt idx="1216">
                  <c:v>0.6566370312499199</c:v>
                </c:pt>
                <c:pt idx="1217">
                  <c:v>0.65762218750015999</c:v>
                </c:pt>
                <c:pt idx="1218">
                  <c:v>0.65862664062496001</c:v>
                </c:pt>
                <c:pt idx="1219">
                  <c:v>0.65959117187487992</c:v>
                </c:pt>
                <c:pt idx="1220">
                  <c:v>0.66059484375008004</c:v>
                </c:pt>
                <c:pt idx="1221">
                  <c:v>0.66157140624991995</c:v>
                </c:pt>
                <c:pt idx="1222">
                  <c:v>0.66259062499999999</c:v>
                </c:pt>
                <c:pt idx="1223">
                  <c:v>0.66359765624991995</c:v>
                </c:pt>
                <c:pt idx="1224">
                  <c:v>0.66462874999999999</c:v>
                </c:pt>
                <c:pt idx="1225">
                  <c:v>0.66568195312512013</c:v>
                </c:pt>
                <c:pt idx="1226">
                  <c:v>0.66676851562496009</c:v>
                </c:pt>
                <c:pt idx="1227">
                  <c:v>0.66779953124991998</c:v>
                </c:pt>
                <c:pt idx="1228">
                  <c:v>0.66880335937503999</c:v>
                </c:pt>
                <c:pt idx="1229">
                  <c:v>0.66983906250016001</c:v>
                </c:pt>
                <c:pt idx="1230">
                  <c:v>0.67087656250016003</c:v>
                </c:pt>
                <c:pt idx="1231">
                  <c:v>0.67188476562496002</c:v>
                </c:pt>
                <c:pt idx="1232">
                  <c:v>0.6729263281251201</c:v>
                </c:pt>
                <c:pt idx="1233">
                  <c:v>0.67401109375008006</c:v>
                </c:pt>
                <c:pt idx="1234">
                  <c:v>0.67503625</c:v>
                </c:pt>
                <c:pt idx="1235">
                  <c:v>0.6760174218748799</c:v>
                </c:pt>
                <c:pt idx="1236">
                  <c:v>0.67700921875008002</c:v>
                </c:pt>
                <c:pt idx="1237">
                  <c:v>0.67804265624991988</c:v>
                </c:pt>
                <c:pt idx="1238">
                  <c:v>0.6790292968748799</c:v>
                </c:pt>
                <c:pt idx="1239">
                  <c:v>0.68006171875008004</c:v>
                </c:pt>
                <c:pt idx="1240">
                  <c:v>0.68101546875008012</c:v>
                </c:pt>
                <c:pt idx="1241">
                  <c:v>0.68209687500000005</c:v>
                </c:pt>
                <c:pt idx="1242">
                  <c:v>0.68307679687487988</c:v>
                </c:pt>
                <c:pt idx="1243">
                  <c:v>0.6840766406249601</c:v>
                </c:pt>
                <c:pt idx="1244">
                  <c:v>0.68508484375008005</c:v>
                </c:pt>
                <c:pt idx="1245">
                  <c:v>0.68619570312512013</c:v>
                </c:pt>
                <c:pt idx="1246">
                  <c:v>0.68724093750016002</c:v>
                </c:pt>
                <c:pt idx="1247">
                  <c:v>0.68831460937503997</c:v>
                </c:pt>
                <c:pt idx="1248">
                  <c:v>0.68942921875008012</c:v>
                </c:pt>
                <c:pt idx="1249">
                  <c:v>0.69050679687487992</c:v>
                </c:pt>
                <c:pt idx="1250">
                  <c:v>0.69155976562496002</c:v>
                </c:pt>
                <c:pt idx="1251">
                  <c:v>0.69259093750015999</c:v>
                </c:pt>
                <c:pt idx="1252">
                  <c:v>0.69363492187487985</c:v>
                </c:pt>
                <c:pt idx="1253">
                  <c:v>0.69471898437503998</c:v>
                </c:pt>
                <c:pt idx="1254">
                  <c:v>0.69578140624991991</c:v>
                </c:pt>
                <c:pt idx="1255">
                  <c:v>0.69680492187487986</c:v>
                </c:pt>
                <c:pt idx="1256">
                  <c:v>0.69784804687487989</c:v>
                </c:pt>
                <c:pt idx="1257">
                  <c:v>0.69889648437503993</c:v>
                </c:pt>
                <c:pt idx="1258">
                  <c:v>0.69986078124991991</c:v>
                </c:pt>
                <c:pt idx="1259">
                  <c:v>0.70085343750016005</c:v>
                </c:pt>
                <c:pt idx="1260">
                  <c:v>0.70189164062496001</c:v>
                </c:pt>
                <c:pt idx="1261">
                  <c:v>0.70291937500000001</c:v>
                </c:pt>
                <c:pt idx="1262">
                  <c:v>0.70400195312512015</c:v>
                </c:pt>
                <c:pt idx="1263">
                  <c:v>0.70497539062496006</c:v>
                </c:pt>
                <c:pt idx="1264">
                  <c:v>0.70602984375008004</c:v>
                </c:pt>
                <c:pt idx="1265">
                  <c:v>0.70701906250016</c:v>
                </c:pt>
                <c:pt idx="1266">
                  <c:v>0.70803148437503993</c:v>
                </c:pt>
                <c:pt idx="1267">
                  <c:v>0.70902515624991991</c:v>
                </c:pt>
                <c:pt idx="1268">
                  <c:v>0.71010406250016</c:v>
                </c:pt>
                <c:pt idx="1269">
                  <c:v>0.71116476562496012</c:v>
                </c:pt>
                <c:pt idx="1270">
                  <c:v>0.71220421875008011</c:v>
                </c:pt>
                <c:pt idx="1271">
                  <c:v>0.71320046875008003</c:v>
                </c:pt>
                <c:pt idx="1272">
                  <c:v>0.71422171875008011</c:v>
                </c:pt>
                <c:pt idx="1273">
                  <c:v>0.71523492187487991</c:v>
                </c:pt>
                <c:pt idx="1274">
                  <c:v>0.71627429687487987</c:v>
                </c:pt>
                <c:pt idx="1275">
                  <c:v>0.71731867187487985</c:v>
                </c:pt>
                <c:pt idx="1276">
                  <c:v>0.71839523437503994</c:v>
                </c:pt>
                <c:pt idx="1277">
                  <c:v>0.71943382812512013</c:v>
                </c:pt>
                <c:pt idx="1278">
                  <c:v>0.72054078124991994</c:v>
                </c:pt>
                <c:pt idx="1279">
                  <c:v>0.72158656250016007</c:v>
                </c:pt>
                <c:pt idx="1280">
                  <c:v>0.72273820312512005</c:v>
                </c:pt>
                <c:pt idx="1281">
                  <c:v>0.72386015624991995</c:v>
                </c:pt>
                <c:pt idx="1282">
                  <c:v>0.72498679687487988</c:v>
                </c:pt>
                <c:pt idx="1283">
                  <c:v>0.72612664062496002</c:v>
                </c:pt>
                <c:pt idx="1284">
                  <c:v>0.72717437500000004</c:v>
                </c:pt>
                <c:pt idx="1285">
                  <c:v>0.72829296875008009</c:v>
                </c:pt>
                <c:pt idx="1286">
                  <c:v>0.72934835937503995</c:v>
                </c:pt>
                <c:pt idx="1287">
                  <c:v>0.73043429687487993</c:v>
                </c:pt>
                <c:pt idx="1288">
                  <c:v>0.73142039062496012</c:v>
                </c:pt>
                <c:pt idx="1289">
                  <c:v>0.73248703124991998</c:v>
                </c:pt>
                <c:pt idx="1290">
                  <c:v>0.73342640624991995</c:v>
                </c:pt>
                <c:pt idx="1291">
                  <c:v>0.73447101562496009</c:v>
                </c:pt>
                <c:pt idx="1292">
                  <c:v>0.73546695312512012</c:v>
                </c:pt>
                <c:pt idx="1293">
                  <c:v>0.73652601562496012</c:v>
                </c:pt>
                <c:pt idx="1294">
                  <c:v>0.73755273437503999</c:v>
                </c:pt>
                <c:pt idx="1295">
                  <c:v>0.73854242187487995</c:v>
                </c:pt>
                <c:pt idx="1296">
                  <c:v>0.73955625000000003</c:v>
                </c:pt>
                <c:pt idx="1297">
                  <c:v>0.74061648437503991</c:v>
                </c:pt>
                <c:pt idx="1298">
                  <c:v>0.7416420312499199</c:v>
                </c:pt>
                <c:pt idx="1299">
                  <c:v>0.74271117187487989</c:v>
                </c:pt>
                <c:pt idx="1300">
                  <c:v>0.74377281250016003</c:v>
                </c:pt>
                <c:pt idx="1301">
                  <c:v>0.74481289062496003</c:v>
                </c:pt>
                <c:pt idx="1302">
                  <c:v>0.74581445312512007</c:v>
                </c:pt>
                <c:pt idx="1303">
                  <c:v>0.74683648437503991</c:v>
                </c:pt>
                <c:pt idx="1304">
                  <c:v>0.74791437500000002</c:v>
                </c:pt>
                <c:pt idx="1305">
                  <c:v>0.74905054687487993</c:v>
                </c:pt>
                <c:pt idx="1306">
                  <c:v>0.75012335937503993</c:v>
                </c:pt>
                <c:pt idx="1307">
                  <c:v>0.75117187500000004</c:v>
                </c:pt>
                <c:pt idx="1308">
                  <c:v>0.75231171875008007</c:v>
                </c:pt>
                <c:pt idx="1309">
                  <c:v>0.7533974218748799</c:v>
                </c:pt>
                <c:pt idx="1310">
                  <c:v>0.75449187500000003</c:v>
                </c:pt>
                <c:pt idx="1311">
                  <c:v>0.75560335937503997</c:v>
                </c:pt>
                <c:pt idx="1312">
                  <c:v>0.75679007812512011</c:v>
                </c:pt>
                <c:pt idx="1313">
                  <c:v>0.75787742187487994</c:v>
                </c:pt>
                <c:pt idx="1314">
                  <c:v>0.75898937499999997</c:v>
                </c:pt>
                <c:pt idx="1315">
                  <c:v>0.76003218750015999</c:v>
                </c:pt>
                <c:pt idx="1316">
                  <c:v>0.76117335937503994</c:v>
                </c:pt>
                <c:pt idx="1317">
                  <c:v>0.76228296875008006</c:v>
                </c:pt>
                <c:pt idx="1318">
                  <c:v>0.76336773437503991</c:v>
                </c:pt>
                <c:pt idx="1319">
                  <c:v>0.76442367187487992</c:v>
                </c:pt>
                <c:pt idx="1320">
                  <c:v>0.76552953124991996</c:v>
                </c:pt>
                <c:pt idx="1321">
                  <c:v>0.76660093750016001</c:v>
                </c:pt>
                <c:pt idx="1322">
                  <c:v>0.76765531250016006</c:v>
                </c:pt>
                <c:pt idx="1323">
                  <c:v>0.76874117187487989</c:v>
                </c:pt>
                <c:pt idx="1324">
                  <c:v>0.76986351562496003</c:v>
                </c:pt>
                <c:pt idx="1325">
                  <c:v>0.77092445312512015</c:v>
                </c:pt>
                <c:pt idx="1326">
                  <c:v>0.77195984375008009</c:v>
                </c:pt>
                <c:pt idx="1327">
                  <c:v>0.77296914062496003</c:v>
                </c:pt>
                <c:pt idx="1328">
                  <c:v>0.77406117187487988</c:v>
                </c:pt>
                <c:pt idx="1329">
                  <c:v>0.77518789062496007</c:v>
                </c:pt>
                <c:pt idx="1330">
                  <c:v>0.77634976562496005</c:v>
                </c:pt>
                <c:pt idx="1331">
                  <c:v>0.77752367187487992</c:v>
                </c:pt>
                <c:pt idx="1332">
                  <c:v>0.7786824218748799</c:v>
                </c:pt>
                <c:pt idx="1333">
                  <c:v>0.77981992187487992</c:v>
                </c:pt>
                <c:pt idx="1334">
                  <c:v>0.78093085937503992</c:v>
                </c:pt>
                <c:pt idx="1335">
                  <c:v>0.78213750000000004</c:v>
                </c:pt>
                <c:pt idx="1336">
                  <c:v>0.78337781250016003</c:v>
                </c:pt>
                <c:pt idx="1337">
                  <c:v>0.78462874999999999</c:v>
                </c:pt>
                <c:pt idx="1338">
                  <c:v>0.7858297656249601</c:v>
                </c:pt>
                <c:pt idx="1339">
                  <c:v>0.78702156250016009</c:v>
                </c:pt>
                <c:pt idx="1340">
                  <c:v>0.78819828124991997</c:v>
                </c:pt>
                <c:pt idx="1341">
                  <c:v>0.78937179687487991</c:v>
                </c:pt>
                <c:pt idx="1342">
                  <c:v>0.79049687499999999</c:v>
                </c:pt>
                <c:pt idx="1343">
                  <c:v>0.79170304687487991</c:v>
                </c:pt>
                <c:pt idx="1344">
                  <c:v>0.79290257812512011</c:v>
                </c:pt>
                <c:pt idx="1345">
                  <c:v>0.79408109375008007</c:v>
                </c:pt>
                <c:pt idx="1346">
                  <c:v>0.79520429687487992</c:v>
                </c:pt>
                <c:pt idx="1347">
                  <c:v>0.79642679687487994</c:v>
                </c:pt>
                <c:pt idx="1348">
                  <c:v>0.79753648437503999</c:v>
                </c:pt>
                <c:pt idx="1349">
                  <c:v>0.79866070312512005</c:v>
                </c:pt>
                <c:pt idx="1350">
                  <c:v>0.79979054687487994</c:v>
                </c:pt>
                <c:pt idx="1351">
                  <c:v>0.80094023437503992</c:v>
                </c:pt>
                <c:pt idx="1352">
                  <c:v>0.80211937499999997</c:v>
                </c:pt>
                <c:pt idx="1353">
                  <c:v>0.80324382812512007</c:v>
                </c:pt>
                <c:pt idx="1354">
                  <c:v>0.80433718750016003</c:v>
                </c:pt>
                <c:pt idx="1355">
                  <c:v>0.805438125</c:v>
                </c:pt>
                <c:pt idx="1356">
                  <c:v>0.80655851562496006</c:v>
                </c:pt>
                <c:pt idx="1357">
                  <c:v>0.807640625</c:v>
                </c:pt>
                <c:pt idx="1358">
                  <c:v>0.80874289062496008</c:v>
                </c:pt>
                <c:pt idx="1359">
                  <c:v>0.80990343750016003</c:v>
                </c:pt>
                <c:pt idx="1360">
                  <c:v>0.81098578124991993</c:v>
                </c:pt>
                <c:pt idx="1361">
                  <c:v>0.81206812500000003</c:v>
                </c:pt>
                <c:pt idx="1362">
                  <c:v>0.81316101562496002</c:v>
                </c:pt>
                <c:pt idx="1363">
                  <c:v>0.81423875000000001</c:v>
                </c:pt>
                <c:pt idx="1364">
                  <c:v>0.81534132812512006</c:v>
                </c:pt>
                <c:pt idx="1365">
                  <c:v>0.81642382812512015</c:v>
                </c:pt>
                <c:pt idx="1366">
                  <c:v>0.81754882812512009</c:v>
                </c:pt>
                <c:pt idx="1367">
                  <c:v>0.81868078124991994</c:v>
                </c:pt>
                <c:pt idx="1368">
                  <c:v>0.81988093750016</c:v>
                </c:pt>
                <c:pt idx="1369">
                  <c:v>0.82099109375008006</c:v>
                </c:pt>
                <c:pt idx="1370">
                  <c:v>0.82221710937503989</c:v>
                </c:pt>
                <c:pt idx="1371">
                  <c:v>0.82342625000000003</c:v>
                </c:pt>
                <c:pt idx="1372">
                  <c:v>0.82464570312512009</c:v>
                </c:pt>
                <c:pt idx="1373">
                  <c:v>0.82582617187487994</c:v>
                </c:pt>
                <c:pt idx="1374">
                  <c:v>0.82704328124991988</c:v>
                </c:pt>
                <c:pt idx="1375">
                  <c:v>0.8282235156249601</c:v>
                </c:pt>
                <c:pt idx="1376">
                  <c:v>0.82944210937503993</c:v>
                </c:pt>
                <c:pt idx="1377">
                  <c:v>0.83056539062496004</c:v>
                </c:pt>
                <c:pt idx="1378">
                  <c:v>0.83175453124991994</c:v>
                </c:pt>
                <c:pt idx="1379">
                  <c:v>0.8329314062499199</c:v>
                </c:pt>
                <c:pt idx="1380">
                  <c:v>0.83411078124991989</c:v>
                </c:pt>
                <c:pt idx="1381">
                  <c:v>0.83522101562496009</c:v>
                </c:pt>
                <c:pt idx="1382">
                  <c:v>0.83638296875008011</c:v>
                </c:pt>
                <c:pt idx="1383">
                  <c:v>0.83753242187487986</c:v>
                </c:pt>
                <c:pt idx="1384">
                  <c:v>0.83870468750016003</c:v>
                </c:pt>
                <c:pt idx="1385">
                  <c:v>0.8399453906249601</c:v>
                </c:pt>
                <c:pt idx="1386">
                  <c:v>0.84108039062496009</c:v>
                </c:pt>
                <c:pt idx="1387">
                  <c:v>0.84233625000000001</c:v>
                </c:pt>
                <c:pt idx="1388">
                  <c:v>0.84346140624991994</c:v>
                </c:pt>
                <c:pt idx="1389">
                  <c:v>0.84465523437503998</c:v>
                </c:pt>
                <c:pt idx="1390">
                  <c:v>0.84574992187487985</c:v>
                </c:pt>
                <c:pt idx="1391">
                  <c:v>0.84696546875008005</c:v>
                </c:pt>
                <c:pt idx="1392">
                  <c:v>0.84813687500000001</c:v>
                </c:pt>
                <c:pt idx="1393">
                  <c:v>0.84941039062496004</c:v>
                </c:pt>
                <c:pt idx="1394">
                  <c:v>0.85061562499999999</c:v>
                </c:pt>
                <c:pt idx="1395">
                  <c:v>0.85180124999999995</c:v>
                </c:pt>
                <c:pt idx="1396">
                  <c:v>0.85299054687487985</c:v>
                </c:pt>
                <c:pt idx="1397">
                  <c:v>0.85412414062496012</c:v>
                </c:pt>
                <c:pt idx="1398">
                  <c:v>0.85535499999999998</c:v>
                </c:pt>
                <c:pt idx="1399">
                  <c:v>0.85659046875008005</c:v>
                </c:pt>
                <c:pt idx="1400">
                  <c:v>0.85778328124991998</c:v>
                </c:pt>
                <c:pt idx="1401">
                  <c:v>0.85895742187487989</c:v>
                </c:pt>
                <c:pt idx="1402">
                  <c:v>0.86009617187487986</c:v>
                </c:pt>
                <c:pt idx="1403">
                  <c:v>0.86127328124991998</c:v>
                </c:pt>
                <c:pt idx="1404">
                  <c:v>0.8624307812499199</c:v>
                </c:pt>
                <c:pt idx="1405">
                  <c:v>0.86363742187487991</c:v>
                </c:pt>
                <c:pt idx="1406">
                  <c:v>0.86479554687487992</c:v>
                </c:pt>
                <c:pt idx="1407">
                  <c:v>0.8659928906249601</c:v>
                </c:pt>
                <c:pt idx="1408">
                  <c:v>0.86713367187487989</c:v>
                </c:pt>
                <c:pt idx="1409">
                  <c:v>0.86829046875008009</c:v>
                </c:pt>
                <c:pt idx="1410">
                  <c:v>0.8694969531251201</c:v>
                </c:pt>
                <c:pt idx="1411">
                  <c:v>0.87069468750015999</c:v>
                </c:pt>
                <c:pt idx="1412">
                  <c:v>0.87189195312512013</c:v>
                </c:pt>
                <c:pt idx="1413">
                  <c:v>0.87296890624991996</c:v>
                </c:pt>
                <c:pt idx="1414">
                  <c:v>0.87415085937503989</c:v>
                </c:pt>
                <c:pt idx="1415">
                  <c:v>0.87531695312512015</c:v>
                </c:pt>
                <c:pt idx="1416">
                  <c:v>0.87651703124991998</c:v>
                </c:pt>
                <c:pt idx="1417">
                  <c:v>0.8776902343750399</c:v>
                </c:pt>
                <c:pt idx="1418">
                  <c:v>0.87889843750016006</c:v>
                </c:pt>
                <c:pt idx="1419">
                  <c:v>0.88004749999999998</c:v>
                </c:pt>
                <c:pt idx="1420">
                  <c:v>0.88126101562496006</c:v>
                </c:pt>
                <c:pt idx="1421">
                  <c:v>0.88243539062496001</c:v>
                </c:pt>
                <c:pt idx="1422">
                  <c:v>0.88368960937503993</c:v>
                </c:pt>
                <c:pt idx="1423">
                  <c:v>0.88496218750016009</c:v>
                </c:pt>
                <c:pt idx="1424">
                  <c:v>0.88620929687487993</c:v>
                </c:pt>
                <c:pt idx="1425">
                  <c:v>0.88739023437503994</c:v>
                </c:pt>
                <c:pt idx="1426">
                  <c:v>0.88864585937503993</c:v>
                </c:pt>
                <c:pt idx="1427">
                  <c:v>0.88985203124992007</c:v>
                </c:pt>
                <c:pt idx="1428">
                  <c:v>0.89110500000000004</c:v>
                </c:pt>
                <c:pt idx="1429">
                  <c:v>0.89233453124992002</c:v>
                </c:pt>
                <c:pt idx="1430">
                  <c:v>0.89357828124992</c:v>
                </c:pt>
                <c:pt idx="1431">
                  <c:v>0.89477453124992001</c:v>
                </c:pt>
                <c:pt idx="1432">
                  <c:v>0.89597414062496006</c:v>
                </c:pt>
                <c:pt idx="1433">
                  <c:v>0.89714460937503993</c:v>
                </c:pt>
                <c:pt idx="1434">
                  <c:v>0.89831265624992018</c:v>
                </c:pt>
                <c:pt idx="1435">
                  <c:v>0.89948445312512004</c:v>
                </c:pt>
                <c:pt idx="1436">
                  <c:v>0.90061531250016014</c:v>
                </c:pt>
                <c:pt idx="1437">
                  <c:v>0.90183218750016014</c:v>
                </c:pt>
                <c:pt idx="1438">
                  <c:v>0.90300164062496002</c:v>
                </c:pt>
                <c:pt idx="1439">
                  <c:v>0.90418437500000004</c:v>
                </c:pt>
                <c:pt idx="1440">
                  <c:v>0.90534945312512005</c:v>
                </c:pt>
                <c:pt idx="1441">
                  <c:v>0.90656437499999998</c:v>
                </c:pt>
                <c:pt idx="1442">
                  <c:v>0.90776585937503995</c:v>
                </c:pt>
                <c:pt idx="1443">
                  <c:v>0.9089973437500799</c:v>
                </c:pt>
                <c:pt idx="1444">
                  <c:v>0.91022664062496006</c:v>
                </c:pt>
                <c:pt idx="1445">
                  <c:v>0.91147945312512002</c:v>
                </c:pt>
                <c:pt idx="1446">
                  <c:v>0.91275460937503994</c:v>
                </c:pt>
                <c:pt idx="1447">
                  <c:v>0.91401210937503996</c:v>
                </c:pt>
                <c:pt idx="1448">
                  <c:v>0.91525500000000004</c:v>
                </c:pt>
                <c:pt idx="1449">
                  <c:v>0.91657257812512005</c:v>
                </c:pt>
                <c:pt idx="1450">
                  <c:v>0.91786406250016017</c:v>
                </c:pt>
                <c:pt idx="1451">
                  <c:v>0.91915578124992015</c:v>
                </c:pt>
                <c:pt idx="1452">
                  <c:v>0.92038500000000001</c:v>
                </c:pt>
                <c:pt idx="1453">
                  <c:v>0.92173812499999996</c:v>
                </c:pt>
                <c:pt idx="1454">
                  <c:v>0.92297718750016011</c:v>
                </c:pt>
                <c:pt idx="1455">
                  <c:v>0.92427382812512004</c:v>
                </c:pt>
                <c:pt idx="1456">
                  <c:v>0.92557523437503997</c:v>
                </c:pt>
                <c:pt idx="1457">
                  <c:v>0.92684789062496009</c:v>
                </c:pt>
                <c:pt idx="1458">
                  <c:v>0.92809656250016015</c:v>
                </c:pt>
                <c:pt idx="1459">
                  <c:v>0.92937257812511997</c:v>
                </c:pt>
                <c:pt idx="1460">
                  <c:v>0.93065859375007987</c:v>
                </c:pt>
                <c:pt idx="1461">
                  <c:v>0.93194953124992008</c:v>
                </c:pt>
                <c:pt idx="1462">
                  <c:v>0.93323117187488003</c:v>
                </c:pt>
                <c:pt idx="1463">
                  <c:v>0.93445156250016015</c:v>
                </c:pt>
                <c:pt idx="1464">
                  <c:v>0.93574687499999998</c:v>
                </c:pt>
                <c:pt idx="1465">
                  <c:v>0.93703210937503989</c:v>
                </c:pt>
                <c:pt idx="1466">
                  <c:v>0.93825562500000004</c:v>
                </c:pt>
                <c:pt idx="1467">
                  <c:v>0.93952640624992012</c:v>
                </c:pt>
                <c:pt idx="1468">
                  <c:v>0.94077156250016014</c:v>
                </c:pt>
                <c:pt idx="1469">
                  <c:v>0.94193828124992018</c:v>
                </c:pt>
                <c:pt idx="1470">
                  <c:v>0.94315726562496005</c:v>
                </c:pt>
                <c:pt idx="1471">
                  <c:v>0.94436835937503993</c:v>
                </c:pt>
                <c:pt idx="1472">
                  <c:v>0.94565679687488002</c:v>
                </c:pt>
                <c:pt idx="1473">
                  <c:v>0.94688632812511997</c:v>
                </c:pt>
                <c:pt idx="1474">
                  <c:v>0.94815742187487995</c:v>
                </c:pt>
                <c:pt idx="1475">
                  <c:v>0.94935867187487999</c:v>
                </c:pt>
                <c:pt idx="1476">
                  <c:v>0.95065124999999995</c:v>
                </c:pt>
                <c:pt idx="1477">
                  <c:v>0.95187859375007988</c:v>
                </c:pt>
                <c:pt idx="1478">
                  <c:v>0.9531901562499201</c:v>
                </c:pt>
                <c:pt idx="1479">
                  <c:v>0.95448679687488003</c:v>
                </c:pt>
                <c:pt idx="1480">
                  <c:v>0.95579765624992008</c:v>
                </c:pt>
                <c:pt idx="1481">
                  <c:v>0.95710757812512004</c:v>
                </c:pt>
                <c:pt idx="1482">
                  <c:v>0.95842820312512</c:v>
                </c:pt>
                <c:pt idx="1483">
                  <c:v>0.95969421875007987</c:v>
                </c:pt>
                <c:pt idx="1484">
                  <c:v>0.96099406250016017</c:v>
                </c:pt>
                <c:pt idx="1485">
                  <c:v>0.96227789062496005</c:v>
                </c:pt>
                <c:pt idx="1486">
                  <c:v>0.96354546875007985</c:v>
                </c:pt>
                <c:pt idx="1487">
                  <c:v>0.9648084375001601</c:v>
                </c:pt>
                <c:pt idx="1488">
                  <c:v>0.96608242187488003</c:v>
                </c:pt>
                <c:pt idx="1489">
                  <c:v>0.967398125</c:v>
                </c:pt>
                <c:pt idx="1490">
                  <c:v>0.96865023437503994</c:v>
                </c:pt>
                <c:pt idx="1491">
                  <c:v>0.96986656250016012</c:v>
                </c:pt>
                <c:pt idx="1492">
                  <c:v>0.97106953124992013</c:v>
                </c:pt>
                <c:pt idx="1493">
                  <c:v>0.97235382812512006</c:v>
                </c:pt>
                <c:pt idx="1494">
                  <c:v>0.97359304687488002</c:v>
                </c:pt>
                <c:pt idx="1495">
                  <c:v>0.97490132812511998</c:v>
                </c:pt>
                <c:pt idx="1496">
                  <c:v>0.97614992187488003</c:v>
                </c:pt>
                <c:pt idx="1497">
                  <c:v>0.97744437500000003</c:v>
                </c:pt>
                <c:pt idx="1498">
                  <c:v>0.97873632812512001</c:v>
                </c:pt>
                <c:pt idx="1499">
                  <c:v>0.98002617187487995</c:v>
                </c:pt>
                <c:pt idx="1500">
                  <c:v>0.98127867187488005</c:v>
                </c:pt>
                <c:pt idx="1501">
                  <c:v>0.98261078124992018</c:v>
                </c:pt>
                <c:pt idx="1502">
                  <c:v>0.98385960937503991</c:v>
                </c:pt>
                <c:pt idx="1503">
                  <c:v>0.98513382812511996</c:v>
                </c:pt>
                <c:pt idx="1504">
                  <c:v>0.98638820312511999</c:v>
                </c:pt>
                <c:pt idx="1505">
                  <c:v>0.98762921875007992</c:v>
                </c:pt>
                <c:pt idx="1506">
                  <c:v>0.98889101562496007</c:v>
                </c:pt>
                <c:pt idx="1507">
                  <c:v>0.99021203124992008</c:v>
                </c:pt>
                <c:pt idx="1508">
                  <c:v>0.99148203124992018</c:v>
                </c:pt>
                <c:pt idx="1509">
                  <c:v>0.99273624999999999</c:v>
                </c:pt>
                <c:pt idx="1510">
                  <c:v>0.99402085937503992</c:v>
                </c:pt>
                <c:pt idx="1511">
                  <c:v>0.99534750000000005</c:v>
                </c:pt>
                <c:pt idx="1512">
                  <c:v>0.99664632812512</c:v>
                </c:pt>
                <c:pt idx="1513">
                  <c:v>0.99794312500000004</c:v>
                </c:pt>
                <c:pt idx="1514">
                  <c:v>0.99924039062496006</c:v>
                </c:pt>
                <c:pt idx="1515">
                  <c:v>1.00058945312512</c:v>
                </c:pt>
                <c:pt idx="1516">
                  <c:v>1.0019117968748801</c:v>
                </c:pt>
                <c:pt idx="1517">
                  <c:v>1.00318554687488</c:v>
                </c:pt>
                <c:pt idx="1518">
                  <c:v>1.0044640625001602</c:v>
                </c:pt>
                <c:pt idx="1519">
                  <c:v>1.0057791406249601</c:v>
                </c:pt>
                <c:pt idx="1520">
                  <c:v>1.0070904687500799</c:v>
                </c:pt>
                <c:pt idx="1521">
                  <c:v>1.0083289062499201</c:v>
                </c:pt>
                <c:pt idx="1522">
                  <c:v>1.00962148437504</c:v>
                </c:pt>
                <c:pt idx="1523">
                  <c:v>1.0108714843750399</c:v>
                </c:pt>
                <c:pt idx="1524">
                  <c:v>1.01216257812512</c:v>
                </c:pt>
                <c:pt idx="1525">
                  <c:v>1.0134140625001602</c:v>
                </c:pt>
                <c:pt idx="1526">
                  <c:v>1.0147368750000001</c:v>
                </c:pt>
                <c:pt idx="1527">
                  <c:v>1.0160382031251201</c:v>
                </c:pt>
                <c:pt idx="1528">
                  <c:v>1.01732507812512</c:v>
                </c:pt>
                <c:pt idx="1529">
                  <c:v>1.0185772656249601</c:v>
                </c:pt>
                <c:pt idx="1530">
                  <c:v>1.0199017187500798</c:v>
                </c:pt>
                <c:pt idx="1531">
                  <c:v>1.02114820312512</c:v>
                </c:pt>
                <c:pt idx="1532">
                  <c:v>1.0224798437500799</c:v>
                </c:pt>
                <c:pt idx="1533">
                  <c:v>1.0237839062499201</c:v>
                </c:pt>
                <c:pt idx="1534">
                  <c:v>1.0251024218748801</c:v>
                </c:pt>
                <c:pt idx="1535">
                  <c:v>1.0264082812499202</c:v>
                </c:pt>
                <c:pt idx="1536">
                  <c:v>1.02768171875008</c:v>
                </c:pt>
                <c:pt idx="1537">
                  <c:v>1.0289614062499202</c:v>
                </c:pt>
                <c:pt idx="1538">
                  <c:v>1.030310625</c:v>
                </c:pt>
                <c:pt idx="1539">
                  <c:v>1.0316351562499202</c:v>
                </c:pt>
                <c:pt idx="1540">
                  <c:v>1.0329270312499201</c:v>
                </c:pt>
                <c:pt idx="1541">
                  <c:v>1.0342998437500799</c:v>
                </c:pt>
                <c:pt idx="1542">
                  <c:v>1.0356564062499201</c:v>
                </c:pt>
                <c:pt idx="1543">
                  <c:v>1.037063125</c:v>
                </c:pt>
                <c:pt idx="1544">
                  <c:v>1.03843648437504</c:v>
                </c:pt>
                <c:pt idx="1545">
                  <c:v>1.0397862499999999</c:v>
                </c:pt>
                <c:pt idx="1546">
                  <c:v>1.04116453124992</c:v>
                </c:pt>
                <c:pt idx="1547">
                  <c:v>1.0425203125001601</c:v>
                </c:pt>
                <c:pt idx="1548">
                  <c:v>1.0438517968748799</c:v>
                </c:pt>
                <c:pt idx="1549">
                  <c:v>1.0452023437500799</c:v>
                </c:pt>
                <c:pt idx="1550">
                  <c:v>1.0465214062499202</c:v>
                </c:pt>
                <c:pt idx="1551">
                  <c:v>1.0478509375001601</c:v>
                </c:pt>
                <c:pt idx="1552">
                  <c:v>1.0491597656249601</c:v>
                </c:pt>
                <c:pt idx="1553">
                  <c:v>1.0504971875001601</c:v>
                </c:pt>
                <c:pt idx="1554">
                  <c:v>1.0518179687500799</c:v>
                </c:pt>
                <c:pt idx="1555">
                  <c:v>1.0532301562499202</c:v>
                </c:pt>
                <c:pt idx="1556">
                  <c:v>1.0545639062499201</c:v>
                </c:pt>
                <c:pt idx="1557">
                  <c:v>1.0559864062499202</c:v>
                </c:pt>
                <c:pt idx="1558">
                  <c:v>1.0573753906249601</c:v>
                </c:pt>
                <c:pt idx="1559">
                  <c:v>1.0588460937500799</c:v>
                </c:pt>
                <c:pt idx="1560">
                  <c:v>1.0602272656249601</c:v>
                </c:pt>
                <c:pt idx="1561">
                  <c:v>1.0617356250000001</c:v>
                </c:pt>
                <c:pt idx="1562">
                  <c:v>1.06317757812512</c:v>
                </c:pt>
                <c:pt idx="1563">
                  <c:v>1.06460648437504</c:v>
                </c:pt>
                <c:pt idx="1564">
                  <c:v>1.06605351562496</c:v>
                </c:pt>
                <c:pt idx="1565">
                  <c:v>1.06748148437504</c:v>
                </c:pt>
                <c:pt idx="1566">
                  <c:v>1.06893078124992</c:v>
                </c:pt>
                <c:pt idx="1567">
                  <c:v>1.0703200781251201</c:v>
                </c:pt>
                <c:pt idx="1568">
                  <c:v>1.0716945312499202</c:v>
                </c:pt>
                <c:pt idx="1569">
                  <c:v>1.07301804687488</c:v>
                </c:pt>
                <c:pt idx="1570">
                  <c:v>1.0744171875001602</c:v>
                </c:pt>
                <c:pt idx="1571">
                  <c:v>1.0757385156249601</c:v>
                </c:pt>
                <c:pt idx="1572">
                  <c:v>1.0770703125001602</c:v>
                </c:pt>
                <c:pt idx="1573">
                  <c:v>1.07842281250016</c:v>
                </c:pt>
                <c:pt idx="1574">
                  <c:v>1.07974257812512</c:v>
                </c:pt>
                <c:pt idx="1575">
                  <c:v>1.0810553125001601</c:v>
                </c:pt>
                <c:pt idx="1576">
                  <c:v>1.0823821875001602</c:v>
                </c:pt>
                <c:pt idx="1577">
                  <c:v>1.08374757812512</c:v>
                </c:pt>
                <c:pt idx="1578">
                  <c:v>1.0851542187500798</c:v>
                </c:pt>
                <c:pt idx="1579">
                  <c:v>1.0865392968748799</c:v>
                </c:pt>
                <c:pt idx="1580">
                  <c:v>1.08793695312512</c:v>
                </c:pt>
                <c:pt idx="1581">
                  <c:v>1.0892813281251199</c:v>
                </c:pt>
                <c:pt idx="1582">
                  <c:v>1.0906729687500798</c:v>
                </c:pt>
                <c:pt idx="1583">
                  <c:v>1.0920711718748799</c:v>
                </c:pt>
                <c:pt idx="1584">
                  <c:v>1.0934692187500799</c:v>
                </c:pt>
                <c:pt idx="1585">
                  <c:v>1.0948225</c:v>
                </c:pt>
                <c:pt idx="1586">
                  <c:v>1.0962088281251201</c:v>
                </c:pt>
                <c:pt idx="1587">
                  <c:v>1.0975814062499201</c:v>
                </c:pt>
                <c:pt idx="1588">
                  <c:v>1.09896289062496</c:v>
                </c:pt>
                <c:pt idx="1589">
                  <c:v>1.1003017968748801</c:v>
                </c:pt>
                <c:pt idx="1590">
                  <c:v>1.10171914062496</c:v>
                </c:pt>
                <c:pt idx="1591">
                  <c:v>1.1031119531251201</c:v>
                </c:pt>
                <c:pt idx="1592">
                  <c:v>1.1045396093750399</c:v>
                </c:pt>
                <c:pt idx="1593">
                  <c:v>1.1058879687500798</c:v>
                </c:pt>
                <c:pt idx="1594">
                  <c:v>1.1073526562499201</c:v>
                </c:pt>
                <c:pt idx="1595">
                  <c:v>1.1087725781251201</c:v>
                </c:pt>
                <c:pt idx="1596">
                  <c:v>1.11024156250016</c:v>
                </c:pt>
                <c:pt idx="1597">
                  <c:v>1.1116167187500798</c:v>
                </c:pt>
                <c:pt idx="1598">
                  <c:v>1.11304148437504</c:v>
                </c:pt>
                <c:pt idx="1599">
                  <c:v>1.1144456250000001</c:v>
                </c:pt>
                <c:pt idx="1600">
                  <c:v>1.1158567187500799</c:v>
                </c:pt>
                <c:pt idx="1601">
                  <c:v>1.11725335937504</c:v>
                </c:pt>
                <c:pt idx="1602">
                  <c:v>1.1186365625001602</c:v>
                </c:pt>
                <c:pt idx="1603">
                  <c:v>1.1200815625001601</c:v>
                </c:pt>
                <c:pt idx="1604">
                  <c:v>1.1214389062499202</c:v>
                </c:pt>
                <c:pt idx="1605">
                  <c:v>1.1228648437500799</c:v>
                </c:pt>
                <c:pt idx="1606">
                  <c:v>1.1242824218748799</c:v>
                </c:pt>
                <c:pt idx="1607">
                  <c:v>1.12572007812512</c:v>
                </c:pt>
                <c:pt idx="1608">
                  <c:v>1.1271125</c:v>
                </c:pt>
                <c:pt idx="1609">
                  <c:v>1.1285637500000001</c:v>
                </c:pt>
                <c:pt idx="1610">
                  <c:v>1.1300092968748801</c:v>
                </c:pt>
                <c:pt idx="1611">
                  <c:v>1.13148242187488</c:v>
                </c:pt>
                <c:pt idx="1612">
                  <c:v>1.1329471093750398</c:v>
                </c:pt>
                <c:pt idx="1613">
                  <c:v>1.13439835937504</c:v>
                </c:pt>
                <c:pt idx="1614">
                  <c:v>1.1358076562499202</c:v>
                </c:pt>
                <c:pt idx="1615">
                  <c:v>1.1372359375001602</c:v>
                </c:pt>
                <c:pt idx="1616">
                  <c:v>1.13864492187488</c:v>
                </c:pt>
                <c:pt idx="1617">
                  <c:v>1.14008765624992</c:v>
                </c:pt>
                <c:pt idx="1618">
                  <c:v>1.1414852343750399</c:v>
                </c:pt>
                <c:pt idx="1619">
                  <c:v>1.1429702343750399</c:v>
                </c:pt>
                <c:pt idx="1620">
                  <c:v>1.1443925781251201</c:v>
                </c:pt>
                <c:pt idx="1621">
                  <c:v>1.1458650781251201</c:v>
                </c:pt>
                <c:pt idx="1622">
                  <c:v>1.1472597656249601</c:v>
                </c:pt>
                <c:pt idx="1623">
                  <c:v>1.1486791406249601</c:v>
                </c:pt>
                <c:pt idx="1624">
                  <c:v>1.1501169531251201</c:v>
                </c:pt>
                <c:pt idx="1625">
                  <c:v>1.1515327343750399</c:v>
                </c:pt>
                <c:pt idx="1626">
                  <c:v>1.1529289843750399</c:v>
                </c:pt>
                <c:pt idx="1627">
                  <c:v>1.1543603125001602</c:v>
                </c:pt>
                <c:pt idx="1628">
                  <c:v>1.1557984375001602</c:v>
                </c:pt>
                <c:pt idx="1629">
                  <c:v>1.1571879687500799</c:v>
                </c:pt>
                <c:pt idx="1630">
                  <c:v>1.1585270312499201</c:v>
                </c:pt>
                <c:pt idx="1631">
                  <c:v>1.1598721875001601</c:v>
                </c:pt>
                <c:pt idx="1632">
                  <c:v>1.16119796875008</c:v>
                </c:pt>
                <c:pt idx="1633">
                  <c:v>1.1625554687500799</c:v>
                </c:pt>
                <c:pt idx="1634">
                  <c:v>1.1639071093750399</c:v>
                </c:pt>
                <c:pt idx="1635">
                  <c:v>1.1653497656249601</c:v>
                </c:pt>
                <c:pt idx="1636">
                  <c:v>1.1667335156249601</c:v>
                </c:pt>
                <c:pt idx="1637">
                  <c:v>1.1681032031251199</c:v>
                </c:pt>
                <c:pt idx="1638">
                  <c:v>1.1694763281251199</c:v>
                </c:pt>
                <c:pt idx="1639">
                  <c:v>1.1708510937500798</c:v>
                </c:pt>
                <c:pt idx="1640">
                  <c:v>1.17224906250016</c:v>
                </c:pt>
                <c:pt idx="1641">
                  <c:v>1.1736555468748799</c:v>
                </c:pt>
                <c:pt idx="1642">
                  <c:v>1.1751245312499201</c:v>
                </c:pt>
                <c:pt idx="1643">
                  <c:v>1.1765850781251199</c:v>
                </c:pt>
                <c:pt idx="1644">
                  <c:v>1.1780625</c:v>
                </c:pt>
                <c:pt idx="1645">
                  <c:v>1.1794740625001601</c:v>
                </c:pt>
                <c:pt idx="1646">
                  <c:v>1.1809691406249601</c:v>
                </c:pt>
                <c:pt idx="1647">
                  <c:v>1.1824515625001601</c:v>
                </c:pt>
                <c:pt idx="1648">
                  <c:v>1.1839479687500798</c:v>
                </c:pt>
                <c:pt idx="1649">
                  <c:v>1.1854589062499201</c:v>
                </c:pt>
                <c:pt idx="1650">
                  <c:v>1.186996875</c:v>
                </c:pt>
                <c:pt idx="1651">
                  <c:v>1.18847375</c:v>
                </c:pt>
                <c:pt idx="1652">
                  <c:v>1.19002492187488</c:v>
                </c:pt>
                <c:pt idx="1653">
                  <c:v>1.19153</c:v>
                </c:pt>
                <c:pt idx="1654">
                  <c:v>1.1930443749999999</c:v>
                </c:pt>
                <c:pt idx="1655">
                  <c:v>1.1945349999999999</c:v>
                </c:pt>
                <c:pt idx="1656">
                  <c:v>1.19601476562496</c:v>
                </c:pt>
                <c:pt idx="1657">
                  <c:v>1.1974728125001601</c:v>
                </c:pt>
                <c:pt idx="1658">
                  <c:v>1.1989771875001602</c:v>
                </c:pt>
                <c:pt idx="1659">
                  <c:v>1.2004089062499201</c:v>
                </c:pt>
                <c:pt idx="1660">
                  <c:v>1.2018914062499202</c:v>
                </c:pt>
                <c:pt idx="1661">
                  <c:v>1.2033665625001602</c:v>
                </c:pt>
                <c:pt idx="1662">
                  <c:v>1.2048421093750399</c:v>
                </c:pt>
                <c:pt idx="1663">
                  <c:v>1.2062940625001601</c:v>
                </c:pt>
                <c:pt idx="1664">
                  <c:v>1.20781210937504</c:v>
                </c:pt>
                <c:pt idx="1665">
                  <c:v>1.2092562499999999</c:v>
                </c:pt>
                <c:pt idx="1666">
                  <c:v>1.2107382812499201</c:v>
                </c:pt>
                <c:pt idx="1667">
                  <c:v>1.2122160937500799</c:v>
                </c:pt>
                <c:pt idx="1668">
                  <c:v>1.21367867187488</c:v>
                </c:pt>
                <c:pt idx="1669">
                  <c:v>1.2152317187500798</c:v>
                </c:pt>
                <c:pt idx="1670">
                  <c:v>1.21671648437504</c:v>
                </c:pt>
                <c:pt idx="1671">
                  <c:v>1.21816695312512</c:v>
                </c:pt>
                <c:pt idx="1672">
                  <c:v>1.2196426562499201</c:v>
                </c:pt>
                <c:pt idx="1673">
                  <c:v>1.2211430468748801</c:v>
                </c:pt>
                <c:pt idx="1674">
                  <c:v>1.2225584375001601</c:v>
                </c:pt>
                <c:pt idx="1675">
                  <c:v>1.22407976562496</c:v>
                </c:pt>
                <c:pt idx="1676">
                  <c:v>1.2255339062499202</c:v>
                </c:pt>
                <c:pt idx="1677">
                  <c:v>1.2270559375001602</c:v>
                </c:pt>
                <c:pt idx="1678">
                  <c:v>1.22857023437504</c:v>
                </c:pt>
                <c:pt idx="1679">
                  <c:v>1.2300164843750399</c:v>
                </c:pt>
                <c:pt idx="1680">
                  <c:v>1.23149140624992</c:v>
                </c:pt>
                <c:pt idx="1681">
                  <c:v>1.23301171875008</c:v>
                </c:pt>
                <c:pt idx="1682">
                  <c:v>1.2344278125001602</c:v>
                </c:pt>
                <c:pt idx="1683">
                  <c:v>1.2359142187500798</c:v>
                </c:pt>
                <c:pt idx="1684">
                  <c:v>1.2373521875001601</c:v>
                </c:pt>
                <c:pt idx="1685">
                  <c:v>1.2388182812499202</c:v>
                </c:pt>
                <c:pt idx="1686">
                  <c:v>1.24029007812512</c:v>
                </c:pt>
                <c:pt idx="1687">
                  <c:v>1.2417760937500799</c:v>
                </c:pt>
                <c:pt idx="1688">
                  <c:v>1.2431933593750399</c:v>
                </c:pt>
                <c:pt idx="1689">
                  <c:v>1.2446126562499202</c:v>
                </c:pt>
                <c:pt idx="1690">
                  <c:v>1.24602070312512</c:v>
                </c:pt>
                <c:pt idx="1691">
                  <c:v>1.247485</c:v>
                </c:pt>
                <c:pt idx="1692">
                  <c:v>1.2489660937500799</c:v>
                </c:pt>
                <c:pt idx="1693">
                  <c:v>1.25042757812512</c:v>
                </c:pt>
                <c:pt idx="1694">
                  <c:v>1.2519214062499202</c:v>
                </c:pt>
                <c:pt idx="1695">
                  <c:v>1.2534364843750398</c:v>
                </c:pt>
                <c:pt idx="1696">
                  <c:v>1.2549077343750399</c:v>
                </c:pt>
                <c:pt idx="1697">
                  <c:v>1.2564020312499202</c:v>
                </c:pt>
                <c:pt idx="1698">
                  <c:v>1.2579140625001601</c:v>
                </c:pt>
                <c:pt idx="1699">
                  <c:v>1.2594717968748801</c:v>
                </c:pt>
                <c:pt idx="1700">
                  <c:v>1.26099773437504</c:v>
                </c:pt>
                <c:pt idx="1701">
                  <c:v>1.2625496875001601</c:v>
                </c:pt>
                <c:pt idx="1702">
                  <c:v>1.26407945312512</c:v>
                </c:pt>
                <c:pt idx="1703">
                  <c:v>1.2656324999999999</c:v>
                </c:pt>
                <c:pt idx="1704">
                  <c:v>1.2671985937500798</c:v>
                </c:pt>
                <c:pt idx="1705">
                  <c:v>1.2687089843750399</c:v>
                </c:pt>
                <c:pt idx="1706">
                  <c:v>1.27023445312512</c:v>
                </c:pt>
                <c:pt idx="1707">
                  <c:v>1.2716984375001601</c:v>
                </c:pt>
                <c:pt idx="1708">
                  <c:v>1.27318679687488</c:v>
                </c:pt>
                <c:pt idx="1709">
                  <c:v>1.2746796093750399</c:v>
                </c:pt>
                <c:pt idx="1710">
                  <c:v>1.2762107812499202</c:v>
                </c:pt>
                <c:pt idx="1711">
                  <c:v>1.2776665625001602</c:v>
                </c:pt>
                <c:pt idx="1712">
                  <c:v>1.2791569531251199</c:v>
                </c:pt>
                <c:pt idx="1713">
                  <c:v>1.2805928125001602</c:v>
                </c:pt>
                <c:pt idx="1714">
                  <c:v>1.2820353125001602</c:v>
                </c:pt>
                <c:pt idx="1715">
                  <c:v>1.2834406249999999</c:v>
                </c:pt>
                <c:pt idx="1716">
                  <c:v>1.2849364062499202</c:v>
                </c:pt>
                <c:pt idx="1717">
                  <c:v>1.2864408593750398</c:v>
                </c:pt>
                <c:pt idx="1718">
                  <c:v>1.28798132812512</c:v>
                </c:pt>
                <c:pt idx="1719">
                  <c:v>1.28944757812512</c:v>
                </c:pt>
                <c:pt idx="1720">
                  <c:v>1.29098414062496</c:v>
                </c:pt>
                <c:pt idx="1721">
                  <c:v>1.2925036718748799</c:v>
                </c:pt>
                <c:pt idx="1722">
                  <c:v>1.29405015624992</c:v>
                </c:pt>
                <c:pt idx="1723">
                  <c:v>1.29555851562496</c:v>
                </c:pt>
                <c:pt idx="1724">
                  <c:v>1.2970867187500799</c:v>
                </c:pt>
                <c:pt idx="1725">
                  <c:v>1.298664375</c:v>
                </c:pt>
                <c:pt idx="1726">
                  <c:v>1.3001984375001601</c:v>
                </c:pt>
                <c:pt idx="1727">
                  <c:v>1.3016946093750399</c:v>
                </c:pt>
                <c:pt idx="1728">
                  <c:v>1.3032245312499202</c:v>
                </c:pt>
                <c:pt idx="1729">
                  <c:v>1.3047404687500799</c:v>
                </c:pt>
                <c:pt idx="1730">
                  <c:v>1.3062497656249601</c:v>
                </c:pt>
                <c:pt idx="1731">
                  <c:v>1.3077532812499202</c:v>
                </c:pt>
                <c:pt idx="1732">
                  <c:v>1.309263125</c:v>
                </c:pt>
                <c:pt idx="1733">
                  <c:v>1.3107893749999999</c:v>
                </c:pt>
                <c:pt idx="1734">
                  <c:v>1.3123401562499202</c:v>
                </c:pt>
                <c:pt idx="1735">
                  <c:v>1.3137992187500798</c:v>
                </c:pt>
                <c:pt idx="1736">
                  <c:v>1.3153468749999999</c:v>
                </c:pt>
                <c:pt idx="1737">
                  <c:v>1.3169414062499201</c:v>
                </c:pt>
                <c:pt idx="1738">
                  <c:v>1.31846343750016</c:v>
                </c:pt>
                <c:pt idx="1739">
                  <c:v>1.3200398437500798</c:v>
                </c:pt>
                <c:pt idx="1740">
                  <c:v>1.3215704687500798</c:v>
                </c:pt>
                <c:pt idx="1741">
                  <c:v>1.3231164062499201</c:v>
                </c:pt>
                <c:pt idx="1742">
                  <c:v>1.3246673437500798</c:v>
                </c:pt>
                <c:pt idx="1743">
                  <c:v>1.3262276562499202</c:v>
                </c:pt>
                <c:pt idx="1744">
                  <c:v>1.3277790625001602</c:v>
                </c:pt>
                <c:pt idx="1745">
                  <c:v>1.3294532812499202</c:v>
                </c:pt>
                <c:pt idx="1746">
                  <c:v>1.3309976562499202</c:v>
                </c:pt>
                <c:pt idx="1747">
                  <c:v>1.3325899999999999</c:v>
                </c:pt>
                <c:pt idx="1748">
                  <c:v>1.3341804687500798</c:v>
                </c:pt>
                <c:pt idx="1749">
                  <c:v>1.3358314062499201</c:v>
                </c:pt>
                <c:pt idx="1750">
                  <c:v>1.337455625</c:v>
                </c:pt>
                <c:pt idx="1751">
                  <c:v>1.33915390624992</c:v>
                </c:pt>
                <c:pt idx="1752">
                  <c:v>1.3407918750000001</c:v>
                </c:pt>
                <c:pt idx="1753">
                  <c:v>1.3424518750000001</c:v>
                </c:pt>
                <c:pt idx="1754">
                  <c:v>1.34409265624992</c:v>
                </c:pt>
                <c:pt idx="1755">
                  <c:v>1.3457471875001601</c:v>
                </c:pt>
                <c:pt idx="1756">
                  <c:v>1.3474075000000001</c:v>
                </c:pt>
                <c:pt idx="1757">
                  <c:v>1.3490548437500798</c:v>
                </c:pt>
                <c:pt idx="1758">
                  <c:v>1.3507079687500798</c:v>
                </c:pt>
                <c:pt idx="1759">
                  <c:v>1.3523414062499202</c:v>
                </c:pt>
                <c:pt idx="1760">
                  <c:v>1.3539439062499201</c:v>
                </c:pt>
                <c:pt idx="1761">
                  <c:v>1.3555326562499201</c:v>
                </c:pt>
                <c:pt idx="1762">
                  <c:v>1.35712875</c:v>
                </c:pt>
                <c:pt idx="1763">
                  <c:v>1.3587342187500799</c:v>
                </c:pt>
                <c:pt idx="1764">
                  <c:v>1.360319375</c:v>
                </c:pt>
                <c:pt idx="1765">
                  <c:v>1.3618576562499201</c:v>
                </c:pt>
                <c:pt idx="1766">
                  <c:v>1.36341265624992</c:v>
                </c:pt>
                <c:pt idx="1767">
                  <c:v>1.3649248437500798</c:v>
                </c:pt>
                <c:pt idx="1768">
                  <c:v>1.36643625</c:v>
                </c:pt>
                <c:pt idx="1769">
                  <c:v>1.3679334375001602</c:v>
                </c:pt>
                <c:pt idx="1770">
                  <c:v>1.3695178125001601</c:v>
                </c:pt>
                <c:pt idx="1771">
                  <c:v>1.3709970312499202</c:v>
                </c:pt>
                <c:pt idx="1772">
                  <c:v>1.37253890624992</c:v>
                </c:pt>
                <c:pt idx="1773">
                  <c:v>1.37406031250016</c:v>
                </c:pt>
                <c:pt idx="1774">
                  <c:v>1.3756676562499202</c:v>
                </c:pt>
                <c:pt idx="1775">
                  <c:v>1.3772214062499202</c:v>
                </c:pt>
                <c:pt idx="1776">
                  <c:v>1.3787814062499202</c:v>
                </c:pt>
                <c:pt idx="1777">
                  <c:v>1.3803015625001602</c:v>
                </c:pt>
                <c:pt idx="1778">
                  <c:v>1.3819754687500798</c:v>
                </c:pt>
                <c:pt idx="1779">
                  <c:v>1.3835821875001602</c:v>
                </c:pt>
                <c:pt idx="1780">
                  <c:v>1.3851189062499201</c:v>
                </c:pt>
                <c:pt idx="1781">
                  <c:v>1.3867343750000001</c:v>
                </c:pt>
                <c:pt idx="1782">
                  <c:v>1.3883831250000001</c:v>
                </c:pt>
                <c:pt idx="1783">
                  <c:v>1.3899520312499201</c:v>
                </c:pt>
                <c:pt idx="1784">
                  <c:v>1.3914973437500799</c:v>
                </c:pt>
                <c:pt idx="1785">
                  <c:v>1.3930773437500799</c:v>
                </c:pt>
                <c:pt idx="1786">
                  <c:v>1.3947004687500799</c:v>
                </c:pt>
                <c:pt idx="1787">
                  <c:v>1.3963517187500798</c:v>
                </c:pt>
                <c:pt idx="1788">
                  <c:v>1.3978960937500799</c:v>
                </c:pt>
                <c:pt idx="1789">
                  <c:v>1.3994882812499201</c:v>
                </c:pt>
                <c:pt idx="1790">
                  <c:v>1.4010754687500799</c:v>
                </c:pt>
                <c:pt idx="1791">
                  <c:v>1.4026409375001601</c:v>
                </c:pt>
                <c:pt idx="1792">
                  <c:v>1.4041564062499201</c:v>
                </c:pt>
                <c:pt idx="1793">
                  <c:v>1.4057814062499201</c:v>
                </c:pt>
                <c:pt idx="1794">
                  <c:v>1.4073723437500798</c:v>
                </c:pt>
                <c:pt idx="1795">
                  <c:v>1.4089993750000001</c:v>
                </c:pt>
                <c:pt idx="1796">
                  <c:v>1.410573125</c:v>
                </c:pt>
                <c:pt idx="1797">
                  <c:v>1.4122275</c:v>
                </c:pt>
                <c:pt idx="1798">
                  <c:v>1.4138164062499201</c:v>
                </c:pt>
                <c:pt idx="1799">
                  <c:v>1.4154576562499201</c:v>
                </c:pt>
                <c:pt idx="1800">
                  <c:v>1.41712078124992</c:v>
                </c:pt>
                <c:pt idx="1801">
                  <c:v>1.4188442187500798</c:v>
                </c:pt>
                <c:pt idx="1802">
                  <c:v>1.420519375</c:v>
                </c:pt>
                <c:pt idx="1803">
                  <c:v>1.4222029687500799</c:v>
                </c:pt>
                <c:pt idx="1804">
                  <c:v>1.4238571875001602</c:v>
                </c:pt>
                <c:pt idx="1805">
                  <c:v>1.4255262500000001</c:v>
                </c:pt>
                <c:pt idx="1806">
                  <c:v>1.4272178125001602</c:v>
                </c:pt>
                <c:pt idx="1807">
                  <c:v>1.4289084375001602</c:v>
                </c:pt>
                <c:pt idx="1808">
                  <c:v>1.43057375</c:v>
                </c:pt>
                <c:pt idx="1809">
                  <c:v>1.43224343750016</c:v>
                </c:pt>
                <c:pt idx="1810">
                  <c:v>1.4338696875001602</c:v>
                </c:pt>
                <c:pt idx="1811">
                  <c:v>1.4355018749999999</c:v>
                </c:pt>
                <c:pt idx="1812">
                  <c:v>1.4371696875001601</c:v>
                </c:pt>
                <c:pt idx="1813">
                  <c:v>1.4387939062499202</c:v>
                </c:pt>
                <c:pt idx="1814">
                  <c:v>1.4404448437500799</c:v>
                </c:pt>
                <c:pt idx="1815">
                  <c:v>1.4420582812499201</c:v>
                </c:pt>
                <c:pt idx="1816">
                  <c:v>1.4436804687500799</c:v>
                </c:pt>
                <c:pt idx="1817">
                  <c:v>1.4452603125001602</c:v>
                </c:pt>
                <c:pt idx="1818">
                  <c:v>1.4468517187500798</c:v>
                </c:pt>
                <c:pt idx="1819">
                  <c:v>1.4484014062499202</c:v>
                </c:pt>
                <c:pt idx="1820">
                  <c:v>1.4500726562499202</c:v>
                </c:pt>
                <c:pt idx="1821">
                  <c:v>1.451723125</c:v>
                </c:pt>
                <c:pt idx="1822">
                  <c:v>1.45337625</c:v>
                </c:pt>
                <c:pt idx="1823">
                  <c:v>1.4549981249999999</c:v>
                </c:pt>
                <c:pt idx="1824">
                  <c:v>1.4566610937500799</c:v>
                </c:pt>
                <c:pt idx="1825">
                  <c:v>1.4582535937500798</c:v>
                </c:pt>
                <c:pt idx="1826">
                  <c:v>1.4598935937500799</c:v>
                </c:pt>
                <c:pt idx="1827">
                  <c:v>1.46150125</c:v>
                </c:pt>
                <c:pt idx="1828">
                  <c:v>1.4632207812499201</c:v>
                </c:pt>
                <c:pt idx="1829">
                  <c:v>1.4649489062499201</c:v>
                </c:pt>
                <c:pt idx="1830">
                  <c:v>1.4665923437500799</c:v>
                </c:pt>
                <c:pt idx="1831">
                  <c:v>1.4681575</c:v>
                </c:pt>
                <c:pt idx="1832">
                  <c:v>1.46977468750016</c:v>
                </c:pt>
                <c:pt idx="1833">
                  <c:v>1.4714239062499201</c:v>
                </c:pt>
                <c:pt idx="1834">
                  <c:v>1.4730984375001601</c:v>
                </c:pt>
                <c:pt idx="1835">
                  <c:v>1.4747846875001602</c:v>
                </c:pt>
                <c:pt idx="1836">
                  <c:v>1.4764389062499201</c:v>
                </c:pt>
                <c:pt idx="1837">
                  <c:v>1.47810968750016</c:v>
                </c:pt>
                <c:pt idx="1838">
                  <c:v>1.4797821875001602</c:v>
                </c:pt>
                <c:pt idx="1839">
                  <c:v>1.48139406250016</c:v>
                </c:pt>
                <c:pt idx="1840">
                  <c:v>1.4830315625001602</c:v>
                </c:pt>
                <c:pt idx="1841">
                  <c:v>1.4847049999999999</c:v>
                </c:pt>
                <c:pt idx="1842">
                  <c:v>1.4863500000000001</c:v>
                </c:pt>
                <c:pt idx="1843">
                  <c:v>1.4879646875001602</c:v>
                </c:pt>
                <c:pt idx="1844">
                  <c:v>1.489554375</c:v>
                </c:pt>
                <c:pt idx="1845">
                  <c:v>1.49121843750016</c:v>
                </c:pt>
                <c:pt idx="1846">
                  <c:v>1.4928837500000001</c:v>
                </c:pt>
                <c:pt idx="1847">
                  <c:v>1.4945875</c:v>
                </c:pt>
                <c:pt idx="1848">
                  <c:v>1.49619375</c:v>
                </c:pt>
                <c:pt idx="1849">
                  <c:v>1.4978918750000001</c:v>
                </c:pt>
                <c:pt idx="1850">
                  <c:v>1.4995665625001602</c:v>
                </c:pt>
                <c:pt idx="1851">
                  <c:v>1.5012898437500799</c:v>
                </c:pt>
                <c:pt idx="1852">
                  <c:v>1.5029967187500799</c:v>
                </c:pt>
                <c:pt idx="1853">
                  <c:v>1.5047815625001602</c:v>
                </c:pt>
                <c:pt idx="1854">
                  <c:v>1.5065390625001602</c:v>
                </c:pt>
                <c:pt idx="1855">
                  <c:v>1.5083318750000001</c:v>
                </c:pt>
                <c:pt idx="1856">
                  <c:v>1.5100674999999999</c:v>
                </c:pt>
                <c:pt idx="1857">
                  <c:v>1.5117954687500799</c:v>
                </c:pt>
                <c:pt idx="1858">
                  <c:v>1.5135867187500798</c:v>
                </c:pt>
                <c:pt idx="1859">
                  <c:v>1.5153609375001602</c:v>
                </c:pt>
                <c:pt idx="1860">
                  <c:v>1.517066875</c:v>
                </c:pt>
                <c:pt idx="1861">
                  <c:v>1.5187948437500798</c:v>
                </c:pt>
                <c:pt idx="1862">
                  <c:v>1.5205318750000001</c:v>
                </c:pt>
                <c:pt idx="1863">
                  <c:v>1.5222464062499201</c:v>
                </c:pt>
                <c:pt idx="1864">
                  <c:v>1.5239634375001601</c:v>
                </c:pt>
                <c:pt idx="1865">
                  <c:v>1.5256239062499202</c:v>
                </c:pt>
                <c:pt idx="1866">
                  <c:v>1.5273304687500799</c:v>
                </c:pt>
                <c:pt idx="1867">
                  <c:v>1.5290471875001601</c:v>
                </c:pt>
                <c:pt idx="1868">
                  <c:v>1.5307460937500799</c:v>
                </c:pt>
                <c:pt idx="1869">
                  <c:v>1.5323814062499201</c:v>
                </c:pt>
                <c:pt idx="1870">
                  <c:v>1.5341346875001602</c:v>
                </c:pt>
                <c:pt idx="1871">
                  <c:v>1.5358551562499201</c:v>
                </c:pt>
                <c:pt idx="1872">
                  <c:v>1.53756890624992</c:v>
                </c:pt>
                <c:pt idx="1873">
                  <c:v>1.5392581249999999</c:v>
                </c:pt>
                <c:pt idx="1874">
                  <c:v>1.5409370312499202</c:v>
                </c:pt>
                <c:pt idx="1875">
                  <c:v>1.5426309375001601</c:v>
                </c:pt>
                <c:pt idx="1876">
                  <c:v>1.5443554687500798</c:v>
                </c:pt>
                <c:pt idx="1877">
                  <c:v>1.5459818750000001</c:v>
                </c:pt>
                <c:pt idx="1878">
                  <c:v>1.5477089062499201</c:v>
                </c:pt>
                <c:pt idx="1879">
                  <c:v>1.54948703124992</c:v>
                </c:pt>
                <c:pt idx="1880">
                  <c:v>1.5512715625001601</c:v>
                </c:pt>
                <c:pt idx="1881">
                  <c:v>1.5530340625001602</c:v>
                </c:pt>
                <c:pt idx="1882">
                  <c:v>1.55479046875008</c:v>
                </c:pt>
                <c:pt idx="1883">
                  <c:v>1.5565856250000001</c:v>
                </c:pt>
                <c:pt idx="1884">
                  <c:v>1.5584225</c:v>
                </c:pt>
                <c:pt idx="1885">
                  <c:v>1.5601746875001601</c:v>
                </c:pt>
                <c:pt idx="1886">
                  <c:v>1.5619265625001602</c:v>
                </c:pt>
                <c:pt idx="1887">
                  <c:v>1.5637054687500798</c:v>
                </c:pt>
                <c:pt idx="1888">
                  <c:v>1.5654489062499202</c:v>
                </c:pt>
                <c:pt idx="1889">
                  <c:v>1.5671323437500799</c:v>
                </c:pt>
                <c:pt idx="1890">
                  <c:v>1.5688342187500799</c:v>
                </c:pt>
                <c:pt idx="1891">
                  <c:v>1.5705034375001601</c:v>
                </c:pt>
                <c:pt idx="1892">
                  <c:v>1.572194375</c:v>
                </c:pt>
                <c:pt idx="1893">
                  <c:v>1.5738574999999999</c:v>
                </c:pt>
                <c:pt idx="1894">
                  <c:v>1.5755201562499201</c:v>
                </c:pt>
                <c:pt idx="1895">
                  <c:v>1.577261875</c:v>
                </c:pt>
                <c:pt idx="1896">
                  <c:v>1.5789234375001602</c:v>
                </c:pt>
                <c:pt idx="1897">
                  <c:v>1.5806309375001601</c:v>
                </c:pt>
                <c:pt idx="1898">
                  <c:v>1.5823528125001602</c:v>
                </c:pt>
                <c:pt idx="1899">
                  <c:v>1.5840703125001601</c:v>
                </c:pt>
                <c:pt idx="1900">
                  <c:v>1.58579</c:v>
                </c:pt>
                <c:pt idx="1901">
                  <c:v>1.5875251562499202</c:v>
                </c:pt>
                <c:pt idx="1902">
                  <c:v>1.5892528125001602</c:v>
                </c:pt>
                <c:pt idx="1903">
                  <c:v>1.5910193749999999</c:v>
                </c:pt>
                <c:pt idx="1904">
                  <c:v>1.5926884375001602</c:v>
                </c:pt>
                <c:pt idx="1905">
                  <c:v>1.5943885937500799</c:v>
                </c:pt>
                <c:pt idx="1906">
                  <c:v>1.59613484375008</c:v>
                </c:pt>
                <c:pt idx="1907">
                  <c:v>1.5979531250000001</c:v>
                </c:pt>
                <c:pt idx="1908">
                  <c:v>1.5996334375001602</c:v>
                </c:pt>
                <c:pt idx="1909">
                  <c:v>1.6013515625001602</c:v>
                </c:pt>
                <c:pt idx="1910">
                  <c:v>1.6030723437500798</c:v>
                </c:pt>
                <c:pt idx="1911">
                  <c:v>1.604824375</c:v>
                </c:pt>
                <c:pt idx="1912">
                  <c:v>1.6065440625001601</c:v>
                </c:pt>
                <c:pt idx="1913">
                  <c:v>1.6083117187500799</c:v>
                </c:pt>
                <c:pt idx="1914">
                  <c:v>1.6100653125001601</c:v>
                </c:pt>
                <c:pt idx="1915">
                  <c:v>1.6118412499999999</c:v>
                </c:pt>
                <c:pt idx="1916">
                  <c:v>1.6136090625001602</c:v>
                </c:pt>
                <c:pt idx="1917">
                  <c:v>1.6153510937500799</c:v>
                </c:pt>
                <c:pt idx="1918">
                  <c:v>1.6170781249999999</c:v>
                </c:pt>
                <c:pt idx="1919">
                  <c:v>1.6188471875001602</c:v>
                </c:pt>
                <c:pt idx="1920">
                  <c:v>1.6205974999999999</c:v>
                </c:pt>
                <c:pt idx="1921">
                  <c:v>1.6223465625001601</c:v>
                </c:pt>
                <c:pt idx="1922">
                  <c:v>1.6240404687500798</c:v>
                </c:pt>
                <c:pt idx="1923">
                  <c:v>1.6257467187500798</c:v>
                </c:pt>
                <c:pt idx="1924">
                  <c:v>1.6275010937500798</c:v>
                </c:pt>
                <c:pt idx="1925">
                  <c:v>1.6292431249999999</c:v>
                </c:pt>
                <c:pt idx="1926">
                  <c:v>1.6310204687500798</c:v>
                </c:pt>
                <c:pt idx="1927">
                  <c:v>1.6327039062499202</c:v>
                </c:pt>
                <c:pt idx="1928">
                  <c:v>1.6345067187500799</c:v>
                </c:pt>
                <c:pt idx="1929">
                  <c:v>1.6362359375001601</c:v>
                </c:pt>
                <c:pt idx="1930">
                  <c:v>1.6380075000000001</c:v>
                </c:pt>
                <c:pt idx="1931">
                  <c:v>1.6397714062499202</c:v>
                </c:pt>
                <c:pt idx="1932">
                  <c:v>1.64162125</c:v>
                </c:pt>
                <c:pt idx="1933">
                  <c:v>1.6433912500000001</c:v>
                </c:pt>
                <c:pt idx="1934">
                  <c:v>1.6452312499999999</c:v>
                </c:pt>
                <c:pt idx="1935">
                  <c:v>1.6470189062499201</c:v>
                </c:pt>
                <c:pt idx="1936">
                  <c:v>1.64880531250016</c:v>
                </c:pt>
                <c:pt idx="1937">
                  <c:v>1.6506324999999999</c:v>
                </c:pt>
                <c:pt idx="1938">
                  <c:v>1.6524326562499201</c:v>
                </c:pt>
                <c:pt idx="1939">
                  <c:v>1.65434015624992</c:v>
                </c:pt>
                <c:pt idx="1940">
                  <c:v>1.6561923437500798</c:v>
                </c:pt>
                <c:pt idx="1941">
                  <c:v>1.6580368750000001</c:v>
                </c:pt>
                <c:pt idx="1942">
                  <c:v>1.6599124999999999</c:v>
                </c:pt>
                <c:pt idx="1943">
                  <c:v>1.6617493750000001</c:v>
                </c:pt>
                <c:pt idx="1944">
                  <c:v>1.6636354687500798</c:v>
                </c:pt>
                <c:pt idx="1945">
                  <c:v>1.6654737500000001</c:v>
                </c:pt>
                <c:pt idx="1946">
                  <c:v>1.6673179687500799</c:v>
                </c:pt>
                <c:pt idx="1947">
                  <c:v>1.6691962499999999</c:v>
                </c:pt>
                <c:pt idx="1948">
                  <c:v>1.6710864062499202</c:v>
                </c:pt>
                <c:pt idx="1949">
                  <c:v>1.6728971875001601</c:v>
                </c:pt>
                <c:pt idx="1950">
                  <c:v>1.67474109375008</c:v>
                </c:pt>
                <c:pt idx="1951">
                  <c:v>1.67662203124992</c:v>
                </c:pt>
                <c:pt idx="1952">
                  <c:v>1.6784370312499202</c:v>
                </c:pt>
                <c:pt idx="1953">
                  <c:v>1.68032328124992</c:v>
                </c:pt>
                <c:pt idx="1954">
                  <c:v>1.6821264062499202</c:v>
                </c:pt>
                <c:pt idx="1955">
                  <c:v>1.6839929687500799</c:v>
                </c:pt>
                <c:pt idx="1956">
                  <c:v>1.6858760937500799</c:v>
                </c:pt>
                <c:pt idx="1957">
                  <c:v>1.6877885937500798</c:v>
                </c:pt>
                <c:pt idx="1958">
                  <c:v>1.6896218750000001</c:v>
                </c:pt>
                <c:pt idx="1959">
                  <c:v>1.6914982812499202</c:v>
                </c:pt>
                <c:pt idx="1960">
                  <c:v>1.6932945312499201</c:v>
                </c:pt>
                <c:pt idx="1961">
                  <c:v>1.695160625</c:v>
                </c:pt>
                <c:pt idx="1962">
                  <c:v>1.69699</c:v>
                </c:pt>
                <c:pt idx="1963">
                  <c:v>1.6988545312499201</c:v>
                </c:pt>
                <c:pt idx="1964">
                  <c:v>1.7006839062499202</c:v>
                </c:pt>
                <c:pt idx="1965">
                  <c:v>1.7025231249999999</c:v>
                </c:pt>
                <c:pt idx="1966">
                  <c:v>1.7042843750000001</c:v>
                </c:pt>
                <c:pt idx="1967">
                  <c:v>1.7060371875001601</c:v>
                </c:pt>
                <c:pt idx="1968">
                  <c:v>1.7078093750000001</c:v>
                </c:pt>
                <c:pt idx="1969">
                  <c:v>1.7095621875001601</c:v>
                </c:pt>
                <c:pt idx="1970">
                  <c:v>1.7113509375001601</c:v>
                </c:pt>
                <c:pt idx="1971">
                  <c:v>1.7131134375001602</c:v>
                </c:pt>
                <c:pt idx="1972">
                  <c:v>1.71488703124992</c:v>
                </c:pt>
                <c:pt idx="1973">
                  <c:v>1.716633125</c:v>
                </c:pt>
                <c:pt idx="1974">
                  <c:v>1.7184198437500799</c:v>
                </c:pt>
                <c:pt idx="1975">
                  <c:v>1.7202470312499201</c:v>
                </c:pt>
                <c:pt idx="1976">
                  <c:v>1.7221004687500798</c:v>
                </c:pt>
                <c:pt idx="1977">
                  <c:v>1.7239100000000001</c:v>
                </c:pt>
                <c:pt idx="1978">
                  <c:v>1.72577328124992</c:v>
                </c:pt>
                <c:pt idx="1979">
                  <c:v>1.7276603125001602</c:v>
                </c:pt>
                <c:pt idx="1980">
                  <c:v>1.7295396875001601</c:v>
                </c:pt>
                <c:pt idx="1981">
                  <c:v>1.7313440625001602</c:v>
                </c:pt>
                <c:pt idx="1982">
                  <c:v>1.7332282812499202</c:v>
                </c:pt>
                <c:pt idx="1983">
                  <c:v>1.7350995312499202</c:v>
                </c:pt>
                <c:pt idx="1984">
                  <c:v>1.7369303125001601</c:v>
                </c:pt>
                <c:pt idx="1985">
                  <c:v>1.7387285937500798</c:v>
                </c:pt>
                <c:pt idx="1986">
                  <c:v>1.7405649999999999</c:v>
                </c:pt>
                <c:pt idx="1987">
                  <c:v>1.7424026562499202</c:v>
                </c:pt>
                <c:pt idx="1988">
                  <c:v>1.7442642187500799</c:v>
                </c:pt>
                <c:pt idx="1989">
                  <c:v>1.7461023437500798</c:v>
                </c:pt>
                <c:pt idx="1990">
                  <c:v>1.74798656250016</c:v>
                </c:pt>
                <c:pt idx="1991">
                  <c:v>1.74989468750016</c:v>
                </c:pt>
                <c:pt idx="1992">
                  <c:v>1.7517948437500799</c:v>
                </c:pt>
                <c:pt idx="1993">
                  <c:v>1.7536321875001599</c:v>
                </c:pt>
                <c:pt idx="1994">
                  <c:v>1.75554046875008</c:v>
                </c:pt>
                <c:pt idx="1995">
                  <c:v>1.7573782812499201</c:v>
                </c:pt>
                <c:pt idx="1996">
                  <c:v>1.7592857812499201</c:v>
                </c:pt>
                <c:pt idx="1997">
                  <c:v>1.76115828124992</c:v>
                </c:pt>
                <c:pt idx="1998">
                  <c:v>1.7630357812499202</c:v>
                </c:pt>
                <c:pt idx="1999">
                  <c:v>1.7649362500000001</c:v>
                </c:pt>
                <c:pt idx="2000">
                  <c:v>1.7668270312499201</c:v>
                </c:pt>
                <c:pt idx="2001">
                  <c:v>1.7687117187500798</c:v>
                </c:pt>
                <c:pt idx="2002">
                  <c:v>1.77056906250016</c:v>
                </c:pt>
                <c:pt idx="2003">
                  <c:v>1.7724595312499201</c:v>
                </c:pt>
                <c:pt idx="2004">
                  <c:v>1.774335625</c:v>
                </c:pt>
                <c:pt idx="2005">
                  <c:v>1.77627125</c:v>
                </c:pt>
                <c:pt idx="2006">
                  <c:v>1.77813625</c:v>
                </c:pt>
                <c:pt idx="2007">
                  <c:v>1.7800509375001599</c:v>
                </c:pt>
                <c:pt idx="2008">
                  <c:v>1.7818918749999999</c:v>
                </c:pt>
                <c:pt idx="2009">
                  <c:v>1.78374843750016</c:v>
                </c:pt>
                <c:pt idx="2010">
                  <c:v>1.78556156250016</c:v>
                </c:pt>
                <c:pt idx="2011">
                  <c:v>1.7874046875001599</c:v>
                </c:pt>
                <c:pt idx="2012">
                  <c:v>1.78925125</c:v>
                </c:pt>
                <c:pt idx="2013">
                  <c:v>1.7911360937500798</c:v>
                </c:pt>
                <c:pt idx="2014">
                  <c:v>1.7929670312499202</c:v>
                </c:pt>
                <c:pt idx="2015">
                  <c:v>1.7948356249999999</c:v>
                </c:pt>
                <c:pt idx="2016">
                  <c:v>1.7966418749999999</c:v>
                </c:pt>
                <c:pt idx="2017">
                  <c:v>1.79850296875008</c:v>
                </c:pt>
                <c:pt idx="2018">
                  <c:v>1.800365</c:v>
                </c:pt>
                <c:pt idx="2019">
                  <c:v>1.8022235937500799</c:v>
                </c:pt>
                <c:pt idx="2020">
                  <c:v>1.8040484375001598</c:v>
                </c:pt>
                <c:pt idx="2021">
                  <c:v>1.8058870312499202</c:v>
                </c:pt>
                <c:pt idx="2022">
                  <c:v>1.807724375</c:v>
                </c:pt>
                <c:pt idx="2023">
                  <c:v>1.8095540625001598</c:v>
                </c:pt>
                <c:pt idx="2024">
                  <c:v>1.8113634375001597</c:v>
                </c:pt>
                <c:pt idx="2025">
                  <c:v>1.8131768749999999</c:v>
                </c:pt>
                <c:pt idx="2026">
                  <c:v>1.8149962500000001</c:v>
                </c:pt>
                <c:pt idx="2027">
                  <c:v>1.8167992187500799</c:v>
                </c:pt>
                <c:pt idx="2028">
                  <c:v>1.8186196875001597</c:v>
                </c:pt>
                <c:pt idx="2029">
                  <c:v>1.8204532812499201</c:v>
                </c:pt>
                <c:pt idx="2030">
                  <c:v>1.8223440625001597</c:v>
                </c:pt>
                <c:pt idx="2031">
                  <c:v>1.8241784375001597</c:v>
                </c:pt>
                <c:pt idx="2032">
                  <c:v>1.8260134375001598</c:v>
                </c:pt>
                <c:pt idx="2033">
                  <c:v>1.8278345312499202</c:v>
                </c:pt>
                <c:pt idx="2034">
                  <c:v>1.8297657812499202</c:v>
                </c:pt>
                <c:pt idx="2035">
                  <c:v>1.8316192187500799</c:v>
                </c:pt>
                <c:pt idx="2036">
                  <c:v>1.8335967187500799</c:v>
                </c:pt>
                <c:pt idx="2037">
                  <c:v>1.8354771875001596</c:v>
                </c:pt>
                <c:pt idx="2038">
                  <c:v>1.8374510937500799</c:v>
                </c:pt>
                <c:pt idx="2039">
                  <c:v>1.8393725000000001</c:v>
                </c:pt>
                <c:pt idx="2040">
                  <c:v>1.84129046875008</c:v>
                </c:pt>
                <c:pt idx="2041">
                  <c:v>1.843258125</c:v>
                </c:pt>
                <c:pt idx="2042">
                  <c:v>1.84526671875008</c:v>
                </c:pt>
                <c:pt idx="2043">
                  <c:v>1.8472535937500798</c:v>
                </c:pt>
                <c:pt idx="2044">
                  <c:v>1.8492396875001598</c:v>
                </c:pt>
                <c:pt idx="2045">
                  <c:v>1.8512214062499202</c:v>
                </c:pt>
                <c:pt idx="2046">
                  <c:v>1.8531135937500798</c:v>
                </c:pt>
                <c:pt idx="2047">
                  <c:v>1.85503234375008</c:v>
                </c:pt>
                <c:pt idx="2048">
                  <c:v>1.8569935937500799</c:v>
                </c:pt>
                <c:pt idx="2049">
                  <c:v>1.8589268750000001</c:v>
                </c:pt>
                <c:pt idx="2050">
                  <c:v>1.8608715625001597</c:v>
                </c:pt>
                <c:pt idx="2051">
                  <c:v>1.8627478125001597</c:v>
                </c:pt>
                <c:pt idx="2052">
                  <c:v>1.8646453125001596</c:v>
                </c:pt>
                <c:pt idx="2053">
                  <c:v>1.8665485937500799</c:v>
                </c:pt>
                <c:pt idx="2054">
                  <c:v>1.8684551562499201</c:v>
                </c:pt>
                <c:pt idx="2055">
                  <c:v>1.8703581250000001</c:v>
                </c:pt>
                <c:pt idx="2056">
                  <c:v>1.8723112500000001</c:v>
                </c:pt>
                <c:pt idx="2057">
                  <c:v>1.8743301562499202</c:v>
                </c:pt>
                <c:pt idx="2058">
                  <c:v>1.8762051562499202</c:v>
                </c:pt>
                <c:pt idx="2059">
                  <c:v>1.8781728125001598</c:v>
                </c:pt>
                <c:pt idx="2060">
                  <c:v>1.88014640624992</c:v>
                </c:pt>
                <c:pt idx="2061">
                  <c:v>1.8821804687500798</c:v>
                </c:pt>
                <c:pt idx="2062">
                  <c:v>1.8841459375001597</c:v>
                </c:pt>
                <c:pt idx="2063">
                  <c:v>1.8861035937500799</c:v>
                </c:pt>
                <c:pt idx="2064">
                  <c:v>1.8880646875001597</c:v>
                </c:pt>
                <c:pt idx="2065">
                  <c:v>1.8900775000000001</c:v>
                </c:pt>
                <c:pt idx="2066">
                  <c:v>1.8920440625001598</c:v>
                </c:pt>
                <c:pt idx="2067">
                  <c:v>1.8939665625001598</c:v>
                </c:pt>
                <c:pt idx="2068">
                  <c:v>1.8958971875001598</c:v>
                </c:pt>
                <c:pt idx="2069">
                  <c:v>1.897751875</c:v>
                </c:pt>
                <c:pt idx="2070">
                  <c:v>1.8995767187500798</c:v>
                </c:pt>
                <c:pt idx="2071">
                  <c:v>1.90144265624992</c:v>
                </c:pt>
                <c:pt idx="2072">
                  <c:v>1.9033021875001597</c:v>
                </c:pt>
                <c:pt idx="2073">
                  <c:v>1.9052517187500799</c:v>
                </c:pt>
                <c:pt idx="2074">
                  <c:v>1.9070854687500798</c:v>
                </c:pt>
                <c:pt idx="2075">
                  <c:v>1.9089103125001596</c:v>
                </c:pt>
                <c:pt idx="2076">
                  <c:v>1.9106976562499201</c:v>
                </c:pt>
                <c:pt idx="2077">
                  <c:v>1.91253125</c:v>
                </c:pt>
                <c:pt idx="2078">
                  <c:v>1.9143718750000001</c:v>
                </c:pt>
                <c:pt idx="2079">
                  <c:v>1.9162826562499202</c:v>
                </c:pt>
                <c:pt idx="2080">
                  <c:v>1.91817171875008</c:v>
                </c:pt>
                <c:pt idx="2081">
                  <c:v>1.9200582812499201</c:v>
                </c:pt>
                <c:pt idx="2082">
                  <c:v>1.9219668750000001</c:v>
                </c:pt>
                <c:pt idx="2083">
                  <c:v>1.9238209375001598</c:v>
                </c:pt>
                <c:pt idx="2084">
                  <c:v>1.9257421875001597</c:v>
                </c:pt>
                <c:pt idx="2085">
                  <c:v>1.9277221875001598</c:v>
                </c:pt>
                <c:pt idx="2086">
                  <c:v>1.92970625</c:v>
                </c:pt>
                <c:pt idx="2087">
                  <c:v>1.9316729687500798</c:v>
                </c:pt>
                <c:pt idx="2088">
                  <c:v>1.9336825</c:v>
                </c:pt>
                <c:pt idx="2089">
                  <c:v>1.9356510937500799</c:v>
                </c:pt>
                <c:pt idx="2090">
                  <c:v>1.9376209375001598</c:v>
                </c:pt>
                <c:pt idx="2091">
                  <c:v>1.9395578125001598</c:v>
                </c:pt>
                <c:pt idx="2092">
                  <c:v>1.9415301562499201</c:v>
                </c:pt>
                <c:pt idx="2093">
                  <c:v>1.9434967187500798</c:v>
                </c:pt>
                <c:pt idx="2094">
                  <c:v>1.9454720312499201</c:v>
                </c:pt>
                <c:pt idx="2095">
                  <c:v>1.9473642187500799</c:v>
                </c:pt>
                <c:pt idx="2096">
                  <c:v>1.9492995312499202</c:v>
                </c:pt>
                <c:pt idx="2097">
                  <c:v>1.9511910937500798</c:v>
                </c:pt>
                <c:pt idx="2098">
                  <c:v>1.9531129687500799</c:v>
                </c:pt>
                <c:pt idx="2099">
                  <c:v>1.9550309375001598</c:v>
                </c:pt>
                <c:pt idx="2100">
                  <c:v>1.9569839062499201</c:v>
                </c:pt>
                <c:pt idx="2101">
                  <c:v>1.9588934375001597</c:v>
                </c:pt>
                <c:pt idx="2102">
                  <c:v>1.96084578124992</c:v>
                </c:pt>
                <c:pt idx="2103">
                  <c:v>1.9627879687500798</c:v>
                </c:pt>
                <c:pt idx="2104">
                  <c:v>1.9647459375001597</c:v>
                </c:pt>
                <c:pt idx="2105">
                  <c:v>1.9666915625001598</c:v>
                </c:pt>
                <c:pt idx="2106">
                  <c:v>1.9686723437500799</c:v>
                </c:pt>
                <c:pt idx="2107">
                  <c:v>1.97067375</c:v>
                </c:pt>
                <c:pt idx="2108">
                  <c:v>1.9726790625001598</c:v>
                </c:pt>
                <c:pt idx="2109">
                  <c:v>1.9746454687500798</c:v>
                </c:pt>
                <c:pt idx="2110">
                  <c:v>1.9766895312499202</c:v>
                </c:pt>
                <c:pt idx="2111">
                  <c:v>1.97872484375008</c:v>
                </c:pt>
                <c:pt idx="2112">
                  <c:v>1.9807064062499202</c:v>
                </c:pt>
                <c:pt idx="2113">
                  <c:v>1.9826857812499201</c:v>
                </c:pt>
                <c:pt idx="2114">
                  <c:v>1.9846235937500798</c:v>
                </c:pt>
                <c:pt idx="2115">
                  <c:v>1.986669375</c:v>
                </c:pt>
                <c:pt idx="2116">
                  <c:v>1.9886815625001597</c:v>
                </c:pt>
                <c:pt idx="2117">
                  <c:v>1.9906595312499202</c:v>
                </c:pt>
                <c:pt idx="2118">
                  <c:v>1.9925745312499201</c:v>
                </c:pt>
                <c:pt idx="2119">
                  <c:v>1.9946115625001597</c:v>
                </c:pt>
                <c:pt idx="2120">
                  <c:v>1.9965487500000001</c:v>
                </c:pt>
                <c:pt idx="2121">
                  <c:v>1.998575625</c:v>
                </c:pt>
                <c:pt idx="2122">
                  <c:v>2.0005468749999999</c:v>
                </c:pt>
                <c:pt idx="2123">
                  <c:v>2.0025645312499201</c:v>
                </c:pt>
                <c:pt idx="2124">
                  <c:v>2.0045623437500799</c:v>
                </c:pt>
                <c:pt idx="2125">
                  <c:v>2.00654890624992</c:v>
                </c:pt>
                <c:pt idx="2126">
                  <c:v>2.00850765624992</c:v>
                </c:pt>
                <c:pt idx="2127">
                  <c:v>2.010585625</c:v>
                </c:pt>
                <c:pt idx="2128">
                  <c:v>2.0126617187500799</c:v>
                </c:pt>
                <c:pt idx="2129">
                  <c:v>2.0146971875001598</c:v>
                </c:pt>
                <c:pt idx="2130">
                  <c:v>2.0167517187500801</c:v>
                </c:pt>
                <c:pt idx="2131">
                  <c:v>2.0188324999999998</c:v>
                </c:pt>
                <c:pt idx="2132">
                  <c:v>2.02095</c:v>
                </c:pt>
                <c:pt idx="2133">
                  <c:v>2.0230078125001598</c:v>
                </c:pt>
                <c:pt idx="2134">
                  <c:v>2.02510375</c:v>
                </c:pt>
                <c:pt idx="2135">
                  <c:v>2.02722921875008</c:v>
                </c:pt>
                <c:pt idx="2136">
                  <c:v>2.02937375</c:v>
                </c:pt>
                <c:pt idx="2137">
                  <c:v>2.0314731250000002</c:v>
                </c:pt>
                <c:pt idx="2138">
                  <c:v>2.03349718750016</c:v>
                </c:pt>
                <c:pt idx="2139">
                  <c:v>2.035548125</c:v>
                </c:pt>
                <c:pt idx="2140">
                  <c:v>2.03761703124992</c:v>
                </c:pt>
                <c:pt idx="2141">
                  <c:v>2.0397093750000002</c:v>
                </c:pt>
                <c:pt idx="2142">
                  <c:v>2.0417717187500797</c:v>
                </c:pt>
                <c:pt idx="2143">
                  <c:v>2.0438406250000001</c:v>
                </c:pt>
                <c:pt idx="2144">
                  <c:v>2.04593890624992</c:v>
                </c:pt>
                <c:pt idx="2145">
                  <c:v>2.0479557812499203</c:v>
                </c:pt>
                <c:pt idx="2146">
                  <c:v>2.0499874999999999</c:v>
                </c:pt>
                <c:pt idx="2147">
                  <c:v>2.0519932812499202</c:v>
                </c:pt>
                <c:pt idx="2148">
                  <c:v>2.0541254687500801</c:v>
                </c:pt>
                <c:pt idx="2149">
                  <c:v>2.0561021875001599</c:v>
                </c:pt>
                <c:pt idx="2150">
                  <c:v>2.05812109375008</c:v>
                </c:pt>
                <c:pt idx="2151">
                  <c:v>2.0600484375001598</c:v>
                </c:pt>
                <c:pt idx="2152">
                  <c:v>2.0620634375001599</c:v>
                </c:pt>
                <c:pt idx="2153">
                  <c:v>2.0640465625001596</c:v>
                </c:pt>
                <c:pt idx="2154">
                  <c:v>2.06606093750016</c:v>
                </c:pt>
                <c:pt idx="2155">
                  <c:v>2.0680320312499201</c:v>
                </c:pt>
                <c:pt idx="2156">
                  <c:v>2.0700071875001598</c:v>
                </c:pt>
                <c:pt idx="2157">
                  <c:v>2.07197046875008</c:v>
                </c:pt>
                <c:pt idx="2158">
                  <c:v>2.0739453125001597</c:v>
                </c:pt>
                <c:pt idx="2159">
                  <c:v>2.0759734375001599</c:v>
                </c:pt>
                <c:pt idx="2160">
                  <c:v>2.0780320312499203</c:v>
                </c:pt>
                <c:pt idx="2161">
                  <c:v>2.0800001562499202</c:v>
                </c:pt>
                <c:pt idx="2162">
                  <c:v>2.0819607812499203</c:v>
                </c:pt>
                <c:pt idx="2163">
                  <c:v>2.0839482812499202</c:v>
                </c:pt>
                <c:pt idx="2164">
                  <c:v>2.0859635937500798</c:v>
                </c:pt>
                <c:pt idx="2165">
                  <c:v>2.0879639062499202</c:v>
                </c:pt>
                <c:pt idx="2166">
                  <c:v>2.0900287500000001</c:v>
                </c:pt>
                <c:pt idx="2167">
                  <c:v>2.0920067187500799</c:v>
                </c:pt>
                <c:pt idx="2168">
                  <c:v>2.0939815625001597</c:v>
                </c:pt>
                <c:pt idx="2169">
                  <c:v>2.0960020312499203</c:v>
                </c:pt>
                <c:pt idx="2170">
                  <c:v>2.0979509375001597</c:v>
                </c:pt>
                <c:pt idx="2171">
                  <c:v>2.0999667187500797</c:v>
                </c:pt>
                <c:pt idx="2172">
                  <c:v>2.1019973437500798</c:v>
                </c:pt>
                <c:pt idx="2173">
                  <c:v>2.1040090625001597</c:v>
                </c:pt>
                <c:pt idx="2174">
                  <c:v>2.1059765625001599</c:v>
                </c:pt>
                <c:pt idx="2175">
                  <c:v>2.1079973437500801</c:v>
                </c:pt>
                <c:pt idx="2176">
                  <c:v>2.1099059375001596</c:v>
                </c:pt>
                <c:pt idx="2177">
                  <c:v>2.11189921875008</c:v>
                </c:pt>
                <c:pt idx="2178">
                  <c:v>2.1139860937500798</c:v>
                </c:pt>
                <c:pt idx="2179">
                  <c:v>2.1160268750000002</c:v>
                </c:pt>
                <c:pt idx="2180">
                  <c:v>2.1181271875001597</c:v>
                </c:pt>
                <c:pt idx="2181">
                  <c:v>2.1202524999999999</c:v>
                </c:pt>
                <c:pt idx="2182">
                  <c:v>2.1223157812499203</c:v>
                </c:pt>
                <c:pt idx="2183">
                  <c:v>2.1244118749999998</c:v>
                </c:pt>
                <c:pt idx="2184">
                  <c:v>2.1265390625001599</c:v>
                </c:pt>
                <c:pt idx="2185">
                  <c:v>2.1286868750000001</c:v>
                </c:pt>
                <c:pt idx="2186">
                  <c:v>2.1308660937500798</c:v>
                </c:pt>
                <c:pt idx="2187">
                  <c:v>2.133111875</c:v>
                </c:pt>
                <c:pt idx="2188">
                  <c:v>2.1352114062499203</c:v>
                </c:pt>
                <c:pt idx="2189">
                  <c:v>2.1373745312499199</c:v>
                </c:pt>
                <c:pt idx="2190">
                  <c:v>2.1394729687500798</c:v>
                </c:pt>
                <c:pt idx="2191">
                  <c:v>2.1415471875001599</c:v>
                </c:pt>
                <c:pt idx="2192">
                  <c:v>2.1435929687500797</c:v>
                </c:pt>
                <c:pt idx="2193">
                  <c:v>2.1457510937500799</c:v>
                </c:pt>
                <c:pt idx="2194">
                  <c:v>2.1477739062499199</c:v>
                </c:pt>
                <c:pt idx="2195">
                  <c:v>2.1498018750000001</c:v>
                </c:pt>
                <c:pt idx="2196">
                  <c:v>2.1518375000000001</c:v>
                </c:pt>
                <c:pt idx="2197">
                  <c:v>2.1538331249999998</c:v>
                </c:pt>
                <c:pt idx="2198">
                  <c:v>2.15582921875008</c:v>
                </c:pt>
                <c:pt idx="2199">
                  <c:v>2.1578115625001599</c:v>
                </c:pt>
                <c:pt idx="2200">
                  <c:v>2.1598117187500798</c:v>
                </c:pt>
                <c:pt idx="2201">
                  <c:v>2.1618693750000002</c:v>
                </c:pt>
                <c:pt idx="2202">
                  <c:v>2.1639626562499203</c:v>
                </c:pt>
                <c:pt idx="2203">
                  <c:v>2.1660142187500799</c:v>
                </c:pt>
                <c:pt idx="2204">
                  <c:v>2.16807796875008</c:v>
                </c:pt>
                <c:pt idx="2205">
                  <c:v>2.1701618749999998</c:v>
                </c:pt>
                <c:pt idx="2206">
                  <c:v>2.1722670312499202</c:v>
                </c:pt>
                <c:pt idx="2207">
                  <c:v>2.1744206250000002</c:v>
                </c:pt>
                <c:pt idx="2208">
                  <c:v>2.1765587499999999</c:v>
                </c:pt>
                <c:pt idx="2209">
                  <c:v>2.1787540625001598</c:v>
                </c:pt>
                <c:pt idx="2210">
                  <c:v>2.1809528125001596</c:v>
                </c:pt>
                <c:pt idx="2211">
                  <c:v>2.1830932812499202</c:v>
                </c:pt>
                <c:pt idx="2212">
                  <c:v>2.1852351562499202</c:v>
                </c:pt>
                <c:pt idx="2213">
                  <c:v>2.1873301562499203</c:v>
                </c:pt>
                <c:pt idx="2214">
                  <c:v>2.1894620312499202</c:v>
                </c:pt>
                <c:pt idx="2215">
                  <c:v>2.1915801562499202</c:v>
                </c:pt>
                <c:pt idx="2216">
                  <c:v>2.1936607812499203</c:v>
                </c:pt>
                <c:pt idx="2217">
                  <c:v>2.19573765624992</c:v>
                </c:pt>
                <c:pt idx="2218">
                  <c:v>2.1978525000000002</c:v>
                </c:pt>
                <c:pt idx="2219">
                  <c:v>2.1998670312499202</c:v>
                </c:pt>
                <c:pt idx="2220">
                  <c:v>2.2018882812499201</c:v>
                </c:pt>
                <c:pt idx="2221">
                  <c:v>2.20395015624992</c:v>
                </c:pt>
                <c:pt idx="2222">
                  <c:v>2.20603375</c:v>
                </c:pt>
                <c:pt idx="2223">
                  <c:v>2.2081021875001596</c:v>
                </c:pt>
                <c:pt idx="2224">
                  <c:v>2.21020828124992</c:v>
                </c:pt>
                <c:pt idx="2225">
                  <c:v>2.2123024999999998</c:v>
                </c:pt>
                <c:pt idx="2226">
                  <c:v>2.2144643749999999</c:v>
                </c:pt>
                <c:pt idx="2227">
                  <c:v>2.2165320312499199</c:v>
                </c:pt>
                <c:pt idx="2228">
                  <c:v>2.2186932812499203</c:v>
                </c:pt>
                <c:pt idx="2229">
                  <c:v>2.2208745312499203</c:v>
                </c:pt>
                <c:pt idx="2230">
                  <c:v>2.2230643749999999</c:v>
                </c:pt>
                <c:pt idx="2231">
                  <c:v>2.2252456249999999</c:v>
                </c:pt>
                <c:pt idx="2232">
                  <c:v>2.2274587499999998</c:v>
                </c:pt>
                <c:pt idx="2233">
                  <c:v>2.2296715625001595</c:v>
                </c:pt>
                <c:pt idx="2234">
                  <c:v>2.2319567187500797</c:v>
                </c:pt>
                <c:pt idx="2235">
                  <c:v>2.2341854687500797</c:v>
                </c:pt>
                <c:pt idx="2236">
                  <c:v>2.23642484375008</c:v>
                </c:pt>
                <c:pt idx="2237">
                  <c:v>2.23867828124992</c:v>
                </c:pt>
                <c:pt idx="2238">
                  <c:v>2.2408643750000001</c:v>
                </c:pt>
                <c:pt idx="2239">
                  <c:v>2.2430690625001599</c:v>
                </c:pt>
                <c:pt idx="2240">
                  <c:v>2.2452473437500799</c:v>
                </c:pt>
                <c:pt idx="2241">
                  <c:v>2.2474496875001599</c:v>
                </c:pt>
                <c:pt idx="2242">
                  <c:v>2.2495971875001599</c:v>
                </c:pt>
                <c:pt idx="2243">
                  <c:v>2.25173921875008</c:v>
                </c:pt>
                <c:pt idx="2244">
                  <c:v>2.25386</c:v>
                </c:pt>
                <c:pt idx="2245">
                  <c:v>2.2560168749999998</c:v>
                </c:pt>
                <c:pt idx="2246">
                  <c:v>2.2581104687500799</c:v>
                </c:pt>
                <c:pt idx="2247">
                  <c:v>2.2602923437500797</c:v>
                </c:pt>
                <c:pt idx="2248">
                  <c:v>2.2623642187500801</c:v>
                </c:pt>
                <c:pt idx="2249">
                  <c:v>2.2645160937500797</c:v>
                </c:pt>
                <c:pt idx="2250">
                  <c:v>2.2667196875001596</c:v>
                </c:pt>
                <c:pt idx="2251">
                  <c:v>2.2688384375001598</c:v>
                </c:pt>
                <c:pt idx="2252">
                  <c:v>2.2709778125001598</c:v>
                </c:pt>
                <c:pt idx="2253">
                  <c:v>2.273161875</c:v>
                </c:pt>
                <c:pt idx="2254">
                  <c:v>2.2753084375001595</c:v>
                </c:pt>
                <c:pt idx="2255">
                  <c:v>2.2774882812499202</c:v>
                </c:pt>
                <c:pt idx="2256">
                  <c:v>2.2797251562499201</c:v>
                </c:pt>
                <c:pt idx="2257">
                  <c:v>2.2819043749999999</c:v>
                </c:pt>
                <c:pt idx="2258">
                  <c:v>2.2841564062499202</c:v>
                </c:pt>
                <c:pt idx="2259">
                  <c:v>2.2863776562499201</c:v>
                </c:pt>
                <c:pt idx="2260">
                  <c:v>2.2885753125001598</c:v>
                </c:pt>
                <c:pt idx="2261">
                  <c:v>2.2907876562499201</c:v>
                </c:pt>
                <c:pt idx="2262">
                  <c:v>2.2929554687500797</c:v>
                </c:pt>
                <c:pt idx="2263">
                  <c:v>2.2951317187500799</c:v>
                </c:pt>
                <c:pt idx="2264">
                  <c:v>2.2972714062499202</c:v>
                </c:pt>
                <c:pt idx="2265">
                  <c:v>2.2994453125001599</c:v>
                </c:pt>
                <c:pt idx="2266">
                  <c:v>2.3015631249999999</c:v>
                </c:pt>
                <c:pt idx="2267">
                  <c:v>2.3037114062499202</c:v>
                </c:pt>
                <c:pt idx="2268">
                  <c:v>2.3057981249999999</c:v>
                </c:pt>
                <c:pt idx="2269">
                  <c:v>2.3079184375001596</c:v>
                </c:pt>
                <c:pt idx="2270">
                  <c:v>2.3099934375001596</c:v>
                </c:pt>
                <c:pt idx="2271">
                  <c:v>2.3121562500000001</c:v>
                </c:pt>
                <c:pt idx="2272">
                  <c:v>2.31429078124992</c:v>
                </c:pt>
                <c:pt idx="2273">
                  <c:v>2.3164540625001599</c:v>
                </c:pt>
                <c:pt idx="2274">
                  <c:v>2.3186001562499201</c:v>
                </c:pt>
                <c:pt idx="2275">
                  <c:v>2.3207662500000001</c:v>
                </c:pt>
                <c:pt idx="2276">
                  <c:v>2.3229259375001599</c:v>
                </c:pt>
                <c:pt idx="2277">
                  <c:v>2.3251090625001596</c:v>
                </c:pt>
                <c:pt idx="2278">
                  <c:v>2.3272721875001596</c:v>
                </c:pt>
                <c:pt idx="2279">
                  <c:v>2.3294270312499203</c:v>
                </c:pt>
                <c:pt idx="2280">
                  <c:v>2.3315840625001596</c:v>
                </c:pt>
                <c:pt idx="2281">
                  <c:v>2.33372859375008</c:v>
                </c:pt>
                <c:pt idx="2282">
                  <c:v>2.3358706250000001</c:v>
                </c:pt>
                <c:pt idx="2283">
                  <c:v>2.3380689062499203</c:v>
                </c:pt>
                <c:pt idx="2284">
                  <c:v>2.3402562499999999</c:v>
                </c:pt>
                <c:pt idx="2285">
                  <c:v>2.3423934375001596</c:v>
                </c:pt>
                <c:pt idx="2286">
                  <c:v>2.34454453124992</c:v>
                </c:pt>
                <c:pt idx="2287">
                  <c:v>2.3466610937500798</c:v>
                </c:pt>
                <c:pt idx="2288">
                  <c:v>2.3488529687500797</c:v>
                </c:pt>
                <c:pt idx="2289">
                  <c:v>2.35097656250016</c:v>
                </c:pt>
                <c:pt idx="2290">
                  <c:v>2.3531679687500797</c:v>
                </c:pt>
                <c:pt idx="2291">
                  <c:v>2.3553625</c:v>
                </c:pt>
                <c:pt idx="2292">
                  <c:v>2.3575715625001599</c:v>
                </c:pt>
                <c:pt idx="2293">
                  <c:v>2.3596421875001599</c:v>
                </c:pt>
                <c:pt idx="2294">
                  <c:v>2.3617628125001597</c:v>
                </c:pt>
                <c:pt idx="2295">
                  <c:v>2.3638703125001599</c:v>
                </c:pt>
                <c:pt idx="2296">
                  <c:v>2.3660423437500797</c:v>
                </c:pt>
                <c:pt idx="2297">
                  <c:v>2.3681689062499203</c:v>
                </c:pt>
                <c:pt idx="2298">
                  <c:v>2.370336875</c:v>
                </c:pt>
                <c:pt idx="2299">
                  <c:v>2.3725229687500797</c:v>
                </c:pt>
                <c:pt idx="2300">
                  <c:v>2.3746749999999999</c:v>
                </c:pt>
                <c:pt idx="2301">
                  <c:v>2.3768140625001597</c:v>
                </c:pt>
                <c:pt idx="2302">
                  <c:v>2.3790014062499201</c:v>
                </c:pt>
                <c:pt idx="2303">
                  <c:v>2.3811962499999999</c:v>
                </c:pt>
                <c:pt idx="2304">
                  <c:v>2.3834446875001598</c:v>
                </c:pt>
                <c:pt idx="2305">
                  <c:v>2.3857154687500799</c:v>
                </c:pt>
                <c:pt idx="2306">
                  <c:v>2.3879639062499201</c:v>
                </c:pt>
                <c:pt idx="2307">
                  <c:v>2.3902243749999998</c:v>
                </c:pt>
                <c:pt idx="2308">
                  <c:v>2.392473125</c:v>
                </c:pt>
                <c:pt idx="2309">
                  <c:v>2.3946723437500799</c:v>
                </c:pt>
                <c:pt idx="2310">
                  <c:v>2.3969793749999999</c:v>
                </c:pt>
                <c:pt idx="2311">
                  <c:v>2.3991990625001596</c:v>
                </c:pt>
                <c:pt idx="2312">
                  <c:v>2.40146640624992</c:v>
                </c:pt>
                <c:pt idx="2313">
                  <c:v>2.4036976562499199</c:v>
                </c:pt>
                <c:pt idx="2314">
                  <c:v>2.4059929687500801</c:v>
                </c:pt>
                <c:pt idx="2315">
                  <c:v>2.4082273437500801</c:v>
                </c:pt>
                <c:pt idx="2316">
                  <c:v>2.4104607812499199</c:v>
                </c:pt>
                <c:pt idx="2317">
                  <c:v>2.41269828124992</c:v>
                </c:pt>
                <c:pt idx="2318">
                  <c:v>2.4149859375001599</c:v>
                </c:pt>
                <c:pt idx="2319">
                  <c:v>2.4172699999999998</c:v>
                </c:pt>
                <c:pt idx="2320">
                  <c:v>2.4194607812499203</c:v>
                </c:pt>
                <c:pt idx="2321">
                  <c:v>2.4217321875001598</c:v>
                </c:pt>
                <c:pt idx="2322">
                  <c:v>2.4239854687500797</c:v>
                </c:pt>
                <c:pt idx="2323">
                  <c:v>2.42628765624992</c:v>
                </c:pt>
                <c:pt idx="2324">
                  <c:v>2.4285190625001598</c:v>
                </c:pt>
                <c:pt idx="2325">
                  <c:v>2.43075671875008</c:v>
                </c:pt>
                <c:pt idx="2326">
                  <c:v>2.4329993750000001</c:v>
                </c:pt>
                <c:pt idx="2327">
                  <c:v>2.4352776562499203</c:v>
                </c:pt>
                <c:pt idx="2328">
                  <c:v>2.4375490625001599</c:v>
                </c:pt>
                <c:pt idx="2329">
                  <c:v>2.4398721875001597</c:v>
                </c:pt>
                <c:pt idx="2330">
                  <c:v>2.4421673437500799</c:v>
                </c:pt>
                <c:pt idx="2331">
                  <c:v>2.44445093750016</c:v>
                </c:pt>
                <c:pt idx="2332">
                  <c:v>2.4467349999999999</c:v>
                </c:pt>
                <c:pt idx="2333">
                  <c:v>2.44902859375008</c:v>
                </c:pt>
                <c:pt idx="2334">
                  <c:v>2.4512760937500797</c:v>
                </c:pt>
                <c:pt idx="2335">
                  <c:v>2.453564375</c:v>
                </c:pt>
                <c:pt idx="2336">
                  <c:v>2.45579609375008</c:v>
                </c:pt>
                <c:pt idx="2337">
                  <c:v>2.45807625</c:v>
                </c:pt>
                <c:pt idx="2338">
                  <c:v>2.4602606250000001</c:v>
                </c:pt>
                <c:pt idx="2339">
                  <c:v>2.4624907812499202</c:v>
                </c:pt>
                <c:pt idx="2340">
                  <c:v>2.46468140624992</c:v>
                </c:pt>
                <c:pt idx="2341">
                  <c:v>2.4668840625001596</c:v>
                </c:pt>
                <c:pt idx="2342">
                  <c:v>2.4690490625001598</c:v>
                </c:pt>
                <c:pt idx="2343">
                  <c:v>2.4712171875001596</c:v>
                </c:pt>
                <c:pt idx="2344">
                  <c:v>2.4733651562499199</c:v>
                </c:pt>
                <c:pt idx="2345">
                  <c:v>2.47553828124992</c:v>
                </c:pt>
                <c:pt idx="2346">
                  <c:v>2.4777417187500799</c:v>
                </c:pt>
                <c:pt idx="2347">
                  <c:v>2.4799449999999998</c:v>
                </c:pt>
                <c:pt idx="2348">
                  <c:v>2.48211421875008</c:v>
                </c:pt>
                <c:pt idx="2349">
                  <c:v>2.4843131249999999</c:v>
                </c:pt>
                <c:pt idx="2350">
                  <c:v>2.4865321875001598</c:v>
                </c:pt>
                <c:pt idx="2351">
                  <c:v>2.4887564062499203</c:v>
                </c:pt>
                <c:pt idx="2352">
                  <c:v>2.490998125</c:v>
                </c:pt>
                <c:pt idx="2353">
                  <c:v>2.4932514062499203</c:v>
                </c:pt>
                <c:pt idx="2354">
                  <c:v>2.4955168749999999</c:v>
                </c:pt>
                <c:pt idx="2355">
                  <c:v>2.4977753125001598</c:v>
                </c:pt>
                <c:pt idx="2356">
                  <c:v>2.50003328124992</c:v>
                </c:pt>
                <c:pt idx="2357">
                  <c:v>2.5022809375001596</c:v>
                </c:pt>
                <c:pt idx="2358">
                  <c:v>2.5045810937500801</c:v>
                </c:pt>
                <c:pt idx="2359">
                  <c:v>2.5068446875001595</c:v>
                </c:pt>
                <c:pt idx="2360">
                  <c:v>2.5091103125001597</c:v>
                </c:pt>
                <c:pt idx="2361">
                  <c:v>2.5114181250000001</c:v>
                </c:pt>
                <c:pt idx="2362">
                  <c:v>2.5137025</c:v>
                </c:pt>
                <c:pt idx="2363">
                  <c:v>2.5159854687500798</c:v>
                </c:pt>
                <c:pt idx="2364">
                  <c:v>2.5182626562499202</c:v>
                </c:pt>
                <c:pt idx="2365">
                  <c:v>2.5205715625001597</c:v>
                </c:pt>
                <c:pt idx="2366">
                  <c:v>2.52283734375008</c:v>
                </c:pt>
                <c:pt idx="2367">
                  <c:v>2.5250876562499203</c:v>
                </c:pt>
                <c:pt idx="2368">
                  <c:v>2.5273414062499202</c:v>
                </c:pt>
                <c:pt idx="2369">
                  <c:v>2.5295596875001598</c:v>
                </c:pt>
                <c:pt idx="2370">
                  <c:v>2.5318218749999999</c:v>
                </c:pt>
                <c:pt idx="2371">
                  <c:v>2.5340600000000002</c:v>
                </c:pt>
                <c:pt idx="2372">
                  <c:v>2.5363150000000001</c:v>
                </c:pt>
                <c:pt idx="2373">
                  <c:v>2.5385265625001598</c:v>
                </c:pt>
                <c:pt idx="2374">
                  <c:v>2.5408042187500799</c:v>
                </c:pt>
                <c:pt idx="2375">
                  <c:v>2.5429987500000002</c:v>
                </c:pt>
                <c:pt idx="2376">
                  <c:v>2.5452959375001596</c:v>
                </c:pt>
                <c:pt idx="2377">
                  <c:v>2.54753984375008</c:v>
                </c:pt>
                <c:pt idx="2378">
                  <c:v>2.5498106250000001</c:v>
                </c:pt>
                <c:pt idx="2379">
                  <c:v>2.5520515625001599</c:v>
                </c:pt>
                <c:pt idx="2380">
                  <c:v>2.5543521875001596</c:v>
                </c:pt>
                <c:pt idx="2381">
                  <c:v>2.55660265624992</c:v>
                </c:pt>
                <c:pt idx="2382">
                  <c:v>2.5588928125001598</c:v>
                </c:pt>
                <c:pt idx="2383">
                  <c:v>2.5612048437500801</c:v>
                </c:pt>
                <c:pt idx="2384">
                  <c:v>2.5635193749999998</c:v>
                </c:pt>
                <c:pt idx="2385">
                  <c:v>2.5658443750000002</c:v>
                </c:pt>
                <c:pt idx="2386">
                  <c:v>2.5681221875001596</c:v>
                </c:pt>
                <c:pt idx="2387">
                  <c:v>2.5703978125001599</c:v>
                </c:pt>
                <c:pt idx="2388">
                  <c:v>2.5727489062499203</c:v>
                </c:pt>
                <c:pt idx="2389">
                  <c:v>2.5750810937500797</c:v>
                </c:pt>
                <c:pt idx="2390">
                  <c:v>2.5773828125001597</c:v>
                </c:pt>
                <c:pt idx="2391">
                  <c:v>2.5796368749999998</c:v>
                </c:pt>
                <c:pt idx="2392">
                  <c:v>2.5819134375001598</c:v>
                </c:pt>
                <c:pt idx="2393">
                  <c:v>2.5841262500000002</c:v>
                </c:pt>
                <c:pt idx="2394">
                  <c:v>2.5863235937500799</c:v>
                </c:pt>
                <c:pt idx="2395">
                  <c:v>2.5885220312499202</c:v>
                </c:pt>
                <c:pt idx="2396">
                  <c:v>2.59076</c:v>
                </c:pt>
                <c:pt idx="2397">
                  <c:v>2.5930301562499203</c:v>
                </c:pt>
                <c:pt idx="2398">
                  <c:v>2.5951973437500797</c:v>
                </c:pt>
                <c:pt idx="2399">
                  <c:v>2.5974389062499199</c:v>
                </c:pt>
                <c:pt idx="2400">
                  <c:v>2.5996964062499202</c:v>
                </c:pt>
                <c:pt idx="2401">
                  <c:v>2.6020331250000002</c:v>
                </c:pt>
                <c:pt idx="2402">
                  <c:v>2.6043162500000001</c:v>
                </c:pt>
                <c:pt idx="2403">
                  <c:v>2.6066873437500799</c:v>
                </c:pt>
                <c:pt idx="2404">
                  <c:v>2.6090078125001597</c:v>
                </c:pt>
                <c:pt idx="2405">
                  <c:v>2.6114039062499201</c:v>
                </c:pt>
                <c:pt idx="2406">
                  <c:v>2.6138223437500798</c:v>
                </c:pt>
                <c:pt idx="2407">
                  <c:v>2.6161756249999999</c:v>
                </c:pt>
                <c:pt idx="2408">
                  <c:v>2.61858765624992</c:v>
                </c:pt>
                <c:pt idx="2409">
                  <c:v>2.6209640625001596</c:v>
                </c:pt>
                <c:pt idx="2410">
                  <c:v>2.6233315625001596</c:v>
                </c:pt>
                <c:pt idx="2411">
                  <c:v>2.6256974999999998</c:v>
                </c:pt>
                <c:pt idx="2412">
                  <c:v>2.6280890625001598</c:v>
                </c:pt>
                <c:pt idx="2413">
                  <c:v>2.6304503125001597</c:v>
                </c:pt>
                <c:pt idx="2414">
                  <c:v>2.6328925000000001</c:v>
                </c:pt>
                <c:pt idx="2415">
                  <c:v>2.6352978125001596</c:v>
                </c:pt>
                <c:pt idx="2416">
                  <c:v>2.6376328125001596</c:v>
                </c:pt>
                <c:pt idx="2417">
                  <c:v>2.6399778125001596</c:v>
                </c:pt>
                <c:pt idx="2418">
                  <c:v>2.64234875</c:v>
                </c:pt>
                <c:pt idx="2419">
                  <c:v>2.6447587499999998</c:v>
                </c:pt>
                <c:pt idx="2420">
                  <c:v>2.6471109375001598</c:v>
                </c:pt>
                <c:pt idx="2421">
                  <c:v>2.6494818750000002</c:v>
                </c:pt>
                <c:pt idx="2422">
                  <c:v>2.6518378125001596</c:v>
                </c:pt>
                <c:pt idx="2423">
                  <c:v>2.6542193749999998</c:v>
                </c:pt>
                <c:pt idx="2424">
                  <c:v>2.65651468750016</c:v>
                </c:pt>
                <c:pt idx="2425">
                  <c:v>2.6588946875001596</c:v>
                </c:pt>
                <c:pt idx="2426">
                  <c:v>2.6612465625001596</c:v>
                </c:pt>
                <c:pt idx="2427">
                  <c:v>2.6637062500000002</c:v>
                </c:pt>
                <c:pt idx="2428">
                  <c:v>2.6661159375001597</c:v>
                </c:pt>
                <c:pt idx="2429">
                  <c:v>2.6685043749999999</c:v>
                </c:pt>
                <c:pt idx="2430">
                  <c:v>2.6709206249999999</c:v>
                </c:pt>
                <c:pt idx="2431">
                  <c:v>2.6733074999999999</c:v>
                </c:pt>
                <c:pt idx="2432">
                  <c:v>2.6756662499999999</c:v>
                </c:pt>
                <c:pt idx="2433">
                  <c:v>2.6781096875001595</c:v>
                </c:pt>
                <c:pt idx="2434">
                  <c:v>2.68058</c:v>
                </c:pt>
                <c:pt idx="2435">
                  <c:v>2.6829381250000002</c:v>
                </c:pt>
                <c:pt idx="2436">
                  <c:v>2.6853456250000001</c:v>
                </c:pt>
                <c:pt idx="2437">
                  <c:v>2.6877146875001596</c:v>
                </c:pt>
                <c:pt idx="2438">
                  <c:v>2.6900137499999999</c:v>
                </c:pt>
                <c:pt idx="2439">
                  <c:v>2.6924193750000001</c:v>
                </c:pt>
                <c:pt idx="2440">
                  <c:v>2.6947437500000002</c:v>
                </c:pt>
                <c:pt idx="2441">
                  <c:v>2.6971093750000001</c:v>
                </c:pt>
                <c:pt idx="2442">
                  <c:v>2.6994687499999999</c:v>
                </c:pt>
                <c:pt idx="2443">
                  <c:v>2.7017859375001598</c:v>
                </c:pt>
                <c:pt idx="2444">
                  <c:v>2.7041034375001596</c:v>
                </c:pt>
                <c:pt idx="2445">
                  <c:v>2.7064443749999998</c:v>
                </c:pt>
                <c:pt idx="2446">
                  <c:v>2.7087781249999998</c:v>
                </c:pt>
                <c:pt idx="2447">
                  <c:v>2.7110909375001597</c:v>
                </c:pt>
                <c:pt idx="2448">
                  <c:v>2.71348375</c:v>
                </c:pt>
                <c:pt idx="2449">
                  <c:v>2.7157575</c:v>
                </c:pt>
                <c:pt idx="2450">
                  <c:v>2.71807</c:v>
                </c:pt>
                <c:pt idx="2451">
                  <c:v>2.7204203125001598</c:v>
                </c:pt>
                <c:pt idx="2452">
                  <c:v>2.7227809375001599</c:v>
                </c:pt>
                <c:pt idx="2453">
                  <c:v>2.725124375</c:v>
                </c:pt>
                <c:pt idx="2454">
                  <c:v>2.7274621875001599</c:v>
                </c:pt>
                <c:pt idx="2455">
                  <c:v>2.7298243750000002</c:v>
                </c:pt>
                <c:pt idx="2456">
                  <c:v>2.7321809375001598</c:v>
                </c:pt>
                <c:pt idx="2457">
                  <c:v>2.7345346875001599</c:v>
                </c:pt>
                <c:pt idx="2458">
                  <c:v>2.7368893750000001</c:v>
                </c:pt>
                <c:pt idx="2459">
                  <c:v>2.7392709375001596</c:v>
                </c:pt>
                <c:pt idx="2460">
                  <c:v>2.7416528125001598</c:v>
                </c:pt>
                <c:pt idx="2461">
                  <c:v>2.7439678125001596</c:v>
                </c:pt>
                <c:pt idx="2462">
                  <c:v>2.7463396875001598</c:v>
                </c:pt>
                <c:pt idx="2463">
                  <c:v>2.7487021875001596</c:v>
                </c:pt>
                <c:pt idx="2464">
                  <c:v>2.7510959375001596</c:v>
                </c:pt>
                <c:pt idx="2465">
                  <c:v>2.7534259375001597</c:v>
                </c:pt>
                <c:pt idx="2466">
                  <c:v>2.7556784375001597</c:v>
                </c:pt>
                <c:pt idx="2467">
                  <c:v>2.7579603125001597</c:v>
                </c:pt>
                <c:pt idx="2468">
                  <c:v>2.7602903125001599</c:v>
                </c:pt>
                <c:pt idx="2469">
                  <c:v>2.7625999999999999</c:v>
                </c:pt>
                <c:pt idx="2470">
                  <c:v>2.7650015625001596</c:v>
                </c:pt>
                <c:pt idx="2471">
                  <c:v>2.7673509375001597</c:v>
                </c:pt>
                <c:pt idx="2472">
                  <c:v>2.7697156249999999</c:v>
                </c:pt>
                <c:pt idx="2473">
                  <c:v>2.7720574999999998</c:v>
                </c:pt>
                <c:pt idx="2474">
                  <c:v>2.7743990625001596</c:v>
                </c:pt>
                <c:pt idx="2475">
                  <c:v>2.7767984375001595</c:v>
                </c:pt>
                <c:pt idx="2476">
                  <c:v>2.7793009375001598</c:v>
                </c:pt>
                <c:pt idx="2477">
                  <c:v>2.7816912500000002</c:v>
                </c:pt>
                <c:pt idx="2478">
                  <c:v>2.7841009375001597</c:v>
                </c:pt>
                <c:pt idx="2479">
                  <c:v>2.7865000000000002</c:v>
                </c:pt>
                <c:pt idx="2480">
                  <c:v>2.7888934375001599</c:v>
                </c:pt>
                <c:pt idx="2481">
                  <c:v>2.7912709375001596</c:v>
                </c:pt>
                <c:pt idx="2482">
                  <c:v>2.7936671875001595</c:v>
                </c:pt>
                <c:pt idx="2483">
                  <c:v>2.7960790625001599</c:v>
                </c:pt>
                <c:pt idx="2484">
                  <c:v>2.7985137500000001</c:v>
                </c:pt>
                <c:pt idx="2485">
                  <c:v>2.8008712500000001</c:v>
                </c:pt>
                <c:pt idx="2486">
                  <c:v>2.8032462499999999</c:v>
                </c:pt>
                <c:pt idx="2487">
                  <c:v>2.8057025000000002</c:v>
                </c:pt>
                <c:pt idx="2488">
                  <c:v>2.8081437500000002</c:v>
                </c:pt>
                <c:pt idx="2489">
                  <c:v>2.8105793750000001</c:v>
                </c:pt>
                <c:pt idx="2490">
                  <c:v>2.8129612499999999</c:v>
                </c:pt>
                <c:pt idx="2491">
                  <c:v>2.8153931249999999</c:v>
                </c:pt>
                <c:pt idx="2492">
                  <c:v>2.8177590625001598</c:v>
                </c:pt>
                <c:pt idx="2493">
                  <c:v>2.8201396875001596</c:v>
                </c:pt>
                <c:pt idx="2494">
                  <c:v>2.8225212499999999</c:v>
                </c:pt>
                <c:pt idx="2495">
                  <c:v>2.8249884375001599</c:v>
                </c:pt>
                <c:pt idx="2496">
                  <c:v>2.8274374999999998</c:v>
                </c:pt>
                <c:pt idx="2497">
                  <c:v>2.8298968750000002</c:v>
                </c:pt>
                <c:pt idx="2498">
                  <c:v>2.8323503125001599</c:v>
                </c:pt>
                <c:pt idx="2499">
                  <c:v>2.8348259375001597</c:v>
                </c:pt>
                <c:pt idx="2500">
                  <c:v>2.8373362499999999</c:v>
                </c:pt>
                <c:pt idx="2501">
                  <c:v>2.8398721875001596</c:v>
                </c:pt>
                <c:pt idx="2502">
                  <c:v>2.8424624999999999</c:v>
                </c:pt>
                <c:pt idx="2503">
                  <c:v>2.8450350000000002</c:v>
                </c:pt>
                <c:pt idx="2504">
                  <c:v>2.8475915625001598</c:v>
                </c:pt>
                <c:pt idx="2505">
                  <c:v>2.8501428125001596</c:v>
                </c:pt>
                <c:pt idx="2506">
                  <c:v>2.8526596875001595</c:v>
                </c:pt>
                <c:pt idx="2507">
                  <c:v>2.8551853125001596</c:v>
                </c:pt>
                <c:pt idx="2508">
                  <c:v>2.8576928125001597</c:v>
                </c:pt>
                <c:pt idx="2509">
                  <c:v>2.8601734375001597</c:v>
                </c:pt>
                <c:pt idx="2510">
                  <c:v>2.8626421875001595</c:v>
                </c:pt>
                <c:pt idx="2511">
                  <c:v>2.8651381250000001</c:v>
                </c:pt>
                <c:pt idx="2512">
                  <c:v>2.8675481249999999</c:v>
                </c:pt>
                <c:pt idx="2513">
                  <c:v>2.8699625000000002</c:v>
                </c:pt>
                <c:pt idx="2514">
                  <c:v>2.8723421875001596</c:v>
                </c:pt>
                <c:pt idx="2515">
                  <c:v>2.87471875</c:v>
                </c:pt>
                <c:pt idx="2516">
                  <c:v>2.8771128125001599</c:v>
                </c:pt>
                <c:pt idx="2517">
                  <c:v>2.8794668749999999</c:v>
                </c:pt>
                <c:pt idx="2518">
                  <c:v>2.8818031249999998</c:v>
                </c:pt>
                <c:pt idx="2519">
                  <c:v>2.8841631250000002</c:v>
                </c:pt>
                <c:pt idx="2520">
                  <c:v>2.8865265625001597</c:v>
                </c:pt>
                <c:pt idx="2521">
                  <c:v>2.8888634375001598</c:v>
                </c:pt>
                <c:pt idx="2522">
                  <c:v>2.8912606250000001</c:v>
                </c:pt>
                <c:pt idx="2523">
                  <c:v>2.8935915625001596</c:v>
                </c:pt>
                <c:pt idx="2524">
                  <c:v>2.8959950000000001</c:v>
                </c:pt>
                <c:pt idx="2525">
                  <c:v>2.8983890625001596</c:v>
                </c:pt>
                <c:pt idx="2526">
                  <c:v>2.9007728125001599</c:v>
                </c:pt>
                <c:pt idx="2527">
                  <c:v>2.9032446875001598</c:v>
                </c:pt>
                <c:pt idx="2528">
                  <c:v>2.9056924999999998</c:v>
                </c:pt>
                <c:pt idx="2529">
                  <c:v>2.9081925000000002</c:v>
                </c:pt>
                <c:pt idx="2530">
                  <c:v>2.9106178125001598</c:v>
                </c:pt>
                <c:pt idx="2531">
                  <c:v>2.9130631249999999</c:v>
                </c:pt>
                <c:pt idx="2532">
                  <c:v>2.91545906250016</c:v>
                </c:pt>
                <c:pt idx="2533">
                  <c:v>2.9179287500000002</c:v>
                </c:pt>
                <c:pt idx="2534">
                  <c:v>2.9203303125001598</c:v>
                </c:pt>
                <c:pt idx="2535">
                  <c:v>2.92271875</c:v>
                </c:pt>
                <c:pt idx="2536">
                  <c:v>2.925129375</c:v>
                </c:pt>
                <c:pt idx="2537">
                  <c:v>2.9274715625001599</c:v>
                </c:pt>
                <c:pt idx="2538">
                  <c:v>2.9298418750000002</c:v>
                </c:pt>
                <c:pt idx="2539">
                  <c:v>2.9321293750000001</c:v>
                </c:pt>
                <c:pt idx="2540">
                  <c:v>2.9344953125001596</c:v>
                </c:pt>
                <c:pt idx="2541">
                  <c:v>2.9369237500000001</c:v>
                </c:pt>
                <c:pt idx="2542">
                  <c:v>2.9393846875001599</c:v>
                </c:pt>
                <c:pt idx="2543">
                  <c:v>2.9418237500000002</c:v>
                </c:pt>
                <c:pt idx="2544">
                  <c:v>2.9442846875001596</c:v>
                </c:pt>
                <c:pt idx="2545">
                  <c:v>2.9468006249999998</c:v>
                </c:pt>
                <c:pt idx="2546">
                  <c:v>2.9493203125001597</c:v>
                </c:pt>
                <c:pt idx="2547">
                  <c:v>2.9518534375001599</c:v>
                </c:pt>
                <c:pt idx="2548">
                  <c:v>2.9544062499999999</c:v>
                </c:pt>
                <c:pt idx="2549">
                  <c:v>2.9570084375001597</c:v>
                </c:pt>
                <c:pt idx="2550">
                  <c:v>2.9596337500000001</c:v>
                </c:pt>
                <c:pt idx="2551">
                  <c:v>2.9621365625001599</c:v>
                </c:pt>
                <c:pt idx="2552">
                  <c:v>2.96471531250016</c:v>
                </c:pt>
                <c:pt idx="2553">
                  <c:v>2.9672512499999999</c:v>
                </c:pt>
                <c:pt idx="2554">
                  <c:v>2.9698237500000002</c:v>
                </c:pt>
                <c:pt idx="2555">
                  <c:v>2.972358125</c:v>
                </c:pt>
                <c:pt idx="2556">
                  <c:v>2.9748890625001598</c:v>
                </c:pt>
                <c:pt idx="2557">
                  <c:v>2.9773700000000001</c:v>
                </c:pt>
                <c:pt idx="2558">
                  <c:v>2.9798668749999999</c:v>
                </c:pt>
                <c:pt idx="2559">
                  <c:v>2.9823403125001597</c:v>
                </c:pt>
                <c:pt idx="2560">
                  <c:v>2.9847774999999999</c:v>
                </c:pt>
                <c:pt idx="2561">
                  <c:v>2.9872187499999998</c:v>
                </c:pt>
                <c:pt idx="2562">
                  <c:v>2.9896559375001597</c:v>
                </c:pt>
                <c:pt idx="2563">
                  <c:v>2.9920821875001598</c:v>
                </c:pt>
                <c:pt idx="2564">
                  <c:v>2.9945081249999999</c:v>
                </c:pt>
                <c:pt idx="2565">
                  <c:v>2.9969715625001596</c:v>
                </c:pt>
                <c:pt idx="2566">
                  <c:v>2.9994049999999999</c:v>
                </c:pt>
                <c:pt idx="2567">
                  <c:v>3.0018931250000001</c:v>
                </c:pt>
                <c:pt idx="2568">
                  <c:v>3.0043206250000001</c:v>
                </c:pt>
                <c:pt idx="2569">
                  <c:v>3.0067949999999999</c:v>
                </c:pt>
                <c:pt idx="2570">
                  <c:v>3.0093365625001596</c:v>
                </c:pt>
                <c:pt idx="2571">
                  <c:v>3.0118753125001598</c:v>
                </c:pt>
                <c:pt idx="2572">
                  <c:v>3.0143425000000001</c:v>
                </c:pt>
                <c:pt idx="2573">
                  <c:v>3.0169049999999999</c:v>
                </c:pt>
                <c:pt idx="2574">
                  <c:v>3.0193803125001599</c:v>
                </c:pt>
                <c:pt idx="2575">
                  <c:v>3.021860625</c:v>
                </c:pt>
                <c:pt idx="2576">
                  <c:v>3.0243612500000001</c:v>
                </c:pt>
                <c:pt idx="2577">
                  <c:v>3.0268631250000002</c:v>
                </c:pt>
                <c:pt idx="2578">
                  <c:v>3.029366875</c:v>
                </c:pt>
                <c:pt idx="2579">
                  <c:v>3.0318575000000001</c:v>
                </c:pt>
                <c:pt idx="2580">
                  <c:v>3.03425968750016</c:v>
                </c:pt>
                <c:pt idx="2581">
                  <c:v>3.0367028125001596</c:v>
                </c:pt>
                <c:pt idx="2582">
                  <c:v>3.03914375</c:v>
                </c:pt>
                <c:pt idx="2583">
                  <c:v>3.0415806249999999</c:v>
                </c:pt>
                <c:pt idx="2584">
                  <c:v>3.0440399999999999</c:v>
                </c:pt>
                <c:pt idx="2585">
                  <c:v>3.0465184375001599</c:v>
                </c:pt>
                <c:pt idx="2586">
                  <c:v>3.0489449999999998</c:v>
                </c:pt>
                <c:pt idx="2587">
                  <c:v>3.0513975000000002</c:v>
                </c:pt>
                <c:pt idx="2588">
                  <c:v>3.0539156250000001</c:v>
                </c:pt>
                <c:pt idx="2589">
                  <c:v>3.0564546875001599</c:v>
                </c:pt>
                <c:pt idx="2590">
                  <c:v>3.0589650000000002</c:v>
                </c:pt>
                <c:pt idx="2591">
                  <c:v>3.0615396875001597</c:v>
                </c:pt>
                <c:pt idx="2592">
                  <c:v>3.0640921875001599</c:v>
                </c:pt>
                <c:pt idx="2593">
                  <c:v>3.0666934375001595</c:v>
                </c:pt>
                <c:pt idx="2594">
                  <c:v>3.0692896875001598</c:v>
                </c:pt>
                <c:pt idx="2595">
                  <c:v>3.0718859375001597</c:v>
                </c:pt>
                <c:pt idx="2596">
                  <c:v>3.0745143750000001</c:v>
                </c:pt>
                <c:pt idx="2597">
                  <c:v>3.07713875</c:v>
                </c:pt>
                <c:pt idx="2598">
                  <c:v>3.0797150000000002</c:v>
                </c:pt>
                <c:pt idx="2599">
                  <c:v>3.0822306249999998</c:v>
                </c:pt>
                <c:pt idx="2600">
                  <c:v>3.0848412500000002</c:v>
                </c:pt>
                <c:pt idx="2601">
                  <c:v>3.0874000000000001</c:v>
                </c:pt>
                <c:pt idx="2602">
                  <c:v>3.0899890625001598</c:v>
                </c:pt>
                <c:pt idx="2603">
                  <c:v>3.0925578125001598</c:v>
                </c:pt>
                <c:pt idx="2604">
                  <c:v>3.0950928125001598</c:v>
                </c:pt>
                <c:pt idx="2605">
                  <c:v>3.0975743750000002</c:v>
                </c:pt>
                <c:pt idx="2606">
                  <c:v>3.1000731250000002</c:v>
                </c:pt>
                <c:pt idx="2607">
                  <c:v>3.1025678125001597</c:v>
                </c:pt>
                <c:pt idx="2608">
                  <c:v>3.1050571875001598</c:v>
                </c:pt>
                <c:pt idx="2609">
                  <c:v>3.10758125</c:v>
                </c:pt>
                <c:pt idx="2610">
                  <c:v>3.1100356250000001</c:v>
                </c:pt>
                <c:pt idx="2611">
                  <c:v>3.1125425</c:v>
                </c:pt>
                <c:pt idx="2612">
                  <c:v>3.1150303125001599</c:v>
                </c:pt>
                <c:pt idx="2613">
                  <c:v>3.1174528125001597</c:v>
                </c:pt>
                <c:pt idx="2614">
                  <c:v>3.11997875</c:v>
                </c:pt>
                <c:pt idx="2615">
                  <c:v>3.1224587499999998</c:v>
                </c:pt>
                <c:pt idx="2616">
                  <c:v>3.1250121875001597</c:v>
                </c:pt>
                <c:pt idx="2617">
                  <c:v>3.1275343750000002</c:v>
                </c:pt>
                <c:pt idx="2618">
                  <c:v>3.1301131249999998</c:v>
                </c:pt>
                <c:pt idx="2619">
                  <c:v>3.1326959375001597</c:v>
                </c:pt>
                <c:pt idx="2620">
                  <c:v>3.1352937500000002</c:v>
                </c:pt>
                <c:pt idx="2621">
                  <c:v>3.1378300000000001</c:v>
                </c:pt>
                <c:pt idx="2622">
                  <c:v>3.1403515625001597</c:v>
                </c:pt>
                <c:pt idx="2623">
                  <c:v>3.1429156250000001</c:v>
                </c:pt>
                <c:pt idx="2624">
                  <c:v>3.14547031250016</c:v>
                </c:pt>
                <c:pt idx="2625">
                  <c:v>3.1480509375001597</c:v>
                </c:pt>
                <c:pt idx="2626">
                  <c:v>3.1506209375001597</c:v>
                </c:pt>
                <c:pt idx="2627">
                  <c:v>3.153158125</c:v>
                </c:pt>
                <c:pt idx="2628">
                  <c:v>3.155668125</c:v>
                </c:pt>
                <c:pt idx="2629">
                  <c:v>3.1581521875001597</c:v>
                </c:pt>
                <c:pt idx="2630">
                  <c:v>3.1606846875001597</c:v>
                </c:pt>
                <c:pt idx="2631">
                  <c:v>3.1631856250000001</c:v>
                </c:pt>
                <c:pt idx="2632">
                  <c:v>3.1657268749999998</c:v>
                </c:pt>
                <c:pt idx="2633">
                  <c:v>3.1682118749999999</c:v>
                </c:pt>
                <c:pt idx="2634">
                  <c:v>3.1707115625001596</c:v>
                </c:pt>
                <c:pt idx="2635">
                  <c:v>3.1731865625001596</c:v>
                </c:pt>
                <c:pt idx="2636">
                  <c:v>3.1756725000000001</c:v>
                </c:pt>
                <c:pt idx="2637">
                  <c:v>3.1781250000000001</c:v>
                </c:pt>
                <c:pt idx="2638">
                  <c:v>3.1806325000000002</c:v>
                </c:pt>
                <c:pt idx="2639">
                  <c:v>3.1831728125001599</c:v>
                </c:pt>
                <c:pt idx="2640">
                  <c:v>3.1857028125001596</c:v>
                </c:pt>
                <c:pt idx="2641">
                  <c:v>3.1882484375001598</c:v>
                </c:pt>
                <c:pt idx="2642">
                  <c:v>3.1908103125001599</c:v>
                </c:pt>
                <c:pt idx="2643">
                  <c:v>3.1933865625001596</c:v>
                </c:pt>
                <c:pt idx="2644">
                  <c:v>3.1959471875001597</c:v>
                </c:pt>
                <c:pt idx="2645">
                  <c:v>3.1985634375001597</c:v>
                </c:pt>
                <c:pt idx="2646">
                  <c:v>3.2010803124992</c:v>
                </c:pt>
                <c:pt idx="2647">
                  <c:v>3.2037262499999999</c:v>
                </c:pt>
                <c:pt idx="2648">
                  <c:v>3.2062618750016001</c:v>
                </c:pt>
                <c:pt idx="2649">
                  <c:v>3.2088478124991999</c:v>
                </c:pt>
                <c:pt idx="2650">
                  <c:v>3.2114099999999999</c:v>
                </c:pt>
                <c:pt idx="2651">
                  <c:v>3.2139646875008001</c:v>
                </c:pt>
                <c:pt idx="2652">
                  <c:v>3.2164840624991999</c:v>
                </c:pt>
                <c:pt idx="2653">
                  <c:v>3.2190743750016</c:v>
                </c:pt>
                <c:pt idx="2654">
                  <c:v>3.2216146875008</c:v>
                </c:pt>
                <c:pt idx="2655">
                  <c:v>3.2241603124992002</c:v>
                </c:pt>
                <c:pt idx="2656">
                  <c:v>3.2267306250016001</c:v>
                </c:pt>
                <c:pt idx="2657">
                  <c:v>3.2292796875007999</c:v>
                </c:pt>
                <c:pt idx="2658">
                  <c:v>3.2317749999999998</c:v>
                </c:pt>
                <c:pt idx="2659">
                  <c:v>3.234235</c:v>
                </c:pt>
                <c:pt idx="2660">
                  <c:v>3.2366706250016</c:v>
                </c:pt>
                <c:pt idx="2661">
                  <c:v>3.239185</c:v>
                </c:pt>
                <c:pt idx="2662">
                  <c:v>3.2417112499999998</c:v>
                </c:pt>
                <c:pt idx="2663">
                  <c:v>3.2441890624992</c:v>
                </c:pt>
                <c:pt idx="2664">
                  <c:v>3.2466918750016003</c:v>
                </c:pt>
                <c:pt idx="2665">
                  <c:v>3.2492415624992002</c:v>
                </c:pt>
                <c:pt idx="2666">
                  <c:v>3.2517509375008</c:v>
                </c:pt>
                <c:pt idx="2667">
                  <c:v>3.2542650000000002</c:v>
                </c:pt>
                <c:pt idx="2668">
                  <c:v>3.2568403124992003</c:v>
                </c:pt>
                <c:pt idx="2669">
                  <c:v>3.2594112499999999</c:v>
                </c:pt>
                <c:pt idx="2670">
                  <c:v>3.2620368750016002</c:v>
                </c:pt>
                <c:pt idx="2671">
                  <c:v>3.2646346875007999</c:v>
                </c:pt>
                <c:pt idx="2672">
                  <c:v>3.2672043750016</c:v>
                </c:pt>
                <c:pt idx="2673">
                  <c:v>3.2697712499999998</c:v>
                </c:pt>
                <c:pt idx="2674">
                  <c:v>3.2723290624992001</c:v>
                </c:pt>
                <c:pt idx="2675">
                  <c:v>3.2748906250016003</c:v>
                </c:pt>
                <c:pt idx="2676">
                  <c:v>3.2774990624992002</c:v>
                </c:pt>
                <c:pt idx="2677">
                  <c:v>3.2801271875008</c:v>
                </c:pt>
                <c:pt idx="2678">
                  <c:v>3.2827362500000001</c:v>
                </c:pt>
                <c:pt idx="2679">
                  <c:v>3.2853678124992003</c:v>
                </c:pt>
                <c:pt idx="2680">
                  <c:v>3.2879531250016001</c:v>
                </c:pt>
                <c:pt idx="2681">
                  <c:v>3.2905053124992003</c:v>
                </c:pt>
                <c:pt idx="2682">
                  <c:v>3.2931262499999998</c:v>
                </c:pt>
                <c:pt idx="2683">
                  <c:v>3.2957484375007997</c:v>
                </c:pt>
                <c:pt idx="2684">
                  <c:v>3.2984393750016001</c:v>
                </c:pt>
                <c:pt idx="2685">
                  <c:v>3.3010449999999998</c:v>
                </c:pt>
                <c:pt idx="2686">
                  <c:v>3.3037103124992</c:v>
                </c:pt>
                <c:pt idx="2687">
                  <c:v>3.3062993750016001</c:v>
                </c:pt>
                <c:pt idx="2688">
                  <c:v>3.3090131250016004</c:v>
                </c:pt>
                <c:pt idx="2689">
                  <c:v>3.31164375</c:v>
                </c:pt>
                <c:pt idx="2690">
                  <c:v>3.3143409375007997</c:v>
                </c:pt>
                <c:pt idx="2691">
                  <c:v>3.3170406250016002</c:v>
                </c:pt>
                <c:pt idx="2692">
                  <c:v>3.3197331250016</c:v>
                </c:pt>
                <c:pt idx="2693">
                  <c:v>3.3224056250016001</c:v>
                </c:pt>
                <c:pt idx="2694">
                  <c:v>3.3250587500000002</c:v>
                </c:pt>
                <c:pt idx="2695">
                  <c:v>3.3276949999999998</c:v>
                </c:pt>
                <c:pt idx="2696">
                  <c:v>3.3302887499999998</c:v>
                </c:pt>
                <c:pt idx="2697">
                  <c:v>3.3329218750016003</c:v>
                </c:pt>
                <c:pt idx="2698">
                  <c:v>3.3355106250016</c:v>
                </c:pt>
                <c:pt idx="2699">
                  <c:v>3.3381146875007999</c:v>
                </c:pt>
                <c:pt idx="2700">
                  <c:v>3.3406884375007997</c:v>
                </c:pt>
                <c:pt idx="2701">
                  <c:v>3.3432615624992001</c:v>
                </c:pt>
                <c:pt idx="2702">
                  <c:v>3.3458203124992001</c:v>
                </c:pt>
                <c:pt idx="2703">
                  <c:v>3.3483621875008001</c:v>
                </c:pt>
                <c:pt idx="2704">
                  <c:v>3.3509031250016004</c:v>
                </c:pt>
                <c:pt idx="2705">
                  <c:v>3.3534506250016003</c:v>
                </c:pt>
                <c:pt idx="2706">
                  <c:v>3.3560318750016003</c:v>
                </c:pt>
                <c:pt idx="2707">
                  <c:v>3.3585556250016002</c:v>
                </c:pt>
                <c:pt idx="2708">
                  <c:v>3.3610859375007998</c:v>
                </c:pt>
                <c:pt idx="2709">
                  <c:v>3.3636568750016003</c:v>
                </c:pt>
                <c:pt idx="2710">
                  <c:v>3.3662243750016003</c:v>
                </c:pt>
                <c:pt idx="2711">
                  <c:v>3.3688246875007999</c:v>
                </c:pt>
                <c:pt idx="2712">
                  <c:v>3.3714143750016001</c:v>
                </c:pt>
                <c:pt idx="2713">
                  <c:v>3.3740643750016002</c:v>
                </c:pt>
                <c:pt idx="2714">
                  <c:v>3.3766759375007998</c:v>
                </c:pt>
                <c:pt idx="2715">
                  <c:v>3.37934125</c:v>
                </c:pt>
                <c:pt idx="2716">
                  <c:v>3.3819603124992001</c:v>
                </c:pt>
                <c:pt idx="2717">
                  <c:v>3.3846271875007998</c:v>
                </c:pt>
                <c:pt idx="2718">
                  <c:v>3.3872928124991999</c:v>
                </c:pt>
                <c:pt idx="2719">
                  <c:v>3.3899315624991999</c:v>
                </c:pt>
                <c:pt idx="2720">
                  <c:v>3.3925259375008001</c:v>
                </c:pt>
                <c:pt idx="2721">
                  <c:v>3.3951428124992002</c:v>
                </c:pt>
                <c:pt idx="2722">
                  <c:v>3.3977624999999998</c:v>
                </c:pt>
                <c:pt idx="2723">
                  <c:v>3.4003859375008001</c:v>
                </c:pt>
                <c:pt idx="2724">
                  <c:v>3.4029725000000002</c:v>
                </c:pt>
                <c:pt idx="2725">
                  <c:v>3.4055821875008001</c:v>
                </c:pt>
                <c:pt idx="2726">
                  <c:v>3.4081918750016</c:v>
                </c:pt>
                <c:pt idx="2727">
                  <c:v>3.4108540624992001</c:v>
                </c:pt>
                <c:pt idx="2728">
                  <c:v>3.4133906250016004</c:v>
                </c:pt>
                <c:pt idx="2729">
                  <c:v>3.4160637500000002</c:v>
                </c:pt>
                <c:pt idx="2730">
                  <c:v>3.4186956250016003</c:v>
                </c:pt>
                <c:pt idx="2731">
                  <c:v>3.4213437500000001</c:v>
                </c:pt>
                <c:pt idx="2732">
                  <c:v>3.4239609375007998</c:v>
                </c:pt>
                <c:pt idx="2733">
                  <c:v>3.4265712499999998</c:v>
                </c:pt>
                <c:pt idx="2734">
                  <c:v>3.42920625</c:v>
                </c:pt>
                <c:pt idx="2735">
                  <c:v>3.4318249999999999</c:v>
                </c:pt>
                <c:pt idx="2736">
                  <c:v>3.4344084375007999</c:v>
                </c:pt>
                <c:pt idx="2737">
                  <c:v>3.4370021875007999</c:v>
                </c:pt>
                <c:pt idx="2738">
                  <c:v>3.4396546875007998</c:v>
                </c:pt>
                <c:pt idx="2739">
                  <c:v>3.44222625</c:v>
                </c:pt>
                <c:pt idx="2740">
                  <c:v>3.4448587499999999</c:v>
                </c:pt>
                <c:pt idx="2741">
                  <c:v>3.4474203124992</c:v>
                </c:pt>
                <c:pt idx="2742">
                  <c:v>3.4499762500000002</c:v>
                </c:pt>
                <c:pt idx="2743">
                  <c:v>3.4525684375007999</c:v>
                </c:pt>
                <c:pt idx="2744">
                  <c:v>3.4551278124992</c:v>
                </c:pt>
                <c:pt idx="2745">
                  <c:v>3.4576815624992001</c:v>
                </c:pt>
                <c:pt idx="2746">
                  <c:v>3.4602565624991999</c:v>
                </c:pt>
                <c:pt idx="2747">
                  <c:v>3.4627815624992002</c:v>
                </c:pt>
                <c:pt idx="2748">
                  <c:v>3.4654012500000002</c:v>
                </c:pt>
                <c:pt idx="2749">
                  <c:v>3.4679778124992002</c:v>
                </c:pt>
                <c:pt idx="2750">
                  <c:v>3.4705671875007997</c:v>
                </c:pt>
                <c:pt idx="2751">
                  <c:v>3.4731634375008</c:v>
                </c:pt>
                <c:pt idx="2752">
                  <c:v>3.4757590624992001</c:v>
                </c:pt>
                <c:pt idx="2753">
                  <c:v>3.4782565624992001</c:v>
                </c:pt>
                <c:pt idx="2754">
                  <c:v>3.4808443750016003</c:v>
                </c:pt>
                <c:pt idx="2755">
                  <c:v>3.4834043750016002</c:v>
                </c:pt>
                <c:pt idx="2756">
                  <c:v>3.4859981250016001</c:v>
                </c:pt>
                <c:pt idx="2757">
                  <c:v>3.4885734375007997</c:v>
                </c:pt>
                <c:pt idx="2758">
                  <c:v>3.4911109375008</c:v>
                </c:pt>
                <c:pt idx="2759">
                  <c:v>3.4936693750016001</c:v>
                </c:pt>
                <c:pt idx="2760">
                  <c:v>3.4962871875007995</c:v>
                </c:pt>
                <c:pt idx="2761">
                  <c:v>3.4988318750016001</c:v>
                </c:pt>
                <c:pt idx="2762">
                  <c:v>3.5014984375007994</c:v>
                </c:pt>
                <c:pt idx="2763">
                  <c:v>3.5041978124992004</c:v>
                </c:pt>
                <c:pt idx="2764">
                  <c:v>3.5069168750016</c:v>
                </c:pt>
                <c:pt idx="2765">
                  <c:v>3.5096278124992004</c:v>
                </c:pt>
                <c:pt idx="2766">
                  <c:v>3.5123640624992003</c:v>
                </c:pt>
                <c:pt idx="2767">
                  <c:v>3.5150800000000002</c:v>
                </c:pt>
                <c:pt idx="2768">
                  <c:v>3.5178712499999998</c:v>
                </c:pt>
                <c:pt idx="2769">
                  <c:v>3.5205843750016004</c:v>
                </c:pt>
                <c:pt idx="2770">
                  <c:v>3.5232874999999999</c:v>
                </c:pt>
                <c:pt idx="2771">
                  <c:v>3.5260590624992005</c:v>
                </c:pt>
                <c:pt idx="2772">
                  <c:v>3.5288443750016003</c:v>
                </c:pt>
                <c:pt idx="2773">
                  <c:v>3.5316040624992007</c:v>
                </c:pt>
                <c:pt idx="2774">
                  <c:v>3.53428875</c:v>
                </c:pt>
                <c:pt idx="2775">
                  <c:v>3.5370184375007994</c:v>
                </c:pt>
                <c:pt idx="2776">
                  <c:v>3.5397665624992003</c:v>
                </c:pt>
                <c:pt idx="2777">
                  <c:v>3.5424562499999999</c:v>
                </c:pt>
                <c:pt idx="2778">
                  <c:v>3.54512625</c:v>
                </c:pt>
                <c:pt idx="2779">
                  <c:v>3.5478303124992006</c:v>
                </c:pt>
                <c:pt idx="2780">
                  <c:v>3.5505181250016</c:v>
                </c:pt>
                <c:pt idx="2781">
                  <c:v>3.5532515624992005</c:v>
                </c:pt>
                <c:pt idx="2782">
                  <c:v>3.5558709375007993</c:v>
                </c:pt>
                <c:pt idx="2783">
                  <c:v>3.5585668750016004</c:v>
                </c:pt>
                <c:pt idx="2784">
                  <c:v>3.5612703124992007</c:v>
                </c:pt>
                <c:pt idx="2785">
                  <c:v>3.5639775</c:v>
                </c:pt>
                <c:pt idx="2786">
                  <c:v>3.5667140624992006</c:v>
                </c:pt>
                <c:pt idx="2787">
                  <c:v>3.5694946875007996</c:v>
                </c:pt>
                <c:pt idx="2788">
                  <c:v>3.5722065624992005</c:v>
                </c:pt>
                <c:pt idx="2789">
                  <c:v>3.5749471875007997</c:v>
                </c:pt>
                <c:pt idx="2790">
                  <c:v>3.5776728124992005</c:v>
                </c:pt>
                <c:pt idx="2791">
                  <c:v>3.5803924999999999</c:v>
                </c:pt>
                <c:pt idx="2792">
                  <c:v>3.5831540624992004</c:v>
                </c:pt>
                <c:pt idx="2793">
                  <c:v>3.5858728124992005</c:v>
                </c:pt>
                <c:pt idx="2794">
                  <c:v>3.5885587499999998</c:v>
                </c:pt>
                <c:pt idx="2795">
                  <c:v>3.5912740624992003</c:v>
                </c:pt>
                <c:pt idx="2796">
                  <c:v>3.5938715624992006</c:v>
                </c:pt>
                <c:pt idx="2797">
                  <c:v>3.5965812499999998</c:v>
                </c:pt>
                <c:pt idx="2798">
                  <c:v>3.5992531250016007</c:v>
                </c:pt>
                <c:pt idx="2799">
                  <c:v>3.6019196875007995</c:v>
                </c:pt>
                <c:pt idx="2800">
                  <c:v>3.6045506250016004</c:v>
                </c:pt>
                <c:pt idx="2801">
                  <c:v>3.6071671875007993</c:v>
                </c:pt>
                <c:pt idx="2802">
                  <c:v>3.6097281250016007</c:v>
                </c:pt>
                <c:pt idx="2803">
                  <c:v>3.6123465624992006</c:v>
                </c:pt>
                <c:pt idx="2804">
                  <c:v>3.6150262500000001</c:v>
                </c:pt>
                <c:pt idx="2805">
                  <c:v>3.6176715624992006</c:v>
                </c:pt>
                <c:pt idx="2806">
                  <c:v>3.6203256250016005</c:v>
                </c:pt>
                <c:pt idx="2807">
                  <c:v>3.6229528124992005</c:v>
                </c:pt>
                <c:pt idx="2808">
                  <c:v>3.6255753124992003</c:v>
                </c:pt>
                <c:pt idx="2809">
                  <c:v>3.6282784375007995</c:v>
                </c:pt>
                <c:pt idx="2810">
                  <c:v>3.6309925000000001</c:v>
                </c:pt>
                <c:pt idx="2811">
                  <c:v>3.6337121875007994</c:v>
                </c:pt>
                <c:pt idx="2812">
                  <c:v>3.6364846875007997</c:v>
                </c:pt>
                <c:pt idx="2813">
                  <c:v>3.6392350000000002</c:v>
                </c:pt>
                <c:pt idx="2814">
                  <c:v>3.6419590624992004</c:v>
                </c:pt>
                <c:pt idx="2815">
                  <c:v>3.6447012499999998</c:v>
                </c:pt>
                <c:pt idx="2816">
                  <c:v>3.6474681250016006</c:v>
                </c:pt>
                <c:pt idx="2817">
                  <c:v>3.6501718750016008</c:v>
                </c:pt>
                <c:pt idx="2818">
                  <c:v>3.6529134375007994</c:v>
                </c:pt>
                <c:pt idx="2819">
                  <c:v>3.6555993750016005</c:v>
                </c:pt>
                <c:pt idx="2820">
                  <c:v>3.6583278124992007</c:v>
                </c:pt>
                <c:pt idx="2821">
                  <c:v>3.6610437500000002</c:v>
                </c:pt>
                <c:pt idx="2822">
                  <c:v>3.6637465624992007</c:v>
                </c:pt>
                <c:pt idx="2823">
                  <c:v>3.6663903124992006</c:v>
                </c:pt>
                <c:pt idx="2824">
                  <c:v>3.6690784375007994</c:v>
                </c:pt>
                <c:pt idx="2825">
                  <c:v>3.6716531250016007</c:v>
                </c:pt>
                <c:pt idx="2826">
                  <c:v>3.6742837499999998</c:v>
                </c:pt>
                <c:pt idx="2827">
                  <c:v>3.6768787500000002</c:v>
                </c:pt>
                <c:pt idx="2828">
                  <c:v>3.6795559375007993</c:v>
                </c:pt>
                <c:pt idx="2829">
                  <c:v>3.6821715624992004</c:v>
                </c:pt>
                <c:pt idx="2830">
                  <c:v>3.68483625</c:v>
                </c:pt>
                <c:pt idx="2831">
                  <c:v>3.6874884375007997</c:v>
                </c:pt>
                <c:pt idx="2832">
                  <c:v>3.6901740624992003</c:v>
                </c:pt>
                <c:pt idx="2833">
                  <c:v>3.6928450000000002</c:v>
                </c:pt>
                <c:pt idx="2834">
                  <c:v>3.6955096875007993</c:v>
                </c:pt>
                <c:pt idx="2835">
                  <c:v>3.6982349999999999</c:v>
                </c:pt>
                <c:pt idx="2836">
                  <c:v>3.7009762500000001</c:v>
                </c:pt>
                <c:pt idx="2837">
                  <c:v>3.7037259375007996</c:v>
                </c:pt>
                <c:pt idx="2838">
                  <c:v>3.7064156250016005</c:v>
                </c:pt>
                <c:pt idx="2839">
                  <c:v>3.7091340624992006</c:v>
                </c:pt>
                <c:pt idx="2840">
                  <c:v>3.7118190624992007</c:v>
                </c:pt>
                <c:pt idx="2841">
                  <c:v>3.7144931250016007</c:v>
                </c:pt>
                <c:pt idx="2842">
                  <c:v>3.7171812499999999</c:v>
                </c:pt>
                <c:pt idx="2843">
                  <c:v>3.7199321875007993</c:v>
                </c:pt>
                <c:pt idx="2844">
                  <c:v>3.7226593750016006</c:v>
                </c:pt>
                <c:pt idx="2845">
                  <c:v>3.7253953124992005</c:v>
                </c:pt>
                <c:pt idx="2846">
                  <c:v>3.7280578124992005</c:v>
                </c:pt>
                <c:pt idx="2847">
                  <c:v>3.7308168750016004</c:v>
                </c:pt>
                <c:pt idx="2848">
                  <c:v>3.7334675000000002</c:v>
                </c:pt>
                <c:pt idx="2849">
                  <c:v>3.7362346875007995</c:v>
                </c:pt>
                <c:pt idx="2850">
                  <c:v>3.7389493750016007</c:v>
                </c:pt>
                <c:pt idx="2851">
                  <c:v>3.7417281250016008</c:v>
                </c:pt>
                <c:pt idx="2852">
                  <c:v>3.7444106250016005</c:v>
                </c:pt>
                <c:pt idx="2853">
                  <c:v>3.7471771875007995</c:v>
                </c:pt>
                <c:pt idx="2854">
                  <c:v>3.7499150000000001</c:v>
                </c:pt>
                <c:pt idx="2855">
                  <c:v>3.7526896875007996</c:v>
                </c:pt>
                <c:pt idx="2856">
                  <c:v>3.7554750000000001</c:v>
                </c:pt>
                <c:pt idx="2857">
                  <c:v>3.7582509375007995</c:v>
                </c:pt>
                <c:pt idx="2858">
                  <c:v>3.7611021875007995</c:v>
                </c:pt>
                <c:pt idx="2859">
                  <c:v>3.76394875</c:v>
                </c:pt>
                <c:pt idx="2860">
                  <c:v>3.7668121875007996</c:v>
                </c:pt>
                <c:pt idx="2861">
                  <c:v>3.7696631250016006</c:v>
                </c:pt>
                <c:pt idx="2862">
                  <c:v>3.77251</c:v>
                </c:pt>
                <c:pt idx="2863">
                  <c:v>3.7753031250016007</c:v>
                </c:pt>
                <c:pt idx="2864">
                  <c:v>3.7781115624992005</c:v>
                </c:pt>
                <c:pt idx="2865">
                  <c:v>3.7809481250016006</c:v>
                </c:pt>
                <c:pt idx="2866">
                  <c:v>3.7837693750016004</c:v>
                </c:pt>
                <c:pt idx="2867">
                  <c:v>3.7865875</c:v>
                </c:pt>
                <c:pt idx="2868">
                  <c:v>3.7893503124992005</c:v>
                </c:pt>
                <c:pt idx="2869">
                  <c:v>3.7920112499999998</c:v>
                </c:pt>
                <c:pt idx="2870">
                  <c:v>3.7946887500000002</c:v>
                </c:pt>
                <c:pt idx="2871">
                  <c:v>3.7973178124992004</c:v>
                </c:pt>
                <c:pt idx="2872">
                  <c:v>3.8</c:v>
                </c:pt>
                <c:pt idx="2873">
                  <c:v>3.8025946875007994</c:v>
                </c:pt>
                <c:pt idx="2874">
                  <c:v>3.8052296875007996</c:v>
                </c:pt>
                <c:pt idx="2875">
                  <c:v>3.8078425</c:v>
                </c:pt>
                <c:pt idx="2876">
                  <c:v>3.8104659375007994</c:v>
                </c:pt>
                <c:pt idx="2877">
                  <c:v>3.8129859375007995</c:v>
                </c:pt>
                <c:pt idx="2878">
                  <c:v>3.8156374999999998</c:v>
                </c:pt>
                <c:pt idx="2879">
                  <c:v>3.8182831250016007</c:v>
                </c:pt>
                <c:pt idx="2880">
                  <c:v>3.8209550000000001</c:v>
                </c:pt>
                <c:pt idx="2881">
                  <c:v>3.82361</c:v>
                </c:pt>
                <c:pt idx="2882">
                  <c:v>3.8262903124992005</c:v>
                </c:pt>
                <c:pt idx="2883">
                  <c:v>3.8290525</c:v>
                </c:pt>
                <c:pt idx="2884">
                  <c:v>3.8318243750016006</c:v>
                </c:pt>
                <c:pt idx="2885">
                  <c:v>3.8345012500000002</c:v>
                </c:pt>
                <c:pt idx="2886">
                  <c:v>3.8372125000000001</c:v>
                </c:pt>
                <c:pt idx="2887">
                  <c:v>3.8399874999999999</c:v>
                </c:pt>
                <c:pt idx="2888">
                  <c:v>3.8427306250016007</c:v>
                </c:pt>
                <c:pt idx="2889">
                  <c:v>3.8454906250016005</c:v>
                </c:pt>
                <c:pt idx="2890">
                  <c:v>3.8482090624992007</c:v>
                </c:pt>
                <c:pt idx="2891">
                  <c:v>3.8509549999999999</c:v>
                </c:pt>
                <c:pt idx="2892">
                  <c:v>3.8537109375007996</c:v>
                </c:pt>
                <c:pt idx="2893">
                  <c:v>3.8564131250016005</c:v>
                </c:pt>
                <c:pt idx="2894">
                  <c:v>3.8590406250016005</c:v>
                </c:pt>
                <c:pt idx="2895">
                  <c:v>3.8617218750016007</c:v>
                </c:pt>
                <c:pt idx="2896">
                  <c:v>3.8644293750016008</c:v>
                </c:pt>
                <c:pt idx="2897">
                  <c:v>3.8671343750016005</c:v>
                </c:pt>
                <c:pt idx="2898">
                  <c:v>3.8697878124992005</c:v>
                </c:pt>
                <c:pt idx="2899">
                  <c:v>3.8724665624992003</c:v>
                </c:pt>
                <c:pt idx="2900">
                  <c:v>3.8751634375007993</c:v>
                </c:pt>
                <c:pt idx="2901">
                  <c:v>3.8778721875007993</c:v>
                </c:pt>
                <c:pt idx="2902">
                  <c:v>3.8805428124992005</c:v>
                </c:pt>
                <c:pt idx="2903">
                  <c:v>3.8833059375007997</c:v>
                </c:pt>
                <c:pt idx="2904">
                  <c:v>3.8860646875007996</c:v>
                </c:pt>
                <c:pt idx="2905">
                  <c:v>3.8888750000000001</c:v>
                </c:pt>
                <c:pt idx="2906">
                  <c:v>3.8916303124992004</c:v>
                </c:pt>
                <c:pt idx="2907">
                  <c:v>3.8944671875007995</c:v>
                </c:pt>
                <c:pt idx="2908">
                  <c:v>3.8972796875007996</c:v>
                </c:pt>
                <c:pt idx="2909">
                  <c:v>3.9001487500000001</c:v>
                </c:pt>
                <c:pt idx="2910">
                  <c:v>3.9029865624992004</c:v>
                </c:pt>
                <c:pt idx="2911">
                  <c:v>3.9058018750016004</c:v>
                </c:pt>
                <c:pt idx="2912">
                  <c:v>3.9086328124992007</c:v>
                </c:pt>
                <c:pt idx="2913">
                  <c:v>3.9113756250016007</c:v>
                </c:pt>
                <c:pt idx="2914">
                  <c:v>3.9141075000000001</c:v>
                </c:pt>
                <c:pt idx="2915">
                  <c:v>3.9168637500000001</c:v>
                </c:pt>
                <c:pt idx="2916">
                  <c:v>3.919635</c:v>
                </c:pt>
                <c:pt idx="2917">
                  <c:v>3.9222984375007997</c:v>
                </c:pt>
                <c:pt idx="2918">
                  <c:v>3.9250071875007997</c:v>
                </c:pt>
                <c:pt idx="2919">
                  <c:v>3.9275868750016008</c:v>
                </c:pt>
                <c:pt idx="2920">
                  <c:v>3.9302040624992003</c:v>
                </c:pt>
                <c:pt idx="2921">
                  <c:v>3.9328306250016007</c:v>
                </c:pt>
                <c:pt idx="2922">
                  <c:v>3.9354212500000001</c:v>
                </c:pt>
                <c:pt idx="2923">
                  <c:v>3.9380659375007996</c:v>
                </c:pt>
                <c:pt idx="2924">
                  <c:v>3.9407606250016007</c:v>
                </c:pt>
                <c:pt idx="2925">
                  <c:v>3.9433381250016004</c:v>
                </c:pt>
                <c:pt idx="2926">
                  <c:v>3.9459759375007994</c:v>
                </c:pt>
                <c:pt idx="2927">
                  <c:v>3.9485818750016004</c:v>
                </c:pt>
                <c:pt idx="2928">
                  <c:v>3.9512406250016006</c:v>
                </c:pt>
                <c:pt idx="2929">
                  <c:v>3.9539318750016004</c:v>
                </c:pt>
                <c:pt idx="2930">
                  <c:v>3.9566409375007994</c:v>
                </c:pt>
                <c:pt idx="2931">
                  <c:v>3.9593740624992004</c:v>
                </c:pt>
                <c:pt idx="2932">
                  <c:v>3.9621790624992004</c:v>
                </c:pt>
                <c:pt idx="2933">
                  <c:v>3.9648837499999998</c:v>
                </c:pt>
                <c:pt idx="2934">
                  <c:v>3.9675931250016006</c:v>
                </c:pt>
                <c:pt idx="2935">
                  <c:v>3.9703137499999999</c:v>
                </c:pt>
                <c:pt idx="2936">
                  <c:v>3.9730484375007995</c:v>
                </c:pt>
                <c:pt idx="2937">
                  <c:v>3.9757906250016006</c:v>
                </c:pt>
                <c:pt idx="2938">
                  <c:v>3.9785340624992007</c:v>
                </c:pt>
                <c:pt idx="2939">
                  <c:v>3.9812962500000002</c:v>
                </c:pt>
                <c:pt idx="2940">
                  <c:v>3.9840184375007994</c:v>
                </c:pt>
                <c:pt idx="2941">
                  <c:v>3.9867046875007994</c:v>
                </c:pt>
                <c:pt idx="2942">
                  <c:v>3.9893706250016008</c:v>
                </c:pt>
                <c:pt idx="2943">
                  <c:v>3.9921275000000001</c:v>
                </c:pt>
                <c:pt idx="2944">
                  <c:v>3.9948440624992005</c:v>
                </c:pt>
                <c:pt idx="2945">
                  <c:v>3.9976287500000001</c:v>
                </c:pt>
                <c:pt idx="2946">
                  <c:v>4.0003112500000002</c:v>
                </c:pt>
                <c:pt idx="2947">
                  <c:v>4.0030971875007992</c:v>
                </c:pt>
                <c:pt idx="2948">
                  <c:v>4.0058471875007999</c:v>
                </c:pt>
                <c:pt idx="2949">
                  <c:v>4.0086287499999997</c:v>
                </c:pt>
                <c:pt idx="2950">
                  <c:v>4.0114103124992004</c:v>
                </c:pt>
                <c:pt idx="2951">
                  <c:v>4.0141937499999996</c:v>
                </c:pt>
                <c:pt idx="2952">
                  <c:v>4.0169628124992007</c:v>
                </c:pt>
                <c:pt idx="2953">
                  <c:v>4.0197574999999999</c:v>
                </c:pt>
                <c:pt idx="2954">
                  <c:v>4.0225609375007991</c:v>
                </c:pt>
                <c:pt idx="2955">
                  <c:v>4.0254165624992009</c:v>
                </c:pt>
                <c:pt idx="2956">
                  <c:v>4.0281993750016003</c:v>
                </c:pt>
                <c:pt idx="2957">
                  <c:v>4.0310265624992008</c:v>
                </c:pt>
                <c:pt idx="2958">
                  <c:v>4.0338087500000004</c:v>
                </c:pt>
                <c:pt idx="2959">
                  <c:v>4.0365943750016005</c:v>
                </c:pt>
                <c:pt idx="2960">
                  <c:v>4.0393325000000004</c:v>
                </c:pt>
                <c:pt idx="2961">
                  <c:v>4.0421431250016004</c:v>
                </c:pt>
                <c:pt idx="2962">
                  <c:v>4.0448918750016007</c:v>
                </c:pt>
                <c:pt idx="2963">
                  <c:v>4.0476368750016007</c:v>
                </c:pt>
                <c:pt idx="2964">
                  <c:v>4.0504443750016002</c:v>
                </c:pt>
                <c:pt idx="2965">
                  <c:v>4.0531762499999999</c:v>
                </c:pt>
                <c:pt idx="2966">
                  <c:v>4.0559599999999998</c:v>
                </c:pt>
                <c:pt idx="2967">
                  <c:v>4.0586556250016006</c:v>
                </c:pt>
                <c:pt idx="2968">
                  <c:v>4.0613684375007999</c:v>
                </c:pt>
                <c:pt idx="2969">
                  <c:v>4.0640665624992005</c:v>
                </c:pt>
                <c:pt idx="2970">
                  <c:v>4.0668474999999997</c:v>
                </c:pt>
                <c:pt idx="2971">
                  <c:v>4.0695590624992004</c:v>
                </c:pt>
                <c:pt idx="2972">
                  <c:v>4.0723487499999997</c:v>
                </c:pt>
                <c:pt idx="2973">
                  <c:v>4.0751296875007998</c:v>
                </c:pt>
                <c:pt idx="2974">
                  <c:v>4.0778806250016002</c:v>
                </c:pt>
                <c:pt idx="2975">
                  <c:v>4.0806356250016007</c:v>
                </c:pt>
                <c:pt idx="2976">
                  <c:v>4.0834540624992002</c:v>
                </c:pt>
                <c:pt idx="2977">
                  <c:v>4.0862756250016004</c:v>
                </c:pt>
                <c:pt idx="2978">
                  <c:v>4.0891365624992009</c:v>
                </c:pt>
                <c:pt idx="2979">
                  <c:v>4.0919625000000002</c:v>
                </c:pt>
                <c:pt idx="2980">
                  <c:v>4.0947899999999997</c:v>
                </c:pt>
                <c:pt idx="2981">
                  <c:v>4.0975821875007998</c:v>
                </c:pt>
                <c:pt idx="2982">
                  <c:v>4.1004284375007991</c:v>
                </c:pt>
                <c:pt idx="2983">
                  <c:v>4.1032190624992007</c:v>
                </c:pt>
                <c:pt idx="2984">
                  <c:v>4.1060278124992005</c:v>
                </c:pt>
                <c:pt idx="2985">
                  <c:v>4.1087621875007994</c:v>
                </c:pt>
                <c:pt idx="2986">
                  <c:v>4.1115178124992005</c:v>
                </c:pt>
                <c:pt idx="2987">
                  <c:v>4.1142615624992009</c:v>
                </c:pt>
                <c:pt idx="2988">
                  <c:v>4.1170125000000004</c:v>
                </c:pt>
                <c:pt idx="2989">
                  <c:v>4.1197053124992005</c:v>
                </c:pt>
                <c:pt idx="2990">
                  <c:v>4.1224134375007999</c:v>
                </c:pt>
                <c:pt idx="2991">
                  <c:v>4.1251371875007994</c:v>
                </c:pt>
                <c:pt idx="2992">
                  <c:v>4.1278115624992004</c:v>
                </c:pt>
                <c:pt idx="2993">
                  <c:v>4.1305009375007993</c:v>
                </c:pt>
                <c:pt idx="2994">
                  <c:v>4.1332106250016007</c:v>
                </c:pt>
                <c:pt idx="2995">
                  <c:v>4.1359718750016006</c:v>
                </c:pt>
                <c:pt idx="2996">
                  <c:v>4.1386981250016008</c:v>
                </c:pt>
                <c:pt idx="2997">
                  <c:v>4.1414209375007998</c:v>
                </c:pt>
                <c:pt idx="2998">
                  <c:v>4.1441553124992003</c:v>
                </c:pt>
                <c:pt idx="2999">
                  <c:v>4.1469268750016006</c:v>
                </c:pt>
                <c:pt idx="3000">
                  <c:v>4.1496975000000003</c:v>
                </c:pt>
                <c:pt idx="3001">
                  <c:v>4.1524703124992008</c:v>
                </c:pt>
                <c:pt idx="3002">
                  <c:v>4.1552112499999998</c:v>
                </c:pt>
                <c:pt idx="3003">
                  <c:v>4.1579959375007993</c:v>
                </c:pt>
                <c:pt idx="3004">
                  <c:v>4.1607090624992003</c:v>
                </c:pt>
                <c:pt idx="3005">
                  <c:v>4.1634778124992007</c:v>
                </c:pt>
                <c:pt idx="3006">
                  <c:v>4.1662350000000004</c:v>
                </c:pt>
                <c:pt idx="3007">
                  <c:v>4.1689953124992005</c:v>
                </c:pt>
                <c:pt idx="3008">
                  <c:v>4.1717406250016005</c:v>
                </c:pt>
                <c:pt idx="3009">
                  <c:v>4.1745215624992005</c:v>
                </c:pt>
                <c:pt idx="3010">
                  <c:v>4.1772165624992006</c:v>
                </c:pt>
                <c:pt idx="3011">
                  <c:v>4.1799303124992004</c:v>
                </c:pt>
                <c:pt idx="3012">
                  <c:v>4.1826559375007992</c:v>
                </c:pt>
                <c:pt idx="3013">
                  <c:v>4.1853303124992003</c:v>
                </c:pt>
                <c:pt idx="3014">
                  <c:v>4.1880024999999996</c:v>
                </c:pt>
                <c:pt idx="3015">
                  <c:v>4.1907031250016002</c:v>
                </c:pt>
                <c:pt idx="3016">
                  <c:v>4.1933587499999998</c:v>
                </c:pt>
                <c:pt idx="3017">
                  <c:v>4.1960775000000003</c:v>
                </c:pt>
                <c:pt idx="3018">
                  <c:v>4.1987103124992009</c:v>
                </c:pt>
                <c:pt idx="3019">
                  <c:v>4.2013831250016009</c:v>
                </c:pt>
                <c:pt idx="3020">
                  <c:v>4.2040449999999998</c:v>
                </c:pt>
                <c:pt idx="3021">
                  <c:v>4.2068056250016008</c:v>
                </c:pt>
                <c:pt idx="3022">
                  <c:v>4.2095256250016009</c:v>
                </c:pt>
                <c:pt idx="3023">
                  <c:v>4.2122534375007996</c:v>
                </c:pt>
                <c:pt idx="3024">
                  <c:v>4.2150175000000001</c:v>
                </c:pt>
                <c:pt idx="3025">
                  <c:v>4.2177300000000004</c:v>
                </c:pt>
                <c:pt idx="3026">
                  <c:v>4.2205121875007992</c:v>
                </c:pt>
                <c:pt idx="3027">
                  <c:v>4.2232293750016003</c:v>
                </c:pt>
                <c:pt idx="3028">
                  <c:v>4.2259909375007991</c:v>
                </c:pt>
                <c:pt idx="3029">
                  <c:v>4.2287653124992008</c:v>
                </c:pt>
                <c:pt idx="3030">
                  <c:v>4.2315203124992005</c:v>
                </c:pt>
                <c:pt idx="3031">
                  <c:v>4.2342918750016008</c:v>
                </c:pt>
                <c:pt idx="3032">
                  <c:v>4.2370228124992009</c:v>
                </c:pt>
                <c:pt idx="3033">
                  <c:v>4.2398240624992001</c:v>
                </c:pt>
                <c:pt idx="3034">
                  <c:v>4.2426156250016005</c:v>
                </c:pt>
                <c:pt idx="3035">
                  <c:v>4.2453987499999997</c:v>
                </c:pt>
                <c:pt idx="3036">
                  <c:v>4.2481081250016004</c:v>
                </c:pt>
                <c:pt idx="3037">
                  <c:v>4.2508771875007998</c:v>
                </c:pt>
                <c:pt idx="3038">
                  <c:v>4.2536521875007995</c:v>
                </c:pt>
                <c:pt idx="3039">
                  <c:v>4.2563753124992001</c:v>
                </c:pt>
                <c:pt idx="3040">
                  <c:v>4.2591537500000003</c:v>
                </c:pt>
                <c:pt idx="3041">
                  <c:v>4.2618609375007992</c:v>
                </c:pt>
                <c:pt idx="3042">
                  <c:v>4.2646531250016002</c:v>
                </c:pt>
                <c:pt idx="3043">
                  <c:v>4.2673775000000003</c:v>
                </c:pt>
                <c:pt idx="3044">
                  <c:v>4.2701890624992007</c:v>
                </c:pt>
                <c:pt idx="3045">
                  <c:v>4.2729474999999999</c:v>
                </c:pt>
                <c:pt idx="3046">
                  <c:v>4.275811875001601</c:v>
                </c:pt>
                <c:pt idx="3047">
                  <c:v>4.2786137499999999</c:v>
                </c:pt>
                <c:pt idx="3048">
                  <c:v>4.2814800000000002</c:v>
                </c:pt>
                <c:pt idx="3049">
                  <c:v>4.2843487500000004</c:v>
                </c:pt>
                <c:pt idx="3050">
                  <c:v>4.2872309375007998</c:v>
                </c:pt>
                <c:pt idx="3051">
                  <c:v>4.2900803124992004</c:v>
                </c:pt>
                <c:pt idx="3052">
                  <c:v>4.2929865624992001</c:v>
                </c:pt>
                <c:pt idx="3053">
                  <c:v>4.2958134375007999</c:v>
                </c:pt>
                <c:pt idx="3054">
                  <c:v>4.2986300000000002</c:v>
                </c:pt>
                <c:pt idx="3055">
                  <c:v>4.3014218750016004</c:v>
                </c:pt>
                <c:pt idx="3056">
                  <c:v>4.3042215624992002</c:v>
                </c:pt>
                <c:pt idx="3057">
                  <c:v>4.3070193750016008</c:v>
                </c:pt>
                <c:pt idx="3058">
                  <c:v>4.3097465624992006</c:v>
                </c:pt>
                <c:pt idx="3059">
                  <c:v>4.3124481250016009</c:v>
                </c:pt>
                <c:pt idx="3060">
                  <c:v>4.3151768750016002</c:v>
                </c:pt>
                <c:pt idx="3061">
                  <c:v>4.3178887499999998</c:v>
                </c:pt>
                <c:pt idx="3062">
                  <c:v>4.3205568750016008</c:v>
                </c:pt>
                <c:pt idx="3063">
                  <c:v>4.3232362499999999</c:v>
                </c:pt>
                <c:pt idx="3064">
                  <c:v>4.3258999999999999</c:v>
                </c:pt>
                <c:pt idx="3065">
                  <c:v>4.3286625000000001</c:v>
                </c:pt>
                <c:pt idx="3066">
                  <c:v>4.3313328124992001</c:v>
                </c:pt>
                <c:pt idx="3067">
                  <c:v>4.3339918750016002</c:v>
                </c:pt>
                <c:pt idx="3068">
                  <c:v>4.3367509375007991</c:v>
                </c:pt>
                <c:pt idx="3069">
                  <c:v>4.3394753124992009</c:v>
                </c:pt>
                <c:pt idx="3070">
                  <c:v>4.3421950000000002</c:v>
                </c:pt>
                <c:pt idx="3071">
                  <c:v>4.3449346875007997</c:v>
                </c:pt>
                <c:pt idx="3072">
                  <c:v>4.3476515624992009</c:v>
                </c:pt>
                <c:pt idx="3073">
                  <c:v>4.3504300000000002</c:v>
                </c:pt>
                <c:pt idx="3074">
                  <c:v>4.3531446875007997</c:v>
                </c:pt>
                <c:pt idx="3075">
                  <c:v>4.3558328124992007</c:v>
                </c:pt>
                <c:pt idx="3076">
                  <c:v>4.3585518750016004</c:v>
                </c:pt>
                <c:pt idx="3077">
                  <c:v>4.3613375000000003</c:v>
                </c:pt>
                <c:pt idx="3078">
                  <c:v>4.3640487500000003</c:v>
                </c:pt>
                <c:pt idx="3079">
                  <c:v>4.366828125001601</c:v>
                </c:pt>
                <c:pt idx="3080">
                  <c:v>4.3695743750016005</c:v>
                </c:pt>
                <c:pt idx="3081">
                  <c:v>4.3723790624992009</c:v>
                </c:pt>
                <c:pt idx="3082">
                  <c:v>4.3751465624992001</c:v>
                </c:pt>
                <c:pt idx="3083">
                  <c:v>4.3779593750016002</c:v>
                </c:pt>
                <c:pt idx="3084">
                  <c:v>4.380795</c:v>
                </c:pt>
                <c:pt idx="3085">
                  <c:v>4.3836859375007995</c:v>
                </c:pt>
                <c:pt idx="3086">
                  <c:v>4.3864428124992001</c:v>
                </c:pt>
                <c:pt idx="3087">
                  <c:v>4.3892540624992007</c:v>
                </c:pt>
                <c:pt idx="3088">
                  <c:v>4.3920378124992006</c:v>
                </c:pt>
                <c:pt idx="3089">
                  <c:v>4.3948209375007998</c:v>
                </c:pt>
                <c:pt idx="3090">
                  <c:v>4.3975781250016004</c:v>
                </c:pt>
                <c:pt idx="3091">
                  <c:v>4.4003587499999997</c:v>
                </c:pt>
                <c:pt idx="3092">
                  <c:v>4.4031068750016003</c:v>
                </c:pt>
                <c:pt idx="3093">
                  <c:v>4.4058312500000003</c:v>
                </c:pt>
                <c:pt idx="3094">
                  <c:v>4.4085850000000004</c:v>
                </c:pt>
                <c:pt idx="3095">
                  <c:v>4.4113143750016004</c:v>
                </c:pt>
                <c:pt idx="3096">
                  <c:v>4.4141096875007992</c:v>
                </c:pt>
                <c:pt idx="3097">
                  <c:v>4.4168409375007993</c:v>
                </c:pt>
                <c:pt idx="3098">
                  <c:v>4.419593125001601</c:v>
                </c:pt>
                <c:pt idx="3099">
                  <c:v>4.4223774999999996</c:v>
                </c:pt>
                <c:pt idx="3100">
                  <c:v>4.4251490624992007</c:v>
                </c:pt>
                <c:pt idx="3101">
                  <c:v>4.4278737499999998</c:v>
                </c:pt>
                <c:pt idx="3102">
                  <c:v>4.4306778124992006</c:v>
                </c:pt>
                <c:pt idx="3103">
                  <c:v>4.4334221875007991</c:v>
                </c:pt>
                <c:pt idx="3104">
                  <c:v>4.4361918750016009</c:v>
                </c:pt>
                <c:pt idx="3105">
                  <c:v>4.4388649999999998</c:v>
                </c:pt>
                <c:pt idx="3106">
                  <c:v>4.4415893750016009</c:v>
                </c:pt>
                <c:pt idx="3107">
                  <c:v>4.4442831250016006</c:v>
                </c:pt>
                <c:pt idx="3108">
                  <c:v>4.4469893750016007</c:v>
                </c:pt>
                <c:pt idx="3109">
                  <c:v>4.4496356250016005</c:v>
                </c:pt>
                <c:pt idx="3110">
                  <c:v>4.4523306250016006</c:v>
                </c:pt>
                <c:pt idx="3111">
                  <c:v>4.4549403124992004</c:v>
                </c:pt>
                <c:pt idx="3112">
                  <c:v>4.4574846875007994</c:v>
                </c:pt>
                <c:pt idx="3113">
                  <c:v>4.460085625001601</c:v>
                </c:pt>
                <c:pt idx="3114">
                  <c:v>4.46265</c:v>
                </c:pt>
                <c:pt idx="3115">
                  <c:v>4.4652553124992007</c:v>
                </c:pt>
                <c:pt idx="3116">
                  <c:v>4.46784625</c:v>
                </c:pt>
                <c:pt idx="3117">
                  <c:v>4.4704562499999998</c:v>
                </c:pt>
                <c:pt idx="3118">
                  <c:v>4.4730637499999997</c:v>
                </c:pt>
                <c:pt idx="3119">
                  <c:v>4.4756768750016009</c:v>
                </c:pt>
                <c:pt idx="3120">
                  <c:v>4.4783428124992009</c:v>
                </c:pt>
                <c:pt idx="3121">
                  <c:v>4.4810253124992006</c:v>
                </c:pt>
                <c:pt idx="3122">
                  <c:v>4.4838106250016008</c:v>
                </c:pt>
                <c:pt idx="3123">
                  <c:v>4.4865293750016004</c:v>
                </c:pt>
                <c:pt idx="3124">
                  <c:v>4.4892671875007997</c:v>
                </c:pt>
                <c:pt idx="3125">
                  <c:v>4.4920021875007992</c:v>
                </c:pt>
                <c:pt idx="3126">
                  <c:v>4.4947403124992009</c:v>
                </c:pt>
                <c:pt idx="3127">
                  <c:v>4.4975184375007995</c:v>
                </c:pt>
                <c:pt idx="3128">
                  <c:v>4.5003315624992002</c:v>
                </c:pt>
                <c:pt idx="3129">
                  <c:v>4.5031568750016007</c:v>
                </c:pt>
                <c:pt idx="3130">
                  <c:v>4.5059209375007994</c:v>
                </c:pt>
                <c:pt idx="3131">
                  <c:v>4.5087837500000001</c:v>
                </c:pt>
                <c:pt idx="3132">
                  <c:v>4.5115659375007997</c:v>
                </c:pt>
                <c:pt idx="3133">
                  <c:v>4.5144481250016009</c:v>
                </c:pt>
                <c:pt idx="3134">
                  <c:v>4.5172446875007992</c:v>
                </c:pt>
                <c:pt idx="3135">
                  <c:v>4.5200562499999997</c:v>
                </c:pt>
                <c:pt idx="3136">
                  <c:v>4.5229165624992005</c:v>
                </c:pt>
                <c:pt idx="3137">
                  <c:v>4.5257656250016005</c:v>
                </c:pt>
                <c:pt idx="3138">
                  <c:v>4.5285303124992007</c:v>
                </c:pt>
                <c:pt idx="3139">
                  <c:v>4.5312987500000004</c:v>
                </c:pt>
                <c:pt idx="3140">
                  <c:v>4.5340612499999997</c:v>
                </c:pt>
                <c:pt idx="3141">
                  <c:v>4.5368225000000004</c:v>
                </c:pt>
                <c:pt idx="3142">
                  <c:v>4.539548125001601</c:v>
                </c:pt>
                <c:pt idx="3143">
                  <c:v>4.5423209375007998</c:v>
                </c:pt>
                <c:pt idx="3144">
                  <c:v>4.5450862499999998</c:v>
                </c:pt>
                <c:pt idx="3145">
                  <c:v>4.5479068750016003</c:v>
                </c:pt>
                <c:pt idx="3146">
                  <c:v>4.5507171875007995</c:v>
                </c:pt>
                <c:pt idx="3147">
                  <c:v>4.5535187500000003</c:v>
                </c:pt>
                <c:pt idx="3148">
                  <c:v>4.5562912500000001</c:v>
                </c:pt>
                <c:pt idx="3149">
                  <c:v>4.5591534375007994</c:v>
                </c:pt>
                <c:pt idx="3150">
                  <c:v>4.5619828124992008</c:v>
                </c:pt>
                <c:pt idx="3151">
                  <c:v>4.5647574999999998</c:v>
                </c:pt>
                <c:pt idx="3152">
                  <c:v>4.5675884375007998</c:v>
                </c:pt>
                <c:pt idx="3153">
                  <c:v>4.5703396875007991</c:v>
                </c:pt>
                <c:pt idx="3154">
                  <c:v>4.5731362500000001</c:v>
                </c:pt>
                <c:pt idx="3155">
                  <c:v>4.5759296875007998</c:v>
                </c:pt>
                <c:pt idx="3156">
                  <c:v>4.5786478124992005</c:v>
                </c:pt>
                <c:pt idx="3157">
                  <c:v>4.5813562499999998</c:v>
                </c:pt>
                <c:pt idx="3158">
                  <c:v>4.5841565624992002</c:v>
                </c:pt>
                <c:pt idx="3159">
                  <c:v>4.5868374999999997</c:v>
                </c:pt>
                <c:pt idx="3160">
                  <c:v>4.5895346875007998</c:v>
                </c:pt>
                <c:pt idx="3161">
                  <c:v>4.5922049999999999</c:v>
                </c:pt>
                <c:pt idx="3162">
                  <c:v>4.5948918750016006</c:v>
                </c:pt>
                <c:pt idx="3163">
                  <c:v>4.5975609375007993</c:v>
                </c:pt>
                <c:pt idx="3164">
                  <c:v>4.6002646875007995</c:v>
                </c:pt>
                <c:pt idx="3165">
                  <c:v>4.6028515624992004</c:v>
                </c:pt>
                <c:pt idx="3166">
                  <c:v>4.6055703124992009</c:v>
                </c:pt>
                <c:pt idx="3167">
                  <c:v>4.6082115624992008</c:v>
                </c:pt>
                <c:pt idx="3168">
                  <c:v>4.6108656250016002</c:v>
                </c:pt>
                <c:pt idx="3169">
                  <c:v>4.6134971875007995</c:v>
                </c:pt>
                <c:pt idx="3170">
                  <c:v>4.6161953124992001</c:v>
                </c:pt>
                <c:pt idx="3171">
                  <c:v>4.6189209375007998</c:v>
                </c:pt>
                <c:pt idx="3172">
                  <c:v>4.6216718750016001</c:v>
                </c:pt>
                <c:pt idx="3173">
                  <c:v>4.6244087499999997</c:v>
                </c:pt>
                <c:pt idx="3174">
                  <c:v>4.6271112499999996</c:v>
                </c:pt>
                <c:pt idx="3175">
                  <c:v>4.6298674999999996</c:v>
                </c:pt>
                <c:pt idx="3176">
                  <c:v>4.6325640624992008</c:v>
                </c:pt>
                <c:pt idx="3177">
                  <c:v>4.6353403124992001</c:v>
                </c:pt>
                <c:pt idx="3178">
                  <c:v>4.6381406250016006</c:v>
                </c:pt>
                <c:pt idx="3179">
                  <c:v>4.6409537500000004</c:v>
                </c:pt>
                <c:pt idx="3180">
                  <c:v>4.6437093750016007</c:v>
                </c:pt>
                <c:pt idx="3181">
                  <c:v>4.6464509375007994</c:v>
                </c:pt>
                <c:pt idx="3182">
                  <c:v>4.64917625</c:v>
                </c:pt>
                <c:pt idx="3183">
                  <c:v>4.6518915624992001</c:v>
                </c:pt>
                <c:pt idx="3184">
                  <c:v>4.6546287499999996</c:v>
                </c:pt>
                <c:pt idx="3185">
                  <c:v>4.6573993750016003</c:v>
                </c:pt>
                <c:pt idx="3186">
                  <c:v>4.6600900000000003</c:v>
                </c:pt>
                <c:pt idx="3187">
                  <c:v>4.6627953124992008</c:v>
                </c:pt>
                <c:pt idx="3188">
                  <c:v>4.6653874999999996</c:v>
                </c:pt>
                <c:pt idx="3189">
                  <c:v>4.6680396875007997</c:v>
                </c:pt>
                <c:pt idx="3190">
                  <c:v>4.6706721875007995</c:v>
                </c:pt>
                <c:pt idx="3191">
                  <c:v>4.6733509375007998</c:v>
                </c:pt>
                <c:pt idx="3192">
                  <c:v>4.6760028124992008</c:v>
                </c:pt>
                <c:pt idx="3193">
                  <c:v>4.6786893750016008</c:v>
                </c:pt>
                <c:pt idx="3194">
                  <c:v>4.6813562500000003</c:v>
                </c:pt>
                <c:pt idx="3195">
                  <c:v>4.6840396875007997</c:v>
                </c:pt>
                <c:pt idx="3196">
                  <c:v>4.6867596875007997</c:v>
                </c:pt>
                <c:pt idx="3197">
                  <c:v>4.6894646875007995</c:v>
                </c:pt>
                <c:pt idx="3198">
                  <c:v>4.6922268750016007</c:v>
                </c:pt>
                <c:pt idx="3199">
                  <c:v>4.6949431250016005</c:v>
                </c:pt>
                <c:pt idx="3200">
                  <c:v>4.6976715624992007</c:v>
                </c:pt>
                <c:pt idx="3201">
                  <c:v>4.7004250000000001</c:v>
                </c:pt>
                <c:pt idx="3202">
                  <c:v>4.7031634375007991</c:v>
                </c:pt>
                <c:pt idx="3203">
                  <c:v>4.7059784375007991</c:v>
                </c:pt>
                <c:pt idx="3204">
                  <c:v>4.7087415624992008</c:v>
                </c:pt>
                <c:pt idx="3205">
                  <c:v>4.7115281250016006</c:v>
                </c:pt>
                <c:pt idx="3206">
                  <c:v>4.7142509375007995</c:v>
                </c:pt>
                <c:pt idx="3207">
                  <c:v>4.7169825000000003</c:v>
                </c:pt>
                <c:pt idx="3208">
                  <c:v>4.7196803124992002</c:v>
                </c:pt>
                <c:pt idx="3209">
                  <c:v>4.7224071875007994</c:v>
                </c:pt>
                <c:pt idx="3210">
                  <c:v>4.7251240624992006</c:v>
                </c:pt>
                <c:pt idx="3211">
                  <c:v>4.7278131250016004</c:v>
                </c:pt>
                <c:pt idx="3212">
                  <c:v>4.7305712499999997</c:v>
                </c:pt>
                <c:pt idx="3213">
                  <c:v>4.7332078124992005</c:v>
                </c:pt>
                <c:pt idx="3214">
                  <c:v>4.7358990624992003</c:v>
                </c:pt>
                <c:pt idx="3215">
                  <c:v>4.7385784375007995</c:v>
                </c:pt>
                <c:pt idx="3216">
                  <c:v>4.7413571875007996</c:v>
                </c:pt>
                <c:pt idx="3217">
                  <c:v>4.7441218750016008</c:v>
                </c:pt>
                <c:pt idx="3218">
                  <c:v>4.7469278124992007</c:v>
                </c:pt>
                <c:pt idx="3219">
                  <c:v>4.7497281250016004</c:v>
                </c:pt>
                <c:pt idx="3220">
                  <c:v>4.7526103124992005</c:v>
                </c:pt>
                <c:pt idx="3221">
                  <c:v>4.7554268750016009</c:v>
                </c:pt>
                <c:pt idx="3222">
                  <c:v>4.7582418750016009</c:v>
                </c:pt>
                <c:pt idx="3223">
                  <c:v>4.7610693750016004</c:v>
                </c:pt>
                <c:pt idx="3224">
                  <c:v>4.7639931250016003</c:v>
                </c:pt>
                <c:pt idx="3225">
                  <c:v>4.7668218750016003</c:v>
                </c:pt>
                <c:pt idx="3226">
                  <c:v>4.76966</c:v>
                </c:pt>
                <c:pt idx="3227">
                  <c:v>4.7725009375007996</c:v>
                </c:pt>
                <c:pt idx="3228">
                  <c:v>4.7753562499999997</c:v>
                </c:pt>
                <c:pt idx="3229">
                  <c:v>4.7781712499999998</c:v>
                </c:pt>
                <c:pt idx="3230">
                  <c:v>4.7809228124992007</c:v>
                </c:pt>
                <c:pt idx="3231">
                  <c:v>4.7836768750016008</c:v>
                </c:pt>
                <c:pt idx="3232">
                  <c:v>4.7864212500000001</c:v>
                </c:pt>
                <c:pt idx="3233">
                  <c:v>4.7892131250016003</c:v>
                </c:pt>
                <c:pt idx="3234">
                  <c:v>4.7918765624992004</c:v>
                </c:pt>
                <c:pt idx="3235">
                  <c:v>4.7945987499999996</c:v>
                </c:pt>
                <c:pt idx="3236">
                  <c:v>4.7972571875007999</c:v>
                </c:pt>
                <c:pt idx="3237">
                  <c:v>4.7998740624992005</c:v>
                </c:pt>
                <c:pt idx="3238">
                  <c:v>4.8024278124992001</c:v>
                </c:pt>
                <c:pt idx="3239">
                  <c:v>4.8050884375007996</c:v>
                </c:pt>
                <c:pt idx="3240">
                  <c:v>4.8077543750016005</c:v>
                </c:pt>
                <c:pt idx="3241">
                  <c:v>4.8104215624992008</c:v>
                </c:pt>
                <c:pt idx="3242">
                  <c:v>4.8130553124992002</c:v>
                </c:pt>
                <c:pt idx="3243">
                  <c:v>4.8156299999999996</c:v>
                </c:pt>
                <c:pt idx="3244">
                  <c:v>4.8182112500000001</c:v>
                </c:pt>
                <c:pt idx="3245">
                  <c:v>4.8208071875007992</c:v>
                </c:pt>
                <c:pt idx="3246">
                  <c:v>4.8234446875007997</c:v>
                </c:pt>
                <c:pt idx="3247">
                  <c:v>4.8260912500000002</c:v>
                </c:pt>
                <c:pt idx="3248">
                  <c:v>4.8287696875007997</c:v>
                </c:pt>
                <c:pt idx="3249">
                  <c:v>4.8313909375007995</c:v>
                </c:pt>
                <c:pt idx="3250">
                  <c:v>4.8339659375007997</c:v>
                </c:pt>
                <c:pt idx="3251">
                  <c:v>4.8366487500000002</c:v>
                </c:pt>
                <c:pt idx="3252">
                  <c:v>4.8392628124992001</c:v>
                </c:pt>
                <c:pt idx="3253">
                  <c:v>4.8419681250016007</c:v>
                </c:pt>
                <c:pt idx="3254">
                  <c:v>4.8446753124992004</c:v>
                </c:pt>
                <c:pt idx="3255">
                  <c:v>4.8473421875007991</c:v>
                </c:pt>
                <c:pt idx="3256">
                  <c:v>4.8499721875007991</c:v>
                </c:pt>
                <c:pt idx="3257">
                  <c:v>4.8525878124992001</c:v>
                </c:pt>
                <c:pt idx="3258">
                  <c:v>4.8551846875007998</c:v>
                </c:pt>
                <c:pt idx="3259">
                  <c:v>4.8577834375007996</c:v>
                </c:pt>
                <c:pt idx="3260">
                  <c:v>4.8603887500000003</c:v>
                </c:pt>
                <c:pt idx="3261">
                  <c:v>4.8629865624992004</c:v>
                </c:pt>
                <c:pt idx="3262">
                  <c:v>4.8656021875007998</c:v>
                </c:pt>
                <c:pt idx="3263">
                  <c:v>4.8682234375007996</c:v>
                </c:pt>
                <c:pt idx="3264">
                  <c:v>4.8707990624992004</c:v>
                </c:pt>
                <c:pt idx="3265">
                  <c:v>4.8733934375007992</c:v>
                </c:pt>
                <c:pt idx="3266">
                  <c:v>4.8760537499999996</c:v>
                </c:pt>
                <c:pt idx="3267">
                  <c:v>4.8787000000000003</c:v>
                </c:pt>
                <c:pt idx="3268">
                  <c:v>4.8813993750016005</c:v>
                </c:pt>
                <c:pt idx="3269">
                  <c:v>4.8840846875007999</c:v>
                </c:pt>
                <c:pt idx="3270">
                  <c:v>4.8868678124992009</c:v>
                </c:pt>
                <c:pt idx="3271">
                  <c:v>4.8895106250016003</c:v>
                </c:pt>
                <c:pt idx="3272">
                  <c:v>4.8922518750016009</c:v>
                </c:pt>
                <c:pt idx="3273">
                  <c:v>4.8949490624992009</c:v>
                </c:pt>
                <c:pt idx="3274">
                  <c:v>4.8976862499999996</c:v>
                </c:pt>
                <c:pt idx="3275">
                  <c:v>4.9003606250016007</c:v>
                </c:pt>
                <c:pt idx="3276">
                  <c:v>4.9030534375007999</c:v>
                </c:pt>
                <c:pt idx="3277">
                  <c:v>4.9057384375007995</c:v>
                </c:pt>
                <c:pt idx="3278">
                  <c:v>4.9084250000000003</c:v>
                </c:pt>
                <c:pt idx="3279">
                  <c:v>4.9110656250016005</c:v>
                </c:pt>
                <c:pt idx="3280">
                  <c:v>4.9135956250016006</c:v>
                </c:pt>
                <c:pt idx="3281">
                  <c:v>4.9161687499999998</c:v>
                </c:pt>
                <c:pt idx="3282">
                  <c:v>4.9187384375007994</c:v>
                </c:pt>
                <c:pt idx="3283">
                  <c:v>4.9212281250016003</c:v>
                </c:pt>
                <c:pt idx="3284">
                  <c:v>4.9237250000000001</c:v>
                </c:pt>
                <c:pt idx="3285">
                  <c:v>4.9262946875007998</c:v>
                </c:pt>
                <c:pt idx="3286">
                  <c:v>4.9288343750016006</c:v>
                </c:pt>
                <c:pt idx="3287">
                  <c:v>4.9313349999999998</c:v>
                </c:pt>
                <c:pt idx="3288">
                  <c:v>4.9338290624992007</c:v>
                </c:pt>
                <c:pt idx="3289">
                  <c:v>4.9363718750016004</c:v>
                </c:pt>
                <c:pt idx="3290">
                  <c:v>4.9389687499999999</c:v>
                </c:pt>
                <c:pt idx="3291">
                  <c:v>4.9415424999999997</c:v>
                </c:pt>
                <c:pt idx="3292">
                  <c:v>4.9440675000000001</c:v>
                </c:pt>
                <c:pt idx="3293">
                  <c:v>4.9466728124992008</c:v>
                </c:pt>
                <c:pt idx="3294">
                  <c:v>4.9492831250016005</c:v>
                </c:pt>
                <c:pt idx="3295">
                  <c:v>4.9518784375007998</c:v>
                </c:pt>
                <c:pt idx="3296">
                  <c:v>4.9543878124992009</c:v>
                </c:pt>
                <c:pt idx="3297">
                  <c:v>4.9570509375007994</c:v>
                </c:pt>
                <c:pt idx="3298">
                  <c:v>4.9596018750016002</c:v>
                </c:pt>
                <c:pt idx="3299">
                  <c:v>4.9622153124992003</c:v>
                </c:pt>
                <c:pt idx="3300">
                  <c:v>4.9647534375007991</c:v>
                </c:pt>
                <c:pt idx="3301">
                  <c:v>4.9673753124992004</c:v>
                </c:pt>
                <c:pt idx="3302">
                  <c:v>4.9699321875007998</c:v>
                </c:pt>
                <c:pt idx="3303">
                  <c:v>4.9725040624992003</c:v>
                </c:pt>
                <c:pt idx="3304">
                  <c:v>4.9750759375007991</c:v>
                </c:pt>
                <c:pt idx="3305">
                  <c:v>4.9776037500000001</c:v>
                </c:pt>
                <c:pt idx="3306">
                  <c:v>4.9802012500000004</c:v>
                </c:pt>
                <c:pt idx="3307">
                  <c:v>4.9827137500000003</c:v>
                </c:pt>
                <c:pt idx="3308">
                  <c:v>4.9852856250016009</c:v>
                </c:pt>
                <c:pt idx="3309">
                  <c:v>4.9878443750016004</c:v>
                </c:pt>
                <c:pt idx="3310">
                  <c:v>4.9904112500000002</c:v>
                </c:pt>
                <c:pt idx="3311">
                  <c:v>4.9929631250016007</c:v>
                </c:pt>
                <c:pt idx="3312">
                  <c:v>4.9955578124992002</c:v>
                </c:pt>
                <c:pt idx="3313">
                  <c:v>4.9981368750016006</c:v>
                </c:pt>
                <c:pt idx="3314">
                  <c:v>5.0007115624992009</c:v>
                </c:pt>
                <c:pt idx="3315">
                  <c:v>5.0033081250016007</c:v>
                </c:pt>
                <c:pt idx="3316">
                  <c:v>5.0058959375007994</c:v>
                </c:pt>
                <c:pt idx="3317">
                  <c:v>5.0084959375007996</c:v>
                </c:pt>
                <c:pt idx="3318">
                  <c:v>5.0111081250016003</c:v>
                </c:pt>
                <c:pt idx="3319">
                  <c:v>5.0136271875007994</c:v>
                </c:pt>
                <c:pt idx="3320">
                  <c:v>5.0162368750016002</c:v>
                </c:pt>
                <c:pt idx="3321">
                  <c:v>5.0188118750016004</c:v>
                </c:pt>
                <c:pt idx="3322">
                  <c:v>5.0214284375007994</c:v>
                </c:pt>
                <c:pt idx="3323">
                  <c:v>5.0240262500000004</c:v>
                </c:pt>
                <c:pt idx="3324">
                  <c:v>5.0266487499999997</c:v>
                </c:pt>
                <c:pt idx="3325">
                  <c:v>5.0292275000000002</c:v>
                </c:pt>
                <c:pt idx="3326">
                  <c:v>5.0318718750016007</c:v>
                </c:pt>
                <c:pt idx="3327">
                  <c:v>5.0344812499999998</c:v>
                </c:pt>
                <c:pt idx="3328">
                  <c:v>5.0371171875007992</c:v>
                </c:pt>
                <c:pt idx="3329">
                  <c:v>5.0397203124992007</c:v>
                </c:pt>
                <c:pt idx="3330">
                  <c:v>5.0423046875007991</c:v>
                </c:pt>
                <c:pt idx="3331">
                  <c:v>5.0448328124992008</c:v>
                </c:pt>
                <c:pt idx="3332">
                  <c:v>5.0474087499999998</c:v>
                </c:pt>
                <c:pt idx="3333">
                  <c:v>5.0499018750016003</c:v>
                </c:pt>
                <c:pt idx="3334">
                  <c:v>5.0523659375007997</c:v>
                </c:pt>
                <c:pt idx="3335">
                  <c:v>5.0548596875007998</c:v>
                </c:pt>
                <c:pt idx="3336">
                  <c:v>5.0573121875007994</c:v>
                </c:pt>
                <c:pt idx="3337">
                  <c:v>5.05979125</c:v>
                </c:pt>
                <c:pt idx="3338">
                  <c:v>5.0622662500000004</c:v>
                </c:pt>
                <c:pt idx="3339">
                  <c:v>5.0647603124992004</c:v>
                </c:pt>
                <c:pt idx="3340">
                  <c:v>5.0672281250016002</c:v>
                </c:pt>
                <c:pt idx="3341">
                  <c:v>5.0697937499999997</c:v>
                </c:pt>
                <c:pt idx="3342">
                  <c:v>5.0722250000000004</c:v>
                </c:pt>
                <c:pt idx="3343">
                  <c:v>5.0747340624992008</c:v>
                </c:pt>
                <c:pt idx="3344">
                  <c:v>5.077305</c:v>
                </c:pt>
                <c:pt idx="3345">
                  <c:v>5.0799059375007998</c:v>
                </c:pt>
                <c:pt idx="3346">
                  <c:v>5.0824821875007995</c:v>
                </c:pt>
                <c:pt idx="3347">
                  <c:v>5.0850384375007991</c:v>
                </c:pt>
                <c:pt idx="3348">
                  <c:v>5.0876099999999997</c:v>
                </c:pt>
                <c:pt idx="3349">
                  <c:v>5.0901703124992004</c:v>
                </c:pt>
                <c:pt idx="3350">
                  <c:v>5.0927237500000002</c:v>
                </c:pt>
                <c:pt idx="3351">
                  <c:v>5.0952506250016008</c:v>
                </c:pt>
                <c:pt idx="3352">
                  <c:v>5.0977699999999997</c:v>
                </c:pt>
                <c:pt idx="3353">
                  <c:v>5.1003171875007993</c:v>
                </c:pt>
                <c:pt idx="3354">
                  <c:v>5.1027881250016005</c:v>
                </c:pt>
                <c:pt idx="3355">
                  <c:v>5.1052834375007992</c:v>
                </c:pt>
                <c:pt idx="3356">
                  <c:v>5.1077090624992003</c:v>
                </c:pt>
                <c:pt idx="3357">
                  <c:v>5.1101971875007992</c:v>
                </c:pt>
                <c:pt idx="3358">
                  <c:v>5.1126025000000004</c:v>
                </c:pt>
                <c:pt idx="3359">
                  <c:v>5.1150912499999999</c:v>
                </c:pt>
                <c:pt idx="3360">
                  <c:v>5.1175968750016008</c:v>
                </c:pt>
                <c:pt idx="3361">
                  <c:v>5.1200562500000002</c:v>
                </c:pt>
                <c:pt idx="3362">
                  <c:v>5.1225681250016004</c:v>
                </c:pt>
                <c:pt idx="3363">
                  <c:v>5.1250299999999998</c:v>
                </c:pt>
                <c:pt idx="3364">
                  <c:v>5.1274687500000002</c:v>
                </c:pt>
                <c:pt idx="3365">
                  <c:v>5.1298824999999999</c:v>
                </c:pt>
                <c:pt idx="3366">
                  <c:v>5.1323490624992001</c:v>
                </c:pt>
                <c:pt idx="3367">
                  <c:v>5.1347968750016006</c:v>
                </c:pt>
                <c:pt idx="3368">
                  <c:v>5.1372496875007991</c:v>
                </c:pt>
                <c:pt idx="3369">
                  <c:v>5.1396528124992003</c:v>
                </c:pt>
                <c:pt idx="3370">
                  <c:v>5.1420793750016003</c:v>
                </c:pt>
                <c:pt idx="3371">
                  <c:v>5.1445568750016006</c:v>
                </c:pt>
                <c:pt idx="3372">
                  <c:v>5.1469825</c:v>
                </c:pt>
                <c:pt idx="3373">
                  <c:v>5.1494524999999998</c:v>
                </c:pt>
                <c:pt idx="3374">
                  <c:v>5.1519190624992008</c:v>
                </c:pt>
                <c:pt idx="3375">
                  <c:v>5.1543037500000004</c:v>
                </c:pt>
                <c:pt idx="3376">
                  <c:v>5.1567278124992004</c:v>
                </c:pt>
                <c:pt idx="3377">
                  <c:v>5.1591050000000003</c:v>
                </c:pt>
                <c:pt idx="3378">
                  <c:v>5.1615428124992002</c:v>
                </c:pt>
                <c:pt idx="3379">
                  <c:v>5.1639181250016009</c:v>
                </c:pt>
                <c:pt idx="3380">
                  <c:v>5.1663075000000003</c:v>
                </c:pt>
                <c:pt idx="3381">
                  <c:v>5.1685753124992004</c:v>
                </c:pt>
                <c:pt idx="3382">
                  <c:v>5.1709843750016002</c:v>
                </c:pt>
                <c:pt idx="3383">
                  <c:v>5.1733006250016009</c:v>
                </c:pt>
                <c:pt idx="3384">
                  <c:v>5.1756528124992007</c:v>
                </c:pt>
                <c:pt idx="3385">
                  <c:v>5.1780425000000001</c:v>
                </c:pt>
                <c:pt idx="3386">
                  <c:v>5.1804174999999999</c:v>
                </c:pt>
                <c:pt idx="3387">
                  <c:v>5.1827871875007991</c:v>
                </c:pt>
                <c:pt idx="3388">
                  <c:v>5.1851349999999998</c:v>
                </c:pt>
                <c:pt idx="3389">
                  <c:v>5.1875062500000002</c:v>
                </c:pt>
                <c:pt idx="3390">
                  <c:v>5.1898253124992006</c:v>
                </c:pt>
                <c:pt idx="3391">
                  <c:v>5.1922331250016009</c:v>
                </c:pt>
                <c:pt idx="3392">
                  <c:v>5.1945540624992006</c:v>
                </c:pt>
                <c:pt idx="3393">
                  <c:v>5.1969075</c:v>
                </c:pt>
                <c:pt idx="3394">
                  <c:v>5.1992787500000004</c:v>
                </c:pt>
                <c:pt idx="3395">
                  <c:v>5.20168125</c:v>
                </c:pt>
                <c:pt idx="3396">
                  <c:v>5.2040312499999999</c:v>
                </c:pt>
                <c:pt idx="3397">
                  <c:v>5.2064581250016007</c:v>
                </c:pt>
                <c:pt idx="3398">
                  <c:v>5.2088465624992004</c:v>
                </c:pt>
                <c:pt idx="3399">
                  <c:v>5.2112865624992004</c:v>
                </c:pt>
                <c:pt idx="3400">
                  <c:v>5.2137200000000004</c:v>
                </c:pt>
                <c:pt idx="3401">
                  <c:v>5.2161840624992006</c:v>
                </c:pt>
                <c:pt idx="3402">
                  <c:v>5.2185734375007993</c:v>
                </c:pt>
                <c:pt idx="3403">
                  <c:v>5.2210593750016008</c:v>
                </c:pt>
                <c:pt idx="3404">
                  <c:v>5.223494375001601</c:v>
                </c:pt>
                <c:pt idx="3405">
                  <c:v>5.2259500000000001</c:v>
                </c:pt>
                <c:pt idx="3406">
                  <c:v>5.2284496875007997</c:v>
                </c:pt>
                <c:pt idx="3407">
                  <c:v>5.2309206250016009</c:v>
                </c:pt>
                <c:pt idx="3408">
                  <c:v>5.2333406250016008</c:v>
                </c:pt>
                <c:pt idx="3409">
                  <c:v>5.2358200000000004</c:v>
                </c:pt>
                <c:pt idx="3410">
                  <c:v>5.2382574999999996</c:v>
                </c:pt>
                <c:pt idx="3411">
                  <c:v>5.2406646875007992</c:v>
                </c:pt>
                <c:pt idx="3412">
                  <c:v>5.2431193750015996</c:v>
                </c:pt>
                <c:pt idx="3413">
                  <c:v>5.2455606250016</c:v>
                </c:pt>
                <c:pt idx="3414">
                  <c:v>5.2480093750016001</c:v>
                </c:pt>
                <c:pt idx="3415">
                  <c:v>5.2504262500000003</c:v>
                </c:pt>
                <c:pt idx="3416">
                  <c:v>5.2528337499999997</c:v>
                </c:pt>
                <c:pt idx="3417">
                  <c:v>5.2552293750015995</c:v>
                </c:pt>
                <c:pt idx="3418">
                  <c:v>5.2576818750015999</c:v>
                </c:pt>
                <c:pt idx="3419">
                  <c:v>5.2600887500000004</c:v>
                </c:pt>
                <c:pt idx="3420">
                  <c:v>5.2625937499999997</c:v>
                </c:pt>
                <c:pt idx="3421">
                  <c:v>5.2650662500000003</c:v>
                </c:pt>
                <c:pt idx="3422">
                  <c:v>5.2676231250015997</c:v>
                </c:pt>
                <c:pt idx="3423">
                  <c:v>5.2700437500000001</c:v>
                </c:pt>
                <c:pt idx="3424">
                  <c:v>5.2725443750015994</c:v>
                </c:pt>
                <c:pt idx="3425">
                  <c:v>5.2750537499999997</c:v>
                </c:pt>
                <c:pt idx="3426">
                  <c:v>5.2775812499999999</c:v>
                </c:pt>
                <c:pt idx="3427">
                  <c:v>5.2800618750016</c:v>
                </c:pt>
                <c:pt idx="3428">
                  <c:v>5.2826124999999999</c:v>
                </c:pt>
                <c:pt idx="3429">
                  <c:v>5.2850975</c:v>
                </c:pt>
                <c:pt idx="3430">
                  <c:v>5.2875437500000002</c:v>
                </c:pt>
                <c:pt idx="3431">
                  <c:v>5.2900187499999998</c:v>
                </c:pt>
                <c:pt idx="3432">
                  <c:v>5.2924481250015996</c:v>
                </c:pt>
                <c:pt idx="3433">
                  <c:v>5.29486875</c:v>
                </c:pt>
                <c:pt idx="3434">
                  <c:v>5.2973062500000001</c:v>
                </c:pt>
                <c:pt idx="3435">
                  <c:v>5.2997449999999997</c:v>
                </c:pt>
                <c:pt idx="3436">
                  <c:v>5.3021374999999997</c:v>
                </c:pt>
                <c:pt idx="3437">
                  <c:v>5.3045468750015994</c:v>
                </c:pt>
                <c:pt idx="3438">
                  <c:v>5.3069162499999996</c:v>
                </c:pt>
                <c:pt idx="3439">
                  <c:v>5.3093331250015998</c:v>
                </c:pt>
                <c:pt idx="3440">
                  <c:v>5.3117456250016</c:v>
                </c:pt>
                <c:pt idx="3441">
                  <c:v>5.3141212500000004</c:v>
                </c:pt>
                <c:pt idx="3442">
                  <c:v>5.3164800000000003</c:v>
                </c:pt>
                <c:pt idx="3443">
                  <c:v>5.3188849999999999</c:v>
                </c:pt>
                <c:pt idx="3444">
                  <c:v>5.3212318750016001</c:v>
                </c:pt>
                <c:pt idx="3445">
                  <c:v>5.3235906250016001</c:v>
                </c:pt>
                <c:pt idx="3446">
                  <c:v>5.3259918750016002</c:v>
                </c:pt>
                <c:pt idx="3447">
                  <c:v>5.3283856250015997</c:v>
                </c:pt>
                <c:pt idx="3448">
                  <c:v>5.3307581250015996</c:v>
                </c:pt>
                <c:pt idx="3449">
                  <c:v>5.3330900000000003</c:v>
                </c:pt>
                <c:pt idx="3450">
                  <c:v>5.3354131250016001</c:v>
                </c:pt>
                <c:pt idx="3451">
                  <c:v>5.3377837499999998</c:v>
                </c:pt>
                <c:pt idx="3452">
                  <c:v>5.3401399999999999</c:v>
                </c:pt>
                <c:pt idx="3453">
                  <c:v>5.3425618750016</c:v>
                </c:pt>
                <c:pt idx="3454">
                  <c:v>5.3449637499999998</c:v>
                </c:pt>
                <c:pt idx="3455">
                  <c:v>5.3473368750015995</c:v>
                </c:pt>
                <c:pt idx="3456">
                  <c:v>5.3496437500000003</c:v>
                </c:pt>
                <c:pt idx="3457">
                  <c:v>5.3520262499999998</c:v>
                </c:pt>
                <c:pt idx="3458">
                  <c:v>5.3543799999999999</c:v>
                </c:pt>
                <c:pt idx="3459">
                  <c:v>5.3568293750015998</c:v>
                </c:pt>
                <c:pt idx="3460">
                  <c:v>5.3592649999999997</c:v>
                </c:pt>
                <c:pt idx="3461">
                  <c:v>5.3617268750016001</c:v>
                </c:pt>
                <c:pt idx="3462">
                  <c:v>5.36416</c:v>
                </c:pt>
                <c:pt idx="3463">
                  <c:v>5.3665806250015997</c:v>
                </c:pt>
                <c:pt idx="3464">
                  <c:v>5.3689981250015997</c:v>
                </c:pt>
                <c:pt idx="3465">
                  <c:v>5.3714662500000001</c:v>
                </c:pt>
                <c:pt idx="3466">
                  <c:v>5.3739112499999999</c:v>
                </c:pt>
                <c:pt idx="3467">
                  <c:v>5.3762943750016001</c:v>
                </c:pt>
                <c:pt idx="3468">
                  <c:v>5.37876625</c:v>
                </c:pt>
                <c:pt idx="3469">
                  <c:v>5.3811262500000003</c:v>
                </c:pt>
                <c:pt idx="3470">
                  <c:v>5.3835525000000004</c:v>
                </c:pt>
                <c:pt idx="3471">
                  <c:v>5.3859081250015999</c:v>
                </c:pt>
                <c:pt idx="3472">
                  <c:v>5.3882649999999996</c:v>
                </c:pt>
                <c:pt idx="3473">
                  <c:v>5.3906625000000004</c:v>
                </c:pt>
                <c:pt idx="3474">
                  <c:v>5.3930356250016001</c:v>
                </c:pt>
                <c:pt idx="3475">
                  <c:v>5.3953481250015995</c:v>
                </c:pt>
                <c:pt idx="3476">
                  <c:v>5.3977349999999999</c:v>
                </c:pt>
                <c:pt idx="3477">
                  <c:v>5.4001275</c:v>
                </c:pt>
                <c:pt idx="3478">
                  <c:v>5.4024662499999998</c:v>
                </c:pt>
                <c:pt idx="3479">
                  <c:v>5.4048318750015998</c:v>
                </c:pt>
                <c:pt idx="3480">
                  <c:v>5.4071887500000004</c:v>
                </c:pt>
                <c:pt idx="3481">
                  <c:v>5.4095581250015998</c:v>
                </c:pt>
                <c:pt idx="3482">
                  <c:v>5.4119925000000002</c:v>
                </c:pt>
                <c:pt idx="3483">
                  <c:v>5.4142981250015998</c:v>
                </c:pt>
                <c:pt idx="3484">
                  <c:v>5.4166831250016001</c:v>
                </c:pt>
                <c:pt idx="3485">
                  <c:v>5.4190375</c:v>
                </c:pt>
                <c:pt idx="3486">
                  <c:v>5.4214656250016002</c:v>
                </c:pt>
                <c:pt idx="3487">
                  <c:v>5.4238287500000002</c:v>
                </c:pt>
                <c:pt idx="3488">
                  <c:v>5.4262106250016</c:v>
                </c:pt>
                <c:pt idx="3489">
                  <c:v>5.4285618750015994</c:v>
                </c:pt>
                <c:pt idx="3490">
                  <c:v>5.4309068750015994</c:v>
                </c:pt>
                <c:pt idx="3491">
                  <c:v>5.4332075</c:v>
                </c:pt>
                <c:pt idx="3492">
                  <c:v>5.4354950000000004</c:v>
                </c:pt>
                <c:pt idx="3493">
                  <c:v>5.4378418750015998</c:v>
                </c:pt>
                <c:pt idx="3494">
                  <c:v>5.4401275</c:v>
                </c:pt>
                <c:pt idx="3495">
                  <c:v>5.44239125</c:v>
                </c:pt>
                <c:pt idx="3496">
                  <c:v>5.4446124999999999</c:v>
                </c:pt>
                <c:pt idx="3497">
                  <c:v>5.4468956250015994</c:v>
                </c:pt>
                <c:pt idx="3498">
                  <c:v>5.4491275000000003</c:v>
                </c:pt>
                <c:pt idx="3499">
                  <c:v>5.45142375</c:v>
                </c:pt>
                <c:pt idx="3500">
                  <c:v>5.4536575000000003</c:v>
                </c:pt>
                <c:pt idx="3501">
                  <c:v>5.4559562499999998</c:v>
                </c:pt>
                <c:pt idx="3502">
                  <c:v>5.4582362499999997</c:v>
                </c:pt>
                <c:pt idx="3503">
                  <c:v>5.4605043750015998</c:v>
                </c:pt>
                <c:pt idx="3504">
                  <c:v>5.4627575000000004</c:v>
                </c:pt>
                <c:pt idx="3505">
                  <c:v>5.4650931250015997</c:v>
                </c:pt>
                <c:pt idx="3506">
                  <c:v>5.4673681250015997</c:v>
                </c:pt>
                <c:pt idx="3507">
                  <c:v>5.4696237500000002</c:v>
                </c:pt>
                <c:pt idx="3508">
                  <c:v>5.4718643750015996</c:v>
                </c:pt>
                <c:pt idx="3509">
                  <c:v>5.4741356250016002</c:v>
                </c:pt>
                <c:pt idx="3510">
                  <c:v>5.4764206250015999</c:v>
                </c:pt>
                <c:pt idx="3511">
                  <c:v>5.4787181250015999</c:v>
                </c:pt>
                <c:pt idx="3512">
                  <c:v>5.48096125</c:v>
                </c:pt>
                <c:pt idx="3513">
                  <c:v>5.4832568750016</c:v>
                </c:pt>
                <c:pt idx="3514">
                  <c:v>5.4854862500000001</c:v>
                </c:pt>
                <c:pt idx="3515">
                  <c:v>5.4877562500000003</c:v>
                </c:pt>
                <c:pt idx="3516">
                  <c:v>5.4900243750015996</c:v>
                </c:pt>
                <c:pt idx="3517">
                  <c:v>5.4923337500000002</c:v>
                </c:pt>
                <c:pt idx="3518">
                  <c:v>5.4946200000000003</c:v>
                </c:pt>
                <c:pt idx="3519">
                  <c:v>5.4969406250016002</c:v>
                </c:pt>
                <c:pt idx="3520">
                  <c:v>5.4991793750015994</c:v>
                </c:pt>
                <c:pt idx="3521">
                  <c:v>5.5014512499999997</c:v>
                </c:pt>
                <c:pt idx="3522">
                  <c:v>5.5037675000000004</c:v>
                </c:pt>
                <c:pt idx="3523">
                  <c:v>5.5060031250015999</c:v>
                </c:pt>
                <c:pt idx="3524">
                  <c:v>5.5082887500000002</c:v>
                </c:pt>
                <c:pt idx="3525">
                  <c:v>5.5104968750015999</c:v>
                </c:pt>
                <c:pt idx="3526">
                  <c:v>5.5127143750015994</c:v>
                </c:pt>
                <c:pt idx="3527">
                  <c:v>5.5147331250015998</c:v>
                </c:pt>
                <c:pt idx="3528">
                  <c:v>5.5167662499999999</c:v>
                </c:pt>
                <c:pt idx="3529">
                  <c:v>5.5187343750015998</c:v>
                </c:pt>
                <c:pt idx="3530">
                  <c:v>5.5208025000000003</c:v>
                </c:pt>
                <c:pt idx="3531">
                  <c:v>5.5227481250016002</c:v>
                </c:pt>
                <c:pt idx="3532">
                  <c:v>5.5247212499999998</c:v>
                </c:pt>
                <c:pt idx="3533">
                  <c:v>5.5266718750015995</c:v>
                </c:pt>
                <c:pt idx="3534">
                  <c:v>5.5282662499999997</c:v>
                </c:pt>
                <c:pt idx="3535">
                  <c:v>5.5295724999999996</c:v>
                </c:pt>
                <c:pt idx="3536">
                  <c:v>5.5309018750016001</c:v>
                </c:pt>
                <c:pt idx="3537">
                  <c:v>5.5322831250015998</c:v>
                </c:pt>
                <c:pt idx="3538">
                  <c:v>5.5337275000000004</c:v>
                </c:pt>
                <c:pt idx="3539">
                  <c:v>5.5350662499999999</c:v>
                </c:pt>
                <c:pt idx="3540">
                  <c:v>5.5363806250016001</c:v>
                </c:pt>
                <c:pt idx="3541">
                  <c:v>5.5377099999999997</c:v>
                </c:pt>
                <c:pt idx="3542">
                  <c:v>5.5389987500000002</c:v>
                </c:pt>
                <c:pt idx="3543">
                  <c:v>5.5402437500000001</c:v>
                </c:pt>
                <c:pt idx="3544">
                  <c:v>5.5418881250015994</c:v>
                </c:pt>
                <c:pt idx="3545">
                  <c:v>5.5437487499999998</c:v>
                </c:pt>
                <c:pt idx="3546">
                  <c:v>5.5455800000000002</c:v>
                </c:pt>
                <c:pt idx="3547">
                  <c:v>5.5474943750015999</c:v>
                </c:pt>
                <c:pt idx="3548">
                  <c:v>5.5493787499999998</c:v>
                </c:pt>
                <c:pt idx="3549">
                  <c:v>5.5512762499999999</c:v>
                </c:pt>
                <c:pt idx="3550">
                  <c:v>5.5531718750015999</c:v>
                </c:pt>
                <c:pt idx="3551">
                  <c:v>5.5550506250015994</c:v>
                </c:pt>
                <c:pt idx="3552">
                  <c:v>5.5568868750015996</c:v>
                </c:pt>
                <c:pt idx="3553">
                  <c:v>5.5587675000000001</c:v>
                </c:pt>
                <c:pt idx="3554">
                  <c:v>5.5605968750015995</c:v>
                </c:pt>
                <c:pt idx="3555">
                  <c:v>5.5625175000000002</c:v>
                </c:pt>
                <c:pt idx="3556">
                  <c:v>5.5643975000000001</c:v>
                </c:pt>
                <c:pt idx="3557">
                  <c:v>5.5662649999999996</c:v>
                </c:pt>
                <c:pt idx="3558">
                  <c:v>5.56806</c:v>
                </c:pt>
                <c:pt idx="3559">
                  <c:v>5.5699100000000001</c:v>
                </c:pt>
                <c:pt idx="3560">
                  <c:v>5.5716812500000001</c:v>
                </c:pt>
                <c:pt idx="3561">
                  <c:v>5.5734849999999998</c:v>
                </c:pt>
                <c:pt idx="3562">
                  <c:v>5.5752906250015997</c:v>
                </c:pt>
                <c:pt idx="3563">
                  <c:v>5.5771825000000002</c:v>
                </c:pt>
                <c:pt idx="3564">
                  <c:v>5.5790043750015998</c:v>
                </c:pt>
                <c:pt idx="3565">
                  <c:v>5.5808343750015998</c:v>
                </c:pt>
                <c:pt idx="3566">
                  <c:v>5.5826318750016002</c:v>
                </c:pt>
                <c:pt idx="3567">
                  <c:v>5.5844706250015994</c:v>
                </c:pt>
                <c:pt idx="3568">
                  <c:v>5.5863168750016001</c:v>
                </c:pt>
                <c:pt idx="3569">
                  <c:v>5.5881331250016002</c:v>
                </c:pt>
                <c:pt idx="3570">
                  <c:v>5.5900175000000001</c:v>
                </c:pt>
                <c:pt idx="3571">
                  <c:v>5.5919274999999997</c:v>
                </c:pt>
                <c:pt idx="3572">
                  <c:v>5.5938293750015999</c:v>
                </c:pt>
                <c:pt idx="3573">
                  <c:v>5.5956824999999997</c:v>
                </c:pt>
                <c:pt idx="3574">
                  <c:v>5.5975731250015999</c:v>
                </c:pt>
                <c:pt idx="3575">
                  <c:v>5.5994243750015995</c:v>
                </c:pt>
                <c:pt idx="3576">
                  <c:v>5.6013062500000004</c:v>
                </c:pt>
                <c:pt idx="3577">
                  <c:v>5.6031050000000002</c:v>
                </c:pt>
                <c:pt idx="3578">
                  <c:v>5.6049593750015996</c:v>
                </c:pt>
                <c:pt idx="3579">
                  <c:v>5.6068912500000003</c:v>
                </c:pt>
                <c:pt idx="3580">
                  <c:v>5.6087487500000002</c:v>
                </c:pt>
                <c:pt idx="3581">
                  <c:v>5.6105706250015999</c:v>
                </c:pt>
                <c:pt idx="3582">
                  <c:v>5.6124462499999996</c:v>
                </c:pt>
                <c:pt idx="3583">
                  <c:v>5.6142725000000002</c:v>
                </c:pt>
                <c:pt idx="3584">
                  <c:v>5.6161343750016002</c:v>
                </c:pt>
                <c:pt idx="3585">
                  <c:v>5.6179337499999997</c:v>
                </c:pt>
                <c:pt idx="3586">
                  <c:v>5.6198168750016002</c:v>
                </c:pt>
                <c:pt idx="3587">
                  <c:v>5.6216287500000002</c:v>
                </c:pt>
                <c:pt idx="3588">
                  <c:v>5.6234737499999996</c:v>
                </c:pt>
                <c:pt idx="3589">
                  <c:v>5.6251875</c:v>
                </c:pt>
                <c:pt idx="3590">
                  <c:v>5.6269606250016002</c:v>
                </c:pt>
                <c:pt idx="3591">
                  <c:v>5.6287206250016002</c:v>
                </c:pt>
                <c:pt idx="3592">
                  <c:v>5.6304643750015995</c:v>
                </c:pt>
                <c:pt idx="3593">
                  <c:v>5.6321756250016</c:v>
                </c:pt>
                <c:pt idx="3594">
                  <c:v>5.6339087499999998</c:v>
                </c:pt>
                <c:pt idx="3595">
                  <c:v>5.6356693750015996</c:v>
                </c:pt>
                <c:pt idx="3596">
                  <c:v>5.6373831250016</c:v>
                </c:pt>
                <c:pt idx="3597">
                  <c:v>5.6391737500000003</c:v>
                </c:pt>
                <c:pt idx="3598">
                  <c:v>5.6409393750015999</c:v>
                </c:pt>
                <c:pt idx="3599">
                  <c:v>5.6427112499999996</c:v>
                </c:pt>
                <c:pt idx="3600">
                  <c:v>5.6445012500000002</c:v>
                </c:pt>
                <c:pt idx="3601">
                  <c:v>5.6462500000000002</c:v>
                </c:pt>
                <c:pt idx="3602">
                  <c:v>5.6480249999999996</c:v>
                </c:pt>
                <c:pt idx="3603">
                  <c:v>5.6498443750015994</c:v>
                </c:pt>
                <c:pt idx="3604">
                  <c:v>5.6516412499999999</c:v>
                </c:pt>
                <c:pt idx="3605">
                  <c:v>5.6533681250015997</c:v>
                </c:pt>
                <c:pt idx="3606">
                  <c:v>5.6550587500000002</c:v>
                </c:pt>
                <c:pt idx="3607">
                  <c:v>5.6568412500000003</c:v>
                </c:pt>
                <c:pt idx="3608">
                  <c:v>5.6585231250015999</c:v>
                </c:pt>
                <c:pt idx="3609">
                  <c:v>5.6602893750016001</c:v>
                </c:pt>
                <c:pt idx="3610">
                  <c:v>5.6620018750016001</c:v>
                </c:pt>
                <c:pt idx="3611">
                  <c:v>5.6637962499999999</c:v>
                </c:pt>
                <c:pt idx="3612">
                  <c:v>5.6654999999999998</c:v>
                </c:pt>
                <c:pt idx="3613">
                  <c:v>5.6672331250015997</c:v>
                </c:pt>
                <c:pt idx="3614">
                  <c:v>5.6689318750015998</c:v>
                </c:pt>
                <c:pt idx="3615">
                  <c:v>5.6707356250015994</c:v>
                </c:pt>
                <c:pt idx="3616">
                  <c:v>5.6724874999999999</c:v>
                </c:pt>
                <c:pt idx="3617">
                  <c:v>5.6741999999999999</c:v>
                </c:pt>
                <c:pt idx="3618">
                  <c:v>5.6759262499999998</c:v>
                </c:pt>
                <c:pt idx="3619">
                  <c:v>5.6776293750016</c:v>
                </c:pt>
                <c:pt idx="3620">
                  <c:v>5.6792887500000004</c:v>
                </c:pt>
                <c:pt idx="3621">
                  <c:v>5.6809725000000002</c:v>
                </c:pt>
                <c:pt idx="3622">
                  <c:v>5.6826756250015995</c:v>
                </c:pt>
                <c:pt idx="3623">
                  <c:v>5.6843681250015994</c:v>
                </c:pt>
                <c:pt idx="3624">
                  <c:v>5.6860350000000004</c:v>
                </c:pt>
                <c:pt idx="3625">
                  <c:v>5.6877250000000004</c:v>
                </c:pt>
                <c:pt idx="3626">
                  <c:v>5.6894324999999997</c:v>
                </c:pt>
                <c:pt idx="3627">
                  <c:v>5.6911262499999999</c:v>
                </c:pt>
                <c:pt idx="3628">
                  <c:v>5.6928437499999998</c:v>
                </c:pt>
                <c:pt idx="3629">
                  <c:v>5.6945699999999997</c:v>
                </c:pt>
                <c:pt idx="3630">
                  <c:v>5.6963431250015999</c:v>
                </c:pt>
                <c:pt idx="3631">
                  <c:v>5.6980968750015997</c:v>
                </c:pt>
                <c:pt idx="3632">
                  <c:v>5.6998912500000003</c:v>
                </c:pt>
                <c:pt idx="3633">
                  <c:v>5.7016543750016</c:v>
                </c:pt>
                <c:pt idx="3634">
                  <c:v>5.7034399999999996</c:v>
                </c:pt>
                <c:pt idx="3635">
                  <c:v>5.7051643750015995</c:v>
                </c:pt>
                <c:pt idx="3636">
                  <c:v>5.7069700000000001</c:v>
                </c:pt>
                <c:pt idx="3637">
                  <c:v>5.7086949999999996</c:v>
                </c:pt>
                <c:pt idx="3638">
                  <c:v>5.7104706250015997</c:v>
                </c:pt>
                <c:pt idx="3639">
                  <c:v>5.7121993750015996</c:v>
                </c:pt>
                <c:pt idx="3640">
                  <c:v>5.7139312499999999</c:v>
                </c:pt>
                <c:pt idx="3641">
                  <c:v>5.7155412500000002</c:v>
                </c:pt>
                <c:pt idx="3642">
                  <c:v>5.7171862500000001</c:v>
                </c:pt>
                <c:pt idx="3643">
                  <c:v>5.7188406250016</c:v>
                </c:pt>
                <c:pt idx="3644">
                  <c:v>5.7204893750016002</c:v>
                </c:pt>
                <c:pt idx="3645">
                  <c:v>5.7221256250015999</c:v>
                </c:pt>
                <c:pt idx="3646">
                  <c:v>5.7237481250015998</c:v>
                </c:pt>
                <c:pt idx="3647">
                  <c:v>5.7253993750015999</c:v>
                </c:pt>
                <c:pt idx="3648">
                  <c:v>5.7270331250015998</c:v>
                </c:pt>
                <c:pt idx="3649">
                  <c:v>5.7286200000000003</c:v>
                </c:pt>
                <c:pt idx="3650">
                  <c:v>5.7301893750015997</c:v>
                </c:pt>
                <c:pt idx="3651">
                  <c:v>5.7318137499999997</c:v>
                </c:pt>
                <c:pt idx="3652">
                  <c:v>5.7334293750015997</c:v>
                </c:pt>
                <c:pt idx="3653">
                  <c:v>5.7349674999999998</c:v>
                </c:pt>
                <c:pt idx="3654">
                  <c:v>5.7365218750015998</c:v>
                </c:pt>
                <c:pt idx="3655">
                  <c:v>5.7380750000000003</c:v>
                </c:pt>
                <c:pt idx="3656">
                  <c:v>5.7395987499999999</c:v>
                </c:pt>
                <c:pt idx="3657">
                  <c:v>5.7411262499999998</c:v>
                </c:pt>
                <c:pt idx="3658">
                  <c:v>5.7426450000000004</c:v>
                </c:pt>
                <c:pt idx="3659">
                  <c:v>5.7442087500000003</c:v>
                </c:pt>
                <c:pt idx="3660">
                  <c:v>5.7457750000000001</c:v>
                </c:pt>
                <c:pt idx="3661">
                  <c:v>5.7473768750016001</c:v>
                </c:pt>
                <c:pt idx="3662">
                  <c:v>5.7488731250015999</c:v>
                </c:pt>
                <c:pt idx="3663">
                  <c:v>5.7504368750015997</c:v>
                </c:pt>
                <c:pt idx="3664">
                  <c:v>5.751995</c:v>
                </c:pt>
                <c:pt idx="3665">
                  <c:v>5.7535568750015997</c:v>
                </c:pt>
                <c:pt idx="3666">
                  <c:v>5.7550962500000002</c:v>
                </c:pt>
                <c:pt idx="3667">
                  <c:v>5.7566449999999998</c:v>
                </c:pt>
                <c:pt idx="3668">
                  <c:v>5.7581468750016001</c:v>
                </c:pt>
                <c:pt idx="3669">
                  <c:v>5.7596668750015994</c:v>
                </c:pt>
                <c:pt idx="3670">
                  <c:v>5.7612081250016001</c:v>
                </c:pt>
                <c:pt idx="3671">
                  <c:v>5.7626787500000001</c:v>
                </c:pt>
                <c:pt idx="3672">
                  <c:v>5.7642231250015996</c:v>
                </c:pt>
                <c:pt idx="3673">
                  <c:v>5.76577875</c:v>
                </c:pt>
                <c:pt idx="3674">
                  <c:v>5.7672400000000001</c:v>
                </c:pt>
                <c:pt idx="3675">
                  <c:v>5.7687312500000001</c:v>
                </c:pt>
                <c:pt idx="3676">
                  <c:v>5.7701849999999997</c:v>
                </c:pt>
                <c:pt idx="3677">
                  <c:v>5.7716618750016</c:v>
                </c:pt>
                <c:pt idx="3678">
                  <c:v>5.7731193750015999</c:v>
                </c:pt>
                <c:pt idx="3679">
                  <c:v>5.7745681250015997</c:v>
                </c:pt>
                <c:pt idx="3680">
                  <c:v>5.7759499999999999</c:v>
                </c:pt>
                <c:pt idx="3681">
                  <c:v>5.7774000000000001</c:v>
                </c:pt>
                <c:pt idx="3682">
                  <c:v>5.7787381250015999</c:v>
                </c:pt>
                <c:pt idx="3683">
                  <c:v>5.7801243750015994</c:v>
                </c:pt>
                <c:pt idx="3684">
                  <c:v>5.7815525000000001</c:v>
                </c:pt>
                <c:pt idx="3685">
                  <c:v>5.7829718750015999</c:v>
                </c:pt>
                <c:pt idx="3686">
                  <c:v>5.7843918750015995</c:v>
                </c:pt>
                <c:pt idx="3687">
                  <c:v>5.7858037500000004</c:v>
                </c:pt>
                <c:pt idx="3688">
                  <c:v>5.7872418750015999</c:v>
                </c:pt>
                <c:pt idx="3689">
                  <c:v>5.7886437500000003</c:v>
                </c:pt>
                <c:pt idx="3690">
                  <c:v>5.7901106250016001</c:v>
                </c:pt>
                <c:pt idx="3691">
                  <c:v>5.7915168750015997</c:v>
                </c:pt>
                <c:pt idx="3692">
                  <c:v>5.7929856250015996</c:v>
                </c:pt>
                <c:pt idx="3693">
                  <c:v>5.7944250000000004</c:v>
                </c:pt>
                <c:pt idx="3694">
                  <c:v>5.7958818750015997</c:v>
                </c:pt>
                <c:pt idx="3695">
                  <c:v>5.7972975</c:v>
                </c:pt>
                <c:pt idx="3696">
                  <c:v>5.7987587500000002</c:v>
                </c:pt>
                <c:pt idx="3697">
                  <c:v>5.8001981250016001</c:v>
                </c:pt>
                <c:pt idx="3698">
                  <c:v>5.8016281250016002</c:v>
                </c:pt>
                <c:pt idx="3699">
                  <c:v>5.8030862499999998</c:v>
                </c:pt>
                <c:pt idx="3700">
                  <c:v>5.8045218750015994</c:v>
                </c:pt>
                <c:pt idx="3701">
                  <c:v>5.8059631250015995</c:v>
                </c:pt>
                <c:pt idx="3702">
                  <c:v>5.8074406250015995</c:v>
                </c:pt>
                <c:pt idx="3703">
                  <c:v>5.8088118750015996</c:v>
                </c:pt>
                <c:pt idx="3704">
                  <c:v>5.81027</c:v>
                </c:pt>
                <c:pt idx="3705">
                  <c:v>5.8116493750015996</c:v>
                </c:pt>
                <c:pt idx="3706">
                  <c:v>5.8130875</c:v>
                </c:pt>
                <c:pt idx="3707">
                  <c:v>5.81443625</c:v>
                </c:pt>
                <c:pt idx="3708">
                  <c:v>5.8157931250015995</c:v>
                </c:pt>
                <c:pt idx="3709">
                  <c:v>5.8170937499999997</c:v>
                </c:pt>
                <c:pt idx="3710">
                  <c:v>5.8183981250015995</c:v>
                </c:pt>
                <c:pt idx="3711">
                  <c:v>5.8196325</c:v>
                </c:pt>
                <c:pt idx="3712">
                  <c:v>5.8208643750015998</c:v>
                </c:pt>
                <c:pt idx="3713">
                  <c:v>5.8220974999999999</c:v>
                </c:pt>
                <c:pt idx="3714">
                  <c:v>5.8232437499999996</c:v>
                </c:pt>
                <c:pt idx="3715">
                  <c:v>5.8244412499999996</c:v>
                </c:pt>
                <c:pt idx="3716">
                  <c:v>5.8255412499999997</c:v>
                </c:pt>
                <c:pt idx="3717">
                  <c:v>5.8266906250016</c:v>
                </c:pt>
                <c:pt idx="3718">
                  <c:v>5.8278331250016002</c:v>
                </c:pt>
                <c:pt idx="3719">
                  <c:v>5.8289549999999997</c:v>
                </c:pt>
                <c:pt idx="3720">
                  <c:v>5.8300881250016001</c:v>
                </c:pt>
                <c:pt idx="3721">
                  <c:v>5.8312693750015994</c:v>
                </c:pt>
                <c:pt idx="3722">
                  <c:v>5.8324337499999999</c:v>
                </c:pt>
                <c:pt idx="3723">
                  <c:v>5.8336075000000003</c:v>
                </c:pt>
                <c:pt idx="3724">
                  <c:v>5.8347862499999996</c:v>
                </c:pt>
                <c:pt idx="3725">
                  <c:v>5.8359556250016</c:v>
                </c:pt>
                <c:pt idx="3726">
                  <c:v>5.8371449999999996</c:v>
                </c:pt>
                <c:pt idx="3727">
                  <c:v>5.8383993750015994</c:v>
                </c:pt>
                <c:pt idx="3728">
                  <c:v>5.8395893750015997</c:v>
                </c:pt>
                <c:pt idx="3729">
                  <c:v>5.8408924999999998</c:v>
                </c:pt>
                <c:pt idx="3730">
                  <c:v>5.8421262499999997</c:v>
                </c:pt>
                <c:pt idx="3731">
                  <c:v>5.8433987500000004</c:v>
                </c:pt>
                <c:pt idx="3732">
                  <c:v>5.8446043750015999</c:v>
                </c:pt>
                <c:pt idx="3733">
                  <c:v>5.8459431250015994</c:v>
                </c:pt>
                <c:pt idx="3734">
                  <c:v>5.8472131250016002</c:v>
                </c:pt>
                <c:pt idx="3735">
                  <c:v>5.8485387500000003</c:v>
                </c:pt>
                <c:pt idx="3736">
                  <c:v>5.8498556250015996</c:v>
                </c:pt>
                <c:pt idx="3737">
                  <c:v>5.8511768750015998</c:v>
                </c:pt>
                <c:pt idx="3738">
                  <c:v>5.8524775</c:v>
                </c:pt>
                <c:pt idx="3739">
                  <c:v>5.8538137499999996</c:v>
                </c:pt>
                <c:pt idx="3740">
                  <c:v>5.8551068750016002</c:v>
                </c:pt>
                <c:pt idx="3741">
                  <c:v>5.8564218750016002</c:v>
                </c:pt>
                <c:pt idx="3742">
                  <c:v>5.8577531250015999</c:v>
                </c:pt>
                <c:pt idx="3743">
                  <c:v>5.8590324999999996</c:v>
                </c:pt>
                <c:pt idx="3744">
                  <c:v>5.8603212500000001</c:v>
                </c:pt>
                <c:pt idx="3745">
                  <c:v>5.8616256250015999</c:v>
                </c:pt>
                <c:pt idx="3746">
                  <c:v>5.8628862499999999</c:v>
                </c:pt>
                <c:pt idx="3747">
                  <c:v>5.8641143750015994</c:v>
                </c:pt>
                <c:pt idx="3748">
                  <c:v>5.8654324999999998</c:v>
                </c:pt>
                <c:pt idx="3749">
                  <c:v>5.8666043750016001</c:v>
                </c:pt>
                <c:pt idx="3750">
                  <c:v>5.8678106250016002</c:v>
                </c:pt>
                <c:pt idx="3751">
                  <c:v>5.8690081250016002</c:v>
                </c:pt>
                <c:pt idx="3752">
                  <c:v>5.8702724999999996</c:v>
                </c:pt>
                <c:pt idx="3753">
                  <c:v>5.8713868750015994</c:v>
                </c:pt>
                <c:pt idx="3754">
                  <c:v>5.8725924999999997</c:v>
                </c:pt>
                <c:pt idx="3755">
                  <c:v>5.8737275000000002</c:v>
                </c:pt>
                <c:pt idx="3756">
                  <c:v>5.8748975000000003</c:v>
                </c:pt>
                <c:pt idx="3757">
                  <c:v>5.8760174999999997</c:v>
                </c:pt>
                <c:pt idx="3758">
                  <c:v>5.8771800000000001</c:v>
                </c:pt>
                <c:pt idx="3759">
                  <c:v>5.8783206250015994</c:v>
                </c:pt>
                <c:pt idx="3760">
                  <c:v>5.8795462499999998</c:v>
                </c:pt>
                <c:pt idx="3761">
                  <c:v>5.8807118750015999</c:v>
                </c:pt>
                <c:pt idx="3762">
                  <c:v>5.8818606250015995</c:v>
                </c:pt>
                <c:pt idx="3763">
                  <c:v>5.8831249999999997</c:v>
                </c:pt>
                <c:pt idx="3764">
                  <c:v>5.8843406250015997</c:v>
                </c:pt>
                <c:pt idx="3765">
                  <c:v>5.8855293750015996</c:v>
                </c:pt>
                <c:pt idx="3766">
                  <c:v>5.8868112500000001</c:v>
                </c:pt>
                <c:pt idx="3767">
                  <c:v>5.8880443750015994</c:v>
                </c:pt>
                <c:pt idx="3768">
                  <c:v>5.8892412500000004</c:v>
                </c:pt>
                <c:pt idx="3769">
                  <c:v>5.89053</c:v>
                </c:pt>
                <c:pt idx="3770">
                  <c:v>5.8917481250015999</c:v>
                </c:pt>
                <c:pt idx="3771">
                  <c:v>5.8929312500000002</c:v>
                </c:pt>
                <c:pt idx="3772">
                  <c:v>5.8941881250015999</c:v>
                </c:pt>
                <c:pt idx="3773">
                  <c:v>5.8953412500000004</c:v>
                </c:pt>
                <c:pt idx="3774">
                  <c:v>5.8965612500000004</c:v>
                </c:pt>
                <c:pt idx="3775">
                  <c:v>5.8977968750015997</c:v>
                </c:pt>
                <c:pt idx="3776">
                  <c:v>5.8989062499999996</c:v>
                </c:pt>
                <c:pt idx="3777">
                  <c:v>5.9000893750015999</c:v>
                </c:pt>
                <c:pt idx="3778">
                  <c:v>5.9012431250016002</c:v>
                </c:pt>
                <c:pt idx="3779">
                  <c:v>5.9023475000000003</c:v>
                </c:pt>
                <c:pt idx="3780">
                  <c:v>5.9034693750015999</c:v>
                </c:pt>
                <c:pt idx="3781">
                  <c:v>5.9046162500000001</c:v>
                </c:pt>
                <c:pt idx="3782">
                  <c:v>5.9056556250016001</c:v>
                </c:pt>
                <c:pt idx="3783">
                  <c:v>5.9067843750015996</c:v>
                </c:pt>
                <c:pt idx="3784">
                  <c:v>5.9078643750015996</c:v>
                </c:pt>
                <c:pt idx="3785">
                  <c:v>5.9089737500000004</c:v>
                </c:pt>
                <c:pt idx="3786">
                  <c:v>5.9100837500000001</c:v>
                </c:pt>
                <c:pt idx="3787">
                  <c:v>5.9111750000000001</c:v>
                </c:pt>
                <c:pt idx="3788">
                  <c:v>5.9122431250015994</c:v>
                </c:pt>
                <c:pt idx="3789">
                  <c:v>5.9133143750016002</c:v>
                </c:pt>
                <c:pt idx="3790">
                  <c:v>5.9143675</c:v>
                </c:pt>
                <c:pt idx="3791">
                  <c:v>5.9154781250015995</c:v>
                </c:pt>
                <c:pt idx="3792">
                  <c:v>5.9165031250015998</c:v>
                </c:pt>
                <c:pt idx="3793">
                  <c:v>5.9175599999999999</c:v>
                </c:pt>
                <c:pt idx="3794">
                  <c:v>5.9185318750015998</c:v>
                </c:pt>
                <c:pt idx="3795">
                  <c:v>5.9195712499999997</c:v>
                </c:pt>
                <c:pt idx="3796">
                  <c:v>5.9205637500000003</c:v>
                </c:pt>
                <c:pt idx="3797">
                  <c:v>5.9216131250016</c:v>
                </c:pt>
                <c:pt idx="3798">
                  <c:v>5.9226187499999998</c:v>
                </c:pt>
                <c:pt idx="3799">
                  <c:v>5.9236543750015995</c:v>
                </c:pt>
                <c:pt idx="3800">
                  <c:v>5.9246637499999997</c:v>
                </c:pt>
                <c:pt idx="3801">
                  <c:v>5.9256043750015994</c:v>
                </c:pt>
                <c:pt idx="3802">
                  <c:v>5.9265650000000001</c:v>
                </c:pt>
                <c:pt idx="3803">
                  <c:v>5.9274956250016002</c:v>
                </c:pt>
                <c:pt idx="3804">
                  <c:v>5.9284268750016</c:v>
                </c:pt>
                <c:pt idx="3805">
                  <c:v>5.9292524999999996</c:v>
                </c:pt>
                <c:pt idx="3806">
                  <c:v>5.9301450000000004</c:v>
                </c:pt>
                <c:pt idx="3807">
                  <c:v>5.9309493750015996</c:v>
                </c:pt>
                <c:pt idx="3808">
                  <c:v>5.9317806250015996</c:v>
                </c:pt>
                <c:pt idx="3809">
                  <c:v>5.9325487499999996</c:v>
                </c:pt>
                <c:pt idx="3810">
                  <c:v>5.9332981250015999</c:v>
                </c:pt>
                <c:pt idx="3811">
                  <c:v>5.9340081250015997</c:v>
                </c:pt>
                <c:pt idx="3812">
                  <c:v>5.9347406250015995</c:v>
                </c:pt>
                <c:pt idx="3813">
                  <c:v>5.9354100000000001</c:v>
                </c:pt>
                <c:pt idx="3814">
                  <c:v>5.936115</c:v>
                </c:pt>
                <c:pt idx="3815">
                  <c:v>5.9368006250015997</c:v>
                </c:pt>
                <c:pt idx="3816">
                  <c:v>5.9374587500000002</c:v>
                </c:pt>
                <c:pt idx="3817">
                  <c:v>5.9380993750015998</c:v>
                </c:pt>
                <c:pt idx="3818">
                  <c:v>5.9387850000000002</c:v>
                </c:pt>
                <c:pt idx="3819">
                  <c:v>5.9394612499999999</c:v>
                </c:pt>
                <c:pt idx="3820">
                  <c:v>5.9401774999999999</c:v>
                </c:pt>
                <c:pt idx="3821">
                  <c:v>5.9409000000000001</c:v>
                </c:pt>
                <c:pt idx="3822">
                  <c:v>5.9416756250015998</c:v>
                </c:pt>
                <c:pt idx="3823">
                  <c:v>5.9423987499999997</c:v>
                </c:pt>
                <c:pt idx="3824">
                  <c:v>5.9431649999999996</c:v>
                </c:pt>
                <c:pt idx="3825">
                  <c:v>5.9438950000000004</c:v>
                </c:pt>
                <c:pt idx="3826">
                  <c:v>5.9446937499999999</c:v>
                </c:pt>
                <c:pt idx="3827">
                  <c:v>5.9454799999999999</c:v>
                </c:pt>
                <c:pt idx="3828">
                  <c:v>5.9462849999999996</c:v>
                </c:pt>
                <c:pt idx="3829">
                  <c:v>5.9470643750015997</c:v>
                </c:pt>
                <c:pt idx="3830">
                  <c:v>5.9478506250015997</c:v>
                </c:pt>
                <c:pt idx="3831">
                  <c:v>5.9486693750016002</c:v>
                </c:pt>
                <c:pt idx="3832">
                  <c:v>5.9494524999999996</c:v>
                </c:pt>
                <c:pt idx="3833">
                  <c:v>5.9503368750016001</c:v>
                </c:pt>
                <c:pt idx="3834">
                  <c:v>5.9511931250016001</c:v>
                </c:pt>
                <c:pt idx="3835">
                  <c:v>5.9520724999999999</c:v>
                </c:pt>
                <c:pt idx="3836">
                  <c:v>5.9528862499999997</c:v>
                </c:pt>
                <c:pt idx="3837">
                  <c:v>5.9537981250016001</c:v>
                </c:pt>
                <c:pt idx="3838">
                  <c:v>5.9546743750015994</c:v>
                </c:pt>
                <c:pt idx="3839">
                  <c:v>5.9555962500000001</c:v>
                </c:pt>
                <c:pt idx="3840">
                  <c:v>5.9565187499999999</c:v>
                </c:pt>
                <c:pt idx="3841">
                  <c:v>5.9574643750015994</c:v>
                </c:pt>
                <c:pt idx="3842">
                  <c:v>5.9583543750015995</c:v>
                </c:pt>
                <c:pt idx="3843">
                  <c:v>5.9592718750015994</c:v>
                </c:pt>
                <c:pt idx="3844">
                  <c:v>5.9601637500000004</c:v>
                </c:pt>
                <c:pt idx="3845">
                  <c:v>5.9611212499999997</c:v>
                </c:pt>
                <c:pt idx="3846">
                  <c:v>5.9620643750015994</c:v>
                </c:pt>
                <c:pt idx="3847">
                  <c:v>5.9629743750015995</c:v>
                </c:pt>
                <c:pt idx="3848">
                  <c:v>5.9638437499999997</c:v>
                </c:pt>
                <c:pt idx="3849">
                  <c:v>5.9647906250015996</c:v>
                </c:pt>
                <c:pt idx="3850">
                  <c:v>5.9656549999999999</c:v>
                </c:pt>
                <c:pt idx="3851">
                  <c:v>5.9665900000000001</c:v>
                </c:pt>
                <c:pt idx="3852">
                  <c:v>5.9674668750016</c:v>
                </c:pt>
                <c:pt idx="3853">
                  <c:v>5.9683824999999997</c:v>
                </c:pt>
                <c:pt idx="3854">
                  <c:v>5.9692550000000004</c:v>
                </c:pt>
                <c:pt idx="3855">
                  <c:v>5.9701518750015996</c:v>
                </c:pt>
                <c:pt idx="3856">
                  <c:v>5.9710293750016001</c:v>
                </c:pt>
                <c:pt idx="3857">
                  <c:v>5.9719150000000001</c:v>
                </c:pt>
                <c:pt idx="3858">
                  <c:v>5.97281</c:v>
                </c:pt>
                <c:pt idx="3859">
                  <c:v>5.9736618750016</c:v>
                </c:pt>
                <c:pt idx="3860">
                  <c:v>5.9745168750015996</c:v>
                </c:pt>
                <c:pt idx="3861">
                  <c:v>5.9753249999999998</c:v>
                </c:pt>
                <c:pt idx="3862">
                  <c:v>5.9762237499999999</c:v>
                </c:pt>
                <c:pt idx="3863">
                  <c:v>5.9770043750015995</c:v>
                </c:pt>
                <c:pt idx="3864">
                  <c:v>5.9778356250015996</c:v>
                </c:pt>
                <c:pt idx="3865">
                  <c:v>5.9785868750016</c:v>
                </c:pt>
                <c:pt idx="3866">
                  <c:v>5.9793912499999999</c:v>
                </c:pt>
                <c:pt idx="3867">
                  <c:v>5.9801387500000001</c:v>
                </c:pt>
                <c:pt idx="3868">
                  <c:v>5.9809431250016001</c:v>
                </c:pt>
                <c:pt idx="3869">
                  <c:v>5.9816968750015995</c:v>
                </c:pt>
                <c:pt idx="3870">
                  <c:v>5.9824993750016002</c:v>
                </c:pt>
                <c:pt idx="3871">
                  <c:v>5.9832268750016002</c:v>
                </c:pt>
                <c:pt idx="3872">
                  <c:v>5.9839549999999999</c:v>
                </c:pt>
                <c:pt idx="3873">
                  <c:v>5.9846824999999999</c:v>
                </c:pt>
                <c:pt idx="3874">
                  <c:v>5.9854237499999998</c:v>
                </c:pt>
                <c:pt idx="3875">
                  <c:v>5.9861856250015997</c:v>
                </c:pt>
                <c:pt idx="3876">
                  <c:v>5.9869481250016001</c:v>
                </c:pt>
                <c:pt idx="3877">
                  <c:v>5.9876543750015996</c:v>
                </c:pt>
                <c:pt idx="3878">
                  <c:v>5.9883968750015999</c:v>
                </c:pt>
                <c:pt idx="3879">
                  <c:v>5.9890893750015994</c:v>
                </c:pt>
                <c:pt idx="3880">
                  <c:v>5.9898481250015996</c:v>
                </c:pt>
                <c:pt idx="3881">
                  <c:v>5.9905643750015996</c:v>
                </c:pt>
                <c:pt idx="3882">
                  <c:v>5.9913412499999996</c:v>
                </c:pt>
                <c:pt idx="3883">
                  <c:v>5.9920987500000003</c:v>
                </c:pt>
                <c:pt idx="3884">
                  <c:v>5.9928456250015998</c:v>
                </c:pt>
                <c:pt idx="3885">
                  <c:v>5.9935806250015995</c:v>
                </c:pt>
                <c:pt idx="3886">
                  <c:v>5.9942737499999996</c:v>
                </c:pt>
                <c:pt idx="3887">
                  <c:v>5.99503875</c:v>
                </c:pt>
                <c:pt idx="3888">
                  <c:v>5.9957043750015995</c:v>
                </c:pt>
                <c:pt idx="3889">
                  <c:v>5.9964849999999998</c:v>
                </c:pt>
                <c:pt idx="3890">
                  <c:v>5.9971874999999999</c:v>
                </c:pt>
                <c:pt idx="3891">
                  <c:v>5.9979181250015996</c:v>
                </c:pt>
                <c:pt idx="3892">
                  <c:v>5.9985256250015997</c:v>
                </c:pt>
                <c:pt idx="3893">
                  <c:v>5.9991162500000002</c:v>
                </c:pt>
                <c:pt idx="3894">
                  <c:v>5.9996662499999998</c:v>
                </c:pt>
                <c:pt idx="3895">
                  <c:v>6.0002293750015996</c:v>
                </c:pt>
                <c:pt idx="3896">
                  <c:v>6.0007787500000003</c:v>
                </c:pt>
                <c:pt idx="3897">
                  <c:v>6.00127875</c:v>
                </c:pt>
                <c:pt idx="3898">
                  <c:v>6.0017731250016002</c:v>
                </c:pt>
                <c:pt idx="3899">
                  <c:v>6.0021743750015997</c:v>
                </c:pt>
                <c:pt idx="3900">
                  <c:v>6.0026018750015995</c:v>
                </c:pt>
                <c:pt idx="3901">
                  <c:v>6.0030718750015994</c:v>
                </c:pt>
                <c:pt idx="3902">
                  <c:v>6.0035493750016</c:v>
                </c:pt>
                <c:pt idx="3903">
                  <c:v>6.0040537499999997</c:v>
                </c:pt>
                <c:pt idx="3904">
                  <c:v>6.0045393750015998</c:v>
                </c:pt>
                <c:pt idx="3905">
                  <c:v>6.0050299999999996</c:v>
                </c:pt>
                <c:pt idx="3906">
                  <c:v>6.0055256250015994</c:v>
                </c:pt>
                <c:pt idx="3907">
                  <c:v>6.0061343750015999</c:v>
                </c:pt>
                <c:pt idx="3908">
                  <c:v>6.0067000000000004</c:v>
                </c:pt>
                <c:pt idx="3909">
                  <c:v>6.0073425</c:v>
                </c:pt>
                <c:pt idx="3910">
                  <c:v>6.0079037499999997</c:v>
                </c:pt>
                <c:pt idx="3911">
                  <c:v>6.0084993750016</c:v>
                </c:pt>
                <c:pt idx="3912">
                  <c:v>6.0090493750015996</c:v>
                </c:pt>
                <c:pt idx="3913">
                  <c:v>6.00969</c:v>
                </c:pt>
                <c:pt idx="3914">
                  <c:v>6.0103506250015997</c:v>
                </c:pt>
                <c:pt idx="3915">
                  <c:v>6.0109975000000002</c:v>
                </c:pt>
                <c:pt idx="3916">
                  <c:v>6.0116743750015997</c:v>
                </c:pt>
                <c:pt idx="3917">
                  <c:v>6.0122793750015999</c:v>
                </c:pt>
                <c:pt idx="3918">
                  <c:v>6.0129025</c:v>
                </c:pt>
                <c:pt idx="3919">
                  <c:v>6.0134906250015998</c:v>
                </c:pt>
                <c:pt idx="3920">
                  <c:v>6.0141631250016001</c:v>
                </c:pt>
                <c:pt idx="3921">
                  <c:v>6.0148018750015995</c:v>
                </c:pt>
                <c:pt idx="3922">
                  <c:v>6.0154687500000001</c:v>
                </c:pt>
                <c:pt idx="3923">
                  <c:v>6.0160724999999999</c:v>
                </c:pt>
                <c:pt idx="3924">
                  <c:v>6.0167112500000002</c:v>
                </c:pt>
                <c:pt idx="3925">
                  <c:v>6.0173756250016002</c:v>
                </c:pt>
                <c:pt idx="3926">
                  <c:v>6.0179912499999997</c:v>
                </c:pt>
                <c:pt idx="3927">
                  <c:v>6.0186256250015999</c:v>
                </c:pt>
                <c:pt idx="3928">
                  <c:v>6.0192656250015997</c:v>
                </c:pt>
                <c:pt idx="3929">
                  <c:v>6.0198774999999998</c:v>
                </c:pt>
                <c:pt idx="3930">
                  <c:v>6.0204575</c:v>
                </c:pt>
                <c:pt idx="3931">
                  <c:v>6.0209643750015998</c:v>
                </c:pt>
                <c:pt idx="3932">
                  <c:v>6.0215831250015999</c:v>
                </c:pt>
                <c:pt idx="3933">
                  <c:v>6.0221712500000004</c:v>
                </c:pt>
                <c:pt idx="3934">
                  <c:v>6.0227556250015999</c:v>
                </c:pt>
                <c:pt idx="3935">
                  <c:v>6.0232824999999997</c:v>
                </c:pt>
                <c:pt idx="3936">
                  <c:v>6.02384875</c:v>
                </c:pt>
                <c:pt idx="3937">
                  <c:v>6.0243237499999998</c:v>
                </c:pt>
                <c:pt idx="3938">
                  <c:v>6.0248581250016002</c:v>
                </c:pt>
                <c:pt idx="3939">
                  <c:v>6.0253543750015996</c:v>
                </c:pt>
                <c:pt idx="3940">
                  <c:v>6.0259181250016001</c:v>
                </c:pt>
                <c:pt idx="3941">
                  <c:v>6.0264749999999996</c:v>
                </c:pt>
                <c:pt idx="3942">
                  <c:v>6.0269962499999998</c:v>
                </c:pt>
                <c:pt idx="3943">
                  <c:v>6.0274781250015996</c:v>
                </c:pt>
                <c:pt idx="3944">
                  <c:v>6.0279743750015999</c:v>
                </c:pt>
                <c:pt idx="3945">
                  <c:v>6.0283956250015995</c:v>
                </c:pt>
                <c:pt idx="3946">
                  <c:v>6.0289043750015994</c:v>
                </c:pt>
                <c:pt idx="3947">
                  <c:v>6.0294274999999997</c:v>
                </c:pt>
                <c:pt idx="3948">
                  <c:v>6.0299637500000003</c:v>
                </c:pt>
                <c:pt idx="3949">
                  <c:v>6.0305131250016002</c:v>
                </c:pt>
                <c:pt idx="3950">
                  <c:v>6.0310199999999998</c:v>
                </c:pt>
                <c:pt idx="3951">
                  <c:v>6.0315062499999996</c:v>
                </c:pt>
                <c:pt idx="3952">
                  <c:v>6.0320456250015999</c:v>
                </c:pt>
                <c:pt idx="3953">
                  <c:v>6.0325906250015997</c:v>
                </c:pt>
                <c:pt idx="3954">
                  <c:v>6.0331231250016</c:v>
                </c:pt>
                <c:pt idx="3955">
                  <c:v>6.0337137500000004</c:v>
                </c:pt>
                <c:pt idx="3956">
                  <c:v>6.0342156250015995</c:v>
                </c:pt>
                <c:pt idx="3957">
                  <c:v>6.03475625</c:v>
                </c:pt>
                <c:pt idx="3958">
                  <c:v>6.0353037499999997</c:v>
                </c:pt>
                <c:pt idx="3959">
                  <c:v>6.0358312500000002</c:v>
                </c:pt>
                <c:pt idx="3960">
                  <c:v>6.0363243750016</c:v>
                </c:pt>
                <c:pt idx="3961">
                  <c:v>6.0369168750015998</c:v>
                </c:pt>
                <c:pt idx="3962">
                  <c:v>6.0374062500000001</c:v>
                </c:pt>
                <c:pt idx="3963">
                  <c:v>6.0378993750015999</c:v>
                </c:pt>
                <c:pt idx="3964">
                  <c:v>6.0383906250015995</c:v>
                </c:pt>
                <c:pt idx="3965">
                  <c:v>6.0388731250015999</c:v>
                </c:pt>
                <c:pt idx="3966">
                  <c:v>6.039345</c:v>
                </c:pt>
                <c:pt idx="3967">
                  <c:v>6.0398562499999997</c:v>
                </c:pt>
                <c:pt idx="3968">
                  <c:v>6.0402381250015997</c:v>
                </c:pt>
                <c:pt idx="3969">
                  <c:v>6.0406912500000001</c:v>
                </c:pt>
                <c:pt idx="3970">
                  <c:v>6.0411156250015994</c:v>
                </c:pt>
                <c:pt idx="3971">
                  <c:v>6.0415456250016</c:v>
                </c:pt>
                <c:pt idx="3972">
                  <c:v>6.0419237499999996</c:v>
                </c:pt>
                <c:pt idx="3973">
                  <c:v>6.0424175</c:v>
                </c:pt>
                <c:pt idx="3974">
                  <c:v>6.0428012500000001</c:v>
                </c:pt>
                <c:pt idx="3975">
                  <c:v>6.0433087499999996</c:v>
                </c:pt>
                <c:pt idx="3976">
                  <c:v>6.0436949999999996</c:v>
                </c:pt>
                <c:pt idx="3977">
                  <c:v>6.0440568750015995</c:v>
                </c:pt>
                <c:pt idx="3978">
                  <c:v>6.0444768750015996</c:v>
                </c:pt>
                <c:pt idx="3979">
                  <c:v>6.0448500000000003</c:v>
                </c:pt>
                <c:pt idx="3980">
                  <c:v>6.0452131250015997</c:v>
                </c:pt>
                <c:pt idx="3981">
                  <c:v>6.0455981250016002</c:v>
                </c:pt>
                <c:pt idx="3982">
                  <c:v>6.0459474999999996</c:v>
                </c:pt>
                <c:pt idx="3983">
                  <c:v>6.0464606250015995</c:v>
                </c:pt>
                <c:pt idx="3984">
                  <c:v>6.0469543750015999</c:v>
                </c:pt>
                <c:pt idx="3985">
                  <c:v>6.0474912500000002</c:v>
                </c:pt>
                <c:pt idx="3986">
                  <c:v>6.0479293750015994</c:v>
                </c:pt>
                <c:pt idx="3987">
                  <c:v>6.0483099999999999</c:v>
                </c:pt>
                <c:pt idx="3988">
                  <c:v>6.0487612500000001</c:v>
                </c:pt>
                <c:pt idx="3989">
                  <c:v>6.0491987500000004</c:v>
                </c:pt>
                <c:pt idx="3990">
                  <c:v>6.0496262500000002</c:v>
                </c:pt>
                <c:pt idx="3991">
                  <c:v>6.0502637500000001</c:v>
                </c:pt>
                <c:pt idx="3992">
                  <c:v>6.0506187499999999</c:v>
                </c:pt>
                <c:pt idx="3993">
                  <c:v>6.0509975000000003</c:v>
                </c:pt>
                <c:pt idx="3994">
                  <c:v>6.0513537499999996</c:v>
                </c:pt>
                <c:pt idx="3995">
                  <c:v>6.0518056250015997</c:v>
                </c:pt>
                <c:pt idx="3996">
                  <c:v>6.0522012500000004</c:v>
                </c:pt>
                <c:pt idx="3997">
                  <c:v>6.0526212499999996</c:v>
                </c:pt>
                <c:pt idx="3998">
                  <c:v>6.0530187499999997</c:v>
                </c:pt>
                <c:pt idx="3999">
                  <c:v>6.0534362499999999</c:v>
                </c:pt>
                <c:pt idx="4000">
                  <c:v>6.0538168750015995</c:v>
                </c:pt>
                <c:pt idx="4001">
                  <c:v>6.0541612499999999</c:v>
                </c:pt>
                <c:pt idx="4002">
                  <c:v>6.0547893750016</c:v>
                </c:pt>
                <c:pt idx="4003">
                  <c:v>6.0551681250015994</c:v>
                </c:pt>
                <c:pt idx="4004">
                  <c:v>6.0557224999999999</c:v>
                </c:pt>
                <c:pt idx="4005">
                  <c:v>6.0562643750016001</c:v>
                </c:pt>
                <c:pt idx="4006">
                  <c:v>6.0568493750016001</c:v>
                </c:pt>
                <c:pt idx="4007">
                  <c:v>6.0574262499999998</c:v>
                </c:pt>
                <c:pt idx="4008">
                  <c:v>6.0579568750016</c:v>
                </c:pt>
                <c:pt idx="4009">
                  <c:v>6.05861625</c:v>
                </c:pt>
                <c:pt idx="4010">
                  <c:v>6.05925125</c:v>
                </c:pt>
                <c:pt idx="4011">
                  <c:v>6.0598993750016001</c:v>
                </c:pt>
                <c:pt idx="4012">
                  <c:v>6.0604912500000001</c:v>
                </c:pt>
                <c:pt idx="4013">
                  <c:v>6.0608231250015994</c:v>
                </c:pt>
                <c:pt idx="4014">
                  <c:v>6.0613981250015998</c:v>
                </c:pt>
                <c:pt idx="4015">
                  <c:v>6.0620487499999998</c:v>
                </c:pt>
                <c:pt idx="4016">
                  <c:v>6.0624018750015995</c:v>
                </c:pt>
                <c:pt idx="4017">
                  <c:v>6.0630837499999997</c:v>
                </c:pt>
                <c:pt idx="4018">
                  <c:v>6.0637412499999996</c:v>
                </c:pt>
                <c:pt idx="4019">
                  <c:v>6.0643862500000001</c:v>
                </c:pt>
                <c:pt idx="4020">
                  <c:v>6.0650343750015994</c:v>
                </c:pt>
                <c:pt idx="4021">
                  <c:v>6.0655881250016002</c:v>
                </c:pt>
                <c:pt idx="4022">
                  <c:v>6.0661474999999996</c:v>
                </c:pt>
                <c:pt idx="4023">
                  <c:v>6.0667200000000001</c:v>
                </c:pt>
                <c:pt idx="4024">
                  <c:v>6.0672762499999999</c:v>
                </c:pt>
                <c:pt idx="4025">
                  <c:v>6.0678824999999996</c:v>
                </c:pt>
                <c:pt idx="4026">
                  <c:v>6.0685131250015996</c:v>
                </c:pt>
                <c:pt idx="4027">
                  <c:v>6.0688750000000002</c:v>
                </c:pt>
                <c:pt idx="4028">
                  <c:v>6.0695593750015995</c:v>
                </c:pt>
                <c:pt idx="4029">
                  <c:v>6.0698981250015995</c:v>
                </c:pt>
                <c:pt idx="4030">
                  <c:v>6.0702949999999998</c:v>
                </c:pt>
                <c:pt idx="4031">
                  <c:v>6.0706756250015994</c:v>
                </c:pt>
                <c:pt idx="4032">
                  <c:v>6.0710968750015999</c:v>
                </c:pt>
                <c:pt idx="4033">
                  <c:v>6.0714525000000004</c:v>
                </c:pt>
                <c:pt idx="4034">
                  <c:v>6.0718643750016001</c:v>
                </c:pt>
                <c:pt idx="4035">
                  <c:v>6.0722287499999998</c:v>
                </c:pt>
                <c:pt idx="4036">
                  <c:v>6.07264625</c:v>
                </c:pt>
                <c:pt idx="4037">
                  <c:v>6.0730424999999997</c:v>
                </c:pt>
                <c:pt idx="4038">
                  <c:v>6.0734124999999999</c:v>
                </c:pt>
                <c:pt idx="4039">
                  <c:v>6.0737568750015996</c:v>
                </c:pt>
                <c:pt idx="4040">
                  <c:v>6.0742068750015994</c:v>
                </c:pt>
                <c:pt idx="4041">
                  <c:v>6.0746074999999999</c:v>
                </c:pt>
                <c:pt idx="4042">
                  <c:v>6.0750262499999996</c:v>
                </c:pt>
                <c:pt idx="4043">
                  <c:v>6.0754124999999997</c:v>
                </c:pt>
                <c:pt idx="4044">
                  <c:v>6.0758656250016001</c:v>
                </c:pt>
                <c:pt idx="4045">
                  <c:v>6.0762781250015996</c:v>
                </c:pt>
                <c:pt idx="4046">
                  <c:v>6.0767043750015999</c:v>
                </c:pt>
                <c:pt idx="4047">
                  <c:v>6.0771918750016001</c:v>
                </c:pt>
                <c:pt idx="4048">
                  <c:v>6.0776537499999996</c:v>
                </c:pt>
                <c:pt idx="4049">
                  <c:v>6.0781443750015995</c:v>
                </c:pt>
                <c:pt idx="4050">
                  <c:v>6.0785993750016001</c:v>
                </c:pt>
                <c:pt idx="4051">
                  <c:v>6.0790262500000001</c:v>
                </c:pt>
                <c:pt idx="4052">
                  <c:v>6.0794856250015998</c:v>
                </c:pt>
                <c:pt idx="4053">
                  <c:v>6.0799675000000004</c:v>
                </c:pt>
                <c:pt idx="4054">
                  <c:v>6.0803868750015999</c:v>
                </c:pt>
                <c:pt idx="4055">
                  <c:v>6.0808593750015998</c:v>
                </c:pt>
                <c:pt idx="4056">
                  <c:v>6.0812987500000002</c:v>
                </c:pt>
                <c:pt idx="4057">
                  <c:v>6.0816856250016</c:v>
                </c:pt>
                <c:pt idx="4058">
                  <c:v>6.0820993750015999</c:v>
                </c:pt>
                <c:pt idx="4059">
                  <c:v>6.0825568750015995</c:v>
                </c:pt>
                <c:pt idx="4060">
                  <c:v>6.0829550000000001</c:v>
                </c:pt>
                <c:pt idx="4061">
                  <c:v>6.0833831250015997</c:v>
                </c:pt>
                <c:pt idx="4062">
                  <c:v>6.0837700000000003</c:v>
                </c:pt>
                <c:pt idx="4063">
                  <c:v>6.0842175000000003</c:v>
                </c:pt>
                <c:pt idx="4064">
                  <c:v>6.0846231250015999</c:v>
                </c:pt>
                <c:pt idx="4065">
                  <c:v>6.0850531250015996</c:v>
                </c:pt>
                <c:pt idx="4066">
                  <c:v>6.0854024999999998</c:v>
                </c:pt>
                <c:pt idx="4067">
                  <c:v>6.0858299999999996</c:v>
                </c:pt>
                <c:pt idx="4068">
                  <c:v>6.0862737500000001</c:v>
                </c:pt>
                <c:pt idx="4069">
                  <c:v>6.0867243750015998</c:v>
                </c:pt>
                <c:pt idx="4070">
                  <c:v>6.0871512499999998</c:v>
                </c:pt>
                <c:pt idx="4071">
                  <c:v>6.0876487499999996</c:v>
                </c:pt>
                <c:pt idx="4072">
                  <c:v>6.0881162499999997</c:v>
                </c:pt>
                <c:pt idx="4073">
                  <c:v>6.0885581250016001</c:v>
                </c:pt>
                <c:pt idx="4074">
                  <c:v>6.0889481250015995</c:v>
                </c:pt>
                <c:pt idx="4075">
                  <c:v>6.0894087499999996</c:v>
                </c:pt>
                <c:pt idx="4076">
                  <c:v>6.0898525000000001</c:v>
                </c:pt>
                <c:pt idx="4077">
                  <c:v>6.0903037500000003</c:v>
                </c:pt>
                <c:pt idx="4078">
                  <c:v>6.0906906250016002</c:v>
                </c:pt>
                <c:pt idx="4079">
                  <c:v>6.0910537500000004</c:v>
                </c:pt>
                <c:pt idx="4080">
                  <c:v>6.0914537500000003</c:v>
                </c:pt>
                <c:pt idx="4081">
                  <c:v>6.0918281250015998</c:v>
                </c:pt>
                <c:pt idx="4082">
                  <c:v>6.09218875</c:v>
                </c:pt>
                <c:pt idx="4083">
                  <c:v>6.0925356250015996</c:v>
                </c:pt>
                <c:pt idx="4084">
                  <c:v>6.0929437499999999</c:v>
                </c:pt>
                <c:pt idx="4085">
                  <c:v>6.0932831250015997</c:v>
                </c:pt>
                <c:pt idx="4086">
                  <c:v>6.0936624999999998</c:v>
                </c:pt>
                <c:pt idx="4087">
                  <c:v>6.0940706250016001</c:v>
                </c:pt>
                <c:pt idx="4088">
                  <c:v>6.0944712499999998</c:v>
                </c:pt>
                <c:pt idx="4089">
                  <c:v>6.0948556250015997</c:v>
                </c:pt>
                <c:pt idx="4090">
                  <c:v>6.0952587500000002</c:v>
                </c:pt>
                <c:pt idx="4091">
                  <c:v>6.0956143750015999</c:v>
                </c:pt>
                <c:pt idx="4092">
                  <c:v>6.0960493750015994</c:v>
                </c:pt>
                <c:pt idx="4093">
                  <c:v>6.0964487500000004</c:v>
                </c:pt>
                <c:pt idx="4094">
                  <c:v>6.0969093750015997</c:v>
                </c:pt>
                <c:pt idx="4095">
                  <c:v>6.0973156250015998</c:v>
                </c:pt>
                <c:pt idx="4096">
                  <c:v>6.0977731250015994</c:v>
                </c:pt>
                <c:pt idx="4097">
                  <c:v>6.0981368750015994</c:v>
                </c:pt>
                <c:pt idx="4098">
                  <c:v>6.0985637500000003</c:v>
                </c:pt>
                <c:pt idx="4099">
                  <c:v>6.09903</c:v>
                </c:pt>
                <c:pt idx="4100">
                  <c:v>6.0994743750015994</c:v>
                </c:pt>
                <c:pt idx="4101">
                  <c:v>6.0999556250015994</c:v>
                </c:pt>
                <c:pt idx="4102">
                  <c:v>6.1004100000000001</c:v>
                </c:pt>
                <c:pt idx="4103">
                  <c:v>6.1008087499999997</c:v>
                </c:pt>
                <c:pt idx="4104">
                  <c:v>6.1012331250015999</c:v>
                </c:pt>
                <c:pt idx="4105">
                  <c:v>6.1016468750015997</c:v>
                </c:pt>
                <c:pt idx="4106">
                  <c:v>6.1020962499999998</c:v>
                </c:pt>
                <c:pt idx="4107">
                  <c:v>6.1025456250015999</c:v>
                </c:pt>
                <c:pt idx="4108">
                  <c:v>6.1030218750016001</c:v>
                </c:pt>
                <c:pt idx="4109">
                  <c:v>6.1033999999999997</c:v>
                </c:pt>
                <c:pt idx="4110">
                  <c:v>6.1037843750015996</c:v>
                </c:pt>
                <c:pt idx="4111">
                  <c:v>6.1044718750015994</c:v>
                </c:pt>
                <c:pt idx="4112">
                  <c:v>6.1048368750015998</c:v>
                </c:pt>
                <c:pt idx="4113">
                  <c:v>6.1054824999999999</c:v>
                </c:pt>
                <c:pt idx="4114">
                  <c:v>6.1058124999999999</c:v>
                </c:pt>
                <c:pt idx="4115">
                  <c:v>6.1063387499999999</c:v>
                </c:pt>
                <c:pt idx="4116">
                  <c:v>6.1069593750015994</c:v>
                </c:pt>
                <c:pt idx="4117">
                  <c:v>6.1072875</c:v>
                </c:pt>
                <c:pt idx="4118">
                  <c:v>6.1078218750015996</c:v>
                </c:pt>
                <c:pt idx="4119">
                  <c:v>6.1084149999999999</c:v>
                </c:pt>
                <c:pt idx="4120">
                  <c:v>6.1089093750016001</c:v>
                </c:pt>
                <c:pt idx="4121">
                  <c:v>6.1094662499999997</c:v>
                </c:pt>
                <c:pt idx="4122">
                  <c:v>6.1099387500000004</c:v>
                </c:pt>
                <c:pt idx="4123">
                  <c:v>6.1104956250016</c:v>
                </c:pt>
                <c:pt idx="4124">
                  <c:v>6.1109893750015996</c:v>
                </c:pt>
                <c:pt idx="4125">
                  <c:v>6.1113968750016001</c:v>
                </c:pt>
                <c:pt idx="4126">
                  <c:v>6.1117637499999997</c:v>
                </c:pt>
                <c:pt idx="4127">
                  <c:v>6.1121262500000002</c:v>
                </c:pt>
                <c:pt idx="4128">
                  <c:v>6.1126306250016</c:v>
                </c:pt>
                <c:pt idx="4129">
                  <c:v>6.1129749999999996</c:v>
                </c:pt>
                <c:pt idx="4130">
                  <c:v>6.1134556250015999</c:v>
                </c:pt>
                <c:pt idx="4131">
                  <c:v>6.1139049999999999</c:v>
                </c:pt>
                <c:pt idx="4132">
                  <c:v>6.1143274999999999</c:v>
                </c:pt>
                <c:pt idx="4133">
                  <c:v>6.114725</c:v>
                </c:pt>
                <c:pt idx="4134">
                  <c:v>6.1152531250016002</c:v>
                </c:pt>
                <c:pt idx="4135">
                  <c:v>6.1158131250015995</c:v>
                </c:pt>
                <c:pt idx="4136">
                  <c:v>6.1163506250015995</c:v>
                </c:pt>
                <c:pt idx="4137">
                  <c:v>6.1169537500000004</c:v>
                </c:pt>
                <c:pt idx="4138">
                  <c:v>6.1175206250015997</c:v>
                </c:pt>
                <c:pt idx="4139">
                  <c:v>6.1180137500000003</c:v>
                </c:pt>
                <c:pt idx="4140">
                  <c:v>6.1184824999999998</c:v>
                </c:pt>
                <c:pt idx="4141">
                  <c:v>6.1189349999999996</c:v>
                </c:pt>
                <c:pt idx="4142">
                  <c:v>6.1193900000000001</c:v>
                </c:pt>
                <c:pt idx="4143">
                  <c:v>6.1198249999999996</c:v>
                </c:pt>
                <c:pt idx="4144">
                  <c:v>6.1202868750016002</c:v>
                </c:pt>
                <c:pt idx="4145">
                  <c:v>6.1208524999999998</c:v>
                </c:pt>
                <c:pt idx="4146">
                  <c:v>6.1212318750015999</c:v>
                </c:pt>
                <c:pt idx="4147">
                  <c:v>6.1216249999999999</c:v>
                </c:pt>
                <c:pt idx="4148">
                  <c:v>6.1219549999999998</c:v>
                </c:pt>
                <c:pt idx="4149">
                  <c:v>6.1223206250016</c:v>
                </c:pt>
                <c:pt idx="4150">
                  <c:v>6.1226700000000003</c:v>
                </c:pt>
                <c:pt idx="4151">
                  <c:v>6.1231524999999998</c:v>
                </c:pt>
                <c:pt idx="4152">
                  <c:v>6.1235249999999999</c:v>
                </c:pt>
                <c:pt idx="4153">
                  <c:v>6.1231412499999998</c:v>
                </c:pt>
                <c:pt idx="4154">
                  <c:v>6.1227937499999996</c:v>
                </c:pt>
                <c:pt idx="4155">
                  <c:v>6.1223937499999996</c:v>
                </c:pt>
                <c:pt idx="4156">
                  <c:v>6.1219768750016001</c:v>
                </c:pt>
                <c:pt idx="4157">
                  <c:v>6.1215887499999999</c:v>
                </c:pt>
                <c:pt idx="4158">
                  <c:v>6.1211712499999997</c:v>
                </c:pt>
                <c:pt idx="4159">
                  <c:v>6.1207525</c:v>
                </c:pt>
                <c:pt idx="4160">
                  <c:v>6.1203731250016</c:v>
                </c:pt>
                <c:pt idx="4161">
                  <c:v>6.11996875</c:v>
                </c:pt>
                <c:pt idx="4162">
                  <c:v>6.1196118750016</c:v>
                </c:pt>
                <c:pt idx="4163">
                  <c:v>6.1192418750015998</c:v>
                </c:pt>
                <c:pt idx="4164">
                  <c:v>6.1189068750016</c:v>
                </c:pt>
                <c:pt idx="4165">
                  <c:v>6.1185387499999999</c:v>
                </c:pt>
                <c:pt idx="4166">
                  <c:v>6.1182056250015995</c:v>
                </c:pt>
                <c:pt idx="4167">
                  <c:v>6.1178549999999996</c:v>
                </c:pt>
                <c:pt idx="4168">
                  <c:v>6.1174724999999999</c:v>
                </c:pt>
                <c:pt idx="4169">
                  <c:v>6.1171168750015994</c:v>
                </c:pt>
                <c:pt idx="4170">
                  <c:v>6.1166662499999997</c:v>
                </c:pt>
                <c:pt idx="4171">
                  <c:v>6.1163437500000004</c:v>
                </c:pt>
                <c:pt idx="4172">
                  <c:v>6.1159524999999997</c:v>
                </c:pt>
                <c:pt idx="4173">
                  <c:v>6.1156024999999996</c:v>
                </c:pt>
                <c:pt idx="4174">
                  <c:v>6.1151943750015993</c:v>
                </c:pt>
                <c:pt idx="4175">
                  <c:v>6.1146849999999997</c:v>
                </c:pt>
                <c:pt idx="4176">
                  <c:v>6.1142349999999999</c:v>
                </c:pt>
                <c:pt idx="4177">
                  <c:v>6.1138124999999999</c:v>
                </c:pt>
                <c:pt idx="4178">
                  <c:v>6.1132825000000004</c:v>
                </c:pt>
                <c:pt idx="4179">
                  <c:v>6.1127487499999997</c:v>
                </c:pt>
                <c:pt idx="4180">
                  <c:v>6.1123037499999997</c:v>
                </c:pt>
                <c:pt idx="4181">
                  <c:v>6.1118068750015997</c:v>
                </c:pt>
                <c:pt idx="4182">
                  <c:v>6.1112343750016</c:v>
                </c:pt>
                <c:pt idx="4183">
                  <c:v>6.1106493750016</c:v>
                </c:pt>
                <c:pt idx="4184">
                  <c:v>6.1103137500000004</c:v>
                </c:pt>
                <c:pt idx="4185">
                  <c:v>6.1099187500000003</c:v>
                </c:pt>
                <c:pt idx="4186">
                  <c:v>6.1094737500000003</c:v>
                </c:pt>
                <c:pt idx="4187">
                  <c:v>6.1090487500000004</c:v>
                </c:pt>
                <c:pt idx="4188">
                  <c:v>6.1085962499999997</c:v>
                </c:pt>
                <c:pt idx="4189">
                  <c:v>6.1081268750015996</c:v>
                </c:pt>
                <c:pt idx="4190">
                  <c:v>6.1076350000000001</c:v>
                </c:pt>
                <c:pt idx="4191">
                  <c:v>6.1071712500000004</c:v>
                </c:pt>
                <c:pt idx="4192">
                  <c:v>6.1067087500000001</c:v>
                </c:pt>
                <c:pt idx="4193">
                  <c:v>6.1062468750015997</c:v>
                </c:pt>
                <c:pt idx="4194">
                  <c:v>6.1057356250015999</c:v>
                </c:pt>
                <c:pt idx="4195">
                  <c:v>6.1052406250016</c:v>
                </c:pt>
                <c:pt idx="4196">
                  <c:v>6.1047574999999998</c:v>
                </c:pt>
                <c:pt idx="4197">
                  <c:v>6.1042606250015998</c:v>
                </c:pt>
                <c:pt idx="4198">
                  <c:v>6.1037556250015994</c:v>
                </c:pt>
                <c:pt idx="4199">
                  <c:v>6.10326375</c:v>
                </c:pt>
                <c:pt idx="4200">
                  <c:v>6.1027506250016001</c:v>
                </c:pt>
                <c:pt idx="4201">
                  <c:v>6.1022425</c:v>
                </c:pt>
                <c:pt idx="4202">
                  <c:v>6.1016674999999996</c:v>
                </c:pt>
                <c:pt idx="4203">
                  <c:v>6.1011381250015999</c:v>
                </c:pt>
                <c:pt idx="4204">
                  <c:v>6.1006087500000001</c:v>
                </c:pt>
                <c:pt idx="4205">
                  <c:v>6.1001075</c:v>
                </c:pt>
                <c:pt idx="4206">
                  <c:v>6.0995625000000002</c:v>
                </c:pt>
                <c:pt idx="4207">
                  <c:v>6.0990806250015996</c:v>
                </c:pt>
                <c:pt idx="4208">
                  <c:v>6.0985356250015998</c:v>
                </c:pt>
                <c:pt idx="4209">
                  <c:v>6.0979968750015994</c:v>
                </c:pt>
                <c:pt idx="4210">
                  <c:v>6.0974793750015994</c:v>
                </c:pt>
                <c:pt idx="4211">
                  <c:v>6.0969106250016001</c:v>
                </c:pt>
                <c:pt idx="4212">
                  <c:v>6.0963799999999999</c:v>
                </c:pt>
                <c:pt idx="4213">
                  <c:v>6.0958937500000001</c:v>
                </c:pt>
                <c:pt idx="4214">
                  <c:v>6.09537</c:v>
                </c:pt>
                <c:pt idx="4215">
                  <c:v>6.0948475000000002</c:v>
                </c:pt>
                <c:pt idx="4216">
                  <c:v>6.0942968750016</c:v>
                </c:pt>
                <c:pt idx="4217">
                  <c:v>6.0937368750015999</c:v>
                </c:pt>
                <c:pt idx="4218">
                  <c:v>6.0931281250015994</c:v>
                </c:pt>
                <c:pt idx="4219">
                  <c:v>6.0925324999999999</c:v>
                </c:pt>
                <c:pt idx="4220">
                  <c:v>6.0918793750016</c:v>
                </c:pt>
                <c:pt idx="4221">
                  <c:v>6.0912856250015999</c:v>
                </c:pt>
                <c:pt idx="4222">
                  <c:v>6.0905956250015993</c:v>
                </c:pt>
                <c:pt idx="4223">
                  <c:v>6.0898562500000004</c:v>
                </c:pt>
                <c:pt idx="4224">
                  <c:v>6.0891124999999997</c:v>
                </c:pt>
                <c:pt idx="4225">
                  <c:v>6.0883324999999999</c:v>
                </c:pt>
                <c:pt idx="4226">
                  <c:v>6.08752125</c:v>
                </c:pt>
                <c:pt idx="4227">
                  <c:v>6.0866775000000004</c:v>
                </c:pt>
                <c:pt idx="4228">
                  <c:v>6.0858762500000001</c:v>
                </c:pt>
                <c:pt idx="4229">
                  <c:v>6.0850593750015998</c:v>
                </c:pt>
                <c:pt idx="4230">
                  <c:v>6.0842406250016001</c:v>
                </c:pt>
                <c:pt idx="4231">
                  <c:v>6.0833143750016001</c:v>
                </c:pt>
                <c:pt idx="4232">
                  <c:v>6.0824568750015997</c:v>
                </c:pt>
                <c:pt idx="4233">
                  <c:v>6.0814937499999999</c:v>
                </c:pt>
                <c:pt idx="4234">
                  <c:v>6.0805943750016</c:v>
                </c:pt>
                <c:pt idx="4235">
                  <c:v>6.0796087500000002</c:v>
                </c:pt>
                <c:pt idx="4236">
                  <c:v>6.0786818750015996</c:v>
                </c:pt>
                <c:pt idx="4237">
                  <c:v>6.0776487499999998</c:v>
                </c:pt>
                <c:pt idx="4238">
                  <c:v>6.0766206250015999</c:v>
                </c:pt>
                <c:pt idx="4239">
                  <c:v>6.0755237500000003</c:v>
                </c:pt>
                <c:pt idx="4240">
                  <c:v>6.07442875</c:v>
                </c:pt>
                <c:pt idx="4241">
                  <c:v>6.0733437500000003</c:v>
                </c:pt>
                <c:pt idx="4242">
                  <c:v>6.0722737499999999</c:v>
                </c:pt>
                <c:pt idx="4243">
                  <c:v>6.0712099999999998</c:v>
                </c:pt>
                <c:pt idx="4244">
                  <c:v>6.0700725000000002</c:v>
                </c:pt>
                <c:pt idx="4245">
                  <c:v>6.0689368750016</c:v>
                </c:pt>
                <c:pt idx="4246">
                  <c:v>6.0678337500000001</c:v>
                </c:pt>
                <c:pt idx="4247">
                  <c:v>6.0667118750015998</c:v>
                </c:pt>
                <c:pt idx="4248">
                  <c:v>6.0656487500000003</c:v>
                </c:pt>
                <c:pt idx="4249">
                  <c:v>6.0645368750015995</c:v>
                </c:pt>
                <c:pt idx="4250">
                  <c:v>6.0634243750015999</c:v>
                </c:pt>
                <c:pt idx="4251">
                  <c:v>6.0623100000000001</c:v>
                </c:pt>
                <c:pt idx="4252">
                  <c:v>6.0611868750015994</c:v>
                </c:pt>
                <c:pt idx="4253">
                  <c:v>6.0600687500000001</c:v>
                </c:pt>
                <c:pt idx="4254">
                  <c:v>6.0589712499999999</c:v>
                </c:pt>
                <c:pt idx="4255">
                  <c:v>6.0579349999999996</c:v>
                </c:pt>
                <c:pt idx="4256">
                  <c:v>6.0568125000000004</c:v>
                </c:pt>
                <c:pt idx="4257">
                  <c:v>6.0557468750016001</c:v>
                </c:pt>
                <c:pt idx="4258">
                  <c:v>6.0545487500000004</c:v>
                </c:pt>
                <c:pt idx="4259">
                  <c:v>6.0534262500000002</c:v>
                </c:pt>
                <c:pt idx="4260">
                  <c:v>6.0523081250016002</c:v>
                </c:pt>
                <c:pt idx="4261">
                  <c:v>6.0511918750015994</c:v>
                </c:pt>
                <c:pt idx="4262">
                  <c:v>6.0499981250015997</c:v>
                </c:pt>
                <c:pt idx="4263">
                  <c:v>6.0487956250016</c:v>
                </c:pt>
                <c:pt idx="4264">
                  <c:v>6.0475374999999998</c:v>
                </c:pt>
                <c:pt idx="4265">
                  <c:v>6.0462712500000002</c:v>
                </c:pt>
                <c:pt idx="4266">
                  <c:v>6.0449849999999996</c:v>
                </c:pt>
                <c:pt idx="4267">
                  <c:v>6.04367375</c:v>
                </c:pt>
                <c:pt idx="4268">
                  <c:v>6.0424112499999998</c:v>
                </c:pt>
                <c:pt idx="4269">
                  <c:v>6.0411400000000004</c:v>
                </c:pt>
                <c:pt idx="4270">
                  <c:v>6.03979</c:v>
                </c:pt>
                <c:pt idx="4271">
                  <c:v>6.0384906250016002</c:v>
                </c:pt>
                <c:pt idx="4272">
                  <c:v>6.0371237500000001</c:v>
                </c:pt>
                <c:pt idx="4273">
                  <c:v>6.0358549999999997</c:v>
                </c:pt>
                <c:pt idx="4274">
                  <c:v>6.0345575</c:v>
                </c:pt>
                <c:pt idx="4275">
                  <c:v>6.0333162500000004</c:v>
                </c:pt>
                <c:pt idx="4276">
                  <c:v>6.0320549999999997</c:v>
                </c:pt>
                <c:pt idx="4277">
                  <c:v>6.0308262499999996</c:v>
                </c:pt>
                <c:pt idx="4278">
                  <c:v>6.0295500000000004</c:v>
                </c:pt>
                <c:pt idx="4279">
                  <c:v>6.0283356250016</c:v>
                </c:pt>
                <c:pt idx="4280">
                  <c:v>6.0271331250015994</c:v>
                </c:pt>
                <c:pt idx="4281">
                  <c:v>6.0259543750016</c:v>
                </c:pt>
                <c:pt idx="4282">
                  <c:v>6.0247799999999998</c:v>
                </c:pt>
                <c:pt idx="4283">
                  <c:v>6.0236175000000003</c:v>
                </c:pt>
                <c:pt idx="4284">
                  <c:v>6.0224581250015996</c:v>
                </c:pt>
                <c:pt idx="4285">
                  <c:v>6.0212656250015995</c:v>
                </c:pt>
                <c:pt idx="4286">
                  <c:v>6.0200837500000004</c:v>
                </c:pt>
                <c:pt idx="4287">
                  <c:v>6.01891</c:v>
                </c:pt>
                <c:pt idx="4288">
                  <c:v>6.0177968750015998</c:v>
                </c:pt>
                <c:pt idx="4289">
                  <c:v>6.0166199999999996</c:v>
                </c:pt>
                <c:pt idx="4290">
                  <c:v>6.01553</c:v>
                </c:pt>
                <c:pt idx="4291">
                  <c:v>6.0143912500000001</c:v>
                </c:pt>
                <c:pt idx="4292">
                  <c:v>6.0133037500000004</c:v>
                </c:pt>
                <c:pt idx="4293">
                  <c:v>6.0121525</c:v>
                </c:pt>
                <c:pt idx="4294">
                  <c:v>6.0110706250015999</c:v>
                </c:pt>
                <c:pt idx="4295">
                  <c:v>6.0100056250015994</c:v>
                </c:pt>
                <c:pt idx="4296">
                  <c:v>6.0089506250015994</c:v>
                </c:pt>
                <c:pt idx="4297">
                  <c:v>6.0079056250015999</c:v>
                </c:pt>
                <c:pt idx="4298">
                  <c:v>6.0068956250015999</c:v>
                </c:pt>
                <c:pt idx="4299">
                  <c:v>6.0058756250015994</c:v>
                </c:pt>
                <c:pt idx="4300">
                  <c:v>6.0048275000000002</c:v>
                </c:pt>
                <c:pt idx="4301">
                  <c:v>6.0037231250016001</c:v>
                </c:pt>
                <c:pt idx="4302">
                  <c:v>6.0027281250015996</c:v>
                </c:pt>
                <c:pt idx="4303">
                  <c:v>6.0016924999999999</c:v>
                </c:pt>
                <c:pt idx="4304">
                  <c:v>6.0007043750015994</c:v>
                </c:pt>
                <c:pt idx="4305">
                  <c:v>5.9996274999999999</c:v>
                </c:pt>
                <c:pt idx="4306">
                  <c:v>5.9986224999999997</c:v>
                </c:pt>
                <c:pt idx="4307">
                  <c:v>5.9975831250015998</c:v>
                </c:pt>
                <c:pt idx="4308">
                  <c:v>5.9965743750015994</c:v>
                </c:pt>
                <c:pt idx="4309">
                  <c:v>5.9955150000000001</c:v>
                </c:pt>
                <c:pt idx="4310">
                  <c:v>5.9945206250015994</c:v>
                </c:pt>
                <c:pt idx="4311">
                  <c:v>5.9935675000000002</c:v>
                </c:pt>
                <c:pt idx="4312">
                  <c:v>5.9925593750015995</c:v>
                </c:pt>
                <c:pt idx="4313">
                  <c:v>5.9915349999999998</c:v>
                </c:pt>
                <c:pt idx="4314">
                  <c:v>5.9905543750015999</c:v>
                </c:pt>
                <c:pt idx="4315">
                  <c:v>5.9896093750016002</c:v>
                </c:pt>
                <c:pt idx="4316">
                  <c:v>5.9886512500000002</c:v>
                </c:pt>
                <c:pt idx="4317">
                  <c:v>5.9876812499999996</c:v>
                </c:pt>
                <c:pt idx="4318">
                  <c:v>5.9866799999999998</c:v>
                </c:pt>
                <c:pt idx="4319">
                  <c:v>5.9858074999999999</c:v>
                </c:pt>
                <c:pt idx="4320">
                  <c:v>5.9848231250015997</c:v>
                </c:pt>
                <c:pt idx="4321">
                  <c:v>5.98387125</c:v>
                </c:pt>
                <c:pt idx="4322">
                  <c:v>5.9829600000000003</c:v>
                </c:pt>
                <c:pt idx="4323">
                  <c:v>5.9821256250015997</c:v>
                </c:pt>
                <c:pt idx="4324">
                  <c:v>5.9811775000000003</c:v>
                </c:pt>
                <c:pt idx="4325">
                  <c:v>5.9802487500000003</c:v>
                </c:pt>
                <c:pt idx="4326">
                  <c:v>5.9793293750015994</c:v>
                </c:pt>
                <c:pt idx="4327">
                  <c:v>5.9784499999999996</c:v>
                </c:pt>
                <c:pt idx="4328">
                  <c:v>5.9775418750015996</c:v>
                </c:pt>
                <c:pt idx="4329">
                  <c:v>5.9766056250016</c:v>
                </c:pt>
                <c:pt idx="4330">
                  <c:v>5.9757199999999999</c:v>
                </c:pt>
                <c:pt idx="4331">
                  <c:v>5.9748762500000003</c:v>
                </c:pt>
                <c:pt idx="4332">
                  <c:v>5.9739243750015998</c:v>
                </c:pt>
                <c:pt idx="4333">
                  <c:v>5.9730068750015999</c:v>
                </c:pt>
                <c:pt idx="4334">
                  <c:v>5.9721137500000001</c:v>
                </c:pt>
                <c:pt idx="4335">
                  <c:v>5.9712306250016001</c:v>
                </c:pt>
                <c:pt idx="4336">
                  <c:v>5.9702893750015997</c:v>
                </c:pt>
                <c:pt idx="4337">
                  <c:v>5.9694062499999996</c:v>
                </c:pt>
                <c:pt idx="4338">
                  <c:v>5.9685218750016</c:v>
                </c:pt>
                <c:pt idx="4339">
                  <c:v>5.9676274999999999</c:v>
                </c:pt>
                <c:pt idx="4340">
                  <c:v>5.9667424999999996</c:v>
                </c:pt>
                <c:pt idx="4341">
                  <c:v>5.9658437500000003</c:v>
                </c:pt>
                <c:pt idx="4342">
                  <c:v>5.9649887499999998</c:v>
                </c:pt>
                <c:pt idx="4343">
                  <c:v>5.9640950000000004</c:v>
                </c:pt>
                <c:pt idx="4344">
                  <c:v>5.9631993750015999</c:v>
                </c:pt>
                <c:pt idx="4345">
                  <c:v>5.9623287500000002</c:v>
                </c:pt>
                <c:pt idx="4346">
                  <c:v>5.9615356250015994</c:v>
                </c:pt>
                <c:pt idx="4347">
                  <c:v>5.9606862500000002</c:v>
                </c:pt>
                <c:pt idx="4348">
                  <c:v>5.959835</c:v>
                </c:pt>
                <c:pt idx="4349">
                  <c:v>5.9589793750015998</c:v>
                </c:pt>
                <c:pt idx="4350">
                  <c:v>5.9581293750016</c:v>
                </c:pt>
                <c:pt idx="4351">
                  <c:v>5.9572362500000002</c:v>
                </c:pt>
                <c:pt idx="4352">
                  <c:v>5.9563649999999999</c:v>
                </c:pt>
                <c:pt idx="4353">
                  <c:v>5.9555137499999997</c:v>
                </c:pt>
                <c:pt idx="4354">
                  <c:v>5.954745</c:v>
                </c:pt>
                <c:pt idx="4355">
                  <c:v>5.9539062500000002</c:v>
                </c:pt>
                <c:pt idx="4356">
                  <c:v>5.9530868750015999</c:v>
                </c:pt>
                <c:pt idx="4357">
                  <c:v>5.9521943750016</c:v>
                </c:pt>
                <c:pt idx="4358">
                  <c:v>5.9514218750015999</c:v>
                </c:pt>
                <c:pt idx="4359">
                  <c:v>5.9505831250016001</c:v>
                </c:pt>
                <c:pt idx="4360">
                  <c:v>5.9497793750015999</c:v>
                </c:pt>
                <c:pt idx="4361">
                  <c:v>5.9490125000000003</c:v>
                </c:pt>
                <c:pt idx="4362">
                  <c:v>5.9482581250016002</c:v>
                </c:pt>
                <c:pt idx="4363">
                  <c:v>5.9474475</c:v>
                </c:pt>
                <c:pt idx="4364">
                  <c:v>5.9466368750015999</c:v>
                </c:pt>
                <c:pt idx="4365">
                  <c:v>5.9457993750015996</c:v>
                </c:pt>
                <c:pt idx="4366">
                  <c:v>5.9449687500000001</c:v>
                </c:pt>
                <c:pt idx="4367">
                  <c:v>5.9442218750015998</c:v>
                </c:pt>
                <c:pt idx="4368">
                  <c:v>5.9434449999999996</c:v>
                </c:pt>
                <c:pt idx="4369">
                  <c:v>5.9427149999999997</c:v>
                </c:pt>
                <c:pt idx="4370">
                  <c:v>5.9419487499999999</c:v>
                </c:pt>
                <c:pt idx="4371">
                  <c:v>5.9411637500000003</c:v>
                </c:pt>
                <c:pt idx="4372">
                  <c:v>5.9403912500000002</c:v>
                </c:pt>
                <c:pt idx="4373">
                  <c:v>5.9397081250015997</c:v>
                </c:pt>
                <c:pt idx="4374">
                  <c:v>5.9389818750016001</c:v>
                </c:pt>
                <c:pt idx="4375">
                  <c:v>5.9383381250016001</c:v>
                </c:pt>
                <c:pt idx="4376">
                  <c:v>5.9376662500000004</c:v>
                </c:pt>
                <c:pt idx="4377">
                  <c:v>5.9370043750015995</c:v>
                </c:pt>
                <c:pt idx="4378">
                  <c:v>5.9363006250015999</c:v>
                </c:pt>
                <c:pt idx="4379">
                  <c:v>5.9356125000000004</c:v>
                </c:pt>
                <c:pt idx="4380">
                  <c:v>5.9349337499999999</c:v>
                </c:pt>
                <c:pt idx="4381">
                  <c:v>5.9342831250015999</c:v>
                </c:pt>
                <c:pt idx="4382">
                  <c:v>5.9336149999999996</c:v>
                </c:pt>
                <c:pt idx="4383">
                  <c:v>5.9328993750015995</c:v>
                </c:pt>
                <c:pt idx="4384">
                  <c:v>5.9322081250015994</c:v>
                </c:pt>
                <c:pt idx="4385">
                  <c:v>5.9315899999999999</c:v>
                </c:pt>
                <c:pt idx="4386">
                  <c:v>5.9308918750016</c:v>
                </c:pt>
                <c:pt idx="4387">
                  <c:v>5.9301899999999996</c:v>
                </c:pt>
                <c:pt idx="4388">
                  <c:v>5.9294824999999998</c:v>
                </c:pt>
                <c:pt idx="4389">
                  <c:v>5.9287925000000001</c:v>
                </c:pt>
                <c:pt idx="4390">
                  <c:v>5.9281156250015998</c:v>
                </c:pt>
                <c:pt idx="4391">
                  <c:v>5.9274775000000002</c:v>
                </c:pt>
                <c:pt idx="4392">
                  <c:v>5.9268693750015995</c:v>
                </c:pt>
                <c:pt idx="4393">
                  <c:v>5.9262575000000002</c:v>
                </c:pt>
                <c:pt idx="4394">
                  <c:v>5.9255887500000002</c:v>
                </c:pt>
                <c:pt idx="4395">
                  <c:v>5.9249087500000002</c:v>
                </c:pt>
                <c:pt idx="4396">
                  <c:v>5.9242312500000001</c:v>
                </c:pt>
                <c:pt idx="4397">
                  <c:v>5.9235912500000003</c:v>
                </c:pt>
                <c:pt idx="4398">
                  <c:v>5.9229849999999997</c:v>
                </c:pt>
                <c:pt idx="4399">
                  <c:v>5.9224087499999998</c:v>
                </c:pt>
                <c:pt idx="4400">
                  <c:v>5.9218412499999999</c:v>
                </c:pt>
                <c:pt idx="4401">
                  <c:v>5.9212425</c:v>
                </c:pt>
                <c:pt idx="4402">
                  <c:v>5.9206406250015995</c:v>
                </c:pt>
                <c:pt idx="4403">
                  <c:v>5.9200231250015998</c:v>
                </c:pt>
                <c:pt idx="4404">
                  <c:v>5.9195000000000002</c:v>
                </c:pt>
                <c:pt idx="4405">
                  <c:v>5.9189106250016001</c:v>
                </c:pt>
                <c:pt idx="4406">
                  <c:v>5.9184093750016</c:v>
                </c:pt>
                <c:pt idx="4407">
                  <c:v>5.9178437500000003</c:v>
                </c:pt>
                <c:pt idx="4408">
                  <c:v>5.9172824999999998</c:v>
                </c:pt>
                <c:pt idx="4409">
                  <c:v>5.9166512500000001</c:v>
                </c:pt>
                <c:pt idx="4410">
                  <c:v>5.9160662500000001</c:v>
                </c:pt>
                <c:pt idx="4411">
                  <c:v>5.9154324999999996</c:v>
                </c:pt>
                <c:pt idx="4412">
                  <c:v>5.9148943750015999</c:v>
                </c:pt>
                <c:pt idx="4413">
                  <c:v>5.9142793750016001</c:v>
                </c:pt>
                <c:pt idx="4414">
                  <c:v>5.9137149999999998</c:v>
                </c:pt>
                <c:pt idx="4415">
                  <c:v>5.9130893750015998</c:v>
                </c:pt>
                <c:pt idx="4416">
                  <c:v>5.9125412500000003</c:v>
                </c:pt>
                <c:pt idx="4417">
                  <c:v>5.9119725000000001</c:v>
                </c:pt>
                <c:pt idx="4418">
                  <c:v>5.9114424999999997</c:v>
                </c:pt>
                <c:pt idx="4419">
                  <c:v>5.9108887499999998</c:v>
                </c:pt>
                <c:pt idx="4420">
                  <c:v>5.9102937500000001</c:v>
                </c:pt>
                <c:pt idx="4421">
                  <c:v>5.9097350000000004</c:v>
                </c:pt>
                <c:pt idx="4422">
                  <c:v>5.9090575000000003</c:v>
                </c:pt>
                <c:pt idx="4423">
                  <c:v>5.9084956250016001</c:v>
                </c:pt>
                <c:pt idx="4424">
                  <c:v>5.9077881250016002</c:v>
                </c:pt>
                <c:pt idx="4425">
                  <c:v>5.9071437500000004</c:v>
                </c:pt>
                <c:pt idx="4426">
                  <c:v>5.9063724999999998</c:v>
                </c:pt>
                <c:pt idx="4427">
                  <c:v>5.9056300000000004</c:v>
                </c:pt>
                <c:pt idx="4428">
                  <c:v>5.9047650000000003</c:v>
                </c:pt>
                <c:pt idx="4429">
                  <c:v>5.9040256250015997</c:v>
                </c:pt>
                <c:pt idx="4430">
                  <c:v>5.9032425000000002</c:v>
                </c:pt>
                <c:pt idx="4431">
                  <c:v>5.9024225000000001</c:v>
                </c:pt>
                <c:pt idx="4432">
                  <c:v>5.90156875</c:v>
                </c:pt>
                <c:pt idx="4433">
                  <c:v>5.9007256250015994</c:v>
                </c:pt>
                <c:pt idx="4434">
                  <c:v>5.899915</c:v>
                </c:pt>
                <c:pt idx="4435">
                  <c:v>5.8991224999999998</c:v>
                </c:pt>
                <c:pt idx="4436">
                  <c:v>5.8983212500000004</c:v>
                </c:pt>
                <c:pt idx="4437">
                  <c:v>5.8975287500000002</c:v>
                </c:pt>
                <c:pt idx="4438">
                  <c:v>5.8967893750015996</c:v>
                </c:pt>
                <c:pt idx="4439">
                  <c:v>5.8960181250015999</c:v>
                </c:pt>
                <c:pt idx="4440">
                  <c:v>5.8952593750015998</c:v>
                </c:pt>
                <c:pt idx="4441">
                  <c:v>5.8945024999999998</c:v>
                </c:pt>
                <c:pt idx="4442">
                  <c:v>5.8937712500000004</c:v>
                </c:pt>
                <c:pt idx="4443">
                  <c:v>5.8930618750015995</c:v>
                </c:pt>
                <c:pt idx="4444">
                  <c:v>5.8923206250015996</c:v>
                </c:pt>
                <c:pt idx="4445">
                  <c:v>5.8915856250015999</c:v>
                </c:pt>
                <c:pt idx="4446">
                  <c:v>5.8908300000000002</c:v>
                </c:pt>
                <c:pt idx="4447">
                  <c:v>5.8900975000000004</c:v>
                </c:pt>
                <c:pt idx="4448">
                  <c:v>5.8893906250015995</c:v>
                </c:pt>
                <c:pt idx="4449">
                  <c:v>5.8886281250015999</c:v>
                </c:pt>
                <c:pt idx="4450">
                  <c:v>5.8878693750015998</c:v>
                </c:pt>
                <c:pt idx="4451">
                  <c:v>5.8871112500000002</c:v>
                </c:pt>
                <c:pt idx="4452">
                  <c:v>5.8863899999999996</c:v>
                </c:pt>
                <c:pt idx="4453">
                  <c:v>5.8856093750016001</c:v>
                </c:pt>
                <c:pt idx="4454">
                  <c:v>5.8849018750016002</c:v>
                </c:pt>
                <c:pt idx="4455">
                  <c:v>5.8841456250016</c:v>
                </c:pt>
                <c:pt idx="4456">
                  <c:v>5.8834143750015997</c:v>
                </c:pt>
                <c:pt idx="4457">
                  <c:v>5.8826831250015994</c:v>
                </c:pt>
                <c:pt idx="4458">
                  <c:v>5.8820106250016</c:v>
                </c:pt>
                <c:pt idx="4459">
                  <c:v>5.8812812499999998</c:v>
                </c:pt>
                <c:pt idx="4460">
                  <c:v>5.8805931250015995</c:v>
                </c:pt>
                <c:pt idx="4461">
                  <c:v>5.8798887500000001</c:v>
                </c:pt>
                <c:pt idx="4462">
                  <c:v>5.8792343750015998</c:v>
                </c:pt>
                <c:pt idx="4463">
                  <c:v>5.8785924999999999</c:v>
                </c:pt>
                <c:pt idx="4464">
                  <c:v>5.8779281250016</c:v>
                </c:pt>
                <c:pt idx="4465">
                  <c:v>5.8772968750015995</c:v>
                </c:pt>
                <c:pt idx="4466">
                  <c:v>5.8767162500000003</c:v>
                </c:pt>
                <c:pt idx="4467">
                  <c:v>5.8761281250015998</c:v>
                </c:pt>
                <c:pt idx="4468">
                  <c:v>5.8753962499999997</c:v>
                </c:pt>
                <c:pt idx="4469">
                  <c:v>5.8748006250015994</c:v>
                </c:pt>
                <c:pt idx="4470">
                  <c:v>5.8741231250016002</c:v>
                </c:pt>
                <c:pt idx="4471">
                  <c:v>5.8735237500000004</c:v>
                </c:pt>
                <c:pt idx="4472">
                  <c:v>5.8728637499999996</c:v>
                </c:pt>
                <c:pt idx="4473">
                  <c:v>5.8722518750015995</c:v>
                </c:pt>
                <c:pt idx="4474">
                  <c:v>5.8716200000000001</c:v>
                </c:pt>
                <c:pt idx="4475">
                  <c:v>5.87099875</c:v>
                </c:pt>
                <c:pt idx="4476">
                  <c:v>5.8703718750015996</c:v>
                </c:pt>
                <c:pt idx="4477">
                  <c:v>5.8697618750015996</c:v>
                </c:pt>
                <c:pt idx="4478">
                  <c:v>5.8691812499999996</c:v>
                </c:pt>
                <c:pt idx="4479">
                  <c:v>5.8686337499999999</c:v>
                </c:pt>
                <c:pt idx="4480">
                  <c:v>5.8680443750015998</c:v>
                </c:pt>
                <c:pt idx="4481">
                  <c:v>5.8674787500000001</c:v>
                </c:pt>
                <c:pt idx="4482">
                  <c:v>5.8668931250015994</c:v>
                </c:pt>
                <c:pt idx="4483">
                  <c:v>5.8663093750015998</c:v>
                </c:pt>
                <c:pt idx="4484">
                  <c:v>5.8657131250015997</c:v>
                </c:pt>
                <c:pt idx="4485">
                  <c:v>5.8651799999999996</c:v>
                </c:pt>
                <c:pt idx="4486">
                  <c:v>5.8646218750015997</c:v>
                </c:pt>
                <c:pt idx="4487">
                  <c:v>5.8640606250016001</c:v>
                </c:pt>
                <c:pt idx="4488">
                  <c:v>5.8635331250015996</c:v>
                </c:pt>
                <c:pt idx="4489">
                  <c:v>5.8629143750015995</c:v>
                </c:pt>
                <c:pt idx="4490">
                  <c:v>5.8624081250015996</c:v>
                </c:pt>
                <c:pt idx="4491">
                  <c:v>5.8618456250015996</c:v>
                </c:pt>
                <c:pt idx="4492">
                  <c:v>5.8612849999999996</c:v>
                </c:pt>
                <c:pt idx="4493">
                  <c:v>5.8607418750016</c:v>
                </c:pt>
                <c:pt idx="4494">
                  <c:v>5.8602118750015997</c:v>
                </c:pt>
                <c:pt idx="4495">
                  <c:v>5.8596456250015994</c:v>
                </c:pt>
                <c:pt idx="4496">
                  <c:v>5.8591056250015994</c:v>
                </c:pt>
                <c:pt idx="4497">
                  <c:v>5.8585599999999998</c:v>
                </c:pt>
                <c:pt idx="4498">
                  <c:v>5.8580062499999999</c:v>
                </c:pt>
                <c:pt idx="4499">
                  <c:v>5.8574168750015998</c:v>
                </c:pt>
                <c:pt idx="4500">
                  <c:v>5.8568918750016001</c:v>
                </c:pt>
                <c:pt idx="4501">
                  <c:v>5.8563331250015995</c:v>
                </c:pt>
                <c:pt idx="4502">
                  <c:v>5.8558287499999997</c:v>
                </c:pt>
                <c:pt idx="4503">
                  <c:v>5.8552612499999999</c:v>
                </c:pt>
                <c:pt idx="4504">
                  <c:v>5.8547731250016</c:v>
                </c:pt>
                <c:pt idx="4505">
                  <c:v>5.85420125</c:v>
                </c:pt>
                <c:pt idx="4506">
                  <c:v>5.8536531250015997</c:v>
                </c:pt>
                <c:pt idx="4507">
                  <c:v>5.8530868750015994</c:v>
                </c:pt>
                <c:pt idx="4508">
                  <c:v>5.8525400000000003</c:v>
                </c:pt>
                <c:pt idx="4509">
                  <c:v>5.8520431250015994</c:v>
                </c:pt>
                <c:pt idx="4510">
                  <c:v>5.8514962500000003</c:v>
                </c:pt>
                <c:pt idx="4511">
                  <c:v>5.8509831250015996</c:v>
                </c:pt>
                <c:pt idx="4512">
                  <c:v>5.8504781250016</c:v>
                </c:pt>
                <c:pt idx="4513">
                  <c:v>5.8499650000000001</c:v>
                </c:pt>
                <c:pt idx="4514">
                  <c:v>5.8494081250015997</c:v>
                </c:pt>
                <c:pt idx="4515">
                  <c:v>5.8489518750015996</c:v>
                </c:pt>
                <c:pt idx="4516">
                  <c:v>5.8484662500000004</c:v>
                </c:pt>
                <c:pt idx="4517">
                  <c:v>5.8480187499999996</c:v>
                </c:pt>
                <c:pt idx="4518">
                  <c:v>5.8475431250016001</c:v>
                </c:pt>
                <c:pt idx="4519">
                  <c:v>5.8471068750016002</c:v>
                </c:pt>
                <c:pt idx="4520">
                  <c:v>5.8466543750015996</c:v>
                </c:pt>
                <c:pt idx="4521">
                  <c:v>5.8461875000000001</c:v>
                </c:pt>
                <c:pt idx="4522">
                  <c:v>5.8456425000000003</c:v>
                </c:pt>
                <c:pt idx="4523">
                  <c:v>5.8452000000000002</c:v>
                </c:pt>
                <c:pt idx="4524">
                  <c:v>5.8446856250015999</c:v>
                </c:pt>
                <c:pt idx="4525">
                  <c:v>5.8442024999999997</c:v>
                </c:pt>
                <c:pt idx="4526">
                  <c:v>5.8436706250016002</c:v>
                </c:pt>
                <c:pt idx="4527">
                  <c:v>5.8431674999999998</c:v>
                </c:pt>
                <c:pt idx="4528">
                  <c:v>5.8426499999999999</c:v>
                </c:pt>
                <c:pt idx="4529">
                  <c:v>5.8421831250015996</c:v>
                </c:pt>
                <c:pt idx="4530">
                  <c:v>5.8416531250016002</c:v>
                </c:pt>
                <c:pt idx="4531">
                  <c:v>5.8411900000000001</c:v>
                </c:pt>
                <c:pt idx="4532">
                  <c:v>5.8407737500000003</c:v>
                </c:pt>
                <c:pt idx="4533">
                  <c:v>5.8403018750015994</c:v>
                </c:pt>
                <c:pt idx="4534">
                  <c:v>5.8398668750015998</c:v>
                </c:pt>
                <c:pt idx="4535">
                  <c:v>5.8393693750016</c:v>
                </c:pt>
                <c:pt idx="4536">
                  <c:v>5.8389262500000001</c:v>
                </c:pt>
                <c:pt idx="4537">
                  <c:v>5.8384506250015997</c:v>
                </c:pt>
                <c:pt idx="4538">
                  <c:v>5.8380299999999998</c:v>
                </c:pt>
                <c:pt idx="4539">
                  <c:v>5.8375349999999999</c:v>
                </c:pt>
                <c:pt idx="4540">
                  <c:v>5.8371137500000003</c:v>
                </c:pt>
                <c:pt idx="4541">
                  <c:v>5.8366100000000003</c:v>
                </c:pt>
                <c:pt idx="4542">
                  <c:v>5.8361412499999998</c:v>
                </c:pt>
                <c:pt idx="4543">
                  <c:v>5.8356318750015994</c:v>
                </c:pt>
                <c:pt idx="4544">
                  <c:v>5.8351843750015995</c:v>
                </c:pt>
                <c:pt idx="4545">
                  <c:v>5.8347368750015995</c:v>
                </c:pt>
                <c:pt idx="4546">
                  <c:v>5.8342900000000002</c:v>
                </c:pt>
                <c:pt idx="4547">
                  <c:v>5.8337918750015998</c:v>
                </c:pt>
                <c:pt idx="4548">
                  <c:v>5.8333181250015995</c:v>
                </c:pt>
                <c:pt idx="4549">
                  <c:v>5.8328424999999999</c:v>
                </c:pt>
                <c:pt idx="4550">
                  <c:v>5.8323549999999997</c:v>
                </c:pt>
                <c:pt idx="4551">
                  <c:v>5.8319368750015999</c:v>
                </c:pt>
                <c:pt idx="4552">
                  <c:v>5.8314899999999996</c:v>
                </c:pt>
                <c:pt idx="4553">
                  <c:v>5.8310725000000003</c:v>
                </c:pt>
                <c:pt idx="4554">
                  <c:v>5.8306593750015994</c:v>
                </c:pt>
                <c:pt idx="4555">
                  <c:v>5.8302350000000001</c:v>
                </c:pt>
                <c:pt idx="4556">
                  <c:v>5.8298575000000001</c:v>
                </c:pt>
                <c:pt idx="4557">
                  <c:v>5.8294693750016</c:v>
                </c:pt>
                <c:pt idx="4558">
                  <c:v>5.8291068750015995</c:v>
                </c:pt>
                <c:pt idx="4559">
                  <c:v>5.8287000000000004</c:v>
                </c:pt>
                <c:pt idx="4560">
                  <c:v>5.8282818750015997</c:v>
                </c:pt>
                <c:pt idx="4561">
                  <c:v>5.8278481250015997</c:v>
                </c:pt>
                <c:pt idx="4562">
                  <c:v>5.8274712500000003</c:v>
                </c:pt>
                <c:pt idx="4563">
                  <c:v>5.8270531250015996</c:v>
                </c:pt>
                <c:pt idx="4564">
                  <c:v>5.8266062500000002</c:v>
                </c:pt>
                <c:pt idx="4565">
                  <c:v>5.8261543750015994</c:v>
                </c:pt>
                <c:pt idx="4566">
                  <c:v>5.8256543750015997</c:v>
                </c:pt>
                <c:pt idx="4567">
                  <c:v>5.8252231250015996</c:v>
                </c:pt>
                <c:pt idx="4568">
                  <c:v>5.8247549999999997</c:v>
                </c:pt>
                <c:pt idx="4569">
                  <c:v>5.8243268750016002</c:v>
                </c:pt>
                <c:pt idx="4570">
                  <c:v>5.8238874999999997</c:v>
                </c:pt>
                <c:pt idx="4571">
                  <c:v>5.8235112500000001</c:v>
                </c:pt>
                <c:pt idx="4572">
                  <c:v>5.8230681250015994</c:v>
                </c:pt>
                <c:pt idx="4573">
                  <c:v>5.8227006250016</c:v>
                </c:pt>
                <c:pt idx="4574">
                  <c:v>5.8222906250015996</c:v>
                </c:pt>
                <c:pt idx="4575">
                  <c:v>5.8219562500000004</c:v>
                </c:pt>
                <c:pt idx="4576">
                  <c:v>5.8215862500000002</c:v>
                </c:pt>
                <c:pt idx="4577">
                  <c:v>5.8212587500000001</c:v>
                </c:pt>
                <c:pt idx="4578">
                  <c:v>5.8208725000000001</c:v>
                </c:pt>
                <c:pt idx="4579">
                  <c:v>5.8202137499999997</c:v>
                </c:pt>
                <c:pt idx="4580">
                  <c:v>5.8195343750015995</c:v>
                </c:pt>
                <c:pt idx="4581">
                  <c:v>5.8191793750015997</c:v>
                </c:pt>
                <c:pt idx="4582">
                  <c:v>5.8188525000000002</c:v>
                </c:pt>
                <c:pt idx="4583">
                  <c:v>5.8182418750015996</c:v>
                </c:pt>
                <c:pt idx="4584">
                  <c:v>5.8176387500000004</c:v>
                </c:pt>
                <c:pt idx="4585">
                  <c:v>5.81729875</c:v>
                </c:pt>
                <c:pt idx="4586">
                  <c:v>5.8166712499999997</c:v>
                </c:pt>
                <c:pt idx="4587">
                  <c:v>5.8160681250015998</c:v>
                </c:pt>
                <c:pt idx="4588">
                  <c:v>5.8154181250015995</c:v>
                </c:pt>
                <c:pt idx="4589">
                  <c:v>5.8150793750015994</c:v>
                </c:pt>
                <c:pt idx="4590">
                  <c:v>5.8147250000000001</c:v>
                </c:pt>
                <c:pt idx="4591">
                  <c:v>5.8143975000000001</c:v>
                </c:pt>
                <c:pt idx="4592">
                  <c:v>5.8140593750015999</c:v>
                </c:pt>
                <c:pt idx="4593">
                  <c:v>5.81368375</c:v>
                </c:pt>
                <c:pt idx="4594">
                  <c:v>5.8133356250016002</c:v>
                </c:pt>
                <c:pt idx="4595">
                  <c:v>5.8130062499999999</c:v>
                </c:pt>
                <c:pt idx="4596">
                  <c:v>5.8126743750015999</c:v>
                </c:pt>
                <c:pt idx="4597">
                  <c:v>5.8120087500000004</c:v>
                </c:pt>
                <c:pt idx="4598">
                  <c:v>5.8116743750015996</c:v>
                </c:pt>
                <c:pt idx="4599">
                  <c:v>5.8113268750015994</c:v>
                </c:pt>
                <c:pt idx="4600">
                  <c:v>5.8107193750016002</c:v>
                </c:pt>
                <c:pt idx="4601">
                  <c:v>5.8101593750016001</c:v>
                </c:pt>
                <c:pt idx="4602">
                  <c:v>5.8095831250016001</c:v>
                </c:pt>
                <c:pt idx="4603">
                  <c:v>5.8090712499999997</c:v>
                </c:pt>
                <c:pt idx="4604">
                  <c:v>5.8085899999999997</c:v>
                </c:pt>
                <c:pt idx="4605">
                  <c:v>5.8080181250015999</c:v>
                </c:pt>
                <c:pt idx="4606">
                  <c:v>5.8075412499999999</c:v>
                </c:pt>
                <c:pt idx="4607">
                  <c:v>5.8070143750016001</c:v>
                </c:pt>
                <c:pt idx="4608">
                  <c:v>5.8065237500000002</c:v>
                </c:pt>
                <c:pt idx="4609">
                  <c:v>5.8060368750015998</c:v>
                </c:pt>
                <c:pt idx="4610">
                  <c:v>5.8056150000000004</c:v>
                </c:pt>
                <c:pt idx="4611">
                  <c:v>5.8050312499999999</c:v>
                </c:pt>
                <c:pt idx="4612">
                  <c:v>5.8046118750015996</c:v>
                </c:pt>
                <c:pt idx="4613">
                  <c:v>5.8041124999999996</c:v>
                </c:pt>
                <c:pt idx="4614">
                  <c:v>5.8036306250015999</c:v>
                </c:pt>
                <c:pt idx="4615">
                  <c:v>5.8031581250016</c:v>
                </c:pt>
                <c:pt idx="4616">
                  <c:v>5.8028087499999996</c:v>
                </c:pt>
                <c:pt idx="4617">
                  <c:v>5.8024181250015996</c:v>
                </c:pt>
                <c:pt idx="4618">
                  <c:v>5.8019850000000002</c:v>
                </c:pt>
                <c:pt idx="4619">
                  <c:v>5.8016168750016002</c:v>
                </c:pt>
                <c:pt idx="4620">
                  <c:v>5.8012199999999998</c:v>
                </c:pt>
                <c:pt idx="4621">
                  <c:v>5.80080375</c:v>
                </c:pt>
                <c:pt idx="4622">
                  <c:v>5.8003668750015995</c:v>
                </c:pt>
                <c:pt idx="4623">
                  <c:v>5.8000137499999997</c:v>
                </c:pt>
                <c:pt idx="4624">
                  <c:v>5.7996906250015998</c:v>
                </c:pt>
                <c:pt idx="4625">
                  <c:v>5.7993331250016</c:v>
                </c:pt>
                <c:pt idx="4626">
                  <c:v>5.7989931250015996</c:v>
                </c:pt>
                <c:pt idx="4627">
                  <c:v>5.7985962500000001</c:v>
                </c:pt>
                <c:pt idx="4628">
                  <c:v>5.7982431250015996</c:v>
                </c:pt>
                <c:pt idx="4629">
                  <c:v>5.79779</c:v>
                </c:pt>
                <c:pt idx="4630">
                  <c:v>5.7973556250015994</c:v>
                </c:pt>
                <c:pt idx="4631">
                  <c:v>5.7969981250015996</c:v>
                </c:pt>
                <c:pt idx="4632">
                  <c:v>5.796665</c:v>
                </c:pt>
                <c:pt idx="4633">
                  <c:v>5.7962143750015995</c:v>
                </c:pt>
                <c:pt idx="4634">
                  <c:v>5.7958668750015994</c:v>
                </c:pt>
                <c:pt idx="4635">
                  <c:v>5.7955424999999998</c:v>
                </c:pt>
                <c:pt idx="4636">
                  <c:v>5.7951249999999996</c:v>
                </c:pt>
                <c:pt idx="4637">
                  <c:v>5.7947462500000002</c:v>
                </c:pt>
                <c:pt idx="4638">
                  <c:v>5.7944018750015998</c:v>
                </c:pt>
                <c:pt idx="4639">
                  <c:v>5.7940087499999997</c:v>
                </c:pt>
                <c:pt idx="4640">
                  <c:v>5.7935568750015998</c:v>
                </c:pt>
                <c:pt idx="4641">
                  <c:v>5.7931993750016</c:v>
                </c:pt>
                <c:pt idx="4642">
                  <c:v>5.7927912499999996</c:v>
                </c:pt>
                <c:pt idx="4643">
                  <c:v>5.7923162499999998</c:v>
                </c:pt>
                <c:pt idx="4644">
                  <c:v>5.7919124999999996</c:v>
                </c:pt>
                <c:pt idx="4645">
                  <c:v>5.7915749999999999</c:v>
                </c:pt>
                <c:pt idx="4646">
                  <c:v>5.7911518750016002</c:v>
                </c:pt>
                <c:pt idx="4647">
                  <c:v>5.7908306250015995</c:v>
                </c:pt>
                <c:pt idx="4648">
                  <c:v>5.7904793750015999</c:v>
                </c:pt>
                <c:pt idx="4649">
                  <c:v>5.79015375</c:v>
                </c:pt>
                <c:pt idx="4650">
                  <c:v>5.7898018750015998</c:v>
                </c:pt>
                <c:pt idx="4651">
                  <c:v>5.7894431250015996</c:v>
                </c:pt>
                <c:pt idx="4652">
                  <c:v>5.7891068750015995</c:v>
                </c:pt>
                <c:pt idx="4653">
                  <c:v>5.7887700000000004</c:v>
                </c:pt>
                <c:pt idx="4654">
                  <c:v>5.7884406250015994</c:v>
                </c:pt>
                <c:pt idx="4655">
                  <c:v>5.7881024999999999</c:v>
                </c:pt>
                <c:pt idx="4656">
                  <c:v>5.7878437500000004</c:v>
                </c:pt>
                <c:pt idx="4657">
                  <c:v>5.7876218750015997</c:v>
                </c:pt>
                <c:pt idx="4658">
                  <c:v>5.7875756250016002</c:v>
                </c:pt>
                <c:pt idx="4659">
                  <c:v>5.7876424999999996</c:v>
                </c:pt>
                <c:pt idx="4660">
                  <c:v>5.7878862499999997</c:v>
                </c:pt>
                <c:pt idx="4661">
                  <c:v>5.7881756250015997</c:v>
                </c:pt>
                <c:pt idx="4662">
                  <c:v>5.7885406250016</c:v>
                </c:pt>
                <c:pt idx="4663">
                  <c:v>5.7888768750016002</c:v>
                </c:pt>
                <c:pt idx="4664">
                  <c:v>5.7892837500000001</c:v>
                </c:pt>
                <c:pt idx="4665">
                  <c:v>5.7896568750016</c:v>
                </c:pt>
                <c:pt idx="4666">
                  <c:v>5.7900593750015998</c:v>
                </c:pt>
                <c:pt idx="4667">
                  <c:v>5.7904468750015994</c:v>
                </c:pt>
                <c:pt idx="4668">
                  <c:v>5.7908793750015999</c:v>
                </c:pt>
                <c:pt idx="4669">
                  <c:v>5.7912125000000003</c:v>
                </c:pt>
                <c:pt idx="4670">
                  <c:v>5.7916156250016</c:v>
                </c:pt>
                <c:pt idx="4671">
                  <c:v>5.7920106250016001</c:v>
                </c:pt>
                <c:pt idx="4672">
                  <c:v>5.7924362499999997</c:v>
                </c:pt>
                <c:pt idx="4673">
                  <c:v>5.7927825000000004</c:v>
                </c:pt>
                <c:pt idx="4674">
                  <c:v>5.7931193750015995</c:v>
                </c:pt>
                <c:pt idx="4675">
                  <c:v>5.7934824999999996</c:v>
                </c:pt>
                <c:pt idx="4676">
                  <c:v>5.7939625000000001</c:v>
                </c:pt>
                <c:pt idx="4677">
                  <c:v>5.7943968750015999</c:v>
                </c:pt>
                <c:pt idx="4678">
                  <c:v>5.7947943750016</c:v>
                </c:pt>
                <c:pt idx="4679">
                  <c:v>5.7952168750016</c:v>
                </c:pt>
                <c:pt idx="4680">
                  <c:v>5.7955531250016001</c:v>
                </c:pt>
                <c:pt idx="4681">
                  <c:v>5.7959456250015995</c:v>
                </c:pt>
                <c:pt idx="4682">
                  <c:v>5.7963825</c:v>
                </c:pt>
                <c:pt idx="4683">
                  <c:v>5.7967243750015998</c:v>
                </c:pt>
                <c:pt idx="4684">
                  <c:v>5.7971525000000002</c:v>
                </c:pt>
                <c:pt idx="4685">
                  <c:v>5.7975556250015998</c:v>
                </c:pt>
                <c:pt idx="4686">
                  <c:v>5.7980324999999997</c:v>
                </c:pt>
                <c:pt idx="4687">
                  <c:v>5.7983681250016001</c:v>
                </c:pt>
                <c:pt idx="4688">
                  <c:v>5.7987931250016</c:v>
                </c:pt>
                <c:pt idx="4689">
                  <c:v>5.7992668750015994</c:v>
                </c:pt>
                <c:pt idx="4690">
                  <c:v>5.7996943750016001</c:v>
                </c:pt>
                <c:pt idx="4691">
                  <c:v>5.8000637499999996</c:v>
                </c:pt>
                <c:pt idx="4692">
                  <c:v>5.8004037500000001</c:v>
                </c:pt>
                <c:pt idx="4693">
                  <c:v>5.8008506250015994</c:v>
                </c:pt>
                <c:pt idx="4694">
                  <c:v>5.8013312499999996</c:v>
                </c:pt>
                <c:pt idx="4695">
                  <c:v>5.8017099999999999</c:v>
                </c:pt>
                <c:pt idx="4696">
                  <c:v>5.8020406250015997</c:v>
                </c:pt>
                <c:pt idx="4697">
                  <c:v>5.8024668750016</c:v>
                </c:pt>
                <c:pt idx="4698">
                  <c:v>5.8029568750016001</c:v>
                </c:pt>
                <c:pt idx="4699">
                  <c:v>5.8033331250015996</c:v>
                </c:pt>
                <c:pt idx="4700">
                  <c:v>5.8037962500000004</c:v>
                </c:pt>
                <c:pt idx="4701">
                  <c:v>5.8042156250015999</c:v>
                </c:pt>
                <c:pt idx="4702">
                  <c:v>5.8047212500000001</c:v>
                </c:pt>
                <c:pt idx="4703">
                  <c:v>5.8050693750016</c:v>
                </c:pt>
                <c:pt idx="4704">
                  <c:v>5.8054162500000004</c:v>
                </c:pt>
                <c:pt idx="4705">
                  <c:v>5.8057812499999999</c:v>
                </c:pt>
                <c:pt idx="4706">
                  <c:v>5.8062656250015996</c:v>
                </c:pt>
                <c:pt idx="4707">
                  <c:v>5.8066037499999998</c:v>
                </c:pt>
                <c:pt idx="4708">
                  <c:v>5.80701</c:v>
                </c:pt>
                <c:pt idx="4709">
                  <c:v>5.8073775000000003</c:v>
                </c:pt>
                <c:pt idx="4710">
                  <c:v>5.8077718750015999</c:v>
                </c:pt>
                <c:pt idx="4711">
                  <c:v>5.8082331250015997</c:v>
                </c:pt>
                <c:pt idx="4712">
                  <c:v>5.8086362500000002</c:v>
                </c:pt>
                <c:pt idx="4713">
                  <c:v>5.8090131250015995</c:v>
                </c:pt>
                <c:pt idx="4714">
                  <c:v>5.8093781250015999</c:v>
                </c:pt>
                <c:pt idx="4715">
                  <c:v>5.8097362500000003</c:v>
                </c:pt>
                <c:pt idx="4716">
                  <c:v>5.8100818750015994</c:v>
                </c:pt>
                <c:pt idx="4717">
                  <c:v>5.8104387500000003</c:v>
                </c:pt>
                <c:pt idx="4718">
                  <c:v>5.8108187500000001</c:v>
                </c:pt>
                <c:pt idx="4719">
                  <c:v>5.8112593750016002</c:v>
                </c:pt>
                <c:pt idx="4720">
                  <c:v>5.8116925000000004</c:v>
                </c:pt>
                <c:pt idx="4721">
                  <c:v>5.8120456250016002</c:v>
                </c:pt>
                <c:pt idx="4722">
                  <c:v>5.8124362500000002</c:v>
                </c:pt>
                <c:pt idx="4723">
                  <c:v>5.8128000000000002</c:v>
                </c:pt>
                <c:pt idx="4724">
                  <c:v>5.8131975000000002</c:v>
                </c:pt>
                <c:pt idx="4725">
                  <c:v>5.8135887500000001</c:v>
                </c:pt>
                <c:pt idx="4726">
                  <c:v>5.8139975000000002</c:v>
                </c:pt>
                <c:pt idx="4727">
                  <c:v>5.8144287500000003</c:v>
                </c:pt>
                <c:pt idx="4728">
                  <c:v>5.8148537500000002</c:v>
                </c:pt>
                <c:pt idx="4729">
                  <c:v>5.8151906250016001</c:v>
                </c:pt>
                <c:pt idx="4730">
                  <c:v>5.8156081250015994</c:v>
                </c:pt>
                <c:pt idx="4731">
                  <c:v>5.8160843750015996</c:v>
                </c:pt>
                <c:pt idx="4732">
                  <c:v>5.8165550000000001</c:v>
                </c:pt>
                <c:pt idx="4733">
                  <c:v>5.8169718750015997</c:v>
                </c:pt>
                <c:pt idx="4734">
                  <c:v>5.8174275</c:v>
                </c:pt>
                <c:pt idx="4735">
                  <c:v>5.8178287500000003</c:v>
                </c:pt>
                <c:pt idx="4736">
                  <c:v>5.8181612500000002</c:v>
                </c:pt>
                <c:pt idx="4737">
                  <c:v>5.81849375</c:v>
                </c:pt>
                <c:pt idx="4738">
                  <c:v>5.8188275000000003</c:v>
                </c:pt>
                <c:pt idx="4739">
                  <c:v>5.8192181250015995</c:v>
                </c:pt>
                <c:pt idx="4740">
                  <c:v>5.8196368750016001</c:v>
                </c:pt>
                <c:pt idx="4741">
                  <c:v>5.8200012499999998</c:v>
                </c:pt>
                <c:pt idx="4742">
                  <c:v>5.8203337499999996</c:v>
                </c:pt>
                <c:pt idx="4743">
                  <c:v>5.8207018750015997</c:v>
                </c:pt>
                <c:pt idx="4744">
                  <c:v>5.8210656250015997</c:v>
                </c:pt>
                <c:pt idx="4745">
                  <c:v>5.8214762499999999</c:v>
                </c:pt>
                <c:pt idx="4746">
                  <c:v>5.8218681250015996</c:v>
                </c:pt>
                <c:pt idx="4747">
                  <c:v>5.8222800000000001</c:v>
                </c:pt>
                <c:pt idx="4748">
                  <c:v>5.822705</c:v>
                </c:pt>
                <c:pt idx="4749">
                  <c:v>5.8230262499999998</c:v>
                </c:pt>
                <c:pt idx="4750">
                  <c:v>5.8233781250016001</c:v>
                </c:pt>
                <c:pt idx="4751">
                  <c:v>5.8237418750016001</c:v>
                </c:pt>
                <c:pt idx="4752">
                  <c:v>5.8240793750015998</c:v>
                </c:pt>
                <c:pt idx="4753">
                  <c:v>5.8246000000000002</c:v>
                </c:pt>
                <c:pt idx="4754">
                  <c:v>5.8249506250016001</c:v>
                </c:pt>
                <c:pt idx="4755">
                  <c:v>5.8254000000000001</c:v>
                </c:pt>
                <c:pt idx="4756">
                  <c:v>5.8257406250015995</c:v>
                </c:pt>
                <c:pt idx="4757">
                  <c:v>5.8261424999999996</c:v>
                </c:pt>
                <c:pt idx="4758">
                  <c:v>5.8265962499999997</c:v>
                </c:pt>
                <c:pt idx="4759">
                  <c:v>5.8270175000000002</c:v>
                </c:pt>
                <c:pt idx="4760">
                  <c:v>5.8274150000000002</c:v>
                </c:pt>
                <c:pt idx="4761">
                  <c:v>5.8277812500000001</c:v>
                </c:pt>
                <c:pt idx="4762">
                  <c:v>5.8281693750015995</c:v>
                </c:pt>
                <c:pt idx="4763">
                  <c:v>5.8286293750015998</c:v>
                </c:pt>
                <c:pt idx="4764">
                  <c:v>5.8290918750016001</c:v>
                </c:pt>
                <c:pt idx="4765">
                  <c:v>5.8294256250015994</c:v>
                </c:pt>
                <c:pt idx="4766">
                  <c:v>5.8298606250015998</c:v>
                </c:pt>
                <c:pt idx="4767">
                  <c:v>5.8302581250015999</c:v>
                </c:pt>
                <c:pt idx="4768">
                  <c:v>5.8306706250015994</c:v>
                </c:pt>
                <c:pt idx="4769">
                  <c:v>5.8310843750016002</c:v>
                </c:pt>
                <c:pt idx="4770">
                  <c:v>5.8314093750015994</c:v>
                </c:pt>
                <c:pt idx="4771">
                  <c:v>5.8318500000000002</c:v>
                </c:pt>
                <c:pt idx="4772">
                  <c:v>5.8322775</c:v>
                </c:pt>
                <c:pt idx="4773">
                  <c:v>5.8326687499999998</c:v>
                </c:pt>
                <c:pt idx="4774">
                  <c:v>5.8330981250015999</c:v>
                </c:pt>
                <c:pt idx="4775">
                  <c:v>5.8334962499999996</c:v>
                </c:pt>
                <c:pt idx="4776">
                  <c:v>5.8338781250015996</c:v>
                </c:pt>
                <c:pt idx="4777">
                  <c:v>5.83440125</c:v>
                </c:pt>
                <c:pt idx="4778">
                  <c:v>5.8347837499999997</c:v>
                </c:pt>
                <c:pt idx="4779">
                  <c:v>5.8351637500000004</c:v>
                </c:pt>
                <c:pt idx="4780">
                  <c:v>5.8355106250016</c:v>
                </c:pt>
                <c:pt idx="4781">
                  <c:v>5.8359031250015994</c:v>
                </c:pt>
                <c:pt idx="4782">
                  <c:v>5.8362674999999999</c:v>
                </c:pt>
                <c:pt idx="4783">
                  <c:v>5.8366112499999998</c:v>
                </c:pt>
                <c:pt idx="4784">
                  <c:v>5.8371831250015997</c:v>
                </c:pt>
                <c:pt idx="4785">
                  <c:v>5.8375706250016002</c:v>
                </c:pt>
                <c:pt idx="4786">
                  <c:v>5.8379025000000002</c:v>
                </c:pt>
                <c:pt idx="4787">
                  <c:v>5.8383906250016002</c:v>
                </c:pt>
                <c:pt idx="4788">
                  <c:v>5.8388693750015994</c:v>
                </c:pt>
                <c:pt idx="4789">
                  <c:v>5.8392868750015996</c:v>
                </c:pt>
                <c:pt idx="4790">
                  <c:v>5.8396918750015994</c:v>
                </c:pt>
                <c:pt idx="4791">
                  <c:v>5.8400468750016001</c:v>
                </c:pt>
                <c:pt idx="4792">
                  <c:v>5.8403987500000003</c:v>
                </c:pt>
                <c:pt idx="4793">
                  <c:v>5.8407925000000001</c:v>
                </c:pt>
                <c:pt idx="4794">
                  <c:v>5.8411343750015998</c:v>
                </c:pt>
                <c:pt idx="4795">
                  <c:v>5.8416056250016002</c:v>
                </c:pt>
                <c:pt idx="4796">
                  <c:v>5.8419675</c:v>
                </c:pt>
                <c:pt idx="4797">
                  <c:v>5.8423131250016</c:v>
                </c:pt>
                <c:pt idx="4798">
                  <c:v>5.8427131250016</c:v>
                </c:pt>
                <c:pt idx="4799">
                  <c:v>5.8430737500000003</c:v>
                </c:pt>
                <c:pt idx="4800">
                  <c:v>5.8434100000000004</c:v>
                </c:pt>
                <c:pt idx="4801">
                  <c:v>5.8438606250016001</c:v>
                </c:pt>
                <c:pt idx="4802">
                  <c:v>5.8442812499999999</c:v>
                </c:pt>
                <c:pt idx="4803">
                  <c:v>5.8446100000000003</c:v>
                </c:pt>
                <c:pt idx="4804">
                  <c:v>5.8450593750015996</c:v>
                </c:pt>
                <c:pt idx="4805">
                  <c:v>5.8453887499999997</c:v>
                </c:pt>
                <c:pt idx="4806">
                  <c:v>5.8457181250015999</c:v>
                </c:pt>
                <c:pt idx="4807">
                  <c:v>5.8460856250016002</c:v>
                </c:pt>
                <c:pt idx="4808">
                  <c:v>5.8464999999999998</c:v>
                </c:pt>
                <c:pt idx="4809">
                  <c:v>5.8468381250016002</c:v>
                </c:pt>
                <c:pt idx="4810">
                  <c:v>5.8471762500000004</c:v>
                </c:pt>
                <c:pt idx="4811">
                  <c:v>5.8476612499999998</c:v>
                </c:pt>
                <c:pt idx="4812">
                  <c:v>5.8479868750015997</c:v>
                </c:pt>
                <c:pt idx="4813">
                  <c:v>5.8484325000000004</c:v>
                </c:pt>
                <c:pt idx="4814">
                  <c:v>5.8488875</c:v>
                </c:pt>
                <c:pt idx="4815">
                  <c:v>5.8492249999999997</c:v>
                </c:pt>
                <c:pt idx="4816">
                  <c:v>5.8495456250015998</c:v>
                </c:pt>
                <c:pt idx="4817">
                  <c:v>5.8498975</c:v>
                </c:pt>
                <c:pt idx="4818">
                  <c:v>5.8503512500000001</c:v>
                </c:pt>
                <c:pt idx="4819">
                  <c:v>5.8508475000000004</c:v>
                </c:pt>
                <c:pt idx="4820">
                  <c:v>5.8512243750015998</c:v>
                </c:pt>
                <c:pt idx="4821">
                  <c:v>5.8516056250016</c:v>
                </c:pt>
                <c:pt idx="4822">
                  <c:v>5.8521043750016002</c:v>
                </c:pt>
                <c:pt idx="4823">
                  <c:v>5.8525218750015995</c:v>
                </c:pt>
                <c:pt idx="4824">
                  <c:v>5.8529693750015994</c:v>
                </c:pt>
                <c:pt idx="4825">
                  <c:v>5.8533499999999998</c:v>
                </c:pt>
                <c:pt idx="4826">
                  <c:v>5.8536781250015997</c:v>
                </c:pt>
                <c:pt idx="4827">
                  <c:v>5.8541024999999998</c:v>
                </c:pt>
                <c:pt idx="4828">
                  <c:v>5.8545156250015999</c:v>
                </c:pt>
                <c:pt idx="4829">
                  <c:v>5.8549793750015997</c:v>
                </c:pt>
                <c:pt idx="4830">
                  <c:v>5.8553387499999996</c:v>
                </c:pt>
                <c:pt idx="4831">
                  <c:v>5.8558012499999998</c:v>
                </c:pt>
                <c:pt idx="4832">
                  <c:v>5.8562612500000002</c:v>
                </c:pt>
                <c:pt idx="4833">
                  <c:v>5.8565906250015995</c:v>
                </c:pt>
                <c:pt idx="4834">
                  <c:v>5.8570475000000002</c:v>
                </c:pt>
                <c:pt idx="4835">
                  <c:v>5.8573712499999999</c:v>
                </c:pt>
                <c:pt idx="4836">
                  <c:v>5.8577243750015997</c:v>
                </c:pt>
                <c:pt idx="4837">
                  <c:v>5.8580756250016002</c:v>
                </c:pt>
                <c:pt idx="4838">
                  <c:v>5.8585068750015994</c:v>
                </c:pt>
                <c:pt idx="4839">
                  <c:v>5.8589318750016002</c:v>
                </c:pt>
                <c:pt idx="4840">
                  <c:v>5.8592681250015994</c:v>
                </c:pt>
                <c:pt idx="4841">
                  <c:v>5.8596337500000004</c:v>
                </c:pt>
                <c:pt idx="4842">
                  <c:v>5.8600612500000002</c:v>
                </c:pt>
                <c:pt idx="4843">
                  <c:v>5.8604225000000003</c:v>
                </c:pt>
                <c:pt idx="4844">
                  <c:v>5.8608081250015998</c:v>
                </c:pt>
                <c:pt idx="4845">
                  <c:v>5.8611318750015995</c:v>
                </c:pt>
                <c:pt idx="4846">
                  <c:v>5.8614543750015997</c:v>
                </c:pt>
                <c:pt idx="4847">
                  <c:v>5.8618581250016</c:v>
                </c:pt>
                <c:pt idx="4848">
                  <c:v>5.8622481250015994</c:v>
                </c:pt>
                <c:pt idx="4849">
                  <c:v>5.8626075000000002</c:v>
                </c:pt>
                <c:pt idx="4850">
                  <c:v>5.8629668750016002</c:v>
                </c:pt>
                <c:pt idx="4851">
                  <c:v>5.8633600000000001</c:v>
                </c:pt>
                <c:pt idx="4852">
                  <c:v>5.8637806250016</c:v>
                </c:pt>
                <c:pt idx="4853">
                  <c:v>5.8641556250016</c:v>
                </c:pt>
                <c:pt idx="4854">
                  <c:v>5.8644893750015994</c:v>
                </c:pt>
                <c:pt idx="4855">
                  <c:v>5.8649918750015999</c:v>
                </c:pt>
                <c:pt idx="4856">
                  <c:v>5.8654025000000001</c:v>
                </c:pt>
                <c:pt idx="4857">
                  <c:v>5.8658599999999996</c:v>
                </c:pt>
                <c:pt idx="4858">
                  <c:v>5.8662318750016</c:v>
                </c:pt>
                <c:pt idx="4859">
                  <c:v>5.8666031250015998</c:v>
                </c:pt>
                <c:pt idx="4860">
                  <c:v>5.8669343750016001</c:v>
                </c:pt>
                <c:pt idx="4861">
                  <c:v>5.8672893750016</c:v>
                </c:pt>
                <c:pt idx="4862">
                  <c:v>5.8676112500000004</c:v>
                </c:pt>
                <c:pt idx="4863">
                  <c:v>5.8680162500000002</c:v>
                </c:pt>
                <c:pt idx="4864">
                  <c:v>5.8683806250016</c:v>
                </c:pt>
                <c:pt idx="4865">
                  <c:v>5.8687206250015995</c:v>
                </c:pt>
                <c:pt idx="4866">
                  <c:v>5.86916875</c:v>
                </c:pt>
                <c:pt idx="4867">
                  <c:v>5.8695281250016</c:v>
                </c:pt>
                <c:pt idx="4868">
                  <c:v>5.8699643750016</c:v>
                </c:pt>
                <c:pt idx="4869">
                  <c:v>5.8704343750015999</c:v>
                </c:pt>
                <c:pt idx="4870">
                  <c:v>5.8707900000000004</c:v>
                </c:pt>
                <c:pt idx="4871">
                  <c:v>5.8712031250015997</c:v>
                </c:pt>
                <c:pt idx="4872">
                  <c:v>5.8716112499999999</c:v>
                </c:pt>
                <c:pt idx="4873">
                  <c:v>5.8720618750015996</c:v>
                </c:pt>
                <c:pt idx="4874">
                  <c:v>5.8724681250015998</c:v>
                </c:pt>
                <c:pt idx="4875">
                  <c:v>5.8729025000000004</c:v>
                </c:pt>
                <c:pt idx="4876">
                  <c:v>5.8733025000000003</c:v>
                </c:pt>
                <c:pt idx="4877">
                  <c:v>5.8737124999999999</c:v>
                </c:pt>
                <c:pt idx="4878">
                  <c:v>5.8740806250016</c:v>
                </c:pt>
                <c:pt idx="4879">
                  <c:v>5.8744787499999997</c:v>
                </c:pt>
                <c:pt idx="4880">
                  <c:v>5.8749131250015996</c:v>
                </c:pt>
                <c:pt idx="4881">
                  <c:v>5.8752712499999999</c:v>
                </c:pt>
                <c:pt idx="4882">
                  <c:v>5.8757131250015995</c:v>
                </c:pt>
                <c:pt idx="4883">
                  <c:v>5.8761843750015998</c:v>
                </c:pt>
                <c:pt idx="4884">
                  <c:v>5.87651375</c:v>
                </c:pt>
                <c:pt idx="4885">
                  <c:v>5.8770281250015994</c:v>
                </c:pt>
                <c:pt idx="4886">
                  <c:v>5.8775068750015995</c:v>
                </c:pt>
                <c:pt idx="4887">
                  <c:v>5.8778612499999996</c:v>
                </c:pt>
                <c:pt idx="4888">
                  <c:v>5.8781843750015996</c:v>
                </c:pt>
                <c:pt idx="4889">
                  <c:v>5.8785543750015998</c:v>
                </c:pt>
                <c:pt idx="4890">
                  <c:v>5.8789437500000004</c:v>
                </c:pt>
                <c:pt idx="4891">
                  <c:v>5.8793818750015996</c:v>
                </c:pt>
                <c:pt idx="4892">
                  <c:v>5.8798131250015997</c:v>
                </c:pt>
                <c:pt idx="4893">
                  <c:v>5.88029125</c:v>
                </c:pt>
                <c:pt idx="4894">
                  <c:v>5.8807231250015999</c:v>
                </c:pt>
                <c:pt idx="4895">
                  <c:v>5.8811106250015994</c:v>
                </c:pt>
                <c:pt idx="4896">
                  <c:v>5.8814737499999996</c:v>
                </c:pt>
                <c:pt idx="4897">
                  <c:v>5.8818324999999998</c:v>
                </c:pt>
                <c:pt idx="4898">
                  <c:v>5.8821824999999999</c:v>
                </c:pt>
                <c:pt idx="4899">
                  <c:v>5.8826162499999999</c:v>
                </c:pt>
                <c:pt idx="4900">
                  <c:v>5.8830106250015994</c:v>
                </c:pt>
                <c:pt idx="4901">
                  <c:v>5.8834106250015994</c:v>
                </c:pt>
                <c:pt idx="4902">
                  <c:v>5.88385625</c:v>
                </c:pt>
                <c:pt idx="4903">
                  <c:v>5.8843087499999998</c:v>
                </c:pt>
                <c:pt idx="4904">
                  <c:v>5.8846343750015997</c:v>
                </c:pt>
                <c:pt idx="4905">
                  <c:v>5.8849881250016001</c:v>
                </c:pt>
                <c:pt idx="4906">
                  <c:v>5.8854312499999999</c:v>
                </c:pt>
                <c:pt idx="4907">
                  <c:v>5.8858412500000004</c:v>
                </c:pt>
                <c:pt idx="4908">
                  <c:v>5.8862093750015996</c:v>
                </c:pt>
                <c:pt idx="4909">
                  <c:v>5.8865868750015995</c:v>
                </c:pt>
                <c:pt idx="4910">
                  <c:v>5.8869193750016002</c:v>
                </c:pt>
                <c:pt idx="4911">
                  <c:v>5.8872487500000004</c:v>
                </c:pt>
                <c:pt idx="4912">
                  <c:v>5.8876487500000003</c:v>
                </c:pt>
                <c:pt idx="4913">
                  <c:v>5.8880006250015997</c:v>
                </c:pt>
                <c:pt idx="4914">
                  <c:v>5.88833875</c:v>
                </c:pt>
                <c:pt idx="4915">
                  <c:v>5.8886943750015996</c:v>
                </c:pt>
                <c:pt idx="4916">
                  <c:v>5.8891343750015999</c:v>
                </c:pt>
                <c:pt idx="4917">
                  <c:v>5.8894818750016</c:v>
                </c:pt>
                <c:pt idx="4918">
                  <c:v>5.8898937499999997</c:v>
                </c:pt>
                <c:pt idx="4919">
                  <c:v>5.8903243750016001</c:v>
                </c:pt>
                <c:pt idx="4920">
                  <c:v>5.8907575000000003</c:v>
                </c:pt>
                <c:pt idx="4921">
                  <c:v>5.8910781250015996</c:v>
                </c:pt>
                <c:pt idx="4922">
                  <c:v>5.8914543750016</c:v>
                </c:pt>
                <c:pt idx="4923">
                  <c:v>5.8918237500000004</c:v>
                </c:pt>
                <c:pt idx="4924">
                  <c:v>5.8922274999999997</c:v>
                </c:pt>
                <c:pt idx="4925">
                  <c:v>5.8925912499999997</c:v>
                </c:pt>
                <c:pt idx="4926">
                  <c:v>5.8929175000000003</c:v>
                </c:pt>
                <c:pt idx="4927">
                  <c:v>5.8932849999999997</c:v>
                </c:pt>
                <c:pt idx="4928">
                  <c:v>5.8936368750015999</c:v>
                </c:pt>
                <c:pt idx="4929">
                  <c:v>5.8939868750016</c:v>
                </c:pt>
                <c:pt idx="4930">
                  <c:v>5.8943537499999996</c:v>
                </c:pt>
                <c:pt idx="4931">
                  <c:v>5.8946800000000001</c:v>
                </c:pt>
                <c:pt idx="4932">
                  <c:v>5.8950087499999997</c:v>
                </c:pt>
                <c:pt idx="4933">
                  <c:v>5.8953350000000002</c:v>
                </c:pt>
                <c:pt idx="4934">
                  <c:v>5.8957618750015994</c:v>
                </c:pt>
                <c:pt idx="4935">
                  <c:v>5.8962356250015997</c:v>
                </c:pt>
                <c:pt idx="4936">
                  <c:v>5.8965662500000002</c:v>
                </c:pt>
                <c:pt idx="4937">
                  <c:v>5.8969706250015994</c:v>
                </c:pt>
                <c:pt idx="4938">
                  <c:v>5.8973168750016001</c:v>
                </c:pt>
                <c:pt idx="4939">
                  <c:v>5.8977293750015995</c:v>
                </c:pt>
                <c:pt idx="4940">
                  <c:v>5.8981593750016001</c:v>
                </c:pt>
                <c:pt idx="4941">
                  <c:v>5.8986162499999999</c:v>
                </c:pt>
                <c:pt idx="4942">
                  <c:v>5.8990181250016001</c:v>
                </c:pt>
                <c:pt idx="4943">
                  <c:v>5.8993950000000002</c:v>
                </c:pt>
                <c:pt idx="4944">
                  <c:v>5.8997525</c:v>
                </c:pt>
                <c:pt idx="4945">
                  <c:v>5.9001637499999999</c:v>
                </c:pt>
                <c:pt idx="4946">
                  <c:v>5.9005856250016002</c:v>
                </c:pt>
                <c:pt idx="4947">
                  <c:v>5.9009662499999997</c:v>
                </c:pt>
                <c:pt idx="4948">
                  <c:v>5.9014056250015994</c:v>
                </c:pt>
                <c:pt idx="4949">
                  <c:v>5.9017531250015995</c:v>
                </c:pt>
                <c:pt idx="4950">
                  <c:v>5.9022081250016001</c:v>
                </c:pt>
                <c:pt idx="4951">
                  <c:v>5.9025468750016001</c:v>
                </c:pt>
                <c:pt idx="4952">
                  <c:v>5.9029037500000001</c:v>
                </c:pt>
                <c:pt idx="4953">
                  <c:v>5.9033918750016001</c:v>
                </c:pt>
                <c:pt idx="4954">
                  <c:v>5.9037362499999997</c:v>
                </c:pt>
                <c:pt idx="4955">
                  <c:v>5.9040837499999999</c:v>
                </c:pt>
                <c:pt idx="4956">
                  <c:v>5.9045224999999997</c:v>
                </c:pt>
                <c:pt idx="4957">
                  <c:v>5.9048431250015998</c:v>
                </c:pt>
                <c:pt idx="4958">
                  <c:v>5.9052924999999998</c:v>
                </c:pt>
                <c:pt idx="4959">
                  <c:v>5.9056224999999998</c:v>
                </c:pt>
                <c:pt idx="4960">
                  <c:v>5.9059987500000002</c:v>
                </c:pt>
                <c:pt idx="4961">
                  <c:v>5.9063875000000001</c:v>
                </c:pt>
                <c:pt idx="4962">
                  <c:v>5.9067637499999996</c:v>
                </c:pt>
                <c:pt idx="4963">
                  <c:v>5.9071674999999999</c:v>
                </c:pt>
                <c:pt idx="4964">
                  <c:v>5.9075087499999999</c:v>
                </c:pt>
                <c:pt idx="4965">
                  <c:v>5.9079706250015995</c:v>
                </c:pt>
                <c:pt idx="4966">
                  <c:v>5.9083062499999999</c:v>
                </c:pt>
                <c:pt idx="4967">
                  <c:v>5.9087125</c:v>
                </c:pt>
                <c:pt idx="4968">
                  <c:v>5.9091187500000002</c:v>
                </c:pt>
                <c:pt idx="4969">
                  <c:v>5.9095343750015994</c:v>
                </c:pt>
                <c:pt idx="4970">
                  <c:v>5.9099887500000001</c:v>
                </c:pt>
                <c:pt idx="4971">
                  <c:v>5.9104131250015994</c:v>
                </c:pt>
                <c:pt idx="4972">
                  <c:v>5.9107581250015997</c:v>
                </c:pt>
                <c:pt idx="4973">
                  <c:v>5.9111856250015995</c:v>
                </c:pt>
                <c:pt idx="4974">
                  <c:v>5.9115256250015999</c:v>
                </c:pt>
                <c:pt idx="4975">
                  <c:v>5.9118475000000004</c:v>
                </c:pt>
                <c:pt idx="4976">
                  <c:v>5.9122293750015995</c:v>
                </c:pt>
                <c:pt idx="4977">
                  <c:v>5.9125681250015996</c:v>
                </c:pt>
                <c:pt idx="4978">
                  <c:v>5.9129506250016002</c:v>
                </c:pt>
                <c:pt idx="4979">
                  <c:v>5.9134156250015995</c:v>
                </c:pt>
                <c:pt idx="4980">
                  <c:v>5.9138556250015997</c:v>
                </c:pt>
                <c:pt idx="4981">
                  <c:v>5.9142849999999996</c:v>
                </c:pt>
                <c:pt idx="4982">
                  <c:v>5.9146512500000004</c:v>
                </c:pt>
                <c:pt idx="4983">
                  <c:v>5.9150187499999998</c:v>
                </c:pt>
                <c:pt idx="4984">
                  <c:v>5.9153799999999999</c:v>
                </c:pt>
                <c:pt idx="4985">
                  <c:v>5.9157881250016002</c:v>
                </c:pt>
                <c:pt idx="4986">
                  <c:v>5.9161312500000003</c:v>
                </c:pt>
                <c:pt idx="4987">
                  <c:v>5.91651375</c:v>
                </c:pt>
                <c:pt idx="4988">
                  <c:v>5.9168906250015993</c:v>
                </c:pt>
                <c:pt idx="4989">
                  <c:v>5.9172124999999998</c:v>
                </c:pt>
                <c:pt idx="4990">
                  <c:v>5.9175581250015998</c:v>
                </c:pt>
                <c:pt idx="4991">
                  <c:v>5.9179243750015997</c:v>
                </c:pt>
                <c:pt idx="4992">
                  <c:v>5.9182724999999996</c:v>
                </c:pt>
                <c:pt idx="4993">
                  <c:v>5.91850875</c:v>
                </c:pt>
                <c:pt idx="4994">
                  <c:v>5.9188743750016002</c:v>
                </c:pt>
                <c:pt idx="4995">
                  <c:v>5.9186668750016</c:v>
                </c:pt>
                <c:pt idx="4996">
                  <c:v>5.9188456250015999</c:v>
                </c:pt>
                <c:pt idx="4997">
                  <c:v>5.9189387499999997</c:v>
                </c:pt>
                <c:pt idx="4998">
                  <c:v>5.9185943750016001</c:v>
                </c:pt>
                <c:pt idx="4999">
                  <c:v>5.9182687500000002</c:v>
                </c:pt>
                <c:pt idx="5000">
                  <c:v>5.9179087499999996</c:v>
                </c:pt>
                <c:pt idx="5001">
                  <c:v>5.9175825</c:v>
                </c:pt>
                <c:pt idx="5002">
                  <c:v>5.9171831250015998</c:v>
                </c:pt>
                <c:pt idx="5003">
                  <c:v>5.9168356250015997</c:v>
                </c:pt>
                <c:pt idx="5004">
                  <c:v>5.9165831250015994</c:v>
                </c:pt>
                <c:pt idx="5005">
                  <c:v>5.9161818750016</c:v>
                </c:pt>
                <c:pt idx="5006">
                  <c:v>5.9158831250016002</c:v>
                </c:pt>
                <c:pt idx="5007">
                  <c:v>5.91554</c:v>
                </c:pt>
                <c:pt idx="5008">
                  <c:v>5.91543375</c:v>
                </c:pt>
                <c:pt idx="5009">
                  <c:v>5.9150381250016002</c:v>
                </c:pt>
                <c:pt idx="5010">
                  <c:v>5.9146731250015998</c:v>
                </c:pt>
                <c:pt idx="5011">
                  <c:v>5.9145756250015999</c:v>
                </c:pt>
                <c:pt idx="5012">
                  <c:v>5.9142025</c:v>
                </c:pt>
                <c:pt idx="5013">
                  <c:v>5.9138799999999998</c:v>
                </c:pt>
                <c:pt idx="5014">
                  <c:v>5.9135137499999999</c:v>
                </c:pt>
                <c:pt idx="5015">
                  <c:v>5.9131143750015998</c:v>
                </c:pt>
                <c:pt idx="5016">
                  <c:v>5.9126981250016</c:v>
                </c:pt>
                <c:pt idx="5017">
                  <c:v>5.9123725</c:v>
                </c:pt>
                <c:pt idx="5018">
                  <c:v>5.9120074999999996</c:v>
                </c:pt>
                <c:pt idx="5019">
                  <c:v>5.9116481250015998</c:v>
                </c:pt>
                <c:pt idx="5020">
                  <c:v>5.9113181250015998</c:v>
                </c:pt>
                <c:pt idx="5021">
                  <c:v>5.9109568750015997</c:v>
                </c:pt>
                <c:pt idx="5022">
                  <c:v>5.9105756250015995</c:v>
                </c:pt>
                <c:pt idx="5023">
                  <c:v>5.9102237500000001</c:v>
                </c:pt>
                <c:pt idx="5024">
                  <c:v>5.91008625</c:v>
                </c:pt>
                <c:pt idx="5025">
                  <c:v>5.9097487500000003</c:v>
                </c:pt>
                <c:pt idx="5026">
                  <c:v>5.9094368750015995</c:v>
                </c:pt>
                <c:pt idx="5027">
                  <c:v>5.9090943750016001</c:v>
                </c:pt>
                <c:pt idx="5028">
                  <c:v>5.9087618750016002</c:v>
                </c:pt>
                <c:pt idx="5029">
                  <c:v>5.9084306250015999</c:v>
                </c:pt>
                <c:pt idx="5030">
                  <c:v>5.9080975000000002</c:v>
                </c:pt>
                <c:pt idx="5031">
                  <c:v>5.9077381250015994</c:v>
                </c:pt>
                <c:pt idx="5032">
                  <c:v>5.9073706250016</c:v>
                </c:pt>
                <c:pt idx="5033">
                  <c:v>5.9069975000000001</c:v>
                </c:pt>
                <c:pt idx="5034">
                  <c:v>5.9065675000000004</c:v>
                </c:pt>
                <c:pt idx="5035">
                  <c:v>5.9061987499999997</c:v>
                </c:pt>
                <c:pt idx="5036">
                  <c:v>5.9058731250015999</c:v>
                </c:pt>
                <c:pt idx="5037">
                  <c:v>5.9054706250016</c:v>
                </c:pt>
                <c:pt idx="5038">
                  <c:v>5.9051324999999997</c:v>
                </c:pt>
                <c:pt idx="5039">
                  <c:v>5.9047574999999997</c:v>
                </c:pt>
                <c:pt idx="5040">
                  <c:v>5.9043012499999996</c:v>
                </c:pt>
                <c:pt idx="5041">
                  <c:v>5.9039599999999997</c:v>
                </c:pt>
                <c:pt idx="5042">
                  <c:v>5.9036099999999996</c:v>
                </c:pt>
                <c:pt idx="5043">
                  <c:v>5.9032193750015995</c:v>
                </c:pt>
                <c:pt idx="5044">
                  <c:v>5.9028812500000001</c:v>
                </c:pt>
                <c:pt idx="5045">
                  <c:v>5.9025506250015995</c:v>
                </c:pt>
                <c:pt idx="5046">
                  <c:v>5.9021306250015995</c:v>
                </c:pt>
                <c:pt idx="5047">
                  <c:v>5.9017218750015994</c:v>
                </c:pt>
                <c:pt idx="5048">
                  <c:v>5.9013568750015999</c:v>
                </c:pt>
                <c:pt idx="5049">
                  <c:v>5.9010037500000001</c:v>
                </c:pt>
                <c:pt idx="5050">
                  <c:v>5.9006543750015998</c:v>
                </c:pt>
                <c:pt idx="5051">
                  <c:v>5.9002131250016001</c:v>
                </c:pt>
                <c:pt idx="5052">
                  <c:v>5.8998762500000002</c:v>
                </c:pt>
                <c:pt idx="5053">
                  <c:v>5.8995487500000001</c:v>
                </c:pt>
                <c:pt idx="5054">
                  <c:v>5.8991562499999999</c:v>
                </c:pt>
                <c:pt idx="5055">
                  <c:v>5.8987681250015997</c:v>
                </c:pt>
                <c:pt idx="5056">
                  <c:v>5.8984206250015996</c:v>
                </c:pt>
                <c:pt idx="5057">
                  <c:v>5.8980050000000004</c:v>
                </c:pt>
                <c:pt idx="5058">
                  <c:v>5.89767375</c:v>
                </c:pt>
                <c:pt idx="5059">
                  <c:v>5.8973031250016001</c:v>
                </c:pt>
                <c:pt idx="5060">
                  <c:v>5.8969406250015997</c:v>
                </c:pt>
                <c:pt idx="5061">
                  <c:v>5.8965537499999998</c:v>
                </c:pt>
                <c:pt idx="5062">
                  <c:v>5.8961575000000002</c:v>
                </c:pt>
                <c:pt idx="5063">
                  <c:v>5.8958162500000002</c:v>
                </c:pt>
                <c:pt idx="5064">
                  <c:v>5.8954781250016</c:v>
                </c:pt>
                <c:pt idx="5065">
                  <c:v>5.8951518750015994</c:v>
                </c:pt>
                <c:pt idx="5066">
                  <c:v>5.8947975000000001</c:v>
                </c:pt>
                <c:pt idx="5067">
                  <c:v>5.89445</c:v>
                </c:pt>
                <c:pt idx="5068">
                  <c:v>5.8940793750016001</c:v>
                </c:pt>
                <c:pt idx="5069">
                  <c:v>5.8936906250016001</c:v>
                </c:pt>
                <c:pt idx="5070">
                  <c:v>5.8933024999999999</c:v>
                </c:pt>
                <c:pt idx="5071">
                  <c:v>5.8929143750015998</c:v>
                </c:pt>
                <c:pt idx="5072">
                  <c:v>5.89258375</c:v>
                </c:pt>
                <c:pt idx="5073">
                  <c:v>5.8922474999999999</c:v>
                </c:pt>
                <c:pt idx="5074">
                  <c:v>5.8918350000000004</c:v>
                </c:pt>
                <c:pt idx="5075">
                  <c:v>5.8914756250015996</c:v>
                </c:pt>
                <c:pt idx="5076">
                  <c:v>5.8910631250016001</c:v>
                </c:pt>
                <c:pt idx="5077">
                  <c:v>5.8906587500000001</c:v>
                </c:pt>
                <c:pt idx="5078">
                  <c:v>5.8902725</c:v>
                </c:pt>
                <c:pt idx="5079">
                  <c:v>5.8898393750015998</c:v>
                </c:pt>
                <c:pt idx="5080">
                  <c:v>5.8894631250015994</c:v>
                </c:pt>
                <c:pt idx="5081">
                  <c:v>5.8890149999999997</c:v>
                </c:pt>
                <c:pt idx="5082">
                  <c:v>5.8886593750016001</c:v>
                </c:pt>
                <c:pt idx="5083">
                  <c:v>5.8883131250015994</c:v>
                </c:pt>
                <c:pt idx="5084">
                  <c:v>5.88786875</c:v>
                </c:pt>
                <c:pt idx="5085">
                  <c:v>5.8874825</c:v>
                </c:pt>
                <c:pt idx="5086">
                  <c:v>5.8871087500000003</c:v>
                </c:pt>
                <c:pt idx="5087">
                  <c:v>5.8867475000000002</c:v>
                </c:pt>
                <c:pt idx="5088">
                  <c:v>5.88636625</c:v>
                </c:pt>
                <c:pt idx="5089">
                  <c:v>5.8860431250016001</c:v>
                </c:pt>
                <c:pt idx="5090">
                  <c:v>5.8856193750015997</c:v>
                </c:pt>
                <c:pt idx="5091">
                  <c:v>5.8852431250016002</c:v>
                </c:pt>
                <c:pt idx="5092">
                  <c:v>5.8848012499999998</c:v>
                </c:pt>
                <c:pt idx="5093">
                  <c:v>5.8844356250015997</c:v>
                </c:pt>
                <c:pt idx="5094">
                  <c:v>5.8840750000000002</c:v>
                </c:pt>
                <c:pt idx="5095">
                  <c:v>5.8837437499999998</c:v>
                </c:pt>
                <c:pt idx="5096">
                  <c:v>5.8834137499999999</c:v>
                </c:pt>
                <c:pt idx="5097">
                  <c:v>5.8829406250015994</c:v>
                </c:pt>
                <c:pt idx="5098">
                  <c:v>5.8825743750015995</c:v>
                </c:pt>
                <c:pt idx="5099">
                  <c:v>5.8822331250015996</c:v>
                </c:pt>
                <c:pt idx="5100">
                  <c:v>5.8818043750015994</c:v>
                </c:pt>
                <c:pt idx="5101">
                  <c:v>5.8814799999999998</c:v>
                </c:pt>
                <c:pt idx="5102">
                  <c:v>5.8810837500000002</c:v>
                </c:pt>
                <c:pt idx="5103">
                  <c:v>5.8807412499999998</c:v>
                </c:pt>
                <c:pt idx="5104">
                  <c:v>5.8803331250015995</c:v>
                </c:pt>
                <c:pt idx="5105">
                  <c:v>5.8799975</c:v>
                </c:pt>
                <c:pt idx="5106">
                  <c:v>5.8796093750015999</c:v>
                </c:pt>
                <c:pt idx="5107">
                  <c:v>5.8792612499999999</c:v>
                </c:pt>
                <c:pt idx="5108">
                  <c:v>5.8788931250015999</c:v>
                </c:pt>
                <c:pt idx="5109">
                  <c:v>5.8784581250015995</c:v>
                </c:pt>
                <c:pt idx="5110">
                  <c:v>5.8780993750016002</c:v>
                </c:pt>
                <c:pt idx="5111">
                  <c:v>5.8777299999999997</c:v>
                </c:pt>
                <c:pt idx="5112">
                  <c:v>5.8773368750015997</c:v>
                </c:pt>
                <c:pt idx="5113">
                  <c:v>5.8769443750015995</c:v>
                </c:pt>
                <c:pt idx="5114">
                  <c:v>5.8765287500000003</c:v>
                </c:pt>
                <c:pt idx="5115">
                  <c:v>5.8762006250015997</c:v>
                </c:pt>
                <c:pt idx="5116">
                  <c:v>5.8758137499999998</c:v>
                </c:pt>
                <c:pt idx="5117">
                  <c:v>5.8754412499999997</c:v>
                </c:pt>
                <c:pt idx="5118">
                  <c:v>5.8749756250015999</c:v>
                </c:pt>
                <c:pt idx="5119">
                  <c:v>5.8745812500000003</c:v>
                </c:pt>
                <c:pt idx="5120">
                  <c:v>5.8741781250015999</c:v>
                </c:pt>
                <c:pt idx="5121">
                  <c:v>5.8737637500000002</c:v>
                </c:pt>
                <c:pt idx="5122">
                  <c:v>5.8734149999999996</c:v>
                </c:pt>
                <c:pt idx="5123">
                  <c:v>5.8730812500000003</c:v>
                </c:pt>
                <c:pt idx="5124">
                  <c:v>5.8727487500000004</c:v>
                </c:pt>
                <c:pt idx="5125">
                  <c:v>5.8723712499999996</c:v>
                </c:pt>
                <c:pt idx="5126">
                  <c:v>5.8719837500000001</c:v>
                </c:pt>
                <c:pt idx="5127">
                  <c:v>5.8716037500000002</c:v>
                </c:pt>
                <c:pt idx="5128">
                  <c:v>5.8712087500000001</c:v>
                </c:pt>
                <c:pt idx="5129">
                  <c:v>5.8708681250015999</c:v>
                </c:pt>
                <c:pt idx="5130">
                  <c:v>5.8704368750015998</c:v>
                </c:pt>
                <c:pt idx="5131">
                  <c:v>5.8700925000000002</c:v>
                </c:pt>
                <c:pt idx="5132">
                  <c:v>5.8697131250016001</c:v>
                </c:pt>
                <c:pt idx="5133">
                  <c:v>5.8693631250016001</c:v>
                </c:pt>
                <c:pt idx="5134">
                  <c:v>5.8689406250016001</c:v>
                </c:pt>
                <c:pt idx="5135">
                  <c:v>5.8685812500000001</c:v>
                </c:pt>
                <c:pt idx="5136">
                  <c:v>5.8681593750015999</c:v>
                </c:pt>
                <c:pt idx="5137">
                  <c:v>5.8677831250015995</c:v>
                </c:pt>
                <c:pt idx="5138">
                  <c:v>5.8674587499999999</c:v>
                </c:pt>
                <c:pt idx="5139">
                  <c:v>5.8671199999999999</c:v>
                </c:pt>
                <c:pt idx="5140">
                  <c:v>5.8667668750016002</c:v>
                </c:pt>
                <c:pt idx="5141">
                  <c:v>5.8664125</c:v>
                </c:pt>
                <c:pt idx="5142">
                  <c:v>5.8660649999999999</c:v>
                </c:pt>
                <c:pt idx="5143">
                  <c:v>5.8657118750016002</c:v>
                </c:pt>
                <c:pt idx="5144">
                  <c:v>5.8653899999999997</c:v>
                </c:pt>
                <c:pt idx="5145">
                  <c:v>5.8650018750015995</c:v>
                </c:pt>
                <c:pt idx="5146">
                  <c:v>5.8645056250016001</c:v>
                </c:pt>
                <c:pt idx="5147">
                  <c:v>5.8641462500000001</c:v>
                </c:pt>
                <c:pt idx="5148">
                  <c:v>5.8637837499999996</c:v>
                </c:pt>
                <c:pt idx="5149">
                  <c:v>5.8634525000000002</c:v>
                </c:pt>
                <c:pt idx="5150">
                  <c:v>5.8630418750016</c:v>
                </c:pt>
                <c:pt idx="5151">
                  <c:v>5.8626037499999999</c:v>
                </c:pt>
                <c:pt idx="5152">
                  <c:v>5.8622556250016</c:v>
                </c:pt>
                <c:pt idx="5153">
                  <c:v>5.8618775000000003</c:v>
                </c:pt>
                <c:pt idx="5154">
                  <c:v>5.8614224999999998</c:v>
                </c:pt>
                <c:pt idx="5155">
                  <c:v>5.8610212500000003</c:v>
                </c:pt>
                <c:pt idx="5156">
                  <c:v>5.8606412499999996</c:v>
                </c:pt>
                <c:pt idx="5157">
                  <c:v>5.8602699999999999</c:v>
                </c:pt>
                <c:pt idx="5158">
                  <c:v>5.8599281250016002</c:v>
                </c:pt>
                <c:pt idx="5159">
                  <c:v>5.8595224999999997</c:v>
                </c:pt>
                <c:pt idx="5160">
                  <c:v>5.8591812499999998</c:v>
                </c:pt>
                <c:pt idx="5161">
                  <c:v>5.8587812499999998</c:v>
                </c:pt>
                <c:pt idx="5162">
                  <c:v>5.8584581250015999</c:v>
                </c:pt>
                <c:pt idx="5163">
                  <c:v>5.8579924999999999</c:v>
                </c:pt>
                <c:pt idx="5164">
                  <c:v>5.8575299999999997</c:v>
                </c:pt>
                <c:pt idx="5165">
                  <c:v>5.8570168750015998</c:v>
                </c:pt>
                <c:pt idx="5166">
                  <c:v>5.8564881250015999</c:v>
                </c:pt>
                <c:pt idx="5167">
                  <c:v>5.8559000000000001</c:v>
                </c:pt>
                <c:pt idx="5168">
                  <c:v>5.8553943750016</c:v>
                </c:pt>
                <c:pt idx="5169">
                  <c:v>5.8548987500000003</c:v>
                </c:pt>
                <c:pt idx="5170">
                  <c:v>5.8545012500000002</c:v>
                </c:pt>
                <c:pt idx="5171">
                  <c:v>5.8541499999999997</c:v>
                </c:pt>
                <c:pt idx="5172">
                  <c:v>5.8536887499999999</c:v>
                </c:pt>
                <c:pt idx="5173">
                  <c:v>5.8532299999999999</c:v>
                </c:pt>
                <c:pt idx="5174">
                  <c:v>5.8528343750016001</c:v>
                </c:pt>
                <c:pt idx="5175">
                  <c:v>5.8523118750015994</c:v>
                </c:pt>
                <c:pt idx="5176">
                  <c:v>5.8518425000000001</c:v>
                </c:pt>
                <c:pt idx="5177">
                  <c:v>5.8514118750015998</c:v>
                </c:pt>
                <c:pt idx="5178">
                  <c:v>5.8509843750016</c:v>
                </c:pt>
                <c:pt idx="5179">
                  <c:v>5.8505543750015994</c:v>
                </c:pt>
                <c:pt idx="5180">
                  <c:v>5.8502343750015999</c:v>
                </c:pt>
                <c:pt idx="5181">
                  <c:v>5.8498593750015999</c:v>
                </c:pt>
                <c:pt idx="5182">
                  <c:v>5.8493943750015998</c:v>
                </c:pt>
                <c:pt idx="5183">
                  <c:v>5.8490243750015996</c:v>
                </c:pt>
                <c:pt idx="5184">
                  <c:v>5.8486531250015998</c:v>
                </c:pt>
                <c:pt idx="5185">
                  <c:v>5.8482643750015999</c:v>
                </c:pt>
                <c:pt idx="5186">
                  <c:v>5.8479393750015998</c:v>
                </c:pt>
                <c:pt idx="5187">
                  <c:v>5.8476175000000001</c:v>
                </c:pt>
                <c:pt idx="5188">
                  <c:v>5.8471818750016</c:v>
                </c:pt>
                <c:pt idx="5189">
                  <c:v>5.8468237500000004</c:v>
                </c:pt>
                <c:pt idx="5190">
                  <c:v>5.8463487499999998</c:v>
                </c:pt>
                <c:pt idx="5191">
                  <c:v>5.8459287499999997</c:v>
                </c:pt>
                <c:pt idx="5192">
                  <c:v>5.8455781250015999</c:v>
                </c:pt>
                <c:pt idx="5193">
                  <c:v>5.8452406250015994</c:v>
                </c:pt>
                <c:pt idx="5194">
                  <c:v>5.8448812500000003</c:v>
                </c:pt>
                <c:pt idx="5195">
                  <c:v>5.8445593750015998</c:v>
                </c:pt>
                <c:pt idx="5196">
                  <c:v>5.8441793750016</c:v>
                </c:pt>
                <c:pt idx="5197">
                  <c:v>5.8437549999999998</c:v>
                </c:pt>
                <c:pt idx="5198">
                  <c:v>5.8432768750015995</c:v>
                </c:pt>
                <c:pt idx="5199">
                  <c:v>5.8429124999999997</c:v>
                </c:pt>
                <c:pt idx="5200">
                  <c:v>5.8424768750015996</c:v>
                </c:pt>
                <c:pt idx="5201">
                  <c:v>5.8421362500000003</c:v>
                </c:pt>
                <c:pt idx="5202">
                  <c:v>5.8417043750015996</c:v>
                </c:pt>
                <c:pt idx="5203">
                  <c:v>5.8412806250016001</c:v>
                </c:pt>
                <c:pt idx="5204">
                  <c:v>5.8408974999999996</c:v>
                </c:pt>
                <c:pt idx="5205">
                  <c:v>5.8405199999999997</c:v>
                </c:pt>
                <c:pt idx="5206">
                  <c:v>5.8401424999999998</c:v>
                </c:pt>
                <c:pt idx="5207">
                  <c:v>5.8398181250015995</c:v>
                </c:pt>
                <c:pt idx="5208">
                  <c:v>5.8394487499999999</c:v>
                </c:pt>
                <c:pt idx="5209">
                  <c:v>5.8391206250016001</c:v>
                </c:pt>
                <c:pt idx="5210">
                  <c:v>5.8387537500000004</c:v>
                </c:pt>
                <c:pt idx="5211">
                  <c:v>5.8383481250016001</c:v>
                </c:pt>
                <c:pt idx="5212">
                  <c:v>5.8379250000000003</c:v>
                </c:pt>
                <c:pt idx="5213">
                  <c:v>5.8375987499999997</c:v>
                </c:pt>
                <c:pt idx="5214">
                  <c:v>5.8372356250015995</c:v>
                </c:pt>
                <c:pt idx="5215">
                  <c:v>5.8368962499999997</c:v>
                </c:pt>
                <c:pt idx="5216">
                  <c:v>5.8365324999999997</c:v>
                </c:pt>
                <c:pt idx="5217">
                  <c:v>5.8361693750015995</c:v>
                </c:pt>
                <c:pt idx="5218">
                  <c:v>5.8358462500000003</c:v>
                </c:pt>
                <c:pt idx="5219">
                  <c:v>5.8353912499999998</c:v>
                </c:pt>
                <c:pt idx="5220">
                  <c:v>5.8350231250015998</c:v>
                </c:pt>
                <c:pt idx="5221">
                  <c:v>5.8346462499999996</c:v>
                </c:pt>
                <c:pt idx="5222">
                  <c:v>5.8342375000000004</c:v>
                </c:pt>
                <c:pt idx="5223">
                  <c:v>5.8338987500000004</c:v>
                </c:pt>
                <c:pt idx="5224">
                  <c:v>5.8335549999999996</c:v>
                </c:pt>
                <c:pt idx="5225">
                  <c:v>5.8332162500000004</c:v>
                </c:pt>
                <c:pt idx="5226">
                  <c:v>5.8328412500000004</c:v>
                </c:pt>
                <c:pt idx="5227">
                  <c:v>5.8325050000000003</c:v>
                </c:pt>
                <c:pt idx="5228">
                  <c:v>5.8320693750016002</c:v>
                </c:pt>
                <c:pt idx="5229">
                  <c:v>5.8317112499999997</c:v>
                </c:pt>
                <c:pt idx="5230">
                  <c:v>5.8313231250015995</c:v>
                </c:pt>
                <c:pt idx="5231">
                  <c:v>5.8309968750015999</c:v>
                </c:pt>
                <c:pt idx="5232">
                  <c:v>5.8306212500000001</c:v>
                </c:pt>
                <c:pt idx="5233">
                  <c:v>5.8302550000000002</c:v>
                </c:pt>
                <c:pt idx="5234">
                  <c:v>5.8298887500000003</c:v>
                </c:pt>
                <c:pt idx="5235">
                  <c:v>5.8294993750015998</c:v>
                </c:pt>
                <c:pt idx="5236">
                  <c:v>5.8290437500000003</c:v>
                </c:pt>
                <c:pt idx="5237">
                  <c:v>5.8286150000000001</c:v>
                </c:pt>
                <c:pt idx="5238">
                  <c:v>5.8282087499999999</c:v>
                </c:pt>
                <c:pt idx="5239">
                  <c:v>5.8277999999999999</c:v>
                </c:pt>
                <c:pt idx="5240">
                  <c:v>5.8274518750016</c:v>
                </c:pt>
                <c:pt idx="5241">
                  <c:v>5.8271274999999996</c:v>
                </c:pt>
                <c:pt idx="5242">
                  <c:v>5.8267456250015996</c:v>
                </c:pt>
                <c:pt idx="5243">
                  <c:v>5.8263512500000001</c:v>
                </c:pt>
                <c:pt idx="5244">
                  <c:v>5.8258793750016</c:v>
                </c:pt>
                <c:pt idx="5245">
                  <c:v>5.8255443750015994</c:v>
                </c:pt>
                <c:pt idx="5246">
                  <c:v>5.8251906250015999</c:v>
                </c:pt>
                <c:pt idx="5247">
                  <c:v>5.8248093750015997</c:v>
                </c:pt>
                <c:pt idx="5248">
                  <c:v>5.8244643750015994</c:v>
                </c:pt>
                <c:pt idx="5249">
                  <c:v>5.8240856250016</c:v>
                </c:pt>
                <c:pt idx="5250">
                  <c:v>5.8237537499999998</c:v>
                </c:pt>
                <c:pt idx="5251">
                  <c:v>5.8233468750016</c:v>
                </c:pt>
                <c:pt idx="5252">
                  <c:v>5.8230225000000004</c:v>
                </c:pt>
                <c:pt idx="5253">
                  <c:v>5.8226762499999998</c:v>
                </c:pt>
                <c:pt idx="5254">
                  <c:v>5.8223293750015994</c:v>
                </c:pt>
                <c:pt idx="5255">
                  <c:v>5.8220068750016001</c:v>
                </c:pt>
                <c:pt idx="5256">
                  <c:v>5.8216312500000003</c:v>
                </c:pt>
                <c:pt idx="5257">
                  <c:v>5.8212543750016001</c:v>
                </c:pt>
                <c:pt idx="5258">
                  <c:v>5.8209331250015994</c:v>
                </c:pt>
                <c:pt idx="5259">
                  <c:v>5.82057</c:v>
                </c:pt>
                <c:pt idx="5260">
                  <c:v>5.8202743750015999</c:v>
                </c:pt>
                <c:pt idx="5261">
                  <c:v>5.8199075000000002</c:v>
                </c:pt>
                <c:pt idx="5262">
                  <c:v>5.8194912499999996</c:v>
                </c:pt>
                <c:pt idx="5263">
                  <c:v>5.8191318750015997</c:v>
                </c:pt>
                <c:pt idx="5264">
                  <c:v>5.8187731250015995</c:v>
                </c:pt>
                <c:pt idx="5265">
                  <c:v>5.8184137500000004</c:v>
                </c:pt>
                <c:pt idx="5266">
                  <c:v>5.818085</c:v>
                </c:pt>
                <c:pt idx="5267">
                  <c:v>5.817755</c:v>
                </c:pt>
                <c:pt idx="5268">
                  <c:v>5.8174212499999998</c:v>
                </c:pt>
                <c:pt idx="5269">
                  <c:v>5.8170056250015998</c:v>
                </c:pt>
                <c:pt idx="5270">
                  <c:v>5.8166425000000004</c:v>
                </c:pt>
                <c:pt idx="5271">
                  <c:v>5.8162831250015996</c:v>
                </c:pt>
                <c:pt idx="5272">
                  <c:v>5.8158518750015995</c:v>
                </c:pt>
                <c:pt idx="5273">
                  <c:v>5.8154662500000001</c:v>
                </c:pt>
                <c:pt idx="5274">
                  <c:v>5.8150975000000003</c:v>
                </c:pt>
                <c:pt idx="5275">
                  <c:v>5.8147712499999997</c:v>
                </c:pt>
                <c:pt idx="5276">
                  <c:v>5.814425</c:v>
                </c:pt>
                <c:pt idx="5277">
                  <c:v>5.8140987500000003</c:v>
                </c:pt>
                <c:pt idx="5278">
                  <c:v>5.8137749999999997</c:v>
                </c:pt>
                <c:pt idx="5279">
                  <c:v>5.81340375</c:v>
                </c:pt>
                <c:pt idx="5280">
                  <c:v>5.8130756250015994</c:v>
                </c:pt>
                <c:pt idx="5281">
                  <c:v>5.8127006250016002</c:v>
                </c:pt>
                <c:pt idx="5282">
                  <c:v>5.8123362500000004</c:v>
                </c:pt>
                <c:pt idx="5283">
                  <c:v>5.8120050000000001</c:v>
                </c:pt>
                <c:pt idx="5284">
                  <c:v>5.8116018750015996</c:v>
                </c:pt>
                <c:pt idx="5285">
                  <c:v>5.8112718750015997</c:v>
                </c:pt>
                <c:pt idx="5286">
                  <c:v>5.8109306250015997</c:v>
                </c:pt>
                <c:pt idx="5287">
                  <c:v>5.8104368750016002</c:v>
                </c:pt>
                <c:pt idx="5288">
                  <c:v>5.8100543750015996</c:v>
                </c:pt>
                <c:pt idx="5289">
                  <c:v>5.8097256250016001</c:v>
                </c:pt>
                <c:pt idx="5290">
                  <c:v>5.8093174999999997</c:v>
                </c:pt>
                <c:pt idx="5291">
                  <c:v>5.8089893750016</c:v>
                </c:pt>
                <c:pt idx="5292">
                  <c:v>5.8086656250016002</c:v>
                </c:pt>
                <c:pt idx="5293">
                  <c:v>5.8082781250015998</c:v>
                </c:pt>
                <c:pt idx="5294">
                  <c:v>5.8079512500000003</c:v>
                </c:pt>
                <c:pt idx="5295">
                  <c:v>5.8075150000000004</c:v>
                </c:pt>
                <c:pt idx="5296">
                  <c:v>5.8070174999999997</c:v>
                </c:pt>
                <c:pt idx="5297">
                  <c:v>5.8066606250015997</c:v>
                </c:pt>
                <c:pt idx="5298">
                  <c:v>5.8062856250015997</c:v>
                </c:pt>
                <c:pt idx="5299">
                  <c:v>5.8059124999999998</c:v>
                </c:pt>
                <c:pt idx="5300">
                  <c:v>5.8054174999999999</c:v>
                </c:pt>
                <c:pt idx="5301">
                  <c:v>5.8050956250015995</c:v>
                </c:pt>
                <c:pt idx="5302">
                  <c:v>5.8047481250016002</c:v>
                </c:pt>
                <c:pt idx="5303">
                  <c:v>5.8043125</c:v>
                </c:pt>
                <c:pt idx="5304">
                  <c:v>5.8039137500000004</c:v>
                </c:pt>
                <c:pt idx="5305">
                  <c:v>5.8035587499999997</c:v>
                </c:pt>
                <c:pt idx="5306">
                  <c:v>5.8032087499999996</c:v>
                </c:pt>
                <c:pt idx="5307">
                  <c:v>5.8028374999999999</c:v>
                </c:pt>
                <c:pt idx="5308">
                  <c:v>5.8025087500000003</c:v>
                </c:pt>
                <c:pt idx="5309">
                  <c:v>5.8021443750015997</c:v>
                </c:pt>
                <c:pt idx="5310">
                  <c:v>5.80174375</c:v>
                </c:pt>
                <c:pt idx="5311">
                  <c:v>5.8013793750015994</c:v>
                </c:pt>
                <c:pt idx="5312">
                  <c:v>5.8008906250015997</c:v>
                </c:pt>
                <c:pt idx="5313">
                  <c:v>5.8005062499999998</c:v>
                </c:pt>
                <c:pt idx="5314">
                  <c:v>5.8001412500000002</c:v>
                </c:pt>
                <c:pt idx="5315">
                  <c:v>5.7997456250015995</c:v>
                </c:pt>
                <c:pt idx="5316">
                  <c:v>5.7993156250015998</c:v>
                </c:pt>
                <c:pt idx="5317">
                  <c:v>5.7989424999999999</c:v>
                </c:pt>
                <c:pt idx="5318">
                  <c:v>5.7985831250016</c:v>
                </c:pt>
                <c:pt idx="5319">
                  <c:v>5.7981081250016002</c:v>
                </c:pt>
                <c:pt idx="5320">
                  <c:v>5.7976743750016002</c:v>
                </c:pt>
                <c:pt idx="5321">
                  <c:v>5.7973318750015999</c:v>
                </c:pt>
                <c:pt idx="5322">
                  <c:v>5.7968900000000003</c:v>
                </c:pt>
                <c:pt idx="5323">
                  <c:v>5.7964650000000004</c:v>
                </c:pt>
                <c:pt idx="5324">
                  <c:v>5.7960525000000001</c:v>
                </c:pt>
                <c:pt idx="5325">
                  <c:v>5.7956256250016001</c:v>
                </c:pt>
                <c:pt idx="5326">
                  <c:v>5.7952174999999997</c:v>
                </c:pt>
                <c:pt idx="5327">
                  <c:v>5.7948312499999997</c:v>
                </c:pt>
                <c:pt idx="5328">
                  <c:v>5.7944643750016001</c:v>
                </c:pt>
                <c:pt idx="5329">
                  <c:v>5.7941425000000004</c:v>
                </c:pt>
                <c:pt idx="5330">
                  <c:v>5.7937325</c:v>
                </c:pt>
                <c:pt idx="5331">
                  <c:v>5.7932787499999998</c:v>
                </c:pt>
                <c:pt idx="5332">
                  <c:v>5.7929362500000003</c:v>
                </c:pt>
                <c:pt idx="5333">
                  <c:v>5.7925325000000001</c:v>
                </c:pt>
                <c:pt idx="5334">
                  <c:v>5.7921849999999999</c:v>
                </c:pt>
                <c:pt idx="5335">
                  <c:v>5.7917843750015994</c:v>
                </c:pt>
                <c:pt idx="5336">
                  <c:v>5.7913443750016</c:v>
                </c:pt>
                <c:pt idx="5337">
                  <c:v>5.7909300000000004</c:v>
                </c:pt>
                <c:pt idx="5338">
                  <c:v>5.7906075000000001</c:v>
                </c:pt>
                <c:pt idx="5339">
                  <c:v>5.7902156250015997</c:v>
                </c:pt>
                <c:pt idx="5340">
                  <c:v>5.7898593750015994</c:v>
                </c:pt>
                <c:pt idx="5341">
                  <c:v>5.7894887500000003</c:v>
                </c:pt>
                <c:pt idx="5342">
                  <c:v>5.7891506250016</c:v>
                </c:pt>
                <c:pt idx="5343">
                  <c:v>5.7887137500000003</c:v>
                </c:pt>
                <c:pt idx="5344">
                  <c:v>5.788265</c:v>
                </c:pt>
                <c:pt idx="5345">
                  <c:v>5.7878706250015997</c:v>
                </c:pt>
                <c:pt idx="5346">
                  <c:v>5.78752625</c:v>
                </c:pt>
                <c:pt idx="5347">
                  <c:v>5.7871343750015996</c:v>
                </c:pt>
                <c:pt idx="5348">
                  <c:v>5.7868137500000003</c:v>
                </c:pt>
                <c:pt idx="5349">
                  <c:v>5.7864181250015996</c:v>
                </c:pt>
                <c:pt idx="5350">
                  <c:v>5.7860762499999998</c:v>
                </c:pt>
                <c:pt idx="5351">
                  <c:v>5.7856793750015996</c:v>
                </c:pt>
                <c:pt idx="5352">
                  <c:v>5.7852687500000002</c:v>
                </c:pt>
                <c:pt idx="5353">
                  <c:v>5.78492125</c:v>
                </c:pt>
                <c:pt idx="5354">
                  <c:v>5.7845149999999999</c:v>
                </c:pt>
                <c:pt idx="5355">
                  <c:v>5.7840737500000001</c:v>
                </c:pt>
                <c:pt idx="5356">
                  <c:v>5.7837056250016001</c:v>
                </c:pt>
                <c:pt idx="5357">
                  <c:v>5.7833600000000001</c:v>
                </c:pt>
                <c:pt idx="5358">
                  <c:v>5.7829693750016</c:v>
                </c:pt>
                <c:pt idx="5359">
                  <c:v>5.78259875</c:v>
                </c:pt>
                <c:pt idx="5360">
                  <c:v>5.7822037499999999</c:v>
                </c:pt>
                <c:pt idx="5361">
                  <c:v>5.7818156250015997</c:v>
                </c:pt>
                <c:pt idx="5362">
                  <c:v>5.7814668750016001</c:v>
                </c:pt>
                <c:pt idx="5363">
                  <c:v>5.7811050000000002</c:v>
                </c:pt>
                <c:pt idx="5364">
                  <c:v>5.7807387500000003</c:v>
                </c:pt>
                <c:pt idx="5365">
                  <c:v>5.7804156250015994</c:v>
                </c:pt>
                <c:pt idx="5366">
                  <c:v>5.7800843750016</c:v>
                </c:pt>
                <c:pt idx="5367">
                  <c:v>5.7797262500000004</c:v>
                </c:pt>
                <c:pt idx="5368">
                  <c:v>5.7793450000000002</c:v>
                </c:pt>
                <c:pt idx="5369">
                  <c:v>5.7790249999999999</c:v>
                </c:pt>
                <c:pt idx="5370">
                  <c:v>5.7786787500000001</c:v>
                </c:pt>
                <c:pt idx="5371">
                  <c:v>5.7783350000000002</c:v>
                </c:pt>
                <c:pt idx="5372">
                  <c:v>5.7779668750016002</c:v>
                </c:pt>
                <c:pt idx="5373">
                  <c:v>5.7775656250015999</c:v>
                </c:pt>
                <c:pt idx="5374">
                  <c:v>5.7772287499999999</c:v>
                </c:pt>
                <c:pt idx="5375">
                  <c:v>5.7768768750015997</c:v>
                </c:pt>
                <c:pt idx="5376">
                  <c:v>5.7765537499999997</c:v>
                </c:pt>
                <c:pt idx="5377">
                  <c:v>5.7763150000000003</c:v>
                </c:pt>
                <c:pt idx="5378">
                  <c:v>5.7759562500000001</c:v>
                </c:pt>
                <c:pt idx="5379">
                  <c:v>5.7755962500000004</c:v>
                </c:pt>
                <c:pt idx="5380">
                  <c:v>5.7753456250015995</c:v>
                </c:pt>
                <c:pt idx="5381">
                  <c:v>5.7751843750015999</c:v>
                </c:pt>
                <c:pt idx="5382">
                  <c:v>5.7747993750016002</c:v>
                </c:pt>
                <c:pt idx="5383">
                  <c:v>5.7744774999999997</c:v>
                </c:pt>
                <c:pt idx="5384">
                  <c:v>5.77459875</c:v>
                </c:pt>
                <c:pt idx="5385">
                  <c:v>5.7742106250015999</c:v>
                </c:pt>
                <c:pt idx="5386">
                  <c:v>5.7738718750015998</c:v>
                </c:pt>
                <c:pt idx="5387">
                  <c:v>5.7736425000000002</c:v>
                </c:pt>
                <c:pt idx="5388">
                  <c:v>5.7733637499999997</c:v>
                </c:pt>
                <c:pt idx="5389">
                  <c:v>5.77311</c:v>
                </c:pt>
                <c:pt idx="5390">
                  <c:v>5.7730943750015999</c:v>
                </c:pt>
                <c:pt idx="5391">
                  <c:v>5.7731843750016001</c:v>
                </c:pt>
                <c:pt idx="5392">
                  <c:v>5.7732706250015999</c:v>
                </c:pt>
                <c:pt idx="5393">
                  <c:v>5.7732549999999998</c:v>
                </c:pt>
                <c:pt idx="5394">
                  <c:v>5.7734125000000001</c:v>
                </c:pt>
                <c:pt idx="5395">
                  <c:v>5.77333125</c:v>
                </c:pt>
                <c:pt idx="5396">
                  <c:v>5.7733612499999998</c:v>
                </c:pt>
                <c:pt idx="5397">
                  <c:v>5.7727637500000002</c:v>
                </c:pt>
                <c:pt idx="5398">
                  <c:v>5.7723206250015995</c:v>
                </c:pt>
                <c:pt idx="5399">
                  <c:v>5.7718499999999997</c:v>
                </c:pt>
                <c:pt idx="5400">
                  <c:v>5.7713425000000003</c:v>
                </c:pt>
                <c:pt idx="5401">
                  <c:v>5.7708475000000004</c:v>
                </c:pt>
                <c:pt idx="5402">
                  <c:v>5.7702993750016001</c:v>
                </c:pt>
                <c:pt idx="5403">
                  <c:v>5.76973</c:v>
                </c:pt>
                <c:pt idx="5404">
                  <c:v>5.769145</c:v>
                </c:pt>
                <c:pt idx="5405">
                  <c:v>5.7685206250015995</c:v>
                </c:pt>
                <c:pt idx="5406">
                  <c:v>5.7680893750015994</c:v>
                </c:pt>
                <c:pt idx="5407">
                  <c:v>5.76758375</c:v>
                </c:pt>
                <c:pt idx="5408">
                  <c:v>5.7672218750016002</c:v>
                </c:pt>
                <c:pt idx="5409">
                  <c:v>5.7668493750016001</c:v>
                </c:pt>
                <c:pt idx="5410">
                  <c:v>5.7665150000000001</c:v>
                </c:pt>
                <c:pt idx="5411">
                  <c:v>5.7660487500000004</c:v>
                </c:pt>
                <c:pt idx="5412">
                  <c:v>5.76563625</c:v>
                </c:pt>
                <c:pt idx="5413">
                  <c:v>5.7652618750015998</c:v>
                </c:pt>
                <c:pt idx="5414">
                  <c:v>5.7648762500000004</c:v>
                </c:pt>
                <c:pt idx="5415">
                  <c:v>5.7645456250015998</c:v>
                </c:pt>
                <c:pt idx="5416">
                  <c:v>5.7641956250015998</c:v>
                </c:pt>
                <c:pt idx="5417">
                  <c:v>5.7638043750015999</c:v>
                </c:pt>
                <c:pt idx="5418">
                  <c:v>5.7633425000000003</c:v>
                </c:pt>
                <c:pt idx="5419">
                  <c:v>5.7629237499999997</c:v>
                </c:pt>
                <c:pt idx="5420">
                  <c:v>5.7625500000000001</c:v>
                </c:pt>
                <c:pt idx="5421">
                  <c:v>5.7622181250016</c:v>
                </c:pt>
                <c:pt idx="5422">
                  <c:v>5.7618931250015999</c:v>
                </c:pt>
                <c:pt idx="5423">
                  <c:v>5.7615550000000004</c:v>
                </c:pt>
                <c:pt idx="5424">
                  <c:v>5.7611575000000004</c:v>
                </c:pt>
                <c:pt idx="5425">
                  <c:v>5.7608287499999999</c:v>
                </c:pt>
                <c:pt idx="5426">
                  <c:v>5.7605856250015997</c:v>
                </c:pt>
                <c:pt idx="5427">
                  <c:v>5.7602562500000003</c:v>
                </c:pt>
                <c:pt idx="5428">
                  <c:v>5.7601668750016</c:v>
                </c:pt>
                <c:pt idx="5429">
                  <c:v>5.7599318750016</c:v>
                </c:pt>
                <c:pt idx="5430">
                  <c:v>5.7598687499999999</c:v>
                </c:pt>
                <c:pt idx="5431">
                  <c:v>5.7599781250015996</c:v>
                </c:pt>
                <c:pt idx="5432">
                  <c:v>5.7599850000000004</c:v>
                </c:pt>
                <c:pt idx="5433">
                  <c:v>5.7600862499999996</c:v>
                </c:pt>
                <c:pt idx="5434">
                  <c:v>5.7599931250015999</c:v>
                </c:pt>
                <c:pt idx="5435">
                  <c:v>5.7600781250016002</c:v>
                </c:pt>
                <c:pt idx="5436">
                  <c:v>5.7600031250015995</c:v>
                </c:pt>
                <c:pt idx="5437">
                  <c:v>5.7600712500000002</c:v>
                </c:pt>
                <c:pt idx="5438">
                  <c:v>5.7602831250015996</c:v>
                </c:pt>
                <c:pt idx="5439">
                  <c:v>5.7604106250016001</c:v>
                </c:pt>
                <c:pt idx="5440">
                  <c:v>5.7607462500000004</c:v>
                </c:pt>
                <c:pt idx="5441">
                  <c:v>5.7607506250015996</c:v>
                </c:pt>
                <c:pt idx="5442">
                  <c:v>5.7609862500000002</c:v>
                </c:pt>
                <c:pt idx="5443">
                  <c:v>5.7613368750016001</c:v>
                </c:pt>
                <c:pt idx="5444">
                  <c:v>5.7616681250015995</c:v>
                </c:pt>
                <c:pt idx="5445">
                  <c:v>5.7618043750016001</c:v>
                </c:pt>
                <c:pt idx="5446">
                  <c:v>5.7616143750016002</c:v>
                </c:pt>
                <c:pt idx="5447">
                  <c:v>5.7616350000000001</c:v>
                </c:pt>
                <c:pt idx="5448">
                  <c:v>5.7615631250015999</c:v>
                </c:pt>
                <c:pt idx="5449">
                  <c:v>5.7616424999999998</c:v>
                </c:pt>
                <c:pt idx="5450">
                  <c:v>5.7617543750015994</c:v>
                </c:pt>
                <c:pt idx="5451">
                  <c:v>5.761965</c:v>
                </c:pt>
                <c:pt idx="5452">
                  <c:v>5.7623306250016002</c:v>
                </c:pt>
                <c:pt idx="5453">
                  <c:v>5.7624362500000004</c:v>
                </c:pt>
                <c:pt idx="5454">
                  <c:v>5.7627806250016</c:v>
                </c:pt>
                <c:pt idx="5455">
                  <c:v>5.7631031250015994</c:v>
                </c:pt>
                <c:pt idx="5456">
                  <c:v>5.7634293750015999</c:v>
                </c:pt>
                <c:pt idx="5457">
                  <c:v>5.7638056250015994</c:v>
                </c:pt>
                <c:pt idx="5458">
                  <c:v>5.7641749999999998</c:v>
                </c:pt>
                <c:pt idx="5459">
                  <c:v>5.7645425000000001</c:v>
                </c:pt>
                <c:pt idx="5460">
                  <c:v>5.7649306250015995</c:v>
                </c:pt>
                <c:pt idx="5461">
                  <c:v>5.7651612500000002</c:v>
                </c:pt>
                <c:pt idx="5462">
                  <c:v>5.7655018750015996</c:v>
                </c:pt>
                <c:pt idx="5463">
                  <c:v>5.7658224999999996</c:v>
                </c:pt>
                <c:pt idx="5464">
                  <c:v>5.7658137500000004</c:v>
                </c:pt>
                <c:pt idx="5465">
                  <c:v>5.7660724999999999</c:v>
                </c:pt>
                <c:pt idx="5466">
                  <c:v>5.7660768750016</c:v>
                </c:pt>
                <c:pt idx="5467">
                  <c:v>5.7661337499999998</c:v>
                </c:pt>
                <c:pt idx="5468">
                  <c:v>5.7660862499999999</c:v>
                </c:pt>
                <c:pt idx="5469">
                  <c:v>5.7661637499999996</c:v>
                </c:pt>
                <c:pt idx="5470">
                  <c:v>5.7658406250015997</c:v>
                </c:pt>
                <c:pt idx="5471">
                  <c:v>5.7654750000000003</c:v>
                </c:pt>
                <c:pt idx="5472">
                  <c:v>5.7651512499999997</c:v>
                </c:pt>
                <c:pt idx="5473">
                  <c:v>5.7647956250016001</c:v>
                </c:pt>
                <c:pt idx="5474">
                  <c:v>5.7644256250015999</c:v>
                </c:pt>
                <c:pt idx="5475">
                  <c:v>5.7640493750015995</c:v>
                </c:pt>
                <c:pt idx="5476">
                  <c:v>5.7637131250015994</c:v>
                </c:pt>
                <c:pt idx="5477">
                  <c:v>5.7633818750015999</c:v>
                </c:pt>
                <c:pt idx="5478">
                  <c:v>5.7630406250016</c:v>
                </c:pt>
                <c:pt idx="5479">
                  <c:v>5.7626412499999997</c:v>
                </c:pt>
                <c:pt idx="5480">
                  <c:v>5.7622793750015999</c:v>
                </c:pt>
                <c:pt idx="5481">
                  <c:v>5.7619231250015996</c:v>
                </c:pt>
                <c:pt idx="5482">
                  <c:v>5.7615581250016001</c:v>
                </c:pt>
                <c:pt idx="5483">
                  <c:v>5.7611993750016</c:v>
                </c:pt>
                <c:pt idx="5484">
                  <c:v>5.7608643750016002</c:v>
                </c:pt>
                <c:pt idx="5485">
                  <c:v>5.76051</c:v>
                </c:pt>
                <c:pt idx="5486">
                  <c:v>5.7601187500000002</c:v>
                </c:pt>
                <c:pt idx="5487">
                  <c:v>5.7597287499999998</c:v>
                </c:pt>
                <c:pt idx="5488">
                  <c:v>5.7594075</c:v>
                </c:pt>
                <c:pt idx="5489">
                  <c:v>5.7590325</c:v>
                </c:pt>
                <c:pt idx="5490">
                  <c:v>5.7586843750016001</c:v>
                </c:pt>
                <c:pt idx="5491">
                  <c:v>5.7583231250016</c:v>
                </c:pt>
                <c:pt idx="5492">
                  <c:v>5.7579443750015997</c:v>
                </c:pt>
                <c:pt idx="5493">
                  <c:v>5.7575450000000004</c:v>
                </c:pt>
                <c:pt idx="5494">
                  <c:v>5.7572156250016002</c:v>
                </c:pt>
                <c:pt idx="5495">
                  <c:v>5.7568506250015998</c:v>
                </c:pt>
                <c:pt idx="5496">
                  <c:v>5.7565131250016002</c:v>
                </c:pt>
                <c:pt idx="5497">
                  <c:v>5.75615875</c:v>
                </c:pt>
                <c:pt idx="5498">
                  <c:v>5.7558068750015998</c:v>
                </c:pt>
                <c:pt idx="5499">
                  <c:v>5.7554175000000001</c:v>
                </c:pt>
                <c:pt idx="5500">
                  <c:v>5.7550524999999997</c:v>
                </c:pt>
                <c:pt idx="5501">
                  <c:v>5.7546537500000001</c:v>
                </c:pt>
                <c:pt idx="5502">
                  <c:v>5.7542406250016001</c:v>
                </c:pt>
                <c:pt idx="5503">
                  <c:v>5.7538824999999996</c:v>
                </c:pt>
                <c:pt idx="5504">
                  <c:v>5.7535168750015995</c:v>
                </c:pt>
                <c:pt idx="5505">
                  <c:v>5.7531231250015997</c:v>
                </c:pt>
                <c:pt idx="5506">
                  <c:v>5.7527362499999999</c:v>
                </c:pt>
                <c:pt idx="5507">
                  <c:v>5.7523831250016002</c:v>
                </c:pt>
                <c:pt idx="5508">
                  <c:v>5.75200625</c:v>
                </c:pt>
                <c:pt idx="5509">
                  <c:v>5.7516668750016002</c:v>
                </c:pt>
                <c:pt idx="5510">
                  <c:v>5.7513300000000003</c:v>
                </c:pt>
                <c:pt idx="5511">
                  <c:v>5.7509874999999999</c:v>
                </c:pt>
                <c:pt idx="5512">
                  <c:v>5.7506556250015999</c:v>
                </c:pt>
                <c:pt idx="5513">
                  <c:v>5.7502475000000004</c:v>
                </c:pt>
                <c:pt idx="5514">
                  <c:v>5.7498412500000002</c:v>
                </c:pt>
                <c:pt idx="5515">
                  <c:v>5.7494143750015994</c:v>
                </c:pt>
                <c:pt idx="5516">
                  <c:v>5.7490500000000004</c:v>
                </c:pt>
                <c:pt idx="5517">
                  <c:v>5.7486949999999997</c:v>
                </c:pt>
                <c:pt idx="5518">
                  <c:v>5.7483381250015997</c:v>
                </c:pt>
                <c:pt idx="5519">
                  <c:v>5.7480149999999997</c:v>
                </c:pt>
                <c:pt idx="5520">
                  <c:v>5.7476493750015996</c:v>
                </c:pt>
                <c:pt idx="5521">
                  <c:v>5.7472631250015995</c:v>
                </c:pt>
                <c:pt idx="5522">
                  <c:v>5.7469281250015998</c:v>
                </c:pt>
                <c:pt idx="5523">
                  <c:v>5.7465275</c:v>
                </c:pt>
                <c:pt idx="5524">
                  <c:v>5.7461612500000001</c:v>
                </c:pt>
                <c:pt idx="5525">
                  <c:v>5.7458175000000002</c:v>
                </c:pt>
                <c:pt idx="5526">
                  <c:v>5.7453787500000004</c:v>
                </c:pt>
                <c:pt idx="5527">
                  <c:v>5.7450000000000001</c:v>
                </c:pt>
                <c:pt idx="5528">
                  <c:v>5.7445637500000002</c:v>
                </c:pt>
                <c:pt idx="5529">
                  <c:v>5.7441443750015999</c:v>
                </c:pt>
                <c:pt idx="5530">
                  <c:v>5.7437212500000001</c:v>
                </c:pt>
                <c:pt idx="5531">
                  <c:v>5.7432550000000004</c:v>
                </c:pt>
                <c:pt idx="5532">
                  <c:v>5.7427881250016002</c:v>
                </c:pt>
                <c:pt idx="5533">
                  <c:v>5.7423143750015999</c:v>
                </c:pt>
                <c:pt idx="5534">
                  <c:v>5.7419324999999999</c:v>
                </c:pt>
                <c:pt idx="5535">
                  <c:v>5.7415750000000001</c:v>
                </c:pt>
                <c:pt idx="5536">
                  <c:v>5.7411712499999998</c:v>
                </c:pt>
                <c:pt idx="5537">
                  <c:v>5.7408343750016</c:v>
                </c:pt>
                <c:pt idx="5538">
                  <c:v>5.7405024999999998</c:v>
                </c:pt>
                <c:pt idx="5539">
                  <c:v>5.7401043750016001</c:v>
                </c:pt>
                <c:pt idx="5540">
                  <c:v>5.7397262500000004</c:v>
                </c:pt>
                <c:pt idx="5541">
                  <c:v>5.7393106250015995</c:v>
                </c:pt>
                <c:pt idx="5542">
                  <c:v>5.7389556250015996</c:v>
                </c:pt>
                <c:pt idx="5543">
                  <c:v>5.7385693750015996</c:v>
                </c:pt>
                <c:pt idx="5544">
                  <c:v>5.7381425000000004</c:v>
                </c:pt>
                <c:pt idx="5545">
                  <c:v>5.7377149999999997</c:v>
                </c:pt>
                <c:pt idx="5546">
                  <c:v>5.7373868750015999</c:v>
                </c:pt>
                <c:pt idx="5547">
                  <c:v>5.7370443750015996</c:v>
                </c:pt>
                <c:pt idx="5548">
                  <c:v>5.7366818750016</c:v>
                </c:pt>
                <c:pt idx="5549">
                  <c:v>5.7362200000000003</c:v>
                </c:pt>
                <c:pt idx="5550">
                  <c:v>5.7358581250015996</c:v>
                </c:pt>
                <c:pt idx="5551">
                  <c:v>5.7354349999999998</c:v>
                </c:pt>
                <c:pt idx="5552">
                  <c:v>5.7349825000000001</c:v>
                </c:pt>
                <c:pt idx="5553">
                  <c:v>5.7346562499999996</c:v>
                </c:pt>
                <c:pt idx="5554">
                  <c:v>5.7342162500000002</c:v>
                </c:pt>
                <c:pt idx="5555">
                  <c:v>5.7338618750016002</c:v>
                </c:pt>
                <c:pt idx="5556">
                  <c:v>5.7335050000000001</c:v>
                </c:pt>
                <c:pt idx="5557">
                  <c:v>5.7331675000000004</c:v>
                </c:pt>
                <c:pt idx="5558">
                  <c:v>5.7328018750015994</c:v>
                </c:pt>
                <c:pt idx="5559">
                  <c:v>5.7324193750015997</c:v>
                </c:pt>
                <c:pt idx="5560">
                  <c:v>5.7320762500000004</c:v>
                </c:pt>
                <c:pt idx="5561">
                  <c:v>5.7317543750016</c:v>
                </c:pt>
                <c:pt idx="5562">
                  <c:v>5.7313531250015997</c:v>
                </c:pt>
                <c:pt idx="5563">
                  <c:v>5.7310049999999997</c:v>
                </c:pt>
                <c:pt idx="5564">
                  <c:v>5.7305837500000001</c:v>
                </c:pt>
                <c:pt idx="5565">
                  <c:v>5.7303006250015995</c:v>
                </c:pt>
                <c:pt idx="5566">
                  <c:v>5.7298787500000001</c:v>
                </c:pt>
                <c:pt idx="5567">
                  <c:v>5.7294831250015994</c:v>
                </c:pt>
                <c:pt idx="5568">
                  <c:v>5.7291625000000002</c:v>
                </c:pt>
                <c:pt idx="5569">
                  <c:v>5.7287781250015994</c:v>
                </c:pt>
                <c:pt idx="5570">
                  <c:v>5.7284525000000004</c:v>
                </c:pt>
                <c:pt idx="5571">
                  <c:v>5.7281300000000002</c:v>
                </c:pt>
                <c:pt idx="5572">
                  <c:v>5.7277668750016</c:v>
                </c:pt>
                <c:pt idx="5573">
                  <c:v>5.7274237499999998</c:v>
                </c:pt>
                <c:pt idx="5574">
                  <c:v>5.7270918750015998</c:v>
                </c:pt>
                <c:pt idx="5575">
                  <c:v>5.7267287500000004</c:v>
                </c:pt>
                <c:pt idx="5576">
                  <c:v>5.7263687499999998</c:v>
                </c:pt>
                <c:pt idx="5577">
                  <c:v>5.7260206250015999</c:v>
                </c:pt>
                <c:pt idx="5578">
                  <c:v>5.7256512500000003</c:v>
                </c:pt>
                <c:pt idx="5579">
                  <c:v>5.7252187499999998</c:v>
                </c:pt>
                <c:pt idx="5580">
                  <c:v>5.7248762500000003</c:v>
                </c:pt>
                <c:pt idx="5581">
                  <c:v>5.7244868750015998</c:v>
                </c:pt>
                <c:pt idx="5582">
                  <c:v>5.7241137499999999</c:v>
                </c:pt>
                <c:pt idx="5583">
                  <c:v>5.7237393750015997</c:v>
                </c:pt>
                <c:pt idx="5584">
                  <c:v>5.7233662499999998</c:v>
                </c:pt>
                <c:pt idx="5585">
                  <c:v>5.7230100000000004</c:v>
                </c:pt>
                <c:pt idx="5586">
                  <c:v>5.7226362499999999</c:v>
                </c:pt>
                <c:pt idx="5587">
                  <c:v>5.7223112499999997</c:v>
                </c:pt>
                <c:pt idx="5588">
                  <c:v>5.7219887500000004</c:v>
                </c:pt>
                <c:pt idx="5589">
                  <c:v>5.7216456250015995</c:v>
                </c:pt>
                <c:pt idx="5590">
                  <c:v>5.7213081250015998</c:v>
                </c:pt>
                <c:pt idx="5591">
                  <c:v>5.7209606250015996</c:v>
                </c:pt>
                <c:pt idx="5592">
                  <c:v>5.7205743750015996</c:v>
                </c:pt>
                <c:pt idx="5593">
                  <c:v>5.7202331250015996</c:v>
                </c:pt>
                <c:pt idx="5594">
                  <c:v>5.7198918750015997</c:v>
                </c:pt>
                <c:pt idx="5595">
                  <c:v>5.7195524999999998</c:v>
                </c:pt>
                <c:pt idx="5596">
                  <c:v>5.7192093750015998</c:v>
                </c:pt>
                <c:pt idx="5597">
                  <c:v>5.7187956250015999</c:v>
                </c:pt>
                <c:pt idx="5598">
                  <c:v>5.7184193750015995</c:v>
                </c:pt>
                <c:pt idx="5599">
                  <c:v>5.7180843750015997</c:v>
                </c:pt>
                <c:pt idx="5600">
                  <c:v>5.7177249999999997</c:v>
                </c:pt>
                <c:pt idx="5601">
                  <c:v>5.7174043750015997</c:v>
                </c:pt>
                <c:pt idx="5602">
                  <c:v>5.7171450000000004</c:v>
                </c:pt>
                <c:pt idx="5603">
                  <c:v>5.7168193750015996</c:v>
                </c:pt>
                <c:pt idx="5604">
                  <c:v>5.7163925000000004</c:v>
                </c:pt>
                <c:pt idx="5605">
                  <c:v>5.7160475000000002</c:v>
                </c:pt>
                <c:pt idx="5606">
                  <c:v>5.7156937499999998</c:v>
                </c:pt>
                <c:pt idx="5607">
                  <c:v>5.7152743750015995</c:v>
                </c:pt>
                <c:pt idx="5608">
                  <c:v>5.7149524999999999</c:v>
                </c:pt>
                <c:pt idx="5609">
                  <c:v>5.7147068750015997</c:v>
                </c:pt>
                <c:pt idx="5610">
                  <c:v>5.71432875</c:v>
                </c:pt>
                <c:pt idx="5611">
                  <c:v>5.7140081250015999</c:v>
                </c:pt>
                <c:pt idx="5612">
                  <c:v>5.7136843750016002</c:v>
                </c:pt>
                <c:pt idx="5613">
                  <c:v>5.7133481250016001</c:v>
                </c:pt>
                <c:pt idx="5614">
                  <c:v>5.7130256250015998</c:v>
                </c:pt>
                <c:pt idx="5615">
                  <c:v>5.7129675000000004</c:v>
                </c:pt>
                <c:pt idx="5616">
                  <c:v>5.7127031250015996</c:v>
                </c:pt>
                <c:pt idx="5617">
                  <c:v>5.7125543750015995</c:v>
                </c:pt>
                <c:pt idx="5618">
                  <c:v>5.7123637499999997</c:v>
                </c:pt>
                <c:pt idx="5619">
                  <c:v>5.7119931250015998</c:v>
                </c:pt>
                <c:pt idx="5620">
                  <c:v>5.7117668750016</c:v>
                </c:pt>
                <c:pt idx="5621">
                  <c:v>5.7114237499999998</c:v>
                </c:pt>
                <c:pt idx="5622">
                  <c:v>5.7111162499999999</c:v>
                </c:pt>
                <c:pt idx="5623">
                  <c:v>5.7107537500000003</c:v>
                </c:pt>
                <c:pt idx="5624">
                  <c:v>5.7104243750016002</c:v>
                </c:pt>
                <c:pt idx="5625">
                  <c:v>5.71008125</c:v>
                </c:pt>
                <c:pt idx="5626">
                  <c:v>5.7097081250016002</c:v>
                </c:pt>
                <c:pt idx="5627">
                  <c:v>5.7092406250016001</c:v>
                </c:pt>
                <c:pt idx="5628">
                  <c:v>5.7088381250015994</c:v>
                </c:pt>
                <c:pt idx="5629">
                  <c:v>5.7084837500000001</c:v>
                </c:pt>
                <c:pt idx="5630">
                  <c:v>5.7081350000000004</c:v>
                </c:pt>
                <c:pt idx="5631">
                  <c:v>5.7077931250015999</c:v>
                </c:pt>
                <c:pt idx="5632">
                  <c:v>5.7074593750015996</c:v>
                </c:pt>
                <c:pt idx="5633">
                  <c:v>5.7071156250015997</c:v>
                </c:pt>
                <c:pt idx="5634">
                  <c:v>5.7067943750015999</c:v>
                </c:pt>
                <c:pt idx="5635">
                  <c:v>5.7063743750015998</c:v>
                </c:pt>
                <c:pt idx="5636">
                  <c:v>5.7060131250015997</c:v>
                </c:pt>
                <c:pt idx="5637">
                  <c:v>5.7056856250015997</c:v>
                </c:pt>
                <c:pt idx="5638">
                  <c:v>5.7053512499999997</c:v>
                </c:pt>
                <c:pt idx="5639">
                  <c:v>5.7049975000000002</c:v>
                </c:pt>
                <c:pt idx="5640">
                  <c:v>5.7046675000000002</c:v>
                </c:pt>
                <c:pt idx="5641">
                  <c:v>5.7042725000000001</c:v>
                </c:pt>
                <c:pt idx="5642">
                  <c:v>5.7039056250015996</c:v>
                </c:pt>
                <c:pt idx="5643">
                  <c:v>5.7036812499999998</c:v>
                </c:pt>
                <c:pt idx="5644">
                  <c:v>5.7033424999999998</c:v>
                </c:pt>
                <c:pt idx="5645">
                  <c:v>5.7030006250016001</c:v>
                </c:pt>
                <c:pt idx="5646">
                  <c:v>5.7026793750015994</c:v>
                </c:pt>
                <c:pt idx="5647">
                  <c:v>5.7023343750016</c:v>
                </c:pt>
                <c:pt idx="5648">
                  <c:v>5.7019818750016</c:v>
                </c:pt>
                <c:pt idx="5649">
                  <c:v>5.7015956250016</c:v>
                </c:pt>
                <c:pt idx="5650">
                  <c:v>5.7012</c:v>
                </c:pt>
                <c:pt idx="5651">
                  <c:v>5.7008324999999997</c:v>
                </c:pt>
                <c:pt idx="5652">
                  <c:v>5.7004218750015996</c:v>
                </c:pt>
                <c:pt idx="5653">
                  <c:v>5.7000131250015995</c:v>
                </c:pt>
                <c:pt idx="5654">
                  <c:v>5.6995618750016002</c:v>
                </c:pt>
                <c:pt idx="5655">
                  <c:v>5.6991362499999996</c:v>
                </c:pt>
                <c:pt idx="5656">
                  <c:v>5.6986737500000002</c:v>
                </c:pt>
                <c:pt idx="5657">
                  <c:v>5.6982787500000001</c:v>
                </c:pt>
                <c:pt idx="5658">
                  <c:v>5.6978799999999996</c:v>
                </c:pt>
                <c:pt idx="5659">
                  <c:v>5.6974824999999996</c:v>
                </c:pt>
                <c:pt idx="5660">
                  <c:v>5.6971156250016</c:v>
                </c:pt>
                <c:pt idx="5661">
                  <c:v>5.6966243750015995</c:v>
                </c:pt>
                <c:pt idx="5662">
                  <c:v>5.6962706250016</c:v>
                </c:pt>
                <c:pt idx="5663">
                  <c:v>5.6959031250015997</c:v>
                </c:pt>
                <c:pt idx="5664">
                  <c:v>5.6954750000000001</c:v>
                </c:pt>
                <c:pt idx="5665">
                  <c:v>5.6950131250015996</c:v>
                </c:pt>
                <c:pt idx="5666">
                  <c:v>5.6944168750015995</c:v>
                </c:pt>
                <c:pt idx="5667">
                  <c:v>5.6938449999999996</c:v>
                </c:pt>
                <c:pt idx="5668">
                  <c:v>5.6932512500000003</c:v>
                </c:pt>
                <c:pt idx="5669">
                  <c:v>5.6927012499999998</c:v>
                </c:pt>
                <c:pt idx="5670">
                  <c:v>5.6921656250015999</c:v>
                </c:pt>
                <c:pt idx="5671">
                  <c:v>5.6917425000000001</c:v>
                </c:pt>
                <c:pt idx="5672">
                  <c:v>5.691325</c:v>
                </c:pt>
                <c:pt idx="5673">
                  <c:v>5.6909256250015998</c:v>
                </c:pt>
                <c:pt idx="5674">
                  <c:v>5.6905112500000001</c:v>
                </c:pt>
                <c:pt idx="5675">
                  <c:v>5.6901706250016</c:v>
                </c:pt>
                <c:pt idx="5676">
                  <c:v>5.6898368750015997</c:v>
                </c:pt>
                <c:pt idx="5677">
                  <c:v>5.6894862499999999</c:v>
                </c:pt>
                <c:pt idx="5678">
                  <c:v>5.6890650000000003</c:v>
                </c:pt>
                <c:pt idx="5679">
                  <c:v>5.6886337500000002</c:v>
                </c:pt>
                <c:pt idx="5680">
                  <c:v>5.6881975000000002</c:v>
                </c:pt>
                <c:pt idx="5681">
                  <c:v>5.6878462499999998</c:v>
                </c:pt>
                <c:pt idx="5682">
                  <c:v>5.6874099999999999</c:v>
                </c:pt>
                <c:pt idx="5683">
                  <c:v>5.6870874999999996</c:v>
                </c:pt>
                <c:pt idx="5684">
                  <c:v>5.6866293750015995</c:v>
                </c:pt>
                <c:pt idx="5685">
                  <c:v>5.6861662500000003</c:v>
                </c:pt>
                <c:pt idx="5686">
                  <c:v>5.6858031250016001</c:v>
                </c:pt>
                <c:pt idx="5687">
                  <c:v>5.6854449999999996</c:v>
                </c:pt>
                <c:pt idx="5688">
                  <c:v>5.6851212499999999</c:v>
                </c:pt>
                <c:pt idx="5689">
                  <c:v>5.6847899999999996</c:v>
                </c:pt>
                <c:pt idx="5690">
                  <c:v>5.6844468750015995</c:v>
                </c:pt>
                <c:pt idx="5691">
                  <c:v>5.6839218750015998</c:v>
                </c:pt>
                <c:pt idx="5692">
                  <c:v>5.6835687500000001</c:v>
                </c:pt>
                <c:pt idx="5693">
                  <c:v>5.6830968750016</c:v>
                </c:pt>
                <c:pt idx="5694">
                  <c:v>5.6826774999999996</c:v>
                </c:pt>
                <c:pt idx="5695">
                  <c:v>5.6821875000000004</c:v>
                </c:pt>
                <c:pt idx="5696">
                  <c:v>5.6817549999999999</c:v>
                </c:pt>
                <c:pt idx="5697">
                  <c:v>5.6814331250015995</c:v>
                </c:pt>
                <c:pt idx="5698">
                  <c:v>5.6809837500000002</c:v>
                </c:pt>
                <c:pt idx="5699">
                  <c:v>5.6806331250015996</c:v>
                </c:pt>
                <c:pt idx="5700">
                  <c:v>5.6802956250015999</c:v>
                </c:pt>
                <c:pt idx="5701">
                  <c:v>5.6798687499999998</c:v>
                </c:pt>
                <c:pt idx="5702">
                  <c:v>5.6794706250016</c:v>
                </c:pt>
                <c:pt idx="5703">
                  <c:v>5.6791343750015999</c:v>
                </c:pt>
                <c:pt idx="5704">
                  <c:v>5.6786518750015995</c:v>
                </c:pt>
                <c:pt idx="5705">
                  <c:v>5.6782550000000001</c:v>
                </c:pt>
                <c:pt idx="5706">
                  <c:v>5.6777525000000004</c:v>
                </c:pt>
                <c:pt idx="5707">
                  <c:v>5.6773956250015996</c:v>
                </c:pt>
                <c:pt idx="5708">
                  <c:v>5.6769793750015998</c:v>
                </c:pt>
                <c:pt idx="5709">
                  <c:v>5.6766131250015999</c:v>
                </c:pt>
                <c:pt idx="5710">
                  <c:v>5.6761581250016002</c:v>
                </c:pt>
                <c:pt idx="5711">
                  <c:v>5.6757724999999999</c:v>
                </c:pt>
                <c:pt idx="5712">
                  <c:v>5.6754343750015996</c:v>
                </c:pt>
                <c:pt idx="5713">
                  <c:v>5.6750850000000002</c:v>
                </c:pt>
                <c:pt idx="5714">
                  <c:v>5.6746037500000002</c:v>
                </c:pt>
                <c:pt idx="5715">
                  <c:v>5.6741975</c:v>
                </c:pt>
                <c:pt idx="5716">
                  <c:v>5.6737124999999997</c:v>
                </c:pt>
                <c:pt idx="5717">
                  <c:v>5.6732643750016001</c:v>
                </c:pt>
                <c:pt idx="5718">
                  <c:v>5.6728181250015997</c:v>
                </c:pt>
                <c:pt idx="5719">
                  <c:v>5.6723800000000004</c:v>
                </c:pt>
                <c:pt idx="5720">
                  <c:v>5.6718975</c:v>
                </c:pt>
                <c:pt idx="5721">
                  <c:v>5.6715443750015995</c:v>
                </c:pt>
                <c:pt idx="5722">
                  <c:v>5.6711056250015996</c:v>
                </c:pt>
                <c:pt idx="5723">
                  <c:v>5.6706531250015999</c:v>
                </c:pt>
                <c:pt idx="5724">
                  <c:v>5.6703056250015997</c:v>
                </c:pt>
                <c:pt idx="5725">
                  <c:v>5.6699331250015996</c:v>
                </c:pt>
                <c:pt idx="5726">
                  <c:v>5.6695543750016002</c:v>
                </c:pt>
                <c:pt idx="5727">
                  <c:v>5.6690606250015998</c:v>
                </c:pt>
                <c:pt idx="5728">
                  <c:v>5.6686968750015998</c:v>
                </c:pt>
                <c:pt idx="5729">
                  <c:v>5.6682143750015994</c:v>
                </c:pt>
                <c:pt idx="5730">
                  <c:v>5.6678731250015995</c:v>
                </c:pt>
                <c:pt idx="5731">
                  <c:v>5.6674912500000003</c:v>
                </c:pt>
                <c:pt idx="5732">
                  <c:v>5.6671418750016</c:v>
                </c:pt>
                <c:pt idx="5733">
                  <c:v>5.6666906250015998</c:v>
                </c:pt>
                <c:pt idx="5734">
                  <c:v>5.6663106250016</c:v>
                </c:pt>
                <c:pt idx="5735">
                  <c:v>5.6659837499999997</c:v>
                </c:pt>
                <c:pt idx="5736">
                  <c:v>5.6656368750016002</c:v>
                </c:pt>
                <c:pt idx="5737">
                  <c:v>5.6651987500000001</c:v>
                </c:pt>
                <c:pt idx="5738">
                  <c:v>5.6648287499999999</c:v>
                </c:pt>
                <c:pt idx="5739">
                  <c:v>5.6642512500000004</c:v>
                </c:pt>
                <c:pt idx="5740">
                  <c:v>5.6639268750016001</c:v>
                </c:pt>
                <c:pt idx="5741">
                  <c:v>5.6633374999999999</c:v>
                </c:pt>
                <c:pt idx="5742">
                  <c:v>5.6627506250015998</c:v>
                </c:pt>
                <c:pt idx="5743">
                  <c:v>5.6623181250016001</c:v>
                </c:pt>
                <c:pt idx="5744">
                  <c:v>5.6510524999999996</c:v>
                </c:pt>
                <c:pt idx="5745">
                  <c:v>5.6339706250015995</c:v>
                </c:pt>
                <c:pt idx="5746">
                  <c:v>5.6154006250016</c:v>
                </c:pt>
                <c:pt idx="5747">
                  <c:v>5.5957906250015998</c:v>
                </c:pt>
                <c:pt idx="5748">
                  <c:v>5.5753037499999998</c:v>
                </c:pt>
                <c:pt idx="5749">
                  <c:v>5.5539937500000001</c:v>
                </c:pt>
                <c:pt idx="5750">
                  <c:v>5.5321143750015995</c:v>
                </c:pt>
                <c:pt idx="5751">
                  <c:v>5.5095118750015999</c:v>
                </c:pt>
                <c:pt idx="5752">
                  <c:v>5.4863918750015994</c:v>
                </c:pt>
                <c:pt idx="5753">
                  <c:v>5.4628800000000002</c:v>
                </c:pt>
                <c:pt idx="5754">
                  <c:v>5.4497299999999997</c:v>
                </c:pt>
                <c:pt idx="5755">
                  <c:v>5.4419368750016002</c:v>
                </c:pt>
                <c:pt idx="5756">
                  <c:v>5.4352556250015995</c:v>
                </c:pt>
                <c:pt idx="5757">
                  <c:v>5.42920625</c:v>
                </c:pt>
                <c:pt idx="5758">
                  <c:v>5.4237337500000002</c:v>
                </c:pt>
                <c:pt idx="5759">
                  <c:v>5.4186312499999998</c:v>
                </c:pt>
                <c:pt idx="5760">
                  <c:v>5.4139381250016001</c:v>
                </c:pt>
                <c:pt idx="5761">
                  <c:v>5.4095825</c:v>
                </c:pt>
                <c:pt idx="5762">
                  <c:v>5.4055156250016001</c:v>
                </c:pt>
                <c:pt idx="5763">
                  <c:v>5.4015993750015996</c:v>
                </c:pt>
                <c:pt idx="5764">
                  <c:v>5.3979431250015999</c:v>
                </c:pt>
                <c:pt idx="5765">
                  <c:v>5.3943712499999998</c:v>
                </c:pt>
                <c:pt idx="5766">
                  <c:v>5.3909881250015994</c:v>
                </c:pt>
                <c:pt idx="5767">
                  <c:v>5.3877862500000004</c:v>
                </c:pt>
                <c:pt idx="5768">
                  <c:v>5.3847587499999996</c:v>
                </c:pt>
                <c:pt idx="5769">
                  <c:v>5.3818593750015999</c:v>
                </c:pt>
                <c:pt idx="5770">
                  <c:v>5.3790174999999998</c:v>
                </c:pt>
                <c:pt idx="5771">
                  <c:v>5.3763224999999997</c:v>
                </c:pt>
                <c:pt idx="5772">
                  <c:v>5.37369875</c:v>
                </c:pt>
                <c:pt idx="5773">
                  <c:v>5.3711006250016</c:v>
                </c:pt>
                <c:pt idx="5774">
                  <c:v>5.3685987500000003</c:v>
                </c:pt>
                <c:pt idx="5775">
                  <c:v>5.36619125</c:v>
                </c:pt>
                <c:pt idx="5776">
                  <c:v>5.3638325</c:v>
                </c:pt>
                <c:pt idx="5777">
                  <c:v>5.3615075000000001</c:v>
                </c:pt>
                <c:pt idx="5778">
                  <c:v>5.3592481250016002</c:v>
                </c:pt>
                <c:pt idx="5779">
                  <c:v>5.35701625</c:v>
                </c:pt>
                <c:pt idx="5780">
                  <c:v>5.3549125000000002</c:v>
                </c:pt>
                <c:pt idx="5781">
                  <c:v>5.3527412500000002</c:v>
                </c:pt>
                <c:pt idx="5782">
                  <c:v>5.3506493750016002</c:v>
                </c:pt>
                <c:pt idx="5783">
                  <c:v>5.3487012500000004</c:v>
                </c:pt>
                <c:pt idx="5784">
                  <c:v>5.3467425000000004</c:v>
                </c:pt>
                <c:pt idx="5785">
                  <c:v>5.3448306250015998</c:v>
                </c:pt>
                <c:pt idx="5786">
                  <c:v>5.3429831250015996</c:v>
                </c:pt>
                <c:pt idx="5787">
                  <c:v>5.3411156250016001</c:v>
                </c:pt>
                <c:pt idx="5788">
                  <c:v>5.3393050000000004</c:v>
                </c:pt>
                <c:pt idx="5789">
                  <c:v>5.3375518750015996</c:v>
                </c:pt>
                <c:pt idx="5790">
                  <c:v>5.3357506250015998</c:v>
                </c:pt>
                <c:pt idx="5791">
                  <c:v>5.3340318750015996</c:v>
                </c:pt>
                <c:pt idx="5792">
                  <c:v>5.3323774999999998</c:v>
                </c:pt>
                <c:pt idx="5793">
                  <c:v>5.3306931250015994</c:v>
                </c:pt>
                <c:pt idx="5794">
                  <c:v>5.3291037499999998</c:v>
                </c:pt>
                <c:pt idx="5795">
                  <c:v>5.3275006250015995</c:v>
                </c:pt>
                <c:pt idx="5796">
                  <c:v>5.3259168750015995</c:v>
                </c:pt>
                <c:pt idx="5797">
                  <c:v>5.3244699999999998</c:v>
                </c:pt>
                <c:pt idx="5798">
                  <c:v>5.3229806250016001</c:v>
                </c:pt>
                <c:pt idx="5799">
                  <c:v>5.3214918750016</c:v>
                </c:pt>
                <c:pt idx="5800">
                  <c:v>5.3200649999999996</c:v>
                </c:pt>
                <c:pt idx="5801">
                  <c:v>5.3186343750015999</c:v>
                </c:pt>
                <c:pt idx="5802">
                  <c:v>5.3171781250015995</c:v>
                </c:pt>
                <c:pt idx="5803">
                  <c:v>5.3157618750015994</c:v>
                </c:pt>
                <c:pt idx="5804">
                  <c:v>5.3142624999999999</c:v>
                </c:pt>
                <c:pt idx="5805">
                  <c:v>5.3128393750015999</c:v>
                </c:pt>
                <c:pt idx="5806">
                  <c:v>5.3114150000000002</c:v>
                </c:pt>
                <c:pt idx="5807">
                  <c:v>5.3099749999999997</c:v>
                </c:pt>
                <c:pt idx="5808">
                  <c:v>5.3085599999999999</c:v>
                </c:pt>
                <c:pt idx="5809">
                  <c:v>5.3071774999999999</c:v>
                </c:pt>
                <c:pt idx="5810">
                  <c:v>5.3057650000000001</c:v>
                </c:pt>
                <c:pt idx="5811">
                  <c:v>5.3044393750015999</c:v>
                </c:pt>
                <c:pt idx="5812">
                  <c:v>5.3031112499999997</c:v>
                </c:pt>
                <c:pt idx="5813">
                  <c:v>5.3017893750015999</c:v>
                </c:pt>
                <c:pt idx="5814">
                  <c:v>5.3004843750015995</c:v>
                </c:pt>
                <c:pt idx="5815">
                  <c:v>5.2992537500000001</c:v>
                </c:pt>
                <c:pt idx="5816">
                  <c:v>5.2979406250015995</c:v>
                </c:pt>
                <c:pt idx="5817">
                  <c:v>5.2966968750015999</c:v>
                </c:pt>
                <c:pt idx="5818">
                  <c:v>5.2954218750016002</c:v>
                </c:pt>
                <c:pt idx="5819">
                  <c:v>5.2941925000000003</c:v>
                </c:pt>
                <c:pt idx="5820">
                  <c:v>5.2929268750015996</c:v>
                </c:pt>
                <c:pt idx="5821">
                  <c:v>5.2917256250015994</c:v>
                </c:pt>
                <c:pt idx="5822">
                  <c:v>5.2904443750015995</c:v>
                </c:pt>
                <c:pt idx="5823">
                  <c:v>5.2892718750015995</c:v>
                </c:pt>
                <c:pt idx="5824">
                  <c:v>5.2880574999999999</c:v>
                </c:pt>
                <c:pt idx="5825">
                  <c:v>5.2868262499999998</c:v>
                </c:pt>
                <c:pt idx="5826">
                  <c:v>5.2855987500000001</c:v>
                </c:pt>
                <c:pt idx="5827">
                  <c:v>5.2843906250016</c:v>
                </c:pt>
                <c:pt idx="5828">
                  <c:v>5.2831631250015993</c:v>
                </c:pt>
                <c:pt idx="5829">
                  <c:v>5.2819450000000003</c:v>
                </c:pt>
                <c:pt idx="5830">
                  <c:v>5.2807368750016002</c:v>
                </c:pt>
                <c:pt idx="5831">
                  <c:v>5.2794943750016001</c:v>
                </c:pt>
                <c:pt idx="5832">
                  <c:v>5.2783150000000001</c:v>
                </c:pt>
                <c:pt idx="5833">
                  <c:v>5.2770637499999999</c:v>
                </c:pt>
                <c:pt idx="5834">
                  <c:v>5.2758906250016002</c:v>
                </c:pt>
                <c:pt idx="5835">
                  <c:v>5.2746300000000002</c:v>
                </c:pt>
                <c:pt idx="5836">
                  <c:v>5.2734687500000001</c:v>
                </c:pt>
                <c:pt idx="5837">
                  <c:v>5.2722512500000001</c:v>
                </c:pt>
                <c:pt idx="5838">
                  <c:v>5.2710318750015999</c:v>
                </c:pt>
                <c:pt idx="5839">
                  <c:v>5.2698193750015996</c:v>
                </c:pt>
                <c:pt idx="5840">
                  <c:v>5.2686374999999996</c:v>
                </c:pt>
                <c:pt idx="5841">
                  <c:v>5.2674162500000001</c:v>
                </c:pt>
                <c:pt idx="5842">
                  <c:v>5.2662137500000004</c:v>
                </c:pt>
                <c:pt idx="5843">
                  <c:v>5.2650331250016</c:v>
                </c:pt>
                <c:pt idx="5844">
                  <c:v>5.2638850000000001</c:v>
                </c:pt>
                <c:pt idx="5845">
                  <c:v>5.2627756250016002</c:v>
                </c:pt>
                <c:pt idx="5846">
                  <c:v>5.2615856250016</c:v>
                </c:pt>
                <c:pt idx="5847">
                  <c:v>5.2603443750015995</c:v>
                </c:pt>
                <c:pt idx="5848">
                  <c:v>5.2592256250015996</c:v>
                </c:pt>
                <c:pt idx="5849">
                  <c:v>5.2580562500000001</c:v>
                </c:pt>
                <c:pt idx="5850">
                  <c:v>5.2568781250015997</c:v>
                </c:pt>
                <c:pt idx="5851">
                  <c:v>5.2556562500000004</c:v>
                </c:pt>
                <c:pt idx="5852">
                  <c:v>5.2544887500000002</c:v>
                </c:pt>
                <c:pt idx="5853">
                  <c:v>5.2532887500000003</c:v>
                </c:pt>
                <c:pt idx="5854">
                  <c:v>5.2520981250015994</c:v>
                </c:pt>
                <c:pt idx="5855">
                  <c:v>5.2508431250015999</c:v>
                </c:pt>
                <c:pt idx="5856">
                  <c:v>5.2497056250015994</c:v>
                </c:pt>
                <c:pt idx="5857">
                  <c:v>5.2485837499999999</c:v>
                </c:pt>
                <c:pt idx="5858">
                  <c:v>5.2474175000000001</c:v>
                </c:pt>
                <c:pt idx="5859">
                  <c:v>5.2462462500000004</c:v>
                </c:pt>
                <c:pt idx="5860">
                  <c:v>5.2451675</c:v>
                </c:pt>
                <c:pt idx="5861">
                  <c:v>5.2441075000000001</c:v>
                </c:pt>
                <c:pt idx="5862">
                  <c:v>5.2429893750016001</c:v>
                </c:pt>
                <c:pt idx="5863">
                  <c:v>5.2418725000000004</c:v>
                </c:pt>
                <c:pt idx="5864">
                  <c:v>5.2407950000000003</c:v>
                </c:pt>
                <c:pt idx="5865">
                  <c:v>5.2397262500000004</c:v>
                </c:pt>
                <c:pt idx="5866">
                  <c:v>5.2386746875007999</c:v>
                </c:pt>
                <c:pt idx="5867">
                  <c:v>5.2375821875007995</c:v>
                </c:pt>
                <c:pt idx="5868">
                  <c:v>5.2365312499999996</c:v>
                </c:pt>
                <c:pt idx="5869">
                  <c:v>5.2355153124992002</c:v>
                </c:pt>
                <c:pt idx="5870">
                  <c:v>5.2344356250016002</c:v>
                </c:pt>
                <c:pt idx="5871">
                  <c:v>5.2333615624992005</c:v>
                </c:pt>
                <c:pt idx="5872">
                  <c:v>5.2323131250016006</c:v>
                </c:pt>
                <c:pt idx="5873">
                  <c:v>5.2312940624992006</c:v>
                </c:pt>
                <c:pt idx="5874">
                  <c:v>5.2302443750016003</c:v>
                </c:pt>
                <c:pt idx="5875">
                  <c:v>5.2292568750016004</c:v>
                </c:pt>
                <c:pt idx="5876">
                  <c:v>5.2282187499999999</c:v>
                </c:pt>
                <c:pt idx="5877">
                  <c:v>5.2272659375007997</c:v>
                </c:pt>
                <c:pt idx="5878">
                  <c:v>5.2262412500000002</c:v>
                </c:pt>
                <c:pt idx="5879">
                  <c:v>5.2252131250016003</c:v>
                </c:pt>
                <c:pt idx="5880">
                  <c:v>5.2241906250016008</c:v>
                </c:pt>
                <c:pt idx="5881">
                  <c:v>5.2232737499999997</c:v>
                </c:pt>
                <c:pt idx="5882">
                  <c:v>5.2222499999999998</c:v>
                </c:pt>
                <c:pt idx="5883">
                  <c:v>5.2212500000000004</c:v>
                </c:pt>
                <c:pt idx="5884">
                  <c:v>5.2201934375007992</c:v>
                </c:pt>
                <c:pt idx="5885">
                  <c:v>5.2192203124992007</c:v>
                </c:pt>
                <c:pt idx="5886">
                  <c:v>5.218203125001601</c:v>
                </c:pt>
                <c:pt idx="5887">
                  <c:v>5.2172353124992004</c:v>
                </c:pt>
                <c:pt idx="5888">
                  <c:v>5.2162893750016002</c:v>
                </c:pt>
                <c:pt idx="5889">
                  <c:v>5.2153787500000002</c:v>
                </c:pt>
                <c:pt idx="5890">
                  <c:v>5.2144028124992001</c:v>
                </c:pt>
                <c:pt idx="5891">
                  <c:v>5.2133484375007999</c:v>
                </c:pt>
                <c:pt idx="5892">
                  <c:v>5.2124615624992003</c:v>
                </c:pt>
                <c:pt idx="5893">
                  <c:v>5.2116003124992005</c:v>
                </c:pt>
                <c:pt idx="5894">
                  <c:v>5.2107228124992009</c:v>
                </c:pt>
                <c:pt idx="5895">
                  <c:v>5.2097934375007995</c:v>
                </c:pt>
                <c:pt idx="5896">
                  <c:v>5.2088634375007992</c:v>
                </c:pt>
                <c:pt idx="5897">
                  <c:v>5.2079321875007993</c:v>
                </c:pt>
                <c:pt idx="5898">
                  <c:v>5.206988125001601</c:v>
                </c:pt>
                <c:pt idx="5899">
                  <c:v>5.2059881250016007</c:v>
                </c:pt>
                <c:pt idx="5900">
                  <c:v>5.2050506250016007</c:v>
                </c:pt>
                <c:pt idx="5901">
                  <c:v>5.2042409375007992</c:v>
                </c:pt>
                <c:pt idx="5902">
                  <c:v>5.2032778124992003</c:v>
                </c:pt>
                <c:pt idx="5903">
                  <c:v>5.2022981250016009</c:v>
                </c:pt>
                <c:pt idx="5904">
                  <c:v>5.2013634375007998</c:v>
                </c:pt>
                <c:pt idx="5905">
                  <c:v>5.2005015624992001</c:v>
                </c:pt>
                <c:pt idx="5906">
                  <c:v>5.1996346875007999</c:v>
                </c:pt>
                <c:pt idx="5907">
                  <c:v>5.1987009375007993</c:v>
                </c:pt>
                <c:pt idx="5908">
                  <c:v>5.1978150000000003</c:v>
                </c:pt>
                <c:pt idx="5909">
                  <c:v>5.1969771875007993</c:v>
                </c:pt>
                <c:pt idx="5910">
                  <c:v>5.1961075000000001</c:v>
                </c:pt>
                <c:pt idx="5911">
                  <c:v>5.1951843750016007</c:v>
                </c:pt>
                <c:pt idx="5912">
                  <c:v>5.1943453124992001</c:v>
                </c:pt>
                <c:pt idx="5913">
                  <c:v>5.1934843750016002</c:v>
                </c:pt>
                <c:pt idx="5914">
                  <c:v>5.1926084375007999</c:v>
                </c:pt>
                <c:pt idx="5915">
                  <c:v>5.1917109375007993</c:v>
                </c:pt>
                <c:pt idx="5916">
                  <c:v>5.1908821875007991</c:v>
                </c:pt>
                <c:pt idx="5917">
                  <c:v>5.1900209375007993</c:v>
                </c:pt>
                <c:pt idx="5918">
                  <c:v>5.1891396875007993</c:v>
                </c:pt>
                <c:pt idx="5919">
                  <c:v>5.1882531250016006</c:v>
                </c:pt>
                <c:pt idx="5920">
                  <c:v>5.1874453124992002</c:v>
                </c:pt>
                <c:pt idx="5921">
                  <c:v>5.1866237499999999</c:v>
                </c:pt>
                <c:pt idx="5922">
                  <c:v>5.185780625001601</c:v>
                </c:pt>
                <c:pt idx="5923">
                  <c:v>5.1849759375007993</c:v>
                </c:pt>
                <c:pt idx="5924">
                  <c:v>5.1841959375007995</c:v>
                </c:pt>
                <c:pt idx="5925">
                  <c:v>5.1833349999999996</c:v>
                </c:pt>
                <c:pt idx="5926">
                  <c:v>5.1824975000000002</c:v>
                </c:pt>
                <c:pt idx="5927">
                  <c:v>5.1817334375007995</c:v>
                </c:pt>
                <c:pt idx="5928">
                  <c:v>5.18094375</c:v>
                </c:pt>
                <c:pt idx="5929">
                  <c:v>5.180173125001601</c:v>
                </c:pt>
                <c:pt idx="5930">
                  <c:v>5.1794043750016003</c:v>
                </c:pt>
                <c:pt idx="5931">
                  <c:v>5.1785943750016008</c:v>
                </c:pt>
                <c:pt idx="5932">
                  <c:v>5.1778034375007991</c:v>
                </c:pt>
                <c:pt idx="5933">
                  <c:v>5.1770140624992003</c:v>
                </c:pt>
                <c:pt idx="5934">
                  <c:v>5.1762190624992002</c:v>
                </c:pt>
                <c:pt idx="5935">
                  <c:v>5.1754684375007995</c:v>
                </c:pt>
                <c:pt idx="5936">
                  <c:v>5.1747171875007991</c:v>
                </c:pt>
                <c:pt idx="5937">
                  <c:v>5.1739353124992009</c:v>
                </c:pt>
                <c:pt idx="5938">
                  <c:v>5.1732003124992003</c:v>
                </c:pt>
                <c:pt idx="5939">
                  <c:v>5.1724181250016006</c:v>
                </c:pt>
                <c:pt idx="5940">
                  <c:v>5.1716853124992008</c:v>
                </c:pt>
                <c:pt idx="5941">
                  <c:v>5.1709296875007995</c:v>
                </c:pt>
                <c:pt idx="5942">
                  <c:v>5.1702475000000003</c:v>
                </c:pt>
                <c:pt idx="5943">
                  <c:v>5.1695387500000001</c:v>
                </c:pt>
                <c:pt idx="5944">
                  <c:v>5.1688481250016007</c:v>
                </c:pt>
                <c:pt idx="5945">
                  <c:v>5.1681065624992009</c:v>
                </c:pt>
                <c:pt idx="5946">
                  <c:v>5.1673787500000001</c:v>
                </c:pt>
                <c:pt idx="5947">
                  <c:v>5.1666384375007999</c:v>
                </c:pt>
                <c:pt idx="5948">
                  <c:v>5.1659428124992006</c:v>
                </c:pt>
                <c:pt idx="5949">
                  <c:v>5.1652874999999998</c:v>
                </c:pt>
                <c:pt idx="5950">
                  <c:v>5.1645896875007997</c:v>
                </c:pt>
                <c:pt idx="5951">
                  <c:v>5.1638859375007993</c:v>
                </c:pt>
                <c:pt idx="5952">
                  <c:v>5.1631903124992009</c:v>
                </c:pt>
                <c:pt idx="5953">
                  <c:v>5.1624337499999999</c:v>
                </c:pt>
                <c:pt idx="5954">
                  <c:v>5.1617646875007992</c:v>
                </c:pt>
                <c:pt idx="5955">
                  <c:v>5.1610521875007995</c:v>
                </c:pt>
                <c:pt idx="5956">
                  <c:v>5.1603687499999999</c:v>
                </c:pt>
                <c:pt idx="5957">
                  <c:v>5.1597256250016006</c:v>
                </c:pt>
                <c:pt idx="5958">
                  <c:v>5.1590734375007994</c:v>
                </c:pt>
                <c:pt idx="5959">
                  <c:v>5.1584028124992001</c:v>
                </c:pt>
                <c:pt idx="5960">
                  <c:v>5.1577349999999997</c:v>
                </c:pt>
                <c:pt idx="5961">
                  <c:v>5.1570628124992002</c:v>
                </c:pt>
                <c:pt idx="5962">
                  <c:v>5.1564090624992005</c:v>
                </c:pt>
                <c:pt idx="5963">
                  <c:v>5.1557581250016007</c:v>
                </c:pt>
                <c:pt idx="5964">
                  <c:v>5.1550687499999999</c:v>
                </c:pt>
                <c:pt idx="5965">
                  <c:v>5.1544662499999996</c:v>
                </c:pt>
                <c:pt idx="5966">
                  <c:v>5.1538218750016007</c:v>
                </c:pt>
                <c:pt idx="5967">
                  <c:v>5.15316375</c:v>
                </c:pt>
                <c:pt idx="5968">
                  <c:v>5.1524990624992002</c:v>
                </c:pt>
                <c:pt idx="5969">
                  <c:v>5.151866875001601</c:v>
                </c:pt>
                <c:pt idx="5970">
                  <c:v>5.1512478124992009</c:v>
                </c:pt>
                <c:pt idx="5971">
                  <c:v>5.1506800000000004</c:v>
                </c:pt>
                <c:pt idx="5972">
                  <c:v>5.1500453124992003</c:v>
                </c:pt>
                <c:pt idx="5973">
                  <c:v>5.1494843750016006</c:v>
                </c:pt>
                <c:pt idx="5974">
                  <c:v>5.1488818750016003</c:v>
                </c:pt>
                <c:pt idx="5975">
                  <c:v>5.1482728124992008</c:v>
                </c:pt>
                <c:pt idx="5976">
                  <c:v>5.1476621875007993</c:v>
                </c:pt>
                <c:pt idx="5977">
                  <c:v>5.147115625001601</c:v>
                </c:pt>
                <c:pt idx="5978">
                  <c:v>5.1465831250016008</c:v>
                </c:pt>
                <c:pt idx="5979">
                  <c:v>5.1460040624992001</c:v>
                </c:pt>
                <c:pt idx="5980">
                  <c:v>5.1453740624992008</c:v>
                </c:pt>
                <c:pt idx="5981">
                  <c:v>5.1448115624992008</c:v>
                </c:pt>
                <c:pt idx="5982">
                  <c:v>5.1442318750016005</c:v>
                </c:pt>
                <c:pt idx="5983">
                  <c:v>5.14368625</c:v>
                </c:pt>
                <c:pt idx="5984">
                  <c:v>5.1431240624992007</c:v>
                </c:pt>
                <c:pt idx="5985">
                  <c:v>5.1426043750016008</c:v>
                </c:pt>
                <c:pt idx="5986">
                  <c:v>5.1420678124992003</c:v>
                </c:pt>
                <c:pt idx="5987">
                  <c:v>5.1415487500000001</c:v>
                </c:pt>
                <c:pt idx="5988">
                  <c:v>5.1409228124992001</c:v>
                </c:pt>
                <c:pt idx="5989">
                  <c:v>5.1404093750016004</c:v>
                </c:pt>
                <c:pt idx="5990">
                  <c:v>5.1398546875007991</c:v>
                </c:pt>
                <c:pt idx="5991">
                  <c:v>5.1393362500000004</c:v>
                </c:pt>
                <c:pt idx="5992">
                  <c:v>5.1387953124992007</c:v>
                </c:pt>
                <c:pt idx="5993">
                  <c:v>5.1382250000000003</c:v>
                </c:pt>
                <c:pt idx="5994">
                  <c:v>5.1376762500000002</c:v>
                </c:pt>
                <c:pt idx="5995">
                  <c:v>5.1371112500000002</c:v>
                </c:pt>
                <c:pt idx="5996">
                  <c:v>5.1365553124992003</c:v>
                </c:pt>
                <c:pt idx="5997">
                  <c:v>5.1360225000000002</c:v>
                </c:pt>
                <c:pt idx="5998">
                  <c:v>5.1355615624992002</c:v>
                </c:pt>
                <c:pt idx="5999">
                  <c:v>5.1350384375007998</c:v>
                </c:pt>
                <c:pt idx="6000">
                  <c:v>5.1345468750016003</c:v>
                </c:pt>
                <c:pt idx="6001">
                  <c:v>5.1340009375007991</c:v>
                </c:pt>
                <c:pt idx="6002">
                  <c:v>5.1335096875007995</c:v>
                </c:pt>
                <c:pt idx="6003">
                  <c:v>5.1330578124992003</c:v>
                </c:pt>
                <c:pt idx="6004">
                  <c:v>5.1325634375007994</c:v>
                </c:pt>
                <c:pt idx="6005">
                  <c:v>5.1320415624992002</c:v>
                </c:pt>
                <c:pt idx="6006">
                  <c:v>5.1315428124992009</c:v>
                </c:pt>
                <c:pt idx="6007">
                  <c:v>5.1310553124992007</c:v>
                </c:pt>
                <c:pt idx="6008">
                  <c:v>5.1305181250016005</c:v>
                </c:pt>
                <c:pt idx="6009">
                  <c:v>5.1300009375007996</c:v>
                </c:pt>
                <c:pt idx="6010">
                  <c:v>5.12951625</c:v>
                </c:pt>
                <c:pt idx="6011">
                  <c:v>5.1290715624992007</c:v>
                </c:pt>
                <c:pt idx="6012">
                  <c:v>5.1286025000000004</c:v>
                </c:pt>
                <c:pt idx="6013">
                  <c:v>5.1280887499999999</c:v>
                </c:pt>
                <c:pt idx="6014">
                  <c:v>5.1276334375007995</c:v>
                </c:pt>
                <c:pt idx="6015">
                  <c:v>5.1272265624992004</c:v>
                </c:pt>
                <c:pt idx="6016">
                  <c:v>5.1268009375007999</c:v>
                </c:pt>
                <c:pt idx="6017">
                  <c:v>5.1263059375007991</c:v>
                </c:pt>
                <c:pt idx="6018">
                  <c:v>5.1259118750016004</c:v>
                </c:pt>
                <c:pt idx="6019">
                  <c:v>5.1254834375007992</c:v>
                </c:pt>
                <c:pt idx="6020">
                  <c:v>5.1250324999999997</c:v>
                </c:pt>
                <c:pt idx="6021">
                  <c:v>5.1245153124992004</c:v>
                </c:pt>
                <c:pt idx="6022">
                  <c:v>5.1240281250016002</c:v>
                </c:pt>
                <c:pt idx="6023">
                  <c:v>5.1235815624992007</c:v>
                </c:pt>
                <c:pt idx="6024">
                  <c:v>5.1231256250016006</c:v>
                </c:pt>
                <c:pt idx="6025">
                  <c:v>5.1227312500000002</c:v>
                </c:pt>
                <c:pt idx="6026">
                  <c:v>5.1223062500000003</c:v>
                </c:pt>
                <c:pt idx="6027">
                  <c:v>5.1218765624992004</c:v>
                </c:pt>
                <c:pt idx="6028">
                  <c:v>5.1214343750016003</c:v>
                </c:pt>
                <c:pt idx="6029">
                  <c:v>5.1209846875007994</c:v>
                </c:pt>
                <c:pt idx="6030">
                  <c:v>5.1205921875007991</c:v>
                </c:pt>
                <c:pt idx="6031">
                  <c:v>5.1201853124992009</c:v>
                </c:pt>
                <c:pt idx="6032">
                  <c:v>5.1197928124992007</c:v>
                </c:pt>
                <c:pt idx="6033">
                  <c:v>5.1193778124992004</c:v>
                </c:pt>
                <c:pt idx="6034">
                  <c:v>5.1190293750016007</c:v>
                </c:pt>
                <c:pt idx="6035">
                  <c:v>5.1185637499999999</c:v>
                </c:pt>
                <c:pt idx="6036">
                  <c:v>5.1181706250016008</c:v>
                </c:pt>
                <c:pt idx="6037">
                  <c:v>5.1177506250016007</c:v>
                </c:pt>
                <c:pt idx="6038">
                  <c:v>5.1173624999999996</c:v>
                </c:pt>
                <c:pt idx="6039">
                  <c:v>5.1169659375007992</c:v>
                </c:pt>
                <c:pt idx="6040">
                  <c:v>5.1166028124992007</c:v>
                </c:pt>
                <c:pt idx="6041">
                  <c:v>5.1162512500000004</c:v>
                </c:pt>
                <c:pt idx="6042">
                  <c:v>5.11588625</c:v>
                </c:pt>
                <c:pt idx="6043">
                  <c:v>5.1154900000000003</c:v>
                </c:pt>
                <c:pt idx="6044">
                  <c:v>5.1150990624992003</c:v>
                </c:pt>
                <c:pt idx="6045">
                  <c:v>5.1145115624992004</c:v>
                </c:pt>
                <c:pt idx="6046">
                  <c:v>5.1141681250016005</c:v>
                </c:pt>
                <c:pt idx="6047">
                  <c:v>5.1138087499999996</c:v>
                </c:pt>
                <c:pt idx="6048">
                  <c:v>5.113484375001601</c:v>
                </c:pt>
                <c:pt idx="6049">
                  <c:v>5.1131315624992002</c:v>
                </c:pt>
                <c:pt idx="6050">
                  <c:v>5.1127425000000004</c:v>
                </c:pt>
                <c:pt idx="6051">
                  <c:v>5.1121440624992003</c:v>
                </c:pt>
                <c:pt idx="6052">
                  <c:v>5.1118212500000002</c:v>
                </c:pt>
                <c:pt idx="6053">
                  <c:v>5.1114350000000002</c:v>
                </c:pt>
                <c:pt idx="6054">
                  <c:v>5.1110243750016009</c:v>
                </c:pt>
                <c:pt idx="6055">
                  <c:v>5.1104337500000003</c:v>
                </c:pt>
                <c:pt idx="6056">
                  <c:v>5.1101049999999999</c:v>
                </c:pt>
                <c:pt idx="6057">
                  <c:v>5.10947</c:v>
                </c:pt>
                <c:pt idx="6058">
                  <c:v>5.1091199999999999</c:v>
                </c:pt>
                <c:pt idx="6059">
                  <c:v>5.1085828124992005</c:v>
                </c:pt>
                <c:pt idx="6060">
                  <c:v>5.1079703124992006</c:v>
                </c:pt>
                <c:pt idx="6061">
                  <c:v>5.1076362499999997</c:v>
                </c:pt>
                <c:pt idx="6062">
                  <c:v>5.1073065624992005</c:v>
                </c:pt>
                <c:pt idx="6063">
                  <c:v>5.10678375</c:v>
                </c:pt>
                <c:pt idx="6064">
                  <c:v>5.106306875001601</c:v>
                </c:pt>
                <c:pt idx="6065">
                  <c:v>5.1056993750016009</c:v>
                </c:pt>
                <c:pt idx="6066">
                  <c:v>5.1052131250016002</c:v>
                </c:pt>
                <c:pt idx="6067">
                  <c:v>5.1047196875007996</c:v>
                </c:pt>
                <c:pt idx="6068">
                  <c:v>5.1041359375007991</c:v>
                </c:pt>
                <c:pt idx="6069">
                  <c:v>5.1035312499999996</c:v>
                </c:pt>
                <c:pt idx="6070">
                  <c:v>5.1030171875007992</c:v>
                </c:pt>
                <c:pt idx="6071">
                  <c:v>5.1025324999999997</c:v>
                </c:pt>
                <c:pt idx="6072">
                  <c:v>5.1020643750016008</c:v>
                </c:pt>
                <c:pt idx="6073">
                  <c:v>5.10159875</c:v>
                </c:pt>
                <c:pt idx="6074">
                  <c:v>5.1011612499999996</c:v>
                </c:pt>
                <c:pt idx="6075">
                  <c:v>5.1006918750016004</c:v>
                </c:pt>
                <c:pt idx="6076">
                  <c:v>5.1002574999999997</c:v>
                </c:pt>
                <c:pt idx="6077">
                  <c:v>5.099843125001601</c:v>
                </c:pt>
                <c:pt idx="6078">
                  <c:v>5.0994487499999996</c:v>
                </c:pt>
                <c:pt idx="6079">
                  <c:v>5.0990512499999996</c:v>
                </c:pt>
                <c:pt idx="6080">
                  <c:v>5.0986634375007993</c:v>
                </c:pt>
                <c:pt idx="6081">
                  <c:v>5.0982853124992005</c:v>
                </c:pt>
                <c:pt idx="6082">
                  <c:v>5.0979578124992004</c:v>
                </c:pt>
                <c:pt idx="6083">
                  <c:v>5.0976262500000002</c:v>
                </c:pt>
                <c:pt idx="6084">
                  <c:v>5.0972171875007994</c:v>
                </c:pt>
                <c:pt idx="6085">
                  <c:v>5.0968593750016007</c:v>
                </c:pt>
                <c:pt idx="6086">
                  <c:v>5.0963596875007999</c:v>
                </c:pt>
                <c:pt idx="6087">
                  <c:v>5.0959349999999999</c:v>
                </c:pt>
                <c:pt idx="6088">
                  <c:v>5.0956106250016004</c:v>
                </c:pt>
                <c:pt idx="6089">
                  <c:v>5.0952334375007995</c:v>
                </c:pt>
                <c:pt idx="6090">
                  <c:v>5.0947634375007995</c:v>
                </c:pt>
                <c:pt idx="6091">
                  <c:v>5.0944159375007994</c:v>
                </c:pt>
                <c:pt idx="6092">
                  <c:v>5.0940306250016008</c:v>
                </c:pt>
                <c:pt idx="6093">
                  <c:v>5.0936574999999999</c:v>
                </c:pt>
                <c:pt idx="6094">
                  <c:v>5.0932837500000003</c:v>
                </c:pt>
                <c:pt idx="6095">
                  <c:v>5.0929590624992009</c:v>
                </c:pt>
                <c:pt idx="6096">
                  <c:v>5.0926131250016002</c:v>
                </c:pt>
                <c:pt idx="6097">
                  <c:v>5.092276875001601</c:v>
                </c:pt>
                <c:pt idx="6098">
                  <c:v>5.0918803124992005</c:v>
                </c:pt>
                <c:pt idx="6099">
                  <c:v>5.0915034375007995</c:v>
                </c:pt>
                <c:pt idx="6100">
                  <c:v>5.0911737500000003</c:v>
                </c:pt>
                <c:pt idx="6101">
                  <c:v>5.0908434375007996</c:v>
                </c:pt>
                <c:pt idx="6102">
                  <c:v>5.0904443750016002</c:v>
                </c:pt>
                <c:pt idx="6103">
                  <c:v>5.0901031250016002</c:v>
                </c:pt>
                <c:pt idx="6104">
                  <c:v>5.0897659375007995</c:v>
                </c:pt>
                <c:pt idx="6105">
                  <c:v>5.0894268750016005</c:v>
                </c:pt>
                <c:pt idx="6106">
                  <c:v>5.0890599999999999</c:v>
                </c:pt>
                <c:pt idx="6107">
                  <c:v>5.0887628124992004</c:v>
                </c:pt>
                <c:pt idx="6108">
                  <c:v>5.0885131250016009</c:v>
                </c:pt>
                <c:pt idx="6109">
                  <c:v>5.0883725000000002</c:v>
                </c:pt>
                <c:pt idx="6110">
                  <c:v>5.088183125001601</c:v>
                </c:pt>
                <c:pt idx="6111">
                  <c:v>5.0883321875007992</c:v>
                </c:pt>
                <c:pt idx="6112">
                  <c:v>5.0884324999999997</c:v>
                </c:pt>
                <c:pt idx="6113">
                  <c:v>5.088756875001601</c:v>
                </c:pt>
                <c:pt idx="6114">
                  <c:v>5.0890884375007994</c:v>
                </c:pt>
                <c:pt idx="6115">
                  <c:v>5.0894462499999999</c:v>
                </c:pt>
                <c:pt idx="6116">
                  <c:v>5.0897703124992004</c:v>
                </c:pt>
                <c:pt idx="6117">
                  <c:v>5.0901906250016005</c:v>
                </c:pt>
                <c:pt idx="6118">
                  <c:v>5.0906409375007993</c:v>
                </c:pt>
                <c:pt idx="6119">
                  <c:v>5.0911121875007996</c:v>
                </c:pt>
                <c:pt idx="6120">
                  <c:v>5.0915049999999997</c:v>
                </c:pt>
                <c:pt idx="6121">
                  <c:v>5.0918928124992009</c:v>
                </c:pt>
                <c:pt idx="6122">
                  <c:v>5.0922168750016006</c:v>
                </c:pt>
                <c:pt idx="6123">
                  <c:v>5.0925615624992009</c:v>
                </c:pt>
                <c:pt idx="6124">
                  <c:v>5.0930087500000001</c:v>
                </c:pt>
                <c:pt idx="6125">
                  <c:v>5.0934974999999998</c:v>
                </c:pt>
                <c:pt idx="6126">
                  <c:v>5.0939415624992002</c:v>
                </c:pt>
                <c:pt idx="6127">
                  <c:v>5.0944687499999999</c:v>
                </c:pt>
                <c:pt idx="6128">
                  <c:v>5.0949462499999996</c:v>
                </c:pt>
                <c:pt idx="6129">
                  <c:v>5.0955118750016002</c:v>
                </c:pt>
                <c:pt idx="6130">
                  <c:v>5.0959981250016009</c:v>
                </c:pt>
                <c:pt idx="6131">
                  <c:v>5.0965474999999998</c:v>
                </c:pt>
                <c:pt idx="6132">
                  <c:v>5.0971003124992009</c:v>
                </c:pt>
                <c:pt idx="6133">
                  <c:v>5.0977009375007993</c:v>
                </c:pt>
                <c:pt idx="6134">
                  <c:v>5.0981899999999998</c:v>
                </c:pt>
                <c:pt idx="6135">
                  <c:v>5.0986971875007994</c:v>
                </c:pt>
                <c:pt idx="6136">
                  <c:v>5.0990237499999997</c:v>
                </c:pt>
                <c:pt idx="6137">
                  <c:v>5.0993481250016002</c:v>
                </c:pt>
                <c:pt idx="6138">
                  <c:v>5.0998528124992006</c:v>
                </c:pt>
                <c:pt idx="6139">
                  <c:v>5.1003893750016003</c:v>
                </c:pt>
                <c:pt idx="6140">
                  <c:v>5.1007243750016009</c:v>
                </c:pt>
                <c:pt idx="6141">
                  <c:v>5.1010490624992002</c:v>
                </c:pt>
                <c:pt idx="6142">
                  <c:v>5.1016846875007991</c:v>
                </c:pt>
                <c:pt idx="6143">
                  <c:v>5.10225375</c:v>
                </c:pt>
                <c:pt idx="6144">
                  <c:v>5.1026237500000002</c:v>
                </c:pt>
                <c:pt idx="6145">
                  <c:v>5.1029459375007997</c:v>
                </c:pt>
                <c:pt idx="6146">
                  <c:v>5.1033290624992009</c:v>
                </c:pt>
                <c:pt idx="6147">
                  <c:v>5.103675</c:v>
                </c:pt>
                <c:pt idx="6148">
                  <c:v>5.1043443750016007</c:v>
                </c:pt>
                <c:pt idx="6149">
                  <c:v>5.1047153124992004</c:v>
                </c:pt>
                <c:pt idx="6150">
                  <c:v>5.1051087500000003</c:v>
                </c:pt>
                <c:pt idx="6151">
                  <c:v>5.1054362500000003</c:v>
                </c:pt>
                <c:pt idx="6152">
                  <c:v>5.1058240624992006</c:v>
                </c:pt>
                <c:pt idx="6153">
                  <c:v>5.1061643750016001</c:v>
                </c:pt>
                <c:pt idx="6154">
                  <c:v>5.1065778124992001</c:v>
                </c:pt>
                <c:pt idx="6155">
                  <c:v>5.1072853124992008</c:v>
                </c:pt>
                <c:pt idx="6156">
                  <c:v>5.1076600000000001</c:v>
                </c:pt>
                <c:pt idx="6157">
                  <c:v>5.1080143750016003</c:v>
                </c:pt>
                <c:pt idx="6158">
                  <c:v>5.1083806250016002</c:v>
                </c:pt>
                <c:pt idx="6159">
                  <c:v>5.1087643750016003</c:v>
                </c:pt>
                <c:pt idx="6160">
                  <c:v>5.1091453124992006</c:v>
                </c:pt>
                <c:pt idx="6161">
                  <c:v>5.1095615624992003</c:v>
                </c:pt>
                <c:pt idx="6162">
                  <c:v>5.1099456250016004</c:v>
                </c:pt>
                <c:pt idx="6163">
                  <c:v>5.1102974999999997</c:v>
                </c:pt>
                <c:pt idx="6164">
                  <c:v>5.1107587499999996</c:v>
                </c:pt>
                <c:pt idx="6165">
                  <c:v>5.1111700000000004</c:v>
                </c:pt>
                <c:pt idx="6166">
                  <c:v>5.1115565624992003</c:v>
                </c:pt>
                <c:pt idx="6167">
                  <c:v>5.1120074999999998</c:v>
                </c:pt>
                <c:pt idx="6168">
                  <c:v>5.1123809375007996</c:v>
                </c:pt>
                <c:pt idx="6169">
                  <c:v>5.1127846875007998</c:v>
                </c:pt>
                <c:pt idx="6170">
                  <c:v>5.1131696875007995</c:v>
                </c:pt>
                <c:pt idx="6171">
                  <c:v>5.1135484375007998</c:v>
                </c:pt>
                <c:pt idx="6172">
                  <c:v>5.113943125001601</c:v>
                </c:pt>
                <c:pt idx="6173">
                  <c:v>5.1143318750016009</c:v>
                </c:pt>
                <c:pt idx="6174">
                  <c:v>5.1146803124992006</c:v>
                </c:pt>
                <c:pt idx="6175">
                  <c:v>5.1150271875007993</c:v>
                </c:pt>
                <c:pt idx="6176">
                  <c:v>5.1154540624992002</c:v>
                </c:pt>
                <c:pt idx="6177">
                  <c:v>5.1157856250016005</c:v>
                </c:pt>
                <c:pt idx="6178">
                  <c:v>5.116159375001601</c:v>
                </c:pt>
                <c:pt idx="6179">
                  <c:v>5.1165081250016007</c:v>
                </c:pt>
                <c:pt idx="6180">
                  <c:v>5.1169259375007998</c:v>
                </c:pt>
                <c:pt idx="6181">
                  <c:v>5.1173184375007992</c:v>
                </c:pt>
                <c:pt idx="6182">
                  <c:v>5.1177184375007991</c:v>
                </c:pt>
                <c:pt idx="6183">
                  <c:v>5.1181590624992008</c:v>
                </c:pt>
                <c:pt idx="6184">
                  <c:v>5.1185631250016002</c:v>
                </c:pt>
                <c:pt idx="6185">
                  <c:v>5.1190103124992001</c:v>
                </c:pt>
                <c:pt idx="6186">
                  <c:v>5.1194078124992002</c:v>
                </c:pt>
                <c:pt idx="6187">
                  <c:v>5.1198543750016006</c:v>
                </c:pt>
                <c:pt idx="6188">
                  <c:v>5.1203553124992007</c:v>
                </c:pt>
                <c:pt idx="6189">
                  <c:v>5.1207968750016004</c:v>
                </c:pt>
                <c:pt idx="6190">
                  <c:v>5.1212665624992004</c:v>
                </c:pt>
                <c:pt idx="6191">
                  <c:v>5.1216728124992006</c:v>
                </c:pt>
                <c:pt idx="6192">
                  <c:v>5.1221509375007992</c:v>
                </c:pt>
                <c:pt idx="6193">
                  <c:v>5.1225646875007991</c:v>
                </c:pt>
                <c:pt idx="6194">
                  <c:v>5.1230303124992007</c:v>
                </c:pt>
                <c:pt idx="6195">
                  <c:v>5.123405</c:v>
                </c:pt>
                <c:pt idx="6196">
                  <c:v>5.1238715624992004</c:v>
                </c:pt>
                <c:pt idx="6197">
                  <c:v>5.1243178124992008</c:v>
                </c:pt>
                <c:pt idx="6198">
                  <c:v>5.1247262500000001</c:v>
                </c:pt>
                <c:pt idx="6199">
                  <c:v>5.1251403124992008</c:v>
                </c:pt>
                <c:pt idx="6200">
                  <c:v>5.125566875001601</c:v>
                </c:pt>
                <c:pt idx="6201">
                  <c:v>5.1260468750016006</c:v>
                </c:pt>
                <c:pt idx="6202">
                  <c:v>5.1264637500000001</c:v>
                </c:pt>
                <c:pt idx="6203">
                  <c:v>5.1269071875007999</c:v>
                </c:pt>
                <c:pt idx="6204">
                  <c:v>5.1273365624992007</c:v>
                </c:pt>
                <c:pt idx="6205">
                  <c:v>5.1278031250016003</c:v>
                </c:pt>
                <c:pt idx="6206">
                  <c:v>5.1282449999999997</c:v>
                </c:pt>
                <c:pt idx="6207">
                  <c:v>5.1286725000000004</c:v>
                </c:pt>
                <c:pt idx="6208">
                  <c:v>5.1291378124992004</c:v>
                </c:pt>
                <c:pt idx="6209">
                  <c:v>5.1295993750016002</c:v>
                </c:pt>
                <c:pt idx="6210">
                  <c:v>5.1300634375007998</c:v>
                </c:pt>
                <c:pt idx="6211">
                  <c:v>5.1304634375007998</c:v>
                </c:pt>
                <c:pt idx="6212">
                  <c:v>5.1309025000000004</c:v>
                </c:pt>
                <c:pt idx="6213">
                  <c:v>5.1313134375007996</c:v>
                </c:pt>
                <c:pt idx="6214">
                  <c:v>5.1317759375007999</c:v>
                </c:pt>
                <c:pt idx="6215">
                  <c:v>5.1322478124992008</c:v>
                </c:pt>
                <c:pt idx="6216">
                  <c:v>5.1326821875007997</c:v>
                </c:pt>
                <c:pt idx="6217">
                  <c:v>5.1331140624992004</c:v>
                </c:pt>
                <c:pt idx="6218">
                  <c:v>5.1335234375007994</c:v>
                </c:pt>
                <c:pt idx="6219">
                  <c:v>5.1339965624992008</c:v>
                </c:pt>
                <c:pt idx="6220">
                  <c:v>5.1344087500000004</c:v>
                </c:pt>
                <c:pt idx="6221">
                  <c:v>5.1349049999999998</c:v>
                </c:pt>
                <c:pt idx="6222">
                  <c:v>5.1353456250016007</c:v>
                </c:pt>
                <c:pt idx="6223">
                  <c:v>5.1358281250016002</c:v>
                </c:pt>
                <c:pt idx="6224">
                  <c:v>5.1362509375007992</c:v>
                </c:pt>
                <c:pt idx="6225">
                  <c:v>5.1367634375007993</c:v>
                </c:pt>
                <c:pt idx="6226">
                  <c:v>5.1372037500000003</c:v>
                </c:pt>
                <c:pt idx="6227">
                  <c:v>5.1376818750016007</c:v>
                </c:pt>
                <c:pt idx="6228">
                  <c:v>5.1381543750016005</c:v>
                </c:pt>
                <c:pt idx="6229">
                  <c:v>5.1386487499999998</c:v>
                </c:pt>
                <c:pt idx="6230">
                  <c:v>5.1391825000000004</c:v>
                </c:pt>
                <c:pt idx="6231">
                  <c:v>5.1396709375007994</c:v>
                </c:pt>
                <c:pt idx="6232">
                  <c:v>5.1401406250016004</c:v>
                </c:pt>
                <c:pt idx="6233">
                  <c:v>5.1406484375007997</c:v>
                </c:pt>
                <c:pt idx="6234">
                  <c:v>5.1411615624992004</c:v>
                </c:pt>
                <c:pt idx="6235">
                  <c:v>5.1416149999999998</c:v>
                </c:pt>
                <c:pt idx="6236">
                  <c:v>5.1420865624992009</c:v>
                </c:pt>
                <c:pt idx="6237">
                  <c:v>5.1426296875007997</c:v>
                </c:pt>
                <c:pt idx="6238">
                  <c:v>5.1430809375007991</c:v>
                </c:pt>
                <c:pt idx="6239">
                  <c:v>5.1435149999999998</c:v>
                </c:pt>
                <c:pt idx="6240">
                  <c:v>5.1439193750016008</c:v>
                </c:pt>
                <c:pt idx="6241">
                  <c:v>5.1443681250016002</c:v>
                </c:pt>
                <c:pt idx="6242">
                  <c:v>5.1448465624992004</c:v>
                </c:pt>
                <c:pt idx="6243">
                  <c:v>5.1452515624992001</c:v>
                </c:pt>
                <c:pt idx="6244">
                  <c:v>5.1456868750016005</c:v>
                </c:pt>
                <c:pt idx="6245">
                  <c:v>5.1461437500000002</c:v>
                </c:pt>
                <c:pt idx="6246">
                  <c:v>5.1466421875007997</c:v>
                </c:pt>
                <c:pt idx="6247">
                  <c:v>5.1470859375007993</c:v>
                </c:pt>
                <c:pt idx="6248">
                  <c:v>5.1476243750016009</c:v>
                </c:pt>
                <c:pt idx="6249">
                  <c:v>5.1481181250016004</c:v>
                </c:pt>
                <c:pt idx="6250">
                  <c:v>5.1486621875007996</c:v>
                </c:pt>
                <c:pt idx="6251">
                  <c:v>5.1491462500000003</c:v>
                </c:pt>
                <c:pt idx="6252">
                  <c:v>5.1496181250016004</c:v>
                </c:pt>
                <c:pt idx="6253">
                  <c:v>5.1501650000000003</c:v>
                </c:pt>
                <c:pt idx="6254">
                  <c:v>5.1507403124992006</c:v>
                </c:pt>
                <c:pt idx="6255">
                  <c:v>5.1512571875007991</c:v>
                </c:pt>
                <c:pt idx="6256">
                  <c:v>5.1518090624992006</c:v>
                </c:pt>
                <c:pt idx="6257">
                  <c:v>5.1523118750016001</c:v>
                </c:pt>
                <c:pt idx="6258">
                  <c:v>5.1528440624992005</c:v>
                </c:pt>
                <c:pt idx="6259">
                  <c:v>5.1533915624992002</c:v>
                </c:pt>
                <c:pt idx="6260">
                  <c:v>5.1539037499999996</c:v>
                </c:pt>
                <c:pt idx="6261">
                  <c:v>5.1543856250016002</c:v>
                </c:pt>
                <c:pt idx="6262">
                  <c:v>5.1549731250016002</c:v>
                </c:pt>
                <c:pt idx="6263">
                  <c:v>5.1554721875007994</c:v>
                </c:pt>
                <c:pt idx="6264">
                  <c:v>5.1559831250016002</c:v>
                </c:pt>
                <c:pt idx="6265">
                  <c:v>5.1564393750016002</c:v>
                </c:pt>
                <c:pt idx="6266">
                  <c:v>5.1569390624992009</c:v>
                </c:pt>
                <c:pt idx="6267">
                  <c:v>5.1573871875007997</c:v>
                </c:pt>
                <c:pt idx="6268">
                  <c:v>5.1578646875007994</c:v>
                </c:pt>
                <c:pt idx="6269">
                  <c:v>5.1583109375007998</c:v>
                </c:pt>
                <c:pt idx="6270">
                  <c:v>5.1587796875007994</c:v>
                </c:pt>
                <c:pt idx="6271">
                  <c:v>5.1592862500000001</c:v>
                </c:pt>
                <c:pt idx="6272">
                  <c:v>5.1597859375007991</c:v>
                </c:pt>
                <c:pt idx="6273">
                  <c:v>5.1602724999999996</c:v>
                </c:pt>
                <c:pt idx="6274">
                  <c:v>5.1607587500000003</c:v>
                </c:pt>
                <c:pt idx="6275">
                  <c:v>5.1612296875007999</c:v>
                </c:pt>
                <c:pt idx="6276">
                  <c:v>5.1617153124992008</c:v>
                </c:pt>
                <c:pt idx="6277">
                  <c:v>5.1622334375007997</c:v>
                </c:pt>
                <c:pt idx="6278">
                  <c:v>5.1627156250016002</c:v>
                </c:pt>
                <c:pt idx="6279">
                  <c:v>5.1632396875007993</c:v>
                </c:pt>
                <c:pt idx="6280">
                  <c:v>5.1637803124992008</c:v>
                </c:pt>
                <c:pt idx="6281">
                  <c:v>5.1643253124992006</c:v>
                </c:pt>
                <c:pt idx="6282">
                  <c:v>5.1647918750016002</c:v>
                </c:pt>
                <c:pt idx="6283">
                  <c:v>5.1653275000000001</c:v>
                </c:pt>
                <c:pt idx="6284">
                  <c:v>5.1658415624992005</c:v>
                </c:pt>
                <c:pt idx="6285">
                  <c:v>5.1663990624992007</c:v>
                </c:pt>
                <c:pt idx="6286">
                  <c:v>5.1669184375007999</c:v>
                </c:pt>
                <c:pt idx="6287">
                  <c:v>5.1674759375007993</c:v>
                </c:pt>
                <c:pt idx="6288">
                  <c:v>5.1679606250016006</c:v>
                </c:pt>
                <c:pt idx="6289">
                  <c:v>5.1684984375007996</c:v>
                </c:pt>
                <c:pt idx="6290">
                  <c:v>5.1690184375007995</c:v>
                </c:pt>
                <c:pt idx="6291">
                  <c:v>5.1695184375007992</c:v>
                </c:pt>
                <c:pt idx="6292">
                  <c:v>5.1700350000000004</c:v>
                </c:pt>
                <c:pt idx="6293">
                  <c:v>5.1705571875007994</c:v>
                </c:pt>
                <c:pt idx="6294">
                  <c:v>5.1711074999999997</c:v>
                </c:pt>
                <c:pt idx="6295">
                  <c:v>5.1716696875007999</c:v>
                </c:pt>
                <c:pt idx="6296">
                  <c:v>5.1721550000000001</c:v>
                </c:pt>
                <c:pt idx="6297">
                  <c:v>5.1727212500000004</c:v>
                </c:pt>
                <c:pt idx="6298">
                  <c:v>5.173239375001601</c:v>
                </c:pt>
                <c:pt idx="6299">
                  <c:v>5.1738146875007995</c:v>
                </c:pt>
                <c:pt idx="6300">
                  <c:v>5.1743456250016004</c:v>
                </c:pt>
                <c:pt idx="6301">
                  <c:v>5.1749493750016002</c:v>
                </c:pt>
                <c:pt idx="6302">
                  <c:v>5.175550625001601</c:v>
                </c:pt>
                <c:pt idx="6303">
                  <c:v>5.1761375000000003</c:v>
                </c:pt>
                <c:pt idx="6304">
                  <c:v>5.1766403124992006</c:v>
                </c:pt>
                <c:pt idx="6305">
                  <c:v>5.1772137499999999</c:v>
                </c:pt>
                <c:pt idx="6306">
                  <c:v>5.1777850000000001</c:v>
                </c:pt>
                <c:pt idx="6307">
                  <c:v>5.1783393750016007</c:v>
                </c:pt>
                <c:pt idx="6308">
                  <c:v>5.1789287499999999</c:v>
                </c:pt>
                <c:pt idx="6309">
                  <c:v>5.1794778124992007</c:v>
                </c:pt>
                <c:pt idx="6310">
                  <c:v>5.1800559375007991</c:v>
                </c:pt>
                <c:pt idx="6311">
                  <c:v>5.1805934375007991</c:v>
                </c:pt>
                <c:pt idx="6312">
                  <c:v>5.1811787499999999</c:v>
                </c:pt>
                <c:pt idx="6313">
                  <c:v>5.1817765624992003</c:v>
                </c:pt>
                <c:pt idx="6314">
                  <c:v>5.1823837499999996</c:v>
                </c:pt>
                <c:pt idx="6315">
                  <c:v>5.1829212499999997</c:v>
                </c:pt>
                <c:pt idx="6316">
                  <c:v>5.1835803124992008</c:v>
                </c:pt>
                <c:pt idx="6317">
                  <c:v>5.1841868750016005</c:v>
                </c:pt>
                <c:pt idx="6318">
                  <c:v>5.1848159375007992</c:v>
                </c:pt>
                <c:pt idx="6319">
                  <c:v>5.1853928124992006</c:v>
                </c:pt>
                <c:pt idx="6320">
                  <c:v>5.1860028124992006</c:v>
                </c:pt>
                <c:pt idx="6321">
                  <c:v>5.1865984375007992</c:v>
                </c:pt>
                <c:pt idx="6322">
                  <c:v>5.1871896875007995</c:v>
                </c:pt>
                <c:pt idx="6323">
                  <c:v>5.1877696875007997</c:v>
                </c:pt>
                <c:pt idx="6324">
                  <c:v>5.1883437499999996</c:v>
                </c:pt>
                <c:pt idx="6325">
                  <c:v>5.1889418750016008</c:v>
                </c:pt>
                <c:pt idx="6326">
                  <c:v>5.1894937499999996</c:v>
                </c:pt>
                <c:pt idx="6327">
                  <c:v>5.1900159375007995</c:v>
                </c:pt>
                <c:pt idx="6328">
                  <c:v>5.1906871875007994</c:v>
                </c:pt>
                <c:pt idx="6329">
                  <c:v>5.1913053124992006</c:v>
                </c:pt>
                <c:pt idx="6330">
                  <c:v>5.1918834375007998</c:v>
                </c:pt>
                <c:pt idx="6331">
                  <c:v>5.1924062500000003</c:v>
                </c:pt>
                <c:pt idx="6332">
                  <c:v>5.1929699999999999</c:v>
                </c:pt>
                <c:pt idx="6333">
                  <c:v>5.1934893750016009</c:v>
                </c:pt>
                <c:pt idx="6334">
                  <c:v>5.1940453124992008</c:v>
                </c:pt>
                <c:pt idx="6335">
                  <c:v>5.1945846875007993</c:v>
                </c:pt>
                <c:pt idx="6336">
                  <c:v>5.1951503124992007</c:v>
                </c:pt>
                <c:pt idx="6337">
                  <c:v>5.1957112499999996</c:v>
                </c:pt>
                <c:pt idx="6338">
                  <c:v>5.1962215624992005</c:v>
                </c:pt>
                <c:pt idx="6339">
                  <c:v>5.1967256250016005</c:v>
                </c:pt>
                <c:pt idx="6340">
                  <c:v>5.1973131250016005</c:v>
                </c:pt>
                <c:pt idx="6341">
                  <c:v>5.1979134375007998</c:v>
                </c:pt>
                <c:pt idx="6342">
                  <c:v>5.1984506250016009</c:v>
                </c:pt>
                <c:pt idx="6343">
                  <c:v>5.1990006250016005</c:v>
                </c:pt>
                <c:pt idx="6344">
                  <c:v>5.1995912500000001</c:v>
                </c:pt>
                <c:pt idx="6345">
                  <c:v>5.2001828124992002</c:v>
                </c:pt>
                <c:pt idx="6346">
                  <c:v>5.2006884375007996</c:v>
                </c:pt>
                <c:pt idx="6347">
                  <c:v>5.2011971875007994</c:v>
                </c:pt>
                <c:pt idx="6348">
                  <c:v>5.2016206250016008</c:v>
                </c:pt>
                <c:pt idx="6349">
                  <c:v>5.2020256250016006</c:v>
                </c:pt>
                <c:pt idx="6350">
                  <c:v>5.2023703124992009</c:v>
                </c:pt>
                <c:pt idx="6351">
                  <c:v>5.2027471875007993</c:v>
                </c:pt>
                <c:pt idx="6352">
                  <c:v>5.2031031250016007</c:v>
                </c:pt>
                <c:pt idx="6353">
                  <c:v>5.2034809375007995</c:v>
                </c:pt>
                <c:pt idx="6354">
                  <c:v>5.2040740624992008</c:v>
                </c:pt>
                <c:pt idx="6355">
                  <c:v>5.2047115624992006</c:v>
                </c:pt>
                <c:pt idx="6356">
                  <c:v>5.2050481250016007</c:v>
                </c:pt>
                <c:pt idx="6357">
                  <c:v>5.2054824999999996</c:v>
                </c:pt>
                <c:pt idx="6358">
                  <c:v>5.2058925</c:v>
                </c:pt>
                <c:pt idx="6359">
                  <c:v>5.2063075000000003</c:v>
                </c:pt>
                <c:pt idx="6360">
                  <c:v>5.2066818750016006</c:v>
                </c:pt>
                <c:pt idx="6361">
                  <c:v>5.2070949999999998</c:v>
                </c:pt>
                <c:pt idx="6362">
                  <c:v>5.2075512499999999</c:v>
                </c:pt>
                <c:pt idx="6363">
                  <c:v>5.2079803124992008</c:v>
                </c:pt>
                <c:pt idx="6364">
                  <c:v>5.2084290624992002</c:v>
                </c:pt>
                <c:pt idx="6365">
                  <c:v>5.2088856250016002</c:v>
                </c:pt>
                <c:pt idx="6366">
                  <c:v>5.2092968750016002</c:v>
                </c:pt>
                <c:pt idx="6367">
                  <c:v>5.2097049999999996</c:v>
                </c:pt>
                <c:pt idx="6368">
                  <c:v>5.2100903124992008</c:v>
                </c:pt>
                <c:pt idx="6369">
                  <c:v>5.2105112499999997</c:v>
                </c:pt>
                <c:pt idx="6370">
                  <c:v>5.2109109375007998</c:v>
                </c:pt>
                <c:pt idx="6371">
                  <c:v>5.2112640624992004</c:v>
                </c:pt>
                <c:pt idx="6372">
                  <c:v>5.2116465624992001</c:v>
                </c:pt>
                <c:pt idx="6373">
                  <c:v>5.2120393750016003</c:v>
                </c:pt>
                <c:pt idx="6374">
                  <c:v>5.2124234375007994</c:v>
                </c:pt>
                <c:pt idx="6375">
                  <c:v>5.2127546875007997</c:v>
                </c:pt>
                <c:pt idx="6376">
                  <c:v>5.2131671875007992</c:v>
                </c:pt>
                <c:pt idx="6377">
                  <c:v>5.2135018750016009</c:v>
                </c:pt>
                <c:pt idx="6378">
                  <c:v>5.2138740624992002</c:v>
                </c:pt>
                <c:pt idx="6379">
                  <c:v>5.2145925000000002</c:v>
                </c:pt>
                <c:pt idx="6380">
                  <c:v>5.2149771875007991</c:v>
                </c:pt>
                <c:pt idx="6381">
                  <c:v>5.2153109375007993</c:v>
                </c:pt>
                <c:pt idx="6382">
                  <c:v>5.2156475000000002</c:v>
                </c:pt>
                <c:pt idx="6383">
                  <c:v>5.2160487499999997</c:v>
                </c:pt>
                <c:pt idx="6384">
                  <c:v>5.2163993750016004</c:v>
                </c:pt>
                <c:pt idx="6385">
                  <c:v>5.2167412500000001</c:v>
                </c:pt>
                <c:pt idx="6386">
                  <c:v>5.217100625001601</c:v>
                </c:pt>
                <c:pt idx="6387">
                  <c:v>5.2175143750016009</c:v>
                </c:pt>
                <c:pt idx="6388">
                  <c:v>5.2179159375007993</c:v>
                </c:pt>
                <c:pt idx="6389">
                  <c:v>5.2182646875007999</c:v>
                </c:pt>
                <c:pt idx="6390">
                  <c:v>5.2186306250016008</c:v>
                </c:pt>
                <c:pt idx="6391">
                  <c:v>5.2190434375007992</c:v>
                </c:pt>
                <c:pt idx="6392">
                  <c:v>5.2194268750016004</c:v>
                </c:pt>
                <c:pt idx="6393">
                  <c:v>5.2198425000000004</c:v>
                </c:pt>
                <c:pt idx="6394">
                  <c:v>5.2202215624992006</c:v>
                </c:pt>
                <c:pt idx="6395">
                  <c:v>5.2206346875007998</c:v>
                </c:pt>
                <c:pt idx="6396">
                  <c:v>5.2210337500000001</c:v>
                </c:pt>
                <c:pt idx="6397">
                  <c:v>5.2213556250016007</c:v>
                </c:pt>
                <c:pt idx="6398">
                  <c:v>5.22176375</c:v>
                </c:pt>
                <c:pt idx="6399">
                  <c:v>5.2221965624992004</c:v>
                </c:pt>
                <c:pt idx="6400">
                  <c:v>5.2226009375007996</c:v>
                </c:pt>
                <c:pt idx="6401">
                  <c:v>5.2229900000000002</c:v>
                </c:pt>
                <c:pt idx="6402">
                  <c:v>5.2233446875007994</c:v>
                </c:pt>
                <c:pt idx="6403">
                  <c:v>5.223681875001601</c:v>
                </c:pt>
                <c:pt idx="6404">
                  <c:v>5.2240574999999998</c:v>
                </c:pt>
                <c:pt idx="6405">
                  <c:v>5.2244540624992002</c:v>
                </c:pt>
                <c:pt idx="6406">
                  <c:v>5.2248396875007996</c:v>
                </c:pt>
                <c:pt idx="6407">
                  <c:v>5.2252284375007996</c:v>
                </c:pt>
                <c:pt idx="6408">
                  <c:v>5.2255793750016002</c:v>
                </c:pt>
                <c:pt idx="6409">
                  <c:v>5.2262674999999996</c:v>
                </c:pt>
                <c:pt idx="6410">
                  <c:v>5.2269656250016006</c:v>
                </c:pt>
                <c:pt idx="6411">
                  <c:v>5.2273340624992004</c:v>
                </c:pt>
                <c:pt idx="6412">
                  <c:v>5.2277153124992006</c:v>
                </c:pt>
                <c:pt idx="6413">
                  <c:v>5.2283953124992006</c:v>
                </c:pt>
                <c:pt idx="6414">
                  <c:v>5.2287478124992006</c:v>
                </c:pt>
                <c:pt idx="6415">
                  <c:v>5.2291121875007995</c:v>
                </c:pt>
                <c:pt idx="6416">
                  <c:v>5.2294621875007996</c:v>
                </c:pt>
                <c:pt idx="6417">
                  <c:v>5.2301343750016009</c:v>
                </c:pt>
                <c:pt idx="6418">
                  <c:v>5.2304587500000004</c:v>
                </c:pt>
                <c:pt idx="6419">
                  <c:v>5.23110125</c:v>
                </c:pt>
                <c:pt idx="6420">
                  <c:v>5.23171125</c:v>
                </c:pt>
                <c:pt idx="6421">
                  <c:v>5.2323362500000004</c:v>
                </c:pt>
                <c:pt idx="6422">
                  <c:v>5.2326756250016002</c:v>
                </c:pt>
                <c:pt idx="6423">
                  <c:v>5.2330428124992006</c:v>
                </c:pt>
                <c:pt idx="6424">
                  <c:v>5.2333640624992004</c:v>
                </c:pt>
                <c:pt idx="6425">
                  <c:v>5.2336981250016006</c:v>
                </c:pt>
                <c:pt idx="6426">
                  <c:v>5.2343003124992009</c:v>
                </c:pt>
                <c:pt idx="6427">
                  <c:v>5.2349356250016008</c:v>
                </c:pt>
                <c:pt idx="6428">
                  <c:v>5.235525</c:v>
                </c:pt>
                <c:pt idx="6429">
                  <c:v>5.2360625000000001</c:v>
                </c:pt>
                <c:pt idx="6430">
                  <c:v>5.2364134375007998</c:v>
                </c:pt>
                <c:pt idx="6431">
                  <c:v>5.2370578124992004</c:v>
                </c:pt>
                <c:pt idx="6432">
                  <c:v>5.2376731250016002</c:v>
                </c:pt>
                <c:pt idx="6433">
                  <c:v>5.238285625001601</c:v>
                </c:pt>
                <c:pt idx="6434">
                  <c:v>5.2388978124992009</c:v>
                </c:pt>
                <c:pt idx="6435">
                  <c:v>5.2394546875007997</c:v>
                </c:pt>
                <c:pt idx="6436">
                  <c:v>5.2399721875007996</c:v>
                </c:pt>
                <c:pt idx="6437">
                  <c:v>5.24057</c:v>
                </c:pt>
                <c:pt idx="6438">
                  <c:v>5.2411790624992003</c:v>
                </c:pt>
                <c:pt idx="6439">
                  <c:v>5.2417337499999999</c:v>
                </c:pt>
                <c:pt idx="6440">
                  <c:v>5.2423221875007995</c:v>
                </c:pt>
                <c:pt idx="6441">
                  <c:v>5.2428431250016008</c:v>
                </c:pt>
                <c:pt idx="6442">
                  <c:v>5.2433668750016</c:v>
                </c:pt>
                <c:pt idx="6443">
                  <c:v>5.2438312500000004</c:v>
                </c:pt>
                <c:pt idx="6444">
                  <c:v>5.2443218750015994</c:v>
                </c:pt>
                <c:pt idx="6445">
                  <c:v>5.2448062499999999</c:v>
                </c:pt>
                <c:pt idx="6446">
                  <c:v>5.2451474999999999</c:v>
                </c:pt>
                <c:pt idx="6447">
                  <c:v>5.2457406250015994</c:v>
                </c:pt>
                <c:pt idx="6448">
                  <c:v>5.2462768750016</c:v>
                </c:pt>
                <c:pt idx="6449">
                  <c:v>5.2468768750015995</c:v>
                </c:pt>
                <c:pt idx="6450">
                  <c:v>5.2475231250015995</c:v>
                </c:pt>
                <c:pt idx="6451">
                  <c:v>5.2480343750016001</c:v>
                </c:pt>
                <c:pt idx="6452">
                  <c:v>5.2485712500000004</c:v>
                </c:pt>
                <c:pt idx="6453">
                  <c:v>5.2491431250015994</c:v>
                </c:pt>
                <c:pt idx="6454">
                  <c:v>5.2497637499999996</c:v>
                </c:pt>
                <c:pt idx="6455">
                  <c:v>5.2503087500000003</c:v>
                </c:pt>
                <c:pt idx="6456">
                  <c:v>5.2508749999999997</c:v>
                </c:pt>
                <c:pt idx="6457">
                  <c:v>5.2514462499999999</c:v>
                </c:pt>
                <c:pt idx="6458">
                  <c:v>5.2520018750016</c:v>
                </c:pt>
                <c:pt idx="6459">
                  <c:v>5.2524437500000003</c:v>
                </c:pt>
                <c:pt idx="6460">
                  <c:v>5.2529418750015999</c:v>
                </c:pt>
                <c:pt idx="6461">
                  <c:v>5.2534587500000001</c:v>
                </c:pt>
                <c:pt idx="6462">
                  <c:v>5.2540187500000002</c:v>
                </c:pt>
                <c:pt idx="6463">
                  <c:v>5.2544781250015999</c:v>
                </c:pt>
                <c:pt idx="6464">
                  <c:v>5.2550093750015998</c:v>
                </c:pt>
                <c:pt idx="6465">
                  <c:v>5.2555199999999997</c:v>
                </c:pt>
                <c:pt idx="6466">
                  <c:v>5.2560181250015994</c:v>
                </c:pt>
                <c:pt idx="6467">
                  <c:v>5.25643875</c:v>
                </c:pt>
                <c:pt idx="6468">
                  <c:v>5.2569306250015995</c:v>
                </c:pt>
                <c:pt idx="6469">
                  <c:v>5.25735375</c:v>
                </c:pt>
                <c:pt idx="6470">
                  <c:v>5.2577837499999998</c:v>
                </c:pt>
                <c:pt idx="6471">
                  <c:v>5.2582431250015995</c:v>
                </c:pt>
                <c:pt idx="6472">
                  <c:v>5.2587156250015994</c:v>
                </c:pt>
                <c:pt idx="6473">
                  <c:v>5.2592018750016001</c:v>
                </c:pt>
                <c:pt idx="6474">
                  <c:v>5.2596606250016</c:v>
                </c:pt>
                <c:pt idx="6475">
                  <c:v>5.2601268750015997</c:v>
                </c:pt>
                <c:pt idx="6476">
                  <c:v>5.2605618750016001</c:v>
                </c:pt>
                <c:pt idx="6477">
                  <c:v>5.2609712499999999</c:v>
                </c:pt>
                <c:pt idx="6478">
                  <c:v>5.2613893750015999</c:v>
                </c:pt>
                <c:pt idx="6479">
                  <c:v>5.2618156250016002</c:v>
                </c:pt>
                <c:pt idx="6480">
                  <c:v>5.2621793750016002</c:v>
                </c:pt>
                <c:pt idx="6481">
                  <c:v>5.2625700000000002</c:v>
                </c:pt>
                <c:pt idx="6482">
                  <c:v>5.2630237500000003</c:v>
                </c:pt>
                <c:pt idx="6483">
                  <c:v>5.2634012500000003</c:v>
                </c:pt>
                <c:pt idx="6484">
                  <c:v>5.2638306250015994</c:v>
                </c:pt>
                <c:pt idx="6485">
                  <c:v>5.2642418750015993</c:v>
                </c:pt>
                <c:pt idx="6486">
                  <c:v>5.2645962500000003</c:v>
                </c:pt>
                <c:pt idx="6487">
                  <c:v>5.2650043750015998</c:v>
                </c:pt>
                <c:pt idx="6488">
                  <c:v>5.2654862500000004</c:v>
                </c:pt>
                <c:pt idx="6489">
                  <c:v>5.26591875</c:v>
                </c:pt>
                <c:pt idx="6490">
                  <c:v>5.2663537500000004</c:v>
                </c:pt>
                <c:pt idx="6491">
                  <c:v>5.2668631250016</c:v>
                </c:pt>
                <c:pt idx="6492">
                  <c:v>5.2672499999999998</c:v>
                </c:pt>
                <c:pt idx="6493">
                  <c:v>5.2676693750016002</c:v>
                </c:pt>
                <c:pt idx="6494">
                  <c:v>5.2679918750015995</c:v>
                </c:pt>
                <c:pt idx="6495">
                  <c:v>5.2683362499999999</c:v>
                </c:pt>
                <c:pt idx="6496">
                  <c:v>5.2687987500000002</c:v>
                </c:pt>
                <c:pt idx="6497">
                  <c:v>5.2692293750015997</c:v>
                </c:pt>
                <c:pt idx="6498">
                  <c:v>5.2695625000000001</c:v>
                </c:pt>
                <c:pt idx="6499">
                  <c:v>5.2700399999999998</c:v>
                </c:pt>
                <c:pt idx="6500">
                  <c:v>5.2704062499999997</c:v>
                </c:pt>
                <c:pt idx="6501">
                  <c:v>5.2708174999999997</c:v>
                </c:pt>
                <c:pt idx="6502">
                  <c:v>5.2712168750016</c:v>
                </c:pt>
                <c:pt idx="6503">
                  <c:v>5.2716368750016001</c:v>
                </c:pt>
                <c:pt idx="6504">
                  <c:v>5.2720975000000001</c:v>
                </c:pt>
                <c:pt idx="6505">
                  <c:v>5.2724324999999999</c:v>
                </c:pt>
                <c:pt idx="6506">
                  <c:v>5.2728981250015998</c:v>
                </c:pt>
                <c:pt idx="6507">
                  <c:v>5.2733337499999999</c:v>
                </c:pt>
                <c:pt idx="6508">
                  <c:v>5.2736799999999997</c:v>
                </c:pt>
                <c:pt idx="6509">
                  <c:v>5.2740612499999999</c:v>
                </c:pt>
                <c:pt idx="6510">
                  <c:v>5.2744737500000003</c:v>
                </c:pt>
                <c:pt idx="6511">
                  <c:v>5.2749212500000002</c:v>
                </c:pt>
                <c:pt idx="6512">
                  <c:v>5.2753031250015994</c:v>
                </c:pt>
                <c:pt idx="6513">
                  <c:v>5.2757337499999997</c:v>
                </c:pt>
                <c:pt idx="6514">
                  <c:v>5.2761750000000003</c:v>
                </c:pt>
                <c:pt idx="6515">
                  <c:v>5.2765231250015994</c:v>
                </c:pt>
                <c:pt idx="6516">
                  <c:v>5.2769018750015997</c:v>
                </c:pt>
                <c:pt idx="6517">
                  <c:v>5.2772812499999997</c:v>
                </c:pt>
                <c:pt idx="6518">
                  <c:v>5.2777287499999996</c:v>
                </c:pt>
                <c:pt idx="6519">
                  <c:v>5.2780649999999998</c:v>
                </c:pt>
                <c:pt idx="6520">
                  <c:v>5.2783931250015996</c:v>
                </c:pt>
                <c:pt idx="6521">
                  <c:v>5.2787424999999999</c:v>
                </c:pt>
                <c:pt idx="6522">
                  <c:v>5.2790668750015994</c:v>
                </c:pt>
                <c:pt idx="6523">
                  <c:v>5.2794100000000004</c:v>
                </c:pt>
                <c:pt idx="6524">
                  <c:v>5.2797625000000004</c:v>
                </c:pt>
                <c:pt idx="6525">
                  <c:v>5.2796356250015997</c:v>
                </c:pt>
                <c:pt idx="6526">
                  <c:v>5.2792000000000003</c:v>
                </c:pt>
                <c:pt idx="6527">
                  <c:v>5.2788593750016002</c:v>
                </c:pt>
                <c:pt idx="6528">
                  <c:v>5.2784931250015994</c:v>
                </c:pt>
                <c:pt idx="6529">
                  <c:v>5.2784131250015998</c:v>
                </c:pt>
                <c:pt idx="6530">
                  <c:v>5.2786237500000004</c:v>
                </c:pt>
                <c:pt idx="6531">
                  <c:v>5.2783006250015996</c:v>
                </c:pt>
                <c:pt idx="6532">
                  <c:v>5.2779474999999998</c:v>
                </c:pt>
                <c:pt idx="6533">
                  <c:v>5.2779875000000001</c:v>
                </c:pt>
                <c:pt idx="6534">
                  <c:v>5.2780056250016001</c:v>
                </c:pt>
                <c:pt idx="6535">
                  <c:v>5.2779143750015995</c:v>
                </c:pt>
                <c:pt idx="6536">
                  <c:v>5.2780837500000004</c:v>
                </c:pt>
                <c:pt idx="6537">
                  <c:v>5.2780456250015995</c:v>
                </c:pt>
                <c:pt idx="6538">
                  <c:v>5.2784075000000001</c:v>
                </c:pt>
                <c:pt idx="6539">
                  <c:v>5.2782356250015994</c:v>
                </c:pt>
                <c:pt idx="6540">
                  <c:v>5.2779112499999998</c:v>
                </c:pt>
                <c:pt idx="6541">
                  <c:v>5.2775093750015998</c:v>
                </c:pt>
                <c:pt idx="6542">
                  <c:v>5.2771887499999997</c:v>
                </c:pt>
                <c:pt idx="6543">
                  <c:v>5.2769887500000001</c:v>
                </c:pt>
                <c:pt idx="6544">
                  <c:v>5.2768568750015996</c:v>
                </c:pt>
                <c:pt idx="6545">
                  <c:v>5.2768281250015994</c:v>
                </c:pt>
                <c:pt idx="6546">
                  <c:v>5.2769925000000004</c:v>
                </c:pt>
                <c:pt idx="6547">
                  <c:v>5.2770312500000003</c:v>
                </c:pt>
                <c:pt idx="6548">
                  <c:v>5.2772043750015998</c:v>
                </c:pt>
                <c:pt idx="6549">
                  <c:v>5.2775868750015995</c:v>
                </c:pt>
                <c:pt idx="6550">
                  <c:v>5.2778324999999997</c:v>
                </c:pt>
                <c:pt idx="6551">
                  <c:v>5.2781312500000004</c:v>
                </c:pt>
                <c:pt idx="6552">
                  <c:v>5.2784868750016001</c:v>
                </c:pt>
                <c:pt idx="6553">
                  <c:v>5.2788649999999997</c:v>
                </c:pt>
                <c:pt idx="6554">
                  <c:v>5.2792093750015994</c:v>
                </c:pt>
                <c:pt idx="6555">
                  <c:v>5.2795937500000001</c:v>
                </c:pt>
                <c:pt idx="6556">
                  <c:v>5.2797193750015996</c:v>
                </c:pt>
                <c:pt idx="6557">
                  <c:v>5.2800856250015995</c:v>
                </c:pt>
                <c:pt idx="6558">
                  <c:v>5.2804512499999996</c:v>
                </c:pt>
                <c:pt idx="6559">
                  <c:v>5.2807818750015993</c:v>
                </c:pt>
                <c:pt idx="6560">
                  <c:v>5.2810462500000002</c:v>
                </c:pt>
                <c:pt idx="6561">
                  <c:v>5.2813793750015998</c:v>
                </c:pt>
                <c:pt idx="6562">
                  <c:v>5.2817381250016</c:v>
                </c:pt>
                <c:pt idx="6563">
                  <c:v>5.2821199999999999</c:v>
                </c:pt>
                <c:pt idx="6564">
                  <c:v>5.2823874999999996</c:v>
                </c:pt>
                <c:pt idx="6565">
                  <c:v>5.2827537500000004</c:v>
                </c:pt>
                <c:pt idx="6566">
                  <c:v>5.2830987499999997</c:v>
                </c:pt>
                <c:pt idx="6567">
                  <c:v>5.2834262499999998</c:v>
                </c:pt>
                <c:pt idx="6568">
                  <c:v>5.28376</c:v>
                </c:pt>
                <c:pt idx="6569">
                  <c:v>5.2840856250016</c:v>
                </c:pt>
                <c:pt idx="6570">
                  <c:v>5.2844581250016001</c:v>
                </c:pt>
                <c:pt idx="6571">
                  <c:v>5.2848050000000004</c:v>
                </c:pt>
                <c:pt idx="6572">
                  <c:v>5.2850718750015995</c:v>
                </c:pt>
                <c:pt idx="6573">
                  <c:v>5.2853918750015998</c:v>
                </c:pt>
                <c:pt idx="6574">
                  <c:v>5.2857318750015994</c:v>
                </c:pt>
                <c:pt idx="6575">
                  <c:v>5.2858537500000002</c:v>
                </c:pt>
                <c:pt idx="6576">
                  <c:v>5.2860137500000004</c:v>
                </c:pt>
                <c:pt idx="6577">
                  <c:v>5.2863768750015998</c:v>
                </c:pt>
                <c:pt idx="6578">
                  <c:v>5.2866231250015998</c:v>
                </c:pt>
                <c:pt idx="6579">
                  <c:v>5.2869324999999998</c:v>
                </c:pt>
                <c:pt idx="6580">
                  <c:v>5.2872599999999998</c:v>
                </c:pt>
                <c:pt idx="6581">
                  <c:v>5.2875981250016002</c:v>
                </c:pt>
                <c:pt idx="6582">
                  <c:v>5.2879412500000003</c:v>
                </c:pt>
                <c:pt idx="6583">
                  <c:v>5.2882693750016001</c:v>
                </c:pt>
                <c:pt idx="6584">
                  <c:v>5.2886393750015994</c:v>
                </c:pt>
                <c:pt idx="6585">
                  <c:v>5.2890193750016001</c:v>
                </c:pt>
                <c:pt idx="6586">
                  <c:v>5.2893962500000002</c:v>
                </c:pt>
                <c:pt idx="6587">
                  <c:v>5.2897487500000002</c:v>
                </c:pt>
                <c:pt idx="6588">
                  <c:v>5.2900912499999997</c:v>
                </c:pt>
                <c:pt idx="6589">
                  <c:v>5.2904918750015995</c:v>
                </c:pt>
                <c:pt idx="6590">
                  <c:v>5.2908368750015997</c:v>
                </c:pt>
                <c:pt idx="6591">
                  <c:v>5.2912206250015998</c:v>
                </c:pt>
                <c:pt idx="6592">
                  <c:v>5.2916175000000001</c:v>
                </c:pt>
                <c:pt idx="6593">
                  <c:v>5.2918631250015995</c:v>
                </c:pt>
                <c:pt idx="6594">
                  <c:v>5.2921981250016001</c:v>
                </c:pt>
                <c:pt idx="6595">
                  <c:v>5.2920687500000003</c:v>
                </c:pt>
                <c:pt idx="6596">
                  <c:v>5.2924181250015998</c:v>
                </c:pt>
                <c:pt idx="6597">
                  <c:v>5.2923887499999998</c:v>
                </c:pt>
                <c:pt idx="6598">
                  <c:v>5.2927618750015997</c:v>
                </c:pt>
                <c:pt idx="6599">
                  <c:v>5.2931056250015995</c:v>
                </c:pt>
                <c:pt idx="6600">
                  <c:v>5.2934281250015998</c:v>
                </c:pt>
                <c:pt idx="6601">
                  <c:v>5.2938031250015998</c:v>
                </c:pt>
                <c:pt idx="6602">
                  <c:v>5.2941318750016002</c:v>
                </c:pt>
                <c:pt idx="6603">
                  <c:v>5.2944681250015995</c:v>
                </c:pt>
                <c:pt idx="6604">
                  <c:v>5.2948093750015994</c:v>
                </c:pt>
                <c:pt idx="6605">
                  <c:v>5.2951493750015999</c:v>
                </c:pt>
                <c:pt idx="6606">
                  <c:v>5.2955174999999999</c:v>
                </c:pt>
                <c:pt idx="6607">
                  <c:v>5.2958575000000003</c:v>
                </c:pt>
                <c:pt idx="6608">
                  <c:v>5.2961225000000001</c:v>
                </c:pt>
                <c:pt idx="6609">
                  <c:v>5.2964437499999999</c:v>
                </c:pt>
                <c:pt idx="6610">
                  <c:v>5.2966543750015997</c:v>
                </c:pt>
                <c:pt idx="6611">
                  <c:v>5.2968012499999997</c:v>
                </c:pt>
                <c:pt idx="6612">
                  <c:v>5.2967981250016001</c:v>
                </c:pt>
                <c:pt idx="6613">
                  <c:v>5.29702875</c:v>
                </c:pt>
                <c:pt idx="6614">
                  <c:v>5.2971450000000004</c:v>
                </c:pt>
                <c:pt idx="6615">
                  <c:v>5.2975031250016</c:v>
                </c:pt>
                <c:pt idx="6616">
                  <c:v>5.2977568750015998</c:v>
                </c:pt>
                <c:pt idx="6617">
                  <c:v>5.2981812499999998</c:v>
                </c:pt>
                <c:pt idx="6618">
                  <c:v>5.2984087500000001</c:v>
                </c:pt>
                <c:pt idx="6619">
                  <c:v>5.2985868750015994</c:v>
                </c:pt>
                <c:pt idx="6620">
                  <c:v>5.2985706250015996</c:v>
                </c:pt>
                <c:pt idx="6621">
                  <c:v>5.2985562499999999</c:v>
                </c:pt>
                <c:pt idx="6622">
                  <c:v>5.2983587500000002</c:v>
                </c:pt>
                <c:pt idx="6623">
                  <c:v>5.2984931250015999</c:v>
                </c:pt>
                <c:pt idx="6624">
                  <c:v>5.2984862499999998</c:v>
                </c:pt>
                <c:pt idx="6625">
                  <c:v>5.29847</c:v>
                </c:pt>
                <c:pt idx="6626">
                  <c:v>5.2980918750015995</c:v>
                </c:pt>
                <c:pt idx="6627">
                  <c:v>5.2977731250015996</c:v>
                </c:pt>
                <c:pt idx="6628">
                  <c:v>5.29740375</c:v>
                </c:pt>
                <c:pt idx="6629">
                  <c:v>5.2969843750015997</c:v>
                </c:pt>
                <c:pt idx="6630">
                  <c:v>5.2966437500000003</c:v>
                </c:pt>
                <c:pt idx="6631">
                  <c:v>5.2964874999999996</c:v>
                </c:pt>
                <c:pt idx="6632">
                  <c:v>5.2961156250016002</c:v>
                </c:pt>
                <c:pt idx="6633">
                  <c:v>5.2959481250015994</c:v>
                </c:pt>
                <c:pt idx="6634">
                  <c:v>5.2957487499999996</c:v>
                </c:pt>
                <c:pt idx="6635">
                  <c:v>5.2953168750015998</c:v>
                </c:pt>
                <c:pt idx="6636">
                  <c:v>5.2950606250016001</c:v>
                </c:pt>
                <c:pt idx="6637">
                  <c:v>5.2949731250015999</c:v>
                </c:pt>
                <c:pt idx="6638">
                  <c:v>5.2948593750016002</c:v>
                </c:pt>
                <c:pt idx="6639">
                  <c:v>5.2945275000000001</c:v>
                </c:pt>
                <c:pt idx="6640">
                  <c:v>5.2946368750015997</c:v>
                </c:pt>
                <c:pt idx="6641">
                  <c:v>5.2944206250015995</c:v>
                </c:pt>
                <c:pt idx="6642">
                  <c:v>5.2945787500000003</c:v>
                </c:pt>
                <c:pt idx="6643">
                  <c:v>5.2944893750016</c:v>
                </c:pt>
                <c:pt idx="6644">
                  <c:v>5.2947550000000003</c:v>
                </c:pt>
                <c:pt idx="6645">
                  <c:v>5.2949806250015996</c:v>
                </c:pt>
                <c:pt idx="6646">
                  <c:v>5.2953437499999998</c:v>
                </c:pt>
                <c:pt idx="6647">
                  <c:v>5.2955406250015997</c:v>
                </c:pt>
                <c:pt idx="6648">
                  <c:v>5.2958431250015998</c:v>
                </c:pt>
                <c:pt idx="6649">
                  <c:v>5.2960637500000001</c:v>
                </c:pt>
                <c:pt idx="6650">
                  <c:v>5.2960056250015999</c:v>
                </c:pt>
                <c:pt idx="6651">
                  <c:v>5.2958831250016001</c:v>
                </c:pt>
                <c:pt idx="6652">
                  <c:v>5.2957168750015997</c:v>
                </c:pt>
                <c:pt idx="6653">
                  <c:v>5.2955743750015998</c:v>
                </c:pt>
                <c:pt idx="6654">
                  <c:v>5.2953406250016002</c:v>
                </c:pt>
                <c:pt idx="6655">
                  <c:v>5.2955087499999998</c:v>
                </c:pt>
                <c:pt idx="6656">
                  <c:v>5.2952537499999996</c:v>
                </c:pt>
                <c:pt idx="6657">
                  <c:v>5.29498625</c:v>
                </c:pt>
                <c:pt idx="6658">
                  <c:v>5.2948750000000002</c:v>
                </c:pt>
                <c:pt idx="6659">
                  <c:v>5.2947631250015998</c:v>
                </c:pt>
                <c:pt idx="6660">
                  <c:v>5.2946281250015996</c:v>
                </c:pt>
                <c:pt idx="6661">
                  <c:v>5.2946037500000003</c:v>
                </c:pt>
                <c:pt idx="6662">
                  <c:v>5.2947962500000001</c:v>
                </c:pt>
                <c:pt idx="6663">
                  <c:v>5.2947175</c:v>
                </c:pt>
                <c:pt idx="6664">
                  <c:v>5.2945756250015998</c:v>
                </c:pt>
                <c:pt idx="6665">
                  <c:v>5.2948906250015995</c:v>
                </c:pt>
                <c:pt idx="6666">
                  <c:v>5.2947643750015994</c:v>
                </c:pt>
                <c:pt idx="6667">
                  <c:v>5.2948256250016001</c:v>
                </c:pt>
                <c:pt idx="6668">
                  <c:v>5.2947231250015996</c:v>
                </c:pt>
                <c:pt idx="6669">
                  <c:v>5.2949418750015997</c:v>
                </c:pt>
                <c:pt idx="6670">
                  <c:v>5.2952250000000003</c:v>
                </c:pt>
                <c:pt idx="6671">
                  <c:v>5.2954875000000001</c:v>
                </c:pt>
                <c:pt idx="6672">
                  <c:v>5.2958350000000003</c:v>
                </c:pt>
                <c:pt idx="6673">
                  <c:v>5.2961193750015996</c:v>
                </c:pt>
                <c:pt idx="6674">
                  <c:v>5.2963037499999999</c:v>
                </c:pt>
                <c:pt idx="6675">
                  <c:v>5.2966462500000002</c:v>
                </c:pt>
                <c:pt idx="6676">
                  <c:v>5.2970012500000001</c:v>
                </c:pt>
                <c:pt idx="6677">
                  <c:v>5.2973937500000003</c:v>
                </c:pt>
                <c:pt idx="6678">
                  <c:v>5.2977381250016</c:v>
                </c:pt>
                <c:pt idx="6679">
                  <c:v>5.2980531250015996</c:v>
                </c:pt>
                <c:pt idx="6680">
                  <c:v>5.2982956250016002</c:v>
                </c:pt>
                <c:pt idx="6681">
                  <c:v>5.2986224999999996</c:v>
                </c:pt>
                <c:pt idx="6682">
                  <c:v>5.2989274999999996</c:v>
                </c:pt>
                <c:pt idx="6683">
                  <c:v>5.2992606250016001</c:v>
                </c:pt>
                <c:pt idx="6684">
                  <c:v>5.29958375</c:v>
                </c:pt>
                <c:pt idx="6685">
                  <c:v>5.2999068750016001</c:v>
                </c:pt>
                <c:pt idx="6686">
                  <c:v>5.3002318750016002</c:v>
                </c:pt>
                <c:pt idx="6687">
                  <c:v>5.3005556250015999</c:v>
                </c:pt>
                <c:pt idx="6688">
                  <c:v>5.3009456250015994</c:v>
                </c:pt>
                <c:pt idx="6689">
                  <c:v>5.3013262499999998</c:v>
                </c:pt>
                <c:pt idx="6690">
                  <c:v>5.30167375</c:v>
                </c:pt>
                <c:pt idx="6691">
                  <c:v>5.3020174999999998</c:v>
                </c:pt>
                <c:pt idx="6692">
                  <c:v>5.3023381250016</c:v>
                </c:pt>
                <c:pt idx="6693">
                  <c:v>5.3026306250015995</c:v>
                </c:pt>
                <c:pt idx="6694">
                  <c:v>5.3029981250015998</c:v>
                </c:pt>
                <c:pt idx="6695">
                  <c:v>5.3033456250016</c:v>
                </c:pt>
                <c:pt idx="6696">
                  <c:v>5.3037462499999997</c:v>
                </c:pt>
                <c:pt idx="6697">
                  <c:v>5.3040775</c:v>
                </c:pt>
                <c:pt idx="6698">
                  <c:v>5.3044912499999999</c:v>
                </c:pt>
                <c:pt idx="6699">
                  <c:v>5.3047443750015999</c:v>
                </c:pt>
                <c:pt idx="6700">
                  <c:v>5.3051368750016001</c:v>
                </c:pt>
                <c:pt idx="6701">
                  <c:v>5.3054674999999998</c:v>
                </c:pt>
                <c:pt idx="6702">
                  <c:v>5.3056812500000001</c:v>
                </c:pt>
                <c:pt idx="6703">
                  <c:v>5.3060531250015996</c:v>
                </c:pt>
                <c:pt idx="6704">
                  <c:v>5.3061299999999996</c:v>
                </c:pt>
                <c:pt idx="6705">
                  <c:v>5.3061724999999997</c:v>
                </c:pt>
                <c:pt idx="6706">
                  <c:v>5.3059231250016001</c:v>
                </c:pt>
                <c:pt idx="6707">
                  <c:v>5.3059706250016001</c:v>
                </c:pt>
                <c:pt idx="6708">
                  <c:v>5.3060718750015994</c:v>
                </c:pt>
                <c:pt idx="6709">
                  <c:v>5.3061625000000001</c:v>
                </c:pt>
                <c:pt idx="6710">
                  <c:v>5.3059068750015994</c:v>
                </c:pt>
                <c:pt idx="6711">
                  <c:v>5.3058156250015998</c:v>
                </c:pt>
                <c:pt idx="6712">
                  <c:v>5.3058337499999997</c:v>
                </c:pt>
                <c:pt idx="6713">
                  <c:v>5.3060225000000001</c:v>
                </c:pt>
                <c:pt idx="6714">
                  <c:v>5.3060462499999996</c:v>
                </c:pt>
                <c:pt idx="6715">
                  <c:v>5.3059574999999999</c:v>
                </c:pt>
                <c:pt idx="6716">
                  <c:v>5.3062025000000004</c:v>
                </c:pt>
                <c:pt idx="6717">
                  <c:v>5.3063574999999998</c:v>
                </c:pt>
                <c:pt idx="6718">
                  <c:v>5.3063362500000002</c:v>
                </c:pt>
                <c:pt idx="6719">
                  <c:v>5.3063574999999998</c:v>
                </c:pt>
                <c:pt idx="6720">
                  <c:v>5.3059781250015998</c:v>
                </c:pt>
                <c:pt idx="6721">
                  <c:v>5.3055700000000003</c:v>
                </c:pt>
                <c:pt idx="6722">
                  <c:v>5.3052450000000002</c:v>
                </c:pt>
                <c:pt idx="6723">
                  <c:v>5.3049324999999996</c:v>
                </c:pt>
                <c:pt idx="6724">
                  <c:v>5.3047106250015998</c:v>
                </c:pt>
                <c:pt idx="6725">
                  <c:v>5.3043649999999998</c:v>
                </c:pt>
                <c:pt idx="6726">
                  <c:v>5.3041831250015994</c:v>
                </c:pt>
                <c:pt idx="6727">
                  <c:v>5.3042137499999997</c:v>
                </c:pt>
                <c:pt idx="6728">
                  <c:v>5.3040624999999997</c:v>
                </c:pt>
                <c:pt idx="6729">
                  <c:v>5.3038831250016001</c:v>
                </c:pt>
                <c:pt idx="6730">
                  <c:v>5.3036956250016001</c:v>
                </c:pt>
                <c:pt idx="6731">
                  <c:v>5.3033843750015999</c:v>
                </c:pt>
                <c:pt idx="6732">
                  <c:v>5.3032575</c:v>
                </c:pt>
                <c:pt idx="6733">
                  <c:v>5.3029356250015995</c:v>
                </c:pt>
                <c:pt idx="6734">
                  <c:v>5.3025574999999998</c:v>
                </c:pt>
                <c:pt idx="6735">
                  <c:v>5.3021243750015996</c:v>
                </c:pt>
                <c:pt idx="6736">
                  <c:v>5.3016793750015996</c:v>
                </c:pt>
                <c:pt idx="6737">
                  <c:v>5.3011487500000003</c:v>
                </c:pt>
                <c:pt idx="6738">
                  <c:v>5.3006787500000003</c:v>
                </c:pt>
                <c:pt idx="6739">
                  <c:v>5.3003106250015994</c:v>
                </c:pt>
                <c:pt idx="6740">
                  <c:v>5.2999081250015996</c:v>
                </c:pt>
                <c:pt idx="6741">
                  <c:v>5.2995362500000001</c:v>
                </c:pt>
                <c:pt idx="6742">
                  <c:v>5.2991275</c:v>
                </c:pt>
                <c:pt idx="6743">
                  <c:v>5.2987518750015994</c:v>
                </c:pt>
                <c:pt idx="6744">
                  <c:v>5.2984043750016001</c:v>
                </c:pt>
                <c:pt idx="6745">
                  <c:v>5.2979937499999998</c:v>
                </c:pt>
                <c:pt idx="6746">
                  <c:v>5.2975762499999997</c:v>
                </c:pt>
                <c:pt idx="6747">
                  <c:v>5.2972137500000001</c:v>
                </c:pt>
                <c:pt idx="6748">
                  <c:v>5.2968531250015998</c:v>
                </c:pt>
                <c:pt idx="6749">
                  <c:v>5.2964668750015997</c:v>
                </c:pt>
                <c:pt idx="6750">
                  <c:v>5.2961562500000001</c:v>
                </c:pt>
                <c:pt idx="6751">
                  <c:v>5.2958218750016002</c:v>
                </c:pt>
                <c:pt idx="6752">
                  <c:v>5.2955018750015999</c:v>
                </c:pt>
                <c:pt idx="6753">
                  <c:v>5.2952374999999998</c:v>
                </c:pt>
                <c:pt idx="6754">
                  <c:v>5.2952943750015997</c:v>
                </c:pt>
                <c:pt idx="6755">
                  <c:v>5.29524375</c:v>
                </c:pt>
                <c:pt idx="6756">
                  <c:v>5.2948787499999996</c:v>
                </c:pt>
                <c:pt idx="6757">
                  <c:v>5.2950462500000004</c:v>
                </c:pt>
                <c:pt idx="6758">
                  <c:v>5.2951693750016</c:v>
                </c:pt>
                <c:pt idx="6759">
                  <c:v>5.2953950000000001</c:v>
                </c:pt>
                <c:pt idx="6760">
                  <c:v>5.2954968750016</c:v>
                </c:pt>
                <c:pt idx="6761">
                  <c:v>5.2956393750016</c:v>
                </c:pt>
                <c:pt idx="6762">
                  <c:v>5.2959800000000001</c:v>
                </c:pt>
                <c:pt idx="6763">
                  <c:v>5.2960574999999999</c:v>
                </c:pt>
                <c:pt idx="6764">
                  <c:v>5.2959912500000002</c:v>
                </c:pt>
                <c:pt idx="6765">
                  <c:v>5.29590125</c:v>
                </c:pt>
                <c:pt idx="6766">
                  <c:v>5.2959893750016001</c:v>
                </c:pt>
                <c:pt idx="6767">
                  <c:v>5.2960381250015995</c:v>
                </c:pt>
                <c:pt idx="6768">
                  <c:v>5.2961831250015994</c:v>
                </c:pt>
                <c:pt idx="6769">
                  <c:v>5.2963681250015995</c:v>
                </c:pt>
                <c:pt idx="6770">
                  <c:v>5.2964043750015994</c:v>
                </c:pt>
                <c:pt idx="6771">
                  <c:v>5.2966406250015998</c:v>
                </c:pt>
                <c:pt idx="6772">
                  <c:v>5.2967556250015999</c:v>
                </c:pt>
                <c:pt idx="6773">
                  <c:v>5.2969324999999996</c:v>
                </c:pt>
                <c:pt idx="6774">
                  <c:v>5.2966068750015998</c:v>
                </c:pt>
                <c:pt idx="6775">
                  <c:v>5.2962512500000001</c:v>
                </c:pt>
                <c:pt idx="6776">
                  <c:v>5.2960000000000003</c:v>
                </c:pt>
                <c:pt idx="6777">
                  <c:v>5.2956106250015997</c:v>
                </c:pt>
                <c:pt idx="6778">
                  <c:v>5.2955874999999999</c:v>
                </c:pt>
                <c:pt idx="6779">
                  <c:v>5.2954600000000003</c:v>
                </c:pt>
                <c:pt idx="6780">
                  <c:v>5.2951581250016</c:v>
                </c:pt>
                <c:pt idx="6781">
                  <c:v>5.2953049999999999</c:v>
                </c:pt>
                <c:pt idx="6782">
                  <c:v>5.2952731250016001</c:v>
                </c:pt>
                <c:pt idx="6783">
                  <c:v>5.2953662499999998</c:v>
                </c:pt>
                <c:pt idx="6784">
                  <c:v>5.2952874999999997</c:v>
                </c:pt>
                <c:pt idx="6785">
                  <c:v>5.2953518750016002</c:v>
                </c:pt>
                <c:pt idx="6786">
                  <c:v>5.2953481250015999</c:v>
                </c:pt>
                <c:pt idx="6787">
                  <c:v>5.2954362499999998</c:v>
                </c:pt>
                <c:pt idx="6788">
                  <c:v>5.2954800000000004</c:v>
                </c:pt>
                <c:pt idx="6789">
                  <c:v>5.295725</c:v>
                </c:pt>
                <c:pt idx="6790">
                  <c:v>5.2960837500000002</c:v>
                </c:pt>
                <c:pt idx="6791">
                  <c:v>5.2959737499999999</c:v>
                </c:pt>
                <c:pt idx="6792">
                  <c:v>5.2962687500000003</c:v>
                </c:pt>
                <c:pt idx="6793">
                  <c:v>5.2965524999999998</c:v>
                </c:pt>
                <c:pt idx="6794">
                  <c:v>5.2966993750015998</c:v>
                </c:pt>
                <c:pt idx="6795">
                  <c:v>5.2971043750015996</c:v>
                </c:pt>
                <c:pt idx="6796">
                  <c:v>5.2972893750015997</c:v>
                </c:pt>
                <c:pt idx="6797">
                  <c:v>5.2975124999999998</c:v>
                </c:pt>
                <c:pt idx="6798">
                  <c:v>5.2978325000000002</c:v>
                </c:pt>
                <c:pt idx="6799">
                  <c:v>5.2982131250015998</c:v>
                </c:pt>
                <c:pt idx="6800">
                  <c:v>5.2985899999999999</c:v>
                </c:pt>
                <c:pt idx="6801">
                  <c:v>5.2987537500000004</c:v>
                </c:pt>
                <c:pt idx="6802">
                  <c:v>5.2990137500000003</c:v>
                </c:pt>
                <c:pt idx="6803">
                  <c:v>5.2993356250015999</c:v>
                </c:pt>
                <c:pt idx="6804">
                  <c:v>5.2996999999999996</c:v>
                </c:pt>
                <c:pt idx="6805">
                  <c:v>5.2996175000000001</c:v>
                </c:pt>
                <c:pt idx="6806">
                  <c:v>5.2995987500000004</c:v>
                </c:pt>
                <c:pt idx="6807">
                  <c:v>5.2999306250015996</c:v>
                </c:pt>
                <c:pt idx="6808">
                  <c:v>5.3002037499999997</c:v>
                </c:pt>
                <c:pt idx="6809">
                  <c:v>5.3003481250015998</c:v>
                </c:pt>
                <c:pt idx="6810">
                  <c:v>5.3006568750016001</c:v>
                </c:pt>
                <c:pt idx="6811">
                  <c:v>5.3010099999999998</c:v>
                </c:pt>
                <c:pt idx="6812">
                  <c:v>5.3013443750015998</c:v>
                </c:pt>
                <c:pt idx="6813">
                  <c:v>5.3016781250016001</c:v>
                </c:pt>
                <c:pt idx="6814">
                  <c:v>5.3020456250015995</c:v>
                </c:pt>
                <c:pt idx="6815">
                  <c:v>5.30240125</c:v>
                </c:pt>
                <c:pt idx="6816">
                  <c:v>5.3027556250016001</c:v>
                </c:pt>
                <c:pt idx="6817">
                  <c:v>5.3029206250016001</c:v>
                </c:pt>
                <c:pt idx="6818">
                  <c:v>5.3028287499999998</c:v>
                </c:pt>
                <c:pt idx="6819">
                  <c:v>5.3024956250016002</c:v>
                </c:pt>
                <c:pt idx="6820">
                  <c:v>5.3021725000000002</c:v>
                </c:pt>
                <c:pt idx="6821">
                  <c:v>5.3017725000000002</c:v>
                </c:pt>
                <c:pt idx="6822">
                  <c:v>5.3012018750015999</c:v>
                </c:pt>
                <c:pt idx="6823">
                  <c:v>5.3008443750016001</c:v>
                </c:pt>
                <c:pt idx="6824">
                  <c:v>5.3002975000000001</c:v>
                </c:pt>
                <c:pt idx="6825">
                  <c:v>5.2998762499999996</c:v>
                </c:pt>
                <c:pt idx="6826">
                  <c:v>5.2993956250015994</c:v>
                </c:pt>
                <c:pt idx="6827">
                  <c:v>5.2990562499999996</c:v>
                </c:pt>
                <c:pt idx="6828">
                  <c:v>5.2985718750016</c:v>
                </c:pt>
                <c:pt idx="6829">
                  <c:v>5.2982393750016001</c:v>
                </c:pt>
                <c:pt idx="6830">
                  <c:v>5.2978056250016001</c:v>
                </c:pt>
                <c:pt idx="6831">
                  <c:v>5.2974474999999996</c:v>
                </c:pt>
                <c:pt idx="6832">
                  <c:v>5.2970581250016</c:v>
                </c:pt>
                <c:pt idx="6833">
                  <c:v>5.2966943750016</c:v>
                </c:pt>
                <c:pt idx="6834">
                  <c:v>5.2963624999999999</c:v>
                </c:pt>
                <c:pt idx="6835">
                  <c:v>5.2960181250015994</c:v>
                </c:pt>
                <c:pt idx="6836">
                  <c:v>5.2956531250015999</c:v>
                </c:pt>
                <c:pt idx="6837">
                  <c:v>5.2952256250016001</c:v>
                </c:pt>
                <c:pt idx="6838">
                  <c:v>5.2948225000000004</c:v>
                </c:pt>
                <c:pt idx="6839">
                  <c:v>5.2944762499999998</c:v>
                </c:pt>
                <c:pt idx="6840">
                  <c:v>5.2941406250015994</c:v>
                </c:pt>
                <c:pt idx="6841">
                  <c:v>5.2937637500000001</c:v>
                </c:pt>
                <c:pt idx="6842">
                  <c:v>5.2934112500000001</c:v>
                </c:pt>
                <c:pt idx="6843">
                  <c:v>5.2931400000000002</c:v>
                </c:pt>
                <c:pt idx="6844">
                  <c:v>5.2927931250015998</c:v>
                </c:pt>
                <c:pt idx="6845">
                  <c:v>5.2923806250015994</c:v>
                </c:pt>
                <c:pt idx="6846">
                  <c:v>5.2920218750016002</c:v>
                </c:pt>
                <c:pt idx="6847">
                  <c:v>5.2916656250015999</c:v>
                </c:pt>
                <c:pt idx="6848">
                  <c:v>5.2912906250015999</c:v>
                </c:pt>
                <c:pt idx="6849">
                  <c:v>5.2908781250015995</c:v>
                </c:pt>
                <c:pt idx="6850">
                  <c:v>5.2904574999999996</c:v>
                </c:pt>
                <c:pt idx="6851">
                  <c:v>5.2900118750015999</c:v>
                </c:pt>
                <c:pt idx="6852">
                  <c:v>5.2896706250015999</c:v>
                </c:pt>
                <c:pt idx="6853">
                  <c:v>5.2892943750015995</c:v>
                </c:pt>
                <c:pt idx="6854">
                  <c:v>5.2889274999999998</c:v>
                </c:pt>
                <c:pt idx="6855">
                  <c:v>5.2885949999999999</c:v>
                </c:pt>
                <c:pt idx="6856">
                  <c:v>5.2882362499999997</c:v>
                </c:pt>
                <c:pt idx="6857">
                  <c:v>5.2879006250015994</c:v>
                </c:pt>
                <c:pt idx="6858">
                  <c:v>5.2875343750015995</c:v>
                </c:pt>
                <c:pt idx="6859">
                  <c:v>5.2871537499999999</c:v>
                </c:pt>
                <c:pt idx="6860">
                  <c:v>5.2868218750015998</c:v>
                </c:pt>
                <c:pt idx="6861">
                  <c:v>5.2864374999999999</c:v>
                </c:pt>
                <c:pt idx="6862">
                  <c:v>5.2860193750016</c:v>
                </c:pt>
                <c:pt idx="6863">
                  <c:v>5.2856268750015998</c:v>
                </c:pt>
                <c:pt idx="6864">
                  <c:v>5.2852906250015996</c:v>
                </c:pt>
                <c:pt idx="6865">
                  <c:v>5.2849481250016002</c:v>
                </c:pt>
                <c:pt idx="6866">
                  <c:v>5.2846012499999997</c:v>
                </c:pt>
                <c:pt idx="6867">
                  <c:v>5.2842606250015995</c:v>
                </c:pt>
                <c:pt idx="6868">
                  <c:v>5.2839131250015994</c:v>
                </c:pt>
                <c:pt idx="6869">
                  <c:v>5.2835025</c:v>
                </c:pt>
                <c:pt idx="6870">
                  <c:v>5.2831031250015998</c:v>
                </c:pt>
                <c:pt idx="6871">
                  <c:v>5.2827624999999996</c:v>
                </c:pt>
                <c:pt idx="6872">
                  <c:v>5.2824412499999998</c:v>
                </c:pt>
                <c:pt idx="6873">
                  <c:v>5.2820881250016001</c:v>
                </c:pt>
                <c:pt idx="6874">
                  <c:v>5.2816868750015997</c:v>
                </c:pt>
                <c:pt idx="6875">
                  <c:v>5.2813187499999996</c:v>
                </c:pt>
                <c:pt idx="6876">
                  <c:v>5.2809218750015994</c:v>
                </c:pt>
                <c:pt idx="6877">
                  <c:v>5.2805718750016002</c:v>
                </c:pt>
                <c:pt idx="6878">
                  <c:v>5.2801381250016002</c:v>
                </c:pt>
                <c:pt idx="6879">
                  <c:v>5.2797549999999998</c:v>
                </c:pt>
                <c:pt idx="6880">
                  <c:v>5.2794206250015998</c:v>
                </c:pt>
                <c:pt idx="6881">
                  <c:v>5.2790437499999996</c:v>
                </c:pt>
                <c:pt idx="6882">
                  <c:v>5.2786656250016</c:v>
                </c:pt>
                <c:pt idx="6883">
                  <c:v>5.2782549999999997</c:v>
                </c:pt>
                <c:pt idx="6884">
                  <c:v>5.2778831250015994</c:v>
                </c:pt>
                <c:pt idx="6885">
                  <c:v>5.2774425000000003</c:v>
                </c:pt>
                <c:pt idx="6886">
                  <c:v>5.2770356250015995</c:v>
                </c:pt>
                <c:pt idx="6887">
                  <c:v>5.2766200000000003</c:v>
                </c:pt>
                <c:pt idx="6888">
                  <c:v>5.2762781250015998</c:v>
                </c:pt>
                <c:pt idx="6889">
                  <c:v>5.2759287500000003</c:v>
                </c:pt>
                <c:pt idx="6890">
                  <c:v>5.2755099999999997</c:v>
                </c:pt>
                <c:pt idx="6891">
                  <c:v>5.2751062500000003</c:v>
                </c:pt>
                <c:pt idx="6892">
                  <c:v>5.2746787499999996</c:v>
                </c:pt>
                <c:pt idx="6893">
                  <c:v>5.2743012499999997</c:v>
                </c:pt>
                <c:pt idx="6894">
                  <c:v>5.2739437499999999</c:v>
                </c:pt>
                <c:pt idx="6895">
                  <c:v>5.2736006250015999</c:v>
                </c:pt>
                <c:pt idx="6896">
                  <c:v>5.2732368750015999</c:v>
                </c:pt>
                <c:pt idx="6897">
                  <c:v>5.2729031250015996</c:v>
                </c:pt>
                <c:pt idx="6898">
                  <c:v>5.2725518750016001</c:v>
                </c:pt>
                <c:pt idx="6899">
                  <c:v>5.2723631250015996</c:v>
                </c:pt>
                <c:pt idx="6900">
                  <c:v>5.2720824999999998</c:v>
                </c:pt>
                <c:pt idx="6901">
                  <c:v>5.2719543750015996</c:v>
                </c:pt>
                <c:pt idx="6902">
                  <c:v>5.2717631250016002</c:v>
                </c:pt>
                <c:pt idx="6903">
                  <c:v>5.2716493750015996</c:v>
                </c:pt>
                <c:pt idx="6904">
                  <c:v>5.2714268750016</c:v>
                </c:pt>
                <c:pt idx="6905">
                  <c:v>5.2713131250015994</c:v>
                </c:pt>
                <c:pt idx="6906">
                  <c:v>5.2711437500000002</c:v>
                </c:pt>
                <c:pt idx="6907">
                  <c:v>5.2708937499999999</c:v>
                </c:pt>
                <c:pt idx="6908">
                  <c:v>5.2707937500000002</c:v>
                </c:pt>
                <c:pt idx="6909">
                  <c:v>5.2711199999999998</c:v>
                </c:pt>
                <c:pt idx="6910">
                  <c:v>5.2711462500000001</c:v>
                </c:pt>
                <c:pt idx="6911">
                  <c:v>5.2713437499999998</c:v>
                </c:pt>
                <c:pt idx="6912">
                  <c:v>5.27163</c:v>
                </c:pt>
                <c:pt idx="6913">
                  <c:v>5.2717193750015996</c:v>
                </c:pt>
                <c:pt idx="6914">
                  <c:v>5.2718937500000003</c:v>
                </c:pt>
                <c:pt idx="6915">
                  <c:v>5.2720099999999999</c:v>
                </c:pt>
                <c:pt idx="6916">
                  <c:v>5.2721537500000002</c:v>
                </c:pt>
                <c:pt idx="6917">
                  <c:v>5.2719068750015996</c:v>
                </c:pt>
                <c:pt idx="6918">
                  <c:v>5.2719575000000001</c:v>
                </c:pt>
                <c:pt idx="6919">
                  <c:v>5.2717074999999998</c:v>
                </c:pt>
                <c:pt idx="6920">
                  <c:v>5.2715081250016</c:v>
                </c:pt>
                <c:pt idx="6921">
                  <c:v>5.2711862500000004</c:v>
                </c:pt>
                <c:pt idx="6922">
                  <c:v>5.2708199999999996</c:v>
                </c:pt>
                <c:pt idx="6923">
                  <c:v>5.2705706250016</c:v>
                </c:pt>
                <c:pt idx="6924">
                  <c:v>5.2705925000000002</c:v>
                </c:pt>
                <c:pt idx="6925">
                  <c:v>5.2704668750015999</c:v>
                </c:pt>
                <c:pt idx="6926">
                  <c:v>5.2704456250015994</c:v>
                </c:pt>
                <c:pt idx="6927">
                  <c:v>5.2704618750016001</c:v>
                </c:pt>
                <c:pt idx="6928">
                  <c:v>5.2705843750015999</c:v>
                </c:pt>
                <c:pt idx="6929">
                  <c:v>5.2705493750015995</c:v>
                </c:pt>
                <c:pt idx="6930">
                  <c:v>5.2706524999999997</c:v>
                </c:pt>
                <c:pt idx="6931">
                  <c:v>5.2704868750016001</c:v>
                </c:pt>
                <c:pt idx="6932">
                  <c:v>5.2705581250015996</c:v>
                </c:pt>
                <c:pt idx="6933">
                  <c:v>5.2703862499999996</c:v>
                </c:pt>
                <c:pt idx="6934">
                  <c:v>5.2704725000000003</c:v>
                </c:pt>
                <c:pt idx="6935">
                  <c:v>5.2706437499999996</c:v>
                </c:pt>
                <c:pt idx="6936">
                  <c:v>5.2707949999999997</c:v>
                </c:pt>
                <c:pt idx="6937">
                  <c:v>5.2711337499999997</c:v>
                </c:pt>
                <c:pt idx="6938">
                  <c:v>5.2714943750016001</c:v>
                </c:pt>
                <c:pt idx="6939">
                  <c:v>5.2717018750015994</c:v>
                </c:pt>
                <c:pt idx="6940">
                  <c:v>5.2719899999999997</c:v>
                </c:pt>
                <c:pt idx="6941">
                  <c:v>5.2724099999999998</c:v>
                </c:pt>
                <c:pt idx="6942">
                  <c:v>5.2727300000000001</c:v>
                </c:pt>
                <c:pt idx="6943">
                  <c:v>5.2730724999999996</c:v>
                </c:pt>
                <c:pt idx="6944">
                  <c:v>5.2734325000000002</c:v>
                </c:pt>
                <c:pt idx="6945">
                  <c:v>5.2737350000000003</c:v>
                </c:pt>
                <c:pt idx="6946">
                  <c:v>5.2739618750016</c:v>
                </c:pt>
                <c:pt idx="6947">
                  <c:v>5.2742537499999997</c:v>
                </c:pt>
                <c:pt idx="6948">
                  <c:v>5.2745325000000003</c:v>
                </c:pt>
                <c:pt idx="6949">
                  <c:v>5.2748881250016</c:v>
                </c:pt>
                <c:pt idx="6950">
                  <c:v>5.2752593750015997</c:v>
                </c:pt>
                <c:pt idx="6951">
                  <c:v>5.2756262500000002</c:v>
                </c:pt>
                <c:pt idx="6952">
                  <c:v>5.27597</c:v>
                </c:pt>
                <c:pt idx="6953">
                  <c:v>5.2763868750015996</c:v>
                </c:pt>
                <c:pt idx="6954">
                  <c:v>5.2767999999999997</c:v>
                </c:pt>
                <c:pt idx="6955">
                  <c:v>5.2771418750015995</c:v>
                </c:pt>
                <c:pt idx="6956">
                  <c:v>5.2774237499999996</c:v>
                </c:pt>
                <c:pt idx="6957">
                  <c:v>5.2777450000000004</c:v>
                </c:pt>
                <c:pt idx="6958">
                  <c:v>5.2779024999999997</c:v>
                </c:pt>
                <c:pt idx="6959">
                  <c:v>5.2781943750015996</c:v>
                </c:pt>
                <c:pt idx="6960">
                  <c:v>5.2783468750016</c:v>
                </c:pt>
                <c:pt idx="6961">
                  <c:v>5.27865875</c:v>
                </c:pt>
                <c:pt idx="6962">
                  <c:v>5.2789312500000003</c:v>
                </c:pt>
                <c:pt idx="6963">
                  <c:v>5.2792587500000003</c:v>
                </c:pt>
                <c:pt idx="6964">
                  <c:v>5.2794831250016001</c:v>
                </c:pt>
                <c:pt idx="6965">
                  <c:v>5.2798706250015996</c:v>
                </c:pt>
                <c:pt idx="6966">
                  <c:v>5.2802137499999997</c:v>
                </c:pt>
                <c:pt idx="6967">
                  <c:v>5.2805549999999997</c:v>
                </c:pt>
                <c:pt idx="6968">
                  <c:v>5.2809106250015994</c:v>
                </c:pt>
                <c:pt idx="6969">
                  <c:v>5.2812556250015996</c:v>
                </c:pt>
                <c:pt idx="6970">
                  <c:v>5.28161375</c:v>
                </c:pt>
                <c:pt idx="6971">
                  <c:v>5.2819456250016001</c:v>
                </c:pt>
                <c:pt idx="6972">
                  <c:v>5.28220125</c:v>
                </c:pt>
                <c:pt idx="6973">
                  <c:v>5.2824943750015994</c:v>
                </c:pt>
                <c:pt idx="6974">
                  <c:v>5.2827606250015995</c:v>
                </c:pt>
                <c:pt idx="6975">
                  <c:v>5.2831093750016</c:v>
                </c:pt>
                <c:pt idx="6976">
                  <c:v>5.2831487499999996</c:v>
                </c:pt>
                <c:pt idx="6977">
                  <c:v>5.2835087500000002</c:v>
                </c:pt>
                <c:pt idx="6978">
                  <c:v>5.2837706250015994</c:v>
                </c:pt>
                <c:pt idx="6979">
                  <c:v>5.2841199999999997</c:v>
                </c:pt>
                <c:pt idx="6980">
                  <c:v>5.2841674999999997</c:v>
                </c:pt>
                <c:pt idx="6981">
                  <c:v>5.2843393750015997</c:v>
                </c:pt>
                <c:pt idx="6982">
                  <c:v>5.2846762500000004</c:v>
                </c:pt>
                <c:pt idx="6983">
                  <c:v>5.2850443750015996</c:v>
                </c:pt>
                <c:pt idx="6984">
                  <c:v>5.2851662499999996</c:v>
                </c:pt>
                <c:pt idx="6985">
                  <c:v>5.2856087499999997</c:v>
                </c:pt>
                <c:pt idx="6986">
                  <c:v>5.2859375000000002</c:v>
                </c:pt>
                <c:pt idx="6987">
                  <c:v>5.2861687499999999</c:v>
                </c:pt>
                <c:pt idx="6988">
                  <c:v>5.286505</c:v>
                </c:pt>
                <c:pt idx="6989">
                  <c:v>5.28693875</c:v>
                </c:pt>
                <c:pt idx="6990">
                  <c:v>5.2872606250015997</c:v>
                </c:pt>
                <c:pt idx="6991">
                  <c:v>5.2874600000000003</c:v>
                </c:pt>
                <c:pt idx="6992">
                  <c:v>5.2878143750015996</c:v>
                </c:pt>
                <c:pt idx="6993">
                  <c:v>5.2881400000000003</c:v>
                </c:pt>
                <c:pt idx="6994">
                  <c:v>5.2884250000000002</c:v>
                </c:pt>
                <c:pt idx="6995">
                  <c:v>5.2887487499999999</c:v>
                </c:pt>
                <c:pt idx="6996">
                  <c:v>5.2890218750016</c:v>
                </c:pt>
                <c:pt idx="6997">
                  <c:v>5.2893431250015999</c:v>
                </c:pt>
                <c:pt idx="6998">
                  <c:v>5.2896631250016002</c:v>
                </c:pt>
                <c:pt idx="6999">
                  <c:v>5.2900062500000002</c:v>
                </c:pt>
                <c:pt idx="7000">
                  <c:v>5.2903650000000004</c:v>
                </c:pt>
                <c:pt idx="7001">
                  <c:v>5.2906931250015994</c:v>
                </c:pt>
                <c:pt idx="7002">
                  <c:v>5.2910812500000004</c:v>
                </c:pt>
                <c:pt idx="7003">
                  <c:v>5.2914112500000003</c:v>
                </c:pt>
                <c:pt idx="7004">
                  <c:v>5.2917562499999997</c:v>
                </c:pt>
                <c:pt idx="7005">
                  <c:v>5.2920506250015995</c:v>
                </c:pt>
                <c:pt idx="7006">
                  <c:v>5.2921612500000004</c:v>
                </c:pt>
                <c:pt idx="7007">
                  <c:v>5.2925224999999996</c:v>
                </c:pt>
                <c:pt idx="7008">
                  <c:v>5.2928068750015997</c:v>
                </c:pt>
                <c:pt idx="7009">
                  <c:v>5.2929443750015999</c:v>
                </c:pt>
                <c:pt idx="7010">
                  <c:v>5.2930700000000002</c:v>
                </c:pt>
                <c:pt idx="7011">
                  <c:v>5.2934393750015998</c:v>
                </c:pt>
                <c:pt idx="7012">
                  <c:v>5.2937862500000001</c:v>
                </c:pt>
                <c:pt idx="7013">
                  <c:v>5.2940968750015998</c:v>
                </c:pt>
                <c:pt idx="7014">
                  <c:v>5.2944281250016001</c:v>
                </c:pt>
                <c:pt idx="7015">
                  <c:v>5.2948000000000004</c:v>
                </c:pt>
                <c:pt idx="7016">
                  <c:v>5.2951306250016001</c:v>
                </c:pt>
                <c:pt idx="7017">
                  <c:v>5.2954650000000001</c:v>
                </c:pt>
                <c:pt idx="7018">
                  <c:v>5.2958049999999997</c:v>
                </c:pt>
                <c:pt idx="7019">
                  <c:v>5.2960968750015995</c:v>
                </c:pt>
                <c:pt idx="7020">
                  <c:v>5.2963493750015997</c:v>
                </c:pt>
                <c:pt idx="7021">
                  <c:v>5.2966712500000002</c:v>
                </c:pt>
                <c:pt idx="7022">
                  <c:v>5.2970293750015998</c:v>
                </c:pt>
                <c:pt idx="7023">
                  <c:v>5.2972299999999999</c:v>
                </c:pt>
                <c:pt idx="7024">
                  <c:v>5.2975687499999999</c:v>
                </c:pt>
                <c:pt idx="7025">
                  <c:v>5.2979406250015995</c:v>
                </c:pt>
                <c:pt idx="7026">
                  <c:v>5.2982300000000002</c:v>
                </c:pt>
                <c:pt idx="7027">
                  <c:v>5.29857625</c:v>
                </c:pt>
                <c:pt idx="7028">
                  <c:v>5.2988656250016</c:v>
                </c:pt>
                <c:pt idx="7029">
                  <c:v>5.2991993750016002</c:v>
                </c:pt>
                <c:pt idx="7030">
                  <c:v>5.2995343750016</c:v>
                </c:pt>
                <c:pt idx="7031">
                  <c:v>5.2999143750015998</c:v>
                </c:pt>
                <c:pt idx="7032">
                  <c:v>5.3002493750015995</c:v>
                </c:pt>
                <c:pt idx="7033">
                  <c:v>5.3005731250016002</c:v>
                </c:pt>
                <c:pt idx="7034">
                  <c:v>5.3009093750015994</c:v>
                </c:pt>
                <c:pt idx="7035">
                  <c:v>5.3011656250015999</c:v>
                </c:pt>
                <c:pt idx="7036">
                  <c:v>5.3014975</c:v>
                </c:pt>
                <c:pt idx="7037">
                  <c:v>5.3016162500000004</c:v>
                </c:pt>
                <c:pt idx="7038">
                  <c:v>5.3019768750015999</c:v>
                </c:pt>
                <c:pt idx="7039">
                  <c:v>5.3023150000000001</c:v>
                </c:pt>
                <c:pt idx="7040">
                  <c:v>5.3026806250015994</c:v>
                </c:pt>
                <c:pt idx="7041">
                  <c:v>5.3029475000000001</c:v>
                </c:pt>
                <c:pt idx="7042">
                  <c:v>5.3033418750015997</c:v>
                </c:pt>
                <c:pt idx="7043">
                  <c:v>5.3036849999999998</c:v>
                </c:pt>
                <c:pt idx="7044">
                  <c:v>5.3040293750015994</c:v>
                </c:pt>
                <c:pt idx="7045">
                  <c:v>5.3043899999999997</c:v>
                </c:pt>
                <c:pt idx="7046">
                  <c:v>5.3047581250015998</c:v>
                </c:pt>
                <c:pt idx="7047">
                  <c:v>5.3050868750015994</c:v>
                </c:pt>
                <c:pt idx="7048">
                  <c:v>5.3054518750015998</c:v>
                </c:pt>
                <c:pt idx="7049">
                  <c:v>5.3057731250015996</c:v>
                </c:pt>
                <c:pt idx="7050">
                  <c:v>5.3061593750015996</c:v>
                </c:pt>
                <c:pt idx="7051">
                  <c:v>5.3065337499999998</c:v>
                </c:pt>
                <c:pt idx="7052">
                  <c:v>5.3069106250016</c:v>
                </c:pt>
                <c:pt idx="7053">
                  <c:v>5.30727875</c:v>
                </c:pt>
                <c:pt idx="7054">
                  <c:v>5.3076106250016002</c:v>
                </c:pt>
                <c:pt idx="7055">
                  <c:v>5.3079543750016001</c:v>
                </c:pt>
                <c:pt idx="7056">
                  <c:v>5.3082324999999999</c:v>
                </c:pt>
                <c:pt idx="7057">
                  <c:v>5.3085587500000004</c:v>
                </c:pt>
                <c:pt idx="7058">
                  <c:v>5.3088875</c:v>
                </c:pt>
                <c:pt idx="7059">
                  <c:v>5.3092125000000001</c:v>
                </c:pt>
                <c:pt idx="7060">
                  <c:v>5.3095093750015998</c:v>
                </c:pt>
                <c:pt idx="7061">
                  <c:v>5.3098606250015994</c:v>
                </c:pt>
                <c:pt idx="7062">
                  <c:v>5.3102118750015999</c:v>
                </c:pt>
                <c:pt idx="7063">
                  <c:v>5.3105356250015996</c:v>
                </c:pt>
                <c:pt idx="7064">
                  <c:v>5.3109012499999997</c:v>
                </c:pt>
                <c:pt idx="7065">
                  <c:v>5.3112587500000004</c:v>
                </c:pt>
                <c:pt idx="7066">
                  <c:v>5.3115862500000004</c:v>
                </c:pt>
                <c:pt idx="7067">
                  <c:v>5.3119300000000003</c:v>
                </c:pt>
                <c:pt idx="7068">
                  <c:v>5.3122875000000001</c:v>
                </c:pt>
                <c:pt idx="7069">
                  <c:v>5.3125400000000003</c:v>
                </c:pt>
                <c:pt idx="7070">
                  <c:v>5.3128437499999999</c:v>
                </c:pt>
                <c:pt idx="7071">
                  <c:v>5.3130293750015998</c:v>
                </c:pt>
                <c:pt idx="7072">
                  <c:v>5.3133793750015998</c:v>
                </c:pt>
                <c:pt idx="7073">
                  <c:v>5.3137006250015997</c:v>
                </c:pt>
                <c:pt idx="7074">
                  <c:v>5.3140006250015999</c:v>
                </c:pt>
                <c:pt idx="7075">
                  <c:v>5.3144037500000003</c:v>
                </c:pt>
                <c:pt idx="7076">
                  <c:v>5.3147324999999999</c:v>
                </c:pt>
                <c:pt idx="7077">
                  <c:v>5.3151362500000001</c:v>
                </c:pt>
                <c:pt idx="7078">
                  <c:v>5.3154950000000003</c:v>
                </c:pt>
                <c:pt idx="7079">
                  <c:v>5.3158512499999997</c:v>
                </c:pt>
                <c:pt idx="7080">
                  <c:v>5.3162106250015997</c:v>
                </c:pt>
                <c:pt idx="7081">
                  <c:v>5.3165518750015996</c:v>
                </c:pt>
                <c:pt idx="7082">
                  <c:v>5.3169237499999999</c:v>
                </c:pt>
                <c:pt idx="7083">
                  <c:v>5.3172100000000002</c:v>
                </c:pt>
                <c:pt idx="7084">
                  <c:v>5.3174337500000002</c:v>
                </c:pt>
                <c:pt idx="7085">
                  <c:v>5.3177593750016001</c:v>
                </c:pt>
                <c:pt idx="7086">
                  <c:v>5.3181081250015998</c:v>
                </c:pt>
                <c:pt idx="7087">
                  <c:v>5.3184399999999998</c:v>
                </c:pt>
                <c:pt idx="7088">
                  <c:v>5.3187749999999996</c:v>
                </c:pt>
                <c:pt idx="7089">
                  <c:v>5.3190643750015996</c:v>
                </c:pt>
                <c:pt idx="7090">
                  <c:v>5.3194487500000003</c:v>
                </c:pt>
                <c:pt idx="7091">
                  <c:v>5.3197893750015997</c:v>
                </c:pt>
                <c:pt idx="7092">
                  <c:v>5.3200687499999999</c:v>
                </c:pt>
                <c:pt idx="7093">
                  <c:v>5.3203899999999997</c:v>
                </c:pt>
                <c:pt idx="7094">
                  <c:v>5.3207781250016</c:v>
                </c:pt>
                <c:pt idx="7095">
                  <c:v>5.3211456250015994</c:v>
                </c:pt>
                <c:pt idx="7096">
                  <c:v>5.3214781250016001</c:v>
                </c:pt>
                <c:pt idx="7097">
                  <c:v>5.3218056250016001</c:v>
                </c:pt>
                <c:pt idx="7098">
                  <c:v>5.3221431250015998</c:v>
                </c:pt>
                <c:pt idx="7099">
                  <c:v>5.3224731250015997</c:v>
                </c:pt>
                <c:pt idx="7100">
                  <c:v>5.3228062500000002</c:v>
                </c:pt>
                <c:pt idx="7101">
                  <c:v>5.3231950000000001</c:v>
                </c:pt>
                <c:pt idx="7102">
                  <c:v>5.3235193750015997</c:v>
                </c:pt>
                <c:pt idx="7103">
                  <c:v>5.3239012499999996</c:v>
                </c:pt>
                <c:pt idx="7104">
                  <c:v>5.3243087500000001</c:v>
                </c:pt>
                <c:pt idx="7105">
                  <c:v>5.3246312500000004</c:v>
                </c:pt>
                <c:pt idx="7106">
                  <c:v>5.3249537499999997</c:v>
                </c:pt>
                <c:pt idx="7107">
                  <c:v>5.3252862500000004</c:v>
                </c:pt>
                <c:pt idx="7108">
                  <c:v>5.3256193750016001</c:v>
                </c:pt>
                <c:pt idx="7109">
                  <c:v>5.3259600000000002</c:v>
                </c:pt>
                <c:pt idx="7110">
                  <c:v>5.3263256250015996</c:v>
                </c:pt>
                <c:pt idx="7111">
                  <c:v>5.3267068750015998</c:v>
                </c:pt>
                <c:pt idx="7112">
                  <c:v>5.3271075000000003</c:v>
                </c:pt>
                <c:pt idx="7113">
                  <c:v>5.3274662499999996</c:v>
                </c:pt>
                <c:pt idx="7114">
                  <c:v>5.3277650000000003</c:v>
                </c:pt>
                <c:pt idx="7115">
                  <c:v>5.3281187499999998</c:v>
                </c:pt>
                <c:pt idx="7116">
                  <c:v>5.3284874999999996</c:v>
                </c:pt>
                <c:pt idx="7117">
                  <c:v>5.3288137500000001</c:v>
                </c:pt>
                <c:pt idx="7118">
                  <c:v>5.3291668750015999</c:v>
                </c:pt>
                <c:pt idx="7119">
                  <c:v>5.3293056250015995</c:v>
                </c:pt>
                <c:pt idx="7120">
                  <c:v>5.3296293750016002</c:v>
                </c:pt>
                <c:pt idx="7121">
                  <c:v>5.3298337499999997</c:v>
                </c:pt>
                <c:pt idx="7122">
                  <c:v>5.3301662500000004</c:v>
                </c:pt>
                <c:pt idx="7123">
                  <c:v>5.3305106250016001</c:v>
                </c:pt>
                <c:pt idx="7124">
                  <c:v>5.3307006250016</c:v>
                </c:pt>
                <c:pt idx="7125">
                  <c:v>5.3311268750015994</c:v>
                </c:pt>
                <c:pt idx="7126">
                  <c:v>5.3313424999999999</c:v>
                </c:pt>
                <c:pt idx="7127">
                  <c:v>5.331715</c:v>
                </c:pt>
                <c:pt idx="7128">
                  <c:v>5.3320606250016001</c:v>
                </c:pt>
                <c:pt idx="7129">
                  <c:v>5.3323175000000003</c:v>
                </c:pt>
                <c:pt idx="7130">
                  <c:v>5.3326687499999998</c:v>
                </c:pt>
                <c:pt idx="7131">
                  <c:v>5.3330337500000002</c:v>
                </c:pt>
                <c:pt idx="7132">
                  <c:v>5.3333050000000002</c:v>
                </c:pt>
                <c:pt idx="7133">
                  <c:v>5.3336968750015998</c:v>
                </c:pt>
                <c:pt idx="7134">
                  <c:v>5.3340006250015994</c:v>
                </c:pt>
                <c:pt idx="7135">
                  <c:v>5.3342537500000002</c:v>
                </c:pt>
                <c:pt idx="7136">
                  <c:v>5.3345812500000003</c:v>
                </c:pt>
                <c:pt idx="7137">
                  <c:v>5.3349175000000004</c:v>
                </c:pt>
                <c:pt idx="7138">
                  <c:v>5.3352725000000003</c:v>
                </c:pt>
                <c:pt idx="7139">
                  <c:v>5.3356193750015999</c:v>
                </c:pt>
                <c:pt idx="7140">
                  <c:v>5.3360093750016002</c:v>
                </c:pt>
                <c:pt idx="7141">
                  <c:v>5.3363656250015996</c:v>
                </c:pt>
                <c:pt idx="7142">
                  <c:v>5.3367018750015998</c:v>
                </c:pt>
                <c:pt idx="7143">
                  <c:v>5.3370537499999999</c:v>
                </c:pt>
                <c:pt idx="7144">
                  <c:v>5.3373793750015999</c:v>
                </c:pt>
                <c:pt idx="7145">
                  <c:v>5.3377081250015994</c:v>
                </c:pt>
                <c:pt idx="7146">
                  <c:v>5.3380324999999997</c:v>
                </c:pt>
                <c:pt idx="7147">
                  <c:v>5.3383343750016001</c:v>
                </c:pt>
                <c:pt idx="7148">
                  <c:v>5.3386550000000002</c:v>
                </c:pt>
                <c:pt idx="7149">
                  <c:v>5.3389956250015995</c:v>
                </c:pt>
                <c:pt idx="7150">
                  <c:v>5.3392425000000001</c:v>
                </c:pt>
                <c:pt idx="7151">
                  <c:v>5.3394887500000001</c:v>
                </c:pt>
                <c:pt idx="7152">
                  <c:v>5.3398218750015998</c:v>
                </c:pt>
                <c:pt idx="7153">
                  <c:v>5.3401106250015999</c:v>
                </c:pt>
                <c:pt idx="7154">
                  <c:v>5.3405050000000003</c:v>
                </c:pt>
                <c:pt idx="7155">
                  <c:v>5.34082875</c:v>
                </c:pt>
                <c:pt idx="7156">
                  <c:v>5.3412300000000004</c:v>
                </c:pt>
                <c:pt idx="7157">
                  <c:v>5.3415543750015999</c:v>
                </c:pt>
                <c:pt idx="7158">
                  <c:v>5.3419056250015995</c:v>
                </c:pt>
                <c:pt idx="7159">
                  <c:v>5.3422356250015994</c:v>
                </c:pt>
                <c:pt idx="7160">
                  <c:v>5.3426268750016002</c:v>
                </c:pt>
                <c:pt idx="7161">
                  <c:v>5.3429574999999998</c:v>
                </c:pt>
                <c:pt idx="7162">
                  <c:v>5.3433393750015998</c:v>
                </c:pt>
                <c:pt idx="7163">
                  <c:v>5.3436706250016002</c:v>
                </c:pt>
                <c:pt idx="7164">
                  <c:v>5.3440181250015995</c:v>
                </c:pt>
                <c:pt idx="7165">
                  <c:v>5.3443756250016001</c:v>
                </c:pt>
                <c:pt idx="7166">
                  <c:v>5.3447112499999996</c:v>
                </c:pt>
                <c:pt idx="7167">
                  <c:v>5.3450756250015994</c:v>
                </c:pt>
                <c:pt idx="7168">
                  <c:v>5.3454312499999999</c:v>
                </c:pt>
                <c:pt idx="7169">
                  <c:v>5.3457581250016002</c:v>
                </c:pt>
                <c:pt idx="7170">
                  <c:v>5.3460875000000003</c:v>
                </c:pt>
                <c:pt idx="7171">
                  <c:v>5.3464349999999996</c:v>
                </c:pt>
                <c:pt idx="7172">
                  <c:v>5.34687</c:v>
                </c:pt>
                <c:pt idx="7173">
                  <c:v>5.3472212499999996</c:v>
                </c:pt>
                <c:pt idx="7174">
                  <c:v>5.3475981250015998</c:v>
                </c:pt>
                <c:pt idx="7175">
                  <c:v>5.3479856250015994</c:v>
                </c:pt>
                <c:pt idx="7176">
                  <c:v>5.3483562500000001</c:v>
                </c:pt>
                <c:pt idx="7177">
                  <c:v>5.3487693750015994</c:v>
                </c:pt>
                <c:pt idx="7178">
                  <c:v>5.3490943750015996</c:v>
                </c:pt>
                <c:pt idx="7179">
                  <c:v>5.3494650000000004</c:v>
                </c:pt>
                <c:pt idx="7180">
                  <c:v>5.3498175000000003</c:v>
                </c:pt>
                <c:pt idx="7181">
                  <c:v>5.3501768750015994</c:v>
                </c:pt>
                <c:pt idx="7182">
                  <c:v>5.3505262499999997</c:v>
                </c:pt>
                <c:pt idx="7183">
                  <c:v>5.3508987499999998</c:v>
                </c:pt>
                <c:pt idx="7184">
                  <c:v>5.3511756250015994</c:v>
                </c:pt>
                <c:pt idx="7185">
                  <c:v>5.35150375</c:v>
                </c:pt>
                <c:pt idx="7186">
                  <c:v>5.3518474999999999</c:v>
                </c:pt>
                <c:pt idx="7187">
                  <c:v>5.3521768750016001</c:v>
                </c:pt>
                <c:pt idx="7188">
                  <c:v>5.3525462499999996</c:v>
                </c:pt>
                <c:pt idx="7189">
                  <c:v>5.3528856250015995</c:v>
                </c:pt>
                <c:pt idx="7190">
                  <c:v>5.3532237499999997</c:v>
                </c:pt>
                <c:pt idx="7191">
                  <c:v>5.3535849999999998</c:v>
                </c:pt>
                <c:pt idx="7192">
                  <c:v>5.3539349999999999</c:v>
                </c:pt>
                <c:pt idx="7193">
                  <c:v>5.3542550000000002</c:v>
                </c:pt>
                <c:pt idx="7194">
                  <c:v>5.3546025000000004</c:v>
                </c:pt>
                <c:pt idx="7195">
                  <c:v>5.3549443750016001</c:v>
                </c:pt>
                <c:pt idx="7196">
                  <c:v>5.3553168750015994</c:v>
                </c:pt>
                <c:pt idx="7197">
                  <c:v>5.3556743750016</c:v>
                </c:pt>
                <c:pt idx="7198">
                  <c:v>5.3560437500000004</c:v>
                </c:pt>
                <c:pt idx="7199">
                  <c:v>5.3563737500000004</c:v>
                </c:pt>
                <c:pt idx="7200">
                  <c:v>5.3567006250015998</c:v>
                </c:pt>
                <c:pt idx="7201">
                  <c:v>5.3570356250015996</c:v>
                </c:pt>
                <c:pt idx="7202">
                  <c:v>5.3573706250016002</c:v>
                </c:pt>
                <c:pt idx="7203">
                  <c:v>5.3577112500000004</c:v>
                </c:pt>
                <c:pt idx="7204">
                  <c:v>5.3580306250016001</c:v>
                </c:pt>
                <c:pt idx="7205">
                  <c:v>5.3583774999999996</c:v>
                </c:pt>
                <c:pt idx="7206">
                  <c:v>5.3587012500000002</c:v>
                </c:pt>
                <c:pt idx="7207">
                  <c:v>5.3590793750015999</c:v>
                </c:pt>
                <c:pt idx="7208">
                  <c:v>5.3594618750015997</c:v>
                </c:pt>
                <c:pt idx="7209">
                  <c:v>5.3598368750015997</c:v>
                </c:pt>
                <c:pt idx="7210">
                  <c:v>5.3601681250016</c:v>
                </c:pt>
                <c:pt idx="7211">
                  <c:v>5.3605150000000004</c:v>
                </c:pt>
                <c:pt idx="7212">
                  <c:v>5.3608450000000003</c:v>
                </c:pt>
                <c:pt idx="7213">
                  <c:v>5.3611931250015994</c:v>
                </c:pt>
                <c:pt idx="7214">
                  <c:v>5.36154625</c:v>
                </c:pt>
                <c:pt idx="7215">
                  <c:v>5.3618812499999997</c:v>
                </c:pt>
                <c:pt idx="7216">
                  <c:v>5.3622281250016002</c:v>
                </c:pt>
                <c:pt idx="7217">
                  <c:v>5.3626275000000003</c:v>
                </c:pt>
                <c:pt idx="7218">
                  <c:v>5.3630293750015996</c:v>
                </c:pt>
                <c:pt idx="7219">
                  <c:v>5.3633793750015997</c:v>
                </c:pt>
                <c:pt idx="7220">
                  <c:v>5.36370375</c:v>
                </c:pt>
                <c:pt idx="7221">
                  <c:v>5.3640587499999999</c:v>
                </c:pt>
                <c:pt idx="7222">
                  <c:v>5.3643931250015999</c:v>
                </c:pt>
                <c:pt idx="7223">
                  <c:v>5.3647481250015998</c:v>
                </c:pt>
                <c:pt idx="7224">
                  <c:v>5.3650425000000004</c:v>
                </c:pt>
                <c:pt idx="7225">
                  <c:v>5.3654337500000002</c:v>
                </c:pt>
                <c:pt idx="7226">
                  <c:v>5.3656668750016001</c:v>
                </c:pt>
                <c:pt idx="7227">
                  <c:v>5.3660350000000001</c:v>
                </c:pt>
                <c:pt idx="7228">
                  <c:v>5.3663743750016</c:v>
                </c:pt>
                <c:pt idx="7229">
                  <c:v>5.3667087499999999</c:v>
                </c:pt>
                <c:pt idx="7230">
                  <c:v>5.36707</c:v>
                </c:pt>
                <c:pt idx="7231">
                  <c:v>5.3673943750015995</c:v>
                </c:pt>
                <c:pt idx="7232">
                  <c:v>5.3677168750015998</c:v>
                </c:pt>
                <c:pt idx="7233">
                  <c:v>5.3680531250015999</c:v>
                </c:pt>
                <c:pt idx="7234">
                  <c:v>5.3684081250015998</c:v>
                </c:pt>
                <c:pt idx="7235">
                  <c:v>5.3687681250015995</c:v>
                </c:pt>
                <c:pt idx="7236">
                  <c:v>5.3691406250015996</c:v>
                </c:pt>
                <c:pt idx="7237">
                  <c:v>5.3693925</c:v>
                </c:pt>
                <c:pt idx="7238">
                  <c:v>5.3697237500000004</c:v>
                </c:pt>
                <c:pt idx="7239">
                  <c:v>5.3700531250015997</c:v>
                </c:pt>
                <c:pt idx="7240">
                  <c:v>5.3704437499999997</c:v>
                </c:pt>
                <c:pt idx="7241">
                  <c:v>5.3707587500000002</c:v>
                </c:pt>
                <c:pt idx="7242">
                  <c:v>5.3711068750016002</c:v>
                </c:pt>
                <c:pt idx="7243">
                  <c:v>5.3714306250016</c:v>
                </c:pt>
                <c:pt idx="7244">
                  <c:v>5.3717956250015995</c:v>
                </c:pt>
                <c:pt idx="7245">
                  <c:v>5.37212625</c:v>
                </c:pt>
                <c:pt idx="7246">
                  <c:v>5.3724575000000003</c:v>
                </c:pt>
                <c:pt idx="7247">
                  <c:v>5.3728775000000004</c:v>
                </c:pt>
                <c:pt idx="7248">
                  <c:v>5.3732056250015994</c:v>
                </c:pt>
                <c:pt idx="7249">
                  <c:v>5.3735412499999997</c:v>
                </c:pt>
                <c:pt idx="7250">
                  <c:v>5.3739056250015995</c:v>
                </c:pt>
                <c:pt idx="7251">
                  <c:v>5.3742318750016</c:v>
                </c:pt>
                <c:pt idx="7252">
                  <c:v>5.3745706250016001</c:v>
                </c:pt>
                <c:pt idx="7253">
                  <c:v>5.3748987499999998</c:v>
                </c:pt>
                <c:pt idx="7254">
                  <c:v>5.3752562499999996</c:v>
                </c:pt>
                <c:pt idx="7255">
                  <c:v>5.3755818750015996</c:v>
                </c:pt>
                <c:pt idx="7256">
                  <c:v>5.3759706250015995</c:v>
                </c:pt>
                <c:pt idx="7257">
                  <c:v>5.3760243750015997</c:v>
                </c:pt>
                <c:pt idx="7258">
                  <c:v>5.3763831250015999</c:v>
                </c:pt>
                <c:pt idx="7259">
                  <c:v>5.3767224999999996</c:v>
                </c:pt>
                <c:pt idx="7260">
                  <c:v>5.3770456250015997</c:v>
                </c:pt>
                <c:pt idx="7261">
                  <c:v>5.3773706250015998</c:v>
                </c:pt>
                <c:pt idx="7262">
                  <c:v>5.3777062500000001</c:v>
                </c:pt>
                <c:pt idx="7263">
                  <c:v>5.3780493750015994</c:v>
                </c:pt>
                <c:pt idx="7264">
                  <c:v>5.3783531250015999</c:v>
                </c:pt>
                <c:pt idx="7265">
                  <c:v>5.3787531250015999</c:v>
                </c:pt>
                <c:pt idx="7266">
                  <c:v>5.3791506250015999</c:v>
                </c:pt>
                <c:pt idx="7267">
                  <c:v>5.3794750000000002</c:v>
                </c:pt>
                <c:pt idx="7268">
                  <c:v>5.37984375</c:v>
                </c:pt>
                <c:pt idx="7269">
                  <c:v>5.3801718750015999</c:v>
                </c:pt>
                <c:pt idx="7270">
                  <c:v>5.3805281250016002</c:v>
                </c:pt>
                <c:pt idx="7271">
                  <c:v>5.3808274999999997</c:v>
                </c:pt>
                <c:pt idx="7272">
                  <c:v>5.3811606250016002</c:v>
                </c:pt>
                <c:pt idx="7273">
                  <c:v>5.3815287500000002</c:v>
                </c:pt>
                <c:pt idx="7274">
                  <c:v>5.3818893750015997</c:v>
                </c:pt>
                <c:pt idx="7275">
                  <c:v>5.3821624999999997</c:v>
                </c:pt>
                <c:pt idx="7276">
                  <c:v>5.3824906250015996</c:v>
                </c:pt>
                <c:pt idx="7277">
                  <c:v>5.3828018750015998</c:v>
                </c:pt>
                <c:pt idx="7278">
                  <c:v>5.3831368750015995</c:v>
                </c:pt>
                <c:pt idx="7279">
                  <c:v>5.3834768750016</c:v>
                </c:pt>
                <c:pt idx="7280">
                  <c:v>5.3838350000000004</c:v>
                </c:pt>
                <c:pt idx="7281">
                  <c:v>5.3841962499999996</c:v>
                </c:pt>
                <c:pt idx="7282">
                  <c:v>5.3844306250015999</c:v>
                </c:pt>
                <c:pt idx="7283">
                  <c:v>5.3847506250016002</c:v>
                </c:pt>
                <c:pt idx="7284">
                  <c:v>5.38507625</c:v>
                </c:pt>
                <c:pt idx="7285">
                  <c:v>5.3855112500000004</c:v>
                </c:pt>
                <c:pt idx="7286">
                  <c:v>5.3858449999999998</c:v>
                </c:pt>
                <c:pt idx="7287">
                  <c:v>5.3862368750015994</c:v>
                </c:pt>
                <c:pt idx="7288">
                  <c:v>5.3864018750015994</c:v>
                </c:pt>
                <c:pt idx="7289">
                  <c:v>5.3867418750015998</c:v>
                </c:pt>
                <c:pt idx="7290">
                  <c:v>5.3869987500000001</c:v>
                </c:pt>
                <c:pt idx="7291">
                  <c:v>5.3872131250016002</c:v>
                </c:pt>
                <c:pt idx="7292">
                  <c:v>5.3875593750016</c:v>
                </c:pt>
                <c:pt idx="7293">
                  <c:v>5.3878462499999999</c:v>
                </c:pt>
                <c:pt idx="7294">
                  <c:v>5.3881812499999997</c:v>
                </c:pt>
                <c:pt idx="7295">
                  <c:v>5.3885381250015998</c:v>
                </c:pt>
                <c:pt idx="7296">
                  <c:v>5.3888924999999999</c:v>
                </c:pt>
                <c:pt idx="7297">
                  <c:v>5.3892262500000001</c:v>
                </c:pt>
                <c:pt idx="7298">
                  <c:v>5.3896525000000004</c:v>
                </c:pt>
                <c:pt idx="7299">
                  <c:v>5.3900600000000001</c:v>
                </c:pt>
                <c:pt idx="7300">
                  <c:v>5.3904500000000004</c:v>
                </c:pt>
                <c:pt idx="7301">
                  <c:v>5.3908025000000004</c:v>
                </c:pt>
                <c:pt idx="7302">
                  <c:v>5.3911562499999999</c:v>
                </c:pt>
                <c:pt idx="7303">
                  <c:v>5.3915075000000003</c:v>
                </c:pt>
                <c:pt idx="7304">
                  <c:v>5.3918324999999996</c:v>
                </c:pt>
                <c:pt idx="7305">
                  <c:v>5.3922043750016</c:v>
                </c:pt>
                <c:pt idx="7306">
                  <c:v>5.3925549999999998</c:v>
                </c:pt>
                <c:pt idx="7307">
                  <c:v>5.3929068750016</c:v>
                </c:pt>
                <c:pt idx="7308">
                  <c:v>5.3932462499999998</c:v>
                </c:pt>
                <c:pt idx="7309">
                  <c:v>5.3936131250015995</c:v>
                </c:pt>
                <c:pt idx="7310">
                  <c:v>5.3939925000000004</c:v>
                </c:pt>
                <c:pt idx="7311">
                  <c:v>5.3943874999999997</c:v>
                </c:pt>
                <c:pt idx="7312">
                  <c:v>5.3947168750015999</c:v>
                </c:pt>
                <c:pt idx="7313">
                  <c:v>5.3950531250016001</c:v>
                </c:pt>
                <c:pt idx="7314">
                  <c:v>5.3953875</c:v>
                </c:pt>
                <c:pt idx="7315">
                  <c:v>5.3958231250016002</c:v>
                </c:pt>
                <c:pt idx="7316">
                  <c:v>5.3962012499999998</c:v>
                </c:pt>
                <c:pt idx="7317">
                  <c:v>5.3965649999999998</c:v>
                </c:pt>
                <c:pt idx="7318">
                  <c:v>5.3969562499999997</c:v>
                </c:pt>
                <c:pt idx="7319">
                  <c:v>5.3972724999999997</c:v>
                </c:pt>
                <c:pt idx="7320">
                  <c:v>5.3975993750016</c:v>
                </c:pt>
                <c:pt idx="7321">
                  <c:v>5.3979287500000002</c:v>
                </c:pt>
                <c:pt idx="7322">
                  <c:v>5.3981562500000004</c:v>
                </c:pt>
                <c:pt idx="7323">
                  <c:v>5.3983850000000002</c:v>
                </c:pt>
                <c:pt idx="7324">
                  <c:v>5.3987243750016001</c:v>
                </c:pt>
                <c:pt idx="7325">
                  <c:v>5.3990662499999997</c:v>
                </c:pt>
                <c:pt idx="7326">
                  <c:v>5.3993531250015998</c:v>
                </c:pt>
                <c:pt idx="7327">
                  <c:v>5.3996874999999998</c:v>
                </c:pt>
                <c:pt idx="7328">
                  <c:v>5.4000193750015999</c:v>
                </c:pt>
                <c:pt idx="7329">
                  <c:v>5.4001443750015996</c:v>
                </c:pt>
                <c:pt idx="7330">
                  <c:v>5.4005118750015999</c:v>
                </c:pt>
                <c:pt idx="7331">
                  <c:v>5.4008993750015994</c:v>
                </c:pt>
                <c:pt idx="7332">
                  <c:v>5.4012099999999998</c:v>
                </c:pt>
                <c:pt idx="7333">
                  <c:v>5.4015149999999998</c:v>
                </c:pt>
                <c:pt idx="7334">
                  <c:v>5.4018587499999997</c:v>
                </c:pt>
                <c:pt idx="7335">
                  <c:v>5.4020681250016001</c:v>
                </c:pt>
                <c:pt idx="7336">
                  <c:v>5.4022843750015994</c:v>
                </c:pt>
                <c:pt idx="7337">
                  <c:v>5.4026474999999996</c:v>
                </c:pt>
                <c:pt idx="7338">
                  <c:v>5.4030156250015997</c:v>
                </c:pt>
                <c:pt idx="7339">
                  <c:v>5.4033449999999998</c:v>
                </c:pt>
                <c:pt idx="7340">
                  <c:v>5.40367</c:v>
                </c:pt>
                <c:pt idx="7341">
                  <c:v>5.4040456250015998</c:v>
                </c:pt>
                <c:pt idx="7342">
                  <c:v>5.4043862499999999</c:v>
                </c:pt>
                <c:pt idx="7343">
                  <c:v>5.4046462499999999</c:v>
                </c:pt>
                <c:pt idx="7344">
                  <c:v>5.4049950000000004</c:v>
                </c:pt>
                <c:pt idx="7345">
                  <c:v>5.40537125</c:v>
                </c:pt>
                <c:pt idx="7346">
                  <c:v>5.4057412500000002</c:v>
                </c:pt>
                <c:pt idx="7347">
                  <c:v>5.4058831250015995</c:v>
                </c:pt>
                <c:pt idx="7348">
                  <c:v>5.4060437500000003</c:v>
                </c:pt>
                <c:pt idx="7349">
                  <c:v>5.4063168750015995</c:v>
                </c:pt>
                <c:pt idx="7350">
                  <c:v>5.4063331250015993</c:v>
                </c:pt>
                <c:pt idx="7351">
                  <c:v>5.4065399999999997</c:v>
                </c:pt>
                <c:pt idx="7352">
                  <c:v>5.4068668750016</c:v>
                </c:pt>
                <c:pt idx="7353">
                  <c:v>5.4071400000000001</c:v>
                </c:pt>
                <c:pt idx="7354">
                  <c:v>5.4073306250015998</c:v>
                </c:pt>
                <c:pt idx="7355">
                  <c:v>5.40771625</c:v>
                </c:pt>
                <c:pt idx="7356">
                  <c:v>5.4080325</c:v>
                </c:pt>
                <c:pt idx="7357">
                  <c:v>5.4083593750015995</c:v>
                </c:pt>
                <c:pt idx="7358">
                  <c:v>5.4086049999999997</c:v>
                </c:pt>
                <c:pt idx="7359">
                  <c:v>5.4089606250015994</c:v>
                </c:pt>
                <c:pt idx="7360">
                  <c:v>5.4093106250015994</c:v>
                </c:pt>
                <c:pt idx="7361">
                  <c:v>5.4095612500000003</c:v>
                </c:pt>
                <c:pt idx="7362">
                  <c:v>5.4099075000000001</c:v>
                </c:pt>
                <c:pt idx="7363">
                  <c:v>5.4103025000000002</c:v>
                </c:pt>
                <c:pt idx="7364">
                  <c:v>5.4102481250015995</c:v>
                </c:pt>
                <c:pt idx="7365">
                  <c:v>5.4101512500000002</c:v>
                </c:pt>
                <c:pt idx="7366">
                  <c:v>5.4104962499999996</c:v>
                </c:pt>
                <c:pt idx="7367">
                  <c:v>5.4108412499999998</c:v>
                </c:pt>
                <c:pt idx="7368">
                  <c:v>5.4110149999999999</c:v>
                </c:pt>
                <c:pt idx="7369">
                  <c:v>5.4113350000000002</c:v>
                </c:pt>
                <c:pt idx="7370">
                  <c:v>5.4112762500000002</c:v>
                </c:pt>
                <c:pt idx="7371">
                  <c:v>5.4111993750015994</c:v>
                </c:pt>
                <c:pt idx="7372">
                  <c:v>5.4115706250016</c:v>
                </c:pt>
                <c:pt idx="7373">
                  <c:v>5.411575</c:v>
                </c:pt>
                <c:pt idx="7374">
                  <c:v>5.4119068750016002</c:v>
                </c:pt>
                <c:pt idx="7375">
                  <c:v>5.4122393750016</c:v>
                </c:pt>
                <c:pt idx="7376">
                  <c:v>5.4126106250015997</c:v>
                </c:pt>
                <c:pt idx="7377">
                  <c:v>5.41299625</c:v>
                </c:pt>
                <c:pt idx="7378">
                  <c:v>5.4129399999999999</c:v>
                </c:pt>
                <c:pt idx="7379">
                  <c:v>5.4132674999999999</c:v>
                </c:pt>
                <c:pt idx="7380">
                  <c:v>5.4136487500000001</c:v>
                </c:pt>
                <c:pt idx="7381">
                  <c:v>5.4139425000000001</c:v>
                </c:pt>
                <c:pt idx="7382">
                  <c:v>5.4142987500000004</c:v>
                </c:pt>
                <c:pt idx="7383">
                  <c:v>5.4146287500000003</c:v>
                </c:pt>
                <c:pt idx="7384">
                  <c:v>5.4149925000000003</c:v>
                </c:pt>
                <c:pt idx="7385">
                  <c:v>5.4151949999999998</c:v>
                </c:pt>
                <c:pt idx="7386">
                  <c:v>5.4154081250015995</c:v>
                </c:pt>
                <c:pt idx="7387">
                  <c:v>5.4155112499999998</c:v>
                </c:pt>
                <c:pt idx="7388">
                  <c:v>5.4151587499999998</c:v>
                </c:pt>
                <c:pt idx="7389">
                  <c:v>5.4152781250016</c:v>
                </c:pt>
                <c:pt idx="7390">
                  <c:v>5.4155431250015997</c:v>
                </c:pt>
                <c:pt idx="7391">
                  <c:v>5.4158456250015998</c:v>
                </c:pt>
                <c:pt idx="7392">
                  <c:v>5.4160793750015994</c:v>
                </c:pt>
                <c:pt idx="7393">
                  <c:v>5.4162106250016002</c:v>
                </c:pt>
                <c:pt idx="7394">
                  <c:v>5.4165543750016001</c:v>
                </c:pt>
                <c:pt idx="7395">
                  <c:v>5.4167199999999998</c:v>
                </c:pt>
                <c:pt idx="7396">
                  <c:v>5.4170524999999996</c:v>
                </c:pt>
                <c:pt idx="7397">
                  <c:v>5.4170487500000002</c:v>
                </c:pt>
                <c:pt idx="7398">
                  <c:v>5.4171662500000002</c:v>
                </c:pt>
                <c:pt idx="7399">
                  <c:v>5.4170468750016001</c:v>
                </c:pt>
                <c:pt idx="7400">
                  <c:v>5.4170037500000001</c:v>
                </c:pt>
                <c:pt idx="7401">
                  <c:v>5.4173831250015994</c:v>
                </c:pt>
                <c:pt idx="7402">
                  <c:v>5.4177206250015999</c:v>
                </c:pt>
                <c:pt idx="7403">
                  <c:v>5.4180868750015998</c:v>
                </c:pt>
                <c:pt idx="7404">
                  <c:v>5.4184581250015995</c:v>
                </c:pt>
                <c:pt idx="7405">
                  <c:v>5.4187981250016</c:v>
                </c:pt>
                <c:pt idx="7406">
                  <c:v>5.4191806250015997</c:v>
                </c:pt>
                <c:pt idx="7407">
                  <c:v>5.4195587500000002</c:v>
                </c:pt>
                <c:pt idx="7408">
                  <c:v>5.4197693750016001</c:v>
                </c:pt>
                <c:pt idx="7409">
                  <c:v>5.4200425000000001</c:v>
                </c:pt>
                <c:pt idx="7410">
                  <c:v>5.4203856250015994</c:v>
                </c:pt>
                <c:pt idx="7411">
                  <c:v>5.4207700000000001</c:v>
                </c:pt>
                <c:pt idx="7412">
                  <c:v>5.4211049999999998</c:v>
                </c:pt>
                <c:pt idx="7413">
                  <c:v>5.4214331250015997</c:v>
                </c:pt>
                <c:pt idx="7414">
                  <c:v>5.4217606250015997</c:v>
                </c:pt>
                <c:pt idx="7415">
                  <c:v>5.4220962500000001</c:v>
                </c:pt>
                <c:pt idx="7416">
                  <c:v>5.4220943750016</c:v>
                </c:pt>
                <c:pt idx="7417">
                  <c:v>5.4221743750015996</c:v>
                </c:pt>
                <c:pt idx="7418">
                  <c:v>5.4224800000000002</c:v>
                </c:pt>
                <c:pt idx="7419">
                  <c:v>5.4228206250015996</c:v>
                </c:pt>
                <c:pt idx="7420">
                  <c:v>5.4231499999999997</c:v>
                </c:pt>
                <c:pt idx="7421">
                  <c:v>5.4234825000000004</c:v>
                </c:pt>
                <c:pt idx="7422">
                  <c:v>5.4238324999999996</c:v>
                </c:pt>
                <c:pt idx="7423">
                  <c:v>5.4242237500000003</c:v>
                </c:pt>
                <c:pt idx="7424">
                  <c:v>5.4245743750016002</c:v>
                </c:pt>
                <c:pt idx="7425">
                  <c:v>5.4249150000000004</c:v>
                </c:pt>
                <c:pt idx="7426">
                  <c:v>5.4252649999999996</c:v>
                </c:pt>
                <c:pt idx="7427">
                  <c:v>5.4255962499999999</c:v>
                </c:pt>
                <c:pt idx="7428">
                  <c:v>5.4258812499999998</c:v>
                </c:pt>
                <c:pt idx="7429">
                  <c:v>5.4262031250015994</c:v>
                </c:pt>
                <c:pt idx="7430">
                  <c:v>5.4265387499999997</c:v>
                </c:pt>
                <c:pt idx="7431">
                  <c:v>5.4268768750016001</c:v>
                </c:pt>
                <c:pt idx="7432">
                  <c:v>5.4272681250015999</c:v>
                </c:pt>
                <c:pt idx="7433">
                  <c:v>5.42758875</c:v>
                </c:pt>
                <c:pt idx="7434">
                  <c:v>5.4278731250016001</c:v>
                </c:pt>
                <c:pt idx="7435">
                  <c:v>5.4279968750015994</c:v>
                </c:pt>
                <c:pt idx="7436">
                  <c:v>5.4282525000000001</c:v>
                </c:pt>
                <c:pt idx="7437">
                  <c:v>5.428585</c:v>
                </c:pt>
                <c:pt idx="7438">
                  <c:v>5.4289168750016001</c:v>
                </c:pt>
                <c:pt idx="7439">
                  <c:v>5.4292850000000001</c:v>
                </c:pt>
                <c:pt idx="7440">
                  <c:v>5.4296481250015995</c:v>
                </c:pt>
                <c:pt idx="7441">
                  <c:v>5.4300212500000002</c:v>
                </c:pt>
                <c:pt idx="7442">
                  <c:v>5.4303774999999996</c:v>
                </c:pt>
                <c:pt idx="7443">
                  <c:v>5.4306362500000001</c:v>
                </c:pt>
                <c:pt idx="7444">
                  <c:v>5.4306331250015996</c:v>
                </c:pt>
                <c:pt idx="7445">
                  <c:v>5.4305737499999998</c:v>
                </c:pt>
                <c:pt idx="7446">
                  <c:v>5.4304656250015997</c:v>
                </c:pt>
                <c:pt idx="7447">
                  <c:v>5.4300818750015996</c:v>
                </c:pt>
                <c:pt idx="7448">
                  <c:v>5.4295043750016001</c:v>
                </c:pt>
                <c:pt idx="7449">
                  <c:v>5.4288887499999996</c:v>
                </c:pt>
                <c:pt idx="7450">
                  <c:v>5.4282237499999999</c:v>
                </c:pt>
                <c:pt idx="7451">
                  <c:v>5.4278050000000002</c:v>
                </c:pt>
                <c:pt idx="7452">
                  <c:v>5.42740125</c:v>
                </c:pt>
                <c:pt idx="7453">
                  <c:v>5.4269431250015998</c:v>
                </c:pt>
                <c:pt idx="7454">
                  <c:v>5.4265224999999999</c:v>
                </c:pt>
                <c:pt idx="7455">
                  <c:v>5.4261825000000004</c:v>
                </c:pt>
                <c:pt idx="7456">
                  <c:v>5.42584</c:v>
                </c:pt>
                <c:pt idx="7457">
                  <c:v>5.4256293750015994</c:v>
                </c:pt>
                <c:pt idx="7458">
                  <c:v>5.4255899999999997</c:v>
                </c:pt>
                <c:pt idx="7459">
                  <c:v>5.4256875000000004</c:v>
                </c:pt>
                <c:pt idx="7460">
                  <c:v>5.4256012499999997</c:v>
                </c:pt>
                <c:pt idx="7461">
                  <c:v>5.4258643750015993</c:v>
                </c:pt>
                <c:pt idx="7462">
                  <c:v>5.4260818750016</c:v>
                </c:pt>
                <c:pt idx="7463">
                  <c:v>5.4258062499999999</c:v>
                </c:pt>
                <c:pt idx="7464">
                  <c:v>5.4260256250015999</c:v>
                </c:pt>
                <c:pt idx="7465">
                  <c:v>5.4262268750015998</c:v>
                </c:pt>
                <c:pt idx="7466">
                  <c:v>5.4264625000000004</c:v>
                </c:pt>
                <c:pt idx="7467">
                  <c:v>5.4267649999999996</c:v>
                </c:pt>
                <c:pt idx="7468">
                  <c:v>5.4270037499999999</c:v>
                </c:pt>
                <c:pt idx="7469">
                  <c:v>5.4273718750016</c:v>
                </c:pt>
                <c:pt idx="7470">
                  <c:v>5.4270956250015994</c:v>
                </c:pt>
                <c:pt idx="7471">
                  <c:v>5.42737625</c:v>
                </c:pt>
                <c:pt idx="7472">
                  <c:v>5.4277281250015994</c:v>
                </c:pt>
                <c:pt idx="7473">
                  <c:v>5.4279981250015998</c:v>
                </c:pt>
                <c:pt idx="7474">
                  <c:v>5.4282662500000001</c:v>
                </c:pt>
                <c:pt idx="7475">
                  <c:v>5.4283943750015995</c:v>
                </c:pt>
                <c:pt idx="7476">
                  <c:v>5.4287962500000004</c:v>
                </c:pt>
                <c:pt idx="7477">
                  <c:v>5.4291406250016001</c:v>
                </c:pt>
                <c:pt idx="7478">
                  <c:v>5.4295068750016</c:v>
                </c:pt>
                <c:pt idx="7479">
                  <c:v>5.4295274999999998</c:v>
                </c:pt>
                <c:pt idx="7480">
                  <c:v>5.4298768750016002</c:v>
                </c:pt>
                <c:pt idx="7481">
                  <c:v>5.4302318750016001</c:v>
                </c:pt>
                <c:pt idx="7482">
                  <c:v>5.4304793750015996</c:v>
                </c:pt>
                <c:pt idx="7483">
                  <c:v>5.4308812499999997</c:v>
                </c:pt>
                <c:pt idx="7484">
                  <c:v>5.4312674999999997</c:v>
                </c:pt>
                <c:pt idx="7485">
                  <c:v>5.4314875000000002</c:v>
                </c:pt>
                <c:pt idx="7486">
                  <c:v>5.4318281250015996</c:v>
                </c:pt>
                <c:pt idx="7487">
                  <c:v>5.4321506250015998</c:v>
                </c:pt>
                <c:pt idx="7488">
                  <c:v>5.4322643750015995</c:v>
                </c:pt>
                <c:pt idx="7489">
                  <c:v>5.4325975</c:v>
                </c:pt>
                <c:pt idx="7490">
                  <c:v>5.4329312500000002</c:v>
                </c:pt>
                <c:pt idx="7491">
                  <c:v>5.4333024999999999</c:v>
                </c:pt>
                <c:pt idx="7492">
                  <c:v>5.4336593750016</c:v>
                </c:pt>
                <c:pt idx="7493">
                  <c:v>5.4339550000000001</c:v>
                </c:pt>
                <c:pt idx="7494">
                  <c:v>5.4341537500000001</c:v>
                </c:pt>
                <c:pt idx="7495">
                  <c:v>5.4345468750016002</c:v>
                </c:pt>
                <c:pt idx="7496">
                  <c:v>5.4349375000000002</c:v>
                </c:pt>
                <c:pt idx="7497">
                  <c:v>5.4352349999999996</c:v>
                </c:pt>
                <c:pt idx="7498">
                  <c:v>5.4353193750016002</c:v>
                </c:pt>
                <c:pt idx="7499">
                  <c:v>5.4356593750015998</c:v>
                </c:pt>
                <c:pt idx="7500">
                  <c:v>5.4359837500000001</c:v>
                </c:pt>
                <c:pt idx="7501">
                  <c:v>5.4363950000000001</c:v>
                </c:pt>
                <c:pt idx="7502">
                  <c:v>5.4366518750015995</c:v>
                </c:pt>
                <c:pt idx="7503">
                  <c:v>5.4370050000000001</c:v>
                </c:pt>
                <c:pt idx="7504">
                  <c:v>5.4373393750016001</c:v>
                </c:pt>
                <c:pt idx="7505">
                  <c:v>5.4376606250016</c:v>
                </c:pt>
                <c:pt idx="7506">
                  <c:v>5.4378200000000003</c:v>
                </c:pt>
                <c:pt idx="7507">
                  <c:v>5.4378074999999999</c:v>
                </c:pt>
                <c:pt idx="7508">
                  <c:v>5.4382200000000003</c:v>
                </c:pt>
                <c:pt idx="7509">
                  <c:v>5.4384625</c:v>
                </c:pt>
                <c:pt idx="7510">
                  <c:v>5.4388231250015995</c:v>
                </c:pt>
                <c:pt idx="7511">
                  <c:v>5.4389987499999997</c:v>
                </c:pt>
                <c:pt idx="7512">
                  <c:v>5.43931875</c:v>
                </c:pt>
                <c:pt idx="7513">
                  <c:v>5.4396206250015995</c:v>
                </c:pt>
                <c:pt idx="7514">
                  <c:v>5.4399612499999996</c:v>
                </c:pt>
                <c:pt idx="7515">
                  <c:v>5.4402875000000002</c:v>
                </c:pt>
                <c:pt idx="7516">
                  <c:v>5.4403937500000001</c:v>
                </c:pt>
                <c:pt idx="7517">
                  <c:v>5.4404512499999997</c:v>
                </c:pt>
                <c:pt idx="7518">
                  <c:v>5.4407843750015994</c:v>
                </c:pt>
                <c:pt idx="7519">
                  <c:v>5.4411106250015999</c:v>
                </c:pt>
                <c:pt idx="7520">
                  <c:v>5.4414393750015995</c:v>
                </c:pt>
                <c:pt idx="7521">
                  <c:v>5.4417737500000003</c:v>
                </c:pt>
                <c:pt idx="7522">
                  <c:v>5.4421175000000002</c:v>
                </c:pt>
                <c:pt idx="7523">
                  <c:v>5.4424762500000003</c:v>
                </c:pt>
                <c:pt idx="7524">
                  <c:v>5.4428218750015995</c:v>
                </c:pt>
                <c:pt idx="7525">
                  <c:v>5.4431018750015996</c:v>
                </c:pt>
                <c:pt idx="7526">
                  <c:v>5.4432818750015999</c:v>
                </c:pt>
                <c:pt idx="7527">
                  <c:v>5.4434112499999996</c:v>
                </c:pt>
                <c:pt idx="7528">
                  <c:v>5.443765</c:v>
                </c:pt>
                <c:pt idx="7529">
                  <c:v>5.4440524999999997</c:v>
                </c:pt>
                <c:pt idx="7530">
                  <c:v>5.4444043750016</c:v>
                </c:pt>
                <c:pt idx="7531">
                  <c:v>5.4447693750015995</c:v>
                </c:pt>
                <c:pt idx="7532">
                  <c:v>5.4449649999999998</c:v>
                </c:pt>
                <c:pt idx="7533">
                  <c:v>5.4452862499999997</c:v>
                </c:pt>
                <c:pt idx="7534">
                  <c:v>5.4455493750016002</c:v>
                </c:pt>
                <c:pt idx="7535">
                  <c:v>5.445875</c:v>
                </c:pt>
                <c:pt idx="7536">
                  <c:v>5.4461725000000003</c:v>
                </c:pt>
                <c:pt idx="7537">
                  <c:v>5.4465268750015996</c:v>
                </c:pt>
                <c:pt idx="7538">
                  <c:v>5.4468993750015997</c:v>
                </c:pt>
                <c:pt idx="7539">
                  <c:v>5.4472987499999999</c:v>
                </c:pt>
                <c:pt idx="7540">
                  <c:v>5.4476281250016001</c:v>
                </c:pt>
                <c:pt idx="7541">
                  <c:v>5.4480418750016</c:v>
                </c:pt>
                <c:pt idx="7542">
                  <c:v>5.4483637500000004</c:v>
                </c:pt>
                <c:pt idx="7543">
                  <c:v>5.4487100000000002</c:v>
                </c:pt>
                <c:pt idx="7544">
                  <c:v>5.4490606250016</c:v>
                </c:pt>
                <c:pt idx="7545">
                  <c:v>5.4493475</c:v>
                </c:pt>
                <c:pt idx="7546">
                  <c:v>5.4497168750015996</c:v>
                </c:pt>
                <c:pt idx="7547">
                  <c:v>5.4495550000000001</c:v>
                </c:pt>
                <c:pt idx="7548">
                  <c:v>5.4499018750015997</c:v>
                </c:pt>
                <c:pt idx="7549">
                  <c:v>5.4502750000000004</c:v>
                </c:pt>
                <c:pt idx="7550">
                  <c:v>5.4507275000000002</c:v>
                </c:pt>
                <c:pt idx="7551">
                  <c:v>5.4511718750015996</c:v>
                </c:pt>
                <c:pt idx="7552">
                  <c:v>5.4514943750015998</c:v>
                </c:pt>
                <c:pt idx="7553">
                  <c:v>5.4518224999999996</c:v>
                </c:pt>
                <c:pt idx="7554">
                  <c:v>5.4521899999999999</c:v>
                </c:pt>
                <c:pt idx="7555">
                  <c:v>5.4525499999999996</c:v>
                </c:pt>
                <c:pt idx="7556">
                  <c:v>5.4527493750015994</c:v>
                </c:pt>
                <c:pt idx="7557">
                  <c:v>5.4530387500000002</c:v>
                </c:pt>
                <c:pt idx="7558">
                  <c:v>5.4533750000000003</c:v>
                </c:pt>
                <c:pt idx="7559">
                  <c:v>5.45372375</c:v>
                </c:pt>
                <c:pt idx="7560">
                  <c:v>5.4539487500000003</c:v>
                </c:pt>
                <c:pt idx="7561">
                  <c:v>5.4543131250016001</c:v>
                </c:pt>
                <c:pt idx="7562">
                  <c:v>5.4546743750015994</c:v>
                </c:pt>
                <c:pt idx="7563">
                  <c:v>5.4550393750015997</c:v>
                </c:pt>
                <c:pt idx="7564">
                  <c:v>5.4554187499999998</c:v>
                </c:pt>
                <c:pt idx="7565">
                  <c:v>5.4554799999999997</c:v>
                </c:pt>
                <c:pt idx="7566">
                  <c:v>5.4558168750015996</c:v>
                </c:pt>
                <c:pt idx="7567">
                  <c:v>5.4558193750015995</c:v>
                </c:pt>
                <c:pt idx="7568">
                  <c:v>5.4561943750015995</c:v>
                </c:pt>
                <c:pt idx="7569">
                  <c:v>5.4565849999999996</c:v>
                </c:pt>
                <c:pt idx="7570">
                  <c:v>5.4569143750015998</c:v>
                </c:pt>
                <c:pt idx="7571">
                  <c:v>5.4572368750016</c:v>
                </c:pt>
                <c:pt idx="7572">
                  <c:v>5.4572893750015998</c:v>
                </c:pt>
                <c:pt idx="7573">
                  <c:v>5.45766375</c:v>
                </c:pt>
                <c:pt idx="7574">
                  <c:v>5.4580356250015996</c:v>
                </c:pt>
                <c:pt idx="7575">
                  <c:v>5.4583568750015994</c:v>
                </c:pt>
                <c:pt idx="7576">
                  <c:v>5.4587025000000002</c:v>
                </c:pt>
                <c:pt idx="7577">
                  <c:v>5.4590237500000001</c:v>
                </c:pt>
                <c:pt idx="7578">
                  <c:v>5.4593787499999999</c:v>
                </c:pt>
                <c:pt idx="7579">
                  <c:v>5.4597518750015999</c:v>
                </c:pt>
                <c:pt idx="7580">
                  <c:v>5.4600981250015996</c:v>
                </c:pt>
                <c:pt idx="7581">
                  <c:v>5.4604756250015996</c:v>
                </c:pt>
                <c:pt idx="7582">
                  <c:v>5.4608856250016</c:v>
                </c:pt>
                <c:pt idx="7583">
                  <c:v>5.4612643750015994</c:v>
                </c:pt>
                <c:pt idx="7584">
                  <c:v>5.4616431250015998</c:v>
                </c:pt>
                <c:pt idx="7585">
                  <c:v>5.4619843750015997</c:v>
                </c:pt>
                <c:pt idx="7586">
                  <c:v>5.4623362499999999</c:v>
                </c:pt>
                <c:pt idx="7587">
                  <c:v>5.4622124999999997</c:v>
                </c:pt>
                <c:pt idx="7588">
                  <c:v>5.4625462499999999</c:v>
                </c:pt>
                <c:pt idx="7589">
                  <c:v>5.4628768750015997</c:v>
                </c:pt>
                <c:pt idx="7590">
                  <c:v>5.4632343750015995</c:v>
                </c:pt>
                <c:pt idx="7591">
                  <c:v>5.4636312499999997</c:v>
                </c:pt>
                <c:pt idx="7592">
                  <c:v>5.4639924999999998</c:v>
                </c:pt>
                <c:pt idx="7593">
                  <c:v>5.4643381250015999</c:v>
                </c:pt>
                <c:pt idx="7594">
                  <c:v>5.4646949999999999</c:v>
                </c:pt>
                <c:pt idx="7595">
                  <c:v>5.4650756250015995</c:v>
                </c:pt>
                <c:pt idx="7596">
                  <c:v>5.4654006250015996</c:v>
                </c:pt>
                <c:pt idx="7597">
                  <c:v>5.4656543750016002</c:v>
                </c:pt>
                <c:pt idx="7598">
                  <c:v>5.4657724999999999</c:v>
                </c:pt>
                <c:pt idx="7599">
                  <c:v>5.4660256250015999</c:v>
                </c:pt>
                <c:pt idx="7600">
                  <c:v>5.4663181250015995</c:v>
                </c:pt>
                <c:pt idx="7601">
                  <c:v>5.4667137500000003</c:v>
                </c:pt>
                <c:pt idx="7602">
                  <c:v>5.4668743750016002</c:v>
                </c:pt>
                <c:pt idx="7603">
                  <c:v>5.4672168750015997</c:v>
                </c:pt>
                <c:pt idx="7604">
                  <c:v>5.4676024999999999</c:v>
                </c:pt>
                <c:pt idx="7605">
                  <c:v>5.4678787499999997</c:v>
                </c:pt>
                <c:pt idx="7606">
                  <c:v>5.4681156250015999</c:v>
                </c:pt>
                <c:pt idx="7607">
                  <c:v>5.4684837499999999</c:v>
                </c:pt>
                <c:pt idx="7608">
                  <c:v>5.4688931250015997</c:v>
                </c:pt>
                <c:pt idx="7609">
                  <c:v>5.4692443750016002</c:v>
                </c:pt>
                <c:pt idx="7610">
                  <c:v>5.4695993750016001</c:v>
                </c:pt>
                <c:pt idx="7611">
                  <c:v>5.4700093750015997</c:v>
                </c:pt>
                <c:pt idx="7612">
                  <c:v>5.4704131250015999</c:v>
                </c:pt>
                <c:pt idx="7613">
                  <c:v>5.4708231250015995</c:v>
                </c:pt>
                <c:pt idx="7614">
                  <c:v>5.4712087499999997</c:v>
                </c:pt>
                <c:pt idx="7615">
                  <c:v>5.4715256250015996</c:v>
                </c:pt>
                <c:pt idx="7616">
                  <c:v>5.4718618750015997</c:v>
                </c:pt>
                <c:pt idx="7617">
                  <c:v>5.4720525000000002</c:v>
                </c:pt>
                <c:pt idx="7618">
                  <c:v>5.4717200000000004</c:v>
                </c:pt>
                <c:pt idx="7619">
                  <c:v>5.4719218750016001</c:v>
                </c:pt>
                <c:pt idx="7620">
                  <c:v>5.4721299999999999</c:v>
                </c:pt>
                <c:pt idx="7621">
                  <c:v>5.4724550000000001</c:v>
                </c:pt>
                <c:pt idx="7622">
                  <c:v>5.4727474999999997</c:v>
                </c:pt>
                <c:pt idx="7623">
                  <c:v>5.4731468750015999</c:v>
                </c:pt>
                <c:pt idx="7624">
                  <c:v>5.4735031250016002</c:v>
                </c:pt>
                <c:pt idx="7625">
                  <c:v>5.4737312500000002</c:v>
                </c:pt>
                <c:pt idx="7626">
                  <c:v>5.4738493750016</c:v>
                </c:pt>
                <c:pt idx="7627">
                  <c:v>5.4739606250015997</c:v>
                </c:pt>
                <c:pt idx="7628">
                  <c:v>5.4743237499999999</c:v>
                </c:pt>
                <c:pt idx="7629">
                  <c:v>5.4746474999999997</c:v>
                </c:pt>
                <c:pt idx="7630">
                  <c:v>5.4749968750016</c:v>
                </c:pt>
                <c:pt idx="7631">
                  <c:v>5.4753637499999996</c:v>
                </c:pt>
                <c:pt idx="7632">
                  <c:v>5.4757368750015996</c:v>
                </c:pt>
                <c:pt idx="7633">
                  <c:v>5.4759468750015996</c:v>
                </c:pt>
                <c:pt idx="7634">
                  <c:v>5.4759762500000004</c:v>
                </c:pt>
                <c:pt idx="7635">
                  <c:v>5.4759937499999998</c:v>
                </c:pt>
                <c:pt idx="7636">
                  <c:v>5.4758212500000001</c:v>
                </c:pt>
                <c:pt idx="7637">
                  <c:v>5.4760987500000002</c:v>
                </c:pt>
                <c:pt idx="7638">
                  <c:v>5.4764243750016002</c:v>
                </c:pt>
                <c:pt idx="7639">
                  <c:v>5.4767906250016001</c:v>
                </c:pt>
                <c:pt idx="7640">
                  <c:v>5.4771281250015997</c:v>
                </c:pt>
                <c:pt idx="7641">
                  <c:v>5.4775168750015997</c:v>
                </c:pt>
                <c:pt idx="7642">
                  <c:v>5.4778468750015996</c:v>
                </c:pt>
                <c:pt idx="7643">
                  <c:v>5.4781981250016001</c:v>
                </c:pt>
                <c:pt idx="7644">
                  <c:v>5.4785831250015997</c:v>
                </c:pt>
                <c:pt idx="7645">
                  <c:v>5.4789806250015998</c:v>
                </c:pt>
                <c:pt idx="7646">
                  <c:v>5.4791543750015999</c:v>
                </c:pt>
                <c:pt idx="7647">
                  <c:v>5.4793025000000002</c:v>
                </c:pt>
                <c:pt idx="7648">
                  <c:v>5.4796374999999999</c:v>
                </c:pt>
                <c:pt idx="7649">
                  <c:v>5.4799868750015994</c:v>
                </c:pt>
                <c:pt idx="7650">
                  <c:v>5.4802012500000004</c:v>
                </c:pt>
                <c:pt idx="7651">
                  <c:v>5.4803856250015999</c:v>
                </c:pt>
                <c:pt idx="7652">
                  <c:v>5.4807275000000004</c:v>
                </c:pt>
                <c:pt idx="7653">
                  <c:v>5.4809643750015997</c:v>
                </c:pt>
                <c:pt idx="7654">
                  <c:v>5.4813093750016</c:v>
                </c:pt>
                <c:pt idx="7655">
                  <c:v>5.4812874999999996</c:v>
                </c:pt>
                <c:pt idx="7656">
                  <c:v>5.4812956250016001</c:v>
                </c:pt>
                <c:pt idx="7657">
                  <c:v>5.4811812499999997</c:v>
                </c:pt>
                <c:pt idx="7658">
                  <c:v>5.4815443750016</c:v>
                </c:pt>
                <c:pt idx="7659">
                  <c:v>5.4819212500000001</c:v>
                </c:pt>
                <c:pt idx="7660">
                  <c:v>5.4821962500000003</c:v>
                </c:pt>
                <c:pt idx="7661">
                  <c:v>5.4825512500000002</c:v>
                </c:pt>
                <c:pt idx="7662">
                  <c:v>5.4829618750015996</c:v>
                </c:pt>
                <c:pt idx="7663">
                  <c:v>5.4832981250015997</c:v>
                </c:pt>
                <c:pt idx="7664">
                  <c:v>5.4836406250016001</c:v>
                </c:pt>
                <c:pt idx="7665">
                  <c:v>5.4839675000000003</c:v>
                </c:pt>
                <c:pt idx="7666">
                  <c:v>5.4840018750016002</c:v>
                </c:pt>
                <c:pt idx="7667">
                  <c:v>5.4842525000000002</c:v>
                </c:pt>
                <c:pt idx="7668">
                  <c:v>5.48445625</c:v>
                </c:pt>
                <c:pt idx="7669">
                  <c:v>5.4847362500000001</c:v>
                </c:pt>
                <c:pt idx="7670">
                  <c:v>5.48515</c:v>
                </c:pt>
                <c:pt idx="7671">
                  <c:v>5.4854962499999997</c:v>
                </c:pt>
                <c:pt idx="7672">
                  <c:v>5.4858475000000002</c:v>
                </c:pt>
                <c:pt idx="7673">
                  <c:v>5.4861800000000001</c:v>
                </c:pt>
                <c:pt idx="7674">
                  <c:v>5.4864918750016001</c:v>
                </c:pt>
                <c:pt idx="7675">
                  <c:v>5.4865918750015998</c:v>
                </c:pt>
                <c:pt idx="7676">
                  <c:v>5.4868881250015997</c:v>
                </c:pt>
                <c:pt idx="7677">
                  <c:v>5.4872612500000004</c:v>
                </c:pt>
                <c:pt idx="7678">
                  <c:v>5.4876306250016</c:v>
                </c:pt>
                <c:pt idx="7679">
                  <c:v>5.4879737500000001</c:v>
                </c:pt>
                <c:pt idx="7680">
                  <c:v>5.4882937500000004</c:v>
                </c:pt>
                <c:pt idx="7681">
                  <c:v>5.4884712499999999</c:v>
                </c:pt>
                <c:pt idx="7682">
                  <c:v>5.4888487499999998</c:v>
                </c:pt>
                <c:pt idx="7683">
                  <c:v>5.4888143750016001</c:v>
                </c:pt>
                <c:pt idx="7684">
                  <c:v>5.4891593750015995</c:v>
                </c:pt>
                <c:pt idx="7685">
                  <c:v>5.4893843750015998</c:v>
                </c:pt>
                <c:pt idx="7686">
                  <c:v>5.4897856250016002</c:v>
                </c:pt>
                <c:pt idx="7687">
                  <c:v>5.490075</c:v>
                </c:pt>
                <c:pt idx="7688">
                  <c:v>5.4904299999999999</c:v>
                </c:pt>
                <c:pt idx="7689">
                  <c:v>5.4907893750015999</c:v>
                </c:pt>
                <c:pt idx="7690">
                  <c:v>5.4911124999999998</c:v>
                </c:pt>
                <c:pt idx="7691">
                  <c:v>5.4914356250015999</c:v>
                </c:pt>
                <c:pt idx="7692">
                  <c:v>5.4918287499999998</c:v>
                </c:pt>
                <c:pt idx="7693">
                  <c:v>5.4921893750016002</c:v>
                </c:pt>
                <c:pt idx="7694">
                  <c:v>5.4920393750015997</c:v>
                </c:pt>
                <c:pt idx="7695">
                  <c:v>5.4921012500000002</c:v>
                </c:pt>
                <c:pt idx="7696">
                  <c:v>5.4920475</c:v>
                </c:pt>
                <c:pt idx="7697">
                  <c:v>5.4924074999999997</c:v>
                </c:pt>
                <c:pt idx="7698">
                  <c:v>5.4927431250016001</c:v>
                </c:pt>
                <c:pt idx="7699">
                  <c:v>5.4931049999999999</c:v>
                </c:pt>
                <c:pt idx="7700">
                  <c:v>5.4934275000000001</c:v>
                </c:pt>
                <c:pt idx="7701">
                  <c:v>5.4936400000000001</c:v>
                </c:pt>
                <c:pt idx="7702">
                  <c:v>5.4939843750015998</c:v>
                </c:pt>
                <c:pt idx="7703">
                  <c:v>5.4942268750015995</c:v>
                </c:pt>
                <c:pt idx="7704">
                  <c:v>5.4946268750015994</c:v>
                </c:pt>
                <c:pt idx="7705">
                  <c:v>5.4949537499999996</c:v>
                </c:pt>
                <c:pt idx="7706">
                  <c:v>5.4952931250015995</c:v>
                </c:pt>
                <c:pt idx="7707">
                  <c:v>5.4956187500000002</c:v>
                </c:pt>
                <c:pt idx="7708">
                  <c:v>5.4959643750015994</c:v>
                </c:pt>
                <c:pt idx="7709">
                  <c:v>5.4962881250016</c:v>
                </c:pt>
                <c:pt idx="7710">
                  <c:v>5.4964962499999999</c:v>
                </c:pt>
                <c:pt idx="7711">
                  <c:v>5.4968837500000003</c:v>
                </c:pt>
                <c:pt idx="7712">
                  <c:v>5.4972268750015996</c:v>
                </c:pt>
                <c:pt idx="7713">
                  <c:v>5.4970493750016001</c:v>
                </c:pt>
                <c:pt idx="7714">
                  <c:v>5.4972962499999998</c:v>
                </c:pt>
                <c:pt idx="7715">
                  <c:v>5.4972943750015997</c:v>
                </c:pt>
                <c:pt idx="7716">
                  <c:v>5.4976543750015994</c:v>
                </c:pt>
                <c:pt idx="7717">
                  <c:v>5.4979531250016</c:v>
                </c:pt>
                <c:pt idx="7718">
                  <c:v>5.4982781250016002</c:v>
                </c:pt>
                <c:pt idx="7719">
                  <c:v>5.4986006250015995</c:v>
                </c:pt>
                <c:pt idx="7720">
                  <c:v>5.4989656250015999</c:v>
                </c:pt>
                <c:pt idx="7721">
                  <c:v>5.4992231250015999</c:v>
                </c:pt>
                <c:pt idx="7722">
                  <c:v>5.4995693750015997</c:v>
                </c:pt>
                <c:pt idx="7723">
                  <c:v>5.4999593750016</c:v>
                </c:pt>
                <c:pt idx="7724">
                  <c:v>5.5002912500000001</c:v>
                </c:pt>
                <c:pt idx="7725">
                  <c:v>5.5006312499999996</c:v>
                </c:pt>
                <c:pt idx="7726">
                  <c:v>5.5010043750015996</c:v>
                </c:pt>
                <c:pt idx="7727">
                  <c:v>5.5013381250015998</c:v>
                </c:pt>
                <c:pt idx="7728">
                  <c:v>5.5016724999999997</c:v>
                </c:pt>
                <c:pt idx="7729">
                  <c:v>5.5018443750015997</c:v>
                </c:pt>
                <c:pt idx="7730">
                  <c:v>5.5018581250015997</c:v>
                </c:pt>
                <c:pt idx="7731">
                  <c:v>5.5022212499999998</c:v>
                </c:pt>
                <c:pt idx="7732">
                  <c:v>5.5022068750016002</c:v>
                </c:pt>
                <c:pt idx="7733">
                  <c:v>5.5022643750015998</c:v>
                </c:pt>
                <c:pt idx="7734">
                  <c:v>5.5025718750015997</c:v>
                </c:pt>
                <c:pt idx="7735">
                  <c:v>5.5022287499999996</c:v>
                </c:pt>
                <c:pt idx="7736">
                  <c:v>5.5017149999999999</c:v>
                </c:pt>
                <c:pt idx="7737">
                  <c:v>5.5010962499999998</c:v>
                </c:pt>
                <c:pt idx="7738">
                  <c:v>5.5003843750015999</c:v>
                </c:pt>
                <c:pt idx="7739">
                  <c:v>5.4997318750015998</c:v>
                </c:pt>
                <c:pt idx="7740">
                  <c:v>5.4989912500000004</c:v>
                </c:pt>
                <c:pt idx="7741">
                  <c:v>5.4981737500000003</c:v>
                </c:pt>
                <c:pt idx="7742">
                  <c:v>5.4973625000000004</c:v>
                </c:pt>
                <c:pt idx="7743">
                  <c:v>5.4965543750016002</c:v>
                </c:pt>
                <c:pt idx="7744">
                  <c:v>5.4957562500000003</c:v>
                </c:pt>
                <c:pt idx="7745">
                  <c:v>5.4953706250016001</c:v>
                </c:pt>
                <c:pt idx="7746">
                  <c:v>5.4947687500000004</c:v>
                </c:pt>
                <c:pt idx="7747">
                  <c:v>5.4942149999999996</c:v>
                </c:pt>
                <c:pt idx="7748">
                  <c:v>5.4938075</c:v>
                </c:pt>
                <c:pt idx="7749">
                  <c:v>5.4934118750016001</c:v>
                </c:pt>
                <c:pt idx="7750">
                  <c:v>5.4930456250016002</c:v>
                </c:pt>
                <c:pt idx="7751">
                  <c:v>5.4926581250015998</c:v>
                </c:pt>
                <c:pt idx="7752">
                  <c:v>5.49243375</c:v>
                </c:pt>
                <c:pt idx="7753">
                  <c:v>5.4923374999999997</c:v>
                </c:pt>
                <c:pt idx="7754">
                  <c:v>5.4924243750016002</c:v>
                </c:pt>
                <c:pt idx="7755">
                  <c:v>5.4923137500000001</c:v>
                </c:pt>
                <c:pt idx="7756">
                  <c:v>5.4923999999999999</c:v>
                </c:pt>
                <c:pt idx="7757">
                  <c:v>5.4924487500000003</c:v>
                </c:pt>
                <c:pt idx="7758">
                  <c:v>5.4925806250016</c:v>
                </c:pt>
                <c:pt idx="7759">
                  <c:v>5.4927631250015994</c:v>
                </c:pt>
                <c:pt idx="7760">
                  <c:v>5.4927712499999997</c:v>
                </c:pt>
                <c:pt idx="7761">
                  <c:v>5.49311375</c:v>
                </c:pt>
                <c:pt idx="7762">
                  <c:v>5.4928568750015998</c:v>
                </c:pt>
                <c:pt idx="7763">
                  <c:v>5.49292625</c:v>
                </c:pt>
                <c:pt idx="7764">
                  <c:v>5.4931131250015994</c:v>
                </c:pt>
                <c:pt idx="7765">
                  <c:v>5.4934193750015998</c:v>
                </c:pt>
                <c:pt idx="7766">
                  <c:v>5.4937718750015998</c:v>
                </c:pt>
                <c:pt idx="7767">
                  <c:v>5.4941562499999996</c:v>
                </c:pt>
                <c:pt idx="7768">
                  <c:v>5.4944962500000001</c:v>
                </c:pt>
                <c:pt idx="7769">
                  <c:v>5.4948556250016001</c:v>
                </c:pt>
                <c:pt idx="7770">
                  <c:v>5.4951868750015995</c:v>
                </c:pt>
                <c:pt idx="7771">
                  <c:v>5.4952031250015994</c:v>
                </c:pt>
                <c:pt idx="7772">
                  <c:v>5.4956025000000004</c:v>
                </c:pt>
                <c:pt idx="7773">
                  <c:v>5.4959899999999999</c:v>
                </c:pt>
                <c:pt idx="7774">
                  <c:v>5.4963499999999996</c:v>
                </c:pt>
                <c:pt idx="7775">
                  <c:v>5.4965925000000002</c:v>
                </c:pt>
                <c:pt idx="7776">
                  <c:v>5.4968931250016002</c:v>
                </c:pt>
                <c:pt idx="7777">
                  <c:v>5.4972356250015997</c:v>
                </c:pt>
                <c:pt idx="7778">
                  <c:v>5.4975699999999996</c:v>
                </c:pt>
                <c:pt idx="7779">
                  <c:v>5.4979118750015994</c:v>
                </c:pt>
                <c:pt idx="7780">
                  <c:v>5.4982618750015995</c:v>
                </c:pt>
                <c:pt idx="7781">
                  <c:v>5.4986550000000003</c:v>
                </c:pt>
                <c:pt idx="7782">
                  <c:v>5.4990118750015995</c:v>
                </c:pt>
                <c:pt idx="7783">
                  <c:v>5.4994218750016</c:v>
                </c:pt>
                <c:pt idx="7784">
                  <c:v>5.4997137499999997</c:v>
                </c:pt>
                <c:pt idx="7785">
                  <c:v>5.4997531250015994</c:v>
                </c:pt>
                <c:pt idx="7786">
                  <c:v>5.4998656250015996</c:v>
                </c:pt>
                <c:pt idx="7787">
                  <c:v>5.5002443750015999</c:v>
                </c:pt>
                <c:pt idx="7788">
                  <c:v>5.5005093750015996</c:v>
                </c:pt>
                <c:pt idx="7789">
                  <c:v>5.5008512500000002</c:v>
                </c:pt>
                <c:pt idx="7790">
                  <c:v>5.5011237499999996</c:v>
                </c:pt>
                <c:pt idx="7791">
                  <c:v>5.5014799999999999</c:v>
                </c:pt>
                <c:pt idx="7792">
                  <c:v>5.5018562500000003</c:v>
                </c:pt>
                <c:pt idx="7793">
                  <c:v>5.5018018750015996</c:v>
                </c:pt>
                <c:pt idx="7794">
                  <c:v>5.5021668750016</c:v>
                </c:pt>
                <c:pt idx="7795">
                  <c:v>5.5025187500000001</c:v>
                </c:pt>
                <c:pt idx="7796">
                  <c:v>5.5028556250016001</c:v>
                </c:pt>
                <c:pt idx="7797">
                  <c:v>5.5032043750015998</c:v>
                </c:pt>
                <c:pt idx="7798">
                  <c:v>5.5035681250015998</c:v>
                </c:pt>
                <c:pt idx="7799">
                  <c:v>5.5038806250015995</c:v>
                </c:pt>
                <c:pt idx="7800">
                  <c:v>5.5042331250015994</c:v>
                </c:pt>
                <c:pt idx="7801">
                  <c:v>5.5045612500000001</c:v>
                </c:pt>
                <c:pt idx="7802">
                  <c:v>5.5048700000000004</c:v>
                </c:pt>
                <c:pt idx="7803">
                  <c:v>5.5052381250015996</c:v>
                </c:pt>
                <c:pt idx="7804">
                  <c:v>5.5055681250015995</c:v>
                </c:pt>
                <c:pt idx="7805">
                  <c:v>5.5058931250015997</c:v>
                </c:pt>
                <c:pt idx="7806">
                  <c:v>5.5062187500000004</c:v>
                </c:pt>
                <c:pt idx="7807">
                  <c:v>5.5063174999999998</c:v>
                </c:pt>
                <c:pt idx="7808">
                  <c:v>5.5065549999999996</c:v>
                </c:pt>
                <c:pt idx="7809">
                  <c:v>5.5065293750016</c:v>
                </c:pt>
                <c:pt idx="7810">
                  <c:v>5.5066862499999996</c:v>
                </c:pt>
                <c:pt idx="7811">
                  <c:v>5.5070518750015998</c:v>
                </c:pt>
                <c:pt idx="7812">
                  <c:v>5.5075012499999998</c:v>
                </c:pt>
                <c:pt idx="7813">
                  <c:v>5.5078525000000003</c:v>
                </c:pt>
                <c:pt idx="7814">
                  <c:v>5.5081224999999998</c:v>
                </c:pt>
                <c:pt idx="7815">
                  <c:v>5.508445</c:v>
                </c:pt>
                <c:pt idx="7816">
                  <c:v>5.5088762500000001</c:v>
                </c:pt>
                <c:pt idx="7817">
                  <c:v>5.5092100000000004</c:v>
                </c:pt>
                <c:pt idx="7818">
                  <c:v>5.5095556250015996</c:v>
                </c:pt>
                <c:pt idx="7819">
                  <c:v>5.5099106250015994</c:v>
                </c:pt>
                <c:pt idx="7820">
                  <c:v>5.5102762500000004</c:v>
                </c:pt>
                <c:pt idx="7821">
                  <c:v>5.5103787500000001</c:v>
                </c:pt>
                <c:pt idx="7822">
                  <c:v>5.5107606250016001</c:v>
                </c:pt>
                <c:pt idx="7823">
                  <c:v>5.5111912500000004</c:v>
                </c:pt>
                <c:pt idx="7824">
                  <c:v>5.5116112499999996</c:v>
                </c:pt>
                <c:pt idx="7825">
                  <c:v>5.5119468750016001</c:v>
                </c:pt>
                <c:pt idx="7826">
                  <c:v>5.5121031250015999</c:v>
                </c:pt>
                <c:pt idx="7827">
                  <c:v>5.5122450000000001</c:v>
                </c:pt>
                <c:pt idx="7828">
                  <c:v>5.5119137499999997</c:v>
                </c:pt>
                <c:pt idx="7829">
                  <c:v>5.5115843750015996</c:v>
                </c:pt>
                <c:pt idx="7830">
                  <c:v>5.5115949999999998</c:v>
                </c:pt>
                <c:pt idx="7831">
                  <c:v>5.5116924999999997</c:v>
                </c:pt>
                <c:pt idx="7832">
                  <c:v>5.5120631250015997</c:v>
                </c:pt>
                <c:pt idx="7833">
                  <c:v>5.5124243750015998</c:v>
                </c:pt>
                <c:pt idx="7834">
                  <c:v>5.5127656250015997</c:v>
                </c:pt>
                <c:pt idx="7835">
                  <c:v>5.5131181250015997</c:v>
                </c:pt>
                <c:pt idx="7836">
                  <c:v>5.5131874999999999</c:v>
                </c:pt>
                <c:pt idx="7837">
                  <c:v>5.5135493750015998</c:v>
                </c:pt>
                <c:pt idx="7838">
                  <c:v>5.5138800000000003</c:v>
                </c:pt>
                <c:pt idx="7839">
                  <c:v>5.5142056250015994</c:v>
                </c:pt>
                <c:pt idx="7840">
                  <c:v>5.5145400000000002</c:v>
                </c:pt>
                <c:pt idx="7841">
                  <c:v>5.5149406250016</c:v>
                </c:pt>
                <c:pt idx="7842">
                  <c:v>5.5152962499999996</c:v>
                </c:pt>
                <c:pt idx="7843">
                  <c:v>5.5156487500000004</c:v>
                </c:pt>
                <c:pt idx="7844">
                  <c:v>5.5159987499999996</c:v>
                </c:pt>
                <c:pt idx="7845">
                  <c:v>5.5163525</c:v>
                </c:pt>
                <c:pt idx="7846">
                  <c:v>5.5164518750016001</c:v>
                </c:pt>
                <c:pt idx="7847">
                  <c:v>5.5168125000000003</c:v>
                </c:pt>
                <c:pt idx="7848">
                  <c:v>5.5169593750015995</c:v>
                </c:pt>
                <c:pt idx="7849">
                  <c:v>5.5173181250015997</c:v>
                </c:pt>
                <c:pt idx="7850">
                  <c:v>5.5172737500000002</c:v>
                </c:pt>
                <c:pt idx="7851">
                  <c:v>5.5175181250016001</c:v>
                </c:pt>
                <c:pt idx="7852">
                  <c:v>5.5175324999999997</c:v>
                </c:pt>
                <c:pt idx="7853">
                  <c:v>5.5172474999999999</c:v>
                </c:pt>
                <c:pt idx="7854">
                  <c:v>5.5175850000000004</c:v>
                </c:pt>
                <c:pt idx="7855">
                  <c:v>5.5179293750016001</c:v>
                </c:pt>
                <c:pt idx="7856">
                  <c:v>5.5181256250016002</c:v>
                </c:pt>
                <c:pt idx="7857">
                  <c:v>5.5184743750015999</c:v>
                </c:pt>
                <c:pt idx="7858">
                  <c:v>5.5186925000000002</c:v>
                </c:pt>
                <c:pt idx="7859">
                  <c:v>5.5190168750015998</c:v>
                </c:pt>
                <c:pt idx="7860">
                  <c:v>5.5191506250015996</c:v>
                </c:pt>
                <c:pt idx="7861">
                  <c:v>5.5195474999999998</c:v>
                </c:pt>
                <c:pt idx="7862">
                  <c:v>5.5199237500000002</c:v>
                </c:pt>
                <c:pt idx="7863">
                  <c:v>5.5202662499999997</c:v>
                </c:pt>
                <c:pt idx="7864">
                  <c:v>5.5204837500000004</c:v>
                </c:pt>
                <c:pt idx="7865">
                  <c:v>5.5208775000000001</c:v>
                </c:pt>
                <c:pt idx="7866">
                  <c:v>5.5212337500000004</c:v>
                </c:pt>
                <c:pt idx="7867">
                  <c:v>5.5214412499999996</c:v>
                </c:pt>
                <c:pt idx="7868">
                  <c:v>5.5217656250016001</c:v>
                </c:pt>
                <c:pt idx="7869">
                  <c:v>5.5221006250015998</c:v>
                </c:pt>
                <c:pt idx="7870">
                  <c:v>5.5222618750015995</c:v>
                </c:pt>
                <c:pt idx="7871">
                  <c:v>5.5226043750015998</c:v>
                </c:pt>
                <c:pt idx="7872">
                  <c:v>5.5229524999999997</c:v>
                </c:pt>
                <c:pt idx="7873">
                  <c:v>5.5228118750016</c:v>
                </c:pt>
                <c:pt idx="7874">
                  <c:v>5.5226706250015996</c:v>
                </c:pt>
                <c:pt idx="7875">
                  <c:v>5.5225662499999997</c:v>
                </c:pt>
                <c:pt idx="7876">
                  <c:v>5.5228062500000004</c:v>
                </c:pt>
                <c:pt idx="7877">
                  <c:v>5.5231781250015999</c:v>
                </c:pt>
                <c:pt idx="7878">
                  <c:v>5.5235124999999998</c:v>
                </c:pt>
                <c:pt idx="7879">
                  <c:v>5.5236412499999998</c:v>
                </c:pt>
                <c:pt idx="7880">
                  <c:v>5.5237587499999998</c:v>
                </c:pt>
                <c:pt idx="7881">
                  <c:v>5.5239156250015995</c:v>
                </c:pt>
                <c:pt idx="7882">
                  <c:v>5.5242106250015999</c:v>
                </c:pt>
                <c:pt idx="7883">
                  <c:v>5.5244693750015994</c:v>
                </c:pt>
                <c:pt idx="7884">
                  <c:v>5.5248712500000003</c:v>
                </c:pt>
                <c:pt idx="7885">
                  <c:v>5.5249949999999997</c:v>
                </c:pt>
                <c:pt idx="7886">
                  <c:v>5.5252575000000004</c:v>
                </c:pt>
                <c:pt idx="7887">
                  <c:v>5.5254993750015995</c:v>
                </c:pt>
                <c:pt idx="7888">
                  <c:v>5.5255562500000002</c:v>
                </c:pt>
                <c:pt idx="7889">
                  <c:v>5.5256912500000004</c:v>
                </c:pt>
                <c:pt idx="7890">
                  <c:v>5.52553625</c:v>
                </c:pt>
                <c:pt idx="7891">
                  <c:v>5.5251856250015994</c:v>
                </c:pt>
                <c:pt idx="7892">
                  <c:v>5.5252974999999998</c:v>
                </c:pt>
                <c:pt idx="7893">
                  <c:v>5.5252568750015998</c:v>
                </c:pt>
                <c:pt idx="7894">
                  <c:v>5.5256593750015996</c:v>
                </c:pt>
                <c:pt idx="7895">
                  <c:v>5.5259831250015994</c:v>
                </c:pt>
                <c:pt idx="7896">
                  <c:v>5.5260787499999999</c:v>
                </c:pt>
                <c:pt idx="7897">
                  <c:v>5.52640625</c:v>
                </c:pt>
                <c:pt idx="7898">
                  <c:v>5.5265981250016001</c:v>
                </c:pt>
                <c:pt idx="7899">
                  <c:v>5.5269468750015998</c:v>
                </c:pt>
                <c:pt idx="7900">
                  <c:v>5.5273043750015995</c:v>
                </c:pt>
                <c:pt idx="7901">
                  <c:v>5.5276906250015996</c:v>
                </c:pt>
                <c:pt idx="7902">
                  <c:v>5.5280668750016</c:v>
                </c:pt>
                <c:pt idx="7903">
                  <c:v>5.5283962500000001</c:v>
                </c:pt>
                <c:pt idx="7904">
                  <c:v>5.5282999999999998</c:v>
                </c:pt>
                <c:pt idx="7905">
                  <c:v>5.5285893750015997</c:v>
                </c:pt>
                <c:pt idx="7906">
                  <c:v>5.5286256250015997</c:v>
                </c:pt>
                <c:pt idx="7907">
                  <c:v>5.5285668750015997</c:v>
                </c:pt>
                <c:pt idx="7908">
                  <c:v>5.5281731250016</c:v>
                </c:pt>
                <c:pt idx="7909">
                  <c:v>5.5278524999999998</c:v>
                </c:pt>
                <c:pt idx="7910">
                  <c:v>5.5275924999999999</c:v>
                </c:pt>
                <c:pt idx="7911">
                  <c:v>5.5274718750015994</c:v>
                </c:pt>
                <c:pt idx="7912">
                  <c:v>5.5278093750016</c:v>
                </c:pt>
                <c:pt idx="7913">
                  <c:v>5.5280287499999998</c:v>
                </c:pt>
                <c:pt idx="7914">
                  <c:v>5.5283387499999996</c:v>
                </c:pt>
                <c:pt idx="7915">
                  <c:v>5.5286762500000002</c:v>
                </c:pt>
                <c:pt idx="7916">
                  <c:v>5.5290024999999998</c:v>
                </c:pt>
                <c:pt idx="7917">
                  <c:v>5.5292518750015995</c:v>
                </c:pt>
                <c:pt idx="7918">
                  <c:v>5.5296368750016001</c:v>
                </c:pt>
                <c:pt idx="7919">
                  <c:v>5.5300025000000002</c:v>
                </c:pt>
                <c:pt idx="7920">
                  <c:v>5.5300874999999996</c:v>
                </c:pt>
                <c:pt idx="7921">
                  <c:v>5.5304018750015995</c:v>
                </c:pt>
                <c:pt idx="7922">
                  <c:v>5.5307325000000001</c:v>
                </c:pt>
                <c:pt idx="7923">
                  <c:v>5.5309549999999996</c:v>
                </c:pt>
                <c:pt idx="7924">
                  <c:v>5.5311899999999996</c:v>
                </c:pt>
                <c:pt idx="7925">
                  <c:v>5.5310743750015998</c:v>
                </c:pt>
                <c:pt idx="7926">
                  <c:v>5.5308406250016002</c:v>
                </c:pt>
                <c:pt idx="7927">
                  <c:v>5.5305043750016001</c:v>
                </c:pt>
                <c:pt idx="7928">
                  <c:v>5.5304787500000003</c:v>
                </c:pt>
                <c:pt idx="7929">
                  <c:v>5.5308437499999998</c:v>
                </c:pt>
                <c:pt idx="7930">
                  <c:v>5.5310718750015999</c:v>
                </c:pt>
                <c:pt idx="7931">
                  <c:v>5.5314381250015998</c:v>
                </c:pt>
                <c:pt idx="7932">
                  <c:v>5.5317287500000001</c:v>
                </c:pt>
                <c:pt idx="7933">
                  <c:v>5.53215375</c:v>
                </c:pt>
                <c:pt idx="7934">
                  <c:v>5.5324856250016001</c:v>
                </c:pt>
                <c:pt idx="7935">
                  <c:v>5.5326681250015994</c:v>
                </c:pt>
                <c:pt idx="7936">
                  <c:v>5.5330306250015999</c:v>
                </c:pt>
                <c:pt idx="7937">
                  <c:v>5.5333568750015996</c:v>
                </c:pt>
                <c:pt idx="7938">
                  <c:v>5.5333625</c:v>
                </c:pt>
                <c:pt idx="7939">
                  <c:v>5.5332962500000002</c:v>
                </c:pt>
                <c:pt idx="7940">
                  <c:v>5.5335943750015995</c:v>
                </c:pt>
                <c:pt idx="7941">
                  <c:v>5.53395875</c:v>
                </c:pt>
                <c:pt idx="7942">
                  <c:v>5.5342500000000001</c:v>
                </c:pt>
                <c:pt idx="7943">
                  <c:v>5.5345456250015994</c:v>
                </c:pt>
                <c:pt idx="7944">
                  <c:v>5.5348768750015997</c:v>
                </c:pt>
                <c:pt idx="7945">
                  <c:v>5.5347375000000003</c:v>
                </c:pt>
                <c:pt idx="7946">
                  <c:v>5.5348662500000003</c:v>
                </c:pt>
                <c:pt idx="7947">
                  <c:v>5.5352418750016001</c:v>
                </c:pt>
                <c:pt idx="7948">
                  <c:v>5.5355281250015995</c:v>
                </c:pt>
                <c:pt idx="7949">
                  <c:v>5.5352681250015996</c:v>
                </c:pt>
                <c:pt idx="7950">
                  <c:v>5.5354518750016002</c:v>
                </c:pt>
                <c:pt idx="7951">
                  <c:v>5.5352831250015999</c:v>
                </c:pt>
                <c:pt idx="7952">
                  <c:v>5.5354981250015998</c:v>
                </c:pt>
                <c:pt idx="7953">
                  <c:v>5.5356350000000001</c:v>
                </c:pt>
                <c:pt idx="7954">
                  <c:v>5.5359643750015994</c:v>
                </c:pt>
                <c:pt idx="7955">
                  <c:v>5.5363068750015998</c:v>
                </c:pt>
                <c:pt idx="7956">
                  <c:v>5.5366412499999997</c:v>
                </c:pt>
                <c:pt idx="7957">
                  <c:v>5.5369774999999999</c:v>
                </c:pt>
                <c:pt idx="7958">
                  <c:v>5.5371424999999999</c:v>
                </c:pt>
                <c:pt idx="7959">
                  <c:v>5.53750125</c:v>
                </c:pt>
                <c:pt idx="7960">
                  <c:v>5.5378381250016</c:v>
                </c:pt>
                <c:pt idx="7961">
                  <c:v>5.5382393750015995</c:v>
                </c:pt>
                <c:pt idx="7962">
                  <c:v>5.5386318750015997</c:v>
                </c:pt>
                <c:pt idx="7963">
                  <c:v>5.5389918750015994</c:v>
                </c:pt>
                <c:pt idx="7964">
                  <c:v>5.5385918750015994</c:v>
                </c:pt>
                <c:pt idx="7965">
                  <c:v>5.5384537500000004</c:v>
                </c:pt>
                <c:pt idx="7966">
                  <c:v>5.5382712500000002</c:v>
                </c:pt>
                <c:pt idx="7967">
                  <c:v>5.5384099999999998</c:v>
                </c:pt>
                <c:pt idx="7968">
                  <c:v>5.5382800000000003</c:v>
                </c:pt>
                <c:pt idx="7969">
                  <c:v>5.5384512499999996</c:v>
                </c:pt>
                <c:pt idx="7970">
                  <c:v>5.5385581250015994</c:v>
                </c:pt>
                <c:pt idx="7971">
                  <c:v>5.5386112499999998</c:v>
                </c:pt>
                <c:pt idx="7972">
                  <c:v>5.5385956250015997</c:v>
                </c:pt>
                <c:pt idx="7973">
                  <c:v>5.5389481250015997</c:v>
                </c:pt>
                <c:pt idx="7974">
                  <c:v>5.5393024999999998</c:v>
                </c:pt>
                <c:pt idx="7975">
                  <c:v>5.5396687499999997</c:v>
                </c:pt>
                <c:pt idx="7976">
                  <c:v>5.5400675000000001</c:v>
                </c:pt>
                <c:pt idx="7977">
                  <c:v>5.5404181250016</c:v>
                </c:pt>
                <c:pt idx="7978">
                  <c:v>5.5407400000000004</c:v>
                </c:pt>
                <c:pt idx="7979">
                  <c:v>5.5409493750015999</c:v>
                </c:pt>
                <c:pt idx="7980">
                  <c:v>5.5411993750016002</c:v>
                </c:pt>
                <c:pt idx="7981">
                  <c:v>5.5408549999999996</c:v>
                </c:pt>
                <c:pt idx="7982">
                  <c:v>5.5404493750016002</c:v>
                </c:pt>
                <c:pt idx="7983">
                  <c:v>5.5403212499999999</c:v>
                </c:pt>
                <c:pt idx="7984">
                  <c:v>5.5403675000000003</c:v>
                </c:pt>
                <c:pt idx="7985">
                  <c:v>5.5405381250015999</c:v>
                </c:pt>
                <c:pt idx="7986">
                  <c:v>5.5403993750015994</c:v>
                </c:pt>
                <c:pt idx="7987">
                  <c:v>5.5407456250016001</c:v>
                </c:pt>
                <c:pt idx="7988">
                  <c:v>5.5410793750015994</c:v>
                </c:pt>
                <c:pt idx="7989">
                  <c:v>5.5415206250016</c:v>
                </c:pt>
                <c:pt idx="7990">
                  <c:v>5.5418975000000001</c:v>
                </c:pt>
                <c:pt idx="7991">
                  <c:v>5.5421500000000004</c:v>
                </c:pt>
                <c:pt idx="7992">
                  <c:v>5.5425262499999999</c:v>
                </c:pt>
                <c:pt idx="7993">
                  <c:v>5.5429050000000002</c:v>
                </c:pt>
                <c:pt idx="7994">
                  <c:v>5.5430112500000002</c:v>
                </c:pt>
                <c:pt idx="7995">
                  <c:v>5.5433331250015998</c:v>
                </c:pt>
                <c:pt idx="7996">
                  <c:v>5.5435281250015995</c:v>
                </c:pt>
                <c:pt idx="7997">
                  <c:v>5.5438606250015994</c:v>
                </c:pt>
                <c:pt idx="7998">
                  <c:v>5.5433649999999997</c:v>
                </c:pt>
                <c:pt idx="7999">
                  <c:v>5.5428724999999996</c:v>
                </c:pt>
                <c:pt idx="8000">
                  <c:v>5.5422662499999999</c:v>
                </c:pt>
                <c:pt idx="8001">
                  <c:v>5.5417381250015998</c:v>
                </c:pt>
                <c:pt idx="8002">
                  <c:v>5.5414062499999996</c:v>
                </c:pt>
                <c:pt idx="8003">
                  <c:v>5.5410500000000003</c:v>
                </c:pt>
                <c:pt idx="8004">
                  <c:v>5.5405612499999997</c:v>
                </c:pt>
                <c:pt idx="8005">
                  <c:v>5.5400806250015995</c:v>
                </c:pt>
                <c:pt idx="8006">
                  <c:v>5.5396312500000002</c:v>
                </c:pt>
                <c:pt idx="8007">
                  <c:v>5.5392343750016</c:v>
                </c:pt>
                <c:pt idx="8008">
                  <c:v>5.5388231250016</c:v>
                </c:pt>
                <c:pt idx="8009">
                  <c:v>5.5384643750015998</c:v>
                </c:pt>
                <c:pt idx="8010">
                  <c:v>5.5382093750015997</c:v>
                </c:pt>
                <c:pt idx="8011">
                  <c:v>5.5378587499999998</c:v>
                </c:pt>
                <c:pt idx="8012">
                  <c:v>5.5377124999999996</c:v>
                </c:pt>
                <c:pt idx="8013">
                  <c:v>5.5381056250015996</c:v>
                </c:pt>
                <c:pt idx="8014">
                  <c:v>5.53813625</c:v>
                </c:pt>
                <c:pt idx="8015">
                  <c:v>5.53846375</c:v>
                </c:pt>
                <c:pt idx="8016">
                  <c:v>5.5386593750015995</c:v>
                </c:pt>
                <c:pt idx="8017">
                  <c:v>5.5390100000000002</c:v>
                </c:pt>
                <c:pt idx="8018">
                  <c:v>5.5387118750016002</c:v>
                </c:pt>
                <c:pt idx="8019">
                  <c:v>5.5388956250015999</c:v>
                </c:pt>
                <c:pt idx="8020">
                  <c:v>5.5385249999999999</c:v>
                </c:pt>
                <c:pt idx="8021">
                  <c:v>5.5381387499999999</c:v>
                </c:pt>
                <c:pt idx="8022">
                  <c:v>5.5384387500000001</c:v>
                </c:pt>
                <c:pt idx="8023">
                  <c:v>5.5385318750015999</c:v>
                </c:pt>
                <c:pt idx="8024">
                  <c:v>5.5381631250016001</c:v>
                </c:pt>
                <c:pt idx="8025">
                  <c:v>5.5380437499999999</c:v>
                </c:pt>
                <c:pt idx="8026">
                  <c:v>5.5383956250016002</c:v>
                </c:pt>
                <c:pt idx="8027">
                  <c:v>5.5387312499999997</c:v>
                </c:pt>
                <c:pt idx="8028">
                  <c:v>5.53905125</c:v>
                </c:pt>
                <c:pt idx="8029">
                  <c:v>5.5393168750015995</c:v>
                </c:pt>
                <c:pt idx="8030">
                  <c:v>5.5396375000000004</c:v>
                </c:pt>
                <c:pt idx="8031">
                  <c:v>5.5398431250015996</c:v>
                </c:pt>
                <c:pt idx="8032">
                  <c:v>5.5396906250016</c:v>
                </c:pt>
                <c:pt idx="8033">
                  <c:v>5.5400200000000002</c:v>
                </c:pt>
                <c:pt idx="8034">
                  <c:v>5.5397593750015997</c:v>
                </c:pt>
                <c:pt idx="8035">
                  <c:v>5.5396656250016001</c:v>
                </c:pt>
                <c:pt idx="8036">
                  <c:v>5.5397756250015995</c:v>
                </c:pt>
                <c:pt idx="8037">
                  <c:v>5.5397949999999998</c:v>
                </c:pt>
                <c:pt idx="8038">
                  <c:v>5.5394381250015998</c:v>
                </c:pt>
                <c:pt idx="8039">
                  <c:v>5.5394356250015999</c:v>
                </c:pt>
                <c:pt idx="8040">
                  <c:v>5.5394056250016002</c:v>
                </c:pt>
                <c:pt idx="8041">
                  <c:v>5.5390674999999998</c:v>
                </c:pt>
                <c:pt idx="8042">
                  <c:v>5.5390868750015994</c:v>
                </c:pt>
                <c:pt idx="8043">
                  <c:v>5.5393612499999998</c:v>
                </c:pt>
                <c:pt idx="8044">
                  <c:v>5.5397043750016</c:v>
                </c:pt>
                <c:pt idx="8045">
                  <c:v>5.5400925000000001</c:v>
                </c:pt>
                <c:pt idx="8046">
                  <c:v>5.5404406250016001</c:v>
                </c:pt>
                <c:pt idx="8047">
                  <c:v>5.5407712499999997</c:v>
                </c:pt>
                <c:pt idx="8048">
                  <c:v>5.5411293750016002</c:v>
                </c:pt>
                <c:pt idx="8049">
                  <c:v>5.5413212500000002</c:v>
                </c:pt>
                <c:pt idx="8050">
                  <c:v>5.5410487499999999</c:v>
                </c:pt>
                <c:pt idx="8051">
                  <c:v>5.5411781250015997</c:v>
                </c:pt>
                <c:pt idx="8052">
                  <c:v>5.5415362500000001</c:v>
                </c:pt>
                <c:pt idx="8053">
                  <c:v>5.5417156250015998</c:v>
                </c:pt>
                <c:pt idx="8054">
                  <c:v>5.5417062499999998</c:v>
                </c:pt>
                <c:pt idx="8055">
                  <c:v>5.5418099999999999</c:v>
                </c:pt>
                <c:pt idx="8056">
                  <c:v>5.5415599999999996</c:v>
                </c:pt>
                <c:pt idx="8057">
                  <c:v>5.5415206250016</c:v>
                </c:pt>
                <c:pt idx="8058">
                  <c:v>5.5411993750016002</c:v>
                </c:pt>
                <c:pt idx="8059">
                  <c:v>5.5410218750015998</c:v>
                </c:pt>
                <c:pt idx="8060">
                  <c:v>5.5409081250016001</c:v>
                </c:pt>
                <c:pt idx="8061">
                  <c:v>5.5410275000000002</c:v>
                </c:pt>
                <c:pt idx="8062">
                  <c:v>5.5411374999999996</c:v>
                </c:pt>
                <c:pt idx="8063">
                  <c:v>5.5407943750015995</c:v>
                </c:pt>
                <c:pt idx="8064">
                  <c:v>5.5407081250015997</c:v>
                </c:pt>
                <c:pt idx="8065">
                  <c:v>5.5406918750015999</c:v>
                </c:pt>
                <c:pt idx="8066">
                  <c:v>5.5404343750015999</c:v>
                </c:pt>
                <c:pt idx="8067">
                  <c:v>5.5404168750015996</c:v>
                </c:pt>
                <c:pt idx="8068">
                  <c:v>5.5406106250015998</c:v>
                </c:pt>
                <c:pt idx="8069">
                  <c:v>5.5409781250016001</c:v>
                </c:pt>
                <c:pt idx="8070">
                  <c:v>5.5412962500000003</c:v>
                </c:pt>
                <c:pt idx="8071">
                  <c:v>5.5416318750015998</c:v>
                </c:pt>
                <c:pt idx="8072">
                  <c:v>5.54183</c:v>
                </c:pt>
                <c:pt idx="8073">
                  <c:v>5.5420643750015994</c:v>
                </c:pt>
                <c:pt idx="8074">
                  <c:v>5.5424012500000002</c:v>
                </c:pt>
                <c:pt idx="8075">
                  <c:v>5.5420437500000004</c:v>
                </c:pt>
                <c:pt idx="8076">
                  <c:v>5.5420631250015999</c:v>
                </c:pt>
                <c:pt idx="8077">
                  <c:v>5.5420368750015996</c:v>
                </c:pt>
                <c:pt idx="8078">
                  <c:v>5.5417131250015998</c:v>
                </c:pt>
                <c:pt idx="8079">
                  <c:v>5.5412468750016002</c:v>
                </c:pt>
                <c:pt idx="8080">
                  <c:v>5.5408543750015999</c:v>
                </c:pt>
                <c:pt idx="8081">
                  <c:v>5.5410218750015998</c:v>
                </c:pt>
                <c:pt idx="8082">
                  <c:v>5.54097375</c:v>
                </c:pt>
                <c:pt idx="8083">
                  <c:v>5.5408037500000002</c:v>
                </c:pt>
                <c:pt idx="8084">
                  <c:v>5.54064625</c:v>
                </c:pt>
                <c:pt idx="8085">
                  <c:v>5.5408968750016001</c:v>
                </c:pt>
                <c:pt idx="8086">
                  <c:v>5.5411312500000003</c:v>
                </c:pt>
                <c:pt idx="8087">
                  <c:v>5.5415031250015998</c:v>
                </c:pt>
                <c:pt idx="8088">
                  <c:v>5.54183</c:v>
                </c:pt>
                <c:pt idx="8089">
                  <c:v>5.5420556250016002</c:v>
                </c:pt>
                <c:pt idx="8090">
                  <c:v>5.5424325000000003</c:v>
                </c:pt>
                <c:pt idx="8091">
                  <c:v>5.5427556250015995</c:v>
                </c:pt>
                <c:pt idx="8092">
                  <c:v>5.5431068750015999</c:v>
                </c:pt>
                <c:pt idx="8093">
                  <c:v>5.5428575000000002</c:v>
                </c:pt>
                <c:pt idx="8094">
                  <c:v>5.5424787499999999</c:v>
                </c:pt>
                <c:pt idx="8095">
                  <c:v>5.5427431250015999</c:v>
                </c:pt>
                <c:pt idx="8096">
                  <c:v>5.5423943750015994</c:v>
                </c:pt>
                <c:pt idx="8097">
                  <c:v>5.5421568750015995</c:v>
                </c:pt>
                <c:pt idx="8098">
                  <c:v>5.5423774999999997</c:v>
                </c:pt>
                <c:pt idx="8099">
                  <c:v>5.5425156250015997</c:v>
                </c:pt>
                <c:pt idx="8100">
                  <c:v>5.5427737500000003</c:v>
                </c:pt>
                <c:pt idx="8101">
                  <c:v>5.5430956250015999</c:v>
                </c:pt>
                <c:pt idx="8102">
                  <c:v>5.5434618750015998</c:v>
                </c:pt>
                <c:pt idx="8103">
                  <c:v>5.5437475000000003</c:v>
                </c:pt>
                <c:pt idx="8104">
                  <c:v>5.5440693750015999</c:v>
                </c:pt>
                <c:pt idx="8105">
                  <c:v>5.5444193750016</c:v>
                </c:pt>
                <c:pt idx="8106">
                  <c:v>5.5445356250015996</c:v>
                </c:pt>
                <c:pt idx="8107">
                  <c:v>5.5448568750015994</c:v>
                </c:pt>
                <c:pt idx="8108">
                  <c:v>5.5451862500000004</c:v>
                </c:pt>
                <c:pt idx="8109">
                  <c:v>5.5455806250016</c:v>
                </c:pt>
                <c:pt idx="8110">
                  <c:v>5.5459081250016</c:v>
                </c:pt>
                <c:pt idx="8111">
                  <c:v>5.5463037499999999</c:v>
                </c:pt>
                <c:pt idx="8112">
                  <c:v>5.5466381250015999</c:v>
                </c:pt>
                <c:pt idx="8113">
                  <c:v>5.5469625000000002</c:v>
                </c:pt>
                <c:pt idx="8114">
                  <c:v>5.5465437499999997</c:v>
                </c:pt>
                <c:pt idx="8115">
                  <c:v>5.5461706250015999</c:v>
                </c:pt>
                <c:pt idx="8116">
                  <c:v>5.5457799999999997</c:v>
                </c:pt>
                <c:pt idx="8117">
                  <c:v>5.54538625</c:v>
                </c:pt>
                <c:pt idx="8118">
                  <c:v>5.5451668750016001</c:v>
                </c:pt>
                <c:pt idx="8119">
                  <c:v>5.5455100000000002</c:v>
                </c:pt>
                <c:pt idx="8120">
                  <c:v>5.5458568750015997</c:v>
                </c:pt>
                <c:pt idx="8121">
                  <c:v>5.5456987499999997</c:v>
                </c:pt>
                <c:pt idx="8122">
                  <c:v>5.5453725</c:v>
                </c:pt>
                <c:pt idx="8123">
                  <c:v>5.5452987499999997</c:v>
                </c:pt>
                <c:pt idx="8124">
                  <c:v>5.5454412499999997</c:v>
                </c:pt>
                <c:pt idx="8125">
                  <c:v>5.5457693750015995</c:v>
                </c:pt>
                <c:pt idx="8126">
                  <c:v>5.5459631250015997</c:v>
                </c:pt>
                <c:pt idx="8127">
                  <c:v>5.5463268750015997</c:v>
                </c:pt>
                <c:pt idx="8128">
                  <c:v>5.5467143750016001</c:v>
                </c:pt>
                <c:pt idx="8129">
                  <c:v>5.5470825000000001</c:v>
                </c:pt>
                <c:pt idx="8130">
                  <c:v>5.5474293750015997</c:v>
                </c:pt>
                <c:pt idx="8131">
                  <c:v>5.5474943750015999</c:v>
                </c:pt>
                <c:pt idx="8132">
                  <c:v>5.5471606250015997</c:v>
                </c:pt>
                <c:pt idx="8133">
                  <c:v>5.5468374999999996</c:v>
                </c:pt>
                <c:pt idx="8134">
                  <c:v>5.5464425000000004</c:v>
                </c:pt>
                <c:pt idx="8135">
                  <c:v>5.5461093750016</c:v>
                </c:pt>
                <c:pt idx="8136">
                  <c:v>5.5457681250016</c:v>
                </c:pt>
                <c:pt idx="8137">
                  <c:v>5.5457793750016</c:v>
                </c:pt>
                <c:pt idx="8138">
                  <c:v>5.5461718750015994</c:v>
                </c:pt>
                <c:pt idx="8139">
                  <c:v>5.5464793750016002</c:v>
                </c:pt>
                <c:pt idx="8140">
                  <c:v>5.5467762499999997</c:v>
                </c:pt>
                <c:pt idx="8141">
                  <c:v>5.5471712499999999</c:v>
                </c:pt>
                <c:pt idx="8142">
                  <c:v>5.5475568750016002</c:v>
                </c:pt>
                <c:pt idx="8143">
                  <c:v>5.5479406250015995</c:v>
                </c:pt>
                <c:pt idx="8144">
                  <c:v>5.5482750000000003</c:v>
                </c:pt>
                <c:pt idx="8145">
                  <c:v>5.5485756250015994</c:v>
                </c:pt>
                <c:pt idx="8146">
                  <c:v>5.5489087499999998</c:v>
                </c:pt>
                <c:pt idx="8147">
                  <c:v>5.5492487500000003</c:v>
                </c:pt>
                <c:pt idx="8148">
                  <c:v>5.5491756250015998</c:v>
                </c:pt>
                <c:pt idx="8149">
                  <c:v>5.5495400000000004</c:v>
                </c:pt>
                <c:pt idx="8150">
                  <c:v>5.5494131250015997</c:v>
                </c:pt>
                <c:pt idx="8151">
                  <c:v>5.5490718750015997</c:v>
                </c:pt>
                <c:pt idx="8152">
                  <c:v>5.5490737499999998</c:v>
                </c:pt>
                <c:pt idx="8153">
                  <c:v>5.5491562500000002</c:v>
                </c:pt>
                <c:pt idx="8154">
                  <c:v>5.5488293750016</c:v>
                </c:pt>
                <c:pt idx="8155">
                  <c:v>5.5483987499999996</c:v>
                </c:pt>
                <c:pt idx="8156">
                  <c:v>5.5480268750016002</c:v>
                </c:pt>
                <c:pt idx="8157">
                  <c:v>5.5479050000000001</c:v>
                </c:pt>
                <c:pt idx="8158">
                  <c:v>5.5483306250015998</c:v>
                </c:pt>
                <c:pt idx="8159">
                  <c:v>5.5486000000000004</c:v>
                </c:pt>
                <c:pt idx="8160">
                  <c:v>5.5489687500000002</c:v>
                </c:pt>
                <c:pt idx="8161">
                  <c:v>5.5493218750016</c:v>
                </c:pt>
                <c:pt idx="8162">
                  <c:v>5.5496575000000004</c:v>
                </c:pt>
                <c:pt idx="8163">
                  <c:v>5.5500281250015995</c:v>
                </c:pt>
                <c:pt idx="8164">
                  <c:v>5.5499568750016</c:v>
                </c:pt>
                <c:pt idx="8165">
                  <c:v>5.5503231250015999</c:v>
                </c:pt>
                <c:pt idx="8166">
                  <c:v>5.5506656250016002</c:v>
                </c:pt>
                <c:pt idx="8167">
                  <c:v>5.5509968750015997</c:v>
                </c:pt>
                <c:pt idx="8168">
                  <c:v>5.5513293750015995</c:v>
                </c:pt>
                <c:pt idx="8169">
                  <c:v>5.5516899999999998</c:v>
                </c:pt>
                <c:pt idx="8170">
                  <c:v>5.5518406250016001</c:v>
                </c:pt>
                <c:pt idx="8171">
                  <c:v>5.55174375</c:v>
                </c:pt>
                <c:pt idx="8172">
                  <c:v>5.5513518750015995</c:v>
                </c:pt>
                <c:pt idx="8173">
                  <c:v>5.5516631250015998</c:v>
                </c:pt>
                <c:pt idx="8174">
                  <c:v>5.55122625</c:v>
                </c:pt>
                <c:pt idx="8175">
                  <c:v>5.5508137499999997</c:v>
                </c:pt>
                <c:pt idx="8176">
                  <c:v>5.5506975000000001</c:v>
                </c:pt>
                <c:pt idx="8177">
                  <c:v>5.5511162499999998</c:v>
                </c:pt>
                <c:pt idx="8178">
                  <c:v>5.5515193750015994</c:v>
                </c:pt>
                <c:pt idx="8179">
                  <c:v>5.5515318750015998</c:v>
                </c:pt>
                <c:pt idx="8180">
                  <c:v>5.5511793750015999</c:v>
                </c:pt>
                <c:pt idx="8181">
                  <c:v>5.5510743750015994</c:v>
                </c:pt>
                <c:pt idx="8182">
                  <c:v>5.5513981250016</c:v>
                </c:pt>
                <c:pt idx="8183">
                  <c:v>5.5517218750015997</c:v>
                </c:pt>
                <c:pt idx="8184">
                  <c:v>5.5520431250015996</c:v>
                </c:pt>
                <c:pt idx="8185">
                  <c:v>5.5524443750015999</c:v>
                </c:pt>
                <c:pt idx="8186">
                  <c:v>5.5527381250015999</c:v>
                </c:pt>
                <c:pt idx="8187">
                  <c:v>5.5530806250015994</c:v>
                </c:pt>
                <c:pt idx="8188">
                  <c:v>5.5534143750015996</c:v>
                </c:pt>
                <c:pt idx="8189">
                  <c:v>5.5532387500000002</c:v>
                </c:pt>
                <c:pt idx="8190">
                  <c:v>5.5529018750015995</c:v>
                </c:pt>
                <c:pt idx="8191">
                  <c:v>5.5527600000000001</c:v>
                </c:pt>
                <c:pt idx="8192">
                  <c:v>5.5529718750015995</c:v>
                </c:pt>
                <c:pt idx="8193">
                  <c:v>5.5525868750015999</c:v>
                </c:pt>
                <c:pt idx="8194">
                  <c:v>5.5522637499999998</c:v>
                </c:pt>
                <c:pt idx="8195">
                  <c:v>5.5518737500000004</c:v>
                </c:pt>
                <c:pt idx="8196">
                  <c:v>5.5519550000000004</c:v>
                </c:pt>
                <c:pt idx="8197">
                  <c:v>5.5523837499999997</c:v>
                </c:pt>
                <c:pt idx="8198">
                  <c:v>5.5527462500000002</c:v>
                </c:pt>
                <c:pt idx="8199">
                  <c:v>5.5531387499999996</c:v>
                </c:pt>
                <c:pt idx="8200">
                  <c:v>5.5533543750016001</c:v>
                </c:pt>
                <c:pt idx="8201">
                  <c:v>5.5534912500000004</c:v>
                </c:pt>
                <c:pt idx="8202">
                  <c:v>5.5538818750015997</c:v>
                </c:pt>
                <c:pt idx="8203">
                  <c:v>5.5541056250015997</c:v>
                </c:pt>
                <c:pt idx="8204">
                  <c:v>5.55446375</c:v>
                </c:pt>
                <c:pt idx="8205">
                  <c:v>5.5548431250016002</c:v>
                </c:pt>
                <c:pt idx="8206">
                  <c:v>5.5551743750015996</c:v>
                </c:pt>
                <c:pt idx="8207">
                  <c:v>5.5554699999999997</c:v>
                </c:pt>
                <c:pt idx="8208">
                  <c:v>5.5558137500000004</c:v>
                </c:pt>
                <c:pt idx="8209">
                  <c:v>5.5554637500000004</c:v>
                </c:pt>
                <c:pt idx="8210">
                  <c:v>5.5551331250015998</c:v>
                </c:pt>
                <c:pt idx="8211">
                  <c:v>5.5552656250016001</c:v>
                </c:pt>
                <c:pt idx="8212">
                  <c:v>5.5555725000000002</c:v>
                </c:pt>
                <c:pt idx="8213">
                  <c:v>5.5555762499999997</c:v>
                </c:pt>
                <c:pt idx="8214">
                  <c:v>5.5552381250015994</c:v>
                </c:pt>
                <c:pt idx="8215">
                  <c:v>5.5549093750015999</c:v>
                </c:pt>
                <c:pt idx="8216">
                  <c:v>5.5545706250015998</c:v>
                </c:pt>
                <c:pt idx="8217">
                  <c:v>5.5543156250015997</c:v>
                </c:pt>
                <c:pt idx="8218">
                  <c:v>5.5544237499999998</c:v>
                </c:pt>
                <c:pt idx="8219">
                  <c:v>5.5547637500000002</c:v>
                </c:pt>
                <c:pt idx="8220">
                  <c:v>5.5550743750015998</c:v>
                </c:pt>
                <c:pt idx="8221">
                  <c:v>5.5554268750015998</c:v>
                </c:pt>
                <c:pt idx="8222">
                  <c:v>5.5558393750016002</c:v>
                </c:pt>
                <c:pt idx="8223">
                  <c:v>5.5561731250015995</c:v>
                </c:pt>
                <c:pt idx="8224">
                  <c:v>5.5565656250015998</c:v>
                </c:pt>
                <c:pt idx="8225">
                  <c:v>5.5565293750015998</c:v>
                </c:pt>
                <c:pt idx="8226">
                  <c:v>5.5565881250015998</c:v>
                </c:pt>
                <c:pt idx="8227">
                  <c:v>5.5564125000000004</c:v>
                </c:pt>
                <c:pt idx="8228">
                  <c:v>5.5567587500000002</c:v>
                </c:pt>
                <c:pt idx="8229">
                  <c:v>5.5571200000000003</c:v>
                </c:pt>
                <c:pt idx="8230">
                  <c:v>5.5574412500000001</c:v>
                </c:pt>
                <c:pt idx="8231">
                  <c:v>5.5577806250016</c:v>
                </c:pt>
                <c:pt idx="8232">
                  <c:v>5.5578543750015994</c:v>
                </c:pt>
                <c:pt idx="8233">
                  <c:v>5.5577868750016002</c:v>
                </c:pt>
                <c:pt idx="8234">
                  <c:v>5.557385</c:v>
                </c:pt>
                <c:pt idx="8235">
                  <c:v>5.5569106250016</c:v>
                </c:pt>
                <c:pt idx="8236">
                  <c:v>5.5565568750015997</c:v>
                </c:pt>
                <c:pt idx="8237">
                  <c:v>5.5566668750015999</c:v>
                </c:pt>
                <c:pt idx="8238">
                  <c:v>5.5569949999999997</c:v>
                </c:pt>
                <c:pt idx="8239">
                  <c:v>5.5573668750016001</c:v>
                </c:pt>
                <c:pt idx="8240">
                  <c:v>5.5577556250016</c:v>
                </c:pt>
                <c:pt idx="8241">
                  <c:v>5.5580850000000002</c:v>
                </c:pt>
                <c:pt idx="8242">
                  <c:v>5.55845375</c:v>
                </c:pt>
                <c:pt idx="8243">
                  <c:v>5.5588137499999997</c:v>
                </c:pt>
                <c:pt idx="8244">
                  <c:v>5.5589849999999998</c:v>
                </c:pt>
                <c:pt idx="8245">
                  <c:v>5.5589568750015994</c:v>
                </c:pt>
                <c:pt idx="8246">
                  <c:v>5.5586281250015999</c:v>
                </c:pt>
                <c:pt idx="8247">
                  <c:v>5.5584743750015999</c:v>
                </c:pt>
                <c:pt idx="8248">
                  <c:v>5.5585656250015996</c:v>
                </c:pt>
                <c:pt idx="8249">
                  <c:v>5.5588981250015994</c:v>
                </c:pt>
                <c:pt idx="8250">
                  <c:v>5.5590374999999996</c:v>
                </c:pt>
                <c:pt idx="8251">
                  <c:v>5.55938</c:v>
                </c:pt>
                <c:pt idx="8252">
                  <c:v>5.5597112500000003</c:v>
                </c:pt>
                <c:pt idx="8253">
                  <c:v>5.5600431250015996</c:v>
                </c:pt>
                <c:pt idx="8254">
                  <c:v>5.5600800000000001</c:v>
                </c:pt>
                <c:pt idx="8255">
                  <c:v>5.5597318750015994</c:v>
                </c:pt>
                <c:pt idx="8256">
                  <c:v>5.5593943750015997</c:v>
                </c:pt>
                <c:pt idx="8257">
                  <c:v>5.5592068750015997</c:v>
                </c:pt>
                <c:pt idx="8258">
                  <c:v>5.5593168750016</c:v>
                </c:pt>
                <c:pt idx="8259">
                  <c:v>5.5592756250016002</c:v>
                </c:pt>
                <c:pt idx="8260">
                  <c:v>5.5588775000000004</c:v>
                </c:pt>
                <c:pt idx="8261">
                  <c:v>5.5585393750016001</c:v>
                </c:pt>
                <c:pt idx="8262">
                  <c:v>5.5584162499999996</c:v>
                </c:pt>
                <c:pt idx="8263">
                  <c:v>5.5580931250015997</c:v>
                </c:pt>
                <c:pt idx="8264">
                  <c:v>5.5578962499999998</c:v>
                </c:pt>
                <c:pt idx="8265">
                  <c:v>5.5582349999999998</c:v>
                </c:pt>
                <c:pt idx="8266">
                  <c:v>5.5585000000000004</c:v>
                </c:pt>
                <c:pt idx="8267">
                  <c:v>5.5588162499999996</c:v>
                </c:pt>
                <c:pt idx="8268">
                  <c:v>5.5591743750016001</c:v>
                </c:pt>
                <c:pt idx="8269">
                  <c:v>5.5595256250015996</c:v>
                </c:pt>
                <c:pt idx="8270">
                  <c:v>5.5598637499999999</c:v>
                </c:pt>
                <c:pt idx="8271">
                  <c:v>5.5601981250015999</c:v>
                </c:pt>
                <c:pt idx="8272">
                  <c:v>5.5604468750015998</c:v>
                </c:pt>
                <c:pt idx="8273">
                  <c:v>5.5607562499999998</c:v>
                </c:pt>
                <c:pt idx="8274">
                  <c:v>5.5604206250015995</c:v>
                </c:pt>
                <c:pt idx="8275">
                  <c:v>5.5600581250015999</c:v>
                </c:pt>
                <c:pt idx="8276">
                  <c:v>5.5598875000000003</c:v>
                </c:pt>
                <c:pt idx="8277">
                  <c:v>5.5600362499999996</c:v>
                </c:pt>
                <c:pt idx="8278">
                  <c:v>5.5603274999999996</c:v>
                </c:pt>
                <c:pt idx="8279">
                  <c:v>5.5606487500000004</c:v>
                </c:pt>
                <c:pt idx="8280">
                  <c:v>5.5605218750015997</c:v>
                </c:pt>
                <c:pt idx="8281">
                  <c:v>5.5601343750016001</c:v>
                </c:pt>
                <c:pt idx="8282">
                  <c:v>5.5602693750015995</c:v>
                </c:pt>
                <c:pt idx="8283">
                  <c:v>5.5605950000000002</c:v>
                </c:pt>
                <c:pt idx="8284">
                  <c:v>5.5609468750015996</c:v>
                </c:pt>
                <c:pt idx="8285">
                  <c:v>5.5610425000000001</c:v>
                </c:pt>
                <c:pt idx="8286">
                  <c:v>5.5613950000000001</c:v>
                </c:pt>
                <c:pt idx="8287">
                  <c:v>5.5617262500000004</c:v>
                </c:pt>
                <c:pt idx="8288">
                  <c:v>5.5618887499999996</c:v>
                </c:pt>
                <c:pt idx="8289">
                  <c:v>5.5621243750015994</c:v>
                </c:pt>
                <c:pt idx="8290">
                  <c:v>5.56215875</c:v>
                </c:pt>
                <c:pt idx="8291">
                  <c:v>5.5624743750015995</c:v>
                </c:pt>
                <c:pt idx="8292">
                  <c:v>5.5628099999999998</c:v>
                </c:pt>
                <c:pt idx="8293">
                  <c:v>5.5624500000000001</c:v>
                </c:pt>
                <c:pt idx="8294">
                  <c:v>5.5621956250015998</c:v>
                </c:pt>
                <c:pt idx="8295">
                  <c:v>5.5624362500000002</c:v>
                </c:pt>
                <c:pt idx="8296">
                  <c:v>5.5625631250016001</c:v>
                </c:pt>
                <c:pt idx="8297">
                  <c:v>5.5621150000000004</c:v>
                </c:pt>
                <c:pt idx="8298">
                  <c:v>5.5617768750016001</c:v>
                </c:pt>
                <c:pt idx="8299">
                  <c:v>5.5615481250015995</c:v>
                </c:pt>
                <c:pt idx="8300">
                  <c:v>5.5614581250016002</c:v>
                </c:pt>
                <c:pt idx="8301">
                  <c:v>5.5618218750016002</c:v>
                </c:pt>
                <c:pt idx="8302">
                  <c:v>5.5619812499999997</c:v>
                </c:pt>
                <c:pt idx="8303">
                  <c:v>5.5623718750015998</c:v>
                </c:pt>
                <c:pt idx="8304">
                  <c:v>5.5627193750016</c:v>
                </c:pt>
                <c:pt idx="8305">
                  <c:v>5.56307375</c:v>
                </c:pt>
                <c:pt idx="8306">
                  <c:v>5.5634237500000001</c:v>
                </c:pt>
                <c:pt idx="8307">
                  <c:v>5.5636468750015995</c:v>
                </c:pt>
                <c:pt idx="8308">
                  <c:v>5.5639787500000004</c:v>
                </c:pt>
                <c:pt idx="8309">
                  <c:v>5.56434125</c:v>
                </c:pt>
                <c:pt idx="8310">
                  <c:v>5.5646668750016</c:v>
                </c:pt>
                <c:pt idx="8311">
                  <c:v>5.5649937500000002</c:v>
                </c:pt>
                <c:pt idx="8312">
                  <c:v>5.5646424999999997</c:v>
                </c:pt>
                <c:pt idx="8313">
                  <c:v>5.5642543750015996</c:v>
                </c:pt>
                <c:pt idx="8314">
                  <c:v>5.5642281250016001</c:v>
                </c:pt>
                <c:pt idx="8315">
                  <c:v>5.5640562500000001</c:v>
                </c:pt>
                <c:pt idx="8316">
                  <c:v>5.5636787500000002</c:v>
                </c:pt>
                <c:pt idx="8317">
                  <c:v>5.5632787500000003</c:v>
                </c:pt>
                <c:pt idx="8318">
                  <c:v>5.5628956250016</c:v>
                </c:pt>
                <c:pt idx="8319">
                  <c:v>5.5627599999999999</c:v>
                </c:pt>
                <c:pt idx="8320">
                  <c:v>5.5630887500000004</c:v>
                </c:pt>
                <c:pt idx="8321">
                  <c:v>5.56330875</c:v>
                </c:pt>
                <c:pt idx="8322">
                  <c:v>5.5636781250015996</c:v>
                </c:pt>
                <c:pt idx="8323">
                  <c:v>5.5640631250016002</c:v>
                </c:pt>
                <c:pt idx="8324">
                  <c:v>5.5643356250015996</c:v>
                </c:pt>
                <c:pt idx="8325">
                  <c:v>5.5645312499999999</c:v>
                </c:pt>
                <c:pt idx="8326">
                  <c:v>5.5648237500000004</c:v>
                </c:pt>
                <c:pt idx="8327">
                  <c:v>5.5649931250015996</c:v>
                </c:pt>
                <c:pt idx="8328">
                  <c:v>5.5652299999999997</c:v>
                </c:pt>
                <c:pt idx="8329">
                  <c:v>5.56555</c:v>
                </c:pt>
                <c:pt idx="8330">
                  <c:v>5.5658843750016</c:v>
                </c:pt>
                <c:pt idx="8331">
                  <c:v>5.5662075</c:v>
                </c:pt>
                <c:pt idx="8332">
                  <c:v>5.5665593750015994</c:v>
                </c:pt>
                <c:pt idx="8333">
                  <c:v>5.5669068750015995</c:v>
                </c:pt>
                <c:pt idx="8334">
                  <c:v>5.5672743750015998</c:v>
                </c:pt>
                <c:pt idx="8335">
                  <c:v>5.5669506250016001</c:v>
                </c:pt>
                <c:pt idx="8336">
                  <c:v>5.5664699999999998</c:v>
                </c:pt>
                <c:pt idx="8337">
                  <c:v>5.5661162500000003</c:v>
                </c:pt>
                <c:pt idx="8338">
                  <c:v>5.5657924999999997</c:v>
                </c:pt>
                <c:pt idx="8339">
                  <c:v>5.5654037499999998</c:v>
                </c:pt>
                <c:pt idx="8340">
                  <c:v>5.5650975000000003</c:v>
                </c:pt>
                <c:pt idx="8341">
                  <c:v>5.5647518750015994</c:v>
                </c:pt>
                <c:pt idx="8342">
                  <c:v>5.564425</c:v>
                </c:pt>
                <c:pt idx="8343">
                  <c:v>5.5640737500000004</c:v>
                </c:pt>
                <c:pt idx="8344">
                  <c:v>5.5637056250015995</c:v>
                </c:pt>
                <c:pt idx="8345">
                  <c:v>5.5639337500000003</c:v>
                </c:pt>
                <c:pt idx="8346">
                  <c:v>5.5637268750016</c:v>
                </c:pt>
                <c:pt idx="8347">
                  <c:v>5.5635068750015995</c:v>
                </c:pt>
                <c:pt idx="8348">
                  <c:v>5.5638674999999997</c:v>
                </c:pt>
                <c:pt idx="8349">
                  <c:v>5.56419</c:v>
                </c:pt>
                <c:pt idx="8350">
                  <c:v>5.5645787499999999</c:v>
                </c:pt>
                <c:pt idx="8351">
                  <c:v>5.5649218750016001</c:v>
                </c:pt>
                <c:pt idx="8352">
                  <c:v>5.5652887499999997</c:v>
                </c:pt>
                <c:pt idx="8353">
                  <c:v>5.5656137499999998</c:v>
                </c:pt>
                <c:pt idx="8354">
                  <c:v>5.5660168750015995</c:v>
                </c:pt>
                <c:pt idx="8355">
                  <c:v>5.5661631250015997</c:v>
                </c:pt>
                <c:pt idx="8356">
                  <c:v>5.5665381250015997</c:v>
                </c:pt>
                <c:pt idx="8357">
                  <c:v>5.5669362500000004</c:v>
                </c:pt>
                <c:pt idx="8358">
                  <c:v>5.5673043750015996</c:v>
                </c:pt>
                <c:pt idx="8359">
                  <c:v>5.5669174999999997</c:v>
                </c:pt>
                <c:pt idx="8360">
                  <c:v>5.5665006250015994</c:v>
                </c:pt>
                <c:pt idx="8361">
                  <c:v>5.5661025000000004</c:v>
                </c:pt>
                <c:pt idx="8362">
                  <c:v>5.56570125</c:v>
                </c:pt>
                <c:pt idx="8363">
                  <c:v>5.5653231250015995</c:v>
                </c:pt>
                <c:pt idx="8364">
                  <c:v>5.5653693750016</c:v>
                </c:pt>
                <c:pt idx="8365">
                  <c:v>5.5655412499999999</c:v>
                </c:pt>
                <c:pt idx="8366">
                  <c:v>5.5657043750015998</c:v>
                </c:pt>
                <c:pt idx="8367">
                  <c:v>5.5659925000000001</c:v>
                </c:pt>
                <c:pt idx="8368">
                  <c:v>5.56635875</c:v>
                </c:pt>
                <c:pt idx="8369">
                  <c:v>5.5667150000000003</c:v>
                </c:pt>
                <c:pt idx="8370">
                  <c:v>5.5670668750015997</c:v>
                </c:pt>
                <c:pt idx="8371">
                  <c:v>5.5674374999999996</c:v>
                </c:pt>
                <c:pt idx="8372">
                  <c:v>5.5677606250015996</c:v>
                </c:pt>
                <c:pt idx="8373">
                  <c:v>5.5681624999999997</c:v>
                </c:pt>
                <c:pt idx="8374">
                  <c:v>5.5685268750015995</c:v>
                </c:pt>
                <c:pt idx="8375">
                  <c:v>5.5689562500000003</c:v>
                </c:pt>
                <c:pt idx="8376">
                  <c:v>5.5692781250015999</c:v>
                </c:pt>
                <c:pt idx="8377">
                  <c:v>5.5696262499999998</c:v>
                </c:pt>
                <c:pt idx="8378">
                  <c:v>5.5699674999999997</c:v>
                </c:pt>
                <c:pt idx="8379">
                  <c:v>5.5703100000000001</c:v>
                </c:pt>
                <c:pt idx="8380">
                  <c:v>5.5699750000000003</c:v>
                </c:pt>
                <c:pt idx="8381">
                  <c:v>5.5696193750015999</c:v>
                </c:pt>
                <c:pt idx="8382">
                  <c:v>5.5692431250015995</c:v>
                </c:pt>
                <c:pt idx="8383">
                  <c:v>5.5689181250016002</c:v>
                </c:pt>
                <c:pt idx="8384">
                  <c:v>5.5684612500000004</c:v>
                </c:pt>
                <c:pt idx="8385">
                  <c:v>5.5680681250015995</c:v>
                </c:pt>
                <c:pt idx="8386">
                  <c:v>5.5676600000000001</c:v>
                </c:pt>
                <c:pt idx="8387">
                  <c:v>5.5673174999999997</c:v>
                </c:pt>
                <c:pt idx="8388">
                  <c:v>5.5669368750016002</c:v>
                </c:pt>
                <c:pt idx="8389">
                  <c:v>5.5666012499999997</c:v>
                </c:pt>
                <c:pt idx="8390">
                  <c:v>5.5668337499999998</c:v>
                </c:pt>
                <c:pt idx="8391">
                  <c:v>5.5672018750015999</c:v>
                </c:pt>
                <c:pt idx="8392">
                  <c:v>5.5675650000000001</c:v>
                </c:pt>
                <c:pt idx="8393">
                  <c:v>5.5679256250015996</c:v>
                </c:pt>
                <c:pt idx="8394">
                  <c:v>5.5682637499999998</c:v>
                </c:pt>
                <c:pt idx="8395">
                  <c:v>5.5687068750015998</c:v>
                </c:pt>
                <c:pt idx="8396">
                  <c:v>5.5690274999999998</c:v>
                </c:pt>
                <c:pt idx="8397">
                  <c:v>5.5694362499999999</c:v>
                </c:pt>
                <c:pt idx="8398">
                  <c:v>5.5696000000000003</c:v>
                </c:pt>
                <c:pt idx="8399">
                  <c:v>5.5698162499999997</c:v>
                </c:pt>
                <c:pt idx="8400">
                  <c:v>5.5701581250015995</c:v>
                </c:pt>
                <c:pt idx="8401">
                  <c:v>5.5703531250016001</c:v>
                </c:pt>
                <c:pt idx="8402">
                  <c:v>5.5702850000000002</c:v>
                </c:pt>
                <c:pt idx="8403">
                  <c:v>5.5699343750015995</c:v>
                </c:pt>
                <c:pt idx="8404">
                  <c:v>5.5695931250015995</c:v>
                </c:pt>
                <c:pt idx="8405">
                  <c:v>5.5691681250015996</c:v>
                </c:pt>
                <c:pt idx="8406">
                  <c:v>5.5687668750016002</c:v>
                </c:pt>
                <c:pt idx="8407">
                  <c:v>5.5683343750015997</c:v>
                </c:pt>
                <c:pt idx="8408">
                  <c:v>5.5679218750016002</c:v>
                </c:pt>
                <c:pt idx="8409">
                  <c:v>5.5675156250016</c:v>
                </c:pt>
                <c:pt idx="8410">
                  <c:v>5.5671481250015997</c:v>
                </c:pt>
                <c:pt idx="8411">
                  <c:v>5.5668131250016</c:v>
                </c:pt>
                <c:pt idx="8412">
                  <c:v>5.5669387500000003</c:v>
                </c:pt>
                <c:pt idx="8413">
                  <c:v>5.5670056250015998</c:v>
                </c:pt>
                <c:pt idx="8414">
                  <c:v>5.5671243750016002</c:v>
                </c:pt>
                <c:pt idx="8415">
                  <c:v>5.5675074999999996</c:v>
                </c:pt>
                <c:pt idx="8416">
                  <c:v>5.5678843750015998</c:v>
                </c:pt>
                <c:pt idx="8417">
                  <c:v>5.5682206250016</c:v>
                </c:pt>
                <c:pt idx="8418">
                  <c:v>5.5685518750015994</c:v>
                </c:pt>
                <c:pt idx="8419">
                  <c:v>5.5688000000000004</c:v>
                </c:pt>
                <c:pt idx="8420">
                  <c:v>5.5691312499999999</c:v>
                </c:pt>
                <c:pt idx="8421">
                  <c:v>5.5693675000000002</c:v>
                </c:pt>
                <c:pt idx="8422">
                  <c:v>5.5692881250015995</c:v>
                </c:pt>
                <c:pt idx="8423">
                  <c:v>5.5696481250016001</c:v>
                </c:pt>
                <c:pt idx="8424">
                  <c:v>5.5694825000000003</c:v>
                </c:pt>
                <c:pt idx="8425">
                  <c:v>5.5690512500000002</c:v>
                </c:pt>
                <c:pt idx="8426">
                  <c:v>5.56872875</c:v>
                </c:pt>
                <c:pt idx="8427">
                  <c:v>5.5683175</c:v>
                </c:pt>
                <c:pt idx="8428">
                  <c:v>5.5678431250016001</c:v>
                </c:pt>
                <c:pt idx="8429">
                  <c:v>5.5673775000000001</c:v>
                </c:pt>
                <c:pt idx="8430">
                  <c:v>5.5669681250015994</c:v>
                </c:pt>
                <c:pt idx="8431">
                  <c:v>5.5666337500000003</c:v>
                </c:pt>
                <c:pt idx="8432">
                  <c:v>5.5662262499999997</c:v>
                </c:pt>
                <c:pt idx="8433">
                  <c:v>5.5657312499999998</c:v>
                </c:pt>
                <c:pt idx="8434">
                  <c:v>5.5651837500000001</c:v>
                </c:pt>
                <c:pt idx="8435">
                  <c:v>5.5648631250016001</c:v>
                </c:pt>
                <c:pt idx="8436">
                  <c:v>5.5645325000000003</c:v>
                </c:pt>
                <c:pt idx="8437">
                  <c:v>5.5641325000000004</c:v>
                </c:pt>
                <c:pt idx="8438">
                  <c:v>5.5637675</c:v>
                </c:pt>
                <c:pt idx="8439">
                  <c:v>5.5639656250015994</c:v>
                </c:pt>
                <c:pt idx="8440">
                  <c:v>5.5641706250015996</c:v>
                </c:pt>
                <c:pt idx="8441">
                  <c:v>5.5645193750016002</c:v>
                </c:pt>
                <c:pt idx="8442">
                  <c:v>5.5648743750016001</c:v>
                </c:pt>
                <c:pt idx="8443">
                  <c:v>5.5650812500000004</c:v>
                </c:pt>
                <c:pt idx="8444">
                  <c:v>5.5654068750015995</c:v>
                </c:pt>
                <c:pt idx="8445">
                  <c:v>5.5657406250015997</c:v>
                </c:pt>
                <c:pt idx="8446">
                  <c:v>5.5657581250015999</c:v>
                </c:pt>
                <c:pt idx="8447">
                  <c:v>5.5659875000000003</c:v>
                </c:pt>
                <c:pt idx="8448">
                  <c:v>5.5663487500000004</c:v>
                </c:pt>
                <c:pt idx="8449">
                  <c:v>5.5661512499999999</c:v>
                </c:pt>
                <c:pt idx="8450">
                  <c:v>5.5662093750016002</c:v>
                </c:pt>
                <c:pt idx="8451">
                  <c:v>5.5661662500000002</c:v>
                </c:pt>
                <c:pt idx="8452">
                  <c:v>5.5658393750016</c:v>
                </c:pt>
                <c:pt idx="8453">
                  <c:v>5.5655156250015994</c:v>
                </c:pt>
                <c:pt idx="8454">
                  <c:v>5.5649462500000002</c:v>
                </c:pt>
                <c:pt idx="8455">
                  <c:v>5.56445875</c:v>
                </c:pt>
                <c:pt idx="8456">
                  <c:v>5.5639118750016001</c:v>
                </c:pt>
                <c:pt idx="8457">
                  <c:v>5.5634075000000003</c:v>
                </c:pt>
                <c:pt idx="8458">
                  <c:v>5.56307375</c:v>
                </c:pt>
                <c:pt idx="8459">
                  <c:v>5.5627412500000002</c:v>
                </c:pt>
                <c:pt idx="8460">
                  <c:v>5.5629462500000004</c:v>
                </c:pt>
                <c:pt idx="8461">
                  <c:v>5.5631093750015994</c:v>
                </c:pt>
                <c:pt idx="8462">
                  <c:v>5.5634487500000001</c:v>
                </c:pt>
                <c:pt idx="8463">
                  <c:v>5.5637937500000003</c:v>
                </c:pt>
                <c:pt idx="8464">
                  <c:v>5.5641731250015996</c:v>
                </c:pt>
                <c:pt idx="8465">
                  <c:v>5.5645193750016002</c:v>
                </c:pt>
                <c:pt idx="8466">
                  <c:v>5.5645274999999996</c:v>
                </c:pt>
                <c:pt idx="8467">
                  <c:v>5.5649093750015997</c:v>
                </c:pt>
                <c:pt idx="8468">
                  <c:v>5.5649787499999999</c:v>
                </c:pt>
                <c:pt idx="8469">
                  <c:v>5.5650837500000003</c:v>
                </c:pt>
                <c:pt idx="8470">
                  <c:v>5.5654325</c:v>
                </c:pt>
                <c:pt idx="8471">
                  <c:v>5.5657674999999998</c:v>
                </c:pt>
                <c:pt idx="8472">
                  <c:v>5.5660406250015999</c:v>
                </c:pt>
                <c:pt idx="8473">
                  <c:v>5.5657118750015995</c:v>
                </c:pt>
                <c:pt idx="8474">
                  <c:v>5.5653306250016001</c:v>
                </c:pt>
                <c:pt idx="8475">
                  <c:v>5.5650050000000002</c:v>
                </c:pt>
                <c:pt idx="8476">
                  <c:v>5.5645868750015994</c:v>
                </c:pt>
                <c:pt idx="8477">
                  <c:v>5.5642100000000001</c:v>
                </c:pt>
                <c:pt idx="8478">
                  <c:v>5.5637024999999998</c:v>
                </c:pt>
                <c:pt idx="8479">
                  <c:v>5.5631424999999997</c:v>
                </c:pt>
                <c:pt idx="8480">
                  <c:v>5.5626887500000004</c:v>
                </c:pt>
                <c:pt idx="8481">
                  <c:v>5.5622918750016002</c:v>
                </c:pt>
                <c:pt idx="8482">
                  <c:v>5.5619331250016</c:v>
                </c:pt>
                <c:pt idx="8483">
                  <c:v>5.5615975000000004</c:v>
                </c:pt>
                <c:pt idx="8484">
                  <c:v>5.5612662500000001</c:v>
                </c:pt>
                <c:pt idx="8485">
                  <c:v>5.5609299999999999</c:v>
                </c:pt>
                <c:pt idx="8486">
                  <c:v>5.5607856250015999</c:v>
                </c:pt>
                <c:pt idx="8487">
                  <c:v>5.5606718750016002</c:v>
                </c:pt>
                <c:pt idx="8488">
                  <c:v>5.5610193750015995</c:v>
                </c:pt>
                <c:pt idx="8489">
                  <c:v>5.5613606250015994</c:v>
                </c:pt>
                <c:pt idx="8490">
                  <c:v>5.5617225000000001</c:v>
                </c:pt>
                <c:pt idx="8491">
                  <c:v>5.5620668750015998</c:v>
                </c:pt>
                <c:pt idx="8492">
                  <c:v>5.5624275000000001</c:v>
                </c:pt>
                <c:pt idx="8493">
                  <c:v>5.5625731250015997</c:v>
                </c:pt>
                <c:pt idx="8494">
                  <c:v>5.5625787500000001</c:v>
                </c:pt>
                <c:pt idx="8495">
                  <c:v>5.5623093750015995</c:v>
                </c:pt>
                <c:pt idx="8496">
                  <c:v>5.5626456250015996</c:v>
                </c:pt>
                <c:pt idx="8497">
                  <c:v>5.5629431250015999</c:v>
                </c:pt>
                <c:pt idx="8498">
                  <c:v>5.5633350000000004</c:v>
                </c:pt>
                <c:pt idx="8499">
                  <c:v>5.5637074999999996</c:v>
                </c:pt>
                <c:pt idx="8500">
                  <c:v>5.5640387499999999</c:v>
                </c:pt>
                <c:pt idx="8501">
                  <c:v>5.5639262499999997</c:v>
                </c:pt>
                <c:pt idx="8502">
                  <c:v>5.5634331250016</c:v>
                </c:pt>
                <c:pt idx="8503">
                  <c:v>5.5630081250016001</c:v>
                </c:pt>
                <c:pt idx="8504">
                  <c:v>5.5625524999999998</c:v>
                </c:pt>
                <c:pt idx="8505">
                  <c:v>5.5619568750015995</c:v>
                </c:pt>
                <c:pt idx="8506">
                  <c:v>5.5615362499999996</c:v>
                </c:pt>
                <c:pt idx="8507">
                  <c:v>5.5611068750015997</c:v>
                </c:pt>
                <c:pt idx="8508">
                  <c:v>5.5606468750015994</c:v>
                </c:pt>
                <c:pt idx="8509">
                  <c:v>5.5602081250015996</c:v>
                </c:pt>
                <c:pt idx="8510">
                  <c:v>5.5597312499999996</c:v>
                </c:pt>
                <c:pt idx="8511">
                  <c:v>5.5597256250016001</c:v>
                </c:pt>
                <c:pt idx="8512">
                  <c:v>5.5598675000000002</c:v>
                </c:pt>
                <c:pt idx="8513">
                  <c:v>5.5602450000000001</c:v>
                </c:pt>
                <c:pt idx="8514">
                  <c:v>5.5605900000000004</c:v>
                </c:pt>
                <c:pt idx="8515">
                  <c:v>5.5606887499999997</c:v>
                </c:pt>
                <c:pt idx="8516">
                  <c:v>5.5610231250015998</c:v>
                </c:pt>
                <c:pt idx="8517">
                  <c:v>5.5612256250016001</c:v>
                </c:pt>
                <c:pt idx="8518">
                  <c:v>5.5615956250015994</c:v>
                </c:pt>
                <c:pt idx="8519">
                  <c:v>5.5619649999999998</c:v>
                </c:pt>
                <c:pt idx="8520">
                  <c:v>5.5622931250015997</c:v>
                </c:pt>
                <c:pt idx="8521">
                  <c:v>5.5620137500000002</c:v>
                </c:pt>
                <c:pt idx="8522">
                  <c:v>5.5623456250015995</c:v>
                </c:pt>
                <c:pt idx="8523">
                  <c:v>5.5624112500000003</c:v>
                </c:pt>
                <c:pt idx="8524">
                  <c:v>5.5627449999999996</c:v>
                </c:pt>
                <c:pt idx="8525">
                  <c:v>5.5631349999999999</c:v>
                </c:pt>
                <c:pt idx="8526">
                  <c:v>5.5634568750015996</c:v>
                </c:pt>
                <c:pt idx="8527">
                  <c:v>5.5637949999999998</c:v>
                </c:pt>
                <c:pt idx="8528">
                  <c:v>5.5641800000000003</c:v>
                </c:pt>
                <c:pt idx="8529">
                  <c:v>5.5638550000000002</c:v>
                </c:pt>
                <c:pt idx="8530">
                  <c:v>5.5635225000000004</c:v>
                </c:pt>
                <c:pt idx="8531">
                  <c:v>5.5630325000000003</c:v>
                </c:pt>
                <c:pt idx="8532">
                  <c:v>5.5625931250015999</c:v>
                </c:pt>
                <c:pt idx="8533">
                  <c:v>5.5620837500000002</c:v>
                </c:pt>
                <c:pt idx="8534">
                  <c:v>5.5615106250016</c:v>
                </c:pt>
                <c:pt idx="8535">
                  <c:v>5.5611899999999999</c:v>
                </c:pt>
                <c:pt idx="8536">
                  <c:v>5.5608668750015999</c:v>
                </c:pt>
                <c:pt idx="8537">
                  <c:v>5.5604050000000003</c:v>
                </c:pt>
                <c:pt idx="8538">
                  <c:v>5.5600750000000003</c:v>
                </c:pt>
                <c:pt idx="8539">
                  <c:v>5.5597481250016001</c:v>
                </c:pt>
                <c:pt idx="8540">
                  <c:v>5.5593531250015999</c:v>
                </c:pt>
                <c:pt idx="8541">
                  <c:v>5.5589481250016002</c:v>
                </c:pt>
                <c:pt idx="8542">
                  <c:v>5.5587400000000002</c:v>
                </c:pt>
                <c:pt idx="8543">
                  <c:v>5.5590506250015999</c:v>
                </c:pt>
                <c:pt idx="8544">
                  <c:v>5.5593918750015998</c:v>
                </c:pt>
                <c:pt idx="8545">
                  <c:v>5.5594937499999997</c:v>
                </c:pt>
                <c:pt idx="8546">
                  <c:v>5.5598475000000001</c:v>
                </c:pt>
                <c:pt idx="8547">
                  <c:v>5.5602499999999999</c:v>
                </c:pt>
                <c:pt idx="8548">
                  <c:v>5.5605925000000003</c:v>
                </c:pt>
                <c:pt idx="8549">
                  <c:v>5.5609349999999997</c:v>
                </c:pt>
                <c:pt idx="8550">
                  <c:v>5.5612987499999997</c:v>
                </c:pt>
                <c:pt idx="8551">
                  <c:v>5.5616743750015996</c:v>
                </c:pt>
                <c:pt idx="8552">
                  <c:v>5.5620368750016</c:v>
                </c:pt>
                <c:pt idx="8553">
                  <c:v>5.5619637500000003</c:v>
                </c:pt>
                <c:pt idx="8554">
                  <c:v>5.5623025000000004</c:v>
                </c:pt>
                <c:pt idx="8555">
                  <c:v>5.5626724999999997</c:v>
                </c:pt>
                <c:pt idx="8556">
                  <c:v>5.5629625000000003</c:v>
                </c:pt>
                <c:pt idx="8557">
                  <c:v>5.5629793750015999</c:v>
                </c:pt>
                <c:pt idx="8558">
                  <c:v>5.5625768750016</c:v>
                </c:pt>
                <c:pt idx="8559">
                  <c:v>5.5621487500000004</c:v>
                </c:pt>
                <c:pt idx="8560">
                  <c:v>5.5617262500000004</c:v>
                </c:pt>
                <c:pt idx="8561">
                  <c:v>5.5611368750015995</c:v>
                </c:pt>
                <c:pt idx="8562">
                  <c:v>5.5605831250015996</c:v>
                </c:pt>
                <c:pt idx="8563">
                  <c:v>5.5600924999999997</c:v>
                </c:pt>
                <c:pt idx="8564">
                  <c:v>5.5597293750015995</c:v>
                </c:pt>
                <c:pt idx="8565">
                  <c:v>5.5599868750015995</c:v>
                </c:pt>
                <c:pt idx="8566">
                  <c:v>5.5603187500000004</c:v>
                </c:pt>
                <c:pt idx="8567">
                  <c:v>5.5607199999999999</c:v>
                </c:pt>
                <c:pt idx="8568">
                  <c:v>5.5610637499999998</c:v>
                </c:pt>
                <c:pt idx="8569">
                  <c:v>5.5612018750015997</c:v>
                </c:pt>
                <c:pt idx="8570">
                  <c:v>5.5615437500000002</c:v>
                </c:pt>
                <c:pt idx="8571">
                  <c:v>5.5619037499999999</c:v>
                </c:pt>
                <c:pt idx="8572">
                  <c:v>5.5620056250015999</c:v>
                </c:pt>
                <c:pt idx="8573">
                  <c:v>5.5623412500000002</c:v>
                </c:pt>
                <c:pt idx="8574">
                  <c:v>5.5627331250015999</c:v>
                </c:pt>
                <c:pt idx="8575">
                  <c:v>5.5629643750015996</c:v>
                </c:pt>
                <c:pt idx="8576">
                  <c:v>5.5629193750015995</c:v>
                </c:pt>
                <c:pt idx="8577">
                  <c:v>5.5628237499999997</c:v>
                </c:pt>
                <c:pt idx="8578">
                  <c:v>5.5626249999999997</c:v>
                </c:pt>
                <c:pt idx="8579">
                  <c:v>5.5622299999999996</c:v>
                </c:pt>
                <c:pt idx="8580">
                  <c:v>5.5625568750015999</c:v>
                </c:pt>
                <c:pt idx="8581">
                  <c:v>5.5629043750016001</c:v>
                </c:pt>
                <c:pt idx="8582">
                  <c:v>5.5629274999999998</c:v>
                </c:pt>
                <c:pt idx="8583">
                  <c:v>5.5625768750016</c:v>
                </c:pt>
                <c:pt idx="8584">
                  <c:v>5.5622268750016</c:v>
                </c:pt>
                <c:pt idx="8585">
                  <c:v>5.5618381250016</c:v>
                </c:pt>
                <c:pt idx="8586">
                  <c:v>5.5614643750015995</c:v>
                </c:pt>
                <c:pt idx="8587">
                  <c:v>5.5611162500000004</c:v>
                </c:pt>
                <c:pt idx="8588">
                  <c:v>5.5610706250015998</c:v>
                </c:pt>
                <c:pt idx="8589">
                  <c:v>5.5612874999999997</c:v>
                </c:pt>
                <c:pt idx="8590">
                  <c:v>5.5615050000000004</c:v>
                </c:pt>
                <c:pt idx="8591">
                  <c:v>5.56154875</c:v>
                </c:pt>
                <c:pt idx="8592">
                  <c:v>5.5617143750015998</c:v>
                </c:pt>
                <c:pt idx="8593">
                  <c:v>5.56204125</c:v>
                </c:pt>
                <c:pt idx="8594">
                  <c:v>5.5623962499999999</c:v>
                </c:pt>
                <c:pt idx="8595">
                  <c:v>5.5627393750016001</c:v>
                </c:pt>
                <c:pt idx="8596">
                  <c:v>5.5630893750016002</c:v>
                </c:pt>
                <c:pt idx="8597">
                  <c:v>5.5635149999999998</c:v>
                </c:pt>
                <c:pt idx="8598">
                  <c:v>5.5638418750016001</c:v>
                </c:pt>
                <c:pt idx="8599">
                  <c:v>5.5642118750015994</c:v>
                </c:pt>
                <c:pt idx="8600">
                  <c:v>5.5642374999999999</c:v>
                </c:pt>
                <c:pt idx="8601">
                  <c:v>5.5638806250016</c:v>
                </c:pt>
                <c:pt idx="8602">
                  <c:v>5.5635318750015994</c:v>
                </c:pt>
                <c:pt idx="8603">
                  <c:v>5.5631012499999999</c:v>
                </c:pt>
                <c:pt idx="8604">
                  <c:v>5.5627768750015996</c:v>
                </c:pt>
                <c:pt idx="8605">
                  <c:v>5.5623874999999998</c:v>
                </c:pt>
                <c:pt idx="8606">
                  <c:v>5.5619656250015996</c:v>
                </c:pt>
                <c:pt idx="8607">
                  <c:v>5.5615643750016002</c:v>
                </c:pt>
                <c:pt idx="8608">
                  <c:v>5.5611643750016002</c:v>
                </c:pt>
                <c:pt idx="8609">
                  <c:v>5.5608250000000004</c:v>
                </c:pt>
                <c:pt idx="8610">
                  <c:v>5.5604218750015999</c:v>
                </c:pt>
                <c:pt idx="8611">
                  <c:v>5.5601374999999997</c:v>
                </c:pt>
                <c:pt idx="8612">
                  <c:v>5.5603024999999997</c:v>
                </c:pt>
                <c:pt idx="8613">
                  <c:v>5.5605874999999996</c:v>
                </c:pt>
                <c:pt idx="8614">
                  <c:v>5.5609081250015997</c:v>
                </c:pt>
                <c:pt idx="8615">
                  <c:v>5.5612512499999998</c:v>
                </c:pt>
                <c:pt idx="8616">
                  <c:v>5.5615874999999999</c:v>
                </c:pt>
                <c:pt idx="8617">
                  <c:v>5.56168</c:v>
                </c:pt>
                <c:pt idx="8618">
                  <c:v>5.5620675000000004</c:v>
                </c:pt>
                <c:pt idx="8619">
                  <c:v>5.5624206250016002</c:v>
                </c:pt>
                <c:pt idx="8620">
                  <c:v>5.5627443750015999</c:v>
                </c:pt>
                <c:pt idx="8621">
                  <c:v>5.5630712500000001</c:v>
                </c:pt>
                <c:pt idx="8622">
                  <c:v>5.56345125</c:v>
                </c:pt>
                <c:pt idx="8623">
                  <c:v>5.56377875</c:v>
                </c:pt>
                <c:pt idx="8624">
                  <c:v>5.5641456250015997</c:v>
                </c:pt>
                <c:pt idx="8625">
                  <c:v>5.5644875000000003</c:v>
                </c:pt>
                <c:pt idx="8626">
                  <c:v>5.5643475000000002</c:v>
                </c:pt>
                <c:pt idx="8627">
                  <c:v>5.5639906250015994</c:v>
                </c:pt>
                <c:pt idx="8628">
                  <c:v>5.5635643750015999</c:v>
                </c:pt>
                <c:pt idx="8629">
                  <c:v>5.5631418750016</c:v>
                </c:pt>
                <c:pt idx="8630">
                  <c:v>5.5628012499999997</c:v>
                </c:pt>
                <c:pt idx="8631">
                  <c:v>5.5624212499999999</c:v>
                </c:pt>
                <c:pt idx="8632">
                  <c:v>5.5620124999999998</c:v>
                </c:pt>
                <c:pt idx="8633">
                  <c:v>5.5616668750015998</c:v>
                </c:pt>
                <c:pt idx="8634">
                  <c:v>5.5612406250015995</c:v>
                </c:pt>
                <c:pt idx="8635">
                  <c:v>5.5608556250015999</c:v>
                </c:pt>
                <c:pt idx="8636">
                  <c:v>5.5605025000000001</c:v>
                </c:pt>
                <c:pt idx="8637">
                  <c:v>5.5605937499999998</c:v>
                </c:pt>
                <c:pt idx="8638">
                  <c:v>5.5608493750015997</c:v>
                </c:pt>
                <c:pt idx="8639">
                  <c:v>5.5612268750015996</c:v>
                </c:pt>
                <c:pt idx="8640">
                  <c:v>5.5615662500000003</c:v>
                </c:pt>
                <c:pt idx="8641">
                  <c:v>5.5615681250015996</c:v>
                </c:pt>
                <c:pt idx="8642">
                  <c:v>5.5612318750015994</c:v>
                </c:pt>
                <c:pt idx="8643">
                  <c:v>5.5614193750015994</c:v>
                </c:pt>
                <c:pt idx="8644">
                  <c:v>5.561795</c:v>
                </c:pt>
                <c:pt idx="8645">
                  <c:v>5.5621956250015998</c:v>
                </c:pt>
                <c:pt idx="8646">
                  <c:v>5.5612700000000004</c:v>
                </c:pt>
                <c:pt idx="8647">
                  <c:v>5.5603987500000001</c:v>
                </c:pt>
                <c:pt idx="8648">
                  <c:v>5.55938</c:v>
                </c:pt>
                <c:pt idx="8649">
                  <c:v>5.5582799999999999</c:v>
                </c:pt>
                <c:pt idx="8650">
                  <c:v>5.5570775000000001</c:v>
                </c:pt>
                <c:pt idx="8651">
                  <c:v>5.5557600000000003</c:v>
                </c:pt>
                <c:pt idx="8652">
                  <c:v>5.5543843750016002</c:v>
                </c:pt>
                <c:pt idx="8653">
                  <c:v>5.5529450000000002</c:v>
                </c:pt>
                <c:pt idx="8654">
                  <c:v>5.5513931250016002</c:v>
                </c:pt>
                <c:pt idx="8655">
                  <c:v>5.5502287499999996</c:v>
                </c:pt>
                <c:pt idx="8656">
                  <c:v>5.5492731250015996</c:v>
                </c:pt>
                <c:pt idx="8657">
                  <c:v>5.5483925000000003</c:v>
                </c:pt>
                <c:pt idx="8658">
                  <c:v>5.5476537500000003</c:v>
                </c:pt>
                <c:pt idx="8659">
                  <c:v>5.5468925000000002</c:v>
                </c:pt>
                <c:pt idx="8660">
                  <c:v>5.5461631250016001</c:v>
                </c:pt>
                <c:pt idx="8661">
                  <c:v>5.5454999999999997</c:v>
                </c:pt>
                <c:pt idx="8662">
                  <c:v>5.5448487499999999</c:v>
                </c:pt>
                <c:pt idx="8663">
                  <c:v>5.5441181250015994</c:v>
                </c:pt>
                <c:pt idx="8664">
                  <c:v>5.5434312500000003</c:v>
                </c:pt>
                <c:pt idx="8665">
                  <c:v>5.5427768750016</c:v>
                </c:pt>
                <c:pt idx="8666">
                  <c:v>5.5422106250015997</c:v>
                </c:pt>
                <c:pt idx="8667">
                  <c:v>5.5417224999999997</c:v>
                </c:pt>
                <c:pt idx="8668">
                  <c:v>5.541245</c:v>
                </c:pt>
                <c:pt idx="8669">
                  <c:v>5.5407887499999999</c:v>
                </c:pt>
                <c:pt idx="8670">
                  <c:v>5.5404168750015996</c:v>
                </c:pt>
                <c:pt idx="8671">
                  <c:v>5.5399675000000004</c:v>
                </c:pt>
                <c:pt idx="8672">
                  <c:v>5.5393812499999999</c:v>
                </c:pt>
                <c:pt idx="8673">
                  <c:v>5.5389168750015996</c:v>
                </c:pt>
                <c:pt idx="8674">
                  <c:v>5.5384712499999997</c:v>
                </c:pt>
                <c:pt idx="8675">
                  <c:v>5.5381193750015996</c:v>
                </c:pt>
                <c:pt idx="8676">
                  <c:v>5.5377968750016002</c:v>
                </c:pt>
                <c:pt idx="8677">
                  <c:v>5.5374131250016001</c:v>
                </c:pt>
                <c:pt idx="8678">
                  <c:v>5.5370243750016002</c:v>
                </c:pt>
                <c:pt idx="8679">
                  <c:v>5.5366143750015997</c:v>
                </c:pt>
                <c:pt idx="8680">
                  <c:v>5.5362925000000001</c:v>
                </c:pt>
                <c:pt idx="8681">
                  <c:v>5.5359625000000001</c:v>
                </c:pt>
                <c:pt idx="8682">
                  <c:v>5.5356224999999997</c:v>
                </c:pt>
                <c:pt idx="8683">
                  <c:v>5.5352843750015994</c:v>
                </c:pt>
                <c:pt idx="8684">
                  <c:v>5.5349618750016001</c:v>
                </c:pt>
                <c:pt idx="8685">
                  <c:v>5.5346068750016002</c:v>
                </c:pt>
                <c:pt idx="8686">
                  <c:v>5.5342062500000004</c:v>
                </c:pt>
                <c:pt idx="8687">
                  <c:v>5.5338387500000001</c:v>
                </c:pt>
                <c:pt idx="8688">
                  <c:v>5.5337699999999996</c:v>
                </c:pt>
                <c:pt idx="8689">
                  <c:v>5.5334481250016001</c:v>
                </c:pt>
                <c:pt idx="8690">
                  <c:v>5.5338174999999996</c:v>
                </c:pt>
                <c:pt idx="8691">
                  <c:v>5.5341518750015997</c:v>
                </c:pt>
                <c:pt idx="8692">
                  <c:v>5.5340443750016002</c:v>
                </c:pt>
                <c:pt idx="8693">
                  <c:v>5.5337143750015994</c:v>
                </c:pt>
                <c:pt idx="8694">
                  <c:v>5.5333768750015997</c:v>
                </c:pt>
                <c:pt idx="8695">
                  <c:v>5.5330187500000001</c:v>
                </c:pt>
                <c:pt idx="8696">
                  <c:v>5.53269375</c:v>
                </c:pt>
                <c:pt idx="8697">
                  <c:v>5.5323362500000002</c:v>
                </c:pt>
                <c:pt idx="8698">
                  <c:v>5.5319268750015995</c:v>
                </c:pt>
                <c:pt idx="8699">
                  <c:v>5.5315374999999998</c:v>
                </c:pt>
                <c:pt idx="8700">
                  <c:v>5.5311868750016</c:v>
                </c:pt>
                <c:pt idx="8701">
                  <c:v>5.5308650000000004</c:v>
                </c:pt>
                <c:pt idx="8702">
                  <c:v>5.5304425000000004</c:v>
                </c:pt>
                <c:pt idx="8703">
                  <c:v>5.5299849999999999</c:v>
                </c:pt>
                <c:pt idx="8704">
                  <c:v>5.5295500000000004</c:v>
                </c:pt>
                <c:pt idx="8705">
                  <c:v>5.5291368750015994</c:v>
                </c:pt>
                <c:pt idx="8706">
                  <c:v>5.5287912500000003</c:v>
                </c:pt>
                <c:pt idx="8707">
                  <c:v>5.5285912499999998</c:v>
                </c:pt>
                <c:pt idx="8708">
                  <c:v>5.5288268750015996</c:v>
                </c:pt>
                <c:pt idx="8709">
                  <c:v>5.5291487500000001</c:v>
                </c:pt>
                <c:pt idx="8710">
                  <c:v>5.5294612499999998</c:v>
                </c:pt>
                <c:pt idx="8711">
                  <c:v>5.5297981250015997</c:v>
                </c:pt>
                <c:pt idx="8712">
                  <c:v>5.5301937499999996</c:v>
                </c:pt>
                <c:pt idx="8713">
                  <c:v>5.5305350000000004</c:v>
                </c:pt>
                <c:pt idx="8714">
                  <c:v>5.5303287499999998</c:v>
                </c:pt>
                <c:pt idx="8715">
                  <c:v>5.5306056250015994</c:v>
                </c:pt>
                <c:pt idx="8716">
                  <c:v>5.5303793750015995</c:v>
                </c:pt>
                <c:pt idx="8717">
                  <c:v>5.5307681250015994</c:v>
                </c:pt>
                <c:pt idx="8718">
                  <c:v>5.5304231250016</c:v>
                </c:pt>
                <c:pt idx="8719">
                  <c:v>5.5300962499999997</c:v>
                </c:pt>
                <c:pt idx="8720">
                  <c:v>5.5303331250015999</c:v>
                </c:pt>
                <c:pt idx="8721">
                  <c:v>5.5307081250015999</c:v>
                </c:pt>
                <c:pt idx="8722">
                  <c:v>5.5307674999999996</c:v>
                </c:pt>
                <c:pt idx="8723">
                  <c:v>5.5303706250015994</c:v>
                </c:pt>
                <c:pt idx="8724">
                  <c:v>5.5300318750016002</c:v>
                </c:pt>
                <c:pt idx="8725">
                  <c:v>5.52968875</c:v>
                </c:pt>
                <c:pt idx="8726">
                  <c:v>5.5293431250016001</c:v>
                </c:pt>
                <c:pt idx="8727">
                  <c:v>5.5289906250016001</c:v>
                </c:pt>
                <c:pt idx="8728">
                  <c:v>5.5286362499999999</c:v>
                </c:pt>
                <c:pt idx="8729">
                  <c:v>5.5282568750015999</c:v>
                </c:pt>
                <c:pt idx="8730">
                  <c:v>5.5278006250015999</c:v>
                </c:pt>
                <c:pt idx="8731">
                  <c:v>5.5278606250015994</c:v>
                </c:pt>
                <c:pt idx="8732">
                  <c:v>5.5278256250015998</c:v>
                </c:pt>
                <c:pt idx="8733">
                  <c:v>5.5280849999999999</c:v>
                </c:pt>
                <c:pt idx="8734">
                  <c:v>5.5280431250015996</c:v>
                </c:pt>
                <c:pt idx="8735">
                  <c:v>5.5283743750015999</c:v>
                </c:pt>
                <c:pt idx="8736">
                  <c:v>5.5287412500000004</c:v>
                </c:pt>
                <c:pt idx="8737">
                  <c:v>5.5290868750015996</c:v>
                </c:pt>
                <c:pt idx="8738">
                  <c:v>5.5294131250016001</c:v>
                </c:pt>
                <c:pt idx="8739">
                  <c:v>5.5298131250016</c:v>
                </c:pt>
                <c:pt idx="8740">
                  <c:v>5.5298562499999999</c:v>
                </c:pt>
                <c:pt idx="8741">
                  <c:v>5.5302293750015998</c:v>
                </c:pt>
                <c:pt idx="8742">
                  <c:v>5.5304081250015997</c:v>
                </c:pt>
                <c:pt idx="8743">
                  <c:v>5.5300762499999996</c:v>
                </c:pt>
                <c:pt idx="8744">
                  <c:v>5.5297562500000002</c:v>
                </c:pt>
                <c:pt idx="8745">
                  <c:v>5.5296906250015994</c:v>
                </c:pt>
                <c:pt idx="8746">
                  <c:v>5.5297906250016</c:v>
                </c:pt>
                <c:pt idx="8747">
                  <c:v>5.52943125</c:v>
                </c:pt>
                <c:pt idx="8748">
                  <c:v>5.5292374999999998</c:v>
                </c:pt>
                <c:pt idx="8749">
                  <c:v>5.5288899999999996</c:v>
                </c:pt>
                <c:pt idx="8750">
                  <c:v>5.5285662499999999</c:v>
                </c:pt>
                <c:pt idx="8751">
                  <c:v>5.5280312499999997</c:v>
                </c:pt>
                <c:pt idx="8752">
                  <c:v>5.5276562499999997</c:v>
                </c:pt>
                <c:pt idx="8753">
                  <c:v>5.5273087500000004</c:v>
                </c:pt>
                <c:pt idx="8754">
                  <c:v>5.5272224999999997</c:v>
                </c:pt>
                <c:pt idx="8755">
                  <c:v>5.52729625</c:v>
                </c:pt>
                <c:pt idx="8756">
                  <c:v>5.5274018750015994</c:v>
                </c:pt>
                <c:pt idx="8757">
                  <c:v>5.5276068750015996</c:v>
                </c:pt>
                <c:pt idx="8758">
                  <c:v>5.5279499999999997</c:v>
                </c:pt>
                <c:pt idx="8759">
                  <c:v>5.5282799999999996</c:v>
                </c:pt>
                <c:pt idx="8760">
                  <c:v>5.5285074999999999</c:v>
                </c:pt>
                <c:pt idx="8761">
                  <c:v>5.5288424999999997</c:v>
                </c:pt>
                <c:pt idx="8762">
                  <c:v>5.5290162499999997</c:v>
                </c:pt>
                <c:pt idx="8763">
                  <c:v>5.5286918750015994</c:v>
                </c:pt>
                <c:pt idx="8764">
                  <c:v>5.5286162499999998</c:v>
                </c:pt>
                <c:pt idx="8765">
                  <c:v>5.5288893750015999</c:v>
                </c:pt>
                <c:pt idx="8766">
                  <c:v>5.5289031250015999</c:v>
                </c:pt>
                <c:pt idx="8767">
                  <c:v>5.5284500000000003</c:v>
                </c:pt>
                <c:pt idx="8768">
                  <c:v>5.5280899999999997</c:v>
                </c:pt>
                <c:pt idx="8769">
                  <c:v>5.5277618750016</c:v>
                </c:pt>
                <c:pt idx="8770">
                  <c:v>5.5278781250015996</c:v>
                </c:pt>
                <c:pt idx="8771">
                  <c:v>5.5282293750016001</c:v>
                </c:pt>
                <c:pt idx="8772">
                  <c:v>5.5278162499999999</c:v>
                </c:pt>
                <c:pt idx="8773">
                  <c:v>5.5277206250016002</c:v>
                </c:pt>
                <c:pt idx="8774">
                  <c:v>5.5280543750015996</c:v>
                </c:pt>
                <c:pt idx="8775">
                  <c:v>5.5283656250015998</c:v>
                </c:pt>
                <c:pt idx="8776">
                  <c:v>5.5286962500000003</c:v>
                </c:pt>
                <c:pt idx="8777">
                  <c:v>5.5290268750016001</c:v>
                </c:pt>
                <c:pt idx="8778">
                  <c:v>5.5293687499999997</c:v>
                </c:pt>
                <c:pt idx="8779">
                  <c:v>5.5294600000000003</c:v>
                </c:pt>
                <c:pt idx="8780">
                  <c:v>5.5297143750015998</c:v>
                </c:pt>
                <c:pt idx="8781">
                  <c:v>5.5300537500000004</c:v>
                </c:pt>
                <c:pt idx="8782">
                  <c:v>5.5298462500000003</c:v>
                </c:pt>
                <c:pt idx="8783">
                  <c:v>5.5301706250015998</c:v>
                </c:pt>
                <c:pt idx="8784">
                  <c:v>5.5301762500000002</c:v>
                </c:pt>
                <c:pt idx="8785">
                  <c:v>5.5305018750016002</c:v>
                </c:pt>
                <c:pt idx="8786">
                  <c:v>5.5308562500000003</c:v>
                </c:pt>
                <c:pt idx="8787">
                  <c:v>5.5307568750015994</c:v>
                </c:pt>
                <c:pt idx="8788">
                  <c:v>5.5304062500000004</c:v>
                </c:pt>
                <c:pt idx="8789">
                  <c:v>5.5301418750015996</c:v>
                </c:pt>
                <c:pt idx="8790">
                  <c:v>5.5304806250015996</c:v>
                </c:pt>
                <c:pt idx="8791">
                  <c:v>5.53008875</c:v>
                </c:pt>
                <c:pt idx="8792">
                  <c:v>5.5297537500000002</c:v>
                </c:pt>
                <c:pt idx="8793">
                  <c:v>5.5294043750016</c:v>
                </c:pt>
                <c:pt idx="8794">
                  <c:v>5.5290412499999997</c:v>
                </c:pt>
                <c:pt idx="8795">
                  <c:v>5.5293681250016</c:v>
                </c:pt>
                <c:pt idx="8796">
                  <c:v>5.5297687499999997</c:v>
                </c:pt>
                <c:pt idx="8797">
                  <c:v>5.5300593750016001</c:v>
                </c:pt>
                <c:pt idx="8798">
                  <c:v>5.5304037499999996</c:v>
                </c:pt>
                <c:pt idx="8799">
                  <c:v>5.5307449999999996</c:v>
                </c:pt>
                <c:pt idx="8800">
                  <c:v>5.5304543750016002</c:v>
                </c:pt>
                <c:pt idx="8801">
                  <c:v>5.5303300000000002</c:v>
                </c:pt>
                <c:pt idx="8802">
                  <c:v>5.5306993750015998</c:v>
                </c:pt>
                <c:pt idx="8803">
                  <c:v>5.5310443750016001</c:v>
                </c:pt>
                <c:pt idx="8804">
                  <c:v>5.5314125000000001</c:v>
                </c:pt>
                <c:pt idx="8805">
                  <c:v>5.5317524999999996</c:v>
                </c:pt>
                <c:pt idx="8806">
                  <c:v>5.5320818750015999</c:v>
                </c:pt>
                <c:pt idx="8807">
                  <c:v>5.5325237500000002</c:v>
                </c:pt>
                <c:pt idx="8808">
                  <c:v>5.5328787500000001</c:v>
                </c:pt>
                <c:pt idx="8809">
                  <c:v>5.5332187499999996</c:v>
                </c:pt>
                <c:pt idx="8810">
                  <c:v>5.5336206250015998</c:v>
                </c:pt>
                <c:pt idx="8811">
                  <c:v>5.5333350000000001</c:v>
                </c:pt>
                <c:pt idx="8812">
                  <c:v>5.5329193750016001</c:v>
                </c:pt>
                <c:pt idx="8813">
                  <c:v>5.5325681250015997</c:v>
                </c:pt>
                <c:pt idx="8814">
                  <c:v>5.5322475000000004</c:v>
                </c:pt>
                <c:pt idx="8815">
                  <c:v>5.5318381250015998</c:v>
                </c:pt>
                <c:pt idx="8816">
                  <c:v>5.5313856250016</c:v>
                </c:pt>
                <c:pt idx="8817">
                  <c:v>5.5310481250015995</c:v>
                </c:pt>
                <c:pt idx="8818">
                  <c:v>5.5305912499999996</c:v>
                </c:pt>
                <c:pt idx="8819">
                  <c:v>5.5302249999999997</c:v>
                </c:pt>
                <c:pt idx="8820">
                  <c:v>5.5298868750015995</c:v>
                </c:pt>
                <c:pt idx="8821">
                  <c:v>5.5295043750015997</c:v>
                </c:pt>
                <c:pt idx="8822">
                  <c:v>5.5290499999999998</c:v>
                </c:pt>
                <c:pt idx="8823">
                  <c:v>5.5287093750015996</c:v>
                </c:pt>
                <c:pt idx="8824">
                  <c:v>5.5285912499999998</c:v>
                </c:pt>
                <c:pt idx="8825">
                  <c:v>5.5287274999999996</c:v>
                </c:pt>
                <c:pt idx="8826">
                  <c:v>5.5291187500000003</c:v>
                </c:pt>
                <c:pt idx="8827">
                  <c:v>5.5293687499999997</c:v>
                </c:pt>
                <c:pt idx="8828">
                  <c:v>5.5296025000000002</c:v>
                </c:pt>
                <c:pt idx="8829">
                  <c:v>5.5292737499999998</c:v>
                </c:pt>
                <c:pt idx="8830">
                  <c:v>5.5292387500000002</c:v>
                </c:pt>
                <c:pt idx="8831">
                  <c:v>5.5295831250015999</c:v>
                </c:pt>
                <c:pt idx="8832">
                  <c:v>5.5299731250016002</c:v>
                </c:pt>
                <c:pt idx="8833">
                  <c:v>5.5303737499999999</c:v>
                </c:pt>
                <c:pt idx="8834">
                  <c:v>5.5307406250015996</c:v>
                </c:pt>
                <c:pt idx="8835">
                  <c:v>5.5309387499999998</c:v>
                </c:pt>
                <c:pt idx="8836">
                  <c:v>5.5312693750015995</c:v>
                </c:pt>
                <c:pt idx="8837">
                  <c:v>5.5316099999999997</c:v>
                </c:pt>
                <c:pt idx="8838">
                  <c:v>5.5319812500000003</c:v>
                </c:pt>
                <c:pt idx="8839">
                  <c:v>5.5323912499999999</c:v>
                </c:pt>
                <c:pt idx="8840">
                  <c:v>5.53269375</c:v>
                </c:pt>
                <c:pt idx="8841">
                  <c:v>5.5323624999999996</c:v>
                </c:pt>
                <c:pt idx="8842">
                  <c:v>5.5319981250015999</c:v>
                </c:pt>
                <c:pt idx="8843">
                  <c:v>5.5315899999999996</c:v>
                </c:pt>
                <c:pt idx="8844">
                  <c:v>5.5312025</c:v>
                </c:pt>
                <c:pt idx="8845">
                  <c:v>5.5308212499999998</c:v>
                </c:pt>
                <c:pt idx="8846">
                  <c:v>5.5303300000000002</c:v>
                </c:pt>
                <c:pt idx="8847">
                  <c:v>5.5300081250015998</c:v>
                </c:pt>
                <c:pt idx="8848">
                  <c:v>5.5296225000000003</c:v>
                </c:pt>
                <c:pt idx="8849">
                  <c:v>5.5298875000000001</c:v>
                </c:pt>
                <c:pt idx="8850">
                  <c:v>5.5302550000000004</c:v>
                </c:pt>
                <c:pt idx="8851">
                  <c:v>5.5307418750016</c:v>
                </c:pt>
                <c:pt idx="8852">
                  <c:v>5.5311268750015996</c:v>
                </c:pt>
                <c:pt idx="8853">
                  <c:v>5.5314987499999999</c:v>
                </c:pt>
                <c:pt idx="8854">
                  <c:v>5.5311624999999998</c:v>
                </c:pt>
                <c:pt idx="8855">
                  <c:v>5.5310681250015996</c:v>
                </c:pt>
                <c:pt idx="8856">
                  <c:v>5.5309293750016</c:v>
                </c:pt>
                <c:pt idx="8857">
                  <c:v>5.5312856250015994</c:v>
                </c:pt>
                <c:pt idx="8858">
                  <c:v>5.5314100000000002</c:v>
                </c:pt>
                <c:pt idx="8859">
                  <c:v>5.5317550000000004</c:v>
                </c:pt>
                <c:pt idx="8860">
                  <c:v>5.5321081250016002</c:v>
                </c:pt>
                <c:pt idx="8861">
                  <c:v>5.5324937500000004</c:v>
                </c:pt>
                <c:pt idx="8862">
                  <c:v>5.5328231250015998</c:v>
                </c:pt>
                <c:pt idx="8863">
                  <c:v>5.5331943750015995</c:v>
                </c:pt>
                <c:pt idx="8864">
                  <c:v>5.5335762500000003</c:v>
                </c:pt>
                <c:pt idx="8865">
                  <c:v>5.5335512500000004</c:v>
                </c:pt>
                <c:pt idx="8866">
                  <c:v>5.5331149999999996</c:v>
                </c:pt>
                <c:pt idx="8867">
                  <c:v>5.5327574999999998</c:v>
                </c:pt>
                <c:pt idx="8868">
                  <c:v>5.5324068750016</c:v>
                </c:pt>
                <c:pt idx="8869">
                  <c:v>5.5320356250015994</c:v>
                </c:pt>
                <c:pt idx="8870">
                  <c:v>5.5319693750015997</c:v>
                </c:pt>
                <c:pt idx="8871">
                  <c:v>5.5315462499999999</c:v>
                </c:pt>
                <c:pt idx="8872">
                  <c:v>5.5311206250015994</c:v>
                </c:pt>
                <c:pt idx="8873">
                  <c:v>5.5307106250015998</c:v>
                </c:pt>
                <c:pt idx="8874">
                  <c:v>5.5302943750016</c:v>
                </c:pt>
                <c:pt idx="8875">
                  <c:v>5.5299387500000003</c:v>
                </c:pt>
                <c:pt idx="8876">
                  <c:v>5.52956</c:v>
                </c:pt>
                <c:pt idx="8877">
                  <c:v>5.5298256250015996</c:v>
                </c:pt>
                <c:pt idx="8878">
                  <c:v>5.5301818750015999</c:v>
                </c:pt>
                <c:pt idx="8879">
                  <c:v>5.5305299999999997</c:v>
                </c:pt>
                <c:pt idx="8880">
                  <c:v>5.53062875</c:v>
                </c:pt>
                <c:pt idx="8881">
                  <c:v>5.5307037499999998</c:v>
                </c:pt>
                <c:pt idx="8882">
                  <c:v>5.5310424999999999</c:v>
                </c:pt>
                <c:pt idx="8883">
                  <c:v>5.5313818750015997</c:v>
                </c:pt>
                <c:pt idx="8884">
                  <c:v>5.5317299999999996</c:v>
                </c:pt>
                <c:pt idx="8885">
                  <c:v>5.5320756250015997</c:v>
                </c:pt>
                <c:pt idx="8886">
                  <c:v>5.5324162499999998</c:v>
                </c:pt>
                <c:pt idx="8887">
                  <c:v>5.5327662499999999</c:v>
                </c:pt>
                <c:pt idx="8888">
                  <c:v>5.5331593750015999</c:v>
                </c:pt>
                <c:pt idx="8889">
                  <c:v>5.5334874999999997</c:v>
                </c:pt>
                <c:pt idx="8890">
                  <c:v>5.5338012499999998</c:v>
                </c:pt>
                <c:pt idx="8891">
                  <c:v>5.5341493750015998</c:v>
                </c:pt>
                <c:pt idx="8892">
                  <c:v>5.5344243750016</c:v>
                </c:pt>
                <c:pt idx="8893">
                  <c:v>5.5340631250015999</c:v>
                </c:pt>
                <c:pt idx="8894">
                  <c:v>5.5335706250015999</c:v>
                </c:pt>
                <c:pt idx="8895">
                  <c:v>5.5332224999999999</c:v>
                </c:pt>
                <c:pt idx="8896">
                  <c:v>5.5328243750016002</c:v>
                </c:pt>
                <c:pt idx="8897">
                  <c:v>5.5324187499999997</c:v>
                </c:pt>
                <c:pt idx="8898">
                  <c:v>5.5320012500000004</c:v>
                </c:pt>
                <c:pt idx="8899">
                  <c:v>5.5316618750015998</c:v>
                </c:pt>
                <c:pt idx="8900">
                  <c:v>5.5312593750015999</c:v>
                </c:pt>
                <c:pt idx="8901">
                  <c:v>5.5309175000000002</c:v>
                </c:pt>
                <c:pt idx="8902">
                  <c:v>5.5305024999999999</c:v>
                </c:pt>
                <c:pt idx="8903">
                  <c:v>5.5301368750015998</c:v>
                </c:pt>
                <c:pt idx="8904">
                  <c:v>5.5301931250015999</c:v>
                </c:pt>
                <c:pt idx="8905">
                  <c:v>5.5304562500000003</c:v>
                </c:pt>
                <c:pt idx="8906">
                  <c:v>5.5308218750015996</c:v>
                </c:pt>
                <c:pt idx="8907">
                  <c:v>5.5312037500000004</c:v>
                </c:pt>
                <c:pt idx="8908">
                  <c:v>5.5313237500000003</c:v>
                </c:pt>
                <c:pt idx="8909">
                  <c:v>5.5310831250015999</c:v>
                </c:pt>
                <c:pt idx="8910">
                  <c:v>5.5308281250015998</c:v>
                </c:pt>
                <c:pt idx="8911">
                  <c:v>5.5311968750015996</c:v>
                </c:pt>
                <c:pt idx="8912">
                  <c:v>5.5316087500000002</c:v>
                </c:pt>
                <c:pt idx="8913">
                  <c:v>5.5319306250015998</c:v>
                </c:pt>
                <c:pt idx="8914">
                  <c:v>5.5322699999999996</c:v>
                </c:pt>
                <c:pt idx="8915">
                  <c:v>5.5326750000000002</c:v>
                </c:pt>
                <c:pt idx="8916">
                  <c:v>5.5330506250016001</c:v>
                </c:pt>
                <c:pt idx="8917">
                  <c:v>5.5333931250015995</c:v>
                </c:pt>
                <c:pt idx="8918">
                  <c:v>5.5337187500000002</c:v>
                </c:pt>
                <c:pt idx="8919">
                  <c:v>5.5338775</c:v>
                </c:pt>
                <c:pt idx="8920">
                  <c:v>5.5338881250015994</c:v>
                </c:pt>
                <c:pt idx="8921">
                  <c:v>5.5340906250015998</c:v>
                </c:pt>
                <c:pt idx="8922">
                  <c:v>5.5337162500000003</c:v>
                </c:pt>
                <c:pt idx="8923">
                  <c:v>5.5333756250016002</c:v>
                </c:pt>
                <c:pt idx="8924">
                  <c:v>5.5329493750015999</c:v>
                </c:pt>
                <c:pt idx="8925">
                  <c:v>5.5325543750015997</c:v>
                </c:pt>
                <c:pt idx="8926">
                  <c:v>5.5321712500000002</c:v>
                </c:pt>
                <c:pt idx="8927">
                  <c:v>5.5319256250016</c:v>
                </c:pt>
                <c:pt idx="8928">
                  <c:v>5.5322506250016001</c:v>
                </c:pt>
                <c:pt idx="8929">
                  <c:v>5.5322849999999999</c:v>
                </c:pt>
                <c:pt idx="8930">
                  <c:v>5.5319587500000003</c:v>
                </c:pt>
                <c:pt idx="8931">
                  <c:v>5.5316131250015994</c:v>
                </c:pt>
                <c:pt idx="8932">
                  <c:v>5.5313400000000001</c:v>
                </c:pt>
                <c:pt idx="8933">
                  <c:v>5.5317262500000002</c:v>
                </c:pt>
                <c:pt idx="8934">
                  <c:v>5.5319781250015998</c:v>
                </c:pt>
                <c:pt idx="8935">
                  <c:v>5.5323793750016002</c:v>
                </c:pt>
                <c:pt idx="8936">
                  <c:v>5.5327287500000004</c:v>
                </c:pt>
                <c:pt idx="8937">
                  <c:v>5.5330981250016</c:v>
                </c:pt>
                <c:pt idx="8938">
                  <c:v>5.5331512500000004</c:v>
                </c:pt>
                <c:pt idx="8939">
                  <c:v>5.5328293750016</c:v>
                </c:pt>
                <c:pt idx="8940">
                  <c:v>5.5328287500000002</c:v>
                </c:pt>
                <c:pt idx="8941">
                  <c:v>5.5331937499999997</c:v>
                </c:pt>
                <c:pt idx="8942">
                  <c:v>5.5335606250015994</c:v>
                </c:pt>
                <c:pt idx="8943">
                  <c:v>5.5339974999999999</c:v>
                </c:pt>
                <c:pt idx="8944">
                  <c:v>5.5343062500000002</c:v>
                </c:pt>
                <c:pt idx="8945">
                  <c:v>5.5347024999999999</c:v>
                </c:pt>
                <c:pt idx="8946">
                  <c:v>5.5350475000000001</c:v>
                </c:pt>
                <c:pt idx="8947">
                  <c:v>5.5351112499999999</c:v>
                </c:pt>
                <c:pt idx="8948">
                  <c:v>5.5348312499999999</c:v>
                </c:pt>
                <c:pt idx="8949">
                  <c:v>5.5347343750015998</c:v>
                </c:pt>
                <c:pt idx="8950">
                  <c:v>5.5343331250015995</c:v>
                </c:pt>
                <c:pt idx="8951">
                  <c:v>5.5339118750015999</c:v>
                </c:pt>
                <c:pt idx="8952">
                  <c:v>5.5335650000000003</c:v>
                </c:pt>
                <c:pt idx="8953">
                  <c:v>5.5331543750016001</c:v>
                </c:pt>
                <c:pt idx="8954">
                  <c:v>5.5327650000000004</c:v>
                </c:pt>
                <c:pt idx="8955">
                  <c:v>5.5323912499999999</c:v>
                </c:pt>
                <c:pt idx="8956">
                  <c:v>5.5320143750015998</c:v>
                </c:pt>
                <c:pt idx="8957">
                  <c:v>5.5316812500000001</c:v>
                </c:pt>
                <c:pt idx="8958">
                  <c:v>5.5317018750016</c:v>
                </c:pt>
                <c:pt idx="8959">
                  <c:v>5.5320681250015999</c:v>
                </c:pt>
                <c:pt idx="8960">
                  <c:v>5.5324106250015994</c:v>
                </c:pt>
                <c:pt idx="8961">
                  <c:v>5.5325575000000002</c:v>
                </c:pt>
                <c:pt idx="8962">
                  <c:v>5.5328925</c:v>
                </c:pt>
                <c:pt idx="8963">
                  <c:v>5.5333256250015994</c:v>
                </c:pt>
                <c:pt idx="8964">
                  <c:v>5.5336681250015998</c:v>
                </c:pt>
                <c:pt idx="8965">
                  <c:v>5.5339981250015997</c:v>
                </c:pt>
                <c:pt idx="8966">
                  <c:v>5.5343887499999997</c:v>
                </c:pt>
                <c:pt idx="8967">
                  <c:v>5.5344375000000001</c:v>
                </c:pt>
                <c:pt idx="8968">
                  <c:v>5.5347768750016</c:v>
                </c:pt>
                <c:pt idx="8969">
                  <c:v>5.5345193750016</c:v>
                </c:pt>
                <c:pt idx="8970">
                  <c:v>5.5341906250015995</c:v>
                </c:pt>
                <c:pt idx="8971">
                  <c:v>5.5337912500000002</c:v>
                </c:pt>
                <c:pt idx="8972">
                  <c:v>5.5336699999999999</c:v>
                </c:pt>
                <c:pt idx="8973">
                  <c:v>5.5333168750016002</c:v>
                </c:pt>
                <c:pt idx="8974">
                  <c:v>5.5328543750015999</c:v>
                </c:pt>
                <c:pt idx="8975">
                  <c:v>5.5324131250016002</c:v>
                </c:pt>
                <c:pt idx="8976">
                  <c:v>5.5320356250015994</c:v>
                </c:pt>
                <c:pt idx="8977">
                  <c:v>5.5316431250016</c:v>
                </c:pt>
                <c:pt idx="8978">
                  <c:v>5.5312368750015999</c:v>
                </c:pt>
                <c:pt idx="8979">
                  <c:v>5.5308912499999998</c:v>
                </c:pt>
                <c:pt idx="8980">
                  <c:v>5.5310706250015995</c:v>
                </c:pt>
                <c:pt idx="8981">
                  <c:v>5.5313756250015995</c:v>
                </c:pt>
                <c:pt idx="8982">
                  <c:v>5.5317462500000003</c:v>
                </c:pt>
                <c:pt idx="8983">
                  <c:v>5.5321893750015994</c:v>
                </c:pt>
                <c:pt idx="8984">
                  <c:v>5.5325756250015994</c:v>
                </c:pt>
                <c:pt idx="8985">
                  <c:v>5.5329300000000003</c:v>
                </c:pt>
                <c:pt idx="8986">
                  <c:v>5.5327931250016</c:v>
                </c:pt>
                <c:pt idx="8987">
                  <c:v>5.5324706250015998</c:v>
                </c:pt>
                <c:pt idx="8988">
                  <c:v>5.5325306250016002</c:v>
                </c:pt>
                <c:pt idx="8989">
                  <c:v>5.5328618750015996</c:v>
                </c:pt>
                <c:pt idx="8990">
                  <c:v>5.5331856250015994</c:v>
                </c:pt>
                <c:pt idx="8991">
                  <c:v>5.5328925</c:v>
                </c:pt>
                <c:pt idx="8992">
                  <c:v>5.5330487499999998</c:v>
                </c:pt>
                <c:pt idx="8993">
                  <c:v>5.5333887500000003</c:v>
                </c:pt>
                <c:pt idx="8994">
                  <c:v>5.5335906250016</c:v>
                </c:pt>
                <c:pt idx="8995">
                  <c:v>5.5339537500000002</c:v>
                </c:pt>
                <c:pt idx="8996">
                  <c:v>5.5342900000000004</c:v>
                </c:pt>
                <c:pt idx="8997">
                  <c:v>5.5343074999999997</c:v>
                </c:pt>
                <c:pt idx="8998">
                  <c:v>5.5339206250016</c:v>
                </c:pt>
                <c:pt idx="8999">
                  <c:v>5.5335437499999998</c:v>
                </c:pt>
                <c:pt idx="9000">
                  <c:v>5.5331706250016</c:v>
                </c:pt>
                <c:pt idx="9001">
                  <c:v>5.5327987500000004</c:v>
                </c:pt>
                <c:pt idx="9002">
                  <c:v>5.5327243750015995</c:v>
                </c:pt>
                <c:pt idx="9003">
                  <c:v>5.5330762499999997</c:v>
                </c:pt>
                <c:pt idx="9004">
                  <c:v>5.5334174999999997</c:v>
                </c:pt>
                <c:pt idx="9005">
                  <c:v>5.5337699999999996</c:v>
                </c:pt>
                <c:pt idx="9006">
                  <c:v>5.5340993750015999</c:v>
                </c:pt>
                <c:pt idx="9007">
                  <c:v>5.5344506250015995</c:v>
                </c:pt>
                <c:pt idx="9008">
                  <c:v>5.5348256250015995</c:v>
                </c:pt>
                <c:pt idx="9009">
                  <c:v>5.5351425000000001</c:v>
                </c:pt>
                <c:pt idx="9010">
                  <c:v>5.5354743750016002</c:v>
                </c:pt>
                <c:pt idx="9011">
                  <c:v>5.5353337500000004</c:v>
                </c:pt>
                <c:pt idx="9012">
                  <c:v>5.5349475000000004</c:v>
                </c:pt>
                <c:pt idx="9013">
                  <c:v>5.5345662500000001</c:v>
                </c:pt>
                <c:pt idx="9014">
                  <c:v>5.5342374999999997</c:v>
                </c:pt>
                <c:pt idx="9015">
                  <c:v>5.5337681250015995</c:v>
                </c:pt>
                <c:pt idx="9016">
                  <c:v>5.5334043750015995</c:v>
                </c:pt>
                <c:pt idx="9017">
                  <c:v>5.5334756250016</c:v>
                </c:pt>
                <c:pt idx="9018">
                  <c:v>5.5338174999999996</c:v>
                </c:pt>
                <c:pt idx="9019">
                  <c:v>5.5341656250015996</c:v>
                </c:pt>
                <c:pt idx="9020">
                  <c:v>5.5345506250016001</c:v>
                </c:pt>
                <c:pt idx="9021">
                  <c:v>5.5349037499999998</c:v>
                </c:pt>
                <c:pt idx="9022">
                  <c:v>5.5348693750016</c:v>
                </c:pt>
                <c:pt idx="9023">
                  <c:v>5.5348649999999999</c:v>
                </c:pt>
                <c:pt idx="9024">
                  <c:v>5.5346118750016</c:v>
                </c:pt>
                <c:pt idx="9025">
                  <c:v>5.5342237499999998</c:v>
                </c:pt>
                <c:pt idx="9026">
                  <c:v>5.5337762499999998</c:v>
                </c:pt>
                <c:pt idx="9027">
                  <c:v>5.5335987500000003</c:v>
                </c:pt>
                <c:pt idx="9028">
                  <c:v>5.53348</c:v>
                </c:pt>
                <c:pt idx="9029">
                  <c:v>5.5338025000000002</c:v>
                </c:pt>
                <c:pt idx="9030">
                  <c:v>5.5340418750015994</c:v>
                </c:pt>
                <c:pt idx="9031">
                  <c:v>5.53440625</c:v>
                </c:pt>
                <c:pt idx="9032">
                  <c:v>5.5347418750015995</c:v>
                </c:pt>
                <c:pt idx="9033">
                  <c:v>5.5343643750015996</c:v>
                </c:pt>
                <c:pt idx="9034">
                  <c:v>5.5340375000000002</c:v>
                </c:pt>
                <c:pt idx="9035">
                  <c:v>5.53386625</c:v>
                </c:pt>
                <c:pt idx="9036">
                  <c:v>5.5335943750015995</c:v>
                </c:pt>
                <c:pt idx="9037">
                  <c:v>5.5330537499999997</c:v>
                </c:pt>
                <c:pt idx="9038">
                  <c:v>5.5326975000000003</c:v>
                </c:pt>
                <c:pt idx="9039">
                  <c:v>5.5327675000000003</c:v>
                </c:pt>
                <c:pt idx="9040">
                  <c:v>5.5330981250016</c:v>
                </c:pt>
                <c:pt idx="9041">
                  <c:v>5.5334675000000004</c:v>
                </c:pt>
                <c:pt idx="9042">
                  <c:v>5.5336112499999999</c:v>
                </c:pt>
                <c:pt idx="9043">
                  <c:v>5.5332568750015998</c:v>
                </c:pt>
                <c:pt idx="9044">
                  <c:v>5.5329206250015996</c:v>
                </c:pt>
                <c:pt idx="9045">
                  <c:v>5.5325818750015996</c:v>
                </c:pt>
                <c:pt idx="9046">
                  <c:v>5.5322224999999996</c:v>
                </c:pt>
                <c:pt idx="9047">
                  <c:v>5.5318412500000003</c:v>
                </c:pt>
                <c:pt idx="9048">
                  <c:v>5.53144875</c:v>
                </c:pt>
                <c:pt idx="9049">
                  <c:v>5.5312837500000001</c:v>
                </c:pt>
                <c:pt idx="9050">
                  <c:v>5.5312718750015994</c:v>
                </c:pt>
                <c:pt idx="9051">
                  <c:v>5.5312999999999999</c:v>
                </c:pt>
                <c:pt idx="9052">
                  <c:v>5.5316312500000002</c:v>
                </c:pt>
                <c:pt idx="9053">
                  <c:v>5.5312531250015997</c:v>
                </c:pt>
                <c:pt idx="9054">
                  <c:v>5.5308318750016001</c:v>
                </c:pt>
                <c:pt idx="9055">
                  <c:v>5.5304493750015995</c:v>
                </c:pt>
                <c:pt idx="9056">
                  <c:v>5.5300793750016002</c:v>
                </c:pt>
                <c:pt idx="9057">
                  <c:v>5.5299950000000004</c:v>
                </c:pt>
                <c:pt idx="9058">
                  <c:v>5.5300856250015995</c:v>
                </c:pt>
                <c:pt idx="9059">
                  <c:v>5.5299750000000003</c:v>
                </c:pt>
                <c:pt idx="9060">
                  <c:v>5.5301512500000003</c:v>
                </c:pt>
                <c:pt idx="9061">
                  <c:v>5.5304868750015999</c:v>
                </c:pt>
                <c:pt idx="9062">
                  <c:v>5.5301012500000004</c:v>
                </c:pt>
                <c:pt idx="9063">
                  <c:v>5.5296931250016002</c:v>
                </c:pt>
                <c:pt idx="9064">
                  <c:v>5.5293587500000001</c:v>
                </c:pt>
                <c:pt idx="9065">
                  <c:v>5.5290218750015994</c:v>
                </c:pt>
                <c:pt idx="9066">
                  <c:v>5.5286031250015997</c:v>
                </c:pt>
                <c:pt idx="9067">
                  <c:v>5.52816375</c:v>
                </c:pt>
                <c:pt idx="9068">
                  <c:v>5.5280112499999996</c:v>
                </c:pt>
                <c:pt idx="9069">
                  <c:v>5.5282056250015996</c:v>
                </c:pt>
                <c:pt idx="9070">
                  <c:v>5.5285993750015994</c:v>
                </c:pt>
                <c:pt idx="9071">
                  <c:v>5.5288593750016002</c:v>
                </c:pt>
                <c:pt idx="9072">
                  <c:v>5.5286900000000001</c:v>
                </c:pt>
                <c:pt idx="9073">
                  <c:v>5.5285543750016002</c:v>
                </c:pt>
                <c:pt idx="9074">
                  <c:v>5.5283043750015999</c:v>
                </c:pt>
                <c:pt idx="9075">
                  <c:v>5.527965</c:v>
                </c:pt>
                <c:pt idx="9076">
                  <c:v>5.5281031250015999</c:v>
                </c:pt>
                <c:pt idx="9077">
                  <c:v>5.5281143750016</c:v>
                </c:pt>
                <c:pt idx="9078">
                  <c:v>5.5283581250016001</c:v>
                </c:pt>
                <c:pt idx="9079">
                  <c:v>5.5285587500000002</c:v>
                </c:pt>
                <c:pt idx="9080">
                  <c:v>5.5289281250015998</c:v>
                </c:pt>
                <c:pt idx="9081">
                  <c:v>5.5293037500000004</c:v>
                </c:pt>
                <c:pt idx="9082">
                  <c:v>5.5296168750015999</c:v>
                </c:pt>
                <c:pt idx="9083">
                  <c:v>5.5299800000000001</c:v>
                </c:pt>
                <c:pt idx="9084">
                  <c:v>5.5303018750015998</c:v>
                </c:pt>
                <c:pt idx="9085">
                  <c:v>5.5306243750016</c:v>
                </c:pt>
                <c:pt idx="9086">
                  <c:v>5.5302868750015994</c:v>
                </c:pt>
                <c:pt idx="9087">
                  <c:v>5.5299431250015996</c:v>
                </c:pt>
                <c:pt idx="9088">
                  <c:v>5.5294512500000002</c:v>
                </c:pt>
                <c:pt idx="9089">
                  <c:v>5.5290818750015998</c:v>
                </c:pt>
                <c:pt idx="9090">
                  <c:v>5.5286787500000001</c:v>
                </c:pt>
                <c:pt idx="9091">
                  <c:v>5.5281775</c:v>
                </c:pt>
                <c:pt idx="9092">
                  <c:v>5.5278437499999997</c:v>
                </c:pt>
                <c:pt idx="9093">
                  <c:v>5.5273737499999998</c:v>
                </c:pt>
                <c:pt idx="9094">
                  <c:v>5.5269387500000002</c:v>
                </c:pt>
                <c:pt idx="9095">
                  <c:v>5.5265643750016</c:v>
                </c:pt>
                <c:pt idx="9096">
                  <c:v>5.5261975000000003</c:v>
                </c:pt>
                <c:pt idx="9097">
                  <c:v>5.5259706250015999</c:v>
                </c:pt>
                <c:pt idx="9098">
                  <c:v>5.5260856250015999</c:v>
                </c:pt>
                <c:pt idx="9099">
                  <c:v>5.5261125</c:v>
                </c:pt>
                <c:pt idx="9100">
                  <c:v>5.5265037499999998</c:v>
                </c:pt>
                <c:pt idx="9101">
                  <c:v>5.5268481250015995</c:v>
                </c:pt>
                <c:pt idx="9102">
                  <c:v>5.5271843750015996</c:v>
                </c:pt>
                <c:pt idx="9103">
                  <c:v>5.5275049999999997</c:v>
                </c:pt>
                <c:pt idx="9104">
                  <c:v>5.5278375000000004</c:v>
                </c:pt>
                <c:pt idx="9105">
                  <c:v>5.5281018750015996</c:v>
                </c:pt>
                <c:pt idx="9106">
                  <c:v>5.5282256250015998</c:v>
                </c:pt>
                <c:pt idx="9107">
                  <c:v>5.5284106250015999</c:v>
                </c:pt>
                <c:pt idx="9108">
                  <c:v>5.5287412500000004</c:v>
                </c:pt>
                <c:pt idx="9109">
                  <c:v>5.5291043750015998</c:v>
                </c:pt>
                <c:pt idx="9110">
                  <c:v>5.5294431250015998</c:v>
                </c:pt>
                <c:pt idx="9111">
                  <c:v>5.5297962500000004</c:v>
                </c:pt>
                <c:pt idx="9112">
                  <c:v>5.5301187499999997</c:v>
                </c:pt>
                <c:pt idx="9113">
                  <c:v>5.5300631250015995</c:v>
                </c:pt>
                <c:pt idx="9114">
                  <c:v>5.5297287500000003</c:v>
                </c:pt>
                <c:pt idx="9115">
                  <c:v>5.5293862499999999</c:v>
                </c:pt>
                <c:pt idx="9116">
                  <c:v>5.5289574999999997</c:v>
                </c:pt>
                <c:pt idx="9117">
                  <c:v>5.5284381250015997</c:v>
                </c:pt>
                <c:pt idx="9118">
                  <c:v>5.5279793750015997</c:v>
                </c:pt>
                <c:pt idx="9119">
                  <c:v>5.5276424999999998</c:v>
                </c:pt>
                <c:pt idx="9120">
                  <c:v>5.5272075000000003</c:v>
                </c:pt>
                <c:pt idx="9121">
                  <c:v>5.5268437500000003</c:v>
                </c:pt>
                <c:pt idx="9122">
                  <c:v>5.5264375000000001</c:v>
                </c:pt>
                <c:pt idx="9123">
                  <c:v>5.5261031250016002</c:v>
                </c:pt>
                <c:pt idx="9124">
                  <c:v>5.5256981250015995</c:v>
                </c:pt>
                <c:pt idx="9125">
                  <c:v>5.5252931250015997</c:v>
                </c:pt>
                <c:pt idx="9126">
                  <c:v>5.5248768750016</c:v>
                </c:pt>
                <c:pt idx="9127">
                  <c:v>5.5245468750016</c:v>
                </c:pt>
                <c:pt idx="9128">
                  <c:v>5.5241781250016002</c:v>
                </c:pt>
                <c:pt idx="9129">
                  <c:v>5.5244706250015998</c:v>
                </c:pt>
                <c:pt idx="9130">
                  <c:v>5.52405875</c:v>
                </c:pt>
                <c:pt idx="9131">
                  <c:v>5.5236618750015998</c:v>
                </c:pt>
                <c:pt idx="9132">
                  <c:v>5.5236156250016002</c:v>
                </c:pt>
                <c:pt idx="9133">
                  <c:v>5.5238612500000004</c:v>
                </c:pt>
                <c:pt idx="9134">
                  <c:v>5.5243074999999999</c:v>
                </c:pt>
                <c:pt idx="9135">
                  <c:v>5.52468</c:v>
                </c:pt>
                <c:pt idx="9136">
                  <c:v>5.5251243750015995</c:v>
                </c:pt>
                <c:pt idx="9137">
                  <c:v>5.5254456250016002</c:v>
                </c:pt>
                <c:pt idx="9138">
                  <c:v>5.5257868750016002</c:v>
                </c:pt>
                <c:pt idx="9139">
                  <c:v>5.5261399999999998</c:v>
                </c:pt>
                <c:pt idx="9140">
                  <c:v>5.5264687500000003</c:v>
                </c:pt>
                <c:pt idx="9141">
                  <c:v>5.526815</c:v>
                </c:pt>
                <c:pt idx="9142">
                  <c:v>5.5270243750015995</c:v>
                </c:pt>
                <c:pt idx="9143">
                  <c:v>5.5268718750015999</c:v>
                </c:pt>
                <c:pt idx="9144">
                  <c:v>5.5265106250015998</c:v>
                </c:pt>
                <c:pt idx="9145">
                  <c:v>5.5264162499999996</c:v>
                </c:pt>
                <c:pt idx="9146">
                  <c:v>5.5260412499999996</c:v>
                </c:pt>
                <c:pt idx="9147">
                  <c:v>5.5256118750015997</c:v>
                </c:pt>
                <c:pt idx="9148">
                  <c:v>5.5252831250016001</c:v>
                </c:pt>
                <c:pt idx="9149">
                  <c:v>5.5251443750015996</c:v>
                </c:pt>
                <c:pt idx="9150">
                  <c:v>5.5246812500000004</c:v>
                </c:pt>
                <c:pt idx="9151">
                  <c:v>5.5242143750016002</c:v>
                </c:pt>
                <c:pt idx="9152">
                  <c:v>5.5238149999999999</c:v>
                </c:pt>
                <c:pt idx="9153">
                  <c:v>5.5239212499999999</c:v>
                </c:pt>
                <c:pt idx="9154">
                  <c:v>5.52427125</c:v>
                </c:pt>
                <c:pt idx="9155">
                  <c:v>5.5247381250015994</c:v>
                </c:pt>
                <c:pt idx="9156">
                  <c:v>5.5251706250015999</c:v>
                </c:pt>
                <c:pt idx="9157">
                  <c:v>5.5255274999999999</c:v>
                </c:pt>
                <c:pt idx="9158">
                  <c:v>5.5259268750016002</c:v>
                </c:pt>
                <c:pt idx="9159">
                  <c:v>5.5260600000000002</c:v>
                </c:pt>
                <c:pt idx="9160">
                  <c:v>5.5263037500000003</c:v>
                </c:pt>
                <c:pt idx="9161">
                  <c:v>5.5263074999999997</c:v>
                </c:pt>
                <c:pt idx="9162">
                  <c:v>5.5259868750015997</c:v>
                </c:pt>
                <c:pt idx="9163">
                  <c:v>5.5257818750015995</c:v>
                </c:pt>
                <c:pt idx="9164">
                  <c:v>5.5254612500000002</c:v>
                </c:pt>
                <c:pt idx="9165">
                  <c:v>5.5254143750016</c:v>
                </c:pt>
                <c:pt idx="9166">
                  <c:v>5.5257018750015998</c:v>
                </c:pt>
                <c:pt idx="9167">
                  <c:v>5.5260768750015998</c:v>
                </c:pt>
                <c:pt idx="9168">
                  <c:v>5.5264256250015995</c:v>
                </c:pt>
                <c:pt idx="9169">
                  <c:v>5.5261493750015998</c:v>
                </c:pt>
                <c:pt idx="9170">
                  <c:v>5.5257593750015994</c:v>
                </c:pt>
                <c:pt idx="9171">
                  <c:v>5.5253625</c:v>
                </c:pt>
                <c:pt idx="9172">
                  <c:v>5.5250199999999996</c:v>
                </c:pt>
                <c:pt idx="9173">
                  <c:v>5.5245731250015995</c:v>
                </c:pt>
                <c:pt idx="9174">
                  <c:v>5.5242487499999999</c:v>
                </c:pt>
                <c:pt idx="9175">
                  <c:v>5.5245931250015996</c:v>
                </c:pt>
                <c:pt idx="9176">
                  <c:v>5.5250381250015996</c:v>
                </c:pt>
                <c:pt idx="9177">
                  <c:v>5.5253606250015999</c:v>
                </c:pt>
                <c:pt idx="9178">
                  <c:v>5.5255756250015997</c:v>
                </c:pt>
                <c:pt idx="9179">
                  <c:v>5.5253012500000001</c:v>
                </c:pt>
                <c:pt idx="9180">
                  <c:v>5.5255787500000002</c:v>
                </c:pt>
                <c:pt idx="9181">
                  <c:v>5.5255518750016002</c:v>
                </c:pt>
                <c:pt idx="9182">
                  <c:v>5.5255625000000004</c:v>
                </c:pt>
                <c:pt idx="9183">
                  <c:v>5.5251806250015996</c:v>
                </c:pt>
                <c:pt idx="9184">
                  <c:v>5.5250981250016</c:v>
                </c:pt>
                <c:pt idx="9185">
                  <c:v>5.5254637500000001</c:v>
                </c:pt>
                <c:pt idx="9186">
                  <c:v>5.5256212500000004</c:v>
                </c:pt>
                <c:pt idx="9187">
                  <c:v>5.5259412499999998</c:v>
                </c:pt>
                <c:pt idx="9188">
                  <c:v>5.5256062500000001</c:v>
                </c:pt>
                <c:pt idx="9189">
                  <c:v>5.5252306250015994</c:v>
                </c:pt>
                <c:pt idx="9190">
                  <c:v>5.5248306250015995</c:v>
                </c:pt>
                <c:pt idx="9191">
                  <c:v>5.5244287500000002</c:v>
                </c:pt>
                <c:pt idx="9192">
                  <c:v>5.5240531250015996</c:v>
                </c:pt>
                <c:pt idx="9193">
                  <c:v>5.52372</c:v>
                </c:pt>
                <c:pt idx="9194">
                  <c:v>5.5235312499999996</c:v>
                </c:pt>
                <c:pt idx="9195">
                  <c:v>5.5238768750015996</c:v>
                </c:pt>
                <c:pt idx="9196">
                  <c:v>5.5239087500000004</c:v>
                </c:pt>
                <c:pt idx="9197">
                  <c:v>5.5242468750015998</c:v>
                </c:pt>
                <c:pt idx="9198">
                  <c:v>5.5244618750015997</c:v>
                </c:pt>
                <c:pt idx="9199">
                  <c:v>5.5243468750015996</c:v>
                </c:pt>
                <c:pt idx="9200">
                  <c:v>5.5244350000000004</c:v>
                </c:pt>
                <c:pt idx="9201">
                  <c:v>5.5243743750015994</c:v>
                </c:pt>
                <c:pt idx="9202">
                  <c:v>5.5239756250015999</c:v>
                </c:pt>
                <c:pt idx="9203">
                  <c:v>5.5235487499999998</c:v>
                </c:pt>
                <c:pt idx="9204">
                  <c:v>5.5231243750015997</c:v>
                </c:pt>
                <c:pt idx="9205">
                  <c:v>5.5229575000000004</c:v>
                </c:pt>
                <c:pt idx="9206">
                  <c:v>5.5232787500000002</c:v>
                </c:pt>
                <c:pt idx="9207">
                  <c:v>5.5232937499999997</c:v>
                </c:pt>
                <c:pt idx="9208">
                  <c:v>5.5236462499999996</c:v>
                </c:pt>
                <c:pt idx="9209">
                  <c:v>5.5238899999999997</c:v>
                </c:pt>
                <c:pt idx="9210">
                  <c:v>5.5236312500000002</c:v>
                </c:pt>
                <c:pt idx="9211">
                  <c:v>5.5232631250016002</c:v>
                </c:pt>
                <c:pt idx="9212">
                  <c:v>5.5231874999999997</c:v>
                </c:pt>
                <c:pt idx="9213">
                  <c:v>5.5231599999999998</c:v>
                </c:pt>
                <c:pt idx="9214">
                  <c:v>5.5234006250015995</c:v>
                </c:pt>
                <c:pt idx="9215">
                  <c:v>5.5233175000000001</c:v>
                </c:pt>
                <c:pt idx="9216">
                  <c:v>5.5234493750015998</c:v>
                </c:pt>
                <c:pt idx="9217">
                  <c:v>5.5230793750015996</c:v>
                </c:pt>
                <c:pt idx="9218">
                  <c:v>5.5229106250015993</c:v>
                </c:pt>
                <c:pt idx="9219">
                  <c:v>5.5225675000000001</c:v>
                </c:pt>
                <c:pt idx="9220">
                  <c:v>5.5221993750016001</c:v>
                </c:pt>
                <c:pt idx="9221">
                  <c:v>5.5218687500000003</c:v>
                </c:pt>
                <c:pt idx="9222">
                  <c:v>5.5214868750015995</c:v>
                </c:pt>
                <c:pt idx="9223">
                  <c:v>5.5211075000000003</c:v>
                </c:pt>
                <c:pt idx="9224">
                  <c:v>5.5209718750015995</c:v>
                </c:pt>
                <c:pt idx="9225">
                  <c:v>5.5206018750016002</c:v>
                </c:pt>
                <c:pt idx="9226">
                  <c:v>5.5202356250015994</c:v>
                </c:pt>
                <c:pt idx="9227">
                  <c:v>5.5199112499999998</c:v>
                </c:pt>
                <c:pt idx="9228">
                  <c:v>5.5198418750015996</c:v>
                </c:pt>
                <c:pt idx="9229">
                  <c:v>5.5199043750015999</c:v>
                </c:pt>
                <c:pt idx="9230">
                  <c:v>5.5195462500000003</c:v>
                </c:pt>
                <c:pt idx="9231">
                  <c:v>5.5192024999999996</c:v>
                </c:pt>
                <c:pt idx="9232">
                  <c:v>5.5186818750016</c:v>
                </c:pt>
                <c:pt idx="9233">
                  <c:v>5.5183475</c:v>
                </c:pt>
                <c:pt idx="9234">
                  <c:v>5.5179756250015997</c:v>
                </c:pt>
                <c:pt idx="9235">
                  <c:v>5.5181287499999998</c:v>
                </c:pt>
                <c:pt idx="9236">
                  <c:v>5.5184931250015996</c:v>
                </c:pt>
                <c:pt idx="9237">
                  <c:v>5.5188775000000003</c:v>
                </c:pt>
                <c:pt idx="9238">
                  <c:v>5.5192287499999999</c:v>
                </c:pt>
                <c:pt idx="9239">
                  <c:v>5.5188775000000003</c:v>
                </c:pt>
                <c:pt idx="9240">
                  <c:v>5.5187293750016</c:v>
                </c:pt>
                <c:pt idx="9241">
                  <c:v>5.5185037499999998</c:v>
                </c:pt>
                <c:pt idx="9242">
                  <c:v>5.5184718750016</c:v>
                </c:pt>
                <c:pt idx="9243">
                  <c:v>5.5188387499999996</c:v>
                </c:pt>
                <c:pt idx="9244">
                  <c:v>5.5191825000000003</c:v>
                </c:pt>
                <c:pt idx="9245">
                  <c:v>5.5195499999999997</c:v>
                </c:pt>
                <c:pt idx="9246">
                  <c:v>5.5192275000000004</c:v>
                </c:pt>
                <c:pt idx="9247">
                  <c:v>5.5188024999999996</c:v>
                </c:pt>
                <c:pt idx="9248">
                  <c:v>5.5187600000000003</c:v>
                </c:pt>
                <c:pt idx="9249">
                  <c:v>5.5183931250015998</c:v>
                </c:pt>
                <c:pt idx="9250">
                  <c:v>5.5179556250015995</c:v>
                </c:pt>
                <c:pt idx="9251">
                  <c:v>5.5176318750015998</c:v>
                </c:pt>
                <c:pt idx="9252">
                  <c:v>5.5176774999999996</c:v>
                </c:pt>
                <c:pt idx="9253">
                  <c:v>5.5173449999999997</c:v>
                </c:pt>
                <c:pt idx="9254">
                  <c:v>5.5170031250016001</c:v>
                </c:pt>
                <c:pt idx="9255">
                  <c:v>5.5173449999999997</c:v>
                </c:pt>
                <c:pt idx="9256">
                  <c:v>5.5177212500000001</c:v>
                </c:pt>
                <c:pt idx="9257">
                  <c:v>5.5173525000000003</c:v>
                </c:pt>
                <c:pt idx="9258">
                  <c:v>5.5170106250015998</c:v>
                </c:pt>
                <c:pt idx="9259">
                  <c:v>5.5170368750016001</c:v>
                </c:pt>
                <c:pt idx="9260">
                  <c:v>5.5170906250015994</c:v>
                </c:pt>
                <c:pt idx="9261">
                  <c:v>5.5168206250015999</c:v>
                </c:pt>
                <c:pt idx="9262">
                  <c:v>5.5169131250015999</c:v>
                </c:pt>
                <c:pt idx="9263">
                  <c:v>5.5168437499999996</c:v>
                </c:pt>
                <c:pt idx="9264">
                  <c:v>5.5168806250015994</c:v>
                </c:pt>
                <c:pt idx="9265">
                  <c:v>5.5171406250016002</c:v>
                </c:pt>
                <c:pt idx="9266">
                  <c:v>5.5174837500000002</c:v>
                </c:pt>
                <c:pt idx="9267">
                  <c:v>5.5178149999999997</c:v>
                </c:pt>
                <c:pt idx="9268">
                  <c:v>5.5180568750015997</c:v>
                </c:pt>
                <c:pt idx="9269">
                  <c:v>5.5182574999999998</c:v>
                </c:pt>
                <c:pt idx="9270">
                  <c:v>5.5186468750015996</c:v>
                </c:pt>
                <c:pt idx="9271">
                  <c:v>5.5182250000000002</c:v>
                </c:pt>
                <c:pt idx="9272">
                  <c:v>5.5177868750016001</c:v>
                </c:pt>
                <c:pt idx="9273">
                  <c:v>5.5172718750016001</c:v>
                </c:pt>
                <c:pt idx="9274">
                  <c:v>5.5167406250016002</c:v>
                </c:pt>
                <c:pt idx="9275">
                  <c:v>5.5163356250015996</c:v>
                </c:pt>
                <c:pt idx="9276">
                  <c:v>5.5159500000000001</c:v>
                </c:pt>
                <c:pt idx="9277">
                  <c:v>5.5154787499999998</c:v>
                </c:pt>
                <c:pt idx="9278">
                  <c:v>5.5150656250015997</c:v>
                </c:pt>
                <c:pt idx="9279">
                  <c:v>5.5148931250016</c:v>
                </c:pt>
                <c:pt idx="9280">
                  <c:v>5.5148056250015998</c:v>
                </c:pt>
                <c:pt idx="9281">
                  <c:v>5.5149168750015995</c:v>
                </c:pt>
                <c:pt idx="9282">
                  <c:v>5.5152975</c:v>
                </c:pt>
                <c:pt idx="9283">
                  <c:v>5.5152343750016</c:v>
                </c:pt>
                <c:pt idx="9284">
                  <c:v>5.5154181250015997</c:v>
                </c:pt>
                <c:pt idx="9285">
                  <c:v>5.5158056250016001</c:v>
                </c:pt>
                <c:pt idx="9286">
                  <c:v>5.5161737500000001</c:v>
                </c:pt>
                <c:pt idx="9287">
                  <c:v>5.5164962500000003</c:v>
                </c:pt>
                <c:pt idx="9288">
                  <c:v>5.5168437499999996</c:v>
                </c:pt>
                <c:pt idx="9289">
                  <c:v>5.5172306250015994</c:v>
                </c:pt>
                <c:pt idx="9290">
                  <c:v>5.51756125</c:v>
                </c:pt>
                <c:pt idx="9291">
                  <c:v>5.5177562499999997</c:v>
                </c:pt>
                <c:pt idx="9292">
                  <c:v>5.5181031250016002</c:v>
                </c:pt>
                <c:pt idx="9293">
                  <c:v>5.5180168750015994</c:v>
                </c:pt>
                <c:pt idx="9294">
                  <c:v>5.5180331250016001</c:v>
                </c:pt>
                <c:pt idx="9295">
                  <c:v>5.5176387499999997</c:v>
                </c:pt>
                <c:pt idx="9296">
                  <c:v>5.5171987500000004</c:v>
                </c:pt>
                <c:pt idx="9297">
                  <c:v>5.5167549999999999</c:v>
                </c:pt>
                <c:pt idx="9298">
                  <c:v>5.5163549999999999</c:v>
                </c:pt>
                <c:pt idx="9299">
                  <c:v>5.5159337500000003</c:v>
                </c:pt>
                <c:pt idx="9300">
                  <c:v>5.5155831250015996</c:v>
                </c:pt>
                <c:pt idx="9301">
                  <c:v>5.5159243750015996</c:v>
                </c:pt>
                <c:pt idx="9302">
                  <c:v>5.5155624999999997</c:v>
                </c:pt>
                <c:pt idx="9303">
                  <c:v>5.5151162500000002</c:v>
                </c:pt>
                <c:pt idx="9304">
                  <c:v>5.5147906250015994</c:v>
                </c:pt>
                <c:pt idx="9305">
                  <c:v>5.5144206250016001</c:v>
                </c:pt>
                <c:pt idx="9306">
                  <c:v>5.5143493750015997</c:v>
                </c:pt>
                <c:pt idx="9307">
                  <c:v>5.5147318750015994</c:v>
                </c:pt>
                <c:pt idx="9308">
                  <c:v>5.5148543750016001</c:v>
                </c:pt>
                <c:pt idx="9309">
                  <c:v>5.5150318750015996</c:v>
                </c:pt>
                <c:pt idx="9310">
                  <c:v>5.5150474999999997</c:v>
                </c:pt>
                <c:pt idx="9311">
                  <c:v>5.5147199999999996</c:v>
                </c:pt>
                <c:pt idx="9312">
                  <c:v>5.5143112500000004</c:v>
                </c:pt>
                <c:pt idx="9313">
                  <c:v>5.5139343750015994</c:v>
                </c:pt>
                <c:pt idx="9314">
                  <c:v>5.5135531250016001</c:v>
                </c:pt>
                <c:pt idx="9315">
                  <c:v>5.5132225000000004</c:v>
                </c:pt>
                <c:pt idx="9316">
                  <c:v>5.5133118750015999</c:v>
                </c:pt>
                <c:pt idx="9317">
                  <c:v>5.5129087500000002</c:v>
                </c:pt>
                <c:pt idx="9318">
                  <c:v>5.5125543750016002</c:v>
                </c:pt>
                <c:pt idx="9319">
                  <c:v>5.5122043750016001</c:v>
                </c:pt>
                <c:pt idx="9320">
                  <c:v>5.5117431250015994</c:v>
                </c:pt>
                <c:pt idx="9321">
                  <c:v>5.5113693750015997</c:v>
                </c:pt>
                <c:pt idx="9322">
                  <c:v>5.5110018750015994</c:v>
                </c:pt>
                <c:pt idx="9323">
                  <c:v>5.5105987499999998</c:v>
                </c:pt>
                <c:pt idx="9324">
                  <c:v>5.5101975000000003</c:v>
                </c:pt>
                <c:pt idx="9325">
                  <c:v>5.5097656250015996</c:v>
                </c:pt>
                <c:pt idx="9326">
                  <c:v>5.5095987500000003</c:v>
                </c:pt>
                <c:pt idx="9327">
                  <c:v>5.5099274999999999</c:v>
                </c:pt>
                <c:pt idx="9328">
                  <c:v>5.5098624999999997</c:v>
                </c:pt>
                <c:pt idx="9329">
                  <c:v>5.5099881250016001</c:v>
                </c:pt>
                <c:pt idx="9330">
                  <c:v>5.5097906250015996</c:v>
                </c:pt>
                <c:pt idx="9331">
                  <c:v>5.5093312499999998</c:v>
                </c:pt>
                <c:pt idx="9332">
                  <c:v>5.50895125</c:v>
                </c:pt>
                <c:pt idx="9333">
                  <c:v>5.5085249999999997</c:v>
                </c:pt>
                <c:pt idx="9334">
                  <c:v>5.5083912499999999</c:v>
                </c:pt>
                <c:pt idx="9335">
                  <c:v>5.5086143750016001</c:v>
                </c:pt>
                <c:pt idx="9336">
                  <c:v>5.5089474999999997</c:v>
                </c:pt>
                <c:pt idx="9337">
                  <c:v>5.5092693750016002</c:v>
                </c:pt>
                <c:pt idx="9338">
                  <c:v>5.5095912499999997</c:v>
                </c:pt>
                <c:pt idx="9339">
                  <c:v>5.5099612499999999</c:v>
                </c:pt>
                <c:pt idx="9340">
                  <c:v>5.5097887500000002</c:v>
                </c:pt>
                <c:pt idx="9341">
                  <c:v>5.5095731250015998</c:v>
                </c:pt>
                <c:pt idx="9342">
                  <c:v>5.5092337499999999</c:v>
                </c:pt>
                <c:pt idx="9343">
                  <c:v>5.5088743750016</c:v>
                </c:pt>
                <c:pt idx="9344">
                  <c:v>5.5085050000000004</c:v>
                </c:pt>
                <c:pt idx="9345">
                  <c:v>5.5081075000000004</c:v>
                </c:pt>
                <c:pt idx="9346">
                  <c:v>5.5080968750016002</c:v>
                </c:pt>
                <c:pt idx="9347">
                  <c:v>5.5080068750016</c:v>
                </c:pt>
                <c:pt idx="9348">
                  <c:v>5.5079043750015995</c:v>
                </c:pt>
                <c:pt idx="9349">
                  <c:v>5.5076493750015993</c:v>
                </c:pt>
                <c:pt idx="9350">
                  <c:v>5.5073306250015994</c:v>
                </c:pt>
                <c:pt idx="9351">
                  <c:v>5.5070337499999997</c:v>
                </c:pt>
                <c:pt idx="9352">
                  <c:v>5.5069350000000004</c:v>
                </c:pt>
                <c:pt idx="9353">
                  <c:v>5.5073024999999998</c:v>
                </c:pt>
                <c:pt idx="9354">
                  <c:v>5.5076237499999996</c:v>
                </c:pt>
                <c:pt idx="9355">
                  <c:v>5.5079525</c:v>
                </c:pt>
                <c:pt idx="9356">
                  <c:v>5.5082899999999997</c:v>
                </c:pt>
                <c:pt idx="9357">
                  <c:v>5.5086393750016001</c:v>
                </c:pt>
                <c:pt idx="9358">
                  <c:v>5.5089806250016</c:v>
                </c:pt>
                <c:pt idx="9359">
                  <c:v>5.5090649999999997</c:v>
                </c:pt>
                <c:pt idx="9360">
                  <c:v>5.5087374999999996</c:v>
                </c:pt>
                <c:pt idx="9361">
                  <c:v>5.5083168750015998</c:v>
                </c:pt>
                <c:pt idx="9362">
                  <c:v>5.5078437500000001</c:v>
                </c:pt>
                <c:pt idx="9363">
                  <c:v>5.5074187500000003</c:v>
                </c:pt>
                <c:pt idx="9364">
                  <c:v>5.5070474999999997</c:v>
                </c:pt>
                <c:pt idx="9365">
                  <c:v>5.5067131250015997</c:v>
                </c:pt>
                <c:pt idx="9366">
                  <c:v>5.5063756250016</c:v>
                </c:pt>
                <c:pt idx="9367">
                  <c:v>5.5060218750015997</c:v>
                </c:pt>
                <c:pt idx="9368">
                  <c:v>5.5055906250015996</c:v>
                </c:pt>
                <c:pt idx="9369">
                  <c:v>5.5052424999999996</c:v>
                </c:pt>
                <c:pt idx="9370">
                  <c:v>5.5051275000000004</c:v>
                </c:pt>
                <c:pt idx="9371">
                  <c:v>5.5051818750015995</c:v>
                </c:pt>
                <c:pt idx="9372">
                  <c:v>5.5049581250015995</c:v>
                </c:pt>
                <c:pt idx="9373">
                  <c:v>5.5051024999999996</c:v>
                </c:pt>
                <c:pt idx="9374">
                  <c:v>5.5055050000000003</c:v>
                </c:pt>
                <c:pt idx="9375">
                  <c:v>5.5058531250015994</c:v>
                </c:pt>
                <c:pt idx="9376">
                  <c:v>5.5062412500000004</c:v>
                </c:pt>
                <c:pt idx="9377">
                  <c:v>5.5061450000000001</c:v>
                </c:pt>
                <c:pt idx="9378">
                  <c:v>5.50644125</c:v>
                </c:pt>
                <c:pt idx="9379">
                  <c:v>5.5065287500000002</c:v>
                </c:pt>
                <c:pt idx="9380">
                  <c:v>5.5068537500000003</c:v>
                </c:pt>
                <c:pt idx="9381">
                  <c:v>5.5072299999999998</c:v>
                </c:pt>
                <c:pt idx="9382">
                  <c:v>5.5072274999999999</c:v>
                </c:pt>
                <c:pt idx="9383">
                  <c:v>5.5071668750015998</c:v>
                </c:pt>
                <c:pt idx="9384">
                  <c:v>5.5071574999999999</c:v>
                </c:pt>
                <c:pt idx="9385">
                  <c:v>5.5068324999999998</c:v>
                </c:pt>
                <c:pt idx="9386">
                  <c:v>5.5064212499999998</c:v>
                </c:pt>
                <c:pt idx="9387">
                  <c:v>5.5060512499999996</c:v>
                </c:pt>
                <c:pt idx="9388">
                  <c:v>5.5056925000000003</c:v>
                </c:pt>
                <c:pt idx="9389">
                  <c:v>5.50522125</c:v>
                </c:pt>
                <c:pt idx="9390">
                  <c:v>5.5048381250015996</c:v>
                </c:pt>
                <c:pt idx="9391">
                  <c:v>5.5044206250015995</c:v>
                </c:pt>
                <c:pt idx="9392">
                  <c:v>5.5038962500000004</c:v>
                </c:pt>
                <c:pt idx="9393">
                  <c:v>5.5034487499999996</c:v>
                </c:pt>
                <c:pt idx="9394">
                  <c:v>5.5031006250015997</c:v>
                </c:pt>
                <c:pt idx="9395">
                  <c:v>5.5027781250015995</c:v>
                </c:pt>
                <c:pt idx="9396">
                  <c:v>5.5028312499999998</c:v>
                </c:pt>
                <c:pt idx="9397">
                  <c:v>5.5031793750015998</c:v>
                </c:pt>
                <c:pt idx="9398">
                  <c:v>5.5035687500000003</c:v>
                </c:pt>
                <c:pt idx="9399">
                  <c:v>5.5039850000000001</c:v>
                </c:pt>
                <c:pt idx="9400">
                  <c:v>5.5038043750016001</c:v>
                </c:pt>
                <c:pt idx="9401">
                  <c:v>5.5033399999999997</c:v>
                </c:pt>
                <c:pt idx="9402">
                  <c:v>5.5029975000000002</c:v>
                </c:pt>
                <c:pt idx="9403">
                  <c:v>5.5026731250015999</c:v>
                </c:pt>
                <c:pt idx="9404">
                  <c:v>5.5022737499999996</c:v>
                </c:pt>
                <c:pt idx="9405">
                  <c:v>5.5019237499999996</c:v>
                </c:pt>
                <c:pt idx="9406">
                  <c:v>5.5017106250015999</c:v>
                </c:pt>
                <c:pt idx="9407">
                  <c:v>5.5020893750016002</c:v>
                </c:pt>
                <c:pt idx="9408">
                  <c:v>5.5024212500000003</c:v>
                </c:pt>
                <c:pt idx="9409">
                  <c:v>5.5024543750015997</c:v>
                </c:pt>
                <c:pt idx="9410">
                  <c:v>5.5028456250015996</c:v>
                </c:pt>
                <c:pt idx="9411">
                  <c:v>5.5032106250016</c:v>
                </c:pt>
                <c:pt idx="9412">
                  <c:v>5.5035956250015996</c:v>
                </c:pt>
                <c:pt idx="9413">
                  <c:v>5.5032293750015997</c:v>
                </c:pt>
                <c:pt idx="9414">
                  <c:v>5.50287375</c:v>
                </c:pt>
                <c:pt idx="9415">
                  <c:v>5.5025143750016001</c:v>
                </c:pt>
                <c:pt idx="9416">
                  <c:v>5.5023324999999996</c:v>
                </c:pt>
                <c:pt idx="9417">
                  <c:v>5.50238125</c:v>
                </c:pt>
                <c:pt idx="9418">
                  <c:v>5.5027081250015994</c:v>
                </c:pt>
                <c:pt idx="9419">
                  <c:v>5.5025181250015995</c:v>
                </c:pt>
                <c:pt idx="9420">
                  <c:v>5.5023537500000002</c:v>
                </c:pt>
                <c:pt idx="9421">
                  <c:v>5.5019918750015995</c:v>
                </c:pt>
                <c:pt idx="9422">
                  <c:v>5.5016143750015996</c:v>
                </c:pt>
                <c:pt idx="9423">
                  <c:v>5.5012681250015998</c:v>
                </c:pt>
                <c:pt idx="9424">
                  <c:v>5.5008774999999996</c:v>
                </c:pt>
                <c:pt idx="9425">
                  <c:v>5.5004781250015995</c:v>
                </c:pt>
                <c:pt idx="9426">
                  <c:v>5.5002318750015995</c:v>
                </c:pt>
                <c:pt idx="9427">
                  <c:v>5.5004249999999999</c:v>
                </c:pt>
                <c:pt idx="9428">
                  <c:v>5.5007668750015997</c:v>
                </c:pt>
                <c:pt idx="9429">
                  <c:v>5.5011218750015995</c:v>
                </c:pt>
                <c:pt idx="9430">
                  <c:v>5.5015650000000003</c:v>
                </c:pt>
                <c:pt idx="9431">
                  <c:v>5.5018956250016</c:v>
                </c:pt>
                <c:pt idx="9432">
                  <c:v>5.5022275</c:v>
                </c:pt>
                <c:pt idx="9433">
                  <c:v>5.5023749999999998</c:v>
                </c:pt>
                <c:pt idx="9434">
                  <c:v>5.5019643750015996</c:v>
                </c:pt>
                <c:pt idx="9435">
                  <c:v>5.5015450000000001</c:v>
                </c:pt>
                <c:pt idx="9436">
                  <c:v>5.5011200000000002</c:v>
                </c:pt>
                <c:pt idx="9437">
                  <c:v>5.5010106250015998</c:v>
                </c:pt>
                <c:pt idx="9438">
                  <c:v>5.5009956250015994</c:v>
                </c:pt>
                <c:pt idx="9439">
                  <c:v>5.5010574999999999</c:v>
                </c:pt>
                <c:pt idx="9440">
                  <c:v>5.5010149999999998</c:v>
                </c:pt>
                <c:pt idx="9441">
                  <c:v>5.5006737499999998</c:v>
                </c:pt>
                <c:pt idx="9442">
                  <c:v>5.5002568750015994</c:v>
                </c:pt>
                <c:pt idx="9443">
                  <c:v>5.4999137500000002</c:v>
                </c:pt>
                <c:pt idx="9444">
                  <c:v>5.5002718750015998</c:v>
                </c:pt>
                <c:pt idx="9445">
                  <c:v>5.4997887499999996</c:v>
                </c:pt>
                <c:pt idx="9446">
                  <c:v>5.4994281250016002</c:v>
                </c:pt>
                <c:pt idx="9447">
                  <c:v>5.4993875000000001</c:v>
                </c:pt>
                <c:pt idx="9448">
                  <c:v>5.4993062500000001</c:v>
                </c:pt>
                <c:pt idx="9449">
                  <c:v>5.4991187500000001</c:v>
                </c:pt>
                <c:pt idx="9450">
                  <c:v>5.4994512499999999</c:v>
                </c:pt>
                <c:pt idx="9451">
                  <c:v>5.4998168750016001</c:v>
                </c:pt>
                <c:pt idx="9452">
                  <c:v>5.5001456250015996</c:v>
                </c:pt>
                <c:pt idx="9453">
                  <c:v>5.4999824999999998</c:v>
                </c:pt>
                <c:pt idx="9454">
                  <c:v>5.4996218750015995</c:v>
                </c:pt>
                <c:pt idx="9455">
                  <c:v>5.4992881250016001</c:v>
                </c:pt>
                <c:pt idx="9456">
                  <c:v>5.4989437499999996</c:v>
                </c:pt>
                <c:pt idx="9457">
                  <c:v>5.4985243750016002</c:v>
                </c:pt>
                <c:pt idx="9458">
                  <c:v>5.4980618750015999</c:v>
                </c:pt>
                <c:pt idx="9459">
                  <c:v>5.4976243750015996</c:v>
                </c:pt>
                <c:pt idx="9460">
                  <c:v>5.4971581250015999</c:v>
                </c:pt>
                <c:pt idx="9461">
                  <c:v>5.4968281250016</c:v>
                </c:pt>
                <c:pt idx="9462">
                  <c:v>5.4962643750015996</c:v>
                </c:pt>
                <c:pt idx="9463">
                  <c:v>5.4957256250016</c:v>
                </c:pt>
                <c:pt idx="9464">
                  <c:v>5.4952718750015999</c:v>
                </c:pt>
                <c:pt idx="9465">
                  <c:v>5.494885</c:v>
                </c:pt>
                <c:pt idx="9466">
                  <c:v>5.4944687500000002</c:v>
                </c:pt>
                <c:pt idx="9467">
                  <c:v>5.4943850000000003</c:v>
                </c:pt>
                <c:pt idx="9468">
                  <c:v>5.4947237500000004</c:v>
                </c:pt>
                <c:pt idx="9469">
                  <c:v>5.4950793750016</c:v>
                </c:pt>
                <c:pt idx="9470">
                  <c:v>5.4954499999999999</c:v>
                </c:pt>
                <c:pt idx="9471">
                  <c:v>5.4958062500000002</c:v>
                </c:pt>
                <c:pt idx="9472">
                  <c:v>5.4961731250015999</c:v>
                </c:pt>
                <c:pt idx="9473">
                  <c:v>5.4963118750015996</c:v>
                </c:pt>
                <c:pt idx="9474">
                  <c:v>5.4964556250015999</c:v>
                </c:pt>
                <c:pt idx="9475">
                  <c:v>5.4967756250016002</c:v>
                </c:pt>
                <c:pt idx="9476">
                  <c:v>5.4971243750015999</c:v>
                </c:pt>
                <c:pt idx="9477">
                  <c:v>5.4970843750015996</c:v>
                </c:pt>
                <c:pt idx="9478">
                  <c:v>5.4969718750015995</c:v>
                </c:pt>
                <c:pt idx="9479">
                  <c:v>5.4966318750015999</c:v>
                </c:pt>
                <c:pt idx="9480">
                  <c:v>5.4965018750015995</c:v>
                </c:pt>
                <c:pt idx="9481">
                  <c:v>5.4961812500000002</c:v>
                </c:pt>
                <c:pt idx="9482">
                  <c:v>5.4956125</c:v>
                </c:pt>
                <c:pt idx="9483">
                  <c:v>5.4951793750015998</c:v>
                </c:pt>
                <c:pt idx="9484">
                  <c:v>5.4948424999999999</c:v>
                </c:pt>
                <c:pt idx="9485">
                  <c:v>5.4944756250015994</c:v>
                </c:pt>
                <c:pt idx="9486">
                  <c:v>5.4941156250015997</c:v>
                </c:pt>
                <c:pt idx="9487">
                  <c:v>5.4938137500000002</c:v>
                </c:pt>
                <c:pt idx="9488">
                  <c:v>5.4939631250016001</c:v>
                </c:pt>
                <c:pt idx="9489">
                  <c:v>5.4941437500000001</c:v>
                </c:pt>
                <c:pt idx="9490">
                  <c:v>5.4944681250015996</c:v>
                </c:pt>
                <c:pt idx="9491">
                  <c:v>5.4947881250016</c:v>
                </c:pt>
                <c:pt idx="9492">
                  <c:v>5.4951718750016001</c:v>
                </c:pt>
                <c:pt idx="9493">
                  <c:v>5.4955274999999997</c:v>
                </c:pt>
                <c:pt idx="9494">
                  <c:v>5.4958706250015998</c:v>
                </c:pt>
                <c:pt idx="9495">
                  <c:v>5.4962099999999996</c:v>
                </c:pt>
                <c:pt idx="9496">
                  <c:v>5.4964256250016001</c:v>
                </c:pt>
                <c:pt idx="9497">
                  <c:v>5.4968487499999998</c:v>
                </c:pt>
                <c:pt idx="9498">
                  <c:v>5.4972706250016001</c:v>
                </c:pt>
                <c:pt idx="9499">
                  <c:v>5.49696125</c:v>
                </c:pt>
                <c:pt idx="9500">
                  <c:v>5.4972443750015998</c:v>
                </c:pt>
                <c:pt idx="9501">
                  <c:v>5.4969593750015999</c:v>
                </c:pt>
                <c:pt idx="9502">
                  <c:v>5.4966062500000001</c:v>
                </c:pt>
                <c:pt idx="9503">
                  <c:v>5.4961137500000001</c:v>
                </c:pt>
                <c:pt idx="9504">
                  <c:v>5.4957631250015995</c:v>
                </c:pt>
                <c:pt idx="9505">
                  <c:v>5.4954225000000001</c:v>
                </c:pt>
                <c:pt idx="9506">
                  <c:v>5.4949862500000002</c:v>
                </c:pt>
                <c:pt idx="9507">
                  <c:v>5.4944968750015999</c:v>
                </c:pt>
                <c:pt idx="9508">
                  <c:v>5.4940456250015997</c:v>
                </c:pt>
                <c:pt idx="9509">
                  <c:v>5.4936412499999996</c:v>
                </c:pt>
                <c:pt idx="9510">
                  <c:v>5.4932375000000002</c:v>
                </c:pt>
                <c:pt idx="9511">
                  <c:v>5.49290375</c:v>
                </c:pt>
                <c:pt idx="9512">
                  <c:v>5.4930318750015994</c:v>
                </c:pt>
                <c:pt idx="9513">
                  <c:v>5.4933812499999997</c:v>
                </c:pt>
                <c:pt idx="9514">
                  <c:v>5.4936274999999997</c:v>
                </c:pt>
                <c:pt idx="9515">
                  <c:v>5.4940150000000001</c:v>
                </c:pt>
                <c:pt idx="9516">
                  <c:v>5.4944050000000004</c:v>
                </c:pt>
                <c:pt idx="9517">
                  <c:v>5.4947368750015997</c:v>
                </c:pt>
                <c:pt idx="9518">
                  <c:v>5.4943681250015999</c:v>
                </c:pt>
                <c:pt idx="9519">
                  <c:v>5.4946668750015997</c:v>
                </c:pt>
                <c:pt idx="9520">
                  <c:v>5.4950362500000001</c:v>
                </c:pt>
                <c:pt idx="9521">
                  <c:v>5.4953743750015995</c:v>
                </c:pt>
                <c:pt idx="9522">
                  <c:v>5.4957818750016001</c:v>
                </c:pt>
                <c:pt idx="9523">
                  <c:v>5.4954349999999996</c:v>
                </c:pt>
                <c:pt idx="9524">
                  <c:v>5.4955031250015995</c:v>
                </c:pt>
                <c:pt idx="9525">
                  <c:v>5.4955625000000001</c:v>
                </c:pt>
                <c:pt idx="9526">
                  <c:v>5.4959331250016001</c:v>
                </c:pt>
                <c:pt idx="9527">
                  <c:v>5.4962612499999999</c:v>
                </c:pt>
                <c:pt idx="9528">
                  <c:v>5.4962562500000001</c:v>
                </c:pt>
                <c:pt idx="9529">
                  <c:v>5.4958793750016</c:v>
                </c:pt>
                <c:pt idx="9530">
                  <c:v>5.4954656250016001</c:v>
                </c:pt>
                <c:pt idx="9531">
                  <c:v>5.4951393750015995</c:v>
                </c:pt>
                <c:pt idx="9532">
                  <c:v>5.4951606250016001</c:v>
                </c:pt>
                <c:pt idx="9533">
                  <c:v>5.4955299999999996</c:v>
                </c:pt>
                <c:pt idx="9534">
                  <c:v>5.4956106250015999</c:v>
                </c:pt>
                <c:pt idx="9535">
                  <c:v>5.4952037499999999</c:v>
                </c:pt>
                <c:pt idx="9536">
                  <c:v>5.4947999999999997</c:v>
                </c:pt>
                <c:pt idx="9537">
                  <c:v>5.4944318750015997</c:v>
                </c:pt>
                <c:pt idx="9538">
                  <c:v>5.4944300000000004</c:v>
                </c:pt>
                <c:pt idx="9539">
                  <c:v>5.4941956250016002</c:v>
                </c:pt>
                <c:pt idx="9540">
                  <c:v>5.4937506250016002</c:v>
                </c:pt>
                <c:pt idx="9541">
                  <c:v>5.4933868750016002</c:v>
                </c:pt>
                <c:pt idx="9542">
                  <c:v>5.4929756250016002</c:v>
                </c:pt>
                <c:pt idx="9543">
                  <c:v>5.4926000000000004</c:v>
                </c:pt>
                <c:pt idx="9544">
                  <c:v>5.4921018750016</c:v>
                </c:pt>
                <c:pt idx="9545">
                  <c:v>5.4917274999999997</c:v>
                </c:pt>
                <c:pt idx="9546">
                  <c:v>5.4917056250015994</c:v>
                </c:pt>
                <c:pt idx="9547">
                  <c:v>5.4921131250016</c:v>
                </c:pt>
                <c:pt idx="9548">
                  <c:v>5.4922800000000001</c:v>
                </c:pt>
                <c:pt idx="9549">
                  <c:v>5.4918387500000003</c:v>
                </c:pt>
                <c:pt idx="9550">
                  <c:v>5.4913606250016</c:v>
                </c:pt>
                <c:pt idx="9551">
                  <c:v>5.4909643750015995</c:v>
                </c:pt>
                <c:pt idx="9552">
                  <c:v>5.4905906250015999</c:v>
                </c:pt>
                <c:pt idx="9553">
                  <c:v>5.4902600000000001</c:v>
                </c:pt>
                <c:pt idx="9554">
                  <c:v>5.4899424999999997</c:v>
                </c:pt>
                <c:pt idx="9555">
                  <c:v>5.4900081250015997</c:v>
                </c:pt>
                <c:pt idx="9556">
                  <c:v>5.4902256250015995</c:v>
                </c:pt>
                <c:pt idx="9557">
                  <c:v>5.4898931250015996</c:v>
                </c:pt>
                <c:pt idx="9558">
                  <c:v>5.4895550000000002</c:v>
                </c:pt>
                <c:pt idx="9559">
                  <c:v>5.4899899999999997</c:v>
                </c:pt>
                <c:pt idx="9560">
                  <c:v>5.4903525000000002</c:v>
                </c:pt>
                <c:pt idx="9561">
                  <c:v>5.4906887500000003</c:v>
                </c:pt>
                <c:pt idx="9562">
                  <c:v>5.4910493750015998</c:v>
                </c:pt>
                <c:pt idx="9563">
                  <c:v>5.4914506250016002</c:v>
                </c:pt>
                <c:pt idx="9564">
                  <c:v>5.4918525000000002</c:v>
                </c:pt>
                <c:pt idx="9565">
                  <c:v>5.4918037499999999</c:v>
                </c:pt>
                <c:pt idx="9566">
                  <c:v>5.4913968750016</c:v>
                </c:pt>
                <c:pt idx="9567">
                  <c:v>5.4909968750016001</c:v>
                </c:pt>
                <c:pt idx="9568">
                  <c:v>5.4906593750015995</c:v>
                </c:pt>
                <c:pt idx="9569">
                  <c:v>5.4910212500000002</c:v>
                </c:pt>
                <c:pt idx="9570">
                  <c:v>5.4913881250015999</c:v>
                </c:pt>
                <c:pt idx="9571">
                  <c:v>5.4917556250016002</c:v>
                </c:pt>
                <c:pt idx="9572">
                  <c:v>5.4920987500000003</c:v>
                </c:pt>
                <c:pt idx="9573">
                  <c:v>5.4924506250015996</c:v>
                </c:pt>
                <c:pt idx="9574">
                  <c:v>5.4922343750015994</c:v>
                </c:pt>
                <c:pt idx="9575">
                  <c:v>5.491835</c:v>
                </c:pt>
                <c:pt idx="9576">
                  <c:v>5.4915093750016002</c:v>
                </c:pt>
                <c:pt idx="9577">
                  <c:v>5.4911693750015997</c:v>
                </c:pt>
                <c:pt idx="9578">
                  <c:v>5.4907556250015999</c:v>
                </c:pt>
                <c:pt idx="9579">
                  <c:v>5.4904193750015997</c:v>
                </c:pt>
                <c:pt idx="9580">
                  <c:v>5.4899606250015998</c:v>
                </c:pt>
                <c:pt idx="9581">
                  <c:v>5.4895068750015996</c:v>
                </c:pt>
                <c:pt idx="9582">
                  <c:v>5.4890506250015996</c:v>
                </c:pt>
                <c:pt idx="9583">
                  <c:v>5.4886962500000003</c:v>
                </c:pt>
                <c:pt idx="9584">
                  <c:v>5.4887087499999998</c:v>
                </c:pt>
                <c:pt idx="9585">
                  <c:v>5.4888899999999996</c:v>
                </c:pt>
                <c:pt idx="9586">
                  <c:v>5.4892118750016001</c:v>
                </c:pt>
                <c:pt idx="9587">
                  <c:v>5.4896012499999998</c:v>
                </c:pt>
                <c:pt idx="9588">
                  <c:v>5.4899825</c:v>
                </c:pt>
                <c:pt idx="9589">
                  <c:v>5.4903681250015994</c:v>
                </c:pt>
                <c:pt idx="9590">
                  <c:v>5.4906981250015994</c:v>
                </c:pt>
                <c:pt idx="9591">
                  <c:v>5.4911018750015996</c:v>
                </c:pt>
                <c:pt idx="9592">
                  <c:v>5.4913425</c:v>
                </c:pt>
                <c:pt idx="9593">
                  <c:v>5.4910206250015996</c:v>
                </c:pt>
                <c:pt idx="9594">
                  <c:v>5.4914443750016</c:v>
                </c:pt>
                <c:pt idx="9595">
                  <c:v>5.4916318750016</c:v>
                </c:pt>
                <c:pt idx="9596">
                  <c:v>5.4918887500000002</c:v>
                </c:pt>
                <c:pt idx="9597">
                  <c:v>5.4916993750016001</c:v>
                </c:pt>
                <c:pt idx="9598">
                  <c:v>5.4920581250015994</c:v>
                </c:pt>
                <c:pt idx="9599">
                  <c:v>5.4917299999999996</c:v>
                </c:pt>
                <c:pt idx="9600">
                  <c:v>5.4913499999999997</c:v>
                </c:pt>
                <c:pt idx="9601">
                  <c:v>5.4909162499999997</c:v>
                </c:pt>
                <c:pt idx="9602">
                  <c:v>5.4904693750015996</c:v>
                </c:pt>
                <c:pt idx="9603">
                  <c:v>5.4899899999999997</c:v>
                </c:pt>
                <c:pt idx="9604">
                  <c:v>5.4894437500000004</c:v>
                </c:pt>
                <c:pt idx="9605">
                  <c:v>5.4889643750015997</c:v>
                </c:pt>
                <c:pt idx="9606">
                  <c:v>5.4885806250015996</c:v>
                </c:pt>
                <c:pt idx="9607">
                  <c:v>5.4881937499999998</c:v>
                </c:pt>
                <c:pt idx="9608">
                  <c:v>5.4877712499999998</c:v>
                </c:pt>
                <c:pt idx="9609">
                  <c:v>5.4874406250016001</c:v>
                </c:pt>
                <c:pt idx="9610">
                  <c:v>5.4874150000000004</c:v>
                </c:pt>
                <c:pt idx="9611">
                  <c:v>5.4877862500000001</c:v>
                </c:pt>
                <c:pt idx="9612">
                  <c:v>5.4881818750016</c:v>
                </c:pt>
                <c:pt idx="9613">
                  <c:v>5.4883525000000004</c:v>
                </c:pt>
                <c:pt idx="9614">
                  <c:v>5.4886774999999997</c:v>
                </c:pt>
                <c:pt idx="9615">
                  <c:v>5.4890518750016</c:v>
                </c:pt>
                <c:pt idx="9616">
                  <c:v>5.4893912499999997</c:v>
                </c:pt>
                <c:pt idx="9617">
                  <c:v>5.4897593750015998</c:v>
                </c:pt>
                <c:pt idx="9618">
                  <c:v>5.4899087499999997</c:v>
                </c:pt>
                <c:pt idx="9619">
                  <c:v>5.4902312499999999</c:v>
                </c:pt>
                <c:pt idx="9620">
                  <c:v>5.4905724999999999</c:v>
                </c:pt>
                <c:pt idx="9621">
                  <c:v>5.4909675</c:v>
                </c:pt>
                <c:pt idx="9622">
                  <c:v>5.4906287499999999</c:v>
                </c:pt>
                <c:pt idx="9623">
                  <c:v>5.4902368750015995</c:v>
                </c:pt>
                <c:pt idx="9624">
                  <c:v>5.4897737500000003</c:v>
                </c:pt>
                <c:pt idx="9625">
                  <c:v>5.4894387499999997</c:v>
                </c:pt>
                <c:pt idx="9626">
                  <c:v>5.4890406250015999</c:v>
                </c:pt>
                <c:pt idx="9627">
                  <c:v>5.4886499999999998</c:v>
                </c:pt>
                <c:pt idx="9628">
                  <c:v>5.48827</c:v>
                </c:pt>
                <c:pt idx="9629">
                  <c:v>5.4878843750015998</c:v>
                </c:pt>
                <c:pt idx="9630">
                  <c:v>5.4875493750016</c:v>
                </c:pt>
                <c:pt idx="9631">
                  <c:v>5.4873443750015998</c:v>
                </c:pt>
                <c:pt idx="9632">
                  <c:v>5.4869931250016002</c:v>
                </c:pt>
                <c:pt idx="9633">
                  <c:v>5.4866206250016001</c:v>
                </c:pt>
                <c:pt idx="9634">
                  <c:v>5.48626375</c:v>
                </c:pt>
                <c:pt idx="9635">
                  <c:v>5.4861374999999999</c:v>
                </c:pt>
                <c:pt idx="9636">
                  <c:v>5.4865599999999999</c:v>
                </c:pt>
                <c:pt idx="9637">
                  <c:v>5.4869093750015994</c:v>
                </c:pt>
                <c:pt idx="9638">
                  <c:v>5.4872231250015995</c:v>
                </c:pt>
                <c:pt idx="9639">
                  <c:v>5.4875487500000002</c:v>
                </c:pt>
                <c:pt idx="9640">
                  <c:v>5.4879112499999998</c:v>
                </c:pt>
                <c:pt idx="9641">
                  <c:v>5.4883100000000002</c:v>
                </c:pt>
                <c:pt idx="9642">
                  <c:v>5.4887318750015996</c:v>
                </c:pt>
                <c:pt idx="9643">
                  <c:v>5.4891112499999997</c:v>
                </c:pt>
                <c:pt idx="9644">
                  <c:v>5.4894906250015998</c:v>
                </c:pt>
                <c:pt idx="9645">
                  <c:v>5.4898556250016002</c:v>
                </c:pt>
                <c:pt idx="9646">
                  <c:v>5.4895006250015994</c:v>
                </c:pt>
                <c:pt idx="9647">
                  <c:v>5.4891762499999999</c:v>
                </c:pt>
                <c:pt idx="9648">
                  <c:v>5.4892587500000003</c:v>
                </c:pt>
                <c:pt idx="9649">
                  <c:v>5.4894049999999996</c:v>
                </c:pt>
                <c:pt idx="9650">
                  <c:v>5.4895156250015997</c:v>
                </c:pt>
                <c:pt idx="9651">
                  <c:v>5.4891687500000002</c:v>
                </c:pt>
                <c:pt idx="9652">
                  <c:v>5.4887668750016001</c:v>
                </c:pt>
                <c:pt idx="9653">
                  <c:v>5.4883600000000001</c:v>
                </c:pt>
                <c:pt idx="9654">
                  <c:v>5.4880012499999999</c:v>
                </c:pt>
                <c:pt idx="9655">
                  <c:v>5.4876737499999999</c:v>
                </c:pt>
                <c:pt idx="9656">
                  <c:v>5.4873531250015999</c:v>
                </c:pt>
                <c:pt idx="9657">
                  <c:v>5.4872699999999996</c:v>
                </c:pt>
                <c:pt idx="9658">
                  <c:v>5.4876962499999999</c:v>
                </c:pt>
                <c:pt idx="9659">
                  <c:v>5.4881212499999998</c:v>
                </c:pt>
                <c:pt idx="9660">
                  <c:v>5.4884612500000003</c:v>
                </c:pt>
                <c:pt idx="9661">
                  <c:v>5.4888731250016001</c:v>
                </c:pt>
                <c:pt idx="9662">
                  <c:v>5.4891943750015999</c:v>
                </c:pt>
                <c:pt idx="9663">
                  <c:v>5.4895537499999998</c:v>
                </c:pt>
                <c:pt idx="9664">
                  <c:v>5.4890137499999998</c:v>
                </c:pt>
                <c:pt idx="9665">
                  <c:v>5.4885218750015996</c:v>
                </c:pt>
                <c:pt idx="9666">
                  <c:v>5.4880218750015999</c:v>
                </c:pt>
                <c:pt idx="9667">
                  <c:v>5.4875631250015999</c:v>
                </c:pt>
                <c:pt idx="9668">
                  <c:v>5.4872206250015996</c:v>
                </c:pt>
                <c:pt idx="9669">
                  <c:v>5.4868437500000002</c:v>
                </c:pt>
                <c:pt idx="9670">
                  <c:v>5.4864418750016002</c:v>
                </c:pt>
                <c:pt idx="9671">
                  <c:v>5.4860956250015995</c:v>
                </c:pt>
                <c:pt idx="9672">
                  <c:v>5.48576</c:v>
                </c:pt>
                <c:pt idx="9673">
                  <c:v>5.48579375</c:v>
                </c:pt>
                <c:pt idx="9674">
                  <c:v>5.4854656250015994</c:v>
                </c:pt>
                <c:pt idx="9675">
                  <c:v>5.4850881250015995</c:v>
                </c:pt>
                <c:pt idx="9676">
                  <c:v>5.4854343750016001</c:v>
                </c:pt>
                <c:pt idx="9677">
                  <c:v>5.4850137500000002</c:v>
                </c:pt>
                <c:pt idx="9678">
                  <c:v>5.4846649999999997</c:v>
                </c:pt>
                <c:pt idx="9679">
                  <c:v>5.4842343750015994</c:v>
                </c:pt>
                <c:pt idx="9680">
                  <c:v>5.4838743750015997</c:v>
                </c:pt>
                <c:pt idx="9681">
                  <c:v>5.4835225000000003</c:v>
                </c:pt>
                <c:pt idx="9682">
                  <c:v>5.4835987499999996</c:v>
                </c:pt>
                <c:pt idx="9683">
                  <c:v>5.4839506250015999</c:v>
                </c:pt>
                <c:pt idx="9684">
                  <c:v>5.4843087500000003</c:v>
                </c:pt>
                <c:pt idx="9685">
                  <c:v>5.4846931250016002</c:v>
                </c:pt>
                <c:pt idx="9686">
                  <c:v>5.4851093750016</c:v>
                </c:pt>
                <c:pt idx="9687">
                  <c:v>5.4854631250015995</c:v>
                </c:pt>
                <c:pt idx="9688">
                  <c:v>5.4858656250015994</c:v>
                </c:pt>
                <c:pt idx="9689">
                  <c:v>5.4854731250016</c:v>
                </c:pt>
                <c:pt idx="9690">
                  <c:v>5.4851324999999997</c:v>
                </c:pt>
                <c:pt idx="9691">
                  <c:v>5.4853874999999999</c:v>
                </c:pt>
                <c:pt idx="9692">
                  <c:v>5.48565375</c:v>
                </c:pt>
                <c:pt idx="9693">
                  <c:v>5.4860656250015998</c:v>
                </c:pt>
                <c:pt idx="9694">
                  <c:v>5.4865693750015998</c:v>
                </c:pt>
                <c:pt idx="9695">
                  <c:v>5.48692125</c:v>
                </c:pt>
                <c:pt idx="9696">
                  <c:v>5.4870437499999998</c:v>
                </c:pt>
                <c:pt idx="9697">
                  <c:v>5.4867218750015994</c:v>
                </c:pt>
                <c:pt idx="9698">
                  <c:v>5.4863274999999998</c:v>
                </c:pt>
                <c:pt idx="9699">
                  <c:v>5.4859375000000004</c:v>
                </c:pt>
                <c:pt idx="9700">
                  <c:v>5.4856043750015999</c:v>
                </c:pt>
                <c:pt idx="9701">
                  <c:v>5.4856156250015999</c:v>
                </c:pt>
                <c:pt idx="9702">
                  <c:v>5.4852212500000004</c:v>
                </c:pt>
                <c:pt idx="9703">
                  <c:v>5.4848643750015995</c:v>
                </c:pt>
                <c:pt idx="9704">
                  <c:v>5.4845418750016002</c:v>
                </c:pt>
                <c:pt idx="9705">
                  <c:v>5.4841531250015993</c:v>
                </c:pt>
                <c:pt idx="9706">
                  <c:v>5.4844918750015994</c:v>
                </c:pt>
                <c:pt idx="9707">
                  <c:v>5.4842618750016001</c:v>
                </c:pt>
                <c:pt idx="9708">
                  <c:v>5.4839168750015999</c:v>
                </c:pt>
                <c:pt idx="9709">
                  <c:v>5.4835149999999997</c:v>
                </c:pt>
                <c:pt idx="9710">
                  <c:v>5.4835156250015995</c:v>
                </c:pt>
                <c:pt idx="9711">
                  <c:v>5.4838606250015998</c:v>
                </c:pt>
                <c:pt idx="9712">
                  <c:v>5.4841943750016</c:v>
                </c:pt>
                <c:pt idx="9713">
                  <c:v>5.4845525000000004</c:v>
                </c:pt>
                <c:pt idx="9714">
                  <c:v>5.4848793750015998</c:v>
                </c:pt>
                <c:pt idx="9715">
                  <c:v>5.48527875</c:v>
                </c:pt>
                <c:pt idx="9716">
                  <c:v>5.4856325000000004</c:v>
                </c:pt>
                <c:pt idx="9717">
                  <c:v>5.4860362499999997</c:v>
                </c:pt>
                <c:pt idx="9718">
                  <c:v>5.4863768750016</c:v>
                </c:pt>
                <c:pt idx="9719">
                  <c:v>5.4866193750015997</c:v>
                </c:pt>
                <c:pt idx="9720">
                  <c:v>5.4863631250016001</c:v>
                </c:pt>
                <c:pt idx="9721">
                  <c:v>5.4865300000000001</c:v>
                </c:pt>
                <c:pt idx="9722">
                  <c:v>5.4865556250015999</c:v>
                </c:pt>
                <c:pt idx="9723">
                  <c:v>5.4862287500000004</c:v>
                </c:pt>
                <c:pt idx="9724">
                  <c:v>5.4858487499999997</c:v>
                </c:pt>
                <c:pt idx="9725">
                  <c:v>5.48551375</c:v>
                </c:pt>
                <c:pt idx="9726">
                  <c:v>5.48516125</c:v>
                </c:pt>
                <c:pt idx="9727">
                  <c:v>5.4847425000000003</c:v>
                </c:pt>
                <c:pt idx="9728">
                  <c:v>5.4842893750016</c:v>
                </c:pt>
                <c:pt idx="9729">
                  <c:v>5.4837506250015995</c:v>
                </c:pt>
                <c:pt idx="9730">
                  <c:v>5.4832993750016001</c:v>
                </c:pt>
                <c:pt idx="9731">
                  <c:v>5.4828250000000001</c:v>
                </c:pt>
                <c:pt idx="9732">
                  <c:v>5.4823731250016001</c:v>
                </c:pt>
                <c:pt idx="9733">
                  <c:v>5.4819887500000002</c:v>
                </c:pt>
                <c:pt idx="9734">
                  <c:v>5.4816668750015998</c:v>
                </c:pt>
                <c:pt idx="9735">
                  <c:v>5.4815550000000002</c:v>
                </c:pt>
                <c:pt idx="9736">
                  <c:v>5.4819406250015996</c:v>
                </c:pt>
                <c:pt idx="9737">
                  <c:v>5.4823199999999996</c:v>
                </c:pt>
                <c:pt idx="9738">
                  <c:v>5.4827356250015997</c:v>
                </c:pt>
                <c:pt idx="9739">
                  <c:v>5.4831206250015994</c:v>
                </c:pt>
                <c:pt idx="9740">
                  <c:v>5.4833175000000001</c:v>
                </c:pt>
                <c:pt idx="9741">
                  <c:v>5.4836862499999999</c:v>
                </c:pt>
                <c:pt idx="9742">
                  <c:v>5.4840400000000002</c:v>
                </c:pt>
                <c:pt idx="9743">
                  <c:v>5.4843756250015998</c:v>
                </c:pt>
                <c:pt idx="9744">
                  <c:v>5.4844093750015999</c:v>
                </c:pt>
                <c:pt idx="9745">
                  <c:v>5.4840437499999997</c:v>
                </c:pt>
                <c:pt idx="9746">
                  <c:v>5.4841337499999998</c:v>
                </c:pt>
                <c:pt idx="9747">
                  <c:v>5.4844575000000004</c:v>
                </c:pt>
                <c:pt idx="9748">
                  <c:v>5.4848718750016001</c:v>
                </c:pt>
                <c:pt idx="9749">
                  <c:v>5.4851937499999996</c:v>
                </c:pt>
                <c:pt idx="9750">
                  <c:v>5.4849481250015995</c:v>
                </c:pt>
                <c:pt idx="9751">
                  <c:v>5.4845375000000001</c:v>
                </c:pt>
                <c:pt idx="9752">
                  <c:v>5.4840468750015994</c:v>
                </c:pt>
                <c:pt idx="9753">
                  <c:v>5.4835687499999999</c:v>
                </c:pt>
                <c:pt idx="9754">
                  <c:v>5.4831481250016001</c:v>
                </c:pt>
                <c:pt idx="9755">
                  <c:v>5.4829256250015996</c:v>
                </c:pt>
                <c:pt idx="9756">
                  <c:v>5.48286125</c:v>
                </c:pt>
                <c:pt idx="9757">
                  <c:v>5.4832700000000001</c:v>
                </c:pt>
                <c:pt idx="9758">
                  <c:v>5.4836099999999997</c:v>
                </c:pt>
                <c:pt idx="9759">
                  <c:v>5.4835506250016</c:v>
                </c:pt>
                <c:pt idx="9760">
                  <c:v>5.4831981250016</c:v>
                </c:pt>
                <c:pt idx="9761">
                  <c:v>5.4830075000000003</c:v>
                </c:pt>
                <c:pt idx="9762">
                  <c:v>5.4833581250016001</c:v>
                </c:pt>
                <c:pt idx="9763">
                  <c:v>5.4836956250015998</c:v>
                </c:pt>
                <c:pt idx="9764">
                  <c:v>5.4835962499999997</c:v>
                </c:pt>
                <c:pt idx="9765">
                  <c:v>5.4839618750015999</c:v>
                </c:pt>
                <c:pt idx="9766">
                  <c:v>5.4837887500000004</c:v>
                </c:pt>
                <c:pt idx="9767">
                  <c:v>5.4841543750015997</c:v>
                </c:pt>
                <c:pt idx="9768">
                  <c:v>5.4844974999999998</c:v>
                </c:pt>
                <c:pt idx="9769">
                  <c:v>5.4848343750015998</c:v>
                </c:pt>
                <c:pt idx="9770">
                  <c:v>5.4852393750015995</c:v>
                </c:pt>
                <c:pt idx="9771">
                  <c:v>5.4848125000000003</c:v>
                </c:pt>
                <c:pt idx="9772">
                  <c:v>5.4844137499999999</c:v>
                </c:pt>
                <c:pt idx="9773">
                  <c:v>5.4839212499999999</c:v>
                </c:pt>
                <c:pt idx="9774">
                  <c:v>5.4835418750015998</c:v>
                </c:pt>
                <c:pt idx="9775">
                  <c:v>5.4831599999999998</c:v>
                </c:pt>
                <c:pt idx="9776">
                  <c:v>5.4827818750016002</c:v>
                </c:pt>
                <c:pt idx="9777">
                  <c:v>5.4824068750016002</c:v>
                </c:pt>
                <c:pt idx="9778">
                  <c:v>5.4820087500000003</c:v>
                </c:pt>
                <c:pt idx="9779">
                  <c:v>5.4823181250015995</c:v>
                </c:pt>
                <c:pt idx="9780">
                  <c:v>5.4825375000000003</c:v>
                </c:pt>
                <c:pt idx="9781">
                  <c:v>5.4828693750015995</c:v>
                </c:pt>
                <c:pt idx="9782">
                  <c:v>5.4830249999999996</c:v>
                </c:pt>
                <c:pt idx="9783">
                  <c:v>5.4834325000000002</c:v>
                </c:pt>
                <c:pt idx="9784">
                  <c:v>5.4838056250016001</c:v>
                </c:pt>
                <c:pt idx="9785">
                  <c:v>5.4841943750016</c:v>
                </c:pt>
                <c:pt idx="9786">
                  <c:v>5.4845300000000003</c:v>
                </c:pt>
                <c:pt idx="9787">
                  <c:v>5.4848768750015999</c:v>
                </c:pt>
                <c:pt idx="9788">
                  <c:v>5.4848918750015994</c:v>
                </c:pt>
                <c:pt idx="9789">
                  <c:v>5.4844687499999996</c:v>
                </c:pt>
                <c:pt idx="9790">
                  <c:v>5.4840456250015999</c:v>
                </c:pt>
                <c:pt idx="9791">
                  <c:v>5.4837075000000004</c:v>
                </c:pt>
                <c:pt idx="9792">
                  <c:v>5.4834668750016</c:v>
                </c:pt>
                <c:pt idx="9793">
                  <c:v>5.4829243750016001</c:v>
                </c:pt>
                <c:pt idx="9794">
                  <c:v>5.4824281250015998</c:v>
                </c:pt>
                <c:pt idx="9795">
                  <c:v>5.4819137500000004</c:v>
                </c:pt>
                <c:pt idx="9796">
                  <c:v>5.4813856250016002</c:v>
                </c:pt>
                <c:pt idx="9797">
                  <c:v>5.4814556250016002</c:v>
                </c:pt>
                <c:pt idx="9798">
                  <c:v>5.4813581250015995</c:v>
                </c:pt>
                <c:pt idx="9799">
                  <c:v>5.4809906250016001</c:v>
                </c:pt>
                <c:pt idx="9800">
                  <c:v>5.4806687500000004</c:v>
                </c:pt>
                <c:pt idx="9801">
                  <c:v>5.4806631250016</c:v>
                </c:pt>
                <c:pt idx="9802">
                  <c:v>5.4809831250015995</c:v>
                </c:pt>
                <c:pt idx="9803">
                  <c:v>5.4810931250015997</c:v>
                </c:pt>
                <c:pt idx="9804">
                  <c:v>5.4811393750016002</c:v>
                </c:pt>
                <c:pt idx="9805">
                  <c:v>5.4814981250015995</c:v>
                </c:pt>
                <c:pt idx="9806">
                  <c:v>5.4818581250016001</c:v>
                </c:pt>
                <c:pt idx="9807">
                  <c:v>5.4818175</c:v>
                </c:pt>
                <c:pt idx="9808">
                  <c:v>5.4821481250015998</c:v>
                </c:pt>
                <c:pt idx="9809">
                  <c:v>5.4825187499999997</c:v>
                </c:pt>
                <c:pt idx="9810">
                  <c:v>5.4828225000000002</c:v>
                </c:pt>
                <c:pt idx="9811">
                  <c:v>5.4831506250016</c:v>
                </c:pt>
                <c:pt idx="9812">
                  <c:v>5.4828124999999996</c:v>
                </c:pt>
                <c:pt idx="9813">
                  <c:v>5.4824412499999999</c:v>
                </c:pt>
                <c:pt idx="9814">
                  <c:v>5.4824237499999997</c:v>
                </c:pt>
                <c:pt idx="9815">
                  <c:v>5.4820837500000001</c:v>
                </c:pt>
                <c:pt idx="9816">
                  <c:v>5.4819737499999999</c:v>
                </c:pt>
                <c:pt idx="9817">
                  <c:v>5.4816337500000003</c:v>
                </c:pt>
                <c:pt idx="9818">
                  <c:v>5.4812487499999998</c:v>
                </c:pt>
                <c:pt idx="9819">
                  <c:v>5.4808475000000003</c:v>
                </c:pt>
                <c:pt idx="9820">
                  <c:v>5.4804768750015995</c:v>
                </c:pt>
                <c:pt idx="9821">
                  <c:v>5.4801243750015995</c:v>
                </c:pt>
                <c:pt idx="9822">
                  <c:v>5.4797487499999997</c:v>
                </c:pt>
                <c:pt idx="9823">
                  <c:v>5.4796318750015995</c:v>
                </c:pt>
                <c:pt idx="9824">
                  <c:v>5.4799943750016</c:v>
                </c:pt>
                <c:pt idx="9825">
                  <c:v>5.4804318750015995</c:v>
                </c:pt>
                <c:pt idx="9826">
                  <c:v>5.4807793750015996</c:v>
                </c:pt>
                <c:pt idx="9827">
                  <c:v>5.4811037499999999</c:v>
                </c:pt>
                <c:pt idx="9828">
                  <c:v>5.4807868750016002</c:v>
                </c:pt>
                <c:pt idx="9829">
                  <c:v>5.4810118750015997</c:v>
                </c:pt>
                <c:pt idx="9830">
                  <c:v>5.4813799999999997</c:v>
                </c:pt>
                <c:pt idx="9831">
                  <c:v>5.4817074999999997</c:v>
                </c:pt>
                <c:pt idx="9832">
                  <c:v>5.4813731250015998</c:v>
                </c:pt>
                <c:pt idx="9833">
                  <c:v>5.4809962499999996</c:v>
                </c:pt>
                <c:pt idx="9834">
                  <c:v>5.4808643750016</c:v>
                </c:pt>
                <c:pt idx="9835">
                  <c:v>5.481185</c:v>
                </c:pt>
                <c:pt idx="9836">
                  <c:v>5.4808124999999999</c:v>
                </c:pt>
                <c:pt idx="9837">
                  <c:v>5.4809081250015996</c:v>
                </c:pt>
                <c:pt idx="9838">
                  <c:v>5.4812593750016001</c:v>
                </c:pt>
                <c:pt idx="9839">
                  <c:v>5.4815806250015999</c:v>
                </c:pt>
                <c:pt idx="9840">
                  <c:v>5.4813793750016</c:v>
                </c:pt>
                <c:pt idx="9841">
                  <c:v>5.4810175000000001</c:v>
                </c:pt>
                <c:pt idx="9842">
                  <c:v>5.4806518750016</c:v>
                </c:pt>
                <c:pt idx="9843">
                  <c:v>5.4802637499999998</c:v>
                </c:pt>
                <c:pt idx="9844">
                  <c:v>5.4804262499999998</c:v>
                </c:pt>
                <c:pt idx="9845">
                  <c:v>5.4799593750015996</c:v>
                </c:pt>
                <c:pt idx="9846">
                  <c:v>5.4796393750016001</c:v>
                </c:pt>
                <c:pt idx="9847">
                  <c:v>5.4793068750015994</c:v>
                </c:pt>
                <c:pt idx="9848">
                  <c:v>5.4789124999999999</c:v>
                </c:pt>
                <c:pt idx="9849">
                  <c:v>5.4784325000000003</c:v>
                </c:pt>
                <c:pt idx="9850">
                  <c:v>5.478065</c:v>
                </c:pt>
                <c:pt idx="9851">
                  <c:v>5.4777825</c:v>
                </c:pt>
                <c:pt idx="9852">
                  <c:v>5.4777475000000004</c:v>
                </c:pt>
                <c:pt idx="9853">
                  <c:v>5.4780812499999998</c:v>
                </c:pt>
                <c:pt idx="9854">
                  <c:v>5.4784625</c:v>
                </c:pt>
                <c:pt idx="9855">
                  <c:v>5.4788518750015998</c:v>
                </c:pt>
                <c:pt idx="9856">
                  <c:v>5.4791831250016001</c:v>
                </c:pt>
                <c:pt idx="9857">
                  <c:v>5.4789681250015994</c:v>
                </c:pt>
                <c:pt idx="9858">
                  <c:v>5.4789262499999998</c:v>
                </c:pt>
                <c:pt idx="9859">
                  <c:v>5.4792456250015995</c:v>
                </c:pt>
                <c:pt idx="9860">
                  <c:v>5.4795681250015997</c:v>
                </c:pt>
                <c:pt idx="9861">
                  <c:v>5.4794593750015999</c:v>
                </c:pt>
                <c:pt idx="9862">
                  <c:v>5.4795943750016001</c:v>
                </c:pt>
                <c:pt idx="9863">
                  <c:v>5.4792268750015998</c:v>
                </c:pt>
                <c:pt idx="9864">
                  <c:v>5.4788856250015998</c:v>
                </c:pt>
                <c:pt idx="9865">
                  <c:v>5.4792206250015996</c:v>
                </c:pt>
                <c:pt idx="9866">
                  <c:v>5.4795831250016001</c:v>
                </c:pt>
                <c:pt idx="9867">
                  <c:v>5.4791993750015999</c:v>
                </c:pt>
                <c:pt idx="9868">
                  <c:v>5.4788081250016001</c:v>
                </c:pt>
                <c:pt idx="9869">
                  <c:v>5.4787875000000001</c:v>
                </c:pt>
                <c:pt idx="9870">
                  <c:v>5.4784924999999998</c:v>
                </c:pt>
                <c:pt idx="9871">
                  <c:v>5.4781112500000004</c:v>
                </c:pt>
                <c:pt idx="9872">
                  <c:v>5.4777687500000001</c:v>
                </c:pt>
                <c:pt idx="9873">
                  <c:v>5.47781875</c:v>
                </c:pt>
                <c:pt idx="9874">
                  <c:v>5.4782462499999998</c:v>
                </c:pt>
                <c:pt idx="9875">
                  <c:v>5.4786193750015997</c:v>
                </c:pt>
                <c:pt idx="9876">
                  <c:v>5.4789456250016002</c:v>
                </c:pt>
                <c:pt idx="9877">
                  <c:v>5.4791112499999999</c:v>
                </c:pt>
                <c:pt idx="9878">
                  <c:v>5.4794331250015995</c:v>
                </c:pt>
                <c:pt idx="9879">
                  <c:v>5.4797937499999998</c:v>
                </c:pt>
                <c:pt idx="9880">
                  <c:v>5.47945875</c:v>
                </c:pt>
                <c:pt idx="9881">
                  <c:v>5.4791993750015999</c:v>
                </c:pt>
                <c:pt idx="9882">
                  <c:v>5.4790925000000001</c:v>
                </c:pt>
                <c:pt idx="9883">
                  <c:v>5.4786999999999999</c:v>
                </c:pt>
                <c:pt idx="9884">
                  <c:v>5.47837</c:v>
                </c:pt>
                <c:pt idx="9885">
                  <c:v>5.4786475000000001</c:v>
                </c:pt>
                <c:pt idx="9886">
                  <c:v>5.4790181250016001</c:v>
                </c:pt>
                <c:pt idx="9887">
                  <c:v>5.4793606250015996</c:v>
                </c:pt>
                <c:pt idx="9888">
                  <c:v>5.4797075</c:v>
                </c:pt>
                <c:pt idx="9889">
                  <c:v>5.4800331250015999</c:v>
                </c:pt>
                <c:pt idx="9890">
                  <c:v>5.4801143750015999</c:v>
                </c:pt>
                <c:pt idx="9891">
                  <c:v>5.4803381250015999</c:v>
                </c:pt>
                <c:pt idx="9892">
                  <c:v>5.4801450000000003</c:v>
                </c:pt>
                <c:pt idx="9893">
                  <c:v>5.4804731250016001</c:v>
                </c:pt>
                <c:pt idx="9894">
                  <c:v>5.4802949999999999</c:v>
                </c:pt>
                <c:pt idx="9895">
                  <c:v>5.4798637499999998</c:v>
                </c:pt>
                <c:pt idx="9896">
                  <c:v>5.4796068750015996</c:v>
                </c:pt>
                <c:pt idx="9897">
                  <c:v>5.4791806250016002</c:v>
                </c:pt>
                <c:pt idx="9898">
                  <c:v>5.4788343750015995</c:v>
                </c:pt>
                <c:pt idx="9899">
                  <c:v>5.4784300000000004</c:v>
                </c:pt>
                <c:pt idx="9900">
                  <c:v>5.4779993750016001</c:v>
                </c:pt>
                <c:pt idx="9901">
                  <c:v>5.4775412499999998</c:v>
                </c:pt>
                <c:pt idx="9902">
                  <c:v>5.4772112499999999</c:v>
                </c:pt>
                <c:pt idx="9903">
                  <c:v>5.4771793750016</c:v>
                </c:pt>
                <c:pt idx="9904">
                  <c:v>5.4773756250016001</c:v>
                </c:pt>
                <c:pt idx="9905">
                  <c:v>5.4774456250016001</c:v>
                </c:pt>
                <c:pt idx="9906">
                  <c:v>5.4777906250015995</c:v>
                </c:pt>
                <c:pt idx="9907">
                  <c:v>5.4781124999999999</c:v>
                </c:pt>
                <c:pt idx="9908">
                  <c:v>5.4784406250015998</c:v>
                </c:pt>
                <c:pt idx="9909">
                  <c:v>5.4787949999999999</c:v>
                </c:pt>
                <c:pt idx="9910">
                  <c:v>5.4791637499999997</c:v>
                </c:pt>
                <c:pt idx="9911">
                  <c:v>5.4794856250016002</c:v>
                </c:pt>
                <c:pt idx="9912">
                  <c:v>5.4791487500000002</c:v>
                </c:pt>
                <c:pt idx="9913">
                  <c:v>5.4787868750015996</c:v>
                </c:pt>
                <c:pt idx="9914">
                  <c:v>5.4784249999999997</c:v>
                </c:pt>
                <c:pt idx="9915">
                  <c:v>5.4780693750016001</c:v>
                </c:pt>
                <c:pt idx="9916">
                  <c:v>5.4777475000000004</c:v>
                </c:pt>
                <c:pt idx="9917">
                  <c:v>5.4773668750016</c:v>
                </c:pt>
                <c:pt idx="9918">
                  <c:v>5.4770075</c:v>
                </c:pt>
                <c:pt idx="9919">
                  <c:v>5.4772800000000004</c:v>
                </c:pt>
                <c:pt idx="9920">
                  <c:v>5.4776375000000002</c:v>
                </c:pt>
                <c:pt idx="9921">
                  <c:v>5.4773699999999996</c:v>
                </c:pt>
                <c:pt idx="9922">
                  <c:v>5.4768850000000002</c:v>
                </c:pt>
                <c:pt idx="9923">
                  <c:v>5.4764749999999998</c:v>
                </c:pt>
                <c:pt idx="9924">
                  <c:v>5.4759450000000003</c:v>
                </c:pt>
                <c:pt idx="9925">
                  <c:v>5.4754350000000001</c:v>
                </c:pt>
                <c:pt idx="9926">
                  <c:v>5.4750500000000004</c:v>
                </c:pt>
                <c:pt idx="9927">
                  <c:v>5.4745962500000003</c:v>
                </c:pt>
                <c:pt idx="9928">
                  <c:v>5.4741099999999996</c:v>
                </c:pt>
                <c:pt idx="9929">
                  <c:v>5.4737618750015997</c:v>
                </c:pt>
                <c:pt idx="9930">
                  <c:v>5.4734337499999999</c:v>
                </c:pt>
                <c:pt idx="9931">
                  <c:v>5.4730831250016001</c:v>
                </c:pt>
                <c:pt idx="9932">
                  <c:v>5.4726412499999997</c:v>
                </c:pt>
                <c:pt idx="9933">
                  <c:v>5.4723162500000004</c:v>
                </c:pt>
                <c:pt idx="9934">
                  <c:v>5.4723662500000003</c:v>
                </c:pt>
                <c:pt idx="9935">
                  <c:v>5.4725081250015997</c:v>
                </c:pt>
                <c:pt idx="9936">
                  <c:v>5.4728293750015995</c:v>
                </c:pt>
                <c:pt idx="9937">
                  <c:v>5.4732087500000004</c:v>
                </c:pt>
                <c:pt idx="9938">
                  <c:v>5.4735550000000002</c:v>
                </c:pt>
                <c:pt idx="9939">
                  <c:v>5.4738806250016001</c:v>
                </c:pt>
                <c:pt idx="9940">
                  <c:v>5.4742850000000001</c:v>
                </c:pt>
                <c:pt idx="9941">
                  <c:v>5.4746724999999996</c:v>
                </c:pt>
                <c:pt idx="9942">
                  <c:v>5.4750631250015998</c:v>
                </c:pt>
                <c:pt idx="9943">
                  <c:v>5.4750243750015999</c:v>
                </c:pt>
                <c:pt idx="9944">
                  <c:v>5.4753906250015998</c:v>
                </c:pt>
                <c:pt idx="9945">
                  <c:v>5.4757512500000001</c:v>
                </c:pt>
                <c:pt idx="9946">
                  <c:v>5.4761337499999998</c:v>
                </c:pt>
                <c:pt idx="9947">
                  <c:v>5.4764937500000004</c:v>
                </c:pt>
                <c:pt idx="9948">
                  <c:v>5.4760918750015994</c:v>
                </c:pt>
                <c:pt idx="9949">
                  <c:v>5.4760868750015996</c:v>
                </c:pt>
                <c:pt idx="9950">
                  <c:v>5.4764237500000004</c:v>
                </c:pt>
                <c:pt idx="9951">
                  <c:v>5.4767756250015998</c:v>
                </c:pt>
                <c:pt idx="9952">
                  <c:v>5.4765699999999997</c:v>
                </c:pt>
                <c:pt idx="9953">
                  <c:v>5.4762318750015995</c:v>
                </c:pt>
                <c:pt idx="9954">
                  <c:v>5.4758950000000004</c:v>
                </c:pt>
                <c:pt idx="9955">
                  <c:v>5.4755212499999999</c:v>
                </c:pt>
                <c:pt idx="9956">
                  <c:v>5.4754956250015994</c:v>
                </c:pt>
                <c:pt idx="9957">
                  <c:v>5.4756524999999998</c:v>
                </c:pt>
                <c:pt idx="9958">
                  <c:v>5.4757887500000004</c:v>
                </c:pt>
                <c:pt idx="9959">
                  <c:v>5.4759143750015999</c:v>
                </c:pt>
                <c:pt idx="9960">
                  <c:v>5.4759525</c:v>
                </c:pt>
                <c:pt idx="9961">
                  <c:v>5.4756162499999999</c:v>
                </c:pt>
                <c:pt idx="9962">
                  <c:v>5.4751668750015998</c:v>
                </c:pt>
                <c:pt idx="9963">
                  <c:v>5.4748256250015999</c:v>
                </c:pt>
                <c:pt idx="9964">
                  <c:v>5.4744824999999997</c:v>
                </c:pt>
                <c:pt idx="9965">
                  <c:v>5.4741249999999999</c:v>
                </c:pt>
                <c:pt idx="9966">
                  <c:v>5.4739262499999999</c:v>
                </c:pt>
                <c:pt idx="9967">
                  <c:v>5.4742487500000001</c:v>
                </c:pt>
                <c:pt idx="9968">
                  <c:v>5.4746531250016002</c:v>
                </c:pt>
                <c:pt idx="9969">
                  <c:v>5.4751231250016001</c:v>
                </c:pt>
                <c:pt idx="9970">
                  <c:v>5.4754562499999997</c:v>
                </c:pt>
                <c:pt idx="9971">
                  <c:v>5.4755581250015997</c:v>
                </c:pt>
                <c:pt idx="9972">
                  <c:v>5.4756999999999998</c:v>
                </c:pt>
                <c:pt idx="9973">
                  <c:v>5.4753706250015997</c:v>
                </c:pt>
                <c:pt idx="9974">
                  <c:v>5.47500125</c:v>
                </c:pt>
                <c:pt idx="9975">
                  <c:v>5.4745756250015996</c:v>
                </c:pt>
                <c:pt idx="9976">
                  <c:v>5.4742499999999996</c:v>
                </c:pt>
                <c:pt idx="9977">
                  <c:v>5.4739062499999998</c:v>
                </c:pt>
                <c:pt idx="9978">
                  <c:v>5.4740681250016001</c:v>
                </c:pt>
                <c:pt idx="9979">
                  <c:v>5.4744037499999996</c:v>
                </c:pt>
                <c:pt idx="9980">
                  <c:v>5.4748543750016001</c:v>
                </c:pt>
                <c:pt idx="9981">
                  <c:v>5.4751862500000001</c:v>
                </c:pt>
                <c:pt idx="9982">
                  <c:v>5.4756131250015994</c:v>
                </c:pt>
                <c:pt idx="9983">
                  <c:v>5.4759450000000003</c:v>
                </c:pt>
                <c:pt idx="9984">
                  <c:v>5.4759975000000001</c:v>
                </c:pt>
                <c:pt idx="9985">
                  <c:v>5.4763781250015997</c:v>
                </c:pt>
                <c:pt idx="9986">
                  <c:v>5.4767068750016001</c:v>
                </c:pt>
                <c:pt idx="9987">
                  <c:v>5.4763618750015999</c:v>
                </c:pt>
                <c:pt idx="9988">
                  <c:v>5.4760099999999996</c:v>
                </c:pt>
                <c:pt idx="9989">
                  <c:v>5.4755656250015994</c:v>
                </c:pt>
                <c:pt idx="9990">
                  <c:v>5.4751606250015996</c:v>
                </c:pt>
                <c:pt idx="9991">
                  <c:v>5.4747300000000001</c:v>
                </c:pt>
                <c:pt idx="9992">
                  <c:v>5.47434625</c:v>
                </c:pt>
                <c:pt idx="9993">
                  <c:v>5.4746281250016002</c:v>
                </c:pt>
                <c:pt idx="9994">
                  <c:v>5.4750137499999996</c:v>
                </c:pt>
                <c:pt idx="9995">
                  <c:v>5.4753375000000002</c:v>
                </c:pt>
                <c:pt idx="9996">
                  <c:v>5.4757081250016002</c:v>
                </c:pt>
                <c:pt idx="9997">
                  <c:v>5.4757693750016001</c:v>
                </c:pt>
                <c:pt idx="9998">
                  <c:v>5.4752818750015999</c:v>
                </c:pt>
                <c:pt idx="9999">
                  <c:v>5.4747237499999999</c:v>
                </c:pt>
                <c:pt idx="10000">
                  <c:v>5.4742100000000002</c:v>
                </c:pt>
                <c:pt idx="10001">
                  <c:v>5.4736862500000001</c:v>
                </c:pt>
                <c:pt idx="10002">
                  <c:v>5.4731862500000004</c:v>
                </c:pt>
                <c:pt idx="10003">
                  <c:v>5.47282125</c:v>
                </c:pt>
                <c:pt idx="10004">
                  <c:v>5.4724387500000002</c:v>
                </c:pt>
                <c:pt idx="10005">
                  <c:v>5.4722456250015998</c:v>
                </c:pt>
                <c:pt idx="10006">
                  <c:v>5.4724950000000003</c:v>
                </c:pt>
                <c:pt idx="10007">
                  <c:v>5.4724887500000001</c:v>
                </c:pt>
                <c:pt idx="10008">
                  <c:v>5.4721206250016001</c:v>
                </c:pt>
                <c:pt idx="10009">
                  <c:v>5.4717443750015997</c:v>
                </c:pt>
                <c:pt idx="10010">
                  <c:v>5.4714200000000002</c:v>
                </c:pt>
                <c:pt idx="10011">
                  <c:v>5.4710887499999998</c:v>
                </c:pt>
                <c:pt idx="10012">
                  <c:v>5.4714725</c:v>
                </c:pt>
                <c:pt idx="10013">
                  <c:v>5.4718262500000003</c:v>
                </c:pt>
                <c:pt idx="10014">
                  <c:v>5.4721631250015994</c:v>
                </c:pt>
                <c:pt idx="10015">
                  <c:v>5.4724874999999997</c:v>
                </c:pt>
                <c:pt idx="10016">
                  <c:v>5.4728393750016</c:v>
                </c:pt>
                <c:pt idx="10017">
                  <c:v>5.4731862500000004</c:v>
                </c:pt>
                <c:pt idx="10018">
                  <c:v>5.4735356250015998</c:v>
                </c:pt>
                <c:pt idx="10019">
                  <c:v>5.4739000000000004</c:v>
                </c:pt>
                <c:pt idx="10020">
                  <c:v>5.4742350000000002</c:v>
                </c:pt>
                <c:pt idx="10021">
                  <c:v>5.4741662499999997</c:v>
                </c:pt>
                <c:pt idx="10022">
                  <c:v>5.4745368750015997</c:v>
                </c:pt>
                <c:pt idx="10023">
                  <c:v>5.4749231250015997</c:v>
                </c:pt>
                <c:pt idx="10024">
                  <c:v>5.4750443750016</c:v>
                </c:pt>
                <c:pt idx="10025">
                  <c:v>5.4747237499999999</c:v>
                </c:pt>
                <c:pt idx="10026">
                  <c:v>5.4743950000000003</c:v>
                </c:pt>
                <c:pt idx="10027">
                  <c:v>5.4740481250016</c:v>
                </c:pt>
                <c:pt idx="10028">
                  <c:v>5.4736543750015993</c:v>
                </c:pt>
                <c:pt idx="10029">
                  <c:v>5.4733237499999996</c:v>
                </c:pt>
                <c:pt idx="10030">
                  <c:v>5.4729331250015996</c:v>
                </c:pt>
                <c:pt idx="10031">
                  <c:v>5.4726031250015996</c:v>
                </c:pt>
                <c:pt idx="10032">
                  <c:v>5.4721768750016002</c:v>
                </c:pt>
                <c:pt idx="10033">
                  <c:v>5.4718268750016001</c:v>
                </c:pt>
                <c:pt idx="10034">
                  <c:v>5.4713750000000001</c:v>
                </c:pt>
                <c:pt idx="10035">
                  <c:v>5.4709987499999997</c:v>
                </c:pt>
                <c:pt idx="10036">
                  <c:v>5.4705899999999996</c:v>
                </c:pt>
                <c:pt idx="10037">
                  <c:v>5.4706006250015999</c:v>
                </c:pt>
                <c:pt idx="10038">
                  <c:v>5.47096625</c:v>
                </c:pt>
                <c:pt idx="10039">
                  <c:v>5.4709637500000001</c:v>
                </c:pt>
                <c:pt idx="10040">
                  <c:v>5.4713793750016002</c:v>
                </c:pt>
                <c:pt idx="10041">
                  <c:v>5.4717337500000003</c:v>
                </c:pt>
                <c:pt idx="10042">
                  <c:v>5.4720874999999998</c:v>
                </c:pt>
                <c:pt idx="10043">
                  <c:v>5.4724237499999999</c:v>
                </c:pt>
                <c:pt idx="10044">
                  <c:v>5.4723793750015997</c:v>
                </c:pt>
                <c:pt idx="10045">
                  <c:v>5.4725012499999997</c:v>
                </c:pt>
                <c:pt idx="10046">
                  <c:v>5.4726850000000002</c:v>
                </c:pt>
                <c:pt idx="10047">
                  <c:v>5.4730631250016</c:v>
                </c:pt>
                <c:pt idx="10048">
                  <c:v>5.4734024999999997</c:v>
                </c:pt>
                <c:pt idx="10049">
                  <c:v>5.4737537500000002</c:v>
                </c:pt>
                <c:pt idx="10050">
                  <c:v>5.4737162499999998</c:v>
                </c:pt>
                <c:pt idx="10051">
                  <c:v>5.4732862500000001</c:v>
                </c:pt>
                <c:pt idx="10052">
                  <c:v>5.4729412499999999</c:v>
                </c:pt>
                <c:pt idx="10053">
                  <c:v>5.4725218750015996</c:v>
                </c:pt>
                <c:pt idx="10054">
                  <c:v>5.4721443750015997</c:v>
                </c:pt>
                <c:pt idx="10055">
                  <c:v>5.4717318750016002</c:v>
                </c:pt>
                <c:pt idx="10056">
                  <c:v>5.4713012499999998</c:v>
                </c:pt>
                <c:pt idx="10057">
                  <c:v>5.4709487499999998</c:v>
                </c:pt>
                <c:pt idx="10058">
                  <c:v>5.4705643750016</c:v>
                </c:pt>
                <c:pt idx="10059">
                  <c:v>5.4702393750015998</c:v>
                </c:pt>
                <c:pt idx="10060">
                  <c:v>5.47051</c:v>
                </c:pt>
                <c:pt idx="10061">
                  <c:v>5.4708937500000001</c:v>
                </c:pt>
                <c:pt idx="10062">
                  <c:v>5.4712525000000003</c:v>
                </c:pt>
                <c:pt idx="10063">
                  <c:v>5.4714</c:v>
                </c:pt>
                <c:pt idx="10064">
                  <c:v>5.4713250000000002</c:v>
                </c:pt>
                <c:pt idx="10065">
                  <c:v>5.4716593750015994</c:v>
                </c:pt>
                <c:pt idx="10066">
                  <c:v>5.4720593750016002</c:v>
                </c:pt>
                <c:pt idx="10067">
                  <c:v>5.4723968750015999</c:v>
                </c:pt>
                <c:pt idx="10068">
                  <c:v>5.4722943750016002</c:v>
                </c:pt>
                <c:pt idx="10069">
                  <c:v>5.4726181250015999</c:v>
                </c:pt>
                <c:pt idx="10070">
                  <c:v>5.4726031250015996</c:v>
                </c:pt>
                <c:pt idx="10071">
                  <c:v>5.4722499999999998</c:v>
                </c:pt>
                <c:pt idx="10072">
                  <c:v>5.4718837499999999</c:v>
                </c:pt>
                <c:pt idx="10073">
                  <c:v>5.4715412499999996</c:v>
                </c:pt>
                <c:pt idx="10074">
                  <c:v>5.4711368750015996</c:v>
                </c:pt>
                <c:pt idx="10075">
                  <c:v>5.4707437499999996</c:v>
                </c:pt>
                <c:pt idx="10076">
                  <c:v>5.4702175000000004</c:v>
                </c:pt>
                <c:pt idx="10077">
                  <c:v>5.4697887500000002</c:v>
                </c:pt>
                <c:pt idx="10078">
                  <c:v>5.4693862500000003</c:v>
                </c:pt>
                <c:pt idx="10079">
                  <c:v>5.4690200000000004</c:v>
                </c:pt>
                <c:pt idx="10080">
                  <c:v>5.4692187499999996</c:v>
                </c:pt>
                <c:pt idx="10081">
                  <c:v>5.4690775</c:v>
                </c:pt>
                <c:pt idx="10082">
                  <c:v>5.46918375</c:v>
                </c:pt>
                <c:pt idx="10083">
                  <c:v>5.4687631250016002</c:v>
                </c:pt>
                <c:pt idx="10084">
                  <c:v>5.4683818750016</c:v>
                </c:pt>
                <c:pt idx="10085">
                  <c:v>5.4682075000000001</c:v>
                </c:pt>
                <c:pt idx="10086">
                  <c:v>5.4685337499999997</c:v>
                </c:pt>
                <c:pt idx="10087">
                  <c:v>5.4688943750016001</c:v>
                </c:pt>
                <c:pt idx="10088">
                  <c:v>5.4692568750015997</c:v>
                </c:pt>
                <c:pt idx="10089">
                  <c:v>5.4694787500000004</c:v>
                </c:pt>
                <c:pt idx="10090">
                  <c:v>5.4694168750015999</c:v>
                </c:pt>
                <c:pt idx="10091">
                  <c:v>5.4695312500000002</c:v>
                </c:pt>
                <c:pt idx="10092">
                  <c:v>5.469875</c:v>
                </c:pt>
                <c:pt idx="10093">
                  <c:v>5.4702349999999997</c:v>
                </c:pt>
                <c:pt idx="10094">
                  <c:v>5.4706068750016001</c:v>
                </c:pt>
                <c:pt idx="10095">
                  <c:v>5.4709725000000002</c:v>
                </c:pt>
                <c:pt idx="10096">
                  <c:v>5.4705575</c:v>
                </c:pt>
                <c:pt idx="10097">
                  <c:v>5.4700875</c:v>
                </c:pt>
                <c:pt idx="10098">
                  <c:v>5.4696262500000001</c:v>
                </c:pt>
                <c:pt idx="10099">
                  <c:v>5.4692331250016002</c:v>
                </c:pt>
                <c:pt idx="10100">
                  <c:v>5.4689093750015996</c:v>
                </c:pt>
                <c:pt idx="10101">
                  <c:v>5.4685281250015993</c:v>
                </c:pt>
                <c:pt idx="10102">
                  <c:v>5.4681668750016001</c:v>
                </c:pt>
                <c:pt idx="10103">
                  <c:v>5.4678331250015999</c:v>
                </c:pt>
                <c:pt idx="10104">
                  <c:v>5.4680437499999996</c:v>
                </c:pt>
                <c:pt idx="10105">
                  <c:v>5.4682493750015997</c:v>
                </c:pt>
                <c:pt idx="10106">
                  <c:v>5.4678518750015996</c:v>
                </c:pt>
                <c:pt idx="10107">
                  <c:v>5.4674474999999996</c:v>
                </c:pt>
                <c:pt idx="10108">
                  <c:v>5.4677875</c:v>
                </c:pt>
                <c:pt idx="10109">
                  <c:v>5.4681693750016001</c:v>
                </c:pt>
                <c:pt idx="10110">
                  <c:v>5.4685456250015996</c:v>
                </c:pt>
                <c:pt idx="10111">
                  <c:v>5.4688712500000003</c:v>
                </c:pt>
                <c:pt idx="10112">
                  <c:v>5.4692018750016</c:v>
                </c:pt>
                <c:pt idx="10113">
                  <c:v>5.4694093750016002</c:v>
                </c:pt>
                <c:pt idx="10114">
                  <c:v>5.4698243750015996</c:v>
                </c:pt>
                <c:pt idx="10115">
                  <c:v>5.4701712499999999</c:v>
                </c:pt>
                <c:pt idx="10116">
                  <c:v>5.4705087499999996</c:v>
                </c:pt>
                <c:pt idx="10117">
                  <c:v>5.4708474999999996</c:v>
                </c:pt>
                <c:pt idx="10118">
                  <c:v>5.4706756250015998</c:v>
                </c:pt>
                <c:pt idx="10119">
                  <c:v>5.4702856250015994</c:v>
                </c:pt>
                <c:pt idx="10120">
                  <c:v>5.4699024999999999</c:v>
                </c:pt>
                <c:pt idx="10121">
                  <c:v>5.4695024999999999</c:v>
                </c:pt>
                <c:pt idx="10122">
                  <c:v>5.4691587500000001</c:v>
                </c:pt>
                <c:pt idx="10123">
                  <c:v>5.4688218750016002</c:v>
                </c:pt>
                <c:pt idx="10124">
                  <c:v>5.4684043750016</c:v>
                </c:pt>
                <c:pt idx="10125">
                  <c:v>5.4680193750015995</c:v>
                </c:pt>
                <c:pt idx="10126">
                  <c:v>5.4676281250015997</c:v>
                </c:pt>
                <c:pt idx="10127">
                  <c:v>5.4673037500000001</c:v>
                </c:pt>
                <c:pt idx="10128">
                  <c:v>5.4671743750015995</c:v>
                </c:pt>
                <c:pt idx="10129">
                  <c:v>5.4673656250015998</c:v>
                </c:pt>
                <c:pt idx="10130">
                  <c:v>5.4674687500000001</c:v>
                </c:pt>
                <c:pt idx="10131">
                  <c:v>5.4675212499999999</c:v>
                </c:pt>
                <c:pt idx="10132">
                  <c:v>5.4675068750015994</c:v>
                </c:pt>
                <c:pt idx="10133">
                  <c:v>5.4676656250016</c:v>
                </c:pt>
                <c:pt idx="10134">
                  <c:v>5.4675324999999999</c:v>
                </c:pt>
                <c:pt idx="10135">
                  <c:v>5.4675437499999999</c:v>
                </c:pt>
                <c:pt idx="10136">
                  <c:v>5.4670131250015999</c:v>
                </c:pt>
                <c:pt idx="10137">
                  <c:v>5.466545</c:v>
                </c:pt>
                <c:pt idx="10138">
                  <c:v>5.4660131250015995</c:v>
                </c:pt>
                <c:pt idx="10139">
                  <c:v>5.4655162500000003</c:v>
                </c:pt>
                <c:pt idx="10140">
                  <c:v>5.4650518750015999</c:v>
                </c:pt>
                <c:pt idx="10141">
                  <c:v>5.4647081250016001</c:v>
                </c:pt>
                <c:pt idx="10142">
                  <c:v>5.46437375</c:v>
                </c:pt>
                <c:pt idx="10143">
                  <c:v>5.4646925</c:v>
                </c:pt>
                <c:pt idx="10144">
                  <c:v>5.4642406250016</c:v>
                </c:pt>
                <c:pt idx="10145">
                  <c:v>5.4638400000000003</c:v>
                </c:pt>
                <c:pt idx="10146">
                  <c:v>5.4634993750016001</c:v>
                </c:pt>
                <c:pt idx="10147">
                  <c:v>5.4630868750015997</c:v>
                </c:pt>
                <c:pt idx="10148">
                  <c:v>5.4627618750015996</c:v>
                </c:pt>
                <c:pt idx="10149">
                  <c:v>5.4623499999999998</c:v>
                </c:pt>
                <c:pt idx="10150">
                  <c:v>5.4620181250015998</c:v>
                </c:pt>
                <c:pt idx="10151">
                  <c:v>5.4616781250016002</c:v>
                </c:pt>
                <c:pt idx="10152">
                  <c:v>5.4613399999999999</c:v>
                </c:pt>
                <c:pt idx="10153">
                  <c:v>5.4617449999999996</c:v>
                </c:pt>
                <c:pt idx="10154">
                  <c:v>5.4620837499999997</c:v>
                </c:pt>
                <c:pt idx="10155">
                  <c:v>5.4624368750015995</c:v>
                </c:pt>
                <c:pt idx="10156">
                  <c:v>5.4627675</c:v>
                </c:pt>
                <c:pt idx="10157">
                  <c:v>5.4631074999999996</c:v>
                </c:pt>
                <c:pt idx="10158">
                  <c:v>5.4634993750016001</c:v>
                </c:pt>
                <c:pt idx="10159">
                  <c:v>5.4638431250016</c:v>
                </c:pt>
                <c:pt idx="10160">
                  <c:v>5.4639531250015994</c:v>
                </c:pt>
                <c:pt idx="10161">
                  <c:v>5.4635137499999997</c:v>
                </c:pt>
                <c:pt idx="10162">
                  <c:v>5.4631850000000002</c:v>
                </c:pt>
                <c:pt idx="10163">
                  <c:v>5.4628443750016</c:v>
                </c:pt>
                <c:pt idx="10164">
                  <c:v>5.4623681250015999</c:v>
                </c:pt>
                <c:pt idx="10165">
                  <c:v>5.4619956250015997</c:v>
                </c:pt>
                <c:pt idx="10166">
                  <c:v>5.4616024999999997</c:v>
                </c:pt>
                <c:pt idx="10167">
                  <c:v>5.4619968750016001</c:v>
                </c:pt>
                <c:pt idx="10168">
                  <c:v>5.4623499999999998</c:v>
                </c:pt>
                <c:pt idx="10169">
                  <c:v>5.4626906250016001</c:v>
                </c:pt>
                <c:pt idx="10170">
                  <c:v>5.4630781250015996</c:v>
                </c:pt>
                <c:pt idx="10171">
                  <c:v>5.4632750000000003</c:v>
                </c:pt>
                <c:pt idx="10172">
                  <c:v>5.4635337499999999</c:v>
                </c:pt>
                <c:pt idx="10173">
                  <c:v>5.4631875000000001</c:v>
                </c:pt>
                <c:pt idx="10174">
                  <c:v>5.4628431250015996</c:v>
                </c:pt>
                <c:pt idx="10175">
                  <c:v>5.4624899999999998</c:v>
                </c:pt>
                <c:pt idx="10176">
                  <c:v>5.4621649999999997</c:v>
                </c:pt>
                <c:pt idx="10177">
                  <c:v>5.4619506250015997</c:v>
                </c:pt>
                <c:pt idx="10178">
                  <c:v>5.4617593750015994</c:v>
                </c:pt>
                <c:pt idx="10179">
                  <c:v>5.4614393750015999</c:v>
                </c:pt>
                <c:pt idx="10180">
                  <c:v>5.4614556250015998</c:v>
                </c:pt>
                <c:pt idx="10181">
                  <c:v>5.4610837500000002</c:v>
                </c:pt>
                <c:pt idx="10182">
                  <c:v>5.4612049999999996</c:v>
                </c:pt>
                <c:pt idx="10183">
                  <c:v>5.4616187500000004</c:v>
                </c:pt>
                <c:pt idx="10184">
                  <c:v>5.4614143750016</c:v>
                </c:pt>
                <c:pt idx="10185">
                  <c:v>5.4610737499999997</c:v>
                </c:pt>
                <c:pt idx="10186">
                  <c:v>5.4611181250016001</c:v>
                </c:pt>
                <c:pt idx="10187">
                  <c:v>5.4614462499999998</c:v>
                </c:pt>
                <c:pt idx="10188">
                  <c:v>5.4617868750016001</c:v>
                </c:pt>
                <c:pt idx="10189">
                  <c:v>5.4621281250016001</c:v>
                </c:pt>
                <c:pt idx="10190">
                  <c:v>5.4616718750016</c:v>
                </c:pt>
                <c:pt idx="10191">
                  <c:v>5.4612825000000003</c:v>
                </c:pt>
                <c:pt idx="10192">
                  <c:v>5.4609412500000003</c:v>
                </c:pt>
                <c:pt idx="10193">
                  <c:v>5.4607318750016001</c:v>
                </c:pt>
                <c:pt idx="10194">
                  <c:v>5.4602781250015999</c:v>
                </c:pt>
                <c:pt idx="10195">
                  <c:v>5.4598043750015997</c:v>
                </c:pt>
                <c:pt idx="10196">
                  <c:v>5.4593325000000004</c:v>
                </c:pt>
                <c:pt idx="10197">
                  <c:v>5.4588268750015994</c:v>
                </c:pt>
                <c:pt idx="10198">
                  <c:v>5.4583824999999999</c:v>
                </c:pt>
                <c:pt idx="10199">
                  <c:v>5.4580268750015994</c:v>
                </c:pt>
                <c:pt idx="10200">
                  <c:v>5.4576937499999998</c:v>
                </c:pt>
                <c:pt idx="10201">
                  <c:v>5.4573631250016001</c:v>
                </c:pt>
                <c:pt idx="10202">
                  <c:v>5.4570175000000001</c:v>
                </c:pt>
                <c:pt idx="10203">
                  <c:v>5.4572768750015994</c:v>
                </c:pt>
                <c:pt idx="10204">
                  <c:v>5.4576156250015995</c:v>
                </c:pt>
                <c:pt idx="10205">
                  <c:v>5.4579962499999999</c:v>
                </c:pt>
                <c:pt idx="10206">
                  <c:v>5.4583487499999999</c:v>
                </c:pt>
                <c:pt idx="10207">
                  <c:v>5.4587618750016</c:v>
                </c:pt>
                <c:pt idx="10208">
                  <c:v>5.4591525000000001</c:v>
                </c:pt>
                <c:pt idx="10209">
                  <c:v>5.4595168750015999</c:v>
                </c:pt>
                <c:pt idx="10210">
                  <c:v>5.4598825</c:v>
                </c:pt>
                <c:pt idx="10211">
                  <c:v>5.4602056250016</c:v>
                </c:pt>
                <c:pt idx="10212">
                  <c:v>5.4605518750015998</c:v>
                </c:pt>
                <c:pt idx="10213">
                  <c:v>5.4602118750016002</c:v>
                </c:pt>
                <c:pt idx="10214">
                  <c:v>5.4600600000000004</c:v>
                </c:pt>
                <c:pt idx="10215">
                  <c:v>5.4596931250015999</c:v>
                </c:pt>
                <c:pt idx="10216">
                  <c:v>5.4593431250015998</c:v>
                </c:pt>
                <c:pt idx="10217">
                  <c:v>5.4590031250016002</c:v>
                </c:pt>
                <c:pt idx="10218">
                  <c:v>5.4587543750015994</c:v>
                </c:pt>
                <c:pt idx="10219">
                  <c:v>5.4585131250016001</c:v>
                </c:pt>
                <c:pt idx="10220">
                  <c:v>5.4581200000000001</c:v>
                </c:pt>
                <c:pt idx="10221">
                  <c:v>5.4577906250015999</c:v>
                </c:pt>
                <c:pt idx="10222">
                  <c:v>5.4573124999999996</c:v>
                </c:pt>
                <c:pt idx="10223">
                  <c:v>5.4569306250015996</c:v>
                </c:pt>
                <c:pt idx="10224">
                  <c:v>5.4565637499999999</c:v>
                </c:pt>
                <c:pt idx="10225">
                  <c:v>5.4568975000000002</c:v>
                </c:pt>
                <c:pt idx="10226">
                  <c:v>5.4572931250016001</c:v>
                </c:pt>
                <c:pt idx="10227">
                  <c:v>5.4576174999999996</c:v>
                </c:pt>
                <c:pt idx="10228">
                  <c:v>5.4579725000000003</c:v>
                </c:pt>
                <c:pt idx="10229">
                  <c:v>5.4583424999999997</c:v>
                </c:pt>
                <c:pt idx="10230">
                  <c:v>5.458685</c:v>
                </c:pt>
                <c:pt idx="10231">
                  <c:v>5.4589781250015994</c:v>
                </c:pt>
                <c:pt idx="10232">
                  <c:v>5.4593881250015999</c:v>
                </c:pt>
                <c:pt idx="10233">
                  <c:v>5.4598837500000004</c:v>
                </c:pt>
                <c:pt idx="10234">
                  <c:v>5.4603693750015996</c:v>
                </c:pt>
                <c:pt idx="10235">
                  <c:v>5.4607918750015996</c:v>
                </c:pt>
                <c:pt idx="10236">
                  <c:v>5.4607631250016002</c:v>
                </c:pt>
                <c:pt idx="10237">
                  <c:v>5.4604662499999996</c:v>
                </c:pt>
                <c:pt idx="10238">
                  <c:v>5.4608156250016</c:v>
                </c:pt>
                <c:pt idx="10239">
                  <c:v>5.4611781250015996</c:v>
                </c:pt>
                <c:pt idx="10240">
                  <c:v>5.4612193750015994</c:v>
                </c:pt>
                <c:pt idx="10241">
                  <c:v>5.4615499999999999</c:v>
                </c:pt>
                <c:pt idx="10242">
                  <c:v>5.4619099999999996</c:v>
                </c:pt>
                <c:pt idx="10243">
                  <c:v>5.4619168750015996</c:v>
                </c:pt>
                <c:pt idx="10244">
                  <c:v>5.4614831250015996</c:v>
                </c:pt>
                <c:pt idx="10245">
                  <c:v>5.4611056250015997</c:v>
                </c:pt>
                <c:pt idx="10246">
                  <c:v>5.4604806250015994</c:v>
                </c:pt>
                <c:pt idx="10247">
                  <c:v>5.4601375000000001</c:v>
                </c:pt>
                <c:pt idx="10248">
                  <c:v>5.4597412500000004</c:v>
                </c:pt>
                <c:pt idx="10249">
                  <c:v>5.4594106250015999</c:v>
                </c:pt>
                <c:pt idx="10250">
                  <c:v>5.4590412500000003</c:v>
                </c:pt>
                <c:pt idx="10251">
                  <c:v>5.4584093750016001</c:v>
                </c:pt>
                <c:pt idx="10252">
                  <c:v>5.4580737499999996</c:v>
                </c:pt>
                <c:pt idx="10253">
                  <c:v>5.4576549999999999</c:v>
                </c:pt>
                <c:pt idx="10254">
                  <c:v>5.4571718750015998</c:v>
                </c:pt>
                <c:pt idx="10255">
                  <c:v>5.4568037499999997</c:v>
                </c:pt>
                <c:pt idx="10256">
                  <c:v>5.4564543750015995</c:v>
                </c:pt>
                <c:pt idx="10257">
                  <c:v>5.4560518750015996</c:v>
                </c:pt>
                <c:pt idx="10258">
                  <c:v>5.4556762499999998</c:v>
                </c:pt>
                <c:pt idx="10259">
                  <c:v>5.4553481250016</c:v>
                </c:pt>
                <c:pt idx="10260">
                  <c:v>5.4549975000000002</c:v>
                </c:pt>
                <c:pt idx="10261">
                  <c:v>5.4546206250016001</c:v>
                </c:pt>
                <c:pt idx="10262">
                  <c:v>5.4542943750015995</c:v>
                </c:pt>
                <c:pt idx="10263">
                  <c:v>5.4542312500000003</c:v>
                </c:pt>
                <c:pt idx="10264">
                  <c:v>5.4538656250016002</c:v>
                </c:pt>
                <c:pt idx="10265">
                  <c:v>5.4535375000000004</c:v>
                </c:pt>
                <c:pt idx="10266">
                  <c:v>5.4539012500000004</c:v>
                </c:pt>
                <c:pt idx="10267">
                  <c:v>5.4542562500000003</c:v>
                </c:pt>
                <c:pt idx="10268">
                  <c:v>5.4546150000000004</c:v>
                </c:pt>
                <c:pt idx="10269">
                  <c:v>5.4549599999999998</c:v>
                </c:pt>
                <c:pt idx="10270">
                  <c:v>5.4553149999999997</c:v>
                </c:pt>
                <c:pt idx="10271">
                  <c:v>5.4556787499999997</c:v>
                </c:pt>
                <c:pt idx="10272">
                  <c:v>5.4560087499999996</c:v>
                </c:pt>
                <c:pt idx="10273">
                  <c:v>5.4562937500000004</c:v>
                </c:pt>
                <c:pt idx="10274">
                  <c:v>5.4566193750015994</c:v>
                </c:pt>
                <c:pt idx="10275">
                  <c:v>5.4569406250016002</c:v>
                </c:pt>
                <c:pt idx="10276">
                  <c:v>5.4572718750015996</c:v>
                </c:pt>
                <c:pt idx="10277">
                  <c:v>5.4569131250015994</c:v>
                </c:pt>
                <c:pt idx="10278">
                  <c:v>5.4564862500000002</c:v>
                </c:pt>
                <c:pt idx="10279">
                  <c:v>5.4561593750016</c:v>
                </c:pt>
                <c:pt idx="10280">
                  <c:v>5.4556681250015995</c:v>
                </c:pt>
                <c:pt idx="10281">
                  <c:v>5.4552756250016001</c:v>
                </c:pt>
                <c:pt idx="10282">
                  <c:v>5.4548643750016002</c:v>
                </c:pt>
                <c:pt idx="10283">
                  <c:v>5.4545062499999997</c:v>
                </c:pt>
                <c:pt idx="10284">
                  <c:v>5.4541593750016002</c:v>
                </c:pt>
                <c:pt idx="10285">
                  <c:v>5.4542481250015999</c:v>
                </c:pt>
                <c:pt idx="10286">
                  <c:v>5.4541693750015998</c:v>
                </c:pt>
                <c:pt idx="10287">
                  <c:v>5.4543274999999998</c:v>
                </c:pt>
                <c:pt idx="10288">
                  <c:v>5.4547281250015995</c:v>
                </c:pt>
                <c:pt idx="10289">
                  <c:v>5.4550681250016</c:v>
                </c:pt>
                <c:pt idx="10290">
                  <c:v>5.4554037500000003</c:v>
                </c:pt>
                <c:pt idx="10291">
                  <c:v>5.4557956250016</c:v>
                </c:pt>
                <c:pt idx="10292">
                  <c:v>5.4561493750015995</c:v>
                </c:pt>
                <c:pt idx="10293">
                  <c:v>5.4565362500000001</c:v>
                </c:pt>
                <c:pt idx="10294">
                  <c:v>5.4569018750015994</c:v>
                </c:pt>
                <c:pt idx="10295">
                  <c:v>5.4566987500000002</c:v>
                </c:pt>
                <c:pt idx="10296">
                  <c:v>5.4563368750015995</c:v>
                </c:pt>
                <c:pt idx="10297">
                  <c:v>5.4559468750016</c:v>
                </c:pt>
                <c:pt idx="10298">
                  <c:v>5.4557743750015995</c:v>
                </c:pt>
                <c:pt idx="10299">
                  <c:v>5.4558099999999996</c:v>
                </c:pt>
                <c:pt idx="10300">
                  <c:v>5.4561543750016002</c:v>
                </c:pt>
                <c:pt idx="10301">
                  <c:v>5.4565212499999998</c:v>
                </c:pt>
                <c:pt idx="10302">
                  <c:v>5.4568712499999998</c:v>
                </c:pt>
                <c:pt idx="10303">
                  <c:v>5.4565512500000004</c:v>
                </c:pt>
                <c:pt idx="10304">
                  <c:v>5.4561681250016001</c:v>
                </c:pt>
                <c:pt idx="10305">
                  <c:v>5.4557425000000004</c:v>
                </c:pt>
                <c:pt idx="10306">
                  <c:v>5.4553856250015995</c:v>
                </c:pt>
                <c:pt idx="10307">
                  <c:v>5.4549218750015998</c:v>
                </c:pt>
                <c:pt idx="10308">
                  <c:v>5.4544874999999999</c:v>
                </c:pt>
                <c:pt idx="10309">
                  <c:v>5.4541381250015997</c:v>
                </c:pt>
                <c:pt idx="10310">
                  <c:v>5.45367625</c:v>
                </c:pt>
                <c:pt idx="10311">
                  <c:v>5.4531081250015996</c:v>
                </c:pt>
                <c:pt idx="10312">
                  <c:v>5.4525593750015995</c:v>
                </c:pt>
                <c:pt idx="10313">
                  <c:v>5.4522131250015997</c:v>
                </c:pt>
                <c:pt idx="10314">
                  <c:v>5.4518356250015998</c:v>
                </c:pt>
                <c:pt idx="10315">
                  <c:v>5.4513943750016001</c:v>
                </c:pt>
                <c:pt idx="10316">
                  <c:v>5.4508718750015994</c:v>
                </c:pt>
                <c:pt idx="10317">
                  <c:v>5.4503806250015998</c:v>
                </c:pt>
                <c:pt idx="10318">
                  <c:v>5.4499818750015994</c:v>
                </c:pt>
                <c:pt idx="10319">
                  <c:v>5.4495475000000004</c:v>
                </c:pt>
                <c:pt idx="10320">
                  <c:v>5.4491862500000003</c:v>
                </c:pt>
                <c:pt idx="10321">
                  <c:v>5.4487731250015994</c:v>
                </c:pt>
                <c:pt idx="10322">
                  <c:v>5.4484256250016001</c:v>
                </c:pt>
                <c:pt idx="10323">
                  <c:v>5.4479918750016001</c:v>
                </c:pt>
                <c:pt idx="10324">
                  <c:v>5.4476100000000001</c:v>
                </c:pt>
                <c:pt idx="10325">
                  <c:v>5.4477399999999996</c:v>
                </c:pt>
                <c:pt idx="10326">
                  <c:v>5.4480962499999999</c:v>
                </c:pt>
                <c:pt idx="10327">
                  <c:v>5.4484950000000003</c:v>
                </c:pt>
                <c:pt idx="10328">
                  <c:v>5.4488399999999997</c:v>
                </c:pt>
                <c:pt idx="10329">
                  <c:v>5.4491687500000001</c:v>
                </c:pt>
                <c:pt idx="10330">
                  <c:v>5.4494962500000002</c:v>
                </c:pt>
                <c:pt idx="10331">
                  <c:v>5.4498887500000004</c:v>
                </c:pt>
                <c:pt idx="10332">
                  <c:v>5.4502187500000003</c:v>
                </c:pt>
                <c:pt idx="10333">
                  <c:v>5.4498812499999998</c:v>
                </c:pt>
                <c:pt idx="10334">
                  <c:v>5.4498199999999999</c:v>
                </c:pt>
                <c:pt idx="10335">
                  <c:v>5.44980625</c:v>
                </c:pt>
                <c:pt idx="10336">
                  <c:v>5.4496762500000004</c:v>
                </c:pt>
                <c:pt idx="10337">
                  <c:v>5.4496218750015997</c:v>
                </c:pt>
                <c:pt idx="10338">
                  <c:v>5.4492856250015995</c:v>
                </c:pt>
                <c:pt idx="10339">
                  <c:v>5.4489187499999998</c:v>
                </c:pt>
                <c:pt idx="10340">
                  <c:v>5.4485824999999997</c:v>
                </c:pt>
                <c:pt idx="10341">
                  <c:v>5.4481018750015995</c:v>
                </c:pt>
                <c:pt idx="10342">
                  <c:v>5.4477793750016001</c:v>
                </c:pt>
                <c:pt idx="10343">
                  <c:v>5.4472881250015996</c:v>
                </c:pt>
                <c:pt idx="10344">
                  <c:v>5.4468118750015995</c:v>
                </c:pt>
                <c:pt idx="10345">
                  <c:v>5.4464837499999996</c:v>
                </c:pt>
                <c:pt idx="10346">
                  <c:v>5.4460575000000002</c:v>
                </c:pt>
                <c:pt idx="10347">
                  <c:v>5.44569875</c:v>
                </c:pt>
                <c:pt idx="10348">
                  <c:v>5.4453281250016001</c:v>
                </c:pt>
                <c:pt idx="10349">
                  <c:v>5.4449512499999999</c:v>
                </c:pt>
                <c:pt idx="10350">
                  <c:v>5.4445981250016002</c:v>
                </c:pt>
                <c:pt idx="10351">
                  <c:v>5.4449206250015996</c:v>
                </c:pt>
                <c:pt idx="10352">
                  <c:v>5.4452674999999999</c:v>
                </c:pt>
                <c:pt idx="10353">
                  <c:v>5.4456856250015999</c:v>
                </c:pt>
                <c:pt idx="10354">
                  <c:v>5.4460343750015996</c:v>
                </c:pt>
                <c:pt idx="10355">
                  <c:v>5.4464687500000002</c:v>
                </c:pt>
                <c:pt idx="10356">
                  <c:v>5.44616875</c:v>
                </c:pt>
                <c:pt idx="10357">
                  <c:v>5.4458337500000003</c:v>
                </c:pt>
                <c:pt idx="10358">
                  <c:v>5.4455299999999998</c:v>
                </c:pt>
                <c:pt idx="10359">
                  <c:v>5.4458725000000001</c:v>
                </c:pt>
                <c:pt idx="10360">
                  <c:v>5.4463068750015999</c:v>
                </c:pt>
                <c:pt idx="10361">
                  <c:v>5.4467056250015995</c:v>
                </c:pt>
                <c:pt idx="10362">
                  <c:v>5.4470587500000001</c:v>
                </c:pt>
                <c:pt idx="10363">
                  <c:v>5.4474581250015994</c:v>
                </c:pt>
                <c:pt idx="10364">
                  <c:v>5.4478487500000004</c:v>
                </c:pt>
                <c:pt idx="10365">
                  <c:v>5.4482543750015999</c:v>
                </c:pt>
                <c:pt idx="10366">
                  <c:v>5.4485906250016001</c:v>
                </c:pt>
                <c:pt idx="10367">
                  <c:v>5.4489524999999999</c:v>
                </c:pt>
                <c:pt idx="10368">
                  <c:v>5.4492856250015995</c:v>
                </c:pt>
                <c:pt idx="10369">
                  <c:v>5.4497287500000002</c:v>
                </c:pt>
                <c:pt idx="10370">
                  <c:v>5.4492837500000002</c:v>
                </c:pt>
                <c:pt idx="10371">
                  <c:v>5.4489468750015995</c:v>
                </c:pt>
                <c:pt idx="10372">
                  <c:v>5.4485956250015999</c:v>
                </c:pt>
                <c:pt idx="10373">
                  <c:v>5.4481956250015999</c:v>
                </c:pt>
                <c:pt idx="10374">
                  <c:v>5.4477881250015994</c:v>
                </c:pt>
                <c:pt idx="10375">
                  <c:v>5.4474162499999998</c:v>
                </c:pt>
                <c:pt idx="10376">
                  <c:v>5.4470850000000004</c:v>
                </c:pt>
                <c:pt idx="10377">
                  <c:v>5.4466806250015996</c:v>
                </c:pt>
                <c:pt idx="10378">
                  <c:v>5.4462818750016</c:v>
                </c:pt>
                <c:pt idx="10379">
                  <c:v>5.4458393750015999</c:v>
                </c:pt>
                <c:pt idx="10380">
                  <c:v>5.4453831250015998</c:v>
                </c:pt>
                <c:pt idx="10381">
                  <c:v>5.4449100000000001</c:v>
                </c:pt>
                <c:pt idx="10382">
                  <c:v>5.4444712500000003</c:v>
                </c:pt>
                <c:pt idx="10383">
                  <c:v>5.4439718750015995</c:v>
                </c:pt>
                <c:pt idx="10384">
                  <c:v>5.4434612500000004</c:v>
                </c:pt>
                <c:pt idx="10385">
                  <c:v>5.4431356250015996</c:v>
                </c:pt>
                <c:pt idx="10386">
                  <c:v>5.4427856250015996</c:v>
                </c:pt>
                <c:pt idx="10387">
                  <c:v>5.4423968750015996</c:v>
                </c:pt>
                <c:pt idx="10388">
                  <c:v>5.4425287500000001</c:v>
                </c:pt>
                <c:pt idx="10389">
                  <c:v>5.4428812500000001</c:v>
                </c:pt>
                <c:pt idx="10390">
                  <c:v>5.44304875</c:v>
                </c:pt>
                <c:pt idx="10391">
                  <c:v>5.4433868750015995</c:v>
                </c:pt>
                <c:pt idx="10392">
                  <c:v>5.4437625000000001</c:v>
                </c:pt>
                <c:pt idx="10393">
                  <c:v>5.4440887499999997</c:v>
                </c:pt>
                <c:pt idx="10394">
                  <c:v>5.4445300000000003</c:v>
                </c:pt>
                <c:pt idx="10395">
                  <c:v>5.4448943750016001</c:v>
                </c:pt>
                <c:pt idx="10396">
                  <c:v>5.4452274999999997</c:v>
                </c:pt>
                <c:pt idx="10397">
                  <c:v>5.4456431250015997</c:v>
                </c:pt>
                <c:pt idx="10398">
                  <c:v>5.4460343750015996</c:v>
                </c:pt>
                <c:pt idx="10399">
                  <c:v>5.4463637499999997</c:v>
                </c:pt>
                <c:pt idx="10400">
                  <c:v>5.4466856250015994</c:v>
                </c:pt>
                <c:pt idx="10401">
                  <c:v>5.4467437500000004</c:v>
                </c:pt>
                <c:pt idx="10402">
                  <c:v>5.4463831250016002</c:v>
                </c:pt>
                <c:pt idx="10403">
                  <c:v>5.4460593750015995</c:v>
                </c:pt>
                <c:pt idx="10404">
                  <c:v>5.4456981250015994</c:v>
                </c:pt>
                <c:pt idx="10405">
                  <c:v>5.4453649999999998</c:v>
                </c:pt>
                <c:pt idx="10406">
                  <c:v>5.4450393750016</c:v>
                </c:pt>
                <c:pt idx="10407">
                  <c:v>5.4445281250016002</c:v>
                </c:pt>
                <c:pt idx="10408">
                  <c:v>5.4441924999999998</c:v>
                </c:pt>
                <c:pt idx="10409">
                  <c:v>5.4438212500000001</c:v>
                </c:pt>
                <c:pt idx="10410">
                  <c:v>5.4434287499999998</c:v>
                </c:pt>
                <c:pt idx="10411">
                  <c:v>5.4433487500000002</c:v>
                </c:pt>
                <c:pt idx="10412">
                  <c:v>5.4436662499999997</c:v>
                </c:pt>
                <c:pt idx="10413">
                  <c:v>5.4440237500000004</c:v>
                </c:pt>
                <c:pt idx="10414">
                  <c:v>5.4443868750015998</c:v>
                </c:pt>
                <c:pt idx="10415">
                  <c:v>5.4447887499999998</c:v>
                </c:pt>
                <c:pt idx="10416">
                  <c:v>5.4452362499999998</c:v>
                </c:pt>
                <c:pt idx="10417">
                  <c:v>5.4455737500000003</c:v>
                </c:pt>
                <c:pt idx="10418">
                  <c:v>5.4459799999999996</c:v>
                </c:pt>
                <c:pt idx="10419">
                  <c:v>5.4463081250015994</c:v>
                </c:pt>
                <c:pt idx="10420">
                  <c:v>5.4459706250015998</c:v>
                </c:pt>
                <c:pt idx="10421">
                  <c:v>5.4455968750016002</c:v>
                </c:pt>
                <c:pt idx="10422">
                  <c:v>5.4452468750016001</c:v>
                </c:pt>
                <c:pt idx="10423">
                  <c:v>5.4448662499999996</c:v>
                </c:pt>
                <c:pt idx="10424">
                  <c:v>5.4448762500000001</c:v>
                </c:pt>
                <c:pt idx="10425">
                  <c:v>5.4444956250015997</c:v>
                </c:pt>
                <c:pt idx="10426">
                  <c:v>5.4441631250015998</c:v>
                </c:pt>
                <c:pt idx="10427">
                  <c:v>5.4436</c:v>
                </c:pt>
                <c:pt idx="10428">
                  <c:v>5.4430350000000001</c:v>
                </c:pt>
                <c:pt idx="10429">
                  <c:v>5.4424931250016</c:v>
                </c:pt>
                <c:pt idx="10430">
                  <c:v>5.4418243750016</c:v>
                </c:pt>
                <c:pt idx="10431">
                  <c:v>5.4414581250016001</c:v>
                </c:pt>
                <c:pt idx="10432">
                  <c:v>5.4409450000000001</c:v>
                </c:pt>
                <c:pt idx="10433">
                  <c:v>5.44051375</c:v>
                </c:pt>
                <c:pt idx="10434">
                  <c:v>5.4400081250015999</c:v>
                </c:pt>
                <c:pt idx="10435">
                  <c:v>5.4396050000000002</c:v>
                </c:pt>
                <c:pt idx="10436">
                  <c:v>5.4392674999999997</c:v>
                </c:pt>
                <c:pt idx="10437">
                  <c:v>5.4390031250015998</c:v>
                </c:pt>
                <c:pt idx="10438">
                  <c:v>5.4392912500000001</c:v>
                </c:pt>
                <c:pt idx="10439">
                  <c:v>5.4396412500000002</c:v>
                </c:pt>
                <c:pt idx="10440">
                  <c:v>5.4395587499999998</c:v>
                </c:pt>
                <c:pt idx="10441">
                  <c:v>5.4399649999999999</c:v>
                </c:pt>
                <c:pt idx="10442">
                  <c:v>5.4403306250016001</c:v>
                </c:pt>
                <c:pt idx="10443">
                  <c:v>5.4402181250016</c:v>
                </c:pt>
                <c:pt idx="10444">
                  <c:v>5.4405068750016001</c:v>
                </c:pt>
                <c:pt idx="10445">
                  <c:v>5.4408706250016001</c:v>
                </c:pt>
                <c:pt idx="10446">
                  <c:v>5.4412581250015997</c:v>
                </c:pt>
                <c:pt idx="10447">
                  <c:v>5.4417012500000004</c:v>
                </c:pt>
                <c:pt idx="10448">
                  <c:v>5.4416099999999998</c:v>
                </c:pt>
                <c:pt idx="10449">
                  <c:v>5.4411887500000002</c:v>
                </c:pt>
                <c:pt idx="10450">
                  <c:v>5.4407924999999997</c:v>
                </c:pt>
                <c:pt idx="10451">
                  <c:v>5.4404418750015999</c:v>
                </c:pt>
                <c:pt idx="10452">
                  <c:v>5.4400062499999997</c:v>
                </c:pt>
                <c:pt idx="10453">
                  <c:v>5.4396199999999997</c:v>
                </c:pt>
                <c:pt idx="10454">
                  <c:v>5.4392643750016001</c:v>
                </c:pt>
                <c:pt idx="10455">
                  <c:v>5.4388612500000004</c:v>
                </c:pt>
                <c:pt idx="10456">
                  <c:v>5.4383699999999999</c:v>
                </c:pt>
                <c:pt idx="10457">
                  <c:v>5.4378731250015999</c:v>
                </c:pt>
                <c:pt idx="10458">
                  <c:v>5.4372243750016001</c:v>
                </c:pt>
                <c:pt idx="10459">
                  <c:v>5.43683125</c:v>
                </c:pt>
                <c:pt idx="10460">
                  <c:v>5.4362368750016001</c:v>
                </c:pt>
                <c:pt idx="10461">
                  <c:v>5.4355706250016</c:v>
                </c:pt>
                <c:pt idx="10462">
                  <c:v>5.4349943750016001</c:v>
                </c:pt>
                <c:pt idx="10463">
                  <c:v>5.4345662499999996</c:v>
                </c:pt>
                <c:pt idx="10464">
                  <c:v>5.4342181250015997</c:v>
                </c:pt>
                <c:pt idx="10465">
                  <c:v>5.4338262500000001</c:v>
                </c:pt>
                <c:pt idx="10466">
                  <c:v>5.43406375</c:v>
                </c:pt>
                <c:pt idx="10467">
                  <c:v>5.43445</c:v>
                </c:pt>
                <c:pt idx="10468">
                  <c:v>5.4348299999999998</c:v>
                </c:pt>
                <c:pt idx="10469">
                  <c:v>5.4349743750016</c:v>
                </c:pt>
                <c:pt idx="10470">
                  <c:v>5.4350899999999998</c:v>
                </c:pt>
                <c:pt idx="10471">
                  <c:v>5.4354543750015996</c:v>
                </c:pt>
                <c:pt idx="10472">
                  <c:v>5.4358493750015997</c:v>
                </c:pt>
                <c:pt idx="10473">
                  <c:v>5.4362062499999997</c:v>
                </c:pt>
                <c:pt idx="10474">
                  <c:v>5.4364512500000002</c:v>
                </c:pt>
                <c:pt idx="10475">
                  <c:v>5.4360012500000003</c:v>
                </c:pt>
                <c:pt idx="10476">
                  <c:v>5.4356081250015995</c:v>
                </c:pt>
                <c:pt idx="10477">
                  <c:v>5.4355193750015998</c:v>
                </c:pt>
                <c:pt idx="10478">
                  <c:v>5.4351756250015999</c:v>
                </c:pt>
                <c:pt idx="10479">
                  <c:v>5.4350943750015999</c:v>
                </c:pt>
                <c:pt idx="10480">
                  <c:v>5.4349262500000002</c:v>
                </c:pt>
                <c:pt idx="10481">
                  <c:v>5.4345468750016002</c:v>
                </c:pt>
                <c:pt idx="10482">
                  <c:v>5.4345368750015997</c:v>
                </c:pt>
                <c:pt idx="10483">
                  <c:v>5.4341218750015994</c:v>
                </c:pt>
                <c:pt idx="10484">
                  <c:v>5.4337931250015998</c:v>
                </c:pt>
                <c:pt idx="10485">
                  <c:v>5.4334281250015994</c:v>
                </c:pt>
                <c:pt idx="10486">
                  <c:v>5.4329549999999998</c:v>
                </c:pt>
                <c:pt idx="10487">
                  <c:v>5.4326093750015998</c:v>
                </c:pt>
                <c:pt idx="10488">
                  <c:v>5.4327018750015998</c:v>
                </c:pt>
                <c:pt idx="10489">
                  <c:v>5.4330749999999997</c:v>
                </c:pt>
                <c:pt idx="10490">
                  <c:v>5.4328443750015998</c:v>
                </c:pt>
                <c:pt idx="10491">
                  <c:v>5.4324831250015997</c:v>
                </c:pt>
                <c:pt idx="10492">
                  <c:v>5.4324525000000001</c:v>
                </c:pt>
                <c:pt idx="10493">
                  <c:v>5.4324293750015995</c:v>
                </c:pt>
                <c:pt idx="10494">
                  <c:v>5.4327931250015995</c:v>
                </c:pt>
                <c:pt idx="10495">
                  <c:v>5.4331375</c:v>
                </c:pt>
                <c:pt idx="10496">
                  <c:v>5.4327906250015996</c:v>
                </c:pt>
                <c:pt idx="10497">
                  <c:v>5.4323537499999999</c:v>
                </c:pt>
                <c:pt idx="10498">
                  <c:v>5.4324006250016001</c:v>
                </c:pt>
                <c:pt idx="10499">
                  <c:v>5.4327449999999997</c:v>
                </c:pt>
                <c:pt idx="10500">
                  <c:v>5.4330774999999996</c:v>
                </c:pt>
                <c:pt idx="10501">
                  <c:v>5.4330231250015997</c:v>
                </c:pt>
                <c:pt idx="10502">
                  <c:v>5.4331031250016002</c:v>
                </c:pt>
                <c:pt idx="10503">
                  <c:v>5.4327800000000002</c:v>
                </c:pt>
                <c:pt idx="10504">
                  <c:v>5.4324181250015995</c:v>
                </c:pt>
                <c:pt idx="10505">
                  <c:v>5.4318987500000002</c:v>
                </c:pt>
                <c:pt idx="10506">
                  <c:v>5.4315387499999996</c:v>
                </c:pt>
                <c:pt idx="10507">
                  <c:v>5.4311706250015996</c:v>
                </c:pt>
                <c:pt idx="10508">
                  <c:v>5.4308406250015997</c:v>
                </c:pt>
                <c:pt idx="10509">
                  <c:v>5.4312118750015994</c:v>
                </c:pt>
                <c:pt idx="10510">
                  <c:v>5.4316149999999999</c:v>
                </c:pt>
                <c:pt idx="10511">
                  <c:v>5.4320368750016002</c:v>
                </c:pt>
                <c:pt idx="10512">
                  <c:v>5.43237375</c:v>
                </c:pt>
                <c:pt idx="10513">
                  <c:v>5.4326893750015994</c:v>
                </c:pt>
                <c:pt idx="10514">
                  <c:v>5.4330293750015999</c:v>
                </c:pt>
                <c:pt idx="10515">
                  <c:v>5.4330331250016002</c:v>
                </c:pt>
                <c:pt idx="10516">
                  <c:v>5.4325737500000004</c:v>
                </c:pt>
                <c:pt idx="10517">
                  <c:v>5.4319474999999997</c:v>
                </c:pt>
                <c:pt idx="10518">
                  <c:v>5.4315893750016002</c:v>
                </c:pt>
                <c:pt idx="10519">
                  <c:v>5.4311331250016002</c:v>
                </c:pt>
                <c:pt idx="10520">
                  <c:v>5.4306506250015998</c:v>
                </c:pt>
                <c:pt idx="10521">
                  <c:v>5.4300743750015998</c:v>
                </c:pt>
                <c:pt idx="10522">
                  <c:v>5.4295612499999999</c:v>
                </c:pt>
                <c:pt idx="10523">
                  <c:v>5.4290137500000002</c:v>
                </c:pt>
                <c:pt idx="10524">
                  <c:v>5.4284924999999999</c:v>
                </c:pt>
                <c:pt idx="10525">
                  <c:v>5.4280487500000003</c:v>
                </c:pt>
                <c:pt idx="10526">
                  <c:v>5.4276062500000002</c:v>
                </c:pt>
                <c:pt idx="10527">
                  <c:v>5.4272037500000003</c:v>
                </c:pt>
                <c:pt idx="10528">
                  <c:v>5.4268262500000004</c:v>
                </c:pt>
                <c:pt idx="10529">
                  <c:v>5.4264275</c:v>
                </c:pt>
                <c:pt idx="10530">
                  <c:v>5.4260524999999999</c:v>
                </c:pt>
                <c:pt idx="10531">
                  <c:v>5.4254393750015995</c:v>
                </c:pt>
                <c:pt idx="10532">
                  <c:v>5.4249225000000001</c:v>
                </c:pt>
                <c:pt idx="10533">
                  <c:v>5.42439625</c:v>
                </c:pt>
                <c:pt idx="10534">
                  <c:v>5.4238762500000002</c:v>
                </c:pt>
                <c:pt idx="10535">
                  <c:v>5.4233693750015997</c:v>
                </c:pt>
                <c:pt idx="10536">
                  <c:v>5.4228387500000004</c:v>
                </c:pt>
                <c:pt idx="10537">
                  <c:v>5.4223737500000002</c:v>
                </c:pt>
                <c:pt idx="10538">
                  <c:v>5.4218918750015996</c:v>
                </c:pt>
                <c:pt idx="10539">
                  <c:v>5.4215262500000003</c:v>
                </c:pt>
                <c:pt idx="10540">
                  <c:v>5.4212012500000002</c:v>
                </c:pt>
                <c:pt idx="10541">
                  <c:v>5.4208712500000003</c:v>
                </c:pt>
                <c:pt idx="10542">
                  <c:v>5.4205056250016002</c:v>
                </c:pt>
                <c:pt idx="10543">
                  <c:v>5.4201556250016001</c:v>
                </c:pt>
                <c:pt idx="10544">
                  <c:v>5.4196006250015998</c:v>
                </c:pt>
                <c:pt idx="10545">
                  <c:v>5.4190793750015995</c:v>
                </c:pt>
                <c:pt idx="10546">
                  <c:v>5.4185612499999998</c:v>
                </c:pt>
                <c:pt idx="10547">
                  <c:v>5.4179943750015997</c:v>
                </c:pt>
                <c:pt idx="10548">
                  <c:v>5.4176012499999997</c:v>
                </c:pt>
                <c:pt idx="10549">
                  <c:v>5.4171593750015994</c:v>
                </c:pt>
                <c:pt idx="10550">
                  <c:v>5.4168275000000001</c:v>
                </c:pt>
                <c:pt idx="10551">
                  <c:v>5.4167350000000001</c:v>
                </c:pt>
                <c:pt idx="10552">
                  <c:v>5.4170631250015999</c:v>
                </c:pt>
                <c:pt idx="10553">
                  <c:v>5.4172837500000002</c:v>
                </c:pt>
                <c:pt idx="10554">
                  <c:v>5.4172624999999996</c:v>
                </c:pt>
                <c:pt idx="10555">
                  <c:v>5.4175906250015995</c:v>
                </c:pt>
                <c:pt idx="10556">
                  <c:v>5.4179112500000004</c:v>
                </c:pt>
                <c:pt idx="10557">
                  <c:v>5.4181400000000002</c:v>
                </c:pt>
                <c:pt idx="10558">
                  <c:v>5.4177656250016</c:v>
                </c:pt>
                <c:pt idx="10559">
                  <c:v>5.4174306250016002</c:v>
                </c:pt>
                <c:pt idx="10560">
                  <c:v>5.4170187500000004</c:v>
                </c:pt>
                <c:pt idx="10561">
                  <c:v>5.4166643750015995</c:v>
                </c:pt>
                <c:pt idx="10562">
                  <c:v>5.4163218750016</c:v>
                </c:pt>
                <c:pt idx="10563">
                  <c:v>5.4164956250016001</c:v>
                </c:pt>
                <c:pt idx="10564">
                  <c:v>5.4168381250015996</c:v>
                </c:pt>
                <c:pt idx="10565">
                  <c:v>5.4171981250016001</c:v>
                </c:pt>
                <c:pt idx="10566">
                  <c:v>5.4172381250015995</c:v>
                </c:pt>
                <c:pt idx="10567">
                  <c:v>5.4169031250015998</c:v>
                </c:pt>
                <c:pt idx="10568">
                  <c:v>5.4167318750015996</c:v>
                </c:pt>
                <c:pt idx="10569">
                  <c:v>5.4163906250015996</c:v>
                </c:pt>
                <c:pt idx="10570">
                  <c:v>5.4160656250015995</c:v>
                </c:pt>
                <c:pt idx="10571">
                  <c:v>5.4157187499999999</c:v>
                </c:pt>
                <c:pt idx="10572">
                  <c:v>5.4151924999999999</c:v>
                </c:pt>
                <c:pt idx="10573">
                  <c:v>5.4146074999999998</c:v>
                </c:pt>
                <c:pt idx="10574">
                  <c:v>5.4142824999999997</c:v>
                </c:pt>
                <c:pt idx="10575">
                  <c:v>5.41393375</c:v>
                </c:pt>
                <c:pt idx="10576">
                  <c:v>5.4133587500000004</c:v>
                </c:pt>
                <c:pt idx="10577">
                  <c:v>5.4129750000000003</c:v>
                </c:pt>
                <c:pt idx="10578">
                  <c:v>5.4126374999999998</c:v>
                </c:pt>
                <c:pt idx="10579">
                  <c:v>5.4121568750015996</c:v>
                </c:pt>
                <c:pt idx="10580">
                  <c:v>5.4117306250016002</c:v>
                </c:pt>
                <c:pt idx="10581">
                  <c:v>5.4113881250015998</c:v>
                </c:pt>
                <c:pt idx="10582">
                  <c:v>5.4110081250016</c:v>
                </c:pt>
                <c:pt idx="10583">
                  <c:v>5.410615</c:v>
                </c:pt>
                <c:pt idx="10584">
                  <c:v>5.4108799999999997</c:v>
                </c:pt>
                <c:pt idx="10585">
                  <c:v>5.4110406250015997</c:v>
                </c:pt>
                <c:pt idx="10586">
                  <c:v>5.4113637499999996</c:v>
                </c:pt>
                <c:pt idx="10587">
                  <c:v>5.4116762500000002</c:v>
                </c:pt>
                <c:pt idx="10588">
                  <c:v>5.4121100000000002</c:v>
                </c:pt>
                <c:pt idx="10589">
                  <c:v>5.4124581250016002</c:v>
                </c:pt>
                <c:pt idx="10590">
                  <c:v>5.4128331250016002</c:v>
                </c:pt>
                <c:pt idx="10591">
                  <c:v>5.4131793750016</c:v>
                </c:pt>
                <c:pt idx="10592">
                  <c:v>5.4135743750016001</c:v>
                </c:pt>
                <c:pt idx="10593">
                  <c:v>5.4138581250015996</c:v>
                </c:pt>
                <c:pt idx="10594">
                  <c:v>5.4136868750015994</c:v>
                </c:pt>
                <c:pt idx="10595">
                  <c:v>5.4133668750016</c:v>
                </c:pt>
                <c:pt idx="10596">
                  <c:v>5.4130250000000002</c:v>
                </c:pt>
                <c:pt idx="10597">
                  <c:v>5.4126587500000003</c:v>
                </c:pt>
                <c:pt idx="10598">
                  <c:v>5.4123093750016</c:v>
                </c:pt>
                <c:pt idx="10599">
                  <c:v>5.4121474999999997</c:v>
                </c:pt>
                <c:pt idx="10600">
                  <c:v>5.41212625</c:v>
                </c:pt>
                <c:pt idx="10601">
                  <c:v>5.4116312500000001</c:v>
                </c:pt>
                <c:pt idx="10602">
                  <c:v>5.4111262499999997</c:v>
                </c:pt>
                <c:pt idx="10603">
                  <c:v>5.4107181250015994</c:v>
                </c:pt>
                <c:pt idx="10604">
                  <c:v>5.4103868750016</c:v>
                </c:pt>
                <c:pt idx="10605">
                  <c:v>5.4106899999999998</c:v>
                </c:pt>
                <c:pt idx="10606">
                  <c:v>5.4102162500000004</c:v>
                </c:pt>
                <c:pt idx="10607">
                  <c:v>5.40987375</c:v>
                </c:pt>
                <c:pt idx="10608">
                  <c:v>5.4095599999999999</c:v>
                </c:pt>
                <c:pt idx="10609">
                  <c:v>5.4091275000000003</c:v>
                </c:pt>
                <c:pt idx="10610">
                  <c:v>5.4095131250015998</c:v>
                </c:pt>
                <c:pt idx="10611">
                  <c:v>5.4098499999999996</c:v>
                </c:pt>
                <c:pt idx="10612">
                  <c:v>5.4099493750015997</c:v>
                </c:pt>
                <c:pt idx="10613">
                  <c:v>5.40987375</c:v>
                </c:pt>
                <c:pt idx="10614">
                  <c:v>5.4097568750015999</c:v>
                </c:pt>
                <c:pt idx="10615">
                  <c:v>5.4100774999999999</c:v>
                </c:pt>
                <c:pt idx="10616">
                  <c:v>5.4104081250015996</c:v>
                </c:pt>
                <c:pt idx="10617">
                  <c:v>5.4107962499999998</c:v>
                </c:pt>
                <c:pt idx="10618">
                  <c:v>5.4103962499999998</c:v>
                </c:pt>
                <c:pt idx="10619">
                  <c:v>5.4098249999999997</c:v>
                </c:pt>
                <c:pt idx="10620">
                  <c:v>5.4090912500000004</c:v>
                </c:pt>
                <c:pt idx="10621">
                  <c:v>5.4083093750015996</c:v>
                </c:pt>
                <c:pt idx="10622">
                  <c:v>5.4074168750015996</c:v>
                </c:pt>
                <c:pt idx="10623">
                  <c:v>5.4064762499999999</c:v>
                </c:pt>
                <c:pt idx="10624">
                  <c:v>5.4054843750016</c:v>
                </c:pt>
                <c:pt idx="10625">
                  <c:v>5.4043631250016002</c:v>
                </c:pt>
                <c:pt idx="10626">
                  <c:v>5.4031418750015998</c:v>
                </c:pt>
                <c:pt idx="10627">
                  <c:v>5.4020356250015995</c:v>
                </c:pt>
                <c:pt idx="10628">
                  <c:v>5.4012025000000001</c:v>
                </c:pt>
                <c:pt idx="10629">
                  <c:v>5.4004943750015997</c:v>
                </c:pt>
                <c:pt idx="10630">
                  <c:v>5.3999087499999998</c:v>
                </c:pt>
                <c:pt idx="10631">
                  <c:v>5.3993349999999998</c:v>
                </c:pt>
                <c:pt idx="10632">
                  <c:v>5.3988337499999997</c:v>
                </c:pt>
                <c:pt idx="10633">
                  <c:v>5.3984212500000002</c:v>
                </c:pt>
                <c:pt idx="10634">
                  <c:v>5.3979906250015999</c:v>
                </c:pt>
                <c:pt idx="10635">
                  <c:v>5.3975287500000002</c:v>
                </c:pt>
                <c:pt idx="10636">
                  <c:v>5.3970706250016001</c:v>
                </c:pt>
                <c:pt idx="10637">
                  <c:v>5.3966624999999997</c:v>
                </c:pt>
                <c:pt idx="10638">
                  <c:v>5.3963318750016001</c:v>
                </c:pt>
                <c:pt idx="10639">
                  <c:v>5.3959718750015995</c:v>
                </c:pt>
                <c:pt idx="10640">
                  <c:v>5.3955687499999998</c:v>
                </c:pt>
                <c:pt idx="10641">
                  <c:v>5.3951443750015997</c:v>
                </c:pt>
                <c:pt idx="10642">
                  <c:v>5.3948150000000004</c:v>
                </c:pt>
                <c:pt idx="10643">
                  <c:v>5.3944574999999997</c:v>
                </c:pt>
                <c:pt idx="10644">
                  <c:v>5.3948612499999999</c:v>
                </c:pt>
                <c:pt idx="10645">
                  <c:v>5.3952200000000001</c:v>
                </c:pt>
                <c:pt idx="10646">
                  <c:v>5.3956243750016002</c:v>
                </c:pt>
                <c:pt idx="10647">
                  <c:v>5.3959493750015994</c:v>
                </c:pt>
                <c:pt idx="10648">
                  <c:v>5.3959331250015996</c:v>
                </c:pt>
                <c:pt idx="10649">
                  <c:v>5.3961825000000001</c:v>
                </c:pt>
                <c:pt idx="10650">
                  <c:v>5.3958374999999998</c:v>
                </c:pt>
                <c:pt idx="10651">
                  <c:v>5.3954593750016002</c:v>
                </c:pt>
                <c:pt idx="10652">
                  <c:v>5.3956181250016</c:v>
                </c:pt>
                <c:pt idx="10653">
                  <c:v>5.3952506250015997</c:v>
                </c:pt>
                <c:pt idx="10654">
                  <c:v>5.3949268750016</c:v>
                </c:pt>
                <c:pt idx="10655">
                  <c:v>5.3945293750015999</c:v>
                </c:pt>
                <c:pt idx="10656">
                  <c:v>5.3940643750015997</c:v>
                </c:pt>
                <c:pt idx="10657">
                  <c:v>5.3937125000000004</c:v>
                </c:pt>
                <c:pt idx="10658">
                  <c:v>5.3932793750016002</c:v>
                </c:pt>
                <c:pt idx="10659">
                  <c:v>5.3928343750016001</c:v>
                </c:pt>
                <c:pt idx="10660">
                  <c:v>5.3925106250015995</c:v>
                </c:pt>
                <c:pt idx="10661">
                  <c:v>5.3920950000000003</c:v>
                </c:pt>
                <c:pt idx="10662">
                  <c:v>5.3917524999999999</c:v>
                </c:pt>
                <c:pt idx="10663">
                  <c:v>5.3914212499999996</c:v>
                </c:pt>
                <c:pt idx="10664">
                  <c:v>5.3917568750016001</c:v>
                </c:pt>
                <c:pt idx="10665">
                  <c:v>5.3922006250015997</c:v>
                </c:pt>
                <c:pt idx="10666">
                  <c:v>5.3925893750015996</c:v>
                </c:pt>
                <c:pt idx="10667">
                  <c:v>5.3929093750015999</c:v>
                </c:pt>
                <c:pt idx="10668">
                  <c:v>5.3932643750015998</c:v>
                </c:pt>
                <c:pt idx="10669">
                  <c:v>5.3936818750016</c:v>
                </c:pt>
                <c:pt idx="10670">
                  <c:v>5.3937375000000003</c:v>
                </c:pt>
                <c:pt idx="10671">
                  <c:v>5.3935775000000001</c:v>
                </c:pt>
                <c:pt idx="10672">
                  <c:v>5.3932468750015996</c:v>
                </c:pt>
                <c:pt idx="10673">
                  <c:v>5.3932206250016002</c:v>
                </c:pt>
                <c:pt idx="10674">
                  <c:v>5.39281875</c:v>
                </c:pt>
                <c:pt idx="10675">
                  <c:v>5.3927462500000001</c:v>
                </c:pt>
                <c:pt idx="10676">
                  <c:v>5.3924162500000001</c:v>
                </c:pt>
                <c:pt idx="10677">
                  <c:v>5.39284125</c:v>
                </c:pt>
                <c:pt idx="10678">
                  <c:v>5.39319375</c:v>
                </c:pt>
                <c:pt idx="10679">
                  <c:v>5.3935418750016</c:v>
                </c:pt>
                <c:pt idx="10680">
                  <c:v>5.3939050000000002</c:v>
                </c:pt>
                <c:pt idx="10681">
                  <c:v>5.3935193750015999</c:v>
                </c:pt>
                <c:pt idx="10682">
                  <c:v>5.3930262500000001</c:v>
                </c:pt>
                <c:pt idx="10683">
                  <c:v>5.3925531250015997</c:v>
                </c:pt>
                <c:pt idx="10684">
                  <c:v>5.3921687499999997</c:v>
                </c:pt>
                <c:pt idx="10685">
                  <c:v>5.3917099999999998</c:v>
                </c:pt>
                <c:pt idx="10686">
                  <c:v>5.3911456250015997</c:v>
                </c:pt>
                <c:pt idx="10687">
                  <c:v>5.3906131250015994</c:v>
                </c:pt>
                <c:pt idx="10688">
                  <c:v>5.3902031250015998</c:v>
                </c:pt>
                <c:pt idx="10689">
                  <c:v>5.3898450000000002</c:v>
                </c:pt>
                <c:pt idx="10690">
                  <c:v>5.3894937499999997</c:v>
                </c:pt>
                <c:pt idx="10691">
                  <c:v>5.3890537500000004</c:v>
                </c:pt>
                <c:pt idx="10692">
                  <c:v>5.3886156250015995</c:v>
                </c:pt>
                <c:pt idx="10693">
                  <c:v>5.3882424999999996</c:v>
                </c:pt>
                <c:pt idx="10694">
                  <c:v>5.3878874999999997</c:v>
                </c:pt>
                <c:pt idx="10695">
                  <c:v>5.3878162500000002</c:v>
                </c:pt>
                <c:pt idx="10696">
                  <c:v>5.3882768750015995</c:v>
                </c:pt>
                <c:pt idx="10697">
                  <c:v>5.3886581250015997</c:v>
                </c:pt>
                <c:pt idx="10698">
                  <c:v>5.3890650000000004</c:v>
                </c:pt>
                <c:pt idx="10699">
                  <c:v>5.3894393750015999</c:v>
                </c:pt>
                <c:pt idx="10700">
                  <c:v>5.3898275</c:v>
                </c:pt>
                <c:pt idx="10701">
                  <c:v>5.3902112500000001</c:v>
                </c:pt>
                <c:pt idx="10702">
                  <c:v>5.3906043750016002</c:v>
                </c:pt>
                <c:pt idx="10703">
                  <c:v>5.3909856250015995</c:v>
                </c:pt>
                <c:pt idx="10704">
                  <c:v>5.3913631250015994</c:v>
                </c:pt>
                <c:pt idx="10705">
                  <c:v>5.3917025000000001</c:v>
                </c:pt>
                <c:pt idx="10706">
                  <c:v>5.3919581250016</c:v>
                </c:pt>
                <c:pt idx="10707">
                  <c:v>5.3923112499999997</c:v>
                </c:pt>
                <c:pt idx="10708">
                  <c:v>5.3925637499999999</c:v>
                </c:pt>
                <c:pt idx="10709">
                  <c:v>5.3922256250015996</c:v>
                </c:pt>
                <c:pt idx="10710">
                  <c:v>5.3918062500000001</c:v>
                </c:pt>
                <c:pt idx="10711">
                  <c:v>5.3914268750016001</c:v>
                </c:pt>
                <c:pt idx="10712">
                  <c:v>5.3909981250015999</c:v>
                </c:pt>
                <c:pt idx="10713">
                  <c:v>5.3906018750015994</c:v>
                </c:pt>
                <c:pt idx="10714">
                  <c:v>5.3902356250015995</c:v>
                </c:pt>
                <c:pt idx="10715">
                  <c:v>5.3898143750015999</c:v>
                </c:pt>
                <c:pt idx="10716">
                  <c:v>5.3894918750015997</c:v>
                </c:pt>
                <c:pt idx="10717">
                  <c:v>5.3890812500000003</c:v>
                </c:pt>
                <c:pt idx="10718">
                  <c:v>5.3887112500000001</c:v>
                </c:pt>
                <c:pt idx="10719">
                  <c:v>5.3883606250015994</c:v>
                </c:pt>
                <c:pt idx="10720">
                  <c:v>5.3879706250016</c:v>
                </c:pt>
                <c:pt idx="10721">
                  <c:v>5.3875875000000004</c:v>
                </c:pt>
                <c:pt idx="10722">
                  <c:v>5.3871275000000001</c:v>
                </c:pt>
                <c:pt idx="10723">
                  <c:v>5.3867599999999998</c:v>
                </c:pt>
                <c:pt idx="10724">
                  <c:v>5.3863931250016002</c:v>
                </c:pt>
                <c:pt idx="10725">
                  <c:v>5.3860124999999996</c:v>
                </c:pt>
                <c:pt idx="10726">
                  <c:v>5.3863368750016001</c:v>
                </c:pt>
                <c:pt idx="10727">
                  <c:v>5.3866918750016</c:v>
                </c:pt>
                <c:pt idx="10728">
                  <c:v>5.38704625</c:v>
                </c:pt>
                <c:pt idx="10729">
                  <c:v>5.3868718750015994</c:v>
                </c:pt>
                <c:pt idx="10730">
                  <c:v>5.3871431250016002</c:v>
                </c:pt>
                <c:pt idx="10731">
                  <c:v>5.3875337500000002</c:v>
                </c:pt>
                <c:pt idx="10732">
                  <c:v>5.3878662500000001</c:v>
                </c:pt>
                <c:pt idx="10733">
                  <c:v>5.3882156250015996</c:v>
                </c:pt>
                <c:pt idx="10734">
                  <c:v>5.3885593750015994</c:v>
                </c:pt>
                <c:pt idx="10735">
                  <c:v>5.3889268750015997</c:v>
                </c:pt>
                <c:pt idx="10736">
                  <c:v>5.38925375</c:v>
                </c:pt>
                <c:pt idx="10737">
                  <c:v>5.389545</c:v>
                </c:pt>
                <c:pt idx="10738">
                  <c:v>5.3898981250015998</c:v>
                </c:pt>
                <c:pt idx="10739">
                  <c:v>5.3902606250015994</c:v>
                </c:pt>
                <c:pt idx="10740">
                  <c:v>5.3899206250015999</c:v>
                </c:pt>
                <c:pt idx="10741">
                  <c:v>5.3894975000000001</c:v>
                </c:pt>
                <c:pt idx="10742">
                  <c:v>5.3891524999999998</c:v>
                </c:pt>
                <c:pt idx="10743">
                  <c:v>5.3888831250016</c:v>
                </c:pt>
                <c:pt idx="10744">
                  <c:v>5.3889268750015997</c:v>
                </c:pt>
                <c:pt idx="10745">
                  <c:v>5.3890768750015994</c:v>
                </c:pt>
                <c:pt idx="10746">
                  <c:v>5.3887112500000001</c:v>
                </c:pt>
                <c:pt idx="10747">
                  <c:v>5.3883012499999996</c:v>
                </c:pt>
                <c:pt idx="10748">
                  <c:v>5.3881550000000002</c:v>
                </c:pt>
                <c:pt idx="10749">
                  <c:v>5.3883068750016001</c:v>
                </c:pt>
                <c:pt idx="10750">
                  <c:v>5.3886481250016001</c:v>
                </c:pt>
                <c:pt idx="10751">
                  <c:v>5.3883225000000001</c:v>
                </c:pt>
                <c:pt idx="10752">
                  <c:v>5.3886399999999997</c:v>
                </c:pt>
                <c:pt idx="10753">
                  <c:v>5.3889931250015994</c:v>
                </c:pt>
                <c:pt idx="10754">
                  <c:v>5.3893287499999998</c:v>
                </c:pt>
                <c:pt idx="10755">
                  <c:v>5.3896887500000004</c:v>
                </c:pt>
                <c:pt idx="10756">
                  <c:v>5.3901012499999998</c:v>
                </c:pt>
                <c:pt idx="10757">
                  <c:v>5.3905849999999997</c:v>
                </c:pt>
                <c:pt idx="10758">
                  <c:v>5.3910306250015996</c:v>
                </c:pt>
                <c:pt idx="10759">
                  <c:v>5.3914562500000001</c:v>
                </c:pt>
                <c:pt idx="10760">
                  <c:v>5.3915050000000004</c:v>
                </c:pt>
                <c:pt idx="10761">
                  <c:v>5.3910706250015998</c:v>
                </c:pt>
                <c:pt idx="10762">
                  <c:v>5.3905649999999996</c:v>
                </c:pt>
                <c:pt idx="10763">
                  <c:v>5.3901824999999999</c:v>
                </c:pt>
                <c:pt idx="10764">
                  <c:v>5.3898531250015997</c:v>
                </c:pt>
                <c:pt idx="10765">
                  <c:v>5.3894549999999999</c:v>
                </c:pt>
                <c:pt idx="10766">
                  <c:v>5.3890624999999996</c:v>
                </c:pt>
                <c:pt idx="10767">
                  <c:v>5.3887156250016002</c:v>
                </c:pt>
                <c:pt idx="10768">
                  <c:v>5.3886806250015997</c:v>
                </c:pt>
                <c:pt idx="10769">
                  <c:v>5.3883443750015996</c:v>
                </c:pt>
                <c:pt idx="10770">
                  <c:v>5.3883450000000002</c:v>
                </c:pt>
                <c:pt idx="10771">
                  <c:v>5.3887574999999996</c:v>
                </c:pt>
                <c:pt idx="10772">
                  <c:v>5.3890993750015994</c:v>
                </c:pt>
                <c:pt idx="10773">
                  <c:v>5.3894731250015999</c:v>
                </c:pt>
                <c:pt idx="10774">
                  <c:v>5.3898581250015996</c:v>
                </c:pt>
                <c:pt idx="10775">
                  <c:v>5.3902443750015996</c:v>
                </c:pt>
                <c:pt idx="10776">
                  <c:v>5.3905756250015999</c:v>
                </c:pt>
                <c:pt idx="10777">
                  <c:v>5.3907224999999999</c:v>
                </c:pt>
                <c:pt idx="10778">
                  <c:v>5.3911606250016</c:v>
                </c:pt>
                <c:pt idx="10779">
                  <c:v>5.3915793750015997</c:v>
                </c:pt>
                <c:pt idx="10780">
                  <c:v>5.3919424999999999</c:v>
                </c:pt>
                <c:pt idx="10781">
                  <c:v>5.3922924999999999</c:v>
                </c:pt>
                <c:pt idx="10782">
                  <c:v>5.3925718750015994</c:v>
                </c:pt>
                <c:pt idx="10783">
                  <c:v>5.3929118750015999</c:v>
                </c:pt>
                <c:pt idx="10784">
                  <c:v>5.3928862500000001</c:v>
                </c:pt>
                <c:pt idx="10785">
                  <c:v>5.3924250000000002</c:v>
                </c:pt>
                <c:pt idx="10786">
                  <c:v>5.3920368750016001</c:v>
                </c:pt>
                <c:pt idx="10787">
                  <c:v>5.3916587500000004</c:v>
                </c:pt>
                <c:pt idx="10788">
                  <c:v>5.3911968750015999</c:v>
                </c:pt>
                <c:pt idx="10789">
                  <c:v>5.3908018750015998</c:v>
                </c:pt>
                <c:pt idx="10790">
                  <c:v>5.3904724999999996</c:v>
                </c:pt>
                <c:pt idx="10791">
                  <c:v>5.3901300000000001</c:v>
                </c:pt>
                <c:pt idx="10792">
                  <c:v>5.3896649999999999</c:v>
                </c:pt>
                <c:pt idx="10793">
                  <c:v>5.3892393750015994</c:v>
                </c:pt>
                <c:pt idx="10794">
                  <c:v>5.3888199999999999</c:v>
                </c:pt>
                <c:pt idx="10795">
                  <c:v>5.3884774999999996</c:v>
                </c:pt>
                <c:pt idx="10796">
                  <c:v>5.3881087499999998</c:v>
                </c:pt>
                <c:pt idx="10797">
                  <c:v>5.3877156250015998</c:v>
                </c:pt>
                <c:pt idx="10798">
                  <c:v>5.3873293750015998</c:v>
                </c:pt>
                <c:pt idx="10799">
                  <c:v>5.3872625000000003</c:v>
                </c:pt>
                <c:pt idx="10800">
                  <c:v>5.3868956250015998</c:v>
                </c:pt>
                <c:pt idx="10801">
                  <c:v>5.3865093750015998</c:v>
                </c:pt>
                <c:pt idx="10802">
                  <c:v>5.3860756250015998</c:v>
                </c:pt>
                <c:pt idx="10803">
                  <c:v>5.3857231250015998</c:v>
                </c:pt>
                <c:pt idx="10804">
                  <c:v>5.3857875000000002</c:v>
                </c:pt>
                <c:pt idx="10805">
                  <c:v>5.3855275000000002</c:v>
                </c:pt>
                <c:pt idx="10806">
                  <c:v>5.3858787499999998</c:v>
                </c:pt>
                <c:pt idx="10807">
                  <c:v>5.3861999999999997</c:v>
                </c:pt>
                <c:pt idx="10808">
                  <c:v>5.3866131250015998</c:v>
                </c:pt>
                <c:pt idx="10809">
                  <c:v>5.3869718750016</c:v>
                </c:pt>
                <c:pt idx="10810">
                  <c:v>5.3872981250015997</c:v>
                </c:pt>
                <c:pt idx="10811">
                  <c:v>5.3876231250015998</c:v>
                </c:pt>
                <c:pt idx="10812">
                  <c:v>5.3874543750015995</c:v>
                </c:pt>
                <c:pt idx="10813">
                  <c:v>5.3869812499999998</c:v>
                </c:pt>
                <c:pt idx="10814">
                  <c:v>5.3866581250015999</c:v>
                </c:pt>
                <c:pt idx="10815">
                  <c:v>5.3870181250015996</c:v>
                </c:pt>
                <c:pt idx="10816">
                  <c:v>5.3872381250016002</c:v>
                </c:pt>
                <c:pt idx="10817">
                  <c:v>5.3868549999999997</c:v>
                </c:pt>
                <c:pt idx="10818">
                  <c:v>5.3864700000000001</c:v>
                </c:pt>
                <c:pt idx="10819">
                  <c:v>5.3865825000000003</c:v>
                </c:pt>
                <c:pt idx="10820">
                  <c:v>5.3861699999999999</c:v>
                </c:pt>
                <c:pt idx="10821">
                  <c:v>5.3856881250016002</c:v>
                </c:pt>
                <c:pt idx="10822">
                  <c:v>5.3853568750015999</c:v>
                </c:pt>
                <c:pt idx="10823">
                  <c:v>5.3849850000000004</c:v>
                </c:pt>
                <c:pt idx="10824">
                  <c:v>5.3852743750015994</c:v>
                </c:pt>
                <c:pt idx="10825">
                  <c:v>5.3856124999999997</c:v>
                </c:pt>
                <c:pt idx="10826">
                  <c:v>5.3859662500000001</c:v>
                </c:pt>
                <c:pt idx="10827">
                  <c:v>5.3863337500000004</c:v>
                </c:pt>
                <c:pt idx="10828">
                  <c:v>5.3866606250015998</c:v>
                </c:pt>
                <c:pt idx="10829">
                  <c:v>5.3870950000000004</c:v>
                </c:pt>
                <c:pt idx="10830">
                  <c:v>5.3875393750015999</c:v>
                </c:pt>
                <c:pt idx="10831">
                  <c:v>5.3872037500000003</c:v>
                </c:pt>
                <c:pt idx="10832">
                  <c:v>5.3873643750015994</c:v>
                </c:pt>
                <c:pt idx="10833">
                  <c:v>5.3876850000000003</c:v>
                </c:pt>
                <c:pt idx="10834">
                  <c:v>5.3879675000000002</c:v>
                </c:pt>
                <c:pt idx="10835">
                  <c:v>5.3876393750015996</c:v>
                </c:pt>
                <c:pt idx="10836">
                  <c:v>5.3872675000000001</c:v>
                </c:pt>
                <c:pt idx="10837">
                  <c:v>5.3869474999999998</c:v>
                </c:pt>
                <c:pt idx="10838">
                  <c:v>5.3865868750015995</c:v>
                </c:pt>
                <c:pt idx="10839">
                  <c:v>5.3867137500000002</c:v>
                </c:pt>
                <c:pt idx="10840">
                  <c:v>5.3871025000000001</c:v>
                </c:pt>
                <c:pt idx="10841">
                  <c:v>5.3874700000000004</c:v>
                </c:pt>
                <c:pt idx="10842">
                  <c:v>5.3874206250015995</c:v>
                </c:pt>
                <c:pt idx="10843">
                  <c:v>5.3869449999999999</c:v>
                </c:pt>
                <c:pt idx="10844">
                  <c:v>5.3865512500000001</c:v>
                </c:pt>
                <c:pt idx="10845">
                  <c:v>5.3864943750015994</c:v>
                </c:pt>
                <c:pt idx="10846">
                  <c:v>5.3866293750015997</c:v>
                </c:pt>
                <c:pt idx="10847">
                  <c:v>5.3867087500000004</c:v>
                </c:pt>
                <c:pt idx="10848">
                  <c:v>5.3869956250015996</c:v>
                </c:pt>
                <c:pt idx="10849">
                  <c:v>5.3866518750015997</c:v>
                </c:pt>
                <c:pt idx="10850">
                  <c:v>5.3861837499999998</c:v>
                </c:pt>
                <c:pt idx="10851">
                  <c:v>5.3865218750016002</c:v>
                </c:pt>
                <c:pt idx="10852">
                  <c:v>5.3869724999999997</c:v>
                </c:pt>
                <c:pt idx="10853">
                  <c:v>5.3870956250016002</c:v>
                </c:pt>
                <c:pt idx="10854">
                  <c:v>5.38714125</c:v>
                </c:pt>
                <c:pt idx="10855">
                  <c:v>5.3874793750015995</c:v>
                </c:pt>
                <c:pt idx="10856">
                  <c:v>5.3871518750015994</c:v>
                </c:pt>
                <c:pt idx="10857">
                  <c:v>5.386825</c:v>
                </c:pt>
                <c:pt idx="10858">
                  <c:v>5.3864925000000001</c:v>
                </c:pt>
                <c:pt idx="10859">
                  <c:v>5.3861531250015995</c:v>
                </c:pt>
                <c:pt idx="10860">
                  <c:v>5.3857825000000004</c:v>
                </c:pt>
                <c:pt idx="10861">
                  <c:v>5.3854112499999998</c:v>
                </c:pt>
                <c:pt idx="10862">
                  <c:v>5.3850637499999996</c:v>
                </c:pt>
                <c:pt idx="10863">
                  <c:v>5.3846943750016001</c:v>
                </c:pt>
                <c:pt idx="10864">
                  <c:v>5.3844456250016002</c:v>
                </c:pt>
                <c:pt idx="10865">
                  <c:v>5.3848293750015994</c:v>
                </c:pt>
                <c:pt idx="10866">
                  <c:v>5.3852656250016002</c:v>
                </c:pt>
                <c:pt idx="10867">
                  <c:v>5.3856306250015997</c:v>
                </c:pt>
                <c:pt idx="10868">
                  <c:v>5.3858993750015998</c:v>
                </c:pt>
                <c:pt idx="10869">
                  <c:v>5.3862506250015993</c:v>
                </c:pt>
                <c:pt idx="10870">
                  <c:v>5.3866693750015999</c:v>
                </c:pt>
                <c:pt idx="10871">
                  <c:v>5.3870231250015994</c:v>
                </c:pt>
                <c:pt idx="10872">
                  <c:v>5.3873831250016</c:v>
                </c:pt>
                <c:pt idx="10873">
                  <c:v>5.3870306250016</c:v>
                </c:pt>
                <c:pt idx="10874">
                  <c:v>5.3866624999999999</c:v>
                </c:pt>
                <c:pt idx="10875">
                  <c:v>5.3862975000000004</c:v>
                </c:pt>
                <c:pt idx="10876">
                  <c:v>5.3863918750015998</c:v>
                </c:pt>
                <c:pt idx="10877">
                  <c:v>5.3867349999999998</c:v>
                </c:pt>
                <c:pt idx="10878">
                  <c:v>5.3862418750016001</c:v>
                </c:pt>
                <c:pt idx="10879">
                  <c:v>5.38575625</c:v>
                </c:pt>
                <c:pt idx="10880">
                  <c:v>5.3853737500000003</c:v>
                </c:pt>
                <c:pt idx="10881">
                  <c:v>5.3848475000000002</c:v>
                </c:pt>
                <c:pt idx="10882">
                  <c:v>5.3844424999999996</c:v>
                </c:pt>
                <c:pt idx="10883">
                  <c:v>5.3841731250015998</c:v>
                </c:pt>
                <c:pt idx="10884">
                  <c:v>5.3842156250016</c:v>
                </c:pt>
                <c:pt idx="10885">
                  <c:v>5.3838631250016</c:v>
                </c:pt>
                <c:pt idx="10886">
                  <c:v>5.38345875</c:v>
                </c:pt>
                <c:pt idx="10887">
                  <c:v>5.3831012500000002</c:v>
                </c:pt>
                <c:pt idx="10888">
                  <c:v>5.3828262499999999</c:v>
                </c:pt>
                <c:pt idx="10889">
                  <c:v>5.3824750000000003</c:v>
                </c:pt>
                <c:pt idx="10890">
                  <c:v>5.3826175000000003</c:v>
                </c:pt>
                <c:pt idx="10891">
                  <c:v>5.3830187499999997</c:v>
                </c:pt>
                <c:pt idx="10892">
                  <c:v>5.3833718750015995</c:v>
                </c:pt>
                <c:pt idx="10893">
                  <c:v>5.3829668750015998</c:v>
                </c:pt>
                <c:pt idx="10894">
                  <c:v>5.3825418750015999</c:v>
                </c:pt>
                <c:pt idx="10895">
                  <c:v>5.3820887500000003</c:v>
                </c:pt>
                <c:pt idx="10896">
                  <c:v>5.3817325</c:v>
                </c:pt>
                <c:pt idx="10897">
                  <c:v>5.3814612500000001</c:v>
                </c:pt>
                <c:pt idx="10898">
                  <c:v>5.3815006250015998</c:v>
                </c:pt>
                <c:pt idx="10899">
                  <c:v>5.3818374999999996</c:v>
                </c:pt>
                <c:pt idx="10900">
                  <c:v>5.38216625</c:v>
                </c:pt>
                <c:pt idx="10901">
                  <c:v>5.3825318750015994</c:v>
                </c:pt>
                <c:pt idx="10902">
                  <c:v>5.3826875000000003</c:v>
                </c:pt>
                <c:pt idx="10903">
                  <c:v>5.3830331250015995</c:v>
                </c:pt>
                <c:pt idx="10904">
                  <c:v>5.3833912499999999</c:v>
                </c:pt>
                <c:pt idx="10905">
                  <c:v>5.3837187499999999</c:v>
                </c:pt>
                <c:pt idx="10906">
                  <c:v>5.3841187499999998</c:v>
                </c:pt>
                <c:pt idx="10907">
                  <c:v>5.3844468750015997</c:v>
                </c:pt>
                <c:pt idx="10908">
                  <c:v>5.3848168750015999</c:v>
                </c:pt>
                <c:pt idx="10909">
                  <c:v>5.3851931250015994</c:v>
                </c:pt>
                <c:pt idx="10910">
                  <c:v>5.3855137500000003</c:v>
                </c:pt>
                <c:pt idx="10911">
                  <c:v>5.3859275000000002</c:v>
                </c:pt>
                <c:pt idx="10912">
                  <c:v>5.3854506250015994</c:v>
                </c:pt>
                <c:pt idx="10913">
                  <c:v>5.3850981250015995</c:v>
                </c:pt>
                <c:pt idx="10914">
                  <c:v>5.3847725000000004</c:v>
                </c:pt>
                <c:pt idx="10915">
                  <c:v>5.3841331250015996</c:v>
                </c:pt>
                <c:pt idx="10916">
                  <c:v>5.3837668750015997</c:v>
                </c:pt>
                <c:pt idx="10917">
                  <c:v>5.3832537499999997</c:v>
                </c:pt>
                <c:pt idx="10918">
                  <c:v>5.3828162500000003</c:v>
                </c:pt>
                <c:pt idx="10919">
                  <c:v>5.3823999999999996</c:v>
                </c:pt>
                <c:pt idx="10920">
                  <c:v>5.3820743750015998</c:v>
                </c:pt>
                <c:pt idx="10921">
                  <c:v>5.3819993750016</c:v>
                </c:pt>
                <c:pt idx="10922">
                  <c:v>5.3819962500000003</c:v>
                </c:pt>
                <c:pt idx="10923">
                  <c:v>5.3815556250015995</c:v>
                </c:pt>
                <c:pt idx="10924">
                  <c:v>5.3812049999999996</c:v>
                </c:pt>
                <c:pt idx="10925">
                  <c:v>5.3807843750015998</c:v>
                </c:pt>
                <c:pt idx="10926">
                  <c:v>5.3806425000000004</c:v>
                </c:pt>
                <c:pt idx="10927">
                  <c:v>5.3810074999999999</c:v>
                </c:pt>
                <c:pt idx="10928">
                  <c:v>5.3811831250016002</c:v>
                </c:pt>
                <c:pt idx="10929">
                  <c:v>5.3811956250015998</c:v>
                </c:pt>
                <c:pt idx="10930">
                  <c:v>5.3816012500000001</c:v>
                </c:pt>
                <c:pt idx="10931">
                  <c:v>5.3820474999999997</c:v>
                </c:pt>
                <c:pt idx="10932">
                  <c:v>5.3824631250015997</c:v>
                </c:pt>
                <c:pt idx="10933">
                  <c:v>5.3828300000000002</c:v>
                </c:pt>
                <c:pt idx="10934">
                  <c:v>5.3831687500000003</c:v>
                </c:pt>
                <c:pt idx="10935">
                  <c:v>5.3835550000000003</c:v>
                </c:pt>
                <c:pt idx="10936">
                  <c:v>5.3836662500000001</c:v>
                </c:pt>
                <c:pt idx="10937">
                  <c:v>5.3832681250015995</c:v>
                </c:pt>
                <c:pt idx="10938">
                  <c:v>5.3828950000000004</c:v>
                </c:pt>
                <c:pt idx="10939">
                  <c:v>5.3824800000000002</c:v>
                </c:pt>
                <c:pt idx="10940">
                  <c:v>5.3820375</c:v>
                </c:pt>
                <c:pt idx="10941">
                  <c:v>5.3815862499999998</c:v>
                </c:pt>
                <c:pt idx="10942">
                  <c:v>5.3810056250015998</c:v>
                </c:pt>
                <c:pt idx="10943">
                  <c:v>5.38049</c:v>
                </c:pt>
                <c:pt idx="10944">
                  <c:v>5.3800043750016</c:v>
                </c:pt>
                <c:pt idx="10945">
                  <c:v>5.379505</c:v>
                </c:pt>
                <c:pt idx="10946">
                  <c:v>5.3789468750016001</c:v>
                </c:pt>
                <c:pt idx="10947">
                  <c:v>5.3785306250015994</c:v>
                </c:pt>
                <c:pt idx="10948">
                  <c:v>5.3781193750015994</c:v>
                </c:pt>
                <c:pt idx="10949">
                  <c:v>5.3777274999999998</c:v>
                </c:pt>
                <c:pt idx="10950">
                  <c:v>5.3772962499999997</c:v>
                </c:pt>
                <c:pt idx="10951">
                  <c:v>5.3768156250015995</c:v>
                </c:pt>
                <c:pt idx="10952">
                  <c:v>5.3764793750016002</c:v>
                </c:pt>
                <c:pt idx="10953">
                  <c:v>5.3760806250015998</c:v>
                </c:pt>
                <c:pt idx="10954">
                  <c:v>5.3757006250016</c:v>
                </c:pt>
                <c:pt idx="10955">
                  <c:v>5.3753618750015999</c:v>
                </c:pt>
                <c:pt idx="10956">
                  <c:v>5.3753856250015994</c:v>
                </c:pt>
                <c:pt idx="10957">
                  <c:v>5.3755837499999997</c:v>
                </c:pt>
                <c:pt idx="10958">
                  <c:v>5.3759199999999998</c:v>
                </c:pt>
                <c:pt idx="10959">
                  <c:v>5.3755312499999999</c:v>
                </c:pt>
                <c:pt idx="10960">
                  <c:v>5.3751693750016001</c:v>
                </c:pt>
                <c:pt idx="10961">
                  <c:v>5.3748275000000003</c:v>
                </c:pt>
                <c:pt idx="10962">
                  <c:v>5.3744275000000004</c:v>
                </c:pt>
                <c:pt idx="10963">
                  <c:v>5.3739724999999998</c:v>
                </c:pt>
                <c:pt idx="10964">
                  <c:v>5.3733618750016001</c:v>
                </c:pt>
                <c:pt idx="10965">
                  <c:v>5.3727081250015996</c:v>
                </c:pt>
                <c:pt idx="10966">
                  <c:v>5.3723850000000004</c:v>
                </c:pt>
                <c:pt idx="10967">
                  <c:v>5.3719875000000004</c:v>
                </c:pt>
                <c:pt idx="10968">
                  <c:v>5.3713781250016002</c:v>
                </c:pt>
                <c:pt idx="10969">
                  <c:v>5.3708668750015995</c:v>
                </c:pt>
                <c:pt idx="10970">
                  <c:v>5.3703943750015997</c:v>
                </c:pt>
                <c:pt idx="10971">
                  <c:v>5.3699475000000003</c:v>
                </c:pt>
                <c:pt idx="10972">
                  <c:v>5.3695356250015998</c:v>
                </c:pt>
                <c:pt idx="10973">
                  <c:v>5.3690499999999997</c:v>
                </c:pt>
                <c:pt idx="10974">
                  <c:v>5.3685781250015996</c:v>
                </c:pt>
                <c:pt idx="10975">
                  <c:v>5.3681706250015999</c:v>
                </c:pt>
                <c:pt idx="10976">
                  <c:v>5.3678268750016001</c:v>
                </c:pt>
                <c:pt idx="10977">
                  <c:v>5.3674350000000004</c:v>
                </c:pt>
                <c:pt idx="10978">
                  <c:v>5.3670793750015999</c:v>
                </c:pt>
                <c:pt idx="10979">
                  <c:v>5.3665818750016001</c:v>
                </c:pt>
                <c:pt idx="10980">
                  <c:v>5.3660993750015997</c:v>
                </c:pt>
                <c:pt idx="10981">
                  <c:v>5.3656387499999996</c:v>
                </c:pt>
                <c:pt idx="10982">
                  <c:v>5.3652249999999997</c:v>
                </c:pt>
                <c:pt idx="10983">
                  <c:v>5.3647612499999999</c:v>
                </c:pt>
                <c:pt idx="10984">
                  <c:v>5.3642568750016002</c:v>
                </c:pt>
                <c:pt idx="10985">
                  <c:v>5.3636356250016002</c:v>
                </c:pt>
                <c:pt idx="10986">
                  <c:v>5.3632993750016</c:v>
                </c:pt>
                <c:pt idx="10987">
                  <c:v>5.3629387499999996</c:v>
                </c:pt>
                <c:pt idx="10988">
                  <c:v>5.36253125</c:v>
                </c:pt>
                <c:pt idx="10989">
                  <c:v>5.3621262500000002</c:v>
                </c:pt>
                <c:pt idx="10990">
                  <c:v>5.3616462499999997</c:v>
                </c:pt>
                <c:pt idx="10991">
                  <c:v>5.3610150000000001</c:v>
                </c:pt>
                <c:pt idx="10992">
                  <c:v>5.3536831250015995</c:v>
                </c:pt>
                <c:pt idx="10993">
                  <c:v>5.3431525000000004</c:v>
                </c:pt>
                <c:pt idx="10994">
                  <c:v>5.3317243750015999</c:v>
                </c:pt>
                <c:pt idx="10995">
                  <c:v>5.3196556250015998</c:v>
                </c:pt>
                <c:pt idx="10996">
                  <c:v>5.3073256250015994</c:v>
                </c:pt>
                <c:pt idx="10997">
                  <c:v>5.2946706250015998</c:v>
                </c:pt>
                <c:pt idx="10998">
                  <c:v>5.2818781250016</c:v>
                </c:pt>
                <c:pt idx="10999">
                  <c:v>5.2689187500000001</c:v>
                </c:pt>
                <c:pt idx="11000">
                  <c:v>5.2559243750015998</c:v>
                </c:pt>
                <c:pt idx="11001">
                  <c:v>5.2429712500000001</c:v>
                </c:pt>
                <c:pt idx="11002">
                  <c:v>5.2366590624992009</c:v>
                </c:pt>
                <c:pt idx="11003">
                  <c:v>5.2334825</c:v>
                </c:pt>
                <c:pt idx="11004">
                  <c:v>5.2312806250016006</c:v>
                </c:pt>
                <c:pt idx="11005">
                  <c:v>5.2296568750016004</c:v>
                </c:pt>
                <c:pt idx="11006">
                  <c:v>5.2283359375007992</c:v>
                </c:pt>
                <c:pt idx="11007">
                  <c:v>5.2272125000000003</c:v>
                </c:pt>
                <c:pt idx="11008">
                  <c:v>5.2262790624992004</c:v>
                </c:pt>
                <c:pt idx="11009">
                  <c:v>5.2254159375007996</c:v>
                </c:pt>
                <c:pt idx="11010">
                  <c:v>5.2246906250016005</c:v>
                </c:pt>
                <c:pt idx="11011">
                  <c:v>5.2239924999999996</c:v>
                </c:pt>
                <c:pt idx="11012">
                  <c:v>5.2234415624992003</c:v>
                </c:pt>
                <c:pt idx="11013">
                  <c:v>5.2228887500000001</c:v>
                </c:pt>
                <c:pt idx="11014">
                  <c:v>5.2223056250016002</c:v>
                </c:pt>
                <c:pt idx="11015">
                  <c:v>5.2217978124992008</c:v>
                </c:pt>
                <c:pt idx="11016">
                  <c:v>5.2212734375007992</c:v>
                </c:pt>
                <c:pt idx="11017">
                  <c:v>5.2208384375007997</c:v>
                </c:pt>
                <c:pt idx="11018">
                  <c:v>5.2203071875007998</c:v>
                </c:pt>
                <c:pt idx="11019">
                  <c:v>5.2198609375007994</c:v>
                </c:pt>
                <c:pt idx="11020">
                  <c:v>5.2193893750016009</c:v>
                </c:pt>
                <c:pt idx="11021">
                  <c:v>5.2189309375007991</c:v>
                </c:pt>
                <c:pt idx="11022">
                  <c:v>5.2184468750016002</c:v>
                </c:pt>
                <c:pt idx="11023">
                  <c:v>5.2180068750016009</c:v>
                </c:pt>
                <c:pt idx="11024">
                  <c:v>5.2175734375007998</c:v>
                </c:pt>
                <c:pt idx="11025">
                  <c:v>5.217123125001601</c:v>
                </c:pt>
                <c:pt idx="11026">
                  <c:v>5.2167640624992009</c:v>
                </c:pt>
                <c:pt idx="11027">
                  <c:v>5.2163881250016004</c:v>
                </c:pt>
                <c:pt idx="11028">
                  <c:v>5.2157434375007998</c:v>
                </c:pt>
                <c:pt idx="11029">
                  <c:v>5.2154181250016007</c:v>
                </c:pt>
                <c:pt idx="11030">
                  <c:v>5.2149078124992005</c:v>
                </c:pt>
                <c:pt idx="11031">
                  <c:v>5.2143490624992008</c:v>
                </c:pt>
                <c:pt idx="11032">
                  <c:v>5.2137581250016005</c:v>
                </c:pt>
                <c:pt idx="11033">
                  <c:v>5.2131449999999999</c:v>
                </c:pt>
                <c:pt idx="11034">
                  <c:v>5.2125250000000003</c:v>
                </c:pt>
                <c:pt idx="11035">
                  <c:v>5.2119334375007993</c:v>
                </c:pt>
                <c:pt idx="11036">
                  <c:v>5.2113484375007992</c:v>
                </c:pt>
                <c:pt idx="11037">
                  <c:v>5.2108409375007998</c:v>
                </c:pt>
                <c:pt idx="11038">
                  <c:v>5.2103537500000003</c:v>
                </c:pt>
                <c:pt idx="11039">
                  <c:v>5.2098387500000003</c:v>
                </c:pt>
                <c:pt idx="11040">
                  <c:v>5.2091984375007998</c:v>
                </c:pt>
                <c:pt idx="11041">
                  <c:v>5.2086981250016002</c:v>
                </c:pt>
                <c:pt idx="11042">
                  <c:v>5.2081306250016004</c:v>
                </c:pt>
                <c:pt idx="11043">
                  <c:v>5.2075306250016009</c:v>
                </c:pt>
                <c:pt idx="11044">
                  <c:v>5.2070449999999999</c:v>
                </c:pt>
                <c:pt idx="11045">
                  <c:v>5.2066406250016009</c:v>
                </c:pt>
                <c:pt idx="11046">
                  <c:v>5.2061693750016005</c:v>
                </c:pt>
                <c:pt idx="11047">
                  <c:v>5.2057671875007996</c:v>
                </c:pt>
                <c:pt idx="11048">
                  <c:v>5.2054375000000004</c:v>
                </c:pt>
                <c:pt idx="11049">
                  <c:v>5.2050850000000004</c:v>
                </c:pt>
                <c:pt idx="11050">
                  <c:v>5.2046531250016006</c:v>
                </c:pt>
                <c:pt idx="11051">
                  <c:v>5.2042812500000002</c:v>
                </c:pt>
                <c:pt idx="11052">
                  <c:v>5.2038790624992002</c:v>
                </c:pt>
                <c:pt idx="11053">
                  <c:v>5.2034137500000002</c:v>
                </c:pt>
                <c:pt idx="11054">
                  <c:v>5.2029406250016006</c:v>
                </c:pt>
                <c:pt idx="11055">
                  <c:v>5.2025087499999998</c:v>
                </c:pt>
                <c:pt idx="11056">
                  <c:v>5.2021090624992006</c:v>
                </c:pt>
                <c:pt idx="11057">
                  <c:v>5.2017365624992005</c:v>
                </c:pt>
                <c:pt idx="11058">
                  <c:v>5.2013681250016006</c:v>
                </c:pt>
                <c:pt idx="11059">
                  <c:v>5.2010362499999996</c:v>
                </c:pt>
                <c:pt idx="11060">
                  <c:v>5.2006812499999997</c:v>
                </c:pt>
                <c:pt idx="11061">
                  <c:v>5.2002646875007992</c:v>
                </c:pt>
                <c:pt idx="11062">
                  <c:v>5.1998812499999998</c:v>
                </c:pt>
                <c:pt idx="11063">
                  <c:v>5.19945375</c:v>
                </c:pt>
                <c:pt idx="11064">
                  <c:v>5.1990562499999999</c:v>
                </c:pt>
                <c:pt idx="11065">
                  <c:v>5.1986890624992004</c:v>
                </c:pt>
                <c:pt idx="11066">
                  <c:v>5.1982128124992002</c:v>
                </c:pt>
                <c:pt idx="11067">
                  <c:v>5.1977418750016007</c:v>
                </c:pt>
                <c:pt idx="11068">
                  <c:v>5.1972734375007992</c:v>
                </c:pt>
                <c:pt idx="11069">
                  <c:v>5.1967021875007999</c:v>
                </c:pt>
                <c:pt idx="11070">
                  <c:v>5.1960946875007998</c:v>
                </c:pt>
                <c:pt idx="11071">
                  <c:v>5.1955856250016001</c:v>
                </c:pt>
                <c:pt idx="11072">
                  <c:v>5.1950612500000002</c:v>
                </c:pt>
                <c:pt idx="11073">
                  <c:v>5.1945821875007994</c:v>
                </c:pt>
                <c:pt idx="11074">
                  <c:v>5.1942406250016004</c:v>
                </c:pt>
                <c:pt idx="11075">
                  <c:v>5.1937825000000002</c:v>
                </c:pt>
                <c:pt idx="11076">
                  <c:v>5.1933553124992002</c:v>
                </c:pt>
                <c:pt idx="11077">
                  <c:v>5.1929924999999999</c:v>
                </c:pt>
                <c:pt idx="11078">
                  <c:v>5.1926440624992001</c:v>
                </c:pt>
                <c:pt idx="11079">
                  <c:v>5.1922471875007998</c:v>
                </c:pt>
                <c:pt idx="11080">
                  <c:v>5.1918968750016008</c:v>
                </c:pt>
                <c:pt idx="11081">
                  <c:v>5.1914956250016004</c:v>
                </c:pt>
                <c:pt idx="11082">
                  <c:v>5.1911331250016008</c:v>
                </c:pt>
                <c:pt idx="11083">
                  <c:v>5.1908043750016004</c:v>
                </c:pt>
                <c:pt idx="11084">
                  <c:v>5.1904478124992002</c:v>
                </c:pt>
                <c:pt idx="11085">
                  <c:v>5.1900959375007991</c:v>
                </c:pt>
                <c:pt idx="11086">
                  <c:v>5.1896990624992005</c:v>
                </c:pt>
                <c:pt idx="11087">
                  <c:v>5.1893612500000001</c:v>
                </c:pt>
                <c:pt idx="11088">
                  <c:v>5.1889790624992003</c:v>
                </c:pt>
                <c:pt idx="11089">
                  <c:v>5.1885506250016009</c:v>
                </c:pt>
                <c:pt idx="11090">
                  <c:v>5.1881853124992006</c:v>
                </c:pt>
                <c:pt idx="11091">
                  <c:v>5.1878453124992001</c:v>
                </c:pt>
                <c:pt idx="11092">
                  <c:v>5.1875231250016007</c:v>
                </c:pt>
                <c:pt idx="11093">
                  <c:v>5.1871987500000003</c:v>
                </c:pt>
                <c:pt idx="11094">
                  <c:v>5.1867175000000003</c:v>
                </c:pt>
                <c:pt idx="11095">
                  <c:v>5.1863409375007992</c:v>
                </c:pt>
                <c:pt idx="11096">
                  <c:v>5.1860168750016005</c:v>
                </c:pt>
                <c:pt idx="11097">
                  <c:v>5.1856096875007998</c:v>
                </c:pt>
                <c:pt idx="11098">
                  <c:v>5.1852062500000002</c:v>
                </c:pt>
                <c:pt idx="11099">
                  <c:v>5.1848587500000001</c:v>
                </c:pt>
                <c:pt idx="11100">
                  <c:v>5.1844675000000002</c:v>
                </c:pt>
                <c:pt idx="11101">
                  <c:v>5.184126875001601</c:v>
                </c:pt>
                <c:pt idx="11102">
                  <c:v>5.1839412500000002</c:v>
                </c:pt>
                <c:pt idx="11103">
                  <c:v>5.1840931250016009</c:v>
                </c:pt>
                <c:pt idx="11104">
                  <c:v>5.1844290624992002</c:v>
                </c:pt>
                <c:pt idx="11105">
                  <c:v>5.1847712499999998</c:v>
                </c:pt>
                <c:pt idx="11106">
                  <c:v>5.1851131250016005</c:v>
                </c:pt>
                <c:pt idx="11107">
                  <c:v>5.1848040624992002</c:v>
                </c:pt>
                <c:pt idx="11108">
                  <c:v>5.1849612499999997</c:v>
                </c:pt>
                <c:pt idx="11109">
                  <c:v>5.1853884375007997</c:v>
                </c:pt>
                <c:pt idx="11110">
                  <c:v>5.1857868750016003</c:v>
                </c:pt>
                <c:pt idx="11111">
                  <c:v>5.1861918750016009</c:v>
                </c:pt>
                <c:pt idx="11112">
                  <c:v>5.1862946875007996</c:v>
                </c:pt>
                <c:pt idx="11113">
                  <c:v>5.1863074999999998</c:v>
                </c:pt>
                <c:pt idx="11114">
                  <c:v>5.1867018750016003</c:v>
                </c:pt>
                <c:pt idx="11115">
                  <c:v>5.1870293750016003</c:v>
                </c:pt>
                <c:pt idx="11116">
                  <c:v>5.1873865624992002</c:v>
                </c:pt>
                <c:pt idx="11117">
                  <c:v>5.1877631250016005</c:v>
                </c:pt>
                <c:pt idx="11118">
                  <c:v>5.1879731250016006</c:v>
                </c:pt>
                <c:pt idx="11119">
                  <c:v>5.1875778124992005</c:v>
                </c:pt>
                <c:pt idx="11120">
                  <c:v>5.1872571875007996</c:v>
                </c:pt>
                <c:pt idx="11121">
                  <c:v>5.1869281250016002</c:v>
                </c:pt>
                <c:pt idx="11122">
                  <c:v>5.1865375</c:v>
                </c:pt>
                <c:pt idx="11123">
                  <c:v>5.1862859375007995</c:v>
                </c:pt>
                <c:pt idx="11124">
                  <c:v>5.1866296875007993</c:v>
                </c:pt>
                <c:pt idx="11125">
                  <c:v>5.1869806250016008</c:v>
                </c:pt>
                <c:pt idx="11126">
                  <c:v>5.1873631250016006</c:v>
                </c:pt>
                <c:pt idx="11127">
                  <c:v>5.1877337499999996</c:v>
                </c:pt>
                <c:pt idx="11128">
                  <c:v>5.1881500000000003</c:v>
                </c:pt>
                <c:pt idx="11129">
                  <c:v>5.1881803124992008</c:v>
                </c:pt>
                <c:pt idx="11130">
                  <c:v>5.1885090624992003</c:v>
                </c:pt>
                <c:pt idx="11131">
                  <c:v>5.1888928124992004</c:v>
                </c:pt>
                <c:pt idx="11132">
                  <c:v>5.1893437499999999</c:v>
                </c:pt>
                <c:pt idx="11133">
                  <c:v>5.1898353124992003</c:v>
                </c:pt>
                <c:pt idx="11134">
                  <c:v>5.1902406250016009</c:v>
                </c:pt>
                <c:pt idx="11135">
                  <c:v>5.1905996875007991</c:v>
                </c:pt>
                <c:pt idx="11136">
                  <c:v>5.1909906250016009</c:v>
                </c:pt>
                <c:pt idx="11137">
                  <c:v>5.1914137499999997</c:v>
                </c:pt>
                <c:pt idx="11138">
                  <c:v>5.1918009375007994</c:v>
                </c:pt>
                <c:pt idx="11139">
                  <c:v>5.1922115624992005</c:v>
                </c:pt>
                <c:pt idx="11140">
                  <c:v>5.1927087500000004</c:v>
                </c:pt>
                <c:pt idx="11141">
                  <c:v>5.1931450000000003</c:v>
                </c:pt>
                <c:pt idx="11142">
                  <c:v>5.1935859375007993</c:v>
                </c:pt>
                <c:pt idx="11143">
                  <c:v>5.1939087500000003</c:v>
                </c:pt>
                <c:pt idx="11144">
                  <c:v>5.1943331250016005</c:v>
                </c:pt>
                <c:pt idx="11145">
                  <c:v>5.1946568750016002</c:v>
                </c:pt>
                <c:pt idx="11146">
                  <c:v>5.1950871875007998</c:v>
                </c:pt>
                <c:pt idx="11147">
                  <c:v>5.1954403124992004</c:v>
                </c:pt>
                <c:pt idx="11148">
                  <c:v>5.1957612500000003</c:v>
                </c:pt>
                <c:pt idx="11149">
                  <c:v>5.1961303124992009</c:v>
                </c:pt>
                <c:pt idx="11150">
                  <c:v>5.1966218750016004</c:v>
                </c:pt>
                <c:pt idx="11151">
                  <c:v>5.1970856250016002</c:v>
                </c:pt>
                <c:pt idx="11152">
                  <c:v>5.1974787500000001</c:v>
                </c:pt>
                <c:pt idx="11153">
                  <c:v>5.1974787500000001</c:v>
                </c:pt>
                <c:pt idx="11154">
                  <c:v>5.197488125001601</c:v>
                </c:pt>
                <c:pt idx="11155">
                  <c:v>5.1971578124992002</c:v>
                </c:pt>
                <c:pt idx="11156">
                  <c:v>5.1967162499999997</c:v>
                </c:pt>
                <c:pt idx="11157">
                  <c:v>5.1963724999999998</c:v>
                </c:pt>
                <c:pt idx="11158">
                  <c:v>5.1959568750016007</c:v>
                </c:pt>
                <c:pt idx="11159">
                  <c:v>5.1953959375007992</c:v>
                </c:pt>
                <c:pt idx="11160">
                  <c:v>5.1948753124992004</c:v>
                </c:pt>
                <c:pt idx="11161">
                  <c:v>5.1944190624992004</c:v>
                </c:pt>
                <c:pt idx="11162">
                  <c:v>5.1940684375007997</c:v>
                </c:pt>
                <c:pt idx="11163">
                  <c:v>5.193733125001601</c:v>
                </c:pt>
                <c:pt idx="11164">
                  <c:v>5.1937353124992001</c:v>
                </c:pt>
                <c:pt idx="11165">
                  <c:v>5.19405625</c:v>
                </c:pt>
                <c:pt idx="11166">
                  <c:v>5.1940878124992009</c:v>
                </c:pt>
                <c:pt idx="11167">
                  <c:v>5.1944962500000003</c:v>
                </c:pt>
                <c:pt idx="11168">
                  <c:v>5.1948396875007994</c:v>
                </c:pt>
                <c:pt idx="11169">
                  <c:v>5.1952034375007994</c:v>
                </c:pt>
                <c:pt idx="11170">
                  <c:v>5.1956246875007999</c:v>
                </c:pt>
                <c:pt idx="11171">
                  <c:v>5.1960453124992005</c:v>
                </c:pt>
                <c:pt idx="11172">
                  <c:v>5.1963784375007993</c:v>
                </c:pt>
                <c:pt idx="11173">
                  <c:v>5.1967137499999998</c:v>
                </c:pt>
                <c:pt idx="11174">
                  <c:v>5.1971368750016005</c:v>
                </c:pt>
                <c:pt idx="11175">
                  <c:v>5.1975909375007996</c:v>
                </c:pt>
                <c:pt idx="11176">
                  <c:v>5.1979693750016009</c:v>
                </c:pt>
                <c:pt idx="11177">
                  <c:v>5.1983600000000001</c:v>
                </c:pt>
                <c:pt idx="11178">
                  <c:v>5.1987453124992005</c:v>
                </c:pt>
                <c:pt idx="11179">
                  <c:v>5.1991362499999996</c:v>
                </c:pt>
                <c:pt idx="11180">
                  <c:v>5.1994634375007998</c:v>
                </c:pt>
                <c:pt idx="11181">
                  <c:v>5.1999134375007996</c:v>
                </c:pt>
                <c:pt idx="11182">
                  <c:v>5.2002865624992003</c:v>
                </c:pt>
                <c:pt idx="11183">
                  <c:v>5.2006224999999997</c:v>
                </c:pt>
                <c:pt idx="11184">
                  <c:v>5.2009937500000003</c:v>
                </c:pt>
                <c:pt idx="11185">
                  <c:v>5.2013465624992001</c:v>
                </c:pt>
                <c:pt idx="11186">
                  <c:v>5.2016724999999999</c:v>
                </c:pt>
                <c:pt idx="11187">
                  <c:v>5.2019178124992003</c:v>
                </c:pt>
                <c:pt idx="11188">
                  <c:v>5.2015771875007992</c:v>
                </c:pt>
                <c:pt idx="11189">
                  <c:v>5.2012153124992002</c:v>
                </c:pt>
                <c:pt idx="11190">
                  <c:v>5.2008515624992002</c:v>
                </c:pt>
                <c:pt idx="11191">
                  <c:v>5.2004593750016008</c:v>
                </c:pt>
                <c:pt idx="11192">
                  <c:v>5.2000671875007995</c:v>
                </c:pt>
                <c:pt idx="11193">
                  <c:v>5.199726875001601</c:v>
                </c:pt>
                <c:pt idx="11194">
                  <c:v>5.1994474999999998</c:v>
                </c:pt>
                <c:pt idx="11195">
                  <c:v>5.1993356250016003</c:v>
                </c:pt>
                <c:pt idx="11196">
                  <c:v>5.1997343750016007</c:v>
                </c:pt>
                <c:pt idx="11197">
                  <c:v>5.2002031250016003</c:v>
                </c:pt>
                <c:pt idx="11198">
                  <c:v>5.2005503124992005</c:v>
                </c:pt>
                <c:pt idx="11199">
                  <c:v>5.2006556250016009</c:v>
                </c:pt>
                <c:pt idx="11200">
                  <c:v>5.2010365624992003</c:v>
                </c:pt>
                <c:pt idx="11201">
                  <c:v>5.2014215624992008</c:v>
                </c:pt>
                <c:pt idx="11202">
                  <c:v>5.2017556250016002</c:v>
                </c:pt>
                <c:pt idx="11203">
                  <c:v>5.2021584375007999</c:v>
                </c:pt>
                <c:pt idx="11204">
                  <c:v>5.2025093750016005</c:v>
                </c:pt>
                <c:pt idx="11205">
                  <c:v>5.2029196875007999</c:v>
                </c:pt>
                <c:pt idx="11206">
                  <c:v>5.2033037499999999</c:v>
                </c:pt>
                <c:pt idx="11207">
                  <c:v>5.2036828124992001</c:v>
                </c:pt>
                <c:pt idx="11208">
                  <c:v>5.2040543750016006</c:v>
                </c:pt>
                <c:pt idx="11209">
                  <c:v>5.2044581250016009</c:v>
                </c:pt>
                <c:pt idx="11210">
                  <c:v>5.2047971875007999</c:v>
                </c:pt>
                <c:pt idx="11211">
                  <c:v>5.2044593750016004</c:v>
                </c:pt>
                <c:pt idx="11212">
                  <c:v>5.2047825000000003</c:v>
                </c:pt>
                <c:pt idx="11213">
                  <c:v>5.2044959375007993</c:v>
                </c:pt>
                <c:pt idx="11214">
                  <c:v>5.2040737500000001</c:v>
                </c:pt>
                <c:pt idx="11215">
                  <c:v>5.2036687500000003</c:v>
                </c:pt>
                <c:pt idx="11216">
                  <c:v>5.2032006250016005</c:v>
                </c:pt>
                <c:pt idx="11217">
                  <c:v>5.2027706250016008</c:v>
                </c:pt>
                <c:pt idx="11218">
                  <c:v>5.2023734375007997</c:v>
                </c:pt>
                <c:pt idx="11219">
                  <c:v>5.2019440624992006</c:v>
                </c:pt>
                <c:pt idx="11220">
                  <c:v>5.2015515624992004</c:v>
                </c:pt>
                <c:pt idx="11221">
                  <c:v>5.2012240624992003</c:v>
                </c:pt>
                <c:pt idx="11222">
                  <c:v>5.2009034375007994</c:v>
                </c:pt>
                <c:pt idx="11223">
                  <c:v>5.2004937499999997</c:v>
                </c:pt>
                <c:pt idx="11224">
                  <c:v>5.2006256250016003</c:v>
                </c:pt>
                <c:pt idx="11225">
                  <c:v>5.2007778124992008</c:v>
                </c:pt>
                <c:pt idx="11226">
                  <c:v>5.2011409375007993</c:v>
                </c:pt>
                <c:pt idx="11227">
                  <c:v>5.2015240624992005</c:v>
                </c:pt>
                <c:pt idx="11228">
                  <c:v>5.2019293750016002</c:v>
                </c:pt>
                <c:pt idx="11229">
                  <c:v>5.2023021875007993</c:v>
                </c:pt>
                <c:pt idx="11230">
                  <c:v>5.2026396875007999</c:v>
                </c:pt>
                <c:pt idx="11231">
                  <c:v>5.2029821875007993</c:v>
                </c:pt>
                <c:pt idx="11232">
                  <c:v>5.2033243750016007</c:v>
                </c:pt>
                <c:pt idx="11233">
                  <c:v>5.2037909375007994</c:v>
                </c:pt>
                <c:pt idx="11234">
                  <c:v>5.2041296875007994</c:v>
                </c:pt>
                <c:pt idx="11235">
                  <c:v>5.2045649999999997</c:v>
                </c:pt>
                <c:pt idx="11236">
                  <c:v>5.2049415624992008</c:v>
                </c:pt>
                <c:pt idx="11237">
                  <c:v>5.2052737499999999</c:v>
                </c:pt>
                <c:pt idx="11238">
                  <c:v>5.2057212499999999</c:v>
                </c:pt>
                <c:pt idx="11239">
                  <c:v>5.2061931250016009</c:v>
                </c:pt>
                <c:pt idx="11240">
                  <c:v>5.2066293750016008</c:v>
                </c:pt>
                <c:pt idx="11241">
                  <c:v>5.2070481250016005</c:v>
                </c:pt>
                <c:pt idx="11242">
                  <c:v>5.2066218750016002</c:v>
                </c:pt>
                <c:pt idx="11243">
                  <c:v>5.2062909375007997</c:v>
                </c:pt>
                <c:pt idx="11244">
                  <c:v>5.2066678124992007</c:v>
                </c:pt>
                <c:pt idx="11245">
                  <c:v>5.2063046875007997</c:v>
                </c:pt>
                <c:pt idx="11246">
                  <c:v>5.2059037500000001</c:v>
                </c:pt>
                <c:pt idx="11247">
                  <c:v>5.2058928124992008</c:v>
                </c:pt>
                <c:pt idx="11248">
                  <c:v>5.2060615624992002</c:v>
                </c:pt>
                <c:pt idx="11249">
                  <c:v>5.2056268750016006</c:v>
                </c:pt>
                <c:pt idx="11250">
                  <c:v>5.2051862499999997</c:v>
                </c:pt>
                <c:pt idx="11251">
                  <c:v>5.2047790624992007</c:v>
                </c:pt>
                <c:pt idx="11252">
                  <c:v>5.2047553124992003</c:v>
                </c:pt>
                <c:pt idx="11253">
                  <c:v>5.2050834375007993</c:v>
                </c:pt>
                <c:pt idx="11254">
                  <c:v>5.2051628124992009</c:v>
                </c:pt>
                <c:pt idx="11255">
                  <c:v>5.2054953124992007</c:v>
                </c:pt>
                <c:pt idx="11256">
                  <c:v>5.2059015624992009</c:v>
                </c:pt>
                <c:pt idx="11257">
                  <c:v>5.2062496875007991</c:v>
                </c:pt>
                <c:pt idx="11258">
                  <c:v>5.2066146875007995</c:v>
                </c:pt>
                <c:pt idx="11259">
                  <c:v>5.2069759375007996</c:v>
                </c:pt>
                <c:pt idx="11260">
                  <c:v>5.2074393750016004</c:v>
                </c:pt>
                <c:pt idx="11261">
                  <c:v>5.2078403124992008</c:v>
                </c:pt>
                <c:pt idx="11262">
                  <c:v>5.2082021875007998</c:v>
                </c:pt>
                <c:pt idx="11263">
                  <c:v>5.2083231250016002</c:v>
                </c:pt>
                <c:pt idx="11264">
                  <c:v>5.2082553124992002</c:v>
                </c:pt>
                <c:pt idx="11265">
                  <c:v>5.2083756250016009</c:v>
                </c:pt>
                <c:pt idx="11266">
                  <c:v>5.2080178124992003</c:v>
                </c:pt>
                <c:pt idx="11267">
                  <c:v>5.2075246875007997</c:v>
                </c:pt>
                <c:pt idx="11268">
                  <c:v>5.2071231250016004</c:v>
                </c:pt>
                <c:pt idx="11269">
                  <c:v>5.2067868750016002</c:v>
                </c:pt>
                <c:pt idx="11270">
                  <c:v>5.2064015624992006</c:v>
                </c:pt>
                <c:pt idx="11271">
                  <c:v>5.2060771875007994</c:v>
                </c:pt>
                <c:pt idx="11272">
                  <c:v>5.2057078124992007</c:v>
                </c:pt>
                <c:pt idx="11273">
                  <c:v>5.2058262500000003</c:v>
                </c:pt>
                <c:pt idx="11274">
                  <c:v>5.2062096875007997</c:v>
                </c:pt>
                <c:pt idx="11275">
                  <c:v>5.20660875</c:v>
                </c:pt>
                <c:pt idx="11276">
                  <c:v>5.2069565624992009</c:v>
                </c:pt>
                <c:pt idx="11277">
                  <c:v>5.2072868750016008</c:v>
                </c:pt>
                <c:pt idx="11278">
                  <c:v>5.2076143750016008</c:v>
                </c:pt>
                <c:pt idx="11279">
                  <c:v>5.2073512500000003</c:v>
                </c:pt>
                <c:pt idx="11280">
                  <c:v>5.2072378124992005</c:v>
                </c:pt>
                <c:pt idx="11281">
                  <c:v>5.2075931250016003</c:v>
                </c:pt>
                <c:pt idx="11282">
                  <c:v>5.2079390624992001</c:v>
                </c:pt>
                <c:pt idx="11283">
                  <c:v>5.2084015624992004</c:v>
                </c:pt>
                <c:pt idx="11284">
                  <c:v>5.2087703124992002</c:v>
                </c:pt>
                <c:pt idx="11285">
                  <c:v>5.2091337500000003</c:v>
                </c:pt>
                <c:pt idx="11286">
                  <c:v>5.2088031250016007</c:v>
                </c:pt>
                <c:pt idx="11287">
                  <c:v>5.2090034375007992</c:v>
                </c:pt>
                <c:pt idx="11288">
                  <c:v>5.2094234375007993</c:v>
                </c:pt>
                <c:pt idx="11289">
                  <c:v>5.2097974999999996</c:v>
                </c:pt>
                <c:pt idx="11290">
                  <c:v>5.2101196875007991</c:v>
                </c:pt>
                <c:pt idx="11291">
                  <c:v>5.2105118750016004</c:v>
                </c:pt>
                <c:pt idx="11292">
                  <c:v>5.2108325000000004</c:v>
                </c:pt>
                <c:pt idx="11293">
                  <c:v>5.2106012499999999</c:v>
                </c:pt>
                <c:pt idx="11294">
                  <c:v>5.2104359375007991</c:v>
                </c:pt>
                <c:pt idx="11295">
                  <c:v>5.2099918750016005</c:v>
                </c:pt>
                <c:pt idx="11296">
                  <c:v>5.2095287499999996</c:v>
                </c:pt>
                <c:pt idx="11297">
                  <c:v>5.2090300000000003</c:v>
                </c:pt>
                <c:pt idx="11298">
                  <c:v>5.2085721875007991</c:v>
                </c:pt>
                <c:pt idx="11299">
                  <c:v>5.208215</c:v>
                </c:pt>
                <c:pt idx="11300">
                  <c:v>5.2083959375007991</c:v>
                </c:pt>
                <c:pt idx="11301">
                  <c:v>5.2088093750016009</c:v>
                </c:pt>
                <c:pt idx="11302">
                  <c:v>5.2091846875007999</c:v>
                </c:pt>
                <c:pt idx="11303">
                  <c:v>5.2095050000000001</c:v>
                </c:pt>
                <c:pt idx="11304">
                  <c:v>5.2097659375007996</c:v>
                </c:pt>
                <c:pt idx="11305">
                  <c:v>5.2101784375007991</c:v>
                </c:pt>
                <c:pt idx="11306">
                  <c:v>5.2105368750016003</c:v>
                </c:pt>
                <c:pt idx="11307">
                  <c:v>5.2109593750016003</c:v>
                </c:pt>
                <c:pt idx="11308">
                  <c:v>5.2112871875007993</c:v>
                </c:pt>
                <c:pt idx="11309">
                  <c:v>5.2116618750016004</c:v>
                </c:pt>
                <c:pt idx="11310">
                  <c:v>5.2120359375007999</c:v>
                </c:pt>
                <c:pt idx="11311">
                  <c:v>5.2123803124992003</c:v>
                </c:pt>
                <c:pt idx="11312">
                  <c:v>5.2127246875007991</c:v>
                </c:pt>
                <c:pt idx="11313">
                  <c:v>5.2123793750016008</c:v>
                </c:pt>
                <c:pt idx="11314">
                  <c:v>5.2120481250016004</c:v>
                </c:pt>
                <c:pt idx="11315">
                  <c:v>5.2117268750016006</c:v>
                </c:pt>
                <c:pt idx="11316">
                  <c:v>5.2116465624992001</c:v>
                </c:pt>
                <c:pt idx="11317">
                  <c:v>5.2112206250016007</c:v>
                </c:pt>
                <c:pt idx="11318">
                  <c:v>5.2108665624992003</c:v>
                </c:pt>
                <c:pt idx="11319">
                  <c:v>5.2105140624992003</c:v>
                </c:pt>
                <c:pt idx="11320">
                  <c:v>5.2101878124992007</c:v>
                </c:pt>
                <c:pt idx="11321">
                  <c:v>5.2096884375007999</c:v>
                </c:pt>
                <c:pt idx="11322">
                  <c:v>5.2091568750016002</c:v>
                </c:pt>
                <c:pt idx="11323">
                  <c:v>5.2088200000000002</c:v>
                </c:pt>
                <c:pt idx="11324">
                  <c:v>5.2082237500000002</c:v>
                </c:pt>
                <c:pt idx="11325">
                  <c:v>5.2076165624992008</c:v>
                </c:pt>
                <c:pt idx="11326">
                  <c:v>5.2072443750016006</c:v>
                </c:pt>
                <c:pt idx="11327">
                  <c:v>5.2068531250016008</c:v>
                </c:pt>
                <c:pt idx="11328">
                  <c:v>5.2065178124992002</c:v>
                </c:pt>
                <c:pt idx="11329">
                  <c:v>5.2061668750016006</c:v>
                </c:pt>
                <c:pt idx="11330">
                  <c:v>5.2058090624992008</c:v>
                </c:pt>
                <c:pt idx="11331">
                  <c:v>5.2053940624992006</c:v>
                </c:pt>
                <c:pt idx="11332">
                  <c:v>5.2056190624992009</c:v>
                </c:pt>
                <c:pt idx="11333">
                  <c:v>5.2060231250016002</c:v>
                </c:pt>
                <c:pt idx="11334">
                  <c:v>5.2064093750016003</c:v>
                </c:pt>
                <c:pt idx="11335">
                  <c:v>5.20679625</c:v>
                </c:pt>
                <c:pt idx="11336">
                  <c:v>5.2072034375007998</c:v>
                </c:pt>
                <c:pt idx="11337">
                  <c:v>5.2076703124992001</c:v>
                </c:pt>
                <c:pt idx="11338">
                  <c:v>5.2080731250016008</c:v>
                </c:pt>
                <c:pt idx="11339">
                  <c:v>5.2084031250016007</c:v>
                </c:pt>
                <c:pt idx="11340">
                  <c:v>5.2080146875007998</c:v>
                </c:pt>
                <c:pt idx="11341">
                  <c:v>5.2076634375007993</c:v>
                </c:pt>
                <c:pt idx="11342">
                  <c:v>5.2073359375007993</c:v>
                </c:pt>
                <c:pt idx="11343">
                  <c:v>5.2068162500000001</c:v>
                </c:pt>
                <c:pt idx="11344">
                  <c:v>5.2064540624992004</c:v>
                </c:pt>
                <c:pt idx="11345">
                  <c:v>5.206120625001601</c:v>
                </c:pt>
                <c:pt idx="11346">
                  <c:v>5.2059393750016003</c:v>
                </c:pt>
                <c:pt idx="11347">
                  <c:v>5.2062634375007999</c:v>
                </c:pt>
                <c:pt idx="11348">
                  <c:v>5.2066553124992003</c:v>
                </c:pt>
                <c:pt idx="11349">
                  <c:v>5.2070262500000002</c:v>
                </c:pt>
                <c:pt idx="11350">
                  <c:v>5.2074115624992006</c:v>
                </c:pt>
                <c:pt idx="11351">
                  <c:v>5.2077409375007999</c:v>
                </c:pt>
                <c:pt idx="11352">
                  <c:v>5.2081509375007995</c:v>
                </c:pt>
                <c:pt idx="11353">
                  <c:v>5.2085521875007998</c:v>
                </c:pt>
                <c:pt idx="11354">
                  <c:v>5.2089203124992007</c:v>
                </c:pt>
                <c:pt idx="11355">
                  <c:v>5.2092471875007993</c:v>
                </c:pt>
                <c:pt idx="11356">
                  <c:v>5.2091581250016006</c:v>
                </c:pt>
                <c:pt idx="11357">
                  <c:v>5.2095284375007997</c:v>
                </c:pt>
                <c:pt idx="11358">
                  <c:v>5.2098934375007993</c:v>
                </c:pt>
                <c:pt idx="11359">
                  <c:v>5.2102556250016008</c:v>
                </c:pt>
                <c:pt idx="11360">
                  <c:v>5.2100990624992001</c:v>
                </c:pt>
                <c:pt idx="11361">
                  <c:v>5.2105253124992004</c:v>
                </c:pt>
                <c:pt idx="11362">
                  <c:v>5.2108509375007994</c:v>
                </c:pt>
                <c:pt idx="11363">
                  <c:v>5.2112034375007994</c:v>
                </c:pt>
                <c:pt idx="11364">
                  <c:v>5.2116493750016009</c:v>
                </c:pt>
                <c:pt idx="11365">
                  <c:v>5.2120759375007992</c:v>
                </c:pt>
                <c:pt idx="11366">
                  <c:v>5.2117465624992008</c:v>
                </c:pt>
                <c:pt idx="11367">
                  <c:v>5.21104375</c:v>
                </c:pt>
                <c:pt idx="11368">
                  <c:v>5.2106681250016003</c:v>
                </c:pt>
                <c:pt idx="11369">
                  <c:v>5.2102737499999998</c:v>
                </c:pt>
                <c:pt idx="11370">
                  <c:v>5.2099534375007996</c:v>
                </c:pt>
                <c:pt idx="11371">
                  <c:v>5.2095462499999998</c:v>
                </c:pt>
                <c:pt idx="11372">
                  <c:v>5.2091809375007996</c:v>
                </c:pt>
                <c:pt idx="11373">
                  <c:v>5.2087893750016008</c:v>
                </c:pt>
                <c:pt idx="11374">
                  <c:v>5.2084343750016009</c:v>
                </c:pt>
                <c:pt idx="11375">
                  <c:v>5.2078850000000001</c:v>
                </c:pt>
                <c:pt idx="11376">
                  <c:v>5.2074040624992008</c:v>
                </c:pt>
                <c:pt idx="11377">
                  <c:v>5.2070559375007992</c:v>
                </c:pt>
                <c:pt idx="11378">
                  <c:v>5.2066746875007999</c:v>
                </c:pt>
                <c:pt idx="11379">
                  <c:v>5.2063281250016002</c:v>
                </c:pt>
                <c:pt idx="11380">
                  <c:v>5.2059800000000003</c:v>
                </c:pt>
                <c:pt idx="11381">
                  <c:v>5.2061718750016004</c:v>
                </c:pt>
                <c:pt idx="11382">
                  <c:v>5.2065303124992006</c:v>
                </c:pt>
                <c:pt idx="11383">
                  <c:v>5.2068781250016007</c:v>
                </c:pt>
                <c:pt idx="11384">
                  <c:v>5.2072099999999999</c:v>
                </c:pt>
                <c:pt idx="11385">
                  <c:v>5.2075740624992006</c:v>
                </c:pt>
                <c:pt idx="11386">
                  <c:v>5.2079812499999996</c:v>
                </c:pt>
                <c:pt idx="11387">
                  <c:v>5.2083868750016009</c:v>
                </c:pt>
                <c:pt idx="11388">
                  <c:v>5.2087471875007996</c:v>
                </c:pt>
                <c:pt idx="11389">
                  <c:v>5.2090987499999999</c:v>
                </c:pt>
                <c:pt idx="11390">
                  <c:v>5.2095596875007999</c:v>
                </c:pt>
                <c:pt idx="11391">
                  <c:v>5.2099359375007994</c:v>
                </c:pt>
                <c:pt idx="11392">
                  <c:v>5.2103090624992001</c:v>
                </c:pt>
                <c:pt idx="11393">
                  <c:v>5.2107012499999996</c:v>
                </c:pt>
                <c:pt idx="11394">
                  <c:v>5.2111090624992009</c:v>
                </c:pt>
                <c:pt idx="11395">
                  <c:v>5.2114962499999997</c:v>
                </c:pt>
                <c:pt idx="11396">
                  <c:v>5.2119440624992004</c:v>
                </c:pt>
                <c:pt idx="11397">
                  <c:v>5.2123884375007998</c:v>
                </c:pt>
                <c:pt idx="11398">
                  <c:v>5.2127418750016004</c:v>
                </c:pt>
                <c:pt idx="11399">
                  <c:v>5.2130796875007999</c:v>
                </c:pt>
                <c:pt idx="11400">
                  <c:v>5.2134996875007991</c:v>
                </c:pt>
                <c:pt idx="11401">
                  <c:v>5.2138703124992007</c:v>
                </c:pt>
                <c:pt idx="11402">
                  <c:v>5.2142359375007992</c:v>
                </c:pt>
                <c:pt idx="11403">
                  <c:v>5.2145743750016003</c:v>
                </c:pt>
                <c:pt idx="11404">
                  <c:v>5.2149203124992001</c:v>
                </c:pt>
                <c:pt idx="11405">
                  <c:v>5.2153274999999999</c:v>
                </c:pt>
                <c:pt idx="11406">
                  <c:v>5.2156490624992005</c:v>
                </c:pt>
                <c:pt idx="11407">
                  <c:v>5.2160253124992009</c:v>
                </c:pt>
                <c:pt idx="11408">
                  <c:v>5.2163837500000003</c:v>
                </c:pt>
                <c:pt idx="11409">
                  <c:v>5.21672125</c:v>
                </c:pt>
                <c:pt idx="11410">
                  <c:v>5.2170899999999998</c:v>
                </c:pt>
                <c:pt idx="11411">
                  <c:v>5.2165837499999999</c:v>
                </c:pt>
                <c:pt idx="11412">
                  <c:v>5.2162621875007993</c:v>
                </c:pt>
                <c:pt idx="11413">
                  <c:v>5.2158662500000004</c:v>
                </c:pt>
                <c:pt idx="11414">
                  <c:v>5.2153715624992003</c:v>
                </c:pt>
                <c:pt idx="11415">
                  <c:v>5.214954375001601</c:v>
                </c:pt>
                <c:pt idx="11416">
                  <c:v>5.2144315624992004</c:v>
                </c:pt>
                <c:pt idx="11417">
                  <c:v>5.2139550000000003</c:v>
                </c:pt>
                <c:pt idx="11418">
                  <c:v>5.2134915624992004</c:v>
                </c:pt>
                <c:pt idx="11419">
                  <c:v>5.2130921875007994</c:v>
                </c:pt>
                <c:pt idx="11420">
                  <c:v>5.21272</c:v>
                </c:pt>
                <c:pt idx="11421">
                  <c:v>5.2123912499999996</c:v>
                </c:pt>
                <c:pt idx="11422">
                  <c:v>5.2119046875007999</c:v>
                </c:pt>
                <c:pt idx="11423">
                  <c:v>5.2114678124992002</c:v>
                </c:pt>
                <c:pt idx="11424">
                  <c:v>5.2111012499999996</c:v>
                </c:pt>
                <c:pt idx="11425">
                  <c:v>5.2105243750016008</c:v>
                </c:pt>
                <c:pt idx="11426">
                  <c:v>5.2099884375007992</c:v>
                </c:pt>
                <c:pt idx="11427">
                  <c:v>5.2096568750016008</c:v>
                </c:pt>
                <c:pt idx="11428">
                  <c:v>5.2093006250016005</c:v>
                </c:pt>
                <c:pt idx="11429">
                  <c:v>5.2086325000000002</c:v>
                </c:pt>
                <c:pt idx="11430">
                  <c:v>5.2082859375007997</c:v>
                </c:pt>
                <c:pt idx="11431">
                  <c:v>5.2078634375007997</c:v>
                </c:pt>
                <c:pt idx="11432">
                  <c:v>5.2073128124992003</c:v>
                </c:pt>
                <c:pt idx="11433">
                  <c:v>5.2068665624992008</c:v>
                </c:pt>
                <c:pt idx="11434">
                  <c:v>5.2065237499999997</c:v>
                </c:pt>
                <c:pt idx="11435">
                  <c:v>5.2066568750016007</c:v>
                </c:pt>
                <c:pt idx="11436">
                  <c:v>5.2070743750016009</c:v>
                </c:pt>
                <c:pt idx="11437">
                  <c:v>5.2074853124992009</c:v>
                </c:pt>
                <c:pt idx="11438">
                  <c:v>5.2078271875007998</c:v>
                </c:pt>
                <c:pt idx="11439">
                  <c:v>5.2076790624992002</c:v>
                </c:pt>
                <c:pt idx="11440">
                  <c:v>5.2080071875007992</c:v>
                </c:pt>
                <c:pt idx="11441">
                  <c:v>5.2083668750016008</c:v>
                </c:pt>
                <c:pt idx="11442">
                  <c:v>5.2087668750016007</c:v>
                </c:pt>
                <c:pt idx="11443">
                  <c:v>5.2091862500000001</c:v>
                </c:pt>
                <c:pt idx="11444">
                  <c:v>5.2095093750016002</c:v>
                </c:pt>
                <c:pt idx="11445">
                  <c:v>5.2098899999999997</c:v>
                </c:pt>
                <c:pt idx="11446">
                  <c:v>5.2102309375007998</c:v>
                </c:pt>
                <c:pt idx="11447">
                  <c:v>5.2105790624992006</c:v>
                </c:pt>
                <c:pt idx="11448">
                  <c:v>5.2109325000000002</c:v>
                </c:pt>
                <c:pt idx="11449">
                  <c:v>5.2112834375007999</c:v>
                </c:pt>
                <c:pt idx="11450">
                  <c:v>5.2116121875007995</c:v>
                </c:pt>
                <c:pt idx="11451">
                  <c:v>5.2119875000000002</c:v>
                </c:pt>
                <c:pt idx="11452">
                  <c:v>5.2123896875007993</c:v>
                </c:pt>
                <c:pt idx="11453">
                  <c:v>5.2127868750016004</c:v>
                </c:pt>
                <c:pt idx="11454">
                  <c:v>5.2131103124992002</c:v>
                </c:pt>
                <c:pt idx="11455">
                  <c:v>5.2128312499999998</c:v>
                </c:pt>
                <c:pt idx="11456">
                  <c:v>5.2124828124992009</c:v>
                </c:pt>
                <c:pt idx="11457">
                  <c:v>5.212290625001601</c:v>
                </c:pt>
                <c:pt idx="11458">
                  <c:v>5.2119049999999998</c:v>
                </c:pt>
                <c:pt idx="11459">
                  <c:v>5.2115065624992001</c:v>
                </c:pt>
                <c:pt idx="11460">
                  <c:v>5.2111771875007991</c:v>
                </c:pt>
                <c:pt idx="11461">
                  <c:v>5.2108278124992005</c:v>
                </c:pt>
                <c:pt idx="11462">
                  <c:v>5.2106840624992001</c:v>
                </c:pt>
                <c:pt idx="11463">
                  <c:v>5.2108453124992007</c:v>
                </c:pt>
                <c:pt idx="11464">
                  <c:v>5.2103471875007994</c:v>
                </c:pt>
                <c:pt idx="11465">
                  <c:v>5.2099828124992005</c:v>
                </c:pt>
                <c:pt idx="11466">
                  <c:v>5.2095671875007996</c:v>
                </c:pt>
                <c:pt idx="11467">
                  <c:v>5.2099087500000003</c:v>
                </c:pt>
                <c:pt idx="11468">
                  <c:v>5.2102903124992004</c:v>
                </c:pt>
                <c:pt idx="11469">
                  <c:v>5.2106265624992005</c:v>
                </c:pt>
                <c:pt idx="11470">
                  <c:v>5.2110053124992008</c:v>
                </c:pt>
                <c:pt idx="11471">
                  <c:v>5.2113471875007997</c:v>
                </c:pt>
                <c:pt idx="11472">
                  <c:v>5.2117593750016002</c:v>
                </c:pt>
                <c:pt idx="11473">
                  <c:v>5.2120865624992003</c:v>
                </c:pt>
                <c:pt idx="11474">
                  <c:v>5.2125862500000002</c:v>
                </c:pt>
                <c:pt idx="11475">
                  <c:v>5.2130346875007998</c:v>
                </c:pt>
                <c:pt idx="11476">
                  <c:v>5.2133796875007992</c:v>
                </c:pt>
                <c:pt idx="11477">
                  <c:v>5.2137571875007991</c:v>
                </c:pt>
                <c:pt idx="11478">
                  <c:v>5.2141640624992007</c:v>
                </c:pt>
                <c:pt idx="11479">
                  <c:v>5.2145409375007992</c:v>
                </c:pt>
                <c:pt idx="11480">
                  <c:v>5.2140631250016005</c:v>
                </c:pt>
                <c:pt idx="11481">
                  <c:v>5.2137078124992007</c:v>
                </c:pt>
                <c:pt idx="11482">
                  <c:v>5.2133871875007998</c:v>
                </c:pt>
                <c:pt idx="11483">
                  <c:v>5.2130437499999998</c:v>
                </c:pt>
                <c:pt idx="11484">
                  <c:v>5.2126400000000004</c:v>
                </c:pt>
                <c:pt idx="11485">
                  <c:v>5.2122465624992005</c:v>
                </c:pt>
                <c:pt idx="11486">
                  <c:v>5.2118940624992005</c:v>
                </c:pt>
                <c:pt idx="11487">
                  <c:v>5.2115287500000003</c:v>
                </c:pt>
                <c:pt idx="11488">
                  <c:v>5.2111784375007995</c:v>
                </c:pt>
                <c:pt idx="11489">
                  <c:v>5.2111903124992001</c:v>
                </c:pt>
                <c:pt idx="11490">
                  <c:v>5.2116384375007998</c:v>
                </c:pt>
                <c:pt idx="11491">
                  <c:v>5.2112715624992001</c:v>
                </c:pt>
                <c:pt idx="11492">
                  <c:v>5.210871875001601</c:v>
                </c:pt>
                <c:pt idx="11493">
                  <c:v>5.2104425000000001</c:v>
                </c:pt>
                <c:pt idx="11494">
                  <c:v>5.2100934375007997</c:v>
                </c:pt>
                <c:pt idx="11495">
                  <c:v>5.2104365624992006</c:v>
                </c:pt>
                <c:pt idx="11496">
                  <c:v>5.209968125001601</c:v>
                </c:pt>
                <c:pt idx="11497">
                  <c:v>5.2095253124992009</c:v>
                </c:pt>
                <c:pt idx="11498">
                  <c:v>5.2090884375007995</c:v>
                </c:pt>
                <c:pt idx="11499">
                  <c:v>5.2086012500000001</c:v>
                </c:pt>
                <c:pt idx="11500">
                  <c:v>5.2080337500000002</c:v>
                </c:pt>
                <c:pt idx="11501">
                  <c:v>5.2075653124992005</c:v>
                </c:pt>
                <c:pt idx="11502">
                  <c:v>5.2072071875007993</c:v>
                </c:pt>
                <c:pt idx="11503">
                  <c:v>5.2076068750016002</c:v>
                </c:pt>
                <c:pt idx="11504">
                  <c:v>5.2073371875007997</c:v>
                </c:pt>
                <c:pt idx="11505">
                  <c:v>5.2077718750016002</c:v>
                </c:pt>
                <c:pt idx="11506">
                  <c:v>5.2081821875007996</c:v>
                </c:pt>
                <c:pt idx="11507">
                  <c:v>5.2085956250016006</c:v>
                </c:pt>
                <c:pt idx="11508">
                  <c:v>5.2089328124992003</c:v>
                </c:pt>
                <c:pt idx="11509">
                  <c:v>5.209335625001601</c:v>
                </c:pt>
                <c:pt idx="11510">
                  <c:v>5.2097465624992001</c:v>
                </c:pt>
                <c:pt idx="11511">
                  <c:v>5.2100984375007995</c:v>
                </c:pt>
                <c:pt idx="11512">
                  <c:v>5.2105878124992007</c:v>
                </c:pt>
                <c:pt idx="11513">
                  <c:v>5.2109606250016007</c:v>
                </c:pt>
                <c:pt idx="11514">
                  <c:v>5.2113509375007991</c:v>
                </c:pt>
                <c:pt idx="11515">
                  <c:v>5.2113015624992007</c:v>
                </c:pt>
                <c:pt idx="11516">
                  <c:v>5.2109515624992007</c:v>
                </c:pt>
                <c:pt idx="11517">
                  <c:v>5.2106021875007995</c:v>
                </c:pt>
                <c:pt idx="11518">
                  <c:v>5.2103546875007991</c:v>
                </c:pt>
                <c:pt idx="11519">
                  <c:v>5.2100162499999998</c:v>
                </c:pt>
                <c:pt idx="11520">
                  <c:v>5.2096056250016005</c:v>
                </c:pt>
                <c:pt idx="11521">
                  <c:v>5.2099768750016002</c:v>
                </c:pt>
                <c:pt idx="11522">
                  <c:v>5.2103284375007997</c:v>
                </c:pt>
                <c:pt idx="11523">
                  <c:v>5.2106787499999996</c:v>
                </c:pt>
                <c:pt idx="11524">
                  <c:v>5.2110478124992001</c:v>
                </c:pt>
                <c:pt idx="11525">
                  <c:v>5.2115768750016009</c:v>
                </c:pt>
                <c:pt idx="11526">
                  <c:v>5.2119628124992001</c:v>
                </c:pt>
                <c:pt idx="11527">
                  <c:v>5.2124243750016008</c:v>
                </c:pt>
                <c:pt idx="11528">
                  <c:v>5.2124190624992002</c:v>
                </c:pt>
                <c:pt idx="11529">
                  <c:v>5.212745</c:v>
                </c:pt>
                <c:pt idx="11530">
                  <c:v>5.2131606250016009</c:v>
                </c:pt>
                <c:pt idx="11531">
                  <c:v>5.2135906250016006</c:v>
                </c:pt>
                <c:pt idx="11532">
                  <c:v>5.2139465624992001</c:v>
                </c:pt>
                <c:pt idx="11533">
                  <c:v>5.2143550000000003</c:v>
                </c:pt>
                <c:pt idx="11534">
                  <c:v>5.2147009375007993</c:v>
                </c:pt>
                <c:pt idx="11535">
                  <c:v>5.2142581250016002</c:v>
                </c:pt>
                <c:pt idx="11536">
                  <c:v>5.2139353124992009</c:v>
                </c:pt>
                <c:pt idx="11537">
                  <c:v>5.2135787499999999</c:v>
                </c:pt>
                <c:pt idx="11538">
                  <c:v>5.2132050000000003</c:v>
                </c:pt>
                <c:pt idx="11539">
                  <c:v>5.2128371875007993</c:v>
                </c:pt>
                <c:pt idx="11540">
                  <c:v>5.2124287499999999</c:v>
                </c:pt>
                <c:pt idx="11541">
                  <c:v>5.2120793750016006</c:v>
                </c:pt>
                <c:pt idx="11542">
                  <c:v>5.2124190624992002</c:v>
                </c:pt>
                <c:pt idx="11543">
                  <c:v>5.2127678124992007</c:v>
                </c:pt>
                <c:pt idx="11544">
                  <c:v>5.2131418750016003</c:v>
                </c:pt>
                <c:pt idx="11545">
                  <c:v>5.2131643750016003</c:v>
                </c:pt>
                <c:pt idx="11546">
                  <c:v>5.2130284375007996</c:v>
                </c:pt>
                <c:pt idx="11547">
                  <c:v>5.2134218750016004</c:v>
                </c:pt>
                <c:pt idx="11548">
                  <c:v>5.2137662499999999</c:v>
                </c:pt>
                <c:pt idx="11549">
                  <c:v>5.2141153124992003</c:v>
                </c:pt>
                <c:pt idx="11550">
                  <c:v>5.2143353124992009</c:v>
                </c:pt>
                <c:pt idx="11551">
                  <c:v>5.2146940624992002</c:v>
                </c:pt>
                <c:pt idx="11552">
                  <c:v>5.2143587499999997</c:v>
                </c:pt>
                <c:pt idx="11553">
                  <c:v>5.2139862499999996</c:v>
                </c:pt>
                <c:pt idx="11554">
                  <c:v>5.2135546875007996</c:v>
                </c:pt>
                <c:pt idx="11555">
                  <c:v>5.2131490624992001</c:v>
                </c:pt>
                <c:pt idx="11556">
                  <c:v>5.2127303124992004</c:v>
                </c:pt>
                <c:pt idx="11557">
                  <c:v>5.2123271875007999</c:v>
                </c:pt>
                <c:pt idx="11558">
                  <c:v>5.2119724999999999</c:v>
                </c:pt>
                <c:pt idx="11559">
                  <c:v>5.2115650000000002</c:v>
                </c:pt>
                <c:pt idx="11560">
                  <c:v>5.2111450000000001</c:v>
                </c:pt>
                <c:pt idx="11561">
                  <c:v>5.2106768750016004</c:v>
                </c:pt>
                <c:pt idx="11562">
                  <c:v>5.2102921875007997</c:v>
                </c:pt>
                <c:pt idx="11563">
                  <c:v>5.2105078124992001</c:v>
                </c:pt>
                <c:pt idx="11564">
                  <c:v>5.2108865624992005</c:v>
                </c:pt>
                <c:pt idx="11565">
                  <c:v>5.2113325000000001</c:v>
                </c:pt>
                <c:pt idx="11566">
                  <c:v>5.2117531250016009</c:v>
                </c:pt>
                <c:pt idx="11567">
                  <c:v>5.2121184375007994</c:v>
                </c:pt>
                <c:pt idx="11568">
                  <c:v>5.2124356250016008</c:v>
                </c:pt>
                <c:pt idx="11569">
                  <c:v>5.2125781250016008</c:v>
                </c:pt>
                <c:pt idx="11570">
                  <c:v>5.2122234375007999</c:v>
                </c:pt>
                <c:pt idx="11571">
                  <c:v>5.2119037500000003</c:v>
                </c:pt>
                <c:pt idx="11572">
                  <c:v>5.2115165624992006</c:v>
                </c:pt>
                <c:pt idx="11573">
                  <c:v>5.2114025000000002</c:v>
                </c:pt>
                <c:pt idx="11574">
                  <c:v>5.21097375</c:v>
                </c:pt>
                <c:pt idx="11575">
                  <c:v>5.2106340624992002</c:v>
                </c:pt>
                <c:pt idx="11576">
                  <c:v>5.2107131250016003</c:v>
                </c:pt>
                <c:pt idx="11577">
                  <c:v>5.2106806250016007</c:v>
                </c:pt>
                <c:pt idx="11578">
                  <c:v>5.2103068750016002</c:v>
                </c:pt>
                <c:pt idx="11579">
                  <c:v>5.2098828124992007</c:v>
                </c:pt>
                <c:pt idx="11580">
                  <c:v>5.2095462499999998</c:v>
                </c:pt>
                <c:pt idx="11581">
                  <c:v>5.2091725000000002</c:v>
                </c:pt>
                <c:pt idx="11582">
                  <c:v>5.2088384375007992</c:v>
                </c:pt>
                <c:pt idx="11583">
                  <c:v>5.2085875000000001</c:v>
                </c:pt>
                <c:pt idx="11584">
                  <c:v>5.2084481250016008</c:v>
                </c:pt>
                <c:pt idx="11585">
                  <c:v>5.2086446875007999</c:v>
                </c:pt>
                <c:pt idx="11586">
                  <c:v>5.2090215624992009</c:v>
                </c:pt>
                <c:pt idx="11587">
                  <c:v>5.2094178124992006</c:v>
                </c:pt>
                <c:pt idx="11588">
                  <c:v>5.2098259375007991</c:v>
                </c:pt>
                <c:pt idx="11589">
                  <c:v>5.2101571875007995</c:v>
                </c:pt>
                <c:pt idx="11590">
                  <c:v>5.2106081250016008</c:v>
                </c:pt>
                <c:pt idx="11591">
                  <c:v>5.2110303124992008</c:v>
                </c:pt>
                <c:pt idx="11592">
                  <c:v>5.2113909375007994</c:v>
                </c:pt>
                <c:pt idx="11593">
                  <c:v>5.2113271875007996</c:v>
                </c:pt>
                <c:pt idx="11594">
                  <c:v>5.2110050000000001</c:v>
                </c:pt>
                <c:pt idx="11595">
                  <c:v>5.2105321875007995</c:v>
                </c:pt>
                <c:pt idx="11596">
                  <c:v>5.2101584375007999</c:v>
                </c:pt>
                <c:pt idx="11597">
                  <c:v>5.2097728124992004</c:v>
                </c:pt>
                <c:pt idx="11598">
                  <c:v>5.2094053124992001</c:v>
                </c:pt>
                <c:pt idx="11599">
                  <c:v>5.2090540624992006</c:v>
                </c:pt>
                <c:pt idx="11600">
                  <c:v>5.2083975000000002</c:v>
                </c:pt>
                <c:pt idx="11601">
                  <c:v>5.2080759375007997</c:v>
                </c:pt>
                <c:pt idx="11602">
                  <c:v>5.2076303124992007</c:v>
                </c:pt>
                <c:pt idx="11603">
                  <c:v>5.2071987499999999</c:v>
                </c:pt>
                <c:pt idx="11604">
                  <c:v>5.206785</c:v>
                </c:pt>
                <c:pt idx="11605">
                  <c:v>5.2063759375007992</c:v>
                </c:pt>
                <c:pt idx="11606">
                  <c:v>5.2059712500000002</c:v>
                </c:pt>
                <c:pt idx="11607">
                  <c:v>5.2054546875007999</c:v>
                </c:pt>
                <c:pt idx="11608">
                  <c:v>5.2050999999999998</c:v>
                </c:pt>
                <c:pt idx="11609">
                  <c:v>5.205355</c:v>
                </c:pt>
                <c:pt idx="11610">
                  <c:v>5.2056846875007992</c:v>
                </c:pt>
                <c:pt idx="11611">
                  <c:v>5.2060134375007996</c:v>
                </c:pt>
                <c:pt idx="11612">
                  <c:v>5.2063715624992009</c:v>
                </c:pt>
                <c:pt idx="11613">
                  <c:v>5.2067159375007996</c:v>
                </c:pt>
                <c:pt idx="11614">
                  <c:v>5.2070478124992006</c:v>
                </c:pt>
                <c:pt idx="11615">
                  <c:v>5.20745375</c:v>
                </c:pt>
                <c:pt idx="11616">
                  <c:v>5.20778125</c:v>
                </c:pt>
                <c:pt idx="11617">
                  <c:v>5.2081324999999996</c:v>
                </c:pt>
                <c:pt idx="11618">
                  <c:v>5.2085478124992006</c:v>
                </c:pt>
                <c:pt idx="11619">
                  <c:v>5.2089449999999999</c:v>
                </c:pt>
                <c:pt idx="11620">
                  <c:v>5.2093506250016004</c:v>
                </c:pt>
                <c:pt idx="11621">
                  <c:v>5.2097281250016003</c:v>
                </c:pt>
                <c:pt idx="11622">
                  <c:v>5.2101121875007994</c:v>
                </c:pt>
                <c:pt idx="11623">
                  <c:v>5.2104490624992001</c:v>
                </c:pt>
                <c:pt idx="11624">
                  <c:v>5.2107753124992007</c:v>
                </c:pt>
                <c:pt idx="11625">
                  <c:v>5.211165625001601</c:v>
                </c:pt>
                <c:pt idx="11626">
                  <c:v>5.2115065624992001</c:v>
                </c:pt>
                <c:pt idx="11627">
                  <c:v>5.2118271875007993</c:v>
                </c:pt>
                <c:pt idx="11628">
                  <c:v>5.2121646875007999</c:v>
                </c:pt>
                <c:pt idx="11629">
                  <c:v>5.2125803124992007</c:v>
                </c:pt>
                <c:pt idx="11630">
                  <c:v>5.2130337500000001</c:v>
                </c:pt>
                <c:pt idx="11631">
                  <c:v>5.2133784375007997</c:v>
                </c:pt>
                <c:pt idx="11632">
                  <c:v>5.2138087500000001</c:v>
                </c:pt>
                <c:pt idx="11633">
                  <c:v>5.2134353124992003</c:v>
                </c:pt>
                <c:pt idx="11634">
                  <c:v>5.2128453124992005</c:v>
                </c:pt>
                <c:pt idx="11635">
                  <c:v>5.2122099999999998</c:v>
                </c:pt>
                <c:pt idx="11636">
                  <c:v>5.2116559375007991</c:v>
                </c:pt>
                <c:pt idx="11637">
                  <c:v>5.2112937500000003</c:v>
                </c:pt>
                <c:pt idx="11638">
                  <c:v>5.2109259375007992</c:v>
                </c:pt>
                <c:pt idx="11639">
                  <c:v>5.2104953124992006</c:v>
                </c:pt>
                <c:pt idx="11640">
                  <c:v>5.2099596875007999</c:v>
                </c:pt>
                <c:pt idx="11641">
                  <c:v>5.2093168750016003</c:v>
                </c:pt>
                <c:pt idx="11642">
                  <c:v>5.2089531250016003</c:v>
                </c:pt>
                <c:pt idx="11643">
                  <c:v>5.2086271875007997</c:v>
                </c:pt>
                <c:pt idx="11644">
                  <c:v>5.2082499999999996</c:v>
                </c:pt>
                <c:pt idx="11645">
                  <c:v>5.2079228124992003</c:v>
                </c:pt>
                <c:pt idx="11646">
                  <c:v>5.2076003124992001</c:v>
                </c:pt>
                <c:pt idx="11647">
                  <c:v>5.2070240624992001</c:v>
                </c:pt>
                <c:pt idx="11648">
                  <c:v>5.2066056250016004</c:v>
                </c:pt>
                <c:pt idx="11649">
                  <c:v>5.2062662499999997</c:v>
                </c:pt>
                <c:pt idx="11650">
                  <c:v>5.2059403124992008</c:v>
                </c:pt>
                <c:pt idx="11651">
                  <c:v>5.2063143750016003</c:v>
                </c:pt>
                <c:pt idx="11652">
                  <c:v>5.2066400000000002</c:v>
                </c:pt>
                <c:pt idx="11653">
                  <c:v>5.2068503124992009</c:v>
                </c:pt>
                <c:pt idx="11654">
                  <c:v>5.2071728124992003</c:v>
                </c:pt>
                <c:pt idx="11655">
                  <c:v>5.2075356250016007</c:v>
                </c:pt>
                <c:pt idx="11656">
                  <c:v>5.2078565624992006</c:v>
                </c:pt>
                <c:pt idx="11657">
                  <c:v>5.2083421875007998</c:v>
                </c:pt>
                <c:pt idx="11658">
                  <c:v>5.2088081250016005</c:v>
                </c:pt>
                <c:pt idx="11659">
                  <c:v>5.20925875</c:v>
                </c:pt>
                <c:pt idx="11660">
                  <c:v>5.2095890624992007</c:v>
                </c:pt>
                <c:pt idx="11661">
                  <c:v>5.2099215624992006</c:v>
                </c:pt>
                <c:pt idx="11662">
                  <c:v>5.2099540624992002</c:v>
                </c:pt>
                <c:pt idx="11663">
                  <c:v>5.2101456250016005</c:v>
                </c:pt>
                <c:pt idx="11664">
                  <c:v>5.2100412499999997</c:v>
                </c:pt>
                <c:pt idx="11665">
                  <c:v>5.2097153124992008</c:v>
                </c:pt>
                <c:pt idx="11666">
                  <c:v>5.2092959375007997</c:v>
                </c:pt>
                <c:pt idx="11667">
                  <c:v>5.2088531250016006</c:v>
                </c:pt>
                <c:pt idx="11668">
                  <c:v>5.2089090624992007</c:v>
                </c:pt>
                <c:pt idx="11669">
                  <c:v>5.2087775000000001</c:v>
                </c:pt>
                <c:pt idx="11670">
                  <c:v>5.2091578124992006</c:v>
                </c:pt>
                <c:pt idx="11671">
                  <c:v>5.2087781250016008</c:v>
                </c:pt>
                <c:pt idx="11672">
                  <c:v>5.2084187499999999</c:v>
                </c:pt>
                <c:pt idx="11673">
                  <c:v>5.2080875000000004</c:v>
                </c:pt>
                <c:pt idx="11674">
                  <c:v>5.2084200000000003</c:v>
                </c:pt>
                <c:pt idx="11675">
                  <c:v>5.2080000000000002</c:v>
                </c:pt>
                <c:pt idx="11676">
                  <c:v>5.2075818750016003</c:v>
                </c:pt>
                <c:pt idx="11677">
                  <c:v>5.2071943750016008</c:v>
                </c:pt>
                <c:pt idx="11678">
                  <c:v>5.2068396875007998</c:v>
                </c:pt>
                <c:pt idx="11679">
                  <c:v>5.2064621875007999</c:v>
                </c:pt>
                <c:pt idx="11680">
                  <c:v>5.2060743750016005</c:v>
                </c:pt>
                <c:pt idx="11681">
                  <c:v>5.2057431250016002</c:v>
                </c:pt>
                <c:pt idx="11682">
                  <c:v>5.2054875000000003</c:v>
                </c:pt>
                <c:pt idx="11683">
                  <c:v>5.20529625</c:v>
                </c:pt>
                <c:pt idx="11684">
                  <c:v>5.2056331250016008</c:v>
                </c:pt>
                <c:pt idx="11685">
                  <c:v>5.2060481250016002</c:v>
                </c:pt>
                <c:pt idx="11686">
                  <c:v>5.2065090624992001</c:v>
                </c:pt>
                <c:pt idx="11687">
                  <c:v>5.2068806250016006</c:v>
                </c:pt>
                <c:pt idx="11688">
                  <c:v>5.2069096875007999</c:v>
                </c:pt>
                <c:pt idx="11689">
                  <c:v>5.2071784375007999</c:v>
                </c:pt>
                <c:pt idx="11690">
                  <c:v>5.2075812499999996</c:v>
                </c:pt>
                <c:pt idx="11691">
                  <c:v>5.2079193750016008</c:v>
                </c:pt>
                <c:pt idx="11692">
                  <c:v>5.2081115624992007</c:v>
                </c:pt>
                <c:pt idx="11693">
                  <c:v>5.2084818750016009</c:v>
                </c:pt>
                <c:pt idx="11694">
                  <c:v>5.2087312499999996</c:v>
                </c:pt>
                <c:pt idx="11695">
                  <c:v>5.2090837499999996</c:v>
                </c:pt>
                <c:pt idx="11696">
                  <c:v>5.2094356250016007</c:v>
                </c:pt>
                <c:pt idx="11697">
                  <c:v>5.2098762499999998</c:v>
                </c:pt>
                <c:pt idx="11698">
                  <c:v>5.2095912499999999</c:v>
                </c:pt>
                <c:pt idx="11699">
                  <c:v>5.2091606250016005</c:v>
                </c:pt>
                <c:pt idx="11700">
                  <c:v>5.2088365624992008</c:v>
                </c:pt>
                <c:pt idx="11701">
                  <c:v>5.2084968750016003</c:v>
                </c:pt>
                <c:pt idx="11702">
                  <c:v>5.2081418750016004</c:v>
                </c:pt>
                <c:pt idx="11703">
                  <c:v>5.2077337500000001</c:v>
                </c:pt>
                <c:pt idx="11704">
                  <c:v>5.2073859375007991</c:v>
                </c:pt>
                <c:pt idx="11705">
                  <c:v>5.2070637499999997</c:v>
                </c:pt>
                <c:pt idx="11706">
                  <c:v>5.2066993750016008</c:v>
                </c:pt>
                <c:pt idx="11707">
                  <c:v>5.2063343750016005</c:v>
                </c:pt>
                <c:pt idx="11708">
                  <c:v>5.2059309375007992</c:v>
                </c:pt>
                <c:pt idx="11709">
                  <c:v>5.2054903124992009</c:v>
                </c:pt>
                <c:pt idx="11710">
                  <c:v>5.2051143750016005</c:v>
                </c:pt>
                <c:pt idx="11711">
                  <c:v>5.2054956250016007</c:v>
                </c:pt>
                <c:pt idx="11712">
                  <c:v>5.2058662499999997</c:v>
                </c:pt>
                <c:pt idx="11713">
                  <c:v>5.2062840624992006</c:v>
                </c:pt>
                <c:pt idx="11714">
                  <c:v>5.2068053124992009</c:v>
                </c:pt>
                <c:pt idx="11715">
                  <c:v>5.2071371875007992</c:v>
                </c:pt>
                <c:pt idx="11716">
                  <c:v>5.2075946875007997</c:v>
                </c:pt>
                <c:pt idx="11717">
                  <c:v>5.2079468750016007</c:v>
                </c:pt>
                <c:pt idx="11718">
                  <c:v>5.2076106250016005</c:v>
                </c:pt>
                <c:pt idx="11719">
                  <c:v>5.2079003124992003</c:v>
                </c:pt>
                <c:pt idx="11720">
                  <c:v>5.2082424999999999</c:v>
                </c:pt>
                <c:pt idx="11721">
                  <c:v>5.2087071875007993</c:v>
                </c:pt>
                <c:pt idx="11722">
                  <c:v>5.2091121875007991</c:v>
                </c:pt>
                <c:pt idx="11723">
                  <c:v>5.2095106250016006</c:v>
                </c:pt>
                <c:pt idx="11724">
                  <c:v>5.2098362500000004</c:v>
                </c:pt>
                <c:pt idx="11725">
                  <c:v>5.2098203124992004</c:v>
                </c:pt>
                <c:pt idx="11726">
                  <c:v>5.2101968750016008</c:v>
                </c:pt>
                <c:pt idx="11727">
                  <c:v>5.2105684375007995</c:v>
                </c:pt>
                <c:pt idx="11728">
                  <c:v>5.2109206250016005</c:v>
                </c:pt>
                <c:pt idx="11729">
                  <c:v>5.2111962500000004</c:v>
                </c:pt>
                <c:pt idx="11730">
                  <c:v>5.2112600000000002</c:v>
                </c:pt>
                <c:pt idx="11731">
                  <c:v>5.2108540624992008</c:v>
                </c:pt>
                <c:pt idx="11732">
                  <c:v>5.2103200000000003</c:v>
                </c:pt>
                <c:pt idx="11733">
                  <c:v>5.2099746875007993</c:v>
                </c:pt>
                <c:pt idx="11734">
                  <c:v>5.2095434375007992</c:v>
                </c:pt>
                <c:pt idx="11735">
                  <c:v>5.2088349999999997</c:v>
                </c:pt>
                <c:pt idx="11736">
                  <c:v>5.2085056250016004</c:v>
                </c:pt>
                <c:pt idx="11737">
                  <c:v>5.2081418750016004</c:v>
                </c:pt>
                <c:pt idx="11738">
                  <c:v>5.2075206250016004</c:v>
                </c:pt>
                <c:pt idx="11739">
                  <c:v>5.2070903124992007</c:v>
                </c:pt>
                <c:pt idx="11740">
                  <c:v>5.2066193750016003</c:v>
                </c:pt>
                <c:pt idx="11741">
                  <c:v>5.2064246875007996</c:v>
                </c:pt>
                <c:pt idx="11742">
                  <c:v>5.2066506250016005</c:v>
                </c:pt>
                <c:pt idx="11743">
                  <c:v>5.2070581250016001</c:v>
                </c:pt>
                <c:pt idx="11744">
                  <c:v>5.2071103124992009</c:v>
                </c:pt>
                <c:pt idx="11745">
                  <c:v>5.2073015624992003</c:v>
                </c:pt>
                <c:pt idx="11746">
                  <c:v>5.2076562500000003</c:v>
                </c:pt>
                <c:pt idx="11747">
                  <c:v>5.2079853124992006</c:v>
                </c:pt>
                <c:pt idx="11748">
                  <c:v>5.2083784375007998</c:v>
                </c:pt>
                <c:pt idx="11749">
                  <c:v>5.2087243750016006</c:v>
                </c:pt>
                <c:pt idx="11750">
                  <c:v>5.2090662500000002</c:v>
                </c:pt>
                <c:pt idx="11751">
                  <c:v>5.2094674999999997</c:v>
                </c:pt>
                <c:pt idx="11752">
                  <c:v>5.2099153124992004</c:v>
                </c:pt>
                <c:pt idx="11753">
                  <c:v>5.2103234375007998</c:v>
                </c:pt>
                <c:pt idx="11754">
                  <c:v>5.2107793750016009</c:v>
                </c:pt>
                <c:pt idx="11755">
                  <c:v>5.2111425000000002</c:v>
                </c:pt>
                <c:pt idx="11756">
                  <c:v>5.2115606250016002</c:v>
                </c:pt>
                <c:pt idx="11757">
                  <c:v>5.2119256250016006</c:v>
                </c:pt>
                <c:pt idx="11758">
                  <c:v>5.2122834375007994</c:v>
                </c:pt>
                <c:pt idx="11759">
                  <c:v>5.2126271875007992</c:v>
                </c:pt>
                <c:pt idx="11760">
                  <c:v>5.2129740624992005</c:v>
                </c:pt>
                <c:pt idx="11761">
                  <c:v>5.2128174999999999</c:v>
                </c:pt>
                <c:pt idx="11762">
                  <c:v>5.2124609375007998</c:v>
                </c:pt>
                <c:pt idx="11763">
                  <c:v>5.2121293750016005</c:v>
                </c:pt>
                <c:pt idx="11764">
                  <c:v>5.2117656250016005</c:v>
                </c:pt>
                <c:pt idx="11765">
                  <c:v>5.2114103124992006</c:v>
                </c:pt>
                <c:pt idx="11766">
                  <c:v>5.2109281250016002</c:v>
                </c:pt>
                <c:pt idx="11767">
                  <c:v>5.2105399999999999</c:v>
                </c:pt>
                <c:pt idx="11768">
                  <c:v>5.2102196875007998</c:v>
                </c:pt>
                <c:pt idx="11769">
                  <c:v>5.2098725000000004</c:v>
                </c:pt>
                <c:pt idx="11770">
                  <c:v>5.2092925000000001</c:v>
                </c:pt>
                <c:pt idx="11771">
                  <c:v>5.2087940624992006</c:v>
                </c:pt>
                <c:pt idx="11772">
                  <c:v>5.2083178124992004</c:v>
                </c:pt>
                <c:pt idx="11773">
                  <c:v>5.2079546875007994</c:v>
                </c:pt>
                <c:pt idx="11774">
                  <c:v>5.2074103124992002</c:v>
                </c:pt>
                <c:pt idx="11775">
                  <c:v>5.2069040624992002</c:v>
                </c:pt>
                <c:pt idx="11776">
                  <c:v>5.2063968750016008</c:v>
                </c:pt>
                <c:pt idx="11777">
                  <c:v>5.2058768750016009</c:v>
                </c:pt>
                <c:pt idx="11778">
                  <c:v>5.2054178124992001</c:v>
                </c:pt>
                <c:pt idx="11779">
                  <c:v>5.2050565624992009</c:v>
                </c:pt>
                <c:pt idx="11780">
                  <c:v>5.2053025000000002</c:v>
                </c:pt>
                <c:pt idx="11781">
                  <c:v>5.2056409375007995</c:v>
                </c:pt>
                <c:pt idx="11782">
                  <c:v>5.2060853124992006</c:v>
                </c:pt>
                <c:pt idx="11783">
                  <c:v>5.2064181250016004</c:v>
                </c:pt>
                <c:pt idx="11784">
                  <c:v>5.2067606250016008</c:v>
                </c:pt>
                <c:pt idx="11785">
                  <c:v>5.2071659375007995</c:v>
                </c:pt>
                <c:pt idx="11786">
                  <c:v>5.2076268750016004</c:v>
                </c:pt>
                <c:pt idx="11787">
                  <c:v>5.2079550000000001</c:v>
                </c:pt>
                <c:pt idx="11788">
                  <c:v>5.2084000000000001</c:v>
                </c:pt>
                <c:pt idx="11789">
                  <c:v>5.2088134375007993</c:v>
                </c:pt>
                <c:pt idx="11790">
                  <c:v>5.2092831250016003</c:v>
                </c:pt>
                <c:pt idx="11791">
                  <c:v>5.2096612499999999</c:v>
                </c:pt>
                <c:pt idx="11792">
                  <c:v>5.2100140624992006</c:v>
                </c:pt>
                <c:pt idx="11793">
                  <c:v>5.2104137499999998</c:v>
                </c:pt>
                <c:pt idx="11794">
                  <c:v>5.2107634375007992</c:v>
                </c:pt>
                <c:pt idx="11795">
                  <c:v>5.2111049999999999</c:v>
                </c:pt>
                <c:pt idx="11796">
                  <c:v>5.2114328124992007</c:v>
                </c:pt>
                <c:pt idx="11797">
                  <c:v>5.2117962499999999</c:v>
                </c:pt>
                <c:pt idx="11798">
                  <c:v>5.2120550000000003</c:v>
                </c:pt>
                <c:pt idx="11799">
                  <c:v>5.2116406250016007</c:v>
                </c:pt>
                <c:pt idx="11800">
                  <c:v>5.2113078124992009</c:v>
                </c:pt>
                <c:pt idx="11801">
                  <c:v>5.2109075000000002</c:v>
                </c:pt>
                <c:pt idx="11802">
                  <c:v>5.2105628124992007</c:v>
                </c:pt>
                <c:pt idx="11803">
                  <c:v>5.2102146875007991</c:v>
                </c:pt>
                <c:pt idx="11804">
                  <c:v>5.2098843750016002</c:v>
                </c:pt>
                <c:pt idx="11805">
                  <c:v>5.2094887500000002</c:v>
                </c:pt>
                <c:pt idx="11806">
                  <c:v>5.2090959375007992</c:v>
                </c:pt>
                <c:pt idx="11807">
                  <c:v>5.2086537499999999</c:v>
                </c:pt>
                <c:pt idx="11808">
                  <c:v>5.2081487500000003</c:v>
                </c:pt>
                <c:pt idx="11809">
                  <c:v>5.2077059375007995</c:v>
                </c:pt>
                <c:pt idx="11810">
                  <c:v>5.2073725</c:v>
                </c:pt>
                <c:pt idx="11811">
                  <c:v>5.2070296875007998</c:v>
                </c:pt>
                <c:pt idx="11812">
                  <c:v>5.2072259375007999</c:v>
                </c:pt>
                <c:pt idx="11813">
                  <c:v>5.2075740624992006</c:v>
                </c:pt>
                <c:pt idx="11814">
                  <c:v>5.2070715624992001</c:v>
                </c:pt>
                <c:pt idx="11815">
                  <c:v>5.2066265624992001</c:v>
                </c:pt>
                <c:pt idx="11816">
                  <c:v>5.2060753124992001</c:v>
                </c:pt>
                <c:pt idx="11817">
                  <c:v>5.205628125001601</c:v>
                </c:pt>
                <c:pt idx="11818">
                  <c:v>5.2051821875007995</c:v>
                </c:pt>
                <c:pt idx="11819">
                  <c:v>5.2047637499999997</c:v>
                </c:pt>
                <c:pt idx="11820">
                  <c:v>5.2043559375007993</c:v>
                </c:pt>
                <c:pt idx="11821">
                  <c:v>5.2043171875007994</c:v>
                </c:pt>
                <c:pt idx="11822">
                  <c:v>5.2045262499999998</c:v>
                </c:pt>
                <c:pt idx="11823">
                  <c:v>5.2049484375007999</c:v>
                </c:pt>
                <c:pt idx="11824">
                  <c:v>5.2049737499999997</c:v>
                </c:pt>
                <c:pt idx="11825">
                  <c:v>5.2053003124992001</c:v>
                </c:pt>
                <c:pt idx="11826">
                  <c:v>5.2056206250016004</c:v>
                </c:pt>
                <c:pt idx="11827">
                  <c:v>5.2059428124992007</c:v>
                </c:pt>
                <c:pt idx="11828">
                  <c:v>5.2063924999999998</c:v>
                </c:pt>
                <c:pt idx="11829">
                  <c:v>5.2067178124992006</c:v>
                </c:pt>
                <c:pt idx="11830">
                  <c:v>5.2071003124992004</c:v>
                </c:pt>
                <c:pt idx="11831">
                  <c:v>5.2075684375007993</c:v>
                </c:pt>
                <c:pt idx="11832">
                  <c:v>5.2079953124992002</c:v>
                </c:pt>
                <c:pt idx="11833">
                  <c:v>5.2081256250016006</c:v>
                </c:pt>
                <c:pt idx="11834">
                  <c:v>5.2082990624992007</c:v>
                </c:pt>
                <c:pt idx="11835">
                  <c:v>5.2086446875007999</c:v>
                </c:pt>
                <c:pt idx="11836">
                  <c:v>5.2090521875007996</c:v>
                </c:pt>
                <c:pt idx="11837">
                  <c:v>5.2089556250016003</c:v>
                </c:pt>
                <c:pt idx="11838">
                  <c:v>5.2085256250016005</c:v>
                </c:pt>
                <c:pt idx="11839">
                  <c:v>5.2081084375007993</c:v>
                </c:pt>
                <c:pt idx="11840">
                  <c:v>5.2085215624992003</c:v>
                </c:pt>
                <c:pt idx="11841">
                  <c:v>5.2089062500000001</c:v>
                </c:pt>
                <c:pt idx="11842">
                  <c:v>5.2093078124992003</c:v>
                </c:pt>
                <c:pt idx="11843">
                  <c:v>5.2096821875007997</c:v>
                </c:pt>
                <c:pt idx="11844">
                  <c:v>5.2100121875007996</c:v>
                </c:pt>
                <c:pt idx="11845">
                  <c:v>5.2095559375007996</c:v>
                </c:pt>
                <c:pt idx="11846">
                  <c:v>5.2091028124992009</c:v>
                </c:pt>
                <c:pt idx="11847">
                  <c:v>5.2086209375007995</c:v>
                </c:pt>
                <c:pt idx="11848">
                  <c:v>5.2081946875007992</c:v>
                </c:pt>
                <c:pt idx="11849">
                  <c:v>5.2078231250016005</c:v>
                </c:pt>
                <c:pt idx="11850">
                  <c:v>5.2073634375007991</c:v>
                </c:pt>
                <c:pt idx="11851">
                  <c:v>5.2069331250016004</c:v>
                </c:pt>
                <c:pt idx="11852">
                  <c:v>5.2064940624992007</c:v>
                </c:pt>
                <c:pt idx="11853">
                  <c:v>5.2060771875007994</c:v>
                </c:pt>
                <c:pt idx="11854">
                  <c:v>5.2056915624992008</c:v>
                </c:pt>
                <c:pt idx="11855">
                  <c:v>5.2053618750016009</c:v>
                </c:pt>
                <c:pt idx="11856">
                  <c:v>5.2051656250016007</c:v>
                </c:pt>
                <c:pt idx="11857">
                  <c:v>5.2054921875007993</c:v>
                </c:pt>
                <c:pt idx="11858">
                  <c:v>5.2058390624992006</c:v>
                </c:pt>
                <c:pt idx="11859">
                  <c:v>5.2062196875007993</c:v>
                </c:pt>
                <c:pt idx="11860">
                  <c:v>5.2066084375007993</c:v>
                </c:pt>
                <c:pt idx="11861">
                  <c:v>5.2065190624992006</c:v>
                </c:pt>
                <c:pt idx="11862">
                  <c:v>5.2068853124992005</c:v>
                </c:pt>
                <c:pt idx="11863">
                  <c:v>5.2072243750016005</c:v>
                </c:pt>
                <c:pt idx="11864">
                  <c:v>5.2076874999999996</c:v>
                </c:pt>
                <c:pt idx="11865">
                  <c:v>5.2080590624992009</c:v>
                </c:pt>
                <c:pt idx="11866">
                  <c:v>5.2085015624992002</c:v>
                </c:pt>
                <c:pt idx="11867">
                  <c:v>5.208876875001601</c:v>
                </c:pt>
                <c:pt idx="11868">
                  <c:v>5.2092859375007992</c:v>
                </c:pt>
                <c:pt idx="11869">
                  <c:v>5.2096740624992002</c:v>
                </c:pt>
                <c:pt idx="11870">
                  <c:v>5.2096843750016006</c:v>
                </c:pt>
                <c:pt idx="11871">
                  <c:v>5.2095537500000004</c:v>
                </c:pt>
                <c:pt idx="11872">
                  <c:v>5.209089375001601</c:v>
                </c:pt>
                <c:pt idx="11873">
                  <c:v>5.2087653124992004</c:v>
                </c:pt>
                <c:pt idx="11874">
                  <c:v>5.2083728124992001</c:v>
                </c:pt>
                <c:pt idx="11875">
                  <c:v>5.2079884375007994</c:v>
                </c:pt>
                <c:pt idx="11876">
                  <c:v>5.2075443750016008</c:v>
                </c:pt>
                <c:pt idx="11877">
                  <c:v>5.2071337499999997</c:v>
                </c:pt>
                <c:pt idx="11878">
                  <c:v>5.2067146875007992</c:v>
                </c:pt>
                <c:pt idx="11879">
                  <c:v>5.2060118750016002</c:v>
                </c:pt>
                <c:pt idx="11880">
                  <c:v>5.2054850000000004</c:v>
                </c:pt>
                <c:pt idx="11881">
                  <c:v>5.2051053124992004</c:v>
                </c:pt>
                <c:pt idx="11882">
                  <c:v>5.2047625000000002</c:v>
                </c:pt>
                <c:pt idx="11883">
                  <c:v>5.2044353124992009</c:v>
                </c:pt>
                <c:pt idx="11884">
                  <c:v>5.204055625001601</c:v>
                </c:pt>
                <c:pt idx="11885">
                  <c:v>5.2037284375007991</c:v>
                </c:pt>
                <c:pt idx="11886">
                  <c:v>5.2033446875007998</c:v>
                </c:pt>
                <c:pt idx="11887">
                  <c:v>5.2029637500000003</c:v>
                </c:pt>
                <c:pt idx="11888">
                  <c:v>5.2026365624992001</c:v>
                </c:pt>
                <c:pt idx="11889">
                  <c:v>5.2027059375007996</c:v>
                </c:pt>
                <c:pt idx="11890">
                  <c:v>5.2031581250016004</c:v>
                </c:pt>
                <c:pt idx="11891">
                  <c:v>5.2036162499999996</c:v>
                </c:pt>
                <c:pt idx="11892">
                  <c:v>5.2039740624992001</c:v>
                </c:pt>
                <c:pt idx="11893">
                  <c:v>5.2043200000000001</c:v>
                </c:pt>
                <c:pt idx="11894">
                  <c:v>5.2046487499999996</c:v>
                </c:pt>
                <c:pt idx="11895">
                  <c:v>5.2050812500000001</c:v>
                </c:pt>
                <c:pt idx="11896">
                  <c:v>5.2054740624992002</c:v>
                </c:pt>
                <c:pt idx="11897">
                  <c:v>5.2058609375007991</c:v>
                </c:pt>
                <c:pt idx="11898">
                  <c:v>5.2062018750016001</c:v>
                </c:pt>
                <c:pt idx="11899">
                  <c:v>5.2065665624992006</c:v>
                </c:pt>
                <c:pt idx="11900">
                  <c:v>5.20695</c:v>
                </c:pt>
                <c:pt idx="11901">
                  <c:v>5.2073018750016002</c:v>
                </c:pt>
                <c:pt idx="11902">
                  <c:v>5.2076700000000002</c:v>
                </c:pt>
                <c:pt idx="11903">
                  <c:v>5.2081078124992004</c:v>
                </c:pt>
                <c:pt idx="11904">
                  <c:v>5.2084568750016009</c:v>
                </c:pt>
                <c:pt idx="11905">
                  <c:v>5.2087975000000002</c:v>
                </c:pt>
                <c:pt idx="11906">
                  <c:v>5.2085615624992005</c:v>
                </c:pt>
                <c:pt idx="11907">
                  <c:v>5.2088968750016003</c:v>
                </c:pt>
                <c:pt idx="11908">
                  <c:v>5.2085203124992008</c:v>
                </c:pt>
                <c:pt idx="11909">
                  <c:v>5.2081028124992006</c:v>
                </c:pt>
                <c:pt idx="11910">
                  <c:v>5.208215</c:v>
                </c:pt>
                <c:pt idx="11911">
                  <c:v>5.2086103124992009</c:v>
                </c:pt>
                <c:pt idx="11912">
                  <c:v>5.2086837499999996</c:v>
                </c:pt>
                <c:pt idx="11913">
                  <c:v>5.2082796875007995</c:v>
                </c:pt>
                <c:pt idx="11914">
                  <c:v>5.2078865624992003</c:v>
                </c:pt>
                <c:pt idx="11915">
                  <c:v>5.2074775000000004</c:v>
                </c:pt>
                <c:pt idx="11916">
                  <c:v>5.2069999999999999</c:v>
                </c:pt>
                <c:pt idx="11917">
                  <c:v>5.206624375001601</c:v>
                </c:pt>
                <c:pt idx="11918">
                  <c:v>5.2061978124992008</c:v>
                </c:pt>
                <c:pt idx="11919">
                  <c:v>5.2057565624992002</c:v>
                </c:pt>
                <c:pt idx="11920">
                  <c:v>5.2054234375007997</c:v>
                </c:pt>
                <c:pt idx="11921">
                  <c:v>5.2055434375007996</c:v>
                </c:pt>
                <c:pt idx="11922">
                  <c:v>5.2054843750016007</c:v>
                </c:pt>
                <c:pt idx="11923">
                  <c:v>5.2051375000000002</c:v>
                </c:pt>
                <c:pt idx="11924">
                  <c:v>5.2055215624992002</c:v>
                </c:pt>
                <c:pt idx="11925">
                  <c:v>5.2059246875007998</c:v>
                </c:pt>
                <c:pt idx="11926">
                  <c:v>5.2062262500000003</c:v>
                </c:pt>
                <c:pt idx="11927">
                  <c:v>5.2065571875007999</c:v>
                </c:pt>
                <c:pt idx="11928">
                  <c:v>5.2069553124992005</c:v>
                </c:pt>
                <c:pt idx="11929">
                  <c:v>5.2073506250016006</c:v>
                </c:pt>
                <c:pt idx="11930">
                  <c:v>5.2076771875007992</c:v>
                </c:pt>
                <c:pt idx="11931">
                  <c:v>5.2080962499999996</c:v>
                </c:pt>
                <c:pt idx="11932">
                  <c:v>5.2085396875007994</c:v>
                </c:pt>
                <c:pt idx="11933">
                  <c:v>5.2082753124992003</c:v>
                </c:pt>
                <c:pt idx="11934">
                  <c:v>5.2084962499999996</c:v>
                </c:pt>
                <c:pt idx="11935">
                  <c:v>5.2082881250016007</c:v>
                </c:pt>
                <c:pt idx="11936">
                  <c:v>5.2079128124992007</c:v>
                </c:pt>
                <c:pt idx="11937">
                  <c:v>5.2075193750016009</c:v>
                </c:pt>
                <c:pt idx="11938">
                  <c:v>5.2071775000000002</c:v>
                </c:pt>
                <c:pt idx="11939">
                  <c:v>5.2068178124992004</c:v>
                </c:pt>
                <c:pt idx="11940">
                  <c:v>5.2064153124992005</c:v>
                </c:pt>
                <c:pt idx="11941">
                  <c:v>5.2059625</c:v>
                </c:pt>
                <c:pt idx="11942">
                  <c:v>5.2056231250016003</c:v>
                </c:pt>
                <c:pt idx="11943">
                  <c:v>5.2052849999999999</c:v>
                </c:pt>
                <c:pt idx="11944">
                  <c:v>5.2049546875007993</c:v>
                </c:pt>
                <c:pt idx="11945">
                  <c:v>5.2045656250016004</c:v>
                </c:pt>
                <c:pt idx="11946">
                  <c:v>5.2042015624992004</c:v>
                </c:pt>
                <c:pt idx="11947">
                  <c:v>5.2038443750016006</c:v>
                </c:pt>
                <c:pt idx="11948">
                  <c:v>5.2037568750016003</c:v>
                </c:pt>
                <c:pt idx="11949">
                  <c:v>5.2041174999999997</c:v>
                </c:pt>
                <c:pt idx="11950">
                  <c:v>5.2044424999999999</c:v>
                </c:pt>
                <c:pt idx="11951">
                  <c:v>5.2048293750016006</c:v>
                </c:pt>
                <c:pt idx="11952">
                  <c:v>5.2050284375007996</c:v>
                </c:pt>
                <c:pt idx="11953">
                  <c:v>5.2047712500000003</c:v>
                </c:pt>
                <c:pt idx="11954">
                  <c:v>5.2044387499999996</c:v>
                </c:pt>
                <c:pt idx="11955">
                  <c:v>5.2046925000000002</c:v>
                </c:pt>
                <c:pt idx="11956">
                  <c:v>5.2045006250016002</c:v>
                </c:pt>
                <c:pt idx="11957">
                  <c:v>5.2048406250016006</c:v>
                </c:pt>
                <c:pt idx="11958">
                  <c:v>5.2052506250016002</c:v>
                </c:pt>
                <c:pt idx="11959">
                  <c:v>5.2056934375007993</c:v>
                </c:pt>
                <c:pt idx="11960">
                  <c:v>5.2061074999999999</c:v>
                </c:pt>
                <c:pt idx="11961">
                  <c:v>5.2064518750016004</c:v>
                </c:pt>
                <c:pt idx="11962">
                  <c:v>5.2067821875007994</c:v>
                </c:pt>
                <c:pt idx="11963">
                  <c:v>5.2071112499999996</c:v>
                </c:pt>
                <c:pt idx="11964">
                  <c:v>5.2074381250016009</c:v>
                </c:pt>
                <c:pt idx="11965">
                  <c:v>5.2078446875007991</c:v>
                </c:pt>
                <c:pt idx="11966">
                  <c:v>5.2079634375007995</c:v>
                </c:pt>
                <c:pt idx="11967">
                  <c:v>5.20764125</c:v>
                </c:pt>
                <c:pt idx="11968">
                  <c:v>5.2072871875007998</c:v>
                </c:pt>
                <c:pt idx="11969">
                  <c:v>5.2069234375007998</c:v>
                </c:pt>
                <c:pt idx="11970">
                  <c:v>5.2065746875007992</c:v>
                </c:pt>
                <c:pt idx="11971">
                  <c:v>5.2061640624992007</c:v>
                </c:pt>
                <c:pt idx="11972">
                  <c:v>5.2056753124992001</c:v>
                </c:pt>
                <c:pt idx="11973">
                  <c:v>5.2052653124992005</c:v>
                </c:pt>
                <c:pt idx="11974">
                  <c:v>5.2048949999999996</c:v>
                </c:pt>
                <c:pt idx="11975">
                  <c:v>5.2044387499999996</c:v>
                </c:pt>
                <c:pt idx="11976">
                  <c:v>5.2038549999999999</c:v>
                </c:pt>
                <c:pt idx="11977">
                  <c:v>5.2034218750016006</c:v>
                </c:pt>
                <c:pt idx="11978">
                  <c:v>5.2029346875007993</c:v>
                </c:pt>
                <c:pt idx="11979">
                  <c:v>5.2024793750016007</c:v>
                </c:pt>
                <c:pt idx="11980">
                  <c:v>5.2021343750016005</c:v>
                </c:pt>
                <c:pt idx="11981">
                  <c:v>5.2024803124992003</c:v>
                </c:pt>
                <c:pt idx="11982">
                  <c:v>5.2028012500000003</c:v>
                </c:pt>
                <c:pt idx="11983">
                  <c:v>5.2031862499999999</c:v>
                </c:pt>
                <c:pt idx="11984">
                  <c:v>5.2035221875007993</c:v>
                </c:pt>
                <c:pt idx="11985">
                  <c:v>5.2039209375007998</c:v>
                </c:pt>
                <c:pt idx="11986">
                  <c:v>5.2043487500000003</c:v>
                </c:pt>
                <c:pt idx="11987">
                  <c:v>5.2047134375007991</c:v>
                </c:pt>
                <c:pt idx="11988">
                  <c:v>5.2048437500000002</c:v>
                </c:pt>
                <c:pt idx="11989">
                  <c:v>5.2051671875007992</c:v>
                </c:pt>
                <c:pt idx="11990">
                  <c:v>5.2056084375007998</c:v>
                </c:pt>
                <c:pt idx="11991">
                  <c:v>5.2059721875007998</c:v>
                </c:pt>
                <c:pt idx="11992">
                  <c:v>5.2064146875007991</c:v>
                </c:pt>
                <c:pt idx="11993">
                  <c:v>5.2067965624992008</c:v>
                </c:pt>
                <c:pt idx="11994">
                  <c:v>5.2071693750016008</c:v>
                </c:pt>
                <c:pt idx="11995">
                  <c:v>5.2076168750016008</c:v>
                </c:pt>
                <c:pt idx="11996">
                  <c:v>5.2080875000000004</c:v>
                </c:pt>
                <c:pt idx="11997">
                  <c:v>5.2085190624992004</c:v>
                </c:pt>
                <c:pt idx="11998">
                  <c:v>5.2089325000000004</c:v>
                </c:pt>
                <c:pt idx="11999">
                  <c:v>5.2087384375007995</c:v>
                </c:pt>
                <c:pt idx="12000">
                  <c:v>5.20836875</c:v>
                </c:pt>
                <c:pt idx="12001">
                  <c:v>5.2080137500000001</c:v>
                </c:pt>
                <c:pt idx="12002">
                  <c:v>5.2075725000000004</c:v>
                </c:pt>
                <c:pt idx="12003">
                  <c:v>5.2072478124992001</c:v>
                </c:pt>
                <c:pt idx="12004">
                  <c:v>5.2067765624992006</c:v>
                </c:pt>
                <c:pt idx="12005">
                  <c:v>5.2063174999999999</c:v>
                </c:pt>
                <c:pt idx="12006">
                  <c:v>5.2059209375007995</c:v>
                </c:pt>
                <c:pt idx="12007">
                  <c:v>5.2055065624992007</c:v>
                </c:pt>
                <c:pt idx="12008">
                  <c:v>5.2051778124992003</c:v>
                </c:pt>
                <c:pt idx="12009">
                  <c:v>5.2047128124992001</c:v>
                </c:pt>
                <c:pt idx="12010">
                  <c:v>5.2042618750016008</c:v>
                </c:pt>
                <c:pt idx="12011">
                  <c:v>5.2039387499999998</c:v>
                </c:pt>
                <c:pt idx="12012">
                  <c:v>5.2036118750016005</c:v>
                </c:pt>
                <c:pt idx="12013">
                  <c:v>5.2032778124992003</c:v>
                </c:pt>
                <c:pt idx="12014">
                  <c:v>5.2029103124992009</c:v>
                </c:pt>
                <c:pt idx="12015">
                  <c:v>5.2030215624992007</c:v>
                </c:pt>
                <c:pt idx="12016">
                  <c:v>5.2033456250016004</c:v>
                </c:pt>
                <c:pt idx="12017">
                  <c:v>5.2038553124992006</c:v>
                </c:pt>
                <c:pt idx="12018">
                  <c:v>5.2039762500000002</c:v>
                </c:pt>
                <c:pt idx="12019">
                  <c:v>5.2038981250016008</c:v>
                </c:pt>
                <c:pt idx="12020">
                  <c:v>5.2042921875007995</c:v>
                </c:pt>
                <c:pt idx="12021">
                  <c:v>5.2047431250016007</c:v>
                </c:pt>
                <c:pt idx="12022">
                  <c:v>5.2050900000000002</c:v>
                </c:pt>
                <c:pt idx="12023">
                  <c:v>5.2054328124992004</c:v>
                </c:pt>
                <c:pt idx="12024">
                  <c:v>5.2056325000000001</c:v>
                </c:pt>
                <c:pt idx="12025">
                  <c:v>5.2057196875007996</c:v>
                </c:pt>
                <c:pt idx="12026">
                  <c:v>5.2061121875007998</c:v>
                </c:pt>
                <c:pt idx="12027">
                  <c:v>5.2065087500000002</c:v>
                </c:pt>
                <c:pt idx="12028">
                  <c:v>5.2068643750016008</c:v>
                </c:pt>
                <c:pt idx="12029">
                  <c:v>5.2072493750016005</c:v>
                </c:pt>
                <c:pt idx="12030">
                  <c:v>5.2072553124992007</c:v>
                </c:pt>
                <c:pt idx="12031">
                  <c:v>5.2076362500000002</c:v>
                </c:pt>
                <c:pt idx="12032">
                  <c:v>5.2080303124992007</c:v>
                </c:pt>
                <c:pt idx="12033">
                  <c:v>5.2084562500000002</c:v>
                </c:pt>
                <c:pt idx="12034">
                  <c:v>5.2089143750016005</c:v>
                </c:pt>
                <c:pt idx="12035">
                  <c:v>5.2092506250016006</c:v>
                </c:pt>
                <c:pt idx="12036">
                  <c:v>5.2096493750016002</c:v>
                </c:pt>
                <c:pt idx="12037">
                  <c:v>5.2092431250016009</c:v>
                </c:pt>
                <c:pt idx="12038">
                  <c:v>5.2088209375007999</c:v>
                </c:pt>
                <c:pt idx="12039">
                  <c:v>5.2084678124992001</c:v>
                </c:pt>
                <c:pt idx="12040">
                  <c:v>5.2080459375007999</c:v>
                </c:pt>
                <c:pt idx="12041">
                  <c:v>5.2084806250016005</c:v>
                </c:pt>
                <c:pt idx="12042">
                  <c:v>5.2080634375007993</c:v>
                </c:pt>
                <c:pt idx="12043">
                  <c:v>5.2075337499999996</c:v>
                </c:pt>
                <c:pt idx="12044">
                  <c:v>5.2069893750016005</c:v>
                </c:pt>
                <c:pt idx="12045">
                  <c:v>5.2063862500000004</c:v>
                </c:pt>
                <c:pt idx="12046">
                  <c:v>5.2059868750016003</c:v>
                </c:pt>
                <c:pt idx="12047">
                  <c:v>5.2055115624992006</c:v>
                </c:pt>
                <c:pt idx="12048">
                  <c:v>5.2050428124992001</c:v>
                </c:pt>
                <c:pt idx="12049">
                  <c:v>5.204514375001601</c:v>
                </c:pt>
                <c:pt idx="12050">
                  <c:v>5.2040525000000004</c:v>
                </c:pt>
                <c:pt idx="12051">
                  <c:v>5.2035840624992007</c:v>
                </c:pt>
                <c:pt idx="12052">
                  <c:v>5.2031812500000001</c:v>
                </c:pt>
                <c:pt idx="12053">
                  <c:v>5.2032309375007992</c:v>
                </c:pt>
                <c:pt idx="12054">
                  <c:v>5.2035543750016009</c:v>
                </c:pt>
                <c:pt idx="12055">
                  <c:v>5.2039309375007994</c:v>
                </c:pt>
                <c:pt idx="12056">
                  <c:v>5.2042990624992003</c:v>
                </c:pt>
                <c:pt idx="12057">
                  <c:v>5.2046559375007995</c:v>
                </c:pt>
                <c:pt idx="12058">
                  <c:v>5.2042640624992007</c:v>
                </c:pt>
                <c:pt idx="12059">
                  <c:v>5.2046712499999996</c:v>
                </c:pt>
                <c:pt idx="12060">
                  <c:v>5.2050490624992003</c:v>
                </c:pt>
                <c:pt idx="12061">
                  <c:v>5.2053837500000002</c:v>
                </c:pt>
                <c:pt idx="12062">
                  <c:v>5.20583375</c:v>
                </c:pt>
                <c:pt idx="12063">
                  <c:v>5.2061765624992002</c:v>
                </c:pt>
                <c:pt idx="12064">
                  <c:v>5.2058049999999998</c:v>
                </c:pt>
                <c:pt idx="12065">
                  <c:v>5.2057359375007994</c:v>
                </c:pt>
                <c:pt idx="12066">
                  <c:v>5.206109375001601</c:v>
                </c:pt>
                <c:pt idx="12067">
                  <c:v>5.2064334375007997</c:v>
                </c:pt>
                <c:pt idx="12068">
                  <c:v>5.2067590624992004</c:v>
                </c:pt>
                <c:pt idx="12069">
                  <c:v>5.2070984375007994</c:v>
                </c:pt>
                <c:pt idx="12070">
                  <c:v>5.2075246875007997</c:v>
                </c:pt>
                <c:pt idx="12071">
                  <c:v>5.2079134375007996</c:v>
                </c:pt>
                <c:pt idx="12072">
                  <c:v>5.2082640624992003</c:v>
                </c:pt>
                <c:pt idx="12073">
                  <c:v>5.2078646875007992</c:v>
                </c:pt>
                <c:pt idx="12074">
                  <c:v>5.20747625</c:v>
                </c:pt>
                <c:pt idx="12075">
                  <c:v>5.2074206250016006</c:v>
                </c:pt>
                <c:pt idx="12076">
                  <c:v>5.2070778124992003</c:v>
                </c:pt>
                <c:pt idx="12077">
                  <c:v>5.2066706250016006</c:v>
                </c:pt>
                <c:pt idx="12078">
                  <c:v>5.2063278124992003</c:v>
                </c:pt>
                <c:pt idx="12079">
                  <c:v>5.2059887500000004</c:v>
                </c:pt>
                <c:pt idx="12080">
                  <c:v>5.2055178124992008</c:v>
                </c:pt>
                <c:pt idx="12081">
                  <c:v>5.2051003124992006</c:v>
                </c:pt>
                <c:pt idx="12082">
                  <c:v>5.2045962499999998</c:v>
                </c:pt>
                <c:pt idx="12083">
                  <c:v>5.2041918750016007</c:v>
                </c:pt>
                <c:pt idx="12084">
                  <c:v>5.2038012499999997</c:v>
                </c:pt>
                <c:pt idx="12085">
                  <c:v>5.2034146875007998</c:v>
                </c:pt>
                <c:pt idx="12086">
                  <c:v>5.2028259375007995</c:v>
                </c:pt>
                <c:pt idx="12087">
                  <c:v>5.2023462499999997</c:v>
                </c:pt>
                <c:pt idx="12088">
                  <c:v>5.2020231250016007</c:v>
                </c:pt>
                <c:pt idx="12089">
                  <c:v>5.2019859375007993</c:v>
                </c:pt>
                <c:pt idx="12090">
                  <c:v>5.2022665624992008</c:v>
                </c:pt>
                <c:pt idx="12091">
                  <c:v>5.2026837500000003</c:v>
                </c:pt>
                <c:pt idx="12092">
                  <c:v>5.2030134375007995</c:v>
                </c:pt>
                <c:pt idx="12093">
                  <c:v>5.2034834375007994</c:v>
                </c:pt>
                <c:pt idx="12094">
                  <c:v>5.2039</c:v>
                </c:pt>
                <c:pt idx="12095">
                  <c:v>5.2042646875007996</c:v>
                </c:pt>
                <c:pt idx="12096">
                  <c:v>5.2046900000000003</c:v>
                </c:pt>
                <c:pt idx="12097">
                  <c:v>5.2050156250016002</c:v>
                </c:pt>
                <c:pt idx="12098">
                  <c:v>5.2051296875007997</c:v>
                </c:pt>
                <c:pt idx="12099">
                  <c:v>5.2054793750016009</c:v>
                </c:pt>
                <c:pt idx="12100">
                  <c:v>5.2058415624992005</c:v>
                </c:pt>
                <c:pt idx="12101">
                  <c:v>5.2061987500000004</c:v>
                </c:pt>
                <c:pt idx="12102">
                  <c:v>5.2060906250016004</c:v>
                </c:pt>
                <c:pt idx="12103">
                  <c:v>5.2065037500000004</c:v>
                </c:pt>
                <c:pt idx="12104">
                  <c:v>5.2068649999999996</c:v>
                </c:pt>
                <c:pt idx="12105">
                  <c:v>5.2072418750016007</c:v>
                </c:pt>
                <c:pt idx="12106">
                  <c:v>5.2076815624992001</c:v>
                </c:pt>
                <c:pt idx="12107">
                  <c:v>5.2081428124992009</c:v>
                </c:pt>
                <c:pt idx="12108">
                  <c:v>5.2086271875007997</c:v>
                </c:pt>
                <c:pt idx="12109">
                  <c:v>5.2082815624992005</c:v>
                </c:pt>
                <c:pt idx="12110">
                  <c:v>5.2078581250016009</c:v>
                </c:pt>
                <c:pt idx="12111">
                  <c:v>5.2074340624992006</c:v>
                </c:pt>
                <c:pt idx="12112">
                  <c:v>5.2068649999999996</c:v>
                </c:pt>
                <c:pt idx="12113">
                  <c:v>5.2062887499999997</c:v>
                </c:pt>
                <c:pt idx="12114">
                  <c:v>5.2057246875007994</c:v>
                </c:pt>
                <c:pt idx="12115">
                  <c:v>5.2052681250016004</c:v>
                </c:pt>
                <c:pt idx="12116">
                  <c:v>5.2047693750016002</c:v>
                </c:pt>
                <c:pt idx="12117">
                  <c:v>5.2043446875007993</c:v>
                </c:pt>
                <c:pt idx="12118">
                  <c:v>5.2039400000000002</c:v>
                </c:pt>
                <c:pt idx="12119">
                  <c:v>5.2035103124992004</c:v>
                </c:pt>
                <c:pt idx="12120">
                  <c:v>5.2031868750016006</c:v>
                </c:pt>
                <c:pt idx="12121">
                  <c:v>5.2027793750016009</c:v>
                </c:pt>
                <c:pt idx="12122">
                  <c:v>5.2027790624992001</c:v>
                </c:pt>
                <c:pt idx="12123">
                  <c:v>5.2031709375007997</c:v>
                </c:pt>
                <c:pt idx="12124">
                  <c:v>5.2034984375007998</c:v>
                </c:pt>
                <c:pt idx="12125">
                  <c:v>5.2038475000000002</c:v>
                </c:pt>
                <c:pt idx="12126">
                  <c:v>5.2035196875007994</c:v>
                </c:pt>
                <c:pt idx="12127">
                  <c:v>5.2035375000000004</c:v>
                </c:pt>
                <c:pt idx="12128">
                  <c:v>5.2038987499999996</c:v>
                </c:pt>
                <c:pt idx="12129">
                  <c:v>5.2042596875007998</c:v>
                </c:pt>
                <c:pt idx="12130">
                  <c:v>5.2046384375007992</c:v>
                </c:pt>
                <c:pt idx="12131">
                  <c:v>5.2049584375007996</c:v>
                </c:pt>
                <c:pt idx="12132">
                  <c:v>5.2053265624992004</c:v>
                </c:pt>
                <c:pt idx="12133">
                  <c:v>5.2056515624992006</c:v>
                </c:pt>
                <c:pt idx="12134">
                  <c:v>5.2059371875007994</c:v>
                </c:pt>
                <c:pt idx="12135">
                  <c:v>5.206319375001601</c:v>
                </c:pt>
                <c:pt idx="12136">
                  <c:v>5.2068118750016001</c:v>
                </c:pt>
                <c:pt idx="12137">
                  <c:v>5.2071534375007991</c:v>
                </c:pt>
                <c:pt idx="12138">
                  <c:v>5.2069578124992004</c:v>
                </c:pt>
                <c:pt idx="12139">
                  <c:v>5.2066287500000001</c:v>
                </c:pt>
                <c:pt idx="12140">
                  <c:v>5.2062406250016009</c:v>
                </c:pt>
                <c:pt idx="12141">
                  <c:v>5.2059468750016009</c:v>
                </c:pt>
                <c:pt idx="12142">
                  <c:v>5.2056687500000001</c:v>
                </c:pt>
                <c:pt idx="12143">
                  <c:v>5.2052243750016007</c:v>
                </c:pt>
                <c:pt idx="12144">
                  <c:v>5.2046859375007992</c:v>
                </c:pt>
                <c:pt idx="12145">
                  <c:v>5.2042728124992008</c:v>
                </c:pt>
                <c:pt idx="12146">
                  <c:v>5.2038543750016002</c:v>
                </c:pt>
                <c:pt idx="12147">
                  <c:v>5.2037715624992007</c:v>
                </c:pt>
                <c:pt idx="12148">
                  <c:v>5.2035675000000001</c:v>
                </c:pt>
                <c:pt idx="12149">
                  <c:v>5.2032090624992007</c:v>
                </c:pt>
                <c:pt idx="12150">
                  <c:v>5.2027000000000001</c:v>
                </c:pt>
                <c:pt idx="12151">
                  <c:v>5.2023443750016005</c:v>
                </c:pt>
                <c:pt idx="12152">
                  <c:v>5.2024293750016009</c:v>
                </c:pt>
                <c:pt idx="12153">
                  <c:v>5.2024728124992006</c:v>
                </c:pt>
                <c:pt idx="12154">
                  <c:v>5.2029503124992003</c:v>
                </c:pt>
                <c:pt idx="12155">
                  <c:v>5.2033259375007992</c:v>
                </c:pt>
                <c:pt idx="12156">
                  <c:v>5.2037743750016006</c:v>
                </c:pt>
                <c:pt idx="12157">
                  <c:v>5.2040996875007997</c:v>
                </c:pt>
                <c:pt idx="12158">
                  <c:v>5.2044415624992002</c:v>
                </c:pt>
                <c:pt idx="12159">
                  <c:v>5.2041106250016007</c:v>
                </c:pt>
                <c:pt idx="12160">
                  <c:v>5.2043156250016009</c:v>
                </c:pt>
                <c:pt idx="12161">
                  <c:v>5.2045815624992002</c:v>
                </c:pt>
                <c:pt idx="12162">
                  <c:v>5.2049146875007999</c:v>
                </c:pt>
                <c:pt idx="12163">
                  <c:v>5.2052793750016004</c:v>
                </c:pt>
                <c:pt idx="12164">
                  <c:v>5.2057046875007993</c:v>
                </c:pt>
                <c:pt idx="12165">
                  <c:v>5.2060721875007996</c:v>
                </c:pt>
                <c:pt idx="12166">
                  <c:v>5.2064034375007999</c:v>
                </c:pt>
                <c:pt idx="12167">
                  <c:v>5.2067506250016002</c:v>
                </c:pt>
                <c:pt idx="12168">
                  <c:v>5.2072768750016003</c:v>
                </c:pt>
                <c:pt idx="12169">
                  <c:v>5.2076656250016002</c:v>
                </c:pt>
                <c:pt idx="12170">
                  <c:v>5.2080000000000002</c:v>
                </c:pt>
                <c:pt idx="12171">
                  <c:v>5.2076546875007992</c:v>
                </c:pt>
                <c:pt idx="12172">
                  <c:v>5.20731375</c:v>
                </c:pt>
                <c:pt idx="12173">
                  <c:v>5.2070706250016006</c:v>
                </c:pt>
                <c:pt idx="12174">
                  <c:v>5.2065875000000004</c:v>
                </c:pt>
                <c:pt idx="12175">
                  <c:v>5.2061581250016005</c:v>
                </c:pt>
                <c:pt idx="12176">
                  <c:v>5.2058121875007997</c:v>
                </c:pt>
                <c:pt idx="12177">
                  <c:v>5.2061956250016008</c:v>
                </c:pt>
                <c:pt idx="12178">
                  <c:v>5.2065171875007996</c:v>
                </c:pt>
                <c:pt idx="12179">
                  <c:v>5.2061506250016008</c:v>
                </c:pt>
                <c:pt idx="12180">
                  <c:v>5.2058193750016004</c:v>
                </c:pt>
                <c:pt idx="12181">
                  <c:v>5.2054934375007997</c:v>
                </c:pt>
                <c:pt idx="12182">
                  <c:v>5.2050999999999998</c:v>
                </c:pt>
                <c:pt idx="12183">
                  <c:v>5.2047768750016008</c:v>
                </c:pt>
                <c:pt idx="12184">
                  <c:v>5.2043506250016005</c:v>
                </c:pt>
                <c:pt idx="12185">
                  <c:v>5.2038843750016008</c:v>
                </c:pt>
                <c:pt idx="12186">
                  <c:v>5.2034750000000001</c:v>
                </c:pt>
                <c:pt idx="12187">
                  <c:v>5.2030525000000001</c:v>
                </c:pt>
                <c:pt idx="12188">
                  <c:v>5.2025693750016009</c:v>
                </c:pt>
                <c:pt idx="12189">
                  <c:v>5.2020974999999998</c:v>
                </c:pt>
                <c:pt idx="12190">
                  <c:v>5.2016806250016003</c:v>
                </c:pt>
                <c:pt idx="12191">
                  <c:v>5.2013028124992005</c:v>
                </c:pt>
                <c:pt idx="12192">
                  <c:v>5.2009178124992008</c:v>
                </c:pt>
                <c:pt idx="12193">
                  <c:v>5.2005524999999997</c:v>
                </c:pt>
                <c:pt idx="12194">
                  <c:v>5.200314375001601</c:v>
                </c:pt>
                <c:pt idx="12195">
                  <c:v>5.1998850000000001</c:v>
                </c:pt>
                <c:pt idx="12196">
                  <c:v>5.1995028124992002</c:v>
                </c:pt>
                <c:pt idx="12197">
                  <c:v>5.1998412500000004</c:v>
                </c:pt>
                <c:pt idx="12198">
                  <c:v>5.2001681250016007</c:v>
                </c:pt>
                <c:pt idx="12199">
                  <c:v>5.2005990624992009</c:v>
                </c:pt>
                <c:pt idx="12200">
                  <c:v>5.2010078124992001</c:v>
                </c:pt>
                <c:pt idx="12201">
                  <c:v>5.2014112499999996</c:v>
                </c:pt>
                <c:pt idx="12202">
                  <c:v>5.2017871875007993</c:v>
                </c:pt>
                <c:pt idx="12203">
                  <c:v>5.2021862499999996</c:v>
                </c:pt>
                <c:pt idx="12204">
                  <c:v>5.2026393750016009</c:v>
                </c:pt>
                <c:pt idx="12205">
                  <c:v>5.2029871875007991</c:v>
                </c:pt>
                <c:pt idx="12206">
                  <c:v>5.2033271875007996</c:v>
                </c:pt>
                <c:pt idx="12207">
                  <c:v>5.2037378124992006</c:v>
                </c:pt>
                <c:pt idx="12208">
                  <c:v>5.2041809375007997</c:v>
                </c:pt>
                <c:pt idx="12209">
                  <c:v>5.2045849999999998</c:v>
                </c:pt>
                <c:pt idx="12210">
                  <c:v>5.2042371875007998</c:v>
                </c:pt>
                <c:pt idx="12211">
                  <c:v>5.2038293750016003</c:v>
                </c:pt>
                <c:pt idx="12212">
                  <c:v>5.2033490624992007</c:v>
                </c:pt>
                <c:pt idx="12213">
                  <c:v>5.2030281250016008</c:v>
                </c:pt>
                <c:pt idx="12214">
                  <c:v>5.2026753124992009</c:v>
                </c:pt>
                <c:pt idx="12215">
                  <c:v>5.2021899999999999</c:v>
                </c:pt>
                <c:pt idx="12216">
                  <c:v>5.2017281250016003</c:v>
                </c:pt>
                <c:pt idx="12217">
                  <c:v>5.2013721875007999</c:v>
                </c:pt>
                <c:pt idx="12218">
                  <c:v>5.2010846875007992</c:v>
                </c:pt>
                <c:pt idx="12219">
                  <c:v>5.2007574999999999</c:v>
                </c:pt>
                <c:pt idx="12220">
                  <c:v>5.2003587500000004</c:v>
                </c:pt>
                <c:pt idx="12221">
                  <c:v>5.1999268750016006</c:v>
                </c:pt>
                <c:pt idx="12222">
                  <c:v>5.2002015624992008</c:v>
                </c:pt>
                <c:pt idx="12223">
                  <c:v>5.2006446875007999</c:v>
                </c:pt>
                <c:pt idx="12224">
                  <c:v>5.2009425</c:v>
                </c:pt>
                <c:pt idx="12225">
                  <c:v>5.2012996875007991</c:v>
                </c:pt>
                <c:pt idx="12226">
                  <c:v>5.2016403124992001</c:v>
                </c:pt>
                <c:pt idx="12227">
                  <c:v>5.2019859375007993</c:v>
                </c:pt>
                <c:pt idx="12228">
                  <c:v>5.2023543750016001</c:v>
                </c:pt>
                <c:pt idx="12229">
                  <c:v>5.2027393750016007</c:v>
                </c:pt>
                <c:pt idx="12230">
                  <c:v>5.2031343750016008</c:v>
                </c:pt>
                <c:pt idx="12231">
                  <c:v>5.2035499999999999</c:v>
                </c:pt>
                <c:pt idx="12232">
                  <c:v>5.2039565624992008</c:v>
                </c:pt>
                <c:pt idx="12233">
                  <c:v>5.2043412499999997</c:v>
                </c:pt>
                <c:pt idx="12234">
                  <c:v>5.2044881250016006</c:v>
                </c:pt>
                <c:pt idx="12235">
                  <c:v>5.2048199999999998</c:v>
                </c:pt>
                <c:pt idx="12236">
                  <c:v>5.2046162499999999</c:v>
                </c:pt>
                <c:pt idx="12237">
                  <c:v>5.2042246875007994</c:v>
                </c:pt>
                <c:pt idx="12238">
                  <c:v>5.2038234375007999</c:v>
                </c:pt>
                <c:pt idx="12239">
                  <c:v>5.2034790624992002</c:v>
                </c:pt>
                <c:pt idx="12240">
                  <c:v>5.2035878124992001</c:v>
                </c:pt>
                <c:pt idx="12241">
                  <c:v>5.2037203124992004</c:v>
                </c:pt>
                <c:pt idx="12242">
                  <c:v>5.2033975000000003</c:v>
                </c:pt>
                <c:pt idx="12243">
                  <c:v>5.2030500000000002</c:v>
                </c:pt>
                <c:pt idx="12244">
                  <c:v>5.2029303124992001</c:v>
                </c:pt>
                <c:pt idx="12245">
                  <c:v>5.2025028124992003</c:v>
                </c:pt>
                <c:pt idx="12246">
                  <c:v>5.2021796875007995</c:v>
                </c:pt>
                <c:pt idx="12247">
                  <c:v>5.2020606250016002</c:v>
                </c:pt>
                <c:pt idx="12248">
                  <c:v>5.2024362499999999</c:v>
                </c:pt>
                <c:pt idx="12249">
                  <c:v>5.2021337499999998</c:v>
                </c:pt>
                <c:pt idx="12250">
                  <c:v>5.2022653124992004</c:v>
                </c:pt>
                <c:pt idx="12251">
                  <c:v>5.2026118750016002</c:v>
                </c:pt>
                <c:pt idx="12252">
                  <c:v>5.2029649999999998</c:v>
                </c:pt>
                <c:pt idx="12253">
                  <c:v>5.2033978124992002</c:v>
                </c:pt>
                <c:pt idx="12254">
                  <c:v>5.2038378124992004</c:v>
                </c:pt>
                <c:pt idx="12255">
                  <c:v>5.2041906250016003</c:v>
                </c:pt>
                <c:pt idx="12256">
                  <c:v>5.2045243750016006</c:v>
                </c:pt>
                <c:pt idx="12257">
                  <c:v>5.2044312499999998</c:v>
                </c:pt>
                <c:pt idx="12258">
                  <c:v>5.2042046875007992</c:v>
                </c:pt>
                <c:pt idx="12259">
                  <c:v>5.2041356250016007</c:v>
                </c:pt>
                <c:pt idx="12260">
                  <c:v>5.2043524999999997</c:v>
                </c:pt>
                <c:pt idx="12261">
                  <c:v>5.2046806250016004</c:v>
                </c:pt>
                <c:pt idx="12262">
                  <c:v>5.2050178124992001</c:v>
                </c:pt>
                <c:pt idx="12263">
                  <c:v>5.2053687499999999</c:v>
                </c:pt>
                <c:pt idx="12264">
                  <c:v>5.2056943750016007</c:v>
                </c:pt>
                <c:pt idx="12265">
                  <c:v>5.2060406250016005</c:v>
                </c:pt>
                <c:pt idx="12266">
                  <c:v>5.2056149999999999</c:v>
                </c:pt>
                <c:pt idx="12267">
                  <c:v>5.2052621875007992</c:v>
                </c:pt>
                <c:pt idx="12268">
                  <c:v>5.204853125001601</c:v>
                </c:pt>
                <c:pt idx="12269">
                  <c:v>5.2044281250016002</c:v>
                </c:pt>
                <c:pt idx="12270">
                  <c:v>5.2040462500000002</c:v>
                </c:pt>
                <c:pt idx="12271">
                  <c:v>5.2035865624992006</c:v>
                </c:pt>
                <c:pt idx="12272">
                  <c:v>5.2030843750016009</c:v>
                </c:pt>
                <c:pt idx="12273">
                  <c:v>5.2027637499999999</c:v>
                </c:pt>
                <c:pt idx="12274">
                  <c:v>5.2021468750016009</c:v>
                </c:pt>
                <c:pt idx="12275">
                  <c:v>5.2015775</c:v>
                </c:pt>
                <c:pt idx="12276">
                  <c:v>5.2011378124992005</c:v>
                </c:pt>
                <c:pt idx="12277">
                  <c:v>5.2007787499999996</c:v>
                </c:pt>
                <c:pt idx="12278">
                  <c:v>5.2003546875007993</c:v>
                </c:pt>
                <c:pt idx="12279">
                  <c:v>5.1999546875007994</c:v>
                </c:pt>
                <c:pt idx="12280">
                  <c:v>5.1997421875007994</c:v>
                </c:pt>
                <c:pt idx="12281">
                  <c:v>5.2001868750016005</c:v>
                </c:pt>
                <c:pt idx="12282">
                  <c:v>5.2001028124992006</c:v>
                </c:pt>
                <c:pt idx="12283">
                  <c:v>5.1997393750016005</c:v>
                </c:pt>
                <c:pt idx="12284">
                  <c:v>5.1994137499999997</c:v>
                </c:pt>
                <c:pt idx="12285">
                  <c:v>5.1997987500000002</c:v>
                </c:pt>
                <c:pt idx="12286">
                  <c:v>5.2001762500000002</c:v>
                </c:pt>
                <c:pt idx="12287">
                  <c:v>5.2005762500000001</c:v>
                </c:pt>
                <c:pt idx="12288">
                  <c:v>5.2009068750016008</c:v>
                </c:pt>
                <c:pt idx="12289">
                  <c:v>5.2012571875007998</c:v>
                </c:pt>
                <c:pt idx="12290">
                  <c:v>5.2016253124992007</c:v>
                </c:pt>
                <c:pt idx="12291">
                  <c:v>5.202096875001601</c:v>
                </c:pt>
                <c:pt idx="12292">
                  <c:v>5.2025762499999999</c:v>
                </c:pt>
                <c:pt idx="12293">
                  <c:v>5.2029575000000001</c:v>
                </c:pt>
                <c:pt idx="12294">
                  <c:v>5.2033671875007999</c:v>
                </c:pt>
                <c:pt idx="12295">
                  <c:v>5.2037803124992008</c:v>
                </c:pt>
                <c:pt idx="12296">
                  <c:v>5.2041500000000003</c:v>
                </c:pt>
                <c:pt idx="12297">
                  <c:v>5.2046634375007992</c:v>
                </c:pt>
                <c:pt idx="12298">
                  <c:v>5.2050343750016008</c:v>
                </c:pt>
                <c:pt idx="12299">
                  <c:v>5.2054262500000004</c:v>
                </c:pt>
                <c:pt idx="12300">
                  <c:v>5.2057759375007997</c:v>
                </c:pt>
                <c:pt idx="12301">
                  <c:v>5.2062637499999997</c:v>
                </c:pt>
                <c:pt idx="12302">
                  <c:v>5.2065865624992007</c:v>
                </c:pt>
                <c:pt idx="12303">
                  <c:v>5.2061603124992004</c:v>
                </c:pt>
                <c:pt idx="12304">
                  <c:v>5.2056253124992002</c:v>
                </c:pt>
                <c:pt idx="12305">
                  <c:v>5.2052934375007993</c:v>
                </c:pt>
                <c:pt idx="12306">
                  <c:v>5.2049396875007998</c:v>
                </c:pt>
                <c:pt idx="12307">
                  <c:v>5.2043678124992008</c:v>
                </c:pt>
                <c:pt idx="12308">
                  <c:v>5.2037118750016003</c:v>
                </c:pt>
                <c:pt idx="12309">
                  <c:v>5.2033624999999999</c:v>
                </c:pt>
                <c:pt idx="12310">
                  <c:v>5.2029593750016003</c:v>
                </c:pt>
                <c:pt idx="12311">
                  <c:v>5.2025271875007997</c:v>
                </c:pt>
                <c:pt idx="12312">
                  <c:v>5.2020518750016009</c:v>
                </c:pt>
                <c:pt idx="12313">
                  <c:v>5.2015612500000001</c:v>
                </c:pt>
                <c:pt idx="12314">
                  <c:v>5.2010740624992007</c:v>
                </c:pt>
                <c:pt idx="12315">
                  <c:v>5.200545</c:v>
                </c:pt>
                <c:pt idx="12316">
                  <c:v>5.2000306250016006</c:v>
                </c:pt>
                <c:pt idx="12317">
                  <c:v>5.1995553124992009</c:v>
                </c:pt>
                <c:pt idx="12318">
                  <c:v>5.1991812499999996</c:v>
                </c:pt>
                <c:pt idx="12319">
                  <c:v>5.1987612499999996</c:v>
                </c:pt>
                <c:pt idx="12320">
                  <c:v>5.1984374999999998</c:v>
                </c:pt>
                <c:pt idx="12321">
                  <c:v>5.1980924999999996</c:v>
                </c:pt>
                <c:pt idx="12322">
                  <c:v>5.1975909375007996</c:v>
                </c:pt>
                <c:pt idx="12323">
                  <c:v>5.1972256250016002</c:v>
                </c:pt>
                <c:pt idx="12324">
                  <c:v>5.1968784375007999</c:v>
                </c:pt>
                <c:pt idx="12325">
                  <c:v>5.1973000000000003</c:v>
                </c:pt>
                <c:pt idx="12326">
                  <c:v>5.1976403124992006</c:v>
                </c:pt>
                <c:pt idx="12327">
                  <c:v>5.1980112500000004</c:v>
                </c:pt>
                <c:pt idx="12328">
                  <c:v>5.1983890624992002</c:v>
                </c:pt>
                <c:pt idx="12329">
                  <c:v>5.1988206250016002</c:v>
                </c:pt>
                <c:pt idx="12330">
                  <c:v>5.1991896875007999</c:v>
                </c:pt>
                <c:pt idx="12331">
                  <c:v>5.1996503124992008</c:v>
                </c:pt>
                <c:pt idx="12332">
                  <c:v>5.20006375</c:v>
                </c:pt>
                <c:pt idx="12333">
                  <c:v>5.2003887500000001</c:v>
                </c:pt>
                <c:pt idx="12334">
                  <c:v>5.2007134375007995</c:v>
                </c:pt>
                <c:pt idx="12335">
                  <c:v>5.2010462500000001</c:v>
                </c:pt>
                <c:pt idx="12336">
                  <c:v>5.2014556250016009</c:v>
                </c:pt>
                <c:pt idx="12337">
                  <c:v>5.2017993750016007</c:v>
                </c:pt>
                <c:pt idx="12338">
                  <c:v>5.2021937500000002</c:v>
                </c:pt>
                <c:pt idx="12339">
                  <c:v>5.2025528124992002</c:v>
                </c:pt>
                <c:pt idx="12340">
                  <c:v>5.2029796875007994</c:v>
                </c:pt>
                <c:pt idx="12341">
                  <c:v>5.2033403124992006</c:v>
                </c:pt>
                <c:pt idx="12342">
                  <c:v>5.2037081250016008</c:v>
                </c:pt>
                <c:pt idx="12343">
                  <c:v>5.2037615624992002</c:v>
                </c:pt>
                <c:pt idx="12344">
                  <c:v>5.2034750000000001</c:v>
                </c:pt>
                <c:pt idx="12345">
                  <c:v>5.2030918750016006</c:v>
                </c:pt>
                <c:pt idx="12346">
                  <c:v>5.2027425000000003</c:v>
                </c:pt>
                <c:pt idx="12347">
                  <c:v>5.2023065624992002</c:v>
                </c:pt>
                <c:pt idx="12348">
                  <c:v>5.2019428124992002</c:v>
                </c:pt>
                <c:pt idx="12349">
                  <c:v>5.2016115624992008</c:v>
                </c:pt>
                <c:pt idx="12350">
                  <c:v>5.2012603124992003</c:v>
                </c:pt>
                <c:pt idx="12351">
                  <c:v>5.2007846875007999</c:v>
                </c:pt>
                <c:pt idx="12352">
                  <c:v>5.2003384375007995</c:v>
                </c:pt>
                <c:pt idx="12353">
                  <c:v>5.1999575</c:v>
                </c:pt>
                <c:pt idx="12354">
                  <c:v>5.1996243750016005</c:v>
                </c:pt>
                <c:pt idx="12355">
                  <c:v>5.1992681250016002</c:v>
                </c:pt>
                <c:pt idx="12356">
                  <c:v>5.198870625001601</c:v>
                </c:pt>
                <c:pt idx="12357">
                  <c:v>5.1989281250016006</c:v>
                </c:pt>
                <c:pt idx="12358">
                  <c:v>5.1992646875007997</c:v>
                </c:pt>
                <c:pt idx="12359">
                  <c:v>5.1996675000000003</c:v>
                </c:pt>
                <c:pt idx="12360">
                  <c:v>5.1995953124992003</c:v>
                </c:pt>
                <c:pt idx="12361">
                  <c:v>5.1999693750016007</c:v>
                </c:pt>
                <c:pt idx="12362">
                  <c:v>5.2002978124992003</c:v>
                </c:pt>
                <c:pt idx="12363">
                  <c:v>5.2006215624992009</c:v>
                </c:pt>
                <c:pt idx="12364">
                  <c:v>5.2010825000000001</c:v>
                </c:pt>
                <c:pt idx="12365">
                  <c:v>5.2015234375007999</c:v>
                </c:pt>
                <c:pt idx="12366">
                  <c:v>5.2018896875007998</c:v>
                </c:pt>
                <c:pt idx="12367">
                  <c:v>5.2023025000000001</c:v>
                </c:pt>
                <c:pt idx="12368">
                  <c:v>5.2026750000000002</c:v>
                </c:pt>
                <c:pt idx="12369">
                  <c:v>5.2030153124992005</c:v>
                </c:pt>
                <c:pt idx="12370">
                  <c:v>5.2033834375007997</c:v>
                </c:pt>
                <c:pt idx="12371">
                  <c:v>5.2035753124992006</c:v>
                </c:pt>
                <c:pt idx="12372">
                  <c:v>5.2037149999999999</c:v>
                </c:pt>
                <c:pt idx="12373">
                  <c:v>5.2040353124992009</c:v>
                </c:pt>
                <c:pt idx="12374">
                  <c:v>5.2036150000000001</c:v>
                </c:pt>
                <c:pt idx="12375">
                  <c:v>5.2032140624992005</c:v>
                </c:pt>
                <c:pt idx="12376">
                  <c:v>5.2027793750016009</c:v>
                </c:pt>
                <c:pt idx="12377">
                  <c:v>5.2023218750016005</c:v>
                </c:pt>
                <c:pt idx="12378">
                  <c:v>5.2019837500000001</c:v>
                </c:pt>
                <c:pt idx="12379">
                  <c:v>5.2017878124992007</c:v>
                </c:pt>
                <c:pt idx="12380">
                  <c:v>5.20146</c:v>
                </c:pt>
                <c:pt idx="12381">
                  <c:v>5.20102625</c:v>
                </c:pt>
                <c:pt idx="12382">
                  <c:v>5.2006943750016008</c:v>
                </c:pt>
                <c:pt idx="12383">
                  <c:v>5.2009103124992002</c:v>
                </c:pt>
                <c:pt idx="12384">
                  <c:v>5.2013384375007998</c:v>
                </c:pt>
                <c:pt idx="12385">
                  <c:v>5.2016921875007993</c:v>
                </c:pt>
                <c:pt idx="12386">
                  <c:v>5.2015368750016009</c:v>
                </c:pt>
                <c:pt idx="12387">
                  <c:v>5.2012106250016004</c:v>
                </c:pt>
                <c:pt idx="12388">
                  <c:v>5.2012878124992001</c:v>
                </c:pt>
                <c:pt idx="12389">
                  <c:v>5.2016246875007992</c:v>
                </c:pt>
                <c:pt idx="12390">
                  <c:v>5.2020081250016004</c:v>
                </c:pt>
                <c:pt idx="12391">
                  <c:v>5.2023512500000004</c:v>
                </c:pt>
                <c:pt idx="12392">
                  <c:v>5.2021131250016008</c:v>
                </c:pt>
                <c:pt idx="12393">
                  <c:v>5.2024728124992006</c:v>
                </c:pt>
                <c:pt idx="12394">
                  <c:v>5.2028350000000003</c:v>
                </c:pt>
                <c:pt idx="12395">
                  <c:v>5.2032128124992001</c:v>
                </c:pt>
                <c:pt idx="12396">
                  <c:v>5.2028028124992005</c:v>
                </c:pt>
                <c:pt idx="12397">
                  <c:v>5.2024318750016008</c:v>
                </c:pt>
                <c:pt idx="12398">
                  <c:v>5.2019806250016005</c:v>
                </c:pt>
                <c:pt idx="12399">
                  <c:v>5.2015512499999996</c:v>
                </c:pt>
                <c:pt idx="12400">
                  <c:v>5.2011368750016009</c:v>
                </c:pt>
                <c:pt idx="12401">
                  <c:v>5.2007821875007991</c:v>
                </c:pt>
                <c:pt idx="12402">
                  <c:v>5.2009059375007993</c:v>
                </c:pt>
                <c:pt idx="12403">
                  <c:v>5.2012274999999999</c:v>
                </c:pt>
                <c:pt idx="12404">
                  <c:v>5.2016237500000004</c:v>
                </c:pt>
                <c:pt idx="12405">
                  <c:v>5.2019787500000003</c:v>
                </c:pt>
                <c:pt idx="12406">
                  <c:v>5.2023456250016009</c:v>
                </c:pt>
                <c:pt idx="12407">
                  <c:v>5.2027462499999997</c:v>
                </c:pt>
                <c:pt idx="12408">
                  <c:v>5.2031740624992002</c:v>
                </c:pt>
                <c:pt idx="12409">
                  <c:v>5.2036346875007995</c:v>
                </c:pt>
                <c:pt idx="12410">
                  <c:v>5.2031921875007994</c:v>
                </c:pt>
                <c:pt idx="12411">
                  <c:v>5.2027650000000003</c:v>
                </c:pt>
                <c:pt idx="12412">
                  <c:v>5.2023212499999998</c:v>
                </c:pt>
                <c:pt idx="12413">
                  <c:v>5.2018025000000003</c:v>
                </c:pt>
                <c:pt idx="12414">
                  <c:v>5.2013659375007997</c:v>
                </c:pt>
                <c:pt idx="12415">
                  <c:v>5.2009346875007996</c:v>
                </c:pt>
                <c:pt idx="12416">
                  <c:v>5.2006075000000003</c:v>
                </c:pt>
                <c:pt idx="12417">
                  <c:v>5.200255625001601</c:v>
                </c:pt>
                <c:pt idx="12418">
                  <c:v>5.1998418750016002</c:v>
                </c:pt>
                <c:pt idx="12419">
                  <c:v>5.1994387499999997</c:v>
                </c:pt>
                <c:pt idx="12420">
                  <c:v>5.1992528124992008</c:v>
                </c:pt>
                <c:pt idx="12421">
                  <c:v>5.1992943750016005</c:v>
                </c:pt>
                <c:pt idx="12422">
                  <c:v>5.1997018750016002</c:v>
                </c:pt>
                <c:pt idx="12423">
                  <c:v>5.1999849999999999</c:v>
                </c:pt>
                <c:pt idx="12424">
                  <c:v>5.2003778124992008</c:v>
                </c:pt>
                <c:pt idx="12425">
                  <c:v>5.2007196875007997</c:v>
                </c:pt>
                <c:pt idx="12426">
                  <c:v>5.2011496875007994</c:v>
                </c:pt>
                <c:pt idx="12427">
                  <c:v>5.2014793750016004</c:v>
                </c:pt>
                <c:pt idx="12428">
                  <c:v>5.2018971875007995</c:v>
                </c:pt>
                <c:pt idx="12429">
                  <c:v>5.2022399999999998</c:v>
                </c:pt>
                <c:pt idx="12430">
                  <c:v>5.2025843750016003</c:v>
                </c:pt>
                <c:pt idx="12431">
                  <c:v>5.2024040624992001</c:v>
                </c:pt>
                <c:pt idx="12432">
                  <c:v>5.2019387500000001</c:v>
                </c:pt>
                <c:pt idx="12433">
                  <c:v>5.2015578124992006</c:v>
                </c:pt>
                <c:pt idx="12434">
                  <c:v>5.2012081250016005</c:v>
                </c:pt>
                <c:pt idx="12435">
                  <c:v>5.2013768750016007</c:v>
                </c:pt>
                <c:pt idx="12436">
                  <c:v>5.2014884375007995</c:v>
                </c:pt>
                <c:pt idx="12437">
                  <c:v>5.2011009375007999</c:v>
                </c:pt>
                <c:pt idx="12438">
                  <c:v>5.2007340624992002</c:v>
                </c:pt>
                <c:pt idx="12439">
                  <c:v>5.2003921875007997</c:v>
                </c:pt>
                <c:pt idx="12440">
                  <c:v>5.2007196875007997</c:v>
                </c:pt>
                <c:pt idx="12441">
                  <c:v>5.2003781250016008</c:v>
                </c:pt>
                <c:pt idx="12442">
                  <c:v>5.2000043750016003</c:v>
                </c:pt>
                <c:pt idx="12443">
                  <c:v>5.1995806250016008</c:v>
                </c:pt>
                <c:pt idx="12444">
                  <c:v>5.1997115624992007</c:v>
                </c:pt>
                <c:pt idx="12445">
                  <c:v>5.1993740624992002</c:v>
                </c:pt>
                <c:pt idx="12446">
                  <c:v>5.1997218750016003</c:v>
                </c:pt>
                <c:pt idx="12447">
                  <c:v>5.2001131250016002</c:v>
                </c:pt>
                <c:pt idx="12448">
                  <c:v>5.2005178124992009</c:v>
                </c:pt>
                <c:pt idx="12449">
                  <c:v>5.2008462499999997</c:v>
                </c:pt>
                <c:pt idx="12450">
                  <c:v>5.2005053124992004</c:v>
                </c:pt>
                <c:pt idx="12451">
                  <c:v>5.2005340624992007</c:v>
                </c:pt>
                <c:pt idx="12452">
                  <c:v>5.2006415624992002</c:v>
                </c:pt>
                <c:pt idx="12453">
                  <c:v>5.2010871875007991</c:v>
                </c:pt>
                <c:pt idx="12454">
                  <c:v>5.2014859375007996</c:v>
                </c:pt>
                <c:pt idx="12455">
                  <c:v>5.2018853124992006</c:v>
                </c:pt>
                <c:pt idx="12456">
                  <c:v>5.2022346875007992</c:v>
                </c:pt>
                <c:pt idx="12457">
                  <c:v>5.2025625</c:v>
                </c:pt>
                <c:pt idx="12458">
                  <c:v>5.2029390624992002</c:v>
                </c:pt>
                <c:pt idx="12459">
                  <c:v>5.20292625</c:v>
                </c:pt>
                <c:pt idx="12460">
                  <c:v>5.2025484375007993</c:v>
                </c:pt>
                <c:pt idx="12461">
                  <c:v>5.2020871875007995</c:v>
                </c:pt>
                <c:pt idx="12462">
                  <c:v>5.2017165624992003</c:v>
                </c:pt>
                <c:pt idx="12463">
                  <c:v>5.2013556250016002</c:v>
                </c:pt>
                <c:pt idx="12464">
                  <c:v>5.2008934375007998</c:v>
                </c:pt>
                <c:pt idx="12465">
                  <c:v>5.2005650000000001</c:v>
                </c:pt>
                <c:pt idx="12466">
                  <c:v>5.2002012500000001</c:v>
                </c:pt>
                <c:pt idx="12467">
                  <c:v>5.1998378124992009</c:v>
                </c:pt>
                <c:pt idx="12468">
                  <c:v>5.1994415624992003</c:v>
                </c:pt>
                <c:pt idx="12469">
                  <c:v>5.1989796875007999</c:v>
                </c:pt>
                <c:pt idx="12470">
                  <c:v>5.1985371875007997</c:v>
                </c:pt>
                <c:pt idx="12471">
                  <c:v>5.1981940624992005</c:v>
                </c:pt>
                <c:pt idx="12472">
                  <c:v>5.1978428124992009</c:v>
                </c:pt>
                <c:pt idx="12473">
                  <c:v>5.1981796875007991</c:v>
                </c:pt>
                <c:pt idx="12474">
                  <c:v>5.1986274999999997</c:v>
                </c:pt>
                <c:pt idx="12475">
                  <c:v>5.1990640624992004</c:v>
                </c:pt>
                <c:pt idx="12476">
                  <c:v>5.1994978124992004</c:v>
                </c:pt>
                <c:pt idx="12477">
                  <c:v>5.1999090624992004</c:v>
                </c:pt>
                <c:pt idx="12478">
                  <c:v>5.2000787500000003</c:v>
                </c:pt>
                <c:pt idx="12479">
                  <c:v>5.2002603124992008</c:v>
                </c:pt>
                <c:pt idx="12480">
                  <c:v>5.2005825000000003</c:v>
                </c:pt>
                <c:pt idx="12481">
                  <c:v>5.2010434375007994</c:v>
                </c:pt>
                <c:pt idx="12482">
                  <c:v>5.2014771875007995</c:v>
                </c:pt>
                <c:pt idx="12483">
                  <c:v>5.2018062499999997</c:v>
                </c:pt>
                <c:pt idx="12484">
                  <c:v>5.2021378124992008</c:v>
                </c:pt>
                <c:pt idx="12485">
                  <c:v>5.2025237500000001</c:v>
                </c:pt>
                <c:pt idx="12486">
                  <c:v>5.2028699999999999</c:v>
                </c:pt>
                <c:pt idx="12487">
                  <c:v>5.2025174999999999</c:v>
                </c:pt>
                <c:pt idx="12488">
                  <c:v>5.202085625001601</c:v>
                </c:pt>
                <c:pt idx="12489">
                  <c:v>5.2021800000000002</c:v>
                </c:pt>
                <c:pt idx="12490">
                  <c:v>5.2025934375007994</c:v>
                </c:pt>
                <c:pt idx="12491">
                  <c:v>5.2030253124992001</c:v>
                </c:pt>
                <c:pt idx="12492">
                  <c:v>5.2033821875007993</c:v>
                </c:pt>
                <c:pt idx="12493">
                  <c:v>5.2027846875007997</c:v>
                </c:pt>
                <c:pt idx="12494">
                  <c:v>5.2024153124992001</c:v>
                </c:pt>
                <c:pt idx="12495">
                  <c:v>5.2020474999999999</c:v>
                </c:pt>
                <c:pt idx="12496">
                  <c:v>5.2015615624992009</c:v>
                </c:pt>
                <c:pt idx="12497">
                  <c:v>5.2011596875007999</c:v>
                </c:pt>
                <c:pt idx="12498">
                  <c:v>5.2007468750016006</c:v>
                </c:pt>
                <c:pt idx="12499">
                  <c:v>5.2003981250016009</c:v>
                </c:pt>
                <c:pt idx="12500">
                  <c:v>5.2000590624992009</c:v>
                </c:pt>
                <c:pt idx="12501">
                  <c:v>5.1996450000000003</c:v>
                </c:pt>
                <c:pt idx="12502">
                  <c:v>5.1993081250016004</c:v>
                </c:pt>
                <c:pt idx="12503">
                  <c:v>5.1989746875007992</c:v>
                </c:pt>
                <c:pt idx="12504">
                  <c:v>5.1984587500000004</c:v>
                </c:pt>
                <c:pt idx="12505">
                  <c:v>5.1981171875007997</c:v>
                </c:pt>
                <c:pt idx="12506">
                  <c:v>5.1977421875007996</c:v>
                </c:pt>
                <c:pt idx="12507">
                  <c:v>5.1973103124992006</c:v>
                </c:pt>
                <c:pt idx="12508">
                  <c:v>5.1972115624992004</c:v>
                </c:pt>
                <c:pt idx="12509">
                  <c:v>5.1975678124992006</c:v>
                </c:pt>
                <c:pt idx="12510">
                  <c:v>5.1974349999999996</c:v>
                </c:pt>
                <c:pt idx="12511">
                  <c:v>5.1977646875007997</c:v>
                </c:pt>
                <c:pt idx="12512">
                  <c:v>5.1982040624992001</c:v>
                </c:pt>
                <c:pt idx="12513">
                  <c:v>5.1986328124992003</c:v>
                </c:pt>
                <c:pt idx="12514">
                  <c:v>5.199013125001601</c:v>
                </c:pt>
                <c:pt idx="12515">
                  <c:v>5.1993459375007998</c:v>
                </c:pt>
                <c:pt idx="12516">
                  <c:v>5.1989696875007994</c:v>
                </c:pt>
                <c:pt idx="12517">
                  <c:v>5.1985946875007993</c:v>
                </c:pt>
                <c:pt idx="12518">
                  <c:v>5.1982634375007999</c:v>
                </c:pt>
                <c:pt idx="12519">
                  <c:v>5.197745625001601</c:v>
                </c:pt>
                <c:pt idx="12520">
                  <c:v>5.1972831250016007</c:v>
                </c:pt>
                <c:pt idx="12521">
                  <c:v>5.1969021875007995</c:v>
                </c:pt>
                <c:pt idx="12522">
                  <c:v>5.1964940624992009</c:v>
                </c:pt>
                <c:pt idx="12523">
                  <c:v>5.1960428124992006</c:v>
                </c:pt>
                <c:pt idx="12524">
                  <c:v>5.1956968750016008</c:v>
                </c:pt>
                <c:pt idx="12525">
                  <c:v>5.1959878124992009</c:v>
                </c:pt>
                <c:pt idx="12526">
                  <c:v>5.1963524999999997</c:v>
                </c:pt>
                <c:pt idx="12527">
                  <c:v>5.1961571875007992</c:v>
                </c:pt>
                <c:pt idx="12528">
                  <c:v>5.1965087499999996</c:v>
                </c:pt>
                <c:pt idx="12529">
                  <c:v>5.1969465624992006</c:v>
                </c:pt>
                <c:pt idx="12530">
                  <c:v>5.1973543750016002</c:v>
                </c:pt>
                <c:pt idx="12531">
                  <c:v>5.1977331250016006</c:v>
                </c:pt>
                <c:pt idx="12532">
                  <c:v>5.1980649999999997</c:v>
                </c:pt>
                <c:pt idx="12533">
                  <c:v>5.1984365624992002</c:v>
                </c:pt>
                <c:pt idx="12534">
                  <c:v>5.1988290624992004</c:v>
                </c:pt>
                <c:pt idx="12535">
                  <c:v>5.1992099999999999</c:v>
                </c:pt>
                <c:pt idx="12536">
                  <c:v>5.1995531250016009</c:v>
                </c:pt>
                <c:pt idx="12537">
                  <c:v>5.1999706250016002</c:v>
                </c:pt>
                <c:pt idx="12538">
                  <c:v>5.2003465624992007</c:v>
                </c:pt>
                <c:pt idx="12539">
                  <c:v>5.2000240624992005</c:v>
                </c:pt>
                <c:pt idx="12540">
                  <c:v>5.1996028124992009</c:v>
                </c:pt>
                <c:pt idx="12541">
                  <c:v>5.1992681250016002</c:v>
                </c:pt>
                <c:pt idx="12542">
                  <c:v>5.1988515624992004</c:v>
                </c:pt>
                <c:pt idx="12543">
                  <c:v>5.1982465624992003</c:v>
                </c:pt>
                <c:pt idx="12544">
                  <c:v>5.1976253124992002</c:v>
                </c:pt>
                <c:pt idx="12545">
                  <c:v>5.1971531250016003</c:v>
                </c:pt>
                <c:pt idx="12546">
                  <c:v>5.1967474999999999</c:v>
                </c:pt>
                <c:pt idx="12547">
                  <c:v>5.196606875001601</c:v>
                </c:pt>
                <c:pt idx="12548">
                  <c:v>5.1961718750016006</c:v>
                </c:pt>
                <c:pt idx="12549">
                  <c:v>5.1957093750016003</c:v>
                </c:pt>
                <c:pt idx="12550">
                  <c:v>5.1952443750016002</c:v>
                </c:pt>
                <c:pt idx="12551">
                  <c:v>5.1948887499999996</c:v>
                </c:pt>
                <c:pt idx="12552">
                  <c:v>5.1953165624992002</c:v>
                </c:pt>
                <c:pt idx="12553">
                  <c:v>5.1957125</c:v>
                </c:pt>
                <c:pt idx="12554">
                  <c:v>5.1960600000000001</c:v>
                </c:pt>
                <c:pt idx="12555">
                  <c:v>5.1964971875007997</c:v>
                </c:pt>
                <c:pt idx="12556">
                  <c:v>5.196853125001601</c:v>
                </c:pt>
                <c:pt idx="12557">
                  <c:v>5.1971825000000003</c:v>
                </c:pt>
                <c:pt idx="12558">
                  <c:v>5.1975740624992008</c:v>
                </c:pt>
                <c:pt idx="12559">
                  <c:v>5.1979784375007991</c:v>
                </c:pt>
                <c:pt idx="12560">
                  <c:v>5.1984262499999998</c:v>
                </c:pt>
                <c:pt idx="12561">
                  <c:v>5.1988337500000004</c:v>
                </c:pt>
                <c:pt idx="12562">
                  <c:v>5.1991768750016005</c:v>
                </c:pt>
                <c:pt idx="12563">
                  <c:v>5.199528125001601</c:v>
                </c:pt>
                <c:pt idx="12564">
                  <c:v>5.1999725000000003</c:v>
                </c:pt>
                <c:pt idx="12565">
                  <c:v>5.2002940624992009</c:v>
                </c:pt>
                <c:pt idx="12566">
                  <c:v>5.2006509375007992</c:v>
                </c:pt>
                <c:pt idx="12567">
                  <c:v>5.2010528124992002</c:v>
                </c:pt>
                <c:pt idx="12568">
                  <c:v>5.2009456250016006</c:v>
                </c:pt>
                <c:pt idx="12569">
                  <c:v>5.2012925000000001</c:v>
                </c:pt>
                <c:pt idx="12570">
                  <c:v>5.2008934375007998</c:v>
                </c:pt>
                <c:pt idx="12571">
                  <c:v>5.2005368750016006</c:v>
                </c:pt>
                <c:pt idx="12572">
                  <c:v>5.2000109375007995</c:v>
                </c:pt>
                <c:pt idx="12573">
                  <c:v>5.1995899999999997</c:v>
                </c:pt>
                <c:pt idx="12574">
                  <c:v>5.1990771875007997</c:v>
                </c:pt>
                <c:pt idx="12575">
                  <c:v>5.1986340624992007</c:v>
                </c:pt>
                <c:pt idx="12576">
                  <c:v>5.1981934375007999</c:v>
                </c:pt>
                <c:pt idx="12577">
                  <c:v>5.1977509375007998</c:v>
                </c:pt>
                <c:pt idx="12578">
                  <c:v>5.1972690624992008</c:v>
                </c:pt>
                <c:pt idx="12579">
                  <c:v>5.1968640624992002</c:v>
                </c:pt>
                <c:pt idx="12580">
                  <c:v>5.1963703124992007</c:v>
                </c:pt>
                <c:pt idx="12581">
                  <c:v>5.1959612499999999</c:v>
                </c:pt>
                <c:pt idx="12582">
                  <c:v>5.1955053124992006</c:v>
                </c:pt>
                <c:pt idx="12583">
                  <c:v>5.1950296875007993</c:v>
                </c:pt>
                <c:pt idx="12584">
                  <c:v>5.1946512499999997</c:v>
                </c:pt>
                <c:pt idx="12585">
                  <c:v>5.1943028124992008</c:v>
                </c:pt>
                <c:pt idx="12586">
                  <c:v>5.1938396875007999</c:v>
                </c:pt>
                <c:pt idx="12587">
                  <c:v>5.1934165624992001</c:v>
                </c:pt>
                <c:pt idx="12588">
                  <c:v>5.1929643750016004</c:v>
                </c:pt>
                <c:pt idx="12589">
                  <c:v>5.1924065624992002</c:v>
                </c:pt>
                <c:pt idx="12590">
                  <c:v>5.19196875</c:v>
                </c:pt>
                <c:pt idx="12591">
                  <c:v>5.1916275000000001</c:v>
                </c:pt>
                <c:pt idx="12592">
                  <c:v>5.1912909375007992</c:v>
                </c:pt>
                <c:pt idx="12593">
                  <c:v>5.1917290624992001</c:v>
                </c:pt>
                <c:pt idx="12594">
                  <c:v>5.1920653124992002</c:v>
                </c:pt>
                <c:pt idx="12595">
                  <c:v>5.1924093750016009</c:v>
                </c:pt>
                <c:pt idx="12596">
                  <c:v>5.1927606250016005</c:v>
                </c:pt>
                <c:pt idx="12597">
                  <c:v>5.1931031250016009</c:v>
                </c:pt>
                <c:pt idx="12598">
                  <c:v>5.1934690624992008</c:v>
                </c:pt>
                <c:pt idx="12599">
                  <c:v>5.1937890624992002</c:v>
                </c:pt>
                <c:pt idx="12600">
                  <c:v>5.1941296875007996</c:v>
                </c:pt>
                <c:pt idx="12601">
                  <c:v>5.1942812500000004</c:v>
                </c:pt>
                <c:pt idx="12602">
                  <c:v>5.1946453124992003</c:v>
                </c:pt>
                <c:pt idx="12603">
                  <c:v>5.1949843750016003</c:v>
                </c:pt>
                <c:pt idx="12604">
                  <c:v>5.1953156250016006</c:v>
                </c:pt>
                <c:pt idx="12605">
                  <c:v>5.1957353124992007</c:v>
                </c:pt>
                <c:pt idx="12606">
                  <c:v>5.1961390624992001</c:v>
                </c:pt>
                <c:pt idx="12607">
                  <c:v>5.1965306250016008</c:v>
                </c:pt>
                <c:pt idx="12608">
                  <c:v>5.1969040624992004</c:v>
                </c:pt>
                <c:pt idx="12609">
                  <c:v>5.1971524999999996</c:v>
                </c:pt>
                <c:pt idx="12610">
                  <c:v>5.1967625000000002</c:v>
                </c:pt>
                <c:pt idx="12611">
                  <c:v>5.1962925000000002</c:v>
                </c:pt>
                <c:pt idx="12612">
                  <c:v>5.1958337500000003</c:v>
                </c:pt>
                <c:pt idx="12613">
                  <c:v>5.1953143750016002</c:v>
                </c:pt>
                <c:pt idx="12614">
                  <c:v>5.1947365624992008</c:v>
                </c:pt>
                <c:pt idx="12615">
                  <c:v>5.1943009375007998</c:v>
                </c:pt>
                <c:pt idx="12616">
                  <c:v>5.1939228124992001</c:v>
                </c:pt>
                <c:pt idx="12617">
                  <c:v>5.1935796875007991</c:v>
                </c:pt>
                <c:pt idx="12618">
                  <c:v>5.1938065624992005</c:v>
                </c:pt>
                <c:pt idx="12619">
                  <c:v>5.1941968750016008</c:v>
                </c:pt>
                <c:pt idx="12620">
                  <c:v>5.1944121875007996</c:v>
                </c:pt>
                <c:pt idx="12621">
                  <c:v>5.1947784375007995</c:v>
                </c:pt>
                <c:pt idx="12622">
                  <c:v>5.1951806250016004</c:v>
                </c:pt>
                <c:pt idx="12623">
                  <c:v>5.1955109375007993</c:v>
                </c:pt>
                <c:pt idx="12624">
                  <c:v>5.1958540624992002</c:v>
                </c:pt>
                <c:pt idx="12625">
                  <c:v>5.1962306250016006</c:v>
                </c:pt>
                <c:pt idx="12626">
                  <c:v>5.1966509375007996</c:v>
                </c:pt>
                <c:pt idx="12627">
                  <c:v>5.1963631250016009</c:v>
                </c:pt>
                <c:pt idx="12628">
                  <c:v>5.1960300000000004</c:v>
                </c:pt>
                <c:pt idx="12629">
                  <c:v>5.1960246875007998</c:v>
                </c:pt>
                <c:pt idx="12630">
                  <c:v>5.1963600000000003</c:v>
                </c:pt>
                <c:pt idx="12631">
                  <c:v>5.1959534375007994</c:v>
                </c:pt>
                <c:pt idx="12632">
                  <c:v>5.1955999999999998</c:v>
                </c:pt>
                <c:pt idx="12633">
                  <c:v>5.1951962500000004</c:v>
                </c:pt>
                <c:pt idx="12634">
                  <c:v>5.1947940624992004</c:v>
                </c:pt>
                <c:pt idx="12635">
                  <c:v>5.1944318750016008</c:v>
                </c:pt>
                <c:pt idx="12636">
                  <c:v>5.1940828124992002</c:v>
                </c:pt>
                <c:pt idx="12637">
                  <c:v>5.1937121875007994</c:v>
                </c:pt>
                <c:pt idx="12638">
                  <c:v>5.1933543750016007</c:v>
                </c:pt>
                <c:pt idx="12639">
                  <c:v>5.1933496875007998</c:v>
                </c:pt>
                <c:pt idx="12640">
                  <c:v>5.1934209375007994</c:v>
                </c:pt>
                <c:pt idx="12641">
                  <c:v>5.1931390624992009</c:v>
                </c:pt>
                <c:pt idx="12642">
                  <c:v>5.1935621875007998</c:v>
                </c:pt>
                <c:pt idx="12643">
                  <c:v>5.1940053124992005</c:v>
                </c:pt>
                <c:pt idx="12644">
                  <c:v>5.1945246875007998</c:v>
                </c:pt>
                <c:pt idx="12645">
                  <c:v>5.1948949999999998</c:v>
                </c:pt>
                <c:pt idx="12646">
                  <c:v>5.1953465624992008</c:v>
                </c:pt>
                <c:pt idx="12647">
                  <c:v>5.1952871875007993</c:v>
                </c:pt>
                <c:pt idx="12648">
                  <c:v>5.1951237499999996</c:v>
                </c:pt>
                <c:pt idx="12649">
                  <c:v>5.1954746875007993</c:v>
                </c:pt>
                <c:pt idx="12650">
                  <c:v>5.1958293750016002</c:v>
                </c:pt>
                <c:pt idx="12651">
                  <c:v>5.1961640624992009</c:v>
                </c:pt>
                <c:pt idx="12652">
                  <c:v>5.1965890624992008</c:v>
                </c:pt>
                <c:pt idx="12653">
                  <c:v>5.19706125</c:v>
                </c:pt>
                <c:pt idx="12654">
                  <c:v>5.1974125000000004</c:v>
                </c:pt>
                <c:pt idx="12655">
                  <c:v>5.1977643750016007</c:v>
                </c:pt>
                <c:pt idx="12656">
                  <c:v>5.1981237499999997</c:v>
                </c:pt>
                <c:pt idx="12657">
                  <c:v>5.1977609375007994</c:v>
                </c:pt>
                <c:pt idx="12658">
                  <c:v>5.197345625001601</c:v>
                </c:pt>
                <c:pt idx="12659">
                  <c:v>5.1967456250016006</c:v>
                </c:pt>
                <c:pt idx="12660">
                  <c:v>5.1964156250016007</c:v>
                </c:pt>
                <c:pt idx="12661">
                  <c:v>5.1958715624992005</c:v>
                </c:pt>
                <c:pt idx="12662">
                  <c:v>5.1954587500000002</c:v>
                </c:pt>
                <c:pt idx="12663">
                  <c:v>5.1950221875007996</c:v>
                </c:pt>
                <c:pt idx="12664">
                  <c:v>5.1949449999999997</c:v>
                </c:pt>
                <c:pt idx="12665">
                  <c:v>5.1952724999999997</c:v>
                </c:pt>
                <c:pt idx="12666">
                  <c:v>5.1956156250016008</c:v>
                </c:pt>
                <c:pt idx="12667">
                  <c:v>5.1959703124992007</c:v>
                </c:pt>
                <c:pt idx="12668">
                  <c:v>5.1962012499999997</c:v>
                </c:pt>
                <c:pt idx="12669">
                  <c:v>5.1957287499999998</c:v>
                </c:pt>
                <c:pt idx="12670">
                  <c:v>5.1952753124992004</c:v>
                </c:pt>
                <c:pt idx="12671">
                  <c:v>5.1948471875007991</c:v>
                </c:pt>
                <c:pt idx="12672">
                  <c:v>5.1944262500000002</c:v>
                </c:pt>
                <c:pt idx="12673">
                  <c:v>5.1941003124992005</c:v>
                </c:pt>
                <c:pt idx="12674">
                  <c:v>5.1937600000000002</c:v>
                </c:pt>
                <c:pt idx="12675">
                  <c:v>5.1934137500000004</c:v>
                </c:pt>
                <c:pt idx="12676">
                  <c:v>5.1937128124992009</c:v>
                </c:pt>
                <c:pt idx="12677">
                  <c:v>5.1937681250016006</c:v>
                </c:pt>
                <c:pt idx="12678">
                  <c:v>5.1934159375007996</c:v>
                </c:pt>
                <c:pt idx="12679">
                  <c:v>5.1931418750016007</c:v>
                </c:pt>
                <c:pt idx="12680">
                  <c:v>5.1927750000000001</c:v>
                </c:pt>
                <c:pt idx="12681">
                  <c:v>5.1924234375007998</c:v>
                </c:pt>
                <c:pt idx="12682">
                  <c:v>5.1920612500000001</c:v>
                </c:pt>
                <c:pt idx="12683">
                  <c:v>5.1916337500000003</c:v>
                </c:pt>
                <c:pt idx="12684">
                  <c:v>5.1912418750016007</c:v>
                </c:pt>
                <c:pt idx="12685">
                  <c:v>5.1908518750016004</c:v>
                </c:pt>
                <c:pt idx="12686">
                  <c:v>5.1904899999999996</c:v>
                </c:pt>
                <c:pt idx="12687">
                  <c:v>5.1901184375007992</c:v>
                </c:pt>
                <c:pt idx="12688">
                  <c:v>5.1902696875007992</c:v>
                </c:pt>
                <c:pt idx="12689">
                  <c:v>5.1906221875007992</c:v>
                </c:pt>
                <c:pt idx="12690">
                  <c:v>5.1909681250016009</c:v>
                </c:pt>
                <c:pt idx="12691">
                  <c:v>5.1913015624992003</c:v>
                </c:pt>
                <c:pt idx="12692">
                  <c:v>5.1917096875007998</c:v>
                </c:pt>
                <c:pt idx="12693">
                  <c:v>5.1921659375007998</c:v>
                </c:pt>
                <c:pt idx="12694">
                  <c:v>5.1925503124992005</c:v>
                </c:pt>
                <c:pt idx="12695">
                  <c:v>5.1929734375007994</c:v>
                </c:pt>
                <c:pt idx="12696">
                  <c:v>5.1933678124992007</c:v>
                </c:pt>
                <c:pt idx="12697">
                  <c:v>5.1938956250016002</c:v>
                </c:pt>
                <c:pt idx="12698">
                  <c:v>5.1942881250016004</c:v>
                </c:pt>
                <c:pt idx="12699">
                  <c:v>5.1946109375007996</c:v>
                </c:pt>
                <c:pt idx="12700">
                  <c:v>5.1949618750016002</c:v>
                </c:pt>
                <c:pt idx="12701">
                  <c:v>5.1954031250016008</c:v>
                </c:pt>
                <c:pt idx="12702">
                  <c:v>5.1957231250016003</c:v>
                </c:pt>
                <c:pt idx="12703">
                  <c:v>5.1958693750016005</c:v>
                </c:pt>
                <c:pt idx="12704">
                  <c:v>5.1954546875007992</c:v>
                </c:pt>
                <c:pt idx="12705">
                  <c:v>5.1950212499999999</c:v>
                </c:pt>
                <c:pt idx="12706">
                  <c:v>5.1946115624992002</c:v>
                </c:pt>
                <c:pt idx="12707">
                  <c:v>5.1942187500000001</c:v>
                </c:pt>
                <c:pt idx="12708">
                  <c:v>5.1938484375007992</c:v>
                </c:pt>
                <c:pt idx="12709">
                  <c:v>5.1934025000000004</c:v>
                </c:pt>
                <c:pt idx="12710">
                  <c:v>5.1929693750016002</c:v>
                </c:pt>
                <c:pt idx="12711">
                  <c:v>5.1926356250016008</c:v>
                </c:pt>
                <c:pt idx="12712">
                  <c:v>5.1927993750016004</c:v>
                </c:pt>
                <c:pt idx="12713">
                  <c:v>5.1931421875007997</c:v>
                </c:pt>
                <c:pt idx="12714">
                  <c:v>5.1934834375007997</c:v>
                </c:pt>
                <c:pt idx="12715">
                  <c:v>5.1938681250016003</c:v>
                </c:pt>
                <c:pt idx="12716">
                  <c:v>5.1942596875007991</c:v>
                </c:pt>
                <c:pt idx="12717">
                  <c:v>5.1938765624992005</c:v>
                </c:pt>
                <c:pt idx="12718">
                  <c:v>5.194203125001601</c:v>
                </c:pt>
                <c:pt idx="12719">
                  <c:v>5.1945471875007998</c:v>
                </c:pt>
                <c:pt idx="12720">
                  <c:v>5.1949649999999998</c:v>
                </c:pt>
                <c:pt idx="12721">
                  <c:v>5.1953165624992002</c:v>
                </c:pt>
                <c:pt idx="12722">
                  <c:v>5.1957368750016002</c:v>
                </c:pt>
                <c:pt idx="12723">
                  <c:v>5.1961478124992002</c:v>
                </c:pt>
                <c:pt idx="12724">
                  <c:v>5.1957753124992001</c:v>
                </c:pt>
                <c:pt idx="12725">
                  <c:v>5.1953484375007992</c:v>
                </c:pt>
                <c:pt idx="12726">
                  <c:v>5.1948143750016005</c:v>
                </c:pt>
                <c:pt idx="12727">
                  <c:v>5.1943490624992004</c:v>
                </c:pt>
                <c:pt idx="12728">
                  <c:v>5.1939228124992001</c:v>
                </c:pt>
                <c:pt idx="12729">
                  <c:v>5.1935693750016005</c:v>
                </c:pt>
                <c:pt idx="12730">
                  <c:v>5.19321375</c:v>
                </c:pt>
                <c:pt idx="12731">
                  <c:v>5.1928859375007992</c:v>
                </c:pt>
                <c:pt idx="12732">
                  <c:v>5.1924321875007999</c:v>
                </c:pt>
                <c:pt idx="12733">
                  <c:v>5.1917968750016001</c:v>
                </c:pt>
                <c:pt idx="12734">
                  <c:v>5.1913793750016008</c:v>
                </c:pt>
                <c:pt idx="12735">
                  <c:v>5.1909834375007993</c:v>
                </c:pt>
                <c:pt idx="12736">
                  <c:v>5.1905221875007994</c:v>
                </c:pt>
                <c:pt idx="12737">
                  <c:v>5.1901225000000002</c:v>
                </c:pt>
                <c:pt idx="12738">
                  <c:v>5.1897774999999999</c:v>
                </c:pt>
                <c:pt idx="12739">
                  <c:v>5.1892853124992007</c:v>
                </c:pt>
                <c:pt idx="12740">
                  <c:v>5.188911875001601</c:v>
                </c:pt>
                <c:pt idx="12741">
                  <c:v>5.1887962500000002</c:v>
                </c:pt>
                <c:pt idx="12742">
                  <c:v>5.1886668750016005</c:v>
                </c:pt>
                <c:pt idx="12743">
                  <c:v>5.1889971875007994</c:v>
                </c:pt>
                <c:pt idx="12744">
                  <c:v>5.1894318750016009</c:v>
                </c:pt>
                <c:pt idx="12745">
                  <c:v>5.1897559375007996</c:v>
                </c:pt>
                <c:pt idx="12746">
                  <c:v>5.1899350000000002</c:v>
                </c:pt>
                <c:pt idx="12747">
                  <c:v>5.1903421875007991</c:v>
                </c:pt>
                <c:pt idx="12748">
                  <c:v>5.1906746875007999</c:v>
                </c:pt>
                <c:pt idx="12749">
                  <c:v>5.1911378124992007</c:v>
                </c:pt>
                <c:pt idx="12750">
                  <c:v>5.1914596875007994</c:v>
                </c:pt>
                <c:pt idx="12751">
                  <c:v>5.1918800000000003</c:v>
                </c:pt>
                <c:pt idx="12752">
                  <c:v>5.1923334375007997</c:v>
                </c:pt>
                <c:pt idx="12753">
                  <c:v>5.1927590624992002</c:v>
                </c:pt>
                <c:pt idx="12754">
                  <c:v>5.1931368750016009</c:v>
                </c:pt>
                <c:pt idx="12755">
                  <c:v>5.1934721875007996</c:v>
                </c:pt>
                <c:pt idx="12756">
                  <c:v>5.1935387500000001</c:v>
                </c:pt>
                <c:pt idx="12757">
                  <c:v>5.1931346875007991</c:v>
                </c:pt>
                <c:pt idx="12758">
                  <c:v>5.1925974999999998</c:v>
                </c:pt>
                <c:pt idx="12759">
                  <c:v>5.1920390624992008</c:v>
                </c:pt>
                <c:pt idx="12760">
                  <c:v>5.1914143750016004</c:v>
                </c:pt>
                <c:pt idx="12761">
                  <c:v>5.1910793750016007</c:v>
                </c:pt>
                <c:pt idx="12762">
                  <c:v>5.1906699999999999</c:v>
                </c:pt>
                <c:pt idx="12763">
                  <c:v>5.1903159375007997</c:v>
                </c:pt>
                <c:pt idx="12764">
                  <c:v>5.1899253124992004</c:v>
                </c:pt>
                <c:pt idx="12765">
                  <c:v>5.1895593750016005</c:v>
                </c:pt>
                <c:pt idx="12766">
                  <c:v>5.1892309375007999</c:v>
                </c:pt>
                <c:pt idx="12767">
                  <c:v>5.1887449999999999</c:v>
                </c:pt>
                <c:pt idx="12768">
                  <c:v>5.1882653124992002</c:v>
                </c:pt>
                <c:pt idx="12769">
                  <c:v>5.1878346875007999</c:v>
                </c:pt>
                <c:pt idx="12770">
                  <c:v>5.1873528124992001</c:v>
                </c:pt>
                <c:pt idx="12771">
                  <c:v>5.1869981250016002</c:v>
                </c:pt>
                <c:pt idx="12772">
                  <c:v>5.1863215624992005</c:v>
                </c:pt>
                <c:pt idx="12773">
                  <c:v>5.1859118750016009</c:v>
                </c:pt>
                <c:pt idx="12774">
                  <c:v>5.1855431250016002</c:v>
                </c:pt>
                <c:pt idx="12775">
                  <c:v>5.1851734375007998</c:v>
                </c:pt>
                <c:pt idx="12776">
                  <c:v>5.1851915624992007</c:v>
                </c:pt>
                <c:pt idx="12777">
                  <c:v>5.1855693750016005</c:v>
                </c:pt>
                <c:pt idx="12778">
                  <c:v>5.1858025000000003</c:v>
                </c:pt>
                <c:pt idx="12779">
                  <c:v>5.1856831250016002</c:v>
                </c:pt>
                <c:pt idx="12780">
                  <c:v>5.18601125</c:v>
                </c:pt>
                <c:pt idx="12781">
                  <c:v>5.1863403124992002</c:v>
                </c:pt>
                <c:pt idx="12782">
                  <c:v>5.1866962499999998</c:v>
                </c:pt>
                <c:pt idx="12783">
                  <c:v>5.1870728124992009</c:v>
                </c:pt>
                <c:pt idx="12784">
                  <c:v>5.1874484375007999</c:v>
                </c:pt>
                <c:pt idx="12785">
                  <c:v>5.1878271875007993</c:v>
                </c:pt>
                <c:pt idx="12786">
                  <c:v>5.1882031250016007</c:v>
                </c:pt>
                <c:pt idx="12787">
                  <c:v>5.1886200000000002</c:v>
                </c:pt>
                <c:pt idx="12788">
                  <c:v>5.1890653124992001</c:v>
                </c:pt>
                <c:pt idx="12789">
                  <c:v>5.1894400000000003</c:v>
                </c:pt>
                <c:pt idx="12790">
                  <c:v>5.1897606250016004</c:v>
                </c:pt>
                <c:pt idx="12791">
                  <c:v>5.1901156250016003</c:v>
                </c:pt>
                <c:pt idx="12792">
                  <c:v>5.1904453124992003</c:v>
                </c:pt>
                <c:pt idx="12793">
                  <c:v>5.1907899999999998</c:v>
                </c:pt>
                <c:pt idx="12794">
                  <c:v>5.1910612499999997</c:v>
                </c:pt>
                <c:pt idx="12795">
                  <c:v>5.1912812500000003</c:v>
                </c:pt>
                <c:pt idx="12796">
                  <c:v>5.1912193750016007</c:v>
                </c:pt>
                <c:pt idx="12797">
                  <c:v>5.1908293750016004</c:v>
                </c:pt>
                <c:pt idx="12798">
                  <c:v>5.1910059375007993</c:v>
                </c:pt>
                <c:pt idx="12799">
                  <c:v>5.1905859375007992</c:v>
                </c:pt>
                <c:pt idx="12800">
                  <c:v>5.1899924999999998</c:v>
                </c:pt>
                <c:pt idx="12801">
                  <c:v>5.1896256250016002</c:v>
                </c:pt>
                <c:pt idx="12802">
                  <c:v>5.1892006250016003</c:v>
                </c:pt>
                <c:pt idx="12803">
                  <c:v>5.1887993750016008</c:v>
                </c:pt>
                <c:pt idx="12804">
                  <c:v>5.1882774999999999</c:v>
                </c:pt>
                <c:pt idx="12805">
                  <c:v>5.1878534375007996</c:v>
                </c:pt>
                <c:pt idx="12806">
                  <c:v>5.1873618750016002</c:v>
                </c:pt>
                <c:pt idx="12807">
                  <c:v>5.1869581250016008</c:v>
                </c:pt>
                <c:pt idx="12808">
                  <c:v>5.18649</c:v>
                </c:pt>
                <c:pt idx="12809">
                  <c:v>5.1860684375007997</c:v>
                </c:pt>
                <c:pt idx="12810">
                  <c:v>5.1857178124992007</c:v>
                </c:pt>
                <c:pt idx="12811">
                  <c:v>5.1852131250016003</c:v>
                </c:pt>
                <c:pt idx="12812">
                  <c:v>5.1848653124992001</c:v>
                </c:pt>
                <c:pt idx="12813">
                  <c:v>5.184524375001601</c:v>
                </c:pt>
                <c:pt idx="12814">
                  <c:v>5.1841734375007995</c:v>
                </c:pt>
                <c:pt idx="12815">
                  <c:v>5.1838325000000003</c:v>
                </c:pt>
                <c:pt idx="12816">
                  <c:v>5.1834431250016006</c:v>
                </c:pt>
                <c:pt idx="12817">
                  <c:v>5.1830990624992008</c:v>
                </c:pt>
                <c:pt idx="12818">
                  <c:v>5.1830856250016009</c:v>
                </c:pt>
                <c:pt idx="12819">
                  <c:v>5.1832306250016007</c:v>
                </c:pt>
                <c:pt idx="12820">
                  <c:v>5.1836165624992008</c:v>
                </c:pt>
                <c:pt idx="12821">
                  <c:v>5.1841071875007998</c:v>
                </c:pt>
                <c:pt idx="12822">
                  <c:v>5.1845096875007997</c:v>
                </c:pt>
                <c:pt idx="12823">
                  <c:v>5.1848403124992002</c:v>
                </c:pt>
                <c:pt idx="12824">
                  <c:v>5.1851790624992002</c:v>
                </c:pt>
                <c:pt idx="12825">
                  <c:v>5.1855940624992005</c:v>
                </c:pt>
                <c:pt idx="12826">
                  <c:v>5.1859656250016002</c:v>
                </c:pt>
                <c:pt idx="12827">
                  <c:v>5.1863256250016008</c:v>
                </c:pt>
                <c:pt idx="12828">
                  <c:v>5.1866693750016006</c:v>
                </c:pt>
                <c:pt idx="12829">
                  <c:v>5.1870815624992002</c:v>
                </c:pt>
                <c:pt idx="12830">
                  <c:v>5.1874493750016004</c:v>
                </c:pt>
                <c:pt idx="12831">
                  <c:v>5.1878065624992002</c:v>
                </c:pt>
                <c:pt idx="12832">
                  <c:v>5.1881718750016006</c:v>
                </c:pt>
                <c:pt idx="12833">
                  <c:v>5.1878115624992009</c:v>
                </c:pt>
                <c:pt idx="12834">
                  <c:v>5.1874806250016006</c:v>
                </c:pt>
                <c:pt idx="12835">
                  <c:v>5.1870478124992001</c:v>
                </c:pt>
                <c:pt idx="12836">
                  <c:v>5.1871096875007998</c:v>
                </c:pt>
                <c:pt idx="12837">
                  <c:v>5.1874418750016007</c:v>
                </c:pt>
                <c:pt idx="12838">
                  <c:v>5.1877896875007998</c:v>
                </c:pt>
                <c:pt idx="12839">
                  <c:v>5.1881840624992002</c:v>
                </c:pt>
                <c:pt idx="12840">
                  <c:v>5.1885137500000003</c:v>
                </c:pt>
                <c:pt idx="12841">
                  <c:v>5.1884356250016008</c:v>
                </c:pt>
                <c:pt idx="12842">
                  <c:v>5.1888378124992007</c:v>
                </c:pt>
                <c:pt idx="12843">
                  <c:v>5.1891928124992006</c:v>
                </c:pt>
                <c:pt idx="12844">
                  <c:v>5.1896587500000004</c:v>
                </c:pt>
                <c:pt idx="12845">
                  <c:v>5.1899890624992002</c:v>
                </c:pt>
                <c:pt idx="12846">
                  <c:v>5.1903918750016009</c:v>
                </c:pt>
                <c:pt idx="12847">
                  <c:v>5.1907243750016008</c:v>
                </c:pt>
                <c:pt idx="12848">
                  <c:v>5.1910521875007998</c:v>
                </c:pt>
                <c:pt idx="12849">
                  <c:v>5.1906653124992008</c:v>
                </c:pt>
                <c:pt idx="12850">
                  <c:v>5.1901165624992007</c:v>
                </c:pt>
                <c:pt idx="12851">
                  <c:v>5.1895031250016004</c:v>
                </c:pt>
                <c:pt idx="12852">
                  <c:v>5.1891734375007994</c:v>
                </c:pt>
                <c:pt idx="12853">
                  <c:v>5.1886243750016003</c:v>
                </c:pt>
                <c:pt idx="12854">
                  <c:v>5.1882071875007991</c:v>
                </c:pt>
                <c:pt idx="12855">
                  <c:v>5.1878721875007994</c:v>
                </c:pt>
                <c:pt idx="12856">
                  <c:v>5.1874646875007997</c:v>
                </c:pt>
                <c:pt idx="12857">
                  <c:v>5.1870874999999996</c:v>
                </c:pt>
                <c:pt idx="12858">
                  <c:v>5.1866465624992006</c:v>
                </c:pt>
                <c:pt idx="12859">
                  <c:v>5.1861856250016007</c:v>
                </c:pt>
                <c:pt idx="12860">
                  <c:v>5.1857334375007991</c:v>
                </c:pt>
                <c:pt idx="12861">
                  <c:v>5.1853187500000004</c:v>
                </c:pt>
                <c:pt idx="12862">
                  <c:v>5.1848953124992008</c:v>
                </c:pt>
                <c:pt idx="12863">
                  <c:v>5.1844293750016002</c:v>
                </c:pt>
                <c:pt idx="12864">
                  <c:v>5.1840540624992002</c:v>
                </c:pt>
                <c:pt idx="12865">
                  <c:v>5.1837153124992001</c:v>
                </c:pt>
                <c:pt idx="12866">
                  <c:v>5.1833809375007993</c:v>
                </c:pt>
                <c:pt idx="12867">
                  <c:v>5.1832025000000002</c:v>
                </c:pt>
                <c:pt idx="12868">
                  <c:v>5.1832353124992006</c:v>
                </c:pt>
                <c:pt idx="12869">
                  <c:v>5.1836856250016004</c:v>
                </c:pt>
                <c:pt idx="12870">
                  <c:v>5.1841375000000003</c:v>
                </c:pt>
                <c:pt idx="12871">
                  <c:v>5.1845121875007996</c:v>
                </c:pt>
                <c:pt idx="12872">
                  <c:v>5.1848759375007996</c:v>
                </c:pt>
                <c:pt idx="12873">
                  <c:v>5.1853109375007991</c:v>
                </c:pt>
                <c:pt idx="12874">
                  <c:v>5.1857274999999996</c:v>
                </c:pt>
                <c:pt idx="12875">
                  <c:v>5.1860578124992003</c:v>
                </c:pt>
                <c:pt idx="12876">
                  <c:v>5.1864024999999998</c:v>
                </c:pt>
                <c:pt idx="12877">
                  <c:v>5.1868056250016004</c:v>
                </c:pt>
                <c:pt idx="12878">
                  <c:v>5.1871565624992009</c:v>
                </c:pt>
                <c:pt idx="12879">
                  <c:v>5.1875337500000001</c:v>
                </c:pt>
                <c:pt idx="12880">
                  <c:v>5.1878859375007993</c:v>
                </c:pt>
                <c:pt idx="12881">
                  <c:v>5.1882609375007993</c:v>
                </c:pt>
                <c:pt idx="12882">
                  <c:v>5.1886384375007992</c:v>
                </c:pt>
                <c:pt idx="12883">
                  <c:v>5.1890143750016007</c:v>
                </c:pt>
                <c:pt idx="12884">
                  <c:v>5.1886843750016007</c:v>
                </c:pt>
                <c:pt idx="12885">
                  <c:v>5.1882556250016005</c:v>
                </c:pt>
                <c:pt idx="12886">
                  <c:v>5.1881490624992006</c:v>
                </c:pt>
                <c:pt idx="12887">
                  <c:v>5.1880790624992006</c:v>
                </c:pt>
                <c:pt idx="12888">
                  <c:v>5.1877287499999998</c:v>
                </c:pt>
                <c:pt idx="12889">
                  <c:v>5.1873165624992001</c:v>
                </c:pt>
                <c:pt idx="12890">
                  <c:v>5.1869165624992002</c:v>
                </c:pt>
                <c:pt idx="12891">
                  <c:v>5.1863640624992007</c:v>
                </c:pt>
                <c:pt idx="12892">
                  <c:v>5.1856862499999998</c:v>
                </c:pt>
                <c:pt idx="12893">
                  <c:v>5.1853443750016002</c:v>
                </c:pt>
                <c:pt idx="12894">
                  <c:v>5.1849081250016003</c:v>
                </c:pt>
                <c:pt idx="12895">
                  <c:v>5.1845421875007993</c:v>
                </c:pt>
                <c:pt idx="12896">
                  <c:v>5.1841546875007998</c:v>
                </c:pt>
                <c:pt idx="12897">
                  <c:v>5.1835928124992003</c:v>
                </c:pt>
                <c:pt idx="12898">
                  <c:v>5.1831693750016008</c:v>
                </c:pt>
                <c:pt idx="12899">
                  <c:v>5.1828253124992001</c:v>
                </c:pt>
                <c:pt idx="12900">
                  <c:v>5.1826334375007992</c:v>
                </c:pt>
                <c:pt idx="12901">
                  <c:v>5.1829203124992009</c:v>
                </c:pt>
                <c:pt idx="12902">
                  <c:v>5.1825159375007992</c:v>
                </c:pt>
                <c:pt idx="12903">
                  <c:v>5.1821518750016002</c:v>
                </c:pt>
                <c:pt idx="12904">
                  <c:v>5.1822778124992004</c:v>
                </c:pt>
                <c:pt idx="12905">
                  <c:v>5.1827087499999998</c:v>
                </c:pt>
                <c:pt idx="12906">
                  <c:v>5.183058125001601</c:v>
                </c:pt>
                <c:pt idx="12907">
                  <c:v>5.1831578124992008</c:v>
                </c:pt>
                <c:pt idx="12908">
                  <c:v>5.1827653124992006</c:v>
                </c:pt>
                <c:pt idx="12909">
                  <c:v>5.1824384375007995</c:v>
                </c:pt>
                <c:pt idx="12910">
                  <c:v>5.1826962500000002</c:v>
                </c:pt>
                <c:pt idx="12911">
                  <c:v>5.1830268750016009</c:v>
                </c:pt>
                <c:pt idx="12912">
                  <c:v>5.183410625001601</c:v>
                </c:pt>
                <c:pt idx="12913">
                  <c:v>5.1837387499999998</c:v>
                </c:pt>
                <c:pt idx="12914">
                  <c:v>5.1835312499999997</c:v>
                </c:pt>
                <c:pt idx="12915">
                  <c:v>5.1839637500000002</c:v>
                </c:pt>
                <c:pt idx="12916">
                  <c:v>5.1839396875007999</c:v>
                </c:pt>
                <c:pt idx="12917">
                  <c:v>5.1841053124992005</c:v>
                </c:pt>
                <c:pt idx="12918">
                  <c:v>5.1842543750016006</c:v>
                </c:pt>
                <c:pt idx="12919">
                  <c:v>5.1846834375007997</c:v>
                </c:pt>
                <c:pt idx="12920">
                  <c:v>5.1850178124992006</c:v>
                </c:pt>
                <c:pt idx="12921">
                  <c:v>5.1854031250016002</c:v>
                </c:pt>
                <c:pt idx="12922">
                  <c:v>5.1857315624992006</c:v>
                </c:pt>
                <c:pt idx="12923">
                  <c:v>5.186185</c:v>
                </c:pt>
                <c:pt idx="12924">
                  <c:v>5.1865678124992005</c:v>
                </c:pt>
                <c:pt idx="12925">
                  <c:v>5.1867759375007996</c:v>
                </c:pt>
                <c:pt idx="12926">
                  <c:v>5.1871274999999999</c:v>
                </c:pt>
                <c:pt idx="12927">
                  <c:v>5.1875225</c:v>
                </c:pt>
                <c:pt idx="12928">
                  <c:v>5.1878646875007997</c:v>
                </c:pt>
                <c:pt idx="12929">
                  <c:v>5.1873740624992006</c:v>
                </c:pt>
                <c:pt idx="12930">
                  <c:v>5.1870071875007993</c:v>
                </c:pt>
                <c:pt idx="12931">
                  <c:v>5.1865853124992007</c:v>
                </c:pt>
                <c:pt idx="12932">
                  <c:v>5.1861706250016004</c:v>
                </c:pt>
                <c:pt idx="12933">
                  <c:v>5.1858218750016007</c:v>
                </c:pt>
                <c:pt idx="12934">
                  <c:v>5.18549375</c:v>
                </c:pt>
                <c:pt idx="12935">
                  <c:v>5.1851293750016003</c:v>
                </c:pt>
                <c:pt idx="12936">
                  <c:v>5.1848074999999998</c:v>
                </c:pt>
                <c:pt idx="12937">
                  <c:v>5.1843621875007999</c:v>
                </c:pt>
                <c:pt idx="12938">
                  <c:v>5.1839712499999999</c:v>
                </c:pt>
                <c:pt idx="12939">
                  <c:v>5.1835268750016006</c:v>
                </c:pt>
                <c:pt idx="12940">
                  <c:v>5.1831437500000002</c:v>
                </c:pt>
                <c:pt idx="12941">
                  <c:v>5.1828062499999996</c:v>
                </c:pt>
                <c:pt idx="12942">
                  <c:v>5.1823731250016003</c:v>
                </c:pt>
                <c:pt idx="12943">
                  <c:v>5.1820025000000003</c:v>
                </c:pt>
                <c:pt idx="12944">
                  <c:v>5.1816028124992002</c:v>
                </c:pt>
                <c:pt idx="12945">
                  <c:v>5.1812084375007998</c:v>
                </c:pt>
                <c:pt idx="12946">
                  <c:v>5.1807293750016008</c:v>
                </c:pt>
                <c:pt idx="12947">
                  <c:v>5.1802893750016006</c:v>
                </c:pt>
                <c:pt idx="12948">
                  <c:v>5.1798468750016005</c:v>
                </c:pt>
                <c:pt idx="12949">
                  <c:v>5.1795103124992004</c:v>
                </c:pt>
                <c:pt idx="12950">
                  <c:v>5.1797637500000002</c:v>
                </c:pt>
                <c:pt idx="12951">
                  <c:v>5.1801525000000002</c:v>
                </c:pt>
                <c:pt idx="12952">
                  <c:v>5.1805609375007995</c:v>
                </c:pt>
                <c:pt idx="12953">
                  <c:v>5.1810346875007998</c:v>
                </c:pt>
                <c:pt idx="12954">
                  <c:v>5.1813631250016003</c:v>
                </c:pt>
                <c:pt idx="12955">
                  <c:v>5.1817340624992001</c:v>
                </c:pt>
                <c:pt idx="12956">
                  <c:v>5.1821312500000003</c:v>
                </c:pt>
                <c:pt idx="12957">
                  <c:v>5.1826853124992009</c:v>
                </c:pt>
                <c:pt idx="12958">
                  <c:v>5.1830218750016002</c:v>
                </c:pt>
                <c:pt idx="12959">
                  <c:v>5.1834653124992007</c:v>
                </c:pt>
                <c:pt idx="12960">
                  <c:v>5.1838378124992008</c:v>
                </c:pt>
                <c:pt idx="12961">
                  <c:v>5.1842303124992002</c:v>
                </c:pt>
                <c:pt idx="12962">
                  <c:v>5.1844681250016009</c:v>
                </c:pt>
                <c:pt idx="12963">
                  <c:v>5.1844340624992009</c:v>
                </c:pt>
                <c:pt idx="12964">
                  <c:v>5.1844534375007996</c:v>
                </c:pt>
                <c:pt idx="12965">
                  <c:v>5.1847824999999998</c:v>
                </c:pt>
                <c:pt idx="12966">
                  <c:v>5.1852343750016008</c:v>
                </c:pt>
                <c:pt idx="12967">
                  <c:v>5.1855790624992002</c:v>
                </c:pt>
                <c:pt idx="12968">
                  <c:v>5.1852150000000004</c:v>
                </c:pt>
                <c:pt idx="12969">
                  <c:v>5.1847790624992003</c:v>
                </c:pt>
                <c:pt idx="12970">
                  <c:v>5.1842818750016004</c:v>
                </c:pt>
                <c:pt idx="12971">
                  <c:v>5.1838893750016002</c:v>
                </c:pt>
                <c:pt idx="12972">
                  <c:v>5.1833546875007999</c:v>
                </c:pt>
                <c:pt idx="12973">
                  <c:v>5.1827825000000001</c:v>
                </c:pt>
                <c:pt idx="12974">
                  <c:v>5.1822015624992002</c:v>
                </c:pt>
                <c:pt idx="12975">
                  <c:v>5.1817828124992005</c:v>
                </c:pt>
                <c:pt idx="12976">
                  <c:v>5.1813684375007991</c:v>
                </c:pt>
                <c:pt idx="12977">
                  <c:v>5.1810190624992005</c:v>
                </c:pt>
                <c:pt idx="12978">
                  <c:v>5.1806796875007999</c:v>
                </c:pt>
                <c:pt idx="12979">
                  <c:v>5.1803059375007994</c:v>
                </c:pt>
                <c:pt idx="12980">
                  <c:v>5.1798834375007994</c:v>
                </c:pt>
                <c:pt idx="12981">
                  <c:v>5.1799262500000003</c:v>
                </c:pt>
                <c:pt idx="12982">
                  <c:v>5.1803359375007991</c:v>
                </c:pt>
                <c:pt idx="12983">
                  <c:v>5.1808134375007997</c:v>
                </c:pt>
                <c:pt idx="12984">
                  <c:v>5.1812718750016007</c:v>
                </c:pt>
                <c:pt idx="12985">
                  <c:v>5.1812618750016002</c:v>
                </c:pt>
                <c:pt idx="12986">
                  <c:v>5.1809012499999998</c:v>
                </c:pt>
                <c:pt idx="12987">
                  <c:v>5.1809353124992006</c:v>
                </c:pt>
                <c:pt idx="12988">
                  <c:v>5.1812665624992009</c:v>
                </c:pt>
                <c:pt idx="12989">
                  <c:v>5.1816009375007992</c:v>
                </c:pt>
                <c:pt idx="12990">
                  <c:v>5.1819515624992007</c:v>
                </c:pt>
                <c:pt idx="12991">
                  <c:v>5.1823062499999999</c:v>
                </c:pt>
                <c:pt idx="12992">
                  <c:v>5.1827456250016004</c:v>
                </c:pt>
                <c:pt idx="12993">
                  <c:v>5.1831456250016004</c:v>
                </c:pt>
                <c:pt idx="12994">
                  <c:v>5.1835259375007992</c:v>
                </c:pt>
                <c:pt idx="12995">
                  <c:v>5.1839124999999999</c:v>
                </c:pt>
                <c:pt idx="12996">
                  <c:v>5.1842378124992008</c:v>
                </c:pt>
                <c:pt idx="12997">
                  <c:v>5.1843015624992006</c:v>
                </c:pt>
                <c:pt idx="12998">
                  <c:v>5.1843243750016006</c:v>
                </c:pt>
                <c:pt idx="12999">
                  <c:v>5.1839321875007993</c:v>
                </c:pt>
                <c:pt idx="13000">
                  <c:v>5.1842234375007994</c:v>
                </c:pt>
                <c:pt idx="13001">
                  <c:v>5.1846034375007992</c:v>
                </c:pt>
                <c:pt idx="13002">
                  <c:v>5.1847362500000003</c:v>
                </c:pt>
                <c:pt idx="13003">
                  <c:v>5.1843228124992002</c:v>
                </c:pt>
                <c:pt idx="13004">
                  <c:v>5.1839768750016004</c:v>
                </c:pt>
                <c:pt idx="13005">
                  <c:v>5.1833428124992009</c:v>
                </c:pt>
                <c:pt idx="13006">
                  <c:v>5.1826728124992005</c:v>
                </c:pt>
                <c:pt idx="13007">
                  <c:v>5.1822778124992004</c:v>
                </c:pt>
                <c:pt idx="13008">
                  <c:v>5.1819109375007999</c:v>
                </c:pt>
                <c:pt idx="13009">
                  <c:v>5.1815274999999996</c:v>
                </c:pt>
                <c:pt idx="13010">
                  <c:v>5.1811518750016008</c:v>
                </c:pt>
                <c:pt idx="13011">
                  <c:v>5.1807712500000003</c:v>
                </c:pt>
                <c:pt idx="13012">
                  <c:v>5.1801059375007998</c:v>
                </c:pt>
                <c:pt idx="13013">
                  <c:v>5.1797659375007994</c:v>
                </c:pt>
                <c:pt idx="13014">
                  <c:v>5.1793696875007997</c:v>
                </c:pt>
                <c:pt idx="13015">
                  <c:v>5.1790403124992004</c:v>
                </c:pt>
                <c:pt idx="13016">
                  <c:v>5.1786984375007998</c:v>
                </c:pt>
                <c:pt idx="13017">
                  <c:v>5.1781371875007993</c:v>
                </c:pt>
                <c:pt idx="13018">
                  <c:v>5.1774968750016006</c:v>
                </c:pt>
                <c:pt idx="13019">
                  <c:v>5.1771228124992001</c:v>
                </c:pt>
                <c:pt idx="13020">
                  <c:v>5.1767378124992005</c:v>
                </c:pt>
                <c:pt idx="13021">
                  <c:v>5.1763743750016005</c:v>
                </c:pt>
                <c:pt idx="13022">
                  <c:v>5.1760393750016007</c:v>
                </c:pt>
                <c:pt idx="13023">
                  <c:v>5.1756712499999997</c:v>
                </c:pt>
                <c:pt idx="13024">
                  <c:v>5.1758259375007993</c:v>
                </c:pt>
                <c:pt idx="13025">
                  <c:v>5.1762678124992005</c:v>
                </c:pt>
                <c:pt idx="13026">
                  <c:v>5.1765890624992004</c:v>
                </c:pt>
                <c:pt idx="13027">
                  <c:v>5.1770112499999996</c:v>
                </c:pt>
                <c:pt idx="13028">
                  <c:v>5.1774218750016008</c:v>
                </c:pt>
                <c:pt idx="13029">
                  <c:v>5.1777765624992007</c:v>
                </c:pt>
                <c:pt idx="13030">
                  <c:v>5.1781318750016005</c:v>
                </c:pt>
                <c:pt idx="13031">
                  <c:v>5.1785899999999998</c:v>
                </c:pt>
                <c:pt idx="13032">
                  <c:v>5.1790084375007996</c:v>
                </c:pt>
                <c:pt idx="13033">
                  <c:v>5.1793337499999996</c:v>
                </c:pt>
                <c:pt idx="13034">
                  <c:v>5.1794731250016008</c:v>
                </c:pt>
                <c:pt idx="13035">
                  <c:v>5.1791425000000002</c:v>
                </c:pt>
                <c:pt idx="13036">
                  <c:v>5.1787646875007995</c:v>
                </c:pt>
                <c:pt idx="13037">
                  <c:v>5.1783725</c:v>
                </c:pt>
                <c:pt idx="13038">
                  <c:v>5.1779437499999998</c:v>
                </c:pt>
                <c:pt idx="13039">
                  <c:v>5.1775700000000002</c:v>
                </c:pt>
                <c:pt idx="13040">
                  <c:v>5.1771865624992008</c:v>
                </c:pt>
                <c:pt idx="13041">
                  <c:v>5.1768396875007996</c:v>
                </c:pt>
                <c:pt idx="13042">
                  <c:v>5.1765784375007993</c:v>
                </c:pt>
                <c:pt idx="13043">
                  <c:v>5.1762812499999997</c:v>
                </c:pt>
                <c:pt idx="13044">
                  <c:v>5.1766046875007996</c:v>
                </c:pt>
                <c:pt idx="13045">
                  <c:v>5.1770009375007993</c:v>
                </c:pt>
                <c:pt idx="13046">
                  <c:v>5.1773393750016004</c:v>
                </c:pt>
                <c:pt idx="13047">
                  <c:v>5.1776949999999999</c:v>
                </c:pt>
                <c:pt idx="13048">
                  <c:v>5.1780231250016007</c:v>
                </c:pt>
                <c:pt idx="13049">
                  <c:v>5.1783556250016005</c:v>
                </c:pt>
                <c:pt idx="13050">
                  <c:v>5.1787390624992007</c:v>
                </c:pt>
                <c:pt idx="13051">
                  <c:v>5.1787462499999997</c:v>
                </c:pt>
                <c:pt idx="13052">
                  <c:v>5.1783421875007996</c:v>
                </c:pt>
                <c:pt idx="13053">
                  <c:v>5.17786875</c:v>
                </c:pt>
                <c:pt idx="13054">
                  <c:v>5.1774643750016009</c:v>
                </c:pt>
                <c:pt idx="13055">
                  <c:v>5.1771440624992007</c:v>
                </c:pt>
                <c:pt idx="13056">
                  <c:v>5.1767403124992004</c:v>
                </c:pt>
                <c:pt idx="13057">
                  <c:v>5.176325625001601</c:v>
                </c:pt>
                <c:pt idx="13058">
                  <c:v>5.1759225000000004</c:v>
                </c:pt>
                <c:pt idx="13059">
                  <c:v>5.1761425000000001</c:v>
                </c:pt>
                <c:pt idx="13060">
                  <c:v>5.1765946875007991</c:v>
                </c:pt>
                <c:pt idx="13061">
                  <c:v>5.1770409375007995</c:v>
                </c:pt>
                <c:pt idx="13062">
                  <c:v>5.1773809375007991</c:v>
                </c:pt>
                <c:pt idx="13063">
                  <c:v>5.1777840624992004</c:v>
                </c:pt>
                <c:pt idx="13064">
                  <c:v>5.1781371875007993</c:v>
                </c:pt>
                <c:pt idx="13065">
                  <c:v>5.1785253124992003</c:v>
                </c:pt>
                <c:pt idx="13066">
                  <c:v>5.1779503124992008</c:v>
                </c:pt>
                <c:pt idx="13067">
                  <c:v>5.1775000000000002</c:v>
                </c:pt>
                <c:pt idx="13068">
                  <c:v>5.1770787499999997</c:v>
                </c:pt>
                <c:pt idx="13069">
                  <c:v>5.1766968750016007</c:v>
                </c:pt>
                <c:pt idx="13070">
                  <c:v>5.1767803124992007</c:v>
                </c:pt>
                <c:pt idx="13071">
                  <c:v>5.1772009375007997</c:v>
                </c:pt>
                <c:pt idx="13072">
                  <c:v>5.1775690624992006</c:v>
                </c:pt>
                <c:pt idx="13073">
                  <c:v>5.1774065624992005</c:v>
                </c:pt>
                <c:pt idx="13074">
                  <c:v>5.1770843750016002</c:v>
                </c:pt>
                <c:pt idx="13075">
                  <c:v>5.1769224999999999</c:v>
                </c:pt>
                <c:pt idx="13076">
                  <c:v>5.1773328124992002</c:v>
                </c:pt>
                <c:pt idx="13077">
                  <c:v>5.1777953124992004</c:v>
                </c:pt>
                <c:pt idx="13078">
                  <c:v>5.17819875</c:v>
                </c:pt>
                <c:pt idx="13079">
                  <c:v>5.1785578124992009</c:v>
                </c:pt>
                <c:pt idx="13080">
                  <c:v>5.1789081250016009</c:v>
                </c:pt>
                <c:pt idx="13081">
                  <c:v>5.1793271875007996</c:v>
                </c:pt>
                <c:pt idx="13082">
                  <c:v>5.1794265624992004</c:v>
                </c:pt>
                <c:pt idx="13083">
                  <c:v>5.1797753124992001</c:v>
                </c:pt>
                <c:pt idx="13084">
                  <c:v>5.1802240624992004</c:v>
                </c:pt>
                <c:pt idx="13085">
                  <c:v>5.1805824999999999</c:v>
                </c:pt>
                <c:pt idx="13086">
                  <c:v>5.1809115624992002</c:v>
                </c:pt>
                <c:pt idx="13087">
                  <c:v>5.1812540624992005</c:v>
                </c:pt>
                <c:pt idx="13088">
                  <c:v>5.181165</c:v>
                </c:pt>
                <c:pt idx="13089">
                  <c:v>5.1808149999999999</c:v>
                </c:pt>
                <c:pt idx="13090">
                  <c:v>5.1803459375007996</c:v>
                </c:pt>
                <c:pt idx="13091">
                  <c:v>5.1797803124992008</c:v>
                </c:pt>
                <c:pt idx="13092">
                  <c:v>5.1791781250016005</c:v>
                </c:pt>
                <c:pt idx="13093">
                  <c:v>5.1788571875007996</c:v>
                </c:pt>
                <c:pt idx="13094">
                  <c:v>5.1783256250016008</c:v>
                </c:pt>
                <c:pt idx="13095">
                  <c:v>5.1779434375007991</c:v>
                </c:pt>
                <c:pt idx="13096">
                  <c:v>5.1774943750016007</c:v>
                </c:pt>
                <c:pt idx="13097">
                  <c:v>5.1771271875007994</c:v>
                </c:pt>
                <c:pt idx="13098">
                  <c:v>5.1766890624992001</c:v>
                </c:pt>
                <c:pt idx="13099">
                  <c:v>5.1762521875007996</c:v>
                </c:pt>
                <c:pt idx="13100">
                  <c:v>5.1757515624992001</c:v>
                </c:pt>
                <c:pt idx="13101">
                  <c:v>5.1752324999999999</c:v>
                </c:pt>
                <c:pt idx="13102">
                  <c:v>5.1748128124992006</c:v>
                </c:pt>
                <c:pt idx="13103">
                  <c:v>5.1744618750016009</c:v>
                </c:pt>
                <c:pt idx="13104">
                  <c:v>5.1740009375007991</c:v>
                </c:pt>
                <c:pt idx="13105">
                  <c:v>5.173580625001601</c:v>
                </c:pt>
                <c:pt idx="13106">
                  <c:v>5.1732009375007992</c:v>
                </c:pt>
                <c:pt idx="13107">
                  <c:v>5.1727834375007991</c:v>
                </c:pt>
                <c:pt idx="13108">
                  <c:v>5.1724009375007993</c:v>
                </c:pt>
                <c:pt idx="13109">
                  <c:v>5.1718943750016004</c:v>
                </c:pt>
                <c:pt idx="13110">
                  <c:v>5.1713731250016002</c:v>
                </c:pt>
                <c:pt idx="13111">
                  <c:v>5.1708674999999999</c:v>
                </c:pt>
                <c:pt idx="13112">
                  <c:v>5.1704390624992005</c:v>
                </c:pt>
                <c:pt idx="13113">
                  <c:v>5.1699878124992003</c:v>
                </c:pt>
                <c:pt idx="13114">
                  <c:v>5.1695293750016003</c:v>
                </c:pt>
                <c:pt idx="13115">
                  <c:v>5.1694374999999999</c:v>
                </c:pt>
                <c:pt idx="13116">
                  <c:v>5.1698103124992008</c:v>
                </c:pt>
                <c:pt idx="13117">
                  <c:v>5.1701446875007999</c:v>
                </c:pt>
                <c:pt idx="13118">
                  <c:v>5.1705215624992009</c:v>
                </c:pt>
                <c:pt idx="13119">
                  <c:v>5.1708625000000001</c:v>
                </c:pt>
                <c:pt idx="13120">
                  <c:v>5.17118375</c:v>
                </c:pt>
                <c:pt idx="13121">
                  <c:v>5.1715046875007991</c:v>
                </c:pt>
                <c:pt idx="13122">
                  <c:v>5.1718656250016002</c:v>
                </c:pt>
                <c:pt idx="13123">
                  <c:v>5.1722015624992004</c:v>
                </c:pt>
                <c:pt idx="13124">
                  <c:v>5.1724971875007997</c:v>
                </c:pt>
                <c:pt idx="13125">
                  <c:v>5.1721303124992009</c:v>
                </c:pt>
                <c:pt idx="13126">
                  <c:v>5.1718053124992007</c:v>
                </c:pt>
                <c:pt idx="13127">
                  <c:v>5.1714678124992002</c:v>
                </c:pt>
                <c:pt idx="13128">
                  <c:v>5.1718243750016004</c:v>
                </c:pt>
                <c:pt idx="13129">
                  <c:v>5.1722806250016005</c:v>
                </c:pt>
                <c:pt idx="13130">
                  <c:v>5.1727512500000001</c:v>
                </c:pt>
                <c:pt idx="13131">
                  <c:v>5.1731800000000003</c:v>
                </c:pt>
                <c:pt idx="13132">
                  <c:v>5.1732618750016002</c:v>
                </c:pt>
                <c:pt idx="13133">
                  <c:v>5.1731421875007992</c:v>
                </c:pt>
                <c:pt idx="13134">
                  <c:v>5.1729143750016009</c:v>
                </c:pt>
                <c:pt idx="13135">
                  <c:v>5.1732606250016007</c:v>
                </c:pt>
                <c:pt idx="13136">
                  <c:v>5.1728178124992006</c:v>
                </c:pt>
                <c:pt idx="13137">
                  <c:v>5.1723393750016005</c:v>
                </c:pt>
                <c:pt idx="13138">
                  <c:v>5.1719190624992004</c:v>
                </c:pt>
                <c:pt idx="13139">
                  <c:v>5.1715765624992009</c:v>
                </c:pt>
                <c:pt idx="13140">
                  <c:v>5.1711418750016005</c:v>
                </c:pt>
                <c:pt idx="13141">
                  <c:v>5.1705428124992006</c:v>
                </c:pt>
                <c:pt idx="13142">
                  <c:v>5.1698878124992005</c:v>
                </c:pt>
                <c:pt idx="13143">
                  <c:v>5.1695490624992004</c:v>
                </c:pt>
                <c:pt idx="13144">
                  <c:v>5.1689631250016008</c:v>
                </c:pt>
                <c:pt idx="13145">
                  <c:v>5.16852</c:v>
                </c:pt>
                <c:pt idx="13146">
                  <c:v>5.1681978124992005</c:v>
                </c:pt>
                <c:pt idx="13147">
                  <c:v>5.1683443750016007</c:v>
                </c:pt>
                <c:pt idx="13148">
                  <c:v>5.1683556250016007</c:v>
                </c:pt>
                <c:pt idx="13149">
                  <c:v>5.1680109375007994</c:v>
                </c:pt>
                <c:pt idx="13150">
                  <c:v>5.1684168750016006</c:v>
                </c:pt>
                <c:pt idx="13151">
                  <c:v>5.1688006250016008</c:v>
                </c:pt>
                <c:pt idx="13152">
                  <c:v>5.1691756250016008</c:v>
                </c:pt>
                <c:pt idx="13153">
                  <c:v>5.1695896875007996</c:v>
                </c:pt>
                <c:pt idx="13154">
                  <c:v>5.1699981250016007</c:v>
                </c:pt>
                <c:pt idx="13155">
                  <c:v>5.1703456250016009</c:v>
                </c:pt>
                <c:pt idx="13156">
                  <c:v>5.1707143750016007</c:v>
                </c:pt>
                <c:pt idx="13157">
                  <c:v>5.171034375001601</c:v>
                </c:pt>
                <c:pt idx="13158">
                  <c:v>5.1713703124992003</c:v>
                </c:pt>
                <c:pt idx="13159">
                  <c:v>5.1717253124992002</c:v>
                </c:pt>
                <c:pt idx="13160">
                  <c:v>5.1721931250016002</c:v>
                </c:pt>
                <c:pt idx="13161">
                  <c:v>5.1725687499999999</c:v>
                </c:pt>
                <c:pt idx="13162">
                  <c:v>5.1729943750016005</c:v>
                </c:pt>
                <c:pt idx="13163">
                  <c:v>5.1733306250016007</c:v>
                </c:pt>
                <c:pt idx="13164">
                  <c:v>5.1736671875007998</c:v>
                </c:pt>
                <c:pt idx="13165">
                  <c:v>5.1741106250016005</c:v>
                </c:pt>
                <c:pt idx="13166">
                  <c:v>5.1744906250016003</c:v>
                </c:pt>
                <c:pt idx="13167">
                  <c:v>5.1748337500000003</c:v>
                </c:pt>
                <c:pt idx="13168">
                  <c:v>5.1751578124992008</c:v>
                </c:pt>
                <c:pt idx="13169">
                  <c:v>5.1751506250016002</c:v>
                </c:pt>
                <c:pt idx="13170">
                  <c:v>5.1747615624992003</c:v>
                </c:pt>
                <c:pt idx="13171">
                  <c:v>5.1744246875007995</c:v>
                </c:pt>
                <c:pt idx="13172">
                  <c:v>5.1739265624992008</c:v>
                </c:pt>
                <c:pt idx="13173">
                  <c:v>5.1735590624992005</c:v>
                </c:pt>
                <c:pt idx="13174">
                  <c:v>5.1732159375007996</c:v>
                </c:pt>
                <c:pt idx="13175">
                  <c:v>5.1728149999999999</c:v>
                </c:pt>
                <c:pt idx="13176">
                  <c:v>5.1724125000000001</c:v>
                </c:pt>
                <c:pt idx="13177">
                  <c:v>5.1718859375007993</c:v>
                </c:pt>
                <c:pt idx="13178">
                  <c:v>5.1715359375007992</c:v>
                </c:pt>
                <c:pt idx="13179">
                  <c:v>5.1709699999999996</c:v>
                </c:pt>
                <c:pt idx="13180">
                  <c:v>5.1703421875007995</c:v>
                </c:pt>
                <c:pt idx="13181">
                  <c:v>5.1697284375007992</c:v>
                </c:pt>
                <c:pt idx="13182">
                  <c:v>5.1693156250016008</c:v>
                </c:pt>
                <c:pt idx="13183">
                  <c:v>5.1689446875007992</c:v>
                </c:pt>
                <c:pt idx="13184">
                  <c:v>5.168425</c:v>
                </c:pt>
                <c:pt idx="13185">
                  <c:v>5.1678056250016002</c:v>
                </c:pt>
                <c:pt idx="13186">
                  <c:v>5.1671862500000003</c:v>
                </c:pt>
                <c:pt idx="13187">
                  <c:v>5.1668193750016007</c:v>
                </c:pt>
                <c:pt idx="13188">
                  <c:v>5.1663868750016002</c:v>
                </c:pt>
                <c:pt idx="13189">
                  <c:v>5.1659596875007994</c:v>
                </c:pt>
                <c:pt idx="13190">
                  <c:v>5.1656256250016002</c:v>
                </c:pt>
                <c:pt idx="13191">
                  <c:v>5.1650521875007991</c:v>
                </c:pt>
                <c:pt idx="13192">
                  <c:v>5.1645475000000003</c:v>
                </c:pt>
                <c:pt idx="13193">
                  <c:v>5.1639356250016002</c:v>
                </c:pt>
                <c:pt idx="13194">
                  <c:v>5.1633362500000004</c:v>
                </c:pt>
                <c:pt idx="13195">
                  <c:v>5.1629384375007996</c:v>
                </c:pt>
                <c:pt idx="13196">
                  <c:v>5.1625728124992003</c:v>
                </c:pt>
                <c:pt idx="13197">
                  <c:v>5.1622393750016009</c:v>
                </c:pt>
                <c:pt idx="13198">
                  <c:v>5.1624396875007994</c:v>
                </c:pt>
                <c:pt idx="13199">
                  <c:v>5.1628387499999997</c:v>
                </c:pt>
                <c:pt idx="13200">
                  <c:v>5.1631965624992002</c:v>
                </c:pt>
                <c:pt idx="13201">
                  <c:v>5.1636212500000003</c:v>
                </c:pt>
                <c:pt idx="13202">
                  <c:v>5.1640003124992004</c:v>
                </c:pt>
                <c:pt idx="13203">
                  <c:v>5.1644721875007997</c:v>
                </c:pt>
                <c:pt idx="13204">
                  <c:v>5.1648828124992008</c:v>
                </c:pt>
                <c:pt idx="13205">
                  <c:v>5.165216875001601</c:v>
                </c:pt>
                <c:pt idx="13206">
                  <c:v>5.1655378124992009</c:v>
                </c:pt>
                <c:pt idx="13207">
                  <c:v>5.1652131250016007</c:v>
                </c:pt>
                <c:pt idx="13208">
                  <c:v>5.1655837499999997</c:v>
                </c:pt>
                <c:pt idx="13209">
                  <c:v>5.1659356250016009</c:v>
                </c:pt>
                <c:pt idx="13210">
                  <c:v>5.1662896875007993</c:v>
                </c:pt>
                <c:pt idx="13211">
                  <c:v>5.1667171875007991</c:v>
                </c:pt>
                <c:pt idx="13212">
                  <c:v>5.1670909375007996</c:v>
                </c:pt>
                <c:pt idx="13213">
                  <c:v>5.1674203124992006</c:v>
                </c:pt>
                <c:pt idx="13214">
                  <c:v>5.1671656250016005</c:v>
                </c:pt>
                <c:pt idx="13215">
                  <c:v>5.1667818750016004</c:v>
                </c:pt>
                <c:pt idx="13216">
                  <c:v>5.1663843750016003</c:v>
                </c:pt>
                <c:pt idx="13217">
                  <c:v>5.1659921875007999</c:v>
                </c:pt>
                <c:pt idx="13218">
                  <c:v>5.1655875</c:v>
                </c:pt>
                <c:pt idx="13219">
                  <c:v>5.165239375001601</c:v>
                </c:pt>
                <c:pt idx="13220">
                  <c:v>5.1648474999999996</c:v>
                </c:pt>
                <c:pt idx="13221">
                  <c:v>5.1644918750016009</c:v>
                </c:pt>
                <c:pt idx="13222">
                  <c:v>5.1646631250016002</c:v>
                </c:pt>
                <c:pt idx="13223">
                  <c:v>5.1650340624992008</c:v>
                </c:pt>
                <c:pt idx="13224">
                  <c:v>5.1647103124992002</c:v>
                </c:pt>
                <c:pt idx="13225">
                  <c:v>5.164345</c:v>
                </c:pt>
                <c:pt idx="13226">
                  <c:v>5.1645165624992009</c:v>
                </c:pt>
                <c:pt idx="13227">
                  <c:v>5.1649062499999996</c:v>
                </c:pt>
                <c:pt idx="13228">
                  <c:v>5.1652596875007992</c:v>
                </c:pt>
                <c:pt idx="13229">
                  <c:v>5.1656431250016004</c:v>
                </c:pt>
                <c:pt idx="13230">
                  <c:v>5.1660325</c:v>
                </c:pt>
                <c:pt idx="13231">
                  <c:v>5.1664178124992004</c:v>
                </c:pt>
                <c:pt idx="13232">
                  <c:v>5.1667446875007998</c:v>
                </c:pt>
                <c:pt idx="13233">
                  <c:v>5.16707625</c:v>
                </c:pt>
                <c:pt idx="13234">
                  <c:v>5.1674384375007998</c:v>
                </c:pt>
                <c:pt idx="13235">
                  <c:v>5.1677821875007997</c:v>
                </c:pt>
                <c:pt idx="13236">
                  <c:v>5.1681225</c:v>
                </c:pt>
                <c:pt idx="13237">
                  <c:v>5.1683478124992002</c:v>
                </c:pt>
                <c:pt idx="13238">
                  <c:v>5.1683503124992001</c:v>
                </c:pt>
                <c:pt idx="13239">
                  <c:v>5.1679950000000003</c:v>
                </c:pt>
                <c:pt idx="13240">
                  <c:v>5.1676678124992002</c:v>
                </c:pt>
                <c:pt idx="13241">
                  <c:v>5.1671943750016007</c:v>
                </c:pt>
                <c:pt idx="13242">
                  <c:v>5.1667846875007992</c:v>
                </c:pt>
                <c:pt idx="13243">
                  <c:v>5.1663753124992002</c:v>
                </c:pt>
                <c:pt idx="13244">
                  <c:v>5.1660081250016008</c:v>
                </c:pt>
                <c:pt idx="13245">
                  <c:v>5.1656209375007993</c:v>
                </c:pt>
                <c:pt idx="13246">
                  <c:v>5.1650912499999997</c:v>
                </c:pt>
                <c:pt idx="13247">
                  <c:v>5.1647656250016007</c:v>
                </c:pt>
                <c:pt idx="13248">
                  <c:v>5.1644387500000004</c:v>
                </c:pt>
                <c:pt idx="13249">
                  <c:v>5.1641050000000002</c:v>
                </c:pt>
                <c:pt idx="13250">
                  <c:v>5.1637728124992002</c:v>
                </c:pt>
                <c:pt idx="13251">
                  <c:v>5.1631634375007991</c:v>
                </c:pt>
                <c:pt idx="13252">
                  <c:v>5.1628221875007991</c:v>
                </c:pt>
                <c:pt idx="13253">
                  <c:v>5.1624887499999996</c:v>
                </c:pt>
                <c:pt idx="13254">
                  <c:v>5.1628093750016006</c:v>
                </c:pt>
                <c:pt idx="13255">
                  <c:v>5.1624906250016007</c:v>
                </c:pt>
                <c:pt idx="13256">
                  <c:v>5.1621078124992001</c:v>
                </c:pt>
                <c:pt idx="13257">
                  <c:v>5.1617003124992005</c:v>
                </c:pt>
                <c:pt idx="13258">
                  <c:v>5.1612981250016006</c:v>
                </c:pt>
                <c:pt idx="13259">
                  <c:v>5.1609440624992002</c:v>
                </c:pt>
                <c:pt idx="13260">
                  <c:v>5.1612440624992004</c:v>
                </c:pt>
                <c:pt idx="13261">
                  <c:v>5.1615771875007992</c:v>
                </c:pt>
                <c:pt idx="13262">
                  <c:v>5.1614503124992002</c:v>
                </c:pt>
                <c:pt idx="13263">
                  <c:v>5.1618287499999997</c:v>
                </c:pt>
                <c:pt idx="13264">
                  <c:v>5.1622078124992008</c:v>
                </c:pt>
                <c:pt idx="13265">
                  <c:v>5.1625699999999997</c:v>
                </c:pt>
                <c:pt idx="13266">
                  <c:v>5.1629612500000004</c:v>
                </c:pt>
                <c:pt idx="13267">
                  <c:v>5.1633346875007993</c:v>
                </c:pt>
                <c:pt idx="13268">
                  <c:v>5.1637478124992002</c:v>
                </c:pt>
                <c:pt idx="13269">
                  <c:v>5.1640765624992007</c:v>
                </c:pt>
                <c:pt idx="13270">
                  <c:v>5.1644268750016007</c:v>
                </c:pt>
                <c:pt idx="13271">
                  <c:v>5.1642756250016006</c:v>
                </c:pt>
                <c:pt idx="13272">
                  <c:v>5.1641181250016004</c:v>
                </c:pt>
                <c:pt idx="13273">
                  <c:v>5.1637862500000002</c:v>
                </c:pt>
                <c:pt idx="13274">
                  <c:v>5.1633418750016009</c:v>
                </c:pt>
                <c:pt idx="13275">
                  <c:v>5.1629821875007993</c:v>
                </c:pt>
                <c:pt idx="13276">
                  <c:v>5.1625862500000004</c:v>
                </c:pt>
                <c:pt idx="13277">
                  <c:v>5.1620503124992005</c:v>
                </c:pt>
                <c:pt idx="13278">
                  <c:v>5.1616393750016005</c:v>
                </c:pt>
                <c:pt idx="13279">
                  <c:v>5.1612384375007991</c:v>
                </c:pt>
                <c:pt idx="13280">
                  <c:v>5.1608534375007995</c:v>
                </c:pt>
                <c:pt idx="13281">
                  <c:v>5.1603571875007992</c:v>
                </c:pt>
                <c:pt idx="13282">
                  <c:v>5.1598674999999998</c:v>
                </c:pt>
                <c:pt idx="13283">
                  <c:v>5.1594715624992009</c:v>
                </c:pt>
                <c:pt idx="13284">
                  <c:v>5.1591028124992002</c:v>
                </c:pt>
                <c:pt idx="13285">
                  <c:v>5.1587103124992009</c:v>
                </c:pt>
                <c:pt idx="13286">
                  <c:v>5.1591340624992004</c:v>
                </c:pt>
                <c:pt idx="13287">
                  <c:v>5.1596034375007997</c:v>
                </c:pt>
                <c:pt idx="13288">
                  <c:v>5.1599824999999999</c:v>
                </c:pt>
                <c:pt idx="13289">
                  <c:v>5.1603293750016004</c:v>
                </c:pt>
                <c:pt idx="13290">
                  <c:v>5.1607356250016005</c:v>
                </c:pt>
                <c:pt idx="13291">
                  <c:v>5.1611156250016004</c:v>
                </c:pt>
                <c:pt idx="13292">
                  <c:v>5.1614550000000001</c:v>
                </c:pt>
                <c:pt idx="13293">
                  <c:v>5.1617840624992004</c:v>
                </c:pt>
                <c:pt idx="13294">
                  <c:v>5.1621840624992004</c:v>
                </c:pt>
                <c:pt idx="13295">
                  <c:v>5.1625253124992003</c:v>
                </c:pt>
                <c:pt idx="13296">
                  <c:v>5.1628668750016002</c:v>
                </c:pt>
                <c:pt idx="13297">
                  <c:v>5.1632096875007996</c:v>
                </c:pt>
                <c:pt idx="13298">
                  <c:v>5.1635628124992001</c:v>
                </c:pt>
                <c:pt idx="13299">
                  <c:v>5.1639184375007998</c:v>
                </c:pt>
                <c:pt idx="13300">
                  <c:v>5.163996875001601</c:v>
                </c:pt>
                <c:pt idx="13301">
                  <c:v>5.1642340624992009</c:v>
                </c:pt>
                <c:pt idx="13302">
                  <c:v>5.1645921875007996</c:v>
                </c:pt>
                <c:pt idx="13303">
                  <c:v>5.1649399999999996</c:v>
                </c:pt>
                <c:pt idx="13304">
                  <c:v>5.1652725000000004</c:v>
                </c:pt>
                <c:pt idx="13305">
                  <c:v>5.1656678124992004</c:v>
                </c:pt>
                <c:pt idx="13306">
                  <c:v>5.1658540624992009</c:v>
                </c:pt>
                <c:pt idx="13307">
                  <c:v>5.1653918750016006</c:v>
                </c:pt>
                <c:pt idx="13308">
                  <c:v>5.1649531250016008</c:v>
                </c:pt>
                <c:pt idx="13309">
                  <c:v>5.1644453124992005</c:v>
                </c:pt>
                <c:pt idx="13310">
                  <c:v>5.1638690624992005</c:v>
                </c:pt>
                <c:pt idx="13311">
                  <c:v>5.1633046875007995</c:v>
                </c:pt>
                <c:pt idx="13312">
                  <c:v>5.1626981250016009</c:v>
                </c:pt>
                <c:pt idx="13313">
                  <c:v>5.1621596875007993</c:v>
                </c:pt>
                <c:pt idx="13314">
                  <c:v>5.161835</c:v>
                </c:pt>
                <c:pt idx="13315">
                  <c:v>5.1613199999999999</c:v>
                </c:pt>
                <c:pt idx="13316">
                  <c:v>5.1609003124992006</c:v>
                </c:pt>
                <c:pt idx="13317">
                  <c:v>5.1605237500000003</c:v>
                </c:pt>
                <c:pt idx="13318">
                  <c:v>5.1601812499999999</c:v>
                </c:pt>
                <c:pt idx="13319">
                  <c:v>5.1598409375007996</c:v>
                </c:pt>
                <c:pt idx="13320">
                  <c:v>5.1594068750016007</c:v>
                </c:pt>
                <c:pt idx="13321">
                  <c:v>5.1590271875007998</c:v>
                </c:pt>
                <c:pt idx="13322">
                  <c:v>5.1594343750016005</c:v>
                </c:pt>
                <c:pt idx="13323">
                  <c:v>5.1598381250016008</c:v>
                </c:pt>
                <c:pt idx="13324">
                  <c:v>5.1602068750016006</c:v>
                </c:pt>
                <c:pt idx="13325">
                  <c:v>5.160653125001601</c:v>
                </c:pt>
                <c:pt idx="13326">
                  <c:v>5.1611221875007995</c:v>
                </c:pt>
                <c:pt idx="13327">
                  <c:v>5.1615328124992006</c:v>
                </c:pt>
                <c:pt idx="13328">
                  <c:v>5.1618778124992009</c:v>
                </c:pt>
                <c:pt idx="13329">
                  <c:v>5.16154125</c:v>
                </c:pt>
                <c:pt idx="13330">
                  <c:v>5.1618459375007992</c:v>
                </c:pt>
                <c:pt idx="13331">
                  <c:v>5.1622018750016005</c:v>
                </c:pt>
                <c:pt idx="13332">
                  <c:v>5.1624140624992005</c:v>
                </c:pt>
                <c:pt idx="13333">
                  <c:v>5.162740625001601</c:v>
                </c:pt>
                <c:pt idx="13334">
                  <c:v>5.1631028124992007</c:v>
                </c:pt>
                <c:pt idx="13335">
                  <c:v>5.1634278124992008</c:v>
                </c:pt>
                <c:pt idx="13336">
                  <c:v>5.1631009375007997</c:v>
                </c:pt>
                <c:pt idx="13337">
                  <c:v>5.1626718750016005</c:v>
                </c:pt>
                <c:pt idx="13338">
                  <c:v>5.1624993750016008</c:v>
                </c:pt>
                <c:pt idx="13339">
                  <c:v>5.1621053124992002</c:v>
                </c:pt>
                <c:pt idx="13340">
                  <c:v>5.1617206250016006</c:v>
                </c:pt>
                <c:pt idx="13341">
                  <c:v>5.1612371875007996</c:v>
                </c:pt>
                <c:pt idx="13342">
                  <c:v>5.1608215624992004</c:v>
                </c:pt>
                <c:pt idx="13343">
                  <c:v>5.1604834375007993</c:v>
                </c:pt>
                <c:pt idx="13344">
                  <c:v>5.1600778124992006</c:v>
                </c:pt>
                <c:pt idx="13345">
                  <c:v>5.159668125001601</c:v>
                </c:pt>
                <c:pt idx="13346">
                  <c:v>5.1592531250016007</c:v>
                </c:pt>
                <c:pt idx="13347">
                  <c:v>5.1588628124992004</c:v>
                </c:pt>
                <c:pt idx="13348">
                  <c:v>5.1584515624992004</c:v>
                </c:pt>
                <c:pt idx="13349">
                  <c:v>5.1579174999999999</c:v>
                </c:pt>
                <c:pt idx="13350">
                  <c:v>5.1575309375007992</c:v>
                </c:pt>
                <c:pt idx="13351">
                  <c:v>5.1570953124992007</c:v>
                </c:pt>
                <c:pt idx="13352">
                  <c:v>5.1571053124992003</c:v>
                </c:pt>
                <c:pt idx="13353">
                  <c:v>5.15712875</c:v>
                </c:pt>
                <c:pt idx="13354">
                  <c:v>5.1574546875007998</c:v>
                </c:pt>
                <c:pt idx="13355">
                  <c:v>5.1578462500000004</c:v>
                </c:pt>
                <c:pt idx="13356">
                  <c:v>5.1582665624992003</c:v>
                </c:pt>
                <c:pt idx="13357">
                  <c:v>5.1584603124992006</c:v>
                </c:pt>
                <c:pt idx="13358">
                  <c:v>5.1588443750016006</c:v>
                </c:pt>
                <c:pt idx="13359">
                  <c:v>5.1592406250016003</c:v>
                </c:pt>
                <c:pt idx="13360">
                  <c:v>5.1597118750016007</c:v>
                </c:pt>
                <c:pt idx="13361">
                  <c:v>5.1601590624992006</c:v>
                </c:pt>
                <c:pt idx="13362">
                  <c:v>5.1605093750016007</c:v>
                </c:pt>
                <c:pt idx="13363">
                  <c:v>5.1608450000000001</c:v>
                </c:pt>
                <c:pt idx="13364">
                  <c:v>5.1612537500000002</c:v>
                </c:pt>
                <c:pt idx="13365">
                  <c:v>5.1609024999999997</c:v>
                </c:pt>
                <c:pt idx="13366">
                  <c:v>5.1604650000000003</c:v>
                </c:pt>
                <c:pt idx="13367">
                  <c:v>5.1600731250016008</c:v>
                </c:pt>
                <c:pt idx="13368">
                  <c:v>5.1596543750016002</c:v>
                </c:pt>
                <c:pt idx="13369">
                  <c:v>5.1591103124992008</c:v>
                </c:pt>
                <c:pt idx="13370">
                  <c:v>5.1585328124992005</c:v>
                </c:pt>
                <c:pt idx="13371">
                  <c:v>5.1580453124992003</c:v>
                </c:pt>
                <c:pt idx="13372">
                  <c:v>5.1577115624992009</c:v>
                </c:pt>
                <c:pt idx="13373">
                  <c:v>5.1573409375007992</c:v>
                </c:pt>
                <c:pt idx="13374">
                  <c:v>5.1569290624992004</c:v>
                </c:pt>
                <c:pt idx="13375">
                  <c:v>5.1564934375007994</c:v>
                </c:pt>
                <c:pt idx="13376">
                  <c:v>5.1561018750016006</c:v>
                </c:pt>
                <c:pt idx="13377">
                  <c:v>5.1557162500000002</c:v>
                </c:pt>
                <c:pt idx="13378">
                  <c:v>5.1553156250016006</c:v>
                </c:pt>
                <c:pt idx="13379">
                  <c:v>5.1555140624992006</c:v>
                </c:pt>
                <c:pt idx="13380">
                  <c:v>5.155926875001601</c:v>
                </c:pt>
                <c:pt idx="13381">
                  <c:v>5.1563121875007996</c:v>
                </c:pt>
                <c:pt idx="13382">
                  <c:v>5.1567337499999999</c:v>
                </c:pt>
                <c:pt idx="13383">
                  <c:v>5.1571418750016003</c:v>
                </c:pt>
                <c:pt idx="13384">
                  <c:v>5.1575734375007993</c:v>
                </c:pt>
                <c:pt idx="13385">
                  <c:v>5.1580168750016009</c:v>
                </c:pt>
                <c:pt idx="13386">
                  <c:v>5.1583859375007997</c:v>
                </c:pt>
                <c:pt idx="13387">
                  <c:v>5.158730625001601</c:v>
                </c:pt>
                <c:pt idx="13388">
                  <c:v>5.1590759375007993</c:v>
                </c:pt>
                <c:pt idx="13389">
                  <c:v>5.1594375000000001</c:v>
                </c:pt>
                <c:pt idx="13390">
                  <c:v>5.1595381250016006</c:v>
                </c:pt>
                <c:pt idx="13391">
                  <c:v>5.1599393750016009</c:v>
                </c:pt>
                <c:pt idx="13392">
                  <c:v>5.1603468750016006</c:v>
                </c:pt>
                <c:pt idx="13393">
                  <c:v>5.1608078124992005</c:v>
                </c:pt>
                <c:pt idx="13394">
                  <c:v>5.1611287499999996</c:v>
                </c:pt>
                <c:pt idx="13395">
                  <c:v>5.1615343750016009</c:v>
                </c:pt>
                <c:pt idx="13396">
                  <c:v>5.1618874999999997</c:v>
                </c:pt>
                <c:pt idx="13397">
                  <c:v>5.1616709375007996</c:v>
                </c:pt>
                <c:pt idx="13398">
                  <c:v>5.1613343750016005</c:v>
                </c:pt>
                <c:pt idx="13399">
                  <c:v>5.1609024999999997</c:v>
                </c:pt>
                <c:pt idx="13400">
                  <c:v>5.1605150000000002</c:v>
                </c:pt>
                <c:pt idx="13401">
                  <c:v>5.1601246875007991</c:v>
                </c:pt>
                <c:pt idx="13402">
                  <c:v>5.1597400000000002</c:v>
                </c:pt>
                <c:pt idx="13403">
                  <c:v>5.1593706250016007</c:v>
                </c:pt>
                <c:pt idx="13404">
                  <c:v>5.1589584375007993</c:v>
                </c:pt>
                <c:pt idx="13405">
                  <c:v>5.1584215624992007</c:v>
                </c:pt>
                <c:pt idx="13406">
                  <c:v>5.1580053124992009</c:v>
                </c:pt>
                <c:pt idx="13407">
                  <c:v>5.1575878124992007</c:v>
                </c:pt>
                <c:pt idx="13408">
                  <c:v>5.1572149999999999</c:v>
                </c:pt>
                <c:pt idx="13409">
                  <c:v>5.15677875</c:v>
                </c:pt>
                <c:pt idx="13410">
                  <c:v>5.1563546875007997</c:v>
                </c:pt>
                <c:pt idx="13411">
                  <c:v>5.1559065624992009</c:v>
                </c:pt>
                <c:pt idx="13412">
                  <c:v>5.1554715624992005</c:v>
                </c:pt>
                <c:pt idx="13413">
                  <c:v>5.1550450000000003</c:v>
                </c:pt>
                <c:pt idx="13414">
                  <c:v>5.1546928124992002</c:v>
                </c:pt>
                <c:pt idx="13415">
                  <c:v>5.1543187499999998</c:v>
                </c:pt>
                <c:pt idx="13416">
                  <c:v>5.1538259375007991</c:v>
                </c:pt>
                <c:pt idx="13417">
                  <c:v>5.1533284375007993</c:v>
                </c:pt>
                <c:pt idx="13418">
                  <c:v>5.1528762500000003</c:v>
                </c:pt>
                <c:pt idx="13419">
                  <c:v>5.1525409375007998</c:v>
                </c:pt>
                <c:pt idx="13420">
                  <c:v>5.1522096875007994</c:v>
                </c:pt>
                <c:pt idx="13421">
                  <c:v>5.1525762500000001</c:v>
                </c:pt>
                <c:pt idx="13422">
                  <c:v>5.1528306250016005</c:v>
                </c:pt>
                <c:pt idx="13423">
                  <c:v>5.1531849999999997</c:v>
                </c:pt>
                <c:pt idx="13424">
                  <c:v>5.1535634375007993</c:v>
                </c:pt>
                <c:pt idx="13425">
                  <c:v>5.153990625001601</c:v>
                </c:pt>
                <c:pt idx="13426">
                  <c:v>5.1543287500000003</c:v>
                </c:pt>
                <c:pt idx="13427">
                  <c:v>5.1546671875007997</c:v>
                </c:pt>
                <c:pt idx="13428">
                  <c:v>5.1550756250016008</c:v>
                </c:pt>
                <c:pt idx="13429">
                  <c:v>5.1554250000000001</c:v>
                </c:pt>
                <c:pt idx="13430">
                  <c:v>5.1558118750016009</c:v>
                </c:pt>
                <c:pt idx="13431">
                  <c:v>5.1562334375007994</c:v>
                </c:pt>
                <c:pt idx="13432">
                  <c:v>5.1566150000000004</c:v>
                </c:pt>
                <c:pt idx="13433">
                  <c:v>5.1569896875007997</c:v>
                </c:pt>
                <c:pt idx="13434">
                  <c:v>5.1574209375007998</c:v>
                </c:pt>
                <c:pt idx="13435">
                  <c:v>5.1577412499999999</c:v>
                </c:pt>
                <c:pt idx="13436">
                  <c:v>5.157919375001601</c:v>
                </c:pt>
                <c:pt idx="13437">
                  <c:v>5.1575081250016002</c:v>
                </c:pt>
                <c:pt idx="13438">
                  <c:v>5.157</c:v>
                </c:pt>
                <c:pt idx="13439">
                  <c:v>5.1566387499999999</c:v>
                </c:pt>
                <c:pt idx="13440">
                  <c:v>5.1562940624992004</c:v>
                </c:pt>
                <c:pt idx="13441">
                  <c:v>5.1559371875007995</c:v>
                </c:pt>
                <c:pt idx="13442">
                  <c:v>5.1557950000000003</c:v>
                </c:pt>
                <c:pt idx="13443">
                  <c:v>5.155350625001601</c:v>
                </c:pt>
                <c:pt idx="13444">
                  <c:v>5.1557062499999997</c:v>
                </c:pt>
                <c:pt idx="13445">
                  <c:v>5.1560568750016005</c:v>
                </c:pt>
                <c:pt idx="13446">
                  <c:v>5.1563821875007996</c:v>
                </c:pt>
                <c:pt idx="13447">
                  <c:v>5.1567440624992003</c:v>
                </c:pt>
                <c:pt idx="13448">
                  <c:v>5.157158125001601</c:v>
                </c:pt>
                <c:pt idx="13449">
                  <c:v>5.15754</c:v>
                </c:pt>
                <c:pt idx="13450">
                  <c:v>5.1579087499999998</c:v>
                </c:pt>
                <c:pt idx="13451">
                  <c:v>5.1582196875007993</c:v>
                </c:pt>
                <c:pt idx="13452">
                  <c:v>5.1585915624992005</c:v>
                </c:pt>
                <c:pt idx="13453">
                  <c:v>5.1583021875007997</c:v>
                </c:pt>
                <c:pt idx="13454">
                  <c:v>5.1585006250016008</c:v>
                </c:pt>
                <c:pt idx="13455">
                  <c:v>5.1581421875007996</c:v>
                </c:pt>
                <c:pt idx="13456">
                  <c:v>5.1577768750016002</c:v>
                </c:pt>
                <c:pt idx="13457">
                  <c:v>5.1573837500000002</c:v>
                </c:pt>
                <c:pt idx="13458">
                  <c:v>5.1570396875007996</c:v>
                </c:pt>
                <c:pt idx="13459">
                  <c:v>5.1567043750016008</c:v>
                </c:pt>
                <c:pt idx="13460">
                  <c:v>5.1563778124992004</c:v>
                </c:pt>
                <c:pt idx="13461">
                  <c:v>5.1559409375007998</c:v>
                </c:pt>
                <c:pt idx="13462">
                  <c:v>5.1556175</c:v>
                </c:pt>
                <c:pt idx="13463">
                  <c:v>5.1552575000000003</c:v>
                </c:pt>
                <c:pt idx="13464">
                  <c:v>5.1548550000000004</c:v>
                </c:pt>
                <c:pt idx="13465">
                  <c:v>5.1544443750016002</c:v>
                </c:pt>
                <c:pt idx="13466">
                  <c:v>5.1540796875007997</c:v>
                </c:pt>
                <c:pt idx="13467">
                  <c:v>5.1535581250016005</c:v>
                </c:pt>
                <c:pt idx="13468">
                  <c:v>5.1531962499999997</c:v>
                </c:pt>
                <c:pt idx="13469">
                  <c:v>5.1525249999999998</c:v>
                </c:pt>
                <c:pt idx="13470">
                  <c:v>5.1521353124992002</c:v>
                </c:pt>
                <c:pt idx="13471">
                  <c:v>5.1517159375007999</c:v>
                </c:pt>
                <c:pt idx="13472">
                  <c:v>5.1510996875007997</c:v>
                </c:pt>
                <c:pt idx="13473">
                  <c:v>5.1506543750016007</c:v>
                </c:pt>
                <c:pt idx="13474">
                  <c:v>5.1503293750016006</c:v>
                </c:pt>
                <c:pt idx="13475">
                  <c:v>5.1501831250016004</c:v>
                </c:pt>
                <c:pt idx="13476">
                  <c:v>5.1503090624992005</c:v>
                </c:pt>
                <c:pt idx="13477">
                  <c:v>5.1506512500000001</c:v>
                </c:pt>
                <c:pt idx="13478">
                  <c:v>5.1509999999999998</c:v>
                </c:pt>
                <c:pt idx="13479">
                  <c:v>5.1513459375007997</c:v>
                </c:pt>
                <c:pt idx="13480">
                  <c:v>5.1516831250016004</c:v>
                </c:pt>
                <c:pt idx="13481">
                  <c:v>5.1520053124992007</c:v>
                </c:pt>
                <c:pt idx="13482">
                  <c:v>5.1523556250016007</c:v>
                </c:pt>
                <c:pt idx="13483">
                  <c:v>5.15281375</c:v>
                </c:pt>
                <c:pt idx="13484">
                  <c:v>5.153145625001601</c:v>
                </c:pt>
                <c:pt idx="13485">
                  <c:v>5.1535309375007996</c:v>
                </c:pt>
                <c:pt idx="13486">
                  <c:v>5.1539743750016003</c:v>
                </c:pt>
                <c:pt idx="13487">
                  <c:v>5.1543446875007994</c:v>
                </c:pt>
                <c:pt idx="13488">
                  <c:v>5.1547731250016007</c:v>
                </c:pt>
                <c:pt idx="13489">
                  <c:v>5.1551462499999996</c:v>
                </c:pt>
                <c:pt idx="13490">
                  <c:v>5.1549849999999999</c:v>
                </c:pt>
                <c:pt idx="13491">
                  <c:v>5.1548665624992003</c:v>
                </c:pt>
                <c:pt idx="13492">
                  <c:v>5.1544628124992009</c:v>
                </c:pt>
                <c:pt idx="13493">
                  <c:v>5.1548953124992005</c:v>
                </c:pt>
                <c:pt idx="13494">
                  <c:v>5.1552306250016002</c:v>
                </c:pt>
                <c:pt idx="13495">
                  <c:v>5.1547134375007992</c:v>
                </c:pt>
                <c:pt idx="13496">
                  <c:v>5.1543900000000002</c:v>
                </c:pt>
                <c:pt idx="13497">
                  <c:v>5.1538678124992003</c:v>
                </c:pt>
                <c:pt idx="13498">
                  <c:v>5.1533053124992003</c:v>
                </c:pt>
                <c:pt idx="13499">
                  <c:v>5.1527834375007995</c:v>
                </c:pt>
                <c:pt idx="13500">
                  <c:v>5.1524124999999996</c:v>
                </c:pt>
                <c:pt idx="13501">
                  <c:v>5.1520578124992005</c:v>
                </c:pt>
                <c:pt idx="13502">
                  <c:v>5.1524990624992002</c:v>
                </c:pt>
                <c:pt idx="13503">
                  <c:v>5.1528925000000001</c:v>
                </c:pt>
                <c:pt idx="13504">
                  <c:v>5.1532193750016004</c:v>
                </c:pt>
                <c:pt idx="13505">
                  <c:v>5.1535459375007999</c:v>
                </c:pt>
                <c:pt idx="13506">
                  <c:v>5.1539871875007996</c:v>
                </c:pt>
                <c:pt idx="13507">
                  <c:v>5.1543790624992001</c:v>
                </c:pt>
                <c:pt idx="13508">
                  <c:v>5.1548024999999997</c:v>
                </c:pt>
                <c:pt idx="13509">
                  <c:v>5.1551806250016003</c:v>
                </c:pt>
                <c:pt idx="13510">
                  <c:v>5.1548168750016004</c:v>
                </c:pt>
                <c:pt idx="13511">
                  <c:v>5.1544734375007994</c:v>
                </c:pt>
                <c:pt idx="13512">
                  <c:v>5.1542337500000004</c:v>
                </c:pt>
                <c:pt idx="13513">
                  <c:v>5.1541525000000004</c:v>
                </c:pt>
                <c:pt idx="13514">
                  <c:v>5.1545537499999998</c:v>
                </c:pt>
                <c:pt idx="13515">
                  <c:v>5.1548793750016006</c:v>
                </c:pt>
                <c:pt idx="13516">
                  <c:v>5.15508875</c:v>
                </c:pt>
                <c:pt idx="13517">
                  <c:v>5.1552746875007998</c:v>
                </c:pt>
                <c:pt idx="13518">
                  <c:v>5.1555090624992008</c:v>
                </c:pt>
                <c:pt idx="13519">
                  <c:v>5.1553050000000002</c:v>
                </c:pt>
                <c:pt idx="13520">
                  <c:v>5.1549265624992007</c:v>
                </c:pt>
                <c:pt idx="13521">
                  <c:v>5.1545946875007997</c:v>
                </c:pt>
                <c:pt idx="13522">
                  <c:v>5.1540684375007997</c:v>
                </c:pt>
                <c:pt idx="13523">
                  <c:v>5.1535403124992003</c:v>
                </c:pt>
                <c:pt idx="13524">
                  <c:v>5.1531365624992009</c:v>
                </c:pt>
                <c:pt idx="13525">
                  <c:v>5.1528106250016004</c:v>
                </c:pt>
                <c:pt idx="13526">
                  <c:v>5.1523353124992006</c:v>
                </c:pt>
                <c:pt idx="13527">
                  <c:v>5.1519565624992003</c:v>
                </c:pt>
                <c:pt idx="13528">
                  <c:v>5.1516190624992007</c:v>
                </c:pt>
                <c:pt idx="13529">
                  <c:v>5.1512731250016008</c:v>
                </c:pt>
                <c:pt idx="13530">
                  <c:v>5.1517443750016003</c:v>
                </c:pt>
                <c:pt idx="13531">
                  <c:v>5.1520690624992005</c:v>
                </c:pt>
                <c:pt idx="13532">
                  <c:v>5.1524162499999999</c:v>
                </c:pt>
                <c:pt idx="13533">
                  <c:v>5.1527715624992005</c:v>
                </c:pt>
                <c:pt idx="13534">
                  <c:v>5.1531643750016007</c:v>
                </c:pt>
                <c:pt idx="13535">
                  <c:v>5.1535721875007994</c:v>
                </c:pt>
                <c:pt idx="13536">
                  <c:v>5.1539131250016004</c:v>
                </c:pt>
                <c:pt idx="13537">
                  <c:v>5.1542765624992004</c:v>
                </c:pt>
                <c:pt idx="13538">
                  <c:v>5.1546671875007997</c:v>
                </c:pt>
                <c:pt idx="13539">
                  <c:v>5.1549915624992009</c:v>
                </c:pt>
                <c:pt idx="13540">
                  <c:v>5.1554378124992004</c:v>
                </c:pt>
                <c:pt idx="13541">
                  <c:v>5.1558537500000003</c:v>
                </c:pt>
                <c:pt idx="13542">
                  <c:v>5.1558165624992007</c:v>
                </c:pt>
                <c:pt idx="13543">
                  <c:v>5.15616875</c:v>
                </c:pt>
                <c:pt idx="13544">
                  <c:v>5.1558456250016009</c:v>
                </c:pt>
                <c:pt idx="13545">
                  <c:v>5.1558084375007995</c:v>
                </c:pt>
                <c:pt idx="13546">
                  <c:v>5.1557509375007999</c:v>
                </c:pt>
                <c:pt idx="13547">
                  <c:v>5.1557275000000002</c:v>
                </c:pt>
                <c:pt idx="13548">
                  <c:v>5.1553312499999997</c:v>
                </c:pt>
                <c:pt idx="13549">
                  <c:v>5.154935</c:v>
                </c:pt>
                <c:pt idx="13550">
                  <c:v>5.1545924999999997</c:v>
                </c:pt>
                <c:pt idx="13551">
                  <c:v>5.1541775000000003</c:v>
                </c:pt>
                <c:pt idx="13552">
                  <c:v>5.1537321875007995</c:v>
                </c:pt>
                <c:pt idx="13553">
                  <c:v>5.1533193750016002</c:v>
                </c:pt>
                <c:pt idx="13554">
                  <c:v>5.1528918750016004</c:v>
                </c:pt>
                <c:pt idx="13555">
                  <c:v>5.1524665624992005</c:v>
                </c:pt>
                <c:pt idx="13556">
                  <c:v>5.1520828124992004</c:v>
                </c:pt>
                <c:pt idx="13557">
                  <c:v>5.1517031250016005</c:v>
                </c:pt>
                <c:pt idx="13558">
                  <c:v>5.1512659375007992</c:v>
                </c:pt>
                <c:pt idx="13559">
                  <c:v>5.1509375000000004</c:v>
                </c:pt>
                <c:pt idx="13560">
                  <c:v>5.1512956250016009</c:v>
                </c:pt>
                <c:pt idx="13561">
                  <c:v>5.1511590624992003</c:v>
                </c:pt>
                <c:pt idx="13562">
                  <c:v>5.1514103124992001</c:v>
                </c:pt>
                <c:pt idx="13563">
                  <c:v>5.1518278124992003</c:v>
                </c:pt>
                <c:pt idx="13564">
                  <c:v>5.1522575000000002</c:v>
                </c:pt>
                <c:pt idx="13565">
                  <c:v>5.1526421875007991</c:v>
                </c:pt>
                <c:pt idx="13566">
                  <c:v>5.1530740624992006</c:v>
                </c:pt>
                <c:pt idx="13567">
                  <c:v>5.1535062500000004</c:v>
                </c:pt>
                <c:pt idx="13568">
                  <c:v>5.1538740624992005</c:v>
                </c:pt>
                <c:pt idx="13569">
                  <c:v>5.1541971875007997</c:v>
                </c:pt>
                <c:pt idx="13570">
                  <c:v>5.1545556250016009</c:v>
                </c:pt>
                <c:pt idx="13571">
                  <c:v>5.1549740624992006</c:v>
                </c:pt>
                <c:pt idx="13572">
                  <c:v>5.1546981250016009</c:v>
                </c:pt>
                <c:pt idx="13573">
                  <c:v>5.1547749999999999</c:v>
                </c:pt>
                <c:pt idx="13574">
                  <c:v>5.1551484375007997</c:v>
                </c:pt>
                <c:pt idx="13575">
                  <c:v>5.1554778124992007</c:v>
                </c:pt>
                <c:pt idx="13576">
                  <c:v>5.1551412499999998</c:v>
                </c:pt>
                <c:pt idx="13577">
                  <c:v>5.1546734375007999</c:v>
                </c:pt>
                <c:pt idx="13578">
                  <c:v>5.1542681250016003</c:v>
                </c:pt>
                <c:pt idx="13579">
                  <c:v>5.1540956250016006</c:v>
                </c:pt>
                <c:pt idx="13580">
                  <c:v>5.1537103124992001</c:v>
                </c:pt>
                <c:pt idx="13581">
                  <c:v>5.1537865624992003</c:v>
                </c:pt>
                <c:pt idx="13582">
                  <c:v>5.1541778124992002</c:v>
                </c:pt>
                <c:pt idx="13583">
                  <c:v>5.1545137499999996</c:v>
                </c:pt>
                <c:pt idx="13584">
                  <c:v>5.1548734375007994</c:v>
                </c:pt>
                <c:pt idx="13585">
                  <c:v>5.1547456250016008</c:v>
                </c:pt>
                <c:pt idx="13586">
                  <c:v>5.1542931250016002</c:v>
                </c:pt>
                <c:pt idx="13587">
                  <c:v>5.1538399999999998</c:v>
                </c:pt>
                <c:pt idx="13588">
                  <c:v>5.1534040624992006</c:v>
                </c:pt>
                <c:pt idx="13589">
                  <c:v>5.1530081250016009</c:v>
                </c:pt>
                <c:pt idx="13590">
                  <c:v>5.1525946875007991</c:v>
                </c:pt>
                <c:pt idx="13591">
                  <c:v>5.1520762500000004</c:v>
                </c:pt>
                <c:pt idx="13592">
                  <c:v>5.1514878124992007</c:v>
                </c:pt>
                <c:pt idx="13593">
                  <c:v>5.1507449999999997</c:v>
                </c:pt>
                <c:pt idx="13594">
                  <c:v>5.1503496875007997</c:v>
                </c:pt>
                <c:pt idx="13595">
                  <c:v>5.1499109375007999</c:v>
                </c:pt>
                <c:pt idx="13596">
                  <c:v>5.1495243750016009</c:v>
                </c:pt>
                <c:pt idx="13597">
                  <c:v>5.1491003124992005</c:v>
                </c:pt>
                <c:pt idx="13598">
                  <c:v>5.1484265624992007</c:v>
                </c:pt>
                <c:pt idx="13599">
                  <c:v>5.1480884375007996</c:v>
                </c:pt>
                <c:pt idx="13600">
                  <c:v>5.1476593750016004</c:v>
                </c:pt>
                <c:pt idx="13601">
                  <c:v>5.147335</c:v>
                </c:pt>
                <c:pt idx="13602">
                  <c:v>5.1475943750016002</c:v>
                </c:pt>
                <c:pt idx="13603">
                  <c:v>5.1479156250016009</c:v>
                </c:pt>
                <c:pt idx="13604">
                  <c:v>5.1482481250016008</c:v>
                </c:pt>
                <c:pt idx="13605">
                  <c:v>5.1485687499999999</c:v>
                </c:pt>
                <c:pt idx="13606">
                  <c:v>5.1489281250016008</c:v>
                </c:pt>
                <c:pt idx="13607">
                  <c:v>5.1492656250016005</c:v>
                </c:pt>
                <c:pt idx="13608">
                  <c:v>5.1488646875007991</c:v>
                </c:pt>
                <c:pt idx="13609">
                  <c:v>5.1485399999999997</c:v>
                </c:pt>
                <c:pt idx="13610">
                  <c:v>5.1481750000000002</c:v>
                </c:pt>
                <c:pt idx="13611">
                  <c:v>5.1479918750016003</c:v>
                </c:pt>
                <c:pt idx="13612">
                  <c:v>5.1483309375007993</c:v>
                </c:pt>
                <c:pt idx="13613">
                  <c:v>5.1487684375007996</c:v>
                </c:pt>
                <c:pt idx="13614">
                  <c:v>5.1491418750016003</c:v>
                </c:pt>
                <c:pt idx="13615">
                  <c:v>5.1494690624992003</c:v>
                </c:pt>
                <c:pt idx="13616">
                  <c:v>5.1498065624992009</c:v>
                </c:pt>
                <c:pt idx="13617">
                  <c:v>5.1501359375007993</c:v>
                </c:pt>
                <c:pt idx="13618">
                  <c:v>5.15053625</c:v>
                </c:pt>
                <c:pt idx="13619">
                  <c:v>5.1508637500000001</c:v>
                </c:pt>
                <c:pt idx="13620">
                  <c:v>5.1512506250016008</c:v>
                </c:pt>
                <c:pt idx="13621">
                  <c:v>5.1516031250016008</c:v>
                </c:pt>
                <c:pt idx="13622">
                  <c:v>5.1520446875007995</c:v>
                </c:pt>
                <c:pt idx="13623">
                  <c:v>5.1525006250016006</c:v>
                </c:pt>
                <c:pt idx="13624">
                  <c:v>5.1529346875007995</c:v>
                </c:pt>
                <c:pt idx="13625">
                  <c:v>5.1527915624992007</c:v>
                </c:pt>
                <c:pt idx="13626">
                  <c:v>5.1524240624992004</c:v>
                </c:pt>
                <c:pt idx="13627">
                  <c:v>5.1528515624992002</c:v>
                </c:pt>
                <c:pt idx="13628">
                  <c:v>5.1532987500000003</c:v>
                </c:pt>
                <c:pt idx="13629">
                  <c:v>5.1529412499999996</c:v>
                </c:pt>
                <c:pt idx="13630">
                  <c:v>5.1532909375007998</c:v>
                </c:pt>
                <c:pt idx="13631">
                  <c:v>5.153638125001601</c:v>
                </c:pt>
                <c:pt idx="13632">
                  <c:v>5.1532465624992003</c:v>
                </c:pt>
                <c:pt idx="13633">
                  <c:v>5.1528584375007993</c:v>
                </c:pt>
                <c:pt idx="13634">
                  <c:v>5.1524271875007992</c:v>
                </c:pt>
                <c:pt idx="13635">
                  <c:v>5.1518321875007995</c:v>
                </c:pt>
                <c:pt idx="13636">
                  <c:v>5.1512337500000003</c:v>
                </c:pt>
                <c:pt idx="13637">
                  <c:v>5.1505299999999998</c:v>
                </c:pt>
                <c:pt idx="13638">
                  <c:v>5.1498178124992009</c:v>
                </c:pt>
                <c:pt idx="13639">
                  <c:v>5.1490487500000004</c:v>
                </c:pt>
                <c:pt idx="13640">
                  <c:v>5.1482950000000001</c:v>
                </c:pt>
                <c:pt idx="13641">
                  <c:v>5.1474624999999996</c:v>
                </c:pt>
                <c:pt idx="13642">
                  <c:v>5.1467274999999999</c:v>
                </c:pt>
                <c:pt idx="13643">
                  <c:v>5.1460840624992006</c:v>
                </c:pt>
                <c:pt idx="13644">
                  <c:v>5.1455053124992007</c:v>
                </c:pt>
                <c:pt idx="13645">
                  <c:v>5.1450174999999998</c:v>
                </c:pt>
                <c:pt idx="13646">
                  <c:v>5.1446006250016003</c:v>
                </c:pt>
                <c:pt idx="13647">
                  <c:v>5.1442278124992002</c:v>
                </c:pt>
                <c:pt idx="13648">
                  <c:v>5.1437456250016007</c:v>
                </c:pt>
                <c:pt idx="13649">
                  <c:v>5.1433659375007998</c:v>
                </c:pt>
                <c:pt idx="13650">
                  <c:v>5.1437134375007991</c:v>
                </c:pt>
                <c:pt idx="13651">
                  <c:v>5.1440762500000003</c:v>
                </c:pt>
                <c:pt idx="13652">
                  <c:v>5.1444368750016007</c:v>
                </c:pt>
                <c:pt idx="13653">
                  <c:v>5.1448853124992002</c:v>
                </c:pt>
                <c:pt idx="13654">
                  <c:v>5.1452646875007995</c:v>
                </c:pt>
                <c:pt idx="13655">
                  <c:v>5.1456068750016009</c:v>
                </c:pt>
                <c:pt idx="13656">
                  <c:v>5.1458587500000004</c:v>
                </c:pt>
                <c:pt idx="13657">
                  <c:v>5.1462012499999998</c:v>
                </c:pt>
                <c:pt idx="13658">
                  <c:v>5.1465943750016008</c:v>
                </c:pt>
                <c:pt idx="13659">
                  <c:v>5.1469250000000004</c:v>
                </c:pt>
                <c:pt idx="13660">
                  <c:v>5.1472615624992004</c:v>
                </c:pt>
                <c:pt idx="13661">
                  <c:v>5.1476649999999999</c:v>
                </c:pt>
                <c:pt idx="13662">
                  <c:v>5.1480815624992005</c:v>
                </c:pt>
                <c:pt idx="13663">
                  <c:v>5.1484021875007997</c:v>
                </c:pt>
                <c:pt idx="13664">
                  <c:v>5.1487837499999998</c:v>
                </c:pt>
                <c:pt idx="13665">
                  <c:v>5.1491190624992003</c:v>
                </c:pt>
                <c:pt idx="13666">
                  <c:v>5.1495006250016004</c:v>
                </c:pt>
                <c:pt idx="13667">
                  <c:v>5.1498278124992005</c:v>
                </c:pt>
                <c:pt idx="13668">
                  <c:v>5.1503050000000004</c:v>
                </c:pt>
                <c:pt idx="13669">
                  <c:v>5.1506690624992002</c:v>
                </c:pt>
                <c:pt idx="13670">
                  <c:v>5.1510131250016009</c:v>
                </c:pt>
                <c:pt idx="13671">
                  <c:v>5.1514575000000002</c:v>
                </c:pt>
                <c:pt idx="13672">
                  <c:v>5.1518506250016003</c:v>
                </c:pt>
                <c:pt idx="13673">
                  <c:v>5.1522059375007991</c:v>
                </c:pt>
                <c:pt idx="13674">
                  <c:v>5.152535625001601</c:v>
                </c:pt>
                <c:pt idx="13675">
                  <c:v>5.1528703124992008</c:v>
                </c:pt>
                <c:pt idx="13676">
                  <c:v>5.1524562500000002</c:v>
                </c:pt>
                <c:pt idx="13677">
                  <c:v>5.1519512499999998</c:v>
                </c:pt>
                <c:pt idx="13678">
                  <c:v>5.1513653124992009</c:v>
                </c:pt>
                <c:pt idx="13679">
                  <c:v>5.1508468750016005</c:v>
                </c:pt>
                <c:pt idx="13680">
                  <c:v>5.1501771875007991</c:v>
                </c:pt>
                <c:pt idx="13681">
                  <c:v>5.1497053124992007</c:v>
                </c:pt>
                <c:pt idx="13682">
                  <c:v>5.1493465624992005</c:v>
                </c:pt>
                <c:pt idx="13683">
                  <c:v>5.1489509375007998</c:v>
                </c:pt>
                <c:pt idx="13684">
                  <c:v>5.1486078124992005</c:v>
                </c:pt>
                <c:pt idx="13685">
                  <c:v>5.1482553124992005</c:v>
                </c:pt>
                <c:pt idx="13686">
                  <c:v>5.1476546875007996</c:v>
                </c:pt>
                <c:pt idx="13687">
                  <c:v>5.1470562500000003</c:v>
                </c:pt>
                <c:pt idx="13688">
                  <c:v>5.1466562500000004</c:v>
                </c:pt>
                <c:pt idx="13689">
                  <c:v>5.1462118750016002</c:v>
                </c:pt>
                <c:pt idx="13690">
                  <c:v>5.1457856250016007</c:v>
                </c:pt>
                <c:pt idx="13691">
                  <c:v>5.1456565624992008</c:v>
                </c:pt>
                <c:pt idx="13692">
                  <c:v>5.1460125000000003</c:v>
                </c:pt>
                <c:pt idx="13693">
                  <c:v>5.1463353124992004</c:v>
                </c:pt>
                <c:pt idx="13694">
                  <c:v>5.1467562500000001</c:v>
                </c:pt>
                <c:pt idx="13695">
                  <c:v>5.1471684375007998</c:v>
                </c:pt>
                <c:pt idx="13696">
                  <c:v>5.1476012500000001</c:v>
                </c:pt>
                <c:pt idx="13697">
                  <c:v>5.1479900000000001</c:v>
                </c:pt>
                <c:pt idx="13698">
                  <c:v>5.1483818750016006</c:v>
                </c:pt>
                <c:pt idx="13699">
                  <c:v>5.1487671875007992</c:v>
                </c:pt>
                <c:pt idx="13700">
                  <c:v>5.1491800000000003</c:v>
                </c:pt>
                <c:pt idx="13701">
                  <c:v>5.1495040624992008</c:v>
                </c:pt>
                <c:pt idx="13702">
                  <c:v>5.1499203124992006</c:v>
                </c:pt>
                <c:pt idx="13703">
                  <c:v>5.1503506250016002</c:v>
                </c:pt>
                <c:pt idx="13704">
                  <c:v>5.1506856250016009</c:v>
                </c:pt>
                <c:pt idx="13705">
                  <c:v>5.1510484375007994</c:v>
                </c:pt>
                <c:pt idx="13706">
                  <c:v>5.1509331250016004</c:v>
                </c:pt>
                <c:pt idx="13707">
                  <c:v>5.1505599999999996</c:v>
                </c:pt>
                <c:pt idx="13708">
                  <c:v>5.1501303124992006</c:v>
                </c:pt>
                <c:pt idx="13709">
                  <c:v>5.1496334375007997</c:v>
                </c:pt>
                <c:pt idx="13710">
                  <c:v>5.1492931250016003</c:v>
                </c:pt>
                <c:pt idx="13711">
                  <c:v>5.1496437500000001</c:v>
                </c:pt>
                <c:pt idx="13712">
                  <c:v>5.1500075000000001</c:v>
                </c:pt>
                <c:pt idx="13713">
                  <c:v>5.1503321875007995</c:v>
                </c:pt>
                <c:pt idx="13714">
                  <c:v>5.1501574999999997</c:v>
                </c:pt>
                <c:pt idx="13715">
                  <c:v>5.1497521875007992</c:v>
                </c:pt>
                <c:pt idx="13716">
                  <c:v>5.1493012499999997</c:v>
                </c:pt>
                <c:pt idx="13717">
                  <c:v>5.1489296875007993</c:v>
                </c:pt>
                <c:pt idx="13718">
                  <c:v>5.1485618750016009</c:v>
                </c:pt>
                <c:pt idx="13719">
                  <c:v>5.1489443750016006</c:v>
                </c:pt>
                <c:pt idx="13720">
                  <c:v>5.1494012500000004</c:v>
                </c:pt>
                <c:pt idx="13721">
                  <c:v>5.1497843750016008</c:v>
                </c:pt>
                <c:pt idx="13722">
                  <c:v>5.1501312500000003</c:v>
                </c:pt>
                <c:pt idx="13723">
                  <c:v>5.1504546875007993</c:v>
                </c:pt>
                <c:pt idx="13724">
                  <c:v>5.1507787499999997</c:v>
                </c:pt>
                <c:pt idx="13725">
                  <c:v>5.1511256250016002</c:v>
                </c:pt>
                <c:pt idx="13726">
                  <c:v>5.1515503124992001</c:v>
                </c:pt>
                <c:pt idx="13727">
                  <c:v>5.1519056250016009</c:v>
                </c:pt>
                <c:pt idx="13728">
                  <c:v>5.1515590624992003</c:v>
                </c:pt>
                <c:pt idx="13729">
                  <c:v>5.1515062499999997</c:v>
                </c:pt>
                <c:pt idx="13730">
                  <c:v>5.1510800000000003</c:v>
                </c:pt>
                <c:pt idx="13731">
                  <c:v>5.1505343750016008</c:v>
                </c:pt>
                <c:pt idx="13732">
                  <c:v>5.1500881250016004</c:v>
                </c:pt>
                <c:pt idx="13733">
                  <c:v>5.1496421875007998</c:v>
                </c:pt>
                <c:pt idx="13734">
                  <c:v>5.1491993750016007</c:v>
                </c:pt>
                <c:pt idx="13735">
                  <c:v>5.1487028124992005</c:v>
                </c:pt>
                <c:pt idx="13736">
                  <c:v>5.1483415624992004</c:v>
                </c:pt>
                <c:pt idx="13737">
                  <c:v>5.1478599999999997</c:v>
                </c:pt>
                <c:pt idx="13738">
                  <c:v>5.1472487500000002</c:v>
                </c:pt>
                <c:pt idx="13739">
                  <c:v>5.1466228124992002</c:v>
                </c:pt>
                <c:pt idx="13740">
                  <c:v>5.1461237500000001</c:v>
                </c:pt>
                <c:pt idx="13741">
                  <c:v>5.1456709375007996</c:v>
                </c:pt>
                <c:pt idx="13742">
                  <c:v>5.1453371875007994</c:v>
                </c:pt>
                <c:pt idx="13743">
                  <c:v>5.1449440624992002</c:v>
                </c:pt>
                <c:pt idx="13744">
                  <c:v>5.1444993750016001</c:v>
                </c:pt>
                <c:pt idx="13745">
                  <c:v>5.1441128124992002</c:v>
                </c:pt>
                <c:pt idx="13746">
                  <c:v>5.1437203124992008</c:v>
                </c:pt>
                <c:pt idx="13747">
                  <c:v>5.1433315624992009</c:v>
                </c:pt>
                <c:pt idx="13748">
                  <c:v>5.1430096875007996</c:v>
                </c:pt>
                <c:pt idx="13749">
                  <c:v>5.1433487500000004</c:v>
                </c:pt>
                <c:pt idx="13750">
                  <c:v>5.1437062500000001</c:v>
                </c:pt>
                <c:pt idx="13751">
                  <c:v>5.1440706250016008</c:v>
                </c:pt>
                <c:pt idx="13752">
                  <c:v>5.1445009375007995</c:v>
                </c:pt>
                <c:pt idx="13753">
                  <c:v>5.1449859375007998</c:v>
                </c:pt>
                <c:pt idx="13754">
                  <c:v>5.1453656250016007</c:v>
                </c:pt>
                <c:pt idx="13755">
                  <c:v>5.1457203124992006</c:v>
                </c:pt>
                <c:pt idx="13756">
                  <c:v>5.1461481250016003</c:v>
                </c:pt>
                <c:pt idx="13757">
                  <c:v>5.1465121875007993</c:v>
                </c:pt>
                <c:pt idx="13758">
                  <c:v>5.1468937500000003</c:v>
                </c:pt>
                <c:pt idx="13759">
                  <c:v>5.1472912500000003</c:v>
                </c:pt>
                <c:pt idx="13760">
                  <c:v>5.1476621875007993</c:v>
                </c:pt>
                <c:pt idx="13761">
                  <c:v>5.1475456250016007</c:v>
                </c:pt>
                <c:pt idx="13762">
                  <c:v>5.1471868750016005</c:v>
                </c:pt>
                <c:pt idx="13763">
                  <c:v>5.1467953124992007</c:v>
                </c:pt>
                <c:pt idx="13764">
                  <c:v>5.1471481250016007</c:v>
                </c:pt>
                <c:pt idx="13765">
                  <c:v>5.1475181250016009</c:v>
                </c:pt>
                <c:pt idx="13766">
                  <c:v>5.1479203124992008</c:v>
                </c:pt>
                <c:pt idx="13767">
                  <c:v>5.1482434375007999</c:v>
                </c:pt>
                <c:pt idx="13768">
                  <c:v>5.1485996875007993</c:v>
                </c:pt>
                <c:pt idx="13769">
                  <c:v>5.1489315624992003</c:v>
                </c:pt>
                <c:pt idx="13770">
                  <c:v>5.1484128124992008</c:v>
                </c:pt>
                <c:pt idx="13771">
                  <c:v>5.1478990624992003</c:v>
                </c:pt>
                <c:pt idx="13772">
                  <c:v>5.1475728124992006</c:v>
                </c:pt>
                <c:pt idx="13773">
                  <c:v>5.1470309375007997</c:v>
                </c:pt>
                <c:pt idx="13774">
                  <c:v>5.1464693750016002</c:v>
                </c:pt>
                <c:pt idx="13775">
                  <c:v>5.1460578124992002</c:v>
                </c:pt>
                <c:pt idx="13776">
                  <c:v>5.1456840624992006</c:v>
                </c:pt>
                <c:pt idx="13777">
                  <c:v>5.1453243750016009</c:v>
                </c:pt>
                <c:pt idx="13778">
                  <c:v>5.1448865624992006</c:v>
                </c:pt>
                <c:pt idx="13779">
                  <c:v>5.1444234375007998</c:v>
                </c:pt>
                <c:pt idx="13780">
                  <c:v>5.1440790624992001</c:v>
                </c:pt>
                <c:pt idx="13781">
                  <c:v>5.1437484375007996</c:v>
                </c:pt>
                <c:pt idx="13782">
                  <c:v>5.1433949999999999</c:v>
                </c:pt>
                <c:pt idx="13783">
                  <c:v>5.1430012500000002</c:v>
                </c:pt>
                <c:pt idx="13784">
                  <c:v>5.1428268750016004</c:v>
                </c:pt>
                <c:pt idx="13785">
                  <c:v>5.1432365624992009</c:v>
                </c:pt>
                <c:pt idx="13786">
                  <c:v>5.1436053124992007</c:v>
                </c:pt>
                <c:pt idx="13787">
                  <c:v>5.1439409375007994</c:v>
                </c:pt>
                <c:pt idx="13788">
                  <c:v>5.1443790624992003</c:v>
                </c:pt>
                <c:pt idx="13789">
                  <c:v>5.1447471875007995</c:v>
                </c:pt>
                <c:pt idx="13790">
                  <c:v>5.1451321875007991</c:v>
                </c:pt>
                <c:pt idx="13791">
                  <c:v>5.1455503124992008</c:v>
                </c:pt>
                <c:pt idx="13792">
                  <c:v>5.1460093750016007</c:v>
                </c:pt>
                <c:pt idx="13793">
                  <c:v>5.1463781250016005</c:v>
                </c:pt>
                <c:pt idx="13794">
                  <c:v>5.1466399999999997</c:v>
                </c:pt>
                <c:pt idx="13795">
                  <c:v>5.1470281250016008</c:v>
                </c:pt>
                <c:pt idx="13796">
                  <c:v>5.1473709375007992</c:v>
                </c:pt>
                <c:pt idx="13797">
                  <c:v>5.1477449999999996</c:v>
                </c:pt>
                <c:pt idx="13798">
                  <c:v>5.1480715624992008</c:v>
                </c:pt>
                <c:pt idx="13799">
                  <c:v>5.1484703124992004</c:v>
                </c:pt>
                <c:pt idx="13800">
                  <c:v>5.1488196875007999</c:v>
                </c:pt>
                <c:pt idx="13801">
                  <c:v>5.1493268750016004</c:v>
                </c:pt>
                <c:pt idx="13802">
                  <c:v>5.1496493750016006</c:v>
                </c:pt>
                <c:pt idx="13803">
                  <c:v>5.1499940624992009</c:v>
                </c:pt>
                <c:pt idx="13804">
                  <c:v>5.1504021875007995</c:v>
                </c:pt>
                <c:pt idx="13805">
                  <c:v>5.1507521875007996</c:v>
                </c:pt>
                <c:pt idx="13806">
                  <c:v>5.1504059375007998</c:v>
                </c:pt>
                <c:pt idx="13807">
                  <c:v>5.1498949999999999</c:v>
                </c:pt>
                <c:pt idx="13808">
                  <c:v>5.1494643750016005</c:v>
                </c:pt>
                <c:pt idx="13809">
                  <c:v>5.1491346875007995</c:v>
                </c:pt>
                <c:pt idx="13810">
                  <c:v>5.1487515624992009</c:v>
                </c:pt>
                <c:pt idx="13811">
                  <c:v>5.1483784375007993</c:v>
                </c:pt>
                <c:pt idx="13812">
                  <c:v>5.1478618750016008</c:v>
                </c:pt>
                <c:pt idx="13813">
                  <c:v>5.1473903124992004</c:v>
                </c:pt>
                <c:pt idx="13814">
                  <c:v>5.1468524999999996</c:v>
                </c:pt>
                <c:pt idx="13815">
                  <c:v>5.1464778124992003</c:v>
                </c:pt>
                <c:pt idx="13816">
                  <c:v>5.1460596875007996</c:v>
                </c:pt>
                <c:pt idx="13817">
                  <c:v>5.1456299999999997</c:v>
                </c:pt>
                <c:pt idx="13818">
                  <c:v>5.1452053124992005</c:v>
                </c:pt>
                <c:pt idx="13819">
                  <c:v>5.1448381250016002</c:v>
                </c:pt>
                <c:pt idx="13820">
                  <c:v>5.1445140624992005</c:v>
                </c:pt>
                <c:pt idx="13821">
                  <c:v>5.1438750000000004</c:v>
                </c:pt>
                <c:pt idx="13822">
                  <c:v>5.1435468750016007</c:v>
                </c:pt>
                <c:pt idx="13823">
                  <c:v>5.143080625001601</c:v>
                </c:pt>
                <c:pt idx="13824">
                  <c:v>5.1427337499999997</c:v>
                </c:pt>
                <c:pt idx="13825">
                  <c:v>5.1427156250016006</c:v>
                </c:pt>
                <c:pt idx="13826">
                  <c:v>5.1425018750016003</c:v>
                </c:pt>
                <c:pt idx="13827">
                  <c:v>5.1421675000000002</c:v>
                </c:pt>
                <c:pt idx="13828">
                  <c:v>5.1417709375007998</c:v>
                </c:pt>
                <c:pt idx="13829">
                  <c:v>5.1413896875007996</c:v>
                </c:pt>
                <c:pt idx="13830">
                  <c:v>5.1412646875007999</c:v>
                </c:pt>
                <c:pt idx="13831">
                  <c:v>5.1416478124992002</c:v>
                </c:pt>
                <c:pt idx="13832">
                  <c:v>5.1419924999999997</c:v>
                </c:pt>
                <c:pt idx="13833">
                  <c:v>5.1423209375007994</c:v>
                </c:pt>
                <c:pt idx="13834">
                  <c:v>5.1427171875007991</c:v>
                </c:pt>
                <c:pt idx="13835">
                  <c:v>5.1430621875007994</c:v>
                </c:pt>
                <c:pt idx="13836">
                  <c:v>5.1434012500000001</c:v>
                </c:pt>
                <c:pt idx="13837">
                  <c:v>5.1437840624992006</c:v>
                </c:pt>
                <c:pt idx="13838">
                  <c:v>5.1441100000000004</c:v>
                </c:pt>
                <c:pt idx="13839">
                  <c:v>5.1441678124992007</c:v>
                </c:pt>
                <c:pt idx="13840">
                  <c:v>5.1438028124992003</c:v>
                </c:pt>
                <c:pt idx="13841">
                  <c:v>5.1434440624992002</c:v>
                </c:pt>
                <c:pt idx="13842">
                  <c:v>5.1435765624992005</c:v>
                </c:pt>
                <c:pt idx="13843">
                  <c:v>5.1432206250016002</c:v>
                </c:pt>
                <c:pt idx="13844">
                  <c:v>5.1427484375007992</c:v>
                </c:pt>
                <c:pt idx="13845">
                  <c:v>5.1422893750016003</c:v>
                </c:pt>
                <c:pt idx="13846">
                  <c:v>5.1422209375007997</c:v>
                </c:pt>
                <c:pt idx="13847">
                  <c:v>5.1425725</c:v>
                </c:pt>
                <c:pt idx="13848">
                  <c:v>5.1428968750016004</c:v>
                </c:pt>
                <c:pt idx="13849">
                  <c:v>5.1433278124992006</c:v>
                </c:pt>
                <c:pt idx="13850">
                  <c:v>5.1437215624992003</c:v>
                </c:pt>
                <c:pt idx="13851">
                  <c:v>5.1438646875007992</c:v>
                </c:pt>
                <c:pt idx="13852">
                  <c:v>5.1434090624992006</c:v>
                </c:pt>
                <c:pt idx="13853">
                  <c:v>5.1430425</c:v>
                </c:pt>
                <c:pt idx="13854">
                  <c:v>5.1434462500000002</c:v>
                </c:pt>
                <c:pt idx="13855">
                  <c:v>5.14377</c:v>
                </c:pt>
                <c:pt idx="13856">
                  <c:v>5.1441206250016007</c:v>
                </c:pt>
                <c:pt idx="13857">
                  <c:v>5.1444712499999996</c:v>
                </c:pt>
                <c:pt idx="13858">
                  <c:v>5.1447918750016006</c:v>
                </c:pt>
                <c:pt idx="13859">
                  <c:v>5.1452534375007994</c:v>
                </c:pt>
                <c:pt idx="13860">
                  <c:v>5.1456949999999999</c:v>
                </c:pt>
                <c:pt idx="13861">
                  <c:v>5.1461371875007993</c:v>
                </c:pt>
                <c:pt idx="13862">
                  <c:v>5.1464737500000002</c:v>
                </c:pt>
                <c:pt idx="13863">
                  <c:v>5.1468671875007992</c:v>
                </c:pt>
                <c:pt idx="13864">
                  <c:v>5.1472043750016008</c:v>
                </c:pt>
                <c:pt idx="13865">
                  <c:v>5.1472193750016002</c:v>
                </c:pt>
                <c:pt idx="13866">
                  <c:v>5.1468115624992006</c:v>
                </c:pt>
                <c:pt idx="13867">
                  <c:v>5.1463828124992004</c:v>
                </c:pt>
                <c:pt idx="13868">
                  <c:v>5.1458015624992006</c:v>
                </c:pt>
                <c:pt idx="13869">
                  <c:v>5.1452031250016006</c:v>
                </c:pt>
                <c:pt idx="13870">
                  <c:v>5.1448600000000004</c:v>
                </c:pt>
                <c:pt idx="13871">
                  <c:v>5.1443962499999998</c:v>
                </c:pt>
                <c:pt idx="13872">
                  <c:v>5.1440084375007995</c:v>
                </c:pt>
                <c:pt idx="13873">
                  <c:v>5.1436396875007997</c:v>
                </c:pt>
                <c:pt idx="13874">
                  <c:v>5.1432671875007996</c:v>
                </c:pt>
                <c:pt idx="13875">
                  <c:v>5.1428840624992009</c:v>
                </c:pt>
                <c:pt idx="13876">
                  <c:v>5.1424715624992006</c:v>
                </c:pt>
                <c:pt idx="13877">
                  <c:v>5.1420953124992002</c:v>
                </c:pt>
                <c:pt idx="13878">
                  <c:v>5.1417571875007999</c:v>
                </c:pt>
                <c:pt idx="13879">
                  <c:v>5.141334375001601</c:v>
                </c:pt>
                <c:pt idx="13880">
                  <c:v>5.1409921875007996</c:v>
                </c:pt>
                <c:pt idx="13881">
                  <c:v>5.1405315624992003</c:v>
                </c:pt>
                <c:pt idx="13882">
                  <c:v>5.1401950000000003</c:v>
                </c:pt>
                <c:pt idx="13883">
                  <c:v>5.1398646875007996</c:v>
                </c:pt>
                <c:pt idx="13884">
                  <c:v>5.14025</c:v>
                </c:pt>
                <c:pt idx="13885">
                  <c:v>5.1406646875007995</c:v>
                </c:pt>
                <c:pt idx="13886">
                  <c:v>5.1409978124992008</c:v>
                </c:pt>
                <c:pt idx="13887">
                  <c:v>5.1413315624992002</c:v>
                </c:pt>
                <c:pt idx="13888">
                  <c:v>5.1417171875007996</c:v>
                </c:pt>
                <c:pt idx="13889">
                  <c:v>5.1420790624992003</c:v>
                </c:pt>
                <c:pt idx="13890">
                  <c:v>5.1424534375007998</c:v>
                </c:pt>
                <c:pt idx="13891">
                  <c:v>5.1427812499999996</c:v>
                </c:pt>
                <c:pt idx="13892">
                  <c:v>5.1431093750016004</c:v>
                </c:pt>
                <c:pt idx="13893">
                  <c:v>5.1434756250016003</c:v>
                </c:pt>
                <c:pt idx="13894">
                  <c:v>5.14314625</c:v>
                </c:pt>
                <c:pt idx="13895">
                  <c:v>5.1428065624992003</c:v>
                </c:pt>
                <c:pt idx="13896">
                  <c:v>5.1429012500000004</c:v>
                </c:pt>
                <c:pt idx="13897">
                  <c:v>5.1429196875007994</c:v>
                </c:pt>
                <c:pt idx="13898">
                  <c:v>5.14253625</c:v>
                </c:pt>
                <c:pt idx="13899">
                  <c:v>5.1421250000000001</c:v>
                </c:pt>
                <c:pt idx="13900">
                  <c:v>5.1418024999999998</c:v>
                </c:pt>
                <c:pt idx="13901">
                  <c:v>5.1418128124992002</c:v>
                </c:pt>
                <c:pt idx="13902">
                  <c:v>5.1415415624992002</c:v>
                </c:pt>
                <c:pt idx="13903">
                  <c:v>5.1415103124992001</c:v>
                </c:pt>
                <c:pt idx="13904">
                  <c:v>5.1414212499999996</c:v>
                </c:pt>
                <c:pt idx="13905">
                  <c:v>5.1416234375007992</c:v>
                </c:pt>
                <c:pt idx="13906">
                  <c:v>5.1411837499999997</c:v>
                </c:pt>
                <c:pt idx="13907">
                  <c:v>5.1410009375007997</c:v>
                </c:pt>
                <c:pt idx="13908">
                  <c:v>5.1406718750016003</c:v>
                </c:pt>
                <c:pt idx="13909">
                  <c:v>5.1407006250016005</c:v>
                </c:pt>
                <c:pt idx="13910">
                  <c:v>5.1405221875007996</c:v>
                </c:pt>
                <c:pt idx="13911">
                  <c:v>5.1408037499999999</c:v>
                </c:pt>
                <c:pt idx="13912">
                  <c:v>5.1409690624992006</c:v>
                </c:pt>
                <c:pt idx="13913">
                  <c:v>5.1405831250016005</c:v>
                </c:pt>
                <c:pt idx="13914">
                  <c:v>5.1400975000000004</c:v>
                </c:pt>
                <c:pt idx="13915">
                  <c:v>5.1396846875007993</c:v>
                </c:pt>
                <c:pt idx="13916">
                  <c:v>5.1393565624992004</c:v>
                </c:pt>
                <c:pt idx="13917">
                  <c:v>5.1390318750016002</c:v>
                </c:pt>
                <c:pt idx="13918">
                  <c:v>5.1387087500000002</c:v>
                </c:pt>
                <c:pt idx="13919">
                  <c:v>5.1383321875007999</c:v>
                </c:pt>
                <c:pt idx="13920">
                  <c:v>5.1383956250016007</c:v>
                </c:pt>
                <c:pt idx="13921">
                  <c:v>5.1385100000000001</c:v>
                </c:pt>
                <c:pt idx="13922">
                  <c:v>5.1381543750016005</c:v>
                </c:pt>
                <c:pt idx="13923">
                  <c:v>5.1376965624992001</c:v>
                </c:pt>
                <c:pt idx="13924">
                  <c:v>5.1373384375007998</c:v>
                </c:pt>
                <c:pt idx="13925">
                  <c:v>5.1372637499999998</c:v>
                </c:pt>
                <c:pt idx="13926">
                  <c:v>5.1376618750016005</c:v>
                </c:pt>
                <c:pt idx="13927">
                  <c:v>5.1379865624992007</c:v>
                </c:pt>
                <c:pt idx="13928">
                  <c:v>5.1383812500000001</c:v>
                </c:pt>
                <c:pt idx="13929">
                  <c:v>5.1387884375007991</c:v>
                </c:pt>
                <c:pt idx="13930">
                  <c:v>5.1392515624992008</c:v>
                </c:pt>
                <c:pt idx="13931">
                  <c:v>5.1396865624992003</c:v>
                </c:pt>
                <c:pt idx="13932">
                  <c:v>5.1400290624992007</c:v>
                </c:pt>
                <c:pt idx="13933">
                  <c:v>5.1403912500000004</c:v>
                </c:pt>
                <c:pt idx="13934">
                  <c:v>5.1407328124992002</c:v>
                </c:pt>
                <c:pt idx="13935">
                  <c:v>5.1411334375007991</c:v>
                </c:pt>
                <c:pt idx="13936">
                  <c:v>5.1414896875007994</c:v>
                </c:pt>
                <c:pt idx="13937">
                  <c:v>5.1418821875007996</c:v>
                </c:pt>
                <c:pt idx="13938">
                  <c:v>5.1422637499999997</c:v>
                </c:pt>
                <c:pt idx="13939">
                  <c:v>5.1426890624992003</c:v>
                </c:pt>
                <c:pt idx="13940">
                  <c:v>5.1430681250016006</c:v>
                </c:pt>
                <c:pt idx="13941">
                  <c:v>5.1433887499999997</c:v>
                </c:pt>
                <c:pt idx="13942">
                  <c:v>5.1437556250016003</c:v>
                </c:pt>
                <c:pt idx="13943">
                  <c:v>5.1442128124992008</c:v>
                </c:pt>
                <c:pt idx="13944">
                  <c:v>5.1445437500000004</c:v>
                </c:pt>
                <c:pt idx="13945">
                  <c:v>5.1441468750016002</c:v>
                </c:pt>
                <c:pt idx="13946">
                  <c:v>5.1437490624992002</c:v>
                </c:pt>
                <c:pt idx="13947">
                  <c:v>5.1433787500000001</c:v>
                </c:pt>
                <c:pt idx="13948">
                  <c:v>5.1430484375007994</c:v>
                </c:pt>
                <c:pt idx="13949">
                  <c:v>5.1426850000000002</c:v>
                </c:pt>
                <c:pt idx="13950">
                  <c:v>5.1423381250016007</c:v>
                </c:pt>
                <c:pt idx="13951">
                  <c:v>5.1418728124992006</c:v>
                </c:pt>
                <c:pt idx="13952">
                  <c:v>5.1415346875007994</c:v>
                </c:pt>
                <c:pt idx="13953">
                  <c:v>5.1412021875007996</c:v>
                </c:pt>
                <c:pt idx="13954">
                  <c:v>5.1407878124992008</c:v>
                </c:pt>
                <c:pt idx="13955">
                  <c:v>5.1402440624992005</c:v>
                </c:pt>
                <c:pt idx="13956">
                  <c:v>5.1399137499999998</c:v>
                </c:pt>
                <c:pt idx="13957">
                  <c:v>5.1395893750016004</c:v>
                </c:pt>
                <c:pt idx="13958">
                  <c:v>5.1392559375007991</c:v>
                </c:pt>
                <c:pt idx="13959">
                  <c:v>5.1388878124992008</c:v>
                </c:pt>
                <c:pt idx="13960">
                  <c:v>5.13850125</c:v>
                </c:pt>
                <c:pt idx="13961">
                  <c:v>5.1380331250016003</c:v>
                </c:pt>
                <c:pt idx="13962">
                  <c:v>5.1376596875007996</c:v>
                </c:pt>
                <c:pt idx="13963">
                  <c:v>5.1372906250016008</c:v>
                </c:pt>
                <c:pt idx="13964">
                  <c:v>5.1368653124992001</c:v>
                </c:pt>
                <c:pt idx="13965">
                  <c:v>5.1364546875007999</c:v>
                </c:pt>
                <c:pt idx="13966">
                  <c:v>5.1367631250016004</c:v>
                </c:pt>
                <c:pt idx="13967">
                  <c:v>5.137226875001601</c:v>
                </c:pt>
                <c:pt idx="13968">
                  <c:v>5.1376840624992006</c:v>
                </c:pt>
                <c:pt idx="13969">
                  <c:v>5.1380234375007996</c:v>
                </c:pt>
                <c:pt idx="13970">
                  <c:v>5.1383903124992001</c:v>
                </c:pt>
                <c:pt idx="13971">
                  <c:v>5.1387909375007998</c:v>
                </c:pt>
                <c:pt idx="13972">
                  <c:v>5.1391665624992005</c:v>
                </c:pt>
                <c:pt idx="13973">
                  <c:v>5.1395593750016006</c:v>
                </c:pt>
                <c:pt idx="13974">
                  <c:v>5.1399731250016005</c:v>
                </c:pt>
                <c:pt idx="13975">
                  <c:v>5.1404128124992008</c:v>
                </c:pt>
                <c:pt idx="13976">
                  <c:v>5.140816875001601</c:v>
                </c:pt>
                <c:pt idx="13977">
                  <c:v>5.1411506250016004</c:v>
                </c:pt>
                <c:pt idx="13978">
                  <c:v>5.1412212500000001</c:v>
                </c:pt>
                <c:pt idx="13979">
                  <c:v>5.1416712499999999</c:v>
                </c:pt>
                <c:pt idx="13980">
                  <c:v>5.1421343750016009</c:v>
                </c:pt>
                <c:pt idx="13981">
                  <c:v>5.1425703124992008</c:v>
                </c:pt>
                <c:pt idx="13982">
                  <c:v>5.1429487500000004</c:v>
                </c:pt>
                <c:pt idx="13983">
                  <c:v>5.143275</c:v>
                </c:pt>
                <c:pt idx="13984">
                  <c:v>5.1430868750016003</c:v>
                </c:pt>
                <c:pt idx="13985">
                  <c:v>5.1427624999999999</c:v>
                </c:pt>
                <c:pt idx="13986">
                  <c:v>5.1424140624992001</c:v>
                </c:pt>
                <c:pt idx="13987">
                  <c:v>5.1420603124992006</c:v>
                </c:pt>
                <c:pt idx="13988">
                  <c:v>5.1416740624992006</c:v>
                </c:pt>
                <c:pt idx="13989">
                  <c:v>5.1411003124992005</c:v>
                </c:pt>
                <c:pt idx="13990">
                  <c:v>5.1406059375007995</c:v>
                </c:pt>
                <c:pt idx="13991">
                  <c:v>5.1401659375007993</c:v>
                </c:pt>
                <c:pt idx="13992">
                  <c:v>5.1397562499999996</c:v>
                </c:pt>
                <c:pt idx="13993">
                  <c:v>5.1393915624992008</c:v>
                </c:pt>
                <c:pt idx="13994">
                  <c:v>5.1390103124992006</c:v>
                </c:pt>
                <c:pt idx="13995">
                  <c:v>5.1386865624992009</c:v>
                </c:pt>
                <c:pt idx="13996">
                  <c:v>5.1383578124992004</c:v>
                </c:pt>
                <c:pt idx="13997">
                  <c:v>5.137975</c:v>
                </c:pt>
                <c:pt idx="13998">
                  <c:v>5.1376003124992007</c:v>
                </c:pt>
                <c:pt idx="13999">
                  <c:v>5.1371378124992004</c:v>
                </c:pt>
                <c:pt idx="14000">
                  <c:v>5.1366618750016002</c:v>
                </c:pt>
                <c:pt idx="14001">
                  <c:v>5.1362293750016006</c:v>
                </c:pt>
                <c:pt idx="14002">
                  <c:v>5.1357734375007995</c:v>
                </c:pt>
                <c:pt idx="14003">
                  <c:v>5.1354024999999996</c:v>
                </c:pt>
                <c:pt idx="14004">
                  <c:v>5.1349696875007993</c:v>
                </c:pt>
                <c:pt idx="14005">
                  <c:v>5.1346315624992007</c:v>
                </c:pt>
                <c:pt idx="14006">
                  <c:v>5.1346993750016008</c:v>
                </c:pt>
                <c:pt idx="14007">
                  <c:v>5.1351634375007995</c:v>
                </c:pt>
                <c:pt idx="14008">
                  <c:v>5.1354865624992003</c:v>
                </c:pt>
                <c:pt idx="14009">
                  <c:v>5.1358918750016009</c:v>
                </c:pt>
                <c:pt idx="14010">
                  <c:v>5.1362724999999996</c:v>
                </c:pt>
                <c:pt idx="14011">
                  <c:v>5.1366934375007993</c:v>
                </c:pt>
                <c:pt idx="14012">
                  <c:v>5.1369012500000002</c:v>
                </c:pt>
                <c:pt idx="14013">
                  <c:v>5.1371784375007996</c:v>
                </c:pt>
                <c:pt idx="14014">
                  <c:v>5.1368143750016007</c:v>
                </c:pt>
                <c:pt idx="14015">
                  <c:v>5.1364718750016003</c:v>
                </c:pt>
                <c:pt idx="14016">
                  <c:v>5.1360962499999996</c:v>
                </c:pt>
                <c:pt idx="14017">
                  <c:v>5.1357518750016009</c:v>
                </c:pt>
                <c:pt idx="14018">
                  <c:v>5.1361584375007991</c:v>
                </c:pt>
                <c:pt idx="14019">
                  <c:v>5.1364890624992006</c:v>
                </c:pt>
                <c:pt idx="14020">
                  <c:v>5.1365512500000001</c:v>
                </c:pt>
                <c:pt idx="14021">
                  <c:v>5.13666</c:v>
                </c:pt>
                <c:pt idx="14022">
                  <c:v>5.1369959375007994</c:v>
                </c:pt>
                <c:pt idx="14023">
                  <c:v>5.1371046875007993</c:v>
                </c:pt>
                <c:pt idx="14024">
                  <c:v>5.1375706250016009</c:v>
                </c:pt>
                <c:pt idx="14025">
                  <c:v>5.1379074999999998</c:v>
                </c:pt>
                <c:pt idx="14026">
                  <c:v>5.1383981250016006</c:v>
                </c:pt>
                <c:pt idx="14027">
                  <c:v>5.1388293750016008</c:v>
                </c:pt>
                <c:pt idx="14028">
                  <c:v>5.1391918750016004</c:v>
                </c:pt>
                <c:pt idx="14029">
                  <c:v>5.1395290624992009</c:v>
                </c:pt>
                <c:pt idx="14030">
                  <c:v>5.1399049999999997</c:v>
                </c:pt>
                <c:pt idx="14031">
                  <c:v>5.1401215624992007</c:v>
                </c:pt>
                <c:pt idx="14032">
                  <c:v>5.1405053124992008</c:v>
                </c:pt>
                <c:pt idx="14033">
                  <c:v>5.1408709375007993</c:v>
                </c:pt>
                <c:pt idx="14034">
                  <c:v>5.1405403124992004</c:v>
                </c:pt>
                <c:pt idx="14035">
                  <c:v>5.1400821875007994</c:v>
                </c:pt>
                <c:pt idx="14036">
                  <c:v>5.1397043750016005</c:v>
                </c:pt>
                <c:pt idx="14037">
                  <c:v>5.1393674999999996</c:v>
                </c:pt>
                <c:pt idx="14038">
                  <c:v>5.138905625001601</c:v>
                </c:pt>
                <c:pt idx="14039">
                  <c:v>5.1384815624992006</c:v>
                </c:pt>
                <c:pt idx="14040">
                  <c:v>5.1379818750016009</c:v>
                </c:pt>
                <c:pt idx="14041">
                  <c:v>5.1373484375007994</c:v>
                </c:pt>
                <c:pt idx="14042">
                  <c:v>5.1367965624992005</c:v>
                </c:pt>
                <c:pt idx="14043">
                  <c:v>5.1363965624992005</c:v>
                </c:pt>
                <c:pt idx="14044">
                  <c:v>5.1360456250016009</c:v>
                </c:pt>
                <c:pt idx="14045">
                  <c:v>5.1360346875007998</c:v>
                </c:pt>
                <c:pt idx="14046">
                  <c:v>5.1357125000000003</c:v>
                </c:pt>
                <c:pt idx="14047">
                  <c:v>5.1353253124992007</c:v>
                </c:pt>
                <c:pt idx="14048">
                  <c:v>5.1354921875007991</c:v>
                </c:pt>
                <c:pt idx="14049">
                  <c:v>5.1351103124992008</c:v>
                </c:pt>
                <c:pt idx="14050">
                  <c:v>5.1347893750016009</c:v>
                </c:pt>
                <c:pt idx="14051">
                  <c:v>5.1347843750016002</c:v>
                </c:pt>
                <c:pt idx="14052">
                  <c:v>5.1350931250016005</c:v>
                </c:pt>
                <c:pt idx="14053">
                  <c:v>5.1353425000000001</c:v>
                </c:pt>
                <c:pt idx="14054">
                  <c:v>5.1357871875007994</c:v>
                </c:pt>
                <c:pt idx="14055">
                  <c:v>5.136171875001601</c:v>
                </c:pt>
                <c:pt idx="14056">
                  <c:v>5.1366399999999999</c:v>
                </c:pt>
                <c:pt idx="14057">
                  <c:v>5.1370412500000002</c:v>
                </c:pt>
                <c:pt idx="14058">
                  <c:v>5.1374368750016002</c:v>
                </c:pt>
                <c:pt idx="14059">
                  <c:v>5.1378609375007995</c:v>
                </c:pt>
                <c:pt idx="14060">
                  <c:v>5.1383065624992001</c:v>
                </c:pt>
                <c:pt idx="14061">
                  <c:v>5.138659375001601</c:v>
                </c:pt>
                <c:pt idx="14062">
                  <c:v>5.1390309375007996</c:v>
                </c:pt>
                <c:pt idx="14063">
                  <c:v>5.1393825</c:v>
                </c:pt>
                <c:pt idx="14064">
                  <c:v>5.1398809375007994</c:v>
                </c:pt>
                <c:pt idx="14065">
                  <c:v>5.1402831250016003</c:v>
                </c:pt>
                <c:pt idx="14066">
                  <c:v>5.14061375</c:v>
                </c:pt>
                <c:pt idx="14067">
                  <c:v>5.1409790624992002</c:v>
                </c:pt>
                <c:pt idx="14068">
                  <c:v>5.141345625001601</c:v>
                </c:pt>
                <c:pt idx="14069">
                  <c:v>5.1417253124992008</c:v>
                </c:pt>
                <c:pt idx="14070">
                  <c:v>5.1420881250016004</c:v>
                </c:pt>
                <c:pt idx="14071">
                  <c:v>5.1416271875007995</c:v>
                </c:pt>
                <c:pt idx="14072">
                  <c:v>5.1412556250016008</c:v>
                </c:pt>
                <c:pt idx="14073">
                  <c:v>5.1408134375007997</c:v>
                </c:pt>
                <c:pt idx="14074">
                  <c:v>5.1403537500000001</c:v>
                </c:pt>
                <c:pt idx="14075">
                  <c:v>5.1399106250016002</c:v>
                </c:pt>
                <c:pt idx="14076">
                  <c:v>5.1394631250016003</c:v>
                </c:pt>
                <c:pt idx="14077">
                  <c:v>5.1389787499999997</c:v>
                </c:pt>
                <c:pt idx="14078">
                  <c:v>5.1385740624992007</c:v>
                </c:pt>
                <c:pt idx="14079">
                  <c:v>5.1381165624992002</c:v>
                </c:pt>
                <c:pt idx="14080">
                  <c:v>5.1377596875007994</c:v>
                </c:pt>
                <c:pt idx="14081">
                  <c:v>5.1372412499999998</c:v>
                </c:pt>
                <c:pt idx="14082">
                  <c:v>5.1366812499999996</c:v>
                </c:pt>
                <c:pt idx="14083">
                  <c:v>5.1363534375007998</c:v>
                </c:pt>
                <c:pt idx="14084">
                  <c:v>5.1357428124992008</c:v>
                </c:pt>
                <c:pt idx="14085">
                  <c:v>5.1353900000000001</c:v>
                </c:pt>
                <c:pt idx="14086">
                  <c:v>5.1349856250016002</c:v>
                </c:pt>
                <c:pt idx="14087">
                  <c:v>5.1345609375007992</c:v>
                </c:pt>
                <c:pt idx="14088">
                  <c:v>5.1340337500000004</c:v>
                </c:pt>
                <c:pt idx="14089">
                  <c:v>5.1335724999999996</c:v>
                </c:pt>
                <c:pt idx="14090">
                  <c:v>5.1330981250016006</c:v>
                </c:pt>
                <c:pt idx="14091">
                  <c:v>5.1325903124992003</c:v>
                </c:pt>
                <c:pt idx="14092">
                  <c:v>5.1320687500000002</c:v>
                </c:pt>
                <c:pt idx="14093">
                  <c:v>5.1315656250016008</c:v>
                </c:pt>
                <c:pt idx="14094">
                  <c:v>5.1310737499999997</c:v>
                </c:pt>
                <c:pt idx="14095">
                  <c:v>5.1306306250016007</c:v>
                </c:pt>
                <c:pt idx="14096">
                  <c:v>5.1301562499999998</c:v>
                </c:pt>
                <c:pt idx="14097">
                  <c:v>5.1297496875007997</c:v>
                </c:pt>
                <c:pt idx="14098">
                  <c:v>5.1290674999999997</c:v>
                </c:pt>
                <c:pt idx="14099">
                  <c:v>5.1286040624992006</c:v>
                </c:pt>
                <c:pt idx="14100">
                  <c:v>5.1282115624992004</c:v>
                </c:pt>
                <c:pt idx="14101">
                  <c:v>5.1278562499999998</c:v>
                </c:pt>
                <c:pt idx="14102">
                  <c:v>5.1282243750016008</c:v>
                </c:pt>
                <c:pt idx="14103">
                  <c:v>5.128124375001601</c:v>
                </c:pt>
                <c:pt idx="14104">
                  <c:v>5.1284746875007992</c:v>
                </c:pt>
                <c:pt idx="14105">
                  <c:v>5.1289175</c:v>
                </c:pt>
                <c:pt idx="14106">
                  <c:v>5.1292453124992008</c:v>
                </c:pt>
                <c:pt idx="14107">
                  <c:v>5.1296090624992008</c:v>
                </c:pt>
                <c:pt idx="14108">
                  <c:v>5.1299759375007996</c:v>
                </c:pt>
                <c:pt idx="14109">
                  <c:v>5.1303606250016003</c:v>
                </c:pt>
                <c:pt idx="14110">
                  <c:v>5.1308437500000004</c:v>
                </c:pt>
                <c:pt idx="14111">
                  <c:v>5.1312800000000003</c:v>
                </c:pt>
                <c:pt idx="14112">
                  <c:v>5.1316171875007992</c:v>
                </c:pt>
                <c:pt idx="14113">
                  <c:v>5.1320318750016005</c:v>
                </c:pt>
                <c:pt idx="14114">
                  <c:v>5.1324812499999997</c:v>
                </c:pt>
                <c:pt idx="14115">
                  <c:v>5.1328221875007998</c:v>
                </c:pt>
                <c:pt idx="14116">
                  <c:v>5.1332015624992007</c:v>
                </c:pt>
                <c:pt idx="14117">
                  <c:v>5.1335718750016008</c:v>
                </c:pt>
                <c:pt idx="14118">
                  <c:v>5.1340790624992003</c:v>
                </c:pt>
                <c:pt idx="14119">
                  <c:v>5.1344268750016004</c:v>
                </c:pt>
                <c:pt idx="14120">
                  <c:v>5.1348143750016009</c:v>
                </c:pt>
                <c:pt idx="14121">
                  <c:v>5.1348478124992001</c:v>
                </c:pt>
                <c:pt idx="14122">
                  <c:v>5.1344334375007996</c:v>
                </c:pt>
                <c:pt idx="14123">
                  <c:v>5.1339528124992002</c:v>
                </c:pt>
                <c:pt idx="14124">
                  <c:v>5.1334096875007997</c:v>
                </c:pt>
                <c:pt idx="14125">
                  <c:v>5.1329128124992005</c:v>
                </c:pt>
                <c:pt idx="14126">
                  <c:v>5.1325028124992009</c:v>
                </c:pt>
                <c:pt idx="14127">
                  <c:v>5.1319090624992008</c:v>
                </c:pt>
                <c:pt idx="14128">
                  <c:v>5.1313424999999997</c:v>
                </c:pt>
                <c:pt idx="14129">
                  <c:v>5.130655</c:v>
                </c:pt>
                <c:pt idx="14130">
                  <c:v>5.1300800000000004</c:v>
                </c:pt>
                <c:pt idx="14131">
                  <c:v>5.1297559375007991</c:v>
                </c:pt>
                <c:pt idx="14132">
                  <c:v>5.1293525000000004</c:v>
                </c:pt>
                <c:pt idx="14133">
                  <c:v>5.1288290624992001</c:v>
                </c:pt>
                <c:pt idx="14134">
                  <c:v>5.1283690624992007</c:v>
                </c:pt>
                <c:pt idx="14135">
                  <c:v>5.1280124999999996</c:v>
                </c:pt>
                <c:pt idx="14136">
                  <c:v>5.1276296875007992</c:v>
                </c:pt>
                <c:pt idx="14137">
                  <c:v>5.1272631250016003</c:v>
                </c:pt>
                <c:pt idx="14138">
                  <c:v>5.1276631250016003</c:v>
                </c:pt>
                <c:pt idx="14139">
                  <c:v>5.1281421875007993</c:v>
                </c:pt>
                <c:pt idx="14140">
                  <c:v>5.1284900000000002</c:v>
                </c:pt>
                <c:pt idx="14141">
                  <c:v>5.1290287499999998</c:v>
                </c:pt>
                <c:pt idx="14142">
                  <c:v>5.1294334375007997</c:v>
                </c:pt>
                <c:pt idx="14143">
                  <c:v>5.1297765624992007</c:v>
                </c:pt>
                <c:pt idx="14144">
                  <c:v>5.1301171875007991</c:v>
                </c:pt>
                <c:pt idx="14145">
                  <c:v>5.1304740624992009</c:v>
                </c:pt>
                <c:pt idx="14146">
                  <c:v>5.1308128124992001</c:v>
                </c:pt>
                <c:pt idx="14147">
                  <c:v>5.1309253124992003</c:v>
                </c:pt>
                <c:pt idx="14148">
                  <c:v>5.1310506250016008</c:v>
                </c:pt>
                <c:pt idx="14149">
                  <c:v>5.1314803124992006</c:v>
                </c:pt>
                <c:pt idx="14150">
                  <c:v>5.1318365624992008</c:v>
                </c:pt>
                <c:pt idx="14151">
                  <c:v>5.1322450000000002</c:v>
                </c:pt>
                <c:pt idx="14152">
                  <c:v>5.1325796875007992</c:v>
                </c:pt>
                <c:pt idx="14153">
                  <c:v>5.1329737499999997</c:v>
                </c:pt>
                <c:pt idx="14154">
                  <c:v>5.1333503124992008</c:v>
                </c:pt>
                <c:pt idx="14155">
                  <c:v>5.1336918750016007</c:v>
                </c:pt>
                <c:pt idx="14156">
                  <c:v>5.1332934375007993</c:v>
                </c:pt>
                <c:pt idx="14157">
                  <c:v>5.1329349999999998</c:v>
                </c:pt>
                <c:pt idx="14158">
                  <c:v>5.1326090624992009</c:v>
                </c:pt>
                <c:pt idx="14159">
                  <c:v>5.1322587500000001</c:v>
                </c:pt>
                <c:pt idx="14160">
                  <c:v>5.1319009375007996</c:v>
                </c:pt>
                <c:pt idx="14161">
                  <c:v>5.1318471875007994</c:v>
                </c:pt>
                <c:pt idx="14162">
                  <c:v>5.1314740624992004</c:v>
                </c:pt>
                <c:pt idx="14163">
                  <c:v>5.1311087500000001</c:v>
                </c:pt>
                <c:pt idx="14164">
                  <c:v>5.1307481250016007</c:v>
                </c:pt>
                <c:pt idx="14165">
                  <c:v>5.1303971875007992</c:v>
                </c:pt>
                <c:pt idx="14166">
                  <c:v>5.1298868750016009</c:v>
                </c:pt>
                <c:pt idx="14167">
                  <c:v>5.1293600000000001</c:v>
                </c:pt>
                <c:pt idx="14168">
                  <c:v>5.1288337500000001</c:v>
                </c:pt>
                <c:pt idx="14169">
                  <c:v>5.1282671875007999</c:v>
                </c:pt>
                <c:pt idx="14170">
                  <c:v>5.1277987500000002</c:v>
                </c:pt>
                <c:pt idx="14171">
                  <c:v>5.1277256250016006</c:v>
                </c:pt>
                <c:pt idx="14172">
                  <c:v>5.1280962499999996</c:v>
                </c:pt>
                <c:pt idx="14173">
                  <c:v>5.1284343750016008</c:v>
                </c:pt>
                <c:pt idx="14174">
                  <c:v>5.1287596875007999</c:v>
                </c:pt>
                <c:pt idx="14175">
                  <c:v>5.1291849999999997</c:v>
                </c:pt>
                <c:pt idx="14176">
                  <c:v>5.1295556250016006</c:v>
                </c:pt>
                <c:pt idx="14177">
                  <c:v>5.1298946875007996</c:v>
                </c:pt>
                <c:pt idx="14178">
                  <c:v>5.1295650000000004</c:v>
                </c:pt>
                <c:pt idx="14179">
                  <c:v>5.1300396875007994</c:v>
                </c:pt>
                <c:pt idx="14180">
                  <c:v>5.1304006250016005</c:v>
                </c:pt>
                <c:pt idx="14181">
                  <c:v>5.1307221875007993</c:v>
                </c:pt>
                <c:pt idx="14182">
                  <c:v>5.1311081250016004</c:v>
                </c:pt>
                <c:pt idx="14183">
                  <c:v>5.131445625001601</c:v>
                </c:pt>
                <c:pt idx="14184">
                  <c:v>5.1318287500000004</c:v>
                </c:pt>
                <c:pt idx="14185">
                  <c:v>5.1321837500000003</c:v>
                </c:pt>
                <c:pt idx="14186">
                  <c:v>5.1322006250016008</c:v>
                </c:pt>
                <c:pt idx="14187">
                  <c:v>5.1317306250016008</c:v>
                </c:pt>
                <c:pt idx="14188">
                  <c:v>5.1313531250016009</c:v>
                </c:pt>
                <c:pt idx="14189">
                  <c:v>5.1310140624992009</c:v>
                </c:pt>
                <c:pt idx="14190">
                  <c:v>5.13063</c:v>
                </c:pt>
                <c:pt idx="14191">
                  <c:v>5.1302890624992008</c:v>
                </c:pt>
                <c:pt idx="14192">
                  <c:v>5.1297846875007993</c:v>
                </c:pt>
                <c:pt idx="14193">
                  <c:v>5.1294465624992007</c:v>
                </c:pt>
                <c:pt idx="14194">
                  <c:v>5.1290453124992004</c:v>
                </c:pt>
                <c:pt idx="14195">
                  <c:v>5.1284378124992003</c:v>
                </c:pt>
                <c:pt idx="14196">
                  <c:v>5.1280393750016007</c:v>
                </c:pt>
                <c:pt idx="14197">
                  <c:v>5.1276706250016009</c:v>
                </c:pt>
                <c:pt idx="14198">
                  <c:v>5.1272953124992009</c:v>
                </c:pt>
                <c:pt idx="14199">
                  <c:v>5.1276937499999997</c:v>
                </c:pt>
                <c:pt idx="14200">
                  <c:v>5.1276675000000003</c:v>
                </c:pt>
                <c:pt idx="14201">
                  <c:v>5.1273168750016005</c:v>
                </c:pt>
                <c:pt idx="14202">
                  <c:v>5.1269024999999999</c:v>
                </c:pt>
                <c:pt idx="14203">
                  <c:v>5.1263159375007996</c:v>
                </c:pt>
                <c:pt idx="14204">
                  <c:v>5.1257490624992004</c:v>
                </c:pt>
                <c:pt idx="14205">
                  <c:v>5.1251871875007993</c:v>
                </c:pt>
                <c:pt idx="14206">
                  <c:v>5.1246921875007994</c:v>
                </c:pt>
                <c:pt idx="14207">
                  <c:v>5.1242468750016004</c:v>
                </c:pt>
                <c:pt idx="14208">
                  <c:v>5.1239128124992002</c:v>
                </c:pt>
                <c:pt idx="14209">
                  <c:v>5.123585625001601</c:v>
                </c:pt>
                <c:pt idx="14210">
                  <c:v>5.1240100000000002</c:v>
                </c:pt>
                <c:pt idx="14211">
                  <c:v>5.1243528124992004</c:v>
                </c:pt>
                <c:pt idx="14212">
                  <c:v>5.1247631250016008</c:v>
                </c:pt>
                <c:pt idx="14213">
                  <c:v>5.1251699999999998</c:v>
                </c:pt>
                <c:pt idx="14214">
                  <c:v>5.1255534375007992</c:v>
                </c:pt>
                <c:pt idx="14215">
                  <c:v>5.1260090624992003</c:v>
                </c:pt>
                <c:pt idx="14216">
                  <c:v>5.1264653124992003</c:v>
                </c:pt>
                <c:pt idx="14217">
                  <c:v>5.1269600000000004</c:v>
                </c:pt>
                <c:pt idx="14218">
                  <c:v>5.1274125000000002</c:v>
                </c:pt>
                <c:pt idx="14219">
                  <c:v>5.1277934375007996</c:v>
                </c:pt>
                <c:pt idx="14220">
                  <c:v>5.1281253124992006</c:v>
                </c:pt>
                <c:pt idx="14221">
                  <c:v>5.1285203124992007</c:v>
                </c:pt>
                <c:pt idx="14222">
                  <c:v>5.1280162499999999</c:v>
                </c:pt>
                <c:pt idx="14223">
                  <c:v>5.1273303124992005</c:v>
                </c:pt>
                <c:pt idx="14224">
                  <c:v>5.1269609375007992</c:v>
                </c:pt>
                <c:pt idx="14225">
                  <c:v>5.1265631250016002</c:v>
                </c:pt>
                <c:pt idx="14226">
                  <c:v>5.1262049999999997</c:v>
                </c:pt>
                <c:pt idx="14227">
                  <c:v>5.1258781250016003</c:v>
                </c:pt>
                <c:pt idx="14228">
                  <c:v>5.12534125</c:v>
                </c:pt>
                <c:pt idx="14229">
                  <c:v>5.1249471875007995</c:v>
                </c:pt>
                <c:pt idx="14230">
                  <c:v>5.1245934375007991</c:v>
                </c:pt>
                <c:pt idx="14231">
                  <c:v>5.1243443750016002</c:v>
                </c:pt>
                <c:pt idx="14232">
                  <c:v>5.1240687500000002</c:v>
                </c:pt>
                <c:pt idx="14233">
                  <c:v>5.1237009375007991</c:v>
                </c:pt>
                <c:pt idx="14234">
                  <c:v>5.1239749999999997</c:v>
                </c:pt>
                <c:pt idx="14235">
                  <c:v>5.1243625000000002</c:v>
                </c:pt>
                <c:pt idx="14236">
                  <c:v>5.1247759375007993</c:v>
                </c:pt>
                <c:pt idx="14237">
                  <c:v>5.1251756250016003</c:v>
                </c:pt>
                <c:pt idx="14238">
                  <c:v>5.1255368750016004</c:v>
                </c:pt>
                <c:pt idx="14239">
                  <c:v>5.1259971875007997</c:v>
                </c:pt>
                <c:pt idx="14240">
                  <c:v>5.1264324999999999</c:v>
                </c:pt>
                <c:pt idx="14241">
                  <c:v>5.1268196875007996</c:v>
                </c:pt>
                <c:pt idx="14242">
                  <c:v>5.1272259375007998</c:v>
                </c:pt>
                <c:pt idx="14243">
                  <c:v>5.1276040624992003</c:v>
                </c:pt>
                <c:pt idx="14244">
                  <c:v>5.1281478124992006</c:v>
                </c:pt>
                <c:pt idx="14245">
                  <c:v>5.1284840624992007</c:v>
                </c:pt>
                <c:pt idx="14246">
                  <c:v>5.1288271875007991</c:v>
                </c:pt>
                <c:pt idx="14247">
                  <c:v>5.1291481250016009</c:v>
                </c:pt>
                <c:pt idx="14248">
                  <c:v>5.1288259375007996</c:v>
                </c:pt>
                <c:pt idx="14249">
                  <c:v>5.1283225000000003</c:v>
                </c:pt>
                <c:pt idx="14250">
                  <c:v>5.1279840624992001</c:v>
                </c:pt>
                <c:pt idx="14251">
                  <c:v>5.1276118750016009</c:v>
                </c:pt>
                <c:pt idx="14252">
                  <c:v>5.1271828124992007</c:v>
                </c:pt>
                <c:pt idx="14253">
                  <c:v>5.1267037499999999</c:v>
                </c:pt>
                <c:pt idx="14254">
                  <c:v>5.1263359375007997</c:v>
                </c:pt>
                <c:pt idx="14255">
                  <c:v>5.1257043750016003</c:v>
                </c:pt>
                <c:pt idx="14256">
                  <c:v>5.1253596875007998</c:v>
                </c:pt>
                <c:pt idx="14257">
                  <c:v>5.1249859375007993</c:v>
                </c:pt>
                <c:pt idx="14258">
                  <c:v>5.1246240624992003</c:v>
                </c:pt>
                <c:pt idx="14259">
                  <c:v>5.124218125001601</c:v>
                </c:pt>
                <c:pt idx="14260">
                  <c:v>5.123879375001601</c:v>
                </c:pt>
                <c:pt idx="14261">
                  <c:v>5.12351125</c:v>
                </c:pt>
                <c:pt idx="14262">
                  <c:v>5.1229325000000001</c:v>
                </c:pt>
                <c:pt idx="14263">
                  <c:v>5.1223475000000001</c:v>
                </c:pt>
                <c:pt idx="14264">
                  <c:v>5.1220034375007994</c:v>
                </c:pt>
                <c:pt idx="14265">
                  <c:v>5.1216559375007993</c:v>
                </c:pt>
                <c:pt idx="14266">
                  <c:v>5.1216731250016005</c:v>
                </c:pt>
                <c:pt idx="14267">
                  <c:v>5.1219762500000003</c:v>
                </c:pt>
                <c:pt idx="14268">
                  <c:v>5.1216162499999998</c:v>
                </c:pt>
                <c:pt idx="14269">
                  <c:v>5.121873125001601</c:v>
                </c:pt>
                <c:pt idx="14270">
                  <c:v>5.1222771875007993</c:v>
                </c:pt>
                <c:pt idx="14271">
                  <c:v>5.1226856250016004</c:v>
                </c:pt>
                <c:pt idx="14272">
                  <c:v>5.1226925000000003</c:v>
                </c:pt>
                <c:pt idx="14273">
                  <c:v>5.1230528124992007</c:v>
                </c:pt>
                <c:pt idx="14274">
                  <c:v>5.1233884375007994</c:v>
                </c:pt>
                <c:pt idx="14275">
                  <c:v>5.1238684375007999</c:v>
                </c:pt>
                <c:pt idx="14276">
                  <c:v>5.1243478124992006</c:v>
                </c:pt>
                <c:pt idx="14277">
                  <c:v>5.1248546875007994</c:v>
                </c:pt>
                <c:pt idx="14278">
                  <c:v>5.1252050000000002</c:v>
                </c:pt>
                <c:pt idx="14279">
                  <c:v>5.1256753124992009</c:v>
                </c:pt>
                <c:pt idx="14280">
                  <c:v>5.1261087500000002</c:v>
                </c:pt>
                <c:pt idx="14281">
                  <c:v>5.1264768750016003</c:v>
                </c:pt>
                <c:pt idx="14282">
                  <c:v>5.1269162499999998</c:v>
                </c:pt>
                <c:pt idx="14283">
                  <c:v>5.1273774999999997</c:v>
                </c:pt>
                <c:pt idx="14284">
                  <c:v>5.1278615624992003</c:v>
                </c:pt>
                <c:pt idx="14285">
                  <c:v>5.1282453124992005</c:v>
                </c:pt>
                <c:pt idx="14286">
                  <c:v>5.1286215624992009</c:v>
                </c:pt>
                <c:pt idx="14287">
                  <c:v>5.1281999999999996</c:v>
                </c:pt>
                <c:pt idx="14288">
                  <c:v>5.1278024999999996</c:v>
                </c:pt>
                <c:pt idx="14289">
                  <c:v>5.1274787499999999</c:v>
                </c:pt>
                <c:pt idx="14290">
                  <c:v>5.127010625001601</c:v>
                </c:pt>
                <c:pt idx="14291">
                  <c:v>5.1266546875007997</c:v>
                </c:pt>
                <c:pt idx="14292">
                  <c:v>5.1261471875007993</c:v>
                </c:pt>
                <c:pt idx="14293">
                  <c:v>5.1255456250016005</c:v>
                </c:pt>
                <c:pt idx="14294">
                  <c:v>5.1252218750016008</c:v>
                </c:pt>
                <c:pt idx="14295">
                  <c:v>5.1248787499999997</c:v>
                </c:pt>
                <c:pt idx="14296">
                  <c:v>5.1245421875007997</c:v>
                </c:pt>
                <c:pt idx="14297">
                  <c:v>5.1241496875007995</c:v>
                </c:pt>
                <c:pt idx="14298">
                  <c:v>5.123820625001601</c:v>
                </c:pt>
                <c:pt idx="14299">
                  <c:v>5.1234837500000001</c:v>
                </c:pt>
                <c:pt idx="14300">
                  <c:v>5.1229115624992003</c:v>
                </c:pt>
                <c:pt idx="14301">
                  <c:v>5.1224690624992002</c:v>
                </c:pt>
                <c:pt idx="14302">
                  <c:v>5.1219653124992002</c:v>
                </c:pt>
                <c:pt idx="14303">
                  <c:v>5.1214915624992008</c:v>
                </c:pt>
                <c:pt idx="14304">
                  <c:v>5.1209412499999996</c:v>
                </c:pt>
                <c:pt idx="14305">
                  <c:v>5.1204803124992004</c:v>
                </c:pt>
                <c:pt idx="14306">
                  <c:v>5.1199168750016009</c:v>
                </c:pt>
                <c:pt idx="14307">
                  <c:v>5.1195281250016009</c:v>
                </c:pt>
                <c:pt idx="14308">
                  <c:v>5.1191121875007992</c:v>
                </c:pt>
                <c:pt idx="14309">
                  <c:v>5.1187731250016002</c:v>
                </c:pt>
                <c:pt idx="14310">
                  <c:v>5.1191331250016008</c:v>
                </c:pt>
                <c:pt idx="14311">
                  <c:v>5.1195156250016005</c:v>
                </c:pt>
                <c:pt idx="14312">
                  <c:v>5.1194156250016007</c:v>
                </c:pt>
                <c:pt idx="14313">
                  <c:v>5.1190690624992001</c:v>
                </c:pt>
                <c:pt idx="14314">
                  <c:v>5.1186115624992006</c:v>
                </c:pt>
                <c:pt idx="14315">
                  <c:v>5.1182446875007992</c:v>
                </c:pt>
                <c:pt idx="14316">
                  <c:v>5.1186081250016002</c:v>
                </c:pt>
                <c:pt idx="14317">
                  <c:v>5.1189590624992007</c:v>
                </c:pt>
                <c:pt idx="14318">
                  <c:v>5.1193249999999999</c:v>
                </c:pt>
                <c:pt idx="14319">
                  <c:v>5.1197853124992001</c:v>
                </c:pt>
                <c:pt idx="14320">
                  <c:v>5.1201365624992006</c:v>
                </c:pt>
                <c:pt idx="14321">
                  <c:v>5.1206025000000004</c:v>
                </c:pt>
                <c:pt idx="14322">
                  <c:v>5.1209637499999996</c:v>
                </c:pt>
                <c:pt idx="14323">
                  <c:v>5.1214190624992009</c:v>
                </c:pt>
                <c:pt idx="14324">
                  <c:v>5.1218178124992004</c:v>
                </c:pt>
                <c:pt idx="14325">
                  <c:v>5.1220040624992009</c:v>
                </c:pt>
                <c:pt idx="14326">
                  <c:v>5.1216631250016009</c:v>
                </c:pt>
                <c:pt idx="14327">
                  <c:v>5.121274375001601</c:v>
                </c:pt>
                <c:pt idx="14328">
                  <c:v>5.1208099999999996</c:v>
                </c:pt>
                <c:pt idx="14329">
                  <c:v>5.1203262499999997</c:v>
                </c:pt>
                <c:pt idx="14330">
                  <c:v>5.1197209375007997</c:v>
                </c:pt>
                <c:pt idx="14331">
                  <c:v>5.1193953124992007</c:v>
                </c:pt>
                <c:pt idx="14332">
                  <c:v>5.1187796875007994</c:v>
                </c:pt>
                <c:pt idx="14333">
                  <c:v>5.1182550000000004</c:v>
                </c:pt>
                <c:pt idx="14334">
                  <c:v>5.117650625001601</c:v>
                </c:pt>
                <c:pt idx="14335">
                  <c:v>5.1171253124992004</c:v>
                </c:pt>
                <c:pt idx="14336">
                  <c:v>5.1165684375007991</c:v>
                </c:pt>
                <c:pt idx="14337">
                  <c:v>5.1161199999999996</c:v>
                </c:pt>
                <c:pt idx="14338">
                  <c:v>5.1156709375007994</c:v>
                </c:pt>
                <c:pt idx="14339">
                  <c:v>5.1152728124992004</c:v>
                </c:pt>
                <c:pt idx="14340">
                  <c:v>5.1147534375007995</c:v>
                </c:pt>
                <c:pt idx="14341">
                  <c:v>5.1144178124992008</c:v>
                </c:pt>
                <c:pt idx="14342">
                  <c:v>5.1144284375007993</c:v>
                </c:pt>
                <c:pt idx="14343">
                  <c:v>5.1147843750016007</c:v>
                </c:pt>
                <c:pt idx="14344">
                  <c:v>5.1151115624992007</c:v>
                </c:pt>
                <c:pt idx="14345">
                  <c:v>5.1154990624992003</c:v>
                </c:pt>
                <c:pt idx="14346">
                  <c:v>5.1158849999999996</c:v>
                </c:pt>
                <c:pt idx="14347">
                  <c:v>5.1162421875007995</c:v>
                </c:pt>
                <c:pt idx="14348">
                  <c:v>5.1165984375007998</c:v>
                </c:pt>
                <c:pt idx="14349">
                  <c:v>5.1170774999999997</c:v>
                </c:pt>
                <c:pt idx="14350">
                  <c:v>5.1174371875007996</c:v>
                </c:pt>
                <c:pt idx="14351">
                  <c:v>5.1177599999999996</c:v>
                </c:pt>
                <c:pt idx="14352">
                  <c:v>5.1182771875007997</c:v>
                </c:pt>
                <c:pt idx="14353">
                  <c:v>5.1180268750016005</c:v>
                </c:pt>
                <c:pt idx="14354">
                  <c:v>5.1176878124992005</c:v>
                </c:pt>
                <c:pt idx="14355">
                  <c:v>5.1174103124992003</c:v>
                </c:pt>
                <c:pt idx="14356">
                  <c:v>5.117261875001601</c:v>
                </c:pt>
                <c:pt idx="14357">
                  <c:v>5.1169346875007999</c:v>
                </c:pt>
                <c:pt idx="14358">
                  <c:v>5.1171381250016008</c:v>
                </c:pt>
                <c:pt idx="14359">
                  <c:v>5.1169481250016009</c:v>
                </c:pt>
                <c:pt idx="14360">
                  <c:v>5.1165618750016009</c:v>
                </c:pt>
                <c:pt idx="14361">
                  <c:v>5.1163046875007998</c:v>
                </c:pt>
                <c:pt idx="14362">
                  <c:v>5.1166937499999996</c:v>
                </c:pt>
                <c:pt idx="14363">
                  <c:v>5.1170940624992003</c:v>
                </c:pt>
                <c:pt idx="14364">
                  <c:v>5.1175568750016005</c:v>
                </c:pt>
                <c:pt idx="14365">
                  <c:v>5.1179515624992007</c:v>
                </c:pt>
                <c:pt idx="14366">
                  <c:v>5.1184021875007994</c:v>
                </c:pt>
                <c:pt idx="14367">
                  <c:v>5.1187968750016006</c:v>
                </c:pt>
                <c:pt idx="14368">
                  <c:v>5.1192187499999999</c:v>
                </c:pt>
                <c:pt idx="14369">
                  <c:v>5.1195671875007998</c:v>
                </c:pt>
                <c:pt idx="14370">
                  <c:v>5.1199881250016004</c:v>
                </c:pt>
                <c:pt idx="14371">
                  <c:v>5.1197856250016009</c:v>
                </c:pt>
                <c:pt idx="14372">
                  <c:v>5.1194434375007996</c:v>
                </c:pt>
                <c:pt idx="14373">
                  <c:v>5.1190696875007999</c:v>
                </c:pt>
                <c:pt idx="14374">
                  <c:v>5.1187443750016008</c:v>
                </c:pt>
                <c:pt idx="14375">
                  <c:v>5.1183668750016009</c:v>
                </c:pt>
                <c:pt idx="14376">
                  <c:v>5.1179800000000002</c:v>
                </c:pt>
                <c:pt idx="14377">
                  <c:v>5.1176128124992006</c:v>
                </c:pt>
                <c:pt idx="14378">
                  <c:v>5.1172587500000004</c:v>
                </c:pt>
                <c:pt idx="14379">
                  <c:v>5.1167559375007992</c:v>
                </c:pt>
                <c:pt idx="14380">
                  <c:v>5.1161709375007991</c:v>
                </c:pt>
                <c:pt idx="14381">
                  <c:v>5.1158203124992001</c:v>
                </c:pt>
                <c:pt idx="14382">
                  <c:v>5.1154337500000002</c:v>
                </c:pt>
                <c:pt idx="14383">
                  <c:v>5.1150765624992003</c:v>
                </c:pt>
                <c:pt idx="14384">
                  <c:v>5.1146337500000003</c:v>
                </c:pt>
                <c:pt idx="14385">
                  <c:v>5.1141653124992006</c:v>
                </c:pt>
                <c:pt idx="14386">
                  <c:v>5.1137287499999999</c:v>
                </c:pt>
                <c:pt idx="14387">
                  <c:v>5.1132321875007998</c:v>
                </c:pt>
                <c:pt idx="14388">
                  <c:v>5.1127893750016007</c:v>
                </c:pt>
                <c:pt idx="14389">
                  <c:v>5.1123021875007995</c:v>
                </c:pt>
                <c:pt idx="14390">
                  <c:v>5.1119287499999997</c:v>
                </c:pt>
                <c:pt idx="14391">
                  <c:v>5.1114375000000001</c:v>
                </c:pt>
                <c:pt idx="14392">
                  <c:v>5.1111012499999999</c:v>
                </c:pt>
                <c:pt idx="14393">
                  <c:v>5.1107181250016005</c:v>
                </c:pt>
                <c:pt idx="14394">
                  <c:v>5.1103303124992001</c:v>
                </c:pt>
                <c:pt idx="14395">
                  <c:v>5.1099821875007994</c:v>
                </c:pt>
                <c:pt idx="14396">
                  <c:v>5.1098118750016006</c:v>
                </c:pt>
                <c:pt idx="14397">
                  <c:v>5.109519375001601</c:v>
                </c:pt>
                <c:pt idx="14398">
                  <c:v>5.10917625</c:v>
                </c:pt>
                <c:pt idx="14399">
                  <c:v>5.1091346875007995</c:v>
                </c:pt>
                <c:pt idx="14400">
                  <c:v>5.1094653124992009</c:v>
                </c:pt>
                <c:pt idx="14401">
                  <c:v>5.1098528124992004</c:v>
                </c:pt>
                <c:pt idx="14402">
                  <c:v>5.1102890624992003</c:v>
                </c:pt>
                <c:pt idx="14403">
                  <c:v>5.1106831250016009</c:v>
                </c:pt>
                <c:pt idx="14404">
                  <c:v>5.1110228124992005</c:v>
                </c:pt>
                <c:pt idx="14405">
                  <c:v>5.1113971875007991</c:v>
                </c:pt>
                <c:pt idx="14406">
                  <c:v>5.1117875000000002</c:v>
                </c:pt>
                <c:pt idx="14407">
                  <c:v>5.1122153124992007</c:v>
                </c:pt>
                <c:pt idx="14408">
                  <c:v>5.1125509375007994</c:v>
                </c:pt>
                <c:pt idx="14409">
                  <c:v>5.1129268750016008</c:v>
                </c:pt>
                <c:pt idx="14410">
                  <c:v>5.1132946875007992</c:v>
                </c:pt>
                <c:pt idx="14411">
                  <c:v>5.1136453124992007</c:v>
                </c:pt>
                <c:pt idx="14412">
                  <c:v>5.1139665624992006</c:v>
                </c:pt>
                <c:pt idx="14413">
                  <c:v>5.1141162500000004</c:v>
                </c:pt>
                <c:pt idx="14414">
                  <c:v>5.1145331250016008</c:v>
                </c:pt>
                <c:pt idx="14415">
                  <c:v>5.1148740624992008</c:v>
                </c:pt>
                <c:pt idx="14416">
                  <c:v>5.1152434375007996</c:v>
                </c:pt>
                <c:pt idx="14417">
                  <c:v>5.1156846875007993</c:v>
                </c:pt>
                <c:pt idx="14418">
                  <c:v>5.1160812499999997</c:v>
                </c:pt>
                <c:pt idx="14419">
                  <c:v>5.1165990624992004</c:v>
                </c:pt>
                <c:pt idx="14420">
                  <c:v>5.1169643750016007</c:v>
                </c:pt>
                <c:pt idx="14421">
                  <c:v>5.1172862500000003</c:v>
                </c:pt>
                <c:pt idx="14422">
                  <c:v>5.1169053124992008</c:v>
                </c:pt>
                <c:pt idx="14423">
                  <c:v>5.1165506250016008</c:v>
                </c:pt>
                <c:pt idx="14424">
                  <c:v>5.1161240624992006</c:v>
                </c:pt>
                <c:pt idx="14425">
                  <c:v>5.1157340624992003</c:v>
                </c:pt>
                <c:pt idx="14426">
                  <c:v>5.1154112500000002</c:v>
                </c:pt>
                <c:pt idx="14427">
                  <c:v>5.1150421875007996</c:v>
                </c:pt>
                <c:pt idx="14428">
                  <c:v>5.1145224999999996</c:v>
                </c:pt>
                <c:pt idx="14429">
                  <c:v>5.1139481250016008</c:v>
                </c:pt>
                <c:pt idx="14430">
                  <c:v>5.1136109375007992</c:v>
                </c:pt>
                <c:pt idx="14431">
                  <c:v>5.1130825</c:v>
                </c:pt>
                <c:pt idx="14432">
                  <c:v>5.1125371875007994</c:v>
                </c:pt>
                <c:pt idx="14433">
                  <c:v>5.1121068750016008</c:v>
                </c:pt>
                <c:pt idx="14434">
                  <c:v>5.1117303124992004</c:v>
                </c:pt>
                <c:pt idx="14435">
                  <c:v>5.1113581250016002</c:v>
                </c:pt>
                <c:pt idx="14436">
                  <c:v>5.1110340624992006</c:v>
                </c:pt>
                <c:pt idx="14437">
                  <c:v>5.1105240624992003</c:v>
                </c:pt>
                <c:pt idx="14438">
                  <c:v>5.1099865624992002</c:v>
                </c:pt>
                <c:pt idx="14439">
                  <c:v>5.1096593750016002</c:v>
                </c:pt>
                <c:pt idx="14440">
                  <c:v>5.1090968750016001</c:v>
                </c:pt>
                <c:pt idx="14441">
                  <c:v>5.1086334375007993</c:v>
                </c:pt>
                <c:pt idx="14442">
                  <c:v>5.1081953124992001</c:v>
                </c:pt>
                <c:pt idx="14443">
                  <c:v>5.1078290624992002</c:v>
                </c:pt>
                <c:pt idx="14444">
                  <c:v>5.1074925000000002</c:v>
                </c:pt>
                <c:pt idx="14445">
                  <c:v>5.1078546875007991</c:v>
                </c:pt>
                <c:pt idx="14446">
                  <c:v>5.1081775</c:v>
                </c:pt>
                <c:pt idx="14447">
                  <c:v>5.1080750000000004</c:v>
                </c:pt>
                <c:pt idx="14448">
                  <c:v>5.1084259375007992</c:v>
                </c:pt>
                <c:pt idx="14449">
                  <c:v>5.10877625</c:v>
                </c:pt>
                <c:pt idx="14450">
                  <c:v>5.1091631250016007</c:v>
                </c:pt>
                <c:pt idx="14451">
                  <c:v>5.1095243750016008</c:v>
                </c:pt>
                <c:pt idx="14452">
                  <c:v>5.1099446875007999</c:v>
                </c:pt>
                <c:pt idx="14453">
                  <c:v>5.1103496875007997</c:v>
                </c:pt>
                <c:pt idx="14454">
                  <c:v>5.1107431250016004</c:v>
                </c:pt>
                <c:pt idx="14455">
                  <c:v>5.1111821875007992</c:v>
                </c:pt>
                <c:pt idx="14456">
                  <c:v>5.1115534375007998</c:v>
                </c:pt>
                <c:pt idx="14457">
                  <c:v>5.111955</c:v>
                </c:pt>
                <c:pt idx="14458">
                  <c:v>5.1123537499999996</c:v>
                </c:pt>
                <c:pt idx="14459">
                  <c:v>5.112851875001601</c:v>
                </c:pt>
                <c:pt idx="14460">
                  <c:v>5.1132759375007995</c:v>
                </c:pt>
                <c:pt idx="14461">
                  <c:v>5.1136171875007994</c:v>
                </c:pt>
                <c:pt idx="14462">
                  <c:v>5.1140440624992003</c:v>
                </c:pt>
                <c:pt idx="14463">
                  <c:v>5.1137121875007994</c:v>
                </c:pt>
                <c:pt idx="14464">
                  <c:v>5.1131971875007993</c:v>
                </c:pt>
                <c:pt idx="14465">
                  <c:v>5.1127746875007993</c:v>
                </c:pt>
                <c:pt idx="14466">
                  <c:v>5.1124059375007995</c:v>
                </c:pt>
                <c:pt idx="14467">
                  <c:v>5.1119399999999997</c:v>
                </c:pt>
                <c:pt idx="14468">
                  <c:v>5.1115575</c:v>
                </c:pt>
                <c:pt idx="14469">
                  <c:v>5.1110525000000004</c:v>
                </c:pt>
                <c:pt idx="14470">
                  <c:v>5.1105887499999998</c:v>
                </c:pt>
                <c:pt idx="14471">
                  <c:v>5.1102400000000001</c:v>
                </c:pt>
                <c:pt idx="14472">
                  <c:v>5.1098468750016002</c:v>
                </c:pt>
                <c:pt idx="14473">
                  <c:v>5.1095031250016003</c:v>
                </c:pt>
                <c:pt idx="14474">
                  <c:v>5.1090968750016001</c:v>
                </c:pt>
                <c:pt idx="14475">
                  <c:v>5.1083375000000002</c:v>
                </c:pt>
                <c:pt idx="14476">
                  <c:v>5.1078728124992008</c:v>
                </c:pt>
                <c:pt idx="14477">
                  <c:v>5.107443125001601</c:v>
                </c:pt>
                <c:pt idx="14478">
                  <c:v>5.1070425000000004</c:v>
                </c:pt>
                <c:pt idx="14479">
                  <c:v>5.1065312499999997</c:v>
                </c:pt>
                <c:pt idx="14480">
                  <c:v>5.1060662499999996</c:v>
                </c:pt>
                <c:pt idx="14481">
                  <c:v>5.1056715624992002</c:v>
                </c:pt>
                <c:pt idx="14482">
                  <c:v>5.1052068750016009</c:v>
                </c:pt>
                <c:pt idx="14483">
                  <c:v>5.1047853124992004</c:v>
                </c:pt>
                <c:pt idx="14484">
                  <c:v>5.1044393750016006</c:v>
                </c:pt>
                <c:pt idx="14485">
                  <c:v>5.1043349999999998</c:v>
                </c:pt>
                <c:pt idx="14486">
                  <c:v>5.1046590624992003</c:v>
                </c:pt>
                <c:pt idx="14487">
                  <c:v>5.1049978124992004</c:v>
                </c:pt>
                <c:pt idx="14488">
                  <c:v>5.1055496875007993</c:v>
                </c:pt>
                <c:pt idx="14489">
                  <c:v>5.1059549999999998</c:v>
                </c:pt>
                <c:pt idx="14490">
                  <c:v>5.1063003124992008</c:v>
                </c:pt>
                <c:pt idx="14491">
                  <c:v>5.1066968750016004</c:v>
                </c:pt>
                <c:pt idx="14492">
                  <c:v>5.1071062500000002</c:v>
                </c:pt>
                <c:pt idx="14493">
                  <c:v>5.1074349999999997</c:v>
                </c:pt>
                <c:pt idx="14494">
                  <c:v>5.1078396875007996</c:v>
                </c:pt>
                <c:pt idx="14495">
                  <c:v>5.1082906250016009</c:v>
                </c:pt>
                <c:pt idx="14496">
                  <c:v>5.1086409375007991</c:v>
                </c:pt>
                <c:pt idx="14497">
                  <c:v>5.1089790624992002</c:v>
                </c:pt>
                <c:pt idx="14498">
                  <c:v>5.1091159375007997</c:v>
                </c:pt>
                <c:pt idx="14499">
                  <c:v>5.1093175000000004</c:v>
                </c:pt>
                <c:pt idx="14500">
                  <c:v>5.1092787499999996</c:v>
                </c:pt>
                <c:pt idx="14501">
                  <c:v>5.1089365624992009</c:v>
                </c:pt>
                <c:pt idx="14502">
                  <c:v>5.108441875001601</c:v>
                </c:pt>
                <c:pt idx="14503">
                  <c:v>5.1079325000000004</c:v>
                </c:pt>
                <c:pt idx="14504">
                  <c:v>5.1073865624992001</c:v>
                </c:pt>
                <c:pt idx="14505">
                  <c:v>5.1068578124992001</c:v>
                </c:pt>
                <c:pt idx="14506">
                  <c:v>5.1063215624992004</c:v>
                </c:pt>
                <c:pt idx="14507">
                  <c:v>5.1059487499999996</c:v>
                </c:pt>
                <c:pt idx="14508">
                  <c:v>5.1055143750016008</c:v>
                </c:pt>
                <c:pt idx="14509">
                  <c:v>5.1051428124992002</c:v>
                </c:pt>
                <c:pt idx="14510">
                  <c:v>5.1046431250016004</c:v>
                </c:pt>
                <c:pt idx="14511">
                  <c:v>5.1043181250016003</c:v>
                </c:pt>
                <c:pt idx="14512">
                  <c:v>5.1046853124992007</c:v>
                </c:pt>
                <c:pt idx="14513">
                  <c:v>5.1051084375007996</c:v>
                </c:pt>
                <c:pt idx="14514">
                  <c:v>5.1054853124992006</c:v>
                </c:pt>
                <c:pt idx="14515">
                  <c:v>5.1058528124992009</c:v>
                </c:pt>
                <c:pt idx="14516">
                  <c:v>5.1062412500000001</c:v>
                </c:pt>
                <c:pt idx="14517">
                  <c:v>5.1066684375007991</c:v>
                </c:pt>
                <c:pt idx="14518">
                  <c:v>5.1071559375007993</c:v>
                </c:pt>
                <c:pt idx="14519">
                  <c:v>5.1075287500000002</c:v>
                </c:pt>
                <c:pt idx="14520">
                  <c:v>5.1078893750016006</c:v>
                </c:pt>
                <c:pt idx="14521">
                  <c:v>5.1082784375007995</c:v>
                </c:pt>
                <c:pt idx="14522">
                  <c:v>5.1086074999999997</c:v>
                </c:pt>
                <c:pt idx="14523">
                  <c:v>5.1090003124992007</c:v>
                </c:pt>
                <c:pt idx="14524">
                  <c:v>5.1094059375007994</c:v>
                </c:pt>
                <c:pt idx="14525">
                  <c:v>5.1097603124992004</c:v>
                </c:pt>
                <c:pt idx="14526">
                  <c:v>5.1094393750016005</c:v>
                </c:pt>
                <c:pt idx="14527">
                  <c:v>5.1089909375007991</c:v>
                </c:pt>
                <c:pt idx="14528">
                  <c:v>5.1085415624992008</c:v>
                </c:pt>
                <c:pt idx="14529">
                  <c:v>5.1080968750016007</c:v>
                </c:pt>
                <c:pt idx="14530">
                  <c:v>5.1076665624992001</c:v>
                </c:pt>
                <c:pt idx="14531">
                  <c:v>5.1072559375007991</c:v>
                </c:pt>
                <c:pt idx="14532">
                  <c:v>5.1069078124992009</c:v>
                </c:pt>
                <c:pt idx="14533">
                  <c:v>5.1065843750016002</c:v>
                </c:pt>
                <c:pt idx="14534">
                  <c:v>5.1064221875007991</c:v>
                </c:pt>
                <c:pt idx="14535">
                  <c:v>5.1067918750016004</c:v>
                </c:pt>
                <c:pt idx="14536">
                  <c:v>5.1071225</c:v>
                </c:pt>
                <c:pt idx="14537">
                  <c:v>5.1074687499999998</c:v>
                </c:pt>
                <c:pt idx="14538">
                  <c:v>5.1078109375007994</c:v>
                </c:pt>
                <c:pt idx="14539">
                  <c:v>5.1081325</c:v>
                </c:pt>
                <c:pt idx="14540">
                  <c:v>5.1085590624992001</c:v>
                </c:pt>
                <c:pt idx="14541">
                  <c:v>5.1082206250016009</c:v>
                </c:pt>
                <c:pt idx="14542">
                  <c:v>5.1078059375007996</c:v>
                </c:pt>
                <c:pt idx="14543">
                  <c:v>5.1073665624992008</c:v>
                </c:pt>
                <c:pt idx="14544">
                  <c:v>5.1069328124992008</c:v>
                </c:pt>
                <c:pt idx="14545">
                  <c:v>5.1065081250016009</c:v>
                </c:pt>
                <c:pt idx="14546">
                  <c:v>5.1061659375007995</c:v>
                </c:pt>
                <c:pt idx="14547">
                  <c:v>5.1065246875007997</c:v>
                </c:pt>
                <c:pt idx="14548">
                  <c:v>5.1068503124992004</c:v>
                </c:pt>
                <c:pt idx="14549">
                  <c:v>5.1070015624992005</c:v>
                </c:pt>
                <c:pt idx="14550">
                  <c:v>5.1066628124992004</c:v>
                </c:pt>
                <c:pt idx="14551">
                  <c:v>5.1064425</c:v>
                </c:pt>
                <c:pt idx="14552">
                  <c:v>5.1067834375007992</c:v>
                </c:pt>
                <c:pt idx="14553">
                  <c:v>5.1071378124992002</c:v>
                </c:pt>
                <c:pt idx="14554">
                  <c:v>5.1069374999999999</c:v>
                </c:pt>
                <c:pt idx="14555">
                  <c:v>5.1073662500000001</c:v>
                </c:pt>
                <c:pt idx="14556">
                  <c:v>5.1077571875007992</c:v>
                </c:pt>
                <c:pt idx="14557">
                  <c:v>5.1081231250016002</c:v>
                </c:pt>
                <c:pt idx="14558">
                  <c:v>5.1085828124992005</c:v>
                </c:pt>
                <c:pt idx="14559">
                  <c:v>5.1082053124992006</c:v>
                </c:pt>
                <c:pt idx="14560">
                  <c:v>5.1076771875007996</c:v>
                </c:pt>
                <c:pt idx="14561">
                  <c:v>5.1071443750016003</c:v>
                </c:pt>
                <c:pt idx="14562">
                  <c:v>5.1068190624992003</c:v>
                </c:pt>
                <c:pt idx="14563">
                  <c:v>5.1064203124992007</c:v>
                </c:pt>
                <c:pt idx="14564">
                  <c:v>5.1060756250016004</c:v>
                </c:pt>
                <c:pt idx="14565">
                  <c:v>5.1056931250016007</c:v>
                </c:pt>
                <c:pt idx="14566">
                  <c:v>5.1053718750016008</c:v>
                </c:pt>
                <c:pt idx="14567">
                  <c:v>5.1050278124992001</c:v>
                </c:pt>
                <c:pt idx="14568">
                  <c:v>5.1046240624992008</c:v>
                </c:pt>
                <c:pt idx="14569">
                  <c:v>5.1041706250016006</c:v>
                </c:pt>
                <c:pt idx="14570">
                  <c:v>5.1038500000000004</c:v>
                </c:pt>
                <c:pt idx="14571">
                  <c:v>5.1033862499999998</c:v>
                </c:pt>
                <c:pt idx="14572">
                  <c:v>5.1029431250016009</c:v>
                </c:pt>
                <c:pt idx="14573">
                  <c:v>5.1024603124992005</c:v>
                </c:pt>
                <c:pt idx="14574">
                  <c:v>5.1019096875007994</c:v>
                </c:pt>
                <c:pt idx="14575">
                  <c:v>5.1015343750016005</c:v>
                </c:pt>
                <c:pt idx="14576">
                  <c:v>5.1012037499999998</c:v>
                </c:pt>
                <c:pt idx="14577">
                  <c:v>5.1015237500000001</c:v>
                </c:pt>
                <c:pt idx="14578">
                  <c:v>5.1018346875007996</c:v>
                </c:pt>
                <c:pt idx="14579">
                  <c:v>5.1017518750016002</c:v>
                </c:pt>
                <c:pt idx="14580">
                  <c:v>5.1020146875007999</c:v>
                </c:pt>
                <c:pt idx="14581">
                  <c:v>5.1022378124992009</c:v>
                </c:pt>
                <c:pt idx="14582">
                  <c:v>5.1025656250016009</c:v>
                </c:pt>
                <c:pt idx="14583">
                  <c:v>5.1029531250016005</c:v>
                </c:pt>
                <c:pt idx="14584">
                  <c:v>5.1033299999999997</c:v>
                </c:pt>
                <c:pt idx="14585">
                  <c:v>5.1035468750016006</c:v>
                </c:pt>
                <c:pt idx="14586">
                  <c:v>5.1031653124992005</c:v>
                </c:pt>
                <c:pt idx="14587">
                  <c:v>5.1027818750016003</c:v>
                </c:pt>
                <c:pt idx="14588">
                  <c:v>5.1023862500000003</c:v>
                </c:pt>
                <c:pt idx="14589">
                  <c:v>5.1018556250016003</c:v>
                </c:pt>
                <c:pt idx="14590">
                  <c:v>5.1015156250016007</c:v>
                </c:pt>
                <c:pt idx="14591">
                  <c:v>5.1011687500000003</c:v>
                </c:pt>
                <c:pt idx="14592">
                  <c:v>5.1008171875007999</c:v>
                </c:pt>
                <c:pt idx="14593">
                  <c:v>5.1004146875007992</c:v>
                </c:pt>
                <c:pt idx="14594">
                  <c:v>5.0999743750016009</c:v>
                </c:pt>
                <c:pt idx="14595">
                  <c:v>5.0994646875007996</c:v>
                </c:pt>
                <c:pt idx="14596">
                  <c:v>5.0989565624992004</c:v>
                </c:pt>
                <c:pt idx="14597">
                  <c:v>5.0984359375007999</c:v>
                </c:pt>
                <c:pt idx="14598">
                  <c:v>5.0979346875007998</c:v>
                </c:pt>
                <c:pt idx="14599">
                  <c:v>5.0975187499999999</c:v>
                </c:pt>
                <c:pt idx="14600">
                  <c:v>5.0971149999999996</c:v>
                </c:pt>
                <c:pt idx="14601">
                  <c:v>5.0966315624992005</c:v>
                </c:pt>
                <c:pt idx="14602">
                  <c:v>5.0961375000000002</c:v>
                </c:pt>
                <c:pt idx="14603">
                  <c:v>5.0956453124992009</c:v>
                </c:pt>
                <c:pt idx="14604">
                  <c:v>5.0950746875007997</c:v>
                </c:pt>
                <c:pt idx="14605">
                  <c:v>5.0945850000000004</c:v>
                </c:pt>
                <c:pt idx="14606">
                  <c:v>5.0940849999999998</c:v>
                </c:pt>
                <c:pt idx="14607">
                  <c:v>5.0936221875007996</c:v>
                </c:pt>
                <c:pt idx="14608">
                  <c:v>5.0931809375007999</c:v>
                </c:pt>
                <c:pt idx="14609">
                  <c:v>5.0927706250016005</c:v>
                </c:pt>
                <c:pt idx="14610">
                  <c:v>5.0923043750016008</c:v>
                </c:pt>
                <c:pt idx="14611">
                  <c:v>5.0916699999999997</c:v>
                </c:pt>
                <c:pt idx="14612">
                  <c:v>5.0913243750016006</c:v>
                </c:pt>
                <c:pt idx="14613">
                  <c:v>5.0907609375007992</c:v>
                </c:pt>
                <c:pt idx="14614">
                  <c:v>5.0902743750016004</c:v>
                </c:pt>
                <c:pt idx="14615">
                  <c:v>5.0898831250016006</c:v>
                </c:pt>
                <c:pt idx="14616">
                  <c:v>5.0895074999999999</c:v>
                </c:pt>
                <c:pt idx="14617">
                  <c:v>5.0898696875007996</c:v>
                </c:pt>
                <c:pt idx="14618">
                  <c:v>5.0902406250016003</c:v>
                </c:pt>
                <c:pt idx="14619">
                  <c:v>5.0906184375007992</c:v>
                </c:pt>
                <c:pt idx="14620">
                  <c:v>5.0910962499999997</c:v>
                </c:pt>
                <c:pt idx="14621">
                  <c:v>5.0914565624992001</c:v>
                </c:pt>
                <c:pt idx="14622">
                  <c:v>5.0917831250016006</c:v>
                </c:pt>
                <c:pt idx="14623">
                  <c:v>5.0921574999999999</c:v>
                </c:pt>
                <c:pt idx="14624">
                  <c:v>5.0925862500000001</c:v>
                </c:pt>
                <c:pt idx="14625">
                  <c:v>5.0929549999999999</c:v>
                </c:pt>
                <c:pt idx="14626">
                  <c:v>5.09329375</c:v>
                </c:pt>
                <c:pt idx="14627">
                  <c:v>5.09368</c:v>
                </c:pt>
                <c:pt idx="14628">
                  <c:v>5.0940518750016004</c:v>
                </c:pt>
                <c:pt idx="14629">
                  <c:v>5.0945018750016002</c:v>
                </c:pt>
                <c:pt idx="14630">
                  <c:v>5.0948768750016002</c:v>
                </c:pt>
                <c:pt idx="14631">
                  <c:v>5.0952003124992009</c:v>
                </c:pt>
                <c:pt idx="14632">
                  <c:v>5.0954356250016009</c:v>
                </c:pt>
                <c:pt idx="14633">
                  <c:v>5.0950668750016002</c:v>
                </c:pt>
                <c:pt idx="14634">
                  <c:v>5.0954368750016004</c:v>
                </c:pt>
                <c:pt idx="14635">
                  <c:v>5.0957749999999997</c:v>
                </c:pt>
                <c:pt idx="14636">
                  <c:v>5.0962143750016002</c:v>
                </c:pt>
                <c:pt idx="14637">
                  <c:v>5.0965606250016009</c:v>
                </c:pt>
                <c:pt idx="14638">
                  <c:v>5.0969024999999997</c:v>
                </c:pt>
                <c:pt idx="14639">
                  <c:v>5.0972640624992005</c:v>
                </c:pt>
                <c:pt idx="14640">
                  <c:v>5.0976462500000004</c:v>
                </c:pt>
                <c:pt idx="14641">
                  <c:v>5.0980834375007991</c:v>
                </c:pt>
                <c:pt idx="14642">
                  <c:v>5.0985134375007997</c:v>
                </c:pt>
                <c:pt idx="14643">
                  <c:v>5.0988662500000004</c:v>
                </c:pt>
                <c:pt idx="14644">
                  <c:v>5.0987200000000001</c:v>
                </c:pt>
                <c:pt idx="14645">
                  <c:v>5.0985471875007997</c:v>
                </c:pt>
                <c:pt idx="14646">
                  <c:v>5.0989509375007991</c:v>
                </c:pt>
                <c:pt idx="14647">
                  <c:v>5.0993153124992006</c:v>
                </c:pt>
                <c:pt idx="14648">
                  <c:v>5.0997021875007995</c:v>
                </c:pt>
                <c:pt idx="14649">
                  <c:v>5.1001665624992008</c:v>
                </c:pt>
                <c:pt idx="14650">
                  <c:v>5.1000340624992004</c:v>
                </c:pt>
                <c:pt idx="14651">
                  <c:v>5.0996634375007996</c:v>
                </c:pt>
                <c:pt idx="14652">
                  <c:v>5.0992284375007992</c:v>
                </c:pt>
                <c:pt idx="14653">
                  <c:v>5.0986965624992004</c:v>
                </c:pt>
                <c:pt idx="14654">
                  <c:v>5.0981984375007992</c:v>
                </c:pt>
                <c:pt idx="14655">
                  <c:v>5.0976503124992005</c:v>
                </c:pt>
                <c:pt idx="14656">
                  <c:v>5.0971718750016004</c:v>
                </c:pt>
                <c:pt idx="14657">
                  <c:v>5.0968065624992009</c:v>
                </c:pt>
                <c:pt idx="14658">
                  <c:v>5.0967284375007997</c:v>
                </c:pt>
                <c:pt idx="14659">
                  <c:v>5.0962921875007998</c:v>
                </c:pt>
                <c:pt idx="14660">
                  <c:v>5.0959209375007992</c:v>
                </c:pt>
                <c:pt idx="14661">
                  <c:v>5.0954587499999997</c:v>
                </c:pt>
                <c:pt idx="14662">
                  <c:v>5.0949787500000001</c:v>
                </c:pt>
                <c:pt idx="14663">
                  <c:v>5.0945912499999997</c:v>
                </c:pt>
                <c:pt idx="14664">
                  <c:v>5.0942584375007991</c:v>
                </c:pt>
                <c:pt idx="14665">
                  <c:v>5.0945146875007996</c:v>
                </c:pt>
                <c:pt idx="14666">
                  <c:v>5.0941915624992005</c:v>
                </c:pt>
                <c:pt idx="14667">
                  <c:v>5.0945131250016003</c:v>
                </c:pt>
                <c:pt idx="14668">
                  <c:v>5.0948624999999996</c:v>
                </c:pt>
                <c:pt idx="14669">
                  <c:v>5.0951853124992006</c:v>
                </c:pt>
                <c:pt idx="14670">
                  <c:v>5.0955253124992002</c:v>
                </c:pt>
                <c:pt idx="14671">
                  <c:v>5.0958690624992009</c:v>
                </c:pt>
                <c:pt idx="14672">
                  <c:v>5.0962556250016009</c:v>
                </c:pt>
                <c:pt idx="14673">
                  <c:v>5.0965115624992006</c:v>
                </c:pt>
                <c:pt idx="14674">
                  <c:v>5.0967309375007996</c:v>
                </c:pt>
                <c:pt idx="14675">
                  <c:v>5.0964059375007995</c:v>
                </c:pt>
                <c:pt idx="14676">
                  <c:v>5.0967468750016005</c:v>
                </c:pt>
                <c:pt idx="14677">
                  <c:v>5.0971365624992009</c:v>
                </c:pt>
                <c:pt idx="14678">
                  <c:v>5.0975215624992005</c:v>
                </c:pt>
                <c:pt idx="14679">
                  <c:v>5.0979318750016009</c:v>
                </c:pt>
                <c:pt idx="14680">
                  <c:v>5.0983409375007991</c:v>
                </c:pt>
                <c:pt idx="14681">
                  <c:v>5.0979618750016007</c:v>
                </c:pt>
                <c:pt idx="14682">
                  <c:v>5.0975128124992004</c:v>
                </c:pt>
                <c:pt idx="14683">
                  <c:v>5.0969487500000001</c:v>
                </c:pt>
                <c:pt idx="14684">
                  <c:v>5.0965828124992001</c:v>
                </c:pt>
                <c:pt idx="14685">
                  <c:v>5.0962609375007997</c:v>
                </c:pt>
                <c:pt idx="14686">
                  <c:v>5.0958534375007991</c:v>
                </c:pt>
                <c:pt idx="14687">
                  <c:v>5.0954765624992007</c:v>
                </c:pt>
                <c:pt idx="14688">
                  <c:v>5.0951346875007992</c:v>
                </c:pt>
                <c:pt idx="14689">
                  <c:v>5.0947212500000001</c:v>
                </c:pt>
                <c:pt idx="14690">
                  <c:v>5.0943656250016005</c:v>
                </c:pt>
                <c:pt idx="14691">
                  <c:v>5.0938106250016002</c:v>
                </c:pt>
                <c:pt idx="14692">
                  <c:v>5.0934418750016004</c:v>
                </c:pt>
                <c:pt idx="14693">
                  <c:v>5.093063125001601</c:v>
                </c:pt>
                <c:pt idx="14694">
                  <c:v>5.0927306250016002</c:v>
                </c:pt>
                <c:pt idx="14695">
                  <c:v>5.0923937500000003</c:v>
                </c:pt>
                <c:pt idx="14696">
                  <c:v>5.0920581250016008</c:v>
                </c:pt>
                <c:pt idx="14697">
                  <c:v>5.0917112500000004</c:v>
                </c:pt>
                <c:pt idx="14698">
                  <c:v>5.0913796875007993</c:v>
                </c:pt>
                <c:pt idx="14699">
                  <c:v>5.0916706250016004</c:v>
                </c:pt>
                <c:pt idx="14700">
                  <c:v>5.0920249999999996</c:v>
                </c:pt>
                <c:pt idx="14701">
                  <c:v>5.0925096875007991</c:v>
                </c:pt>
                <c:pt idx="14702">
                  <c:v>5.0930206250016008</c:v>
                </c:pt>
                <c:pt idx="14703">
                  <c:v>5.0934024999999998</c:v>
                </c:pt>
                <c:pt idx="14704">
                  <c:v>5.0938590624992006</c:v>
                </c:pt>
                <c:pt idx="14705">
                  <c:v>5.0943781250016009</c:v>
                </c:pt>
                <c:pt idx="14706">
                  <c:v>5.0947759375007999</c:v>
                </c:pt>
                <c:pt idx="14707">
                  <c:v>5.0953034375007995</c:v>
                </c:pt>
                <c:pt idx="14708">
                  <c:v>5.0956384375007993</c:v>
                </c:pt>
                <c:pt idx="14709">
                  <c:v>5.0959753124992009</c:v>
                </c:pt>
                <c:pt idx="14710">
                  <c:v>5.0959781250016007</c:v>
                </c:pt>
                <c:pt idx="14711">
                  <c:v>5.096311875001601</c:v>
                </c:pt>
                <c:pt idx="14712">
                  <c:v>5.0965756250016003</c:v>
                </c:pt>
                <c:pt idx="14713">
                  <c:v>5.0970212500000001</c:v>
                </c:pt>
                <c:pt idx="14714">
                  <c:v>5.0968618750016006</c:v>
                </c:pt>
                <c:pt idx="14715">
                  <c:v>5.0968068750016009</c:v>
                </c:pt>
                <c:pt idx="14716">
                  <c:v>5.0969440624992002</c:v>
                </c:pt>
                <c:pt idx="14717">
                  <c:v>5.0973012500000001</c:v>
                </c:pt>
                <c:pt idx="14718">
                  <c:v>5.0968040624992001</c:v>
                </c:pt>
                <c:pt idx="14719">
                  <c:v>5.0964281250016006</c:v>
                </c:pt>
                <c:pt idx="14720">
                  <c:v>5.0959775</c:v>
                </c:pt>
                <c:pt idx="14721">
                  <c:v>5.0956315624992001</c:v>
                </c:pt>
                <c:pt idx="14722">
                  <c:v>5.0951834375007996</c:v>
                </c:pt>
                <c:pt idx="14723">
                  <c:v>5.0947103124992008</c:v>
                </c:pt>
                <c:pt idx="14724">
                  <c:v>5.0940656250016003</c:v>
                </c:pt>
                <c:pt idx="14725">
                  <c:v>5.0937099999999997</c:v>
                </c:pt>
                <c:pt idx="14726">
                  <c:v>5.0930271875007991</c:v>
                </c:pt>
                <c:pt idx="14727">
                  <c:v>5.0923596875007995</c:v>
                </c:pt>
                <c:pt idx="14728">
                  <c:v>5.0919031250016005</c:v>
                </c:pt>
                <c:pt idx="14729">
                  <c:v>5.0915303124992004</c:v>
                </c:pt>
                <c:pt idx="14730">
                  <c:v>5.0918728124992008</c:v>
                </c:pt>
                <c:pt idx="14731">
                  <c:v>5.0922615624992007</c:v>
                </c:pt>
                <c:pt idx="14732">
                  <c:v>5.0926556250016004</c:v>
                </c:pt>
                <c:pt idx="14733">
                  <c:v>5.0930628124992001</c:v>
                </c:pt>
                <c:pt idx="14734">
                  <c:v>5.09350375</c:v>
                </c:pt>
                <c:pt idx="14735">
                  <c:v>5.0939165624992002</c:v>
                </c:pt>
                <c:pt idx="14736">
                  <c:v>5.0943312499999998</c:v>
                </c:pt>
                <c:pt idx="14737">
                  <c:v>5.0947478124992003</c:v>
                </c:pt>
                <c:pt idx="14738">
                  <c:v>5.0951190624992009</c:v>
                </c:pt>
                <c:pt idx="14739">
                  <c:v>5.095485</c:v>
                </c:pt>
                <c:pt idx="14740">
                  <c:v>5.0958562499999998</c:v>
                </c:pt>
                <c:pt idx="14741">
                  <c:v>5.0955240624992006</c:v>
                </c:pt>
                <c:pt idx="14742">
                  <c:v>5.0949321875007998</c:v>
                </c:pt>
                <c:pt idx="14743">
                  <c:v>5.0942803124992002</c:v>
                </c:pt>
                <c:pt idx="14744">
                  <c:v>5.0939162500000004</c:v>
                </c:pt>
                <c:pt idx="14745">
                  <c:v>5.0933234375007999</c:v>
                </c:pt>
                <c:pt idx="14746">
                  <c:v>5.09289375</c:v>
                </c:pt>
                <c:pt idx="14747">
                  <c:v>5.0925668750016007</c:v>
                </c:pt>
                <c:pt idx="14748">
                  <c:v>5.0923728124992005</c:v>
                </c:pt>
                <c:pt idx="14749">
                  <c:v>5.0927265624992009</c:v>
                </c:pt>
                <c:pt idx="14750">
                  <c:v>5.0931437500000003</c:v>
                </c:pt>
                <c:pt idx="14751">
                  <c:v>5.0935212500000002</c:v>
                </c:pt>
                <c:pt idx="14752">
                  <c:v>5.093953125001601</c:v>
                </c:pt>
                <c:pt idx="14753">
                  <c:v>5.0935775000000003</c:v>
                </c:pt>
                <c:pt idx="14754">
                  <c:v>5.0932468750016007</c:v>
                </c:pt>
                <c:pt idx="14755">
                  <c:v>5.0936340624992003</c:v>
                </c:pt>
                <c:pt idx="14756">
                  <c:v>5.094000625001601</c:v>
                </c:pt>
                <c:pt idx="14757">
                  <c:v>5.0944565624992002</c:v>
                </c:pt>
                <c:pt idx="14758">
                  <c:v>5.0948856250016004</c:v>
                </c:pt>
                <c:pt idx="14759">
                  <c:v>5.0952481250016008</c:v>
                </c:pt>
                <c:pt idx="14760">
                  <c:v>5.0954112499999997</c:v>
                </c:pt>
                <c:pt idx="14761">
                  <c:v>5.0957778124992004</c:v>
                </c:pt>
                <c:pt idx="14762">
                  <c:v>5.0961987500000001</c:v>
                </c:pt>
                <c:pt idx="14763">
                  <c:v>5.0965384375007998</c:v>
                </c:pt>
                <c:pt idx="14764">
                  <c:v>5.0969828124992009</c:v>
                </c:pt>
                <c:pt idx="14765">
                  <c:v>5.0973281250016003</c:v>
                </c:pt>
                <c:pt idx="14766">
                  <c:v>5.0977028124992003</c:v>
                </c:pt>
                <c:pt idx="14767">
                  <c:v>5.0980987500000001</c:v>
                </c:pt>
                <c:pt idx="14768">
                  <c:v>5.0984206250016006</c:v>
                </c:pt>
                <c:pt idx="14769">
                  <c:v>5.0987662499999997</c:v>
                </c:pt>
                <c:pt idx="14770">
                  <c:v>5.0983081250016005</c:v>
                </c:pt>
                <c:pt idx="14771">
                  <c:v>5.0978709375007991</c:v>
                </c:pt>
                <c:pt idx="14772">
                  <c:v>5.0973634375007997</c:v>
                </c:pt>
                <c:pt idx="14773">
                  <c:v>5.0969618750016004</c:v>
                </c:pt>
                <c:pt idx="14774">
                  <c:v>5.0965171875007993</c:v>
                </c:pt>
                <c:pt idx="14775">
                  <c:v>5.0961556250016002</c:v>
                </c:pt>
                <c:pt idx="14776">
                  <c:v>5.0957231250016006</c:v>
                </c:pt>
                <c:pt idx="14777">
                  <c:v>5.0951037499999998</c:v>
                </c:pt>
                <c:pt idx="14778">
                  <c:v>5.0943818750016003</c:v>
                </c:pt>
                <c:pt idx="14779">
                  <c:v>5.0940071875007993</c:v>
                </c:pt>
                <c:pt idx="14780">
                  <c:v>5.0934731250016005</c:v>
                </c:pt>
                <c:pt idx="14781">
                  <c:v>5.0929159375007993</c:v>
                </c:pt>
                <c:pt idx="14782">
                  <c:v>5.0924009375007993</c:v>
                </c:pt>
                <c:pt idx="14783">
                  <c:v>5.0919784375007993</c:v>
                </c:pt>
                <c:pt idx="14784">
                  <c:v>5.0913000000000004</c:v>
                </c:pt>
                <c:pt idx="14785">
                  <c:v>5.0909440624992008</c:v>
                </c:pt>
                <c:pt idx="14786">
                  <c:v>5.0905965624992007</c:v>
                </c:pt>
                <c:pt idx="14787">
                  <c:v>5.0902387500000001</c:v>
                </c:pt>
                <c:pt idx="14788">
                  <c:v>5.0898649999999996</c:v>
                </c:pt>
                <c:pt idx="14789">
                  <c:v>5.0895046875007992</c:v>
                </c:pt>
                <c:pt idx="14790">
                  <c:v>5.0888903124992009</c:v>
                </c:pt>
                <c:pt idx="14791">
                  <c:v>5.0883640624992008</c:v>
                </c:pt>
                <c:pt idx="14792">
                  <c:v>5.0880028124992007</c:v>
                </c:pt>
                <c:pt idx="14793">
                  <c:v>5.0875868750016009</c:v>
                </c:pt>
                <c:pt idx="14794">
                  <c:v>5.0871334375007997</c:v>
                </c:pt>
                <c:pt idx="14795">
                  <c:v>5.0867990624992006</c:v>
                </c:pt>
                <c:pt idx="14796">
                  <c:v>5.0863840624992003</c:v>
                </c:pt>
                <c:pt idx="14797">
                  <c:v>5.0860459375007991</c:v>
                </c:pt>
                <c:pt idx="14798">
                  <c:v>5.0860446875007996</c:v>
                </c:pt>
                <c:pt idx="14799">
                  <c:v>5.0865062500000002</c:v>
                </c:pt>
                <c:pt idx="14800">
                  <c:v>5.0868487499999997</c:v>
                </c:pt>
                <c:pt idx="14801">
                  <c:v>5.0871781250016008</c:v>
                </c:pt>
                <c:pt idx="14802">
                  <c:v>5.0875265624992005</c:v>
                </c:pt>
                <c:pt idx="14803">
                  <c:v>5.0879084375007997</c:v>
                </c:pt>
                <c:pt idx="14804">
                  <c:v>5.0883346875007991</c:v>
                </c:pt>
                <c:pt idx="14805">
                  <c:v>5.0887349999999998</c:v>
                </c:pt>
                <c:pt idx="14806">
                  <c:v>5.0890740624992006</c:v>
                </c:pt>
                <c:pt idx="14807">
                  <c:v>5.0893978124992003</c:v>
                </c:pt>
                <c:pt idx="14808">
                  <c:v>5.0897671875007999</c:v>
                </c:pt>
                <c:pt idx="14809">
                  <c:v>5.0901043750016006</c:v>
                </c:pt>
                <c:pt idx="14810">
                  <c:v>5.0905193750016009</c:v>
                </c:pt>
                <c:pt idx="14811">
                  <c:v>5.0909834375007996</c:v>
                </c:pt>
                <c:pt idx="14812">
                  <c:v>5.0913459375007992</c:v>
                </c:pt>
                <c:pt idx="14813">
                  <c:v>5.0917334375007997</c:v>
                </c:pt>
                <c:pt idx="14814">
                  <c:v>5.0922271875007992</c:v>
                </c:pt>
                <c:pt idx="14815">
                  <c:v>5.0926128124992003</c:v>
                </c:pt>
                <c:pt idx="14816">
                  <c:v>5.0929853124992004</c:v>
                </c:pt>
                <c:pt idx="14817">
                  <c:v>5.0928828124992007</c:v>
                </c:pt>
                <c:pt idx="14818">
                  <c:v>5.0923918750016002</c:v>
                </c:pt>
                <c:pt idx="14819">
                  <c:v>5.0919812499999999</c:v>
                </c:pt>
                <c:pt idx="14820">
                  <c:v>5.0916381250016007</c:v>
                </c:pt>
                <c:pt idx="14821">
                  <c:v>5.0912712500000001</c:v>
                </c:pt>
                <c:pt idx="14822">
                  <c:v>5.0916253124992004</c:v>
                </c:pt>
                <c:pt idx="14823">
                  <c:v>5.0920053124992002</c:v>
                </c:pt>
                <c:pt idx="14824">
                  <c:v>5.0923481250016005</c:v>
                </c:pt>
                <c:pt idx="14825">
                  <c:v>5.0925362500000002</c:v>
                </c:pt>
                <c:pt idx="14826">
                  <c:v>5.0921587500000003</c:v>
                </c:pt>
                <c:pt idx="14827">
                  <c:v>5.0917721875007995</c:v>
                </c:pt>
                <c:pt idx="14828">
                  <c:v>5.0914284375007997</c:v>
                </c:pt>
                <c:pt idx="14829">
                  <c:v>5.0910484375007998</c:v>
                </c:pt>
                <c:pt idx="14830">
                  <c:v>5.0905965624992007</c:v>
                </c:pt>
                <c:pt idx="14831">
                  <c:v>5.0902309375007997</c:v>
                </c:pt>
                <c:pt idx="14832">
                  <c:v>5.0898584375007996</c:v>
                </c:pt>
                <c:pt idx="14833">
                  <c:v>5.0900681250016007</c:v>
                </c:pt>
                <c:pt idx="14834">
                  <c:v>5.0904453124992006</c:v>
                </c:pt>
                <c:pt idx="14835">
                  <c:v>5.0908603124992009</c:v>
                </c:pt>
                <c:pt idx="14836">
                  <c:v>5.0912328124992001</c:v>
                </c:pt>
                <c:pt idx="14837">
                  <c:v>5.0916153124992007</c:v>
                </c:pt>
                <c:pt idx="14838">
                  <c:v>5.0919784375007993</c:v>
                </c:pt>
                <c:pt idx="14839">
                  <c:v>5.0923587499999998</c:v>
                </c:pt>
                <c:pt idx="14840">
                  <c:v>5.0927137499999997</c:v>
                </c:pt>
                <c:pt idx="14841">
                  <c:v>5.09223625</c:v>
                </c:pt>
                <c:pt idx="14842">
                  <c:v>5.091795625001601</c:v>
                </c:pt>
                <c:pt idx="14843">
                  <c:v>5.0914190624992006</c:v>
                </c:pt>
                <c:pt idx="14844">
                  <c:v>5.0915315624992008</c:v>
                </c:pt>
                <c:pt idx="14845">
                  <c:v>5.0915412499999997</c:v>
                </c:pt>
                <c:pt idx="14846">
                  <c:v>5.0919503124992005</c:v>
                </c:pt>
                <c:pt idx="14847">
                  <c:v>5.0924040624992006</c:v>
                </c:pt>
                <c:pt idx="14848">
                  <c:v>5.0927690624992001</c:v>
                </c:pt>
                <c:pt idx="14849">
                  <c:v>5.0932753124992001</c:v>
                </c:pt>
                <c:pt idx="14850">
                  <c:v>5.0936250000000003</c:v>
                </c:pt>
                <c:pt idx="14851">
                  <c:v>5.0939453124992005</c:v>
                </c:pt>
                <c:pt idx="14852">
                  <c:v>5.0943043750016006</c:v>
                </c:pt>
                <c:pt idx="14853">
                  <c:v>5.0944243750016005</c:v>
                </c:pt>
                <c:pt idx="14854">
                  <c:v>5.0948506250016008</c:v>
                </c:pt>
                <c:pt idx="14855">
                  <c:v>5.0951940624992007</c:v>
                </c:pt>
                <c:pt idx="14856">
                  <c:v>5.0955440624992008</c:v>
                </c:pt>
                <c:pt idx="14857">
                  <c:v>5.0959462499999999</c:v>
                </c:pt>
                <c:pt idx="14858">
                  <c:v>5.0963596875007999</c:v>
                </c:pt>
                <c:pt idx="14859">
                  <c:v>5.0967465624992006</c:v>
                </c:pt>
                <c:pt idx="14860">
                  <c:v>5.0971256250016008</c:v>
                </c:pt>
                <c:pt idx="14861">
                  <c:v>5.0975381250016003</c:v>
                </c:pt>
                <c:pt idx="14862">
                  <c:v>5.0975040624992003</c:v>
                </c:pt>
                <c:pt idx="14863">
                  <c:v>5.09802</c:v>
                </c:pt>
                <c:pt idx="14864">
                  <c:v>5.0984024999999997</c:v>
                </c:pt>
                <c:pt idx="14865">
                  <c:v>5.0987665624992005</c:v>
                </c:pt>
                <c:pt idx="14866">
                  <c:v>5.0989596875007992</c:v>
                </c:pt>
                <c:pt idx="14867">
                  <c:v>5.0986321875007992</c:v>
                </c:pt>
                <c:pt idx="14868">
                  <c:v>5.0982531250016008</c:v>
                </c:pt>
                <c:pt idx="14869">
                  <c:v>5.0978140624992001</c:v>
                </c:pt>
                <c:pt idx="14870">
                  <c:v>5.0973003124992005</c:v>
                </c:pt>
                <c:pt idx="14871">
                  <c:v>5.0969496875007998</c:v>
                </c:pt>
                <c:pt idx="14872">
                  <c:v>5.0965981250016004</c:v>
                </c:pt>
                <c:pt idx="14873">
                  <c:v>5.0961193750016003</c:v>
                </c:pt>
                <c:pt idx="14874">
                  <c:v>5.0957112499999999</c:v>
                </c:pt>
                <c:pt idx="14875">
                  <c:v>5.0951874999999998</c:v>
                </c:pt>
                <c:pt idx="14876">
                  <c:v>5.0946934375007995</c:v>
                </c:pt>
                <c:pt idx="14877">
                  <c:v>5.0941406250016001</c:v>
                </c:pt>
                <c:pt idx="14878">
                  <c:v>5.0935075000000003</c:v>
                </c:pt>
                <c:pt idx="14879">
                  <c:v>5.0929043750016003</c:v>
                </c:pt>
                <c:pt idx="14880">
                  <c:v>5.0923103124992002</c:v>
                </c:pt>
                <c:pt idx="14881">
                  <c:v>5.09176875</c:v>
                </c:pt>
                <c:pt idx="14882">
                  <c:v>5.0912381250016008</c:v>
                </c:pt>
                <c:pt idx="14883">
                  <c:v>5.0907290624992001</c:v>
                </c:pt>
                <c:pt idx="14884">
                  <c:v>5.0902659375007993</c:v>
                </c:pt>
                <c:pt idx="14885">
                  <c:v>5.0898356250016006</c:v>
                </c:pt>
                <c:pt idx="14886">
                  <c:v>5.0894715624992006</c:v>
                </c:pt>
                <c:pt idx="14887">
                  <c:v>5.08897625</c:v>
                </c:pt>
                <c:pt idx="14888">
                  <c:v>5.0885987500000001</c:v>
                </c:pt>
                <c:pt idx="14889">
                  <c:v>5.0882534375007991</c:v>
                </c:pt>
                <c:pt idx="14890">
                  <c:v>5.0878943750016008</c:v>
                </c:pt>
                <c:pt idx="14891">
                  <c:v>5.0876868750016007</c:v>
                </c:pt>
                <c:pt idx="14892">
                  <c:v>5.0873593750016006</c:v>
                </c:pt>
                <c:pt idx="14893">
                  <c:v>5.0870356250016009</c:v>
                </c:pt>
                <c:pt idx="14894">
                  <c:v>5.0866959375007994</c:v>
                </c:pt>
                <c:pt idx="14895">
                  <c:v>5.0863162500000003</c:v>
                </c:pt>
                <c:pt idx="14896">
                  <c:v>5.0858409375007998</c:v>
                </c:pt>
                <c:pt idx="14897">
                  <c:v>5.0853715624992004</c:v>
                </c:pt>
                <c:pt idx="14898">
                  <c:v>5.0849671875007996</c:v>
                </c:pt>
                <c:pt idx="14899">
                  <c:v>5.0846290624992001</c:v>
                </c:pt>
                <c:pt idx="14900">
                  <c:v>5.0850962500000003</c:v>
                </c:pt>
                <c:pt idx="14901">
                  <c:v>5.0853287500000004</c:v>
                </c:pt>
                <c:pt idx="14902">
                  <c:v>5.0849181250016002</c:v>
                </c:pt>
                <c:pt idx="14903">
                  <c:v>5.0843531250016003</c:v>
                </c:pt>
                <c:pt idx="14904">
                  <c:v>5.0838524999999999</c:v>
                </c:pt>
                <c:pt idx="14905">
                  <c:v>5.0834984375007997</c:v>
                </c:pt>
                <c:pt idx="14906">
                  <c:v>5.0835059375007994</c:v>
                </c:pt>
                <c:pt idx="14907">
                  <c:v>5.0838562500000002</c:v>
                </c:pt>
                <c:pt idx="14908">
                  <c:v>5.0841831250016005</c:v>
                </c:pt>
                <c:pt idx="14909">
                  <c:v>5.0845459375007991</c:v>
                </c:pt>
                <c:pt idx="14910">
                  <c:v>5.0848899999999997</c:v>
                </c:pt>
                <c:pt idx="14911">
                  <c:v>5.0848915624992008</c:v>
                </c:pt>
                <c:pt idx="14912">
                  <c:v>5.0853178124992002</c:v>
                </c:pt>
                <c:pt idx="14913">
                  <c:v>5.0848943750016007</c:v>
                </c:pt>
                <c:pt idx="14914">
                  <c:v>5.0851831250016009</c:v>
                </c:pt>
                <c:pt idx="14915">
                  <c:v>5.0855340624992005</c:v>
                </c:pt>
                <c:pt idx="14916">
                  <c:v>5.0859209375007994</c:v>
                </c:pt>
                <c:pt idx="14917">
                  <c:v>5.0863275000000003</c:v>
                </c:pt>
                <c:pt idx="14918">
                  <c:v>5.0867062499999998</c:v>
                </c:pt>
                <c:pt idx="14919">
                  <c:v>5.0871203124992004</c:v>
                </c:pt>
                <c:pt idx="14920">
                  <c:v>5.0874453124992005</c:v>
                </c:pt>
                <c:pt idx="14921">
                  <c:v>5.0878284375007992</c:v>
                </c:pt>
                <c:pt idx="14922">
                  <c:v>5.0882112499999996</c:v>
                </c:pt>
                <c:pt idx="14923">
                  <c:v>5.08857625</c:v>
                </c:pt>
                <c:pt idx="14924">
                  <c:v>5.0889068750016007</c:v>
                </c:pt>
                <c:pt idx="14925">
                  <c:v>5.0893318750016006</c:v>
                </c:pt>
                <c:pt idx="14926">
                  <c:v>5.0896665624992004</c:v>
                </c:pt>
                <c:pt idx="14927">
                  <c:v>5.0900653124992008</c:v>
                </c:pt>
                <c:pt idx="14928">
                  <c:v>5.0904571875007996</c:v>
                </c:pt>
                <c:pt idx="14929">
                  <c:v>5.0908321875007996</c:v>
                </c:pt>
                <c:pt idx="14930">
                  <c:v>5.0912728124992004</c:v>
                </c:pt>
                <c:pt idx="14931">
                  <c:v>5.0916287499999999</c:v>
                </c:pt>
                <c:pt idx="14932">
                  <c:v>5.0915778124992004</c:v>
                </c:pt>
                <c:pt idx="14933">
                  <c:v>5.0912178124992007</c:v>
                </c:pt>
                <c:pt idx="14934">
                  <c:v>5.0908162499999996</c:v>
                </c:pt>
                <c:pt idx="14935">
                  <c:v>5.0903524999999998</c:v>
                </c:pt>
                <c:pt idx="14936">
                  <c:v>5.0899553124992005</c:v>
                </c:pt>
                <c:pt idx="14937">
                  <c:v>5.0896059375007994</c:v>
                </c:pt>
                <c:pt idx="14938">
                  <c:v>5.0898071875007993</c:v>
                </c:pt>
                <c:pt idx="14939">
                  <c:v>5.0901718750016007</c:v>
                </c:pt>
                <c:pt idx="14940">
                  <c:v>5.0905343750016003</c:v>
                </c:pt>
                <c:pt idx="14941">
                  <c:v>5.0908837499999997</c:v>
                </c:pt>
                <c:pt idx="14942">
                  <c:v>5.0912600000000001</c:v>
                </c:pt>
                <c:pt idx="14943">
                  <c:v>5.0916646875007991</c:v>
                </c:pt>
                <c:pt idx="14944">
                  <c:v>5.0920303124992001</c:v>
                </c:pt>
                <c:pt idx="14945">
                  <c:v>5.0924337499999996</c:v>
                </c:pt>
                <c:pt idx="14946">
                  <c:v>5.0927953124992005</c:v>
                </c:pt>
                <c:pt idx="14947">
                  <c:v>5.0922918750016004</c:v>
                </c:pt>
                <c:pt idx="14948">
                  <c:v>5.0918196875007995</c:v>
                </c:pt>
                <c:pt idx="14949">
                  <c:v>5.0912681250016005</c:v>
                </c:pt>
                <c:pt idx="14950">
                  <c:v>5.0909412500000002</c:v>
                </c:pt>
                <c:pt idx="14951">
                  <c:v>5.0905849999999999</c:v>
                </c:pt>
                <c:pt idx="14952">
                  <c:v>5.0908340624992006</c:v>
                </c:pt>
                <c:pt idx="14953">
                  <c:v>5.0904993750016008</c:v>
                </c:pt>
                <c:pt idx="14954">
                  <c:v>5.0900021875007999</c:v>
                </c:pt>
                <c:pt idx="14955">
                  <c:v>5.0892515624992001</c:v>
                </c:pt>
                <c:pt idx="14956">
                  <c:v>5.0888821875007997</c:v>
                </c:pt>
                <c:pt idx="14957">
                  <c:v>5.0884274999999999</c:v>
                </c:pt>
                <c:pt idx="14958">
                  <c:v>5.0880340624992009</c:v>
                </c:pt>
                <c:pt idx="14959">
                  <c:v>5.0876109375007994</c:v>
                </c:pt>
                <c:pt idx="14960">
                  <c:v>5.087275</c:v>
                </c:pt>
                <c:pt idx="14961">
                  <c:v>5.0869303124992005</c:v>
                </c:pt>
                <c:pt idx="14962">
                  <c:v>5.0864031250016009</c:v>
                </c:pt>
                <c:pt idx="14963">
                  <c:v>5.0859331250016009</c:v>
                </c:pt>
                <c:pt idx="14964">
                  <c:v>5.0855384375007997</c:v>
                </c:pt>
                <c:pt idx="14965">
                  <c:v>5.0851003124992005</c:v>
                </c:pt>
                <c:pt idx="14966">
                  <c:v>5.0846090624992009</c:v>
                </c:pt>
                <c:pt idx="14967">
                  <c:v>5.084041875001601</c:v>
                </c:pt>
                <c:pt idx="14968">
                  <c:v>5.0836584375007998</c:v>
                </c:pt>
                <c:pt idx="14969">
                  <c:v>5.0839040624992009</c:v>
                </c:pt>
                <c:pt idx="14970">
                  <c:v>5.0842434375007999</c:v>
                </c:pt>
                <c:pt idx="14971">
                  <c:v>5.0845696875007995</c:v>
                </c:pt>
                <c:pt idx="14972">
                  <c:v>5.0849181250016002</c:v>
                </c:pt>
                <c:pt idx="14973">
                  <c:v>5.0853321875007991</c:v>
                </c:pt>
                <c:pt idx="14974">
                  <c:v>5.0857203124992001</c:v>
                </c:pt>
                <c:pt idx="14975">
                  <c:v>5.0861515624992002</c:v>
                </c:pt>
                <c:pt idx="14976">
                  <c:v>5.0865206250016008</c:v>
                </c:pt>
                <c:pt idx="14977">
                  <c:v>5.0868737499999996</c:v>
                </c:pt>
                <c:pt idx="14978">
                  <c:v>5.0871956250016002</c:v>
                </c:pt>
                <c:pt idx="14979">
                  <c:v>5.0875725000000003</c:v>
                </c:pt>
                <c:pt idx="14980">
                  <c:v>5.0878937500000001</c:v>
                </c:pt>
                <c:pt idx="14981">
                  <c:v>5.0875228124992002</c:v>
                </c:pt>
                <c:pt idx="14982">
                  <c:v>5.087044375001601</c:v>
                </c:pt>
                <c:pt idx="14983">
                  <c:v>5.08646625</c:v>
                </c:pt>
                <c:pt idx="14984">
                  <c:v>5.0858843750016005</c:v>
                </c:pt>
                <c:pt idx="14985">
                  <c:v>5.0853212499999998</c:v>
                </c:pt>
                <c:pt idx="14986">
                  <c:v>5.0848268750016006</c:v>
                </c:pt>
                <c:pt idx="14987">
                  <c:v>5.0845043750016004</c:v>
                </c:pt>
                <c:pt idx="14988">
                  <c:v>5.0847940624992001</c:v>
                </c:pt>
                <c:pt idx="14989">
                  <c:v>5.0852659375007994</c:v>
                </c:pt>
                <c:pt idx="14990">
                  <c:v>5.0856193750016008</c:v>
                </c:pt>
                <c:pt idx="14991">
                  <c:v>5.0860540624992003</c:v>
                </c:pt>
                <c:pt idx="14992">
                  <c:v>5.0864950000000002</c:v>
                </c:pt>
                <c:pt idx="14993">
                  <c:v>5.086974375001601</c:v>
                </c:pt>
                <c:pt idx="14994">
                  <c:v>5.0874109375007999</c:v>
                </c:pt>
                <c:pt idx="14995">
                  <c:v>5.0878684375007994</c:v>
                </c:pt>
                <c:pt idx="14996">
                  <c:v>5.0882121875007993</c:v>
                </c:pt>
                <c:pt idx="14997">
                  <c:v>5.0885474999999998</c:v>
                </c:pt>
                <c:pt idx="14998">
                  <c:v>5.0889028124992004</c:v>
                </c:pt>
                <c:pt idx="14999">
                  <c:v>5.0892631250016009</c:v>
                </c:pt>
                <c:pt idx="15000">
                  <c:v>5.0890599999999999</c:v>
                </c:pt>
                <c:pt idx="15001">
                  <c:v>5.0892378124992002</c:v>
                </c:pt>
                <c:pt idx="15002">
                  <c:v>5.0889606250016008</c:v>
                </c:pt>
                <c:pt idx="15003">
                  <c:v>5.0886318750016004</c:v>
                </c:pt>
                <c:pt idx="15004">
                  <c:v>5.0882268750016006</c:v>
                </c:pt>
                <c:pt idx="15005">
                  <c:v>5.0878796875007994</c:v>
                </c:pt>
                <c:pt idx="15006">
                  <c:v>5.0875231250016002</c:v>
                </c:pt>
                <c:pt idx="15007">
                  <c:v>5.087889375001601</c:v>
                </c:pt>
                <c:pt idx="15008">
                  <c:v>5.08827125</c:v>
                </c:pt>
                <c:pt idx="15009">
                  <c:v>5.08862375</c:v>
                </c:pt>
                <c:pt idx="15010">
                  <c:v>5.0890721875007996</c:v>
                </c:pt>
                <c:pt idx="15011">
                  <c:v>5.0895190624992006</c:v>
                </c:pt>
                <c:pt idx="15012">
                  <c:v>5.0899031250016007</c:v>
                </c:pt>
                <c:pt idx="15013">
                  <c:v>5.0895665624992006</c:v>
                </c:pt>
                <c:pt idx="15014">
                  <c:v>5.0891737499999996</c:v>
                </c:pt>
                <c:pt idx="15015">
                  <c:v>5.088826875001601</c:v>
                </c:pt>
                <c:pt idx="15016">
                  <c:v>5.0884234375007997</c:v>
                </c:pt>
                <c:pt idx="15017">
                  <c:v>5.0880906250016009</c:v>
                </c:pt>
                <c:pt idx="15018">
                  <c:v>5.0877368750016005</c:v>
                </c:pt>
                <c:pt idx="15019">
                  <c:v>5.08730875</c:v>
                </c:pt>
                <c:pt idx="15020">
                  <c:v>5.0866699999999998</c:v>
                </c:pt>
                <c:pt idx="15021">
                  <c:v>5.0861574999999997</c:v>
                </c:pt>
                <c:pt idx="15022">
                  <c:v>5.0854837499999999</c:v>
                </c:pt>
                <c:pt idx="15023">
                  <c:v>5.0848984375007991</c:v>
                </c:pt>
                <c:pt idx="15024">
                  <c:v>5.0843165624992004</c:v>
                </c:pt>
                <c:pt idx="15025">
                  <c:v>5.0838031250016007</c:v>
                </c:pt>
                <c:pt idx="15026">
                  <c:v>5.0834815624992009</c:v>
                </c:pt>
                <c:pt idx="15027">
                  <c:v>5.0830875000000004</c:v>
                </c:pt>
                <c:pt idx="15028">
                  <c:v>5.0826368750016009</c:v>
                </c:pt>
                <c:pt idx="15029">
                  <c:v>5.0823037500000003</c:v>
                </c:pt>
                <c:pt idx="15030">
                  <c:v>5.0819337500000001</c:v>
                </c:pt>
                <c:pt idx="15031">
                  <c:v>5.0815268750016003</c:v>
                </c:pt>
                <c:pt idx="15032">
                  <c:v>5.0811128124992004</c:v>
                </c:pt>
                <c:pt idx="15033">
                  <c:v>5.0807012499999997</c:v>
                </c:pt>
                <c:pt idx="15034">
                  <c:v>5.0803456250016001</c:v>
                </c:pt>
                <c:pt idx="15035">
                  <c:v>5.0807090624992002</c:v>
                </c:pt>
                <c:pt idx="15036">
                  <c:v>5.0810396875007999</c:v>
                </c:pt>
                <c:pt idx="15037">
                  <c:v>5.0813696875007999</c:v>
                </c:pt>
                <c:pt idx="15038">
                  <c:v>5.0815978124992007</c:v>
                </c:pt>
                <c:pt idx="15039">
                  <c:v>5.0810921875007997</c:v>
                </c:pt>
                <c:pt idx="15040">
                  <c:v>5.0807481250016009</c:v>
                </c:pt>
                <c:pt idx="15041">
                  <c:v>5.0803921875007996</c:v>
                </c:pt>
                <c:pt idx="15042">
                  <c:v>5.0799878124992004</c:v>
                </c:pt>
                <c:pt idx="15043">
                  <c:v>5.0794940624992009</c:v>
                </c:pt>
                <c:pt idx="15044">
                  <c:v>5.0790778124992002</c:v>
                </c:pt>
                <c:pt idx="15045">
                  <c:v>5.0795118750016002</c:v>
                </c:pt>
                <c:pt idx="15046">
                  <c:v>5.0799099999999999</c:v>
                </c:pt>
                <c:pt idx="15047">
                  <c:v>5.0795340624992003</c:v>
                </c:pt>
                <c:pt idx="15048">
                  <c:v>5.0796559375007995</c:v>
                </c:pt>
                <c:pt idx="15049">
                  <c:v>5.0800390624992007</c:v>
                </c:pt>
                <c:pt idx="15050">
                  <c:v>5.08036625</c:v>
                </c:pt>
                <c:pt idx="15051">
                  <c:v>5.0808778124992005</c:v>
                </c:pt>
                <c:pt idx="15052">
                  <c:v>5.0812334375007993</c:v>
                </c:pt>
                <c:pt idx="15053">
                  <c:v>5.0815803124992005</c:v>
                </c:pt>
                <c:pt idx="15054">
                  <c:v>5.0819299999999998</c:v>
                </c:pt>
                <c:pt idx="15055">
                  <c:v>5.0823309375007995</c:v>
                </c:pt>
                <c:pt idx="15056">
                  <c:v>5.0826893750016007</c:v>
                </c:pt>
                <c:pt idx="15057">
                  <c:v>5.0830343750016009</c:v>
                </c:pt>
                <c:pt idx="15058">
                  <c:v>5.0833756250016009</c:v>
                </c:pt>
                <c:pt idx="15059">
                  <c:v>5.0837281250016009</c:v>
                </c:pt>
                <c:pt idx="15060">
                  <c:v>5.0840834375007997</c:v>
                </c:pt>
                <c:pt idx="15061">
                  <c:v>5.0845349999999998</c:v>
                </c:pt>
                <c:pt idx="15062">
                  <c:v>5.0844275000000003</c:v>
                </c:pt>
                <c:pt idx="15063">
                  <c:v>5.0844871875007991</c:v>
                </c:pt>
                <c:pt idx="15064">
                  <c:v>5.0849178124992003</c:v>
                </c:pt>
                <c:pt idx="15065">
                  <c:v>5.0853265624992003</c:v>
                </c:pt>
                <c:pt idx="15066">
                  <c:v>5.0856996875007994</c:v>
                </c:pt>
                <c:pt idx="15067">
                  <c:v>5.0860268750016004</c:v>
                </c:pt>
                <c:pt idx="15068">
                  <c:v>5.0864746875007993</c:v>
                </c:pt>
                <c:pt idx="15069">
                  <c:v>5.0868968750016004</c:v>
                </c:pt>
                <c:pt idx="15070">
                  <c:v>5.0864612500000002</c:v>
                </c:pt>
                <c:pt idx="15071">
                  <c:v>5.0860015624992005</c:v>
                </c:pt>
                <c:pt idx="15072">
                  <c:v>5.0854790624992008</c:v>
                </c:pt>
                <c:pt idx="15073">
                  <c:v>5.0849334375007995</c:v>
                </c:pt>
                <c:pt idx="15074">
                  <c:v>5.0843962500000002</c:v>
                </c:pt>
                <c:pt idx="15075">
                  <c:v>5.0838606250016003</c:v>
                </c:pt>
                <c:pt idx="15076">
                  <c:v>5.0834165624992007</c:v>
                </c:pt>
                <c:pt idx="15077">
                  <c:v>5.0828962500000001</c:v>
                </c:pt>
                <c:pt idx="15078">
                  <c:v>5.082376875001601</c:v>
                </c:pt>
                <c:pt idx="15079">
                  <c:v>5.0820493750016009</c:v>
                </c:pt>
                <c:pt idx="15080">
                  <c:v>5.0817268750016007</c:v>
                </c:pt>
                <c:pt idx="15081">
                  <c:v>5.0813759375007992</c:v>
                </c:pt>
                <c:pt idx="15082">
                  <c:v>5.0806603124992007</c:v>
                </c:pt>
                <c:pt idx="15083">
                  <c:v>5.0803365624992001</c:v>
                </c:pt>
                <c:pt idx="15084">
                  <c:v>5.0799653124992004</c:v>
                </c:pt>
                <c:pt idx="15085">
                  <c:v>5.0792868750016007</c:v>
                </c:pt>
                <c:pt idx="15086">
                  <c:v>5.0789521875007999</c:v>
                </c:pt>
                <c:pt idx="15087">
                  <c:v>5.0785012500000004</c:v>
                </c:pt>
                <c:pt idx="15088">
                  <c:v>5.0781337500000001</c:v>
                </c:pt>
                <c:pt idx="15089">
                  <c:v>5.0777518750016002</c:v>
                </c:pt>
                <c:pt idx="15090">
                  <c:v>5.0780871875007998</c:v>
                </c:pt>
                <c:pt idx="15091">
                  <c:v>5.0784193750016007</c:v>
                </c:pt>
                <c:pt idx="15092">
                  <c:v>5.0780849999999997</c:v>
                </c:pt>
                <c:pt idx="15093">
                  <c:v>5.0778053124992004</c:v>
                </c:pt>
                <c:pt idx="15094">
                  <c:v>5.0774068750016008</c:v>
                </c:pt>
                <c:pt idx="15095">
                  <c:v>5.0770015624992002</c:v>
                </c:pt>
                <c:pt idx="15096">
                  <c:v>5.0766281250016005</c:v>
                </c:pt>
                <c:pt idx="15097">
                  <c:v>5.0762653124992001</c:v>
                </c:pt>
                <c:pt idx="15098">
                  <c:v>5.0766165624992006</c:v>
                </c:pt>
                <c:pt idx="15099">
                  <c:v>5.0769700000000002</c:v>
                </c:pt>
                <c:pt idx="15100">
                  <c:v>5.0773671875007995</c:v>
                </c:pt>
                <c:pt idx="15101">
                  <c:v>5.0777059375007996</c:v>
                </c:pt>
                <c:pt idx="15102">
                  <c:v>5.0781621875007996</c:v>
                </c:pt>
                <c:pt idx="15103">
                  <c:v>5.0785125000000004</c:v>
                </c:pt>
                <c:pt idx="15104">
                  <c:v>5.0789368750016006</c:v>
                </c:pt>
                <c:pt idx="15105">
                  <c:v>5.0793246875007991</c:v>
                </c:pt>
                <c:pt idx="15106">
                  <c:v>5.0796765624992002</c:v>
                </c:pt>
                <c:pt idx="15107">
                  <c:v>5.0800734375007996</c:v>
                </c:pt>
                <c:pt idx="15108">
                  <c:v>5.0804996875007991</c:v>
                </c:pt>
                <c:pt idx="15109">
                  <c:v>5.0808618750016006</c:v>
                </c:pt>
                <c:pt idx="15110">
                  <c:v>5.0812618750016005</c:v>
                </c:pt>
                <c:pt idx="15111">
                  <c:v>5.0816150000000002</c:v>
                </c:pt>
                <c:pt idx="15112">
                  <c:v>5.0814271875007995</c:v>
                </c:pt>
                <c:pt idx="15113">
                  <c:v>5.0810487499999999</c:v>
                </c:pt>
                <c:pt idx="15114">
                  <c:v>5.0813096875007995</c:v>
                </c:pt>
                <c:pt idx="15115">
                  <c:v>5.0814621875007999</c:v>
                </c:pt>
                <c:pt idx="15116">
                  <c:v>5.0814743750016005</c:v>
                </c:pt>
                <c:pt idx="15117">
                  <c:v>5.0818356250016006</c:v>
                </c:pt>
                <c:pt idx="15118">
                  <c:v>5.0822456250016002</c:v>
                </c:pt>
                <c:pt idx="15119">
                  <c:v>5.0827187499999997</c:v>
                </c:pt>
                <c:pt idx="15120">
                  <c:v>5.0823553124992005</c:v>
                </c:pt>
                <c:pt idx="15121">
                  <c:v>5.0819281250016006</c:v>
                </c:pt>
                <c:pt idx="15122">
                  <c:v>5.0814996875007994</c:v>
                </c:pt>
                <c:pt idx="15123">
                  <c:v>5.0811062500000004</c:v>
                </c:pt>
                <c:pt idx="15124">
                  <c:v>5.0813256250016003</c:v>
                </c:pt>
                <c:pt idx="15125">
                  <c:v>5.0817275000000004</c:v>
                </c:pt>
                <c:pt idx="15126">
                  <c:v>5.0822050000000001</c:v>
                </c:pt>
                <c:pt idx="15127">
                  <c:v>5.0820034375007994</c:v>
                </c:pt>
                <c:pt idx="15128">
                  <c:v>5.0815921875007994</c:v>
                </c:pt>
                <c:pt idx="15129">
                  <c:v>5.0812618750016005</c:v>
                </c:pt>
                <c:pt idx="15130">
                  <c:v>5.0809143750016004</c:v>
                </c:pt>
                <c:pt idx="15131">
                  <c:v>5.0805853124992009</c:v>
                </c:pt>
                <c:pt idx="15132">
                  <c:v>5.0802503124992002</c:v>
                </c:pt>
                <c:pt idx="15133">
                  <c:v>5.0796246875007993</c:v>
                </c:pt>
                <c:pt idx="15134">
                  <c:v>5.0791437500000001</c:v>
                </c:pt>
                <c:pt idx="15135">
                  <c:v>5.0788003124992009</c:v>
                </c:pt>
                <c:pt idx="15136">
                  <c:v>5.07843</c:v>
                </c:pt>
                <c:pt idx="15137">
                  <c:v>5.0779271875007996</c:v>
                </c:pt>
                <c:pt idx="15138">
                  <c:v>5.0775696875007998</c:v>
                </c:pt>
                <c:pt idx="15139">
                  <c:v>5.0771706250016004</c:v>
                </c:pt>
                <c:pt idx="15140">
                  <c:v>5.0767443750016001</c:v>
                </c:pt>
                <c:pt idx="15141">
                  <c:v>5.0763659375007997</c:v>
                </c:pt>
                <c:pt idx="15142">
                  <c:v>5.0764971875007996</c:v>
                </c:pt>
                <c:pt idx="15143">
                  <c:v>5.0768359375007996</c:v>
                </c:pt>
                <c:pt idx="15144">
                  <c:v>5.0771718750016008</c:v>
                </c:pt>
                <c:pt idx="15145">
                  <c:v>5.0775515624992007</c:v>
                </c:pt>
                <c:pt idx="15146">
                  <c:v>5.0779112499999997</c:v>
                </c:pt>
                <c:pt idx="15147">
                  <c:v>5.0781671875007994</c:v>
                </c:pt>
                <c:pt idx="15148">
                  <c:v>5.0784953124992009</c:v>
                </c:pt>
                <c:pt idx="15149">
                  <c:v>5.0788715624992005</c:v>
                </c:pt>
                <c:pt idx="15150">
                  <c:v>5.0792481250016008</c:v>
                </c:pt>
                <c:pt idx="15151">
                  <c:v>5.0796359375007993</c:v>
                </c:pt>
                <c:pt idx="15152">
                  <c:v>5.0800006250016008</c:v>
                </c:pt>
                <c:pt idx="15153">
                  <c:v>5.0803496875007994</c:v>
                </c:pt>
                <c:pt idx="15154">
                  <c:v>5.0807925000000003</c:v>
                </c:pt>
                <c:pt idx="15155">
                  <c:v>5.0809609375007998</c:v>
                </c:pt>
                <c:pt idx="15156">
                  <c:v>5.0813303124992002</c:v>
                </c:pt>
                <c:pt idx="15157">
                  <c:v>5.0808618750016006</c:v>
                </c:pt>
                <c:pt idx="15158">
                  <c:v>5.0804709375007997</c:v>
                </c:pt>
                <c:pt idx="15159">
                  <c:v>5.0799596875007991</c:v>
                </c:pt>
                <c:pt idx="15160">
                  <c:v>5.0793865624992005</c:v>
                </c:pt>
                <c:pt idx="15161">
                  <c:v>5.0789096875007997</c:v>
                </c:pt>
                <c:pt idx="15162">
                  <c:v>5.0784765624992003</c:v>
                </c:pt>
                <c:pt idx="15163">
                  <c:v>5.0781459375007998</c:v>
                </c:pt>
                <c:pt idx="15164">
                  <c:v>5.0778090624992007</c:v>
                </c:pt>
                <c:pt idx="15165">
                  <c:v>5.0774699999999999</c:v>
                </c:pt>
                <c:pt idx="15166">
                  <c:v>5.0769603124992004</c:v>
                </c:pt>
                <c:pt idx="15167">
                  <c:v>5.0764624999999999</c:v>
                </c:pt>
                <c:pt idx="15168">
                  <c:v>5.0760718750016007</c:v>
                </c:pt>
                <c:pt idx="15169">
                  <c:v>5.0757028124992001</c:v>
                </c:pt>
                <c:pt idx="15170">
                  <c:v>5.0760296875007995</c:v>
                </c:pt>
                <c:pt idx="15171">
                  <c:v>5.0763565624992006</c:v>
                </c:pt>
                <c:pt idx="15172">
                  <c:v>5.0766809375007993</c:v>
                </c:pt>
                <c:pt idx="15173">
                  <c:v>5.0764290624992006</c:v>
                </c:pt>
                <c:pt idx="15174">
                  <c:v>5.0760787499999998</c:v>
                </c:pt>
                <c:pt idx="15175">
                  <c:v>5.0756606250016008</c:v>
                </c:pt>
                <c:pt idx="15176">
                  <c:v>5.0752671875007991</c:v>
                </c:pt>
                <c:pt idx="15177">
                  <c:v>5.0749162500000002</c:v>
                </c:pt>
                <c:pt idx="15178">
                  <c:v>5.0745837500000004</c:v>
                </c:pt>
                <c:pt idx="15179">
                  <c:v>5.0749153124992006</c:v>
                </c:pt>
                <c:pt idx="15180">
                  <c:v>5.0753581250016007</c:v>
                </c:pt>
                <c:pt idx="15181">
                  <c:v>5.0757118750016001</c:v>
                </c:pt>
                <c:pt idx="15182">
                  <c:v>5.0762140624992007</c:v>
                </c:pt>
                <c:pt idx="15183">
                  <c:v>5.0765712499999998</c:v>
                </c:pt>
                <c:pt idx="15184">
                  <c:v>5.0769303124992007</c:v>
                </c:pt>
                <c:pt idx="15185">
                  <c:v>5.0765743750016004</c:v>
                </c:pt>
                <c:pt idx="15186">
                  <c:v>5.0761637500000001</c:v>
                </c:pt>
                <c:pt idx="15187">
                  <c:v>5.0757590624992002</c:v>
                </c:pt>
                <c:pt idx="15188">
                  <c:v>5.0754287500000004</c:v>
                </c:pt>
                <c:pt idx="15189">
                  <c:v>5.0750590624992009</c:v>
                </c:pt>
                <c:pt idx="15190">
                  <c:v>5.0746896875007996</c:v>
                </c:pt>
                <c:pt idx="15191">
                  <c:v>5.0750678124992001</c:v>
                </c:pt>
                <c:pt idx="15192">
                  <c:v>5.0753921875007997</c:v>
                </c:pt>
                <c:pt idx="15193">
                  <c:v>5.0756003124992004</c:v>
                </c:pt>
                <c:pt idx="15194">
                  <c:v>5.0752284375007992</c:v>
                </c:pt>
                <c:pt idx="15195">
                  <c:v>5.0748453124992006</c:v>
                </c:pt>
                <c:pt idx="15196">
                  <c:v>5.0744834375007999</c:v>
                </c:pt>
                <c:pt idx="15197">
                  <c:v>5.0740896875007993</c:v>
                </c:pt>
                <c:pt idx="15198">
                  <c:v>5.0737203124992005</c:v>
                </c:pt>
                <c:pt idx="15199">
                  <c:v>5.0733231250016004</c:v>
                </c:pt>
                <c:pt idx="15200">
                  <c:v>5.0729143750016004</c:v>
                </c:pt>
                <c:pt idx="15201">
                  <c:v>5.0732453124992007</c:v>
                </c:pt>
                <c:pt idx="15202">
                  <c:v>5.0737534375007991</c:v>
                </c:pt>
                <c:pt idx="15203">
                  <c:v>5.0742574999999999</c:v>
                </c:pt>
                <c:pt idx="15204">
                  <c:v>5.0746843750016009</c:v>
                </c:pt>
                <c:pt idx="15205">
                  <c:v>5.0751087500000001</c:v>
                </c:pt>
                <c:pt idx="15206">
                  <c:v>5.0755371875007995</c:v>
                </c:pt>
                <c:pt idx="15207">
                  <c:v>5.0759162499999997</c:v>
                </c:pt>
                <c:pt idx="15208">
                  <c:v>5.0762537500000002</c:v>
                </c:pt>
                <c:pt idx="15209">
                  <c:v>5.0765799999999999</c:v>
                </c:pt>
                <c:pt idx="15210">
                  <c:v>5.0769293750016002</c:v>
                </c:pt>
                <c:pt idx="15211">
                  <c:v>5.0772962499999998</c:v>
                </c:pt>
                <c:pt idx="15212">
                  <c:v>5.0777118750016008</c:v>
                </c:pt>
                <c:pt idx="15213">
                  <c:v>5.0780506250016009</c:v>
                </c:pt>
                <c:pt idx="15214">
                  <c:v>5.0784631250016004</c:v>
                </c:pt>
                <c:pt idx="15215">
                  <c:v>5.0787943750016007</c:v>
                </c:pt>
                <c:pt idx="15216">
                  <c:v>5.0791168750016009</c:v>
                </c:pt>
                <c:pt idx="15217">
                  <c:v>5.0795581250016006</c:v>
                </c:pt>
                <c:pt idx="15218">
                  <c:v>5.0800668750016005</c:v>
                </c:pt>
                <c:pt idx="15219">
                  <c:v>5.0804790624992009</c:v>
                </c:pt>
                <c:pt idx="15220">
                  <c:v>5.0808440624992004</c:v>
                </c:pt>
                <c:pt idx="15221">
                  <c:v>5.0812481250016006</c:v>
                </c:pt>
                <c:pt idx="15222">
                  <c:v>5.0812428124992008</c:v>
                </c:pt>
                <c:pt idx="15223">
                  <c:v>5.0808262500000003</c:v>
                </c:pt>
                <c:pt idx="15224">
                  <c:v>5.0804612499999999</c:v>
                </c:pt>
                <c:pt idx="15225">
                  <c:v>5.0801096875007996</c:v>
                </c:pt>
                <c:pt idx="15226">
                  <c:v>5.0797212500000004</c:v>
                </c:pt>
                <c:pt idx="15227">
                  <c:v>5.0799068750016003</c:v>
                </c:pt>
                <c:pt idx="15228">
                  <c:v>5.0800415624992006</c:v>
                </c:pt>
                <c:pt idx="15229">
                  <c:v>5.0796240624992004</c:v>
                </c:pt>
                <c:pt idx="15230">
                  <c:v>5.0792346875007999</c:v>
                </c:pt>
                <c:pt idx="15231">
                  <c:v>5.0788578124992005</c:v>
                </c:pt>
                <c:pt idx="15232">
                  <c:v>5.0785299999999998</c:v>
                </c:pt>
                <c:pt idx="15233">
                  <c:v>5.0781725</c:v>
                </c:pt>
                <c:pt idx="15234">
                  <c:v>5.0777115624992009</c:v>
                </c:pt>
                <c:pt idx="15235">
                  <c:v>5.0771746875007997</c:v>
                </c:pt>
                <c:pt idx="15236">
                  <c:v>5.0767499999999997</c:v>
                </c:pt>
                <c:pt idx="15237">
                  <c:v>5.076193125001601</c:v>
                </c:pt>
                <c:pt idx="15238">
                  <c:v>5.0756528124992002</c:v>
                </c:pt>
                <c:pt idx="15239">
                  <c:v>5.0750084375007996</c:v>
                </c:pt>
                <c:pt idx="15240">
                  <c:v>5.0743418750016005</c:v>
                </c:pt>
                <c:pt idx="15241">
                  <c:v>5.0736246875007991</c:v>
                </c:pt>
                <c:pt idx="15242">
                  <c:v>5.0729440624992002</c:v>
                </c:pt>
                <c:pt idx="15243">
                  <c:v>5.0723521875007993</c:v>
                </c:pt>
                <c:pt idx="15244">
                  <c:v>5.0716687499999997</c:v>
                </c:pt>
                <c:pt idx="15245">
                  <c:v>5.0710453124992005</c:v>
                </c:pt>
                <c:pt idx="15246">
                  <c:v>5.0705184375007999</c:v>
                </c:pt>
                <c:pt idx="15247">
                  <c:v>5.0701443750016004</c:v>
                </c:pt>
                <c:pt idx="15248">
                  <c:v>5.0697875000000003</c:v>
                </c:pt>
                <c:pt idx="15249">
                  <c:v>5.0694278124992005</c:v>
                </c:pt>
                <c:pt idx="15250">
                  <c:v>5.0689396875007997</c:v>
                </c:pt>
                <c:pt idx="15251">
                  <c:v>5.0684321875007994</c:v>
                </c:pt>
                <c:pt idx="15252">
                  <c:v>5.0680943750016008</c:v>
                </c:pt>
                <c:pt idx="15253">
                  <c:v>5.0676328124992009</c:v>
                </c:pt>
                <c:pt idx="15254">
                  <c:v>5.067524375001601</c:v>
                </c:pt>
                <c:pt idx="15255">
                  <c:v>5.0671981250016005</c:v>
                </c:pt>
                <c:pt idx="15256">
                  <c:v>5.0668340624992005</c:v>
                </c:pt>
                <c:pt idx="15257">
                  <c:v>5.0671693750016003</c:v>
                </c:pt>
                <c:pt idx="15258">
                  <c:v>5.067685</c:v>
                </c:pt>
                <c:pt idx="15259">
                  <c:v>5.0680634375007996</c:v>
                </c:pt>
                <c:pt idx="15260">
                  <c:v>5.068486875001601</c:v>
                </c:pt>
                <c:pt idx="15261">
                  <c:v>5.0689140624992008</c:v>
                </c:pt>
                <c:pt idx="15262">
                  <c:v>5.0692493750016006</c:v>
                </c:pt>
                <c:pt idx="15263">
                  <c:v>5.0696928124992002</c:v>
                </c:pt>
                <c:pt idx="15264">
                  <c:v>5.0700968750016004</c:v>
                </c:pt>
                <c:pt idx="15265">
                  <c:v>5.0705337500000001</c:v>
                </c:pt>
                <c:pt idx="15266">
                  <c:v>5.0710040624992008</c:v>
                </c:pt>
                <c:pt idx="15267">
                  <c:v>5.071466875001601</c:v>
                </c:pt>
                <c:pt idx="15268">
                  <c:v>5.0718553124992001</c:v>
                </c:pt>
                <c:pt idx="15269">
                  <c:v>5.0722609375007996</c:v>
                </c:pt>
                <c:pt idx="15270">
                  <c:v>5.0726087499999997</c:v>
                </c:pt>
                <c:pt idx="15271">
                  <c:v>5.0730090624992004</c:v>
                </c:pt>
                <c:pt idx="15272">
                  <c:v>5.0733693750016009</c:v>
                </c:pt>
                <c:pt idx="15273">
                  <c:v>5.0734737499999998</c:v>
                </c:pt>
                <c:pt idx="15274">
                  <c:v>5.0735621875007997</c:v>
                </c:pt>
                <c:pt idx="15275">
                  <c:v>5.0739421875007995</c:v>
                </c:pt>
                <c:pt idx="15276">
                  <c:v>5.0743096875007998</c:v>
                </c:pt>
                <c:pt idx="15277">
                  <c:v>5.0747834375007992</c:v>
                </c:pt>
                <c:pt idx="15278">
                  <c:v>5.075255625001601</c:v>
                </c:pt>
                <c:pt idx="15279">
                  <c:v>5.0756643750016002</c:v>
                </c:pt>
                <c:pt idx="15280">
                  <c:v>5.0759890624992003</c:v>
                </c:pt>
                <c:pt idx="15281">
                  <c:v>5.0763309375007992</c:v>
                </c:pt>
                <c:pt idx="15282">
                  <c:v>5.07597875</c:v>
                </c:pt>
                <c:pt idx="15283">
                  <c:v>5.0756196875007991</c:v>
                </c:pt>
                <c:pt idx="15284">
                  <c:v>5.0752474999999997</c:v>
                </c:pt>
                <c:pt idx="15285">
                  <c:v>5.0748731250016004</c:v>
                </c:pt>
                <c:pt idx="15286">
                  <c:v>5.0743824999999996</c:v>
                </c:pt>
                <c:pt idx="15287">
                  <c:v>5.0739231250016008</c:v>
                </c:pt>
                <c:pt idx="15288">
                  <c:v>5.0733912500000002</c:v>
                </c:pt>
                <c:pt idx="15289">
                  <c:v>5.072698125001601</c:v>
                </c:pt>
                <c:pt idx="15290">
                  <c:v>5.0723559375007996</c:v>
                </c:pt>
                <c:pt idx="15291">
                  <c:v>5.0719681250016002</c:v>
                </c:pt>
                <c:pt idx="15292">
                  <c:v>5.0714393750016002</c:v>
                </c:pt>
                <c:pt idx="15293">
                  <c:v>5.0709618750016006</c:v>
                </c:pt>
                <c:pt idx="15294">
                  <c:v>5.0705974999999999</c:v>
                </c:pt>
                <c:pt idx="15295">
                  <c:v>5.0709596875007996</c:v>
                </c:pt>
                <c:pt idx="15296">
                  <c:v>5.0714103124992009</c:v>
                </c:pt>
                <c:pt idx="15297">
                  <c:v>5.0716749999999999</c:v>
                </c:pt>
                <c:pt idx="15298">
                  <c:v>5.0720962500000004</c:v>
                </c:pt>
                <c:pt idx="15299">
                  <c:v>5.0724562500000001</c:v>
                </c:pt>
                <c:pt idx="15300">
                  <c:v>5.0728478124992007</c:v>
                </c:pt>
                <c:pt idx="15301">
                  <c:v>5.0732421875007994</c:v>
                </c:pt>
                <c:pt idx="15302">
                  <c:v>5.0736203124992008</c:v>
                </c:pt>
                <c:pt idx="15303">
                  <c:v>5.0740875000000001</c:v>
                </c:pt>
                <c:pt idx="15304">
                  <c:v>5.0745696875007997</c:v>
                </c:pt>
                <c:pt idx="15305">
                  <c:v>5.07496875</c:v>
                </c:pt>
                <c:pt idx="15306">
                  <c:v>5.0753174999999997</c:v>
                </c:pt>
                <c:pt idx="15307">
                  <c:v>5.0756406250016006</c:v>
                </c:pt>
                <c:pt idx="15308">
                  <c:v>5.0759896875007993</c:v>
                </c:pt>
                <c:pt idx="15309">
                  <c:v>5.0763121875007995</c:v>
                </c:pt>
                <c:pt idx="15310">
                  <c:v>5.0766881250016009</c:v>
                </c:pt>
                <c:pt idx="15311">
                  <c:v>5.0770709375007996</c:v>
                </c:pt>
                <c:pt idx="15312">
                  <c:v>5.0774896875007993</c:v>
                </c:pt>
                <c:pt idx="15313">
                  <c:v>5.0773196875007995</c:v>
                </c:pt>
                <c:pt idx="15314">
                  <c:v>5.0769668750016006</c:v>
                </c:pt>
                <c:pt idx="15315">
                  <c:v>5.0765006250016009</c:v>
                </c:pt>
                <c:pt idx="15316">
                  <c:v>5.0759371875007995</c:v>
                </c:pt>
                <c:pt idx="15317">
                  <c:v>5.0756018750016008</c:v>
                </c:pt>
                <c:pt idx="15318">
                  <c:v>5.0751687499999996</c:v>
                </c:pt>
                <c:pt idx="15319">
                  <c:v>5.0748006250016005</c:v>
                </c:pt>
                <c:pt idx="15320">
                  <c:v>5.0743162499999999</c:v>
                </c:pt>
                <c:pt idx="15321">
                  <c:v>5.0738034375007999</c:v>
                </c:pt>
                <c:pt idx="15322">
                  <c:v>5.0732743750016009</c:v>
                </c:pt>
                <c:pt idx="15323">
                  <c:v>5.0728709375007996</c:v>
                </c:pt>
                <c:pt idx="15324">
                  <c:v>5.0724028124992007</c:v>
                </c:pt>
                <c:pt idx="15325">
                  <c:v>5.0720693750016004</c:v>
                </c:pt>
                <c:pt idx="15326">
                  <c:v>5.0716490624992003</c:v>
                </c:pt>
                <c:pt idx="15327">
                  <c:v>5.0712840624992008</c:v>
                </c:pt>
                <c:pt idx="15328">
                  <c:v>5.0709324999999996</c:v>
                </c:pt>
                <c:pt idx="15329">
                  <c:v>5.0705678124992009</c:v>
                </c:pt>
                <c:pt idx="15330">
                  <c:v>5.0702159375007998</c:v>
                </c:pt>
                <c:pt idx="15331">
                  <c:v>5.0696581250016006</c:v>
                </c:pt>
                <c:pt idx="15332">
                  <c:v>5.0690524999999997</c:v>
                </c:pt>
                <c:pt idx="15333">
                  <c:v>5.0686468750016003</c:v>
                </c:pt>
                <c:pt idx="15334">
                  <c:v>5.0682459375007998</c:v>
                </c:pt>
                <c:pt idx="15335">
                  <c:v>5.0678968750016002</c:v>
                </c:pt>
                <c:pt idx="15336">
                  <c:v>5.0672678124992006</c:v>
                </c:pt>
                <c:pt idx="15337">
                  <c:v>5.0665693750016008</c:v>
                </c:pt>
                <c:pt idx="15338">
                  <c:v>5.0659493750016003</c:v>
                </c:pt>
                <c:pt idx="15339">
                  <c:v>5.0654665624992008</c:v>
                </c:pt>
                <c:pt idx="15340">
                  <c:v>5.0651306250016006</c:v>
                </c:pt>
                <c:pt idx="15341">
                  <c:v>5.0647109375007995</c:v>
                </c:pt>
                <c:pt idx="15342">
                  <c:v>5.0643450000000003</c:v>
                </c:pt>
                <c:pt idx="15343">
                  <c:v>5.0639128124992006</c:v>
                </c:pt>
                <c:pt idx="15344">
                  <c:v>5.0635809375007996</c:v>
                </c:pt>
                <c:pt idx="15345">
                  <c:v>5.0632403124992003</c:v>
                </c:pt>
                <c:pt idx="15346">
                  <c:v>5.0636631250016002</c:v>
                </c:pt>
                <c:pt idx="15347">
                  <c:v>5.0640524999999998</c:v>
                </c:pt>
                <c:pt idx="15348">
                  <c:v>5.0645018750016009</c:v>
                </c:pt>
                <c:pt idx="15349">
                  <c:v>5.0649609375007998</c:v>
                </c:pt>
                <c:pt idx="15350">
                  <c:v>5.0654603124992006</c:v>
                </c:pt>
                <c:pt idx="15351">
                  <c:v>5.0657840624992003</c:v>
                </c:pt>
                <c:pt idx="15352">
                  <c:v>5.0661356250016008</c:v>
                </c:pt>
                <c:pt idx="15353">
                  <c:v>5.0664796875007996</c:v>
                </c:pt>
                <c:pt idx="15354">
                  <c:v>5.0668756250016003</c:v>
                </c:pt>
                <c:pt idx="15355">
                  <c:v>5.0672053124992003</c:v>
                </c:pt>
                <c:pt idx="15356">
                  <c:v>5.067619375001601</c:v>
                </c:pt>
                <c:pt idx="15357">
                  <c:v>5.0680134375007997</c:v>
                </c:pt>
                <c:pt idx="15358">
                  <c:v>5.0677171875007998</c:v>
                </c:pt>
                <c:pt idx="15359">
                  <c:v>5.0681056250016008</c:v>
                </c:pt>
                <c:pt idx="15360">
                  <c:v>5.068523125001601</c:v>
                </c:pt>
                <c:pt idx="15361">
                  <c:v>5.068181875001601</c:v>
                </c:pt>
                <c:pt idx="15362">
                  <c:v>5.0678184375007991</c:v>
                </c:pt>
                <c:pt idx="15363">
                  <c:v>5.0673575</c:v>
                </c:pt>
                <c:pt idx="15364">
                  <c:v>5.0669678124992004</c:v>
                </c:pt>
                <c:pt idx="15365">
                  <c:v>5.0666106250016005</c:v>
                </c:pt>
                <c:pt idx="15366">
                  <c:v>5.0662603124992005</c:v>
                </c:pt>
                <c:pt idx="15367">
                  <c:v>5.0662803124992006</c:v>
                </c:pt>
                <c:pt idx="15368">
                  <c:v>5.0658512499999997</c:v>
                </c:pt>
                <c:pt idx="15369">
                  <c:v>5.0654621875007999</c:v>
                </c:pt>
                <c:pt idx="15370">
                  <c:v>5.0651675000000003</c:v>
                </c:pt>
                <c:pt idx="15371">
                  <c:v>5.0654612500000002</c:v>
                </c:pt>
                <c:pt idx="15372">
                  <c:v>5.0658081250016007</c:v>
                </c:pt>
                <c:pt idx="15373">
                  <c:v>5.0662431250016002</c:v>
                </c:pt>
                <c:pt idx="15374">
                  <c:v>5.0666509375007998</c:v>
                </c:pt>
                <c:pt idx="15375">
                  <c:v>5.0669768750016004</c:v>
                </c:pt>
                <c:pt idx="15376">
                  <c:v>5.0673715624992006</c:v>
                </c:pt>
                <c:pt idx="15377">
                  <c:v>5.0677043750016004</c:v>
                </c:pt>
                <c:pt idx="15378">
                  <c:v>5.0680653124992006</c:v>
                </c:pt>
                <c:pt idx="15379">
                  <c:v>5.0684403124992006</c:v>
                </c:pt>
                <c:pt idx="15380">
                  <c:v>5.0687678124992006</c:v>
                </c:pt>
                <c:pt idx="15381">
                  <c:v>5.0691334375007999</c:v>
                </c:pt>
                <c:pt idx="15382">
                  <c:v>5.0694912499999996</c:v>
                </c:pt>
                <c:pt idx="15383">
                  <c:v>5.0693959375007998</c:v>
                </c:pt>
                <c:pt idx="15384">
                  <c:v>5.0690565624992008</c:v>
                </c:pt>
                <c:pt idx="15385">
                  <c:v>5.0686721875007992</c:v>
                </c:pt>
                <c:pt idx="15386">
                  <c:v>5.0682531250016005</c:v>
                </c:pt>
                <c:pt idx="15387">
                  <c:v>5.0678981250016006</c:v>
                </c:pt>
                <c:pt idx="15388">
                  <c:v>5.0681028124992009</c:v>
                </c:pt>
                <c:pt idx="15389">
                  <c:v>5.0676828124992008</c:v>
                </c:pt>
                <c:pt idx="15390">
                  <c:v>5.0671331250016003</c:v>
                </c:pt>
                <c:pt idx="15391">
                  <c:v>5.0667731250016006</c:v>
                </c:pt>
                <c:pt idx="15392">
                  <c:v>5.0664346875007995</c:v>
                </c:pt>
                <c:pt idx="15393">
                  <c:v>5.0660493750016009</c:v>
                </c:pt>
                <c:pt idx="15394">
                  <c:v>5.065565625001601</c:v>
                </c:pt>
                <c:pt idx="15395">
                  <c:v>5.06513875</c:v>
                </c:pt>
                <c:pt idx="15396">
                  <c:v>5.0652843750016006</c:v>
                </c:pt>
                <c:pt idx="15397">
                  <c:v>5.0656278124992005</c:v>
                </c:pt>
                <c:pt idx="15398">
                  <c:v>5.0659625000000004</c:v>
                </c:pt>
                <c:pt idx="15399">
                  <c:v>5.0656271875007999</c:v>
                </c:pt>
                <c:pt idx="15400">
                  <c:v>5.0654637500000002</c:v>
                </c:pt>
                <c:pt idx="15401">
                  <c:v>5.0658346875007991</c:v>
                </c:pt>
                <c:pt idx="15402">
                  <c:v>5.0662618750016009</c:v>
                </c:pt>
                <c:pt idx="15403">
                  <c:v>5.0666784375007996</c:v>
                </c:pt>
                <c:pt idx="15404">
                  <c:v>5.0670175000000004</c:v>
                </c:pt>
                <c:pt idx="15405">
                  <c:v>5.0674328124992005</c:v>
                </c:pt>
                <c:pt idx="15406">
                  <c:v>5.0677959375007999</c:v>
                </c:pt>
                <c:pt idx="15407">
                  <c:v>5.0682490624992003</c:v>
                </c:pt>
                <c:pt idx="15408">
                  <c:v>5.0685778124992007</c:v>
                </c:pt>
                <c:pt idx="15409">
                  <c:v>5.0685228124992001</c:v>
                </c:pt>
                <c:pt idx="15410">
                  <c:v>5.0682996875007991</c:v>
                </c:pt>
                <c:pt idx="15411">
                  <c:v>5.0686559375007993</c:v>
                </c:pt>
                <c:pt idx="15412">
                  <c:v>5.0690221875007992</c:v>
                </c:pt>
                <c:pt idx="15413">
                  <c:v>5.0694196875007993</c:v>
                </c:pt>
                <c:pt idx="15414">
                  <c:v>5.0698053124992004</c:v>
                </c:pt>
                <c:pt idx="15415">
                  <c:v>5.0695075000000003</c:v>
                </c:pt>
                <c:pt idx="15416">
                  <c:v>5.0690609375007991</c:v>
                </c:pt>
                <c:pt idx="15417">
                  <c:v>5.0686850000000003</c:v>
                </c:pt>
                <c:pt idx="15418">
                  <c:v>5.0683084375007992</c:v>
                </c:pt>
                <c:pt idx="15419">
                  <c:v>5.0678978124992007</c:v>
                </c:pt>
                <c:pt idx="15420">
                  <c:v>5.0674159375007992</c:v>
                </c:pt>
                <c:pt idx="15421">
                  <c:v>5.0667434375007998</c:v>
                </c:pt>
                <c:pt idx="15422">
                  <c:v>5.0662021875007994</c:v>
                </c:pt>
                <c:pt idx="15423">
                  <c:v>5.0656181250016008</c:v>
                </c:pt>
                <c:pt idx="15424">
                  <c:v>5.0651046875007992</c:v>
                </c:pt>
                <c:pt idx="15425">
                  <c:v>5.0646840624992002</c:v>
                </c:pt>
                <c:pt idx="15426">
                  <c:v>5.0642234375007993</c:v>
                </c:pt>
                <c:pt idx="15427">
                  <c:v>5.0638609375007997</c:v>
                </c:pt>
                <c:pt idx="15428">
                  <c:v>5.0635290624992004</c:v>
                </c:pt>
                <c:pt idx="15429">
                  <c:v>5.0631768750016004</c:v>
                </c:pt>
                <c:pt idx="15430">
                  <c:v>5.0627971875007995</c:v>
                </c:pt>
                <c:pt idx="15431">
                  <c:v>5.0622956250016005</c:v>
                </c:pt>
                <c:pt idx="15432">
                  <c:v>5.0617809375007994</c:v>
                </c:pt>
                <c:pt idx="15433">
                  <c:v>5.0612921875007997</c:v>
                </c:pt>
                <c:pt idx="15434">
                  <c:v>5.0608571875007993</c:v>
                </c:pt>
                <c:pt idx="15435">
                  <c:v>5.0604878124992005</c:v>
                </c:pt>
                <c:pt idx="15436">
                  <c:v>5.0605653124992003</c:v>
                </c:pt>
                <c:pt idx="15437">
                  <c:v>5.0609062500000004</c:v>
                </c:pt>
                <c:pt idx="15438">
                  <c:v>5.0611428124992006</c:v>
                </c:pt>
                <c:pt idx="15439">
                  <c:v>5.0614721875007991</c:v>
                </c:pt>
                <c:pt idx="15440">
                  <c:v>5.0618328124992003</c:v>
                </c:pt>
                <c:pt idx="15441">
                  <c:v>5.0622449999999999</c:v>
                </c:pt>
                <c:pt idx="15442">
                  <c:v>5.0626306250016002</c:v>
                </c:pt>
                <c:pt idx="15443">
                  <c:v>5.0630946875007998</c:v>
                </c:pt>
                <c:pt idx="15444">
                  <c:v>5.0634409375007996</c:v>
                </c:pt>
                <c:pt idx="15445">
                  <c:v>5.0637993750016008</c:v>
                </c:pt>
                <c:pt idx="15446">
                  <c:v>5.0641337499999999</c:v>
                </c:pt>
                <c:pt idx="15447">
                  <c:v>5.0644887499999998</c:v>
                </c:pt>
                <c:pt idx="15448">
                  <c:v>5.0648543750016009</c:v>
                </c:pt>
                <c:pt idx="15449">
                  <c:v>5.06518625</c:v>
                </c:pt>
                <c:pt idx="15450">
                  <c:v>5.0655446875007994</c:v>
                </c:pt>
                <c:pt idx="15451">
                  <c:v>5.0659709375007997</c:v>
                </c:pt>
                <c:pt idx="15452">
                  <c:v>5.0663134375007992</c:v>
                </c:pt>
                <c:pt idx="15453">
                  <c:v>5.0667028124992006</c:v>
                </c:pt>
                <c:pt idx="15454">
                  <c:v>5.0665340624992004</c:v>
                </c:pt>
                <c:pt idx="15455">
                  <c:v>5.0664731250016004</c:v>
                </c:pt>
                <c:pt idx="15456">
                  <c:v>5.0669015624992007</c:v>
                </c:pt>
                <c:pt idx="15457">
                  <c:v>5.0665143750016002</c:v>
                </c:pt>
                <c:pt idx="15458">
                  <c:v>5.0661646875007991</c:v>
                </c:pt>
                <c:pt idx="15459">
                  <c:v>5.0656800000000004</c:v>
                </c:pt>
                <c:pt idx="15460">
                  <c:v>5.0651890624992006</c:v>
                </c:pt>
                <c:pt idx="15461">
                  <c:v>5.0648312500000001</c:v>
                </c:pt>
                <c:pt idx="15462">
                  <c:v>5.0644759375007995</c:v>
                </c:pt>
                <c:pt idx="15463">
                  <c:v>5.0641425</c:v>
                </c:pt>
                <c:pt idx="15464">
                  <c:v>5.0635634375007994</c:v>
                </c:pt>
                <c:pt idx="15465">
                  <c:v>5.0629978124992006</c:v>
                </c:pt>
                <c:pt idx="15466">
                  <c:v>5.0624334375007995</c:v>
                </c:pt>
                <c:pt idx="15467">
                  <c:v>5.0619431250016005</c:v>
                </c:pt>
                <c:pt idx="15468">
                  <c:v>5.0614387499999998</c:v>
                </c:pt>
                <c:pt idx="15469">
                  <c:v>5.0608984375007999</c:v>
                </c:pt>
                <c:pt idx="15470">
                  <c:v>5.0603090624992006</c:v>
                </c:pt>
                <c:pt idx="15471">
                  <c:v>5.0599803124992002</c:v>
                </c:pt>
                <c:pt idx="15472">
                  <c:v>5.0594981250016007</c:v>
                </c:pt>
                <c:pt idx="15473">
                  <c:v>5.0591231250016007</c:v>
                </c:pt>
                <c:pt idx="15474">
                  <c:v>5.0587696875007993</c:v>
                </c:pt>
                <c:pt idx="15475">
                  <c:v>5.0584112499999998</c:v>
                </c:pt>
                <c:pt idx="15476">
                  <c:v>5.0585131250016007</c:v>
                </c:pt>
                <c:pt idx="15477">
                  <c:v>5.0588890624992002</c:v>
                </c:pt>
                <c:pt idx="15478">
                  <c:v>5.0593040624992005</c:v>
                </c:pt>
                <c:pt idx="15479">
                  <c:v>5.0596956250016003</c:v>
                </c:pt>
                <c:pt idx="15480">
                  <c:v>5.0601037499999997</c:v>
                </c:pt>
                <c:pt idx="15481">
                  <c:v>5.0605762500000004</c:v>
                </c:pt>
                <c:pt idx="15482">
                  <c:v>5.0609606250016004</c:v>
                </c:pt>
                <c:pt idx="15483">
                  <c:v>5.0614212500000004</c:v>
                </c:pt>
                <c:pt idx="15484">
                  <c:v>5.0618096875007996</c:v>
                </c:pt>
                <c:pt idx="15485">
                  <c:v>5.0623343750016003</c:v>
                </c:pt>
                <c:pt idx="15486">
                  <c:v>5.0626909375007996</c:v>
                </c:pt>
                <c:pt idx="15487">
                  <c:v>5.0631840624992002</c:v>
                </c:pt>
                <c:pt idx="15488">
                  <c:v>5.0635218750016007</c:v>
                </c:pt>
                <c:pt idx="15489">
                  <c:v>5.0639684375007992</c:v>
                </c:pt>
                <c:pt idx="15490">
                  <c:v>5.0643621875007998</c:v>
                </c:pt>
                <c:pt idx="15491">
                  <c:v>5.0647774999999999</c:v>
                </c:pt>
                <c:pt idx="15492">
                  <c:v>5.0651268750016003</c:v>
                </c:pt>
                <c:pt idx="15493">
                  <c:v>5.0647915624992006</c:v>
                </c:pt>
                <c:pt idx="15494">
                  <c:v>5.0644559375007994</c:v>
                </c:pt>
                <c:pt idx="15495">
                  <c:v>5.0641137499999997</c:v>
                </c:pt>
                <c:pt idx="15496">
                  <c:v>5.0637637499999997</c:v>
                </c:pt>
                <c:pt idx="15497">
                  <c:v>5.0634381250016007</c:v>
                </c:pt>
                <c:pt idx="15498">
                  <c:v>5.0637471875007991</c:v>
                </c:pt>
                <c:pt idx="15499">
                  <c:v>5.0634068750016006</c:v>
                </c:pt>
                <c:pt idx="15500">
                  <c:v>5.0629846875007996</c:v>
                </c:pt>
                <c:pt idx="15501">
                  <c:v>5.0626559375007991</c:v>
                </c:pt>
                <c:pt idx="15502">
                  <c:v>5.0622296875007997</c:v>
                </c:pt>
                <c:pt idx="15503">
                  <c:v>5.0617490624992003</c:v>
                </c:pt>
                <c:pt idx="15504">
                  <c:v>5.0613975</c:v>
                </c:pt>
                <c:pt idx="15505">
                  <c:v>5.0610306250016004</c:v>
                </c:pt>
                <c:pt idx="15506">
                  <c:v>5.0607087499999999</c:v>
                </c:pt>
                <c:pt idx="15507">
                  <c:v>5.0603584375007991</c:v>
                </c:pt>
                <c:pt idx="15508">
                  <c:v>5.0600125</c:v>
                </c:pt>
                <c:pt idx="15509">
                  <c:v>5.0596859375007996</c:v>
                </c:pt>
                <c:pt idx="15510">
                  <c:v>5.05974375</c:v>
                </c:pt>
                <c:pt idx="15511">
                  <c:v>5.0601174999999996</c:v>
                </c:pt>
                <c:pt idx="15512">
                  <c:v>5.0604878124992005</c:v>
                </c:pt>
                <c:pt idx="15513">
                  <c:v>5.0608356250016007</c:v>
                </c:pt>
                <c:pt idx="15514">
                  <c:v>5.0613159375007992</c:v>
                </c:pt>
                <c:pt idx="15515">
                  <c:v>5.0616624999999997</c:v>
                </c:pt>
                <c:pt idx="15516">
                  <c:v>5.0620368750016009</c:v>
                </c:pt>
                <c:pt idx="15517">
                  <c:v>5.0623771875007995</c:v>
                </c:pt>
                <c:pt idx="15518">
                  <c:v>5.0627721875007996</c:v>
                </c:pt>
                <c:pt idx="15519">
                  <c:v>5.0631893750016008</c:v>
                </c:pt>
                <c:pt idx="15520">
                  <c:v>5.0634734375007993</c:v>
                </c:pt>
                <c:pt idx="15521">
                  <c:v>5.063853125001601</c:v>
                </c:pt>
                <c:pt idx="15522">
                  <c:v>5.0642149999999999</c:v>
                </c:pt>
                <c:pt idx="15523">
                  <c:v>5.0646750000000003</c:v>
                </c:pt>
                <c:pt idx="15524">
                  <c:v>5.0649959375007994</c:v>
                </c:pt>
                <c:pt idx="15525">
                  <c:v>5.0653924999999997</c:v>
                </c:pt>
                <c:pt idx="15526">
                  <c:v>5.0657396875007992</c:v>
                </c:pt>
                <c:pt idx="15527">
                  <c:v>5.0662056250016008</c:v>
                </c:pt>
                <c:pt idx="15528">
                  <c:v>5.0666353124992005</c:v>
                </c:pt>
                <c:pt idx="15529">
                  <c:v>5.0669978124992001</c:v>
                </c:pt>
                <c:pt idx="15530">
                  <c:v>5.0664765624992008</c:v>
                </c:pt>
                <c:pt idx="15531">
                  <c:v>5.0661399999999999</c:v>
                </c:pt>
                <c:pt idx="15532">
                  <c:v>5.0658140624992001</c:v>
                </c:pt>
                <c:pt idx="15533">
                  <c:v>5.0652490624992002</c:v>
                </c:pt>
                <c:pt idx="15534">
                  <c:v>5.0647596875007999</c:v>
                </c:pt>
                <c:pt idx="15535">
                  <c:v>5.0644390624992006</c:v>
                </c:pt>
                <c:pt idx="15536">
                  <c:v>5.0640381250016002</c:v>
                </c:pt>
                <c:pt idx="15537">
                  <c:v>5.0636059375007996</c:v>
                </c:pt>
                <c:pt idx="15538">
                  <c:v>5.0630328124992001</c:v>
                </c:pt>
                <c:pt idx="15539">
                  <c:v>5.0625506250016006</c:v>
                </c:pt>
                <c:pt idx="15540">
                  <c:v>5.0620540624992003</c:v>
                </c:pt>
                <c:pt idx="15541">
                  <c:v>5.0616296875007993</c:v>
                </c:pt>
                <c:pt idx="15542">
                  <c:v>5.0612871875007999</c:v>
                </c:pt>
                <c:pt idx="15543">
                  <c:v>5.0609156250016003</c:v>
                </c:pt>
                <c:pt idx="15544">
                  <c:v>5.0602828124992003</c:v>
                </c:pt>
                <c:pt idx="15545">
                  <c:v>5.0597896875007997</c:v>
                </c:pt>
                <c:pt idx="15546">
                  <c:v>5.0593381250016005</c:v>
                </c:pt>
                <c:pt idx="15547">
                  <c:v>5.0589396875007999</c:v>
                </c:pt>
                <c:pt idx="15548">
                  <c:v>5.0585365624992003</c:v>
                </c:pt>
                <c:pt idx="15549">
                  <c:v>5.0580809375007991</c:v>
                </c:pt>
                <c:pt idx="15550">
                  <c:v>5.0577053124992002</c:v>
                </c:pt>
                <c:pt idx="15551">
                  <c:v>5.0573606250016008</c:v>
                </c:pt>
                <c:pt idx="15552">
                  <c:v>5.0569375000000001</c:v>
                </c:pt>
                <c:pt idx="15553">
                  <c:v>5.056510625001601</c:v>
                </c:pt>
                <c:pt idx="15554">
                  <c:v>5.0561203124992007</c:v>
                </c:pt>
                <c:pt idx="15555">
                  <c:v>5.0557996875007998</c:v>
                </c:pt>
                <c:pt idx="15556">
                  <c:v>5.0559215624992007</c:v>
                </c:pt>
                <c:pt idx="15557">
                  <c:v>5.0563618750016008</c:v>
                </c:pt>
                <c:pt idx="15558">
                  <c:v>5.0568274999999998</c:v>
                </c:pt>
                <c:pt idx="15559">
                  <c:v>5.0571671875007995</c:v>
                </c:pt>
                <c:pt idx="15560">
                  <c:v>5.0575562500000002</c:v>
                </c:pt>
                <c:pt idx="15561">
                  <c:v>5.0579971875007992</c:v>
                </c:pt>
                <c:pt idx="15562">
                  <c:v>5.0583549999999997</c:v>
                </c:pt>
                <c:pt idx="15563">
                  <c:v>5.05875875</c:v>
                </c:pt>
                <c:pt idx="15564">
                  <c:v>5.0591153124992001</c:v>
                </c:pt>
                <c:pt idx="15565">
                  <c:v>5.0594571875007999</c:v>
                </c:pt>
                <c:pt idx="15566">
                  <c:v>5.0598062500000003</c:v>
                </c:pt>
                <c:pt idx="15567">
                  <c:v>5.0601878124992004</c:v>
                </c:pt>
                <c:pt idx="15568">
                  <c:v>5.0605278124992008</c:v>
                </c:pt>
                <c:pt idx="15569">
                  <c:v>5.0608674999999996</c:v>
                </c:pt>
                <c:pt idx="15570">
                  <c:v>5.0612043750016005</c:v>
                </c:pt>
                <c:pt idx="15571">
                  <c:v>5.0615424999999998</c:v>
                </c:pt>
                <c:pt idx="15572">
                  <c:v>5.0619068750016005</c:v>
                </c:pt>
                <c:pt idx="15573">
                  <c:v>5.0622862499999997</c:v>
                </c:pt>
                <c:pt idx="15574">
                  <c:v>5.0626137499999997</c:v>
                </c:pt>
                <c:pt idx="15575">
                  <c:v>5.0622524999999996</c:v>
                </c:pt>
                <c:pt idx="15576">
                  <c:v>5.0619156250016006</c:v>
                </c:pt>
                <c:pt idx="15577">
                  <c:v>5.0615437500000002</c:v>
                </c:pt>
                <c:pt idx="15578">
                  <c:v>5.0618421875007993</c:v>
                </c:pt>
                <c:pt idx="15579">
                  <c:v>5.0617034375007997</c:v>
                </c:pt>
                <c:pt idx="15580">
                  <c:v>5.0616187500000001</c:v>
                </c:pt>
                <c:pt idx="15581">
                  <c:v>5.0612050000000002</c:v>
                </c:pt>
                <c:pt idx="15582">
                  <c:v>5.0608165624992001</c:v>
                </c:pt>
                <c:pt idx="15583">
                  <c:v>5.0606671875007994</c:v>
                </c:pt>
                <c:pt idx="15584">
                  <c:v>5.0606665624992004</c:v>
                </c:pt>
                <c:pt idx="15585">
                  <c:v>5.0602365624992007</c:v>
                </c:pt>
                <c:pt idx="15586">
                  <c:v>5.0598443750016004</c:v>
                </c:pt>
                <c:pt idx="15587">
                  <c:v>5.0595109375007992</c:v>
                </c:pt>
                <c:pt idx="15588">
                  <c:v>5.0591893750016004</c:v>
                </c:pt>
                <c:pt idx="15589">
                  <c:v>5.0587315624992009</c:v>
                </c:pt>
                <c:pt idx="15590">
                  <c:v>5.0583437499999997</c:v>
                </c:pt>
                <c:pt idx="15591">
                  <c:v>5.0577109375007998</c:v>
                </c:pt>
                <c:pt idx="15592">
                  <c:v>5.0573424999999999</c:v>
                </c:pt>
                <c:pt idx="15593">
                  <c:v>5.0569965624992008</c:v>
                </c:pt>
                <c:pt idx="15594">
                  <c:v>5.0566087499999997</c:v>
                </c:pt>
                <c:pt idx="15595">
                  <c:v>5.0561656250016007</c:v>
                </c:pt>
                <c:pt idx="15596">
                  <c:v>5.0558237500000001</c:v>
                </c:pt>
                <c:pt idx="15597">
                  <c:v>5.0561965624992009</c:v>
                </c:pt>
                <c:pt idx="15598">
                  <c:v>5.0565256250016004</c:v>
                </c:pt>
                <c:pt idx="15599">
                  <c:v>5.0569446875007991</c:v>
                </c:pt>
                <c:pt idx="15600">
                  <c:v>5.0573399999999999</c:v>
                </c:pt>
                <c:pt idx="15601">
                  <c:v>5.057800625001601</c:v>
                </c:pt>
                <c:pt idx="15602">
                  <c:v>5.0582081250016007</c:v>
                </c:pt>
                <c:pt idx="15603">
                  <c:v>5.0585387500000003</c:v>
                </c:pt>
                <c:pt idx="15604">
                  <c:v>5.0589106250016007</c:v>
                </c:pt>
                <c:pt idx="15605">
                  <c:v>5.0592803124992001</c:v>
                </c:pt>
                <c:pt idx="15606">
                  <c:v>5.0597487499999998</c:v>
                </c:pt>
                <c:pt idx="15607">
                  <c:v>5.0601675000000004</c:v>
                </c:pt>
                <c:pt idx="15608">
                  <c:v>5.0599474999999998</c:v>
                </c:pt>
                <c:pt idx="15609">
                  <c:v>5.0595068750016008</c:v>
                </c:pt>
                <c:pt idx="15610">
                  <c:v>5.0588578124992001</c:v>
                </c:pt>
                <c:pt idx="15611">
                  <c:v>5.0584734375007994</c:v>
                </c:pt>
                <c:pt idx="15612">
                  <c:v>5.0580409375007997</c:v>
                </c:pt>
                <c:pt idx="15613">
                  <c:v>5.0576465624992002</c:v>
                </c:pt>
                <c:pt idx="15614">
                  <c:v>5.0572875000000002</c:v>
                </c:pt>
                <c:pt idx="15615">
                  <c:v>5.0569018750016008</c:v>
                </c:pt>
                <c:pt idx="15616">
                  <c:v>5.0564987500000003</c:v>
                </c:pt>
                <c:pt idx="15617">
                  <c:v>5.0560096875007998</c:v>
                </c:pt>
                <c:pt idx="15618">
                  <c:v>5.0555584375007996</c:v>
                </c:pt>
                <c:pt idx="15619">
                  <c:v>5.0551643750016009</c:v>
                </c:pt>
                <c:pt idx="15620">
                  <c:v>5.0552871875007996</c:v>
                </c:pt>
                <c:pt idx="15621">
                  <c:v>5.0556184375007991</c:v>
                </c:pt>
                <c:pt idx="15622">
                  <c:v>5.0560206250016009</c:v>
                </c:pt>
                <c:pt idx="15623">
                  <c:v>5.0564925000000001</c:v>
                </c:pt>
                <c:pt idx="15624">
                  <c:v>5.0569159375007997</c:v>
                </c:pt>
                <c:pt idx="15625">
                  <c:v>5.0572937500000004</c:v>
                </c:pt>
                <c:pt idx="15626">
                  <c:v>5.0576968750016009</c:v>
                </c:pt>
                <c:pt idx="15627">
                  <c:v>5.0580168750016004</c:v>
                </c:pt>
                <c:pt idx="15628">
                  <c:v>5.0583390624992006</c:v>
                </c:pt>
                <c:pt idx="15629">
                  <c:v>5.0588018750016008</c:v>
                </c:pt>
                <c:pt idx="15630">
                  <c:v>5.0591806250016003</c:v>
                </c:pt>
                <c:pt idx="15631">
                  <c:v>5.0595181250016008</c:v>
                </c:pt>
                <c:pt idx="15632">
                  <c:v>5.0599865624992004</c:v>
                </c:pt>
                <c:pt idx="15633">
                  <c:v>5.0603221875007991</c:v>
                </c:pt>
                <c:pt idx="15634">
                  <c:v>5.0607653124992007</c:v>
                </c:pt>
                <c:pt idx="15635">
                  <c:v>5.0611968750016008</c:v>
                </c:pt>
                <c:pt idx="15636">
                  <c:v>5.0615259375007993</c:v>
                </c:pt>
                <c:pt idx="15637">
                  <c:v>5.0615224999999997</c:v>
                </c:pt>
                <c:pt idx="15638">
                  <c:v>5.0618637499999997</c:v>
                </c:pt>
                <c:pt idx="15639">
                  <c:v>5.0622400000000001</c:v>
                </c:pt>
                <c:pt idx="15640">
                  <c:v>5.0626162499999996</c:v>
                </c:pt>
                <c:pt idx="15641">
                  <c:v>5.0629393750016005</c:v>
                </c:pt>
                <c:pt idx="15642">
                  <c:v>5.0626281250016003</c:v>
                </c:pt>
                <c:pt idx="15643">
                  <c:v>5.0629353124992003</c:v>
                </c:pt>
                <c:pt idx="15644">
                  <c:v>5.0626937500000002</c:v>
                </c:pt>
                <c:pt idx="15645">
                  <c:v>5.0621821875007997</c:v>
                </c:pt>
                <c:pt idx="15646">
                  <c:v>5.0618390624992005</c:v>
                </c:pt>
                <c:pt idx="15647">
                  <c:v>5.0614406250016009</c:v>
                </c:pt>
                <c:pt idx="15648">
                  <c:v>5.0609156250016003</c:v>
                </c:pt>
                <c:pt idx="15649">
                  <c:v>5.0604162500000003</c:v>
                </c:pt>
                <c:pt idx="15650">
                  <c:v>5.0598731250016007</c:v>
                </c:pt>
                <c:pt idx="15651">
                  <c:v>5.0593424999999996</c:v>
                </c:pt>
                <c:pt idx="15652">
                  <c:v>5.0588056250016002</c:v>
                </c:pt>
                <c:pt idx="15653">
                  <c:v>5.0583824999999996</c:v>
                </c:pt>
                <c:pt idx="15654">
                  <c:v>5.0580106250016001</c:v>
                </c:pt>
                <c:pt idx="15655">
                  <c:v>5.0576859375007999</c:v>
                </c:pt>
                <c:pt idx="15656">
                  <c:v>5.057319375001601</c:v>
                </c:pt>
                <c:pt idx="15657">
                  <c:v>5.0576609375007999</c:v>
                </c:pt>
                <c:pt idx="15658">
                  <c:v>5.0578475000000003</c:v>
                </c:pt>
                <c:pt idx="15659">
                  <c:v>5.0580184375007997</c:v>
                </c:pt>
                <c:pt idx="15660">
                  <c:v>5.0583487500000004</c:v>
                </c:pt>
                <c:pt idx="15661">
                  <c:v>5.0587128124992002</c:v>
                </c:pt>
                <c:pt idx="15662">
                  <c:v>5.0590740624992003</c:v>
                </c:pt>
                <c:pt idx="15663">
                  <c:v>5.0587262500000003</c:v>
                </c:pt>
                <c:pt idx="15664">
                  <c:v>5.0583721875007992</c:v>
                </c:pt>
                <c:pt idx="15665">
                  <c:v>5.0579875000000003</c:v>
                </c:pt>
                <c:pt idx="15666">
                  <c:v>5.0576274999999997</c:v>
                </c:pt>
                <c:pt idx="15667">
                  <c:v>5.0572256250016006</c:v>
                </c:pt>
                <c:pt idx="15668">
                  <c:v>5.0568884375007999</c:v>
                </c:pt>
                <c:pt idx="15669">
                  <c:v>5.0571665624992006</c:v>
                </c:pt>
                <c:pt idx="15670">
                  <c:v>5.0576509375007994</c:v>
                </c:pt>
                <c:pt idx="15671">
                  <c:v>5.0579809375007994</c:v>
                </c:pt>
                <c:pt idx="15672">
                  <c:v>5.0583834375007992</c:v>
                </c:pt>
                <c:pt idx="15673">
                  <c:v>5.0580593750016005</c:v>
                </c:pt>
                <c:pt idx="15674">
                  <c:v>5.0576959375007995</c:v>
                </c:pt>
                <c:pt idx="15675">
                  <c:v>5.0573003124992004</c:v>
                </c:pt>
                <c:pt idx="15676">
                  <c:v>5.0568809375007993</c:v>
                </c:pt>
                <c:pt idx="15677">
                  <c:v>5.0565575000000003</c:v>
                </c:pt>
                <c:pt idx="15678">
                  <c:v>5.0560503124992007</c:v>
                </c:pt>
                <c:pt idx="15679">
                  <c:v>5.0555737499999998</c:v>
                </c:pt>
                <c:pt idx="15680">
                  <c:v>5.0550206250016005</c:v>
                </c:pt>
                <c:pt idx="15681">
                  <c:v>5.0546734375007993</c:v>
                </c:pt>
                <c:pt idx="15682">
                  <c:v>5.0540337500000003</c:v>
                </c:pt>
                <c:pt idx="15683">
                  <c:v>5.0534531250016004</c:v>
                </c:pt>
                <c:pt idx="15684">
                  <c:v>5.0530825000000004</c:v>
                </c:pt>
                <c:pt idx="15685">
                  <c:v>5.0527506250016003</c:v>
                </c:pt>
                <c:pt idx="15686">
                  <c:v>5.0529068750016002</c:v>
                </c:pt>
                <c:pt idx="15687">
                  <c:v>5.0532556250016007</c:v>
                </c:pt>
                <c:pt idx="15688">
                  <c:v>5.0536231250016002</c:v>
                </c:pt>
                <c:pt idx="15689">
                  <c:v>5.0532831250016006</c:v>
                </c:pt>
                <c:pt idx="15690">
                  <c:v>5.0534325000000004</c:v>
                </c:pt>
                <c:pt idx="15691">
                  <c:v>5.0538765624992008</c:v>
                </c:pt>
                <c:pt idx="15692">
                  <c:v>5.0542425</c:v>
                </c:pt>
                <c:pt idx="15693">
                  <c:v>5.0546018750016009</c:v>
                </c:pt>
                <c:pt idx="15694">
                  <c:v>5.0550050000000004</c:v>
                </c:pt>
                <c:pt idx="15695">
                  <c:v>5.0553328124992003</c:v>
                </c:pt>
                <c:pt idx="15696">
                  <c:v>5.0556968750016003</c:v>
                </c:pt>
                <c:pt idx="15697">
                  <c:v>5.0561478124992005</c:v>
                </c:pt>
                <c:pt idx="15698">
                  <c:v>5.0565853124992008</c:v>
                </c:pt>
                <c:pt idx="15699">
                  <c:v>5.0569328124992001</c:v>
                </c:pt>
                <c:pt idx="15700">
                  <c:v>5.0572940624992002</c:v>
                </c:pt>
                <c:pt idx="15701">
                  <c:v>5.0576296875007998</c:v>
                </c:pt>
                <c:pt idx="15702">
                  <c:v>5.0578384375007994</c:v>
                </c:pt>
                <c:pt idx="15703">
                  <c:v>5.0580875000000001</c:v>
                </c:pt>
                <c:pt idx="15704">
                  <c:v>5.0580774999999996</c:v>
                </c:pt>
                <c:pt idx="15705">
                  <c:v>5.0578165624992009</c:v>
                </c:pt>
                <c:pt idx="15706">
                  <c:v>5.0574478124992002</c:v>
                </c:pt>
                <c:pt idx="15707">
                  <c:v>5.0570899999999996</c:v>
                </c:pt>
                <c:pt idx="15708">
                  <c:v>5.056756875001601</c:v>
                </c:pt>
                <c:pt idx="15709">
                  <c:v>5.0564315624992009</c:v>
                </c:pt>
                <c:pt idx="15710">
                  <c:v>5.0560196875007994</c:v>
                </c:pt>
                <c:pt idx="15711">
                  <c:v>5.0557703124992006</c:v>
                </c:pt>
                <c:pt idx="15712">
                  <c:v>5.0554275000000004</c:v>
                </c:pt>
                <c:pt idx="15713">
                  <c:v>5.05491125</c:v>
                </c:pt>
                <c:pt idx="15714">
                  <c:v>5.0545859375007991</c:v>
                </c:pt>
                <c:pt idx="15715">
                  <c:v>5.0541656250016009</c:v>
                </c:pt>
                <c:pt idx="15716">
                  <c:v>5.0536790624992003</c:v>
                </c:pt>
                <c:pt idx="15717">
                  <c:v>5.0532306250016008</c:v>
                </c:pt>
                <c:pt idx="15718">
                  <c:v>5.0527381250016008</c:v>
                </c:pt>
                <c:pt idx="15719">
                  <c:v>5.0523293750016007</c:v>
                </c:pt>
                <c:pt idx="15720">
                  <c:v>5.0519434375007997</c:v>
                </c:pt>
                <c:pt idx="15721">
                  <c:v>5.0513506250016009</c:v>
                </c:pt>
                <c:pt idx="15722">
                  <c:v>5.0509765624992005</c:v>
                </c:pt>
                <c:pt idx="15723">
                  <c:v>5.0513521875007994</c:v>
                </c:pt>
                <c:pt idx="15724">
                  <c:v>5.0517506250016009</c:v>
                </c:pt>
                <c:pt idx="15725">
                  <c:v>5.0521640624992008</c:v>
                </c:pt>
                <c:pt idx="15726">
                  <c:v>5.0525421875007996</c:v>
                </c:pt>
                <c:pt idx="15727">
                  <c:v>5.0529543750016002</c:v>
                </c:pt>
                <c:pt idx="15728">
                  <c:v>5.0533984375007996</c:v>
                </c:pt>
                <c:pt idx="15729">
                  <c:v>5.0537518750016002</c:v>
                </c:pt>
                <c:pt idx="15730">
                  <c:v>5.0541546875007999</c:v>
                </c:pt>
                <c:pt idx="15731">
                  <c:v>5.0544925000000003</c:v>
                </c:pt>
                <c:pt idx="15732">
                  <c:v>5.0549390624992006</c:v>
                </c:pt>
                <c:pt idx="15733">
                  <c:v>5.0554562499999998</c:v>
                </c:pt>
                <c:pt idx="15734">
                  <c:v>5.0557909375007997</c:v>
                </c:pt>
                <c:pt idx="15735">
                  <c:v>5.0562212500000001</c:v>
                </c:pt>
                <c:pt idx="15736">
                  <c:v>5.0565928124992006</c:v>
                </c:pt>
                <c:pt idx="15737">
                  <c:v>5.0570237499999999</c:v>
                </c:pt>
                <c:pt idx="15738">
                  <c:v>5.0574228124992002</c:v>
                </c:pt>
                <c:pt idx="15739">
                  <c:v>5.0577559375007999</c:v>
                </c:pt>
                <c:pt idx="15740">
                  <c:v>5.0574781250016008</c:v>
                </c:pt>
                <c:pt idx="15741">
                  <c:v>5.0571228124992009</c:v>
                </c:pt>
                <c:pt idx="15742">
                  <c:v>5.0566996875007995</c:v>
                </c:pt>
                <c:pt idx="15743">
                  <c:v>5.056569375001601</c:v>
                </c:pt>
                <c:pt idx="15744">
                  <c:v>5.0561893750016003</c:v>
                </c:pt>
                <c:pt idx="15745">
                  <c:v>5.055853125001601</c:v>
                </c:pt>
                <c:pt idx="15746">
                  <c:v>5.0553631250016009</c:v>
                </c:pt>
                <c:pt idx="15747">
                  <c:v>5.0550165624992003</c:v>
                </c:pt>
                <c:pt idx="15748">
                  <c:v>5.0543959375007992</c:v>
                </c:pt>
                <c:pt idx="15749">
                  <c:v>5.0540221875007996</c:v>
                </c:pt>
                <c:pt idx="15750">
                  <c:v>5.0535937500000001</c:v>
                </c:pt>
                <c:pt idx="15751">
                  <c:v>5.0529549999999999</c:v>
                </c:pt>
                <c:pt idx="15752">
                  <c:v>5.0525765624992003</c:v>
                </c:pt>
                <c:pt idx="15753">
                  <c:v>5.0522509375007996</c:v>
                </c:pt>
                <c:pt idx="15754">
                  <c:v>5.0519187499999996</c:v>
                </c:pt>
                <c:pt idx="15755">
                  <c:v>5.0513721875007995</c:v>
                </c:pt>
                <c:pt idx="15756">
                  <c:v>5.0509496875007995</c:v>
                </c:pt>
                <c:pt idx="15757">
                  <c:v>5.0505025000000003</c:v>
                </c:pt>
                <c:pt idx="15758">
                  <c:v>5.0500218750016002</c:v>
                </c:pt>
                <c:pt idx="15759">
                  <c:v>5.0494828124992006</c:v>
                </c:pt>
                <c:pt idx="15760">
                  <c:v>5.0491549999999998</c:v>
                </c:pt>
                <c:pt idx="15761">
                  <c:v>5.0487803124992006</c:v>
                </c:pt>
                <c:pt idx="15762">
                  <c:v>5.0484309375007994</c:v>
                </c:pt>
                <c:pt idx="15763">
                  <c:v>5.0485715624992009</c:v>
                </c:pt>
                <c:pt idx="15764">
                  <c:v>5.0489193750016002</c:v>
                </c:pt>
                <c:pt idx="15765">
                  <c:v>5.0494096875007992</c:v>
                </c:pt>
                <c:pt idx="15766">
                  <c:v>5.0494290624992004</c:v>
                </c:pt>
                <c:pt idx="15767">
                  <c:v>5.0498087500000004</c:v>
                </c:pt>
                <c:pt idx="15768">
                  <c:v>5.0502746875007993</c:v>
                </c:pt>
                <c:pt idx="15769">
                  <c:v>5.0506431250016002</c:v>
                </c:pt>
                <c:pt idx="15770">
                  <c:v>5.0510090624992001</c:v>
                </c:pt>
                <c:pt idx="15771">
                  <c:v>5.0513365624992002</c:v>
                </c:pt>
                <c:pt idx="15772">
                  <c:v>5.0517009375007991</c:v>
                </c:pt>
                <c:pt idx="15773">
                  <c:v>5.0521787500000004</c:v>
                </c:pt>
                <c:pt idx="15774">
                  <c:v>5.0525390624992008</c:v>
                </c:pt>
                <c:pt idx="15775">
                  <c:v>5.0529059375007996</c:v>
                </c:pt>
                <c:pt idx="15776">
                  <c:v>5.0533599999999996</c:v>
                </c:pt>
                <c:pt idx="15777">
                  <c:v>5.0538390624992005</c:v>
                </c:pt>
                <c:pt idx="15778">
                  <c:v>5.0542771875007997</c:v>
                </c:pt>
                <c:pt idx="15779">
                  <c:v>5.0546390624992004</c:v>
                </c:pt>
                <c:pt idx="15780">
                  <c:v>5.0541190624992005</c:v>
                </c:pt>
                <c:pt idx="15781">
                  <c:v>5.0535396875007992</c:v>
                </c:pt>
                <c:pt idx="15782">
                  <c:v>5.0529153124992003</c:v>
                </c:pt>
                <c:pt idx="15783">
                  <c:v>5.0524203124992004</c:v>
                </c:pt>
                <c:pt idx="15784">
                  <c:v>5.0520781250016009</c:v>
                </c:pt>
                <c:pt idx="15785">
                  <c:v>5.051685</c:v>
                </c:pt>
                <c:pt idx="15786">
                  <c:v>5.0512931250016004</c:v>
                </c:pt>
                <c:pt idx="15787">
                  <c:v>5.0508424999999999</c:v>
                </c:pt>
                <c:pt idx="15788">
                  <c:v>5.0504584375007999</c:v>
                </c:pt>
                <c:pt idx="15789">
                  <c:v>5.0501368750016002</c:v>
                </c:pt>
                <c:pt idx="15790">
                  <c:v>5.0497846875007992</c:v>
                </c:pt>
                <c:pt idx="15791">
                  <c:v>5.0493943750016008</c:v>
                </c:pt>
                <c:pt idx="15792">
                  <c:v>5.0490387500000002</c:v>
                </c:pt>
                <c:pt idx="15793">
                  <c:v>5.0485896875007992</c:v>
                </c:pt>
                <c:pt idx="15794">
                  <c:v>5.0487506250016008</c:v>
                </c:pt>
                <c:pt idx="15795">
                  <c:v>5.0491087500000003</c:v>
                </c:pt>
                <c:pt idx="15796">
                  <c:v>5.0494937499999999</c:v>
                </c:pt>
                <c:pt idx="15797">
                  <c:v>5.0498206250016002</c:v>
                </c:pt>
                <c:pt idx="15798">
                  <c:v>5.0502056250016008</c:v>
                </c:pt>
                <c:pt idx="15799">
                  <c:v>5.0505915624992008</c:v>
                </c:pt>
                <c:pt idx="15800">
                  <c:v>5.0510009375007998</c:v>
                </c:pt>
                <c:pt idx="15801">
                  <c:v>5.0513624999999998</c:v>
                </c:pt>
                <c:pt idx="15802">
                  <c:v>5.0517746875007994</c:v>
                </c:pt>
                <c:pt idx="15803">
                  <c:v>5.052134375001601</c:v>
                </c:pt>
                <c:pt idx="15804">
                  <c:v>5.0524606250016006</c:v>
                </c:pt>
                <c:pt idx="15805">
                  <c:v>5.0528134375007996</c:v>
                </c:pt>
                <c:pt idx="15806">
                  <c:v>5.0532134375007995</c:v>
                </c:pt>
                <c:pt idx="15807">
                  <c:v>5.0536134375007995</c:v>
                </c:pt>
                <c:pt idx="15808">
                  <c:v>5.0539512499999999</c:v>
                </c:pt>
                <c:pt idx="15809">
                  <c:v>5.0543265624992006</c:v>
                </c:pt>
                <c:pt idx="15810">
                  <c:v>5.0546909375007996</c:v>
                </c:pt>
                <c:pt idx="15811">
                  <c:v>5.0550956250016004</c:v>
                </c:pt>
                <c:pt idx="15812">
                  <c:v>5.055555</c:v>
                </c:pt>
                <c:pt idx="15813">
                  <c:v>5.0553093750016007</c:v>
                </c:pt>
                <c:pt idx="15814">
                  <c:v>5.0548984375007997</c:v>
                </c:pt>
                <c:pt idx="15815">
                  <c:v>5.054504375001601</c:v>
                </c:pt>
                <c:pt idx="15816">
                  <c:v>5.0541256250016007</c:v>
                </c:pt>
                <c:pt idx="15817">
                  <c:v>5.0537109375007994</c:v>
                </c:pt>
                <c:pt idx="15818">
                  <c:v>5.0533518750016002</c:v>
                </c:pt>
                <c:pt idx="15819">
                  <c:v>5.0529656250016002</c:v>
                </c:pt>
                <c:pt idx="15820">
                  <c:v>5.0526143750016006</c:v>
                </c:pt>
                <c:pt idx="15821">
                  <c:v>5.0522309375007994</c:v>
                </c:pt>
                <c:pt idx="15822">
                  <c:v>5.0518012499999996</c:v>
                </c:pt>
                <c:pt idx="15823">
                  <c:v>5.0513746875007994</c:v>
                </c:pt>
                <c:pt idx="15824">
                  <c:v>5.0509346875007992</c:v>
                </c:pt>
                <c:pt idx="15825">
                  <c:v>5.0507659375007998</c:v>
                </c:pt>
                <c:pt idx="15826">
                  <c:v>5.0504393750016003</c:v>
                </c:pt>
                <c:pt idx="15827">
                  <c:v>5.0500853124992009</c:v>
                </c:pt>
                <c:pt idx="15828">
                  <c:v>5.0497424999999998</c:v>
                </c:pt>
                <c:pt idx="15829">
                  <c:v>5.0493084375007999</c:v>
                </c:pt>
                <c:pt idx="15830">
                  <c:v>5.0489712500000001</c:v>
                </c:pt>
                <c:pt idx="15831">
                  <c:v>5.0488134375007991</c:v>
                </c:pt>
                <c:pt idx="15832">
                  <c:v>5.0490096875007993</c:v>
                </c:pt>
                <c:pt idx="15833">
                  <c:v>5.0493946875007998</c:v>
                </c:pt>
                <c:pt idx="15834">
                  <c:v>5.0497334375007998</c:v>
                </c:pt>
                <c:pt idx="15835">
                  <c:v>5.0501403124992006</c:v>
                </c:pt>
                <c:pt idx="15836">
                  <c:v>5.0505668750016008</c:v>
                </c:pt>
                <c:pt idx="15837">
                  <c:v>5.0509434375007993</c:v>
                </c:pt>
                <c:pt idx="15838">
                  <c:v>5.0513374999999998</c:v>
                </c:pt>
                <c:pt idx="15839">
                  <c:v>5.0517731250016009</c:v>
                </c:pt>
                <c:pt idx="15840">
                  <c:v>5.0521512499999996</c:v>
                </c:pt>
                <c:pt idx="15841">
                  <c:v>5.0525221875007995</c:v>
                </c:pt>
                <c:pt idx="15842">
                  <c:v>5.0528725000000003</c:v>
                </c:pt>
                <c:pt idx="15843">
                  <c:v>5.0532715624992006</c:v>
                </c:pt>
                <c:pt idx="15844">
                  <c:v>5.0534793750016007</c:v>
                </c:pt>
                <c:pt idx="15845">
                  <c:v>5.0531021875007998</c:v>
                </c:pt>
                <c:pt idx="15846">
                  <c:v>5.0531968750016008</c:v>
                </c:pt>
                <c:pt idx="15847">
                  <c:v>5.0531915624992001</c:v>
                </c:pt>
                <c:pt idx="15848">
                  <c:v>5.0530634375007999</c:v>
                </c:pt>
                <c:pt idx="15849">
                  <c:v>5.0526384375007991</c:v>
                </c:pt>
                <c:pt idx="15850">
                  <c:v>5.0521599999999998</c:v>
                </c:pt>
                <c:pt idx="15851">
                  <c:v>5.0516662500000002</c:v>
                </c:pt>
                <c:pt idx="15852">
                  <c:v>5.0511584375007992</c:v>
                </c:pt>
                <c:pt idx="15853">
                  <c:v>5.0507318750016008</c:v>
                </c:pt>
                <c:pt idx="15854">
                  <c:v>5.0503734375007996</c:v>
                </c:pt>
                <c:pt idx="15855">
                  <c:v>5.050035625001601</c:v>
                </c:pt>
                <c:pt idx="15856">
                  <c:v>5.0502250000000002</c:v>
                </c:pt>
                <c:pt idx="15857">
                  <c:v>5.0497862500000004</c:v>
                </c:pt>
                <c:pt idx="15858">
                  <c:v>5.0493303124992002</c:v>
                </c:pt>
                <c:pt idx="15859">
                  <c:v>5.0489893750016002</c:v>
                </c:pt>
                <c:pt idx="15860">
                  <c:v>5.0486525000000002</c:v>
                </c:pt>
                <c:pt idx="15861">
                  <c:v>5.0483146875007998</c:v>
                </c:pt>
                <c:pt idx="15862">
                  <c:v>5.0486253124992002</c:v>
                </c:pt>
                <c:pt idx="15863">
                  <c:v>5.0489493750016008</c:v>
                </c:pt>
                <c:pt idx="15864">
                  <c:v>5.0490303124992009</c:v>
                </c:pt>
                <c:pt idx="15865">
                  <c:v>5.0491099999999998</c:v>
                </c:pt>
                <c:pt idx="15866">
                  <c:v>5.0487700000000002</c:v>
                </c:pt>
                <c:pt idx="15867">
                  <c:v>5.0482418750016009</c:v>
                </c:pt>
                <c:pt idx="15868">
                  <c:v>5.0478196875007999</c:v>
                </c:pt>
                <c:pt idx="15869">
                  <c:v>5.0473662499999996</c:v>
                </c:pt>
                <c:pt idx="15870">
                  <c:v>5.0469890624992004</c:v>
                </c:pt>
                <c:pt idx="15871">
                  <c:v>5.0467287499999998</c:v>
                </c:pt>
                <c:pt idx="15872">
                  <c:v>5.0471443750016007</c:v>
                </c:pt>
                <c:pt idx="15873">
                  <c:v>5.04686375</c:v>
                </c:pt>
                <c:pt idx="15874">
                  <c:v>5.0469715624992002</c:v>
                </c:pt>
                <c:pt idx="15875">
                  <c:v>5.0473993750016009</c:v>
                </c:pt>
                <c:pt idx="15876">
                  <c:v>5.0477493750016009</c:v>
                </c:pt>
                <c:pt idx="15877">
                  <c:v>5.0480774999999998</c:v>
                </c:pt>
                <c:pt idx="15878">
                  <c:v>5.0484274999999998</c:v>
                </c:pt>
                <c:pt idx="15879">
                  <c:v>5.0486918750016008</c:v>
                </c:pt>
                <c:pt idx="15880">
                  <c:v>5.0483706250016009</c:v>
                </c:pt>
                <c:pt idx="15881">
                  <c:v>5.048025</c:v>
                </c:pt>
                <c:pt idx="15882">
                  <c:v>5.0478859375007996</c:v>
                </c:pt>
                <c:pt idx="15883">
                  <c:v>5.0482118750016003</c:v>
                </c:pt>
                <c:pt idx="15884">
                  <c:v>5.0485646875007992</c:v>
                </c:pt>
                <c:pt idx="15885">
                  <c:v>5.0490899999999996</c:v>
                </c:pt>
                <c:pt idx="15886">
                  <c:v>5.0487799999999998</c:v>
                </c:pt>
                <c:pt idx="15887">
                  <c:v>5.0484434375007998</c:v>
                </c:pt>
                <c:pt idx="15888">
                  <c:v>5.0488340624992007</c:v>
                </c:pt>
                <c:pt idx="15889">
                  <c:v>5.0492078124992004</c:v>
                </c:pt>
                <c:pt idx="15890">
                  <c:v>5.0495334375007994</c:v>
                </c:pt>
                <c:pt idx="15891">
                  <c:v>5.0499065624992001</c:v>
                </c:pt>
                <c:pt idx="15892">
                  <c:v>5.04955</c:v>
                </c:pt>
                <c:pt idx="15893">
                  <c:v>5.0490868750016009</c:v>
                </c:pt>
                <c:pt idx="15894">
                  <c:v>5.0485746875007997</c:v>
                </c:pt>
                <c:pt idx="15895">
                  <c:v>5.0481937500000003</c:v>
                </c:pt>
                <c:pt idx="15896">
                  <c:v>5.0478243750016007</c:v>
                </c:pt>
                <c:pt idx="15897">
                  <c:v>5.0475037499999997</c:v>
                </c:pt>
                <c:pt idx="15898">
                  <c:v>5.0469434375007998</c:v>
                </c:pt>
                <c:pt idx="15899">
                  <c:v>5.0465090624992008</c:v>
                </c:pt>
                <c:pt idx="15900">
                  <c:v>5.0461884375007999</c:v>
                </c:pt>
                <c:pt idx="15901">
                  <c:v>5.0465228124992008</c:v>
                </c:pt>
                <c:pt idx="15902">
                  <c:v>5.0461906250016009</c:v>
                </c:pt>
                <c:pt idx="15903">
                  <c:v>5.0456975000000002</c:v>
                </c:pt>
                <c:pt idx="15904">
                  <c:v>5.0453099999999997</c:v>
                </c:pt>
                <c:pt idx="15905">
                  <c:v>5.044909375001601</c:v>
                </c:pt>
                <c:pt idx="15906">
                  <c:v>5.0451843750016003</c:v>
                </c:pt>
                <c:pt idx="15907">
                  <c:v>5.0455240624992008</c:v>
                </c:pt>
                <c:pt idx="15908">
                  <c:v>5.0458753124992004</c:v>
                </c:pt>
                <c:pt idx="15909">
                  <c:v>5.0462100000000003</c:v>
                </c:pt>
                <c:pt idx="15910">
                  <c:v>5.0465590624992007</c:v>
                </c:pt>
                <c:pt idx="15911">
                  <c:v>5.0469778124992004</c:v>
                </c:pt>
                <c:pt idx="15912">
                  <c:v>5.0473162499999997</c:v>
                </c:pt>
                <c:pt idx="15913">
                  <c:v>5.0476478124992008</c:v>
                </c:pt>
                <c:pt idx="15914">
                  <c:v>5.0481415624992003</c:v>
                </c:pt>
                <c:pt idx="15915">
                  <c:v>5.0486159375007995</c:v>
                </c:pt>
                <c:pt idx="15916">
                  <c:v>5.0490065624992004</c:v>
                </c:pt>
                <c:pt idx="15917">
                  <c:v>5.0493434375007995</c:v>
                </c:pt>
                <c:pt idx="15918">
                  <c:v>5.0496703124992006</c:v>
                </c:pt>
                <c:pt idx="15919">
                  <c:v>5.0499934375007998</c:v>
                </c:pt>
                <c:pt idx="15920">
                  <c:v>5.0503571875007998</c:v>
                </c:pt>
                <c:pt idx="15921">
                  <c:v>5.0506868750016007</c:v>
                </c:pt>
                <c:pt idx="15922">
                  <c:v>5.0510134375007993</c:v>
                </c:pt>
                <c:pt idx="15923">
                  <c:v>5.0512018750016008</c:v>
                </c:pt>
                <c:pt idx="15924">
                  <c:v>5.0508253124992004</c:v>
                </c:pt>
                <c:pt idx="15925">
                  <c:v>5.0503943750016003</c:v>
                </c:pt>
                <c:pt idx="15926">
                  <c:v>5.0499887499999998</c:v>
                </c:pt>
                <c:pt idx="15927">
                  <c:v>5.049506875001601</c:v>
                </c:pt>
                <c:pt idx="15928">
                  <c:v>5.0491528124992007</c:v>
                </c:pt>
                <c:pt idx="15929">
                  <c:v>5.0488009375007996</c:v>
                </c:pt>
                <c:pt idx="15930">
                  <c:v>5.0484665624992004</c:v>
                </c:pt>
                <c:pt idx="15931">
                  <c:v>5.0481084375007992</c:v>
                </c:pt>
                <c:pt idx="15932">
                  <c:v>5.0477859375007998</c:v>
                </c:pt>
                <c:pt idx="15933">
                  <c:v>5.0474271875007997</c:v>
                </c:pt>
                <c:pt idx="15934">
                  <c:v>5.047103125001601</c:v>
                </c:pt>
                <c:pt idx="15935">
                  <c:v>5.0466053124992003</c:v>
                </c:pt>
                <c:pt idx="15936">
                  <c:v>5.0460843750016009</c:v>
                </c:pt>
                <c:pt idx="15937">
                  <c:v>5.0456165624992009</c:v>
                </c:pt>
                <c:pt idx="15938">
                  <c:v>5.0450046875007999</c:v>
                </c:pt>
                <c:pt idx="15939">
                  <c:v>5.0444293750016005</c:v>
                </c:pt>
                <c:pt idx="15940">
                  <c:v>5.0440346875007993</c:v>
                </c:pt>
                <c:pt idx="15941">
                  <c:v>5.0436296875007995</c:v>
                </c:pt>
                <c:pt idx="15942">
                  <c:v>5.0438171875007995</c:v>
                </c:pt>
                <c:pt idx="15943">
                  <c:v>5.0441612500000002</c:v>
                </c:pt>
                <c:pt idx="15944">
                  <c:v>5.0446115624992007</c:v>
                </c:pt>
                <c:pt idx="15945">
                  <c:v>5.0450256250016006</c:v>
                </c:pt>
                <c:pt idx="15946">
                  <c:v>5.0453643750016006</c:v>
                </c:pt>
                <c:pt idx="15947">
                  <c:v>5.0456012499999998</c:v>
                </c:pt>
                <c:pt idx="15948">
                  <c:v>5.0457284375007996</c:v>
                </c:pt>
                <c:pt idx="15949">
                  <c:v>5.0458690624992002</c:v>
                </c:pt>
                <c:pt idx="15950">
                  <c:v>5.0462012500000002</c:v>
                </c:pt>
                <c:pt idx="15951">
                  <c:v>5.0465490624992002</c:v>
                </c:pt>
                <c:pt idx="15952">
                  <c:v>5.0468459375007999</c:v>
                </c:pt>
                <c:pt idx="15953">
                  <c:v>5.0471265624992006</c:v>
                </c:pt>
                <c:pt idx="15954">
                  <c:v>5.0475881250016004</c:v>
                </c:pt>
                <c:pt idx="15955">
                  <c:v>5.0480784375007994</c:v>
                </c:pt>
                <c:pt idx="15956">
                  <c:v>5.0484378124992002</c:v>
                </c:pt>
                <c:pt idx="15957">
                  <c:v>5.0487618750016008</c:v>
                </c:pt>
                <c:pt idx="15958">
                  <c:v>5.0484390624992006</c:v>
                </c:pt>
                <c:pt idx="15959">
                  <c:v>5.0480806250016004</c:v>
                </c:pt>
                <c:pt idx="15960">
                  <c:v>5.0476715624992003</c:v>
                </c:pt>
                <c:pt idx="15961">
                  <c:v>5.0473062500000001</c:v>
                </c:pt>
                <c:pt idx="15962">
                  <c:v>5.0469284375007994</c:v>
                </c:pt>
                <c:pt idx="15963">
                  <c:v>5.0464665624992007</c:v>
                </c:pt>
                <c:pt idx="15964">
                  <c:v>5.0460440624992007</c:v>
                </c:pt>
                <c:pt idx="15965">
                  <c:v>5.0456012499999998</c:v>
                </c:pt>
                <c:pt idx="15966">
                  <c:v>5.0451896875007991</c:v>
                </c:pt>
                <c:pt idx="15967">
                  <c:v>5.0447721875007998</c:v>
                </c:pt>
                <c:pt idx="15968">
                  <c:v>5.0443568750016006</c:v>
                </c:pt>
                <c:pt idx="15969">
                  <c:v>5.0438143750016007</c:v>
                </c:pt>
                <c:pt idx="15970">
                  <c:v>5.0434121875007998</c:v>
                </c:pt>
                <c:pt idx="15971">
                  <c:v>5.0430028124992008</c:v>
                </c:pt>
                <c:pt idx="15972">
                  <c:v>5.0431021875007991</c:v>
                </c:pt>
                <c:pt idx="15973">
                  <c:v>5.0434821875007998</c:v>
                </c:pt>
                <c:pt idx="15974">
                  <c:v>5.0439837499999998</c:v>
                </c:pt>
                <c:pt idx="15975">
                  <c:v>5.0444578124992008</c:v>
                </c:pt>
                <c:pt idx="15976">
                  <c:v>5.0448384375007995</c:v>
                </c:pt>
                <c:pt idx="15977">
                  <c:v>5.0445881250016003</c:v>
                </c:pt>
                <c:pt idx="15978">
                  <c:v>5.0443862499999996</c:v>
                </c:pt>
                <c:pt idx="15979">
                  <c:v>5.0439115624992006</c:v>
                </c:pt>
                <c:pt idx="15980">
                  <c:v>5.0434734375007997</c:v>
                </c:pt>
                <c:pt idx="15981">
                  <c:v>5.0432759375007992</c:v>
                </c:pt>
                <c:pt idx="15982">
                  <c:v>5.0434515624992002</c:v>
                </c:pt>
                <c:pt idx="15983">
                  <c:v>5.0438096875007998</c:v>
                </c:pt>
                <c:pt idx="15984">
                  <c:v>5.0441700000000003</c:v>
                </c:pt>
                <c:pt idx="15985">
                  <c:v>5.0445803124992006</c:v>
                </c:pt>
                <c:pt idx="15986">
                  <c:v>5.0441337500000003</c:v>
                </c:pt>
                <c:pt idx="15987">
                  <c:v>5.0437453124992002</c:v>
                </c:pt>
                <c:pt idx="15988">
                  <c:v>5.0433240624992006</c:v>
                </c:pt>
                <c:pt idx="15989">
                  <c:v>5.0428465624992009</c:v>
                </c:pt>
                <c:pt idx="15990">
                  <c:v>5.0424628124992008</c:v>
                </c:pt>
                <c:pt idx="15991">
                  <c:v>5.04212375</c:v>
                </c:pt>
                <c:pt idx="15992">
                  <c:v>5.0417634375007996</c:v>
                </c:pt>
                <c:pt idx="15993">
                  <c:v>5.0413743750016007</c:v>
                </c:pt>
                <c:pt idx="15994">
                  <c:v>5.0410053124992009</c:v>
                </c:pt>
                <c:pt idx="15995">
                  <c:v>5.0406621875007991</c:v>
                </c:pt>
                <c:pt idx="15996">
                  <c:v>5.0406975000000003</c:v>
                </c:pt>
                <c:pt idx="15997">
                  <c:v>5.0403115624992001</c:v>
                </c:pt>
                <c:pt idx="15998">
                  <c:v>5.0399190624992007</c:v>
                </c:pt>
                <c:pt idx="15999">
                  <c:v>5.0394825000000001</c:v>
                </c:pt>
                <c:pt idx="16000">
                  <c:v>5.0396696875007994</c:v>
                </c:pt>
                <c:pt idx="16001">
                  <c:v>5.0400465624992004</c:v>
                </c:pt>
                <c:pt idx="16002">
                  <c:v>5.0405440624992002</c:v>
                </c:pt>
                <c:pt idx="16003">
                  <c:v>5.0409540624992006</c:v>
                </c:pt>
                <c:pt idx="16004">
                  <c:v>5.0413409375007996</c:v>
                </c:pt>
                <c:pt idx="16005">
                  <c:v>5.0417343750016004</c:v>
                </c:pt>
                <c:pt idx="16006">
                  <c:v>5.0421256250016002</c:v>
                </c:pt>
                <c:pt idx="16007">
                  <c:v>5.0425053124992001</c:v>
                </c:pt>
                <c:pt idx="16008">
                  <c:v>5.0428418750016002</c:v>
                </c:pt>
                <c:pt idx="16009">
                  <c:v>5.0432931250016004</c:v>
                </c:pt>
                <c:pt idx="16010">
                  <c:v>5.0437328124992007</c:v>
                </c:pt>
                <c:pt idx="16011">
                  <c:v>5.0441684375007991</c:v>
                </c:pt>
                <c:pt idx="16012">
                  <c:v>5.0445349999999998</c:v>
                </c:pt>
                <c:pt idx="16013">
                  <c:v>5.0448615624992001</c:v>
                </c:pt>
                <c:pt idx="16014">
                  <c:v>5.0452009375007991</c:v>
                </c:pt>
                <c:pt idx="16015">
                  <c:v>5.0455512499999999</c:v>
                </c:pt>
                <c:pt idx="16016">
                  <c:v>5.0459596875007993</c:v>
                </c:pt>
                <c:pt idx="16017">
                  <c:v>5.0456950000000003</c:v>
                </c:pt>
                <c:pt idx="16018">
                  <c:v>5.0454474999999999</c:v>
                </c:pt>
                <c:pt idx="16019">
                  <c:v>5.0457987500000003</c:v>
                </c:pt>
                <c:pt idx="16020">
                  <c:v>5.0454268750016009</c:v>
                </c:pt>
                <c:pt idx="16021">
                  <c:v>5.0450446875007993</c:v>
                </c:pt>
                <c:pt idx="16022">
                  <c:v>5.0443887500000004</c:v>
                </c:pt>
                <c:pt idx="16023">
                  <c:v>5.0437684375007992</c:v>
                </c:pt>
                <c:pt idx="16024">
                  <c:v>5.0431378124992001</c:v>
                </c:pt>
                <c:pt idx="16025">
                  <c:v>5.0428134375007998</c:v>
                </c:pt>
                <c:pt idx="16026">
                  <c:v>5.0423234375007997</c:v>
                </c:pt>
                <c:pt idx="16027">
                  <c:v>5.0419337500000001</c:v>
                </c:pt>
                <c:pt idx="16028">
                  <c:v>5.0420871875007993</c:v>
                </c:pt>
                <c:pt idx="16029">
                  <c:v>5.0416246875007991</c:v>
                </c:pt>
                <c:pt idx="16030">
                  <c:v>5.0412490624992001</c:v>
                </c:pt>
                <c:pt idx="16031">
                  <c:v>5.0408587499999999</c:v>
                </c:pt>
                <c:pt idx="16032">
                  <c:v>5.0404756250016005</c:v>
                </c:pt>
                <c:pt idx="16033">
                  <c:v>5.0401418750016003</c:v>
                </c:pt>
                <c:pt idx="16034">
                  <c:v>5.04048125</c:v>
                </c:pt>
                <c:pt idx="16035">
                  <c:v>5.0408499999999998</c:v>
                </c:pt>
                <c:pt idx="16036">
                  <c:v>5.0412768750016008</c:v>
                </c:pt>
                <c:pt idx="16037">
                  <c:v>5.0416699999999999</c:v>
                </c:pt>
                <c:pt idx="16038">
                  <c:v>5.0420440624992002</c:v>
                </c:pt>
                <c:pt idx="16039">
                  <c:v>5.0416037500000002</c:v>
                </c:pt>
                <c:pt idx="16040">
                  <c:v>5.0411928124992009</c:v>
                </c:pt>
                <c:pt idx="16041">
                  <c:v>5.0406553124992008</c:v>
                </c:pt>
                <c:pt idx="16042">
                  <c:v>5.0402246875007997</c:v>
                </c:pt>
                <c:pt idx="16043">
                  <c:v>5.0398934375007993</c:v>
                </c:pt>
                <c:pt idx="16044">
                  <c:v>5.0394090624992005</c:v>
                </c:pt>
                <c:pt idx="16045">
                  <c:v>5.0390184375007996</c:v>
                </c:pt>
                <c:pt idx="16046">
                  <c:v>5.0390953124992004</c:v>
                </c:pt>
                <c:pt idx="16047">
                  <c:v>5.0394168750016002</c:v>
                </c:pt>
                <c:pt idx="16048">
                  <c:v>5.0398387500000004</c:v>
                </c:pt>
                <c:pt idx="16049">
                  <c:v>5.0402424999999997</c:v>
                </c:pt>
                <c:pt idx="16050">
                  <c:v>5.0406671875007998</c:v>
                </c:pt>
                <c:pt idx="16051">
                  <c:v>5.0410090624992003</c:v>
                </c:pt>
                <c:pt idx="16052">
                  <c:v>5.0413312499999998</c:v>
                </c:pt>
                <c:pt idx="16053">
                  <c:v>5.0416728124992005</c:v>
                </c:pt>
                <c:pt idx="16054">
                  <c:v>5.0413165624992002</c:v>
                </c:pt>
                <c:pt idx="16055">
                  <c:v>5.0409256250016004</c:v>
                </c:pt>
                <c:pt idx="16056">
                  <c:v>5.0405684375007995</c:v>
                </c:pt>
                <c:pt idx="16057">
                  <c:v>5.0401281250016003</c:v>
                </c:pt>
                <c:pt idx="16058">
                  <c:v>5.0397809375007991</c:v>
                </c:pt>
                <c:pt idx="16059">
                  <c:v>5.0393946875007991</c:v>
                </c:pt>
                <c:pt idx="16060">
                  <c:v>5.0390168750016002</c:v>
                </c:pt>
                <c:pt idx="16061">
                  <c:v>5.0384981250016008</c:v>
                </c:pt>
                <c:pt idx="16062">
                  <c:v>5.0380759375007997</c:v>
                </c:pt>
                <c:pt idx="16063">
                  <c:v>5.0376312499999996</c:v>
                </c:pt>
                <c:pt idx="16064">
                  <c:v>5.0371525000000004</c:v>
                </c:pt>
                <c:pt idx="16065">
                  <c:v>5.0368259375007991</c:v>
                </c:pt>
                <c:pt idx="16066">
                  <c:v>5.0371709375007994</c:v>
                </c:pt>
                <c:pt idx="16067">
                  <c:v>5.0375615624992003</c:v>
                </c:pt>
                <c:pt idx="16068">
                  <c:v>5.0371790624992006</c:v>
                </c:pt>
                <c:pt idx="16069">
                  <c:v>5.0367350000000002</c:v>
                </c:pt>
                <c:pt idx="16070">
                  <c:v>5.0363487500000002</c:v>
                </c:pt>
                <c:pt idx="16071">
                  <c:v>5.0360006250016003</c:v>
                </c:pt>
                <c:pt idx="16072">
                  <c:v>5.0356468750016008</c:v>
                </c:pt>
                <c:pt idx="16073">
                  <c:v>5.0358725</c:v>
                </c:pt>
                <c:pt idx="16074">
                  <c:v>5.0363215624992002</c:v>
                </c:pt>
                <c:pt idx="16075">
                  <c:v>5.0368162500000002</c:v>
                </c:pt>
                <c:pt idx="16076">
                  <c:v>5.0371628124992007</c:v>
                </c:pt>
                <c:pt idx="16077">
                  <c:v>5.0374993750016008</c:v>
                </c:pt>
                <c:pt idx="16078">
                  <c:v>5.0378068750016007</c:v>
                </c:pt>
                <c:pt idx="16079">
                  <c:v>5.0381543750016009</c:v>
                </c:pt>
                <c:pt idx="16080">
                  <c:v>5.0385287500000002</c:v>
                </c:pt>
                <c:pt idx="16081">
                  <c:v>5.0389362499999999</c:v>
                </c:pt>
                <c:pt idx="16082">
                  <c:v>5.0392718750016003</c:v>
                </c:pt>
                <c:pt idx="16083">
                  <c:v>5.0396418750016005</c:v>
                </c:pt>
                <c:pt idx="16084">
                  <c:v>5.0400628124992002</c:v>
                </c:pt>
                <c:pt idx="16085">
                  <c:v>5.04048125</c:v>
                </c:pt>
                <c:pt idx="16086">
                  <c:v>5.0408650000000002</c:v>
                </c:pt>
                <c:pt idx="16087">
                  <c:v>5.0412231250016006</c:v>
                </c:pt>
                <c:pt idx="16088">
                  <c:v>5.0417084375007999</c:v>
                </c:pt>
                <c:pt idx="16089">
                  <c:v>5.0421093750016004</c:v>
                </c:pt>
                <c:pt idx="16090">
                  <c:v>5.0425443750016008</c:v>
                </c:pt>
                <c:pt idx="16091">
                  <c:v>5.0428821875007994</c:v>
                </c:pt>
                <c:pt idx="16092">
                  <c:v>5.0432690624992009</c:v>
                </c:pt>
                <c:pt idx="16093">
                  <c:v>5.0436431250016005</c:v>
                </c:pt>
                <c:pt idx="16094">
                  <c:v>5.0440100000000001</c:v>
                </c:pt>
                <c:pt idx="16095">
                  <c:v>5.0438315624992001</c:v>
                </c:pt>
                <c:pt idx="16096">
                  <c:v>5.0434087500000002</c:v>
                </c:pt>
                <c:pt idx="16097">
                  <c:v>5.0430790624992001</c:v>
                </c:pt>
                <c:pt idx="16098">
                  <c:v>5.0426196875007996</c:v>
                </c:pt>
                <c:pt idx="16099">
                  <c:v>5.0421646875007999</c:v>
                </c:pt>
                <c:pt idx="16100">
                  <c:v>5.0416974999999997</c:v>
                </c:pt>
                <c:pt idx="16101">
                  <c:v>5.0412587499999999</c:v>
                </c:pt>
                <c:pt idx="16102">
                  <c:v>5.0408099999999996</c:v>
                </c:pt>
                <c:pt idx="16103">
                  <c:v>5.0403468750016005</c:v>
                </c:pt>
                <c:pt idx="16104">
                  <c:v>5.0398859375007996</c:v>
                </c:pt>
                <c:pt idx="16105">
                  <c:v>5.0395431250016003</c:v>
                </c:pt>
                <c:pt idx="16106">
                  <c:v>5.0390784375007991</c:v>
                </c:pt>
                <c:pt idx="16107">
                  <c:v>5.0387471875007996</c:v>
                </c:pt>
                <c:pt idx="16108">
                  <c:v>5.0382615624992004</c:v>
                </c:pt>
                <c:pt idx="16109">
                  <c:v>5.0377984375007996</c:v>
                </c:pt>
                <c:pt idx="16110">
                  <c:v>5.0371300000000003</c:v>
                </c:pt>
                <c:pt idx="16111">
                  <c:v>5.0366971875007991</c:v>
                </c:pt>
                <c:pt idx="16112">
                  <c:v>5.0360525000000003</c:v>
                </c:pt>
                <c:pt idx="16113">
                  <c:v>5.0354865624992007</c:v>
                </c:pt>
                <c:pt idx="16114">
                  <c:v>5.0349078124992008</c:v>
                </c:pt>
                <c:pt idx="16115">
                  <c:v>5.0343559375007993</c:v>
                </c:pt>
                <c:pt idx="16116">
                  <c:v>5.0338346875007991</c:v>
                </c:pt>
                <c:pt idx="16117">
                  <c:v>5.0332987500000002</c:v>
                </c:pt>
                <c:pt idx="16118">
                  <c:v>5.0327903124992002</c:v>
                </c:pt>
                <c:pt idx="16119">
                  <c:v>5.0323156250016003</c:v>
                </c:pt>
                <c:pt idx="16120">
                  <c:v>5.0318637500000003</c:v>
                </c:pt>
                <c:pt idx="16121">
                  <c:v>5.0313299999999996</c:v>
                </c:pt>
                <c:pt idx="16122">
                  <c:v>5.0309271875007999</c:v>
                </c:pt>
                <c:pt idx="16123">
                  <c:v>5.0305712500000004</c:v>
                </c:pt>
                <c:pt idx="16124">
                  <c:v>5.0305928124992008</c:v>
                </c:pt>
                <c:pt idx="16125">
                  <c:v>5.0302381250016008</c:v>
                </c:pt>
                <c:pt idx="16126">
                  <c:v>5.0299068750016005</c:v>
                </c:pt>
                <c:pt idx="16127">
                  <c:v>5.0295253124992003</c:v>
                </c:pt>
                <c:pt idx="16128">
                  <c:v>5.0295134375007997</c:v>
                </c:pt>
                <c:pt idx="16129">
                  <c:v>5.029214375001601</c:v>
                </c:pt>
                <c:pt idx="16130">
                  <c:v>5.0292975000000002</c:v>
                </c:pt>
                <c:pt idx="16131">
                  <c:v>5.0296296875007993</c:v>
                </c:pt>
                <c:pt idx="16132">
                  <c:v>5.0300900000000004</c:v>
                </c:pt>
                <c:pt idx="16133">
                  <c:v>5.0305456250016007</c:v>
                </c:pt>
                <c:pt idx="16134">
                  <c:v>5.0308993750016002</c:v>
                </c:pt>
                <c:pt idx="16135">
                  <c:v>5.0313346875007996</c:v>
                </c:pt>
                <c:pt idx="16136">
                  <c:v>5.0316909375007999</c:v>
                </c:pt>
                <c:pt idx="16137">
                  <c:v>5.0320468750016003</c:v>
                </c:pt>
                <c:pt idx="16138">
                  <c:v>5.03238875</c:v>
                </c:pt>
                <c:pt idx="16139">
                  <c:v>5.0328015624992002</c:v>
                </c:pt>
                <c:pt idx="16140">
                  <c:v>5.0324378124992002</c:v>
                </c:pt>
                <c:pt idx="16141">
                  <c:v>5.0319915624992007</c:v>
                </c:pt>
                <c:pt idx="16142">
                  <c:v>5.0315831250016005</c:v>
                </c:pt>
                <c:pt idx="16143">
                  <c:v>5.0311887500000001</c:v>
                </c:pt>
                <c:pt idx="16144">
                  <c:v>5.0308278124992007</c:v>
                </c:pt>
                <c:pt idx="16145">
                  <c:v>5.0304631250016003</c:v>
                </c:pt>
                <c:pt idx="16146">
                  <c:v>5.0300543750016002</c:v>
                </c:pt>
                <c:pt idx="16147">
                  <c:v>5.0296693750016006</c:v>
                </c:pt>
                <c:pt idx="16148">
                  <c:v>5.0290884375007998</c:v>
                </c:pt>
                <c:pt idx="16149">
                  <c:v>5.02851625</c:v>
                </c:pt>
                <c:pt idx="16150">
                  <c:v>5.0280396875007991</c:v>
                </c:pt>
                <c:pt idx="16151">
                  <c:v>5.0276343750016004</c:v>
                </c:pt>
                <c:pt idx="16152">
                  <c:v>5.0276593750016003</c:v>
                </c:pt>
                <c:pt idx="16153">
                  <c:v>5.0273390624992009</c:v>
                </c:pt>
                <c:pt idx="16154">
                  <c:v>5.0273687499999999</c:v>
                </c:pt>
                <c:pt idx="16155">
                  <c:v>5.0277034375007998</c:v>
                </c:pt>
                <c:pt idx="16156">
                  <c:v>5.0281109375007995</c:v>
                </c:pt>
                <c:pt idx="16157">
                  <c:v>5.0284696875007997</c:v>
                </c:pt>
                <c:pt idx="16158">
                  <c:v>5.0288475000000004</c:v>
                </c:pt>
                <c:pt idx="16159">
                  <c:v>5.0293318750016009</c:v>
                </c:pt>
                <c:pt idx="16160">
                  <c:v>5.0297150000000004</c:v>
                </c:pt>
                <c:pt idx="16161">
                  <c:v>5.0301053124992006</c:v>
                </c:pt>
                <c:pt idx="16162">
                  <c:v>5.0305403124992001</c:v>
                </c:pt>
                <c:pt idx="16163">
                  <c:v>5.0309537500000001</c:v>
                </c:pt>
                <c:pt idx="16164">
                  <c:v>5.0313790624992007</c:v>
                </c:pt>
                <c:pt idx="16165">
                  <c:v>5.0317987500000001</c:v>
                </c:pt>
                <c:pt idx="16166">
                  <c:v>5.0322118750016003</c:v>
                </c:pt>
                <c:pt idx="16167">
                  <c:v>5.0326215624992008</c:v>
                </c:pt>
                <c:pt idx="16168">
                  <c:v>5.0329840624992004</c:v>
                </c:pt>
                <c:pt idx="16169">
                  <c:v>5.0328084375007993</c:v>
                </c:pt>
                <c:pt idx="16170">
                  <c:v>5.0324090624992008</c:v>
                </c:pt>
                <c:pt idx="16171">
                  <c:v>5.0320712500000004</c:v>
                </c:pt>
                <c:pt idx="16172">
                  <c:v>5.0316190624992005</c:v>
                </c:pt>
                <c:pt idx="16173">
                  <c:v>5.0318100000000001</c:v>
                </c:pt>
                <c:pt idx="16174">
                  <c:v>5.0321343750016005</c:v>
                </c:pt>
                <c:pt idx="16175">
                  <c:v>5.0325350000000002</c:v>
                </c:pt>
                <c:pt idx="16176">
                  <c:v>5.0329112499999997</c:v>
                </c:pt>
                <c:pt idx="16177">
                  <c:v>5.0332387499999998</c:v>
                </c:pt>
                <c:pt idx="16178">
                  <c:v>5.0336906250016007</c:v>
                </c:pt>
                <c:pt idx="16179">
                  <c:v>5.0341250000000004</c:v>
                </c:pt>
                <c:pt idx="16180">
                  <c:v>5.0345165624992001</c:v>
                </c:pt>
                <c:pt idx="16181">
                  <c:v>5.0348937500000002</c:v>
                </c:pt>
                <c:pt idx="16182">
                  <c:v>5.0352165624992002</c:v>
                </c:pt>
                <c:pt idx="16183">
                  <c:v>5.0348718750016008</c:v>
                </c:pt>
                <c:pt idx="16184">
                  <c:v>5.0342571875007991</c:v>
                </c:pt>
                <c:pt idx="16185">
                  <c:v>5.0335903124992001</c:v>
                </c:pt>
                <c:pt idx="16186">
                  <c:v>5.0332474999999999</c:v>
                </c:pt>
                <c:pt idx="16187">
                  <c:v>5.0328640624992005</c:v>
                </c:pt>
                <c:pt idx="16188">
                  <c:v>5.0324762500000002</c:v>
                </c:pt>
                <c:pt idx="16189">
                  <c:v>5.0320078124992005</c:v>
                </c:pt>
                <c:pt idx="16190">
                  <c:v>5.0316371875007997</c:v>
                </c:pt>
                <c:pt idx="16191">
                  <c:v>5.0312546875007991</c:v>
                </c:pt>
                <c:pt idx="16192">
                  <c:v>5.0306893750016002</c:v>
                </c:pt>
                <c:pt idx="16193">
                  <c:v>5.0301006250016007</c:v>
                </c:pt>
                <c:pt idx="16194">
                  <c:v>5.0296109375007996</c:v>
                </c:pt>
                <c:pt idx="16195">
                  <c:v>5.0292268750016005</c:v>
                </c:pt>
                <c:pt idx="16196">
                  <c:v>5.0288512499999998</c:v>
                </c:pt>
                <c:pt idx="16197">
                  <c:v>5.0284634375007995</c:v>
                </c:pt>
                <c:pt idx="16198">
                  <c:v>5.0280318750016004</c:v>
                </c:pt>
                <c:pt idx="16199">
                  <c:v>5.027653125001601</c:v>
                </c:pt>
                <c:pt idx="16200">
                  <c:v>5.0272965624992008</c:v>
                </c:pt>
                <c:pt idx="16201">
                  <c:v>5.0269137500000003</c:v>
                </c:pt>
                <c:pt idx="16202">
                  <c:v>5.0264362499999997</c:v>
                </c:pt>
                <c:pt idx="16203">
                  <c:v>5.0261046875007995</c:v>
                </c:pt>
                <c:pt idx="16204">
                  <c:v>5.0255637499999999</c:v>
                </c:pt>
                <c:pt idx="16205">
                  <c:v>5.0252318750016007</c:v>
                </c:pt>
                <c:pt idx="16206">
                  <c:v>5.0248646875007994</c:v>
                </c:pt>
                <c:pt idx="16207">
                  <c:v>5.0242621875007991</c:v>
                </c:pt>
                <c:pt idx="16208">
                  <c:v>5.0238246875007997</c:v>
                </c:pt>
                <c:pt idx="16209">
                  <c:v>5.0234696875007998</c:v>
                </c:pt>
                <c:pt idx="16210">
                  <c:v>5.0235515624992004</c:v>
                </c:pt>
                <c:pt idx="16211">
                  <c:v>5.0239615624992009</c:v>
                </c:pt>
                <c:pt idx="16212">
                  <c:v>5.0244540624992009</c:v>
                </c:pt>
                <c:pt idx="16213">
                  <c:v>5.0248543750016008</c:v>
                </c:pt>
                <c:pt idx="16214">
                  <c:v>5.0252634375007998</c:v>
                </c:pt>
                <c:pt idx="16215">
                  <c:v>5.0256615624992005</c:v>
                </c:pt>
                <c:pt idx="16216">
                  <c:v>5.0260400000000001</c:v>
                </c:pt>
                <c:pt idx="16217">
                  <c:v>5.0263946875007992</c:v>
                </c:pt>
                <c:pt idx="16218">
                  <c:v>5.0268403124992007</c:v>
                </c:pt>
                <c:pt idx="16219">
                  <c:v>5.0268212500000002</c:v>
                </c:pt>
                <c:pt idx="16220">
                  <c:v>5.0266603124992004</c:v>
                </c:pt>
                <c:pt idx="16221">
                  <c:v>5.0262559375007996</c:v>
                </c:pt>
                <c:pt idx="16222">
                  <c:v>5.0258453124992002</c:v>
                </c:pt>
                <c:pt idx="16223">
                  <c:v>5.0255165624992006</c:v>
                </c:pt>
                <c:pt idx="16224">
                  <c:v>5.02584125</c:v>
                </c:pt>
                <c:pt idx="16225">
                  <c:v>5.0263421875007994</c:v>
                </c:pt>
                <c:pt idx="16226">
                  <c:v>5.0267018750016002</c:v>
                </c:pt>
                <c:pt idx="16227">
                  <c:v>5.0270662499999998</c:v>
                </c:pt>
                <c:pt idx="16228">
                  <c:v>5.0274218750016004</c:v>
                </c:pt>
                <c:pt idx="16229">
                  <c:v>5.0277703124992001</c:v>
                </c:pt>
                <c:pt idx="16230">
                  <c:v>5.0281750000000001</c:v>
                </c:pt>
                <c:pt idx="16231">
                  <c:v>5.0285643750016007</c:v>
                </c:pt>
                <c:pt idx="16232">
                  <c:v>5.0281828124992005</c:v>
                </c:pt>
                <c:pt idx="16233">
                  <c:v>5.0278565624992009</c:v>
                </c:pt>
                <c:pt idx="16234">
                  <c:v>5.0274687499999997</c:v>
                </c:pt>
                <c:pt idx="16235">
                  <c:v>5.0271421875007993</c:v>
                </c:pt>
                <c:pt idx="16236">
                  <c:v>5.0267671875007993</c:v>
                </c:pt>
                <c:pt idx="16237">
                  <c:v>5.0264356250016009</c:v>
                </c:pt>
                <c:pt idx="16238">
                  <c:v>5.0260540624992007</c:v>
                </c:pt>
                <c:pt idx="16239">
                  <c:v>5.0255734375007997</c:v>
                </c:pt>
                <c:pt idx="16240">
                  <c:v>5.0252137499999998</c:v>
                </c:pt>
                <c:pt idx="16241">
                  <c:v>5.0247915624992006</c:v>
                </c:pt>
                <c:pt idx="16242">
                  <c:v>5.0243690624992006</c:v>
                </c:pt>
                <c:pt idx="16243">
                  <c:v>5.0239018750016005</c:v>
                </c:pt>
                <c:pt idx="16244">
                  <c:v>5.0233565624992007</c:v>
                </c:pt>
                <c:pt idx="16245">
                  <c:v>5.0228443750016005</c:v>
                </c:pt>
                <c:pt idx="16246">
                  <c:v>5.0224315624992002</c:v>
                </c:pt>
                <c:pt idx="16247">
                  <c:v>5.0228421875007996</c:v>
                </c:pt>
                <c:pt idx="16248">
                  <c:v>5.023173125001601</c:v>
                </c:pt>
                <c:pt idx="16249">
                  <c:v>5.0235353124992006</c:v>
                </c:pt>
                <c:pt idx="16250">
                  <c:v>5.0239596875007999</c:v>
                </c:pt>
                <c:pt idx="16251">
                  <c:v>5.0243418750016007</c:v>
                </c:pt>
                <c:pt idx="16252">
                  <c:v>5.0247103124992005</c:v>
                </c:pt>
                <c:pt idx="16253">
                  <c:v>5.0250890624992008</c:v>
                </c:pt>
                <c:pt idx="16254">
                  <c:v>5.0254275000000002</c:v>
                </c:pt>
                <c:pt idx="16255">
                  <c:v>5.0257815624992004</c:v>
                </c:pt>
                <c:pt idx="16256">
                  <c:v>5.0261759375007999</c:v>
                </c:pt>
                <c:pt idx="16257">
                  <c:v>5.0266190624992007</c:v>
                </c:pt>
                <c:pt idx="16258">
                  <c:v>5.0270140624992008</c:v>
                </c:pt>
                <c:pt idx="16259">
                  <c:v>5.0274112500000001</c:v>
                </c:pt>
                <c:pt idx="16260">
                  <c:v>5.0277809375007996</c:v>
                </c:pt>
                <c:pt idx="16261">
                  <c:v>5.0281296875007992</c:v>
                </c:pt>
                <c:pt idx="16262">
                  <c:v>5.0280443750016008</c:v>
                </c:pt>
                <c:pt idx="16263">
                  <c:v>5.02767125</c:v>
                </c:pt>
                <c:pt idx="16264">
                  <c:v>5.02734375</c:v>
                </c:pt>
                <c:pt idx="16265">
                  <c:v>5.0269756250016009</c:v>
                </c:pt>
                <c:pt idx="16266">
                  <c:v>5.0265725000000003</c:v>
                </c:pt>
                <c:pt idx="16267">
                  <c:v>5.0261968750016006</c:v>
                </c:pt>
                <c:pt idx="16268">
                  <c:v>5.0265971875007995</c:v>
                </c:pt>
                <c:pt idx="16269">
                  <c:v>5.0269268750016005</c:v>
                </c:pt>
                <c:pt idx="16270">
                  <c:v>5.0265778124992009</c:v>
                </c:pt>
                <c:pt idx="16271">
                  <c:v>5.026738125001601</c:v>
                </c:pt>
                <c:pt idx="16272">
                  <c:v>5.0270943750016004</c:v>
                </c:pt>
                <c:pt idx="16273">
                  <c:v>5.0266231250016009</c:v>
                </c:pt>
                <c:pt idx="16274">
                  <c:v>5.0262109375007995</c:v>
                </c:pt>
                <c:pt idx="16275">
                  <c:v>5.0258565624992002</c:v>
                </c:pt>
                <c:pt idx="16276">
                  <c:v>5.0254762499999996</c:v>
                </c:pt>
                <c:pt idx="16277">
                  <c:v>5.0251112500000001</c:v>
                </c:pt>
                <c:pt idx="16278">
                  <c:v>5.0246225000000004</c:v>
                </c:pt>
                <c:pt idx="16279">
                  <c:v>5.0241993750016007</c:v>
                </c:pt>
                <c:pt idx="16280">
                  <c:v>5.0236190624992005</c:v>
                </c:pt>
                <c:pt idx="16281">
                  <c:v>5.0231271875007995</c:v>
                </c:pt>
                <c:pt idx="16282">
                  <c:v>5.0226346875007994</c:v>
                </c:pt>
                <c:pt idx="16283">
                  <c:v>5.0222465624992001</c:v>
                </c:pt>
                <c:pt idx="16284">
                  <c:v>5.0219224999999996</c:v>
                </c:pt>
                <c:pt idx="16285">
                  <c:v>5.0222550000000004</c:v>
                </c:pt>
                <c:pt idx="16286">
                  <c:v>5.0227271875007995</c:v>
                </c:pt>
                <c:pt idx="16287">
                  <c:v>5.0230778124992002</c:v>
                </c:pt>
                <c:pt idx="16288">
                  <c:v>5.0234056250016001</c:v>
                </c:pt>
                <c:pt idx="16289">
                  <c:v>5.0238009375007993</c:v>
                </c:pt>
                <c:pt idx="16290">
                  <c:v>5.0241746875007998</c:v>
                </c:pt>
                <c:pt idx="16291">
                  <c:v>5.0246250000000003</c:v>
                </c:pt>
                <c:pt idx="16292">
                  <c:v>5.0250268750016005</c:v>
                </c:pt>
                <c:pt idx="16293">
                  <c:v>5.0254443750016007</c:v>
                </c:pt>
                <c:pt idx="16294">
                  <c:v>5.0258337500000003</c:v>
                </c:pt>
                <c:pt idx="16295">
                  <c:v>5.0262093750016001</c:v>
                </c:pt>
                <c:pt idx="16296">
                  <c:v>5.02656875</c:v>
                </c:pt>
                <c:pt idx="16297">
                  <c:v>5.0269403124992005</c:v>
                </c:pt>
                <c:pt idx="16298">
                  <c:v>5.0273215624992007</c:v>
                </c:pt>
                <c:pt idx="16299">
                  <c:v>5.0269753124992009</c:v>
                </c:pt>
                <c:pt idx="16300">
                  <c:v>5.0264474999999997</c:v>
                </c:pt>
                <c:pt idx="16301">
                  <c:v>5.0260815624992006</c:v>
                </c:pt>
                <c:pt idx="16302">
                  <c:v>5.0254837500000002</c:v>
                </c:pt>
                <c:pt idx="16303">
                  <c:v>5.0251587500000001</c:v>
                </c:pt>
                <c:pt idx="16304">
                  <c:v>5.0247765624992002</c:v>
                </c:pt>
                <c:pt idx="16305">
                  <c:v>5.0244249999999999</c:v>
                </c:pt>
                <c:pt idx="16306">
                  <c:v>5.0240365624992007</c:v>
                </c:pt>
                <c:pt idx="16307">
                  <c:v>5.0234025000000004</c:v>
                </c:pt>
                <c:pt idx="16308">
                  <c:v>5.0229709375007996</c:v>
                </c:pt>
                <c:pt idx="16309">
                  <c:v>5.0226096875007995</c:v>
                </c:pt>
                <c:pt idx="16310">
                  <c:v>5.0222065624992007</c:v>
                </c:pt>
                <c:pt idx="16311">
                  <c:v>5.0218165624992004</c:v>
                </c:pt>
                <c:pt idx="16312">
                  <c:v>5.0218271875007998</c:v>
                </c:pt>
                <c:pt idx="16313">
                  <c:v>5.0221537500000002</c:v>
                </c:pt>
                <c:pt idx="16314">
                  <c:v>5.0225556250016004</c:v>
                </c:pt>
                <c:pt idx="16315">
                  <c:v>5.0229012500000003</c:v>
                </c:pt>
                <c:pt idx="16316">
                  <c:v>5.0232574999999997</c:v>
                </c:pt>
                <c:pt idx="16317">
                  <c:v>5.0236403124992002</c:v>
                </c:pt>
                <c:pt idx="16318">
                  <c:v>5.02366125</c:v>
                </c:pt>
                <c:pt idx="16319">
                  <c:v>5.0240931250016008</c:v>
                </c:pt>
                <c:pt idx="16320">
                  <c:v>5.0245424999999999</c:v>
                </c:pt>
                <c:pt idx="16321">
                  <c:v>5.0250571875007992</c:v>
                </c:pt>
                <c:pt idx="16322">
                  <c:v>5.0255537500000003</c:v>
                </c:pt>
                <c:pt idx="16323">
                  <c:v>5.0259434375007999</c:v>
                </c:pt>
                <c:pt idx="16324">
                  <c:v>5.0262693750016005</c:v>
                </c:pt>
                <c:pt idx="16325">
                  <c:v>5.0262862500000001</c:v>
                </c:pt>
                <c:pt idx="16326">
                  <c:v>5.0259478124992008</c:v>
                </c:pt>
                <c:pt idx="16327">
                  <c:v>5.0254915624992007</c:v>
                </c:pt>
                <c:pt idx="16328">
                  <c:v>5.02508</c:v>
                </c:pt>
                <c:pt idx="16329">
                  <c:v>5.0255071875007991</c:v>
                </c:pt>
                <c:pt idx="16330">
                  <c:v>5.0259468750016003</c:v>
                </c:pt>
                <c:pt idx="16331">
                  <c:v>5.0263146875007996</c:v>
                </c:pt>
                <c:pt idx="16332">
                  <c:v>5.0266409375007992</c:v>
                </c:pt>
                <c:pt idx="16333">
                  <c:v>5.0261812499999996</c:v>
                </c:pt>
                <c:pt idx="16334">
                  <c:v>5.0257887500000002</c:v>
                </c:pt>
                <c:pt idx="16335">
                  <c:v>5.0252303124992004</c:v>
                </c:pt>
                <c:pt idx="16336">
                  <c:v>5.0248637499999997</c:v>
                </c:pt>
                <c:pt idx="16337">
                  <c:v>5.0244834375007992</c:v>
                </c:pt>
                <c:pt idx="16338">
                  <c:v>5.0240981250016006</c:v>
                </c:pt>
                <c:pt idx="16339">
                  <c:v>5.0237337499999999</c:v>
                </c:pt>
                <c:pt idx="16340">
                  <c:v>5.0233584375007991</c:v>
                </c:pt>
                <c:pt idx="16341">
                  <c:v>5.0229600000000003</c:v>
                </c:pt>
                <c:pt idx="16342">
                  <c:v>5.0226021875007998</c:v>
                </c:pt>
                <c:pt idx="16343">
                  <c:v>5.0220196875007996</c:v>
                </c:pt>
                <c:pt idx="16344">
                  <c:v>5.0215775000000002</c:v>
                </c:pt>
                <c:pt idx="16345">
                  <c:v>5.0212343750016002</c:v>
                </c:pt>
                <c:pt idx="16346">
                  <c:v>5.0208387500000002</c:v>
                </c:pt>
                <c:pt idx="16347">
                  <c:v>5.0212090624992003</c:v>
                </c:pt>
                <c:pt idx="16348">
                  <c:v>5.0208887500000001</c:v>
                </c:pt>
                <c:pt idx="16349">
                  <c:v>5.0204340624992003</c:v>
                </c:pt>
                <c:pt idx="16350">
                  <c:v>5.0200443750016008</c:v>
                </c:pt>
                <c:pt idx="16351">
                  <c:v>5.0196081250016009</c:v>
                </c:pt>
                <c:pt idx="16352">
                  <c:v>5.0192621875007992</c:v>
                </c:pt>
                <c:pt idx="16353">
                  <c:v>5.0189174999999997</c:v>
                </c:pt>
                <c:pt idx="16354">
                  <c:v>5.0191696875007992</c:v>
                </c:pt>
                <c:pt idx="16355">
                  <c:v>5.019571875001601</c:v>
                </c:pt>
                <c:pt idx="16356">
                  <c:v>5.01990625</c:v>
                </c:pt>
                <c:pt idx="16357">
                  <c:v>5.0202731250016006</c:v>
                </c:pt>
                <c:pt idx="16358">
                  <c:v>5.0205971875007993</c:v>
                </c:pt>
                <c:pt idx="16359">
                  <c:v>5.0201640624992008</c:v>
                </c:pt>
                <c:pt idx="16360">
                  <c:v>5.0197521875007993</c:v>
                </c:pt>
                <c:pt idx="16361">
                  <c:v>5.0193040624992005</c:v>
                </c:pt>
                <c:pt idx="16362">
                  <c:v>5.0196384375007996</c:v>
                </c:pt>
                <c:pt idx="16363">
                  <c:v>5.0200568750016004</c:v>
                </c:pt>
                <c:pt idx="16364">
                  <c:v>5.0204484375007992</c:v>
                </c:pt>
                <c:pt idx="16365">
                  <c:v>5.0209000000000001</c:v>
                </c:pt>
                <c:pt idx="16366">
                  <c:v>5.0213221875007994</c:v>
                </c:pt>
                <c:pt idx="16367">
                  <c:v>5.021435625001601</c:v>
                </c:pt>
                <c:pt idx="16368">
                  <c:v>5.0217890624992005</c:v>
                </c:pt>
                <c:pt idx="16369">
                  <c:v>5.0217862499999999</c:v>
                </c:pt>
                <c:pt idx="16370">
                  <c:v>5.0214381250016009</c:v>
                </c:pt>
                <c:pt idx="16371">
                  <c:v>5.0210809375007992</c:v>
                </c:pt>
                <c:pt idx="16372">
                  <c:v>5.0207378124992008</c:v>
                </c:pt>
                <c:pt idx="16373">
                  <c:v>5.0203368750016004</c:v>
                </c:pt>
                <c:pt idx="16374">
                  <c:v>5.0199403124992008</c:v>
                </c:pt>
                <c:pt idx="16375">
                  <c:v>5.0196068750016005</c:v>
                </c:pt>
                <c:pt idx="16376">
                  <c:v>5.0199340624992006</c:v>
                </c:pt>
                <c:pt idx="16377">
                  <c:v>5.0202768750016009</c:v>
                </c:pt>
                <c:pt idx="16378">
                  <c:v>5.0206087500000001</c:v>
                </c:pt>
                <c:pt idx="16379">
                  <c:v>5.0210540624992008</c:v>
                </c:pt>
                <c:pt idx="16380">
                  <c:v>5.0214509375007994</c:v>
                </c:pt>
                <c:pt idx="16381">
                  <c:v>5.0218234375007995</c:v>
                </c:pt>
                <c:pt idx="16382">
                  <c:v>5.0216996875007993</c:v>
                </c:pt>
                <c:pt idx="16383">
                  <c:v>5.0217040624992002</c:v>
                </c:pt>
                <c:pt idx="16384">
                  <c:v>5.0220359375007995</c:v>
                </c:pt>
                <c:pt idx="16385">
                  <c:v>5.0218128124992001</c:v>
                </c:pt>
                <c:pt idx="16386">
                  <c:v>5.0212940624992006</c:v>
                </c:pt>
                <c:pt idx="16387">
                  <c:v>5.0209484375007998</c:v>
                </c:pt>
                <c:pt idx="16388">
                  <c:v>5.0204934375007992</c:v>
                </c:pt>
                <c:pt idx="16389">
                  <c:v>5.0200721875007996</c:v>
                </c:pt>
                <c:pt idx="16390">
                  <c:v>5.0195553124992003</c:v>
                </c:pt>
                <c:pt idx="16391">
                  <c:v>5.0190112500000001</c:v>
                </c:pt>
                <c:pt idx="16392">
                  <c:v>5.0185653124992005</c:v>
                </c:pt>
                <c:pt idx="16393">
                  <c:v>5.0180878124992008</c:v>
                </c:pt>
                <c:pt idx="16394">
                  <c:v>5.0176553124992003</c:v>
                </c:pt>
                <c:pt idx="16395">
                  <c:v>5.0173215624992009</c:v>
                </c:pt>
                <c:pt idx="16396">
                  <c:v>5.0168237500000004</c:v>
                </c:pt>
                <c:pt idx="16397">
                  <c:v>5.0164843750016006</c:v>
                </c:pt>
                <c:pt idx="16398">
                  <c:v>5.0164512500000003</c:v>
                </c:pt>
                <c:pt idx="16399">
                  <c:v>5.0161871875007993</c:v>
                </c:pt>
                <c:pt idx="16400">
                  <c:v>5.0157659375007997</c:v>
                </c:pt>
                <c:pt idx="16401">
                  <c:v>5.0153328124992003</c:v>
                </c:pt>
                <c:pt idx="16402">
                  <c:v>5.0149318750016008</c:v>
                </c:pt>
                <c:pt idx="16403">
                  <c:v>5.0145003124992007</c:v>
                </c:pt>
                <c:pt idx="16404">
                  <c:v>5.0140853124992004</c:v>
                </c:pt>
                <c:pt idx="16405">
                  <c:v>5.0137396875007996</c:v>
                </c:pt>
                <c:pt idx="16406">
                  <c:v>5.0133568750016009</c:v>
                </c:pt>
                <c:pt idx="16407">
                  <c:v>5.0135649999999998</c:v>
                </c:pt>
                <c:pt idx="16408">
                  <c:v>5.0140578124992006</c:v>
                </c:pt>
                <c:pt idx="16409">
                  <c:v>5.0144196875007996</c:v>
                </c:pt>
                <c:pt idx="16410">
                  <c:v>5.0149156250016009</c:v>
                </c:pt>
                <c:pt idx="16411">
                  <c:v>5.0152653124992002</c:v>
                </c:pt>
                <c:pt idx="16412">
                  <c:v>5.0156165624992006</c:v>
                </c:pt>
                <c:pt idx="16413">
                  <c:v>5.0160178124992001</c:v>
                </c:pt>
                <c:pt idx="16414">
                  <c:v>5.0163896875007996</c:v>
                </c:pt>
                <c:pt idx="16415">
                  <c:v>5.0167634375007992</c:v>
                </c:pt>
                <c:pt idx="16416">
                  <c:v>5.0171925000000002</c:v>
                </c:pt>
                <c:pt idx="16417">
                  <c:v>5.0171971875007992</c:v>
                </c:pt>
                <c:pt idx="16418">
                  <c:v>5.0168712500000003</c:v>
                </c:pt>
                <c:pt idx="16419">
                  <c:v>5.0169812499999997</c:v>
                </c:pt>
                <c:pt idx="16420">
                  <c:v>5.0173440624992001</c:v>
                </c:pt>
                <c:pt idx="16421">
                  <c:v>5.0177134375007997</c:v>
                </c:pt>
                <c:pt idx="16422">
                  <c:v>5.0180340624992006</c:v>
                </c:pt>
                <c:pt idx="16423">
                  <c:v>5.0184749999999996</c:v>
                </c:pt>
                <c:pt idx="16424">
                  <c:v>5.0188178124992007</c:v>
                </c:pt>
                <c:pt idx="16425">
                  <c:v>5.0192637500000004</c:v>
                </c:pt>
                <c:pt idx="16426">
                  <c:v>5.0196003124992004</c:v>
                </c:pt>
                <c:pt idx="16427">
                  <c:v>5.0199518750016008</c:v>
                </c:pt>
                <c:pt idx="16428">
                  <c:v>5.0203403124992008</c:v>
                </c:pt>
                <c:pt idx="16429">
                  <c:v>5.0206690624992003</c:v>
                </c:pt>
                <c:pt idx="16430">
                  <c:v>5.0203340624992006</c:v>
                </c:pt>
                <c:pt idx="16431">
                  <c:v>5.0200087499999997</c:v>
                </c:pt>
                <c:pt idx="16432">
                  <c:v>5.0195765624992008</c:v>
                </c:pt>
                <c:pt idx="16433">
                  <c:v>5.0191774999999996</c:v>
                </c:pt>
                <c:pt idx="16434">
                  <c:v>5.0187171875007994</c:v>
                </c:pt>
                <c:pt idx="16435">
                  <c:v>5.0181228124992003</c:v>
                </c:pt>
                <c:pt idx="16436">
                  <c:v>5.0176403124992008</c:v>
                </c:pt>
                <c:pt idx="16437">
                  <c:v>5.0170596875007991</c:v>
                </c:pt>
                <c:pt idx="16438">
                  <c:v>5.0166928124992003</c:v>
                </c:pt>
                <c:pt idx="16439">
                  <c:v>5.0160600000000004</c:v>
                </c:pt>
                <c:pt idx="16440">
                  <c:v>5.0154056250016001</c:v>
                </c:pt>
                <c:pt idx="16441">
                  <c:v>5.0147962499999998</c:v>
                </c:pt>
                <c:pt idx="16442">
                  <c:v>5.0142943750016009</c:v>
                </c:pt>
                <c:pt idx="16443">
                  <c:v>5.0138490624992009</c:v>
                </c:pt>
                <c:pt idx="16444">
                  <c:v>5.0134768750016008</c:v>
                </c:pt>
                <c:pt idx="16445">
                  <c:v>5.0131393750016002</c:v>
                </c:pt>
                <c:pt idx="16446">
                  <c:v>5.0131540624992006</c:v>
                </c:pt>
                <c:pt idx="16447">
                  <c:v>5.0136050000000001</c:v>
                </c:pt>
                <c:pt idx="16448">
                  <c:v>5.0139306250016009</c:v>
                </c:pt>
                <c:pt idx="16449">
                  <c:v>5.0144074999999999</c:v>
                </c:pt>
                <c:pt idx="16450">
                  <c:v>5.0147424999999997</c:v>
                </c:pt>
                <c:pt idx="16451">
                  <c:v>5.0152187499999998</c:v>
                </c:pt>
                <c:pt idx="16452">
                  <c:v>5.0155543750016003</c:v>
                </c:pt>
                <c:pt idx="16453">
                  <c:v>5.0160381250016002</c:v>
                </c:pt>
                <c:pt idx="16454">
                  <c:v>5.0165090624992006</c:v>
                </c:pt>
                <c:pt idx="16455">
                  <c:v>5.0165449999999998</c:v>
                </c:pt>
                <c:pt idx="16456">
                  <c:v>5.0169203124992006</c:v>
                </c:pt>
                <c:pt idx="16457">
                  <c:v>5.0173865624992002</c:v>
                </c:pt>
                <c:pt idx="16458">
                  <c:v>5.0177853124992007</c:v>
                </c:pt>
                <c:pt idx="16459">
                  <c:v>5.0182984375007997</c:v>
                </c:pt>
                <c:pt idx="16460">
                  <c:v>5.0186853124992004</c:v>
                </c:pt>
                <c:pt idx="16461">
                  <c:v>5.0188275000000004</c:v>
                </c:pt>
                <c:pt idx="16462">
                  <c:v>5.0184965624992008</c:v>
                </c:pt>
                <c:pt idx="16463">
                  <c:v>5.0187271875007999</c:v>
                </c:pt>
                <c:pt idx="16464">
                  <c:v>5.0182746875007993</c:v>
                </c:pt>
                <c:pt idx="16465">
                  <c:v>5.0178709375007999</c:v>
                </c:pt>
                <c:pt idx="16466">
                  <c:v>5.0175375000000004</c:v>
                </c:pt>
                <c:pt idx="16467">
                  <c:v>5.0171568750016009</c:v>
                </c:pt>
                <c:pt idx="16468">
                  <c:v>5.0168134375007991</c:v>
                </c:pt>
                <c:pt idx="16469">
                  <c:v>5.0163500000000001</c:v>
                </c:pt>
                <c:pt idx="16470">
                  <c:v>5.0157171875007993</c:v>
                </c:pt>
                <c:pt idx="16471">
                  <c:v>5.0153956250016005</c:v>
                </c:pt>
                <c:pt idx="16472">
                  <c:v>5.0149743750016009</c:v>
                </c:pt>
                <c:pt idx="16473">
                  <c:v>5.0146296875007996</c:v>
                </c:pt>
                <c:pt idx="16474">
                  <c:v>5.0141909375007998</c:v>
                </c:pt>
                <c:pt idx="16475">
                  <c:v>5.0137634375007991</c:v>
                </c:pt>
                <c:pt idx="16476">
                  <c:v>5.0132837500000003</c:v>
                </c:pt>
                <c:pt idx="16477">
                  <c:v>5.0128365624992002</c:v>
                </c:pt>
                <c:pt idx="16478">
                  <c:v>5.0124053124992001</c:v>
                </c:pt>
                <c:pt idx="16479">
                  <c:v>5.0119943750016009</c:v>
                </c:pt>
                <c:pt idx="16480">
                  <c:v>5.0115606250016009</c:v>
                </c:pt>
                <c:pt idx="16481">
                  <c:v>5.0110028124992008</c:v>
                </c:pt>
                <c:pt idx="16482">
                  <c:v>5.0106165624992007</c:v>
                </c:pt>
                <c:pt idx="16483">
                  <c:v>5.0105912500000001</c:v>
                </c:pt>
                <c:pt idx="16484">
                  <c:v>5.0109831250016006</c:v>
                </c:pt>
                <c:pt idx="16485">
                  <c:v>5.0106171875007997</c:v>
                </c:pt>
                <c:pt idx="16486">
                  <c:v>5.0102581250016005</c:v>
                </c:pt>
                <c:pt idx="16487">
                  <c:v>5.0098399999999996</c:v>
                </c:pt>
                <c:pt idx="16488">
                  <c:v>5.0094146875007999</c:v>
                </c:pt>
                <c:pt idx="16489">
                  <c:v>5.0090859375007994</c:v>
                </c:pt>
                <c:pt idx="16490">
                  <c:v>5.0094675000000004</c:v>
                </c:pt>
                <c:pt idx="16491">
                  <c:v>5.0097921875007998</c:v>
                </c:pt>
                <c:pt idx="16492">
                  <c:v>5.0101665624992009</c:v>
                </c:pt>
                <c:pt idx="16493">
                  <c:v>5.010573125001601</c:v>
                </c:pt>
                <c:pt idx="16494">
                  <c:v>5.0109581250016006</c:v>
                </c:pt>
                <c:pt idx="16495">
                  <c:v>5.0113381250016005</c:v>
                </c:pt>
                <c:pt idx="16496">
                  <c:v>5.0117171875007998</c:v>
                </c:pt>
                <c:pt idx="16497">
                  <c:v>5.0121734375007998</c:v>
                </c:pt>
                <c:pt idx="16498">
                  <c:v>5.0125168750016007</c:v>
                </c:pt>
                <c:pt idx="16499">
                  <c:v>5.0128540624992004</c:v>
                </c:pt>
                <c:pt idx="16500">
                  <c:v>5.0132231250016002</c:v>
                </c:pt>
                <c:pt idx="16501">
                  <c:v>5.0130653124992008</c:v>
                </c:pt>
                <c:pt idx="16502">
                  <c:v>5.0134550000000004</c:v>
                </c:pt>
                <c:pt idx="16503">
                  <c:v>5.0137912499999997</c:v>
                </c:pt>
                <c:pt idx="16504">
                  <c:v>5.0141850000000003</c:v>
                </c:pt>
                <c:pt idx="16505">
                  <c:v>5.0146031250016003</c:v>
                </c:pt>
                <c:pt idx="16506">
                  <c:v>5.0150825000000001</c:v>
                </c:pt>
                <c:pt idx="16507">
                  <c:v>5.0154453124992004</c:v>
                </c:pt>
                <c:pt idx="16508">
                  <c:v>5.0158515624992006</c:v>
                </c:pt>
                <c:pt idx="16509">
                  <c:v>5.0161940624992001</c:v>
                </c:pt>
                <c:pt idx="16510">
                  <c:v>5.0165243750016009</c:v>
                </c:pt>
                <c:pt idx="16511">
                  <c:v>5.0168456250016007</c:v>
                </c:pt>
                <c:pt idx="16512">
                  <c:v>5.0169790624992006</c:v>
                </c:pt>
                <c:pt idx="16513">
                  <c:v>5.0165768750016007</c:v>
                </c:pt>
                <c:pt idx="16514">
                  <c:v>5.0161181250016007</c:v>
                </c:pt>
                <c:pt idx="16515">
                  <c:v>5.0155762499999996</c:v>
                </c:pt>
                <c:pt idx="16516">
                  <c:v>5.0149156250016009</c:v>
                </c:pt>
                <c:pt idx="16517">
                  <c:v>5.0142350000000002</c:v>
                </c:pt>
                <c:pt idx="16518">
                  <c:v>5.0134962500000002</c:v>
                </c:pt>
                <c:pt idx="16519">
                  <c:v>5.0128615624992001</c:v>
                </c:pt>
                <c:pt idx="16520">
                  <c:v>5.0121731250016008</c:v>
                </c:pt>
                <c:pt idx="16521">
                  <c:v>5.0115990624992008</c:v>
                </c:pt>
                <c:pt idx="16522">
                  <c:v>5.0110299999999999</c:v>
                </c:pt>
                <c:pt idx="16523">
                  <c:v>5.0105849999999998</c:v>
                </c:pt>
                <c:pt idx="16524">
                  <c:v>5.0101765624992005</c:v>
                </c:pt>
                <c:pt idx="16525">
                  <c:v>5.0097562499999997</c:v>
                </c:pt>
                <c:pt idx="16526">
                  <c:v>5.0099265624992002</c:v>
                </c:pt>
                <c:pt idx="16527">
                  <c:v>5.0103012500000004</c:v>
                </c:pt>
                <c:pt idx="16528">
                  <c:v>5.0102646875007997</c:v>
                </c:pt>
                <c:pt idx="16529">
                  <c:v>5.0099184375007999</c:v>
                </c:pt>
                <c:pt idx="16530">
                  <c:v>5.0100312499999999</c:v>
                </c:pt>
                <c:pt idx="16531">
                  <c:v>5.0103675000000001</c:v>
                </c:pt>
                <c:pt idx="16532">
                  <c:v>5.0107549999999996</c:v>
                </c:pt>
                <c:pt idx="16533">
                  <c:v>5.0111412499999997</c:v>
                </c:pt>
                <c:pt idx="16534">
                  <c:v>5.0114990624992002</c:v>
                </c:pt>
                <c:pt idx="16535">
                  <c:v>5.0118884375007999</c:v>
                </c:pt>
                <c:pt idx="16536">
                  <c:v>5.0122762500000002</c:v>
                </c:pt>
                <c:pt idx="16537">
                  <c:v>5.0124559375007998</c:v>
                </c:pt>
                <c:pt idx="16538">
                  <c:v>5.0119759375007993</c:v>
                </c:pt>
                <c:pt idx="16539">
                  <c:v>5.0116121875007993</c:v>
                </c:pt>
                <c:pt idx="16540">
                  <c:v>5.0111440624992003</c:v>
                </c:pt>
                <c:pt idx="16541">
                  <c:v>5.0107068750016008</c:v>
                </c:pt>
                <c:pt idx="16542">
                  <c:v>5.0103184375007999</c:v>
                </c:pt>
                <c:pt idx="16543">
                  <c:v>5.0106656250016002</c:v>
                </c:pt>
                <c:pt idx="16544">
                  <c:v>5.0102824999999998</c:v>
                </c:pt>
                <c:pt idx="16545">
                  <c:v>5.0098993750016003</c:v>
                </c:pt>
                <c:pt idx="16546">
                  <c:v>5.0096674999999999</c:v>
                </c:pt>
                <c:pt idx="16547">
                  <c:v>5.0093059375007991</c:v>
                </c:pt>
                <c:pt idx="16548">
                  <c:v>5.0089153124992007</c:v>
                </c:pt>
                <c:pt idx="16549">
                  <c:v>5.0085821875007994</c:v>
                </c:pt>
                <c:pt idx="16550">
                  <c:v>5.00824625</c:v>
                </c:pt>
                <c:pt idx="16551">
                  <c:v>5.0077956250016005</c:v>
                </c:pt>
                <c:pt idx="16552">
                  <c:v>5.00733125</c:v>
                </c:pt>
                <c:pt idx="16553">
                  <c:v>5.0068218750016005</c:v>
                </c:pt>
                <c:pt idx="16554">
                  <c:v>5.0064746875007993</c:v>
                </c:pt>
                <c:pt idx="16555">
                  <c:v>5.0068106250016005</c:v>
                </c:pt>
                <c:pt idx="16556">
                  <c:v>5.0071784375007997</c:v>
                </c:pt>
                <c:pt idx="16557">
                  <c:v>5.0075731250016009</c:v>
                </c:pt>
                <c:pt idx="16558">
                  <c:v>5.0080565624992008</c:v>
                </c:pt>
                <c:pt idx="16559">
                  <c:v>5.0083903124992002</c:v>
                </c:pt>
                <c:pt idx="16560">
                  <c:v>5.008768125001601</c:v>
                </c:pt>
                <c:pt idx="16561">
                  <c:v>5.0091884375007991</c:v>
                </c:pt>
                <c:pt idx="16562">
                  <c:v>5.0096103124992002</c:v>
                </c:pt>
                <c:pt idx="16563">
                  <c:v>5.0099987500000003</c:v>
                </c:pt>
                <c:pt idx="16564">
                  <c:v>5.0103350000000004</c:v>
                </c:pt>
                <c:pt idx="16565">
                  <c:v>5.0099793750016008</c:v>
                </c:pt>
                <c:pt idx="16566">
                  <c:v>5.0104178124992007</c:v>
                </c:pt>
                <c:pt idx="16567">
                  <c:v>5.0108440624992001</c:v>
                </c:pt>
                <c:pt idx="16568">
                  <c:v>5.0112659375007995</c:v>
                </c:pt>
                <c:pt idx="16569">
                  <c:v>5.0116368750016003</c:v>
                </c:pt>
                <c:pt idx="16570">
                  <c:v>5.0120234375007993</c:v>
                </c:pt>
                <c:pt idx="16571">
                  <c:v>5.0124621875007991</c:v>
                </c:pt>
                <c:pt idx="16572">
                  <c:v>5.01281</c:v>
                </c:pt>
                <c:pt idx="16573">
                  <c:v>5.0131415624992002</c:v>
                </c:pt>
                <c:pt idx="16574">
                  <c:v>5.0134906250016007</c:v>
                </c:pt>
                <c:pt idx="16575">
                  <c:v>5.0133306250016005</c:v>
                </c:pt>
                <c:pt idx="16576">
                  <c:v>5.0133371875007997</c:v>
                </c:pt>
                <c:pt idx="16577">
                  <c:v>5.0133237499999996</c:v>
                </c:pt>
                <c:pt idx="16578">
                  <c:v>5.0130715624992002</c:v>
                </c:pt>
                <c:pt idx="16579">
                  <c:v>5.0126062500000002</c:v>
                </c:pt>
                <c:pt idx="16580">
                  <c:v>5.0119940624992001</c:v>
                </c:pt>
                <c:pt idx="16581">
                  <c:v>5.0115890624992003</c:v>
                </c:pt>
                <c:pt idx="16582">
                  <c:v>5.0110703124992009</c:v>
                </c:pt>
                <c:pt idx="16583">
                  <c:v>5.0105437500000001</c:v>
                </c:pt>
                <c:pt idx="16584">
                  <c:v>5.0099868750016006</c:v>
                </c:pt>
                <c:pt idx="16585">
                  <c:v>5.0094275000000001</c:v>
                </c:pt>
                <c:pt idx="16586">
                  <c:v>5.0087756250016007</c:v>
                </c:pt>
                <c:pt idx="16587">
                  <c:v>5.0081981250016003</c:v>
                </c:pt>
                <c:pt idx="16588">
                  <c:v>5.0075303124992008</c:v>
                </c:pt>
                <c:pt idx="16589">
                  <c:v>5.0069196875007993</c:v>
                </c:pt>
                <c:pt idx="16590">
                  <c:v>5.0062924999999998</c:v>
                </c:pt>
                <c:pt idx="16591">
                  <c:v>5.0057953124992007</c:v>
                </c:pt>
                <c:pt idx="16592">
                  <c:v>5.0053615624992007</c:v>
                </c:pt>
                <c:pt idx="16593">
                  <c:v>5.0049903124992001</c:v>
                </c:pt>
                <c:pt idx="16594">
                  <c:v>5.0044924999999996</c:v>
                </c:pt>
                <c:pt idx="16595">
                  <c:v>5.0041437499999999</c:v>
                </c:pt>
                <c:pt idx="16596">
                  <c:v>5.0037862500000001</c:v>
                </c:pt>
                <c:pt idx="16597">
                  <c:v>5.0031168750016004</c:v>
                </c:pt>
                <c:pt idx="16598">
                  <c:v>5.0027328124992003</c:v>
                </c:pt>
                <c:pt idx="16599">
                  <c:v>5.0022753124992008</c:v>
                </c:pt>
                <c:pt idx="16600">
                  <c:v>5.0018043750016004</c:v>
                </c:pt>
                <c:pt idx="16601">
                  <c:v>5.0013121875007993</c:v>
                </c:pt>
                <c:pt idx="16602">
                  <c:v>5.0008121875007996</c:v>
                </c:pt>
                <c:pt idx="16603">
                  <c:v>5.00045875</c:v>
                </c:pt>
                <c:pt idx="16604">
                  <c:v>5.0001203124992006</c:v>
                </c:pt>
                <c:pt idx="16605">
                  <c:v>4.9994846875007992</c:v>
                </c:pt>
                <c:pt idx="16606">
                  <c:v>4.9989937500000003</c:v>
                </c:pt>
                <c:pt idx="16607">
                  <c:v>4.9986600000000001</c:v>
                </c:pt>
                <c:pt idx="16608">
                  <c:v>4.9990678124992005</c:v>
                </c:pt>
                <c:pt idx="16609">
                  <c:v>4.9994278124992002</c:v>
                </c:pt>
                <c:pt idx="16610">
                  <c:v>4.9998837500000004</c:v>
                </c:pt>
                <c:pt idx="16611">
                  <c:v>5.0002259375007991</c:v>
                </c:pt>
                <c:pt idx="16612">
                  <c:v>5.0005612499999996</c:v>
                </c:pt>
                <c:pt idx="16613">
                  <c:v>5.0008912499999996</c:v>
                </c:pt>
                <c:pt idx="16614">
                  <c:v>5.0012431250016007</c:v>
                </c:pt>
                <c:pt idx="16615">
                  <c:v>5.0016984375007993</c:v>
                </c:pt>
                <c:pt idx="16616">
                  <c:v>5.0020256250016004</c:v>
                </c:pt>
                <c:pt idx="16617">
                  <c:v>5.0023749999999998</c:v>
                </c:pt>
                <c:pt idx="16618">
                  <c:v>5.0027559375007993</c:v>
                </c:pt>
                <c:pt idx="16619">
                  <c:v>5.0031621875007994</c:v>
                </c:pt>
                <c:pt idx="16620">
                  <c:v>5.0036100000000001</c:v>
                </c:pt>
                <c:pt idx="16621">
                  <c:v>5.0039524999999996</c:v>
                </c:pt>
                <c:pt idx="16622">
                  <c:v>5.0043234375007994</c:v>
                </c:pt>
                <c:pt idx="16623">
                  <c:v>5.0046556250016003</c:v>
                </c:pt>
                <c:pt idx="16624">
                  <c:v>5.0050434375007997</c:v>
                </c:pt>
                <c:pt idx="16625">
                  <c:v>5.0054178124992008</c:v>
                </c:pt>
                <c:pt idx="16626">
                  <c:v>5.0057725</c:v>
                </c:pt>
                <c:pt idx="16627">
                  <c:v>5.0061103124992004</c:v>
                </c:pt>
                <c:pt idx="16628">
                  <c:v>5.0064421875007996</c:v>
                </c:pt>
                <c:pt idx="16629">
                  <c:v>5.0067746875007995</c:v>
                </c:pt>
                <c:pt idx="16630">
                  <c:v>5.0071762499999997</c:v>
                </c:pt>
                <c:pt idx="16631">
                  <c:v>5.0073565624992007</c:v>
                </c:pt>
                <c:pt idx="16632">
                  <c:v>5.0075562500000004</c:v>
                </c:pt>
                <c:pt idx="16633">
                  <c:v>5.0071921875007996</c:v>
                </c:pt>
                <c:pt idx="16634">
                  <c:v>5.0068662499999999</c:v>
                </c:pt>
                <c:pt idx="16635">
                  <c:v>5.0065393750016005</c:v>
                </c:pt>
                <c:pt idx="16636">
                  <c:v>5.0062118750016005</c:v>
                </c:pt>
                <c:pt idx="16637">
                  <c:v>5.0057578124992004</c:v>
                </c:pt>
                <c:pt idx="16638">
                  <c:v>5.0052984375007998</c:v>
                </c:pt>
                <c:pt idx="16639">
                  <c:v>5.0049034375007997</c:v>
                </c:pt>
                <c:pt idx="16640">
                  <c:v>5.0048756250016009</c:v>
                </c:pt>
                <c:pt idx="16641">
                  <c:v>5.0052353124992006</c:v>
                </c:pt>
                <c:pt idx="16642">
                  <c:v>5.0047968750016008</c:v>
                </c:pt>
                <c:pt idx="16643">
                  <c:v>5.0042724999999999</c:v>
                </c:pt>
                <c:pt idx="16644">
                  <c:v>5.0037837500000002</c:v>
                </c:pt>
                <c:pt idx="16645">
                  <c:v>5.0033631250016004</c:v>
                </c:pt>
                <c:pt idx="16646">
                  <c:v>5.0029059375007998</c:v>
                </c:pt>
                <c:pt idx="16647">
                  <c:v>5.0025131250016006</c:v>
                </c:pt>
                <c:pt idx="16648">
                  <c:v>5.0029309375007998</c:v>
                </c:pt>
                <c:pt idx="16649">
                  <c:v>5.0032512499999999</c:v>
                </c:pt>
                <c:pt idx="16650">
                  <c:v>5.0036409375007995</c:v>
                </c:pt>
                <c:pt idx="16651">
                  <c:v>5.0040912500000001</c:v>
                </c:pt>
                <c:pt idx="16652">
                  <c:v>5.0044159375007995</c:v>
                </c:pt>
                <c:pt idx="16653">
                  <c:v>5.0048925000000004</c:v>
                </c:pt>
                <c:pt idx="16654">
                  <c:v>5.0052725000000002</c:v>
                </c:pt>
                <c:pt idx="16655">
                  <c:v>5.0056290624992004</c:v>
                </c:pt>
                <c:pt idx="16656">
                  <c:v>5.0058215624992002</c:v>
                </c:pt>
                <c:pt idx="16657">
                  <c:v>5.00604125</c:v>
                </c:pt>
                <c:pt idx="16658">
                  <c:v>5.0064487499999997</c:v>
                </c:pt>
                <c:pt idx="16659">
                  <c:v>5.0068118750016009</c:v>
                </c:pt>
                <c:pt idx="16660">
                  <c:v>5.0071374999999998</c:v>
                </c:pt>
                <c:pt idx="16661">
                  <c:v>5.0066959375007993</c:v>
                </c:pt>
                <c:pt idx="16662">
                  <c:v>5.0063468750016007</c:v>
                </c:pt>
                <c:pt idx="16663">
                  <c:v>5.0059134375007996</c:v>
                </c:pt>
                <c:pt idx="16664">
                  <c:v>5.0055040624992007</c:v>
                </c:pt>
                <c:pt idx="16665">
                  <c:v>5.0050781250016003</c:v>
                </c:pt>
                <c:pt idx="16666">
                  <c:v>5.0045653124992002</c:v>
                </c:pt>
                <c:pt idx="16667">
                  <c:v>5.0041990624992003</c:v>
                </c:pt>
                <c:pt idx="16668">
                  <c:v>5.0035640624992004</c:v>
                </c:pt>
                <c:pt idx="16669">
                  <c:v>5.0032137499999996</c:v>
                </c:pt>
                <c:pt idx="16670">
                  <c:v>5.0027049999999997</c:v>
                </c:pt>
                <c:pt idx="16671">
                  <c:v>5.0021093750016004</c:v>
                </c:pt>
                <c:pt idx="16672">
                  <c:v>5.001753125001601</c:v>
                </c:pt>
                <c:pt idx="16673">
                  <c:v>5.0012443750016002</c:v>
                </c:pt>
                <c:pt idx="16674">
                  <c:v>5.0006881250016004</c:v>
                </c:pt>
                <c:pt idx="16675">
                  <c:v>5.0001759375007993</c:v>
                </c:pt>
                <c:pt idx="16676">
                  <c:v>4.9996653124992001</c:v>
                </c:pt>
                <c:pt idx="16677">
                  <c:v>4.9992134375007993</c:v>
                </c:pt>
                <c:pt idx="16678">
                  <c:v>4.9988678124992001</c:v>
                </c:pt>
                <c:pt idx="16679">
                  <c:v>4.9985218750016003</c:v>
                </c:pt>
                <c:pt idx="16680">
                  <c:v>4.9981809375007993</c:v>
                </c:pt>
                <c:pt idx="16681">
                  <c:v>4.9978584375007991</c:v>
                </c:pt>
                <c:pt idx="16682">
                  <c:v>4.9975346875007993</c:v>
                </c:pt>
                <c:pt idx="16683">
                  <c:v>4.9972075</c:v>
                </c:pt>
                <c:pt idx="16684">
                  <c:v>4.9975528124992001</c:v>
                </c:pt>
                <c:pt idx="16685">
                  <c:v>4.9978784375007992</c:v>
                </c:pt>
                <c:pt idx="16686">
                  <c:v>4.9982834375007998</c:v>
                </c:pt>
                <c:pt idx="16687">
                  <c:v>4.9987312499999996</c:v>
                </c:pt>
                <c:pt idx="16688">
                  <c:v>4.9990625</c:v>
                </c:pt>
                <c:pt idx="16689">
                  <c:v>4.9993909375007997</c:v>
                </c:pt>
                <c:pt idx="16690">
                  <c:v>4.9997253124992005</c:v>
                </c:pt>
                <c:pt idx="16691">
                  <c:v>5.0000665624992005</c:v>
                </c:pt>
                <c:pt idx="16692">
                  <c:v>5.0004509375007995</c:v>
                </c:pt>
                <c:pt idx="16693">
                  <c:v>5.0008953124992006</c:v>
                </c:pt>
                <c:pt idx="16694">
                  <c:v>5.0013571875007994</c:v>
                </c:pt>
                <c:pt idx="16695">
                  <c:v>5.0017468750016008</c:v>
                </c:pt>
                <c:pt idx="16696">
                  <c:v>5.0021643750016009</c:v>
                </c:pt>
                <c:pt idx="16697">
                  <c:v>5.0025525000000002</c:v>
                </c:pt>
                <c:pt idx="16698">
                  <c:v>5.0028806250016009</c:v>
                </c:pt>
                <c:pt idx="16699">
                  <c:v>5.0023971875007991</c:v>
                </c:pt>
                <c:pt idx="16700">
                  <c:v>5.0020184375007997</c:v>
                </c:pt>
                <c:pt idx="16701">
                  <c:v>5.0022284375007997</c:v>
                </c:pt>
                <c:pt idx="16702">
                  <c:v>5.0026656250016002</c:v>
                </c:pt>
                <c:pt idx="16703">
                  <c:v>5.0030756250016006</c:v>
                </c:pt>
                <c:pt idx="16704">
                  <c:v>5.0034131250016003</c:v>
                </c:pt>
                <c:pt idx="16705">
                  <c:v>5.0030903124992001</c:v>
                </c:pt>
                <c:pt idx="16706">
                  <c:v>5.0025950000000003</c:v>
                </c:pt>
                <c:pt idx="16707">
                  <c:v>5.0022693750016005</c:v>
                </c:pt>
                <c:pt idx="16708">
                  <c:v>5.0017325000000001</c:v>
                </c:pt>
                <c:pt idx="16709">
                  <c:v>5.0012449999999999</c:v>
                </c:pt>
                <c:pt idx="16710">
                  <c:v>5.0008521875007999</c:v>
                </c:pt>
                <c:pt idx="16711">
                  <c:v>5.000474375001601</c:v>
                </c:pt>
                <c:pt idx="16712">
                  <c:v>5.000074375001601</c:v>
                </c:pt>
                <c:pt idx="16713">
                  <c:v>4.9995712499999998</c:v>
                </c:pt>
                <c:pt idx="16714">
                  <c:v>4.9991156250016004</c:v>
                </c:pt>
                <c:pt idx="16715">
                  <c:v>4.9987034375007999</c:v>
                </c:pt>
                <c:pt idx="16716">
                  <c:v>4.9983028124992002</c:v>
                </c:pt>
                <c:pt idx="16717">
                  <c:v>4.9979725000000004</c:v>
                </c:pt>
                <c:pt idx="16718">
                  <c:v>4.9976068750016003</c:v>
                </c:pt>
                <c:pt idx="16719">
                  <c:v>4.9972259375007999</c:v>
                </c:pt>
                <c:pt idx="16720">
                  <c:v>4.9968134375007995</c:v>
                </c:pt>
                <c:pt idx="16721">
                  <c:v>4.9966993750016009</c:v>
                </c:pt>
                <c:pt idx="16722">
                  <c:v>4.9970962500000002</c:v>
                </c:pt>
                <c:pt idx="16723">
                  <c:v>4.9974993750016008</c:v>
                </c:pt>
                <c:pt idx="16724">
                  <c:v>4.9978678124992006</c:v>
                </c:pt>
                <c:pt idx="16725">
                  <c:v>4.9981978124992006</c:v>
                </c:pt>
                <c:pt idx="16726">
                  <c:v>4.9985296875007998</c:v>
                </c:pt>
                <c:pt idx="16727">
                  <c:v>4.9988534375007996</c:v>
                </c:pt>
                <c:pt idx="16728">
                  <c:v>4.99918</c:v>
                </c:pt>
                <c:pt idx="16729">
                  <c:v>4.9996621875007996</c:v>
                </c:pt>
                <c:pt idx="16730">
                  <c:v>5.0000171875007995</c:v>
                </c:pt>
                <c:pt idx="16731">
                  <c:v>5.0003993750016003</c:v>
                </c:pt>
                <c:pt idx="16732">
                  <c:v>5.0008021875007991</c:v>
                </c:pt>
                <c:pt idx="16733">
                  <c:v>5.0011965624992003</c:v>
                </c:pt>
                <c:pt idx="16734">
                  <c:v>5.0015528124992006</c:v>
                </c:pt>
                <c:pt idx="16735">
                  <c:v>5.0019024999999999</c:v>
                </c:pt>
                <c:pt idx="16736">
                  <c:v>5.0023515624992001</c:v>
                </c:pt>
                <c:pt idx="16737">
                  <c:v>5.0027109375007992</c:v>
                </c:pt>
                <c:pt idx="16738">
                  <c:v>5.0030584375007994</c:v>
                </c:pt>
                <c:pt idx="16739">
                  <c:v>5.0034393750016006</c:v>
                </c:pt>
                <c:pt idx="16740">
                  <c:v>5.0037743750016004</c:v>
                </c:pt>
                <c:pt idx="16741">
                  <c:v>5.004145625001601</c:v>
                </c:pt>
                <c:pt idx="16742">
                  <c:v>5.0042462499999996</c:v>
                </c:pt>
                <c:pt idx="16743">
                  <c:v>5.0038431250016009</c:v>
                </c:pt>
                <c:pt idx="16744">
                  <c:v>5.0034984375007996</c:v>
                </c:pt>
                <c:pt idx="16745">
                  <c:v>5.0030046875007992</c:v>
                </c:pt>
                <c:pt idx="16746">
                  <c:v>5.0026434375007991</c:v>
                </c:pt>
                <c:pt idx="16747">
                  <c:v>5.0023200000000001</c:v>
                </c:pt>
                <c:pt idx="16748">
                  <c:v>5.0020587499999998</c:v>
                </c:pt>
                <c:pt idx="16749">
                  <c:v>5.0015999999999998</c:v>
                </c:pt>
                <c:pt idx="16750">
                  <c:v>5.0011190624992006</c:v>
                </c:pt>
                <c:pt idx="16751">
                  <c:v>5.0004878124992009</c:v>
                </c:pt>
                <c:pt idx="16752">
                  <c:v>5.0001387499999996</c:v>
                </c:pt>
                <c:pt idx="16753">
                  <c:v>4.9997290624992008</c:v>
                </c:pt>
                <c:pt idx="16754">
                  <c:v>4.9992056250016006</c:v>
                </c:pt>
                <c:pt idx="16755">
                  <c:v>4.9987287499999997</c:v>
                </c:pt>
                <c:pt idx="16756">
                  <c:v>4.9981909375007998</c:v>
                </c:pt>
                <c:pt idx="16757">
                  <c:v>4.9977090624992009</c:v>
                </c:pt>
                <c:pt idx="16758">
                  <c:v>4.9973065624992001</c:v>
                </c:pt>
                <c:pt idx="16759">
                  <c:v>4.9968112500000004</c:v>
                </c:pt>
                <c:pt idx="16760">
                  <c:v>4.9964399999999998</c:v>
                </c:pt>
                <c:pt idx="16761">
                  <c:v>4.9960471875007997</c:v>
                </c:pt>
                <c:pt idx="16762">
                  <c:v>4.9955718750016009</c:v>
                </c:pt>
                <c:pt idx="16763">
                  <c:v>4.9951803124992002</c:v>
                </c:pt>
                <c:pt idx="16764">
                  <c:v>4.9946143750016008</c:v>
                </c:pt>
                <c:pt idx="16765">
                  <c:v>4.9940903124992007</c:v>
                </c:pt>
                <c:pt idx="16766">
                  <c:v>4.9937006250016003</c:v>
                </c:pt>
                <c:pt idx="16767">
                  <c:v>4.9933771875007995</c:v>
                </c:pt>
                <c:pt idx="16768">
                  <c:v>4.9936853124992009</c:v>
                </c:pt>
                <c:pt idx="16769">
                  <c:v>4.9940540624992007</c:v>
                </c:pt>
                <c:pt idx="16770">
                  <c:v>4.9944221875007999</c:v>
                </c:pt>
                <c:pt idx="16771">
                  <c:v>4.9948140624992003</c:v>
                </c:pt>
                <c:pt idx="16772">
                  <c:v>4.9951609375007999</c:v>
                </c:pt>
                <c:pt idx="16773">
                  <c:v>4.9952256250016003</c:v>
                </c:pt>
                <c:pt idx="16774">
                  <c:v>4.9956174999999998</c:v>
                </c:pt>
                <c:pt idx="16775">
                  <c:v>4.9959528124992003</c:v>
                </c:pt>
                <c:pt idx="16776">
                  <c:v>4.9962843750016006</c:v>
                </c:pt>
                <c:pt idx="16777">
                  <c:v>4.9966662499999996</c:v>
                </c:pt>
                <c:pt idx="16778">
                  <c:v>4.9970106250016002</c:v>
                </c:pt>
                <c:pt idx="16779">
                  <c:v>4.9973746875007992</c:v>
                </c:pt>
                <c:pt idx="16780">
                  <c:v>4.9977206250016009</c:v>
                </c:pt>
                <c:pt idx="16781">
                  <c:v>4.9980893750016007</c:v>
                </c:pt>
                <c:pt idx="16782">
                  <c:v>4.998475</c:v>
                </c:pt>
                <c:pt idx="16783">
                  <c:v>4.9987821875007992</c:v>
                </c:pt>
                <c:pt idx="16784">
                  <c:v>4.9991337500000004</c:v>
                </c:pt>
                <c:pt idx="16785">
                  <c:v>4.9995225000000003</c:v>
                </c:pt>
                <c:pt idx="16786">
                  <c:v>4.9994206250016004</c:v>
                </c:pt>
                <c:pt idx="16787">
                  <c:v>4.9990934375007994</c:v>
                </c:pt>
                <c:pt idx="16788">
                  <c:v>4.9986259375007993</c:v>
                </c:pt>
                <c:pt idx="16789">
                  <c:v>4.9981293750016009</c:v>
                </c:pt>
                <c:pt idx="16790">
                  <c:v>4.9976209375007992</c:v>
                </c:pt>
                <c:pt idx="16791">
                  <c:v>4.9971484375007993</c:v>
                </c:pt>
                <c:pt idx="16792">
                  <c:v>4.9965771875007992</c:v>
                </c:pt>
                <c:pt idx="16793">
                  <c:v>4.9959387499999997</c:v>
                </c:pt>
                <c:pt idx="16794">
                  <c:v>4.9955656250016007</c:v>
                </c:pt>
                <c:pt idx="16795">
                  <c:v>4.9951956250016005</c:v>
                </c:pt>
                <c:pt idx="16796">
                  <c:v>4.9948699999999997</c:v>
                </c:pt>
                <c:pt idx="16797">
                  <c:v>4.9945012499999999</c:v>
                </c:pt>
                <c:pt idx="16798">
                  <c:v>4.9937721875007997</c:v>
                </c:pt>
                <c:pt idx="16799">
                  <c:v>4.9934087500000004</c:v>
                </c:pt>
                <c:pt idx="16800">
                  <c:v>4.9930725000000002</c:v>
                </c:pt>
                <c:pt idx="16801">
                  <c:v>4.9927450000000002</c:v>
                </c:pt>
                <c:pt idx="16802">
                  <c:v>4.9922240624992007</c:v>
                </c:pt>
                <c:pt idx="16803">
                  <c:v>4.9917253124992005</c:v>
                </c:pt>
                <c:pt idx="16804">
                  <c:v>4.9913600000000002</c:v>
                </c:pt>
                <c:pt idx="16805">
                  <c:v>4.9910075000000003</c:v>
                </c:pt>
                <c:pt idx="16806">
                  <c:v>4.9913625000000001</c:v>
                </c:pt>
                <c:pt idx="16807">
                  <c:v>4.9916984375007996</c:v>
                </c:pt>
                <c:pt idx="16808">
                  <c:v>4.9920934375007997</c:v>
                </c:pt>
                <c:pt idx="16809">
                  <c:v>4.9924962500000003</c:v>
                </c:pt>
                <c:pt idx="16810">
                  <c:v>4.9928384375007999</c:v>
                </c:pt>
                <c:pt idx="16811">
                  <c:v>4.9932437500000004</c:v>
                </c:pt>
                <c:pt idx="16812">
                  <c:v>4.9937256250016002</c:v>
                </c:pt>
                <c:pt idx="16813">
                  <c:v>4.9938015624992005</c:v>
                </c:pt>
                <c:pt idx="16814">
                  <c:v>4.9941562499999996</c:v>
                </c:pt>
                <c:pt idx="16815">
                  <c:v>4.9944965624992008</c:v>
                </c:pt>
                <c:pt idx="16816">
                  <c:v>4.9948325000000002</c:v>
                </c:pt>
                <c:pt idx="16817">
                  <c:v>4.9952071875007995</c:v>
                </c:pt>
                <c:pt idx="16818">
                  <c:v>4.9956128124992007</c:v>
                </c:pt>
                <c:pt idx="16819">
                  <c:v>4.9960899999999997</c:v>
                </c:pt>
                <c:pt idx="16820">
                  <c:v>4.9964521875007994</c:v>
                </c:pt>
                <c:pt idx="16821">
                  <c:v>4.9960899999999997</c:v>
                </c:pt>
                <c:pt idx="16822">
                  <c:v>4.9957637500000001</c:v>
                </c:pt>
                <c:pt idx="16823">
                  <c:v>4.995921875001601</c:v>
                </c:pt>
                <c:pt idx="16824">
                  <c:v>4.9962487500000003</c:v>
                </c:pt>
                <c:pt idx="16825">
                  <c:v>4.9966803124992003</c:v>
                </c:pt>
                <c:pt idx="16826">
                  <c:v>4.9970924999999999</c:v>
                </c:pt>
                <c:pt idx="16827">
                  <c:v>4.9974421875007993</c:v>
                </c:pt>
                <c:pt idx="16828">
                  <c:v>4.9978175</c:v>
                </c:pt>
                <c:pt idx="16829">
                  <c:v>4.9982256250016004</c:v>
                </c:pt>
                <c:pt idx="16830">
                  <c:v>4.998549375001601</c:v>
                </c:pt>
                <c:pt idx="16831">
                  <c:v>4.9988734375007997</c:v>
                </c:pt>
                <c:pt idx="16832">
                  <c:v>4.9992109375007994</c:v>
                </c:pt>
                <c:pt idx="16833">
                  <c:v>4.998879375001601</c:v>
                </c:pt>
                <c:pt idx="16834">
                  <c:v>4.9985231250016007</c:v>
                </c:pt>
                <c:pt idx="16835">
                  <c:v>4.9981799999999996</c:v>
                </c:pt>
                <c:pt idx="16836">
                  <c:v>4.9974640624992004</c:v>
                </c:pt>
                <c:pt idx="16837">
                  <c:v>4.9970768750016008</c:v>
                </c:pt>
                <c:pt idx="16838">
                  <c:v>4.9967421875007991</c:v>
                </c:pt>
                <c:pt idx="16839">
                  <c:v>4.9963699999999998</c:v>
                </c:pt>
                <c:pt idx="16840">
                  <c:v>4.9959843750016004</c:v>
                </c:pt>
                <c:pt idx="16841">
                  <c:v>4.9955968750016009</c:v>
                </c:pt>
                <c:pt idx="16842">
                  <c:v>4.9952103124992009</c:v>
                </c:pt>
                <c:pt idx="16843">
                  <c:v>4.9947484375007996</c:v>
                </c:pt>
                <c:pt idx="16844">
                  <c:v>4.9942656250016002</c:v>
                </c:pt>
                <c:pt idx="16845">
                  <c:v>4.9939053124992006</c:v>
                </c:pt>
                <c:pt idx="16846">
                  <c:v>4.9934790624992003</c:v>
                </c:pt>
                <c:pt idx="16847">
                  <c:v>4.9930893750016008</c:v>
                </c:pt>
                <c:pt idx="16848">
                  <c:v>4.9927346875007999</c:v>
                </c:pt>
                <c:pt idx="16849">
                  <c:v>4.9923446875007995</c:v>
                </c:pt>
                <c:pt idx="16850">
                  <c:v>4.992121875001601</c:v>
                </c:pt>
                <c:pt idx="16851">
                  <c:v>4.9925462500000002</c:v>
                </c:pt>
                <c:pt idx="16852">
                  <c:v>4.9928846875007995</c:v>
                </c:pt>
                <c:pt idx="16853">
                  <c:v>4.9932746875007998</c:v>
                </c:pt>
                <c:pt idx="16854">
                  <c:v>4.9936781250016002</c:v>
                </c:pt>
                <c:pt idx="16855">
                  <c:v>4.9940321875007996</c:v>
                </c:pt>
                <c:pt idx="16856">
                  <c:v>4.9943665624992004</c:v>
                </c:pt>
                <c:pt idx="16857">
                  <c:v>4.9946040624992003</c:v>
                </c:pt>
                <c:pt idx="16858">
                  <c:v>4.9949340624992002</c:v>
                </c:pt>
                <c:pt idx="16859">
                  <c:v>4.9952949999999996</c:v>
                </c:pt>
                <c:pt idx="16860">
                  <c:v>4.9956899999999997</c:v>
                </c:pt>
                <c:pt idx="16861">
                  <c:v>4.9960528124992001</c:v>
                </c:pt>
                <c:pt idx="16862">
                  <c:v>4.9955971875007998</c:v>
                </c:pt>
                <c:pt idx="16863">
                  <c:v>4.9950212499999997</c:v>
                </c:pt>
                <c:pt idx="16864">
                  <c:v>4.9946993750016002</c:v>
                </c:pt>
                <c:pt idx="16865">
                  <c:v>4.9943565624992008</c:v>
                </c:pt>
                <c:pt idx="16866">
                  <c:v>4.994033125001601</c:v>
                </c:pt>
                <c:pt idx="16867">
                  <c:v>4.9934637500000001</c:v>
                </c:pt>
                <c:pt idx="16868">
                  <c:v>4.9929946875007998</c:v>
                </c:pt>
                <c:pt idx="16869">
                  <c:v>4.9926381250016005</c:v>
                </c:pt>
                <c:pt idx="16870">
                  <c:v>4.9929646875007991</c:v>
                </c:pt>
                <c:pt idx="16871">
                  <c:v>4.9933224999999997</c:v>
                </c:pt>
                <c:pt idx="16872">
                  <c:v>4.9932515624992009</c:v>
                </c:pt>
                <c:pt idx="16873">
                  <c:v>4.9927925000000002</c:v>
                </c:pt>
                <c:pt idx="16874">
                  <c:v>4.99231625</c:v>
                </c:pt>
                <c:pt idx="16875">
                  <c:v>4.9916999999999998</c:v>
                </c:pt>
                <c:pt idx="16876">
                  <c:v>4.9912568750016009</c:v>
                </c:pt>
                <c:pt idx="16877">
                  <c:v>4.9907206250016003</c:v>
                </c:pt>
                <c:pt idx="16878">
                  <c:v>4.9901837499999999</c:v>
                </c:pt>
                <c:pt idx="16879">
                  <c:v>4.9896406250016003</c:v>
                </c:pt>
                <c:pt idx="16880">
                  <c:v>4.9891181250016006</c:v>
                </c:pt>
                <c:pt idx="16881">
                  <c:v>4.9886121875007996</c:v>
                </c:pt>
                <c:pt idx="16882">
                  <c:v>4.9881778124992007</c:v>
                </c:pt>
                <c:pt idx="16883">
                  <c:v>4.9877806250016006</c:v>
                </c:pt>
                <c:pt idx="16884">
                  <c:v>4.9873518750016004</c:v>
                </c:pt>
                <c:pt idx="16885">
                  <c:v>4.9868834375007998</c:v>
                </c:pt>
                <c:pt idx="16886">
                  <c:v>4.986561875001601</c:v>
                </c:pt>
                <c:pt idx="16887">
                  <c:v>4.9861084375007998</c:v>
                </c:pt>
                <c:pt idx="16888">
                  <c:v>4.9863515624992001</c:v>
                </c:pt>
                <c:pt idx="16889">
                  <c:v>4.9867465624992002</c:v>
                </c:pt>
                <c:pt idx="16890">
                  <c:v>4.9866956250016008</c:v>
                </c:pt>
                <c:pt idx="16891">
                  <c:v>4.9870603124992003</c:v>
                </c:pt>
                <c:pt idx="16892">
                  <c:v>4.9873950000000002</c:v>
                </c:pt>
                <c:pt idx="16893">
                  <c:v>4.9877987499999996</c:v>
                </c:pt>
                <c:pt idx="16894">
                  <c:v>4.9882253124992006</c:v>
                </c:pt>
                <c:pt idx="16895">
                  <c:v>4.9885518750016002</c:v>
                </c:pt>
                <c:pt idx="16896">
                  <c:v>4.9888990624992005</c:v>
                </c:pt>
                <c:pt idx="16897">
                  <c:v>4.9893900000000002</c:v>
                </c:pt>
                <c:pt idx="16898">
                  <c:v>4.9897653124992001</c:v>
                </c:pt>
                <c:pt idx="16899">
                  <c:v>4.9901362499999999</c:v>
                </c:pt>
                <c:pt idx="16900">
                  <c:v>4.9904856250016003</c:v>
                </c:pt>
                <c:pt idx="16901">
                  <c:v>4.9909159375007999</c:v>
                </c:pt>
                <c:pt idx="16902">
                  <c:v>4.9913187499999996</c:v>
                </c:pt>
                <c:pt idx="16903">
                  <c:v>4.9916412499999998</c:v>
                </c:pt>
                <c:pt idx="16904">
                  <c:v>4.9921224999999998</c:v>
                </c:pt>
                <c:pt idx="16905">
                  <c:v>4.9924971875007991</c:v>
                </c:pt>
                <c:pt idx="16906">
                  <c:v>4.9928531250016004</c:v>
                </c:pt>
                <c:pt idx="16907">
                  <c:v>4.9931915624992005</c:v>
                </c:pt>
                <c:pt idx="16908">
                  <c:v>4.9935937499999996</c:v>
                </c:pt>
                <c:pt idx="16909">
                  <c:v>4.9940487500000001</c:v>
                </c:pt>
                <c:pt idx="16910">
                  <c:v>4.9944371875007993</c:v>
                </c:pt>
                <c:pt idx="16911">
                  <c:v>4.99442875</c:v>
                </c:pt>
                <c:pt idx="16912">
                  <c:v>4.9942953124992009</c:v>
                </c:pt>
                <c:pt idx="16913">
                  <c:v>4.9938096875007991</c:v>
                </c:pt>
                <c:pt idx="16914">
                  <c:v>4.9934399999999997</c:v>
                </c:pt>
                <c:pt idx="16915">
                  <c:v>4.9929496875007997</c:v>
                </c:pt>
                <c:pt idx="16916">
                  <c:v>4.9925193750016001</c:v>
                </c:pt>
                <c:pt idx="16917">
                  <c:v>4.9920818750016007</c:v>
                </c:pt>
                <c:pt idx="16918">
                  <c:v>4.9914924999999997</c:v>
                </c:pt>
                <c:pt idx="16919">
                  <c:v>4.9911181250016003</c:v>
                </c:pt>
                <c:pt idx="16920">
                  <c:v>4.9907581250016007</c:v>
                </c:pt>
                <c:pt idx="16921">
                  <c:v>4.9900609375007994</c:v>
                </c:pt>
                <c:pt idx="16922">
                  <c:v>4.9896621875007998</c:v>
                </c:pt>
                <c:pt idx="16923">
                  <c:v>4.9892803124992007</c:v>
                </c:pt>
                <c:pt idx="16924">
                  <c:v>4.9888471875007996</c:v>
                </c:pt>
                <c:pt idx="16925">
                  <c:v>4.9885128124992004</c:v>
                </c:pt>
                <c:pt idx="16926">
                  <c:v>4.98816375</c:v>
                </c:pt>
                <c:pt idx="16927">
                  <c:v>4.9875931250016006</c:v>
                </c:pt>
                <c:pt idx="16928">
                  <c:v>4.9870950000000001</c:v>
                </c:pt>
                <c:pt idx="16929">
                  <c:v>4.9866809375007994</c:v>
                </c:pt>
                <c:pt idx="16930">
                  <c:v>4.9863490624992002</c:v>
                </c:pt>
                <c:pt idx="16931">
                  <c:v>4.9865409375007994</c:v>
                </c:pt>
                <c:pt idx="16932">
                  <c:v>4.9869709375007991</c:v>
                </c:pt>
                <c:pt idx="16933">
                  <c:v>4.9872087499999997</c:v>
                </c:pt>
                <c:pt idx="16934">
                  <c:v>4.9875878124992008</c:v>
                </c:pt>
                <c:pt idx="16935">
                  <c:v>4.9879199999999999</c:v>
                </c:pt>
                <c:pt idx="16936">
                  <c:v>4.98832875</c:v>
                </c:pt>
                <c:pt idx="16937">
                  <c:v>4.9886774999999997</c:v>
                </c:pt>
                <c:pt idx="16938">
                  <c:v>4.9890746875007999</c:v>
                </c:pt>
                <c:pt idx="16939">
                  <c:v>4.9894671875007992</c:v>
                </c:pt>
                <c:pt idx="16940">
                  <c:v>4.9898084375007992</c:v>
                </c:pt>
                <c:pt idx="16941">
                  <c:v>4.9901484375007996</c:v>
                </c:pt>
                <c:pt idx="16942">
                  <c:v>4.9904746875007993</c:v>
                </c:pt>
                <c:pt idx="16943">
                  <c:v>4.9908331250016005</c:v>
                </c:pt>
                <c:pt idx="16944">
                  <c:v>4.9912759375007996</c:v>
                </c:pt>
                <c:pt idx="16945">
                  <c:v>4.9916421875007995</c:v>
                </c:pt>
                <c:pt idx="16946">
                  <c:v>4.9920131250016002</c:v>
                </c:pt>
                <c:pt idx="16947">
                  <c:v>4.9923531250016007</c:v>
                </c:pt>
                <c:pt idx="16948">
                  <c:v>4.9920093750016008</c:v>
                </c:pt>
                <c:pt idx="16949">
                  <c:v>4.9915821875007991</c:v>
                </c:pt>
                <c:pt idx="16950">
                  <c:v>4.9910759375007991</c:v>
                </c:pt>
                <c:pt idx="16951">
                  <c:v>4.9907056250016009</c:v>
                </c:pt>
                <c:pt idx="16952">
                  <c:v>4.9903834375007996</c:v>
                </c:pt>
                <c:pt idx="16953">
                  <c:v>4.9900065624992003</c:v>
                </c:pt>
                <c:pt idx="16954">
                  <c:v>4.9894165624992004</c:v>
                </c:pt>
                <c:pt idx="16955">
                  <c:v>4.9890506250016005</c:v>
                </c:pt>
                <c:pt idx="16956">
                  <c:v>4.9886168750016004</c:v>
                </c:pt>
                <c:pt idx="16957">
                  <c:v>4.9882309375007994</c:v>
                </c:pt>
                <c:pt idx="16958">
                  <c:v>4.9878718750016002</c:v>
                </c:pt>
                <c:pt idx="16959">
                  <c:v>4.9873171875007998</c:v>
                </c:pt>
                <c:pt idx="16960">
                  <c:v>4.9868290624992007</c:v>
                </c:pt>
                <c:pt idx="16961">
                  <c:v>4.9863893750016004</c:v>
                </c:pt>
                <c:pt idx="16962">
                  <c:v>4.9860190624992002</c:v>
                </c:pt>
                <c:pt idx="16963">
                  <c:v>4.9856453124992006</c:v>
                </c:pt>
                <c:pt idx="16964">
                  <c:v>4.9859456250016008</c:v>
                </c:pt>
                <c:pt idx="16965">
                  <c:v>4.9863312500000001</c:v>
                </c:pt>
                <c:pt idx="16966">
                  <c:v>4.9866568750016009</c:v>
                </c:pt>
                <c:pt idx="16967">
                  <c:v>4.9870171875007996</c:v>
                </c:pt>
                <c:pt idx="16968">
                  <c:v>4.9873928124992002</c:v>
                </c:pt>
                <c:pt idx="16969">
                  <c:v>4.9878078124992005</c:v>
                </c:pt>
                <c:pt idx="16970">
                  <c:v>4.9882753124992005</c:v>
                </c:pt>
                <c:pt idx="16971">
                  <c:v>4.9887100000000002</c:v>
                </c:pt>
                <c:pt idx="16972">
                  <c:v>4.9890524999999997</c:v>
                </c:pt>
                <c:pt idx="16973">
                  <c:v>4.9894912500000004</c:v>
                </c:pt>
                <c:pt idx="16974">
                  <c:v>4.9898999999999996</c:v>
                </c:pt>
                <c:pt idx="16975">
                  <c:v>4.9902656250016006</c:v>
                </c:pt>
                <c:pt idx="16976">
                  <c:v>4.9906468750016009</c:v>
                </c:pt>
                <c:pt idx="16977">
                  <c:v>4.9910706250016004</c:v>
                </c:pt>
                <c:pt idx="16978">
                  <c:v>4.9914896875007999</c:v>
                </c:pt>
                <c:pt idx="16979">
                  <c:v>4.9919281250016008</c:v>
                </c:pt>
                <c:pt idx="16980">
                  <c:v>4.9922590624992003</c:v>
                </c:pt>
                <c:pt idx="16981">
                  <c:v>4.9926518750016005</c:v>
                </c:pt>
                <c:pt idx="16982">
                  <c:v>4.9930071875007993</c:v>
                </c:pt>
                <c:pt idx="16983">
                  <c:v>4.99261</c:v>
                </c:pt>
                <c:pt idx="16984">
                  <c:v>4.9922025000000003</c:v>
                </c:pt>
                <c:pt idx="16985">
                  <c:v>4.9918050000000003</c:v>
                </c:pt>
                <c:pt idx="16986">
                  <c:v>4.9914709375007993</c:v>
                </c:pt>
                <c:pt idx="16987">
                  <c:v>4.9918484375007992</c:v>
                </c:pt>
                <c:pt idx="16988">
                  <c:v>4.9921984375007993</c:v>
                </c:pt>
                <c:pt idx="16989">
                  <c:v>4.9918431250016004</c:v>
                </c:pt>
                <c:pt idx="16990">
                  <c:v>4.9913928124992006</c:v>
                </c:pt>
                <c:pt idx="16991">
                  <c:v>4.9908462499999997</c:v>
                </c:pt>
                <c:pt idx="16992">
                  <c:v>4.99048625</c:v>
                </c:pt>
                <c:pt idx="16993">
                  <c:v>4.9900725000000001</c:v>
                </c:pt>
                <c:pt idx="16994">
                  <c:v>4.9896053124992008</c:v>
                </c:pt>
                <c:pt idx="16995">
                  <c:v>4.9891746875007996</c:v>
                </c:pt>
                <c:pt idx="16996">
                  <c:v>4.9887312499999998</c:v>
                </c:pt>
                <c:pt idx="16997">
                  <c:v>4.9882212499999996</c:v>
                </c:pt>
                <c:pt idx="16998">
                  <c:v>4.9877087500000004</c:v>
                </c:pt>
                <c:pt idx="16999">
                  <c:v>4.9871709375007995</c:v>
                </c:pt>
                <c:pt idx="17000">
                  <c:v>4.9866321875007991</c:v>
                </c:pt>
                <c:pt idx="17001">
                  <c:v>4.9861374999999999</c:v>
                </c:pt>
                <c:pt idx="17002">
                  <c:v>4.9856609375007999</c:v>
                </c:pt>
                <c:pt idx="17003">
                  <c:v>4.9852325000000004</c:v>
                </c:pt>
                <c:pt idx="17004">
                  <c:v>4.9848521875007998</c:v>
                </c:pt>
                <c:pt idx="17005">
                  <c:v>4.9845003124992004</c:v>
                </c:pt>
                <c:pt idx="17006">
                  <c:v>4.9841240624992009</c:v>
                </c:pt>
                <c:pt idx="17007">
                  <c:v>4.9838003124992003</c:v>
                </c:pt>
                <c:pt idx="17008">
                  <c:v>4.9833506250016004</c:v>
                </c:pt>
                <c:pt idx="17009">
                  <c:v>4.9830134375007997</c:v>
                </c:pt>
                <c:pt idx="17010">
                  <c:v>4.9826581250016009</c:v>
                </c:pt>
                <c:pt idx="17011">
                  <c:v>4.9823000000000004</c:v>
                </c:pt>
                <c:pt idx="17012">
                  <c:v>4.9819053124992001</c:v>
                </c:pt>
                <c:pt idx="17013">
                  <c:v>4.9815768750016005</c:v>
                </c:pt>
                <c:pt idx="17014">
                  <c:v>4.9817790624992009</c:v>
                </c:pt>
                <c:pt idx="17015">
                  <c:v>4.9821628124992001</c:v>
                </c:pt>
                <c:pt idx="17016">
                  <c:v>4.9825171875007994</c:v>
                </c:pt>
                <c:pt idx="17017">
                  <c:v>4.9828462499999997</c:v>
                </c:pt>
                <c:pt idx="17018">
                  <c:v>4.9831971875007994</c:v>
                </c:pt>
                <c:pt idx="17019">
                  <c:v>4.98367</c:v>
                </c:pt>
                <c:pt idx="17020">
                  <c:v>4.9832646875007995</c:v>
                </c:pt>
                <c:pt idx="17021">
                  <c:v>4.9828740624992003</c:v>
                </c:pt>
                <c:pt idx="17022">
                  <c:v>4.9824246875007994</c:v>
                </c:pt>
                <c:pt idx="17023">
                  <c:v>4.9820303124992007</c:v>
                </c:pt>
                <c:pt idx="17024">
                  <c:v>4.9816671875007996</c:v>
                </c:pt>
                <c:pt idx="17025">
                  <c:v>4.9821021875007991</c:v>
                </c:pt>
                <c:pt idx="17026">
                  <c:v>4.9824896875007996</c:v>
                </c:pt>
                <c:pt idx="17027">
                  <c:v>4.9828828124992004</c:v>
                </c:pt>
                <c:pt idx="17028">
                  <c:v>4.9832228124992008</c:v>
                </c:pt>
                <c:pt idx="17029">
                  <c:v>4.9836668750016004</c:v>
                </c:pt>
                <c:pt idx="17030">
                  <c:v>4.9840184375007999</c:v>
                </c:pt>
                <c:pt idx="17031">
                  <c:v>4.9840606250016002</c:v>
                </c:pt>
                <c:pt idx="17032">
                  <c:v>4.9844099999999996</c:v>
                </c:pt>
                <c:pt idx="17033">
                  <c:v>4.9848353124992002</c:v>
                </c:pt>
                <c:pt idx="17034">
                  <c:v>4.9852024999999998</c:v>
                </c:pt>
                <c:pt idx="17035">
                  <c:v>4.9853781250016009</c:v>
                </c:pt>
                <c:pt idx="17036">
                  <c:v>4.9849456250016004</c:v>
                </c:pt>
                <c:pt idx="17037">
                  <c:v>4.9845024999999996</c:v>
                </c:pt>
                <c:pt idx="17038">
                  <c:v>4.9839346875007999</c:v>
                </c:pt>
                <c:pt idx="17039">
                  <c:v>4.9834174999999998</c:v>
                </c:pt>
                <c:pt idx="17040">
                  <c:v>4.9829150000000002</c:v>
                </c:pt>
                <c:pt idx="17041">
                  <c:v>4.9825359375007992</c:v>
                </c:pt>
                <c:pt idx="17042">
                  <c:v>4.9821540624992009</c:v>
                </c:pt>
                <c:pt idx="17043">
                  <c:v>4.9817074999999997</c:v>
                </c:pt>
                <c:pt idx="17044">
                  <c:v>4.9813184375007991</c:v>
                </c:pt>
                <c:pt idx="17045">
                  <c:v>4.9818015624992009</c:v>
                </c:pt>
                <c:pt idx="17046">
                  <c:v>4.982221875001601</c:v>
                </c:pt>
                <c:pt idx="17047">
                  <c:v>4.9825871875007994</c:v>
                </c:pt>
                <c:pt idx="17048">
                  <c:v>4.9826428124992006</c:v>
                </c:pt>
                <c:pt idx="17049">
                  <c:v>4.9823159375007995</c:v>
                </c:pt>
                <c:pt idx="17050">
                  <c:v>4.9824465624992005</c:v>
                </c:pt>
                <c:pt idx="17051">
                  <c:v>4.9828396875007996</c:v>
                </c:pt>
                <c:pt idx="17052">
                  <c:v>4.9831968750016005</c:v>
                </c:pt>
                <c:pt idx="17053">
                  <c:v>4.9835837500000002</c:v>
                </c:pt>
                <c:pt idx="17054">
                  <c:v>4.9839599999999997</c:v>
                </c:pt>
                <c:pt idx="17055">
                  <c:v>4.9843475000000002</c:v>
                </c:pt>
                <c:pt idx="17056">
                  <c:v>4.9847137500000001</c:v>
                </c:pt>
                <c:pt idx="17057">
                  <c:v>4.9852375000000002</c:v>
                </c:pt>
                <c:pt idx="17058">
                  <c:v>4.9856646875007993</c:v>
                </c:pt>
                <c:pt idx="17059">
                  <c:v>4.9860896875007992</c:v>
                </c:pt>
                <c:pt idx="17060">
                  <c:v>4.9865409375007994</c:v>
                </c:pt>
                <c:pt idx="17061">
                  <c:v>4.9869271875007994</c:v>
                </c:pt>
                <c:pt idx="17062">
                  <c:v>4.9873809375007996</c:v>
                </c:pt>
                <c:pt idx="17063">
                  <c:v>4.9877665624992007</c:v>
                </c:pt>
                <c:pt idx="17064">
                  <c:v>4.9881171875007997</c:v>
                </c:pt>
                <c:pt idx="17065">
                  <c:v>4.988473125001601</c:v>
                </c:pt>
                <c:pt idx="17066">
                  <c:v>4.9886162499999998</c:v>
                </c:pt>
                <c:pt idx="17067">
                  <c:v>4.9882781250016004</c:v>
                </c:pt>
                <c:pt idx="17068">
                  <c:v>4.9878603124992003</c:v>
                </c:pt>
                <c:pt idx="17069">
                  <c:v>4.9874353124992004</c:v>
                </c:pt>
                <c:pt idx="17070">
                  <c:v>4.9870790624992001</c:v>
                </c:pt>
                <c:pt idx="17071">
                  <c:v>4.9866621875007997</c:v>
                </c:pt>
                <c:pt idx="17072">
                  <c:v>4.9863356250016002</c:v>
                </c:pt>
                <c:pt idx="17073">
                  <c:v>4.9858878124992003</c:v>
                </c:pt>
                <c:pt idx="17074">
                  <c:v>4.9854518750016004</c:v>
                </c:pt>
                <c:pt idx="17075">
                  <c:v>4.9849912500000002</c:v>
                </c:pt>
                <c:pt idx="17076">
                  <c:v>4.9846096875007992</c:v>
                </c:pt>
                <c:pt idx="17077">
                  <c:v>4.9842028124992002</c:v>
                </c:pt>
                <c:pt idx="17078">
                  <c:v>4.9837809375007991</c:v>
                </c:pt>
                <c:pt idx="17079">
                  <c:v>4.9833956250016005</c:v>
                </c:pt>
                <c:pt idx="17080">
                  <c:v>4.9830006250016003</c:v>
                </c:pt>
                <c:pt idx="17081">
                  <c:v>4.9826174999999999</c:v>
                </c:pt>
                <c:pt idx="17082">
                  <c:v>4.9821843750016006</c:v>
                </c:pt>
                <c:pt idx="17083">
                  <c:v>4.9818006250016005</c:v>
                </c:pt>
                <c:pt idx="17084">
                  <c:v>4.9814134375007999</c:v>
                </c:pt>
                <c:pt idx="17085">
                  <c:v>4.9810396875007994</c:v>
                </c:pt>
                <c:pt idx="17086">
                  <c:v>4.9814153124992009</c:v>
                </c:pt>
                <c:pt idx="17087">
                  <c:v>4.9817965624992002</c:v>
                </c:pt>
                <c:pt idx="17088">
                  <c:v>4.982196875001601</c:v>
                </c:pt>
                <c:pt idx="17089">
                  <c:v>4.9825778124992004</c:v>
                </c:pt>
                <c:pt idx="17090">
                  <c:v>4.98274375</c:v>
                </c:pt>
                <c:pt idx="17091">
                  <c:v>4.9830678124992005</c:v>
                </c:pt>
                <c:pt idx="17092">
                  <c:v>4.9834203124992005</c:v>
                </c:pt>
                <c:pt idx="17093">
                  <c:v>4.9838384375007996</c:v>
                </c:pt>
                <c:pt idx="17094">
                  <c:v>4.9842593750016002</c:v>
                </c:pt>
                <c:pt idx="17095">
                  <c:v>4.9846178124992004</c:v>
                </c:pt>
                <c:pt idx="17096">
                  <c:v>4.9849537499999999</c:v>
                </c:pt>
                <c:pt idx="17097">
                  <c:v>4.9852981250016004</c:v>
                </c:pt>
                <c:pt idx="17098">
                  <c:v>4.9856259375007994</c:v>
                </c:pt>
                <c:pt idx="17099">
                  <c:v>4.9853909375007994</c:v>
                </c:pt>
                <c:pt idx="17100">
                  <c:v>4.9850128124992006</c:v>
                </c:pt>
                <c:pt idx="17101">
                  <c:v>4.9845571875007995</c:v>
                </c:pt>
                <c:pt idx="17102">
                  <c:v>4.9840565624992008</c:v>
                </c:pt>
                <c:pt idx="17103">
                  <c:v>4.9835206250016002</c:v>
                </c:pt>
                <c:pt idx="17104">
                  <c:v>4.9831740624992005</c:v>
                </c:pt>
                <c:pt idx="17105">
                  <c:v>4.9825893750016004</c:v>
                </c:pt>
                <c:pt idx="17106">
                  <c:v>4.9820265624992004</c:v>
                </c:pt>
                <c:pt idx="17107">
                  <c:v>4.9816046875007993</c:v>
                </c:pt>
                <c:pt idx="17108">
                  <c:v>4.9812281250016008</c:v>
                </c:pt>
                <c:pt idx="17109">
                  <c:v>4.9807600000000001</c:v>
                </c:pt>
                <c:pt idx="17110">
                  <c:v>4.9802471875007992</c:v>
                </c:pt>
                <c:pt idx="17111">
                  <c:v>4.97981125</c:v>
                </c:pt>
                <c:pt idx="17112">
                  <c:v>4.9793018750016005</c:v>
                </c:pt>
                <c:pt idx="17113">
                  <c:v>4.9786921875007994</c:v>
                </c:pt>
                <c:pt idx="17114">
                  <c:v>4.9783565624992008</c:v>
                </c:pt>
                <c:pt idx="17115">
                  <c:v>4.9776953124992005</c:v>
                </c:pt>
                <c:pt idx="17116">
                  <c:v>4.9770740624992005</c:v>
                </c:pt>
                <c:pt idx="17117">
                  <c:v>4.9765031250016003</c:v>
                </c:pt>
                <c:pt idx="17118">
                  <c:v>4.9760443750016004</c:v>
                </c:pt>
                <c:pt idx="17119">
                  <c:v>4.9756859375007991</c:v>
                </c:pt>
                <c:pt idx="17120">
                  <c:v>4.9758599999999999</c:v>
                </c:pt>
                <c:pt idx="17121">
                  <c:v>4.9761699999999998</c:v>
                </c:pt>
                <c:pt idx="17122">
                  <c:v>4.9766165624992009</c:v>
                </c:pt>
                <c:pt idx="17123">
                  <c:v>4.9770296875007993</c:v>
                </c:pt>
                <c:pt idx="17124">
                  <c:v>4.9774328124992007</c:v>
                </c:pt>
                <c:pt idx="17125">
                  <c:v>4.9778518750016003</c:v>
                </c:pt>
                <c:pt idx="17126">
                  <c:v>4.9782000000000002</c:v>
                </c:pt>
                <c:pt idx="17127">
                  <c:v>4.9785649999999997</c:v>
                </c:pt>
                <c:pt idx="17128">
                  <c:v>4.9789684375007992</c:v>
                </c:pt>
                <c:pt idx="17129">
                  <c:v>4.9789062499999996</c:v>
                </c:pt>
                <c:pt idx="17130">
                  <c:v>4.9789621875007999</c:v>
                </c:pt>
                <c:pt idx="17131">
                  <c:v>4.9793271875007994</c:v>
                </c:pt>
                <c:pt idx="17132">
                  <c:v>4.9796796875007994</c:v>
                </c:pt>
                <c:pt idx="17133">
                  <c:v>4.9801450000000003</c:v>
                </c:pt>
                <c:pt idx="17134">
                  <c:v>4.9805774999999999</c:v>
                </c:pt>
                <c:pt idx="17135">
                  <c:v>4.9810331250016002</c:v>
                </c:pt>
                <c:pt idx="17136">
                  <c:v>4.9814618750016004</c:v>
                </c:pt>
                <c:pt idx="17137">
                  <c:v>4.9818443750016002</c:v>
                </c:pt>
                <c:pt idx="17138">
                  <c:v>4.9819643750016009</c:v>
                </c:pt>
                <c:pt idx="17139">
                  <c:v>4.9816193750016007</c:v>
                </c:pt>
                <c:pt idx="17140">
                  <c:v>4.9811912500000002</c:v>
                </c:pt>
                <c:pt idx="17141">
                  <c:v>4.9808346875007992</c:v>
                </c:pt>
                <c:pt idx="17142">
                  <c:v>4.9809212499999997</c:v>
                </c:pt>
                <c:pt idx="17143">
                  <c:v>4.9813637499999999</c:v>
                </c:pt>
                <c:pt idx="17144">
                  <c:v>4.9817856250016002</c:v>
                </c:pt>
                <c:pt idx="17145">
                  <c:v>4.9821762500000002</c:v>
                </c:pt>
                <c:pt idx="17146">
                  <c:v>4.9818296875007997</c:v>
                </c:pt>
                <c:pt idx="17147">
                  <c:v>4.9814550000000004</c:v>
                </c:pt>
                <c:pt idx="17148">
                  <c:v>4.9810600000000003</c:v>
                </c:pt>
                <c:pt idx="17149">
                  <c:v>4.9806712500000003</c:v>
                </c:pt>
                <c:pt idx="17150">
                  <c:v>4.9802940624992003</c:v>
                </c:pt>
                <c:pt idx="17151">
                  <c:v>4.9799699999999998</c:v>
                </c:pt>
                <c:pt idx="17152">
                  <c:v>4.9796321875007994</c:v>
                </c:pt>
                <c:pt idx="17153">
                  <c:v>4.9795918750016002</c:v>
                </c:pt>
                <c:pt idx="17154">
                  <c:v>4.9795690624992002</c:v>
                </c:pt>
                <c:pt idx="17155">
                  <c:v>4.9796918750016008</c:v>
                </c:pt>
                <c:pt idx="17156">
                  <c:v>4.9800178124992005</c:v>
                </c:pt>
                <c:pt idx="17157">
                  <c:v>4.9804362500000003</c:v>
                </c:pt>
                <c:pt idx="17158">
                  <c:v>4.9808381250016005</c:v>
                </c:pt>
                <c:pt idx="17159">
                  <c:v>4.9812246875007995</c:v>
                </c:pt>
                <c:pt idx="17160">
                  <c:v>4.9816090624992002</c:v>
                </c:pt>
                <c:pt idx="17161">
                  <c:v>4.9819343750016003</c:v>
                </c:pt>
                <c:pt idx="17162">
                  <c:v>4.9818350000000002</c:v>
                </c:pt>
                <c:pt idx="17163">
                  <c:v>4.982196875001601</c:v>
                </c:pt>
                <c:pt idx="17164">
                  <c:v>4.9822756250016003</c:v>
                </c:pt>
                <c:pt idx="17165">
                  <c:v>4.9817921875007993</c:v>
                </c:pt>
                <c:pt idx="17166">
                  <c:v>4.9812487499999998</c:v>
                </c:pt>
                <c:pt idx="17167">
                  <c:v>4.9807993750016006</c:v>
                </c:pt>
                <c:pt idx="17168">
                  <c:v>4.9802962500000003</c:v>
                </c:pt>
                <c:pt idx="17169">
                  <c:v>4.9797387500000001</c:v>
                </c:pt>
                <c:pt idx="17170">
                  <c:v>4.9793993750016003</c:v>
                </c:pt>
                <c:pt idx="17171">
                  <c:v>4.9790196875007995</c:v>
                </c:pt>
                <c:pt idx="17172">
                  <c:v>4.9786671875007995</c:v>
                </c:pt>
                <c:pt idx="17173">
                  <c:v>4.9783171875007994</c:v>
                </c:pt>
                <c:pt idx="17174">
                  <c:v>4.9779675000000001</c:v>
                </c:pt>
                <c:pt idx="17175">
                  <c:v>4.9775600000000004</c:v>
                </c:pt>
                <c:pt idx="17176">
                  <c:v>4.9770643750016008</c:v>
                </c:pt>
                <c:pt idx="17177">
                  <c:v>4.9766149999999998</c:v>
                </c:pt>
                <c:pt idx="17178">
                  <c:v>4.9767900000000003</c:v>
                </c:pt>
                <c:pt idx="17179">
                  <c:v>4.9772078124992003</c:v>
                </c:pt>
                <c:pt idx="17180">
                  <c:v>4.9770487499999998</c:v>
                </c:pt>
                <c:pt idx="17181">
                  <c:v>4.976706875001601</c:v>
                </c:pt>
                <c:pt idx="17182">
                  <c:v>4.9765525000000004</c:v>
                </c:pt>
                <c:pt idx="17183">
                  <c:v>4.9767012499999996</c:v>
                </c:pt>
                <c:pt idx="17184">
                  <c:v>4.977070625001601</c:v>
                </c:pt>
                <c:pt idx="17185">
                  <c:v>4.9769275000000004</c:v>
                </c:pt>
                <c:pt idx="17186">
                  <c:v>4.976824375001601</c:v>
                </c:pt>
                <c:pt idx="17187">
                  <c:v>4.9772103124992002</c:v>
                </c:pt>
                <c:pt idx="17188">
                  <c:v>4.9768328124992003</c:v>
                </c:pt>
                <c:pt idx="17189">
                  <c:v>4.9764356250016002</c:v>
                </c:pt>
                <c:pt idx="17190">
                  <c:v>4.9761012500000001</c:v>
                </c:pt>
                <c:pt idx="17191">
                  <c:v>4.9757262500000001</c:v>
                </c:pt>
                <c:pt idx="17192">
                  <c:v>4.9752971875007992</c:v>
                </c:pt>
                <c:pt idx="17193">
                  <c:v>4.9752621875007996</c:v>
                </c:pt>
                <c:pt idx="17194">
                  <c:v>4.9756887499999998</c:v>
                </c:pt>
                <c:pt idx="17195">
                  <c:v>4.9752921875007994</c:v>
                </c:pt>
                <c:pt idx="17196">
                  <c:v>4.9747178124992004</c:v>
                </c:pt>
                <c:pt idx="17197">
                  <c:v>4.9740778124992007</c:v>
                </c:pt>
                <c:pt idx="17198">
                  <c:v>4.9737068750016009</c:v>
                </c:pt>
                <c:pt idx="17199">
                  <c:v>4.9733718750016003</c:v>
                </c:pt>
                <c:pt idx="17200">
                  <c:v>4.9727321875007995</c:v>
                </c:pt>
                <c:pt idx="17201">
                  <c:v>4.9722246875007992</c:v>
                </c:pt>
                <c:pt idx="17202">
                  <c:v>4.9718028124992006</c:v>
                </c:pt>
                <c:pt idx="17203">
                  <c:v>4.9714571875007998</c:v>
                </c:pt>
                <c:pt idx="17204">
                  <c:v>4.9710896875007995</c:v>
                </c:pt>
                <c:pt idx="17205">
                  <c:v>4.9712934375007993</c:v>
                </c:pt>
                <c:pt idx="17206">
                  <c:v>4.9716259375007992</c:v>
                </c:pt>
                <c:pt idx="17207">
                  <c:v>4.972035</c:v>
                </c:pt>
                <c:pt idx="17208">
                  <c:v>4.9716971875007996</c:v>
                </c:pt>
                <c:pt idx="17209">
                  <c:v>4.9713646875007997</c:v>
                </c:pt>
                <c:pt idx="17210">
                  <c:v>4.9709181250016004</c:v>
                </c:pt>
                <c:pt idx="17211">
                  <c:v>4.9705253124992002</c:v>
                </c:pt>
                <c:pt idx="17212">
                  <c:v>4.9701624999999998</c:v>
                </c:pt>
                <c:pt idx="17213">
                  <c:v>4.9698087500000003</c:v>
                </c:pt>
                <c:pt idx="17214">
                  <c:v>4.9697934375007993</c:v>
                </c:pt>
                <c:pt idx="17215">
                  <c:v>4.9699446875007993</c:v>
                </c:pt>
                <c:pt idx="17216">
                  <c:v>4.9702971875007993</c:v>
                </c:pt>
                <c:pt idx="17217">
                  <c:v>4.97068625</c:v>
                </c:pt>
                <c:pt idx="17218">
                  <c:v>4.9711693750016002</c:v>
                </c:pt>
                <c:pt idx="17219">
                  <c:v>4.9716496875007996</c:v>
                </c:pt>
                <c:pt idx="17220">
                  <c:v>4.9720481250016002</c:v>
                </c:pt>
                <c:pt idx="17221">
                  <c:v>4.9723890624992002</c:v>
                </c:pt>
                <c:pt idx="17222">
                  <c:v>4.9728012499999998</c:v>
                </c:pt>
                <c:pt idx="17223">
                  <c:v>4.9723728124992004</c:v>
                </c:pt>
                <c:pt idx="17224">
                  <c:v>4.9720240624992007</c:v>
                </c:pt>
                <c:pt idx="17225">
                  <c:v>4.9716337499999996</c:v>
                </c:pt>
                <c:pt idx="17226">
                  <c:v>4.9709196875007997</c:v>
                </c:pt>
                <c:pt idx="17227">
                  <c:v>4.9705971875007995</c:v>
                </c:pt>
                <c:pt idx="17228">
                  <c:v>4.9702431250016001</c:v>
                </c:pt>
                <c:pt idx="17229">
                  <c:v>4.9699206250016008</c:v>
                </c:pt>
                <c:pt idx="17230">
                  <c:v>4.9695821875007997</c:v>
                </c:pt>
                <c:pt idx="17231">
                  <c:v>4.9696953124992005</c:v>
                </c:pt>
                <c:pt idx="17232">
                  <c:v>4.9693103124992009</c:v>
                </c:pt>
                <c:pt idx="17233">
                  <c:v>4.9689834375007997</c:v>
                </c:pt>
                <c:pt idx="17234">
                  <c:v>4.9686396875007999</c:v>
                </c:pt>
                <c:pt idx="17235">
                  <c:v>4.9682418750016009</c:v>
                </c:pt>
                <c:pt idx="17236">
                  <c:v>4.967898125001601</c:v>
                </c:pt>
                <c:pt idx="17237">
                  <c:v>4.9682115624992003</c:v>
                </c:pt>
                <c:pt idx="17238">
                  <c:v>4.9685609375007997</c:v>
                </c:pt>
                <c:pt idx="17239">
                  <c:v>4.9689065624992006</c:v>
                </c:pt>
                <c:pt idx="17240">
                  <c:v>4.9692365624992005</c:v>
                </c:pt>
                <c:pt idx="17241">
                  <c:v>4.9696343750016005</c:v>
                </c:pt>
                <c:pt idx="17242">
                  <c:v>4.9699978124992006</c:v>
                </c:pt>
                <c:pt idx="17243">
                  <c:v>4.9704215624992001</c:v>
                </c:pt>
                <c:pt idx="17244">
                  <c:v>4.9707703124992006</c:v>
                </c:pt>
                <c:pt idx="17245">
                  <c:v>4.9711521875007998</c:v>
                </c:pt>
                <c:pt idx="17246">
                  <c:v>4.9714962500000004</c:v>
                </c:pt>
                <c:pt idx="17247">
                  <c:v>4.9719065624992007</c:v>
                </c:pt>
                <c:pt idx="17248">
                  <c:v>4.9723800000000002</c:v>
                </c:pt>
                <c:pt idx="17249">
                  <c:v>4.9727249999999996</c:v>
                </c:pt>
                <c:pt idx="17250">
                  <c:v>4.973115</c:v>
                </c:pt>
                <c:pt idx="17251">
                  <c:v>4.9735171875007991</c:v>
                </c:pt>
                <c:pt idx="17252">
                  <c:v>4.9739028124992002</c:v>
                </c:pt>
                <c:pt idx="17253">
                  <c:v>4.9740549999999999</c:v>
                </c:pt>
                <c:pt idx="17254">
                  <c:v>4.9744253124992008</c:v>
                </c:pt>
                <c:pt idx="17255">
                  <c:v>4.9748468750016004</c:v>
                </c:pt>
                <c:pt idx="17256">
                  <c:v>4.9751996875007993</c:v>
                </c:pt>
                <c:pt idx="17257">
                  <c:v>4.9755471875007995</c:v>
                </c:pt>
                <c:pt idx="17258">
                  <c:v>4.9758784375007998</c:v>
                </c:pt>
                <c:pt idx="17259">
                  <c:v>4.9759909375007991</c:v>
                </c:pt>
                <c:pt idx="17260">
                  <c:v>4.9756024999999999</c:v>
                </c:pt>
                <c:pt idx="17261">
                  <c:v>4.97525</c:v>
                </c:pt>
                <c:pt idx="17262">
                  <c:v>4.9749168750016004</c:v>
                </c:pt>
                <c:pt idx="17263">
                  <c:v>4.9744703124992009</c:v>
                </c:pt>
                <c:pt idx="17264">
                  <c:v>4.9739806250016008</c:v>
                </c:pt>
                <c:pt idx="17265">
                  <c:v>4.9736206250016002</c:v>
                </c:pt>
                <c:pt idx="17266">
                  <c:v>4.9731556250016009</c:v>
                </c:pt>
                <c:pt idx="17267">
                  <c:v>4.9726578124992002</c:v>
                </c:pt>
                <c:pt idx="17268">
                  <c:v>4.9722146875007995</c:v>
                </c:pt>
                <c:pt idx="17269">
                  <c:v>4.9717203124992002</c:v>
                </c:pt>
                <c:pt idx="17270">
                  <c:v>4.9712084375007999</c:v>
                </c:pt>
                <c:pt idx="17271">
                  <c:v>4.9706937499999997</c:v>
                </c:pt>
                <c:pt idx="17272">
                  <c:v>4.9702490624992004</c:v>
                </c:pt>
                <c:pt idx="17273">
                  <c:v>4.9697378124992007</c:v>
                </c:pt>
                <c:pt idx="17274">
                  <c:v>4.9693218750016008</c:v>
                </c:pt>
                <c:pt idx="17275">
                  <c:v>4.9689090624992005</c:v>
                </c:pt>
                <c:pt idx="17276">
                  <c:v>4.9683137500000001</c:v>
                </c:pt>
                <c:pt idx="17277">
                  <c:v>4.9677390624992004</c:v>
                </c:pt>
                <c:pt idx="17278">
                  <c:v>4.9671971875007994</c:v>
                </c:pt>
                <c:pt idx="17279">
                  <c:v>4.9666562499999998</c:v>
                </c:pt>
                <c:pt idx="17280">
                  <c:v>4.9662743750016007</c:v>
                </c:pt>
                <c:pt idx="17281">
                  <c:v>4.9658159375007997</c:v>
                </c:pt>
                <c:pt idx="17282">
                  <c:v>4.9654331250016002</c:v>
                </c:pt>
                <c:pt idx="17283">
                  <c:v>4.9651021875007997</c:v>
                </c:pt>
                <c:pt idx="17284">
                  <c:v>4.9652759375007998</c:v>
                </c:pt>
                <c:pt idx="17285">
                  <c:v>4.9656240624992005</c:v>
                </c:pt>
                <c:pt idx="17286">
                  <c:v>4.9660231250016009</c:v>
                </c:pt>
                <c:pt idx="17287">
                  <c:v>4.9664140624992008</c:v>
                </c:pt>
                <c:pt idx="17288">
                  <c:v>4.9669209375007997</c:v>
                </c:pt>
                <c:pt idx="17289">
                  <c:v>4.9673128124992001</c:v>
                </c:pt>
                <c:pt idx="17290">
                  <c:v>4.9677212500000003</c:v>
                </c:pt>
                <c:pt idx="17291">
                  <c:v>4.9680662499999997</c:v>
                </c:pt>
                <c:pt idx="17292">
                  <c:v>4.9684684375007997</c:v>
                </c:pt>
                <c:pt idx="17293">
                  <c:v>4.9689015624992008</c:v>
                </c:pt>
                <c:pt idx="17294">
                  <c:v>4.9692524999999996</c:v>
                </c:pt>
                <c:pt idx="17295">
                  <c:v>4.9696206250016006</c:v>
                </c:pt>
                <c:pt idx="17296">
                  <c:v>4.9696921875007991</c:v>
                </c:pt>
                <c:pt idx="17297">
                  <c:v>4.9700868750016003</c:v>
                </c:pt>
                <c:pt idx="17298">
                  <c:v>4.9704990624992007</c:v>
                </c:pt>
                <c:pt idx="17299">
                  <c:v>4.9708328124992001</c:v>
                </c:pt>
                <c:pt idx="17300">
                  <c:v>4.9710640624992006</c:v>
                </c:pt>
                <c:pt idx="17301">
                  <c:v>4.9714375000000004</c:v>
                </c:pt>
                <c:pt idx="17302">
                  <c:v>4.9718425000000002</c:v>
                </c:pt>
                <c:pt idx="17303">
                  <c:v>4.9714565624992009</c:v>
                </c:pt>
                <c:pt idx="17304">
                  <c:v>4.9709531250016008</c:v>
                </c:pt>
                <c:pt idx="17305">
                  <c:v>4.9706137500000001</c:v>
                </c:pt>
                <c:pt idx="17306">
                  <c:v>4.9701431250016004</c:v>
                </c:pt>
                <c:pt idx="17307">
                  <c:v>4.9695271875007991</c:v>
                </c:pt>
                <c:pt idx="17308">
                  <c:v>4.9691987500000003</c:v>
                </c:pt>
                <c:pt idx="17309">
                  <c:v>4.9688031250016005</c:v>
                </c:pt>
                <c:pt idx="17310">
                  <c:v>4.9684112499999999</c:v>
                </c:pt>
                <c:pt idx="17311">
                  <c:v>4.9679706250016009</c:v>
                </c:pt>
                <c:pt idx="17312">
                  <c:v>4.9675521875007993</c:v>
                </c:pt>
                <c:pt idx="17313">
                  <c:v>4.9670684375007994</c:v>
                </c:pt>
                <c:pt idx="17314">
                  <c:v>4.9666449999999998</c:v>
                </c:pt>
                <c:pt idx="17315">
                  <c:v>4.9661987500000002</c:v>
                </c:pt>
                <c:pt idx="17316">
                  <c:v>4.9658737500000001</c:v>
                </c:pt>
                <c:pt idx="17317">
                  <c:v>4.9655290624992006</c:v>
                </c:pt>
                <c:pt idx="17318">
                  <c:v>4.9650878124992008</c:v>
                </c:pt>
                <c:pt idx="17319">
                  <c:v>4.9647740624992007</c:v>
                </c:pt>
                <c:pt idx="17320">
                  <c:v>4.9646868750016004</c:v>
                </c:pt>
                <c:pt idx="17321">
                  <c:v>4.9643325000000003</c:v>
                </c:pt>
                <c:pt idx="17322">
                  <c:v>4.9639112499999998</c:v>
                </c:pt>
                <c:pt idx="17323">
                  <c:v>4.9634415624992005</c:v>
                </c:pt>
                <c:pt idx="17324">
                  <c:v>4.9629106250016006</c:v>
                </c:pt>
                <c:pt idx="17325">
                  <c:v>4.9625290624992004</c:v>
                </c:pt>
                <c:pt idx="17326">
                  <c:v>4.9620381250016008</c:v>
                </c:pt>
                <c:pt idx="17327">
                  <c:v>4.9616459375007995</c:v>
                </c:pt>
                <c:pt idx="17328">
                  <c:v>4.9619781250016004</c:v>
                </c:pt>
                <c:pt idx="17329">
                  <c:v>4.9623143750016006</c:v>
                </c:pt>
                <c:pt idx="17330">
                  <c:v>4.9626828124992004</c:v>
                </c:pt>
                <c:pt idx="17331">
                  <c:v>4.9630546875007999</c:v>
                </c:pt>
                <c:pt idx="17332">
                  <c:v>4.9635325000000003</c:v>
                </c:pt>
                <c:pt idx="17333">
                  <c:v>4.9638893750016004</c:v>
                </c:pt>
                <c:pt idx="17334">
                  <c:v>4.9643046875007997</c:v>
                </c:pt>
                <c:pt idx="17335">
                  <c:v>4.9647015624992008</c:v>
                </c:pt>
                <c:pt idx="17336">
                  <c:v>4.9651243750016008</c:v>
                </c:pt>
                <c:pt idx="17337">
                  <c:v>4.9656250000000002</c:v>
                </c:pt>
                <c:pt idx="17338">
                  <c:v>4.9660503124992008</c:v>
                </c:pt>
                <c:pt idx="17339">
                  <c:v>4.9665334375007992</c:v>
                </c:pt>
                <c:pt idx="17340">
                  <c:v>4.966901875001601</c:v>
                </c:pt>
                <c:pt idx="17341">
                  <c:v>4.9673071875007997</c:v>
                </c:pt>
                <c:pt idx="17342">
                  <c:v>4.9676337500000001</c:v>
                </c:pt>
                <c:pt idx="17343">
                  <c:v>4.9680087500000001</c:v>
                </c:pt>
                <c:pt idx="17344">
                  <c:v>4.9681484375007994</c:v>
                </c:pt>
                <c:pt idx="17345">
                  <c:v>4.9680203124992008</c:v>
                </c:pt>
                <c:pt idx="17346">
                  <c:v>4.9684143750016005</c:v>
                </c:pt>
                <c:pt idx="17347">
                  <c:v>4.9680134375007992</c:v>
                </c:pt>
                <c:pt idx="17348">
                  <c:v>4.9676693750016003</c:v>
                </c:pt>
                <c:pt idx="17349">
                  <c:v>4.9672815624992008</c:v>
                </c:pt>
                <c:pt idx="17350">
                  <c:v>4.9669231250016006</c:v>
                </c:pt>
                <c:pt idx="17351">
                  <c:v>4.9665837499999999</c:v>
                </c:pt>
                <c:pt idx="17352">
                  <c:v>4.9660099999999998</c:v>
                </c:pt>
                <c:pt idx="17353">
                  <c:v>4.9656684375007991</c:v>
                </c:pt>
                <c:pt idx="17354">
                  <c:v>4.9653281250016006</c:v>
                </c:pt>
                <c:pt idx="17355">
                  <c:v>4.9648612500000002</c:v>
                </c:pt>
                <c:pt idx="17356">
                  <c:v>4.9643550000000003</c:v>
                </c:pt>
                <c:pt idx="17357">
                  <c:v>4.9637834375007994</c:v>
                </c:pt>
                <c:pt idx="17358">
                  <c:v>4.9631418750016003</c:v>
                </c:pt>
                <c:pt idx="17359">
                  <c:v>4.9624584375007998</c:v>
                </c:pt>
                <c:pt idx="17360">
                  <c:v>4.9617940624992007</c:v>
                </c:pt>
                <c:pt idx="17361">
                  <c:v>4.961095625001601</c:v>
                </c:pt>
                <c:pt idx="17362">
                  <c:v>4.9605946875007998</c:v>
                </c:pt>
                <c:pt idx="17363">
                  <c:v>4.9601384375007997</c:v>
                </c:pt>
                <c:pt idx="17364">
                  <c:v>4.9597403124992008</c:v>
                </c:pt>
                <c:pt idx="17365">
                  <c:v>4.95940125</c:v>
                </c:pt>
                <c:pt idx="17366">
                  <c:v>4.9589343750016006</c:v>
                </c:pt>
                <c:pt idx="17367">
                  <c:v>4.9587893750016008</c:v>
                </c:pt>
                <c:pt idx="17368">
                  <c:v>4.9592153124992002</c:v>
                </c:pt>
                <c:pt idx="17369">
                  <c:v>4.959545625001601</c:v>
                </c:pt>
                <c:pt idx="17370">
                  <c:v>4.9599059375007997</c:v>
                </c:pt>
                <c:pt idx="17371">
                  <c:v>4.9602418750016009</c:v>
                </c:pt>
                <c:pt idx="17372">
                  <c:v>4.9606240624992006</c:v>
                </c:pt>
                <c:pt idx="17373">
                  <c:v>4.96106625</c:v>
                </c:pt>
                <c:pt idx="17374">
                  <c:v>4.9613862500000003</c:v>
                </c:pt>
                <c:pt idx="17375">
                  <c:v>4.9616359375007999</c:v>
                </c:pt>
                <c:pt idx="17376">
                  <c:v>4.9620181250016007</c:v>
                </c:pt>
                <c:pt idx="17377">
                  <c:v>4.962338125001601</c:v>
                </c:pt>
                <c:pt idx="17378">
                  <c:v>4.9627103124992002</c:v>
                </c:pt>
                <c:pt idx="17379">
                  <c:v>4.9630621875007996</c:v>
                </c:pt>
                <c:pt idx="17380">
                  <c:v>4.9633828124992005</c:v>
                </c:pt>
                <c:pt idx="17381">
                  <c:v>4.9637259375007998</c:v>
                </c:pt>
                <c:pt idx="17382">
                  <c:v>4.9641871875007997</c:v>
                </c:pt>
                <c:pt idx="17383">
                  <c:v>4.9646190624992004</c:v>
                </c:pt>
                <c:pt idx="17384">
                  <c:v>4.9651428124992005</c:v>
                </c:pt>
                <c:pt idx="17385">
                  <c:v>4.9655518750016006</c:v>
                </c:pt>
                <c:pt idx="17386">
                  <c:v>4.9660571875007999</c:v>
                </c:pt>
                <c:pt idx="17387">
                  <c:v>4.9665721875007991</c:v>
                </c:pt>
                <c:pt idx="17388">
                  <c:v>4.9669350000000003</c:v>
                </c:pt>
                <c:pt idx="17389">
                  <c:v>4.9673212500000004</c:v>
                </c:pt>
                <c:pt idx="17390">
                  <c:v>4.9676765624992001</c:v>
                </c:pt>
                <c:pt idx="17391">
                  <c:v>4.9673071875007997</c:v>
                </c:pt>
                <c:pt idx="17392">
                  <c:v>4.9669715624992001</c:v>
                </c:pt>
                <c:pt idx="17393">
                  <c:v>4.9666525000000004</c:v>
                </c:pt>
                <c:pt idx="17394">
                  <c:v>4.9661903124992008</c:v>
                </c:pt>
                <c:pt idx="17395">
                  <c:v>4.9656546875007992</c:v>
                </c:pt>
                <c:pt idx="17396">
                  <c:v>4.9651421875007991</c:v>
                </c:pt>
                <c:pt idx="17397">
                  <c:v>4.9646978124992005</c:v>
                </c:pt>
                <c:pt idx="17398">
                  <c:v>4.9643162500000004</c:v>
                </c:pt>
                <c:pt idx="17399">
                  <c:v>4.9639087499999999</c:v>
                </c:pt>
                <c:pt idx="17400">
                  <c:v>4.9634171875007995</c:v>
                </c:pt>
                <c:pt idx="17401">
                  <c:v>4.9630368750016007</c:v>
                </c:pt>
                <c:pt idx="17402">
                  <c:v>4.9626684375007999</c:v>
                </c:pt>
                <c:pt idx="17403">
                  <c:v>4.9623478124992006</c:v>
                </c:pt>
                <c:pt idx="17404">
                  <c:v>4.9621178124992005</c:v>
                </c:pt>
                <c:pt idx="17405">
                  <c:v>4.9624562499999998</c:v>
                </c:pt>
                <c:pt idx="17406">
                  <c:v>4.9624131250016008</c:v>
                </c:pt>
                <c:pt idx="17407">
                  <c:v>4.9622425000000003</c:v>
                </c:pt>
                <c:pt idx="17408">
                  <c:v>4.9625862500000002</c:v>
                </c:pt>
                <c:pt idx="17409">
                  <c:v>4.9629337500000004</c:v>
                </c:pt>
                <c:pt idx="17410">
                  <c:v>4.9633599999999998</c:v>
                </c:pt>
                <c:pt idx="17411">
                  <c:v>4.9637190624992007</c:v>
                </c:pt>
                <c:pt idx="17412">
                  <c:v>4.9640568750016003</c:v>
                </c:pt>
                <c:pt idx="17413">
                  <c:v>4.9644140624992001</c:v>
                </c:pt>
                <c:pt idx="17414">
                  <c:v>4.9647409375007996</c:v>
                </c:pt>
                <c:pt idx="17415">
                  <c:v>4.9650646875007993</c:v>
                </c:pt>
                <c:pt idx="17416">
                  <c:v>4.9654203124992007</c:v>
                </c:pt>
                <c:pt idx="17417">
                  <c:v>4.9657503124992006</c:v>
                </c:pt>
                <c:pt idx="17418">
                  <c:v>4.9661231250016007</c:v>
                </c:pt>
                <c:pt idx="17419">
                  <c:v>4.9664675000000003</c:v>
                </c:pt>
                <c:pt idx="17420">
                  <c:v>4.9668440624992005</c:v>
                </c:pt>
                <c:pt idx="17421">
                  <c:v>4.9673203124992007</c:v>
                </c:pt>
                <c:pt idx="17422">
                  <c:v>4.9677028124992004</c:v>
                </c:pt>
                <c:pt idx="17423">
                  <c:v>4.9681456250016005</c:v>
                </c:pt>
                <c:pt idx="17424">
                  <c:v>4.9685937500000001</c:v>
                </c:pt>
                <c:pt idx="17425">
                  <c:v>4.9689390624992003</c:v>
                </c:pt>
                <c:pt idx="17426">
                  <c:v>4.9692809375007991</c:v>
                </c:pt>
                <c:pt idx="17427">
                  <c:v>4.9696206250016006</c:v>
                </c:pt>
                <c:pt idx="17428">
                  <c:v>4.9699712500000004</c:v>
                </c:pt>
                <c:pt idx="17429">
                  <c:v>4.9703078124992004</c:v>
                </c:pt>
                <c:pt idx="17430">
                  <c:v>4.9698374999999997</c:v>
                </c:pt>
                <c:pt idx="17431">
                  <c:v>4.9692634375007998</c:v>
                </c:pt>
                <c:pt idx="17432">
                  <c:v>4.9687678124992001</c:v>
                </c:pt>
                <c:pt idx="17433">
                  <c:v>4.9682387500000003</c:v>
                </c:pt>
                <c:pt idx="17434">
                  <c:v>4.9676190624992005</c:v>
                </c:pt>
                <c:pt idx="17435">
                  <c:v>4.9669875000000001</c:v>
                </c:pt>
                <c:pt idx="17436">
                  <c:v>4.9663640624992009</c:v>
                </c:pt>
                <c:pt idx="17437">
                  <c:v>4.9657853124992002</c:v>
                </c:pt>
                <c:pt idx="17438">
                  <c:v>4.9651415624992001</c:v>
                </c:pt>
                <c:pt idx="17439">
                  <c:v>4.9645665624992006</c:v>
                </c:pt>
                <c:pt idx="17440">
                  <c:v>4.9640325000000001</c:v>
                </c:pt>
                <c:pt idx="17441">
                  <c:v>4.9635400000000001</c:v>
                </c:pt>
                <c:pt idx="17442">
                  <c:v>4.9631778124992003</c:v>
                </c:pt>
                <c:pt idx="17443">
                  <c:v>4.9626112500000001</c:v>
                </c:pt>
                <c:pt idx="17444">
                  <c:v>4.9622718750016004</c:v>
                </c:pt>
                <c:pt idx="17445">
                  <c:v>4.9616503124992004</c:v>
                </c:pt>
                <c:pt idx="17446">
                  <c:v>4.9611450000000001</c:v>
                </c:pt>
                <c:pt idx="17447">
                  <c:v>4.9604706250016006</c:v>
                </c:pt>
                <c:pt idx="17448">
                  <c:v>4.9601334375007999</c:v>
                </c:pt>
                <c:pt idx="17449">
                  <c:v>4.959780625001601</c:v>
                </c:pt>
                <c:pt idx="17450">
                  <c:v>4.9592734375007996</c:v>
                </c:pt>
                <c:pt idx="17451">
                  <c:v>4.9587134375007995</c:v>
                </c:pt>
                <c:pt idx="17452">
                  <c:v>4.9581371875007996</c:v>
                </c:pt>
                <c:pt idx="17453">
                  <c:v>4.9576837500000002</c:v>
                </c:pt>
                <c:pt idx="17454">
                  <c:v>4.9573296875007991</c:v>
                </c:pt>
                <c:pt idx="17455">
                  <c:v>4.9569315624992001</c:v>
                </c:pt>
                <c:pt idx="17456">
                  <c:v>4.9565900000000003</c:v>
                </c:pt>
                <c:pt idx="17457">
                  <c:v>4.9561806250016005</c:v>
                </c:pt>
                <c:pt idx="17458">
                  <c:v>4.9556931250016003</c:v>
                </c:pt>
                <c:pt idx="17459">
                  <c:v>4.9550859375007992</c:v>
                </c:pt>
                <c:pt idx="17460">
                  <c:v>4.9544287499999999</c:v>
                </c:pt>
                <c:pt idx="17461">
                  <c:v>4.9537871875007999</c:v>
                </c:pt>
                <c:pt idx="17462">
                  <c:v>4.9531906250016009</c:v>
                </c:pt>
                <c:pt idx="17463">
                  <c:v>4.9526515624992005</c:v>
                </c:pt>
                <c:pt idx="17464">
                  <c:v>4.9523190624992006</c:v>
                </c:pt>
                <c:pt idx="17465">
                  <c:v>4.9519543750016002</c:v>
                </c:pt>
                <c:pt idx="17466">
                  <c:v>4.9523321875007991</c:v>
                </c:pt>
                <c:pt idx="17467">
                  <c:v>4.9527531250016006</c:v>
                </c:pt>
                <c:pt idx="17468">
                  <c:v>4.9530771875007993</c:v>
                </c:pt>
                <c:pt idx="17469">
                  <c:v>4.9535165624992006</c:v>
                </c:pt>
                <c:pt idx="17470">
                  <c:v>4.9539437499999996</c:v>
                </c:pt>
                <c:pt idx="17471">
                  <c:v>4.9544331250016009</c:v>
                </c:pt>
                <c:pt idx="17472">
                  <c:v>4.9549218750016006</c:v>
                </c:pt>
                <c:pt idx="17473">
                  <c:v>4.9553471875007995</c:v>
                </c:pt>
                <c:pt idx="17474">
                  <c:v>4.9556975000000003</c:v>
                </c:pt>
                <c:pt idx="17475">
                  <c:v>4.956175</c:v>
                </c:pt>
                <c:pt idx="17476">
                  <c:v>4.9566856250016009</c:v>
                </c:pt>
                <c:pt idx="17477">
                  <c:v>4.9571103124992009</c:v>
                </c:pt>
                <c:pt idx="17478">
                  <c:v>4.9574846875007994</c:v>
                </c:pt>
                <c:pt idx="17479">
                  <c:v>4.9578209375007996</c:v>
                </c:pt>
                <c:pt idx="17480">
                  <c:v>4.9581718750016002</c:v>
                </c:pt>
                <c:pt idx="17481">
                  <c:v>4.9577421875007994</c:v>
                </c:pt>
                <c:pt idx="17482">
                  <c:v>4.9573087500000002</c:v>
                </c:pt>
                <c:pt idx="17483">
                  <c:v>4.9575374999999999</c:v>
                </c:pt>
                <c:pt idx="17484">
                  <c:v>4.9579224999999996</c:v>
                </c:pt>
                <c:pt idx="17485">
                  <c:v>4.9583262499999998</c:v>
                </c:pt>
                <c:pt idx="17486">
                  <c:v>4.9586634375007996</c:v>
                </c:pt>
                <c:pt idx="17487">
                  <c:v>4.9590249999999996</c:v>
                </c:pt>
                <c:pt idx="17488">
                  <c:v>4.9586559375007999</c:v>
                </c:pt>
                <c:pt idx="17489">
                  <c:v>4.9585331250016003</c:v>
                </c:pt>
                <c:pt idx="17490">
                  <c:v>4.9588628124992002</c:v>
                </c:pt>
                <c:pt idx="17491">
                  <c:v>4.9586215624992009</c:v>
                </c:pt>
                <c:pt idx="17492">
                  <c:v>4.9590234375007993</c:v>
                </c:pt>
                <c:pt idx="17493">
                  <c:v>4.9593753124992004</c:v>
                </c:pt>
                <c:pt idx="17494">
                  <c:v>4.9593496875007999</c:v>
                </c:pt>
                <c:pt idx="17495">
                  <c:v>4.9589321875007997</c:v>
                </c:pt>
                <c:pt idx="17496">
                  <c:v>4.9585690624992003</c:v>
                </c:pt>
                <c:pt idx="17497">
                  <c:v>4.9581396875007995</c:v>
                </c:pt>
                <c:pt idx="17498">
                  <c:v>4.9582775000000003</c:v>
                </c:pt>
                <c:pt idx="17499">
                  <c:v>4.9586281250016002</c:v>
                </c:pt>
                <c:pt idx="17500">
                  <c:v>4.9590696875007998</c:v>
                </c:pt>
                <c:pt idx="17501">
                  <c:v>4.9593909375007996</c:v>
                </c:pt>
                <c:pt idx="17502">
                  <c:v>4.9597125000000002</c:v>
                </c:pt>
                <c:pt idx="17503">
                  <c:v>4.9600537500000002</c:v>
                </c:pt>
                <c:pt idx="17504">
                  <c:v>4.9603759375007996</c:v>
                </c:pt>
                <c:pt idx="17505">
                  <c:v>4.9607359375007993</c:v>
                </c:pt>
                <c:pt idx="17506">
                  <c:v>4.9611640624992006</c:v>
                </c:pt>
                <c:pt idx="17507">
                  <c:v>4.9614900000000004</c:v>
                </c:pt>
                <c:pt idx="17508">
                  <c:v>4.9619081250016004</c:v>
                </c:pt>
                <c:pt idx="17509">
                  <c:v>4.9622465624992005</c:v>
                </c:pt>
                <c:pt idx="17510">
                  <c:v>4.9617831250016007</c:v>
                </c:pt>
                <c:pt idx="17511">
                  <c:v>4.9613125</c:v>
                </c:pt>
                <c:pt idx="17512">
                  <c:v>4.9609365624992003</c:v>
                </c:pt>
                <c:pt idx="17513">
                  <c:v>4.9605421875007991</c:v>
                </c:pt>
                <c:pt idx="17514">
                  <c:v>4.9601775000000004</c:v>
                </c:pt>
                <c:pt idx="17515">
                  <c:v>4.9597237500000002</c:v>
                </c:pt>
                <c:pt idx="17516">
                  <c:v>4.9592396875007996</c:v>
                </c:pt>
                <c:pt idx="17517">
                  <c:v>4.9587509375007999</c:v>
                </c:pt>
                <c:pt idx="17518">
                  <c:v>4.9583903124992004</c:v>
                </c:pt>
                <c:pt idx="17519">
                  <c:v>4.9580106250016005</c:v>
                </c:pt>
                <c:pt idx="17520">
                  <c:v>4.9576690624992006</c:v>
                </c:pt>
                <c:pt idx="17521">
                  <c:v>4.9570959375007995</c:v>
                </c:pt>
                <c:pt idx="17522">
                  <c:v>4.9566678124992007</c:v>
                </c:pt>
                <c:pt idx="17523">
                  <c:v>4.9563171875007992</c:v>
                </c:pt>
                <c:pt idx="17524">
                  <c:v>4.9558603124992002</c:v>
                </c:pt>
                <c:pt idx="17525">
                  <c:v>4.9554493750016002</c:v>
                </c:pt>
                <c:pt idx="17526">
                  <c:v>4.9551084375007992</c:v>
                </c:pt>
                <c:pt idx="17527">
                  <c:v>4.9546603124992004</c:v>
                </c:pt>
                <c:pt idx="17528">
                  <c:v>4.9542068750016002</c:v>
                </c:pt>
                <c:pt idx="17529">
                  <c:v>4.9538284375007997</c:v>
                </c:pt>
                <c:pt idx="17530">
                  <c:v>4.9536240624992001</c:v>
                </c:pt>
                <c:pt idx="17531">
                  <c:v>4.9539706250016007</c:v>
                </c:pt>
                <c:pt idx="17532">
                  <c:v>4.9543156250016009</c:v>
                </c:pt>
                <c:pt idx="17533">
                  <c:v>4.9547521875007998</c:v>
                </c:pt>
                <c:pt idx="17534">
                  <c:v>4.9552087499999997</c:v>
                </c:pt>
                <c:pt idx="17535">
                  <c:v>4.9555290624992008</c:v>
                </c:pt>
                <c:pt idx="17536">
                  <c:v>4.9559390624992004</c:v>
                </c:pt>
                <c:pt idx="17537">
                  <c:v>4.9563343750016005</c:v>
                </c:pt>
                <c:pt idx="17538">
                  <c:v>4.9566937500000003</c:v>
                </c:pt>
                <c:pt idx="17539">
                  <c:v>4.9570162499999997</c:v>
                </c:pt>
                <c:pt idx="17540">
                  <c:v>4.9573503124992007</c:v>
                </c:pt>
                <c:pt idx="17541">
                  <c:v>4.9576703124992001</c:v>
                </c:pt>
                <c:pt idx="17542">
                  <c:v>4.9580415624992007</c:v>
                </c:pt>
                <c:pt idx="17543">
                  <c:v>4.9584425000000003</c:v>
                </c:pt>
                <c:pt idx="17544">
                  <c:v>4.9587634375007994</c:v>
                </c:pt>
                <c:pt idx="17545">
                  <c:v>4.9590903124992005</c:v>
                </c:pt>
                <c:pt idx="17546">
                  <c:v>4.9595712499999998</c:v>
                </c:pt>
                <c:pt idx="17547">
                  <c:v>4.9599065624992003</c:v>
                </c:pt>
                <c:pt idx="17548">
                  <c:v>4.9602312499999996</c:v>
                </c:pt>
                <c:pt idx="17549">
                  <c:v>4.9601959375007993</c:v>
                </c:pt>
                <c:pt idx="17550">
                  <c:v>4.9605162500000004</c:v>
                </c:pt>
                <c:pt idx="17551">
                  <c:v>4.9608434375007997</c:v>
                </c:pt>
                <c:pt idx="17552">
                  <c:v>4.9605696875007999</c:v>
                </c:pt>
                <c:pt idx="17553">
                  <c:v>4.9601034375007993</c:v>
                </c:pt>
                <c:pt idx="17554">
                  <c:v>4.959780625001601</c:v>
                </c:pt>
                <c:pt idx="17555">
                  <c:v>4.9593806250016002</c:v>
                </c:pt>
                <c:pt idx="17556">
                  <c:v>4.9589924999999999</c:v>
                </c:pt>
                <c:pt idx="17557">
                  <c:v>4.9586078124992001</c:v>
                </c:pt>
                <c:pt idx="17558">
                  <c:v>4.9582249999999997</c:v>
                </c:pt>
                <c:pt idx="17559">
                  <c:v>4.9578209375007996</c:v>
                </c:pt>
                <c:pt idx="17560">
                  <c:v>4.9574184375007997</c:v>
                </c:pt>
                <c:pt idx="17561">
                  <c:v>4.9570521875007998</c:v>
                </c:pt>
                <c:pt idx="17562">
                  <c:v>4.9567228124992004</c:v>
                </c:pt>
                <c:pt idx="17563">
                  <c:v>4.9563106250016009</c:v>
                </c:pt>
                <c:pt idx="17564">
                  <c:v>4.9558306250016004</c:v>
                </c:pt>
                <c:pt idx="17565">
                  <c:v>4.9552478124992003</c:v>
                </c:pt>
                <c:pt idx="17566">
                  <c:v>4.9546393750016007</c:v>
                </c:pt>
                <c:pt idx="17567">
                  <c:v>4.9542118750016009</c:v>
                </c:pt>
                <c:pt idx="17568">
                  <c:v>4.9538043750016003</c:v>
                </c:pt>
                <c:pt idx="17569">
                  <c:v>4.9533800000000001</c:v>
                </c:pt>
                <c:pt idx="17570">
                  <c:v>4.952919375001601</c:v>
                </c:pt>
                <c:pt idx="17571">
                  <c:v>4.9524759375007994</c:v>
                </c:pt>
                <c:pt idx="17572">
                  <c:v>4.9520081250016004</c:v>
                </c:pt>
                <c:pt idx="17573">
                  <c:v>4.9515240624992005</c:v>
                </c:pt>
                <c:pt idx="17574">
                  <c:v>4.9510606250016007</c:v>
                </c:pt>
                <c:pt idx="17575">
                  <c:v>4.9504718750016004</c:v>
                </c:pt>
                <c:pt idx="17576">
                  <c:v>4.9498912500000003</c:v>
                </c:pt>
                <c:pt idx="17577">
                  <c:v>4.9493090624992009</c:v>
                </c:pt>
                <c:pt idx="17578">
                  <c:v>4.9487818750016004</c:v>
                </c:pt>
                <c:pt idx="17579">
                  <c:v>4.9482862499999998</c:v>
                </c:pt>
                <c:pt idx="17580">
                  <c:v>4.9478556250016004</c:v>
                </c:pt>
                <c:pt idx="17581">
                  <c:v>4.9474675000000001</c:v>
                </c:pt>
                <c:pt idx="17582">
                  <c:v>4.9469462499999999</c:v>
                </c:pt>
                <c:pt idx="17583">
                  <c:v>4.9472149999999999</c:v>
                </c:pt>
                <c:pt idx="17584">
                  <c:v>4.9476681250016004</c:v>
                </c:pt>
                <c:pt idx="17585">
                  <c:v>4.9480343750016003</c:v>
                </c:pt>
                <c:pt idx="17586">
                  <c:v>4.9483890624992002</c:v>
                </c:pt>
                <c:pt idx="17587">
                  <c:v>4.9488218750016006</c:v>
                </c:pt>
                <c:pt idx="17588">
                  <c:v>4.9491437500000002</c:v>
                </c:pt>
                <c:pt idx="17589">
                  <c:v>4.9495856250016006</c:v>
                </c:pt>
                <c:pt idx="17590">
                  <c:v>4.9500462499999998</c:v>
                </c:pt>
                <c:pt idx="17591">
                  <c:v>4.9503978124992001</c:v>
                </c:pt>
                <c:pt idx="17592">
                  <c:v>4.9507703124992002</c:v>
                </c:pt>
                <c:pt idx="17593">
                  <c:v>4.9504065624992002</c:v>
                </c:pt>
                <c:pt idx="17594">
                  <c:v>4.9500706250016009</c:v>
                </c:pt>
                <c:pt idx="17595">
                  <c:v>4.9500878124992003</c:v>
                </c:pt>
                <c:pt idx="17596">
                  <c:v>4.950431875001601</c:v>
                </c:pt>
                <c:pt idx="17597">
                  <c:v>4.9508515624992002</c:v>
                </c:pt>
                <c:pt idx="17598">
                  <c:v>4.9506884375007996</c:v>
                </c:pt>
                <c:pt idx="17599">
                  <c:v>4.9503003124992002</c:v>
                </c:pt>
                <c:pt idx="17600">
                  <c:v>4.9506534375007991</c:v>
                </c:pt>
                <c:pt idx="17601">
                  <c:v>4.9509806250016002</c:v>
                </c:pt>
                <c:pt idx="17602">
                  <c:v>4.951346875001601</c:v>
                </c:pt>
                <c:pt idx="17603">
                  <c:v>4.951710625001601</c:v>
                </c:pt>
                <c:pt idx="17604">
                  <c:v>4.9520359375007992</c:v>
                </c:pt>
                <c:pt idx="17605">
                  <c:v>4.9523656250016002</c:v>
                </c:pt>
                <c:pt idx="17606">
                  <c:v>4.9527121875007998</c:v>
                </c:pt>
                <c:pt idx="17607">
                  <c:v>4.9530640624992008</c:v>
                </c:pt>
                <c:pt idx="17608">
                  <c:v>4.9533906250016004</c:v>
                </c:pt>
                <c:pt idx="17609">
                  <c:v>4.9538071875007992</c:v>
                </c:pt>
                <c:pt idx="17610">
                  <c:v>4.9534740624992004</c:v>
                </c:pt>
                <c:pt idx="17611">
                  <c:v>4.95313625</c:v>
                </c:pt>
                <c:pt idx="17612">
                  <c:v>4.9527946875007993</c:v>
                </c:pt>
                <c:pt idx="17613">
                  <c:v>4.9525949999999996</c:v>
                </c:pt>
                <c:pt idx="17614">
                  <c:v>4.9522459375007992</c:v>
                </c:pt>
                <c:pt idx="17615">
                  <c:v>4.9525271875007997</c:v>
                </c:pt>
                <c:pt idx="17616">
                  <c:v>4.9528581250016002</c:v>
                </c:pt>
                <c:pt idx="17617">
                  <c:v>4.9532559375007992</c:v>
                </c:pt>
                <c:pt idx="17618">
                  <c:v>4.9536459375007995</c:v>
                </c:pt>
                <c:pt idx="17619">
                  <c:v>4.9540965624992008</c:v>
                </c:pt>
                <c:pt idx="17620">
                  <c:v>4.9544203124992006</c:v>
                </c:pt>
                <c:pt idx="17621">
                  <c:v>4.95475625</c:v>
                </c:pt>
                <c:pt idx="17622">
                  <c:v>4.9550796875007999</c:v>
                </c:pt>
                <c:pt idx="17623">
                  <c:v>4.9554625000000003</c:v>
                </c:pt>
                <c:pt idx="17624">
                  <c:v>4.95583375</c:v>
                </c:pt>
                <c:pt idx="17625">
                  <c:v>4.9558846875007996</c:v>
                </c:pt>
                <c:pt idx="17626">
                  <c:v>4.955488125001601</c:v>
                </c:pt>
                <c:pt idx="17627">
                  <c:v>4.9549581250016006</c:v>
                </c:pt>
                <c:pt idx="17628">
                  <c:v>4.9543278124992005</c:v>
                </c:pt>
                <c:pt idx="17629">
                  <c:v>4.9539618750016006</c:v>
                </c:pt>
                <c:pt idx="17630">
                  <c:v>4.9535981250016006</c:v>
                </c:pt>
                <c:pt idx="17631">
                  <c:v>4.9531165624992006</c:v>
                </c:pt>
                <c:pt idx="17632">
                  <c:v>4.9527546875007991</c:v>
                </c:pt>
                <c:pt idx="17633">
                  <c:v>4.9524121875007996</c:v>
                </c:pt>
                <c:pt idx="17634">
                  <c:v>4.9518015624992007</c:v>
                </c:pt>
                <c:pt idx="17635">
                  <c:v>4.9514581250016008</c:v>
                </c:pt>
                <c:pt idx="17636">
                  <c:v>4.9508153124992003</c:v>
                </c:pt>
                <c:pt idx="17637">
                  <c:v>4.9503015624992006</c:v>
                </c:pt>
                <c:pt idx="17638">
                  <c:v>4.9499137500000003</c:v>
                </c:pt>
                <c:pt idx="17639">
                  <c:v>4.9495468750016007</c:v>
                </c:pt>
                <c:pt idx="17640">
                  <c:v>4.94919625</c:v>
                </c:pt>
                <c:pt idx="17641">
                  <c:v>4.9491081250016009</c:v>
                </c:pt>
                <c:pt idx="17642">
                  <c:v>4.9495003124992003</c:v>
                </c:pt>
                <c:pt idx="17643">
                  <c:v>4.9499568750016003</c:v>
                </c:pt>
                <c:pt idx="17644">
                  <c:v>4.9503053124992009</c:v>
                </c:pt>
                <c:pt idx="17645">
                  <c:v>4.9507696875007996</c:v>
                </c:pt>
                <c:pt idx="17646">
                  <c:v>4.9511349999999998</c:v>
                </c:pt>
                <c:pt idx="17647">
                  <c:v>4.9514987499999998</c:v>
                </c:pt>
                <c:pt idx="17648">
                  <c:v>4.9518671875007998</c:v>
                </c:pt>
                <c:pt idx="17649">
                  <c:v>4.9522871875007999</c:v>
                </c:pt>
                <c:pt idx="17650">
                  <c:v>4.9526606250016005</c:v>
                </c:pt>
                <c:pt idx="17651">
                  <c:v>4.9529815624992004</c:v>
                </c:pt>
                <c:pt idx="17652">
                  <c:v>4.9533209375007994</c:v>
                </c:pt>
                <c:pt idx="17653">
                  <c:v>4.9536906250016006</c:v>
                </c:pt>
                <c:pt idx="17654">
                  <c:v>4.9540868750016003</c:v>
                </c:pt>
                <c:pt idx="17655">
                  <c:v>4.9545096875007992</c:v>
                </c:pt>
                <c:pt idx="17656">
                  <c:v>4.9548862500000004</c:v>
                </c:pt>
                <c:pt idx="17657">
                  <c:v>4.9552943750016007</c:v>
                </c:pt>
                <c:pt idx="17658">
                  <c:v>4.9556162500000003</c:v>
                </c:pt>
                <c:pt idx="17659">
                  <c:v>4.9559746875007997</c:v>
                </c:pt>
                <c:pt idx="17660">
                  <c:v>4.9556037499999999</c:v>
                </c:pt>
                <c:pt idx="17661">
                  <c:v>4.9551978124992004</c:v>
                </c:pt>
                <c:pt idx="17662">
                  <c:v>4.9548021875007997</c:v>
                </c:pt>
                <c:pt idx="17663">
                  <c:v>4.9544631250016007</c:v>
                </c:pt>
                <c:pt idx="17664">
                  <c:v>4.9539590624992007</c:v>
                </c:pt>
                <c:pt idx="17665">
                  <c:v>4.9535134375007992</c:v>
                </c:pt>
                <c:pt idx="17666">
                  <c:v>4.9529550000000002</c:v>
                </c:pt>
                <c:pt idx="17667">
                  <c:v>4.9523640624992007</c:v>
                </c:pt>
                <c:pt idx="17668">
                  <c:v>4.9517615624992004</c:v>
                </c:pt>
                <c:pt idx="17669">
                  <c:v>4.9513165624992004</c:v>
                </c:pt>
                <c:pt idx="17670">
                  <c:v>4.9508293750016001</c:v>
                </c:pt>
                <c:pt idx="17671">
                  <c:v>4.9504265624992003</c:v>
                </c:pt>
                <c:pt idx="17672">
                  <c:v>4.9500581250016005</c:v>
                </c:pt>
                <c:pt idx="17673">
                  <c:v>4.9497228124992008</c:v>
                </c:pt>
                <c:pt idx="17674">
                  <c:v>4.9493625000000003</c:v>
                </c:pt>
                <c:pt idx="17675">
                  <c:v>4.9491568750016004</c:v>
                </c:pt>
                <c:pt idx="17676">
                  <c:v>4.9494850000000001</c:v>
                </c:pt>
                <c:pt idx="17677">
                  <c:v>4.9498371875007994</c:v>
                </c:pt>
                <c:pt idx="17678">
                  <c:v>4.9501843750016006</c:v>
                </c:pt>
                <c:pt idx="17679">
                  <c:v>4.9505071875007998</c:v>
                </c:pt>
                <c:pt idx="17680">
                  <c:v>4.9508893750016005</c:v>
                </c:pt>
                <c:pt idx="17681">
                  <c:v>4.9510746875007996</c:v>
                </c:pt>
                <c:pt idx="17682">
                  <c:v>4.9509890624992003</c:v>
                </c:pt>
                <c:pt idx="17683">
                  <c:v>4.9506459375007994</c:v>
                </c:pt>
                <c:pt idx="17684">
                  <c:v>4.9503174999999997</c:v>
                </c:pt>
                <c:pt idx="17685">
                  <c:v>4.9499656250016004</c:v>
                </c:pt>
                <c:pt idx="17686">
                  <c:v>4.9500040624992003</c:v>
                </c:pt>
                <c:pt idx="17687">
                  <c:v>4.9496781250016006</c:v>
                </c:pt>
                <c:pt idx="17688">
                  <c:v>4.9493346875007997</c:v>
                </c:pt>
                <c:pt idx="17689">
                  <c:v>4.9497368750016006</c:v>
                </c:pt>
                <c:pt idx="17690">
                  <c:v>4.9501343750016007</c:v>
                </c:pt>
                <c:pt idx="17691">
                  <c:v>4.9497031250016006</c:v>
                </c:pt>
                <c:pt idx="17692">
                  <c:v>4.9493831250016003</c:v>
                </c:pt>
                <c:pt idx="17693">
                  <c:v>4.9490365624992005</c:v>
                </c:pt>
                <c:pt idx="17694">
                  <c:v>4.9486871875007994</c:v>
                </c:pt>
                <c:pt idx="17695">
                  <c:v>4.9482628124992001</c:v>
                </c:pt>
                <c:pt idx="17696">
                  <c:v>4.9478465624992003</c:v>
                </c:pt>
                <c:pt idx="17697">
                  <c:v>4.9473771875007992</c:v>
                </c:pt>
                <c:pt idx="17698">
                  <c:v>4.9468528124992002</c:v>
                </c:pt>
                <c:pt idx="17699">
                  <c:v>4.946514375001601</c:v>
                </c:pt>
                <c:pt idx="17700">
                  <c:v>4.9468459375007994</c:v>
                </c:pt>
                <c:pt idx="17701">
                  <c:v>4.9471724999999998</c:v>
                </c:pt>
                <c:pt idx="17702">
                  <c:v>4.9475553124992002</c:v>
                </c:pt>
                <c:pt idx="17703">
                  <c:v>4.9478903124992009</c:v>
                </c:pt>
                <c:pt idx="17704">
                  <c:v>4.9482790624992008</c:v>
                </c:pt>
                <c:pt idx="17705">
                  <c:v>4.94872625</c:v>
                </c:pt>
                <c:pt idx="17706">
                  <c:v>4.9490587499999998</c:v>
                </c:pt>
                <c:pt idx="17707">
                  <c:v>4.9494125000000002</c:v>
                </c:pt>
                <c:pt idx="17708">
                  <c:v>4.9497446875007993</c:v>
                </c:pt>
                <c:pt idx="17709">
                  <c:v>4.9500662499999999</c:v>
                </c:pt>
                <c:pt idx="17710">
                  <c:v>4.9504390624992007</c:v>
                </c:pt>
                <c:pt idx="17711">
                  <c:v>4.9508999999999999</c:v>
                </c:pt>
                <c:pt idx="17712">
                  <c:v>4.9513440624992002</c:v>
                </c:pt>
                <c:pt idx="17713">
                  <c:v>4.9517028124992004</c:v>
                </c:pt>
                <c:pt idx="17714">
                  <c:v>4.9520524999999997</c:v>
                </c:pt>
                <c:pt idx="17715">
                  <c:v>4.9517234375007995</c:v>
                </c:pt>
                <c:pt idx="17716">
                  <c:v>4.9513484375007994</c:v>
                </c:pt>
                <c:pt idx="17717">
                  <c:v>4.9510115624992004</c:v>
                </c:pt>
                <c:pt idx="17718">
                  <c:v>4.9508628124992002</c:v>
                </c:pt>
                <c:pt idx="17719">
                  <c:v>4.9504425000000003</c:v>
                </c:pt>
                <c:pt idx="17720">
                  <c:v>4.9500553124992006</c:v>
                </c:pt>
                <c:pt idx="17721">
                  <c:v>4.9496790624992002</c:v>
                </c:pt>
                <c:pt idx="17722">
                  <c:v>4.9493543750016009</c:v>
                </c:pt>
                <c:pt idx="17723">
                  <c:v>4.9490268750016009</c:v>
                </c:pt>
                <c:pt idx="17724">
                  <c:v>4.9485496875007993</c:v>
                </c:pt>
                <c:pt idx="17725">
                  <c:v>4.9480475000000004</c:v>
                </c:pt>
                <c:pt idx="17726">
                  <c:v>4.9475084375007992</c:v>
                </c:pt>
                <c:pt idx="17727">
                  <c:v>4.9469200000000004</c:v>
                </c:pt>
                <c:pt idx="17728">
                  <c:v>4.9463528124992004</c:v>
                </c:pt>
                <c:pt idx="17729">
                  <c:v>4.9457412500000002</c:v>
                </c:pt>
                <c:pt idx="17730">
                  <c:v>4.9451546875007999</c:v>
                </c:pt>
                <c:pt idx="17731">
                  <c:v>4.9446518750016004</c:v>
                </c:pt>
                <c:pt idx="17732">
                  <c:v>4.9442187500000001</c:v>
                </c:pt>
                <c:pt idx="17733">
                  <c:v>4.9437687500000003</c:v>
                </c:pt>
                <c:pt idx="17734">
                  <c:v>4.9433309375007992</c:v>
                </c:pt>
                <c:pt idx="17735">
                  <c:v>4.9429706250016006</c:v>
                </c:pt>
                <c:pt idx="17736">
                  <c:v>4.9426062499999999</c:v>
                </c:pt>
                <c:pt idx="17737">
                  <c:v>4.9422753124992003</c:v>
                </c:pt>
                <c:pt idx="17738">
                  <c:v>4.9417493750016002</c:v>
                </c:pt>
                <c:pt idx="17739">
                  <c:v>4.9413387499999999</c:v>
                </c:pt>
                <c:pt idx="17740">
                  <c:v>4.9409990624992002</c:v>
                </c:pt>
                <c:pt idx="17741">
                  <c:v>4.9406065624992008</c:v>
                </c:pt>
                <c:pt idx="17742">
                  <c:v>4.9408768750016003</c:v>
                </c:pt>
                <c:pt idx="17743">
                  <c:v>4.9412759375007997</c:v>
                </c:pt>
                <c:pt idx="17744">
                  <c:v>4.9416790624992002</c:v>
                </c:pt>
                <c:pt idx="17745">
                  <c:v>4.9421471875007992</c:v>
                </c:pt>
                <c:pt idx="17746">
                  <c:v>4.9425259375007995</c:v>
                </c:pt>
                <c:pt idx="17747">
                  <c:v>4.9429337499999999</c:v>
                </c:pt>
                <c:pt idx="17748">
                  <c:v>4.9434081250016009</c:v>
                </c:pt>
                <c:pt idx="17749">
                  <c:v>4.9437468750016009</c:v>
                </c:pt>
                <c:pt idx="17750">
                  <c:v>4.9441706250016004</c:v>
                </c:pt>
                <c:pt idx="17751">
                  <c:v>4.9446240624992006</c:v>
                </c:pt>
                <c:pt idx="17752">
                  <c:v>4.9450496875007994</c:v>
                </c:pt>
                <c:pt idx="17753">
                  <c:v>4.9454693750016006</c:v>
                </c:pt>
                <c:pt idx="17754">
                  <c:v>4.9458275</c:v>
                </c:pt>
                <c:pt idx="17755">
                  <c:v>4.9457500000000003</c:v>
                </c:pt>
                <c:pt idx="17756">
                  <c:v>4.9461078124992008</c:v>
                </c:pt>
                <c:pt idx="17757">
                  <c:v>4.9465471875007996</c:v>
                </c:pt>
                <c:pt idx="17758">
                  <c:v>4.9469440624992007</c:v>
                </c:pt>
                <c:pt idx="17759">
                  <c:v>4.9473390624992009</c:v>
                </c:pt>
                <c:pt idx="17760">
                  <c:v>4.9476775000000002</c:v>
                </c:pt>
                <c:pt idx="17761">
                  <c:v>4.9476540624992005</c:v>
                </c:pt>
                <c:pt idx="17762">
                  <c:v>4.9479768750016007</c:v>
                </c:pt>
                <c:pt idx="17763">
                  <c:v>4.9483134375007998</c:v>
                </c:pt>
                <c:pt idx="17764">
                  <c:v>4.9479884375007996</c:v>
                </c:pt>
                <c:pt idx="17765">
                  <c:v>4.9475378124992009</c:v>
                </c:pt>
                <c:pt idx="17766">
                  <c:v>4.9468562499999997</c:v>
                </c:pt>
                <c:pt idx="17767">
                  <c:v>4.9463437499999996</c:v>
                </c:pt>
                <c:pt idx="17768">
                  <c:v>4.9459934375007997</c:v>
                </c:pt>
                <c:pt idx="17769">
                  <c:v>4.9455821875007997</c:v>
                </c:pt>
                <c:pt idx="17770">
                  <c:v>4.9449399999999999</c:v>
                </c:pt>
                <c:pt idx="17771">
                  <c:v>4.9443099999999998</c:v>
                </c:pt>
                <c:pt idx="17772">
                  <c:v>4.94375125</c:v>
                </c:pt>
                <c:pt idx="17773">
                  <c:v>4.9434121875007992</c:v>
                </c:pt>
                <c:pt idx="17774">
                  <c:v>4.9430509375007992</c:v>
                </c:pt>
                <c:pt idx="17775">
                  <c:v>4.9426940624992008</c:v>
                </c:pt>
                <c:pt idx="17776">
                  <c:v>4.9423606250016006</c:v>
                </c:pt>
                <c:pt idx="17777">
                  <c:v>4.9420371875007998</c:v>
                </c:pt>
                <c:pt idx="17778">
                  <c:v>4.9417081250016004</c:v>
                </c:pt>
                <c:pt idx="17779">
                  <c:v>4.9421099999999996</c:v>
                </c:pt>
                <c:pt idx="17780">
                  <c:v>4.9424725</c:v>
                </c:pt>
                <c:pt idx="17781">
                  <c:v>4.9428953124992008</c:v>
                </c:pt>
                <c:pt idx="17782">
                  <c:v>4.9432743750016002</c:v>
                </c:pt>
                <c:pt idx="17783">
                  <c:v>4.9436428124992009</c:v>
                </c:pt>
                <c:pt idx="17784">
                  <c:v>4.9433993750016008</c:v>
                </c:pt>
                <c:pt idx="17785">
                  <c:v>4.9430068750016005</c:v>
                </c:pt>
                <c:pt idx="17786">
                  <c:v>4.9425368750016005</c:v>
                </c:pt>
                <c:pt idx="17787">
                  <c:v>4.9420843750016008</c:v>
                </c:pt>
                <c:pt idx="17788">
                  <c:v>4.9416574999999998</c:v>
                </c:pt>
                <c:pt idx="17789">
                  <c:v>4.9413228124992008</c:v>
                </c:pt>
                <c:pt idx="17790">
                  <c:v>4.9417162499999998</c:v>
                </c:pt>
                <c:pt idx="17791">
                  <c:v>4.9420434375007991</c:v>
                </c:pt>
                <c:pt idx="17792">
                  <c:v>4.9424609375007993</c:v>
                </c:pt>
                <c:pt idx="17793">
                  <c:v>4.9428578124992004</c:v>
                </c:pt>
                <c:pt idx="17794">
                  <c:v>4.9431990624992004</c:v>
                </c:pt>
                <c:pt idx="17795">
                  <c:v>4.9435943750016005</c:v>
                </c:pt>
                <c:pt idx="17796">
                  <c:v>4.9439378124992004</c:v>
                </c:pt>
                <c:pt idx="17797">
                  <c:v>4.9443028124992008</c:v>
                </c:pt>
                <c:pt idx="17798">
                  <c:v>4.9446428124992003</c:v>
                </c:pt>
                <c:pt idx="17799">
                  <c:v>4.9450678124992002</c:v>
                </c:pt>
                <c:pt idx="17800">
                  <c:v>4.9454250000000002</c:v>
                </c:pt>
                <c:pt idx="17801">
                  <c:v>4.9458450000000003</c:v>
                </c:pt>
                <c:pt idx="17802">
                  <c:v>4.9462568750016009</c:v>
                </c:pt>
                <c:pt idx="17803">
                  <c:v>4.94668625</c:v>
                </c:pt>
                <c:pt idx="17804">
                  <c:v>4.9470428124992001</c:v>
                </c:pt>
                <c:pt idx="17805">
                  <c:v>4.9474190624992005</c:v>
                </c:pt>
                <c:pt idx="17806">
                  <c:v>4.9478146875007996</c:v>
                </c:pt>
                <c:pt idx="17807">
                  <c:v>4.9482912499999996</c:v>
                </c:pt>
                <c:pt idx="17808">
                  <c:v>4.9478718750016002</c:v>
                </c:pt>
                <c:pt idx="17809">
                  <c:v>4.9474603124992003</c:v>
                </c:pt>
                <c:pt idx="17810">
                  <c:v>4.9469424999999996</c:v>
                </c:pt>
                <c:pt idx="17811">
                  <c:v>4.9462956250016008</c:v>
                </c:pt>
                <c:pt idx="17812">
                  <c:v>4.9455637499999998</c:v>
                </c:pt>
                <c:pt idx="17813">
                  <c:v>4.9447400000000004</c:v>
                </c:pt>
                <c:pt idx="17814">
                  <c:v>4.9440490624992002</c:v>
                </c:pt>
                <c:pt idx="17815">
                  <c:v>4.9433137499999997</c:v>
                </c:pt>
                <c:pt idx="17816">
                  <c:v>4.942615</c:v>
                </c:pt>
                <c:pt idx="17817">
                  <c:v>4.9418575000000002</c:v>
                </c:pt>
                <c:pt idx="17818">
                  <c:v>4.9412137500000002</c:v>
                </c:pt>
                <c:pt idx="17819">
                  <c:v>4.9405887499999999</c:v>
                </c:pt>
                <c:pt idx="17820">
                  <c:v>4.9400990624992005</c:v>
                </c:pt>
                <c:pt idx="17821">
                  <c:v>4.93955375</c:v>
                </c:pt>
                <c:pt idx="17822">
                  <c:v>4.9390971875007992</c:v>
                </c:pt>
                <c:pt idx="17823">
                  <c:v>4.9386490624992003</c:v>
                </c:pt>
                <c:pt idx="17824">
                  <c:v>4.9382290624992002</c:v>
                </c:pt>
                <c:pt idx="17825">
                  <c:v>4.9377684375007993</c:v>
                </c:pt>
                <c:pt idx="17826">
                  <c:v>4.9374118750016009</c:v>
                </c:pt>
                <c:pt idx="17827">
                  <c:v>4.9370365624992001</c:v>
                </c:pt>
                <c:pt idx="17828">
                  <c:v>4.9366712499999998</c:v>
                </c:pt>
                <c:pt idx="17829">
                  <c:v>4.9362487499999999</c:v>
                </c:pt>
                <c:pt idx="17830">
                  <c:v>4.9357924999999998</c:v>
                </c:pt>
                <c:pt idx="17831">
                  <c:v>4.9353703124992006</c:v>
                </c:pt>
                <c:pt idx="17832">
                  <c:v>4.9349681250016006</c:v>
                </c:pt>
                <c:pt idx="17833">
                  <c:v>4.9346093750016005</c:v>
                </c:pt>
                <c:pt idx="17834">
                  <c:v>4.9342275000000004</c:v>
                </c:pt>
                <c:pt idx="17835">
                  <c:v>4.9339053124992009</c:v>
                </c:pt>
                <c:pt idx="17836">
                  <c:v>4.9335771875007994</c:v>
                </c:pt>
                <c:pt idx="17837">
                  <c:v>4.9331109375007998</c:v>
                </c:pt>
                <c:pt idx="17838">
                  <c:v>4.9331306250016009</c:v>
                </c:pt>
                <c:pt idx="17839">
                  <c:v>4.9335106250016008</c:v>
                </c:pt>
                <c:pt idx="17840">
                  <c:v>4.9339134375007996</c:v>
                </c:pt>
                <c:pt idx="17841">
                  <c:v>4.9342690624992009</c:v>
                </c:pt>
                <c:pt idx="17842">
                  <c:v>4.9345931250016006</c:v>
                </c:pt>
                <c:pt idx="17843">
                  <c:v>4.9350628124992006</c:v>
                </c:pt>
                <c:pt idx="17844">
                  <c:v>4.9354681250016004</c:v>
                </c:pt>
                <c:pt idx="17845">
                  <c:v>4.9358096875007993</c:v>
                </c:pt>
                <c:pt idx="17846">
                  <c:v>4.9361531250016002</c:v>
                </c:pt>
                <c:pt idx="17847">
                  <c:v>4.9364759375007994</c:v>
                </c:pt>
                <c:pt idx="17848">
                  <c:v>4.936941875001601</c:v>
                </c:pt>
                <c:pt idx="17849">
                  <c:v>4.9373071875007994</c:v>
                </c:pt>
                <c:pt idx="17850">
                  <c:v>4.9377284375007999</c:v>
                </c:pt>
                <c:pt idx="17851">
                  <c:v>4.9380643750016002</c:v>
                </c:pt>
                <c:pt idx="17852">
                  <c:v>4.9383984375007994</c:v>
                </c:pt>
                <c:pt idx="17853">
                  <c:v>4.9388315624992005</c:v>
                </c:pt>
                <c:pt idx="17854">
                  <c:v>4.9392209375007994</c:v>
                </c:pt>
                <c:pt idx="17855">
                  <c:v>4.9386921875007994</c:v>
                </c:pt>
                <c:pt idx="17856">
                  <c:v>4.9383309375007993</c:v>
                </c:pt>
                <c:pt idx="17857">
                  <c:v>4.9379353124992003</c:v>
                </c:pt>
                <c:pt idx="17858">
                  <c:v>4.9376125000000002</c:v>
                </c:pt>
                <c:pt idx="17859">
                  <c:v>4.9379499999999998</c:v>
                </c:pt>
                <c:pt idx="17860">
                  <c:v>4.9374118750016009</c:v>
                </c:pt>
                <c:pt idx="17861">
                  <c:v>4.9370418750016007</c:v>
                </c:pt>
                <c:pt idx="17862">
                  <c:v>4.936659375001601</c:v>
                </c:pt>
                <c:pt idx="17863">
                  <c:v>4.9362634375007994</c:v>
                </c:pt>
                <c:pt idx="17864">
                  <c:v>4.9358565624992004</c:v>
                </c:pt>
                <c:pt idx="17865">
                  <c:v>4.9354843750016002</c:v>
                </c:pt>
                <c:pt idx="17866">
                  <c:v>4.9350271875007996</c:v>
                </c:pt>
                <c:pt idx="17867">
                  <c:v>4.9347018750016005</c:v>
                </c:pt>
                <c:pt idx="17868">
                  <c:v>4.9343149999999998</c:v>
                </c:pt>
                <c:pt idx="17869">
                  <c:v>4.9343990624992005</c:v>
                </c:pt>
                <c:pt idx="17870">
                  <c:v>4.9347412500000001</c:v>
                </c:pt>
                <c:pt idx="17871">
                  <c:v>4.9350656250016005</c:v>
                </c:pt>
                <c:pt idx="17872">
                  <c:v>4.9353856250016008</c:v>
                </c:pt>
                <c:pt idx="17873">
                  <c:v>4.9357784375007991</c:v>
                </c:pt>
                <c:pt idx="17874">
                  <c:v>4.936115</c:v>
                </c:pt>
                <c:pt idx="17875">
                  <c:v>4.9365184375007995</c:v>
                </c:pt>
                <c:pt idx="17876">
                  <c:v>4.9369181250016005</c:v>
                </c:pt>
                <c:pt idx="17877">
                  <c:v>4.9372578124992001</c:v>
                </c:pt>
                <c:pt idx="17878">
                  <c:v>4.9376681250016006</c:v>
                </c:pt>
                <c:pt idx="17879">
                  <c:v>4.9381565624992003</c:v>
                </c:pt>
                <c:pt idx="17880">
                  <c:v>4.9385725000000003</c:v>
                </c:pt>
                <c:pt idx="17881">
                  <c:v>4.9390365624992008</c:v>
                </c:pt>
                <c:pt idx="17882">
                  <c:v>4.9394568750016008</c:v>
                </c:pt>
                <c:pt idx="17883">
                  <c:v>4.9398803124992003</c:v>
                </c:pt>
                <c:pt idx="17884">
                  <c:v>4.9394628124992002</c:v>
                </c:pt>
                <c:pt idx="17885">
                  <c:v>4.9396562499999996</c:v>
                </c:pt>
                <c:pt idx="17886">
                  <c:v>4.9400015624992006</c:v>
                </c:pt>
                <c:pt idx="17887">
                  <c:v>4.9402553124992004</c:v>
                </c:pt>
                <c:pt idx="17888">
                  <c:v>4.9405865624992007</c:v>
                </c:pt>
                <c:pt idx="17889">
                  <c:v>4.9408990624992004</c:v>
                </c:pt>
                <c:pt idx="17890">
                  <c:v>4.9412675000000004</c:v>
                </c:pt>
                <c:pt idx="17891">
                  <c:v>4.9409421875007995</c:v>
                </c:pt>
                <c:pt idx="17892">
                  <c:v>4.9406028124992005</c:v>
                </c:pt>
                <c:pt idx="17893">
                  <c:v>4.9402271875007999</c:v>
                </c:pt>
                <c:pt idx="17894">
                  <c:v>4.9398668750016004</c:v>
                </c:pt>
                <c:pt idx="17895">
                  <c:v>4.9395284375007993</c:v>
                </c:pt>
                <c:pt idx="17896">
                  <c:v>4.9391909375007996</c:v>
                </c:pt>
                <c:pt idx="17897">
                  <c:v>4.9387999999999996</c:v>
                </c:pt>
                <c:pt idx="17898">
                  <c:v>4.9383621875007995</c:v>
                </c:pt>
                <c:pt idx="17899">
                  <c:v>4.9383184375007998</c:v>
                </c:pt>
                <c:pt idx="17900">
                  <c:v>4.9379943750016002</c:v>
                </c:pt>
                <c:pt idx="17901">
                  <c:v>4.9376740624992008</c:v>
                </c:pt>
                <c:pt idx="17902">
                  <c:v>4.9371106250016004</c:v>
                </c:pt>
                <c:pt idx="17903">
                  <c:v>4.9364890624992004</c:v>
                </c:pt>
                <c:pt idx="17904">
                  <c:v>4.9361478124992004</c:v>
                </c:pt>
                <c:pt idx="17905">
                  <c:v>4.9357959375007994</c:v>
                </c:pt>
                <c:pt idx="17906">
                  <c:v>4.9351603124992005</c:v>
                </c:pt>
                <c:pt idx="17907">
                  <c:v>4.9344896875007995</c:v>
                </c:pt>
                <c:pt idx="17908">
                  <c:v>4.9340084375007995</c:v>
                </c:pt>
                <c:pt idx="17909">
                  <c:v>4.9335800000000001</c:v>
                </c:pt>
                <c:pt idx="17910">
                  <c:v>4.9330284375007993</c:v>
                </c:pt>
                <c:pt idx="17911">
                  <c:v>4.9324424999999996</c:v>
                </c:pt>
                <c:pt idx="17912">
                  <c:v>4.9320096875007993</c:v>
                </c:pt>
                <c:pt idx="17913">
                  <c:v>4.9315628124992008</c:v>
                </c:pt>
                <c:pt idx="17914">
                  <c:v>4.9319031250016003</c:v>
                </c:pt>
                <c:pt idx="17915">
                  <c:v>4.9323924999999997</c:v>
                </c:pt>
                <c:pt idx="17916">
                  <c:v>4.9327659375007995</c:v>
                </c:pt>
                <c:pt idx="17917">
                  <c:v>4.9331662500000002</c:v>
                </c:pt>
                <c:pt idx="17918">
                  <c:v>4.9335734375007991</c:v>
                </c:pt>
                <c:pt idx="17919">
                  <c:v>4.9340340624992001</c:v>
                </c:pt>
                <c:pt idx="17920">
                  <c:v>4.9343928124992003</c:v>
                </c:pt>
                <c:pt idx="17921">
                  <c:v>4.9348209375007999</c:v>
                </c:pt>
                <c:pt idx="17922">
                  <c:v>4.9352099999999997</c:v>
                </c:pt>
                <c:pt idx="17923">
                  <c:v>4.9355806250016006</c:v>
                </c:pt>
                <c:pt idx="17924">
                  <c:v>4.9359643750016007</c:v>
                </c:pt>
                <c:pt idx="17925">
                  <c:v>4.9363115624992009</c:v>
                </c:pt>
                <c:pt idx="17926">
                  <c:v>4.935909375001601</c:v>
                </c:pt>
                <c:pt idx="17927">
                  <c:v>4.9352603124992003</c:v>
                </c:pt>
                <c:pt idx="17928">
                  <c:v>4.9346703124992004</c:v>
                </c:pt>
                <c:pt idx="17929">
                  <c:v>4.9343334375007997</c:v>
                </c:pt>
                <c:pt idx="17930">
                  <c:v>4.9337328124992004</c:v>
                </c:pt>
                <c:pt idx="17931">
                  <c:v>4.9333306250016005</c:v>
                </c:pt>
                <c:pt idx="17932">
                  <c:v>4.9329509375007996</c:v>
                </c:pt>
                <c:pt idx="17933">
                  <c:v>4.9326159375007999</c:v>
                </c:pt>
                <c:pt idx="17934">
                  <c:v>4.9320996875007994</c:v>
                </c:pt>
                <c:pt idx="17935">
                  <c:v>4.9317665624992006</c:v>
                </c:pt>
                <c:pt idx="17936">
                  <c:v>4.9321165624992007</c:v>
                </c:pt>
                <c:pt idx="17937">
                  <c:v>4.9324981250016009</c:v>
                </c:pt>
                <c:pt idx="17938">
                  <c:v>4.9321096875007999</c:v>
                </c:pt>
                <c:pt idx="17939">
                  <c:v>4.9317306250016006</c:v>
                </c:pt>
                <c:pt idx="17940">
                  <c:v>4.9318143750016006</c:v>
                </c:pt>
                <c:pt idx="17941">
                  <c:v>4.9321021875007993</c:v>
                </c:pt>
                <c:pt idx="17942">
                  <c:v>4.931756875001601</c:v>
                </c:pt>
                <c:pt idx="17943">
                  <c:v>4.9321253124992008</c:v>
                </c:pt>
                <c:pt idx="17944">
                  <c:v>4.9324624999999997</c:v>
                </c:pt>
                <c:pt idx="17945">
                  <c:v>4.9327828124992008</c:v>
                </c:pt>
                <c:pt idx="17946">
                  <c:v>4.9331950000000004</c:v>
                </c:pt>
                <c:pt idx="17947">
                  <c:v>4.9335746875007995</c:v>
                </c:pt>
                <c:pt idx="17948">
                  <c:v>4.9340384375007993</c:v>
                </c:pt>
                <c:pt idx="17949">
                  <c:v>4.9343849999999998</c:v>
                </c:pt>
                <c:pt idx="17950">
                  <c:v>4.9347081250016007</c:v>
                </c:pt>
                <c:pt idx="17951">
                  <c:v>4.9350306250016009</c:v>
                </c:pt>
                <c:pt idx="17952">
                  <c:v>4.9353596875007995</c:v>
                </c:pt>
                <c:pt idx="17953">
                  <c:v>4.9357028124992004</c:v>
                </c:pt>
                <c:pt idx="17954">
                  <c:v>4.9360893750016004</c:v>
                </c:pt>
                <c:pt idx="17955">
                  <c:v>4.9360809375007992</c:v>
                </c:pt>
                <c:pt idx="17956">
                  <c:v>4.9356815624992008</c:v>
                </c:pt>
                <c:pt idx="17957">
                  <c:v>4.9352896875007994</c:v>
                </c:pt>
                <c:pt idx="17958">
                  <c:v>4.9349521875007998</c:v>
                </c:pt>
                <c:pt idx="17959">
                  <c:v>4.9345187499999996</c:v>
                </c:pt>
                <c:pt idx="17960">
                  <c:v>4.93410875</c:v>
                </c:pt>
                <c:pt idx="17961">
                  <c:v>4.9337753124992005</c:v>
                </c:pt>
                <c:pt idx="17962">
                  <c:v>4.9334825000000002</c:v>
                </c:pt>
                <c:pt idx="17963">
                  <c:v>4.9331246875007997</c:v>
                </c:pt>
                <c:pt idx="17964">
                  <c:v>4.9326003124992006</c:v>
                </c:pt>
                <c:pt idx="17965">
                  <c:v>4.9320771875007994</c:v>
                </c:pt>
                <c:pt idx="17966">
                  <c:v>4.9315084375007991</c:v>
                </c:pt>
                <c:pt idx="17967">
                  <c:v>4.93117625</c:v>
                </c:pt>
                <c:pt idx="17968">
                  <c:v>4.9307921875007992</c:v>
                </c:pt>
                <c:pt idx="17969">
                  <c:v>4.9304500000000004</c:v>
                </c:pt>
                <c:pt idx="17970">
                  <c:v>4.9298853124992004</c:v>
                </c:pt>
                <c:pt idx="17971">
                  <c:v>4.9295528124992005</c:v>
                </c:pt>
                <c:pt idx="17972">
                  <c:v>4.9290506250016008</c:v>
                </c:pt>
                <c:pt idx="17973">
                  <c:v>4.9285443750016009</c:v>
                </c:pt>
                <c:pt idx="17974">
                  <c:v>4.9280443750016003</c:v>
                </c:pt>
                <c:pt idx="17975">
                  <c:v>4.92756375</c:v>
                </c:pt>
                <c:pt idx="17976">
                  <c:v>4.9272274999999999</c:v>
                </c:pt>
                <c:pt idx="17977">
                  <c:v>4.9268403124992002</c:v>
                </c:pt>
                <c:pt idx="17978">
                  <c:v>4.9272906250016009</c:v>
                </c:pt>
                <c:pt idx="17979">
                  <c:v>4.9277015624992009</c:v>
                </c:pt>
                <c:pt idx="17980">
                  <c:v>4.9280634375007999</c:v>
                </c:pt>
                <c:pt idx="17981">
                  <c:v>4.9283856250016003</c:v>
                </c:pt>
                <c:pt idx="17982">
                  <c:v>4.9287178124992002</c:v>
                </c:pt>
                <c:pt idx="17983">
                  <c:v>4.9290890624992008</c:v>
                </c:pt>
                <c:pt idx="17984">
                  <c:v>4.9294662499999999</c:v>
                </c:pt>
                <c:pt idx="17985">
                  <c:v>4.9292718750016009</c:v>
                </c:pt>
                <c:pt idx="17986">
                  <c:v>4.9292596875007995</c:v>
                </c:pt>
                <c:pt idx="17987">
                  <c:v>4.9295906250016008</c:v>
                </c:pt>
                <c:pt idx="17988">
                  <c:v>4.9300781250016001</c:v>
                </c:pt>
                <c:pt idx="17989">
                  <c:v>4.9304690624992009</c:v>
                </c:pt>
                <c:pt idx="17990">
                  <c:v>4.9308509375007992</c:v>
                </c:pt>
                <c:pt idx="17991">
                  <c:v>4.9311746875007998</c:v>
                </c:pt>
                <c:pt idx="17992">
                  <c:v>4.9313618750016008</c:v>
                </c:pt>
                <c:pt idx="17993">
                  <c:v>4.9317046875007993</c:v>
                </c:pt>
                <c:pt idx="17994">
                  <c:v>4.9315584375007999</c:v>
                </c:pt>
                <c:pt idx="17995">
                  <c:v>4.9311818750016005</c:v>
                </c:pt>
                <c:pt idx="17996">
                  <c:v>4.9308421875007991</c:v>
                </c:pt>
                <c:pt idx="17997">
                  <c:v>4.9305190624992008</c:v>
                </c:pt>
                <c:pt idx="17998">
                  <c:v>4.9308212500000002</c:v>
                </c:pt>
                <c:pt idx="17999">
                  <c:v>4.9312018750016007</c:v>
                </c:pt>
                <c:pt idx="18000">
                  <c:v>4.9316003124992003</c:v>
                </c:pt>
                <c:pt idx="18001">
                  <c:v>4.9319421875007992</c:v>
                </c:pt>
                <c:pt idx="18002">
                  <c:v>4.9322731250016005</c:v>
                </c:pt>
                <c:pt idx="18003">
                  <c:v>4.9326953124992006</c:v>
                </c:pt>
                <c:pt idx="18004">
                  <c:v>4.9330868750016004</c:v>
                </c:pt>
                <c:pt idx="18005">
                  <c:v>4.9327068750016005</c:v>
                </c:pt>
                <c:pt idx="18006">
                  <c:v>4.9323728124992003</c:v>
                </c:pt>
                <c:pt idx="18007">
                  <c:v>4.9327231250016004</c:v>
                </c:pt>
                <c:pt idx="18008">
                  <c:v>4.9322809375007992</c:v>
                </c:pt>
                <c:pt idx="18009">
                  <c:v>4.9317334375007995</c:v>
                </c:pt>
                <c:pt idx="18010">
                  <c:v>4.9312640624992001</c:v>
                </c:pt>
                <c:pt idx="18011">
                  <c:v>4.9307731250016005</c:v>
                </c:pt>
                <c:pt idx="18012">
                  <c:v>4.9302753124992007</c:v>
                </c:pt>
                <c:pt idx="18013">
                  <c:v>4.9298471875007994</c:v>
                </c:pt>
                <c:pt idx="18014">
                  <c:v>4.9294012499999997</c:v>
                </c:pt>
                <c:pt idx="18015">
                  <c:v>4.9290262499999997</c:v>
                </c:pt>
                <c:pt idx="18016">
                  <c:v>4.9286028124992001</c:v>
                </c:pt>
                <c:pt idx="18017">
                  <c:v>4.92847875</c:v>
                </c:pt>
                <c:pt idx="18018">
                  <c:v>4.9281343750016005</c:v>
                </c:pt>
                <c:pt idx="18019">
                  <c:v>4.9278053124992001</c:v>
                </c:pt>
                <c:pt idx="18020">
                  <c:v>4.9281018750016008</c:v>
                </c:pt>
                <c:pt idx="18021">
                  <c:v>4.9278856250016005</c:v>
                </c:pt>
                <c:pt idx="18022">
                  <c:v>4.928060625001601</c:v>
                </c:pt>
                <c:pt idx="18023">
                  <c:v>4.9284287500000001</c:v>
                </c:pt>
                <c:pt idx="18024">
                  <c:v>4.9287971875007992</c:v>
                </c:pt>
                <c:pt idx="18025">
                  <c:v>4.9291503124992007</c:v>
                </c:pt>
                <c:pt idx="18026">
                  <c:v>4.9288015624992001</c:v>
                </c:pt>
                <c:pt idx="18027">
                  <c:v>4.9284156250016009</c:v>
                </c:pt>
                <c:pt idx="18028">
                  <c:v>4.9280237500000004</c:v>
                </c:pt>
                <c:pt idx="18029">
                  <c:v>4.9275765624992003</c:v>
                </c:pt>
                <c:pt idx="18030">
                  <c:v>4.9271725000000002</c:v>
                </c:pt>
                <c:pt idx="18031">
                  <c:v>4.9267768750016003</c:v>
                </c:pt>
                <c:pt idx="18032">
                  <c:v>4.9269734375007994</c:v>
                </c:pt>
                <c:pt idx="18033">
                  <c:v>4.9271953124992001</c:v>
                </c:pt>
                <c:pt idx="18034">
                  <c:v>4.9271978124992009</c:v>
                </c:pt>
                <c:pt idx="18035">
                  <c:v>4.9276178124992009</c:v>
                </c:pt>
                <c:pt idx="18036">
                  <c:v>4.9275243750016005</c:v>
                </c:pt>
                <c:pt idx="18037">
                  <c:v>4.92781</c:v>
                </c:pt>
                <c:pt idx="18038">
                  <c:v>4.9277640624992003</c:v>
                </c:pt>
                <c:pt idx="18039">
                  <c:v>4.9281187500000003</c:v>
                </c:pt>
                <c:pt idx="18040">
                  <c:v>4.9276756250016005</c:v>
                </c:pt>
                <c:pt idx="18041">
                  <c:v>4.9272231250016008</c:v>
                </c:pt>
                <c:pt idx="18042">
                  <c:v>4.9268490624992003</c:v>
                </c:pt>
                <c:pt idx="18043">
                  <c:v>4.9264321875007999</c:v>
                </c:pt>
                <c:pt idx="18044">
                  <c:v>4.9268303124992006</c:v>
                </c:pt>
                <c:pt idx="18045">
                  <c:v>4.9272065624992001</c:v>
                </c:pt>
                <c:pt idx="18046">
                  <c:v>4.9276453124992008</c:v>
                </c:pt>
                <c:pt idx="18047">
                  <c:v>4.9280309375007993</c:v>
                </c:pt>
                <c:pt idx="18048">
                  <c:v>4.9283843750016008</c:v>
                </c:pt>
                <c:pt idx="18049">
                  <c:v>4.9287428124992001</c:v>
                </c:pt>
                <c:pt idx="18050">
                  <c:v>4.9291312500000002</c:v>
                </c:pt>
                <c:pt idx="18051">
                  <c:v>4.9288015624992001</c:v>
                </c:pt>
                <c:pt idx="18052">
                  <c:v>4.9283056250016006</c:v>
                </c:pt>
                <c:pt idx="18053">
                  <c:v>4.9278643750016009</c:v>
                </c:pt>
                <c:pt idx="18054">
                  <c:v>4.9274909375007994</c:v>
                </c:pt>
                <c:pt idx="18055">
                  <c:v>4.9271690624992006</c:v>
                </c:pt>
                <c:pt idx="18056">
                  <c:v>4.9267487499999998</c:v>
                </c:pt>
                <c:pt idx="18057">
                  <c:v>4.9263103124992007</c:v>
                </c:pt>
                <c:pt idx="18058">
                  <c:v>4.9259624999999998</c:v>
                </c:pt>
                <c:pt idx="18059">
                  <c:v>4.9255665624992009</c:v>
                </c:pt>
                <c:pt idx="18060">
                  <c:v>4.9256543750016002</c:v>
                </c:pt>
                <c:pt idx="18061">
                  <c:v>4.9259968750016006</c:v>
                </c:pt>
                <c:pt idx="18062">
                  <c:v>4.9255684375007993</c:v>
                </c:pt>
                <c:pt idx="18063">
                  <c:v>4.9250412499999996</c:v>
                </c:pt>
                <c:pt idx="18064">
                  <c:v>4.9245737500000004</c:v>
                </c:pt>
                <c:pt idx="18065">
                  <c:v>4.9241156250016003</c:v>
                </c:pt>
                <c:pt idx="18066">
                  <c:v>4.9236903124992004</c:v>
                </c:pt>
                <c:pt idx="18067">
                  <c:v>4.9232581250016008</c:v>
                </c:pt>
                <c:pt idx="18068">
                  <c:v>4.9228362499999996</c:v>
                </c:pt>
                <c:pt idx="18069">
                  <c:v>4.9223659375007998</c:v>
                </c:pt>
                <c:pt idx="18070">
                  <c:v>4.9220043750016007</c:v>
                </c:pt>
                <c:pt idx="18071">
                  <c:v>4.9216240624992009</c:v>
                </c:pt>
                <c:pt idx="18072">
                  <c:v>4.9212696875007991</c:v>
                </c:pt>
                <c:pt idx="18073">
                  <c:v>4.9209153124992007</c:v>
                </c:pt>
                <c:pt idx="18074">
                  <c:v>4.9201568750016005</c:v>
                </c:pt>
                <c:pt idx="18075">
                  <c:v>4.9108690624992004</c:v>
                </c:pt>
                <c:pt idx="18076">
                  <c:v>4.8993500000000001</c:v>
                </c:pt>
                <c:pt idx="18077">
                  <c:v>4.8868209375007998</c:v>
                </c:pt>
                <c:pt idx="18078">
                  <c:v>4.8735990624992009</c:v>
                </c:pt>
                <c:pt idx="18079">
                  <c:v>4.859941875001601</c:v>
                </c:pt>
                <c:pt idx="18080">
                  <c:v>4.8459793750016003</c:v>
                </c:pt>
                <c:pt idx="18081">
                  <c:v>4.8318303124992008</c:v>
                </c:pt>
                <c:pt idx="18082">
                  <c:v>4.8175518750016009</c:v>
                </c:pt>
                <c:pt idx="18083">
                  <c:v>4.8031253124992004</c:v>
                </c:pt>
                <c:pt idx="18084">
                  <c:v>4.7890006250016004</c:v>
                </c:pt>
                <c:pt idx="18085">
                  <c:v>4.7836203124992007</c:v>
                </c:pt>
                <c:pt idx="18086">
                  <c:v>4.7802924999999998</c:v>
                </c:pt>
                <c:pt idx="18087">
                  <c:v>4.7779906250016007</c:v>
                </c:pt>
                <c:pt idx="18088">
                  <c:v>4.7762618750016008</c:v>
                </c:pt>
                <c:pt idx="18089">
                  <c:v>4.7749746875007997</c:v>
                </c:pt>
                <c:pt idx="18090">
                  <c:v>4.77393</c:v>
                </c:pt>
                <c:pt idx="18091">
                  <c:v>4.7730953124992004</c:v>
                </c:pt>
                <c:pt idx="18092">
                  <c:v>4.7722912500000003</c:v>
                </c:pt>
                <c:pt idx="18093">
                  <c:v>4.7717562500000001</c:v>
                </c:pt>
                <c:pt idx="18094">
                  <c:v>4.7712790624992003</c:v>
                </c:pt>
                <c:pt idx="18095">
                  <c:v>4.7708174999999997</c:v>
                </c:pt>
                <c:pt idx="18096">
                  <c:v>4.7704943750016007</c:v>
                </c:pt>
                <c:pt idx="18097">
                  <c:v>4.7699565624992006</c:v>
                </c:pt>
                <c:pt idx="18098">
                  <c:v>4.7694459375007998</c:v>
                </c:pt>
                <c:pt idx="18099">
                  <c:v>4.7690103124992005</c:v>
                </c:pt>
                <c:pt idx="18100">
                  <c:v>4.7686246875007994</c:v>
                </c:pt>
                <c:pt idx="18101">
                  <c:v>4.7682574999999998</c:v>
                </c:pt>
                <c:pt idx="18102">
                  <c:v>4.7678103124992006</c:v>
                </c:pt>
                <c:pt idx="18103">
                  <c:v>4.7673965624992007</c:v>
                </c:pt>
                <c:pt idx="18104">
                  <c:v>4.7669046875007997</c:v>
                </c:pt>
                <c:pt idx="18105">
                  <c:v>4.7665421875007992</c:v>
                </c:pt>
                <c:pt idx="18106">
                  <c:v>4.7660581250016003</c:v>
                </c:pt>
                <c:pt idx="18107">
                  <c:v>4.7656937499999996</c:v>
                </c:pt>
                <c:pt idx="18108">
                  <c:v>4.7653375000000002</c:v>
                </c:pt>
                <c:pt idx="18109">
                  <c:v>4.7649946875007991</c:v>
                </c:pt>
                <c:pt idx="18110">
                  <c:v>4.7646496875007998</c:v>
                </c:pt>
                <c:pt idx="18111">
                  <c:v>4.7642903124992007</c:v>
                </c:pt>
                <c:pt idx="18112">
                  <c:v>4.7639415624992001</c:v>
                </c:pt>
                <c:pt idx="18113">
                  <c:v>4.763611875001601</c:v>
                </c:pt>
                <c:pt idx="18114">
                  <c:v>4.7632478124992002</c:v>
                </c:pt>
                <c:pt idx="18115">
                  <c:v>4.7628390624992001</c:v>
                </c:pt>
                <c:pt idx="18116">
                  <c:v>4.7623828124992009</c:v>
                </c:pt>
                <c:pt idx="18117">
                  <c:v>4.7618971875007992</c:v>
                </c:pt>
                <c:pt idx="18118">
                  <c:v>4.7614309375007995</c:v>
                </c:pt>
                <c:pt idx="18119">
                  <c:v>4.7609865624992009</c:v>
                </c:pt>
                <c:pt idx="18120">
                  <c:v>4.7605640624992009</c:v>
                </c:pt>
                <c:pt idx="18121">
                  <c:v>4.7601115624992003</c:v>
                </c:pt>
                <c:pt idx="18122">
                  <c:v>4.7596968750016009</c:v>
                </c:pt>
                <c:pt idx="18123">
                  <c:v>4.7593628124992007</c:v>
                </c:pt>
                <c:pt idx="18124">
                  <c:v>4.7589449999999998</c:v>
                </c:pt>
                <c:pt idx="18125">
                  <c:v>4.7585865624992003</c:v>
                </c:pt>
                <c:pt idx="18126">
                  <c:v>4.7582275000000003</c:v>
                </c:pt>
                <c:pt idx="18127">
                  <c:v>4.7578721875007997</c:v>
                </c:pt>
                <c:pt idx="18128">
                  <c:v>4.7574674999999997</c:v>
                </c:pt>
                <c:pt idx="18129">
                  <c:v>4.7570600000000001</c:v>
                </c:pt>
                <c:pt idx="18130">
                  <c:v>4.7567193750016008</c:v>
                </c:pt>
                <c:pt idx="18131">
                  <c:v>4.7563412500000002</c:v>
                </c:pt>
                <c:pt idx="18132">
                  <c:v>4.7559965624992007</c:v>
                </c:pt>
                <c:pt idx="18133">
                  <c:v>4.7556315624992003</c:v>
                </c:pt>
                <c:pt idx="18134">
                  <c:v>4.7552628124992005</c:v>
                </c:pt>
                <c:pt idx="18135">
                  <c:v>4.7549390624992007</c:v>
                </c:pt>
                <c:pt idx="18136">
                  <c:v>4.7545196875007996</c:v>
                </c:pt>
                <c:pt idx="18137">
                  <c:v>4.7541265624992004</c:v>
                </c:pt>
                <c:pt idx="18138">
                  <c:v>4.7537987499999996</c:v>
                </c:pt>
                <c:pt idx="18139">
                  <c:v>4.7534312500000002</c:v>
                </c:pt>
                <c:pt idx="18140">
                  <c:v>4.7531053124992004</c:v>
                </c:pt>
                <c:pt idx="18141">
                  <c:v>4.7527524999999997</c:v>
                </c:pt>
                <c:pt idx="18142">
                  <c:v>4.7524249999999997</c:v>
                </c:pt>
                <c:pt idx="18143">
                  <c:v>4.7520984375007993</c:v>
                </c:pt>
                <c:pt idx="18144">
                  <c:v>4.7517559375007998</c:v>
                </c:pt>
                <c:pt idx="18145">
                  <c:v>4.7513846875007992</c:v>
                </c:pt>
                <c:pt idx="18146">
                  <c:v>4.7510068750016003</c:v>
                </c:pt>
                <c:pt idx="18147">
                  <c:v>4.7506865624992001</c:v>
                </c:pt>
                <c:pt idx="18148">
                  <c:v>4.7503384375007993</c:v>
                </c:pt>
                <c:pt idx="18149">
                  <c:v>4.7505428124992006</c:v>
                </c:pt>
                <c:pt idx="18150">
                  <c:v>4.7509031250016003</c:v>
                </c:pt>
                <c:pt idx="18151">
                  <c:v>4.7512615624992005</c:v>
                </c:pt>
                <c:pt idx="18152">
                  <c:v>4.7516343750016006</c:v>
                </c:pt>
                <c:pt idx="18153">
                  <c:v>4.7519718750016002</c:v>
                </c:pt>
                <c:pt idx="18154">
                  <c:v>4.7523168750016005</c:v>
                </c:pt>
                <c:pt idx="18155">
                  <c:v>4.7527712500000003</c:v>
                </c:pt>
                <c:pt idx="18156">
                  <c:v>4.7530943750016004</c:v>
                </c:pt>
                <c:pt idx="18157">
                  <c:v>4.7529584375007996</c:v>
                </c:pt>
                <c:pt idx="18158">
                  <c:v>4.7527024999999998</c:v>
                </c:pt>
                <c:pt idx="18159">
                  <c:v>4.7530490624992003</c:v>
                </c:pt>
                <c:pt idx="18160">
                  <c:v>4.7535546875007997</c:v>
                </c:pt>
                <c:pt idx="18161">
                  <c:v>4.7539643750016003</c:v>
                </c:pt>
                <c:pt idx="18162">
                  <c:v>4.7537381250016004</c:v>
                </c:pt>
                <c:pt idx="18163">
                  <c:v>4.7532584375007998</c:v>
                </c:pt>
                <c:pt idx="18164">
                  <c:v>4.7526943750016004</c:v>
                </c:pt>
                <c:pt idx="18165">
                  <c:v>4.7521787499999997</c:v>
                </c:pt>
                <c:pt idx="18166">
                  <c:v>4.7516415624992003</c:v>
                </c:pt>
                <c:pt idx="18167">
                  <c:v>4.751235625001601</c:v>
                </c:pt>
                <c:pt idx="18168">
                  <c:v>4.75090375</c:v>
                </c:pt>
                <c:pt idx="18169">
                  <c:v>4.7505187500000003</c:v>
                </c:pt>
                <c:pt idx="18170">
                  <c:v>4.7505628124992008</c:v>
                </c:pt>
                <c:pt idx="18171">
                  <c:v>4.7509487500000001</c:v>
                </c:pt>
                <c:pt idx="18172">
                  <c:v>4.75143</c:v>
                </c:pt>
                <c:pt idx="18173">
                  <c:v>4.7518006250016009</c:v>
                </c:pt>
                <c:pt idx="18174">
                  <c:v>4.7521371875007992</c:v>
                </c:pt>
                <c:pt idx="18175">
                  <c:v>4.7524646875007992</c:v>
                </c:pt>
                <c:pt idx="18176">
                  <c:v>4.7528596875007993</c:v>
                </c:pt>
                <c:pt idx="18177">
                  <c:v>4.7532278124992002</c:v>
                </c:pt>
                <c:pt idx="18178">
                  <c:v>4.7536328124992009</c:v>
                </c:pt>
                <c:pt idx="18179">
                  <c:v>4.7540750000000003</c:v>
                </c:pt>
                <c:pt idx="18180">
                  <c:v>4.7545787500000003</c:v>
                </c:pt>
                <c:pt idx="18181">
                  <c:v>4.7549256250016008</c:v>
                </c:pt>
                <c:pt idx="18182">
                  <c:v>4.7548806250016007</c:v>
                </c:pt>
                <c:pt idx="18183">
                  <c:v>4.7551024999999996</c:v>
                </c:pt>
                <c:pt idx="18184">
                  <c:v>4.755446875001601</c:v>
                </c:pt>
                <c:pt idx="18185">
                  <c:v>4.7557734375007996</c:v>
                </c:pt>
                <c:pt idx="18186">
                  <c:v>4.7562828124992009</c:v>
                </c:pt>
                <c:pt idx="18187">
                  <c:v>4.7567237499999999</c:v>
                </c:pt>
                <c:pt idx="18188">
                  <c:v>4.7572437499999998</c:v>
                </c:pt>
                <c:pt idx="18189">
                  <c:v>4.7577037500000001</c:v>
                </c:pt>
                <c:pt idx="18190">
                  <c:v>4.7581199999999999</c:v>
                </c:pt>
                <c:pt idx="18191">
                  <c:v>4.7585765624992007</c:v>
                </c:pt>
                <c:pt idx="18192">
                  <c:v>4.7590140624992001</c:v>
                </c:pt>
                <c:pt idx="18193">
                  <c:v>4.7593853124992007</c:v>
                </c:pt>
                <c:pt idx="18194">
                  <c:v>4.7598568750016002</c:v>
                </c:pt>
                <c:pt idx="18195">
                  <c:v>4.7603931250016007</c:v>
                </c:pt>
                <c:pt idx="18196">
                  <c:v>4.7608381250016008</c:v>
                </c:pt>
                <c:pt idx="18197">
                  <c:v>4.7613490624992005</c:v>
                </c:pt>
                <c:pt idx="18198">
                  <c:v>4.7618156250016002</c:v>
                </c:pt>
                <c:pt idx="18199">
                  <c:v>4.7621618750016008</c:v>
                </c:pt>
                <c:pt idx="18200">
                  <c:v>4.7625431250016002</c:v>
                </c:pt>
                <c:pt idx="18201">
                  <c:v>4.7629975</c:v>
                </c:pt>
                <c:pt idx="18202">
                  <c:v>4.7633281250016006</c:v>
                </c:pt>
                <c:pt idx="18203">
                  <c:v>4.7637828124992003</c:v>
                </c:pt>
                <c:pt idx="18204">
                  <c:v>4.763376875001601</c:v>
                </c:pt>
                <c:pt idx="18205">
                  <c:v>4.7628762499999997</c:v>
                </c:pt>
                <c:pt idx="18206">
                  <c:v>4.7623778124992002</c:v>
                </c:pt>
                <c:pt idx="18207">
                  <c:v>4.7619665624992003</c:v>
                </c:pt>
                <c:pt idx="18208">
                  <c:v>4.7614693750016004</c:v>
                </c:pt>
                <c:pt idx="18209">
                  <c:v>4.7610837500000001</c:v>
                </c:pt>
                <c:pt idx="18210">
                  <c:v>4.7606615624992008</c:v>
                </c:pt>
                <c:pt idx="18211">
                  <c:v>4.7599703124992008</c:v>
                </c:pt>
                <c:pt idx="18212">
                  <c:v>4.7594734375007999</c:v>
                </c:pt>
                <c:pt idx="18213">
                  <c:v>4.7589968750016007</c:v>
                </c:pt>
                <c:pt idx="18214">
                  <c:v>4.7584253124992006</c:v>
                </c:pt>
                <c:pt idx="18215">
                  <c:v>4.7579268750016004</c:v>
                </c:pt>
                <c:pt idx="18216">
                  <c:v>4.7572559375007994</c:v>
                </c:pt>
                <c:pt idx="18217">
                  <c:v>4.7566321875007995</c:v>
                </c:pt>
                <c:pt idx="18218">
                  <c:v>4.75597125</c:v>
                </c:pt>
                <c:pt idx="18219">
                  <c:v>4.7552253124992001</c:v>
                </c:pt>
                <c:pt idx="18220">
                  <c:v>4.7543890624992002</c:v>
                </c:pt>
                <c:pt idx="18221">
                  <c:v>4.7535806250016002</c:v>
                </c:pt>
                <c:pt idx="18222">
                  <c:v>4.7527909375007997</c:v>
                </c:pt>
                <c:pt idx="18223">
                  <c:v>4.7519549999999997</c:v>
                </c:pt>
                <c:pt idx="18224">
                  <c:v>4.7511653124992002</c:v>
                </c:pt>
                <c:pt idx="18225">
                  <c:v>4.7503171875007997</c:v>
                </c:pt>
                <c:pt idx="18226">
                  <c:v>4.7495525000000001</c:v>
                </c:pt>
                <c:pt idx="18227">
                  <c:v>4.7487584375007996</c:v>
                </c:pt>
                <c:pt idx="18228">
                  <c:v>4.7480718750016004</c:v>
                </c:pt>
                <c:pt idx="18229">
                  <c:v>4.7475112499999996</c:v>
                </c:pt>
                <c:pt idx="18230">
                  <c:v>4.7470821875007996</c:v>
                </c:pt>
                <c:pt idx="18231">
                  <c:v>4.7466790624992008</c:v>
                </c:pt>
                <c:pt idx="18232">
                  <c:v>4.746109375001601</c:v>
                </c:pt>
                <c:pt idx="18233">
                  <c:v>4.7457771875007992</c:v>
                </c:pt>
                <c:pt idx="18234">
                  <c:v>4.7457565624992002</c:v>
                </c:pt>
                <c:pt idx="18235">
                  <c:v>4.7460865624992001</c:v>
                </c:pt>
                <c:pt idx="18236">
                  <c:v>4.7465425000000003</c:v>
                </c:pt>
                <c:pt idx="18237">
                  <c:v>4.7469003124992009</c:v>
                </c:pt>
                <c:pt idx="18238">
                  <c:v>4.7472925000000004</c:v>
                </c:pt>
                <c:pt idx="18239">
                  <c:v>4.7476990624992004</c:v>
                </c:pt>
                <c:pt idx="18240">
                  <c:v>4.74818125</c:v>
                </c:pt>
                <c:pt idx="18241">
                  <c:v>4.7486300000000004</c:v>
                </c:pt>
                <c:pt idx="18242">
                  <c:v>4.7490575000000002</c:v>
                </c:pt>
                <c:pt idx="18243">
                  <c:v>4.7494931250016004</c:v>
                </c:pt>
                <c:pt idx="18244">
                  <c:v>4.7498699999999996</c:v>
                </c:pt>
                <c:pt idx="18245">
                  <c:v>4.7502793750016004</c:v>
                </c:pt>
                <c:pt idx="18246">
                  <c:v>4.7501671875007991</c:v>
                </c:pt>
                <c:pt idx="18247">
                  <c:v>4.7497306250016003</c:v>
                </c:pt>
                <c:pt idx="18248">
                  <c:v>4.7501800000000003</c:v>
                </c:pt>
                <c:pt idx="18249">
                  <c:v>4.7505115624992005</c:v>
                </c:pt>
                <c:pt idx="18250">
                  <c:v>4.7508837499999998</c:v>
                </c:pt>
                <c:pt idx="18251">
                  <c:v>4.7512906250016007</c:v>
                </c:pt>
                <c:pt idx="18252">
                  <c:v>4.7517965624992007</c:v>
                </c:pt>
                <c:pt idx="18253">
                  <c:v>4.752268125001601</c:v>
                </c:pt>
                <c:pt idx="18254">
                  <c:v>4.7527003124992007</c:v>
                </c:pt>
                <c:pt idx="18255">
                  <c:v>4.7531765624992008</c:v>
                </c:pt>
                <c:pt idx="18256">
                  <c:v>4.7535446875007992</c:v>
                </c:pt>
                <c:pt idx="18257">
                  <c:v>4.7539049999999996</c:v>
                </c:pt>
                <c:pt idx="18258">
                  <c:v>4.7542315624992009</c:v>
                </c:pt>
                <c:pt idx="18259">
                  <c:v>4.7546656250016008</c:v>
                </c:pt>
                <c:pt idx="18260">
                  <c:v>4.7550234375007996</c:v>
                </c:pt>
                <c:pt idx="18261">
                  <c:v>4.75540875</c:v>
                </c:pt>
                <c:pt idx="18262">
                  <c:v>4.7559484375007992</c:v>
                </c:pt>
                <c:pt idx="18263">
                  <c:v>4.7562850000000001</c:v>
                </c:pt>
                <c:pt idx="18264">
                  <c:v>4.7567531250016009</c:v>
                </c:pt>
                <c:pt idx="18265">
                  <c:v>4.7570959375007993</c:v>
                </c:pt>
                <c:pt idx="18266">
                  <c:v>4.7574809375007998</c:v>
                </c:pt>
                <c:pt idx="18267">
                  <c:v>4.7574921875007998</c:v>
                </c:pt>
                <c:pt idx="18268">
                  <c:v>4.7570734375007993</c:v>
                </c:pt>
                <c:pt idx="18269">
                  <c:v>4.7566553124992002</c:v>
                </c:pt>
                <c:pt idx="18270">
                  <c:v>4.7562453124992006</c:v>
                </c:pt>
                <c:pt idx="18271">
                  <c:v>4.7558175</c:v>
                </c:pt>
                <c:pt idx="18272">
                  <c:v>4.7553043750016002</c:v>
                </c:pt>
                <c:pt idx="18273">
                  <c:v>4.7548328124992008</c:v>
                </c:pt>
                <c:pt idx="18274">
                  <c:v>4.7544043750016005</c:v>
                </c:pt>
                <c:pt idx="18275">
                  <c:v>4.7539481250016005</c:v>
                </c:pt>
                <c:pt idx="18276">
                  <c:v>4.7536037499999999</c:v>
                </c:pt>
                <c:pt idx="18277">
                  <c:v>4.7532684375007994</c:v>
                </c:pt>
                <c:pt idx="18278">
                  <c:v>4.7529362500000003</c:v>
                </c:pt>
                <c:pt idx="18279">
                  <c:v>4.7532634375007996</c:v>
                </c:pt>
                <c:pt idx="18280">
                  <c:v>4.7536793750016004</c:v>
                </c:pt>
                <c:pt idx="18281">
                  <c:v>4.7541368750016009</c:v>
                </c:pt>
                <c:pt idx="18282">
                  <c:v>4.7545056250016007</c:v>
                </c:pt>
                <c:pt idx="18283">
                  <c:v>4.7548468750016006</c:v>
                </c:pt>
                <c:pt idx="18284">
                  <c:v>4.7552634375007994</c:v>
                </c:pt>
                <c:pt idx="18285">
                  <c:v>4.7556281250016008</c:v>
                </c:pt>
                <c:pt idx="18286">
                  <c:v>4.7560496875007994</c:v>
                </c:pt>
                <c:pt idx="18287">
                  <c:v>4.7564246875007994</c:v>
                </c:pt>
                <c:pt idx="18288">
                  <c:v>4.7568103124992005</c:v>
                </c:pt>
                <c:pt idx="18289">
                  <c:v>4.7572703124992008</c:v>
                </c:pt>
                <c:pt idx="18290">
                  <c:v>4.7576531250016005</c:v>
                </c:pt>
                <c:pt idx="18291">
                  <c:v>4.7580990624992001</c:v>
                </c:pt>
                <c:pt idx="18292">
                  <c:v>4.7585690624992001</c:v>
                </c:pt>
                <c:pt idx="18293">
                  <c:v>4.7589490624992008</c:v>
                </c:pt>
                <c:pt idx="18294">
                  <c:v>4.7593687500000001</c:v>
                </c:pt>
                <c:pt idx="18295">
                  <c:v>4.7596959375007994</c:v>
                </c:pt>
                <c:pt idx="18296">
                  <c:v>4.7600350000000002</c:v>
                </c:pt>
                <c:pt idx="18297">
                  <c:v>4.7603734375007996</c:v>
                </c:pt>
                <c:pt idx="18298">
                  <c:v>4.7607171875007994</c:v>
                </c:pt>
                <c:pt idx="18299">
                  <c:v>4.7610650000000003</c:v>
                </c:pt>
                <c:pt idx="18300">
                  <c:v>4.7607321875007997</c:v>
                </c:pt>
                <c:pt idx="18301">
                  <c:v>4.7603549999999997</c:v>
                </c:pt>
                <c:pt idx="18302">
                  <c:v>4.7605068750016004</c:v>
                </c:pt>
                <c:pt idx="18303">
                  <c:v>4.7601571875007993</c:v>
                </c:pt>
                <c:pt idx="18304">
                  <c:v>4.7598081250016007</c:v>
                </c:pt>
                <c:pt idx="18305">
                  <c:v>4.7594837500000002</c:v>
                </c:pt>
                <c:pt idx="18306">
                  <c:v>4.7598903124992002</c:v>
                </c:pt>
                <c:pt idx="18307">
                  <c:v>4.7602646875007997</c:v>
                </c:pt>
                <c:pt idx="18308">
                  <c:v>4.7605874999999997</c:v>
                </c:pt>
                <c:pt idx="18309">
                  <c:v>4.7609162500000002</c:v>
                </c:pt>
                <c:pt idx="18310">
                  <c:v>4.7613734375007999</c:v>
                </c:pt>
                <c:pt idx="18311">
                  <c:v>4.7618018750016002</c:v>
                </c:pt>
                <c:pt idx="18312">
                  <c:v>4.7621246875007994</c:v>
                </c:pt>
                <c:pt idx="18313">
                  <c:v>4.7624553124992008</c:v>
                </c:pt>
                <c:pt idx="18314">
                  <c:v>4.7628174999999997</c:v>
                </c:pt>
                <c:pt idx="18315">
                  <c:v>4.7633003124992008</c:v>
                </c:pt>
                <c:pt idx="18316">
                  <c:v>4.7637971875007992</c:v>
                </c:pt>
                <c:pt idx="18317">
                  <c:v>4.7642059375007992</c:v>
                </c:pt>
                <c:pt idx="18318">
                  <c:v>4.7645368750016006</c:v>
                </c:pt>
                <c:pt idx="18319">
                  <c:v>4.7640368750016009</c:v>
                </c:pt>
                <c:pt idx="18320">
                  <c:v>4.7634093750016007</c:v>
                </c:pt>
                <c:pt idx="18321">
                  <c:v>4.7630628124992009</c:v>
                </c:pt>
                <c:pt idx="18322">
                  <c:v>4.7626534375007994</c:v>
                </c:pt>
                <c:pt idx="18323">
                  <c:v>4.762215625001601</c:v>
                </c:pt>
                <c:pt idx="18324">
                  <c:v>4.7618071875007999</c:v>
                </c:pt>
                <c:pt idx="18325">
                  <c:v>4.7613981250016009</c:v>
                </c:pt>
                <c:pt idx="18326">
                  <c:v>4.7608993750016007</c:v>
                </c:pt>
                <c:pt idx="18327">
                  <c:v>4.7604456250016005</c:v>
                </c:pt>
                <c:pt idx="18328">
                  <c:v>4.7599828124992003</c:v>
                </c:pt>
                <c:pt idx="18329">
                  <c:v>4.7595153124992002</c:v>
                </c:pt>
                <c:pt idx="18330">
                  <c:v>4.7589809375007999</c:v>
                </c:pt>
                <c:pt idx="18331">
                  <c:v>4.7584806250016003</c:v>
                </c:pt>
                <c:pt idx="18332">
                  <c:v>4.7580381250016002</c:v>
                </c:pt>
                <c:pt idx="18333">
                  <c:v>4.7576168750016006</c:v>
                </c:pt>
                <c:pt idx="18334">
                  <c:v>4.7572196875007995</c:v>
                </c:pt>
                <c:pt idx="18335">
                  <c:v>4.75688625</c:v>
                </c:pt>
                <c:pt idx="18336">
                  <c:v>4.7563003124992003</c:v>
                </c:pt>
                <c:pt idx="18337">
                  <c:v>4.7559340624992004</c:v>
                </c:pt>
                <c:pt idx="18338">
                  <c:v>4.7556028124992009</c:v>
                </c:pt>
                <c:pt idx="18339">
                  <c:v>4.7551671875007999</c:v>
                </c:pt>
                <c:pt idx="18340">
                  <c:v>4.7547924999999998</c:v>
                </c:pt>
                <c:pt idx="18341">
                  <c:v>4.7544681250016003</c:v>
                </c:pt>
                <c:pt idx="18342">
                  <c:v>4.7544746875007995</c:v>
                </c:pt>
                <c:pt idx="18343">
                  <c:v>4.7548062499999997</c:v>
                </c:pt>
                <c:pt idx="18344">
                  <c:v>4.7552000000000003</c:v>
                </c:pt>
                <c:pt idx="18345">
                  <c:v>4.7555509375007992</c:v>
                </c:pt>
                <c:pt idx="18346">
                  <c:v>4.7559037499999999</c:v>
                </c:pt>
                <c:pt idx="18347">
                  <c:v>4.7563075000000001</c:v>
                </c:pt>
                <c:pt idx="18348">
                  <c:v>4.756691875001601</c:v>
                </c:pt>
                <c:pt idx="18349">
                  <c:v>4.7571118750016002</c:v>
                </c:pt>
                <c:pt idx="18350">
                  <c:v>4.7576006250016007</c:v>
                </c:pt>
                <c:pt idx="18351">
                  <c:v>4.7580068750016009</c:v>
                </c:pt>
                <c:pt idx="18352">
                  <c:v>4.7584143750016006</c:v>
                </c:pt>
                <c:pt idx="18353">
                  <c:v>4.7587978124992008</c:v>
                </c:pt>
                <c:pt idx="18354">
                  <c:v>4.7591184375007991</c:v>
                </c:pt>
                <c:pt idx="18355">
                  <c:v>4.7596215624992002</c:v>
                </c:pt>
                <c:pt idx="18356">
                  <c:v>4.7597068750016005</c:v>
                </c:pt>
                <c:pt idx="18357">
                  <c:v>4.7593759375007991</c:v>
                </c:pt>
                <c:pt idx="18358">
                  <c:v>4.7589543750016006</c:v>
                </c:pt>
                <c:pt idx="18359">
                  <c:v>4.7586196875007998</c:v>
                </c:pt>
                <c:pt idx="18360">
                  <c:v>4.7582137500000004</c:v>
                </c:pt>
                <c:pt idx="18361">
                  <c:v>4.7577562499999999</c:v>
                </c:pt>
                <c:pt idx="18362">
                  <c:v>4.7570615624992003</c:v>
                </c:pt>
                <c:pt idx="18363">
                  <c:v>4.7567240624992007</c:v>
                </c:pt>
                <c:pt idx="18364">
                  <c:v>4.7561890624992005</c:v>
                </c:pt>
                <c:pt idx="18365">
                  <c:v>4.7558153124992009</c:v>
                </c:pt>
                <c:pt idx="18366">
                  <c:v>4.7561875000000002</c:v>
                </c:pt>
                <c:pt idx="18367">
                  <c:v>4.7565656250016008</c:v>
                </c:pt>
                <c:pt idx="18368">
                  <c:v>4.7569709375007996</c:v>
                </c:pt>
                <c:pt idx="18369">
                  <c:v>4.7573431250016007</c:v>
                </c:pt>
                <c:pt idx="18370">
                  <c:v>4.7577143750016004</c:v>
                </c:pt>
                <c:pt idx="18371">
                  <c:v>4.7581790624992006</c:v>
                </c:pt>
                <c:pt idx="18372">
                  <c:v>4.7586649999999997</c:v>
                </c:pt>
                <c:pt idx="18373">
                  <c:v>4.7590700000000004</c:v>
                </c:pt>
                <c:pt idx="18374">
                  <c:v>4.7594553124992007</c:v>
                </c:pt>
                <c:pt idx="18375">
                  <c:v>4.7596593750016005</c:v>
                </c:pt>
                <c:pt idx="18376">
                  <c:v>4.7592999999999996</c:v>
                </c:pt>
                <c:pt idx="18377">
                  <c:v>4.7589134375007998</c:v>
                </c:pt>
                <c:pt idx="18378">
                  <c:v>4.7588946875007991</c:v>
                </c:pt>
                <c:pt idx="18379">
                  <c:v>4.7584650000000002</c:v>
                </c:pt>
                <c:pt idx="18380">
                  <c:v>4.7579984375007998</c:v>
                </c:pt>
                <c:pt idx="18381">
                  <c:v>4.7575459375007991</c:v>
                </c:pt>
                <c:pt idx="18382">
                  <c:v>4.7572028124992007</c:v>
                </c:pt>
                <c:pt idx="18383">
                  <c:v>4.7567965624992006</c:v>
                </c:pt>
                <c:pt idx="18384">
                  <c:v>4.75646375</c:v>
                </c:pt>
                <c:pt idx="18385">
                  <c:v>4.756633125001601</c:v>
                </c:pt>
                <c:pt idx="18386">
                  <c:v>4.7569956250016006</c:v>
                </c:pt>
                <c:pt idx="18387">
                  <c:v>4.7566100000000002</c:v>
                </c:pt>
                <c:pt idx="18388">
                  <c:v>4.7565115624992007</c:v>
                </c:pt>
                <c:pt idx="18389">
                  <c:v>4.7567971875007995</c:v>
                </c:pt>
                <c:pt idx="18390">
                  <c:v>4.7564346875007999</c:v>
                </c:pt>
                <c:pt idx="18391">
                  <c:v>4.7560475000000002</c:v>
                </c:pt>
                <c:pt idx="18392">
                  <c:v>4.7556950000000002</c:v>
                </c:pt>
                <c:pt idx="18393">
                  <c:v>4.7553603124992003</c:v>
                </c:pt>
                <c:pt idx="18394">
                  <c:v>4.7550206250016007</c:v>
                </c:pt>
                <c:pt idx="18395">
                  <c:v>4.7545896875007996</c:v>
                </c:pt>
                <c:pt idx="18396">
                  <c:v>4.7542553124992004</c:v>
                </c:pt>
                <c:pt idx="18397">
                  <c:v>4.7538759375007995</c:v>
                </c:pt>
                <c:pt idx="18398">
                  <c:v>4.7542709375007997</c:v>
                </c:pt>
                <c:pt idx="18399">
                  <c:v>4.7547215624992001</c:v>
                </c:pt>
                <c:pt idx="18400">
                  <c:v>4.7550503124992005</c:v>
                </c:pt>
                <c:pt idx="18401">
                  <c:v>4.7554024999999998</c:v>
                </c:pt>
                <c:pt idx="18402">
                  <c:v>4.7557296875007999</c:v>
                </c:pt>
                <c:pt idx="18403">
                  <c:v>4.7560662499999999</c:v>
                </c:pt>
                <c:pt idx="18404">
                  <c:v>4.7563906250016004</c:v>
                </c:pt>
                <c:pt idx="18405">
                  <c:v>4.7567321875007993</c:v>
                </c:pt>
                <c:pt idx="18406">
                  <c:v>4.7571043750016004</c:v>
                </c:pt>
                <c:pt idx="18407">
                  <c:v>4.7574518750016006</c:v>
                </c:pt>
                <c:pt idx="18408">
                  <c:v>4.757934375001601</c:v>
                </c:pt>
                <c:pt idx="18409">
                  <c:v>4.7582649999999997</c:v>
                </c:pt>
                <c:pt idx="18410">
                  <c:v>4.7586343750016002</c:v>
                </c:pt>
                <c:pt idx="18411">
                  <c:v>4.7588884375007998</c:v>
                </c:pt>
                <c:pt idx="18412">
                  <c:v>4.7592793750016007</c:v>
                </c:pt>
                <c:pt idx="18413">
                  <c:v>4.7596759375007993</c:v>
                </c:pt>
                <c:pt idx="18414">
                  <c:v>4.7601178124992005</c:v>
                </c:pt>
                <c:pt idx="18415">
                  <c:v>4.7605575</c:v>
                </c:pt>
                <c:pt idx="18416">
                  <c:v>4.7609203124992003</c:v>
                </c:pt>
                <c:pt idx="18417">
                  <c:v>4.7613218750016006</c:v>
                </c:pt>
                <c:pt idx="18418">
                  <c:v>4.7616537499999998</c:v>
                </c:pt>
                <c:pt idx="18419">
                  <c:v>4.7612937500000001</c:v>
                </c:pt>
                <c:pt idx="18420">
                  <c:v>4.7608496875007997</c:v>
                </c:pt>
                <c:pt idx="18421">
                  <c:v>4.7603196875007994</c:v>
                </c:pt>
                <c:pt idx="18422">
                  <c:v>4.7597921875007998</c:v>
                </c:pt>
                <c:pt idx="18423">
                  <c:v>4.7591281250016007</c:v>
                </c:pt>
                <c:pt idx="18424">
                  <c:v>4.7587134375007993</c:v>
                </c:pt>
                <c:pt idx="18425">
                  <c:v>4.7582787499999997</c:v>
                </c:pt>
                <c:pt idx="18426">
                  <c:v>4.7576634375007991</c:v>
                </c:pt>
                <c:pt idx="18427">
                  <c:v>4.7572031250016007</c:v>
                </c:pt>
                <c:pt idx="18428">
                  <c:v>4.7567865624992001</c:v>
                </c:pt>
                <c:pt idx="18429">
                  <c:v>4.7564478124992009</c:v>
                </c:pt>
                <c:pt idx="18430">
                  <c:v>4.7561143750016006</c:v>
                </c:pt>
                <c:pt idx="18431">
                  <c:v>4.755634375001601</c:v>
                </c:pt>
                <c:pt idx="18432">
                  <c:v>4.7549481250016008</c:v>
                </c:pt>
                <c:pt idx="18433">
                  <c:v>4.7545618750016008</c:v>
                </c:pt>
                <c:pt idx="18434">
                  <c:v>4.7540443750016008</c:v>
                </c:pt>
                <c:pt idx="18435">
                  <c:v>4.7535299999999996</c:v>
                </c:pt>
                <c:pt idx="18436">
                  <c:v>4.7530368750016008</c:v>
                </c:pt>
                <c:pt idx="18437">
                  <c:v>4.7524949999999997</c:v>
                </c:pt>
                <c:pt idx="18438">
                  <c:v>4.7519806250016003</c:v>
                </c:pt>
                <c:pt idx="18439">
                  <c:v>4.7515221875007994</c:v>
                </c:pt>
                <c:pt idx="18440">
                  <c:v>4.7510512499999997</c:v>
                </c:pt>
                <c:pt idx="18441">
                  <c:v>4.7506906250016003</c:v>
                </c:pt>
                <c:pt idx="18442">
                  <c:v>4.7503137500000001</c:v>
                </c:pt>
                <c:pt idx="18443">
                  <c:v>4.74982375</c:v>
                </c:pt>
                <c:pt idx="18444">
                  <c:v>4.7500996875007999</c:v>
                </c:pt>
                <c:pt idx="18445">
                  <c:v>4.7505328124992001</c:v>
                </c:pt>
                <c:pt idx="18446">
                  <c:v>4.7508834375007991</c:v>
                </c:pt>
                <c:pt idx="18447">
                  <c:v>4.7512465624992002</c:v>
                </c:pt>
                <c:pt idx="18448">
                  <c:v>4.7516743750016008</c:v>
                </c:pt>
                <c:pt idx="18449">
                  <c:v>4.7521215624992008</c:v>
                </c:pt>
                <c:pt idx="18450">
                  <c:v>4.7525465624992007</c:v>
                </c:pt>
                <c:pt idx="18451">
                  <c:v>4.7530012499999996</c:v>
                </c:pt>
                <c:pt idx="18452">
                  <c:v>4.7534287500000003</c:v>
                </c:pt>
                <c:pt idx="18453">
                  <c:v>4.7537950000000002</c:v>
                </c:pt>
                <c:pt idx="18454">
                  <c:v>4.7541334375007995</c:v>
                </c:pt>
                <c:pt idx="18455">
                  <c:v>4.7544803124992008</c:v>
                </c:pt>
                <c:pt idx="18456">
                  <c:v>4.7548059375007998</c:v>
                </c:pt>
                <c:pt idx="18457">
                  <c:v>4.7552259375007999</c:v>
                </c:pt>
                <c:pt idx="18458">
                  <c:v>4.7556393750016008</c:v>
                </c:pt>
                <c:pt idx="18459">
                  <c:v>4.7559893750016009</c:v>
                </c:pt>
                <c:pt idx="18460">
                  <c:v>4.7563159375007995</c:v>
                </c:pt>
                <c:pt idx="18461">
                  <c:v>4.7566550000000003</c:v>
                </c:pt>
                <c:pt idx="18462">
                  <c:v>4.7571284375007998</c:v>
                </c:pt>
                <c:pt idx="18463">
                  <c:v>4.7575124999999998</c:v>
                </c:pt>
                <c:pt idx="18464">
                  <c:v>4.7580143750016006</c:v>
                </c:pt>
                <c:pt idx="18465">
                  <c:v>4.7584334375007993</c:v>
                </c:pt>
                <c:pt idx="18466">
                  <c:v>4.7587893750016006</c:v>
                </c:pt>
                <c:pt idx="18467">
                  <c:v>4.7591393750016007</c:v>
                </c:pt>
                <c:pt idx="18468">
                  <c:v>4.7594993750016004</c:v>
                </c:pt>
                <c:pt idx="18469">
                  <c:v>4.7598624999999997</c:v>
                </c:pt>
                <c:pt idx="18470">
                  <c:v>4.7597687500000001</c:v>
                </c:pt>
                <c:pt idx="18471">
                  <c:v>4.7601331250016008</c:v>
                </c:pt>
                <c:pt idx="18472">
                  <c:v>4.7597031250016002</c:v>
                </c:pt>
                <c:pt idx="18473">
                  <c:v>4.7591687499999997</c:v>
                </c:pt>
                <c:pt idx="18474">
                  <c:v>4.7586968750016005</c:v>
                </c:pt>
                <c:pt idx="18475">
                  <c:v>4.7583543750016002</c:v>
                </c:pt>
                <c:pt idx="18476">
                  <c:v>4.7579765624992003</c:v>
                </c:pt>
                <c:pt idx="18477">
                  <c:v>4.7575865624992009</c:v>
                </c:pt>
                <c:pt idx="18478">
                  <c:v>4.7571612500000002</c:v>
                </c:pt>
                <c:pt idx="18479">
                  <c:v>4.7567928124992003</c:v>
                </c:pt>
                <c:pt idx="18480">
                  <c:v>4.7563081250016008</c:v>
                </c:pt>
                <c:pt idx="18481">
                  <c:v>4.7557762500000003</c:v>
                </c:pt>
                <c:pt idx="18482">
                  <c:v>4.7551934375007994</c:v>
                </c:pt>
                <c:pt idx="18483">
                  <c:v>4.7545921875007995</c:v>
                </c:pt>
                <c:pt idx="18484">
                  <c:v>4.7540149999999999</c:v>
                </c:pt>
                <c:pt idx="18485">
                  <c:v>4.7535318750016007</c:v>
                </c:pt>
                <c:pt idx="18486">
                  <c:v>4.7530693750016004</c:v>
                </c:pt>
                <c:pt idx="18487">
                  <c:v>4.7527065624992009</c:v>
                </c:pt>
                <c:pt idx="18488">
                  <c:v>4.7523171875007995</c:v>
                </c:pt>
                <c:pt idx="18489">
                  <c:v>4.7519693750016003</c:v>
                </c:pt>
                <c:pt idx="18490">
                  <c:v>4.7515409375007991</c:v>
                </c:pt>
                <c:pt idx="18491">
                  <c:v>4.7511796875007999</c:v>
                </c:pt>
                <c:pt idx="18492">
                  <c:v>4.7514365624992001</c:v>
                </c:pt>
                <c:pt idx="18493">
                  <c:v>4.7517943750016007</c:v>
                </c:pt>
                <c:pt idx="18494">
                  <c:v>4.7521975000000003</c:v>
                </c:pt>
                <c:pt idx="18495">
                  <c:v>4.7525353124992007</c:v>
                </c:pt>
                <c:pt idx="18496">
                  <c:v>4.7528975000000004</c:v>
                </c:pt>
                <c:pt idx="18497">
                  <c:v>4.7524871875007992</c:v>
                </c:pt>
                <c:pt idx="18498">
                  <c:v>4.7525171875007999</c:v>
                </c:pt>
                <c:pt idx="18499">
                  <c:v>4.7528671875007991</c:v>
                </c:pt>
                <c:pt idx="18500">
                  <c:v>4.7532428124992006</c:v>
                </c:pt>
                <c:pt idx="18501">
                  <c:v>4.7535818750016006</c:v>
                </c:pt>
                <c:pt idx="18502">
                  <c:v>4.7539899999999999</c:v>
                </c:pt>
                <c:pt idx="18503">
                  <c:v>4.7544590624992003</c:v>
                </c:pt>
                <c:pt idx="18504">
                  <c:v>4.7548859375007995</c:v>
                </c:pt>
                <c:pt idx="18505">
                  <c:v>4.7552537499999996</c:v>
                </c:pt>
                <c:pt idx="18506">
                  <c:v>4.7557262500000004</c:v>
                </c:pt>
                <c:pt idx="18507">
                  <c:v>4.756093125001601</c:v>
                </c:pt>
                <c:pt idx="18508">
                  <c:v>4.7565625000000002</c:v>
                </c:pt>
                <c:pt idx="18509">
                  <c:v>4.7561153124992002</c:v>
                </c:pt>
                <c:pt idx="18510">
                  <c:v>4.7556906250016002</c:v>
                </c:pt>
                <c:pt idx="18511">
                  <c:v>4.7552349999999999</c:v>
                </c:pt>
                <c:pt idx="18512">
                  <c:v>4.7548550000000001</c:v>
                </c:pt>
                <c:pt idx="18513">
                  <c:v>4.7544912500000001</c:v>
                </c:pt>
                <c:pt idx="18514">
                  <c:v>4.7541378124992004</c:v>
                </c:pt>
                <c:pt idx="18515">
                  <c:v>4.7537578124992006</c:v>
                </c:pt>
                <c:pt idx="18516">
                  <c:v>4.7541537500000004</c:v>
                </c:pt>
                <c:pt idx="18517">
                  <c:v>4.7545421875007996</c:v>
                </c:pt>
                <c:pt idx="18518">
                  <c:v>4.7549190624992006</c:v>
                </c:pt>
                <c:pt idx="18519">
                  <c:v>4.7549021875007993</c:v>
                </c:pt>
                <c:pt idx="18520">
                  <c:v>4.7547540624992006</c:v>
                </c:pt>
                <c:pt idx="18521">
                  <c:v>4.7543159375007997</c:v>
                </c:pt>
                <c:pt idx="18522">
                  <c:v>4.7538684375007998</c:v>
                </c:pt>
                <c:pt idx="18523">
                  <c:v>4.7533984375007998</c:v>
                </c:pt>
                <c:pt idx="18524">
                  <c:v>4.7530309375007995</c:v>
                </c:pt>
                <c:pt idx="18525">
                  <c:v>4.7526321875007991</c:v>
                </c:pt>
                <c:pt idx="18526">
                  <c:v>4.7522834375007994</c:v>
                </c:pt>
                <c:pt idx="18527">
                  <c:v>4.7519459375007997</c:v>
                </c:pt>
                <c:pt idx="18528">
                  <c:v>4.7515528124992006</c:v>
                </c:pt>
                <c:pt idx="18529">
                  <c:v>4.7516212500000004</c:v>
                </c:pt>
                <c:pt idx="18530">
                  <c:v>4.7520384375007998</c:v>
                </c:pt>
                <c:pt idx="18531">
                  <c:v>4.7523706250016007</c:v>
                </c:pt>
                <c:pt idx="18532">
                  <c:v>4.7527421875007994</c:v>
                </c:pt>
                <c:pt idx="18533">
                  <c:v>4.7530925000000002</c:v>
                </c:pt>
                <c:pt idx="18534">
                  <c:v>4.7535100000000003</c:v>
                </c:pt>
                <c:pt idx="18535">
                  <c:v>4.7538946875007992</c:v>
                </c:pt>
                <c:pt idx="18536">
                  <c:v>4.754310625001601</c:v>
                </c:pt>
                <c:pt idx="18537">
                  <c:v>4.7546440624992004</c:v>
                </c:pt>
                <c:pt idx="18538">
                  <c:v>4.7550043750016009</c:v>
                </c:pt>
                <c:pt idx="18539">
                  <c:v>4.7553665624992005</c:v>
                </c:pt>
                <c:pt idx="18540">
                  <c:v>4.7557006250016007</c:v>
                </c:pt>
                <c:pt idx="18541">
                  <c:v>4.7560240624992005</c:v>
                </c:pt>
                <c:pt idx="18542">
                  <c:v>4.7562631250016008</c:v>
                </c:pt>
                <c:pt idx="18543">
                  <c:v>4.7560137500000002</c:v>
                </c:pt>
                <c:pt idx="18544">
                  <c:v>4.7556124999999998</c:v>
                </c:pt>
                <c:pt idx="18545">
                  <c:v>4.7552053124992009</c:v>
                </c:pt>
                <c:pt idx="18546">
                  <c:v>4.7547353124992009</c:v>
                </c:pt>
                <c:pt idx="18547">
                  <c:v>4.7543696875007999</c:v>
                </c:pt>
                <c:pt idx="18548">
                  <c:v>4.7537925000000003</c:v>
                </c:pt>
                <c:pt idx="18549">
                  <c:v>4.7534175000000003</c:v>
                </c:pt>
                <c:pt idx="18550">
                  <c:v>4.7530390624992007</c:v>
                </c:pt>
                <c:pt idx="18551">
                  <c:v>4.7526565624992001</c:v>
                </c:pt>
                <c:pt idx="18552">
                  <c:v>4.7522693750016005</c:v>
                </c:pt>
                <c:pt idx="18553">
                  <c:v>4.7519193750016004</c:v>
                </c:pt>
                <c:pt idx="18554">
                  <c:v>4.7515590624992008</c:v>
                </c:pt>
                <c:pt idx="18555">
                  <c:v>4.7511890624992006</c:v>
                </c:pt>
                <c:pt idx="18556">
                  <c:v>4.7507031250016007</c:v>
                </c:pt>
                <c:pt idx="18557">
                  <c:v>4.7503040624992003</c:v>
                </c:pt>
                <c:pt idx="18558">
                  <c:v>4.7497909375007996</c:v>
                </c:pt>
                <c:pt idx="18559">
                  <c:v>4.7494640624992002</c:v>
                </c:pt>
                <c:pt idx="18560">
                  <c:v>4.7491159375007994</c:v>
                </c:pt>
                <c:pt idx="18561">
                  <c:v>4.7487743750016005</c:v>
                </c:pt>
                <c:pt idx="18562">
                  <c:v>4.7484365624992009</c:v>
                </c:pt>
                <c:pt idx="18563">
                  <c:v>4.7480540624992003</c:v>
                </c:pt>
                <c:pt idx="18564">
                  <c:v>4.7477109375007993</c:v>
                </c:pt>
                <c:pt idx="18565">
                  <c:v>4.7480446875007996</c:v>
                </c:pt>
                <c:pt idx="18566">
                  <c:v>4.7481690624992003</c:v>
                </c:pt>
                <c:pt idx="18567">
                  <c:v>4.7478168750016003</c:v>
                </c:pt>
                <c:pt idx="18568">
                  <c:v>4.7481534375007994</c:v>
                </c:pt>
                <c:pt idx="18569">
                  <c:v>4.7486203124992006</c:v>
                </c:pt>
                <c:pt idx="18570">
                  <c:v>4.7490246875007998</c:v>
                </c:pt>
                <c:pt idx="18571">
                  <c:v>4.7494881250016006</c:v>
                </c:pt>
                <c:pt idx="18572">
                  <c:v>4.7492246875007993</c:v>
                </c:pt>
                <c:pt idx="18573">
                  <c:v>4.7488496875007993</c:v>
                </c:pt>
                <c:pt idx="18574">
                  <c:v>4.7485218750016003</c:v>
                </c:pt>
                <c:pt idx="18575">
                  <c:v>4.748615</c:v>
                </c:pt>
                <c:pt idx="18576">
                  <c:v>4.7489893750016003</c:v>
                </c:pt>
                <c:pt idx="18577">
                  <c:v>4.7493825000000003</c:v>
                </c:pt>
                <c:pt idx="18578">
                  <c:v>4.74973125</c:v>
                </c:pt>
                <c:pt idx="18579">
                  <c:v>4.7501465624992001</c:v>
                </c:pt>
                <c:pt idx="18580">
                  <c:v>4.750591875001601</c:v>
                </c:pt>
                <c:pt idx="18581">
                  <c:v>4.7509840624992004</c:v>
                </c:pt>
                <c:pt idx="18582">
                  <c:v>4.7514084375007997</c:v>
                </c:pt>
                <c:pt idx="18583">
                  <c:v>4.7517525000000003</c:v>
                </c:pt>
                <c:pt idx="18584">
                  <c:v>4.7521090624992004</c:v>
                </c:pt>
                <c:pt idx="18585">
                  <c:v>4.7524971875007997</c:v>
                </c:pt>
                <c:pt idx="18586">
                  <c:v>4.7528687500000002</c:v>
                </c:pt>
                <c:pt idx="18587">
                  <c:v>4.7532393750016002</c:v>
                </c:pt>
                <c:pt idx="18588">
                  <c:v>4.7535781250016003</c:v>
                </c:pt>
                <c:pt idx="18589">
                  <c:v>4.7539184375007997</c:v>
                </c:pt>
                <c:pt idx="18590">
                  <c:v>4.7542881250016009</c:v>
                </c:pt>
                <c:pt idx="18591">
                  <c:v>4.7546118750016007</c:v>
                </c:pt>
                <c:pt idx="18592">
                  <c:v>4.7542606250016002</c:v>
                </c:pt>
                <c:pt idx="18593">
                  <c:v>4.7539128124992009</c:v>
                </c:pt>
                <c:pt idx="18594">
                  <c:v>4.7535699999999999</c:v>
                </c:pt>
                <c:pt idx="18595">
                  <c:v>4.7528996875007996</c:v>
                </c:pt>
                <c:pt idx="18596">
                  <c:v>4.7524825000000002</c:v>
                </c:pt>
                <c:pt idx="18597">
                  <c:v>4.7520809375007991</c:v>
                </c:pt>
                <c:pt idx="18598">
                  <c:v>4.7517078124992009</c:v>
                </c:pt>
                <c:pt idx="18599">
                  <c:v>4.7513493750016007</c:v>
                </c:pt>
                <c:pt idx="18600">
                  <c:v>4.7507837500000001</c:v>
                </c:pt>
                <c:pt idx="18601">
                  <c:v>4.7502924999999996</c:v>
                </c:pt>
                <c:pt idx="18602">
                  <c:v>4.7498862500000003</c:v>
                </c:pt>
                <c:pt idx="18603">
                  <c:v>4.749548125001601</c:v>
                </c:pt>
                <c:pt idx="18604">
                  <c:v>4.7491768750016004</c:v>
                </c:pt>
                <c:pt idx="18605">
                  <c:v>4.7487996875007994</c:v>
                </c:pt>
                <c:pt idx="18606">
                  <c:v>4.7483140624992002</c:v>
                </c:pt>
                <c:pt idx="18607">
                  <c:v>4.7477715624992003</c:v>
                </c:pt>
                <c:pt idx="18608">
                  <c:v>4.7471590624992004</c:v>
                </c:pt>
                <c:pt idx="18609">
                  <c:v>4.7467974999999996</c:v>
                </c:pt>
                <c:pt idx="18610">
                  <c:v>4.7462356250016002</c:v>
                </c:pt>
                <c:pt idx="18611">
                  <c:v>4.7458828124992003</c:v>
                </c:pt>
                <c:pt idx="18612">
                  <c:v>4.7457909375007992</c:v>
                </c:pt>
                <c:pt idx="18613">
                  <c:v>4.74613</c:v>
                </c:pt>
                <c:pt idx="18614">
                  <c:v>4.7464537499999997</c:v>
                </c:pt>
                <c:pt idx="18615">
                  <c:v>4.7468137500000003</c:v>
                </c:pt>
                <c:pt idx="18616">
                  <c:v>4.7471618750016003</c:v>
                </c:pt>
                <c:pt idx="18617">
                  <c:v>4.7473056250016006</c:v>
                </c:pt>
                <c:pt idx="18618">
                  <c:v>4.7477312500000002</c:v>
                </c:pt>
                <c:pt idx="18619">
                  <c:v>4.7481684375007998</c:v>
                </c:pt>
                <c:pt idx="18620">
                  <c:v>4.7486375000000001</c:v>
                </c:pt>
                <c:pt idx="18621">
                  <c:v>4.7489609375007991</c:v>
                </c:pt>
                <c:pt idx="18622">
                  <c:v>4.7493762500000001</c:v>
                </c:pt>
                <c:pt idx="18623">
                  <c:v>4.7497712500000002</c:v>
                </c:pt>
                <c:pt idx="18624">
                  <c:v>4.7501043750016008</c:v>
                </c:pt>
                <c:pt idx="18625">
                  <c:v>4.7504734375007995</c:v>
                </c:pt>
                <c:pt idx="18626">
                  <c:v>4.7508181250016008</c:v>
                </c:pt>
                <c:pt idx="18627">
                  <c:v>4.7511609375007993</c:v>
                </c:pt>
                <c:pt idx="18628">
                  <c:v>4.7515087500000002</c:v>
                </c:pt>
                <c:pt idx="18629">
                  <c:v>4.7511693750016004</c:v>
                </c:pt>
                <c:pt idx="18630">
                  <c:v>4.7507999999999999</c:v>
                </c:pt>
                <c:pt idx="18631">
                  <c:v>4.7504312500000001</c:v>
                </c:pt>
                <c:pt idx="18632">
                  <c:v>4.7500131250016002</c:v>
                </c:pt>
                <c:pt idx="18633">
                  <c:v>4.7495081250016007</c:v>
                </c:pt>
                <c:pt idx="18634">
                  <c:v>4.7491750000000001</c:v>
                </c:pt>
                <c:pt idx="18635">
                  <c:v>4.7488265624992003</c:v>
                </c:pt>
                <c:pt idx="18636">
                  <c:v>4.7484803124992006</c:v>
                </c:pt>
                <c:pt idx="18637">
                  <c:v>4.7481246875007992</c:v>
                </c:pt>
                <c:pt idx="18638">
                  <c:v>4.7476993750016003</c:v>
                </c:pt>
                <c:pt idx="18639">
                  <c:v>4.7473675000000002</c:v>
                </c:pt>
                <c:pt idx="18640">
                  <c:v>4.7469278124992007</c:v>
                </c:pt>
                <c:pt idx="18641">
                  <c:v>4.7471068750016006</c:v>
                </c:pt>
                <c:pt idx="18642">
                  <c:v>4.7475478124992003</c:v>
                </c:pt>
                <c:pt idx="18643">
                  <c:v>4.7479184375007994</c:v>
                </c:pt>
                <c:pt idx="18644">
                  <c:v>4.7479190624992009</c:v>
                </c:pt>
                <c:pt idx="18645">
                  <c:v>4.7480365624992009</c:v>
                </c:pt>
                <c:pt idx="18646">
                  <c:v>4.7483596875007992</c:v>
                </c:pt>
                <c:pt idx="18647">
                  <c:v>4.7487284375007999</c:v>
                </c:pt>
                <c:pt idx="18648">
                  <c:v>4.7491124999999998</c:v>
                </c:pt>
                <c:pt idx="18649">
                  <c:v>4.7494778124992001</c:v>
                </c:pt>
                <c:pt idx="18650">
                  <c:v>4.7498318750016004</c:v>
                </c:pt>
                <c:pt idx="18651">
                  <c:v>4.7502165624992001</c:v>
                </c:pt>
                <c:pt idx="18652">
                  <c:v>4.7505881250016007</c:v>
                </c:pt>
                <c:pt idx="18653">
                  <c:v>4.7509756250016002</c:v>
                </c:pt>
                <c:pt idx="18654">
                  <c:v>4.7513800000000002</c:v>
                </c:pt>
                <c:pt idx="18655">
                  <c:v>4.7517084375007999</c:v>
                </c:pt>
                <c:pt idx="18656">
                  <c:v>4.7521203124992004</c:v>
                </c:pt>
                <c:pt idx="18657">
                  <c:v>4.7516990624992008</c:v>
                </c:pt>
                <c:pt idx="18658">
                  <c:v>4.7511406250016002</c:v>
                </c:pt>
                <c:pt idx="18659">
                  <c:v>4.7508040624992001</c:v>
                </c:pt>
                <c:pt idx="18660">
                  <c:v>4.7504115624992007</c:v>
                </c:pt>
                <c:pt idx="18661">
                  <c:v>4.7499146875007998</c:v>
                </c:pt>
                <c:pt idx="18662">
                  <c:v>4.7494231250016004</c:v>
                </c:pt>
                <c:pt idx="18663">
                  <c:v>4.7489193750016003</c:v>
                </c:pt>
                <c:pt idx="18664">
                  <c:v>4.7484453124992001</c:v>
                </c:pt>
                <c:pt idx="18665">
                  <c:v>4.7480356250016005</c:v>
                </c:pt>
                <c:pt idx="18666">
                  <c:v>4.7476243750016005</c:v>
                </c:pt>
                <c:pt idx="18667">
                  <c:v>4.7472546875007993</c:v>
                </c:pt>
                <c:pt idx="18668">
                  <c:v>4.7467309375007991</c:v>
                </c:pt>
                <c:pt idx="18669">
                  <c:v>4.7463843750016004</c:v>
                </c:pt>
                <c:pt idx="18670">
                  <c:v>4.7461571875007991</c:v>
                </c:pt>
                <c:pt idx="18671">
                  <c:v>4.7457459375007991</c:v>
                </c:pt>
                <c:pt idx="18672">
                  <c:v>4.7453099999999999</c:v>
                </c:pt>
                <c:pt idx="18673">
                  <c:v>4.7448590624992004</c:v>
                </c:pt>
                <c:pt idx="18674">
                  <c:v>4.7444403124992007</c:v>
                </c:pt>
                <c:pt idx="18675">
                  <c:v>4.7440334375007991</c:v>
                </c:pt>
                <c:pt idx="18676">
                  <c:v>4.7435290624992001</c:v>
                </c:pt>
                <c:pt idx="18677">
                  <c:v>4.7432021875007999</c:v>
                </c:pt>
                <c:pt idx="18678">
                  <c:v>4.7434525000000001</c:v>
                </c:pt>
                <c:pt idx="18679">
                  <c:v>4.7437859375007996</c:v>
                </c:pt>
                <c:pt idx="18680">
                  <c:v>4.7441443750016008</c:v>
                </c:pt>
                <c:pt idx="18681">
                  <c:v>4.7445353124992007</c:v>
                </c:pt>
                <c:pt idx="18682">
                  <c:v>4.7449365624992002</c:v>
                </c:pt>
                <c:pt idx="18683">
                  <c:v>4.7454375000000004</c:v>
                </c:pt>
                <c:pt idx="18684">
                  <c:v>4.7457656250016003</c:v>
                </c:pt>
                <c:pt idx="18685">
                  <c:v>4.7461078124992007</c:v>
                </c:pt>
                <c:pt idx="18686">
                  <c:v>4.7464493750016006</c:v>
                </c:pt>
                <c:pt idx="18687">
                  <c:v>4.7468065624992004</c:v>
                </c:pt>
                <c:pt idx="18688">
                  <c:v>4.7471309375007991</c:v>
                </c:pt>
                <c:pt idx="18689">
                  <c:v>4.7469446875007995</c:v>
                </c:pt>
                <c:pt idx="18690">
                  <c:v>4.7474515624992009</c:v>
                </c:pt>
                <c:pt idx="18691">
                  <c:v>4.7478300000000004</c:v>
                </c:pt>
                <c:pt idx="18692">
                  <c:v>4.7482193750016002</c:v>
                </c:pt>
                <c:pt idx="18693">
                  <c:v>4.7485543750016008</c:v>
                </c:pt>
                <c:pt idx="18694">
                  <c:v>4.7489243750016001</c:v>
                </c:pt>
                <c:pt idx="18695">
                  <c:v>4.7493615624992005</c:v>
                </c:pt>
                <c:pt idx="18696">
                  <c:v>4.7497446875007991</c:v>
                </c:pt>
                <c:pt idx="18697">
                  <c:v>4.7501781250016002</c:v>
                </c:pt>
                <c:pt idx="18698">
                  <c:v>4.7506071875007994</c:v>
                </c:pt>
                <c:pt idx="18699">
                  <c:v>4.7509984375007992</c:v>
                </c:pt>
                <c:pt idx="18700">
                  <c:v>4.7513665624992001</c:v>
                </c:pt>
                <c:pt idx="18701">
                  <c:v>4.7517421875007999</c:v>
                </c:pt>
                <c:pt idx="18702">
                  <c:v>4.7520631250016008</c:v>
                </c:pt>
                <c:pt idx="18703">
                  <c:v>4.7524687500000002</c:v>
                </c:pt>
                <c:pt idx="18704">
                  <c:v>4.7529334375007997</c:v>
                </c:pt>
                <c:pt idx="18705">
                  <c:v>4.7532843750016003</c:v>
                </c:pt>
                <c:pt idx="18706">
                  <c:v>4.7536071875007995</c:v>
                </c:pt>
                <c:pt idx="18707">
                  <c:v>4.7539715624992009</c:v>
                </c:pt>
                <c:pt idx="18708">
                  <c:v>4.7542984375007995</c:v>
                </c:pt>
                <c:pt idx="18709">
                  <c:v>4.7538653124992001</c:v>
                </c:pt>
                <c:pt idx="18710">
                  <c:v>4.7533806250016006</c:v>
                </c:pt>
                <c:pt idx="18711">
                  <c:v>4.7529424999999996</c:v>
                </c:pt>
                <c:pt idx="18712">
                  <c:v>4.7523615624992006</c:v>
                </c:pt>
                <c:pt idx="18713">
                  <c:v>4.7517393750016002</c:v>
                </c:pt>
                <c:pt idx="18714">
                  <c:v>4.751125</c:v>
                </c:pt>
                <c:pt idx="18715">
                  <c:v>4.7504343750016007</c:v>
                </c:pt>
                <c:pt idx="18716">
                  <c:v>4.7501112499999998</c:v>
                </c:pt>
                <c:pt idx="18717">
                  <c:v>4.74975375</c:v>
                </c:pt>
                <c:pt idx="18718">
                  <c:v>4.7492946875007993</c:v>
                </c:pt>
                <c:pt idx="18719">
                  <c:v>4.7489584375007992</c:v>
                </c:pt>
                <c:pt idx="18720">
                  <c:v>4.7484349999999997</c:v>
                </c:pt>
                <c:pt idx="18721">
                  <c:v>4.7480253124992009</c:v>
                </c:pt>
                <c:pt idx="18722">
                  <c:v>4.7476056250016008</c:v>
                </c:pt>
                <c:pt idx="18723">
                  <c:v>4.7469937499999997</c:v>
                </c:pt>
                <c:pt idx="18724">
                  <c:v>4.7465843750016008</c:v>
                </c:pt>
                <c:pt idx="18725">
                  <c:v>4.7462334375007993</c:v>
                </c:pt>
                <c:pt idx="18726">
                  <c:v>4.7458774999999997</c:v>
                </c:pt>
                <c:pt idx="18727">
                  <c:v>4.7453843750016009</c:v>
                </c:pt>
                <c:pt idx="18728">
                  <c:v>4.7448209375007995</c:v>
                </c:pt>
                <c:pt idx="18729">
                  <c:v>4.7443590624992007</c:v>
                </c:pt>
                <c:pt idx="18730">
                  <c:v>4.74400625</c:v>
                </c:pt>
                <c:pt idx="18731">
                  <c:v>4.7436081250016002</c:v>
                </c:pt>
                <c:pt idx="18732">
                  <c:v>4.743283125001601</c:v>
                </c:pt>
                <c:pt idx="18733">
                  <c:v>4.7428974999999998</c:v>
                </c:pt>
                <c:pt idx="18734">
                  <c:v>4.7425137499999996</c:v>
                </c:pt>
                <c:pt idx="18735">
                  <c:v>4.7420859375007991</c:v>
                </c:pt>
                <c:pt idx="18736">
                  <c:v>4.7417249999999997</c:v>
                </c:pt>
                <c:pt idx="18737">
                  <c:v>4.7418946875007997</c:v>
                </c:pt>
                <c:pt idx="18738">
                  <c:v>4.7422478124992002</c:v>
                </c:pt>
                <c:pt idx="18739">
                  <c:v>4.7425759375007992</c:v>
                </c:pt>
                <c:pt idx="18740">
                  <c:v>4.742915</c:v>
                </c:pt>
                <c:pt idx="18741">
                  <c:v>4.7433618750016002</c:v>
                </c:pt>
                <c:pt idx="18742">
                  <c:v>4.7437612500000004</c:v>
                </c:pt>
                <c:pt idx="18743">
                  <c:v>4.7441415624992009</c:v>
                </c:pt>
                <c:pt idx="18744">
                  <c:v>4.7445090624992003</c:v>
                </c:pt>
                <c:pt idx="18745">
                  <c:v>4.7449318750016003</c:v>
                </c:pt>
                <c:pt idx="18746">
                  <c:v>4.7453121875007991</c:v>
                </c:pt>
                <c:pt idx="18747">
                  <c:v>4.7458012500000004</c:v>
                </c:pt>
                <c:pt idx="18748">
                  <c:v>4.7462421875007994</c:v>
                </c:pt>
                <c:pt idx="18749">
                  <c:v>4.7467221875007999</c:v>
                </c:pt>
                <c:pt idx="18750">
                  <c:v>4.7471140624992003</c:v>
                </c:pt>
                <c:pt idx="18751">
                  <c:v>4.7475746875007996</c:v>
                </c:pt>
                <c:pt idx="18752">
                  <c:v>4.7480381250016004</c:v>
                </c:pt>
                <c:pt idx="18753">
                  <c:v>4.7484128124992004</c:v>
                </c:pt>
                <c:pt idx="18754">
                  <c:v>4.7487762499999997</c:v>
                </c:pt>
                <c:pt idx="18755">
                  <c:v>4.7483837500000003</c:v>
                </c:pt>
                <c:pt idx="18756">
                  <c:v>4.7477437499999997</c:v>
                </c:pt>
                <c:pt idx="18757">
                  <c:v>4.7470781250016003</c:v>
                </c:pt>
                <c:pt idx="18758">
                  <c:v>4.7465809375007995</c:v>
                </c:pt>
                <c:pt idx="18759">
                  <c:v>4.7460928124992003</c:v>
                </c:pt>
                <c:pt idx="18760">
                  <c:v>4.7461818750016009</c:v>
                </c:pt>
                <c:pt idx="18761">
                  <c:v>4.7462409375007999</c:v>
                </c:pt>
                <c:pt idx="18762">
                  <c:v>4.7461525</c:v>
                </c:pt>
                <c:pt idx="18763">
                  <c:v>4.7464118750016002</c:v>
                </c:pt>
                <c:pt idx="18764">
                  <c:v>4.7468121875007991</c:v>
                </c:pt>
                <c:pt idx="18765">
                  <c:v>4.7464556250016008</c:v>
                </c:pt>
                <c:pt idx="18766">
                  <c:v>4.745895</c:v>
                </c:pt>
                <c:pt idx="18767">
                  <c:v>4.7451615624992005</c:v>
                </c:pt>
                <c:pt idx="18768">
                  <c:v>4.7447115624992007</c:v>
                </c:pt>
                <c:pt idx="18769">
                  <c:v>4.7441987499999998</c:v>
                </c:pt>
                <c:pt idx="18770">
                  <c:v>4.7437884375007995</c:v>
                </c:pt>
                <c:pt idx="18771">
                  <c:v>4.7434349999999998</c:v>
                </c:pt>
                <c:pt idx="18772">
                  <c:v>4.7428484375007995</c:v>
                </c:pt>
                <c:pt idx="18773">
                  <c:v>4.7424234375007996</c:v>
                </c:pt>
                <c:pt idx="18774">
                  <c:v>4.7424365624992006</c:v>
                </c:pt>
                <c:pt idx="18775">
                  <c:v>4.7429009375007993</c:v>
                </c:pt>
                <c:pt idx="18776">
                  <c:v>4.7433006250016003</c:v>
                </c:pt>
                <c:pt idx="18777">
                  <c:v>4.7436331250016002</c:v>
                </c:pt>
                <c:pt idx="18778">
                  <c:v>4.743974375001601</c:v>
                </c:pt>
                <c:pt idx="18779">
                  <c:v>4.7444112499999997</c:v>
                </c:pt>
                <c:pt idx="18780">
                  <c:v>4.7449168750016009</c:v>
                </c:pt>
                <c:pt idx="18781">
                  <c:v>4.7453215624992007</c:v>
                </c:pt>
                <c:pt idx="18782">
                  <c:v>4.7457381250016004</c:v>
                </c:pt>
                <c:pt idx="18783">
                  <c:v>4.7461871875007997</c:v>
                </c:pt>
                <c:pt idx="18784">
                  <c:v>4.7465740624992003</c:v>
                </c:pt>
                <c:pt idx="18785">
                  <c:v>4.7469668750016005</c:v>
                </c:pt>
                <c:pt idx="18786">
                  <c:v>4.7473237499999996</c:v>
                </c:pt>
                <c:pt idx="18787">
                  <c:v>4.7477896875007994</c:v>
                </c:pt>
                <c:pt idx="18788">
                  <c:v>4.7473021875007992</c:v>
                </c:pt>
                <c:pt idx="18789">
                  <c:v>4.7467712500000001</c:v>
                </c:pt>
                <c:pt idx="18790">
                  <c:v>4.7461490624992004</c:v>
                </c:pt>
                <c:pt idx="18791">
                  <c:v>4.7456537499999998</c:v>
                </c:pt>
                <c:pt idx="18792">
                  <c:v>4.7452131250016008</c:v>
                </c:pt>
                <c:pt idx="18793">
                  <c:v>4.7448831250016008</c:v>
                </c:pt>
                <c:pt idx="18794">
                  <c:v>4.7445025000000003</c:v>
                </c:pt>
                <c:pt idx="18795">
                  <c:v>4.7440696875007999</c:v>
                </c:pt>
                <c:pt idx="18796">
                  <c:v>4.7434303124992008</c:v>
                </c:pt>
                <c:pt idx="18797">
                  <c:v>4.7430806250016007</c:v>
                </c:pt>
                <c:pt idx="18798">
                  <c:v>4.7426137500000003</c:v>
                </c:pt>
                <c:pt idx="18799">
                  <c:v>4.7421768750016007</c:v>
                </c:pt>
                <c:pt idx="18800">
                  <c:v>4.7423356250016004</c:v>
                </c:pt>
                <c:pt idx="18801">
                  <c:v>4.7427246875007993</c:v>
                </c:pt>
                <c:pt idx="18802">
                  <c:v>4.742860625001601</c:v>
                </c:pt>
                <c:pt idx="18803">
                  <c:v>4.7433118750016003</c:v>
                </c:pt>
                <c:pt idx="18804">
                  <c:v>4.7431856250016002</c:v>
                </c:pt>
                <c:pt idx="18805">
                  <c:v>4.7428578124992002</c:v>
                </c:pt>
                <c:pt idx="18806">
                  <c:v>4.7430278124992009</c:v>
                </c:pt>
                <c:pt idx="18807">
                  <c:v>4.742591875001601</c:v>
                </c:pt>
                <c:pt idx="18808">
                  <c:v>4.7429918750016009</c:v>
                </c:pt>
                <c:pt idx="18809">
                  <c:v>4.7433750000000003</c:v>
                </c:pt>
                <c:pt idx="18810">
                  <c:v>4.7438665624992007</c:v>
                </c:pt>
                <c:pt idx="18811">
                  <c:v>4.7443034375007995</c:v>
                </c:pt>
                <c:pt idx="18812">
                  <c:v>4.7446493750016003</c:v>
                </c:pt>
                <c:pt idx="18813">
                  <c:v>4.7450565624992009</c:v>
                </c:pt>
                <c:pt idx="18814">
                  <c:v>4.7454237499999996</c:v>
                </c:pt>
                <c:pt idx="18815">
                  <c:v>4.7458906250016009</c:v>
                </c:pt>
                <c:pt idx="18816">
                  <c:v>4.7462600000000004</c:v>
                </c:pt>
                <c:pt idx="18817">
                  <c:v>4.7467600000000001</c:v>
                </c:pt>
                <c:pt idx="18818">
                  <c:v>4.7472168750016008</c:v>
                </c:pt>
                <c:pt idx="18819">
                  <c:v>4.7476925000000003</c:v>
                </c:pt>
                <c:pt idx="18820">
                  <c:v>4.7481125000000004</c:v>
                </c:pt>
                <c:pt idx="18821">
                  <c:v>4.7485265624992001</c:v>
                </c:pt>
                <c:pt idx="18822">
                  <c:v>4.7488718750016004</c:v>
                </c:pt>
                <c:pt idx="18823">
                  <c:v>4.7487040624992005</c:v>
                </c:pt>
                <c:pt idx="18824">
                  <c:v>4.7482856250016008</c:v>
                </c:pt>
                <c:pt idx="18825">
                  <c:v>4.7479518750016005</c:v>
                </c:pt>
                <c:pt idx="18826">
                  <c:v>4.7476762499999996</c:v>
                </c:pt>
                <c:pt idx="18827">
                  <c:v>4.7472143750016009</c:v>
                </c:pt>
                <c:pt idx="18828">
                  <c:v>4.7467212500000002</c:v>
                </c:pt>
                <c:pt idx="18829">
                  <c:v>4.7463959375007994</c:v>
                </c:pt>
                <c:pt idx="18830">
                  <c:v>4.7460187500000002</c:v>
                </c:pt>
                <c:pt idx="18831">
                  <c:v>4.7463231250016005</c:v>
                </c:pt>
                <c:pt idx="18832">
                  <c:v>4.7466468750016002</c:v>
                </c:pt>
                <c:pt idx="18833">
                  <c:v>4.74700875</c:v>
                </c:pt>
                <c:pt idx="18834">
                  <c:v>4.7473599999999996</c:v>
                </c:pt>
                <c:pt idx="18835">
                  <c:v>4.7468884375007994</c:v>
                </c:pt>
                <c:pt idx="18836">
                  <c:v>4.7465031250016008</c:v>
                </c:pt>
                <c:pt idx="18837">
                  <c:v>4.7461659375007992</c:v>
                </c:pt>
                <c:pt idx="18838">
                  <c:v>4.7458431250016009</c:v>
                </c:pt>
                <c:pt idx="18839">
                  <c:v>4.7459434375007996</c:v>
                </c:pt>
                <c:pt idx="18840">
                  <c:v>4.7462671875007993</c:v>
                </c:pt>
                <c:pt idx="18841">
                  <c:v>4.7460265624992006</c:v>
                </c:pt>
                <c:pt idx="18842">
                  <c:v>4.7461493750016004</c:v>
                </c:pt>
                <c:pt idx="18843">
                  <c:v>4.7457393750016008</c:v>
                </c:pt>
                <c:pt idx="18844">
                  <c:v>4.7456874999999998</c:v>
                </c:pt>
                <c:pt idx="18845">
                  <c:v>4.7453490624992005</c:v>
                </c:pt>
                <c:pt idx="18846">
                  <c:v>4.7450193750016005</c:v>
                </c:pt>
                <c:pt idx="18847">
                  <c:v>4.7446384375007993</c:v>
                </c:pt>
                <c:pt idx="18848">
                  <c:v>4.7441184375007994</c:v>
                </c:pt>
                <c:pt idx="18849">
                  <c:v>4.7437690624992008</c:v>
                </c:pt>
                <c:pt idx="18850">
                  <c:v>4.7433906250016005</c:v>
                </c:pt>
                <c:pt idx="18851">
                  <c:v>4.7430050000000001</c:v>
                </c:pt>
                <c:pt idx="18852">
                  <c:v>4.7425793750016005</c:v>
                </c:pt>
                <c:pt idx="18853">
                  <c:v>4.7422284375007999</c:v>
                </c:pt>
                <c:pt idx="18854">
                  <c:v>4.7418093750016004</c:v>
                </c:pt>
                <c:pt idx="18855">
                  <c:v>4.7414559375007999</c:v>
                </c:pt>
                <c:pt idx="18856">
                  <c:v>4.7410368750016003</c:v>
                </c:pt>
                <c:pt idx="18857">
                  <c:v>4.7406184375007996</c:v>
                </c:pt>
                <c:pt idx="18858">
                  <c:v>4.7400731250016008</c:v>
                </c:pt>
                <c:pt idx="18859">
                  <c:v>4.7397353124992003</c:v>
                </c:pt>
                <c:pt idx="18860">
                  <c:v>4.7394100000000003</c:v>
                </c:pt>
                <c:pt idx="18861">
                  <c:v>4.7390271875007999</c:v>
                </c:pt>
                <c:pt idx="18862">
                  <c:v>4.7384268750016005</c:v>
                </c:pt>
                <c:pt idx="18863">
                  <c:v>4.7379109375007991</c:v>
                </c:pt>
                <c:pt idx="18864">
                  <c:v>4.7375540624992007</c:v>
                </c:pt>
                <c:pt idx="18865">
                  <c:v>4.737230625001601</c:v>
                </c:pt>
                <c:pt idx="18866">
                  <c:v>4.7375890624992003</c:v>
                </c:pt>
                <c:pt idx="18867">
                  <c:v>4.7380443750016008</c:v>
                </c:pt>
                <c:pt idx="18868">
                  <c:v>4.7384381250016006</c:v>
                </c:pt>
                <c:pt idx="18869">
                  <c:v>4.7388424999999996</c:v>
                </c:pt>
                <c:pt idx="18870">
                  <c:v>4.7391659375007995</c:v>
                </c:pt>
                <c:pt idx="18871">
                  <c:v>4.7395181250016005</c:v>
                </c:pt>
                <c:pt idx="18872">
                  <c:v>4.7398496875007998</c:v>
                </c:pt>
                <c:pt idx="18873">
                  <c:v>4.7393115624992008</c:v>
                </c:pt>
                <c:pt idx="18874">
                  <c:v>4.7388609375007995</c:v>
                </c:pt>
                <c:pt idx="18875">
                  <c:v>4.7383525000000004</c:v>
                </c:pt>
                <c:pt idx="18876">
                  <c:v>4.7378312500000002</c:v>
                </c:pt>
                <c:pt idx="18877">
                  <c:v>4.7374531250016005</c:v>
                </c:pt>
                <c:pt idx="18878">
                  <c:v>4.7374743750016002</c:v>
                </c:pt>
                <c:pt idx="18879">
                  <c:v>4.7370599999999996</c:v>
                </c:pt>
                <c:pt idx="18880">
                  <c:v>4.7367196875007993</c:v>
                </c:pt>
                <c:pt idx="18881">
                  <c:v>4.7363137499999999</c:v>
                </c:pt>
                <c:pt idx="18882">
                  <c:v>4.7364712500000001</c:v>
                </c:pt>
                <c:pt idx="18883">
                  <c:v>4.7368059375007991</c:v>
                </c:pt>
                <c:pt idx="18884">
                  <c:v>4.7371893750016003</c:v>
                </c:pt>
                <c:pt idx="18885">
                  <c:v>4.7375724999999997</c:v>
                </c:pt>
                <c:pt idx="18886">
                  <c:v>4.7379696875007991</c:v>
                </c:pt>
                <c:pt idx="18887">
                  <c:v>4.7383559375007991</c:v>
                </c:pt>
                <c:pt idx="18888">
                  <c:v>4.7387693750016009</c:v>
                </c:pt>
                <c:pt idx="18889">
                  <c:v>4.7392062499999996</c:v>
                </c:pt>
                <c:pt idx="18890">
                  <c:v>4.7396075</c:v>
                </c:pt>
                <c:pt idx="18891">
                  <c:v>4.7399562499999996</c:v>
                </c:pt>
                <c:pt idx="18892">
                  <c:v>4.740335</c:v>
                </c:pt>
                <c:pt idx="18893">
                  <c:v>4.7406706250016004</c:v>
                </c:pt>
                <c:pt idx="18894">
                  <c:v>4.7402981250016003</c:v>
                </c:pt>
                <c:pt idx="18895">
                  <c:v>4.7398659375007997</c:v>
                </c:pt>
                <c:pt idx="18896">
                  <c:v>4.7395309375007999</c:v>
                </c:pt>
                <c:pt idx="18897">
                  <c:v>4.7391231250016004</c:v>
                </c:pt>
                <c:pt idx="18898">
                  <c:v>4.7387168750016002</c:v>
                </c:pt>
                <c:pt idx="18899">
                  <c:v>4.7383478124992005</c:v>
                </c:pt>
                <c:pt idx="18900">
                  <c:v>4.7386293750016009</c:v>
                </c:pt>
                <c:pt idx="18901">
                  <c:v>4.7385878124992002</c:v>
                </c:pt>
                <c:pt idx="18902">
                  <c:v>4.7389503124992007</c:v>
                </c:pt>
                <c:pt idx="18903">
                  <c:v>4.7393349999999996</c:v>
                </c:pt>
                <c:pt idx="18904">
                  <c:v>4.7396799999999999</c:v>
                </c:pt>
                <c:pt idx="18905">
                  <c:v>4.740034375001601</c:v>
                </c:pt>
                <c:pt idx="18906">
                  <c:v>4.7399874999999998</c:v>
                </c:pt>
                <c:pt idx="18907">
                  <c:v>4.7396559375007996</c:v>
                </c:pt>
                <c:pt idx="18908">
                  <c:v>4.7392218750016006</c:v>
                </c:pt>
                <c:pt idx="18909">
                  <c:v>4.7388750000000002</c:v>
                </c:pt>
                <c:pt idx="18910">
                  <c:v>4.7384559375007997</c:v>
                </c:pt>
                <c:pt idx="18911">
                  <c:v>4.7387924999999997</c:v>
                </c:pt>
                <c:pt idx="18912">
                  <c:v>4.7392821875007991</c:v>
                </c:pt>
                <c:pt idx="18913">
                  <c:v>4.7396900000000004</c:v>
                </c:pt>
                <c:pt idx="18914">
                  <c:v>4.7401021875007991</c:v>
                </c:pt>
                <c:pt idx="18915">
                  <c:v>4.7405171875007994</c:v>
                </c:pt>
                <c:pt idx="18916">
                  <c:v>4.7409721875007991</c:v>
                </c:pt>
                <c:pt idx="18917">
                  <c:v>4.7413196875007992</c:v>
                </c:pt>
                <c:pt idx="18918">
                  <c:v>4.7418121875007992</c:v>
                </c:pt>
                <c:pt idx="18919">
                  <c:v>4.7421771875007996</c:v>
                </c:pt>
                <c:pt idx="18920">
                  <c:v>4.7425618750016003</c:v>
                </c:pt>
                <c:pt idx="18921">
                  <c:v>4.7429743750016007</c:v>
                </c:pt>
                <c:pt idx="18922">
                  <c:v>4.7433559375007999</c:v>
                </c:pt>
                <c:pt idx="18923">
                  <c:v>4.7436418750016003</c:v>
                </c:pt>
                <c:pt idx="18924">
                  <c:v>4.7432571875007996</c:v>
                </c:pt>
                <c:pt idx="18925">
                  <c:v>4.7428043750016009</c:v>
                </c:pt>
                <c:pt idx="18926">
                  <c:v>4.7422828124992007</c:v>
                </c:pt>
                <c:pt idx="18927">
                  <c:v>4.7417412499999996</c:v>
                </c:pt>
                <c:pt idx="18928">
                  <c:v>4.7413178124992008</c:v>
                </c:pt>
                <c:pt idx="18929">
                  <c:v>4.7409350000000003</c:v>
                </c:pt>
                <c:pt idx="18930">
                  <c:v>4.7412931250016008</c:v>
                </c:pt>
                <c:pt idx="18931">
                  <c:v>4.7416925000000001</c:v>
                </c:pt>
                <c:pt idx="18932">
                  <c:v>4.7412609375007992</c:v>
                </c:pt>
                <c:pt idx="18933">
                  <c:v>4.7408603124992004</c:v>
                </c:pt>
                <c:pt idx="18934">
                  <c:v>4.7405018750016001</c:v>
                </c:pt>
                <c:pt idx="18935">
                  <c:v>4.7401809375007993</c:v>
                </c:pt>
                <c:pt idx="18936">
                  <c:v>4.739846875001601</c:v>
                </c:pt>
                <c:pt idx="18937">
                  <c:v>4.7395218750016008</c:v>
                </c:pt>
                <c:pt idx="18938">
                  <c:v>4.7391203124992005</c:v>
                </c:pt>
                <c:pt idx="18939">
                  <c:v>4.7393996875007991</c:v>
                </c:pt>
                <c:pt idx="18940">
                  <c:v>4.7397628124992002</c:v>
                </c:pt>
                <c:pt idx="18941">
                  <c:v>4.7401296875007999</c:v>
                </c:pt>
                <c:pt idx="18942">
                  <c:v>4.7404624999999996</c:v>
                </c:pt>
                <c:pt idx="18943">
                  <c:v>4.7408115624992009</c:v>
                </c:pt>
                <c:pt idx="18944">
                  <c:v>4.7412231250016008</c:v>
                </c:pt>
                <c:pt idx="18945">
                  <c:v>4.7415781250016007</c:v>
                </c:pt>
                <c:pt idx="18946">
                  <c:v>4.7419934375007999</c:v>
                </c:pt>
                <c:pt idx="18947">
                  <c:v>4.7424053124992005</c:v>
                </c:pt>
                <c:pt idx="18948">
                  <c:v>4.7427956250016008</c:v>
                </c:pt>
                <c:pt idx="18949">
                  <c:v>4.7423556250016006</c:v>
                </c:pt>
                <c:pt idx="18950">
                  <c:v>4.741981875001601</c:v>
                </c:pt>
                <c:pt idx="18951">
                  <c:v>4.7415465624992006</c:v>
                </c:pt>
                <c:pt idx="18952">
                  <c:v>4.7411034375007999</c:v>
                </c:pt>
                <c:pt idx="18953">
                  <c:v>4.7406350000000002</c:v>
                </c:pt>
                <c:pt idx="18954">
                  <c:v>4.7401868750016005</c:v>
                </c:pt>
                <c:pt idx="18955">
                  <c:v>4.7398206250016006</c:v>
                </c:pt>
                <c:pt idx="18956">
                  <c:v>4.7394459375007996</c:v>
                </c:pt>
                <c:pt idx="18957">
                  <c:v>4.7390193750016003</c:v>
                </c:pt>
                <c:pt idx="18958">
                  <c:v>4.7386778124992004</c:v>
                </c:pt>
                <c:pt idx="18959">
                  <c:v>4.7381843750016008</c:v>
                </c:pt>
                <c:pt idx="18960">
                  <c:v>4.7378253124992007</c:v>
                </c:pt>
                <c:pt idx="18961">
                  <c:v>4.7374956250016007</c:v>
                </c:pt>
                <c:pt idx="18962">
                  <c:v>4.7371737500000002</c:v>
                </c:pt>
                <c:pt idx="18963">
                  <c:v>4.7368034375007992</c:v>
                </c:pt>
                <c:pt idx="18964">
                  <c:v>4.7364784375007991</c:v>
                </c:pt>
                <c:pt idx="18965">
                  <c:v>4.7366124999999997</c:v>
                </c:pt>
                <c:pt idx="18966">
                  <c:v>4.7369821875007991</c:v>
                </c:pt>
                <c:pt idx="18967">
                  <c:v>4.7373206250016002</c:v>
                </c:pt>
                <c:pt idx="18968">
                  <c:v>4.7376624999999999</c:v>
                </c:pt>
                <c:pt idx="18969">
                  <c:v>4.7380512499999998</c:v>
                </c:pt>
                <c:pt idx="18970">
                  <c:v>4.7383775000000004</c:v>
                </c:pt>
                <c:pt idx="18971">
                  <c:v>4.7388171875007998</c:v>
                </c:pt>
                <c:pt idx="18972">
                  <c:v>4.7391671875007999</c:v>
                </c:pt>
                <c:pt idx="18973">
                  <c:v>4.7396159375007993</c:v>
                </c:pt>
                <c:pt idx="18974">
                  <c:v>4.74</c:v>
                </c:pt>
                <c:pt idx="18975">
                  <c:v>4.7401709375007997</c:v>
                </c:pt>
                <c:pt idx="18976">
                  <c:v>4.7405640624992005</c:v>
                </c:pt>
                <c:pt idx="18977">
                  <c:v>4.7409259375007995</c:v>
                </c:pt>
                <c:pt idx="18978">
                  <c:v>4.7413499999999997</c:v>
                </c:pt>
                <c:pt idx="18979">
                  <c:v>4.7415396875007998</c:v>
                </c:pt>
                <c:pt idx="18980">
                  <c:v>4.7411853124992005</c:v>
                </c:pt>
                <c:pt idx="18981">
                  <c:v>4.7408456250016009</c:v>
                </c:pt>
                <c:pt idx="18982">
                  <c:v>4.7404646875007996</c:v>
                </c:pt>
                <c:pt idx="18983">
                  <c:v>4.7400571875007991</c:v>
                </c:pt>
                <c:pt idx="18984">
                  <c:v>4.739916875001601</c:v>
                </c:pt>
                <c:pt idx="18985">
                  <c:v>4.7394378124992009</c:v>
                </c:pt>
                <c:pt idx="18986">
                  <c:v>4.7389487499999996</c:v>
                </c:pt>
                <c:pt idx="18987">
                  <c:v>4.7385053124992007</c:v>
                </c:pt>
                <c:pt idx="18988">
                  <c:v>4.7380924999999996</c:v>
                </c:pt>
                <c:pt idx="18989">
                  <c:v>4.7377540624992003</c:v>
                </c:pt>
                <c:pt idx="18990">
                  <c:v>4.7373409375007993</c:v>
                </c:pt>
                <c:pt idx="18991">
                  <c:v>4.7369487499999998</c:v>
                </c:pt>
                <c:pt idx="18992">
                  <c:v>4.7366059375007996</c:v>
                </c:pt>
                <c:pt idx="18993">
                  <c:v>4.7362140624992008</c:v>
                </c:pt>
                <c:pt idx="18994">
                  <c:v>4.7358340624992001</c:v>
                </c:pt>
                <c:pt idx="18995">
                  <c:v>4.7356443750016002</c:v>
                </c:pt>
                <c:pt idx="18996">
                  <c:v>4.7354062499999996</c:v>
                </c:pt>
                <c:pt idx="18997">
                  <c:v>4.7350700000000003</c:v>
                </c:pt>
                <c:pt idx="18998">
                  <c:v>4.7354415624992008</c:v>
                </c:pt>
                <c:pt idx="18999">
                  <c:v>4.7358721875007994</c:v>
                </c:pt>
                <c:pt idx="19000">
                  <c:v>4.7362003124992009</c:v>
                </c:pt>
                <c:pt idx="19001">
                  <c:v>4.7357565624992004</c:v>
                </c:pt>
                <c:pt idx="19002">
                  <c:v>4.7354093750016002</c:v>
                </c:pt>
                <c:pt idx="19003">
                  <c:v>4.7349218750016009</c:v>
                </c:pt>
                <c:pt idx="19004">
                  <c:v>4.7345031250016003</c:v>
                </c:pt>
                <c:pt idx="19005">
                  <c:v>4.7340762500000002</c:v>
                </c:pt>
                <c:pt idx="19006">
                  <c:v>4.73372875</c:v>
                </c:pt>
                <c:pt idx="19007">
                  <c:v>4.7341571875007995</c:v>
                </c:pt>
                <c:pt idx="19008">
                  <c:v>4.7344809375007992</c:v>
                </c:pt>
                <c:pt idx="19009">
                  <c:v>4.7348125000000003</c:v>
                </c:pt>
                <c:pt idx="19010">
                  <c:v>4.7351528124992006</c:v>
                </c:pt>
                <c:pt idx="19011">
                  <c:v>4.735551875001601</c:v>
                </c:pt>
                <c:pt idx="19012">
                  <c:v>4.7359475</c:v>
                </c:pt>
                <c:pt idx="19013">
                  <c:v>4.7363118750016007</c:v>
                </c:pt>
                <c:pt idx="19014">
                  <c:v>4.736713125001601</c:v>
                </c:pt>
                <c:pt idx="19015">
                  <c:v>4.7370787500000002</c:v>
                </c:pt>
                <c:pt idx="19016">
                  <c:v>4.7375396875007993</c:v>
                </c:pt>
                <c:pt idx="19017">
                  <c:v>4.7379121875007995</c:v>
                </c:pt>
                <c:pt idx="19018">
                  <c:v>4.7383259375007993</c:v>
                </c:pt>
                <c:pt idx="19019">
                  <c:v>4.7387674999999998</c:v>
                </c:pt>
                <c:pt idx="19020">
                  <c:v>4.7391346875007994</c:v>
                </c:pt>
                <c:pt idx="19021">
                  <c:v>4.7396078124992007</c:v>
                </c:pt>
                <c:pt idx="19022">
                  <c:v>4.7399709375007992</c:v>
                </c:pt>
                <c:pt idx="19023">
                  <c:v>4.7403787499999996</c:v>
                </c:pt>
                <c:pt idx="19024">
                  <c:v>4.7407696875007996</c:v>
                </c:pt>
                <c:pt idx="19025">
                  <c:v>4.7411081250016007</c:v>
                </c:pt>
                <c:pt idx="19026">
                  <c:v>4.7415456250016002</c:v>
                </c:pt>
                <c:pt idx="19027">
                  <c:v>4.7418762499999998</c:v>
                </c:pt>
                <c:pt idx="19028">
                  <c:v>4.7415209375007992</c:v>
                </c:pt>
                <c:pt idx="19029">
                  <c:v>4.7411806250016006</c:v>
                </c:pt>
                <c:pt idx="19030">
                  <c:v>4.7407981250016009</c:v>
                </c:pt>
                <c:pt idx="19031">
                  <c:v>4.7403309375007998</c:v>
                </c:pt>
                <c:pt idx="19032">
                  <c:v>4.739916875001601</c:v>
                </c:pt>
                <c:pt idx="19033">
                  <c:v>4.7394193750016003</c:v>
                </c:pt>
                <c:pt idx="19034">
                  <c:v>4.7388090624992003</c:v>
                </c:pt>
                <c:pt idx="19035">
                  <c:v>4.7383387499999996</c:v>
                </c:pt>
                <c:pt idx="19036">
                  <c:v>4.7379396875007993</c:v>
                </c:pt>
                <c:pt idx="19037">
                  <c:v>4.7374865624992006</c:v>
                </c:pt>
                <c:pt idx="19038">
                  <c:v>4.7370415624992006</c:v>
                </c:pt>
                <c:pt idx="19039">
                  <c:v>4.7367137499999998</c:v>
                </c:pt>
                <c:pt idx="19040">
                  <c:v>4.7363893750016004</c:v>
                </c:pt>
                <c:pt idx="19041">
                  <c:v>4.7359559375007994</c:v>
                </c:pt>
                <c:pt idx="19042">
                  <c:v>4.7356184375007997</c:v>
                </c:pt>
                <c:pt idx="19043">
                  <c:v>4.7350096875007992</c:v>
                </c:pt>
                <c:pt idx="19044">
                  <c:v>4.7343378124992004</c:v>
                </c:pt>
                <c:pt idx="19045">
                  <c:v>4.7339218750016006</c:v>
                </c:pt>
                <c:pt idx="19046">
                  <c:v>4.7333931250016006</c:v>
                </c:pt>
                <c:pt idx="19047">
                  <c:v>4.7329962500000002</c:v>
                </c:pt>
                <c:pt idx="19048">
                  <c:v>4.7325521875007999</c:v>
                </c:pt>
                <c:pt idx="19049">
                  <c:v>4.7320690624992006</c:v>
                </c:pt>
                <c:pt idx="19050">
                  <c:v>4.7316234375007991</c:v>
                </c:pt>
                <c:pt idx="19051">
                  <c:v>4.7311265624992007</c:v>
                </c:pt>
                <c:pt idx="19052">
                  <c:v>4.73060875</c:v>
                </c:pt>
                <c:pt idx="19053">
                  <c:v>4.7302615624992006</c:v>
                </c:pt>
                <c:pt idx="19054">
                  <c:v>4.7305943750016004</c:v>
                </c:pt>
                <c:pt idx="19055">
                  <c:v>4.7310428124992008</c:v>
                </c:pt>
                <c:pt idx="19056">
                  <c:v>4.7313853124992002</c:v>
                </c:pt>
                <c:pt idx="19057">
                  <c:v>4.7317181250016009</c:v>
                </c:pt>
                <c:pt idx="19058">
                  <c:v>4.7320653124992003</c:v>
                </c:pt>
                <c:pt idx="19059">
                  <c:v>4.7324624999999996</c:v>
                </c:pt>
                <c:pt idx="19060">
                  <c:v>4.7327940624992006</c:v>
                </c:pt>
                <c:pt idx="19061">
                  <c:v>4.7331887500000001</c:v>
                </c:pt>
                <c:pt idx="19062">
                  <c:v>4.7336803124992004</c:v>
                </c:pt>
                <c:pt idx="19063">
                  <c:v>4.7340650000000002</c:v>
                </c:pt>
                <c:pt idx="19064">
                  <c:v>4.7345550000000003</c:v>
                </c:pt>
                <c:pt idx="19065">
                  <c:v>4.7350000000000003</c:v>
                </c:pt>
                <c:pt idx="19066">
                  <c:v>4.7353331250016009</c:v>
                </c:pt>
                <c:pt idx="19067">
                  <c:v>4.7357959375007992</c:v>
                </c:pt>
                <c:pt idx="19068">
                  <c:v>4.7361478124992002</c:v>
                </c:pt>
                <c:pt idx="19069">
                  <c:v>4.7364875</c:v>
                </c:pt>
                <c:pt idx="19070">
                  <c:v>4.7368625</c:v>
                </c:pt>
                <c:pt idx="19071">
                  <c:v>4.7372112499999997</c:v>
                </c:pt>
                <c:pt idx="19072">
                  <c:v>4.7371150000000002</c:v>
                </c:pt>
                <c:pt idx="19073">
                  <c:v>4.7374909375007999</c:v>
                </c:pt>
                <c:pt idx="19074">
                  <c:v>4.7378981250016006</c:v>
                </c:pt>
                <c:pt idx="19075">
                  <c:v>4.7382974999999998</c:v>
                </c:pt>
                <c:pt idx="19076">
                  <c:v>4.7379765624992007</c:v>
                </c:pt>
                <c:pt idx="19077">
                  <c:v>4.7373859375007994</c:v>
                </c:pt>
                <c:pt idx="19078">
                  <c:v>4.7367543750016008</c:v>
                </c:pt>
                <c:pt idx="19079">
                  <c:v>4.7364243750016009</c:v>
                </c:pt>
                <c:pt idx="19080">
                  <c:v>4.7360765624992007</c:v>
                </c:pt>
                <c:pt idx="19081">
                  <c:v>4.7355925000000001</c:v>
                </c:pt>
                <c:pt idx="19082">
                  <c:v>4.7351593750016008</c:v>
                </c:pt>
                <c:pt idx="19083">
                  <c:v>4.7348062500000001</c:v>
                </c:pt>
                <c:pt idx="19084">
                  <c:v>4.7347200000000003</c:v>
                </c:pt>
                <c:pt idx="19085">
                  <c:v>4.7343918750016005</c:v>
                </c:pt>
                <c:pt idx="19086">
                  <c:v>4.7344331250016003</c:v>
                </c:pt>
                <c:pt idx="19087">
                  <c:v>4.7345403124992007</c:v>
                </c:pt>
                <c:pt idx="19088">
                  <c:v>4.7340600000000004</c:v>
                </c:pt>
                <c:pt idx="19089">
                  <c:v>4.7336656250016009</c:v>
                </c:pt>
                <c:pt idx="19090">
                  <c:v>4.7332740624992002</c:v>
                </c:pt>
                <c:pt idx="19091">
                  <c:v>4.7328459375007998</c:v>
                </c:pt>
                <c:pt idx="19092">
                  <c:v>4.732490625001601</c:v>
                </c:pt>
                <c:pt idx="19093">
                  <c:v>4.7321159375007991</c:v>
                </c:pt>
                <c:pt idx="19094">
                  <c:v>4.7319546875007994</c:v>
                </c:pt>
                <c:pt idx="19095">
                  <c:v>4.7322828124992009</c:v>
                </c:pt>
                <c:pt idx="19096">
                  <c:v>4.7319068750016005</c:v>
                </c:pt>
                <c:pt idx="19097">
                  <c:v>4.73157125</c:v>
                </c:pt>
                <c:pt idx="19098">
                  <c:v>4.7318224999999998</c:v>
                </c:pt>
                <c:pt idx="19099">
                  <c:v>4.7322006250016004</c:v>
                </c:pt>
                <c:pt idx="19100">
                  <c:v>4.7325665624992004</c:v>
                </c:pt>
                <c:pt idx="19101">
                  <c:v>4.7329628124992009</c:v>
                </c:pt>
                <c:pt idx="19102">
                  <c:v>4.7328662499999998</c:v>
                </c:pt>
                <c:pt idx="19103">
                  <c:v>4.7324118750016009</c:v>
                </c:pt>
                <c:pt idx="19104">
                  <c:v>4.7318075000000004</c:v>
                </c:pt>
                <c:pt idx="19105">
                  <c:v>4.7311578124992009</c:v>
                </c:pt>
                <c:pt idx="19106">
                  <c:v>4.7306784375007993</c:v>
                </c:pt>
                <c:pt idx="19107">
                  <c:v>4.7302543750016008</c:v>
                </c:pt>
                <c:pt idx="19108">
                  <c:v>4.7298781250016004</c:v>
                </c:pt>
                <c:pt idx="19109">
                  <c:v>4.7302084375007993</c:v>
                </c:pt>
                <c:pt idx="19110">
                  <c:v>4.7305765624992002</c:v>
                </c:pt>
                <c:pt idx="19111">
                  <c:v>4.731001875001601</c:v>
                </c:pt>
                <c:pt idx="19112">
                  <c:v>4.7313246875007993</c:v>
                </c:pt>
                <c:pt idx="19113">
                  <c:v>4.7316874999999996</c:v>
                </c:pt>
                <c:pt idx="19114">
                  <c:v>4.7321768750016009</c:v>
                </c:pt>
                <c:pt idx="19115">
                  <c:v>4.7325453124992007</c:v>
                </c:pt>
                <c:pt idx="19116">
                  <c:v>4.7328681250016009</c:v>
                </c:pt>
                <c:pt idx="19117">
                  <c:v>4.7332178124992002</c:v>
                </c:pt>
                <c:pt idx="19118">
                  <c:v>4.733618125001601</c:v>
                </c:pt>
                <c:pt idx="19119">
                  <c:v>4.7339824999999998</c:v>
                </c:pt>
                <c:pt idx="19120">
                  <c:v>4.7343940624992005</c:v>
                </c:pt>
                <c:pt idx="19121">
                  <c:v>4.7346321875007993</c:v>
                </c:pt>
                <c:pt idx="19122">
                  <c:v>4.7350409375007994</c:v>
                </c:pt>
                <c:pt idx="19123">
                  <c:v>4.7353975000000004</c:v>
                </c:pt>
                <c:pt idx="19124">
                  <c:v>4.7358153124992004</c:v>
                </c:pt>
                <c:pt idx="19125">
                  <c:v>4.7362774999999999</c:v>
                </c:pt>
                <c:pt idx="19126">
                  <c:v>4.736550625001601</c:v>
                </c:pt>
                <c:pt idx="19127">
                  <c:v>4.7365849999999998</c:v>
                </c:pt>
                <c:pt idx="19128">
                  <c:v>4.7362149999999996</c:v>
                </c:pt>
                <c:pt idx="19129">
                  <c:v>4.7358331250016006</c:v>
                </c:pt>
                <c:pt idx="19130">
                  <c:v>4.7354503124992009</c:v>
                </c:pt>
                <c:pt idx="19131">
                  <c:v>4.7350762499999997</c:v>
                </c:pt>
                <c:pt idx="19132">
                  <c:v>4.7347256250016008</c:v>
                </c:pt>
                <c:pt idx="19133">
                  <c:v>4.7343696875007995</c:v>
                </c:pt>
                <c:pt idx="19134">
                  <c:v>4.733993125001601</c:v>
                </c:pt>
                <c:pt idx="19135">
                  <c:v>4.7336134375007992</c:v>
                </c:pt>
                <c:pt idx="19136">
                  <c:v>4.7332690624992004</c:v>
                </c:pt>
                <c:pt idx="19137">
                  <c:v>4.7329234375007996</c:v>
                </c:pt>
                <c:pt idx="19138">
                  <c:v>4.7329212500000004</c:v>
                </c:pt>
                <c:pt idx="19139">
                  <c:v>4.7324859375007993</c:v>
                </c:pt>
                <c:pt idx="19140">
                  <c:v>4.7320549999999999</c:v>
                </c:pt>
                <c:pt idx="19141">
                  <c:v>4.7314168750016004</c:v>
                </c:pt>
                <c:pt idx="19142">
                  <c:v>4.7308428124992004</c:v>
                </c:pt>
                <c:pt idx="19143">
                  <c:v>4.7303356250016009</c:v>
                </c:pt>
                <c:pt idx="19144">
                  <c:v>4.7299749999999996</c:v>
                </c:pt>
                <c:pt idx="19145">
                  <c:v>4.7294824999999996</c:v>
                </c:pt>
                <c:pt idx="19146">
                  <c:v>4.7290853124992003</c:v>
                </c:pt>
                <c:pt idx="19147">
                  <c:v>4.728679375001601</c:v>
                </c:pt>
                <c:pt idx="19148">
                  <c:v>4.7290362500000001</c:v>
                </c:pt>
                <c:pt idx="19149">
                  <c:v>4.7294706250016008</c:v>
                </c:pt>
                <c:pt idx="19150">
                  <c:v>4.7298081250016004</c:v>
                </c:pt>
                <c:pt idx="19151">
                  <c:v>4.7301728124992009</c:v>
                </c:pt>
                <c:pt idx="19152">
                  <c:v>4.7306581250016002</c:v>
                </c:pt>
                <c:pt idx="19153">
                  <c:v>4.7311096875007994</c:v>
                </c:pt>
                <c:pt idx="19154">
                  <c:v>4.7314375000000002</c:v>
                </c:pt>
                <c:pt idx="19155">
                  <c:v>4.7318546875007996</c:v>
                </c:pt>
                <c:pt idx="19156">
                  <c:v>4.7322468750016009</c:v>
                </c:pt>
                <c:pt idx="19157">
                  <c:v>4.7326687500000002</c:v>
                </c:pt>
                <c:pt idx="19158">
                  <c:v>4.7330212500000002</c:v>
                </c:pt>
                <c:pt idx="19159">
                  <c:v>4.7334953124992003</c:v>
                </c:pt>
                <c:pt idx="19160">
                  <c:v>4.7338884375007995</c:v>
                </c:pt>
                <c:pt idx="19161">
                  <c:v>4.7343081250016006</c:v>
                </c:pt>
                <c:pt idx="19162">
                  <c:v>4.7347074999999998</c:v>
                </c:pt>
                <c:pt idx="19163">
                  <c:v>4.7342368750016002</c:v>
                </c:pt>
                <c:pt idx="19164">
                  <c:v>4.7338053124992001</c:v>
                </c:pt>
                <c:pt idx="19165">
                  <c:v>4.7334765624992006</c:v>
                </c:pt>
                <c:pt idx="19166">
                  <c:v>4.7331309375007997</c:v>
                </c:pt>
                <c:pt idx="19167">
                  <c:v>4.7327874999999997</c:v>
                </c:pt>
                <c:pt idx="19168">
                  <c:v>4.7324324999999998</c:v>
                </c:pt>
                <c:pt idx="19169">
                  <c:v>4.73206375</c:v>
                </c:pt>
                <c:pt idx="19170">
                  <c:v>4.7316590624992001</c:v>
                </c:pt>
                <c:pt idx="19171">
                  <c:v>4.7311553124992001</c:v>
                </c:pt>
                <c:pt idx="19172">
                  <c:v>4.7308253124992001</c:v>
                </c:pt>
                <c:pt idx="19173">
                  <c:v>4.7304740624992005</c:v>
                </c:pt>
                <c:pt idx="19174">
                  <c:v>4.7301015624992004</c:v>
                </c:pt>
                <c:pt idx="19175">
                  <c:v>4.7295856250016008</c:v>
                </c:pt>
                <c:pt idx="19176">
                  <c:v>4.7291828124992001</c:v>
                </c:pt>
                <c:pt idx="19177">
                  <c:v>4.7286478124992009</c:v>
                </c:pt>
                <c:pt idx="19178">
                  <c:v>4.7283203124992008</c:v>
                </c:pt>
                <c:pt idx="19179">
                  <c:v>4.7277737499999999</c:v>
                </c:pt>
                <c:pt idx="19180">
                  <c:v>4.7272746875007998</c:v>
                </c:pt>
                <c:pt idx="19181">
                  <c:v>4.7275440624992005</c:v>
                </c:pt>
                <c:pt idx="19182">
                  <c:v>4.7279159375007991</c:v>
                </c:pt>
                <c:pt idx="19183">
                  <c:v>4.7283496875007991</c:v>
                </c:pt>
                <c:pt idx="19184">
                  <c:v>4.7286700000000002</c:v>
                </c:pt>
                <c:pt idx="19185">
                  <c:v>4.7288784375007991</c:v>
                </c:pt>
                <c:pt idx="19186">
                  <c:v>4.7292212500000002</c:v>
                </c:pt>
                <c:pt idx="19187">
                  <c:v>4.7295949999999998</c:v>
                </c:pt>
                <c:pt idx="19188">
                  <c:v>4.7300637500000002</c:v>
                </c:pt>
                <c:pt idx="19189">
                  <c:v>4.7303928124992005</c:v>
                </c:pt>
                <c:pt idx="19190">
                  <c:v>4.730204375001601</c:v>
                </c:pt>
                <c:pt idx="19191">
                  <c:v>4.7297356250016005</c:v>
                </c:pt>
                <c:pt idx="19192">
                  <c:v>4.7292271875007996</c:v>
                </c:pt>
                <c:pt idx="19193">
                  <c:v>4.7286975</c:v>
                </c:pt>
                <c:pt idx="19194">
                  <c:v>4.7283715624992002</c:v>
                </c:pt>
                <c:pt idx="19195">
                  <c:v>4.7280437500000003</c:v>
                </c:pt>
                <c:pt idx="19196">
                  <c:v>4.7275290624992001</c:v>
                </c:pt>
                <c:pt idx="19197">
                  <c:v>4.7270096875007992</c:v>
                </c:pt>
                <c:pt idx="19198">
                  <c:v>4.7266303124992008</c:v>
                </c:pt>
                <c:pt idx="19199">
                  <c:v>4.7262353124992007</c:v>
                </c:pt>
                <c:pt idx="19200">
                  <c:v>4.7266450000000004</c:v>
                </c:pt>
                <c:pt idx="19201">
                  <c:v>4.7270137500000002</c:v>
                </c:pt>
                <c:pt idx="19202">
                  <c:v>4.7273368750016003</c:v>
                </c:pt>
                <c:pt idx="19203">
                  <c:v>4.7277134375007996</c:v>
                </c:pt>
                <c:pt idx="19204">
                  <c:v>4.7280640624992003</c:v>
                </c:pt>
                <c:pt idx="19205">
                  <c:v>4.7285543750016004</c:v>
                </c:pt>
                <c:pt idx="19206">
                  <c:v>4.7290743750016002</c:v>
                </c:pt>
                <c:pt idx="19207">
                  <c:v>4.7295125000000002</c:v>
                </c:pt>
                <c:pt idx="19208">
                  <c:v>4.7299356250016009</c:v>
                </c:pt>
                <c:pt idx="19209">
                  <c:v>4.7304093750016003</c:v>
                </c:pt>
                <c:pt idx="19210">
                  <c:v>4.7308349999999999</c:v>
                </c:pt>
                <c:pt idx="19211">
                  <c:v>4.7311831250016008</c:v>
                </c:pt>
                <c:pt idx="19212">
                  <c:v>4.7316012499999998</c:v>
                </c:pt>
                <c:pt idx="19213">
                  <c:v>4.73201625</c:v>
                </c:pt>
                <c:pt idx="19214">
                  <c:v>4.7323943750016007</c:v>
                </c:pt>
                <c:pt idx="19215">
                  <c:v>4.7327428124992004</c:v>
                </c:pt>
                <c:pt idx="19216">
                  <c:v>4.7326496875007997</c:v>
                </c:pt>
                <c:pt idx="19217">
                  <c:v>4.7329721875007991</c:v>
                </c:pt>
                <c:pt idx="19218">
                  <c:v>4.7332968750016002</c:v>
                </c:pt>
                <c:pt idx="19219">
                  <c:v>4.7329734375007995</c:v>
                </c:pt>
                <c:pt idx="19220">
                  <c:v>4.7325840624992006</c:v>
                </c:pt>
                <c:pt idx="19221">
                  <c:v>4.7321346875007997</c:v>
                </c:pt>
                <c:pt idx="19222">
                  <c:v>4.7317509375007996</c:v>
                </c:pt>
                <c:pt idx="19223">
                  <c:v>4.7314212500000004</c:v>
                </c:pt>
                <c:pt idx="19224">
                  <c:v>4.7310912500000004</c:v>
                </c:pt>
                <c:pt idx="19225">
                  <c:v>4.7305868750016007</c:v>
                </c:pt>
                <c:pt idx="19226">
                  <c:v>4.7300756250016009</c:v>
                </c:pt>
                <c:pt idx="19227">
                  <c:v>4.7296734375007992</c:v>
                </c:pt>
                <c:pt idx="19228">
                  <c:v>4.7291875000000001</c:v>
                </c:pt>
                <c:pt idx="19229">
                  <c:v>4.7288671875007999</c:v>
                </c:pt>
                <c:pt idx="19230">
                  <c:v>4.728536875001601</c:v>
                </c:pt>
                <c:pt idx="19231">
                  <c:v>4.7282165624992007</c:v>
                </c:pt>
                <c:pt idx="19232">
                  <c:v>4.7277143750016002</c:v>
                </c:pt>
                <c:pt idx="19233">
                  <c:v>4.7273171875007991</c:v>
                </c:pt>
                <c:pt idx="19234">
                  <c:v>4.7269278124992002</c:v>
                </c:pt>
                <c:pt idx="19235">
                  <c:v>4.7265493750016008</c:v>
                </c:pt>
                <c:pt idx="19236">
                  <c:v>4.7261709375007994</c:v>
                </c:pt>
                <c:pt idx="19237">
                  <c:v>4.7258440624992009</c:v>
                </c:pt>
                <c:pt idx="19238">
                  <c:v>4.7255015624992005</c:v>
                </c:pt>
                <c:pt idx="19239">
                  <c:v>4.7251374999999998</c:v>
                </c:pt>
                <c:pt idx="19240">
                  <c:v>4.7254631250016006</c:v>
                </c:pt>
                <c:pt idx="19241">
                  <c:v>4.72580125</c:v>
                </c:pt>
                <c:pt idx="19242">
                  <c:v>4.7262796875007993</c:v>
                </c:pt>
                <c:pt idx="19243">
                  <c:v>4.7266068750016004</c:v>
                </c:pt>
                <c:pt idx="19244">
                  <c:v>4.7269959375007993</c:v>
                </c:pt>
                <c:pt idx="19245">
                  <c:v>4.7273231250016003</c:v>
                </c:pt>
                <c:pt idx="19246">
                  <c:v>4.7278053124992008</c:v>
                </c:pt>
                <c:pt idx="19247">
                  <c:v>4.7281278124992001</c:v>
                </c:pt>
                <c:pt idx="19248">
                  <c:v>4.7284590624992004</c:v>
                </c:pt>
                <c:pt idx="19249">
                  <c:v>4.7288500000000004</c:v>
                </c:pt>
                <c:pt idx="19250">
                  <c:v>4.7283606250016001</c:v>
                </c:pt>
                <c:pt idx="19251">
                  <c:v>4.7279562500000001</c:v>
                </c:pt>
                <c:pt idx="19252">
                  <c:v>4.7274734375007998</c:v>
                </c:pt>
                <c:pt idx="19253">
                  <c:v>4.7271168750016006</c:v>
                </c:pt>
                <c:pt idx="19254">
                  <c:v>4.7274996875007993</c:v>
                </c:pt>
                <c:pt idx="19255">
                  <c:v>4.7278828124992005</c:v>
                </c:pt>
                <c:pt idx="19256">
                  <c:v>4.7282134375007994</c:v>
                </c:pt>
                <c:pt idx="19257">
                  <c:v>4.7285965624992006</c:v>
                </c:pt>
                <c:pt idx="19258">
                  <c:v>4.7289178124992004</c:v>
                </c:pt>
                <c:pt idx="19259">
                  <c:v>4.7292628124992007</c:v>
                </c:pt>
                <c:pt idx="19260">
                  <c:v>4.7295859375007998</c:v>
                </c:pt>
                <c:pt idx="19261">
                  <c:v>4.72995375</c:v>
                </c:pt>
                <c:pt idx="19262">
                  <c:v>4.7296318750016004</c:v>
                </c:pt>
                <c:pt idx="19263">
                  <c:v>4.7292093750016004</c:v>
                </c:pt>
                <c:pt idx="19264">
                  <c:v>4.7288625</c:v>
                </c:pt>
                <c:pt idx="19265">
                  <c:v>4.7284137499999996</c:v>
                </c:pt>
                <c:pt idx="19266">
                  <c:v>4.7279353124992003</c:v>
                </c:pt>
                <c:pt idx="19267">
                  <c:v>4.7275212499999997</c:v>
                </c:pt>
                <c:pt idx="19268">
                  <c:v>4.7271806250016004</c:v>
                </c:pt>
                <c:pt idx="19269">
                  <c:v>4.7268515624992009</c:v>
                </c:pt>
                <c:pt idx="19270">
                  <c:v>4.7265006250016004</c:v>
                </c:pt>
                <c:pt idx="19271">
                  <c:v>4.7261712500000002</c:v>
                </c:pt>
                <c:pt idx="19272">
                  <c:v>4.7258146875007991</c:v>
                </c:pt>
                <c:pt idx="19273">
                  <c:v>4.7259450000000003</c:v>
                </c:pt>
                <c:pt idx="19274">
                  <c:v>4.7263500000000001</c:v>
                </c:pt>
                <c:pt idx="19275">
                  <c:v>4.7267287500000004</c:v>
                </c:pt>
                <c:pt idx="19276">
                  <c:v>4.7271171875007996</c:v>
                </c:pt>
                <c:pt idx="19277">
                  <c:v>4.7274959375007999</c:v>
                </c:pt>
                <c:pt idx="19278">
                  <c:v>4.7279162499999998</c:v>
                </c:pt>
                <c:pt idx="19279">
                  <c:v>4.7283581250016002</c:v>
                </c:pt>
                <c:pt idx="19280">
                  <c:v>4.7288937500000001</c:v>
                </c:pt>
                <c:pt idx="19281">
                  <c:v>4.7292996875007995</c:v>
                </c:pt>
                <c:pt idx="19282">
                  <c:v>4.7297296875007993</c:v>
                </c:pt>
                <c:pt idx="19283">
                  <c:v>4.7300837500000004</c:v>
                </c:pt>
                <c:pt idx="19284">
                  <c:v>4.7296534375007999</c:v>
                </c:pt>
                <c:pt idx="19285">
                  <c:v>4.7292678124992005</c:v>
                </c:pt>
                <c:pt idx="19286">
                  <c:v>4.7286990624992002</c:v>
                </c:pt>
                <c:pt idx="19287">
                  <c:v>4.7281674999999996</c:v>
                </c:pt>
                <c:pt idx="19288">
                  <c:v>4.7276615624992004</c:v>
                </c:pt>
                <c:pt idx="19289">
                  <c:v>4.7272684375007996</c:v>
                </c:pt>
                <c:pt idx="19290">
                  <c:v>4.7268662499999996</c:v>
                </c:pt>
                <c:pt idx="19291">
                  <c:v>4.7265140624992004</c:v>
                </c:pt>
                <c:pt idx="19292">
                  <c:v>4.7266378124992006</c:v>
                </c:pt>
                <c:pt idx="19293">
                  <c:v>4.7270640624992009</c:v>
                </c:pt>
                <c:pt idx="19294">
                  <c:v>4.7274446875007996</c:v>
                </c:pt>
                <c:pt idx="19295">
                  <c:v>4.7277840624992002</c:v>
                </c:pt>
                <c:pt idx="19296">
                  <c:v>4.7281556250016008</c:v>
                </c:pt>
                <c:pt idx="19297">
                  <c:v>4.7276709375007995</c:v>
                </c:pt>
                <c:pt idx="19298">
                  <c:v>4.7272621875007994</c:v>
                </c:pt>
                <c:pt idx="19299">
                  <c:v>4.7267559375007995</c:v>
                </c:pt>
                <c:pt idx="19300">
                  <c:v>4.7262700000000004</c:v>
                </c:pt>
                <c:pt idx="19301">
                  <c:v>4.7258037499999999</c:v>
                </c:pt>
                <c:pt idx="19302">
                  <c:v>4.7251971875007994</c:v>
                </c:pt>
                <c:pt idx="19303">
                  <c:v>4.7246906250016005</c:v>
                </c:pt>
                <c:pt idx="19304">
                  <c:v>4.7242178124992007</c:v>
                </c:pt>
                <c:pt idx="19305">
                  <c:v>4.7237818750016007</c:v>
                </c:pt>
                <c:pt idx="19306">
                  <c:v>4.7234393750016004</c:v>
                </c:pt>
                <c:pt idx="19307">
                  <c:v>4.7230003124992006</c:v>
                </c:pt>
                <c:pt idx="19308">
                  <c:v>4.7226575000000004</c:v>
                </c:pt>
                <c:pt idx="19309">
                  <c:v>4.7223265624992008</c:v>
                </c:pt>
                <c:pt idx="19310">
                  <c:v>4.7227499999999996</c:v>
                </c:pt>
                <c:pt idx="19311">
                  <c:v>4.7232134375007995</c:v>
                </c:pt>
                <c:pt idx="19312">
                  <c:v>4.7235424999999998</c:v>
                </c:pt>
                <c:pt idx="19313">
                  <c:v>4.7238646875007992</c:v>
                </c:pt>
                <c:pt idx="19314">
                  <c:v>4.7242862499999996</c:v>
                </c:pt>
                <c:pt idx="19315">
                  <c:v>4.7246874999999999</c:v>
                </c:pt>
                <c:pt idx="19316">
                  <c:v>4.7250468750016008</c:v>
                </c:pt>
                <c:pt idx="19317">
                  <c:v>4.7254265624992007</c:v>
                </c:pt>
                <c:pt idx="19318">
                  <c:v>4.7257575000000003</c:v>
                </c:pt>
                <c:pt idx="19319">
                  <c:v>4.7253909375007996</c:v>
                </c:pt>
                <c:pt idx="19320">
                  <c:v>4.7250059375007991</c:v>
                </c:pt>
                <c:pt idx="19321">
                  <c:v>4.7245999999999997</c:v>
                </c:pt>
                <c:pt idx="19322">
                  <c:v>4.7242575000000002</c:v>
                </c:pt>
                <c:pt idx="19323">
                  <c:v>4.7246199999999998</c:v>
                </c:pt>
                <c:pt idx="19324">
                  <c:v>4.7249459375007996</c:v>
                </c:pt>
                <c:pt idx="19325">
                  <c:v>4.7253184375007997</c:v>
                </c:pt>
                <c:pt idx="19326">
                  <c:v>4.7256484375007997</c:v>
                </c:pt>
                <c:pt idx="19327">
                  <c:v>4.725663125001601</c:v>
                </c:pt>
                <c:pt idx="19328">
                  <c:v>4.72589375</c:v>
                </c:pt>
                <c:pt idx="19329">
                  <c:v>4.7255440624992007</c:v>
                </c:pt>
                <c:pt idx="19330">
                  <c:v>4.7251112500000003</c:v>
                </c:pt>
                <c:pt idx="19331">
                  <c:v>4.7247115624992002</c:v>
                </c:pt>
                <c:pt idx="19332">
                  <c:v>4.7242668750016001</c:v>
                </c:pt>
                <c:pt idx="19333">
                  <c:v>4.7238406250016007</c:v>
                </c:pt>
                <c:pt idx="19334">
                  <c:v>4.7234621875007994</c:v>
                </c:pt>
                <c:pt idx="19335">
                  <c:v>4.7238706250016005</c:v>
                </c:pt>
                <c:pt idx="19336">
                  <c:v>4.7242906250016006</c:v>
                </c:pt>
                <c:pt idx="19337">
                  <c:v>4.7243371875007991</c:v>
                </c:pt>
                <c:pt idx="19338">
                  <c:v>4.7245981250016005</c:v>
                </c:pt>
                <c:pt idx="19339">
                  <c:v>4.7246759375007992</c:v>
                </c:pt>
                <c:pt idx="19340">
                  <c:v>4.7243003124992002</c:v>
                </c:pt>
                <c:pt idx="19341">
                  <c:v>4.7239768750016005</c:v>
                </c:pt>
                <c:pt idx="19342">
                  <c:v>4.723575625001601</c:v>
                </c:pt>
                <c:pt idx="19343">
                  <c:v>4.7231615624992003</c:v>
                </c:pt>
                <c:pt idx="19344">
                  <c:v>4.7227618750016003</c:v>
                </c:pt>
                <c:pt idx="19345">
                  <c:v>4.7223615624992004</c:v>
                </c:pt>
                <c:pt idx="19346">
                  <c:v>4.7224149999999998</c:v>
                </c:pt>
                <c:pt idx="19347">
                  <c:v>4.7227362499999996</c:v>
                </c:pt>
                <c:pt idx="19348">
                  <c:v>4.7230837499999998</c:v>
                </c:pt>
                <c:pt idx="19349">
                  <c:v>4.7225959375007998</c:v>
                </c:pt>
                <c:pt idx="19350">
                  <c:v>4.7219281250016003</c:v>
                </c:pt>
                <c:pt idx="19351">
                  <c:v>4.7215274999999997</c:v>
                </c:pt>
                <c:pt idx="19352">
                  <c:v>4.7211590624992006</c:v>
                </c:pt>
                <c:pt idx="19353">
                  <c:v>4.7206565624992001</c:v>
                </c:pt>
                <c:pt idx="19354">
                  <c:v>4.7203181250016009</c:v>
                </c:pt>
                <c:pt idx="19355">
                  <c:v>4.7203099999999996</c:v>
                </c:pt>
                <c:pt idx="19356">
                  <c:v>4.7207412499999997</c:v>
                </c:pt>
                <c:pt idx="19357">
                  <c:v>4.7210756250016006</c:v>
                </c:pt>
                <c:pt idx="19358">
                  <c:v>4.7206846875007997</c:v>
                </c:pt>
                <c:pt idx="19359">
                  <c:v>4.7206268750016003</c:v>
                </c:pt>
                <c:pt idx="19360">
                  <c:v>4.7209975000000002</c:v>
                </c:pt>
                <c:pt idx="19361">
                  <c:v>4.7213778124992007</c:v>
                </c:pt>
                <c:pt idx="19362">
                  <c:v>4.7216978124992002</c:v>
                </c:pt>
                <c:pt idx="19363">
                  <c:v>4.7221059375007997</c:v>
                </c:pt>
                <c:pt idx="19364">
                  <c:v>4.7225059375007996</c:v>
                </c:pt>
                <c:pt idx="19365">
                  <c:v>4.7228290624992004</c:v>
                </c:pt>
                <c:pt idx="19366">
                  <c:v>4.7232906250016002</c:v>
                </c:pt>
                <c:pt idx="19367">
                  <c:v>4.7237384375007991</c:v>
                </c:pt>
                <c:pt idx="19368">
                  <c:v>4.7241528124992005</c:v>
                </c:pt>
                <c:pt idx="19369">
                  <c:v>4.7245387499999998</c:v>
                </c:pt>
                <c:pt idx="19370">
                  <c:v>4.7249734375007995</c:v>
                </c:pt>
                <c:pt idx="19371">
                  <c:v>4.7253749999999997</c:v>
                </c:pt>
                <c:pt idx="19372">
                  <c:v>4.7257018750016009</c:v>
                </c:pt>
                <c:pt idx="19373">
                  <c:v>4.7260340624992008</c:v>
                </c:pt>
                <c:pt idx="19374">
                  <c:v>4.7263771875007992</c:v>
                </c:pt>
                <c:pt idx="19375">
                  <c:v>4.7258112499999996</c:v>
                </c:pt>
                <c:pt idx="19376">
                  <c:v>4.7254256250016002</c:v>
                </c:pt>
                <c:pt idx="19377">
                  <c:v>4.7249434375007997</c:v>
                </c:pt>
                <c:pt idx="19378">
                  <c:v>4.7245246875007991</c:v>
                </c:pt>
                <c:pt idx="19379">
                  <c:v>4.7240996875007992</c:v>
                </c:pt>
                <c:pt idx="19380">
                  <c:v>4.7236828124992005</c:v>
                </c:pt>
                <c:pt idx="19381">
                  <c:v>4.7231790624992005</c:v>
                </c:pt>
                <c:pt idx="19382">
                  <c:v>4.7227390624992003</c:v>
                </c:pt>
                <c:pt idx="19383">
                  <c:v>4.7222931250016007</c:v>
                </c:pt>
                <c:pt idx="19384">
                  <c:v>4.7219618750016004</c:v>
                </c:pt>
                <c:pt idx="19385">
                  <c:v>4.7215393750016004</c:v>
                </c:pt>
                <c:pt idx="19386">
                  <c:v>4.7219550000000003</c:v>
                </c:pt>
                <c:pt idx="19387">
                  <c:v>4.7222759375007994</c:v>
                </c:pt>
                <c:pt idx="19388">
                  <c:v>4.7226053124992005</c:v>
                </c:pt>
                <c:pt idx="19389">
                  <c:v>4.7227625</c:v>
                </c:pt>
                <c:pt idx="19390">
                  <c:v>4.7225299999999999</c:v>
                </c:pt>
                <c:pt idx="19391">
                  <c:v>4.7221774999999999</c:v>
                </c:pt>
                <c:pt idx="19392">
                  <c:v>4.7218559375007993</c:v>
                </c:pt>
                <c:pt idx="19393">
                  <c:v>4.7214693750016004</c:v>
                </c:pt>
                <c:pt idx="19394">
                  <c:v>4.7211287500000001</c:v>
                </c:pt>
                <c:pt idx="19395">
                  <c:v>4.7214831250016003</c:v>
                </c:pt>
                <c:pt idx="19396">
                  <c:v>4.7219518750016007</c:v>
                </c:pt>
                <c:pt idx="19397">
                  <c:v>4.7223509375007993</c:v>
                </c:pt>
                <c:pt idx="19398">
                  <c:v>4.7227174999999999</c:v>
                </c:pt>
                <c:pt idx="19399">
                  <c:v>4.7231484375007993</c:v>
                </c:pt>
                <c:pt idx="19400">
                  <c:v>4.7235184375007995</c:v>
                </c:pt>
                <c:pt idx="19401">
                  <c:v>4.7238778124992002</c:v>
                </c:pt>
                <c:pt idx="19402">
                  <c:v>4.7242812499999998</c:v>
                </c:pt>
                <c:pt idx="19403">
                  <c:v>4.7239021875007996</c:v>
                </c:pt>
                <c:pt idx="19404">
                  <c:v>4.7235446875007998</c:v>
                </c:pt>
                <c:pt idx="19405">
                  <c:v>4.7231953124992003</c:v>
                </c:pt>
                <c:pt idx="19406">
                  <c:v>4.7227734375007993</c:v>
                </c:pt>
                <c:pt idx="19407">
                  <c:v>4.7222875000000002</c:v>
                </c:pt>
                <c:pt idx="19408">
                  <c:v>4.7217740624992004</c:v>
                </c:pt>
                <c:pt idx="19409">
                  <c:v>4.7212359375007997</c:v>
                </c:pt>
                <c:pt idx="19410">
                  <c:v>4.7206068750016001</c:v>
                </c:pt>
                <c:pt idx="19411">
                  <c:v>4.719951875001601</c:v>
                </c:pt>
                <c:pt idx="19412">
                  <c:v>4.7193134375007997</c:v>
                </c:pt>
                <c:pt idx="19413">
                  <c:v>4.7187040624992003</c:v>
                </c:pt>
                <c:pt idx="19414">
                  <c:v>4.7182374999999999</c:v>
                </c:pt>
                <c:pt idx="19415">
                  <c:v>4.7177796875007996</c:v>
                </c:pt>
                <c:pt idx="19416">
                  <c:v>4.7172790624992009</c:v>
                </c:pt>
                <c:pt idx="19417">
                  <c:v>4.7168262500000004</c:v>
                </c:pt>
                <c:pt idx="19418">
                  <c:v>4.7163909375007993</c:v>
                </c:pt>
                <c:pt idx="19419">
                  <c:v>4.7158803124992001</c:v>
                </c:pt>
                <c:pt idx="19420">
                  <c:v>4.7154540624992007</c:v>
                </c:pt>
                <c:pt idx="19421">
                  <c:v>4.7150768750016008</c:v>
                </c:pt>
                <c:pt idx="19422">
                  <c:v>4.7144781250016008</c:v>
                </c:pt>
                <c:pt idx="19423">
                  <c:v>4.7138387499999999</c:v>
                </c:pt>
                <c:pt idx="19424">
                  <c:v>4.7133853124992005</c:v>
                </c:pt>
                <c:pt idx="19425">
                  <c:v>4.7130528124992006</c:v>
                </c:pt>
                <c:pt idx="19426">
                  <c:v>4.7129868750016009</c:v>
                </c:pt>
                <c:pt idx="19427">
                  <c:v>4.7134065624992001</c:v>
                </c:pt>
                <c:pt idx="19428">
                  <c:v>4.7139131250016009</c:v>
                </c:pt>
                <c:pt idx="19429">
                  <c:v>4.7143062499999999</c:v>
                </c:pt>
                <c:pt idx="19430">
                  <c:v>4.7146484375007995</c:v>
                </c:pt>
                <c:pt idx="19431">
                  <c:v>4.7150715624992001</c:v>
                </c:pt>
                <c:pt idx="19432">
                  <c:v>4.7154893750016003</c:v>
                </c:pt>
                <c:pt idx="19433">
                  <c:v>4.7158431250016006</c:v>
                </c:pt>
                <c:pt idx="19434">
                  <c:v>4.7161912499999996</c:v>
                </c:pt>
                <c:pt idx="19435">
                  <c:v>4.7165631250016009</c:v>
                </c:pt>
                <c:pt idx="19436">
                  <c:v>4.7169006250016006</c:v>
                </c:pt>
                <c:pt idx="19437">
                  <c:v>4.7165884375007998</c:v>
                </c:pt>
                <c:pt idx="19438">
                  <c:v>4.7168887499999999</c:v>
                </c:pt>
                <c:pt idx="19439">
                  <c:v>4.7173515624992008</c:v>
                </c:pt>
                <c:pt idx="19440">
                  <c:v>4.7176893750016005</c:v>
                </c:pt>
                <c:pt idx="19441">
                  <c:v>4.7180487500000003</c:v>
                </c:pt>
                <c:pt idx="19442">
                  <c:v>4.7183856250016003</c:v>
                </c:pt>
                <c:pt idx="19443">
                  <c:v>4.7187340624992009</c:v>
                </c:pt>
                <c:pt idx="19444">
                  <c:v>4.7190756250016008</c:v>
                </c:pt>
                <c:pt idx="19445">
                  <c:v>4.7194959375007999</c:v>
                </c:pt>
                <c:pt idx="19446">
                  <c:v>4.7198603124992005</c:v>
                </c:pt>
                <c:pt idx="19447">
                  <c:v>4.7201862500000002</c:v>
                </c:pt>
                <c:pt idx="19448">
                  <c:v>4.7206149999999996</c:v>
                </c:pt>
                <c:pt idx="19449">
                  <c:v>4.7211425</c:v>
                </c:pt>
                <c:pt idx="19450">
                  <c:v>4.7215737500000001</c:v>
                </c:pt>
                <c:pt idx="19451">
                  <c:v>4.7219143750016004</c:v>
                </c:pt>
                <c:pt idx="19452">
                  <c:v>4.7223118750016004</c:v>
                </c:pt>
                <c:pt idx="19453">
                  <c:v>4.72265625</c:v>
                </c:pt>
                <c:pt idx="19454">
                  <c:v>4.723001875001601</c:v>
                </c:pt>
                <c:pt idx="19455">
                  <c:v>4.7233237499999996</c:v>
                </c:pt>
                <c:pt idx="19456">
                  <c:v>4.7236518750016003</c:v>
                </c:pt>
                <c:pt idx="19457">
                  <c:v>4.7239962499999999</c:v>
                </c:pt>
                <c:pt idx="19458">
                  <c:v>4.7237499999999999</c:v>
                </c:pt>
                <c:pt idx="19459">
                  <c:v>4.7233615624992007</c:v>
                </c:pt>
                <c:pt idx="19460">
                  <c:v>4.7230343750016006</c:v>
                </c:pt>
                <c:pt idx="19461">
                  <c:v>4.7226528124992004</c:v>
                </c:pt>
                <c:pt idx="19462">
                  <c:v>4.7222421875007994</c:v>
                </c:pt>
                <c:pt idx="19463">
                  <c:v>4.7218190624992005</c:v>
                </c:pt>
                <c:pt idx="19464">
                  <c:v>4.7212937500000001</c:v>
                </c:pt>
                <c:pt idx="19465">
                  <c:v>4.7208424999999998</c:v>
                </c:pt>
                <c:pt idx="19466">
                  <c:v>4.7204918750016009</c:v>
                </c:pt>
                <c:pt idx="19467">
                  <c:v>4.7198059375007997</c:v>
                </c:pt>
                <c:pt idx="19468">
                  <c:v>4.7194603124992005</c:v>
                </c:pt>
                <c:pt idx="19469">
                  <c:v>4.7189137499999996</c:v>
                </c:pt>
                <c:pt idx="19470">
                  <c:v>4.7184225</c:v>
                </c:pt>
                <c:pt idx="19471">
                  <c:v>4.7179796875007991</c:v>
                </c:pt>
                <c:pt idx="19472">
                  <c:v>4.7174971875007996</c:v>
                </c:pt>
                <c:pt idx="19473">
                  <c:v>4.7171574999999999</c:v>
                </c:pt>
                <c:pt idx="19474">
                  <c:v>4.7167362500000003</c:v>
                </c:pt>
                <c:pt idx="19475">
                  <c:v>4.7163968750016005</c:v>
                </c:pt>
                <c:pt idx="19476">
                  <c:v>4.7160687499999998</c:v>
                </c:pt>
                <c:pt idx="19477">
                  <c:v>4.7155781250016009</c:v>
                </c:pt>
                <c:pt idx="19478">
                  <c:v>4.7150615624992005</c:v>
                </c:pt>
                <c:pt idx="19479">
                  <c:v>4.7145656250016001</c:v>
                </c:pt>
                <c:pt idx="19480">
                  <c:v>4.7140993750016005</c:v>
                </c:pt>
                <c:pt idx="19481">
                  <c:v>4.71373</c:v>
                </c:pt>
                <c:pt idx="19482">
                  <c:v>4.7133134375007995</c:v>
                </c:pt>
                <c:pt idx="19483">
                  <c:v>4.7136459375007993</c:v>
                </c:pt>
                <c:pt idx="19484">
                  <c:v>4.7140025000000003</c:v>
                </c:pt>
                <c:pt idx="19485">
                  <c:v>4.7144050000000002</c:v>
                </c:pt>
                <c:pt idx="19486">
                  <c:v>4.7147312499999998</c:v>
                </c:pt>
                <c:pt idx="19487">
                  <c:v>4.7150968750016009</c:v>
                </c:pt>
                <c:pt idx="19488">
                  <c:v>4.7155090624992004</c:v>
                </c:pt>
                <c:pt idx="19489">
                  <c:v>4.7158353124992001</c:v>
                </c:pt>
                <c:pt idx="19490">
                  <c:v>4.7163106250016007</c:v>
                </c:pt>
                <c:pt idx="19491">
                  <c:v>4.7167346875007992</c:v>
                </c:pt>
                <c:pt idx="19492">
                  <c:v>4.7171778124992008</c:v>
                </c:pt>
                <c:pt idx="19493">
                  <c:v>4.7175162500000001</c:v>
                </c:pt>
                <c:pt idx="19494">
                  <c:v>4.7178990624992005</c:v>
                </c:pt>
                <c:pt idx="19495">
                  <c:v>4.7184478124992006</c:v>
                </c:pt>
                <c:pt idx="19496">
                  <c:v>4.7188693750016002</c:v>
                </c:pt>
                <c:pt idx="19497">
                  <c:v>4.7192834375007999</c:v>
                </c:pt>
                <c:pt idx="19498">
                  <c:v>4.7196953124992005</c:v>
                </c:pt>
                <c:pt idx="19499">
                  <c:v>4.7200875</c:v>
                </c:pt>
                <c:pt idx="19500">
                  <c:v>4.7205106250016007</c:v>
                </c:pt>
                <c:pt idx="19501">
                  <c:v>4.7209031250016009</c:v>
                </c:pt>
                <c:pt idx="19502">
                  <c:v>4.7212937500000001</c:v>
                </c:pt>
                <c:pt idx="19503">
                  <c:v>4.7209574999999999</c:v>
                </c:pt>
                <c:pt idx="19504">
                  <c:v>4.7205775000000001</c:v>
                </c:pt>
                <c:pt idx="19505">
                  <c:v>4.7200215624992001</c:v>
                </c:pt>
                <c:pt idx="19506">
                  <c:v>4.719459375001601</c:v>
                </c:pt>
                <c:pt idx="19507">
                  <c:v>4.7191312500000002</c:v>
                </c:pt>
                <c:pt idx="19508">
                  <c:v>4.7186293750016004</c:v>
                </c:pt>
                <c:pt idx="19509">
                  <c:v>4.7181150000000001</c:v>
                </c:pt>
                <c:pt idx="19510">
                  <c:v>4.7177921875007991</c:v>
                </c:pt>
                <c:pt idx="19511">
                  <c:v>4.7176349999999996</c:v>
                </c:pt>
                <c:pt idx="19512">
                  <c:v>4.71726125</c:v>
                </c:pt>
                <c:pt idx="19513">
                  <c:v>4.7169146875007995</c:v>
                </c:pt>
                <c:pt idx="19514">
                  <c:v>4.7164996875007992</c:v>
                </c:pt>
                <c:pt idx="19515">
                  <c:v>4.71615875</c:v>
                </c:pt>
                <c:pt idx="19516">
                  <c:v>4.7158196875007992</c:v>
                </c:pt>
                <c:pt idx="19517">
                  <c:v>4.7154443750016002</c:v>
                </c:pt>
                <c:pt idx="19518">
                  <c:v>4.7150293750016008</c:v>
                </c:pt>
                <c:pt idx="19519">
                  <c:v>4.7144768750016004</c:v>
                </c:pt>
                <c:pt idx="19520">
                  <c:v>4.7140021875007996</c:v>
                </c:pt>
                <c:pt idx="19521">
                  <c:v>4.7135125000000002</c:v>
                </c:pt>
                <c:pt idx="19522">
                  <c:v>4.7130546875007999</c:v>
                </c:pt>
                <c:pt idx="19523">
                  <c:v>4.7126556250016005</c:v>
                </c:pt>
                <c:pt idx="19524">
                  <c:v>4.7122928124992001</c:v>
                </c:pt>
                <c:pt idx="19525">
                  <c:v>4.7120906250016006</c:v>
                </c:pt>
                <c:pt idx="19526">
                  <c:v>4.7119287500000002</c:v>
                </c:pt>
                <c:pt idx="19527">
                  <c:v>4.7116065624992007</c:v>
                </c:pt>
                <c:pt idx="19528">
                  <c:v>4.7112375000000002</c:v>
                </c:pt>
                <c:pt idx="19529">
                  <c:v>4.7108759375007994</c:v>
                </c:pt>
                <c:pt idx="19530">
                  <c:v>4.7113240624992008</c:v>
                </c:pt>
                <c:pt idx="19531">
                  <c:v>4.7117068750016005</c:v>
                </c:pt>
                <c:pt idx="19532">
                  <c:v>4.7120871875007992</c:v>
                </c:pt>
                <c:pt idx="19533">
                  <c:v>4.712485</c:v>
                </c:pt>
                <c:pt idx="19534">
                  <c:v>4.7128903124992005</c:v>
                </c:pt>
                <c:pt idx="19535">
                  <c:v>4.7132871875007991</c:v>
                </c:pt>
                <c:pt idx="19536">
                  <c:v>4.7137281250016008</c:v>
                </c:pt>
                <c:pt idx="19537">
                  <c:v>4.7140659375007994</c:v>
                </c:pt>
                <c:pt idx="19538">
                  <c:v>4.7137284375007997</c:v>
                </c:pt>
                <c:pt idx="19539">
                  <c:v>4.7133509375007998</c:v>
                </c:pt>
                <c:pt idx="19540">
                  <c:v>4.7129718750016005</c:v>
                </c:pt>
                <c:pt idx="19541">
                  <c:v>4.7126209375007999</c:v>
                </c:pt>
                <c:pt idx="19542">
                  <c:v>4.7129131250016005</c:v>
                </c:pt>
                <c:pt idx="19543">
                  <c:v>4.7132693750016008</c:v>
                </c:pt>
                <c:pt idx="19544">
                  <c:v>4.7136456250016003</c:v>
                </c:pt>
                <c:pt idx="19545">
                  <c:v>4.7141209375007991</c:v>
                </c:pt>
                <c:pt idx="19546">
                  <c:v>4.7144725000000003</c:v>
                </c:pt>
                <c:pt idx="19547">
                  <c:v>4.7140109375007997</c:v>
                </c:pt>
                <c:pt idx="19548">
                  <c:v>4.7135940624992001</c:v>
                </c:pt>
                <c:pt idx="19549">
                  <c:v>4.7131296875007997</c:v>
                </c:pt>
                <c:pt idx="19550">
                  <c:v>4.7127437499999996</c:v>
                </c:pt>
                <c:pt idx="19551">
                  <c:v>4.7123875000000002</c:v>
                </c:pt>
                <c:pt idx="19552">
                  <c:v>4.7126540624992002</c:v>
                </c:pt>
                <c:pt idx="19553">
                  <c:v>4.7122481250016008</c:v>
                </c:pt>
                <c:pt idx="19554">
                  <c:v>4.7119243750016002</c:v>
                </c:pt>
                <c:pt idx="19555">
                  <c:v>4.7113368750016003</c:v>
                </c:pt>
                <c:pt idx="19556">
                  <c:v>4.7106612500000002</c:v>
                </c:pt>
                <c:pt idx="19557">
                  <c:v>4.7103187499999999</c:v>
                </c:pt>
                <c:pt idx="19558">
                  <c:v>4.7098090624992004</c:v>
                </c:pt>
                <c:pt idx="19559">
                  <c:v>4.7093800000000003</c:v>
                </c:pt>
                <c:pt idx="19560">
                  <c:v>4.7089856250016009</c:v>
                </c:pt>
                <c:pt idx="19561">
                  <c:v>4.7085984375007994</c:v>
                </c:pt>
                <c:pt idx="19562">
                  <c:v>4.708126875001601</c:v>
                </c:pt>
                <c:pt idx="19563">
                  <c:v>4.7077946875007992</c:v>
                </c:pt>
                <c:pt idx="19564">
                  <c:v>4.7074168750016003</c:v>
                </c:pt>
                <c:pt idx="19565">
                  <c:v>4.7070221875007991</c:v>
                </c:pt>
                <c:pt idx="19566">
                  <c:v>4.7073681250016008</c:v>
                </c:pt>
                <c:pt idx="19567">
                  <c:v>4.7077168750016005</c:v>
                </c:pt>
                <c:pt idx="19568">
                  <c:v>4.7081315624992008</c:v>
                </c:pt>
                <c:pt idx="19569">
                  <c:v>4.7085293750016008</c:v>
                </c:pt>
                <c:pt idx="19570">
                  <c:v>4.7089934375007996</c:v>
                </c:pt>
                <c:pt idx="19571">
                  <c:v>4.7095212499999999</c:v>
                </c:pt>
                <c:pt idx="19572">
                  <c:v>4.7100596875007996</c:v>
                </c:pt>
                <c:pt idx="19573">
                  <c:v>4.7104684375007997</c:v>
                </c:pt>
                <c:pt idx="19574">
                  <c:v>4.7108493750016009</c:v>
                </c:pt>
                <c:pt idx="19575">
                  <c:v>4.7112653124992008</c:v>
                </c:pt>
                <c:pt idx="19576">
                  <c:v>4.7117575</c:v>
                </c:pt>
                <c:pt idx="19577">
                  <c:v>4.7122356250016004</c:v>
                </c:pt>
                <c:pt idx="19578">
                  <c:v>4.7125828124992006</c:v>
                </c:pt>
                <c:pt idx="19579">
                  <c:v>4.7129731250016009</c:v>
                </c:pt>
                <c:pt idx="19580">
                  <c:v>4.7133278124992009</c:v>
                </c:pt>
                <c:pt idx="19581">
                  <c:v>4.7136759375007999</c:v>
                </c:pt>
                <c:pt idx="19582">
                  <c:v>4.7140015624992007</c:v>
                </c:pt>
                <c:pt idx="19583">
                  <c:v>4.7141746875007993</c:v>
                </c:pt>
                <c:pt idx="19584">
                  <c:v>4.7141634375007992</c:v>
                </c:pt>
                <c:pt idx="19585">
                  <c:v>4.7138296875007999</c:v>
                </c:pt>
                <c:pt idx="19586">
                  <c:v>4.7134196875007994</c:v>
                </c:pt>
                <c:pt idx="19587">
                  <c:v>4.7136959375007992</c:v>
                </c:pt>
                <c:pt idx="19588">
                  <c:v>4.7140553124992008</c:v>
                </c:pt>
                <c:pt idx="19589">
                  <c:v>4.7144381250016005</c:v>
                </c:pt>
                <c:pt idx="19590">
                  <c:v>4.7147690624992009</c:v>
                </c:pt>
                <c:pt idx="19591">
                  <c:v>4.7151218750016008</c:v>
                </c:pt>
                <c:pt idx="19592">
                  <c:v>4.7146356250016002</c:v>
                </c:pt>
                <c:pt idx="19593">
                  <c:v>4.7141762500000004</c:v>
                </c:pt>
                <c:pt idx="19594">
                  <c:v>4.7136206250016004</c:v>
                </c:pt>
                <c:pt idx="19595">
                  <c:v>4.7131653124992008</c:v>
                </c:pt>
                <c:pt idx="19596">
                  <c:v>4.712819375001601</c:v>
                </c:pt>
                <c:pt idx="19597">
                  <c:v>4.7123362499999999</c:v>
                </c:pt>
                <c:pt idx="19598">
                  <c:v>4.7119053124992005</c:v>
                </c:pt>
                <c:pt idx="19599">
                  <c:v>4.7115534375007995</c:v>
                </c:pt>
                <c:pt idx="19600">
                  <c:v>4.7110975000000002</c:v>
                </c:pt>
                <c:pt idx="19601">
                  <c:v>4.7104540624992008</c:v>
                </c:pt>
                <c:pt idx="19602">
                  <c:v>4.7099596875007999</c:v>
                </c:pt>
                <c:pt idx="19603">
                  <c:v>4.7095090624992002</c:v>
                </c:pt>
                <c:pt idx="19604">
                  <c:v>4.7091659375007993</c:v>
                </c:pt>
                <c:pt idx="19605">
                  <c:v>4.7085368750016006</c:v>
                </c:pt>
                <c:pt idx="19606">
                  <c:v>4.7080549999999999</c:v>
                </c:pt>
                <c:pt idx="19607">
                  <c:v>4.7076781250016007</c:v>
                </c:pt>
                <c:pt idx="19608">
                  <c:v>4.7073499999999999</c:v>
                </c:pt>
                <c:pt idx="19609">
                  <c:v>4.706954375001601</c:v>
                </c:pt>
                <c:pt idx="19610">
                  <c:v>4.7065465624992004</c:v>
                </c:pt>
                <c:pt idx="19611">
                  <c:v>4.7061503124992008</c:v>
                </c:pt>
                <c:pt idx="19612">
                  <c:v>4.7057990624992003</c:v>
                </c:pt>
                <c:pt idx="19613">
                  <c:v>4.7061334375007995</c:v>
                </c:pt>
                <c:pt idx="19614">
                  <c:v>4.7065031250016007</c:v>
                </c:pt>
                <c:pt idx="19615">
                  <c:v>4.7068687499999999</c:v>
                </c:pt>
                <c:pt idx="19616">
                  <c:v>4.7072878124992004</c:v>
                </c:pt>
                <c:pt idx="19617">
                  <c:v>4.7076815624992001</c:v>
                </c:pt>
                <c:pt idx="19618">
                  <c:v>4.7078765624992007</c:v>
                </c:pt>
                <c:pt idx="19619">
                  <c:v>4.7082659375007996</c:v>
                </c:pt>
                <c:pt idx="19620">
                  <c:v>4.7085875000000001</c:v>
                </c:pt>
                <c:pt idx="19621">
                  <c:v>4.7089271875007999</c:v>
                </c:pt>
                <c:pt idx="19622">
                  <c:v>4.7093459375007996</c:v>
                </c:pt>
                <c:pt idx="19623">
                  <c:v>4.7096668750016004</c:v>
                </c:pt>
                <c:pt idx="19624">
                  <c:v>4.7100900000000001</c:v>
                </c:pt>
                <c:pt idx="19625">
                  <c:v>4.7104478124992006</c:v>
                </c:pt>
                <c:pt idx="19626">
                  <c:v>4.7108203124992007</c:v>
                </c:pt>
                <c:pt idx="19627">
                  <c:v>4.7103984375007997</c:v>
                </c:pt>
                <c:pt idx="19628">
                  <c:v>4.71007</c:v>
                </c:pt>
                <c:pt idx="19629">
                  <c:v>4.7103640624992007</c:v>
                </c:pt>
                <c:pt idx="19630">
                  <c:v>4.710684375001601</c:v>
                </c:pt>
                <c:pt idx="19631">
                  <c:v>4.7110731250016009</c:v>
                </c:pt>
                <c:pt idx="19632">
                  <c:v>4.7114018750016005</c:v>
                </c:pt>
                <c:pt idx="19633">
                  <c:v>4.7118509375007998</c:v>
                </c:pt>
                <c:pt idx="19634">
                  <c:v>4.7122265624992004</c:v>
                </c:pt>
                <c:pt idx="19635">
                  <c:v>4.7126253124992008</c:v>
                </c:pt>
                <c:pt idx="19636">
                  <c:v>4.7130706250016008</c:v>
                </c:pt>
                <c:pt idx="19637">
                  <c:v>4.7127153124992001</c:v>
                </c:pt>
                <c:pt idx="19638">
                  <c:v>4.7122071875007991</c:v>
                </c:pt>
                <c:pt idx="19639">
                  <c:v>4.7117296875007995</c:v>
                </c:pt>
                <c:pt idx="19640">
                  <c:v>4.7112221875007991</c:v>
                </c:pt>
                <c:pt idx="19641">
                  <c:v>4.7108353124992002</c:v>
                </c:pt>
                <c:pt idx="19642">
                  <c:v>4.7105043750016007</c:v>
                </c:pt>
                <c:pt idx="19643">
                  <c:v>4.7101550000000003</c:v>
                </c:pt>
                <c:pt idx="19644">
                  <c:v>4.7105100000000002</c:v>
                </c:pt>
                <c:pt idx="19645">
                  <c:v>4.7101496875007998</c:v>
                </c:pt>
                <c:pt idx="19646">
                  <c:v>4.7097974999999996</c:v>
                </c:pt>
                <c:pt idx="19647">
                  <c:v>4.70935375</c:v>
                </c:pt>
                <c:pt idx="19648">
                  <c:v>4.7089100000000004</c:v>
                </c:pt>
                <c:pt idx="19649">
                  <c:v>4.7083996875007994</c:v>
                </c:pt>
                <c:pt idx="19650">
                  <c:v>4.707903125001601</c:v>
                </c:pt>
                <c:pt idx="19651">
                  <c:v>4.7074709375007995</c:v>
                </c:pt>
                <c:pt idx="19652">
                  <c:v>4.7070518750016008</c:v>
                </c:pt>
                <c:pt idx="19653">
                  <c:v>4.7067075000000003</c:v>
                </c:pt>
                <c:pt idx="19654">
                  <c:v>4.7062668750016003</c:v>
                </c:pt>
                <c:pt idx="19655">
                  <c:v>4.7057893750016007</c:v>
                </c:pt>
                <c:pt idx="19656">
                  <c:v>4.7051953124992005</c:v>
                </c:pt>
                <c:pt idx="19657">
                  <c:v>4.7046087500000002</c:v>
                </c:pt>
                <c:pt idx="19658">
                  <c:v>4.7040906250016006</c:v>
                </c:pt>
                <c:pt idx="19659">
                  <c:v>4.7036718750016009</c:v>
                </c:pt>
                <c:pt idx="19660">
                  <c:v>4.7033387500000003</c:v>
                </c:pt>
                <c:pt idx="19661">
                  <c:v>4.7037531250016009</c:v>
                </c:pt>
                <c:pt idx="19662">
                  <c:v>4.7041943750016006</c:v>
                </c:pt>
                <c:pt idx="19663">
                  <c:v>4.7046406250016002</c:v>
                </c:pt>
                <c:pt idx="19664">
                  <c:v>4.7050990624992002</c:v>
                </c:pt>
                <c:pt idx="19665">
                  <c:v>4.7055706250016005</c:v>
                </c:pt>
                <c:pt idx="19666">
                  <c:v>4.7060725000000003</c:v>
                </c:pt>
                <c:pt idx="19667">
                  <c:v>4.7064328124992008</c:v>
                </c:pt>
                <c:pt idx="19668">
                  <c:v>4.7068268750016005</c:v>
                </c:pt>
                <c:pt idx="19669">
                  <c:v>4.7072849999999997</c:v>
                </c:pt>
                <c:pt idx="19670">
                  <c:v>4.7077728124992007</c:v>
                </c:pt>
                <c:pt idx="19671">
                  <c:v>4.70820375</c:v>
                </c:pt>
                <c:pt idx="19672">
                  <c:v>4.7085425000000001</c:v>
                </c:pt>
                <c:pt idx="19673">
                  <c:v>4.7088878124992002</c:v>
                </c:pt>
                <c:pt idx="19674">
                  <c:v>4.7085159375007999</c:v>
                </c:pt>
                <c:pt idx="19675">
                  <c:v>4.70806375</c:v>
                </c:pt>
                <c:pt idx="19676">
                  <c:v>4.7075362500000004</c:v>
                </c:pt>
                <c:pt idx="19677">
                  <c:v>4.7070056250016004</c:v>
                </c:pt>
                <c:pt idx="19678">
                  <c:v>4.7065937499999997</c:v>
                </c:pt>
                <c:pt idx="19679">
                  <c:v>4.7062474999999999</c:v>
                </c:pt>
                <c:pt idx="19680">
                  <c:v>4.7061537500000004</c:v>
                </c:pt>
                <c:pt idx="19681">
                  <c:v>4.7063515624992007</c:v>
                </c:pt>
                <c:pt idx="19682">
                  <c:v>4.7059506250016003</c:v>
                </c:pt>
                <c:pt idx="19683">
                  <c:v>4.7055884375007997</c:v>
                </c:pt>
                <c:pt idx="19684">
                  <c:v>4.7052415624992001</c:v>
                </c:pt>
                <c:pt idx="19685">
                  <c:v>4.7048390624992003</c:v>
                </c:pt>
                <c:pt idx="19686">
                  <c:v>4.7044387499999996</c:v>
                </c:pt>
                <c:pt idx="19687">
                  <c:v>4.7048500000000004</c:v>
                </c:pt>
                <c:pt idx="19688">
                  <c:v>4.7052918750016008</c:v>
                </c:pt>
                <c:pt idx="19689">
                  <c:v>4.7056912500000001</c:v>
                </c:pt>
                <c:pt idx="19690">
                  <c:v>4.7060700000000004</c:v>
                </c:pt>
                <c:pt idx="19691">
                  <c:v>4.7063921875007999</c:v>
                </c:pt>
                <c:pt idx="19692">
                  <c:v>4.7067449999999997</c:v>
                </c:pt>
                <c:pt idx="19693">
                  <c:v>4.7071121875007993</c:v>
                </c:pt>
                <c:pt idx="19694">
                  <c:v>4.7075575000000001</c:v>
                </c:pt>
                <c:pt idx="19695">
                  <c:v>4.7079390624992001</c:v>
                </c:pt>
                <c:pt idx="19696">
                  <c:v>4.7083762499999997</c:v>
                </c:pt>
                <c:pt idx="19697">
                  <c:v>4.7088246875007993</c:v>
                </c:pt>
                <c:pt idx="19698">
                  <c:v>4.7092606250016003</c:v>
                </c:pt>
                <c:pt idx="19699">
                  <c:v>4.7096103124992004</c:v>
                </c:pt>
                <c:pt idx="19700">
                  <c:v>4.7099531250016007</c:v>
                </c:pt>
                <c:pt idx="19701">
                  <c:v>4.7102756250016009</c:v>
                </c:pt>
                <c:pt idx="19702">
                  <c:v>4.7098331250016008</c:v>
                </c:pt>
                <c:pt idx="19703">
                  <c:v>4.7094165624992002</c:v>
                </c:pt>
                <c:pt idx="19704">
                  <c:v>4.7089706250016006</c:v>
                </c:pt>
                <c:pt idx="19705">
                  <c:v>4.7085534375007994</c:v>
                </c:pt>
                <c:pt idx="19706">
                  <c:v>4.7082115624992005</c:v>
                </c:pt>
                <c:pt idx="19707">
                  <c:v>4.7082499999999996</c:v>
                </c:pt>
                <c:pt idx="19708">
                  <c:v>4.7078940624992001</c:v>
                </c:pt>
                <c:pt idx="19709">
                  <c:v>4.7075374999999999</c:v>
                </c:pt>
                <c:pt idx="19710">
                  <c:v>4.7070887499999996</c:v>
                </c:pt>
                <c:pt idx="19711">
                  <c:v>4.7065265624992003</c:v>
                </c:pt>
                <c:pt idx="19712">
                  <c:v>4.7060715624992007</c:v>
                </c:pt>
                <c:pt idx="19713">
                  <c:v>4.7056628124992006</c:v>
                </c:pt>
                <c:pt idx="19714">
                  <c:v>4.7059678124992006</c:v>
                </c:pt>
                <c:pt idx="19715">
                  <c:v>4.7055715624992009</c:v>
                </c:pt>
                <c:pt idx="19716">
                  <c:v>4.7057243750016005</c:v>
                </c:pt>
                <c:pt idx="19717">
                  <c:v>4.70604625</c:v>
                </c:pt>
                <c:pt idx="19718">
                  <c:v>4.7056940624992007</c:v>
                </c:pt>
                <c:pt idx="19719">
                  <c:v>4.7052521875007995</c:v>
                </c:pt>
                <c:pt idx="19720">
                  <c:v>4.7046812500000001</c:v>
                </c:pt>
                <c:pt idx="19721">
                  <c:v>4.7039590624992007</c:v>
                </c:pt>
                <c:pt idx="19722">
                  <c:v>4.7035425000000002</c:v>
                </c:pt>
                <c:pt idx="19723">
                  <c:v>4.7030909375007992</c:v>
                </c:pt>
                <c:pt idx="19724">
                  <c:v>4.7025156250016007</c:v>
                </c:pt>
                <c:pt idx="19725">
                  <c:v>4.7019687499999998</c:v>
                </c:pt>
                <c:pt idx="19726">
                  <c:v>4.7014062499999998</c:v>
                </c:pt>
                <c:pt idx="19727">
                  <c:v>4.7008559375007994</c:v>
                </c:pt>
                <c:pt idx="19728">
                  <c:v>4.7003434375007993</c:v>
                </c:pt>
                <c:pt idx="19729">
                  <c:v>4.6999131250016006</c:v>
                </c:pt>
                <c:pt idx="19730">
                  <c:v>4.699505625001601</c:v>
                </c:pt>
                <c:pt idx="19731">
                  <c:v>4.6989274999999999</c:v>
                </c:pt>
                <c:pt idx="19732">
                  <c:v>4.6984903124992003</c:v>
                </c:pt>
                <c:pt idx="19733">
                  <c:v>4.6981393750016007</c:v>
                </c:pt>
                <c:pt idx="19734">
                  <c:v>4.6977646875007997</c:v>
                </c:pt>
                <c:pt idx="19735">
                  <c:v>4.6975609375007998</c:v>
                </c:pt>
                <c:pt idx="19736">
                  <c:v>4.6979146875007993</c:v>
                </c:pt>
                <c:pt idx="19737">
                  <c:v>4.6983350000000002</c:v>
                </c:pt>
                <c:pt idx="19738">
                  <c:v>4.6987421875007991</c:v>
                </c:pt>
                <c:pt idx="19739">
                  <c:v>4.6991434375007994</c:v>
                </c:pt>
                <c:pt idx="19740">
                  <c:v>4.6995440624992009</c:v>
                </c:pt>
                <c:pt idx="19741">
                  <c:v>4.6999090624992004</c:v>
                </c:pt>
                <c:pt idx="19742">
                  <c:v>4.7003959375007991</c:v>
                </c:pt>
                <c:pt idx="19743">
                  <c:v>4.7007493750016005</c:v>
                </c:pt>
                <c:pt idx="19744">
                  <c:v>4.7011906250016002</c:v>
                </c:pt>
                <c:pt idx="19745">
                  <c:v>4.7016846875007996</c:v>
                </c:pt>
                <c:pt idx="19746">
                  <c:v>4.7021087499999998</c:v>
                </c:pt>
                <c:pt idx="19747">
                  <c:v>4.7025575000000002</c:v>
                </c:pt>
                <c:pt idx="19748">
                  <c:v>4.7028793750016007</c:v>
                </c:pt>
                <c:pt idx="19749">
                  <c:v>4.7029853124992007</c:v>
                </c:pt>
                <c:pt idx="19750">
                  <c:v>4.7029575000000001</c:v>
                </c:pt>
                <c:pt idx="19751">
                  <c:v>4.7032812499999999</c:v>
                </c:pt>
                <c:pt idx="19752">
                  <c:v>4.7036037500000001</c:v>
                </c:pt>
                <c:pt idx="19753">
                  <c:v>4.7032515624992008</c:v>
                </c:pt>
                <c:pt idx="19754">
                  <c:v>4.7028528124992004</c:v>
                </c:pt>
                <c:pt idx="19755">
                  <c:v>4.7024906250016008</c:v>
                </c:pt>
                <c:pt idx="19756">
                  <c:v>4.7028937500000003</c:v>
                </c:pt>
                <c:pt idx="19757">
                  <c:v>4.7032246875007999</c:v>
                </c:pt>
                <c:pt idx="19758">
                  <c:v>4.7036724999999997</c:v>
                </c:pt>
                <c:pt idx="19759">
                  <c:v>4.7040646875007992</c:v>
                </c:pt>
                <c:pt idx="19760">
                  <c:v>4.7038218750016005</c:v>
                </c:pt>
                <c:pt idx="19761">
                  <c:v>4.7041734375007991</c:v>
                </c:pt>
                <c:pt idx="19762">
                  <c:v>4.7045534375007998</c:v>
                </c:pt>
                <c:pt idx="19763">
                  <c:v>4.7050071875007999</c:v>
                </c:pt>
                <c:pt idx="19764">
                  <c:v>4.7054040624992002</c:v>
                </c:pt>
                <c:pt idx="19765">
                  <c:v>4.7050824999999996</c:v>
                </c:pt>
                <c:pt idx="19766">
                  <c:v>4.7046003124992009</c:v>
                </c:pt>
                <c:pt idx="19767">
                  <c:v>4.70419125</c:v>
                </c:pt>
                <c:pt idx="19768">
                  <c:v>4.7035021875007992</c:v>
                </c:pt>
                <c:pt idx="19769">
                  <c:v>4.7027887499999999</c:v>
                </c:pt>
                <c:pt idx="19770">
                  <c:v>4.7020178124992009</c:v>
                </c:pt>
                <c:pt idx="19771">
                  <c:v>4.7012946875007993</c:v>
                </c:pt>
                <c:pt idx="19772">
                  <c:v>4.7004840624992008</c:v>
                </c:pt>
                <c:pt idx="19773">
                  <c:v>4.6997431250016009</c:v>
                </c:pt>
                <c:pt idx="19774">
                  <c:v>4.6989534375007995</c:v>
                </c:pt>
                <c:pt idx="19775">
                  <c:v>4.6982681250016007</c:v>
                </c:pt>
                <c:pt idx="19776">
                  <c:v>4.6975668750016002</c:v>
                </c:pt>
                <c:pt idx="19777">
                  <c:v>4.6970062500000003</c:v>
                </c:pt>
                <c:pt idx="19778">
                  <c:v>4.6966421875007995</c:v>
                </c:pt>
                <c:pt idx="19779">
                  <c:v>4.6962365624992009</c:v>
                </c:pt>
                <c:pt idx="19780">
                  <c:v>4.6966081250016005</c:v>
                </c:pt>
                <c:pt idx="19781">
                  <c:v>4.6970009375007997</c:v>
                </c:pt>
                <c:pt idx="19782">
                  <c:v>4.697425</c:v>
                </c:pt>
                <c:pt idx="19783">
                  <c:v>4.6977950000000002</c:v>
                </c:pt>
                <c:pt idx="19784">
                  <c:v>4.6981956250016008</c:v>
                </c:pt>
                <c:pt idx="19785">
                  <c:v>4.6986321875007997</c:v>
                </c:pt>
                <c:pt idx="19786">
                  <c:v>4.6990365624992005</c:v>
                </c:pt>
                <c:pt idx="19787">
                  <c:v>4.6993574999999996</c:v>
                </c:pt>
                <c:pt idx="19788">
                  <c:v>4.6997387499999999</c:v>
                </c:pt>
                <c:pt idx="19789">
                  <c:v>4.7000768750016002</c:v>
                </c:pt>
                <c:pt idx="19790">
                  <c:v>4.7004553124992006</c:v>
                </c:pt>
                <c:pt idx="19791">
                  <c:v>4.7007918750016007</c:v>
                </c:pt>
                <c:pt idx="19792">
                  <c:v>4.7012465624992004</c:v>
                </c:pt>
                <c:pt idx="19793">
                  <c:v>4.7016206250016008</c:v>
                </c:pt>
                <c:pt idx="19794">
                  <c:v>4.7019531250016007</c:v>
                </c:pt>
                <c:pt idx="19795">
                  <c:v>4.7023581250016004</c:v>
                </c:pt>
                <c:pt idx="19796">
                  <c:v>4.7019359375007994</c:v>
                </c:pt>
                <c:pt idx="19797">
                  <c:v>4.7014443750016008</c:v>
                </c:pt>
                <c:pt idx="19798">
                  <c:v>4.7009081250016003</c:v>
                </c:pt>
                <c:pt idx="19799">
                  <c:v>4.7004768750016002</c:v>
                </c:pt>
                <c:pt idx="19800">
                  <c:v>4.7000959375007998</c:v>
                </c:pt>
                <c:pt idx="19801">
                  <c:v>4.6997556250016004</c:v>
                </c:pt>
                <c:pt idx="19802">
                  <c:v>4.6999753124992001</c:v>
                </c:pt>
                <c:pt idx="19803">
                  <c:v>4.7001018750016001</c:v>
                </c:pt>
                <c:pt idx="19804">
                  <c:v>4.7005712500000003</c:v>
                </c:pt>
                <c:pt idx="19805">
                  <c:v>4.7009078124992003</c:v>
                </c:pt>
                <c:pt idx="19806">
                  <c:v>4.7012484375007997</c:v>
                </c:pt>
                <c:pt idx="19807">
                  <c:v>4.7015803124992006</c:v>
                </c:pt>
                <c:pt idx="19808">
                  <c:v>4.7019446875007995</c:v>
                </c:pt>
                <c:pt idx="19809">
                  <c:v>4.7014387500000003</c:v>
                </c:pt>
                <c:pt idx="19810">
                  <c:v>4.7010862500000004</c:v>
                </c:pt>
                <c:pt idx="19811">
                  <c:v>4.7004734375007997</c:v>
                </c:pt>
                <c:pt idx="19812">
                  <c:v>4.7001324999999996</c:v>
                </c:pt>
                <c:pt idx="19813">
                  <c:v>4.6997993750016009</c:v>
                </c:pt>
                <c:pt idx="19814">
                  <c:v>4.6993356250016003</c:v>
                </c:pt>
                <c:pt idx="19815">
                  <c:v>4.6995575000000001</c:v>
                </c:pt>
                <c:pt idx="19816">
                  <c:v>4.6999309375007998</c:v>
                </c:pt>
                <c:pt idx="19817">
                  <c:v>4.7002796875007995</c:v>
                </c:pt>
                <c:pt idx="19818">
                  <c:v>4.7006678124992005</c:v>
                </c:pt>
                <c:pt idx="19819">
                  <c:v>4.7010596875007993</c:v>
                </c:pt>
                <c:pt idx="19820">
                  <c:v>4.7014750000000003</c:v>
                </c:pt>
                <c:pt idx="19821">
                  <c:v>4.7018359375007996</c:v>
                </c:pt>
                <c:pt idx="19822">
                  <c:v>4.7023134375007993</c:v>
                </c:pt>
                <c:pt idx="19823">
                  <c:v>4.7026709375007991</c:v>
                </c:pt>
                <c:pt idx="19824">
                  <c:v>4.7030537499999996</c:v>
                </c:pt>
                <c:pt idx="19825">
                  <c:v>4.7034409375007993</c:v>
                </c:pt>
                <c:pt idx="19826">
                  <c:v>4.7037615624992002</c:v>
                </c:pt>
                <c:pt idx="19827">
                  <c:v>4.7032678124992007</c:v>
                </c:pt>
                <c:pt idx="19828">
                  <c:v>4.7029140624992003</c:v>
                </c:pt>
                <c:pt idx="19829">
                  <c:v>4.7024990624992009</c:v>
                </c:pt>
                <c:pt idx="19830">
                  <c:v>4.7020659375007998</c:v>
                </c:pt>
                <c:pt idx="19831">
                  <c:v>4.7015768750016003</c:v>
                </c:pt>
                <c:pt idx="19832">
                  <c:v>4.7011790624992003</c:v>
                </c:pt>
                <c:pt idx="19833">
                  <c:v>4.7006443750016009</c:v>
                </c:pt>
                <c:pt idx="19834">
                  <c:v>4.7002159375007997</c:v>
                </c:pt>
                <c:pt idx="19835">
                  <c:v>4.6997425000000002</c:v>
                </c:pt>
                <c:pt idx="19836">
                  <c:v>4.6993212499999997</c:v>
                </c:pt>
                <c:pt idx="19837">
                  <c:v>4.6988849999999998</c:v>
                </c:pt>
                <c:pt idx="19838">
                  <c:v>4.6983031250016003</c:v>
                </c:pt>
                <c:pt idx="19839">
                  <c:v>4.6978406250016009</c:v>
                </c:pt>
                <c:pt idx="19840">
                  <c:v>4.6974759375007995</c:v>
                </c:pt>
                <c:pt idx="19841">
                  <c:v>4.6970434375007999</c:v>
                </c:pt>
                <c:pt idx="19842">
                  <c:v>4.6966090624992001</c:v>
                </c:pt>
                <c:pt idx="19843">
                  <c:v>4.6962815624992009</c:v>
                </c:pt>
                <c:pt idx="19844">
                  <c:v>4.6958459375007999</c:v>
                </c:pt>
                <c:pt idx="19845">
                  <c:v>4.6954631250016003</c:v>
                </c:pt>
                <c:pt idx="19846">
                  <c:v>4.6949796875007994</c:v>
                </c:pt>
                <c:pt idx="19847">
                  <c:v>4.6946106250016006</c:v>
                </c:pt>
                <c:pt idx="19848">
                  <c:v>4.6942665624992008</c:v>
                </c:pt>
                <c:pt idx="19849">
                  <c:v>4.6943831250016004</c:v>
                </c:pt>
                <c:pt idx="19850">
                  <c:v>4.6947828124992004</c:v>
                </c:pt>
                <c:pt idx="19851">
                  <c:v>4.6943824999999997</c:v>
                </c:pt>
                <c:pt idx="19852">
                  <c:v>4.6940406250016009</c:v>
                </c:pt>
                <c:pt idx="19853">
                  <c:v>4.6936956250016006</c:v>
                </c:pt>
                <c:pt idx="19854">
                  <c:v>4.6940471875007992</c:v>
                </c:pt>
                <c:pt idx="19855">
                  <c:v>4.6944903124992008</c:v>
                </c:pt>
                <c:pt idx="19856">
                  <c:v>4.69487875</c:v>
                </c:pt>
                <c:pt idx="19857">
                  <c:v>4.6952953124992005</c:v>
                </c:pt>
                <c:pt idx="19858">
                  <c:v>4.6956981250016003</c:v>
                </c:pt>
                <c:pt idx="19859">
                  <c:v>4.6960362499999997</c:v>
                </c:pt>
                <c:pt idx="19860">
                  <c:v>4.6964996875007996</c:v>
                </c:pt>
                <c:pt idx="19861">
                  <c:v>4.6969509375007998</c:v>
                </c:pt>
                <c:pt idx="19862">
                  <c:v>4.6973368750016009</c:v>
                </c:pt>
                <c:pt idx="19863">
                  <c:v>4.6978309375007994</c:v>
                </c:pt>
                <c:pt idx="19864">
                  <c:v>4.6981624999999996</c:v>
                </c:pt>
                <c:pt idx="19865">
                  <c:v>4.6985131250016003</c:v>
                </c:pt>
                <c:pt idx="19866">
                  <c:v>4.6988859375007994</c:v>
                </c:pt>
                <c:pt idx="19867">
                  <c:v>4.6993346875007997</c:v>
                </c:pt>
                <c:pt idx="19868">
                  <c:v>4.6997193750016004</c:v>
                </c:pt>
                <c:pt idx="19869">
                  <c:v>4.6992874999999996</c:v>
                </c:pt>
                <c:pt idx="19870">
                  <c:v>4.6989371875007997</c:v>
                </c:pt>
                <c:pt idx="19871">
                  <c:v>4.6984993750016004</c:v>
                </c:pt>
                <c:pt idx="19872">
                  <c:v>4.6981237499999997</c:v>
                </c:pt>
                <c:pt idx="19873">
                  <c:v>4.6977940624992005</c:v>
                </c:pt>
                <c:pt idx="19874">
                  <c:v>4.69747</c:v>
                </c:pt>
                <c:pt idx="19875">
                  <c:v>4.6978553124992004</c:v>
                </c:pt>
                <c:pt idx="19876">
                  <c:v>4.6983456250016005</c:v>
                </c:pt>
                <c:pt idx="19877">
                  <c:v>4.6987603124992008</c:v>
                </c:pt>
                <c:pt idx="19878">
                  <c:v>4.6990881250016008</c:v>
                </c:pt>
                <c:pt idx="19879">
                  <c:v>4.6994084375007992</c:v>
                </c:pt>
                <c:pt idx="19880">
                  <c:v>4.6998949999999997</c:v>
                </c:pt>
                <c:pt idx="19881">
                  <c:v>4.7002256250016003</c:v>
                </c:pt>
                <c:pt idx="19882">
                  <c:v>4.7006312499999998</c:v>
                </c:pt>
                <c:pt idx="19883">
                  <c:v>4.7009640624992004</c:v>
                </c:pt>
                <c:pt idx="19884">
                  <c:v>4.7010187500000002</c:v>
                </c:pt>
                <c:pt idx="19885">
                  <c:v>4.7005628124992009</c:v>
                </c:pt>
                <c:pt idx="19886">
                  <c:v>4.7000012499999997</c:v>
                </c:pt>
                <c:pt idx="19887">
                  <c:v>4.6995715624992007</c:v>
                </c:pt>
                <c:pt idx="19888">
                  <c:v>4.6991490624992007</c:v>
                </c:pt>
                <c:pt idx="19889">
                  <c:v>4.6987596875007993</c:v>
                </c:pt>
                <c:pt idx="19890">
                  <c:v>4.6983218750016009</c:v>
                </c:pt>
                <c:pt idx="19891">
                  <c:v>4.6978937500000004</c:v>
                </c:pt>
                <c:pt idx="19892">
                  <c:v>4.6974843750016007</c:v>
                </c:pt>
                <c:pt idx="19893">
                  <c:v>4.6971190624992003</c:v>
                </c:pt>
                <c:pt idx="19894">
                  <c:v>4.6964553124992001</c:v>
                </c:pt>
                <c:pt idx="19895">
                  <c:v>4.6959387499999998</c:v>
                </c:pt>
                <c:pt idx="19896">
                  <c:v>4.6954543750016002</c:v>
                </c:pt>
                <c:pt idx="19897">
                  <c:v>4.6949696875007998</c:v>
                </c:pt>
                <c:pt idx="19898">
                  <c:v>4.6945418750016001</c:v>
                </c:pt>
                <c:pt idx="19899">
                  <c:v>4.6940146875007995</c:v>
                </c:pt>
                <c:pt idx="19900">
                  <c:v>4.6936746875007991</c:v>
                </c:pt>
                <c:pt idx="19901">
                  <c:v>4.6932918750016004</c:v>
                </c:pt>
                <c:pt idx="19902">
                  <c:v>4.6929103124992002</c:v>
                </c:pt>
                <c:pt idx="19903">
                  <c:v>4.6925071875007998</c:v>
                </c:pt>
                <c:pt idx="19904">
                  <c:v>4.6921559375007993</c:v>
                </c:pt>
                <c:pt idx="19905">
                  <c:v>4.6918328124992001</c:v>
                </c:pt>
                <c:pt idx="19906">
                  <c:v>4.6922178124992007</c:v>
                </c:pt>
                <c:pt idx="19907">
                  <c:v>4.6926143750016003</c:v>
                </c:pt>
                <c:pt idx="19908">
                  <c:v>4.6929421875007993</c:v>
                </c:pt>
                <c:pt idx="19909">
                  <c:v>4.6933524999999996</c:v>
                </c:pt>
                <c:pt idx="19910">
                  <c:v>4.6937115624992005</c:v>
                </c:pt>
                <c:pt idx="19911">
                  <c:v>4.6941196875007991</c:v>
                </c:pt>
                <c:pt idx="19912">
                  <c:v>4.6945093750016005</c:v>
                </c:pt>
                <c:pt idx="19913">
                  <c:v>4.6949296875007995</c:v>
                </c:pt>
                <c:pt idx="19914">
                  <c:v>4.6952903124992007</c:v>
                </c:pt>
                <c:pt idx="19915">
                  <c:v>4.6957290624992005</c:v>
                </c:pt>
                <c:pt idx="19916">
                  <c:v>4.6960746875007997</c:v>
                </c:pt>
                <c:pt idx="19917">
                  <c:v>4.6964468750016009</c:v>
                </c:pt>
                <c:pt idx="19918">
                  <c:v>4.6968393750016002</c:v>
                </c:pt>
                <c:pt idx="19919">
                  <c:v>4.6971999999999996</c:v>
                </c:pt>
                <c:pt idx="19920">
                  <c:v>4.6968287499999999</c:v>
                </c:pt>
                <c:pt idx="19921">
                  <c:v>4.6968237500000001</c:v>
                </c:pt>
                <c:pt idx="19922">
                  <c:v>4.696889375001601</c:v>
                </c:pt>
                <c:pt idx="19923">
                  <c:v>4.6969571875007992</c:v>
                </c:pt>
                <c:pt idx="19924">
                  <c:v>4.6973203124992002</c:v>
                </c:pt>
                <c:pt idx="19925">
                  <c:v>4.6976475000000004</c:v>
                </c:pt>
                <c:pt idx="19926">
                  <c:v>4.6979724999999997</c:v>
                </c:pt>
                <c:pt idx="19927">
                  <c:v>4.6983565624992005</c:v>
                </c:pt>
                <c:pt idx="19928">
                  <c:v>4.6987465624992009</c:v>
                </c:pt>
                <c:pt idx="19929">
                  <c:v>4.6990759375007993</c:v>
                </c:pt>
                <c:pt idx="19930">
                  <c:v>4.6994203124992007</c:v>
                </c:pt>
                <c:pt idx="19931">
                  <c:v>4.6990578124992002</c:v>
                </c:pt>
                <c:pt idx="19932">
                  <c:v>4.6987231250016004</c:v>
                </c:pt>
                <c:pt idx="19933">
                  <c:v>4.6982418750016004</c:v>
                </c:pt>
                <c:pt idx="19934">
                  <c:v>4.6976996875007995</c:v>
                </c:pt>
                <c:pt idx="19935">
                  <c:v>4.6972621875007992</c:v>
                </c:pt>
                <c:pt idx="19936">
                  <c:v>4.6969359375007995</c:v>
                </c:pt>
                <c:pt idx="19937">
                  <c:v>4.6964528124992002</c:v>
                </c:pt>
                <c:pt idx="19938">
                  <c:v>4.6960640624992003</c:v>
                </c:pt>
                <c:pt idx="19939">
                  <c:v>4.695716875001601</c:v>
                </c:pt>
                <c:pt idx="19940">
                  <c:v>4.695353125001601</c:v>
                </c:pt>
                <c:pt idx="19941">
                  <c:v>4.6949753124992002</c:v>
                </c:pt>
                <c:pt idx="19942">
                  <c:v>4.6945937500000001</c:v>
                </c:pt>
                <c:pt idx="19943">
                  <c:v>4.6942328124992008</c:v>
                </c:pt>
                <c:pt idx="19944">
                  <c:v>4.6938381250016006</c:v>
                </c:pt>
                <c:pt idx="19945">
                  <c:v>4.6933125000000002</c:v>
                </c:pt>
                <c:pt idx="19946">
                  <c:v>4.6929112499999999</c:v>
                </c:pt>
                <c:pt idx="19947">
                  <c:v>4.692431875001601</c:v>
                </c:pt>
                <c:pt idx="19948">
                  <c:v>4.6918625</c:v>
                </c:pt>
                <c:pt idx="19949">
                  <c:v>4.6912737499999997</c:v>
                </c:pt>
                <c:pt idx="19950">
                  <c:v>4.6906737500000002</c:v>
                </c:pt>
                <c:pt idx="19951">
                  <c:v>4.6901512500000004</c:v>
                </c:pt>
                <c:pt idx="19952">
                  <c:v>4.6896718750016007</c:v>
                </c:pt>
                <c:pt idx="19953">
                  <c:v>4.6892418750016009</c:v>
                </c:pt>
                <c:pt idx="19954">
                  <c:v>4.6889184375007993</c:v>
                </c:pt>
                <c:pt idx="19955">
                  <c:v>4.6885050000000001</c:v>
                </c:pt>
                <c:pt idx="19956">
                  <c:v>4.6888765624992006</c:v>
                </c:pt>
                <c:pt idx="19957">
                  <c:v>4.6892956250016002</c:v>
                </c:pt>
                <c:pt idx="19958">
                  <c:v>4.6896775000000002</c:v>
                </c:pt>
                <c:pt idx="19959">
                  <c:v>4.6899981250016003</c:v>
                </c:pt>
                <c:pt idx="19960">
                  <c:v>4.6903975000000004</c:v>
                </c:pt>
                <c:pt idx="19961">
                  <c:v>4.6907534375007991</c:v>
                </c:pt>
                <c:pt idx="19962">
                  <c:v>4.6911759375007991</c:v>
                </c:pt>
                <c:pt idx="19963">
                  <c:v>4.6915878124992005</c:v>
                </c:pt>
                <c:pt idx="19964">
                  <c:v>4.6919668750016008</c:v>
                </c:pt>
                <c:pt idx="19965">
                  <c:v>4.6924009375007998</c:v>
                </c:pt>
                <c:pt idx="19966">
                  <c:v>4.692759375001601</c:v>
                </c:pt>
                <c:pt idx="19967">
                  <c:v>4.6930912500000002</c:v>
                </c:pt>
                <c:pt idx="19968">
                  <c:v>4.6935000000000002</c:v>
                </c:pt>
                <c:pt idx="19969">
                  <c:v>4.6939356250016004</c:v>
                </c:pt>
                <c:pt idx="19970">
                  <c:v>4.6943778124992006</c:v>
                </c:pt>
                <c:pt idx="19971">
                  <c:v>4.6948443750016002</c:v>
                </c:pt>
                <c:pt idx="19972">
                  <c:v>4.6953149999999999</c:v>
                </c:pt>
                <c:pt idx="19973">
                  <c:v>4.6957250000000004</c:v>
                </c:pt>
                <c:pt idx="19974">
                  <c:v>4.6960890624992002</c:v>
                </c:pt>
                <c:pt idx="19975">
                  <c:v>4.6964215624992001</c:v>
                </c:pt>
                <c:pt idx="19976">
                  <c:v>4.6967434375007997</c:v>
                </c:pt>
                <c:pt idx="19977">
                  <c:v>4.6963293750016009</c:v>
                </c:pt>
                <c:pt idx="19978">
                  <c:v>4.6959262500000003</c:v>
                </c:pt>
                <c:pt idx="19979">
                  <c:v>4.695599375001601</c:v>
                </c:pt>
                <c:pt idx="19980">
                  <c:v>4.6952209375007996</c:v>
                </c:pt>
                <c:pt idx="19981">
                  <c:v>4.6947193750016005</c:v>
                </c:pt>
                <c:pt idx="19982">
                  <c:v>4.6942218750016007</c:v>
                </c:pt>
                <c:pt idx="19983">
                  <c:v>4.6938124999999999</c:v>
                </c:pt>
                <c:pt idx="19984">
                  <c:v>4.6933153124992009</c:v>
                </c:pt>
                <c:pt idx="19985">
                  <c:v>4.6928946875007993</c:v>
                </c:pt>
                <c:pt idx="19986">
                  <c:v>4.692571875001601</c:v>
                </c:pt>
                <c:pt idx="19987">
                  <c:v>4.6930243750016007</c:v>
                </c:pt>
                <c:pt idx="19988">
                  <c:v>4.6934106250016008</c:v>
                </c:pt>
                <c:pt idx="19989">
                  <c:v>4.6937906250016006</c:v>
                </c:pt>
                <c:pt idx="19990">
                  <c:v>4.6941478124992004</c:v>
                </c:pt>
                <c:pt idx="19991">
                  <c:v>4.6944690624992003</c:v>
                </c:pt>
                <c:pt idx="19992">
                  <c:v>4.6948724999999998</c:v>
                </c:pt>
                <c:pt idx="19993">
                  <c:v>4.6952178124992008</c:v>
                </c:pt>
                <c:pt idx="19994">
                  <c:v>4.6954025000000001</c:v>
                </c:pt>
                <c:pt idx="19995">
                  <c:v>4.6958799999999998</c:v>
                </c:pt>
                <c:pt idx="19996">
                  <c:v>4.6955228124992008</c:v>
                </c:pt>
                <c:pt idx="19997">
                  <c:v>4.6950421875007997</c:v>
                </c:pt>
                <c:pt idx="19998">
                  <c:v>4.6951324999999997</c:v>
                </c:pt>
                <c:pt idx="19999">
                  <c:v>4.6955081250016004</c:v>
                </c:pt>
                <c:pt idx="20000">
                  <c:v>4.6951609375007992</c:v>
                </c:pt>
                <c:pt idx="20001">
                  <c:v>4.6947287500000003</c:v>
                </c:pt>
                <c:pt idx="20002">
                  <c:v>4.6942540624992004</c:v>
                </c:pt>
                <c:pt idx="20003">
                  <c:v>4.6937674999999999</c:v>
                </c:pt>
                <c:pt idx="20004">
                  <c:v>4.6934403124992006</c:v>
                </c:pt>
                <c:pt idx="20005">
                  <c:v>4.6930903124992005</c:v>
                </c:pt>
                <c:pt idx="20006">
                  <c:v>4.6925078124992003</c:v>
                </c:pt>
                <c:pt idx="20007">
                  <c:v>4.6921159375007999</c:v>
                </c:pt>
                <c:pt idx="20008">
                  <c:v>4.6916812500000002</c:v>
                </c:pt>
                <c:pt idx="20009">
                  <c:v>4.6912365624992001</c:v>
                </c:pt>
                <c:pt idx="20010">
                  <c:v>4.6906375000000002</c:v>
                </c:pt>
                <c:pt idx="20011">
                  <c:v>4.6900637500000002</c:v>
                </c:pt>
                <c:pt idx="20012">
                  <c:v>4.6894125000000004</c:v>
                </c:pt>
                <c:pt idx="20013">
                  <c:v>4.6887274999999997</c:v>
                </c:pt>
                <c:pt idx="20014">
                  <c:v>4.6881124999999999</c:v>
                </c:pt>
                <c:pt idx="20015">
                  <c:v>4.6876003124992005</c:v>
                </c:pt>
                <c:pt idx="20016">
                  <c:v>4.6870843750016009</c:v>
                </c:pt>
                <c:pt idx="20017">
                  <c:v>4.6867065624992001</c:v>
                </c:pt>
                <c:pt idx="20018">
                  <c:v>4.6863562500000002</c:v>
                </c:pt>
                <c:pt idx="20019">
                  <c:v>4.6858646875007999</c:v>
                </c:pt>
                <c:pt idx="20020">
                  <c:v>4.6854940624992008</c:v>
                </c:pt>
                <c:pt idx="20021">
                  <c:v>4.6851393750016008</c:v>
                </c:pt>
                <c:pt idx="20022">
                  <c:v>4.68479125</c:v>
                </c:pt>
                <c:pt idx="20023">
                  <c:v>4.6843740624992005</c:v>
                </c:pt>
                <c:pt idx="20024">
                  <c:v>4.6847443750016007</c:v>
                </c:pt>
                <c:pt idx="20025">
                  <c:v>4.6851915624992007</c:v>
                </c:pt>
                <c:pt idx="20026">
                  <c:v>4.6855578124992006</c:v>
                </c:pt>
                <c:pt idx="20027">
                  <c:v>4.6859203124992002</c:v>
                </c:pt>
                <c:pt idx="20028">
                  <c:v>4.6863275</c:v>
                </c:pt>
                <c:pt idx="20029">
                  <c:v>4.6868062500000001</c:v>
                </c:pt>
                <c:pt idx="20030">
                  <c:v>4.6872231250016005</c:v>
                </c:pt>
                <c:pt idx="20031">
                  <c:v>4.6876121875007994</c:v>
                </c:pt>
                <c:pt idx="20032">
                  <c:v>4.6879878124992009</c:v>
                </c:pt>
                <c:pt idx="20033">
                  <c:v>4.6884162500000004</c:v>
                </c:pt>
                <c:pt idx="20034">
                  <c:v>4.6887962500000002</c:v>
                </c:pt>
                <c:pt idx="20035">
                  <c:v>4.6891387499999997</c:v>
                </c:pt>
                <c:pt idx="20036">
                  <c:v>4.6894943750016003</c:v>
                </c:pt>
                <c:pt idx="20037">
                  <c:v>4.6899159375007997</c:v>
                </c:pt>
                <c:pt idx="20038">
                  <c:v>4.6894153124992002</c:v>
                </c:pt>
                <c:pt idx="20039">
                  <c:v>4.6888278124992002</c:v>
                </c:pt>
                <c:pt idx="20040">
                  <c:v>4.6882956250016008</c:v>
                </c:pt>
                <c:pt idx="20041">
                  <c:v>4.6877781250016008</c:v>
                </c:pt>
                <c:pt idx="20042">
                  <c:v>4.6874471875007995</c:v>
                </c:pt>
                <c:pt idx="20043">
                  <c:v>4.68779375</c:v>
                </c:pt>
                <c:pt idx="20044">
                  <c:v>4.6881812500000004</c:v>
                </c:pt>
                <c:pt idx="20045">
                  <c:v>4.6885743750016005</c:v>
                </c:pt>
                <c:pt idx="20046">
                  <c:v>4.6889349999999999</c:v>
                </c:pt>
                <c:pt idx="20047">
                  <c:v>4.6893593750016009</c:v>
                </c:pt>
                <c:pt idx="20048">
                  <c:v>4.6897271875007993</c:v>
                </c:pt>
                <c:pt idx="20049">
                  <c:v>4.6900718750016006</c:v>
                </c:pt>
                <c:pt idx="20050">
                  <c:v>4.6897281250016007</c:v>
                </c:pt>
                <c:pt idx="20051">
                  <c:v>4.6898434375007998</c:v>
                </c:pt>
                <c:pt idx="20052">
                  <c:v>4.6899753124992003</c:v>
                </c:pt>
                <c:pt idx="20053">
                  <c:v>4.6902675</c:v>
                </c:pt>
                <c:pt idx="20054">
                  <c:v>4.6906028124992005</c:v>
                </c:pt>
                <c:pt idx="20055">
                  <c:v>4.6909943750016003</c:v>
                </c:pt>
                <c:pt idx="20056">
                  <c:v>4.6914575000000003</c:v>
                </c:pt>
                <c:pt idx="20057">
                  <c:v>4.6918737500000001</c:v>
                </c:pt>
                <c:pt idx="20058">
                  <c:v>4.6918009375007994</c:v>
                </c:pt>
                <c:pt idx="20059">
                  <c:v>4.6913743750016001</c:v>
                </c:pt>
                <c:pt idx="20060">
                  <c:v>4.6910384375007999</c:v>
                </c:pt>
                <c:pt idx="20061">
                  <c:v>4.6906968750016009</c:v>
                </c:pt>
                <c:pt idx="20062">
                  <c:v>4.6904646875007998</c:v>
                </c:pt>
                <c:pt idx="20063">
                  <c:v>4.6901443750016005</c:v>
                </c:pt>
                <c:pt idx="20064">
                  <c:v>4.6897353124992005</c:v>
                </c:pt>
                <c:pt idx="20065">
                  <c:v>4.6893168750016008</c:v>
                </c:pt>
                <c:pt idx="20066">
                  <c:v>4.6887681250016007</c:v>
                </c:pt>
                <c:pt idx="20067">
                  <c:v>4.6881584375007996</c:v>
                </c:pt>
                <c:pt idx="20068">
                  <c:v>4.6875803124992004</c:v>
                </c:pt>
                <c:pt idx="20069">
                  <c:v>4.6870578124992006</c:v>
                </c:pt>
                <c:pt idx="20070">
                  <c:v>4.6866796875007992</c:v>
                </c:pt>
                <c:pt idx="20071">
                  <c:v>4.6863137500000001</c:v>
                </c:pt>
                <c:pt idx="20072">
                  <c:v>4.6861968750016008</c:v>
                </c:pt>
                <c:pt idx="20073">
                  <c:v>4.6857871875007993</c:v>
                </c:pt>
                <c:pt idx="20074">
                  <c:v>4.6854340624992004</c:v>
                </c:pt>
                <c:pt idx="20075">
                  <c:v>4.6851803124992006</c:v>
                </c:pt>
                <c:pt idx="20076">
                  <c:v>4.6855746875007993</c:v>
                </c:pt>
                <c:pt idx="20077">
                  <c:v>4.6860612499999998</c:v>
                </c:pt>
                <c:pt idx="20078">
                  <c:v>4.6864193750016003</c:v>
                </c:pt>
                <c:pt idx="20079">
                  <c:v>4.6867640624992006</c:v>
                </c:pt>
                <c:pt idx="20080">
                  <c:v>4.6870965624992005</c:v>
                </c:pt>
                <c:pt idx="20081">
                  <c:v>4.6866903124992003</c:v>
                </c:pt>
                <c:pt idx="20082">
                  <c:v>4.68631625</c:v>
                </c:pt>
                <c:pt idx="20083">
                  <c:v>4.6858562499999996</c:v>
                </c:pt>
                <c:pt idx="20084">
                  <c:v>4.6855290624992003</c:v>
                </c:pt>
                <c:pt idx="20085">
                  <c:v>4.6851537499999996</c:v>
                </c:pt>
                <c:pt idx="20086">
                  <c:v>4.6846871875007992</c:v>
                </c:pt>
                <c:pt idx="20087">
                  <c:v>4.6842484375007993</c:v>
                </c:pt>
                <c:pt idx="20088">
                  <c:v>4.6838681250016005</c:v>
                </c:pt>
                <c:pt idx="20089">
                  <c:v>4.6834168750016003</c:v>
                </c:pt>
                <c:pt idx="20090">
                  <c:v>4.6830215624992002</c:v>
                </c:pt>
                <c:pt idx="20091">
                  <c:v>4.6824915624992007</c:v>
                </c:pt>
                <c:pt idx="20092">
                  <c:v>4.6821581250016004</c:v>
                </c:pt>
                <c:pt idx="20093">
                  <c:v>4.6818290624992009</c:v>
                </c:pt>
                <c:pt idx="20094">
                  <c:v>4.6821996875007992</c:v>
                </c:pt>
                <c:pt idx="20095">
                  <c:v>4.6825428124992001</c:v>
                </c:pt>
                <c:pt idx="20096">
                  <c:v>4.6828968750016005</c:v>
                </c:pt>
                <c:pt idx="20097">
                  <c:v>4.6832475000000002</c:v>
                </c:pt>
                <c:pt idx="20098">
                  <c:v>4.6836871875007997</c:v>
                </c:pt>
                <c:pt idx="20099">
                  <c:v>4.6840559375007995</c:v>
                </c:pt>
                <c:pt idx="20100">
                  <c:v>4.6844015624992004</c:v>
                </c:pt>
                <c:pt idx="20101">
                  <c:v>4.6847259375007999</c:v>
                </c:pt>
                <c:pt idx="20102">
                  <c:v>4.6851656250016003</c:v>
                </c:pt>
                <c:pt idx="20103">
                  <c:v>4.6849287500000001</c:v>
                </c:pt>
                <c:pt idx="20104">
                  <c:v>4.6853043750016008</c:v>
                </c:pt>
                <c:pt idx="20105">
                  <c:v>4.6857584375007999</c:v>
                </c:pt>
                <c:pt idx="20106">
                  <c:v>4.6861468750016009</c:v>
                </c:pt>
                <c:pt idx="20107">
                  <c:v>4.6866459375007992</c:v>
                </c:pt>
                <c:pt idx="20108">
                  <c:v>4.6870546875007992</c:v>
                </c:pt>
                <c:pt idx="20109">
                  <c:v>4.6874765624992003</c:v>
                </c:pt>
                <c:pt idx="20110">
                  <c:v>4.6871049999999999</c:v>
                </c:pt>
                <c:pt idx="20111">
                  <c:v>4.6867821875007998</c:v>
                </c:pt>
                <c:pt idx="20112">
                  <c:v>4.6864509375007994</c:v>
                </c:pt>
                <c:pt idx="20113">
                  <c:v>4.6869071875007995</c:v>
                </c:pt>
                <c:pt idx="20114">
                  <c:v>4.6873087499999997</c:v>
                </c:pt>
                <c:pt idx="20115">
                  <c:v>4.6876346875007995</c:v>
                </c:pt>
                <c:pt idx="20116">
                  <c:v>4.6880199999999999</c:v>
                </c:pt>
                <c:pt idx="20117">
                  <c:v>4.6884499999999996</c:v>
                </c:pt>
                <c:pt idx="20118">
                  <c:v>4.6887737500000002</c:v>
                </c:pt>
                <c:pt idx="20119">
                  <c:v>4.6892556250016009</c:v>
                </c:pt>
                <c:pt idx="20120">
                  <c:v>4.6896406250016005</c:v>
                </c:pt>
                <c:pt idx="20121">
                  <c:v>4.6899890624992002</c:v>
                </c:pt>
                <c:pt idx="20122">
                  <c:v>4.6896134375007996</c:v>
                </c:pt>
                <c:pt idx="20123">
                  <c:v>4.6890965624992003</c:v>
                </c:pt>
                <c:pt idx="20124">
                  <c:v>4.6887259375007995</c:v>
                </c:pt>
                <c:pt idx="20125">
                  <c:v>4.6882187499999999</c:v>
                </c:pt>
                <c:pt idx="20126">
                  <c:v>4.6877374999999999</c:v>
                </c:pt>
                <c:pt idx="20127">
                  <c:v>4.6872590624992005</c:v>
                </c:pt>
                <c:pt idx="20128">
                  <c:v>4.6867740624992003</c:v>
                </c:pt>
                <c:pt idx="20129">
                  <c:v>4.6863709375007998</c:v>
                </c:pt>
                <c:pt idx="20130">
                  <c:v>4.68598625</c:v>
                </c:pt>
                <c:pt idx="20131">
                  <c:v>4.6853465624992001</c:v>
                </c:pt>
                <c:pt idx="20132">
                  <c:v>4.6849593750016005</c:v>
                </c:pt>
                <c:pt idx="20133">
                  <c:v>4.6846090624992005</c:v>
                </c:pt>
                <c:pt idx="20134">
                  <c:v>4.6842381250016007</c:v>
                </c:pt>
                <c:pt idx="20135">
                  <c:v>4.6837956250016006</c:v>
                </c:pt>
                <c:pt idx="20136">
                  <c:v>4.6834353124992001</c:v>
                </c:pt>
                <c:pt idx="20137">
                  <c:v>4.6835621875007991</c:v>
                </c:pt>
                <c:pt idx="20138">
                  <c:v>4.6839146875007991</c:v>
                </c:pt>
                <c:pt idx="20139">
                  <c:v>4.6842912500000002</c:v>
                </c:pt>
                <c:pt idx="20140">
                  <c:v>4.6839309375007998</c:v>
                </c:pt>
                <c:pt idx="20141">
                  <c:v>4.6834293750016007</c:v>
                </c:pt>
                <c:pt idx="20142">
                  <c:v>4.6830703124992006</c:v>
                </c:pt>
                <c:pt idx="20143">
                  <c:v>4.6827056250016001</c:v>
                </c:pt>
                <c:pt idx="20144">
                  <c:v>4.6828628124992004</c:v>
                </c:pt>
                <c:pt idx="20145">
                  <c:v>4.6832334375007996</c:v>
                </c:pt>
                <c:pt idx="20146">
                  <c:v>4.6836303124992007</c:v>
                </c:pt>
                <c:pt idx="20147">
                  <c:v>4.6839521875007994</c:v>
                </c:pt>
                <c:pt idx="20148">
                  <c:v>4.6836268750016004</c:v>
                </c:pt>
                <c:pt idx="20149">
                  <c:v>4.6837078124992004</c:v>
                </c:pt>
                <c:pt idx="20150">
                  <c:v>4.6833246875007992</c:v>
                </c:pt>
                <c:pt idx="20151">
                  <c:v>4.6832484375007999</c:v>
                </c:pt>
                <c:pt idx="20152">
                  <c:v>4.6834459375007995</c:v>
                </c:pt>
                <c:pt idx="20153">
                  <c:v>4.6838381250016008</c:v>
                </c:pt>
                <c:pt idx="20154">
                  <c:v>4.6841656250016008</c:v>
                </c:pt>
                <c:pt idx="20155">
                  <c:v>4.6844965624992003</c:v>
                </c:pt>
                <c:pt idx="20156">
                  <c:v>4.6849812499999999</c:v>
                </c:pt>
                <c:pt idx="20157">
                  <c:v>4.6854481250016002</c:v>
                </c:pt>
                <c:pt idx="20158">
                  <c:v>4.6858071875007994</c:v>
                </c:pt>
                <c:pt idx="20159">
                  <c:v>4.6861350000000002</c:v>
                </c:pt>
                <c:pt idx="20160">
                  <c:v>4.6865831250016008</c:v>
                </c:pt>
                <c:pt idx="20161">
                  <c:v>4.6869065624992006</c:v>
                </c:pt>
                <c:pt idx="20162">
                  <c:v>4.6866812500000004</c:v>
                </c:pt>
                <c:pt idx="20163">
                  <c:v>4.6863171875007996</c:v>
                </c:pt>
                <c:pt idx="20164">
                  <c:v>4.6859521875007992</c:v>
                </c:pt>
                <c:pt idx="20165">
                  <c:v>4.6856103124992003</c:v>
                </c:pt>
                <c:pt idx="20166">
                  <c:v>4.6851721875007994</c:v>
                </c:pt>
                <c:pt idx="20167">
                  <c:v>4.6845584375007991</c:v>
                </c:pt>
                <c:pt idx="20168">
                  <c:v>4.6841396875007995</c:v>
                </c:pt>
                <c:pt idx="20169">
                  <c:v>4.6836715624992005</c:v>
                </c:pt>
                <c:pt idx="20170">
                  <c:v>4.6832978124992009</c:v>
                </c:pt>
                <c:pt idx="20171">
                  <c:v>4.6828503124992009</c:v>
                </c:pt>
                <c:pt idx="20172">
                  <c:v>4.6824059375007998</c:v>
                </c:pt>
                <c:pt idx="20173">
                  <c:v>4.6820281250016009</c:v>
                </c:pt>
                <c:pt idx="20174">
                  <c:v>4.6816115624992003</c:v>
                </c:pt>
                <c:pt idx="20175">
                  <c:v>4.6811181250016007</c:v>
                </c:pt>
                <c:pt idx="20176">
                  <c:v>4.6806965624992003</c:v>
                </c:pt>
                <c:pt idx="20177">
                  <c:v>4.6802987500000004</c:v>
                </c:pt>
                <c:pt idx="20178">
                  <c:v>4.6799434375007998</c:v>
                </c:pt>
                <c:pt idx="20179">
                  <c:v>4.6795925</c:v>
                </c:pt>
                <c:pt idx="20180">
                  <c:v>4.6792203124992007</c:v>
                </c:pt>
                <c:pt idx="20181">
                  <c:v>4.6788815624992006</c:v>
                </c:pt>
                <c:pt idx="20182">
                  <c:v>4.6783140624992008</c:v>
                </c:pt>
                <c:pt idx="20183">
                  <c:v>4.6779512499999996</c:v>
                </c:pt>
                <c:pt idx="20184">
                  <c:v>4.6775596875007999</c:v>
                </c:pt>
                <c:pt idx="20185">
                  <c:v>4.6771903124992003</c:v>
                </c:pt>
                <c:pt idx="20186">
                  <c:v>4.6768346875007998</c:v>
                </c:pt>
                <c:pt idx="20187">
                  <c:v>4.6768875000000003</c:v>
                </c:pt>
                <c:pt idx="20188">
                  <c:v>4.6772609375007992</c:v>
                </c:pt>
                <c:pt idx="20189">
                  <c:v>4.6776015624992002</c:v>
                </c:pt>
                <c:pt idx="20190">
                  <c:v>4.6781062499999999</c:v>
                </c:pt>
                <c:pt idx="20191">
                  <c:v>4.6784915624992003</c:v>
                </c:pt>
                <c:pt idx="20192">
                  <c:v>4.6788240624992001</c:v>
                </c:pt>
                <c:pt idx="20193">
                  <c:v>4.6792474999999998</c:v>
                </c:pt>
                <c:pt idx="20194">
                  <c:v>4.6797440624992008</c:v>
                </c:pt>
                <c:pt idx="20195">
                  <c:v>4.680195625001601</c:v>
                </c:pt>
                <c:pt idx="20196">
                  <c:v>4.6805937499999999</c:v>
                </c:pt>
                <c:pt idx="20197">
                  <c:v>4.6810375000000004</c:v>
                </c:pt>
                <c:pt idx="20198">
                  <c:v>4.6814200000000001</c:v>
                </c:pt>
                <c:pt idx="20199">
                  <c:v>4.6818881250016009</c:v>
                </c:pt>
                <c:pt idx="20200">
                  <c:v>4.6823678124992005</c:v>
                </c:pt>
                <c:pt idx="20201">
                  <c:v>4.6829090624992009</c:v>
                </c:pt>
                <c:pt idx="20202">
                  <c:v>4.6833796875007998</c:v>
                </c:pt>
                <c:pt idx="20203">
                  <c:v>4.6838190624992002</c:v>
                </c:pt>
                <c:pt idx="20204">
                  <c:v>4.6842224999999997</c:v>
                </c:pt>
                <c:pt idx="20205">
                  <c:v>4.6847271875007994</c:v>
                </c:pt>
                <c:pt idx="20206">
                  <c:v>4.6850871875007991</c:v>
                </c:pt>
                <c:pt idx="20207">
                  <c:v>4.6851475000000002</c:v>
                </c:pt>
                <c:pt idx="20208">
                  <c:v>4.6847712499999998</c:v>
                </c:pt>
                <c:pt idx="20209">
                  <c:v>4.6843853124992005</c:v>
                </c:pt>
                <c:pt idx="20210">
                  <c:v>4.6840078124992006</c:v>
                </c:pt>
                <c:pt idx="20211">
                  <c:v>4.6836593750016009</c:v>
                </c:pt>
                <c:pt idx="20212">
                  <c:v>4.6833303124992005</c:v>
                </c:pt>
                <c:pt idx="20213">
                  <c:v>4.6829006250016008</c:v>
                </c:pt>
                <c:pt idx="20214">
                  <c:v>4.6824534375007998</c:v>
                </c:pt>
                <c:pt idx="20215">
                  <c:v>4.6818868750016005</c:v>
                </c:pt>
                <c:pt idx="20216">
                  <c:v>4.6815562499999999</c:v>
                </c:pt>
                <c:pt idx="20217">
                  <c:v>4.6809162500000001</c:v>
                </c:pt>
                <c:pt idx="20218">
                  <c:v>4.6804918750016009</c:v>
                </c:pt>
                <c:pt idx="20219">
                  <c:v>4.6800246875007998</c:v>
                </c:pt>
                <c:pt idx="20220">
                  <c:v>4.6796003124992005</c:v>
                </c:pt>
                <c:pt idx="20221">
                  <c:v>4.6791925000000001</c:v>
                </c:pt>
                <c:pt idx="20222">
                  <c:v>4.6788543750016007</c:v>
                </c:pt>
                <c:pt idx="20223">
                  <c:v>4.6792228124992006</c:v>
                </c:pt>
                <c:pt idx="20224">
                  <c:v>4.6796378124992009</c:v>
                </c:pt>
                <c:pt idx="20225">
                  <c:v>4.6800434375007995</c:v>
                </c:pt>
                <c:pt idx="20226">
                  <c:v>4.6803690624992003</c:v>
                </c:pt>
                <c:pt idx="20227">
                  <c:v>4.6807856250016009</c:v>
                </c:pt>
                <c:pt idx="20228">
                  <c:v>4.6811609375007999</c:v>
                </c:pt>
                <c:pt idx="20229">
                  <c:v>4.6813281250016008</c:v>
                </c:pt>
                <c:pt idx="20230">
                  <c:v>4.6809228124992002</c:v>
                </c:pt>
                <c:pt idx="20231">
                  <c:v>4.6806753124992007</c:v>
                </c:pt>
                <c:pt idx="20232">
                  <c:v>4.6805325</c:v>
                </c:pt>
                <c:pt idx="20233">
                  <c:v>4.6801621875007999</c:v>
                </c:pt>
                <c:pt idx="20234">
                  <c:v>4.6798259375007998</c:v>
                </c:pt>
                <c:pt idx="20235">
                  <c:v>4.6792546875007996</c:v>
                </c:pt>
                <c:pt idx="20236">
                  <c:v>4.6787496875007992</c:v>
                </c:pt>
                <c:pt idx="20237">
                  <c:v>4.6783312500000003</c:v>
                </c:pt>
                <c:pt idx="20238">
                  <c:v>4.6783715624992004</c:v>
                </c:pt>
                <c:pt idx="20239">
                  <c:v>4.6787184375007991</c:v>
                </c:pt>
                <c:pt idx="20240">
                  <c:v>4.6787415624992006</c:v>
                </c:pt>
                <c:pt idx="20241">
                  <c:v>4.6784065624992008</c:v>
                </c:pt>
                <c:pt idx="20242">
                  <c:v>4.6778659375007994</c:v>
                </c:pt>
                <c:pt idx="20243">
                  <c:v>4.6771950000000002</c:v>
                </c:pt>
                <c:pt idx="20244">
                  <c:v>4.6768521875007991</c:v>
                </c:pt>
                <c:pt idx="20245">
                  <c:v>4.6764450000000002</c:v>
                </c:pt>
                <c:pt idx="20246">
                  <c:v>4.6760853124992003</c:v>
                </c:pt>
                <c:pt idx="20247">
                  <c:v>4.6756809375007995</c:v>
                </c:pt>
                <c:pt idx="20248">
                  <c:v>4.6752225000000003</c:v>
                </c:pt>
                <c:pt idx="20249">
                  <c:v>4.6747690624992009</c:v>
                </c:pt>
                <c:pt idx="20250">
                  <c:v>4.6742971875007999</c:v>
                </c:pt>
                <c:pt idx="20251">
                  <c:v>4.6737803124992006</c:v>
                </c:pt>
                <c:pt idx="20252">
                  <c:v>4.6732731250016002</c:v>
                </c:pt>
                <c:pt idx="20253">
                  <c:v>4.6728109375007998</c:v>
                </c:pt>
                <c:pt idx="20254">
                  <c:v>4.6723090624992007</c:v>
                </c:pt>
                <c:pt idx="20255">
                  <c:v>4.6719384375007991</c:v>
                </c:pt>
                <c:pt idx="20256">
                  <c:v>4.6715081250016004</c:v>
                </c:pt>
                <c:pt idx="20257">
                  <c:v>4.6711062500000002</c:v>
                </c:pt>
                <c:pt idx="20258">
                  <c:v>4.6706321875007992</c:v>
                </c:pt>
                <c:pt idx="20259">
                  <c:v>4.6707909375007999</c:v>
                </c:pt>
                <c:pt idx="20260">
                  <c:v>4.671163125001601</c:v>
                </c:pt>
                <c:pt idx="20261">
                  <c:v>4.6715521875007999</c:v>
                </c:pt>
                <c:pt idx="20262">
                  <c:v>4.6720278124992003</c:v>
                </c:pt>
                <c:pt idx="20263">
                  <c:v>4.6723862499999997</c:v>
                </c:pt>
                <c:pt idx="20264">
                  <c:v>4.6727606250016009</c:v>
                </c:pt>
                <c:pt idx="20265">
                  <c:v>4.6731096875007996</c:v>
                </c:pt>
                <c:pt idx="20266">
                  <c:v>4.6735456250016005</c:v>
                </c:pt>
                <c:pt idx="20267">
                  <c:v>4.6738949999999999</c:v>
                </c:pt>
                <c:pt idx="20268">
                  <c:v>4.6743403124992007</c:v>
                </c:pt>
                <c:pt idx="20269">
                  <c:v>4.6747596875007993</c:v>
                </c:pt>
                <c:pt idx="20270">
                  <c:v>4.6751449999999997</c:v>
                </c:pt>
                <c:pt idx="20271">
                  <c:v>4.6754753124992003</c:v>
                </c:pt>
                <c:pt idx="20272">
                  <c:v>4.6759278124992001</c:v>
                </c:pt>
                <c:pt idx="20273">
                  <c:v>4.6762724999999996</c:v>
                </c:pt>
                <c:pt idx="20274">
                  <c:v>4.6766409375007996</c:v>
                </c:pt>
                <c:pt idx="20275">
                  <c:v>4.6770812499999996</c:v>
                </c:pt>
                <c:pt idx="20276">
                  <c:v>4.6774587500000004</c:v>
                </c:pt>
                <c:pt idx="20277">
                  <c:v>4.6777981250016003</c:v>
                </c:pt>
                <c:pt idx="20278">
                  <c:v>4.678203125001601</c:v>
                </c:pt>
                <c:pt idx="20279">
                  <c:v>4.6783037500000004</c:v>
                </c:pt>
                <c:pt idx="20280">
                  <c:v>4.6786746875007994</c:v>
                </c:pt>
                <c:pt idx="20281">
                  <c:v>4.6790109375007995</c:v>
                </c:pt>
                <c:pt idx="20282">
                  <c:v>4.6795096875007998</c:v>
                </c:pt>
                <c:pt idx="20283">
                  <c:v>4.6799771875007998</c:v>
                </c:pt>
                <c:pt idx="20284">
                  <c:v>4.6802984375007997</c:v>
                </c:pt>
                <c:pt idx="20285">
                  <c:v>4.6807046875007998</c:v>
                </c:pt>
                <c:pt idx="20286">
                  <c:v>4.6810387499999999</c:v>
                </c:pt>
                <c:pt idx="20287">
                  <c:v>4.6812571875007993</c:v>
                </c:pt>
                <c:pt idx="20288">
                  <c:v>4.68154</c:v>
                </c:pt>
                <c:pt idx="20289">
                  <c:v>4.6811784375007992</c:v>
                </c:pt>
                <c:pt idx="20290">
                  <c:v>4.6807774999999996</c:v>
                </c:pt>
                <c:pt idx="20291">
                  <c:v>4.6804568750016005</c:v>
                </c:pt>
                <c:pt idx="20292">
                  <c:v>4.6800024999999996</c:v>
                </c:pt>
                <c:pt idx="20293">
                  <c:v>4.6796075000000004</c:v>
                </c:pt>
                <c:pt idx="20294">
                  <c:v>4.6791665624992005</c:v>
                </c:pt>
                <c:pt idx="20295">
                  <c:v>4.6788003124992006</c:v>
                </c:pt>
                <c:pt idx="20296">
                  <c:v>4.6783081250016005</c:v>
                </c:pt>
                <c:pt idx="20297">
                  <c:v>4.6779218750016005</c:v>
                </c:pt>
                <c:pt idx="20298">
                  <c:v>4.6774471875007997</c:v>
                </c:pt>
                <c:pt idx="20299">
                  <c:v>4.6771096875007991</c:v>
                </c:pt>
                <c:pt idx="20300">
                  <c:v>4.6767512499999997</c:v>
                </c:pt>
                <c:pt idx="20301">
                  <c:v>4.6762912500000002</c:v>
                </c:pt>
                <c:pt idx="20302">
                  <c:v>4.6757215624992003</c:v>
                </c:pt>
                <c:pt idx="20303">
                  <c:v>4.6753343750016008</c:v>
                </c:pt>
                <c:pt idx="20304">
                  <c:v>4.6749409375007991</c:v>
                </c:pt>
                <c:pt idx="20305">
                  <c:v>4.6746040624992009</c:v>
                </c:pt>
                <c:pt idx="20306">
                  <c:v>4.6746843750016005</c:v>
                </c:pt>
                <c:pt idx="20307">
                  <c:v>4.6742900000000001</c:v>
                </c:pt>
                <c:pt idx="20308">
                  <c:v>4.6739378124992008</c:v>
                </c:pt>
                <c:pt idx="20309">
                  <c:v>4.6735899999999999</c:v>
                </c:pt>
                <c:pt idx="20310">
                  <c:v>4.673768125001601</c:v>
                </c:pt>
                <c:pt idx="20311">
                  <c:v>4.6741846875007997</c:v>
                </c:pt>
                <c:pt idx="20312">
                  <c:v>4.6745812500000001</c:v>
                </c:pt>
                <c:pt idx="20313">
                  <c:v>4.6749124999999996</c:v>
                </c:pt>
                <c:pt idx="20314">
                  <c:v>4.6752512499999996</c:v>
                </c:pt>
                <c:pt idx="20315">
                  <c:v>4.675575625001601</c:v>
                </c:pt>
                <c:pt idx="20316">
                  <c:v>4.6759103124992007</c:v>
                </c:pt>
                <c:pt idx="20317">
                  <c:v>4.6763996875007994</c:v>
                </c:pt>
                <c:pt idx="20318">
                  <c:v>4.6767200000000004</c:v>
                </c:pt>
                <c:pt idx="20319">
                  <c:v>4.6771987499999996</c:v>
                </c:pt>
                <c:pt idx="20320">
                  <c:v>4.6776125000000004</c:v>
                </c:pt>
                <c:pt idx="20321">
                  <c:v>4.6771853124992004</c:v>
                </c:pt>
                <c:pt idx="20322">
                  <c:v>4.6768599999999996</c:v>
                </c:pt>
                <c:pt idx="20323">
                  <c:v>4.6765128124992001</c:v>
                </c:pt>
                <c:pt idx="20324">
                  <c:v>4.6761896875007993</c:v>
                </c:pt>
                <c:pt idx="20325">
                  <c:v>4.6757984375007995</c:v>
                </c:pt>
                <c:pt idx="20326">
                  <c:v>4.6753031250016006</c:v>
                </c:pt>
                <c:pt idx="20327">
                  <c:v>4.6749465624992004</c:v>
                </c:pt>
                <c:pt idx="20328">
                  <c:v>4.6745818750016008</c:v>
                </c:pt>
                <c:pt idx="20329">
                  <c:v>4.6742362499999999</c:v>
                </c:pt>
                <c:pt idx="20330">
                  <c:v>4.6737896875007996</c:v>
                </c:pt>
                <c:pt idx="20331">
                  <c:v>4.6734190624992005</c:v>
                </c:pt>
                <c:pt idx="20332">
                  <c:v>4.6730562500000001</c:v>
                </c:pt>
                <c:pt idx="20333">
                  <c:v>4.6726981250016006</c:v>
                </c:pt>
                <c:pt idx="20334">
                  <c:v>4.6730721875007992</c:v>
                </c:pt>
                <c:pt idx="20335">
                  <c:v>4.6735406250016007</c:v>
                </c:pt>
                <c:pt idx="20336">
                  <c:v>4.6738715624992002</c:v>
                </c:pt>
                <c:pt idx="20337">
                  <c:v>4.6741937499999997</c:v>
                </c:pt>
                <c:pt idx="20338">
                  <c:v>4.6745374999999996</c:v>
                </c:pt>
                <c:pt idx="20339">
                  <c:v>4.6748996875007993</c:v>
                </c:pt>
                <c:pt idx="20340">
                  <c:v>4.6752700000000003</c:v>
                </c:pt>
                <c:pt idx="20341">
                  <c:v>4.6756934375007999</c:v>
                </c:pt>
                <c:pt idx="20342">
                  <c:v>4.6760659375007991</c:v>
                </c:pt>
                <c:pt idx="20343">
                  <c:v>4.6764590624992008</c:v>
                </c:pt>
                <c:pt idx="20344">
                  <c:v>4.6768959375007997</c:v>
                </c:pt>
                <c:pt idx="20345">
                  <c:v>4.6772724999999999</c:v>
                </c:pt>
                <c:pt idx="20346">
                  <c:v>4.6776065624992009</c:v>
                </c:pt>
                <c:pt idx="20347">
                  <c:v>4.6771978124992009</c:v>
                </c:pt>
                <c:pt idx="20348">
                  <c:v>4.6768590624992008</c:v>
                </c:pt>
                <c:pt idx="20349">
                  <c:v>4.6764774999999998</c:v>
                </c:pt>
                <c:pt idx="20350">
                  <c:v>4.6760406250016002</c:v>
                </c:pt>
                <c:pt idx="20351">
                  <c:v>4.6756778124992007</c:v>
                </c:pt>
                <c:pt idx="20352">
                  <c:v>4.6760671875007995</c:v>
                </c:pt>
                <c:pt idx="20353">
                  <c:v>4.6764493750016003</c:v>
                </c:pt>
                <c:pt idx="20354">
                  <c:v>4.6767878124992004</c:v>
                </c:pt>
                <c:pt idx="20355">
                  <c:v>4.6771478124992001</c:v>
                </c:pt>
                <c:pt idx="20356">
                  <c:v>4.6775971875007993</c:v>
                </c:pt>
                <c:pt idx="20357">
                  <c:v>4.6779571875007999</c:v>
                </c:pt>
                <c:pt idx="20358">
                  <c:v>4.6784906250016007</c:v>
                </c:pt>
                <c:pt idx="20359">
                  <c:v>4.6788459375007996</c:v>
                </c:pt>
                <c:pt idx="20360">
                  <c:v>4.679176875001601</c:v>
                </c:pt>
                <c:pt idx="20361">
                  <c:v>4.6796037500000001</c:v>
                </c:pt>
                <c:pt idx="20362">
                  <c:v>4.6792290624992008</c:v>
                </c:pt>
                <c:pt idx="20363">
                  <c:v>4.6788990624992008</c:v>
                </c:pt>
                <c:pt idx="20364">
                  <c:v>4.6782925000000004</c:v>
                </c:pt>
                <c:pt idx="20365">
                  <c:v>4.6779156250016003</c:v>
                </c:pt>
                <c:pt idx="20366">
                  <c:v>4.6775840624992009</c:v>
                </c:pt>
                <c:pt idx="20367">
                  <c:v>4.6769543750016007</c:v>
                </c:pt>
                <c:pt idx="20368">
                  <c:v>4.6762915624992001</c:v>
                </c:pt>
                <c:pt idx="20369">
                  <c:v>4.6757412499999997</c:v>
                </c:pt>
                <c:pt idx="20370">
                  <c:v>4.6754046875007997</c:v>
                </c:pt>
                <c:pt idx="20371">
                  <c:v>4.6750278124992004</c:v>
                </c:pt>
                <c:pt idx="20372">
                  <c:v>4.67467875</c:v>
                </c:pt>
                <c:pt idx="20373">
                  <c:v>4.6742549999999996</c:v>
                </c:pt>
                <c:pt idx="20374">
                  <c:v>4.6738612499999999</c:v>
                </c:pt>
                <c:pt idx="20375">
                  <c:v>4.6734028124992006</c:v>
                </c:pt>
                <c:pt idx="20376">
                  <c:v>4.6728903124992005</c:v>
                </c:pt>
                <c:pt idx="20377">
                  <c:v>4.6723215624992003</c:v>
                </c:pt>
                <c:pt idx="20378">
                  <c:v>4.6716481250016004</c:v>
                </c:pt>
                <c:pt idx="20379">
                  <c:v>4.6710099999999999</c:v>
                </c:pt>
                <c:pt idx="20380">
                  <c:v>4.6703493750016003</c:v>
                </c:pt>
                <c:pt idx="20381">
                  <c:v>4.6697281250016003</c:v>
                </c:pt>
                <c:pt idx="20382">
                  <c:v>4.6691037499999997</c:v>
                </c:pt>
                <c:pt idx="20383">
                  <c:v>4.6685571875007996</c:v>
                </c:pt>
                <c:pt idx="20384">
                  <c:v>4.6679993750016004</c:v>
                </c:pt>
                <c:pt idx="20385">
                  <c:v>4.6675456250016003</c:v>
                </c:pt>
                <c:pt idx="20386">
                  <c:v>4.6671228124992004</c:v>
                </c:pt>
                <c:pt idx="20387">
                  <c:v>4.6666346875007996</c:v>
                </c:pt>
                <c:pt idx="20388">
                  <c:v>4.6669600000000004</c:v>
                </c:pt>
                <c:pt idx="20389">
                  <c:v>4.6673568750016008</c:v>
                </c:pt>
                <c:pt idx="20390">
                  <c:v>4.6677603124992002</c:v>
                </c:pt>
                <c:pt idx="20391">
                  <c:v>4.6681106250016002</c:v>
                </c:pt>
                <c:pt idx="20392">
                  <c:v>4.6684384375007992</c:v>
                </c:pt>
                <c:pt idx="20393">
                  <c:v>4.6688262500000004</c:v>
                </c:pt>
                <c:pt idx="20394">
                  <c:v>4.6692378124992002</c:v>
                </c:pt>
                <c:pt idx="20395">
                  <c:v>4.6695693750016005</c:v>
                </c:pt>
                <c:pt idx="20396">
                  <c:v>4.6699849999999996</c:v>
                </c:pt>
                <c:pt idx="20397">
                  <c:v>4.6703306250016006</c:v>
                </c:pt>
                <c:pt idx="20398">
                  <c:v>4.6707031250016007</c:v>
                </c:pt>
                <c:pt idx="20399">
                  <c:v>4.6703631250016002</c:v>
                </c:pt>
                <c:pt idx="20400">
                  <c:v>4.6707018750016003</c:v>
                </c:pt>
                <c:pt idx="20401">
                  <c:v>4.6711046875007991</c:v>
                </c:pt>
                <c:pt idx="20402">
                  <c:v>4.6714284375007997</c:v>
                </c:pt>
                <c:pt idx="20403">
                  <c:v>4.6718865624992008</c:v>
                </c:pt>
                <c:pt idx="20404">
                  <c:v>4.6723434375007997</c:v>
                </c:pt>
                <c:pt idx="20405">
                  <c:v>4.6727962500000002</c:v>
                </c:pt>
                <c:pt idx="20406">
                  <c:v>4.6732253124992003</c:v>
                </c:pt>
                <c:pt idx="20407">
                  <c:v>4.6736184375007994</c:v>
                </c:pt>
                <c:pt idx="20408">
                  <c:v>4.6740587500000004</c:v>
                </c:pt>
                <c:pt idx="20409">
                  <c:v>4.6744118750016002</c:v>
                </c:pt>
                <c:pt idx="20410">
                  <c:v>4.674785</c:v>
                </c:pt>
                <c:pt idx="20411">
                  <c:v>4.6751740624992006</c:v>
                </c:pt>
                <c:pt idx="20412">
                  <c:v>4.6747775000000003</c:v>
                </c:pt>
                <c:pt idx="20413">
                  <c:v>4.6742324999999996</c:v>
                </c:pt>
                <c:pt idx="20414">
                  <c:v>4.6738418750016004</c:v>
                </c:pt>
                <c:pt idx="20415">
                  <c:v>4.6733653124992003</c:v>
                </c:pt>
                <c:pt idx="20416">
                  <c:v>4.6730221875007993</c:v>
                </c:pt>
                <c:pt idx="20417">
                  <c:v>4.6726740624992003</c:v>
                </c:pt>
                <c:pt idx="20418">
                  <c:v>4.6722915624992005</c:v>
                </c:pt>
                <c:pt idx="20419">
                  <c:v>4.6717890624992009</c:v>
                </c:pt>
                <c:pt idx="20420">
                  <c:v>4.6713496875007996</c:v>
                </c:pt>
                <c:pt idx="20421">
                  <c:v>4.6709346875007993</c:v>
                </c:pt>
                <c:pt idx="20422">
                  <c:v>4.6705034375007992</c:v>
                </c:pt>
                <c:pt idx="20423">
                  <c:v>4.6699928124992001</c:v>
                </c:pt>
                <c:pt idx="20424">
                  <c:v>4.6696006250016007</c:v>
                </c:pt>
                <c:pt idx="20425">
                  <c:v>4.6692568750016008</c:v>
                </c:pt>
                <c:pt idx="20426">
                  <c:v>4.6689437500000004</c:v>
                </c:pt>
                <c:pt idx="20427">
                  <c:v>4.6685731250016005</c:v>
                </c:pt>
                <c:pt idx="20428">
                  <c:v>4.6689253124992005</c:v>
                </c:pt>
                <c:pt idx="20429">
                  <c:v>4.6685234375007996</c:v>
                </c:pt>
                <c:pt idx="20430">
                  <c:v>4.6681196875007993</c:v>
                </c:pt>
                <c:pt idx="20431">
                  <c:v>4.6677393750016005</c:v>
                </c:pt>
                <c:pt idx="20432">
                  <c:v>4.6672321875007992</c:v>
                </c:pt>
                <c:pt idx="20433">
                  <c:v>4.6668915624992007</c:v>
                </c:pt>
                <c:pt idx="20434">
                  <c:v>4.6663615624992003</c:v>
                </c:pt>
                <c:pt idx="20435">
                  <c:v>4.6658478124992007</c:v>
                </c:pt>
                <c:pt idx="20436">
                  <c:v>4.6654840624992007</c:v>
                </c:pt>
                <c:pt idx="20437">
                  <c:v>4.6651550000000004</c:v>
                </c:pt>
                <c:pt idx="20438">
                  <c:v>4.6652318750016004</c:v>
                </c:pt>
                <c:pt idx="20439">
                  <c:v>4.6656693750016007</c:v>
                </c:pt>
                <c:pt idx="20440">
                  <c:v>4.6660759375007999</c:v>
                </c:pt>
                <c:pt idx="20441">
                  <c:v>4.6664331250016007</c:v>
                </c:pt>
                <c:pt idx="20442">
                  <c:v>4.6667800000000002</c:v>
                </c:pt>
                <c:pt idx="20443">
                  <c:v>4.6672140624992009</c:v>
                </c:pt>
                <c:pt idx="20444">
                  <c:v>4.6675409375007995</c:v>
                </c:pt>
                <c:pt idx="20445">
                  <c:v>4.6678974999999996</c:v>
                </c:pt>
                <c:pt idx="20446">
                  <c:v>4.6682443750016009</c:v>
                </c:pt>
                <c:pt idx="20447">
                  <c:v>4.6686681250016004</c:v>
                </c:pt>
                <c:pt idx="20448">
                  <c:v>4.6689987500000001</c:v>
                </c:pt>
                <c:pt idx="20449">
                  <c:v>4.6693368750016004</c:v>
                </c:pt>
                <c:pt idx="20450">
                  <c:v>4.6696753124992005</c:v>
                </c:pt>
                <c:pt idx="20451">
                  <c:v>4.6701106250016009</c:v>
                </c:pt>
                <c:pt idx="20452">
                  <c:v>4.6705503124992003</c:v>
                </c:pt>
                <c:pt idx="20453">
                  <c:v>4.6710403124992004</c:v>
                </c:pt>
                <c:pt idx="20454">
                  <c:v>4.6714921875007995</c:v>
                </c:pt>
                <c:pt idx="20455">
                  <c:v>4.6718593750016009</c:v>
                </c:pt>
                <c:pt idx="20456">
                  <c:v>4.6722578124992005</c:v>
                </c:pt>
                <c:pt idx="20457">
                  <c:v>4.6719203124992008</c:v>
                </c:pt>
                <c:pt idx="20458">
                  <c:v>4.6714893750016007</c:v>
                </c:pt>
                <c:pt idx="20459">
                  <c:v>4.6711306250016005</c:v>
                </c:pt>
                <c:pt idx="20460">
                  <c:v>4.67078375</c:v>
                </c:pt>
                <c:pt idx="20461">
                  <c:v>4.6711150000000004</c:v>
                </c:pt>
                <c:pt idx="20462">
                  <c:v>4.6715103124992003</c:v>
                </c:pt>
                <c:pt idx="20463">
                  <c:v>4.6718378124992004</c:v>
                </c:pt>
                <c:pt idx="20464">
                  <c:v>4.6723425000000001</c:v>
                </c:pt>
                <c:pt idx="20465">
                  <c:v>4.6726700000000001</c:v>
                </c:pt>
                <c:pt idx="20466">
                  <c:v>4.6725640624992009</c:v>
                </c:pt>
                <c:pt idx="20467">
                  <c:v>4.6729365624992001</c:v>
                </c:pt>
                <c:pt idx="20468">
                  <c:v>4.6733700000000002</c:v>
                </c:pt>
                <c:pt idx="20469">
                  <c:v>4.6738559375007993</c:v>
                </c:pt>
                <c:pt idx="20470">
                  <c:v>4.6743212500000002</c:v>
                </c:pt>
                <c:pt idx="20471">
                  <c:v>4.6747628124992007</c:v>
                </c:pt>
                <c:pt idx="20472">
                  <c:v>4.6751387500000003</c:v>
                </c:pt>
                <c:pt idx="20473">
                  <c:v>4.6755131250016007</c:v>
                </c:pt>
                <c:pt idx="20474">
                  <c:v>4.67598</c:v>
                </c:pt>
                <c:pt idx="20475">
                  <c:v>4.6763656250016004</c:v>
                </c:pt>
                <c:pt idx="20476">
                  <c:v>4.6767081250016007</c:v>
                </c:pt>
                <c:pt idx="20477">
                  <c:v>4.6763434375007993</c:v>
                </c:pt>
                <c:pt idx="20478">
                  <c:v>4.6758690624992001</c:v>
                </c:pt>
                <c:pt idx="20479">
                  <c:v>4.675211875001601</c:v>
                </c:pt>
                <c:pt idx="20480">
                  <c:v>4.6747737499999999</c:v>
                </c:pt>
                <c:pt idx="20481">
                  <c:v>4.6743246875007998</c:v>
                </c:pt>
                <c:pt idx="20482">
                  <c:v>4.6738690624992003</c:v>
                </c:pt>
                <c:pt idx="20483">
                  <c:v>4.6734712500000004</c:v>
                </c:pt>
                <c:pt idx="20484">
                  <c:v>4.6730803124992004</c:v>
                </c:pt>
                <c:pt idx="20485">
                  <c:v>4.6727156250016009</c:v>
                </c:pt>
                <c:pt idx="20486">
                  <c:v>4.6722975</c:v>
                </c:pt>
                <c:pt idx="20487">
                  <c:v>4.6719181250016009</c:v>
                </c:pt>
                <c:pt idx="20488">
                  <c:v>4.6715218750016003</c:v>
                </c:pt>
                <c:pt idx="20489">
                  <c:v>4.6710209375007992</c:v>
                </c:pt>
                <c:pt idx="20490">
                  <c:v>4.6706718750016005</c:v>
                </c:pt>
                <c:pt idx="20491">
                  <c:v>4.6703487499999996</c:v>
                </c:pt>
                <c:pt idx="20492">
                  <c:v>4.66996375</c:v>
                </c:pt>
                <c:pt idx="20493">
                  <c:v>4.6695099999999998</c:v>
                </c:pt>
                <c:pt idx="20494">
                  <c:v>4.6688703124992008</c:v>
                </c:pt>
                <c:pt idx="20495">
                  <c:v>4.6684971875007992</c:v>
                </c:pt>
                <c:pt idx="20496">
                  <c:v>4.6680346875007999</c:v>
                </c:pt>
                <c:pt idx="20497">
                  <c:v>4.6676221875007995</c:v>
                </c:pt>
                <c:pt idx="20498">
                  <c:v>4.6671506250016002</c:v>
                </c:pt>
                <c:pt idx="20499">
                  <c:v>4.6666806250016002</c:v>
                </c:pt>
                <c:pt idx="20500">
                  <c:v>4.6662400000000002</c:v>
                </c:pt>
                <c:pt idx="20501">
                  <c:v>4.6658959375007996</c:v>
                </c:pt>
                <c:pt idx="20502">
                  <c:v>4.6655543750016006</c:v>
                </c:pt>
                <c:pt idx="20503">
                  <c:v>4.6650484375007997</c:v>
                </c:pt>
                <c:pt idx="20504">
                  <c:v>4.6653881250016003</c:v>
                </c:pt>
                <c:pt idx="20505">
                  <c:v>4.6650346875007997</c:v>
                </c:pt>
                <c:pt idx="20506">
                  <c:v>4.6646831250016003</c:v>
                </c:pt>
                <c:pt idx="20507">
                  <c:v>4.6642893750016006</c:v>
                </c:pt>
                <c:pt idx="20508">
                  <c:v>4.6638859375007993</c:v>
                </c:pt>
                <c:pt idx="20509">
                  <c:v>4.66337125</c:v>
                </c:pt>
                <c:pt idx="20510">
                  <c:v>4.6629409375007995</c:v>
                </c:pt>
                <c:pt idx="20511">
                  <c:v>4.6625699999999997</c:v>
                </c:pt>
                <c:pt idx="20512">
                  <c:v>4.6626396875007998</c:v>
                </c:pt>
                <c:pt idx="20513">
                  <c:v>4.6630121875007999</c:v>
                </c:pt>
                <c:pt idx="20514">
                  <c:v>4.6634262499999997</c:v>
                </c:pt>
                <c:pt idx="20515">
                  <c:v>4.6637934375007992</c:v>
                </c:pt>
                <c:pt idx="20516">
                  <c:v>4.6639543750016008</c:v>
                </c:pt>
                <c:pt idx="20517">
                  <c:v>4.6643012500000003</c:v>
                </c:pt>
                <c:pt idx="20518">
                  <c:v>4.6646475000000001</c:v>
                </c:pt>
                <c:pt idx="20519">
                  <c:v>4.6650124999999996</c:v>
                </c:pt>
                <c:pt idx="20520">
                  <c:v>4.6654650000000002</c:v>
                </c:pt>
                <c:pt idx="20521">
                  <c:v>4.6659762499999999</c:v>
                </c:pt>
                <c:pt idx="20522">
                  <c:v>4.666296875001601</c:v>
                </c:pt>
                <c:pt idx="20523">
                  <c:v>4.6666940624992002</c:v>
                </c:pt>
                <c:pt idx="20524">
                  <c:v>4.6670281250016004</c:v>
                </c:pt>
                <c:pt idx="20525">
                  <c:v>4.6674396875007993</c:v>
                </c:pt>
                <c:pt idx="20526">
                  <c:v>4.6670003124992006</c:v>
                </c:pt>
                <c:pt idx="20527">
                  <c:v>4.6664603124992006</c:v>
                </c:pt>
                <c:pt idx="20528">
                  <c:v>4.6658806250016003</c:v>
                </c:pt>
                <c:pt idx="20529">
                  <c:v>4.6655112499999998</c:v>
                </c:pt>
                <c:pt idx="20530">
                  <c:v>4.6651371875007994</c:v>
                </c:pt>
                <c:pt idx="20531">
                  <c:v>4.6647609375007999</c:v>
                </c:pt>
                <c:pt idx="20532">
                  <c:v>4.6644334375007999</c:v>
                </c:pt>
                <c:pt idx="20533">
                  <c:v>4.6640674999999998</c:v>
                </c:pt>
                <c:pt idx="20534">
                  <c:v>4.6634987499999996</c:v>
                </c:pt>
                <c:pt idx="20535">
                  <c:v>4.6629728124992003</c:v>
                </c:pt>
                <c:pt idx="20536">
                  <c:v>4.6625125000000001</c:v>
                </c:pt>
                <c:pt idx="20537">
                  <c:v>4.6620625000000002</c:v>
                </c:pt>
                <c:pt idx="20538">
                  <c:v>4.6617256250016004</c:v>
                </c:pt>
                <c:pt idx="20539">
                  <c:v>4.6613171875007993</c:v>
                </c:pt>
                <c:pt idx="20540">
                  <c:v>4.6609912500000004</c:v>
                </c:pt>
                <c:pt idx="20541">
                  <c:v>4.6605524999999997</c:v>
                </c:pt>
                <c:pt idx="20542">
                  <c:v>4.6601740624992001</c:v>
                </c:pt>
                <c:pt idx="20543">
                  <c:v>4.6598103124992001</c:v>
                </c:pt>
                <c:pt idx="20544">
                  <c:v>4.6601584375007992</c:v>
                </c:pt>
                <c:pt idx="20545">
                  <c:v>4.6605281250016004</c:v>
                </c:pt>
                <c:pt idx="20546">
                  <c:v>4.6609778124992003</c:v>
                </c:pt>
                <c:pt idx="20547">
                  <c:v>4.6613303124992003</c:v>
                </c:pt>
                <c:pt idx="20548">
                  <c:v>4.6616853124992002</c:v>
                </c:pt>
                <c:pt idx="20549">
                  <c:v>4.66203375</c:v>
                </c:pt>
                <c:pt idx="20550">
                  <c:v>4.6616999999999997</c:v>
                </c:pt>
                <c:pt idx="20551">
                  <c:v>4.6613087499999999</c:v>
                </c:pt>
                <c:pt idx="20552">
                  <c:v>4.6613393750016003</c:v>
                </c:pt>
                <c:pt idx="20553">
                  <c:v>4.6609381250016009</c:v>
                </c:pt>
                <c:pt idx="20554">
                  <c:v>4.6606025000000004</c:v>
                </c:pt>
                <c:pt idx="20555">
                  <c:v>4.6602075000000003</c:v>
                </c:pt>
                <c:pt idx="20556">
                  <c:v>4.6598778124992002</c:v>
                </c:pt>
                <c:pt idx="20557">
                  <c:v>4.6596662499999999</c:v>
                </c:pt>
                <c:pt idx="20558">
                  <c:v>4.6600349999999997</c:v>
                </c:pt>
                <c:pt idx="20559">
                  <c:v>4.66048375</c:v>
                </c:pt>
                <c:pt idx="20560">
                  <c:v>4.6608318750016009</c:v>
                </c:pt>
                <c:pt idx="20561">
                  <c:v>4.6612190624992005</c:v>
                </c:pt>
                <c:pt idx="20562">
                  <c:v>4.6617637500000004</c:v>
                </c:pt>
                <c:pt idx="20563">
                  <c:v>4.6621768750016006</c:v>
                </c:pt>
                <c:pt idx="20564">
                  <c:v>4.6626428124992003</c:v>
                </c:pt>
                <c:pt idx="20565">
                  <c:v>4.6631259375007996</c:v>
                </c:pt>
                <c:pt idx="20566">
                  <c:v>4.6635240624992003</c:v>
                </c:pt>
                <c:pt idx="20567">
                  <c:v>4.6638646875007996</c:v>
                </c:pt>
                <c:pt idx="20568">
                  <c:v>4.6642390624992007</c:v>
                </c:pt>
                <c:pt idx="20569">
                  <c:v>4.6646134375007993</c:v>
                </c:pt>
                <c:pt idx="20570">
                  <c:v>4.665</c:v>
                </c:pt>
                <c:pt idx="20571">
                  <c:v>4.6644206250016005</c:v>
                </c:pt>
                <c:pt idx="20572">
                  <c:v>4.6640331250016009</c:v>
                </c:pt>
                <c:pt idx="20573">
                  <c:v>4.6635749999999998</c:v>
                </c:pt>
                <c:pt idx="20574">
                  <c:v>4.6630940624992006</c:v>
                </c:pt>
                <c:pt idx="20575">
                  <c:v>4.6625690624992009</c:v>
                </c:pt>
                <c:pt idx="20576">
                  <c:v>4.6621578124992009</c:v>
                </c:pt>
                <c:pt idx="20577">
                  <c:v>4.6617031250016003</c:v>
                </c:pt>
                <c:pt idx="20578">
                  <c:v>4.6613684375007995</c:v>
                </c:pt>
                <c:pt idx="20579">
                  <c:v>4.6607950000000002</c:v>
                </c:pt>
                <c:pt idx="20580">
                  <c:v>4.6604240624992004</c:v>
                </c:pt>
                <c:pt idx="20581">
                  <c:v>4.6607731250016009</c:v>
                </c:pt>
                <c:pt idx="20582">
                  <c:v>4.6611753124992008</c:v>
                </c:pt>
                <c:pt idx="20583">
                  <c:v>4.6615068750016002</c:v>
                </c:pt>
                <c:pt idx="20584">
                  <c:v>4.6618465624992007</c:v>
                </c:pt>
                <c:pt idx="20585">
                  <c:v>4.6621762499999999</c:v>
                </c:pt>
                <c:pt idx="20586">
                  <c:v>4.6626240624992006</c:v>
                </c:pt>
                <c:pt idx="20587">
                  <c:v>4.6630331250016006</c:v>
                </c:pt>
                <c:pt idx="20588">
                  <c:v>4.6634200000000003</c:v>
                </c:pt>
                <c:pt idx="20589">
                  <c:v>4.6638171875007997</c:v>
                </c:pt>
                <c:pt idx="20590">
                  <c:v>4.6642115624992009</c:v>
                </c:pt>
                <c:pt idx="20591">
                  <c:v>4.6645768750016003</c:v>
                </c:pt>
                <c:pt idx="20592">
                  <c:v>4.6649184375007993</c:v>
                </c:pt>
                <c:pt idx="20593">
                  <c:v>4.6652715624992007</c:v>
                </c:pt>
                <c:pt idx="20594">
                  <c:v>4.6648325000000002</c:v>
                </c:pt>
                <c:pt idx="20595">
                  <c:v>4.664360625001601</c:v>
                </c:pt>
                <c:pt idx="20596">
                  <c:v>4.663831875001601</c:v>
                </c:pt>
                <c:pt idx="20597">
                  <c:v>4.6634500000000001</c:v>
                </c:pt>
                <c:pt idx="20598">
                  <c:v>4.6639743750016009</c:v>
                </c:pt>
                <c:pt idx="20599">
                  <c:v>4.6643646875007994</c:v>
                </c:pt>
                <c:pt idx="20600">
                  <c:v>4.6647062500000001</c:v>
                </c:pt>
                <c:pt idx="20601">
                  <c:v>4.6651437500000004</c:v>
                </c:pt>
                <c:pt idx="20602">
                  <c:v>4.6654665624992004</c:v>
                </c:pt>
                <c:pt idx="20603">
                  <c:v>4.6659734375007993</c:v>
                </c:pt>
                <c:pt idx="20604">
                  <c:v>4.6663606250016008</c:v>
                </c:pt>
                <c:pt idx="20605">
                  <c:v>4.6668881250016003</c:v>
                </c:pt>
                <c:pt idx="20606">
                  <c:v>4.6673665624992005</c:v>
                </c:pt>
                <c:pt idx="20607">
                  <c:v>4.6678553124992002</c:v>
                </c:pt>
                <c:pt idx="20608">
                  <c:v>4.6682199999999998</c:v>
                </c:pt>
                <c:pt idx="20609">
                  <c:v>4.6686003124992004</c:v>
                </c:pt>
                <c:pt idx="20610">
                  <c:v>4.6689540624992008</c:v>
                </c:pt>
                <c:pt idx="20611">
                  <c:v>4.6693853124992009</c:v>
                </c:pt>
                <c:pt idx="20612">
                  <c:v>4.6697562499999998</c:v>
                </c:pt>
                <c:pt idx="20613">
                  <c:v>4.6693453124992006</c:v>
                </c:pt>
                <c:pt idx="20614">
                  <c:v>4.6689412499999996</c:v>
                </c:pt>
                <c:pt idx="20615">
                  <c:v>4.6684856250016002</c:v>
                </c:pt>
                <c:pt idx="20616">
                  <c:v>4.6679059375007999</c:v>
                </c:pt>
                <c:pt idx="20617">
                  <c:v>4.6675678124992004</c:v>
                </c:pt>
                <c:pt idx="20618">
                  <c:v>4.6669778124992005</c:v>
                </c:pt>
                <c:pt idx="20619">
                  <c:v>4.6666465624992002</c:v>
                </c:pt>
                <c:pt idx="20620">
                  <c:v>4.6660424999999996</c:v>
                </c:pt>
                <c:pt idx="20621">
                  <c:v>4.6653293750016003</c:v>
                </c:pt>
                <c:pt idx="20622">
                  <c:v>4.6649640624992008</c:v>
                </c:pt>
                <c:pt idx="20623">
                  <c:v>4.6645709375007991</c:v>
                </c:pt>
                <c:pt idx="20624">
                  <c:v>4.6642237499999997</c:v>
                </c:pt>
                <c:pt idx="20625">
                  <c:v>4.6637165624992001</c:v>
                </c:pt>
                <c:pt idx="20626">
                  <c:v>4.6632087499999999</c:v>
                </c:pt>
                <c:pt idx="20627">
                  <c:v>4.6626609375007995</c:v>
                </c:pt>
                <c:pt idx="20628">
                  <c:v>4.6621396875007992</c:v>
                </c:pt>
                <c:pt idx="20629">
                  <c:v>4.661556875001601</c:v>
                </c:pt>
                <c:pt idx="20630">
                  <c:v>4.6610449999999997</c:v>
                </c:pt>
                <c:pt idx="20631">
                  <c:v>4.6605665624992003</c:v>
                </c:pt>
                <c:pt idx="20632">
                  <c:v>4.6601462500000004</c:v>
                </c:pt>
                <c:pt idx="20633">
                  <c:v>4.6597093750016008</c:v>
                </c:pt>
                <c:pt idx="20634">
                  <c:v>4.6593759375007995</c:v>
                </c:pt>
                <c:pt idx="20635">
                  <c:v>4.6589996875007991</c:v>
                </c:pt>
                <c:pt idx="20636">
                  <c:v>4.6586662499999996</c:v>
                </c:pt>
                <c:pt idx="20637">
                  <c:v>4.6583075000000003</c:v>
                </c:pt>
                <c:pt idx="20638">
                  <c:v>4.6578575000000004</c:v>
                </c:pt>
                <c:pt idx="20639">
                  <c:v>4.6573450000000003</c:v>
                </c:pt>
                <c:pt idx="20640">
                  <c:v>4.6566718750016003</c:v>
                </c:pt>
                <c:pt idx="20641">
                  <c:v>4.6562228124992009</c:v>
                </c:pt>
                <c:pt idx="20642">
                  <c:v>4.655868125001601</c:v>
                </c:pt>
                <c:pt idx="20643">
                  <c:v>4.6555453124992008</c:v>
                </c:pt>
                <c:pt idx="20644">
                  <c:v>4.6558787500000003</c:v>
                </c:pt>
                <c:pt idx="20645">
                  <c:v>4.656243125001601</c:v>
                </c:pt>
                <c:pt idx="20646">
                  <c:v>4.6566428124992001</c:v>
                </c:pt>
                <c:pt idx="20647">
                  <c:v>4.6568653124992005</c:v>
                </c:pt>
                <c:pt idx="20648">
                  <c:v>4.6571946875007999</c:v>
                </c:pt>
                <c:pt idx="20649">
                  <c:v>4.6575456250016005</c:v>
                </c:pt>
                <c:pt idx="20650">
                  <c:v>4.6579106250016009</c:v>
                </c:pt>
                <c:pt idx="20651">
                  <c:v>4.6582668750016003</c:v>
                </c:pt>
                <c:pt idx="20652">
                  <c:v>4.6587443750016009</c:v>
                </c:pt>
                <c:pt idx="20653">
                  <c:v>4.6591246875007997</c:v>
                </c:pt>
                <c:pt idx="20654">
                  <c:v>4.6595109375007997</c:v>
                </c:pt>
                <c:pt idx="20655">
                  <c:v>4.6598850000000001</c:v>
                </c:pt>
                <c:pt idx="20656">
                  <c:v>4.6602631250016007</c:v>
                </c:pt>
                <c:pt idx="20657">
                  <c:v>4.6606337499999997</c:v>
                </c:pt>
                <c:pt idx="20658">
                  <c:v>4.6610815624992004</c:v>
                </c:pt>
                <c:pt idx="20659">
                  <c:v>4.6614015624992007</c:v>
                </c:pt>
                <c:pt idx="20660">
                  <c:v>4.6618065624992004</c:v>
                </c:pt>
                <c:pt idx="20661">
                  <c:v>4.6621318750016005</c:v>
                </c:pt>
                <c:pt idx="20662">
                  <c:v>4.6624593750016006</c:v>
                </c:pt>
                <c:pt idx="20663">
                  <c:v>4.6628146875007994</c:v>
                </c:pt>
                <c:pt idx="20664">
                  <c:v>4.6629100000000001</c:v>
                </c:pt>
                <c:pt idx="20665">
                  <c:v>4.6628190624992003</c:v>
                </c:pt>
                <c:pt idx="20666">
                  <c:v>4.6629149999999999</c:v>
                </c:pt>
                <c:pt idx="20667">
                  <c:v>4.6625715624992008</c:v>
                </c:pt>
                <c:pt idx="20668">
                  <c:v>4.6621615624992003</c:v>
                </c:pt>
                <c:pt idx="20669">
                  <c:v>4.6618193750016008</c:v>
                </c:pt>
                <c:pt idx="20670">
                  <c:v>4.661391875001601</c:v>
                </c:pt>
                <c:pt idx="20671">
                  <c:v>4.6609962500000002</c:v>
                </c:pt>
                <c:pt idx="20672">
                  <c:v>4.6606737499999999</c:v>
                </c:pt>
                <c:pt idx="20673">
                  <c:v>4.6600450000000002</c:v>
                </c:pt>
                <c:pt idx="20674">
                  <c:v>4.6594309375007992</c:v>
                </c:pt>
                <c:pt idx="20675">
                  <c:v>4.6589053124992006</c:v>
                </c:pt>
                <c:pt idx="20676">
                  <c:v>4.6583600000000001</c:v>
                </c:pt>
                <c:pt idx="20677">
                  <c:v>4.6580115624992002</c:v>
                </c:pt>
                <c:pt idx="20678">
                  <c:v>4.6576853124992006</c:v>
                </c:pt>
                <c:pt idx="20679">
                  <c:v>4.65808</c:v>
                </c:pt>
                <c:pt idx="20680">
                  <c:v>4.6584234375007991</c:v>
                </c:pt>
                <c:pt idx="20681">
                  <c:v>4.6587559375007999</c:v>
                </c:pt>
                <c:pt idx="20682">
                  <c:v>4.6592459375007991</c:v>
                </c:pt>
                <c:pt idx="20683">
                  <c:v>4.6596490624992004</c:v>
                </c:pt>
                <c:pt idx="20684">
                  <c:v>4.6599746875007995</c:v>
                </c:pt>
                <c:pt idx="20685">
                  <c:v>4.6602456250016004</c:v>
                </c:pt>
                <c:pt idx="20686">
                  <c:v>4.66071875</c:v>
                </c:pt>
                <c:pt idx="20687">
                  <c:v>4.6610506250016002</c:v>
                </c:pt>
                <c:pt idx="20688">
                  <c:v>4.6614056250016009</c:v>
                </c:pt>
                <c:pt idx="20689">
                  <c:v>4.6613378124992009</c:v>
                </c:pt>
                <c:pt idx="20690">
                  <c:v>4.6611824999999998</c:v>
                </c:pt>
                <c:pt idx="20691">
                  <c:v>4.6613499999999997</c:v>
                </c:pt>
                <c:pt idx="20692">
                  <c:v>4.661450625001601</c:v>
                </c:pt>
                <c:pt idx="20693">
                  <c:v>4.66118875</c:v>
                </c:pt>
                <c:pt idx="20694">
                  <c:v>4.66076625</c:v>
                </c:pt>
                <c:pt idx="20695">
                  <c:v>4.6604374999999996</c:v>
                </c:pt>
                <c:pt idx="20696">
                  <c:v>4.6600537500000003</c:v>
                </c:pt>
                <c:pt idx="20697">
                  <c:v>4.659645625001601</c:v>
                </c:pt>
                <c:pt idx="20698">
                  <c:v>4.6592346875007991</c:v>
                </c:pt>
                <c:pt idx="20699">
                  <c:v>4.6588121875007991</c:v>
                </c:pt>
                <c:pt idx="20700">
                  <c:v>4.6586471875007991</c:v>
                </c:pt>
                <c:pt idx="20701">
                  <c:v>4.6585896875007995</c:v>
                </c:pt>
                <c:pt idx="20702">
                  <c:v>4.6581009375007998</c:v>
                </c:pt>
                <c:pt idx="20703">
                  <c:v>4.6577124999999997</c:v>
                </c:pt>
                <c:pt idx="20704">
                  <c:v>4.6573062500000004</c:v>
                </c:pt>
                <c:pt idx="20705">
                  <c:v>4.6569718750016005</c:v>
                </c:pt>
                <c:pt idx="20706">
                  <c:v>4.6563818750016006</c:v>
                </c:pt>
                <c:pt idx="20707">
                  <c:v>4.6559121875007996</c:v>
                </c:pt>
                <c:pt idx="20708">
                  <c:v>4.6553878124992005</c:v>
                </c:pt>
                <c:pt idx="20709">
                  <c:v>4.6549740624992006</c:v>
                </c:pt>
                <c:pt idx="20710">
                  <c:v>4.6545993750016006</c:v>
                </c:pt>
                <c:pt idx="20711">
                  <c:v>4.6542759375007998</c:v>
                </c:pt>
                <c:pt idx="20712">
                  <c:v>4.6544637499999997</c:v>
                </c:pt>
                <c:pt idx="20713">
                  <c:v>4.6542715624992006</c:v>
                </c:pt>
                <c:pt idx="20714">
                  <c:v>4.6546853124992005</c:v>
                </c:pt>
                <c:pt idx="20715">
                  <c:v>4.6552143750016004</c:v>
                </c:pt>
                <c:pt idx="20716">
                  <c:v>4.6556090624992006</c:v>
                </c:pt>
                <c:pt idx="20717">
                  <c:v>4.6559412499999997</c:v>
                </c:pt>
                <c:pt idx="20718">
                  <c:v>4.6563503124992005</c:v>
                </c:pt>
                <c:pt idx="20719">
                  <c:v>4.6567384375007999</c:v>
                </c:pt>
                <c:pt idx="20720">
                  <c:v>4.6571315624992007</c:v>
                </c:pt>
                <c:pt idx="20721">
                  <c:v>4.6576303124992009</c:v>
                </c:pt>
                <c:pt idx="20722">
                  <c:v>4.6579728124992004</c:v>
                </c:pt>
                <c:pt idx="20723">
                  <c:v>4.6583206250016005</c:v>
                </c:pt>
                <c:pt idx="20724">
                  <c:v>4.6587303124992001</c:v>
                </c:pt>
                <c:pt idx="20725">
                  <c:v>4.6581640624992007</c:v>
                </c:pt>
                <c:pt idx="20726">
                  <c:v>4.6574709375007997</c:v>
                </c:pt>
                <c:pt idx="20727">
                  <c:v>4.6570737500000003</c:v>
                </c:pt>
                <c:pt idx="20728">
                  <c:v>4.6566193750016005</c:v>
                </c:pt>
                <c:pt idx="20729">
                  <c:v>4.6561121875007991</c:v>
                </c:pt>
                <c:pt idx="20730">
                  <c:v>4.6556387499999996</c:v>
                </c:pt>
                <c:pt idx="20731">
                  <c:v>4.6551650000000002</c:v>
                </c:pt>
                <c:pt idx="20732">
                  <c:v>4.6547546875007999</c:v>
                </c:pt>
                <c:pt idx="20733">
                  <c:v>4.6543715624992004</c:v>
                </c:pt>
                <c:pt idx="20734">
                  <c:v>4.6539171875007996</c:v>
                </c:pt>
                <c:pt idx="20735">
                  <c:v>4.6542909375007993</c:v>
                </c:pt>
                <c:pt idx="20736">
                  <c:v>4.6539015624992004</c:v>
                </c:pt>
                <c:pt idx="20737">
                  <c:v>4.6534446875007998</c:v>
                </c:pt>
                <c:pt idx="20738">
                  <c:v>4.6530931250016003</c:v>
                </c:pt>
                <c:pt idx="20739">
                  <c:v>4.6533781250016002</c:v>
                </c:pt>
                <c:pt idx="20740">
                  <c:v>4.6537284375007992</c:v>
                </c:pt>
                <c:pt idx="20741">
                  <c:v>4.6540653124992009</c:v>
                </c:pt>
                <c:pt idx="20742">
                  <c:v>4.6544621875007994</c:v>
                </c:pt>
                <c:pt idx="20743">
                  <c:v>4.6548996875007997</c:v>
                </c:pt>
                <c:pt idx="20744">
                  <c:v>4.6552274999999996</c:v>
                </c:pt>
                <c:pt idx="20745">
                  <c:v>4.6556243750016009</c:v>
                </c:pt>
                <c:pt idx="20746">
                  <c:v>4.6560212500000002</c:v>
                </c:pt>
                <c:pt idx="20747">
                  <c:v>4.6564315624992005</c:v>
                </c:pt>
                <c:pt idx="20748">
                  <c:v>4.6569731250016009</c:v>
                </c:pt>
                <c:pt idx="20749">
                  <c:v>4.6574012500000004</c:v>
                </c:pt>
                <c:pt idx="20750">
                  <c:v>4.6578840624992006</c:v>
                </c:pt>
                <c:pt idx="20751">
                  <c:v>4.6583206250016005</c:v>
                </c:pt>
                <c:pt idx="20752">
                  <c:v>4.6578981250016005</c:v>
                </c:pt>
                <c:pt idx="20753">
                  <c:v>4.6574765624992009</c:v>
                </c:pt>
                <c:pt idx="20754">
                  <c:v>4.6570415624992005</c:v>
                </c:pt>
                <c:pt idx="20755">
                  <c:v>4.6566443750016004</c:v>
                </c:pt>
                <c:pt idx="20756">
                  <c:v>4.6565996875007993</c:v>
                </c:pt>
                <c:pt idx="20757">
                  <c:v>4.6570318750016009</c:v>
                </c:pt>
                <c:pt idx="20758">
                  <c:v>4.6573787500000003</c:v>
                </c:pt>
                <c:pt idx="20759">
                  <c:v>4.6578453124992008</c:v>
                </c:pt>
                <c:pt idx="20760">
                  <c:v>4.6581999999999999</c:v>
                </c:pt>
                <c:pt idx="20761">
                  <c:v>4.6585759375007996</c:v>
                </c:pt>
                <c:pt idx="20762">
                  <c:v>4.6589475</c:v>
                </c:pt>
                <c:pt idx="20763">
                  <c:v>4.6593034375007996</c:v>
                </c:pt>
                <c:pt idx="20764">
                  <c:v>4.6589009375007997</c:v>
                </c:pt>
                <c:pt idx="20765">
                  <c:v>4.6584237499999999</c:v>
                </c:pt>
                <c:pt idx="20766">
                  <c:v>4.6579437500000003</c:v>
                </c:pt>
                <c:pt idx="20767">
                  <c:v>4.657275625001601</c:v>
                </c:pt>
                <c:pt idx="20768">
                  <c:v>4.6565743750016004</c:v>
                </c:pt>
                <c:pt idx="20769">
                  <c:v>4.6558459375007999</c:v>
                </c:pt>
                <c:pt idx="20770">
                  <c:v>4.6554287499999996</c:v>
                </c:pt>
                <c:pt idx="20771">
                  <c:v>4.6550296875007993</c:v>
                </c:pt>
                <c:pt idx="20772">
                  <c:v>4.6547090624992009</c:v>
                </c:pt>
                <c:pt idx="20773">
                  <c:v>4.6542903124992003</c:v>
                </c:pt>
                <c:pt idx="20774">
                  <c:v>4.653850625001601</c:v>
                </c:pt>
                <c:pt idx="20775">
                  <c:v>4.6539306250016006</c:v>
                </c:pt>
                <c:pt idx="20776">
                  <c:v>4.6542581250016006</c:v>
                </c:pt>
                <c:pt idx="20777">
                  <c:v>4.6546909375007992</c:v>
                </c:pt>
                <c:pt idx="20778">
                  <c:v>4.655023125001601</c:v>
                </c:pt>
                <c:pt idx="20779">
                  <c:v>4.6553790624992004</c:v>
                </c:pt>
                <c:pt idx="20780">
                  <c:v>4.6557043750016005</c:v>
                </c:pt>
                <c:pt idx="20781">
                  <c:v>4.6560518750016007</c:v>
                </c:pt>
                <c:pt idx="20782">
                  <c:v>4.6564959375007993</c:v>
                </c:pt>
                <c:pt idx="20783">
                  <c:v>4.6568449999999997</c:v>
                </c:pt>
                <c:pt idx="20784">
                  <c:v>4.6573103124992006</c:v>
                </c:pt>
                <c:pt idx="20785">
                  <c:v>4.6577178124992002</c:v>
                </c:pt>
                <c:pt idx="20786">
                  <c:v>4.6581818750016009</c:v>
                </c:pt>
                <c:pt idx="20787">
                  <c:v>4.6585393750016006</c:v>
                </c:pt>
                <c:pt idx="20788">
                  <c:v>4.6589793750016009</c:v>
                </c:pt>
                <c:pt idx="20789">
                  <c:v>4.6592996875007993</c:v>
                </c:pt>
                <c:pt idx="20790">
                  <c:v>4.6589665624992005</c:v>
                </c:pt>
                <c:pt idx="20791">
                  <c:v>4.6590128124992001</c:v>
                </c:pt>
                <c:pt idx="20792">
                  <c:v>4.6594121875007994</c:v>
                </c:pt>
                <c:pt idx="20793">
                  <c:v>4.6597809375007992</c:v>
                </c:pt>
                <c:pt idx="20794">
                  <c:v>4.6594362499999997</c:v>
                </c:pt>
                <c:pt idx="20795">
                  <c:v>4.6589543750016009</c:v>
                </c:pt>
                <c:pt idx="20796">
                  <c:v>4.6585487499999996</c:v>
                </c:pt>
                <c:pt idx="20797">
                  <c:v>4.6579259375007993</c:v>
                </c:pt>
                <c:pt idx="20798">
                  <c:v>4.6576018750016006</c:v>
                </c:pt>
                <c:pt idx="20799">
                  <c:v>4.6572459375007993</c:v>
                </c:pt>
                <c:pt idx="20800">
                  <c:v>4.6566478124992008</c:v>
                </c:pt>
                <c:pt idx="20801">
                  <c:v>4.6563206250016007</c:v>
                </c:pt>
                <c:pt idx="20802">
                  <c:v>4.6566668750016005</c:v>
                </c:pt>
                <c:pt idx="20803">
                  <c:v>4.6562846875007997</c:v>
                </c:pt>
                <c:pt idx="20804">
                  <c:v>4.6557793750016003</c:v>
                </c:pt>
                <c:pt idx="20805">
                  <c:v>4.6552121875007995</c:v>
                </c:pt>
                <c:pt idx="20806">
                  <c:v>4.6547637499999999</c:v>
                </c:pt>
                <c:pt idx="20807">
                  <c:v>4.6543653124992002</c:v>
                </c:pt>
                <c:pt idx="20808">
                  <c:v>4.6539709375007998</c:v>
                </c:pt>
                <c:pt idx="20809">
                  <c:v>4.653604375001601</c:v>
                </c:pt>
                <c:pt idx="20810">
                  <c:v>4.6532565624992008</c:v>
                </c:pt>
                <c:pt idx="20811">
                  <c:v>4.6536281250016005</c:v>
                </c:pt>
                <c:pt idx="20812">
                  <c:v>4.6540015624992002</c:v>
                </c:pt>
                <c:pt idx="20813">
                  <c:v>4.6543728124992008</c:v>
                </c:pt>
                <c:pt idx="20814">
                  <c:v>4.6547156250016002</c:v>
                </c:pt>
                <c:pt idx="20815">
                  <c:v>4.6550459375007991</c:v>
                </c:pt>
                <c:pt idx="20816">
                  <c:v>4.6554384375007993</c:v>
                </c:pt>
                <c:pt idx="20817">
                  <c:v>4.6558275</c:v>
                </c:pt>
                <c:pt idx="20818">
                  <c:v>4.6561684375007992</c:v>
                </c:pt>
                <c:pt idx="20819">
                  <c:v>4.6559240624992002</c:v>
                </c:pt>
                <c:pt idx="20820">
                  <c:v>4.6555990624992001</c:v>
                </c:pt>
                <c:pt idx="20821">
                  <c:v>4.6551299999999998</c:v>
                </c:pt>
                <c:pt idx="20822">
                  <c:v>4.6548049999999996</c:v>
                </c:pt>
                <c:pt idx="20823">
                  <c:v>4.6544559375007992</c:v>
                </c:pt>
                <c:pt idx="20824">
                  <c:v>4.6540274999999998</c:v>
                </c:pt>
                <c:pt idx="20825">
                  <c:v>4.6536868750016005</c:v>
                </c:pt>
                <c:pt idx="20826">
                  <c:v>4.6532656250016009</c:v>
                </c:pt>
                <c:pt idx="20827">
                  <c:v>4.6533856250016008</c:v>
                </c:pt>
                <c:pt idx="20828">
                  <c:v>4.6530362500000004</c:v>
                </c:pt>
                <c:pt idx="20829">
                  <c:v>4.6526181250016005</c:v>
                </c:pt>
                <c:pt idx="20830">
                  <c:v>4.6522606250016008</c:v>
                </c:pt>
                <c:pt idx="20831">
                  <c:v>4.6518896875007991</c:v>
                </c:pt>
                <c:pt idx="20832">
                  <c:v>4.6522575000000002</c:v>
                </c:pt>
                <c:pt idx="20833">
                  <c:v>4.6526062499999998</c:v>
                </c:pt>
                <c:pt idx="20834">
                  <c:v>4.6530131250016007</c:v>
                </c:pt>
                <c:pt idx="20835">
                  <c:v>4.6533634375007997</c:v>
                </c:pt>
                <c:pt idx="20836">
                  <c:v>4.6537525000000004</c:v>
                </c:pt>
                <c:pt idx="20837">
                  <c:v>4.6541012500000001</c:v>
                </c:pt>
                <c:pt idx="20838">
                  <c:v>4.6537462500000002</c:v>
                </c:pt>
                <c:pt idx="20839">
                  <c:v>4.6532537500000002</c:v>
                </c:pt>
                <c:pt idx="20840">
                  <c:v>4.6527203124992003</c:v>
                </c:pt>
                <c:pt idx="20841">
                  <c:v>4.6523418750016008</c:v>
                </c:pt>
                <c:pt idx="20842">
                  <c:v>4.6519325</c:v>
                </c:pt>
                <c:pt idx="20843">
                  <c:v>4.6515484375007992</c:v>
                </c:pt>
                <c:pt idx="20844">
                  <c:v>4.6510881250016007</c:v>
                </c:pt>
                <c:pt idx="20845">
                  <c:v>4.6506059375007993</c:v>
                </c:pt>
                <c:pt idx="20846">
                  <c:v>4.6500978124992001</c:v>
                </c:pt>
                <c:pt idx="20847">
                  <c:v>4.6496234375007992</c:v>
                </c:pt>
                <c:pt idx="20848">
                  <c:v>4.6491559375007991</c:v>
                </c:pt>
                <c:pt idx="20849">
                  <c:v>4.6486884375007991</c:v>
                </c:pt>
                <c:pt idx="20850">
                  <c:v>4.6481571875007992</c:v>
                </c:pt>
                <c:pt idx="20851">
                  <c:v>4.6477050000000002</c:v>
                </c:pt>
                <c:pt idx="20852">
                  <c:v>4.6480953124992004</c:v>
                </c:pt>
                <c:pt idx="20853">
                  <c:v>4.6484325000000002</c:v>
                </c:pt>
                <c:pt idx="20854">
                  <c:v>4.6487946875007999</c:v>
                </c:pt>
                <c:pt idx="20855">
                  <c:v>4.6491059375007993</c:v>
                </c:pt>
                <c:pt idx="20856">
                  <c:v>4.6494565624992008</c:v>
                </c:pt>
                <c:pt idx="20857">
                  <c:v>4.6498350000000004</c:v>
                </c:pt>
                <c:pt idx="20858">
                  <c:v>4.6502428124992008</c:v>
                </c:pt>
                <c:pt idx="20859">
                  <c:v>4.6505818750016008</c:v>
                </c:pt>
                <c:pt idx="20860">
                  <c:v>4.6509028124992007</c:v>
                </c:pt>
                <c:pt idx="20861">
                  <c:v>4.6513915624992004</c:v>
                </c:pt>
                <c:pt idx="20862">
                  <c:v>4.6517150000000003</c:v>
                </c:pt>
                <c:pt idx="20863">
                  <c:v>4.6521646875007994</c:v>
                </c:pt>
                <c:pt idx="20864">
                  <c:v>4.6524865624992007</c:v>
                </c:pt>
                <c:pt idx="20865">
                  <c:v>4.6528581250016003</c:v>
                </c:pt>
                <c:pt idx="20866">
                  <c:v>4.6523590624992002</c:v>
                </c:pt>
                <c:pt idx="20867">
                  <c:v>4.6519456250016002</c:v>
                </c:pt>
                <c:pt idx="20868">
                  <c:v>4.6515478124992002</c:v>
                </c:pt>
                <c:pt idx="20869">
                  <c:v>4.6511218750016008</c:v>
                </c:pt>
                <c:pt idx="20870">
                  <c:v>4.6506106250016002</c:v>
                </c:pt>
                <c:pt idx="20871">
                  <c:v>4.6501487499999996</c:v>
                </c:pt>
                <c:pt idx="20872">
                  <c:v>4.6497190624992006</c:v>
                </c:pt>
                <c:pt idx="20873">
                  <c:v>4.6492853124992006</c:v>
                </c:pt>
                <c:pt idx="20874">
                  <c:v>4.6488184375007995</c:v>
                </c:pt>
                <c:pt idx="20875">
                  <c:v>4.6484612500000004</c:v>
                </c:pt>
                <c:pt idx="20876">
                  <c:v>4.6480406250016006</c:v>
                </c:pt>
                <c:pt idx="20877">
                  <c:v>4.648155</c:v>
                </c:pt>
                <c:pt idx="20878">
                  <c:v>4.6477978124992001</c:v>
                </c:pt>
                <c:pt idx="20879">
                  <c:v>4.6473634375007995</c:v>
                </c:pt>
                <c:pt idx="20880">
                  <c:v>4.6470003124992001</c:v>
                </c:pt>
                <c:pt idx="20881">
                  <c:v>4.6466496875007994</c:v>
                </c:pt>
                <c:pt idx="20882">
                  <c:v>4.6470196875007996</c:v>
                </c:pt>
                <c:pt idx="20883">
                  <c:v>4.6474099999999998</c:v>
                </c:pt>
                <c:pt idx="20884">
                  <c:v>4.6478315624992002</c:v>
                </c:pt>
                <c:pt idx="20885">
                  <c:v>4.6482071875007991</c:v>
                </c:pt>
                <c:pt idx="20886">
                  <c:v>4.648555</c:v>
                </c:pt>
                <c:pt idx="20887">
                  <c:v>4.6488984375007991</c:v>
                </c:pt>
                <c:pt idx="20888">
                  <c:v>4.6488328124992009</c:v>
                </c:pt>
                <c:pt idx="20889">
                  <c:v>4.6492315624992004</c:v>
                </c:pt>
                <c:pt idx="20890">
                  <c:v>4.6494356250016002</c:v>
                </c:pt>
                <c:pt idx="20891">
                  <c:v>4.6492403124992006</c:v>
                </c:pt>
                <c:pt idx="20892">
                  <c:v>4.6489043750016004</c:v>
                </c:pt>
                <c:pt idx="20893">
                  <c:v>4.6490653124992001</c:v>
                </c:pt>
                <c:pt idx="20894">
                  <c:v>4.6486309375007995</c:v>
                </c:pt>
                <c:pt idx="20895">
                  <c:v>4.6483009375007995</c:v>
                </c:pt>
                <c:pt idx="20896">
                  <c:v>4.6481103124992007</c:v>
                </c:pt>
                <c:pt idx="20897">
                  <c:v>4.647890625001601</c:v>
                </c:pt>
                <c:pt idx="20898">
                  <c:v>4.6482712499999996</c:v>
                </c:pt>
                <c:pt idx="20899">
                  <c:v>4.6479503124992005</c:v>
                </c:pt>
                <c:pt idx="20900">
                  <c:v>4.6476199999999999</c:v>
                </c:pt>
                <c:pt idx="20901">
                  <c:v>4.6472946875007999</c:v>
                </c:pt>
                <c:pt idx="20902">
                  <c:v>4.6477612500000003</c:v>
                </c:pt>
                <c:pt idx="20903">
                  <c:v>4.6481374999999998</c:v>
                </c:pt>
                <c:pt idx="20904">
                  <c:v>4.6485259375007999</c:v>
                </c:pt>
                <c:pt idx="20905">
                  <c:v>4.6489934375007991</c:v>
                </c:pt>
                <c:pt idx="20906">
                  <c:v>4.64943375</c:v>
                </c:pt>
                <c:pt idx="20907">
                  <c:v>4.6498343750016007</c:v>
                </c:pt>
                <c:pt idx="20908">
                  <c:v>4.6501821875007998</c:v>
                </c:pt>
                <c:pt idx="20909">
                  <c:v>4.6505271875007992</c:v>
                </c:pt>
                <c:pt idx="20910">
                  <c:v>4.6503343750016004</c:v>
                </c:pt>
                <c:pt idx="20911">
                  <c:v>4.6498387499999998</c:v>
                </c:pt>
                <c:pt idx="20912">
                  <c:v>4.6494446875007993</c:v>
                </c:pt>
                <c:pt idx="20913">
                  <c:v>4.6490425000000002</c:v>
                </c:pt>
                <c:pt idx="20914">
                  <c:v>4.6489306250016007</c:v>
                </c:pt>
                <c:pt idx="20915">
                  <c:v>4.6485684375007992</c:v>
                </c:pt>
                <c:pt idx="20916">
                  <c:v>4.6481653124992004</c:v>
                </c:pt>
                <c:pt idx="20917">
                  <c:v>4.6477665624992008</c:v>
                </c:pt>
                <c:pt idx="20918">
                  <c:v>4.6472850000000001</c:v>
                </c:pt>
                <c:pt idx="20919">
                  <c:v>4.6469478124992003</c:v>
                </c:pt>
                <c:pt idx="20920">
                  <c:v>4.6466134375007995</c:v>
                </c:pt>
                <c:pt idx="20921">
                  <c:v>4.646986875001601</c:v>
                </c:pt>
                <c:pt idx="20922">
                  <c:v>4.6473303124992009</c:v>
                </c:pt>
                <c:pt idx="20923">
                  <c:v>4.6471678124992009</c:v>
                </c:pt>
                <c:pt idx="20924">
                  <c:v>4.6468175</c:v>
                </c:pt>
                <c:pt idx="20925">
                  <c:v>4.6463815624992009</c:v>
                </c:pt>
                <c:pt idx="20926">
                  <c:v>4.6467712499999996</c:v>
                </c:pt>
                <c:pt idx="20927">
                  <c:v>4.6472087499999999</c:v>
                </c:pt>
                <c:pt idx="20928">
                  <c:v>4.6475406250016009</c:v>
                </c:pt>
                <c:pt idx="20929">
                  <c:v>4.6475640624992005</c:v>
                </c:pt>
                <c:pt idx="20930">
                  <c:v>4.6480062499999999</c:v>
                </c:pt>
                <c:pt idx="20931">
                  <c:v>4.6484056250016001</c:v>
                </c:pt>
                <c:pt idx="20932">
                  <c:v>4.6480059375007992</c:v>
                </c:pt>
                <c:pt idx="20933">
                  <c:v>4.6474968750016004</c:v>
                </c:pt>
                <c:pt idx="20934">
                  <c:v>4.6471615624992006</c:v>
                </c:pt>
                <c:pt idx="20935">
                  <c:v>4.6466149999999997</c:v>
                </c:pt>
                <c:pt idx="20936">
                  <c:v>4.6460196875007993</c:v>
                </c:pt>
                <c:pt idx="20937">
                  <c:v>4.6456309375007994</c:v>
                </c:pt>
                <c:pt idx="20938">
                  <c:v>4.6452</c:v>
                </c:pt>
                <c:pt idx="20939">
                  <c:v>4.6447824999999998</c:v>
                </c:pt>
                <c:pt idx="20940">
                  <c:v>4.6443318750016003</c:v>
                </c:pt>
                <c:pt idx="20941">
                  <c:v>4.6438978124992003</c:v>
                </c:pt>
                <c:pt idx="20942">
                  <c:v>4.6435443750016008</c:v>
                </c:pt>
                <c:pt idx="20943">
                  <c:v>4.6431975000000003</c:v>
                </c:pt>
                <c:pt idx="20944">
                  <c:v>4.6426765624992008</c:v>
                </c:pt>
                <c:pt idx="20945">
                  <c:v>4.6429143750016006</c:v>
                </c:pt>
                <c:pt idx="20946">
                  <c:v>4.6432918750016006</c:v>
                </c:pt>
                <c:pt idx="20947">
                  <c:v>4.643620625001601</c:v>
                </c:pt>
                <c:pt idx="20948">
                  <c:v>4.6435184375007994</c:v>
                </c:pt>
                <c:pt idx="20949">
                  <c:v>4.6437168750016005</c:v>
                </c:pt>
                <c:pt idx="20950">
                  <c:v>4.6440640624992007</c:v>
                </c:pt>
                <c:pt idx="20951">
                  <c:v>4.6444074999999998</c:v>
                </c:pt>
                <c:pt idx="20952">
                  <c:v>4.6449253124992005</c:v>
                </c:pt>
                <c:pt idx="20953">
                  <c:v>4.6452768750016009</c:v>
                </c:pt>
                <c:pt idx="20954">
                  <c:v>4.6456165624992005</c:v>
                </c:pt>
                <c:pt idx="20955">
                  <c:v>4.64602</c:v>
                </c:pt>
                <c:pt idx="20956">
                  <c:v>4.6463403124992002</c:v>
                </c:pt>
                <c:pt idx="20957">
                  <c:v>4.6464678124992007</c:v>
                </c:pt>
                <c:pt idx="20958">
                  <c:v>4.6460943750016002</c:v>
                </c:pt>
                <c:pt idx="20959">
                  <c:v>4.6464737500000002</c:v>
                </c:pt>
                <c:pt idx="20960">
                  <c:v>4.6468081250016002</c:v>
                </c:pt>
                <c:pt idx="20961">
                  <c:v>4.6471296875007999</c:v>
                </c:pt>
                <c:pt idx="20962">
                  <c:v>4.6475096875007997</c:v>
                </c:pt>
                <c:pt idx="20963">
                  <c:v>4.6478418750016006</c:v>
                </c:pt>
                <c:pt idx="20964">
                  <c:v>4.6481624999999998</c:v>
                </c:pt>
                <c:pt idx="20965">
                  <c:v>4.6484921875007998</c:v>
                </c:pt>
                <c:pt idx="20966">
                  <c:v>4.6488387500000004</c:v>
                </c:pt>
                <c:pt idx="20967">
                  <c:v>4.6492290624992005</c:v>
                </c:pt>
                <c:pt idx="20968">
                  <c:v>4.6497459375007999</c:v>
                </c:pt>
                <c:pt idx="20969">
                  <c:v>4.6501537500000003</c:v>
                </c:pt>
                <c:pt idx="20970">
                  <c:v>4.6504753124992009</c:v>
                </c:pt>
                <c:pt idx="20971">
                  <c:v>4.6509421875007995</c:v>
                </c:pt>
                <c:pt idx="20972">
                  <c:v>4.6513196875007994</c:v>
                </c:pt>
                <c:pt idx="20973">
                  <c:v>4.6509378124992002</c:v>
                </c:pt>
                <c:pt idx="20974">
                  <c:v>4.6503243750016008</c:v>
                </c:pt>
                <c:pt idx="20975">
                  <c:v>4.6498640624992005</c:v>
                </c:pt>
                <c:pt idx="20976">
                  <c:v>4.6494228124992008</c:v>
                </c:pt>
                <c:pt idx="20977">
                  <c:v>4.6489896875007997</c:v>
                </c:pt>
                <c:pt idx="20978">
                  <c:v>4.6484412500000003</c:v>
                </c:pt>
                <c:pt idx="20979">
                  <c:v>4.6478671875007995</c:v>
                </c:pt>
                <c:pt idx="20980">
                  <c:v>4.6473334375007997</c:v>
                </c:pt>
                <c:pt idx="20981">
                  <c:v>4.6467440624992005</c:v>
                </c:pt>
                <c:pt idx="20982">
                  <c:v>4.6462365624992001</c:v>
                </c:pt>
                <c:pt idx="20983">
                  <c:v>4.6457337499999998</c:v>
                </c:pt>
                <c:pt idx="20984">
                  <c:v>4.6453109375007999</c:v>
                </c:pt>
                <c:pt idx="20985">
                  <c:v>4.6447143750016009</c:v>
                </c:pt>
                <c:pt idx="20986">
                  <c:v>4.6441859375007999</c:v>
                </c:pt>
                <c:pt idx="20987">
                  <c:v>4.6437603124992002</c:v>
                </c:pt>
                <c:pt idx="20988">
                  <c:v>4.6432131250016004</c:v>
                </c:pt>
                <c:pt idx="20989">
                  <c:v>4.6425378124992003</c:v>
                </c:pt>
                <c:pt idx="20990">
                  <c:v>4.6420937499999999</c:v>
                </c:pt>
                <c:pt idx="20991">
                  <c:v>4.6415575000000002</c:v>
                </c:pt>
                <c:pt idx="20992">
                  <c:v>4.6409834375007994</c:v>
                </c:pt>
                <c:pt idx="20993">
                  <c:v>4.6403890624992004</c:v>
                </c:pt>
                <c:pt idx="20994">
                  <c:v>4.6398134375007993</c:v>
                </c:pt>
                <c:pt idx="20995">
                  <c:v>4.6392859375007998</c:v>
                </c:pt>
                <c:pt idx="20996">
                  <c:v>4.638810625001601</c:v>
                </c:pt>
                <c:pt idx="20997">
                  <c:v>4.63836125</c:v>
                </c:pt>
                <c:pt idx="20998">
                  <c:v>4.6379381250016003</c:v>
                </c:pt>
                <c:pt idx="20999">
                  <c:v>4.6376178124992009</c:v>
                </c:pt>
                <c:pt idx="21000">
                  <c:v>4.6371099999999998</c:v>
                </c:pt>
                <c:pt idx="21001">
                  <c:v>4.6374849999999999</c:v>
                </c:pt>
                <c:pt idx="21002">
                  <c:v>4.637975</c:v>
                </c:pt>
                <c:pt idx="21003">
                  <c:v>4.6383728124992007</c:v>
                </c:pt>
                <c:pt idx="21004">
                  <c:v>4.6388128124992001</c:v>
                </c:pt>
                <c:pt idx="21005">
                  <c:v>4.6391603124992002</c:v>
                </c:pt>
                <c:pt idx="21006">
                  <c:v>4.6395162499999998</c:v>
                </c:pt>
                <c:pt idx="21007">
                  <c:v>4.6399521875007999</c:v>
                </c:pt>
                <c:pt idx="21008">
                  <c:v>4.6405056250016008</c:v>
                </c:pt>
                <c:pt idx="21009">
                  <c:v>4.6408437500000002</c:v>
                </c:pt>
                <c:pt idx="21010">
                  <c:v>4.6413500000000001</c:v>
                </c:pt>
                <c:pt idx="21011">
                  <c:v>4.6417881250016002</c:v>
                </c:pt>
                <c:pt idx="21012">
                  <c:v>4.6422231250016006</c:v>
                </c:pt>
                <c:pt idx="21013">
                  <c:v>4.6426309375007992</c:v>
                </c:pt>
                <c:pt idx="21014">
                  <c:v>4.6430075000000004</c:v>
                </c:pt>
                <c:pt idx="21015">
                  <c:v>4.6431290624992005</c:v>
                </c:pt>
                <c:pt idx="21016">
                  <c:v>4.6434600000000001</c:v>
                </c:pt>
                <c:pt idx="21017">
                  <c:v>4.6437831250016002</c:v>
                </c:pt>
                <c:pt idx="21018">
                  <c:v>4.6439528124992009</c:v>
                </c:pt>
                <c:pt idx="21019">
                  <c:v>4.6435684375007993</c:v>
                </c:pt>
                <c:pt idx="21020">
                  <c:v>4.6435337499999996</c:v>
                </c:pt>
                <c:pt idx="21021">
                  <c:v>4.6431584375007997</c:v>
                </c:pt>
                <c:pt idx="21022">
                  <c:v>4.6427278124992002</c:v>
                </c:pt>
                <c:pt idx="21023">
                  <c:v>4.6423815624992004</c:v>
                </c:pt>
                <c:pt idx="21024">
                  <c:v>4.6420284375007999</c:v>
                </c:pt>
                <c:pt idx="21025">
                  <c:v>4.6418121875007996</c:v>
                </c:pt>
                <c:pt idx="21026">
                  <c:v>4.641368125001601</c:v>
                </c:pt>
                <c:pt idx="21027">
                  <c:v>4.6410053124992006</c:v>
                </c:pt>
                <c:pt idx="21028">
                  <c:v>4.6413831250016004</c:v>
                </c:pt>
                <c:pt idx="21029">
                  <c:v>4.6417231250016009</c:v>
                </c:pt>
                <c:pt idx="21030">
                  <c:v>4.6420500000000002</c:v>
                </c:pt>
                <c:pt idx="21031">
                  <c:v>4.6424781250016007</c:v>
                </c:pt>
                <c:pt idx="21032">
                  <c:v>4.642834375001601</c:v>
                </c:pt>
                <c:pt idx="21033">
                  <c:v>4.6433390624992006</c:v>
                </c:pt>
                <c:pt idx="21034">
                  <c:v>4.6437571875007997</c:v>
                </c:pt>
                <c:pt idx="21035">
                  <c:v>4.6441778124992004</c:v>
                </c:pt>
                <c:pt idx="21036">
                  <c:v>4.6446428124992005</c:v>
                </c:pt>
                <c:pt idx="21037">
                  <c:v>4.6450624999999999</c:v>
                </c:pt>
                <c:pt idx="21038">
                  <c:v>4.6455209375007991</c:v>
                </c:pt>
                <c:pt idx="21039">
                  <c:v>4.6460143750016005</c:v>
                </c:pt>
                <c:pt idx="21040">
                  <c:v>4.6463537500000003</c:v>
                </c:pt>
                <c:pt idx="21041">
                  <c:v>4.6467262500000004</c:v>
                </c:pt>
                <c:pt idx="21042">
                  <c:v>4.6471081250016004</c:v>
                </c:pt>
                <c:pt idx="21043">
                  <c:v>4.6467243750016003</c:v>
                </c:pt>
                <c:pt idx="21044">
                  <c:v>4.6462837500000003</c:v>
                </c:pt>
                <c:pt idx="21045">
                  <c:v>4.6457553124992002</c:v>
                </c:pt>
                <c:pt idx="21046">
                  <c:v>4.6451628124992004</c:v>
                </c:pt>
                <c:pt idx="21047">
                  <c:v>4.6446653124992006</c:v>
                </c:pt>
                <c:pt idx="21048">
                  <c:v>4.6442209375007995</c:v>
                </c:pt>
                <c:pt idx="21049">
                  <c:v>4.6438459375007994</c:v>
                </c:pt>
                <c:pt idx="21050">
                  <c:v>4.6434703124992005</c:v>
                </c:pt>
                <c:pt idx="21051">
                  <c:v>4.6430984375007993</c:v>
                </c:pt>
                <c:pt idx="21052">
                  <c:v>4.6427649999999998</c:v>
                </c:pt>
                <c:pt idx="21053">
                  <c:v>4.6423884375007995</c:v>
                </c:pt>
                <c:pt idx="21054">
                  <c:v>4.6418884375007998</c:v>
                </c:pt>
                <c:pt idx="21055">
                  <c:v>4.6414540624992009</c:v>
                </c:pt>
                <c:pt idx="21056">
                  <c:v>4.6411284375007993</c:v>
                </c:pt>
                <c:pt idx="21057">
                  <c:v>4.640805625001601</c:v>
                </c:pt>
                <c:pt idx="21058">
                  <c:v>4.6404246875007997</c:v>
                </c:pt>
                <c:pt idx="21059">
                  <c:v>4.6397862500000002</c:v>
                </c:pt>
                <c:pt idx="21060">
                  <c:v>4.6393468750016007</c:v>
                </c:pt>
                <c:pt idx="21061">
                  <c:v>4.6386246875007995</c:v>
                </c:pt>
                <c:pt idx="21062">
                  <c:v>4.6382475000000003</c:v>
                </c:pt>
                <c:pt idx="21063">
                  <c:v>4.6378756250016009</c:v>
                </c:pt>
                <c:pt idx="21064">
                  <c:v>4.6371893750016007</c:v>
                </c:pt>
                <c:pt idx="21065">
                  <c:v>4.6366903124992005</c:v>
                </c:pt>
                <c:pt idx="21066">
                  <c:v>4.6362937500000001</c:v>
                </c:pt>
                <c:pt idx="21067">
                  <c:v>4.6358456250016005</c:v>
                </c:pt>
                <c:pt idx="21068">
                  <c:v>4.6353400000000002</c:v>
                </c:pt>
                <c:pt idx="21069">
                  <c:v>4.6349359375007992</c:v>
                </c:pt>
                <c:pt idx="21070">
                  <c:v>4.6344831250016005</c:v>
                </c:pt>
                <c:pt idx="21071">
                  <c:v>4.6340490624992006</c:v>
                </c:pt>
                <c:pt idx="21072">
                  <c:v>4.6341471875007993</c:v>
                </c:pt>
                <c:pt idx="21073">
                  <c:v>4.6345868750016006</c:v>
                </c:pt>
                <c:pt idx="21074">
                  <c:v>4.6342084375007992</c:v>
                </c:pt>
                <c:pt idx="21075">
                  <c:v>4.6345343750016008</c:v>
                </c:pt>
                <c:pt idx="21076">
                  <c:v>4.6349049999999998</c:v>
                </c:pt>
                <c:pt idx="21077">
                  <c:v>4.6353003124992007</c:v>
                </c:pt>
                <c:pt idx="21078">
                  <c:v>4.6356268750016003</c:v>
                </c:pt>
                <c:pt idx="21079">
                  <c:v>4.6360940624992004</c:v>
                </c:pt>
                <c:pt idx="21080">
                  <c:v>4.6364599999999996</c:v>
                </c:pt>
                <c:pt idx="21081">
                  <c:v>4.6369181250016007</c:v>
                </c:pt>
                <c:pt idx="21082">
                  <c:v>4.6373637499999996</c:v>
                </c:pt>
                <c:pt idx="21083">
                  <c:v>4.6377256250016003</c:v>
                </c:pt>
                <c:pt idx="21084">
                  <c:v>4.6381328124992001</c:v>
                </c:pt>
                <c:pt idx="21085">
                  <c:v>4.6385043750016006</c:v>
                </c:pt>
                <c:pt idx="21086">
                  <c:v>4.6388493750016009</c:v>
                </c:pt>
                <c:pt idx="21087">
                  <c:v>4.6391790624992009</c:v>
                </c:pt>
                <c:pt idx="21088">
                  <c:v>4.6388440624992002</c:v>
                </c:pt>
                <c:pt idx="21089">
                  <c:v>4.6390115624992001</c:v>
                </c:pt>
                <c:pt idx="21090">
                  <c:v>4.6393871875007999</c:v>
                </c:pt>
                <c:pt idx="21091">
                  <c:v>4.6397612500000003</c:v>
                </c:pt>
                <c:pt idx="21092">
                  <c:v>4.6400834375007998</c:v>
                </c:pt>
                <c:pt idx="21093">
                  <c:v>4.6404874999999999</c:v>
                </c:pt>
                <c:pt idx="21094">
                  <c:v>4.6409512499999996</c:v>
                </c:pt>
                <c:pt idx="21095">
                  <c:v>4.6413846875007998</c:v>
                </c:pt>
                <c:pt idx="21096">
                  <c:v>4.6417584375007994</c:v>
                </c:pt>
                <c:pt idx="21097">
                  <c:v>4.6421265624992003</c:v>
                </c:pt>
                <c:pt idx="21098">
                  <c:v>4.6425000000000001</c:v>
                </c:pt>
                <c:pt idx="21099">
                  <c:v>4.6428853124992004</c:v>
                </c:pt>
                <c:pt idx="21100">
                  <c:v>4.6432490624992004</c:v>
                </c:pt>
                <c:pt idx="21101">
                  <c:v>4.6431843750016002</c:v>
                </c:pt>
                <c:pt idx="21102">
                  <c:v>4.6428590624992001</c:v>
                </c:pt>
                <c:pt idx="21103">
                  <c:v>4.64253625</c:v>
                </c:pt>
                <c:pt idx="21104">
                  <c:v>4.6420712499999999</c:v>
                </c:pt>
                <c:pt idx="21105">
                  <c:v>4.6416981250016009</c:v>
                </c:pt>
                <c:pt idx="21106">
                  <c:v>4.6412265624992006</c:v>
                </c:pt>
                <c:pt idx="21107">
                  <c:v>4.6407871875007993</c:v>
                </c:pt>
                <c:pt idx="21108">
                  <c:v>4.6402718750016003</c:v>
                </c:pt>
                <c:pt idx="21109">
                  <c:v>4.6398337500000002</c:v>
                </c:pt>
                <c:pt idx="21110">
                  <c:v>4.6394109375007995</c:v>
                </c:pt>
                <c:pt idx="21111">
                  <c:v>4.6390440624992006</c:v>
                </c:pt>
                <c:pt idx="21112">
                  <c:v>4.6386371875007999</c:v>
                </c:pt>
                <c:pt idx="21113">
                  <c:v>4.63802</c:v>
                </c:pt>
                <c:pt idx="21114">
                  <c:v>4.6375565624992001</c:v>
                </c:pt>
                <c:pt idx="21115">
                  <c:v>4.6371996875007993</c:v>
                </c:pt>
                <c:pt idx="21116">
                  <c:v>4.6368175000000003</c:v>
                </c:pt>
                <c:pt idx="21117">
                  <c:v>4.6362528124992002</c:v>
                </c:pt>
                <c:pt idx="21118">
                  <c:v>4.6358934375007994</c:v>
                </c:pt>
                <c:pt idx="21119">
                  <c:v>4.6355281250016009</c:v>
                </c:pt>
                <c:pt idx="21120">
                  <c:v>4.6351496875007996</c:v>
                </c:pt>
                <c:pt idx="21121">
                  <c:v>4.6348031250016009</c:v>
                </c:pt>
                <c:pt idx="21122">
                  <c:v>4.6344378124992005</c:v>
                </c:pt>
                <c:pt idx="21123">
                  <c:v>4.6339490624992008</c:v>
                </c:pt>
                <c:pt idx="21124">
                  <c:v>4.6335656250016006</c:v>
                </c:pt>
                <c:pt idx="21125">
                  <c:v>4.6337624999999996</c:v>
                </c:pt>
                <c:pt idx="21126">
                  <c:v>4.6341475000000001</c:v>
                </c:pt>
                <c:pt idx="21127">
                  <c:v>4.634529375001601</c:v>
                </c:pt>
                <c:pt idx="21128">
                  <c:v>4.6348684375007991</c:v>
                </c:pt>
                <c:pt idx="21129">
                  <c:v>4.6352096875007991</c:v>
                </c:pt>
                <c:pt idx="21130">
                  <c:v>4.6355478124992002</c:v>
                </c:pt>
                <c:pt idx="21131">
                  <c:v>4.635914375001601</c:v>
                </c:pt>
                <c:pt idx="21132">
                  <c:v>4.6363243750016006</c:v>
                </c:pt>
                <c:pt idx="21133">
                  <c:v>4.6366943750016008</c:v>
                </c:pt>
                <c:pt idx="21134">
                  <c:v>4.6372271875007991</c:v>
                </c:pt>
                <c:pt idx="21135">
                  <c:v>4.6375612500000001</c:v>
                </c:pt>
                <c:pt idx="21136">
                  <c:v>4.6379840624992008</c:v>
                </c:pt>
                <c:pt idx="21137">
                  <c:v>4.6383343750016008</c:v>
                </c:pt>
                <c:pt idx="21138">
                  <c:v>4.6387034375007996</c:v>
                </c:pt>
                <c:pt idx="21139">
                  <c:v>4.639056875001601</c:v>
                </c:pt>
                <c:pt idx="21140">
                  <c:v>4.6394521875007992</c:v>
                </c:pt>
                <c:pt idx="21141">
                  <c:v>4.639034375001601</c:v>
                </c:pt>
                <c:pt idx="21142">
                  <c:v>4.6385768750016005</c:v>
                </c:pt>
                <c:pt idx="21143">
                  <c:v>4.6380699999999999</c:v>
                </c:pt>
                <c:pt idx="21144">
                  <c:v>4.6373418750016002</c:v>
                </c:pt>
                <c:pt idx="21145">
                  <c:v>4.6367075</c:v>
                </c:pt>
                <c:pt idx="21146">
                  <c:v>4.6361765624992008</c:v>
                </c:pt>
                <c:pt idx="21147">
                  <c:v>4.6358115624992005</c:v>
                </c:pt>
                <c:pt idx="21148">
                  <c:v>4.6354071875007996</c:v>
                </c:pt>
                <c:pt idx="21149">
                  <c:v>4.6350334375007991</c:v>
                </c:pt>
                <c:pt idx="21150">
                  <c:v>4.6346737500000001</c:v>
                </c:pt>
                <c:pt idx="21151">
                  <c:v>4.6342771875007998</c:v>
                </c:pt>
                <c:pt idx="21152">
                  <c:v>4.6338656250016008</c:v>
                </c:pt>
                <c:pt idx="21153">
                  <c:v>4.6335199999999999</c:v>
                </c:pt>
                <c:pt idx="21154">
                  <c:v>4.6338931250016007</c:v>
                </c:pt>
                <c:pt idx="21155">
                  <c:v>4.6343393750016002</c:v>
                </c:pt>
                <c:pt idx="21156">
                  <c:v>4.6347593750016003</c:v>
                </c:pt>
                <c:pt idx="21157">
                  <c:v>4.6343750000000004</c:v>
                </c:pt>
                <c:pt idx="21158">
                  <c:v>4.6342237500000003</c:v>
                </c:pt>
                <c:pt idx="21159">
                  <c:v>4.6345493750016002</c:v>
                </c:pt>
                <c:pt idx="21160">
                  <c:v>4.6350118750016005</c:v>
                </c:pt>
                <c:pt idx="21161">
                  <c:v>4.6353534375007994</c:v>
                </c:pt>
                <c:pt idx="21162">
                  <c:v>4.6357718750016002</c:v>
                </c:pt>
                <c:pt idx="21163">
                  <c:v>4.6362009375007993</c:v>
                </c:pt>
                <c:pt idx="21164">
                  <c:v>4.6366631250016006</c:v>
                </c:pt>
                <c:pt idx="21165">
                  <c:v>4.6371584375007995</c:v>
                </c:pt>
                <c:pt idx="21166">
                  <c:v>4.6374928124992003</c:v>
                </c:pt>
                <c:pt idx="21167">
                  <c:v>4.6379950000000001</c:v>
                </c:pt>
                <c:pt idx="21168">
                  <c:v>4.6376953124992006</c:v>
                </c:pt>
                <c:pt idx="21169">
                  <c:v>4.6373671875007991</c:v>
                </c:pt>
                <c:pt idx="21170">
                  <c:v>4.6370356250016007</c:v>
                </c:pt>
                <c:pt idx="21171">
                  <c:v>4.6366718750016007</c:v>
                </c:pt>
                <c:pt idx="21172">
                  <c:v>4.6362368750016003</c:v>
                </c:pt>
                <c:pt idx="21173">
                  <c:v>4.6357537500000001</c:v>
                </c:pt>
                <c:pt idx="21174">
                  <c:v>4.6352871875007997</c:v>
                </c:pt>
                <c:pt idx="21175">
                  <c:v>4.6349337500000001</c:v>
                </c:pt>
                <c:pt idx="21176">
                  <c:v>4.6345974999999999</c:v>
                </c:pt>
                <c:pt idx="21177">
                  <c:v>4.6341606250016003</c:v>
                </c:pt>
                <c:pt idx="21178">
                  <c:v>4.6337487499999996</c:v>
                </c:pt>
                <c:pt idx="21179">
                  <c:v>4.6340440624992008</c:v>
                </c:pt>
                <c:pt idx="21180">
                  <c:v>4.633625625001601</c:v>
                </c:pt>
                <c:pt idx="21181">
                  <c:v>4.6332396875007991</c:v>
                </c:pt>
                <c:pt idx="21182">
                  <c:v>4.6328993750016005</c:v>
                </c:pt>
                <c:pt idx="21183">
                  <c:v>4.6325278124992009</c:v>
                </c:pt>
                <c:pt idx="21184">
                  <c:v>4.6321253124992001</c:v>
                </c:pt>
                <c:pt idx="21185">
                  <c:v>4.6317918750016007</c:v>
                </c:pt>
                <c:pt idx="21186">
                  <c:v>4.6313815624992003</c:v>
                </c:pt>
                <c:pt idx="21187">
                  <c:v>4.6317743750016005</c:v>
                </c:pt>
                <c:pt idx="21188">
                  <c:v>4.6322356250016004</c:v>
                </c:pt>
                <c:pt idx="21189">
                  <c:v>4.6327812499999999</c:v>
                </c:pt>
                <c:pt idx="21190">
                  <c:v>4.6331546875007996</c:v>
                </c:pt>
                <c:pt idx="21191">
                  <c:v>4.6336315624992004</c:v>
                </c:pt>
                <c:pt idx="21192">
                  <c:v>4.6340475000000003</c:v>
                </c:pt>
                <c:pt idx="21193">
                  <c:v>4.6344925000000003</c:v>
                </c:pt>
                <c:pt idx="21194">
                  <c:v>4.6349256250016007</c:v>
                </c:pt>
                <c:pt idx="21195">
                  <c:v>4.6352906250016002</c:v>
                </c:pt>
                <c:pt idx="21196">
                  <c:v>4.6356343750016009</c:v>
                </c:pt>
                <c:pt idx="21197">
                  <c:v>4.6360703124992009</c:v>
                </c:pt>
                <c:pt idx="21198">
                  <c:v>4.6365303124992003</c:v>
                </c:pt>
                <c:pt idx="21199">
                  <c:v>4.6368806250016004</c:v>
                </c:pt>
                <c:pt idx="21200">
                  <c:v>4.6372578124992003</c:v>
                </c:pt>
                <c:pt idx="21201">
                  <c:v>4.6376678124992008</c:v>
                </c:pt>
                <c:pt idx="21202">
                  <c:v>4.6380471875007991</c:v>
                </c:pt>
                <c:pt idx="21203">
                  <c:v>4.63768125</c:v>
                </c:pt>
                <c:pt idx="21204">
                  <c:v>4.6372215624992004</c:v>
                </c:pt>
                <c:pt idx="21205">
                  <c:v>4.6367184375007993</c:v>
                </c:pt>
                <c:pt idx="21206">
                  <c:v>4.6361996875007998</c:v>
                </c:pt>
                <c:pt idx="21207">
                  <c:v>4.6358615624992003</c:v>
                </c:pt>
                <c:pt idx="21208">
                  <c:v>4.6359928124992003</c:v>
                </c:pt>
                <c:pt idx="21209">
                  <c:v>4.6363609375007995</c:v>
                </c:pt>
                <c:pt idx="21210">
                  <c:v>4.6367765624992003</c:v>
                </c:pt>
                <c:pt idx="21211">
                  <c:v>4.6370993750016005</c:v>
                </c:pt>
                <c:pt idx="21212">
                  <c:v>4.6376121875007996</c:v>
                </c:pt>
                <c:pt idx="21213">
                  <c:v>4.6379987500000004</c:v>
                </c:pt>
                <c:pt idx="21214">
                  <c:v>4.6383281250016006</c:v>
                </c:pt>
                <c:pt idx="21215">
                  <c:v>4.6387425000000002</c:v>
                </c:pt>
                <c:pt idx="21216">
                  <c:v>4.6391696875007993</c:v>
                </c:pt>
                <c:pt idx="21217">
                  <c:v>4.6396581250016009</c:v>
                </c:pt>
                <c:pt idx="21218">
                  <c:v>4.6399934375007996</c:v>
                </c:pt>
                <c:pt idx="21219">
                  <c:v>4.6403662499999996</c:v>
                </c:pt>
                <c:pt idx="21220">
                  <c:v>4.6405846875007999</c:v>
                </c:pt>
                <c:pt idx="21221">
                  <c:v>4.6409396875007998</c:v>
                </c:pt>
                <c:pt idx="21222">
                  <c:v>4.6408459375007993</c:v>
                </c:pt>
                <c:pt idx="21223">
                  <c:v>4.6402206250016009</c:v>
                </c:pt>
                <c:pt idx="21224">
                  <c:v>4.6397659375007994</c:v>
                </c:pt>
                <c:pt idx="21225">
                  <c:v>4.6393284375007999</c:v>
                </c:pt>
                <c:pt idx="21226">
                  <c:v>4.6388240624992001</c:v>
                </c:pt>
                <c:pt idx="21227">
                  <c:v>4.6382234375007991</c:v>
                </c:pt>
                <c:pt idx="21228">
                  <c:v>4.6376175000000002</c:v>
                </c:pt>
                <c:pt idx="21229">
                  <c:v>4.6369603124992009</c:v>
                </c:pt>
                <c:pt idx="21230">
                  <c:v>4.6363374999999998</c:v>
                </c:pt>
                <c:pt idx="21231">
                  <c:v>4.6357378124992001</c:v>
                </c:pt>
                <c:pt idx="21232">
                  <c:v>4.6351356250016007</c:v>
                </c:pt>
                <c:pt idx="21233">
                  <c:v>4.6346224999999999</c:v>
                </c:pt>
                <c:pt idx="21234">
                  <c:v>4.6340496875007995</c:v>
                </c:pt>
                <c:pt idx="21235">
                  <c:v>4.6334837499999999</c:v>
                </c:pt>
                <c:pt idx="21236">
                  <c:v>4.6330024999999999</c:v>
                </c:pt>
                <c:pt idx="21237">
                  <c:v>4.6325040624992004</c:v>
                </c:pt>
                <c:pt idx="21238">
                  <c:v>4.6320940624992009</c:v>
                </c:pt>
                <c:pt idx="21239">
                  <c:v>4.6317025000000003</c:v>
                </c:pt>
                <c:pt idx="21240">
                  <c:v>4.6310975000000001</c:v>
                </c:pt>
                <c:pt idx="21241">
                  <c:v>4.6305615624992003</c:v>
                </c:pt>
                <c:pt idx="21242">
                  <c:v>4.6300346875007996</c:v>
                </c:pt>
                <c:pt idx="21243">
                  <c:v>4.6296425000000001</c:v>
                </c:pt>
                <c:pt idx="21244">
                  <c:v>4.6292715624992002</c:v>
                </c:pt>
                <c:pt idx="21245">
                  <c:v>4.6289153124992009</c:v>
                </c:pt>
                <c:pt idx="21246">
                  <c:v>4.6285453124992006</c:v>
                </c:pt>
                <c:pt idx="21247">
                  <c:v>4.6281584375007991</c:v>
                </c:pt>
                <c:pt idx="21248">
                  <c:v>4.6278050000000004</c:v>
                </c:pt>
                <c:pt idx="21249">
                  <c:v>4.6274596875007994</c:v>
                </c:pt>
                <c:pt idx="21250">
                  <c:v>4.6269712500000004</c:v>
                </c:pt>
                <c:pt idx="21251">
                  <c:v>4.6273321875007998</c:v>
                </c:pt>
                <c:pt idx="21252">
                  <c:v>4.6276587500000002</c:v>
                </c:pt>
                <c:pt idx="21253">
                  <c:v>4.6281478124992006</c:v>
                </c:pt>
                <c:pt idx="21254">
                  <c:v>4.6285165624992004</c:v>
                </c:pt>
                <c:pt idx="21255">
                  <c:v>4.6288603124992003</c:v>
                </c:pt>
                <c:pt idx="21256">
                  <c:v>4.6292903124992009</c:v>
                </c:pt>
                <c:pt idx="21257">
                  <c:v>4.6296693750016003</c:v>
                </c:pt>
                <c:pt idx="21258">
                  <c:v>4.6300803124992003</c:v>
                </c:pt>
                <c:pt idx="21259">
                  <c:v>4.6304259375007994</c:v>
                </c:pt>
                <c:pt idx="21260">
                  <c:v>4.6307893750016005</c:v>
                </c:pt>
                <c:pt idx="21261">
                  <c:v>4.63113375</c:v>
                </c:pt>
                <c:pt idx="21262">
                  <c:v>4.6315093750016008</c:v>
                </c:pt>
                <c:pt idx="21263">
                  <c:v>4.6319003124992006</c:v>
                </c:pt>
                <c:pt idx="21264">
                  <c:v>4.6322675000000002</c:v>
                </c:pt>
                <c:pt idx="21265">
                  <c:v>4.6326103124992004</c:v>
                </c:pt>
                <c:pt idx="21266">
                  <c:v>4.6322443750016005</c:v>
                </c:pt>
                <c:pt idx="21267">
                  <c:v>4.6318509375007997</c:v>
                </c:pt>
                <c:pt idx="21268">
                  <c:v>4.6315006250016006</c:v>
                </c:pt>
                <c:pt idx="21269">
                  <c:v>4.6310781250016007</c:v>
                </c:pt>
                <c:pt idx="21270">
                  <c:v>4.6306978124992009</c:v>
                </c:pt>
                <c:pt idx="21271">
                  <c:v>4.6303693750016004</c:v>
                </c:pt>
                <c:pt idx="21272">
                  <c:v>4.6307337500000001</c:v>
                </c:pt>
                <c:pt idx="21273">
                  <c:v>4.631115625001601</c:v>
                </c:pt>
                <c:pt idx="21274">
                  <c:v>4.6314556250016006</c:v>
                </c:pt>
                <c:pt idx="21275">
                  <c:v>4.6318124999999997</c:v>
                </c:pt>
                <c:pt idx="21276">
                  <c:v>4.6322687499999997</c:v>
                </c:pt>
                <c:pt idx="21277">
                  <c:v>4.6326684375007998</c:v>
                </c:pt>
                <c:pt idx="21278">
                  <c:v>4.6331984375007993</c:v>
                </c:pt>
                <c:pt idx="21279">
                  <c:v>4.6335609375007998</c:v>
                </c:pt>
                <c:pt idx="21280">
                  <c:v>4.6339346875007994</c:v>
                </c:pt>
                <c:pt idx="21281">
                  <c:v>4.63429</c:v>
                </c:pt>
                <c:pt idx="21282">
                  <c:v>4.6346365624992005</c:v>
                </c:pt>
                <c:pt idx="21283">
                  <c:v>4.6343106250016008</c:v>
                </c:pt>
                <c:pt idx="21284">
                  <c:v>4.6338800000000004</c:v>
                </c:pt>
                <c:pt idx="21285">
                  <c:v>4.633426875001601</c:v>
                </c:pt>
                <c:pt idx="21286">
                  <c:v>4.6329478124992001</c:v>
                </c:pt>
                <c:pt idx="21287">
                  <c:v>4.6322131250016003</c:v>
                </c:pt>
                <c:pt idx="21288">
                  <c:v>4.6317078124992008</c:v>
                </c:pt>
                <c:pt idx="21289">
                  <c:v>4.6311721875007992</c:v>
                </c:pt>
                <c:pt idx="21290">
                  <c:v>4.6306365624992001</c:v>
                </c:pt>
                <c:pt idx="21291">
                  <c:v>4.6300753124992005</c:v>
                </c:pt>
                <c:pt idx="21292">
                  <c:v>4.6295356250016004</c:v>
                </c:pt>
                <c:pt idx="21293">
                  <c:v>4.6290081250016009</c:v>
                </c:pt>
                <c:pt idx="21294">
                  <c:v>4.6284299999999998</c:v>
                </c:pt>
                <c:pt idx="21295">
                  <c:v>4.6279053124992009</c:v>
                </c:pt>
                <c:pt idx="21296">
                  <c:v>4.6273928124992008</c:v>
                </c:pt>
                <c:pt idx="21297">
                  <c:v>4.6270031250016004</c:v>
                </c:pt>
                <c:pt idx="21298">
                  <c:v>4.6264171875007998</c:v>
                </c:pt>
                <c:pt idx="21299">
                  <c:v>4.625919375001601</c:v>
                </c:pt>
                <c:pt idx="21300">
                  <c:v>4.6254931250016007</c:v>
                </c:pt>
                <c:pt idx="21301">
                  <c:v>4.6253246875007994</c:v>
                </c:pt>
                <c:pt idx="21302">
                  <c:v>4.6256624999999998</c:v>
                </c:pt>
                <c:pt idx="21303">
                  <c:v>4.6260925000000004</c:v>
                </c:pt>
                <c:pt idx="21304">
                  <c:v>4.6265753124992006</c:v>
                </c:pt>
                <c:pt idx="21305">
                  <c:v>4.6269103124992004</c:v>
                </c:pt>
                <c:pt idx="21306">
                  <c:v>4.6273359375007992</c:v>
                </c:pt>
                <c:pt idx="21307">
                  <c:v>4.6277940624992002</c:v>
                </c:pt>
                <c:pt idx="21308">
                  <c:v>4.6282996875007996</c:v>
                </c:pt>
                <c:pt idx="21309">
                  <c:v>4.6287715624992005</c:v>
                </c:pt>
                <c:pt idx="21310">
                  <c:v>4.6293206250016006</c:v>
                </c:pt>
                <c:pt idx="21311">
                  <c:v>4.6297931250016005</c:v>
                </c:pt>
                <c:pt idx="21312">
                  <c:v>4.6301509375007992</c:v>
                </c:pt>
                <c:pt idx="21313">
                  <c:v>4.6305393750016002</c:v>
                </c:pt>
                <c:pt idx="21314">
                  <c:v>4.6309112499999996</c:v>
                </c:pt>
                <c:pt idx="21315">
                  <c:v>4.6313399999999998</c:v>
                </c:pt>
                <c:pt idx="21316">
                  <c:v>4.6316775000000003</c:v>
                </c:pt>
                <c:pt idx="21317">
                  <c:v>4.6320265624992008</c:v>
                </c:pt>
                <c:pt idx="21318">
                  <c:v>4.6324184375007995</c:v>
                </c:pt>
                <c:pt idx="21319">
                  <c:v>4.632765</c:v>
                </c:pt>
                <c:pt idx="21320">
                  <c:v>4.6330981250016006</c:v>
                </c:pt>
                <c:pt idx="21321">
                  <c:v>4.6327903124992007</c:v>
                </c:pt>
                <c:pt idx="21322">
                  <c:v>4.6327665624992003</c:v>
                </c:pt>
                <c:pt idx="21323">
                  <c:v>4.6331190624992002</c:v>
                </c:pt>
                <c:pt idx="21324">
                  <c:v>4.6334831250016002</c:v>
                </c:pt>
                <c:pt idx="21325">
                  <c:v>4.6340118750016002</c:v>
                </c:pt>
                <c:pt idx="21326">
                  <c:v>4.6343965624992007</c:v>
                </c:pt>
                <c:pt idx="21327">
                  <c:v>4.6347865624992002</c:v>
                </c:pt>
                <c:pt idx="21328">
                  <c:v>4.6351196875007998</c:v>
                </c:pt>
                <c:pt idx="21329">
                  <c:v>4.6345681250016009</c:v>
                </c:pt>
                <c:pt idx="21330">
                  <c:v>4.6339856250016007</c:v>
                </c:pt>
                <c:pt idx="21331">
                  <c:v>4.6333496875007993</c:v>
                </c:pt>
                <c:pt idx="21332">
                  <c:v>4.632710625001601</c:v>
                </c:pt>
                <c:pt idx="21333">
                  <c:v>4.6321537499999996</c:v>
                </c:pt>
                <c:pt idx="21334">
                  <c:v>4.6317181250016004</c:v>
                </c:pt>
                <c:pt idx="21335">
                  <c:v>4.6310624999999996</c:v>
                </c:pt>
                <c:pt idx="21336">
                  <c:v>4.6304393750016004</c:v>
                </c:pt>
                <c:pt idx="21337">
                  <c:v>4.6298487499999998</c:v>
                </c:pt>
                <c:pt idx="21338">
                  <c:v>4.6293712500000002</c:v>
                </c:pt>
                <c:pt idx="21339">
                  <c:v>4.6290259375007992</c:v>
                </c:pt>
                <c:pt idx="21340">
                  <c:v>4.6286596875007993</c:v>
                </c:pt>
                <c:pt idx="21341">
                  <c:v>4.6280628124992003</c:v>
                </c:pt>
                <c:pt idx="21342">
                  <c:v>4.6274015624992009</c:v>
                </c:pt>
                <c:pt idx="21343">
                  <c:v>4.6270462500000002</c:v>
                </c:pt>
                <c:pt idx="21344">
                  <c:v>4.6265690624992004</c:v>
                </c:pt>
                <c:pt idx="21345">
                  <c:v>4.6260746875007994</c:v>
                </c:pt>
                <c:pt idx="21346">
                  <c:v>4.6256859375007995</c:v>
                </c:pt>
                <c:pt idx="21347">
                  <c:v>4.6252784375007998</c:v>
                </c:pt>
                <c:pt idx="21348">
                  <c:v>4.6248921875007998</c:v>
                </c:pt>
                <c:pt idx="21349">
                  <c:v>4.6245587500000003</c:v>
                </c:pt>
                <c:pt idx="21350">
                  <c:v>4.6243862499999997</c:v>
                </c:pt>
                <c:pt idx="21351">
                  <c:v>4.6247165624992004</c:v>
                </c:pt>
                <c:pt idx="21352">
                  <c:v>4.6251724999999997</c:v>
                </c:pt>
                <c:pt idx="21353">
                  <c:v>4.6255903124992006</c:v>
                </c:pt>
                <c:pt idx="21354">
                  <c:v>4.6260221875007996</c:v>
                </c:pt>
                <c:pt idx="21355">
                  <c:v>4.6264003124992001</c:v>
                </c:pt>
                <c:pt idx="21356">
                  <c:v>4.626786875001601</c:v>
                </c:pt>
                <c:pt idx="21357">
                  <c:v>4.6272084375007996</c:v>
                </c:pt>
                <c:pt idx="21358">
                  <c:v>4.6275446875007997</c:v>
                </c:pt>
                <c:pt idx="21359">
                  <c:v>4.6279181250016004</c:v>
                </c:pt>
                <c:pt idx="21360">
                  <c:v>4.6282759375007991</c:v>
                </c:pt>
                <c:pt idx="21361">
                  <c:v>4.6286656250016005</c:v>
                </c:pt>
                <c:pt idx="21362">
                  <c:v>4.6290384375007996</c:v>
                </c:pt>
                <c:pt idx="21363">
                  <c:v>4.6285484375007995</c:v>
                </c:pt>
                <c:pt idx="21364">
                  <c:v>4.62819</c:v>
                </c:pt>
                <c:pt idx="21365">
                  <c:v>4.6278306250016001</c:v>
                </c:pt>
                <c:pt idx="21366">
                  <c:v>4.6274637500000004</c:v>
                </c:pt>
                <c:pt idx="21367">
                  <c:v>4.6271362500000004</c:v>
                </c:pt>
                <c:pt idx="21368">
                  <c:v>4.6267649999999998</c:v>
                </c:pt>
                <c:pt idx="21369">
                  <c:v>4.6263871875007991</c:v>
                </c:pt>
                <c:pt idx="21370">
                  <c:v>4.6259656250016006</c:v>
                </c:pt>
                <c:pt idx="21371">
                  <c:v>4.6263459375007994</c:v>
                </c:pt>
                <c:pt idx="21372">
                  <c:v>4.6268050000000001</c:v>
                </c:pt>
                <c:pt idx="21373">
                  <c:v>4.6271412500000002</c:v>
                </c:pt>
                <c:pt idx="21374">
                  <c:v>4.6274646875007992</c:v>
                </c:pt>
                <c:pt idx="21375">
                  <c:v>4.6278415624992002</c:v>
                </c:pt>
                <c:pt idx="21376">
                  <c:v>4.6281650000000001</c:v>
                </c:pt>
                <c:pt idx="21377">
                  <c:v>4.6277499999999998</c:v>
                </c:pt>
                <c:pt idx="21378">
                  <c:v>4.6273903124992009</c:v>
                </c:pt>
                <c:pt idx="21379">
                  <c:v>4.626925</c:v>
                </c:pt>
                <c:pt idx="21380">
                  <c:v>4.6264881250016003</c:v>
                </c:pt>
                <c:pt idx="21381">
                  <c:v>4.6260653124992004</c:v>
                </c:pt>
                <c:pt idx="21382">
                  <c:v>4.6256918750016007</c:v>
                </c:pt>
                <c:pt idx="21383">
                  <c:v>4.6256812500000004</c:v>
                </c:pt>
                <c:pt idx="21384">
                  <c:v>4.6260599999999998</c:v>
                </c:pt>
                <c:pt idx="21385">
                  <c:v>4.6264812500000003</c:v>
                </c:pt>
                <c:pt idx="21386">
                  <c:v>4.6270103124992001</c:v>
                </c:pt>
                <c:pt idx="21387">
                  <c:v>4.6273762500000002</c:v>
                </c:pt>
                <c:pt idx="21388">
                  <c:v>4.6278903124992006</c:v>
                </c:pt>
                <c:pt idx="21389">
                  <c:v>4.6282212500000002</c:v>
                </c:pt>
                <c:pt idx="21390">
                  <c:v>4.6285625000000001</c:v>
                </c:pt>
                <c:pt idx="21391">
                  <c:v>4.6289196875007992</c:v>
                </c:pt>
                <c:pt idx="21392">
                  <c:v>4.6292762500000002</c:v>
                </c:pt>
                <c:pt idx="21393">
                  <c:v>4.6296934375007996</c:v>
                </c:pt>
                <c:pt idx="21394">
                  <c:v>4.6300362499999999</c:v>
                </c:pt>
                <c:pt idx="21395">
                  <c:v>4.6303631250016002</c:v>
                </c:pt>
                <c:pt idx="21396">
                  <c:v>4.6307059375007995</c:v>
                </c:pt>
                <c:pt idx="21397">
                  <c:v>4.6311375000000004</c:v>
                </c:pt>
                <c:pt idx="21398">
                  <c:v>4.6315209375007997</c:v>
                </c:pt>
                <c:pt idx="21399">
                  <c:v>4.6309687500000001</c:v>
                </c:pt>
                <c:pt idx="21400">
                  <c:v>4.630530625001601</c:v>
                </c:pt>
                <c:pt idx="21401">
                  <c:v>4.6301143750016003</c:v>
                </c:pt>
                <c:pt idx="21402">
                  <c:v>4.6297043750016007</c:v>
                </c:pt>
                <c:pt idx="21403">
                  <c:v>4.6293093750016006</c:v>
                </c:pt>
                <c:pt idx="21404">
                  <c:v>4.6289662500000004</c:v>
                </c:pt>
                <c:pt idx="21405">
                  <c:v>4.6285996875007998</c:v>
                </c:pt>
                <c:pt idx="21406">
                  <c:v>4.6282165624992002</c:v>
                </c:pt>
                <c:pt idx="21407">
                  <c:v>4.6275903124992004</c:v>
                </c:pt>
                <c:pt idx="21408">
                  <c:v>4.6272418750016007</c:v>
                </c:pt>
                <c:pt idx="21409">
                  <c:v>4.6266634375007998</c:v>
                </c:pt>
                <c:pt idx="21410">
                  <c:v>4.6263275000000004</c:v>
                </c:pt>
                <c:pt idx="21411">
                  <c:v>4.6256578124992007</c:v>
                </c:pt>
                <c:pt idx="21412">
                  <c:v>4.6251949999999997</c:v>
                </c:pt>
                <c:pt idx="21413">
                  <c:v>4.6248368750016002</c:v>
                </c:pt>
                <c:pt idx="21414">
                  <c:v>4.6249624999999996</c:v>
                </c:pt>
                <c:pt idx="21415">
                  <c:v>4.6253071875007992</c:v>
                </c:pt>
                <c:pt idx="21416">
                  <c:v>4.6256893750016008</c:v>
                </c:pt>
                <c:pt idx="21417">
                  <c:v>4.6252971875007995</c:v>
                </c:pt>
                <c:pt idx="21418">
                  <c:v>4.6249531250016007</c:v>
                </c:pt>
                <c:pt idx="21419">
                  <c:v>4.6245871875007998</c:v>
                </c:pt>
                <c:pt idx="21420">
                  <c:v>4.624136875001601</c:v>
                </c:pt>
                <c:pt idx="21421">
                  <c:v>4.6237374999999998</c:v>
                </c:pt>
                <c:pt idx="21422">
                  <c:v>4.6235221875007992</c:v>
                </c:pt>
                <c:pt idx="21423">
                  <c:v>4.6238599999999996</c:v>
                </c:pt>
                <c:pt idx="21424">
                  <c:v>4.6242853124992003</c:v>
                </c:pt>
                <c:pt idx="21425">
                  <c:v>4.6246721875007992</c:v>
                </c:pt>
                <c:pt idx="21426">
                  <c:v>4.6251406250016007</c:v>
                </c:pt>
                <c:pt idx="21427">
                  <c:v>4.6254949999999999</c:v>
                </c:pt>
                <c:pt idx="21428">
                  <c:v>4.6258646875007994</c:v>
                </c:pt>
                <c:pt idx="21429">
                  <c:v>4.6262409375007998</c:v>
                </c:pt>
                <c:pt idx="21430">
                  <c:v>4.6266768750016007</c:v>
                </c:pt>
                <c:pt idx="21431">
                  <c:v>4.6270781250016002</c:v>
                </c:pt>
                <c:pt idx="21432">
                  <c:v>4.6274996875007997</c:v>
                </c:pt>
                <c:pt idx="21433">
                  <c:v>4.6278559375007999</c:v>
                </c:pt>
                <c:pt idx="21434">
                  <c:v>4.6275903124992004</c:v>
                </c:pt>
                <c:pt idx="21435">
                  <c:v>4.6272512499999996</c:v>
                </c:pt>
                <c:pt idx="21436">
                  <c:v>4.6268475000000002</c:v>
                </c:pt>
                <c:pt idx="21437">
                  <c:v>4.6264162500000001</c:v>
                </c:pt>
                <c:pt idx="21438">
                  <c:v>4.6260775000000001</c:v>
                </c:pt>
                <c:pt idx="21439">
                  <c:v>4.6257059375007996</c:v>
                </c:pt>
                <c:pt idx="21440">
                  <c:v>4.6251049999999996</c:v>
                </c:pt>
                <c:pt idx="21441">
                  <c:v>4.6247162499999996</c:v>
                </c:pt>
                <c:pt idx="21442">
                  <c:v>4.6242678124992009</c:v>
                </c:pt>
                <c:pt idx="21443">
                  <c:v>4.6237346875007992</c:v>
                </c:pt>
                <c:pt idx="21444">
                  <c:v>4.6232143750016004</c:v>
                </c:pt>
                <c:pt idx="21445">
                  <c:v>4.6226934375007991</c:v>
                </c:pt>
                <c:pt idx="21446">
                  <c:v>4.6222149999999997</c:v>
                </c:pt>
                <c:pt idx="21447">
                  <c:v>4.6217440624992001</c:v>
                </c:pt>
                <c:pt idx="21448">
                  <c:v>4.6213896875007991</c:v>
                </c:pt>
                <c:pt idx="21449">
                  <c:v>4.621028125001601</c:v>
                </c:pt>
                <c:pt idx="21450">
                  <c:v>4.6204793750016009</c:v>
                </c:pt>
                <c:pt idx="21451">
                  <c:v>4.6207831250016005</c:v>
                </c:pt>
                <c:pt idx="21452">
                  <c:v>4.6209337499999998</c:v>
                </c:pt>
                <c:pt idx="21453">
                  <c:v>4.6205884375007997</c:v>
                </c:pt>
                <c:pt idx="21454">
                  <c:v>4.6206509375007991</c:v>
                </c:pt>
                <c:pt idx="21455">
                  <c:v>4.6210362500000004</c:v>
                </c:pt>
                <c:pt idx="21456">
                  <c:v>4.6213993750016007</c:v>
                </c:pt>
                <c:pt idx="21457">
                  <c:v>4.6217346875007994</c:v>
                </c:pt>
                <c:pt idx="21458">
                  <c:v>4.6222081250016007</c:v>
                </c:pt>
                <c:pt idx="21459">
                  <c:v>4.6225762499999998</c:v>
                </c:pt>
                <c:pt idx="21460">
                  <c:v>4.6229500000000003</c:v>
                </c:pt>
                <c:pt idx="21461">
                  <c:v>4.6234549999999999</c:v>
                </c:pt>
                <c:pt idx="21462">
                  <c:v>4.6239328124992003</c:v>
                </c:pt>
                <c:pt idx="21463">
                  <c:v>4.6243018750016009</c:v>
                </c:pt>
                <c:pt idx="21464">
                  <c:v>4.6246709375007997</c:v>
                </c:pt>
                <c:pt idx="21465">
                  <c:v>4.6251665624992002</c:v>
                </c:pt>
                <c:pt idx="21466">
                  <c:v>4.6255290624992007</c:v>
                </c:pt>
                <c:pt idx="21467">
                  <c:v>4.6259362499999996</c:v>
                </c:pt>
                <c:pt idx="21468">
                  <c:v>4.6260393750016009</c:v>
                </c:pt>
                <c:pt idx="21469">
                  <c:v>4.6260068750016003</c:v>
                </c:pt>
                <c:pt idx="21470">
                  <c:v>4.6259678124992005</c:v>
                </c:pt>
                <c:pt idx="21471">
                  <c:v>4.6263456250016004</c:v>
                </c:pt>
                <c:pt idx="21472">
                  <c:v>4.6267503124992002</c:v>
                </c:pt>
                <c:pt idx="21473">
                  <c:v>4.6271746875007995</c:v>
                </c:pt>
                <c:pt idx="21474">
                  <c:v>4.6275928124992003</c:v>
                </c:pt>
                <c:pt idx="21475">
                  <c:v>4.6279574999999999</c:v>
                </c:pt>
                <c:pt idx="21476">
                  <c:v>4.6283512499999997</c:v>
                </c:pt>
                <c:pt idx="21477">
                  <c:v>4.6279243750016006</c:v>
                </c:pt>
                <c:pt idx="21478">
                  <c:v>4.6272893750016006</c:v>
                </c:pt>
                <c:pt idx="21479">
                  <c:v>4.6268490624992005</c:v>
                </c:pt>
                <c:pt idx="21480">
                  <c:v>4.6264471875007995</c:v>
                </c:pt>
                <c:pt idx="21481">
                  <c:v>4.6259487500000001</c:v>
                </c:pt>
                <c:pt idx="21482">
                  <c:v>4.6254774999999997</c:v>
                </c:pt>
                <c:pt idx="21483">
                  <c:v>4.6249581250016005</c:v>
                </c:pt>
                <c:pt idx="21484">
                  <c:v>4.6244396875007991</c:v>
                </c:pt>
                <c:pt idx="21485">
                  <c:v>4.6239553124992003</c:v>
                </c:pt>
                <c:pt idx="21486">
                  <c:v>4.6235281250016005</c:v>
                </c:pt>
                <c:pt idx="21487">
                  <c:v>4.6231031250016006</c:v>
                </c:pt>
                <c:pt idx="21488">
                  <c:v>4.6227175000000003</c:v>
                </c:pt>
                <c:pt idx="21489">
                  <c:v>4.6223912499999997</c:v>
                </c:pt>
                <c:pt idx="21490">
                  <c:v>4.6219853124992003</c:v>
                </c:pt>
                <c:pt idx="21491">
                  <c:v>4.6218806250016007</c:v>
                </c:pt>
                <c:pt idx="21492">
                  <c:v>4.6214487499999999</c:v>
                </c:pt>
                <c:pt idx="21493">
                  <c:v>4.6210500000000003</c:v>
                </c:pt>
                <c:pt idx="21494">
                  <c:v>4.6206190624992001</c:v>
                </c:pt>
                <c:pt idx="21495">
                  <c:v>4.6201531250016004</c:v>
                </c:pt>
                <c:pt idx="21496">
                  <c:v>4.6198281250016002</c:v>
                </c:pt>
                <c:pt idx="21497">
                  <c:v>4.6194953124992004</c:v>
                </c:pt>
                <c:pt idx="21498">
                  <c:v>4.6192918750016005</c:v>
                </c:pt>
                <c:pt idx="21499">
                  <c:v>4.6189240624992003</c:v>
                </c:pt>
                <c:pt idx="21500">
                  <c:v>4.6185306250016005</c:v>
                </c:pt>
                <c:pt idx="21501">
                  <c:v>4.6186259375007994</c:v>
                </c:pt>
                <c:pt idx="21502">
                  <c:v>4.6189490624992002</c:v>
                </c:pt>
                <c:pt idx="21503">
                  <c:v>4.6193290624992009</c:v>
                </c:pt>
                <c:pt idx="21504">
                  <c:v>4.6196728124992008</c:v>
                </c:pt>
                <c:pt idx="21505">
                  <c:v>4.6201021875007999</c:v>
                </c:pt>
                <c:pt idx="21506">
                  <c:v>4.6205178124992008</c:v>
                </c:pt>
                <c:pt idx="21507">
                  <c:v>4.6208946875007992</c:v>
                </c:pt>
                <c:pt idx="21508">
                  <c:v>4.6213456250016005</c:v>
                </c:pt>
                <c:pt idx="21509">
                  <c:v>4.6217671875007991</c:v>
                </c:pt>
                <c:pt idx="21510">
                  <c:v>4.6222096875007992</c:v>
                </c:pt>
                <c:pt idx="21511">
                  <c:v>4.6225825</c:v>
                </c:pt>
                <c:pt idx="21512">
                  <c:v>4.6229803124992008</c:v>
                </c:pt>
                <c:pt idx="21513">
                  <c:v>4.6233128124992007</c:v>
                </c:pt>
                <c:pt idx="21514">
                  <c:v>4.62364</c:v>
                </c:pt>
                <c:pt idx="21515">
                  <c:v>4.6232996875007997</c:v>
                </c:pt>
                <c:pt idx="21516">
                  <c:v>4.6232293750016007</c:v>
                </c:pt>
                <c:pt idx="21517">
                  <c:v>4.6234190624992006</c:v>
                </c:pt>
                <c:pt idx="21518">
                  <c:v>4.6234925000000002</c:v>
                </c:pt>
                <c:pt idx="21519">
                  <c:v>4.6231481250016007</c:v>
                </c:pt>
                <c:pt idx="21520">
                  <c:v>4.6235043750016009</c:v>
                </c:pt>
                <c:pt idx="21521">
                  <c:v>4.6238884375007991</c:v>
                </c:pt>
                <c:pt idx="21522">
                  <c:v>4.6244237500000001</c:v>
                </c:pt>
                <c:pt idx="21523">
                  <c:v>4.6248118750016003</c:v>
                </c:pt>
                <c:pt idx="21524">
                  <c:v>4.6250200000000001</c:v>
                </c:pt>
                <c:pt idx="21525">
                  <c:v>4.6248881250016005</c:v>
                </c:pt>
                <c:pt idx="21526">
                  <c:v>4.6250578124992003</c:v>
                </c:pt>
                <c:pt idx="21527">
                  <c:v>4.624695</c:v>
                </c:pt>
                <c:pt idx="21528">
                  <c:v>4.6243218750016002</c:v>
                </c:pt>
                <c:pt idx="21529">
                  <c:v>4.6238468750016004</c:v>
                </c:pt>
                <c:pt idx="21530">
                  <c:v>4.6233646875007999</c:v>
                </c:pt>
                <c:pt idx="21531">
                  <c:v>4.6237140624992001</c:v>
                </c:pt>
                <c:pt idx="21532">
                  <c:v>4.6240775000000003</c:v>
                </c:pt>
                <c:pt idx="21533">
                  <c:v>4.6236899999999999</c:v>
                </c:pt>
                <c:pt idx="21534">
                  <c:v>4.6231837499999999</c:v>
                </c:pt>
                <c:pt idx="21535">
                  <c:v>4.6226281250016008</c:v>
                </c:pt>
                <c:pt idx="21536">
                  <c:v>4.6220968750016009</c:v>
                </c:pt>
                <c:pt idx="21537">
                  <c:v>4.6217003124992004</c:v>
                </c:pt>
                <c:pt idx="21538">
                  <c:v>4.6213800000000003</c:v>
                </c:pt>
                <c:pt idx="21539">
                  <c:v>4.6209087499999999</c:v>
                </c:pt>
                <c:pt idx="21540">
                  <c:v>4.6205756250016004</c:v>
                </c:pt>
                <c:pt idx="21541">
                  <c:v>4.6201096875007996</c:v>
                </c:pt>
                <c:pt idx="21542">
                  <c:v>4.6197228124992007</c:v>
                </c:pt>
                <c:pt idx="21543">
                  <c:v>4.6193403124992001</c:v>
                </c:pt>
                <c:pt idx="21544">
                  <c:v>4.6189821875007997</c:v>
                </c:pt>
                <c:pt idx="21545">
                  <c:v>4.6185996875007991</c:v>
                </c:pt>
                <c:pt idx="21546">
                  <c:v>4.6181243750016003</c:v>
                </c:pt>
                <c:pt idx="21547">
                  <c:v>4.617720625001601</c:v>
                </c:pt>
                <c:pt idx="21548">
                  <c:v>4.6172943750016007</c:v>
                </c:pt>
                <c:pt idx="21549">
                  <c:v>4.6173287500000004</c:v>
                </c:pt>
                <c:pt idx="21550">
                  <c:v>4.6176768750016004</c:v>
                </c:pt>
                <c:pt idx="21551">
                  <c:v>4.6180534375007998</c:v>
                </c:pt>
                <c:pt idx="21552">
                  <c:v>4.6181374999999996</c:v>
                </c:pt>
                <c:pt idx="21553">
                  <c:v>4.6176975000000002</c:v>
                </c:pt>
                <c:pt idx="21554">
                  <c:v>4.6179040624992007</c:v>
                </c:pt>
                <c:pt idx="21555">
                  <c:v>4.6182606250016009</c:v>
                </c:pt>
                <c:pt idx="21556">
                  <c:v>4.6186534375007993</c:v>
                </c:pt>
                <c:pt idx="21557">
                  <c:v>4.6189859375007991</c:v>
                </c:pt>
                <c:pt idx="21558">
                  <c:v>4.619363125001601</c:v>
                </c:pt>
                <c:pt idx="21559">
                  <c:v>4.6198421875007991</c:v>
                </c:pt>
                <c:pt idx="21560">
                  <c:v>4.6203490624992005</c:v>
                </c:pt>
                <c:pt idx="21561">
                  <c:v>4.6208071875007999</c:v>
                </c:pt>
                <c:pt idx="21562">
                  <c:v>4.6212784375007994</c:v>
                </c:pt>
                <c:pt idx="21563">
                  <c:v>4.6217309375007991</c:v>
                </c:pt>
                <c:pt idx="21564">
                  <c:v>4.6220909375007997</c:v>
                </c:pt>
                <c:pt idx="21565">
                  <c:v>4.622424375001601</c:v>
                </c:pt>
                <c:pt idx="21566">
                  <c:v>4.6228415624992003</c:v>
                </c:pt>
                <c:pt idx="21567">
                  <c:v>4.6231962500000003</c:v>
                </c:pt>
                <c:pt idx="21568">
                  <c:v>4.6231331250016003</c:v>
                </c:pt>
                <c:pt idx="21569">
                  <c:v>4.6227774999999998</c:v>
                </c:pt>
                <c:pt idx="21570">
                  <c:v>4.6231462499999996</c:v>
                </c:pt>
                <c:pt idx="21571">
                  <c:v>4.6229346875007993</c:v>
                </c:pt>
                <c:pt idx="21572">
                  <c:v>4.6225684375007994</c:v>
                </c:pt>
                <c:pt idx="21573">
                  <c:v>4.6221521875007996</c:v>
                </c:pt>
                <c:pt idx="21574">
                  <c:v>4.6217687500000002</c:v>
                </c:pt>
                <c:pt idx="21575">
                  <c:v>4.6213437500000003</c:v>
                </c:pt>
                <c:pt idx="21576">
                  <c:v>4.6209943750016009</c:v>
                </c:pt>
                <c:pt idx="21577">
                  <c:v>4.6204184375007991</c:v>
                </c:pt>
                <c:pt idx="21578">
                  <c:v>4.6197065624992009</c:v>
                </c:pt>
                <c:pt idx="21579">
                  <c:v>4.6192975000000001</c:v>
                </c:pt>
                <c:pt idx="21580">
                  <c:v>4.6188940624992005</c:v>
                </c:pt>
                <c:pt idx="21581">
                  <c:v>4.6184190624992008</c:v>
                </c:pt>
                <c:pt idx="21582">
                  <c:v>4.6178993750016009</c:v>
                </c:pt>
                <c:pt idx="21583">
                  <c:v>4.6173993750016002</c:v>
                </c:pt>
                <c:pt idx="21584">
                  <c:v>4.6169465624992005</c:v>
                </c:pt>
                <c:pt idx="21585">
                  <c:v>4.6164881250016006</c:v>
                </c:pt>
                <c:pt idx="21586">
                  <c:v>4.6158506250016007</c:v>
                </c:pt>
                <c:pt idx="21587">
                  <c:v>4.6154753124992007</c:v>
                </c:pt>
                <c:pt idx="21588">
                  <c:v>4.6151549999999997</c:v>
                </c:pt>
                <c:pt idx="21589">
                  <c:v>4.6148143750016004</c:v>
                </c:pt>
                <c:pt idx="21590">
                  <c:v>4.6152234375007994</c:v>
                </c:pt>
                <c:pt idx="21591">
                  <c:v>4.6156234375007994</c:v>
                </c:pt>
                <c:pt idx="21592">
                  <c:v>4.6159706250016006</c:v>
                </c:pt>
                <c:pt idx="21593">
                  <c:v>4.6155656250016008</c:v>
                </c:pt>
                <c:pt idx="21594">
                  <c:v>4.6151928124992008</c:v>
                </c:pt>
                <c:pt idx="21595">
                  <c:v>4.6148637499999996</c:v>
                </c:pt>
                <c:pt idx="21596">
                  <c:v>4.6145224999999996</c:v>
                </c:pt>
                <c:pt idx="21597">
                  <c:v>4.6141956250016003</c:v>
                </c:pt>
                <c:pt idx="21598">
                  <c:v>4.6138053124992009</c:v>
                </c:pt>
                <c:pt idx="21599">
                  <c:v>4.6142640624992008</c:v>
                </c:pt>
                <c:pt idx="21600">
                  <c:v>4.61463</c:v>
                </c:pt>
                <c:pt idx="21601">
                  <c:v>4.6151187499999997</c:v>
                </c:pt>
                <c:pt idx="21602">
                  <c:v>4.6154999999999999</c:v>
                </c:pt>
                <c:pt idx="21603">
                  <c:v>4.6158865624992007</c:v>
                </c:pt>
                <c:pt idx="21604">
                  <c:v>4.6162831250016003</c:v>
                </c:pt>
                <c:pt idx="21605">
                  <c:v>4.6167087499999999</c:v>
                </c:pt>
                <c:pt idx="21606">
                  <c:v>4.6170865624992006</c:v>
                </c:pt>
                <c:pt idx="21607">
                  <c:v>4.6174531250016004</c:v>
                </c:pt>
                <c:pt idx="21608">
                  <c:v>4.6178962500000003</c:v>
                </c:pt>
                <c:pt idx="21609">
                  <c:v>4.6183334375007998</c:v>
                </c:pt>
                <c:pt idx="21610">
                  <c:v>4.6186743750016008</c:v>
                </c:pt>
                <c:pt idx="21611">
                  <c:v>4.6187171875007991</c:v>
                </c:pt>
                <c:pt idx="21612">
                  <c:v>4.6182965624992001</c:v>
                </c:pt>
                <c:pt idx="21613">
                  <c:v>4.6178584375007992</c:v>
                </c:pt>
                <c:pt idx="21614">
                  <c:v>4.6172828124992007</c:v>
                </c:pt>
                <c:pt idx="21615">
                  <c:v>4.6167787499999999</c:v>
                </c:pt>
                <c:pt idx="21616">
                  <c:v>4.6163965624992009</c:v>
                </c:pt>
                <c:pt idx="21617">
                  <c:v>4.6160465624992009</c:v>
                </c:pt>
                <c:pt idx="21618">
                  <c:v>4.6160746875007996</c:v>
                </c:pt>
                <c:pt idx="21619">
                  <c:v>4.6165090624992002</c:v>
                </c:pt>
                <c:pt idx="21620">
                  <c:v>4.6168881250016005</c:v>
                </c:pt>
                <c:pt idx="21621">
                  <c:v>4.6164965624992007</c:v>
                </c:pt>
                <c:pt idx="21622">
                  <c:v>4.6160756250016002</c:v>
                </c:pt>
                <c:pt idx="21623">
                  <c:v>4.6156546875007995</c:v>
                </c:pt>
                <c:pt idx="21624">
                  <c:v>4.6150428124992002</c:v>
                </c:pt>
                <c:pt idx="21625">
                  <c:v>4.6145006250016003</c:v>
                </c:pt>
                <c:pt idx="21626">
                  <c:v>4.6140578124992002</c:v>
                </c:pt>
                <c:pt idx="21627">
                  <c:v>4.613590625001601</c:v>
                </c:pt>
                <c:pt idx="21628">
                  <c:v>4.6132687499999996</c:v>
                </c:pt>
                <c:pt idx="21629">
                  <c:v>4.613344375001601</c:v>
                </c:pt>
                <c:pt idx="21630">
                  <c:v>4.6136743750016009</c:v>
                </c:pt>
                <c:pt idx="21631">
                  <c:v>4.6140125000000003</c:v>
                </c:pt>
                <c:pt idx="21632">
                  <c:v>4.6143524999999999</c:v>
                </c:pt>
                <c:pt idx="21633">
                  <c:v>4.6148375000000001</c:v>
                </c:pt>
                <c:pt idx="21634">
                  <c:v>4.6151940624992003</c:v>
                </c:pt>
                <c:pt idx="21635">
                  <c:v>4.6155840624992006</c:v>
                </c:pt>
                <c:pt idx="21636">
                  <c:v>4.6159731250016005</c:v>
                </c:pt>
                <c:pt idx="21637">
                  <c:v>4.6163212500000004</c:v>
                </c:pt>
                <c:pt idx="21638">
                  <c:v>4.6166631250016001</c:v>
                </c:pt>
                <c:pt idx="21639">
                  <c:v>4.6170687499999996</c:v>
                </c:pt>
                <c:pt idx="21640">
                  <c:v>4.6174943750016002</c:v>
                </c:pt>
                <c:pt idx="21641">
                  <c:v>4.617</c:v>
                </c:pt>
                <c:pt idx="21642">
                  <c:v>4.6164656250016005</c:v>
                </c:pt>
                <c:pt idx="21643">
                  <c:v>4.615736875001601</c:v>
                </c:pt>
                <c:pt idx="21644">
                  <c:v>4.6154118750016009</c:v>
                </c:pt>
                <c:pt idx="21645">
                  <c:v>4.6149821875007992</c:v>
                </c:pt>
                <c:pt idx="21646">
                  <c:v>4.6146324999999999</c:v>
                </c:pt>
                <c:pt idx="21647">
                  <c:v>4.6142909375007992</c:v>
                </c:pt>
                <c:pt idx="21648">
                  <c:v>4.6136987500000002</c:v>
                </c:pt>
                <c:pt idx="21649">
                  <c:v>4.6133309375007991</c:v>
                </c:pt>
                <c:pt idx="21650">
                  <c:v>4.6129565624992006</c:v>
                </c:pt>
                <c:pt idx="21651">
                  <c:v>4.6125921875007991</c:v>
                </c:pt>
                <c:pt idx="21652">
                  <c:v>4.612264375001601</c:v>
                </c:pt>
                <c:pt idx="21653">
                  <c:v>4.6126709375007993</c:v>
                </c:pt>
                <c:pt idx="21654">
                  <c:v>4.6130021875007996</c:v>
                </c:pt>
                <c:pt idx="21655">
                  <c:v>4.6133565624992006</c:v>
                </c:pt>
                <c:pt idx="21656">
                  <c:v>4.6137762499999999</c:v>
                </c:pt>
                <c:pt idx="21657">
                  <c:v>4.6142799999999999</c:v>
                </c:pt>
                <c:pt idx="21658">
                  <c:v>4.6146906250016002</c:v>
                </c:pt>
                <c:pt idx="21659">
                  <c:v>4.6151384375007991</c:v>
                </c:pt>
                <c:pt idx="21660">
                  <c:v>4.6156340624992005</c:v>
                </c:pt>
                <c:pt idx="21661">
                  <c:v>4.6160918750016009</c:v>
                </c:pt>
                <c:pt idx="21662">
                  <c:v>4.6164909375007994</c:v>
                </c:pt>
                <c:pt idx="21663">
                  <c:v>4.6168534375007999</c:v>
                </c:pt>
                <c:pt idx="21664">
                  <c:v>4.6172612500000003</c:v>
                </c:pt>
                <c:pt idx="21665">
                  <c:v>4.6176446875007997</c:v>
                </c:pt>
                <c:pt idx="21666">
                  <c:v>4.6180062499999996</c:v>
                </c:pt>
                <c:pt idx="21667">
                  <c:v>4.6183353124992008</c:v>
                </c:pt>
                <c:pt idx="21668">
                  <c:v>4.6179756250016002</c:v>
                </c:pt>
                <c:pt idx="21669">
                  <c:v>4.6176540624992004</c:v>
                </c:pt>
                <c:pt idx="21670">
                  <c:v>4.6172449999999996</c:v>
                </c:pt>
                <c:pt idx="21671">
                  <c:v>4.6168928124992004</c:v>
                </c:pt>
                <c:pt idx="21672">
                  <c:v>4.6168109375007997</c:v>
                </c:pt>
                <c:pt idx="21673">
                  <c:v>4.6168984375007991</c:v>
                </c:pt>
                <c:pt idx="21674">
                  <c:v>4.6169000000000002</c:v>
                </c:pt>
                <c:pt idx="21675">
                  <c:v>4.616534375001601</c:v>
                </c:pt>
                <c:pt idx="21676">
                  <c:v>4.6161987499999997</c:v>
                </c:pt>
                <c:pt idx="21677">
                  <c:v>4.6157306250016008</c:v>
                </c:pt>
                <c:pt idx="21678">
                  <c:v>4.6154081250016006</c:v>
                </c:pt>
                <c:pt idx="21679">
                  <c:v>4.6149903124992004</c:v>
                </c:pt>
                <c:pt idx="21680">
                  <c:v>4.6146431250016002</c:v>
                </c:pt>
                <c:pt idx="21681">
                  <c:v>4.6142334375007996</c:v>
                </c:pt>
                <c:pt idx="21682">
                  <c:v>4.6138737499999998</c:v>
                </c:pt>
                <c:pt idx="21683">
                  <c:v>4.6136593750016006</c:v>
                </c:pt>
                <c:pt idx="21684">
                  <c:v>4.6135200000000003</c:v>
                </c:pt>
                <c:pt idx="21685">
                  <c:v>4.6139256250016007</c:v>
                </c:pt>
                <c:pt idx="21686">
                  <c:v>4.6142878124992004</c:v>
                </c:pt>
                <c:pt idx="21687">
                  <c:v>4.6140053124992004</c:v>
                </c:pt>
                <c:pt idx="21688">
                  <c:v>4.6135768750016002</c:v>
                </c:pt>
                <c:pt idx="21689">
                  <c:v>4.6131040624992004</c:v>
                </c:pt>
                <c:pt idx="21690">
                  <c:v>4.6125440624992002</c:v>
                </c:pt>
                <c:pt idx="21691">
                  <c:v>4.6119981250016009</c:v>
                </c:pt>
                <c:pt idx="21692">
                  <c:v>4.6116743750016003</c:v>
                </c:pt>
                <c:pt idx="21693">
                  <c:v>4.6112378124992004</c:v>
                </c:pt>
                <c:pt idx="21694">
                  <c:v>4.6108025000000001</c:v>
                </c:pt>
                <c:pt idx="21695">
                  <c:v>4.6104509375007998</c:v>
                </c:pt>
                <c:pt idx="21696">
                  <c:v>4.6101299999999998</c:v>
                </c:pt>
                <c:pt idx="21697">
                  <c:v>4.6097296875007991</c:v>
                </c:pt>
                <c:pt idx="21698">
                  <c:v>4.6093384375007993</c:v>
                </c:pt>
                <c:pt idx="21699">
                  <c:v>4.6089878124992003</c:v>
                </c:pt>
                <c:pt idx="21700">
                  <c:v>4.6086065624992001</c:v>
                </c:pt>
                <c:pt idx="21701">
                  <c:v>4.6086796875007998</c:v>
                </c:pt>
                <c:pt idx="21702">
                  <c:v>4.60901125</c:v>
                </c:pt>
                <c:pt idx="21703">
                  <c:v>4.6094309375007994</c:v>
                </c:pt>
                <c:pt idx="21704">
                  <c:v>4.6098015624992001</c:v>
                </c:pt>
                <c:pt idx="21705">
                  <c:v>4.6101490624992003</c:v>
                </c:pt>
                <c:pt idx="21706">
                  <c:v>4.6105112500000001</c:v>
                </c:pt>
                <c:pt idx="21707">
                  <c:v>4.6109009375007997</c:v>
                </c:pt>
                <c:pt idx="21708">
                  <c:v>4.6113634375007999</c:v>
                </c:pt>
                <c:pt idx="21709">
                  <c:v>4.6117637499999997</c:v>
                </c:pt>
                <c:pt idx="21710">
                  <c:v>4.6121146875007994</c:v>
                </c:pt>
                <c:pt idx="21711">
                  <c:v>4.6126271875007996</c:v>
                </c:pt>
                <c:pt idx="21712">
                  <c:v>4.613098125001601</c:v>
                </c:pt>
                <c:pt idx="21713">
                  <c:v>4.6126740624992006</c:v>
                </c:pt>
                <c:pt idx="21714">
                  <c:v>4.6122890624992001</c:v>
                </c:pt>
                <c:pt idx="21715">
                  <c:v>4.6118528124992002</c:v>
                </c:pt>
                <c:pt idx="21716">
                  <c:v>4.6115278124992001</c:v>
                </c:pt>
                <c:pt idx="21717">
                  <c:v>4.6111806250016008</c:v>
                </c:pt>
                <c:pt idx="21718">
                  <c:v>4.6107606250016007</c:v>
                </c:pt>
                <c:pt idx="21719">
                  <c:v>4.6110818750016005</c:v>
                </c:pt>
                <c:pt idx="21720">
                  <c:v>4.6109809375007993</c:v>
                </c:pt>
                <c:pt idx="21721">
                  <c:v>4.6113693750016003</c:v>
                </c:pt>
                <c:pt idx="21722">
                  <c:v>4.6110350000000002</c:v>
                </c:pt>
                <c:pt idx="21723">
                  <c:v>4.6106509375007994</c:v>
                </c:pt>
                <c:pt idx="21724">
                  <c:v>4.6103303124992001</c:v>
                </c:pt>
                <c:pt idx="21725">
                  <c:v>4.6100000000000003</c:v>
                </c:pt>
                <c:pt idx="21726">
                  <c:v>4.6101828124992004</c:v>
                </c:pt>
                <c:pt idx="21727">
                  <c:v>4.6106368750016005</c:v>
                </c:pt>
                <c:pt idx="21728">
                  <c:v>4.6109946875007992</c:v>
                </c:pt>
                <c:pt idx="21729">
                  <c:v>4.6114353124992009</c:v>
                </c:pt>
                <c:pt idx="21730">
                  <c:v>4.6118253124992004</c:v>
                </c:pt>
                <c:pt idx="21731">
                  <c:v>4.6122240624992008</c:v>
                </c:pt>
                <c:pt idx="21732">
                  <c:v>4.6126412500000002</c:v>
                </c:pt>
                <c:pt idx="21733">
                  <c:v>4.6131574999999998</c:v>
                </c:pt>
                <c:pt idx="21734">
                  <c:v>4.6136125000000003</c:v>
                </c:pt>
                <c:pt idx="21735">
                  <c:v>4.6141818750016004</c:v>
                </c:pt>
                <c:pt idx="21736">
                  <c:v>4.6147165624992006</c:v>
                </c:pt>
                <c:pt idx="21737">
                  <c:v>4.6151646875007994</c:v>
                </c:pt>
                <c:pt idx="21738">
                  <c:v>4.61550875</c:v>
                </c:pt>
                <c:pt idx="21739">
                  <c:v>4.6159406250016008</c:v>
                </c:pt>
                <c:pt idx="21740">
                  <c:v>4.6162865624992007</c:v>
                </c:pt>
                <c:pt idx="21741">
                  <c:v>4.6166349999999996</c:v>
                </c:pt>
                <c:pt idx="21742">
                  <c:v>4.6170318750016008</c:v>
                </c:pt>
                <c:pt idx="21743">
                  <c:v>4.6173831250016004</c:v>
                </c:pt>
                <c:pt idx="21744">
                  <c:v>4.6170346875007997</c:v>
                </c:pt>
                <c:pt idx="21745">
                  <c:v>4.6166643750016005</c:v>
                </c:pt>
                <c:pt idx="21746">
                  <c:v>4.6163043750016008</c:v>
                </c:pt>
                <c:pt idx="21747">
                  <c:v>4.6157884375007994</c:v>
                </c:pt>
                <c:pt idx="21748">
                  <c:v>4.6152368750016004</c:v>
                </c:pt>
                <c:pt idx="21749">
                  <c:v>4.6145718750016007</c:v>
                </c:pt>
                <c:pt idx="21750">
                  <c:v>4.6142068750016003</c:v>
                </c:pt>
                <c:pt idx="21751">
                  <c:v>4.613719375001601</c:v>
                </c:pt>
                <c:pt idx="21752">
                  <c:v>4.6132659375007998</c:v>
                </c:pt>
                <c:pt idx="21753">
                  <c:v>4.6127859375007993</c:v>
                </c:pt>
                <c:pt idx="21754">
                  <c:v>4.6123906250016002</c:v>
                </c:pt>
                <c:pt idx="21755">
                  <c:v>4.6118865624992003</c:v>
                </c:pt>
                <c:pt idx="21756">
                  <c:v>4.6114456250016005</c:v>
                </c:pt>
                <c:pt idx="21757">
                  <c:v>4.6111209375007993</c:v>
                </c:pt>
                <c:pt idx="21758">
                  <c:v>4.6107640624992001</c:v>
                </c:pt>
                <c:pt idx="21759">
                  <c:v>4.6103328124992009</c:v>
                </c:pt>
                <c:pt idx="21760">
                  <c:v>4.609779375001601</c:v>
                </c:pt>
                <c:pt idx="21761">
                  <c:v>4.6091153124992008</c:v>
                </c:pt>
                <c:pt idx="21762">
                  <c:v>4.6087949999999998</c:v>
                </c:pt>
                <c:pt idx="21763">
                  <c:v>4.6082743750016002</c:v>
                </c:pt>
                <c:pt idx="21764">
                  <c:v>4.6077478124992002</c:v>
                </c:pt>
                <c:pt idx="21765">
                  <c:v>4.6072909375007995</c:v>
                </c:pt>
                <c:pt idx="21766">
                  <c:v>4.6069149999999999</c:v>
                </c:pt>
                <c:pt idx="21767">
                  <c:v>4.6065240624992008</c:v>
                </c:pt>
                <c:pt idx="21768">
                  <c:v>4.6061924999999997</c:v>
                </c:pt>
                <c:pt idx="21769">
                  <c:v>4.6057965624992008</c:v>
                </c:pt>
                <c:pt idx="21770">
                  <c:v>4.6053224999999998</c:v>
                </c:pt>
                <c:pt idx="21771">
                  <c:v>4.6049825000000002</c:v>
                </c:pt>
                <c:pt idx="21772">
                  <c:v>4.6045671875007992</c:v>
                </c:pt>
                <c:pt idx="21773">
                  <c:v>4.6041509375007994</c:v>
                </c:pt>
                <c:pt idx="21774">
                  <c:v>4.6037009375007996</c:v>
                </c:pt>
                <c:pt idx="21775">
                  <c:v>4.6033074999999997</c:v>
                </c:pt>
                <c:pt idx="21776">
                  <c:v>4.6029506250016006</c:v>
                </c:pt>
                <c:pt idx="21777">
                  <c:v>4.6033031250016005</c:v>
                </c:pt>
                <c:pt idx="21778">
                  <c:v>4.6037106250016002</c:v>
                </c:pt>
                <c:pt idx="21779">
                  <c:v>4.6041340624992007</c:v>
                </c:pt>
                <c:pt idx="21780">
                  <c:v>4.6044650000000003</c:v>
                </c:pt>
                <c:pt idx="21781">
                  <c:v>4.6049921875007991</c:v>
                </c:pt>
                <c:pt idx="21782">
                  <c:v>4.6054137500000003</c:v>
                </c:pt>
                <c:pt idx="21783">
                  <c:v>4.605965625001601</c:v>
                </c:pt>
                <c:pt idx="21784">
                  <c:v>4.6065543750016005</c:v>
                </c:pt>
                <c:pt idx="21785">
                  <c:v>4.6070740624992004</c:v>
                </c:pt>
                <c:pt idx="21786">
                  <c:v>4.6075378124992001</c:v>
                </c:pt>
                <c:pt idx="21787">
                  <c:v>4.6079781250016003</c:v>
                </c:pt>
                <c:pt idx="21788">
                  <c:v>4.6083937500000003</c:v>
                </c:pt>
                <c:pt idx="21789">
                  <c:v>4.6087718750016009</c:v>
                </c:pt>
                <c:pt idx="21790">
                  <c:v>4.6091290624992007</c:v>
                </c:pt>
                <c:pt idx="21791">
                  <c:v>4.6093471875007994</c:v>
                </c:pt>
                <c:pt idx="21792">
                  <c:v>4.6089584375007995</c:v>
                </c:pt>
                <c:pt idx="21793">
                  <c:v>4.6085612500000002</c:v>
                </c:pt>
                <c:pt idx="21794">
                  <c:v>4.6081750000000001</c:v>
                </c:pt>
                <c:pt idx="21795">
                  <c:v>4.608346875001601</c:v>
                </c:pt>
                <c:pt idx="21796">
                  <c:v>4.6079862499999997</c:v>
                </c:pt>
                <c:pt idx="21797">
                  <c:v>4.6076146875007993</c:v>
                </c:pt>
                <c:pt idx="21798">
                  <c:v>4.6072931250016005</c:v>
                </c:pt>
                <c:pt idx="21799">
                  <c:v>4.6069418750016009</c:v>
                </c:pt>
                <c:pt idx="21800">
                  <c:v>4.6072637500000004</c:v>
                </c:pt>
                <c:pt idx="21801">
                  <c:v>4.6077456250016002</c:v>
                </c:pt>
                <c:pt idx="21802">
                  <c:v>4.6081331250016007</c:v>
                </c:pt>
                <c:pt idx="21803">
                  <c:v>4.6077540624992004</c:v>
                </c:pt>
                <c:pt idx="21804">
                  <c:v>4.6078606250016003</c:v>
                </c:pt>
                <c:pt idx="21805">
                  <c:v>4.6082259375007997</c:v>
                </c:pt>
                <c:pt idx="21806">
                  <c:v>4.6086278124992006</c:v>
                </c:pt>
                <c:pt idx="21807">
                  <c:v>4.6089518750016003</c:v>
                </c:pt>
                <c:pt idx="21808">
                  <c:v>4.6085493750016004</c:v>
                </c:pt>
                <c:pt idx="21809">
                  <c:v>4.6081750000000001</c:v>
                </c:pt>
                <c:pt idx="21810">
                  <c:v>4.6077790624992003</c:v>
                </c:pt>
                <c:pt idx="21811">
                  <c:v>4.6081071875007993</c:v>
                </c:pt>
                <c:pt idx="21812">
                  <c:v>4.6085200000000004</c:v>
                </c:pt>
                <c:pt idx="21813">
                  <c:v>4.6089003124992001</c:v>
                </c:pt>
                <c:pt idx="21814">
                  <c:v>4.6092553124992008</c:v>
                </c:pt>
                <c:pt idx="21815">
                  <c:v>4.6097081250016005</c:v>
                </c:pt>
                <c:pt idx="21816">
                  <c:v>4.6100296875007993</c:v>
                </c:pt>
                <c:pt idx="21817">
                  <c:v>4.6094024999999998</c:v>
                </c:pt>
                <c:pt idx="21818">
                  <c:v>4.6090509375007995</c:v>
                </c:pt>
                <c:pt idx="21819">
                  <c:v>4.6086593750016007</c:v>
                </c:pt>
                <c:pt idx="21820">
                  <c:v>4.6083271875007998</c:v>
                </c:pt>
                <c:pt idx="21821">
                  <c:v>4.6078849999999996</c:v>
                </c:pt>
                <c:pt idx="21822">
                  <c:v>4.6071928124992008</c:v>
                </c:pt>
                <c:pt idx="21823">
                  <c:v>4.6066859375007994</c:v>
                </c:pt>
                <c:pt idx="21824">
                  <c:v>4.6063518750016001</c:v>
                </c:pt>
                <c:pt idx="21825">
                  <c:v>4.6064156250016008</c:v>
                </c:pt>
                <c:pt idx="21826">
                  <c:v>4.6064471875007991</c:v>
                </c:pt>
                <c:pt idx="21827">
                  <c:v>4.6060749999999997</c:v>
                </c:pt>
                <c:pt idx="21828">
                  <c:v>4.6064343750016006</c:v>
                </c:pt>
                <c:pt idx="21829">
                  <c:v>4.6068474999999998</c:v>
                </c:pt>
                <c:pt idx="21830">
                  <c:v>4.6067853124992002</c:v>
                </c:pt>
                <c:pt idx="21831">
                  <c:v>4.6063471875007993</c:v>
                </c:pt>
                <c:pt idx="21832">
                  <c:v>4.6058359375007996</c:v>
                </c:pt>
                <c:pt idx="21833">
                  <c:v>4.6054746875007995</c:v>
                </c:pt>
                <c:pt idx="21834">
                  <c:v>4.6050725000000003</c:v>
                </c:pt>
                <c:pt idx="21835">
                  <c:v>4.6053184375007996</c:v>
                </c:pt>
                <c:pt idx="21836">
                  <c:v>4.6056440624992003</c:v>
                </c:pt>
                <c:pt idx="21837">
                  <c:v>4.6052071875007998</c:v>
                </c:pt>
                <c:pt idx="21838">
                  <c:v>4.6048637499999998</c:v>
                </c:pt>
                <c:pt idx="21839">
                  <c:v>4.6045031250016004</c:v>
                </c:pt>
                <c:pt idx="21840">
                  <c:v>4.6041656250016008</c:v>
                </c:pt>
                <c:pt idx="21841">
                  <c:v>4.6045018750016009</c:v>
                </c:pt>
                <c:pt idx="21842">
                  <c:v>4.6048234375007997</c:v>
                </c:pt>
                <c:pt idx="21843">
                  <c:v>4.6044828124992003</c:v>
                </c:pt>
                <c:pt idx="21844">
                  <c:v>4.6048118750016007</c:v>
                </c:pt>
                <c:pt idx="21845">
                  <c:v>4.6051506250016008</c:v>
                </c:pt>
                <c:pt idx="21846">
                  <c:v>4.6056309375007993</c:v>
                </c:pt>
                <c:pt idx="21847">
                  <c:v>4.6059909375007999</c:v>
                </c:pt>
                <c:pt idx="21848">
                  <c:v>4.6056428124992008</c:v>
                </c:pt>
                <c:pt idx="21849">
                  <c:v>4.6052146875007995</c:v>
                </c:pt>
                <c:pt idx="21850">
                  <c:v>4.6047165624992008</c:v>
                </c:pt>
                <c:pt idx="21851">
                  <c:v>4.6042381250016007</c:v>
                </c:pt>
                <c:pt idx="21852">
                  <c:v>4.6038818750016004</c:v>
                </c:pt>
                <c:pt idx="21853">
                  <c:v>4.6034228124992005</c:v>
                </c:pt>
                <c:pt idx="21854">
                  <c:v>4.6029984375007995</c:v>
                </c:pt>
                <c:pt idx="21855">
                  <c:v>4.6024996875007993</c:v>
                </c:pt>
                <c:pt idx="21856">
                  <c:v>4.6019550000000002</c:v>
                </c:pt>
                <c:pt idx="21857">
                  <c:v>4.6013709375007998</c:v>
                </c:pt>
                <c:pt idx="21858">
                  <c:v>4.6009921875007995</c:v>
                </c:pt>
                <c:pt idx="21859">
                  <c:v>4.6006131250016002</c:v>
                </c:pt>
                <c:pt idx="21860">
                  <c:v>4.6002259375007997</c:v>
                </c:pt>
                <c:pt idx="21861">
                  <c:v>4.5998028124992008</c:v>
                </c:pt>
                <c:pt idx="21862">
                  <c:v>4.5994362500000001</c:v>
                </c:pt>
                <c:pt idx="21863">
                  <c:v>4.5990284375007997</c:v>
                </c:pt>
                <c:pt idx="21864">
                  <c:v>4.5986981250016008</c:v>
                </c:pt>
                <c:pt idx="21865">
                  <c:v>4.5983715624992003</c:v>
                </c:pt>
                <c:pt idx="21866">
                  <c:v>4.5987240624992003</c:v>
                </c:pt>
                <c:pt idx="21867">
                  <c:v>4.5991559375007993</c:v>
                </c:pt>
                <c:pt idx="21868">
                  <c:v>4.5996499999999996</c:v>
                </c:pt>
                <c:pt idx="21869">
                  <c:v>4.6000578124992009</c:v>
                </c:pt>
                <c:pt idx="21870">
                  <c:v>4.6004015624992007</c:v>
                </c:pt>
                <c:pt idx="21871">
                  <c:v>4.6008128124992007</c:v>
                </c:pt>
                <c:pt idx="21872">
                  <c:v>4.6013081250016006</c:v>
                </c:pt>
                <c:pt idx="21873">
                  <c:v>4.6016746875007994</c:v>
                </c:pt>
                <c:pt idx="21874">
                  <c:v>4.6020343750016002</c:v>
                </c:pt>
                <c:pt idx="21875">
                  <c:v>4.6024481250016009</c:v>
                </c:pt>
                <c:pt idx="21876">
                  <c:v>4.6028003124992001</c:v>
                </c:pt>
                <c:pt idx="21877">
                  <c:v>4.6032181250016002</c:v>
                </c:pt>
                <c:pt idx="21878">
                  <c:v>4.6035534375007998</c:v>
                </c:pt>
                <c:pt idx="21879">
                  <c:v>4.6038915624992001</c:v>
                </c:pt>
                <c:pt idx="21880">
                  <c:v>4.6042156250016006</c:v>
                </c:pt>
                <c:pt idx="21881">
                  <c:v>4.6046265624992007</c:v>
                </c:pt>
                <c:pt idx="21882">
                  <c:v>4.6050140624992002</c:v>
                </c:pt>
                <c:pt idx="21883">
                  <c:v>4.6054803124992008</c:v>
                </c:pt>
                <c:pt idx="21884">
                  <c:v>4.6053665624992002</c:v>
                </c:pt>
                <c:pt idx="21885">
                  <c:v>4.6052056250016005</c:v>
                </c:pt>
                <c:pt idx="21886">
                  <c:v>4.6055893750016006</c:v>
                </c:pt>
                <c:pt idx="21887">
                  <c:v>4.6060906250016007</c:v>
                </c:pt>
                <c:pt idx="21888">
                  <c:v>4.6064696875007991</c:v>
                </c:pt>
                <c:pt idx="21889">
                  <c:v>4.6069453124992004</c:v>
                </c:pt>
                <c:pt idx="21890">
                  <c:v>4.6072859375007997</c:v>
                </c:pt>
                <c:pt idx="21891">
                  <c:v>4.6077090624992003</c:v>
                </c:pt>
                <c:pt idx="21892">
                  <c:v>4.6080874999999999</c:v>
                </c:pt>
                <c:pt idx="21893">
                  <c:v>4.6084915624992009</c:v>
                </c:pt>
                <c:pt idx="21894">
                  <c:v>4.6088587499999996</c:v>
                </c:pt>
                <c:pt idx="21895">
                  <c:v>4.6084359375007997</c:v>
                </c:pt>
                <c:pt idx="21896">
                  <c:v>4.6081140624992001</c:v>
                </c:pt>
                <c:pt idx="21897">
                  <c:v>4.6077840624992001</c:v>
                </c:pt>
                <c:pt idx="21898">
                  <c:v>4.6073431250016004</c:v>
                </c:pt>
                <c:pt idx="21899">
                  <c:v>4.6068681250016006</c:v>
                </c:pt>
                <c:pt idx="21900">
                  <c:v>4.6063490624992003</c:v>
                </c:pt>
                <c:pt idx="21901">
                  <c:v>4.6059190624992006</c:v>
                </c:pt>
                <c:pt idx="21902">
                  <c:v>4.6055121875007998</c:v>
                </c:pt>
                <c:pt idx="21903">
                  <c:v>4.6051393750016008</c:v>
                </c:pt>
                <c:pt idx="21904">
                  <c:v>4.6047959375007999</c:v>
                </c:pt>
                <c:pt idx="21905">
                  <c:v>4.6042771875007995</c:v>
                </c:pt>
                <c:pt idx="21906">
                  <c:v>4.6039500000000002</c:v>
                </c:pt>
                <c:pt idx="21907">
                  <c:v>4.6035284375007999</c:v>
                </c:pt>
                <c:pt idx="21908">
                  <c:v>4.6031509375007991</c:v>
                </c:pt>
                <c:pt idx="21909">
                  <c:v>4.6027881250016005</c:v>
                </c:pt>
                <c:pt idx="21910">
                  <c:v>4.6024578124992006</c:v>
                </c:pt>
                <c:pt idx="21911">
                  <c:v>4.6024909375007992</c:v>
                </c:pt>
                <c:pt idx="21912">
                  <c:v>4.6021487499999996</c:v>
                </c:pt>
                <c:pt idx="21913">
                  <c:v>4.6016665624992008</c:v>
                </c:pt>
                <c:pt idx="21914">
                  <c:v>4.6013446875007995</c:v>
                </c:pt>
                <c:pt idx="21915">
                  <c:v>4.6009387500000001</c:v>
                </c:pt>
                <c:pt idx="21916">
                  <c:v>4.60054125</c:v>
                </c:pt>
                <c:pt idx="21917">
                  <c:v>4.6000990624992006</c:v>
                </c:pt>
                <c:pt idx="21918">
                  <c:v>4.5996868750016002</c:v>
                </c:pt>
                <c:pt idx="21919">
                  <c:v>4.5992796875007995</c:v>
                </c:pt>
                <c:pt idx="21920">
                  <c:v>4.5988262500000001</c:v>
                </c:pt>
                <c:pt idx="21921">
                  <c:v>4.5984290624992008</c:v>
                </c:pt>
                <c:pt idx="21922">
                  <c:v>4.5978265624992005</c:v>
                </c:pt>
                <c:pt idx="21923">
                  <c:v>4.5974343750016002</c:v>
                </c:pt>
                <c:pt idx="21924">
                  <c:v>4.5978290624992004</c:v>
                </c:pt>
                <c:pt idx="21925">
                  <c:v>4.5981515624992007</c:v>
                </c:pt>
                <c:pt idx="21926">
                  <c:v>4.5985828124992008</c:v>
                </c:pt>
                <c:pt idx="21927">
                  <c:v>4.5989471875007997</c:v>
                </c:pt>
                <c:pt idx="21928">
                  <c:v>4.5993709375007992</c:v>
                </c:pt>
                <c:pt idx="21929">
                  <c:v>4.5997978124992009</c:v>
                </c:pt>
                <c:pt idx="21930">
                  <c:v>4.6002221875007994</c:v>
                </c:pt>
                <c:pt idx="21931">
                  <c:v>4.6006256250016007</c:v>
                </c:pt>
                <c:pt idx="21932">
                  <c:v>4.6010459375007997</c:v>
                </c:pt>
                <c:pt idx="21933">
                  <c:v>4.6013665624992006</c:v>
                </c:pt>
                <c:pt idx="21934">
                  <c:v>4.6010012500000004</c:v>
                </c:pt>
                <c:pt idx="21935">
                  <c:v>4.601309375001601</c:v>
                </c:pt>
                <c:pt idx="21936">
                  <c:v>4.6009374999999997</c:v>
                </c:pt>
                <c:pt idx="21937">
                  <c:v>4.60049625</c:v>
                </c:pt>
                <c:pt idx="21938">
                  <c:v>4.6001128124992006</c:v>
                </c:pt>
                <c:pt idx="21939">
                  <c:v>4.5997750000000002</c:v>
                </c:pt>
                <c:pt idx="21940">
                  <c:v>4.5993515624992005</c:v>
                </c:pt>
                <c:pt idx="21941">
                  <c:v>4.5988187500000004</c:v>
                </c:pt>
                <c:pt idx="21942">
                  <c:v>4.598435625001601</c:v>
                </c:pt>
                <c:pt idx="21943">
                  <c:v>4.5980096875007996</c:v>
                </c:pt>
                <c:pt idx="21944">
                  <c:v>4.5976756250016004</c:v>
                </c:pt>
                <c:pt idx="21945">
                  <c:v>4.5973506250016003</c:v>
                </c:pt>
                <c:pt idx="21946">
                  <c:v>4.5969259375007994</c:v>
                </c:pt>
                <c:pt idx="21947">
                  <c:v>4.5969609375007998</c:v>
                </c:pt>
                <c:pt idx="21948">
                  <c:v>4.5974193750016008</c:v>
                </c:pt>
                <c:pt idx="21949">
                  <c:v>4.5978090624992003</c:v>
                </c:pt>
                <c:pt idx="21950">
                  <c:v>4.5981956250016003</c:v>
                </c:pt>
                <c:pt idx="21951">
                  <c:v>4.5985631250016006</c:v>
                </c:pt>
                <c:pt idx="21952">
                  <c:v>4.5989115624992003</c:v>
                </c:pt>
                <c:pt idx="21953">
                  <c:v>4.5993840624992002</c:v>
                </c:pt>
                <c:pt idx="21954">
                  <c:v>4.5997431250016003</c:v>
                </c:pt>
                <c:pt idx="21955">
                  <c:v>4.6000853124992007</c:v>
                </c:pt>
                <c:pt idx="21956">
                  <c:v>4.6004125</c:v>
                </c:pt>
                <c:pt idx="21957">
                  <c:v>4.6007974999999997</c:v>
                </c:pt>
                <c:pt idx="21958">
                  <c:v>4.6012399999999998</c:v>
                </c:pt>
                <c:pt idx="21959">
                  <c:v>4.6015759375007992</c:v>
                </c:pt>
                <c:pt idx="21960">
                  <c:v>4.6019303124992001</c:v>
                </c:pt>
                <c:pt idx="21961">
                  <c:v>4.6022743750016009</c:v>
                </c:pt>
                <c:pt idx="21962">
                  <c:v>4.6026118750016005</c:v>
                </c:pt>
                <c:pt idx="21963">
                  <c:v>4.6029446875007993</c:v>
                </c:pt>
                <c:pt idx="21964">
                  <c:v>4.6032706250016009</c:v>
                </c:pt>
                <c:pt idx="21965">
                  <c:v>4.6030253124992004</c:v>
                </c:pt>
                <c:pt idx="21966">
                  <c:v>4.602610625001601</c:v>
                </c:pt>
                <c:pt idx="21967">
                  <c:v>4.6026359375007999</c:v>
                </c:pt>
                <c:pt idx="21968">
                  <c:v>4.6030128124992009</c:v>
                </c:pt>
                <c:pt idx="21969">
                  <c:v>4.6033384375007991</c:v>
                </c:pt>
                <c:pt idx="21970">
                  <c:v>4.6031287499999998</c:v>
                </c:pt>
                <c:pt idx="21971">
                  <c:v>4.6027681250016004</c:v>
                </c:pt>
                <c:pt idx="21972">
                  <c:v>4.6024290624992004</c:v>
                </c:pt>
                <c:pt idx="21973">
                  <c:v>4.6020190624992008</c:v>
                </c:pt>
                <c:pt idx="21974">
                  <c:v>4.6015278124992003</c:v>
                </c:pt>
                <c:pt idx="21975">
                  <c:v>4.6011571875007995</c:v>
                </c:pt>
                <c:pt idx="21976">
                  <c:v>4.6007831250016009</c:v>
                </c:pt>
                <c:pt idx="21977">
                  <c:v>4.600695</c:v>
                </c:pt>
                <c:pt idx="21978">
                  <c:v>4.6002968750016002</c:v>
                </c:pt>
                <c:pt idx="21979">
                  <c:v>4.5999190624992004</c:v>
                </c:pt>
                <c:pt idx="21980">
                  <c:v>4.5995390624992005</c:v>
                </c:pt>
                <c:pt idx="21981">
                  <c:v>4.5992090624992006</c:v>
                </c:pt>
                <c:pt idx="21982">
                  <c:v>4.5997312499999996</c:v>
                </c:pt>
                <c:pt idx="21983">
                  <c:v>4.6000803124992009</c:v>
                </c:pt>
                <c:pt idx="21984">
                  <c:v>4.6004284375007991</c:v>
                </c:pt>
                <c:pt idx="21985">
                  <c:v>4.6009390624992008</c:v>
                </c:pt>
                <c:pt idx="21986">
                  <c:v>4.6012956250016002</c:v>
                </c:pt>
                <c:pt idx="21987">
                  <c:v>4.6016325</c:v>
                </c:pt>
                <c:pt idx="21988">
                  <c:v>4.6020453124992002</c:v>
                </c:pt>
                <c:pt idx="21989">
                  <c:v>4.6024609375007994</c:v>
                </c:pt>
                <c:pt idx="21990">
                  <c:v>4.6028034375007998</c:v>
                </c:pt>
                <c:pt idx="21991">
                  <c:v>4.6031696875007997</c:v>
                </c:pt>
                <c:pt idx="21992">
                  <c:v>4.6035862500000002</c:v>
                </c:pt>
                <c:pt idx="21993">
                  <c:v>4.6039521875007994</c:v>
                </c:pt>
                <c:pt idx="21994">
                  <c:v>4.6034887500000004</c:v>
                </c:pt>
                <c:pt idx="21995">
                  <c:v>4.6029821875007997</c:v>
                </c:pt>
                <c:pt idx="21996">
                  <c:v>4.6023737499999999</c:v>
                </c:pt>
                <c:pt idx="21997">
                  <c:v>4.6017934375007998</c:v>
                </c:pt>
                <c:pt idx="21998">
                  <c:v>4.6012218750016007</c:v>
                </c:pt>
                <c:pt idx="21999">
                  <c:v>4.6007665624992002</c:v>
                </c:pt>
                <c:pt idx="22000">
                  <c:v>4.6004190624992001</c:v>
                </c:pt>
                <c:pt idx="22001">
                  <c:v>4.6008203124992004</c:v>
                </c:pt>
                <c:pt idx="22002">
                  <c:v>4.6011706250016005</c:v>
                </c:pt>
                <c:pt idx="22003">
                  <c:v>4.6008290624992005</c:v>
                </c:pt>
                <c:pt idx="22004">
                  <c:v>4.6004959375007992</c:v>
                </c:pt>
                <c:pt idx="22005">
                  <c:v>4.6001656250016003</c:v>
                </c:pt>
                <c:pt idx="22006">
                  <c:v>4.6005843750016009</c:v>
                </c:pt>
                <c:pt idx="22007">
                  <c:v>4.6009874999999996</c:v>
                </c:pt>
                <c:pt idx="22008">
                  <c:v>4.6012318750016004</c:v>
                </c:pt>
                <c:pt idx="22009">
                  <c:v>4.6008984375007991</c:v>
                </c:pt>
                <c:pt idx="22010">
                  <c:v>4.6005340624992002</c:v>
                </c:pt>
                <c:pt idx="22011">
                  <c:v>4.6000215624992009</c:v>
                </c:pt>
                <c:pt idx="22012">
                  <c:v>4.5993062499999997</c:v>
                </c:pt>
                <c:pt idx="22013">
                  <c:v>4.5989262499999999</c:v>
                </c:pt>
                <c:pt idx="22014">
                  <c:v>4.5984793750016006</c:v>
                </c:pt>
                <c:pt idx="22015">
                  <c:v>4.5980328124992003</c:v>
                </c:pt>
                <c:pt idx="22016">
                  <c:v>4.5974681250016003</c:v>
                </c:pt>
                <c:pt idx="22017">
                  <c:v>4.59694</c:v>
                </c:pt>
                <c:pt idx="22018">
                  <c:v>4.5964818750016008</c:v>
                </c:pt>
                <c:pt idx="22019">
                  <c:v>4.59603875</c:v>
                </c:pt>
                <c:pt idx="22020">
                  <c:v>4.5956553124992006</c:v>
                </c:pt>
                <c:pt idx="22021">
                  <c:v>4.5953296875007998</c:v>
                </c:pt>
                <c:pt idx="22022">
                  <c:v>4.5947546875007994</c:v>
                </c:pt>
                <c:pt idx="22023">
                  <c:v>4.5942837499999998</c:v>
                </c:pt>
                <c:pt idx="22024">
                  <c:v>4.5938859375007999</c:v>
                </c:pt>
                <c:pt idx="22025">
                  <c:v>4.5934309375007993</c:v>
                </c:pt>
                <c:pt idx="22026">
                  <c:v>4.5929484375007998</c:v>
                </c:pt>
                <c:pt idx="22027">
                  <c:v>4.5924384375007996</c:v>
                </c:pt>
                <c:pt idx="22028">
                  <c:v>4.5917971875007995</c:v>
                </c:pt>
                <c:pt idx="22029">
                  <c:v>4.5913193750016008</c:v>
                </c:pt>
                <c:pt idx="22030">
                  <c:v>4.5909596875007992</c:v>
                </c:pt>
                <c:pt idx="22031">
                  <c:v>4.5913996875007994</c:v>
                </c:pt>
                <c:pt idx="22032">
                  <c:v>4.5918578124992004</c:v>
                </c:pt>
                <c:pt idx="22033">
                  <c:v>4.592276875001601</c:v>
                </c:pt>
                <c:pt idx="22034">
                  <c:v>4.5926093750016008</c:v>
                </c:pt>
                <c:pt idx="22035">
                  <c:v>4.5930696875007992</c:v>
                </c:pt>
                <c:pt idx="22036">
                  <c:v>4.5934740624992001</c:v>
                </c:pt>
                <c:pt idx="22037">
                  <c:v>4.5937943750016004</c:v>
                </c:pt>
                <c:pt idx="22038">
                  <c:v>4.5941218750016004</c:v>
                </c:pt>
                <c:pt idx="22039">
                  <c:v>4.5944434375007992</c:v>
                </c:pt>
                <c:pt idx="22040">
                  <c:v>4.5948124999999997</c:v>
                </c:pt>
                <c:pt idx="22041">
                  <c:v>4.5952746875007993</c:v>
                </c:pt>
                <c:pt idx="22042">
                  <c:v>4.5956693750016004</c:v>
                </c:pt>
                <c:pt idx="22043">
                  <c:v>4.5961293750016008</c:v>
                </c:pt>
                <c:pt idx="22044">
                  <c:v>4.5965259375007994</c:v>
                </c:pt>
                <c:pt idx="22045">
                  <c:v>4.5968475</c:v>
                </c:pt>
                <c:pt idx="22046">
                  <c:v>4.5967087500000003</c:v>
                </c:pt>
                <c:pt idx="22047">
                  <c:v>4.5970599999999999</c:v>
                </c:pt>
                <c:pt idx="22048">
                  <c:v>4.5973968750016008</c:v>
                </c:pt>
                <c:pt idx="22049">
                  <c:v>4.5977728124992003</c:v>
                </c:pt>
                <c:pt idx="22050">
                  <c:v>4.5981787499999998</c:v>
                </c:pt>
                <c:pt idx="22051">
                  <c:v>4.5985459375007993</c:v>
                </c:pt>
                <c:pt idx="22052">
                  <c:v>4.5989525000000002</c:v>
                </c:pt>
                <c:pt idx="22053">
                  <c:v>4.5993059375007999</c:v>
                </c:pt>
                <c:pt idx="22054">
                  <c:v>4.5996625</c:v>
                </c:pt>
                <c:pt idx="22055">
                  <c:v>4.5994740624992003</c:v>
                </c:pt>
                <c:pt idx="22056">
                  <c:v>4.5995084375007993</c:v>
                </c:pt>
                <c:pt idx="22057">
                  <c:v>4.5991400000000002</c:v>
                </c:pt>
                <c:pt idx="22058">
                  <c:v>4.598740625001601</c:v>
                </c:pt>
                <c:pt idx="22059">
                  <c:v>4.5982731250016009</c:v>
                </c:pt>
                <c:pt idx="22060">
                  <c:v>4.5976621875007995</c:v>
                </c:pt>
                <c:pt idx="22061">
                  <c:v>4.5970253124992002</c:v>
                </c:pt>
                <c:pt idx="22062">
                  <c:v>4.5966946875007997</c:v>
                </c:pt>
                <c:pt idx="22063">
                  <c:v>4.5963171875007998</c:v>
                </c:pt>
                <c:pt idx="22064">
                  <c:v>4.5956215624992005</c:v>
                </c:pt>
                <c:pt idx="22065">
                  <c:v>4.5952415624992007</c:v>
                </c:pt>
                <c:pt idx="22066">
                  <c:v>4.5946790624992007</c:v>
                </c:pt>
                <c:pt idx="22067">
                  <c:v>4.5941359375007993</c:v>
                </c:pt>
                <c:pt idx="22068">
                  <c:v>4.5936193750016008</c:v>
                </c:pt>
                <c:pt idx="22069">
                  <c:v>4.5930581250016003</c:v>
                </c:pt>
                <c:pt idx="22070">
                  <c:v>4.5926171875007995</c:v>
                </c:pt>
                <c:pt idx="22071">
                  <c:v>4.5922440624992005</c:v>
                </c:pt>
                <c:pt idx="22072">
                  <c:v>4.5926171875007995</c:v>
                </c:pt>
                <c:pt idx="22073">
                  <c:v>4.5930074999999997</c:v>
                </c:pt>
                <c:pt idx="22074">
                  <c:v>4.5934125000000003</c:v>
                </c:pt>
                <c:pt idx="22075">
                  <c:v>4.59376125</c:v>
                </c:pt>
                <c:pt idx="22076">
                  <c:v>4.5941365624992008</c:v>
                </c:pt>
                <c:pt idx="22077">
                  <c:v>4.5945056250016005</c:v>
                </c:pt>
                <c:pt idx="22078">
                  <c:v>4.5948771875007992</c:v>
                </c:pt>
                <c:pt idx="22079">
                  <c:v>4.595338125001601</c:v>
                </c:pt>
                <c:pt idx="22080">
                  <c:v>4.5957406250016009</c:v>
                </c:pt>
                <c:pt idx="22081">
                  <c:v>4.5961628124992009</c:v>
                </c:pt>
                <c:pt idx="22082">
                  <c:v>4.5965600000000002</c:v>
                </c:pt>
                <c:pt idx="22083">
                  <c:v>4.5969834375007999</c:v>
                </c:pt>
                <c:pt idx="22084">
                  <c:v>4.5973631250016007</c:v>
                </c:pt>
                <c:pt idx="22085">
                  <c:v>4.5977131250016008</c:v>
                </c:pt>
                <c:pt idx="22086">
                  <c:v>4.5980650000000001</c:v>
                </c:pt>
                <c:pt idx="22087">
                  <c:v>4.5984140624992005</c:v>
                </c:pt>
                <c:pt idx="22088">
                  <c:v>4.5988212500000003</c:v>
                </c:pt>
                <c:pt idx="22089">
                  <c:v>4.5991815624992007</c:v>
                </c:pt>
                <c:pt idx="22090">
                  <c:v>4.5995703124992007</c:v>
                </c:pt>
                <c:pt idx="22091">
                  <c:v>4.5992353124992009</c:v>
                </c:pt>
                <c:pt idx="22092">
                  <c:v>4.5995840624992006</c:v>
                </c:pt>
                <c:pt idx="22093">
                  <c:v>4.6000143750016003</c:v>
                </c:pt>
                <c:pt idx="22094">
                  <c:v>4.600464375001601</c:v>
                </c:pt>
                <c:pt idx="22095">
                  <c:v>4.6009140624992009</c:v>
                </c:pt>
                <c:pt idx="22096">
                  <c:v>4.6003699999999998</c:v>
                </c:pt>
                <c:pt idx="22097">
                  <c:v>4.5999868750016004</c:v>
                </c:pt>
                <c:pt idx="22098">
                  <c:v>4.5996634375007996</c:v>
                </c:pt>
                <c:pt idx="22099">
                  <c:v>4.5992949999999997</c:v>
                </c:pt>
                <c:pt idx="22100">
                  <c:v>4.5989312499999997</c:v>
                </c:pt>
                <c:pt idx="22101">
                  <c:v>4.5985840624992003</c:v>
                </c:pt>
                <c:pt idx="22102">
                  <c:v>4.598105625001601</c:v>
                </c:pt>
                <c:pt idx="22103">
                  <c:v>4.5975312500000003</c:v>
                </c:pt>
                <c:pt idx="22104">
                  <c:v>4.596895</c:v>
                </c:pt>
                <c:pt idx="22105">
                  <c:v>4.5965518750016008</c:v>
                </c:pt>
                <c:pt idx="22106">
                  <c:v>4.5960099999999997</c:v>
                </c:pt>
                <c:pt idx="22107">
                  <c:v>4.5955168750016009</c:v>
                </c:pt>
                <c:pt idx="22108">
                  <c:v>4.5951637500000002</c:v>
                </c:pt>
                <c:pt idx="22109">
                  <c:v>4.5946715624992009</c:v>
                </c:pt>
                <c:pt idx="22110">
                  <c:v>4.5943171875007991</c:v>
                </c:pt>
                <c:pt idx="22111">
                  <c:v>4.5939843750016003</c:v>
                </c:pt>
                <c:pt idx="22112">
                  <c:v>4.5939621875007992</c:v>
                </c:pt>
                <c:pt idx="22113">
                  <c:v>4.5935890624992002</c:v>
                </c:pt>
                <c:pt idx="22114">
                  <c:v>4.5932612500000003</c:v>
                </c:pt>
                <c:pt idx="22115">
                  <c:v>4.5928896875007998</c:v>
                </c:pt>
                <c:pt idx="22116">
                  <c:v>4.5931015624992009</c:v>
                </c:pt>
                <c:pt idx="22117">
                  <c:v>4.5931381250016008</c:v>
                </c:pt>
                <c:pt idx="22118">
                  <c:v>4.5929900000000004</c:v>
                </c:pt>
                <c:pt idx="22119">
                  <c:v>4.5926453124992008</c:v>
                </c:pt>
                <c:pt idx="22120">
                  <c:v>4.5922353124992004</c:v>
                </c:pt>
                <c:pt idx="22121">
                  <c:v>4.5917768750016004</c:v>
                </c:pt>
                <c:pt idx="22122">
                  <c:v>4.5922312500000002</c:v>
                </c:pt>
                <c:pt idx="22123">
                  <c:v>4.5926165624992006</c:v>
                </c:pt>
                <c:pt idx="22124">
                  <c:v>4.5930359375007992</c:v>
                </c:pt>
                <c:pt idx="22125">
                  <c:v>4.5934109375007992</c:v>
                </c:pt>
                <c:pt idx="22126">
                  <c:v>4.5937743750016002</c:v>
                </c:pt>
                <c:pt idx="22127">
                  <c:v>4.5936906250016003</c:v>
                </c:pt>
                <c:pt idx="22128">
                  <c:v>4.5934740624992001</c:v>
                </c:pt>
                <c:pt idx="22129">
                  <c:v>4.5929937499999998</c:v>
                </c:pt>
                <c:pt idx="22130">
                  <c:v>4.5925450000000003</c:v>
                </c:pt>
                <c:pt idx="22131">
                  <c:v>4.5919646875007993</c:v>
                </c:pt>
                <c:pt idx="22132">
                  <c:v>4.5916224999999997</c:v>
                </c:pt>
                <c:pt idx="22133">
                  <c:v>4.5911653124992009</c:v>
                </c:pt>
                <c:pt idx="22134">
                  <c:v>4.5907284375007995</c:v>
                </c:pt>
                <c:pt idx="22135">
                  <c:v>4.5903049999999999</c:v>
                </c:pt>
                <c:pt idx="22136">
                  <c:v>4.5899690624992004</c:v>
                </c:pt>
                <c:pt idx="22137">
                  <c:v>4.589638125001601</c:v>
                </c:pt>
                <c:pt idx="22138">
                  <c:v>4.5892781250016004</c:v>
                </c:pt>
                <c:pt idx="22139">
                  <c:v>4.5889068750016007</c:v>
                </c:pt>
                <c:pt idx="22140">
                  <c:v>4.5884031250016006</c:v>
                </c:pt>
                <c:pt idx="22141">
                  <c:v>4.5886290624992006</c:v>
                </c:pt>
                <c:pt idx="22142">
                  <c:v>4.5890000000000004</c:v>
                </c:pt>
                <c:pt idx="22143">
                  <c:v>4.5893518750016007</c:v>
                </c:pt>
                <c:pt idx="22144">
                  <c:v>4.589575</c:v>
                </c:pt>
                <c:pt idx="22145">
                  <c:v>4.5891693750016005</c:v>
                </c:pt>
                <c:pt idx="22146">
                  <c:v>4.5887334375007995</c:v>
                </c:pt>
                <c:pt idx="22147">
                  <c:v>4.5883346875007991</c:v>
                </c:pt>
                <c:pt idx="22148">
                  <c:v>4.5879981250016009</c:v>
                </c:pt>
                <c:pt idx="22149">
                  <c:v>4.5875293750016004</c:v>
                </c:pt>
                <c:pt idx="22150">
                  <c:v>4.587866875001601</c:v>
                </c:pt>
                <c:pt idx="22151">
                  <c:v>4.5882484375007992</c:v>
                </c:pt>
                <c:pt idx="22152">
                  <c:v>4.5886090624992004</c:v>
                </c:pt>
                <c:pt idx="22153">
                  <c:v>4.5890059375007999</c:v>
                </c:pt>
                <c:pt idx="22154">
                  <c:v>4.5893303124992002</c:v>
                </c:pt>
                <c:pt idx="22155">
                  <c:v>4.5896893750016003</c:v>
                </c:pt>
                <c:pt idx="22156">
                  <c:v>4.5901668750016009</c:v>
                </c:pt>
                <c:pt idx="22157">
                  <c:v>4.5904940624992001</c:v>
                </c:pt>
                <c:pt idx="22158">
                  <c:v>4.5909434375007994</c:v>
                </c:pt>
                <c:pt idx="22159">
                  <c:v>4.5912709375007994</c:v>
                </c:pt>
                <c:pt idx="22160">
                  <c:v>4.5916287499999999</c:v>
                </c:pt>
                <c:pt idx="22161">
                  <c:v>4.5919521875007998</c:v>
                </c:pt>
                <c:pt idx="22162">
                  <c:v>4.5914259375007997</c:v>
                </c:pt>
                <c:pt idx="22163">
                  <c:v>4.5909181250016005</c:v>
                </c:pt>
                <c:pt idx="22164">
                  <c:v>4.5902496875007994</c:v>
                </c:pt>
                <c:pt idx="22165">
                  <c:v>4.5896365624992006</c:v>
                </c:pt>
                <c:pt idx="22166">
                  <c:v>4.5892084375007993</c:v>
                </c:pt>
                <c:pt idx="22167">
                  <c:v>4.5887978124992008</c:v>
                </c:pt>
                <c:pt idx="22168">
                  <c:v>4.5884303124992005</c:v>
                </c:pt>
                <c:pt idx="22169">
                  <c:v>4.5881024999999998</c:v>
                </c:pt>
                <c:pt idx="22170">
                  <c:v>4.5876081250016005</c:v>
                </c:pt>
                <c:pt idx="22171">
                  <c:v>4.5872156250016003</c:v>
                </c:pt>
                <c:pt idx="22172">
                  <c:v>4.5868068750016002</c:v>
                </c:pt>
                <c:pt idx="22173">
                  <c:v>4.5863481250016003</c:v>
                </c:pt>
                <c:pt idx="22174">
                  <c:v>4.5858765624992008</c:v>
                </c:pt>
                <c:pt idx="22175">
                  <c:v>4.5855265624992008</c:v>
                </c:pt>
                <c:pt idx="22176">
                  <c:v>4.5852050000000002</c:v>
                </c:pt>
                <c:pt idx="22177">
                  <c:v>4.5855471875007998</c:v>
                </c:pt>
                <c:pt idx="22178">
                  <c:v>4.5859862500000004</c:v>
                </c:pt>
                <c:pt idx="22179">
                  <c:v>4.5863409375007995</c:v>
                </c:pt>
                <c:pt idx="22180">
                  <c:v>4.5867646875007999</c:v>
                </c:pt>
                <c:pt idx="22181">
                  <c:v>4.5870946875007998</c:v>
                </c:pt>
                <c:pt idx="22182">
                  <c:v>4.5874168750016002</c:v>
                </c:pt>
                <c:pt idx="22183">
                  <c:v>4.5878674999999998</c:v>
                </c:pt>
                <c:pt idx="22184">
                  <c:v>4.5883190624992007</c:v>
                </c:pt>
                <c:pt idx="22185">
                  <c:v>4.5887787500000004</c:v>
                </c:pt>
                <c:pt idx="22186">
                  <c:v>4.5891518750016003</c:v>
                </c:pt>
                <c:pt idx="22187">
                  <c:v>4.5894890624992009</c:v>
                </c:pt>
                <c:pt idx="22188">
                  <c:v>4.5899028124992007</c:v>
                </c:pt>
                <c:pt idx="22189">
                  <c:v>4.5902421875007997</c:v>
                </c:pt>
                <c:pt idx="22190">
                  <c:v>4.5906734375007998</c:v>
                </c:pt>
                <c:pt idx="22191">
                  <c:v>4.5910806250016005</c:v>
                </c:pt>
                <c:pt idx="22192">
                  <c:v>4.5915168750016004</c:v>
                </c:pt>
                <c:pt idx="22193">
                  <c:v>4.5919287500000001</c:v>
                </c:pt>
                <c:pt idx="22194">
                  <c:v>4.5922400000000003</c:v>
                </c:pt>
                <c:pt idx="22195">
                  <c:v>4.5925918750016006</c:v>
                </c:pt>
                <c:pt idx="22196">
                  <c:v>4.5929615624992008</c:v>
                </c:pt>
                <c:pt idx="22197">
                  <c:v>4.5933106250016005</c:v>
                </c:pt>
                <c:pt idx="22198">
                  <c:v>4.5936993750016004</c:v>
                </c:pt>
                <c:pt idx="22199">
                  <c:v>4.5940296875007993</c:v>
                </c:pt>
                <c:pt idx="22200">
                  <c:v>4.5943571875007994</c:v>
                </c:pt>
                <c:pt idx="22201">
                  <c:v>4.5947546875007994</c:v>
                </c:pt>
                <c:pt idx="22202">
                  <c:v>4.595135</c:v>
                </c:pt>
                <c:pt idx="22203">
                  <c:v>4.5955828124992006</c:v>
                </c:pt>
                <c:pt idx="22204">
                  <c:v>4.5959096875007992</c:v>
                </c:pt>
                <c:pt idx="22205">
                  <c:v>4.5956528124992007</c:v>
                </c:pt>
                <c:pt idx="22206">
                  <c:v>4.5951550000000001</c:v>
                </c:pt>
                <c:pt idx="22207">
                  <c:v>4.5947106250016008</c:v>
                </c:pt>
                <c:pt idx="22208">
                  <c:v>4.594154375001601</c:v>
                </c:pt>
                <c:pt idx="22209">
                  <c:v>4.5936428124992004</c:v>
                </c:pt>
                <c:pt idx="22210">
                  <c:v>4.5931831250016009</c:v>
                </c:pt>
                <c:pt idx="22211">
                  <c:v>4.5927765624992007</c:v>
                </c:pt>
                <c:pt idx="22212">
                  <c:v>4.5923521875007998</c:v>
                </c:pt>
                <c:pt idx="22213">
                  <c:v>4.5919393750016004</c:v>
                </c:pt>
                <c:pt idx="22214">
                  <c:v>4.5915928124992007</c:v>
                </c:pt>
                <c:pt idx="22215">
                  <c:v>4.5912459375007995</c:v>
                </c:pt>
                <c:pt idx="22216">
                  <c:v>4.5906846875007998</c:v>
                </c:pt>
                <c:pt idx="22217">
                  <c:v>4.5901753124992002</c:v>
                </c:pt>
                <c:pt idx="22218">
                  <c:v>4.5895331250016005</c:v>
                </c:pt>
                <c:pt idx="22219">
                  <c:v>4.5891553124992006</c:v>
                </c:pt>
                <c:pt idx="22220">
                  <c:v>4.5888081250016004</c:v>
                </c:pt>
                <c:pt idx="22221">
                  <c:v>4.5882887500000002</c:v>
                </c:pt>
                <c:pt idx="22222">
                  <c:v>4.5876790624992001</c:v>
                </c:pt>
                <c:pt idx="22223">
                  <c:v>4.5871259375007991</c:v>
                </c:pt>
                <c:pt idx="22224">
                  <c:v>4.5866437500000004</c:v>
                </c:pt>
                <c:pt idx="22225">
                  <c:v>4.5862612499999997</c:v>
                </c:pt>
                <c:pt idx="22226">
                  <c:v>4.5859806250016009</c:v>
                </c:pt>
                <c:pt idx="22227">
                  <c:v>4.58634875</c:v>
                </c:pt>
                <c:pt idx="22228">
                  <c:v>4.5868315624992002</c:v>
                </c:pt>
                <c:pt idx="22229">
                  <c:v>4.5872031250016008</c:v>
                </c:pt>
                <c:pt idx="22230">
                  <c:v>4.5877303124992004</c:v>
                </c:pt>
                <c:pt idx="22231">
                  <c:v>4.5880615624992007</c:v>
                </c:pt>
                <c:pt idx="22232">
                  <c:v>4.5884324999999997</c:v>
                </c:pt>
                <c:pt idx="22233">
                  <c:v>4.5888615624992006</c:v>
                </c:pt>
                <c:pt idx="22234">
                  <c:v>4.5892656250016008</c:v>
                </c:pt>
                <c:pt idx="22235">
                  <c:v>4.5896049999999997</c:v>
                </c:pt>
                <c:pt idx="22236">
                  <c:v>4.5900231250016006</c:v>
                </c:pt>
                <c:pt idx="22237">
                  <c:v>4.5896356250016002</c:v>
                </c:pt>
                <c:pt idx="22238">
                  <c:v>4.5891831250016004</c:v>
                </c:pt>
                <c:pt idx="22239">
                  <c:v>4.5888431250016009</c:v>
                </c:pt>
                <c:pt idx="22240">
                  <c:v>4.5884675000000001</c:v>
                </c:pt>
                <c:pt idx="22241">
                  <c:v>4.5884421875007995</c:v>
                </c:pt>
                <c:pt idx="22242">
                  <c:v>4.5888606250016002</c:v>
                </c:pt>
                <c:pt idx="22243">
                  <c:v>4.5891996875007992</c:v>
                </c:pt>
                <c:pt idx="22244">
                  <c:v>4.5895562500000002</c:v>
                </c:pt>
                <c:pt idx="22245">
                  <c:v>4.5898978124992009</c:v>
                </c:pt>
                <c:pt idx="22246">
                  <c:v>4.5903512500000003</c:v>
                </c:pt>
                <c:pt idx="22247">
                  <c:v>4.5907600000000004</c:v>
                </c:pt>
                <c:pt idx="22248">
                  <c:v>4.5911175000000002</c:v>
                </c:pt>
                <c:pt idx="22249">
                  <c:v>4.5915856250016009</c:v>
                </c:pt>
                <c:pt idx="22250">
                  <c:v>4.5919918750016002</c:v>
                </c:pt>
                <c:pt idx="22251">
                  <c:v>4.5924112499999996</c:v>
                </c:pt>
                <c:pt idx="22252">
                  <c:v>4.5927568750016006</c:v>
                </c:pt>
                <c:pt idx="22253">
                  <c:v>4.5931056250016002</c:v>
                </c:pt>
                <c:pt idx="22254">
                  <c:v>4.5927390624992004</c:v>
                </c:pt>
                <c:pt idx="22255">
                  <c:v>4.5921556250016007</c:v>
                </c:pt>
                <c:pt idx="22256">
                  <c:v>4.5914315624992001</c:v>
                </c:pt>
                <c:pt idx="22257">
                  <c:v>4.5910012499999997</c:v>
                </c:pt>
                <c:pt idx="22258">
                  <c:v>4.5906159375007993</c:v>
                </c:pt>
                <c:pt idx="22259">
                  <c:v>4.5902871875007998</c:v>
                </c:pt>
                <c:pt idx="22260">
                  <c:v>4.5899603124992003</c:v>
                </c:pt>
                <c:pt idx="22261">
                  <c:v>4.5894593750016002</c:v>
                </c:pt>
                <c:pt idx="22262">
                  <c:v>4.5890840624992002</c:v>
                </c:pt>
                <c:pt idx="22263">
                  <c:v>4.5885881250016007</c:v>
                </c:pt>
                <c:pt idx="22264">
                  <c:v>4.5881556250016002</c:v>
                </c:pt>
                <c:pt idx="22265">
                  <c:v>4.5877462500000004</c:v>
                </c:pt>
                <c:pt idx="22266">
                  <c:v>4.5872156250016003</c:v>
                </c:pt>
                <c:pt idx="22267">
                  <c:v>4.5868728124992009</c:v>
                </c:pt>
                <c:pt idx="22268">
                  <c:v>4.5862618750016004</c:v>
                </c:pt>
                <c:pt idx="22269">
                  <c:v>4.5855915624992001</c:v>
                </c:pt>
                <c:pt idx="22270">
                  <c:v>4.5852659375007994</c:v>
                </c:pt>
                <c:pt idx="22271">
                  <c:v>4.5846690624992004</c:v>
                </c:pt>
                <c:pt idx="22272">
                  <c:v>4.5842340624992008</c:v>
                </c:pt>
                <c:pt idx="22273">
                  <c:v>4.5838218750016004</c:v>
                </c:pt>
                <c:pt idx="22274">
                  <c:v>4.5834259375007997</c:v>
                </c:pt>
                <c:pt idx="22275">
                  <c:v>4.5830384375007993</c:v>
                </c:pt>
                <c:pt idx="22276">
                  <c:v>4.5826012499999997</c:v>
                </c:pt>
                <c:pt idx="22277">
                  <c:v>4.5822759375007998</c:v>
                </c:pt>
                <c:pt idx="22278">
                  <c:v>4.5819000000000001</c:v>
                </c:pt>
                <c:pt idx="22279">
                  <c:v>4.5817649999999999</c:v>
                </c:pt>
                <c:pt idx="22280">
                  <c:v>4.5821731250016002</c:v>
                </c:pt>
                <c:pt idx="22281">
                  <c:v>4.5825431250016004</c:v>
                </c:pt>
                <c:pt idx="22282">
                  <c:v>4.5828943750016009</c:v>
                </c:pt>
                <c:pt idx="22283">
                  <c:v>4.5834103124992005</c:v>
                </c:pt>
                <c:pt idx="22284">
                  <c:v>4.5837806250016007</c:v>
                </c:pt>
                <c:pt idx="22285">
                  <c:v>4.5842284375007996</c:v>
                </c:pt>
                <c:pt idx="22286">
                  <c:v>4.5846040624992002</c:v>
                </c:pt>
                <c:pt idx="22287">
                  <c:v>4.5849796875007991</c:v>
                </c:pt>
                <c:pt idx="22288">
                  <c:v>4.5853671875007995</c:v>
                </c:pt>
                <c:pt idx="22289">
                  <c:v>4.5857453124992009</c:v>
                </c:pt>
                <c:pt idx="22290">
                  <c:v>4.5860846875007999</c:v>
                </c:pt>
                <c:pt idx="22291">
                  <c:v>4.5864978124992009</c:v>
                </c:pt>
                <c:pt idx="22292">
                  <c:v>4.5868934375007999</c:v>
                </c:pt>
                <c:pt idx="22293">
                  <c:v>4.5873499999999998</c:v>
                </c:pt>
                <c:pt idx="22294">
                  <c:v>4.5877931250016006</c:v>
                </c:pt>
                <c:pt idx="22295">
                  <c:v>4.5882556250016009</c:v>
                </c:pt>
                <c:pt idx="22296">
                  <c:v>4.5887293750016003</c:v>
                </c:pt>
                <c:pt idx="22297">
                  <c:v>4.5891496875007993</c:v>
                </c:pt>
                <c:pt idx="22298">
                  <c:v>4.589575</c:v>
                </c:pt>
                <c:pt idx="22299">
                  <c:v>4.5891278124992008</c:v>
                </c:pt>
                <c:pt idx="22300">
                  <c:v>4.5888059375007995</c:v>
                </c:pt>
                <c:pt idx="22301">
                  <c:v>4.5884687499999997</c:v>
                </c:pt>
                <c:pt idx="22302">
                  <c:v>4.5879643750016008</c:v>
                </c:pt>
                <c:pt idx="22303">
                  <c:v>4.5875359375007996</c:v>
                </c:pt>
                <c:pt idx="22304">
                  <c:v>4.5870015624992009</c:v>
                </c:pt>
                <c:pt idx="22305">
                  <c:v>4.5864984375007998</c:v>
                </c:pt>
                <c:pt idx="22306">
                  <c:v>4.5859800000000002</c:v>
                </c:pt>
                <c:pt idx="22307">
                  <c:v>4.5856306250016008</c:v>
                </c:pt>
                <c:pt idx="22308">
                  <c:v>4.5851396875007993</c:v>
                </c:pt>
                <c:pt idx="22309">
                  <c:v>4.5846915624992004</c:v>
                </c:pt>
                <c:pt idx="22310">
                  <c:v>4.5842393750016006</c:v>
                </c:pt>
                <c:pt idx="22311">
                  <c:v>4.5837712499999999</c:v>
                </c:pt>
                <c:pt idx="22312">
                  <c:v>4.5833862500000002</c:v>
                </c:pt>
                <c:pt idx="22313">
                  <c:v>4.5829778124992009</c:v>
                </c:pt>
                <c:pt idx="22314">
                  <c:v>4.5828221875007991</c:v>
                </c:pt>
                <c:pt idx="22315">
                  <c:v>4.5831715624992002</c:v>
                </c:pt>
                <c:pt idx="22316">
                  <c:v>4.5834915624992005</c:v>
                </c:pt>
                <c:pt idx="22317">
                  <c:v>4.5839184375007997</c:v>
                </c:pt>
                <c:pt idx="22318">
                  <c:v>4.5844162500000003</c:v>
                </c:pt>
                <c:pt idx="22319">
                  <c:v>4.5848240624992007</c:v>
                </c:pt>
                <c:pt idx="22320">
                  <c:v>4.5853165624992007</c:v>
                </c:pt>
                <c:pt idx="22321">
                  <c:v>4.5857856250016003</c:v>
                </c:pt>
                <c:pt idx="22322">
                  <c:v>4.5862728124992005</c:v>
                </c:pt>
                <c:pt idx="22323">
                  <c:v>4.5868128124992005</c:v>
                </c:pt>
                <c:pt idx="22324">
                  <c:v>4.5872656250016002</c:v>
                </c:pt>
                <c:pt idx="22325">
                  <c:v>4.5876712499999996</c:v>
                </c:pt>
                <c:pt idx="22326">
                  <c:v>4.5880531250016006</c:v>
                </c:pt>
                <c:pt idx="22327">
                  <c:v>4.5883893750016007</c:v>
                </c:pt>
                <c:pt idx="22328">
                  <c:v>4.5887518750016003</c:v>
                </c:pt>
                <c:pt idx="22329">
                  <c:v>4.5884387499999999</c:v>
                </c:pt>
                <c:pt idx="22330">
                  <c:v>4.5880946875007993</c:v>
                </c:pt>
                <c:pt idx="22331">
                  <c:v>4.5877703124992006</c:v>
                </c:pt>
                <c:pt idx="22332">
                  <c:v>4.5873859375007999</c:v>
                </c:pt>
                <c:pt idx="22333">
                  <c:v>4.5878121875007993</c:v>
                </c:pt>
                <c:pt idx="22334">
                  <c:v>4.5881778124992003</c:v>
                </c:pt>
                <c:pt idx="22335">
                  <c:v>4.5884984375007996</c:v>
                </c:pt>
                <c:pt idx="22336">
                  <c:v>4.5883756250016008</c:v>
                </c:pt>
                <c:pt idx="22337">
                  <c:v>4.5878887500000003</c:v>
                </c:pt>
                <c:pt idx="22338">
                  <c:v>4.5871834375007996</c:v>
                </c:pt>
                <c:pt idx="22339">
                  <c:v>4.5867853124992006</c:v>
                </c:pt>
                <c:pt idx="22340">
                  <c:v>4.5863228124992004</c:v>
                </c:pt>
                <c:pt idx="22341">
                  <c:v>4.5858021875007999</c:v>
                </c:pt>
                <c:pt idx="22342">
                  <c:v>4.5853228124992009</c:v>
                </c:pt>
                <c:pt idx="22343">
                  <c:v>4.5847428124992007</c:v>
                </c:pt>
                <c:pt idx="22344">
                  <c:v>4.5841200000000004</c:v>
                </c:pt>
                <c:pt idx="22345">
                  <c:v>4.5834031250016007</c:v>
                </c:pt>
                <c:pt idx="22346">
                  <c:v>4.5826712499999998</c:v>
                </c:pt>
                <c:pt idx="22347">
                  <c:v>4.5818143750016009</c:v>
                </c:pt>
                <c:pt idx="22348">
                  <c:v>4.5810487499999999</c:v>
                </c:pt>
                <c:pt idx="22349">
                  <c:v>4.5802046875007996</c:v>
                </c:pt>
                <c:pt idx="22350">
                  <c:v>4.5794453124992005</c:v>
                </c:pt>
                <c:pt idx="22351">
                  <c:v>4.5787165624992001</c:v>
                </c:pt>
                <c:pt idx="22352">
                  <c:v>4.5780696875007996</c:v>
                </c:pt>
                <c:pt idx="22353">
                  <c:v>4.5774190624992004</c:v>
                </c:pt>
                <c:pt idx="22354">
                  <c:v>4.5768053124992001</c:v>
                </c:pt>
                <c:pt idx="22355">
                  <c:v>4.5762478124992008</c:v>
                </c:pt>
                <c:pt idx="22356">
                  <c:v>4.5758240624992004</c:v>
                </c:pt>
                <c:pt idx="22357">
                  <c:v>4.5754731250016007</c:v>
                </c:pt>
                <c:pt idx="22358">
                  <c:v>4.5749224999999996</c:v>
                </c:pt>
                <c:pt idx="22359">
                  <c:v>4.5745525000000002</c:v>
                </c:pt>
                <c:pt idx="22360">
                  <c:v>4.5742093750016002</c:v>
                </c:pt>
                <c:pt idx="22361">
                  <c:v>4.5740521875007998</c:v>
                </c:pt>
                <c:pt idx="22362">
                  <c:v>4.5743906250016009</c:v>
                </c:pt>
                <c:pt idx="22363">
                  <c:v>4.5747787500000001</c:v>
                </c:pt>
                <c:pt idx="22364">
                  <c:v>4.5751962500000003</c:v>
                </c:pt>
                <c:pt idx="22365">
                  <c:v>4.5755796875007997</c:v>
                </c:pt>
                <c:pt idx="22366">
                  <c:v>4.5759246875007991</c:v>
                </c:pt>
                <c:pt idx="22367">
                  <c:v>4.5762703124992008</c:v>
                </c:pt>
                <c:pt idx="22368">
                  <c:v>4.5765996875007993</c:v>
                </c:pt>
                <c:pt idx="22369">
                  <c:v>4.5770021875007991</c:v>
                </c:pt>
                <c:pt idx="22370">
                  <c:v>4.5773675000000003</c:v>
                </c:pt>
                <c:pt idx="22371">
                  <c:v>4.5778521875007998</c:v>
                </c:pt>
                <c:pt idx="22372">
                  <c:v>4.5783028124992002</c:v>
                </c:pt>
                <c:pt idx="22373">
                  <c:v>4.5786818750016005</c:v>
                </c:pt>
                <c:pt idx="22374">
                  <c:v>4.5791124999999999</c:v>
                </c:pt>
                <c:pt idx="22375">
                  <c:v>4.5795003124992002</c:v>
                </c:pt>
                <c:pt idx="22376">
                  <c:v>4.5798278124992002</c:v>
                </c:pt>
                <c:pt idx="22377">
                  <c:v>4.5802068750016005</c:v>
                </c:pt>
                <c:pt idx="22378">
                  <c:v>4.5805421875007992</c:v>
                </c:pt>
                <c:pt idx="22379">
                  <c:v>4.5801412499999996</c:v>
                </c:pt>
                <c:pt idx="22380">
                  <c:v>4.5797853124992001</c:v>
                </c:pt>
                <c:pt idx="22381">
                  <c:v>4.579573125001601</c:v>
                </c:pt>
                <c:pt idx="22382">
                  <c:v>4.5799728124992001</c:v>
                </c:pt>
                <c:pt idx="22383">
                  <c:v>4.5802965624992007</c:v>
                </c:pt>
                <c:pt idx="22384">
                  <c:v>4.5808140624992006</c:v>
                </c:pt>
                <c:pt idx="22385">
                  <c:v>4.5812678124992008</c:v>
                </c:pt>
                <c:pt idx="22386">
                  <c:v>4.5817181250016006</c:v>
                </c:pt>
                <c:pt idx="22387">
                  <c:v>4.5821165624992002</c:v>
                </c:pt>
                <c:pt idx="22388">
                  <c:v>4.5826084375007996</c:v>
                </c:pt>
                <c:pt idx="22389">
                  <c:v>4.5829784375007998</c:v>
                </c:pt>
                <c:pt idx="22390">
                  <c:v>4.5833034375007999</c:v>
                </c:pt>
                <c:pt idx="22391">
                  <c:v>4.5836384375007997</c:v>
                </c:pt>
                <c:pt idx="22392">
                  <c:v>4.5839974999999997</c:v>
                </c:pt>
                <c:pt idx="22393">
                  <c:v>4.5836846875007993</c:v>
                </c:pt>
                <c:pt idx="22394">
                  <c:v>4.5833609375007995</c:v>
                </c:pt>
                <c:pt idx="22395">
                  <c:v>4.5830106250016005</c:v>
                </c:pt>
                <c:pt idx="22396">
                  <c:v>4.5825953124992003</c:v>
                </c:pt>
                <c:pt idx="22397">
                  <c:v>4.5822718750016005</c:v>
                </c:pt>
                <c:pt idx="22398">
                  <c:v>4.5818318750016003</c:v>
                </c:pt>
                <c:pt idx="22399">
                  <c:v>4.5813756250016002</c:v>
                </c:pt>
                <c:pt idx="22400">
                  <c:v>4.5809006250016004</c:v>
                </c:pt>
                <c:pt idx="22401">
                  <c:v>4.5802899999999998</c:v>
                </c:pt>
                <c:pt idx="22402">
                  <c:v>4.5799668750016007</c:v>
                </c:pt>
                <c:pt idx="22403">
                  <c:v>4.5796434375007999</c:v>
                </c:pt>
                <c:pt idx="22404">
                  <c:v>4.5792018750016004</c:v>
                </c:pt>
                <c:pt idx="22405">
                  <c:v>4.5788275000000001</c:v>
                </c:pt>
                <c:pt idx="22406">
                  <c:v>4.5783624999999999</c:v>
                </c:pt>
                <c:pt idx="22407">
                  <c:v>4.5779975000000004</c:v>
                </c:pt>
                <c:pt idx="22408">
                  <c:v>4.5775784375007991</c:v>
                </c:pt>
                <c:pt idx="22409">
                  <c:v>4.5772312499999996</c:v>
                </c:pt>
                <c:pt idx="22410">
                  <c:v>4.5768340624992003</c:v>
                </c:pt>
                <c:pt idx="22411">
                  <c:v>4.5762493750016002</c:v>
                </c:pt>
                <c:pt idx="22412">
                  <c:v>4.5757746875007994</c:v>
                </c:pt>
                <c:pt idx="22413">
                  <c:v>4.5754496875007993</c:v>
                </c:pt>
                <c:pt idx="22414">
                  <c:v>4.5752878124992007</c:v>
                </c:pt>
                <c:pt idx="22415">
                  <c:v>4.5756496875007997</c:v>
                </c:pt>
                <c:pt idx="22416">
                  <c:v>4.5760443750016009</c:v>
                </c:pt>
                <c:pt idx="22417">
                  <c:v>4.5756434375007995</c:v>
                </c:pt>
                <c:pt idx="22418">
                  <c:v>4.5761434375007992</c:v>
                </c:pt>
                <c:pt idx="22419">
                  <c:v>4.5764821875007993</c:v>
                </c:pt>
                <c:pt idx="22420">
                  <c:v>4.5769006250016009</c:v>
                </c:pt>
                <c:pt idx="22421">
                  <c:v>4.5773774999999999</c:v>
                </c:pt>
                <c:pt idx="22422">
                  <c:v>4.5778675</c:v>
                </c:pt>
                <c:pt idx="22423">
                  <c:v>4.5783399999999999</c:v>
                </c:pt>
                <c:pt idx="22424">
                  <c:v>4.5787253124992002</c:v>
                </c:pt>
                <c:pt idx="22425">
                  <c:v>4.5790684375007995</c:v>
                </c:pt>
                <c:pt idx="22426">
                  <c:v>4.5794600000000001</c:v>
                </c:pt>
                <c:pt idx="22427">
                  <c:v>4.5799925000000004</c:v>
                </c:pt>
                <c:pt idx="22428">
                  <c:v>4.5804378124992002</c:v>
                </c:pt>
                <c:pt idx="22429">
                  <c:v>4.5807803124992006</c:v>
                </c:pt>
                <c:pt idx="22430">
                  <c:v>4.5811203124992002</c:v>
                </c:pt>
                <c:pt idx="22431">
                  <c:v>4.5815246875007993</c:v>
                </c:pt>
                <c:pt idx="22432">
                  <c:v>4.5819643750016006</c:v>
                </c:pt>
                <c:pt idx="22433">
                  <c:v>4.5822946875007995</c:v>
                </c:pt>
                <c:pt idx="22434">
                  <c:v>4.5826225000000003</c:v>
                </c:pt>
                <c:pt idx="22435">
                  <c:v>4.5829681250016003</c:v>
                </c:pt>
                <c:pt idx="22436">
                  <c:v>4.5833493750016006</c:v>
                </c:pt>
                <c:pt idx="22437">
                  <c:v>4.5829381250016006</c:v>
                </c:pt>
                <c:pt idx="22438">
                  <c:v>4.5825521875007995</c:v>
                </c:pt>
                <c:pt idx="22439">
                  <c:v>4.582189375001601</c:v>
                </c:pt>
                <c:pt idx="22440">
                  <c:v>4.5817709375007993</c:v>
                </c:pt>
                <c:pt idx="22441">
                  <c:v>4.5814106250016007</c:v>
                </c:pt>
                <c:pt idx="22442">
                  <c:v>4.5809134375007998</c:v>
                </c:pt>
                <c:pt idx="22443">
                  <c:v>4.5803196875007997</c:v>
                </c:pt>
                <c:pt idx="22444">
                  <c:v>4.5796584375007994</c:v>
                </c:pt>
                <c:pt idx="22445">
                  <c:v>4.5793218750016003</c:v>
                </c:pt>
                <c:pt idx="22446">
                  <c:v>4.5789128124992002</c:v>
                </c:pt>
                <c:pt idx="22447">
                  <c:v>4.5785643750016005</c:v>
                </c:pt>
                <c:pt idx="22448">
                  <c:v>4.5782178124992008</c:v>
                </c:pt>
                <c:pt idx="22449">
                  <c:v>4.5778168750016004</c:v>
                </c:pt>
                <c:pt idx="22450">
                  <c:v>4.5773359375007994</c:v>
                </c:pt>
                <c:pt idx="22451">
                  <c:v>4.5768318750016004</c:v>
                </c:pt>
                <c:pt idx="22452">
                  <c:v>4.5763309375007992</c:v>
                </c:pt>
                <c:pt idx="22453">
                  <c:v>4.5758718750016003</c:v>
                </c:pt>
                <c:pt idx="22454">
                  <c:v>4.5754959375007997</c:v>
                </c:pt>
                <c:pt idx="22455">
                  <c:v>4.5751121875007996</c:v>
                </c:pt>
                <c:pt idx="22456">
                  <c:v>4.5745521875007995</c:v>
                </c:pt>
                <c:pt idx="22457">
                  <c:v>4.5740578124992002</c:v>
                </c:pt>
                <c:pt idx="22458">
                  <c:v>4.57442875</c:v>
                </c:pt>
                <c:pt idx="22459">
                  <c:v>4.5748206250016006</c:v>
                </c:pt>
                <c:pt idx="22460">
                  <c:v>4.5752893750016002</c:v>
                </c:pt>
                <c:pt idx="22461">
                  <c:v>4.5756740624992007</c:v>
                </c:pt>
                <c:pt idx="22462">
                  <c:v>4.5760424999999998</c:v>
                </c:pt>
                <c:pt idx="22463">
                  <c:v>4.5764640624992001</c:v>
                </c:pt>
                <c:pt idx="22464">
                  <c:v>4.5768593750016002</c:v>
                </c:pt>
                <c:pt idx="22465">
                  <c:v>4.5772409375007994</c:v>
                </c:pt>
                <c:pt idx="22466">
                  <c:v>4.5769149999999996</c:v>
                </c:pt>
                <c:pt idx="22467">
                  <c:v>4.5763862499999997</c:v>
                </c:pt>
                <c:pt idx="22468">
                  <c:v>4.5757943750016006</c:v>
                </c:pt>
                <c:pt idx="22469">
                  <c:v>4.575244375001601</c:v>
                </c:pt>
                <c:pt idx="22470">
                  <c:v>4.5747640624992005</c:v>
                </c:pt>
                <c:pt idx="22471">
                  <c:v>4.5743515624992002</c:v>
                </c:pt>
                <c:pt idx="22472">
                  <c:v>4.574810625001601</c:v>
                </c:pt>
                <c:pt idx="22473">
                  <c:v>4.5752481250016004</c:v>
                </c:pt>
                <c:pt idx="22474">
                  <c:v>4.5757581250016006</c:v>
                </c:pt>
                <c:pt idx="22475">
                  <c:v>4.5761390624992009</c:v>
                </c:pt>
                <c:pt idx="22476">
                  <c:v>4.5764856250016006</c:v>
                </c:pt>
                <c:pt idx="22477">
                  <c:v>4.5768793750016004</c:v>
                </c:pt>
                <c:pt idx="22478">
                  <c:v>4.5773040624992003</c:v>
                </c:pt>
                <c:pt idx="22479">
                  <c:v>4.5777025</c:v>
                </c:pt>
                <c:pt idx="22480">
                  <c:v>4.5780412500000001</c:v>
                </c:pt>
                <c:pt idx="22481">
                  <c:v>4.5782259375007994</c:v>
                </c:pt>
                <c:pt idx="22482">
                  <c:v>4.5785781250016004</c:v>
                </c:pt>
                <c:pt idx="22483">
                  <c:v>4.5790378124992008</c:v>
                </c:pt>
                <c:pt idx="22484">
                  <c:v>4.5794681250016005</c:v>
                </c:pt>
                <c:pt idx="22485">
                  <c:v>4.5791165624992001</c:v>
                </c:pt>
                <c:pt idx="22486">
                  <c:v>4.5786146875007994</c:v>
                </c:pt>
                <c:pt idx="22487">
                  <c:v>4.5782190624992003</c:v>
                </c:pt>
                <c:pt idx="22488">
                  <c:v>4.5776484375007991</c:v>
                </c:pt>
                <c:pt idx="22489">
                  <c:v>4.5768409375007995</c:v>
                </c:pt>
                <c:pt idx="22490">
                  <c:v>4.5764068750016005</c:v>
                </c:pt>
                <c:pt idx="22491">
                  <c:v>4.575843125001601</c:v>
                </c:pt>
                <c:pt idx="22492">
                  <c:v>4.5753309375007998</c:v>
                </c:pt>
                <c:pt idx="22493">
                  <c:v>4.5748865624992003</c:v>
                </c:pt>
                <c:pt idx="22494">
                  <c:v>4.5744850000000001</c:v>
                </c:pt>
                <c:pt idx="22495">
                  <c:v>4.5741146875007992</c:v>
                </c:pt>
                <c:pt idx="22496">
                  <c:v>4.5737028124992003</c:v>
                </c:pt>
                <c:pt idx="22497">
                  <c:v>4.5733196875007991</c:v>
                </c:pt>
                <c:pt idx="22498">
                  <c:v>4.57292875</c:v>
                </c:pt>
                <c:pt idx="22499">
                  <c:v>4.5724690624992004</c:v>
                </c:pt>
                <c:pt idx="22500">
                  <c:v>4.5721256250016005</c:v>
                </c:pt>
                <c:pt idx="22501">
                  <c:v>4.5717753124992004</c:v>
                </c:pt>
                <c:pt idx="22502">
                  <c:v>4.5721278124992004</c:v>
                </c:pt>
                <c:pt idx="22503">
                  <c:v>4.5726128124992007</c:v>
                </c:pt>
                <c:pt idx="22504">
                  <c:v>4.5729396875007993</c:v>
                </c:pt>
                <c:pt idx="22505">
                  <c:v>4.5732987500000002</c:v>
                </c:pt>
                <c:pt idx="22506">
                  <c:v>4.5736278124992005</c:v>
                </c:pt>
                <c:pt idx="22507">
                  <c:v>4.5738890624992008</c:v>
                </c:pt>
                <c:pt idx="22508">
                  <c:v>4.57423</c:v>
                </c:pt>
                <c:pt idx="22509">
                  <c:v>4.5747024999999999</c:v>
                </c:pt>
                <c:pt idx="22510">
                  <c:v>4.5751256250016006</c:v>
                </c:pt>
                <c:pt idx="22511">
                  <c:v>4.5756462500000001</c:v>
                </c:pt>
                <c:pt idx="22512">
                  <c:v>4.5760331250016009</c:v>
                </c:pt>
                <c:pt idx="22513">
                  <c:v>4.5764896875007999</c:v>
                </c:pt>
                <c:pt idx="22514">
                  <c:v>4.5768571875007993</c:v>
                </c:pt>
                <c:pt idx="22515">
                  <c:v>4.5772468750016007</c:v>
                </c:pt>
                <c:pt idx="22516">
                  <c:v>4.5776262499999998</c:v>
                </c:pt>
                <c:pt idx="22517">
                  <c:v>4.5779590624992004</c:v>
                </c:pt>
                <c:pt idx="22518">
                  <c:v>4.5776337500000004</c:v>
                </c:pt>
                <c:pt idx="22519">
                  <c:v>4.5771781250016002</c:v>
                </c:pt>
                <c:pt idx="22520">
                  <c:v>4.5768356250016007</c:v>
                </c:pt>
                <c:pt idx="22521">
                  <c:v>4.5764671875007998</c:v>
                </c:pt>
                <c:pt idx="22522">
                  <c:v>4.5760068750016005</c:v>
                </c:pt>
                <c:pt idx="22523">
                  <c:v>4.5756703124992004</c:v>
                </c:pt>
                <c:pt idx="22524">
                  <c:v>4.5752962500000001</c:v>
                </c:pt>
                <c:pt idx="22525">
                  <c:v>4.5750265624992004</c:v>
                </c:pt>
                <c:pt idx="22526">
                  <c:v>4.5748656250016007</c:v>
                </c:pt>
                <c:pt idx="22527">
                  <c:v>4.5744678124992006</c:v>
                </c:pt>
                <c:pt idx="22528">
                  <c:v>4.5741443750016009</c:v>
                </c:pt>
                <c:pt idx="22529">
                  <c:v>4.5738137500000002</c:v>
                </c:pt>
                <c:pt idx="22530">
                  <c:v>4.5734062499999997</c:v>
                </c:pt>
                <c:pt idx="22531">
                  <c:v>4.5728462499999996</c:v>
                </c:pt>
                <c:pt idx="22532">
                  <c:v>4.5723103124992006</c:v>
                </c:pt>
                <c:pt idx="22533">
                  <c:v>4.5717443750016002</c:v>
                </c:pt>
                <c:pt idx="22534">
                  <c:v>4.5714087499999998</c:v>
                </c:pt>
                <c:pt idx="22535">
                  <c:v>4.5708275</c:v>
                </c:pt>
                <c:pt idx="22536">
                  <c:v>4.5702375000000002</c:v>
                </c:pt>
                <c:pt idx="22537">
                  <c:v>4.5696865624992009</c:v>
                </c:pt>
                <c:pt idx="22538">
                  <c:v>4.5691953124992004</c:v>
                </c:pt>
                <c:pt idx="22539">
                  <c:v>4.5688168750016009</c:v>
                </c:pt>
                <c:pt idx="22540">
                  <c:v>4.5684568750016004</c:v>
                </c:pt>
                <c:pt idx="22541">
                  <c:v>4.5686296875007999</c:v>
                </c:pt>
                <c:pt idx="22542">
                  <c:v>4.5689884375007992</c:v>
                </c:pt>
                <c:pt idx="22543">
                  <c:v>4.5693893750016006</c:v>
                </c:pt>
                <c:pt idx="22544">
                  <c:v>4.5697496875007992</c:v>
                </c:pt>
                <c:pt idx="22545">
                  <c:v>4.5700884375007993</c:v>
                </c:pt>
                <c:pt idx="22546">
                  <c:v>4.5705853124992002</c:v>
                </c:pt>
                <c:pt idx="22547">
                  <c:v>4.570938125001601</c:v>
                </c:pt>
                <c:pt idx="22548">
                  <c:v>4.5712996875007992</c:v>
                </c:pt>
                <c:pt idx="22549">
                  <c:v>4.5716487499999996</c:v>
                </c:pt>
                <c:pt idx="22550">
                  <c:v>4.5720828124992003</c:v>
                </c:pt>
                <c:pt idx="22551">
                  <c:v>4.57248375</c:v>
                </c:pt>
                <c:pt idx="22552">
                  <c:v>4.5729478124992005</c:v>
                </c:pt>
                <c:pt idx="22553">
                  <c:v>4.5734387500000002</c:v>
                </c:pt>
                <c:pt idx="22554">
                  <c:v>4.5738328124992007</c:v>
                </c:pt>
                <c:pt idx="22555">
                  <c:v>4.5742359375007995</c:v>
                </c:pt>
                <c:pt idx="22556">
                  <c:v>4.5746418750016007</c:v>
                </c:pt>
                <c:pt idx="22557">
                  <c:v>4.5750950000000001</c:v>
                </c:pt>
                <c:pt idx="22558">
                  <c:v>4.5754281250016007</c:v>
                </c:pt>
                <c:pt idx="22559">
                  <c:v>4.5749334375007997</c:v>
                </c:pt>
                <c:pt idx="22560">
                  <c:v>4.5744043750016008</c:v>
                </c:pt>
                <c:pt idx="22561">
                  <c:v>4.5739059375007995</c:v>
                </c:pt>
                <c:pt idx="22562">
                  <c:v>4.5734487499999998</c:v>
                </c:pt>
                <c:pt idx="22563">
                  <c:v>4.5730484375007991</c:v>
                </c:pt>
                <c:pt idx="22564">
                  <c:v>4.5726759375007999</c:v>
                </c:pt>
                <c:pt idx="22565">
                  <c:v>4.5722993750016006</c:v>
                </c:pt>
                <c:pt idx="22566">
                  <c:v>4.5719359375007995</c:v>
                </c:pt>
                <c:pt idx="22567">
                  <c:v>4.5721734375007994</c:v>
                </c:pt>
                <c:pt idx="22568">
                  <c:v>4.5726156250016006</c:v>
                </c:pt>
                <c:pt idx="22569">
                  <c:v>4.5729778124992002</c:v>
                </c:pt>
                <c:pt idx="22570">
                  <c:v>4.5733199999999998</c:v>
                </c:pt>
                <c:pt idx="22571">
                  <c:v>4.5737224999999997</c:v>
                </c:pt>
                <c:pt idx="22572">
                  <c:v>4.574046875001601</c:v>
                </c:pt>
                <c:pt idx="22573">
                  <c:v>4.5739071875007991</c:v>
                </c:pt>
                <c:pt idx="22574">
                  <c:v>4.5735306250016006</c:v>
                </c:pt>
                <c:pt idx="22575">
                  <c:v>4.5731765624992002</c:v>
                </c:pt>
                <c:pt idx="22576">
                  <c:v>4.5728134375007992</c:v>
                </c:pt>
                <c:pt idx="22577">
                  <c:v>4.5724425000000002</c:v>
                </c:pt>
                <c:pt idx="22578">
                  <c:v>4.5720468750016003</c:v>
                </c:pt>
                <c:pt idx="22579">
                  <c:v>4.5717100000000004</c:v>
                </c:pt>
                <c:pt idx="22580">
                  <c:v>4.5713896875007993</c:v>
                </c:pt>
                <c:pt idx="22581">
                  <c:v>4.5709865624992005</c:v>
                </c:pt>
                <c:pt idx="22582">
                  <c:v>4.5704515624992004</c:v>
                </c:pt>
                <c:pt idx="22583">
                  <c:v>4.5697324999999998</c:v>
                </c:pt>
                <c:pt idx="22584">
                  <c:v>4.5693868750016007</c:v>
                </c:pt>
                <c:pt idx="22585">
                  <c:v>4.5689621875007997</c:v>
                </c:pt>
                <c:pt idx="22586">
                  <c:v>4.5685734375007998</c:v>
                </c:pt>
                <c:pt idx="22587">
                  <c:v>4.5681362500000002</c:v>
                </c:pt>
                <c:pt idx="22588">
                  <c:v>4.5674993750016002</c:v>
                </c:pt>
                <c:pt idx="22589">
                  <c:v>4.5671440624992004</c:v>
                </c:pt>
                <c:pt idx="22590">
                  <c:v>4.5670118750016009</c:v>
                </c:pt>
                <c:pt idx="22591">
                  <c:v>4.5673915624992008</c:v>
                </c:pt>
                <c:pt idx="22592">
                  <c:v>4.5678225000000001</c:v>
                </c:pt>
                <c:pt idx="22593">
                  <c:v>4.5682393750016006</c:v>
                </c:pt>
                <c:pt idx="22594">
                  <c:v>4.5686818750016007</c:v>
                </c:pt>
                <c:pt idx="22595">
                  <c:v>4.5690512500000002</c:v>
                </c:pt>
                <c:pt idx="22596">
                  <c:v>4.5694731250016005</c:v>
                </c:pt>
                <c:pt idx="22597">
                  <c:v>4.5699431250016005</c:v>
                </c:pt>
                <c:pt idx="22598">
                  <c:v>4.57046625</c:v>
                </c:pt>
                <c:pt idx="22599">
                  <c:v>4.5709099999999996</c:v>
                </c:pt>
                <c:pt idx="22600">
                  <c:v>4.5714215624992001</c:v>
                </c:pt>
                <c:pt idx="22601">
                  <c:v>4.5718446875007999</c:v>
                </c:pt>
                <c:pt idx="22602">
                  <c:v>4.5722849999999999</c:v>
                </c:pt>
                <c:pt idx="22603">
                  <c:v>4.5724912499999997</c:v>
                </c:pt>
                <c:pt idx="22604">
                  <c:v>4.5720496875007992</c:v>
                </c:pt>
                <c:pt idx="22605">
                  <c:v>4.5716712499999996</c:v>
                </c:pt>
                <c:pt idx="22606">
                  <c:v>4.5712690624992005</c:v>
                </c:pt>
                <c:pt idx="22607">
                  <c:v>4.5709478124992007</c:v>
                </c:pt>
                <c:pt idx="22608">
                  <c:v>4.57133375</c:v>
                </c:pt>
                <c:pt idx="22609">
                  <c:v>4.5716900000000003</c:v>
                </c:pt>
                <c:pt idx="22610">
                  <c:v>4.5720631250016002</c:v>
                </c:pt>
                <c:pt idx="22611">
                  <c:v>4.5724203124992009</c:v>
                </c:pt>
                <c:pt idx="22612">
                  <c:v>4.5728412499999997</c:v>
                </c:pt>
                <c:pt idx="22613">
                  <c:v>4.5731771875007992</c:v>
                </c:pt>
                <c:pt idx="22614">
                  <c:v>4.5735146875007997</c:v>
                </c:pt>
                <c:pt idx="22615">
                  <c:v>4.5738962499999998</c:v>
                </c:pt>
                <c:pt idx="22616">
                  <c:v>4.5742284375007998</c:v>
                </c:pt>
                <c:pt idx="22617">
                  <c:v>4.5740196875007992</c:v>
                </c:pt>
                <c:pt idx="22618">
                  <c:v>4.5735903124992001</c:v>
                </c:pt>
                <c:pt idx="22619">
                  <c:v>4.5729971875007998</c:v>
                </c:pt>
                <c:pt idx="22620">
                  <c:v>4.5723806250016006</c:v>
                </c:pt>
                <c:pt idx="22621">
                  <c:v>4.5717584375007991</c:v>
                </c:pt>
                <c:pt idx="22622">
                  <c:v>4.5713431250016008</c:v>
                </c:pt>
                <c:pt idx="22623">
                  <c:v>4.5710009375007994</c:v>
                </c:pt>
                <c:pt idx="22624">
                  <c:v>4.5706659375007996</c:v>
                </c:pt>
                <c:pt idx="22625">
                  <c:v>4.5701940624992003</c:v>
                </c:pt>
                <c:pt idx="22626">
                  <c:v>4.5694537500000001</c:v>
                </c:pt>
                <c:pt idx="22627">
                  <c:v>4.5690265624992001</c:v>
                </c:pt>
                <c:pt idx="22628">
                  <c:v>4.5685143750016008</c:v>
                </c:pt>
                <c:pt idx="22629">
                  <c:v>4.5680365624992003</c:v>
                </c:pt>
                <c:pt idx="22630">
                  <c:v>4.5674471875007994</c:v>
                </c:pt>
                <c:pt idx="22631">
                  <c:v>4.5669787499999996</c:v>
                </c:pt>
                <c:pt idx="22632">
                  <c:v>4.5664878124992008</c:v>
                </c:pt>
                <c:pt idx="22633">
                  <c:v>4.5660765624992008</c:v>
                </c:pt>
                <c:pt idx="22634">
                  <c:v>4.5656249999999998</c:v>
                </c:pt>
                <c:pt idx="22635">
                  <c:v>4.5652334375007992</c:v>
                </c:pt>
                <c:pt idx="22636">
                  <c:v>4.5648150000000003</c:v>
                </c:pt>
                <c:pt idx="22637">
                  <c:v>4.5644790624992009</c:v>
                </c:pt>
                <c:pt idx="22638">
                  <c:v>4.5641521875007998</c:v>
                </c:pt>
                <c:pt idx="22639">
                  <c:v>4.5638143750016003</c:v>
                </c:pt>
                <c:pt idx="22640">
                  <c:v>4.5633575000000004</c:v>
                </c:pt>
                <c:pt idx="22641">
                  <c:v>4.5629628124992001</c:v>
                </c:pt>
                <c:pt idx="22642">
                  <c:v>4.5625278124992006</c:v>
                </c:pt>
                <c:pt idx="22643">
                  <c:v>4.5621703124992008</c:v>
                </c:pt>
                <c:pt idx="22644">
                  <c:v>4.5623390624992002</c:v>
                </c:pt>
                <c:pt idx="22645">
                  <c:v>4.5626862499999996</c:v>
                </c:pt>
                <c:pt idx="22646">
                  <c:v>4.5631753124992009</c:v>
                </c:pt>
                <c:pt idx="22647">
                  <c:v>4.5635512499999997</c:v>
                </c:pt>
                <c:pt idx="22648">
                  <c:v>4.5639384375007994</c:v>
                </c:pt>
                <c:pt idx="22649">
                  <c:v>4.5642912500000001</c:v>
                </c:pt>
                <c:pt idx="22650">
                  <c:v>4.5646990624992005</c:v>
                </c:pt>
                <c:pt idx="22651">
                  <c:v>4.5645534375007992</c:v>
                </c:pt>
                <c:pt idx="22652">
                  <c:v>4.5640953124992008</c:v>
                </c:pt>
                <c:pt idx="22653">
                  <c:v>4.5635187500000001</c:v>
                </c:pt>
                <c:pt idx="22654">
                  <c:v>4.5628837500000001</c:v>
                </c:pt>
                <c:pt idx="22655">
                  <c:v>4.5625074999999997</c:v>
                </c:pt>
                <c:pt idx="22656">
                  <c:v>4.5618778124992003</c:v>
                </c:pt>
                <c:pt idx="22657">
                  <c:v>4.5614146875007995</c:v>
                </c:pt>
                <c:pt idx="22658">
                  <c:v>4.5618046875007998</c:v>
                </c:pt>
                <c:pt idx="22659">
                  <c:v>4.5621931250016008</c:v>
                </c:pt>
                <c:pt idx="22660">
                  <c:v>4.5626884375007997</c:v>
                </c:pt>
                <c:pt idx="22661">
                  <c:v>4.5631006250016002</c:v>
                </c:pt>
                <c:pt idx="22662">
                  <c:v>4.5635050000000001</c:v>
                </c:pt>
                <c:pt idx="22663">
                  <c:v>4.5640084375007994</c:v>
                </c:pt>
                <c:pt idx="22664">
                  <c:v>4.5643453124992002</c:v>
                </c:pt>
                <c:pt idx="22665">
                  <c:v>4.5647087500000003</c:v>
                </c:pt>
                <c:pt idx="22666">
                  <c:v>4.5651668750016006</c:v>
                </c:pt>
                <c:pt idx="22667">
                  <c:v>4.5656143750016005</c:v>
                </c:pt>
                <c:pt idx="22668">
                  <c:v>4.5661103124992009</c:v>
                </c:pt>
                <c:pt idx="22669">
                  <c:v>4.5665924999999996</c:v>
                </c:pt>
                <c:pt idx="22670">
                  <c:v>4.5670343750016009</c:v>
                </c:pt>
                <c:pt idx="22671">
                  <c:v>4.5675353124992002</c:v>
                </c:pt>
                <c:pt idx="22672">
                  <c:v>4.5679446875007992</c:v>
                </c:pt>
                <c:pt idx="22673">
                  <c:v>4.5683218750016001</c:v>
                </c:pt>
                <c:pt idx="22674">
                  <c:v>4.5687571875007995</c:v>
                </c:pt>
                <c:pt idx="22675">
                  <c:v>4.5688131250016006</c:v>
                </c:pt>
                <c:pt idx="22676">
                  <c:v>4.5690074999999997</c:v>
                </c:pt>
                <c:pt idx="22677">
                  <c:v>4.5687793750016006</c:v>
                </c:pt>
                <c:pt idx="22678">
                  <c:v>4.568380625001601</c:v>
                </c:pt>
                <c:pt idx="22679">
                  <c:v>4.5680584375007998</c:v>
                </c:pt>
                <c:pt idx="22680">
                  <c:v>4.5677334375007996</c:v>
                </c:pt>
                <c:pt idx="22681">
                  <c:v>4.5673475000000003</c:v>
                </c:pt>
                <c:pt idx="22682">
                  <c:v>4.5669743750016005</c:v>
                </c:pt>
                <c:pt idx="22683">
                  <c:v>4.5664850000000001</c:v>
                </c:pt>
                <c:pt idx="22684">
                  <c:v>4.5658734375007999</c:v>
                </c:pt>
                <c:pt idx="22685">
                  <c:v>4.5655268750016003</c:v>
                </c:pt>
                <c:pt idx="22686">
                  <c:v>4.5651650000000004</c:v>
                </c:pt>
                <c:pt idx="22687">
                  <c:v>4.5647537500000004</c:v>
                </c:pt>
                <c:pt idx="22688">
                  <c:v>4.5643221875007995</c:v>
                </c:pt>
                <c:pt idx="22689">
                  <c:v>4.563864375001601</c:v>
                </c:pt>
                <c:pt idx="22690">
                  <c:v>4.5633524999999997</c:v>
                </c:pt>
                <c:pt idx="22691">
                  <c:v>4.5629012500000004</c:v>
                </c:pt>
                <c:pt idx="22692">
                  <c:v>4.5624043750016003</c:v>
                </c:pt>
                <c:pt idx="22693">
                  <c:v>4.5620071875007993</c:v>
                </c:pt>
                <c:pt idx="22694">
                  <c:v>4.5616046875007994</c:v>
                </c:pt>
                <c:pt idx="22695">
                  <c:v>4.5612715624992006</c:v>
                </c:pt>
                <c:pt idx="22696">
                  <c:v>4.5607715624992009</c:v>
                </c:pt>
                <c:pt idx="22697">
                  <c:v>4.5603165624992004</c:v>
                </c:pt>
                <c:pt idx="22698">
                  <c:v>4.5599850000000002</c:v>
                </c:pt>
                <c:pt idx="22699">
                  <c:v>4.5603318750016006</c:v>
                </c:pt>
                <c:pt idx="22700">
                  <c:v>4.5606984375007995</c:v>
                </c:pt>
                <c:pt idx="22701">
                  <c:v>4.5611893750016002</c:v>
                </c:pt>
                <c:pt idx="22702">
                  <c:v>4.5616300000000001</c:v>
                </c:pt>
                <c:pt idx="22703">
                  <c:v>4.5620387500000001</c:v>
                </c:pt>
                <c:pt idx="22704">
                  <c:v>4.5625234375007997</c:v>
                </c:pt>
                <c:pt idx="22705">
                  <c:v>4.5622003124992005</c:v>
                </c:pt>
                <c:pt idx="22706">
                  <c:v>4.5623009375007992</c:v>
                </c:pt>
                <c:pt idx="22707">
                  <c:v>4.562658125001601</c:v>
                </c:pt>
                <c:pt idx="22708">
                  <c:v>4.5629646875007994</c:v>
                </c:pt>
                <c:pt idx="22709">
                  <c:v>4.5633175000000001</c:v>
                </c:pt>
                <c:pt idx="22710">
                  <c:v>4.5636562500000002</c:v>
                </c:pt>
                <c:pt idx="22711">
                  <c:v>4.5640175000000003</c:v>
                </c:pt>
                <c:pt idx="22712">
                  <c:v>4.56434125</c:v>
                </c:pt>
                <c:pt idx="22713">
                  <c:v>4.5647896875007996</c:v>
                </c:pt>
                <c:pt idx="22714">
                  <c:v>4.56528125</c:v>
                </c:pt>
                <c:pt idx="22715">
                  <c:v>4.5656587499999999</c:v>
                </c:pt>
                <c:pt idx="22716">
                  <c:v>4.5660109375007991</c:v>
                </c:pt>
                <c:pt idx="22717">
                  <c:v>4.5663596875007997</c:v>
                </c:pt>
                <c:pt idx="22718">
                  <c:v>4.5668440624992002</c:v>
                </c:pt>
                <c:pt idx="22719">
                  <c:v>4.5671853124992001</c:v>
                </c:pt>
                <c:pt idx="22720">
                  <c:v>4.5675256250016005</c:v>
                </c:pt>
                <c:pt idx="22721">
                  <c:v>4.5679034375007994</c:v>
                </c:pt>
                <c:pt idx="22722">
                  <c:v>4.5677965624992005</c:v>
                </c:pt>
                <c:pt idx="22723">
                  <c:v>4.5673353124992007</c:v>
                </c:pt>
                <c:pt idx="22724">
                  <c:v>4.5669965624992006</c:v>
                </c:pt>
                <c:pt idx="22725">
                  <c:v>4.5666490624992004</c:v>
                </c:pt>
                <c:pt idx="22726">
                  <c:v>4.5661978124992002</c:v>
                </c:pt>
                <c:pt idx="22727">
                  <c:v>4.5657043750016006</c:v>
                </c:pt>
                <c:pt idx="22728">
                  <c:v>4.5653106250016009</c:v>
                </c:pt>
                <c:pt idx="22729">
                  <c:v>4.5649484375007994</c:v>
                </c:pt>
                <c:pt idx="22730">
                  <c:v>4.5645140624992004</c:v>
                </c:pt>
                <c:pt idx="22731">
                  <c:v>4.5640153124992002</c:v>
                </c:pt>
                <c:pt idx="22732">
                  <c:v>4.5635496875007995</c:v>
                </c:pt>
                <c:pt idx="22733">
                  <c:v>4.5630193750016002</c:v>
                </c:pt>
                <c:pt idx="22734">
                  <c:v>4.5625134375007992</c:v>
                </c:pt>
                <c:pt idx="22735">
                  <c:v>4.5621928124992008</c:v>
                </c:pt>
                <c:pt idx="22736">
                  <c:v>4.5616603124992006</c:v>
                </c:pt>
                <c:pt idx="22737">
                  <c:v>4.5613359375007994</c:v>
                </c:pt>
                <c:pt idx="22738">
                  <c:v>4.5608990624992005</c:v>
                </c:pt>
                <c:pt idx="22739">
                  <c:v>4.5604849999999999</c:v>
                </c:pt>
                <c:pt idx="22740">
                  <c:v>4.5601396875007998</c:v>
                </c:pt>
                <c:pt idx="22741">
                  <c:v>4.5598096875007998</c:v>
                </c:pt>
                <c:pt idx="22742">
                  <c:v>4.559454375001601</c:v>
                </c:pt>
                <c:pt idx="22743">
                  <c:v>4.5590718750016004</c:v>
                </c:pt>
                <c:pt idx="22744">
                  <c:v>4.5586890624992007</c:v>
                </c:pt>
                <c:pt idx="22745">
                  <c:v>4.5583015624992003</c:v>
                </c:pt>
                <c:pt idx="22746">
                  <c:v>4.5586503124992008</c:v>
                </c:pt>
                <c:pt idx="22747">
                  <c:v>4.5590840624992008</c:v>
                </c:pt>
                <c:pt idx="22748">
                  <c:v>4.5594846875007997</c:v>
                </c:pt>
                <c:pt idx="22749">
                  <c:v>4.5598121875007998</c:v>
                </c:pt>
                <c:pt idx="22750">
                  <c:v>4.5601925000000003</c:v>
                </c:pt>
                <c:pt idx="22751">
                  <c:v>4.5606012500000004</c:v>
                </c:pt>
                <c:pt idx="22752">
                  <c:v>4.5609518750016003</c:v>
                </c:pt>
                <c:pt idx="22753">
                  <c:v>4.5614568750016007</c:v>
                </c:pt>
                <c:pt idx="22754">
                  <c:v>4.5618671875007992</c:v>
                </c:pt>
                <c:pt idx="22755">
                  <c:v>4.5622837499999997</c:v>
                </c:pt>
                <c:pt idx="22756">
                  <c:v>4.5627190624992009</c:v>
                </c:pt>
                <c:pt idx="22757">
                  <c:v>4.5631915624992008</c:v>
                </c:pt>
                <c:pt idx="22758">
                  <c:v>4.5636578124992004</c:v>
                </c:pt>
                <c:pt idx="22759">
                  <c:v>4.5641100000000003</c:v>
                </c:pt>
                <c:pt idx="22760">
                  <c:v>4.5644896875007994</c:v>
                </c:pt>
                <c:pt idx="22761">
                  <c:v>4.5648828124992002</c:v>
                </c:pt>
                <c:pt idx="22762">
                  <c:v>4.5652034375007995</c:v>
                </c:pt>
                <c:pt idx="22763">
                  <c:v>4.5655725</c:v>
                </c:pt>
                <c:pt idx="22764">
                  <c:v>4.5658996875007993</c:v>
                </c:pt>
                <c:pt idx="22765">
                  <c:v>4.5653487500000001</c:v>
                </c:pt>
                <c:pt idx="22766">
                  <c:v>4.5649940624992009</c:v>
                </c:pt>
                <c:pt idx="22767">
                  <c:v>4.5645690624992001</c:v>
                </c:pt>
                <c:pt idx="22768">
                  <c:v>4.5640225000000001</c:v>
                </c:pt>
                <c:pt idx="22769">
                  <c:v>4.5634906250016005</c:v>
                </c:pt>
                <c:pt idx="22770">
                  <c:v>4.5628065624992002</c:v>
                </c:pt>
                <c:pt idx="22771">
                  <c:v>4.5621315624992009</c:v>
                </c:pt>
                <c:pt idx="22772">
                  <c:v>4.5613843750016008</c:v>
                </c:pt>
                <c:pt idx="22773">
                  <c:v>4.5606606250016002</c:v>
                </c:pt>
                <c:pt idx="22774">
                  <c:v>4.5599506250016004</c:v>
                </c:pt>
                <c:pt idx="22775">
                  <c:v>4.5593571875007992</c:v>
                </c:pt>
                <c:pt idx="22776">
                  <c:v>4.5587362499999999</c:v>
                </c:pt>
                <c:pt idx="22777">
                  <c:v>4.5582009375007999</c:v>
                </c:pt>
                <c:pt idx="22778">
                  <c:v>4.5577056250016001</c:v>
                </c:pt>
                <c:pt idx="22779">
                  <c:v>4.5572803124992003</c:v>
                </c:pt>
                <c:pt idx="22780">
                  <c:v>4.5569596875007994</c:v>
                </c:pt>
                <c:pt idx="22781">
                  <c:v>4.5566053124992001</c:v>
                </c:pt>
                <c:pt idx="22782">
                  <c:v>4.557050625001601</c:v>
                </c:pt>
                <c:pt idx="22783">
                  <c:v>4.5575021875007993</c:v>
                </c:pt>
                <c:pt idx="22784">
                  <c:v>4.5578309375007997</c:v>
                </c:pt>
                <c:pt idx="22785">
                  <c:v>4.5582306250016007</c:v>
                </c:pt>
                <c:pt idx="22786">
                  <c:v>4.5585709375007992</c:v>
                </c:pt>
                <c:pt idx="22787">
                  <c:v>4.5582368750016009</c:v>
                </c:pt>
                <c:pt idx="22788">
                  <c:v>4.5577224999999997</c:v>
                </c:pt>
                <c:pt idx="22789">
                  <c:v>4.5573256250016003</c:v>
                </c:pt>
                <c:pt idx="22790">
                  <c:v>4.5569434375007996</c:v>
                </c:pt>
                <c:pt idx="22791">
                  <c:v>4.5571234375007998</c:v>
                </c:pt>
                <c:pt idx="22792">
                  <c:v>4.5575374999999996</c:v>
                </c:pt>
                <c:pt idx="22793">
                  <c:v>4.5579209375007999</c:v>
                </c:pt>
                <c:pt idx="22794">
                  <c:v>4.5582965624992005</c:v>
                </c:pt>
                <c:pt idx="22795">
                  <c:v>4.5587231250016007</c:v>
                </c:pt>
                <c:pt idx="22796">
                  <c:v>4.5591959375007995</c:v>
                </c:pt>
                <c:pt idx="22797">
                  <c:v>4.5595184375007998</c:v>
                </c:pt>
                <c:pt idx="22798">
                  <c:v>4.5599646875007993</c:v>
                </c:pt>
                <c:pt idx="22799">
                  <c:v>4.5603765624992008</c:v>
                </c:pt>
                <c:pt idx="22800">
                  <c:v>4.5606974999999998</c:v>
                </c:pt>
                <c:pt idx="22801">
                  <c:v>4.5610553124992004</c:v>
                </c:pt>
                <c:pt idx="22802">
                  <c:v>4.5614084375007993</c:v>
                </c:pt>
                <c:pt idx="22803">
                  <c:v>4.5610665624992004</c:v>
                </c:pt>
                <c:pt idx="22804">
                  <c:v>4.5606131250016002</c:v>
                </c:pt>
                <c:pt idx="22805">
                  <c:v>4.5599431250016007</c:v>
                </c:pt>
                <c:pt idx="22806">
                  <c:v>4.5595462500000004</c:v>
                </c:pt>
                <c:pt idx="22807">
                  <c:v>4.5590812500000002</c:v>
                </c:pt>
                <c:pt idx="22808">
                  <c:v>4.5587437499999997</c:v>
                </c:pt>
                <c:pt idx="22809">
                  <c:v>4.5584193750016002</c:v>
                </c:pt>
                <c:pt idx="22810">
                  <c:v>4.5579418750016005</c:v>
                </c:pt>
                <c:pt idx="22811">
                  <c:v>4.5575971875007992</c:v>
                </c:pt>
                <c:pt idx="22812">
                  <c:v>4.5571343750016009</c:v>
                </c:pt>
                <c:pt idx="22813">
                  <c:v>4.5566040624992006</c:v>
                </c:pt>
                <c:pt idx="22814">
                  <c:v>4.5562543750016005</c:v>
                </c:pt>
                <c:pt idx="22815">
                  <c:v>4.5558393750016002</c:v>
                </c:pt>
                <c:pt idx="22816">
                  <c:v>4.5561956250016005</c:v>
                </c:pt>
                <c:pt idx="22817">
                  <c:v>4.5563225000000003</c:v>
                </c:pt>
                <c:pt idx="22818">
                  <c:v>4.5566834375007996</c:v>
                </c:pt>
                <c:pt idx="22819">
                  <c:v>4.5570562499999996</c:v>
                </c:pt>
                <c:pt idx="22820">
                  <c:v>4.5570740624992006</c:v>
                </c:pt>
                <c:pt idx="22821">
                  <c:v>4.557436875001601</c:v>
                </c:pt>
                <c:pt idx="22822">
                  <c:v>4.5577653124992006</c:v>
                </c:pt>
                <c:pt idx="22823">
                  <c:v>4.5581228124992004</c:v>
                </c:pt>
                <c:pt idx="22824">
                  <c:v>4.5585390624992002</c:v>
                </c:pt>
                <c:pt idx="22825">
                  <c:v>4.5589096875007993</c:v>
                </c:pt>
                <c:pt idx="22826">
                  <c:v>4.5587153124992001</c:v>
                </c:pt>
                <c:pt idx="22827">
                  <c:v>4.5587903124992009</c:v>
                </c:pt>
                <c:pt idx="22828">
                  <c:v>4.5583396875007995</c:v>
                </c:pt>
                <c:pt idx="22829">
                  <c:v>4.5576990624992009</c:v>
                </c:pt>
                <c:pt idx="22830">
                  <c:v>4.5572900000000001</c:v>
                </c:pt>
                <c:pt idx="22831">
                  <c:v>4.5568078124992004</c:v>
                </c:pt>
                <c:pt idx="22832">
                  <c:v>4.5564268750016002</c:v>
                </c:pt>
                <c:pt idx="22833">
                  <c:v>4.5560546875007999</c:v>
                </c:pt>
                <c:pt idx="22834">
                  <c:v>4.5555059375007998</c:v>
                </c:pt>
                <c:pt idx="22835">
                  <c:v>4.5551428124992004</c:v>
                </c:pt>
                <c:pt idx="22836">
                  <c:v>4.5547746875007995</c:v>
                </c:pt>
                <c:pt idx="22837">
                  <c:v>4.5544365624992009</c:v>
                </c:pt>
                <c:pt idx="22838">
                  <c:v>4.5549059375007994</c:v>
                </c:pt>
                <c:pt idx="22839">
                  <c:v>4.5553593750016006</c:v>
                </c:pt>
                <c:pt idx="22840">
                  <c:v>4.5557743750016009</c:v>
                </c:pt>
                <c:pt idx="22841">
                  <c:v>4.5562468750016007</c:v>
                </c:pt>
                <c:pt idx="22842">
                  <c:v>4.5566259375007991</c:v>
                </c:pt>
                <c:pt idx="22843">
                  <c:v>4.5570790624992004</c:v>
                </c:pt>
                <c:pt idx="22844">
                  <c:v>4.5575043750016002</c:v>
                </c:pt>
                <c:pt idx="22845">
                  <c:v>4.55793625</c:v>
                </c:pt>
                <c:pt idx="22846">
                  <c:v>4.5582640624992008</c:v>
                </c:pt>
                <c:pt idx="22847">
                  <c:v>4.5587090624992008</c:v>
                </c:pt>
                <c:pt idx="22848">
                  <c:v>4.5591309375007993</c:v>
                </c:pt>
                <c:pt idx="22849">
                  <c:v>4.5594518750016002</c:v>
                </c:pt>
                <c:pt idx="22850">
                  <c:v>4.5594231250016009</c:v>
                </c:pt>
                <c:pt idx="22851">
                  <c:v>4.5590787500000003</c:v>
                </c:pt>
                <c:pt idx="22852">
                  <c:v>4.5586981250016008</c:v>
                </c:pt>
                <c:pt idx="22853">
                  <c:v>4.5583118750016007</c:v>
                </c:pt>
                <c:pt idx="22854">
                  <c:v>4.5579450000000001</c:v>
                </c:pt>
                <c:pt idx="22855">
                  <c:v>4.5583296875007999</c:v>
                </c:pt>
                <c:pt idx="22856">
                  <c:v>4.5586621875007998</c:v>
                </c:pt>
                <c:pt idx="22857">
                  <c:v>4.5590099999999998</c:v>
                </c:pt>
                <c:pt idx="22858">
                  <c:v>4.5593931250016002</c:v>
                </c:pt>
                <c:pt idx="22859">
                  <c:v>4.5597337500000004</c:v>
                </c:pt>
                <c:pt idx="22860">
                  <c:v>4.5593303124992008</c:v>
                </c:pt>
                <c:pt idx="22861">
                  <c:v>4.5587999999999997</c:v>
                </c:pt>
                <c:pt idx="22862">
                  <c:v>4.5582793750016002</c:v>
                </c:pt>
                <c:pt idx="22863">
                  <c:v>4.5578821875007991</c:v>
                </c:pt>
                <c:pt idx="22864">
                  <c:v>4.5575618750016007</c:v>
                </c:pt>
                <c:pt idx="22865">
                  <c:v>4.5575593750016008</c:v>
                </c:pt>
                <c:pt idx="22866">
                  <c:v>4.5571281250016007</c:v>
                </c:pt>
                <c:pt idx="22867">
                  <c:v>4.5567531250016007</c:v>
                </c:pt>
                <c:pt idx="22868">
                  <c:v>4.5565956250016004</c:v>
                </c:pt>
                <c:pt idx="22869">
                  <c:v>4.5562015624992007</c:v>
                </c:pt>
                <c:pt idx="22870">
                  <c:v>4.5558506250016002</c:v>
                </c:pt>
                <c:pt idx="22871">
                  <c:v>4.5554924999999997</c:v>
                </c:pt>
                <c:pt idx="22872">
                  <c:v>4.5550096875007995</c:v>
                </c:pt>
                <c:pt idx="22873">
                  <c:v>4.5545675000000001</c:v>
                </c:pt>
                <c:pt idx="22874">
                  <c:v>4.5542231250016005</c:v>
                </c:pt>
                <c:pt idx="22875">
                  <c:v>4.5546543750016006</c:v>
                </c:pt>
                <c:pt idx="22876">
                  <c:v>4.5550696875007999</c:v>
                </c:pt>
                <c:pt idx="22877">
                  <c:v>4.5554246875007998</c:v>
                </c:pt>
                <c:pt idx="22878">
                  <c:v>4.5558025000000004</c:v>
                </c:pt>
                <c:pt idx="22879">
                  <c:v>4.5562474999999996</c:v>
                </c:pt>
                <c:pt idx="22880">
                  <c:v>4.5565981250016003</c:v>
                </c:pt>
                <c:pt idx="22881">
                  <c:v>4.5569337499999998</c:v>
                </c:pt>
                <c:pt idx="22882">
                  <c:v>4.5573215624992001</c:v>
                </c:pt>
                <c:pt idx="22883">
                  <c:v>4.5577312499999998</c:v>
                </c:pt>
                <c:pt idx="22884">
                  <c:v>4.5573646875007991</c:v>
                </c:pt>
                <c:pt idx="22885">
                  <c:v>4.5569499999999996</c:v>
                </c:pt>
                <c:pt idx="22886">
                  <c:v>4.5565921875007991</c:v>
                </c:pt>
                <c:pt idx="22887">
                  <c:v>4.5561390624992004</c:v>
                </c:pt>
                <c:pt idx="22888">
                  <c:v>4.5561381250016009</c:v>
                </c:pt>
                <c:pt idx="22889">
                  <c:v>4.5557046875007998</c:v>
                </c:pt>
                <c:pt idx="22890">
                  <c:v>4.5552787500000003</c:v>
                </c:pt>
                <c:pt idx="22891">
                  <c:v>4.5548815624992001</c:v>
                </c:pt>
                <c:pt idx="22892">
                  <c:v>4.5544762499999996</c:v>
                </c:pt>
                <c:pt idx="22893">
                  <c:v>4.5541225000000001</c:v>
                </c:pt>
                <c:pt idx="22894">
                  <c:v>4.5539984375007991</c:v>
                </c:pt>
                <c:pt idx="22895">
                  <c:v>4.5543637500000003</c:v>
                </c:pt>
                <c:pt idx="22896">
                  <c:v>4.5545228124992008</c:v>
                </c:pt>
                <c:pt idx="22897">
                  <c:v>4.5542615624992004</c:v>
                </c:pt>
                <c:pt idx="22898">
                  <c:v>4.5546296875007997</c:v>
                </c:pt>
                <c:pt idx="22899">
                  <c:v>4.5550499999999996</c:v>
                </c:pt>
                <c:pt idx="22900">
                  <c:v>4.5553793750016007</c:v>
                </c:pt>
                <c:pt idx="22901">
                  <c:v>4.5551896875007998</c:v>
                </c:pt>
                <c:pt idx="22902">
                  <c:v>4.5550671875007991</c:v>
                </c:pt>
                <c:pt idx="22903">
                  <c:v>4.5554537499999999</c:v>
                </c:pt>
                <c:pt idx="22904">
                  <c:v>4.5558796875007994</c:v>
                </c:pt>
                <c:pt idx="22905">
                  <c:v>4.5562340624992004</c:v>
                </c:pt>
                <c:pt idx="22906">
                  <c:v>4.5563268750016004</c:v>
                </c:pt>
                <c:pt idx="22907">
                  <c:v>4.5559221875007996</c:v>
                </c:pt>
                <c:pt idx="22908">
                  <c:v>4.5555465624992006</c:v>
                </c:pt>
                <c:pt idx="22909">
                  <c:v>4.5551693750016007</c:v>
                </c:pt>
                <c:pt idx="22910">
                  <c:v>4.5547075000000001</c:v>
                </c:pt>
                <c:pt idx="22911">
                  <c:v>4.5542184375007997</c:v>
                </c:pt>
                <c:pt idx="22912">
                  <c:v>4.5537390624992007</c:v>
                </c:pt>
                <c:pt idx="22913">
                  <c:v>4.5532906250016003</c:v>
                </c:pt>
                <c:pt idx="22914">
                  <c:v>4.5529134375007994</c:v>
                </c:pt>
                <c:pt idx="22915">
                  <c:v>4.5524893750016009</c:v>
                </c:pt>
                <c:pt idx="22916">
                  <c:v>4.5521478124992001</c:v>
                </c:pt>
                <c:pt idx="22917">
                  <c:v>4.5517690624992007</c:v>
                </c:pt>
                <c:pt idx="22918">
                  <c:v>4.5513159375007994</c:v>
                </c:pt>
                <c:pt idx="22919">
                  <c:v>4.5509021875007996</c:v>
                </c:pt>
                <c:pt idx="22920">
                  <c:v>4.5504306250016002</c:v>
                </c:pt>
                <c:pt idx="22921">
                  <c:v>4.5499578124992004</c:v>
                </c:pt>
                <c:pt idx="22922">
                  <c:v>4.5494415624992008</c:v>
                </c:pt>
                <c:pt idx="22923">
                  <c:v>4.5489687500000002</c:v>
                </c:pt>
                <c:pt idx="22924">
                  <c:v>4.5485384375007998</c:v>
                </c:pt>
                <c:pt idx="22925">
                  <c:v>4.5479496875007994</c:v>
                </c:pt>
                <c:pt idx="22926">
                  <c:v>4.5475531250016008</c:v>
                </c:pt>
                <c:pt idx="22927">
                  <c:v>4.5471993750016004</c:v>
                </c:pt>
                <c:pt idx="22928">
                  <c:v>4.5468706250016009</c:v>
                </c:pt>
                <c:pt idx="22929">
                  <c:v>4.5469212499999996</c:v>
                </c:pt>
                <c:pt idx="22930">
                  <c:v>4.5472459375007999</c:v>
                </c:pt>
                <c:pt idx="22931">
                  <c:v>4.5476759375007996</c:v>
                </c:pt>
                <c:pt idx="22932">
                  <c:v>4.5480606250016002</c:v>
                </c:pt>
                <c:pt idx="22933">
                  <c:v>4.5484693750016003</c:v>
                </c:pt>
                <c:pt idx="22934">
                  <c:v>4.5488868750016005</c:v>
                </c:pt>
                <c:pt idx="22935">
                  <c:v>4.5493578124992009</c:v>
                </c:pt>
                <c:pt idx="22936">
                  <c:v>4.5497215624992009</c:v>
                </c:pt>
                <c:pt idx="22937">
                  <c:v>4.5492212500000004</c:v>
                </c:pt>
                <c:pt idx="22938">
                  <c:v>4.5486831250016007</c:v>
                </c:pt>
                <c:pt idx="22939">
                  <c:v>4.5481043750016008</c:v>
                </c:pt>
                <c:pt idx="22940">
                  <c:v>4.5477696875007991</c:v>
                </c:pt>
                <c:pt idx="22941">
                  <c:v>4.5474471875007998</c:v>
                </c:pt>
                <c:pt idx="22942">
                  <c:v>4.5469609375007991</c:v>
                </c:pt>
                <c:pt idx="22943">
                  <c:v>4.5467365624992002</c:v>
                </c:pt>
                <c:pt idx="22944">
                  <c:v>4.5463990624992006</c:v>
                </c:pt>
                <c:pt idx="22945">
                  <c:v>4.5459975000000004</c:v>
                </c:pt>
                <c:pt idx="22946">
                  <c:v>4.5455853124992007</c:v>
                </c:pt>
                <c:pt idx="22947">
                  <c:v>4.5452290624992004</c:v>
                </c:pt>
                <c:pt idx="22948">
                  <c:v>4.5448121875007992</c:v>
                </c:pt>
                <c:pt idx="22949">
                  <c:v>4.5443453124992006</c:v>
                </c:pt>
                <c:pt idx="22950">
                  <c:v>4.5439965624992009</c:v>
                </c:pt>
                <c:pt idx="22951">
                  <c:v>4.5436331250016009</c:v>
                </c:pt>
                <c:pt idx="22952">
                  <c:v>4.5433750000000002</c:v>
                </c:pt>
                <c:pt idx="22953">
                  <c:v>4.5437287499999996</c:v>
                </c:pt>
                <c:pt idx="22954">
                  <c:v>4.5438853124992002</c:v>
                </c:pt>
                <c:pt idx="22955">
                  <c:v>4.5442053124992006</c:v>
                </c:pt>
                <c:pt idx="22956">
                  <c:v>4.5447487500000001</c:v>
                </c:pt>
                <c:pt idx="22957">
                  <c:v>4.5451071875007996</c:v>
                </c:pt>
                <c:pt idx="22958">
                  <c:v>4.5455171875007991</c:v>
                </c:pt>
                <c:pt idx="22959">
                  <c:v>4.5458593750016005</c:v>
                </c:pt>
                <c:pt idx="22960">
                  <c:v>4.5463456250016003</c:v>
                </c:pt>
                <c:pt idx="22961">
                  <c:v>4.5467887500000002</c:v>
                </c:pt>
                <c:pt idx="22962">
                  <c:v>4.5472315624992001</c:v>
                </c:pt>
                <c:pt idx="22963">
                  <c:v>4.5475637500000001</c:v>
                </c:pt>
                <c:pt idx="22964">
                  <c:v>4.5475840624992001</c:v>
                </c:pt>
                <c:pt idx="22965">
                  <c:v>4.5480465624992004</c:v>
                </c:pt>
                <c:pt idx="22966">
                  <c:v>4.5483721875007994</c:v>
                </c:pt>
                <c:pt idx="22967">
                  <c:v>4.5487725000000001</c:v>
                </c:pt>
                <c:pt idx="22968">
                  <c:v>4.5491309375007996</c:v>
                </c:pt>
                <c:pt idx="22969">
                  <c:v>4.5494693750016006</c:v>
                </c:pt>
                <c:pt idx="22970">
                  <c:v>4.5497924999999997</c:v>
                </c:pt>
                <c:pt idx="22971">
                  <c:v>4.5495225000000001</c:v>
                </c:pt>
                <c:pt idx="22972">
                  <c:v>4.5490831250016006</c:v>
                </c:pt>
                <c:pt idx="22973">
                  <c:v>4.5486821875007992</c:v>
                </c:pt>
                <c:pt idx="22974">
                  <c:v>4.5482890624992001</c:v>
                </c:pt>
                <c:pt idx="22975">
                  <c:v>4.5478375</c:v>
                </c:pt>
                <c:pt idx="22976">
                  <c:v>4.5474525000000003</c:v>
                </c:pt>
                <c:pt idx="22977">
                  <c:v>4.5470143750016003</c:v>
                </c:pt>
                <c:pt idx="22978">
                  <c:v>4.54651125</c:v>
                </c:pt>
                <c:pt idx="22979">
                  <c:v>4.5430203124992001</c:v>
                </c:pt>
                <c:pt idx="22980">
                  <c:v>4.5359209375007996</c:v>
                </c:pt>
                <c:pt idx="22981">
                  <c:v>4.5277987499999997</c:v>
                </c:pt>
                <c:pt idx="22982">
                  <c:v>4.5189262499999998</c:v>
                </c:pt>
                <c:pt idx="22983">
                  <c:v>4.5095956250016007</c:v>
                </c:pt>
                <c:pt idx="22984">
                  <c:v>4.5000118750016007</c:v>
                </c:pt>
                <c:pt idx="22985">
                  <c:v>4.4901737500000003</c:v>
                </c:pt>
                <c:pt idx="22986">
                  <c:v>4.4801846875007998</c:v>
                </c:pt>
                <c:pt idx="22987">
                  <c:v>4.4700809375007999</c:v>
                </c:pt>
                <c:pt idx="22988">
                  <c:v>4.4599556250016006</c:v>
                </c:pt>
                <c:pt idx="22989">
                  <c:v>4.4526465624992007</c:v>
                </c:pt>
                <c:pt idx="22990">
                  <c:v>4.4492612500000002</c:v>
                </c:pt>
                <c:pt idx="22991">
                  <c:v>4.4468143750016003</c:v>
                </c:pt>
                <c:pt idx="22992">
                  <c:v>4.4450568750016002</c:v>
                </c:pt>
                <c:pt idx="22993">
                  <c:v>4.4438343750016003</c:v>
                </c:pt>
                <c:pt idx="22994">
                  <c:v>4.4428393750016006</c:v>
                </c:pt>
                <c:pt idx="22995">
                  <c:v>4.4421324999999996</c:v>
                </c:pt>
                <c:pt idx="22996">
                  <c:v>4.4415487499999999</c:v>
                </c:pt>
                <c:pt idx="22997">
                  <c:v>4.4411306250016009</c:v>
                </c:pt>
                <c:pt idx="22998">
                  <c:v>4.4407521875007996</c:v>
                </c:pt>
                <c:pt idx="22999">
                  <c:v>4.4402306250016004</c:v>
                </c:pt>
                <c:pt idx="23000">
                  <c:v>4.4398906250016008</c:v>
                </c:pt>
                <c:pt idx="23001">
                  <c:v>4.4394528124992005</c:v>
                </c:pt>
                <c:pt idx="23002">
                  <c:v>4.4390237499999996</c:v>
                </c:pt>
                <c:pt idx="23003">
                  <c:v>4.4386912499999998</c:v>
                </c:pt>
                <c:pt idx="23004">
                  <c:v>4.4383546875007998</c:v>
                </c:pt>
                <c:pt idx="23005">
                  <c:v>4.4380028124992004</c:v>
                </c:pt>
                <c:pt idx="23006">
                  <c:v>4.4376053124992003</c:v>
                </c:pt>
                <c:pt idx="23007">
                  <c:v>4.4372521875007997</c:v>
                </c:pt>
                <c:pt idx="23008">
                  <c:v>4.43692625</c:v>
                </c:pt>
                <c:pt idx="23009">
                  <c:v>4.4365562499999998</c:v>
                </c:pt>
                <c:pt idx="23010">
                  <c:v>4.4365290624992006</c:v>
                </c:pt>
                <c:pt idx="23011">
                  <c:v>4.4364390624992005</c:v>
                </c:pt>
                <c:pt idx="23012">
                  <c:v>4.4360706250016007</c:v>
                </c:pt>
                <c:pt idx="23013">
                  <c:v>4.4361631250016007</c:v>
                </c:pt>
                <c:pt idx="23014">
                  <c:v>4.4358318750016004</c:v>
                </c:pt>
                <c:pt idx="23015">
                  <c:v>4.4359428124992002</c:v>
                </c:pt>
                <c:pt idx="23016">
                  <c:v>4.4358465624992007</c:v>
                </c:pt>
                <c:pt idx="23017">
                  <c:v>4.4355206250016002</c:v>
                </c:pt>
                <c:pt idx="23018">
                  <c:v>4.4358481250016002</c:v>
                </c:pt>
                <c:pt idx="23019">
                  <c:v>4.4361699999999997</c:v>
                </c:pt>
                <c:pt idx="23020">
                  <c:v>4.4364984375007994</c:v>
                </c:pt>
                <c:pt idx="23021">
                  <c:v>4.4360218750016003</c:v>
                </c:pt>
                <c:pt idx="23022">
                  <c:v>4.4356953124992007</c:v>
                </c:pt>
                <c:pt idx="23023">
                  <c:v>4.4351349999999998</c:v>
                </c:pt>
                <c:pt idx="23024">
                  <c:v>4.4346443750016009</c:v>
                </c:pt>
                <c:pt idx="23025">
                  <c:v>4.4342887500000003</c:v>
                </c:pt>
                <c:pt idx="23026">
                  <c:v>4.4339593750016002</c:v>
                </c:pt>
                <c:pt idx="23027">
                  <c:v>4.433745</c:v>
                </c:pt>
                <c:pt idx="23028">
                  <c:v>4.4333356250016003</c:v>
                </c:pt>
                <c:pt idx="23029">
                  <c:v>4.4338256250016004</c:v>
                </c:pt>
                <c:pt idx="23030">
                  <c:v>4.43422625</c:v>
                </c:pt>
                <c:pt idx="23031">
                  <c:v>4.4345809375007992</c:v>
                </c:pt>
                <c:pt idx="23032">
                  <c:v>4.4350440624992009</c:v>
                </c:pt>
                <c:pt idx="23033">
                  <c:v>4.4355840624992009</c:v>
                </c:pt>
                <c:pt idx="23034">
                  <c:v>4.4360515624992001</c:v>
                </c:pt>
                <c:pt idx="23035">
                  <c:v>4.4365587499999997</c:v>
                </c:pt>
                <c:pt idx="23036">
                  <c:v>4.4369846875007992</c:v>
                </c:pt>
                <c:pt idx="23037">
                  <c:v>4.4373143750016002</c:v>
                </c:pt>
                <c:pt idx="23038">
                  <c:v>4.4377168750016009</c:v>
                </c:pt>
                <c:pt idx="23039">
                  <c:v>4.4380740624992008</c:v>
                </c:pt>
                <c:pt idx="23040">
                  <c:v>4.4384649999999999</c:v>
                </c:pt>
                <c:pt idx="23041">
                  <c:v>4.43879</c:v>
                </c:pt>
                <c:pt idx="23042">
                  <c:v>4.4391109375007991</c:v>
                </c:pt>
                <c:pt idx="23043">
                  <c:v>4.4390606250016003</c:v>
                </c:pt>
                <c:pt idx="23044">
                  <c:v>4.4394096875007998</c:v>
                </c:pt>
                <c:pt idx="23045">
                  <c:v>4.4392359375007997</c:v>
                </c:pt>
                <c:pt idx="23046">
                  <c:v>4.4389018750016005</c:v>
                </c:pt>
                <c:pt idx="23047">
                  <c:v>4.4389646875007998</c:v>
                </c:pt>
                <c:pt idx="23048">
                  <c:v>4.4392940624992008</c:v>
                </c:pt>
                <c:pt idx="23049">
                  <c:v>4.4396262499999999</c:v>
                </c:pt>
                <c:pt idx="23050">
                  <c:v>4.4400525000000002</c:v>
                </c:pt>
                <c:pt idx="23051">
                  <c:v>4.4405934375007998</c:v>
                </c:pt>
                <c:pt idx="23052">
                  <c:v>4.4410478124992006</c:v>
                </c:pt>
                <c:pt idx="23053">
                  <c:v>4.4413712500000004</c:v>
                </c:pt>
                <c:pt idx="23054">
                  <c:v>4.4417012500000004</c:v>
                </c:pt>
                <c:pt idx="23055">
                  <c:v>4.4411690624992008</c:v>
                </c:pt>
                <c:pt idx="23056">
                  <c:v>4.4406325000000004</c:v>
                </c:pt>
                <c:pt idx="23057">
                  <c:v>4.4400993750016005</c:v>
                </c:pt>
                <c:pt idx="23058">
                  <c:v>4.4396521875007995</c:v>
                </c:pt>
                <c:pt idx="23059">
                  <c:v>4.4392456250016004</c:v>
                </c:pt>
                <c:pt idx="23060">
                  <c:v>4.4388281250016002</c:v>
                </c:pt>
                <c:pt idx="23061">
                  <c:v>4.4383896875007993</c:v>
                </c:pt>
                <c:pt idx="23062">
                  <c:v>4.4380618750016003</c:v>
                </c:pt>
                <c:pt idx="23063">
                  <c:v>4.4382124999999997</c:v>
                </c:pt>
                <c:pt idx="23064">
                  <c:v>4.4378646875007997</c:v>
                </c:pt>
                <c:pt idx="23065">
                  <c:v>4.4378071875007992</c:v>
                </c:pt>
                <c:pt idx="23066">
                  <c:v>4.4380406250016007</c:v>
                </c:pt>
                <c:pt idx="23067">
                  <c:v>4.4384871875007992</c:v>
                </c:pt>
                <c:pt idx="23068">
                  <c:v>4.4384456250016004</c:v>
                </c:pt>
                <c:pt idx="23069">
                  <c:v>4.4387934375007996</c:v>
                </c:pt>
                <c:pt idx="23070">
                  <c:v>4.4391734375007994</c:v>
                </c:pt>
                <c:pt idx="23071">
                  <c:v>4.4395409375007997</c:v>
                </c:pt>
                <c:pt idx="23072">
                  <c:v>4.4400268750016005</c:v>
                </c:pt>
                <c:pt idx="23073">
                  <c:v>4.4404415624992009</c:v>
                </c:pt>
                <c:pt idx="23074">
                  <c:v>4.4409321875007999</c:v>
                </c:pt>
                <c:pt idx="23075">
                  <c:v>4.4413368750016007</c:v>
                </c:pt>
                <c:pt idx="23076">
                  <c:v>4.4417690624992003</c:v>
                </c:pt>
                <c:pt idx="23077">
                  <c:v>4.4421746875007999</c:v>
                </c:pt>
                <c:pt idx="23078">
                  <c:v>4.4417925</c:v>
                </c:pt>
                <c:pt idx="23079">
                  <c:v>4.4413459375007998</c:v>
                </c:pt>
                <c:pt idx="23080">
                  <c:v>4.4409759375007996</c:v>
                </c:pt>
                <c:pt idx="23081">
                  <c:v>4.4405718750016003</c:v>
                </c:pt>
                <c:pt idx="23082">
                  <c:v>4.4401156250016003</c:v>
                </c:pt>
                <c:pt idx="23083">
                  <c:v>4.43978625</c:v>
                </c:pt>
                <c:pt idx="23084">
                  <c:v>4.4394175000000002</c:v>
                </c:pt>
                <c:pt idx="23085">
                  <c:v>4.4390799999999997</c:v>
                </c:pt>
                <c:pt idx="23086">
                  <c:v>4.4388981250016002</c:v>
                </c:pt>
                <c:pt idx="23087">
                  <c:v>4.4392184375007995</c:v>
                </c:pt>
                <c:pt idx="23088">
                  <c:v>4.4396115624992003</c:v>
                </c:pt>
                <c:pt idx="23089">
                  <c:v>4.4400278124992001</c:v>
                </c:pt>
                <c:pt idx="23090">
                  <c:v>4.4405128124992004</c:v>
                </c:pt>
                <c:pt idx="23091">
                  <c:v>4.4408906250016003</c:v>
                </c:pt>
                <c:pt idx="23092">
                  <c:v>4.4413337500000001</c:v>
                </c:pt>
                <c:pt idx="23093">
                  <c:v>4.4418181250016007</c:v>
                </c:pt>
                <c:pt idx="23094">
                  <c:v>4.4422112499999997</c:v>
                </c:pt>
                <c:pt idx="23095">
                  <c:v>4.4425325000000004</c:v>
                </c:pt>
                <c:pt idx="23096">
                  <c:v>4.4428671875007995</c:v>
                </c:pt>
                <c:pt idx="23097">
                  <c:v>4.4432581250016003</c:v>
                </c:pt>
                <c:pt idx="23098">
                  <c:v>4.4436059375007995</c:v>
                </c:pt>
                <c:pt idx="23099">
                  <c:v>4.4440178124992009</c:v>
                </c:pt>
                <c:pt idx="23100">
                  <c:v>4.4443743750016003</c:v>
                </c:pt>
                <c:pt idx="23101">
                  <c:v>4.4447074999999998</c:v>
                </c:pt>
                <c:pt idx="23102">
                  <c:v>4.4450503124992009</c:v>
                </c:pt>
                <c:pt idx="23103">
                  <c:v>4.4455293750016009</c:v>
                </c:pt>
                <c:pt idx="23104">
                  <c:v>4.4459384375007991</c:v>
                </c:pt>
                <c:pt idx="23105">
                  <c:v>4.4462690624992005</c:v>
                </c:pt>
                <c:pt idx="23106">
                  <c:v>4.4466784375007995</c:v>
                </c:pt>
                <c:pt idx="23107">
                  <c:v>4.4471684375007996</c:v>
                </c:pt>
                <c:pt idx="23108">
                  <c:v>4.4475150000000001</c:v>
                </c:pt>
                <c:pt idx="23109">
                  <c:v>4.4472406250016006</c:v>
                </c:pt>
                <c:pt idx="23110">
                  <c:v>4.4468062499999998</c:v>
                </c:pt>
                <c:pt idx="23111">
                  <c:v>4.4463862499999998</c:v>
                </c:pt>
                <c:pt idx="23112">
                  <c:v>4.4460396875007993</c:v>
                </c:pt>
                <c:pt idx="23113">
                  <c:v>4.4454078124992007</c:v>
                </c:pt>
                <c:pt idx="23114">
                  <c:v>4.4447806250016004</c:v>
                </c:pt>
                <c:pt idx="23115">
                  <c:v>4.4441709375007994</c:v>
                </c:pt>
                <c:pt idx="23116">
                  <c:v>4.4438396875007999</c:v>
                </c:pt>
                <c:pt idx="23117">
                  <c:v>4.4434315624992005</c:v>
                </c:pt>
                <c:pt idx="23118">
                  <c:v>4.4428999999999998</c:v>
                </c:pt>
                <c:pt idx="23119">
                  <c:v>4.4424299999999999</c:v>
                </c:pt>
                <c:pt idx="23120">
                  <c:v>4.4421099999999996</c:v>
                </c:pt>
                <c:pt idx="23121">
                  <c:v>4.4417334375007993</c:v>
                </c:pt>
                <c:pt idx="23122">
                  <c:v>4.4418818750016005</c:v>
                </c:pt>
                <c:pt idx="23123">
                  <c:v>4.4422218750016009</c:v>
                </c:pt>
                <c:pt idx="23124">
                  <c:v>4.4425856250016009</c:v>
                </c:pt>
                <c:pt idx="23125">
                  <c:v>4.4429303124992003</c:v>
                </c:pt>
                <c:pt idx="23126">
                  <c:v>4.4433846875007994</c:v>
                </c:pt>
                <c:pt idx="23127">
                  <c:v>4.4437906250016006</c:v>
                </c:pt>
                <c:pt idx="23128">
                  <c:v>4.4441115624992005</c:v>
                </c:pt>
                <c:pt idx="23129">
                  <c:v>4.4445321875007995</c:v>
                </c:pt>
                <c:pt idx="23130">
                  <c:v>4.4448625000000002</c:v>
                </c:pt>
                <c:pt idx="23131">
                  <c:v>4.4452471875007991</c:v>
                </c:pt>
                <c:pt idx="23132">
                  <c:v>4.4456265624992009</c:v>
                </c:pt>
                <c:pt idx="23133">
                  <c:v>4.4460084375007991</c:v>
                </c:pt>
                <c:pt idx="23134">
                  <c:v>4.4463346875007996</c:v>
                </c:pt>
                <c:pt idx="23135">
                  <c:v>4.4468068750016005</c:v>
                </c:pt>
                <c:pt idx="23136">
                  <c:v>4.447216875001601</c:v>
                </c:pt>
                <c:pt idx="23137">
                  <c:v>4.4477534375007997</c:v>
                </c:pt>
                <c:pt idx="23138">
                  <c:v>4.4481921875007995</c:v>
                </c:pt>
                <c:pt idx="23139">
                  <c:v>4.4486378124992001</c:v>
                </c:pt>
                <c:pt idx="23140">
                  <c:v>4.4482093750016007</c:v>
                </c:pt>
                <c:pt idx="23141">
                  <c:v>4.4477328124992006</c:v>
                </c:pt>
                <c:pt idx="23142">
                  <c:v>4.4472646875007991</c:v>
                </c:pt>
                <c:pt idx="23143">
                  <c:v>4.4469268750016004</c:v>
                </c:pt>
                <c:pt idx="23144">
                  <c:v>4.4465584375007996</c:v>
                </c:pt>
                <c:pt idx="23145">
                  <c:v>4.4460996875007996</c:v>
                </c:pt>
                <c:pt idx="23146">
                  <c:v>4.4457240624992007</c:v>
                </c:pt>
                <c:pt idx="23147">
                  <c:v>4.4453409375007995</c:v>
                </c:pt>
                <c:pt idx="23148">
                  <c:v>4.4452412499999996</c:v>
                </c:pt>
                <c:pt idx="23149">
                  <c:v>4.4456499999999997</c:v>
                </c:pt>
                <c:pt idx="23150">
                  <c:v>4.4460256250016004</c:v>
                </c:pt>
                <c:pt idx="23151">
                  <c:v>4.4464221875007999</c:v>
                </c:pt>
                <c:pt idx="23152">
                  <c:v>4.4467828124992002</c:v>
                </c:pt>
                <c:pt idx="23153">
                  <c:v>4.4470421875007995</c:v>
                </c:pt>
                <c:pt idx="23154">
                  <c:v>4.4466418750016006</c:v>
                </c:pt>
                <c:pt idx="23155">
                  <c:v>4.4461690624992007</c:v>
                </c:pt>
                <c:pt idx="23156">
                  <c:v>4.44581625</c:v>
                </c:pt>
                <c:pt idx="23157">
                  <c:v>4.4454365624992009</c:v>
                </c:pt>
                <c:pt idx="23158">
                  <c:v>4.4450746875007994</c:v>
                </c:pt>
                <c:pt idx="23159">
                  <c:v>4.4447403124992002</c:v>
                </c:pt>
                <c:pt idx="23160">
                  <c:v>4.4443534375007996</c:v>
                </c:pt>
                <c:pt idx="23161">
                  <c:v>4.4439959375007998</c:v>
                </c:pt>
                <c:pt idx="23162">
                  <c:v>4.4438693750016007</c:v>
                </c:pt>
                <c:pt idx="23163">
                  <c:v>4.4434424999999997</c:v>
                </c:pt>
                <c:pt idx="23164">
                  <c:v>4.4431056250016008</c:v>
                </c:pt>
                <c:pt idx="23165">
                  <c:v>4.4426575000000001</c:v>
                </c:pt>
                <c:pt idx="23166">
                  <c:v>4.4422199999999998</c:v>
                </c:pt>
                <c:pt idx="23167">
                  <c:v>4.4418809375007999</c:v>
                </c:pt>
                <c:pt idx="23168">
                  <c:v>4.4413625000000003</c:v>
                </c:pt>
                <c:pt idx="23169">
                  <c:v>4.4409943750016003</c:v>
                </c:pt>
                <c:pt idx="23170">
                  <c:v>4.4405481250016008</c:v>
                </c:pt>
                <c:pt idx="23171">
                  <c:v>4.4402031250016005</c:v>
                </c:pt>
                <c:pt idx="23172">
                  <c:v>4.4397987499999996</c:v>
                </c:pt>
                <c:pt idx="23173">
                  <c:v>4.4393796875007991</c:v>
                </c:pt>
                <c:pt idx="23174">
                  <c:v>4.4389090624992003</c:v>
                </c:pt>
                <c:pt idx="23175">
                  <c:v>4.4384796875007995</c:v>
                </c:pt>
                <c:pt idx="23176">
                  <c:v>4.4381178124992005</c:v>
                </c:pt>
                <c:pt idx="23177">
                  <c:v>4.4376959375007994</c:v>
                </c:pt>
                <c:pt idx="23178">
                  <c:v>4.4372378124992009</c:v>
                </c:pt>
                <c:pt idx="23179">
                  <c:v>4.4368384375007999</c:v>
                </c:pt>
                <c:pt idx="23180">
                  <c:v>4.4364840624992006</c:v>
                </c:pt>
                <c:pt idx="23181">
                  <c:v>4.4358971875007995</c:v>
                </c:pt>
                <c:pt idx="23182">
                  <c:v>4.4355365624992009</c:v>
                </c:pt>
                <c:pt idx="23183">
                  <c:v>4.4350559375007998</c:v>
                </c:pt>
                <c:pt idx="23184">
                  <c:v>4.4303800000000004</c:v>
                </c:pt>
                <c:pt idx="23185">
                  <c:v>4.4241743750016003</c:v>
                </c:pt>
                <c:pt idx="23186">
                  <c:v>4.4174096875007995</c:v>
                </c:pt>
                <c:pt idx="23187">
                  <c:v>4.4101853124992001</c:v>
                </c:pt>
                <c:pt idx="23188">
                  <c:v>4.4025281250016004</c:v>
                </c:pt>
                <c:pt idx="23189">
                  <c:v>4.3945793750016007</c:v>
                </c:pt>
                <c:pt idx="23190">
                  <c:v>4.3864215624992005</c:v>
                </c:pt>
                <c:pt idx="23191">
                  <c:v>4.3780859375007992</c:v>
                </c:pt>
                <c:pt idx="23192">
                  <c:v>4.3696131250016004</c:v>
                </c:pt>
                <c:pt idx="23193">
                  <c:v>4.3611184375007994</c:v>
                </c:pt>
                <c:pt idx="23194">
                  <c:v>4.3570374999999997</c:v>
                </c:pt>
                <c:pt idx="23195">
                  <c:v>4.3544540624992001</c:v>
                </c:pt>
                <c:pt idx="23196">
                  <c:v>4.3523896875007999</c:v>
                </c:pt>
                <c:pt idx="23197">
                  <c:v>4.3508246875007996</c:v>
                </c:pt>
                <c:pt idx="23198">
                  <c:v>4.3495987500000002</c:v>
                </c:pt>
                <c:pt idx="23199">
                  <c:v>4.3487071875007999</c:v>
                </c:pt>
                <c:pt idx="23200">
                  <c:v>4.3479012499999996</c:v>
                </c:pt>
                <c:pt idx="23201">
                  <c:v>4.3473721875007998</c:v>
                </c:pt>
                <c:pt idx="23202">
                  <c:v>4.3469246875007999</c:v>
                </c:pt>
                <c:pt idx="23203">
                  <c:v>4.3463246875007995</c:v>
                </c:pt>
                <c:pt idx="23204">
                  <c:v>4.3459421875007997</c:v>
                </c:pt>
                <c:pt idx="23205">
                  <c:v>4.3455634375007994</c:v>
                </c:pt>
                <c:pt idx="23206">
                  <c:v>4.3451768750016004</c:v>
                </c:pt>
                <c:pt idx="23207">
                  <c:v>4.3447987499999998</c:v>
                </c:pt>
                <c:pt idx="23208">
                  <c:v>4.3447506250016001</c:v>
                </c:pt>
                <c:pt idx="23209">
                  <c:v>4.3446406250016008</c:v>
                </c:pt>
                <c:pt idx="23210">
                  <c:v>4.3448143750016008</c:v>
                </c:pt>
                <c:pt idx="23211">
                  <c:v>4.3445612499999999</c:v>
                </c:pt>
                <c:pt idx="23212">
                  <c:v>4.3442771875007997</c:v>
                </c:pt>
                <c:pt idx="23213">
                  <c:v>4.3443406250016006</c:v>
                </c:pt>
                <c:pt idx="23214">
                  <c:v>4.3447078124992009</c:v>
                </c:pt>
                <c:pt idx="23215">
                  <c:v>4.3450718750016009</c:v>
                </c:pt>
                <c:pt idx="23216">
                  <c:v>4.3454718750016008</c:v>
                </c:pt>
                <c:pt idx="23217">
                  <c:v>4.3459303124992008</c:v>
                </c:pt>
                <c:pt idx="23218">
                  <c:v>4.3463743750016004</c:v>
                </c:pt>
                <c:pt idx="23219">
                  <c:v>4.3467337500000003</c:v>
                </c:pt>
                <c:pt idx="23220">
                  <c:v>4.3471034375007997</c:v>
                </c:pt>
                <c:pt idx="23221">
                  <c:v>4.3472331250016003</c:v>
                </c:pt>
                <c:pt idx="23222">
                  <c:v>4.3468015624992002</c:v>
                </c:pt>
                <c:pt idx="23223">
                  <c:v>4.3461893750016003</c:v>
                </c:pt>
                <c:pt idx="23224">
                  <c:v>4.3457953124992006</c:v>
                </c:pt>
                <c:pt idx="23225">
                  <c:v>4.3454100000000002</c:v>
                </c:pt>
                <c:pt idx="23226">
                  <c:v>4.3450112499999998</c:v>
                </c:pt>
                <c:pt idx="23227">
                  <c:v>4.3446496875007998</c:v>
                </c:pt>
                <c:pt idx="23228">
                  <c:v>4.3442743750016009</c:v>
                </c:pt>
                <c:pt idx="23229">
                  <c:v>4.3439484375007993</c:v>
                </c:pt>
                <c:pt idx="23230">
                  <c:v>4.3435474999999997</c:v>
                </c:pt>
                <c:pt idx="23231">
                  <c:v>4.3430478124992007</c:v>
                </c:pt>
                <c:pt idx="23232">
                  <c:v>4.3425740624992004</c:v>
                </c:pt>
                <c:pt idx="23233">
                  <c:v>4.3429418750016007</c:v>
                </c:pt>
                <c:pt idx="23234">
                  <c:v>4.3434021875007991</c:v>
                </c:pt>
                <c:pt idx="23235">
                  <c:v>4.34375</c:v>
                </c:pt>
                <c:pt idx="23236">
                  <c:v>4.3440787500000004</c:v>
                </c:pt>
                <c:pt idx="23237">
                  <c:v>4.3444284375007998</c:v>
                </c:pt>
                <c:pt idx="23238">
                  <c:v>4.3448840624992009</c:v>
                </c:pt>
                <c:pt idx="23239">
                  <c:v>4.345385625001601</c:v>
                </c:pt>
                <c:pt idx="23240">
                  <c:v>4.3457640624992004</c:v>
                </c:pt>
                <c:pt idx="23241">
                  <c:v>4.3461074999999996</c:v>
                </c:pt>
                <c:pt idx="23242">
                  <c:v>4.3464878124992001</c:v>
                </c:pt>
                <c:pt idx="23243">
                  <c:v>4.3468974999999999</c:v>
                </c:pt>
                <c:pt idx="23244">
                  <c:v>4.34737375</c:v>
                </c:pt>
                <c:pt idx="23245">
                  <c:v>4.3477384375007997</c:v>
                </c:pt>
                <c:pt idx="23246">
                  <c:v>4.3481490624992007</c:v>
                </c:pt>
                <c:pt idx="23247">
                  <c:v>4.3484784375007992</c:v>
                </c:pt>
                <c:pt idx="23248">
                  <c:v>4.3488199999999999</c:v>
                </c:pt>
                <c:pt idx="23249">
                  <c:v>4.3490937499999998</c:v>
                </c:pt>
                <c:pt idx="23250">
                  <c:v>4.3486546875007992</c:v>
                </c:pt>
                <c:pt idx="23251">
                  <c:v>4.3482915624992007</c:v>
                </c:pt>
                <c:pt idx="23252">
                  <c:v>4.3478649999999996</c:v>
                </c:pt>
                <c:pt idx="23253">
                  <c:v>4.3474624999999998</c:v>
                </c:pt>
                <c:pt idx="23254">
                  <c:v>4.3470321875007993</c:v>
                </c:pt>
                <c:pt idx="23255">
                  <c:v>4.3466687500000001</c:v>
                </c:pt>
                <c:pt idx="23256">
                  <c:v>4.3463321875007992</c:v>
                </c:pt>
                <c:pt idx="23257">
                  <c:v>4.3466665624992009</c:v>
                </c:pt>
                <c:pt idx="23258">
                  <c:v>4.3470121875007992</c:v>
                </c:pt>
                <c:pt idx="23259">
                  <c:v>4.3473375000000001</c:v>
                </c:pt>
                <c:pt idx="23260">
                  <c:v>4.3477153124992007</c:v>
                </c:pt>
                <c:pt idx="23261">
                  <c:v>4.3480693750016002</c:v>
                </c:pt>
                <c:pt idx="23262">
                  <c:v>4.3484168750016003</c:v>
                </c:pt>
                <c:pt idx="23263">
                  <c:v>4.3487475</c:v>
                </c:pt>
                <c:pt idx="23264">
                  <c:v>4.3491843750016006</c:v>
                </c:pt>
                <c:pt idx="23265">
                  <c:v>4.3495521875007999</c:v>
                </c:pt>
                <c:pt idx="23266">
                  <c:v>4.3499303124992004</c:v>
                </c:pt>
                <c:pt idx="23267">
                  <c:v>4.350295</c:v>
                </c:pt>
                <c:pt idx="23268">
                  <c:v>4.34983875</c:v>
                </c:pt>
                <c:pt idx="23269">
                  <c:v>4.3491884375007999</c:v>
                </c:pt>
                <c:pt idx="23270">
                  <c:v>4.3487475</c:v>
                </c:pt>
                <c:pt idx="23271">
                  <c:v>4.3482521875007993</c:v>
                </c:pt>
                <c:pt idx="23272">
                  <c:v>4.3476440624992003</c:v>
                </c:pt>
                <c:pt idx="23273">
                  <c:v>4.3470131250016006</c:v>
                </c:pt>
                <c:pt idx="23274">
                  <c:v>4.3464146875007996</c:v>
                </c:pt>
                <c:pt idx="23275">
                  <c:v>4.345749375001601</c:v>
                </c:pt>
                <c:pt idx="23276">
                  <c:v>4.3451246875007996</c:v>
                </c:pt>
                <c:pt idx="23277">
                  <c:v>4.3445615624992007</c:v>
                </c:pt>
                <c:pt idx="23278">
                  <c:v>4.3440346875007991</c:v>
                </c:pt>
                <c:pt idx="23279">
                  <c:v>4.3435249999999996</c:v>
                </c:pt>
                <c:pt idx="23280">
                  <c:v>4.3431474999999997</c:v>
                </c:pt>
                <c:pt idx="23281">
                  <c:v>4.3427937500000002</c:v>
                </c:pt>
                <c:pt idx="23282">
                  <c:v>4.342416875001601</c:v>
                </c:pt>
                <c:pt idx="23283">
                  <c:v>4.3428228124992003</c:v>
                </c:pt>
                <c:pt idx="23284">
                  <c:v>4.3432431250016004</c:v>
                </c:pt>
                <c:pt idx="23285">
                  <c:v>4.3437150000000004</c:v>
                </c:pt>
                <c:pt idx="23286">
                  <c:v>4.3440668750016007</c:v>
                </c:pt>
                <c:pt idx="23287">
                  <c:v>4.3445806250016004</c:v>
                </c:pt>
                <c:pt idx="23288">
                  <c:v>4.3449778124992005</c:v>
                </c:pt>
                <c:pt idx="23289">
                  <c:v>4.3453787500000001</c:v>
                </c:pt>
                <c:pt idx="23290">
                  <c:v>4.3457953124992006</c:v>
                </c:pt>
                <c:pt idx="23291">
                  <c:v>4.3462106250016008</c:v>
                </c:pt>
                <c:pt idx="23292">
                  <c:v>4.3465800000000003</c:v>
                </c:pt>
                <c:pt idx="23293">
                  <c:v>4.3469721875007998</c:v>
                </c:pt>
                <c:pt idx="23294">
                  <c:v>4.347315</c:v>
                </c:pt>
                <c:pt idx="23295">
                  <c:v>4.3476393750016005</c:v>
                </c:pt>
                <c:pt idx="23296">
                  <c:v>4.3480403124992009</c:v>
                </c:pt>
                <c:pt idx="23297">
                  <c:v>4.3484825000000003</c:v>
                </c:pt>
                <c:pt idx="23298">
                  <c:v>4.3488665624992002</c:v>
                </c:pt>
                <c:pt idx="23299">
                  <c:v>4.3492571875007995</c:v>
                </c:pt>
                <c:pt idx="23300">
                  <c:v>4.3496384375007997</c:v>
                </c:pt>
                <c:pt idx="23301">
                  <c:v>4.3500040624992007</c:v>
                </c:pt>
                <c:pt idx="23302">
                  <c:v>4.3496665624992001</c:v>
                </c:pt>
                <c:pt idx="23303">
                  <c:v>4.3500249999999996</c:v>
                </c:pt>
                <c:pt idx="23304">
                  <c:v>4.3498143750016007</c:v>
                </c:pt>
                <c:pt idx="23305">
                  <c:v>4.3493990624992005</c:v>
                </c:pt>
                <c:pt idx="23306">
                  <c:v>4.3489546875007994</c:v>
                </c:pt>
                <c:pt idx="23307">
                  <c:v>4.3484784375007992</c:v>
                </c:pt>
                <c:pt idx="23308">
                  <c:v>4.34805625</c:v>
                </c:pt>
                <c:pt idx="23309">
                  <c:v>4.3482156250016004</c:v>
                </c:pt>
                <c:pt idx="23310">
                  <c:v>4.3486121875007999</c:v>
                </c:pt>
                <c:pt idx="23311">
                  <c:v>4.3489471875007997</c:v>
                </c:pt>
                <c:pt idx="23312">
                  <c:v>4.3493050000000002</c:v>
                </c:pt>
                <c:pt idx="23313">
                  <c:v>4.3497631250016005</c:v>
                </c:pt>
                <c:pt idx="23314">
                  <c:v>4.3502049999999999</c:v>
                </c:pt>
                <c:pt idx="23315">
                  <c:v>4.3505921875007996</c:v>
                </c:pt>
                <c:pt idx="23316">
                  <c:v>4.3509271875007993</c:v>
                </c:pt>
                <c:pt idx="23317">
                  <c:v>4.3512796875007993</c:v>
                </c:pt>
                <c:pt idx="23318">
                  <c:v>4.3517146875007997</c:v>
                </c:pt>
                <c:pt idx="23319">
                  <c:v>4.3520903124992003</c:v>
                </c:pt>
                <c:pt idx="23320">
                  <c:v>4.3525690624992004</c:v>
                </c:pt>
                <c:pt idx="23321">
                  <c:v>4.3530178124992007</c:v>
                </c:pt>
                <c:pt idx="23322">
                  <c:v>4.3533853124992001</c:v>
                </c:pt>
                <c:pt idx="23323">
                  <c:v>4.3537209375007997</c:v>
                </c:pt>
                <c:pt idx="23324">
                  <c:v>4.3540521875007991</c:v>
                </c:pt>
                <c:pt idx="23325">
                  <c:v>4.3543993750016003</c:v>
                </c:pt>
                <c:pt idx="23326">
                  <c:v>4.3548803124992004</c:v>
                </c:pt>
                <c:pt idx="23327">
                  <c:v>4.3553087499999998</c:v>
                </c:pt>
                <c:pt idx="23328">
                  <c:v>4.3557331250016009</c:v>
                </c:pt>
                <c:pt idx="23329">
                  <c:v>4.3560818750016006</c:v>
                </c:pt>
                <c:pt idx="23330">
                  <c:v>4.3557209375007995</c:v>
                </c:pt>
                <c:pt idx="23331">
                  <c:v>4.3553328124992001</c:v>
                </c:pt>
                <c:pt idx="23332">
                  <c:v>4.3556740624992001</c:v>
                </c:pt>
                <c:pt idx="23333">
                  <c:v>4.3560575000000004</c:v>
                </c:pt>
                <c:pt idx="23334">
                  <c:v>4.3564337499999999</c:v>
                </c:pt>
                <c:pt idx="23335">
                  <c:v>4.3567640624992006</c:v>
                </c:pt>
                <c:pt idx="23336">
                  <c:v>4.3570937499999998</c:v>
                </c:pt>
                <c:pt idx="23337">
                  <c:v>4.357526875001601</c:v>
                </c:pt>
                <c:pt idx="23338">
                  <c:v>4.3580259375007993</c:v>
                </c:pt>
                <c:pt idx="23339">
                  <c:v>4.3584071875007995</c:v>
                </c:pt>
                <c:pt idx="23340">
                  <c:v>4.35875375</c:v>
                </c:pt>
                <c:pt idx="23341">
                  <c:v>4.3589774999999999</c:v>
                </c:pt>
                <c:pt idx="23342">
                  <c:v>4.3585206250016002</c:v>
                </c:pt>
                <c:pt idx="23343">
                  <c:v>4.3581799999999999</c:v>
                </c:pt>
                <c:pt idx="23344">
                  <c:v>4.3576984375007992</c:v>
                </c:pt>
                <c:pt idx="23345">
                  <c:v>4.3572240624992009</c:v>
                </c:pt>
                <c:pt idx="23346">
                  <c:v>4.3566734375007998</c:v>
                </c:pt>
                <c:pt idx="23347">
                  <c:v>4.3560278124992005</c:v>
                </c:pt>
                <c:pt idx="23348">
                  <c:v>4.35535125</c:v>
                </c:pt>
                <c:pt idx="23349">
                  <c:v>4.3546215624992008</c:v>
                </c:pt>
                <c:pt idx="23350">
                  <c:v>4.3538793750016005</c:v>
                </c:pt>
                <c:pt idx="23351">
                  <c:v>4.3531771875007994</c:v>
                </c:pt>
                <c:pt idx="23352">
                  <c:v>4.3525112500000001</c:v>
                </c:pt>
                <c:pt idx="23353">
                  <c:v>4.3519540624992006</c:v>
                </c:pt>
                <c:pt idx="23354">
                  <c:v>4.3514996875007999</c:v>
                </c:pt>
                <c:pt idx="23355">
                  <c:v>4.3510487500000004</c:v>
                </c:pt>
                <c:pt idx="23356">
                  <c:v>4.3506912499999997</c:v>
                </c:pt>
                <c:pt idx="23357">
                  <c:v>4.3502871875007996</c:v>
                </c:pt>
                <c:pt idx="23358">
                  <c:v>4.3496237500000001</c:v>
                </c:pt>
                <c:pt idx="23359">
                  <c:v>4.34927375</c:v>
                </c:pt>
                <c:pt idx="23360">
                  <c:v>4.3488768750016007</c:v>
                </c:pt>
                <c:pt idx="23361">
                  <c:v>4.3485271875007996</c:v>
                </c:pt>
                <c:pt idx="23362">
                  <c:v>4.3480150000000002</c:v>
                </c:pt>
                <c:pt idx="23363">
                  <c:v>4.34748</c:v>
                </c:pt>
                <c:pt idx="23364">
                  <c:v>4.3470987499999998</c:v>
                </c:pt>
                <c:pt idx="23365">
                  <c:v>4.3474481250016002</c:v>
                </c:pt>
                <c:pt idx="23366">
                  <c:v>4.3478559375007997</c:v>
                </c:pt>
                <c:pt idx="23367">
                  <c:v>4.3482281250016008</c:v>
                </c:pt>
                <c:pt idx="23368">
                  <c:v>4.3486153124992004</c:v>
                </c:pt>
                <c:pt idx="23369">
                  <c:v>4.3489990624992005</c:v>
                </c:pt>
                <c:pt idx="23370">
                  <c:v>4.3494087500000003</c:v>
                </c:pt>
                <c:pt idx="23371">
                  <c:v>4.3498065624992002</c:v>
                </c:pt>
                <c:pt idx="23372">
                  <c:v>4.3501315624992003</c:v>
                </c:pt>
                <c:pt idx="23373">
                  <c:v>4.3504868750016001</c:v>
                </c:pt>
                <c:pt idx="23374">
                  <c:v>4.3509062500000004</c:v>
                </c:pt>
                <c:pt idx="23375">
                  <c:v>4.3512993750016005</c:v>
                </c:pt>
                <c:pt idx="23376">
                  <c:v>4.3516431250016003</c:v>
                </c:pt>
                <c:pt idx="23377">
                  <c:v>4.3512149999999998</c:v>
                </c:pt>
                <c:pt idx="23378">
                  <c:v>4.3507828124992001</c:v>
                </c:pt>
                <c:pt idx="23379">
                  <c:v>4.3503937500000003</c:v>
                </c:pt>
                <c:pt idx="23380">
                  <c:v>4.3500365624992003</c:v>
                </c:pt>
                <c:pt idx="23381">
                  <c:v>4.3498993750016002</c:v>
                </c:pt>
                <c:pt idx="23382">
                  <c:v>4.3502671875007994</c:v>
                </c:pt>
                <c:pt idx="23383">
                  <c:v>4.3505968750016004</c:v>
                </c:pt>
                <c:pt idx="23384">
                  <c:v>4.3509765624992003</c:v>
                </c:pt>
                <c:pt idx="23385">
                  <c:v>4.3513393750016007</c:v>
                </c:pt>
                <c:pt idx="23386">
                  <c:v>4.351673125001601</c:v>
                </c:pt>
                <c:pt idx="23387">
                  <c:v>4.3520868750016009</c:v>
                </c:pt>
                <c:pt idx="23388">
                  <c:v>4.3524700000000003</c:v>
                </c:pt>
                <c:pt idx="23389">
                  <c:v>4.3528628124992004</c:v>
                </c:pt>
                <c:pt idx="23390">
                  <c:v>4.3533290624992009</c:v>
                </c:pt>
                <c:pt idx="23391">
                  <c:v>4.3537831250016001</c:v>
                </c:pt>
                <c:pt idx="23392">
                  <c:v>4.3541843750016005</c:v>
                </c:pt>
                <c:pt idx="23393">
                  <c:v>4.3545246875007999</c:v>
                </c:pt>
                <c:pt idx="23394">
                  <c:v>4.3549787499999999</c:v>
                </c:pt>
                <c:pt idx="23395">
                  <c:v>4.3553384375007997</c:v>
                </c:pt>
                <c:pt idx="23396">
                  <c:v>4.3557371875007993</c:v>
                </c:pt>
                <c:pt idx="23397">
                  <c:v>4.3561565624992005</c:v>
                </c:pt>
                <c:pt idx="23398">
                  <c:v>4.3565053124992001</c:v>
                </c:pt>
                <c:pt idx="23399">
                  <c:v>4.3569421875007999</c:v>
                </c:pt>
                <c:pt idx="23400">
                  <c:v>4.3573556250016008</c:v>
                </c:pt>
                <c:pt idx="23401">
                  <c:v>4.3573806250016007</c:v>
                </c:pt>
                <c:pt idx="23402">
                  <c:v>4.3568546875007996</c:v>
                </c:pt>
                <c:pt idx="23403">
                  <c:v>4.3563384375007992</c:v>
                </c:pt>
                <c:pt idx="23404">
                  <c:v>4.3559803124992005</c:v>
                </c:pt>
                <c:pt idx="23405">
                  <c:v>4.3555968750016003</c:v>
                </c:pt>
                <c:pt idx="23406">
                  <c:v>4.3551853124992004</c:v>
                </c:pt>
                <c:pt idx="23407">
                  <c:v>4.3548618750016006</c:v>
                </c:pt>
                <c:pt idx="23408">
                  <c:v>4.354535625001601</c:v>
                </c:pt>
                <c:pt idx="23409">
                  <c:v>4.3539025000000002</c:v>
                </c:pt>
                <c:pt idx="23410">
                  <c:v>4.3535281250016009</c:v>
                </c:pt>
                <c:pt idx="23411">
                  <c:v>4.3531406250016005</c:v>
                </c:pt>
                <c:pt idx="23412">
                  <c:v>4.3527596875007992</c:v>
                </c:pt>
                <c:pt idx="23413">
                  <c:v>4.3523337499999997</c:v>
                </c:pt>
                <c:pt idx="23414">
                  <c:v>4.3519256250016003</c:v>
                </c:pt>
                <c:pt idx="23415">
                  <c:v>4.35145625</c:v>
                </c:pt>
                <c:pt idx="23416">
                  <c:v>4.3510503124992006</c:v>
                </c:pt>
                <c:pt idx="23417">
                  <c:v>4.3506450000000001</c:v>
                </c:pt>
                <c:pt idx="23418">
                  <c:v>4.3502440624992005</c:v>
                </c:pt>
                <c:pt idx="23419">
                  <c:v>4.3498381250016003</c:v>
                </c:pt>
                <c:pt idx="23420">
                  <c:v>4.3494618750016008</c:v>
                </c:pt>
                <c:pt idx="23421">
                  <c:v>4.349138125001601</c:v>
                </c:pt>
                <c:pt idx="23422">
                  <c:v>4.3487821875007997</c:v>
                </c:pt>
                <c:pt idx="23423">
                  <c:v>4.3484375000000002</c:v>
                </c:pt>
                <c:pt idx="23424">
                  <c:v>4.3481103124992009</c:v>
                </c:pt>
                <c:pt idx="23425">
                  <c:v>4.3476643750016004</c:v>
                </c:pt>
                <c:pt idx="23426">
                  <c:v>4.3470693750016007</c:v>
                </c:pt>
                <c:pt idx="23427">
                  <c:v>4.3465790624992007</c:v>
                </c:pt>
                <c:pt idx="23428">
                  <c:v>4.3460715624992003</c:v>
                </c:pt>
                <c:pt idx="23429">
                  <c:v>4.3457056250016004</c:v>
                </c:pt>
                <c:pt idx="23430">
                  <c:v>4.3452559375007995</c:v>
                </c:pt>
                <c:pt idx="23431">
                  <c:v>4.3449234375007997</c:v>
                </c:pt>
                <c:pt idx="23432">
                  <c:v>4.3453274999999998</c:v>
                </c:pt>
                <c:pt idx="23433">
                  <c:v>4.3457687500000004</c:v>
                </c:pt>
                <c:pt idx="23434">
                  <c:v>4.3461746875007998</c:v>
                </c:pt>
                <c:pt idx="23435">
                  <c:v>4.3465365624992005</c:v>
                </c:pt>
                <c:pt idx="23436">
                  <c:v>4.3469721875007998</c:v>
                </c:pt>
                <c:pt idx="23437">
                  <c:v>4.3473075000000003</c:v>
                </c:pt>
                <c:pt idx="23438">
                  <c:v>4.3476315624992008</c:v>
                </c:pt>
                <c:pt idx="23439">
                  <c:v>4.3480028124992005</c:v>
                </c:pt>
                <c:pt idx="23440">
                  <c:v>4.3483681250016009</c:v>
                </c:pt>
                <c:pt idx="23441">
                  <c:v>4.3488656250016007</c:v>
                </c:pt>
                <c:pt idx="23442">
                  <c:v>4.3493187500000001</c:v>
                </c:pt>
                <c:pt idx="23443">
                  <c:v>4.3497918750016007</c:v>
                </c:pt>
                <c:pt idx="23444">
                  <c:v>4.3501581250016006</c:v>
                </c:pt>
                <c:pt idx="23445">
                  <c:v>4.3505599999999998</c:v>
                </c:pt>
                <c:pt idx="23446">
                  <c:v>4.3510278124992006</c:v>
                </c:pt>
                <c:pt idx="23447">
                  <c:v>4.351426875001601</c:v>
                </c:pt>
                <c:pt idx="23448">
                  <c:v>4.3517840624992008</c:v>
                </c:pt>
                <c:pt idx="23449">
                  <c:v>4.352154375001601</c:v>
                </c:pt>
                <c:pt idx="23450">
                  <c:v>4.35248875</c:v>
                </c:pt>
                <c:pt idx="23451">
                  <c:v>4.3528381250016004</c:v>
                </c:pt>
                <c:pt idx="23452">
                  <c:v>4.3531781250016008</c:v>
                </c:pt>
                <c:pt idx="23453">
                  <c:v>4.3535121875007992</c:v>
                </c:pt>
                <c:pt idx="23454">
                  <c:v>4.3539262499999998</c:v>
                </c:pt>
                <c:pt idx="23455">
                  <c:v>4.3542674999999997</c:v>
                </c:pt>
                <c:pt idx="23456">
                  <c:v>4.3546631250016006</c:v>
                </c:pt>
                <c:pt idx="23457">
                  <c:v>4.3550865624992001</c:v>
                </c:pt>
                <c:pt idx="23458">
                  <c:v>4.35556375</c:v>
                </c:pt>
                <c:pt idx="23459">
                  <c:v>4.3560143750016005</c:v>
                </c:pt>
                <c:pt idx="23460">
                  <c:v>4.3563440624992005</c:v>
                </c:pt>
                <c:pt idx="23461">
                  <c:v>4.3568171875007993</c:v>
                </c:pt>
                <c:pt idx="23462">
                  <c:v>4.3564221875007991</c:v>
                </c:pt>
                <c:pt idx="23463">
                  <c:v>4.3560540624992008</c:v>
                </c:pt>
                <c:pt idx="23464">
                  <c:v>4.3556724999999998</c:v>
                </c:pt>
                <c:pt idx="23465">
                  <c:v>4.3552465624992003</c:v>
                </c:pt>
                <c:pt idx="23466">
                  <c:v>4.3548671875007994</c:v>
                </c:pt>
                <c:pt idx="23467">
                  <c:v>4.3544262500000004</c:v>
                </c:pt>
                <c:pt idx="23468">
                  <c:v>4.3540109375007994</c:v>
                </c:pt>
                <c:pt idx="23469">
                  <c:v>4.353690625001601</c:v>
                </c:pt>
                <c:pt idx="23470">
                  <c:v>4.3533446875007993</c:v>
                </c:pt>
                <c:pt idx="23471">
                  <c:v>4.3529659375007999</c:v>
                </c:pt>
                <c:pt idx="23472">
                  <c:v>4.3526215624992002</c:v>
                </c:pt>
                <c:pt idx="23473">
                  <c:v>4.3522828124992001</c:v>
                </c:pt>
                <c:pt idx="23474">
                  <c:v>4.3519218750016009</c:v>
                </c:pt>
                <c:pt idx="23475">
                  <c:v>4.3519115624992004</c:v>
                </c:pt>
                <c:pt idx="23476">
                  <c:v>4.3522378124992009</c:v>
                </c:pt>
                <c:pt idx="23477">
                  <c:v>4.3527396875007991</c:v>
                </c:pt>
                <c:pt idx="23478">
                  <c:v>4.3530656250016007</c:v>
                </c:pt>
                <c:pt idx="23479">
                  <c:v>4.3534034375007993</c:v>
                </c:pt>
                <c:pt idx="23480">
                  <c:v>4.3538621875007992</c:v>
                </c:pt>
                <c:pt idx="23481">
                  <c:v>4.3543025000000002</c:v>
                </c:pt>
                <c:pt idx="23482">
                  <c:v>4.3547203124992002</c:v>
                </c:pt>
                <c:pt idx="23483">
                  <c:v>4.3552109375007992</c:v>
                </c:pt>
                <c:pt idx="23484">
                  <c:v>4.3556156250016009</c:v>
                </c:pt>
                <c:pt idx="23485">
                  <c:v>4.3560065624992008</c:v>
                </c:pt>
                <c:pt idx="23486">
                  <c:v>4.3553734375007993</c:v>
                </c:pt>
                <c:pt idx="23487">
                  <c:v>4.355050625001601</c:v>
                </c:pt>
                <c:pt idx="23488">
                  <c:v>4.3543746875007994</c:v>
                </c:pt>
                <c:pt idx="23489">
                  <c:v>4.3537862499999997</c:v>
                </c:pt>
                <c:pt idx="23490">
                  <c:v>4.3534215624992001</c:v>
                </c:pt>
                <c:pt idx="23491">
                  <c:v>4.3528271875007993</c:v>
                </c:pt>
                <c:pt idx="23492">
                  <c:v>4.3523771875007995</c:v>
                </c:pt>
                <c:pt idx="23493">
                  <c:v>4.3520346875007991</c:v>
                </c:pt>
                <c:pt idx="23494">
                  <c:v>4.3515315624992006</c:v>
                </c:pt>
                <c:pt idx="23495">
                  <c:v>4.3510921875007993</c:v>
                </c:pt>
                <c:pt idx="23496">
                  <c:v>4.3507621875007993</c:v>
                </c:pt>
                <c:pt idx="23497">
                  <c:v>4.3504350000000001</c:v>
                </c:pt>
                <c:pt idx="23498">
                  <c:v>4.3507928124992006</c:v>
                </c:pt>
                <c:pt idx="23499">
                  <c:v>4.3511859375007997</c:v>
                </c:pt>
                <c:pt idx="23500">
                  <c:v>4.3515096875007995</c:v>
                </c:pt>
                <c:pt idx="23501">
                  <c:v>4.3518993750016008</c:v>
                </c:pt>
                <c:pt idx="23502">
                  <c:v>4.3524096875007992</c:v>
                </c:pt>
                <c:pt idx="23503">
                  <c:v>4.3528346875007999</c:v>
                </c:pt>
                <c:pt idx="23504">
                  <c:v>4.3532362500000001</c:v>
                </c:pt>
                <c:pt idx="23505">
                  <c:v>4.3535925000000004</c:v>
                </c:pt>
                <c:pt idx="23506">
                  <c:v>4.3540409375007991</c:v>
                </c:pt>
                <c:pt idx="23507">
                  <c:v>4.3543812500000003</c:v>
                </c:pt>
                <c:pt idx="23508">
                  <c:v>4.3547099999999999</c:v>
                </c:pt>
                <c:pt idx="23509">
                  <c:v>4.355098125001601</c:v>
                </c:pt>
                <c:pt idx="23510">
                  <c:v>4.35544625</c:v>
                </c:pt>
                <c:pt idx="23511">
                  <c:v>4.3558124999999999</c:v>
                </c:pt>
                <c:pt idx="23512">
                  <c:v>4.3562181250016003</c:v>
                </c:pt>
                <c:pt idx="23513">
                  <c:v>4.3561337499999997</c:v>
                </c:pt>
                <c:pt idx="23514">
                  <c:v>4.3565906250016004</c:v>
                </c:pt>
                <c:pt idx="23515">
                  <c:v>4.356939375001601</c:v>
                </c:pt>
                <c:pt idx="23516">
                  <c:v>4.3574090624992001</c:v>
                </c:pt>
                <c:pt idx="23517">
                  <c:v>4.3578240624992004</c:v>
                </c:pt>
                <c:pt idx="23518">
                  <c:v>4.3582334375007994</c:v>
                </c:pt>
                <c:pt idx="23519">
                  <c:v>4.3586196875007994</c:v>
                </c:pt>
                <c:pt idx="23520">
                  <c:v>4.3589862500000001</c:v>
                </c:pt>
                <c:pt idx="23521">
                  <c:v>4.3593778124992006</c:v>
                </c:pt>
                <c:pt idx="23522">
                  <c:v>4.3597712499999997</c:v>
                </c:pt>
                <c:pt idx="23523">
                  <c:v>4.3601506250016007</c:v>
                </c:pt>
                <c:pt idx="23524">
                  <c:v>4.3597981250016007</c:v>
                </c:pt>
                <c:pt idx="23525">
                  <c:v>4.3593984375007997</c:v>
                </c:pt>
                <c:pt idx="23526">
                  <c:v>4.3592868750016009</c:v>
                </c:pt>
                <c:pt idx="23527">
                  <c:v>4.3588946875007997</c:v>
                </c:pt>
                <c:pt idx="23528">
                  <c:v>4.3585428124992003</c:v>
                </c:pt>
                <c:pt idx="23529">
                  <c:v>4.3580484375007993</c:v>
                </c:pt>
                <c:pt idx="23530">
                  <c:v>4.357714375001601</c:v>
                </c:pt>
                <c:pt idx="23531">
                  <c:v>4.3571118750016007</c:v>
                </c:pt>
                <c:pt idx="23532">
                  <c:v>4.3567593750016007</c:v>
                </c:pt>
                <c:pt idx="23533">
                  <c:v>4.3564328124992002</c:v>
                </c:pt>
                <c:pt idx="23534">
                  <c:v>4.3560821875007996</c:v>
                </c:pt>
                <c:pt idx="23535">
                  <c:v>4.3555153124992003</c:v>
                </c:pt>
                <c:pt idx="23536">
                  <c:v>4.3551287500000004</c:v>
                </c:pt>
                <c:pt idx="23537">
                  <c:v>4.3547359375007995</c:v>
                </c:pt>
                <c:pt idx="23538">
                  <c:v>4.3546737499999999</c:v>
                </c:pt>
                <c:pt idx="23539">
                  <c:v>4.3551493750016004</c:v>
                </c:pt>
                <c:pt idx="23540">
                  <c:v>4.3555018750016004</c:v>
                </c:pt>
                <c:pt idx="23541">
                  <c:v>4.35589125</c:v>
                </c:pt>
                <c:pt idx="23542">
                  <c:v>4.3559793750016009</c:v>
                </c:pt>
                <c:pt idx="23543">
                  <c:v>4.3556553124992003</c:v>
                </c:pt>
                <c:pt idx="23544">
                  <c:v>4.3551393750016008</c:v>
                </c:pt>
                <c:pt idx="23545">
                  <c:v>4.3547268750016004</c:v>
                </c:pt>
                <c:pt idx="23546">
                  <c:v>4.3541381250016009</c:v>
                </c:pt>
                <c:pt idx="23547">
                  <c:v>4.3535190624992008</c:v>
                </c:pt>
                <c:pt idx="23548">
                  <c:v>4.3531356250016007</c:v>
                </c:pt>
                <c:pt idx="23549">
                  <c:v>4.3526606250016009</c:v>
                </c:pt>
                <c:pt idx="23550">
                  <c:v>4.3523078124992001</c:v>
                </c:pt>
                <c:pt idx="23551">
                  <c:v>4.3526709375007995</c:v>
                </c:pt>
                <c:pt idx="23552">
                  <c:v>4.3530734375007993</c:v>
                </c:pt>
                <c:pt idx="23553">
                  <c:v>4.3533937500000004</c:v>
                </c:pt>
                <c:pt idx="23554">
                  <c:v>4.3538228124992004</c:v>
                </c:pt>
                <c:pt idx="23555">
                  <c:v>4.3541962500000002</c:v>
                </c:pt>
                <c:pt idx="23556">
                  <c:v>4.3546550000000002</c:v>
                </c:pt>
                <c:pt idx="23557">
                  <c:v>4.3549859375007998</c:v>
                </c:pt>
                <c:pt idx="23558">
                  <c:v>4.3553518750016007</c:v>
                </c:pt>
                <c:pt idx="23559">
                  <c:v>4.3557146875007993</c:v>
                </c:pt>
                <c:pt idx="23560">
                  <c:v>4.3561018750016007</c:v>
                </c:pt>
                <c:pt idx="23561">
                  <c:v>4.3565793750016004</c:v>
                </c:pt>
                <c:pt idx="23562">
                  <c:v>4.3569293750016005</c:v>
                </c:pt>
                <c:pt idx="23563">
                  <c:v>4.3565293750016005</c:v>
                </c:pt>
                <c:pt idx="23564">
                  <c:v>4.3565987499999999</c:v>
                </c:pt>
                <c:pt idx="23565">
                  <c:v>4.3569256250016002</c:v>
                </c:pt>
                <c:pt idx="23566">
                  <c:v>4.3572640624992003</c:v>
                </c:pt>
                <c:pt idx="23567">
                  <c:v>4.3568631250016008</c:v>
                </c:pt>
                <c:pt idx="23568">
                  <c:v>4.3563556250016005</c:v>
                </c:pt>
                <c:pt idx="23569">
                  <c:v>4.3559490624992003</c:v>
                </c:pt>
                <c:pt idx="23570">
                  <c:v>4.3561043750016006</c:v>
                </c:pt>
                <c:pt idx="23571">
                  <c:v>4.3565384375007996</c:v>
                </c:pt>
                <c:pt idx="23572">
                  <c:v>4.3568868750016003</c:v>
                </c:pt>
                <c:pt idx="23573">
                  <c:v>4.3572290624992007</c:v>
                </c:pt>
                <c:pt idx="23574">
                  <c:v>4.3566709375007999</c:v>
                </c:pt>
                <c:pt idx="23575">
                  <c:v>4.3563453124992009</c:v>
                </c:pt>
                <c:pt idx="23576">
                  <c:v>4.3556490624992001</c:v>
                </c:pt>
                <c:pt idx="23577">
                  <c:v>4.3552724999999999</c:v>
                </c:pt>
                <c:pt idx="23578">
                  <c:v>4.3547978124992008</c:v>
                </c:pt>
                <c:pt idx="23579">
                  <c:v>4.3543343750016001</c:v>
                </c:pt>
                <c:pt idx="23580">
                  <c:v>4.3538275000000004</c:v>
                </c:pt>
                <c:pt idx="23581">
                  <c:v>4.3533659375007998</c:v>
                </c:pt>
                <c:pt idx="23582">
                  <c:v>4.3528803124992006</c:v>
                </c:pt>
                <c:pt idx="23583">
                  <c:v>4.3523371875007992</c:v>
                </c:pt>
                <c:pt idx="23584">
                  <c:v>4.3517956250016008</c:v>
                </c:pt>
                <c:pt idx="23585">
                  <c:v>4.3513453124992001</c:v>
                </c:pt>
                <c:pt idx="23586">
                  <c:v>4.3509021875007994</c:v>
                </c:pt>
                <c:pt idx="23587">
                  <c:v>4.3503668750016002</c:v>
                </c:pt>
                <c:pt idx="23588">
                  <c:v>4.34985</c:v>
                </c:pt>
                <c:pt idx="23589">
                  <c:v>4.3494031250016008</c:v>
                </c:pt>
                <c:pt idx="23590">
                  <c:v>4.3490025000000001</c:v>
                </c:pt>
                <c:pt idx="23591">
                  <c:v>4.3486087500000004</c:v>
                </c:pt>
                <c:pt idx="23592">
                  <c:v>4.3482884375007993</c:v>
                </c:pt>
                <c:pt idx="23593">
                  <c:v>4.3477418750016001</c:v>
                </c:pt>
                <c:pt idx="23594">
                  <c:v>4.3472628124992001</c:v>
                </c:pt>
                <c:pt idx="23595">
                  <c:v>4.3475534375007996</c:v>
                </c:pt>
                <c:pt idx="23596">
                  <c:v>4.3480350000000003</c:v>
                </c:pt>
                <c:pt idx="23597">
                  <c:v>4.3484134375007999</c:v>
                </c:pt>
                <c:pt idx="23598">
                  <c:v>4.3487868750016005</c:v>
                </c:pt>
                <c:pt idx="23599">
                  <c:v>4.3491618750016006</c:v>
                </c:pt>
                <c:pt idx="23600">
                  <c:v>4.3495546875007998</c:v>
                </c:pt>
                <c:pt idx="23601">
                  <c:v>4.3500515624992007</c:v>
                </c:pt>
                <c:pt idx="23602">
                  <c:v>4.3504940624992008</c:v>
                </c:pt>
                <c:pt idx="23603">
                  <c:v>4.3508665624992009</c:v>
                </c:pt>
                <c:pt idx="23604">
                  <c:v>4.3512331250016008</c:v>
                </c:pt>
                <c:pt idx="23605">
                  <c:v>4.3508125</c:v>
                </c:pt>
                <c:pt idx="23606">
                  <c:v>4.3504849999999999</c:v>
                </c:pt>
                <c:pt idx="23607">
                  <c:v>4.3501240624992006</c:v>
                </c:pt>
                <c:pt idx="23608">
                  <c:v>4.3496509375007992</c:v>
                </c:pt>
                <c:pt idx="23609">
                  <c:v>4.3493306250016008</c:v>
                </c:pt>
                <c:pt idx="23610">
                  <c:v>4.3488743750016008</c:v>
                </c:pt>
                <c:pt idx="23611">
                  <c:v>4.3492731250016003</c:v>
                </c:pt>
                <c:pt idx="23612">
                  <c:v>4.3497278124992009</c:v>
                </c:pt>
                <c:pt idx="23613">
                  <c:v>4.3500587499999996</c:v>
                </c:pt>
                <c:pt idx="23614">
                  <c:v>4.3504321875007994</c:v>
                </c:pt>
                <c:pt idx="23615">
                  <c:v>4.3507996875007997</c:v>
                </c:pt>
                <c:pt idx="23616">
                  <c:v>4.3511403124992007</c:v>
                </c:pt>
                <c:pt idx="23617">
                  <c:v>4.3515034375007993</c:v>
                </c:pt>
                <c:pt idx="23618">
                  <c:v>4.3518625000000002</c:v>
                </c:pt>
                <c:pt idx="23619">
                  <c:v>4.3522334375007992</c:v>
                </c:pt>
                <c:pt idx="23620">
                  <c:v>4.3526265624992009</c:v>
                </c:pt>
                <c:pt idx="23621">
                  <c:v>4.3520890624992008</c:v>
                </c:pt>
                <c:pt idx="23622">
                  <c:v>4.3516418750016008</c:v>
                </c:pt>
                <c:pt idx="23623">
                  <c:v>4.35103375</c:v>
                </c:pt>
                <c:pt idx="23624">
                  <c:v>4.3507125000000002</c:v>
                </c:pt>
                <c:pt idx="23625">
                  <c:v>4.3501459375007991</c:v>
                </c:pt>
                <c:pt idx="23626">
                  <c:v>4.3497809375007996</c:v>
                </c:pt>
                <c:pt idx="23627">
                  <c:v>4.3493928124992003</c:v>
                </c:pt>
                <c:pt idx="23628">
                  <c:v>4.3497559375007997</c:v>
                </c:pt>
                <c:pt idx="23629">
                  <c:v>4.3501799999999999</c:v>
                </c:pt>
                <c:pt idx="23630">
                  <c:v>4.350534375001601</c:v>
                </c:pt>
                <c:pt idx="23631">
                  <c:v>4.3509562500000003</c:v>
                </c:pt>
                <c:pt idx="23632">
                  <c:v>4.3513762500000004</c:v>
                </c:pt>
                <c:pt idx="23633">
                  <c:v>4.3517140624992008</c:v>
                </c:pt>
                <c:pt idx="23634">
                  <c:v>4.3521787500000002</c:v>
                </c:pt>
                <c:pt idx="23635">
                  <c:v>4.3525824999999996</c:v>
                </c:pt>
                <c:pt idx="23636">
                  <c:v>4.3529625000000003</c:v>
                </c:pt>
                <c:pt idx="23637">
                  <c:v>4.3533084375007993</c:v>
                </c:pt>
                <c:pt idx="23638">
                  <c:v>4.3536871875007996</c:v>
                </c:pt>
                <c:pt idx="23639">
                  <c:v>4.3540593750016008</c:v>
                </c:pt>
                <c:pt idx="23640">
                  <c:v>4.3544943750016003</c:v>
                </c:pt>
                <c:pt idx="23641">
                  <c:v>4.3549012500000002</c:v>
                </c:pt>
                <c:pt idx="23642">
                  <c:v>4.3553109375007999</c:v>
                </c:pt>
                <c:pt idx="23643">
                  <c:v>4.3557393750016002</c:v>
                </c:pt>
                <c:pt idx="23644">
                  <c:v>4.3561118750016004</c:v>
                </c:pt>
                <c:pt idx="23645">
                  <c:v>4.3563381250016002</c:v>
                </c:pt>
                <c:pt idx="23646">
                  <c:v>4.3560015624992001</c:v>
                </c:pt>
                <c:pt idx="23647">
                  <c:v>4.35560875</c:v>
                </c:pt>
                <c:pt idx="23648">
                  <c:v>4.35521125</c:v>
                </c:pt>
                <c:pt idx="23649">
                  <c:v>4.3548446875007993</c:v>
                </c:pt>
                <c:pt idx="23650">
                  <c:v>4.3544871875007995</c:v>
                </c:pt>
                <c:pt idx="23651">
                  <c:v>4.35408375</c:v>
                </c:pt>
                <c:pt idx="23652">
                  <c:v>4.35372</c:v>
                </c:pt>
                <c:pt idx="23653">
                  <c:v>4.3533628124992001</c:v>
                </c:pt>
                <c:pt idx="23654">
                  <c:v>4.3529074999999997</c:v>
                </c:pt>
                <c:pt idx="23655">
                  <c:v>4.3525140624992007</c:v>
                </c:pt>
                <c:pt idx="23656">
                  <c:v>4.3521840624992008</c:v>
                </c:pt>
                <c:pt idx="23657">
                  <c:v>4.3522003124992006</c:v>
                </c:pt>
                <c:pt idx="23658">
                  <c:v>4.3523021875007997</c:v>
                </c:pt>
                <c:pt idx="23659">
                  <c:v>4.3519281250016002</c:v>
                </c:pt>
                <c:pt idx="23660">
                  <c:v>4.35150375</c:v>
                </c:pt>
                <c:pt idx="23661">
                  <c:v>4.3511696875007999</c:v>
                </c:pt>
                <c:pt idx="23662">
                  <c:v>4.3508224999999996</c:v>
                </c:pt>
                <c:pt idx="23663">
                  <c:v>4.3507953124992005</c:v>
                </c:pt>
                <c:pt idx="23664">
                  <c:v>4.3512543750016004</c:v>
                </c:pt>
                <c:pt idx="23665">
                  <c:v>4.3516318750016003</c:v>
                </c:pt>
                <c:pt idx="23666">
                  <c:v>4.3519884375007996</c:v>
                </c:pt>
                <c:pt idx="23667">
                  <c:v>4.3524012499999998</c:v>
                </c:pt>
                <c:pt idx="23668">
                  <c:v>4.3527768750016005</c:v>
                </c:pt>
                <c:pt idx="23669">
                  <c:v>4.3531915624992008</c:v>
                </c:pt>
                <c:pt idx="23670">
                  <c:v>4.3536549999999998</c:v>
                </c:pt>
                <c:pt idx="23671">
                  <c:v>4.3540774999999998</c:v>
                </c:pt>
                <c:pt idx="23672">
                  <c:v>4.3544625000000003</c:v>
                </c:pt>
                <c:pt idx="23673">
                  <c:v>4.3547996875007993</c:v>
                </c:pt>
                <c:pt idx="23674">
                  <c:v>4.3552253124992006</c:v>
                </c:pt>
                <c:pt idx="23675">
                  <c:v>4.3556806250016002</c:v>
                </c:pt>
                <c:pt idx="23676">
                  <c:v>4.3560421875007993</c:v>
                </c:pt>
                <c:pt idx="23677">
                  <c:v>4.3563653124992001</c:v>
                </c:pt>
                <c:pt idx="23678">
                  <c:v>4.3566950000000002</c:v>
                </c:pt>
                <c:pt idx="23679">
                  <c:v>4.3566099999999999</c:v>
                </c:pt>
                <c:pt idx="23680">
                  <c:v>4.3562896875007997</c:v>
                </c:pt>
                <c:pt idx="23681">
                  <c:v>4.3558584375007996</c:v>
                </c:pt>
                <c:pt idx="23682">
                  <c:v>4.3554756250016009</c:v>
                </c:pt>
                <c:pt idx="23683">
                  <c:v>4.35544625</c:v>
                </c:pt>
                <c:pt idx="23684">
                  <c:v>4.3551656250016002</c:v>
                </c:pt>
                <c:pt idx="23685">
                  <c:v>4.3547853124992004</c:v>
                </c:pt>
                <c:pt idx="23686">
                  <c:v>4.3544121875007997</c:v>
                </c:pt>
                <c:pt idx="23687">
                  <c:v>4.3540084375007995</c:v>
                </c:pt>
                <c:pt idx="23688">
                  <c:v>4.3536434375007991</c:v>
                </c:pt>
                <c:pt idx="23689">
                  <c:v>4.3532437499999999</c:v>
                </c:pt>
                <c:pt idx="23690">
                  <c:v>4.3527731250016002</c:v>
                </c:pt>
                <c:pt idx="23691">
                  <c:v>4.3522781250016003</c:v>
                </c:pt>
                <c:pt idx="23692">
                  <c:v>4.3518106250016002</c:v>
                </c:pt>
                <c:pt idx="23693">
                  <c:v>4.3513053124992007</c:v>
                </c:pt>
                <c:pt idx="23694">
                  <c:v>4.3507931250016005</c:v>
                </c:pt>
                <c:pt idx="23695">
                  <c:v>4.3503462500000003</c:v>
                </c:pt>
                <c:pt idx="23696">
                  <c:v>4.3498590624992008</c:v>
                </c:pt>
                <c:pt idx="23697">
                  <c:v>4.3494218750016005</c:v>
                </c:pt>
                <c:pt idx="23698">
                  <c:v>4.3490193750016006</c:v>
                </c:pt>
                <c:pt idx="23699">
                  <c:v>4.3486900000000004</c:v>
                </c:pt>
                <c:pt idx="23700">
                  <c:v>4.3481996875007995</c:v>
                </c:pt>
                <c:pt idx="23701">
                  <c:v>4.3478378124992005</c:v>
                </c:pt>
                <c:pt idx="23702">
                  <c:v>4.3474109375007997</c:v>
                </c:pt>
                <c:pt idx="23703">
                  <c:v>4.3470518750016005</c:v>
                </c:pt>
                <c:pt idx="23704">
                  <c:v>4.3466571875007993</c:v>
                </c:pt>
                <c:pt idx="23705">
                  <c:v>4.3469081250016002</c:v>
                </c:pt>
                <c:pt idx="23706">
                  <c:v>4.3472468750016002</c:v>
                </c:pt>
                <c:pt idx="23707">
                  <c:v>4.3476974999999998</c:v>
                </c:pt>
                <c:pt idx="23708">
                  <c:v>4.3480584375007991</c:v>
                </c:pt>
                <c:pt idx="23709">
                  <c:v>4.3484271875007998</c:v>
                </c:pt>
                <c:pt idx="23710">
                  <c:v>4.3489278124992001</c:v>
                </c:pt>
                <c:pt idx="23711">
                  <c:v>4.3492662500000003</c:v>
                </c:pt>
                <c:pt idx="23712">
                  <c:v>4.3493796875007993</c:v>
                </c:pt>
                <c:pt idx="23713">
                  <c:v>4.3493037499999998</c:v>
                </c:pt>
                <c:pt idx="23714">
                  <c:v>4.34897125</c:v>
                </c:pt>
                <c:pt idx="23715">
                  <c:v>4.3493262499999998</c:v>
                </c:pt>
                <c:pt idx="23716">
                  <c:v>4.3496853124992008</c:v>
                </c:pt>
                <c:pt idx="23717">
                  <c:v>4.3501103124992007</c:v>
                </c:pt>
                <c:pt idx="23718">
                  <c:v>4.3505646875007997</c:v>
                </c:pt>
                <c:pt idx="23719">
                  <c:v>4.3508912500000001</c:v>
                </c:pt>
                <c:pt idx="23720">
                  <c:v>4.3512803124992008</c:v>
                </c:pt>
                <c:pt idx="23721">
                  <c:v>4.3516503124992001</c:v>
                </c:pt>
                <c:pt idx="23722">
                  <c:v>4.3520856250016005</c:v>
                </c:pt>
                <c:pt idx="23723">
                  <c:v>4.3526262500000001</c:v>
                </c:pt>
                <c:pt idx="23724">
                  <c:v>4.3531128124992007</c:v>
                </c:pt>
                <c:pt idx="23725">
                  <c:v>4.3535206250016003</c:v>
                </c:pt>
                <c:pt idx="23726">
                  <c:v>4.3538718750016008</c:v>
                </c:pt>
                <c:pt idx="23727">
                  <c:v>4.3542984375007991</c:v>
                </c:pt>
                <c:pt idx="23728">
                  <c:v>4.3547753124992008</c:v>
                </c:pt>
                <c:pt idx="23729">
                  <c:v>4.3543431250016003</c:v>
                </c:pt>
                <c:pt idx="23730">
                  <c:v>4.3539440624992007</c:v>
                </c:pt>
                <c:pt idx="23731">
                  <c:v>4.3534406250016007</c:v>
                </c:pt>
                <c:pt idx="23732">
                  <c:v>4.3529009375007996</c:v>
                </c:pt>
                <c:pt idx="23733">
                  <c:v>4.3523874999999999</c:v>
                </c:pt>
                <c:pt idx="23734">
                  <c:v>4.3518412499999997</c:v>
                </c:pt>
                <c:pt idx="23735">
                  <c:v>4.3513881250016002</c:v>
                </c:pt>
                <c:pt idx="23736">
                  <c:v>4.3508946875007997</c:v>
                </c:pt>
                <c:pt idx="23737">
                  <c:v>4.3505284375007998</c:v>
                </c:pt>
                <c:pt idx="23738">
                  <c:v>4.3501865624992009</c:v>
                </c:pt>
                <c:pt idx="23739">
                  <c:v>4.349685</c:v>
                </c:pt>
                <c:pt idx="23740">
                  <c:v>4.3493325</c:v>
                </c:pt>
                <c:pt idx="23741">
                  <c:v>4.3489243750016007</c:v>
                </c:pt>
                <c:pt idx="23742">
                  <c:v>4.3484862499999997</c:v>
                </c:pt>
                <c:pt idx="23743">
                  <c:v>4.3479906250016009</c:v>
                </c:pt>
                <c:pt idx="23744">
                  <c:v>4.3474787499999996</c:v>
                </c:pt>
                <c:pt idx="23745">
                  <c:v>4.347028125001601</c:v>
                </c:pt>
                <c:pt idx="23746">
                  <c:v>4.3465568750016006</c:v>
                </c:pt>
                <c:pt idx="23747">
                  <c:v>4.3461828124992001</c:v>
                </c:pt>
                <c:pt idx="23748">
                  <c:v>4.3458240624992008</c:v>
                </c:pt>
                <c:pt idx="23749">
                  <c:v>4.3459984375007998</c:v>
                </c:pt>
                <c:pt idx="23750">
                  <c:v>4.3463840624992001</c:v>
                </c:pt>
                <c:pt idx="23751">
                  <c:v>4.3467593750016009</c:v>
                </c:pt>
                <c:pt idx="23752">
                  <c:v>4.3471587500000002</c:v>
                </c:pt>
                <c:pt idx="23753">
                  <c:v>4.3475618750016007</c:v>
                </c:pt>
                <c:pt idx="23754">
                  <c:v>4.3479984375007996</c:v>
                </c:pt>
                <c:pt idx="23755">
                  <c:v>4.3484249999999998</c:v>
                </c:pt>
                <c:pt idx="23756">
                  <c:v>4.3489353124992007</c:v>
                </c:pt>
                <c:pt idx="23757">
                  <c:v>4.3494743750016003</c:v>
                </c:pt>
                <c:pt idx="23758">
                  <c:v>4.3499781250016003</c:v>
                </c:pt>
                <c:pt idx="23759">
                  <c:v>4.3504593750016003</c:v>
                </c:pt>
                <c:pt idx="23760">
                  <c:v>4.3510175000000002</c:v>
                </c:pt>
                <c:pt idx="23761">
                  <c:v>4.3514834375007991</c:v>
                </c:pt>
                <c:pt idx="23762">
                  <c:v>4.3518778124992004</c:v>
                </c:pt>
                <c:pt idx="23763">
                  <c:v>4.3522803124992002</c:v>
                </c:pt>
                <c:pt idx="23764">
                  <c:v>4.3527518750016005</c:v>
                </c:pt>
                <c:pt idx="23765">
                  <c:v>4.3530734375007993</c:v>
                </c:pt>
                <c:pt idx="23766">
                  <c:v>4.3534606250016008</c:v>
                </c:pt>
                <c:pt idx="23767">
                  <c:v>4.3538325000000002</c:v>
                </c:pt>
                <c:pt idx="23768">
                  <c:v>4.3534862499999996</c:v>
                </c:pt>
                <c:pt idx="23769">
                  <c:v>4.3529746875007991</c:v>
                </c:pt>
                <c:pt idx="23770">
                  <c:v>4.3525287500000003</c:v>
                </c:pt>
                <c:pt idx="23771">
                  <c:v>4.3521681250016009</c:v>
                </c:pt>
                <c:pt idx="23772">
                  <c:v>4.3518162499999997</c:v>
                </c:pt>
                <c:pt idx="23773">
                  <c:v>4.3521475000000001</c:v>
                </c:pt>
                <c:pt idx="23774">
                  <c:v>4.3525206250016009</c:v>
                </c:pt>
                <c:pt idx="23775">
                  <c:v>4.3526893750016002</c:v>
                </c:pt>
                <c:pt idx="23776">
                  <c:v>4.3523431250016005</c:v>
                </c:pt>
                <c:pt idx="23777">
                  <c:v>4.3519125000000001</c:v>
                </c:pt>
                <c:pt idx="23778">
                  <c:v>4.3515346875007994</c:v>
                </c:pt>
                <c:pt idx="23779">
                  <c:v>4.3511924999999998</c:v>
                </c:pt>
                <c:pt idx="23780">
                  <c:v>4.3507159375007998</c:v>
                </c:pt>
                <c:pt idx="23781">
                  <c:v>4.3502412499999998</c:v>
                </c:pt>
                <c:pt idx="23782">
                  <c:v>4.3498721875007993</c:v>
                </c:pt>
                <c:pt idx="23783">
                  <c:v>4.3495278124992005</c:v>
                </c:pt>
                <c:pt idx="23784">
                  <c:v>4.3491200000000001</c:v>
                </c:pt>
                <c:pt idx="23785">
                  <c:v>4.3487137499999999</c:v>
                </c:pt>
                <c:pt idx="23786">
                  <c:v>4.3483337500000001</c:v>
                </c:pt>
                <c:pt idx="23787">
                  <c:v>4.3479790624992001</c:v>
                </c:pt>
                <c:pt idx="23788">
                  <c:v>4.3475940624992004</c:v>
                </c:pt>
                <c:pt idx="23789">
                  <c:v>4.3472596875007996</c:v>
                </c:pt>
                <c:pt idx="23790">
                  <c:v>4.3469231250016005</c:v>
                </c:pt>
                <c:pt idx="23791">
                  <c:v>4.3465046875007998</c:v>
                </c:pt>
                <c:pt idx="23792">
                  <c:v>4.3460915624992005</c:v>
                </c:pt>
                <c:pt idx="23793">
                  <c:v>4.3457259375007995</c:v>
                </c:pt>
                <c:pt idx="23794">
                  <c:v>4.3452828124992005</c:v>
                </c:pt>
                <c:pt idx="23795">
                  <c:v>4.3449512500000003</c:v>
                </c:pt>
                <c:pt idx="23796">
                  <c:v>4.3444221875007996</c:v>
                </c:pt>
                <c:pt idx="23797">
                  <c:v>4.3439403124992007</c:v>
                </c:pt>
                <c:pt idx="23798">
                  <c:v>4.3435696875007999</c:v>
                </c:pt>
                <c:pt idx="23799">
                  <c:v>4.3431928124992005</c:v>
                </c:pt>
                <c:pt idx="23800">
                  <c:v>4.3428096875007993</c:v>
                </c:pt>
                <c:pt idx="23801">
                  <c:v>4.3424534375007999</c:v>
                </c:pt>
                <c:pt idx="23802">
                  <c:v>4.3423781250016003</c:v>
                </c:pt>
                <c:pt idx="23803">
                  <c:v>4.3427199999999999</c:v>
                </c:pt>
                <c:pt idx="23804">
                  <c:v>4.3430406250016009</c:v>
                </c:pt>
                <c:pt idx="23805">
                  <c:v>4.3433956250016008</c:v>
                </c:pt>
                <c:pt idx="23806">
                  <c:v>4.3437953124992008</c:v>
                </c:pt>
                <c:pt idx="23807">
                  <c:v>4.3441968750016002</c:v>
                </c:pt>
                <c:pt idx="23808">
                  <c:v>4.3446303124992003</c:v>
                </c:pt>
                <c:pt idx="23809">
                  <c:v>4.3451034375007991</c:v>
                </c:pt>
                <c:pt idx="23810">
                  <c:v>4.3455096875007992</c:v>
                </c:pt>
                <c:pt idx="23811">
                  <c:v>4.345959375001601</c:v>
                </c:pt>
                <c:pt idx="23812">
                  <c:v>4.3463746875007994</c:v>
                </c:pt>
                <c:pt idx="23813">
                  <c:v>4.3467362500000002</c:v>
                </c:pt>
                <c:pt idx="23814">
                  <c:v>4.3471200000000003</c:v>
                </c:pt>
                <c:pt idx="23815">
                  <c:v>4.3475378124992003</c:v>
                </c:pt>
                <c:pt idx="23816">
                  <c:v>4.3479121875007998</c:v>
                </c:pt>
                <c:pt idx="23817">
                  <c:v>4.3482834375007995</c:v>
                </c:pt>
                <c:pt idx="23818">
                  <c:v>4.3486937499999998</c:v>
                </c:pt>
                <c:pt idx="23819">
                  <c:v>4.3490165624992008</c:v>
                </c:pt>
                <c:pt idx="23820">
                  <c:v>4.349431875001601</c:v>
                </c:pt>
                <c:pt idx="23821">
                  <c:v>4.3490631250016003</c:v>
                </c:pt>
                <c:pt idx="23822">
                  <c:v>4.3484584375007991</c:v>
                </c:pt>
                <c:pt idx="23823">
                  <c:v>4.3479884375007991</c:v>
                </c:pt>
                <c:pt idx="23824">
                  <c:v>4.3475731250016008</c:v>
                </c:pt>
                <c:pt idx="23825">
                  <c:v>4.3471181250016002</c:v>
                </c:pt>
                <c:pt idx="23826">
                  <c:v>4.3467790624992002</c:v>
                </c:pt>
                <c:pt idx="23827">
                  <c:v>4.3464021875007992</c:v>
                </c:pt>
                <c:pt idx="23828">
                  <c:v>4.3457509375007994</c:v>
                </c:pt>
                <c:pt idx="23829">
                  <c:v>4.3454100000000002</c:v>
                </c:pt>
                <c:pt idx="23830">
                  <c:v>4.3458165624992002</c:v>
                </c:pt>
                <c:pt idx="23831">
                  <c:v>4.346334375001601</c:v>
                </c:pt>
                <c:pt idx="23832">
                  <c:v>4.3466640624992001</c:v>
                </c:pt>
                <c:pt idx="23833">
                  <c:v>4.3470975000000003</c:v>
                </c:pt>
                <c:pt idx="23834">
                  <c:v>4.3474540624992004</c:v>
                </c:pt>
                <c:pt idx="23835">
                  <c:v>4.3478459375007992</c:v>
                </c:pt>
                <c:pt idx="23836">
                  <c:v>4.3481718750016007</c:v>
                </c:pt>
                <c:pt idx="23837">
                  <c:v>4.3477724999999996</c:v>
                </c:pt>
                <c:pt idx="23838">
                  <c:v>4.3474393750016009</c:v>
                </c:pt>
                <c:pt idx="23839">
                  <c:v>4.3468999999999998</c:v>
                </c:pt>
                <c:pt idx="23840">
                  <c:v>4.3465674999999999</c:v>
                </c:pt>
                <c:pt idx="23841">
                  <c:v>4.3461924999999999</c:v>
                </c:pt>
                <c:pt idx="23842">
                  <c:v>4.3457534375007993</c:v>
                </c:pt>
                <c:pt idx="23843">
                  <c:v>4.3453634375007999</c:v>
                </c:pt>
                <c:pt idx="23844">
                  <c:v>4.3448571875007991</c:v>
                </c:pt>
                <c:pt idx="23845">
                  <c:v>4.3443562499999997</c:v>
                </c:pt>
                <c:pt idx="23846">
                  <c:v>4.3437962499999996</c:v>
                </c:pt>
                <c:pt idx="23847">
                  <c:v>4.3433096875007999</c:v>
                </c:pt>
                <c:pt idx="23848">
                  <c:v>4.342758125001601</c:v>
                </c:pt>
                <c:pt idx="23849">
                  <c:v>4.3423346875007995</c:v>
                </c:pt>
                <c:pt idx="23850">
                  <c:v>4.3419628124992009</c:v>
                </c:pt>
                <c:pt idx="23851">
                  <c:v>4.3413403124992005</c:v>
                </c:pt>
                <c:pt idx="23852">
                  <c:v>4.3407171875007995</c:v>
                </c:pt>
                <c:pt idx="23853">
                  <c:v>4.3401471875007998</c:v>
                </c:pt>
                <c:pt idx="23854">
                  <c:v>4.339741875001601</c:v>
                </c:pt>
                <c:pt idx="23855">
                  <c:v>4.3392934375007997</c:v>
                </c:pt>
                <c:pt idx="23856">
                  <c:v>4.3389575000000002</c:v>
                </c:pt>
                <c:pt idx="23857">
                  <c:v>4.3393325000000003</c:v>
                </c:pt>
                <c:pt idx="23858">
                  <c:v>4.3397090624992005</c:v>
                </c:pt>
                <c:pt idx="23859">
                  <c:v>4.3401521875007996</c:v>
                </c:pt>
                <c:pt idx="23860">
                  <c:v>4.3407068750016009</c:v>
                </c:pt>
                <c:pt idx="23861">
                  <c:v>4.3411603124992002</c:v>
                </c:pt>
                <c:pt idx="23862">
                  <c:v>4.3416446875007999</c:v>
                </c:pt>
                <c:pt idx="23863">
                  <c:v>4.3420550000000002</c:v>
                </c:pt>
                <c:pt idx="23864">
                  <c:v>4.3424674999999997</c:v>
                </c:pt>
                <c:pt idx="23865">
                  <c:v>4.3429037499999996</c:v>
                </c:pt>
                <c:pt idx="23866">
                  <c:v>4.3432315624992004</c:v>
                </c:pt>
                <c:pt idx="23867">
                  <c:v>4.3435609375007997</c:v>
                </c:pt>
                <c:pt idx="23868">
                  <c:v>4.3440221875007996</c:v>
                </c:pt>
                <c:pt idx="23869">
                  <c:v>4.3443646875007991</c:v>
                </c:pt>
                <c:pt idx="23870">
                  <c:v>4.3447381250016006</c:v>
                </c:pt>
                <c:pt idx="23871">
                  <c:v>4.3451068750016004</c:v>
                </c:pt>
                <c:pt idx="23872">
                  <c:v>4.3450809375007999</c:v>
                </c:pt>
                <c:pt idx="23873">
                  <c:v>4.3446943750016009</c:v>
                </c:pt>
                <c:pt idx="23874">
                  <c:v>4.3450484375007994</c:v>
                </c:pt>
                <c:pt idx="23875">
                  <c:v>4.3454490624992008</c:v>
                </c:pt>
                <c:pt idx="23876">
                  <c:v>4.3458040624992007</c:v>
                </c:pt>
                <c:pt idx="23877">
                  <c:v>4.3461434375007997</c:v>
                </c:pt>
                <c:pt idx="23878">
                  <c:v>4.3464962500000004</c:v>
                </c:pt>
                <c:pt idx="23879">
                  <c:v>4.3468734375007996</c:v>
                </c:pt>
                <c:pt idx="23880">
                  <c:v>4.3465134375007999</c:v>
                </c:pt>
                <c:pt idx="23881">
                  <c:v>4.3461546875007997</c:v>
                </c:pt>
                <c:pt idx="23882">
                  <c:v>4.3457440624992003</c:v>
                </c:pt>
                <c:pt idx="23883">
                  <c:v>4.3453621875007995</c:v>
                </c:pt>
                <c:pt idx="23884">
                  <c:v>4.3448712499999997</c:v>
                </c:pt>
                <c:pt idx="23885">
                  <c:v>4.3442575000000003</c:v>
                </c:pt>
                <c:pt idx="23886">
                  <c:v>4.3439162500000004</c:v>
                </c:pt>
                <c:pt idx="23887">
                  <c:v>4.3435493750016008</c:v>
                </c:pt>
                <c:pt idx="23888">
                  <c:v>4.3439568750016004</c:v>
                </c:pt>
                <c:pt idx="23889">
                  <c:v>4.3443075000000002</c:v>
                </c:pt>
                <c:pt idx="23890">
                  <c:v>4.3447121875007992</c:v>
                </c:pt>
                <c:pt idx="23891">
                  <c:v>4.3443621875007992</c:v>
                </c:pt>
                <c:pt idx="23892">
                  <c:v>4.3440315624992003</c:v>
                </c:pt>
                <c:pt idx="23893">
                  <c:v>4.3437465624992004</c:v>
                </c:pt>
                <c:pt idx="23894">
                  <c:v>4.3432750000000002</c:v>
                </c:pt>
                <c:pt idx="23895">
                  <c:v>4.3427134375007999</c:v>
                </c:pt>
                <c:pt idx="23896">
                  <c:v>4.3423746875007998</c:v>
                </c:pt>
                <c:pt idx="23897">
                  <c:v>4.3417943750016006</c:v>
                </c:pt>
                <c:pt idx="23898">
                  <c:v>4.3413818750016002</c:v>
                </c:pt>
                <c:pt idx="23899">
                  <c:v>4.3409971875007995</c:v>
                </c:pt>
                <c:pt idx="23900">
                  <c:v>4.3407218750016003</c:v>
                </c:pt>
                <c:pt idx="23901">
                  <c:v>4.340395</c:v>
                </c:pt>
                <c:pt idx="23902">
                  <c:v>4.3400581250016002</c:v>
                </c:pt>
                <c:pt idx="23903">
                  <c:v>4.3395621875007997</c:v>
                </c:pt>
                <c:pt idx="23904">
                  <c:v>4.3390553124992008</c:v>
                </c:pt>
                <c:pt idx="23905">
                  <c:v>4.3384118750016007</c:v>
                </c:pt>
                <c:pt idx="23906">
                  <c:v>4.3380640624992006</c:v>
                </c:pt>
                <c:pt idx="23907">
                  <c:v>4.3374506250016003</c:v>
                </c:pt>
                <c:pt idx="23908">
                  <c:v>4.3371174999999997</c:v>
                </c:pt>
                <c:pt idx="23909">
                  <c:v>4.3365128124992003</c:v>
                </c:pt>
                <c:pt idx="23910">
                  <c:v>4.3359449999999997</c:v>
                </c:pt>
                <c:pt idx="23911">
                  <c:v>4.3355293750016006</c:v>
                </c:pt>
                <c:pt idx="23912">
                  <c:v>4.3351887500000004</c:v>
                </c:pt>
                <c:pt idx="23913">
                  <c:v>4.3355421875007991</c:v>
                </c:pt>
                <c:pt idx="23914">
                  <c:v>4.3358650000000001</c:v>
                </c:pt>
                <c:pt idx="23915">
                  <c:v>4.3362318750016007</c:v>
                </c:pt>
                <c:pt idx="23916">
                  <c:v>4.3366293750016007</c:v>
                </c:pt>
                <c:pt idx="23917">
                  <c:v>4.3370528124992003</c:v>
                </c:pt>
                <c:pt idx="23918">
                  <c:v>4.3374956250016004</c:v>
                </c:pt>
                <c:pt idx="23919">
                  <c:v>4.3378350000000001</c:v>
                </c:pt>
                <c:pt idx="23920">
                  <c:v>4.3382934375007993</c:v>
                </c:pt>
                <c:pt idx="23921">
                  <c:v>4.3386746875007995</c:v>
                </c:pt>
                <c:pt idx="23922">
                  <c:v>4.3390815624992003</c:v>
                </c:pt>
                <c:pt idx="23923">
                  <c:v>4.33941</c:v>
                </c:pt>
                <c:pt idx="23924">
                  <c:v>4.3398268750016005</c:v>
                </c:pt>
                <c:pt idx="23925">
                  <c:v>4.3403196875007994</c:v>
                </c:pt>
                <c:pt idx="23926">
                  <c:v>4.3407799999999996</c:v>
                </c:pt>
                <c:pt idx="23927">
                  <c:v>4.3411184375007998</c:v>
                </c:pt>
                <c:pt idx="23928">
                  <c:v>4.3415150000000002</c:v>
                </c:pt>
                <c:pt idx="23929">
                  <c:v>4.3419524999999997</c:v>
                </c:pt>
                <c:pt idx="23930">
                  <c:v>4.3423109375007991</c:v>
                </c:pt>
                <c:pt idx="23931">
                  <c:v>4.3427118750016005</c:v>
                </c:pt>
                <c:pt idx="23932">
                  <c:v>4.3431621875007993</c:v>
                </c:pt>
                <c:pt idx="23933">
                  <c:v>4.3435237500000001</c:v>
                </c:pt>
                <c:pt idx="23934">
                  <c:v>4.3430675000000001</c:v>
                </c:pt>
                <c:pt idx="23935">
                  <c:v>4.3427453124992006</c:v>
                </c:pt>
                <c:pt idx="23936">
                  <c:v>4.3431721875007998</c:v>
                </c:pt>
                <c:pt idx="23937">
                  <c:v>4.3435018750016008</c:v>
                </c:pt>
                <c:pt idx="23938">
                  <c:v>4.3438528124992004</c:v>
                </c:pt>
                <c:pt idx="23939">
                  <c:v>4.3443359375007997</c:v>
                </c:pt>
                <c:pt idx="23940">
                  <c:v>4.3446715624992009</c:v>
                </c:pt>
                <c:pt idx="23941">
                  <c:v>4.3450721875007998</c:v>
                </c:pt>
                <c:pt idx="23942">
                  <c:v>4.3454318750016006</c:v>
                </c:pt>
                <c:pt idx="23943">
                  <c:v>4.3457540624992008</c:v>
                </c:pt>
                <c:pt idx="23944">
                  <c:v>4.3461956250016005</c:v>
                </c:pt>
                <c:pt idx="23945">
                  <c:v>4.3466506250016002</c:v>
                </c:pt>
                <c:pt idx="23946">
                  <c:v>4.3470334375007997</c:v>
                </c:pt>
                <c:pt idx="23947">
                  <c:v>4.34737375</c:v>
                </c:pt>
                <c:pt idx="23948">
                  <c:v>4.3468981250016006</c:v>
                </c:pt>
                <c:pt idx="23949">
                  <c:v>4.3463450000000003</c:v>
                </c:pt>
                <c:pt idx="23950">
                  <c:v>4.3459700000000003</c:v>
                </c:pt>
                <c:pt idx="23951">
                  <c:v>4.345631875001601</c:v>
                </c:pt>
                <c:pt idx="23952">
                  <c:v>4.3452931250016009</c:v>
                </c:pt>
                <c:pt idx="23953">
                  <c:v>4.3448512499999996</c:v>
                </c:pt>
                <c:pt idx="23954">
                  <c:v>4.3445196875007994</c:v>
                </c:pt>
                <c:pt idx="23955">
                  <c:v>4.3441850000000004</c:v>
                </c:pt>
                <c:pt idx="23956">
                  <c:v>4.3437475000000001</c:v>
                </c:pt>
                <c:pt idx="23957">
                  <c:v>4.3433759375007996</c:v>
                </c:pt>
                <c:pt idx="23958">
                  <c:v>4.3428993750016005</c:v>
                </c:pt>
                <c:pt idx="23959">
                  <c:v>4.3424915624992009</c:v>
                </c:pt>
                <c:pt idx="23960">
                  <c:v>4.3420571875007994</c:v>
                </c:pt>
                <c:pt idx="23961">
                  <c:v>4.3413053124992009</c:v>
                </c:pt>
                <c:pt idx="23962">
                  <c:v>4.3409421875007999</c:v>
                </c:pt>
                <c:pt idx="23963">
                  <c:v>4.3405028124992002</c:v>
                </c:pt>
                <c:pt idx="23964">
                  <c:v>4.3401421875007991</c:v>
                </c:pt>
                <c:pt idx="23965">
                  <c:v>4.3397078124992001</c:v>
                </c:pt>
                <c:pt idx="23966">
                  <c:v>4.3393196875007991</c:v>
                </c:pt>
                <c:pt idx="23967">
                  <c:v>4.3388684375007998</c:v>
                </c:pt>
                <c:pt idx="23968">
                  <c:v>4.3384334375007994</c:v>
                </c:pt>
                <c:pt idx="23969">
                  <c:v>4.3380381250016002</c:v>
                </c:pt>
                <c:pt idx="23970">
                  <c:v>4.3375287499999997</c:v>
                </c:pt>
                <c:pt idx="23971">
                  <c:v>4.3371865624992001</c:v>
                </c:pt>
                <c:pt idx="23972">
                  <c:v>4.3370325000000003</c:v>
                </c:pt>
                <c:pt idx="23973">
                  <c:v>4.3373987500000002</c:v>
                </c:pt>
                <c:pt idx="23974">
                  <c:v>4.3377699999999999</c:v>
                </c:pt>
                <c:pt idx="23975">
                  <c:v>4.3380925000000001</c:v>
                </c:pt>
                <c:pt idx="23976">
                  <c:v>4.3386003124992003</c:v>
                </c:pt>
                <c:pt idx="23977">
                  <c:v>4.3389550000000003</c:v>
                </c:pt>
                <c:pt idx="23978">
                  <c:v>4.33937375</c:v>
                </c:pt>
                <c:pt idx="23979">
                  <c:v>4.3397031250016003</c:v>
                </c:pt>
                <c:pt idx="23980">
                  <c:v>4.3400843750016005</c:v>
                </c:pt>
                <c:pt idx="23981">
                  <c:v>4.3404403124992008</c:v>
                </c:pt>
                <c:pt idx="23982">
                  <c:v>4.3401606250016007</c:v>
                </c:pt>
                <c:pt idx="23983">
                  <c:v>4.3397525000000003</c:v>
                </c:pt>
                <c:pt idx="23984">
                  <c:v>4.3394034375007999</c:v>
                </c:pt>
                <c:pt idx="23985">
                  <c:v>4.3390453124992003</c:v>
                </c:pt>
                <c:pt idx="23986">
                  <c:v>4.3389659375007996</c:v>
                </c:pt>
                <c:pt idx="23987">
                  <c:v>4.3393350000000002</c:v>
                </c:pt>
                <c:pt idx="23988">
                  <c:v>4.3397881250016006</c:v>
                </c:pt>
                <c:pt idx="23989">
                  <c:v>4.3401209375007994</c:v>
                </c:pt>
                <c:pt idx="23990">
                  <c:v>4.3405068750016005</c:v>
                </c:pt>
                <c:pt idx="23991">
                  <c:v>4.3406096875007991</c:v>
                </c:pt>
                <c:pt idx="23992">
                  <c:v>4.3407981250016006</c:v>
                </c:pt>
                <c:pt idx="23993">
                  <c:v>4.3404443750016002</c:v>
                </c:pt>
                <c:pt idx="23994">
                  <c:v>4.3401081250016009</c:v>
                </c:pt>
                <c:pt idx="23995">
                  <c:v>4.3401328124992009</c:v>
                </c:pt>
                <c:pt idx="23996">
                  <c:v>4.3405496875007996</c:v>
                </c:pt>
                <c:pt idx="23997">
                  <c:v>4.3408887500000004</c:v>
                </c:pt>
                <c:pt idx="23998">
                  <c:v>4.3405306250016009</c:v>
                </c:pt>
                <c:pt idx="23999">
                  <c:v>4.3401443750016009</c:v>
                </c:pt>
                <c:pt idx="24000">
                  <c:v>4.3405068750016005</c:v>
                </c:pt>
                <c:pt idx="24001">
                  <c:v>4.3408665624992002</c:v>
                </c:pt>
                <c:pt idx="24002">
                  <c:v>4.3407696875007993</c:v>
                </c:pt>
                <c:pt idx="24003">
                  <c:v>4.3411262500000003</c:v>
                </c:pt>
                <c:pt idx="24004">
                  <c:v>4.3407978124992006</c:v>
                </c:pt>
                <c:pt idx="24005">
                  <c:v>4.3404384375007998</c:v>
                </c:pt>
                <c:pt idx="24006">
                  <c:v>4.3398371875007991</c:v>
                </c:pt>
                <c:pt idx="24007">
                  <c:v>4.3394084375007997</c:v>
                </c:pt>
                <c:pt idx="24008">
                  <c:v>4.33897625</c:v>
                </c:pt>
                <c:pt idx="24009">
                  <c:v>4.3385112499999998</c:v>
                </c:pt>
                <c:pt idx="24010">
                  <c:v>4.3381434375007997</c:v>
                </c:pt>
                <c:pt idx="24011">
                  <c:v>4.3377084375007993</c:v>
                </c:pt>
                <c:pt idx="24012">
                  <c:v>4.3373118750016006</c:v>
                </c:pt>
                <c:pt idx="24013">
                  <c:v>4.3369328124992004</c:v>
                </c:pt>
                <c:pt idx="24014">
                  <c:v>4.3365465624992003</c:v>
                </c:pt>
                <c:pt idx="24015">
                  <c:v>4.3361093750016009</c:v>
                </c:pt>
                <c:pt idx="24016">
                  <c:v>4.3364853124992004</c:v>
                </c:pt>
                <c:pt idx="24017">
                  <c:v>4.3368078124992007</c:v>
                </c:pt>
                <c:pt idx="24018">
                  <c:v>4.3371318750016004</c:v>
                </c:pt>
                <c:pt idx="24019">
                  <c:v>4.33751</c:v>
                </c:pt>
                <c:pt idx="24020">
                  <c:v>4.3379112500000003</c:v>
                </c:pt>
                <c:pt idx="24021">
                  <c:v>4.3382690624992009</c:v>
                </c:pt>
                <c:pt idx="24022">
                  <c:v>4.3386106250016008</c:v>
                </c:pt>
                <c:pt idx="24023">
                  <c:v>4.3390062499999997</c:v>
                </c:pt>
                <c:pt idx="24024">
                  <c:v>4.3393784375007991</c:v>
                </c:pt>
                <c:pt idx="24025">
                  <c:v>4.3398140624992001</c:v>
                </c:pt>
                <c:pt idx="24026">
                  <c:v>4.3397534375007991</c:v>
                </c:pt>
                <c:pt idx="24027">
                  <c:v>4.3396056250016004</c:v>
                </c:pt>
                <c:pt idx="24028">
                  <c:v>4.3394928124992003</c:v>
                </c:pt>
                <c:pt idx="24029">
                  <c:v>4.3391081250016006</c:v>
                </c:pt>
                <c:pt idx="24030">
                  <c:v>4.3386512499999998</c:v>
                </c:pt>
                <c:pt idx="24031">
                  <c:v>4.3382084375007999</c:v>
                </c:pt>
                <c:pt idx="24032">
                  <c:v>4.3377859375007999</c:v>
                </c:pt>
                <c:pt idx="24033">
                  <c:v>4.3374325000000002</c:v>
                </c:pt>
                <c:pt idx="24034">
                  <c:v>4.3378490624992008</c:v>
                </c:pt>
                <c:pt idx="24035">
                  <c:v>4.3381862499999997</c:v>
                </c:pt>
                <c:pt idx="24036">
                  <c:v>4.3385446875007991</c:v>
                </c:pt>
                <c:pt idx="24037">
                  <c:v>4.3389421875007992</c:v>
                </c:pt>
                <c:pt idx="24038">
                  <c:v>4.3392928124992007</c:v>
                </c:pt>
                <c:pt idx="24039">
                  <c:v>4.3396793750016007</c:v>
                </c:pt>
                <c:pt idx="24040">
                  <c:v>4.3401406250016006</c:v>
                </c:pt>
                <c:pt idx="24041">
                  <c:v>4.3405593750016003</c:v>
                </c:pt>
                <c:pt idx="24042">
                  <c:v>4.3409859375007995</c:v>
                </c:pt>
                <c:pt idx="24043">
                  <c:v>4.3413656250016004</c:v>
                </c:pt>
                <c:pt idx="24044">
                  <c:v>4.3417131250016006</c:v>
                </c:pt>
                <c:pt idx="24045">
                  <c:v>4.3420559375007999</c:v>
                </c:pt>
                <c:pt idx="24046">
                  <c:v>4.3422715624992003</c:v>
                </c:pt>
                <c:pt idx="24047">
                  <c:v>4.3418396875007996</c:v>
                </c:pt>
                <c:pt idx="24048">
                  <c:v>4.3414434375007991</c:v>
                </c:pt>
                <c:pt idx="24049">
                  <c:v>4.3409718750016006</c:v>
                </c:pt>
                <c:pt idx="24050">
                  <c:v>4.3405618750016002</c:v>
                </c:pt>
                <c:pt idx="24051">
                  <c:v>4.3402362500000002</c:v>
                </c:pt>
                <c:pt idx="24052">
                  <c:v>4.3403403124992002</c:v>
                </c:pt>
                <c:pt idx="24053">
                  <c:v>4.3400190624992003</c:v>
                </c:pt>
                <c:pt idx="24054">
                  <c:v>4.3396753124992005</c:v>
                </c:pt>
                <c:pt idx="24055">
                  <c:v>4.3393178124992007</c:v>
                </c:pt>
                <c:pt idx="24056">
                  <c:v>4.3388065624992009</c:v>
                </c:pt>
                <c:pt idx="24057">
                  <c:v>4.3384640624992006</c:v>
                </c:pt>
                <c:pt idx="24058">
                  <c:v>4.3380412499999998</c:v>
                </c:pt>
                <c:pt idx="24059">
                  <c:v>4.33763875</c:v>
                </c:pt>
                <c:pt idx="24060">
                  <c:v>4.3372187499999999</c:v>
                </c:pt>
                <c:pt idx="24061">
                  <c:v>4.3368712499999997</c:v>
                </c:pt>
                <c:pt idx="24062">
                  <c:v>4.3365484375007997</c:v>
                </c:pt>
                <c:pt idx="24063">
                  <c:v>4.3361653124992001</c:v>
                </c:pt>
                <c:pt idx="24064">
                  <c:v>4.3357928124992009</c:v>
                </c:pt>
                <c:pt idx="24065">
                  <c:v>4.3353634375007992</c:v>
                </c:pt>
                <c:pt idx="24066">
                  <c:v>4.33498625</c:v>
                </c:pt>
                <c:pt idx="24067">
                  <c:v>4.3346396875007995</c:v>
                </c:pt>
                <c:pt idx="24068">
                  <c:v>4.3342859375007992</c:v>
                </c:pt>
                <c:pt idx="24069">
                  <c:v>4.3337149999999998</c:v>
                </c:pt>
                <c:pt idx="24070">
                  <c:v>4.3331887499999997</c:v>
                </c:pt>
                <c:pt idx="24071">
                  <c:v>4.3328468750016009</c:v>
                </c:pt>
                <c:pt idx="24072">
                  <c:v>4.33252375</c:v>
                </c:pt>
                <c:pt idx="24073">
                  <c:v>4.3323968750016002</c:v>
                </c:pt>
                <c:pt idx="24074">
                  <c:v>4.3328356250016009</c:v>
                </c:pt>
                <c:pt idx="24075">
                  <c:v>4.3326118750016009</c:v>
                </c:pt>
                <c:pt idx="24076">
                  <c:v>4.3330000000000002</c:v>
                </c:pt>
                <c:pt idx="24077">
                  <c:v>4.3327221875007993</c:v>
                </c:pt>
                <c:pt idx="24078">
                  <c:v>4.3323678124992009</c:v>
                </c:pt>
                <c:pt idx="24079">
                  <c:v>4.3320290624992008</c:v>
                </c:pt>
                <c:pt idx="24080">
                  <c:v>4.3316912500000004</c:v>
                </c:pt>
                <c:pt idx="24081">
                  <c:v>4.3313684375007995</c:v>
                </c:pt>
                <c:pt idx="24082">
                  <c:v>4.3308790624992008</c:v>
                </c:pt>
                <c:pt idx="24083">
                  <c:v>4.3304999999999998</c:v>
                </c:pt>
                <c:pt idx="24084">
                  <c:v>4.3301181250016008</c:v>
                </c:pt>
                <c:pt idx="24085">
                  <c:v>4.3297268750016009</c:v>
                </c:pt>
                <c:pt idx="24086">
                  <c:v>4.3293634375007999</c:v>
                </c:pt>
                <c:pt idx="24087">
                  <c:v>4.3297371875007995</c:v>
                </c:pt>
                <c:pt idx="24088">
                  <c:v>4.3302137500000004</c:v>
                </c:pt>
                <c:pt idx="24089">
                  <c:v>4.3305990624992008</c:v>
                </c:pt>
                <c:pt idx="24090">
                  <c:v>4.3311000000000002</c:v>
                </c:pt>
                <c:pt idx="24091">
                  <c:v>4.3314281250016009</c:v>
                </c:pt>
                <c:pt idx="24092">
                  <c:v>4.3317643750016002</c:v>
                </c:pt>
                <c:pt idx="24093">
                  <c:v>4.3322503124992009</c:v>
                </c:pt>
                <c:pt idx="24094">
                  <c:v>4.3325706250016003</c:v>
                </c:pt>
                <c:pt idx="24095">
                  <c:v>4.3329515624992005</c:v>
                </c:pt>
                <c:pt idx="24096">
                  <c:v>4.3331571875007997</c:v>
                </c:pt>
                <c:pt idx="24097">
                  <c:v>4.3336381250016007</c:v>
                </c:pt>
                <c:pt idx="24098">
                  <c:v>4.33397875</c:v>
                </c:pt>
                <c:pt idx="24099">
                  <c:v>4.3339128124992001</c:v>
                </c:pt>
                <c:pt idx="24100">
                  <c:v>4.3335840624992006</c:v>
                </c:pt>
                <c:pt idx="24101">
                  <c:v>4.3331728124992006</c:v>
                </c:pt>
                <c:pt idx="24102">
                  <c:v>4.3327225</c:v>
                </c:pt>
                <c:pt idx="24103">
                  <c:v>4.3322696875007995</c:v>
                </c:pt>
                <c:pt idx="24104">
                  <c:v>4.3318590624992002</c:v>
                </c:pt>
                <c:pt idx="24105">
                  <c:v>4.3315056250016006</c:v>
                </c:pt>
                <c:pt idx="24106">
                  <c:v>4.3311509375007997</c:v>
                </c:pt>
                <c:pt idx="24107">
                  <c:v>4.3306928124992004</c:v>
                </c:pt>
                <c:pt idx="24108">
                  <c:v>4.3302812499999996</c:v>
                </c:pt>
                <c:pt idx="24109">
                  <c:v>4.3298750000000004</c:v>
                </c:pt>
                <c:pt idx="24110">
                  <c:v>4.3294256250016003</c:v>
                </c:pt>
                <c:pt idx="24111">
                  <c:v>4.3294300000000003</c:v>
                </c:pt>
                <c:pt idx="24112">
                  <c:v>4.3297896875007993</c:v>
                </c:pt>
                <c:pt idx="24113">
                  <c:v>4.3302006250016003</c:v>
                </c:pt>
                <c:pt idx="24114">
                  <c:v>4.330521875001601</c:v>
                </c:pt>
                <c:pt idx="24115">
                  <c:v>4.3309196875007991</c:v>
                </c:pt>
                <c:pt idx="24116">
                  <c:v>4.3313656250016006</c:v>
                </c:pt>
                <c:pt idx="24117">
                  <c:v>4.3318265624992005</c:v>
                </c:pt>
                <c:pt idx="24118">
                  <c:v>4.3322528124992008</c:v>
                </c:pt>
                <c:pt idx="24119">
                  <c:v>4.3326059375007997</c:v>
                </c:pt>
                <c:pt idx="24120">
                  <c:v>4.3329581250016007</c:v>
                </c:pt>
                <c:pt idx="24121">
                  <c:v>4.3333037499999998</c:v>
                </c:pt>
                <c:pt idx="24122">
                  <c:v>4.3336434375007995</c:v>
                </c:pt>
                <c:pt idx="24123">
                  <c:v>4.3339843750016005</c:v>
                </c:pt>
                <c:pt idx="24124">
                  <c:v>4.3344440624992009</c:v>
                </c:pt>
                <c:pt idx="24125">
                  <c:v>4.3348765624992005</c:v>
                </c:pt>
                <c:pt idx="24126">
                  <c:v>4.3352987499999998</c:v>
                </c:pt>
                <c:pt idx="24127">
                  <c:v>4.3348178124992005</c:v>
                </c:pt>
                <c:pt idx="24128">
                  <c:v>4.3343674999999999</c:v>
                </c:pt>
                <c:pt idx="24129">
                  <c:v>4.3339678124992007</c:v>
                </c:pt>
                <c:pt idx="24130">
                  <c:v>4.3334834375007993</c:v>
                </c:pt>
                <c:pt idx="24131">
                  <c:v>4.3330721875007994</c:v>
                </c:pt>
                <c:pt idx="24132">
                  <c:v>4.3327381250016002</c:v>
                </c:pt>
                <c:pt idx="24133">
                  <c:v>4.3331534375007994</c:v>
                </c:pt>
                <c:pt idx="24134">
                  <c:v>4.3334840624992008</c:v>
                </c:pt>
                <c:pt idx="24135">
                  <c:v>4.3339956250016005</c:v>
                </c:pt>
                <c:pt idx="24136">
                  <c:v>4.3343896875007992</c:v>
                </c:pt>
                <c:pt idx="24137">
                  <c:v>4.3347321875007996</c:v>
                </c:pt>
                <c:pt idx="24138">
                  <c:v>4.335144375001601</c:v>
                </c:pt>
                <c:pt idx="24139">
                  <c:v>4.3356028124992001</c:v>
                </c:pt>
                <c:pt idx="24140">
                  <c:v>4.3359296875007995</c:v>
                </c:pt>
                <c:pt idx="24141">
                  <c:v>4.3362503124992005</c:v>
                </c:pt>
                <c:pt idx="24142">
                  <c:v>4.3365862499999999</c:v>
                </c:pt>
                <c:pt idx="24143">
                  <c:v>4.3370081250016002</c:v>
                </c:pt>
                <c:pt idx="24144">
                  <c:v>4.3373940624992002</c:v>
                </c:pt>
                <c:pt idx="24145">
                  <c:v>4.3377293750016008</c:v>
                </c:pt>
                <c:pt idx="24146">
                  <c:v>4.3381240624992001</c:v>
                </c:pt>
                <c:pt idx="24147">
                  <c:v>4.3377337499999999</c:v>
                </c:pt>
                <c:pt idx="24148">
                  <c:v>4.33740375</c:v>
                </c:pt>
                <c:pt idx="24149">
                  <c:v>4.3370431250016006</c:v>
                </c:pt>
                <c:pt idx="24150">
                  <c:v>4.3367156250016006</c:v>
                </c:pt>
                <c:pt idx="24151">
                  <c:v>4.3362990624992008</c:v>
                </c:pt>
                <c:pt idx="24152">
                  <c:v>4.3359050000000003</c:v>
                </c:pt>
                <c:pt idx="24153">
                  <c:v>4.3355137499999996</c:v>
                </c:pt>
                <c:pt idx="24154">
                  <c:v>4.335155625001601</c:v>
                </c:pt>
                <c:pt idx="24155">
                  <c:v>4.3348353124992007</c:v>
                </c:pt>
                <c:pt idx="24156">
                  <c:v>4.3351781250016002</c:v>
                </c:pt>
                <c:pt idx="24157">
                  <c:v>4.3355021875007997</c:v>
                </c:pt>
                <c:pt idx="24158">
                  <c:v>4.3351206250016006</c:v>
                </c:pt>
                <c:pt idx="24159">
                  <c:v>4.3347162499999996</c:v>
                </c:pt>
                <c:pt idx="24160">
                  <c:v>4.3343381250016009</c:v>
                </c:pt>
                <c:pt idx="24161">
                  <c:v>4.3339406250016008</c:v>
                </c:pt>
                <c:pt idx="24162">
                  <c:v>4.3335637499999997</c:v>
                </c:pt>
                <c:pt idx="24163">
                  <c:v>4.3331531250016004</c:v>
                </c:pt>
                <c:pt idx="24164">
                  <c:v>4.3328209375007996</c:v>
                </c:pt>
                <c:pt idx="24165">
                  <c:v>4.3324290624992008</c:v>
                </c:pt>
                <c:pt idx="24166">
                  <c:v>4.3320153124992009</c:v>
                </c:pt>
                <c:pt idx="24167">
                  <c:v>4.3316693750016002</c:v>
                </c:pt>
                <c:pt idx="24168">
                  <c:v>4.3311778124992006</c:v>
                </c:pt>
                <c:pt idx="24169">
                  <c:v>4.3308024999999999</c:v>
                </c:pt>
                <c:pt idx="24170">
                  <c:v>4.3304574999999996</c:v>
                </c:pt>
                <c:pt idx="24171">
                  <c:v>4.3300878124992002</c:v>
                </c:pt>
                <c:pt idx="24172">
                  <c:v>4.3298399999999999</c:v>
                </c:pt>
                <c:pt idx="24173">
                  <c:v>4.3293949999999999</c:v>
                </c:pt>
                <c:pt idx="24174">
                  <c:v>4.3289225</c:v>
                </c:pt>
                <c:pt idx="24175">
                  <c:v>4.3284349999999998</c:v>
                </c:pt>
                <c:pt idx="24176">
                  <c:v>4.3280109375007996</c:v>
                </c:pt>
                <c:pt idx="24177">
                  <c:v>4.3276824999999999</c:v>
                </c:pt>
                <c:pt idx="24178">
                  <c:v>4.3273037499999996</c:v>
                </c:pt>
                <c:pt idx="24179">
                  <c:v>4.3274875000000002</c:v>
                </c:pt>
                <c:pt idx="24180">
                  <c:v>4.3272790624992004</c:v>
                </c:pt>
                <c:pt idx="24181">
                  <c:v>4.3276693750016006</c:v>
                </c:pt>
                <c:pt idx="24182">
                  <c:v>4.3280240624992006</c:v>
                </c:pt>
                <c:pt idx="24183">
                  <c:v>4.3284062499999996</c:v>
                </c:pt>
                <c:pt idx="24184">
                  <c:v>4.3287468750016007</c:v>
                </c:pt>
                <c:pt idx="24185">
                  <c:v>4.3291065624992005</c:v>
                </c:pt>
                <c:pt idx="24186">
                  <c:v>4.3295300000000001</c:v>
                </c:pt>
                <c:pt idx="24187">
                  <c:v>4.3296618750016007</c:v>
                </c:pt>
                <c:pt idx="24188">
                  <c:v>4.3301168750016004</c:v>
                </c:pt>
                <c:pt idx="24189">
                  <c:v>4.3297609375007999</c:v>
                </c:pt>
                <c:pt idx="24190">
                  <c:v>4.3293834375007991</c:v>
                </c:pt>
                <c:pt idx="24191">
                  <c:v>4.3298112499999997</c:v>
                </c:pt>
                <c:pt idx="24192">
                  <c:v>4.3301843750016005</c:v>
                </c:pt>
                <c:pt idx="24193">
                  <c:v>4.3306359375007997</c:v>
                </c:pt>
                <c:pt idx="24194">
                  <c:v>4.3310578124992007</c:v>
                </c:pt>
                <c:pt idx="24195">
                  <c:v>4.3314487499999998</c:v>
                </c:pt>
                <c:pt idx="24196">
                  <c:v>4.3310871875007999</c:v>
                </c:pt>
                <c:pt idx="24197">
                  <c:v>4.3305837499999997</c:v>
                </c:pt>
                <c:pt idx="24198">
                  <c:v>4.3302328124992009</c:v>
                </c:pt>
                <c:pt idx="24199">
                  <c:v>4.3297778124992004</c:v>
                </c:pt>
                <c:pt idx="24200">
                  <c:v>4.3291712499999999</c:v>
                </c:pt>
                <c:pt idx="24201">
                  <c:v>4.3285371875007996</c:v>
                </c:pt>
                <c:pt idx="24202">
                  <c:v>4.3278490624992001</c:v>
                </c:pt>
                <c:pt idx="24203">
                  <c:v>4.3271862499999996</c:v>
                </c:pt>
                <c:pt idx="24204">
                  <c:v>4.3265399999999996</c:v>
                </c:pt>
                <c:pt idx="24205">
                  <c:v>4.3259034375007994</c:v>
                </c:pt>
                <c:pt idx="24206">
                  <c:v>4.3252290624992007</c:v>
                </c:pt>
                <c:pt idx="24207">
                  <c:v>4.3246534375007997</c:v>
                </c:pt>
                <c:pt idx="24208">
                  <c:v>4.3241462500000001</c:v>
                </c:pt>
                <c:pt idx="24209">
                  <c:v>4.3237268750016007</c:v>
                </c:pt>
                <c:pt idx="24210">
                  <c:v>4.3233924999999997</c:v>
                </c:pt>
                <c:pt idx="24211">
                  <c:v>4.3227946875007994</c:v>
                </c:pt>
                <c:pt idx="24212">
                  <c:v>4.3221971875007998</c:v>
                </c:pt>
                <c:pt idx="24213">
                  <c:v>4.3218018750016007</c:v>
                </c:pt>
                <c:pt idx="24214">
                  <c:v>4.3214412500000003</c:v>
                </c:pt>
                <c:pt idx="24215">
                  <c:v>4.3210543750016006</c:v>
                </c:pt>
                <c:pt idx="24216">
                  <c:v>4.3210350000000002</c:v>
                </c:pt>
                <c:pt idx="24217">
                  <c:v>4.3213643750016004</c:v>
                </c:pt>
                <c:pt idx="24218">
                  <c:v>4.3217546875007997</c:v>
                </c:pt>
                <c:pt idx="24219">
                  <c:v>4.3221224999999999</c:v>
                </c:pt>
                <c:pt idx="24220">
                  <c:v>4.3224603124992003</c:v>
                </c:pt>
                <c:pt idx="24221">
                  <c:v>4.3228656250016009</c:v>
                </c:pt>
                <c:pt idx="24222">
                  <c:v>4.3232949999999999</c:v>
                </c:pt>
                <c:pt idx="24223">
                  <c:v>4.3237456250016004</c:v>
                </c:pt>
                <c:pt idx="24224">
                  <c:v>4.3242478124992001</c:v>
                </c:pt>
                <c:pt idx="24225">
                  <c:v>4.3246928124992001</c:v>
                </c:pt>
                <c:pt idx="24226">
                  <c:v>4.3251987500000002</c:v>
                </c:pt>
                <c:pt idx="24227">
                  <c:v>4.3256640624992002</c:v>
                </c:pt>
                <c:pt idx="24228">
                  <c:v>4.3260409375007995</c:v>
                </c:pt>
                <c:pt idx="24229">
                  <c:v>4.3264393750016001</c:v>
                </c:pt>
                <c:pt idx="24230">
                  <c:v>4.3268146875007991</c:v>
                </c:pt>
                <c:pt idx="24231">
                  <c:v>4.3272121875007992</c:v>
                </c:pt>
                <c:pt idx="24232">
                  <c:v>4.3275625</c:v>
                </c:pt>
                <c:pt idx="24233">
                  <c:v>4.3279171875007991</c:v>
                </c:pt>
                <c:pt idx="24234">
                  <c:v>4.3282437500000004</c:v>
                </c:pt>
                <c:pt idx="24235">
                  <c:v>4.3286071875007996</c:v>
                </c:pt>
                <c:pt idx="24236">
                  <c:v>4.3290528124992003</c:v>
                </c:pt>
                <c:pt idx="24237">
                  <c:v>4.3294793750016005</c:v>
                </c:pt>
                <c:pt idx="24238">
                  <c:v>4.3299309375007997</c:v>
                </c:pt>
                <c:pt idx="24239">
                  <c:v>4.3296028124992008</c:v>
                </c:pt>
                <c:pt idx="24240">
                  <c:v>4.3291193750016008</c:v>
                </c:pt>
                <c:pt idx="24241">
                  <c:v>4.3287734375007991</c:v>
                </c:pt>
                <c:pt idx="24242">
                  <c:v>4.3284440624992007</c:v>
                </c:pt>
                <c:pt idx="24243">
                  <c:v>4.3287653124992005</c:v>
                </c:pt>
                <c:pt idx="24244">
                  <c:v>4.3292021875007993</c:v>
                </c:pt>
                <c:pt idx="24245">
                  <c:v>4.3295446875007997</c:v>
                </c:pt>
                <c:pt idx="24246">
                  <c:v>4.3300784375007995</c:v>
                </c:pt>
                <c:pt idx="24247">
                  <c:v>4.33048375</c:v>
                </c:pt>
                <c:pt idx="24248">
                  <c:v>4.3309518750016007</c:v>
                </c:pt>
                <c:pt idx="24249">
                  <c:v>4.3313056250016002</c:v>
                </c:pt>
                <c:pt idx="24250">
                  <c:v>4.3317399999999999</c:v>
                </c:pt>
                <c:pt idx="24251">
                  <c:v>4.3321881250016006</c:v>
                </c:pt>
                <c:pt idx="24252">
                  <c:v>4.3325649999999998</c:v>
                </c:pt>
                <c:pt idx="24253">
                  <c:v>4.3329471875007997</c:v>
                </c:pt>
                <c:pt idx="24254">
                  <c:v>4.3333193750016008</c:v>
                </c:pt>
                <c:pt idx="24255">
                  <c:v>4.3337149999999998</c:v>
                </c:pt>
                <c:pt idx="24256">
                  <c:v>4.3340378124992007</c:v>
                </c:pt>
                <c:pt idx="24257">
                  <c:v>4.3334603124992004</c:v>
                </c:pt>
                <c:pt idx="24258">
                  <c:v>4.3331299999999997</c:v>
                </c:pt>
                <c:pt idx="24259">
                  <c:v>4.3328037500000001</c:v>
                </c:pt>
                <c:pt idx="24260">
                  <c:v>4.3324515624992008</c:v>
                </c:pt>
                <c:pt idx="24261">
                  <c:v>4.3320487500000002</c:v>
                </c:pt>
                <c:pt idx="24262">
                  <c:v>4.3317003124992004</c:v>
                </c:pt>
                <c:pt idx="24263">
                  <c:v>4.3313106250016009</c:v>
                </c:pt>
                <c:pt idx="24264">
                  <c:v>4.3309412500000004</c:v>
                </c:pt>
                <c:pt idx="24265">
                  <c:v>4.3305821875007995</c:v>
                </c:pt>
                <c:pt idx="24266">
                  <c:v>4.3301962500000002</c:v>
                </c:pt>
                <c:pt idx="24267">
                  <c:v>4.3295128124992006</c:v>
                </c:pt>
                <c:pt idx="24268">
                  <c:v>4.3290959375007994</c:v>
                </c:pt>
                <c:pt idx="24269">
                  <c:v>4.3286506250016004</c:v>
                </c:pt>
                <c:pt idx="24270">
                  <c:v>4.3281878124992001</c:v>
                </c:pt>
                <c:pt idx="24271">
                  <c:v>4.327625625001601</c:v>
                </c:pt>
                <c:pt idx="24272">
                  <c:v>4.3270993750016009</c:v>
                </c:pt>
                <c:pt idx="24273">
                  <c:v>4.3265193750016007</c:v>
                </c:pt>
                <c:pt idx="24274">
                  <c:v>4.3259103124992002</c:v>
                </c:pt>
                <c:pt idx="24275">
                  <c:v>4.3252318750016006</c:v>
                </c:pt>
                <c:pt idx="24276">
                  <c:v>4.3245971875007996</c:v>
                </c:pt>
                <c:pt idx="24277">
                  <c:v>4.324024375001601</c:v>
                </c:pt>
                <c:pt idx="24278">
                  <c:v>4.3235484375007998</c:v>
                </c:pt>
                <c:pt idx="24279">
                  <c:v>4.3230634375007995</c:v>
                </c:pt>
                <c:pt idx="24280">
                  <c:v>4.3227168750016007</c:v>
                </c:pt>
                <c:pt idx="24281">
                  <c:v>4.3223868750016008</c:v>
                </c:pt>
                <c:pt idx="24282">
                  <c:v>4.3218784375007999</c:v>
                </c:pt>
                <c:pt idx="24283">
                  <c:v>4.32152125</c:v>
                </c:pt>
                <c:pt idx="24284">
                  <c:v>4.3211481250016002</c:v>
                </c:pt>
                <c:pt idx="24285">
                  <c:v>4.3207746875007995</c:v>
                </c:pt>
                <c:pt idx="24286">
                  <c:v>4.3211518750016005</c:v>
                </c:pt>
                <c:pt idx="24287">
                  <c:v>4.321555</c:v>
                </c:pt>
                <c:pt idx="24288">
                  <c:v>4.3218806250016009</c:v>
                </c:pt>
                <c:pt idx="24289">
                  <c:v>4.3222865624992002</c:v>
                </c:pt>
                <c:pt idx="24290">
                  <c:v>4.3227140624992009</c:v>
                </c:pt>
                <c:pt idx="24291">
                  <c:v>4.3230659375007994</c:v>
                </c:pt>
                <c:pt idx="24292">
                  <c:v>4.3234849999999998</c:v>
                </c:pt>
                <c:pt idx="24293">
                  <c:v>4.3238725000000002</c:v>
                </c:pt>
                <c:pt idx="24294">
                  <c:v>4.3242746875007994</c:v>
                </c:pt>
                <c:pt idx="24295">
                  <c:v>4.3246525</c:v>
                </c:pt>
                <c:pt idx="24296">
                  <c:v>4.3251471875007992</c:v>
                </c:pt>
                <c:pt idx="24297">
                  <c:v>4.3255462500000004</c:v>
                </c:pt>
                <c:pt idx="24298">
                  <c:v>4.3259453124992007</c:v>
                </c:pt>
                <c:pt idx="24299">
                  <c:v>4.3263328124992002</c:v>
                </c:pt>
                <c:pt idx="24300">
                  <c:v>4.3266718750016002</c:v>
                </c:pt>
                <c:pt idx="24301">
                  <c:v>4.3270021875007991</c:v>
                </c:pt>
                <c:pt idx="24302">
                  <c:v>4.3265990624992003</c:v>
                </c:pt>
                <c:pt idx="24303">
                  <c:v>4.3262496875007992</c:v>
                </c:pt>
                <c:pt idx="24304">
                  <c:v>4.3258971875007992</c:v>
                </c:pt>
                <c:pt idx="24305">
                  <c:v>4.3255434375007997</c:v>
                </c:pt>
                <c:pt idx="24306">
                  <c:v>4.3248462500000002</c:v>
                </c:pt>
                <c:pt idx="24307">
                  <c:v>4.3242443750016006</c:v>
                </c:pt>
                <c:pt idx="24308">
                  <c:v>4.3238693750016006</c:v>
                </c:pt>
                <c:pt idx="24309">
                  <c:v>4.3240078124992003</c:v>
                </c:pt>
                <c:pt idx="24310">
                  <c:v>4.3243756250016006</c:v>
                </c:pt>
                <c:pt idx="24311">
                  <c:v>4.3247778124992005</c:v>
                </c:pt>
                <c:pt idx="24312">
                  <c:v>4.3251881250016009</c:v>
                </c:pt>
                <c:pt idx="24313">
                  <c:v>4.3255556250016003</c:v>
                </c:pt>
                <c:pt idx="24314">
                  <c:v>4.3259053124992004</c:v>
                </c:pt>
                <c:pt idx="24315">
                  <c:v>4.3262278124992006</c:v>
                </c:pt>
                <c:pt idx="24316">
                  <c:v>4.3261468750016006</c:v>
                </c:pt>
                <c:pt idx="24317">
                  <c:v>4.3256746875007996</c:v>
                </c:pt>
                <c:pt idx="24318">
                  <c:v>4.3249181250016004</c:v>
                </c:pt>
                <c:pt idx="24319">
                  <c:v>4.3244006250016005</c:v>
                </c:pt>
                <c:pt idx="24320">
                  <c:v>4.3239462499999997</c:v>
                </c:pt>
                <c:pt idx="24321">
                  <c:v>4.3234250000000003</c:v>
                </c:pt>
                <c:pt idx="24322">
                  <c:v>4.3229290624992007</c:v>
                </c:pt>
                <c:pt idx="24323">
                  <c:v>4.3224974999999999</c:v>
                </c:pt>
                <c:pt idx="24324">
                  <c:v>4.3221224999999999</c:v>
                </c:pt>
                <c:pt idx="24325">
                  <c:v>4.3217559375007992</c:v>
                </c:pt>
                <c:pt idx="24326">
                  <c:v>4.3221006250016005</c:v>
                </c:pt>
                <c:pt idx="24327">
                  <c:v>4.3217465624992002</c:v>
                </c:pt>
                <c:pt idx="24328">
                  <c:v>4.3212006250016008</c:v>
                </c:pt>
                <c:pt idx="24329">
                  <c:v>4.3207793750016004</c:v>
                </c:pt>
                <c:pt idx="24330">
                  <c:v>4.3204362500000002</c:v>
                </c:pt>
                <c:pt idx="24331">
                  <c:v>4.3201028124992007</c:v>
                </c:pt>
                <c:pt idx="24332">
                  <c:v>4.3203815624992004</c:v>
                </c:pt>
                <c:pt idx="24333">
                  <c:v>4.3207300000000002</c:v>
                </c:pt>
                <c:pt idx="24334">
                  <c:v>4.3211053124992009</c:v>
                </c:pt>
                <c:pt idx="24335">
                  <c:v>4.3214640624992002</c:v>
                </c:pt>
                <c:pt idx="24336">
                  <c:v>4.3213384375007999</c:v>
                </c:pt>
                <c:pt idx="24337">
                  <c:v>4.3208993750016003</c:v>
                </c:pt>
                <c:pt idx="24338">
                  <c:v>4.3204675000000003</c:v>
                </c:pt>
                <c:pt idx="24339">
                  <c:v>4.3209131250016002</c:v>
                </c:pt>
                <c:pt idx="24340">
                  <c:v>4.3212806250016005</c:v>
                </c:pt>
                <c:pt idx="24341">
                  <c:v>4.3216084375007995</c:v>
                </c:pt>
                <c:pt idx="24342">
                  <c:v>4.3219337500000004</c:v>
                </c:pt>
                <c:pt idx="24343">
                  <c:v>4.3223262499999997</c:v>
                </c:pt>
                <c:pt idx="24344">
                  <c:v>4.3226743750016006</c:v>
                </c:pt>
                <c:pt idx="24345">
                  <c:v>4.3230962499999999</c:v>
                </c:pt>
                <c:pt idx="24346">
                  <c:v>4.3235093750016009</c:v>
                </c:pt>
                <c:pt idx="24347">
                  <c:v>4.3238790624992003</c:v>
                </c:pt>
                <c:pt idx="24348">
                  <c:v>4.3243862499999999</c:v>
                </c:pt>
                <c:pt idx="24349">
                  <c:v>4.3247821875007997</c:v>
                </c:pt>
                <c:pt idx="24350">
                  <c:v>4.3252378124992008</c:v>
                </c:pt>
                <c:pt idx="24351">
                  <c:v>4.3255615624992005</c:v>
                </c:pt>
                <c:pt idx="24352">
                  <c:v>4.3259299999999996</c:v>
                </c:pt>
                <c:pt idx="24353">
                  <c:v>4.3262862499999999</c:v>
                </c:pt>
                <c:pt idx="24354">
                  <c:v>4.3266871875007995</c:v>
                </c:pt>
                <c:pt idx="24355">
                  <c:v>4.32707</c:v>
                </c:pt>
                <c:pt idx="24356">
                  <c:v>4.3266231250016007</c:v>
                </c:pt>
                <c:pt idx="24357">
                  <c:v>4.3262853124992002</c:v>
                </c:pt>
                <c:pt idx="24358">
                  <c:v>4.3266615624992006</c:v>
                </c:pt>
                <c:pt idx="24359">
                  <c:v>4.3262396875007996</c:v>
                </c:pt>
                <c:pt idx="24360">
                  <c:v>4.3258824999999996</c:v>
                </c:pt>
                <c:pt idx="24361">
                  <c:v>4.3254646875007996</c:v>
                </c:pt>
                <c:pt idx="24362">
                  <c:v>4.3251409375007999</c:v>
                </c:pt>
                <c:pt idx="24363">
                  <c:v>4.324810625001601</c:v>
                </c:pt>
                <c:pt idx="24364">
                  <c:v>4.3244531250016003</c:v>
                </c:pt>
                <c:pt idx="24365">
                  <c:v>4.3241284375007991</c:v>
                </c:pt>
                <c:pt idx="24366">
                  <c:v>4.3238696875007996</c:v>
                </c:pt>
                <c:pt idx="24367">
                  <c:v>4.3233459375007994</c:v>
                </c:pt>
                <c:pt idx="24368">
                  <c:v>4.3228912499999996</c:v>
                </c:pt>
                <c:pt idx="24369">
                  <c:v>4.3224400000000003</c:v>
                </c:pt>
                <c:pt idx="24370">
                  <c:v>4.3221065624992008</c:v>
                </c:pt>
                <c:pt idx="24371">
                  <c:v>4.3217134375007991</c:v>
                </c:pt>
                <c:pt idx="24372">
                  <c:v>4.3212312500000003</c:v>
                </c:pt>
                <c:pt idx="24373">
                  <c:v>4.3209031250016006</c:v>
                </c:pt>
                <c:pt idx="24374">
                  <c:v>4.3213028124992006</c:v>
                </c:pt>
                <c:pt idx="24375">
                  <c:v>4.3216671875007995</c:v>
                </c:pt>
                <c:pt idx="24376">
                  <c:v>4.3220634375007991</c:v>
                </c:pt>
                <c:pt idx="24377">
                  <c:v>4.3225493750016009</c:v>
                </c:pt>
                <c:pt idx="24378">
                  <c:v>4.3229340624992005</c:v>
                </c:pt>
                <c:pt idx="24379">
                  <c:v>4.3233184375007996</c:v>
                </c:pt>
                <c:pt idx="24380">
                  <c:v>4.3228440624992004</c:v>
                </c:pt>
                <c:pt idx="24381">
                  <c:v>4.3223250000000002</c:v>
                </c:pt>
                <c:pt idx="24382">
                  <c:v>4.3219684375007992</c:v>
                </c:pt>
                <c:pt idx="24383">
                  <c:v>4.3215343750016002</c:v>
                </c:pt>
                <c:pt idx="24384">
                  <c:v>4.3211475000000004</c:v>
                </c:pt>
                <c:pt idx="24385">
                  <c:v>4.3207912500000001</c:v>
                </c:pt>
                <c:pt idx="24386">
                  <c:v>4.3202674999999999</c:v>
                </c:pt>
                <c:pt idx="24387">
                  <c:v>4.3196881250016004</c:v>
                </c:pt>
                <c:pt idx="24388">
                  <c:v>4.3191821875007994</c:v>
                </c:pt>
                <c:pt idx="24389">
                  <c:v>4.3187603124992009</c:v>
                </c:pt>
                <c:pt idx="24390">
                  <c:v>4.3183918750016002</c:v>
                </c:pt>
                <c:pt idx="24391">
                  <c:v>4.3180381250016007</c:v>
                </c:pt>
                <c:pt idx="24392">
                  <c:v>4.3179490624992001</c:v>
                </c:pt>
                <c:pt idx="24393">
                  <c:v>4.3178565624992009</c:v>
                </c:pt>
                <c:pt idx="24394">
                  <c:v>4.3178749999999999</c:v>
                </c:pt>
                <c:pt idx="24395">
                  <c:v>4.3174240624992004</c:v>
                </c:pt>
                <c:pt idx="24396">
                  <c:v>4.3174987500000004</c:v>
                </c:pt>
                <c:pt idx="24397">
                  <c:v>4.3179062500000001</c:v>
                </c:pt>
                <c:pt idx="24398">
                  <c:v>4.3182974999999999</c:v>
                </c:pt>
                <c:pt idx="24399">
                  <c:v>4.31846</c:v>
                </c:pt>
                <c:pt idx="24400">
                  <c:v>4.3188206250016004</c:v>
                </c:pt>
                <c:pt idx="24401">
                  <c:v>4.3191562499999998</c:v>
                </c:pt>
                <c:pt idx="24402">
                  <c:v>4.3195275000000004</c:v>
                </c:pt>
                <c:pt idx="24403">
                  <c:v>4.3199140624992003</c:v>
                </c:pt>
                <c:pt idx="24404">
                  <c:v>4.3202712500000002</c:v>
                </c:pt>
                <c:pt idx="24405">
                  <c:v>4.320728125001601</c:v>
                </c:pt>
                <c:pt idx="24406">
                  <c:v>4.3212365624992009</c:v>
                </c:pt>
                <c:pt idx="24407">
                  <c:v>4.3216556250016005</c:v>
                </c:pt>
                <c:pt idx="24408">
                  <c:v>4.3220746875007992</c:v>
                </c:pt>
                <c:pt idx="24409">
                  <c:v>4.3224412499999998</c:v>
                </c:pt>
                <c:pt idx="24410">
                  <c:v>4.3228171875007995</c:v>
                </c:pt>
                <c:pt idx="24411">
                  <c:v>4.3232553124992004</c:v>
                </c:pt>
                <c:pt idx="24412">
                  <c:v>4.3236731250016005</c:v>
                </c:pt>
                <c:pt idx="24413">
                  <c:v>4.3239984375007996</c:v>
                </c:pt>
                <c:pt idx="24414">
                  <c:v>4.3243959375007996</c:v>
                </c:pt>
                <c:pt idx="24415">
                  <c:v>4.3247765624992001</c:v>
                </c:pt>
                <c:pt idx="24416">
                  <c:v>4.3251712500000004</c:v>
                </c:pt>
                <c:pt idx="24417">
                  <c:v>4.3254993750016002</c:v>
                </c:pt>
                <c:pt idx="24418">
                  <c:v>4.3258968750016003</c:v>
                </c:pt>
                <c:pt idx="24419">
                  <c:v>4.3255168750016004</c:v>
                </c:pt>
                <c:pt idx="24420">
                  <c:v>4.3251240624992002</c:v>
                </c:pt>
                <c:pt idx="24421">
                  <c:v>4.3246815624992001</c:v>
                </c:pt>
                <c:pt idx="24422">
                  <c:v>4.3241234375007993</c:v>
                </c:pt>
                <c:pt idx="24423">
                  <c:v>4.3235418750016006</c:v>
                </c:pt>
                <c:pt idx="24424">
                  <c:v>4.3228475</c:v>
                </c:pt>
                <c:pt idx="24425">
                  <c:v>4.3220818750016008</c:v>
                </c:pt>
                <c:pt idx="24426">
                  <c:v>4.3213137499999998</c:v>
                </c:pt>
                <c:pt idx="24427">
                  <c:v>4.3205409375007999</c:v>
                </c:pt>
                <c:pt idx="24428">
                  <c:v>4.3197859375007992</c:v>
                </c:pt>
                <c:pt idx="24429">
                  <c:v>4.3191628124992008</c:v>
                </c:pt>
                <c:pt idx="24430">
                  <c:v>4.3185856250016004</c:v>
                </c:pt>
                <c:pt idx="24431">
                  <c:v>4.31802625</c:v>
                </c:pt>
                <c:pt idx="24432">
                  <c:v>4.3174859375007992</c:v>
                </c:pt>
                <c:pt idx="24433">
                  <c:v>4.3170200000000003</c:v>
                </c:pt>
                <c:pt idx="24434">
                  <c:v>4.3165803124992008</c:v>
                </c:pt>
                <c:pt idx="24435">
                  <c:v>4.3158971875007994</c:v>
                </c:pt>
                <c:pt idx="24436">
                  <c:v>4.3153246875007998</c:v>
                </c:pt>
                <c:pt idx="24437">
                  <c:v>4.314779375001601</c:v>
                </c:pt>
                <c:pt idx="24438">
                  <c:v>4.3144415624992005</c:v>
                </c:pt>
                <c:pt idx="24439">
                  <c:v>4.3140931250016008</c:v>
                </c:pt>
                <c:pt idx="24440">
                  <c:v>4.3136643750016006</c:v>
                </c:pt>
                <c:pt idx="24441">
                  <c:v>4.31326125</c:v>
                </c:pt>
                <c:pt idx="24442">
                  <c:v>4.3128900000000003</c:v>
                </c:pt>
                <c:pt idx="24443">
                  <c:v>4.3124721875007994</c:v>
                </c:pt>
                <c:pt idx="24444">
                  <c:v>4.3128865624992008</c:v>
                </c:pt>
                <c:pt idx="24445">
                  <c:v>4.3132365624992008</c:v>
                </c:pt>
                <c:pt idx="24446">
                  <c:v>4.3136237499999996</c:v>
                </c:pt>
                <c:pt idx="24447">
                  <c:v>4.3139878124992004</c:v>
                </c:pt>
                <c:pt idx="24448">
                  <c:v>4.3144175000000002</c:v>
                </c:pt>
                <c:pt idx="24449">
                  <c:v>4.3147728124992009</c:v>
                </c:pt>
                <c:pt idx="24450">
                  <c:v>4.3152259375007995</c:v>
                </c:pt>
                <c:pt idx="24451">
                  <c:v>4.3156740624992009</c:v>
                </c:pt>
                <c:pt idx="24452">
                  <c:v>4.3161550000000002</c:v>
                </c:pt>
                <c:pt idx="24453">
                  <c:v>4.3165946875007997</c:v>
                </c:pt>
                <c:pt idx="24454">
                  <c:v>4.3170250000000001</c:v>
                </c:pt>
                <c:pt idx="24455">
                  <c:v>4.3175212500000004</c:v>
                </c:pt>
                <c:pt idx="24456">
                  <c:v>4.3179590624992006</c:v>
                </c:pt>
                <c:pt idx="24457">
                  <c:v>4.3183615624992004</c:v>
                </c:pt>
                <c:pt idx="24458">
                  <c:v>4.3188262499999999</c:v>
                </c:pt>
                <c:pt idx="24459">
                  <c:v>4.3192568750016003</c:v>
                </c:pt>
                <c:pt idx="24460">
                  <c:v>4.3196331250016007</c:v>
                </c:pt>
                <c:pt idx="24461">
                  <c:v>4.3196700000000003</c:v>
                </c:pt>
                <c:pt idx="24462">
                  <c:v>4.3193384375007993</c:v>
                </c:pt>
                <c:pt idx="24463">
                  <c:v>4.3196899999999996</c:v>
                </c:pt>
                <c:pt idx="24464">
                  <c:v>4.3200515624992004</c:v>
                </c:pt>
                <c:pt idx="24465">
                  <c:v>4.3204821875007999</c:v>
                </c:pt>
                <c:pt idx="24466">
                  <c:v>4.3208925000000002</c:v>
                </c:pt>
                <c:pt idx="24467">
                  <c:v>4.3212653124992002</c:v>
                </c:pt>
                <c:pt idx="24468">
                  <c:v>4.3216240624992004</c:v>
                </c:pt>
                <c:pt idx="24469">
                  <c:v>4.3219646875007998</c:v>
                </c:pt>
                <c:pt idx="24470">
                  <c:v>4.3222996875007995</c:v>
                </c:pt>
                <c:pt idx="24471">
                  <c:v>4.3227612500000001</c:v>
                </c:pt>
                <c:pt idx="24472">
                  <c:v>4.3230834375007996</c:v>
                </c:pt>
                <c:pt idx="24473">
                  <c:v>4.3226615624992002</c:v>
                </c:pt>
                <c:pt idx="24474">
                  <c:v>4.3222028124992002</c:v>
                </c:pt>
                <c:pt idx="24475">
                  <c:v>4.3216671875007995</c:v>
                </c:pt>
                <c:pt idx="24476">
                  <c:v>4.3212025000000001</c:v>
                </c:pt>
                <c:pt idx="24477">
                  <c:v>4.3208165624992008</c:v>
                </c:pt>
                <c:pt idx="24478">
                  <c:v>4.3204471875007995</c:v>
                </c:pt>
                <c:pt idx="24479">
                  <c:v>4.3200556250016007</c:v>
                </c:pt>
                <c:pt idx="24480">
                  <c:v>4.3197334375007994</c:v>
                </c:pt>
                <c:pt idx="24481">
                  <c:v>4.3192268750016005</c:v>
                </c:pt>
                <c:pt idx="24482">
                  <c:v>4.3187784375007991</c:v>
                </c:pt>
                <c:pt idx="24483">
                  <c:v>4.3182734375007996</c:v>
                </c:pt>
                <c:pt idx="24484">
                  <c:v>4.3176656250016006</c:v>
                </c:pt>
                <c:pt idx="24485">
                  <c:v>4.3173262499999998</c:v>
                </c:pt>
                <c:pt idx="24486">
                  <c:v>4.3169196875007998</c:v>
                </c:pt>
                <c:pt idx="24487">
                  <c:v>4.3165556250016008</c:v>
                </c:pt>
                <c:pt idx="24488">
                  <c:v>4.3160918750016002</c:v>
                </c:pt>
                <c:pt idx="24489">
                  <c:v>4.3157321875007995</c:v>
                </c:pt>
                <c:pt idx="24490">
                  <c:v>4.3152596875007996</c:v>
                </c:pt>
                <c:pt idx="24491">
                  <c:v>4.3149368750016004</c:v>
                </c:pt>
                <c:pt idx="24492">
                  <c:v>4.3145203124992006</c:v>
                </c:pt>
                <c:pt idx="24493">
                  <c:v>4.3141634375007998</c:v>
                </c:pt>
                <c:pt idx="24494">
                  <c:v>4.3138209375007994</c:v>
                </c:pt>
                <c:pt idx="24495">
                  <c:v>4.3131759375007999</c:v>
                </c:pt>
                <c:pt idx="24496">
                  <c:v>4.3125859375007991</c:v>
                </c:pt>
                <c:pt idx="24497">
                  <c:v>4.3120553124992007</c:v>
                </c:pt>
                <c:pt idx="24498">
                  <c:v>4.311648125001601</c:v>
                </c:pt>
                <c:pt idx="24499">
                  <c:v>4.3112503124992001</c:v>
                </c:pt>
                <c:pt idx="24500">
                  <c:v>4.3107775000000004</c:v>
                </c:pt>
                <c:pt idx="24501">
                  <c:v>4.3104475000000004</c:v>
                </c:pt>
                <c:pt idx="24502">
                  <c:v>4.3100812499999996</c:v>
                </c:pt>
                <c:pt idx="24503">
                  <c:v>4.3097565624992002</c:v>
                </c:pt>
                <c:pt idx="24504">
                  <c:v>4.3100449999999997</c:v>
                </c:pt>
                <c:pt idx="24505">
                  <c:v>4.3104343750016003</c:v>
                </c:pt>
                <c:pt idx="24506">
                  <c:v>4.3107550000000003</c:v>
                </c:pt>
                <c:pt idx="24507">
                  <c:v>4.3111334375007999</c:v>
                </c:pt>
                <c:pt idx="24508">
                  <c:v>4.3115409375007996</c:v>
                </c:pt>
                <c:pt idx="24509">
                  <c:v>4.3119325000000002</c:v>
                </c:pt>
                <c:pt idx="24510">
                  <c:v>4.3123821875007993</c:v>
                </c:pt>
                <c:pt idx="24511">
                  <c:v>4.3127134375007996</c:v>
                </c:pt>
                <c:pt idx="24512">
                  <c:v>4.3130493750016008</c:v>
                </c:pt>
                <c:pt idx="24513">
                  <c:v>4.3135915624992007</c:v>
                </c:pt>
                <c:pt idx="24514">
                  <c:v>4.3140140624992007</c:v>
                </c:pt>
                <c:pt idx="24515">
                  <c:v>4.3145371875007994</c:v>
                </c:pt>
                <c:pt idx="24516">
                  <c:v>4.3149850000000001</c:v>
                </c:pt>
                <c:pt idx="24517">
                  <c:v>4.315385</c:v>
                </c:pt>
                <c:pt idx="24518">
                  <c:v>4.315003125001601</c:v>
                </c:pt>
                <c:pt idx="24519">
                  <c:v>4.3146796875007993</c:v>
                </c:pt>
                <c:pt idx="24520">
                  <c:v>4.3143171875007997</c:v>
                </c:pt>
                <c:pt idx="24521">
                  <c:v>4.3137215624992002</c:v>
                </c:pt>
                <c:pt idx="24522">
                  <c:v>4.3133575000000004</c:v>
                </c:pt>
                <c:pt idx="24523">
                  <c:v>4.3130075000000003</c:v>
                </c:pt>
                <c:pt idx="24524">
                  <c:v>4.3126021875007998</c:v>
                </c:pt>
                <c:pt idx="24525">
                  <c:v>4.3122281250016004</c:v>
                </c:pt>
                <c:pt idx="24526">
                  <c:v>4.3118237500000003</c:v>
                </c:pt>
                <c:pt idx="24527">
                  <c:v>4.3115031250016003</c:v>
                </c:pt>
                <c:pt idx="24528">
                  <c:v>4.3111612499999996</c:v>
                </c:pt>
                <c:pt idx="24529">
                  <c:v>4.3107365624992005</c:v>
                </c:pt>
                <c:pt idx="24530">
                  <c:v>4.3108196875007998</c:v>
                </c:pt>
                <c:pt idx="24531">
                  <c:v>4.3104924999999996</c:v>
                </c:pt>
                <c:pt idx="24532">
                  <c:v>4.3101281250016008</c:v>
                </c:pt>
                <c:pt idx="24533">
                  <c:v>4.3097424999999996</c:v>
                </c:pt>
                <c:pt idx="24534">
                  <c:v>4.3094215624992005</c:v>
                </c:pt>
                <c:pt idx="24535">
                  <c:v>4.3094384375007992</c:v>
                </c:pt>
                <c:pt idx="24536">
                  <c:v>4.3097043750016004</c:v>
                </c:pt>
                <c:pt idx="24537">
                  <c:v>4.3101865624992008</c:v>
                </c:pt>
                <c:pt idx="24538">
                  <c:v>4.3105515624992004</c:v>
                </c:pt>
                <c:pt idx="24539">
                  <c:v>4.3109043750016003</c:v>
                </c:pt>
                <c:pt idx="24540">
                  <c:v>4.3113031250016007</c:v>
                </c:pt>
                <c:pt idx="24541">
                  <c:v>4.3117081250016005</c:v>
                </c:pt>
                <c:pt idx="24542">
                  <c:v>4.3121512500000003</c:v>
                </c:pt>
                <c:pt idx="24543">
                  <c:v>4.3125724999999999</c:v>
                </c:pt>
                <c:pt idx="24544">
                  <c:v>4.3129265624992001</c:v>
                </c:pt>
                <c:pt idx="24545">
                  <c:v>4.3134459375007994</c:v>
                </c:pt>
                <c:pt idx="24546">
                  <c:v>4.313889375001601</c:v>
                </c:pt>
                <c:pt idx="24547">
                  <c:v>4.3143190624992007</c:v>
                </c:pt>
                <c:pt idx="24548">
                  <c:v>4.3147659375007992</c:v>
                </c:pt>
                <c:pt idx="24549">
                  <c:v>4.3152384375007999</c:v>
                </c:pt>
                <c:pt idx="24550">
                  <c:v>4.3155975</c:v>
                </c:pt>
                <c:pt idx="24551">
                  <c:v>4.3160259375007994</c:v>
                </c:pt>
                <c:pt idx="24552">
                  <c:v>4.3163618750016006</c:v>
                </c:pt>
                <c:pt idx="24553">
                  <c:v>4.316704375001601</c:v>
                </c:pt>
                <c:pt idx="24554">
                  <c:v>4.3162862500000001</c:v>
                </c:pt>
                <c:pt idx="24555">
                  <c:v>4.3158925000000004</c:v>
                </c:pt>
                <c:pt idx="24556">
                  <c:v>4.3154509375007999</c:v>
                </c:pt>
                <c:pt idx="24557">
                  <c:v>4.3150987499999998</c:v>
                </c:pt>
                <c:pt idx="24558">
                  <c:v>4.3153593750016004</c:v>
                </c:pt>
                <c:pt idx="24559">
                  <c:v>4.3157103124992009</c:v>
                </c:pt>
                <c:pt idx="24560">
                  <c:v>4.3152096875007997</c:v>
                </c:pt>
                <c:pt idx="24561">
                  <c:v>4.3147875000000004</c:v>
                </c:pt>
                <c:pt idx="24562">
                  <c:v>4.3144443750016004</c:v>
                </c:pt>
                <c:pt idx="24563">
                  <c:v>4.3140109375007993</c:v>
                </c:pt>
                <c:pt idx="24564">
                  <c:v>4.3136159375007992</c:v>
                </c:pt>
                <c:pt idx="24565">
                  <c:v>4.3131956250016001</c:v>
                </c:pt>
                <c:pt idx="24566">
                  <c:v>4.3127571875007993</c:v>
                </c:pt>
                <c:pt idx="24567">
                  <c:v>4.3124000000000002</c:v>
                </c:pt>
                <c:pt idx="24568">
                  <c:v>4.3119649999999998</c:v>
                </c:pt>
                <c:pt idx="24569">
                  <c:v>4.3115759375007991</c:v>
                </c:pt>
                <c:pt idx="24570">
                  <c:v>4.3111949999999997</c:v>
                </c:pt>
                <c:pt idx="24571">
                  <c:v>4.3107431250016006</c:v>
                </c:pt>
                <c:pt idx="24572">
                  <c:v>4.3102709375007997</c:v>
                </c:pt>
                <c:pt idx="24573">
                  <c:v>4.3097218750016006</c:v>
                </c:pt>
                <c:pt idx="24574">
                  <c:v>4.3093965624992006</c:v>
                </c:pt>
                <c:pt idx="24575">
                  <c:v>4.3088865624992003</c:v>
                </c:pt>
                <c:pt idx="24576">
                  <c:v>4.308446875001601</c:v>
                </c:pt>
                <c:pt idx="24577">
                  <c:v>4.3081199999999997</c:v>
                </c:pt>
                <c:pt idx="24578">
                  <c:v>4.3085287499999998</c:v>
                </c:pt>
                <c:pt idx="24579">
                  <c:v>4.3088537499999999</c:v>
                </c:pt>
                <c:pt idx="24580">
                  <c:v>4.3091928124992007</c:v>
                </c:pt>
                <c:pt idx="24581">
                  <c:v>4.3095540624992008</c:v>
                </c:pt>
                <c:pt idx="24582">
                  <c:v>4.3100284375007991</c:v>
                </c:pt>
                <c:pt idx="24583">
                  <c:v>4.3104343750016003</c:v>
                </c:pt>
                <c:pt idx="24584">
                  <c:v>4.3108512499999998</c:v>
                </c:pt>
                <c:pt idx="24585">
                  <c:v>4.3113287500000004</c:v>
                </c:pt>
                <c:pt idx="24586">
                  <c:v>4.3117337500000001</c:v>
                </c:pt>
                <c:pt idx="24587">
                  <c:v>4.3121349999999996</c:v>
                </c:pt>
                <c:pt idx="24588">
                  <c:v>4.3117634375007992</c:v>
                </c:pt>
                <c:pt idx="24589">
                  <c:v>4.3112934375007992</c:v>
                </c:pt>
                <c:pt idx="24590">
                  <c:v>4.3106875000000002</c:v>
                </c:pt>
                <c:pt idx="24591">
                  <c:v>4.3102534375007995</c:v>
                </c:pt>
                <c:pt idx="24592">
                  <c:v>4.3098240624992004</c:v>
                </c:pt>
                <c:pt idx="24593">
                  <c:v>4.3094412499999999</c:v>
                </c:pt>
                <c:pt idx="24594">
                  <c:v>4.3090331250016005</c:v>
                </c:pt>
                <c:pt idx="24595">
                  <c:v>4.3086493750016004</c:v>
                </c:pt>
                <c:pt idx="24596">
                  <c:v>4.3082859375007994</c:v>
                </c:pt>
                <c:pt idx="24597">
                  <c:v>4.3079065624992001</c:v>
                </c:pt>
                <c:pt idx="24598">
                  <c:v>4.3072187499999997</c:v>
                </c:pt>
                <c:pt idx="24599">
                  <c:v>4.3068471875007992</c:v>
                </c:pt>
                <c:pt idx="24600">
                  <c:v>4.3072878124992009</c:v>
                </c:pt>
                <c:pt idx="24601">
                  <c:v>4.3076371875007995</c:v>
                </c:pt>
                <c:pt idx="24602">
                  <c:v>4.3079906250016009</c:v>
                </c:pt>
                <c:pt idx="24603">
                  <c:v>4.3083303124992005</c:v>
                </c:pt>
                <c:pt idx="24604">
                  <c:v>4.3086715624992005</c:v>
                </c:pt>
                <c:pt idx="24605">
                  <c:v>4.3090978124992008</c:v>
                </c:pt>
                <c:pt idx="24606">
                  <c:v>4.3095093750016007</c:v>
                </c:pt>
                <c:pt idx="24607">
                  <c:v>4.3098628124992002</c:v>
                </c:pt>
                <c:pt idx="24608">
                  <c:v>4.3102978124992006</c:v>
                </c:pt>
                <c:pt idx="24609">
                  <c:v>4.31075125</c:v>
                </c:pt>
                <c:pt idx="24610">
                  <c:v>4.3111912500000003</c:v>
                </c:pt>
                <c:pt idx="24611">
                  <c:v>4.3116018750016005</c:v>
                </c:pt>
                <c:pt idx="24612">
                  <c:v>4.3120331250016006</c:v>
                </c:pt>
                <c:pt idx="24613">
                  <c:v>4.3124143750016009</c:v>
                </c:pt>
                <c:pt idx="24614">
                  <c:v>4.3127496875007996</c:v>
                </c:pt>
                <c:pt idx="24615">
                  <c:v>4.3130834375007998</c:v>
                </c:pt>
                <c:pt idx="24616">
                  <c:v>4.3127456250016003</c:v>
                </c:pt>
                <c:pt idx="24617">
                  <c:v>4.3124200000000004</c:v>
                </c:pt>
                <c:pt idx="24618">
                  <c:v>4.3120131250016005</c:v>
                </c:pt>
                <c:pt idx="24619">
                  <c:v>4.311655</c:v>
                </c:pt>
                <c:pt idx="24620">
                  <c:v>4.3116824999999999</c:v>
                </c:pt>
                <c:pt idx="24621">
                  <c:v>4.3120390624992009</c:v>
                </c:pt>
                <c:pt idx="24622">
                  <c:v>4.3120615624992009</c:v>
                </c:pt>
                <c:pt idx="24623">
                  <c:v>4.3115437500000002</c:v>
                </c:pt>
                <c:pt idx="24624">
                  <c:v>4.310979375001601</c:v>
                </c:pt>
                <c:pt idx="24625">
                  <c:v>4.3106543750016009</c:v>
                </c:pt>
                <c:pt idx="24626">
                  <c:v>4.3103199999999999</c:v>
                </c:pt>
                <c:pt idx="24627">
                  <c:v>4.3098862499999999</c:v>
                </c:pt>
                <c:pt idx="24628">
                  <c:v>4.3094381250016003</c:v>
                </c:pt>
                <c:pt idx="24629">
                  <c:v>4.3089575</c:v>
                </c:pt>
                <c:pt idx="24630">
                  <c:v>4.3084059375007993</c:v>
                </c:pt>
                <c:pt idx="24631">
                  <c:v>4.3079043750016002</c:v>
                </c:pt>
                <c:pt idx="24632">
                  <c:v>4.3073921875007999</c:v>
                </c:pt>
                <c:pt idx="24633">
                  <c:v>4.3067934375007999</c:v>
                </c:pt>
                <c:pt idx="24634">
                  <c:v>4.3062668750016009</c:v>
                </c:pt>
                <c:pt idx="24635">
                  <c:v>4.3057365624992006</c:v>
                </c:pt>
                <c:pt idx="24636">
                  <c:v>4.3051950000000003</c:v>
                </c:pt>
                <c:pt idx="24637">
                  <c:v>4.3046715624992009</c:v>
                </c:pt>
                <c:pt idx="24638">
                  <c:v>4.3042009375007995</c:v>
                </c:pt>
                <c:pt idx="24639">
                  <c:v>4.3038425</c:v>
                </c:pt>
                <c:pt idx="24640">
                  <c:v>4.3035087499999998</c:v>
                </c:pt>
                <c:pt idx="24641">
                  <c:v>4.3035971875007997</c:v>
                </c:pt>
                <c:pt idx="24642">
                  <c:v>4.3040503124992009</c:v>
                </c:pt>
                <c:pt idx="24643">
                  <c:v>4.3044040624992004</c:v>
                </c:pt>
                <c:pt idx="24644">
                  <c:v>4.3047396875007999</c:v>
                </c:pt>
                <c:pt idx="24645">
                  <c:v>4.3047584375007997</c:v>
                </c:pt>
                <c:pt idx="24646">
                  <c:v>4.3048653124992002</c:v>
                </c:pt>
                <c:pt idx="24647">
                  <c:v>4.3052506250016007</c:v>
                </c:pt>
                <c:pt idx="24648">
                  <c:v>4.3056321875007999</c:v>
                </c:pt>
                <c:pt idx="24649">
                  <c:v>4.3060284375007996</c:v>
                </c:pt>
                <c:pt idx="24650">
                  <c:v>4.3064209375007998</c:v>
                </c:pt>
                <c:pt idx="24651">
                  <c:v>4.3068040624992001</c:v>
                </c:pt>
                <c:pt idx="24652">
                  <c:v>4.3071612500000001</c:v>
                </c:pt>
                <c:pt idx="24653">
                  <c:v>4.3075021875007993</c:v>
                </c:pt>
                <c:pt idx="24654">
                  <c:v>4.3078559375007996</c:v>
                </c:pt>
                <c:pt idx="24655">
                  <c:v>4.3082115624992001</c:v>
                </c:pt>
                <c:pt idx="24656">
                  <c:v>4.3085965624992006</c:v>
                </c:pt>
                <c:pt idx="24657">
                  <c:v>4.3089543750016004</c:v>
                </c:pt>
                <c:pt idx="24658">
                  <c:v>4.3093828124992006</c:v>
                </c:pt>
                <c:pt idx="24659">
                  <c:v>4.3097640624992009</c:v>
                </c:pt>
                <c:pt idx="24660">
                  <c:v>4.3100871875007991</c:v>
                </c:pt>
                <c:pt idx="24661">
                  <c:v>4.3104687500000001</c:v>
                </c:pt>
                <c:pt idx="24662">
                  <c:v>4.3108971875007995</c:v>
                </c:pt>
                <c:pt idx="24663">
                  <c:v>4.3114024999999998</c:v>
                </c:pt>
                <c:pt idx="24664">
                  <c:v>4.3117865624992007</c:v>
                </c:pt>
                <c:pt idx="24665">
                  <c:v>4.3113828124992004</c:v>
                </c:pt>
                <c:pt idx="24666">
                  <c:v>4.3108221875007997</c:v>
                </c:pt>
                <c:pt idx="24667">
                  <c:v>4.3104746875007995</c:v>
                </c:pt>
                <c:pt idx="24668">
                  <c:v>4.3101290624992004</c:v>
                </c:pt>
                <c:pt idx="24669">
                  <c:v>4.3098031250016007</c:v>
                </c:pt>
                <c:pt idx="24670">
                  <c:v>4.3092462500000002</c:v>
                </c:pt>
                <c:pt idx="24671">
                  <c:v>4.3088846875007993</c:v>
                </c:pt>
                <c:pt idx="24672">
                  <c:v>4.3085231250016003</c:v>
                </c:pt>
                <c:pt idx="24673">
                  <c:v>4.3088525000000004</c:v>
                </c:pt>
                <c:pt idx="24674">
                  <c:v>4.3092646875007992</c:v>
                </c:pt>
                <c:pt idx="24675">
                  <c:v>4.3091406250016009</c:v>
                </c:pt>
                <c:pt idx="24676">
                  <c:v>4.3087468750016003</c:v>
                </c:pt>
                <c:pt idx="24677">
                  <c:v>4.3083490624992002</c:v>
                </c:pt>
                <c:pt idx="24678">
                  <c:v>4.3087018750016002</c:v>
                </c:pt>
                <c:pt idx="24679">
                  <c:v>4.3090853124992003</c:v>
                </c:pt>
                <c:pt idx="24680">
                  <c:v>4.3094203124992001</c:v>
                </c:pt>
                <c:pt idx="24681">
                  <c:v>4.3098387499999999</c:v>
                </c:pt>
                <c:pt idx="24682">
                  <c:v>4.3094896875007995</c:v>
                </c:pt>
                <c:pt idx="24683">
                  <c:v>4.3091190624992004</c:v>
                </c:pt>
                <c:pt idx="24684">
                  <c:v>4.3087321875007998</c:v>
                </c:pt>
                <c:pt idx="24685">
                  <c:v>4.3083956250016007</c:v>
                </c:pt>
                <c:pt idx="24686">
                  <c:v>4.3078574999999999</c:v>
                </c:pt>
                <c:pt idx="24687">
                  <c:v>4.3072434375007997</c:v>
                </c:pt>
                <c:pt idx="24688">
                  <c:v>4.3069196875007991</c:v>
                </c:pt>
                <c:pt idx="24689">
                  <c:v>4.3062631250016006</c:v>
                </c:pt>
                <c:pt idx="24690">
                  <c:v>4.3058203124992005</c:v>
                </c:pt>
                <c:pt idx="24691">
                  <c:v>4.3053993750016009</c:v>
                </c:pt>
                <c:pt idx="24692">
                  <c:v>4.3048659375007992</c:v>
                </c:pt>
                <c:pt idx="24693">
                  <c:v>4.3042862499999996</c:v>
                </c:pt>
                <c:pt idx="24694">
                  <c:v>4.3037134375007993</c:v>
                </c:pt>
                <c:pt idx="24695">
                  <c:v>4.3030993750016009</c:v>
                </c:pt>
                <c:pt idx="24696">
                  <c:v>4.3027065624992007</c:v>
                </c:pt>
                <c:pt idx="24697">
                  <c:v>4.3023309375007992</c:v>
                </c:pt>
                <c:pt idx="24698">
                  <c:v>4.3019281250016004</c:v>
                </c:pt>
                <c:pt idx="24699">
                  <c:v>4.3015684375007996</c:v>
                </c:pt>
                <c:pt idx="24700">
                  <c:v>4.3012474999999997</c:v>
                </c:pt>
                <c:pt idx="24701">
                  <c:v>4.3013996875007994</c:v>
                </c:pt>
                <c:pt idx="24702">
                  <c:v>4.3017349999999999</c:v>
                </c:pt>
                <c:pt idx="24703">
                  <c:v>4.3021003124992001</c:v>
                </c:pt>
                <c:pt idx="24704">
                  <c:v>4.3024699999999996</c:v>
                </c:pt>
                <c:pt idx="24705">
                  <c:v>4.3028343750016003</c:v>
                </c:pt>
                <c:pt idx="24706">
                  <c:v>4.3032424999999996</c:v>
                </c:pt>
                <c:pt idx="24707">
                  <c:v>4.3037343750016008</c:v>
                </c:pt>
                <c:pt idx="24708">
                  <c:v>4.3041584375007993</c:v>
                </c:pt>
                <c:pt idx="24709">
                  <c:v>4.3045749999999998</c:v>
                </c:pt>
                <c:pt idx="24710">
                  <c:v>4.3050706250016004</c:v>
                </c:pt>
                <c:pt idx="24711">
                  <c:v>4.3055353124992006</c:v>
                </c:pt>
                <c:pt idx="24712">
                  <c:v>4.3059471875007995</c:v>
                </c:pt>
                <c:pt idx="24713">
                  <c:v>4.3064724999999999</c:v>
                </c:pt>
                <c:pt idx="24714">
                  <c:v>4.3069100000000002</c:v>
                </c:pt>
                <c:pt idx="24715">
                  <c:v>4.3073887500000003</c:v>
                </c:pt>
                <c:pt idx="24716">
                  <c:v>4.3079087500000002</c:v>
                </c:pt>
                <c:pt idx="24717">
                  <c:v>4.3083778124992005</c:v>
                </c:pt>
                <c:pt idx="24718">
                  <c:v>4.3087806250016003</c:v>
                </c:pt>
                <c:pt idx="24719">
                  <c:v>4.3091809375007992</c:v>
                </c:pt>
                <c:pt idx="24720">
                  <c:v>4.30953125</c:v>
                </c:pt>
                <c:pt idx="24721">
                  <c:v>4.3090900000000003</c:v>
                </c:pt>
                <c:pt idx="24722">
                  <c:v>4.308645625001601</c:v>
                </c:pt>
                <c:pt idx="24723">
                  <c:v>4.3083</c:v>
                </c:pt>
                <c:pt idx="24724">
                  <c:v>4.3079468750016003</c:v>
                </c:pt>
                <c:pt idx="24725">
                  <c:v>4.3076112499999999</c:v>
                </c:pt>
                <c:pt idx="24726">
                  <c:v>4.3079725</c:v>
                </c:pt>
                <c:pt idx="24727">
                  <c:v>4.3084121875007995</c:v>
                </c:pt>
                <c:pt idx="24728">
                  <c:v>4.3088481250016004</c:v>
                </c:pt>
                <c:pt idx="24729">
                  <c:v>4.3092446875007999</c:v>
                </c:pt>
                <c:pt idx="24730">
                  <c:v>4.3096581250016008</c:v>
                </c:pt>
                <c:pt idx="24731">
                  <c:v>4.3100190624992001</c:v>
                </c:pt>
                <c:pt idx="24732">
                  <c:v>4.3095724999999998</c:v>
                </c:pt>
                <c:pt idx="24733">
                  <c:v>4.3091121875007996</c:v>
                </c:pt>
                <c:pt idx="24734">
                  <c:v>4.3085762499999998</c:v>
                </c:pt>
                <c:pt idx="24735">
                  <c:v>4.3081300000000002</c:v>
                </c:pt>
                <c:pt idx="24736">
                  <c:v>4.3077275000000004</c:v>
                </c:pt>
                <c:pt idx="24737">
                  <c:v>4.3073596875007993</c:v>
                </c:pt>
                <c:pt idx="24738">
                  <c:v>4.3069949999999997</c:v>
                </c:pt>
                <c:pt idx="24739">
                  <c:v>4.3065634375007997</c:v>
                </c:pt>
                <c:pt idx="24740">
                  <c:v>4.3061271875007998</c:v>
                </c:pt>
                <c:pt idx="24741">
                  <c:v>4.3056690624992005</c:v>
                </c:pt>
                <c:pt idx="24742">
                  <c:v>4.3052299999999999</c:v>
                </c:pt>
                <c:pt idx="24743">
                  <c:v>4.3047568750016003</c:v>
                </c:pt>
                <c:pt idx="24744">
                  <c:v>4.3043203124992004</c:v>
                </c:pt>
                <c:pt idx="24745">
                  <c:v>4.3037634375007991</c:v>
                </c:pt>
                <c:pt idx="24746">
                  <c:v>4.3034240624992002</c:v>
                </c:pt>
                <c:pt idx="24747">
                  <c:v>4.3030962500000003</c:v>
                </c:pt>
                <c:pt idx="24748">
                  <c:v>4.3027406250016007</c:v>
                </c:pt>
                <c:pt idx="24749">
                  <c:v>4.3023637499999996</c:v>
                </c:pt>
                <c:pt idx="24750">
                  <c:v>4.3019946875007999</c:v>
                </c:pt>
                <c:pt idx="24751">
                  <c:v>4.3014671875007995</c:v>
                </c:pt>
                <c:pt idx="24752">
                  <c:v>4.3011321875007997</c:v>
                </c:pt>
                <c:pt idx="24753">
                  <c:v>4.3007843750016006</c:v>
                </c:pt>
                <c:pt idx="24754">
                  <c:v>4.3001699999999996</c:v>
                </c:pt>
                <c:pt idx="24755">
                  <c:v>4.2995943750016004</c:v>
                </c:pt>
                <c:pt idx="24756">
                  <c:v>4.2991887499999999</c:v>
                </c:pt>
                <c:pt idx="24757">
                  <c:v>4.2995687499999997</c:v>
                </c:pt>
                <c:pt idx="24758">
                  <c:v>4.2999581250016004</c:v>
                </c:pt>
                <c:pt idx="24759">
                  <c:v>4.3003815624992008</c:v>
                </c:pt>
                <c:pt idx="24760">
                  <c:v>4.3008518750016007</c:v>
                </c:pt>
                <c:pt idx="24761">
                  <c:v>4.3013309375007998</c:v>
                </c:pt>
                <c:pt idx="24762">
                  <c:v>4.3017056250016008</c:v>
                </c:pt>
                <c:pt idx="24763">
                  <c:v>4.3020575000000001</c:v>
                </c:pt>
                <c:pt idx="24764">
                  <c:v>4.3024025000000004</c:v>
                </c:pt>
                <c:pt idx="24765">
                  <c:v>4.3027581250016009</c:v>
                </c:pt>
                <c:pt idx="24766">
                  <c:v>4.3031006250016004</c:v>
                </c:pt>
                <c:pt idx="24767">
                  <c:v>4.3034893750016003</c:v>
                </c:pt>
                <c:pt idx="24768">
                  <c:v>4.3039075000000002</c:v>
                </c:pt>
                <c:pt idx="24769">
                  <c:v>4.3043662500000002</c:v>
                </c:pt>
                <c:pt idx="24770">
                  <c:v>4.3047612500000003</c:v>
                </c:pt>
                <c:pt idx="24771">
                  <c:v>4.3052049999999999</c:v>
                </c:pt>
                <c:pt idx="24772">
                  <c:v>4.3056653124992001</c:v>
                </c:pt>
                <c:pt idx="24773">
                  <c:v>4.3061471875007991</c:v>
                </c:pt>
                <c:pt idx="24774">
                  <c:v>4.30650625</c:v>
                </c:pt>
                <c:pt idx="24775">
                  <c:v>4.3068459375007997</c:v>
                </c:pt>
                <c:pt idx="24776">
                  <c:v>4.3071865624992007</c:v>
                </c:pt>
                <c:pt idx="24777">
                  <c:v>4.3068225</c:v>
                </c:pt>
                <c:pt idx="24778">
                  <c:v>4.3062300000000002</c:v>
                </c:pt>
                <c:pt idx="24779">
                  <c:v>4.3056584375007994</c:v>
                </c:pt>
                <c:pt idx="24780">
                  <c:v>4.3050290624992007</c:v>
                </c:pt>
                <c:pt idx="24781">
                  <c:v>4.3045021875007992</c:v>
                </c:pt>
                <c:pt idx="24782">
                  <c:v>4.3041115624992008</c:v>
                </c:pt>
                <c:pt idx="24783">
                  <c:v>4.3040146875007999</c:v>
                </c:pt>
                <c:pt idx="24784">
                  <c:v>4.3043834375007997</c:v>
                </c:pt>
                <c:pt idx="24785">
                  <c:v>4.3048353124992005</c:v>
                </c:pt>
                <c:pt idx="24786">
                  <c:v>4.3052215624992005</c:v>
                </c:pt>
                <c:pt idx="24787">
                  <c:v>4.3051868750016009</c:v>
                </c:pt>
                <c:pt idx="24788">
                  <c:v>4.3046781250016002</c:v>
                </c:pt>
                <c:pt idx="24789">
                  <c:v>4.3042134375007999</c:v>
                </c:pt>
                <c:pt idx="24790">
                  <c:v>4.3037628124992002</c:v>
                </c:pt>
                <c:pt idx="24791">
                  <c:v>4.3032837500000003</c:v>
                </c:pt>
                <c:pt idx="24792">
                  <c:v>4.3028693750016007</c:v>
                </c:pt>
                <c:pt idx="24793">
                  <c:v>4.3025265624992004</c:v>
                </c:pt>
                <c:pt idx="24794">
                  <c:v>4.3025774999999999</c:v>
                </c:pt>
                <c:pt idx="24795">
                  <c:v>4.3028021875007996</c:v>
                </c:pt>
                <c:pt idx="24796">
                  <c:v>4.3032071875007993</c:v>
                </c:pt>
                <c:pt idx="24797">
                  <c:v>4.3036709375007991</c:v>
                </c:pt>
                <c:pt idx="24798">
                  <c:v>4.3040765624992003</c:v>
                </c:pt>
                <c:pt idx="24799">
                  <c:v>4.3045381250016002</c:v>
                </c:pt>
                <c:pt idx="24800">
                  <c:v>4.3051040624992005</c:v>
                </c:pt>
                <c:pt idx="24801">
                  <c:v>4.3055793750016003</c:v>
                </c:pt>
                <c:pt idx="24802">
                  <c:v>4.3059178124992004</c:v>
                </c:pt>
                <c:pt idx="24803">
                  <c:v>4.3062493750016007</c:v>
                </c:pt>
                <c:pt idx="24804">
                  <c:v>4.3066446875007998</c:v>
                </c:pt>
                <c:pt idx="24805">
                  <c:v>4.3072115624992007</c:v>
                </c:pt>
                <c:pt idx="24806">
                  <c:v>4.3076690624992002</c:v>
                </c:pt>
                <c:pt idx="24807">
                  <c:v>4.3081253124992003</c:v>
                </c:pt>
                <c:pt idx="24808">
                  <c:v>4.3085543750016004</c:v>
                </c:pt>
                <c:pt idx="24809">
                  <c:v>4.3088937500000002</c:v>
                </c:pt>
                <c:pt idx="24810">
                  <c:v>4.3092287499999999</c:v>
                </c:pt>
                <c:pt idx="24811">
                  <c:v>4.3089106250016007</c:v>
                </c:pt>
                <c:pt idx="24812">
                  <c:v>4.3085284375007991</c:v>
                </c:pt>
                <c:pt idx="24813">
                  <c:v>4.3081793750016004</c:v>
                </c:pt>
                <c:pt idx="24814">
                  <c:v>4.30774875</c:v>
                </c:pt>
                <c:pt idx="24815">
                  <c:v>4.3072446875007993</c:v>
                </c:pt>
                <c:pt idx="24816">
                  <c:v>4.3067381250016004</c:v>
                </c:pt>
                <c:pt idx="24817">
                  <c:v>4.3062715624992007</c:v>
                </c:pt>
                <c:pt idx="24818">
                  <c:v>4.3058843750016003</c:v>
                </c:pt>
                <c:pt idx="24819">
                  <c:v>4.3054693750016009</c:v>
                </c:pt>
                <c:pt idx="24820">
                  <c:v>4.3051181250016004</c:v>
                </c:pt>
                <c:pt idx="24821">
                  <c:v>4.3046734375007993</c:v>
                </c:pt>
                <c:pt idx="24822">
                  <c:v>4.3040478124992001</c:v>
                </c:pt>
                <c:pt idx="24823">
                  <c:v>4.3036046875007994</c:v>
                </c:pt>
                <c:pt idx="24824">
                  <c:v>4.3031212500000002</c:v>
                </c:pt>
                <c:pt idx="24825">
                  <c:v>4.3026925</c:v>
                </c:pt>
                <c:pt idx="24826">
                  <c:v>4.3023143750016004</c:v>
                </c:pt>
                <c:pt idx="24827">
                  <c:v>4.3019846875007994</c:v>
                </c:pt>
                <c:pt idx="24828">
                  <c:v>4.3015065624992008</c:v>
                </c:pt>
                <c:pt idx="24829">
                  <c:v>4.3009971875007995</c:v>
                </c:pt>
                <c:pt idx="24830">
                  <c:v>4.3006018750016004</c:v>
                </c:pt>
                <c:pt idx="24831">
                  <c:v>4.30061625</c:v>
                </c:pt>
                <c:pt idx="24832">
                  <c:v>4.3000687500000003</c:v>
                </c:pt>
                <c:pt idx="24833">
                  <c:v>4.2994784375007997</c:v>
                </c:pt>
                <c:pt idx="24834">
                  <c:v>4.2987815624992001</c:v>
                </c:pt>
                <c:pt idx="24835">
                  <c:v>4.2984443750016004</c:v>
                </c:pt>
                <c:pt idx="24836">
                  <c:v>4.2980356250016003</c:v>
                </c:pt>
                <c:pt idx="24837">
                  <c:v>4.2974043750016007</c:v>
                </c:pt>
                <c:pt idx="24838">
                  <c:v>4.2968725000000001</c:v>
                </c:pt>
                <c:pt idx="24839">
                  <c:v>4.2965321875007998</c:v>
                </c:pt>
                <c:pt idx="24840">
                  <c:v>4.2968975</c:v>
                </c:pt>
                <c:pt idx="24841">
                  <c:v>4.2972434375007991</c:v>
                </c:pt>
                <c:pt idx="24842">
                  <c:v>4.2976368750016007</c:v>
                </c:pt>
                <c:pt idx="24843">
                  <c:v>4.2981265624992009</c:v>
                </c:pt>
                <c:pt idx="24844">
                  <c:v>4.2985437500000003</c:v>
                </c:pt>
                <c:pt idx="24845">
                  <c:v>4.2989478124992004</c:v>
                </c:pt>
                <c:pt idx="24846">
                  <c:v>4.2994140624992001</c:v>
                </c:pt>
                <c:pt idx="24847">
                  <c:v>4.2999256250016007</c:v>
                </c:pt>
                <c:pt idx="24848">
                  <c:v>4.3003490624992002</c:v>
                </c:pt>
                <c:pt idx="24849">
                  <c:v>4.3007628124992001</c:v>
                </c:pt>
                <c:pt idx="24850">
                  <c:v>4.3011915624992003</c:v>
                </c:pt>
                <c:pt idx="24851">
                  <c:v>4.3015978124992005</c:v>
                </c:pt>
                <c:pt idx="24852">
                  <c:v>4.3019281250016004</c:v>
                </c:pt>
                <c:pt idx="24853">
                  <c:v>4.3023378124992009</c:v>
                </c:pt>
                <c:pt idx="24854">
                  <c:v>4.3027790624992006</c:v>
                </c:pt>
                <c:pt idx="24855">
                  <c:v>4.3032018750016006</c:v>
                </c:pt>
                <c:pt idx="24856">
                  <c:v>4.3035331250016009</c:v>
                </c:pt>
                <c:pt idx="24857">
                  <c:v>4.3038790624992007</c:v>
                </c:pt>
                <c:pt idx="24858">
                  <c:v>4.3042087499999999</c:v>
                </c:pt>
                <c:pt idx="24859">
                  <c:v>4.3045893750016004</c:v>
                </c:pt>
                <c:pt idx="24860">
                  <c:v>4.304938125001601</c:v>
                </c:pt>
                <c:pt idx="24861">
                  <c:v>4.3045396875007995</c:v>
                </c:pt>
                <c:pt idx="24862">
                  <c:v>4.3040603124992005</c:v>
                </c:pt>
                <c:pt idx="24863">
                  <c:v>4.3037090624992009</c:v>
                </c:pt>
                <c:pt idx="24864">
                  <c:v>4.3033687499999997</c:v>
                </c:pt>
                <c:pt idx="24865">
                  <c:v>4.3030021875007991</c:v>
                </c:pt>
                <c:pt idx="24866">
                  <c:v>4.3024021875007996</c:v>
                </c:pt>
                <c:pt idx="24867">
                  <c:v>4.3019681250016006</c:v>
                </c:pt>
                <c:pt idx="24868">
                  <c:v>4.3015190624992004</c:v>
                </c:pt>
                <c:pt idx="24869">
                  <c:v>4.3010606250016004</c:v>
                </c:pt>
                <c:pt idx="24870">
                  <c:v>4.3006959375007998</c:v>
                </c:pt>
                <c:pt idx="24871">
                  <c:v>4.3003665624992005</c:v>
                </c:pt>
                <c:pt idx="24872">
                  <c:v>4.2999321875007999</c:v>
                </c:pt>
                <c:pt idx="24873">
                  <c:v>4.3000015624992001</c:v>
                </c:pt>
                <c:pt idx="24874">
                  <c:v>4.2997565624992005</c:v>
                </c:pt>
                <c:pt idx="24875">
                  <c:v>4.30017125</c:v>
                </c:pt>
                <c:pt idx="24876">
                  <c:v>4.3005215624992008</c:v>
                </c:pt>
                <c:pt idx="24877">
                  <c:v>4.3003193750016004</c:v>
                </c:pt>
                <c:pt idx="24878">
                  <c:v>4.2998209375007992</c:v>
                </c:pt>
                <c:pt idx="24879">
                  <c:v>4.2994534375007998</c:v>
                </c:pt>
                <c:pt idx="24880">
                  <c:v>4.2987521875007992</c:v>
                </c:pt>
                <c:pt idx="24881">
                  <c:v>4.2983734375007998</c:v>
                </c:pt>
                <c:pt idx="24882">
                  <c:v>4.2979581250016006</c:v>
                </c:pt>
                <c:pt idx="24883">
                  <c:v>4.2975137500000002</c:v>
                </c:pt>
                <c:pt idx="24884">
                  <c:v>4.2970631250016007</c:v>
                </c:pt>
                <c:pt idx="24885">
                  <c:v>4.2966356250016009</c:v>
                </c:pt>
                <c:pt idx="24886">
                  <c:v>4.2962168750016003</c:v>
                </c:pt>
                <c:pt idx="24887">
                  <c:v>4.2956540624992003</c:v>
                </c:pt>
                <c:pt idx="24888">
                  <c:v>4.2952696875007996</c:v>
                </c:pt>
                <c:pt idx="24889">
                  <c:v>4.2953968750016003</c:v>
                </c:pt>
                <c:pt idx="24890">
                  <c:v>4.295530625001601</c:v>
                </c:pt>
                <c:pt idx="24891">
                  <c:v>4.2958928124992006</c:v>
                </c:pt>
                <c:pt idx="24892">
                  <c:v>4.2960743750016004</c:v>
                </c:pt>
                <c:pt idx="24893">
                  <c:v>4.2964221875007995</c:v>
                </c:pt>
                <c:pt idx="24894">
                  <c:v>4.2968299999999999</c:v>
                </c:pt>
                <c:pt idx="24895">
                  <c:v>4.2967503124992001</c:v>
                </c:pt>
                <c:pt idx="24896">
                  <c:v>4.2970728124992004</c:v>
                </c:pt>
                <c:pt idx="24897">
                  <c:v>4.2973056250016004</c:v>
                </c:pt>
                <c:pt idx="24898">
                  <c:v>4.2976400000000003</c:v>
                </c:pt>
                <c:pt idx="24899">
                  <c:v>4.2980850000000004</c:v>
                </c:pt>
                <c:pt idx="24900">
                  <c:v>4.2984771875007999</c:v>
                </c:pt>
                <c:pt idx="24901">
                  <c:v>4.2989384375007997</c:v>
                </c:pt>
                <c:pt idx="24902">
                  <c:v>4.2992665624992004</c:v>
                </c:pt>
                <c:pt idx="24903">
                  <c:v>4.2995884375007991</c:v>
                </c:pt>
                <c:pt idx="24904">
                  <c:v>4.2999231250016008</c:v>
                </c:pt>
                <c:pt idx="24905">
                  <c:v>4.3003068750016009</c:v>
                </c:pt>
                <c:pt idx="24906">
                  <c:v>4.3006293750016003</c:v>
                </c:pt>
                <c:pt idx="24907">
                  <c:v>4.3009921875007997</c:v>
                </c:pt>
                <c:pt idx="24908">
                  <c:v>4.3014434375007999</c:v>
                </c:pt>
                <c:pt idx="24909">
                  <c:v>4.301208125001601</c:v>
                </c:pt>
                <c:pt idx="24910">
                  <c:v>4.3010140624992008</c:v>
                </c:pt>
                <c:pt idx="24911">
                  <c:v>4.30049875</c:v>
                </c:pt>
                <c:pt idx="24912">
                  <c:v>4.2998690624992006</c:v>
                </c:pt>
                <c:pt idx="24913">
                  <c:v>4.2994868750016009</c:v>
                </c:pt>
                <c:pt idx="24914">
                  <c:v>4.2987290624992003</c:v>
                </c:pt>
                <c:pt idx="24915">
                  <c:v>4.2983084375007996</c:v>
                </c:pt>
                <c:pt idx="24916">
                  <c:v>4.2978153124992007</c:v>
                </c:pt>
                <c:pt idx="24917">
                  <c:v>4.2973737500000002</c:v>
                </c:pt>
                <c:pt idx="24918">
                  <c:v>4.2969759375007994</c:v>
                </c:pt>
                <c:pt idx="24919">
                  <c:v>4.2962865624992004</c:v>
                </c:pt>
                <c:pt idx="24920">
                  <c:v>4.2957209375007999</c:v>
                </c:pt>
                <c:pt idx="24921">
                  <c:v>4.2951428124992006</c:v>
                </c:pt>
                <c:pt idx="24922">
                  <c:v>4.2947612499999996</c:v>
                </c:pt>
                <c:pt idx="24923">
                  <c:v>4.2944165624992001</c:v>
                </c:pt>
                <c:pt idx="24924">
                  <c:v>4.2939568750016006</c:v>
                </c:pt>
                <c:pt idx="24925">
                  <c:v>4.2934221875007994</c:v>
                </c:pt>
                <c:pt idx="24926">
                  <c:v>4.2930809375007994</c:v>
                </c:pt>
                <c:pt idx="24927">
                  <c:v>4.2924559375007991</c:v>
                </c:pt>
                <c:pt idx="24928">
                  <c:v>4.2918043750016004</c:v>
                </c:pt>
                <c:pt idx="24929">
                  <c:v>4.2912065624992008</c:v>
                </c:pt>
                <c:pt idx="24930">
                  <c:v>4.2907803124992006</c:v>
                </c:pt>
                <c:pt idx="24931">
                  <c:v>4.2903759375007997</c:v>
                </c:pt>
                <c:pt idx="24932">
                  <c:v>4.2900415624992005</c:v>
                </c:pt>
                <c:pt idx="24933">
                  <c:v>4.2904912499999996</c:v>
                </c:pt>
                <c:pt idx="24934">
                  <c:v>4.2909428124992006</c:v>
                </c:pt>
                <c:pt idx="24935">
                  <c:v>4.2912828124992002</c:v>
                </c:pt>
                <c:pt idx="24936">
                  <c:v>4.2917500000000004</c:v>
                </c:pt>
                <c:pt idx="24937">
                  <c:v>4.2922106250016006</c:v>
                </c:pt>
                <c:pt idx="24938">
                  <c:v>4.2925424999999997</c:v>
                </c:pt>
                <c:pt idx="24939">
                  <c:v>4.2930124999999997</c:v>
                </c:pt>
                <c:pt idx="24940">
                  <c:v>4.2934437499999998</c:v>
                </c:pt>
                <c:pt idx="24941">
                  <c:v>4.2939309375007992</c:v>
                </c:pt>
                <c:pt idx="24942">
                  <c:v>4.2944912500000001</c:v>
                </c:pt>
                <c:pt idx="24943">
                  <c:v>4.2949943750016004</c:v>
                </c:pt>
                <c:pt idx="24944">
                  <c:v>4.2954559375007992</c:v>
                </c:pt>
                <c:pt idx="24945">
                  <c:v>4.2960034375007998</c:v>
                </c:pt>
                <c:pt idx="24946">
                  <c:v>4.2964221875007995</c:v>
                </c:pt>
                <c:pt idx="24947">
                  <c:v>4.2967431250016004</c:v>
                </c:pt>
                <c:pt idx="24948">
                  <c:v>4.2970815624992005</c:v>
                </c:pt>
                <c:pt idx="24949">
                  <c:v>4.2974740624992007</c:v>
                </c:pt>
                <c:pt idx="24950">
                  <c:v>4.2977962500000002</c:v>
                </c:pt>
                <c:pt idx="24951">
                  <c:v>4.2981821875007995</c:v>
                </c:pt>
                <c:pt idx="24952">
                  <c:v>4.2985871875007993</c:v>
                </c:pt>
                <c:pt idx="24953">
                  <c:v>4.2989365624992004</c:v>
                </c:pt>
                <c:pt idx="24954">
                  <c:v>4.29935125</c:v>
                </c:pt>
                <c:pt idx="24955">
                  <c:v>4.2996724999999998</c:v>
                </c:pt>
                <c:pt idx="24956">
                  <c:v>4.2993300000000003</c:v>
                </c:pt>
                <c:pt idx="24957">
                  <c:v>4.2988787500000001</c:v>
                </c:pt>
                <c:pt idx="24958">
                  <c:v>4.2984825000000004</c:v>
                </c:pt>
                <c:pt idx="24959">
                  <c:v>4.2980450000000001</c:v>
                </c:pt>
                <c:pt idx="24960">
                  <c:v>4.2975856250016005</c:v>
                </c:pt>
                <c:pt idx="24961">
                  <c:v>4.2972250000000001</c:v>
                </c:pt>
                <c:pt idx="24962">
                  <c:v>4.2968143750016008</c:v>
                </c:pt>
                <c:pt idx="24963">
                  <c:v>4.2963903124992004</c:v>
                </c:pt>
                <c:pt idx="24964">
                  <c:v>4.2967446875007997</c:v>
                </c:pt>
                <c:pt idx="24965">
                  <c:v>4.2963553124992009</c:v>
                </c:pt>
                <c:pt idx="24966">
                  <c:v>4.2959259375007992</c:v>
                </c:pt>
                <c:pt idx="24967">
                  <c:v>4.2960996875007993</c:v>
                </c:pt>
                <c:pt idx="24968">
                  <c:v>4.2965150000000003</c:v>
                </c:pt>
                <c:pt idx="24969">
                  <c:v>4.2968868750016007</c:v>
                </c:pt>
                <c:pt idx="24970">
                  <c:v>4.2972518750016002</c:v>
                </c:pt>
                <c:pt idx="24971">
                  <c:v>4.2977309375007993</c:v>
                </c:pt>
                <c:pt idx="24972">
                  <c:v>4.2981362499999998</c:v>
                </c:pt>
                <c:pt idx="24973">
                  <c:v>4.2985268750016008</c:v>
                </c:pt>
                <c:pt idx="24974">
                  <c:v>4.2990087499999996</c:v>
                </c:pt>
                <c:pt idx="24975">
                  <c:v>4.2995196875007995</c:v>
                </c:pt>
                <c:pt idx="24976">
                  <c:v>4.29988875</c:v>
                </c:pt>
                <c:pt idx="24977">
                  <c:v>4.3003365624992007</c:v>
                </c:pt>
                <c:pt idx="24978">
                  <c:v>4.3006887499999999</c:v>
                </c:pt>
                <c:pt idx="24979">
                  <c:v>4.3010349999999997</c:v>
                </c:pt>
                <c:pt idx="24980">
                  <c:v>4.3015056250016004</c:v>
                </c:pt>
                <c:pt idx="24981">
                  <c:v>4.301876875001601</c:v>
                </c:pt>
                <c:pt idx="24982">
                  <c:v>4.3023121875007995</c:v>
                </c:pt>
                <c:pt idx="24983">
                  <c:v>4.3026381250016001</c:v>
                </c:pt>
                <c:pt idx="24984">
                  <c:v>4.3022371875007996</c:v>
                </c:pt>
                <c:pt idx="24985">
                  <c:v>4.3018906250016009</c:v>
                </c:pt>
                <c:pt idx="24986">
                  <c:v>4.3015540624992008</c:v>
                </c:pt>
                <c:pt idx="24987">
                  <c:v>4.3008325000000003</c:v>
                </c:pt>
                <c:pt idx="24988">
                  <c:v>4.3001856250016006</c:v>
                </c:pt>
                <c:pt idx="24989">
                  <c:v>4.2996274999999997</c:v>
                </c:pt>
                <c:pt idx="24990">
                  <c:v>4.2999490624992003</c:v>
                </c:pt>
                <c:pt idx="24991">
                  <c:v>4.3002893750016007</c:v>
                </c:pt>
                <c:pt idx="24992">
                  <c:v>4.2998990624992004</c:v>
                </c:pt>
                <c:pt idx="24993">
                  <c:v>4.2993137499999996</c:v>
                </c:pt>
                <c:pt idx="24994">
                  <c:v>4.2989559375007991</c:v>
                </c:pt>
                <c:pt idx="24995">
                  <c:v>4.2985406250016007</c:v>
                </c:pt>
                <c:pt idx="24996">
                  <c:v>4.2981065624992008</c:v>
                </c:pt>
                <c:pt idx="24997">
                  <c:v>4.2976262500000004</c:v>
                </c:pt>
                <c:pt idx="24998">
                  <c:v>4.2972253124992008</c:v>
                </c:pt>
                <c:pt idx="24999">
                  <c:v>4.2966328124992001</c:v>
                </c:pt>
                <c:pt idx="25000">
                  <c:v>4.2961287500000003</c:v>
                </c:pt>
                <c:pt idx="25001">
                  <c:v>4.29569125</c:v>
                </c:pt>
                <c:pt idx="25002">
                  <c:v>4.2953209375007999</c:v>
                </c:pt>
                <c:pt idx="25003">
                  <c:v>4.2956528124992008</c:v>
                </c:pt>
                <c:pt idx="25004">
                  <c:v>4.2960218750016006</c:v>
                </c:pt>
                <c:pt idx="25005">
                  <c:v>4.2961012500000004</c:v>
                </c:pt>
                <c:pt idx="25006">
                  <c:v>4.2962575000000003</c:v>
                </c:pt>
                <c:pt idx="25007">
                  <c:v>4.2965799999999996</c:v>
                </c:pt>
                <c:pt idx="25008">
                  <c:v>4.2970578124992009</c:v>
                </c:pt>
                <c:pt idx="25009">
                  <c:v>4.2974109375007998</c:v>
                </c:pt>
                <c:pt idx="25010">
                  <c:v>4.297019375001601</c:v>
                </c:pt>
                <c:pt idx="25011">
                  <c:v>4.2966187500000004</c:v>
                </c:pt>
                <c:pt idx="25012">
                  <c:v>4.2964031250016008</c:v>
                </c:pt>
                <c:pt idx="25013">
                  <c:v>4.2960746875007993</c:v>
                </c:pt>
                <c:pt idx="25014">
                  <c:v>4.2955843750016003</c:v>
                </c:pt>
                <c:pt idx="25015">
                  <c:v>4.2951206250016005</c:v>
                </c:pt>
                <c:pt idx="25016">
                  <c:v>4.2945990624992003</c:v>
                </c:pt>
                <c:pt idx="25017">
                  <c:v>4.2942459375007997</c:v>
                </c:pt>
                <c:pt idx="25018">
                  <c:v>4.2938234375007998</c:v>
                </c:pt>
                <c:pt idx="25019">
                  <c:v>4.2933765624992004</c:v>
                </c:pt>
                <c:pt idx="25020">
                  <c:v>4.2929287499999997</c:v>
                </c:pt>
                <c:pt idx="25021">
                  <c:v>4.2925221875007997</c:v>
                </c:pt>
                <c:pt idx="25022">
                  <c:v>4.2921153124992006</c:v>
                </c:pt>
                <c:pt idx="25023">
                  <c:v>4.2915243750016003</c:v>
                </c:pt>
                <c:pt idx="25024">
                  <c:v>4.291036875001601</c:v>
                </c:pt>
                <c:pt idx="25025">
                  <c:v>4.2906690624992008</c:v>
                </c:pt>
                <c:pt idx="25026">
                  <c:v>4.2904946875007992</c:v>
                </c:pt>
                <c:pt idx="25027">
                  <c:v>4.2908875000000002</c:v>
                </c:pt>
                <c:pt idx="25028">
                  <c:v>4.2913249999999996</c:v>
                </c:pt>
                <c:pt idx="25029">
                  <c:v>4.2916615624992005</c:v>
                </c:pt>
                <c:pt idx="25030">
                  <c:v>4.2920334375007991</c:v>
                </c:pt>
                <c:pt idx="25031">
                  <c:v>4.2923890624992005</c:v>
                </c:pt>
                <c:pt idx="25032">
                  <c:v>4.2927837499999999</c:v>
                </c:pt>
                <c:pt idx="25033">
                  <c:v>4.2931578124992003</c:v>
                </c:pt>
                <c:pt idx="25034">
                  <c:v>4.2935121875007995</c:v>
                </c:pt>
                <c:pt idx="25035">
                  <c:v>4.2939993750016008</c:v>
                </c:pt>
                <c:pt idx="25036">
                  <c:v>4.2944437500000001</c:v>
                </c:pt>
                <c:pt idx="25037">
                  <c:v>4.2948984375007999</c:v>
                </c:pt>
                <c:pt idx="25038">
                  <c:v>4.2952265624992005</c:v>
                </c:pt>
                <c:pt idx="25039">
                  <c:v>4.2955846875007992</c:v>
                </c:pt>
                <c:pt idx="25040">
                  <c:v>4.2959803124992009</c:v>
                </c:pt>
                <c:pt idx="25041">
                  <c:v>4.2963206250016004</c:v>
                </c:pt>
                <c:pt idx="25042">
                  <c:v>4.2959406250016006</c:v>
                </c:pt>
                <c:pt idx="25043">
                  <c:v>4.2956106250016006</c:v>
                </c:pt>
                <c:pt idx="25044">
                  <c:v>4.2951856250016007</c:v>
                </c:pt>
                <c:pt idx="25045">
                  <c:v>4.2948578124992007</c:v>
                </c:pt>
                <c:pt idx="25046">
                  <c:v>4.2951593750016004</c:v>
                </c:pt>
                <c:pt idx="25047">
                  <c:v>4.29477625</c:v>
                </c:pt>
                <c:pt idx="25048">
                  <c:v>4.2944543750016004</c:v>
                </c:pt>
                <c:pt idx="25049">
                  <c:v>4.2940718750016007</c:v>
                </c:pt>
                <c:pt idx="25050">
                  <c:v>4.2937306250016007</c:v>
                </c:pt>
                <c:pt idx="25051">
                  <c:v>4.2933096875007992</c:v>
                </c:pt>
                <c:pt idx="25052">
                  <c:v>4.2928928124992005</c:v>
                </c:pt>
                <c:pt idx="25053">
                  <c:v>4.2924187500000004</c:v>
                </c:pt>
                <c:pt idx="25054">
                  <c:v>4.2918271875007994</c:v>
                </c:pt>
                <c:pt idx="25055">
                  <c:v>4.2912465624992002</c:v>
                </c:pt>
                <c:pt idx="25056">
                  <c:v>4.2907634375007992</c:v>
                </c:pt>
                <c:pt idx="25057">
                  <c:v>4.2903987499999996</c:v>
                </c:pt>
                <c:pt idx="25058">
                  <c:v>4.2907403124992003</c:v>
                </c:pt>
                <c:pt idx="25059">
                  <c:v>4.2911596875007998</c:v>
                </c:pt>
                <c:pt idx="25060">
                  <c:v>4.2915534375007995</c:v>
                </c:pt>
                <c:pt idx="25061">
                  <c:v>4.2919165624992006</c:v>
                </c:pt>
                <c:pt idx="25062">
                  <c:v>4.2922465624992006</c:v>
                </c:pt>
                <c:pt idx="25063">
                  <c:v>4.2926615624992008</c:v>
                </c:pt>
                <c:pt idx="25064">
                  <c:v>4.2930824999999997</c:v>
                </c:pt>
                <c:pt idx="25065">
                  <c:v>4.293513125001601</c:v>
                </c:pt>
                <c:pt idx="25066">
                  <c:v>4.2933721875007995</c:v>
                </c:pt>
                <c:pt idx="25067">
                  <c:v>4.2937534375007997</c:v>
                </c:pt>
                <c:pt idx="25068">
                  <c:v>4.2940815624992004</c:v>
                </c:pt>
                <c:pt idx="25069">
                  <c:v>4.2944137500000004</c:v>
                </c:pt>
                <c:pt idx="25070">
                  <c:v>4.2948853124992006</c:v>
                </c:pt>
                <c:pt idx="25071">
                  <c:v>4.29528</c:v>
                </c:pt>
                <c:pt idx="25072">
                  <c:v>4.29575</c:v>
                </c:pt>
                <c:pt idx="25073">
                  <c:v>4.2961190624992005</c:v>
                </c:pt>
                <c:pt idx="25074">
                  <c:v>4.2961443750016004</c:v>
                </c:pt>
                <c:pt idx="25075">
                  <c:v>4.2958065624992008</c:v>
                </c:pt>
                <c:pt idx="25076">
                  <c:v>4.2953725</c:v>
                </c:pt>
                <c:pt idx="25077">
                  <c:v>4.2949693750016005</c:v>
                </c:pt>
                <c:pt idx="25078">
                  <c:v>4.2946324999999996</c:v>
                </c:pt>
                <c:pt idx="25079">
                  <c:v>4.2945756250016007</c:v>
                </c:pt>
                <c:pt idx="25080">
                  <c:v>4.2949559375007995</c:v>
                </c:pt>
                <c:pt idx="25081">
                  <c:v>4.2953287500000004</c:v>
                </c:pt>
                <c:pt idx="25082">
                  <c:v>4.295670625001601</c:v>
                </c:pt>
                <c:pt idx="25083">
                  <c:v>4.2960337500000003</c:v>
                </c:pt>
                <c:pt idx="25084">
                  <c:v>4.2955609375007997</c:v>
                </c:pt>
                <c:pt idx="25085">
                  <c:v>4.2951656250016006</c:v>
                </c:pt>
                <c:pt idx="25086">
                  <c:v>4.2950581250016002</c:v>
                </c:pt>
                <c:pt idx="25087">
                  <c:v>4.2947090624992006</c:v>
                </c:pt>
                <c:pt idx="25088">
                  <c:v>4.2943040624992008</c:v>
                </c:pt>
                <c:pt idx="25089">
                  <c:v>4.2936990624992006</c:v>
                </c:pt>
                <c:pt idx="25090">
                  <c:v>4.2931434375007997</c:v>
                </c:pt>
                <c:pt idx="25091">
                  <c:v>4.2927281250016005</c:v>
                </c:pt>
                <c:pt idx="25092">
                  <c:v>4.2923234375007997</c:v>
                </c:pt>
                <c:pt idx="25093">
                  <c:v>4.2919731250016007</c:v>
                </c:pt>
                <c:pt idx="25094">
                  <c:v>4.2915718750016003</c:v>
                </c:pt>
                <c:pt idx="25095">
                  <c:v>4.2911871875007996</c:v>
                </c:pt>
                <c:pt idx="25096">
                  <c:v>4.2913365624992004</c:v>
                </c:pt>
                <c:pt idx="25097">
                  <c:v>4.291014375001601</c:v>
                </c:pt>
                <c:pt idx="25098">
                  <c:v>4.2905781250016002</c:v>
                </c:pt>
                <c:pt idx="25099">
                  <c:v>4.2901703124992006</c:v>
                </c:pt>
                <c:pt idx="25100">
                  <c:v>4.2899890624992008</c:v>
                </c:pt>
                <c:pt idx="25101">
                  <c:v>4.2896737500000004</c:v>
                </c:pt>
                <c:pt idx="25102">
                  <c:v>4.2892834375007993</c:v>
                </c:pt>
                <c:pt idx="25103">
                  <c:v>4.2889178124992009</c:v>
                </c:pt>
                <c:pt idx="25104">
                  <c:v>4.2884596875007999</c:v>
                </c:pt>
                <c:pt idx="25105">
                  <c:v>4.2879940624992008</c:v>
                </c:pt>
                <c:pt idx="25106">
                  <c:v>4.2876000000000003</c:v>
                </c:pt>
                <c:pt idx="25107">
                  <c:v>4.2872199999999996</c:v>
                </c:pt>
                <c:pt idx="25108">
                  <c:v>4.2868793750016003</c:v>
                </c:pt>
                <c:pt idx="25109">
                  <c:v>4.2863659375007996</c:v>
                </c:pt>
                <c:pt idx="25110">
                  <c:v>4.2858074999999998</c:v>
                </c:pt>
                <c:pt idx="25111">
                  <c:v>4.2853009375007991</c:v>
                </c:pt>
                <c:pt idx="25112">
                  <c:v>4.2847637499999998</c:v>
                </c:pt>
                <c:pt idx="25113">
                  <c:v>4.2844012500000002</c:v>
                </c:pt>
                <c:pt idx="25114">
                  <c:v>4.2845753124992001</c:v>
                </c:pt>
                <c:pt idx="25115">
                  <c:v>4.2848965624992008</c:v>
                </c:pt>
                <c:pt idx="25116">
                  <c:v>4.2852362499999996</c:v>
                </c:pt>
                <c:pt idx="25117">
                  <c:v>4.2856546875007995</c:v>
                </c:pt>
                <c:pt idx="25118">
                  <c:v>4.2860896875007999</c:v>
                </c:pt>
                <c:pt idx="25119">
                  <c:v>4.2864325000000001</c:v>
                </c:pt>
                <c:pt idx="25120">
                  <c:v>4.2869471875007994</c:v>
                </c:pt>
                <c:pt idx="25121">
                  <c:v>4.2873193750016005</c:v>
                </c:pt>
                <c:pt idx="25122">
                  <c:v>4.2877540624992001</c:v>
                </c:pt>
                <c:pt idx="25123">
                  <c:v>4.2881675000000001</c:v>
                </c:pt>
                <c:pt idx="25124">
                  <c:v>4.2884996875007992</c:v>
                </c:pt>
                <c:pt idx="25125">
                  <c:v>4.2889878124992009</c:v>
                </c:pt>
                <c:pt idx="25126">
                  <c:v>4.2894009375007993</c:v>
                </c:pt>
                <c:pt idx="25127">
                  <c:v>4.2898196875007999</c:v>
                </c:pt>
                <c:pt idx="25128">
                  <c:v>4.2901937500000003</c:v>
                </c:pt>
                <c:pt idx="25129">
                  <c:v>4.2906028124992002</c:v>
                </c:pt>
                <c:pt idx="25130">
                  <c:v>4.2910221875007997</c:v>
                </c:pt>
                <c:pt idx="25131">
                  <c:v>4.2913987499999999</c:v>
                </c:pt>
                <c:pt idx="25132">
                  <c:v>4.2918828124992006</c:v>
                </c:pt>
                <c:pt idx="25133">
                  <c:v>4.2922134375007994</c:v>
                </c:pt>
                <c:pt idx="25134">
                  <c:v>4.2918553124992007</c:v>
                </c:pt>
                <c:pt idx="25135">
                  <c:v>4.2914009375007991</c:v>
                </c:pt>
                <c:pt idx="25136">
                  <c:v>4.2910803124992007</c:v>
                </c:pt>
                <c:pt idx="25137">
                  <c:v>4.29074125</c:v>
                </c:pt>
                <c:pt idx="25138">
                  <c:v>4.2903975000000001</c:v>
                </c:pt>
                <c:pt idx="25139">
                  <c:v>4.2901156250016008</c:v>
                </c:pt>
                <c:pt idx="25140">
                  <c:v>4.2896537500000003</c:v>
                </c:pt>
                <c:pt idx="25141">
                  <c:v>4.2893256250016005</c:v>
                </c:pt>
                <c:pt idx="25142">
                  <c:v>4.2888525</c:v>
                </c:pt>
                <c:pt idx="25143">
                  <c:v>4.2884374999999997</c:v>
                </c:pt>
                <c:pt idx="25144">
                  <c:v>4.2886368750016004</c:v>
                </c:pt>
                <c:pt idx="25145">
                  <c:v>4.2889859375007999</c:v>
                </c:pt>
                <c:pt idx="25146">
                  <c:v>4.289419375001601</c:v>
                </c:pt>
                <c:pt idx="25147">
                  <c:v>4.2897959375007995</c:v>
                </c:pt>
                <c:pt idx="25148">
                  <c:v>4.2901331250016002</c:v>
                </c:pt>
                <c:pt idx="25149">
                  <c:v>4.2905446875007991</c:v>
                </c:pt>
                <c:pt idx="25150">
                  <c:v>4.2908681250016008</c:v>
                </c:pt>
                <c:pt idx="25151">
                  <c:v>4.2905646875007992</c:v>
                </c:pt>
                <c:pt idx="25152">
                  <c:v>4.2902100000000001</c:v>
                </c:pt>
                <c:pt idx="25153">
                  <c:v>4.2898409375007995</c:v>
                </c:pt>
                <c:pt idx="25154">
                  <c:v>4.2894815624992004</c:v>
                </c:pt>
                <c:pt idx="25155">
                  <c:v>4.2894181250016006</c:v>
                </c:pt>
                <c:pt idx="25156">
                  <c:v>4.2897400000000001</c:v>
                </c:pt>
                <c:pt idx="25157">
                  <c:v>4.2900609375007992</c:v>
                </c:pt>
                <c:pt idx="25158">
                  <c:v>4.2903912499999999</c:v>
                </c:pt>
                <c:pt idx="25159">
                  <c:v>4.2901253124992005</c:v>
                </c:pt>
                <c:pt idx="25160">
                  <c:v>4.2897931250016006</c:v>
                </c:pt>
                <c:pt idx="25161">
                  <c:v>4.2901071875007997</c:v>
                </c:pt>
                <c:pt idx="25162">
                  <c:v>4.2904431250016009</c:v>
                </c:pt>
                <c:pt idx="25163">
                  <c:v>4.2908056250016005</c:v>
                </c:pt>
                <c:pt idx="25164">
                  <c:v>4.2912071875007998</c:v>
                </c:pt>
                <c:pt idx="25165">
                  <c:v>4.2915574999999997</c:v>
                </c:pt>
                <c:pt idx="25166">
                  <c:v>4.2919284375007996</c:v>
                </c:pt>
                <c:pt idx="25167">
                  <c:v>4.291940625001601</c:v>
                </c:pt>
                <c:pt idx="25168">
                  <c:v>4.2922824999999998</c:v>
                </c:pt>
                <c:pt idx="25169">
                  <c:v>4.2926349999999998</c:v>
                </c:pt>
                <c:pt idx="25170">
                  <c:v>4.292973125001601</c:v>
                </c:pt>
                <c:pt idx="25171">
                  <c:v>4.2934412499999999</c:v>
                </c:pt>
                <c:pt idx="25172">
                  <c:v>4.2938150000000004</c:v>
                </c:pt>
                <c:pt idx="25173">
                  <c:v>4.2942143750016006</c:v>
                </c:pt>
                <c:pt idx="25174">
                  <c:v>4.2937737499999997</c:v>
                </c:pt>
                <c:pt idx="25175">
                  <c:v>4.2931934375007996</c:v>
                </c:pt>
                <c:pt idx="25176">
                  <c:v>4.2928628124992008</c:v>
                </c:pt>
                <c:pt idx="25177">
                  <c:v>4.2922515624992004</c:v>
                </c:pt>
                <c:pt idx="25178">
                  <c:v>4.2916321875007997</c:v>
                </c:pt>
                <c:pt idx="25179">
                  <c:v>4.2912743750016009</c:v>
                </c:pt>
                <c:pt idx="25180">
                  <c:v>4.2908612499999998</c:v>
                </c:pt>
                <c:pt idx="25181">
                  <c:v>4.2905031250016004</c:v>
                </c:pt>
                <c:pt idx="25182">
                  <c:v>4.2901546875007996</c:v>
                </c:pt>
                <c:pt idx="25183">
                  <c:v>4.2898090624992005</c:v>
                </c:pt>
                <c:pt idx="25184">
                  <c:v>4.2891550000000001</c:v>
                </c:pt>
                <c:pt idx="25185">
                  <c:v>4.2888009375007998</c:v>
                </c:pt>
                <c:pt idx="25186">
                  <c:v>4.2883528124992001</c:v>
                </c:pt>
                <c:pt idx="25187">
                  <c:v>4.2879759375007991</c:v>
                </c:pt>
                <c:pt idx="25188">
                  <c:v>4.2875750000000004</c:v>
                </c:pt>
                <c:pt idx="25189">
                  <c:v>4.28715125</c:v>
                </c:pt>
                <c:pt idx="25190">
                  <c:v>4.2865328124992006</c:v>
                </c:pt>
                <c:pt idx="25191">
                  <c:v>4.2858731250016007</c:v>
                </c:pt>
                <c:pt idx="25192">
                  <c:v>4.2851634375007999</c:v>
                </c:pt>
                <c:pt idx="25193">
                  <c:v>4.2844431250016006</c:v>
                </c:pt>
                <c:pt idx="25194">
                  <c:v>4.2836774999999996</c:v>
                </c:pt>
                <c:pt idx="25195">
                  <c:v>4.2830671875007997</c:v>
                </c:pt>
                <c:pt idx="25196">
                  <c:v>4.2825246875007998</c:v>
                </c:pt>
                <c:pt idx="25197">
                  <c:v>4.2820462499999996</c:v>
                </c:pt>
                <c:pt idx="25198">
                  <c:v>4.2816099999999997</c:v>
                </c:pt>
                <c:pt idx="25199">
                  <c:v>4.2812334375007994</c:v>
                </c:pt>
                <c:pt idx="25200">
                  <c:v>4.2808425000000003</c:v>
                </c:pt>
                <c:pt idx="25201">
                  <c:v>4.2805184375007999</c:v>
                </c:pt>
                <c:pt idx="25202">
                  <c:v>4.2801962500000004</c:v>
                </c:pt>
                <c:pt idx="25203">
                  <c:v>4.2798343750016006</c:v>
                </c:pt>
                <c:pt idx="25204">
                  <c:v>4.2801696875007993</c:v>
                </c:pt>
                <c:pt idx="25205">
                  <c:v>4.2801718750016002</c:v>
                </c:pt>
                <c:pt idx="25206">
                  <c:v>4.2804715624992005</c:v>
                </c:pt>
                <c:pt idx="25207">
                  <c:v>4.2808159375007993</c:v>
                </c:pt>
                <c:pt idx="25208">
                  <c:v>4.2812521875007992</c:v>
                </c:pt>
                <c:pt idx="25209">
                  <c:v>4.2815993750016004</c:v>
                </c:pt>
                <c:pt idx="25210">
                  <c:v>4.2819712499999998</c:v>
                </c:pt>
                <c:pt idx="25211">
                  <c:v>4.2823353124992005</c:v>
                </c:pt>
                <c:pt idx="25212">
                  <c:v>4.2827087500000003</c:v>
                </c:pt>
                <c:pt idx="25213">
                  <c:v>4.2830628124992005</c:v>
                </c:pt>
                <c:pt idx="25214">
                  <c:v>4.2834606250016005</c:v>
                </c:pt>
                <c:pt idx="25215">
                  <c:v>4.2837931250016004</c:v>
                </c:pt>
                <c:pt idx="25216">
                  <c:v>4.2841931250016003</c:v>
                </c:pt>
                <c:pt idx="25217">
                  <c:v>4.2845156250016005</c:v>
                </c:pt>
                <c:pt idx="25218">
                  <c:v>4.2849050000000002</c:v>
                </c:pt>
                <c:pt idx="25219">
                  <c:v>4.2852693750016009</c:v>
                </c:pt>
                <c:pt idx="25220">
                  <c:v>4.2848837499999997</c:v>
                </c:pt>
                <c:pt idx="25221">
                  <c:v>4.2842549999999999</c:v>
                </c:pt>
                <c:pt idx="25222">
                  <c:v>4.2839003124992008</c:v>
                </c:pt>
                <c:pt idx="25223">
                  <c:v>4.2834993750016004</c:v>
                </c:pt>
                <c:pt idx="25224">
                  <c:v>4.2831284375007996</c:v>
                </c:pt>
                <c:pt idx="25225">
                  <c:v>4.2827134375007994</c:v>
                </c:pt>
                <c:pt idx="25226">
                  <c:v>4.2820824999999996</c:v>
                </c:pt>
                <c:pt idx="25227">
                  <c:v>4.2816599999999996</c:v>
                </c:pt>
                <c:pt idx="25228">
                  <c:v>4.2817731250016005</c:v>
                </c:pt>
                <c:pt idx="25229">
                  <c:v>4.2821512500000001</c:v>
                </c:pt>
                <c:pt idx="25230">
                  <c:v>4.2825821875007994</c:v>
                </c:pt>
                <c:pt idx="25231">
                  <c:v>4.2829831250016008</c:v>
                </c:pt>
                <c:pt idx="25232">
                  <c:v>4.2833159375007996</c:v>
                </c:pt>
                <c:pt idx="25233">
                  <c:v>4.2836781250016003</c:v>
                </c:pt>
                <c:pt idx="25234">
                  <c:v>4.2841596875007992</c:v>
                </c:pt>
                <c:pt idx="25235">
                  <c:v>4.2845793750016004</c:v>
                </c:pt>
                <c:pt idx="25236">
                  <c:v>4.2851125000000003</c:v>
                </c:pt>
                <c:pt idx="25237">
                  <c:v>4.2854700000000001</c:v>
                </c:pt>
                <c:pt idx="25238">
                  <c:v>4.2858615624992007</c:v>
                </c:pt>
                <c:pt idx="25239">
                  <c:v>4.2862353124992003</c:v>
                </c:pt>
                <c:pt idx="25240">
                  <c:v>4.2865778124992007</c:v>
                </c:pt>
                <c:pt idx="25241">
                  <c:v>4.2869284375007997</c:v>
                </c:pt>
                <c:pt idx="25242">
                  <c:v>4.2873212499999998</c:v>
                </c:pt>
                <c:pt idx="25243">
                  <c:v>4.2876493750016005</c:v>
                </c:pt>
                <c:pt idx="25244">
                  <c:v>4.2878628124992009</c:v>
                </c:pt>
                <c:pt idx="25245">
                  <c:v>4.2882637499999996</c:v>
                </c:pt>
                <c:pt idx="25246">
                  <c:v>4.2886187500000004</c:v>
                </c:pt>
                <c:pt idx="25247">
                  <c:v>4.2889737500000003</c:v>
                </c:pt>
                <c:pt idx="25248">
                  <c:v>4.2894312499999998</c:v>
                </c:pt>
                <c:pt idx="25249">
                  <c:v>4.2897815624992006</c:v>
                </c:pt>
                <c:pt idx="25250">
                  <c:v>4.2901359375007999</c:v>
                </c:pt>
                <c:pt idx="25251">
                  <c:v>4.2905021875007998</c:v>
                </c:pt>
                <c:pt idx="25252">
                  <c:v>4.2908903124992008</c:v>
                </c:pt>
                <c:pt idx="25253">
                  <c:v>4.2905440624992002</c:v>
                </c:pt>
                <c:pt idx="25254">
                  <c:v>4.2902162500000003</c:v>
                </c:pt>
                <c:pt idx="25255">
                  <c:v>4.2898465624992008</c:v>
                </c:pt>
                <c:pt idx="25256">
                  <c:v>4.2894565624992005</c:v>
                </c:pt>
                <c:pt idx="25257">
                  <c:v>4.2890375000000001</c:v>
                </c:pt>
                <c:pt idx="25258">
                  <c:v>4.2883859375007995</c:v>
                </c:pt>
                <c:pt idx="25259">
                  <c:v>4.2879699999999996</c:v>
                </c:pt>
                <c:pt idx="25260">
                  <c:v>4.2874150000000002</c:v>
                </c:pt>
                <c:pt idx="25261">
                  <c:v>4.2868840624992002</c:v>
                </c:pt>
                <c:pt idx="25262">
                  <c:v>4.2862390624992006</c:v>
                </c:pt>
                <c:pt idx="25263">
                  <c:v>4.2856750000000003</c:v>
                </c:pt>
                <c:pt idx="25264">
                  <c:v>4.2850046875007992</c:v>
                </c:pt>
                <c:pt idx="25265">
                  <c:v>4.2844203124992006</c:v>
                </c:pt>
                <c:pt idx="25266">
                  <c:v>4.2837949999999996</c:v>
                </c:pt>
                <c:pt idx="25267">
                  <c:v>4.2831615624992008</c:v>
                </c:pt>
                <c:pt idx="25268">
                  <c:v>4.2825325000000003</c:v>
                </c:pt>
                <c:pt idx="25269">
                  <c:v>4.2819953124992001</c:v>
                </c:pt>
                <c:pt idx="25270">
                  <c:v>4.2815621875007999</c:v>
                </c:pt>
                <c:pt idx="25271">
                  <c:v>4.2811756250016009</c:v>
                </c:pt>
                <c:pt idx="25272">
                  <c:v>4.2807493750016006</c:v>
                </c:pt>
                <c:pt idx="25273">
                  <c:v>4.2803296875007995</c:v>
                </c:pt>
                <c:pt idx="25274">
                  <c:v>4.2799846875007992</c:v>
                </c:pt>
                <c:pt idx="25275">
                  <c:v>4.2795971875007996</c:v>
                </c:pt>
                <c:pt idx="25276">
                  <c:v>4.2790778124992004</c:v>
                </c:pt>
                <c:pt idx="25277">
                  <c:v>4.2794190624992003</c:v>
                </c:pt>
                <c:pt idx="25278">
                  <c:v>4.2798100000000003</c:v>
                </c:pt>
                <c:pt idx="25279">
                  <c:v>4.2802496875007998</c:v>
                </c:pt>
                <c:pt idx="25280">
                  <c:v>4.2806740624992008</c:v>
                </c:pt>
                <c:pt idx="25281">
                  <c:v>4.2810600000000001</c:v>
                </c:pt>
                <c:pt idx="25282">
                  <c:v>4.28144875</c:v>
                </c:pt>
                <c:pt idx="25283">
                  <c:v>4.2818381250016007</c:v>
                </c:pt>
                <c:pt idx="25284">
                  <c:v>4.2821593750016005</c:v>
                </c:pt>
                <c:pt idx="25285">
                  <c:v>4.2825446875007991</c:v>
                </c:pt>
                <c:pt idx="25286">
                  <c:v>4.2829034375007993</c:v>
                </c:pt>
                <c:pt idx="25287">
                  <c:v>4.2834149999999998</c:v>
                </c:pt>
                <c:pt idx="25288">
                  <c:v>4.2837740624992007</c:v>
                </c:pt>
                <c:pt idx="25289">
                  <c:v>4.2841753124992001</c:v>
                </c:pt>
                <c:pt idx="25290">
                  <c:v>4.2845456250016003</c:v>
                </c:pt>
                <c:pt idx="25291">
                  <c:v>4.2849168750016009</c:v>
                </c:pt>
                <c:pt idx="25292">
                  <c:v>4.2852753124992002</c:v>
                </c:pt>
                <c:pt idx="25293">
                  <c:v>4.2857615624992009</c:v>
                </c:pt>
                <c:pt idx="25294">
                  <c:v>4.2861265624992004</c:v>
                </c:pt>
                <c:pt idx="25295">
                  <c:v>4.2864512499999998</c:v>
                </c:pt>
                <c:pt idx="25296">
                  <c:v>4.2868406250016005</c:v>
                </c:pt>
                <c:pt idx="25297">
                  <c:v>4.287236875001601</c:v>
                </c:pt>
                <c:pt idx="25298">
                  <c:v>4.2875690624992009</c:v>
                </c:pt>
                <c:pt idx="25299">
                  <c:v>4.2878962500000002</c:v>
                </c:pt>
                <c:pt idx="25300">
                  <c:v>4.2883428124992005</c:v>
                </c:pt>
                <c:pt idx="25301">
                  <c:v>4.2888053124992007</c:v>
                </c:pt>
                <c:pt idx="25302">
                  <c:v>4.2891315624992004</c:v>
                </c:pt>
                <c:pt idx="25303">
                  <c:v>4.2890724999999996</c:v>
                </c:pt>
                <c:pt idx="25304">
                  <c:v>4.2885718750016002</c:v>
                </c:pt>
                <c:pt idx="25305">
                  <c:v>4.2880925000000003</c:v>
                </c:pt>
                <c:pt idx="25306">
                  <c:v>4.2875084375007999</c:v>
                </c:pt>
                <c:pt idx="25307">
                  <c:v>4.2870278124992005</c:v>
                </c:pt>
                <c:pt idx="25308">
                  <c:v>4.2865212499999998</c:v>
                </c:pt>
                <c:pt idx="25309">
                  <c:v>4.2861384375007994</c:v>
                </c:pt>
                <c:pt idx="25310">
                  <c:v>4.2857090624992003</c:v>
                </c:pt>
                <c:pt idx="25311">
                  <c:v>4.2853515624992005</c:v>
                </c:pt>
                <c:pt idx="25312">
                  <c:v>4.2848131250016008</c:v>
                </c:pt>
                <c:pt idx="25313">
                  <c:v>4.2843637499999998</c:v>
                </c:pt>
                <c:pt idx="25314">
                  <c:v>4.2836315624992007</c:v>
                </c:pt>
                <c:pt idx="25315">
                  <c:v>4.2832362499999999</c:v>
                </c:pt>
                <c:pt idx="25316">
                  <c:v>4.2827437499999998</c:v>
                </c:pt>
                <c:pt idx="25317">
                  <c:v>4.2823381250016004</c:v>
                </c:pt>
                <c:pt idx="25318">
                  <c:v>4.2819359375007995</c:v>
                </c:pt>
                <c:pt idx="25319">
                  <c:v>4.2816015624992003</c:v>
                </c:pt>
                <c:pt idx="25320">
                  <c:v>4.2812184375007991</c:v>
                </c:pt>
                <c:pt idx="25321">
                  <c:v>4.2808715624992004</c:v>
                </c:pt>
                <c:pt idx="25322">
                  <c:v>4.2803034375007991</c:v>
                </c:pt>
                <c:pt idx="25323">
                  <c:v>4.2798396875007994</c:v>
                </c:pt>
                <c:pt idx="25324">
                  <c:v>4.2793946875007993</c:v>
                </c:pt>
                <c:pt idx="25325">
                  <c:v>4.2788681250016003</c:v>
                </c:pt>
                <c:pt idx="25326">
                  <c:v>4.2784196875007998</c:v>
                </c:pt>
                <c:pt idx="25327">
                  <c:v>4.2780771875007995</c:v>
                </c:pt>
                <c:pt idx="25328">
                  <c:v>4.27773</c:v>
                </c:pt>
                <c:pt idx="25329">
                  <c:v>4.2773700000000003</c:v>
                </c:pt>
                <c:pt idx="25330">
                  <c:v>4.2769812500000004</c:v>
                </c:pt>
                <c:pt idx="25331">
                  <c:v>4.2771728124992006</c:v>
                </c:pt>
                <c:pt idx="25332">
                  <c:v>4.2775062500000001</c:v>
                </c:pt>
                <c:pt idx="25333">
                  <c:v>4.2779118750016005</c:v>
                </c:pt>
                <c:pt idx="25334">
                  <c:v>4.2782343750016008</c:v>
                </c:pt>
                <c:pt idx="25335">
                  <c:v>4.2785656250016002</c:v>
                </c:pt>
                <c:pt idx="25336">
                  <c:v>4.2789296875007992</c:v>
                </c:pt>
                <c:pt idx="25337">
                  <c:v>4.2793481250016008</c:v>
                </c:pt>
                <c:pt idx="25338">
                  <c:v>4.2796793750016002</c:v>
                </c:pt>
                <c:pt idx="25339">
                  <c:v>4.2801450000000001</c:v>
                </c:pt>
                <c:pt idx="25340">
                  <c:v>4.2806203124992006</c:v>
                </c:pt>
                <c:pt idx="25341">
                  <c:v>4.2809896875007993</c:v>
                </c:pt>
                <c:pt idx="25342">
                  <c:v>4.2813309375007993</c:v>
                </c:pt>
                <c:pt idx="25343">
                  <c:v>4.2817303124992003</c:v>
                </c:pt>
                <c:pt idx="25344">
                  <c:v>4.2821575000000003</c:v>
                </c:pt>
                <c:pt idx="25345">
                  <c:v>4.2826259375007991</c:v>
                </c:pt>
                <c:pt idx="25346">
                  <c:v>4.2822390624992002</c:v>
                </c:pt>
                <c:pt idx="25347">
                  <c:v>4.2817765624992008</c:v>
                </c:pt>
                <c:pt idx="25348">
                  <c:v>4.2812303124992006</c:v>
                </c:pt>
                <c:pt idx="25349">
                  <c:v>4.2807281250016009</c:v>
                </c:pt>
                <c:pt idx="25350">
                  <c:v>4.2802821875007995</c:v>
                </c:pt>
                <c:pt idx="25351">
                  <c:v>4.2806674999999998</c:v>
                </c:pt>
                <c:pt idx="25352">
                  <c:v>4.2810328124992001</c:v>
                </c:pt>
                <c:pt idx="25353">
                  <c:v>4.2813728124992005</c:v>
                </c:pt>
                <c:pt idx="25354">
                  <c:v>4.2817406250016008</c:v>
                </c:pt>
                <c:pt idx="25355">
                  <c:v>4.2813912500000004</c:v>
                </c:pt>
                <c:pt idx="25356">
                  <c:v>4.2810365624992004</c:v>
                </c:pt>
                <c:pt idx="25357">
                  <c:v>4.2814506250016002</c:v>
                </c:pt>
                <c:pt idx="25358">
                  <c:v>4.2811715624992006</c:v>
                </c:pt>
                <c:pt idx="25359">
                  <c:v>4.280805</c:v>
                </c:pt>
                <c:pt idx="25360">
                  <c:v>4.2810712500000001</c:v>
                </c:pt>
                <c:pt idx="25361">
                  <c:v>4.2814856250016007</c:v>
                </c:pt>
                <c:pt idx="25362">
                  <c:v>4.2818199999999997</c:v>
                </c:pt>
                <c:pt idx="25363">
                  <c:v>4.2821684375007996</c:v>
                </c:pt>
                <c:pt idx="25364">
                  <c:v>4.2825100000000003</c:v>
                </c:pt>
                <c:pt idx="25365">
                  <c:v>4.2828906250016008</c:v>
                </c:pt>
                <c:pt idx="25366">
                  <c:v>4.2832481250016006</c:v>
                </c:pt>
                <c:pt idx="25367">
                  <c:v>4.2836024999999998</c:v>
                </c:pt>
                <c:pt idx="25368">
                  <c:v>4.2839487500000004</c:v>
                </c:pt>
                <c:pt idx="25369">
                  <c:v>4.2843225</c:v>
                </c:pt>
                <c:pt idx="25370">
                  <c:v>4.2846853124992004</c:v>
                </c:pt>
                <c:pt idx="25371">
                  <c:v>4.2851071875007998</c:v>
                </c:pt>
                <c:pt idx="25372">
                  <c:v>4.2855999999999996</c:v>
                </c:pt>
                <c:pt idx="25373">
                  <c:v>4.2859949999999998</c:v>
                </c:pt>
                <c:pt idx="25374">
                  <c:v>4.2864228124992003</c:v>
                </c:pt>
                <c:pt idx="25375">
                  <c:v>4.2868984375007999</c:v>
                </c:pt>
                <c:pt idx="25376">
                  <c:v>4.2872528124992009</c:v>
                </c:pt>
                <c:pt idx="25377">
                  <c:v>4.2876050000000001</c:v>
                </c:pt>
                <c:pt idx="25378">
                  <c:v>4.2872253124992001</c:v>
                </c:pt>
                <c:pt idx="25379">
                  <c:v>4.2868471875007996</c:v>
                </c:pt>
                <c:pt idx="25380">
                  <c:v>4.2863634375007997</c:v>
                </c:pt>
                <c:pt idx="25381">
                  <c:v>4.2860153124992006</c:v>
                </c:pt>
                <c:pt idx="25382">
                  <c:v>4.28564875</c:v>
                </c:pt>
                <c:pt idx="25383">
                  <c:v>4.2852174999999999</c:v>
                </c:pt>
                <c:pt idx="25384">
                  <c:v>4.2847553124992004</c:v>
                </c:pt>
                <c:pt idx="25385">
                  <c:v>4.2842912499999999</c:v>
                </c:pt>
                <c:pt idx="25386">
                  <c:v>4.2838081250016007</c:v>
                </c:pt>
                <c:pt idx="25387">
                  <c:v>4.2832946875007991</c:v>
                </c:pt>
                <c:pt idx="25388">
                  <c:v>4.2828131250016002</c:v>
                </c:pt>
                <c:pt idx="25389">
                  <c:v>4.2823578124992006</c:v>
                </c:pt>
                <c:pt idx="25390">
                  <c:v>4.2820037500000003</c:v>
                </c:pt>
                <c:pt idx="25391">
                  <c:v>4.2815174999999996</c:v>
                </c:pt>
                <c:pt idx="25392">
                  <c:v>4.2810918750016009</c:v>
                </c:pt>
                <c:pt idx="25393">
                  <c:v>4.2807503124992001</c:v>
                </c:pt>
                <c:pt idx="25394">
                  <c:v>4.2803178124992005</c:v>
                </c:pt>
                <c:pt idx="25395">
                  <c:v>4.2797234375007998</c:v>
                </c:pt>
                <c:pt idx="25396">
                  <c:v>4.2793484375007997</c:v>
                </c:pt>
                <c:pt idx="25397">
                  <c:v>4.2790071875007998</c:v>
                </c:pt>
                <c:pt idx="25398">
                  <c:v>4.2785737499999996</c:v>
                </c:pt>
                <c:pt idx="25399">
                  <c:v>4.2781921875007995</c:v>
                </c:pt>
                <c:pt idx="25400">
                  <c:v>4.2778237499999996</c:v>
                </c:pt>
                <c:pt idx="25401">
                  <c:v>4.2774565624992009</c:v>
                </c:pt>
                <c:pt idx="25402">
                  <c:v>4.2770628124992003</c:v>
                </c:pt>
                <c:pt idx="25403">
                  <c:v>4.2765146875007991</c:v>
                </c:pt>
                <c:pt idx="25404">
                  <c:v>4.2759765624992001</c:v>
                </c:pt>
                <c:pt idx="25405">
                  <c:v>4.2755668750016005</c:v>
                </c:pt>
                <c:pt idx="25406">
                  <c:v>4.2751925000000002</c:v>
                </c:pt>
                <c:pt idx="25407">
                  <c:v>4.2755231250016008</c:v>
                </c:pt>
                <c:pt idx="25408">
                  <c:v>4.2759</c:v>
                </c:pt>
                <c:pt idx="25409">
                  <c:v>4.2755346875007998</c:v>
                </c:pt>
                <c:pt idx="25410">
                  <c:v>4.2752656250016008</c:v>
                </c:pt>
                <c:pt idx="25411">
                  <c:v>4.2752268750016009</c:v>
                </c:pt>
                <c:pt idx="25412">
                  <c:v>4.275613125001601</c:v>
                </c:pt>
                <c:pt idx="25413">
                  <c:v>4.2759340624992008</c:v>
                </c:pt>
                <c:pt idx="25414">
                  <c:v>4.2763068750016009</c:v>
                </c:pt>
                <c:pt idx="25415">
                  <c:v>4.2759578124992004</c:v>
                </c:pt>
                <c:pt idx="25416">
                  <c:v>4.275595</c:v>
                </c:pt>
                <c:pt idx="25417">
                  <c:v>4.2760234375007995</c:v>
                </c:pt>
                <c:pt idx="25418">
                  <c:v>4.2763574999999996</c:v>
                </c:pt>
                <c:pt idx="25419">
                  <c:v>4.2765331250016008</c:v>
                </c:pt>
                <c:pt idx="25420">
                  <c:v>4.2768628124992007</c:v>
                </c:pt>
                <c:pt idx="25421">
                  <c:v>4.2772093750016005</c:v>
                </c:pt>
                <c:pt idx="25422">
                  <c:v>4.27757875</c:v>
                </c:pt>
                <c:pt idx="25423">
                  <c:v>4.2779134375007999</c:v>
                </c:pt>
                <c:pt idx="25424">
                  <c:v>4.2780034375007991</c:v>
                </c:pt>
                <c:pt idx="25425">
                  <c:v>4.2783671875007991</c:v>
                </c:pt>
                <c:pt idx="25426">
                  <c:v>4.2787206250016006</c:v>
                </c:pt>
                <c:pt idx="25427">
                  <c:v>4.2785934375007999</c:v>
                </c:pt>
                <c:pt idx="25428">
                  <c:v>4.27823625</c:v>
                </c:pt>
                <c:pt idx="25429">
                  <c:v>4.2777028124992009</c:v>
                </c:pt>
                <c:pt idx="25430">
                  <c:v>4.2773296875007993</c:v>
                </c:pt>
                <c:pt idx="25431">
                  <c:v>4.2767040624992001</c:v>
                </c:pt>
                <c:pt idx="25432">
                  <c:v>4.2763684375007998</c:v>
                </c:pt>
                <c:pt idx="25433">
                  <c:v>4.275925</c:v>
                </c:pt>
                <c:pt idx="25434">
                  <c:v>4.275495625001601</c:v>
                </c:pt>
                <c:pt idx="25435">
                  <c:v>4.275061875001601</c:v>
                </c:pt>
                <c:pt idx="25436">
                  <c:v>4.2747299999999999</c:v>
                </c:pt>
                <c:pt idx="25437">
                  <c:v>4.2743521875007993</c:v>
                </c:pt>
                <c:pt idx="25438">
                  <c:v>4.27361375</c:v>
                </c:pt>
                <c:pt idx="25439">
                  <c:v>4.2732381250016003</c:v>
                </c:pt>
                <c:pt idx="25440">
                  <c:v>4.2728359375007994</c:v>
                </c:pt>
                <c:pt idx="25441">
                  <c:v>4.2723931250016003</c:v>
                </c:pt>
                <c:pt idx="25442">
                  <c:v>4.2719568750016004</c:v>
                </c:pt>
                <c:pt idx="25443">
                  <c:v>4.2715931250016004</c:v>
                </c:pt>
                <c:pt idx="25444">
                  <c:v>4.2710028124992006</c:v>
                </c:pt>
                <c:pt idx="25445">
                  <c:v>4.2706021875007991</c:v>
                </c:pt>
                <c:pt idx="25446">
                  <c:v>4.2701874999999996</c:v>
                </c:pt>
                <c:pt idx="25447">
                  <c:v>4.2705393750016007</c:v>
                </c:pt>
                <c:pt idx="25448">
                  <c:v>4.2708640624992009</c:v>
                </c:pt>
                <c:pt idx="25449">
                  <c:v>4.2713481250016008</c:v>
                </c:pt>
                <c:pt idx="25450">
                  <c:v>4.2717309375007995</c:v>
                </c:pt>
                <c:pt idx="25451">
                  <c:v>4.2721121875007997</c:v>
                </c:pt>
                <c:pt idx="25452">
                  <c:v>4.2724446875007995</c:v>
                </c:pt>
                <c:pt idx="25453">
                  <c:v>4.2727681250016003</c:v>
                </c:pt>
                <c:pt idx="25454">
                  <c:v>4.2731950000000003</c:v>
                </c:pt>
                <c:pt idx="25455">
                  <c:v>4.2735559375007997</c:v>
                </c:pt>
                <c:pt idx="25456">
                  <c:v>4.2738993750016006</c:v>
                </c:pt>
                <c:pt idx="25457">
                  <c:v>4.2742418750016009</c:v>
                </c:pt>
                <c:pt idx="25458">
                  <c:v>4.2746237499999999</c:v>
                </c:pt>
                <c:pt idx="25459">
                  <c:v>4.2749906250016005</c:v>
                </c:pt>
                <c:pt idx="25460">
                  <c:v>4.2753609375007997</c:v>
                </c:pt>
                <c:pt idx="25461">
                  <c:v>4.2757837500000004</c:v>
                </c:pt>
                <c:pt idx="25462">
                  <c:v>4.2761443750016008</c:v>
                </c:pt>
                <c:pt idx="25463">
                  <c:v>4.2765512499999998</c:v>
                </c:pt>
                <c:pt idx="25464">
                  <c:v>4.2769490624992006</c:v>
                </c:pt>
                <c:pt idx="25465">
                  <c:v>4.2773856250016005</c:v>
                </c:pt>
                <c:pt idx="25466">
                  <c:v>4.2779090624992007</c:v>
                </c:pt>
                <c:pt idx="25467">
                  <c:v>4.2784568750016003</c:v>
                </c:pt>
                <c:pt idx="25468">
                  <c:v>4.2790346875007996</c:v>
                </c:pt>
                <c:pt idx="25469">
                  <c:v>4.2795034375007992</c:v>
                </c:pt>
                <c:pt idx="25470">
                  <c:v>4.2799187500000002</c:v>
                </c:pt>
                <c:pt idx="25471">
                  <c:v>4.2802959375007994</c:v>
                </c:pt>
                <c:pt idx="25472">
                  <c:v>4.2806546875007996</c:v>
                </c:pt>
                <c:pt idx="25473">
                  <c:v>4.2809109375007992</c:v>
                </c:pt>
                <c:pt idx="25474">
                  <c:v>4.2809940624992002</c:v>
                </c:pt>
                <c:pt idx="25475">
                  <c:v>4.28114375</c:v>
                </c:pt>
                <c:pt idx="25476">
                  <c:v>4.2807156250016005</c:v>
                </c:pt>
                <c:pt idx="25477">
                  <c:v>4.2800287499999996</c:v>
                </c:pt>
                <c:pt idx="25478">
                  <c:v>4.2796121875007991</c:v>
                </c:pt>
                <c:pt idx="25479">
                  <c:v>4.2790884375007998</c:v>
                </c:pt>
                <c:pt idx="25480">
                  <c:v>4.2786524999999997</c:v>
                </c:pt>
                <c:pt idx="25481">
                  <c:v>4.2781668750016006</c:v>
                </c:pt>
                <c:pt idx="25482">
                  <c:v>4.2776943750016008</c:v>
                </c:pt>
                <c:pt idx="25483">
                  <c:v>4.2771587499999999</c:v>
                </c:pt>
                <c:pt idx="25484">
                  <c:v>4.2767053124992005</c:v>
                </c:pt>
                <c:pt idx="25485">
                  <c:v>4.2762940624992005</c:v>
                </c:pt>
                <c:pt idx="25486">
                  <c:v>4.2759312500000002</c:v>
                </c:pt>
                <c:pt idx="25487">
                  <c:v>4.275565625001601</c:v>
                </c:pt>
                <c:pt idx="25488">
                  <c:v>4.2750621875007999</c:v>
                </c:pt>
                <c:pt idx="25489">
                  <c:v>4.2746459375007992</c:v>
                </c:pt>
                <c:pt idx="25490">
                  <c:v>4.2741046875007997</c:v>
                </c:pt>
                <c:pt idx="25491">
                  <c:v>4.2736915624992005</c:v>
                </c:pt>
                <c:pt idx="25492">
                  <c:v>4.2733678124992007</c:v>
                </c:pt>
                <c:pt idx="25493">
                  <c:v>4.2730281250016002</c:v>
                </c:pt>
                <c:pt idx="25494">
                  <c:v>4.2726974999999996</c:v>
                </c:pt>
                <c:pt idx="25495">
                  <c:v>4.2723759375007999</c:v>
                </c:pt>
                <c:pt idx="25496">
                  <c:v>4.2717440624992005</c:v>
                </c:pt>
                <c:pt idx="25497">
                  <c:v>4.2712725000000002</c:v>
                </c:pt>
                <c:pt idx="25498">
                  <c:v>4.2716359375007995</c:v>
                </c:pt>
                <c:pt idx="25499">
                  <c:v>4.2720921875007996</c:v>
                </c:pt>
                <c:pt idx="25500">
                  <c:v>4.2725362499999999</c:v>
                </c:pt>
                <c:pt idx="25501">
                  <c:v>4.2729187499999997</c:v>
                </c:pt>
                <c:pt idx="25502">
                  <c:v>4.2733140624992005</c:v>
                </c:pt>
                <c:pt idx="25503">
                  <c:v>4.2736665624992005</c:v>
                </c:pt>
                <c:pt idx="25504">
                  <c:v>4.2733090624992007</c:v>
                </c:pt>
                <c:pt idx="25505">
                  <c:v>4.2728734375007997</c:v>
                </c:pt>
                <c:pt idx="25506">
                  <c:v>4.2726684375007995</c:v>
                </c:pt>
                <c:pt idx="25507">
                  <c:v>4.2730156250016007</c:v>
                </c:pt>
                <c:pt idx="25508">
                  <c:v>4.2726343750016005</c:v>
                </c:pt>
                <c:pt idx="25509">
                  <c:v>4.2722846875007994</c:v>
                </c:pt>
                <c:pt idx="25510">
                  <c:v>4.2726415624992002</c:v>
                </c:pt>
                <c:pt idx="25511">
                  <c:v>4.2730043750016007</c:v>
                </c:pt>
                <c:pt idx="25512">
                  <c:v>4.2733993750016008</c:v>
                </c:pt>
                <c:pt idx="25513">
                  <c:v>4.2737434375007997</c:v>
                </c:pt>
                <c:pt idx="25514">
                  <c:v>4.2741865624992004</c:v>
                </c:pt>
                <c:pt idx="25515">
                  <c:v>4.274544375001601</c:v>
                </c:pt>
                <c:pt idx="25516">
                  <c:v>4.2750184375007994</c:v>
                </c:pt>
                <c:pt idx="25517">
                  <c:v>4.2753565624992005</c:v>
                </c:pt>
                <c:pt idx="25518">
                  <c:v>4.2757590624992003</c:v>
                </c:pt>
                <c:pt idx="25519">
                  <c:v>4.2760928124992006</c:v>
                </c:pt>
                <c:pt idx="25520">
                  <c:v>4.2765231250016003</c:v>
                </c:pt>
                <c:pt idx="25521">
                  <c:v>4.2769312499999996</c:v>
                </c:pt>
                <c:pt idx="25522">
                  <c:v>4.2773756250016008</c:v>
                </c:pt>
                <c:pt idx="25523">
                  <c:v>4.2778540624992001</c:v>
                </c:pt>
                <c:pt idx="25524">
                  <c:v>4.2782987500000003</c:v>
                </c:pt>
                <c:pt idx="25525">
                  <c:v>4.2786434375007998</c:v>
                </c:pt>
                <c:pt idx="25526">
                  <c:v>4.2790487500000003</c:v>
                </c:pt>
                <c:pt idx="25527">
                  <c:v>4.2794346875007996</c:v>
                </c:pt>
                <c:pt idx="25528">
                  <c:v>4.2789778124992006</c:v>
                </c:pt>
                <c:pt idx="25529">
                  <c:v>4.2781996875007993</c:v>
                </c:pt>
                <c:pt idx="25530">
                  <c:v>4.2777737499999997</c:v>
                </c:pt>
                <c:pt idx="25531">
                  <c:v>4.2771609375007991</c:v>
                </c:pt>
                <c:pt idx="25532">
                  <c:v>4.2765196875007998</c:v>
                </c:pt>
                <c:pt idx="25533">
                  <c:v>4.2757646875007991</c:v>
                </c:pt>
                <c:pt idx="25534">
                  <c:v>4.27502125</c:v>
                </c:pt>
                <c:pt idx="25535">
                  <c:v>4.2742134375007996</c:v>
                </c:pt>
                <c:pt idx="25536">
                  <c:v>4.2735559375007997</c:v>
                </c:pt>
                <c:pt idx="25537">
                  <c:v>4.2729071875007998</c:v>
                </c:pt>
                <c:pt idx="25538">
                  <c:v>4.2722931250016005</c:v>
                </c:pt>
                <c:pt idx="25539">
                  <c:v>4.2717140624992007</c:v>
                </c:pt>
                <c:pt idx="25540">
                  <c:v>4.2711134375007997</c:v>
                </c:pt>
                <c:pt idx="25541">
                  <c:v>4.2706334375007993</c:v>
                </c:pt>
                <c:pt idx="25542">
                  <c:v>4.2701971875007994</c:v>
                </c:pt>
                <c:pt idx="25543">
                  <c:v>4.2695687500000004</c:v>
                </c:pt>
                <c:pt idx="25544">
                  <c:v>4.2690603124992004</c:v>
                </c:pt>
                <c:pt idx="25545">
                  <c:v>4.2685209375007993</c:v>
                </c:pt>
                <c:pt idx="25546">
                  <c:v>4.2681412500000002</c:v>
                </c:pt>
                <c:pt idx="25547">
                  <c:v>4.2677309375007999</c:v>
                </c:pt>
                <c:pt idx="25548">
                  <c:v>4.2673328124992009</c:v>
                </c:pt>
                <c:pt idx="25549">
                  <c:v>4.2669656250016006</c:v>
                </c:pt>
                <c:pt idx="25550">
                  <c:v>4.2666250000000003</c:v>
                </c:pt>
                <c:pt idx="25551">
                  <c:v>4.2662140624992002</c:v>
                </c:pt>
                <c:pt idx="25552">
                  <c:v>4.2665890624992002</c:v>
                </c:pt>
                <c:pt idx="25553">
                  <c:v>4.2669646875007992</c:v>
                </c:pt>
                <c:pt idx="25554">
                  <c:v>4.2673484375007993</c:v>
                </c:pt>
                <c:pt idx="25555">
                  <c:v>4.2678271875007994</c:v>
                </c:pt>
                <c:pt idx="25556">
                  <c:v>4.2681771875007994</c:v>
                </c:pt>
                <c:pt idx="25557">
                  <c:v>4.2686121875007998</c:v>
                </c:pt>
                <c:pt idx="25558">
                  <c:v>4.2690278124992007</c:v>
                </c:pt>
                <c:pt idx="25559">
                  <c:v>4.2694359375007993</c:v>
                </c:pt>
                <c:pt idx="25560">
                  <c:v>4.2697987499999996</c:v>
                </c:pt>
                <c:pt idx="25561">
                  <c:v>4.2701340624992001</c:v>
                </c:pt>
                <c:pt idx="25562">
                  <c:v>4.2704865624992001</c:v>
                </c:pt>
                <c:pt idx="25563">
                  <c:v>4.2709712499999997</c:v>
                </c:pt>
                <c:pt idx="25564">
                  <c:v>4.2709228124992009</c:v>
                </c:pt>
                <c:pt idx="25565">
                  <c:v>4.2704790624992004</c:v>
                </c:pt>
                <c:pt idx="25566">
                  <c:v>4.2700359375007997</c:v>
                </c:pt>
                <c:pt idx="25567">
                  <c:v>4.2696509375007992</c:v>
                </c:pt>
                <c:pt idx="25568">
                  <c:v>4.2700093750016004</c:v>
                </c:pt>
                <c:pt idx="25569">
                  <c:v>4.2703934375007995</c:v>
                </c:pt>
                <c:pt idx="25570">
                  <c:v>4.2707362499999997</c:v>
                </c:pt>
                <c:pt idx="25571">
                  <c:v>4.2711012500000001</c:v>
                </c:pt>
                <c:pt idx="25572">
                  <c:v>4.2714965624992001</c:v>
                </c:pt>
                <c:pt idx="25573">
                  <c:v>4.2719759375007991</c:v>
                </c:pt>
                <c:pt idx="25574">
                  <c:v>4.2723500000000003</c:v>
                </c:pt>
                <c:pt idx="25575">
                  <c:v>4.2727824999999999</c:v>
                </c:pt>
                <c:pt idx="25576">
                  <c:v>4.2731453124992003</c:v>
                </c:pt>
                <c:pt idx="25577">
                  <c:v>4.2735487499999998</c:v>
                </c:pt>
                <c:pt idx="25578">
                  <c:v>4.2739868750016008</c:v>
                </c:pt>
                <c:pt idx="25579">
                  <c:v>4.2743593750016009</c:v>
                </c:pt>
                <c:pt idx="25580">
                  <c:v>4.2746899999999997</c:v>
                </c:pt>
                <c:pt idx="25581">
                  <c:v>4.2743140624992009</c:v>
                </c:pt>
                <c:pt idx="25582">
                  <c:v>4.2739056250016008</c:v>
                </c:pt>
                <c:pt idx="25583">
                  <c:v>4.2733368750016005</c:v>
                </c:pt>
                <c:pt idx="25584">
                  <c:v>4.272680625001601</c:v>
                </c:pt>
                <c:pt idx="25585">
                  <c:v>4.2723000000000004</c:v>
                </c:pt>
                <c:pt idx="25586">
                  <c:v>4.2718903124992007</c:v>
                </c:pt>
                <c:pt idx="25587">
                  <c:v>4.2715184375007995</c:v>
                </c:pt>
                <c:pt idx="25588">
                  <c:v>4.2709409375007992</c:v>
                </c:pt>
                <c:pt idx="25589">
                  <c:v>4.2705609375007993</c:v>
                </c:pt>
                <c:pt idx="25590">
                  <c:v>4.2700306250016009</c:v>
                </c:pt>
                <c:pt idx="25591">
                  <c:v>4.2696293750016006</c:v>
                </c:pt>
                <c:pt idx="25592">
                  <c:v>4.26922625</c:v>
                </c:pt>
                <c:pt idx="25593">
                  <c:v>4.2688406250016007</c:v>
                </c:pt>
                <c:pt idx="25594">
                  <c:v>4.2684409375007997</c:v>
                </c:pt>
                <c:pt idx="25595">
                  <c:v>4.2685406250016005</c:v>
                </c:pt>
                <c:pt idx="25596">
                  <c:v>4.2689756250016009</c:v>
                </c:pt>
                <c:pt idx="25597">
                  <c:v>4.2693475000000003</c:v>
                </c:pt>
                <c:pt idx="25598">
                  <c:v>4.2698071875007999</c:v>
                </c:pt>
                <c:pt idx="25599">
                  <c:v>4.2703024999999997</c:v>
                </c:pt>
                <c:pt idx="25600">
                  <c:v>4.2706787500000001</c:v>
                </c:pt>
                <c:pt idx="25601">
                  <c:v>4.2710609375007991</c:v>
                </c:pt>
                <c:pt idx="25602">
                  <c:v>4.2714303124992004</c:v>
                </c:pt>
                <c:pt idx="25603">
                  <c:v>4.2718490624992009</c:v>
                </c:pt>
                <c:pt idx="25604">
                  <c:v>4.2721934375007997</c:v>
                </c:pt>
                <c:pt idx="25605">
                  <c:v>4.2721231250016007</c:v>
                </c:pt>
                <c:pt idx="25606">
                  <c:v>4.271718125001601</c:v>
                </c:pt>
                <c:pt idx="25607">
                  <c:v>4.2711162500000004</c:v>
                </c:pt>
                <c:pt idx="25608">
                  <c:v>4.2707424999999999</c:v>
                </c:pt>
                <c:pt idx="25609">
                  <c:v>4.2703724999999997</c:v>
                </c:pt>
                <c:pt idx="25610">
                  <c:v>4.2700025000000004</c:v>
                </c:pt>
                <c:pt idx="25611">
                  <c:v>4.2694296875007991</c:v>
                </c:pt>
                <c:pt idx="25612">
                  <c:v>4.2688865624992003</c:v>
                </c:pt>
                <c:pt idx="25613">
                  <c:v>4.2685437500000001</c:v>
                </c:pt>
                <c:pt idx="25614">
                  <c:v>4.2681718750016007</c:v>
                </c:pt>
                <c:pt idx="25615">
                  <c:v>4.2677624999999999</c:v>
                </c:pt>
                <c:pt idx="25616">
                  <c:v>4.2672596875007995</c:v>
                </c:pt>
                <c:pt idx="25617">
                  <c:v>4.2669293750016006</c:v>
                </c:pt>
                <c:pt idx="25618">
                  <c:v>4.2665715624992009</c:v>
                </c:pt>
                <c:pt idx="25619">
                  <c:v>4.2668209375007997</c:v>
                </c:pt>
                <c:pt idx="25620">
                  <c:v>4.2672034375007994</c:v>
                </c:pt>
                <c:pt idx="25621">
                  <c:v>4.2675665624992005</c:v>
                </c:pt>
                <c:pt idx="25622">
                  <c:v>4.2676553124992003</c:v>
                </c:pt>
                <c:pt idx="25623">
                  <c:v>4.26807625</c:v>
                </c:pt>
                <c:pt idx="25624">
                  <c:v>4.2684284375007993</c:v>
                </c:pt>
                <c:pt idx="25625">
                  <c:v>4.2680971875007998</c:v>
                </c:pt>
                <c:pt idx="25626">
                  <c:v>4.2676643750016003</c:v>
                </c:pt>
                <c:pt idx="25627">
                  <c:v>4.2673062499999999</c:v>
                </c:pt>
                <c:pt idx="25628">
                  <c:v>4.2669587499999997</c:v>
                </c:pt>
                <c:pt idx="25629">
                  <c:v>4.2666225000000004</c:v>
                </c:pt>
                <c:pt idx="25630">
                  <c:v>4.2662584375007997</c:v>
                </c:pt>
                <c:pt idx="25631">
                  <c:v>4.2659068750016003</c:v>
                </c:pt>
                <c:pt idx="25632">
                  <c:v>4.2661640624992003</c:v>
                </c:pt>
                <c:pt idx="25633">
                  <c:v>4.2665234375007994</c:v>
                </c:pt>
                <c:pt idx="25634">
                  <c:v>4.266860625001601</c:v>
                </c:pt>
                <c:pt idx="25635">
                  <c:v>4.2672056250016004</c:v>
                </c:pt>
                <c:pt idx="25636">
                  <c:v>4.2675706250016008</c:v>
                </c:pt>
                <c:pt idx="25637">
                  <c:v>4.2680368750016004</c:v>
                </c:pt>
                <c:pt idx="25638">
                  <c:v>4.2683796875007998</c:v>
                </c:pt>
                <c:pt idx="25639">
                  <c:v>4.2687659375007998</c:v>
                </c:pt>
                <c:pt idx="25640">
                  <c:v>4.2683906250016008</c:v>
                </c:pt>
                <c:pt idx="25641">
                  <c:v>4.2680103124992002</c:v>
                </c:pt>
                <c:pt idx="25642">
                  <c:v>4.2675571875007998</c:v>
                </c:pt>
                <c:pt idx="25643">
                  <c:v>4.2679646875007995</c:v>
                </c:pt>
                <c:pt idx="25644">
                  <c:v>4.2684109375007999</c:v>
                </c:pt>
                <c:pt idx="25645">
                  <c:v>4.2687628124992001</c:v>
                </c:pt>
                <c:pt idx="25646">
                  <c:v>4.2691096875007997</c:v>
                </c:pt>
                <c:pt idx="25647">
                  <c:v>4.2694678124992009</c:v>
                </c:pt>
                <c:pt idx="25648">
                  <c:v>4.2691128124992002</c:v>
                </c:pt>
                <c:pt idx="25649">
                  <c:v>4.2686950000000001</c:v>
                </c:pt>
                <c:pt idx="25650">
                  <c:v>4.2683356250016002</c:v>
                </c:pt>
                <c:pt idx="25651">
                  <c:v>4.2677609375007997</c:v>
                </c:pt>
                <c:pt idx="25652">
                  <c:v>4.2673109375007998</c:v>
                </c:pt>
                <c:pt idx="25653">
                  <c:v>4.2669859375007997</c:v>
                </c:pt>
                <c:pt idx="25654">
                  <c:v>4.2665778124992002</c:v>
                </c:pt>
                <c:pt idx="25655">
                  <c:v>4.2661509375007993</c:v>
                </c:pt>
                <c:pt idx="25656">
                  <c:v>4.2657315624992007</c:v>
                </c:pt>
                <c:pt idx="25657">
                  <c:v>4.2651753124992009</c:v>
                </c:pt>
                <c:pt idx="25658">
                  <c:v>4.2645653124992009</c:v>
                </c:pt>
                <c:pt idx="25659">
                  <c:v>4.2640106250016006</c:v>
                </c:pt>
                <c:pt idx="25660">
                  <c:v>4.2636343750016001</c:v>
                </c:pt>
                <c:pt idx="25661">
                  <c:v>4.2632471875007996</c:v>
                </c:pt>
                <c:pt idx="25662">
                  <c:v>4.2628849999999998</c:v>
                </c:pt>
                <c:pt idx="25663">
                  <c:v>4.2625512499999996</c:v>
                </c:pt>
                <c:pt idx="25664">
                  <c:v>4.2623521875007997</c:v>
                </c:pt>
                <c:pt idx="25665">
                  <c:v>4.2626956250016006</c:v>
                </c:pt>
                <c:pt idx="25666">
                  <c:v>4.2630393750016005</c:v>
                </c:pt>
                <c:pt idx="25667">
                  <c:v>4.2634150000000002</c:v>
                </c:pt>
                <c:pt idx="25668">
                  <c:v>4.2638612499999997</c:v>
                </c:pt>
                <c:pt idx="25669">
                  <c:v>4.2642090624992006</c:v>
                </c:pt>
                <c:pt idx="25670">
                  <c:v>4.2642453124992006</c:v>
                </c:pt>
                <c:pt idx="25671">
                  <c:v>4.2646568750016005</c:v>
                </c:pt>
                <c:pt idx="25672">
                  <c:v>4.2651824999999999</c:v>
                </c:pt>
                <c:pt idx="25673">
                  <c:v>4.2656074999999998</c:v>
                </c:pt>
                <c:pt idx="25674">
                  <c:v>4.2659718750016005</c:v>
                </c:pt>
                <c:pt idx="25675">
                  <c:v>4.2663709375007999</c:v>
                </c:pt>
                <c:pt idx="25676">
                  <c:v>4.2668049999999997</c:v>
                </c:pt>
                <c:pt idx="25677">
                  <c:v>4.2672906250016007</c:v>
                </c:pt>
                <c:pt idx="25678">
                  <c:v>4.2678612500000002</c:v>
                </c:pt>
                <c:pt idx="25679">
                  <c:v>4.2684603124992009</c:v>
                </c:pt>
                <c:pt idx="25680">
                  <c:v>4.2690406250016002</c:v>
                </c:pt>
                <c:pt idx="25681">
                  <c:v>4.2696371875007992</c:v>
                </c:pt>
                <c:pt idx="25682">
                  <c:v>4.2701937499999998</c:v>
                </c:pt>
                <c:pt idx="25683">
                  <c:v>4.2707350000000002</c:v>
                </c:pt>
                <c:pt idx="25684">
                  <c:v>4.2711393750016002</c:v>
                </c:pt>
                <c:pt idx="25685">
                  <c:v>4.2715412500000003</c:v>
                </c:pt>
                <c:pt idx="25686">
                  <c:v>4.2719106250016008</c:v>
                </c:pt>
                <c:pt idx="25687">
                  <c:v>4.2713421875007995</c:v>
                </c:pt>
                <c:pt idx="25688">
                  <c:v>4.2706593750016006</c:v>
                </c:pt>
                <c:pt idx="25689">
                  <c:v>4.2702834375007992</c:v>
                </c:pt>
                <c:pt idx="25690">
                  <c:v>4.2698693750016004</c:v>
                </c:pt>
                <c:pt idx="25691">
                  <c:v>4.2694865624992007</c:v>
                </c:pt>
                <c:pt idx="25692">
                  <c:v>4.2691362499999999</c:v>
                </c:pt>
                <c:pt idx="25693">
                  <c:v>4.2685028124992002</c:v>
                </c:pt>
                <c:pt idx="25694">
                  <c:v>4.2680803124992002</c:v>
                </c:pt>
                <c:pt idx="25695">
                  <c:v>4.2676918750016002</c:v>
                </c:pt>
                <c:pt idx="25696">
                  <c:v>4.2672684375007996</c:v>
                </c:pt>
                <c:pt idx="25697">
                  <c:v>4.2667599999999997</c:v>
                </c:pt>
                <c:pt idx="25698">
                  <c:v>4.2664312500000001</c:v>
                </c:pt>
                <c:pt idx="25699">
                  <c:v>4.2660865624992006</c:v>
                </c:pt>
                <c:pt idx="25700">
                  <c:v>4.2656190624992005</c:v>
                </c:pt>
                <c:pt idx="25701">
                  <c:v>4.2651328124992007</c:v>
                </c:pt>
                <c:pt idx="25702">
                  <c:v>4.2645515624992001</c:v>
                </c:pt>
                <c:pt idx="25703">
                  <c:v>4.2640959375007998</c:v>
                </c:pt>
                <c:pt idx="25704">
                  <c:v>4.2634949999999998</c:v>
                </c:pt>
                <c:pt idx="25705">
                  <c:v>4.2629587500000001</c:v>
                </c:pt>
                <c:pt idx="25706">
                  <c:v>4.2624509375007991</c:v>
                </c:pt>
                <c:pt idx="25707">
                  <c:v>4.2619412499999996</c:v>
                </c:pt>
                <c:pt idx="25708">
                  <c:v>4.2614778124992005</c:v>
                </c:pt>
                <c:pt idx="25709">
                  <c:v>4.2610359375007993</c:v>
                </c:pt>
                <c:pt idx="25710">
                  <c:v>4.2605959375007991</c:v>
                </c:pt>
                <c:pt idx="25711">
                  <c:v>4.2602509375007998</c:v>
                </c:pt>
                <c:pt idx="25712">
                  <c:v>4.2596896875007992</c:v>
                </c:pt>
                <c:pt idx="25713">
                  <c:v>4.2592953124992006</c:v>
                </c:pt>
                <c:pt idx="25714">
                  <c:v>4.2589734375007993</c:v>
                </c:pt>
                <c:pt idx="25715">
                  <c:v>4.2593581250016008</c:v>
                </c:pt>
                <c:pt idx="25716">
                  <c:v>4.2597637500000003</c:v>
                </c:pt>
                <c:pt idx="25717">
                  <c:v>4.2595931250016008</c:v>
                </c:pt>
                <c:pt idx="25718">
                  <c:v>4.2597181250016005</c:v>
                </c:pt>
                <c:pt idx="25719">
                  <c:v>4.2600509375007993</c:v>
                </c:pt>
                <c:pt idx="25720">
                  <c:v>4.2604437500000003</c:v>
                </c:pt>
                <c:pt idx="25721">
                  <c:v>4.2609424999999996</c:v>
                </c:pt>
                <c:pt idx="25722">
                  <c:v>4.2614056250016006</c:v>
                </c:pt>
                <c:pt idx="25723">
                  <c:v>4.2619121875007995</c:v>
                </c:pt>
                <c:pt idx="25724">
                  <c:v>4.2622903124992009</c:v>
                </c:pt>
                <c:pt idx="25725">
                  <c:v>4.2627262500000001</c:v>
                </c:pt>
                <c:pt idx="25726">
                  <c:v>4.2631978124992003</c:v>
                </c:pt>
                <c:pt idx="25727">
                  <c:v>4.2635365624992003</c:v>
                </c:pt>
                <c:pt idx="25728">
                  <c:v>4.2638737500000001</c:v>
                </c:pt>
                <c:pt idx="25729">
                  <c:v>4.2642506250016003</c:v>
                </c:pt>
                <c:pt idx="25730">
                  <c:v>4.2646615624992004</c:v>
                </c:pt>
                <c:pt idx="25731">
                  <c:v>4.2651937499999999</c:v>
                </c:pt>
                <c:pt idx="25732">
                  <c:v>4.2656053124992006</c:v>
                </c:pt>
                <c:pt idx="25733">
                  <c:v>4.2660178124992001</c:v>
                </c:pt>
                <c:pt idx="25734">
                  <c:v>4.2663475000000002</c:v>
                </c:pt>
                <c:pt idx="25735">
                  <c:v>4.2667471875007994</c:v>
                </c:pt>
                <c:pt idx="25736">
                  <c:v>4.2672512500000002</c:v>
                </c:pt>
                <c:pt idx="25737">
                  <c:v>4.2677465624992008</c:v>
                </c:pt>
                <c:pt idx="25738">
                  <c:v>4.2682346875007999</c:v>
                </c:pt>
                <c:pt idx="25739">
                  <c:v>4.2686200000000003</c:v>
                </c:pt>
                <c:pt idx="25740">
                  <c:v>4.2680396875007993</c:v>
                </c:pt>
                <c:pt idx="25741">
                  <c:v>4.2676325000000004</c:v>
                </c:pt>
                <c:pt idx="25742">
                  <c:v>4.2672546875007997</c:v>
                </c:pt>
                <c:pt idx="25743">
                  <c:v>4.2668690624992003</c:v>
                </c:pt>
                <c:pt idx="25744">
                  <c:v>4.2663840624992009</c:v>
                </c:pt>
                <c:pt idx="25745">
                  <c:v>4.2660228124992008</c:v>
                </c:pt>
                <c:pt idx="25746">
                  <c:v>4.2656553124992005</c:v>
                </c:pt>
                <c:pt idx="25747">
                  <c:v>4.2651462499999999</c:v>
                </c:pt>
                <c:pt idx="25748">
                  <c:v>4.2648256250016008</c:v>
                </c:pt>
                <c:pt idx="25749">
                  <c:v>4.2645456250016007</c:v>
                </c:pt>
                <c:pt idx="25750">
                  <c:v>4.2641512500000003</c:v>
                </c:pt>
                <c:pt idx="25751">
                  <c:v>4.2636484375007999</c:v>
                </c:pt>
                <c:pt idx="25752">
                  <c:v>4.2631746875007996</c:v>
                </c:pt>
                <c:pt idx="25753">
                  <c:v>4.2627828124992009</c:v>
                </c:pt>
                <c:pt idx="25754">
                  <c:v>4.2624000000000004</c:v>
                </c:pt>
                <c:pt idx="25755">
                  <c:v>4.2626437499999996</c:v>
                </c:pt>
                <c:pt idx="25756">
                  <c:v>4.2629831250016004</c:v>
                </c:pt>
                <c:pt idx="25757">
                  <c:v>4.2633537500000003</c:v>
                </c:pt>
                <c:pt idx="25758">
                  <c:v>4.2637943750016003</c:v>
                </c:pt>
                <c:pt idx="25759">
                  <c:v>4.2636709375007991</c:v>
                </c:pt>
                <c:pt idx="25760">
                  <c:v>4.2640734375007998</c:v>
                </c:pt>
                <c:pt idx="25761">
                  <c:v>4.2644574999999998</c:v>
                </c:pt>
                <c:pt idx="25762">
                  <c:v>4.2647881250016004</c:v>
                </c:pt>
                <c:pt idx="25763">
                  <c:v>4.2651493750016005</c:v>
                </c:pt>
                <c:pt idx="25764">
                  <c:v>4.2655753124992009</c:v>
                </c:pt>
                <c:pt idx="25765">
                  <c:v>4.2659528124992008</c:v>
                </c:pt>
                <c:pt idx="25766">
                  <c:v>4.2663171875007997</c:v>
                </c:pt>
                <c:pt idx="25767">
                  <c:v>4.2667028124992008</c:v>
                </c:pt>
                <c:pt idx="25768">
                  <c:v>4.2671703124992009</c:v>
                </c:pt>
                <c:pt idx="25769">
                  <c:v>4.2675959375007997</c:v>
                </c:pt>
                <c:pt idx="25770">
                  <c:v>4.2681512499999998</c:v>
                </c:pt>
                <c:pt idx="25771">
                  <c:v>4.2686084375007995</c:v>
                </c:pt>
                <c:pt idx="25772">
                  <c:v>4.2690196875007995</c:v>
                </c:pt>
                <c:pt idx="25773">
                  <c:v>4.2695212500000004</c:v>
                </c:pt>
                <c:pt idx="25774">
                  <c:v>4.2700209375007994</c:v>
                </c:pt>
                <c:pt idx="25775">
                  <c:v>4.2703696875007999</c:v>
                </c:pt>
                <c:pt idx="25776">
                  <c:v>4.2707337499999998</c:v>
                </c:pt>
                <c:pt idx="25777">
                  <c:v>4.2710996875007998</c:v>
                </c:pt>
                <c:pt idx="25778">
                  <c:v>4.2715984375007992</c:v>
                </c:pt>
                <c:pt idx="25779">
                  <c:v>4.2719337499999996</c:v>
                </c:pt>
                <c:pt idx="25780">
                  <c:v>4.2714837499999998</c:v>
                </c:pt>
                <c:pt idx="25781">
                  <c:v>4.2709309375007996</c:v>
                </c:pt>
                <c:pt idx="25782">
                  <c:v>4.2702621875007996</c:v>
                </c:pt>
                <c:pt idx="25783">
                  <c:v>4.2694625000000004</c:v>
                </c:pt>
                <c:pt idx="25784">
                  <c:v>4.2685696875007997</c:v>
                </c:pt>
                <c:pt idx="25785">
                  <c:v>4.2675625000000004</c:v>
                </c:pt>
                <c:pt idx="25786">
                  <c:v>4.2665462500000002</c:v>
                </c:pt>
                <c:pt idx="25787">
                  <c:v>4.2655599999999998</c:v>
                </c:pt>
                <c:pt idx="25788">
                  <c:v>4.2645818750016007</c:v>
                </c:pt>
                <c:pt idx="25789">
                  <c:v>4.2637365624992007</c:v>
                </c:pt>
                <c:pt idx="25790">
                  <c:v>4.2630565624992007</c:v>
                </c:pt>
                <c:pt idx="25791">
                  <c:v>4.2624990624992005</c:v>
                </c:pt>
                <c:pt idx="25792">
                  <c:v>4.2619934375007995</c:v>
                </c:pt>
                <c:pt idx="25793">
                  <c:v>4.2615146875007994</c:v>
                </c:pt>
                <c:pt idx="25794">
                  <c:v>4.2611381250016009</c:v>
                </c:pt>
                <c:pt idx="25795">
                  <c:v>4.2606359375007994</c:v>
                </c:pt>
                <c:pt idx="25796">
                  <c:v>4.2602187499999999</c:v>
                </c:pt>
                <c:pt idx="25797">
                  <c:v>4.2597759375007991</c:v>
                </c:pt>
                <c:pt idx="25798">
                  <c:v>4.2592850000000002</c:v>
                </c:pt>
                <c:pt idx="25799">
                  <c:v>4.2587828124992004</c:v>
                </c:pt>
                <c:pt idx="25800">
                  <c:v>4.2583340624992001</c:v>
                </c:pt>
                <c:pt idx="25801">
                  <c:v>4.2578646875007999</c:v>
                </c:pt>
                <c:pt idx="25802">
                  <c:v>4.2574043750016006</c:v>
                </c:pt>
                <c:pt idx="25803">
                  <c:v>4.2569996875007998</c:v>
                </c:pt>
                <c:pt idx="25804">
                  <c:v>4.2568884375007991</c:v>
                </c:pt>
                <c:pt idx="25805">
                  <c:v>4.2572846875007997</c:v>
                </c:pt>
                <c:pt idx="25806">
                  <c:v>4.2576046875007991</c:v>
                </c:pt>
                <c:pt idx="25807">
                  <c:v>4.2579431250016002</c:v>
                </c:pt>
                <c:pt idx="25808">
                  <c:v>4.2583306250016006</c:v>
                </c:pt>
                <c:pt idx="25809">
                  <c:v>4.2587656250016002</c:v>
                </c:pt>
                <c:pt idx="25810">
                  <c:v>4.2591728124992008</c:v>
                </c:pt>
                <c:pt idx="25811">
                  <c:v>4.2596512500000001</c:v>
                </c:pt>
                <c:pt idx="25812">
                  <c:v>4.2600209375007996</c:v>
                </c:pt>
                <c:pt idx="25813">
                  <c:v>4.260345</c:v>
                </c:pt>
                <c:pt idx="25814">
                  <c:v>4.2607903124992008</c:v>
                </c:pt>
                <c:pt idx="25815">
                  <c:v>4.2611999999999997</c:v>
                </c:pt>
                <c:pt idx="25816">
                  <c:v>4.2614665624992005</c:v>
                </c:pt>
                <c:pt idx="25817">
                  <c:v>4.2613790624992003</c:v>
                </c:pt>
                <c:pt idx="25818">
                  <c:v>4.2609575</c:v>
                </c:pt>
                <c:pt idx="25819">
                  <c:v>4.2605909375007993</c:v>
                </c:pt>
                <c:pt idx="25820">
                  <c:v>4.2599959375007996</c:v>
                </c:pt>
                <c:pt idx="25821">
                  <c:v>4.2596109375007991</c:v>
                </c:pt>
                <c:pt idx="25822">
                  <c:v>4.2591943750016004</c:v>
                </c:pt>
                <c:pt idx="25823">
                  <c:v>4.2588150000000002</c:v>
                </c:pt>
                <c:pt idx="25824">
                  <c:v>4.2584143750016006</c:v>
                </c:pt>
                <c:pt idx="25825">
                  <c:v>4.2578674999999997</c:v>
                </c:pt>
                <c:pt idx="25826">
                  <c:v>4.2573643750016004</c:v>
                </c:pt>
                <c:pt idx="25827">
                  <c:v>4.2568009375007998</c:v>
                </c:pt>
                <c:pt idx="25828">
                  <c:v>4.2563803124992008</c:v>
                </c:pt>
                <c:pt idx="25829">
                  <c:v>4.2559971875007996</c:v>
                </c:pt>
                <c:pt idx="25830">
                  <c:v>4.2556459375007991</c:v>
                </c:pt>
                <c:pt idx="25831">
                  <c:v>4.2551393750016002</c:v>
                </c:pt>
                <c:pt idx="25832">
                  <c:v>4.2547715624992009</c:v>
                </c:pt>
                <c:pt idx="25833">
                  <c:v>4.2552156250016004</c:v>
                </c:pt>
                <c:pt idx="25834">
                  <c:v>4.2556356250016005</c:v>
                </c:pt>
                <c:pt idx="25835">
                  <c:v>4.2560262499999997</c:v>
                </c:pt>
                <c:pt idx="25836">
                  <c:v>4.2563575</c:v>
                </c:pt>
                <c:pt idx="25837">
                  <c:v>4.2568065624992002</c:v>
                </c:pt>
                <c:pt idx="25838">
                  <c:v>4.2571578124992007</c:v>
                </c:pt>
                <c:pt idx="25839">
                  <c:v>4.2575409375007993</c:v>
                </c:pt>
                <c:pt idx="25840">
                  <c:v>4.2579387500000001</c:v>
                </c:pt>
                <c:pt idx="25841">
                  <c:v>4.2584031250016006</c:v>
                </c:pt>
                <c:pt idx="25842">
                  <c:v>4.2588818750016006</c:v>
                </c:pt>
                <c:pt idx="25843">
                  <c:v>4.2592793750016007</c:v>
                </c:pt>
                <c:pt idx="25844">
                  <c:v>4.2596800000000004</c:v>
                </c:pt>
                <c:pt idx="25845">
                  <c:v>4.2600221875007991</c:v>
                </c:pt>
                <c:pt idx="25846">
                  <c:v>4.2604531250016002</c:v>
                </c:pt>
                <c:pt idx="25847">
                  <c:v>4.2607768750016008</c:v>
                </c:pt>
                <c:pt idx="25848">
                  <c:v>4.2604718750016008</c:v>
                </c:pt>
                <c:pt idx="25849">
                  <c:v>4.2604321875007996</c:v>
                </c:pt>
                <c:pt idx="25850">
                  <c:v>4.2609006250016002</c:v>
                </c:pt>
                <c:pt idx="25851">
                  <c:v>4.2612415624992002</c:v>
                </c:pt>
                <c:pt idx="25852">
                  <c:v>4.2615681250016006</c:v>
                </c:pt>
                <c:pt idx="25853">
                  <c:v>4.2620537499999998</c:v>
                </c:pt>
                <c:pt idx="25854">
                  <c:v>4.2625778124992006</c:v>
                </c:pt>
                <c:pt idx="25855">
                  <c:v>4.2629487499999996</c:v>
                </c:pt>
                <c:pt idx="25856">
                  <c:v>4.2634540624992008</c:v>
                </c:pt>
                <c:pt idx="25857">
                  <c:v>4.263858125001601</c:v>
                </c:pt>
                <c:pt idx="25858">
                  <c:v>4.2641825000000004</c:v>
                </c:pt>
                <c:pt idx="25859">
                  <c:v>4.2646790624992006</c:v>
                </c:pt>
                <c:pt idx="25860">
                  <c:v>4.2650350000000001</c:v>
                </c:pt>
                <c:pt idx="25861">
                  <c:v>4.2653628124992009</c:v>
                </c:pt>
                <c:pt idx="25862">
                  <c:v>4.2657375000000002</c:v>
                </c:pt>
                <c:pt idx="25863">
                  <c:v>4.2662484375007992</c:v>
                </c:pt>
                <c:pt idx="25864">
                  <c:v>4.2666059375007999</c:v>
                </c:pt>
                <c:pt idx="25865">
                  <c:v>4.2663487499999997</c:v>
                </c:pt>
                <c:pt idx="25866">
                  <c:v>4.2659978124992008</c:v>
                </c:pt>
                <c:pt idx="25867">
                  <c:v>4.2655468750016006</c:v>
                </c:pt>
                <c:pt idx="25868">
                  <c:v>4.2652178124992002</c:v>
                </c:pt>
                <c:pt idx="25869">
                  <c:v>4.2648846875007997</c:v>
                </c:pt>
                <c:pt idx="25870">
                  <c:v>4.2644599999999997</c:v>
                </c:pt>
                <c:pt idx="25871">
                  <c:v>4.2640984375007998</c:v>
                </c:pt>
                <c:pt idx="25872">
                  <c:v>4.2636765624992004</c:v>
                </c:pt>
                <c:pt idx="25873">
                  <c:v>4.2633356250016003</c:v>
                </c:pt>
                <c:pt idx="25874">
                  <c:v>4.2629309375007995</c:v>
                </c:pt>
                <c:pt idx="25875">
                  <c:v>4.2622928124992008</c:v>
                </c:pt>
                <c:pt idx="25876">
                  <c:v>4.2618590624992008</c:v>
                </c:pt>
                <c:pt idx="25877">
                  <c:v>4.2618999999999998</c:v>
                </c:pt>
                <c:pt idx="25878">
                  <c:v>4.2619790624992007</c:v>
                </c:pt>
                <c:pt idx="25879">
                  <c:v>4.2616503124992002</c:v>
                </c:pt>
                <c:pt idx="25880">
                  <c:v>4.2612065624992006</c:v>
                </c:pt>
                <c:pt idx="25881">
                  <c:v>4.2607699999999999</c:v>
                </c:pt>
                <c:pt idx="25882">
                  <c:v>4.2602771875007992</c:v>
                </c:pt>
                <c:pt idx="25883">
                  <c:v>4.2598321875007992</c:v>
                </c:pt>
                <c:pt idx="25884">
                  <c:v>4.2597471875007997</c:v>
                </c:pt>
                <c:pt idx="25885">
                  <c:v>4.2601634375007995</c:v>
                </c:pt>
                <c:pt idx="25886">
                  <c:v>4.2604875</c:v>
                </c:pt>
                <c:pt idx="25887">
                  <c:v>4.2608615624992003</c:v>
                </c:pt>
                <c:pt idx="25888">
                  <c:v>4.2613143750016009</c:v>
                </c:pt>
                <c:pt idx="25889">
                  <c:v>4.2616496875007996</c:v>
                </c:pt>
                <c:pt idx="25890">
                  <c:v>4.2620487499999999</c:v>
                </c:pt>
                <c:pt idx="25891">
                  <c:v>4.26239875</c:v>
                </c:pt>
                <c:pt idx="25892">
                  <c:v>4.2629515624992003</c:v>
                </c:pt>
                <c:pt idx="25893">
                  <c:v>4.2633918750016004</c:v>
                </c:pt>
                <c:pt idx="25894">
                  <c:v>4.2638081250016002</c:v>
                </c:pt>
                <c:pt idx="25895">
                  <c:v>4.26422875</c:v>
                </c:pt>
                <c:pt idx="25896">
                  <c:v>4.2645721875007991</c:v>
                </c:pt>
                <c:pt idx="25897">
                  <c:v>4.2649546875007998</c:v>
                </c:pt>
                <c:pt idx="25898">
                  <c:v>4.2652853124992003</c:v>
                </c:pt>
                <c:pt idx="25899">
                  <c:v>4.264714375001601</c:v>
                </c:pt>
                <c:pt idx="25900">
                  <c:v>4.2643740624992006</c:v>
                </c:pt>
                <c:pt idx="25901">
                  <c:v>4.2639381250016006</c:v>
                </c:pt>
                <c:pt idx="25902">
                  <c:v>4.2635912500000002</c:v>
                </c:pt>
                <c:pt idx="25903">
                  <c:v>4.2630893750016003</c:v>
                </c:pt>
                <c:pt idx="25904">
                  <c:v>4.2626259375007995</c:v>
                </c:pt>
                <c:pt idx="25905">
                  <c:v>4.2620975000000003</c:v>
                </c:pt>
                <c:pt idx="25906">
                  <c:v>4.2615912500000004</c:v>
                </c:pt>
                <c:pt idx="25907">
                  <c:v>4.2612259375007993</c:v>
                </c:pt>
                <c:pt idx="25908">
                  <c:v>4.2606471875007994</c:v>
                </c:pt>
                <c:pt idx="25909">
                  <c:v>4.2601556250016008</c:v>
                </c:pt>
                <c:pt idx="25910">
                  <c:v>4.2597378124992007</c:v>
                </c:pt>
                <c:pt idx="25911">
                  <c:v>4.2592921875007992</c:v>
                </c:pt>
                <c:pt idx="25912">
                  <c:v>4.2588703124992007</c:v>
                </c:pt>
                <c:pt idx="25913">
                  <c:v>4.2583362500000002</c:v>
                </c:pt>
                <c:pt idx="25914">
                  <c:v>4.2579962499999997</c:v>
                </c:pt>
                <c:pt idx="25915">
                  <c:v>4.257629375001601</c:v>
                </c:pt>
                <c:pt idx="25916">
                  <c:v>4.2572934375007998</c:v>
                </c:pt>
                <c:pt idx="25917">
                  <c:v>4.2568799999999998</c:v>
                </c:pt>
                <c:pt idx="25918">
                  <c:v>4.2561534375007994</c:v>
                </c:pt>
                <c:pt idx="25919">
                  <c:v>4.2555315624992005</c:v>
                </c:pt>
                <c:pt idx="25920">
                  <c:v>4.2551828124992008</c:v>
                </c:pt>
                <c:pt idx="25921">
                  <c:v>4.2548481250016001</c:v>
                </c:pt>
                <c:pt idx="25922">
                  <c:v>4.2544525000000002</c:v>
                </c:pt>
                <c:pt idx="25923">
                  <c:v>4.2544896875007998</c:v>
                </c:pt>
                <c:pt idx="25924">
                  <c:v>4.2549078124992006</c:v>
                </c:pt>
                <c:pt idx="25925">
                  <c:v>4.2553153124992003</c:v>
                </c:pt>
                <c:pt idx="25926">
                  <c:v>4.2558087499999999</c:v>
                </c:pt>
                <c:pt idx="25927">
                  <c:v>4.2561703124992007</c:v>
                </c:pt>
                <c:pt idx="25928">
                  <c:v>4.2565431250016008</c:v>
                </c:pt>
                <c:pt idx="25929">
                  <c:v>4.2568765624992002</c:v>
                </c:pt>
                <c:pt idx="25930">
                  <c:v>4.2572209375007999</c:v>
                </c:pt>
                <c:pt idx="25931">
                  <c:v>4.2576115624992008</c:v>
                </c:pt>
                <c:pt idx="25932">
                  <c:v>4.2580012500000004</c:v>
                </c:pt>
                <c:pt idx="25933">
                  <c:v>4.2583265624992004</c:v>
                </c:pt>
                <c:pt idx="25934">
                  <c:v>4.2587028124992008</c:v>
                </c:pt>
                <c:pt idx="25935">
                  <c:v>4.2590578124992007</c:v>
                </c:pt>
                <c:pt idx="25936">
                  <c:v>4.2594215624992007</c:v>
                </c:pt>
                <c:pt idx="25937">
                  <c:v>4.2594381250016005</c:v>
                </c:pt>
                <c:pt idx="25938">
                  <c:v>4.2589968750016007</c:v>
                </c:pt>
                <c:pt idx="25939">
                  <c:v>4.2584584375007992</c:v>
                </c:pt>
                <c:pt idx="25940">
                  <c:v>4.2579096875007991</c:v>
                </c:pt>
                <c:pt idx="25941">
                  <c:v>4.2574512499999999</c:v>
                </c:pt>
                <c:pt idx="25942">
                  <c:v>4.2571231250016002</c:v>
                </c:pt>
                <c:pt idx="25943">
                  <c:v>4.2569015624992002</c:v>
                </c:pt>
                <c:pt idx="25944">
                  <c:v>4.2573196875007993</c:v>
                </c:pt>
                <c:pt idx="25945">
                  <c:v>4.2576487500000004</c:v>
                </c:pt>
                <c:pt idx="25946">
                  <c:v>4.2579746875007993</c:v>
                </c:pt>
                <c:pt idx="25947">
                  <c:v>4.2584031250016006</c:v>
                </c:pt>
                <c:pt idx="25948">
                  <c:v>4.2587293750016002</c:v>
                </c:pt>
                <c:pt idx="25949">
                  <c:v>4.2591299999999999</c:v>
                </c:pt>
                <c:pt idx="25950">
                  <c:v>4.2596456250016006</c:v>
                </c:pt>
                <c:pt idx="25951">
                  <c:v>4.2600862499999996</c:v>
                </c:pt>
                <c:pt idx="25952">
                  <c:v>4.2604150000000001</c:v>
                </c:pt>
                <c:pt idx="25953">
                  <c:v>4.2607668750016003</c:v>
                </c:pt>
                <c:pt idx="25954">
                  <c:v>4.2611065624992008</c:v>
                </c:pt>
                <c:pt idx="25955">
                  <c:v>4.26092125</c:v>
                </c:pt>
                <c:pt idx="25956">
                  <c:v>4.2605550000000001</c:v>
                </c:pt>
                <c:pt idx="25957">
                  <c:v>4.2601859375007995</c:v>
                </c:pt>
                <c:pt idx="25958">
                  <c:v>4.2598534375007997</c:v>
                </c:pt>
                <c:pt idx="25959">
                  <c:v>4.2597828124992008</c:v>
                </c:pt>
                <c:pt idx="25960">
                  <c:v>4.2601446875007998</c:v>
                </c:pt>
                <c:pt idx="25961">
                  <c:v>4.2597899999999997</c:v>
                </c:pt>
                <c:pt idx="25962">
                  <c:v>4.2592765624992008</c:v>
                </c:pt>
                <c:pt idx="25963">
                  <c:v>4.2587687499999998</c:v>
                </c:pt>
                <c:pt idx="25964">
                  <c:v>4.2583603124992004</c:v>
                </c:pt>
                <c:pt idx="25965">
                  <c:v>4.2579574999999998</c:v>
                </c:pt>
                <c:pt idx="25966">
                  <c:v>4.2576206250016009</c:v>
                </c:pt>
                <c:pt idx="25967">
                  <c:v>4.2572965624992003</c:v>
                </c:pt>
                <c:pt idx="25968">
                  <c:v>4.2568168750016007</c:v>
                </c:pt>
                <c:pt idx="25969">
                  <c:v>4.2564612500000001</c:v>
                </c:pt>
                <c:pt idx="25970">
                  <c:v>4.2561281250016005</c:v>
                </c:pt>
                <c:pt idx="25971">
                  <c:v>4.2557821875007997</c:v>
                </c:pt>
                <c:pt idx="25972">
                  <c:v>4.2554224999999999</c:v>
                </c:pt>
                <c:pt idx="25973">
                  <c:v>4.2555078124992001</c:v>
                </c:pt>
                <c:pt idx="25974">
                  <c:v>4.2558284375007993</c:v>
                </c:pt>
                <c:pt idx="25975">
                  <c:v>4.2562481250016004</c:v>
                </c:pt>
                <c:pt idx="25976">
                  <c:v>4.2566378124992008</c:v>
                </c:pt>
                <c:pt idx="25977">
                  <c:v>4.2570959375007993</c:v>
                </c:pt>
                <c:pt idx="25978">
                  <c:v>4.2575431250016003</c:v>
                </c:pt>
                <c:pt idx="25979">
                  <c:v>4.2579837500000002</c:v>
                </c:pt>
                <c:pt idx="25980">
                  <c:v>4.2584412499999997</c:v>
                </c:pt>
                <c:pt idx="25981">
                  <c:v>4.2589625</c:v>
                </c:pt>
                <c:pt idx="25982">
                  <c:v>4.2592903124992008</c:v>
                </c:pt>
                <c:pt idx="25983">
                  <c:v>4.2587909375007991</c:v>
                </c:pt>
                <c:pt idx="25984">
                  <c:v>4.2584215624992003</c:v>
                </c:pt>
                <c:pt idx="25985">
                  <c:v>4.2579056250016007</c:v>
                </c:pt>
                <c:pt idx="25986">
                  <c:v>4.2575506250016009</c:v>
                </c:pt>
                <c:pt idx="25987">
                  <c:v>4.2572262500000004</c:v>
                </c:pt>
                <c:pt idx="25988">
                  <c:v>4.2568528124992007</c:v>
                </c:pt>
                <c:pt idx="25989">
                  <c:v>4.2563853124992006</c:v>
                </c:pt>
                <c:pt idx="25990">
                  <c:v>4.2559343750016003</c:v>
                </c:pt>
                <c:pt idx="25991">
                  <c:v>4.25536125</c:v>
                </c:pt>
                <c:pt idx="25992">
                  <c:v>4.2550396875007994</c:v>
                </c:pt>
                <c:pt idx="25993">
                  <c:v>4.2546540624992009</c:v>
                </c:pt>
                <c:pt idx="25994">
                  <c:v>4.2542959375007996</c:v>
                </c:pt>
                <c:pt idx="25995">
                  <c:v>4.2539612499999997</c:v>
                </c:pt>
                <c:pt idx="25996">
                  <c:v>4.2536224999999996</c:v>
                </c:pt>
                <c:pt idx="25997">
                  <c:v>4.2529456250016002</c:v>
                </c:pt>
                <c:pt idx="25998">
                  <c:v>4.2526087500000003</c:v>
                </c:pt>
                <c:pt idx="25999">
                  <c:v>4.2520328124992002</c:v>
                </c:pt>
                <c:pt idx="26000">
                  <c:v>4.2514871875007998</c:v>
                </c:pt>
                <c:pt idx="26001">
                  <c:v>4.2510606250016005</c:v>
                </c:pt>
                <c:pt idx="26002">
                  <c:v>4.2507009375007998</c:v>
                </c:pt>
                <c:pt idx="26003">
                  <c:v>4.2502309375007998</c:v>
                </c:pt>
                <c:pt idx="26004">
                  <c:v>4.2499071875007992</c:v>
                </c:pt>
                <c:pt idx="26005">
                  <c:v>4.2494537499999998</c:v>
                </c:pt>
                <c:pt idx="26006">
                  <c:v>4.2490325000000002</c:v>
                </c:pt>
                <c:pt idx="26007">
                  <c:v>4.2485596875007996</c:v>
                </c:pt>
                <c:pt idx="26008">
                  <c:v>4.2482084375007991</c:v>
                </c:pt>
                <c:pt idx="26009">
                  <c:v>4.2485324999999996</c:v>
                </c:pt>
                <c:pt idx="26010">
                  <c:v>4.2488837500000001</c:v>
                </c:pt>
                <c:pt idx="26011">
                  <c:v>4.2493403124992009</c:v>
                </c:pt>
                <c:pt idx="26012">
                  <c:v>4.2496859375007991</c:v>
                </c:pt>
                <c:pt idx="26013">
                  <c:v>4.2501265624992008</c:v>
                </c:pt>
                <c:pt idx="26014">
                  <c:v>4.2503334375007995</c:v>
                </c:pt>
                <c:pt idx="26015">
                  <c:v>4.2505312499999999</c:v>
                </c:pt>
                <c:pt idx="26016">
                  <c:v>4.2508771875007998</c:v>
                </c:pt>
                <c:pt idx="26017">
                  <c:v>4.2508168750016004</c:v>
                </c:pt>
                <c:pt idx="26018">
                  <c:v>4.2504443750016003</c:v>
                </c:pt>
                <c:pt idx="26019">
                  <c:v>4.2507381250016003</c:v>
                </c:pt>
                <c:pt idx="26020">
                  <c:v>4.2510768750016004</c:v>
                </c:pt>
                <c:pt idx="26021">
                  <c:v>4.2515375000000004</c:v>
                </c:pt>
                <c:pt idx="26022">
                  <c:v>4.251995</c:v>
                </c:pt>
                <c:pt idx="26023">
                  <c:v>4.2524640624992003</c:v>
                </c:pt>
                <c:pt idx="26024">
                  <c:v>4.2528959375007993</c:v>
                </c:pt>
                <c:pt idx="26025">
                  <c:v>4.2533493750016005</c:v>
                </c:pt>
                <c:pt idx="26026">
                  <c:v>4.2536956250016003</c:v>
                </c:pt>
                <c:pt idx="26027">
                  <c:v>4.2541200000000003</c:v>
                </c:pt>
                <c:pt idx="26028">
                  <c:v>4.2545028124992008</c:v>
                </c:pt>
                <c:pt idx="26029">
                  <c:v>4.2548353124992007</c:v>
                </c:pt>
                <c:pt idx="26030">
                  <c:v>4.2552621875007999</c:v>
                </c:pt>
                <c:pt idx="26031">
                  <c:v>4.2556521875007993</c:v>
                </c:pt>
                <c:pt idx="26032">
                  <c:v>4.2553084375007995</c:v>
                </c:pt>
                <c:pt idx="26033">
                  <c:v>4.2546743750016009</c:v>
                </c:pt>
                <c:pt idx="26034">
                  <c:v>4.2542243750016002</c:v>
                </c:pt>
                <c:pt idx="26035">
                  <c:v>4.2537124999999998</c:v>
                </c:pt>
                <c:pt idx="26036">
                  <c:v>4.2531293750016008</c:v>
                </c:pt>
                <c:pt idx="26037">
                  <c:v>4.25254625</c:v>
                </c:pt>
                <c:pt idx="26038">
                  <c:v>4.2519540624992009</c:v>
                </c:pt>
                <c:pt idx="26039">
                  <c:v>4.2515159375007991</c:v>
                </c:pt>
                <c:pt idx="26040">
                  <c:v>4.2511046875007992</c:v>
                </c:pt>
                <c:pt idx="26041">
                  <c:v>4.2507181250016002</c:v>
                </c:pt>
                <c:pt idx="26042">
                  <c:v>4.2503584375007994</c:v>
                </c:pt>
                <c:pt idx="26043">
                  <c:v>4.2499296875007992</c:v>
                </c:pt>
                <c:pt idx="26044">
                  <c:v>4.2496049999999999</c:v>
                </c:pt>
                <c:pt idx="26045">
                  <c:v>4.2492534375007995</c:v>
                </c:pt>
                <c:pt idx="26046">
                  <c:v>4.2489321875007997</c:v>
                </c:pt>
                <c:pt idx="26047">
                  <c:v>4.2485787500000001</c:v>
                </c:pt>
                <c:pt idx="26048">
                  <c:v>4.2489803124992003</c:v>
                </c:pt>
                <c:pt idx="26049">
                  <c:v>4.2485803124992003</c:v>
                </c:pt>
                <c:pt idx="26050">
                  <c:v>4.2482203124992006</c:v>
                </c:pt>
                <c:pt idx="26051">
                  <c:v>4.2478993750016008</c:v>
                </c:pt>
                <c:pt idx="26052">
                  <c:v>4.2474774999999996</c:v>
                </c:pt>
                <c:pt idx="26053">
                  <c:v>4.2469371875007997</c:v>
                </c:pt>
                <c:pt idx="26054">
                  <c:v>4.2464475000000004</c:v>
                </c:pt>
                <c:pt idx="26055">
                  <c:v>4.2459171875007993</c:v>
                </c:pt>
                <c:pt idx="26056">
                  <c:v>4.2450221875007994</c:v>
                </c:pt>
                <c:pt idx="26057">
                  <c:v>4.2440609375007998</c:v>
                </c:pt>
                <c:pt idx="26058">
                  <c:v>4.2426790624992003</c:v>
                </c:pt>
                <c:pt idx="26059">
                  <c:v>4.2411712499999998</c:v>
                </c:pt>
                <c:pt idx="26060">
                  <c:v>4.2395028124992002</c:v>
                </c:pt>
                <c:pt idx="26061">
                  <c:v>4.2376771875007995</c:v>
                </c:pt>
                <c:pt idx="26062">
                  <c:v>4.2357828124992007</c:v>
                </c:pt>
                <c:pt idx="26063">
                  <c:v>4.2337584375007991</c:v>
                </c:pt>
                <c:pt idx="26064">
                  <c:v>4.2316862500000001</c:v>
                </c:pt>
                <c:pt idx="26065">
                  <c:v>4.2293793750016002</c:v>
                </c:pt>
                <c:pt idx="26066">
                  <c:v>4.2270796875007992</c:v>
                </c:pt>
                <c:pt idx="26067">
                  <c:v>4.2248421875007995</c:v>
                </c:pt>
                <c:pt idx="26068">
                  <c:v>4.2227640624992002</c:v>
                </c:pt>
                <c:pt idx="26069">
                  <c:v>4.2207412499999997</c:v>
                </c:pt>
                <c:pt idx="26070">
                  <c:v>4.2188009375007995</c:v>
                </c:pt>
                <c:pt idx="26071">
                  <c:v>4.2168821875007998</c:v>
                </c:pt>
                <c:pt idx="26072">
                  <c:v>4.2149662499999998</c:v>
                </c:pt>
                <c:pt idx="26073">
                  <c:v>4.21306125</c:v>
                </c:pt>
                <c:pt idx="26074">
                  <c:v>4.2112256250016005</c:v>
                </c:pt>
                <c:pt idx="26075">
                  <c:v>4.2095478124992001</c:v>
                </c:pt>
                <c:pt idx="26076">
                  <c:v>4.2081271875007991</c:v>
                </c:pt>
                <c:pt idx="26077">
                  <c:v>4.2068293750016004</c:v>
                </c:pt>
                <c:pt idx="26078">
                  <c:v>4.2057228124992001</c:v>
                </c:pt>
                <c:pt idx="26079">
                  <c:v>4.2046793750016009</c:v>
                </c:pt>
                <c:pt idx="26080">
                  <c:v>4.2037637500000002</c:v>
                </c:pt>
                <c:pt idx="26081">
                  <c:v>4.2028949999999998</c:v>
                </c:pt>
                <c:pt idx="26082">
                  <c:v>4.2020418750016004</c:v>
                </c:pt>
                <c:pt idx="26083">
                  <c:v>4.2012937499999996</c:v>
                </c:pt>
                <c:pt idx="26084">
                  <c:v>4.2006199999999998</c:v>
                </c:pt>
                <c:pt idx="26085">
                  <c:v>4.1999768750016004</c:v>
                </c:pt>
                <c:pt idx="26086">
                  <c:v>4.1994212500000003</c:v>
                </c:pt>
                <c:pt idx="26087">
                  <c:v>4.1990112499999999</c:v>
                </c:pt>
                <c:pt idx="26088">
                  <c:v>4.1986509375007994</c:v>
                </c:pt>
                <c:pt idx="26089">
                  <c:v>4.1981549999999999</c:v>
                </c:pt>
                <c:pt idx="26090">
                  <c:v>4.1977021875007994</c:v>
                </c:pt>
                <c:pt idx="26091">
                  <c:v>4.1973356250016005</c:v>
                </c:pt>
                <c:pt idx="26092">
                  <c:v>4.1969834375007995</c:v>
                </c:pt>
                <c:pt idx="26093">
                  <c:v>4.1966124999999996</c:v>
                </c:pt>
                <c:pt idx="26094">
                  <c:v>4.1962678124992001</c:v>
                </c:pt>
                <c:pt idx="26095">
                  <c:v>4.1960424999999999</c:v>
                </c:pt>
                <c:pt idx="26096">
                  <c:v>4.1957196875007998</c:v>
                </c:pt>
                <c:pt idx="26097">
                  <c:v>4.1952806250016001</c:v>
                </c:pt>
                <c:pt idx="26098">
                  <c:v>4.1948887499999996</c:v>
                </c:pt>
                <c:pt idx="26099">
                  <c:v>4.1896990624992005</c:v>
                </c:pt>
                <c:pt idx="26100">
                  <c:v>4.1829906250016009</c:v>
                </c:pt>
                <c:pt idx="26101">
                  <c:v>4.1755490624992007</c:v>
                </c:pt>
                <c:pt idx="26102">
                  <c:v>4.1677596875007996</c:v>
                </c:pt>
                <c:pt idx="26103">
                  <c:v>4.1595075000000001</c:v>
                </c:pt>
                <c:pt idx="26104">
                  <c:v>4.1509262500000004</c:v>
                </c:pt>
                <c:pt idx="26105">
                  <c:v>4.142095625001601</c:v>
                </c:pt>
                <c:pt idx="26106">
                  <c:v>4.1331715624992009</c:v>
                </c:pt>
                <c:pt idx="26107">
                  <c:v>4.1240718750016008</c:v>
                </c:pt>
                <c:pt idx="26108">
                  <c:v>4.1150168750016007</c:v>
                </c:pt>
                <c:pt idx="26109">
                  <c:v>4.1106540624992007</c:v>
                </c:pt>
                <c:pt idx="26110">
                  <c:v>4.1078037500000004</c:v>
                </c:pt>
                <c:pt idx="26111">
                  <c:v>4.1055618750016007</c:v>
                </c:pt>
                <c:pt idx="26112">
                  <c:v>4.1038125000000001</c:v>
                </c:pt>
                <c:pt idx="26113">
                  <c:v>4.102411875001601</c:v>
                </c:pt>
                <c:pt idx="26114">
                  <c:v>4.1013612500000001</c:v>
                </c:pt>
                <c:pt idx="26115">
                  <c:v>4.1004906250016004</c:v>
                </c:pt>
                <c:pt idx="26116">
                  <c:v>4.0997784375007997</c:v>
                </c:pt>
                <c:pt idx="26117">
                  <c:v>4.0992296875007996</c:v>
                </c:pt>
                <c:pt idx="26118">
                  <c:v>4.0988021875007998</c:v>
                </c:pt>
                <c:pt idx="26119">
                  <c:v>4.0984678124992007</c:v>
                </c:pt>
                <c:pt idx="26120">
                  <c:v>4.0979165624992007</c:v>
                </c:pt>
                <c:pt idx="26121">
                  <c:v>4.0974593750016002</c:v>
                </c:pt>
                <c:pt idx="26122">
                  <c:v>4.0971381250016004</c:v>
                </c:pt>
                <c:pt idx="26123">
                  <c:v>4.0967296875007992</c:v>
                </c:pt>
                <c:pt idx="26124">
                  <c:v>4.0963621875007998</c:v>
                </c:pt>
                <c:pt idx="26125">
                  <c:v>4.0959599999999998</c:v>
                </c:pt>
                <c:pt idx="26126">
                  <c:v>4.0956046875007992</c:v>
                </c:pt>
                <c:pt idx="26127">
                  <c:v>4.0952609375007993</c:v>
                </c:pt>
                <c:pt idx="26128">
                  <c:v>4.0949168750016005</c:v>
                </c:pt>
                <c:pt idx="26129">
                  <c:v>4.0945968750016002</c:v>
                </c:pt>
                <c:pt idx="26130">
                  <c:v>4.0942403124992008</c:v>
                </c:pt>
                <c:pt idx="26131">
                  <c:v>4.0938878124992009</c:v>
                </c:pt>
                <c:pt idx="26132">
                  <c:v>4.0935365624992004</c:v>
                </c:pt>
                <c:pt idx="26133">
                  <c:v>4.0932515624992005</c:v>
                </c:pt>
                <c:pt idx="26134">
                  <c:v>4.0929200000000003</c:v>
                </c:pt>
                <c:pt idx="26135">
                  <c:v>4.0925778124992007</c:v>
                </c:pt>
                <c:pt idx="26136">
                  <c:v>4.0922081250016005</c:v>
                </c:pt>
                <c:pt idx="26137">
                  <c:v>4.0921303124992008</c:v>
                </c:pt>
                <c:pt idx="26138">
                  <c:v>4.0919168750016004</c:v>
                </c:pt>
                <c:pt idx="26139">
                  <c:v>4.0919346875007996</c:v>
                </c:pt>
                <c:pt idx="26140">
                  <c:v>4.0917740624992005</c:v>
                </c:pt>
                <c:pt idx="26141">
                  <c:v>4.0914134375007993</c:v>
                </c:pt>
                <c:pt idx="26142">
                  <c:v>4.0910521875007992</c:v>
                </c:pt>
                <c:pt idx="26143">
                  <c:v>4.0906959375007999</c:v>
                </c:pt>
                <c:pt idx="26144">
                  <c:v>4.0906371875007999</c:v>
                </c:pt>
                <c:pt idx="26145">
                  <c:v>4.0905906250016004</c:v>
                </c:pt>
                <c:pt idx="26146">
                  <c:v>4.0902415624992008</c:v>
                </c:pt>
                <c:pt idx="26147">
                  <c:v>4.0898121875007991</c:v>
                </c:pt>
                <c:pt idx="26148">
                  <c:v>4.0893825000000001</c:v>
                </c:pt>
                <c:pt idx="26149">
                  <c:v>4.0888693750016003</c:v>
                </c:pt>
                <c:pt idx="26150">
                  <c:v>4.0885484375007994</c:v>
                </c:pt>
                <c:pt idx="26151">
                  <c:v>4.0882243750016007</c:v>
                </c:pt>
                <c:pt idx="26152">
                  <c:v>4.0878293750016006</c:v>
                </c:pt>
                <c:pt idx="26153">
                  <c:v>4.0873096875007997</c:v>
                </c:pt>
                <c:pt idx="26154">
                  <c:v>4.0869584375007992</c:v>
                </c:pt>
                <c:pt idx="26155">
                  <c:v>4.0864374999999997</c:v>
                </c:pt>
                <c:pt idx="26156">
                  <c:v>4.0859693750016008</c:v>
                </c:pt>
                <c:pt idx="26157">
                  <c:v>4.0861246875007993</c:v>
                </c:pt>
                <c:pt idx="26158">
                  <c:v>4.08646625</c:v>
                </c:pt>
                <c:pt idx="26159">
                  <c:v>4.0868771875007992</c:v>
                </c:pt>
                <c:pt idx="26160">
                  <c:v>4.0872046875007992</c:v>
                </c:pt>
                <c:pt idx="26161">
                  <c:v>4.0875809375007996</c:v>
                </c:pt>
                <c:pt idx="26162">
                  <c:v>4.0879696875007996</c:v>
                </c:pt>
                <c:pt idx="26163">
                  <c:v>4.0884312500000002</c:v>
                </c:pt>
                <c:pt idx="26164">
                  <c:v>4.0887603124992005</c:v>
                </c:pt>
                <c:pt idx="26165">
                  <c:v>4.0892175000000002</c:v>
                </c:pt>
                <c:pt idx="26166">
                  <c:v>4.0895403124992002</c:v>
                </c:pt>
                <c:pt idx="26167">
                  <c:v>4.0899796875007999</c:v>
                </c:pt>
                <c:pt idx="26168">
                  <c:v>4.0904812499999998</c:v>
                </c:pt>
                <c:pt idx="26169">
                  <c:v>4.0908656250016007</c:v>
                </c:pt>
                <c:pt idx="26170">
                  <c:v>4.0913328124992008</c:v>
                </c:pt>
                <c:pt idx="26171">
                  <c:v>4.0917071875007993</c:v>
                </c:pt>
                <c:pt idx="26172">
                  <c:v>4.0920821875007993</c:v>
                </c:pt>
                <c:pt idx="26173">
                  <c:v>4.0924709375007993</c:v>
                </c:pt>
                <c:pt idx="26174">
                  <c:v>4.0929712499999997</c:v>
                </c:pt>
                <c:pt idx="26175">
                  <c:v>4.0934059375007994</c:v>
                </c:pt>
                <c:pt idx="26176">
                  <c:v>4.0939218750016009</c:v>
                </c:pt>
                <c:pt idx="26177">
                  <c:v>4.0944203124992002</c:v>
                </c:pt>
                <c:pt idx="26178">
                  <c:v>4.0949425000000002</c:v>
                </c:pt>
                <c:pt idx="26179">
                  <c:v>4.0953506250016005</c:v>
                </c:pt>
                <c:pt idx="26180">
                  <c:v>4.0956815624992009</c:v>
                </c:pt>
                <c:pt idx="26181">
                  <c:v>4.0950865624992003</c:v>
                </c:pt>
                <c:pt idx="26182">
                  <c:v>4.094739375001601</c:v>
                </c:pt>
                <c:pt idx="26183">
                  <c:v>4.0943346875007993</c:v>
                </c:pt>
                <c:pt idx="26184">
                  <c:v>4.0938765624992008</c:v>
                </c:pt>
                <c:pt idx="26185">
                  <c:v>4.0934231250016007</c:v>
                </c:pt>
                <c:pt idx="26186">
                  <c:v>4.0930753124992005</c:v>
                </c:pt>
                <c:pt idx="26187">
                  <c:v>4.0926559375007994</c:v>
                </c:pt>
                <c:pt idx="26188">
                  <c:v>4.0921700000000003</c:v>
                </c:pt>
                <c:pt idx="26189">
                  <c:v>4.0918156250016002</c:v>
                </c:pt>
                <c:pt idx="26190">
                  <c:v>4.0914293750016002</c:v>
                </c:pt>
                <c:pt idx="26191">
                  <c:v>4.0910531250016007</c:v>
                </c:pt>
                <c:pt idx="26192">
                  <c:v>4.0906806250016006</c:v>
                </c:pt>
                <c:pt idx="26193">
                  <c:v>4.0902093750016002</c:v>
                </c:pt>
                <c:pt idx="26194">
                  <c:v>4.0898012499999998</c:v>
                </c:pt>
                <c:pt idx="26195">
                  <c:v>4.0893471875007998</c:v>
                </c:pt>
                <c:pt idx="26196">
                  <c:v>4.0889796875007995</c:v>
                </c:pt>
                <c:pt idx="26197">
                  <c:v>4.0887975000000001</c:v>
                </c:pt>
                <c:pt idx="26198">
                  <c:v>4.0884665624992005</c:v>
                </c:pt>
                <c:pt idx="26199">
                  <c:v>4.0886159375007995</c:v>
                </c:pt>
                <c:pt idx="26200">
                  <c:v>4.0882218750016008</c:v>
                </c:pt>
                <c:pt idx="26201">
                  <c:v>4.0884687499999997</c:v>
                </c:pt>
                <c:pt idx="26202">
                  <c:v>4.0882874999999999</c:v>
                </c:pt>
                <c:pt idx="26203">
                  <c:v>4.0886471875007997</c:v>
                </c:pt>
                <c:pt idx="26204">
                  <c:v>4.0889674999999999</c:v>
                </c:pt>
                <c:pt idx="26205">
                  <c:v>4.0893084375007991</c:v>
                </c:pt>
                <c:pt idx="26206">
                  <c:v>4.0896456250016007</c:v>
                </c:pt>
                <c:pt idx="26207">
                  <c:v>4.0899675000000002</c:v>
                </c:pt>
                <c:pt idx="26208">
                  <c:v>4.0903315624992009</c:v>
                </c:pt>
                <c:pt idx="26209">
                  <c:v>4.0908150000000001</c:v>
                </c:pt>
                <c:pt idx="26210">
                  <c:v>4.0912137499999996</c:v>
                </c:pt>
                <c:pt idx="26211">
                  <c:v>4.0916003124992004</c:v>
                </c:pt>
                <c:pt idx="26212">
                  <c:v>4.0919515624992009</c:v>
                </c:pt>
                <c:pt idx="26213">
                  <c:v>4.0922806250016004</c:v>
                </c:pt>
                <c:pt idx="26214">
                  <c:v>4.0926946875007992</c:v>
                </c:pt>
                <c:pt idx="26215">
                  <c:v>4.0930774999999997</c:v>
                </c:pt>
                <c:pt idx="26216">
                  <c:v>4.0934340624992007</c:v>
                </c:pt>
                <c:pt idx="26217">
                  <c:v>4.0938234375007996</c:v>
                </c:pt>
                <c:pt idx="26218">
                  <c:v>4.0934359375007991</c:v>
                </c:pt>
                <c:pt idx="26219">
                  <c:v>4.0928906250016004</c:v>
                </c:pt>
                <c:pt idx="26220">
                  <c:v>4.0923837499999998</c:v>
                </c:pt>
                <c:pt idx="26221">
                  <c:v>4.0919706250016006</c:v>
                </c:pt>
                <c:pt idx="26222">
                  <c:v>4.0915431250016008</c:v>
                </c:pt>
                <c:pt idx="26223">
                  <c:v>4.0911296875007999</c:v>
                </c:pt>
                <c:pt idx="26224">
                  <c:v>4.0914784375007995</c:v>
                </c:pt>
                <c:pt idx="26225">
                  <c:v>4.09192</c:v>
                </c:pt>
                <c:pt idx="26226">
                  <c:v>4.0921140624992001</c:v>
                </c:pt>
                <c:pt idx="26227">
                  <c:v>4.0924909375007994</c:v>
                </c:pt>
                <c:pt idx="26228">
                  <c:v>4.0923800000000004</c:v>
                </c:pt>
                <c:pt idx="26229">
                  <c:v>4.0919231250016006</c:v>
                </c:pt>
                <c:pt idx="26230">
                  <c:v>4.0915143750016005</c:v>
                </c:pt>
                <c:pt idx="26231">
                  <c:v>4.0911434375007998</c:v>
                </c:pt>
                <c:pt idx="26232">
                  <c:v>4.0908162499999996</c:v>
                </c:pt>
                <c:pt idx="26233">
                  <c:v>4.0904740624992009</c:v>
                </c:pt>
                <c:pt idx="26234">
                  <c:v>4.0901490624992007</c:v>
                </c:pt>
                <c:pt idx="26235">
                  <c:v>4.0904956250016005</c:v>
                </c:pt>
                <c:pt idx="26236">
                  <c:v>4.0908325000000003</c:v>
                </c:pt>
                <c:pt idx="26237">
                  <c:v>4.0904878124992008</c:v>
                </c:pt>
                <c:pt idx="26238">
                  <c:v>4.0900068750016008</c:v>
                </c:pt>
                <c:pt idx="26239">
                  <c:v>4.0896856250016009</c:v>
                </c:pt>
                <c:pt idx="26240">
                  <c:v>4.0893199999999998</c:v>
                </c:pt>
                <c:pt idx="26241">
                  <c:v>4.0889631250016008</c:v>
                </c:pt>
                <c:pt idx="26242">
                  <c:v>4.0885284375007993</c:v>
                </c:pt>
                <c:pt idx="26243">
                  <c:v>4.0881843750016005</c:v>
                </c:pt>
                <c:pt idx="26244">
                  <c:v>4.0878103124992009</c:v>
                </c:pt>
                <c:pt idx="26245">
                  <c:v>4.0874346875007994</c:v>
                </c:pt>
                <c:pt idx="26246">
                  <c:v>4.0870050000000004</c:v>
                </c:pt>
                <c:pt idx="26247">
                  <c:v>4.0873578124992003</c:v>
                </c:pt>
                <c:pt idx="26248">
                  <c:v>4.0877134375007991</c:v>
                </c:pt>
                <c:pt idx="26249">
                  <c:v>4.0880365624992008</c:v>
                </c:pt>
                <c:pt idx="26250">
                  <c:v>4.0883709375007999</c:v>
                </c:pt>
                <c:pt idx="26251">
                  <c:v>4.0887021875007994</c:v>
                </c:pt>
                <c:pt idx="26252">
                  <c:v>4.0890303124992009</c:v>
                </c:pt>
                <c:pt idx="26253">
                  <c:v>4.089391875001601</c:v>
                </c:pt>
                <c:pt idx="26254">
                  <c:v>4.0897596875007993</c:v>
                </c:pt>
                <c:pt idx="26255">
                  <c:v>4.0901921875007998</c:v>
                </c:pt>
                <c:pt idx="26256">
                  <c:v>4.0905421875007999</c:v>
                </c:pt>
                <c:pt idx="26257">
                  <c:v>4.0910384375007993</c:v>
                </c:pt>
                <c:pt idx="26258">
                  <c:v>4.0914331250016005</c:v>
                </c:pt>
                <c:pt idx="26259">
                  <c:v>4.0919084375007992</c:v>
                </c:pt>
                <c:pt idx="26260">
                  <c:v>4.0923100000000003</c:v>
                </c:pt>
                <c:pt idx="26261">
                  <c:v>4.092758125001601</c:v>
                </c:pt>
                <c:pt idx="26262">
                  <c:v>4.0931128124992009</c:v>
                </c:pt>
                <c:pt idx="26263">
                  <c:v>4.0935178124992007</c:v>
                </c:pt>
                <c:pt idx="26264">
                  <c:v>4.0938778124992004</c:v>
                </c:pt>
                <c:pt idx="26265">
                  <c:v>4.0942912500000004</c:v>
                </c:pt>
                <c:pt idx="26266">
                  <c:v>4.0946437500000004</c:v>
                </c:pt>
                <c:pt idx="26267">
                  <c:v>4.0950118750016005</c:v>
                </c:pt>
                <c:pt idx="26268">
                  <c:v>4.0953818750016007</c:v>
                </c:pt>
                <c:pt idx="26269">
                  <c:v>4.0957893750016003</c:v>
                </c:pt>
                <c:pt idx="26270">
                  <c:v>4.0961224999999999</c:v>
                </c:pt>
                <c:pt idx="26271">
                  <c:v>4.0964721875007992</c:v>
                </c:pt>
                <c:pt idx="26272">
                  <c:v>4.0962409375007995</c:v>
                </c:pt>
                <c:pt idx="26273">
                  <c:v>4.0959265624992005</c:v>
                </c:pt>
                <c:pt idx="26274">
                  <c:v>4.0955406250016004</c:v>
                </c:pt>
                <c:pt idx="26275">
                  <c:v>4.0952112500000002</c:v>
                </c:pt>
                <c:pt idx="26276">
                  <c:v>4.0947509375007991</c:v>
                </c:pt>
                <c:pt idx="26277">
                  <c:v>4.0944075</c:v>
                </c:pt>
                <c:pt idx="26278">
                  <c:v>4.0939140624992003</c:v>
                </c:pt>
                <c:pt idx="26279">
                  <c:v>4.0934884375007998</c:v>
                </c:pt>
                <c:pt idx="26280">
                  <c:v>4.0937893750016006</c:v>
                </c:pt>
                <c:pt idx="26281">
                  <c:v>4.0942434375007997</c:v>
                </c:pt>
                <c:pt idx="26282">
                  <c:v>4.0945724999999999</c:v>
                </c:pt>
                <c:pt idx="26283">
                  <c:v>4.094951875001601</c:v>
                </c:pt>
                <c:pt idx="26284">
                  <c:v>4.0954178124992007</c:v>
                </c:pt>
                <c:pt idx="26285">
                  <c:v>4.0958784375007999</c:v>
                </c:pt>
                <c:pt idx="26286">
                  <c:v>4.0963928124992002</c:v>
                </c:pt>
                <c:pt idx="26287">
                  <c:v>4.0970000000000004</c:v>
                </c:pt>
                <c:pt idx="26288">
                  <c:v>4.097505</c:v>
                </c:pt>
                <c:pt idx="26289">
                  <c:v>4.0979450000000002</c:v>
                </c:pt>
                <c:pt idx="26290">
                  <c:v>4.0984031250016004</c:v>
                </c:pt>
                <c:pt idx="26291">
                  <c:v>4.0988534375007992</c:v>
                </c:pt>
                <c:pt idx="26292">
                  <c:v>4.0992468750016009</c:v>
                </c:pt>
                <c:pt idx="26293">
                  <c:v>4.0996884375007996</c:v>
                </c:pt>
                <c:pt idx="26294">
                  <c:v>4.1000112499999997</c:v>
                </c:pt>
                <c:pt idx="26295">
                  <c:v>4.0996878124992007</c:v>
                </c:pt>
                <c:pt idx="26296">
                  <c:v>4.0992487500000001</c:v>
                </c:pt>
                <c:pt idx="26297">
                  <c:v>4.0986000000000002</c:v>
                </c:pt>
                <c:pt idx="26298">
                  <c:v>4.0982374999999998</c:v>
                </c:pt>
                <c:pt idx="26299">
                  <c:v>4.0978040624992005</c:v>
                </c:pt>
                <c:pt idx="26300">
                  <c:v>4.0970637500000002</c:v>
                </c:pt>
                <c:pt idx="26301">
                  <c:v>4.0966128124992007</c:v>
                </c:pt>
                <c:pt idx="26302">
                  <c:v>4.0961878124992008</c:v>
                </c:pt>
                <c:pt idx="26303">
                  <c:v>4.0956684375007999</c:v>
                </c:pt>
                <c:pt idx="26304">
                  <c:v>4.0953371875007996</c:v>
                </c:pt>
                <c:pt idx="26305">
                  <c:v>4.0949850000000003</c:v>
                </c:pt>
                <c:pt idx="26306">
                  <c:v>4.0953549999999996</c:v>
                </c:pt>
                <c:pt idx="26307">
                  <c:v>4.0956781250016006</c:v>
                </c:pt>
                <c:pt idx="26308">
                  <c:v>4.0960084375007995</c:v>
                </c:pt>
                <c:pt idx="26309">
                  <c:v>4.0963843750016009</c:v>
                </c:pt>
                <c:pt idx="26310">
                  <c:v>4.0968840624992007</c:v>
                </c:pt>
                <c:pt idx="26311">
                  <c:v>4.09734</c:v>
                </c:pt>
                <c:pt idx="26312">
                  <c:v>4.0977678124992005</c:v>
                </c:pt>
                <c:pt idx="26313">
                  <c:v>4.0982793750016002</c:v>
                </c:pt>
                <c:pt idx="26314">
                  <c:v>4.0987562500000001</c:v>
                </c:pt>
                <c:pt idx="26315">
                  <c:v>4.0991934375007997</c:v>
                </c:pt>
                <c:pt idx="26316">
                  <c:v>4.0997700000000004</c:v>
                </c:pt>
                <c:pt idx="26317">
                  <c:v>4.1002759375007996</c:v>
                </c:pt>
                <c:pt idx="26318">
                  <c:v>4.1006303124992005</c:v>
                </c:pt>
                <c:pt idx="26319">
                  <c:v>4.1010787500000001</c:v>
                </c:pt>
                <c:pt idx="26320">
                  <c:v>4.1015290624992007</c:v>
                </c:pt>
                <c:pt idx="26321">
                  <c:v>4.1018981250016004</c:v>
                </c:pt>
                <c:pt idx="26322">
                  <c:v>4.1014324999999996</c:v>
                </c:pt>
                <c:pt idx="26323">
                  <c:v>4.1009512499999996</c:v>
                </c:pt>
                <c:pt idx="26324">
                  <c:v>4.1006296875007999</c:v>
                </c:pt>
                <c:pt idx="26325">
                  <c:v>4.1002940624992004</c:v>
                </c:pt>
                <c:pt idx="26326">
                  <c:v>4.0999315624992008</c:v>
                </c:pt>
                <c:pt idx="26327">
                  <c:v>4.0994884375007992</c:v>
                </c:pt>
                <c:pt idx="26328">
                  <c:v>4.098799375001601</c:v>
                </c:pt>
                <c:pt idx="26329">
                  <c:v>4.0984403124992008</c:v>
                </c:pt>
                <c:pt idx="26330">
                  <c:v>4.0980937500000003</c:v>
                </c:pt>
                <c:pt idx="26331">
                  <c:v>4.0977409375007996</c:v>
                </c:pt>
                <c:pt idx="26332">
                  <c:v>4.0974068750016004</c:v>
                </c:pt>
                <c:pt idx="26333">
                  <c:v>4.0969140624992004</c:v>
                </c:pt>
                <c:pt idx="26334">
                  <c:v>4.0965396875007993</c:v>
                </c:pt>
                <c:pt idx="26335">
                  <c:v>4.0968600000000004</c:v>
                </c:pt>
                <c:pt idx="26336">
                  <c:v>4.0973121875007994</c:v>
                </c:pt>
                <c:pt idx="26337">
                  <c:v>4.0969253124992004</c:v>
                </c:pt>
                <c:pt idx="26338">
                  <c:v>4.0964337500000001</c:v>
                </c:pt>
                <c:pt idx="26339">
                  <c:v>4.0959078124992008</c:v>
                </c:pt>
                <c:pt idx="26340">
                  <c:v>4.0954518750016007</c:v>
                </c:pt>
                <c:pt idx="26341">
                  <c:v>4.0950568750016005</c:v>
                </c:pt>
                <c:pt idx="26342">
                  <c:v>4.09470125</c:v>
                </c:pt>
                <c:pt idx="26343">
                  <c:v>4.094375625001601</c:v>
                </c:pt>
                <c:pt idx="26344">
                  <c:v>4.0941303124992006</c:v>
                </c:pt>
                <c:pt idx="26345">
                  <c:v>4.0945974999999999</c:v>
                </c:pt>
                <c:pt idx="26346">
                  <c:v>4.0949540624992009</c:v>
                </c:pt>
                <c:pt idx="26347">
                  <c:v>4.0953781250016004</c:v>
                </c:pt>
                <c:pt idx="26348">
                  <c:v>4.0957487500000003</c:v>
                </c:pt>
                <c:pt idx="26349">
                  <c:v>4.0961834375007999</c:v>
                </c:pt>
                <c:pt idx="26350">
                  <c:v>4.096569375001601</c:v>
                </c:pt>
                <c:pt idx="26351">
                  <c:v>4.09694</c:v>
                </c:pt>
                <c:pt idx="26352">
                  <c:v>4.0972687499999996</c:v>
                </c:pt>
                <c:pt idx="26353">
                  <c:v>4.0976256250016005</c:v>
                </c:pt>
                <c:pt idx="26354">
                  <c:v>4.0980565624992007</c:v>
                </c:pt>
                <c:pt idx="26355">
                  <c:v>4.0983774999999998</c:v>
                </c:pt>
                <c:pt idx="26356">
                  <c:v>4.0987471875007992</c:v>
                </c:pt>
                <c:pt idx="26357">
                  <c:v>4.0991390624992006</c:v>
                </c:pt>
                <c:pt idx="26358">
                  <c:v>4.0994774999999999</c:v>
                </c:pt>
                <c:pt idx="26359">
                  <c:v>4.0999968750016009</c:v>
                </c:pt>
                <c:pt idx="26360">
                  <c:v>4.1004609375007997</c:v>
                </c:pt>
                <c:pt idx="26361">
                  <c:v>4.1008896875007999</c:v>
                </c:pt>
                <c:pt idx="26362">
                  <c:v>4.1013856250016003</c:v>
                </c:pt>
                <c:pt idx="26363">
                  <c:v>4.1018875000000001</c:v>
                </c:pt>
                <c:pt idx="26364">
                  <c:v>4.1023709375007993</c:v>
                </c:pt>
                <c:pt idx="26365">
                  <c:v>4.1027550000000002</c:v>
                </c:pt>
                <c:pt idx="26366">
                  <c:v>4.1031756250016009</c:v>
                </c:pt>
                <c:pt idx="26367">
                  <c:v>4.1035359375007996</c:v>
                </c:pt>
                <c:pt idx="26368">
                  <c:v>4.1031443750016008</c:v>
                </c:pt>
                <c:pt idx="26369">
                  <c:v>4.1026156250016008</c:v>
                </c:pt>
                <c:pt idx="26370">
                  <c:v>4.1022449999999999</c:v>
                </c:pt>
                <c:pt idx="26371">
                  <c:v>4.1018684375007997</c:v>
                </c:pt>
                <c:pt idx="26372">
                  <c:v>4.1013525</c:v>
                </c:pt>
                <c:pt idx="26373">
                  <c:v>4.1009028124992009</c:v>
                </c:pt>
                <c:pt idx="26374">
                  <c:v>4.1003634375007998</c:v>
                </c:pt>
                <c:pt idx="26375">
                  <c:v>4.0997712499999999</c:v>
                </c:pt>
                <c:pt idx="26376">
                  <c:v>4.0990937499999998</c:v>
                </c:pt>
                <c:pt idx="26377">
                  <c:v>4.0984268750016009</c:v>
                </c:pt>
                <c:pt idx="26378">
                  <c:v>4.097708125001601</c:v>
                </c:pt>
                <c:pt idx="26379">
                  <c:v>4.0969890624992003</c:v>
                </c:pt>
                <c:pt idx="26380">
                  <c:v>4.0963459375007991</c:v>
                </c:pt>
                <c:pt idx="26381">
                  <c:v>4.0956990624992002</c:v>
                </c:pt>
                <c:pt idx="26382">
                  <c:v>4.0951440624992008</c:v>
                </c:pt>
                <c:pt idx="26383">
                  <c:v>4.0945296875007999</c:v>
                </c:pt>
                <c:pt idx="26384">
                  <c:v>4.0940799999999999</c:v>
                </c:pt>
                <c:pt idx="26385">
                  <c:v>4.0937053124992007</c:v>
                </c:pt>
                <c:pt idx="26386">
                  <c:v>4.0932690624992007</c:v>
                </c:pt>
                <c:pt idx="26387">
                  <c:v>4.0929165624992008</c:v>
                </c:pt>
                <c:pt idx="26388">
                  <c:v>4.0924909375007994</c:v>
                </c:pt>
                <c:pt idx="26389">
                  <c:v>4.0921099999999999</c:v>
                </c:pt>
                <c:pt idx="26390">
                  <c:v>4.0917853124992005</c:v>
                </c:pt>
                <c:pt idx="26391">
                  <c:v>4.0914465624992005</c:v>
                </c:pt>
                <c:pt idx="26392">
                  <c:v>4.0911209375007997</c:v>
                </c:pt>
                <c:pt idx="26393">
                  <c:v>4.09146125</c:v>
                </c:pt>
                <c:pt idx="26394">
                  <c:v>4.0918621875007997</c:v>
                </c:pt>
                <c:pt idx="26395">
                  <c:v>4.0922368750016007</c:v>
                </c:pt>
                <c:pt idx="26396">
                  <c:v>4.0927562499999999</c:v>
                </c:pt>
                <c:pt idx="26397">
                  <c:v>4.0932056250016009</c:v>
                </c:pt>
                <c:pt idx="26398">
                  <c:v>4.0936590624992002</c:v>
                </c:pt>
                <c:pt idx="26399">
                  <c:v>4.0940281250016008</c:v>
                </c:pt>
                <c:pt idx="26400">
                  <c:v>4.09434875</c:v>
                </c:pt>
                <c:pt idx="26401">
                  <c:v>4.0946699999999998</c:v>
                </c:pt>
                <c:pt idx="26402">
                  <c:v>4.0949949999999999</c:v>
                </c:pt>
                <c:pt idx="26403">
                  <c:v>4.0954328124992001</c:v>
                </c:pt>
                <c:pt idx="26404">
                  <c:v>4.0958750000000004</c:v>
                </c:pt>
                <c:pt idx="26405">
                  <c:v>4.0962931250016004</c:v>
                </c:pt>
                <c:pt idx="26406">
                  <c:v>4.0966993750016005</c:v>
                </c:pt>
                <c:pt idx="26407">
                  <c:v>4.0968168750016005</c:v>
                </c:pt>
                <c:pt idx="26408">
                  <c:v>4.0969371875007994</c:v>
                </c:pt>
                <c:pt idx="26409">
                  <c:v>4.0973468750016009</c:v>
                </c:pt>
                <c:pt idx="26410">
                  <c:v>4.0976784375007993</c:v>
                </c:pt>
                <c:pt idx="26411">
                  <c:v>4.0980299999999996</c:v>
                </c:pt>
                <c:pt idx="26412">
                  <c:v>4.0985278124992002</c:v>
                </c:pt>
                <c:pt idx="26413">
                  <c:v>4.0988756250016003</c:v>
                </c:pt>
                <c:pt idx="26414">
                  <c:v>4.0992150000000001</c:v>
                </c:pt>
                <c:pt idx="26415">
                  <c:v>4.0995668750016003</c:v>
                </c:pt>
                <c:pt idx="26416">
                  <c:v>4.0999546875007997</c:v>
                </c:pt>
                <c:pt idx="26417">
                  <c:v>4.1004453124992004</c:v>
                </c:pt>
                <c:pt idx="26418">
                  <c:v>4.1008812499999996</c:v>
                </c:pt>
                <c:pt idx="26419">
                  <c:v>4.1013878124992003</c:v>
                </c:pt>
                <c:pt idx="26420">
                  <c:v>4.1018590624992006</c:v>
                </c:pt>
                <c:pt idx="26421">
                  <c:v>4.1022503124992005</c:v>
                </c:pt>
                <c:pt idx="26422">
                  <c:v>4.1025734375007996</c:v>
                </c:pt>
                <c:pt idx="26423">
                  <c:v>4.1029468750016003</c:v>
                </c:pt>
                <c:pt idx="26424">
                  <c:v>4.1033640624992005</c:v>
                </c:pt>
                <c:pt idx="26425">
                  <c:v>4.1032078124992006</c:v>
                </c:pt>
                <c:pt idx="26426">
                  <c:v>4.1028409375007993</c:v>
                </c:pt>
                <c:pt idx="26427">
                  <c:v>4.1023003124992004</c:v>
                </c:pt>
                <c:pt idx="26428">
                  <c:v>4.1018712500000003</c:v>
                </c:pt>
                <c:pt idx="26429">
                  <c:v>4.1013609375007993</c:v>
                </c:pt>
                <c:pt idx="26430">
                  <c:v>4.1008121875007992</c:v>
                </c:pt>
                <c:pt idx="26431">
                  <c:v>4.1002165624992006</c:v>
                </c:pt>
                <c:pt idx="26432">
                  <c:v>4.0997374999999998</c:v>
                </c:pt>
                <c:pt idx="26433">
                  <c:v>4.0992825000000002</c:v>
                </c:pt>
                <c:pt idx="26434">
                  <c:v>4.0987799999999996</c:v>
                </c:pt>
                <c:pt idx="26435">
                  <c:v>4.0982615624992009</c:v>
                </c:pt>
                <c:pt idx="26436">
                  <c:v>4.0977821875007994</c:v>
                </c:pt>
                <c:pt idx="26437">
                  <c:v>4.0972809375007992</c:v>
                </c:pt>
                <c:pt idx="26438">
                  <c:v>4.0967087500000003</c:v>
                </c:pt>
                <c:pt idx="26439">
                  <c:v>4.0962831250016007</c:v>
                </c:pt>
                <c:pt idx="26440">
                  <c:v>4.0959428124992003</c:v>
                </c:pt>
                <c:pt idx="26441">
                  <c:v>4.0963443750016006</c:v>
                </c:pt>
                <c:pt idx="26442">
                  <c:v>4.0967740624992004</c:v>
                </c:pt>
                <c:pt idx="26443">
                  <c:v>4.0966699999999996</c:v>
                </c:pt>
                <c:pt idx="26444">
                  <c:v>4.0963162500000001</c:v>
                </c:pt>
                <c:pt idx="26445">
                  <c:v>4.0959275000000002</c:v>
                </c:pt>
                <c:pt idx="26446">
                  <c:v>4.0955812500000004</c:v>
                </c:pt>
                <c:pt idx="26447">
                  <c:v>4.0955809375007997</c:v>
                </c:pt>
                <c:pt idx="26448">
                  <c:v>4.0959090624992003</c:v>
                </c:pt>
                <c:pt idx="26449">
                  <c:v>4.0962443750016009</c:v>
                </c:pt>
                <c:pt idx="26450">
                  <c:v>4.0966321875007994</c:v>
                </c:pt>
                <c:pt idx="26451">
                  <c:v>4.0969831250016009</c:v>
                </c:pt>
                <c:pt idx="26452">
                  <c:v>4.0974056250016009</c:v>
                </c:pt>
                <c:pt idx="26453">
                  <c:v>4.0978700000000003</c:v>
                </c:pt>
                <c:pt idx="26454">
                  <c:v>4.0982931250016001</c:v>
                </c:pt>
                <c:pt idx="26455">
                  <c:v>4.0987578124992003</c:v>
                </c:pt>
                <c:pt idx="26456">
                  <c:v>4.0992684375007995</c:v>
                </c:pt>
                <c:pt idx="26457">
                  <c:v>4.0996693750016009</c:v>
                </c:pt>
                <c:pt idx="26458">
                  <c:v>4.1000496875007997</c:v>
                </c:pt>
                <c:pt idx="26459">
                  <c:v>4.1003821875007995</c:v>
                </c:pt>
                <c:pt idx="26460">
                  <c:v>4.1007790624992007</c:v>
                </c:pt>
                <c:pt idx="26461">
                  <c:v>4.1012628124992005</c:v>
                </c:pt>
                <c:pt idx="26462">
                  <c:v>4.1016118750016002</c:v>
                </c:pt>
                <c:pt idx="26463">
                  <c:v>4.1020221875007996</c:v>
                </c:pt>
                <c:pt idx="26464">
                  <c:v>4.1015953124992004</c:v>
                </c:pt>
                <c:pt idx="26465">
                  <c:v>4.1010321875007998</c:v>
                </c:pt>
                <c:pt idx="26466">
                  <c:v>4.1006346875007997</c:v>
                </c:pt>
                <c:pt idx="26467">
                  <c:v>4.1002596875007997</c:v>
                </c:pt>
                <c:pt idx="26468">
                  <c:v>4.0998459375007998</c:v>
                </c:pt>
                <c:pt idx="26469">
                  <c:v>4.0993543750016004</c:v>
                </c:pt>
                <c:pt idx="26470">
                  <c:v>4.0990168750016007</c:v>
                </c:pt>
                <c:pt idx="26471">
                  <c:v>4.0994084375007995</c:v>
                </c:pt>
                <c:pt idx="26472">
                  <c:v>4.0997653124992004</c:v>
                </c:pt>
                <c:pt idx="26473">
                  <c:v>4.0996487500000001</c:v>
                </c:pt>
                <c:pt idx="26474">
                  <c:v>4.0992118750016004</c:v>
                </c:pt>
                <c:pt idx="26475">
                  <c:v>4.0987909375007998</c:v>
                </c:pt>
                <c:pt idx="26476">
                  <c:v>4.0984699999999998</c:v>
                </c:pt>
                <c:pt idx="26477">
                  <c:v>4.0983559375007994</c:v>
                </c:pt>
                <c:pt idx="26478">
                  <c:v>4.0979906250016009</c:v>
                </c:pt>
                <c:pt idx="26479">
                  <c:v>4.0975734375007997</c:v>
                </c:pt>
                <c:pt idx="26480">
                  <c:v>4.0976496875007991</c:v>
                </c:pt>
                <c:pt idx="26481">
                  <c:v>4.0980721875007999</c:v>
                </c:pt>
                <c:pt idx="26482">
                  <c:v>4.0985512499999999</c:v>
                </c:pt>
                <c:pt idx="26483">
                  <c:v>4.0989800000000001</c:v>
                </c:pt>
                <c:pt idx="26484">
                  <c:v>4.0993981250016009</c:v>
                </c:pt>
                <c:pt idx="26485">
                  <c:v>4.0998331250016005</c:v>
                </c:pt>
                <c:pt idx="26486">
                  <c:v>4.1002215624992004</c:v>
                </c:pt>
                <c:pt idx="26487">
                  <c:v>4.1006168750016005</c:v>
                </c:pt>
                <c:pt idx="26488">
                  <c:v>4.1004634375007996</c:v>
                </c:pt>
                <c:pt idx="26489">
                  <c:v>4.1001012499999998</c:v>
                </c:pt>
                <c:pt idx="26490">
                  <c:v>4.0997399999999997</c:v>
                </c:pt>
                <c:pt idx="26491">
                  <c:v>4.0991706250016007</c:v>
                </c:pt>
                <c:pt idx="26492">
                  <c:v>4.0988428124992007</c:v>
                </c:pt>
                <c:pt idx="26493">
                  <c:v>4.0982643750016008</c:v>
                </c:pt>
                <c:pt idx="26494">
                  <c:v>4.0978140624992001</c:v>
                </c:pt>
                <c:pt idx="26495">
                  <c:v>4.0974146875007991</c:v>
                </c:pt>
                <c:pt idx="26496">
                  <c:v>4.0970921875007997</c:v>
                </c:pt>
                <c:pt idx="26497">
                  <c:v>4.0966490624992007</c:v>
                </c:pt>
                <c:pt idx="26498">
                  <c:v>4.0966190624992009</c:v>
                </c:pt>
                <c:pt idx="26499">
                  <c:v>4.097086875001601</c:v>
                </c:pt>
                <c:pt idx="26500">
                  <c:v>4.0970571875007993</c:v>
                </c:pt>
                <c:pt idx="26501">
                  <c:v>4.0974475000000004</c:v>
                </c:pt>
                <c:pt idx="26502">
                  <c:v>4.0977828124992008</c:v>
                </c:pt>
                <c:pt idx="26503">
                  <c:v>4.098329375001601</c:v>
                </c:pt>
                <c:pt idx="26504">
                  <c:v>4.0987062500000002</c:v>
                </c:pt>
                <c:pt idx="26505">
                  <c:v>4.0991393750016005</c:v>
                </c:pt>
                <c:pt idx="26506">
                  <c:v>4.0996396875007992</c:v>
                </c:pt>
                <c:pt idx="26507">
                  <c:v>4.1001018750016005</c:v>
                </c:pt>
                <c:pt idx="26508">
                  <c:v>4.100534375001601</c:v>
                </c:pt>
                <c:pt idx="26509">
                  <c:v>4.1009821875007999</c:v>
                </c:pt>
                <c:pt idx="26510">
                  <c:v>4.1014684375007997</c:v>
                </c:pt>
                <c:pt idx="26511">
                  <c:v>4.1019184375007995</c:v>
                </c:pt>
                <c:pt idx="26512">
                  <c:v>4.1023149999999999</c:v>
                </c:pt>
                <c:pt idx="26513">
                  <c:v>4.1027693750016008</c:v>
                </c:pt>
                <c:pt idx="26514">
                  <c:v>4.1024121875007991</c:v>
                </c:pt>
                <c:pt idx="26515">
                  <c:v>4.1020403124992004</c:v>
                </c:pt>
                <c:pt idx="26516">
                  <c:v>4.1017124999999997</c:v>
                </c:pt>
                <c:pt idx="26517">
                  <c:v>4.1020556250016007</c:v>
                </c:pt>
                <c:pt idx="26518">
                  <c:v>4.1023890624992001</c:v>
                </c:pt>
                <c:pt idx="26519">
                  <c:v>4.1027615624992002</c:v>
                </c:pt>
                <c:pt idx="26520">
                  <c:v>4.1026043750016008</c:v>
                </c:pt>
                <c:pt idx="26521">
                  <c:v>4.1022562499999999</c:v>
                </c:pt>
                <c:pt idx="26522">
                  <c:v>4.1018150000000002</c:v>
                </c:pt>
                <c:pt idx="26523">
                  <c:v>4.1013693750016005</c:v>
                </c:pt>
                <c:pt idx="26524">
                  <c:v>4.1007059375007993</c:v>
                </c:pt>
                <c:pt idx="26525">
                  <c:v>4.1003028124992005</c:v>
                </c:pt>
                <c:pt idx="26526">
                  <c:v>4.0999215624992003</c:v>
                </c:pt>
                <c:pt idx="26527">
                  <c:v>4.0994896875007996</c:v>
                </c:pt>
                <c:pt idx="26528">
                  <c:v>4.0990712499999997</c:v>
                </c:pt>
                <c:pt idx="26529">
                  <c:v>4.0986824999999998</c:v>
                </c:pt>
                <c:pt idx="26530">
                  <c:v>4.098255</c:v>
                </c:pt>
                <c:pt idx="26531">
                  <c:v>4.0978399999999997</c:v>
                </c:pt>
                <c:pt idx="26532">
                  <c:v>4.0974562499999996</c:v>
                </c:pt>
                <c:pt idx="26533">
                  <c:v>4.0971106250016005</c:v>
                </c:pt>
                <c:pt idx="26534">
                  <c:v>4.0966231250016003</c:v>
                </c:pt>
                <c:pt idx="26535">
                  <c:v>4.0961631250016008</c:v>
                </c:pt>
                <c:pt idx="26536">
                  <c:v>4.0957446875007992</c:v>
                </c:pt>
                <c:pt idx="26537">
                  <c:v>4.0953068750016008</c:v>
                </c:pt>
                <c:pt idx="26538">
                  <c:v>4.0948615624992009</c:v>
                </c:pt>
                <c:pt idx="26539">
                  <c:v>4.0945190624992005</c:v>
                </c:pt>
                <c:pt idx="26540">
                  <c:v>4.0939934375007994</c:v>
                </c:pt>
                <c:pt idx="26541">
                  <c:v>4.0934278124992005</c:v>
                </c:pt>
                <c:pt idx="26542">
                  <c:v>4.0929765624992003</c:v>
                </c:pt>
                <c:pt idx="26543">
                  <c:v>4.0925824999999998</c:v>
                </c:pt>
                <c:pt idx="26544">
                  <c:v>4.0921950000000002</c:v>
                </c:pt>
                <c:pt idx="26545">
                  <c:v>4.0925756250016008</c:v>
                </c:pt>
                <c:pt idx="26546">
                  <c:v>4.0930393750016005</c:v>
                </c:pt>
                <c:pt idx="26547">
                  <c:v>4.0933921875007995</c:v>
                </c:pt>
                <c:pt idx="26548">
                  <c:v>4.0937478124992008</c:v>
                </c:pt>
                <c:pt idx="26549">
                  <c:v>4.0941375000000004</c:v>
                </c:pt>
                <c:pt idx="26550">
                  <c:v>4.0945512500000003</c:v>
                </c:pt>
                <c:pt idx="26551">
                  <c:v>4.0950262500000001</c:v>
                </c:pt>
                <c:pt idx="26552">
                  <c:v>4.0955456250016002</c:v>
                </c:pt>
                <c:pt idx="26553">
                  <c:v>4.0960743750016002</c:v>
                </c:pt>
                <c:pt idx="26554">
                  <c:v>4.0966112499999996</c:v>
                </c:pt>
                <c:pt idx="26555">
                  <c:v>4.0971268750016003</c:v>
                </c:pt>
                <c:pt idx="26556">
                  <c:v>4.0976678124992008</c:v>
                </c:pt>
                <c:pt idx="26557">
                  <c:v>4.0981715624992008</c:v>
                </c:pt>
                <c:pt idx="26558">
                  <c:v>4.0986003124992001</c:v>
                </c:pt>
                <c:pt idx="26559">
                  <c:v>4.099009375001601</c:v>
                </c:pt>
                <c:pt idx="26560">
                  <c:v>4.0994446875007995</c:v>
                </c:pt>
                <c:pt idx="26561">
                  <c:v>4.0997728124992001</c:v>
                </c:pt>
                <c:pt idx="26562">
                  <c:v>4.1000953124992003</c:v>
                </c:pt>
                <c:pt idx="26563">
                  <c:v>4.1005181250016003</c:v>
                </c:pt>
                <c:pt idx="26564">
                  <c:v>4.1009062500000004</c:v>
                </c:pt>
                <c:pt idx="26565">
                  <c:v>4.1013331250016005</c:v>
                </c:pt>
                <c:pt idx="26566">
                  <c:v>4.1018393750016005</c:v>
                </c:pt>
                <c:pt idx="26567">
                  <c:v>4.1022909375007997</c:v>
                </c:pt>
                <c:pt idx="26568">
                  <c:v>4.1026937500000003</c:v>
                </c:pt>
                <c:pt idx="26569">
                  <c:v>4.1022625000000001</c:v>
                </c:pt>
                <c:pt idx="26570">
                  <c:v>4.1018759375007994</c:v>
                </c:pt>
                <c:pt idx="26571">
                  <c:v>4.1015293750016006</c:v>
                </c:pt>
                <c:pt idx="26572">
                  <c:v>4.1011746875007997</c:v>
                </c:pt>
                <c:pt idx="26573">
                  <c:v>4.1008043750016006</c:v>
                </c:pt>
                <c:pt idx="26574">
                  <c:v>4.1004068750016005</c:v>
                </c:pt>
                <c:pt idx="26575">
                  <c:v>4.1007956250016004</c:v>
                </c:pt>
                <c:pt idx="26576">
                  <c:v>4.10124625</c:v>
                </c:pt>
                <c:pt idx="26577">
                  <c:v>4.1015878124992007</c:v>
                </c:pt>
                <c:pt idx="26578">
                  <c:v>4.1019671875007999</c:v>
                </c:pt>
                <c:pt idx="26579">
                  <c:v>4.1024003124992001</c:v>
                </c:pt>
                <c:pt idx="26580">
                  <c:v>4.1028012499999997</c:v>
                </c:pt>
                <c:pt idx="26581">
                  <c:v>4.1031728124992002</c:v>
                </c:pt>
                <c:pt idx="26582">
                  <c:v>4.1036181250016002</c:v>
                </c:pt>
                <c:pt idx="26583">
                  <c:v>4.1040106250016004</c:v>
                </c:pt>
                <c:pt idx="26584">
                  <c:v>4.1044237499999996</c:v>
                </c:pt>
                <c:pt idx="26585">
                  <c:v>4.1048024999999999</c:v>
                </c:pt>
                <c:pt idx="26586">
                  <c:v>4.1044593750016007</c:v>
                </c:pt>
                <c:pt idx="26587">
                  <c:v>4.1038759375007992</c:v>
                </c:pt>
                <c:pt idx="26588">
                  <c:v>4.1031259375007991</c:v>
                </c:pt>
                <c:pt idx="26589">
                  <c:v>4.102646875001601</c:v>
                </c:pt>
                <c:pt idx="26590">
                  <c:v>4.1020275000000002</c:v>
                </c:pt>
                <c:pt idx="26591">
                  <c:v>4.1013934375007999</c:v>
                </c:pt>
                <c:pt idx="26592">
                  <c:v>4.1007990624992008</c:v>
                </c:pt>
                <c:pt idx="26593">
                  <c:v>4.1003281250016004</c:v>
                </c:pt>
                <c:pt idx="26594">
                  <c:v>4.09986125</c:v>
                </c:pt>
                <c:pt idx="26595">
                  <c:v>4.0994590624992009</c:v>
                </c:pt>
                <c:pt idx="26596">
                  <c:v>4.0990878124992003</c:v>
                </c:pt>
                <c:pt idx="26597">
                  <c:v>4.0987600000000004</c:v>
                </c:pt>
                <c:pt idx="26598">
                  <c:v>4.0983668750016005</c:v>
                </c:pt>
                <c:pt idx="26599">
                  <c:v>4.0979146875007997</c:v>
                </c:pt>
                <c:pt idx="26600">
                  <c:v>4.0974634375007994</c:v>
                </c:pt>
                <c:pt idx="26601">
                  <c:v>4.0971221875007995</c:v>
                </c:pt>
                <c:pt idx="26602">
                  <c:v>4.0974765624992004</c:v>
                </c:pt>
                <c:pt idx="26603">
                  <c:v>4.0978543750016003</c:v>
                </c:pt>
                <c:pt idx="26604">
                  <c:v>4.0982259375007999</c:v>
                </c:pt>
                <c:pt idx="26605">
                  <c:v>4.0985693750016008</c:v>
                </c:pt>
                <c:pt idx="26606">
                  <c:v>4.0989368750016002</c:v>
                </c:pt>
                <c:pt idx="26607">
                  <c:v>4.0993068750016004</c:v>
                </c:pt>
                <c:pt idx="26608">
                  <c:v>4.0996921875007999</c:v>
                </c:pt>
                <c:pt idx="26609">
                  <c:v>4.1000899999999998</c:v>
                </c:pt>
                <c:pt idx="26610">
                  <c:v>4.1004321875007994</c:v>
                </c:pt>
                <c:pt idx="26611">
                  <c:v>4.1008162500000003</c:v>
                </c:pt>
                <c:pt idx="26612">
                  <c:v>4.1009534375007997</c:v>
                </c:pt>
                <c:pt idx="26613">
                  <c:v>4.1012868750016009</c:v>
                </c:pt>
                <c:pt idx="26614">
                  <c:v>4.1016753124992009</c:v>
                </c:pt>
                <c:pt idx="26615">
                  <c:v>4.1020081250016007</c:v>
                </c:pt>
                <c:pt idx="26616">
                  <c:v>4.1023403124992006</c:v>
                </c:pt>
                <c:pt idx="26617">
                  <c:v>4.1028103124992006</c:v>
                </c:pt>
                <c:pt idx="26618">
                  <c:v>4.1031449999999996</c:v>
                </c:pt>
                <c:pt idx="26619">
                  <c:v>4.1034831250016008</c:v>
                </c:pt>
                <c:pt idx="26620">
                  <c:v>4.1031390624992001</c:v>
                </c:pt>
                <c:pt idx="26621">
                  <c:v>4.1027440624992009</c:v>
                </c:pt>
                <c:pt idx="26622">
                  <c:v>4.1022659375007997</c:v>
                </c:pt>
                <c:pt idx="26623">
                  <c:v>4.1017818750016009</c:v>
                </c:pt>
                <c:pt idx="26624">
                  <c:v>4.1013106250016005</c:v>
                </c:pt>
                <c:pt idx="26625">
                  <c:v>4.1011334375007991</c:v>
                </c:pt>
                <c:pt idx="26626">
                  <c:v>4.1008006250016003</c:v>
                </c:pt>
                <c:pt idx="26627">
                  <c:v>4.1004409375007995</c:v>
                </c:pt>
                <c:pt idx="26628">
                  <c:v>4.1001103124992007</c:v>
                </c:pt>
                <c:pt idx="26629">
                  <c:v>4.0997656250016004</c:v>
                </c:pt>
                <c:pt idx="26630">
                  <c:v>4.0993674999999996</c:v>
                </c:pt>
                <c:pt idx="26631">
                  <c:v>4.0988162499999996</c:v>
                </c:pt>
                <c:pt idx="26632">
                  <c:v>4.0981446875007999</c:v>
                </c:pt>
                <c:pt idx="26633">
                  <c:v>4.0977943750016008</c:v>
                </c:pt>
                <c:pt idx="26634">
                  <c:v>4.0973837499999997</c:v>
                </c:pt>
                <c:pt idx="26635">
                  <c:v>4.0970300000000002</c:v>
                </c:pt>
                <c:pt idx="26636">
                  <c:v>4.0965884375007997</c:v>
                </c:pt>
                <c:pt idx="26637">
                  <c:v>4.0959718750016005</c:v>
                </c:pt>
                <c:pt idx="26638">
                  <c:v>4.0956443750016005</c:v>
                </c:pt>
                <c:pt idx="26639">
                  <c:v>4.0952040624992003</c:v>
                </c:pt>
                <c:pt idx="26640">
                  <c:v>4.0947584375007997</c:v>
                </c:pt>
                <c:pt idx="26641">
                  <c:v>4.0951978124992001</c:v>
                </c:pt>
                <c:pt idx="26642">
                  <c:v>4.0955331250016007</c:v>
                </c:pt>
                <c:pt idx="26643">
                  <c:v>4.0958750000000004</c:v>
                </c:pt>
                <c:pt idx="26644">
                  <c:v>4.0962521875007996</c:v>
                </c:pt>
                <c:pt idx="26645">
                  <c:v>4.0959003124992002</c:v>
                </c:pt>
                <c:pt idx="26646">
                  <c:v>4.0954881250016006</c:v>
                </c:pt>
                <c:pt idx="26647">
                  <c:v>4.0951106250016007</c:v>
                </c:pt>
                <c:pt idx="26648">
                  <c:v>4.0947590624992003</c:v>
                </c:pt>
                <c:pt idx="26649">
                  <c:v>4.09434875</c:v>
                </c:pt>
                <c:pt idx="26650">
                  <c:v>4.0946612499999997</c:v>
                </c:pt>
                <c:pt idx="26651">
                  <c:v>4.0950856250016008</c:v>
                </c:pt>
                <c:pt idx="26652">
                  <c:v>4.0954415624992002</c:v>
                </c:pt>
                <c:pt idx="26653">
                  <c:v>4.0958828124992008</c:v>
                </c:pt>
                <c:pt idx="26654">
                  <c:v>4.0963250000000002</c:v>
                </c:pt>
                <c:pt idx="26655">
                  <c:v>4.0966487499999999</c:v>
                </c:pt>
                <c:pt idx="26656">
                  <c:v>4.0968356250016003</c:v>
                </c:pt>
                <c:pt idx="26657">
                  <c:v>4.0971146875007998</c:v>
                </c:pt>
                <c:pt idx="26658">
                  <c:v>4.0974899999999996</c:v>
                </c:pt>
                <c:pt idx="26659">
                  <c:v>4.0978275000000002</c:v>
                </c:pt>
                <c:pt idx="26660">
                  <c:v>4.0981681250016004</c:v>
                </c:pt>
                <c:pt idx="26661">
                  <c:v>4.0985103124992008</c:v>
                </c:pt>
                <c:pt idx="26662">
                  <c:v>4.0988793750016006</c:v>
                </c:pt>
                <c:pt idx="26663">
                  <c:v>4.0992884375007996</c:v>
                </c:pt>
                <c:pt idx="26664">
                  <c:v>4.0996224999999997</c:v>
                </c:pt>
                <c:pt idx="26665">
                  <c:v>4.100085</c:v>
                </c:pt>
                <c:pt idx="26666">
                  <c:v>4.1004250000000004</c:v>
                </c:pt>
                <c:pt idx="26667">
                  <c:v>4.1007981250016003</c:v>
                </c:pt>
                <c:pt idx="26668">
                  <c:v>4.1012018750016006</c:v>
                </c:pt>
                <c:pt idx="26669">
                  <c:v>4.1016165624992009</c:v>
                </c:pt>
                <c:pt idx="26670">
                  <c:v>4.1020096875007992</c:v>
                </c:pt>
                <c:pt idx="26671">
                  <c:v>4.1023668750016009</c:v>
                </c:pt>
                <c:pt idx="26672">
                  <c:v>4.1023693750016008</c:v>
                </c:pt>
                <c:pt idx="26673">
                  <c:v>4.1023084375007999</c:v>
                </c:pt>
                <c:pt idx="26674">
                  <c:v>4.1023446875007998</c:v>
                </c:pt>
                <c:pt idx="26675">
                  <c:v>4.1018743750016009</c:v>
                </c:pt>
                <c:pt idx="26676">
                  <c:v>4.1013459375007999</c:v>
                </c:pt>
                <c:pt idx="26677">
                  <c:v>4.1006328124992004</c:v>
                </c:pt>
                <c:pt idx="26678">
                  <c:v>4.1001818750016001</c:v>
                </c:pt>
                <c:pt idx="26679">
                  <c:v>4.0996443750016009</c:v>
                </c:pt>
                <c:pt idx="26680">
                  <c:v>4.0990396875007997</c:v>
                </c:pt>
                <c:pt idx="26681">
                  <c:v>4.0984584375007991</c:v>
                </c:pt>
                <c:pt idx="26682">
                  <c:v>4.0980084375007992</c:v>
                </c:pt>
                <c:pt idx="26683">
                  <c:v>4.0975349999999997</c:v>
                </c:pt>
                <c:pt idx="26684">
                  <c:v>4.0971071875007992</c:v>
                </c:pt>
                <c:pt idx="26685">
                  <c:v>4.0966496875007996</c:v>
                </c:pt>
                <c:pt idx="26686">
                  <c:v>4.0962537499999998</c:v>
                </c:pt>
                <c:pt idx="26687">
                  <c:v>4.0957356250016002</c:v>
                </c:pt>
                <c:pt idx="26688">
                  <c:v>4.0952059375007996</c:v>
                </c:pt>
                <c:pt idx="26689">
                  <c:v>4.0945656250016009</c:v>
                </c:pt>
                <c:pt idx="26690">
                  <c:v>4.0941762500000003</c:v>
                </c:pt>
                <c:pt idx="26691">
                  <c:v>4.0938081250016003</c:v>
                </c:pt>
                <c:pt idx="26692">
                  <c:v>4.0934368750016006</c:v>
                </c:pt>
                <c:pt idx="26693">
                  <c:v>4.0930578124992003</c:v>
                </c:pt>
                <c:pt idx="26694">
                  <c:v>4.0926231250016007</c:v>
                </c:pt>
                <c:pt idx="26695">
                  <c:v>4.092159375001601</c:v>
                </c:pt>
                <c:pt idx="26696">
                  <c:v>4.0918337500000002</c:v>
                </c:pt>
                <c:pt idx="26697">
                  <c:v>4.0914287500000004</c:v>
                </c:pt>
                <c:pt idx="26698">
                  <c:v>4.0917509375007999</c:v>
                </c:pt>
                <c:pt idx="26699">
                  <c:v>4.0920899999999998</c:v>
                </c:pt>
                <c:pt idx="26700">
                  <c:v>4.0924753124992002</c:v>
                </c:pt>
                <c:pt idx="26701">
                  <c:v>4.0929012499999997</c:v>
                </c:pt>
                <c:pt idx="26702">
                  <c:v>4.0932459375007992</c:v>
                </c:pt>
                <c:pt idx="26703">
                  <c:v>4.0938274999999997</c:v>
                </c:pt>
                <c:pt idx="26704">
                  <c:v>4.0942321875007996</c:v>
                </c:pt>
                <c:pt idx="26705">
                  <c:v>4.0946396875007993</c:v>
                </c:pt>
                <c:pt idx="26706">
                  <c:v>4.0950790624992006</c:v>
                </c:pt>
                <c:pt idx="26707">
                  <c:v>4.0954981250016003</c:v>
                </c:pt>
                <c:pt idx="26708">
                  <c:v>4.0958637500000004</c:v>
                </c:pt>
                <c:pt idx="26709">
                  <c:v>4.0962603124992008</c:v>
                </c:pt>
                <c:pt idx="26710">
                  <c:v>4.096664375001601</c:v>
                </c:pt>
                <c:pt idx="26711">
                  <c:v>4.0970750000000002</c:v>
                </c:pt>
                <c:pt idx="26712">
                  <c:v>4.0974278124992001</c:v>
                </c:pt>
                <c:pt idx="26713">
                  <c:v>4.0977559375007999</c:v>
                </c:pt>
                <c:pt idx="26714">
                  <c:v>4.098141875001601</c:v>
                </c:pt>
                <c:pt idx="26715">
                  <c:v>4.0985321875007994</c:v>
                </c:pt>
                <c:pt idx="26716">
                  <c:v>4.0989028124992002</c:v>
                </c:pt>
                <c:pt idx="26717">
                  <c:v>4.0992596875007994</c:v>
                </c:pt>
                <c:pt idx="26718">
                  <c:v>4.0996318750016005</c:v>
                </c:pt>
                <c:pt idx="26719">
                  <c:v>4.1000284375007991</c:v>
                </c:pt>
                <c:pt idx="26720">
                  <c:v>4.1004246875007997</c:v>
                </c:pt>
                <c:pt idx="26721">
                  <c:v>4.1008893750016009</c:v>
                </c:pt>
                <c:pt idx="26722">
                  <c:v>4.1013031250016008</c:v>
                </c:pt>
                <c:pt idx="26723">
                  <c:v>4.1017903124992001</c:v>
                </c:pt>
                <c:pt idx="26724">
                  <c:v>4.102246875001601</c:v>
                </c:pt>
                <c:pt idx="26725">
                  <c:v>4.1026931250016005</c:v>
                </c:pt>
                <c:pt idx="26726">
                  <c:v>4.1031203124992004</c:v>
                </c:pt>
                <c:pt idx="26727">
                  <c:v>4.1035759375007999</c:v>
                </c:pt>
                <c:pt idx="26728">
                  <c:v>4.1039075</c:v>
                </c:pt>
                <c:pt idx="26729">
                  <c:v>4.1035612500000003</c:v>
                </c:pt>
                <c:pt idx="26730">
                  <c:v>4.1031434375007994</c:v>
                </c:pt>
                <c:pt idx="26731">
                  <c:v>4.1025209375007998</c:v>
                </c:pt>
                <c:pt idx="26732">
                  <c:v>4.1019993750016006</c:v>
                </c:pt>
                <c:pt idx="26733">
                  <c:v>4.1014881250016009</c:v>
                </c:pt>
                <c:pt idx="26734">
                  <c:v>4.1010006250016007</c:v>
                </c:pt>
                <c:pt idx="26735">
                  <c:v>4.1006384375007991</c:v>
                </c:pt>
                <c:pt idx="26736">
                  <c:v>4.1002084375007994</c:v>
                </c:pt>
                <c:pt idx="26737">
                  <c:v>4.0998793750016009</c:v>
                </c:pt>
                <c:pt idx="26738">
                  <c:v>4.0994493750016003</c:v>
                </c:pt>
                <c:pt idx="26739">
                  <c:v>4.0990478124992009</c:v>
                </c:pt>
                <c:pt idx="26740">
                  <c:v>4.0985778124992009</c:v>
                </c:pt>
                <c:pt idx="26741">
                  <c:v>4.0980274999999997</c:v>
                </c:pt>
                <c:pt idx="26742">
                  <c:v>4.0974646875007998</c:v>
                </c:pt>
                <c:pt idx="26743">
                  <c:v>4.0968703124992008</c:v>
                </c:pt>
                <c:pt idx="26744">
                  <c:v>4.0962671875007999</c:v>
                </c:pt>
                <c:pt idx="26745">
                  <c:v>4.0956675000000002</c:v>
                </c:pt>
                <c:pt idx="26746">
                  <c:v>4.0952262499999996</c:v>
                </c:pt>
                <c:pt idx="26747">
                  <c:v>4.0948371875007998</c:v>
                </c:pt>
                <c:pt idx="26748">
                  <c:v>4.0944312500000004</c:v>
                </c:pt>
                <c:pt idx="26749">
                  <c:v>4.0941025</c:v>
                </c:pt>
                <c:pt idx="26750">
                  <c:v>4.0936987499999997</c:v>
                </c:pt>
                <c:pt idx="26751">
                  <c:v>4.0938740624992009</c:v>
                </c:pt>
                <c:pt idx="26752">
                  <c:v>4.0941028124992007</c:v>
                </c:pt>
                <c:pt idx="26753">
                  <c:v>4.0945303124992005</c:v>
                </c:pt>
                <c:pt idx="26754">
                  <c:v>4.0949909375007998</c:v>
                </c:pt>
                <c:pt idx="26755">
                  <c:v>4.0953324999999996</c:v>
                </c:pt>
                <c:pt idx="26756">
                  <c:v>4.0956643750016006</c:v>
                </c:pt>
                <c:pt idx="26757">
                  <c:v>4.0959950000000003</c:v>
                </c:pt>
                <c:pt idx="26758">
                  <c:v>4.0963790624992003</c:v>
                </c:pt>
                <c:pt idx="26759">
                  <c:v>4.0967484375007999</c:v>
                </c:pt>
                <c:pt idx="26760">
                  <c:v>4.0970812499999996</c:v>
                </c:pt>
                <c:pt idx="26761">
                  <c:v>4.0974065624992004</c:v>
                </c:pt>
                <c:pt idx="26762">
                  <c:v>4.0977821875007994</c:v>
                </c:pt>
                <c:pt idx="26763">
                  <c:v>4.0981174999999999</c:v>
                </c:pt>
                <c:pt idx="26764">
                  <c:v>4.0984656250016007</c:v>
                </c:pt>
                <c:pt idx="26765">
                  <c:v>4.0987918750016004</c:v>
                </c:pt>
                <c:pt idx="26766">
                  <c:v>4.0992062499999999</c:v>
                </c:pt>
                <c:pt idx="26767">
                  <c:v>4.0995274999999998</c:v>
                </c:pt>
                <c:pt idx="26768">
                  <c:v>4.0999024999999998</c:v>
                </c:pt>
                <c:pt idx="26769">
                  <c:v>4.1002840624992007</c:v>
                </c:pt>
                <c:pt idx="26770">
                  <c:v>4.1006603124992003</c:v>
                </c:pt>
                <c:pt idx="26771">
                  <c:v>4.1007734375007994</c:v>
                </c:pt>
                <c:pt idx="26772">
                  <c:v>4.1003434375007997</c:v>
                </c:pt>
                <c:pt idx="26773">
                  <c:v>4.0999184375007998</c:v>
                </c:pt>
                <c:pt idx="26774">
                  <c:v>4.0994159375007992</c:v>
                </c:pt>
                <c:pt idx="26775">
                  <c:v>4.0990768750016002</c:v>
                </c:pt>
                <c:pt idx="26776">
                  <c:v>4.0984628124992009</c:v>
                </c:pt>
                <c:pt idx="26777">
                  <c:v>4.0981296875007995</c:v>
                </c:pt>
                <c:pt idx="26778">
                  <c:v>4.0975287500000004</c:v>
                </c:pt>
                <c:pt idx="26779">
                  <c:v>4.0970453124992003</c:v>
                </c:pt>
                <c:pt idx="26780">
                  <c:v>4.0965765624992008</c:v>
                </c:pt>
                <c:pt idx="26781">
                  <c:v>4.0961946875007991</c:v>
                </c:pt>
                <c:pt idx="26782">
                  <c:v>4.0958550000000002</c:v>
                </c:pt>
                <c:pt idx="26783">
                  <c:v>4.0955140624992001</c:v>
                </c:pt>
                <c:pt idx="26784">
                  <c:v>4.0951218750016007</c:v>
                </c:pt>
                <c:pt idx="26785">
                  <c:v>4.0948778124992007</c:v>
                </c:pt>
                <c:pt idx="26786">
                  <c:v>4.0949978124992006</c:v>
                </c:pt>
                <c:pt idx="26787">
                  <c:v>4.0954249999999996</c:v>
                </c:pt>
                <c:pt idx="26788">
                  <c:v>4.0958350000000001</c:v>
                </c:pt>
                <c:pt idx="26789">
                  <c:v>4.0961968750016009</c:v>
                </c:pt>
                <c:pt idx="26790">
                  <c:v>4.0966071875007994</c:v>
                </c:pt>
                <c:pt idx="26791">
                  <c:v>4.0969384375007998</c:v>
                </c:pt>
                <c:pt idx="26792">
                  <c:v>4.0973190624992002</c:v>
                </c:pt>
                <c:pt idx="26793">
                  <c:v>4.0977509375007992</c:v>
                </c:pt>
                <c:pt idx="26794">
                  <c:v>4.0981840624992003</c:v>
                </c:pt>
                <c:pt idx="26795">
                  <c:v>4.0985296875007995</c:v>
                </c:pt>
                <c:pt idx="26796">
                  <c:v>4.0988793750016006</c:v>
                </c:pt>
                <c:pt idx="26797">
                  <c:v>4.0992265624992008</c:v>
                </c:pt>
                <c:pt idx="26798">
                  <c:v>4.0995956250016006</c:v>
                </c:pt>
                <c:pt idx="26799">
                  <c:v>4.0999856250016009</c:v>
                </c:pt>
                <c:pt idx="26800">
                  <c:v>4.1003843750016005</c:v>
                </c:pt>
                <c:pt idx="26801">
                  <c:v>4.1007081250016002</c:v>
                </c:pt>
                <c:pt idx="26802">
                  <c:v>4.1011818750016005</c:v>
                </c:pt>
                <c:pt idx="26803">
                  <c:v>4.1017400000000004</c:v>
                </c:pt>
                <c:pt idx="26804">
                  <c:v>4.1022859375007998</c:v>
                </c:pt>
                <c:pt idx="26805">
                  <c:v>4.1028362500000002</c:v>
                </c:pt>
                <c:pt idx="26806">
                  <c:v>4.1033281250016005</c:v>
                </c:pt>
                <c:pt idx="26807">
                  <c:v>4.1036875000000004</c:v>
                </c:pt>
                <c:pt idx="26808">
                  <c:v>4.1040371875007997</c:v>
                </c:pt>
                <c:pt idx="26809">
                  <c:v>4.1044571875007998</c:v>
                </c:pt>
                <c:pt idx="26810">
                  <c:v>4.1040043750016002</c:v>
                </c:pt>
                <c:pt idx="26811">
                  <c:v>4.1036321875007991</c:v>
                </c:pt>
                <c:pt idx="26812">
                  <c:v>4.1031615624992002</c:v>
                </c:pt>
                <c:pt idx="26813">
                  <c:v>4.1026490624992009</c:v>
                </c:pt>
                <c:pt idx="26814">
                  <c:v>4.1020775</c:v>
                </c:pt>
                <c:pt idx="26815">
                  <c:v>4.1015071875007996</c:v>
                </c:pt>
                <c:pt idx="26816">
                  <c:v>4.1009268750016004</c:v>
                </c:pt>
                <c:pt idx="26817">
                  <c:v>4.1003318750016007</c:v>
                </c:pt>
                <c:pt idx="26818">
                  <c:v>4.0997237499999999</c:v>
                </c:pt>
                <c:pt idx="26819">
                  <c:v>4.0991225</c:v>
                </c:pt>
                <c:pt idx="26820">
                  <c:v>4.0985090624992004</c:v>
                </c:pt>
                <c:pt idx="26821">
                  <c:v>4.0979746875007992</c:v>
                </c:pt>
                <c:pt idx="26822">
                  <c:v>4.0974809375007997</c:v>
                </c:pt>
                <c:pt idx="26823">
                  <c:v>4.0971175000000004</c:v>
                </c:pt>
                <c:pt idx="26824">
                  <c:v>4.0967765624992003</c:v>
                </c:pt>
                <c:pt idx="26825">
                  <c:v>4.0962212500000001</c:v>
                </c:pt>
                <c:pt idx="26826">
                  <c:v>4.0958750000000004</c:v>
                </c:pt>
                <c:pt idx="26827">
                  <c:v>4.0955165624992009</c:v>
                </c:pt>
                <c:pt idx="26828">
                  <c:v>4.0951750000000002</c:v>
                </c:pt>
                <c:pt idx="26829">
                  <c:v>4.0947831250016007</c:v>
                </c:pt>
                <c:pt idx="26830">
                  <c:v>4.0943868750016001</c:v>
                </c:pt>
                <c:pt idx="26831">
                  <c:v>4.0939915624992009</c:v>
                </c:pt>
                <c:pt idx="26832">
                  <c:v>4.0944571875007991</c:v>
                </c:pt>
                <c:pt idx="26833">
                  <c:v>4.0948503124992008</c:v>
                </c:pt>
                <c:pt idx="26834">
                  <c:v>4.0952768750016002</c:v>
                </c:pt>
                <c:pt idx="26835">
                  <c:v>4.0956103124992005</c:v>
                </c:pt>
                <c:pt idx="26836">
                  <c:v>4.0959693750016006</c:v>
                </c:pt>
                <c:pt idx="26837">
                  <c:v>4.0963731250016009</c:v>
                </c:pt>
                <c:pt idx="26838">
                  <c:v>4.0968912499999997</c:v>
                </c:pt>
                <c:pt idx="26839">
                  <c:v>4.0973362499999997</c:v>
                </c:pt>
                <c:pt idx="26840">
                  <c:v>4.0977965624992008</c:v>
                </c:pt>
                <c:pt idx="26841">
                  <c:v>4.0981784375007999</c:v>
                </c:pt>
                <c:pt idx="26842">
                  <c:v>4.0986934375007991</c:v>
                </c:pt>
                <c:pt idx="26843">
                  <c:v>4.0990725000000001</c:v>
                </c:pt>
                <c:pt idx="26844">
                  <c:v>4.0994081250016006</c:v>
                </c:pt>
                <c:pt idx="26845">
                  <c:v>4.0998343750016009</c:v>
                </c:pt>
                <c:pt idx="26846">
                  <c:v>4.1001862500000001</c:v>
                </c:pt>
                <c:pt idx="26847">
                  <c:v>4.10053</c:v>
                </c:pt>
                <c:pt idx="26848">
                  <c:v>4.1002628124992002</c:v>
                </c:pt>
                <c:pt idx="26849">
                  <c:v>4.1005831250016005</c:v>
                </c:pt>
                <c:pt idx="26850">
                  <c:v>4.1002503124992007</c:v>
                </c:pt>
                <c:pt idx="26851">
                  <c:v>4.0998253124992008</c:v>
                </c:pt>
                <c:pt idx="26852">
                  <c:v>4.0994143750016008</c:v>
                </c:pt>
                <c:pt idx="26853">
                  <c:v>4.0989693750016007</c:v>
                </c:pt>
                <c:pt idx="26854">
                  <c:v>4.0985025000000004</c:v>
                </c:pt>
                <c:pt idx="26855">
                  <c:v>4.0980271875007999</c:v>
                </c:pt>
                <c:pt idx="26856">
                  <c:v>4.0975984375007997</c:v>
                </c:pt>
                <c:pt idx="26857">
                  <c:v>4.097179375001601</c:v>
                </c:pt>
                <c:pt idx="26858">
                  <c:v>4.0968196875007994</c:v>
                </c:pt>
                <c:pt idx="26859">
                  <c:v>4.0968384375007991</c:v>
                </c:pt>
                <c:pt idx="26860">
                  <c:v>4.0964431250016009</c:v>
                </c:pt>
                <c:pt idx="26861">
                  <c:v>4.0959815624992002</c:v>
                </c:pt>
                <c:pt idx="26862">
                  <c:v>4.0956112500000001</c:v>
                </c:pt>
                <c:pt idx="26863">
                  <c:v>4.0951918750016008</c:v>
                </c:pt>
                <c:pt idx="26864">
                  <c:v>4.0947709375007992</c:v>
                </c:pt>
                <c:pt idx="26865">
                  <c:v>4.0941746875007992</c:v>
                </c:pt>
                <c:pt idx="26866">
                  <c:v>4.0936193750016008</c:v>
                </c:pt>
                <c:pt idx="26867">
                  <c:v>4.0931228124992005</c:v>
                </c:pt>
                <c:pt idx="26868">
                  <c:v>4.0927440624992002</c:v>
                </c:pt>
                <c:pt idx="26869">
                  <c:v>4.0927550000000004</c:v>
                </c:pt>
                <c:pt idx="26870">
                  <c:v>4.0932265624992006</c:v>
                </c:pt>
                <c:pt idx="26871">
                  <c:v>4.0935862500000004</c:v>
                </c:pt>
                <c:pt idx="26872">
                  <c:v>4.0939146875007992</c:v>
                </c:pt>
                <c:pt idx="26873">
                  <c:v>4.0942724999999998</c:v>
                </c:pt>
                <c:pt idx="26874">
                  <c:v>4.0947143750016002</c:v>
                </c:pt>
                <c:pt idx="26875">
                  <c:v>4.0951703124992003</c:v>
                </c:pt>
                <c:pt idx="26876">
                  <c:v>4.0955412500000001</c:v>
                </c:pt>
                <c:pt idx="26877">
                  <c:v>4.0959231250016002</c:v>
                </c:pt>
                <c:pt idx="26878">
                  <c:v>4.0962665624992001</c:v>
                </c:pt>
                <c:pt idx="26879">
                  <c:v>4.0967809375007995</c:v>
                </c:pt>
                <c:pt idx="26880">
                  <c:v>4.0971378124992004</c:v>
                </c:pt>
                <c:pt idx="26881">
                  <c:v>4.0969075000000004</c:v>
                </c:pt>
                <c:pt idx="26882">
                  <c:v>4.0965681250016006</c:v>
                </c:pt>
                <c:pt idx="26883">
                  <c:v>4.0962356250016008</c:v>
                </c:pt>
                <c:pt idx="26884">
                  <c:v>4.0958284375007992</c:v>
                </c:pt>
                <c:pt idx="26885">
                  <c:v>4.0961840624992005</c:v>
                </c:pt>
                <c:pt idx="26886">
                  <c:v>4.0965778124992003</c:v>
                </c:pt>
                <c:pt idx="26887">
                  <c:v>4.0970365624992002</c:v>
                </c:pt>
                <c:pt idx="26888">
                  <c:v>4.0974965624992006</c:v>
                </c:pt>
                <c:pt idx="26889">
                  <c:v>4.0978456250016002</c:v>
                </c:pt>
                <c:pt idx="26890">
                  <c:v>4.0983046875007991</c:v>
                </c:pt>
                <c:pt idx="26891">
                  <c:v>4.0986799999999999</c:v>
                </c:pt>
                <c:pt idx="26892">
                  <c:v>4.0991243750016002</c:v>
                </c:pt>
                <c:pt idx="26893">
                  <c:v>4.0994481250016008</c:v>
                </c:pt>
                <c:pt idx="26894">
                  <c:v>4.0997906250016003</c:v>
                </c:pt>
                <c:pt idx="26895">
                  <c:v>4.1001421875007997</c:v>
                </c:pt>
                <c:pt idx="26896">
                  <c:v>4.1005334375007996</c:v>
                </c:pt>
                <c:pt idx="26897">
                  <c:v>4.1001843750016009</c:v>
                </c:pt>
                <c:pt idx="26898">
                  <c:v>4.09976875</c:v>
                </c:pt>
                <c:pt idx="26899">
                  <c:v>4.099431875001601</c:v>
                </c:pt>
                <c:pt idx="26900">
                  <c:v>4.0989996875007995</c:v>
                </c:pt>
                <c:pt idx="26901">
                  <c:v>4.0985206250016004</c:v>
                </c:pt>
                <c:pt idx="26902">
                  <c:v>4.0980793750016007</c:v>
                </c:pt>
                <c:pt idx="26903">
                  <c:v>4.0984262500000002</c:v>
                </c:pt>
                <c:pt idx="26904">
                  <c:v>4.0988187500000004</c:v>
                </c:pt>
                <c:pt idx="26905">
                  <c:v>4.0992318750016006</c:v>
                </c:pt>
                <c:pt idx="26906">
                  <c:v>4.0996796875007995</c:v>
                </c:pt>
                <c:pt idx="26907">
                  <c:v>4.1000087499999998</c:v>
                </c:pt>
                <c:pt idx="26908">
                  <c:v>4.1003406250016008</c:v>
                </c:pt>
                <c:pt idx="26909">
                  <c:v>4.1007259375007994</c:v>
                </c:pt>
                <c:pt idx="26910">
                  <c:v>4.1011053124992003</c:v>
                </c:pt>
                <c:pt idx="26911">
                  <c:v>4.1015078124992002</c:v>
                </c:pt>
                <c:pt idx="26912">
                  <c:v>4.101871875001601</c:v>
                </c:pt>
                <c:pt idx="26913">
                  <c:v>4.1022584375007991</c:v>
                </c:pt>
                <c:pt idx="26914">
                  <c:v>4.1027909375007994</c:v>
                </c:pt>
                <c:pt idx="26915">
                  <c:v>4.1032124999999997</c:v>
                </c:pt>
                <c:pt idx="26916">
                  <c:v>4.1036684375007999</c:v>
                </c:pt>
                <c:pt idx="26917">
                  <c:v>4.10399125</c:v>
                </c:pt>
                <c:pt idx="26918">
                  <c:v>4.1043218750016006</c:v>
                </c:pt>
                <c:pt idx="26919">
                  <c:v>4.1046668750016009</c:v>
                </c:pt>
                <c:pt idx="26920">
                  <c:v>4.1041959375007995</c:v>
                </c:pt>
                <c:pt idx="26921">
                  <c:v>4.1038703124992004</c:v>
                </c:pt>
                <c:pt idx="26922">
                  <c:v>4.1034156250016007</c:v>
                </c:pt>
                <c:pt idx="26923">
                  <c:v>4.1030087499999999</c:v>
                </c:pt>
                <c:pt idx="26924">
                  <c:v>4.1025268750016002</c:v>
                </c:pt>
                <c:pt idx="26925">
                  <c:v>4.10209125</c:v>
                </c:pt>
                <c:pt idx="26926">
                  <c:v>4.1015100000000002</c:v>
                </c:pt>
                <c:pt idx="26927">
                  <c:v>4.1010637499999998</c:v>
                </c:pt>
                <c:pt idx="26928">
                  <c:v>4.1006271875007991</c:v>
                </c:pt>
                <c:pt idx="26929">
                  <c:v>4.1002365624992008</c:v>
                </c:pt>
                <c:pt idx="26930">
                  <c:v>4.0997025000000002</c:v>
                </c:pt>
                <c:pt idx="26931">
                  <c:v>4.0993812500000004</c:v>
                </c:pt>
                <c:pt idx="26932">
                  <c:v>4.098950625001601</c:v>
                </c:pt>
                <c:pt idx="26933">
                  <c:v>4.0985568750016004</c:v>
                </c:pt>
                <c:pt idx="26934">
                  <c:v>4.0982121875007991</c:v>
                </c:pt>
                <c:pt idx="26935">
                  <c:v>4.097855</c:v>
                </c:pt>
                <c:pt idx="26936">
                  <c:v>4.0978709375007991</c:v>
                </c:pt>
                <c:pt idx="26937">
                  <c:v>4.0973328124992001</c:v>
                </c:pt>
                <c:pt idx="26938">
                  <c:v>4.09660125</c:v>
                </c:pt>
                <c:pt idx="26939">
                  <c:v>4.09612</c:v>
                </c:pt>
                <c:pt idx="26940">
                  <c:v>4.0955509375007999</c:v>
                </c:pt>
                <c:pt idx="26941">
                  <c:v>4.0950687500000003</c:v>
                </c:pt>
                <c:pt idx="26942">
                  <c:v>4.0945615624992007</c:v>
                </c:pt>
                <c:pt idx="26943">
                  <c:v>4.0941043750016002</c:v>
                </c:pt>
                <c:pt idx="26944">
                  <c:v>4.0936721875007995</c:v>
                </c:pt>
                <c:pt idx="26945">
                  <c:v>4.0932796875007993</c:v>
                </c:pt>
                <c:pt idx="26946">
                  <c:v>4.0928918750016008</c:v>
                </c:pt>
                <c:pt idx="26947">
                  <c:v>4.0924387500000003</c:v>
                </c:pt>
                <c:pt idx="26948">
                  <c:v>4.0920490624992008</c:v>
                </c:pt>
                <c:pt idx="26949">
                  <c:v>4.0916740624992007</c:v>
                </c:pt>
                <c:pt idx="26950">
                  <c:v>4.0917000000000003</c:v>
                </c:pt>
                <c:pt idx="26951">
                  <c:v>4.0920503124992003</c:v>
                </c:pt>
                <c:pt idx="26952">
                  <c:v>4.0923875000000001</c:v>
                </c:pt>
                <c:pt idx="26953">
                  <c:v>4.0928306250016009</c:v>
                </c:pt>
                <c:pt idx="26954">
                  <c:v>4.0933018750016004</c:v>
                </c:pt>
                <c:pt idx="26955">
                  <c:v>4.0936565624992003</c:v>
                </c:pt>
                <c:pt idx="26956">
                  <c:v>4.0940609375007995</c:v>
                </c:pt>
                <c:pt idx="26957">
                  <c:v>4.0945859375007991</c:v>
                </c:pt>
                <c:pt idx="26958">
                  <c:v>4.0949425000000002</c:v>
                </c:pt>
                <c:pt idx="26959">
                  <c:v>4.0953749999999998</c:v>
                </c:pt>
                <c:pt idx="26960">
                  <c:v>4.0958009375007993</c:v>
                </c:pt>
                <c:pt idx="26961">
                  <c:v>4.0962378124992007</c:v>
                </c:pt>
                <c:pt idx="26962">
                  <c:v>4.0968074999999997</c:v>
                </c:pt>
                <c:pt idx="26963">
                  <c:v>4.0971843750016008</c:v>
                </c:pt>
                <c:pt idx="26964">
                  <c:v>4.0975165624992007</c:v>
                </c:pt>
                <c:pt idx="26965">
                  <c:v>4.0970071875007994</c:v>
                </c:pt>
                <c:pt idx="26966">
                  <c:v>4.0964756250016006</c:v>
                </c:pt>
                <c:pt idx="26967">
                  <c:v>4.0961274999999997</c:v>
                </c:pt>
                <c:pt idx="26968">
                  <c:v>4.0957256250016005</c:v>
                </c:pt>
                <c:pt idx="26969">
                  <c:v>4.0960781250016005</c:v>
                </c:pt>
                <c:pt idx="26970">
                  <c:v>4.0965212500000003</c:v>
                </c:pt>
                <c:pt idx="26971">
                  <c:v>4.0968087500000001</c:v>
                </c:pt>
                <c:pt idx="26972">
                  <c:v>4.0971959375007998</c:v>
                </c:pt>
                <c:pt idx="26973">
                  <c:v>4.0975443750016005</c:v>
                </c:pt>
                <c:pt idx="26974">
                  <c:v>4.0979621875007997</c:v>
                </c:pt>
                <c:pt idx="26975">
                  <c:v>4.0983290624992001</c:v>
                </c:pt>
                <c:pt idx="26976">
                  <c:v>4.0986743750016004</c:v>
                </c:pt>
                <c:pt idx="26977">
                  <c:v>4.0991765624992009</c:v>
                </c:pt>
                <c:pt idx="26978">
                  <c:v>4.0995678124992008</c:v>
                </c:pt>
                <c:pt idx="26979">
                  <c:v>4.1000340624992004</c:v>
                </c:pt>
                <c:pt idx="26980">
                  <c:v>4.1003753124992004</c:v>
                </c:pt>
                <c:pt idx="26981">
                  <c:v>4.1007881250016007</c:v>
                </c:pt>
                <c:pt idx="26982">
                  <c:v>4.1011418750016002</c:v>
                </c:pt>
                <c:pt idx="26983">
                  <c:v>4.1007531250016003</c:v>
                </c:pt>
                <c:pt idx="26984">
                  <c:v>4.1004065624992005</c:v>
                </c:pt>
                <c:pt idx="26985">
                  <c:v>4.1000671875007999</c:v>
                </c:pt>
                <c:pt idx="26986">
                  <c:v>4.0997428124992004</c:v>
                </c:pt>
                <c:pt idx="26987">
                  <c:v>4.0994149999999996</c:v>
                </c:pt>
                <c:pt idx="26988">
                  <c:v>4.0988446875007991</c:v>
                </c:pt>
                <c:pt idx="26989">
                  <c:v>4.0982075</c:v>
                </c:pt>
                <c:pt idx="26990">
                  <c:v>4.0974765624992004</c:v>
                </c:pt>
                <c:pt idx="26991">
                  <c:v>4.0966825</c:v>
                </c:pt>
                <c:pt idx="26992">
                  <c:v>4.0958603124992008</c:v>
                </c:pt>
                <c:pt idx="26993">
                  <c:v>4.0950481250016004</c:v>
                </c:pt>
                <c:pt idx="26994">
                  <c:v>4.0942234375007995</c:v>
                </c:pt>
                <c:pt idx="26995">
                  <c:v>4.0933543750016002</c:v>
                </c:pt>
                <c:pt idx="26996">
                  <c:v>4.0925746875007993</c:v>
                </c:pt>
                <c:pt idx="26997">
                  <c:v>4.0918259375007997</c:v>
                </c:pt>
                <c:pt idx="26998">
                  <c:v>4.0912278124992003</c:v>
                </c:pt>
                <c:pt idx="26999">
                  <c:v>4.0906700000000003</c:v>
                </c:pt>
                <c:pt idx="27000">
                  <c:v>4.0902149999999997</c:v>
                </c:pt>
                <c:pt idx="27001">
                  <c:v>4.0897643750016002</c:v>
                </c:pt>
                <c:pt idx="27002">
                  <c:v>4.0894309375007998</c:v>
                </c:pt>
                <c:pt idx="27003">
                  <c:v>4.0890399999999998</c:v>
                </c:pt>
                <c:pt idx="27004">
                  <c:v>4.088495</c:v>
                </c:pt>
                <c:pt idx="27005">
                  <c:v>4.0885146875007994</c:v>
                </c:pt>
                <c:pt idx="27006">
                  <c:v>4.0890153124992006</c:v>
                </c:pt>
                <c:pt idx="27007">
                  <c:v>4.0893818750016004</c:v>
                </c:pt>
                <c:pt idx="27008">
                  <c:v>4.0897224999999997</c:v>
                </c:pt>
                <c:pt idx="27009">
                  <c:v>4.0901506250016002</c:v>
                </c:pt>
                <c:pt idx="27010">
                  <c:v>4.0905665624992009</c:v>
                </c:pt>
                <c:pt idx="27011">
                  <c:v>4.0910021875007994</c:v>
                </c:pt>
                <c:pt idx="27012">
                  <c:v>4.0914221875007994</c:v>
                </c:pt>
                <c:pt idx="27013">
                  <c:v>4.0919493750016009</c:v>
                </c:pt>
                <c:pt idx="27014">
                  <c:v>4.0923543750016007</c:v>
                </c:pt>
                <c:pt idx="27015">
                  <c:v>4.0926984375007995</c:v>
                </c:pt>
                <c:pt idx="27016">
                  <c:v>4.0931565624992006</c:v>
                </c:pt>
                <c:pt idx="27017">
                  <c:v>4.0935221875007999</c:v>
                </c:pt>
                <c:pt idx="27018">
                  <c:v>4.0939031250016003</c:v>
                </c:pt>
                <c:pt idx="27019">
                  <c:v>4.0943040624992006</c:v>
                </c:pt>
                <c:pt idx="27020">
                  <c:v>4.0947100000000001</c:v>
                </c:pt>
                <c:pt idx="27021">
                  <c:v>4.0950587499999997</c:v>
                </c:pt>
                <c:pt idx="27022">
                  <c:v>4.0954281250016003</c:v>
                </c:pt>
                <c:pt idx="27023">
                  <c:v>4.0950518750016007</c:v>
                </c:pt>
                <c:pt idx="27024">
                  <c:v>4.0946518750016008</c:v>
                </c:pt>
                <c:pt idx="27025">
                  <c:v>4.0942834375007999</c:v>
                </c:pt>
                <c:pt idx="27026">
                  <c:v>4.0941943750016003</c:v>
                </c:pt>
                <c:pt idx="27027">
                  <c:v>4.0945556250016004</c:v>
                </c:pt>
                <c:pt idx="27028">
                  <c:v>4.0948903124992002</c:v>
                </c:pt>
                <c:pt idx="27029">
                  <c:v>4.0952453124992001</c:v>
                </c:pt>
                <c:pt idx="27030">
                  <c:v>4.0955971875007995</c:v>
                </c:pt>
                <c:pt idx="27031">
                  <c:v>4.0959590624992002</c:v>
                </c:pt>
                <c:pt idx="27032">
                  <c:v>4.0963571875007991</c:v>
                </c:pt>
                <c:pt idx="27033">
                  <c:v>4.0968231250016007</c:v>
                </c:pt>
                <c:pt idx="27034">
                  <c:v>4.0972724999999999</c:v>
                </c:pt>
                <c:pt idx="27035">
                  <c:v>4.0976628124992009</c:v>
                </c:pt>
                <c:pt idx="27036">
                  <c:v>4.0980749999999997</c:v>
                </c:pt>
                <c:pt idx="27037">
                  <c:v>4.0984100000000003</c:v>
                </c:pt>
                <c:pt idx="27038">
                  <c:v>4.0987718750016002</c:v>
                </c:pt>
                <c:pt idx="27039">
                  <c:v>4.0991024999999999</c:v>
                </c:pt>
                <c:pt idx="27040">
                  <c:v>4.0994640624992007</c:v>
                </c:pt>
                <c:pt idx="27041">
                  <c:v>4.099890625001601</c:v>
                </c:pt>
                <c:pt idx="27042">
                  <c:v>4.1003521875007998</c:v>
                </c:pt>
                <c:pt idx="27043">
                  <c:v>4.0997868750016009</c:v>
                </c:pt>
                <c:pt idx="27044">
                  <c:v>4.0994421875007996</c:v>
                </c:pt>
                <c:pt idx="27045">
                  <c:v>4.0989134375007996</c:v>
                </c:pt>
                <c:pt idx="27046">
                  <c:v>4.0983390624992007</c:v>
                </c:pt>
                <c:pt idx="27047">
                  <c:v>4.0979943750016004</c:v>
                </c:pt>
                <c:pt idx="27048">
                  <c:v>4.0976615624992005</c:v>
                </c:pt>
                <c:pt idx="27049">
                  <c:v>4.0971046875007993</c:v>
                </c:pt>
                <c:pt idx="27050">
                  <c:v>4.0965268750016008</c:v>
                </c:pt>
                <c:pt idx="27051">
                  <c:v>4.0957706250016006</c:v>
                </c:pt>
                <c:pt idx="27052">
                  <c:v>4.0954503124992003</c:v>
                </c:pt>
                <c:pt idx="27053">
                  <c:v>4.0948925000000003</c:v>
                </c:pt>
                <c:pt idx="27054">
                  <c:v>4.0943224999999996</c:v>
                </c:pt>
                <c:pt idx="27055">
                  <c:v>4.0938749999999997</c:v>
                </c:pt>
                <c:pt idx="27056">
                  <c:v>4.093496875001601</c:v>
                </c:pt>
                <c:pt idx="27057">
                  <c:v>4.0931087499999999</c:v>
                </c:pt>
                <c:pt idx="27058">
                  <c:v>4.0927209375007996</c:v>
                </c:pt>
                <c:pt idx="27059">
                  <c:v>4.0923921875007991</c:v>
                </c:pt>
                <c:pt idx="27060">
                  <c:v>4.0918906250016009</c:v>
                </c:pt>
                <c:pt idx="27061">
                  <c:v>4.0913656250016004</c:v>
                </c:pt>
                <c:pt idx="27062">
                  <c:v>4.0910000000000002</c:v>
                </c:pt>
                <c:pt idx="27063">
                  <c:v>4.0906612500000001</c:v>
                </c:pt>
                <c:pt idx="27064">
                  <c:v>4.0903203124992009</c:v>
                </c:pt>
                <c:pt idx="27065">
                  <c:v>4.0899628124992002</c:v>
                </c:pt>
                <c:pt idx="27066">
                  <c:v>4.0894940624992007</c:v>
                </c:pt>
                <c:pt idx="27067">
                  <c:v>4.089028125001601</c:v>
                </c:pt>
                <c:pt idx="27068">
                  <c:v>4.08853125</c:v>
                </c:pt>
                <c:pt idx="27069">
                  <c:v>4.0880834375007993</c:v>
                </c:pt>
                <c:pt idx="27070">
                  <c:v>4.0876281250016007</c:v>
                </c:pt>
                <c:pt idx="27071">
                  <c:v>4.0872324999999998</c:v>
                </c:pt>
                <c:pt idx="27072">
                  <c:v>4.0868587500000002</c:v>
                </c:pt>
                <c:pt idx="27073">
                  <c:v>4.0862546875007997</c:v>
                </c:pt>
                <c:pt idx="27074">
                  <c:v>4.0858990624992009</c:v>
                </c:pt>
                <c:pt idx="27075">
                  <c:v>4.0862068750016007</c:v>
                </c:pt>
                <c:pt idx="27076">
                  <c:v>4.0866653124992007</c:v>
                </c:pt>
                <c:pt idx="27077">
                  <c:v>4.0870468750016009</c:v>
                </c:pt>
                <c:pt idx="27078">
                  <c:v>4.0874050000000004</c:v>
                </c:pt>
                <c:pt idx="27079">
                  <c:v>4.0877600000000003</c:v>
                </c:pt>
                <c:pt idx="27080">
                  <c:v>4.0880981250016006</c:v>
                </c:pt>
                <c:pt idx="27081">
                  <c:v>4.0884603124992003</c:v>
                </c:pt>
                <c:pt idx="27082">
                  <c:v>4.0888115624992007</c:v>
                </c:pt>
                <c:pt idx="27083">
                  <c:v>4.089179375001601</c:v>
                </c:pt>
                <c:pt idx="27084">
                  <c:v>4.0895503124992008</c:v>
                </c:pt>
                <c:pt idx="27085">
                  <c:v>4.0899418750016006</c:v>
                </c:pt>
                <c:pt idx="27086">
                  <c:v>4.0904381250016009</c:v>
                </c:pt>
                <c:pt idx="27087">
                  <c:v>4.0908325000000003</c:v>
                </c:pt>
                <c:pt idx="27088">
                  <c:v>4.091255625001601</c:v>
                </c:pt>
                <c:pt idx="27089">
                  <c:v>4.0917181250016004</c:v>
                </c:pt>
                <c:pt idx="27090">
                  <c:v>4.0921415624992008</c:v>
                </c:pt>
                <c:pt idx="27091">
                  <c:v>4.0924696875007998</c:v>
                </c:pt>
                <c:pt idx="27092">
                  <c:v>4.0928528124992001</c:v>
                </c:pt>
                <c:pt idx="27093">
                  <c:v>4.0924431250016005</c:v>
                </c:pt>
                <c:pt idx="27094">
                  <c:v>4.0919793750016007</c:v>
                </c:pt>
                <c:pt idx="27095">
                  <c:v>4.0913578124992007</c:v>
                </c:pt>
                <c:pt idx="27096">
                  <c:v>4.0908446875007991</c:v>
                </c:pt>
                <c:pt idx="27097">
                  <c:v>4.0905165624992001</c:v>
                </c:pt>
                <c:pt idx="27098">
                  <c:v>4.0900671875007992</c:v>
                </c:pt>
                <c:pt idx="27099">
                  <c:v>4.0897199999999998</c:v>
                </c:pt>
                <c:pt idx="27100">
                  <c:v>4.0897312499999998</c:v>
                </c:pt>
                <c:pt idx="27101">
                  <c:v>4.0900678124992007</c:v>
                </c:pt>
                <c:pt idx="27102">
                  <c:v>4.0904481250016005</c:v>
                </c:pt>
                <c:pt idx="27103">
                  <c:v>4.0908024999999997</c:v>
                </c:pt>
                <c:pt idx="27104">
                  <c:v>4.0911696875007992</c:v>
                </c:pt>
                <c:pt idx="27105">
                  <c:v>4.0915293750016009</c:v>
                </c:pt>
                <c:pt idx="27106">
                  <c:v>4.0918900000000002</c:v>
                </c:pt>
                <c:pt idx="27107">
                  <c:v>4.0916181250016006</c:v>
                </c:pt>
                <c:pt idx="27108">
                  <c:v>4.0912871875007992</c:v>
                </c:pt>
                <c:pt idx="27109">
                  <c:v>4.0908837499999997</c:v>
                </c:pt>
                <c:pt idx="27110">
                  <c:v>4.0904968750016009</c:v>
                </c:pt>
                <c:pt idx="27111">
                  <c:v>4.0901734375007992</c:v>
                </c:pt>
                <c:pt idx="27112">
                  <c:v>4.0903087500000002</c:v>
                </c:pt>
                <c:pt idx="27113">
                  <c:v>4.0907115624992008</c:v>
                </c:pt>
                <c:pt idx="27114">
                  <c:v>4.0910462499999998</c:v>
                </c:pt>
                <c:pt idx="27115">
                  <c:v>4.0913734375007991</c:v>
                </c:pt>
                <c:pt idx="27116">
                  <c:v>4.0910465624992005</c:v>
                </c:pt>
                <c:pt idx="27117">
                  <c:v>4.0906403124992003</c:v>
                </c:pt>
                <c:pt idx="27118">
                  <c:v>4.0899884375007991</c:v>
                </c:pt>
                <c:pt idx="27119">
                  <c:v>4.0895478124992009</c:v>
                </c:pt>
                <c:pt idx="27120">
                  <c:v>4.0892178124992009</c:v>
                </c:pt>
                <c:pt idx="27121">
                  <c:v>4.0888284375007995</c:v>
                </c:pt>
                <c:pt idx="27122">
                  <c:v>4.0884659375007999</c:v>
                </c:pt>
                <c:pt idx="27123">
                  <c:v>4.0878393750016002</c:v>
                </c:pt>
                <c:pt idx="27124">
                  <c:v>4.0872996875007992</c:v>
                </c:pt>
                <c:pt idx="27125">
                  <c:v>4.0869362499999999</c:v>
                </c:pt>
                <c:pt idx="27126">
                  <c:v>4.08651125</c:v>
                </c:pt>
                <c:pt idx="27127">
                  <c:v>4.0868646875007997</c:v>
                </c:pt>
                <c:pt idx="27128">
                  <c:v>4.0872099999999998</c:v>
                </c:pt>
                <c:pt idx="27129">
                  <c:v>4.0875937499999999</c:v>
                </c:pt>
                <c:pt idx="27130">
                  <c:v>4.0879659375007993</c:v>
                </c:pt>
                <c:pt idx="27131">
                  <c:v>4.0883603124992005</c:v>
                </c:pt>
                <c:pt idx="27132">
                  <c:v>4.0887934375007999</c:v>
                </c:pt>
                <c:pt idx="27133">
                  <c:v>4.0891937499999997</c:v>
                </c:pt>
                <c:pt idx="27134">
                  <c:v>4.0895559375007995</c:v>
                </c:pt>
                <c:pt idx="27135">
                  <c:v>4.0898787499999996</c:v>
                </c:pt>
                <c:pt idx="27136">
                  <c:v>4.0903049999999999</c:v>
                </c:pt>
                <c:pt idx="27137">
                  <c:v>4.0902671875007997</c:v>
                </c:pt>
                <c:pt idx="27138">
                  <c:v>4.0898915624992007</c:v>
                </c:pt>
                <c:pt idx="27139">
                  <c:v>4.0895299999999999</c:v>
                </c:pt>
                <c:pt idx="27140">
                  <c:v>4.0898065624992004</c:v>
                </c:pt>
                <c:pt idx="27141">
                  <c:v>4.0901884375007995</c:v>
                </c:pt>
                <c:pt idx="27142">
                  <c:v>4.0905193750016009</c:v>
                </c:pt>
                <c:pt idx="27143">
                  <c:v>4.0908603124992009</c:v>
                </c:pt>
                <c:pt idx="27144">
                  <c:v>4.0912381250016008</c:v>
                </c:pt>
                <c:pt idx="27145">
                  <c:v>4.0915721875007991</c:v>
                </c:pt>
                <c:pt idx="27146">
                  <c:v>4.0919028124992005</c:v>
                </c:pt>
                <c:pt idx="27147">
                  <c:v>4.0923421875007993</c:v>
                </c:pt>
                <c:pt idx="27148">
                  <c:v>4.0927143750016004</c:v>
                </c:pt>
                <c:pt idx="27149">
                  <c:v>4.0930921875007993</c:v>
                </c:pt>
                <c:pt idx="27150">
                  <c:v>4.0935071875007996</c:v>
                </c:pt>
                <c:pt idx="27151">
                  <c:v>4.093894375001601</c:v>
                </c:pt>
                <c:pt idx="27152">
                  <c:v>4.0942487500000002</c:v>
                </c:pt>
                <c:pt idx="27153">
                  <c:v>4.0946428124992007</c:v>
                </c:pt>
                <c:pt idx="27154">
                  <c:v>4.0949718750016002</c:v>
                </c:pt>
                <c:pt idx="27155">
                  <c:v>4.0953821875007996</c:v>
                </c:pt>
                <c:pt idx="27156">
                  <c:v>4.0950578124992001</c:v>
                </c:pt>
                <c:pt idx="27157">
                  <c:v>4.0947374999999999</c:v>
                </c:pt>
                <c:pt idx="27158">
                  <c:v>4.0942918750016002</c:v>
                </c:pt>
                <c:pt idx="27159">
                  <c:v>4.0938306250016003</c:v>
                </c:pt>
                <c:pt idx="27160">
                  <c:v>4.0933356250016004</c:v>
                </c:pt>
                <c:pt idx="27161">
                  <c:v>4.0928115624992003</c:v>
                </c:pt>
                <c:pt idx="27162">
                  <c:v>4.0922337500000001</c:v>
                </c:pt>
                <c:pt idx="27163">
                  <c:v>4.0917090624992003</c:v>
                </c:pt>
                <c:pt idx="27164">
                  <c:v>4.0911712500000004</c:v>
                </c:pt>
                <c:pt idx="27165">
                  <c:v>4.0906484375007999</c:v>
                </c:pt>
                <c:pt idx="27166">
                  <c:v>4.0902909375007992</c:v>
                </c:pt>
                <c:pt idx="27167">
                  <c:v>4.0899234375007998</c:v>
                </c:pt>
                <c:pt idx="27168">
                  <c:v>4.0893846875007993</c:v>
                </c:pt>
                <c:pt idx="27169">
                  <c:v>4.0887562500000003</c:v>
                </c:pt>
                <c:pt idx="27170">
                  <c:v>4.0881971875007999</c:v>
                </c:pt>
                <c:pt idx="27171">
                  <c:v>4.0878459375007994</c:v>
                </c:pt>
                <c:pt idx="27172">
                  <c:v>4.0874231250016004</c:v>
                </c:pt>
                <c:pt idx="27173">
                  <c:v>4.0869634375007999</c:v>
                </c:pt>
                <c:pt idx="27174">
                  <c:v>4.0864015624992005</c:v>
                </c:pt>
                <c:pt idx="27175">
                  <c:v>4.0858265624992001</c:v>
                </c:pt>
                <c:pt idx="27176">
                  <c:v>4.0851521875007997</c:v>
                </c:pt>
                <c:pt idx="27177">
                  <c:v>4.0845415624992008</c:v>
                </c:pt>
                <c:pt idx="27178">
                  <c:v>4.0839368750016005</c:v>
                </c:pt>
                <c:pt idx="27179">
                  <c:v>4.0832740624992008</c:v>
                </c:pt>
                <c:pt idx="27180">
                  <c:v>4.0826828124992005</c:v>
                </c:pt>
                <c:pt idx="27181">
                  <c:v>4.0821506250016002</c:v>
                </c:pt>
                <c:pt idx="27182">
                  <c:v>4.0816090624992007</c:v>
                </c:pt>
                <c:pt idx="27183">
                  <c:v>4.0810553124992008</c:v>
                </c:pt>
                <c:pt idx="27184">
                  <c:v>4.0806253124992002</c:v>
                </c:pt>
                <c:pt idx="27185">
                  <c:v>4.0802212500000001</c:v>
                </c:pt>
                <c:pt idx="27186">
                  <c:v>4.0798087499999998</c:v>
                </c:pt>
                <c:pt idx="27187">
                  <c:v>4.0794325000000002</c:v>
                </c:pt>
                <c:pt idx="27188">
                  <c:v>4.0789840624992006</c:v>
                </c:pt>
                <c:pt idx="27189">
                  <c:v>4.0793600000000003</c:v>
                </c:pt>
                <c:pt idx="27190">
                  <c:v>4.0797056250016004</c:v>
                </c:pt>
                <c:pt idx="27191">
                  <c:v>4.0800459375007998</c:v>
                </c:pt>
                <c:pt idx="27192">
                  <c:v>4.0803787500000004</c:v>
                </c:pt>
                <c:pt idx="27193">
                  <c:v>4.0807981250016008</c:v>
                </c:pt>
                <c:pt idx="27194">
                  <c:v>4.0811250000000001</c:v>
                </c:pt>
                <c:pt idx="27195">
                  <c:v>4.0814471875007996</c:v>
                </c:pt>
                <c:pt idx="27196">
                  <c:v>4.0818434375007993</c:v>
                </c:pt>
                <c:pt idx="27197">
                  <c:v>4.0822890624992008</c:v>
                </c:pt>
                <c:pt idx="27198">
                  <c:v>4.0826812500000003</c:v>
                </c:pt>
                <c:pt idx="27199">
                  <c:v>4.0831065624992009</c:v>
                </c:pt>
                <c:pt idx="27200">
                  <c:v>4.0835949999999999</c:v>
                </c:pt>
                <c:pt idx="27201">
                  <c:v>4.0839793750016007</c:v>
                </c:pt>
                <c:pt idx="27202">
                  <c:v>4.0844275000000003</c:v>
                </c:pt>
                <c:pt idx="27203">
                  <c:v>4.0848043750016005</c:v>
                </c:pt>
                <c:pt idx="27204">
                  <c:v>4.0852459375007992</c:v>
                </c:pt>
                <c:pt idx="27205">
                  <c:v>4.0856325</c:v>
                </c:pt>
                <c:pt idx="27206">
                  <c:v>4.0860237499999998</c:v>
                </c:pt>
                <c:pt idx="27207">
                  <c:v>4.0864075</c:v>
                </c:pt>
                <c:pt idx="27208">
                  <c:v>4.0868099999999998</c:v>
                </c:pt>
                <c:pt idx="27209">
                  <c:v>4.0872181250016002</c:v>
                </c:pt>
                <c:pt idx="27210">
                  <c:v>4.0875390624992001</c:v>
                </c:pt>
                <c:pt idx="27211">
                  <c:v>4.0873718750016002</c:v>
                </c:pt>
                <c:pt idx="27212">
                  <c:v>4.0870199999999999</c:v>
                </c:pt>
                <c:pt idx="27213">
                  <c:v>4.0866428124992007</c:v>
                </c:pt>
                <c:pt idx="27214">
                  <c:v>4.0862681250016006</c:v>
                </c:pt>
                <c:pt idx="27215">
                  <c:v>4.0866096875007996</c:v>
                </c:pt>
                <c:pt idx="27216">
                  <c:v>4.0869425000000001</c:v>
                </c:pt>
                <c:pt idx="27217">
                  <c:v>4.0873109375007992</c:v>
                </c:pt>
                <c:pt idx="27218">
                  <c:v>4.0876381250016003</c:v>
                </c:pt>
                <c:pt idx="27219">
                  <c:v>4.0880256250016007</c:v>
                </c:pt>
                <c:pt idx="27220">
                  <c:v>4.0884049999999998</c:v>
                </c:pt>
                <c:pt idx="27221">
                  <c:v>4.0888843750016006</c:v>
                </c:pt>
                <c:pt idx="27222">
                  <c:v>4.08874125</c:v>
                </c:pt>
                <c:pt idx="27223">
                  <c:v>4.0882565624992004</c:v>
                </c:pt>
                <c:pt idx="27224">
                  <c:v>4.0876768750016002</c:v>
                </c:pt>
                <c:pt idx="27225">
                  <c:v>4.0873212499999996</c:v>
                </c:pt>
                <c:pt idx="27226">
                  <c:v>4.0869018750016002</c:v>
                </c:pt>
                <c:pt idx="27227">
                  <c:v>4.0865093750016008</c:v>
                </c:pt>
                <c:pt idx="27228">
                  <c:v>4.0860653124992004</c:v>
                </c:pt>
                <c:pt idx="27229">
                  <c:v>4.0855996875007996</c:v>
                </c:pt>
                <c:pt idx="27230">
                  <c:v>4.0851221875007999</c:v>
                </c:pt>
                <c:pt idx="27231">
                  <c:v>4.0845078124992007</c:v>
                </c:pt>
                <c:pt idx="27232">
                  <c:v>4.0840721875007997</c:v>
                </c:pt>
                <c:pt idx="27233">
                  <c:v>4.0837231250016002</c:v>
                </c:pt>
                <c:pt idx="27234">
                  <c:v>4.0833390624992001</c:v>
                </c:pt>
                <c:pt idx="27235">
                  <c:v>4.0830171875007997</c:v>
                </c:pt>
                <c:pt idx="27236">
                  <c:v>4.0829321875007993</c:v>
                </c:pt>
                <c:pt idx="27237">
                  <c:v>4.08327375</c:v>
                </c:pt>
                <c:pt idx="27238">
                  <c:v>4.0836528124992002</c:v>
                </c:pt>
                <c:pt idx="27239">
                  <c:v>4.0840471875007998</c:v>
                </c:pt>
                <c:pt idx="27240">
                  <c:v>4.0844031250016002</c:v>
                </c:pt>
                <c:pt idx="27241">
                  <c:v>4.0847962500000001</c:v>
                </c:pt>
                <c:pt idx="27242">
                  <c:v>4.0851649999999999</c:v>
                </c:pt>
                <c:pt idx="27243">
                  <c:v>4.0855371875007993</c:v>
                </c:pt>
                <c:pt idx="27244">
                  <c:v>4.0859562499999997</c:v>
                </c:pt>
                <c:pt idx="27245">
                  <c:v>4.0864606250016005</c:v>
                </c:pt>
                <c:pt idx="27246">
                  <c:v>4.0868612500000001</c:v>
                </c:pt>
                <c:pt idx="27247">
                  <c:v>4.0872556250016006</c:v>
                </c:pt>
                <c:pt idx="27248">
                  <c:v>4.0876621875007997</c:v>
                </c:pt>
                <c:pt idx="27249">
                  <c:v>4.0880121875007998</c:v>
                </c:pt>
                <c:pt idx="27250">
                  <c:v>4.08834125</c:v>
                </c:pt>
                <c:pt idx="27251">
                  <c:v>4.0886659375007994</c:v>
                </c:pt>
                <c:pt idx="27252">
                  <c:v>4.0890368750016002</c:v>
                </c:pt>
                <c:pt idx="27253">
                  <c:v>4.0894553124992008</c:v>
                </c:pt>
                <c:pt idx="27254">
                  <c:v>4.0891178124992003</c:v>
                </c:pt>
                <c:pt idx="27255">
                  <c:v>4.0887312500000004</c:v>
                </c:pt>
                <c:pt idx="27256">
                  <c:v>4.0887640624992008</c:v>
                </c:pt>
                <c:pt idx="27257">
                  <c:v>4.0890921875007997</c:v>
                </c:pt>
                <c:pt idx="27258">
                  <c:v>4.0886762499999998</c:v>
                </c:pt>
                <c:pt idx="27259">
                  <c:v>4.0883415624992008</c:v>
                </c:pt>
                <c:pt idx="27260">
                  <c:v>4.0877949999999998</c:v>
                </c:pt>
                <c:pt idx="27261">
                  <c:v>4.0872868750016007</c:v>
                </c:pt>
                <c:pt idx="27262">
                  <c:v>4.0868284375007997</c:v>
                </c:pt>
                <c:pt idx="27263">
                  <c:v>4.0864012499999998</c:v>
                </c:pt>
                <c:pt idx="27264">
                  <c:v>4.0860431250016003</c:v>
                </c:pt>
                <c:pt idx="27265">
                  <c:v>4.0855334375007999</c:v>
                </c:pt>
                <c:pt idx="27266">
                  <c:v>4.0851578124992001</c:v>
                </c:pt>
                <c:pt idx="27267">
                  <c:v>4.0848093750016004</c:v>
                </c:pt>
                <c:pt idx="27268">
                  <c:v>4.0844590624992003</c:v>
                </c:pt>
                <c:pt idx="27269">
                  <c:v>4.0840840624992003</c:v>
                </c:pt>
                <c:pt idx="27270">
                  <c:v>4.0837399999999997</c:v>
                </c:pt>
                <c:pt idx="27271">
                  <c:v>4.0841328124992007</c:v>
                </c:pt>
                <c:pt idx="27272">
                  <c:v>4.0838074999999998</c:v>
                </c:pt>
                <c:pt idx="27273">
                  <c:v>4.0834587500000001</c:v>
                </c:pt>
                <c:pt idx="27274">
                  <c:v>4.0830587500000002</c:v>
                </c:pt>
                <c:pt idx="27275">
                  <c:v>4.0828546875007996</c:v>
                </c:pt>
                <c:pt idx="27276">
                  <c:v>4.0828118750016005</c:v>
                </c:pt>
                <c:pt idx="27277">
                  <c:v>4.0824437500000004</c:v>
                </c:pt>
                <c:pt idx="27278">
                  <c:v>4.0819553124992005</c:v>
                </c:pt>
                <c:pt idx="27279">
                  <c:v>4.0814121875007991</c:v>
                </c:pt>
                <c:pt idx="27280">
                  <c:v>4.0810896875007998</c:v>
                </c:pt>
                <c:pt idx="27281">
                  <c:v>4.080734375001601</c:v>
                </c:pt>
                <c:pt idx="27282">
                  <c:v>4.0803471875007995</c:v>
                </c:pt>
                <c:pt idx="27283">
                  <c:v>4.0799768750016003</c:v>
                </c:pt>
                <c:pt idx="27284">
                  <c:v>4.0797915624992003</c:v>
                </c:pt>
                <c:pt idx="27285">
                  <c:v>4.0802103124992009</c:v>
                </c:pt>
                <c:pt idx="27286">
                  <c:v>4.0798750000000004</c:v>
                </c:pt>
                <c:pt idx="27287">
                  <c:v>4.0802684375007994</c:v>
                </c:pt>
                <c:pt idx="27288">
                  <c:v>4.0806284375007991</c:v>
                </c:pt>
                <c:pt idx="27289">
                  <c:v>4.0809556250016001</c:v>
                </c:pt>
                <c:pt idx="27290">
                  <c:v>4.0813396875007992</c:v>
                </c:pt>
                <c:pt idx="27291">
                  <c:v>4.0817509375007992</c:v>
                </c:pt>
                <c:pt idx="27292">
                  <c:v>4.0821681250016004</c:v>
                </c:pt>
                <c:pt idx="27293">
                  <c:v>4.0825075000000002</c:v>
                </c:pt>
                <c:pt idx="27294">
                  <c:v>4.0829431250016004</c:v>
                </c:pt>
                <c:pt idx="27295">
                  <c:v>4.0834631250016002</c:v>
                </c:pt>
                <c:pt idx="27296">
                  <c:v>4.0838887499999998</c:v>
                </c:pt>
                <c:pt idx="27297">
                  <c:v>4.0842884375007991</c:v>
                </c:pt>
                <c:pt idx="27298">
                  <c:v>4.0847924999999998</c:v>
                </c:pt>
                <c:pt idx="27299">
                  <c:v>4.0852690624992007</c:v>
                </c:pt>
                <c:pt idx="27300">
                  <c:v>4.0858678124992007</c:v>
                </c:pt>
                <c:pt idx="27301">
                  <c:v>4.0863606250016007</c:v>
                </c:pt>
                <c:pt idx="27302">
                  <c:v>4.0869028124992006</c:v>
                </c:pt>
                <c:pt idx="27303">
                  <c:v>4.0873596875007996</c:v>
                </c:pt>
                <c:pt idx="27304">
                  <c:v>4.0878996875007996</c:v>
                </c:pt>
                <c:pt idx="27305">
                  <c:v>4.0882834375007997</c:v>
                </c:pt>
                <c:pt idx="27306">
                  <c:v>4.0887043750016003</c:v>
                </c:pt>
                <c:pt idx="27307">
                  <c:v>4.0891881250016002</c:v>
                </c:pt>
                <c:pt idx="27308">
                  <c:v>4.0896737500000002</c:v>
                </c:pt>
                <c:pt idx="27309">
                  <c:v>4.0901037499999999</c:v>
                </c:pt>
                <c:pt idx="27310">
                  <c:v>4.0904718750016009</c:v>
                </c:pt>
                <c:pt idx="27311">
                  <c:v>4.08991375</c:v>
                </c:pt>
                <c:pt idx="27312">
                  <c:v>4.0895153124992003</c:v>
                </c:pt>
                <c:pt idx="27313">
                  <c:v>4.0891643750016007</c:v>
                </c:pt>
                <c:pt idx="27314">
                  <c:v>4.0887953124992009</c:v>
                </c:pt>
                <c:pt idx="27315">
                  <c:v>4.0884524999999998</c:v>
                </c:pt>
                <c:pt idx="27316">
                  <c:v>4.0880953124992008</c:v>
                </c:pt>
                <c:pt idx="27317">
                  <c:v>4.0873934375007996</c:v>
                </c:pt>
                <c:pt idx="27318">
                  <c:v>4.0869484375007996</c:v>
                </c:pt>
                <c:pt idx="27319">
                  <c:v>4.0865793750016008</c:v>
                </c:pt>
                <c:pt idx="27320">
                  <c:v>4.0862518750016008</c:v>
                </c:pt>
                <c:pt idx="27321">
                  <c:v>4.0857559375007995</c:v>
                </c:pt>
                <c:pt idx="27322">
                  <c:v>4.0853028124992008</c:v>
                </c:pt>
                <c:pt idx="27323">
                  <c:v>4.0849824999999997</c:v>
                </c:pt>
                <c:pt idx="27324">
                  <c:v>4.0846318750016009</c:v>
                </c:pt>
                <c:pt idx="27325">
                  <c:v>4.0841234375007991</c:v>
                </c:pt>
                <c:pt idx="27326">
                  <c:v>4.0837521875007994</c:v>
                </c:pt>
                <c:pt idx="27327">
                  <c:v>4.0833431250016003</c:v>
                </c:pt>
                <c:pt idx="27328">
                  <c:v>4.0829825</c:v>
                </c:pt>
                <c:pt idx="27329">
                  <c:v>4.0824021875007999</c:v>
                </c:pt>
                <c:pt idx="27330">
                  <c:v>4.0817381250016007</c:v>
                </c:pt>
                <c:pt idx="27331">
                  <c:v>4.0813637500000004</c:v>
                </c:pt>
                <c:pt idx="27332">
                  <c:v>4.0806753124992001</c:v>
                </c:pt>
                <c:pt idx="27333">
                  <c:v>4.0802903124992005</c:v>
                </c:pt>
                <c:pt idx="27334">
                  <c:v>4.0798434375007995</c:v>
                </c:pt>
                <c:pt idx="27335">
                  <c:v>4.0795012499999999</c:v>
                </c:pt>
                <c:pt idx="27336">
                  <c:v>4.0791296875007994</c:v>
                </c:pt>
                <c:pt idx="27337">
                  <c:v>4.0786968750016008</c:v>
                </c:pt>
                <c:pt idx="27338">
                  <c:v>4.0782490624992009</c:v>
                </c:pt>
                <c:pt idx="27339">
                  <c:v>4.0786318750016006</c:v>
                </c:pt>
                <c:pt idx="27340">
                  <c:v>4.0790424999999999</c:v>
                </c:pt>
                <c:pt idx="27341">
                  <c:v>4.0794271875007997</c:v>
                </c:pt>
                <c:pt idx="27342">
                  <c:v>4.079749375001601</c:v>
                </c:pt>
                <c:pt idx="27343">
                  <c:v>4.0801484375007995</c:v>
                </c:pt>
                <c:pt idx="27344">
                  <c:v>4.0805078124992002</c:v>
                </c:pt>
                <c:pt idx="27345">
                  <c:v>4.0808609375007991</c:v>
                </c:pt>
                <c:pt idx="27346">
                  <c:v>4.0812603124992002</c:v>
                </c:pt>
                <c:pt idx="27347">
                  <c:v>4.0816253124992006</c:v>
                </c:pt>
                <c:pt idx="27348">
                  <c:v>4.0819925000000001</c:v>
                </c:pt>
                <c:pt idx="27349">
                  <c:v>4.0823675000000001</c:v>
                </c:pt>
                <c:pt idx="27350">
                  <c:v>4.0827737500000003</c:v>
                </c:pt>
                <c:pt idx="27351">
                  <c:v>4.0832253124992004</c:v>
                </c:pt>
                <c:pt idx="27352">
                  <c:v>4.0837218750016007</c:v>
                </c:pt>
                <c:pt idx="27353">
                  <c:v>4.0843193750016002</c:v>
                </c:pt>
                <c:pt idx="27354">
                  <c:v>4.0847040624992008</c:v>
                </c:pt>
                <c:pt idx="27355">
                  <c:v>4.0851221875007999</c:v>
                </c:pt>
                <c:pt idx="27356">
                  <c:v>4.0855021875007997</c:v>
                </c:pt>
                <c:pt idx="27357">
                  <c:v>4.0858478124992006</c:v>
                </c:pt>
                <c:pt idx="27358">
                  <c:v>4.0854012500000003</c:v>
                </c:pt>
                <c:pt idx="27359">
                  <c:v>4.0849856250016003</c:v>
                </c:pt>
                <c:pt idx="27360">
                  <c:v>4.0845868750016008</c:v>
                </c:pt>
                <c:pt idx="27361">
                  <c:v>4.0841525000000001</c:v>
                </c:pt>
                <c:pt idx="27362">
                  <c:v>4.0837821875007991</c:v>
                </c:pt>
                <c:pt idx="27363">
                  <c:v>4.08362625</c:v>
                </c:pt>
                <c:pt idx="27364">
                  <c:v>4.0835406250016009</c:v>
                </c:pt>
                <c:pt idx="27365">
                  <c:v>4.0830278124992008</c:v>
                </c:pt>
                <c:pt idx="27366">
                  <c:v>4.0825912500000001</c:v>
                </c:pt>
                <c:pt idx="27367">
                  <c:v>4.0820278124992004</c:v>
                </c:pt>
                <c:pt idx="27368">
                  <c:v>4.0816906250016007</c:v>
                </c:pt>
                <c:pt idx="27369">
                  <c:v>4.0810696875007997</c:v>
                </c:pt>
                <c:pt idx="27370">
                  <c:v>4.0806765624992005</c:v>
                </c:pt>
                <c:pt idx="27371">
                  <c:v>4.0802321875007994</c:v>
                </c:pt>
                <c:pt idx="27372">
                  <c:v>4.0798081250016009</c:v>
                </c:pt>
                <c:pt idx="27373">
                  <c:v>4.0792893750016006</c:v>
                </c:pt>
                <c:pt idx="27374">
                  <c:v>4.0788159375007993</c:v>
                </c:pt>
                <c:pt idx="27375">
                  <c:v>4.0783740624992006</c:v>
                </c:pt>
                <c:pt idx="27376">
                  <c:v>4.0779912500000002</c:v>
                </c:pt>
                <c:pt idx="27377">
                  <c:v>4.0775878124992007</c:v>
                </c:pt>
                <c:pt idx="27378">
                  <c:v>4.0771678124992006</c:v>
                </c:pt>
                <c:pt idx="27379">
                  <c:v>4.0768246875007996</c:v>
                </c:pt>
                <c:pt idx="27380">
                  <c:v>4.0762884375007991</c:v>
                </c:pt>
                <c:pt idx="27381">
                  <c:v>4.0759221875007992</c:v>
                </c:pt>
                <c:pt idx="27382">
                  <c:v>4.0755287500000001</c:v>
                </c:pt>
                <c:pt idx="27383">
                  <c:v>4.0751784375007993</c:v>
                </c:pt>
                <c:pt idx="27384">
                  <c:v>4.0748562499999998</c:v>
                </c:pt>
                <c:pt idx="27385">
                  <c:v>4.0745334375007998</c:v>
                </c:pt>
                <c:pt idx="27386">
                  <c:v>4.0745853124992006</c:v>
                </c:pt>
                <c:pt idx="27387">
                  <c:v>4.0750200000000003</c:v>
                </c:pt>
                <c:pt idx="27388">
                  <c:v>4.0754537500000003</c:v>
                </c:pt>
                <c:pt idx="27389">
                  <c:v>4.0758443750016005</c:v>
                </c:pt>
                <c:pt idx="27390">
                  <c:v>4.0762665624992005</c:v>
                </c:pt>
                <c:pt idx="27391">
                  <c:v>4.0766968750016002</c:v>
                </c:pt>
                <c:pt idx="27392">
                  <c:v>4.0770771875007998</c:v>
                </c:pt>
                <c:pt idx="27393">
                  <c:v>4.077449375001601</c:v>
                </c:pt>
                <c:pt idx="27394">
                  <c:v>4.0777859375007992</c:v>
                </c:pt>
                <c:pt idx="27395">
                  <c:v>4.0780003124992001</c:v>
                </c:pt>
                <c:pt idx="27396">
                  <c:v>4.0783909375007994</c:v>
                </c:pt>
                <c:pt idx="27397">
                  <c:v>4.0788168750016007</c:v>
                </c:pt>
                <c:pt idx="27398">
                  <c:v>4.079231875001601</c:v>
                </c:pt>
                <c:pt idx="27399">
                  <c:v>4.0796162499999999</c:v>
                </c:pt>
                <c:pt idx="27400">
                  <c:v>4.0800818750016008</c:v>
                </c:pt>
                <c:pt idx="27401">
                  <c:v>4.0804031250016006</c:v>
                </c:pt>
                <c:pt idx="27402">
                  <c:v>4.0807659375007992</c:v>
                </c:pt>
                <c:pt idx="27403">
                  <c:v>4.081168125001601</c:v>
                </c:pt>
                <c:pt idx="27404">
                  <c:v>4.0815571875007999</c:v>
                </c:pt>
                <c:pt idx="27405">
                  <c:v>4.0819412499999999</c:v>
                </c:pt>
                <c:pt idx="27406">
                  <c:v>4.0823668750016004</c:v>
                </c:pt>
                <c:pt idx="27407">
                  <c:v>4.0827209375007998</c:v>
                </c:pt>
                <c:pt idx="27408">
                  <c:v>4.0832337499999998</c:v>
                </c:pt>
                <c:pt idx="27409">
                  <c:v>4.0836187500000003</c:v>
                </c:pt>
                <c:pt idx="27410">
                  <c:v>4.0831515624992001</c:v>
                </c:pt>
                <c:pt idx="27411">
                  <c:v>4.0827718750016002</c:v>
                </c:pt>
                <c:pt idx="27412">
                  <c:v>4.0823131250016003</c:v>
                </c:pt>
                <c:pt idx="27413">
                  <c:v>4.0819528124992006</c:v>
                </c:pt>
                <c:pt idx="27414">
                  <c:v>4.0816325000000004</c:v>
                </c:pt>
                <c:pt idx="27415">
                  <c:v>4.0812806250016003</c:v>
                </c:pt>
                <c:pt idx="27416">
                  <c:v>4.0809178124992007</c:v>
                </c:pt>
                <c:pt idx="27417">
                  <c:v>4.0805906250016006</c:v>
                </c:pt>
                <c:pt idx="27418">
                  <c:v>4.0806203124992004</c:v>
                </c:pt>
                <c:pt idx="27419">
                  <c:v>4.0809781250016002</c:v>
                </c:pt>
                <c:pt idx="27420">
                  <c:v>4.0813290624992007</c:v>
                </c:pt>
                <c:pt idx="27421">
                  <c:v>4.0817534375007991</c:v>
                </c:pt>
                <c:pt idx="27422">
                  <c:v>4.0821003124992004</c:v>
                </c:pt>
                <c:pt idx="27423">
                  <c:v>4.0825228124992003</c:v>
                </c:pt>
                <c:pt idx="27424">
                  <c:v>4.0828759375007992</c:v>
                </c:pt>
                <c:pt idx="27425">
                  <c:v>4.0832146875007993</c:v>
                </c:pt>
                <c:pt idx="27426">
                  <c:v>4.0828043750016008</c:v>
                </c:pt>
                <c:pt idx="27427">
                  <c:v>4.0823925000000001</c:v>
                </c:pt>
                <c:pt idx="27428">
                  <c:v>4.0820421875007993</c:v>
                </c:pt>
                <c:pt idx="27429">
                  <c:v>4.0824378124992009</c:v>
                </c:pt>
                <c:pt idx="27430">
                  <c:v>4.0828240624992009</c:v>
                </c:pt>
                <c:pt idx="27431">
                  <c:v>4.0832468750016009</c:v>
                </c:pt>
                <c:pt idx="27432">
                  <c:v>4.0836181250016006</c:v>
                </c:pt>
                <c:pt idx="27433">
                  <c:v>4.0839421875007993</c:v>
                </c:pt>
                <c:pt idx="27434">
                  <c:v>4.0836028124992003</c:v>
                </c:pt>
                <c:pt idx="27435">
                  <c:v>4.0831343750016007</c:v>
                </c:pt>
                <c:pt idx="27436">
                  <c:v>4.0827131250016002</c:v>
                </c:pt>
                <c:pt idx="27437">
                  <c:v>4.0823112500000001</c:v>
                </c:pt>
                <c:pt idx="27438">
                  <c:v>4.0818465624992006</c:v>
                </c:pt>
                <c:pt idx="27439">
                  <c:v>4.0813278124992003</c:v>
                </c:pt>
                <c:pt idx="27440">
                  <c:v>4.0808018750016002</c:v>
                </c:pt>
                <c:pt idx="27441">
                  <c:v>4.0803068750016003</c:v>
                </c:pt>
                <c:pt idx="27442">
                  <c:v>4.0798387500000004</c:v>
                </c:pt>
                <c:pt idx="27443">
                  <c:v>4.0794237500000001</c:v>
                </c:pt>
                <c:pt idx="27444">
                  <c:v>4.0790274999999996</c:v>
                </c:pt>
                <c:pt idx="27445">
                  <c:v>4.0786621875007993</c:v>
                </c:pt>
                <c:pt idx="27446">
                  <c:v>4.0781803124992004</c:v>
                </c:pt>
                <c:pt idx="27447">
                  <c:v>4.0777787500000002</c:v>
                </c:pt>
                <c:pt idx="27448">
                  <c:v>4.0773403124992003</c:v>
                </c:pt>
                <c:pt idx="27449">
                  <c:v>4.0769703124992009</c:v>
                </c:pt>
                <c:pt idx="27450">
                  <c:v>4.0765840624992009</c:v>
                </c:pt>
                <c:pt idx="27451">
                  <c:v>4.0762074999999998</c:v>
                </c:pt>
                <c:pt idx="27452">
                  <c:v>4.0757896875007997</c:v>
                </c:pt>
                <c:pt idx="27453">
                  <c:v>4.0754459375007999</c:v>
                </c:pt>
                <c:pt idx="27454">
                  <c:v>4.0758437499999998</c:v>
                </c:pt>
                <c:pt idx="27455">
                  <c:v>4.0762324999999997</c:v>
                </c:pt>
                <c:pt idx="27456">
                  <c:v>4.0760906250016005</c:v>
                </c:pt>
                <c:pt idx="27457">
                  <c:v>4.0764128124992007</c:v>
                </c:pt>
                <c:pt idx="27458">
                  <c:v>4.076769375001601</c:v>
                </c:pt>
                <c:pt idx="27459">
                  <c:v>4.0772943750016006</c:v>
                </c:pt>
                <c:pt idx="27460">
                  <c:v>4.0776571875007992</c:v>
                </c:pt>
                <c:pt idx="27461">
                  <c:v>4.078011875001601</c:v>
                </c:pt>
                <c:pt idx="27462">
                  <c:v>4.0783706250016003</c:v>
                </c:pt>
                <c:pt idx="27463">
                  <c:v>4.0780306250016007</c:v>
                </c:pt>
                <c:pt idx="27464">
                  <c:v>4.0783709375007993</c:v>
                </c:pt>
                <c:pt idx="27465">
                  <c:v>4.0787178124992005</c:v>
                </c:pt>
                <c:pt idx="27466">
                  <c:v>4.0791884375007994</c:v>
                </c:pt>
                <c:pt idx="27467">
                  <c:v>4.0795649999999997</c:v>
                </c:pt>
                <c:pt idx="27468">
                  <c:v>4.079161875001601</c:v>
                </c:pt>
                <c:pt idx="27469">
                  <c:v>4.0787731250016002</c:v>
                </c:pt>
                <c:pt idx="27470">
                  <c:v>4.0783781250016009</c:v>
                </c:pt>
                <c:pt idx="27471">
                  <c:v>4.0779665624992001</c:v>
                </c:pt>
                <c:pt idx="27472">
                  <c:v>4.0773725000000001</c:v>
                </c:pt>
                <c:pt idx="27473">
                  <c:v>4.0767875</c:v>
                </c:pt>
                <c:pt idx="27474">
                  <c:v>4.0762984375007996</c:v>
                </c:pt>
                <c:pt idx="27475">
                  <c:v>4.0758228124992009</c:v>
                </c:pt>
                <c:pt idx="27476">
                  <c:v>4.0761975000000001</c:v>
                </c:pt>
                <c:pt idx="27477">
                  <c:v>4.0765803124992006</c:v>
                </c:pt>
                <c:pt idx="27478">
                  <c:v>4.0769634375007993</c:v>
                </c:pt>
                <c:pt idx="27479">
                  <c:v>4.0765090624992002</c:v>
                </c:pt>
                <c:pt idx="27480">
                  <c:v>4.0760356250016008</c:v>
                </c:pt>
                <c:pt idx="27481">
                  <c:v>4.0754937499999997</c:v>
                </c:pt>
                <c:pt idx="27482">
                  <c:v>4.0749396875007999</c:v>
                </c:pt>
                <c:pt idx="27483">
                  <c:v>4.0745328124992009</c:v>
                </c:pt>
                <c:pt idx="27484">
                  <c:v>4.0741906250016005</c:v>
                </c:pt>
                <c:pt idx="27485">
                  <c:v>4.073855</c:v>
                </c:pt>
                <c:pt idx="27486">
                  <c:v>4.0735265624992003</c:v>
                </c:pt>
                <c:pt idx="27487">
                  <c:v>4.0731531250016006</c:v>
                </c:pt>
                <c:pt idx="27488">
                  <c:v>4.0727890624992007</c:v>
                </c:pt>
                <c:pt idx="27489">
                  <c:v>4.0726509375007991</c:v>
                </c:pt>
                <c:pt idx="27490">
                  <c:v>4.0730362500000004</c:v>
                </c:pt>
                <c:pt idx="27491">
                  <c:v>4.0734209375007993</c:v>
                </c:pt>
                <c:pt idx="27492">
                  <c:v>4.0737903124992005</c:v>
                </c:pt>
                <c:pt idx="27493">
                  <c:v>4.0741112499999996</c:v>
                </c:pt>
                <c:pt idx="27494">
                  <c:v>4.0742428124992003</c:v>
                </c:pt>
                <c:pt idx="27495">
                  <c:v>4.0745718750016007</c:v>
                </c:pt>
                <c:pt idx="27496">
                  <c:v>4.0749896875007998</c:v>
                </c:pt>
                <c:pt idx="27497">
                  <c:v>4.0753587500000004</c:v>
                </c:pt>
                <c:pt idx="27498">
                  <c:v>4.075685</c:v>
                </c:pt>
                <c:pt idx="27499">
                  <c:v>4.0760328124992009</c:v>
                </c:pt>
                <c:pt idx="27500">
                  <c:v>4.0754918750016005</c:v>
                </c:pt>
                <c:pt idx="27501">
                  <c:v>4.0751600000000003</c:v>
                </c:pt>
                <c:pt idx="27502">
                  <c:v>4.0748003124992005</c:v>
                </c:pt>
                <c:pt idx="27503">
                  <c:v>4.07445375</c:v>
                </c:pt>
                <c:pt idx="27504">
                  <c:v>4.0748253124992004</c:v>
                </c:pt>
                <c:pt idx="27505">
                  <c:v>4.0752209375007995</c:v>
                </c:pt>
                <c:pt idx="27506">
                  <c:v>4.0756015624992008</c:v>
                </c:pt>
                <c:pt idx="27507">
                  <c:v>4.0759343750016006</c:v>
                </c:pt>
                <c:pt idx="27508">
                  <c:v>4.07560375</c:v>
                </c:pt>
                <c:pt idx="27509">
                  <c:v>4.0751490624992002</c:v>
                </c:pt>
                <c:pt idx="27510">
                  <c:v>4.0748246875007998</c:v>
                </c:pt>
                <c:pt idx="27511">
                  <c:v>4.0744378124992009</c:v>
                </c:pt>
                <c:pt idx="27512">
                  <c:v>4.0740231250016006</c:v>
                </c:pt>
                <c:pt idx="27513">
                  <c:v>4.0735843750016008</c:v>
                </c:pt>
                <c:pt idx="27514">
                  <c:v>4.0731837500000001</c:v>
                </c:pt>
                <c:pt idx="27515">
                  <c:v>4.0728196875007994</c:v>
                </c:pt>
                <c:pt idx="27516">
                  <c:v>4.0731518750016003</c:v>
                </c:pt>
                <c:pt idx="27517">
                  <c:v>4.0735690624992005</c:v>
                </c:pt>
                <c:pt idx="27518">
                  <c:v>4.0739565624992009</c:v>
                </c:pt>
                <c:pt idx="27519">
                  <c:v>4.0743359375007993</c:v>
                </c:pt>
                <c:pt idx="27520">
                  <c:v>4.0747299999999997</c:v>
                </c:pt>
                <c:pt idx="27521">
                  <c:v>4.0752093750016005</c:v>
                </c:pt>
                <c:pt idx="27522">
                  <c:v>4.0755484375007995</c:v>
                </c:pt>
                <c:pt idx="27523">
                  <c:v>4.0759806250016002</c:v>
                </c:pt>
                <c:pt idx="27524">
                  <c:v>4.076358125001601</c:v>
                </c:pt>
                <c:pt idx="27525">
                  <c:v>4.0763621875007994</c:v>
                </c:pt>
                <c:pt idx="27526">
                  <c:v>4.0759481250016005</c:v>
                </c:pt>
                <c:pt idx="27527">
                  <c:v>4.0754112500000002</c:v>
                </c:pt>
                <c:pt idx="27528">
                  <c:v>4.0749262499999999</c:v>
                </c:pt>
                <c:pt idx="27529">
                  <c:v>4.0744474999999998</c:v>
                </c:pt>
                <c:pt idx="27530">
                  <c:v>4.0740740624992009</c:v>
                </c:pt>
                <c:pt idx="27531">
                  <c:v>4.0736499999999998</c:v>
                </c:pt>
                <c:pt idx="27532">
                  <c:v>4.0732640624992005</c:v>
                </c:pt>
                <c:pt idx="27533">
                  <c:v>4.0729071875007996</c:v>
                </c:pt>
                <c:pt idx="27534">
                  <c:v>4.0733271875007997</c:v>
                </c:pt>
                <c:pt idx="27535">
                  <c:v>4.0738396875007998</c:v>
                </c:pt>
                <c:pt idx="27536">
                  <c:v>4.0741912500000002</c:v>
                </c:pt>
                <c:pt idx="27537">
                  <c:v>4.0745353124992008</c:v>
                </c:pt>
                <c:pt idx="27538">
                  <c:v>4.0748871875007993</c:v>
                </c:pt>
                <c:pt idx="27539">
                  <c:v>4.0753156250016005</c:v>
                </c:pt>
                <c:pt idx="27540">
                  <c:v>4.0757334375007996</c:v>
                </c:pt>
                <c:pt idx="27541">
                  <c:v>4.0762565624992009</c:v>
                </c:pt>
                <c:pt idx="27542">
                  <c:v>4.0768199999999997</c:v>
                </c:pt>
                <c:pt idx="27543">
                  <c:v>4.0773137500000001</c:v>
                </c:pt>
                <c:pt idx="27544">
                  <c:v>4.0777006250016008</c:v>
                </c:pt>
                <c:pt idx="27545">
                  <c:v>4.0781184375007991</c:v>
                </c:pt>
                <c:pt idx="27546">
                  <c:v>4.0784849999999997</c:v>
                </c:pt>
                <c:pt idx="27547">
                  <c:v>4.0780093750016002</c:v>
                </c:pt>
                <c:pt idx="27548">
                  <c:v>4.0775871875007992</c:v>
                </c:pt>
                <c:pt idx="27549">
                  <c:v>4.0771684375007995</c:v>
                </c:pt>
                <c:pt idx="27550">
                  <c:v>4.0767490624992009</c:v>
                </c:pt>
                <c:pt idx="27551">
                  <c:v>4.0762965624992002</c:v>
                </c:pt>
                <c:pt idx="27552">
                  <c:v>4.0759550000000004</c:v>
                </c:pt>
                <c:pt idx="27553">
                  <c:v>4.0760778124992001</c:v>
                </c:pt>
                <c:pt idx="27554">
                  <c:v>4.0764078124992009</c:v>
                </c:pt>
                <c:pt idx="27555">
                  <c:v>4.0760828124992008</c:v>
                </c:pt>
                <c:pt idx="27556">
                  <c:v>4.0756634375007996</c:v>
                </c:pt>
                <c:pt idx="27557">
                  <c:v>4.0753231250016002</c:v>
                </c:pt>
                <c:pt idx="27558">
                  <c:v>4.0756018750016008</c:v>
                </c:pt>
                <c:pt idx="27559">
                  <c:v>4.0752615624992004</c:v>
                </c:pt>
                <c:pt idx="27560">
                  <c:v>4.0748150000000001</c:v>
                </c:pt>
                <c:pt idx="27561">
                  <c:v>4.0743481250016007</c:v>
                </c:pt>
                <c:pt idx="27562">
                  <c:v>4.0740093750016007</c:v>
                </c:pt>
                <c:pt idx="27563">
                  <c:v>4.0735421875007995</c:v>
                </c:pt>
                <c:pt idx="27564">
                  <c:v>4.0731250000000001</c:v>
                </c:pt>
                <c:pt idx="27565">
                  <c:v>4.0726890624992009</c:v>
                </c:pt>
                <c:pt idx="27566">
                  <c:v>4.0722818750016003</c:v>
                </c:pt>
                <c:pt idx="27567">
                  <c:v>4.0719203124992003</c:v>
                </c:pt>
                <c:pt idx="27568">
                  <c:v>4.0715884375007994</c:v>
                </c:pt>
                <c:pt idx="27569">
                  <c:v>4.0712025000000001</c:v>
                </c:pt>
                <c:pt idx="27570">
                  <c:v>4.070820625001601</c:v>
                </c:pt>
                <c:pt idx="27571">
                  <c:v>4.0703734375007992</c:v>
                </c:pt>
                <c:pt idx="27572">
                  <c:v>4.0707056250016009</c:v>
                </c:pt>
                <c:pt idx="27573">
                  <c:v>4.0703315624992005</c:v>
                </c:pt>
                <c:pt idx="27574">
                  <c:v>4.0707356250016007</c:v>
                </c:pt>
                <c:pt idx="27575">
                  <c:v>4.0711809375007997</c:v>
                </c:pt>
                <c:pt idx="27576">
                  <c:v>4.0716106250016004</c:v>
                </c:pt>
                <c:pt idx="27577">
                  <c:v>4.0720531250016005</c:v>
                </c:pt>
                <c:pt idx="27578">
                  <c:v>4.0716371875007997</c:v>
                </c:pt>
                <c:pt idx="27579">
                  <c:v>4.0712665624992006</c:v>
                </c:pt>
                <c:pt idx="27580">
                  <c:v>4.0716900000000003</c:v>
                </c:pt>
                <c:pt idx="27581">
                  <c:v>4.0720512500000003</c:v>
                </c:pt>
                <c:pt idx="27582">
                  <c:v>4.0724450000000001</c:v>
                </c:pt>
                <c:pt idx="27583">
                  <c:v>4.0728049999999998</c:v>
                </c:pt>
                <c:pt idx="27584">
                  <c:v>4.0731837500000001</c:v>
                </c:pt>
                <c:pt idx="27585">
                  <c:v>4.0737268750016007</c:v>
                </c:pt>
                <c:pt idx="27586">
                  <c:v>4.0742450000000003</c:v>
                </c:pt>
                <c:pt idx="27587">
                  <c:v>4.0745856250016006</c:v>
                </c:pt>
                <c:pt idx="27588">
                  <c:v>4.0750315624992002</c:v>
                </c:pt>
                <c:pt idx="27589">
                  <c:v>4.0755271875007999</c:v>
                </c:pt>
                <c:pt idx="27590">
                  <c:v>4.0759965624992001</c:v>
                </c:pt>
                <c:pt idx="27591">
                  <c:v>4.0764924999999996</c:v>
                </c:pt>
                <c:pt idx="27592">
                  <c:v>4.0769849999999996</c:v>
                </c:pt>
                <c:pt idx="27593">
                  <c:v>4.0774231250016006</c:v>
                </c:pt>
                <c:pt idx="27594">
                  <c:v>4.0777778124992006</c:v>
                </c:pt>
                <c:pt idx="27595">
                  <c:v>4.0781190624992005</c:v>
                </c:pt>
                <c:pt idx="27596">
                  <c:v>4.0784824999999998</c:v>
                </c:pt>
                <c:pt idx="27597">
                  <c:v>4.0788771875007992</c:v>
                </c:pt>
                <c:pt idx="27598">
                  <c:v>4.0792034375007997</c:v>
                </c:pt>
                <c:pt idx="27599">
                  <c:v>4.0796334375007994</c:v>
                </c:pt>
                <c:pt idx="27600">
                  <c:v>4.0800790624992009</c:v>
                </c:pt>
                <c:pt idx="27601">
                  <c:v>4.0804431250016009</c:v>
                </c:pt>
                <c:pt idx="27602">
                  <c:v>4.0808009375007996</c:v>
                </c:pt>
                <c:pt idx="27603">
                  <c:v>4.0812393750016005</c:v>
                </c:pt>
                <c:pt idx="27604">
                  <c:v>4.0807853124992004</c:v>
                </c:pt>
                <c:pt idx="27605">
                  <c:v>4.0802709375007993</c:v>
                </c:pt>
                <c:pt idx="27606">
                  <c:v>4.0798068750016006</c:v>
                </c:pt>
                <c:pt idx="27607">
                  <c:v>4.0792931250016009</c:v>
                </c:pt>
                <c:pt idx="27608">
                  <c:v>4.078691875001601</c:v>
                </c:pt>
                <c:pt idx="27609">
                  <c:v>4.0780799999999999</c:v>
                </c:pt>
                <c:pt idx="27610">
                  <c:v>4.0773246875007993</c:v>
                </c:pt>
                <c:pt idx="27611">
                  <c:v>4.0764896875007999</c:v>
                </c:pt>
                <c:pt idx="27612">
                  <c:v>4.0755749999999997</c:v>
                </c:pt>
                <c:pt idx="27613">
                  <c:v>4.0746803124992006</c:v>
                </c:pt>
                <c:pt idx="27614">
                  <c:v>4.0737346875007994</c:v>
                </c:pt>
                <c:pt idx="27615">
                  <c:v>4.0728934375007997</c:v>
                </c:pt>
                <c:pt idx="27616">
                  <c:v>4.0721403124992008</c:v>
                </c:pt>
                <c:pt idx="27617">
                  <c:v>4.0714162500000004</c:v>
                </c:pt>
                <c:pt idx="27618">
                  <c:v>4.0707371875007992</c:v>
                </c:pt>
                <c:pt idx="27619">
                  <c:v>4.0700584375007995</c:v>
                </c:pt>
                <c:pt idx="27620">
                  <c:v>4.0693931250016009</c:v>
                </c:pt>
                <c:pt idx="27621">
                  <c:v>4.0688656250016004</c:v>
                </c:pt>
                <c:pt idx="27622">
                  <c:v>4.0684240624992007</c:v>
                </c:pt>
                <c:pt idx="27623">
                  <c:v>4.0679096875007996</c:v>
                </c:pt>
                <c:pt idx="27624">
                  <c:v>4.0673746875007994</c:v>
                </c:pt>
                <c:pt idx="27625">
                  <c:v>4.0667737500000003</c:v>
                </c:pt>
                <c:pt idx="27626">
                  <c:v>4.0662131250016005</c:v>
                </c:pt>
                <c:pt idx="27627">
                  <c:v>4.0656371875007995</c:v>
                </c:pt>
                <c:pt idx="27628">
                  <c:v>4.0651209375007991</c:v>
                </c:pt>
                <c:pt idx="27629">
                  <c:v>4.0645193750016002</c:v>
                </c:pt>
                <c:pt idx="27630">
                  <c:v>4.0641153124992009</c:v>
                </c:pt>
                <c:pt idx="27631">
                  <c:v>4.0635737499999998</c:v>
                </c:pt>
                <c:pt idx="27632">
                  <c:v>4.0630628124992008</c:v>
                </c:pt>
                <c:pt idx="27633">
                  <c:v>4.0625153124992002</c:v>
                </c:pt>
                <c:pt idx="27634">
                  <c:v>4.0620678124992002</c:v>
                </c:pt>
                <c:pt idx="27635">
                  <c:v>4.0615993750016006</c:v>
                </c:pt>
                <c:pt idx="27636">
                  <c:v>4.0611909375007995</c:v>
                </c:pt>
                <c:pt idx="27637">
                  <c:v>4.0607971875007998</c:v>
                </c:pt>
                <c:pt idx="27638">
                  <c:v>4.0603800000000003</c:v>
                </c:pt>
                <c:pt idx="27639">
                  <c:v>4.0597112500000003</c:v>
                </c:pt>
                <c:pt idx="27640">
                  <c:v>4.0593750000000002</c:v>
                </c:pt>
                <c:pt idx="27641">
                  <c:v>4.0588293750016007</c:v>
                </c:pt>
                <c:pt idx="27642">
                  <c:v>4.0583540624992009</c:v>
                </c:pt>
                <c:pt idx="27643">
                  <c:v>4.0579824999999996</c:v>
                </c:pt>
                <c:pt idx="27644">
                  <c:v>4.0576468750016002</c:v>
                </c:pt>
                <c:pt idx="27645">
                  <c:v>4.0578812500000003</c:v>
                </c:pt>
                <c:pt idx="27646">
                  <c:v>4.0582468750016005</c:v>
                </c:pt>
                <c:pt idx="27647">
                  <c:v>4.0586628124992004</c:v>
                </c:pt>
                <c:pt idx="27648">
                  <c:v>4.059090625001601</c:v>
                </c:pt>
                <c:pt idx="27649">
                  <c:v>4.0595071875007998</c:v>
                </c:pt>
                <c:pt idx="27650">
                  <c:v>4.0599325000000004</c:v>
                </c:pt>
                <c:pt idx="27651">
                  <c:v>4.0603778124992003</c:v>
                </c:pt>
                <c:pt idx="27652">
                  <c:v>4.0608121875007992</c:v>
                </c:pt>
                <c:pt idx="27653">
                  <c:v>4.0613368750016008</c:v>
                </c:pt>
                <c:pt idx="27654">
                  <c:v>4.061795</c:v>
                </c:pt>
                <c:pt idx="27655">
                  <c:v>4.0623340624992004</c:v>
                </c:pt>
                <c:pt idx="27656">
                  <c:v>4.0628546875007991</c:v>
                </c:pt>
                <c:pt idx="27657">
                  <c:v>4.06335625</c:v>
                </c:pt>
                <c:pt idx="27658">
                  <c:v>4.0637221875007992</c:v>
                </c:pt>
                <c:pt idx="27659">
                  <c:v>4.0641371875007994</c:v>
                </c:pt>
                <c:pt idx="27660">
                  <c:v>4.0645059375007992</c:v>
                </c:pt>
                <c:pt idx="27661">
                  <c:v>4.0649012500000001</c:v>
                </c:pt>
                <c:pt idx="27662">
                  <c:v>4.0653100000000002</c:v>
                </c:pt>
                <c:pt idx="27663">
                  <c:v>4.0657362499999996</c:v>
                </c:pt>
                <c:pt idx="27664">
                  <c:v>4.0661403124992006</c:v>
                </c:pt>
                <c:pt idx="27665">
                  <c:v>4.066575625001601</c:v>
                </c:pt>
                <c:pt idx="27666">
                  <c:v>4.0670246875007994</c:v>
                </c:pt>
                <c:pt idx="27667">
                  <c:v>4.0666371875007998</c:v>
                </c:pt>
                <c:pt idx="27668">
                  <c:v>4.0661996875007995</c:v>
                </c:pt>
                <c:pt idx="27669">
                  <c:v>4.0657253124992003</c:v>
                </c:pt>
                <c:pt idx="27670">
                  <c:v>4.0652734375007995</c:v>
                </c:pt>
                <c:pt idx="27671">
                  <c:v>4.0647268750016003</c:v>
                </c:pt>
                <c:pt idx="27672">
                  <c:v>4.0641853124992009</c:v>
                </c:pt>
                <c:pt idx="27673">
                  <c:v>4.0634987499999999</c:v>
                </c:pt>
                <c:pt idx="27674">
                  <c:v>4.0629309375007994</c:v>
                </c:pt>
                <c:pt idx="27675">
                  <c:v>4.0623346875007993</c:v>
                </c:pt>
                <c:pt idx="27676">
                  <c:v>4.0619115624992004</c:v>
                </c:pt>
                <c:pt idx="27677">
                  <c:v>4.0614203124992008</c:v>
                </c:pt>
                <c:pt idx="27678">
                  <c:v>4.0609937499999997</c:v>
                </c:pt>
                <c:pt idx="27679">
                  <c:v>4.0613762500000004</c:v>
                </c:pt>
                <c:pt idx="27680">
                  <c:v>4.0617118750016008</c:v>
                </c:pt>
                <c:pt idx="27681">
                  <c:v>4.0620387500000001</c:v>
                </c:pt>
                <c:pt idx="27682">
                  <c:v>4.0623871875007991</c:v>
                </c:pt>
                <c:pt idx="27683">
                  <c:v>4.0628034375007998</c:v>
                </c:pt>
                <c:pt idx="27684">
                  <c:v>4.0631575</c:v>
                </c:pt>
                <c:pt idx="27685">
                  <c:v>4.0635668750016007</c:v>
                </c:pt>
                <c:pt idx="27686">
                  <c:v>4.0639031250016009</c:v>
                </c:pt>
                <c:pt idx="27687">
                  <c:v>4.0643549999999999</c:v>
                </c:pt>
                <c:pt idx="27688">
                  <c:v>4.0647246875007994</c:v>
                </c:pt>
                <c:pt idx="27689">
                  <c:v>4.0645749999999996</c:v>
                </c:pt>
                <c:pt idx="27690">
                  <c:v>4.0649140624992004</c:v>
                </c:pt>
                <c:pt idx="27691">
                  <c:v>4.0652828124992002</c:v>
                </c:pt>
                <c:pt idx="27692">
                  <c:v>4.0654906250016003</c:v>
                </c:pt>
                <c:pt idx="27693">
                  <c:v>4.0658881250016004</c:v>
                </c:pt>
                <c:pt idx="27694">
                  <c:v>4.0662568750016002</c:v>
                </c:pt>
                <c:pt idx="27695">
                  <c:v>4.0666849999999997</c:v>
                </c:pt>
                <c:pt idx="27696">
                  <c:v>4.0671003124992007</c:v>
                </c:pt>
                <c:pt idx="27697">
                  <c:v>4.0674968750016003</c:v>
                </c:pt>
                <c:pt idx="27698">
                  <c:v>4.0678968750016002</c:v>
                </c:pt>
                <c:pt idx="27699">
                  <c:v>4.0683856250016008</c:v>
                </c:pt>
                <c:pt idx="27700">
                  <c:v>4.068780625001601</c:v>
                </c:pt>
                <c:pt idx="27701">
                  <c:v>4.0692690624992007</c:v>
                </c:pt>
                <c:pt idx="27702">
                  <c:v>4.0696525000000001</c:v>
                </c:pt>
                <c:pt idx="27703">
                  <c:v>4.0700318750016002</c:v>
                </c:pt>
                <c:pt idx="27704">
                  <c:v>4.0701559375007994</c:v>
                </c:pt>
                <c:pt idx="27705">
                  <c:v>4.0695934375007994</c:v>
                </c:pt>
                <c:pt idx="27706">
                  <c:v>4.0692174999999997</c:v>
                </c:pt>
                <c:pt idx="27707">
                  <c:v>4.0688093750016003</c:v>
                </c:pt>
                <c:pt idx="27708">
                  <c:v>4.068295</c:v>
                </c:pt>
                <c:pt idx="27709">
                  <c:v>4.0678465624992004</c:v>
                </c:pt>
                <c:pt idx="27710">
                  <c:v>4.0673862500000002</c:v>
                </c:pt>
                <c:pt idx="27711">
                  <c:v>4.0668893750016002</c:v>
                </c:pt>
                <c:pt idx="27712">
                  <c:v>4.0663418750016005</c:v>
                </c:pt>
                <c:pt idx="27713">
                  <c:v>4.0658215624992007</c:v>
                </c:pt>
                <c:pt idx="27714">
                  <c:v>4.0653637500000004</c:v>
                </c:pt>
                <c:pt idx="27715">
                  <c:v>4.0650287499999997</c:v>
                </c:pt>
                <c:pt idx="27716">
                  <c:v>4.0644562500000001</c:v>
                </c:pt>
                <c:pt idx="27717">
                  <c:v>4.0640287500000003</c:v>
                </c:pt>
                <c:pt idx="27718">
                  <c:v>4.0634806250016009</c:v>
                </c:pt>
                <c:pt idx="27719">
                  <c:v>4.0630937500000002</c:v>
                </c:pt>
                <c:pt idx="27720">
                  <c:v>4.0626834375007999</c:v>
                </c:pt>
                <c:pt idx="27721">
                  <c:v>4.0622565624992006</c:v>
                </c:pt>
                <c:pt idx="27722">
                  <c:v>4.0618715624992001</c:v>
                </c:pt>
                <c:pt idx="27723">
                  <c:v>4.0618406250016008</c:v>
                </c:pt>
                <c:pt idx="27724">
                  <c:v>4.0620471875007995</c:v>
                </c:pt>
                <c:pt idx="27725">
                  <c:v>4.0624087500000003</c:v>
                </c:pt>
                <c:pt idx="27726">
                  <c:v>4.0627515624992006</c:v>
                </c:pt>
                <c:pt idx="27727">
                  <c:v>4.0631390624992001</c:v>
                </c:pt>
                <c:pt idx="27728">
                  <c:v>4.0634868750016002</c:v>
                </c:pt>
                <c:pt idx="27729">
                  <c:v>4.0639115624992002</c:v>
                </c:pt>
                <c:pt idx="27730">
                  <c:v>4.0644337500000001</c:v>
                </c:pt>
                <c:pt idx="27731">
                  <c:v>4.0649165624992003</c:v>
                </c:pt>
                <c:pt idx="27732">
                  <c:v>4.0654153124992005</c:v>
                </c:pt>
                <c:pt idx="27733">
                  <c:v>4.0659228124992008</c:v>
                </c:pt>
                <c:pt idx="27734">
                  <c:v>4.0664065624992007</c:v>
                </c:pt>
                <c:pt idx="27735">
                  <c:v>4.0667974999999998</c:v>
                </c:pt>
                <c:pt idx="27736">
                  <c:v>4.0671675</c:v>
                </c:pt>
                <c:pt idx="27737">
                  <c:v>4.0675634375007998</c:v>
                </c:pt>
                <c:pt idx="27738">
                  <c:v>4.067971875001601</c:v>
                </c:pt>
                <c:pt idx="27739">
                  <c:v>4.0683325000000004</c:v>
                </c:pt>
                <c:pt idx="27740">
                  <c:v>4.0687371875007994</c:v>
                </c:pt>
                <c:pt idx="27741">
                  <c:v>4.0690806250016003</c:v>
                </c:pt>
                <c:pt idx="27742">
                  <c:v>4.0691387499999996</c:v>
                </c:pt>
                <c:pt idx="27743">
                  <c:v>4.06886875</c:v>
                </c:pt>
                <c:pt idx="27744">
                  <c:v>4.0684865624992002</c:v>
                </c:pt>
                <c:pt idx="27745">
                  <c:v>4.0680587499999996</c:v>
                </c:pt>
                <c:pt idx="27746">
                  <c:v>4.0677306250016008</c:v>
                </c:pt>
                <c:pt idx="27747">
                  <c:v>4.06738</c:v>
                </c:pt>
                <c:pt idx="27748">
                  <c:v>4.0670450000000002</c:v>
                </c:pt>
                <c:pt idx="27749">
                  <c:v>4.0666459375007991</c:v>
                </c:pt>
                <c:pt idx="27750">
                  <c:v>4.0662093750016002</c:v>
                </c:pt>
                <c:pt idx="27751">
                  <c:v>4.0656618750016005</c:v>
                </c:pt>
                <c:pt idx="27752">
                  <c:v>4.0653028124992003</c:v>
                </c:pt>
                <c:pt idx="27753">
                  <c:v>4.0648687499999996</c:v>
                </c:pt>
                <c:pt idx="27754">
                  <c:v>4.0643703124992001</c:v>
                </c:pt>
                <c:pt idx="27755">
                  <c:v>4.0638562499999997</c:v>
                </c:pt>
                <c:pt idx="27756">
                  <c:v>4.0633524999999997</c:v>
                </c:pt>
                <c:pt idx="27757">
                  <c:v>4.06293375</c:v>
                </c:pt>
                <c:pt idx="27758">
                  <c:v>4.0625475</c:v>
                </c:pt>
                <c:pt idx="27759">
                  <c:v>4.0621240624992003</c:v>
                </c:pt>
                <c:pt idx="27760">
                  <c:v>4.0617478124992008</c:v>
                </c:pt>
                <c:pt idx="27761">
                  <c:v>4.0613231250016009</c:v>
                </c:pt>
                <c:pt idx="27762">
                  <c:v>4.0609725000000001</c:v>
                </c:pt>
                <c:pt idx="27763">
                  <c:v>4.0606415624992005</c:v>
                </c:pt>
                <c:pt idx="27764">
                  <c:v>4.0601712499999998</c:v>
                </c:pt>
                <c:pt idx="27765">
                  <c:v>4.0596768750016006</c:v>
                </c:pt>
                <c:pt idx="27766">
                  <c:v>4.0590918750016005</c:v>
                </c:pt>
                <c:pt idx="27767">
                  <c:v>4.0584937500000002</c:v>
                </c:pt>
                <c:pt idx="27768">
                  <c:v>4.0579871875007996</c:v>
                </c:pt>
                <c:pt idx="27769">
                  <c:v>4.0576137499999998</c:v>
                </c:pt>
                <c:pt idx="27770">
                  <c:v>4.0572881250016009</c:v>
                </c:pt>
                <c:pt idx="27771">
                  <c:v>4.0569412500000004</c:v>
                </c:pt>
                <c:pt idx="27772">
                  <c:v>4.0572925</c:v>
                </c:pt>
                <c:pt idx="27773">
                  <c:v>4.0576418750016003</c:v>
                </c:pt>
                <c:pt idx="27774">
                  <c:v>4.0579774999999998</c:v>
                </c:pt>
                <c:pt idx="27775">
                  <c:v>4.0583156250016001</c:v>
                </c:pt>
                <c:pt idx="27776">
                  <c:v>4.0587106250016003</c:v>
                </c:pt>
                <c:pt idx="27777">
                  <c:v>4.0591549999999996</c:v>
                </c:pt>
                <c:pt idx="27778">
                  <c:v>4.0594781250016005</c:v>
                </c:pt>
                <c:pt idx="27779">
                  <c:v>4.0597981250016009</c:v>
                </c:pt>
                <c:pt idx="27780">
                  <c:v>4.0602471875007993</c:v>
                </c:pt>
                <c:pt idx="27781">
                  <c:v>4.060685625001601</c:v>
                </c:pt>
                <c:pt idx="27782">
                  <c:v>4.0611565624992005</c:v>
                </c:pt>
                <c:pt idx="27783">
                  <c:v>4.0617090624992009</c:v>
                </c:pt>
                <c:pt idx="27784">
                  <c:v>4.0620315624992003</c:v>
                </c:pt>
                <c:pt idx="27785">
                  <c:v>4.0624956250016009</c:v>
                </c:pt>
                <c:pt idx="27786">
                  <c:v>4.0629531250016004</c:v>
                </c:pt>
                <c:pt idx="27787">
                  <c:v>4.0633206250016007</c:v>
                </c:pt>
                <c:pt idx="27788">
                  <c:v>4.0629609375007991</c:v>
                </c:pt>
                <c:pt idx="27789">
                  <c:v>4.0624453124992002</c:v>
                </c:pt>
                <c:pt idx="27790">
                  <c:v>4.0619975000000004</c:v>
                </c:pt>
                <c:pt idx="27791">
                  <c:v>4.0615353124992009</c:v>
                </c:pt>
                <c:pt idx="27792">
                  <c:v>4.0611903124992006</c:v>
                </c:pt>
                <c:pt idx="27793">
                  <c:v>4.0607381250016008</c:v>
                </c:pt>
                <c:pt idx="27794">
                  <c:v>4.0603496875007998</c:v>
                </c:pt>
                <c:pt idx="27795">
                  <c:v>4.0598834375007993</c:v>
                </c:pt>
                <c:pt idx="27796">
                  <c:v>4.0595518750016009</c:v>
                </c:pt>
                <c:pt idx="27797">
                  <c:v>4.05922625</c:v>
                </c:pt>
                <c:pt idx="27798">
                  <c:v>4.0586909375007991</c:v>
                </c:pt>
                <c:pt idx="27799">
                  <c:v>4.0583290624992001</c:v>
                </c:pt>
                <c:pt idx="27800">
                  <c:v>4.0586815624992001</c:v>
                </c:pt>
                <c:pt idx="27801">
                  <c:v>4.0590121875007998</c:v>
                </c:pt>
                <c:pt idx="27802">
                  <c:v>4.0589815624992003</c:v>
                </c:pt>
                <c:pt idx="27803">
                  <c:v>4.0593668750016008</c:v>
                </c:pt>
                <c:pt idx="27804">
                  <c:v>4.0597315624992003</c:v>
                </c:pt>
                <c:pt idx="27805">
                  <c:v>4.0600837500000004</c:v>
                </c:pt>
                <c:pt idx="27806">
                  <c:v>4.0598915624992005</c:v>
                </c:pt>
                <c:pt idx="27807">
                  <c:v>4.0595524999999997</c:v>
                </c:pt>
                <c:pt idx="27808">
                  <c:v>4.0592159375007997</c:v>
                </c:pt>
                <c:pt idx="27809">
                  <c:v>4.0596337499999997</c:v>
                </c:pt>
                <c:pt idx="27810">
                  <c:v>4.0600446875007998</c:v>
                </c:pt>
                <c:pt idx="27811">
                  <c:v>4.0604540624992005</c:v>
                </c:pt>
                <c:pt idx="27812">
                  <c:v>4.061049375001601</c:v>
                </c:pt>
                <c:pt idx="27813">
                  <c:v>4.0615412500000003</c:v>
                </c:pt>
                <c:pt idx="27814">
                  <c:v>4.0620353124992006</c:v>
                </c:pt>
                <c:pt idx="27815">
                  <c:v>4.0625090624992009</c:v>
                </c:pt>
                <c:pt idx="27816">
                  <c:v>4.0629537500000001</c:v>
                </c:pt>
                <c:pt idx="27817">
                  <c:v>4.0633356250016002</c:v>
                </c:pt>
                <c:pt idx="27818">
                  <c:v>4.0637287500000001</c:v>
                </c:pt>
                <c:pt idx="27819">
                  <c:v>4.0641384375007998</c:v>
                </c:pt>
                <c:pt idx="27820">
                  <c:v>4.0645837499999997</c:v>
                </c:pt>
                <c:pt idx="27821">
                  <c:v>4.0651234375007999</c:v>
                </c:pt>
                <c:pt idx="27822">
                  <c:v>4.0655718750016003</c:v>
                </c:pt>
                <c:pt idx="27823">
                  <c:v>4.0659903124992001</c:v>
                </c:pt>
                <c:pt idx="27824">
                  <c:v>4.0665106250016008</c:v>
                </c:pt>
                <c:pt idx="27825">
                  <c:v>4.0669481250016002</c:v>
                </c:pt>
                <c:pt idx="27826">
                  <c:v>4.0673590624992002</c:v>
                </c:pt>
                <c:pt idx="27827">
                  <c:v>4.0676949999999996</c:v>
                </c:pt>
                <c:pt idx="27828">
                  <c:v>4.06727375</c:v>
                </c:pt>
                <c:pt idx="27829">
                  <c:v>4.0665793750016004</c:v>
                </c:pt>
                <c:pt idx="27830">
                  <c:v>4.0660996875007998</c:v>
                </c:pt>
                <c:pt idx="27831">
                  <c:v>4.06556125</c:v>
                </c:pt>
                <c:pt idx="27832">
                  <c:v>4.0650568750016003</c:v>
                </c:pt>
                <c:pt idx="27833">
                  <c:v>4.0644974999999999</c:v>
                </c:pt>
                <c:pt idx="27834">
                  <c:v>4.0639406250016004</c:v>
                </c:pt>
                <c:pt idx="27835">
                  <c:v>4.0633081250016003</c:v>
                </c:pt>
                <c:pt idx="27836">
                  <c:v>4.0628587500000002</c:v>
                </c:pt>
                <c:pt idx="27837">
                  <c:v>4.0624653124992003</c:v>
                </c:pt>
                <c:pt idx="27838">
                  <c:v>4.0620806250016006</c:v>
                </c:pt>
                <c:pt idx="27839">
                  <c:v>4.061754375001601</c:v>
                </c:pt>
                <c:pt idx="27840">
                  <c:v>4.0612315624992004</c:v>
                </c:pt>
                <c:pt idx="27841">
                  <c:v>4.0608128124992007</c:v>
                </c:pt>
                <c:pt idx="27842">
                  <c:v>4.0603600000000002</c:v>
                </c:pt>
                <c:pt idx="27843">
                  <c:v>4.0600234375007993</c:v>
                </c:pt>
                <c:pt idx="27844">
                  <c:v>4.0604293750016005</c:v>
                </c:pt>
                <c:pt idx="27845">
                  <c:v>4.0607946875007999</c:v>
                </c:pt>
                <c:pt idx="27846">
                  <c:v>4.0604659375007994</c:v>
                </c:pt>
                <c:pt idx="27847">
                  <c:v>4.0600987499999999</c:v>
                </c:pt>
                <c:pt idx="27848">
                  <c:v>4.0597253124992001</c:v>
                </c:pt>
                <c:pt idx="27849">
                  <c:v>4.0593915624992007</c:v>
                </c:pt>
                <c:pt idx="27850">
                  <c:v>4.059056875001601</c:v>
                </c:pt>
                <c:pt idx="27851">
                  <c:v>4.0588303124992002</c:v>
                </c:pt>
                <c:pt idx="27852">
                  <c:v>4.0589518750016005</c:v>
                </c:pt>
                <c:pt idx="27853">
                  <c:v>4.0593603124992006</c:v>
                </c:pt>
                <c:pt idx="27854">
                  <c:v>4.0597062499999996</c:v>
                </c:pt>
                <c:pt idx="27855">
                  <c:v>4.0600353124992008</c:v>
                </c:pt>
                <c:pt idx="27856">
                  <c:v>4.0605209375007991</c:v>
                </c:pt>
                <c:pt idx="27857">
                  <c:v>4.0608528124992009</c:v>
                </c:pt>
                <c:pt idx="27858">
                  <c:v>4.0611918750016009</c:v>
                </c:pt>
                <c:pt idx="27859">
                  <c:v>4.0615715624992008</c:v>
                </c:pt>
                <c:pt idx="27860">
                  <c:v>4.0619624999999999</c:v>
                </c:pt>
                <c:pt idx="27861">
                  <c:v>4.0623353124992008</c:v>
                </c:pt>
                <c:pt idx="27862">
                  <c:v>4.0627809375007997</c:v>
                </c:pt>
                <c:pt idx="27863">
                  <c:v>4.0622543750016007</c:v>
                </c:pt>
                <c:pt idx="27864">
                  <c:v>4.0617762500000003</c:v>
                </c:pt>
                <c:pt idx="27865">
                  <c:v>4.0611146875007993</c:v>
                </c:pt>
                <c:pt idx="27866">
                  <c:v>4.0607300000000004</c:v>
                </c:pt>
                <c:pt idx="27867">
                  <c:v>4.0603543750016007</c:v>
                </c:pt>
                <c:pt idx="27868">
                  <c:v>4.0598709375007997</c:v>
                </c:pt>
                <c:pt idx="27869">
                  <c:v>4.059406875001601</c:v>
                </c:pt>
                <c:pt idx="27870">
                  <c:v>4.0589075000000001</c:v>
                </c:pt>
                <c:pt idx="27871">
                  <c:v>4.0584843750016004</c:v>
                </c:pt>
                <c:pt idx="27872">
                  <c:v>4.0579828124992003</c:v>
                </c:pt>
                <c:pt idx="27873">
                  <c:v>4.0575196875007995</c:v>
                </c:pt>
                <c:pt idx="27874">
                  <c:v>4.0571571875007999</c:v>
                </c:pt>
                <c:pt idx="27875">
                  <c:v>4.0567824999999997</c:v>
                </c:pt>
                <c:pt idx="27876">
                  <c:v>4.0564425000000002</c:v>
                </c:pt>
                <c:pt idx="27877">
                  <c:v>4.055981875001601</c:v>
                </c:pt>
                <c:pt idx="27878">
                  <c:v>4.0563065624992003</c:v>
                </c:pt>
                <c:pt idx="27879">
                  <c:v>4.0566646875007999</c:v>
                </c:pt>
                <c:pt idx="27880">
                  <c:v>4.0570221875007997</c:v>
                </c:pt>
                <c:pt idx="27881">
                  <c:v>4.0566212500000001</c:v>
                </c:pt>
                <c:pt idx="27882">
                  <c:v>4.0570765624992005</c:v>
                </c:pt>
                <c:pt idx="27883">
                  <c:v>4.0574412500000001</c:v>
                </c:pt>
                <c:pt idx="27884">
                  <c:v>4.0578106250016006</c:v>
                </c:pt>
                <c:pt idx="27885">
                  <c:v>4.0581562499999997</c:v>
                </c:pt>
                <c:pt idx="27886">
                  <c:v>4.0584903124992007</c:v>
                </c:pt>
                <c:pt idx="27887">
                  <c:v>4.0588340624992005</c:v>
                </c:pt>
                <c:pt idx="27888">
                  <c:v>4.0592593750016004</c:v>
                </c:pt>
                <c:pt idx="27889">
                  <c:v>4.0596646875007991</c:v>
                </c:pt>
                <c:pt idx="27890">
                  <c:v>4.0600240624992008</c:v>
                </c:pt>
                <c:pt idx="27891">
                  <c:v>4.0605059375007997</c:v>
                </c:pt>
                <c:pt idx="27892">
                  <c:v>4.060956875001601</c:v>
                </c:pt>
                <c:pt idx="27893">
                  <c:v>4.0614596875007996</c:v>
                </c:pt>
                <c:pt idx="27894">
                  <c:v>4.0619424999999998</c:v>
                </c:pt>
                <c:pt idx="27895">
                  <c:v>4.0623424999999997</c:v>
                </c:pt>
                <c:pt idx="27896">
                  <c:v>4.0626768750016007</c:v>
                </c:pt>
                <c:pt idx="27897">
                  <c:v>4.0623171875007991</c:v>
                </c:pt>
                <c:pt idx="27898">
                  <c:v>4.0619203124992005</c:v>
                </c:pt>
                <c:pt idx="27899">
                  <c:v>4.0614078124992004</c:v>
                </c:pt>
                <c:pt idx="27900">
                  <c:v>4.0609525</c:v>
                </c:pt>
                <c:pt idx="27901">
                  <c:v>4.0604681250016004</c:v>
                </c:pt>
                <c:pt idx="27902">
                  <c:v>4.0599706250016006</c:v>
                </c:pt>
                <c:pt idx="27903">
                  <c:v>4.0595768750016008</c:v>
                </c:pt>
                <c:pt idx="27904">
                  <c:v>4.0591718750016001</c:v>
                </c:pt>
                <c:pt idx="27905">
                  <c:v>4.0587984375007995</c:v>
                </c:pt>
                <c:pt idx="27906">
                  <c:v>4.0583671875007994</c:v>
                </c:pt>
                <c:pt idx="27907">
                  <c:v>4.0580359375007999</c:v>
                </c:pt>
                <c:pt idx="27908">
                  <c:v>4.0583890624992005</c:v>
                </c:pt>
                <c:pt idx="27909">
                  <c:v>4.0587118750016007</c:v>
                </c:pt>
                <c:pt idx="27910">
                  <c:v>4.0590774999999999</c:v>
                </c:pt>
                <c:pt idx="27911">
                  <c:v>4.0586853124992004</c:v>
                </c:pt>
                <c:pt idx="27912">
                  <c:v>4.0590234375007999</c:v>
                </c:pt>
                <c:pt idx="27913">
                  <c:v>4.0593828124992006</c:v>
                </c:pt>
                <c:pt idx="27914">
                  <c:v>4.0597112500000003</c:v>
                </c:pt>
                <c:pt idx="27915">
                  <c:v>4.0601828124992005</c:v>
                </c:pt>
                <c:pt idx="27916">
                  <c:v>4.0605981250016008</c:v>
                </c:pt>
                <c:pt idx="27917">
                  <c:v>4.0609371875007998</c:v>
                </c:pt>
                <c:pt idx="27918">
                  <c:v>4.0613643750016006</c:v>
                </c:pt>
                <c:pt idx="27919">
                  <c:v>4.0617190624992006</c:v>
                </c:pt>
                <c:pt idx="27920">
                  <c:v>4.0621543750016009</c:v>
                </c:pt>
                <c:pt idx="27921">
                  <c:v>4.0625915624992004</c:v>
                </c:pt>
                <c:pt idx="27922">
                  <c:v>4.0629265624992001</c:v>
                </c:pt>
                <c:pt idx="27923">
                  <c:v>4.0628121875007999</c:v>
                </c:pt>
                <c:pt idx="27924">
                  <c:v>4.0631915624992008</c:v>
                </c:pt>
                <c:pt idx="27925">
                  <c:v>4.0631362500000003</c:v>
                </c:pt>
                <c:pt idx="27926">
                  <c:v>4.0635984375007999</c:v>
                </c:pt>
                <c:pt idx="27927">
                  <c:v>4.0639521875007993</c:v>
                </c:pt>
                <c:pt idx="27928">
                  <c:v>4.0643096875007991</c:v>
                </c:pt>
                <c:pt idx="27929">
                  <c:v>4.0647490624992004</c:v>
                </c:pt>
                <c:pt idx="27930">
                  <c:v>4.06509125</c:v>
                </c:pt>
                <c:pt idx="27931">
                  <c:v>4.0655628124992003</c:v>
                </c:pt>
                <c:pt idx="27932">
                  <c:v>4.0659868750016006</c:v>
                </c:pt>
                <c:pt idx="27933">
                  <c:v>4.0664100000000003</c:v>
                </c:pt>
                <c:pt idx="27934">
                  <c:v>4.0668446875007991</c:v>
                </c:pt>
                <c:pt idx="27935">
                  <c:v>4.0672840624992004</c:v>
                </c:pt>
                <c:pt idx="27936">
                  <c:v>4.0667921875007993</c:v>
                </c:pt>
                <c:pt idx="27937">
                  <c:v>4.0664265624992009</c:v>
                </c:pt>
                <c:pt idx="27938">
                  <c:v>4.0659931250016008</c:v>
                </c:pt>
                <c:pt idx="27939">
                  <c:v>4.0655731250016007</c:v>
                </c:pt>
                <c:pt idx="27940">
                  <c:v>4.0652090624992008</c:v>
                </c:pt>
                <c:pt idx="27941">
                  <c:v>4.0647056250016007</c:v>
                </c:pt>
                <c:pt idx="27942">
                  <c:v>4.0640162499999999</c:v>
                </c:pt>
                <c:pt idx="27943">
                  <c:v>4.0635840624992001</c:v>
                </c:pt>
                <c:pt idx="27944">
                  <c:v>4.0630462500000002</c:v>
                </c:pt>
                <c:pt idx="27945">
                  <c:v>4.0624203124992002</c:v>
                </c:pt>
                <c:pt idx="27946">
                  <c:v>4.0617893750016005</c:v>
                </c:pt>
                <c:pt idx="27947">
                  <c:v>4.0609731250016008</c:v>
                </c:pt>
                <c:pt idx="27948">
                  <c:v>4.06007125</c:v>
                </c:pt>
                <c:pt idx="27949">
                  <c:v>4.0590871875007997</c:v>
                </c:pt>
                <c:pt idx="27950">
                  <c:v>4.0580953124992005</c:v>
                </c:pt>
                <c:pt idx="27951">
                  <c:v>4.0571584375007994</c:v>
                </c:pt>
                <c:pt idx="27952">
                  <c:v>4.0562203124992005</c:v>
                </c:pt>
                <c:pt idx="27953">
                  <c:v>4.0552787500000003</c:v>
                </c:pt>
                <c:pt idx="27954">
                  <c:v>4.0543837500000004</c:v>
                </c:pt>
                <c:pt idx="27955">
                  <c:v>4.0536281250016009</c:v>
                </c:pt>
                <c:pt idx="27956">
                  <c:v>4.0529196875007996</c:v>
                </c:pt>
                <c:pt idx="27957">
                  <c:v>4.0522459375007998</c:v>
                </c:pt>
                <c:pt idx="27958">
                  <c:v>4.0516890624992001</c:v>
                </c:pt>
                <c:pt idx="27959">
                  <c:v>4.0511793750016007</c:v>
                </c:pt>
                <c:pt idx="27960">
                  <c:v>4.0507956250016006</c:v>
                </c:pt>
                <c:pt idx="27961">
                  <c:v>4.0503499999999999</c:v>
                </c:pt>
                <c:pt idx="27962">
                  <c:v>4.0497093750016004</c:v>
                </c:pt>
                <c:pt idx="27963">
                  <c:v>4.0492971875007999</c:v>
                </c:pt>
                <c:pt idx="27964">
                  <c:v>4.0489384375007997</c:v>
                </c:pt>
                <c:pt idx="27965">
                  <c:v>4.049105</c:v>
                </c:pt>
                <c:pt idx="27966">
                  <c:v>4.0495315624992001</c:v>
                </c:pt>
                <c:pt idx="27967">
                  <c:v>4.0499206250016009</c:v>
                </c:pt>
                <c:pt idx="27968">
                  <c:v>4.0503056250016005</c:v>
                </c:pt>
                <c:pt idx="27969">
                  <c:v>4.0507531250016005</c:v>
                </c:pt>
                <c:pt idx="27970">
                  <c:v>4.0511890624992004</c:v>
                </c:pt>
                <c:pt idx="27971">
                  <c:v>4.0516750000000004</c:v>
                </c:pt>
                <c:pt idx="27972">
                  <c:v>4.0520671875007999</c:v>
                </c:pt>
                <c:pt idx="27973">
                  <c:v>4.0526490624992002</c:v>
                </c:pt>
                <c:pt idx="27974">
                  <c:v>4.0530284375007994</c:v>
                </c:pt>
                <c:pt idx="27975">
                  <c:v>4.0534796875007997</c:v>
                </c:pt>
                <c:pt idx="27976">
                  <c:v>4.0538146875007994</c:v>
                </c:pt>
                <c:pt idx="27977">
                  <c:v>4.0542290624992008</c:v>
                </c:pt>
                <c:pt idx="27978">
                  <c:v>4.0545546875007998</c:v>
                </c:pt>
                <c:pt idx="27979">
                  <c:v>4.0550890624992002</c:v>
                </c:pt>
                <c:pt idx="27980">
                  <c:v>4.0554143750016003</c:v>
                </c:pt>
                <c:pt idx="27981">
                  <c:v>4.0558434375007995</c:v>
                </c:pt>
                <c:pt idx="27982">
                  <c:v>4.0561812499999998</c:v>
                </c:pt>
                <c:pt idx="27983">
                  <c:v>4.0565087499999999</c:v>
                </c:pt>
                <c:pt idx="27984">
                  <c:v>4.0569093750016005</c:v>
                </c:pt>
                <c:pt idx="27985">
                  <c:v>4.0572846875007995</c:v>
                </c:pt>
                <c:pt idx="27986">
                  <c:v>4.0576521875007998</c:v>
                </c:pt>
                <c:pt idx="27987">
                  <c:v>4.0571868750016007</c:v>
                </c:pt>
                <c:pt idx="27988">
                  <c:v>4.0568515624992001</c:v>
                </c:pt>
                <c:pt idx="27989">
                  <c:v>4.0564062500000002</c:v>
                </c:pt>
                <c:pt idx="27990">
                  <c:v>4.0566362500000004</c:v>
                </c:pt>
                <c:pt idx="27991">
                  <c:v>4.0570071875007994</c:v>
                </c:pt>
                <c:pt idx="27992">
                  <c:v>4.0573609375007997</c:v>
                </c:pt>
                <c:pt idx="27993">
                  <c:v>4.0577237500000001</c:v>
                </c:pt>
                <c:pt idx="27994">
                  <c:v>4.0581362499999996</c:v>
                </c:pt>
                <c:pt idx="27995">
                  <c:v>4.0584612499999997</c:v>
                </c:pt>
                <c:pt idx="27996">
                  <c:v>4.0588678124992006</c:v>
                </c:pt>
                <c:pt idx="27997">
                  <c:v>4.0592021875007998</c:v>
                </c:pt>
                <c:pt idx="27998">
                  <c:v>4.0588740624992008</c:v>
                </c:pt>
                <c:pt idx="27999">
                  <c:v>4.0582484375007999</c:v>
                </c:pt>
                <c:pt idx="28000">
                  <c:v>4.0577490624992008</c:v>
                </c:pt>
                <c:pt idx="28001">
                  <c:v>4.0571624999999996</c:v>
                </c:pt>
                <c:pt idx="28002">
                  <c:v>4.0563959375007999</c:v>
                </c:pt>
                <c:pt idx="28003">
                  <c:v>4.0556343750016008</c:v>
                </c:pt>
                <c:pt idx="28004">
                  <c:v>4.0547825</c:v>
                </c:pt>
                <c:pt idx="28005">
                  <c:v>4.0539709375007993</c:v>
                </c:pt>
                <c:pt idx="28006">
                  <c:v>4.0531543750016006</c:v>
                </c:pt>
                <c:pt idx="28007">
                  <c:v>4.0525374999999997</c:v>
                </c:pt>
                <c:pt idx="28008">
                  <c:v>4.0519075000000004</c:v>
                </c:pt>
                <c:pt idx="28009">
                  <c:v>4.0514518750016002</c:v>
                </c:pt>
                <c:pt idx="28010">
                  <c:v>4.0511112499999999</c:v>
                </c:pt>
                <c:pt idx="28011">
                  <c:v>4.0506812500000002</c:v>
                </c:pt>
                <c:pt idx="28012">
                  <c:v>4.0504740624992008</c:v>
                </c:pt>
                <c:pt idx="28013">
                  <c:v>4.0508653124992007</c:v>
                </c:pt>
                <c:pt idx="28014">
                  <c:v>4.0512278124992003</c:v>
                </c:pt>
                <c:pt idx="28015">
                  <c:v>4.0515537500000001</c:v>
                </c:pt>
                <c:pt idx="28016">
                  <c:v>4.0519078124992003</c:v>
                </c:pt>
                <c:pt idx="28017">
                  <c:v>4.0522921875007993</c:v>
                </c:pt>
                <c:pt idx="28018">
                  <c:v>4.0526887499999997</c:v>
                </c:pt>
                <c:pt idx="28019">
                  <c:v>4.0530274999999998</c:v>
                </c:pt>
                <c:pt idx="28020">
                  <c:v>4.0533578124992005</c:v>
                </c:pt>
                <c:pt idx="28021">
                  <c:v>4.0538590624992006</c:v>
                </c:pt>
                <c:pt idx="28022">
                  <c:v>4.0542753124992004</c:v>
                </c:pt>
                <c:pt idx="28023">
                  <c:v>4.0547209375007993</c:v>
                </c:pt>
                <c:pt idx="28024">
                  <c:v>4.0550703124992005</c:v>
                </c:pt>
                <c:pt idx="28025">
                  <c:v>4.0547056250016009</c:v>
                </c:pt>
                <c:pt idx="28026">
                  <c:v>4.0542859375007998</c:v>
                </c:pt>
                <c:pt idx="28027">
                  <c:v>4.0539578124992008</c:v>
                </c:pt>
                <c:pt idx="28028">
                  <c:v>4.0543187500000002</c:v>
                </c:pt>
                <c:pt idx="28029">
                  <c:v>4.0546903124992006</c:v>
                </c:pt>
                <c:pt idx="28030">
                  <c:v>4.0550940624992009</c:v>
                </c:pt>
                <c:pt idx="28031">
                  <c:v>4.0554362499999996</c:v>
                </c:pt>
                <c:pt idx="28032">
                  <c:v>4.0557650000000001</c:v>
                </c:pt>
                <c:pt idx="28033">
                  <c:v>4.0561140624992005</c:v>
                </c:pt>
                <c:pt idx="28034">
                  <c:v>4.0565456250016005</c:v>
                </c:pt>
                <c:pt idx="28035">
                  <c:v>4.0570637500000002</c:v>
                </c:pt>
                <c:pt idx="28036">
                  <c:v>4.0574115624992002</c:v>
                </c:pt>
                <c:pt idx="28037">
                  <c:v>4.0578090624992003</c:v>
                </c:pt>
                <c:pt idx="28038">
                  <c:v>4.0582728124992009</c:v>
                </c:pt>
                <c:pt idx="28039">
                  <c:v>4.0586593750016009</c:v>
                </c:pt>
                <c:pt idx="28040">
                  <c:v>4.0591021875007991</c:v>
                </c:pt>
                <c:pt idx="28041">
                  <c:v>4.0595096875007997</c:v>
                </c:pt>
                <c:pt idx="28042">
                  <c:v>4.0598900000000002</c:v>
                </c:pt>
                <c:pt idx="28043">
                  <c:v>4.0602996875007991</c:v>
                </c:pt>
                <c:pt idx="28044">
                  <c:v>4.0606512500000003</c:v>
                </c:pt>
                <c:pt idx="28045">
                  <c:v>4.0609731250016008</c:v>
                </c:pt>
                <c:pt idx="28046">
                  <c:v>4.06061125</c:v>
                </c:pt>
                <c:pt idx="28047">
                  <c:v>4.0604290624992005</c:v>
                </c:pt>
                <c:pt idx="28048">
                  <c:v>4.06004875</c:v>
                </c:pt>
                <c:pt idx="28049">
                  <c:v>4.0596278124992002</c:v>
                </c:pt>
                <c:pt idx="28050">
                  <c:v>4.0590371875007998</c:v>
                </c:pt>
                <c:pt idx="28051">
                  <c:v>4.0586799999999998</c:v>
                </c:pt>
                <c:pt idx="28052">
                  <c:v>4.0582571875007991</c:v>
                </c:pt>
                <c:pt idx="28053">
                  <c:v>4.0578468750016006</c:v>
                </c:pt>
                <c:pt idx="28054">
                  <c:v>4.0573249999999996</c:v>
                </c:pt>
                <c:pt idx="28055">
                  <c:v>4.0568625000000003</c:v>
                </c:pt>
                <c:pt idx="28056">
                  <c:v>4.0563996875007993</c:v>
                </c:pt>
                <c:pt idx="28057">
                  <c:v>4.0560215624992004</c:v>
                </c:pt>
                <c:pt idx="28058">
                  <c:v>4.0556799999999997</c:v>
                </c:pt>
                <c:pt idx="28059">
                  <c:v>4.0551009375007991</c:v>
                </c:pt>
                <c:pt idx="28060">
                  <c:v>4.0546712500000002</c:v>
                </c:pt>
                <c:pt idx="28061">
                  <c:v>4.054335</c:v>
                </c:pt>
                <c:pt idx="28062">
                  <c:v>4.0539878124992006</c:v>
                </c:pt>
                <c:pt idx="28063">
                  <c:v>4.0536475000000003</c:v>
                </c:pt>
                <c:pt idx="28064">
                  <c:v>4.0531340624992005</c:v>
                </c:pt>
                <c:pt idx="28065">
                  <c:v>4.0526381250016001</c:v>
                </c:pt>
                <c:pt idx="28066">
                  <c:v>4.0521521875007993</c:v>
                </c:pt>
                <c:pt idx="28067">
                  <c:v>4.0516796875007994</c:v>
                </c:pt>
                <c:pt idx="28068">
                  <c:v>4.0513015624992006</c:v>
                </c:pt>
                <c:pt idx="28069">
                  <c:v>4.0509374999999999</c:v>
                </c:pt>
                <c:pt idx="28070">
                  <c:v>4.0507596875007996</c:v>
                </c:pt>
                <c:pt idx="28071">
                  <c:v>4.0512390624992003</c:v>
                </c:pt>
                <c:pt idx="28072">
                  <c:v>4.0516515624992007</c:v>
                </c:pt>
                <c:pt idx="28073">
                  <c:v>4.0521093750016002</c:v>
                </c:pt>
                <c:pt idx="28074">
                  <c:v>4.0526015624992002</c:v>
                </c:pt>
                <c:pt idx="28075">
                  <c:v>4.0530850000000003</c:v>
                </c:pt>
                <c:pt idx="28076">
                  <c:v>4.0536034375007999</c:v>
                </c:pt>
                <c:pt idx="28077">
                  <c:v>4.05408875</c:v>
                </c:pt>
                <c:pt idx="28078">
                  <c:v>4.0544862500000001</c:v>
                </c:pt>
                <c:pt idx="28079">
                  <c:v>4.0549037500000003</c:v>
                </c:pt>
                <c:pt idx="28080">
                  <c:v>4.0553459375007996</c:v>
                </c:pt>
                <c:pt idx="28081">
                  <c:v>4.0558243750016008</c:v>
                </c:pt>
                <c:pt idx="28082">
                  <c:v>4.0562468750016007</c:v>
                </c:pt>
                <c:pt idx="28083">
                  <c:v>4.0567337500000002</c:v>
                </c:pt>
                <c:pt idx="28084">
                  <c:v>4.0572259375007995</c:v>
                </c:pt>
                <c:pt idx="28085">
                  <c:v>4.0577075000000002</c:v>
                </c:pt>
                <c:pt idx="28086">
                  <c:v>4.0580940624992001</c:v>
                </c:pt>
                <c:pt idx="28087">
                  <c:v>4.0585253124992002</c:v>
                </c:pt>
                <c:pt idx="28088">
                  <c:v>4.0589599999999999</c:v>
                </c:pt>
                <c:pt idx="28089">
                  <c:v>4.0584550000000004</c:v>
                </c:pt>
                <c:pt idx="28090">
                  <c:v>4.0578806250016006</c:v>
                </c:pt>
                <c:pt idx="28091">
                  <c:v>4.0572790624992008</c:v>
                </c:pt>
                <c:pt idx="28092">
                  <c:v>4.0569471875007999</c:v>
                </c:pt>
                <c:pt idx="28093">
                  <c:v>4.0563356250016005</c:v>
                </c:pt>
                <c:pt idx="28094">
                  <c:v>4.055783125001601</c:v>
                </c:pt>
                <c:pt idx="28095">
                  <c:v>4.0551490624992006</c:v>
                </c:pt>
                <c:pt idx="28096">
                  <c:v>4.0544565624992002</c:v>
                </c:pt>
                <c:pt idx="28097">
                  <c:v>4.0538531250016003</c:v>
                </c:pt>
                <c:pt idx="28098">
                  <c:v>4.0535253124992003</c:v>
                </c:pt>
                <c:pt idx="28099">
                  <c:v>4.0531328124992001</c:v>
                </c:pt>
                <c:pt idx="28100">
                  <c:v>4.0533271875007992</c:v>
                </c:pt>
                <c:pt idx="28101">
                  <c:v>4.0536500000000002</c:v>
                </c:pt>
                <c:pt idx="28102">
                  <c:v>4.0539868750016002</c:v>
                </c:pt>
                <c:pt idx="28103">
                  <c:v>4.054375625001601</c:v>
                </c:pt>
                <c:pt idx="28104">
                  <c:v>4.0546959375007994</c:v>
                </c:pt>
                <c:pt idx="28105">
                  <c:v>4.0550940624992009</c:v>
                </c:pt>
                <c:pt idx="28106">
                  <c:v>4.0546903124992006</c:v>
                </c:pt>
                <c:pt idx="28107">
                  <c:v>4.0541415624992005</c:v>
                </c:pt>
                <c:pt idx="28108">
                  <c:v>4.0536421875007997</c:v>
                </c:pt>
                <c:pt idx="28109">
                  <c:v>4.0532646875007998</c:v>
                </c:pt>
                <c:pt idx="28110">
                  <c:v>4.0527362499999997</c:v>
                </c:pt>
                <c:pt idx="28111">
                  <c:v>4.0523587499999998</c:v>
                </c:pt>
                <c:pt idx="28112">
                  <c:v>4.0519015624992001</c:v>
                </c:pt>
                <c:pt idx="28113">
                  <c:v>4.0522834375007992</c:v>
                </c:pt>
                <c:pt idx="28114">
                  <c:v>4.0526346875007997</c:v>
                </c:pt>
                <c:pt idx="28115">
                  <c:v>4.0530637499999997</c:v>
                </c:pt>
                <c:pt idx="28116">
                  <c:v>4.0534825000000003</c:v>
                </c:pt>
                <c:pt idx="28117">
                  <c:v>4.0538993750016008</c:v>
                </c:pt>
                <c:pt idx="28118">
                  <c:v>4.0544084375007996</c:v>
                </c:pt>
                <c:pt idx="28119">
                  <c:v>4.0548562500000003</c:v>
                </c:pt>
                <c:pt idx="28120">
                  <c:v>4.0553906250016007</c:v>
                </c:pt>
                <c:pt idx="28121">
                  <c:v>4.0558318750016005</c:v>
                </c:pt>
                <c:pt idx="28122">
                  <c:v>4.0563093750016002</c:v>
                </c:pt>
                <c:pt idx="28123">
                  <c:v>4.0568012500000004</c:v>
                </c:pt>
                <c:pt idx="28124">
                  <c:v>4.0571628124992003</c:v>
                </c:pt>
                <c:pt idx="28125">
                  <c:v>4.0575265624992003</c:v>
                </c:pt>
                <c:pt idx="28126">
                  <c:v>4.057870625001601</c:v>
                </c:pt>
                <c:pt idx="28127">
                  <c:v>4.0582346875007991</c:v>
                </c:pt>
                <c:pt idx="28128">
                  <c:v>4.0586646875007997</c:v>
                </c:pt>
                <c:pt idx="28129">
                  <c:v>4.0591253124992006</c:v>
                </c:pt>
                <c:pt idx="28130">
                  <c:v>4.0595234375007996</c:v>
                </c:pt>
                <c:pt idx="28131">
                  <c:v>4.0600131250016007</c:v>
                </c:pt>
                <c:pt idx="28132">
                  <c:v>4.0603709375007995</c:v>
                </c:pt>
                <c:pt idx="28133">
                  <c:v>4.0599362499999998</c:v>
                </c:pt>
                <c:pt idx="28134">
                  <c:v>4.0594934375007998</c:v>
                </c:pt>
                <c:pt idx="28135">
                  <c:v>4.0588449999999998</c:v>
                </c:pt>
                <c:pt idx="28136">
                  <c:v>4.058469375001601</c:v>
                </c:pt>
                <c:pt idx="28137">
                  <c:v>4.0581021875007997</c:v>
                </c:pt>
                <c:pt idx="28138">
                  <c:v>4.0577559375007999</c:v>
                </c:pt>
                <c:pt idx="28139">
                  <c:v>4.0571915624992005</c:v>
                </c:pt>
                <c:pt idx="28140">
                  <c:v>4.0568321875007998</c:v>
                </c:pt>
                <c:pt idx="28141">
                  <c:v>4.0564856250016001</c:v>
                </c:pt>
                <c:pt idx="28142">
                  <c:v>4.0560596875007997</c:v>
                </c:pt>
                <c:pt idx="28143">
                  <c:v>4.0556900000000002</c:v>
                </c:pt>
                <c:pt idx="28144">
                  <c:v>4.0553100000000004</c:v>
                </c:pt>
                <c:pt idx="28145">
                  <c:v>4.0549012500000003</c:v>
                </c:pt>
                <c:pt idx="28146">
                  <c:v>4.0544515624992004</c:v>
                </c:pt>
                <c:pt idx="28147">
                  <c:v>4.0541128124992003</c:v>
                </c:pt>
                <c:pt idx="28148">
                  <c:v>4.0537049999999999</c:v>
                </c:pt>
                <c:pt idx="28149">
                  <c:v>4.0531206250016005</c:v>
                </c:pt>
                <c:pt idx="28150">
                  <c:v>4.0526024999999999</c:v>
                </c:pt>
                <c:pt idx="28151">
                  <c:v>4.052251875001601</c:v>
                </c:pt>
                <c:pt idx="28152">
                  <c:v>4.0520356250016007</c:v>
                </c:pt>
                <c:pt idx="28153">
                  <c:v>4.0519203124992007</c:v>
                </c:pt>
                <c:pt idx="28154">
                  <c:v>4.0522718750016002</c:v>
                </c:pt>
                <c:pt idx="28155">
                  <c:v>4.0526671875007994</c:v>
                </c:pt>
                <c:pt idx="28156">
                  <c:v>4.0530037500000002</c:v>
                </c:pt>
                <c:pt idx="28157">
                  <c:v>4.0528753124992001</c:v>
                </c:pt>
                <c:pt idx="28158">
                  <c:v>4.0524831250016007</c:v>
                </c:pt>
                <c:pt idx="28159">
                  <c:v>4.0520649999999998</c:v>
                </c:pt>
                <c:pt idx="28160">
                  <c:v>4.0515421875007993</c:v>
                </c:pt>
                <c:pt idx="28161">
                  <c:v>4.0511246875007991</c:v>
                </c:pt>
                <c:pt idx="28162">
                  <c:v>4.0506859375007993</c:v>
                </c:pt>
                <c:pt idx="28163">
                  <c:v>4.0502771875007992</c:v>
                </c:pt>
                <c:pt idx="28164">
                  <c:v>4.0499196875007994</c:v>
                </c:pt>
                <c:pt idx="28165">
                  <c:v>4.0495893750016005</c:v>
                </c:pt>
                <c:pt idx="28166">
                  <c:v>4.0494121875007991</c:v>
                </c:pt>
                <c:pt idx="28167">
                  <c:v>4.0495437499999998</c:v>
                </c:pt>
                <c:pt idx="28168">
                  <c:v>4.0491509375007997</c:v>
                </c:pt>
                <c:pt idx="28169">
                  <c:v>4.0487362500000001</c:v>
                </c:pt>
                <c:pt idx="28170">
                  <c:v>4.0482721875007996</c:v>
                </c:pt>
                <c:pt idx="28171">
                  <c:v>4.0486781250016008</c:v>
                </c:pt>
                <c:pt idx="28172">
                  <c:v>4.0490990624992005</c:v>
                </c:pt>
                <c:pt idx="28173">
                  <c:v>4.0494534375007998</c:v>
                </c:pt>
                <c:pt idx="28174">
                  <c:v>4.0499653124992001</c:v>
                </c:pt>
                <c:pt idx="28175">
                  <c:v>4.0503099999999996</c:v>
                </c:pt>
                <c:pt idx="28176">
                  <c:v>4.0506462499999998</c:v>
                </c:pt>
                <c:pt idx="28177">
                  <c:v>4.0502896875007997</c:v>
                </c:pt>
                <c:pt idx="28178">
                  <c:v>4.0499215624992004</c:v>
                </c:pt>
                <c:pt idx="28179">
                  <c:v>4.0495518750016002</c:v>
                </c:pt>
                <c:pt idx="28180">
                  <c:v>4.0498803124992007</c:v>
                </c:pt>
                <c:pt idx="28181">
                  <c:v>4.0502043750016004</c:v>
                </c:pt>
                <c:pt idx="28182">
                  <c:v>4.0506218750016005</c:v>
                </c:pt>
                <c:pt idx="28183">
                  <c:v>4.0509665624992008</c:v>
                </c:pt>
                <c:pt idx="28184">
                  <c:v>4.0512975000000004</c:v>
                </c:pt>
                <c:pt idx="28185">
                  <c:v>4.0516706250016004</c:v>
                </c:pt>
                <c:pt idx="28186">
                  <c:v>4.0520609375007997</c:v>
                </c:pt>
                <c:pt idx="28187">
                  <c:v>4.0523899999999999</c:v>
                </c:pt>
                <c:pt idx="28188">
                  <c:v>4.0527368750016004</c:v>
                </c:pt>
                <c:pt idx="28189">
                  <c:v>4.052380625001601</c:v>
                </c:pt>
                <c:pt idx="28190">
                  <c:v>4.0520096875007994</c:v>
                </c:pt>
                <c:pt idx="28191">
                  <c:v>4.0516174999999999</c:v>
                </c:pt>
                <c:pt idx="28192">
                  <c:v>4.0511615624992006</c:v>
                </c:pt>
                <c:pt idx="28193">
                  <c:v>4.0507543750016008</c:v>
                </c:pt>
                <c:pt idx="28194">
                  <c:v>4.050329375001601</c:v>
                </c:pt>
                <c:pt idx="28195">
                  <c:v>4.0499356250016003</c:v>
                </c:pt>
                <c:pt idx="28196">
                  <c:v>4.0494424999999996</c:v>
                </c:pt>
                <c:pt idx="28197">
                  <c:v>4.048915</c:v>
                </c:pt>
                <c:pt idx="28198">
                  <c:v>4.0485606250016009</c:v>
                </c:pt>
                <c:pt idx="28199">
                  <c:v>4.04815375</c:v>
                </c:pt>
                <c:pt idx="28200">
                  <c:v>4.0477365624992006</c:v>
                </c:pt>
                <c:pt idx="28201">
                  <c:v>4.0478396875007991</c:v>
                </c:pt>
                <c:pt idx="28202">
                  <c:v>4.0482071875007994</c:v>
                </c:pt>
                <c:pt idx="28203">
                  <c:v>4.0486243750016007</c:v>
                </c:pt>
                <c:pt idx="28204">
                  <c:v>4.0490199999999996</c:v>
                </c:pt>
                <c:pt idx="28205">
                  <c:v>4.0493712500000001</c:v>
                </c:pt>
                <c:pt idx="28206">
                  <c:v>4.0497406250016006</c:v>
                </c:pt>
                <c:pt idx="28207">
                  <c:v>4.0494037499999997</c:v>
                </c:pt>
                <c:pt idx="28208">
                  <c:v>4.0490493750016006</c:v>
                </c:pt>
                <c:pt idx="28209">
                  <c:v>4.0494868750016009</c:v>
                </c:pt>
                <c:pt idx="28210">
                  <c:v>4.0500425</c:v>
                </c:pt>
                <c:pt idx="28211">
                  <c:v>4.0503962500000004</c:v>
                </c:pt>
                <c:pt idx="28212">
                  <c:v>4.0508031250016003</c:v>
                </c:pt>
                <c:pt idx="28213">
                  <c:v>4.0512828124992009</c:v>
                </c:pt>
                <c:pt idx="28214">
                  <c:v>4.0517028124992009</c:v>
                </c:pt>
                <c:pt idx="28215">
                  <c:v>4.0520793750016004</c:v>
                </c:pt>
                <c:pt idx="28216">
                  <c:v>4.0524409375007995</c:v>
                </c:pt>
                <c:pt idx="28217">
                  <c:v>4.0528415624992009</c:v>
                </c:pt>
                <c:pt idx="28218">
                  <c:v>4.0532121875007991</c:v>
                </c:pt>
                <c:pt idx="28219">
                  <c:v>4.0536799999999999</c:v>
                </c:pt>
                <c:pt idx="28220">
                  <c:v>4.054151875001601</c:v>
                </c:pt>
                <c:pt idx="28221">
                  <c:v>4.0546265624992008</c:v>
                </c:pt>
                <c:pt idx="28222">
                  <c:v>4.0550724999999996</c:v>
                </c:pt>
                <c:pt idx="28223">
                  <c:v>4.0554828124992008</c:v>
                </c:pt>
                <c:pt idx="28224">
                  <c:v>4.0559796875007992</c:v>
                </c:pt>
                <c:pt idx="28225">
                  <c:v>4.0563268750016004</c:v>
                </c:pt>
                <c:pt idx="28226">
                  <c:v>4.0566893750016009</c:v>
                </c:pt>
                <c:pt idx="28227">
                  <c:v>4.0570278124992001</c:v>
                </c:pt>
                <c:pt idx="28228">
                  <c:v>4.0573775000000003</c:v>
                </c:pt>
                <c:pt idx="28229">
                  <c:v>4.0577637500000003</c:v>
                </c:pt>
                <c:pt idx="28230">
                  <c:v>4.0582840624992009</c:v>
                </c:pt>
                <c:pt idx="28231">
                  <c:v>4.0586878124992003</c:v>
                </c:pt>
                <c:pt idx="28232">
                  <c:v>4.0581193750016009</c:v>
                </c:pt>
                <c:pt idx="28233">
                  <c:v>4.0577196875007999</c:v>
                </c:pt>
                <c:pt idx="28234">
                  <c:v>4.057330625001601</c:v>
                </c:pt>
                <c:pt idx="28235">
                  <c:v>4.0569378124992008</c:v>
                </c:pt>
                <c:pt idx="28236">
                  <c:v>4.0564096875007998</c:v>
                </c:pt>
                <c:pt idx="28237">
                  <c:v>4.0560534375007995</c:v>
                </c:pt>
                <c:pt idx="28238">
                  <c:v>4.0556587500000001</c:v>
                </c:pt>
                <c:pt idx="28239">
                  <c:v>4.05530875</c:v>
                </c:pt>
                <c:pt idx="28240">
                  <c:v>4.0548321875007991</c:v>
                </c:pt>
                <c:pt idx="28241">
                  <c:v>4.0543687500000001</c:v>
                </c:pt>
                <c:pt idx="28242">
                  <c:v>4.053905625001601</c:v>
                </c:pt>
                <c:pt idx="28243">
                  <c:v>4.0534843750016005</c:v>
                </c:pt>
                <c:pt idx="28244">
                  <c:v>4.0529443750016005</c:v>
                </c:pt>
                <c:pt idx="28245">
                  <c:v>4.0525909375007991</c:v>
                </c:pt>
                <c:pt idx="28246">
                  <c:v>4.0522703124992008</c:v>
                </c:pt>
                <c:pt idx="28247">
                  <c:v>4.0518981250016006</c:v>
                </c:pt>
                <c:pt idx="28248">
                  <c:v>4.0514915624992005</c:v>
                </c:pt>
                <c:pt idx="28249">
                  <c:v>4.0510165624992007</c:v>
                </c:pt>
                <c:pt idx="28250">
                  <c:v>4.0506900000000003</c:v>
                </c:pt>
                <c:pt idx="28251">
                  <c:v>4.0503215624992004</c:v>
                </c:pt>
                <c:pt idx="28252">
                  <c:v>4.0498793750016002</c:v>
                </c:pt>
                <c:pt idx="28253">
                  <c:v>4.0494393750016009</c:v>
                </c:pt>
                <c:pt idx="28254">
                  <c:v>4.0491124999999997</c:v>
                </c:pt>
                <c:pt idx="28255">
                  <c:v>4.0486950000000004</c:v>
                </c:pt>
                <c:pt idx="28256">
                  <c:v>4.048298125001601</c:v>
                </c:pt>
                <c:pt idx="28257">
                  <c:v>4.0479353124992006</c:v>
                </c:pt>
                <c:pt idx="28258">
                  <c:v>4.0476081250016005</c:v>
                </c:pt>
                <c:pt idx="28259">
                  <c:v>4.0479262499999997</c:v>
                </c:pt>
                <c:pt idx="28260">
                  <c:v>4.0479681250016002</c:v>
                </c:pt>
                <c:pt idx="28261">
                  <c:v>4.0483209375007991</c:v>
                </c:pt>
                <c:pt idx="28262">
                  <c:v>4.0486781250016008</c:v>
                </c:pt>
                <c:pt idx="28263">
                  <c:v>4.0490568750016003</c:v>
                </c:pt>
                <c:pt idx="28264">
                  <c:v>4.0494731250016009</c:v>
                </c:pt>
                <c:pt idx="28265">
                  <c:v>4.0496496875007999</c:v>
                </c:pt>
                <c:pt idx="28266">
                  <c:v>4.0500181250016007</c:v>
                </c:pt>
                <c:pt idx="28267">
                  <c:v>4.0498115624992002</c:v>
                </c:pt>
                <c:pt idx="28268">
                  <c:v>4.0492665624992004</c:v>
                </c:pt>
                <c:pt idx="28269">
                  <c:v>4.0486075000000001</c:v>
                </c:pt>
                <c:pt idx="28270">
                  <c:v>4.0482681250016004</c:v>
                </c:pt>
                <c:pt idx="28271">
                  <c:v>4.0478053124992002</c:v>
                </c:pt>
                <c:pt idx="28272">
                  <c:v>4.0474134375007997</c:v>
                </c:pt>
                <c:pt idx="28273">
                  <c:v>4.0470065624992007</c:v>
                </c:pt>
                <c:pt idx="28274">
                  <c:v>4.0464653124992003</c:v>
                </c:pt>
                <c:pt idx="28275">
                  <c:v>4.0460206250016002</c:v>
                </c:pt>
                <c:pt idx="28276">
                  <c:v>4.0455509375007992</c:v>
                </c:pt>
                <c:pt idx="28277">
                  <c:v>4.0450162499999998</c:v>
                </c:pt>
                <c:pt idx="28278">
                  <c:v>4.0444737499999999</c:v>
                </c:pt>
                <c:pt idx="28279">
                  <c:v>4.0441509375007998</c:v>
                </c:pt>
                <c:pt idx="28280">
                  <c:v>4.0436025000000004</c:v>
                </c:pt>
                <c:pt idx="28281">
                  <c:v>4.0430665624992006</c:v>
                </c:pt>
                <c:pt idx="28282">
                  <c:v>4.0427106250016003</c:v>
                </c:pt>
                <c:pt idx="28283">
                  <c:v>4.0423071875007999</c:v>
                </c:pt>
                <c:pt idx="28284">
                  <c:v>4.0419549999999997</c:v>
                </c:pt>
                <c:pt idx="28285">
                  <c:v>4.0416306250016003</c:v>
                </c:pt>
                <c:pt idx="28286">
                  <c:v>4.0420615624992005</c:v>
                </c:pt>
                <c:pt idx="28287">
                  <c:v>4.0424224999999998</c:v>
                </c:pt>
                <c:pt idx="28288">
                  <c:v>4.0428665624992002</c:v>
                </c:pt>
                <c:pt idx="28289">
                  <c:v>4.0432365624992004</c:v>
                </c:pt>
                <c:pt idx="28290">
                  <c:v>4.0436209375007994</c:v>
                </c:pt>
                <c:pt idx="28291">
                  <c:v>4.0439990624992008</c:v>
                </c:pt>
                <c:pt idx="28292">
                  <c:v>4.0443875</c:v>
                </c:pt>
                <c:pt idx="28293">
                  <c:v>4.0448668750016008</c:v>
                </c:pt>
                <c:pt idx="28294">
                  <c:v>4.0452546875007993</c:v>
                </c:pt>
                <c:pt idx="28295">
                  <c:v>4.0456565624992002</c:v>
                </c:pt>
                <c:pt idx="28296">
                  <c:v>4.0461131250016003</c:v>
                </c:pt>
                <c:pt idx="28297">
                  <c:v>4.0465918750016003</c:v>
                </c:pt>
                <c:pt idx="28298">
                  <c:v>4.0471046875007994</c:v>
                </c:pt>
                <c:pt idx="28299">
                  <c:v>4.0476475000000001</c:v>
                </c:pt>
                <c:pt idx="28300">
                  <c:v>4.0480999999999998</c:v>
                </c:pt>
                <c:pt idx="28301">
                  <c:v>4.0485431250016006</c:v>
                </c:pt>
                <c:pt idx="28302">
                  <c:v>4.0490084375007998</c:v>
                </c:pt>
                <c:pt idx="28303">
                  <c:v>4.04935125</c:v>
                </c:pt>
                <c:pt idx="28304">
                  <c:v>4.0497456250016004</c:v>
                </c:pt>
                <c:pt idx="28305">
                  <c:v>4.0501212500000001</c:v>
                </c:pt>
                <c:pt idx="28306">
                  <c:v>4.0505449999999996</c:v>
                </c:pt>
                <c:pt idx="28307">
                  <c:v>4.0507862499999998</c:v>
                </c:pt>
                <c:pt idx="28308">
                  <c:v>4.0512859375007997</c:v>
                </c:pt>
                <c:pt idx="28309">
                  <c:v>4.0516706250016004</c:v>
                </c:pt>
                <c:pt idx="28310">
                  <c:v>4.0521312500000004</c:v>
                </c:pt>
                <c:pt idx="28311">
                  <c:v>4.0525849999999997</c:v>
                </c:pt>
                <c:pt idx="28312">
                  <c:v>4.0530253124992006</c:v>
                </c:pt>
                <c:pt idx="28313">
                  <c:v>4.0526409375007999</c:v>
                </c:pt>
                <c:pt idx="28314">
                  <c:v>4.0523034375007994</c:v>
                </c:pt>
                <c:pt idx="28315">
                  <c:v>4.0519499999999997</c:v>
                </c:pt>
                <c:pt idx="28316">
                  <c:v>4.0514940624992004</c:v>
                </c:pt>
                <c:pt idx="28317">
                  <c:v>4.0510590624992009</c:v>
                </c:pt>
                <c:pt idx="28318">
                  <c:v>4.0506481250016009</c:v>
                </c:pt>
                <c:pt idx="28319">
                  <c:v>4.0501775000000002</c:v>
                </c:pt>
                <c:pt idx="28320">
                  <c:v>4.0497465624992008</c:v>
                </c:pt>
                <c:pt idx="28321">
                  <c:v>4.0493874999999999</c:v>
                </c:pt>
                <c:pt idx="28322">
                  <c:v>4.0489093750016005</c:v>
                </c:pt>
                <c:pt idx="28323">
                  <c:v>4.0484509375007995</c:v>
                </c:pt>
                <c:pt idx="28324">
                  <c:v>4.0479921875007996</c:v>
                </c:pt>
                <c:pt idx="28325">
                  <c:v>4.0475562500000004</c:v>
                </c:pt>
                <c:pt idx="28326">
                  <c:v>4.047055625001601</c:v>
                </c:pt>
                <c:pt idx="28327">
                  <c:v>4.0466012500000001</c:v>
                </c:pt>
                <c:pt idx="28328">
                  <c:v>4.0459949999999996</c:v>
                </c:pt>
                <c:pt idx="28329">
                  <c:v>4.0454403124992009</c:v>
                </c:pt>
                <c:pt idx="28330">
                  <c:v>4.0448331250016007</c:v>
                </c:pt>
                <c:pt idx="28331">
                  <c:v>4.0443278124992004</c:v>
                </c:pt>
                <c:pt idx="28332">
                  <c:v>4.04390625</c:v>
                </c:pt>
                <c:pt idx="28333">
                  <c:v>4.0435524999999997</c:v>
                </c:pt>
                <c:pt idx="28334">
                  <c:v>4.0431625000000002</c:v>
                </c:pt>
                <c:pt idx="28335">
                  <c:v>4.0427999999999997</c:v>
                </c:pt>
                <c:pt idx="28336">
                  <c:v>4.0422656250016002</c:v>
                </c:pt>
                <c:pt idx="28337">
                  <c:v>4.0426799999999998</c:v>
                </c:pt>
                <c:pt idx="28338">
                  <c:v>4.0430684375007999</c:v>
                </c:pt>
                <c:pt idx="28339">
                  <c:v>4.0434143750016007</c:v>
                </c:pt>
                <c:pt idx="28340">
                  <c:v>4.0438456250016008</c:v>
                </c:pt>
                <c:pt idx="28341">
                  <c:v>4.0442196875007994</c:v>
                </c:pt>
                <c:pt idx="28342">
                  <c:v>4.0445925000000003</c:v>
                </c:pt>
                <c:pt idx="28343">
                  <c:v>4.04508125</c:v>
                </c:pt>
                <c:pt idx="28344">
                  <c:v>4.04549</c:v>
                </c:pt>
                <c:pt idx="28345">
                  <c:v>4.0458734375007994</c:v>
                </c:pt>
                <c:pt idx="28346">
                  <c:v>4.0462503124992004</c:v>
                </c:pt>
                <c:pt idx="28347">
                  <c:v>4.0465949999999999</c:v>
                </c:pt>
                <c:pt idx="28348">
                  <c:v>4.0469274999999998</c:v>
                </c:pt>
                <c:pt idx="28349">
                  <c:v>4.0473712500000003</c:v>
                </c:pt>
                <c:pt idx="28350">
                  <c:v>4.0478731250016002</c:v>
                </c:pt>
                <c:pt idx="28351">
                  <c:v>4.0483362500000002</c:v>
                </c:pt>
                <c:pt idx="28352">
                  <c:v>4.0488306250016004</c:v>
                </c:pt>
                <c:pt idx="28353">
                  <c:v>4.0493484375007993</c:v>
                </c:pt>
                <c:pt idx="28354">
                  <c:v>4.0498399999999997</c:v>
                </c:pt>
                <c:pt idx="28355">
                  <c:v>4.0502399999999996</c:v>
                </c:pt>
                <c:pt idx="28356">
                  <c:v>4.0507396875007995</c:v>
                </c:pt>
                <c:pt idx="28357">
                  <c:v>4.0511043750016009</c:v>
                </c:pt>
                <c:pt idx="28358">
                  <c:v>4.0514875000000004</c:v>
                </c:pt>
                <c:pt idx="28359">
                  <c:v>4.0510178124992002</c:v>
                </c:pt>
                <c:pt idx="28360">
                  <c:v>4.0505562499999996</c:v>
                </c:pt>
                <c:pt idx="28361">
                  <c:v>4.0501690624992008</c:v>
                </c:pt>
                <c:pt idx="28362">
                  <c:v>4.0505843750016002</c:v>
                </c:pt>
                <c:pt idx="28363">
                  <c:v>4.0509137500000003</c:v>
                </c:pt>
                <c:pt idx="28364">
                  <c:v>4.0512687500000002</c:v>
                </c:pt>
                <c:pt idx="28365">
                  <c:v>4.0516559375007999</c:v>
                </c:pt>
                <c:pt idx="28366">
                  <c:v>4.0520618750016002</c:v>
                </c:pt>
                <c:pt idx="28367">
                  <c:v>4.0516518750016006</c:v>
                </c:pt>
                <c:pt idx="28368">
                  <c:v>4.0512631250016007</c:v>
                </c:pt>
                <c:pt idx="28369">
                  <c:v>4.0508034375007993</c:v>
                </c:pt>
                <c:pt idx="28370">
                  <c:v>4.0502059375007997</c:v>
                </c:pt>
                <c:pt idx="28371">
                  <c:v>4.0497862500000004</c:v>
                </c:pt>
                <c:pt idx="28372">
                  <c:v>4.0494231250016002</c:v>
                </c:pt>
                <c:pt idx="28373">
                  <c:v>4.0489356250016009</c:v>
                </c:pt>
                <c:pt idx="28374">
                  <c:v>4.0484484375007996</c:v>
                </c:pt>
                <c:pt idx="28375">
                  <c:v>4.0479071875007993</c:v>
                </c:pt>
                <c:pt idx="28376">
                  <c:v>4.0474581250016008</c:v>
                </c:pt>
                <c:pt idx="28377">
                  <c:v>4.0470159375007997</c:v>
                </c:pt>
                <c:pt idx="28378">
                  <c:v>4.0466159375007997</c:v>
                </c:pt>
                <c:pt idx="28379">
                  <c:v>4.0462325000000003</c:v>
                </c:pt>
                <c:pt idx="28380">
                  <c:v>4.0458618750016004</c:v>
                </c:pt>
                <c:pt idx="28381">
                  <c:v>4.0453737500000004</c:v>
                </c:pt>
                <c:pt idx="28382">
                  <c:v>4.0449118750016009</c:v>
                </c:pt>
                <c:pt idx="28383">
                  <c:v>4.0445912499999999</c:v>
                </c:pt>
                <c:pt idx="28384">
                  <c:v>4.0442578124992004</c:v>
                </c:pt>
                <c:pt idx="28385">
                  <c:v>4.0438815624992008</c:v>
                </c:pt>
                <c:pt idx="28386">
                  <c:v>4.0434421875007995</c:v>
                </c:pt>
                <c:pt idx="28387">
                  <c:v>4.0429821875007992</c:v>
                </c:pt>
                <c:pt idx="28388">
                  <c:v>4.0424150000000001</c:v>
                </c:pt>
                <c:pt idx="28389">
                  <c:v>4.0418124999999998</c:v>
                </c:pt>
                <c:pt idx="28390">
                  <c:v>4.0411668750016005</c:v>
                </c:pt>
                <c:pt idx="28391">
                  <c:v>4.0404825000000004</c:v>
                </c:pt>
                <c:pt idx="28392">
                  <c:v>4.0398740624992007</c:v>
                </c:pt>
                <c:pt idx="28393">
                  <c:v>4.0393246875007991</c:v>
                </c:pt>
                <c:pt idx="28394">
                  <c:v>4.0388146875007997</c:v>
                </c:pt>
                <c:pt idx="28395">
                  <c:v>4.038339375001601</c:v>
                </c:pt>
                <c:pt idx="28396">
                  <c:v>4.0377693750016004</c:v>
                </c:pt>
                <c:pt idx="28397">
                  <c:v>4.0379424999999998</c:v>
                </c:pt>
                <c:pt idx="28398">
                  <c:v>4.0382881250016007</c:v>
                </c:pt>
                <c:pt idx="28399">
                  <c:v>4.03862875</c:v>
                </c:pt>
                <c:pt idx="28400">
                  <c:v>4.0390856250016007</c:v>
                </c:pt>
                <c:pt idx="28401">
                  <c:v>4.0394381250016007</c:v>
                </c:pt>
                <c:pt idx="28402">
                  <c:v>4.0398203124992005</c:v>
                </c:pt>
                <c:pt idx="28403">
                  <c:v>4.0401550000000004</c:v>
                </c:pt>
                <c:pt idx="28404">
                  <c:v>4.0406381250016006</c:v>
                </c:pt>
                <c:pt idx="28405">
                  <c:v>4.0411993750016002</c:v>
                </c:pt>
                <c:pt idx="28406">
                  <c:v>4.0416362499999998</c:v>
                </c:pt>
                <c:pt idx="28407">
                  <c:v>4.0420096875007996</c:v>
                </c:pt>
                <c:pt idx="28408">
                  <c:v>4.0424709375007994</c:v>
                </c:pt>
                <c:pt idx="28409">
                  <c:v>4.04287375</c:v>
                </c:pt>
                <c:pt idx="28410">
                  <c:v>4.0432778124992002</c:v>
                </c:pt>
                <c:pt idx="28411">
                  <c:v>4.0437015624992005</c:v>
                </c:pt>
                <c:pt idx="28412">
                  <c:v>4.0442343750016008</c:v>
                </c:pt>
                <c:pt idx="28413">
                  <c:v>4.044663125001601</c:v>
                </c:pt>
                <c:pt idx="28414">
                  <c:v>4.0450071875007998</c:v>
                </c:pt>
                <c:pt idx="28415">
                  <c:v>4.0446443750016003</c:v>
                </c:pt>
                <c:pt idx="28416">
                  <c:v>4.0441668750016007</c:v>
                </c:pt>
                <c:pt idx="28417">
                  <c:v>4.0437109375007996</c:v>
                </c:pt>
                <c:pt idx="28418">
                  <c:v>4.0433743750016005</c:v>
                </c:pt>
                <c:pt idx="28419">
                  <c:v>4.0426493750016004</c:v>
                </c:pt>
                <c:pt idx="28420">
                  <c:v>4.0422106250016006</c:v>
                </c:pt>
                <c:pt idx="28421">
                  <c:v>4.041789375001601</c:v>
                </c:pt>
                <c:pt idx="28422">
                  <c:v>4.0414578124992007</c:v>
                </c:pt>
                <c:pt idx="28423">
                  <c:v>4.0410553124992008</c:v>
                </c:pt>
                <c:pt idx="28424">
                  <c:v>4.0404418750016005</c:v>
                </c:pt>
                <c:pt idx="28425">
                  <c:v>4.0399071875007992</c:v>
                </c:pt>
                <c:pt idx="28426">
                  <c:v>4.0395562500000004</c:v>
                </c:pt>
                <c:pt idx="28427">
                  <c:v>4.0396437499999998</c:v>
                </c:pt>
                <c:pt idx="28428">
                  <c:v>4.0399721875007994</c:v>
                </c:pt>
                <c:pt idx="28429">
                  <c:v>4.0403046875007993</c:v>
                </c:pt>
                <c:pt idx="28430">
                  <c:v>4.0407171875007997</c:v>
                </c:pt>
                <c:pt idx="28431">
                  <c:v>4.0410381250016005</c:v>
                </c:pt>
                <c:pt idx="28432">
                  <c:v>4.0414356250016006</c:v>
                </c:pt>
                <c:pt idx="28433">
                  <c:v>4.0418268750016004</c:v>
                </c:pt>
                <c:pt idx="28434">
                  <c:v>4.0422615624992009</c:v>
                </c:pt>
                <c:pt idx="28435">
                  <c:v>4.0426596875007998</c:v>
                </c:pt>
                <c:pt idx="28436">
                  <c:v>4.0430381250016003</c:v>
                </c:pt>
                <c:pt idx="28437">
                  <c:v>4.0434159375007992</c:v>
                </c:pt>
                <c:pt idx="28438">
                  <c:v>4.0438859375007992</c:v>
                </c:pt>
                <c:pt idx="28439">
                  <c:v>4.0442268750016002</c:v>
                </c:pt>
                <c:pt idx="28440">
                  <c:v>4.0446928124992008</c:v>
                </c:pt>
                <c:pt idx="28441">
                  <c:v>4.0451934375007994</c:v>
                </c:pt>
                <c:pt idx="28442">
                  <c:v>4.0457696875007993</c:v>
                </c:pt>
                <c:pt idx="28443">
                  <c:v>4.0462534375007992</c:v>
                </c:pt>
                <c:pt idx="28444">
                  <c:v>4.0467793750016003</c:v>
                </c:pt>
                <c:pt idx="28445">
                  <c:v>4.0471624999999998</c:v>
                </c:pt>
                <c:pt idx="28446">
                  <c:v>4.0475993750016004</c:v>
                </c:pt>
                <c:pt idx="28447">
                  <c:v>4.0480018750016002</c:v>
                </c:pt>
                <c:pt idx="28448">
                  <c:v>4.0484943750016003</c:v>
                </c:pt>
                <c:pt idx="28449">
                  <c:v>4.0489678124992006</c:v>
                </c:pt>
                <c:pt idx="28450">
                  <c:v>4.0494946875007996</c:v>
                </c:pt>
                <c:pt idx="28451">
                  <c:v>4.049940625001601</c:v>
                </c:pt>
                <c:pt idx="28452">
                  <c:v>4.0504178124992007</c:v>
                </c:pt>
                <c:pt idx="28453">
                  <c:v>4.0507953124992007</c:v>
                </c:pt>
                <c:pt idx="28454">
                  <c:v>4.0511215624992003</c:v>
                </c:pt>
                <c:pt idx="28455">
                  <c:v>4.0507653124992009</c:v>
                </c:pt>
                <c:pt idx="28456">
                  <c:v>4.0504228124992006</c:v>
                </c:pt>
                <c:pt idx="28457">
                  <c:v>4.0500462500000003</c:v>
                </c:pt>
                <c:pt idx="28458">
                  <c:v>4.0497006250016003</c:v>
                </c:pt>
                <c:pt idx="28459">
                  <c:v>4.0493043750016007</c:v>
                </c:pt>
                <c:pt idx="28460">
                  <c:v>4.0489812499999998</c:v>
                </c:pt>
                <c:pt idx="28461">
                  <c:v>4.0491728124992008</c:v>
                </c:pt>
                <c:pt idx="28462">
                  <c:v>4.0487025000000001</c:v>
                </c:pt>
                <c:pt idx="28463">
                  <c:v>4.0483587500000002</c:v>
                </c:pt>
                <c:pt idx="28464">
                  <c:v>4.0477940624992002</c:v>
                </c:pt>
                <c:pt idx="28465">
                  <c:v>4.0474531250016001</c:v>
                </c:pt>
                <c:pt idx="28466">
                  <c:v>4.0468043750016003</c:v>
                </c:pt>
                <c:pt idx="28467">
                  <c:v>4.0461790624992009</c:v>
                </c:pt>
                <c:pt idx="28468">
                  <c:v>4.0454859375007999</c:v>
                </c:pt>
                <c:pt idx="28469">
                  <c:v>4.0447359375007998</c:v>
                </c:pt>
                <c:pt idx="28470">
                  <c:v>4.0439215624992002</c:v>
                </c:pt>
                <c:pt idx="28471">
                  <c:v>4.0431012500000003</c:v>
                </c:pt>
                <c:pt idx="28472">
                  <c:v>4.0422393750016008</c:v>
                </c:pt>
                <c:pt idx="28473">
                  <c:v>4.0414493750016005</c:v>
                </c:pt>
                <c:pt idx="28474">
                  <c:v>4.0407281250016007</c:v>
                </c:pt>
                <c:pt idx="28475">
                  <c:v>4.0400600000000004</c:v>
                </c:pt>
                <c:pt idx="28476">
                  <c:v>4.0396043750016002</c:v>
                </c:pt>
                <c:pt idx="28477">
                  <c:v>4.0391659375007993</c:v>
                </c:pt>
                <c:pt idx="28478">
                  <c:v>4.0387437500000001</c:v>
                </c:pt>
                <c:pt idx="28479">
                  <c:v>4.0382903124992007</c:v>
                </c:pt>
                <c:pt idx="28480">
                  <c:v>4.0379437500000002</c:v>
                </c:pt>
                <c:pt idx="28481">
                  <c:v>4.0375887500000003</c:v>
                </c:pt>
                <c:pt idx="28482">
                  <c:v>4.0369975</c:v>
                </c:pt>
                <c:pt idx="28483">
                  <c:v>4.0366259375007996</c:v>
                </c:pt>
                <c:pt idx="28484">
                  <c:v>4.0362549999999997</c:v>
                </c:pt>
                <c:pt idx="28485">
                  <c:v>4.0366015624992002</c:v>
                </c:pt>
                <c:pt idx="28486">
                  <c:v>4.0370518750016009</c:v>
                </c:pt>
                <c:pt idx="28487">
                  <c:v>4.0374093750016007</c:v>
                </c:pt>
                <c:pt idx="28488">
                  <c:v>4.0377809375007994</c:v>
                </c:pt>
                <c:pt idx="28489">
                  <c:v>4.0382303124992003</c:v>
                </c:pt>
                <c:pt idx="28490">
                  <c:v>4.0386575000000002</c:v>
                </c:pt>
                <c:pt idx="28491">
                  <c:v>4.0390296875007996</c:v>
                </c:pt>
                <c:pt idx="28492">
                  <c:v>4.0394709375007993</c:v>
                </c:pt>
                <c:pt idx="28493">
                  <c:v>4.0399275000000001</c:v>
                </c:pt>
                <c:pt idx="28494">
                  <c:v>4.0402921875007998</c:v>
                </c:pt>
                <c:pt idx="28495">
                  <c:v>4.0406828124992007</c:v>
                </c:pt>
                <c:pt idx="28496">
                  <c:v>4.0410740624992005</c:v>
                </c:pt>
                <c:pt idx="28497">
                  <c:v>4.0415446875007994</c:v>
                </c:pt>
                <c:pt idx="28498">
                  <c:v>4.0421043750016006</c:v>
                </c:pt>
                <c:pt idx="28499">
                  <c:v>4.0425412500000002</c:v>
                </c:pt>
                <c:pt idx="28500">
                  <c:v>4.0430315624992001</c:v>
                </c:pt>
                <c:pt idx="28501">
                  <c:v>4.0434996875007991</c:v>
                </c:pt>
                <c:pt idx="28502">
                  <c:v>4.0439865624992004</c:v>
                </c:pt>
                <c:pt idx="28503">
                  <c:v>4.0444290624992005</c:v>
                </c:pt>
                <c:pt idx="28504">
                  <c:v>4.0449296875007992</c:v>
                </c:pt>
                <c:pt idx="28505">
                  <c:v>4.0452709375007991</c:v>
                </c:pt>
                <c:pt idx="28506">
                  <c:v>4.0456393750016009</c:v>
                </c:pt>
                <c:pt idx="28507">
                  <c:v>4.0459812499999996</c:v>
                </c:pt>
                <c:pt idx="28508">
                  <c:v>4.0463190624992009</c:v>
                </c:pt>
                <c:pt idx="28509">
                  <c:v>4.0466490624992009</c:v>
                </c:pt>
                <c:pt idx="28510">
                  <c:v>4.0462909375007996</c:v>
                </c:pt>
                <c:pt idx="28511">
                  <c:v>4.0459434375007994</c:v>
                </c:pt>
                <c:pt idx="28512">
                  <c:v>4.0455678124992005</c:v>
                </c:pt>
                <c:pt idx="28513">
                  <c:v>4.04519875</c:v>
                </c:pt>
                <c:pt idx="28514">
                  <c:v>4.0447740624992008</c:v>
                </c:pt>
                <c:pt idx="28515">
                  <c:v>4.0443546875007996</c:v>
                </c:pt>
                <c:pt idx="28516">
                  <c:v>4.0438065624992001</c:v>
                </c:pt>
                <c:pt idx="28517">
                  <c:v>4.0432459375007994</c:v>
                </c:pt>
                <c:pt idx="28518">
                  <c:v>4.0427703124992007</c:v>
                </c:pt>
                <c:pt idx="28519">
                  <c:v>4.0421196875007999</c:v>
                </c:pt>
                <c:pt idx="28520">
                  <c:v>4.0416024999999998</c:v>
                </c:pt>
                <c:pt idx="28521">
                  <c:v>4.0409515624992007</c:v>
                </c:pt>
                <c:pt idx="28522">
                  <c:v>4.0403909375007991</c:v>
                </c:pt>
                <c:pt idx="28523">
                  <c:v>4.0398293750016006</c:v>
                </c:pt>
                <c:pt idx="28524">
                  <c:v>4.0392078124992006</c:v>
                </c:pt>
                <c:pt idx="28525">
                  <c:v>4.0386256250016004</c:v>
                </c:pt>
                <c:pt idx="28526">
                  <c:v>4.0380518750016003</c:v>
                </c:pt>
                <c:pt idx="28527">
                  <c:v>4.0374762500000001</c:v>
                </c:pt>
                <c:pt idx="28528">
                  <c:v>4.0368874999999997</c:v>
                </c:pt>
                <c:pt idx="28529">
                  <c:v>4.0365365624992009</c:v>
                </c:pt>
                <c:pt idx="28530">
                  <c:v>4.0360003124992003</c:v>
                </c:pt>
                <c:pt idx="28531">
                  <c:v>4.0356137500000004</c:v>
                </c:pt>
                <c:pt idx="28532">
                  <c:v>4.0353421875007998</c:v>
                </c:pt>
                <c:pt idx="28533">
                  <c:v>4.0349449999999996</c:v>
                </c:pt>
                <c:pt idx="28534">
                  <c:v>4.0345662500000001</c:v>
                </c:pt>
                <c:pt idx="28535">
                  <c:v>4.0348896875007991</c:v>
                </c:pt>
                <c:pt idx="28536">
                  <c:v>4.0352868750016002</c:v>
                </c:pt>
                <c:pt idx="28537">
                  <c:v>4.0356953124992003</c:v>
                </c:pt>
                <c:pt idx="28538">
                  <c:v>4.0360453124992004</c:v>
                </c:pt>
                <c:pt idx="28539">
                  <c:v>4.0365056250016007</c:v>
                </c:pt>
                <c:pt idx="28540">
                  <c:v>4.0368421875007998</c:v>
                </c:pt>
                <c:pt idx="28541">
                  <c:v>4.0371990624992007</c:v>
                </c:pt>
                <c:pt idx="28542">
                  <c:v>4.0375337499999997</c:v>
                </c:pt>
                <c:pt idx="28543">
                  <c:v>4.0378640624992004</c:v>
                </c:pt>
                <c:pt idx="28544">
                  <c:v>4.0382556250016002</c:v>
                </c:pt>
                <c:pt idx="28545">
                  <c:v>4.0386103124992001</c:v>
                </c:pt>
                <c:pt idx="28546">
                  <c:v>4.0390012500000001</c:v>
                </c:pt>
                <c:pt idx="28547">
                  <c:v>4.0394556250016009</c:v>
                </c:pt>
                <c:pt idx="28548">
                  <c:v>4.0398568750016004</c:v>
                </c:pt>
                <c:pt idx="28549">
                  <c:v>4.0402918750016008</c:v>
                </c:pt>
                <c:pt idx="28550">
                  <c:v>4.0407440624992006</c:v>
                </c:pt>
                <c:pt idx="28551">
                  <c:v>4.0410712499999999</c:v>
                </c:pt>
                <c:pt idx="28552">
                  <c:v>4.0413924999999997</c:v>
                </c:pt>
                <c:pt idx="28553">
                  <c:v>4.0418143750016009</c:v>
                </c:pt>
                <c:pt idx="28554">
                  <c:v>4.0422009375007999</c:v>
                </c:pt>
                <c:pt idx="28555">
                  <c:v>4.0427256250016006</c:v>
                </c:pt>
                <c:pt idx="28556">
                  <c:v>4.0431912499999996</c:v>
                </c:pt>
                <c:pt idx="28557">
                  <c:v>4.0435587499999999</c:v>
                </c:pt>
                <c:pt idx="28558">
                  <c:v>4.0438934375007998</c:v>
                </c:pt>
                <c:pt idx="28559">
                  <c:v>4.0437528124992008</c:v>
                </c:pt>
                <c:pt idx="28560">
                  <c:v>4.0431353124992002</c:v>
                </c:pt>
                <c:pt idx="28561">
                  <c:v>4.0427634375007999</c:v>
                </c:pt>
                <c:pt idx="28562">
                  <c:v>4.0422406250016003</c:v>
                </c:pt>
                <c:pt idx="28563">
                  <c:v>4.0417021875007997</c:v>
                </c:pt>
                <c:pt idx="28564">
                  <c:v>4.0411268750016003</c:v>
                </c:pt>
                <c:pt idx="28565">
                  <c:v>4.0405203124992006</c:v>
                </c:pt>
                <c:pt idx="28566">
                  <c:v>4.0398440624992009</c:v>
                </c:pt>
                <c:pt idx="28567">
                  <c:v>4.0391962499999998</c:v>
                </c:pt>
                <c:pt idx="28568">
                  <c:v>4.0384328124992006</c:v>
                </c:pt>
                <c:pt idx="28569">
                  <c:v>4.0377700000000001</c:v>
                </c:pt>
                <c:pt idx="28570">
                  <c:v>4.0370865624992005</c:v>
                </c:pt>
                <c:pt idx="28571">
                  <c:v>4.0364550000000001</c:v>
                </c:pt>
                <c:pt idx="28572">
                  <c:v>4.0358115624992008</c:v>
                </c:pt>
                <c:pt idx="28573">
                  <c:v>4.0352871875007992</c:v>
                </c:pt>
                <c:pt idx="28574">
                  <c:v>4.0347799999999996</c:v>
                </c:pt>
                <c:pt idx="28575">
                  <c:v>4.034410625001601</c:v>
                </c:pt>
                <c:pt idx="28576">
                  <c:v>4.0338750000000001</c:v>
                </c:pt>
                <c:pt idx="28577">
                  <c:v>4.0339318750016009</c:v>
                </c:pt>
                <c:pt idx="28578">
                  <c:v>4.0342871875007997</c:v>
                </c:pt>
                <c:pt idx="28579">
                  <c:v>4.0346143750016008</c:v>
                </c:pt>
                <c:pt idx="28580">
                  <c:v>4.0349612500000003</c:v>
                </c:pt>
                <c:pt idx="28581">
                  <c:v>4.0352881250016006</c:v>
                </c:pt>
                <c:pt idx="28582">
                  <c:v>4.0357750000000001</c:v>
                </c:pt>
                <c:pt idx="28583">
                  <c:v>4.0362346875007997</c:v>
                </c:pt>
                <c:pt idx="28584">
                  <c:v>4.0366506250016005</c:v>
                </c:pt>
                <c:pt idx="28585">
                  <c:v>4.0370862499999998</c:v>
                </c:pt>
                <c:pt idx="28586">
                  <c:v>4.0375853124992007</c:v>
                </c:pt>
                <c:pt idx="28587">
                  <c:v>4.0380756250016008</c:v>
                </c:pt>
                <c:pt idx="28588">
                  <c:v>4.0384959375007998</c:v>
                </c:pt>
                <c:pt idx="28589">
                  <c:v>4.0389503124992006</c:v>
                </c:pt>
                <c:pt idx="28590">
                  <c:v>4.0393731250016005</c:v>
                </c:pt>
                <c:pt idx="28591">
                  <c:v>4.0398131250016007</c:v>
                </c:pt>
                <c:pt idx="28592">
                  <c:v>4.0403384375007994</c:v>
                </c:pt>
                <c:pt idx="28593">
                  <c:v>4.0409196875007991</c:v>
                </c:pt>
                <c:pt idx="28594">
                  <c:v>4.0414399999999997</c:v>
                </c:pt>
                <c:pt idx="28595">
                  <c:v>4.0419593750016007</c:v>
                </c:pt>
                <c:pt idx="28596">
                  <c:v>4.0423299999999998</c:v>
                </c:pt>
                <c:pt idx="28597">
                  <c:v>4.0427940624992003</c:v>
                </c:pt>
                <c:pt idx="28598">
                  <c:v>4.0432218750016009</c:v>
                </c:pt>
                <c:pt idx="28599">
                  <c:v>4.0433206250016003</c:v>
                </c:pt>
                <c:pt idx="28600">
                  <c:v>4.0431768750016008</c:v>
                </c:pt>
                <c:pt idx="28601">
                  <c:v>4.0435150000000002</c:v>
                </c:pt>
                <c:pt idx="28602">
                  <c:v>4.0438518750016001</c:v>
                </c:pt>
                <c:pt idx="28603">
                  <c:v>4.0442571875007998</c:v>
                </c:pt>
                <c:pt idx="28604">
                  <c:v>4.0445787500000003</c:v>
                </c:pt>
                <c:pt idx="28605">
                  <c:v>4.0449303124992007</c:v>
                </c:pt>
                <c:pt idx="28606">
                  <c:v>4.0454278124992005</c:v>
                </c:pt>
                <c:pt idx="28607">
                  <c:v>4.0458593750016005</c:v>
                </c:pt>
                <c:pt idx="28608">
                  <c:v>4.0462203124992007</c:v>
                </c:pt>
                <c:pt idx="28609">
                  <c:v>4.0466653124992007</c:v>
                </c:pt>
                <c:pt idx="28610">
                  <c:v>4.0470353124992009</c:v>
                </c:pt>
                <c:pt idx="28611">
                  <c:v>4.0466625000000001</c:v>
                </c:pt>
                <c:pt idx="28612">
                  <c:v>4.0461165624992006</c:v>
                </c:pt>
                <c:pt idx="28613">
                  <c:v>4.0457956250016007</c:v>
                </c:pt>
                <c:pt idx="28614">
                  <c:v>4.0453615624992008</c:v>
                </c:pt>
                <c:pt idx="28615">
                  <c:v>4.0449465624992005</c:v>
                </c:pt>
                <c:pt idx="28616">
                  <c:v>4.0444768750016005</c:v>
                </c:pt>
                <c:pt idx="28617">
                  <c:v>4.0439662500000004</c:v>
                </c:pt>
                <c:pt idx="28618">
                  <c:v>4.04336875</c:v>
                </c:pt>
                <c:pt idx="28619">
                  <c:v>4.0428018750016008</c:v>
                </c:pt>
                <c:pt idx="28620">
                  <c:v>4.0421575000000001</c:v>
                </c:pt>
                <c:pt idx="28621">
                  <c:v>4.0415046875007992</c:v>
                </c:pt>
                <c:pt idx="28622">
                  <c:v>4.0408046875007999</c:v>
                </c:pt>
                <c:pt idx="28623">
                  <c:v>4.0401674999999999</c:v>
                </c:pt>
                <c:pt idx="28624">
                  <c:v>4.0394440624992001</c:v>
                </c:pt>
                <c:pt idx="28625">
                  <c:v>4.03867625</c:v>
                </c:pt>
                <c:pt idx="28626">
                  <c:v>4.0378418750016003</c:v>
                </c:pt>
                <c:pt idx="28627">
                  <c:v>4.0370631250016009</c:v>
                </c:pt>
                <c:pt idx="28628">
                  <c:v>4.036310625001601</c:v>
                </c:pt>
                <c:pt idx="28629">
                  <c:v>4.0354875000000003</c:v>
                </c:pt>
                <c:pt idx="28630">
                  <c:v>4.0346900000000003</c:v>
                </c:pt>
                <c:pt idx="28631">
                  <c:v>4.0338884375007993</c:v>
                </c:pt>
                <c:pt idx="28632">
                  <c:v>4.0331753124992007</c:v>
                </c:pt>
                <c:pt idx="28633">
                  <c:v>4.0324768750016009</c:v>
                </c:pt>
                <c:pt idx="28634">
                  <c:v>4.0318862500000003</c:v>
                </c:pt>
                <c:pt idx="28635">
                  <c:v>4.0313693750016002</c:v>
                </c:pt>
                <c:pt idx="28636">
                  <c:v>4.0309687500000004</c:v>
                </c:pt>
                <c:pt idx="28637">
                  <c:v>4.0306312499999999</c:v>
                </c:pt>
                <c:pt idx="28638">
                  <c:v>4.0301193750016004</c:v>
                </c:pt>
                <c:pt idx="28639">
                  <c:v>4.0304318750016002</c:v>
                </c:pt>
                <c:pt idx="28640">
                  <c:v>4.0308668750016006</c:v>
                </c:pt>
                <c:pt idx="28641">
                  <c:v>4.0313462500000004</c:v>
                </c:pt>
                <c:pt idx="28642">
                  <c:v>4.0317968750016009</c:v>
                </c:pt>
                <c:pt idx="28643">
                  <c:v>4.0321274999999996</c:v>
                </c:pt>
                <c:pt idx="28644">
                  <c:v>4.0325043750016007</c:v>
                </c:pt>
                <c:pt idx="28645">
                  <c:v>4.0329103124992001</c:v>
                </c:pt>
                <c:pt idx="28646">
                  <c:v>4.0334250000000003</c:v>
                </c:pt>
                <c:pt idx="28647">
                  <c:v>4.0339421875007995</c:v>
                </c:pt>
                <c:pt idx="28648">
                  <c:v>4.0344684375007995</c:v>
                </c:pt>
                <c:pt idx="28649">
                  <c:v>4.0348681250016005</c:v>
                </c:pt>
                <c:pt idx="28650">
                  <c:v>4.0352212500000002</c:v>
                </c:pt>
                <c:pt idx="28651">
                  <c:v>4.0355603124992001</c:v>
                </c:pt>
                <c:pt idx="28652">
                  <c:v>4.0359228124992006</c:v>
                </c:pt>
                <c:pt idx="28653">
                  <c:v>4.0354421875007995</c:v>
                </c:pt>
                <c:pt idx="28654">
                  <c:v>4.0351103124992003</c:v>
                </c:pt>
                <c:pt idx="28655">
                  <c:v>4.0345196875007998</c:v>
                </c:pt>
                <c:pt idx="28656">
                  <c:v>4.0339968750016002</c:v>
                </c:pt>
                <c:pt idx="28657">
                  <c:v>4.0336181250016008</c:v>
                </c:pt>
                <c:pt idx="28658">
                  <c:v>4.0339506250016006</c:v>
                </c:pt>
                <c:pt idx="28659">
                  <c:v>4.0342871875007997</c:v>
                </c:pt>
                <c:pt idx="28660">
                  <c:v>4.0346265624992004</c:v>
                </c:pt>
                <c:pt idx="28661">
                  <c:v>4.0349849999999998</c:v>
                </c:pt>
                <c:pt idx="28662">
                  <c:v>4.0353840624992001</c:v>
                </c:pt>
                <c:pt idx="28663">
                  <c:v>4.0358334375007994</c:v>
                </c:pt>
                <c:pt idx="28664">
                  <c:v>4.0361746875007993</c:v>
                </c:pt>
                <c:pt idx="28665">
                  <c:v>4.036568125001601</c:v>
                </c:pt>
                <c:pt idx="28666">
                  <c:v>4.0369996875007992</c:v>
                </c:pt>
                <c:pt idx="28667">
                  <c:v>4.0373331250016005</c:v>
                </c:pt>
                <c:pt idx="28668">
                  <c:v>4.0376668750016007</c:v>
                </c:pt>
                <c:pt idx="28669">
                  <c:v>4.0380040624992004</c:v>
                </c:pt>
                <c:pt idx="28670">
                  <c:v>4.0383268750016006</c:v>
                </c:pt>
                <c:pt idx="28671">
                  <c:v>4.0383387500000003</c:v>
                </c:pt>
                <c:pt idx="28672">
                  <c:v>4.0379706250016003</c:v>
                </c:pt>
                <c:pt idx="28673">
                  <c:v>4.0375865624992002</c:v>
                </c:pt>
                <c:pt idx="28674">
                  <c:v>4.0371965624992008</c:v>
                </c:pt>
                <c:pt idx="28675">
                  <c:v>4.0367631250016007</c:v>
                </c:pt>
                <c:pt idx="28676">
                  <c:v>4.0367393750016003</c:v>
                </c:pt>
                <c:pt idx="28677">
                  <c:v>4.0363678124992006</c:v>
                </c:pt>
                <c:pt idx="28678">
                  <c:v>4.0360181250016005</c:v>
                </c:pt>
                <c:pt idx="28679">
                  <c:v>4.0363481250016005</c:v>
                </c:pt>
                <c:pt idx="28680">
                  <c:v>4.0366962500000003</c:v>
                </c:pt>
                <c:pt idx="28681">
                  <c:v>4.0371062499999999</c:v>
                </c:pt>
                <c:pt idx="28682">
                  <c:v>4.0376028124992009</c:v>
                </c:pt>
                <c:pt idx="28683">
                  <c:v>4.0381150000000003</c:v>
                </c:pt>
                <c:pt idx="28684">
                  <c:v>4.0384693750016005</c:v>
                </c:pt>
                <c:pt idx="28685">
                  <c:v>4.0380209375007992</c:v>
                </c:pt>
                <c:pt idx="28686">
                  <c:v>4.0376065624992004</c:v>
                </c:pt>
                <c:pt idx="28687">
                  <c:v>4.0371896875007991</c:v>
                </c:pt>
                <c:pt idx="28688">
                  <c:v>4.0366231250016007</c:v>
                </c:pt>
                <c:pt idx="28689">
                  <c:v>4.0362971875007991</c:v>
                </c:pt>
                <c:pt idx="28690">
                  <c:v>4.0359040624992009</c:v>
                </c:pt>
                <c:pt idx="28691">
                  <c:v>4.035535625001601</c:v>
                </c:pt>
                <c:pt idx="28692">
                  <c:v>4.0351650000000001</c:v>
                </c:pt>
                <c:pt idx="28693">
                  <c:v>4.0345259375007991</c:v>
                </c:pt>
                <c:pt idx="28694">
                  <c:v>4.0341828124992007</c:v>
                </c:pt>
                <c:pt idx="28695">
                  <c:v>4.0337287499999999</c:v>
                </c:pt>
                <c:pt idx="28696">
                  <c:v>4.0337028124992003</c:v>
                </c:pt>
                <c:pt idx="28697">
                  <c:v>4.0335190624992006</c:v>
                </c:pt>
                <c:pt idx="28698">
                  <c:v>4.0339271875007991</c:v>
                </c:pt>
                <c:pt idx="28699">
                  <c:v>4.0343178124992001</c:v>
                </c:pt>
                <c:pt idx="28700">
                  <c:v>4.0346875000000004</c:v>
                </c:pt>
                <c:pt idx="28701">
                  <c:v>4.0350434375007991</c:v>
                </c:pt>
                <c:pt idx="28702">
                  <c:v>4.0354165624992007</c:v>
                </c:pt>
                <c:pt idx="28703">
                  <c:v>4.0357493750016005</c:v>
                </c:pt>
                <c:pt idx="28704">
                  <c:v>4.0360406250016005</c:v>
                </c:pt>
                <c:pt idx="28705">
                  <c:v>4.0357146875007999</c:v>
                </c:pt>
                <c:pt idx="28706">
                  <c:v>4.0358103124992004</c:v>
                </c:pt>
                <c:pt idx="28707">
                  <c:v>4.0361500000000001</c:v>
                </c:pt>
                <c:pt idx="28708">
                  <c:v>4.0364787499999997</c:v>
                </c:pt>
                <c:pt idx="28709">
                  <c:v>4.0368468750016007</c:v>
                </c:pt>
                <c:pt idx="28710">
                  <c:v>4.0372290624992004</c:v>
                </c:pt>
                <c:pt idx="28711">
                  <c:v>4.0371568750016005</c:v>
                </c:pt>
                <c:pt idx="28712">
                  <c:v>4.0374765624992008</c:v>
                </c:pt>
                <c:pt idx="28713">
                  <c:v>4.0378150000000002</c:v>
                </c:pt>
                <c:pt idx="28714">
                  <c:v>4.0381465624992003</c:v>
                </c:pt>
                <c:pt idx="28715">
                  <c:v>4.0384034375007998</c:v>
                </c:pt>
                <c:pt idx="28716">
                  <c:v>4.0379953124992003</c:v>
                </c:pt>
                <c:pt idx="28717">
                  <c:v>4.0373884375007991</c:v>
                </c:pt>
                <c:pt idx="28718">
                  <c:v>4.0369515624992003</c:v>
                </c:pt>
                <c:pt idx="28719">
                  <c:v>4.0364668750016008</c:v>
                </c:pt>
                <c:pt idx="28720">
                  <c:v>4.0359231250016006</c:v>
                </c:pt>
                <c:pt idx="28721">
                  <c:v>4.0353962499999998</c:v>
                </c:pt>
                <c:pt idx="28722">
                  <c:v>4.0348109375007999</c:v>
                </c:pt>
                <c:pt idx="28723">
                  <c:v>4.0342962499999997</c:v>
                </c:pt>
                <c:pt idx="28724">
                  <c:v>4.0337953124992003</c:v>
                </c:pt>
                <c:pt idx="28725">
                  <c:v>4.0333315624992006</c:v>
                </c:pt>
                <c:pt idx="28726">
                  <c:v>4.0328746875007999</c:v>
                </c:pt>
                <c:pt idx="28727">
                  <c:v>4.0323303124992007</c:v>
                </c:pt>
                <c:pt idx="28728">
                  <c:v>4.0318306250016009</c:v>
                </c:pt>
                <c:pt idx="28729">
                  <c:v>4.0313628124992009</c:v>
                </c:pt>
                <c:pt idx="28730">
                  <c:v>4.0307643750016009</c:v>
                </c:pt>
                <c:pt idx="28731">
                  <c:v>4.0304178124992003</c:v>
                </c:pt>
                <c:pt idx="28732">
                  <c:v>4.0299762499999998</c:v>
                </c:pt>
                <c:pt idx="28733">
                  <c:v>4.0295050000000003</c:v>
                </c:pt>
                <c:pt idx="28734">
                  <c:v>4.0290431250016008</c:v>
                </c:pt>
                <c:pt idx="28735">
                  <c:v>4.0286071875007998</c:v>
                </c:pt>
                <c:pt idx="28736">
                  <c:v>4.0281121875007999</c:v>
                </c:pt>
                <c:pt idx="28737">
                  <c:v>4.0276690624992009</c:v>
                </c:pt>
                <c:pt idx="28738">
                  <c:v>4.0272571875007994</c:v>
                </c:pt>
                <c:pt idx="28739">
                  <c:v>4.0268321875007995</c:v>
                </c:pt>
                <c:pt idx="28740">
                  <c:v>4.0264665624992002</c:v>
                </c:pt>
                <c:pt idx="28741">
                  <c:v>4.0260974999999997</c:v>
                </c:pt>
                <c:pt idx="28742">
                  <c:v>4.0255203124992001</c:v>
                </c:pt>
                <c:pt idx="28743">
                  <c:v>4.0249962500000001</c:v>
                </c:pt>
                <c:pt idx="28744">
                  <c:v>4.024661875001601</c:v>
                </c:pt>
                <c:pt idx="28745">
                  <c:v>4.0243253124992009</c:v>
                </c:pt>
                <c:pt idx="28746">
                  <c:v>4.0245303124992002</c:v>
                </c:pt>
                <c:pt idx="28747">
                  <c:v>4.0246996875007994</c:v>
                </c:pt>
                <c:pt idx="28748">
                  <c:v>4.0250718750016006</c:v>
                </c:pt>
                <c:pt idx="28749">
                  <c:v>4.0255593750016008</c:v>
                </c:pt>
                <c:pt idx="28750">
                  <c:v>4.0260103124992002</c:v>
                </c:pt>
                <c:pt idx="28751">
                  <c:v>4.02654625</c:v>
                </c:pt>
                <c:pt idx="28752">
                  <c:v>4.0269740624992005</c:v>
                </c:pt>
                <c:pt idx="28753">
                  <c:v>4.0274631250016002</c:v>
                </c:pt>
                <c:pt idx="28754">
                  <c:v>4.0278512500000003</c:v>
                </c:pt>
                <c:pt idx="28755">
                  <c:v>4.0282040624992002</c:v>
                </c:pt>
                <c:pt idx="28756">
                  <c:v>4.0285468750016005</c:v>
                </c:pt>
                <c:pt idx="28757">
                  <c:v>4.0289574999999997</c:v>
                </c:pt>
                <c:pt idx="28758">
                  <c:v>4.0293478124992008</c:v>
                </c:pt>
                <c:pt idx="28759">
                  <c:v>4.0296828124992006</c:v>
                </c:pt>
                <c:pt idx="28760">
                  <c:v>4.0300509375007998</c:v>
                </c:pt>
                <c:pt idx="28761">
                  <c:v>4.0304337500000003</c:v>
                </c:pt>
                <c:pt idx="28762">
                  <c:v>4.0307881250016004</c:v>
                </c:pt>
                <c:pt idx="28763">
                  <c:v>4.0311181250016004</c:v>
                </c:pt>
                <c:pt idx="28764">
                  <c:v>4.0307093750016003</c:v>
                </c:pt>
                <c:pt idx="28765">
                  <c:v>4.0309146875007995</c:v>
                </c:pt>
                <c:pt idx="28766">
                  <c:v>4.0312796875007999</c:v>
                </c:pt>
                <c:pt idx="28767">
                  <c:v>4.0317034375007994</c:v>
                </c:pt>
                <c:pt idx="28768">
                  <c:v>4.0313762500000001</c:v>
                </c:pt>
                <c:pt idx="28769">
                  <c:v>4.0317362499999998</c:v>
                </c:pt>
                <c:pt idx="28770">
                  <c:v>4.0318093750016004</c:v>
                </c:pt>
                <c:pt idx="28771">
                  <c:v>4.0321609375007998</c:v>
                </c:pt>
                <c:pt idx="28772">
                  <c:v>4.0325840624992004</c:v>
                </c:pt>
                <c:pt idx="28773">
                  <c:v>4.0329340624992005</c:v>
                </c:pt>
                <c:pt idx="28774">
                  <c:v>4.0334303124992008</c:v>
                </c:pt>
                <c:pt idx="28775">
                  <c:v>4.0338790624992003</c:v>
                </c:pt>
                <c:pt idx="28776">
                  <c:v>4.0342796875007991</c:v>
                </c:pt>
                <c:pt idx="28777">
                  <c:v>4.0347581250016002</c:v>
                </c:pt>
                <c:pt idx="28778">
                  <c:v>4.0350984375007997</c:v>
                </c:pt>
                <c:pt idx="28779">
                  <c:v>4.0351221875007992</c:v>
                </c:pt>
                <c:pt idx="28780">
                  <c:v>4.0347071875007998</c:v>
                </c:pt>
                <c:pt idx="28781">
                  <c:v>4.0343774999999997</c:v>
                </c:pt>
                <c:pt idx="28782">
                  <c:v>4.0346634375007993</c:v>
                </c:pt>
                <c:pt idx="28783">
                  <c:v>4.0347418750016004</c:v>
                </c:pt>
                <c:pt idx="28784">
                  <c:v>4.0343646875007995</c:v>
                </c:pt>
                <c:pt idx="28785">
                  <c:v>4.0340256250016004</c:v>
                </c:pt>
                <c:pt idx="28786">
                  <c:v>4.0335974999999999</c:v>
                </c:pt>
                <c:pt idx="28787">
                  <c:v>4.0332771875007998</c:v>
                </c:pt>
                <c:pt idx="28788">
                  <c:v>4.0326409375007994</c:v>
                </c:pt>
                <c:pt idx="28789">
                  <c:v>4.0323128124992005</c:v>
                </c:pt>
                <c:pt idx="28790">
                  <c:v>4.0319784375007997</c:v>
                </c:pt>
                <c:pt idx="28791">
                  <c:v>4.0314571875007994</c:v>
                </c:pt>
                <c:pt idx="28792">
                  <c:v>4.0308537500000003</c:v>
                </c:pt>
                <c:pt idx="28793">
                  <c:v>4.0304781250016006</c:v>
                </c:pt>
                <c:pt idx="28794">
                  <c:v>4.0299640624992001</c:v>
                </c:pt>
                <c:pt idx="28795">
                  <c:v>4.0294556250016003</c:v>
                </c:pt>
                <c:pt idx="28796">
                  <c:v>4.0288018750016006</c:v>
                </c:pt>
                <c:pt idx="28797">
                  <c:v>4.0281796875007991</c:v>
                </c:pt>
                <c:pt idx="28798">
                  <c:v>4.0277059375007997</c:v>
                </c:pt>
                <c:pt idx="28799">
                  <c:v>4.0272409375007996</c:v>
                </c:pt>
                <c:pt idx="28800">
                  <c:v>4.0269153124992005</c:v>
                </c:pt>
                <c:pt idx="28801">
                  <c:v>4.0273778124992008</c:v>
                </c:pt>
                <c:pt idx="28802">
                  <c:v>4.027806875001601</c:v>
                </c:pt>
                <c:pt idx="28803">
                  <c:v>4.0281549999999999</c:v>
                </c:pt>
                <c:pt idx="28804">
                  <c:v>4.0285581250016005</c:v>
                </c:pt>
                <c:pt idx="28805">
                  <c:v>4.0290118750016006</c:v>
                </c:pt>
                <c:pt idx="28806">
                  <c:v>4.0295249999999996</c:v>
                </c:pt>
                <c:pt idx="28807">
                  <c:v>4.0299290624992006</c:v>
                </c:pt>
                <c:pt idx="28808">
                  <c:v>4.0303149999999999</c:v>
                </c:pt>
                <c:pt idx="28809">
                  <c:v>4.0307146875007991</c:v>
                </c:pt>
                <c:pt idx="28810">
                  <c:v>4.0311165624992009</c:v>
                </c:pt>
                <c:pt idx="28811">
                  <c:v>4.0315540624992003</c:v>
                </c:pt>
                <c:pt idx="28812">
                  <c:v>4.0321146875007994</c:v>
                </c:pt>
                <c:pt idx="28813">
                  <c:v>4.0325487500000001</c:v>
                </c:pt>
                <c:pt idx="28814">
                  <c:v>4.0330993750016004</c:v>
                </c:pt>
                <c:pt idx="28815">
                  <c:v>4.0337096875007994</c:v>
                </c:pt>
                <c:pt idx="28816">
                  <c:v>4.0340503124992004</c:v>
                </c:pt>
                <c:pt idx="28817">
                  <c:v>4.0345562499999996</c:v>
                </c:pt>
                <c:pt idx="28818">
                  <c:v>4.0350778124992006</c:v>
                </c:pt>
                <c:pt idx="28819">
                  <c:v>4.0355046875007998</c:v>
                </c:pt>
                <c:pt idx="28820">
                  <c:v>4.0358906250016009</c:v>
                </c:pt>
                <c:pt idx="28821">
                  <c:v>4.0362228124992008</c:v>
                </c:pt>
                <c:pt idx="28822">
                  <c:v>4.0365578124992005</c:v>
                </c:pt>
                <c:pt idx="28823">
                  <c:v>4.0360899999999997</c:v>
                </c:pt>
                <c:pt idx="28824">
                  <c:v>4.0355593750016006</c:v>
                </c:pt>
                <c:pt idx="28825">
                  <c:v>4.0349221875007997</c:v>
                </c:pt>
                <c:pt idx="28826">
                  <c:v>4.0345340624992003</c:v>
                </c:pt>
                <c:pt idx="28827">
                  <c:v>4.0339240624992003</c:v>
                </c:pt>
                <c:pt idx="28828">
                  <c:v>4.0333550000000002</c:v>
                </c:pt>
                <c:pt idx="28829">
                  <c:v>4.0330290624992005</c:v>
                </c:pt>
                <c:pt idx="28830">
                  <c:v>4.0326821875007992</c:v>
                </c:pt>
                <c:pt idx="28831">
                  <c:v>4.0322975000000003</c:v>
                </c:pt>
                <c:pt idx="28832">
                  <c:v>4.0319775</c:v>
                </c:pt>
                <c:pt idx="28833">
                  <c:v>4.0316131250016003</c:v>
                </c:pt>
                <c:pt idx="28834">
                  <c:v>4.0311965624992006</c:v>
                </c:pt>
                <c:pt idx="28835">
                  <c:v>4.0308078124992006</c:v>
                </c:pt>
                <c:pt idx="28836">
                  <c:v>4.0304406250016003</c:v>
                </c:pt>
                <c:pt idx="28837">
                  <c:v>4.0308537500000003</c:v>
                </c:pt>
                <c:pt idx="28838">
                  <c:v>4.0310612499999996</c:v>
                </c:pt>
                <c:pt idx="28839">
                  <c:v>4.0314368750016003</c:v>
                </c:pt>
                <c:pt idx="28840">
                  <c:v>4.0317962500000002</c:v>
                </c:pt>
                <c:pt idx="28841">
                  <c:v>4.0321462500000003</c:v>
                </c:pt>
                <c:pt idx="28842">
                  <c:v>4.0325093750016006</c:v>
                </c:pt>
                <c:pt idx="28843">
                  <c:v>4.0329396875007992</c:v>
                </c:pt>
                <c:pt idx="28844">
                  <c:v>4.0326078124992009</c:v>
                </c:pt>
                <c:pt idx="28845">
                  <c:v>4.0320731250016006</c:v>
                </c:pt>
                <c:pt idx="28846">
                  <c:v>4.0317168750016004</c:v>
                </c:pt>
                <c:pt idx="28847">
                  <c:v>4.0311381250016005</c:v>
                </c:pt>
                <c:pt idx="28848">
                  <c:v>4.0305640624992005</c:v>
                </c:pt>
                <c:pt idx="28849">
                  <c:v>4.0300243750016005</c:v>
                </c:pt>
                <c:pt idx="28850">
                  <c:v>4.0305293750016009</c:v>
                </c:pt>
                <c:pt idx="28851">
                  <c:v>4.0309181250016008</c:v>
                </c:pt>
                <c:pt idx="28852">
                  <c:v>4.03125</c:v>
                </c:pt>
                <c:pt idx="28853">
                  <c:v>4.0316025</c:v>
                </c:pt>
                <c:pt idx="28854">
                  <c:v>4.0319253124992009</c:v>
                </c:pt>
                <c:pt idx="28855">
                  <c:v>4.0322737499999999</c:v>
                </c:pt>
                <c:pt idx="28856">
                  <c:v>4.0327621875007997</c:v>
                </c:pt>
                <c:pt idx="28857">
                  <c:v>4.0332421875007993</c:v>
                </c:pt>
                <c:pt idx="28858">
                  <c:v>4.033671875001601</c:v>
                </c:pt>
                <c:pt idx="28859">
                  <c:v>4.0341596875007992</c:v>
                </c:pt>
                <c:pt idx="28860">
                  <c:v>4.034704375001601</c:v>
                </c:pt>
                <c:pt idx="28861">
                  <c:v>4.0351534375007994</c:v>
                </c:pt>
                <c:pt idx="28862">
                  <c:v>4.0355696875007991</c:v>
                </c:pt>
                <c:pt idx="28863">
                  <c:v>4.0359621875007994</c:v>
                </c:pt>
                <c:pt idx="28864">
                  <c:v>4.0363653124992007</c:v>
                </c:pt>
                <c:pt idx="28865">
                  <c:v>4.0367503124992004</c:v>
                </c:pt>
                <c:pt idx="28866">
                  <c:v>4.0371006250016004</c:v>
                </c:pt>
                <c:pt idx="28867">
                  <c:v>4.0374859375007999</c:v>
                </c:pt>
                <c:pt idx="28868">
                  <c:v>4.0372284375007998</c:v>
                </c:pt>
                <c:pt idx="28869">
                  <c:v>4.0367434375007996</c:v>
                </c:pt>
                <c:pt idx="28870">
                  <c:v>4.03616625</c:v>
                </c:pt>
                <c:pt idx="28871">
                  <c:v>4.0354906250016009</c:v>
                </c:pt>
                <c:pt idx="28872">
                  <c:v>4.0350671875007995</c:v>
                </c:pt>
                <c:pt idx="28873">
                  <c:v>4.0344981250016003</c:v>
                </c:pt>
                <c:pt idx="28874">
                  <c:v>4.0340090624992007</c:v>
                </c:pt>
                <c:pt idx="28875">
                  <c:v>4.0335059375007996</c:v>
                </c:pt>
                <c:pt idx="28876">
                  <c:v>4.0331284375007996</c:v>
                </c:pt>
                <c:pt idx="28877">
                  <c:v>4.0327143750016008</c:v>
                </c:pt>
                <c:pt idx="28878">
                  <c:v>4.0323425000000004</c:v>
                </c:pt>
                <c:pt idx="28879">
                  <c:v>4.0319750000000001</c:v>
                </c:pt>
                <c:pt idx="28880">
                  <c:v>4.0316471875007993</c:v>
                </c:pt>
                <c:pt idx="28881">
                  <c:v>4.0312953124992008</c:v>
                </c:pt>
                <c:pt idx="28882">
                  <c:v>4.0309724999999998</c:v>
                </c:pt>
                <c:pt idx="28883">
                  <c:v>4.0303440624992009</c:v>
                </c:pt>
                <c:pt idx="28884">
                  <c:v>4.0299918750016008</c:v>
                </c:pt>
                <c:pt idx="28885">
                  <c:v>4.0295365624992003</c:v>
                </c:pt>
                <c:pt idx="28886">
                  <c:v>4.0290153124992001</c:v>
                </c:pt>
                <c:pt idx="28887">
                  <c:v>4.0285753124992008</c:v>
                </c:pt>
                <c:pt idx="28888">
                  <c:v>4.0280640624992001</c:v>
                </c:pt>
                <c:pt idx="28889">
                  <c:v>4.0274878124992002</c:v>
                </c:pt>
                <c:pt idx="28890">
                  <c:v>4.0268937500000002</c:v>
                </c:pt>
                <c:pt idx="28891">
                  <c:v>4.0263531250016005</c:v>
                </c:pt>
                <c:pt idx="28892">
                  <c:v>4.0259190624992005</c:v>
                </c:pt>
                <c:pt idx="28893">
                  <c:v>4.0254790624992003</c:v>
                </c:pt>
                <c:pt idx="28894">
                  <c:v>4.0250637500000002</c:v>
                </c:pt>
                <c:pt idx="28895">
                  <c:v>4.024661875001601</c:v>
                </c:pt>
                <c:pt idx="28896">
                  <c:v>4.0243378124992004</c:v>
                </c:pt>
                <c:pt idx="28897">
                  <c:v>4.0247090624992001</c:v>
                </c:pt>
                <c:pt idx="28898">
                  <c:v>4.0250768750016004</c:v>
                </c:pt>
                <c:pt idx="28899">
                  <c:v>4.0254953124992001</c:v>
                </c:pt>
                <c:pt idx="28900">
                  <c:v>4.0259549999999997</c:v>
                </c:pt>
                <c:pt idx="28901">
                  <c:v>4.0262990624992003</c:v>
                </c:pt>
                <c:pt idx="28902">
                  <c:v>4.0267718750016002</c:v>
                </c:pt>
                <c:pt idx="28903">
                  <c:v>4.0272203124992005</c:v>
                </c:pt>
                <c:pt idx="28904">
                  <c:v>4.0276662500000002</c:v>
                </c:pt>
                <c:pt idx="28905">
                  <c:v>4.0282475</c:v>
                </c:pt>
                <c:pt idx="28906">
                  <c:v>4.0288503124992001</c:v>
                </c:pt>
                <c:pt idx="28907">
                  <c:v>4.0293578124992004</c:v>
                </c:pt>
                <c:pt idx="28908">
                  <c:v>4.02983125</c:v>
                </c:pt>
                <c:pt idx="28909">
                  <c:v>4.0303668750016008</c:v>
                </c:pt>
                <c:pt idx="28910">
                  <c:v>4.0308706250016009</c:v>
                </c:pt>
                <c:pt idx="28911">
                  <c:v>4.0313543750016008</c:v>
                </c:pt>
                <c:pt idx="28912">
                  <c:v>4.0317896875007992</c:v>
                </c:pt>
                <c:pt idx="28913">
                  <c:v>4.0322878124992005</c:v>
                </c:pt>
                <c:pt idx="28914">
                  <c:v>4.0327562500000003</c:v>
                </c:pt>
                <c:pt idx="28915">
                  <c:v>4.0330809375007997</c:v>
                </c:pt>
                <c:pt idx="28916">
                  <c:v>4.0334471875007996</c:v>
                </c:pt>
                <c:pt idx="28917">
                  <c:v>4.0338796875007992</c:v>
                </c:pt>
                <c:pt idx="28918">
                  <c:v>4.0343028124992006</c:v>
                </c:pt>
                <c:pt idx="28919">
                  <c:v>4.0346818750016009</c:v>
                </c:pt>
                <c:pt idx="28920">
                  <c:v>4.0350671875007995</c:v>
                </c:pt>
                <c:pt idx="28921">
                  <c:v>4.035454375001601</c:v>
                </c:pt>
                <c:pt idx="28922">
                  <c:v>4.0351315624992008</c:v>
                </c:pt>
                <c:pt idx="28923">
                  <c:v>4.0343853124992002</c:v>
                </c:pt>
                <c:pt idx="28924">
                  <c:v>4.0338837500000002</c:v>
                </c:pt>
                <c:pt idx="28925">
                  <c:v>4.0333234375007994</c:v>
                </c:pt>
                <c:pt idx="28926">
                  <c:v>4.0327709375007998</c:v>
                </c:pt>
                <c:pt idx="28927">
                  <c:v>4.0320281250016006</c:v>
                </c:pt>
                <c:pt idx="28928">
                  <c:v>4.0312696875007994</c:v>
                </c:pt>
                <c:pt idx="28929">
                  <c:v>4.0305534375007994</c:v>
                </c:pt>
                <c:pt idx="28930">
                  <c:v>4.0298921875007991</c:v>
                </c:pt>
                <c:pt idx="28931">
                  <c:v>4.0293412499999999</c:v>
                </c:pt>
                <c:pt idx="28932">
                  <c:v>4.0288374999999998</c:v>
                </c:pt>
                <c:pt idx="28933">
                  <c:v>4.0284356250016007</c:v>
                </c:pt>
                <c:pt idx="28934">
                  <c:v>4.0280050000000003</c:v>
                </c:pt>
                <c:pt idx="28935">
                  <c:v>4.0275834375007991</c:v>
                </c:pt>
                <c:pt idx="28936">
                  <c:v>4.0271656250016008</c:v>
                </c:pt>
                <c:pt idx="28937">
                  <c:v>4.0266240624992005</c:v>
                </c:pt>
                <c:pt idx="28938">
                  <c:v>4.02621875</c:v>
                </c:pt>
                <c:pt idx="28939">
                  <c:v>4.0257743750016006</c:v>
                </c:pt>
                <c:pt idx="28940">
                  <c:v>4.0254434375007992</c:v>
                </c:pt>
                <c:pt idx="28941">
                  <c:v>4.0255809375007994</c:v>
                </c:pt>
                <c:pt idx="28942">
                  <c:v>4.0252271875007999</c:v>
                </c:pt>
                <c:pt idx="28943">
                  <c:v>4.0248778124992004</c:v>
                </c:pt>
                <c:pt idx="28944">
                  <c:v>4.0244109375007993</c:v>
                </c:pt>
                <c:pt idx="28945">
                  <c:v>4.0240137499999999</c:v>
                </c:pt>
                <c:pt idx="28946">
                  <c:v>4.0236031250016007</c:v>
                </c:pt>
                <c:pt idx="28947">
                  <c:v>4.0231056250016008</c:v>
                </c:pt>
                <c:pt idx="28948">
                  <c:v>4.0227268750016005</c:v>
                </c:pt>
                <c:pt idx="28949">
                  <c:v>4.0229359375007991</c:v>
                </c:pt>
                <c:pt idx="28950">
                  <c:v>4.0232940624992004</c:v>
                </c:pt>
                <c:pt idx="28951">
                  <c:v>4.0236731250016007</c:v>
                </c:pt>
                <c:pt idx="28952">
                  <c:v>4.0240956250016007</c:v>
                </c:pt>
                <c:pt idx="28953">
                  <c:v>4.0244259375007996</c:v>
                </c:pt>
                <c:pt idx="28954">
                  <c:v>4.0247987500000004</c:v>
                </c:pt>
                <c:pt idx="28955">
                  <c:v>4.0252203124992008</c:v>
                </c:pt>
                <c:pt idx="28956">
                  <c:v>4.0256765624992008</c:v>
                </c:pt>
                <c:pt idx="28957">
                  <c:v>4.0261390624992002</c:v>
                </c:pt>
                <c:pt idx="28958">
                  <c:v>4.0266034375007997</c:v>
                </c:pt>
                <c:pt idx="28959">
                  <c:v>4.0269571875007992</c:v>
                </c:pt>
                <c:pt idx="28960">
                  <c:v>4.0273946875007995</c:v>
                </c:pt>
                <c:pt idx="28961">
                  <c:v>4.0277943750016005</c:v>
                </c:pt>
                <c:pt idx="28962">
                  <c:v>4.028134375001601</c:v>
                </c:pt>
                <c:pt idx="28963">
                  <c:v>4.0285143750016008</c:v>
                </c:pt>
                <c:pt idx="28964">
                  <c:v>4.0289646875007996</c:v>
                </c:pt>
                <c:pt idx="28965">
                  <c:v>4.0292950000000003</c:v>
                </c:pt>
                <c:pt idx="28966">
                  <c:v>4.0297578124992004</c:v>
                </c:pt>
                <c:pt idx="28967">
                  <c:v>4.0301968750016002</c:v>
                </c:pt>
                <c:pt idx="28968">
                  <c:v>4.0307115624992003</c:v>
                </c:pt>
                <c:pt idx="28969">
                  <c:v>4.0311978124992001</c:v>
                </c:pt>
                <c:pt idx="28970">
                  <c:v>4.0316906250016009</c:v>
                </c:pt>
                <c:pt idx="28971">
                  <c:v>4.0320968750016002</c:v>
                </c:pt>
                <c:pt idx="28972">
                  <c:v>4.0324493750016002</c:v>
                </c:pt>
                <c:pt idx="28973">
                  <c:v>4.0329712500000001</c:v>
                </c:pt>
                <c:pt idx="28974">
                  <c:v>4.0326496875007996</c:v>
                </c:pt>
                <c:pt idx="28975">
                  <c:v>4.0321684375007996</c:v>
                </c:pt>
                <c:pt idx="28976">
                  <c:v>4.0316531250016006</c:v>
                </c:pt>
                <c:pt idx="28977">
                  <c:v>4.0310628124992007</c:v>
                </c:pt>
                <c:pt idx="28978">
                  <c:v>4.0306103124992001</c:v>
                </c:pt>
                <c:pt idx="28979">
                  <c:v>4.0301021875007992</c:v>
                </c:pt>
                <c:pt idx="28980">
                  <c:v>4.0295918750016009</c:v>
                </c:pt>
                <c:pt idx="28981">
                  <c:v>4.0289700000000002</c:v>
                </c:pt>
                <c:pt idx="28982">
                  <c:v>4.0283846875007994</c:v>
                </c:pt>
                <c:pt idx="28983">
                  <c:v>4.0278334375007994</c:v>
                </c:pt>
                <c:pt idx="28984">
                  <c:v>4.0274196875007995</c:v>
                </c:pt>
                <c:pt idx="28985">
                  <c:v>4.0269712499999999</c:v>
                </c:pt>
                <c:pt idx="28986">
                  <c:v>4.0265662500000001</c:v>
                </c:pt>
                <c:pt idx="28987">
                  <c:v>4.0260403124992008</c:v>
                </c:pt>
                <c:pt idx="28988">
                  <c:v>4.0257199999999997</c:v>
                </c:pt>
                <c:pt idx="28989">
                  <c:v>4.0251156250016003</c:v>
                </c:pt>
                <c:pt idx="28990">
                  <c:v>4.0247865624992007</c:v>
                </c:pt>
                <c:pt idx="28991">
                  <c:v>4.0244281250016005</c:v>
                </c:pt>
                <c:pt idx="28992">
                  <c:v>4.0241049999999996</c:v>
                </c:pt>
                <c:pt idx="28993">
                  <c:v>4.0237784375007992</c:v>
                </c:pt>
                <c:pt idx="28994">
                  <c:v>4.0231487499999998</c:v>
                </c:pt>
                <c:pt idx="28995">
                  <c:v>4.0226240624992009</c:v>
                </c:pt>
                <c:pt idx="28996">
                  <c:v>4.0222484375007994</c:v>
                </c:pt>
                <c:pt idx="28997">
                  <c:v>4.0218734375007994</c:v>
                </c:pt>
                <c:pt idx="28998">
                  <c:v>4.0215446875007999</c:v>
                </c:pt>
                <c:pt idx="28999">
                  <c:v>4.0210903124992008</c:v>
                </c:pt>
                <c:pt idx="29000">
                  <c:v>4.0214175000000001</c:v>
                </c:pt>
                <c:pt idx="29001">
                  <c:v>4.0217574999999997</c:v>
                </c:pt>
                <c:pt idx="29002">
                  <c:v>4.0222081250016002</c:v>
                </c:pt>
                <c:pt idx="29003">
                  <c:v>4.0225518750016009</c:v>
                </c:pt>
                <c:pt idx="29004">
                  <c:v>4.0229531250016004</c:v>
                </c:pt>
                <c:pt idx="29005">
                  <c:v>4.0233753124992004</c:v>
                </c:pt>
                <c:pt idx="29006">
                  <c:v>4.0237146875007994</c:v>
                </c:pt>
                <c:pt idx="29007">
                  <c:v>4.0241175</c:v>
                </c:pt>
                <c:pt idx="29008">
                  <c:v>4.0244425000000001</c:v>
                </c:pt>
                <c:pt idx="29009">
                  <c:v>4.0248084375007993</c:v>
                </c:pt>
                <c:pt idx="29010">
                  <c:v>4.0252256250016005</c:v>
                </c:pt>
                <c:pt idx="29011">
                  <c:v>4.0255496875007992</c:v>
                </c:pt>
                <c:pt idx="29012">
                  <c:v>4.0259440624992004</c:v>
                </c:pt>
                <c:pt idx="29013">
                  <c:v>4.0263481250016007</c:v>
                </c:pt>
                <c:pt idx="29014">
                  <c:v>4.0265025000000003</c:v>
                </c:pt>
                <c:pt idx="29015">
                  <c:v>4.0261065624992005</c:v>
                </c:pt>
                <c:pt idx="29016">
                  <c:v>4.0255518750016002</c:v>
                </c:pt>
                <c:pt idx="29017">
                  <c:v>4.0250046875007994</c:v>
                </c:pt>
                <c:pt idx="29018">
                  <c:v>4.0246787499999996</c:v>
                </c:pt>
                <c:pt idx="29019">
                  <c:v>4.0241853124992009</c:v>
                </c:pt>
                <c:pt idx="29020">
                  <c:v>4.0237396875007994</c:v>
                </c:pt>
                <c:pt idx="29021">
                  <c:v>4.0237337499999999</c:v>
                </c:pt>
                <c:pt idx="29022">
                  <c:v>4.0232853124992003</c:v>
                </c:pt>
                <c:pt idx="29023">
                  <c:v>4.0229425000000001</c:v>
                </c:pt>
                <c:pt idx="29024">
                  <c:v>4.0224618750016008</c:v>
                </c:pt>
                <c:pt idx="29025">
                  <c:v>4.0221287500000003</c:v>
                </c:pt>
                <c:pt idx="29026">
                  <c:v>4.0225603124992002</c:v>
                </c:pt>
                <c:pt idx="29027">
                  <c:v>4.0229628124992001</c:v>
                </c:pt>
                <c:pt idx="29028">
                  <c:v>4.0233140624992005</c:v>
                </c:pt>
                <c:pt idx="29029">
                  <c:v>4.0237021875007999</c:v>
                </c:pt>
                <c:pt idx="29030">
                  <c:v>4.0240375000000004</c:v>
                </c:pt>
                <c:pt idx="29031">
                  <c:v>4.0243621875007998</c:v>
                </c:pt>
                <c:pt idx="29032">
                  <c:v>4.0247278124992008</c:v>
                </c:pt>
                <c:pt idx="29033">
                  <c:v>4.0250671875007997</c:v>
                </c:pt>
                <c:pt idx="29034">
                  <c:v>4.0254599999999998</c:v>
                </c:pt>
                <c:pt idx="29035">
                  <c:v>4.0257921875007998</c:v>
                </c:pt>
                <c:pt idx="29036">
                  <c:v>4.0261199999999997</c:v>
                </c:pt>
                <c:pt idx="29037">
                  <c:v>4.0263059375007995</c:v>
                </c:pt>
                <c:pt idx="29038">
                  <c:v>4.0258756250016008</c:v>
                </c:pt>
                <c:pt idx="29039">
                  <c:v>4.025529375001601</c:v>
                </c:pt>
                <c:pt idx="29040">
                  <c:v>4.025190625001601</c:v>
                </c:pt>
                <c:pt idx="29041">
                  <c:v>4.0248328124992003</c:v>
                </c:pt>
                <c:pt idx="29042">
                  <c:v>4.0244921875007993</c:v>
                </c:pt>
                <c:pt idx="29043">
                  <c:v>4.0241440624992002</c:v>
                </c:pt>
                <c:pt idx="29044">
                  <c:v>4.0243168750016007</c:v>
                </c:pt>
                <c:pt idx="29045">
                  <c:v>4.0247587500000002</c:v>
                </c:pt>
                <c:pt idx="29046">
                  <c:v>4.0252262500000002</c:v>
                </c:pt>
                <c:pt idx="29047">
                  <c:v>4.0255665624992005</c:v>
                </c:pt>
                <c:pt idx="29048">
                  <c:v>4.0261078124992009</c:v>
                </c:pt>
                <c:pt idx="29049">
                  <c:v>4.026293125001601</c:v>
                </c:pt>
                <c:pt idx="29050">
                  <c:v>4.0267540624992009</c:v>
                </c:pt>
                <c:pt idx="29051">
                  <c:v>4.0271784375007993</c:v>
                </c:pt>
                <c:pt idx="29052">
                  <c:v>4.027594375001601</c:v>
                </c:pt>
                <c:pt idx="29053">
                  <c:v>4.0279274999999997</c:v>
                </c:pt>
                <c:pt idx="29054">
                  <c:v>4.0283474999999997</c:v>
                </c:pt>
                <c:pt idx="29055">
                  <c:v>4.0279053124992004</c:v>
                </c:pt>
                <c:pt idx="29056">
                  <c:v>4.027325625001601</c:v>
                </c:pt>
                <c:pt idx="29057">
                  <c:v>4.0269581250016007</c:v>
                </c:pt>
                <c:pt idx="29058">
                  <c:v>4.026535</c:v>
                </c:pt>
                <c:pt idx="29059">
                  <c:v>4.0259153124992002</c:v>
                </c:pt>
                <c:pt idx="29060">
                  <c:v>4.0253625</c:v>
                </c:pt>
                <c:pt idx="29061">
                  <c:v>4.0249796875007995</c:v>
                </c:pt>
                <c:pt idx="29062">
                  <c:v>4.0252321875007997</c:v>
                </c:pt>
                <c:pt idx="29063">
                  <c:v>4.0248993750016009</c:v>
                </c:pt>
                <c:pt idx="29064">
                  <c:v>4.0252503124992005</c:v>
                </c:pt>
                <c:pt idx="29065">
                  <c:v>4.0256078124992003</c:v>
                </c:pt>
                <c:pt idx="29066">
                  <c:v>4.02603125</c:v>
                </c:pt>
                <c:pt idx="29067">
                  <c:v>4.0263909375007998</c:v>
                </c:pt>
                <c:pt idx="29068">
                  <c:v>4.0263321875007998</c:v>
                </c:pt>
                <c:pt idx="29069">
                  <c:v>4.0258824999999998</c:v>
                </c:pt>
                <c:pt idx="29070">
                  <c:v>4.0255093750016009</c:v>
                </c:pt>
                <c:pt idx="29071">
                  <c:v>4.0251271875007992</c:v>
                </c:pt>
                <c:pt idx="29072">
                  <c:v>4.0254387500000002</c:v>
                </c:pt>
                <c:pt idx="29073">
                  <c:v>4.0252100000000004</c:v>
                </c:pt>
                <c:pt idx="29074">
                  <c:v>4.0248850000000003</c:v>
                </c:pt>
                <c:pt idx="29075">
                  <c:v>4.0244925</c:v>
                </c:pt>
                <c:pt idx="29076">
                  <c:v>4.024099375001601</c:v>
                </c:pt>
                <c:pt idx="29077">
                  <c:v>4.0237400000000001</c:v>
                </c:pt>
                <c:pt idx="29078">
                  <c:v>4.0233934375007996</c:v>
                </c:pt>
                <c:pt idx="29079">
                  <c:v>4.0230137499999996</c:v>
                </c:pt>
                <c:pt idx="29080">
                  <c:v>4.0226625</c:v>
                </c:pt>
                <c:pt idx="29081">
                  <c:v>4.0224903124992002</c:v>
                </c:pt>
                <c:pt idx="29082">
                  <c:v>4.0224956250016008</c:v>
                </c:pt>
                <c:pt idx="29083">
                  <c:v>4.0228931250016009</c:v>
                </c:pt>
                <c:pt idx="29084">
                  <c:v>4.0232134375007993</c:v>
                </c:pt>
                <c:pt idx="29085">
                  <c:v>4.02368375</c:v>
                </c:pt>
                <c:pt idx="29086">
                  <c:v>4.0241403124992008</c:v>
                </c:pt>
                <c:pt idx="29087">
                  <c:v>4.0245165624992003</c:v>
                </c:pt>
                <c:pt idx="29088">
                  <c:v>4.0248959375007995</c:v>
                </c:pt>
                <c:pt idx="29089">
                  <c:v>4.0251815624992009</c:v>
                </c:pt>
                <c:pt idx="29090">
                  <c:v>4.0249103124992001</c:v>
                </c:pt>
                <c:pt idx="29091">
                  <c:v>4.0252724999999998</c:v>
                </c:pt>
                <c:pt idx="29092">
                  <c:v>4.0256506250016004</c:v>
                </c:pt>
                <c:pt idx="29093">
                  <c:v>4.0260740624992009</c:v>
                </c:pt>
                <c:pt idx="29094">
                  <c:v>4.0265312499999997</c:v>
                </c:pt>
                <c:pt idx="29095">
                  <c:v>4.0269237499999999</c:v>
                </c:pt>
                <c:pt idx="29096">
                  <c:v>4.0274015624992003</c:v>
                </c:pt>
                <c:pt idx="29097">
                  <c:v>4.027851875001601</c:v>
                </c:pt>
                <c:pt idx="29098">
                  <c:v>4.0282237500000004</c:v>
                </c:pt>
                <c:pt idx="29099">
                  <c:v>4.0286996875007999</c:v>
                </c:pt>
                <c:pt idx="29100">
                  <c:v>4.0290671875007993</c:v>
                </c:pt>
                <c:pt idx="29101">
                  <c:v>4.0285531250016007</c:v>
                </c:pt>
                <c:pt idx="29102">
                  <c:v>4.0280871875007991</c:v>
                </c:pt>
                <c:pt idx="29103">
                  <c:v>4.0282834375007992</c:v>
                </c:pt>
                <c:pt idx="29104">
                  <c:v>4.0280256250016002</c:v>
                </c:pt>
                <c:pt idx="29105">
                  <c:v>4.0276143750016002</c:v>
                </c:pt>
                <c:pt idx="29106">
                  <c:v>4.0271162499999997</c:v>
                </c:pt>
                <c:pt idx="29107">
                  <c:v>4.0267737500000003</c:v>
                </c:pt>
                <c:pt idx="29108">
                  <c:v>4.0263606250016002</c:v>
                </c:pt>
                <c:pt idx="29109">
                  <c:v>4.0258193750016007</c:v>
                </c:pt>
                <c:pt idx="29110">
                  <c:v>4.0254703124992002</c:v>
                </c:pt>
                <c:pt idx="29111">
                  <c:v>4.0248821875007996</c:v>
                </c:pt>
                <c:pt idx="29112">
                  <c:v>4.0241121875007995</c:v>
                </c:pt>
                <c:pt idx="29113">
                  <c:v>4.0236846875007997</c:v>
                </c:pt>
                <c:pt idx="29114">
                  <c:v>4.0231325</c:v>
                </c:pt>
                <c:pt idx="29115">
                  <c:v>4.0226346875007994</c:v>
                </c:pt>
                <c:pt idx="29116">
                  <c:v>4.0221309375007994</c:v>
                </c:pt>
                <c:pt idx="29117">
                  <c:v>4.0217046875007991</c:v>
                </c:pt>
                <c:pt idx="29118">
                  <c:v>4.0213328124992005</c:v>
                </c:pt>
                <c:pt idx="29119">
                  <c:v>4.0206474999999999</c:v>
                </c:pt>
                <c:pt idx="29120">
                  <c:v>4.0202937500000004</c:v>
                </c:pt>
                <c:pt idx="29121">
                  <c:v>4.0198296875007991</c:v>
                </c:pt>
                <c:pt idx="29122">
                  <c:v>4.0194884375007991</c:v>
                </c:pt>
                <c:pt idx="29123">
                  <c:v>4.0196646875007991</c:v>
                </c:pt>
                <c:pt idx="29124">
                  <c:v>4.0199956250016005</c:v>
                </c:pt>
                <c:pt idx="29125">
                  <c:v>4.0204328124992008</c:v>
                </c:pt>
                <c:pt idx="29126">
                  <c:v>4.0209124999999997</c:v>
                </c:pt>
                <c:pt idx="29127">
                  <c:v>4.0213434375007999</c:v>
                </c:pt>
                <c:pt idx="29128">
                  <c:v>4.0216931250016001</c:v>
                </c:pt>
                <c:pt idx="29129">
                  <c:v>4.02218125</c:v>
                </c:pt>
                <c:pt idx="29130">
                  <c:v>4.0226693750016009</c:v>
                </c:pt>
                <c:pt idx="29131">
                  <c:v>4.0231503124992001</c:v>
                </c:pt>
                <c:pt idx="29132">
                  <c:v>4.0235778124992008</c:v>
                </c:pt>
                <c:pt idx="29133">
                  <c:v>4.0241449999999999</c:v>
                </c:pt>
                <c:pt idx="29134">
                  <c:v>4.0246300000000002</c:v>
                </c:pt>
                <c:pt idx="29135">
                  <c:v>4.02513875</c:v>
                </c:pt>
                <c:pt idx="29136">
                  <c:v>4.0256881250016008</c:v>
                </c:pt>
                <c:pt idx="29137">
                  <c:v>4.0262000000000002</c:v>
                </c:pt>
                <c:pt idx="29138">
                  <c:v>4.0265737499999998</c:v>
                </c:pt>
                <c:pt idx="29139">
                  <c:v>4.0270074999999999</c:v>
                </c:pt>
                <c:pt idx="29140">
                  <c:v>4.0274209375007999</c:v>
                </c:pt>
                <c:pt idx="29141">
                  <c:v>4.0277959375007999</c:v>
                </c:pt>
                <c:pt idx="29142">
                  <c:v>4.0282106250016003</c:v>
                </c:pt>
                <c:pt idx="29143">
                  <c:v>4.0285728124992009</c:v>
                </c:pt>
                <c:pt idx="29144">
                  <c:v>4.0281546875007992</c:v>
                </c:pt>
                <c:pt idx="29145">
                  <c:v>4.02776625</c:v>
                </c:pt>
                <c:pt idx="29146">
                  <c:v>4.0272931250016004</c:v>
                </c:pt>
                <c:pt idx="29147">
                  <c:v>4.0269349999999999</c:v>
                </c:pt>
                <c:pt idx="29148">
                  <c:v>4.0264724999999997</c:v>
                </c:pt>
                <c:pt idx="29149">
                  <c:v>4.0260584375007991</c:v>
                </c:pt>
                <c:pt idx="29150">
                  <c:v>4.0255956250016007</c:v>
                </c:pt>
                <c:pt idx="29151">
                  <c:v>4.0251759375007996</c:v>
                </c:pt>
                <c:pt idx="29152">
                  <c:v>4.0248171875007994</c:v>
                </c:pt>
                <c:pt idx="29153">
                  <c:v>4.0244546875007998</c:v>
                </c:pt>
                <c:pt idx="29154">
                  <c:v>4.0240484375007997</c:v>
                </c:pt>
                <c:pt idx="29155">
                  <c:v>4.0237043750016008</c:v>
                </c:pt>
                <c:pt idx="29156">
                  <c:v>4.0233156250016009</c:v>
                </c:pt>
                <c:pt idx="29157">
                  <c:v>4.0236506250016006</c:v>
                </c:pt>
                <c:pt idx="29158">
                  <c:v>4.0240940624992003</c:v>
                </c:pt>
                <c:pt idx="29159">
                  <c:v>4.0245487500000001</c:v>
                </c:pt>
                <c:pt idx="29160">
                  <c:v>4.0249471875007998</c:v>
                </c:pt>
                <c:pt idx="29161">
                  <c:v>4.0254025000000002</c:v>
                </c:pt>
                <c:pt idx="29162">
                  <c:v>4.0258546875007992</c:v>
                </c:pt>
                <c:pt idx="29163">
                  <c:v>4.0262378124992004</c:v>
                </c:pt>
                <c:pt idx="29164">
                  <c:v>4.0267378124992002</c:v>
                </c:pt>
                <c:pt idx="29165">
                  <c:v>4.0271362499999999</c:v>
                </c:pt>
                <c:pt idx="29166">
                  <c:v>4.0275175000000001</c:v>
                </c:pt>
                <c:pt idx="29167">
                  <c:v>4.0279928124992006</c:v>
                </c:pt>
                <c:pt idx="29168">
                  <c:v>4.0285356250016005</c:v>
                </c:pt>
                <c:pt idx="29169">
                  <c:v>4.0289821875007998</c:v>
                </c:pt>
                <c:pt idx="29170">
                  <c:v>4.0295015624992008</c:v>
                </c:pt>
                <c:pt idx="29171">
                  <c:v>4.0299993750016005</c:v>
                </c:pt>
                <c:pt idx="29172">
                  <c:v>4.0304212499999998</c:v>
                </c:pt>
                <c:pt idx="29173">
                  <c:v>4.030809375001601</c:v>
                </c:pt>
                <c:pt idx="29174">
                  <c:v>4.0303953124992002</c:v>
                </c:pt>
                <c:pt idx="29175">
                  <c:v>4.0296943750016005</c:v>
                </c:pt>
                <c:pt idx="29176">
                  <c:v>4.0292515624992005</c:v>
                </c:pt>
                <c:pt idx="29177">
                  <c:v>4.0287525000000004</c:v>
                </c:pt>
                <c:pt idx="29178">
                  <c:v>4.0282428124992009</c:v>
                </c:pt>
                <c:pt idx="29179">
                  <c:v>4.0277478124992001</c:v>
                </c:pt>
                <c:pt idx="29180">
                  <c:v>4.0273178124992004</c:v>
                </c:pt>
                <c:pt idx="29181">
                  <c:v>4.0269065624992004</c:v>
                </c:pt>
                <c:pt idx="29182">
                  <c:v>4.02654625</c:v>
                </c:pt>
                <c:pt idx="29183">
                  <c:v>4.0261162500000003</c:v>
                </c:pt>
                <c:pt idx="29184">
                  <c:v>4.0256987500000001</c:v>
                </c:pt>
                <c:pt idx="29185">
                  <c:v>4.0252400000000002</c:v>
                </c:pt>
                <c:pt idx="29186">
                  <c:v>4.0246315624992004</c:v>
                </c:pt>
                <c:pt idx="29187">
                  <c:v>4.0242959375007992</c:v>
                </c:pt>
                <c:pt idx="29188">
                  <c:v>4.0239228124992001</c:v>
                </c:pt>
                <c:pt idx="29189">
                  <c:v>4.0232546875007991</c:v>
                </c:pt>
                <c:pt idx="29190">
                  <c:v>4.0228168750016007</c:v>
                </c:pt>
                <c:pt idx="29191">
                  <c:v>4.0223256250016002</c:v>
                </c:pt>
                <c:pt idx="29192">
                  <c:v>4.0218934375007995</c:v>
                </c:pt>
                <c:pt idx="29193">
                  <c:v>4.0212921875007996</c:v>
                </c:pt>
                <c:pt idx="29194">
                  <c:v>4.0207140624992004</c:v>
                </c:pt>
                <c:pt idx="29195">
                  <c:v>4.0201634375007993</c:v>
                </c:pt>
                <c:pt idx="29196">
                  <c:v>4.0196234375007993</c:v>
                </c:pt>
                <c:pt idx="29197">
                  <c:v>4.0191146875007995</c:v>
                </c:pt>
                <c:pt idx="29198">
                  <c:v>4.0186446875007995</c:v>
                </c:pt>
                <c:pt idx="29199">
                  <c:v>4.0181918750016008</c:v>
                </c:pt>
                <c:pt idx="29200">
                  <c:v>4.0178631250016004</c:v>
                </c:pt>
                <c:pt idx="29201">
                  <c:v>4.017341875001601</c:v>
                </c:pt>
                <c:pt idx="29202">
                  <c:v>4.0169584375007998</c:v>
                </c:pt>
                <c:pt idx="29203">
                  <c:v>4.016521875001601</c:v>
                </c:pt>
                <c:pt idx="29204">
                  <c:v>4.0160921875007993</c:v>
                </c:pt>
                <c:pt idx="29205">
                  <c:v>4.0157565624992007</c:v>
                </c:pt>
                <c:pt idx="29206">
                  <c:v>4.0161790624992006</c:v>
                </c:pt>
                <c:pt idx="29207">
                  <c:v>4.01659875</c:v>
                </c:pt>
                <c:pt idx="29208">
                  <c:v>4.0170378124992006</c:v>
                </c:pt>
                <c:pt idx="29209">
                  <c:v>4.0174540624992003</c:v>
                </c:pt>
                <c:pt idx="29210">
                  <c:v>4.0178281250016008</c:v>
                </c:pt>
                <c:pt idx="29211">
                  <c:v>4.0182331250016006</c:v>
                </c:pt>
                <c:pt idx="29212">
                  <c:v>4.0185990624992005</c:v>
                </c:pt>
                <c:pt idx="29213">
                  <c:v>4.0189215624992007</c:v>
                </c:pt>
                <c:pt idx="29214">
                  <c:v>4.0193159375007994</c:v>
                </c:pt>
                <c:pt idx="29215">
                  <c:v>4.0197124999999998</c:v>
                </c:pt>
                <c:pt idx="29216">
                  <c:v>4.0200653124992005</c:v>
                </c:pt>
                <c:pt idx="29217">
                  <c:v>4.020486875001601</c:v>
                </c:pt>
                <c:pt idx="29218">
                  <c:v>4.0209253124992008</c:v>
                </c:pt>
                <c:pt idx="29219">
                  <c:v>4.0214209375007997</c:v>
                </c:pt>
                <c:pt idx="29220">
                  <c:v>4.0218809375007991</c:v>
                </c:pt>
                <c:pt idx="29221">
                  <c:v>4.0222156250016008</c:v>
                </c:pt>
                <c:pt idx="29222">
                  <c:v>4.0227174999999997</c:v>
                </c:pt>
                <c:pt idx="29223">
                  <c:v>4.0230724999999996</c:v>
                </c:pt>
                <c:pt idx="29224">
                  <c:v>4.0234734375007992</c:v>
                </c:pt>
                <c:pt idx="29225">
                  <c:v>4.0237953124992005</c:v>
                </c:pt>
                <c:pt idx="29226">
                  <c:v>4.0241162499999996</c:v>
                </c:pt>
                <c:pt idx="29227">
                  <c:v>4.0244537500000002</c:v>
                </c:pt>
                <c:pt idx="29228">
                  <c:v>4.0241278124992004</c:v>
                </c:pt>
                <c:pt idx="29229">
                  <c:v>4.0237887499999996</c:v>
                </c:pt>
                <c:pt idx="29230">
                  <c:v>4.0233150000000002</c:v>
                </c:pt>
                <c:pt idx="29231">
                  <c:v>4.0228515624992003</c:v>
                </c:pt>
                <c:pt idx="29232">
                  <c:v>4.0224475000000002</c:v>
                </c:pt>
                <c:pt idx="29233">
                  <c:v>4.0220331250016006</c:v>
                </c:pt>
                <c:pt idx="29234">
                  <c:v>4.0216393750016008</c:v>
                </c:pt>
                <c:pt idx="29235">
                  <c:v>4.0212884375007993</c:v>
                </c:pt>
                <c:pt idx="29236">
                  <c:v>4.0209506250016007</c:v>
                </c:pt>
                <c:pt idx="29237">
                  <c:v>4.0205175000000004</c:v>
                </c:pt>
                <c:pt idx="29238">
                  <c:v>4.0208440624992008</c:v>
                </c:pt>
                <c:pt idx="29239">
                  <c:v>4.0207315624992006</c:v>
                </c:pt>
                <c:pt idx="29240">
                  <c:v>4.0202484375007996</c:v>
                </c:pt>
                <c:pt idx="29241">
                  <c:v>4.0196671875007999</c:v>
                </c:pt>
                <c:pt idx="29242">
                  <c:v>4.01934375</c:v>
                </c:pt>
                <c:pt idx="29243">
                  <c:v>4.0189987499999997</c:v>
                </c:pt>
                <c:pt idx="29244">
                  <c:v>4.0184659375007996</c:v>
                </c:pt>
                <c:pt idx="29245">
                  <c:v>4.0179178124992001</c:v>
                </c:pt>
                <c:pt idx="29246">
                  <c:v>4.0182090624992002</c:v>
                </c:pt>
                <c:pt idx="29247">
                  <c:v>4.0185878124992005</c:v>
                </c:pt>
                <c:pt idx="29248">
                  <c:v>4.0190790624992001</c:v>
                </c:pt>
                <c:pt idx="29249">
                  <c:v>4.0195112499999999</c:v>
                </c:pt>
                <c:pt idx="29250">
                  <c:v>4.0200387500000003</c:v>
                </c:pt>
                <c:pt idx="29251">
                  <c:v>4.0204593750016002</c:v>
                </c:pt>
                <c:pt idx="29252">
                  <c:v>4.0209965624992003</c:v>
                </c:pt>
                <c:pt idx="29253">
                  <c:v>4.0214084375007992</c:v>
                </c:pt>
                <c:pt idx="29254">
                  <c:v>4.0217321875007999</c:v>
                </c:pt>
                <c:pt idx="29255">
                  <c:v>4.0221531250016005</c:v>
                </c:pt>
                <c:pt idx="29256">
                  <c:v>4.0224818750016009</c:v>
                </c:pt>
                <c:pt idx="29257">
                  <c:v>4.0230103124992009</c:v>
                </c:pt>
                <c:pt idx="29258">
                  <c:v>4.0234800000000002</c:v>
                </c:pt>
                <c:pt idx="29259">
                  <c:v>4.0238631250016006</c:v>
                </c:pt>
                <c:pt idx="29260">
                  <c:v>4.0243028124992009</c:v>
                </c:pt>
                <c:pt idx="29261">
                  <c:v>4.0247418750016006</c:v>
                </c:pt>
                <c:pt idx="29262">
                  <c:v>4.0252006250016006</c:v>
                </c:pt>
                <c:pt idx="29263">
                  <c:v>4.0256474999999998</c:v>
                </c:pt>
                <c:pt idx="29264">
                  <c:v>4.0260300000000004</c:v>
                </c:pt>
                <c:pt idx="29265">
                  <c:v>4.0264699999999998</c:v>
                </c:pt>
                <c:pt idx="29266">
                  <c:v>4.0268531250016002</c:v>
                </c:pt>
                <c:pt idx="29267">
                  <c:v>4.0272384375007997</c:v>
                </c:pt>
                <c:pt idx="29268">
                  <c:v>4.027285</c:v>
                </c:pt>
                <c:pt idx="29269">
                  <c:v>4.0267215624992003</c:v>
                </c:pt>
                <c:pt idx="29270">
                  <c:v>4.0263906250016008</c:v>
                </c:pt>
                <c:pt idx="29271">
                  <c:v>4.0259203124992009</c:v>
                </c:pt>
                <c:pt idx="29272">
                  <c:v>4.0253634375007996</c:v>
                </c:pt>
                <c:pt idx="29273">
                  <c:v>4.0248600000000003</c:v>
                </c:pt>
                <c:pt idx="29274">
                  <c:v>4.0242196875007998</c:v>
                </c:pt>
                <c:pt idx="29275">
                  <c:v>4.0235596875007991</c:v>
                </c:pt>
                <c:pt idx="29276">
                  <c:v>4.0228081250016006</c:v>
                </c:pt>
                <c:pt idx="29277">
                  <c:v>4.0220771875007992</c:v>
                </c:pt>
                <c:pt idx="29278">
                  <c:v>4.0213099999999997</c:v>
                </c:pt>
                <c:pt idx="29279">
                  <c:v>4.020649375001601</c:v>
                </c:pt>
                <c:pt idx="29280">
                  <c:v>4.0200584375007997</c:v>
                </c:pt>
                <c:pt idx="29281">
                  <c:v>4.0195203124992007</c:v>
                </c:pt>
                <c:pt idx="29282">
                  <c:v>4.0189525000000001</c:v>
                </c:pt>
                <c:pt idx="29283">
                  <c:v>4.0183534375007994</c:v>
                </c:pt>
                <c:pt idx="29284">
                  <c:v>4.0177293750016005</c:v>
                </c:pt>
                <c:pt idx="29285">
                  <c:v>4.0170399999999997</c:v>
                </c:pt>
                <c:pt idx="29286">
                  <c:v>4.0163721875007994</c:v>
                </c:pt>
                <c:pt idx="29287">
                  <c:v>4.0156915624992005</c:v>
                </c:pt>
                <c:pt idx="29288">
                  <c:v>4.0150137499999996</c:v>
                </c:pt>
                <c:pt idx="29289">
                  <c:v>4.0144290624992003</c:v>
                </c:pt>
                <c:pt idx="29290">
                  <c:v>4.0138037500000001</c:v>
                </c:pt>
                <c:pt idx="29291">
                  <c:v>4.01317375</c:v>
                </c:pt>
                <c:pt idx="29292">
                  <c:v>4.0125943750016004</c:v>
                </c:pt>
                <c:pt idx="29293">
                  <c:v>4.0120368750016002</c:v>
                </c:pt>
                <c:pt idx="29294">
                  <c:v>4.0115934375007996</c:v>
                </c:pt>
                <c:pt idx="29295">
                  <c:v>4.0112687500000002</c:v>
                </c:pt>
                <c:pt idx="29296">
                  <c:v>4.0107931250016007</c:v>
                </c:pt>
                <c:pt idx="29297">
                  <c:v>4.0104171875007992</c:v>
                </c:pt>
                <c:pt idx="29298">
                  <c:v>4.0107996875007998</c:v>
                </c:pt>
                <c:pt idx="29299">
                  <c:v>4.0111462500000004</c:v>
                </c:pt>
                <c:pt idx="29300">
                  <c:v>4.0114981250016006</c:v>
                </c:pt>
                <c:pt idx="29301">
                  <c:v>4.0119703124992006</c:v>
                </c:pt>
                <c:pt idx="29302">
                  <c:v>4.0123593750016004</c:v>
                </c:pt>
                <c:pt idx="29303">
                  <c:v>4.0128831250016006</c:v>
                </c:pt>
                <c:pt idx="29304">
                  <c:v>4.0132903124992003</c:v>
                </c:pt>
                <c:pt idx="29305">
                  <c:v>4.0136450000000004</c:v>
                </c:pt>
                <c:pt idx="29306">
                  <c:v>4.0139950000000004</c:v>
                </c:pt>
                <c:pt idx="29307">
                  <c:v>4.0144368750016008</c:v>
                </c:pt>
                <c:pt idx="29308">
                  <c:v>4.014890625001601</c:v>
                </c:pt>
                <c:pt idx="29309">
                  <c:v>4.0153293750016008</c:v>
                </c:pt>
                <c:pt idx="29310">
                  <c:v>4.0158062499999998</c:v>
                </c:pt>
                <c:pt idx="29311">
                  <c:v>4.0163037499999996</c:v>
                </c:pt>
                <c:pt idx="29312">
                  <c:v>4.0167962499999996</c:v>
                </c:pt>
                <c:pt idx="29313">
                  <c:v>4.017271875001601</c:v>
                </c:pt>
                <c:pt idx="29314">
                  <c:v>4.0177759375007991</c:v>
                </c:pt>
                <c:pt idx="29315">
                  <c:v>4.0183140624992006</c:v>
                </c:pt>
                <c:pt idx="29316">
                  <c:v>4.0187934375007996</c:v>
                </c:pt>
                <c:pt idx="29317">
                  <c:v>4.0192562499999998</c:v>
                </c:pt>
                <c:pt idx="29318">
                  <c:v>4.0196456250016004</c:v>
                </c:pt>
                <c:pt idx="29319">
                  <c:v>4.0199784375007992</c:v>
                </c:pt>
                <c:pt idx="29320">
                  <c:v>4.0203337499999998</c:v>
                </c:pt>
                <c:pt idx="29321">
                  <c:v>4.0207440624992001</c:v>
                </c:pt>
                <c:pt idx="29322">
                  <c:v>4.0211584375007998</c:v>
                </c:pt>
                <c:pt idx="29323">
                  <c:v>4.0215203124992005</c:v>
                </c:pt>
                <c:pt idx="29324">
                  <c:v>4.0210462500000004</c:v>
                </c:pt>
                <c:pt idx="29325">
                  <c:v>4.0206528124992005</c:v>
                </c:pt>
                <c:pt idx="29326">
                  <c:v>4.0202349999999996</c:v>
                </c:pt>
                <c:pt idx="29327">
                  <c:v>4.0205406250016003</c:v>
                </c:pt>
                <c:pt idx="29328">
                  <c:v>4.0206306250016004</c:v>
                </c:pt>
                <c:pt idx="29329">
                  <c:v>4.0202484375007996</c:v>
                </c:pt>
                <c:pt idx="29330">
                  <c:v>4.0198765624992001</c:v>
                </c:pt>
                <c:pt idx="29331">
                  <c:v>4.0195012500000002</c:v>
                </c:pt>
                <c:pt idx="29332">
                  <c:v>4.0191337499999999</c:v>
                </c:pt>
                <c:pt idx="29333">
                  <c:v>4.0187350000000004</c:v>
                </c:pt>
                <c:pt idx="29334">
                  <c:v>4.0183184375007999</c:v>
                </c:pt>
                <c:pt idx="29335">
                  <c:v>4.0179478124992007</c:v>
                </c:pt>
                <c:pt idx="29336">
                  <c:v>4.017389375001601</c:v>
                </c:pt>
                <c:pt idx="29337">
                  <c:v>4.0169059375007992</c:v>
                </c:pt>
                <c:pt idx="29338">
                  <c:v>4.0165656250016006</c:v>
                </c:pt>
                <c:pt idx="29339">
                  <c:v>4.0164615624992006</c:v>
                </c:pt>
                <c:pt idx="29340">
                  <c:v>4.0167562500000003</c:v>
                </c:pt>
                <c:pt idx="29341">
                  <c:v>4.0171709375007998</c:v>
                </c:pt>
                <c:pt idx="29342">
                  <c:v>4.0175700000000001</c:v>
                </c:pt>
                <c:pt idx="29343">
                  <c:v>4.0179165624992006</c:v>
                </c:pt>
                <c:pt idx="29344">
                  <c:v>4.0175246875007993</c:v>
                </c:pt>
                <c:pt idx="29345">
                  <c:v>4.0174906250016003</c:v>
                </c:pt>
                <c:pt idx="29346">
                  <c:v>4.0170965624992006</c:v>
                </c:pt>
                <c:pt idx="29347">
                  <c:v>4.0167712499999997</c:v>
                </c:pt>
                <c:pt idx="29348">
                  <c:v>4.0163912499999999</c:v>
                </c:pt>
                <c:pt idx="29349">
                  <c:v>4.0163340624992001</c:v>
                </c:pt>
                <c:pt idx="29350">
                  <c:v>4.0161584375007999</c:v>
                </c:pt>
                <c:pt idx="29351">
                  <c:v>4.0157753124992004</c:v>
                </c:pt>
                <c:pt idx="29352">
                  <c:v>4.0153540624992008</c:v>
                </c:pt>
                <c:pt idx="29353">
                  <c:v>4.0150259375007993</c:v>
                </c:pt>
                <c:pt idx="29354">
                  <c:v>4.0145921875007993</c:v>
                </c:pt>
                <c:pt idx="29355">
                  <c:v>4.0142506250016003</c:v>
                </c:pt>
                <c:pt idx="29356">
                  <c:v>4.0138396875007993</c:v>
                </c:pt>
                <c:pt idx="29357">
                  <c:v>4.0132521875007994</c:v>
                </c:pt>
                <c:pt idx="29358">
                  <c:v>4.0127965624992008</c:v>
                </c:pt>
                <c:pt idx="29359">
                  <c:v>4.0123956250016004</c:v>
                </c:pt>
                <c:pt idx="29360">
                  <c:v>4.0127581250016009</c:v>
                </c:pt>
                <c:pt idx="29361">
                  <c:v>4.0131906250016005</c:v>
                </c:pt>
                <c:pt idx="29362">
                  <c:v>4.0135593750016003</c:v>
                </c:pt>
                <c:pt idx="29363">
                  <c:v>4.0139962499999999</c:v>
                </c:pt>
                <c:pt idx="29364">
                  <c:v>4.0144324999999998</c:v>
                </c:pt>
                <c:pt idx="29365">
                  <c:v>4.0147815624992003</c:v>
                </c:pt>
                <c:pt idx="29366">
                  <c:v>4.0153246875007991</c:v>
                </c:pt>
                <c:pt idx="29367">
                  <c:v>4.0158296875007995</c:v>
                </c:pt>
                <c:pt idx="29368">
                  <c:v>4.0162262499999999</c:v>
                </c:pt>
                <c:pt idx="29369">
                  <c:v>4.0166609375007996</c:v>
                </c:pt>
                <c:pt idx="29370">
                  <c:v>4.0170831250016006</c:v>
                </c:pt>
                <c:pt idx="29371">
                  <c:v>4.0174775</c:v>
                </c:pt>
                <c:pt idx="29372">
                  <c:v>4.0179168750016006</c:v>
                </c:pt>
                <c:pt idx="29373">
                  <c:v>4.0183831250016002</c:v>
                </c:pt>
                <c:pt idx="29374">
                  <c:v>4.0187928124992007</c:v>
                </c:pt>
                <c:pt idx="29375">
                  <c:v>4.0191499999999998</c:v>
                </c:pt>
                <c:pt idx="29376">
                  <c:v>4.019495</c:v>
                </c:pt>
                <c:pt idx="29377">
                  <c:v>4.0198609375007992</c:v>
                </c:pt>
                <c:pt idx="29378">
                  <c:v>4.0202471875007992</c:v>
                </c:pt>
                <c:pt idx="29379">
                  <c:v>4.0206499999999998</c:v>
                </c:pt>
                <c:pt idx="29380">
                  <c:v>4.0207159375007997</c:v>
                </c:pt>
                <c:pt idx="29381">
                  <c:v>4.0203837499999997</c:v>
                </c:pt>
                <c:pt idx="29382">
                  <c:v>4.0199359375007999</c:v>
                </c:pt>
                <c:pt idx="29383">
                  <c:v>4.0196115624992004</c:v>
                </c:pt>
                <c:pt idx="29384">
                  <c:v>4.0191956250016005</c:v>
                </c:pt>
                <c:pt idx="29385">
                  <c:v>4.0188146875007993</c:v>
                </c:pt>
                <c:pt idx="29386">
                  <c:v>4.0184125000000002</c:v>
                </c:pt>
                <c:pt idx="29387">
                  <c:v>4.0179831250016003</c:v>
                </c:pt>
                <c:pt idx="29388">
                  <c:v>4.0175846875007997</c:v>
                </c:pt>
                <c:pt idx="29389">
                  <c:v>4.0172462500000004</c:v>
                </c:pt>
                <c:pt idx="29390">
                  <c:v>4.0174246875007995</c:v>
                </c:pt>
                <c:pt idx="29391">
                  <c:v>4.0170981250016009</c:v>
                </c:pt>
                <c:pt idx="29392">
                  <c:v>4.0167178124992002</c:v>
                </c:pt>
                <c:pt idx="29393">
                  <c:v>4.0160790624992009</c:v>
                </c:pt>
                <c:pt idx="29394">
                  <c:v>4.0156434375007999</c:v>
                </c:pt>
                <c:pt idx="29395">
                  <c:v>4.0151828124992006</c:v>
                </c:pt>
                <c:pt idx="29396">
                  <c:v>4.0147025000000003</c:v>
                </c:pt>
                <c:pt idx="29397">
                  <c:v>4.0141178124992001</c:v>
                </c:pt>
                <c:pt idx="29398">
                  <c:v>4.0135181250016005</c:v>
                </c:pt>
                <c:pt idx="29399">
                  <c:v>4.0129493750016003</c:v>
                </c:pt>
                <c:pt idx="29400">
                  <c:v>4.0124418750016009</c:v>
                </c:pt>
                <c:pt idx="29401">
                  <c:v>4.0118781250016005</c:v>
                </c:pt>
                <c:pt idx="29402">
                  <c:v>4.0113878124992004</c:v>
                </c:pt>
                <c:pt idx="29403">
                  <c:v>4.0108962500000001</c:v>
                </c:pt>
                <c:pt idx="29404">
                  <c:v>4.0105696875007997</c:v>
                </c:pt>
                <c:pt idx="29405">
                  <c:v>4.0104478124992005</c:v>
                </c:pt>
                <c:pt idx="29406">
                  <c:v>4.0108690624992009</c:v>
                </c:pt>
                <c:pt idx="29407">
                  <c:v>4.0112956250016003</c:v>
                </c:pt>
                <c:pt idx="29408">
                  <c:v>4.0117571875007991</c:v>
                </c:pt>
                <c:pt idx="29409">
                  <c:v>4.0121793750016002</c:v>
                </c:pt>
                <c:pt idx="29410">
                  <c:v>4.0125890624992007</c:v>
                </c:pt>
                <c:pt idx="29411">
                  <c:v>4.0131337499999997</c:v>
                </c:pt>
                <c:pt idx="29412">
                  <c:v>4.0135818750016004</c:v>
                </c:pt>
                <c:pt idx="29413">
                  <c:v>4.0140190624992007</c:v>
                </c:pt>
                <c:pt idx="29414">
                  <c:v>4.0145521875007999</c:v>
                </c:pt>
                <c:pt idx="29415">
                  <c:v>4.0148940624992004</c:v>
                </c:pt>
                <c:pt idx="29416">
                  <c:v>4.0153325000000004</c:v>
                </c:pt>
                <c:pt idx="29417">
                  <c:v>4.0158690624992008</c:v>
                </c:pt>
                <c:pt idx="29418">
                  <c:v>4.0162559375007998</c:v>
                </c:pt>
                <c:pt idx="29419">
                  <c:v>4.0166203124992004</c:v>
                </c:pt>
                <c:pt idx="29420">
                  <c:v>4.0170293750016004</c:v>
                </c:pt>
                <c:pt idx="29421">
                  <c:v>4.0174746875007994</c:v>
                </c:pt>
                <c:pt idx="29422">
                  <c:v>4.0178696875007995</c:v>
                </c:pt>
                <c:pt idx="29423">
                  <c:v>4.0182259375007998</c:v>
                </c:pt>
                <c:pt idx="29424">
                  <c:v>4.0185834375007996</c:v>
                </c:pt>
                <c:pt idx="29425">
                  <c:v>4.0184981250016003</c:v>
                </c:pt>
                <c:pt idx="29426">
                  <c:v>4.0181440624992009</c:v>
                </c:pt>
                <c:pt idx="29427">
                  <c:v>4.0180646875007993</c:v>
                </c:pt>
                <c:pt idx="29428">
                  <c:v>4.0177103124992009</c:v>
                </c:pt>
                <c:pt idx="29429">
                  <c:v>4.0173562499999997</c:v>
                </c:pt>
                <c:pt idx="29430">
                  <c:v>4.0170012499999999</c:v>
                </c:pt>
                <c:pt idx="29431">
                  <c:v>4.0165956250016004</c:v>
                </c:pt>
                <c:pt idx="29432">
                  <c:v>4.0160753124992006</c:v>
                </c:pt>
                <c:pt idx="29433">
                  <c:v>4.0154812499999997</c:v>
                </c:pt>
                <c:pt idx="29434">
                  <c:v>4.0147968750016005</c:v>
                </c:pt>
                <c:pt idx="29435">
                  <c:v>4.0143956250016002</c:v>
                </c:pt>
                <c:pt idx="29436">
                  <c:v>4.0137328124992004</c:v>
                </c:pt>
                <c:pt idx="29437">
                  <c:v>4.0130846875007995</c:v>
                </c:pt>
                <c:pt idx="29438">
                  <c:v>4.0127534375007992</c:v>
                </c:pt>
                <c:pt idx="29439">
                  <c:v>4.0124287499999998</c:v>
                </c:pt>
                <c:pt idx="29440">
                  <c:v>4.0120300000000002</c:v>
                </c:pt>
                <c:pt idx="29441">
                  <c:v>4.0116793750016004</c:v>
                </c:pt>
                <c:pt idx="29442">
                  <c:v>4.0113406250016004</c:v>
                </c:pt>
                <c:pt idx="29443">
                  <c:v>4.0114615624992007</c:v>
                </c:pt>
                <c:pt idx="29444">
                  <c:v>4.0117943750016005</c:v>
                </c:pt>
                <c:pt idx="29445">
                  <c:v>4.0121484375007999</c:v>
                </c:pt>
                <c:pt idx="29446">
                  <c:v>4.0124818750016003</c:v>
                </c:pt>
                <c:pt idx="29447">
                  <c:v>4.0128812500000004</c:v>
                </c:pt>
                <c:pt idx="29448">
                  <c:v>4.0123934375007995</c:v>
                </c:pt>
                <c:pt idx="29449">
                  <c:v>4.0118812500000001</c:v>
                </c:pt>
                <c:pt idx="29450">
                  <c:v>4.0115078124992003</c:v>
                </c:pt>
                <c:pt idx="29451">
                  <c:v>4.0108887500000003</c:v>
                </c:pt>
                <c:pt idx="29452">
                  <c:v>4.0102956250016009</c:v>
                </c:pt>
                <c:pt idx="29453">
                  <c:v>4.0098162500000001</c:v>
                </c:pt>
                <c:pt idx="29454">
                  <c:v>4.0092465624992002</c:v>
                </c:pt>
                <c:pt idx="29455">
                  <c:v>4.0089031250016003</c:v>
                </c:pt>
                <c:pt idx="29456">
                  <c:v>4.0085190624992002</c:v>
                </c:pt>
                <c:pt idx="29457">
                  <c:v>4.0086387500000003</c:v>
                </c:pt>
                <c:pt idx="29458">
                  <c:v>4.0091465624992004</c:v>
                </c:pt>
                <c:pt idx="29459">
                  <c:v>4.0095984375007996</c:v>
                </c:pt>
                <c:pt idx="29460">
                  <c:v>4.0099834375007992</c:v>
                </c:pt>
                <c:pt idx="29461">
                  <c:v>4.0103753124992005</c:v>
                </c:pt>
                <c:pt idx="29462">
                  <c:v>4.0106965624992004</c:v>
                </c:pt>
                <c:pt idx="29463">
                  <c:v>4.0111190624992004</c:v>
                </c:pt>
                <c:pt idx="29464">
                  <c:v>4.0115428124992007</c:v>
                </c:pt>
                <c:pt idx="29465">
                  <c:v>4.0118840624992007</c:v>
                </c:pt>
                <c:pt idx="29466">
                  <c:v>4.0122490624992002</c:v>
                </c:pt>
                <c:pt idx="29467">
                  <c:v>4.0126218750016003</c:v>
                </c:pt>
                <c:pt idx="29468">
                  <c:v>4.0130309375007993</c:v>
                </c:pt>
                <c:pt idx="29469">
                  <c:v>4.0134249999999998</c:v>
                </c:pt>
                <c:pt idx="29470">
                  <c:v>4.0137475</c:v>
                </c:pt>
                <c:pt idx="29471">
                  <c:v>4.0133893750016005</c:v>
                </c:pt>
                <c:pt idx="29472">
                  <c:v>4.0130178124992009</c:v>
                </c:pt>
                <c:pt idx="29473">
                  <c:v>4.0124653124992005</c:v>
                </c:pt>
                <c:pt idx="29474">
                  <c:v>4.0118971875007992</c:v>
                </c:pt>
                <c:pt idx="29475">
                  <c:v>4.0114278124992007</c:v>
                </c:pt>
                <c:pt idx="29476">
                  <c:v>4.0110521875007992</c:v>
                </c:pt>
                <c:pt idx="29477">
                  <c:v>4.0107253124992006</c:v>
                </c:pt>
                <c:pt idx="29478">
                  <c:v>4.0102259375007998</c:v>
                </c:pt>
                <c:pt idx="29479">
                  <c:v>4.0096924999999999</c:v>
                </c:pt>
                <c:pt idx="29480">
                  <c:v>4.0092696875007992</c:v>
                </c:pt>
                <c:pt idx="29481">
                  <c:v>4.0088287500000002</c:v>
                </c:pt>
                <c:pt idx="29482">
                  <c:v>4.0083221875007995</c:v>
                </c:pt>
                <c:pt idx="29483">
                  <c:v>4.0078568750016004</c:v>
                </c:pt>
                <c:pt idx="29484">
                  <c:v>4.0075012499999998</c:v>
                </c:pt>
                <c:pt idx="29485">
                  <c:v>4.0079806250016006</c:v>
                </c:pt>
                <c:pt idx="29486">
                  <c:v>4.0083018750016004</c:v>
                </c:pt>
                <c:pt idx="29487">
                  <c:v>4.0087371875007998</c:v>
                </c:pt>
                <c:pt idx="29488">
                  <c:v>4.0091450000000002</c:v>
                </c:pt>
                <c:pt idx="29489">
                  <c:v>4.0095209375007999</c:v>
                </c:pt>
                <c:pt idx="29490">
                  <c:v>4.0100034375007994</c:v>
                </c:pt>
                <c:pt idx="29491">
                  <c:v>4.0104731250016004</c:v>
                </c:pt>
                <c:pt idx="29492">
                  <c:v>4.0109165624992009</c:v>
                </c:pt>
                <c:pt idx="29493">
                  <c:v>4.0114696875007994</c:v>
                </c:pt>
                <c:pt idx="29494">
                  <c:v>4.0119065624992007</c:v>
                </c:pt>
                <c:pt idx="29495">
                  <c:v>4.0122481250016007</c:v>
                </c:pt>
                <c:pt idx="29496">
                  <c:v>4.0126790624992008</c:v>
                </c:pt>
                <c:pt idx="29497">
                  <c:v>4.0130662499999996</c:v>
                </c:pt>
                <c:pt idx="29498">
                  <c:v>4.0135115624992004</c:v>
                </c:pt>
                <c:pt idx="29499">
                  <c:v>4.0138731250016004</c:v>
                </c:pt>
                <c:pt idx="29500">
                  <c:v>4.0142906250016006</c:v>
                </c:pt>
                <c:pt idx="29501">
                  <c:v>4.0147443750016008</c:v>
                </c:pt>
                <c:pt idx="29502">
                  <c:v>4.0150937500000001</c:v>
                </c:pt>
                <c:pt idx="29503">
                  <c:v>4.0155515624992004</c:v>
                </c:pt>
                <c:pt idx="29504">
                  <c:v>4.0160118750016007</c:v>
                </c:pt>
                <c:pt idx="29505">
                  <c:v>4.0164093750016008</c:v>
                </c:pt>
                <c:pt idx="29506">
                  <c:v>4.0169231250016004</c:v>
                </c:pt>
                <c:pt idx="29507">
                  <c:v>4.0172509375007994</c:v>
                </c:pt>
                <c:pt idx="29508">
                  <c:v>4.0177503124992002</c:v>
                </c:pt>
                <c:pt idx="29509">
                  <c:v>4.0182262499999997</c:v>
                </c:pt>
                <c:pt idx="29510">
                  <c:v>4.0187362499999999</c:v>
                </c:pt>
                <c:pt idx="29511">
                  <c:v>4.0190725</c:v>
                </c:pt>
                <c:pt idx="29512">
                  <c:v>4.0194349999999996</c:v>
                </c:pt>
                <c:pt idx="29513">
                  <c:v>4.0197656250016003</c:v>
                </c:pt>
                <c:pt idx="29514">
                  <c:v>4.0200931250016003</c:v>
                </c:pt>
                <c:pt idx="29515">
                  <c:v>4.0204228124992003</c:v>
                </c:pt>
                <c:pt idx="29516">
                  <c:v>4.0208734375007991</c:v>
                </c:pt>
                <c:pt idx="29517">
                  <c:v>4.0204515624992005</c:v>
                </c:pt>
                <c:pt idx="29518">
                  <c:v>4.0198365624992007</c:v>
                </c:pt>
                <c:pt idx="29519">
                  <c:v>4.0195153124992009</c:v>
                </c:pt>
                <c:pt idx="29520">
                  <c:v>4.0191734375007995</c:v>
                </c:pt>
                <c:pt idx="29521">
                  <c:v>4.0187687499999996</c:v>
                </c:pt>
                <c:pt idx="29522">
                  <c:v>4.0183049999999998</c:v>
                </c:pt>
                <c:pt idx="29523">
                  <c:v>4.0178134375007994</c:v>
                </c:pt>
                <c:pt idx="29524">
                  <c:v>4.0173321875007995</c:v>
                </c:pt>
                <c:pt idx="29525">
                  <c:v>4.0168640624992005</c:v>
                </c:pt>
                <c:pt idx="29526">
                  <c:v>4.0164446875007993</c:v>
                </c:pt>
                <c:pt idx="29527">
                  <c:v>4.0160496875007992</c:v>
                </c:pt>
                <c:pt idx="29528">
                  <c:v>4.0153340624992007</c:v>
                </c:pt>
                <c:pt idx="29529">
                  <c:v>4.0149837499999999</c:v>
                </c:pt>
                <c:pt idx="29530">
                  <c:v>4.0143818750016003</c:v>
                </c:pt>
                <c:pt idx="29531">
                  <c:v>4.0140012499999997</c:v>
                </c:pt>
                <c:pt idx="29532">
                  <c:v>4.0136250000000002</c:v>
                </c:pt>
                <c:pt idx="29533">
                  <c:v>4.0132753124992009</c:v>
                </c:pt>
                <c:pt idx="29534">
                  <c:v>4.0128168750016009</c:v>
                </c:pt>
                <c:pt idx="29535">
                  <c:v>4.0121859375007993</c:v>
                </c:pt>
                <c:pt idx="29536">
                  <c:v>4.0114965624992003</c:v>
                </c:pt>
                <c:pt idx="29537">
                  <c:v>4.0107903124992008</c:v>
                </c:pt>
                <c:pt idx="29538">
                  <c:v>4.0101174999999998</c:v>
                </c:pt>
                <c:pt idx="29539">
                  <c:v>4.0094081250016007</c:v>
                </c:pt>
                <c:pt idx="29540">
                  <c:v>4.0087737499999996</c:v>
                </c:pt>
                <c:pt idx="29541">
                  <c:v>4.0081696875007999</c:v>
                </c:pt>
                <c:pt idx="29542">
                  <c:v>4.0075556250016007</c:v>
                </c:pt>
                <c:pt idx="29543">
                  <c:v>4.0068943750016004</c:v>
                </c:pt>
                <c:pt idx="29544">
                  <c:v>4.0063503124992002</c:v>
                </c:pt>
                <c:pt idx="29545">
                  <c:v>4.0059128124992007</c:v>
                </c:pt>
                <c:pt idx="29546">
                  <c:v>4.0053496875007992</c:v>
                </c:pt>
                <c:pt idx="29547">
                  <c:v>4.0049109375007994</c:v>
                </c:pt>
                <c:pt idx="29548">
                  <c:v>4.0050837499999998</c:v>
                </c:pt>
                <c:pt idx="29549">
                  <c:v>4.0054668750016003</c:v>
                </c:pt>
                <c:pt idx="29550">
                  <c:v>4.0058309375007992</c:v>
                </c:pt>
                <c:pt idx="29551">
                  <c:v>4.0063606250016006</c:v>
                </c:pt>
                <c:pt idx="29552">
                  <c:v>4.0067634375007994</c:v>
                </c:pt>
                <c:pt idx="29553">
                  <c:v>4.0071231250016002</c:v>
                </c:pt>
                <c:pt idx="29554">
                  <c:v>4.0074959375007992</c:v>
                </c:pt>
                <c:pt idx="29555">
                  <c:v>4.0078956250016002</c:v>
                </c:pt>
                <c:pt idx="29556">
                  <c:v>4.0083284375007997</c:v>
                </c:pt>
                <c:pt idx="29557">
                  <c:v>4.0087628124992003</c:v>
                </c:pt>
                <c:pt idx="29558">
                  <c:v>4.0091728124992008</c:v>
                </c:pt>
                <c:pt idx="29559">
                  <c:v>4.0095524999999999</c:v>
                </c:pt>
                <c:pt idx="29560">
                  <c:v>4.0098975000000001</c:v>
                </c:pt>
                <c:pt idx="29561">
                  <c:v>4.0104274999999996</c:v>
                </c:pt>
                <c:pt idx="29562">
                  <c:v>4.0107796875007997</c:v>
                </c:pt>
                <c:pt idx="29563">
                  <c:v>4.011145</c:v>
                </c:pt>
                <c:pt idx="29564">
                  <c:v>4.011215</c:v>
                </c:pt>
                <c:pt idx="29565">
                  <c:v>4.0108478124992004</c:v>
                </c:pt>
                <c:pt idx="29566">
                  <c:v>4.0103428124992009</c:v>
                </c:pt>
                <c:pt idx="29567">
                  <c:v>4.0097790624992005</c:v>
                </c:pt>
                <c:pt idx="29568">
                  <c:v>4.0093275000000004</c:v>
                </c:pt>
                <c:pt idx="29569">
                  <c:v>4.0089878124992007</c:v>
                </c:pt>
                <c:pt idx="29570">
                  <c:v>4.009389375001601</c:v>
                </c:pt>
                <c:pt idx="29571">
                  <c:v>4.0097609375007996</c:v>
                </c:pt>
                <c:pt idx="29572">
                  <c:v>4.0101837500000004</c:v>
                </c:pt>
                <c:pt idx="29573">
                  <c:v>4.0106331250016005</c:v>
                </c:pt>
                <c:pt idx="29574">
                  <c:v>4.0110562500000002</c:v>
                </c:pt>
                <c:pt idx="29575">
                  <c:v>4.0113240624992006</c:v>
                </c:pt>
                <c:pt idx="29576">
                  <c:v>4.0109937499999999</c:v>
                </c:pt>
                <c:pt idx="29577">
                  <c:v>4.0105856250016005</c:v>
                </c:pt>
                <c:pt idx="29578">
                  <c:v>4.0102034375007998</c:v>
                </c:pt>
                <c:pt idx="29579">
                  <c:v>4.0097412500000003</c:v>
                </c:pt>
                <c:pt idx="29580">
                  <c:v>4.0093343750016004</c:v>
                </c:pt>
                <c:pt idx="29581">
                  <c:v>4.0096800000000004</c:v>
                </c:pt>
                <c:pt idx="29582">
                  <c:v>4.0101384375007996</c:v>
                </c:pt>
                <c:pt idx="29583">
                  <c:v>4.0105096875007993</c:v>
                </c:pt>
                <c:pt idx="29584">
                  <c:v>4.0109187500000001</c:v>
                </c:pt>
                <c:pt idx="29585">
                  <c:v>4.0112734375007992</c:v>
                </c:pt>
                <c:pt idx="29586">
                  <c:v>4.0116296875007995</c:v>
                </c:pt>
                <c:pt idx="29587">
                  <c:v>4.0120028124992002</c:v>
                </c:pt>
                <c:pt idx="29588">
                  <c:v>4.0123503124992004</c:v>
                </c:pt>
                <c:pt idx="29589">
                  <c:v>4.0127449999999998</c:v>
                </c:pt>
                <c:pt idx="29590">
                  <c:v>4.0131315624992006</c:v>
                </c:pt>
                <c:pt idx="29591">
                  <c:v>4.0135996875007995</c:v>
                </c:pt>
                <c:pt idx="29592">
                  <c:v>4.0141837499999999</c:v>
                </c:pt>
                <c:pt idx="29593">
                  <c:v>4.0146093750016005</c:v>
                </c:pt>
                <c:pt idx="29594">
                  <c:v>4.0152059375007996</c:v>
                </c:pt>
                <c:pt idx="29595">
                  <c:v>4.0157409375007997</c:v>
                </c:pt>
                <c:pt idx="29596">
                  <c:v>4.0162699999999996</c:v>
                </c:pt>
                <c:pt idx="29597">
                  <c:v>4.0166884375007994</c:v>
                </c:pt>
                <c:pt idx="29598">
                  <c:v>4.0171312500000003</c:v>
                </c:pt>
                <c:pt idx="29599">
                  <c:v>4.0175037500000004</c:v>
                </c:pt>
                <c:pt idx="29600">
                  <c:v>4.0178340624992002</c:v>
                </c:pt>
                <c:pt idx="29601">
                  <c:v>4.0181631250016006</c:v>
                </c:pt>
                <c:pt idx="29602">
                  <c:v>4.0184896875007992</c:v>
                </c:pt>
                <c:pt idx="29603">
                  <c:v>4.0179806250016004</c:v>
                </c:pt>
                <c:pt idx="29604">
                  <c:v>4.0173081250016009</c:v>
                </c:pt>
                <c:pt idx="29605">
                  <c:v>4.0169406250016007</c:v>
                </c:pt>
                <c:pt idx="29606">
                  <c:v>4.0165856250016008</c:v>
                </c:pt>
                <c:pt idx="29607">
                  <c:v>4.0159050000000001</c:v>
                </c:pt>
                <c:pt idx="29608">
                  <c:v>4.0153850000000002</c:v>
                </c:pt>
                <c:pt idx="29609">
                  <c:v>4.0149224999999999</c:v>
                </c:pt>
                <c:pt idx="29610">
                  <c:v>4.0143978124992001</c:v>
                </c:pt>
                <c:pt idx="29611">
                  <c:v>4.0140296875007992</c:v>
                </c:pt>
                <c:pt idx="29612">
                  <c:v>4.0136534375007997</c:v>
                </c:pt>
                <c:pt idx="29613">
                  <c:v>4.0132103124992007</c:v>
                </c:pt>
                <c:pt idx="29614">
                  <c:v>4.0126281250016005</c:v>
                </c:pt>
                <c:pt idx="29615">
                  <c:v>4.0120649999999998</c:v>
                </c:pt>
                <c:pt idx="29616">
                  <c:v>4.0114140624992007</c:v>
                </c:pt>
                <c:pt idx="29617">
                  <c:v>4.0108006250016004</c:v>
                </c:pt>
                <c:pt idx="29618">
                  <c:v>4.0101309375007999</c:v>
                </c:pt>
                <c:pt idx="29619">
                  <c:v>4.009529375001601</c:v>
                </c:pt>
                <c:pt idx="29620">
                  <c:v>4.0090453124992003</c:v>
                </c:pt>
                <c:pt idx="29621">
                  <c:v>4.0086543750016004</c:v>
                </c:pt>
                <c:pt idx="29622">
                  <c:v>4.0081887500000004</c:v>
                </c:pt>
                <c:pt idx="29623">
                  <c:v>4.0078162500000003</c:v>
                </c:pt>
                <c:pt idx="29624">
                  <c:v>4.0072637499999999</c:v>
                </c:pt>
                <c:pt idx="29625">
                  <c:v>4.0069046875007999</c:v>
                </c:pt>
                <c:pt idx="29626">
                  <c:v>4.0065090624992008</c:v>
                </c:pt>
                <c:pt idx="29627">
                  <c:v>4.0061278124992006</c:v>
                </c:pt>
                <c:pt idx="29628">
                  <c:v>4.0057068750016009</c:v>
                </c:pt>
                <c:pt idx="29629">
                  <c:v>4.0058674999999999</c:v>
                </c:pt>
                <c:pt idx="29630">
                  <c:v>4.0062309375007992</c:v>
                </c:pt>
                <c:pt idx="29631">
                  <c:v>4.0067387500000002</c:v>
                </c:pt>
                <c:pt idx="29632">
                  <c:v>4.0071318750016003</c:v>
                </c:pt>
                <c:pt idx="29633">
                  <c:v>4.0075759375007998</c:v>
                </c:pt>
                <c:pt idx="29634">
                  <c:v>4.0080012500000004</c:v>
                </c:pt>
                <c:pt idx="29635">
                  <c:v>4.0085131250016008</c:v>
                </c:pt>
                <c:pt idx="29636">
                  <c:v>4.0089674999999998</c:v>
                </c:pt>
                <c:pt idx="29637">
                  <c:v>4.0093912500000002</c:v>
                </c:pt>
                <c:pt idx="29638">
                  <c:v>4.0098290624992003</c:v>
                </c:pt>
                <c:pt idx="29639">
                  <c:v>4.0101996875007995</c:v>
                </c:pt>
                <c:pt idx="29640">
                  <c:v>4.0106175000000004</c:v>
                </c:pt>
                <c:pt idx="29641">
                  <c:v>4.0109734375007999</c:v>
                </c:pt>
                <c:pt idx="29642">
                  <c:v>4.0104828124992009</c:v>
                </c:pt>
                <c:pt idx="29643">
                  <c:v>4.0101609375007996</c:v>
                </c:pt>
                <c:pt idx="29644">
                  <c:v>4.0097840624992003</c:v>
                </c:pt>
                <c:pt idx="29645">
                  <c:v>4.0094115624992002</c:v>
                </c:pt>
                <c:pt idx="29646">
                  <c:v>4.0090043750016005</c:v>
                </c:pt>
                <c:pt idx="29647">
                  <c:v>4.0086034375007991</c:v>
                </c:pt>
                <c:pt idx="29648">
                  <c:v>4.0081915624992002</c:v>
                </c:pt>
                <c:pt idx="29649">
                  <c:v>4.0078259375007992</c:v>
                </c:pt>
                <c:pt idx="29650">
                  <c:v>4.0074746875007996</c:v>
                </c:pt>
                <c:pt idx="29651">
                  <c:v>4.0069262500000002</c:v>
                </c:pt>
                <c:pt idx="29652">
                  <c:v>4.0064774999999999</c:v>
                </c:pt>
                <c:pt idx="29653">
                  <c:v>4.0060900000000004</c:v>
                </c:pt>
                <c:pt idx="29654">
                  <c:v>4.0057146875007996</c:v>
                </c:pt>
                <c:pt idx="29655">
                  <c:v>4.0053003124992008</c:v>
                </c:pt>
                <c:pt idx="29656">
                  <c:v>4.004975</c:v>
                </c:pt>
                <c:pt idx="29657">
                  <c:v>4.0046106250016003</c:v>
                </c:pt>
                <c:pt idx="29658">
                  <c:v>4.0047931250016005</c:v>
                </c:pt>
                <c:pt idx="29659">
                  <c:v>4.0051806250016009</c:v>
                </c:pt>
                <c:pt idx="29660">
                  <c:v>4.0055396875007991</c:v>
                </c:pt>
                <c:pt idx="29661">
                  <c:v>4.0059359375007997</c:v>
                </c:pt>
                <c:pt idx="29662">
                  <c:v>4.0063396875007999</c:v>
                </c:pt>
                <c:pt idx="29663">
                  <c:v>4.0066681250016005</c:v>
                </c:pt>
                <c:pt idx="29664">
                  <c:v>4.0071649999999996</c:v>
                </c:pt>
                <c:pt idx="29665">
                  <c:v>4.0076284375007996</c:v>
                </c:pt>
                <c:pt idx="29666">
                  <c:v>4.0079787500000004</c:v>
                </c:pt>
                <c:pt idx="29667">
                  <c:v>4.0083849999999996</c:v>
                </c:pt>
                <c:pt idx="29668">
                  <c:v>4.0087971875007993</c:v>
                </c:pt>
                <c:pt idx="29669">
                  <c:v>4.0087293750016002</c:v>
                </c:pt>
                <c:pt idx="29670">
                  <c:v>4.0084984375007995</c:v>
                </c:pt>
                <c:pt idx="29671">
                  <c:v>4.0089075000000003</c:v>
                </c:pt>
                <c:pt idx="29672">
                  <c:v>4.0093078124992001</c:v>
                </c:pt>
                <c:pt idx="29673">
                  <c:v>4.0097193750016009</c:v>
                </c:pt>
                <c:pt idx="29674">
                  <c:v>4.0101890624992009</c:v>
                </c:pt>
                <c:pt idx="29675">
                  <c:v>4.0105806250016007</c:v>
                </c:pt>
                <c:pt idx="29676">
                  <c:v>4.0109824999999999</c:v>
                </c:pt>
                <c:pt idx="29677">
                  <c:v>4.0113884375007993</c:v>
                </c:pt>
                <c:pt idx="29678">
                  <c:v>4.0117599999999998</c:v>
                </c:pt>
                <c:pt idx="29679">
                  <c:v>4.0122487500000004</c:v>
                </c:pt>
                <c:pt idx="29680">
                  <c:v>4.0126106250016003</c:v>
                </c:pt>
                <c:pt idx="29681">
                  <c:v>4.0129840624992008</c:v>
                </c:pt>
                <c:pt idx="29682">
                  <c:v>4.013424375001601</c:v>
                </c:pt>
                <c:pt idx="29683">
                  <c:v>4.0139100000000001</c:v>
                </c:pt>
                <c:pt idx="29684">
                  <c:v>4.0143599999999999</c:v>
                </c:pt>
                <c:pt idx="29685">
                  <c:v>4.0147365624992002</c:v>
                </c:pt>
                <c:pt idx="29686">
                  <c:v>4.0150587499999997</c:v>
                </c:pt>
                <c:pt idx="29687">
                  <c:v>4.0154343750016004</c:v>
                </c:pt>
                <c:pt idx="29688">
                  <c:v>4.0150828124992008</c:v>
                </c:pt>
                <c:pt idx="29689">
                  <c:v>4.0144428124992002</c:v>
                </c:pt>
                <c:pt idx="29690">
                  <c:v>4.0139674999999997</c:v>
                </c:pt>
                <c:pt idx="29691">
                  <c:v>4.0132784375007997</c:v>
                </c:pt>
                <c:pt idx="29692">
                  <c:v>4.0124775000000001</c:v>
                </c:pt>
                <c:pt idx="29693">
                  <c:v>4.0114921875007994</c:v>
                </c:pt>
                <c:pt idx="29694">
                  <c:v>4.0104424999999999</c:v>
                </c:pt>
                <c:pt idx="29695">
                  <c:v>4.009389375001601</c:v>
                </c:pt>
                <c:pt idx="29696">
                  <c:v>4.0083574999999998</c:v>
                </c:pt>
                <c:pt idx="29697">
                  <c:v>4.0073128124992001</c:v>
                </c:pt>
                <c:pt idx="29698">
                  <c:v>4.0063306250016009</c:v>
                </c:pt>
                <c:pt idx="29699">
                  <c:v>4.0053537500000003</c:v>
                </c:pt>
                <c:pt idx="29700">
                  <c:v>4.0044790624992004</c:v>
                </c:pt>
                <c:pt idx="29701">
                  <c:v>4.0036768750016005</c:v>
                </c:pt>
                <c:pt idx="29702">
                  <c:v>4.0030587500000001</c:v>
                </c:pt>
                <c:pt idx="29703">
                  <c:v>4.0026034375007997</c:v>
                </c:pt>
                <c:pt idx="29704">
                  <c:v>4.0022593750016009</c:v>
                </c:pt>
                <c:pt idx="29705">
                  <c:v>4.0018459375007991</c:v>
                </c:pt>
                <c:pt idx="29706">
                  <c:v>4.0014446875007996</c:v>
                </c:pt>
                <c:pt idx="29707">
                  <c:v>4.0010387500000002</c:v>
                </c:pt>
                <c:pt idx="29708">
                  <c:v>4.0006087499999996</c:v>
                </c:pt>
                <c:pt idx="29709">
                  <c:v>4.0002140624992002</c:v>
                </c:pt>
                <c:pt idx="29710">
                  <c:v>3.9998390624992006</c:v>
                </c:pt>
                <c:pt idx="29711">
                  <c:v>3.9994025</c:v>
                </c:pt>
                <c:pt idx="29712">
                  <c:v>3.9990337500000002</c:v>
                </c:pt>
                <c:pt idx="29713">
                  <c:v>3.9986196875007995</c:v>
                </c:pt>
                <c:pt idx="29714">
                  <c:v>3.9981768750016005</c:v>
                </c:pt>
                <c:pt idx="29715">
                  <c:v>3.99783</c:v>
                </c:pt>
                <c:pt idx="29716">
                  <c:v>3.9974021875007995</c:v>
                </c:pt>
                <c:pt idx="29717">
                  <c:v>3.9970384375007995</c:v>
                </c:pt>
                <c:pt idx="29718">
                  <c:v>3.9974368750016005</c:v>
                </c:pt>
                <c:pt idx="29719">
                  <c:v>3.9979337500000001</c:v>
                </c:pt>
                <c:pt idx="29720">
                  <c:v>3.9983293750016005</c:v>
                </c:pt>
                <c:pt idx="29721">
                  <c:v>3.9987368750016006</c:v>
                </c:pt>
                <c:pt idx="29722">
                  <c:v>3.9990959375007993</c:v>
                </c:pt>
                <c:pt idx="29723">
                  <c:v>3.9994512499999999</c:v>
                </c:pt>
                <c:pt idx="29724">
                  <c:v>3.9999099999999999</c:v>
                </c:pt>
                <c:pt idx="29725">
                  <c:v>4.0002440624992008</c:v>
                </c:pt>
                <c:pt idx="29726">
                  <c:v>4.0005699999999997</c:v>
                </c:pt>
                <c:pt idx="29727">
                  <c:v>4.0009056250016002</c:v>
                </c:pt>
                <c:pt idx="29728">
                  <c:v>4.0013253124992003</c:v>
                </c:pt>
                <c:pt idx="29729">
                  <c:v>4.0017406250016005</c:v>
                </c:pt>
                <c:pt idx="29730">
                  <c:v>4.0021646875007999</c:v>
                </c:pt>
                <c:pt idx="29731">
                  <c:v>4.0026706250016009</c:v>
                </c:pt>
                <c:pt idx="29732">
                  <c:v>4.0031856250016009</c:v>
                </c:pt>
                <c:pt idx="29733">
                  <c:v>4.0037225000000003</c:v>
                </c:pt>
                <c:pt idx="29734">
                  <c:v>4.0042024999999999</c:v>
                </c:pt>
                <c:pt idx="29735">
                  <c:v>4.0047243750016008</c:v>
                </c:pt>
                <c:pt idx="29736">
                  <c:v>4.0052424999999996</c:v>
                </c:pt>
                <c:pt idx="29737">
                  <c:v>4.0057221875007993</c:v>
                </c:pt>
                <c:pt idx="29738">
                  <c:v>4.006163125001601</c:v>
                </c:pt>
                <c:pt idx="29739">
                  <c:v>4.0066087499999998</c:v>
                </c:pt>
                <c:pt idx="29740">
                  <c:v>4.0070381250016007</c:v>
                </c:pt>
                <c:pt idx="29741">
                  <c:v>4.0073784375007993</c:v>
                </c:pt>
                <c:pt idx="29742">
                  <c:v>4.0077162499999996</c:v>
                </c:pt>
                <c:pt idx="29743">
                  <c:v>4.0080634375007991</c:v>
                </c:pt>
                <c:pt idx="29744">
                  <c:v>4.0075646875007997</c:v>
                </c:pt>
                <c:pt idx="29745">
                  <c:v>4.0071181250016004</c:v>
                </c:pt>
                <c:pt idx="29746">
                  <c:v>4.0066068750016006</c:v>
                </c:pt>
                <c:pt idx="29747">
                  <c:v>4.0061159375007991</c:v>
                </c:pt>
                <c:pt idx="29748">
                  <c:v>4.0056953124992001</c:v>
                </c:pt>
                <c:pt idx="29749">
                  <c:v>4.0052462499999999</c:v>
                </c:pt>
                <c:pt idx="29750">
                  <c:v>4.0048424999999996</c:v>
                </c:pt>
                <c:pt idx="29751">
                  <c:v>4.00446875</c:v>
                </c:pt>
                <c:pt idx="29752">
                  <c:v>4.0038534375007995</c:v>
                </c:pt>
                <c:pt idx="29753">
                  <c:v>4.0034774999999998</c:v>
                </c:pt>
                <c:pt idx="29754">
                  <c:v>4.00341375</c:v>
                </c:pt>
                <c:pt idx="29755">
                  <c:v>4.0037590624992001</c:v>
                </c:pt>
                <c:pt idx="29756">
                  <c:v>4.0041103124992006</c:v>
                </c:pt>
                <c:pt idx="29757">
                  <c:v>4.0045193750016006</c:v>
                </c:pt>
                <c:pt idx="29758">
                  <c:v>4.0049200000000003</c:v>
                </c:pt>
                <c:pt idx="29759">
                  <c:v>4.0053690624992004</c:v>
                </c:pt>
                <c:pt idx="29760">
                  <c:v>4.0057771875007999</c:v>
                </c:pt>
                <c:pt idx="29761">
                  <c:v>4.0061862499999998</c:v>
                </c:pt>
                <c:pt idx="29762">
                  <c:v>4.0066715624992009</c:v>
                </c:pt>
                <c:pt idx="29763">
                  <c:v>4.0071525000000001</c:v>
                </c:pt>
                <c:pt idx="29764">
                  <c:v>4.0075559375007996</c:v>
                </c:pt>
                <c:pt idx="29765">
                  <c:v>4.0079237499999998</c:v>
                </c:pt>
                <c:pt idx="29766">
                  <c:v>4.0082734375007991</c:v>
                </c:pt>
                <c:pt idx="29767">
                  <c:v>4.0086012499999999</c:v>
                </c:pt>
                <c:pt idx="29768">
                  <c:v>4.0089256250016003</c:v>
                </c:pt>
                <c:pt idx="29769">
                  <c:v>4.0090703124992002</c:v>
                </c:pt>
                <c:pt idx="29770">
                  <c:v>4.0094087500000004</c:v>
                </c:pt>
                <c:pt idx="29771">
                  <c:v>4.0098331250016006</c:v>
                </c:pt>
                <c:pt idx="29772">
                  <c:v>4.0102549999999999</c:v>
                </c:pt>
                <c:pt idx="29773">
                  <c:v>4.0105821875007992</c:v>
                </c:pt>
                <c:pt idx="29774">
                  <c:v>4.0109653124992004</c:v>
                </c:pt>
                <c:pt idx="29775">
                  <c:v>4.0113737499999997</c:v>
                </c:pt>
                <c:pt idx="29776">
                  <c:v>4.0117149999999997</c:v>
                </c:pt>
                <c:pt idx="29777">
                  <c:v>4.0122096875007998</c:v>
                </c:pt>
                <c:pt idx="29778">
                  <c:v>4.0125531250016007</c:v>
                </c:pt>
                <c:pt idx="29779">
                  <c:v>4.0129631250016002</c:v>
                </c:pt>
                <c:pt idx="29780">
                  <c:v>4.0133046875007992</c:v>
                </c:pt>
                <c:pt idx="29781">
                  <c:v>4.0136759375007998</c:v>
                </c:pt>
                <c:pt idx="29782">
                  <c:v>4.0141237500000004</c:v>
                </c:pt>
                <c:pt idx="29783">
                  <c:v>4.0135581250016008</c:v>
                </c:pt>
                <c:pt idx="29784">
                  <c:v>4.0131871875007992</c:v>
                </c:pt>
                <c:pt idx="29785">
                  <c:v>4.0127303124992002</c:v>
                </c:pt>
                <c:pt idx="29786">
                  <c:v>4.0121453124992001</c:v>
                </c:pt>
                <c:pt idx="29787">
                  <c:v>4.0114959375007997</c:v>
                </c:pt>
                <c:pt idx="29788">
                  <c:v>4.0108465624992009</c:v>
                </c:pt>
                <c:pt idx="29789">
                  <c:v>4.0102262499999997</c:v>
                </c:pt>
                <c:pt idx="29790">
                  <c:v>4.0095462499999996</c:v>
                </c:pt>
                <c:pt idx="29791">
                  <c:v>4.0089403124992007</c:v>
                </c:pt>
                <c:pt idx="29792">
                  <c:v>4.0083956250016008</c:v>
                </c:pt>
                <c:pt idx="29793">
                  <c:v>4.0077903124992007</c:v>
                </c:pt>
                <c:pt idx="29794">
                  <c:v>4.0070987499999999</c:v>
                </c:pt>
                <c:pt idx="29795">
                  <c:v>4.0064696875007995</c:v>
                </c:pt>
                <c:pt idx="29796">
                  <c:v>4.0058978124992004</c:v>
                </c:pt>
                <c:pt idx="29797">
                  <c:v>4.0053671875007995</c:v>
                </c:pt>
                <c:pt idx="29798">
                  <c:v>4.0047946875007998</c:v>
                </c:pt>
                <c:pt idx="29799">
                  <c:v>4.0042271875007991</c:v>
                </c:pt>
                <c:pt idx="29800">
                  <c:v>4.0036071875007995</c:v>
                </c:pt>
                <c:pt idx="29801">
                  <c:v>4.0029599999999999</c:v>
                </c:pt>
                <c:pt idx="29802">
                  <c:v>4.0022596875007999</c:v>
                </c:pt>
                <c:pt idx="29803">
                  <c:v>4.001705625001601</c:v>
                </c:pt>
                <c:pt idx="29804">
                  <c:v>4.0012178124992008</c:v>
                </c:pt>
                <c:pt idx="29805">
                  <c:v>4.0007562500000002</c:v>
                </c:pt>
                <c:pt idx="29806">
                  <c:v>4.0002571875007993</c:v>
                </c:pt>
                <c:pt idx="29807">
                  <c:v>3.9997962500000002</c:v>
                </c:pt>
                <c:pt idx="29808">
                  <c:v>3.9993568750016006</c:v>
                </c:pt>
                <c:pt idx="29809">
                  <c:v>3.9989653124992004</c:v>
                </c:pt>
                <c:pt idx="29810">
                  <c:v>3.9986115624992005</c:v>
                </c:pt>
                <c:pt idx="29811">
                  <c:v>3.9980250000000002</c:v>
                </c:pt>
                <c:pt idx="29812">
                  <c:v>3.9976918750016006</c:v>
                </c:pt>
                <c:pt idx="29813">
                  <c:v>3.9973040624992007</c:v>
                </c:pt>
                <c:pt idx="29814">
                  <c:v>3.9969396875007996</c:v>
                </c:pt>
                <c:pt idx="29815">
                  <c:v>3.9963971875007993</c:v>
                </c:pt>
                <c:pt idx="29816">
                  <c:v>3.9958284375007995</c:v>
                </c:pt>
                <c:pt idx="29817">
                  <c:v>3.9953574999999999</c:v>
                </c:pt>
                <c:pt idx="29818">
                  <c:v>3.9950043750016007</c:v>
                </c:pt>
                <c:pt idx="29819">
                  <c:v>3.9954490624992003</c:v>
                </c:pt>
                <c:pt idx="29820">
                  <c:v>3.9959737500000001</c:v>
                </c:pt>
                <c:pt idx="29821">
                  <c:v>3.9964024999999999</c:v>
                </c:pt>
                <c:pt idx="29822">
                  <c:v>3.9968615624992005</c:v>
                </c:pt>
                <c:pt idx="29823">
                  <c:v>3.9973334375007994</c:v>
                </c:pt>
                <c:pt idx="29824">
                  <c:v>3.9978131250016005</c:v>
                </c:pt>
                <c:pt idx="29825">
                  <c:v>3.9982621875007993</c:v>
                </c:pt>
                <c:pt idx="29826">
                  <c:v>3.9986362500000001</c:v>
                </c:pt>
                <c:pt idx="29827">
                  <c:v>3.9990856250016007</c:v>
                </c:pt>
                <c:pt idx="29828">
                  <c:v>3.9995453124992006</c:v>
                </c:pt>
                <c:pt idx="29829">
                  <c:v>3.9999218750016006</c:v>
                </c:pt>
                <c:pt idx="29830">
                  <c:v>4.0004068750016009</c:v>
                </c:pt>
                <c:pt idx="29831">
                  <c:v>4.0009393750016002</c:v>
                </c:pt>
                <c:pt idx="29832">
                  <c:v>4.0012812499999999</c:v>
                </c:pt>
                <c:pt idx="29833">
                  <c:v>4.0018612500000001</c:v>
                </c:pt>
                <c:pt idx="29834">
                  <c:v>4.0023893750016004</c:v>
                </c:pt>
                <c:pt idx="29835">
                  <c:v>4.0028862500000004</c:v>
                </c:pt>
                <c:pt idx="29836">
                  <c:v>4.0033631250016004</c:v>
                </c:pt>
                <c:pt idx="29837">
                  <c:v>4.0038243750016003</c:v>
                </c:pt>
                <c:pt idx="29838">
                  <c:v>4.0043184375007996</c:v>
                </c:pt>
                <c:pt idx="29839">
                  <c:v>4.0048387500000002</c:v>
                </c:pt>
                <c:pt idx="29840">
                  <c:v>4.0052884375007993</c:v>
                </c:pt>
                <c:pt idx="29841">
                  <c:v>4.0057796875007998</c:v>
                </c:pt>
                <c:pt idx="29842">
                  <c:v>4.0062484375007994</c:v>
                </c:pt>
                <c:pt idx="29843">
                  <c:v>4.0067012499999999</c:v>
                </c:pt>
                <c:pt idx="29844">
                  <c:v>4.0070803124992009</c:v>
                </c:pt>
                <c:pt idx="29845">
                  <c:v>4.0067471875007996</c:v>
                </c:pt>
                <c:pt idx="29846">
                  <c:v>4.0064218750016005</c:v>
                </c:pt>
                <c:pt idx="29847">
                  <c:v>4.0059678124992004</c:v>
                </c:pt>
                <c:pt idx="29848">
                  <c:v>4.0054909375007997</c:v>
                </c:pt>
                <c:pt idx="29849">
                  <c:v>4.0050365624992006</c:v>
                </c:pt>
                <c:pt idx="29850">
                  <c:v>4.0046231250016007</c:v>
                </c:pt>
                <c:pt idx="29851">
                  <c:v>4.0041687499999998</c:v>
                </c:pt>
                <c:pt idx="29852">
                  <c:v>4.0036843750016002</c:v>
                </c:pt>
                <c:pt idx="29853">
                  <c:v>4.003194375001601</c:v>
                </c:pt>
                <c:pt idx="29854">
                  <c:v>4.0026668750016006</c:v>
                </c:pt>
                <c:pt idx="29855">
                  <c:v>4.0022115624992001</c:v>
                </c:pt>
                <c:pt idx="29856">
                  <c:v>4.0017093750016004</c:v>
                </c:pt>
                <c:pt idx="29857">
                  <c:v>4.0013096875007994</c:v>
                </c:pt>
                <c:pt idx="29858">
                  <c:v>4.0008549999999996</c:v>
                </c:pt>
                <c:pt idx="29859">
                  <c:v>4.0003865624992008</c:v>
                </c:pt>
                <c:pt idx="29860">
                  <c:v>3.9999406250016007</c:v>
                </c:pt>
                <c:pt idx="29861">
                  <c:v>3.9995706250016005</c:v>
                </c:pt>
                <c:pt idx="29862">
                  <c:v>3.9992078124992005</c:v>
                </c:pt>
                <c:pt idx="29863">
                  <c:v>3.9986581250016004</c:v>
                </c:pt>
                <c:pt idx="29864">
                  <c:v>3.9983315624992004</c:v>
                </c:pt>
                <c:pt idx="29865">
                  <c:v>3.9979028124992007</c:v>
                </c:pt>
                <c:pt idx="29866">
                  <c:v>3.9975165624992006</c:v>
                </c:pt>
                <c:pt idx="29867">
                  <c:v>3.9971378124992003</c:v>
                </c:pt>
                <c:pt idx="29868">
                  <c:v>3.9974759375007993</c:v>
                </c:pt>
                <c:pt idx="29869">
                  <c:v>3.9978990624992004</c:v>
                </c:pt>
                <c:pt idx="29870">
                  <c:v>3.9982503124992004</c:v>
                </c:pt>
                <c:pt idx="29871">
                  <c:v>3.9985971875007995</c:v>
                </c:pt>
                <c:pt idx="29872">
                  <c:v>3.9991537500000001</c:v>
                </c:pt>
                <c:pt idx="29873">
                  <c:v>3.9995434375007997</c:v>
                </c:pt>
                <c:pt idx="29874">
                  <c:v>3.9999340624992006</c:v>
                </c:pt>
                <c:pt idx="29875">
                  <c:v>4.0003324999999998</c:v>
                </c:pt>
                <c:pt idx="29876">
                  <c:v>4.0007925000000002</c:v>
                </c:pt>
                <c:pt idx="29877">
                  <c:v>4.0011209375007999</c:v>
                </c:pt>
                <c:pt idx="29878">
                  <c:v>4.0015668750016005</c:v>
                </c:pt>
                <c:pt idx="29879">
                  <c:v>4.001940625001601</c:v>
                </c:pt>
                <c:pt idx="29880">
                  <c:v>4.0016853124992009</c:v>
                </c:pt>
                <c:pt idx="29881">
                  <c:v>4.0012453124992007</c:v>
                </c:pt>
                <c:pt idx="29882">
                  <c:v>4.0008309375007993</c:v>
                </c:pt>
                <c:pt idx="29883">
                  <c:v>4.0003421875007996</c:v>
                </c:pt>
                <c:pt idx="29884">
                  <c:v>4.0000209375007998</c:v>
                </c:pt>
                <c:pt idx="29885">
                  <c:v>3.9998665624992005</c:v>
                </c:pt>
                <c:pt idx="29886">
                  <c:v>4.0002512499999998</c:v>
                </c:pt>
                <c:pt idx="29887">
                  <c:v>4.0005903124992006</c:v>
                </c:pt>
                <c:pt idx="29888">
                  <c:v>4.0010618750016009</c:v>
                </c:pt>
                <c:pt idx="29889">
                  <c:v>4.0014503124992009</c:v>
                </c:pt>
                <c:pt idx="29890">
                  <c:v>4.0017737499999999</c:v>
                </c:pt>
                <c:pt idx="29891">
                  <c:v>4.0021446875007998</c:v>
                </c:pt>
                <c:pt idx="29892">
                  <c:v>4.0020018750016009</c:v>
                </c:pt>
                <c:pt idx="29893">
                  <c:v>4.0023331250016003</c:v>
                </c:pt>
                <c:pt idx="29894">
                  <c:v>4.0026712499999997</c:v>
                </c:pt>
                <c:pt idx="29895">
                  <c:v>4.0030496875007993</c:v>
                </c:pt>
                <c:pt idx="29896">
                  <c:v>4.0034481250016007</c:v>
                </c:pt>
                <c:pt idx="29897">
                  <c:v>4.0031253124992006</c:v>
                </c:pt>
                <c:pt idx="29898">
                  <c:v>4.0026574999999998</c:v>
                </c:pt>
                <c:pt idx="29899">
                  <c:v>4.0022381250016004</c:v>
                </c:pt>
                <c:pt idx="29900">
                  <c:v>4.0018143750016009</c:v>
                </c:pt>
                <c:pt idx="29901">
                  <c:v>4.0014459375007991</c:v>
                </c:pt>
                <c:pt idx="29902">
                  <c:v>4.0010303124992008</c:v>
                </c:pt>
                <c:pt idx="29903">
                  <c:v>4.0006718750016006</c:v>
                </c:pt>
                <c:pt idx="29904">
                  <c:v>4.0002156250016006</c:v>
                </c:pt>
                <c:pt idx="29905">
                  <c:v>3.9998834375007997</c:v>
                </c:pt>
                <c:pt idx="29906">
                  <c:v>4.0002487499999999</c:v>
                </c:pt>
                <c:pt idx="29907">
                  <c:v>4.0006465624992007</c:v>
                </c:pt>
                <c:pt idx="29908">
                  <c:v>4.0010240624992006</c:v>
                </c:pt>
                <c:pt idx="29909">
                  <c:v>4.0015162499999999</c:v>
                </c:pt>
                <c:pt idx="29910">
                  <c:v>4.0019984375007995</c:v>
                </c:pt>
                <c:pt idx="29911">
                  <c:v>4.0024684375007995</c:v>
                </c:pt>
                <c:pt idx="29912">
                  <c:v>4.0029465624992007</c:v>
                </c:pt>
                <c:pt idx="29913">
                  <c:v>4.0034871875007996</c:v>
                </c:pt>
                <c:pt idx="29914">
                  <c:v>4.0039437500000004</c:v>
                </c:pt>
                <c:pt idx="29915">
                  <c:v>4.0043015624992009</c:v>
                </c:pt>
                <c:pt idx="29916">
                  <c:v>4.0046625000000002</c:v>
                </c:pt>
                <c:pt idx="29917">
                  <c:v>4.0050281250016004</c:v>
                </c:pt>
                <c:pt idx="29918">
                  <c:v>4.0053675000000002</c:v>
                </c:pt>
                <c:pt idx="29919">
                  <c:v>4.0057390624992006</c:v>
                </c:pt>
                <c:pt idx="29920">
                  <c:v>4.006233125001601</c:v>
                </c:pt>
                <c:pt idx="29921">
                  <c:v>4.0067796875007993</c:v>
                </c:pt>
                <c:pt idx="29922">
                  <c:v>4.0071453124992003</c:v>
                </c:pt>
                <c:pt idx="29923">
                  <c:v>4.0074918750016009</c:v>
                </c:pt>
                <c:pt idx="29924">
                  <c:v>4.0078546875007994</c:v>
                </c:pt>
                <c:pt idx="29925">
                  <c:v>4.0082481250016002</c:v>
                </c:pt>
                <c:pt idx="29926">
                  <c:v>4.0086037499999998</c:v>
                </c:pt>
                <c:pt idx="29927">
                  <c:v>4.0089337499999997</c:v>
                </c:pt>
                <c:pt idx="29928">
                  <c:v>4.0093131250016008</c:v>
                </c:pt>
                <c:pt idx="29929">
                  <c:v>4.0096337499999999</c:v>
                </c:pt>
                <c:pt idx="29930">
                  <c:v>4.0091599999999996</c:v>
                </c:pt>
                <c:pt idx="29931">
                  <c:v>4.0088274999999998</c:v>
                </c:pt>
                <c:pt idx="29932">
                  <c:v>4.0084106250016003</c:v>
                </c:pt>
                <c:pt idx="29933">
                  <c:v>4.0078575000000001</c:v>
                </c:pt>
                <c:pt idx="29934">
                  <c:v>4.0072975</c:v>
                </c:pt>
                <c:pt idx="29935">
                  <c:v>4.0067796875007993</c:v>
                </c:pt>
                <c:pt idx="29936">
                  <c:v>4.0062912500000003</c:v>
                </c:pt>
                <c:pt idx="29937">
                  <c:v>4.0057765624992001</c:v>
                </c:pt>
                <c:pt idx="29938">
                  <c:v>4.0054012500000002</c:v>
                </c:pt>
                <c:pt idx="29939">
                  <c:v>4.0050134375007991</c:v>
                </c:pt>
                <c:pt idx="29940">
                  <c:v>4.0046859375007999</c:v>
                </c:pt>
                <c:pt idx="29941">
                  <c:v>4.0042356250016002</c:v>
                </c:pt>
                <c:pt idx="29942">
                  <c:v>4.0038637499999998</c:v>
                </c:pt>
                <c:pt idx="29943">
                  <c:v>4.0035109375007991</c:v>
                </c:pt>
                <c:pt idx="29944">
                  <c:v>4.0031546875007997</c:v>
                </c:pt>
                <c:pt idx="29945">
                  <c:v>4.0027687500000004</c:v>
                </c:pt>
                <c:pt idx="29946">
                  <c:v>4.0023215624992003</c:v>
                </c:pt>
                <c:pt idx="29947">
                  <c:v>4.0019531250016005</c:v>
                </c:pt>
                <c:pt idx="29948">
                  <c:v>4.0016081250016002</c:v>
                </c:pt>
                <c:pt idx="29949">
                  <c:v>4.0011175000000003</c:v>
                </c:pt>
                <c:pt idx="29950">
                  <c:v>4.0006109375007997</c:v>
                </c:pt>
                <c:pt idx="29951">
                  <c:v>4.0001112499999998</c:v>
                </c:pt>
                <c:pt idx="29952">
                  <c:v>3.99959</c:v>
                </c:pt>
                <c:pt idx="29953">
                  <c:v>3.9991178124992004</c:v>
                </c:pt>
                <c:pt idx="29954">
                  <c:v>3.9987068750016004</c:v>
                </c:pt>
                <c:pt idx="29955">
                  <c:v>3.9982940624992005</c:v>
                </c:pt>
                <c:pt idx="29956">
                  <c:v>3.9978659375007997</c:v>
                </c:pt>
                <c:pt idx="29957">
                  <c:v>3.9975453124992004</c:v>
                </c:pt>
                <c:pt idx="29958">
                  <c:v>3.9971593750016008</c:v>
                </c:pt>
                <c:pt idx="29959">
                  <c:v>3.9967250000000001</c:v>
                </c:pt>
                <c:pt idx="29960">
                  <c:v>3.9963328124992006</c:v>
                </c:pt>
                <c:pt idx="29961">
                  <c:v>3.9960065624992005</c:v>
                </c:pt>
                <c:pt idx="29962">
                  <c:v>3.9963631250016007</c:v>
                </c:pt>
                <c:pt idx="29963">
                  <c:v>3.9967728124992004</c:v>
                </c:pt>
                <c:pt idx="29964">
                  <c:v>3.9969334375007994</c:v>
                </c:pt>
                <c:pt idx="29965">
                  <c:v>3.9972681250016007</c:v>
                </c:pt>
                <c:pt idx="29966">
                  <c:v>3.9976596875007995</c:v>
                </c:pt>
                <c:pt idx="29967">
                  <c:v>3.9979896875007994</c:v>
                </c:pt>
                <c:pt idx="29968">
                  <c:v>3.9983900000000001</c:v>
                </c:pt>
                <c:pt idx="29969">
                  <c:v>3.9987790624992003</c:v>
                </c:pt>
                <c:pt idx="29970">
                  <c:v>3.9991653124992004</c:v>
                </c:pt>
                <c:pt idx="29971">
                  <c:v>3.9995621875007994</c:v>
                </c:pt>
                <c:pt idx="29972">
                  <c:v>3.9998834375007997</c:v>
                </c:pt>
                <c:pt idx="29973">
                  <c:v>4.0002203124992004</c:v>
                </c:pt>
                <c:pt idx="29974">
                  <c:v>4.0005531250016002</c:v>
                </c:pt>
                <c:pt idx="29975">
                  <c:v>4.0004321875007998</c:v>
                </c:pt>
                <c:pt idx="29976">
                  <c:v>3.9999912499999999</c:v>
                </c:pt>
                <c:pt idx="29977">
                  <c:v>3.9993665624992003</c:v>
                </c:pt>
                <c:pt idx="29978">
                  <c:v>3.9987121875007996</c:v>
                </c:pt>
                <c:pt idx="29979">
                  <c:v>3.998345</c:v>
                </c:pt>
                <c:pt idx="29980">
                  <c:v>3.9979943750016007</c:v>
                </c:pt>
                <c:pt idx="29981">
                  <c:v>3.9972971875007994</c:v>
                </c:pt>
                <c:pt idx="29982">
                  <c:v>3.9969465624992004</c:v>
                </c:pt>
                <c:pt idx="29983">
                  <c:v>3.9964443750016008</c:v>
                </c:pt>
                <c:pt idx="29984">
                  <c:v>3.9960396875007995</c:v>
                </c:pt>
                <c:pt idx="29985">
                  <c:v>3.99577625</c:v>
                </c:pt>
                <c:pt idx="29986">
                  <c:v>3.9962675000000001</c:v>
                </c:pt>
                <c:pt idx="29987">
                  <c:v>3.9967468750016004</c:v>
                </c:pt>
                <c:pt idx="29988">
                  <c:v>3.9971068750016006</c:v>
                </c:pt>
                <c:pt idx="29989">
                  <c:v>3.99745375</c:v>
                </c:pt>
                <c:pt idx="29990">
                  <c:v>3.9979121875007997</c:v>
                </c:pt>
                <c:pt idx="29991">
                  <c:v>3.9983134375007996</c:v>
                </c:pt>
                <c:pt idx="29992">
                  <c:v>3.9987365624992006</c:v>
                </c:pt>
                <c:pt idx="29993">
                  <c:v>3.9992434375007995</c:v>
                </c:pt>
                <c:pt idx="29994">
                  <c:v>3.9997175</c:v>
                </c:pt>
                <c:pt idx="29995">
                  <c:v>4.0001403124992008</c:v>
                </c:pt>
                <c:pt idx="29996">
                  <c:v>4.0004662499999997</c:v>
                </c:pt>
                <c:pt idx="29997">
                  <c:v>4.00083375</c:v>
                </c:pt>
                <c:pt idx="29998">
                  <c:v>4.0009518750016007</c:v>
                </c:pt>
                <c:pt idx="29999">
                  <c:v>4.0006315624992004</c:v>
                </c:pt>
                <c:pt idx="30000">
                  <c:v>4.0009878124992007</c:v>
                </c:pt>
                <c:pt idx="30001">
                  <c:v>4.00134875</c:v>
                </c:pt>
                <c:pt idx="30002">
                  <c:v>4.0016768750016007</c:v>
                </c:pt>
                <c:pt idx="30003">
                  <c:v>4.0021003124992003</c:v>
                </c:pt>
                <c:pt idx="30004">
                  <c:v>4.0024387499999996</c:v>
                </c:pt>
                <c:pt idx="30005">
                  <c:v>4.0021115624992003</c:v>
                </c:pt>
                <c:pt idx="30006">
                  <c:v>4.0017118750016003</c:v>
                </c:pt>
                <c:pt idx="30007">
                  <c:v>4.0020609375007998</c:v>
                </c:pt>
                <c:pt idx="30008">
                  <c:v>4.0024446875007991</c:v>
                </c:pt>
                <c:pt idx="30009">
                  <c:v>4.0029750000000002</c:v>
                </c:pt>
                <c:pt idx="30010">
                  <c:v>4.0033025000000002</c:v>
                </c:pt>
                <c:pt idx="30011">
                  <c:v>4.0037281250016008</c:v>
                </c:pt>
                <c:pt idx="30012">
                  <c:v>4.0033321875007992</c:v>
                </c:pt>
                <c:pt idx="30013">
                  <c:v>4.0028618750016003</c:v>
                </c:pt>
                <c:pt idx="30014">
                  <c:v>4.002455625001601</c:v>
                </c:pt>
                <c:pt idx="30015">
                  <c:v>4.0021262499999999</c:v>
                </c:pt>
                <c:pt idx="30016">
                  <c:v>4.0016159375007998</c:v>
                </c:pt>
                <c:pt idx="30017">
                  <c:v>4.0009956250016003</c:v>
                </c:pt>
                <c:pt idx="30018">
                  <c:v>4.0003856250016003</c:v>
                </c:pt>
                <c:pt idx="30019">
                  <c:v>4.0000343750016008</c:v>
                </c:pt>
                <c:pt idx="30020">
                  <c:v>3.9996756250016006</c:v>
                </c:pt>
                <c:pt idx="30021">
                  <c:v>3.9989928124992007</c:v>
                </c:pt>
                <c:pt idx="30022">
                  <c:v>3.9984568750016005</c:v>
                </c:pt>
                <c:pt idx="30023">
                  <c:v>3.9981053124992005</c:v>
                </c:pt>
                <c:pt idx="30024">
                  <c:v>3.9977390624992006</c:v>
                </c:pt>
                <c:pt idx="30025">
                  <c:v>3.9973999999999998</c:v>
                </c:pt>
                <c:pt idx="30026">
                  <c:v>3.9977553124992005</c:v>
                </c:pt>
                <c:pt idx="30027">
                  <c:v>3.9980868750016008</c:v>
                </c:pt>
                <c:pt idx="30028">
                  <c:v>3.9984540624992007</c:v>
                </c:pt>
                <c:pt idx="30029">
                  <c:v>3.9987759375007994</c:v>
                </c:pt>
                <c:pt idx="30030">
                  <c:v>3.9992053124992006</c:v>
                </c:pt>
                <c:pt idx="30031">
                  <c:v>3.9997365624992005</c:v>
                </c:pt>
                <c:pt idx="30032">
                  <c:v>4.0001328124992002</c:v>
                </c:pt>
                <c:pt idx="30033">
                  <c:v>4.0005199999999999</c:v>
                </c:pt>
                <c:pt idx="30034">
                  <c:v>4.000896875001601</c:v>
                </c:pt>
                <c:pt idx="30035">
                  <c:v>4.00125625</c:v>
                </c:pt>
                <c:pt idx="30036">
                  <c:v>4.001599375001601</c:v>
                </c:pt>
                <c:pt idx="30037">
                  <c:v>4.0020403124992008</c:v>
                </c:pt>
                <c:pt idx="30038">
                  <c:v>4.0025674999999996</c:v>
                </c:pt>
                <c:pt idx="30039">
                  <c:v>4.0030359375007993</c:v>
                </c:pt>
                <c:pt idx="30040">
                  <c:v>4.003535625001601</c:v>
                </c:pt>
                <c:pt idx="30041">
                  <c:v>4.0038578124992004</c:v>
                </c:pt>
                <c:pt idx="30042">
                  <c:v>4.0044134375007996</c:v>
                </c:pt>
                <c:pt idx="30043">
                  <c:v>4.0049940624992004</c:v>
                </c:pt>
                <c:pt idx="30044">
                  <c:v>4.0055078124992001</c:v>
                </c:pt>
                <c:pt idx="30045">
                  <c:v>4.0060574999999998</c:v>
                </c:pt>
                <c:pt idx="30046">
                  <c:v>4.0065556250016003</c:v>
                </c:pt>
                <c:pt idx="30047">
                  <c:v>4.0069262500000002</c:v>
                </c:pt>
                <c:pt idx="30048">
                  <c:v>4.0065850000000003</c:v>
                </c:pt>
                <c:pt idx="30049">
                  <c:v>4.0060525</c:v>
                </c:pt>
                <c:pt idx="30050">
                  <c:v>4.0055318750016005</c:v>
                </c:pt>
                <c:pt idx="30051">
                  <c:v>4.0048250000000003</c:v>
                </c:pt>
                <c:pt idx="30052">
                  <c:v>4.0043609375007998</c:v>
                </c:pt>
                <c:pt idx="30053">
                  <c:v>4.0038603124992003</c:v>
                </c:pt>
                <c:pt idx="30054">
                  <c:v>4.0034140624992007</c:v>
                </c:pt>
                <c:pt idx="30055">
                  <c:v>4.0028946875007998</c:v>
                </c:pt>
                <c:pt idx="30056">
                  <c:v>4.0024121875007994</c:v>
                </c:pt>
                <c:pt idx="30057">
                  <c:v>4.0018856250016004</c:v>
                </c:pt>
                <c:pt idx="30058">
                  <c:v>4.0013609375007997</c:v>
                </c:pt>
                <c:pt idx="30059">
                  <c:v>4.0007415624992007</c:v>
                </c:pt>
                <c:pt idx="30060">
                  <c:v>4.0002128124992007</c:v>
                </c:pt>
                <c:pt idx="30061">
                  <c:v>3.9998078124992005</c:v>
                </c:pt>
                <c:pt idx="30062">
                  <c:v>3.9994106250016004</c:v>
                </c:pt>
                <c:pt idx="30063">
                  <c:v>3.9990275</c:v>
                </c:pt>
                <c:pt idx="30064">
                  <c:v>3.9986059375007996</c:v>
                </c:pt>
                <c:pt idx="30065">
                  <c:v>3.9982737500000001</c:v>
                </c:pt>
                <c:pt idx="30066">
                  <c:v>3.9978218750016006</c:v>
                </c:pt>
                <c:pt idx="30067">
                  <c:v>3.9974637500000001</c:v>
                </c:pt>
                <c:pt idx="30068">
                  <c:v>3.9971065624992006</c:v>
                </c:pt>
                <c:pt idx="30069">
                  <c:v>3.9966459375007997</c:v>
                </c:pt>
                <c:pt idx="30070">
                  <c:v>3.9962012499999999</c:v>
                </c:pt>
                <c:pt idx="30071">
                  <c:v>3.9958065624992005</c:v>
                </c:pt>
                <c:pt idx="30072">
                  <c:v>3.9954446875007994</c:v>
                </c:pt>
                <c:pt idx="30073">
                  <c:v>3.9950106250016004</c:v>
                </c:pt>
                <c:pt idx="30074">
                  <c:v>3.9949759375007994</c:v>
                </c:pt>
                <c:pt idx="30075">
                  <c:v>3.9952790624992005</c:v>
                </c:pt>
                <c:pt idx="30076">
                  <c:v>3.9957071875007997</c:v>
                </c:pt>
                <c:pt idx="30077">
                  <c:v>3.9960678124992004</c:v>
                </c:pt>
                <c:pt idx="30078">
                  <c:v>3.99642125</c:v>
                </c:pt>
                <c:pt idx="30079">
                  <c:v>3.9964128124992007</c:v>
                </c:pt>
                <c:pt idx="30080">
                  <c:v>3.9960106250016008</c:v>
                </c:pt>
                <c:pt idx="30081">
                  <c:v>3.9955409375007993</c:v>
                </c:pt>
                <c:pt idx="30082">
                  <c:v>3.9950340624992005</c:v>
                </c:pt>
                <c:pt idx="30083">
                  <c:v>3.9946728124992004</c:v>
                </c:pt>
                <c:pt idx="30084">
                  <c:v>3.9940443750016006</c:v>
                </c:pt>
                <c:pt idx="30085">
                  <c:v>3.9936199999999999</c:v>
                </c:pt>
                <c:pt idx="30086">
                  <c:v>3.9932425</c:v>
                </c:pt>
                <c:pt idx="30087">
                  <c:v>3.9935937500000001</c:v>
                </c:pt>
                <c:pt idx="30088">
                  <c:v>3.9939384375007996</c:v>
                </c:pt>
                <c:pt idx="30089">
                  <c:v>3.9943446875007993</c:v>
                </c:pt>
                <c:pt idx="30090">
                  <c:v>3.9947474999999999</c:v>
                </c:pt>
                <c:pt idx="30091">
                  <c:v>3.9951975000000002</c:v>
                </c:pt>
                <c:pt idx="30092">
                  <c:v>3.9955881250016008</c:v>
                </c:pt>
                <c:pt idx="30093">
                  <c:v>3.9960531250016005</c:v>
                </c:pt>
                <c:pt idx="30094">
                  <c:v>3.9964078124992004</c:v>
                </c:pt>
                <c:pt idx="30095">
                  <c:v>3.9968215624992003</c:v>
                </c:pt>
                <c:pt idx="30096">
                  <c:v>3.9968828124992006</c:v>
                </c:pt>
                <c:pt idx="30097">
                  <c:v>3.9964153124992006</c:v>
                </c:pt>
                <c:pt idx="30098">
                  <c:v>3.9960315624992004</c:v>
                </c:pt>
                <c:pt idx="30099">
                  <c:v>3.9956203124992005</c:v>
                </c:pt>
                <c:pt idx="30100">
                  <c:v>3.9959362500000002</c:v>
                </c:pt>
                <c:pt idx="30101">
                  <c:v>3.9962643750016005</c:v>
                </c:pt>
                <c:pt idx="30102">
                  <c:v>3.9958665624992005</c:v>
                </c:pt>
                <c:pt idx="30103">
                  <c:v>3.9955256250016005</c:v>
                </c:pt>
                <c:pt idx="30104">
                  <c:v>3.9951443750016007</c:v>
                </c:pt>
                <c:pt idx="30105">
                  <c:v>3.9955175000000001</c:v>
                </c:pt>
                <c:pt idx="30106">
                  <c:v>3.9958931250016008</c:v>
                </c:pt>
                <c:pt idx="30107">
                  <c:v>3.9962506250016006</c:v>
                </c:pt>
                <c:pt idx="30108">
                  <c:v>3.9966003124992007</c:v>
                </c:pt>
                <c:pt idx="30109">
                  <c:v>3.9970028124992005</c:v>
                </c:pt>
                <c:pt idx="30110">
                  <c:v>3.9970587499999999</c:v>
                </c:pt>
                <c:pt idx="30111">
                  <c:v>3.9974015624992005</c:v>
                </c:pt>
                <c:pt idx="30112">
                  <c:v>3.9977787500000002</c:v>
                </c:pt>
                <c:pt idx="30113">
                  <c:v>3.9981537500000002</c:v>
                </c:pt>
                <c:pt idx="30114">
                  <c:v>3.9985028124992006</c:v>
                </c:pt>
                <c:pt idx="30115">
                  <c:v>3.9988731250016007</c:v>
                </c:pt>
                <c:pt idx="30116">
                  <c:v>3.9992821875007993</c:v>
                </c:pt>
                <c:pt idx="30117">
                  <c:v>3.9996265624992007</c:v>
                </c:pt>
                <c:pt idx="30118">
                  <c:v>3.9994859375007996</c:v>
                </c:pt>
                <c:pt idx="30119">
                  <c:v>3.9991446875007997</c:v>
                </c:pt>
                <c:pt idx="30120">
                  <c:v>3.9986984375007997</c:v>
                </c:pt>
                <c:pt idx="30121">
                  <c:v>3.9982199999999999</c:v>
                </c:pt>
                <c:pt idx="30122">
                  <c:v>3.9976165624992004</c:v>
                </c:pt>
                <c:pt idx="30123">
                  <c:v>3.9970762500000001</c:v>
                </c:pt>
                <c:pt idx="30124">
                  <c:v>3.99668</c:v>
                </c:pt>
                <c:pt idx="30125">
                  <c:v>3.9969731250016007</c:v>
                </c:pt>
                <c:pt idx="30126">
                  <c:v>3.9965453124992005</c:v>
                </c:pt>
                <c:pt idx="30127">
                  <c:v>3.9959578124992006</c:v>
                </c:pt>
                <c:pt idx="30128">
                  <c:v>3.9956084375007994</c:v>
                </c:pt>
                <c:pt idx="30129">
                  <c:v>3.9952668750016005</c:v>
                </c:pt>
                <c:pt idx="30130">
                  <c:v>3.9948846875007993</c:v>
                </c:pt>
                <c:pt idx="30131">
                  <c:v>3.9945262499999998</c:v>
                </c:pt>
                <c:pt idx="30132">
                  <c:v>3.9941481250016007</c:v>
                </c:pt>
                <c:pt idx="30133">
                  <c:v>3.9937634375007995</c:v>
                </c:pt>
                <c:pt idx="30134">
                  <c:v>3.9933765624992006</c:v>
                </c:pt>
                <c:pt idx="30135">
                  <c:v>3.9937478124992003</c:v>
                </c:pt>
                <c:pt idx="30136">
                  <c:v>3.9941556250016004</c:v>
                </c:pt>
                <c:pt idx="30137">
                  <c:v>3.9944875</c:v>
                </c:pt>
                <c:pt idx="30138">
                  <c:v>3.9949193750016008</c:v>
                </c:pt>
                <c:pt idx="30139">
                  <c:v>3.9953903124992003</c:v>
                </c:pt>
                <c:pt idx="30140">
                  <c:v>3.9958925000000001</c:v>
                </c:pt>
                <c:pt idx="30141">
                  <c:v>3.99632875</c:v>
                </c:pt>
                <c:pt idx="30142">
                  <c:v>3.9966593750016006</c:v>
                </c:pt>
                <c:pt idx="30143">
                  <c:v>3.9970400000000001</c:v>
                </c:pt>
                <c:pt idx="30144">
                  <c:v>3.9974221875007996</c:v>
                </c:pt>
                <c:pt idx="30145">
                  <c:v>3.9978212499999999</c:v>
                </c:pt>
                <c:pt idx="30146">
                  <c:v>3.9981762500000002</c:v>
                </c:pt>
                <c:pt idx="30147">
                  <c:v>3.9980500000000001</c:v>
                </c:pt>
                <c:pt idx="30148">
                  <c:v>3.9984940624992005</c:v>
                </c:pt>
                <c:pt idx="30149">
                  <c:v>3.9988143750016008</c:v>
                </c:pt>
                <c:pt idx="30150">
                  <c:v>3.9984687499999998</c:v>
                </c:pt>
                <c:pt idx="30151">
                  <c:v>3.9979609375007996</c:v>
                </c:pt>
                <c:pt idx="30152">
                  <c:v>3.9974837499999998</c:v>
                </c:pt>
                <c:pt idx="30153">
                  <c:v>3.9969159375007997</c:v>
                </c:pt>
                <c:pt idx="30154">
                  <c:v>3.9963324999999998</c:v>
                </c:pt>
                <c:pt idx="30155">
                  <c:v>3.9957565624992006</c:v>
                </c:pt>
                <c:pt idx="30156">
                  <c:v>3.9951500000000002</c:v>
                </c:pt>
                <c:pt idx="30157">
                  <c:v>3.9947493750016005</c:v>
                </c:pt>
                <c:pt idx="30158">
                  <c:v>3.9943693750016007</c:v>
                </c:pt>
                <c:pt idx="30159">
                  <c:v>3.9939524999999998</c:v>
                </c:pt>
                <c:pt idx="30160">
                  <c:v>3.9935415624992006</c:v>
                </c:pt>
                <c:pt idx="30161">
                  <c:v>3.9930987500000001</c:v>
                </c:pt>
                <c:pt idx="30162">
                  <c:v>3.9927309375007995</c:v>
                </c:pt>
                <c:pt idx="30163">
                  <c:v>3.9923834375007994</c:v>
                </c:pt>
                <c:pt idx="30164">
                  <c:v>3.9917962500000002</c:v>
                </c:pt>
                <c:pt idx="30165">
                  <c:v>3.9911856250016005</c:v>
                </c:pt>
                <c:pt idx="30166">
                  <c:v>3.9905196875007993</c:v>
                </c:pt>
                <c:pt idx="30167">
                  <c:v>3.9900175</c:v>
                </c:pt>
                <c:pt idx="30168">
                  <c:v>3.9895612499999999</c:v>
                </c:pt>
                <c:pt idx="30169">
                  <c:v>3.9891968750016007</c:v>
                </c:pt>
                <c:pt idx="30170">
                  <c:v>3.9895915624992004</c:v>
                </c:pt>
                <c:pt idx="30171">
                  <c:v>3.9899281250016005</c:v>
                </c:pt>
                <c:pt idx="30172">
                  <c:v>3.9904106250016005</c:v>
                </c:pt>
                <c:pt idx="30173">
                  <c:v>3.9908609375007993</c:v>
                </c:pt>
                <c:pt idx="30174">
                  <c:v>3.9912078124992005</c:v>
                </c:pt>
                <c:pt idx="30175">
                  <c:v>3.9915753124992004</c:v>
                </c:pt>
                <c:pt idx="30176">
                  <c:v>3.9919156250016008</c:v>
                </c:pt>
                <c:pt idx="30177">
                  <c:v>3.9923440624992006</c:v>
                </c:pt>
                <c:pt idx="30178">
                  <c:v>3.9926750000000002</c:v>
                </c:pt>
                <c:pt idx="30179">
                  <c:v>3.9930396875007994</c:v>
                </c:pt>
                <c:pt idx="30180">
                  <c:v>3.9934268750016004</c:v>
                </c:pt>
                <c:pt idx="30181">
                  <c:v>3.99384125</c:v>
                </c:pt>
                <c:pt idx="30182">
                  <c:v>3.9942321875007996</c:v>
                </c:pt>
                <c:pt idx="30183">
                  <c:v>3.9947356250016006</c:v>
                </c:pt>
                <c:pt idx="30184">
                  <c:v>3.9951806250016006</c:v>
                </c:pt>
                <c:pt idx="30185">
                  <c:v>3.9955468750016006</c:v>
                </c:pt>
                <c:pt idx="30186">
                  <c:v>3.9959459375007995</c:v>
                </c:pt>
                <c:pt idx="30187">
                  <c:v>3.9963178124992007</c:v>
                </c:pt>
                <c:pt idx="30188">
                  <c:v>3.9966390624992005</c:v>
                </c:pt>
                <c:pt idx="30189">
                  <c:v>3.9969903124992006</c:v>
                </c:pt>
                <c:pt idx="30190">
                  <c:v>3.9973959375007997</c:v>
                </c:pt>
                <c:pt idx="30191">
                  <c:v>3.9977346875007993</c:v>
                </c:pt>
                <c:pt idx="30192">
                  <c:v>3.9976253124992005</c:v>
                </c:pt>
                <c:pt idx="30193">
                  <c:v>3.9980231250016005</c:v>
                </c:pt>
                <c:pt idx="30194">
                  <c:v>3.9983871875007995</c:v>
                </c:pt>
                <c:pt idx="30195">
                  <c:v>3.9987750000000002</c:v>
                </c:pt>
                <c:pt idx="30196">
                  <c:v>3.9991678124992007</c:v>
                </c:pt>
                <c:pt idx="30197">
                  <c:v>3.9996584375007993</c:v>
                </c:pt>
                <c:pt idx="30198">
                  <c:v>4.0000740624992002</c:v>
                </c:pt>
                <c:pt idx="30199">
                  <c:v>4.0005018750016008</c:v>
                </c:pt>
                <c:pt idx="30200">
                  <c:v>4.0009478124992004</c:v>
                </c:pt>
                <c:pt idx="30201">
                  <c:v>4.0012696875007991</c:v>
                </c:pt>
                <c:pt idx="30202">
                  <c:v>4.0009024999999996</c:v>
                </c:pt>
                <c:pt idx="30203">
                  <c:v>4.0005021875007998</c:v>
                </c:pt>
                <c:pt idx="30204">
                  <c:v>4.0001543750016006</c:v>
                </c:pt>
                <c:pt idx="30205">
                  <c:v>3.9998246875007997</c:v>
                </c:pt>
                <c:pt idx="30206">
                  <c:v>3.9996681250016004</c:v>
                </c:pt>
                <c:pt idx="30207">
                  <c:v>3.9992990624992006</c:v>
                </c:pt>
                <c:pt idx="30208">
                  <c:v>3.9986068750016006</c:v>
                </c:pt>
                <c:pt idx="30209">
                  <c:v>3.9980934375007995</c:v>
                </c:pt>
                <c:pt idx="30210">
                  <c:v>3.9975403124992006</c:v>
                </c:pt>
                <c:pt idx="30211">
                  <c:v>3.9969218750016005</c:v>
                </c:pt>
                <c:pt idx="30212">
                  <c:v>3.9963009375007994</c:v>
                </c:pt>
                <c:pt idx="30213">
                  <c:v>3.9955946875007995</c:v>
                </c:pt>
                <c:pt idx="30214">
                  <c:v>3.9947990624992005</c:v>
                </c:pt>
                <c:pt idx="30215">
                  <c:v>3.9939775000000002</c:v>
                </c:pt>
                <c:pt idx="30216">
                  <c:v>3.9932059375007993</c:v>
                </c:pt>
                <c:pt idx="30217">
                  <c:v>3.9924528124992005</c:v>
                </c:pt>
                <c:pt idx="30218">
                  <c:v>3.9917506250016004</c:v>
                </c:pt>
                <c:pt idx="30219">
                  <c:v>3.9910406250016006</c:v>
                </c:pt>
                <c:pt idx="30220">
                  <c:v>3.9904968750016008</c:v>
                </c:pt>
                <c:pt idx="30221">
                  <c:v>3.98992375</c:v>
                </c:pt>
                <c:pt idx="30222">
                  <c:v>3.9894721875007995</c:v>
                </c:pt>
                <c:pt idx="30223">
                  <c:v>3.9890387500000002</c:v>
                </c:pt>
                <c:pt idx="30224">
                  <c:v>3.9885653124992007</c:v>
                </c:pt>
                <c:pt idx="30225">
                  <c:v>3.9882068750016004</c:v>
                </c:pt>
                <c:pt idx="30226">
                  <c:v>3.9879315624992007</c:v>
                </c:pt>
                <c:pt idx="30227">
                  <c:v>3.9884550000000001</c:v>
                </c:pt>
                <c:pt idx="30228">
                  <c:v>3.988845</c:v>
                </c:pt>
                <c:pt idx="30229">
                  <c:v>3.9893040624992007</c:v>
                </c:pt>
                <c:pt idx="30230">
                  <c:v>3.9897609375007996</c:v>
                </c:pt>
                <c:pt idx="30231">
                  <c:v>3.9901065624992005</c:v>
                </c:pt>
                <c:pt idx="30232">
                  <c:v>3.9905659375007994</c:v>
                </c:pt>
                <c:pt idx="30233">
                  <c:v>3.9910187499999998</c:v>
                </c:pt>
                <c:pt idx="30234">
                  <c:v>3.9915665624992007</c:v>
                </c:pt>
                <c:pt idx="30235">
                  <c:v>3.9919334375007995</c:v>
                </c:pt>
                <c:pt idx="30236">
                  <c:v>3.9924159375007995</c:v>
                </c:pt>
                <c:pt idx="30237">
                  <c:v>3.99298625</c:v>
                </c:pt>
                <c:pt idx="30238">
                  <c:v>3.9935684375007994</c:v>
                </c:pt>
                <c:pt idx="30239">
                  <c:v>3.99407625</c:v>
                </c:pt>
                <c:pt idx="30240">
                  <c:v>3.9946253124992004</c:v>
                </c:pt>
                <c:pt idx="30241">
                  <c:v>3.9951850000000002</c:v>
                </c:pt>
                <c:pt idx="30242">
                  <c:v>3.99561375</c:v>
                </c:pt>
                <c:pt idx="30243">
                  <c:v>3.9959759375007997</c:v>
                </c:pt>
                <c:pt idx="30244">
                  <c:v>3.9963449999999998</c:v>
                </c:pt>
                <c:pt idx="30245">
                  <c:v>3.9967706250016004</c:v>
                </c:pt>
                <c:pt idx="30246">
                  <c:v>3.9970937499999999</c:v>
                </c:pt>
                <c:pt idx="30247">
                  <c:v>3.9974675</c:v>
                </c:pt>
                <c:pt idx="30248">
                  <c:v>3.9970143750016005</c:v>
                </c:pt>
                <c:pt idx="30249">
                  <c:v>3.9964412500000002</c:v>
                </c:pt>
                <c:pt idx="30250">
                  <c:v>3.9958512499999999</c:v>
                </c:pt>
                <c:pt idx="30251">
                  <c:v>3.9953768750016008</c:v>
                </c:pt>
                <c:pt idx="30252">
                  <c:v>3.9949849999999998</c:v>
                </c:pt>
                <c:pt idx="30253">
                  <c:v>3.99463875</c:v>
                </c:pt>
                <c:pt idx="30254">
                  <c:v>3.9942700000000002</c:v>
                </c:pt>
                <c:pt idx="30255">
                  <c:v>3.9939446875007993</c:v>
                </c:pt>
                <c:pt idx="30256">
                  <c:v>3.9935821875007993</c:v>
                </c:pt>
                <c:pt idx="30257">
                  <c:v>3.9932534375007993</c:v>
                </c:pt>
                <c:pt idx="30258">
                  <c:v>3.9929078124992006</c:v>
                </c:pt>
                <c:pt idx="30259">
                  <c:v>3.9928084375007993</c:v>
                </c:pt>
                <c:pt idx="30260">
                  <c:v>3.9931756250016006</c:v>
                </c:pt>
                <c:pt idx="30261">
                  <c:v>3.993655</c:v>
                </c:pt>
                <c:pt idx="30262">
                  <c:v>3.9940078124992007</c:v>
                </c:pt>
                <c:pt idx="30263">
                  <c:v>3.9943881250016005</c:v>
                </c:pt>
                <c:pt idx="30264">
                  <c:v>3.9947340624992007</c:v>
                </c:pt>
                <c:pt idx="30265">
                  <c:v>3.9945603124992006</c:v>
                </c:pt>
                <c:pt idx="30266">
                  <c:v>3.9942381250016008</c:v>
                </c:pt>
                <c:pt idx="30267">
                  <c:v>3.9937040624992006</c:v>
                </c:pt>
                <c:pt idx="30268">
                  <c:v>3.9933821875007993</c:v>
                </c:pt>
                <c:pt idx="30269">
                  <c:v>3.9930234375007996</c:v>
                </c:pt>
                <c:pt idx="30270">
                  <c:v>3.9926621875007995</c:v>
                </c:pt>
                <c:pt idx="30271">
                  <c:v>3.9922893750016004</c:v>
                </c:pt>
                <c:pt idx="30272">
                  <c:v>3.9916312500000002</c:v>
                </c:pt>
                <c:pt idx="30273">
                  <c:v>3.9911287500000001</c:v>
                </c:pt>
                <c:pt idx="30274">
                  <c:v>3.9907159375007994</c:v>
                </c:pt>
                <c:pt idx="30275">
                  <c:v>3.99073375</c:v>
                </c:pt>
                <c:pt idx="30276">
                  <c:v>3.9902262500000001</c:v>
                </c:pt>
                <c:pt idx="30277">
                  <c:v>3.9898671875007996</c:v>
                </c:pt>
                <c:pt idx="30278">
                  <c:v>3.9891493750016007</c:v>
                </c:pt>
                <c:pt idx="30279">
                  <c:v>3.9887553124992006</c:v>
                </c:pt>
                <c:pt idx="30280">
                  <c:v>3.9883665624992006</c:v>
                </c:pt>
                <c:pt idx="30281">
                  <c:v>3.9880134375007996</c:v>
                </c:pt>
                <c:pt idx="30282">
                  <c:v>3.9876431250016005</c:v>
                </c:pt>
                <c:pt idx="30283">
                  <c:v>3.9872887499999998</c:v>
                </c:pt>
                <c:pt idx="30284">
                  <c:v>3.9869196875007993</c:v>
                </c:pt>
                <c:pt idx="30285">
                  <c:v>3.9865128124992006</c:v>
                </c:pt>
                <c:pt idx="30286">
                  <c:v>3.9861240624992007</c:v>
                </c:pt>
                <c:pt idx="30287">
                  <c:v>3.9857918750016004</c:v>
                </c:pt>
                <c:pt idx="30288">
                  <c:v>3.9854275000000001</c:v>
                </c:pt>
                <c:pt idx="30289">
                  <c:v>3.9848528124992004</c:v>
                </c:pt>
                <c:pt idx="30290">
                  <c:v>3.9844512500000002</c:v>
                </c:pt>
                <c:pt idx="30291">
                  <c:v>3.98485625</c:v>
                </c:pt>
                <c:pt idx="30292">
                  <c:v>3.9851953124992003</c:v>
                </c:pt>
                <c:pt idx="30293">
                  <c:v>3.9856231250016005</c:v>
                </c:pt>
                <c:pt idx="30294">
                  <c:v>3.9860246875007994</c:v>
                </c:pt>
                <c:pt idx="30295">
                  <c:v>3.9863956250016006</c:v>
                </c:pt>
                <c:pt idx="30296">
                  <c:v>3.9867940624992007</c:v>
                </c:pt>
                <c:pt idx="30297">
                  <c:v>3.9872749999999999</c:v>
                </c:pt>
                <c:pt idx="30298">
                  <c:v>3.9877587499999998</c:v>
                </c:pt>
                <c:pt idx="30299">
                  <c:v>3.9882296875007994</c:v>
                </c:pt>
                <c:pt idx="30300">
                  <c:v>3.9887009375007993</c:v>
                </c:pt>
                <c:pt idx="30301">
                  <c:v>3.98905625</c:v>
                </c:pt>
                <c:pt idx="30302">
                  <c:v>3.9895478124992003</c:v>
                </c:pt>
                <c:pt idx="30303">
                  <c:v>3.9899771875007994</c:v>
                </c:pt>
                <c:pt idx="30304">
                  <c:v>3.9904603124992004</c:v>
                </c:pt>
                <c:pt idx="30305">
                  <c:v>3.99098</c:v>
                </c:pt>
                <c:pt idx="30306">
                  <c:v>3.9914590624992003</c:v>
                </c:pt>
                <c:pt idx="30307">
                  <c:v>3.9918884375007995</c:v>
                </c:pt>
                <c:pt idx="30308">
                  <c:v>3.9923137500000001</c:v>
                </c:pt>
                <c:pt idx="30309">
                  <c:v>3.9926381250016005</c:v>
                </c:pt>
                <c:pt idx="30310">
                  <c:v>3.9930715624992006</c:v>
                </c:pt>
                <c:pt idx="30311">
                  <c:v>3.9935465624992004</c:v>
                </c:pt>
                <c:pt idx="30312">
                  <c:v>3.9938740624992004</c:v>
                </c:pt>
                <c:pt idx="30313">
                  <c:v>3.9942753124992003</c:v>
                </c:pt>
                <c:pt idx="30314">
                  <c:v>3.9937146875007996</c:v>
                </c:pt>
                <c:pt idx="30315">
                  <c:v>3.9931193750016005</c:v>
                </c:pt>
                <c:pt idx="30316">
                  <c:v>3.9924628124992005</c:v>
                </c:pt>
                <c:pt idx="30317">
                  <c:v>3.9920837499999999</c:v>
                </c:pt>
                <c:pt idx="30318">
                  <c:v>3.991555</c:v>
                </c:pt>
                <c:pt idx="30319">
                  <c:v>3.9912087500000002</c:v>
                </c:pt>
                <c:pt idx="30320">
                  <c:v>3.9908278124992007</c:v>
                </c:pt>
                <c:pt idx="30321">
                  <c:v>3.9904990624992007</c:v>
                </c:pt>
                <c:pt idx="30322">
                  <c:v>3.9906843750016008</c:v>
                </c:pt>
                <c:pt idx="30323">
                  <c:v>3.9901550000000001</c:v>
                </c:pt>
                <c:pt idx="30324">
                  <c:v>3.9897140624992007</c:v>
                </c:pt>
                <c:pt idx="30325">
                  <c:v>3.9892909375007997</c:v>
                </c:pt>
                <c:pt idx="30326">
                  <c:v>3.9897049999999998</c:v>
                </c:pt>
                <c:pt idx="30327">
                  <c:v>3.9900840624992004</c:v>
                </c:pt>
                <c:pt idx="30328">
                  <c:v>3.9902306250016006</c:v>
                </c:pt>
                <c:pt idx="30329">
                  <c:v>3.9906368750016008</c:v>
                </c:pt>
                <c:pt idx="30330">
                  <c:v>3.9910506250016007</c:v>
                </c:pt>
                <c:pt idx="30331">
                  <c:v>3.9914103124992004</c:v>
                </c:pt>
                <c:pt idx="30332">
                  <c:v>3.9917509375007993</c:v>
                </c:pt>
                <c:pt idx="30333">
                  <c:v>3.9922559375007993</c:v>
                </c:pt>
                <c:pt idx="30334">
                  <c:v>3.9925768750016006</c:v>
                </c:pt>
                <c:pt idx="30335">
                  <c:v>3.9929168750016006</c:v>
                </c:pt>
                <c:pt idx="30336">
                  <c:v>3.9932743750016004</c:v>
                </c:pt>
                <c:pt idx="30337">
                  <c:v>3.99367625</c:v>
                </c:pt>
                <c:pt idx="30338">
                  <c:v>3.99407625</c:v>
                </c:pt>
                <c:pt idx="30339">
                  <c:v>3.9944190624992006</c:v>
                </c:pt>
                <c:pt idx="30340">
                  <c:v>3.9948709375007994</c:v>
                </c:pt>
                <c:pt idx="30341">
                  <c:v>3.99535375</c:v>
                </c:pt>
                <c:pt idx="30342">
                  <c:v>3.9956900000000002</c:v>
                </c:pt>
                <c:pt idx="30343">
                  <c:v>3.9956200000000002</c:v>
                </c:pt>
                <c:pt idx="30344">
                  <c:v>3.9960709375007997</c:v>
                </c:pt>
                <c:pt idx="30345">
                  <c:v>3.9964781250016004</c:v>
                </c:pt>
                <c:pt idx="30346">
                  <c:v>3.9968509375007994</c:v>
                </c:pt>
                <c:pt idx="30347">
                  <c:v>3.9972271875007994</c:v>
                </c:pt>
                <c:pt idx="30348">
                  <c:v>3.9976081250016007</c:v>
                </c:pt>
                <c:pt idx="30349">
                  <c:v>3.9980068750016007</c:v>
                </c:pt>
                <c:pt idx="30350">
                  <c:v>3.9976812499999999</c:v>
                </c:pt>
                <c:pt idx="30351">
                  <c:v>3.9972390624992005</c:v>
                </c:pt>
                <c:pt idx="30352">
                  <c:v>3.99662125</c:v>
                </c:pt>
                <c:pt idx="30353">
                  <c:v>3.9961153124992004</c:v>
                </c:pt>
                <c:pt idx="30354">
                  <c:v>3.9955253124992005</c:v>
                </c:pt>
                <c:pt idx="30355">
                  <c:v>3.9948059375007996</c:v>
                </c:pt>
                <c:pt idx="30356">
                  <c:v>3.99408875</c:v>
                </c:pt>
                <c:pt idx="30357">
                  <c:v>3.9933143750016007</c:v>
                </c:pt>
                <c:pt idx="30358">
                  <c:v>3.9926443750016007</c:v>
                </c:pt>
                <c:pt idx="30359">
                  <c:v>3.9919662499999999</c:v>
                </c:pt>
                <c:pt idx="30360">
                  <c:v>3.9912943750016008</c:v>
                </c:pt>
                <c:pt idx="30361">
                  <c:v>3.99060375</c:v>
                </c:pt>
                <c:pt idx="30362">
                  <c:v>3.9899406250016005</c:v>
                </c:pt>
                <c:pt idx="30363">
                  <c:v>3.98941875</c:v>
                </c:pt>
                <c:pt idx="30364">
                  <c:v>3.9888962499999998</c:v>
                </c:pt>
                <c:pt idx="30365">
                  <c:v>3.9884550000000001</c:v>
                </c:pt>
                <c:pt idx="30366">
                  <c:v>3.98807125</c:v>
                </c:pt>
                <c:pt idx="30367">
                  <c:v>3.9877259375007994</c:v>
                </c:pt>
                <c:pt idx="30368">
                  <c:v>3.9873093750016007</c:v>
                </c:pt>
                <c:pt idx="30369">
                  <c:v>3.9866615624992003</c:v>
                </c:pt>
                <c:pt idx="30370">
                  <c:v>3.9862318750016006</c:v>
                </c:pt>
                <c:pt idx="30371">
                  <c:v>3.9858731250016004</c:v>
                </c:pt>
                <c:pt idx="30372">
                  <c:v>3.9863465624992007</c:v>
                </c:pt>
                <c:pt idx="30373">
                  <c:v>3.9867509375007995</c:v>
                </c:pt>
                <c:pt idx="30374">
                  <c:v>3.9871215624992007</c:v>
                </c:pt>
                <c:pt idx="30375">
                  <c:v>3.9875337499999999</c:v>
                </c:pt>
                <c:pt idx="30376">
                  <c:v>3.9879137500000001</c:v>
                </c:pt>
                <c:pt idx="30377">
                  <c:v>3.9884015624992006</c:v>
                </c:pt>
                <c:pt idx="30378">
                  <c:v>3.9888346875007996</c:v>
                </c:pt>
                <c:pt idx="30379">
                  <c:v>3.9893412499999998</c:v>
                </c:pt>
                <c:pt idx="30380">
                  <c:v>3.9897193750016005</c:v>
                </c:pt>
                <c:pt idx="30381">
                  <c:v>3.9901434375007994</c:v>
                </c:pt>
                <c:pt idx="30382">
                  <c:v>3.9904946875007994</c:v>
                </c:pt>
                <c:pt idx="30383">
                  <c:v>3.9909462499999999</c:v>
                </c:pt>
                <c:pt idx="30384">
                  <c:v>3.9913965624992005</c:v>
                </c:pt>
                <c:pt idx="30385">
                  <c:v>3.9918328124992004</c:v>
                </c:pt>
                <c:pt idx="30386">
                  <c:v>3.9921825000000002</c:v>
                </c:pt>
                <c:pt idx="30387">
                  <c:v>3.9925446875007995</c:v>
                </c:pt>
                <c:pt idx="30388">
                  <c:v>3.9929731250016007</c:v>
                </c:pt>
                <c:pt idx="30389">
                  <c:v>3.9933171875007996</c:v>
                </c:pt>
                <c:pt idx="30390">
                  <c:v>3.9928925</c:v>
                </c:pt>
                <c:pt idx="30391">
                  <c:v>3.99247</c:v>
                </c:pt>
                <c:pt idx="30392">
                  <c:v>3.9919125000000002</c:v>
                </c:pt>
                <c:pt idx="30393">
                  <c:v>3.9913296875007993</c:v>
                </c:pt>
                <c:pt idx="30394">
                  <c:v>3.9908143750016007</c:v>
                </c:pt>
                <c:pt idx="30395">
                  <c:v>3.9903478124992007</c:v>
                </c:pt>
                <c:pt idx="30396">
                  <c:v>3.9899065624992005</c:v>
                </c:pt>
                <c:pt idx="30397">
                  <c:v>3.9895209375007994</c:v>
                </c:pt>
                <c:pt idx="30398">
                  <c:v>3.9891053124992006</c:v>
                </c:pt>
                <c:pt idx="30399">
                  <c:v>3.98851625</c:v>
                </c:pt>
                <c:pt idx="30400">
                  <c:v>3.9881871875007997</c:v>
                </c:pt>
                <c:pt idx="30401">
                  <c:v>3.9878378124992007</c:v>
                </c:pt>
                <c:pt idx="30402">
                  <c:v>3.9875112499999998</c:v>
                </c:pt>
                <c:pt idx="30403">
                  <c:v>3.9871259375007995</c:v>
                </c:pt>
                <c:pt idx="30404">
                  <c:v>3.9867778124992004</c:v>
                </c:pt>
                <c:pt idx="30405">
                  <c:v>3.9864199999999999</c:v>
                </c:pt>
                <c:pt idx="30406">
                  <c:v>3.9860621875007993</c:v>
                </c:pt>
                <c:pt idx="30407">
                  <c:v>3.9856324999999999</c:v>
                </c:pt>
                <c:pt idx="30408">
                  <c:v>3.9852803124992007</c:v>
                </c:pt>
                <c:pt idx="30409">
                  <c:v>3.9856196875007996</c:v>
                </c:pt>
                <c:pt idx="30410">
                  <c:v>3.9852750000000001</c:v>
                </c:pt>
                <c:pt idx="30411">
                  <c:v>3.9848640624992004</c:v>
                </c:pt>
                <c:pt idx="30412">
                  <c:v>3.9852634375007994</c:v>
                </c:pt>
                <c:pt idx="30413">
                  <c:v>3.98559625</c:v>
                </c:pt>
                <c:pt idx="30414">
                  <c:v>3.9860631250016008</c:v>
                </c:pt>
                <c:pt idx="30415">
                  <c:v>3.9857371875007996</c:v>
                </c:pt>
                <c:pt idx="30416">
                  <c:v>3.9853984375007996</c:v>
                </c:pt>
                <c:pt idx="30417">
                  <c:v>3.98499625</c:v>
                </c:pt>
                <c:pt idx="30418">
                  <c:v>3.9845225000000002</c:v>
                </c:pt>
                <c:pt idx="30419">
                  <c:v>3.9842015624992007</c:v>
                </c:pt>
                <c:pt idx="30420">
                  <c:v>3.9845218750016005</c:v>
                </c:pt>
                <c:pt idx="30421">
                  <c:v>3.9849078124992006</c:v>
                </c:pt>
                <c:pt idx="30422">
                  <c:v>3.9852406250016004</c:v>
                </c:pt>
                <c:pt idx="30423">
                  <c:v>3.9856118750016005</c:v>
                </c:pt>
                <c:pt idx="30424">
                  <c:v>3.9860306250016007</c:v>
                </c:pt>
                <c:pt idx="30425">
                  <c:v>3.9865068750016004</c:v>
                </c:pt>
                <c:pt idx="30426">
                  <c:v>3.9869884375007993</c:v>
                </c:pt>
                <c:pt idx="30427">
                  <c:v>3.9874340624992004</c:v>
                </c:pt>
                <c:pt idx="30428">
                  <c:v>3.9878962499999999</c:v>
                </c:pt>
                <c:pt idx="30429">
                  <c:v>3.988375</c:v>
                </c:pt>
                <c:pt idx="30430">
                  <c:v>3.98876125</c:v>
                </c:pt>
                <c:pt idx="30431">
                  <c:v>3.9892678124992007</c:v>
                </c:pt>
                <c:pt idx="30432">
                  <c:v>3.9896596875007995</c:v>
                </c:pt>
                <c:pt idx="30433">
                  <c:v>3.9901106250016007</c:v>
                </c:pt>
                <c:pt idx="30434">
                  <c:v>3.9905534375007994</c:v>
                </c:pt>
                <c:pt idx="30435">
                  <c:v>3.9910481250016008</c:v>
                </c:pt>
                <c:pt idx="30436">
                  <c:v>3.9914225000000001</c:v>
                </c:pt>
                <c:pt idx="30437">
                  <c:v>3.99175375</c:v>
                </c:pt>
                <c:pt idx="30438">
                  <c:v>3.9921046875007993</c:v>
                </c:pt>
                <c:pt idx="30439">
                  <c:v>3.9917103124992006</c:v>
                </c:pt>
                <c:pt idx="30440">
                  <c:v>3.9912424999999998</c:v>
                </c:pt>
                <c:pt idx="30441">
                  <c:v>3.9906993750016007</c:v>
                </c:pt>
                <c:pt idx="30442">
                  <c:v>3.9901653124992005</c:v>
                </c:pt>
                <c:pt idx="30443">
                  <c:v>3.9896165624992004</c:v>
                </c:pt>
                <c:pt idx="30444">
                  <c:v>3.9890531250016004</c:v>
                </c:pt>
                <c:pt idx="30445">
                  <c:v>3.9884431250016004</c:v>
                </c:pt>
                <c:pt idx="30446">
                  <c:v>3.9881021875007994</c:v>
                </c:pt>
                <c:pt idx="30447">
                  <c:v>3.9876806250016004</c:v>
                </c:pt>
                <c:pt idx="30448">
                  <c:v>3.98735375</c:v>
                </c:pt>
                <c:pt idx="30449">
                  <c:v>3.9869628124992005</c:v>
                </c:pt>
                <c:pt idx="30450">
                  <c:v>3.9866234375007994</c:v>
                </c:pt>
                <c:pt idx="30451">
                  <c:v>3.9862712500000002</c:v>
                </c:pt>
                <c:pt idx="30452">
                  <c:v>3.9857065624992005</c:v>
                </c:pt>
                <c:pt idx="30453">
                  <c:v>3.98532625</c:v>
                </c:pt>
                <c:pt idx="30454">
                  <c:v>3.9849881250016006</c:v>
                </c:pt>
                <c:pt idx="30455">
                  <c:v>3.9846409375007994</c:v>
                </c:pt>
                <c:pt idx="30456">
                  <c:v>3.9842403124992005</c:v>
                </c:pt>
                <c:pt idx="30457">
                  <c:v>3.9839053124992003</c:v>
                </c:pt>
                <c:pt idx="30458">
                  <c:v>3.9844281250016005</c:v>
                </c:pt>
                <c:pt idx="30459">
                  <c:v>3.9847784375007995</c:v>
                </c:pt>
                <c:pt idx="30460">
                  <c:v>3.9851565624992005</c:v>
                </c:pt>
                <c:pt idx="30461">
                  <c:v>3.9855768750016005</c:v>
                </c:pt>
                <c:pt idx="30462">
                  <c:v>3.9859740624992006</c:v>
                </c:pt>
                <c:pt idx="30463">
                  <c:v>3.9864449999999998</c:v>
                </c:pt>
                <c:pt idx="30464">
                  <c:v>3.9868324999999998</c:v>
                </c:pt>
                <c:pt idx="30465">
                  <c:v>3.9872043750016006</c:v>
                </c:pt>
                <c:pt idx="30466">
                  <c:v>3.9875556250016007</c:v>
                </c:pt>
                <c:pt idx="30467">
                  <c:v>3.9880043750016005</c:v>
                </c:pt>
                <c:pt idx="30468">
                  <c:v>3.9883940624992005</c:v>
                </c:pt>
                <c:pt idx="30469">
                  <c:v>3.9888778124992004</c:v>
                </c:pt>
                <c:pt idx="30470">
                  <c:v>3.9893768750016005</c:v>
                </c:pt>
                <c:pt idx="30471">
                  <c:v>3.9898915624992006</c:v>
                </c:pt>
                <c:pt idx="30472">
                  <c:v>3.99035625</c:v>
                </c:pt>
                <c:pt idx="30473">
                  <c:v>3.9909271875007994</c:v>
                </c:pt>
                <c:pt idx="30474">
                  <c:v>3.9912743750016006</c:v>
                </c:pt>
                <c:pt idx="30475">
                  <c:v>3.9917899999999999</c:v>
                </c:pt>
                <c:pt idx="30476">
                  <c:v>3.9918428124992005</c:v>
                </c:pt>
                <c:pt idx="30477">
                  <c:v>3.9914740624992007</c:v>
                </c:pt>
                <c:pt idx="30478">
                  <c:v>3.9911031250016005</c:v>
                </c:pt>
                <c:pt idx="30479">
                  <c:v>3.9904021875007993</c:v>
                </c:pt>
                <c:pt idx="30480">
                  <c:v>3.9899218750016008</c:v>
                </c:pt>
                <c:pt idx="30481">
                  <c:v>3.9892721875007995</c:v>
                </c:pt>
                <c:pt idx="30482">
                  <c:v>3.9886575</c:v>
                </c:pt>
                <c:pt idx="30483">
                  <c:v>3.9881375000000001</c:v>
                </c:pt>
                <c:pt idx="30484">
                  <c:v>3.9876431250016005</c:v>
                </c:pt>
                <c:pt idx="30485">
                  <c:v>3.9870243750016008</c:v>
                </c:pt>
                <c:pt idx="30486">
                  <c:v>3.9864643750016007</c:v>
                </c:pt>
                <c:pt idx="30487">
                  <c:v>3.9859515624992006</c:v>
                </c:pt>
                <c:pt idx="30488">
                  <c:v>3.98554875</c:v>
                </c:pt>
                <c:pt idx="30489">
                  <c:v>3.98516125</c:v>
                </c:pt>
                <c:pt idx="30490">
                  <c:v>3.9848253124992006</c:v>
                </c:pt>
                <c:pt idx="30491">
                  <c:v>3.9843640624992007</c:v>
                </c:pt>
                <c:pt idx="30492">
                  <c:v>3.9838081250016004</c:v>
                </c:pt>
                <c:pt idx="30493">
                  <c:v>3.9833390624992004</c:v>
                </c:pt>
                <c:pt idx="30494">
                  <c:v>3.9828674999999998</c:v>
                </c:pt>
                <c:pt idx="30495">
                  <c:v>3.9830321875007995</c:v>
                </c:pt>
                <c:pt idx="30496">
                  <c:v>3.9834571875007994</c:v>
                </c:pt>
                <c:pt idx="30497">
                  <c:v>3.9838543750016004</c:v>
                </c:pt>
                <c:pt idx="30498">
                  <c:v>3.9842421875007994</c:v>
                </c:pt>
                <c:pt idx="30499">
                  <c:v>3.9846321875007993</c:v>
                </c:pt>
                <c:pt idx="30500">
                  <c:v>3.9849609375007997</c:v>
                </c:pt>
                <c:pt idx="30501">
                  <c:v>3.9853221875007994</c:v>
                </c:pt>
                <c:pt idx="30502">
                  <c:v>3.9857056250016005</c:v>
                </c:pt>
                <c:pt idx="30503">
                  <c:v>3.9855174999999998</c:v>
                </c:pt>
                <c:pt idx="30504">
                  <c:v>3.9858665624992007</c:v>
                </c:pt>
                <c:pt idx="30505">
                  <c:v>3.9860187499999999</c:v>
                </c:pt>
                <c:pt idx="30506">
                  <c:v>3.9863906250016008</c:v>
                </c:pt>
                <c:pt idx="30507">
                  <c:v>3.9860296875007997</c:v>
                </c:pt>
                <c:pt idx="30508">
                  <c:v>3.9856262500000001</c:v>
                </c:pt>
                <c:pt idx="30509">
                  <c:v>3.9852334375007996</c:v>
                </c:pt>
                <c:pt idx="30510">
                  <c:v>3.9847846875007993</c:v>
                </c:pt>
                <c:pt idx="30511">
                  <c:v>3.9843021875007993</c:v>
                </c:pt>
                <c:pt idx="30512">
                  <c:v>3.9837893750016007</c:v>
                </c:pt>
                <c:pt idx="30513">
                  <c:v>3.9833521875007993</c:v>
                </c:pt>
                <c:pt idx="30514">
                  <c:v>3.9829315624992003</c:v>
                </c:pt>
                <c:pt idx="30515">
                  <c:v>3.9822975</c:v>
                </c:pt>
                <c:pt idx="30516">
                  <c:v>3.9819496875007996</c:v>
                </c:pt>
                <c:pt idx="30517">
                  <c:v>3.9815675000000001</c:v>
                </c:pt>
                <c:pt idx="30518">
                  <c:v>3.9811590624992004</c:v>
                </c:pt>
                <c:pt idx="30519">
                  <c:v>3.9808006250016006</c:v>
                </c:pt>
                <c:pt idx="30520">
                  <c:v>3.9804543750016004</c:v>
                </c:pt>
                <c:pt idx="30521">
                  <c:v>3.9798718750016007</c:v>
                </c:pt>
                <c:pt idx="30522">
                  <c:v>3.9794581250016008</c:v>
                </c:pt>
                <c:pt idx="30523">
                  <c:v>3.9791053124992004</c:v>
                </c:pt>
                <c:pt idx="30524">
                  <c:v>3.9786753124992007</c:v>
                </c:pt>
                <c:pt idx="30525">
                  <c:v>3.9782106250016005</c:v>
                </c:pt>
                <c:pt idx="30526">
                  <c:v>3.9778481250016005</c:v>
                </c:pt>
                <c:pt idx="30527">
                  <c:v>3.9778865624992004</c:v>
                </c:pt>
                <c:pt idx="30528">
                  <c:v>3.9782262500000001</c:v>
                </c:pt>
                <c:pt idx="30529">
                  <c:v>3.9786559375007995</c:v>
                </c:pt>
                <c:pt idx="30530">
                  <c:v>3.9789909375007997</c:v>
                </c:pt>
                <c:pt idx="30531">
                  <c:v>3.9794299999999998</c:v>
                </c:pt>
                <c:pt idx="30532">
                  <c:v>3.9798453124992004</c:v>
                </c:pt>
                <c:pt idx="30533">
                  <c:v>3.9802974999999998</c:v>
                </c:pt>
                <c:pt idx="30534">
                  <c:v>3.9806796875007997</c:v>
                </c:pt>
                <c:pt idx="30535">
                  <c:v>3.9810840624992005</c:v>
                </c:pt>
                <c:pt idx="30536">
                  <c:v>3.9815978124992006</c:v>
                </c:pt>
                <c:pt idx="30537">
                  <c:v>3.9819703124992003</c:v>
                </c:pt>
                <c:pt idx="30538">
                  <c:v>3.9823412500000002</c:v>
                </c:pt>
                <c:pt idx="30539">
                  <c:v>3.9827321875007997</c:v>
                </c:pt>
                <c:pt idx="30540">
                  <c:v>3.9830643750016006</c:v>
                </c:pt>
                <c:pt idx="30541">
                  <c:v>3.9834524999999998</c:v>
                </c:pt>
                <c:pt idx="30542">
                  <c:v>3.9838071875007994</c:v>
                </c:pt>
                <c:pt idx="30543">
                  <c:v>3.9842075000000001</c:v>
                </c:pt>
                <c:pt idx="30544">
                  <c:v>3.9846546875007993</c:v>
                </c:pt>
                <c:pt idx="30545">
                  <c:v>3.9850050000000001</c:v>
                </c:pt>
                <c:pt idx="30546">
                  <c:v>3.9845565624992005</c:v>
                </c:pt>
                <c:pt idx="30547">
                  <c:v>3.9842109375007997</c:v>
                </c:pt>
                <c:pt idx="30548">
                  <c:v>3.9838740624992006</c:v>
                </c:pt>
                <c:pt idx="30549">
                  <c:v>3.9836503124992007</c:v>
                </c:pt>
                <c:pt idx="30550">
                  <c:v>3.9832274999999999</c:v>
                </c:pt>
                <c:pt idx="30551">
                  <c:v>3.9826437499999998</c:v>
                </c:pt>
                <c:pt idx="30552">
                  <c:v>3.9820687499999998</c:v>
                </c:pt>
                <c:pt idx="30553">
                  <c:v>3.9816790624992007</c:v>
                </c:pt>
                <c:pt idx="30554">
                  <c:v>3.98184</c:v>
                </c:pt>
                <c:pt idx="30555">
                  <c:v>3.9822278124992003</c:v>
                </c:pt>
                <c:pt idx="30556">
                  <c:v>3.9826715624992004</c:v>
                </c:pt>
                <c:pt idx="30557">
                  <c:v>3.9830584375007994</c:v>
                </c:pt>
                <c:pt idx="30558">
                  <c:v>3.9834700000000001</c:v>
                </c:pt>
                <c:pt idx="30559">
                  <c:v>3.9837962500000001</c:v>
                </c:pt>
                <c:pt idx="30560">
                  <c:v>3.9841262500000001</c:v>
                </c:pt>
                <c:pt idx="30561">
                  <c:v>3.9845143750016008</c:v>
                </c:pt>
                <c:pt idx="30562">
                  <c:v>3.9849600000000001</c:v>
                </c:pt>
                <c:pt idx="30563">
                  <c:v>3.9853628124992007</c:v>
                </c:pt>
                <c:pt idx="30564">
                  <c:v>3.9857921875007993</c:v>
                </c:pt>
                <c:pt idx="30565">
                  <c:v>3.9861831250016007</c:v>
                </c:pt>
                <c:pt idx="30566">
                  <c:v>3.9865321875007993</c:v>
                </c:pt>
                <c:pt idx="30567">
                  <c:v>3.9869474999999999</c:v>
                </c:pt>
                <c:pt idx="30568">
                  <c:v>3.9873046875007994</c:v>
                </c:pt>
                <c:pt idx="30569">
                  <c:v>3.9876881250016005</c:v>
                </c:pt>
                <c:pt idx="30570">
                  <c:v>3.9881071875007996</c:v>
                </c:pt>
                <c:pt idx="30571">
                  <c:v>3.9885731250016008</c:v>
                </c:pt>
                <c:pt idx="30572">
                  <c:v>3.98904375</c:v>
                </c:pt>
                <c:pt idx="30573">
                  <c:v>3.9886696875007996</c:v>
                </c:pt>
                <c:pt idx="30574">
                  <c:v>3.9880971875007996</c:v>
                </c:pt>
                <c:pt idx="30575">
                  <c:v>3.9877728124992005</c:v>
                </c:pt>
                <c:pt idx="30576">
                  <c:v>3.9874256250016007</c:v>
                </c:pt>
                <c:pt idx="30577">
                  <c:v>3.9870871875007996</c:v>
                </c:pt>
                <c:pt idx="30578">
                  <c:v>3.9867159375007994</c:v>
                </c:pt>
                <c:pt idx="30579">
                  <c:v>3.9861671875007993</c:v>
                </c:pt>
                <c:pt idx="30580">
                  <c:v>3.9857578124992004</c:v>
                </c:pt>
                <c:pt idx="30581">
                  <c:v>3.9854021875007994</c:v>
                </c:pt>
                <c:pt idx="30582">
                  <c:v>3.9849559375007995</c:v>
                </c:pt>
                <c:pt idx="30583">
                  <c:v>3.9845212499999998</c:v>
                </c:pt>
                <c:pt idx="30584">
                  <c:v>3.9840537500000002</c:v>
                </c:pt>
                <c:pt idx="30585">
                  <c:v>3.9836412499999998</c:v>
                </c:pt>
                <c:pt idx="30586">
                  <c:v>3.9832553124992005</c:v>
                </c:pt>
                <c:pt idx="30587">
                  <c:v>3.9826753124992007</c:v>
                </c:pt>
                <c:pt idx="30588">
                  <c:v>3.9820418750016007</c:v>
                </c:pt>
                <c:pt idx="30589">
                  <c:v>3.9816609375007994</c:v>
                </c:pt>
                <c:pt idx="30590">
                  <c:v>3.9810190624992003</c:v>
                </c:pt>
                <c:pt idx="30591">
                  <c:v>3.9804384375007995</c:v>
                </c:pt>
                <c:pt idx="30592">
                  <c:v>3.9799490624992004</c:v>
                </c:pt>
                <c:pt idx="30593">
                  <c:v>3.9803250000000001</c:v>
                </c:pt>
                <c:pt idx="30594">
                  <c:v>3.9804684375007997</c:v>
                </c:pt>
                <c:pt idx="30595">
                  <c:v>3.9808346875007996</c:v>
                </c:pt>
                <c:pt idx="30596">
                  <c:v>3.9811725</c:v>
                </c:pt>
                <c:pt idx="30597">
                  <c:v>3.9815118750016008</c:v>
                </c:pt>
                <c:pt idx="30598">
                  <c:v>3.9814349999999998</c:v>
                </c:pt>
                <c:pt idx="30599">
                  <c:v>3.9818743750016008</c:v>
                </c:pt>
                <c:pt idx="30600">
                  <c:v>3.9822668750016006</c:v>
                </c:pt>
                <c:pt idx="30601">
                  <c:v>3.9827381250016005</c:v>
                </c:pt>
                <c:pt idx="30602">
                  <c:v>3.9830734375007997</c:v>
                </c:pt>
                <c:pt idx="30603">
                  <c:v>3.9834006250016007</c:v>
                </c:pt>
                <c:pt idx="30604">
                  <c:v>3.9830325000000002</c:v>
                </c:pt>
                <c:pt idx="30605">
                  <c:v>3.9826712500000001</c:v>
                </c:pt>
                <c:pt idx="30606">
                  <c:v>3.9821996875007994</c:v>
                </c:pt>
                <c:pt idx="30607">
                  <c:v>3.9818006250016005</c:v>
                </c:pt>
                <c:pt idx="30608">
                  <c:v>3.9821637499999998</c:v>
                </c:pt>
                <c:pt idx="30609">
                  <c:v>3.9825306250016004</c:v>
                </c:pt>
                <c:pt idx="30610">
                  <c:v>3.9830103124992005</c:v>
                </c:pt>
                <c:pt idx="30611">
                  <c:v>3.9833918750016006</c:v>
                </c:pt>
                <c:pt idx="30612">
                  <c:v>3.9837175</c:v>
                </c:pt>
                <c:pt idx="30613">
                  <c:v>3.9840896875007994</c:v>
                </c:pt>
                <c:pt idx="30614">
                  <c:v>3.9844831250016006</c:v>
                </c:pt>
                <c:pt idx="30615">
                  <c:v>3.9848806250016007</c:v>
                </c:pt>
                <c:pt idx="30616">
                  <c:v>3.98528875</c:v>
                </c:pt>
                <c:pt idx="30617">
                  <c:v>3.9857181250016005</c:v>
                </c:pt>
                <c:pt idx="30618">
                  <c:v>3.9860931250016005</c:v>
                </c:pt>
                <c:pt idx="30619">
                  <c:v>3.9859421875007994</c:v>
                </c:pt>
                <c:pt idx="30620">
                  <c:v>3.9854821875007995</c:v>
                </c:pt>
                <c:pt idx="30621">
                  <c:v>3.9850409375007994</c:v>
                </c:pt>
                <c:pt idx="30622">
                  <c:v>3.9846031250016005</c:v>
                </c:pt>
                <c:pt idx="30623">
                  <c:v>3.9842231250016007</c:v>
                </c:pt>
                <c:pt idx="30624">
                  <c:v>3.9838884375007995</c:v>
                </c:pt>
                <c:pt idx="30625">
                  <c:v>3.9835643750016008</c:v>
                </c:pt>
                <c:pt idx="30626">
                  <c:v>3.9831053124992004</c:v>
                </c:pt>
                <c:pt idx="30627">
                  <c:v>3.9827815624992007</c:v>
                </c:pt>
                <c:pt idx="30628">
                  <c:v>3.9821949999999999</c:v>
                </c:pt>
                <c:pt idx="30629">
                  <c:v>3.9818731250016004</c:v>
                </c:pt>
                <c:pt idx="30630">
                  <c:v>3.9819296875007995</c:v>
                </c:pt>
                <c:pt idx="30631">
                  <c:v>3.9819228124992003</c:v>
                </c:pt>
                <c:pt idx="30632">
                  <c:v>3.9814678124992007</c:v>
                </c:pt>
                <c:pt idx="30633">
                  <c:v>3.9809706250016004</c:v>
                </c:pt>
                <c:pt idx="30634">
                  <c:v>3.9804453124992003</c:v>
                </c:pt>
                <c:pt idx="30635">
                  <c:v>3.9801246875007994</c:v>
                </c:pt>
                <c:pt idx="30636">
                  <c:v>3.9797646875007997</c:v>
                </c:pt>
                <c:pt idx="30637">
                  <c:v>3.9793965624992005</c:v>
                </c:pt>
                <c:pt idx="30638">
                  <c:v>3.9787684375007997</c:v>
                </c:pt>
                <c:pt idx="30639">
                  <c:v>3.9781399999999998</c:v>
                </c:pt>
                <c:pt idx="30640">
                  <c:v>3.9775831250016007</c:v>
                </c:pt>
                <c:pt idx="30641">
                  <c:v>3.9777775000000002</c:v>
                </c:pt>
                <c:pt idx="30642">
                  <c:v>3.9774228124992006</c:v>
                </c:pt>
                <c:pt idx="30643">
                  <c:v>3.97702125</c:v>
                </c:pt>
                <c:pt idx="30644">
                  <c:v>3.9774099999999999</c:v>
                </c:pt>
                <c:pt idx="30645">
                  <c:v>3.9777309375007994</c:v>
                </c:pt>
                <c:pt idx="30646">
                  <c:v>3.9781678124992004</c:v>
                </c:pt>
                <c:pt idx="30647">
                  <c:v>3.9785875000000002</c:v>
                </c:pt>
                <c:pt idx="30648">
                  <c:v>3.9790759375007996</c:v>
                </c:pt>
                <c:pt idx="30649">
                  <c:v>3.9794375</c:v>
                </c:pt>
                <c:pt idx="30650">
                  <c:v>3.9798024999999999</c:v>
                </c:pt>
                <c:pt idx="30651">
                  <c:v>3.9803390624992003</c:v>
                </c:pt>
                <c:pt idx="30652">
                  <c:v>3.9807756250016006</c:v>
                </c:pt>
                <c:pt idx="30653">
                  <c:v>3.9811896875007995</c:v>
                </c:pt>
                <c:pt idx="30654">
                  <c:v>3.9816850000000001</c:v>
                </c:pt>
                <c:pt idx="30655">
                  <c:v>3.9821293750016005</c:v>
                </c:pt>
                <c:pt idx="30656">
                  <c:v>3.9826131250016004</c:v>
                </c:pt>
                <c:pt idx="30657">
                  <c:v>3.9831659375007993</c:v>
                </c:pt>
                <c:pt idx="30658">
                  <c:v>3.9836509375007996</c:v>
                </c:pt>
                <c:pt idx="30659">
                  <c:v>3.9840159375007995</c:v>
                </c:pt>
                <c:pt idx="30660">
                  <c:v>3.9843893750016006</c:v>
                </c:pt>
                <c:pt idx="30661">
                  <c:v>3.9847359375007994</c:v>
                </c:pt>
                <c:pt idx="30662">
                  <c:v>3.9850956250016005</c:v>
                </c:pt>
                <c:pt idx="30663">
                  <c:v>3.98545375</c:v>
                </c:pt>
                <c:pt idx="30664">
                  <c:v>3.9850687499999999</c:v>
                </c:pt>
                <c:pt idx="30665">
                  <c:v>3.9846340624992007</c:v>
                </c:pt>
                <c:pt idx="30666">
                  <c:v>3.9841346875007995</c:v>
                </c:pt>
                <c:pt idx="30667">
                  <c:v>3.9837159375007993</c:v>
                </c:pt>
                <c:pt idx="30668">
                  <c:v>3.9833131250016005</c:v>
                </c:pt>
                <c:pt idx="30669">
                  <c:v>3.9829081250016007</c:v>
                </c:pt>
                <c:pt idx="30670">
                  <c:v>3.9825325</c:v>
                </c:pt>
                <c:pt idx="30671">
                  <c:v>3.9821865624992006</c:v>
                </c:pt>
                <c:pt idx="30672">
                  <c:v>3.9816262500000001</c:v>
                </c:pt>
                <c:pt idx="30673">
                  <c:v>3.9811331250016004</c:v>
                </c:pt>
                <c:pt idx="30674">
                  <c:v>3.9805649999999999</c:v>
                </c:pt>
                <c:pt idx="30675">
                  <c:v>3.9799471875007995</c:v>
                </c:pt>
                <c:pt idx="30676">
                  <c:v>3.9793540624992003</c:v>
                </c:pt>
                <c:pt idx="30677">
                  <c:v>3.9787021875007995</c:v>
                </c:pt>
                <c:pt idx="30678">
                  <c:v>3.9780556250016006</c:v>
                </c:pt>
                <c:pt idx="30679">
                  <c:v>3.9773859375007996</c:v>
                </c:pt>
                <c:pt idx="30680">
                  <c:v>3.97672625</c:v>
                </c:pt>
                <c:pt idx="30681">
                  <c:v>3.9761153124992004</c:v>
                </c:pt>
                <c:pt idx="30682">
                  <c:v>3.9757515624992004</c:v>
                </c:pt>
                <c:pt idx="30683">
                  <c:v>3.9753443750016006</c:v>
                </c:pt>
                <c:pt idx="30684">
                  <c:v>3.9749809375007996</c:v>
                </c:pt>
                <c:pt idx="30685">
                  <c:v>3.9749850000000002</c:v>
                </c:pt>
                <c:pt idx="30686">
                  <c:v>3.9752190624992005</c:v>
                </c:pt>
                <c:pt idx="30687">
                  <c:v>3.9748796875007995</c:v>
                </c:pt>
                <c:pt idx="30688">
                  <c:v>3.9746956250016008</c:v>
                </c:pt>
                <c:pt idx="30689">
                  <c:v>3.9751031250016005</c:v>
                </c:pt>
                <c:pt idx="30690">
                  <c:v>3.9754734375007996</c:v>
                </c:pt>
                <c:pt idx="30691">
                  <c:v>3.9758009375007997</c:v>
                </c:pt>
                <c:pt idx="30692">
                  <c:v>3.9761353124992005</c:v>
                </c:pt>
                <c:pt idx="30693">
                  <c:v>3.9764974999999998</c:v>
                </c:pt>
                <c:pt idx="30694">
                  <c:v>3.9768537500000001</c:v>
                </c:pt>
                <c:pt idx="30695">
                  <c:v>3.9771809375007994</c:v>
                </c:pt>
                <c:pt idx="30696">
                  <c:v>3.9776600000000002</c:v>
                </c:pt>
                <c:pt idx="30697">
                  <c:v>3.9780365624992005</c:v>
                </c:pt>
                <c:pt idx="30698">
                  <c:v>3.9784371875007993</c:v>
                </c:pt>
                <c:pt idx="30699">
                  <c:v>3.9788253124992004</c:v>
                </c:pt>
                <c:pt idx="30700">
                  <c:v>3.9792900000000002</c:v>
                </c:pt>
                <c:pt idx="30701">
                  <c:v>3.9797790624992007</c:v>
                </c:pt>
                <c:pt idx="30702">
                  <c:v>3.9802446875007993</c:v>
                </c:pt>
                <c:pt idx="30703">
                  <c:v>3.9806409375007994</c:v>
                </c:pt>
                <c:pt idx="30704">
                  <c:v>3.9810521875007994</c:v>
                </c:pt>
                <c:pt idx="30705">
                  <c:v>3.9814834375007995</c:v>
                </c:pt>
                <c:pt idx="30706">
                  <c:v>3.9818743750016008</c:v>
                </c:pt>
                <c:pt idx="30707">
                  <c:v>3.9823296875007994</c:v>
                </c:pt>
                <c:pt idx="30708">
                  <c:v>3.9827628124992005</c:v>
                </c:pt>
                <c:pt idx="30709">
                  <c:v>3.9831146875007994</c:v>
                </c:pt>
                <c:pt idx="30710">
                  <c:v>3.9835309375007997</c:v>
                </c:pt>
                <c:pt idx="30711">
                  <c:v>3.9839137500000001</c:v>
                </c:pt>
                <c:pt idx="30712">
                  <c:v>3.9843659375007996</c:v>
                </c:pt>
                <c:pt idx="30713">
                  <c:v>3.9847796875007995</c:v>
                </c:pt>
                <c:pt idx="30714">
                  <c:v>3.9851234375007993</c:v>
                </c:pt>
                <c:pt idx="30715">
                  <c:v>3.9846215624992003</c:v>
                </c:pt>
                <c:pt idx="30716">
                  <c:v>3.9842206250016008</c:v>
                </c:pt>
                <c:pt idx="30717">
                  <c:v>3.9837631250016008</c:v>
                </c:pt>
                <c:pt idx="30718">
                  <c:v>3.9832365624992003</c:v>
                </c:pt>
                <c:pt idx="30719">
                  <c:v>3.9826415624992006</c:v>
                </c:pt>
                <c:pt idx="30720">
                  <c:v>3.9823006250016006</c:v>
                </c:pt>
                <c:pt idx="30721">
                  <c:v>3.9819296875007995</c:v>
                </c:pt>
                <c:pt idx="30722">
                  <c:v>3.9815262499999999</c:v>
                </c:pt>
                <c:pt idx="30723">
                  <c:v>3.9810931250016006</c:v>
                </c:pt>
                <c:pt idx="30724">
                  <c:v>3.9805984375007997</c:v>
                </c:pt>
                <c:pt idx="30725">
                  <c:v>3.9800168750016005</c:v>
                </c:pt>
                <c:pt idx="30726">
                  <c:v>3.9795040624992004</c:v>
                </c:pt>
                <c:pt idx="30727">
                  <c:v>3.9790309375007995</c:v>
                </c:pt>
                <c:pt idx="30728">
                  <c:v>3.9786074999999999</c:v>
                </c:pt>
                <c:pt idx="30729">
                  <c:v>3.9781190624992004</c:v>
                </c:pt>
                <c:pt idx="30730">
                  <c:v>3.9776306250016007</c:v>
                </c:pt>
                <c:pt idx="30731">
                  <c:v>3.9770903124992003</c:v>
                </c:pt>
                <c:pt idx="30732">
                  <c:v>3.9765368750016008</c:v>
                </c:pt>
                <c:pt idx="30733">
                  <c:v>3.9759565624992006</c:v>
                </c:pt>
                <c:pt idx="30734">
                  <c:v>3.9755181250016007</c:v>
                </c:pt>
                <c:pt idx="30735">
                  <c:v>3.97500125</c:v>
                </c:pt>
                <c:pt idx="30736">
                  <c:v>3.9746196875007995</c:v>
                </c:pt>
                <c:pt idx="30737">
                  <c:v>3.9742984375007997</c:v>
                </c:pt>
                <c:pt idx="30738">
                  <c:v>3.9738453124992006</c:v>
                </c:pt>
                <c:pt idx="30739">
                  <c:v>3.9735215624992004</c:v>
                </c:pt>
                <c:pt idx="30740">
                  <c:v>3.9731237500000001</c:v>
                </c:pt>
                <c:pt idx="30741">
                  <c:v>3.97262125</c:v>
                </c:pt>
                <c:pt idx="30742">
                  <c:v>3.9722365624992007</c:v>
                </c:pt>
                <c:pt idx="30743">
                  <c:v>3.9726374999999998</c:v>
                </c:pt>
                <c:pt idx="30744">
                  <c:v>3.9729593750016008</c:v>
                </c:pt>
                <c:pt idx="30745">
                  <c:v>3.9734881250016008</c:v>
                </c:pt>
                <c:pt idx="30746">
                  <c:v>3.9738634375007993</c:v>
                </c:pt>
                <c:pt idx="30747">
                  <c:v>3.9742671875007995</c:v>
                </c:pt>
                <c:pt idx="30748">
                  <c:v>3.97463875</c:v>
                </c:pt>
                <c:pt idx="30749">
                  <c:v>3.9751078124992003</c:v>
                </c:pt>
                <c:pt idx="30750">
                  <c:v>3.9755484375007994</c:v>
                </c:pt>
                <c:pt idx="30751">
                  <c:v>3.9760603124992007</c:v>
                </c:pt>
                <c:pt idx="30752">
                  <c:v>3.9765278124992003</c:v>
                </c:pt>
                <c:pt idx="30753">
                  <c:v>3.9769981250016007</c:v>
                </c:pt>
                <c:pt idx="30754">
                  <c:v>3.9774243750016005</c:v>
                </c:pt>
                <c:pt idx="30755">
                  <c:v>3.9778971875007993</c:v>
                </c:pt>
                <c:pt idx="30756">
                  <c:v>3.9782831250016004</c:v>
                </c:pt>
                <c:pt idx="30757">
                  <c:v>3.9786406250016007</c:v>
                </c:pt>
                <c:pt idx="30758">
                  <c:v>3.9791062500000001</c:v>
                </c:pt>
                <c:pt idx="30759">
                  <c:v>3.9794665624992005</c:v>
                </c:pt>
                <c:pt idx="30760">
                  <c:v>3.9798118750016007</c:v>
                </c:pt>
                <c:pt idx="30761">
                  <c:v>3.9801668750016006</c:v>
                </c:pt>
                <c:pt idx="30762">
                  <c:v>3.9801768750016007</c:v>
                </c:pt>
                <c:pt idx="30763">
                  <c:v>3.9796815624992004</c:v>
                </c:pt>
                <c:pt idx="30764">
                  <c:v>3.9793534375007993</c:v>
                </c:pt>
                <c:pt idx="30765">
                  <c:v>3.9786800000000002</c:v>
                </c:pt>
                <c:pt idx="30766">
                  <c:v>3.9779684375007993</c:v>
                </c:pt>
                <c:pt idx="30767">
                  <c:v>3.9776234375007995</c:v>
                </c:pt>
                <c:pt idx="30768">
                  <c:v>3.9772675</c:v>
                </c:pt>
                <c:pt idx="30769">
                  <c:v>3.9768034375007995</c:v>
                </c:pt>
                <c:pt idx="30770">
                  <c:v>3.9763828124992004</c:v>
                </c:pt>
                <c:pt idx="30771">
                  <c:v>3.9759321875007996</c:v>
                </c:pt>
                <c:pt idx="30772">
                  <c:v>3.9756046875007995</c:v>
                </c:pt>
                <c:pt idx="30773">
                  <c:v>3.9752643750016006</c:v>
                </c:pt>
                <c:pt idx="30774">
                  <c:v>3.9749300000000001</c:v>
                </c:pt>
                <c:pt idx="30775">
                  <c:v>3.9744481250016004</c:v>
                </c:pt>
                <c:pt idx="30776">
                  <c:v>3.9739434375007994</c:v>
                </c:pt>
                <c:pt idx="30777">
                  <c:v>3.9735846875007996</c:v>
                </c:pt>
                <c:pt idx="30778">
                  <c:v>3.9734631250016004</c:v>
                </c:pt>
                <c:pt idx="30779">
                  <c:v>3.9738565624992006</c:v>
                </c:pt>
                <c:pt idx="30780">
                  <c:v>3.9742565624992006</c:v>
                </c:pt>
                <c:pt idx="30781">
                  <c:v>3.9746303124992006</c:v>
                </c:pt>
                <c:pt idx="30782">
                  <c:v>3.9750703124992004</c:v>
                </c:pt>
                <c:pt idx="30783">
                  <c:v>3.9754821875007993</c:v>
                </c:pt>
                <c:pt idx="30784">
                  <c:v>3.9758809375007993</c:v>
                </c:pt>
                <c:pt idx="30785">
                  <c:v>3.97629375</c:v>
                </c:pt>
                <c:pt idx="30786">
                  <c:v>3.9767340624992005</c:v>
                </c:pt>
                <c:pt idx="30787">
                  <c:v>3.9772196875007997</c:v>
                </c:pt>
                <c:pt idx="30788">
                  <c:v>3.9776878124992003</c:v>
                </c:pt>
                <c:pt idx="30789">
                  <c:v>3.9781028124992006</c:v>
                </c:pt>
                <c:pt idx="30790">
                  <c:v>3.9785037499999998</c:v>
                </c:pt>
                <c:pt idx="30791">
                  <c:v>3.9788981250016007</c:v>
                </c:pt>
                <c:pt idx="30792">
                  <c:v>3.9793290624992004</c:v>
                </c:pt>
                <c:pt idx="30793">
                  <c:v>3.9798453124992004</c:v>
                </c:pt>
                <c:pt idx="30794">
                  <c:v>3.9803503124992003</c:v>
                </c:pt>
                <c:pt idx="30795">
                  <c:v>3.9808775000000001</c:v>
                </c:pt>
                <c:pt idx="30796">
                  <c:v>3.9812059375007993</c:v>
                </c:pt>
                <c:pt idx="30797">
                  <c:v>3.9817209375007994</c:v>
                </c:pt>
                <c:pt idx="30798">
                  <c:v>3.9821621875007995</c:v>
                </c:pt>
                <c:pt idx="30799">
                  <c:v>3.9826443750016005</c:v>
                </c:pt>
                <c:pt idx="30800">
                  <c:v>3.9831124999999998</c:v>
                </c:pt>
                <c:pt idx="30801">
                  <c:v>3.9835656250016007</c:v>
                </c:pt>
                <c:pt idx="30802">
                  <c:v>3.9839449999999998</c:v>
                </c:pt>
                <c:pt idx="30803">
                  <c:v>3.9834928124992004</c:v>
                </c:pt>
                <c:pt idx="30804">
                  <c:v>3.9830100000000002</c:v>
                </c:pt>
                <c:pt idx="30805">
                  <c:v>3.9824643750016007</c:v>
                </c:pt>
                <c:pt idx="30806">
                  <c:v>3.9818131250016005</c:v>
                </c:pt>
                <c:pt idx="30807">
                  <c:v>3.9811581250016004</c:v>
                </c:pt>
                <c:pt idx="30808">
                  <c:v>3.9805537499999999</c:v>
                </c:pt>
                <c:pt idx="30809">
                  <c:v>3.9799756250016007</c:v>
                </c:pt>
                <c:pt idx="30810">
                  <c:v>3.9793521875007993</c:v>
                </c:pt>
                <c:pt idx="30811">
                  <c:v>3.9787693750016007</c:v>
                </c:pt>
                <c:pt idx="30812">
                  <c:v>3.9782884375007996</c:v>
                </c:pt>
                <c:pt idx="30813">
                  <c:v>3.9778746875007993</c:v>
                </c:pt>
                <c:pt idx="30814">
                  <c:v>3.9775484375007997</c:v>
                </c:pt>
                <c:pt idx="30815">
                  <c:v>3.9770721875007995</c:v>
                </c:pt>
                <c:pt idx="30816">
                  <c:v>3.9765793750016005</c:v>
                </c:pt>
                <c:pt idx="30817">
                  <c:v>3.9762290624992005</c:v>
                </c:pt>
                <c:pt idx="30818">
                  <c:v>3.9758259375007996</c:v>
                </c:pt>
                <c:pt idx="30819">
                  <c:v>3.9755043750016004</c:v>
                </c:pt>
                <c:pt idx="30820">
                  <c:v>3.9748762499999999</c:v>
                </c:pt>
                <c:pt idx="30821">
                  <c:v>3.9742225000000002</c:v>
                </c:pt>
                <c:pt idx="30822">
                  <c:v>3.9737653124992005</c:v>
                </c:pt>
                <c:pt idx="30823">
                  <c:v>3.9733581250016008</c:v>
                </c:pt>
                <c:pt idx="30824">
                  <c:v>3.9736796875007996</c:v>
                </c:pt>
                <c:pt idx="30825">
                  <c:v>3.9734906250016007</c:v>
                </c:pt>
                <c:pt idx="30826">
                  <c:v>3.9731371875007997</c:v>
                </c:pt>
                <c:pt idx="30827">
                  <c:v>3.9727749999999999</c:v>
                </c:pt>
                <c:pt idx="30828">
                  <c:v>3.9732071875007997</c:v>
                </c:pt>
                <c:pt idx="30829">
                  <c:v>3.9735384375007996</c:v>
                </c:pt>
                <c:pt idx="30830">
                  <c:v>3.9738899999999999</c:v>
                </c:pt>
                <c:pt idx="30831">
                  <c:v>3.9742240624992005</c:v>
                </c:pt>
                <c:pt idx="30832">
                  <c:v>3.9746681250016005</c:v>
                </c:pt>
                <c:pt idx="30833">
                  <c:v>3.9751315624992003</c:v>
                </c:pt>
                <c:pt idx="30834">
                  <c:v>3.9755356250016005</c:v>
                </c:pt>
                <c:pt idx="30835">
                  <c:v>3.9758568750016008</c:v>
                </c:pt>
                <c:pt idx="30836">
                  <c:v>3.9760175000000002</c:v>
                </c:pt>
                <c:pt idx="30837">
                  <c:v>3.9763531250016007</c:v>
                </c:pt>
                <c:pt idx="30838">
                  <c:v>3.9763806250016005</c:v>
                </c:pt>
                <c:pt idx="30839">
                  <c:v>3.9759446875007995</c:v>
                </c:pt>
                <c:pt idx="30840">
                  <c:v>3.9755162500000001</c:v>
                </c:pt>
                <c:pt idx="30841">
                  <c:v>3.9749865624992005</c:v>
                </c:pt>
                <c:pt idx="30842">
                  <c:v>3.9744243750016004</c:v>
                </c:pt>
                <c:pt idx="30843">
                  <c:v>3.9739878124992005</c:v>
                </c:pt>
                <c:pt idx="30844">
                  <c:v>3.9736496875007994</c:v>
                </c:pt>
                <c:pt idx="30845">
                  <c:v>3.9740684375007995</c:v>
                </c:pt>
                <c:pt idx="30846">
                  <c:v>3.9743406250016005</c:v>
                </c:pt>
                <c:pt idx="30847">
                  <c:v>3.9740156250016008</c:v>
                </c:pt>
                <c:pt idx="30848">
                  <c:v>3.9735568750016004</c:v>
                </c:pt>
                <c:pt idx="30849">
                  <c:v>3.9731862499999999</c:v>
                </c:pt>
                <c:pt idx="30850">
                  <c:v>3.9735353124992003</c:v>
                </c:pt>
                <c:pt idx="30851">
                  <c:v>3.9738699999999998</c:v>
                </c:pt>
                <c:pt idx="30852">
                  <c:v>3.9740278124992003</c:v>
                </c:pt>
                <c:pt idx="30853">
                  <c:v>3.9739737499999999</c:v>
                </c:pt>
                <c:pt idx="30854">
                  <c:v>3.97365375</c:v>
                </c:pt>
                <c:pt idx="30855">
                  <c:v>3.9732896875007997</c:v>
                </c:pt>
                <c:pt idx="30856">
                  <c:v>3.9727549999999998</c:v>
                </c:pt>
                <c:pt idx="30857">
                  <c:v>3.9722653124992005</c:v>
                </c:pt>
                <c:pt idx="30858">
                  <c:v>3.9718418750016005</c:v>
                </c:pt>
                <c:pt idx="30859">
                  <c:v>3.9713709375007995</c:v>
                </c:pt>
                <c:pt idx="30860">
                  <c:v>3.9714909375007994</c:v>
                </c:pt>
                <c:pt idx="30861">
                  <c:v>3.9713056250016008</c:v>
                </c:pt>
                <c:pt idx="30862">
                  <c:v>3.9710359375007993</c:v>
                </c:pt>
                <c:pt idx="30863">
                  <c:v>3.9713721875007995</c:v>
                </c:pt>
                <c:pt idx="30864">
                  <c:v>3.9717168750016008</c:v>
                </c:pt>
                <c:pt idx="30865">
                  <c:v>3.9720646875007994</c:v>
                </c:pt>
                <c:pt idx="30866">
                  <c:v>3.9724618750016005</c:v>
                </c:pt>
                <c:pt idx="30867">
                  <c:v>3.9727871875007996</c:v>
                </c:pt>
                <c:pt idx="30868">
                  <c:v>3.9732106250016006</c:v>
                </c:pt>
                <c:pt idx="30869">
                  <c:v>3.9735865624992006</c:v>
                </c:pt>
                <c:pt idx="30870">
                  <c:v>3.9739696875007997</c:v>
                </c:pt>
                <c:pt idx="30871">
                  <c:v>3.9736118750016005</c:v>
                </c:pt>
                <c:pt idx="30872">
                  <c:v>3.9732362499999998</c:v>
                </c:pt>
                <c:pt idx="30873">
                  <c:v>3.9729103124992005</c:v>
                </c:pt>
                <c:pt idx="30874">
                  <c:v>3.9724937499999999</c:v>
                </c:pt>
                <c:pt idx="30875">
                  <c:v>3.9721631250016007</c:v>
                </c:pt>
                <c:pt idx="30876">
                  <c:v>3.9718384375007996</c:v>
                </c:pt>
                <c:pt idx="30877">
                  <c:v>3.9714315624992005</c:v>
                </c:pt>
                <c:pt idx="30878">
                  <c:v>3.9709721875007995</c:v>
                </c:pt>
                <c:pt idx="30879">
                  <c:v>3.9705215624992003</c:v>
                </c:pt>
                <c:pt idx="30880">
                  <c:v>3.9701740624992006</c:v>
                </c:pt>
                <c:pt idx="30881">
                  <c:v>3.9705318750016008</c:v>
                </c:pt>
                <c:pt idx="30882">
                  <c:v>3.9708693750016004</c:v>
                </c:pt>
                <c:pt idx="30883">
                  <c:v>3.9712237500000001</c:v>
                </c:pt>
                <c:pt idx="30884">
                  <c:v>3.9715868750016008</c:v>
                </c:pt>
                <c:pt idx="30885">
                  <c:v>3.9719140624992004</c:v>
                </c:pt>
                <c:pt idx="30886">
                  <c:v>3.9715862500000001</c:v>
                </c:pt>
                <c:pt idx="30887">
                  <c:v>3.9714296875007995</c:v>
                </c:pt>
                <c:pt idx="30888">
                  <c:v>3.9708981250016007</c:v>
                </c:pt>
                <c:pt idx="30889">
                  <c:v>3.9705625000000002</c:v>
                </c:pt>
                <c:pt idx="30890">
                  <c:v>3.97019375</c:v>
                </c:pt>
                <c:pt idx="30891">
                  <c:v>3.9698284375007993</c:v>
                </c:pt>
                <c:pt idx="30892">
                  <c:v>3.9694834375007995</c:v>
                </c:pt>
                <c:pt idx="30893">
                  <c:v>3.9695200000000002</c:v>
                </c:pt>
                <c:pt idx="30894">
                  <c:v>3.9698581250016005</c:v>
                </c:pt>
                <c:pt idx="30895">
                  <c:v>3.9702815624992005</c:v>
                </c:pt>
                <c:pt idx="30896">
                  <c:v>3.9706575000000002</c:v>
                </c:pt>
                <c:pt idx="30897">
                  <c:v>3.9710293750016006</c:v>
                </c:pt>
                <c:pt idx="30898">
                  <c:v>3.9713990624992004</c:v>
                </c:pt>
                <c:pt idx="30899">
                  <c:v>3.9717562499999999</c:v>
                </c:pt>
                <c:pt idx="30900">
                  <c:v>3.9717493750016004</c:v>
                </c:pt>
                <c:pt idx="30901">
                  <c:v>3.9714246875007997</c:v>
                </c:pt>
                <c:pt idx="30902">
                  <c:v>3.9717621875007993</c:v>
                </c:pt>
                <c:pt idx="30903">
                  <c:v>3.9721778124992007</c:v>
                </c:pt>
                <c:pt idx="30904">
                  <c:v>3.9726356250016006</c:v>
                </c:pt>
                <c:pt idx="30905">
                  <c:v>3.9729671875007995</c:v>
                </c:pt>
                <c:pt idx="30906">
                  <c:v>3.9733009375007997</c:v>
                </c:pt>
                <c:pt idx="30907">
                  <c:v>3.9736668750016007</c:v>
                </c:pt>
                <c:pt idx="30908">
                  <c:v>3.9740850000000001</c:v>
                </c:pt>
                <c:pt idx="30909">
                  <c:v>3.9744662499999999</c:v>
                </c:pt>
                <c:pt idx="30910">
                  <c:v>3.9749171875007994</c:v>
                </c:pt>
                <c:pt idx="30911">
                  <c:v>3.9753003124992006</c:v>
                </c:pt>
                <c:pt idx="30912">
                  <c:v>3.9756234375007997</c:v>
                </c:pt>
                <c:pt idx="30913">
                  <c:v>3.9759625000000001</c:v>
                </c:pt>
                <c:pt idx="30914">
                  <c:v>3.9762871875007995</c:v>
                </c:pt>
                <c:pt idx="30915">
                  <c:v>3.9757584375007995</c:v>
                </c:pt>
                <c:pt idx="30916">
                  <c:v>3.9754321875007994</c:v>
                </c:pt>
                <c:pt idx="30917">
                  <c:v>3.9751062500000001</c:v>
                </c:pt>
                <c:pt idx="30918">
                  <c:v>3.9747831250016006</c:v>
                </c:pt>
                <c:pt idx="30919">
                  <c:v>3.9743875000000002</c:v>
                </c:pt>
                <c:pt idx="30920">
                  <c:v>3.9736809375007995</c:v>
                </c:pt>
                <c:pt idx="30921">
                  <c:v>3.9731621875007996</c:v>
                </c:pt>
                <c:pt idx="30922">
                  <c:v>3.9735262499999999</c:v>
                </c:pt>
                <c:pt idx="30923">
                  <c:v>3.9738596875007994</c:v>
                </c:pt>
                <c:pt idx="30924">
                  <c:v>3.9734087499999999</c:v>
                </c:pt>
                <c:pt idx="30925">
                  <c:v>3.9728734375007995</c:v>
                </c:pt>
                <c:pt idx="30926">
                  <c:v>3.9723684375007995</c:v>
                </c:pt>
                <c:pt idx="30927">
                  <c:v>3.9718231250016007</c:v>
                </c:pt>
                <c:pt idx="30928">
                  <c:v>3.9714515624992006</c:v>
                </c:pt>
                <c:pt idx="30929">
                  <c:v>3.9711306250016007</c:v>
                </c:pt>
                <c:pt idx="30930">
                  <c:v>3.9707490624992006</c:v>
                </c:pt>
                <c:pt idx="30931">
                  <c:v>3.9703137499999999</c:v>
                </c:pt>
                <c:pt idx="30932">
                  <c:v>3.9699315624992004</c:v>
                </c:pt>
                <c:pt idx="30933">
                  <c:v>3.9695859375007996</c:v>
                </c:pt>
                <c:pt idx="30934">
                  <c:v>3.9697781250016004</c:v>
                </c:pt>
                <c:pt idx="30935">
                  <c:v>3.9699006250016007</c:v>
                </c:pt>
                <c:pt idx="30936">
                  <c:v>3.9695731250016006</c:v>
                </c:pt>
                <c:pt idx="30937">
                  <c:v>3.9699612499999999</c:v>
                </c:pt>
                <c:pt idx="30938">
                  <c:v>3.9704018750016008</c:v>
                </c:pt>
                <c:pt idx="30939">
                  <c:v>3.9707824999999999</c:v>
                </c:pt>
                <c:pt idx="30940">
                  <c:v>3.97112</c:v>
                </c:pt>
                <c:pt idx="30941">
                  <c:v>3.9715324999999999</c:v>
                </c:pt>
                <c:pt idx="30942">
                  <c:v>3.9720243750016007</c:v>
                </c:pt>
                <c:pt idx="30943">
                  <c:v>3.9723653124992007</c:v>
                </c:pt>
                <c:pt idx="30944">
                  <c:v>3.9728359375007996</c:v>
                </c:pt>
                <c:pt idx="30945">
                  <c:v>3.9732812499999999</c:v>
                </c:pt>
                <c:pt idx="30946">
                  <c:v>3.9736487500000002</c:v>
                </c:pt>
                <c:pt idx="30947">
                  <c:v>3.9740218750016005</c:v>
                </c:pt>
                <c:pt idx="30948">
                  <c:v>3.9743553124992004</c:v>
                </c:pt>
                <c:pt idx="30949">
                  <c:v>3.9747178124992004</c:v>
                </c:pt>
                <c:pt idx="30950">
                  <c:v>3.9746034375007997</c:v>
                </c:pt>
                <c:pt idx="30951">
                  <c:v>3.9746825000000001</c:v>
                </c:pt>
                <c:pt idx="30952">
                  <c:v>3.9746090624992005</c:v>
                </c:pt>
                <c:pt idx="30953">
                  <c:v>3.9744762499999999</c:v>
                </c:pt>
                <c:pt idx="30954">
                  <c:v>3.9741756250016005</c:v>
                </c:pt>
                <c:pt idx="30955">
                  <c:v>3.9736631250016008</c:v>
                </c:pt>
                <c:pt idx="30956">
                  <c:v>3.9730615624992005</c:v>
                </c:pt>
                <c:pt idx="30957">
                  <c:v>3.9724300000000001</c:v>
                </c:pt>
                <c:pt idx="30958">
                  <c:v>3.9720521875007995</c:v>
                </c:pt>
                <c:pt idx="30959">
                  <c:v>3.9715850000000001</c:v>
                </c:pt>
                <c:pt idx="30960">
                  <c:v>3.9711628124992004</c:v>
                </c:pt>
                <c:pt idx="30961">
                  <c:v>3.9708006250016008</c:v>
                </c:pt>
                <c:pt idx="30962">
                  <c:v>3.9704381250016008</c:v>
                </c:pt>
                <c:pt idx="30963">
                  <c:v>3.9700446875007995</c:v>
                </c:pt>
                <c:pt idx="30964">
                  <c:v>3.9696318750016006</c:v>
                </c:pt>
                <c:pt idx="30965">
                  <c:v>3.9690487499999998</c:v>
                </c:pt>
                <c:pt idx="30966">
                  <c:v>3.9685053124992007</c:v>
                </c:pt>
                <c:pt idx="30967">
                  <c:v>3.9681378124992004</c:v>
                </c:pt>
                <c:pt idx="30968">
                  <c:v>3.9677893750016007</c:v>
                </c:pt>
                <c:pt idx="30969">
                  <c:v>3.9674246875007997</c:v>
                </c:pt>
                <c:pt idx="30970">
                  <c:v>3.9674565624992004</c:v>
                </c:pt>
                <c:pt idx="30971">
                  <c:v>3.96713</c:v>
                </c:pt>
                <c:pt idx="30972">
                  <c:v>3.9675534375007997</c:v>
                </c:pt>
                <c:pt idx="30973">
                  <c:v>3.9679809375007995</c:v>
                </c:pt>
                <c:pt idx="30974">
                  <c:v>3.9683471875007994</c:v>
                </c:pt>
                <c:pt idx="30975">
                  <c:v>3.9687109375007994</c:v>
                </c:pt>
                <c:pt idx="30976">
                  <c:v>3.9690321875007997</c:v>
                </c:pt>
                <c:pt idx="30977">
                  <c:v>3.9694306250016007</c:v>
                </c:pt>
                <c:pt idx="30978">
                  <c:v>3.9698009375007994</c:v>
                </c:pt>
                <c:pt idx="30979">
                  <c:v>3.9701325000000001</c:v>
                </c:pt>
                <c:pt idx="30980">
                  <c:v>3.9704871875007997</c:v>
                </c:pt>
                <c:pt idx="30981">
                  <c:v>3.9708821875007994</c:v>
                </c:pt>
                <c:pt idx="30982">
                  <c:v>3.9712915624992005</c:v>
                </c:pt>
                <c:pt idx="30983">
                  <c:v>3.9716778124992005</c:v>
                </c:pt>
                <c:pt idx="30984">
                  <c:v>3.9721496875007993</c:v>
                </c:pt>
                <c:pt idx="30985">
                  <c:v>3.9726221875007997</c:v>
                </c:pt>
                <c:pt idx="30986">
                  <c:v>3.9730378124992005</c:v>
                </c:pt>
                <c:pt idx="30987">
                  <c:v>3.9735365624992003</c:v>
                </c:pt>
                <c:pt idx="30988">
                  <c:v>3.9740078124992007</c:v>
                </c:pt>
                <c:pt idx="30989">
                  <c:v>3.97445125</c:v>
                </c:pt>
                <c:pt idx="30990">
                  <c:v>3.9749290624992004</c:v>
                </c:pt>
                <c:pt idx="30991">
                  <c:v>3.9753946875007995</c:v>
                </c:pt>
                <c:pt idx="30992">
                  <c:v>3.9757365624992005</c:v>
                </c:pt>
                <c:pt idx="30993">
                  <c:v>3.9761096875007995</c:v>
                </c:pt>
                <c:pt idx="30994">
                  <c:v>3.97595125</c:v>
                </c:pt>
                <c:pt idx="30995">
                  <c:v>3.9756</c:v>
                </c:pt>
                <c:pt idx="30996">
                  <c:v>3.9752184375007995</c:v>
                </c:pt>
                <c:pt idx="30997">
                  <c:v>3.97465</c:v>
                </c:pt>
                <c:pt idx="30998">
                  <c:v>3.9739618750016006</c:v>
                </c:pt>
                <c:pt idx="30999">
                  <c:v>3.9734434375007996</c:v>
                </c:pt>
                <c:pt idx="31000">
                  <c:v>3.9729153124992007</c:v>
                </c:pt>
                <c:pt idx="31001">
                  <c:v>3.9724253124992006</c:v>
                </c:pt>
                <c:pt idx="31002">
                  <c:v>3.9719615624992004</c:v>
                </c:pt>
                <c:pt idx="31003">
                  <c:v>3.9713965624992005</c:v>
                </c:pt>
                <c:pt idx="31004">
                  <c:v>3.9707971875007995</c:v>
                </c:pt>
                <c:pt idx="31005">
                  <c:v>3.9702424999999999</c:v>
                </c:pt>
                <c:pt idx="31006">
                  <c:v>3.9698153124992004</c:v>
                </c:pt>
                <c:pt idx="31007">
                  <c:v>3.9694275000000001</c:v>
                </c:pt>
                <c:pt idx="31008">
                  <c:v>3.9690146875007994</c:v>
                </c:pt>
                <c:pt idx="31009">
                  <c:v>3.9684887500000001</c:v>
                </c:pt>
                <c:pt idx="31010">
                  <c:v>3.9679737500000001</c:v>
                </c:pt>
                <c:pt idx="31011">
                  <c:v>3.9675750000000001</c:v>
                </c:pt>
                <c:pt idx="31012">
                  <c:v>3.9671259375007994</c:v>
                </c:pt>
                <c:pt idx="31013">
                  <c:v>3.9668009375007993</c:v>
                </c:pt>
                <c:pt idx="31014">
                  <c:v>3.9666646875007996</c:v>
                </c:pt>
                <c:pt idx="31015">
                  <c:v>3.9669915624992007</c:v>
                </c:pt>
                <c:pt idx="31016">
                  <c:v>3.9673156250016004</c:v>
                </c:pt>
                <c:pt idx="31017">
                  <c:v>3.9677421875007997</c:v>
                </c:pt>
                <c:pt idx="31018">
                  <c:v>3.9681753124992003</c:v>
                </c:pt>
                <c:pt idx="31019">
                  <c:v>3.9685074999999999</c:v>
                </c:pt>
                <c:pt idx="31020">
                  <c:v>3.9689665624992005</c:v>
                </c:pt>
                <c:pt idx="31021">
                  <c:v>3.9693149999999999</c:v>
                </c:pt>
                <c:pt idx="31022">
                  <c:v>3.9696462499999998</c:v>
                </c:pt>
                <c:pt idx="31023">
                  <c:v>3.9699840624992007</c:v>
                </c:pt>
                <c:pt idx="31024">
                  <c:v>3.9703390624992005</c:v>
                </c:pt>
                <c:pt idx="31025">
                  <c:v>3.9706709375007994</c:v>
                </c:pt>
                <c:pt idx="31026">
                  <c:v>3.9710468750016004</c:v>
                </c:pt>
                <c:pt idx="31027">
                  <c:v>3.9714225000000001</c:v>
                </c:pt>
                <c:pt idx="31028">
                  <c:v>3.9718312500000001</c:v>
                </c:pt>
                <c:pt idx="31029">
                  <c:v>3.9722265624992006</c:v>
                </c:pt>
                <c:pt idx="31030">
                  <c:v>3.97267875</c:v>
                </c:pt>
                <c:pt idx="31031">
                  <c:v>3.9731737499999999</c:v>
                </c:pt>
                <c:pt idx="31032">
                  <c:v>3.9735693750016008</c:v>
                </c:pt>
                <c:pt idx="31033">
                  <c:v>3.9738893750016007</c:v>
                </c:pt>
                <c:pt idx="31034">
                  <c:v>3.9742462500000002</c:v>
                </c:pt>
                <c:pt idx="31035">
                  <c:v>3.9744040624992003</c:v>
                </c:pt>
                <c:pt idx="31036">
                  <c:v>3.9747534375007993</c:v>
                </c:pt>
                <c:pt idx="31037">
                  <c:v>3.9751846875007995</c:v>
                </c:pt>
                <c:pt idx="31038">
                  <c:v>3.9755928124992006</c:v>
                </c:pt>
                <c:pt idx="31039">
                  <c:v>3.9759268750016008</c:v>
                </c:pt>
                <c:pt idx="31040">
                  <c:v>3.9763346875007994</c:v>
                </c:pt>
                <c:pt idx="31041">
                  <c:v>3.9766668750016008</c:v>
                </c:pt>
                <c:pt idx="31042">
                  <c:v>3.9762453124992003</c:v>
                </c:pt>
                <c:pt idx="31043">
                  <c:v>3.9757518750016008</c:v>
                </c:pt>
                <c:pt idx="31044">
                  <c:v>3.9752575000000001</c:v>
                </c:pt>
                <c:pt idx="31045">
                  <c:v>3.9747928124992007</c:v>
                </c:pt>
                <c:pt idx="31046">
                  <c:v>3.9743862499999998</c:v>
                </c:pt>
                <c:pt idx="31047">
                  <c:v>3.9738237500000002</c:v>
                </c:pt>
                <c:pt idx="31048">
                  <c:v>3.9733909375007994</c:v>
                </c:pt>
                <c:pt idx="31049">
                  <c:v>3.9729853124992003</c:v>
                </c:pt>
                <c:pt idx="31050">
                  <c:v>3.9726153124992005</c:v>
                </c:pt>
                <c:pt idx="31051">
                  <c:v>3.9722134375007996</c:v>
                </c:pt>
                <c:pt idx="31052">
                  <c:v>3.9715278124992004</c:v>
                </c:pt>
                <c:pt idx="31053">
                  <c:v>3.9711493750016005</c:v>
                </c:pt>
                <c:pt idx="31054">
                  <c:v>3.9706765624992006</c:v>
                </c:pt>
                <c:pt idx="31055">
                  <c:v>3.9702221875007995</c:v>
                </c:pt>
                <c:pt idx="31056">
                  <c:v>3.9697631250016006</c:v>
                </c:pt>
                <c:pt idx="31057">
                  <c:v>3.9692449999999999</c:v>
                </c:pt>
                <c:pt idx="31058">
                  <c:v>3.9686481250016006</c:v>
                </c:pt>
                <c:pt idx="31059">
                  <c:v>3.9680399999999998</c:v>
                </c:pt>
                <c:pt idx="31060">
                  <c:v>3.9673559375007996</c:v>
                </c:pt>
                <c:pt idx="31061">
                  <c:v>3.9665846875007995</c:v>
                </c:pt>
                <c:pt idx="31062">
                  <c:v>3.9658456250016005</c:v>
                </c:pt>
                <c:pt idx="31063">
                  <c:v>3.9651453124992004</c:v>
                </c:pt>
                <c:pt idx="31064">
                  <c:v>3.9645396875007997</c:v>
                </c:pt>
                <c:pt idx="31065">
                  <c:v>3.9640599999999999</c:v>
                </c:pt>
                <c:pt idx="31066">
                  <c:v>3.9636303124992005</c:v>
                </c:pt>
                <c:pt idx="31067">
                  <c:v>3.9631231250016006</c:v>
                </c:pt>
                <c:pt idx="31068">
                  <c:v>3.9632025</c:v>
                </c:pt>
                <c:pt idx="31069">
                  <c:v>3.963435</c:v>
                </c:pt>
                <c:pt idx="31070">
                  <c:v>3.9637715624992005</c:v>
                </c:pt>
                <c:pt idx="31071">
                  <c:v>3.9641190624992007</c:v>
                </c:pt>
                <c:pt idx="31072">
                  <c:v>3.9644768750016004</c:v>
                </c:pt>
                <c:pt idx="31073">
                  <c:v>3.9648240624992006</c:v>
                </c:pt>
                <c:pt idx="31074">
                  <c:v>3.9652209375007996</c:v>
                </c:pt>
                <c:pt idx="31075">
                  <c:v>3.9657056250016005</c:v>
                </c:pt>
                <c:pt idx="31076">
                  <c:v>3.9661724999999999</c:v>
                </c:pt>
                <c:pt idx="31077">
                  <c:v>3.9666021875007993</c:v>
                </c:pt>
                <c:pt idx="31078">
                  <c:v>3.9669734375007994</c:v>
                </c:pt>
                <c:pt idx="31079">
                  <c:v>3.967365</c:v>
                </c:pt>
                <c:pt idx="31080">
                  <c:v>3.9677500000000001</c:v>
                </c:pt>
                <c:pt idx="31081">
                  <c:v>3.9681703124992005</c:v>
                </c:pt>
                <c:pt idx="31082">
                  <c:v>3.9685043750016007</c:v>
                </c:pt>
                <c:pt idx="31083">
                  <c:v>3.9688409375007994</c:v>
                </c:pt>
                <c:pt idx="31084">
                  <c:v>3.9692781250016007</c:v>
                </c:pt>
                <c:pt idx="31085">
                  <c:v>3.9696040624992004</c:v>
                </c:pt>
                <c:pt idx="31086">
                  <c:v>3.9699556250016004</c:v>
                </c:pt>
                <c:pt idx="31087">
                  <c:v>3.9702884375007996</c:v>
                </c:pt>
                <c:pt idx="31088">
                  <c:v>3.9706196875007995</c:v>
                </c:pt>
                <c:pt idx="31089">
                  <c:v>3.9709771875007993</c:v>
                </c:pt>
                <c:pt idx="31090">
                  <c:v>3.9714781250016005</c:v>
                </c:pt>
                <c:pt idx="31091">
                  <c:v>3.9718340624992003</c:v>
                </c:pt>
                <c:pt idx="31092">
                  <c:v>3.9714481250016007</c:v>
                </c:pt>
                <c:pt idx="31093">
                  <c:v>3.9709840624992006</c:v>
                </c:pt>
                <c:pt idx="31094">
                  <c:v>3.9705321875007993</c:v>
                </c:pt>
                <c:pt idx="31095">
                  <c:v>3.9703274999999998</c:v>
                </c:pt>
                <c:pt idx="31096">
                  <c:v>3.9697849999999999</c:v>
                </c:pt>
                <c:pt idx="31097">
                  <c:v>3.9691343750016004</c:v>
                </c:pt>
                <c:pt idx="31098">
                  <c:v>3.9686824999999999</c:v>
                </c:pt>
                <c:pt idx="31099">
                  <c:v>3.9682603124992006</c:v>
                </c:pt>
                <c:pt idx="31100">
                  <c:v>3.9677796875007996</c:v>
                </c:pt>
                <c:pt idx="31101">
                  <c:v>3.9673375000000002</c:v>
                </c:pt>
                <c:pt idx="31102">
                  <c:v>3.9667868750016004</c:v>
                </c:pt>
                <c:pt idx="31103">
                  <c:v>3.9663665624992004</c:v>
                </c:pt>
                <c:pt idx="31104">
                  <c:v>3.9660299999999999</c:v>
                </c:pt>
                <c:pt idx="31105">
                  <c:v>3.9655159375007996</c:v>
                </c:pt>
                <c:pt idx="31106">
                  <c:v>3.9650400000000001</c:v>
                </c:pt>
                <c:pt idx="31107">
                  <c:v>3.9644031250016005</c:v>
                </c:pt>
                <c:pt idx="31108">
                  <c:v>3.96408</c:v>
                </c:pt>
                <c:pt idx="31109">
                  <c:v>3.9635924999999999</c:v>
                </c:pt>
                <c:pt idx="31110">
                  <c:v>3.9632168750016006</c:v>
                </c:pt>
                <c:pt idx="31111">
                  <c:v>3.9628218750016004</c:v>
                </c:pt>
                <c:pt idx="31112">
                  <c:v>3.9624381250016008</c:v>
                </c:pt>
                <c:pt idx="31113">
                  <c:v>3.9620937500000002</c:v>
                </c:pt>
                <c:pt idx="31114">
                  <c:v>3.9625699999999999</c:v>
                </c:pt>
                <c:pt idx="31115">
                  <c:v>3.963015</c:v>
                </c:pt>
                <c:pt idx="31116">
                  <c:v>3.9634834375007997</c:v>
                </c:pt>
                <c:pt idx="31117">
                  <c:v>3.9639237500000002</c:v>
                </c:pt>
                <c:pt idx="31118">
                  <c:v>3.9643131250016004</c:v>
                </c:pt>
                <c:pt idx="31119">
                  <c:v>3.9647078124992006</c:v>
                </c:pt>
                <c:pt idx="31120">
                  <c:v>3.9650965624992005</c:v>
                </c:pt>
                <c:pt idx="31121">
                  <c:v>3.9655771875007995</c:v>
                </c:pt>
                <c:pt idx="31122">
                  <c:v>3.9659912500000001</c:v>
                </c:pt>
                <c:pt idx="31123">
                  <c:v>3.9665209375007997</c:v>
                </c:pt>
                <c:pt idx="31124">
                  <c:v>3.9670184375007995</c:v>
                </c:pt>
                <c:pt idx="31125">
                  <c:v>3.9675359375007995</c:v>
                </c:pt>
                <c:pt idx="31126">
                  <c:v>3.9680753124992005</c:v>
                </c:pt>
                <c:pt idx="31127">
                  <c:v>3.9685318750016005</c:v>
                </c:pt>
                <c:pt idx="31128">
                  <c:v>3.9689971875007997</c:v>
                </c:pt>
                <c:pt idx="31129">
                  <c:v>3.9694643750016008</c:v>
                </c:pt>
                <c:pt idx="31130">
                  <c:v>3.9698681250016006</c:v>
                </c:pt>
                <c:pt idx="31131">
                  <c:v>3.9702575000000002</c:v>
                </c:pt>
                <c:pt idx="31132">
                  <c:v>3.9706418750016006</c:v>
                </c:pt>
                <c:pt idx="31133">
                  <c:v>3.9710862499999999</c:v>
                </c:pt>
                <c:pt idx="31134">
                  <c:v>3.9715034375007994</c:v>
                </c:pt>
                <c:pt idx="31135">
                  <c:v>3.9719221875007995</c:v>
                </c:pt>
                <c:pt idx="31136">
                  <c:v>3.9715781250016007</c:v>
                </c:pt>
                <c:pt idx="31137">
                  <c:v>3.9710818750016004</c:v>
                </c:pt>
                <c:pt idx="31138">
                  <c:v>3.9704090624992006</c:v>
                </c:pt>
                <c:pt idx="31139">
                  <c:v>3.9700496875007993</c:v>
                </c:pt>
                <c:pt idx="31140">
                  <c:v>3.9696846875007994</c:v>
                </c:pt>
                <c:pt idx="31141">
                  <c:v>3.9693459375007993</c:v>
                </c:pt>
                <c:pt idx="31142">
                  <c:v>3.9687549999999998</c:v>
                </c:pt>
                <c:pt idx="31143">
                  <c:v>3.968175</c:v>
                </c:pt>
                <c:pt idx="31144">
                  <c:v>3.9678409375007995</c:v>
                </c:pt>
                <c:pt idx="31145">
                  <c:v>3.9675193750016007</c:v>
                </c:pt>
                <c:pt idx="31146">
                  <c:v>3.9671646875007993</c:v>
                </c:pt>
                <c:pt idx="31147">
                  <c:v>3.9666765624992006</c:v>
                </c:pt>
                <c:pt idx="31148">
                  <c:v>3.9663065624992004</c:v>
                </c:pt>
                <c:pt idx="31149">
                  <c:v>3.9658384375007993</c:v>
                </c:pt>
                <c:pt idx="31150">
                  <c:v>3.9654118750016005</c:v>
                </c:pt>
                <c:pt idx="31151">
                  <c:v>3.9649865624992007</c:v>
                </c:pt>
                <c:pt idx="31152">
                  <c:v>3.9645475000000001</c:v>
                </c:pt>
                <c:pt idx="31153">
                  <c:v>3.9641412499999999</c:v>
                </c:pt>
                <c:pt idx="31154">
                  <c:v>3.9637612500000001</c:v>
                </c:pt>
                <c:pt idx="31155">
                  <c:v>3.9633512500000001</c:v>
                </c:pt>
                <c:pt idx="31156">
                  <c:v>3.9630156250016007</c:v>
                </c:pt>
                <c:pt idx="31157">
                  <c:v>3.9625543750016008</c:v>
                </c:pt>
                <c:pt idx="31158">
                  <c:v>3.9621343750016007</c:v>
                </c:pt>
                <c:pt idx="31159">
                  <c:v>3.9615909375007994</c:v>
                </c:pt>
                <c:pt idx="31160">
                  <c:v>3.9612496875007994</c:v>
                </c:pt>
                <c:pt idx="31161">
                  <c:v>3.9606406250016004</c:v>
                </c:pt>
                <c:pt idx="31162">
                  <c:v>3.9601506250016008</c:v>
                </c:pt>
                <c:pt idx="31163">
                  <c:v>3.9597284375007993</c:v>
                </c:pt>
                <c:pt idx="31164">
                  <c:v>3.9596403124992006</c:v>
                </c:pt>
                <c:pt idx="31165">
                  <c:v>3.9600243750016006</c:v>
                </c:pt>
                <c:pt idx="31166">
                  <c:v>3.9604321875007993</c:v>
                </c:pt>
                <c:pt idx="31167">
                  <c:v>3.9608287500000001</c:v>
                </c:pt>
                <c:pt idx="31168">
                  <c:v>3.96126625</c:v>
                </c:pt>
                <c:pt idx="31169">
                  <c:v>3.9616053124992003</c:v>
                </c:pt>
                <c:pt idx="31170">
                  <c:v>3.9621024999999999</c:v>
                </c:pt>
                <c:pt idx="31171">
                  <c:v>3.9625193750016008</c:v>
                </c:pt>
                <c:pt idx="31172">
                  <c:v>3.9629987500000001</c:v>
                </c:pt>
                <c:pt idx="31173">
                  <c:v>3.9634346875007993</c:v>
                </c:pt>
                <c:pt idx="31174">
                  <c:v>3.9639600000000002</c:v>
                </c:pt>
                <c:pt idx="31175">
                  <c:v>3.96437375</c:v>
                </c:pt>
                <c:pt idx="31176">
                  <c:v>3.9647174999999999</c:v>
                </c:pt>
                <c:pt idx="31177">
                  <c:v>3.9650478124992006</c:v>
                </c:pt>
                <c:pt idx="31178">
                  <c:v>3.9654687499999999</c:v>
                </c:pt>
                <c:pt idx="31179">
                  <c:v>3.9659706250016007</c:v>
                </c:pt>
                <c:pt idx="31180">
                  <c:v>3.9664478124992004</c:v>
                </c:pt>
                <c:pt idx="31181">
                  <c:v>3.9669268750016005</c:v>
                </c:pt>
                <c:pt idx="31182">
                  <c:v>3.96746</c:v>
                </c:pt>
                <c:pt idx="31183">
                  <c:v>3.96789375</c:v>
                </c:pt>
                <c:pt idx="31184">
                  <c:v>3.9683203124992006</c:v>
                </c:pt>
                <c:pt idx="31185">
                  <c:v>3.9687309375007995</c:v>
                </c:pt>
                <c:pt idx="31186">
                  <c:v>3.9690665624992003</c:v>
                </c:pt>
                <c:pt idx="31187">
                  <c:v>3.9686528124992004</c:v>
                </c:pt>
                <c:pt idx="31188">
                  <c:v>3.9682859375007995</c:v>
                </c:pt>
                <c:pt idx="31189">
                  <c:v>3.96783625</c:v>
                </c:pt>
                <c:pt idx="31190">
                  <c:v>3.9674143750016007</c:v>
                </c:pt>
                <c:pt idx="31191">
                  <c:v>3.9670615624992007</c:v>
                </c:pt>
                <c:pt idx="31192">
                  <c:v>3.9666393750016007</c:v>
                </c:pt>
                <c:pt idx="31193">
                  <c:v>3.9662459375007995</c:v>
                </c:pt>
                <c:pt idx="31194">
                  <c:v>3.96577</c:v>
                </c:pt>
                <c:pt idx="31195">
                  <c:v>3.9653293750016005</c:v>
                </c:pt>
                <c:pt idx="31196">
                  <c:v>3.9647903124992006</c:v>
                </c:pt>
                <c:pt idx="31197">
                  <c:v>3.9643206250016005</c:v>
                </c:pt>
                <c:pt idx="31198">
                  <c:v>3.9639821875007994</c:v>
                </c:pt>
                <c:pt idx="31199">
                  <c:v>3.9636290624992006</c:v>
                </c:pt>
                <c:pt idx="31200">
                  <c:v>3.9632825</c:v>
                </c:pt>
                <c:pt idx="31201">
                  <c:v>3.9628381250016007</c:v>
                </c:pt>
                <c:pt idx="31202">
                  <c:v>3.9624890624992006</c:v>
                </c:pt>
                <c:pt idx="31203">
                  <c:v>3.9628628124992007</c:v>
                </c:pt>
                <c:pt idx="31204">
                  <c:v>3.9631859375007994</c:v>
                </c:pt>
                <c:pt idx="31205">
                  <c:v>3.9635246875007994</c:v>
                </c:pt>
                <c:pt idx="31206">
                  <c:v>3.9638584375007997</c:v>
                </c:pt>
                <c:pt idx="31207">
                  <c:v>3.9642156250016005</c:v>
                </c:pt>
                <c:pt idx="31208">
                  <c:v>3.9646396875007994</c:v>
                </c:pt>
                <c:pt idx="31209">
                  <c:v>3.9649756250016006</c:v>
                </c:pt>
                <c:pt idx="31210">
                  <c:v>3.9653340624992004</c:v>
                </c:pt>
                <c:pt idx="31211">
                  <c:v>3.9657450000000001</c:v>
                </c:pt>
                <c:pt idx="31212">
                  <c:v>3.9661024999999999</c:v>
                </c:pt>
                <c:pt idx="31213">
                  <c:v>3.9665806250016007</c:v>
                </c:pt>
                <c:pt idx="31214">
                  <c:v>3.9669224999999999</c:v>
                </c:pt>
                <c:pt idx="31215">
                  <c:v>3.9673640624992004</c:v>
                </c:pt>
                <c:pt idx="31216">
                  <c:v>3.9678381250016006</c:v>
                </c:pt>
                <c:pt idx="31217">
                  <c:v>3.9683581250016005</c:v>
                </c:pt>
                <c:pt idx="31218">
                  <c:v>3.9689068750016006</c:v>
                </c:pt>
                <c:pt idx="31219">
                  <c:v>3.9695006250016007</c:v>
                </c:pt>
                <c:pt idx="31220">
                  <c:v>3.9699121875007997</c:v>
                </c:pt>
                <c:pt idx="31221">
                  <c:v>3.9702453124992005</c:v>
                </c:pt>
                <c:pt idx="31222">
                  <c:v>3.97059125</c:v>
                </c:pt>
                <c:pt idx="31223">
                  <c:v>3.9710206250016005</c:v>
                </c:pt>
                <c:pt idx="31224">
                  <c:v>3.9703371875007996</c:v>
                </c:pt>
                <c:pt idx="31225">
                  <c:v>3.96988875</c:v>
                </c:pt>
                <c:pt idx="31226">
                  <c:v>3.9694687499999999</c:v>
                </c:pt>
                <c:pt idx="31227">
                  <c:v>3.9689856250016007</c:v>
                </c:pt>
                <c:pt idx="31228">
                  <c:v>3.9685318750016005</c:v>
                </c:pt>
                <c:pt idx="31229">
                  <c:v>3.9681725000000001</c:v>
                </c:pt>
                <c:pt idx="31230">
                  <c:v>3.9678218750016008</c:v>
                </c:pt>
                <c:pt idx="31231">
                  <c:v>3.9672675000000002</c:v>
                </c:pt>
                <c:pt idx="31232">
                  <c:v>3.9668981250016007</c:v>
                </c:pt>
                <c:pt idx="31233">
                  <c:v>3.9665724999999998</c:v>
                </c:pt>
                <c:pt idx="31234">
                  <c:v>3.9664284375007997</c:v>
                </c:pt>
                <c:pt idx="31235">
                  <c:v>3.9657234375007997</c:v>
                </c:pt>
                <c:pt idx="31236">
                  <c:v>3.96531375</c:v>
                </c:pt>
                <c:pt idx="31237">
                  <c:v>3.9648471875007996</c:v>
                </c:pt>
                <c:pt idx="31238">
                  <c:v>3.9643524999999999</c:v>
                </c:pt>
                <c:pt idx="31239">
                  <c:v>3.9637915624992006</c:v>
                </c:pt>
                <c:pt idx="31240">
                  <c:v>3.9632021875007997</c:v>
                </c:pt>
                <c:pt idx="31241">
                  <c:v>3.9626209375007995</c:v>
                </c:pt>
                <c:pt idx="31242">
                  <c:v>3.9620859375007993</c:v>
                </c:pt>
                <c:pt idx="31243">
                  <c:v>3.9616262500000001</c:v>
                </c:pt>
                <c:pt idx="31244">
                  <c:v>3.9613021875007997</c:v>
                </c:pt>
                <c:pt idx="31245">
                  <c:v>3.9609456250016004</c:v>
                </c:pt>
                <c:pt idx="31246">
                  <c:v>3.9606081250016008</c:v>
                </c:pt>
                <c:pt idx="31247">
                  <c:v>3.9601237500000002</c:v>
                </c:pt>
                <c:pt idx="31248">
                  <c:v>3.9597268750016004</c:v>
                </c:pt>
                <c:pt idx="31249">
                  <c:v>3.9592940624992004</c:v>
                </c:pt>
                <c:pt idx="31250">
                  <c:v>3.9588749999999999</c:v>
                </c:pt>
                <c:pt idx="31251">
                  <c:v>3.9585287500000002</c:v>
                </c:pt>
                <c:pt idx="31252">
                  <c:v>3.9579990624992005</c:v>
                </c:pt>
                <c:pt idx="31253">
                  <c:v>3.9576012500000002</c:v>
                </c:pt>
                <c:pt idx="31254">
                  <c:v>3.9572449999999999</c:v>
                </c:pt>
                <c:pt idx="31255">
                  <c:v>3.9568665624992003</c:v>
                </c:pt>
                <c:pt idx="31256">
                  <c:v>3.9571631250016006</c:v>
                </c:pt>
                <c:pt idx="31257">
                  <c:v>3.9575165624992006</c:v>
                </c:pt>
                <c:pt idx="31258">
                  <c:v>3.9579221875007997</c:v>
                </c:pt>
                <c:pt idx="31259">
                  <c:v>3.9583956250016006</c:v>
                </c:pt>
                <c:pt idx="31260">
                  <c:v>3.9588159375007996</c:v>
                </c:pt>
                <c:pt idx="31261">
                  <c:v>3.9591381250016005</c:v>
                </c:pt>
                <c:pt idx="31262">
                  <c:v>3.9595953124992005</c:v>
                </c:pt>
                <c:pt idx="31263">
                  <c:v>3.9600028124992006</c:v>
                </c:pt>
                <c:pt idx="31264">
                  <c:v>3.9604200000000001</c:v>
                </c:pt>
                <c:pt idx="31265">
                  <c:v>3.9608481250016006</c:v>
                </c:pt>
                <c:pt idx="31266">
                  <c:v>3.9611971875007996</c:v>
                </c:pt>
                <c:pt idx="31267">
                  <c:v>3.9615781250016004</c:v>
                </c:pt>
                <c:pt idx="31268">
                  <c:v>3.9619087500000001</c:v>
                </c:pt>
                <c:pt idx="31269">
                  <c:v>3.9616646875007997</c:v>
                </c:pt>
                <c:pt idx="31270">
                  <c:v>3.9612696875007996</c:v>
                </c:pt>
                <c:pt idx="31271">
                  <c:v>3.9607731250016007</c:v>
                </c:pt>
                <c:pt idx="31272">
                  <c:v>3.9603978124992003</c:v>
                </c:pt>
                <c:pt idx="31273">
                  <c:v>3.9600640624992005</c:v>
                </c:pt>
                <c:pt idx="31274">
                  <c:v>3.9597431250016006</c:v>
                </c:pt>
                <c:pt idx="31275">
                  <c:v>3.9593799999999999</c:v>
                </c:pt>
                <c:pt idx="31276">
                  <c:v>3.9589759375007993</c:v>
                </c:pt>
                <c:pt idx="31277">
                  <c:v>3.9585881250016004</c:v>
                </c:pt>
                <c:pt idx="31278">
                  <c:v>3.9586678124992005</c:v>
                </c:pt>
                <c:pt idx="31279">
                  <c:v>3.9590056250016006</c:v>
                </c:pt>
                <c:pt idx="31280">
                  <c:v>3.9593371875007994</c:v>
                </c:pt>
                <c:pt idx="31281">
                  <c:v>3.9596762499999998</c:v>
                </c:pt>
                <c:pt idx="31282">
                  <c:v>3.9600678124992004</c:v>
                </c:pt>
                <c:pt idx="31283">
                  <c:v>3.9602606250016006</c:v>
                </c:pt>
                <c:pt idx="31284">
                  <c:v>3.9606300000000001</c:v>
                </c:pt>
                <c:pt idx="31285">
                  <c:v>3.9610396875007994</c:v>
                </c:pt>
                <c:pt idx="31286">
                  <c:v>3.9614778124992007</c:v>
                </c:pt>
                <c:pt idx="31287">
                  <c:v>3.9618937500000002</c:v>
                </c:pt>
                <c:pt idx="31288">
                  <c:v>3.9622975</c:v>
                </c:pt>
                <c:pt idx="31289">
                  <c:v>3.9627246875007995</c:v>
                </c:pt>
                <c:pt idx="31290">
                  <c:v>3.9630509375007996</c:v>
                </c:pt>
                <c:pt idx="31291">
                  <c:v>3.9634515624992006</c:v>
                </c:pt>
                <c:pt idx="31292">
                  <c:v>3.9638868750016005</c:v>
                </c:pt>
                <c:pt idx="31293">
                  <c:v>3.9643543750016006</c:v>
                </c:pt>
                <c:pt idx="31294">
                  <c:v>3.9647078124992006</c:v>
                </c:pt>
                <c:pt idx="31295">
                  <c:v>3.9651559375007994</c:v>
                </c:pt>
                <c:pt idx="31296">
                  <c:v>3.9653928124992004</c:v>
                </c:pt>
                <c:pt idx="31297">
                  <c:v>3.9650075</c:v>
                </c:pt>
                <c:pt idx="31298">
                  <c:v>3.9645565624992005</c:v>
                </c:pt>
                <c:pt idx="31299">
                  <c:v>3.9639459375007995</c:v>
                </c:pt>
                <c:pt idx="31300">
                  <c:v>3.9635971875007994</c:v>
                </c:pt>
                <c:pt idx="31301">
                  <c:v>3.9632203124992005</c:v>
                </c:pt>
                <c:pt idx="31302">
                  <c:v>3.9628800000000002</c:v>
                </c:pt>
                <c:pt idx="31303">
                  <c:v>3.9622959375007993</c:v>
                </c:pt>
                <c:pt idx="31304">
                  <c:v>3.9619137499999999</c:v>
                </c:pt>
                <c:pt idx="31305">
                  <c:v>3.9616506250016004</c:v>
                </c:pt>
                <c:pt idx="31306">
                  <c:v>3.9613090624992005</c:v>
                </c:pt>
                <c:pt idx="31307">
                  <c:v>3.9609318750016005</c:v>
                </c:pt>
                <c:pt idx="31308">
                  <c:v>3.9605199999999998</c:v>
                </c:pt>
                <c:pt idx="31309">
                  <c:v>3.9600990624992005</c:v>
                </c:pt>
                <c:pt idx="31310">
                  <c:v>3.9595481250016005</c:v>
                </c:pt>
                <c:pt idx="31311">
                  <c:v>3.9591059375007993</c:v>
                </c:pt>
                <c:pt idx="31312">
                  <c:v>3.9587690624992007</c:v>
                </c:pt>
                <c:pt idx="31313">
                  <c:v>3.9583806250016007</c:v>
                </c:pt>
                <c:pt idx="31314">
                  <c:v>3.9587409375007994</c:v>
                </c:pt>
                <c:pt idx="31315">
                  <c:v>3.9590931250016004</c:v>
                </c:pt>
                <c:pt idx="31316">
                  <c:v>3.9594956250016007</c:v>
                </c:pt>
                <c:pt idx="31317">
                  <c:v>3.9598490624992007</c:v>
                </c:pt>
                <c:pt idx="31318">
                  <c:v>3.9602609375007995</c:v>
                </c:pt>
                <c:pt idx="31319">
                  <c:v>3.9606346875007996</c:v>
                </c:pt>
                <c:pt idx="31320">
                  <c:v>3.9609565624992005</c:v>
                </c:pt>
                <c:pt idx="31321">
                  <c:v>3.9613021875007997</c:v>
                </c:pt>
                <c:pt idx="31322">
                  <c:v>3.9616718750016005</c:v>
                </c:pt>
                <c:pt idx="31323">
                  <c:v>3.9621115624992007</c:v>
                </c:pt>
                <c:pt idx="31324">
                  <c:v>3.9625928124992007</c:v>
                </c:pt>
                <c:pt idx="31325">
                  <c:v>3.9631012499999998</c:v>
                </c:pt>
                <c:pt idx="31326">
                  <c:v>3.9635699999999998</c:v>
                </c:pt>
                <c:pt idx="31327">
                  <c:v>3.964045</c:v>
                </c:pt>
                <c:pt idx="31328">
                  <c:v>3.9645637499999999</c:v>
                </c:pt>
                <c:pt idx="31329">
                  <c:v>3.9650718750016005</c:v>
                </c:pt>
                <c:pt idx="31330">
                  <c:v>3.9654853124992004</c:v>
                </c:pt>
                <c:pt idx="31331">
                  <c:v>3.9659109375007997</c:v>
                </c:pt>
                <c:pt idx="31332">
                  <c:v>3.9663840624992006</c:v>
                </c:pt>
                <c:pt idx="31333">
                  <c:v>3.9668018750016008</c:v>
                </c:pt>
                <c:pt idx="31334">
                  <c:v>3.9662350000000002</c:v>
                </c:pt>
                <c:pt idx="31335">
                  <c:v>3.9657078124992005</c:v>
                </c:pt>
                <c:pt idx="31336">
                  <c:v>3.9652021875007994</c:v>
                </c:pt>
                <c:pt idx="31337">
                  <c:v>3.9648737500000002</c:v>
                </c:pt>
                <c:pt idx="31338">
                  <c:v>3.9647375</c:v>
                </c:pt>
                <c:pt idx="31339">
                  <c:v>3.9644162500000002</c:v>
                </c:pt>
                <c:pt idx="31340">
                  <c:v>3.9649021875007997</c:v>
                </c:pt>
                <c:pt idx="31341">
                  <c:v>3.9653153124992007</c:v>
                </c:pt>
                <c:pt idx="31342">
                  <c:v>3.9656921875007995</c:v>
                </c:pt>
                <c:pt idx="31343">
                  <c:v>3.9660437499999999</c:v>
                </c:pt>
                <c:pt idx="31344">
                  <c:v>3.9664450000000002</c:v>
                </c:pt>
                <c:pt idx="31345">
                  <c:v>3.9667831250016006</c:v>
                </c:pt>
                <c:pt idx="31346">
                  <c:v>3.9671062500000001</c:v>
                </c:pt>
                <c:pt idx="31347">
                  <c:v>3.9674115624992004</c:v>
                </c:pt>
                <c:pt idx="31348">
                  <c:v>3.9670878124992006</c:v>
                </c:pt>
                <c:pt idx="31349">
                  <c:v>3.9665509375007995</c:v>
                </c:pt>
                <c:pt idx="31350">
                  <c:v>3.9662109375007994</c:v>
                </c:pt>
                <c:pt idx="31351">
                  <c:v>3.9657753124992006</c:v>
                </c:pt>
                <c:pt idx="31352">
                  <c:v>3.9653075000000002</c:v>
                </c:pt>
                <c:pt idx="31353">
                  <c:v>3.9647609375007993</c:v>
                </c:pt>
                <c:pt idx="31354">
                  <c:v>3.9643806250016005</c:v>
                </c:pt>
                <c:pt idx="31355">
                  <c:v>3.9640031250016006</c:v>
                </c:pt>
                <c:pt idx="31356">
                  <c:v>3.9635590624992005</c:v>
                </c:pt>
                <c:pt idx="31357">
                  <c:v>3.9631081250016007</c:v>
                </c:pt>
                <c:pt idx="31358">
                  <c:v>3.9626237500000001</c:v>
                </c:pt>
                <c:pt idx="31359">
                  <c:v>3.9620959375007994</c:v>
                </c:pt>
                <c:pt idx="31360">
                  <c:v>3.9615665624992005</c:v>
                </c:pt>
                <c:pt idx="31361">
                  <c:v>3.9610462499999999</c:v>
                </c:pt>
                <c:pt idx="31362">
                  <c:v>3.9605746875007997</c:v>
                </c:pt>
                <c:pt idx="31363">
                  <c:v>3.9601315624992006</c:v>
                </c:pt>
                <c:pt idx="31364">
                  <c:v>3.9597696875007995</c:v>
                </c:pt>
                <c:pt idx="31365">
                  <c:v>3.9594359375007997</c:v>
                </c:pt>
                <c:pt idx="31366">
                  <c:v>3.9588509375007996</c:v>
                </c:pt>
                <c:pt idx="31367">
                  <c:v>3.9585128124992006</c:v>
                </c:pt>
                <c:pt idx="31368">
                  <c:v>3.9580225000000002</c:v>
                </c:pt>
                <c:pt idx="31369">
                  <c:v>3.9575846875007996</c:v>
                </c:pt>
                <c:pt idx="31370">
                  <c:v>3.9570090624992007</c:v>
                </c:pt>
                <c:pt idx="31371">
                  <c:v>3.9566546875007993</c:v>
                </c:pt>
                <c:pt idx="31372">
                  <c:v>3.9562540624992004</c:v>
                </c:pt>
                <c:pt idx="31373">
                  <c:v>3.9558728124992006</c:v>
                </c:pt>
                <c:pt idx="31374">
                  <c:v>3.9555131250016005</c:v>
                </c:pt>
                <c:pt idx="31375">
                  <c:v>3.9549521875007994</c:v>
                </c:pt>
                <c:pt idx="31376">
                  <c:v>3.9545621875007995</c:v>
                </c:pt>
                <c:pt idx="31377">
                  <c:v>3.9541915624992003</c:v>
                </c:pt>
                <c:pt idx="31378">
                  <c:v>3.9538003124992005</c:v>
                </c:pt>
                <c:pt idx="31379">
                  <c:v>3.9534362500000002</c:v>
                </c:pt>
                <c:pt idx="31380">
                  <c:v>3.9529974999999999</c:v>
                </c:pt>
                <c:pt idx="31381">
                  <c:v>3.9533765624992006</c:v>
                </c:pt>
                <c:pt idx="31382">
                  <c:v>3.9538134375007994</c:v>
                </c:pt>
                <c:pt idx="31383">
                  <c:v>3.9541821875007996</c:v>
                </c:pt>
                <c:pt idx="31384">
                  <c:v>3.9546475000000001</c:v>
                </c:pt>
                <c:pt idx="31385">
                  <c:v>3.9550925000000001</c:v>
                </c:pt>
                <c:pt idx="31386">
                  <c:v>3.9555834375007994</c:v>
                </c:pt>
                <c:pt idx="31387">
                  <c:v>3.9560106250016007</c:v>
                </c:pt>
                <c:pt idx="31388">
                  <c:v>3.9564546875007993</c:v>
                </c:pt>
                <c:pt idx="31389">
                  <c:v>3.9568206250016007</c:v>
                </c:pt>
                <c:pt idx="31390">
                  <c:v>3.9571812500000001</c:v>
                </c:pt>
                <c:pt idx="31391">
                  <c:v>3.9576018750016004</c:v>
                </c:pt>
                <c:pt idx="31392">
                  <c:v>3.9580490624992004</c:v>
                </c:pt>
                <c:pt idx="31393">
                  <c:v>3.9584918750016005</c:v>
                </c:pt>
                <c:pt idx="31394">
                  <c:v>3.9588575000000001</c:v>
                </c:pt>
                <c:pt idx="31395">
                  <c:v>3.9591903124992003</c:v>
                </c:pt>
                <c:pt idx="31396">
                  <c:v>3.9596318750016004</c:v>
                </c:pt>
                <c:pt idx="31397">
                  <c:v>3.9599746875007993</c:v>
                </c:pt>
                <c:pt idx="31398">
                  <c:v>3.9603459375007994</c:v>
                </c:pt>
                <c:pt idx="31399">
                  <c:v>3.9607403124992007</c:v>
                </c:pt>
                <c:pt idx="31400">
                  <c:v>3.9611871875007996</c:v>
                </c:pt>
                <c:pt idx="31401">
                  <c:v>3.9606525000000001</c:v>
                </c:pt>
                <c:pt idx="31402">
                  <c:v>3.9600796875007993</c:v>
                </c:pt>
                <c:pt idx="31403">
                  <c:v>3.9594503124992007</c:v>
                </c:pt>
                <c:pt idx="31404">
                  <c:v>3.9588237500000001</c:v>
                </c:pt>
                <c:pt idx="31405">
                  <c:v>3.9581931250016007</c:v>
                </c:pt>
                <c:pt idx="31406">
                  <c:v>3.9578543750016006</c:v>
                </c:pt>
                <c:pt idx="31407">
                  <c:v>3.9572431250016007</c:v>
                </c:pt>
                <c:pt idx="31408">
                  <c:v>3.9569009375007993</c:v>
                </c:pt>
                <c:pt idx="31409">
                  <c:v>3.9564784375007993</c:v>
                </c:pt>
                <c:pt idx="31410">
                  <c:v>3.9561071875007996</c:v>
                </c:pt>
                <c:pt idx="31411">
                  <c:v>3.9556268750016006</c:v>
                </c:pt>
                <c:pt idx="31412">
                  <c:v>3.9552478124992003</c:v>
                </c:pt>
                <c:pt idx="31413">
                  <c:v>3.9548709375007993</c:v>
                </c:pt>
                <c:pt idx="31414">
                  <c:v>3.9543403124992005</c:v>
                </c:pt>
                <c:pt idx="31415">
                  <c:v>3.9540140624992004</c:v>
                </c:pt>
                <c:pt idx="31416">
                  <c:v>3.9543465624992007</c:v>
                </c:pt>
                <c:pt idx="31417">
                  <c:v>3.9546915624992005</c:v>
                </c:pt>
                <c:pt idx="31418">
                  <c:v>3.9550725</c:v>
                </c:pt>
                <c:pt idx="31419">
                  <c:v>3.9555787499999999</c:v>
                </c:pt>
                <c:pt idx="31420">
                  <c:v>3.95594</c:v>
                </c:pt>
                <c:pt idx="31421">
                  <c:v>3.9563725000000001</c:v>
                </c:pt>
                <c:pt idx="31422">
                  <c:v>3.9567887499999999</c:v>
                </c:pt>
                <c:pt idx="31423">
                  <c:v>3.9571243750016007</c:v>
                </c:pt>
                <c:pt idx="31424">
                  <c:v>3.9575931250016008</c:v>
                </c:pt>
                <c:pt idx="31425">
                  <c:v>3.9580093750016005</c:v>
                </c:pt>
                <c:pt idx="31426">
                  <c:v>3.9583903124992004</c:v>
                </c:pt>
                <c:pt idx="31427">
                  <c:v>3.9587571875007996</c:v>
                </c:pt>
                <c:pt idx="31428">
                  <c:v>3.9592553124992005</c:v>
                </c:pt>
                <c:pt idx="31429">
                  <c:v>3.9596925000000001</c:v>
                </c:pt>
                <c:pt idx="31430">
                  <c:v>3.9600718750016006</c:v>
                </c:pt>
                <c:pt idx="31431">
                  <c:v>3.9605287499999999</c:v>
                </c:pt>
                <c:pt idx="31432">
                  <c:v>3.9609325000000002</c:v>
                </c:pt>
                <c:pt idx="31433">
                  <c:v>3.9612981250016004</c:v>
                </c:pt>
                <c:pt idx="31434">
                  <c:v>3.96166375</c:v>
                </c:pt>
                <c:pt idx="31435">
                  <c:v>3.9619909375007993</c:v>
                </c:pt>
                <c:pt idx="31436">
                  <c:v>3.9619090624992004</c:v>
                </c:pt>
                <c:pt idx="31437">
                  <c:v>3.9620603124992004</c:v>
                </c:pt>
                <c:pt idx="31438">
                  <c:v>3.9616881250016007</c:v>
                </c:pt>
                <c:pt idx="31439">
                  <c:v>3.9612112499999999</c:v>
                </c:pt>
                <c:pt idx="31440">
                  <c:v>3.9607846875007997</c:v>
                </c:pt>
                <c:pt idx="31441">
                  <c:v>3.9604056250016004</c:v>
                </c:pt>
                <c:pt idx="31442">
                  <c:v>3.9603759375007996</c:v>
                </c:pt>
                <c:pt idx="31443">
                  <c:v>3.96002375</c:v>
                </c:pt>
                <c:pt idx="31444">
                  <c:v>3.9595928124992006</c:v>
                </c:pt>
                <c:pt idx="31445">
                  <c:v>3.9591540624992003</c:v>
                </c:pt>
                <c:pt idx="31446">
                  <c:v>3.9587940624992006</c:v>
                </c:pt>
                <c:pt idx="31447">
                  <c:v>3.9584656250016006</c:v>
                </c:pt>
                <c:pt idx="31448">
                  <c:v>3.9581556250016008</c:v>
                </c:pt>
                <c:pt idx="31449">
                  <c:v>3.9578253124992004</c:v>
                </c:pt>
                <c:pt idx="31450">
                  <c:v>3.9574771875007997</c:v>
                </c:pt>
                <c:pt idx="31451">
                  <c:v>3.9573118750016008</c:v>
                </c:pt>
                <c:pt idx="31452">
                  <c:v>3.9578424999999999</c:v>
                </c:pt>
                <c:pt idx="31453">
                  <c:v>3.9583240624992007</c:v>
                </c:pt>
                <c:pt idx="31454">
                  <c:v>3.9587578124992007</c:v>
                </c:pt>
                <c:pt idx="31455">
                  <c:v>3.9592059375007995</c:v>
                </c:pt>
                <c:pt idx="31456">
                  <c:v>3.9595328124992006</c:v>
                </c:pt>
                <c:pt idx="31457">
                  <c:v>3.9591921875007996</c:v>
                </c:pt>
                <c:pt idx="31458">
                  <c:v>3.9587793750016007</c:v>
                </c:pt>
                <c:pt idx="31459">
                  <c:v>3.9591340624992006</c:v>
                </c:pt>
                <c:pt idx="31460">
                  <c:v>3.9590965624992007</c:v>
                </c:pt>
                <c:pt idx="31461">
                  <c:v>3.9595387500000001</c:v>
                </c:pt>
                <c:pt idx="31462">
                  <c:v>3.9599556250016006</c:v>
                </c:pt>
                <c:pt idx="31463">
                  <c:v>3.9603740624992003</c:v>
                </c:pt>
                <c:pt idx="31464">
                  <c:v>3.9606971875007995</c:v>
                </c:pt>
                <c:pt idx="31465">
                  <c:v>3.9610599999999998</c:v>
                </c:pt>
                <c:pt idx="31466">
                  <c:v>3.9614718750016005</c:v>
                </c:pt>
                <c:pt idx="31467">
                  <c:v>3.9618484375007994</c:v>
                </c:pt>
                <c:pt idx="31468">
                  <c:v>3.9623287500000002</c:v>
                </c:pt>
                <c:pt idx="31469">
                  <c:v>3.9628628124992007</c:v>
                </c:pt>
                <c:pt idx="31470">
                  <c:v>3.9632690624992004</c:v>
                </c:pt>
                <c:pt idx="31471">
                  <c:v>3.9636624999999999</c:v>
                </c:pt>
                <c:pt idx="31472">
                  <c:v>3.9632843750016007</c:v>
                </c:pt>
                <c:pt idx="31473">
                  <c:v>3.9627403124992004</c:v>
                </c:pt>
                <c:pt idx="31474">
                  <c:v>3.9623759375007994</c:v>
                </c:pt>
                <c:pt idx="31475">
                  <c:v>3.9619078124992004</c:v>
                </c:pt>
                <c:pt idx="31476">
                  <c:v>3.9614812499999998</c:v>
                </c:pt>
                <c:pt idx="31477">
                  <c:v>3.960915</c:v>
                </c:pt>
                <c:pt idx="31478">
                  <c:v>3.9604078124992004</c:v>
                </c:pt>
                <c:pt idx="31479">
                  <c:v>3.9599250000000001</c:v>
                </c:pt>
                <c:pt idx="31480">
                  <c:v>3.9594843750016007</c:v>
                </c:pt>
                <c:pt idx="31481">
                  <c:v>3.9590028124992007</c:v>
                </c:pt>
                <c:pt idx="31482">
                  <c:v>3.9586268750016007</c:v>
                </c:pt>
                <c:pt idx="31483">
                  <c:v>3.9582465624992005</c:v>
                </c:pt>
                <c:pt idx="31484">
                  <c:v>3.9578190624992007</c:v>
                </c:pt>
                <c:pt idx="31485">
                  <c:v>3.9574621875007994</c:v>
                </c:pt>
                <c:pt idx="31486">
                  <c:v>3.95787625</c:v>
                </c:pt>
                <c:pt idx="31487">
                  <c:v>3.9582271875007997</c:v>
                </c:pt>
                <c:pt idx="31488">
                  <c:v>3.9586174999999999</c:v>
                </c:pt>
                <c:pt idx="31489">
                  <c:v>3.9589653124992004</c:v>
                </c:pt>
                <c:pt idx="31490">
                  <c:v>3.9594040624992006</c:v>
                </c:pt>
                <c:pt idx="31491">
                  <c:v>3.9597875</c:v>
                </c:pt>
                <c:pt idx="31492">
                  <c:v>3.9601228124992005</c:v>
                </c:pt>
                <c:pt idx="31493">
                  <c:v>3.9604834375007996</c:v>
                </c:pt>
                <c:pt idx="31494">
                  <c:v>3.9608156250016004</c:v>
                </c:pt>
                <c:pt idx="31495">
                  <c:v>3.9612237499999998</c:v>
                </c:pt>
                <c:pt idx="31496">
                  <c:v>3.9616237500000002</c:v>
                </c:pt>
                <c:pt idx="31497">
                  <c:v>3.9610975000000002</c:v>
                </c:pt>
                <c:pt idx="31498">
                  <c:v>3.9605859375007997</c:v>
                </c:pt>
                <c:pt idx="31499">
                  <c:v>3.9602321875007993</c:v>
                </c:pt>
                <c:pt idx="31500">
                  <c:v>3.9598568750016008</c:v>
                </c:pt>
                <c:pt idx="31501">
                  <c:v>3.9594309375007994</c:v>
                </c:pt>
                <c:pt idx="31502">
                  <c:v>3.9590703124992004</c:v>
                </c:pt>
                <c:pt idx="31503">
                  <c:v>3.9586956250016008</c:v>
                </c:pt>
                <c:pt idx="31504">
                  <c:v>3.9583371875007995</c:v>
                </c:pt>
                <c:pt idx="31505">
                  <c:v>3.9579831250016007</c:v>
                </c:pt>
                <c:pt idx="31506">
                  <c:v>3.9576337499999998</c:v>
                </c:pt>
                <c:pt idx="31507">
                  <c:v>3.9570184375007993</c:v>
                </c:pt>
                <c:pt idx="31508">
                  <c:v>3.9565534375007996</c:v>
                </c:pt>
                <c:pt idx="31509">
                  <c:v>3.9560949999999999</c:v>
                </c:pt>
                <c:pt idx="31510">
                  <c:v>3.9557381250016004</c:v>
                </c:pt>
                <c:pt idx="31511">
                  <c:v>3.9553725000000002</c:v>
                </c:pt>
                <c:pt idx="31512">
                  <c:v>3.9549865624992004</c:v>
                </c:pt>
                <c:pt idx="31513">
                  <c:v>3.9547971875007994</c:v>
                </c:pt>
                <c:pt idx="31514">
                  <c:v>3.9544409375007996</c:v>
                </c:pt>
                <c:pt idx="31515">
                  <c:v>3.9540418750016006</c:v>
                </c:pt>
                <c:pt idx="31516">
                  <c:v>3.95365375</c:v>
                </c:pt>
                <c:pt idx="31517">
                  <c:v>3.9533296875007995</c:v>
                </c:pt>
                <c:pt idx="31518">
                  <c:v>3.9533934375007993</c:v>
                </c:pt>
                <c:pt idx="31519">
                  <c:v>3.9537153124992006</c:v>
                </c:pt>
                <c:pt idx="31520">
                  <c:v>3.9540915624992006</c:v>
                </c:pt>
                <c:pt idx="31521">
                  <c:v>3.9544665624992006</c:v>
                </c:pt>
                <c:pt idx="31522">
                  <c:v>3.9548809375007994</c:v>
                </c:pt>
                <c:pt idx="31523">
                  <c:v>3.9552743750016006</c:v>
                </c:pt>
                <c:pt idx="31524">
                  <c:v>3.9555978124992004</c:v>
                </c:pt>
                <c:pt idx="31525">
                  <c:v>3.9560840624992006</c:v>
                </c:pt>
                <c:pt idx="31526">
                  <c:v>3.9564709375007996</c:v>
                </c:pt>
                <c:pt idx="31527">
                  <c:v>3.9568828124992006</c:v>
                </c:pt>
                <c:pt idx="31528">
                  <c:v>3.9572665624992007</c:v>
                </c:pt>
                <c:pt idx="31529">
                  <c:v>3.9576603124992005</c:v>
                </c:pt>
                <c:pt idx="31530">
                  <c:v>3.9580903124992006</c:v>
                </c:pt>
                <c:pt idx="31531">
                  <c:v>3.9584859375007997</c:v>
                </c:pt>
                <c:pt idx="31532">
                  <c:v>3.9588681250016005</c:v>
                </c:pt>
                <c:pt idx="31533">
                  <c:v>3.9592671875007994</c:v>
                </c:pt>
                <c:pt idx="31534">
                  <c:v>3.9596878124992005</c:v>
                </c:pt>
                <c:pt idx="31535">
                  <c:v>3.9601175</c:v>
                </c:pt>
                <c:pt idx="31536">
                  <c:v>3.9606234375007996</c:v>
                </c:pt>
                <c:pt idx="31537">
                  <c:v>3.9609840624992003</c:v>
                </c:pt>
                <c:pt idx="31538">
                  <c:v>3.9614946875007995</c:v>
                </c:pt>
                <c:pt idx="31539">
                  <c:v>3.9618715624992005</c:v>
                </c:pt>
                <c:pt idx="31540">
                  <c:v>3.9613878124992006</c:v>
                </c:pt>
                <c:pt idx="31541">
                  <c:v>3.9608599999999998</c:v>
                </c:pt>
                <c:pt idx="31542">
                  <c:v>3.9603524999999999</c:v>
                </c:pt>
                <c:pt idx="31543">
                  <c:v>3.9596565624992004</c:v>
                </c:pt>
                <c:pt idx="31544">
                  <c:v>3.9591843750016005</c:v>
                </c:pt>
                <c:pt idx="31545">
                  <c:v>3.9586756250016006</c:v>
                </c:pt>
                <c:pt idx="31546">
                  <c:v>3.9580950000000001</c:v>
                </c:pt>
                <c:pt idx="31547">
                  <c:v>3.9574928124992006</c:v>
                </c:pt>
                <c:pt idx="31548">
                  <c:v>3.9569274999999999</c:v>
                </c:pt>
                <c:pt idx="31549">
                  <c:v>3.9563062499999999</c:v>
                </c:pt>
                <c:pt idx="31550">
                  <c:v>3.9555787499999999</c:v>
                </c:pt>
                <c:pt idx="31551">
                  <c:v>3.9547828124992006</c:v>
                </c:pt>
                <c:pt idx="31552">
                  <c:v>3.9540625</c:v>
                </c:pt>
                <c:pt idx="31553">
                  <c:v>3.9533524999999998</c:v>
                </c:pt>
                <c:pt idx="31554">
                  <c:v>3.9528062500000001</c:v>
                </c:pt>
                <c:pt idx="31555">
                  <c:v>3.9522175000000002</c:v>
                </c:pt>
                <c:pt idx="31556">
                  <c:v>3.9517353124992005</c:v>
                </c:pt>
                <c:pt idx="31557">
                  <c:v>3.9512684375007994</c:v>
                </c:pt>
                <c:pt idx="31558">
                  <c:v>3.9508774999999998</c:v>
                </c:pt>
                <c:pt idx="31559">
                  <c:v>3.9505521875007994</c:v>
                </c:pt>
                <c:pt idx="31560">
                  <c:v>3.9502268750016007</c:v>
                </c:pt>
                <c:pt idx="31561">
                  <c:v>3.9506065624992006</c:v>
                </c:pt>
                <c:pt idx="31562">
                  <c:v>3.9509328124992007</c:v>
                </c:pt>
                <c:pt idx="31563">
                  <c:v>3.9513506250016004</c:v>
                </c:pt>
                <c:pt idx="31564">
                  <c:v>3.9517275000000001</c:v>
                </c:pt>
                <c:pt idx="31565">
                  <c:v>3.9521456250016005</c:v>
                </c:pt>
                <c:pt idx="31566">
                  <c:v>3.9525800000000002</c:v>
                </c:pt>
                <c:pt idx="31567">
                  <c:v>3.9529856250016007</c:v>
                </c:pt>
                <c:pt idx="31568">
                  <c:v>3.9534834375007994</c:v>
                </c:pt>
                <c:pt idx="31569">
                  <c:v>3.9540587500000002</c:v>
                </c:pt>
                <c:pt idx="31570">
                  <c:v>3.9545521875007994</c:v>
                </c:pt>
                <c:pt idx="31571">
                  <c:v>3.9550681250016004</c:v>
                </c:pt>
                <c:pt idx="31572">
                  <c:v>3.9555596875007994</c:v>
                </c:pt>
                <c:pt idx="31573">
                  <c:v>3.9559043750016007</c:v>
                </c:pt>
                <c:pt idx="31574">
                  <c:v>3.9563978124992003</c:v>
                </c:pt>
                <c:pt idx="31575">
                  <c:v>3.9567531250016006</c:v>
                </c:pt>
                <c:pt idx="31576">
                  <c:v>3.9572150000000001</c:v>
                </c:pt>
                <c:pt idx="31577">
                  <c:v>3.9575912500000001</c:v>
                </c:pt>
                <c:pt idx="31578">
                  <c:v>3.9579696875007997</c:v>
                </c:pt>
                <c:pt idx="31579">
                  <c:v>3.9582899999999999</c:v>
                </c:pt>
                <c:pt idx="31580">
                  <c:v>3.9577156250016006</c:v>
                </c:pt>
                <c:pt idx="31581">
                  <c:v>3.9570765624992004</c:v>
                </c:pt>
                <c:pt idx="31582">
                  <c:v>3.9565381250016007</c:v>
                </c:pt>
                <c:pt idx="31583">
                  <c:v>3.9561534375007996</c:v>
                </c:pt>
                <c:pt idx="31584">
                  <c:v>3.9558153124992006</c:v>
                </c:pt>
                <c:pt idx="31585">
                  <c:v>3.9554931250016008</c:v>
                </c:pt>
                <c:pt idx="31586">
                  <c:v>3.9555396875007993</c:v>
                </c:pt>
                <c:pt idx="31587">
                  <c:v>3.9559706250016005</c:v>
                </c:pt>
                <c:pt idx="31588">
                  <c:v>3.9563462500000002</c:v>
                </c:pt>
                <c:pt idx="31589">
                  <c:v>3.9568096875007996</c:v>
                </c:pt>
                <c:pt idx="31590">
                  <c:v>3.9572459375007996</c:v>
                </c:pt>
                <c:pt idx="31591">
                  <c:v>3.9575940624992003</c:v>
                </c:pt>
                <c:pt idx="31592">
                  <c:v>3.9579543750016004</c:v>
                </c:pt>
                <c:pt idx="31593">
                  <c:v>3.9582753124992003</c:v>
                </c:pt>
                <c:pt idx="31594">
                  <c:v>3.9586649999999999</c:v>
                </c:pt>
                <c:pt idx="31595">
                  <c:v>3.9582975</c:v>
                </c:pt>
                <c:pt idx="31596">
                  <c:v>3.9578631250016008</c:v>
                </c:pt>
                <c:pt idx="31597">
                  <c:v>3.9574684375007996</c:v>
                </c:pt>
                <c:pt idx="31598">
                  <c:v>3.9571115624992004</c:v>
                </c:pt>
                <c:pt idx="31599">
                  <c:v>3.9566662500000001</c:v>
                </c:pt>
                <c:pt idx="31600">
                  <c:v>3.9563021875007993</c:v>
                </c:pt>
                <c:pt idx="31601">
                  <c:v>3.9558049999999998</c:v>
                </c:pt>
                <c:pt idx="31602">
                  <c:v>3.9553634375007993</c:v>
                </c:pt>
                <c:pt idx="31603">
                  <c:v>3.9550196875007995</c:v>
                </c:pt>
                <c:pt idx="31604">
                  <c:v>3.9546774999999998</c:v>
                </c:pt>
                <c:pt idx="31605">
                  <c:v>3.9541149999999998</c:v>
                </c:pt>
                <c:pt idx="31606">
                  <c:v>3.9534690624992006</c:v>
                </c:pt>
                <c:pt idx="31607">
                  <c:v>3.9530768750016008</c:v>
                </c:pt>
                <c:pt idx="31608">
                  <c:v>3.952655</c:v>
                </c:pt>
                <c:pt idx="31609">
                  <c:v>3.9521593750016004</c:v>
                </c:pt>
                <c:pt idx="31610">
                  <c:v>3.9516071875007994</c:v>
                </c:pt>
                <c:pt idx="31611">
                  <c:v>3.9510928124992004</c:v>
                </c:pt>
                <c:pt idx="31612">
                  <c:v>3.9505934375007996</c:v>
                </c:pt>
                <c:pt idx="31613">
                  <c:v>3.9501981250016005</c:v>
                </c:pt>
                <c:pt idx="31614">
                  <c:v>3.9496625000000001</c:v>
                </c:pt>
                <c:pt idx="31615">
                  <c:v>3.9492096875007996</c:v>
                </c:pt>
                <c:pt idx="31616">
                  <c:v>3.9487565624992005</c:v>
                </c:pt>
                <c:pt idx="31617">
                  <c:v>3.9482949999999999</c:v>
                </c:pt>
                <c:pt idx="31618">
                  <c:v>3.9477799999999998</c:v>
                </c:pt>
                <c:pt idx="31619">
                  <c:v>3.9473112499999998</c:v>
                </c:pt>
                <c:pt idx="31620">
                  <c:v>3.9468793750016005</c:v>
                </c:pt>
                <c:pt idx="31621">
                  <c:v>3.9464296875007996</c:v>
                </c:pt>
                <c:pt idx="31622">
                  <c:v>3.9459181250016004</c:v>
                </c:pt>
                <c:pt idx="31623">
                  <c:v>3.9454906250016006</c:v>
                </c:pt>
                <c:pt idx="31624">
                  <c:v>3.9450906250016007</c:v>
                </c:pt>
                <c:pt idx="31625">
                  <c:v>3.9447000000000001</c:v>
                </c:pt>
                <c:pt idx="31626">
                  <c:v>3.9443190624992006</c:v>
                </c:pt>
                <c:pt idx="31627">
                  <c:v>3.9437768750016007</c:v>
                </c:pt>
                <c:pt idx="31628">
                  <c:v>3.9441871875007997</c:v>
                </c:pt>
                <c:pt idx="31629">
                  <c:v>3.9446496875007995</c:v>
                </c:pt>
                <c:pt idx="31630">
                  <c:v>3.9451262499999999</c:v>
                </c:pt>
                <c:pt idx="31631">
                  <c:v>3.9455925000000001</c:v>
                </c:pt>
                <c:pt idx="31632">
                  <c:v>3.9459200000000001</c:v>
                </c:pt>
                <c:pt idx="31633">
                  <c:v>3.9463718750016006</c:v>
                </c:pt>
                <c:pt idx="31634">
                  <c:v>3.9466987499999999</c:v>
                </c:pt>
                <c:pt idx="31635">
                  <c:v>3.9470981250016006</c:v>
                </c:pt>
                <c:pt idx="31636">
                  <c:v>3.9475740624992004</c:v>
                </c:pt>
                <c:pt idx="31637">
                  <c:v>3.9479384375007993</c:v>
                </c:pt>
                <c:pt idx="31638">
                  <c:v>3.9482928124992007</c:v>
                </c:pt>
                <c:pt idx="31639">
                  <c:v>3.9486328124992003</c:v>
                </c:pt>
                <c:pt idx="31640">
                  <c:v>3.9490190624992003</c:v>
                </c:pt>
                <c:pt idx="31641">
                  <c:v>3.9494134375007994</c:v>
                </c:pt>
                <c:pt idx="31642">
                  <c:v>3.9498606250016004</c:v>
                </c:pt>
                <c:pt idx="31643">
                  <c:v>3.9502834375007994</c:v>
                </c:pt>
                <c:pt idx="31644">
                  <c:v>3.9506156250016007</c:v>
                </c:pt>
                <c:pt idx="31645">
                  <c:v>3.9510431250016005</c:v>
                </c:pt>
                <c:pt idx="31646">
                  <c:v>3.9514409375007995</c:v>
                </c:pt>
                <c:pt idx="31647">
                  <c:v>3.9517856250016008</c:v>
                </c:pt>
                <c:pt idx="31648">
                  <c:v>3.9522071875007994</c:v>
                </c:pt>
                <c:pt idx="31649">
                  <c:v>3.9526365624992006</c:v>
                </c:pt>
                <c:pt idx="31650">
                  <c:v>3.9530324999999999</c:v>
                </c:pt>
                <c:pt idx="31651">
                  <c:v>3.9528993750016004</c:v>
                </c:pt>
                <c:pt idx="31652">
                  <c:v>3.9532425</c:v>
                </c:pt>
                <c:pt idx="31653">
                  <c:v>3.9529162499999999</c:v>
                </c:pt>
                <c:pt idx="31654">
                  <c:v>3.9525434375007995</c:v>
                </c:pt>
                <c:pt idx="31655">
                  <c:v>3.9522093750016007</c:v>
                </c:pt>
                <c:pt idx="31656">
                  <c:v>3.9518387499999998</c:v>
                </c:pt>
                <c:pt idx="31657">
                  <c:v>3.9514287499999998</c:v>
                </c:pt>
                <c:pt idx="31658">
                  <c:v>3.9509824999999998</c:v>
                </c:pt>
                <c:pt idx="31659">
                  <c:v>3.9509953124992006</c:v>
                </c:pt>
                <c:pt idx="31660">
                  <c:v>3.9513356250016005</c:v>
                </c:pt>
                <c:pt idx="31661">
                  <c:v>3.9517862500000001</c:v>
                </c:pt>
                <c:pt idx="31662">
                  <c:v>3.9521762499999999</c:v>
                </c:pt>
                <c:pt idx="31663">
                  <c:v>3.9526124999999999</c:v>
                </c:pt>
                <c:pt idx="31664">
                  <c:v>3.9530056250016008</c:v>
                </c:pt>
                <c:pt idx="31665">
                  <c:v>3.9533612499999999</c:v>
                </c:pt>
                <c:pt idx="31666">
                  <c:v>3.9537596875007996</c:v>
                </c:pt>
                <c:pt idx="31667">
                  <c:v>3.95420375</c:v>
                </c:pt>
                <c:pt idx="31668">
                  <c:v>3.9546034375007997</c:v>
                </c:pt>
                <c:pt idx="31669">
                  <c:v>3.95497875</c:v>
                </c:pt>
                <c:pt idx="31670">
                  <c:v>3.9553403124992004</c:v>
                </c:pt>
                <c:pt idx="31671">
                  <c:v>3.9557303124992007</c:v>
                </c:pt>
                <c:pt idx="31672">
                  <c:v>3.9561584375007994</c:v>
                </c:pt>
                <c:pt idx="31673">
                  <c:v>3.9557921875007995</c:v>
                </c:pt>
                <c:pt idx="31674">
                  <c:v>3.9554106250016008</c:v>
                </c:pt>
                <c:pt idx="31675">
                  <c:v>3.95499</c:v>
                </c:pt>
                <c:pt idx="31676">
                  <c:v>3.9546228124992004</c:v>
                </c:pt>
                <c:pt idx="31677">
                  <c:v>3.9545371875007995</c:v>
                </c:pt>
                <c:pt idx="31678">
                  <c:v>3.9540306250016006</c:v>
                </c:pt>
                <c:pt idx="31679">
                  <c:v>3.9533603124992007</c:v>
                </c:pt>
                <c:pt idx="31680">
                  <c:v>3.9528693750016006</c:v>
                </c:pt>
                <c:pt idx="31681">
                  <c:v>3.9523831250016004</c:v>
                </c:pt>
                <c:pt idx="31682">
                  <c:v>3.9518793750016008</c:v>
                </c:pt>
                <c:pt idx="31683">
                  <c:v>3.9513965624992005</c:v>
                </c:pt>
                <c:pt idx="31684">
                  <c:v>3.9509159375007994</c:v>
                </c:pt>
                <c:pt idx="31685">
                  <c:v>3.9503721875007995</c:v>
                </c:pt>
                <c:pt idx="31686">
                  <c:v>3.9498590624992005</c:v>
                </c:pt>
                <c:pt idx="31687">
                  <c:v>3.9492668750016007</c:v>
                </c:pt>
                <c:pt idx="31688">
                  <c:v>3.9487237500000001</c:v>
                </c:pt>
                <c:pt idx="31689">
                  <c:v>3.9482681250016007</c:v>
                </c:pt>
                <c:pt idx="31690">
                  <c:v>3.9476309375007994</c:v>
                </c:pt>
                <c:pt idx="31691">
                  <c:v>3.9471056250016008</c:v>
                </c:pt>
                <c:pt idx="31692">
                  <c:v>3.9470253124992003</c:v>
                </c:pt>
                <c:pt idx="31693">
                  <c:v>3.9473596875007995</c:v>
                </c:pt>
                <c:pt idx="31694">
                  <c:v>3.9476987499999998</c:v>
                </c:pt>
                <c:pt idx="31695">
                  <c:v>3.9480253124992006</c:v>
                </c:pt>
                <c:pt idx="31696">
                  <c:v>3.9484318750016008</c:v>
                </c:pt>
                <c:pt idx="31697">
                  <c:v>3.9488956250016005</c:v>
                </c:pt>
                <c:pt idx="31698">
                  <c:v>3.9494199999999999</c:v>
                </c:pt>
                <c:pt idx="31699">
                  <c:v>3.9498209375007995</c:v>
                </c:pt>
                <c:pt idx="31700">
                  <c:v>3.9496462499999998</c:v>
                </c:pt>
                <c:pt idx="31701">
                  <c:v>3.9491740624992007</c:v>
                </c:pt>
                <c:pt idx="31702">
                  <c:v>3.9486134375007995</c:v>
                </c:pt>
                <c:pt idx="31703">
                  <c:v>3.9482618750016005</c:v>
                </c:pt>
                <c:pt idx="31704">
                  <c:v>3.9478412500000002</c:v>
                </c:pt>
                <c:pt idx="31705">
                  <c:v>3.9474803124992004</c:v>
                </c:pt>
                <c:pt idx="31706">
                  <c:v>3.9470390624992007</c:v>
                </c:pt>
                <c:pt idx="31707">
                  <c:v>3.9467071875007993</c:v>
                </c:pt>
                <c:pt idx="31708">
                  <c:v>3.9461128124992007</c:v>
                </c:pt>
                <c:pt idx="31709">
                  <c:v>3.9457671875007994</c:v>
                </c:pt>
                <c:pt idx="31710">
                  <c:v>3.9452796875007996</c:v>
                </c:pt>
                <c:pt idx="31711">
                  <c:v>3.9448918750016007</c:v>
                </c:pt>
                <c:pt idx="31712">
                  <c:v>3.9445187499999999</c:v>
                </c:pt>
                <c:pt idx="31713">
                  <c:v>3.9440465624992007</c:v>
                </c:pt>
                <c:pt idx="31714">
                  <c:v>3.9437018750016004</c:v>
                </c:pt>
                <c:pt idx="31715">
                  <c:v>3.9433165624992004</c:v>
                </c:pt>
                <c:pt idx="31716">
                  <c:v>3.9429743750016004</c:v>
                </c:pt>
                <c:pt idx="31717">
                  <c:v>3.9426171875007996</c:v>
                </c:pt>
                <c:pt idx="31718">
                  <c:v>3.9430893750016005</c:v>
                </c:pt>
                <c:pt idx="31719">
                  <c:v>3.9434318750016004</c:v>
                </c:pt>
                <c:pt idx="31720">
                  <c:v>3.9438499999999999</c:v>
                </c:pt>
                <c:pt idx="31721">
                  <c:v>3.9441825000000001</c:v>
                </c:pt>
                <c:pt idx="31722">
                  <c:v>3.9447068750016006</c:v>
                </c:pt>
                <c:pt idx="31723">
                  <c:v>3.9450415624992003</c:v>
                </c:pt>
                <c:pt idx="31724">
                  <c:v>3.9454831250016005</c:v>
                </c:pt>
                <c:pt idx="31725">
                  <c:v>3.9458243750016004</c:v>
                </c:pt>
                <c:pt idx="31726">
                  <c:v>3.9462275</c:v>
                </c:pt>
                <c:pt idx="31727">
                  <c:v>3.9466106250016004</c:v>
                </c:pt>
                <c:pt idx="31728">
                  <c:v>3.9469606250016005</c:v>
                </c:pt>
                <c:pt idx="31729">
                  <c:v>3.9472840624992007</c:v>
                </c:pt>
                <c:pt idx="31730">
                  <c:v>3.9477659375007996</c:v>
                </c:pt>
                <c:pt idx="31731">
                  <c:v>3.9482378124992006</c:v>
                </c:pt>
                <c:pt idx="31732">
                  <c:v>3.9487121875007993</c:v>
                </c:pt>
                <c:pt idx="31733">
                  <c:v>3.9490431250016007</c:v>
                </c:pt>
                <c:pt idx="31734">
                  <c:v>3.9494859375007993</c:v>
                </c:pt>
                <c:pt idx="31735">
                  <c:v>3.9498896875007996</c:v>
                </c:pt>
                <c:pt idx="31736">
                  <c:v>3.9502715624992004</c:v>
                </c:pt>
                <c:pt idx="31737">
                  <c:v>3.9507050000000001</c:v>
                </c:pt>
                <c:pt idx="31738">
                  <c:v>3.9510662499999998</c:v>
                </c:pt>
                <c:pt idx="31739">
                  <c:v>3.9514749999999998</c:v>
                </c:pt>
                <c:pt idx="31740">
                  <c:v>3.9518040624992006</c:v>
                </c:pt>
                <c:pt idx="31741">
                  <c:v>3.9521449999999998</c:v>
                </c:pt>
                <c:pt idx="31742">
                  <c:v>3.9525578124992005</c:v>
                </c:pt>
                <c:pt idx="31743">
                  <c:v>3.9529193750016005</c:v>
                </c:pt>
                <c:pt idx="31744">
                  <c:v>3.9532743750016004</c:v>
                </c:pt>
                <c:pt idx="31745">
                  <c:v>3.9537031250016006</c:v>
                </c:pt>
                <c:pt idx="31746">
                  <c:v>3.9540684375007995</c:v>
                </c:pt>
                <c:pt idx="31747">
                  <c:v>3.9544528124992007</c:v>
                </c:pt>
                <c:pt idx="31748">
                  <c:v>3.9548581250016004</c:v>
                </c:pt>
                <c:pt idx="31749">
                  <c:v>3.9552425000000002</c:v>
                </c:pt>
                <c:pt idx="31750">
                  <c:v>3.95565875</c:v>
                </c:pt>
                <c:pt idx="31751">
                  <c:v>3.9560537500000001</c:v>
                </c:pt>
                <c:pt idx="31752">
                  <c:v>3.9564712499999999</c:v>
                </c:pt>
                <c:pt idx="31753">
                  <c:v>3.9569359375007993</c:v>
                </c:pt>
                <c:pt idx="31754">
                  <c:v>3.9564468750016006</c:v>
                </c:pt>
                <c:pt idx="31755">
                  <c:v>3.9560278124992005</c:v>
                </c:pt>
                <c:pt idx="31756">
                  <c:v>3.9556318750016004</c:v>
                </c:pt>
                <c:pt idx="31757">
                  <c:v>3.9552593750016007</c:v>
                </c:pt>
                <c:pt idx="31758">
                  <c:v>3.9547928124992007</c:v>
                </c:pt>
                <c:pt idx="31759">
                  <c:v>3.9541771875007994</c:v>
                </c:pt>
                <c:pt idx="31760">
                  <c:v>3.9535421875007994</c:v>
                </c:pt>
                <c:pt idx="31761">
                  <c:v>3.9528471875007996</c:v>
                </c:pt>
                <c:pt idx="31762">
                  <c:v>3.9520018750016006</c:v>
                </c:pt>
                <c:pt idx="31763">
                  <c:v>3.9512615624992007</c:v>
                </c:pt>
                <c:pt idx="31764">
                  <c:v>3.9505128124992006</c:v>
                </c:pt>
                <c:pt idx="31765">
                  <c:v>3.9497575</c:v>
                </c:pt>
                <c:pt idx="31766">
                  <c:v>3.9488943750016006</c:v>
                </c:pt>
                <c:pt idx="31767">
                  <c:v>3.9480425000000001</c:v>
                </c:pt>
                <c:pt idx="31768">
                  <c:v>3.9471671875007996</c:v>
                </c:pt>
                <c:pt idx="31769">
                  <c:v>3.9463640624992005</c:v>
                </c:pt>
                <c:pt idx="31770">
                  <c:v>3.9455087500000001</c:v>
                </c:pt>
                <c:pt idx="31771">
                  <c:v>3.9448084375007997</c:v>
                </c:pt>
                <c:pt idx="31772">
                  <c:v>3.9441390624992003</c:v>
                </c:pt>
                <c:pt idx="31773">
                  <c:v>3.9435653124992003</c:v>
                </c:pt>
                <c:pt idx="31774">
                  <c:v>3.9429409375007993</c:v>
                </c:pt>
                <c:pt idx="31775">
                  <c:v>3.9424631250016007</c:v>
                </c:pt>
                <c:pt idx="31776">
                  <c:v>3.9420299999999999</c:v>
                </c:pt>
                <c:pt idx="31777">
                  <c:v>3.9416825000000002</c:v>
                </c:pt>
                <c:pt idx="31778">
                  <c:v>3.9412243750016005</c:v>
                </c:pt>
                <c:pt idx="31779">
                  <c:v>3.9408996875007993</c:v>
                </c:pt>
                <c:pt idx="31780">
                  <c:v>3.94137</c:v>
                </c:pt>
                <c:pt idx="31781">
                  <c:v>3.9418668750016006</c:v>
                </c:pt>
                <c:pt idx="31782">
                  <c:v>3.9422021875007993</c:v>
                </c:pt>
                <c:pt idx="31783">
                  <c:v>3.9426015624992004</c:v>
                </c:pt>
                <c:pt idx="31784">
                  <c:v>3.9429553124992003</c:v>
                </c:pt>
                <c:pt idx="31785">
                  <c:v>3.9434650000000002</c:v>
                </c:pt>
                <c:pt idx="31786">
                  <c:v>3.9439515624992003</c:v>
                </c:pt>
                <c:pt idx="31787">
                  <c:v>3.9443703124992004</c:v>
                </c:pt>
                <c:pt idx="31788">
                  <c:v>3.9448634375007994</c:v>
                </c:pt>
                <c:pt idx="31789">
                  <c:v>3.9453609375007996</c:v>
                </c:pt>
                <c:pt idx="31790">
                  <c:v>3.9458584375007995</c:v>
                </c:pt>
                <c:pt idx="31791">
                  <c:v>3.9462593750016004</c:v>
                </c:pt>
                <c:pt idx="31792">
                  <c:v>3.9467259375007995</c:v>
                </c:pt>
                <c:pt idx="31793">
                  <c:v>3.9472068750016005</c:v>
                </c:pt>
                <c:pt idx="31794">
                  <c:v>3.9475334375007995</c:v>
                </c:pt>
                <c:pt idx="31795">
                  <c:v>3.9480209375007993</c:v>
                </c:pt>
                <c:pt idx="31796">
                  <c:v>3.9484625000000002</c:v>
                </c:pt>
                <c:pt idx="31797">
                  <c:v>3.9488918750016007</c:v>
                </c:pt>
                <c:pt idx="31798">
                  <c:v>3.9492309375007997</c:v>
                </c:pt>
                <c:pt idx="31799">
                  <c:v>3.9495900000000002</c:v>
                </c:pt>
                <c:pt idx="31800">
                  <c:v>3.9490793750016007</c:v>
                </c:pt>
                <c:pt idx="31801">
                  <c:v>3.9487146875007997</c:v>
                </c:pt>
                <c:pt idx="31802">
                  <c:v>3.9483768750016006</c:v>
                </c:pt>
                <c:pt idx="31803">
                  <c:v>3.9480418750016004</c:v>
                </c:pt>
                <c:pt idx="31804">
                  <c:v>3.9476318750016004</c:v>
                </c:pt>
                <c:pt idx="31805">
                  <c:v>3.94730625</c:v>
                </c:pt>
                <c:pt idx="31806">
                  <c:v>3.9468671875007995</c:v>
                </c:pt>
                <c:pt idx="31807">
                  <c:v>3.9465587499999999</c:v>
                </c:pt>
                <c:pt idx="31808">
                  <c:v>3.9468825000000001</c:v>
                </c:pt>
                <c:pt idx="31809">
                  <c:v>3.9472700000000001</c:v>
                </c:pt>
                <c:pt idx="31810">
                  <c:v>3.9476178124992005</c:v>
                </c:pt>
                <c:pt idx="31811">
                  <c:v>3.9479449999999998</c:v>
                </c:pt>
                <c:pt idx="31812">
                  <c:v>3.9482787500000001</c:v>
                </c:pt>
                <c:pt idx="31813">
                  <c:v>3.94865625</c:v>
                </c:pt>
                <c:pt idx="31814">
                  <c:v>3.94899625</c:v>
                </c:pt>
                <c:pt idx="31815">
                  <c:v>3.9493293750016005</c:v>
                </c:pt>
                <c:pt idx="31816">
                  <c:v>3.9498040624992004</c:v>
                </c:pt>
                <c:pt idx="31817">
                  <c:v>3.9502865624992003</c:v>
                </c:pt>
                <c:pt idx="31818">
                  <c:v>3.9507593750016006</c:v>
                </c:pt>
                <c:pt idx="31819">
                  <c:v>3.9512434375007994</c:v>
                </c:pt>
                <c:pt idx="31820">
                  <c:v>3.9516846875007996</c:v>
                </c:pt>
                <c:pt idx="31821">
                  <c:v>3.9520928124992003</c:v>
                </c:pt>
                <c:pt idx="31822">
                  <c:v>3.9524809375007997</c:v>
                </c:pt>
                <c:pt idx="31823">
                  <c:v>3.9529274999999999</c:v>
                </c:pt>
                <c:pt idx="31824">
                  <c:v>3.9532737500000001</c:v>
                </c:pt>
                <c:pt idx="31825">
                  <c:v>3.9533206250016004</c:v>
                </c:pt>
                <c:pt idx="31826">
                  <c:v>3.95294875</c:v>
                </c:pt>
                <c:pt idx="31827">
                  <c:v>3.9523803124992005</c:v>
                </c:pt>
                <c:pt idx="31828">
                  <c:v>3.9519684375007995</c:v>
                </c:pt>
                <c:pt idx="31829">
                  <c:v>3.9514403124992006</c:v>
                </c:pt>
                <c:pt idx="31830">
                  <c:v>3.9510793750016004</c:v>
                </c:pt>
                <c:pt idx="31831">
                  <c:v>3.9506940624992004</c:v>
                </c:pt>
                <c:pt idx="31832">
                  <c:v>3.9503487499999999</c:v>
                </c:pt>
                <c:pt idx="31833">
                  <c:v>3.9499024999999999</c:v>
                </c:pt>
                <c:pt idx="31834">
                  <c:v>3.9493968750016006</c:v>
                </c:pt>
                <c:pt idx="31835">
                  <c:v>3.9490384375007994</c:v>
                </c:pt>
                <c:pt idx="31836">
                  <c:v>3.9486884375007993</c:v>
                </c:pt>
                <c:pt idx="31837">
                  <c:v>3.9483515624992007</c:v>
                </c:pt>
                <c:pt idx="31838">
                  <c:v>3.9477765624992003</c:v>
                </c:pt>
                <c:pt idx="31839">
                  <c:v>3.9473512500000001</c:v>
                </c:pt>
                <c:pt idx="31840">
                  <c:v>3.9469378124992005</c:v>
                </c:pt>
                <c:pt idx="31841">
                  <c:v>3.9465124999999999</c:v>
                </c:pt>
                <c:pt idx="31842">
                  <c:v>3.9458087499999999</c:v>
                </c:pt>
                <c:pt idx="31843">
                  <c:v>3.9451999999999998</c:v>
                </c:pt>
                <c:pt idx="31844">
                  <c:v>3.9444937499999999</c:v>
                </c:pt>
                <c:pt idx="31845">
                  <c:v>3.9436834375007996</c:v>
                </c:pt>
                <c:pt idx="31846">
                  <c:v>3.9427615624992005</c:v>
                </c:pt>
                <c:pt idx="31847">
                  <c:v>3.9418131250016004</c:v>
                </c:pt>
                <c:pt idx="31848">
                  <c:v>3.9408553124992003</c:v>
                </c:pt>
                <c:pt idx="31849">
                  <c:v>3.9399056250016007</c:v>
                </c:pt>
                <c:pt idx="31850">
                  <c:v>3.9390062499999998</c:v>
                </c:pt>
                <c:pt idx="31851">
                  <c:v>3.9382068750016006</c:v>
                </c:pt>
                <c:pt idx="31852">
                  <c:v>3.9374021875007994</c:v>
                </c:pt>
                <c:pt idx="31853">
                  <c:v>3.9367546875007995</c:v>
                </c:pt>
                <c:pt idx="31854">
                  <c:v>3.9361984375007997</c:v>
                </c:pt>
                <c:pt idx="31855">
                  <c:v>3.9357440624992006</c:v>
                </c:pt>
                <c:pt idx="31856">
                  <c:v>3.9353381250016004</c:v>
                </c:pt>
                <c:pt idx="31857">
                  <c:v>3.9347743750016004</c:v>
                </c:pt>
                <c:pt idx="31858">
                  <c:v>3.9344259375007993</c:v>
                </c:pt>
                <c:pt idx="31859">
                  <c:v>3.9348846875007997</c:v>
                </c:pt>
                <c:pt idx="31860">
                  <c:v>3.9353750000000001</c:v>
                </c:pt>
                <c:pt idx="31861">
                  <c:v>3.9358187500000001</c:v>
                </c:pt>
                <c:pt idx="31862">
                  <c:v>3.9362696875007996</c:v>
                </c:pt>
                <c:pt idx="31863">
                  <c:v>3.9366496875007995</c:v>
                </c:pt>
                <c:pt idx="31864">
                  <c:v>3.9371131250016007</c:v>
                </c:pt>
                <c:pt idx="31865">
                  <c:v>3.9374571875007995</c:v>
                </c:pt>
                <c:pt idx="31866">
                  <c:v>3.9378190624992007</c:v>
                </c:pt>
                <c:pt idx="31867">
                  <c:v>3.9383343750016007</c:v>
                </c:pt>
                <c:pt idx="31868">
                  <c:v>3.9387618750016005</c:v>
                </c:pt>
                <c:pt idx="31869">
                  <c:v>3.9392662500000002</c:v>
                </c:pt>
                <c:pt idx="31870">
                  <c:v>3.9397875</c:v>
                </c:pt>
                <c:pt idx="31871">
                  <c:v>3.9402915624992003</c:v>
                </c:pt>
                <c:pt idx="31872">
                  <c:v>3.9407403124992006</c:v>
                </c:pt>
                <c:pt idx="31873">
                  <c:v>3.94126625</c:v>
                </c:pt>
                <c:pt idx="31874">
                  <c:v>3.9417578124992003</c:v>
                </c:pt>
                <c:pt idx="31875">
                  <c:v>3.9422606250016008</c:v>
                </c:pt>
                <c:pt idx="31876">
                  <c:v>3.94278</c:v>
                </c:pt>
                <c:pt idx="31877">
                  <c:v>3.9432775000000002</c:v>
                </c:pt>
                <c:pt idx="31878">
                  <c:v>3.9437490624992004</c:v>
                </c:pt>
                <c:pt idx="31879">
                  <c:v>3.9441112500000002</c:v>
                </c:pt>
                <c:pt idx="31880">
                  <c:v>3.9445640624992007</c:v>
                </c:pt>
                <c:pt idx="31881">
                  <c:v>3.9450937499999998</c:v>
                </c:pt>
                <c:pt idx="31882">
                  <c:v>3.9454890624992003</c:v>
                </c:pt>
                <c:pt idx="31883">
                  <c:v>3.9458503124992004</c:v>
                </c:pt>
                <c:pt idx="31884">
                  <c:v>3.9462146875007993</c:v>
                </c:pt>
                <c:pt idx="31885">
                  <c:v>3.9458484375007994</c:v>
                </c:pt>
                <c:pt idx="31886">
                  <c:v>3.9453456250016008</c:v>
                </c:pt>
                <c:pt idx="31887">
                  <c:v>3.9450165624992004</c:v>
                </c:pt>
                <c:pt idx="31888">
                  <c:v>3.9443137500000001</c:v>
                </c:pt>
                <c:pt idx="31889">
                  <c:v>3.9439500000000001</c:v>
                </c:pt>
                <c:pt idx="31890">
                  <c:v>3.9435453124992006</c:v>
                </c:pt>
                <c:pt idx="31891">
                  <c:v>3.9431509375007994</c:v>
                </c:pt>
                <c:pt idx="31892">
                  <c:v>3.9427665624992003</c:v>
                </c:pt>
                <c:pt idx="31893">
                  <c:v>3.9421359375007996</c:v>
                </c:pt>
                <c:pt idx="31894">
                  <c:v>3.9415881250016005</c:v>
                </c:pt>
                <c:pt idx="31895">
                  <c:v>3.9411262499999999</c:v>
                </c:pt>
                <c:pt idx="31896">
                  <c:v>3.9407559375007994</c:v>
                </c:pt>
                <c:pt idx="31897">
                  <c:v>3.9404278124992005</c:v>
                </c:pt>
                <c:pt idx="31898">
                  <c:v>3.9407537499999998</c:v>
                </c:pt>
                <c:pt idx="31899">
                  <c:v>3.9411131250016007</c:v>
                </c:pt>
                <c:pt idx="31900">
                  <c:v>3.9415037499999999</c:v>
                </c:pt>
                <c:pt idx="31901">
                  <c:v>3.94187625</c:v>
                </c:pt>
                <c:pt idx="31902">
                  <c:v>3.9423206250016007</c:v>
                </c:pt>
                <c:pt idx="31903">
                  <c:v>3.9427456250016006</c:v>
                </c:pt>
                <c:pt idx="31904">
                  <c:v>3.9431468750016005</c:v>
                </c:pt>
                <c:pt idx="31905">
                  <c:v>3.9435506250016004</c:v>
                </c:pt>
                <c:pt idx="31906">
                  <c:v>3.9438846875007996</c:v>
                </c:pt>
                <c:pt idx="31907">
                  <c:v>3.9442809375007997</c:v>
                </c:pt>
                <c:pt idx="31908">
                  <c:v>3.9446859375007994</c:v>
                </c:pt>
                <c:pt idx="31909">
                  <c:v>3.9450209375007996</c:v>
                </c:pt>
                <c:pt idx="31910">
                  <c:v>3.94515875</c:v>
                </c:pt>
                <c:pt idx="31911">
                  <c:v>3.9448021875007995</c:v>
                </c:pt>
                <c:pt idx="31912">
                  <c:v>3.9452375000000002</c:v>
                </c:pt>
                <c:pt idx="31913">
                  <c:v>3.9456128124992005</c:v>
                </c:pt>
                <c:pt idx="31914">
                  <c:v>3.9459493750016006</c:v>
                </c:pt>
                <c:pt idx="31915">
                  <c:v>3.9463271875007995</c:v>
                </c:pt>
                <c:pt idx="31916">
                  <c:v>3.9466690624992005</c:v>
                </c:pt>
                <c:pt idx="31917">
                  <c:v>3.9470018750016007</c:v>
                </c:pt>
                <c:pt idx="31918">
                  <c:v>3.9473290624992003</c:v>
                </c:pt>
                <c:pt idx="31919">
                  <c:v>3.9476996875007995</c:v>
                </c:pt>
                <c:pt idx="31920">
                  <c:v>3.9481843750016008</c:v>
                </c:pt>
                <c:pt idx="31921">
                  <c:v>3.9485649999999999</c:v>
                </c:pt>
                <c:pt idx="31922">
                  <c:v>3.9489412499999998</c:v>
                </c:pt>
                <c:pt idx="31923">
                  <c:v>3.9492834375007995</c:v>
                </c:pt>
                <c:pt idx="31924">
                  <c:v>3.9497665624992004</c:v>
                </c:pt>
                <c:pt idx="31925">
                  <c:v>3.9501218750016007</c:v>
                </c:pt>
                <c:pt idx="31926">
                  <c:v>3.9506265624992003</c:v>
                </c:pt>
                <c:pt idx="31927">
                  <c:v>3.9509746875007994</c:v>
                </c:pt>
                <c:pt idx="31928">
                  <c:v>3.9513909375007996</c:v>
                </c:pt>
                <c:pt idx="31929">
                  <c:v>3.9510531250016006</c:v>
                </c:pt>
                <c:pt idx="31930">
                  <c:v>3.9505771875007993</c:v>
                </c:pt>
                <c:pt idx="31931">
                  <c:v>3.9498596875007994</c:v>
                </c:pt>
                <c:pt idx="31932">
                  <c:v>3.9493412499999998</c:v>
                </c:pt>
                <c:pt idx="31933">
                  <c:v>3.9488565624992007</c:v>
                </c:pt>
                <c:pt idx="31934">
                  <c:v>3.9483456250016005</c:v>
                </c:pt>
                <c:pt idx="31935">
                  <c:v>3.9478575</c:v>
                </c:pt>
                <c:pt idx="31936">
                  <c:v>3.9472393750016006</c:v>
                </c:pt>
                <c:pt idx="31937">
                  <c:v>3.9465937499999999</c:v>
                </c:pt>
                <c:pt idx="31938">
                  <c:v>3.9459028124992006</c:v>
                </c:pt>
                <c:pt idx="31939">
                  <c:v>3.9453506250016006</c:v>
                </c:pt>
                <c:pt idx="31940">
                  <c:v>3.9447865624992007</c:v>
                </c:pt>
                <c:pt idx="31941">
                  <c:v>3.9443390624992003</c:v>
                </c:pt>
                <c:pt idx="31942">
                  <c:v>3.9438931250016007</c:v>
                </c:pt>
                <c:pt idx="31943">
                  <c:v>3.9433837500000002</c:v>
                </c:pt>
                <c:pt idx="31944">
                  <c:v>3.9428790624992005</c:v>
                </c:pt>
                <c:pt idx="31945">
                  <c:v>3.9424312499999998</c:v>
                </c:pt>
                <c:pt idx="31946">
                  <c:v>3.9419459375007997</c:v>
                </c:pt>
                <c:pt idx="31947">
                  <c:v>3.9415290624992005</c:v>
                </c:pt>
                <c:pt idx="31948">
                  <c:v>3.9410934375007995</c:v>
                </c:pt>
                <c:pt idx="31949">
                  <c:v>3.9406325</c:v>
                </c:pt>
                <c:pt idx="31950">
                  <c:v>3.9402062500000001</c:v>
                </c:pt>
                <c:pt idx="31951">
                  <c:v>3.9398015624992007</c:v>
                </c:pt>
                <c:pt idx="31952">
                  <c:v>3.939435</c:v>
                </c:pt>
                <c:pt idx="31953">
                  <c:v>3.9390528124992006</c:v>
                </c:pt>
                <c:pt idx="31954">
                  <c:v>3.9386690624992005</c:v>
                </c:pt>
                <c:pt idx="31955">
                  <c:v>3.9390868750016006</c:v>
                </c:pt>
                <c:pt idx="31956">
                  <c:v>3.93947</c:v>
                </c:pt>
                <c:pt idx="31957">
                  <c:v>3.9398784375007994</c:v>
                </c:pt>
                <c:pt idx="31958">
                  <c:v>3.9402371875007995</c:v>
                </c:pt>
                <c:pt idx="31959">
                  <c:v>3.9405821875007994</c:v>
                </c:pt>
                <c:pt idx="31960">
                  <c:v>3.9409071875007995</c:v>
                </c:pt>
                <c:pt idx="31961">
                  <c:v>3.9413890624992005</c:v>
                </c:pt>
                <c:pt idx="31962">
                  <c:v>3.9417362499999999</c:v>
                </c:pt>
                <c:pt idx="31963">
                  <c:v>3.9421846875007995</c:v>
                </c:pt>
                <c:pt idx="31964">
                  <c:v>3.942555</c:v>
                </c:pt>
                <c:pt idx="31965">
                  <c:v>3.9429071875007997</c:v>
                </c:pt>
                <c:pt idx="31966">
                  <c:v>3.9433449999999999</c:v>
                </c:pt>
                <c:pt idx="31967">
                  <c:v>3.9436803124992004</c:v>
                </c:pt>
                <c:pt idx="31968">
                  <c:v>3.9440321875007993</c:v>
                </c:pt>
                <c:pt idx="31969">
                  <c:v>3.9443621875007997</c:v>
                </c:pt>
                <c:pt idx="31970">
                  <c:v>3.9447049999999999</c:v>
                </c:pt>
                <c:pt idx="31971">
                  <c:v>3.9450481250016005</c:v>
                </c:pt>
                <c:pt idx="31972">
                  <c:v>3.9455390624992006</c:v>
                </c:pt>
                <c:pt idx="31973">
                  <c:v>3.9459</c:v>
                </c:pt>
                <c:pt idx="31974">
                  <c:v>3.9463090624992003</c:v>
                </c:pt>
                <c:pt idx="31975">
                  <c:v>3.9464468750016004</c:v>
                </c:pt>
                <c:pt idx="31976">
                  <c:v>3.9467837499999998</c:v>
                </c:pt>
                <c:pt idx="31977">
                  <c:v>3.9464518750016007</c:v>
                </c:pt>
                <c:pt idx="31978">
                  <c:v>3.9460575000000002</c:v>
                </c:pt>
                <c:pt idx="31979">
                  <c:v>3.9455634375007995</c:v>
                </c:pt>
                <c:pt idx="31980">
                  <c:v>3.9448534375007993</c:v>
                </c:pt>
                <c:pt idx="31981">
                  <c:v>3.9442312500000001</c:v>
                </c:pt>
                <c:pt idx="31982">
                  <c:v>3.9438831250016007</c:v>
                </c:pt>
                <c:pt idx="31983">
                  <c:v>3.94346</c:v>
                </c:pt>
                <c:pt idx="31984">
                  <c:v>3.9430112500000001</c:v>
                </c:pt>
                <c:pt idx="31985">
                  <c:v>3.9425415624992004</c:v>
                </c:pt>
                <c:pt idx="31986">
                  <c:v>3.9421096875007997</c:v>
                </c:pt>
                <c:pt idx="31987">
                  <c:v>3.9415856250016006</c:v>
                </c:pt>
                <c:pt idx="31988">
                  <c:v>3.9411228124992004</c:v>
                </c:pt>
                <c:pt idx="31989">
                  <c:v>3.9406740624992005</c:v>
                </c:pt>
                <c:pt idx="31990">
                  <c:v>3.9401756250016007</c:v>
                </c:pt>
                <c:pt idx="31991">
                  <c:v>3.9396043750016005</c:v>
                </c:pt>
                <c:pt idx="31992">
                  <c:v>3.9390537499999998</c:v>
                </c:pt>
                <c:pt idx="31993">
                  <c:v>3.9385599999999998</c:v>
                </c:pt>
                <c:pt idx="31994">
                  <c:v>3.9381259375007995</c:v>
                </c:pt>
                <c:pt idx="31995">
                  <c:v>3.9376953124992005</c:v>
                </c:pt>
                <c:pt idx="31996">
                  <c:v>3.9372587499999998</c:v>
                </c:pt>
                <c:pt idx="31997">
                  <c:v>3.9369337500000001</c:v>
                </c:pt>
                <c:pt idx="31998">
                  <c:v>3.9366050000000001</c:v>
                </c:pt>
                <c:pt idx="31999">
                  <c:v>3.9360556250016008</c:v>
                </c:pt>
                <c:pt idx="32000">
                  <c:v>3.9356406250016005</c:v>
                </c:pt>
                <c:pt idx="32001">
                  <c:v>3.9359665624992006</c:v>
                </c:pt>
                <c:pt idx="32002">
                  <c:v>3.9364096875007997</c:v>
                </c:pt>
                <c:pt idx="32003">
                  <c:v>3.9367653124992006</c:v>
                </c:pt>
                <c:pt idx="32004">
                  <c:v>3.9370924999999999</c:v>
                </c:pt>
                <c:pt idx="32005">
                  <c:v>3.9374218750016006</c:v>
                </c:pt>
                <c:pt idx="32006">
                  <c:v>3.9378415624992007</c:v>
                </c:pt>
                <c:pt idx="32007">
                  <c:v>3.9382468750016004</c:v>
                </c:pt>
                <c:pt idx="32008">
                  <c:v>3.9385768750016004</c:v>
                </c:pt>
                <c:pt idx="32009">
                  <c:v>3.9389921875007996</c:v>
                </c:pt>
                <c:pt idx="32010">
                  <c:v>3.9394684375007993</c:v>
                </c:pt>
                <c:pt idx="32011">
                  <c:v>3.9399106250016005</c:v>
                </c:pt>
                <c:pt idx="32012">
                  <c:v>3.9403465624992005</c:v>
                </c:pt>
                <c:pt idx="32013">
                  <c:v>3.9408362499999998</c:v>
                </c:pt>
                <c:pt idx="32014">
                  <c:v>3.9413512499999999</c:v>
                </c:pt>
                <c:pt idx="32015">
                  <c:v>3.9418112500000002</c:v>
                </c:pt>
                <c:pt idx="32016">
                  <c:v>3.9421921875007997</c:v>
                </c:pt>
                <c:pt idx="32017">
                  <c:v>3.9425178124992004</c:v>
                </c:pt>
                <c:pt idx="32018">
                  <c:v>3.9428706250016008</c:v>
                </c:pt>
                <c:pt idx="32019">
                  <c:v>3.9432740624992006</c:v>
                </c:pt>
                <c:pt idx="32020">
                  <c:v>3.9436634375007995</c:v>
                </c:pt>
                <c:pt idx="32021">
                  <c:v>3.9438146875007996</c:v>
                </c:pt>
                <c:pt idx="32022">
                  <c:v>3.9442359375007996</c:v>
                </c:pt>
                <c:pt idx="32023">
                  <c:v>3.9446634375007994</c:v>
                </c:pt>
                <c:pt idx="32024">
                  <c:v>3.9450587499999998</c:v>
                </c:pt>
                <c:pt idx="32025">
                  <c:v>3.9445696875007994</c:v>
                </c:pt>
                <c:pt idx="32026">
                  <c:v>3.9439946875007994</c:v>
                </c:pt>
                <c:pt idx="32027">
                  <c:v>3.9434793750016004</c:v>
                </c:pt>
                <c:pt idx="32028">
                  <c:v>3.9429650000000001</c:v>
                </c:pt>
                <c:pt idx="32029">
                  <c:v>3.9425762500000001</c:v>
                </c:pt>
                <c:pt idx="32030">
                  <c:v>3.9422362500000001</c:v>
                </c:pt>
                <c:pt idx="32031">
                  <c:v>3.9418606250016004</c:v>
                </c:pt>
                <c:pt idx="32032">
                  <c:v>3.9414715624992005</c:v>
                </c:pt>
                <c:pt idx="32033">
                  <c:v>3.94100625</c:v>
                </c:pt>
                <c:pt idx="32034">
                  <c:v>3.9405306250016006</c:v>
                </c:pt>
                <c:pt idx="32035">
                  <c:v>3.9401256250016008</c:v>
                </c:pt>
                <c:pt idx="32036">
                  <c:v>3.9396965624992006</c:v>
                </c:pt>
                <c:pt idx="32037">
                  <c:v>3.9393303124992003</c:v>
                </c:pt>
                <c:pt idx="32038">
                  <c:v>3.9387834375007995</c:v>
                </c:pt>
                <c:pt idx="32039">
                  <c:v>3.9382868750016007</c:v>
                </c:pt>
                <c:pt idx="32040">
                  <c:v>3.9377949999999999</c:v>
                </c:pt>
                <c:pt idx="32041">
                  <c:v>3.9374574999999998</c:v>
                </c:pt>
                <c:pt idx="32042">
                  <c:v>3.9379628124992005</c:v>
                </c:pt>
                <c:pt idx="32043">
                  <c:v>3.9383849999999998</c:v>
                </c:pt>
                <c:pt idx="32044">
                  <c:v>3.9387243750016006</c:v>
                </c:pt>
                <c:pt idx="32045">
                  <c:v>3.9391656250016007</c:v>
                </c:pt>
                <c:pt idx="32046">
                  <c:v>3.9395587500000002</c:v>
                </c:pt>
                <c:pt idx="32047">
                  <c:v>3.9399046875007997</c:v>
                </c:pt>
                <c:pt idx="32048">
                  <c:v>3.9403943750016004</c:v>
                </c:pt>
                <c:pt idx="32049">
                  <c:v>3.9407806250016004</c:v>
                </c:pt>
                <c:pt idx="32050">
                  <c:v>3.9412425</c:v>
                </c:pt>
                <c:pt idx="32051">
                  <c:v>3.9416456250016005</c:v>
                </c:pt>
                <c:pt idx="32052">
                  <c:v>3.9421818750016007</c:v>
                </c:pt>
                <c:pt idx="32053">
                  <c:v>3.9425809375007996</c:v>
                </c:pt>
                <c:pt idx="32054">
                  <c:v>3.9429924999999999</c:v>
                </c:pt>
                <c:pt idx="32055">
                  <c:v>3.9434550000000002</c:v>
                </c:pt>
                <c:pt idx="32056">
                  <c:v>3.9439040624992003</c:v>
                </c:pt>
                <c:pt idx="32057">
                  <c:v>3.9443659375007996</c:v>
                </c:pt>
                <c:pt idx="32058">
                  <c:v>3.9448468750016006</c:v>
                </c:pt>
                <c:pt idx="32059">
                  <c:v>3.9452078124992007</c:v>
                </c:pt>
                <c:pt idx="32060">
                  <c:v>3.9456096875007995</c:v>
                </c:pt>
                <c:pt idx="32061">
                  <c:v>3.9459643750016005</c:v>
                </c:pt>
                <c:pt idx="32062">
                  <c:v>3.9455643750016005</c:v>
                </c:pt>
                <c:pt idx="32063">
                  <c:v>3.9450462499999999</c:v>
                </c:pt>
                <c:pt idx="32064">
                  <c:v>3.9446762500000001</c:v>
                </c:pt>
                <c:pt idx="32065">
                  <c:v>3.9441187499999999</c:v>
                </c:pt>
                <c:pt idx="32066">
                  <c:v>3.9435409375007997</c:v>
                </c:pt>
                <c:pt idx="32067">
                  <c:v>3.9428740624992007</c:v>
                </c:pt>
                <c:pt idx="32068">
                  <c:v>3.9422215624992005</c:v>
                </c:pt>
                <c:pt idx="32069">
                  <c:v>3.9415165624992006</c:v>
                </c:pt>
                <c:pt idx="32070">
                  <c:v>3.9408859375007994</c:v>
                </c:pt>
                <c:pt idx="32071">
                  <c:v>3.9402171875007994</c:v>
                </c:pt>
                <c:pt idx="32072">
                  <c:v>3.9395993750016007</c:v>
                </c:pt>
                <c:pt idx="32073">
                  <c:v>3.9390662500000002</c:v>
                </c:pt>
                <c:pt idx="32074">
                  <c:v>3.9386362500000001</c:v>
                </c:pt>
                <c:pt idx="32075">
                  <c:v>3.9381665624992004</c:v>
                </c:pt>
                <c:pt idx="32076">
                  <c:v>3.9378031250016008</c:v>
                </c:pt>
                <c:pt idx="32077">
                  <c:v>3.9377834375007996</c:v>
                </c:pt>
                <c:pt idx="32078">
                  <c:v>3.9381387499999998</c:v>
                </c:pt>
                <c:pt idx="32079">
                  <c:v>3.9384759375007996</c:v>
                </c:pt>
                <c:pt idx="32080">
                  <c:v>3.9389081250016007</c:v>
                </c:pt>
                <c:pt idx="32081">
                  <c:v>3.9392890624992005</c:v>
                </c:pt>
                <c:pt idx="32082">
                  <c:v>3.9396906250016004</c:v>
                </c:pt>
                <c:pt idx="32083">
                  <c:v>3.9400512499999998</c:v>
                </c:pt>
                <c:pt idx="32084">
                  <c:v>3.9404059375007994</c:v>
                </c:pt>
                <c:pt idx="32085">
                  <c:v>3.9407999999999999</c:v>
                </c:pt>
                <c:pt idx="32086">
                  <c:v>3.9412449999999999</c:v>
                </c:pt>
                <c:pt idx="32087">
                  <c:v>3.9416475000000002</c:v>
                </c:pt>
                <c:pt idx="32088">
                  <c:v>3.9420743750016007</c:v>
                </c:pt>
                <c:pt idx="32089">
                  <c:v>3.9418899999999999</c:v>
                </c:pt>
                <c:pt idx="32090">
                  <c:v>3.94218</c:v>
                </c:pt>
                <c:pt idx="32091">
                  <c:v>3.9418496875007993</c:v>
                </c:pt>
                <c:pt idx="32092">
                  <c:v>3.9415212500000001</c:v>
                </c:pt>
                <c:pt idx="32093">
                  <c:v>3.9411731250016007</c:v>
                </c:pt>
                <c:pt idx="32094">
                  <c:v>3.9409587500000001</c:v>
                </c:pt>
                <c:pt idx="32095">
                  <c:v>3.94130125</c:v>
                </c:pt>
                <c:pt idx="32096">
                  <c:v>3.9417715624992007</c:v>
                </c:pt>
                <c:pt idx="32097">
                  <c:v>3.9421290624992005</c:v>
                </c:pt>
                <c:pt idx="32098">
                  <c:v>3.9425134375007995</c:v>
                </c:pt>
                <c:pt idx="32099">
                  <c:v>3.9428956250016007</c:v>
                </c:pt>
                <c:pt idx="32100">
                  <c:v>3.9432740624992006</c:v>
                </c:pt>
                <c:pt idx="32101">
                  <c:v>3.9429387500000002</c:v>
                </c:pt>
                <c:pt idx="32102">
                  <c:v>3.9425203124992003</c:v>
                </c:pt>
                <c:pt idx="32103">
                  <c:v>3.9420384375007993</c:v>
                </c:pt>
                <c:pt idx="32104">
                  <c:v>3.94153625</c:v>
                </c:pt>
                <c:pt idx="32105">
                  <c:v>3.9410390624992004</c:v>
                </c:pt>
                <c:pt idx="32106">
                  <c:v>3.9405481250016008</c:v>
                </c:pt>
                <c:pt idx="32107">
                  <c:v>3.9401353124992005</c:v>
                </c:pt>
                <c:pt idx="32108">
                  <c:v>3.9397678124992006</c:v>
                </c:pt>
                <c:pt idx="32109">
                  <c:v>3.9394143750016006</c:v>
                </c:pt>
                <c:pt idx="32110">
                  <c:v>3.9393915624992006</c:v>
                </c:pt>
                <c:pt idx="32111">
                  <c:v>3.9397846875007994</c:v>
                </c:pt>
                <c:pt idx="32112">
                  <c:v>3.9401340624992005</c:v>
                </c:pt>
                <c:pt idx="32113">
                  <c:v>3.9404831250016006</c:v>
                </c:pt>
                <c:pt idx="32114">
                  <c:v>3.9408546875007997</c:v>
                </c:pt>
                <c:pt idx="32115">
                  <c:v>3.9411831250016007</c:v>
                </c:pt>
                <c:pt idx="32116">
                  <c:v>3.9415499999999999</c:v>
                </c:pt>
                <c:pt idx="32117">
                  <c:v>3.9419384375007995</c:v>
                </c:pt>
                <c:pt idx="32118">
                  <c:v>3.9423415624992004</c:v>
                </c:pt>
                <c:pt idx="32119">
                  <c:v>3.9427062500000001</c:v>
                </c:pt>
                <c:pt idx="32120">
                  <c:v>3.9431306250016007</c:v>
                </c:pt>
                <c:pt idx="32121">
                  <c:v>3.9431275000000001</c:v>
                </c:pt>
                <c:pt idx="32122">
                  <c:v>3.9426753124992007</c:v>
                </c:pt>
                <c:pt idx="32123">
                  <c:v>3.9422446875007995</c:v>
                </c:pt>
                <c:pt idx="32124">
                  <c:v>3.9417434375007994</c:v>
                </c:pt>
                <c:pt idx="32125">
                  <c:v>3.9411243750016007</c:v>
                </c:pt>
                <c:pt idx="32126">
                  <c:v>3.9406946875007995</c:v>
                </c:pt>
                <c:pt idx="32127">
                  <c:v>3.9403687500000002</c:v>
                </c:pt>
                <c:pt idx="32128">
                  <c:v>3.9399678124992006</c:v>
                </c:pt>
                <c:pt idx="32129">
                  <c:v>3.9394978124992006</c:v>
                </c:pt>
                <c:pt idx="32130">
                  <c:v>3.9391587499999998</c:v>
                </c:pt>
                <c:pt idx="32131">
                  <c:v>3.9388053124992006</c:v>
                </c:pt>
                <c:pt idx="32132">
                  <c:v>3.9383881250016004</c:v>
                </c:pt>
                <c:pt idx="32133">
                  <c:v>3.9379431250016004</c:v>
                </c:pt>
                <c:pt idx="32134">
                  <c:v>3.9375556250016004</c:v>
                </c:pt>
                <c:pt idx="32135">
                  <c:v>3.9371925000000001</c:v>
                </c:pt>
                <c:pt idx="32136">
                  <c:v>3.9368171875007993</c:v>
                </c:pt>
                <c:pt idx="32137">
                  <c:v>3.9361631250016007</c:v>
                </c:pt>
                <c:pt idx="32138">
                  <c:v>3.9356706250016007</c:v>
                </c:pt>
                <c:pt idx="32139">
                  <c:v>3.9352678124992004</c:v>
                </c:pt>
                <c:pt idx="32140">
                  <c:v>3.9347500000000002</c:v>
                </c:pt>
                <c:pt idx="32141">
                  <c:v>3.9343593750016006</c:v>
                </c:pt>
                <c:pt idx="32142">
                  <c:v>3.9339915624992003</c:v>
                </c:pt>
                <c:pt idx="32143">
                  <c:v>3.9342390624992003</c:v>
                </c:pt>
                <c:pt idx="32144">
                  <c:v>3.9346365624992004</c:v>
                </c:pt>
                <c:pt idx="32145">
                  <c:v>3.9349756250016004</c:v>
                </c:pt>
                <c:pt idx="32146">
                  <c:v>3.9353334375007996</c:v>
                </c:pt>
                <c:pt idx="32147">
                  <c:v>3.9357221875007995</c:v>
                </c:pt>
                <c:pt idx="32148">
                  <c:v>3.9361365624992004</c:v>
                </c:pt>
                <c:pt idx="32149">
                  <c:v>3.9365584375007994</c:v>
                </c:pt>
                <c:pt idx="32150">
                  <c:v>3.9369450000000001</c:v>
                </c:pt>
                <c:pt idx="32151">
                  <c:v>3.9373428124992005</c:v>
                </c:pt>
                <c:pt idx="32152">
                  <c:v>3.9378171875007997</c:v>
                </c:pt>
                <c:pt idx="32153">
                  <c:v>3.9382753124992007</c:v>
                </c:pt>
                <c:pt idx="32154">
                  <c:v>3.9387418750016008</c:v>
                </c:pt>
                <c:pt idx="32155">
                  <c:v>3.9393175</c:v>
                </c:pt>
                <c:pt idx="32156">
                  <c:v>3.9398787500000001</c:v>
                </c:pt>
                <c:pt idx="32157">
                  <c:v>3.9403112500000002</c:v>
                </c:pt>
                <c:pt idx="32158">
                  <c:v>3.9406887500000001</c:v>
                </c:pt>
                <c:pt idx="32159">
                  <c:v>3.9410256250016005</c:v>
                </c:pt>
                <c:pt idx="32160">
                  <c:v>3.9412553124992007</c:v>
                </c:pt>
                <c:pt idx="32161">
                  <c:v>3.94167625</c:v>
                </c:pt>
                <c:pt idx="32162">
                  <c:v>3.9411987499999999</c:v>
                </c:pt>
                <c:pt idx="32163">
                  <c:v>3.9407018750016007</c:v>
                </c:pt>
                <c:pt idx="32164">
                  <c:v>3.9402184375007994</c:v>
                </c:pt>
                <c:pt idx="32165">
                  <c:v>3.9398215624992003</c:v>
                </c:pt>
                <c:pt idx="32166">
                  <c:v>3.9394656250016005</c:v>
                </c:pt>
                <c:pt idx="32167">
                  <c:v>3.9390187499999998</c:v>
                </c:pt>
                <c:pt idx="32168">
                  <c:v>3.9385428124992004</c:v>
                </c:pt>
                <c:pt idx="32169">
                  <c:v>3.9382287499999999</c:v>
                </c:pt>
                <c:pt idx="32170">
                  <c:v>3.9379018750016006</c:v>
                </c:pt>
                <c:pt idx="32171">
                  <c:v>3.9375106250016008</c:v>
                </c:pt>
                <c:pt idx="32172">
                  <c:v>3.9369299999999998</c:v>
                </c:pt>
                <c:pt idx="32173">
                  <c:v>3.9363450000000002</c:v>
                </c:pt>
                <c:pt idx="32174">
                  <c:v>3.9358631250016005</c:v>
                </c:pt>
                <c:pt idx="32175">
                  <c:v>3.9353837500000002</c:v>
                </c:pt>
                <c:pt idx="32176">
                  <c:v>3.9349150000000002</c:v>
                </c:pt>
                <c:pt idx="32177">
                  <c:v>3.9345612499999998</c:v>
                </c:pt>
                <c:pt idx="32178">
                  <c:v>3.9341543750016004</c:v>
                </c:pt>
                <c:pt idx="32179">
                  <c:v>3.9338271875007993</c:v>
                </c:pt>
                <c:pt idx="32180">
                  <c:v>3.9334571875007995</c:v>
                </c:pt>
                <c:pt idx="32181">
                  <c:v>3.9339165624992005</c:v>
                </c:pt>
                <c:pt idx="32182">
                  <c:v>3.9343071875007993</c:v>
                </c:pt>
                <c:pt idx="32183">
                  <c:v>3.9346975</c:v>
                </c:pt>
                <c:pt idx="32184">
                  <c:v>3.9351503124992004</c:v>
                </c:pt>
                <c:pt idx="32185">
                  <c:v>3.9355084375007996</c:v>
                </c:pt>
                <c:pt idx="32186">
                  <c:v>3.9358509375007995</c:v>
                </c:pt>
                <c:pt idx="32187">
                  <c:v>3.93628125</c:v>
                </c:pt>
                <c:pt idx="32188">
                  <c:v>3.9366143750016005</c:v>
                </c:pt>
                <c:pt idx="32189">
                  <c:v>3.9370006250016005</c:v>
                </c:pt>
                <c:pt idx="32190">
                  <c:v>3.9373990624992006</c:v>
                </c:pt>
                <c:pt idx="32191">
                  <c:v>3.9378306250016006</c:v>
                </c:pt>
                <c:pt idx="32192">
                  <c:v>3.9382309375007996</c:v>
                </c:pt>
                <c:pt idx="32193">
                  <c:v>3.9386412499999999</c:v>
                </c:pt>
                <c:pt idx="32194">
                  <c:v>3.9390215624992004</c:v>
                </c:pt>
                <c:pt idx="32195">
                  <c:v>3.9393824999999998</c:v>
                </c:pt>
                <c:pt idx="32196">
                  <c:v>3.9397978124992004</c:v>
                </c:pt>
                <c:pt idx="32197">
                  <c:v>3.94025625</c:v>
                </c:pt>
                <c:pt idx="32198">
                  <c:v>3.9406150000000002</c:v>
                </c:pt>
                <c:pt idx="32199">
                  <c:v>3.9409993750016006</c:v>
                </c:pt>
                <c:pt idx="32200">
                  <c:v>3.9413849999999999</c:v>
                </c:pt>
                <c:pt idx="32201">
                  <c:v>3.9417518750016005</c:v>
                </c:pt>
                <c:pt idx="32202">
                  <c:v>3.9420878124992007</c:v>
                </c:pt>
                <c:pt idx="32203">
                  <c:v>3.9416918750016006</c:v>
                </c:pt>
                <c:pt idx="32204">
                  <c:v>3.9411565624992004</c:v>
                </c:pt>
                <c:pt idx="32205">
                  <c:v>3.9405940624992004</c:v>
                </c:pt>
                <c:pt idx="32206">
                  <c:v>3.9401412499999999</c:v>
                </c:pt>
                <c:pt idx="32207">
                  <c:v>3.9396290624992005</c:v>
                </c:pt>
                <c:pt idx="32208">
                  <c:v>3.9392271875007996</c:v>
                </c:pt>
                <c:pt idx="32209">
                  <c:v>3.9391884375007993</c:v>
                </c:pt>
                <c:pt idx="32210">
                  <c:v>3.9395328124992006</c:v>
                </c:pt>
                <c:pt idx="32211">
                  <c:v>3.9399790624992006</c:v>
                </c:pt>
                <c:pt idx="32212">
                  <c:v>3.9404124999999999</c:v>
                </c:pt>
                <c:pt idx="32213">
                  <c:v>3.9407549999999998</c:v>
                </c:pt>
                <c:pt idx="32214">
                  <c:v>3.9410818750016006</c:v>
                </c:pt>
                <c:pt idx="32215">
                  <c:v>3.9416250000000002</c:v>
                </c:pt>
                <c:pt idx="32216">
                  <c:v>3.9421518750016005</c:v>
                </c:pt>
                <c:pt idx="32217">
                  <c:v>3.9426128124992004</c:v>
                </c:pt>
                <c:pt idx="32218">
                  <c:v>3.9430265624992007</c:v>
                </c:pt>
                <c:pt idx="32219">
                  <c:v>3.9434246875007997</c:v>
                </c:pt>
                <c:pt idx="32220">
                  <c:v>3.9437946875007994</c:v>
                </c:pt>
                <c:pt idx="32221">
                  <c:v>3.94424625</c:v>
                </c:pt>
                <c:pt idx="32222">
                  <c:v>3.9445731250016007</c:v>
                </c:pt>
                <c:pt idx="32223">
                  <c:v>3.9442521875007994</c:v>
                </c:pt>
                <c:pt idx="32224">
                  <c:v>3.9438965624992006</c:v>
                </c:pt>
                <c:pt idx="32225">
                  <c:v>3.9434468750016007</c:v>
                </c:pt>
                <c:pt idx="32226">
                  <c:v>3.94282625</c:v>
                </c:pt>
                <c:pt idx="32227">
                  <c:v>3.9424831250016004</c:v>
                </c:pt>
                <c:pt idx="32228">
                  <c:v>3.9421465624992007</c:v>
                </c:pt>
                <c:pt idx="32229">
                  <c:v>3.9417903124992004</c:v>
                </c:pt>
                <c:pt idx="32230">
                  <c:v>3.9411565624992004</c:v>
                </c:pt>
                <c:pt idx="32231">
                  <c:v>3.9407006250016008</c:v>
                </c:pt>
                <c:pt idx="32232">
                  <c:v>3.9403515624992007</c:v>
                </c:pt>
                <c:pt idx="32233">
                  <c:v>3.9399725000000001</c:v>
                </c:pt>
                <c:pt idx="32234">
                  <c:v>3.9394943750016007</c:v>
                </c:pt>
                <c:pt idx="32235">
                  <c:v>3.9389446875007996</c:v>
                </c:pt>
                <c:pt idx="32236">
                  <c:v>3.9384821875007994</c:v>
                </c:pt>
                <c:pt idx="32237">
                  <c:v>3.9380324999999998</c:v>
                </c:pt>
                <c:pt idx="32238">
                  <c:v>3.9376890624992007</c:v>
                </c:pt>
                <c:pt idx="32239">
                  <c:v>3.93731125</c:v>
                </c:pt>
                <c:pt idx="32240">
                  <c:v>3.9369284375007996</c:v>
                </c:pt>
                <c:pt idx="32241">
                  <c:v>3.9368906250016007</c:v>
                </c:pt>
                <c:pt idx="32242">
                  <c:v>3.9365287499999999</c:v>
                </c:pt>
                <c:pt idx="32243">
                  <c:v>3.9361521875007996</c:v>
                </c:pt>
                <c:pt idx="32244">
                  <c:v>3.9357859375007993</c:v>
                </c:pt>
                <c:pt idx="32245">
                  <c:v>3.9354343750016008</c:v>
                </c:pt>
                <c:pt idx="32246">
                  <c:v>3.9350956250016007</c:v>
                </c:pt>
                <c:pt idx="32247">
                  <c:v>3.9354206250016004</c:v>
                </c:pt>
                <c:pt idx="32248">
                  <c:v>3.9351815624992006</c:v>
                </c:pt>
                <c:pt idx="32249">
                  <c:v>3.9354253124992007</c:v>
                </c:pt>
                <c:pt idx="32250">
                  <c:v>3.9354156250016006</c:v>
                </c:pt>
                <c:pt idx="32251">
                  <c:v>3.9350887499999998</c:v>
                </c:pt>
                <c:pt idx="32252">
                  <c:v>3.9345806250016007</c:v>
                </c:pt>
                <c:pt idx="32253">
                  <c:v>3.9342409375007996</c:v>
                </c:pt>
                <c:pt idx="32254">
                  <c:v>3.9339178124992005</c:v>
                </c:pt>
                <c:pt idx="32255">
                  <c:v>3.9335743750016006</c:v>
                </c:pt>
                <c:pt idx="32256">
                  <c:v>3.9332250000000002</c:v>
                </c:pt>
                <c:pt idx="32257">
                  <c:v>3.9328406250016004</c:v>
                </c:pt>
                <c:pt idx="32258">
                  <c:v>3.9324334375007997</c:v>
                </c:pt>
                <c:pt idx="32259">
                  <c:v>3.9320321875007993</c:v>
                </c:pt>
                <c:pt idx="32260">
                  <c:v>3.9316787500000001</c:v>
                </c:pt>
                <c:pt idx="32261">
                  <c:v>3.9311603124992005</c:v>
                </c:pt>
                <c:pt idx="32262">
                  <c:v>3.9306637499999999</c:v>
                </c:pt>
                <c:pt idx="32263">
                  <c:v>3.9302753124992007</c:v>
                </c:pt>
                <c:pt idx="32264">
                  <c:v>3.9298825000000002</c:v>
                </c:pt>
                <c:pt idx="32265">
                  <c:v>3.9295190624992005</c:v>
                </c:pt>
                <c:pt idx="32266">
                  <c:v>3.9297915624992004</c:v>
                </c:pt>
                <c:pt idx="32267">
                  <c:v>3.9301121875007996</c:v>
                </c:pt>
                <c:pt idx="32268">
                  <c:v>3.9304362500000001</c:v>
                </c:pt>
                <c:pt idx="32269">
                  <c:v>3.9308071875007995</c:v>
                </c:pt>
                <c:pt idx="32270">
                  <c:v>3.9312737499999999</c:v>
                </c:pt>
                <c:pt idx="32271">
                  <c:v>3.9317559375007995</c:v>
                </c:pt>
                <c:pt idx="32272">
                  <c:v>3.9321746875007997</c:v>
                </c:pt>
                <c:pt idx="32273">
                  <c:v>3.9327103124992004</c:v>
                </c:pt>
                <c:pt idx="32274">
                  <c:v>3.9331103124992004</c:v>
                </c:pt>
                <c:pt idx="32275">
                  <c:v>3.9335603124992007</c:v>
                </c:pt>
                <c:pt idx="32276">
                  <c:v>3.9340171875007997</c:v>
                </c:pt>
                <c:pt idx="32277">
                  <c:v>3.9345190624992004</c:v>
                </c:pt>
                <c:pt idx="32278">
                  <c:v>3.9350278124992006</c:v>
                </c:pt>
                <c:pt idx="32279">
                  <c:v>3.9355393750016008</c:v>
                </c:pt>
                <c:pt idx="32280">
                  <c:v>3.9360046875007995</c:v>
                </c:pt>
                <c:pt idx="32281">
                  <c:v>3.9363531250016006</c:v>
                </c:pt>
                <c:pt idx="32282">
                  <c:v>3.9366949999999998</c:v>
                </c:pt>
                <c:pt idx="32283">
                  <c:v>3.9370406250016008</c:v>
                </c:pt>
                <c:pt idx="32284">
                  <c:v>3.9375034375007996</c:v>
                </c:pt>
                <c:pt idx="32285">
                  <c:v>3.9379737499999998</c:v>
                </c:pt>
                <c:pt idx="32286">
                  <c:v>3.9385606250016005</c:v>
                </c:pt>
                <c:pt idx="32287">
                  <c:v>3.9391078124992007</c:v>
                </c:pt>
                <c:pt idx="32288">
                  <c:v>3.939495</c:v>
                </c:pt>
                <c:pt idx="32289">
                  <c:v>3.9391850000000002</c:v>
                </c:pt>
                <c:pt idx="32290">
                  <c:v>3.9395665624992007</c:v>
                </c:pt>
                <c:pt idx="32291">
                  <c:v>3.9399118750016004</c:v>
                </c:pt>
                <c:pt idx="32292">
                  <c:v>3.9396787500000001</c:v>
                </c:pt>
                <c:pt idx="32293">
                  <c:v>3.9400943750016006</c:v>
                </c:pt>
                <c:pt idx="32294">
                  <c:v>3.9396503124992006</c:v>
                </c:pt>
                <c:pt idx="32295">
                  <c:v>3.9391315624992007</c:v>
                </c:pt>
                <c:pt idx="32296">
                  <c:v>3.9387990624992004</c:v>
                </c:pt>
                <c:pt idx="32297">
                  <c:v>3.9382528124992007</c:v>
                </c:pt>
                <c:pt idx="32298">
                  <c:v>3.9379184375007994</c:v>
                </c:pt>
                <c:pt idx="32299">
                  <c:v>3.9375403124992006</c:v>
                </c:pt>
                <c:pt idx="32300">
                  <c:v>3.9371153124992007</c:v>
                </c:pt>
                <c:pt idx="32301">
                  <c:v>3.93662</c:v>
                </c:pt>
                <c:pt idx="32302">
                  <c:v>3.93680875</c:v>
                </c:pt>
                <c:pt idx="32303">
                  <c:v>3.9364321875007997</c:v>
                </c:pt>
                <c:pt idx="32304">
                  <c:v>3.9360946875007996</c:v>
                </c:pt>
                <c:pt idx="32305">
                  <c:v>3.9365421875007995</c:v>
                </c:pt>
                <c:pt idx="32306">
                  <c:v>3.9369134375007997</c:v>
                </c:pt>
                <c:pt idx="32307">
                  <c:v>3.9373371875007996</c:v>
                </c:pt>
                <c:pt idx="32308">
                  <c:v>3.9377209375007993</c:v>
                </c:pt>
                <c:pt idx="32309">
                  <c:v>3.9381015624992006</c:v>
                </c:pt>
                <c:pt idx="32310">
                  <c:v>3.9385603124992006</c:v>
                </c:pt>
                <c:pt idx="32311">
                  <c:v>3.93893</c:v>
                </c:pt>
                <c:pt idx="32312">
                  <c:v>3.9394428124992005</c:v>
                </c:pt>
                <c:pt idx="32313">
                  <c:v>3.93991625</c:v>
                </c:pt>
                <c:pt idx="32314">
                  <c:v>3.9403787499999998</c:v>
                </c:pt>
                <c:pt idx="32315">
                  <c:v>3.9407734375007997</c:v>
                </c:pt>
                <c:pt idx="32316">
                  <c:v>3.9411890624992005</c:v>
                </c:pt>
                <c:pt idx="32317">
                  <c:v>3.9415703124992003</c:v>
                </c:pt>
                <c:pt idx="32318">
                  <c:v>3.9419165624992005</c:v>
                </c:pt>
                <c:pt idx="32319">
                  <c:v>3.9423221875007997</c:v>
                </c:pt>
                <c:pt idx="32320">
                  <c:v>3.9419453124992003</c:v>
                </c:pt>
                <c:pt idx="32321">
                  <c:v>3.9415396875007995</c:v>
                </c:pt>
                <c:pt idx="32322">
                  <c:v>3.9410687499999999</c:v>
                </c:pt>
                <c:pt idx="32323">
                  <c:v>3.9406824999999999</c:v>
                </c:pt>
                <c:pt idx="32324">
                  <c:v>3.9403465624992005</c:v>
                </c:pt>
                <c:pt idx="32325">
                  <c:v>3.9398881250016005</c:v>
                </c:pt>
                <c:pt idx="32326">
                  <c:v>3.9394624999999999</c:v>
                </c:pt>
                <c:pt idx="32327">
                  <c:v>3.9398006250016007</c:v>
                </c:pt>
                <c:pt idx="32328">
                  <c:v>3.9401424999999999</c:v>
                </c:pt>
                <c:pt idx="32329">
                  <c:v>3.9398090624992004</c:v>
                </c:pt>
                <c:pt idx="32330">
                  <c:v>3.9393693750016006</c:v>
                </c:pt>
                <c:pt idx="32331">
                  <c:v>3.9389159375007994</c:v>
                </c:pt>
                <c:pt idx="32332">
                  <c:v>3.9385031250016005</c:v>
                </c:pt>
                <c:pt idx="32333">
                  <c:v>3.9379400000000002</c:v>
                </c:pt>
                <c:pt idx="32334">
                  <c:v>3.9372784375007996</c:v>
                </c:pt>
                <c:pt idx="32335">
                  <c:v>3.9366903124992003</c:v>
                </c:pt>
                <c:pt idx="32336">
                  <c:v>3.9361290624992007</c:v>
                </c:pt>
                <c:pt idx="32337">
                  <c:v>3.9355565624992006</c:v>
                </c:pt>
                <c:pt idx="32338">
                  <c:v>3.9350375</c:v>
                </c:pt>
                <c:pt idx="32339">
                  <c:v>3.9345859375007994</c:v>
                </c:pt>
                <c:pt idx="32340">
                  <c:v>3.9342431250016006</c:v>
                </c:pt>
                <c:pt idx="32341">
                  <c:v>3.9338778124992007</c:v>
                </c:pt>
                <c:pt idx="32342">
                  <c:v>3.9334812499999998</c:v>
                </c:pt>
                <c:pt idx="32343">
                  <c:v>3.9330559375007996</c:v>
                </c:pt>
                <c:pt idx="32344">
                  <c:v>3.9325100000000002</c:v>
                </c:pt>
                <c:pt idx="32345">
                  <c:v>3.9320237499999999</c:v>
                </c:pt>
                <c:pt idx="32346">
                  <c:v>3.9314612499999999</c:v>
                </c:pt>
                <c:pt idx="32347">
                  <c:v>3.9308496875007997</c:v>
                </c:pt>
                <c:pt idx="32348">
                  <c:v>3.9304281250016007</c:v>
                </c:pt>
                <c:pt idx="32349">
                  <c:v>3.9300409375007996</c:v>
                </c:pt>
                <c:pt idx="32350">
                  <c:v>3.9304390624992007</c:v>
                </c:pt>
                <c:pt idx="32351">
                  <c:v>3.9309646875007993</c:v>
                </c:pt>
                <c:pt idx="32352">
                  <c:v>3.9313146875007994</c:v>
                </c:pt>
                <c:pt idx="32353">
                  <c:v>3.9316465624992003</c:v>
                </c:pt>
                <c:pt idx="32354">
                  <c:v>3.9319821875007994</c:v>
                </c:pt>
                <c:pt idx="32355">
                  <c:v>3.9323059375007996</c:v>
                </c:pt>
                <c:pt idx="32356">
                  <c:v>3.9327156250016007</c:v>
                </c:pt>
                <c:pt idx="32357">
                  <c:v>3.9330403124992004</c:v>
                </c:pt>
                <c:pt idx="32358">
                  <c:v>3.9334471875007995</c:v>
                </c:pt>
                <c:pt idx="32359">
                  <c:v>3.9337987499999998</c:v>
                </c:pt>
                <c:pt idx="32360">
                  <c:v>3.9336340624992006</c:v>
                </c:pt>
                <c:pt idx="32361">
                  <c:v>3.9339740624992006</c:v>
                </c:pt>
                <c:pt idx="32362">
                  <c:v>3.9333721875007996</c:v>
                </c:pt>
                <c:pt idx="32363">
                  <c:v>3.9330396875007994</c:v>
                </c:pt>
                <c:pt idx="32364">
                  <c:v>3.9326574999999999</c:v>
                </c:pt>
                <c:pt idx="32365">
                  <c:v>3.9322512500000002</c:v>
                </c:pt>
                <c:pt idx="32366">
                  <c:v>3.9319118750016004</c:v>
                </c:pt>
                <c:pt idx="32367">
                  <c:v>3.9315387500000001</c:v>
                </c:pt>
                <c:pt idx="32368">
                  <c:v>3.9311421875007997</c:v>
                </c:pt>
                <c:pt idx="32369">
                  <c:v>3.9307340624992007</c:v>
                </c:pt>
                <c:pt idx="32370">
                  <c:v>3.9303843750016005</c:v>
                </c:pt>
                <c:pt idx="32371">
                  <c:v>3.9299265624992006</c:v>
                </c:pt>
                <c:pt idx="32372">
                  <c:v>3.9300690624992005</c:v>
                </c:pt>
                <c:pt idx="32373">
                  <c:v>3.9304028124992003</c:v>
                </c:pt>
                <c:pt idx="32374">
                  <c:v>3.9307615624992005</c:v>
                </c:pt>
                <c:pt idx="32375">
                  <c:v>3.9310978124992006</c:v>
                </c:pt>
                <c:pt idx="32376">
                  <c:v>3.9314643750016005</c:v>
                </c:pt>
                <c:pt idx="32377">
                  <c:v>3.9317853124992004</c:v>
                </c:pt>
                <c:pt idx="32378">
                  <c:v>3.9321065624992007</c:v>
                </c:pt>
                <c:pt idx="32379">
                  <c:v>3.9324818750016006</c:v>
                </c:pt>
                <c:pt idx="32380">
                  <c:v>3.932855</c:v>
                </c:pt>
                <c:pt idx="32381">
                  <c:v>3.9332428124992007</c:v>
                </c:pt>
                <c:pt idx="32382">
                  <c:v>3.9336984375007993</c:v>
                </c:pt>
                <c:pt idx="32383">
                  <c:v>3.9340668750016006</c:v>
                </c:pt>
                <c:pt idx="32384">
                  <c:v>3.9344253124992004</c:v>
                </c:pt>
                <c:pt idx="32385">
                  <c:v>3.9348025</c:v>
                </c:pt>
                <c:pt idx="32386">
                  <c:v>3.9352606250016007</c:v>
                </c:pt>
                <c:pt idx="32387">
                  <c:v>3.9356465624992003</c:v>
                </c:pt>
                <c:pt idx="32388">
                  <c:v>3.9359828124992005</c:v>
                </c:pt>
                <c:pt idx="32389">
                  <c:v>3.9365090624992005</c:v>
                </c:pt>
                <c:pt idx="32390">
                  <c:v>3.9369200000000002</c:v>
                </c:pt>
                <c:pt idx="32391">
                  <c:v>3.9373031250016006</c:v>
                </c:pt>
                <c:pt idx="32392">
                  <c:v>3.9377415624992005</c:v>
                </c:pt>
                <c:pt idx="32393">
                  <c:v>3.9380765624992007</c:v>
                </c:pt>
                <c:pt idx="32394">
                  <c:v>3.9377093750016008</c:v>
                </c:pt>
                <c:pt idx="32395">
                  <c:v>3.9371375</c:v>
                </c:pt>
                <c:pt idx="32396">
                  <c:v>3.9367606250016007</c:v>
                </c:pt>
                <c:pt idx="32397">
                  <c:v>3.9363143750016008</c:v>
                </c:pt>
                <c:pt idx="32398">
                  <c:v>3.9359090624992006</c:v>
                </c:pt>
                <c:pt idx="32399">
                  <c:v>3.9355596875007994</c:v>
                </c:pt>
                <c:pt idx="32400">
                  <c:v>3.93496625</c:v>
                </c:pt>
                <c:pt idx="32401">
                  <c:v>3.9344609375007993</c:v>
                </c:pt>
                <c:pt idx="32402">
                  <c:v>3.9340703124992005</c:v>
                </c:pt>
                <c:pt idx="32403">
                  <c:v>3.9337071875007994</c:v>
                </c:pt>
                <c:pt idx="32404">
                  <c:v>3.9333734375007996</c:v>
                </c:pt>
                <c:pt idx="32405">
                  <c:v>3.9330346875007995</c:v>
                </c:pt>
                <c:pt idx="32406">
                  <c:v>3.9333775000000002</c:v>
                </c:pt>
                <c:pt idx="32407">
                  <c:v>3.9338353124992005</c:v>
                </c:pt>
                <c:pt idx="32408">
                  <c:v>3.9341696875007997</c:v>
                </c:pt>
                <c:pt idx="32409">
                  <c:v>3.9346853124992003</c:v>
                </c:pt>
                <c:pt idx="32410">
                  <c:v>3.9350909375007994</c:v>
                </c:pt>
                <c:pt idx="32411">
                  <c:v>3.9355640624992003</c:v>
                </c:pt>
                <c:pt idx="32412">
                  <c:v>3.9359659375007996</c:v>
                </c:pt>
                <c:pt idx="32413">
                  <c:v>3.9363143750016008</c:v>
                </c:pt>
                <c:pt idx="32414">
                  <c:v>3.9366637500000001</c:v>
                </c:pt>
                <c:pt idx="32415">
                  <c:v>3.9370793750016007</c:v>
                </c:pt>
                <c:pt idx="32416">
                  <c:v>3.9371871875007995</c:v>
                </c:pt>
                <c:pt idx="32417">
                  <c:v>3.9375274999999998</c:v>
                </c:pt>
                <c:pt idx="32418">
                  <c:v>3.93793375</c:v>
                </c:pt>
                <c:pt idx="32419">
                  <c:v>3.9383065624992004</c:v>
                </c:pt>
                <c:pt idx="32420">
                  <c:v>3.9380996875007996</c:v>
                </c:pt>
                <c:pt idx="32421">
                  <c:v>3.9384609375007993</c:v>
                </c:pt>
                <c:pt idx="32422">
                  <c:v>3.9388390624992007</c:v>
                </c:pt>
                <c:pt idx="32423">
                  <c:v>3.9391840624992005</c:v>
                </c:pt>
                <c:pt idx="32424">
                  <c:v>3.9395093750016006</c:v>
                </c:pt>
                <c:pt idx="32425">
                  <c:v>3.9390684375007994</c:v>
                </c:pt>
                <c:pt idx="32426">
                  <c:v>3.9385224999999999</c:v>
                </c:pt>
                <c:pt idx="32427">
                  <c:v>3.9380359375007994</c:v>
                </c:pt>
                <c:pt idx="32428">
                  <c:v>3.9377081250016004</c:v>
                </c:pt>
                <c:pt idx="32429">
                  <c:v>3.9373737499999999</c:v>
                </c:pt>
                <c:pt idx="32430">
                  <c:v>3.9369940624992004</c:v>
                </c:pt>
                <c:pt idx="32431">
                  <c:v>3.9365815624992004</c:v>
                </c:pt>
                <c:pt idx="32432">
                  <c:v>3.9360953124992006</c:v>
                </c:pt>
                <c:pt idx="32433">
                  <c:v>3.9354840624992007</c:v>
                </c:pt>
                <c:pt idx="32434">
                  <c:v>3.9351621875007994</c:v>
                </c:pt>
                <c:pt idx="32435">
                  <c:v>3.9347903124992003</c:v>
                </c:pt>
                <c:pt idx="32436">
                  <c:v>3.9344100000000002</c:v>
                </c:pt>
                <c:pt idx="32437">
                  <c:v>3.9340712500000001</c:v>
                </c:pt>
                <c:pt idx="32438">
                  <c:v>3.9336946875007994</c:v>
                </c:pt>
                <c:pt idx="32439">
                  <c:v>3.9330978124992004</c:v>
                </c:pt>
                <c:pt idx="32440">
                  <c:v>3.9325571875007994</c:v>
                </c:pt>
                <c:pt idx="32441">
                  <c:v>3.9320609375007995</c:v>
                </c:pt>
                <c:pt idx="32442">
                  <c:v>3.9316921875007993</c:v>
                </c:pt>
                <c:pt idx="32443">
                  <c:v>3.9313271875007993</c:v>
                </c:pt>
                <c:pt idx="32444">
                  <c:v>3.930685</c:v>
                </c:pt>
                <c:pt idx="32445">
                  <c:v>3.9303221875007996</c:v>
                </c:pt>
                <c:pt idx="32446">
                  <c:v>3.9298940624992005</c:v>
                </c:pt>
                <c:pt idx="32447">
                  <c:v>3.9295221875007993</c:v>
                </c:pt>
                <c:pt idx="32448">
                  <c:v>3.9291087500000001</c:v>
                </c:pt>
                <c:pt idx="32449">
                  <c:v>3.9286743750016004</c:v>
                </c:pt>
                <c:pt idx="32450">
                  <c:v>3.9282490624992006</c:v>
                </c:pt>
                <c:pt idx="32451">
                  <c:v>3.9278225</c:v>
                </c:pt>
                <c:pt idx="32452">
                  <c:v>3.9273396875007993</c:v>
                </c:pt>
                <c:pt idx="32453">
                  <c:v>3.92694375</c:v>
                </c:pt>
                <c:pt idx="32454">
                  <c:v>3.9265534375007993</c:v>
                </c:pt>
                <c:pt idx="32455">
                  <c:v>3.9262143750016008</c:v>
                </c:pt>
                <c:pt idx="32456">
                  <c:v>3.9256718750016004</c:v>
                </c:pt>
                <c:pt idx="32457">
                  <c:v>3.9252903124992007</c:v>
                </c:pt>
                <c:pt idx="32458">
                  <c:v>3.9257487499999999</c:v>
                </c:pt>
                <c:pt idx="32459">
                  <c:v>3.9261215624992003</c:v>
                </c:pt>
                <c:pt idx="32460">
                  <c:v>3.9265612499999998</c:v>
                </c:pt>
                <c:pt idx="32461">
                  <c:v>3.9270293750016005</c:v>
                </c:pt>
                <c:pt idx="32462">
                  <c:v>3.9273843750016004</c:v>
                </c:pt>
                <c:pt idx="32463">
                  <c:v>3.9278318750016008</c:v>
                </c:pt>
                <c:pt idx="32464">
                  <c:v>3.9282621875007995</c:v>
                </c:pt>
                <c:pt idx="32465">
                  <c:v>3.9286671875007997</c:v>
                </c:pt>
                <c:pt idx="32466">
                  <c:v>3.9291109375007993</c:v>
                </c:pt>
                <c:pt idx="32467">
                  <c:v>3.9295175000000002</c:v>
                </c:pt>
                <c:pt idx="32468">
                  <c:v>3.9299646875007994</c:v>
                </c:pt>
                <c:pt idx="32469">
                  <c:v>3.9304087499999998</c:v>
                </c:pt>
                <c:pt idx="32470">
                  <c:v>3.9308931250016004</c:v>
                </c:pt>
                <c:pt idx="32471">
                  <c:v>3.9313262500000001</c:v>
                </c:pt>
                <c:pt idx="32472">
                  <c:v>3.9317609375007994</c:v>
                </c:pt>
                <c:pt idx="32473">
                  <c:v>3.9322271875007995</c:v>
                </c:pt>
                <c:pt idx="32474">
                  <c:v>3.9327446875007994</c:v>
                </c:pt>
                <c:pt idx="32475">
                  <c:v>3.9331415624992005</c:v>
                </c:pt>
                <c:pt idx="32476">
                  <c:v>3.9335059375007995</c:v>
                </c:pt>
                <c:pt idx="32477">
                  <c:v>3.9338618750016008</c:v>
                </c:pt>
                <c:pt idx="32478">
                  <c:v>3.9342340624992005</c:v>
                </c:pt>
                <c:pt idx="32479">
                  <c:v>3.93392125</c:v>
                </c:pt>
                <c:pt idx="32480">
                  <c:v>3.9333137499999999</c:v>
                </c:pt>
                <c:pt idx="32481">
                  <c:v>3.9329146875007996</c:v>
                </c:pt>
                <c:pt idx="32482">
                  <c:v>3.9325818750016004</c:v>
                </c:pt>
                <c:pt idx="32483">
                  <c:v>3.9321831250016004</c:v>
                </c:pt>
                <c:pt idx="32484">
                  <c:v>3.9322834375007996</c:v>
                </c:pt>
                <c:pt idx="32485">
                  <c:v>3.9323490624992004</c:v>
                </c:pt>
                <c:pt idx="32486">
                  <c:v>3.9320015624992006</c:v>
                </c:pt>
                <c:pt idx="32487">
                  <c:v>3.9316184375007994</c:v>
                </c:pt>
                <c:pt idx="32488">
                  <c:v>3.9312409375007995</c:v>
                </c:pt>
                <c:pt idx="32489">
                  <c:v>3.9308046875007996</c:v>
                </c:pt>
                <c:pt idx="32490">
                  <c:v>3.9311921875007996</c:v>
                </c:pt>
                <c:pt idx="32491">
                  <c:v>3.9316015624992007</c:v>
                </c:pt>
                <c:pt idx="32492">
                  <c:v>3.9319453124992005</c:v>
                </c:pt>
                <c:pt idx="32493">
                  <c:v>3.9322665624992004</c:v>
                </c:pt>
                <c:pt idx="32494">
                  <c:v>3.9318956250016006</c:v>
                </c:pt>
                <c:pt idx="32495">
                  <c:v>3.9314509375007995</c:v>
                </c:pt>
                <c:pt idx="32496">
                  <c:v>3.9311278124992004</c:v>
                </c:pt>
                <c:pt idx="32497">
                  <c:v>3.9307112499999999</c:v>
                </c:pt>
                <c:pt idx="32498">
                  <c:v>3.9302181250016006</c:v>
                </c:pt>
                <c:pt idx="32499">
                  <c:v>3.9296074999999999</c:v>
                </c:pt>
                <c:pt idx="32500">
                  <c:v>3.9292609375007994</c:v>
                </c:pt>
                <c:pt idx="32501">
                  <c:v>3.9286340624992007</c:v>
                </c:pt>
                <c:pt idx="32502">
                  <c:v>3.9282556250016007</c:v>
                </c:pt>
                <c:pt idx="32503">
                  <c:v>3.9278962499999999</c:v>
                </c:pt>
                <c:pt idx="32504">
                  <c:v>3.9274312500000002</c:v>
                </c:pt>
                <c:pt idx="32505">
                  <c:v>3.9270562500000001</c:v>
                </c:pt>
                <c:pt idx="32506">
                  <c:v>3.9273971875007994</c:v>
                </c:pt>
                <c:pt idx="32507">
                  <c:v>3.9278540624992004</c:v>
                </c:pt>
                <c:pt idx="32508">
                  <c:v>3.9282406250016004</c:v>
                </c:pt>
                <c:pt idx="32509">
                  <c:v>3.9286028124992005</c:v>
                </c:pt>
                <c:pt idx="32510">
                  <c:v>3.9291181250016005</c:v>
                </c:pt>
                <c:pt idx="32511">
                  <c:v>3.9295575</c:v>
                </c:pt>
                <c:pt idx="32512">
                  <c:v>3.9299134375007996</c:v>
                </c:pt>
                <c:pt idx="32513">
                  <c:v>3.9303615624992005</c:v>
                </c:pt>
                <c:pt idx="32514">
                  <c:v>3.9306925000000001</c:v>
                </c:pt>
                <c:pt idx="32515">
                  <c:v>3.9311096875007996</c:v>
                </c:pt>
                <c:pt idx="32516">
                  <c:v>3.9315465624992005</c:v>
                </c:pt>
                <c:pt idx="32517">
                  <c:v>3.9319243750016004</c:v>
                </c:pt>
                <c:pt idx="32518">
                  <c:v>3.9323568750016005</c:v>
                </c:pt>
                <c:pt idx="32519">
                  <c:v>3.9327906250016005</c:v>
                </c:pt>
                <c:pt idx="32520">
                  <c:v>3.9332868750016008</c:v>
                </c:pt>
                <c:pt idx="32521">
                  <c:v>3.9337368750016006</c:v>
                </c:pt>
                <c:pt idx="32522">
                  <c:v>3.9342137500000001</c:v>
                </c:pt>
                <c:pt idx="32523">
                  <c:v>3.9346018750016007</c:v>
                </c:pt>
                <c:pt idx="32524">
                  <c:v>3.93497875</c:v>
                </c:pt>
                <c:pt idx="32525">
                  <c:v>3.9353940624992005</c:v>
                </c:pt>
                <c:pt idx="32526">
                  <c:v>3.9358303124992005</c:v>
                </c:pt>
                <c:pt idx="32527">
                  <c:v>3.9361881250016006</c:v>
                </c:pt>
                <c:pt idx="32528">
                  <c:v>3.9357634375007997</c:v>
                </c:pt>
                <c:pt idx="32529">
                  <c:v>3.9351843750016005</c:v>
                </c:pt>
                <c:pt idx="32530">
                  <c:v>3.9348293750016006</c:v>
                </c:pt>
                <c:pt idx="32531">
                  <c:v>3.9344637499999999</c:v>
                </c:pt>
                <c:pt idx="32532">
                  <c:v>3.9340025000000001</c:v>
                </c:pt>
                <c:pt idx="32533">
                  <c:v>3.9335546875007994</c:v>
                </c:pt>
                <c:pt idx="32534">
                  <c:v>3.9330693750016006</c:v>
                </c:pt>
                <c:pt idx="32535">
                  <c:v>3.9325890624992006</c:v>
                </c:pt>
                <c:pt idx="32536">
                  <c:v>3.9320831250016006</c:v>
                </c:pt>
                <c:pt idx="32537">
                  <c:v>3.9315699999999998</c:v>
                </c:pt>
                <c:pt idx="32538">
                  <c:v>3.9310321875007994</c:v>
                </c:pt>
                <c:pt idx="32539">
                  <c:v>3.9305496875007995</c:v>
                </c:pt>
                <c:pt idx="32540">
                  <c:v>3.9300606250016008</c:v>
                </c:pt>
                <c:pt idx="32541">
                  <c:v>3.9296212499999998</c:v>
                </c:pt>
                <c:pt idx="32542">
                  <c:v>3.9289734375007996</c:v>
                </c:pt>
                <c:pt idx="32543">
                  <c:v>3.9283649999999999</c:v>
                </c:pt>
                <c:pt idx="32544">
                  <c:v>3.9279774999999999</c:v>
                </c:pt>
                <c:pt idx="32545">
                  <c:v>3.9281093750016005</c:v>
                </c:pt>
                <c:pt idx="32546">
                  <c:v>3.9284684375007997</c:v>
                </c:pt>
                <c:pt idx="32547">
                  <c:v>3.9288031250016004</c:v>
                </c:pt>
                <c:pt idx="32548">
                  <c:v>3.9292781250016007</c:v>
                </c:pt>
                <c:pt idx="32549">
                  <c:v>3.9296600000000002</c:v>
                </c:pt>
                <c:pt idx="32550">
                  <c:v>3.9300999999999999</c:v>
                </c:pt>
                <c:pt idx="32551">
                  <c:v>3.9304993750016006</c:v>
                </c:pt>
                <c:pt idx="32552">
                  <c:v>3.9309637500000001</c:v>
                </c:pt>
                <c:pt idx="32553">
                  <c:v>3.9313796875007996</c:v>
                </c:pt>
                <c:pt idx="32554">
                  <c:v>3.9317700000000002</c:v>
                </c:pt>
                <c:pt idx="32555">
                  <c:v>3.9322415624992004</c:v>
                </c:pt>
                <c:pt idx="32556">
                  <c:v>3.9327350000000001</c:v>
                </c:pt>
                <c:pt idx="32557">
                  <c:v>3.9332965624992005</c:v>
                </c:pt>
                <c:pt idx="32558">
                  <c:v>3.9337962499999999</c:v>
                </c:pt>
                <c:pt idx="32559">
                  <c:v>3.9342218750016005</c:v>
                </c:pt>
                <c:pt idx="32560">
                  <c:v>3.9346406250016006</c:v>
                </c:pt>
                <c:pt idx="32561">
                  <c:v>3.9344106250016004</c:v>
                </c:pt>
                <c:pt idx="32562">
                  <c:v>3.9340853124992003</c:v>
                </c:pt>
                <c:pt idx="32563">
                  <c:v>3.9337646875007994</c:v>
                </c:pt>
                <c:pt idx="32564">
                  <c:v>3.9334028124992004</c:v>
                </c:pt>
                <c:pt idx="32565">
                  <c:v>3.9328112499999999</c:v>
                </c:pt>
                <c:pt idx="32566">
                  <c:v>3.9322490624992006</c:v>
                </c:pt>
                <c:pt idx="32567">
                  <c:v>3.9318118750016007</c:v>
                </c:pt>
                <c:pt idx="32568">
                  <c:v>3.9314768750016005</c:v>
                </c:pt>
                <c:pt idx="32569">
                  <c:v>3.9310865624992006</c:v>
                </c:pt>
                <c:pt idx="32570">
                  <c:v>3.9306996875007996</c:v>
                </c:pt>
                <c:pt idx="32571">
                  <c:v>3.9309684375007996</c:v>
                </c:pt>
                <c:pt idx="32572">
                  <c:v>3.9305484375007995</c:v>
                </c:pt>
                <c:pt idx="32573">
                  <c:v>3.9300099999999998</c:v>
                </c:pt>
                <c:pt idx="32574">
                  <c:v>3.9294734375007994</c:v>
                </c:pt>
                <c:pt idx="32575">
                  <c:v>3.9289334375007994</c:v>
                </c:pt>
                <c:pt idx="32576">
                  <c:v>3.9283353124992004</c:v>
                </c:pt>
                <c:pt idx="32577">
                  <c:v>3.9279431250016006</c:v>
                </c:pt>
                <c:pt idx="32578">
                  <c:v>3.9274606250016006</c:v>
                </c:pt>
                <c:pt idx="32579">
                  <c:v>3.9269574999999999</c:v>
                </c:pt>
                <c:pt idx="32580">
                  <c:v>3.9264396875007996</c:v>
                </c:pt>
                <c:pt idx="32581">
                  <c:v>3.9259062500000002</c:v>
                </c:pt>
                <c:pt idx="32582">
                  <c:v>3.9253087500000001</c:v>
                </c:pt>
                <c:pt idx="32583">
                  <c:v>3.9247437500000002</c:v>
                </c:pt>
                <c:pt idx="32584">
                  <c:v>3.9241778124992006</c:v>
                </c:pt>
                <c:pt idx="32585">
                  <c:v>3.9236599999999999</c:v>
                </c:pt>
                <c:pt idx="32586">
                  <c:v>3.9232040624992006</c:v>
                </c:pt>
                <c:pt idx="32587">
                  <c:v>3.9228209375007994</c:v>
                </c:pt>
                <c:pt idx="32588">
                  <c:v>3.9223906250016007</c:v>
                </c:pt>
                <c:pt idx="32589">
                  <c:v>3.9220440624992006</c:v>
                </c:pt>
                <c:pt idx="32590">
                  <c:v>3.9215862499999998</c:v>
                </c:pt>
                <c:pt idx="32591">
                  <c:v>3.9220125000000001</c:v>
                </c:pt>
                <c:pt idx="32592">
                  <c:v>3.9223596875007996</c:v>
                </c:pt>
                <c:pt idx="32593">
                  <c:v>3.9228325000000002</c:v>
                </c:pt>
                <c:pt idx="32594">
                  <c:v>3.9232312500000002</c:v>
                </c:pt>
                <c:pt idx="32595">
                  <c:v>3.9236753124992005</c:v>
                </c:pt>
                <c:pt idx="32596">
                  <c:v>3.9239981250016007</c:v>
                </c:pt>
                <c:pt idx="32597">
                  <c:v>3.9243318750016005</c:v>
                </c:pt>
                <c:pt idx="32598">
                  <c:v>3.9247940624992004</c:v>
                </c:pt>
                <c:pt idx="32599">
                  <c:v>3.9252953124992005</c:v>
                </c:pt>
                <c:pt idx="32600">
                  <c:v>3.9256518750016007</c:v>
                </c:pt>
                <c:pt idx="32601">
                  <c:v>3.9260600000000001</c:v>
                </c:pt>
                <c:pt idx="32602">
                  <c:v>3.9258359375007994</c:v>
                </c:pt>
                <c:pt idx="32603">
                  <c:v>3.9263209375007997</c:v>
                </c:pt>
                <c:pt idx="32604">
                  <c:v>3.9267665624992003</c:v>
                </c:pt>
                <c:pt idx="32605">
                  <c:v>3.92735375</c:v>
                </c:pt>
                <c:pt idx="32606">
                  <c:v>3.9278793750016008</c:v>
                </c:pt>
                <c:pt idx="32607">
                  <c:v>3.9283659375007995</c:v>
                </c:pt>
                <c:pt idx="32608">
                  <c:v>3.9288675</c:v>
                </c:pt>
                <c:pt idx="32609">
                  <c:v>3.92940625</c:v>
                </c:pt>
                <c:pt idx="32610">
                  <c:v>3.9297943750016007</c:v>
                </c:pt>
                <c:pt idx="32611">
                  <c:v>3.9302553124992006</c:v>
                </c:pt>
                <c:pt idx="32612">
                  <c:v>3.9306046875007996</c:v>
                </c:pt>
                <c:pt idx="32613">
                  <c:v>3.9310271875007996</c:v>
                </c:pt>
                <c:pt idx="32614">
                  <c:v>3.9314281250016005</c:v>
                </c:pt>
                <c:pt idx="32615">
                  <c:v>3.9318465624992003</c:v>
                </c:pt>
                <c:pt idx="32616">
                  <c:v>3.9323140624992003</c:v>
                </c:pt>
                <c:pt idx="32617">
                  <c:v>3.9327215624992005</c:v>
                </c:pt>
                <c:pt idx="32618">
                  <c:v>3.9330449999999999</c:v>
                </c:pt>
                <c:pt idx="32619">
                  <c:v>3.9333790624992004</c:v>
                </c:pt>
                <c:pt idx="32620">
                  <c:v>3.9330090624992007</c:v>
                </c:pt>
                <c:pt idx="32621">
                  <c:v>3.9325306250016006</c:v>
                </c:pt>
                <c:pt idx="32622">
                  <c:v>3.9320334375007997</c:v>
                </c:pt>
                <c:pt idx="32623">
                  <c:v>3.9316415624992005</c:v>
                </c:pt>
                <c:pt idx="32624">
                  <c:v>3.9311759375007993</c:v>
                </c:pt>
                <c:pt idx="32625">
                  <c:v>3.9306190624992006</c:v>
                </c:pt>
                <c:pt idx="32626">
                  <c:v>3.9300590624992005</c:v>
                </c:pt>
                <c:pt idx="32627">
                  <c:v>3.9295206250016004</c:v>
                </c:pt>
                <c:pt idx="32628">
                  <c:v>3.9289184375007995</c:v>
                </c:pt>
                <c:pt idx="32629">
                  <c:v>3.9284050000000001</c:v>
                </c:pt>
                <c:pt idx="32630">
                  <c:v>3.9279412499999999</c:v>
                </c:pt>
                <c:pt idx="32631">
                  <c:v>3.9274928124992003</c:v>
                </c:pt>
                <c:pt idx="32632">
                  <c:v>3.9270871875007995</c:v>
                </c:pt>
                <c:pt idx="32633">
                  <c:v>3.9265765624992004</c:v>
                </c:pt>
                <c:pt idx="32634">
                  <c:v>3.9262140624992004</c:v>
                </c:pt>
                <c:pt idx="32635">
                  <c:v>3.9258671875007995</c:v>
                </c:pt>
                <c:pt idx="32636">
                  <c:v>3.9254671875007996</c:v>
                </c:pt>
                <c:pt idx="32637">
                  <c:v>3.9250921875007996</c:v>
                </c:pt>
                <c:pt idx="32638">
                  <c:v>3.9253453124992004</c:v>
                </c:pt>
                <c:pt idx="32639">
                  <c:v>3.9256856250016008</c:v>
                </c:pt>
                <c:pt idx="32640">
                  <c:v>3.9261496875007995</c:v>
                </c:pt>
                <c:pt idx="32641">
                  <c:v>3.9265793750016007</c:v>
                </c:pt>
                <c:pt idx="32642">
                  <c:v>3.9270309375007995</c:v>
                </c:pt>
                <c:pt idx="32643">
                  <c:v>3.92751625</c:v>
                </c:pt>
                <c:pt idx="32644">
                  <c:v>3.9280153124992006</c:v>
                </c:pt>
                <c:pt idx="32645">
                  <c:v>3.9283587500000001</c:v>
                </c:pt>
                <c:pt idx="32646">
                  <c:v>3.9288543750016007</c:v>
                </c:pt>
                <c:pt idx="32647">
                  <c:v>3.9294175</c:v>
                </c:pt>
                <c:pt idx="32648">
                  <c:v>3.9297887500000002</c:v>
                </c:pt>
                <c:pt idx="32649">
                  <c:v>3.9302450000000002</c:v>
                </c:pt>
                <c:pt idx="32650">
                  <c:v>3.9306218750016004</c:v>
                </c:pt>
                <c:pt idx="32651">
                  <c:v>3.9309593750016005</c:v>
                </c:pt>
                <c:pt idx="32652">
                  <c:v>3.9313828124992005</c:v>
                </c:pt>
                <c:pt idx="32653">
                  <c:v>3.9318918750016008</c:v>
                </c:pt>
                <c:pt idx="32654">
                  <c:v>3.9323668750016005</c:v>
                </c:pt>
                <c:pt idx="32655">
                  <c:v>3.9327071875007995</c:v>
                </c:pt>
                <c:pt idx="32656">
                  <c:v>3.9330743750016004</c:v>
                </c:pt>
                <c:pt idx="32657">
                  <c:v>3.9334315624992007</c:v>
                </c:pt>
                <c:pt idx="32658">
                  <c:v>3.9337903124992004</c:v>
                </c:pt>
                <c:pt idx="32659">
                  <c:v>3.9336843750016004</c:v>
                </c:pt>
                <c:pt idx="32660">
                  <c:v>3.9333562500000001</c:v>
                </c:pt>
                <c:pt idx="32661">
                  <c:v>3.9328903124992003</c:v>
                </c:pt>
                <c:pt idx="32662">
                  <c:v>3.9323671875007995</c:v>
                </c:pt>
                <c:pt idx="32663">
                  <c:v>3.9320240624992007</c:v>
                </c:pt>
                <c:pt idx="32664">
                  <c:v>3.9316887500000002</c:v>
                </c:pt>
                <c:pt idx="32665">
                  <c:v>3.9313081250016007</c:v>
                </c:pt>
                <c:pt idx="32666">
                  <c:v>3.9309240624992006</c:v>
                </c:pt>
                <c:pt idx="32667">
                  <c:v>3.9304909375007995</c:v>
                </c:pt>
                <c:pt idx="32668">
                  <c:v>3.9300484375007994</c:v>
                </c:pt>
                <c:pt idx="32669">
                  <c:v>3.92957</c:v>
                </c:pt>
                <c:pt idx="32670">
                  <c:v>3.9292193750016007</c:v>
                </c:pt>
                <c:pt idx="32671">
                  <c:v>3.9288806250016006</c:v>
                </c:pt>
                <c:pt idx="32672">
                  <c:v>3.9283925000000002</c:v>
                </c:pt>
                <c:pt idx="32673">
                  <c:v>3.9278146875007995</c:v>
                </c:pt>
                <c:pt idx="32674">
                  <c:v>3.9274506250016006</c:v>
                </c:pt>
                <c:pt idx="32675">
                  <c:v>3.9270128124992003</c:v>
                </c:pt>
                <c:pt idx="32676">
                  <c:v>3.9265081250016007</c:v>
                </c:pt>
                <c:pt idx="32677">
                  <c:v>3.9259584375007996</c:v>
                </c:pt>
                <c:pt idx="32678">
                  <c:v>3.9254059375007997</c:v>
                </c:pt>
                <c:pt idx="32679">
                  <c:v>3.9247818750016004</c:v>
                </c:pt>
                <c:pt idx="32680">
                  <c:v>3.9241540624992006</c:v>
                </c:pt>
                <c:pt idx="32681">
                  <c:v>3.9235278124992004</c:v>
                </c:pt>
                <c:pt idx="32682">
                  <c:v>3.9229893750016007</c:v>
                </c:pt>
                <c:pt idx="32683">
                  <c:v>3.9224843750016007</c:v>
                </c:pt>
                <c:pt idx="32684">
                  <c:v>3.9220884375007996</c:v>
                </c:pt>
                <c:pt idx="32685">
                  <c:v>3.9217096875007993</c:v>
                </c:pt>
                <c:pt idx="32686">
                  <c:v>3.92130125</c:v>
                </c:pt>
                <c:pt idx="32687">
                  <c:v>3.9209571875007994</c:v>
                </c:pt>
                <c:pt idx="32688">
                  <c:v>3.9213403124992006</c:v>
                </c:pt>
                <c:pt idx="32689">
                  <c:v>3.9217378124992006</c:v>
                </c:pt>
                <c:pt idx="32690">
                  <c:v>3.9220606250016008</c:v>
                </c:pt>
                <c:pt idx="32691">
                  <c:v>3.9224000000000001</c:v>
                </c:pt>
                <c:pt idx="32692">
                  <c:v>3.9228800000000001</c:v>
                </c:pt>
                <c:pt idx="32693">
                  <c:v>3.9233934375007995</c:v>
                </c:pt>
                <c:pt idx="32694">
                  <c:v>3.9238512499999998</c:v>
                </c:pt>
                <c:pt idx="32695">
                  <c:v>3.9242078124992004</c:v>
                </c:pt>
                <c:pt idx="32696">
                  <c:v>3.9246653124992004</c:v>
                </c:pt>
                <c:pt idx="32697">
                  <c:v>3.9251187500000002</c:v>
                </c:pt>
                <c:pt idx="32698">
                  <c:v>3.9256171875007997</c:v>
                </c:pt>
                <c:pt idx="32699">
                  <c:v>3.9260462500000002</c:v>
                </c:pt>
                <c:pt idx="32700">
                  <c:v>3.9265556250016007</c:v>
                </c:pt>
                <c:pt idx="32701">
                  <c:v>3.9269924999999999</c:v>
                </c:pt>
                <c:pt idx="32702">
                  <c:v>3.9274171875007995</c:v>
                </c:pt>
                <c:pt idx="32703">
                  <c:v>3.9277759375007997</c:v>
                </c:pt>
                <c:pt idx="32704">
                  <c:v>3.9282159375007994</c:v>
                </c:pt>
                <c:pt idx="32705">
                  <c:v>3.9285809375007994</c:v>
                </c:pt>
                <c:pt idx="32706">
                  <c:v>3.9289178124992006</c:v>
                </c:pt>
                <c:pt idx="32707">
                  <c:v>3.9285074999999998</c:v>
                </c:pt>
                <c:pt idx="32708">
                  <c:v>3.9278815624992003</c:v>
                </c:pt>
                <c:pt idx="32709">
                  <c:v>3.9274778124992005</c:v>
                </c:pt>
                <c:pt idx="32710">
                  <c:v>3.9270475</c:v>
                </c:pt>
                <c:pt idx="32711">
                  <c:v>3.9265659375007993</c:v>
                </c:pt>
                <c:pt idx="32712">
                  <c:v>3.9260774999999999</c:v>
                </c:pt>
                <c:pt idx="32713">
                  <c:v>3.9255731250016006</c:v>
                </c:pt>
                <c:pt idx="32714">
                  <c:v>3.9251087500000001</c:v>
                </c:pt>
                <c:pt idx="32715">
                  <c:v>3.9246987500000001</c:v>
                </c:pt>
                <c:pt idx="32716">
                  <c:v>3.9243031250016007</c:v>
                </c:pt>
                <c:pt idx="32717">
                  <c:v>3.9237096875007995</c:v>
                </c:pt>
                <c:pt idx="32718">
                  <c:v>3.9232524999999998</c:v>
                </c:pt>
                <c:pt idx="32719">
                  <c:v>3.9228806250016004</c:v>
                </c:pt>
                <c:pt idx="32720">
                  <c:v>3.9229965624992005</c:v>
                </c:pt>
                <c:pt idx="32721">
                  <c:v>3.9233825000000002</c:v>
                </c:pt>
                <c:pt idx="32722">
                  <c:v>3.9237975</c:v>
                </c:pt>
                <c:pt idx="32723">
                  <c:v>3.9241268750016007</c:v>
                </c:pt>
                <c:pt idx="32724">
                  <c:v>3.9244918750016007</c:v>
                </c:pt>
                <c:pt idx="32725">
                  <c:v>3.9248318750016007</c:v>
                </c:pt>
                <c:pt idx="32726">
                  <c:v>3.9252293750016007</c:v>
                </c:pt>
                <c:pt idx="32727">
                  <c:v>3.9255615624992006</c:v>
                </c:pt>
                <c:pt idx="32728">
                  <c:v>3.9258509375007993</c:v>
                </c:pt>
                <c:pt idx="32729">
                  <c:v>3.9262600000000001</c:v>
                </c:pt>
                <c:pt idx="32730">
                  <c:v>3.9266196875007995</c:v>
                </c:pt>
                <c:pt idx="32731">
                  <c:v>3.9270484375007997</c:v>
                </c:pt>
                <c:pt idx="32732">
                  <c:v>3.9273803124992006</c:v>
                </c:pt>
                <c:pt idx="32733">
                  <c:v>3.9277656250016006</c:v>
                </c:pt>
                <c:pt idx="32734">
                  <c:v>3.9282746875007994</c:v>
                </c:pt>
                <c:pt idx="32735">
                  <c:v>3.9286603124992006</c:v>
                </c:pt>
                <c:pt idx="32736">
                  <c:v>3.9290606250016005</c:v>
                </c:pt>
                <c:pt idx="32737">
                  <c:v>3.9295140624992007</c:v>
                </c:pt>
                <c:pt idx="32738">
                  <c:v>3.9298574999999998</c:v>
                </c:pt>
                <c:pt idx="32739">
                  <c:v>3.9303093750016007</c:v>
                </c:pt>
                <c:pt idx="32740">
                  <c:v>3.9306556250016005</c:v>
                </c:pt>
                <c:pt idx="32741">
                  <c:v>3.9309965624992005</c:v>
                </c:pt>
                <c:pt idx="32742">
                  <c:v>3.9309440624992007</c:v>
                </c:pt>
                <c:pt idx="32743">
                  <c:v>3.9313421875007997</c:v>
                </c:pt>
                <c:pt idx="32744">
                  <c:v>3.9317503124992004</c:v>
                </c:pt>
                <c:pt idx="32745">
                  <c:v>3.9321234375007994</c:v>
                </c:pt>
                <c:pt idx="32746">
                  <c:v>3.9324890624992004</c:v>
                </c:pt>
                <c:pt idx="32747">
                  <c:v>3.9328209375007996</c:v>
                </c:pt>
                <c:pt idx="32748">
                  <c:v>3.9323740624992003</c:v>
                </c:pt>
                <c:pt idx="32749">
                  <c:v>3.9320240624992007</c:v>
                </c:pt>
                <c:pt idx="32750">
                  <c:v>3.9315815624992005</c:v>
                </c:pt>
                <c:pt idx="32751">
                  <c:v>3.93117625</c:v>
                </c:pt>
                <c:pt idx="32752">
                  <c:v>3.9307606250016005</c:v>
                </c:pt>
                <c:pt idx="32753">
                  <c:v>3.9300703124992005</c:v>
                </c:pt>
                <c:pt idx="32754">
                  <c:v>3.9296790624992006</c:v>
                </c:pt>
                <c:pt idx="32755">
                  <c:v>3.92922875</c:v>
                </c:pt>
                <c:pt idx="32756">
                  <c:v>3.9287893750016005</c:v>
                </c:pt>
                <c:pt idx="32757">
                  <c:v>3.9283521875007996</c:v>
                </c:pt>
                <c:pt idx="32758">
                  <c:v>3.9279137500000001</c:v>
                </c:pt>
                <c:pt idx="32759">
                  <c:v>3.9274784375007994</c:v>
                </c:pt>
                <c:pt idx="32760">
                  <c:v>3.9269446875007996</c:v>
                </c:pt>
                <c:pt idx="32761">
                  <c:v>3.9263731250016005</c:v>
                </c:pt>
                <c:pt idx="32762">
                  <c:v>3.9257024999999999</c:v>
                </c:pt>
                <c:pt idx="32763">
                  <c:v>3.9250159375007994</c:v>
                </c:pt>
                <c:pt idx="32764">
                  <c:v>3.9243903124992006</c:v>
                </c:pt>
                <c:pt idx="32765">
                  <c:v>3.9237271875007993</c:v>
                </c:pt>
                <c:pt idx="32766">
                  <c:v>3.9230371875007997</c:v>
                </c:pt>
                <c:pt idx="32767">
                  <c:v>3.9224431250016005</c:v>
                </c:pt>
                <c:pt idx="32768">
                  <c:v>3.9219184375007994</c:v>
                </c:pt>
                <c:pt idx="32769">
                  <c:v>3.9214568750016006</c:v>
                </c:pt>
                <c:pt idx="32770">
                  <c:v>3.9210953124992005</c:v>
                </c:pt>
                <c:pt idx="32771">
                  <c:v>3.92075</c:v>
                </c:pt>
                <c:pt idx="32772">
                  <c:v>3.9202949999999999</c:v>
                </c:pt>
                <c:pt idx="32773">
                  <c:v>3.9207087500000002</c:v>
                </c:pt>
                <c:pt idx="32774">
                  <c:v>3.9203971875007997</c:v>
                </c:pt>
                <c:pt idx="32775">
                  <c:v>3.9208518750016004</c:v>
                </c:pt>
                <c:pt idx="32776">
                  <c:v>3.9211821875007993</c:v>
                </c:pt>
                <c:pt idx="32777">
                  <c:v>3.9216078124992007</c:v>
                </c:pt>
                <c:pt idx="32778">
                  <c:v>3.9219934375007997</c:v>
                </c:pt>
                <c:pt idx="32779">
                  <c:v>3.9223581250016006</c:v>
                </c:pt>
                <c:pt idx="32780">
                  <c:v>3.9227762500000001</c:v>
                </c:pt>
                <c:pt idx="32781">
                  <c:v>3.9231928124992006</c:v>
                </c:pt>
                <c:pt idx="32782">
                  <c:v>3.9235243750016005</c:v>
                </c:pt>
                <c:pt idx="32783">
                  <c:v>3.9238990624992005</c:v>
                </c:pt>
                <c:pt idx="32784">
                  <c:v>3.9242831250016006</c:v>
                </c:pt>
                <c:pt idx="32785">
                  <c:v>3.9246181250016008</c:v>
                </c:pt>
                <c:pt idx="32786">
                  <c:v>3.9250403124992004</c:v>
                </c:pt>
                <c:pt idx="32787">
                  <c:v>3.9254609375007994</c:v>
                </c:pt>
                <c:pt idx="32788">
                  <c:v>3.9250531250016008</c:v>
                </c:pt>
                <c:pt idx="32789">
                  <c:v>3.9247306250016005</c:v>
                </c:pt>
                <c:pt idx="32790">
                  <c:v>3.9244881250016004</c:v>
                </c:pt>
                <c:pt idx="32791">
                  <c:v>3.9241009375007994</c:v>
                </c:pt>
                <c:pt idx="32792">
                  <c:v>3.9243843750016008</c:v>
                </c:pt>
                <c:pt idx="32793">
                  <c:v>3.9240175000000002</c:v>
                </c:pt>
                <c:pt idx="32794">
                  <c:v>3.9236518750016005</c:v>
                </c:pt>
                <c:pt idx="32795">
                  <c:v>3.9232203124992004</c:v>
                </c:pt>
                <c:pt idx="32796">
                  <c:v>3.9228493750016007</c:v>
                </c:pt>
                <c:pt idx="32797">
                  <c:v>3.9224725</c:v>
                </c:pt>
                <c:pt idx="32798">
                  <c:v>3.9220468750016004</c:v>
                </c:pt>
                <c:pt idx="32799">
                  <c:v>3.9216068750016007</c:v>
                </c:pt>
                <c:pt idx="32800">
                  <c:v>3.9212531250016007</c:v>
                </c:pt>
                <c:pt idx="32801">
                  <c:v>3.9215628124992006</c:v>
                </c:pt>
                <c:pt idx="32802">
                  <c:v>3.9218959375007993</c:v>
                </c:pt>
                <c:pt idx="32803">
                  <c:v>3.9223384375007995</c:v>
                </c:pt>
                <c:pt idx="32804">
                  <c:v>3.9228346875007993</c:v>
                </c:pt>
                <c:pt idx="32805">
                  <c:v>3.9232578124992004</c:v>
                </c:pt>
                <c:pt idx="32806">
                  <c:v>3.9236200000000001</c:v>
                </c:pt>
                <c:pt idx="32807">
                  <c:v>3.9240168750016005</c:v>
                </c:pt>
                <c:pt idx="32808">
                  <c:v>3.9243646875007996</c:v>
                </c:pt>
                <c:pt idx="32809">
                  <c:v>3.9240343750016007</c:v>
                </c:pt>
                <c:pt idx="32810">
                  <c:v>3.9236703124992003</c:v>
                </c:pt>
                <c:pt idx="32811">
                  <c:v>3.9232921875007993</c:v>
                </c:pt>
                <c:pt idx="32812">
                  <c:v>3.9228978124992007</c:v>
                </c:pt>
                <c:pt idx="32813">
                  <c:v>3.9224524999999999</c:v>
                </c:pt>
                <c:pt idx="32814">
                  <c:v>3.9221090624992003</c:v>
                </c:pt>
                <c:pt idx="32815">
                  <c:v>3.9216009375007994</c:v>
                </c:pt>
                <c:pt idx="32816">
                  <c:v>3.9212403124992004</c:v>
                </c:pt>
                <c:pt idx="32817">
                  <c:v>3.9208390624992004</c:v>
                </c:pt>
                <c:pt idx="32818">
                  <c:v>3.9212112499999998</c:v>
                </c:pt>
                <c:pt idx="32819">
                  <c:v>3.9215346875007997</c:v>
                </c:pt>
                <c:pt idx="32820">
                  <c:v>3.9217284375007995</c:v>
                </c:pt>
                <c:pt idx="32821">
                  <c:v>3.9220765624992007</c:v>
                </c:pt>
                <c:pt idx="32822">
                  <c:v>3.9225271875007994</c:v>
                </c:pt>
                <c:pt idx="32823">
                  <c:v>3.9228496875007997</c:v>
                </c:pt>
                <c:pt idx="32824">
                  <c:v>3.9232009375007997</c:v>
                </c:pt>
                <c:pt idx="32825">
                  <c:v>3.9235253124992004</c:v>
                </c:pt>
                <c:pt idx="32826">
                  <c:v>3.9238859375007995</c:v>
                </c:pt>
                <c:pt idx="32827">
                  <c:v>3.9242856250016005</c:v>
                </c:pt>
                <c:pt idx="32828">
                  <c:v>3.9246309375007993</c:v>
                </c:pt>
                <c:pt idx="32829">
                  <c:v>3.9249668750016005</c:v>
                </c:pt>
                <c:pt idx="32830">
                  <c:v>3.9253796875007994</c:v>
                </c:pt>
                <c:pt idx="32831">
                  <c:v>3.9258078124992006</c:v>
                </c:pt>
                <c:pt idx="32832">
                  <c:v>3.9252721875007994</c:v>
                </c:pt>
                <c:pt idx="32833">
                  <c:v>3.9248725000000002</c:v>
                </c:pt>
                <c:pt idx="32834">
                  <c:v>3.9245193750016005</c:v>
                </c:pt>
                <c:pt idx="32835">
                  <c:v>3.9240646875007994</c:v>
                </c:pt>
                <c:pt idx="32836">
                  <c:v>3.9236328124992004</c:v>
                </c:pt>
                <c:pt idx="32837">
                  <c:v>3.9231106250016006</c:v>
                </c:pt>
                <c:pt idx="32838">
                  <c:v>3.9225584375007996</c:v>
                </c:pt>
                <c:pt idx="32839">
                  <c:v>3.9220524999999999</c:v>
                </c:pt>
                <c:pt idx="32840">
                  <c:v>3.9216353124992005</c:v>
                </c:pt>
                <c:pt idx="32841">
                  <c:v>3.9212259375007994</c:v>
                </c:pt>
                <c:pt idx="32842">
                  <c:v>3.9208515624992004</c:v>
                </c:pt>
                <c:pt idx="32843">
                  <c:v>3.9205196875007995</c:v>
                </c:pt>
                <c:pt idx="32844">
                  <c:v>3.9201871875007996</c:v>
                </c:pt>
                <c:pt idx="32845">
                  <c:v>3.9195093750016006</c:v>
                </c:pt>
                <c:pt idx="32846">
                  <c:v>3.9189546875007997</c:v>
                </c:pt>
                <c:pt idx="32847">
                  <c:v>3.9185753124992004</c:v>
                </c:pt>
                <c:pt idx="32848">
                  <c:v>3.9189765624992003</c:v>
                </c:pt>
                <c:pt idx="32849">
                  <c:v>3.9193115624992005</c:v>
                </c:pt>
                <c:pt idx="32850">
                  <c:v>3.9197009375007994</c:v>
                </c:pt>
                <c:pt idx="32851">
                  <c:v>3.9201371875007993</c:v>
                </c:pt>
                <c:pt idx="32852">
                  <c:v>3.9206003124992006</c:v>
                </c:pt>
                <c:pt idx="32853">
                  <c:v>3.9209496875007996</c:v>
                </c:pt>
                <c:pt idx="32854">
                  <c:v>3.9214375000000001</c:v>
                </c:pt>
                <c:pt idx="32855">
                  <c:v>3.92177</c:v>
                </c:pt>
                <c:pt idx="32856">
                  <c:v>3.9221046875007994</c:v>
                </c:pt>
                <c:pt idx="32857">
                  <c:v>3.9225618750016005</c:v>
                </c:pt>
                <c:pt idx="32858">
                  <c:v>3.9230021875007997</c:v>
                </c:pt>
                <c:pt idx="32859">
                  <c:v>3.9234312500000001</c:v>
                </c:pt>
                <c:pt idx="32860">
                  <c:v>3.9237693750016005</c:v>
                </c:pt>
                <c:pt idx="32861">
                  <c:v>3.92412625</c:v>
                </c:pt>
                <c:pt idx="32862">
                  <c:v>3.9244640624992004</c:v>
                </c:pt>
                <c:pt idx="32863">
                  <c:v>3.9248378124992005</c:v>
                </c:pt>
                <c:pt idx="32864">
                  <c:v>3.9252259375007994</c:v>
                </c:pt>
                <c:pt idx="32865">
                  <c:v>3.9255615624992006</c:v>
                </c:pt>
                <c:pt idx="32866">
                  <c:v>3.9259775000000001</c:v>
                </c:pt>
                <c:pt idx="32867">
                  <c:v>3.9263387500000002</c:v>
                </c:pt>
                <c:pt idx="32868">
                  <c:v>3.9266890624992006</c:v>
                </c:pt>
                <c:pt idx="32869">
                  <c:v>3.9270103124992004</c:v>
                </c:pt>
                <c:pt idx="32870">
                  <c:v>3.9274087500000001</c:v>
                </c:pt>
                <c:pt idx="32871">
                  <c:v>3.9278662500000001</c:v>
                </c:pt>
                <c:pt idx="32872">
                  <c:v>3.9276943750016007</c:v>
                </c:pt>
                <c:pt idx="32873">
                  <c:v>3.9277415624992007</c:v>
                </c:pt>
                <c:pt idx="32874">
                  <c:v>3.9281787499999998</c:v>
                </c:pt>
                <c:pt idx="32875">
                  <c:v>3.9285915624992005</c:v>
                </c:pt>
                <c:pt idx="32876">
                  <c:v>3.9280537500000001</c:v>
                </c:pt>
                <c:pt idx="32877">
                  <c:v>3.9276753124992005</c:v>
                </c:pt>
                <c:pt idx="32878">
                  <c:v>3.9271315624992007</c:v>
                </c:pt>
                <c:pt idx="32879">
                  <c:v>3.9265821875007996</c:v>
                </c:pt>
                <c:pt idx="32880">
                  <c:v>3.9259078124992004</c:v>
                </c:pt>
                <c:pt idx="32881">
                  <c:v>3.9251590624992003</c:v>
                </c:pt>
                <c:pt idx="32882">
                  <c:v>3.9243118750016004</c:v>
                </c:pt>
                <c:pt idx="32883">
                  <c:v>3.9235231250016005</c:v>
                </c:pt>
                <c:pt idx="32884">
                  <c:v>3.9227206250016007</c:v>
                </c:pt>
                <c:pt idx="32885">
                  <c:v>3.9219615624992006</c:v>
                </c:pt>
                <c:pt idx="32886">
                  <c:v>3.9211906250016004</c:v>
                </c:pt>
                <c:pt idx="32887">
                  <c:v>3.9205056250016006</c:v>
                </c:pt>
                <c:pt idx="32888">
                  <c:v>3.9198540624992004</c:v>
                </c:pt>
                <c:pt idx="32889">
                  <c:v>3.9193040624992004</c:v>
                </c:pt>
                <c:pt idx="32890">
                  <c:v>3.9187518750016004</c:v>
                </c:pt>
                <c:pt idx="32891">
                  <c:v>3.9182174999999999</c:v>
                </c:pt>
                <c:pt idx="32892">
                  <c:v>3.9177059375007994</c:v>
                </c:pt>
                <c:pt idx="32893">
                  <c:v>3.9171831250016007</c:v>
                </c:pt>
                <c:pt idx="32894">
                  <c:v>3.9166834375007995</c:v>
                </c:pt>
                <c:pt idx="32895">
                  <c:v>3.9162159375007994</c:v>
                </c:pt>
                <c:pt idx="32896">
                  <c:v>3.9157225000000002</c:v>
                </c:pt>
                <c:pt idx="32897">
                  <c:v>3.9152865624992006</c:v>
                </c:pt>
                <c:pt idx="32898">
                  <c:v>3.9149196875007997</c:v>
                </c:pt>
                <c:pt idx="32899">
                  <c:v>3.9145253124992005</c:v>
                </c:pt>
                <c:pt idx="32900">
                  <c:v>3.9140628124992003</c:v>
                </c:pt>
                <c:pt idx="32901">
                  <c:v>3.9136871875007997</c:v>
                </c:pt>
                <c:pt idx="32902">
                  <c:v>3.9133465624992003</c:v>
                </c:pt>
                <c:pt idx="32903">
                  <c:v>3.9129646875007995</c:v>
                </c:pt>
                <c:pt idx="32904">
                  <c:v>3.9126153124992005</c:v>
                </c:pt>
                <c:pt idx="32905">
                  <c:v>3.9122456250016007</c:v>
                </c:pt>
                <c:pt idx="32906">
                  <c:v>3.9123890624992006</c:v>
                </c:pt>
                <c:pt idx="32907">
                  <c:v>3.9127218750016004</c:v>
                </c:pt>
                <c:pt idx="32908">
                  <c:v>3.9130631250016004</c:v>
                </c:pt>
                <c:pt idx="32909">
                  <c:v>3.9134081250016006</c:v>
                </c:pt>
                <c:pt idx="32910">
                  <c:v>3.9138884375007996</c:v>
                </c:pt>
                <c:pt idx="32911">
                  <c:v>3.9143612499999998</c:v>
                </c:pt>
                <c:pt idx="32912">
                  <c:v>3.9147750000000001</c:v>
                </c:pt>
                <c:pt idx="32913">
                  <c:v>3.9152418750016005</c:v>
                </c:pt>
                <c:pt idx="32914">
                  <c:v>3.9157171875007997</c:v>
                </c:pt>
                <c:pt idx="32915">
                  <c:v>3.9161071875007996</c:v>
                </c:pt>
                <c:pt idx="32916">
                  <c:v>3.9164565624992007</c:v>
                </c:pt>
                <c:pt idx="32917">
                  <c:v>3.9168240624992006</c:v>
                </c:pt>
                <c:pt idx="32918">
                  <c:v>3.9171962499999999</c:v>
                </c:pt>
                <c:pt idx="32919">
                  <c:v>3.9176993750016007</c:v>
                </c:pt>
                <c:pt idx="32920">
                  <c:v>3.9181300000000001</c:v>
                </c:pt>
                <c:pt idx="32921">
                  <c:v>3.9184678124992005</c:v>
                </c:pt>
                <c:pt idx="32922">
                  <c:v>3.9189493750016005</c:v>
                </c:pt>
                <c:pt idx="32923">
                  <c:v>3.9193846875007994</c:v>
                </c:pt>
                <c:pt idx="32924">
                  <c:v>3.91987</c:v>
                </c:pt>
                <c:pt idx="32925">
                  <c:v>3.9203678124992005</c:v>
                </c:pt>
                <c:pt idx="32926">
                  <c:v>3.9209034375007996</c:v>
                </c:pt>
                <c:pt idx="32927">
                  <c:v>3.9213378124992007</c:v>
                </c:pt>
                <c:pt idx="32928">
                  <c:v>3.9218875</c:v>
                </c:pt>
                <c:pt idx="32929">
                  <c:v>3.9223543750016008</c:v>
                </c:pt>
                <c:pt idx="32930">
                  <c:v>3.92275375</c:v>
                </c:pt>
                <c:pt idx="32931">
                  <c:v>3.9230790624992005</c:v>
                </c:pt>
                <c:pt idx="32932">
                  <c:v>3.9234578124992003</c:v>
                </c:pt>
                <c:pt idx="32933">
                  <c:v>3.9228078124992005</c:v>
                </c:pt>
                <c:pt idx="32934">
                  <c:v>3.9224453124992005</c:v>
                </c:pt>
                <c:pt idx="32935">
                  <c:v>3.9220193750016006</c:v>
                </c:pt>
                <c:pt idx="32936">
                  <c:v>3.9215778124992005</c:v>
                </c:pt>
                <c:pt idx="32937">
                  <c:v>3.9210396875007993</c:v>
                </c:pt>
                <c:pt idx="32938">
                  <c:v>3.9204918750016007</c:v>
                </c:pt>
                <c:pt idx="32939">
                  <c:v>3.9199196875007996</c:v>
                </c:pt>
                <c:pt idx="32940">
                  <c:v>3.9193096875007996</c:v>
                </c:pt>
                <c:pt idx="32941">
                  <c:v>3.9187496875007994</c:v>
                </c:pt>
                <c:pt idx="32942">
                  <c:v>3.9182549999999998</c:v>
                </c:pt>
                <c:pt idx="32943">
                  <c:v>3.9178203124992006</c:v>
                </c:pt>
                <c:pt idx="32944">
                  <c:v>3.9173990624992006</c:v>
                </c:pt>
                <c:pt idx="32945">
                  <c:v>3.9170293750016008</c:v>
                </c:pt>
                <c:pt idx="32946">
                  <c:v>3.9166646875007993</c:v>
                </c:pt>
                <c:pt idx="32947">
                  <c:v>3.9163375</c:v>
                </c:pt>
                <c:pt idx="32948">
                  <c:v>3.9159899999999999</c:v>
                </c:pt>
                <c:pt idx="32949">
                  <c:v>3.9156621875007995</c:v>
                </c:pt>
                <c:pt idx="32950">
                  <c:v>3.9153318750016006</c:v>
                </c:pt>
                <c:pt idx="32951">
                  <c:v>3.9157596875007994</c:v>
                </c:pt>
                <c:pt idx="32952">
                  <c:v>3.9163140624992003</c:v>
                </c:pt>
                <c:pt idx="32953">
                  <c:v>3.9166903124992003</c:v>
                </c:pt>
                <c:pt idx="32954">
                  <c:v>3.9170753124992004</c:v>
                </c:pt>
                <c:pt idx="32955">
                  <c:v>3.9175578124992003</c:v>
                </c:pt>
                <c:pt idx="32956">
                  <c:v>3.9179128124992006</c:v>
                </c:pt>
                <c:pt idx="32957">
                  <c:v>3.91825125</c:v>
                </c:pt>
                <c:pt idx="32958">
                  <c:v>3.9187071875007997</c:v>
                </c:pt>
                <c:pt idx="32959">
                  <c:v>3.9190540624992005</c:v>
                </c:pt>
                <c:pt idx="32960">
                  <c:v>3.9194568750016008</c:v>
                </c:pt>
                <c:pt idx="32961">
                  <c:v>3.9198909375007993</c:v>
                </c:pt>
                <c:pt idx="32962">
                  <c:v>3.9202862500000002</c:v>
                </c:pt>
                <c:pt idx="32963">
                  <c:v>3.9206821875007996</c:v>
                </c:pt>
                <c:pt idx="32964">
                  <c:v>3.9206318750016007</c:v>
                </c:pt>
                <c:pt idx="32965">
                  <c:v>3.9201424999999999</c:v>
                </c:pt>
                <c:pt idx="32966">
                  <c:v>3.9197843750016004</c:v>
                </c:pt>
                <c:pt idx="32967">
                  <c:v>3.9199565624992005</c:v>
                </c:pt>
                <c:pt idx="32968">
                  <c:v>3.9203981250016007</c:v>
                </c:pt>
                <c:pt idx="32969">
                  <c:v>3.9199084375007995</c:v>
                </c:pt>
                <c:pt idx="32970">
                  <c:v>3.9195340624992006</c:v>
                </c:pt>
                <c:pt idx="32971">
                  <c:v>3.9191799999999999</c:v>
                </c:pt>
                <c:pt idx="32972">
                  <c:v>3.9195590624992005</c:v>
                </c:pt>
                <c:pt idx="32973">
                  <c:v>3.9200112499999999</c:v>
                </c:pt>
                <c:pt idx="32974">
                  <c:v>3.9204846875007995</c:v>
                </c:pt>
                <c:pt idx="32975">
                  <c:v>3.9208459375007996</c:v>
                </c:pt>
                <c:pt idx="32976">
                  <c:v>3.9212381250016004</c:v>
                </c:pt>
                <c:pt idx="32977">
                  <c:v>3.9215734375007996</c:v>
                </c:pt>
                <c:pt idx="32978">
                  <c:v>3.9212409375007997</c:v>
                </c:pt>
                <c:pt idx="32979">
                  <c:v>3.9208253124992005</c:v>
                </c:pt>
                <c:pt idx="32980">
                  <c:v>3.9202340624992007</c:v>
                </c:pt>
                <c:pt idx="32981">
                  <c:v>3.9199096875007995</c:v>
                </c:pt>
                <c:pt idx="32982">
                  <c:v>3.9195518750016007</c:v>
                </c:pt>
                <c:pt idx="32983">
                  <c:v>3.9189240624992006</c:v>
                </c:pt>
                <c:pt idx="32984">
                  <c:v>3.9183731250016005</c:v>
                </c:pt>
                <c:pt idx="32985">
                  <c:v>3.9178662499999999</c:v>
                </c:pt>
                <c:pt idx="32986">
                  <c:v>3.9173656250016005</c:v>
                </c:pt>
                <c:pt idx="32987">
                  <c:v>3.9169403124992006</c:v>
                </c:pt>
                <c:pt idx="32988">
                  <c:v>3.9165356250016008</c:v>
                </c:pt>
                <c:pt idx="32989">
                  <c:v>3.916175</c:v>
                </c:pt>
                <c:pt idx="32990">
                  <c:v>3.9158509375007995</c:v>
                </c:pt>
                <c:pt idx="32991">
                  <c:v>3.9153662499999999</c:v>
                </c:pt>
                <c:pt idx="32992">
                  <c:v>3.9147809375007996</c:v>
                </c:pt>
                <c:pt idx="32993">
                  <c:v>3.9143931250016006</c:v>
                </c:pt>
                <c:pt idx="32994">
                  <c:v>3.9147471875007995</c:v>
                </c:pt>
                <c:pt idx="32995">
                  <c:v>3.9150962499999999</c:v>
                </c:pt>
                <c:pt idx="32996">
                  <c:v>3.9155184375007996</c:v>
                </c:pt>
                <c:pt idx="32997">
                  <c:v>3.9159581250016005</c:v>
                </c:pt>
                <c:pt idx="32998">
                  <c:v>3.9164031250016005</c:v>
                </c:pt>
                <c:pt idx="32999">
                  <c:v>3.9167296875007995</c:v>
                </c:pt>
                <c:pt idx="33000">
                  <c:v>3.9170612500000002</c:v>
                </c:pt>
                <c:pt idx="33001">
                  <c:v>3.9174340624992006</c:v>
                </c:pt>
                <c:pt idx="33002">
                  <c:v>3.9178437499999998</c:v>
                </c:pt>
                <c:pt idx="33003">
                  <c:v>3.9181643750016004</c:v>
                </c:pt>
                <c:pt idx="33004">
                  <c:v>3.9185712499999998</c:v>
                </c:pt>
                <c:pt idx="33005">
                  <c:v>3.9189862500000001</c:v>
                </c:pt>
                <c:pt idx="33006">
                  <c:v>3.9194053124992005</c:v>
                </c:pt>
                <c:pt idx="33007">
                  <c:v>3.9198234375007996</c:v>
                </c:pt>
                <c:pt idx="33008">
                  <c:v>3.9203362500000001</c:v>
                </c:pt>
                <c:pt idx="33009">
                  <c:v>3.9207325000000002</c:v>
                </c:pt>
                <c:pt idx="33010">
                  <c:v>3.9211690624992004</c:v>
                </c:pt>
                <c:pt idx="33011">
                  <c:v>3.9216534375007996</c:v>
                </c:pt>
                <c:pt idx="33012">
                  <c:v>3.9221109375007996</c:v>
                </c:pt>
                <c:pt idx="33013">
                  <c:v>3.9225374999999998</c:v>
                </c:pt>
                <c:pt idx="33014">
                  <c:v>3.9222025</c:v>
                </c:pt>
                <c:pt idx="33015">
                  <c:v>3.9217771875007994</c:v>
                </c:pt>
                <c:pt idx="33016">
                  <c:v>3.9214362500000002</c:v>
                </c:pt>
                <c:pt idx="33017">
                  <c:v>3.9209971875007996</c:v>
                </c:pt>
                <c:pt idx="33018">
                  <c:v>3.9204846875007995</c:v>
                </c:pt>
                <c:pt idx="33019">
                  <c:v>3.9200587499999999</c:v>
                </c:pt>
                <c:pt idx="33020">
                  <c:v>3.9196859375007995</c:v>
                </c:pt>
                <c:pt idx="33021">
                  <c:v>3.91926</c:v>
                </c:pt>
                <c:pt idx="33022">
                  <c:v>3.9188853124992007</c:v>
                </c:pt>
                <c:pt idx="33023">
                  <c:v>3.9191718750016005</c:v>
                </c:pt>
                <c:pt idx="33024">
                  <c:v>3.9196046875007995</c:v>
                </c:pt>
                <c:pt idx="33025">
                  <c:v>3.9199521875007997</c:v>
                </c:pt>
                <c:pt idx="33026">
                  <c:v>3.9203818750016004</c:v>
                </c:pt>
                <c:pt idx="33027">
                  <c:v>3.9208128124992006</c:v>
                </c:pt>
                <c:pt idx="33028">
                  <c:v>3.9212184375007997</c:v>
                </c:pt>
                <c:pt idx="33029">
                  <c:v>3.9216371875007994</c:v>
                </c:pt>
                <c:pt idx="33030">
                  <c:v>3.9216981250016008</c:v>
                </c:pt>
                <c:pt idx="33031">
                  <c:v>3.9221318750016008</c:v>
                </c:pt>
                <c:pt idx="33032">
                  <c:v>3.9217534375007994</c:v>
                </c:pt>
                <c:pt idx="33033">
                  <c:v>3.9210796875007996</c:v>
                </c:pt>
                <c:pt idx="33034">
                  <c:v>3.9206184375007993</c:v>
                </c:pt>
                <c:pt idx="33035">
                  <c:v>3.9201968750016007</c:v>
                </c:pt>
                <c:pt idx="33036">
                  <c:v>3.9197674999999998</c:v>
                </c:pt>
                <c:pt idx="33037">
                  <c:v>3.9193346875007995</c:v>
                </c:pt>
                <c:pt idx="33038">
                  <c:v>3.9188753124992006</c:v>
                </c:pt>
                <c:pt idx="33039">
                  <c:v>3.9184368750016008</c:v>
                </c:pt>
                <c:pt idx="33040">
                  <c:v>3.9180006250016004</c:v>
                </c:pt>
                <c:pt idx="33041">
                  <c:v>3.9175546875007994</c:v>
                </c:pt>
                <c:pt idx="33042">
                  <c:v>3.9171749999999999</c:v>
                </c:pt>
                <c:pt idx="33043">
                  <c:v>3.9167993750016006</c:v>
                </c:pt>
                <c:pt idx="33044">
                  <c:v>3.9161206250016005</c:v>
                </c:pt>
                <c:pt idx="33045">
                  <c:v>3.9155324999999999</c:v>
                </c:pt>
                <c:pt idx="33046">
                  <c:v>3.9150849999999999</c:v>
                </c:pt>
                <c:pt idx="33047">
                  <c:v>3.9146284375007996</c:v>
                </c:pt>
                <c:pt idx="33048">
                  <c:v>3.9142509375007997</c:v>
                </c:pt>
                <c:pt idx="33049">
                  <c:v>3.9139203124992004</c:v>
                </c:pt>
                <c:pt idx="33050">
                  <c:v>3.9135565624992004</c:v>
                </c:pt>
                <c:pt idx="33051">
                  <c:v>3.9136490624992004</c:v>
                </c:pt>
                <c:pt idx="33052">
                  <c:v>3.9136187499999999</c:v>
                </c:pt>
                <c:pt idx="33053">
                  <c:v>3.9132796875007996</c:v>
                </c:pt>
                <c:pt idx="33054">
                  <c:v>3.9131287499999998</c:v>
                </c:pt>
                <c:pt idx="33055">
                  <c:v>3.9126315624992003</c:v>
                </c:pt>
                <c:pt idx="33056">
                  <c:v>3.9121768750016006</c:v>
                </c:pt>
                <c:pt idx="33057">
                  <c:v>3.9118378124992006</c:v>
                </c:pt>
                <c:pt idx="33058">
                  <c:v>3.9120178124992004</c:v>
                </c:pt>
                <c:pt idx="33059">
                  <c:v>3.9124609375007995</c:v>
                </c:pt>
                <c:pt idx="33060">
                  <c:v>3.9128490624992005</c:v>
                </c:pt>
                <c:pt idx="33061">
                  <c:v>3.9132828124992005</c:v>
                </c:pt>
                <c:pt idx="33062">
                  <c:v>3.9137103124992003</c:v>
                </c:pt>
                <c:pt idx="33063">
                  <c:v>3.9142453124992005</c:v>
                </c:pt>
                <c:pt idx="33064">
                  <c:v>3.9147053124992004</c:v>
                </c:pt>
                <c:pt idx="33065">
                  <c:v>3.9151953124992005</c:v>
                </c:pt>
                <c:pt idx="33066">
                  <c:v>3.9157015624992004</c:v>
                </c:pt>
                <c:pt idx="33067">
                  <c:v>3.9162415624992004</c:v>
                </c:pt>
                <c:pt idx="33068">
                  <c:v>3.9167162499999999</c:v>
                </c:pt>
                <c:pt idx="33069">
                  <c:v>3.9171946875007997</c:v>
                </c:pt>
                <c:pt idx="33070">
                  <c:v>3.9176678124992006</c:v>
                </c:pt>
                <c:pt idx="33071">
                  <c:v>3.9180071875007996</c:v>
                </c:pt>
                <c:pt idx="33072">
                  <c:v>3.9176465624992005</c:v>
                </c:pt>
                <c:pt idx="33073">
                  <c:v>3.9172621875007994</c:v>
                </c:pt>
                <c:pt idx="33074">
                  <c:v>3.9168750000000001</c:v>
                </c:pt>
                <c:pt idx="33075">
                  <c:v>3.9165490624992003</c:v>
                </c:pt>
                <c:pt idx="33076">
                  <c:v>3.9162134375007995</c:v>
                </c:pt>
                <c:pt idx="33077">
                  <c:v>3.9166956250016005</c:v>
                </c:pt>
                <c:pt idx="33078">
                  <c:v>3.9170181250016007</c:v>
                </c:pt>
                <c:pt idx="33079">
                  <c:v>3.9174112499999998</c:v>
                </c:pt>
                <c:pt idx="33080">
                  <c:v>3.9178528124992007</c:v>
                </c:pt>
                <c:pt idx="33081">
                  <c:v>3.9182243750016004</c:v>
                </c:pt>
                <c:pt idx="33082">
                  <c:v>3.9186178124992006</c:v>
                </c:pt>
                <c:pt idx="33083">
                  <c:v>3.9189834375007995</c:v>
                </c:pt>
                <c:pt idx="33084">
                  <c:v>3.9187337499999999</c:v>
                </c:pt>
                <c:pt idx="33085">
                  <c:v>3.9182915624992005</c:v>
                </c:pt>
                <c:pt idx="33086">
                  <c:v>3.9177859375007995</c:v>
                </c:pt>
                <c:pt idx="33087">
                  <c:v>3.9172753124992004</c:v>
                </c:pt>
                <c:pt idx="33088">
                  <c:v>3.9166809375007996</c:v>
                </c:pt>
                <c:pt idx="33089">
                  <c:v>3.9161268750016007</c:v>
                </c:pt>
                <c:pt idx="33090">
                  <c:v>3.9165146875007997</c:v>
                </c:pt>
                <c:pt idx="33091">
                  <c:v>3.9169018750016007</c:v>
                </c:pt>
                <c:pt idx="33092">
                  <c:v>3.9172875</c:v>
                </c:pt>
                <c:pt idx="33093">
                  <c:v>3.9176712500000002</c:v>
                </c:pt>
                <c:pt idx="33094">
                  <c:v>3.9180096875007995</c:v>
                </c:pt>
                <c:pt idx="33095">
                  <c:v>3.9184684375007994</c:v>
                </c:pt>
                <c:pt idx="33096">
                  <c:v>3.9188734375007996</c:v>
                </c:pt>
                <c:pt idx="33097">
                  <c:v>3.9192553124992004</c:v>
                </c:pt>
                <c:pt idx="33098">
                  <c:v>3.9188462500000001</c:v>
                </c:pt>
                <c:pt idx="33099">
                  <c:v>3.9184278124992007</c:v>
                </c:pt>
                <c:pt idx="33100">
                  <c:v>3.9179465624992007</c:v>
                </c:pt>
                <c:pt idx="33101">
                  <c:v>3.9175706250016007</c:v>
                </c:pt>
                <c:pt idx="33102">
                  <c:v>3.9171321875007994</c:v>
                </c:pt>
                <c:pt idx="33103">
                  <c:v>3.91680625</c:v>
                </c:pt>
                <c:pt idx="33104">
                  <c:v>3.9164537500000001</c:v>
                </c:pt>
                <c:pt idx="33105">
                  <c:v>3.9160909375007993</c:v>
                </c:pt>
                <c:pt idx="33106">
                  <c:v>3.9156718750016006</c:v>
                </c:pt>
                <c:pt idx="33107">
                  <c:v>3.9152759375007995</c:v>
                </c:pt>
                <c:pt idx="33108">
                  <c:v>3.9148993750016006</c:v>
                </c:pt>
                <c:pt idx="33109">
                  <c:v>3.9144371875007993</c:v>
                </c:pt>
                <c:pt idx="33110">
                  <c:v>3.9138978124992003</c:v>
                </c:pt>
                <c:pt idx="33111">
                  <c:v>3.9134431250016006</c:v>
                </c:pt>
                <c:pt idx="33112">
                  <c:v>3.9129393750016006</c:v>
                </c:pt>
                <c:pt idx="33113">
                  <c:v>3.912515</c:v>
                </c:pt>
                <c:pt idx="33114">
                  <c:v>3.9120821875007996</c:v>
                </c:pt>
                <c:pt idx="33115">
                  <c:v>3.9117581250016005</c:v>
                </c:pt>
                <c:pt idx="33116">
                  <c:v>3.9112853124992006</c:v>
                </c:pt>
                <c:pt idx="33117">
                  <c:v>3.9109212499999999</c:v>
                </c:pt>
                <c:pt idx="33118">
                  <c:v>3.9105731250016005</c:v>
                </c:pt>
                <c:pt idx="33119">
                  <c:v>3.9102315624992006</c:v>
                </c:pt>
                <c:pt idx="33120">
                  <c:v>3.9106009375007993</c:v>
                </c:pt>
                <c:pt idx="33121">
                  <c:v>3.9110253124992007</c:v>
                </c:pt>
                <c:pt idx="33122">
                  <c:v>3.9113690624992006</c:v>
                </c:pt>
                <c:pt idx="33123">
                  <c:v>3.9113281250016008</c:v>
                </c:pt>
                <c:pt idx="33124">
                  <c:v>3.9117040624992003</c:v>
                </c:pt>
                <c:pt idx="33125">
                  <c:v>3.9115884375007997</c:v>
                </c:pt>
                <c:pt idx="33126">
                  <c:v>3.911165</c:v>
                </c:pt>
                <c:pt idx="33127">
                  <c:v>3.9108028124992007</c:v>
                </c:pt>
                <c:pt idx="33128">
                  <c:v>3.9104062499999999</c:v>
                </c:pt>
                <c:pt idx="33129">
                  <c:v>3.91006125</c:v>
                </c:pt>
                <c:pt idx="33130">
                  <c:v>3.9097278124992005</c:v>
                </c:pt>
                <c:pt idx="33131">
                  <c:v>3.9100009375007994</c:v>
                </c:pt>
                <c:pt idx="33132">
                  <c:v>3.9104156250016007</c:v>
                </c:pt>
                <c:pt idx="33133">
                  <c:v>3.9107771875007993</c:v>
                </c:pt>
                <c:pt idx="33134">
                  <c:v>3.9112759375007995</c:v>
                </c:pt>
                <c:pt idx="33135">
                  <c:v>3.9117606250016004</c:v>
                </c:pt>
                <c:pt idx="33136">
                  <c:v>3.9121015624992004</c:v>
                </c:pt>
                <c:pt idx="33137">
                  <c:v>3.9124856250016005</c:v>
                </c:pt>
                <c:pt idx="33138">
                  <c:v>3.9128684375007996</c:v>
                </c:pt>
                <c:pt idx="33139">
                  <c:v>3.9133203124992004</c:v>
                </c:pt>
                <c:pt idx="33140">
                  <c:v>3.9136799999999998</c:v>
                </c:pt>
                <c:pt idx="33141">
                  <c:v>3.9140678124992005</c:v>
                </c:pt>
                <c:pt idx="33142">
                  <c:v>3.9144893750016005</c:v>
                </c:pt>
                <c:pt idx="33143">
                  <c:v>3.9149028124992005</c:v>
                </c:pt>
                <c:pt idx="33144">
                  <c:v>3.9152703124992003</c:v>
                </c:pt>
                <c:pt idx="33145">
                  <c:v>3.9156306250016004</c:v>
                </c:pt>
                <c:pt idx="33146">
                  <c:v>3.9155581250016005</c:v>
                </c:pt>
                <c:pt idx="33147">
                  <c:v>3.9159509375007997</c:v>
                </c:pt>
                <c:pt idx="33148">
                  <c:v>3.9163306250016006</c:v>
                </c:pt>
                <c:pt idx="33149">
                  <c:v>3.9168043750016004</c:v>
                </c:pt>
                <c:pt idx="33150">
                  <c:v>3.91714875</c:v>
                </c:pt>
                <c:pt idx="33151">
                  <c:v>3.9174924999999998</c:v>
                </c:pt>
                <c:pt idx="33152">
                  <c:v>3.9177437500000001</c:v>
                </c:pt>
                <c:pt idx="33153">
                  <c:v>3.9173384375007996</c:v>
                </c:pt>
                <c:pt idx="33154">
                  <c:v>3.9169306250016005</c:v>
                </c:pt>
                <c:pt idx="33155">
                  <c:v>3.9164390624992005</c:v>
                </c:pt>
                <c:pt idx="33156">
                  <c:v>3.9160325</c:v>
                </c:pt>
                <c:pt idx="33157">
                  <c:v>3.9155628124992004</c:v>
                </c:pt>
                <c:pt idx="33158">
                  <c:v>3.9150156250016006</c:v>
                </c:pt>
                <c:pt idx="33159">
                  <c:v>3.9143215624992007</c:v>
                </c:pt>
                <c:pt idx="33160">
                  <c:v>3.9138609375007993</c:v>
                </c:pt>
                <c:pt idx="33161">
                  <c:v>3.9134562499999999</c:v>
                </c:pt>
                <c:pt idx="33162">
                  <c:v>3.9130050000000001</c:v>
                </c:pt>
                <c:pt idx="33163">
                  <c:v>3.9126381250016005</c:v>
                </c:pt>
                <c:pt idx="33164">
                  <c:v>3.9122053124992004</c:v>
                </c:pt>
                <c:pt idx="33165">
                  <c:v>3.9125671875007995</c:v>
                </c:pt>
                <c:pt idx="33166">
                  <c:v>3.9129187499999998</c:v>
                </c:pt>
                <c:pt idx="33167">
                  <c:v>3.9129421875007995</c:v>
                </c:pt>
                <c:pt idx="33168">
                  <c:v>3.9124915624992007</c:v>
                </c:pt>
                <c:pt idx="33169">
                  <c:v>3.9121343750016004</c:v>
                </c:pt>
                <c:pt idx="33170">
                  <c:v>3.9117618750016008</c:v>
                </c:pt>
                <c:pt idx="33171">
                  <c:v>3.9112675000000001</c:v>
                </c:pt>
                <c:pt idx="33172">
                  <c:v>3.9109459375007996</c:v>
                </c:pt>
                <c:pt idx="33173">
                  <c:v>3.9106015624992003</c:v>
                </c:pt>
                <c:pt idx="33174">
                  <c:v>3.9102325000000002</c:v>
                </c:pt>
                <c:pt idx="33175">
                  <c:v>3.9097709375007996</c:v>
                </c:pt>
                <c:pt idx="33176">
                  <c:v>3.9094459375007995</c:v>
                </c:pt>
                <c:pt idx="33177">
                  <c:v>3.9090946875007995</c:v>
                </c:pt>
                <c:pt idx="33178">
                  <c:v>3.9095268750016006</c:v>
                </c:pt>
                <c:pt idx="33179">
                  <c:v>3.9099050000000002</c:v>
                </c:pt>
                <c:pt idx="33180">
                  <c:v>3.9103268750016005</c:v>
                </c:pt>
                <c:pt idx="33181">
                  <c:v>3.91071875</c:v>
                </c:pt>
                <c:pt idx="33182">
                  <c:v>3.9111512500000001</c:v>
                </c:pt>
                <c:pt idx="33183">
                  <c:v>3.91157625</c:v>
                </c:pt>
                <c:pt idx="33184">
                  <c:v>3.9120859375007995</c:v>
                </c:pt>
                <c:pt idx="33185">
                  <c:v>3.9124865624992005</c:v>
                </c:pt>
                <c:pt idx="33186">
                  <c:v>3.9128593750016005</c:v>
                </c:pt>
                <c:pt idx="33187">
                  <c:v>3.9132178124992003</c:v>
                </c:pt>
                <c:pt idx="33188">
                  <c:v>3.9137446875007993</c:v>
                </c:pt>
                <c:pt idx="33189">
                  <c:v>3.9142309375007995</c:v>
                </c:pt>
                <c:pt idx="33190">
                  <c:v>3.9146378124992003</c:v>
                </c:pt>
                <c:pt idx="33191">
                  <c:v>3.9147640624992004</c:v>
                </c:pt>
                <c:pt idx="33192">
                  <c:v>3.9143378124992005</c:v>
                </c:pt>
                <c:pt idx="33193">
                  <c:v>3.9144484375007993</c:v>
                </c:pt>
                <c:pt idx="33194">
                  <c:v>3.9140959375007993</c:v>
                </c:pt>
                <c:pt idx="33195">
                  <c:v>3.9136587500000002</c:v>
                </c:pt>
                <c:pt idx="33196">
                  <c:v>3.9129540624992005</c:v>
                </c:pt>
                <c:pt idx="33197">
                  <c:v>3.9124959375007995</c:v>
                </c:pt>
                <c:pt idx="33198">
                  <c:v>3.9120665624992004</c:v>
                </c:pt>
                <c:pt idx="33199">
                  <c:v>3.9115846875007994</c:v>
                </c:pt>
                <c:pt idx="33200">
                  <c:v>3.9112125</c:v>
                </c:pt>
                <c:pt idx="33201">
                  <c:v>3.9107365624992005</c:v>
                </c:pt>
                <c:pt idx="33202">
                  <c:v>3.9103812499999999</c:v>
                </c:pt>
                <c:pt idx="33203">
                  <c:v>3.9099703124992007</c:v>
                </c:pt>
                <c:pt idx="33204">
                  <c:v>3.9094131250016004</c:v>
                </c:pt>
                <c:pt idx="33205">
                  <c:v>3.9097765624992005</c:v>
                </c:pt>
                <c:pt idx="33206">
                  <c:v>3.9102068750016006</c:v>
                </c:pt>
                <c:pt idx="33207">
                  <c:v>3.9106643750016006</c:v>
                </c:pt>
                <c:pt idx="33208">
                  <c:v>3.9111743750016004</c:v>
                </c:pt>
                <c:pt idx="33209">
                  <c:v>3.9116415624992005</c:v>
                </c:pt>
                <c:pt idx="33210">
                  <c:v>3.9121315624992006</c:v>
                </c:pt>
                <c:pt idx="33211">
                  <c:v>3.9126521875007994</c:v>
                </c:pt>
                <c:pt idx="33212">
                  <c:v>3.9131653124992005</c:v>
                </c:pt>
                <c:pt idx="33213">
                  <c:v>3.9136600000000001</c:v>
                </c:pt>
                <c:pt idx="33214">
                  <c:v>3.9141390624992005</c:v>
                </c:pt>
                <c:pt idx="33215">
                  <c:v>3.9145859375007994</c:v>
                </c:pt>
                <c:pt idx="33216">
                  <c:v>3.9149653124992003</c:v>
                </c:pt>
                <c:pt idx="33217">
                  <c:v>3.9154190624992005</c:v>
                </c:pt>
                <c:pt idx="33218">
                  <c:v>3.9158593750016006</c:v>
                </c:pt>
                <c:pt idx="33219">
                  <c:v>3.9162956250016006</c:v>
                </c:pt>
                <c:pt idx="33220">
                  <c:v>3.9167912500000002</c:v>
                </c:pt>
                <c:pt idx="33221">
                  <c:v>3.9173559375007994</c:v>
                </c:pt>
                <c:pt idx="33222">
                  <c:v>3.9178553124992006</c:v>
                </c:pt>
                <c:pt idx="33223">
                  <c:v>3.9181784375007993</c:v>
                </c:pt>
                <c:pt idx="33224">
                  <c:v>3.9178762499999999</c:v>
                </c:pt>
                <c:pt idx="33225">
                  <c:v>3.9175512499999998</c:v>
                </c:pt>
                <c:pt idx="33226">
                  <c:v>3.9172043750016008</c:v>
                </c:pt>
                <c:pt idx="33227">
                  <c:v>3.9168556250016007</c:v>
                </c:pt>
                <c:pt idx="33228">
                  <c:v>3.91643125</c:v>
                </c:pt>
                <c:pt idx="33229">
                  <c:v>3.9159493750016008</c:v>
                </c:pt>
                <c:pt idx="33230">
                  <c:v>3.9155943750016005</c:v>
                </c:pt>
                <c:pt idx="33231">
                  <c:v>3.9151103124992006</c:v>
                </c:pt>
                <c:pt idx="33232">
                  <c:v>3.9147206250016007</c:v>
                </c:pt>
                <c:pt idx="33233">
                  <c:v>3.9141603124992006</c:v>
                </c:pt>
                <c:pt idx="33234">
                  <c:v>3.9137568750016007</c:v>
                </c:pt>
                <c:pt idx="33235">
                  <c:v>3.9133403124992006</c:v>
                </c:pt>
                <c:pt idx="33236">
                  <c:v>3.9129090624992005</c:v>
                </c:pt>
                <c:pt idx="33237">
                  <c:v>3.9125424999999998</c:v>
                </c:pt>
                <c:pt idx="33238">
                  <c:v>3.9121337500000002</c:v>
                </c:pt>
                <c:pt idx="33239">
                  <c:v>3.9115262500000001</c:v>
                </c:pt>
                <c:pt idx="33240">
                  <c:v>3.9109625000000001</c:v>
                </c:pt>
                <c:pt idx="33241">
                  <c:v>3.9105290624992004</c:v>
                </c:pt>
                <c:pt idx="33242">
                  <c:v>3.9100128124992004</c:v>
                </c:pt>
                <c:pt idx="33243">
                  <c:v>3.9094334375007995</c:v>
                </c:pt>
                <c:pt idx="33244">
                  <c:v>3.9086696875007996</c:v>
                </c:pt>
                <c:pt idx="33245">
                  <c:v>3.9082075000000001</c:v>
                </c:pt>
                <c:pt idx="33246">
                  <c:v>3.9076893750016004</c:v>
                </c:pt>
                <c:pt idx="33247">
                  <c:v>3.9071181250016007</c:v>
                </c:pt>
                <c:pt idx="33248">
                  <c:v>3.9065215624992007</c:v>
                </c:pt>
                <c:pt idx="33249">
                  <c:v>3.9058834375007994</c:v>
                </c:pt>
                <c:pt idx="33250">
                  <c:v>3.9052712500000002</c:v>
                </c:pt>
                <c:pt idx="33251">
                  <c:v>3.9046474999999998</c:v>
                </c:pt>
                <c:pt idx="33252">
                  <c:v>3.9040662500000001</c:v>
                </c:pt>
                <c:pt idx="33253">
                  <c:v>3.9034475</c:v>
                </c:pt>
                <c:pt idx="33254">
                  <c:v>3.9028937500000001</c:v>
                </c:pt>
                <c:pt idx="33255">
                  <c:v>3.9023015624992006</c:v>
                </c:pt>
                <c:pt idx="33256">
                  <c:v>3.9018271875007997</c:v>
                </c:pt>
                <c:pt idx="33257">
                  <c:v>3.9013909375007993</c:v>
                </c:pt>
                <c:pt idx="33258">
                  <c:v>3.9010556250016006</c:v>
                </c:pt>
                <c:pt idx="33259">
                  <c:v>3.9007315624992005</c:v>
                </c:pt>
                <c:pt idx="33260">
                  <c:v>3.9002234375007996</c:v>
                </c:pt>
                <c:pt idx="33261">
                  <c:v>3.8997196875007996</c:v>
                </c:pt>
                <c:pt idx="33262">
                  <c:v>3.8993606250016004</c:v>
                </c:pt>
                <c:pt idx="33263">
                  <c:v>3.8997618750016008</c:v>
                </c:pt>
                <c:pt idx="33264">
                  <c:v>3.9002046875007994</c:v>
                </c:pt>
                <c:pt idx="33265">
                  <c:v>3.9006112499999999</c:v>
                </c:pt>
                <c:pt idx="33266">
                  <c:v>3.9009725</c:v>
                </c:pt>
                <c:pt idx="33267">
                  <c:v>3.9014178124992007</c:v>
                </c:pt>
                <c:pt idx="33268">
                  <c:v>3.9019231250016007</c:v>
                </c:pt>
                <c:pt idx="33269">
                  <c:v>3.9023134375007995</c:v>
                </c:pt>
                <c:pt idx="33270">
                  <c:v>3.9027250000000002</c:v>
                </c:pt>
                <c:pt idx="33271">
                  <c:v>3.9030565624992004</c:v>
                </c:pt>
                <c:pt idx="33272">
                  <c:v>3.9036118750016007</c:v>
                </c:pt>
                <c:pt idx="33273">
                  <c:v>3.9039828124992004</c:v>
                </c:pt>
                <c:pt idx="33274">
                  <c:v>3.9044775</c:v>
                </c:pt>
                <c:pt idx="33275">
                  <c:v>3.9049225000000001</c:v>
                </c:pt>
                <c:pt idx="33276">
                  <c:v>3.9054406250016007</c:v>
                </c:pt>
                <c:pt idx="33277">
                  <c:v>3.90582875</c:v>
                </c:pt>
                <c:pt idx="33278">
                  <c:v>3.9062543750016006</c:v>
                </c:pt>
                <c:pt idx="33279">
                  <c:v>3.9067356250016005</c:v>
                </c:pt>
                <c:pt idx="33280">
                  <c:v>3.9071718750016005</c:v>
                </c:pt>
                <c:pt idx="33281">
                  <c:v>3.9076203124992004</c:v>
                </c:pt>
                <c:pt idx="33282">
                  <c:v>3.9081921875007994</c:v>
                </c:pt>
                <c:pt idx="33283">
                  <c:v>3.90864375</c:v>
                </c:pt>
                <c:pt idx="33284">
                  <c:v>3.9089768750016005</c:v>
                </c:pt>
                <c:pt idx="33285">
                  <c:v>3.9093809375007993</c:v>
                </c:pt>
                <c:pt idx="33286">
                  <c:v>3.9097325000000001</c:v>
                </c:pt>
                <c:pt idx="33287">
                  <c:v>3.9102450000000002</c:v>
                </c:pt>
                <c:pt idx="33288">
                  <c:v>3.9107053124992004</c:v>
                </c:pt>
                <c:pt idx="33289">
                  <c:v>3.9110603124992007</c:v>
                </c:pt>
                <c:pt idx="33290">
                  <c:v>3.9107249999999998</c:v>
                </c:pt>
                <c:pt idx="33291">
                  <c:v>3.9102468750016004</c:v>
                </c:pt>
                <c:pt idx="33292">
                  <c:v>3.90978</c:v>
                </c:pt>
                <c:pt idx="33293">
                  <c:v>3.9093809375007993</c:v>
                </c:pt>
                <c:pt idx="33294">
                  <c:v>3.9090246875007995</c:v>
                </c:pt>
                <c:pt idx="33295">
                  <c:v>3.9087040624992007</c:v>
                </c:pt>
                <c:pt idx="33296">
                  <c:v>3.9083684375007994</c:v>
                </c:pt>
                <c:pt idx="33297">
                  <c:v>3.9086962500000002</c:v>
                </c:pt>
                <c:pt idx="33298">
                  <c:v>3.9090390624992004</c:v>
                </c:pt>
                <c:pt idx="33299">
                  <c:v>3.9093934375007997</c:v>
                </c:pt>
                <c:pt idx="33300">
                  <c:v>3.9098028124992004</c:v>
                </c:pt>
                <c:pt idx="33301">
                  <c:v>3.9101287500000002</c:v>
                </c:pt>
                <c:pt idx="33302">
                  <c:v>3.9104565624992005</c:v>
                </c:pt>
                <c:pt idx="33303">
                  <c:v>3.9108321875007994</c:v>
                </c:pt>
                <c:pt idx="33304">
                  <c:v>3.9113696875007995</c:v>
                </c:pt>
                <c:pt idx="33305">
                  <c:v>3.9117853124992004</c:v>
                </c:pt>
                <c:pt idx="33306">
                  <c:v>3.9122584375007996</c:v>
                </c:pt>
                <c:pt idx="33307">
                  <c:v>3.9127421875007995</c:v>
                </c:pt>
                <c:pt idx="33308">
                  <c:v>3.9132293750016007</c:v>
                </c:pt>
                <c:pt idx="33309">
                  <c:v>3.9136593750016004</c:v>
                </c:pt>
                <c:pt idx="33310">
                  <c:v>3.9140893750016006</c:v>
                </c:pt>
                <c:pt idx="33311">
                  <c:v>3.9145081250016007</c:v>
                </c:pt>
                <c:pt idx="33312">
                  <c:v>3.9149046875007993</c:v>
                </c:pt>
                <c:pt idx="33313">
                  <c:v>3.9152428124992005</c:v>
                </c:pt>
                <c:pt idx="33314">
                  <c:v>3.9149121875007995</c:v>
                </c:pt>
                <c:pt idx="33315">
                  <c:v>3.9144225000000001</c:v>
                </c:pt>
                <c:pt idx="33316">
                  <c:v>3.9138271875007993</c:v>
                </c:pt>
                <c:pt idx="33317">
                  <c:v>3.9131181250016005</c:v>
                </c:pt>
                <c:pt idx="33318">
                  <c:v>3.9127943750016008</c:v>
                </c:pt>
                <c:pt idx="33319">
                  <c:v>3.9123978124992007</c:v>
                </c:pt>
                <c:pt idx="33320">
                  <c:v>3.9119759375007996</c:v>
                </c:pt>
                <c:pt idx="33321">
                  <c:v>3.9115121875007994</c:v>
                </c:pt>
                <c:pt idx="33322">
                  <c:v>3.9111349999999998</c:v>
                </c:pt>
                <c:pt idx="33323">
                  <c:v>3.9107093750016007</c:v>
                </c:pt>
                <c:pt idx="33324">
                  <c:v>3.9103287500000001</c:v>
                </c:pt>
                <c:pt idx="33325">
                  <c:v>3.9100025</c:v>
                </c:pt>
                <c:pt idx="33326">
                  <c:v>3.9096543750016006</c:v>
                </c:pt>
                <c:pt idx="33327">
                  <c:v>3.9093215624992004</c:v>
                </c:pt>
                <c:pt idx="33328">
                  <c:v>3.9089931250016008</c:v>
                </c:pt>
                <c:pt idx="33329">
                  <c:v>3.9086512500000001</c:v>
                </c:pt>
                <c:pt idx="33330">
                  <c:v>3.9081256250016008</c:v>
                </c:pt>
                <c:pt idx="33331">
                  <c:v>3.9077125000000001</c:v>
                </c:pt>
                <c:pt idx="33332">
                  <c:v>3.9072768750016005</c:v>
                </c:pt>
                <c:pt idx="33333">
                  <c:v>3.9068499999999999</c:v>
                </c:pt>
                <c:pt idx="33334">
                  <c:v>3.9065143750016005</c:v>
                </c:pt>
                <c:pt idx="33335">
                  <c:v>3.9060271875007997</c:v>
                </c:pt>
                <c:pt idx="33336">
                  <c:v>3.9054890624992007</c:v>
                </c:pt>
                <c:pt idx="33337">
                  <c:v>3.9049425000000002</c:v>
                </c:pt>
                <c:pt idx="33338">
                  <c:v>3.9044681250016007</c:v>
                </c:pt>
                <c:pt idx="33339">
                  <c:v>3.9040187500000001</c:v>
                </c:pt>
                <c:pt idx="33340">
                  <c:v>3.9035712500000002</c:v>
                </c:pt>
                <c:pt idx="33341">
                  <c:v>3.9031934375007995</c:v>
                </c:pt>
                <c:pt idx="33342">
                  <c:v>3.90276625</c:v>
                </c:pt>
                <c:pt idx="33343">
                  <c:v>3.9023715624992006</c:v>
                </c:pt>
                <c:pt idx="33344">
                  <c:v>3.9019890624992004</c:v>
                </c:pt>
                <c:pt idx="33345">
                  <c:v>3.9023621875007994</c:v>
                </c:pt>
                <c:pt idx="33346">
                  <c:v>3.9027553124992007</c:v>
                </c:pt>
                <c:pt idx="33347">
                  <c:v>3.9031028124992004</c:v>
                </c:pt>
                <c:pt idx="33348">
                  <c:v>3.9034296875007994</c:v>
                </c:pt>
                <c:pt idx="33349">
                  <c:v>3.9038290624992005</c:v>
                </c:pt>
                <c:pt idx="33350">
                  <c:v>3.9042984375007994</c:v>
                </c:pt>
                <c:pt idx="33351">
                  <c:v>3.9047431250016005</c:v>
                </c:pt>
                <c:pt idx="33352">
                  <c:v>3.9051521875007995</c:v>
                </c:pt>
                <c:pt idx="33353">
                  <c:v>3.9056221875007995</c:v>
                </c:pt>
                <c:pt idx="33354">
                  <c:v>3.9060350000000001</c:v>
                </c:pt>
                <c:pt idx="33355">
                  <c:v>3.9064481250016008</c:v>
                </c:pt>
                <c:pt idx="33356">
                  <c:v>3.9069003124992006</c:v>
                </c:pt>
                <c:pt idx="33357">
                  <c:v>3.9073768750016007</c:v>
                </c:pt>
                <c:pt idx="33358">
                  <c:v>3.9077565624992006</c:v>
                </c:pt>
                <c:pt idx="33359">
                  <c:v>3.9081268750016007</c:v>
                </c:pt>
                <c:pt idx="33360">
                  <c:v>3.9085534375007995</c:v>
                </c:pt>
                <c:pt idx="33361">
                  <c:v>3.9089053124992006</c:v>
                </c:pt>
                <c:pt idx="33362">
                  <c:v>3.9093171875007995</c:v>
                </c:pt>
                <c:pt idx="33363">
                  <c:v>3.9096509375007993</c:v>
                </c:pt>
                <c:pt idx="33364">
                  <c:v>3.9100628124992003</c:v>
                </c:pt>
                <c:pt idx="33365">
                  <c:v>3.9095503124992006</c:v>
                </c:pt>
                <c:pt idx="33366">
                  <c:v>3.9089271875007996</c:v>
                </c:pt>
                <c:pt idx="33367">
                  <c:v>3.9082528124992004</c:v>
                </c:pt>
                <c:pt idx="33368">
                  <c:v>3.9078918750016007</c:v>
                </c:pt>
                <c:pt idx="33369">
                  <c:v>3.9075625</c:v>
                </c:pt>
                <c:pt idx="33370">
                  <c:v>3.9070646875007995</c:v>
                </c:pt>
                <c:pt idx="33371">
                  <c:v>3.9067175000000001</c:v>
                </c:pt>
                <c:pt idx="33372">
                  <c:v>3.9063928124992007</c:v>
                </c:pt>
                <c:pt idx="33373">
                  <c:v>3.9059618750016005</c:v>
                </c:pt>
                <c:pt idx="33374">
                  <c:v>3.9056246875007994</c:v>
                </c:pt>
                <c:pt idx="33375">
                  <c:v>3.9052078124992007</c:v>
                </c:pt>
                <c:pt idx="33376">
                  <c:v>3.9048240624992006</c:v>
                </c:pt>
                <c:pt idx="33377">
                  <c:v>3.9052600000000002</c:v>
                </c:pt>
                <c:pt idx="33378">
                  <c:v>3.9057228124992007</c:v>
                </c:pt>
                <c:pt idx="33379">
                  <c:v>3.9060668750016005</c:v>
                </c:pt>
                <c:pt idx="33380">
                  <c:v>3.9064331250016004</c:v>
                </c:pt>
                <c:pt idx="33381">
                  <c:v>3.906955</c:v>
                </c:pt>
                <c:pt idx="33382">
                  <c:v>3.9073643750016007</c:v>
                </c:pt>
                <c:pt idx="33383">
                  <c:v>3.9077509375007997</c:v>
                </c:pt>
                <c:pt idx="33384">
                  <c:v>3.9082381250016005</c:v>
                </c:pt>
                <c:pt idx="33385">
                  <c:v>3.9086349999999999</c:v>
                </c:pt>
                <c:pt idx="33386">
                  <c:v>3.9090006250016005</c:v>
                </c:pt>
                <c:pt idx="33387">
                  <c:v>3.9091084375007994</c:v>
                </c:pt>
                <c:pt idx="33388">
                  <c:v>3.9095781250016004</c:v>
                </c:pt>
                <c:pt idx="33389">
                  <c:v>3.9100293750016006</c:v>
                </c:pt>
                <c:pt idx="33390">
                  <c:v>3.9104265624992003</c:v>
                </c:pt>
                <c:pt idx="33391">
                  <c:v>3.9106778124992005</c:v>
                </c:pt>
                <c:pt idx="33392">
                  <c:v>3.9102846875007997</c:v>
                </c:pt>
                <c:pt idx="33393">
                  <c:v>3.9099240624992007</c:v>
                </c:pt>
                <c:pt idx="33394">
                  <c:v>3.9095512499999998</c:v>
                </c:pt>
                <c:pt idx="33395">
                  <c:v>3.9091896875007994</c:v>
                </c:pt>
                <c:pt idx="33396">
                  <c:v>3.9088587499999998</c:v>
                </c:pt>
                <c:pt idx="33397">
                  <c:v>3.9084837499999998</c:v>
                </c:pt>
                <c:pt idx="33398">
                  <c:v>3.9080374999999998</c:v>
                </c:pt>
                <c:pt idx="33399">
                  <c:v>3.90754125</c:v>
                </c:pt>
                <c:pt idx="33400">
                  <c:v>3.9071759375007993</c:v>
                </c:pt>
                <c:pt idx="33401">
                  <c:v>3.9070684375007994</c:v>
                </c:pt>
                <c:pt idx="33402">
                  <c:v>3.9066475000000001</c:v>
                </c:pt>
                <c:pt idx="33403">
                  <c:v>3.9062440624992005</c:v>
                </c:pt>
                <c:pt idx="33404">
                  <c:v>3.9057781250016004</c:v>
                </c:pt>
                <c:pt idx="33405">
                  <c:v>3.9054465624992005</c:v>
                </c:pt>
                <c:pt idx="33406">
                  <c:v>3.9050615624992004</c:v>
                </c:pt>
                <c:pt idx="33407">
                  <c:v>3.9047156250016006</c:v>
                </c:pt>
                <c:pt idx="33408">
                  <c:v>3.9041421875007996</c:v>
                </c:pt>
                <c:pt idx="33409">
                  <c:v>3.9035578124992005</c:v>
                </c:pt>
                <c:pt idx="33410">
                  <c:v>3.9031131250016005</c:v>
                </c:pt>
                <c:pt idx="33411">
                  <c:v>3.9027334375007996</c:v>
                </c:pt>
                <c:pt idx="33412">
                  <c:v>3.9024071875007995</c:v>
                </c:pt>
                <c:pt idx="33413">
                  <c:v>3.9020231250016004</c:v>
                </c:pt>
                <c:pt idx="33414">
                  <c:v>3.9016975</c:v>
                </c:pt>
                <c:pt idx="33415">
                  <c:v>3.9020753124992007</c:v>
                </c:pt>
                <c:pt idx="33416">
                  <c:v>3.9024940624992004</c:v>
                </c:pt>
                <c:pt idx="33417">
                  <c:v>3.9028943750016007</c:v>
                </c:pt>
                <c:pt idx="33418">
                  <c:v>3.9033228124992005</c:v>
                </c:pt>
                <c:pt idx="33419">
                  <c:v>3.90364625</c:v>
                </c:pt>
                <c:pt idx="33420">
                  <c:v>3.9040490624992006</c:v>
                </c:pt>
                <c:pt idx="33421">
                  <c:v>3.9044696875007996</c:v>
                </c:pt>
                <c:pt idx="33422">
                  <c:v>3.9049087500000002</c:v>
                </c:pt>
                <c:pt idx="33423">
                  <c:v>3.9053665624992004</c:v>
                </c:pt>
                <c:pt idx="33424">
                  <c:v>3.9058046875007997</c:v>
                </c:pt>
                <c:pt idx="33425">
                  <c:v>3.9061596875007996</c:v>
                </c:pt>
                <c:pt idx="33426">
                  <c:v>3.90662625</c:v>
                </c:pt>
                <c:pt idx="33427">
                  <c:v>3.9069765624992003</c:v>
                </c:pt>
                <c:pt idx="33428">
                  <c:v>3.9065621875007994</c:v>
                </c:pt>
                <c:pt idx="33429">
                  <c:v>3.9061581250016006</c:v>
                </c:pt>
                <c:pt idx="33430">
                  <c:v>3.9058015624992004</c:v>
                </c:pt>
                <c:pt idx="33431">
                  <c:v>3.9054359375007994</c:v>
                </c:pt>
                <c:pt idx="33432">
                  <c:v>3.9049846875007996</c:v>
                </c:pt>
                <c:pt idx="33433">
                  <c:v>3.9043999999999999</c:v>
                </c:pt>
                <c:pt idx="33434">
                  <c:v>3.9038946875007996</c:v>
                </c:pt>
                <c:pt idx="33435">
                  <c:v>3.9033821875007995</c:v>
                </c:pt>
                <c:pt idx="33436">
                  <c:v>3.9027240624992006</c:v>
                </c:pt>
                <c:pt idx="33437">
                  <c:v>3.9020196875007995</c:v>
                </c:pt>
                <c:pt idx="33438">
                  <c:v>3.9012381250016004</c:v>
                </c:pt>
                <c:pt idx="33439">
                  <c:v>3.9005578124992004</c:v>
                </c:pt>
                <c:pt idx="33440">
                  <c:v>3.8998965624992006</c:v>
                </c:pt>
                <c:pt idx="33441">
                  <c:v>3.8992443750016004</c:v>
                </c:pt>
                <c:pt idx="33442">
                  <c:v>3.8985806250016006</c:v>
                </c:pt>
                <c:pt idx="33443">
                  <c:v>3.8980403124992007</c:v>
                </c:pt>
                <c:pt idx="33444">
                  <c:v>3.8976687499999998</c:v>
                </c:pt>
                <c:pt idx="33445">
                  <c:v>3.8970909375007996</c:v>
                </c:pt>
                <c:pt idx="33446">
                  <c:v>3.8967450000000001</c:v>
                </c:pt>
                <c:pt idx="33447">
                  <c:v>3.8970803124992006</c:v>
                </c:pt>
                <c:pt idx="33448">
                  <c:v>3.8974393750016008</c:v>
                </c:pt>
                <c:pt idx="33449">
                  <c:v>3.8978181250016006</c:v>
                </c:pt>
                <c:pt idx="33450">
                  <c:v>3.8982399999999999</c:v>
                </c:pt>
                <c:pt idx="33451">
                  <c:v>3.8987353124992006</c:v>
                </c:pt>
                <c:pt idx="33452">
                  <c:v>3.8992499999999999</c:v>
                </c:pt>
                <c:pt idx="33453">
                  <c:v>3.8997199999999999</c:v>
                </c:pt>
                <c:pt idx="33454">
                  <c:v>3.9001131250016008</c:v>
                </c:pt>
                <c:pt idx="33455">
                  <c:v>3.9005078124992005</c:v>
                </c:pt>
                <c:pt idx="33456">
                  <c:v>3.9008743750016004</c:v>
                </c:pt>
                <c:pt idx="33457">
                  <c:v>3.9012293750016007</c:v>
                </c:pt>
                <c:pt idx="33458">
                  <c:v>3.9016531250016007</c:v>
                </c:pt>
                <c:pt idx="33459">
                  <c:v>3.9021781250016008</c:v>
                </c:pt>
                <c:pt idx="33460">
                  <c:v>3.9026287499999999</c:v>
                </c:pt>
                <c:pt idx="33461">
                  <c:v>3.9030990624992006</c:v>
                </c:pt>
                <c:pt idx="33462">
                  <c:v>3.9034193750016004</c:v>
                </c:pt>
                <c:pt idx="33463">
                  <c:v>3.9037515624992003</c:v>
                </c:pt>
                <c:pt idx="33464">
                  <c:v>3.9041225000000002</c:v>
                </c:pt>
                <c:pt idx="33465">
                  <c:v>3.9046203124992007</c:v>
                </c:pt>
                <c:pt idx="33466">
                  <c:v>3.9049493750016007</c:v>
                </c:pt>
                <c:pt idx="33467">
                  <c:v>3.9054259375007994</c:v>
                </c:pt>
                <c:pt idx="33468">
                  <c:v>3.9058278124992003</c:v>
                </c:pt>
                <c:pt idx="33469">
                  <c:v>3.9053096875007993</c:v>
                </c:pt>
                <c:pt idx="33470">
                  <c:v>3.9049115624992004</c:v>
                </c:pt>
                <c:pt idx="33471">
                  <c:v>3.9044184375007993</c:v>
                </c:pt>
                <c:pt idx="33472">
                  <c:v>3.9038943750016006</c:v>
                </c:pt>
                <c:pt idx="33473">
                  <c:v>3.9033668750016006</c:v>
                </c:pt>
                <c:pt idx="33474">
                  <c:v>3.9028965624992007</c:v>
                </c:pt>
                <c:pt idx="33475">
                  <c:v>3.9023856250016005</c:v>
                </c:pt>
                <c:pt idx="33476">
                  <c:v>3.9019240624992007</c:v>
                </c:pt>
                <c:pt idx="33477">
                  <c:v>3.9015215624992003</c:v>
                </c:pt>
                <c:pt idx="33478">
                  <c:v>3.9011534375007995</c:v>
                </c:pt>
                <c:pt idx="33479">
                  <c:v>3.9014890624992007</c:v>
                </c:pt>
                <c:pt idx="33480">
                  <c:v>3.9018340624992005</c:v>
                </c:pt>
                <c:pt idx="33481">
                  <c:v>3.9021928124992007</c:v>
                </c:pt>
                <c:pt idx="33482">
                  <c:v>3.9027328124992007</c:v>
                </c:pt>
                <c:pt idx="33483">
                  <c:v>3.9030843750016007</c:v>
                </c:pt>
                <c:pt idx="33484">
                  <c:v>3.9034765624992005</c:v>
                </c:pt>
                <c:pt idx="33485">
                  <c:v>3.9039593750016004</c:v>
                </c:pt>
                <c:pt idx="33486">
                  <c:v>3.9045215624992005</c:v>
                </c:pt>
                <c:pt idx="33487">
                  <c:v>3.9049846875007996</c:v>
                </c:pt>
                <c:pt idx="33488">
                  <c:v>3.9053265624992006</c:v>
                </c:pt>
                <c:pt idx="33489">
                  <c:v>3.9056700000000002</c:v>
                </c:pt>
                <c:pt idx="33490">
                  <c:v>3.9052656250016007</c:v>
                </c:pt>
                <c:pt idx="33491">
                  <c:v>3.9047896875007995</c:v>
                </c:pt>
                <c:pt idx="33492">
                  <c:v>3.9044693750016006</c:v>
                </c:pt>
                <c:pt idx="33493">
                  <c:v>3.9041318750016005</c:v>
                </c:pt>
                <c:pt idx="33494">
                  <c:v>3.9038024999999998</c:v>
                </c:pt>
                <c:pt idx="33495">
                  <c:v>3.9034293750016005</c:v>
                </c:pt>
                <c:pt idx="33496">
                  <c:v>3.9029962500000002</c:v>
                </c:pt>
                <c:pt idx="33497">
                  <c:v>3.9025525000000001</c:v>
                </c:pt>
                <c:pt idx="33498">
                  <c:v>3.9020762499999999</c:v>
                </c:pt>
                <c:pt idx="33499">
                  <c:v>3.9017015624992006</c:v>
                </c:pt>
                <c:pt idx="33500">
                  <c:v>3.9012965624992004</c:v>
                </c:pt>
                <c:pt idx="33501">
                  <c:v>3.9009184375007995</c:v>
                </c:pt>
                <c:pt idx="33502">
                  <c:v>3.9005006250016008</c:v>
                </c:pt>
                <c:pt idx="33503">
                  <c:v>3.9001678124992005</c:v>
                </c:pt>
                <c:pt idx="33504">
                  <c:v>3.8997424999999999</c:v>
                </c:pt>
                <c:pt idx="33505">
                  <c:v>3.8991771875007997</c:v>
                </c:pt>
                <c:pt idx="33506">
                  <c:v>3.8987465624992006</c:v>
                </c:pt>
                <c:pt idx="33507">
                  <c:v>3.8983784375007997</c:v>
                </c:pt>
                <c:pt idx="33508">
                  <c:v>3.8987037500000001</c:v>
                </c:pt>
                <c:pt idx="33509">
                  <c:v>3.8988015624992003</c:v>
                </c:pt>
                <c:pt idx="33510">
                  <c:v>3.8992606250016006</c:v>
                </c:pt>
                <c:pt idx="33511">
                  <c:v>3.8996381250016006</c:v>
                </c:pt>
                <c:pt idx="33512">
                  <c:v>3.9000290624992004</c:v>
                </c:pt>
                <c:pt idx="33513">
                  <c:v>3.9004684375007996</c:v>
                </c:pt>
                <c:pt idx="33514">
                  <c:v>3.9009637499999998</c:v>
                </c:pt>
                <c:pt idx="33515">
                  <c:v>3.9014759375007997</c:v>
                </c:pt>
                <c:pt idx="33516">
                  <c:v>3.9019268750016005</c:v>
                </c:pt>
                <c:pt idx="33517">
                  <c:v>3.9023618750016005</c:v>
                </c:pt>
                <c:pt idx="33518">
                  <c:v>3.90279</c:v>
                </c:pt>
                <c:pt idx="33519">
                  <c:v>3.9031359375007995</c:v>
                </c:pt>
                <c:pt idx="33520">
                  <c:v>3.9034675000000001</c:v>
                </c:pt>
                <c:pt idx="33521">
                  <c:v>3.9038946875007996</c:v>
                </c:pt>
                <c:pt idx="33522">
                  <c:v>3.9032840624992007</c:v>
                </c:pt>
                <c:pt idx="33523">
                  <c:v>3.9029259375007994</c:v>
                </c:pt>
                <c:pt idx="33524">
                  <c:v>3.9025831250016005</c:v>
                </c:pt>
                <c:pt idx="33525">
                  <c:v>3.90217875</c:v>
                </c:pt>
                <c:pt idx="33526">
                  <c:v>3.9018568750016005</c:v>
                </c:pt>
                <c:pt idx="33527">
                  <c:v>3.9013821875007997</c:v>
                </c:pt>
                <c:pt idx="33528">
                  <c:v>3.9010340624992006</c:v>
                </c:pt>
                <c:pt idx="33529">
                  <c:v>3.9006571875007996</c:v>
                </c:pt>
                <c:pt idx="33530">
                  <c:v>3.9003284375007996</c:v>
                </c:pt>
                <c:pt idx="33531">
                  <c:v>3.8998943750016006</c:v>
                </c:pt>
                <c:pt idx="33532">
                  <c:v>3.8994868750016005</c:v>
                </c:pt>
                <c:pt idx="33533">
                  <c:v>3.8991446875007996</c:v>
                </c:pt>
                <c:pt idx="33534">
                  <c:v>3.89946875</c:v>
                </c:pt>
                <c:pt idx="33535">
                  <c:v>3.8990496875007996</c:v>
                </c:pt>
                <c:pt idx="33536">
                  <c:v>3.8984909375007994</c:v>
                </c:pt>
                <c:pt idx="33537">
                  <c:v>3.8981625000000002</c:v>
                </c:pt>
                <c:pt idx="33538">
                  <c:v>3.8974984375007997</c:v>
                </c:pt>
                <c:pt idx="33539">
                  <c:v>3.8971365624992007</c:v>
                </c:pt>
                <c:pt idx="33540">
                  <c:v>3.8966490624992005</c:v>
                </c:pt>
                <c:pt idx="33541">
                  <c:v>3.8962971875007995</c:v>
                </c:pt>
                <c:pt idx="33542">
                  <c:v>3.8965293750016006</c:v>
                </c:pt>
                <c:pt idx="33543">
                  <c:v>3.8969396875007996</c:v>
                </c:pt>
                <c:pt idx="33544">
                  <c:v>3.8973481250016007</c:v>
                </c:pt>
                <c:pt idx="33545">
                  <c:v>3.897815</c:v>
                </c:pt>
                <c:pt idx="33546">
                  <c:v>3.8982600000000001</c:v>
                </c:pt>
                <c:pt idx="33547">
                  <c:v>3.8986834375007997</c:v>
                </c:pt>
                <c:pt idx="33548">
                  <c:v>3.89927</c:v>
                </c:pt>
                <c:pt idx="33549">
                  <c:v>3.8998046875007994</c:v>
                </c:pt>
                <c:pt idx="33550">
                  <c:v>3.9003290624992006</c:v>
                </c:pt>
                <c:pt idx="33551">
                  <c:v>3.9008993750016008</c:v>
                </c:pt>
                <c:pt idx="33552">
                  <c:v>3.9014537499999999</c:v>
                </c:pt>
                <c:pt idx="33553">
                  <c:v>3.9018581250016005</c:v>
                </c:pt>
                <c:pt idx="33554">
                  <c:v>3.9023165624992004</c:v>
                </c:pt>
                <c:pt idx="33555">
                  <c:v>3.9026737499999999</c:v>
                </c:pt>
                <c:pt idx="33556">
                  <c:v>3.903</c:v>
                </c:pt>
                <c:pt idx="33557">
                  <c:v>3.9033868750016008</c:v>
                </c:pt>
                <c:pt idx="33558">
                  <c:v>3.9038349999999999</c:v>
                </c:pt>
                <c:pt idx="33559">
                  <c:v>3.9042671875007997</c:v>
                </c:pt>
                <c:pt idx="33560">
                  <c:v>3.9047934375007993</c:v>
                </c:pt>
                <c:pt idx="33561">
                  <c:v>3.9053024999999999</c:v>
                </c:pt>
                <c:pt idx="33562">
                  <c:v>3.9058034375007993</c:v>
                </c:pt>
                <c:pt idx="33563">
                  <c:v>3.9062365624992004</c:v>
                </c:pt>
                <c:pt idx="33564">
                  <c:v>3.9066103124992004</c:v>
                </c:pt>
                <c:pt idx="33565">
                  <c:v>3.90693125</c:v>
                </c:pt>
                <c:pt idx="33566">
                  <c:v>3.9073406250016007</c:v>
                </c:pt>
                <c:pt idx="33567">
                  <c:v>3.9068856250016006</c:v>
                </c:pt>
                <c:pt idx="33568">
                  <c:v>3.9064634375007996</c:v>
                </c:pt>
                <c:pt idx="33569">
                  <c:v>3.9060190624992006</c:v>
                </c:pt>
                <c:pt idx="33570">
                  <c:v>3.9053428124992005</c:v>
                </c:pt>
                <c:pt idx="33571">
                  <c:v>3.9048040624992004</c:v>
                </c:pt>
                <c:pt idx="33572">
                  <c:v>3.9041424999999998</c:v>
                </c:pt>
                <c:pt idx="33573">
                  <c:v>3.9034265624992006</c:v>
                </c:pt>
                <c:pt idx="33574">
                  <c:v>3.9026690624992004</c:v>
                </c:pt>
                <c:pt idx="33575">
                  <c:v>3.9018524999999999</c:v>
                </c:pt>
                <c:pt idx="33576">
                  <c:v>3.9010740624992004</c:v>
                </c:pt>
                <c:pt idx="33577">
                  <c:v>3.9001940624992004</c:v>
                </c:pt>
                <c:pt idx="33578">
                  <c:v>3.8992968750016006</c:v>
                </c:pt>
                <c:pt idx="33579">
                  <c:v>3.8984212500000002</c:v>
                </c:pt>
                <c:pt idx="33580">
                  <c:v>3.8976221875007995</c:v>
                </c:pt>
                <c:pt idx="33581">
                  <c:v>3.8970065624992003</c:v>
                </c:pt>
                <c:pt idx="33582">
                  <c:v>3.8964175000000001</c:v>
                </c:pt>
                <c:pt idx="33583">
                  <c:v>3.8957818750016004</c:v>
                </c:pt>
                <c:pt idx="33584">
                  <c:v>3.8952071875007994</c:v>
                </c:pt>
                <c:pt idx="33585">
                  <c:v>3.8946350000000001</c:v>
                </c:pt>
                <c:pt idx="33586">
                  <c:v>3.8940437499999998</c:v>
                </c:pt>
                <c:pt idx="33587">
                  <c:v>3.893535</c:v>
                </c:pt>
                <c:pt idx="33588">
                  <c:v>3.8930859375007993</c:v>
                </c:pt>
                <c:pt idx="33589">
                  <c:v>3.8926918750016006</c:v>
                </c:pt>
                <c:pt idx="33590">
                  <c:v>3.8923531250016006</c:v>
                </c:pt>
                <c:pt idx="33591">
                  <c:v>3.8919903124992006</c:v>
                </c:pt>
                <c:pt idx="33592">
                  <c:v>3.8916640624992005</c:v>
                </c:pt>
                <c:pt idx="33593">
                  <c:v>3.8912493750016006</c:v>
                </c:pt>
                <c:pt idx="33594">
                  <c:v>3.8916775000000001</c:v>
                </c:pt>
                <c:pt idx="33595">
                  <c:v>3.8920975000000002</c:v>
                </c:pt>
                <c:pt idx="33596">
                  <c:v>3.8925528124992006</c:v>
                </c:pt>
                <c:pt idx="33597">
                  <c:v>3.8929906250016004</c:v>
                </c:pt>
                <c:pt idx="33598">
                  <c:v>3.8933615624992006</c:v>
                </c:pt>
                <c:pt idx="33599">
                  <c:v>3.8938521875007996</c:v>
                </c:pt>
                <c:pt idx="33600">
                  <c:v>3.8942993750016006</c:v>
                </c:pt>
                <c:pt idx="33601">
                  <c:v>3.8946843750016007</c:v>
                </c:pt>
                <c:pt idx="33602">
                  <c:v>3.8951809375007995</c:v>
                </c:pt>
                <c:pt idx="33603">
                  <c:v>3.89569375</c:v>
                </c:pt>
                <c:pt idx="33604">
                  <c:v>3.8961609375007993</c:v>
                </c:pt>
                <c:pt idx="33605">
                  <c:v>3.8965968750016007</c:v>
                </c:pt>
                <c:pt idx="33606">
                  <c:v>3.8969659375007994</c:v>
                </c:pt>
                <c:pt idx="33607">
                  <c:v>3.8973212500000001</c:v>
                </c:pt>
                <c:pt idx="33608">
                  <c:v>3.8976618750016008</c:v>
                </c:pt>
                <c:pt idx="33609">
                  <c:v>3.8979981250016005</c:v>
                </c:pt>
                <c:pt idx="33610">
                  <c:v>3.8982584375007994</c:v>
                </c:pt>
                <c:pt idx="33611">
                  <c:v>3.8978840624992004</c:v>
                </c:pt>
                <c:pt idx="33612">
                  <c:v>3.8975496875007996</c:v>
                </c:pt>
                <c:pt idx="33613">
                  <c:v>3.8979200000000001</c:v>
                </c:pt>
                <c:pt idx="33614">
                  <c:v>3.8982549999999998</c:v>
                </c:pt>
                <c:pt idx="33615">
                  <c:v>3.8986078124992005</c:v>
                </c:pt>
                <c:pt idx="33616">
                  <c:v>3.8989418750016007</c:v>
                </c:pt>
                <c:pt idx="33617">
                  <c:v>3.8993403124992003</c:v>
                </c:pt>
                <c:pt idx="33618">
                  <c:v>3.8997209375007995</c:v>
                </c:pt>
                <c:pt idx="33619">
                  <c:v>3.9001250000000001</c:v>
                </c:pt>
                <c:pt idx="33620">
                  <c:v>3.9006928124992006</c:v>
                </c:pt>
                <c:pt idx="33621">
                  <c:v>3.9011621875007996</c:v>
                </c:pt>
                <c:pt idx="33622">
                  <c:v>3.9016656250016006</c:v>
                </c:pt>
                <c:pt idx="33623">
                  <c:v>3.9021675</c:v>
                </c:pt>
                <c:pt idx="33624">
                  <c:v>3.9026421875007995</c:v>
                </c:pt>
                <c:pt idx="33625">
                  <c:v>3.9030390624992006</c:v>
                </c:pt>
                <c:pt idx="33626">
                  <c:v>3.903565</c:v>
                </c:pt>
                <c:pt idx="33627">
                  <c:v>3.9040881250016004</c:v>
                </c:pt>
                <c:pt idx="33628">
                  <c:v>3.9046178124992004</c:v>
                </c:pt>
                <c:pt idx="33629">
                  <c:v>3.9049384375007996</c:v>
                </c:pt>
                <c:pt idx="33630">
                  <c:v>3.9053831250016007</c:v>
                </c:pt>
                <c:pt idx="33631">
                  <c:v>3.9057768750016004</c:v>
                </c:pt>
                <c:pt idx="33632">
                  <c:v>3.9052553124992007</c:v>
                </c:pt>
                <c:pt idx="33633">
                  <c:v>3.9046118750016006</c:v>
                </c:pt>
                <c:pt idx="33634">
                  <c:v>3.9041009375007993</c:v>
                </c:pt>
                <c:pt idx="33635">
                  <c:v>3.9036421875007994</c:v>
                </c:pt>
                <c:pt idx="33636">
                  <c:v>3.9030418750016005</c:v>
                </c:pt>
                <c:pt idx="33637">
                  <c:v>3.9025003124992006</c:v>
                </c:pt>
                <c:pt idx="33638">
                  <c:v>3.90181625</c:v>
                </c:pt>
                <c:pt idx="33639">
                  <c:v>3.9012181250016007</c:v>
                </c:pt>
                <c:pt idx="33640">
                  <c:v>3.9006378124992005</c:v>
                </c:pt>
                <c:pt idx="33641">
                  <c:v>3.9000521875007994</c:v>
                </c:pt>
                <c:pt idx="33642">
                  <c:v>3.8994006250016007</c:v>
                </c:pt>
                <c:pt idx="33643">
                  <c:v>3.8988299999999998</c:v>
                </c:pt>
                <c:pt idx="33644">
                  <c:v>3.8982637499999999</c:v>
                </c:pt>
                <c:pt idx="33645">
                  <c:v>3.8977843750016006</c:v>
                </c:pt>
                <c:pt idx="33646">
                  <c:v>3.8974437499999999</c:v>
                </c:pt>
                <c:pt idx="33647">
                  <c:v>3.8969374999999999</c:v>
                </c:pt>
                <c:pt idx="33648">
                  <c:v>3.8965700000000001</c:v>
                </c:pt>
                <c:pt idx="33649">
                  <c:v>3.8964493750016005</c:v>
                </c:pt>
                <c:pt idx="33650">
                  <c:v>3.8968371875007994</c:v>
                </c:pt>
                <c:pt idx="33651">
                  <c:v>3.8972015624992005</c:v>
                </c:pt>
                <c:pt idx="33652">
                  <c:v>3.8975659375007994</c:v>
                </c:pt>
                <c:pt idx="33653">
                  <c:v>3.8979656250016004</c:v>
                </c:pt>
                <c:pt idx="33654">
                  <c:v>3.8984456250016004</c:v>
                </c:pt>
                <c:pt idx="33655">
                  <c:v>3.8987846875007994</c:v>
                </c:pt>
                <c:pt idx="33656">
                  <c:v>3.8984606250016007</c:v>
                </c:pt>
                <c:pt idx="33657">
                  <c:v>3.8980706250016004</c:v>
                </c:pt>
                <c:pt idx="33658">
                  <c:v>3.8975021875007996</c:v>
                </c:pt>
                <c:pt idx="33659">
                  <c:v>3.8969696875007993</c:v>
                </c:pt>
                <c:pt idx="33660">
                  <c:v>3.8965221875007994</c:v>
                </c:pt>
                <c:pt idx="33661">
                  <c:v>3.8959168750016007</c:v>
                </c:pt>
                <c:pt idx="33662">
                  <c:v>3.8955331250016005</c:v>
                </c:pt>
                <c:pt idx="33663">
                  <c:v>3.8952003124992003</c:v>
                </c:pt>
                <c:pt idx="33664">
                  <c:v>3.8948696875007993</c:v>
                </c:pt>
                <c:pt idx="33665">
                  <c:v>3.8944628124992007</c:v>
                </c:pt>
                <c:pt idx="33666">
                  <c:v>3.8941024999999998</c:v>
                </c:pt>
                <c:pt idx="33667">
                  <c:v>3.8936525</c:v>
                </c:pt>
                <c:pt idx="33668">
                  <c:v>3.8933059375007995</c:v>
                </c:pt>
                <c:pt idx="33669">
                  <c:v>3.8929243750016007</c:v>
                </c:pt>
                <c:pt idx="33670">
                  <c:v>3.89235</c:v>
                </c:pt>
                <c:pt idx="33671">
                  <c:v>3.8919896875007995</c:v>
                </c:pt>
                <c:pt idx="33672">
                  <c:v>3.8916306250016004</c:v>
                </c:pt>
                <c:pt idx="33673">
                  <c:v>3.8912653124992005</c:v>
                </c:pt>
                <c:pt idx="33674">
                  <c:v>3.8908921875007993</c:v>
                </c:pt>
                <c:pt idx="33675">
                  <c:v>3.8905234375007995</c:v>
                </c:pt>
                <c:pt idx="33676">
                  <c:v>3.8908671875007994</c:v>
                </c:pt>
                <c:pt idx="33677">
                  <c:v>3.8913500000000001</c:v>
                </c:pt>
                <c:pt idx="33678">
                  <c:v>3.8917556250016005</c:v>
                </c:pt>
                <c:pt idx="33679">
                  <c:v>3.8920893750016008</c:v>
                </c:pt>
                <c:pt idx="33680">
                  <c:v>3.8925709375007993</c:v>
                </c:pt>
                <c:pt idx="33681">
                  <c:v>3.8930578124992006</c:v>
                </c:pt>
                <c:pt idx="33682">
                  <c:v>3.8935371875007996</c:v>
                </c:pt>
                <c:pt idx="33683">
                  <c:v>3.8939765624992004</c:v>
                </c:pt>
                <c:pt idx="33684">
                  <c:v>3.8943203124992003</c:v>
                </c:pt>
                <c:pt idx="33685">
                  <c:v>3.8947659375007997</c:v>
                </c:pt>
                <c:pt idx="33686">
                  <c:v>3.8951653124992003</c:v>
                </c:pt>
                <c:pt idx="33687">
                  <c:v>3.8955553124992006</c:v>
                </c:pt>
                <c:pt idx="33688">
                  <c:v>3.8959746875007997</c:v>
                </c:pt>
                <c:pt idx="33689">
                  <c:v>3.8965034375007996</c:v>
                </c:pt>
                <c:pt idx="33690">
                  <c:v>3.8970400000000001</c:v>
                </c:pt>
                <c:pt idx="33691">
                  <c:v>3.8975693750016007</c:v>
                </c:pt>
                <c:pt idx="33692">
                  <c:v>3.8980381250016007</c:v>
                </c:pt>
                <c:pt idx="33693">
                  <c:v>3.8984903124992005</c:v>
                </c:pt>
                <c:pt idx="33694">
                  <c:v>3.8988706250016008</c:v>
                </c:pt>
                <c:pt idx="33695">
                  <c:v>3.8992228124992003</c:v>
                </c:pt>
                <c:pt idx="33696">
                  <c:v>3.8996190624992004</c:v>
                </c:pt>
                <c:pt idx="33697">
                  <c:v>3.8999981250016007</c:v>
                </c:pt>
                <c:pt idx="33698">
                  <c:v>3.9003828124992004</c:v>
                </c:pt>
                <c:pt idx="33699">
                  <c:v>3.9007768750016005</c:v>
                </c:pt>
                <c:pt idx="33700">
                  <c:v>3.9012256250016004</c:v>
                </c:pt>
                <c:pt idx="33701">
                  <c:v>3.9015718750016006</c:v>
                </c:pt>
                <c:pt idx="33702">
                  <c:v>3.9011612499999999</c:v>
                </c:pt>
                <c:pt idx="33703">
                  <c:v>3.9006868750016004</c:v>
                </c:pt>
                <c:pt idx="33704">
                  <c:v>3.9002284375007994</c:v>
                </c:pt>
                <c:pt idx="33705">
                  <c:v>3.8998587499999999</c:v>
                </c:pt>
                <c:pt idx="33706">
                  <c:v>3.8994437500000001</c:v>
                </c:pt>
                <c:pt idx="33707">
                  <c:v>3.8989940624992006</c:v>
                </c:pt>
                <c:pt idx="33708">
                  <c:v>3.8986265624992007</c:v>
                </c:pt>
                <c:pt idx="33709">
                  <c:v>3.8981896875007993</c:v>
                </c:pt>
                <c:pt idx="33710">
                  <c:v>3.8977965624992006</c:v>
                </c:pt>
                <c:pt idx="33711">
                  <c:v>3.89731125</c:v>
                </c:pt>
                <c:pt idx="33712">
                  <c:v>3.8968843750016005</c:v>
                </c:pt>
                <c:pt idx="33713">
                  <c:v>3.8964918750016007</c:v>
                </c:pt>
                <c:pt idx="33714">
                  <c:v>3.8960737499999998</c:v>
                </c:pt>
                <c:pt idx="33715">
                  <c:v>3.8956734375007995</c:v>
                </c:pt>
                <c:pt idx="33716">
                  <c:v>3.8950312500000002</c:v>
                </c:pt>
                <c:pt idx="33717">
                  <c:v>3.8946112500000001</c:v>
                </c:pt>
                <c:pt idx="33718">
                  <c:v>3.8942584375007994</c:v>
                </c:pt>
                <c:pt idx="33719">
                  <c:v>3.8938971875007997</c:v>
                </c:pt>
                <c:pt idx="33720">
                  <c:v>3.8935575</c:v>
                </c:pt>
                <c:pt idx="33721">
                  <c:v>3.8932331250016006</c:v>
                </c:pt>
                <c:pt idx="33722">
                  <c:v>3.8928934375007995</c:v>
                </c:pt>
                <c:pt idx="33723">
                  <c:v>3.8927343750016008</c:v>
                </c:pt>
                <c:pt idx="33724">
                  <c:v>3.8930553124992007</c:v>
                </c:pt>
                <c:pt idx="33725">
                  <c:v>3.8934059375007997</c:v>
                </c:pt>
                <c:pt idx="33726">
                  <c:v>3.8938668750016006</c:v>
                </c:pt>
                <c:pt idx="33727">
                  <c:v>3.8943449999999999</c:v>
                </c:pt>
                <c:pt idx="33728">
                  <c:v>3.8948284375007995</c:v>
                </c:pt>
                <c:pt idx="33729">
                  <c:v>3.8953106250016005</c:v>
                </c:pt>
                <c:pt idx="33730">
                  <c:v>3.8957028124992004</c:v>
                </c:pt>
                <c:pt idx="33731">
                  <c:v>3.8960896875007993</c:v>
                </c:pt>
                <c:pt idx="33732">
                  <c:v>3.8965159375007996</c:v>
                </c:pt>
                <c:pt idx="33733">
                  <c:v>3.8968781250016007</c:v>
                </c:pt>
                <c:pt idx="33734">
                  <c:v>3.8973153124992006</c:v>
                </c:pt>
                <c:pt idx="33735">
                  <c:v>3.8976500000000001</c:v>
                </c:pt>
                <c:pt idx="33736">
                  <c:v>3.8979840624992006</c:v>
                </c:pt>
                <c:pt idx="33737">
                  <c:v>3.8985403124992004</c:v>
                </c:pt>
                <c:pt idx="33738">
                  <c:v>3.8989256250016004</c:v>
                </c:pt>
                <c:pt idx="33739">
                  <c:v>3.8993443750016006</c:v>
                </c:pt>
                <c:pt idx="33740">
                  <c:v>3.8997365624992004</c:v>
                </c:pt>
                <c:pt idx="33741">
                  <c:v>3.9001828124992004</c:v>
                </c:pt>
                <c:pt idx="33742">
                  <c:v>3.9005259375007997</c:v>
                </c:pt>
                <c:pt idx="33743">
                  <c:v>3.9010521875007993</c:v>
                </c:pt>
                <c:pt idx="33744">
                  <c:v>3.9015212500000001</c:v>
                </c:pt>
                <c:pt idx="33745">
                  <c:v>3.9019159375007995</c:v>
                </c:pt>
                <c:pt idx="33746">
                  <c:v>3.9022640624992007</c:v>
                </c:pt>
                <c:pt idx="33747">
                  <c:v>3.9026299999999998</c:v>
                </c:pt>
                <c:pt idx="33748">
                  <c:v>3.9025021875007995</c:v>
                </c:pt>
                <c:pt idx="33749">
                  <c:v>3.9021356250016006</c:v>
                </c:pt>
                <c:pt idx="33750">
                  <c:v>3.9024631250016006</c:v>
                </c:pt>
                <c:pt idx="33751">
                  <c:v>3.9021103124992007</c:v>
                </c:pt>
                <c:pt idx="33752">
                  <c:v>3.9016293750016007</c:v>
                </c:pt>
                <c:pt idx="33753">
                  <c:v>3.9012084375007996</c:v>
                </c:pt>
                <c:pt idx="33754">
                  <c:v>3.9007406250016006</c:v>
                </c:pt>
                <c:pt idx="33755">
                  <c:v>3.9002371875007995</c:v>
                </c:pt>
                <c:pt idx="33756">
                  <c:v>3.8996237499999999</c:v>
                </c:pt>
                <c:pt idx="33757">
                  <c:v>3.8989818750016005</c:v>
                </c:pt>
                <c:pt idx="33758">
                  <c:v>3.8981918750016007</c:v>
                </c:pt>
                <c:pt idx="33759">
                  <c:v>3.8974121875007994</c:v>
                </c:pt>
                <c:pt idx="33760">
                  <c:v>3.8965646875007995</c:v>
                </c:pt>
                <c:pt idx="33761">
                  <c:v>3.8955765624992007</c:v>
                </c:pt>
                <c:pt idx="33762">
                  <c:v>3.8945331250016006</c:v>
                </c:pt>
                <c:pt idx="33763">
                  <c:v>3.8935918750016008</c:v>
                </c:pt>
                <c:pt idx="33764">
                  <c:v>3.8927093750016004</c:v>
                </c:pt>
                <c:pt idx="33765">
                  <c:v>3.8919181250016006</c:v>
                </c:pt>
                <c:pt idx="33766">
                  <c:v>3.8912146875007996</c:v>
                </c:pt>
                <c:pt idx="33767">
                  <c:v>3.8906368750016007</c:v>
                </c:pt>
                <c:pt idx="33768">
                  <c:v>3.8901112499999999</c:v>
                </c:pt>
                <c:pt idx="33769">
                  <c:v>3.8897159375007995</c:v>
                </c:pt>
                <c:pt idx="33770">
                  <c:v>3.8893943750016007</c:v>
                </c:pt>
                <c:pt idx="33771">
                  <c:v>3.8897681250016007</c:v>
                </c:pt>
                <c:pt idx="33772">
                  <c:v>3.8900931250016004</c:v>
                </c:pt>
                <c:pt idx="33773">
                  <c:v>3.8896746875007997</c:v>
                </c:pt>
                <c:pt idx="33774">
                  <c:v>3.88932375</c:v>
                </c:pt>
                <c:pt idx="33775">
                  <c:v>3.8897356250016006</c:v>
                </c:pt>
                <c:pt idx="33776">
                  <c:v>3.8901756250016004</c:v>
                </c:pt>
                <c:pt idx="33777">
                  <c:v>3.8905506250016004</c:v>
                </c:pt>
                <c:pt idx="33778">
                  <c:v>3.8908956250016007</c:v>
                </c:pt>
                <c:pt idx="33779">
                  <c:v>3.8912381250016006</c:v>
                </c:pt>
                <c:pt idx="33780">
                  <c:v>3.891705</c:v>
                </c:pt>
                <c:pt idx="33781">
                  <c:v>3.8920515624992005</c:v>
                </c:pt>
                <c:pt idx="33782">
                  <c:v>3.8923921875007994</c:v>
                </c:pt>
                <c:pt idx="33783">
                  <c:v>3.8927571875007994</c:v>
                </c:pt>
                <c:pt idx="33784">
                  <c:v>3.8931596875007997</c:v>
                </c:pt>
                <c:pt idx="33785">
                  <c:v>3.8935824999999999</c:v>
                </c:pt>
                <c:pt idx="33786">
                  <c:v>3.8939853124992005</c:v>
                </c:pt>
                <c:pt idx="33787">
                  <c:v>3.8943156250016004</c:v>
                </c:pt>
                <c:pt idx="33788">
                  <c:v>3.8946737499999999</c:v>
                </c:pt>
                <c:pt idx="33789">
                  <c:v>3.8949984375007993</c:v>
                </c:pt>
                <c:pt idx="33790">
                  <c:v>3.8954043750016005</c:v>
                </c:pt>
                <c:pt idx="33791">
                  <c:v>3.8958225</c:v>
                </c:pt>
                <c:pt idx="33792">
                  <c:v>3.8962121875007996</c:v>
                </c:pt>
                <c:pt idx="33793">
                  <c:v>3.8960493750016005</c:v>
                </c:pt>
                <c:pt idx="33794">
                  <c:v>3.8963281250016006</c:v>
                </c:pt>
                <c:pt idx="33795">
                  <c:v>3.8960775000000001</c:v>
                </c:pt>
                <c:pt idx="33796">
                  <c:v>3.8955934375007994</c:v>
                </c:pt>
                <c:pt idx="33797">
                  <c:v>3.8952659375007994</c:v>
                </c:pt>
                <c:pt idx="33798">
                  <c:v>3.8948375</c:v>
                </c:pt>
                <c:pt idx="33799">
                  <c:v>3.8944968750016007</c:v>
                </c:pt>
                <c:pt idx="33800">
                  <c:v>3.8941465624992007</c:v>
                </c:pt>
                <c:pt idx="33801">
                  <c:v>3.8937709375007996</c:v>
                </c:pt>
                <c:pt idx="33802">
                  <c:v>3.8934040624992003</c:v>
                </c:pt>
                <c:pt idx="33803">
                  <c:v>3.8930293750016007</c:v>
                </c:pt>
                <c:pt idx="33804">
                  <c:v>3.8926378124992005</c:v>
                </c:pt>
                <c:pt idx="33805">
                  <c:v>3.8922384375007995</c:v>
                </c:pt>
                <c:pt idx="33806">
                  <c:v>3.8918915624992003</c:v>
                </c:pt>
                <c:pt idx="33807">
                  <c:v>3.8915253124992004</c:v>
                </c:pt>
                <c:pt idx="33808">
                  <c:v>3.8910643750016005</c:v>
                </c:pt>
                <c:pt idx="33809">
                  <c:v>3.8905965624992005</c:v>
                </c:pt>
                <c:pt idx="33810">
                  <c:v>3.8902496875007997</c:v>
                </c:pt>
                <c:pt idx="33811">
                  <c:v>3.8906134375007997</c:v>
                </c:pt>
                <c:pt idx="33812">
                  <c:v>3.8910359375007997</c:v>
                </c:pt>
                <c:pt idx="33813">
                  <c:v>3.8913937500000002</c:v>
                </c:pt>
                <c:pt idx="33814">
                  <c:v>3.8918093750016007</c:v>
                </c:pt>
                <c:pt idx="33815">
                  <c:v>3.8922565624992007</c:v>
                </c:pt>
                <c:pt idx="33816">
                  <c:v>3.8926328124992007</c:v>
                </c:pt>
                <c:pt idx="33817">
                  <c:v>3.8930609375007994</c:v>
                </c:pt>
                <c:pt idx="33818">
                  <c:v>3.8926618750016004</c:v>
                </c:pt>
                <c:pt idx="33819">
                  <c:v>3.89227875</c:v>
                </c:pt>
                <c:pt idx="33820">
                  <c:v>3.8921471875007994</c:v>
                </c:pt>
                <c:pt idx="33821">
                  <c:v>3.8924768750016008</c:v>
                </c:pt>
                <c:pt idx="33822">
                  <c:v>3.8920231250016006</c:v>
                </c:pt>
                <c:pt idx="33823">
                  <c:v>3.8916440624992004</c:v>
                </c:pt>
                <c:pt idx="33824">
                  <c:v>3.8913034375007993</c:v>
                </c:pt>
                <c:pt idx="33825">
                  <c:v>3.8916274999999998</c:v>
                </c:pt>
                <c:pt idx="33826">
                  <c:v>3.8920528124992004</c:v>
                </c:pt>
                <c:pt idx="33827">
                  <c:v>3.8924150000000002</c:v>
                </c:pt>
                <c:pt idx="33828">
                  <c:v>3.8927615624992007</c:v>
                </c:pt>
                <c:pt idx="33829">
                  <c:v>3.8931734375007996</c:v>
                </c:pt>
                <c:pt idx="33830">
                  <c:v>3.8935915624992004</c:v>
                </c:pt>
                <c:pt idx="33831">
                  <c:v>3.8939618750016005</c:v>
                </c:pt>
                <c:pt idx="33832">
                  <c:v>3.8939896875007993</c:v>
                </c:pt>
                <c:pt idx="33833">
                  <c:v>3.8936446875007995</c:v>
                </c:pt>
                <c:pt idx="33834">
                  <c:v>3.8933231250016007</c:v>
                </c:pt>
                <c:pt idx="33835">
                  <c:v>3.89299375</c:v>
                </c:pt>
                <c:pt idx="33836">
                  <c:v>3.8926431250016007</c:v>
                </c:pt>
                <c:pt idx="33837">
                  <c:v>3.8922109375007996</c:v>
                </c:pt>
                <c:pt idx="33838">
                  <c:v>3.8918181250016004</c:v>
                </c:pt>
                <c:pt idx="33839">
                  <c:v>3.8914965624992006</c:v>
                </c:pt>
                <c:pt idx="33840">
                  <c:v>3.8910856250016006</c:v>
                </c:pt>
                <c:pt idx="33841">
                  <c:v>3.8907162500000001</c:v>
                </c:pt>
                <c:pt idx="33842">
                  <c:v>3.8901068750016008</c:v>
                </c:pt>
                <c:pt idx="33843">
                  <c:v>3.8897724999999999</c:v>
                </c:pt>
                <c:pt idx="33844">
                  <c:v>3.8891837499999999</c:v>
                </c:pt>
                <c:pt idx="33845">
                  <c:v>3.8887931250016008</c:v>
                </c:pt>
                <c:pt idx="33846">
                  <c:v>3.8889140624992007</c:v>
                </c:pt>
                <c:pt idx="33847">
                  <c:v>3.8893053124992005</c:v>
                </c:pt>
                <c:pt idx="33848">
                  <c:v>3.8896350000000002</c:v>
                </c:pt>
                <c:pt idx="33849">
                  <c:v>3.8899671875007993</c:v>
                </c:pt>
                <c:pt idx="33850">
                  <c:v>3.890355</c:v>
                </c:pt>
                <c:pt idx="33851">
                  <c:v>3.8907028124992005</c:v>
                </c:pt>
                <c:pt idx="33852">
                  <c:v>3.8910928124992004</c:v>
                </c:pt>
                <c:pt idx="33853">
                  <c:v>3.8914565624992004</c:v>
                </c:pt>
                <c:pt idx="33854">
                  <c:v>3.8918368750016006</c:v>
                </c:pt>
                <c:pt idx="33855">
                  <c:v>3.8921784375007995</c:v>
                </c:pt>
                <c:pt idx="33856">
                  <c:v>3.8925624999999999</c:v>
                </c:pt>
                <c:pt idx="33857">
                  <c:v>3.8929396875007996</c:v>
                </c:pt>
                <c:pt idx="33858">
                  <c:v>3.8932734375007993</c:v>
                </c:pt>
                <c:pt idx="33859">
                  <c:v>3.8936831250016004</c:v>
                </c:pt>
                <c:pt idx="33860">
                  <c:v>3.8940056250016006</c:v>
                </c:pt>
                <c:pt idx="33861">
                  <c:v>3.8944806250016004</c:v>
                </c:pt>
                <c:pt idx="33862">
                  <c:v>3.8949003124992005</c:v>
                </c:pt>
                <c:pt idx="33863">
                  <c:v>3.8953546875007996</c:v>
                </c:pt>
                <c:pt idx="33864">
                  <c:v>3.89580875</c:v>
                </c:pt>
                <c:pt idx="33865">
                  <c:v>3.8961818750016004</c:v>
                </c:pt>
                <c:pt idx="33866">
                  <c:v>3.8958128124992006</c:v>
                </c:pt>
                <c:pt idx="33867">
                  <c:v>3.8954087500000001</c:v>
                </c:pt>
                <c:pt idx="33868">
                  <c:v>3.8949928124992006</c:v>
                </c:pt>
                <c:pt idx="33869">
                  <c:v>3.8945081250016007</c:v>
                </c:pt>
                <c:pt idx="33870">
                  <c:v>3.8941321875007997</c:v>
                </c:pt>
                <c:pt idx="33871">
                  <c:v>3.8937659375007994</c:v>
                </c:pt>
                <c:pt idx="33872">
                  <c:v>3.8934218750016005</c:v>
                </c:pt>
                <c:pt idx="33873">
                  <c:v>3.8928975000000001</c:v>
                </c:pt>
                <c:pt idx="33874">
                  <c:v>3.8924362499999998</c:v>
                </c:pt>
                <c:pt idx="33875">
                  <c:v>3.8919096875007995</c:v>
                </c:pt>
                <c:pt idx="33876">
                  <c:v>3.8914731250016006</c:v>
                </c:pt>
                <c:pt idx="33877">
                  <c:v>3.8910028124992007</c:v>
                </c:pt>
                <c:pt idx="33878">
                  <c:v>3.8906412499999998</c:v>
                </c:pt>
                <c:pt idx="33879">
                  <c:v>3.8900475000000001</c:v>
                </c:pt>
                <c:pt idx="33880">
                  <c:v>3.8892540624992007</c:v>
                </c:pt>
                <c:pt idx="33881">
                  <c:v>3.8887874999999998</c:v>
                </c:pt>
                <c:pt idx="33882">
                  <c:v>3.8881925000000002</c:v>
                </c:pt>
                <c:pt idx="33883">
                  <c:v>3.8876303124992004</c:v>
                </c:pt>
                <c:pt idx="33884">
                  <c:v>3.8869843750016004</c:v>
                </c:pt>
                <c:pt idx="33885">
                  <c:v>3.8863490624992005</c:v>
                </c:pt>
                <c:pt idx="33886">
                  <c:v>3.8857387499999998</c:v>
                </c:pt>
                <c:pt idx="33887">
                  <c:v>3.8851856250016006</c:v>
                </c:pt>
                <c:pt idx="33888">
                  <c:v>3.8846656250016007</c:v>
                </c:pt>
                <c:pt idx="33889">
                  <c:v>3.8842078124992003</c:v>
                </c:pt>
                <c:pt idx="33890">
                  <c:v>3.8838003124992007</c:v>
                </c:pt>
                <c:pt idx="33891">
                  <c:v>3.8833118750016005</c:v>
                </c:pt>
                <c:pt idx="33892">
                  <c:v>3.8829709375007995</c:v>
                </c:pt>
                <c:pt idx="33893">
                  <c:v>3.8826468750016008</c:v>
                </c:pt>
                <c:pt idx="33894">
                  <c:v>3.8830084375007994</c:v>
                </c:pt>
                <c:pt idx="33895">
                  <c:v>3.8835268750016008</c:v>
                </c:pt>
                <c:pt idx="33896">
                  <c:v>3.8839368750016008</c:v>
                </c:pt>
                <c:pt idx="33897">
                  <c:v>3.8843243750016008</c:v>
                </c:pt>
                <c:pt idx="33898">
                  <c:v>3.8847059375007995</c:v>
                </c:pt>
                <c:pt idx="33899">
                  <c:v>3.8852053124992003</c:v>
                </c:pt>
                <c:pt idx="33900">
                  <c:v>3.8856543750016006</c:v>
                </c:pt>
                <c:pt idx="33901">
                  <c:v>3.8860778124992006</c:v>
                </c:pt>
                <c:pt idx="33902">
                  <c:v>3.8865428124992003</c:v>
                </c:pt>
                <c:pt idx="33903">
                  <c:v>3.8870203124992004</c:v>
                </c:pt>
                <c:pt idx="33904">
                  <c:v>3.8874453124992003</c:v>
                </c:pt>
                <c:pt idx="33905">
                  <c:v>3.8878609375007995</c:v>
                </c:pt>
                <c:pt idx="33906">
                  <c:v>3.888325</c:v>
                </c:pt>
                <c:pt idx="33907">
                  <c:v>3.8887793750016004</c:v>
                </c:pt>
                <c:pt idx="33908">
                  <c:v>3.8891421875007994</c:v>
                </c:pt>
                <c:pt idx="33909">
                  <c:v>3.8895718750016006</c:v>
                </c:pt>
                <c:pt idx="33910">
                  <c:v>3.8900174999999999</c:v>
                </c:pt>
                <c:pt idx="33911">
                  <c:v>3.8905025000000002</c:v>
                </c:pt>
                <c:pt idx="33912">
                  <c:v>3.8908675000000001</c:v>
                </c:pt>
                <c:pt idx="33913">
                  <c:v>3.8912053124992005</c:v>
                </c:pt>
                <c:pt idx="33914">
                  <c:v>3.8906687500000001</c:v>
                </c:pt>
                <c:pt idx="33915">
                  <c:v>3.8900424999999998</c:v>
                </c:pt>
                <c:pt idx="33916">
                  <c:v>3.8894199999999999</c:v>
                </c:pt>
                <c:pt idx="33917">
                  <c:v>3.8890996875007997</c:v>
                </c:pt>
                <c:pt idx="33918">
                  <c:v>3.8885787500000002</c:v>
                </c:pt>
                <c:pt idx="33919">
                  <c:v>3.8885237500000001</c:v>
                </c:pt>
                <c:pt idx="33920">
                  <c:v>3.8890015624992005</c:v>
                </c:pt>
                <c:pt idx="33921">
                  <c:v>3.8894981250016007</c:v>
                </c:pt>
                <c:pt idx="33922">
                  <c:v>3.8898693750016005</c:v>
                </c:pt>
                <c:pt idx="33923">
                  <c:v>3.8903462499999999</c:v>
                </c:pt>
                <c:pt idx="33924">
                  <c:v>3.89084875</c:v>
                </c:pt>
                <c:pt idx="33925">
                  <c:v>3.8911984375007993</c:v>
                </c:pt>
                <c:pt idx="33926">
                  <c:v>3.8915909375007995</c:v>
                </c:pt>
                <c:pt idx="33927">
                  <c:v>3.8919703124992004</c:v>
                </c:pt>
                <c:pt idx="33928">
                  <c:v>3.8924103124992007</c:v>
                </c:pt>
                <c:pt idx="33929">
                  <c:v>3.8927856250016006</c:v>
                </c:pt>
                <c:pt idx="33930">
                  <c:v>3.8931131250016007</c:v>
                </c:pt>
                <c:pt idx="33931">
                  <c:v>3.8935268750016006</c:v>
                </c:pt>
                <c:pt idx="33932">
                  <c:v>3.8939171875007994</c:v>
                </c:pt>
                <c:pt idx="33933">
                  <c:v>3.8944225000000001</c:v>
                </c:pt>
                <c:pt idx="33934">
                  <c:v>3.8949065624992003</c:v>
                </c:pt>
                <c:pt idx="33935">
                  <c:v>3.8954225</c:v>
                </c:pt>
                <c:pt idx="33936">
                  <c:v>3.8959678124992005</c:v>
                </c:pt>
                <c:pt idx="33937">
                  <c:v>3.8964996875007993</c:v>
                </c:pt>
                <c:pt idx="33938">
                  <c:v>3.8968565624992006</c:v>
                </c:pt>
                <c:pt idx="33939">
                  <c:v>3.8965131250016007</c:v>
                </c:pt>
                <c:pt idx="33940">
                  <c:v>3.8958859375007995</c:v>
                </c:pt>
                <c:pt idx="33941">
                  <c:v>3.8952300000000002</c:v>
                </c:pt>
                <c:pt idx="33942">
                  <c:v>3.8948024999999999</c:v>
                </c:pt>
                <c:pt idx="33943">
                  <c:v>3.8943371875007995</c:v>
                </c:pt>
                <c:pt idx="33944">
                  <c:v>3.8937671875007993</c:v>
                </c:pt>
                <c:pt idx="33945">
                  <c:v>3.8931046875007995</c:v>
                </c:pt>
                <c:pt idx="33946">
                  <c:v>3.8924946875007995</c:v>
                </c:pt>
                <c:pt idx="33947">
                  <c:v>3.8919506250016007</c:v>
                </c:pt>
                <c:pt idx="33948">
                  <c:v>3.8914175000000002</c:v>
                </c:pt>
                <c:pt idx="33949">
                  <c:v>3.8909699999999998</c:v>
                </c:pt>
                <c:pt idx="33950">
                  <c:v>3.8905400000000001</c:v>
                </c:pt>
                <c:pt idx="33951">
                  <c:v>3.8901678124992003</c:v>
                </c:pt>
                <c:pt idx="33952">
                  <c:v>3.8897862499999998</c:v>
                </c:pt>
                <c:pt idx="33953">
                  <c:v>3.8894662499999999</c:v>
                </c:pt>
                <c:pt idx="33954">
                  <c:v>3.8891159375007995</c:v>
                </c:pt>
                <c:pt idx="33955">
                  <c:v>3.8887396875007996</c:v>
                </c:pt>
                <c:pt idx="33956">
                  <c:v>3.8883800000000002</c:v>
                </c:pt>
                <c:pt idx="33957">
                  <c:v>3.8879384375007997</c:v>
                </c:pt>
                <c:pt idx="33958">
                  <c:v>3.8873671875007996</c:v>
                </c:pt>
                <c:pt idx="33959">
                  <c:v>3.8870184375007995</c:v>
                </c:pt>
                <c:pt idx="33960">
                  <c:v>3.8864581250016004</c:v>
                </c:pt>
                <c:pt idx="33961">
                  <c:v>3.8858518750016007</c:v>
                </c:pt>
                <c:pt idx="33962">
                  <c:v>3.8853028124992006</c:v>
                </c:pt>
                <c:pt idx="33963">
                  <c:v>3.8848284375007993</c:v>
                </c:pt>
                <c:pt idx="33964">
                  <c:v>3.8843168750016006</c:v>
                </c:pt>
                <c:pt idx="33965">
                  <c:v>3.8838162500000002</c:v>
                </c:pt>
                <c:pt idx="33966">
                  <c:v>3.8834771875007994</c:v>
                </c:pt>
                <c:pt idx="33967">
                  <c:v>3.8839793750016005</c:v>
                </c:pt>
                <c:pt idx="33968">
                  <c:v>3.8843828124992004</c:v>
                </c:pt>
                <c:pt idx="33969">
                  <c:v>3.8847546875007994</c:v>
                </c:pt>
                <c:pt idx="33970">
                  <c:v>3.8851443750016004</c:v>
                </c:pt>
                <c:pt idx="33971">
                  <c:v>3.8856074999999999</c:v>
                </c:pt>
                <c:pt idx="33972">
                  <c:v>3.8859531250016004</c:v>
                </c:pt>
                <c:pt idx="33973">
                  <c:v>3.8862975</c:v>
                </c:pt>
                <c:pt idx="33974">
                  <c:v>3.8867040624992004</c:v>
                </c:pt>
                <c:pt idx="33975">
                  <c:v>3.8870612499999999</c:v>
                </c:pt>
                <c:pt idx="33976">
                  <c:v>3.8873990624992003</c:v>
                </c:pt>
                <c:pt idx="33977">
                  <c:v>3.8878915624992003</c:v>
                </c:pt>
                <c:pt idx="33978">
                  <c:v>3.8882293750016004</c:v>
                </c:pt>
                <c:pt idx="33979">
                  <c:v>3.8885825000000001</c:v>
                </c:pt>
                <c:pt idx="33980">
                  <c:v>3.8889584375007993</c:v>
                </c:pt>
                <c:pt idx="33981">
                  <c:v>3.8893628124992006</c:v>
                </c:pt>
                <c:pt idx="33982">
                  <c:v>3.8897028124992006</c:v>
                </c:pt>
                <c:pt idx="33983">
                  <c:v>3.8900831250016004</c:v>
                </c:pt>
                <c:pt idx="33984">
                  <c:v>3.8904309375007995</c:v>
                </c:pt>
                <c:pt idx="33985">
                  <c:v>3.8907625000000001</c:v>
                </c:pt>
                <c:pt idx="33986">
                  <c:v>3.8903118750016006</c:v>
                </c:pt>
                <c:pt idx="33987">
                  <c:v>3.8897959375007995</c:v>
                </c:pt>
                <c:pt idx="33988">
                  <c:v>3.8891790624992004</c:v>
                </c:pt>
                <c:pt idx="33989">
                  <c:v>3.8888368750016005</c:v>
                </c:pt>
                <c:pt idx="33990">
                  <c:v>3.8884487499999998</c:v>
                </c:pt>
                <c:pt idx="33991">
                  <c:v>3.8878703124992007</c:v>
                </c:pt>
                <c:pt idx="33992">
                  <c:v>3.8873074999999999</c:v>
                </c:pt>
                <c:pt idx="33993">
                  <c:v>3.8869528124992003</c:v>
                </c:pt>
                <c:pt idx="33994">
                  <c:v>3.8865124999999998</c:v>
                </c:pt>
                <c:pt idx="33995">
                  <c:v>3.88615625</c:v>
                </c:pt>
                <c:pt idx="33996">
                  <c:v>3.8865528124992004</c:v>
                </c:pt>
                <c:pt idx="33997">
                  <c:v>3.8868828124992003</c:v>
                </c:pt>
                <c:pt idx="33998">
                  <c:v>3.8873743750016008</c:v>
                </c:pt>
                <c:pt idx="33999">
                  <c:v>3.8877031250016008</c:v>
                </c:pt>
                <c:pt idx="34000">
                  <c:v>3.8881418750016006</c:v>
                </c:pt>
                <c:pt idx="34001">
                  <c:v>3.8884856250016004</c:v>
                </c:pt>
                <c:pt idx="34002">
                  <c:v>3.8888324999999999</c:v>
                </c:pt>
                <c:pt idx="34003">
                  <c:v>3.8892587500000002</c:v>
                </c:pt>
                <c:pt idx="34004">
                  <c:v>3.8896468750016004</c:v>
                </c:pt>
                <c:pt idx="34005">
                  <c:v>3.8900406250016006</c:v>
                </c:pt>
                <c:pt idx="34006">
                  <c:v>3.8904746875007996</c:v>
                </c:pt>
                <c:pt idx="34007">
                  <c:v>3.8901009375007995</c:v>
                </c:pt>
                <c:pt idx="34008">
                  <c:v>3.8899374999999998</c:v>
                </c:pt>
                <c:pt idx="34009">
                  <c:v>3.8901940624992006</c:v>
                </c:pt>
                <c:pt idx="34010">
                  <c:v>3.89056625</c:v>
                </c:pt>
                <c:pt idx="34011">
                  <c:v>3.8905531250016008</c:v>
                </c:pt>
                <c:pt idx="34012">
                  <c:v>3.8902100000000002</c:v>
                </c:pt>
                <c:pt idx="34013">
                  <c:v>3.8903949999999998</c:v>
                </c:pt>
                <c:pt idx="34014">
                  <c:v>3.8900434375007995</c:v>
                </c:pt>
                <c:pt idx="34015">
                  <c:v>3.8895646875007994</c:v>
                </c:pt>
                <c:pt idx="34016">
                  <c:v>3.8891678124992004</c:v>
                </c:pt>
                <c:pt idx="34017">
                  <c:v>3.8888328124992007</c:v>
                </c:pt>
                <c:pt idx="34018">
                  <c:v>3.8884046875007994</c:v>
                </c:pt>
                <c:pt idx="34019">
                  <c:v>3.8878793750016007</c:v>
                </c:pt>
                <c:pt idx="34020">
                  <c:v>3.8872084375007994</c:v>
                </c:pt>
                <c:pt idx="34021">
                  <c:v>3.8868246875007997</c:v>
                </c:pt>
                <c:pt idx="34022">
                  <c:v>3.8864346875007993</c:v>
                </c:pt>
                <c:pt idx="34023">
                  <c:v>3.8859312500000001</c:v>
                </c:pt>
                <c:pt idx="34024">
                  <c:v>3.8854871875007997</c:v>
                </c:pt>
                <c:pt idx="34025">
                  <c:v>3.8850243750016005</c:v>
                </c:pt>
                <c:pt idx="34026">
                  <c:v>3.8846337499999999</c:v>
                </c:pt>
                <c:pt idx="34027">
                  <c:v>3.8842759375007994</c:v>
                </c:pt>
                <c:pt idx="34028">
                  <c:v>3.8835246875007994</c:v>
                </c:pt>
                <c:pt idx="34029">
                  <c:v>3.8831371875007994</c:v>
                </c:pt>
                <c:pt idx="34030">
                  <c:v>3.8827684375007996</c:v>
                </c:pt>
                <c:pt idx="34031">
                  <c:v>3.8822190624992006</c:v>
                </c:pt>
                <c:pt idx="34032">
                  <c:v>3.8816271875007997</c:v>
                </c:pt>
                <c:pt idx="34033">
                  <c:v>3.8810293750016007</c:v>
                </c:pt>
                <c:pt idx="34034">
                  <c:v>3.8806184375007997</c:v>
                </c:pt>
                <c:pt idx="34035">
                  <c:v>3.8801734375007997</c:v>
                </c:pt>
                <c:pt idx="34036">
                  <c:v>3.8798390624992005</c:v>
                </c:pt>
                <c:pt idx="34037">
                  <c:v>3.8794831250016006</c:v>
                </c:pt>
                <c:pt idx="34038">
                  <c:v>3.87900125</c:v>
                </c:pt>
                <c:pt idx="34039">
                  <c:v>3.8791387500000001</c:v>
                </c:pt>
                <c:pt idx="34040">
                  <c:v>3.8795540624992007</c:v>
                </c:pt>
                <c:pt idx="34041">
                  <c:v>3.8800828124992006</c:v>
                </c:pt>
                <c:pt idx="34042">
                  <c:v>3.8804112499999999</c:v>
                </c:pt>
                <c:pt idx="34043">
                  <c:v>3.8808381250016004</c:v>
                </c:pt>
                <c:pt idx="34044">
                  <c:v>3.8813071875007994</c:v>
                </c:pt>
                <c:pt idx="34045">
                  <c:v>3.8817381250016005</c:v>
                </c:pt>
                <c:pt idx="34046">
                  <c:v>3.8822321875007995</c:v>
                </c:pt>
                <c:pt idx="34047">
                  <c:v>3.8826706250016008</c:v>
                </c:pt>
                <c:pt idx="34048">
                  <c:v>3.8830521875007995</c:v>
                </c:pt>
                <c:pt idx="34049">
                  <c:v>3.8834325000000001</c:v>
                </c:pt>
                <c:pt idx="34050">
                  <c:v>3.8837903124992006</c:v>
                </c:pt>
                <c:pt idx="34051">
                  <c:v>3.8841828124992004</c:v>
                </c:pt>
                <c:pt idx="34052">
                  <c:v>3.8846265624992005</c:v>
                </c:pt>
                <c:pt idx="34053">
                  <c:v>3.8850250000000002</c:v>
                </c:pt>
                <c:pt idx="34054">
                  <c:v>3.8854559375007995</c:v>
                </c:pt>
                <c:pt idx="34055">
                  <c:v>3.8858296875007996</c:v>
                </c:pt>
                <c:pt idx="34056">
                  <c:v>3.8854921875007995</c:v>
                </c:pt>
                <c:pt idx="34057">
                  <c:v>3.8851059375007995</c:v>
                </c:pt>
                <c:pt idx="34058">
                  <c:v>3.8846487500000002</c:v>
                </c:pt>
                <c:pt idx="34059">
                  <c:v>3.8842090624992003</c:v>
                </c:pt>
                <c:pt idx="34060">
                  <c:v>3.8837753124992007</c:v>
                </c:pt>
                <c:pt idx="34061">
                  <c:v>3.8833646875007997</c:v>
                </c:pt>
                <c:pt idx="34062">
                  <c:v>3.8829034375007994</c:v>
                </c:pt>
                <c:pt idx="34063">
                  <c:v>3.8825150000000002</c:v>
                </c:pt>
                <c:pt idx="34064">
                  <c:v>3.8820634375007996</c:v>
                </c:pt>
                <c:pt idx="34065">
                  <c:v>3.88171</c:v>
                </c:pt>
                <c:pt idx="34066">
                  <c:v>3.8813771875007994</c:v>
                </c:pt>
                <c:pt idx="34067">
                  <c:v>3.8809562500000001</c:v>
                </c:pt>
                <c:pt idx="34068">
                  <c:v>3.8804521875007993</c:v>
                </c:pt>
                <c:pt idx="34069">
                  <c:v>3.8800953124992006</c:v>
                </c:pt>
                <c:pt idx="34070">
                  <c:v>3.8805121875007993</c:v>
                </c:pt>
                <c:pt idx="34071">
                  <c:v>3.8809534375007995</c:v>
                </c:pt>
                <c:pt idx="34072">
                  <c:v>3.8812996875007997</c:v>
                </c:pt>
                <c:pt idx="34073">
                  <c:v>3.8817859375007995</c:v>
                </c:pt>
                <c:pt idx="34074">
                  <c:v>3.8822393750016007</c:v>
                </c:pt>
                <c:pt idx="34075">
                  <c:v>3.8827006250016005</c:v>
                </c:pt>
                <c:pt idx="34076">
                  <c:v>3.8831043750016008</c:v>
                </c:pt>
                <c:pt idx="34077">
                  <c:v>3.8834421875007994</c:v>
                </c:pt>
                <c:pt idx="34078">
                  <c:v>3.883775</c:v>
                </c:pt>
                <c:pt idx="34079">
                  <c:v>3.8841584375007994</c:v>
                </c:pt>
                <c:pt idx="34080">
                  <c:v>3.8845350000000001</c:v>
                </c:pt>
                <c:pt idx="34081">
                  <c:v>3.8850628124992004</c:v>
                </c:pt>
                <c:pt idx="34082">
                  <c:v>3.8854712500000002</c:v>
                </c:pt>
                <c:pt idx="34083">
                  <c:v>3.8859262499999998</c:v>
                </c:pt>
                <c:pt idx="34084">
                  <c:v>3.8864274999999999</c:v>
                </c:pt>
                <c:pt idx="34085">
                  <c:v>3.8869293750016007</c:v>
                </c:pt>
                <c:pt idx="34086">
                  <c:v>3.8873715624992005</c:v>
                </c:pt>
                <c:pt idx="34087">
                  <c:v>3.8879568750016005</c:v>
                </c:pt>
                <c:pt idx="34088">
                  <c:v>3.888315</c:v>
                </c:pt>
                <c:pt idx="34089">
                  <c:v>3.8886728124992005</c:v>
                </c:pt>
                <c:pt idx="34090">
                  <c:v>3.8883193750016005</c:v>
                </c:pt>
                <c:pt idx="34091">
                  <c:v>3.8877103124992005</c:v>
                </c:pt>
                <c:pt idx="34092">
                  <c:v>3.88713</c:v>
                </c:pt>
                <c:pt idx="34093">
                  <c:v>3.8865156250016004</c:v>
                </c:pt>
                <c:pt idx="34094">
                  <c:v>3.8860040624992007</c:v>
                </c:pt>
                <c:pt idx="34095">
                  <c:v>3.8856668750016006</c:v>
                </c:pt>
                <c:pt idx="34096">
                  <c:v>3.8857628124992005</c:v>
                </c:pt>
                <c:pt idx="34097">
                  <c:v>3.8854856250016008</c:v>
                </c:pt>
                <c:pt idx="34098">
                  <c:v>3.8851056250016005</c:v>
                </c:pt>
                <c:pt idx="34099">
                  <c:v>3.8851434375007994</c:v>
                </c:pt>
                <c:pt idx="34100">
                  <c:v>3.8855165624992005</c:v>
                </c:pt>
                <c:pt idx="34101">
                  <c:v>3.8859237499999999</c:v>
                </c:pt>
                <c:pt idx="34102">
                  <c:v>3.8854262500000001</c:v>
                </c:pt>
                <c:pt idx="34103">
                  <c:v>3.8850953124992005</c:v>
                </c:pt>
                <c:pt idx="34104">
                  <c:v>3.8847462500000001</c:v>
                </c:pt>
                <c:pt idx="34105">
                  <c:v>3.8843228124992004</c:v>
                </c:pt>
                <c:pt idx="34106">
                  <c:v>3.8838362499999999</c:v>
                </c:pt>
                <c:pt idx="34107">
                  <c:v>3.8832659375007994</c:v>
                </c:pt>
                <c:pt idx="34108">
                  <c:v>3.8827525000000001</c:v>
                </c:pt>
                <c:pt idx="34109">
                  <c:v>3.8821971875007995</c:v>
                </c:pt>
                <c:pt idx="34110">
                  <c:v>3.8817587499999999</c:v>
                </c:pt>
                <c:pt idx="34111">
                  <c:v>3.8812959375007994</c:v>
                </c:pt>
                <c:pt idx="34112">
                  <c:v>3.8805912500000002</c:v>
                </c:pt>
                <c:pt idx="34113">
                  <c:v>3.8799656250016006</c:v>
                </c:pt>
                <c:pt idx="34114">
                  <c:v>3.8794421875007994</c:v>
                </c:pt>
                <c:pt idx="34115">
                  <c:v>3.8790956250016007</c:v>
                </c:pt>
                <c:pt idx="34116">
                  <c:v>3.8787481250016005</c:v>
                </c:pt>
                <c:pt idx="34117">
                  <c:v>3.8790962499999999</c:v>
                </c:pt>
                <c:pt idx="34118">
                  <c:v>3.8794459375007997</c:v>
                </c:pt>
                <c:pt idx="34119">
                  <c:v>3.8799565624992005</c:v>
                </c:pt>
                <c:pt idx="34120">
                  <c:v>3.8804259375007994</c:v>
                </c:pt>
                <c:pt idx="34121">
                  <c:v>3.8808175</c:v>
                </c:pt>
                <c:pt idx="34122">
                  <c:v>3.88122875</c:v>
                </c:pt>
                <c:pt idx="34123">
                  <c:v>3.8816625</c:v>
                </c:pt>
                <c:pt idx="34124">
                  <c:v>3.8820959375007993</c:v>
                </c:pt>
                <c:pt idx="34125">
                  <c:v>3.8825412500000001</c:v>
                </c:pt>
                <c:pt idx="34126">
                  <c:v>3.8830262499999999</c:v>
                </c:pt>
                <c:pt idx="34127">
                  <c:v>3.8835975</c:v>
                </c:pt>
                <c:pt idx="34128">
                  <c:v>3.8841278124992007</c:v>
                </c:pt>
                <c:pt idx="34129">
                  <c:v>3.8847571875007993</c:v>
                </c:pt>
                <c:pt idx="34130">
                  <c:v>3.8853575</c:v>
                </c:pt>
                <c:pt idx="34131">
                  <c:v>3.8859665624992004</c:v>
                </c:pt>
                <c:pt idx="34132">
                  <c:v>3.8865140624992005</c:v>
                </c:pt>
                <c:pt idx="34133">
                  <c:v>3.88685875</c:v>
                </c:pt>
                <c:pt idx="34134">
                  <c:v>3.8873484375007994</c:v>
                </c:pt>
                <c:pt idx="34135">
                  <c:v>3.8877621875007997</c:v>
                </c:pt>
                <c:pt idx="34136">
                  <c:v>3.8881315624992006</c:v>
                </c:pt>
                <c:pt idx="34137">
                  <c:v>3.8876024999999998</c:v>
                </c:pt>
                <c:pt idx="34138">
                  <c:v>3.8868996875007995</c:v>
                </c:pt>
                <c:pt idx="34139">
                  <c:v>3.8864865624992007</c:v>
                </c:pt>
                <c:pt idx="34140">
                  <c:v>3.8860237500000001</c:v>
                </c:pt>
                <c:pt idx="34141">
                  <c:v>3.8855775000000001</c:v>
                </c:pt>
                <c:pt idx="34142">
                  <c:v>3.8850718750016004</c:v>
                </c:pt>
                <c:pt idx="34143">
                  <c:v>3.8845465624992004</c:v>
                </c:pt>
                <c:pt idx="34144">
                  <c:v>3.8840300000000001</c:v>
                </c:pt>
                <c:pt idx="34145">
                  <c:v>3.88349375</c:v>
                </c:pt>
                <c:pt idx="34146">
                  <c:v>3.8830024999999999</c:v>
                </c:pt>
                <c:pt idx="34147">
                  <c:v>3.8825921875007996</c:v>
                </c:pt>
                <c:pt idx="34148">
                  <c:v>3.8819768750016004</c:v>
                </c:pt>
                <c:pt idx="34149">
                  <c:v>3.8814815624992005</c:v>
                </c:pt>
                <c:pt idx="34150">
                  <c:v>3.8811353124992003</c:v>
                </c:pt>
                <c:pt idx="34151">
                  <c:v>3.8814056250016007</c:v>
                </c:pt>
                <c:pt idx="34152">
                  <c:v>3.8810631250016008</c:v>
                </c:pt>
                <c:pt idx="34153">
                  <c:v>3.8806587499999998</c:v>
                </c:pt>
                <c:pt idx="34154">
                  <c:v>3.8799740624992003</c:v>
                </c:pt>
                <c:pt idx="34155">
                  <c:v>3.8795865624992003</c:v>
                </c:pt>
                <c:pt idx="34156">
                  <c:v>3.8791565624992006</c:v>
                </c:pt>
                <c:pt idx="34157">
                  <c:v>3.8787556250016006</c:v>
                </c:pt>
                <c:pt idx="34158">
                  <c:v>3.8783750000000001</c:v>
                </c:pt>
                <c:pt idx="34159">
                  <c:v>3.8780409375007996</c:v>
                </c:pt>
                <c:pt idx="34160">
                  <c:v>3.8776759375007996</c:v>
                </c:pt>
                <c:pt idx="34161">
                  <c:v>3.8770471875007995</c:v>
                </c:pt>
                <c:pt idx="34162">
                  <c:v>3.8765018750016007</c:v>
                </c:pt>
                <c:pt idx="34163">
                  <c:v>3.8761371875007997</c:v>
                </c:pt>
                <c:pt idx="34164">
                  <c:v>3.8757521875007996</c:v>
                </c:pt>
                <c:pt idx="34165">
                  <c:v>3.8761490624992003</c:v>
                </c:pt>
                <c:pt idx="34166">
                  <c:v>3.8765778124992005</c:v>
                </c:pt>
                <c:pt idx="34167">
                  <c:v>3.8770131250016004</c:v>
                </c:pt>
                <c:pt idx="34168">
                  <c:v>3.8774503124992004</c:v>
                </c:pt>
                <c:pt idx="34169">
                  <c:v>3.8779209375007997</c:v>
                </c:pt>
                <c:pt idx="34170">
                  <c:v>3.8782568750016004</c:v>
                </c:pt>
                <c:pt idx="34171">
                  <c:v>3.8786043750016006</c:v>
                </c:pt>
                <c:pt idx="34172">
                  <c:v>3.8791387500000001</c:v>
                </c:pt>
                <c:pt idx="34173">
                  <c:v>3.8796887500000001</c:v>
                </c:pt>
                <c:pt idx="34174">
                  <c:v>3.88022</c:v>
                </c:pt>
                <c:pt idx="34175">
                  <c:v>3.8807534375007995</c:v>
                </c:pt>
                <c:pt idx="34176">
                  <c:v>3.8812975000000001</c:v>
                </c:pt>
                <c:pt idx="34177">
                  <c:v>3.8818134375007993</c:v>
                </c:pt>
                <c:pt idx="34178">
                  <c:v>3.8822046875007996</c:v>
                </c:pt>
                <c:pt idx="34179">
                  <c:v>3.8826840624992003</c:v>
                </c:pt>
                <c:pt idx="34180">
                  <c:v>3.8830931250016008</c:v>
                </c:pt>
                <c:pt idx="34181">
                  <c:v>3.8835250000000001</c:v>
                </c:pt>
                <c:pt idx="34182">
                  <c:v>3.8838862500000002</c:v>
                </c:pt>
                <c:pt idx="34183">
                  <c:v>3.8842353124992006</c:v>
                </c:pt>
                <c:pt idx="34184">
                  <c:v>3.8846637500000001</c:v>
                </c:pt>
                <c:pt idx="34185">
                  <c:v>3.8850065624992003</c:v>
                </c:pt>
                <c:pt idx="34186">
                  <c:v>3.8845731250016007</c:v>
                </c:pt>
                <c:pt idx="34187">
                  <c:v>3.8841193750016005</c:v>
                </c:pt>
                <c:pt idx="34188">
                  <c:v>3.8835799999999998</c:v>
                </c:pt>
                <c:pt idx="34189">
                  <c:v>3.8832487499999999</c:v>
                </c:pt>
                <c:pt idx="34190">
                  <c:v>3.88261375</c:v>
                </c:pt>
                <c:pt idx="34191">
                  <c:v>3.8820028124992003</c:v>
                </c:pt>
                <c:pt idx="34192">
                  <c:v>3.8816746875007997</c:v>
                </c:pt>
                <c:pt idx="34193">
                  <c:v>3.8810934375007995</c:v>
                </c:pt>
                <c:pt idx="34194">
                  <c:v>3.8804959375007995</c:v>
                </c:pt>
                <c:pt idx="34195">
                  <c:v>3.8798534375007994</c:v>
                </c:pt>
                <c:pt idx="34196">
                  <c:v>3.8792334375007993</c:v>
                </c:pt>
                <c:pt idx="34197">
                  <c:v>3.87856625</c:v>
                </c:pt>
                <c:pt idx="34198">
                  <c:v>3.8781621875007994</c:v>
                </c:pt>
                <c:pt idx="34199">
                  <c:v>3.8777121875007996</c:v>
                </c:pt>
                <c:pt idx="34200">
                  <c:v>3.8773049999999998</c:v>
                </c:pt>
                <c:pt idx="34201">
                  <c:v>3.8767299999999998</c:v>
                </c:pt>
                <c:pt idx="34202">
                  <c:v>3.8762540624992003</c:v>
                </c:pt>
                <c:pt idx="34203">
                  <c:v>3.8757534375007996</c:v>
                </c:pt>
                <c:pt idx="34204">
                  <c:v>3.8752890624992005</c:v>
                </c:pt>
                <c:pt idx="34205">
                  <c:v>3.8747928124992006</c:v>
                </c:pt>
                <c:pt idx="34206">
                  <c:v>3.8743259375007995</c:v>
                </c:pt>
                <c:pt idx="34207">
                  <c:v>3.8738903124992006</c:v>
                </c:pt>
                <c:pt idx="34208">
                  <c:v>3.8735609375007996</c:v>
                </c:pt>
                <c:pt idx="34209">
                  <c:v>3.8730793750016006</c:v>
                </c:pt>
                <c:pt idx="34210">
                  <c:v>3.8732393750016008</c:v>
                </c:pt>
                <c:pt idx="34211">
                  <c:v>3.8736396875007997</c:v>
                </c:pt>
                <c:pt idx="34212">
                  <c:v>3.8740584375007994</c:v>
                </c:pt>
                <c:pt idx="34213">
                  <c:v>3.8744731250016007</c:v>
                </c:pt>
                <c:pt idx="34214">
                  <c:v>3.8748446875007994</c:v>
                </c:pt>
                <c:pt idx="34215">
                  <c:v>3.8751846875007994</c:v>
                </c:pt>
                <c:pt idx="34216">
                  <c:v>3.8756184375007994</c:v>
                </c:pt>
                <c:pt idx="34217">
                  <c:v>3.8760796875007997</c:v>
                </c:pt>
                <c:pt idx="34218">
                  <c:v>3.8765503124992007</c:v>
                </c:pt>
                <c:pt idx="34219">
                  <c:v>3.8770046875007993</c:v>
                </c:pt>
                <c:pt idx="34220">
                  <c:v>3.8774284375007997</c:v>
                </c:pt>
                <c:pt idx="34221">
                  <c:v>3.8778074999999999</c:v>
                </c:pt>
                <c:pt idx="34222">
                  <c:v>3.8783181250016008</c:v>
                </c:pt>
                <c:pt idx="34223">
                  <c:v>3.8787003124992006</c:v>
                </c:pt>
                <c:pt idx="34224">
                  <c:v>3.8790584375007997</c:v>
                </c:pt>
                <c:pt idx="34225">
                  <c:v>3.8795406250016007</c:v>
                </c:pt>
                <c:pt idx="34226">
                  <c:v>3.8800146875007995</c:v>
                </c:pt>
                <c:pt idx="34227">
                  <c:v>3.8803790624992005</c:v>
                </c:pt>
                <c:pt idx="34228">
                  <c:v>3.8808468750016005</c:v>
                </c:pt>
                <c:pt idx="34229">
                  <c:v>3.8813234375007997</c:v>
                </c:pt>
                <c:pt idx="34230">
                  <c:v>3.8817334375007997</c:v>
                </c:pt>
                <c:pt idx="34231">
                  <c:v>3.8821456250016007</c:v>
                </c:pt>
                <c:pt idx="34232">
                  <c:v>3.8826540624992005</c:v>
                </c:pt>
                <c:pt idx="34233">
                  <c:v>3.8830550000000001</c:v>
                </c:pt>
                <c:pt idx="34234">
                  <c:v>3.8826893750016005</c:v>
                </c:pt>
                <c:pt idx="34235">
                  <c:v>3.8822874999999999</c:v>
                </c:pt>
                <c:pt idx="34236">
                  <c:v>3.8818628124992003</c:v>
                </c:pt>
                <c:pt idx="34237">
                  <c:v>3.8813553124992004</c:v>
                </c:pt>
                <c:pt idx="34238">
                  <c:v>3.8810331250016006</c:v>
                </c:pt>
                <c:pt idx="34239">
                  <c:v>3.8804406250016004</c:v>
                </c:pt>
                <c:pt idx="34240">
                  <c:v>3.879775</c:v>
                </c:pt>
                <c:pt idx="34241">
                  <c:v>3.8791915624992006</c:v>
                </c:pt>
                <c:pt idx="34242">
                  <c:v>3.8786631250016006</c:v>
                </c:pt>
                <c:pt idx="34243">
                  <c:v>3.8783287500000001</c:v>
                </c:pt>
                <c:pt idx="34244">
                  <c:v>3.8780059375007996</c:v>
                </c:pt>
                <c:pt idx="34245">
                  <c:v>3.8781181250016008</c:v>
                </c:pt>
                <c:pt idx="34246">
                  <c:v>3.8785021875007994</c:v>
                </c:pt>
                <c:pt idx="34247">
                  <c:v>3.8788759375007995</c:v>
                </c:pt>
                <c:pt idx="34248">
                  <c:v>3.8792071875007994</c:v>
                </c:pt>
                <c:pt idx="34249">
                  <c:v>3.8795606250016004</c:v>
                </c:pt>
                <c:pt idx="34250">
                  <c:v>3.8796203124992004</c:v>
                </c:pt>
                <c:pt idx="34251">
                  <c:v>3.8801278124992007</c:v>
                </c:pt>
                <c:pt idx="34252">
                  <c:v>3.8805168750016006</c:v>
                </c:pt>
                <c:pt idx="34253">
                  <c:v>3.8809090624992004</c:v>
                </c:pt>
                <c:pt idx="34254">
                  <c:v>3.8812403124992003</c:v>
                </c:pt>
                <c:pt idx="34255">
                  <c:v>3.8816674999999998</c:v>
                </c:pt>
                <c:pt idx="34256">
                  <c:v>3.8820287499999999</c:v>
                </c:pt>
                <c:pt idx="34257">
                  <c:v>3.8824056250016006</c:v>
                </c:pt>
                <c:pt idx="34258">
                  <c:v>3.8819884375007994</c:v>
                </c:pt>
                <c:pt idx="34259">
                  <c:v>3.8816656250016006</c:v>
                </c:pt>
                <c:pt idx="34260">
                  <c:v>3.8813206250016008</c:v>
                </c:pt>
                <c:pt idx="34261">
                  <c:v>3.8817109375007997</c:v>
                </c:pt>
                <c:pt idx="34262">
                  <c:v>3.8821159375007994</c:v>
                </c:pt>
                <c:pt idx="34263">
                  <c:v>3.8825281250016004</c:v>
                </c:pt>
                <c:pt idx="34264">
                  <c:v>3.8828593750016007</c:v>
                </c:pt>
                <c:pt idx="34265">
                  <c:v>3.8831799999999999</c:v>
                </c:pt>
                <c:pt idx="34266">
                  <c:v>3.8835956250016004</c:v>
                </c:pt>
                <c:pt idx="34267">
                  <c:v>3.8839846875007993</c:v>
                </c:pt>
                <c:pt idx="34268">
                  <c:v>3.8843509375007996</c:v>
                </c:pt>
                <c:pt idx="34269">
                  <c:v>3.8848584375007995</c:v>
                </c:pt>
                <c:pt idx="34270">
                  <c:v>3.8853068750016004</c:v>
                </c:pt>
                <c:pt idx="34271">
                  <c:v>3.8857168750016005</c:v>
                </c:pt>
                <c:pt idx="34272">
                  <c:v>3.8862471875007993</c:v>
                </c:pt>
                <c:pt idx="34273">
                  <c:v>3.8866706250016008</c:v>
                </c:pt>
                <c:pt idx="34274">
                  <c:v>3.8870046875007995</c:v>
                </c:pt>
                <c:pt idx="34275">
                  <c:v>3.8866081250016005</c:v>
                </c:pt>
                <c:pt idx="34276">
                  <c:v>3.8859584375007996</c:v>
                </c:pt>
                <c:pt idx="34277">
                  <c:v>3.8852956250016004</c:v>
                </c:pt>
                <c:pt idx="34278">
                  <c:v>3.8847040624992006</c:v>
                </c:pt>
                <c:pt idx="34279">
                  <c:v>3.8842081250016007</c:v>
                </c:pt>
                <c:pt idx="34280">
                  <c:v>3.8835906250016006</c:v>
                </c:pt>
                <c:pt idx="34281">
                  <c:v>3.8832159375007995</c:v>
                </c:pt>
                <c:pt idx="34282">
                  <c:v>3.8828265624992007</c:v>
                </c:pt>
                <c:pt idx="34283">
                  <c:v>3.8823249999999998</c:v>
                </c:pt>
                <c:pt idx="34284">
                  <c:v>3.8819309375007993</c:v>
                </c:pt>
                <c:pt idx="34285">
                  <c:v>3.8815084375007993</c:v>
                </c:pt>
                <c:pt idx="34286">
                  <c:v>3.8811781250016004</c:v>
                </c:pt>
                <c:pt idx="34287">
                  <c:v>3.8807981250016006</c:v>
                </c:pt>
                <c:pt idx="34288">
                  <c:v>3.8804028124992005</c:v>
                </c:pt>
                <c:pt idx="34289">
                  <c:v>3.8799437499999998</c:v>
                </c:pt>
                <c:pt idx="34290">
                  <c:v>3.8795906250016006</c:v>
                </c:pt>
                <c:pt idx="34291">
                  <c:v>3.8792331250016008</c:v>
                </c:pt>
                <c:pt idx="34292">
                  <c:v>3.8788781250016005</c:v>
                </c:pt>
                <c:pt idx="34293">
                  <c:v>3.8785431250016007</c:v>
                </c:pt>
                <c:pt idx="34294">
                  <c:v>3.8781359375007995</c:v>
                </c:pt>
                <c:pt idx="34295">
                  <c:v>3.8776825000000001</c:v>
                </c:pt>
                <c:pt idx="34296">
                  <c:v>3.8771550000000001</c:v>
                </c:pt>
                <c:pt idx="34297">
                  <c:v>3.8765771875007995</c:v>
                </c:pt>
                <c:pt idx="34298">
                  <c:v>3.8760171875007994</c:v>
                </c:pt>
                <c:pt idx="34299">
                  <c:v>3.8755643750016007</c:v>
                </c:pt>
                <c:pt idx="34300">
                  <c:v>3.8750446875007993</c:v>
                </c:pt>
                <c:pt idx="34301">
                  <c:v>3.8746062499999998</c:v>
                </c:pt>
                <c:pt idx="34302">
                  <c:v>3.8741056250016004</c:v>
                </c:pt>
                <c:pt idx="34303">
                  <c:v>3.8736384375007993</c:v>
                </c:pt>
                <c:pt idx="34304">
                  <c:v>3.87312375</c:v>
                </c:pt>
                <c:pt idx="34305">
                  <c:v>3.8726640624992004</c:v>
                </c:pt>
                <c:pt idx="34306">
                  <c:v>3.8721553124992005</c:v>
                </c:pt>
                <c:pt idx="34307">
                  <c:v>3.8718046875007994</c:v>
                </c:pt>
                <c:pt idx="34308">
                  <c:v>3.8713975</c:v>
                </c:pt>
                <c:pt idx="34309">
                  <c:v>3.8710437500000001</c:v>
                </c:pt>
                <c:pt idx="34310">
                  <c:v>3.8704890624992005</c:v>
                </c:pt>
                <c:pt idx="34311">
                  <c:v>3.8701262500000002</c:v>
                </c:pt>
                <c:pt idx="34312">
                  <c:v>3.8697696875007996</c:v>
                </c:pt>
                <c:pt idx="34313">
                  <c:v>3.8693553124992004</c:v>
                </c:pt>
                <c:pt idx="34314">
                  <c:v>3.8698721875007993</c:v>
                </c:pt>
                <c:pt idx="34315">
                  <c:v>3.8702203124992005</c:v>
                </c:pt>
                <c:pt idx="34316">
                  <c:v>3.87065875</c:v>
                </c:pt>
                <c:pt idx="34317">
                  <c:v>3.8711331250016006</c:v>
                </c:pt>
                <c:pt idx="34318">
                  <c:v>3.8715746875007997</c:v>
                </c:pt>
                <c:pt idx="34319">
                  <c:v>3.8720775000000001</c:v>
                </c:pt>
                <c:pt idx="34320">
                  <c:v>3.8726031250016004</c:v>
                </c:pt>
                <c:pt idx="34321">
                  <c:v>3.8730240624992005</c:v>
                </c:pt>
                <c:pt idx="34322">
                  <c:v>3.8734846875007993</c:v>
                </c:pt>
                <c:pt idx="34323">
                  <c:v>3.8739596875007996</c:v>
                </c:pt>
                <c:pt idx="34324">
                  <c:v>3.8743425</c:v>
                </c:pt>
                <c:pt idx="34325">
                  <c:v>3.8748846875007996</c:v>
                </c:pt>
                <c:pt idx="34326">
                  <c:v>3.8752356250016007</c:v>
                </c:pt>
                <c:pt idx="34327">
                  <c:v>3.8756590624992007</c:v>
                </c:pt>
                <c:pt idx="34328">
                  <c:v>3.8761440624992005</c:v>
                </c:pt>
                <c:pt idx="34329">
                  <c:v>3.8766984375007993</c:v>
                </c:pt>
                <c:pt idx="34330">
                  <c:v>3.8771578124992003</c:v>
                </c:pt>
                <c:pt idx="34331">
                  <c:v>3.8776706250016004</c:v>
                </c:pt>
                <c:pt idx="34332">
                  <c:v>3.8780628124992007</c:v>
                </c:pt>
                <c:pt idx="34333">
                  <c:v>3.8784615624992007</c:v>
                </c:pt>
                <c:pt idx="34334">
                  <c:v>3.8789449999999999</c:v>
                </c:pt>
                <c:pt idx="34335">
                  <c:v>3.8789574999999998</c:v>
                </c:pt>
                <c:pt idx="34336">
                  <c:v>3.8784246875007997</c:v>
                </c:pt>
                <c:pt idx="34337">
                  <c:v>3.8778359375007994</c:v>
                </c:pt>
                <c:pt idx="34338">
                  <c:v>3.8773862499999998</c:v>
                </c:pt>
                <c:pt idx="34339">
                  <c:v>3.8768306250016007</c:v>
                </c:pt>
                <c:pt idx="34340">
                  <c:v>3.8762365624992006</c:v>
                </c:pt>
                <c:pt idx="34341">
                  <c:v>3.8758290624992005</c:v>
                </c:pt>
                <c:pt idx="34342">
                  <c:v>3.8754546875007994</c:v>
                </c:pt>
                <c:pt idx="34343">
                  <c:v>3.8751181250016007</c:v>
                </c:pt>
                <c:pt idx="34344">
                  <c:v>3.8754149999999998</c:v>
                </c:pt>
                <c:pt idx="34345">
                  <c:v>3.87581</c:v>
                </c:pt>
                <c:pt idx="34346">
                  <c:v>3.8761915624992005</c:v>
                </c:pt>
                <c:pt idx="34347">
                  <c:v>3.8765196875007994</c:v>
                </c:pt>
                <c:pt idx="34348">
                  <c:v>3.8768906250016006</c:v>
                </c:pt>
                <c:pt idx="34349">
                  <c:v>3.8773143750016006</c:v>
                </c:pt>
                <c:pt idx="34350">
                  <c:v>3.8776493750016008</c:v>
                </c:pt>
                <c:pt idx="34351">
                  <c:v>3.8780884375007996</c:v>
                </c:pt>
                <c:pt idx="34352">
                  <c:v>3.8784631250016006</c:v>
                </c:pt>
                <c:pt idx="34353">
                  <c:v>3.8788228124992004</c:v>
                </c:pt>
                <c:pt idx="34354">
                  <c:v>3.8792624999999998</c:v>
                </c:pt>
                <c:pt idx="34355">
                  <c:v>3.8797312499999999</c:v>
                </c:pt>
                <c:pt idx="34356">
                  <c:v>3.8802584375007996</c:v>
                </c:pt>
                <c:pt idx="34357">
                  <c:v>3.8808340624992006</c:v>
                </c:pt>
                <c:pt idx="34358">
                  <c:v>3.8813890624992005</c:v>
                </c:pt>
                <c:pt idx="34359">
                  <c:v>3.8819300000000001</c:v>
                </c:pt>
                <c:pt idx="34360">
                  <c:v>3.8824056250016006</c:v>
                </c:pt>
                <c:pt idx="34361">
                  <c:v>3.8829503124992004</c:v>
                </c:pt>
                <c:pt idx="34362">
                  <c:v>3.88339875</c:v>
                </c:pt>
                <c:pt idx="34363">
                  <c:v>3.8838565624992003</c:v>
                </c:pt>
                <c:pt idx="34364">
                  <c:v>3.8842356250016006</c:v>
                </c:pt>
                <c:pt idx="34365">
                  <c:v>3.8839025</c:v>
                </c:pt>
                <c:pt idx="34366">
                  <c:v>3.88352875</c:v>
                </c:pt>
                <c:pt idx="34367">
                  <c:v>3.8829600000000002</c:v>
                </c:pt>
                <c:pt idx="34368">
                  <c:v>3.8824965624992007</c:v>
                </c:pt>
                <c:pt idx="34369">
                  <c:v>3.8819793750016007</c:v>
                </c:pt>
                <c:pt idx="34370">
                  <c:v>3.8815200000000001</c:v>
                </c:pt>
                <c:pt idx="34371">
                  <c:v>3.8809915624992004</c:v>
                </c:pt>
                <c:pt idx="34372">
                  <c:v>3.8804793750016007</c:v>
                </c:pt>
                <c:pt idx="34373">
                  <c:v>3.8799437499999998</c:v>
                </c:pt>
                <c:pt idx="34374">
                  <c:v>3.8794928124992003</c:v>
                </c:pt>
                <c:pt idx="34375">
                  <c:v>3.8789965624992004</c:v>
                </c:pt>
                <c:pt idx="34376">
                  <c:v>3.8786031250016006</c:v>
                </c:pt>
                <c:pt idx="34377">
                  <c:v>3.8782665624992005</c:v>
                </c:pt>
                <c:pt idx="34378">
                  <c:v>3.8778237500000001</c:v>
                </c:pt>
                <c:pt idx="34379">
                  <c:v>3.8773718750016006</c:v>
                </c:pt>
                <c:pt idx="34380">
                  <c:v>3.8769740624992006</c:v>
                </c:pt>
                <c:pt idx="34381">
                  <c:v>3.8765593750016007</c:v>
                </c:pt>
                <c:pt idx="34382">
                  <c:v>3.8761412499999999</c:v>
                </c:pt>
                <c:pt idx="34383">
                  <c:v>3.8756353124992007</c:v>
                </c:pt>
                <c:pt idx="34384">
                  <c:v>3.8752599999999999</c:v>
                </c:pt>
                <c:pt idx="34385">
                  <c:v>3.8749387500000001</c:v>
                </c:pt>
                <c:pt idx="34386">
                  <c:v>3.8745937499999998</c:v>
                </c:pt>
                <c:pt idx="34387">
                  <c:v>3.8742421875007995</c:v>
                </c:pt>
                <c:pt idx="34388">
                  <c:v>3.8738096875007995</c:v>
                </c:pt>
                <c:pt idx="34389">
                  <c:v>3.8733493750016006</c:v>
                </c:pt>
                <c:pt idx="34390">
                  <c:v>3.8729512499999998</c:v>
                </c:pt>
                <c:pt idx="34391">
                  <c:v>3.8725171875007995</c:v>
                </c:pt>
                <c:pt idx="34392">
                  <c:v>3.8721278124992007</c:v>
                </c:pt>
                <c:pt idx="34393">
                  <c:v>3.8717281250016007</c:v>
                </c:pt>
                <c:pt idx="34394">
                  <c:v>3.8712024999999999</c:v>
                </c:pt>
                <c:pt idx="34395">
                  <c:v>3.8707134375007994</c:v>
                </c:pt>
                <c:pt idx="34396">
                  <c:v>3.8702940624992004</c:v>
                </c:pt>
                <c:pt idx="34397">
                  <c:v>3.8699362499999999</c:v>
                </c:pt>
                <c:pt idx="34398">
                  <c:v>3.8702084375007995</c:v>
                </c:pt>
                <c:pt idx="34399">
                  <c:v>3.8706296875007995</c:v>
                </c:pt>
                <c:pt idx="34400">
                  <c:v>3.8710434375007994</c:v>
                </c:pt>
                <c:pt idx="34401">
                  <c:v>3.8714837499999999</c:v>
                </c:pt>
                <c:pt idx="34402">
                  <c:v>3.8718665624992004</c:v>
                </c:pt>
                <c:pt idx="34403">
                  <c:v>3.8722868750016004</c:v>
                </c:pt>
                <c:pt idx="34404">
                  <c:v>3.8727243750016007</c:v>
                </c:pt>
                <c:pt idx="34405">
                  <c:v>3.8731125</c:v>
                </c:pt>
                <c:pt idx="34406">
                  <c:v>3.8734553124992006</c:v>
                </c:pt>
                <c:pt idx="34407">
                  <c:v>3.8739525000000001</c:v>
                </c:pt>
                <c:pt idx="34408">
                  <c:v>3.8742921875007994</c:v>
                </c:pt>
                <c:pt idx="34409">
                  <c:v>3.8747137500000002</c:v>
                </c:pt>
                <c:pt idx="34410">
                  <c:v>3.8751218750016005</c:v>
                </c:pt>
                <c:pt idx="34411">
                  <c:v>3.8756756250016005</c:v>
                </c:pt>
                <c:pt idx="34412">
                  <c:v>3.8761784375007995</c:v>
                </c:pt>
                <c:pt idx="34413">
                  <c:v>3.8767140624992007</c:v>
                </c:pt>
                <c:pt idx="34414">
                  <c:v>3.8770568750016006</c:v>
                </c:pt>
                <c:pt idx="34415">
                  <c:v>3.8776112500000002</c:v>
                </c:pt>
                <c:pt idx="34416">
                  <c:v>3.8781275000000002</c:v>
                </c:pt>
                <c:pt idx="34417">
                  <c:v>3.8786915624992004</c:v>
                </c:pt>
                <c:pt idx="34418">
                  <c:v>3.8792003124992007</c:v>
                </c:pt>
                <c:pt idx="34419">
                  <c:v>3.87967</c:v>
                </c:pt>
                <c:pt idx="34420">
                  <c:v>3.8800287500000001</c:v>
                </c:pt>
                <c:pt idx="34421">
                  <c:v>3.8804506250016004</c:v>
                </c:pt>
                <c:pt idx="34422">
                  <c:v>3.8808143750016004</c:v>
                </c:pt>
                <c:pt idx="34423">
                  <c:v>3.8804574999999999</c:v>
                </c:pt>
                <c:pt idx="34424">
                  <c:v>3.8798306250016004</c:v>
                </c:pt>
                <c:pt idx="34425">
                  <c:v>3.8794187500000001</c:v>
                </c:pt>
                <c:pt idx="34426">
                  <c:v>3.8790353124992003</c:v>
                </c:pt>
                <c:pt idx="34427">
                  <c:v>3.8785949999999998</c:v>
                </c:pt>
                <c:pt idx="34428">
                  <c:v>3.8781828124992006</c:v>
                </c:pt>
                <c:pt idx="34429">
                  <c:v>3.8776668750016006</c:v>
                </c:pt>
                <c:pt idx="34430">
                  <c:v>3.8772937500000002</c:v>
                </c:pt>
                <c:pt idx="34431">
                  <c:v>3.8769103124992004</c:v>
                </c:pt>
                <c:pt idx="34432">
                  <c:v>3.8763937500000001</c:v>
                </c:pt>
                <c:pt idx="34433">
                  <c:v>3.8759996875007996</c:v>
                </c:pt>
                <c:pt idx="34434">
                  <c:v>3.8755593750016004</c:v>
                </c:pt>
                <c:pt idx="34435">
                  <c:v>3.8751593750016005</c:v>
                </c:pt>
                <c:pt idx="34436">
                  <c:v>3.8746049999999999</c:v>
                </c:pt>
                <c:pt idx="34437">
                  <c:v>3.8740196875007995</c:v>
                </c:pt>
                <c:pt idx="34438">
                  <c:v>3.8734375000000001</c:v>
                </c:pt>
                <c:pt idx="34439">
                  <c:v>3.8729278124992006</c:v>
                </c:pt>
                <c:pt idx="34440">
                  <c:v>3.8731887500000002</c:v>
                </c:pt>
                <c:pt idx="34441">
                  <c:v>3.8735806250016007</c:v>
                </c:pt>
                <c:pt idx="34442">
                  <c:v>3.8739618750016005</c:v>
                </c:pt>
                <c:pt idx="34443">
                  <c:v>3.8743081250016007</c:v>
                </c:pt>
                <c:pt idx="34444">
                  <c:v>3.8747378124992005</c:v>
                </c:pt>
                <c:pt idx="34445">
                  <c:v>3.8750834375007996</c:v>
                </c:pt>
                <c:pt idx="34446">
                  <c:v>3.8755134375007994</c:v>
                </c:pt>
                <c:pt idx="34447">
                  <c:v>3.8758662500000001</c:v>
                </c:pt>
                <c:pt idx="34448">
                  <c:v>3.8763403124992006</c:v>
                </c:pt>
                <c:pt idx="34449">
                  <c:v>3.8766853124992005</c:v>
                </c:pt>
                <c:pt idx="34450">
                  <c:v>3.8770728124992004</c:v>
                </c:pt>
                <c:pt idx="34451">
                  <c:v>3.8775321875007993</c:v>
                </c:pt>
                <c:pt idx="34452">
                  <c:v>3.8778671875007995</c:v>
                </c:pt>
                <c:pt idx="34453">
                  <c:v>3.8782731250016007</c:v>
                </c:pt>
                <c:pt idx="34454">
                  <c:v>3.8786412499999998</c:v>
                </c:pt>
                <c:pt idx="34455">
                  <c:v>3.8782668750016005</c:v>
                </c:pt>
                <c:pt idx="34456">
                  <c:v>3.8778493750016008</c:v>
                </c:pt>
                <c:pt idx="34457">
                  <c:v>3.8775178124992005</c:v>
                </c:pt>
                <c:pt idx="34458">
                  <c:v>3.8771900000000001</c:v>
                </c:pt>
                <c:pt idx="34459">
                  <c:v>3.8768259375007994</c:v>
                </c:pt>
                <c:pt idx="34460">
                  <c:v>3.8764428124992003</c:v>
                </c:pt>
                <c:pt idx="34461">
                  <c:v>3.8764196875007997</c:v>
                </c:pt>
                <c:pt idx="34462">
                  <c:v>3.8759709375007994</c:v>
                </c:pt>
                <c:pt idx="34463">
                  <c:v>3.8754659375007994</c:v>
                </c:pt>
                <c:pt idx="34464">
                  <c:v>3.8751115624992005</c:v>
                </c:pt>
                <c:pt idx="34465">
                  <c:v>3.8746968750016006</c:v>
                </c:pt>
                <c:pt idx="34466">
                  <c:v>3.8742509375007996</c:v>
                </c:pt>
                <c:pt idx="34467">
                  <c:v>3.8736649999999999</c:v>
                </c:pt>
                <c:pt idx="34468">
                  <c:v>3.8730506250016008</c:v>
                </c:pt>
                <c:pt idx="34469">
                  <c:v>3.8724621875007994</c:v>
                </c:pt>
                <c:pt idx="34470">
                  <c:v>3.8718890624992004</c:v>
                </c:pt>
                <c:pt idx="34471">
                  <c:v>3.8713143750016008</c:v>
                </c:pt>
                <c:pt idx="34472">
                  <c:v>3.8707156250016004</c:v>
                </c:pt>
                <c:pt idx="34473">
                  <c:v>3.8699487499999998</c:v>
                </c:pt>
                <c:pt idx="34474">
                  <c:v>3.8691628124992006</c:v>
                </c:pt>
                <c:pt idx="34475">
                  <c:v>3.8684781250016007</c:v>
                </c:pt>
                <c:pt idx="34476">
                  <c:v>3.8677537499999999</c:v>
                </c:pt>
                <c:pt idx="34477">
                  <c:v>3.8672071875007994</c:v>
                </c:pt>
                <c:pt idx="34478">
                  <c:v>3.8666687500000001</c:v>
                </c:pt>
                <c:pt idx="34479">
                  <c:v>3.8662031250016007</c:v>
                </c:pt>
                <c:pt idx="34480">
                  <c:v>3.8657443750016007</c:v>
                </c:pt>
                <c:pt idx="34481">
                  <c:v>3.8653603124992006</c:v>
                </c:pt>
                <c:pt idx="34482">
                  <c:v>3.8649459375007993</c:v>
                </c:pt>
                <c:pt idx="34483">
                  <c:v>3.8645381250016007</c:v>
                </c:pt>
                <c:pt idx="34484">
                  <c:v>3.8641749999999999</c:v>
                </c:pt>
                <c:pt idx="34485">
                  <c:v>3.86384375</c:v>
                </c:pt>
                <c:pt idx="34486">
                  <c:v>3.8641865624992007</c:v>
                </c:pt>
                <c:pt idx="34487">
                  <c:v>3.8645228124992004</c:v>
                </c:pt>
                <c:pt idx="34488">
                  <c:v>3.8649471875007997</c:v>
                </c:pt>
                <c:pt idx="34489">
                  <c:v>3.86534625</c:v>
                </c:pt>
                <c:pt idx="34490">
                  <c:v>3.8657228124992007</c:v>
                </c:pt>
                <c:pt idx="34491">
                  <c:v>3.8660709375007993</c:v>
                </c:pt>
                <c:pt idx="34492">
                  <c:v>3.8665040624992004</c:v>
                </c:pt>
                <c:pt idx="34493">
                  <c:v>3.8669303124992007</c:v>
                </c:pt>
                <c:pt idx="34494">
                  <c:v>3.86734125</c:v>
                </c:pt>
                <c:pt idx="34495">
                  <c:v>3.8677734375007997</c:v>
                </c:pt>
                <c:pt idx="34496">
                  <c:v>3.8682906250016007</c:v>
                </c:pt>
                <c:pt idx="34497">
                  <c:v>3.8687731250016006</c:v>
                </c:pt>
                <c:pt idx="34498">
                  <c:v>3.8692946875007994</c:v>
                </c:pt>
                <c:pt idx="34499">
                  <c:v>3.8697909375007993</c:v>
                </c:pt>
                <c:pt idx="34500">
                  <c:v>3.8703053124992004</c:v>
                </c:pt>
                <c:pt idx="34501">
                  <c:v>3.8708134375007996</c:v>
                </c:pt>
                <c:pt idx="34502">
                  <c:v>3.8712446875007993</c:v>
                </c:pt>
                <c:pt idx="34503">
                  <c:v>3.8715890624992007</c:v>
                </c:pt>
                <c:pt idx="34504">
                  <c:v>3.8719762499999999</c:v>
                </c:pt>
                <c:pt idx="34505">
                  <c:v>3.8720237499999999</c:v>
                </c:pt>
                <c:pt idx="34506">
                  <c:v>3.8716550000000001</c:v>
                </c:pt>
                <c:pt idx="34507">
                  <c:v>3.8710328124992004</c:v>
                </c:pt>
                <c:pt idx="34508">
                  <c:v>3.87069375</c:v>
                </c:pt>
                <c:pt idx="34509">
                  <c:v>3.87033</c:v>
                </c:pt>
                <c:pt idx="34510">
                  <c:v>3.8700025</c:v>
                </c:pt>
                <c:pt idx="34511">
                  <c:v>3.8696674999999998</c:v>
                </c:pt>
                <c:pt idx="34512">
                  <c:v>3.86934625</c:v>
                </c:pt>
                <c:pt idx="34513">
                  <c:v>3.8688084375007996</c:v>
                </c:pt>
                <c:pt idx="34514">
                  <c:v>3.8684243750016005</c:v>
                </c:pt>
                <c:pt idx="34515">
                  <c:v>3.8680887500000001</c:v>
                </c:pt>
                <c:pt idx="34516">
                  <c:v>3.8677265624992003</c:v>
                </c:pt>
                <c:pt idx="34517">
                  <c:v>3.8670903124992004</c:v>
                </c:pt>
                <c:pt idx="34518">
                  <c:v>3.8663721875007995</c:v>
                </c:pt>
                <c:pt idx="34519">
                  <c:v>3.8657809375007997</c:v>
                </c:pt>
                <c:pt idx="34520">
                  <c:v>3.8652640624992003</c:v>
                </c:pt>
                <c:pt idx="34521">
                  <c:v>3.8656468750016004</c:v>
                </c:pt>
                <c:pt idx="34522">
                  <c:v>3.8660078124992006</c:v>
                </c:pt>
                <c:pt idx="34523">
                  <c:v>3.8664046875007996</c:v>
                </c:pt>
                <c:pt idx="34524">
                  <c:v>3.8667712500000002</c:v>
                </c:pt>
                <c:pt idx="34525">
                  <c:v>3.8671324999999999</c:v>
                </c:pt>
                <c:pt idx="34526">
                  <c:v>3.8674546875007993</c:v>
                </c:pt>
                <c:pt idx="34527">
                  <c:v>3.8679562500000002</c:v>
                </c:pt>
                <c:pt idx="34528">
                  <c:v>3.8683606250016007</c:v>
                </c:pt>
                <c:pt idx="34529">
                  <c:v>3.8687553124992005</c:v>
                </c:pt>
                <c:pt idx="34530">
                  <c:v>3.8692393750016008</c:v>
                </c:pt>
                <c:pt idx="34531">
                  <c:v>3.8697031250016005</c:v>
                </c:pt>
                <c:pt idx="34532">
                  <c:v>3.8701378124992005</c:v>
                </c:pt>
                <c:pt idx="34533">
                  <c:v>3.87059</c:v>
                </c:pt>
                <c:pt idx="34534">
                  <c:v>3.8709137500000002</c:v>
                </c:pt>
                <c:pt idx="34535">
                  <c:v>3.8714206250016008</c:v>
                </c:pt>
                <c:pt idx="34536">
                  <c:v>3.8719965624992003</c:v>
                </c:pt>
                <c:pt idx="34537">
                  <c:v>3.8725203124992005</c:v>
                </c:pt>
                <c:pt idx="34538">
                  <c:v>3.8729093750016004</c:v>
                </c:pt>
                <c:pt idx="34539">
                  <c:v>3.8733246875007996</c:v>
                </c:pt>
                <c:pt idx="34540">
                  <c:v>3.8736659375007996</c:v>
                </c:pt>
                <c:pt idx="34541">
                  <c:v>3.8740428124992006</c:v>
                </c:pt>
                <c:pt idx="34542">
                  <c:v>3.8745290624992004</c:v>
                </c:pt>
                <c:pt idx="34543">
                  <c:v>3.8748968750016006</c:v>
                </c:pt>
                <c:pt idx="34544">
                  <c:v>3.8752756250016005</c:v>
                </c:pt>
                <c:pt idx="34545">
                  <c:v>3.8757256250016008</c:v>
                </c:pt>
                <c:pt idx="34546">
                  <c:v>3.8762062500000001</c:v>
                </c:pt>
                <c:pt idx="34547">
                  <c:v>3.8767056250016005</c:v>
                </c:pt>
                <c:pt idx="34548">
                  <c:v>3.8772246875007994</c:v>
                </c:pt>
                <c:pt idx="34549">
                  <c:v>3.8776196875007996</c:v>
                </c:pt>
                <c:pt idx="34550">
                  <c:v>3.8771534375007994</c:v>
                </c:pt>
                <c:pt idx="34551">
                  <c:v>3.8766831250016005</c:v>
                </c:pt>
                <c:pt idx="34552">
                  <c:v>3.8762596875007995</c:v>
                </c:pt>
                <c:pt idx="34553">
                  <c:v>3.8757168750016007</c:v>
                </c:pt>
                <c:pt idx="34554">
                  <c:v>3.8751990624992003</c:v>
                </c:pt>
                <c:pt idx="34555">
                  <c:v>3.8746090624992005</c:v>
                </c:pt>
                <c:pt idx="34556">
                  <c:v>3.8741359375007995</c:v>
                </c:pt>
                <c:pt idx="34557">
                  <c:v>3.8735437500000001</c:v>
                </c:pt>
                <c:pt idx="34558">
                  <c:v>3.8731015624992007</c:v>
                </c:pt>
                <c:pt idx="34559">
                  <c:v>3.8725228124992004</c:v>
                </c:pt>
                <c:pt idx="34560">
                  <c:v>3.8721571875007994</c:v>
                </c:pt>
                <c:pt idx="34561">
                  <c:v>3.8717459375007994</c:v>
                </c:pt>
                <c:pt idx="34562">
                  <c:v>3.8713909375007995</c:v>
                </c:pt>
                <c:pt idx="34563">
                  <c:v>3.8710262499999999</c:v>
                </c:pt>
                <c:pt idx="34564">
                  <c:v>3.8706900000000002</c:v>
                </c:pt>
                <c:pt idx="34565">
                  <c:v>3.8701096875007996</c:v>
                </c:pt>
                <c:pt idx="34566">
                  <c:v>3.8696996875007996</c:v>
                </c:pt>
                <c:pt idx="34567">
                  <c:v>3.8693521875007995</c:v>
                </c:pt>
                <c:pt idx="34568">
                  <c:v>3.8688712500000002</c:v>
                </c:pt>
                <c:pt idx="34569">
                  <c:v>3.8685421875007995</c:v>
                </c:pt>
                <c:pt idx="34570">
                  <c:v>3.8681209375007994</c:v>
                </c:pt>
                <c:pt idx="34571">
                  <c:v>3.8677803124992005</c:v>
                </c:pt>
                <c:pt idx="34572">
                  <c:v>3.8674031250016006</c:v>
                </c:pt>
                <c:pt idx="34573">
                  <c:v>3.8670143750016006</c:v>
                </c:pt>
                <c:pt idx="34574">
                  <c:v>3.8666796875007994</c:v>
                </c:pt>
                <c:pt idx="34575">
                  <c:v>3.8662878124992006</c:v>
                </c:pt>
                <c:pt idx="34576">
                  <c:v>3.8667253124992005</c:v>
                </c:pt>
                <c:pt idx="34577">
                  <c:v>3.8670581250016007</c:v>
                </c:pt>
                <c:pt idx="34578">
                  <c:v>3.8674525000000002</c:v>
                </c:pt>
                <c:pt idx="34579">
                  <c:v>3.8676046875007994</c:v>
                </c:pt>
                <c:pt idx="34580">
                  <c:v>3.8679853124992003</c:v>
                </c:pt>
                <c:pt idx="34581">
                  <c:v>3.86810125</c:v>
                </c:pt>
                <c:pt idx="34582">
                  <c:v>3.8684500000000002</c:v>
                </c:pt>
                <c:pt idx="34583">
                  <c:v>3.8688237499999998</c:v>
                </c:pt>
                <c:pt idx="34584">
                  <c:v>3.8691778124992005</c:v>
                </c:pt>
                <c:pt idx="34585">
                  <c:v>3.8695846875007995</c:v>
                </c:pt>
                <c:pt idx="34586">
                  <c:v>3.8699315624992003</c:v>
                </c:pt>
                <c:pt idx="34587">
                  <c:v>3.8704493750016007</c:v>
                </c:pt>
                <c:pt idx="34588">
                  <c:v>3.8708378124992007</c:v>
                </c:pt>
                <c:pt idx="34589">
                  <c:v>3.8711996875007997</c:v>
                </c:pt>
                <c:pt idx="34590">
                  <c:v>3.8715996875007996</c:v>
                </c:pt>
                <c:pt idx="34591">
                  <c:v>3.87209125</c:v>
                </c:pt>
                <c:pt idx="34592">
                  <c:v>3.8725174999999998</c:v>
                </c:pt>
                <c:pt idx="34593">
                  <c:v>3.8729800000000001</c:v>
                </c:pt>
                <c:pt idx="34594">
                  <c:v>3.8733321875007993</c:v>
                </c:pt>
                <c:pt idx="34595">
                  <c:v>3.87342875</c:v>
                </c:pt>
                <c:pt idx="34596">
                  <c:v>3.8739331250016007</c:v>
                </c:pt>
                <c:pt idx="34597">
                  <c:v>3.8742565624992005</c:v>
                </c:pt>
                <c:pt idx="34598">
                  <c:v>3.8745896875007997</c:v>
                </c:pt>
                <c:pt idx="34599">
                  <c:v>3.8749262500000001</c:v>
                </c:pt>
                <c:pt idx="34600">
                  <c:v>3.8744906250016005</c:v>
                </c:pt>
                <c:pt idx="34601">
                  <c:v>3.8740659375007995</c:v>
                </c:pt>
                <c:pt idx="34602">
                  <c:v>3.8734634375007997</c:v>
                </c:pt>
                <c:pt idx="34603">
                  <c:v>3.8730503124992004</c:v>
                </c:pt>
                <c:pt idx="34604">
                  <c:v>3.8726768750016007</c:v>
                </c:pt>
                <c:pt idx="34605">
                  <c:v>3.8720931250016006</c:v>
                </c:pt>
                <c:pt idx="34606">
                  <c:v>3.8714643750016005</c:v>
                </c:pt>
                <c:pt idx="34607">
                  <c:v>3.8707512500000001</c:v>
                </c:pt>
                <c:pt idx="34608">
                  <c:v>3.8700990624992007</c:v>
                </c:pt>
                <c:pt idx="34609">
                  <c:v>3.8693918750016008</c:v>
                </c:pt>
                <c:pt idx="34610">
                  <c:v>3.8687043750016006</c:v>
                </c:pt>
                <c:pt idx="34611">
                  <c:v>3.8680237499999999</c:v>
                </c:pt>
                <c:pt idx="34612">
                  <c:v>3.8673578124992005</c:v>
                </c:pt>
                <c:pt idx="34613">
                  <c:v>3.8667568750016006</c:v>
                </c:pt>
                <c:pt idx="34614">
                  <c:v>3.8660690624992005</c:v>
                </c:pt>
                <c:pt idx="34615">
                  <c:v>3.8655706250016006</c:v>
                </c:pt>
                <c:pt idx="34616">
                  <c:v>3.8651193750016004</c:v>
                </c:pt>
                <c:pt idx="34617">
                  <c:v>3.8645003124992003</c:v>
                </c:pt>
                <c:pt idx="34618">
                  <c:v>3.8640890624992004</c:v>
                </c:pt>
                <c:pt idx="34619">
                  <c:v>3.8644303124992003</c:v>
                </c:pt>
                <c:pt idx="34620">
                  <c:v>3.8648593750016005</c:v>
                </c:pt>
                <c:pt idx="34621">
                  <c:v>3.8650990624992003</c:v>
                </c:pt>
                <c:pt idx="34622">
                  <c:v>3.8654981250016007</c:v>
                </c:pt>
                <c:pt idx="34623">
                  <c:v>3.8659443750016007</c:v>
                </c:pt>
                <c:pt idx="34624">
                  <c:v>3.8663337499999999</c:v>
                </c:pt>
                <c:pt idx="34625">
                  <c:v>3.8668646875007995</c:v>
                </c:pt>
                <c:pt idx="34626">
                  <c:v>3.8672153124992006</c:v>
                </c:pt>
                <c:pt idx="34627">
                  <c:v>3.8676603124992006</c:v>
                </c:pt>
                <c:pt idx="34628">
                  <c:v>3.8680759375007994</c:v>
                </c:pt>
                <c:pt idx="34629">
                  <c:v>3.8684496875007994</c:v>
                </c:pt>
                <c:pt idx="34630">
                  <c:v>3.8687784375007994</c:v>
                </c:pt>
                <c:pt idx="34631">
                  <c:v>3.8691837499999999</c:v>
                </c:pt>
                <c:pt idx="34632">
                  <c:v>3.8695428124992004</c:v>
                </c:pt>
                <c:pt idx="34633">
                  <c:v>3.8698774999999999</c:v>
                </c:pt>
                <c:pt idx="34634">
                  <c:v>3.8703031250016005</c:v>
                </c:pt>
                <c:pt idx="34635">
                  <c:v>3.8706762499999998</c:v>
                </c:pt>
                <c:pt idx="34636">
                  <c:v>3.8703362499999998</c:v>
                </c:pt>
                <c:pt idx="34637">
                  <c:v>3.8696221875007994</c:v>
                </c:pt>
                <c:pt idx="34638">
                  <c:v>3.8690921875007995</c:v>
                </c:pt>
                <c:pt idx="34639">
                  <c:v>3.8685084375007994</c:v>
                </c:pt>
                <c:pt idx="34640">
                  <c:v>3.8679649999999999</c:v>
                </c:pt>
                <c:pt idx="34641">
                  <c:v>3.8673812500000002</c:v>
                </c:pt>
                <c:pt idx="34642">
                  <c:v>3.8667343750016006</c:v>
                </c:pt>
                <c:pt idx="34643">
                  <c:v>3.8660818750016004</c:v>
                </c:pt>
                <c:pt idx="34644">
                  <c:v>3.8654799999999998</c:v>
                </c:pt>
                <c:pt idx="34645">
                  <c:v>3.8649231250016007</c:v>
                </c:pt>
                <c:pt idx="34646">
                  <c:v>3.8643990624992006</c:v>
                </c:pt>
                <c:pt idx="34647">
                  <c:v>3.8639678124992005</c:v>
                </c:pt>
                <c:pt idx="34648">
                  <c:v>3.8636253124992006</c:v>
                </c:pt>
                <c:pt idx="34649">
                  <c:v>3.8630987499999998</c:v>
                </c:pt>
                <c:pt idx="34650">
                  <c:v>3.8627562499999999</c:v>
                </c:pt>
                <c:pt idx="34651">
                  <c:v>3.8631034375007993</c:v>
                </c:pt>
                <c:pt idx="34652">
                  <c:v>3.8625162500000001</c:v>
                </c:pt>
                <c:pt idx="34653">
                  <c:v>3.8621434375007997</c:v>
                </c:pt>
                <c:pt idx="34654">
                  <c:v>3.8614884375007996</c:v>
                </c:pt>
                <c:pt idx="34655">
                  <c:v>3.8611287500000002</c:v>
                </c:pt>
                <c:pt idx="34656">
                  <c:v>3.8606868750016008</c:v>
                </c:pt>
                <c:pt idx="34657">
                  <c:v>3.8603274999999999</c:v>
                </c:pt>
                <c:pt idx="34658">
                  <c:v>3.8598978124992005</c:v>
                </c:pt>
                <c:pt idx="34659">
                  <c:v>3.8602300000000001</c:v>
                </c:pt>
                <c:pt idx="34660">
                  <c:v>3.8605756250016006</c:v>
                </c:pt>
                <c:pt idx="34661">
                  <c:v>3.8610134375007994</c:v>
                </c:pt>
                <c:pt idx="34662">
                  <c:v>3.8614403124992007</c:v>
                </c:pt>
                <c:pt idx="34663">
                  <c:v>3.8619062500000001</c:v>
                </c:pt>
                <c:pt idx="34664">
                  <c:v>3.8623840624992005</c:v>
                </c:pt>
                <c:pt idx="34665">
                  <c:v>3.8627796875007996</c:v>
                </c:pt>
                <c:pt idx="34666">
                  <c:v>3.8632446875007993</c:v>
                </c:pt>
                <c:pt idx="34667">
                  <c:v>3.8636768750016004</c:v>
                </c:pt>
                <c:pt idx="34668">
                  <c:v>3.8641106250016004</c:v>
                </c:pt>
                <c:pt idx="34669">
                  <c:v>3.8645221875007993</c:v>
                </c:pt>
                <c:pt idx="34670">
                  <c:v>3.8650031250016004</c:v>
                </c:pt>
                <c:pt idx="34671">
                  <c:v>3.8654449999999998</c:v>
                </c:pt>
                <c:pt idx="34672">
                  <c:v>3.8658968750016007</c:v>
                </c:pt>
                <c:pt idx="34673">
                  <c:v>3.8663971875007994</c:v>
                </c:pt>
                <c:pt idx="34674">
                  <c:v>3.8668315624992005</c:v>
                </c:pt>
                <c:pt idx="34675">
                  <c:v>3.8671950000000002</c:v>
                </c:pt>
                <c:pt idx="34676">
                  <c:v>3.8675434375007995</c:v>
                </c:pt>
                <c:pt idx="34677">
                  <c:v>3.8678828124992006</c:v>
                </c:pt>
                <c:pt idx="34678">
                  <c:v>3.8682868750016004</c:v>
                </c:pt>
                <c:pt idx="34679">
                  <c:v>3.8687787500000002</c:v>
                </c:pt>
                <c:pt idx="34680">
                  <c:v>3.8683884375007995</c:v>
                </c:pt>
                <c:pt idx="34681">
                  <c:v>3.8679909375007995</c:v>
                </c:pt>
                <c:pt idx="34682">
                  <c:v>3.8676187500000001</c:v>
                </c:pt>
                <c:pt idx="34683">
                  <c:v>3.8670990624992005</c:v>
                </c:pt>
                <c:pt idx="34684">
                  <c:v>3.8667290624992003</c:v>
                </c:pt>
                <c:pt idx="34685">
                  <c:v>3.8662881250016006</c:v>
                </c:pt>
                <c:pt idx="34686">
                  <c:v>3.8665981250016004</c:v>
                </c:pt>
                <c:pt idx="34687">
                  <c:v>3.8669809375007995</c:v>
                </c:pt>
                <c:pt idx="34688">
                  <c:v>3.8674018750016006</c:v>
                </c:pt>
                <c:pt idx="34689">
                  <c:v>3.8677843750016008</c:v>
                </c:pt>
                <c:pt idx="34690">
                  <c:v>3.8682037500000002</c:v>
                </c:pt>
                <c:pt idx="34691">
                  <c:v>3.8687421875007995</c:v>
                </c:pt>
                <c:pt idx="34692">
                  <c:v>3.8692190624992007</c:v>
                </c:pt>
                <c:pt idx="34693">
                  <c:v>3.8696309375007996</c:v>
                </c:pt>
                <c:pt idx="34694">
                  <c:v>3.8701953124992006</c:v>
                </c:pt>
                <c:pt idx="34695">
                  <c:v>3.8706787500000002</c:v>
                </c:pt>
                <c:pt idx="34696">
                  <c:v>3.8710753124992006</c:v>
                </c:pt>
                <c:pt idx="34697">
                  <c:v>3.8715131250016004</c:v>
                </c:pt>
                <c:pt idx="34698">
                  <c:v>3.8719796875007995</c:v>
                </c:pt>
                <c:pt idx="34699">
                  <c:v>3.8723543750016005</c:v>
                </c:pt>
                <c:pt idx="34700">
                  <c:v>3.8728337499999999</c:v>
                </c:pt>
                <c:pt idx="34701">
                  <c:v>3.8733381250016006</c:v>
                </c:pt>
                <c:pt idx="34702">
                  <c:v>3.8737718750016006</c:v>
                </c:pt>
                <c:pt idx="34703">
                  <c:v>3.8741343750016006</c:v>
                </c:pt>
                <c:pt idx="34704">
                  <c:v>3.8737731250016005</c:v>
                </c:pt>
                <c:pt idx="34705">
                  <c:v>3.8733853124992006</c:v>
                </c:pt>
                <c:pt idx="34706">
                  <c:v>3.8728078124992007</c:v>
                </c:pt>
                <c:pt idx="34707">
                  <c:v>3.8723781250016005</c:v>
                </c:pt>
                <c:pt idx="34708">
                  <c:v>3.8719953124992004</c:v>
                </c:pt>
                <c:pt idx="34709">
                  <c:v>3.8714996875007994</c:v>
                </c:pt>
                <c:pt idx="34710">
                  <c:v>3.8710093750016008</c:v>
                </c:pt>
                <c:pt idx="34711">
                  <c:v>3.8703731250016005</c:v>
                </c:pt>
                <c:pt idx="34712">
                  <c:v>3.8697056250016004</c:v>
                </c:pt>
                <c:pt idx="34713">
                  <c:v>3.8689946875007997</c:v>
                </c:pt>
                <c:pt idx="34714">
                  <c:v>3.8683206250016005</c:v>
                </c:pt>
                <c:pt idx="34715">
                  <c:v>3.8676037499999998</c:v>
                </c:pt>
                <c:pt idx="34716">
                  <c:v>3.8669512500000001</c:v>
                </c:pt>
                <c:pt idx="34717">
                  <c:v>3.86624875</c:v>
                </c:pt>
                <c:pt idx="34718">
                  <c:v>3.8655803124992003</c:v>
                </c:pt>
                <c:pt idx="34719">
                  <c:v>3.8649534375007994</c:v>
                </c:pt>
                <c:pt idx="34720">
                  <c:v>3.8643446875007994</c:v>
                </c:pt>
                <c:pt idx="34721">
                  <c:v>3.8638731250016005</c:v>
                </c:pt>
                <c:pt idx="34722">
                  <c:v>3.8634868750016005</c:v>
                </c:pt>
                <c:pt idx="34723">
                  <c:v>3.8628912500000001</c:v>
                </c:pt>
                <c:pt idx="34724">
                  <c:v>3.8623962500000002</c:v>
                </c:pt>
                <c:pt idx="34725">
                  <c:v>3.8620293750016006</c:v>
                </c:pt>
                <c:pt idx="34726">
                  <c:v>3.8614234375007994</c:v>
                </c:pt>
                <c:pt idx="34727">
                  <c:v>3.8610600000000002</c:v>
                </c:pt>
                <c:pt idx="34728">
                  <c:v>3.8606549999999999</c:v>
                </c:pt>
                <c:pt idx="34729">
                  <c:v>3.8602640624992004</c:v>
                </c:pt>
                <c:pt idx="34730">
                  <c:v>3.8598512500000002</c:v>
                </c:pt>
                <c:pt idx="34731">
                  <c:v>3.8593634375007997</c:v>
                </c:pt>
                <c:pt idx="34732">
                  <c:v>3.8590028124992006</c:v>
                </c:pt>
                <c:pt idx="34733">
                  <c:v>3.8585640624992004</c:v>
                </c:pt>
                <c:pt idx="34734">
                  <c:v>3.8580221875007994</c:v>
                </c:pt>
                <c:pt idx="34735">
                  <c:v>3.8576687500000002</c:v>
                </c:pt>
                <c:pt idx="34736">
                  <c:v>3.8579990624992004</c:v>
                </c:pt>
                <c:pt idx="34737">
                  <c:v>3.8584168750016006</c:v>
                </c:pt>
                <c:pt idx="34738">
                  <c:v>3.8588056250016005</c:v>
                </c:pt>
                <c:pt idx="34739">
                  <c:v>3.8592296875007994</c:v>
                </c:pt>
                <c:pt idx="34740">
                  <c:v>3.8596309375007993</c:v>
                </c:pt>
                <c:pt idx="34741">
                  <c:v>3.8601084375007995</c:v>
                </c:pt>
                <c:pt idx="34742">
                  <c:v>3.86059625</c:v>
                </c:pt>
                <c:pt idx="34743">
                  <c:v>3.8611168750016005</c:v>
                </c:pt>
                <c:pt idx="34744">
                  <c:v>3.8616396875007997</c:v>
                </c:pt>
                <c:pt idx="34745">
                  <c:v>3.8620790624992005</c:v>
                </c:pt>
                <c:pt idx="34746">
                  <c:v>3.8624734375007996</c:v>
                </c:pt>
                <c:pt idx="34747">
                  <c:v>3.8628540624992005</c:v>
                </c:pt>
                <c:pt idx="34748">
                  <c:v>3.8633093750016005</c:v>
                </c:pt>
                <c:pt idx="34749">
                  <c:v>3.8636981250016005</c:v>
                </c:pt>
                <c:pt idx="34750">
                  <c:v>3.8640665624992003</c:v>
                </c:pt>
                <c:pt idx="34751">
                  <c:v>3.8644612500000002</c:v>
                </c:pt>
                <c:pt idx="34752">
                  <c:v>3.8648065624992003</c:v>
                </c:pt>
                <c:pt idx="34753">
                  <c:v>3.8651800000000001</c:v>
                </c:pt>
                <c:pt idx="34754">
                  <c:v>3.8655743750016005</c:v>
                </c:pt>
                <c:pt idx="34755">
                  <c:v>3.8660031250016007</c:v>
                </c:pt>
                <c:pt idx="34756">
                  <c:v>3.8663937499999999</c:v>
                </c:pt>
                <c:pt idx="34757">
                  <c:v>3.8663571875007996</c:v>
                </c:pt>
                <c:pt idx="34758">
                  <c:v>3.8660065624992006</c:v>
                </c:pt>
                <c:pt idx="34759">
                  <c:v>3.8655140624992006</c:v>
                </c:pt>
                <c:pt idx="34760">
                  <c:v>3.86506375</c:v>
                </c:pt>
                <c:pt idx="34761">
                  <c:v>3.8646693750016006</c:v>
                </c:pt>
                <c:pt idx="34762">
                  <c:v>3.8642884375007993</c:v>
                </c:pt>
                <c:pt idx="34763">
                  <c:v>3.8638771875007993</c:v>
                </c:pt>
                <c:pt idx="34764">
                  <c:v>3.8643256250016007</c:v>
                </c:pt>
                <c:pt idx="34765">
                  <c:v>3.8648206250016006</c:v>
                </c:pt>
                <c:pt idx="34766">
                  <c:v>3.8652825000000002</c:v>
                </c:pt>
                <c:pt idx="34767">
                  <c:v>3.8656431250016006</c:v>
                </c:pt>
                <c:pt idx="34768">
                  <c:v>3.8659996875007994</c:v>
                </c:pt>
                <c:pt idx="34769">
                  <c:v>3.8663987500000001</c:v>
                </c:pt>
                <c:pt idx="34770">
                  <c:v>3.8667718750016005</c:v>
                </c:pt>
                <c:pt idx="34771">
                  <c:v>3.8671928124992005</c:v>
                </c:pt>
                <c:pt idx="34772">
                  <c:v>3.86772625</c:v>
                </c:pt>
                <c:pt idx="34773">
                  <c:v>3.8682196875007997</c:v>
                </c:pt>
                <c:pt idx="34774">
                  <c:v>3.8686453124992006</c:v>
                </c:pt>
                <c:pt idx="34775">
                  <c:v>3.8690146875007994</c:v>
                </c:pt>
                <c:pt idx="34776">
                  <c:v>3.8685700000000001</c:v>
                </c:pt>
                <c:pt idx="34777">
                  <c:v>3.8680743750016005</c:v>
                </c:pt>
                <c:pt idx="34778">
                  <c:v>3.8677343750016004</c:v>
                </c:pt>
                <c:pt idx="34779">
                  <c:v>3.8672968750016006</c:v>
                </c:pt>
                <c:pt idx="34780">
                  <c:v>3.8666793750016004</c:v>
                </c:pt>
                <c:pt idx="34781">
                  <c:v>3.8660375</c:v>
                </c:pt>
                <c:pt idx="34782">
                  <c:v>3.8654046875007997</c:v>
                </c:pt>
                <c:pt idx="34783">
                  <c:v>3.86475875</c:v>
                </c:pt>
                <c:pt idx="34784">
                  <c:v>3.8640496875007995</c:v>
                </c:pt>
                <c:pt idx="34785">
                  <c:v>3.8633243750016004</c:v>
                </c:pt>
                <c:pt idx="34786">
                  <c:v>3.86270625</c:v>
                </c:pt>
                <c:pt idx="34787">
                  <c:v>3.8619971875007995</c:v>
                </c:pt>
                <c:pt idx="34788">
                  <c:v>3.8614184375007996</c:v>
                </c:pt>
                <c:pt idx="34789">
                  <c:v>3.8609496875007996</c:v>
                </c:pt>
                <c:pt idx="34790">
                  <c:v>3.8605287499999998</c:v>
                </c:pt>
                <c:pt idx="34791">
                  <c:v>3.8607490624992007</c:v>
                </c:pt>
                <c:pt idx="34792">
                  <c:v>3.8611371875007996</c:v>
                </c:pt>
                <c:pt idx="34793">
                  <c:v>3.8614693750016005</c:v>
                </c:pt>
                <c:pt idx="34794">
                  <c:v>3.8618403124992007</c:v>
                </c:pt>
                <c:pt idx="34795">
                  <c:v>3.8622693750016004</c:v>
                </c:pt>
                <c:pt idx="34796">
                  <c:v>3.8627231250016005</c:v>
                </c:pt>
                <c:pt idx="34797">
                  <c:v>3.8631743750016008</c:v>
                </c:pt>
                <c:pt idx="34798">
                  <c:v>3.8636487499999999</c:v>
                </c:pt>
                <c:pt idx="34799">
                  <c:v>3.8640937499999999</c:v>
                </c:pt>
                <c:pt idx="34800">
                  <c:v>3.8644890624992003</c:v>
                </c:pt>
                <c:pt idx="34801">
                  <c:v>3.8648912499999999</c:v>
                </c:pt>
                <c:pt idx="34802">
                  <c:v>3.8645703124992004</c:v>
                </c:pt>
                <c:pt idx="34803">
                  <c:v>3.8640653124992004</c:v>
                </c:pt>
                <c:pt idx="34804">
                  <c:v>3.8637390624992003</c:v>
                </c:pt>
                <c:pt idx="34805">
                  <c:v>3.8633696875007995</c:v>
                </c:pt>
                <c:pt idx="34806">
                  <c:v>3.8630071875007994</c:v>
                </c:pt>
                <c:pt idx="34807">
                  <c:v>3.8625787499999999</c:v>
                </c:pt>
                <c:pt idx="34808">
                  <c:v>3.8621493750016005</c:v>
                </c:pt>
                <c:pt idx="34809">
                  <c:v>3.8616696875007994</c:v>
                </c:pt>
                <c:pt idx="34810">
                  <c:v>3.86120625</c:v>
                </c:pt>
                <c:pt idx="34811">
                  <c:v>3.8607174999999998</c:v>
                </c:pt>
                <c:pt idx="34812">
                  <c:v>3.8602031250016005</c:v>
                </c:pt>
                <c:pt idx="34813">
                  <c:v>3.8597496875007993</c:v>
                </c:pt>
                <c:pt idx="34814">
                  <c:v>3.8594187500000001</c:v>
                </c:pt>
                <c:pt idx="34815">
                  <c:v>3.85886</c:v>
                </c:pt>
                <c:pt idx="34816">
                  <c:v>3.8583706250016006</c:v>
                </c:pt>
                <c:pt idx="34817">
                  <c:v>3.8580003124992004</c:v>
                </c:pt>
                <c:pt idx="34818">
                  <c:v>3.8584624999999999</c:v>
                </c:pt>
                <c:pt idx="34819">
                  <c:v>3.8588831250016007</c:v>
                </c:pt>
                <c:pt idx="34820">
                  <c:v>3.8592399999999998</c:v>
                </c:pt>
                <c:pt idx="34821">
                  <c:v>3.8596724999999998</c:v>
                </c:pt>
                <c:pt idx="34822">
                  <c:v>3.8591553124992006</c:v>
                </c:pt>
                <c:pt idx="34823">
                  <c:v>3.8595584375007994</c:v>
                </c:pt>
                <c:pt idx="34824">
                  <c:v>3.8599156250016007</c:v>
                </c:pt>
                <c:pt idx="34825">
                  <c:v>3.8602415624992004</c:v>
                </c:pt>
                <c:pt idx="34826">
                  <c:v>3.8606428124992007</c:v>
                </c:pt>
                <c:pt idx="34827">
                  <c:v>3.8610446875007995</c:v>
                </c:pt>
                <c:pt idx="34828">
                  <c:v>3.8615200000000001</c:v>
                </c:pt>
                <c:pt idx="34829">
                  <c:v>3.8618578124992005</c:v>
                </c:pt>
                <c:pt idx="34830">
                  <c:v>3.8623043750016004</c:v>
                </c:pt>
                <c:pt idx="34831">
                  <c:v>3.8626415624992005</c:v>
                </c:pt>
                <c:pt idx="34832">
                  <c:v>3.8630581250016007</c:v>
                </c:pt>
                <c:pt idx="34833">
                  <c:v>3.8634759375007994</c:v>
                </c:pt>
                <c:pt idx="34834">
                  <c:v>3.8638990624992005</c:v>
                </c:pt>
                <c:pt idx="34835">
                  <c:v>3.8643453124992004</c:v>
                </c:pt>
                <c:pt idx="34836">
                  <c:v>3.86483</c:v>
                </c:pt>
                <c:pt idx="34837">
                  <c:v>3.8652340624992005</c:v>
                </c:pt>
                <c:pt idx="34838">
                  <c:v>3.8656337500000002</c:v>
                </c:pt>
                <c:pt idx="34839">
                  <c:v>3.8659621875007995</c:v>
                </c:pt>
                <c:pt idx="34840">
                  <c:v>3.8662159375007996</c:v>
                </c:pt>
                <c:pt idx="34841">
                  <c:v>3.8659006250016006</c:v>
                </c:pt>
                <c:pt idx="34842">
                  <c:v>3.8653749999999998</c:v>
                </c:pt>
                <c:pt idx="34843">
                  <c:v>3.8650125000000002</c:v>
                </c:pt>
                <c:pt idx="34844">
                  <c:v>3.8646196875007996</c:v>
                </c:pt>
                <c:pt idx="34845">
                  <c:v>3.8641771875007995</c:v>
                </c:pt>
                <c:pt idx="34846">
                  <c:v>3.8636965624992006</c:v>
                </c:pt>
                <c:pt idx="34847">
                  <c:v>3.8631231250016005</c:v>
                </c:pt>
                <c:pt idx="34848">
                  <c:v>3.8627875</c:v>
                </c:pt>
                <c:pt idx="34849">
                  <c:v>3.8623606250016005</c:v>
                </c:pt>
                <c:pt idx="34850">
                  <c:v>3.8619474999999999</c:v>
                </c:pt>
                <c:pt idx="34851">
                  <c:v>3.8615343750016007</c:v>
                </c:pt>
                <c:pt idx="34852">
                  <c:v>3.8609553124992004</c:v>
                </c:pt>
                <c:pt idx="34853">
                  <c:v>3.8605309375007995</c:v>
                </c:pt>
                <c:pt idx="34854">
                  <c:v>3.8601999999999999</c:v>
                </c:pt>
                <c:pt idx="34855">
                  <c:v>3.8599384375007997</c:v>
                </c:pt>
                <c:pt idx="34856">
                  <c:v>3.8595878124992007</c:v>
                </c:pt>
                <c:pt idx="34857">
                  <c:v>3.8600612500000002</c:v>
                </c:pt>
                <c:pt idx="34858">
                  <c:v>3.8604556250016007</c:v>
                </c:pt>
                <c:pt idx="34859">
                  <c:v>3.8607984375007995</c:v>
                </c:pt>
                <c:pt idx="34860">
                  <c:v>3.8611971875007995</c:v>
                </c:pt>
                <c:pt idx="34861">
                  <c:v>3.8616253124992004</c:v>
                </c:pt>
                <c:pt idx="34862">
                  <c:v>3.8620543750016005</c:v>
                </c:pt>
                <c:pt idx="34863">
                  <c:v>3.8625034375007994</c:v>
                </c:pt>
                <c:pt idx="34864">
                  <c:v>3.8628281250016006</c:v>
                </c:pt>
                <c:pt idx="34865">
                  <c:v>3.8633350000000002</c:v>
                </c:pt>
                <c:pt idx="34866">
                  <c:v>3.863855</c:v>
                </c:pt>
                <c:pt idx="34867">
                  <c:v>3.8643240624992004</c:v>
                </c:pt>
                <c:pt idx="34868">
                  <c:v>3.8647262499999999</c:v>
                </c:pt>
                <c:pt idx="34869">
                  <c:v>3.8650893750016007</c:v>
                </c:pt>
                <c:pt idx="34870">
                  <c:v>3.8654449999999998</c:v>
                </c:pt>
                <c:pt idx="34871">
                  <c:v>3.8658468750016004</c:v>
                </c:pt>
                <c:pt idx="34872">
                  <c:v>3.8662337500000001</c:v>
                </c:pt>
                <c:pt idx="34873">
                  <c:v>3.8666621875007996</c:v>
                </c:pt>
                <c:pt idx="34874">
                  <c:v>3.86707125</c:v>
                </c:pt>
                <c:pt idx="34875">
                  <c:v>3.8675034375007993</c:v>
                </c:pt>
                <c:pt idx="34876">
                  <c:v>3.8679012500000001</c:v>
                </c:pt>
                <c:pt idx="34877">
                  <c:v>3.8682978124992005</c:v>
                </c:pt>
                <c:pt idx="34878">
                  <c:v>3.8675131250016004</c:v>
                </c:pt>
                <c:pt idx="34879">
                  <c:v>3.8669909375007996</c:v>
                </c:pt>
                <c:pt idx="34880">
                  <c:v>3.8662134375007997</c:v>
                </c:pt>
                <c:pt idx="34881">
                  <c:v>3.8653425000000001</c:v>
                </c:pt>
                <c:pt idx="34882">
                  <c:v>3.8644415624992003</c:v>
                </c:pt>
                <c:pt idx="34883">
                  <c:v>3.8635918750016005</c:v>
                </c:pt>
                <c:pt idx="34884">
                  <c:v>3.8625349999999998</c:v>
                </c:pt>
                <c:pt idx="34885">
                  <c:v>3.8615690624992003</c:v>
                </c:pt>
                <c:pt idx="34886">
                  <c:v>3.8606099999999999</c:v>
                </c:pt>
                <c:pt idx="34887">
                  <c:v>3.8599043750016007</c:v>
                </c:pt>
                <c:pt idx="34888">
                  <c:v>3.8592159375007995</c:v>
                </c:pt>
                <c:pt idx="34889">
                  <c:v>3.8585196875007997</c:v>
                </c:pt>
                <c:pt idx="34890">
                  <c:v>3.8578953124992004</c:v>
                </c:pt>
                <c:pt idx="34891">
                  <c:v>3.8574424999999999</c:v>
                </c:pt>
                <c:pt idx="34892">
                  <c:v>3.8569456250016008</c:v>
                </c:pt>
                <c:pt idx="34893">
                  <c:v>3.8564099999999999</c:v>
                </c:pt>
                <c:pt idx="34894">
                  <c:v>3.8560146875007995</c:v>
                </c:pt>
                <c:pt idx="34895">
                  <c:v>3.8555753124992007</c:v>
                </c:pt>
                <c:pt idx="34896">
                  <c:v>3.8551521875007997</c:v>
                </c:pt>
                <c:pt idx="34897">
                  <c:v>3.8547143750016004</c:v>
                </c:pt>
                <c:pt idx="34898">
                  <c:v>3.8543737500000002</c:v>
                </c:pt>
                <c:pt idx="34899">
                  <c:v>3.8540199999999998</c:v>
                </c:pt>
                <c:pt idx="34900">
                  <c:v>3.8534246875007994</c:v>
                </c:pt>
                <c:pt idx="34901">
                  <c:v>3.8529396875007995</c:v>
                </c:pt>
                <c:pt idx="34902">
                  <c:v>3.85258375</c:v>
                </c:pt>
                <c:pt idx="34903">
                  <c:v>3.8522203124992007</c:v>
                </c:pt>
                <c:pt idx="34904">
                  <c:v>3.8523021875007997</c:v>
                </c:pt>
                <c:pt idx="34905">
                  <c:v>3.8526653124992003</c:v>
                </c:pt>
                <c:pt idx="34906">
                  <c:v>3.8531162499999998</c:v>
                </c:pt>
                <c:pt idx="34907">
                  <c:v>3.8535081250016008</c:v>
                </c:pt>
                <c:pt idx="34908">
                  <c:v>3.8539831250016006</c:v>
                </c:pt>
                <c:pt idx="34909">
                  <c:v>3.8544512499999999</c:v>
                </c:pt>
                <c:pt idx="34910">
                  <c:v>3.8550084375007994</c:v>
                </c:pt>
                <c:pt idx="34911">
                  <c:v>3.8554384375007995</c:v>
                </c:pt>
                <c:pt idx="34912">
                  <c:v>3.8558709375007996</c:v>
                </c:pt>
                <c:pt idx="34913">
                  <c:v>3.8563512499999999</c:v>
                </c:pt>
                <c:pt idx="34914">
                  <c:v>3.8568815624992006</c:v>
                </c:pt>
                <c:pt idx="34915">
                  <c:v>3.8573506250016005</c:v>
                </c:pt>
                <c:pt idx="34916">
                  <c:v>3.8579634375007994</c:v>
                </c:pt>
                <c:pt idx="34917">
                  <c:v>3.8584903124992005</c:v>
                </c:pt>
                <c:pt idx="34918">
                  <c:v>3.8590624999999998</c:v>
                </c:pt>
                <c:pt idx="34919">
                  <c:v>3.8594615624992006</c:v>
                </c:pt>
                <c:pt idx="34920">
                  <c:v>3.8598193750016008</c:v>
                </c:pt>
                <c:pt idx="34921">
                  <c:v>3.8601471875007993</c:v>
                </c:pt>
                <c:pt idx="34922">
                  <c:v>3.8605743750016006</c:v>
                </c:pt>
                <c:pt idx="34923">
                  <c:v>3.8609274999999998</c:v>
                </c:pt>
                <c:pt idx="34924">
                  <c:v>3.8614212499999998</c:v>
                </c:pt>
                <c:pt idx="34925">
                  <c:v>3.8619953124992006</c:v>
                </c:pt>
                <c:pt idx="34926">
                  <c:v>3.8624656250016005</c:v>
                </c:pt>
                <c:pt idx="34927">
                  <c:v>3.8628590624992003</c:v>
                </c:pt>
                <c:pt idx="34928">
                  <c:v>3.8631962500000001</c:v>
                </c:pt>
                <c:pt idx="34929">
                  <c:v>3.8636346875007996</c:v>
                </c:pt>
                <c:pt idx="34930">
                  <c:v>3.8640231250016006</c:v>
                </c:pt>
                <c:pt idx="34931">
                  <c:v>3.8635000000000002</c:v>
                </c:pt>
                <c:pt idx="34932">
                  <c:v>3.8629140624992004</c:v>
                </c:pt>
                <c:pt idx="34933">
                  <c:v>3.8625699999999998</c:v>
                </c:pt>
                <c:pt idx="34934">
                  <c:v>3.8621671875007997</c:v>
                </c:pt>
                <c:pt idx="34935">
                  <c:v>3.8617846875007995</c:v>
                </c:pt>
                <c:pt idx="34936">
                  <c:v>3.8612665624992006</c:v>
                </c:pt>
                <c:pt idx="34937">
                  <c:v>3.8609187500000002</c:v>
                </c:pt>
                <c:pt idx="34938">
                  <c:v>3.8604699999999998</c:v>
                </c:pt>
                <c:pt idx="34939">
                  <c:v>3.8601003124992004</c:v>
                </c:pt>
                <c:pt idx="34940">
                  <c:v>3.8600856250016005</c:v>
                </c:pt>
                <c:pt idx="34941">
                  <c:v>3.8605309375007995</c:v>
                </c:pt>
                <c:pt idx="34942">
                  <c:v>3.8608665624992007</c:v>
                </c:pt>
                <c:pt idx="34943">
                  <c:v>3.8612143750016004</c:v>
                </c:pt>
                <c:pt idx="34944">
                  <c:v>3.8616043750016007</c:v>
                </c:pt>
                <c:pt idx="34945">
                  <c:v>3.8611753124992005</c:v>
                </c:pt>
                <c:pt idx="34946">
                  <c:v>3.8608053124992003</c:v>
                </c:pt>
                <c:pt idx="34947">
                  <c:v>3.8604303124992003</c:v>
                </c:pt>
                <c:pt idx="34948">
                  <c:v>3.85995</c:v>
                </c:pt>
                <c:pt idx="34949">
                  <c:v>3.8595415624992007</c:v>
                </c:pt>
                <c:pt idx="34950">
                  <c:v>3.8590268750016006</c:v>
                </c:pt>
                <c:pt idx="34951">
                  <c:v>3.8585296875007993</c:v>
                </c:pt>
                <c:pt idx="34952">
                  <c:v>3.8581478124992006</c:v>
                </c:pt>
                <c:pt idx="34953">
                  <c:v>3.8579750000000002</c:v>
                </c:pt>
                <c:pt idx="34954">
                  <c:v>3.8576471875007994</c:v>
                </c:pt>
                <c:pt idx="34955">
                  <c:v>3.8573156250016005</c:v>
                </c:pt>
                <c:pt idx="34956">
                  <c:v>3.8576931250016004</c:v>
                </c:pt>
                <c:pt idx="34957">
                  <c:v>3.8582228124992004</c:v>
                </c:pt>
                <c:pt idx="34958">
                  <c:v>3.8586184375007995</c:v>
                </c:pt>
                <c:pt idx="34959">
                  <c:v>3.8590618750016006</c:v>
                </c:pt>
                <c:pt idx="34960">
                  <c:v>3.8594859375007995</c:v>
                </c:pt>
                <c:pt idx="34961">
                  <c:v>3.8598262499999998</c:v>
                </c:pt>
                <c:pt idx="34962">
                  <c:v>3.8602940624992006</c:v>
                </c:pt>
                <c:pt idx="34963">
                  <c:v>3.8606781250016007</c:v>
                </c:pt>
                <c:pt idx="34964">
                  <c:v>3.8610409375007997</c:v>
                </c:pt>
                <c:pt idx="34965">
                  <c:v>3.8614693750016005</c:v>
                </c:pt>
                <c:pt idx="34966">
                  <c:v>3.8619362499999998</c:v>
                </c:pt>
                <c:pt idx="34967">
                  <c:v>3.8623618750016004</c:v>
                </c:pt>
                <c:pt idx="34968">
                  <c:v>3.8627737500000001</c:v>
                </c:pt>
                <c:pt idx="34969">
                  <c:v>3.86314</c:v>
                </c:pt>
                <c:pt idx="34970">
                  <c:v>3.8636265624992006</c:v>
                </c:pt>
                <c:pt idx="34971">
                  <c:v>3.8636925</c:v>
                </c:pt>
                <c:pt idx="34972">
                  <c:v>3.8633709375007994</c:v>
                </c:pt>
                <c:pt idx="34973">
                  <c:v>3.8629871875007993</c:v>
                </c:pt>
                <c:pt idx="34974">
                  <c:v>3.8622131250016007</c:v>
                </c:pt>
                <c:pt idx="34975">
                  <c:v>3.8618571875007994</c:v>
                </c:pt>
                <c:pt idx="34976">
                  <c:v>3.8613859375007995</c:v>
                </c:pt>
                <c:pt idx="34977">
                  <c:v>3.86106375</c:v>
                </c:pt>
                <c:pt idx="34978">
                  <c:v>3.8606712500000002</c:v>
                </c:pt>
                <c:pt idx="34979">
                  <c:v>3.8603021875007997</c:v>
                </c:pt>
                <c:pt idx="34980">
                  <c:v>3.8599446875007994</c:v>
                </c:pt>
                <c:pt idx="34981">
                  <c:v>3.8593965624992004</c:v>
                </c:pt>
                <c:pt idx="34982">
                  <c:v>3.8590162499999998</c:v>
                </c:pt>
                <c:pt idx="34983">
                  <c:v>3.8586728124992007</c:v>
                </c:pt>
                <c:pt idx="34984">
                  <c:v>3.8583006250016005</c:v>
                </c:pt>
                <c:pt idx="34985">
                  <c:v>3.8578865624992007</c:v>
                </c:pt>
                <c:pt idx="34986">
                  <c:v>3.8583012499999998</c:v>
                </c:pt>
                <c:pt idx="34987">
                  <c:v>3.8588093750016004</c:v>
                </c:pt>
                <c:pt idx="34988">
                  <c:v>3.8591725000000001</c:v>
                </c:pt>
                <c:pt idx="34989">
                  <c:v>3.8595484375007993</c:v>
                </c:pt>
                <c:pt idx="34990">
                  <c:v>3.8590615624992006</c:v>
                </c:pt>
                <c:pt idx="34991">
                  <c:v>3.8585643750016008</c:v>
                </c:pt>
                <c:pt idx="34992">
                  <c:v>3.8581834375007995</c:v>
                </c:pt>
                <c:pt idx="34993">
                  <c:v>3.8584509375007996</c:v>
                </c:pt>
                <c:pt idx="34994">
                  <c:v>3.8587821875007995</c:v>
                </c:pt>
                <c:pt idx="34995">
                  <c:v>3.8592515624992005</c:v>
                </c:pt>
                <c:pt idx="34996">
                  <c:v>3.8596756250016004</c:v>
                </c:pt>
                <c:pt idx="34997">
                  <c:v>3.8600856250016005</c:v>
                </c:pt>
                <c:pt idx="34998">
                  <c:v>3.8604068750016007</c:v>
                </c:pt>
                <c:pt idx="34999">
                  <c:v>3.8607946875007997</c:v>
                </c:pt>
                <c:pt idx="35000">
                  <c:v>3.8611206250016008</c:v>
                </c:pt>
                <c:pt idx="35001">
                  <c:v>3.8615921875007997</c:v>
                </c:pt>
                <c:pt idx="35002">
                  <c:v>3.8619768750016004</c:v>
                </c:pt>
                <c:pt idx="35003">
                  <c:v>3.8624165624992006</c:v>
                </c:pt>
                <c:pt idx="35004">
                  <c:v>3.8628478124992003</c:v>
                </c:pt>
                <c:pt idx="35005">
                  <c:v>3.8632737499999998</c:v>
                </c:pt>
                <c:pt idx="35006">
                  <c:v>3.8636849999999998</c:v>
                </c:pt>
                <c:pt idx="35007">
                  <c:v>3.8641418750016006</c:v>
                </c:pt>
                <c:pt idx="35008">
                  <c:v>3.8645046875007996</c:v>
                </c:pt>
                <c:pt idx="35009">
                  <c:v>3.8649196875007994</c:v>
                </c:pt>
                <c:pt idx="35010">
                  <c:v>3.8653499999999998</c:v>
                </c:pt>
                <c:pt idx="35011">
                  <c:v>3.8657053124992005</c:v>
                </c:pt>
                <c:pt idx="35012">
                  <c:v>3.8660628124992007</c:v>
                </c:pt>
                <c:pt idx="35013">
                  <c:v>3.8664162499999999</c:v>
                </c:pt>
                <c:pt idx="35014">
                  <c:v>3.8660631250016007</c:v>
                </c:pt>
                <c:pt idx="35015">
                  <c:v>3.8654156250016007</c:v>
                </c:pt>
                <c:pt idx="35016">
                  <c:v>3.8649800000000001</c:v>
                </c:pt>
                <c:pt idx="35017">
                  <c:v>3.8644349999999998</c:v>
                </c:pt>
                <c:pt idx="35018">
                  <c:v>3.8638559375007997</c:v>
                </c:pt>
                <c:pt idx="35019">
                  <c:v>3.8630665624992004</c:v>
                </c:pt>
                <c:pt idx="35020">
                  <c:v>3.8620896875007995</c:v>
                </c:pt>
                <c:pt idx="35021">
                  <c:v>3.8610065624992007</c:v>
                </c:pt>
                <c:pt idx="35022">
                  <c:v>3.8598281250016004</c:v>
                </c:pt>
                <c:pt idx="35023">
                  <c:v>3.8587496875007994</c:v>
                </c:pt>
                <c:pt idx="35024">
                  <c:v>3.85762625</c:v>
                </c:pt>
                <c:pt idx="35025">
                  <c:v>3.8566190624992007</c:v>
                </c:pt>
                <c:pt idx="35026">
                  <c:v>3.8555275</c:v>
                </c:pt>
                <c:pt idx="35027">
                  <c:v>3.8545121875007995</c:v>
                </c:pt>
                <c:pt idx="35028">
                  <c:v>3.8534581250016005</c:v>
                </c:pt>
                <c:pt idx="35029">
                  <c:v>3.8526515624992004</c:v>
                </c:pt>
                <c:pt idx="35030">
                  <c:v>3.8519115624992004</c:v>
                </c:pt>
                <c:pt idx="35031">
                  <c:v>3.8513799999999998</c:v>
                </c:pt>
                <c:pt idx="35032">
                  <c:v>3.8509028124992004</c:v>
                </c:pt>
                <c:pt idx="35033">
                  <c:v>3.8504693750016008</c:v>
                </c:pt>
                <c:pt idx="35034">
                  <c:v>3.8501281250016004</c:v>
                </c:pt>
                <c:pt idx="35035">
                  <c:v>3.8495840624992006</c:v>
                </c:pt>
                <c:pt idx="35036">
                  <c:v>3.8493940624992007</c:v>
                </c:pt>
                <c:pt idx="35037">
                  <c:v>3.8495978124992005</c:v>
                </c:pt>
                <c:pt idx="35038">
                  <c:v>3.8499515624992005</c:v>
                </c:pt>
                <c:pt idx="35039">
                  <c:v>3.8503681250016006</c:v>
                </c:pt>
                <c:pt idx="35040">
                  <c:v>3.8508487499999999</c:v>
                </c:pt>
                <c:pt idx="35041">
                  <c:v>3.8512384375007995</c:v>
                </c:pt>
                <c:pt idx="35042">
                  <c:v>3.8516931250016007</c:v>
                </c:pt>
                <c:pt idx="35043">
                  <c:v>3.8521881250016006</c:v>
                </c:pt>
                <c:pt idx="35044">
                  <c:v>3.8526378124992005</c:v>
                </c:pt>
                <c:pt idx="35045">
                  <c:v>3.8530993750016007</c:v>
                </c:pt>
                <c:pt idx="35046">
                  <c:v>3.85348625</c:v>
                </c:pt>
                <c:pt idx="35047">
                  <c:v>3.8538971875007997</c:v>
                </c:pt>
                <c:pt idx="35048">
                  <c:v>3.8543443750016007</c:v>
                </c:pt>
                <c:pt idx="35049">
                  <c:v>3.8547268750016004</c:v>
                </c:pt>
                <c:pt idx="35050">
                  <c:v>3.8550596875007996</c:v>
                </c:pt>
                <c:pt idx="35051">
                  <c:v>3.8555159375007997</c:v>
                </c:pt>
                <c:pt idx="35052">
                  <c:v>3.8558928124992007</c:v>
                </c:pt>
                <c:pt idx="35053">
                  <c:v>3.8563681250016004</c:v>
                </c:pt>
                <c:pt idx="35054">
                  <c:v>3.8568115624992005</c:v>
                </c:pt>
                <c:pt idx="35055">
                  <c:v>3.8564271875007994</c:v>
                </c:pt>
                <c:pt idx="35056">
                  <c:v>3.8560137499999998</c:v>
                </c:pt>
                <c:pt idx="35057">
                  <c:v>3.8554765624992005</c:v>
                </c:pt>
                <c:pt idx="35058">
                  <c:v>3.8550915624992004</c:v>
                </c:pt>
                <c:pt idx="35059">
                  <c:v>3.8547665624992007</c:v>
                </c:pt>
                <c:pt idx="35060">
                  <c:v>3.8542131250016007</c:v>
                </c:pt>
                <c:pt idx="35061">
                  <c:v>3.8537518750016004</c:v>
                </c:pt>
                <c:pt idx="35062">
                  <c:v>3.8532796875007995</c:v>
                </c:pt>
                <c:pt idx="35063">
                  <c:v>3.8527534375007995</c:v>
                </c:pt>
                <c:pt idx="35064">
                  <c:v>3.8523287499999999</c:v>
                </c:pt>
                <c:pt idx="35065">
                  <c:v>3.8519950000000001</c:v>
                </c:pt>
                <c:pt idx="35066">
                  <c:v>3.8516040624992005</c:v>
                </c:pt>
                <c:pt idx="35067">
                  <c:v>3.8512575</c:v>
                </c:pt>
                <c:pt idx="35068">
                  <c:v>3.8507828124992005</c:v>
                </c:pt>
                <c:pt idx="35069">
                  <c:v>3.8503628124992004</c:v>
                </c:pt>
                <c:pt idx="35070">
                  <c:v>3.8500240624992004</c:v>
                </c:pt>
                <c:pt idx="35071">
                  <c:v>3.8504</c:v>
                </c:pt>
                <c:pt idx="35072">
                  <c:v>3.8507956250016004</c:v>
                </c:pt>
                <c:pt idx="35073">
                  <c:v>3.8511362500000001</c:v>
                </c:pt>
                <c:pt idx="35074">
                  <c:v>3.8516084375007993</c:v>
                </c:pt>
                <c:pt idx="35075">
                  <c:v>3.8521178124992006</c:v>
                </c:pt>
                <c:pt idx="35076">
                  <c:v>3.8525643750016005</c:v>
                </c:pt>
                <c:pt idx="35077">
                  <c:v>3.8530815624992005</c:v>
                </c:pt>
                <c:pt idx="35078">
                  <c:v>3.8536275</c:v>
                </c:pt>
                <c:pt idx="35079">
                  <c:v>3.8541493750016005</c:v>
                </c:pt>
                <c:pt idx="35080">
                  <c:v>3.85464875</c:v>
                </c:pt>
                <c:pt idx="35081">
                  <c:v>3.8551424999999999</c:v>
                </c:pt>
                <c:pt idx="35082">
                  <c:v>3.8555100000000002</c:v>
                </c:pt>
                <c:pt idx="35083">
                  <c:v>3.8558890624992004</c:v>
                </c:pt>
                <c:pt idx="35084">
                  <c:v>3.8563378124992007</c:v>
                </c:pt>
                <c:pt idx="35085">
                  <c:v>3.8567865624992006</c:v>
                </c:pt>
                <c:pt idx="35086">
                  <c:v>3.8572087499999999</c:v>
                </c:pt>
                <c:pt idx="35087">
                  <c:v>3.8577093750016007</c:v>
                </c:pt>
                <c:pt idx="35088">
                  <c:v>3.85803875</c:v>
                </c:pt>
                <c:pt idx="35089">
                  <c:v>3.8584228124992004</c:v>
                </c:pt>
                <c:pt idx="35090">
                  <c:v>3.8588056250016005</c:v>
                </c:pt>
                <c:pt idx="35091">
                  <c:v>3.8592546875007994</c:v>
                </c:pt>
                <c:pt idx="35092">
                  <c:v>3.8588262499999999</c:v>
                </c:pt>
                <c:pt idx="35093">
                  <c:v>3.8584193750016005</c:v>
                </c:pt>
                <c:pt idx="35094">
                  <c:v>3.858285</c:v>
                </c:pt>
                <c:pt idx="35095">
                  <c:v>3.8578625</c:v>
                </c:pt>
                <c:pt idx="35096">
                  <c:v>3.8575146875007995</c:v>
                </c:pt>
                <c:pt idx="35097">
                  <c:v>3.8571090624992004</c:v>
                </c:pt>
                <c:pt idx="35098">
                  <c:v>3.8567890624992005</c:v>
                </c:pt>
                <c:pt idx="35099">
                  <c:v>3.8566603124992005</c:v>
                </c:pt>
                <c:pt idx="35100">
                  <c:v>3.8561378124992003</c:v>
                </c:pt>
                <c:pt idx="35101">
                  <c:v>3.8556412500000001</c:v>
                </c:pt>
                <c:pt idx="35102">
                  <c:v>3.8551365624992004</c:v>
                </c:pt>
                <c:pt idx="35103">
                  <c:v>3.8547418750016007</c:v>
                </c:pt>
                <c:pt idx="35104">
                  <c:v>3.8547884375007997</c:v>
                </c:pt>
                <c:pt idx="35105">
                  <c:v>3.8542912500000002</c:v>
                </c:pt>
                <c:pt idx="35106">
                  <c:v>3.8538524999999999</c:v>
                </c:pt>
                <c:pt idx="35107">
                  <c:v>3.8533824999999999</c:v>
                </c:pt>
                <c:pt idx="35108">
                  <c:v>3.8530268750016008</c:v>
                </c:pt>
                <c:pt idx="35109">
                  <c:v>3.8533824999999999</c:v>
                </c:pt>
                <c:pt idx="35110">
                  <c:v>3.8537343750016007</c:v>
                </c:pt>
                <c:pt idx="35111">
                  <c:v>3.8541396875007994</c:v>
                </c:pt>
                <c:pt idx="35112">
                  <c:v>3.8545718750016005</c:v>
                </c:pt>
                <c:pt idx="35113">
                  <c:v>3.8550159375007995</c:v>
                </c:pt>
                <c:pt idx="35114">
                  <c:v>3.8554143750016006</c:v>
                </c:pt>
                <c:pt idx="35115">
                  <c:v>3.8557534375007996</c:v>
                </c:pt>
                <c:pt idx="35116">
                  <c:v>3.8560840624992005</c:v>
                </c:pt>
                <c:pt idx="35117">
                  <c:v>3.8564834375007995</c:v>
                </c:pt>
                <c:pt idx="35118">
                  <c:v>3.8568734375007994</c:v>
                </c:pt>
                <c:pt idx="35119">
                  <c:v>3.8572209375007995</c:v>
                </c:pt>
                <c:pt idx="35120">
                  <c:v>3.8575512500000002</c:v>
                </c:pt>
                <c:pt idx="35121">
                  <c:v>3.8578846875007997</c:v>
                </c:pt>
                <c:pt idx="35122">
                  <c:v>3.8583334375007996</c:v>
                </c:pt>
                <c:pt idx="35123">
                  <c:v>3.8586865624992006</c:v>
                </c:pt>
                <c:pt idx="35124">
                  <c:v>3.85907125</c:v>
                </c:pt>
                <c:pt idx="35125">
                  <c:v>3.8595306250016006</c:v>
                </c:pt>
                <c:pt idx="35126">
                  <c:v>3.85997375</c:v>
                </c:pt>
                <c:pt idx="35127">
                  <c:v>3.8604387500000001</c:v>
                </c:pt>
                <c:pt idx="35128">
                  <c:v>3.8608040624992004</c:v>
                </c:pt>
                <c:pt idx="35129">
                  <c:v>3.8612284375007997</c:v>
                </c:pt>
                <c:pt idx="35130">
                  <c:v>3.8616199999999998</c:v>
                </c:pt>
                <c:pt idx="35131">
                  <c:v>3.8620265624992003</c:v>
                </c:pt>
                <c:pt idx="35132">
                  <c:v>3.8623478124992006</c:v>
                </c:pt>
                <c:pt idx="35133">
                  <c:v>3.8620165624992007</c:v>
                </c:pt>
                <c:pt idx="35134">
                  <c:v>3.8612956250016004</c:v>
                </c:pt>
                <c:pt idx="35135">
                  <c:v>3.86088875</c:v>
                </c:pt>
                <c:pt idx="35136">
                  <c:v>3.8603071875007995</c:v>
                </c:pt>
                <c:pt idx="35137">
                  <c:v>3.8596721875007995</c:v>
                </c:pt>
                <c:pt idx="35138">
                  <c:v>3.8589665624992007</c:v>
                </c:pt>
                <c:pt idx="35139">
                  <c:v>3.8582721875007997</c:v>
                </c:pt>
                <c:pt idx="35140">
                  <c:v>3.8574721875007993</c:v>
                </c:pt>
                <c:pt idx="35141">
                  <c:v>3.8567346875007993</c:v>
                </c:pt>
                <c:pt idx="35142">
                  <c:v>3.8560078124992003</c:v>
                </c:pt>
                <c:pt idx="35143">
                  <c:v>3.8552712499999999</c:v>
                </c:pt>
                <c:pt idx="35144">
                  <c:v>3.8545753124992004</c:v>
                </c:pt>
                <c:pt idx="35145">
                  <c:v>3.8538243750016008</c:v>
                </c:pt>
                <c:pt idx="35146">
                  <c:v>3.8530968750016004</c:v>
                </c:pt>
                <c:pt idx="35147">
                  <c:v>3.8524421875007997</c:v>
                </c:pt>
                <c:pt idx="35148">
                  <c:v>3.85184375</c:v>
                </c:pt>
                <c:pt idx="35149">
                  <c:v>3.8512618750016006</c:v>
                </c:pt>
                <c:pt idx="35150">
                  <c:v>3.8508343750016008</c:v>
                </c:pt>
                <c:pt idx="35151">
                  <c:v>3.8504940624992003</c:v>
                </c:pt>
                <c:pt idx="35152">
                  <c:v>3.8498946875007993</c:v>
                </c:pt>
                <c:pt idx="35153">
                  <c:v>3.8495531250016004</c:v>
                </c:pt>
                <c:pt idx="35154">
                  <c:v>3.8491896875007994</c:v>
                </c:pt>
                <c:pt idx="35155">
                  <c:v>3.8486312499999999</c:v>
                </c:pt>
                <c:pt idx="35156">
                  <c:v>3.8482240624992006</c:v>
                </c:pt>
                <c:pt idx="35157">
                  <c:v>3.8478109375007996</c:v>
                </c:pt>
                <c:pt idx="35158">
                  <c:v>3.8474390624992005</c:v>
                </c:pt>
                <c:pt idx="35159">
                  <c:v>3.8474634375007994</c:v>
                </c:pt>
                <c:pt idx="35160">
                  <c:v>3.8478599999999998</c:v>
                </c:pt>
                <c:pt idx="35161">
                  <c:v>3.8483581250016008</c:v>
                </c:pt>
                <c:pt idx="35162">
                  <c:v>3.8487590624992003</c:v>
                </c:pt>
                <c:pt idx="35163">
                  <c:v>3.8491690624992003</c:v>
                </c:pt>
                <c:pt idx="35164">
                  <c:v>3.8495081250016008</c:v>
                </c:pt>
                <c:pt idx="35165">
                  <c:v>3.8498471875007994</c:v>
                </c:pt>
                <c:pt idx="35166">
                  <c:v>3.8501746875007994</c:v>
                </c:pt>
                <c:pt idx="35167">
                  <c:v>3.8505334375007996</c:v>
                </c:pt>
                <c:pt idx="35168">
                  <c:v>3.8508853124992006</c:v>
                </c:pt>
                <c:pt idx="35169">
                  <c:v>3.8513631250016007</c:v>
                </c:pt>
                <c:pt idx="35170">
                  <c:v>3.8518243750016006</c:v>
                </c:pt>
                <c:pt idx="35171">
                  <c:v>3.8523268750016006</c:v>
                </c:pt>
                <c:pt idx="35172">
                  <c:v>3.8527906250016004</c:v>
                </c:pt>
                <c:pt idx="35173">
                  <c:v>3.8531965624992006</c:v>
                </c:pt>
                <c:pt idx="35174">
                  <c:v>3.8536978124992003</c:v>
                </c:pt>
                <c:pt idx="35175">
                  <c:v>3.8540424999999998</c:v>
                </c:pt>
                <c:pt idx="35176">
                  <c:v>3.8538765624992006</c:v>
                </c:pt>
                <c:pt idx="35177">
                  <c:v>3.8532649999999999</c:v>
                </c:pt>
                <c:pt idx="35178">
                  <c:v>3.8529231250016007</c:v>
                </c:pt>
                <c:pt idx="35179">
                  <c:v>3.8523953124992003</c:v>
                </c:pt>
                <c:pt idx="35180">
                  <c:v>3.8517915624992005</c:v>
                </c:pt>
                <c:pt idx="35181">
                  <c:v>3.8511875</c:v>
                </c:pt>
                <c:pt idx="35182">
                  <c:v>3.8508668750016004</c:v>
                </c:pt>
                <c:pt idx="35183">
                  <c:v>3.8503156250016004</c:v>
                </c:pt>
                <c:pt idx="35184">
                  <c:v>3.8499953124992006</c:v>
                </c:pt>
                <c:pt idx="35185">
                  <c:v>3.8496343750016004</c:v>
                </c:pt>
                <c:pt idx="35186">
                  <c:v>3.8493075000000001</c:v>
                </c:pt>
                <c:pt idx="35187">
                  <c:v>3.8486834375007994</c:v>
                </c:pt>
                <c:pt idx="35188">
                  <c:v>3.8483015624992003</c:v>
                </c:pt>
                <c:pt idx="35189">
                  <c:v>3.8477578124992005</c:v>
                </c:pt>
                <c:pt idx="35190">
                  <c:v>3.8473731250016008</c:v>
                </c:pt>
                <c:pt idx="35191">
                  <c:v>3.8470965624992006</c:v>
                </c:pt>
                <c:pt idx="35192">
                  <c:v>3.8474015624992006</c:v>
                </c:pt>
                <c:pt idx="35193">
                  <c:v>3.8477468750016004</c:v>
                </c:pt>
                <c:pt idx="35194">
                  <c:v>3.8480803124992007</c:v>
                </c:pt>
                <c:pt idx="35195">
                  <c:v>3.8484496875007994</c:v>
                </c:pt>
                <c:pt idx="35196">
                  <c:v>3.8488640624992003</c:v>
                </c:pt>
                <c:pt idx="35197">
                  <c:v>3.8493356250016006</c:v>
                </c:pt>
                <c:pt idx="35198">
                  <c:v>3.8496981250016007</c:v>
                </c:pt>
                <c:pt idx="35199">
                  <c:v>3.8498212500000002</c:v>
                </c:pt>
                <c:pt idx="35200">
                  <c:v>3.8502443750016004</c:v>
                </c:pt>
                <c:pt idx="35201">
                  <c:v>3.8506278124992006</c:v>
                </c:pt>
                <c:pt idx="35202">
                  <c:v>3.8509678124992006</c:v>
                </c:pt>
                <c:pt idx="35203">
                  <c:v>3.8513065624992007</c:v>
                </c:pt>
                <c:pt idx="35204">
                  <c:v>3.8512756250016005</c:v>
                </c:pt>
                <c:pt idx="35205">
                  <c:v>3.8516068750016004</c:v>
                </c:pt>
                <c:pt idx="35206">
                  <c:v>3.8519981250016007</c:v>
                </c:pt>
                <c:pt idx="35207">
                  <c:v>3.8523553124992005</c:v>
                </c:pt>
                <c:pt idx="35208">
                  <c:v>3.8527121875007997</c:v>
                </c:pt>
                <c:pt idx="35209">
                  <c:v>3.8530368750016004</c:v>
                </c:pt>
                <c:pt idx="35210">
                  <c:v>3.8533575</c:v>
                </c:pt>
                <c:pt idx="35211">
                  <c:v>3.8537771875007993</c:v>
                </c:pt>
                <c:pt idx="35212">
                  <c:v>3.8542028124992007</c:v>
                </c:pt>
                <c:pt idx="35213">
                  <c:v>3.8546534375007995</c:v>
                </c:pt>
                <c:pt idx="35214">
                  <c:v>3.8551634375007997</c:v>
                </c:pt>
                <c:pt idx="35215">
                  <c:v>3.8556143750016005</c:v>
                </c:pt>
                <c:pt idx="35216">
                  <c:v>3.8561490624992003</c:v>
                </c:pt>
                <c:pt idx="35217">
                  <c:v>3.8565700000000001</c:v>
                </c:pt>
                <c:pt idx="35218">
                  <c:v>3.8568975000000001</c:v>
                </c:pt>
                <c:pt idx="35219">
                  <c:v>3.8574059375007996</c:v>
                </c:pt>
                <c:pt idx="35220">
                  <c:v>3.8578471875007994</c:v>
                </c:pt>
                <c:pt idx="35221">
                  <c:v>3.8583078124992003</c:v>
                </c:pt>
                <c:pt idx="35222">
                  <c:v>3.8578790624992005</c:v>
                </c:pt>
                <c:pt idx="35223">
                  <c:v>3.8570990624992003</c:v>
                </c:pt>
                <c:pt idx="35224">
                  <c:v>3.8566443750016006</c:v>
                </c:pt>
                <c:pt idx="35225">
                  <c:v>3.8561496875007997</c:v>
                </c:pt>
                <c:pt idx="35226">
                  <c:v>3.8556243750016006</c:v>
                </c:pt>
                <c:pt idx="35227">
                  <c:v>3.8550637499999998</c:v>
                </c:pt>
                <c:pt idx="35228">
                  <c:v>3.8545959375007994</c:v>
                </c:pt>
                <c:pt idx="35229">
                  <c:v>3.8541134375007995</c:v>
                </c:pt>
                <c:pt idx="35230">
                  <c:v>3.8537128124992006</c:v>
                </c:pt>
                <c:pt idx="35231">
                  <c:v>3.8533221875007997</c:v>
                </c:pt>
                <c:pt idx="35232">
                  <c:v>3.8529359375007997</c:v>
                </c:pt>
                <c:pt idx="35233">
                  <c:v>3.85254875</c:v>
                </c:pt>
                <c:pt idx="35234">
                  <c:v>3.8521274999999999</c:v>
                </c:pt>
                <c:pt idx="35235">
                  <c:v>3.8517365624992004</c:v>
                </c:pt>
                <c:pt idx="35236">
                  <c:v>3.8513784375007996</c:v>
                </c:pt>
                <c:pt idx="35237">
                  <c:v>3.8510318750016004</c:v>
                </c:pt>
                <c:pt idx="35238">
                  <c:v>3.8504812500000001</c:v>
                </c:pt>
                <c:pt idx="35239">
                  <c:v>3.85003625</c:v>
                </c:pt>
                <c:pt idx="35240">
                  <c:v>3.8500043750016006</c:v>
                </c:pt>
                <c:pt idx="35241">
                  <c:v>3.8504384375007996</c:v>
                </c:pt>
                <c:pt idx="35242">
                  <c:v>3.8507715624992005</c:v>
                </c:pt>
                <c:pt idx="35243">
                  <c:v>3.8512287500000002</c:v>
                </c:pt>
                <c:pt idx="35244">
                  <c:v>3.8516984375007994</c:v>
                </c:pt>
                <c:pt idx="35245">
                  <c:v>3.8520937499999999</c:v>
                </c:pt>
                <c:pt idx="35246">
                  <c:v>3.8524290624992004</c:v>
                </c:pt>
                <c:pt idx="35247">
                  <c:v>3.8527556250016004</c:v>
                </c:pt>
                <c:pt idx="35248">
                  <c:v>3.8530937500000002</c:v>
                </c:pt>
                <c:pt idx="35249">
                  <c:v>3.8534143750016008</c:v>
                </c:pt>
                <c:pt idx="35250">
                  <c:v>3.853755</c:v>
                </c:pt>
                <c:pt idx="35251">
                  <c:v>3.8541046875007994</c:v>
                </c:pt>
                <c:pt idx="35252">
                  <c:v>3.8545831250016005</c:v>
                </c:pt>
                <c:pt idx="35253">
                  <c:v>3.8551115624992005</c:v>
                </c:pt>
                <c:pt idx="35254">
                  <c:v>3.8555681250016005</c:v>
                </c:pt>
                <c:pt idx="35255">
                  <c:v>3.8560193750016007</c:v>
                </c:pt>
                <c:pt idx="35256">
                  <c:v>3.8564915624992007</c:v>
                </c:pt>
                <c:pt idx="35257">
                  <c:v>3.8569231250016007</c:v>
                </c:pt>
                <c:pt idx="35258">
                  <c:v>3.8573390624992006</c:v>
                </c:pt>
                <c:pt idx="35259">
                  <c:v>3.8578165624992007</c:v>
                </c:pt>
                <c:pt idx="35260">
                  <c:v>3.8583418750016008</c:v>
                </c:pt>
                <c:pt idx="35261">
                  <c:v>3.8588728124992007</c:v>
                </c:pt>
                <c:pt idx="35262">
                  <c:v>3.8593453124992005</c:v>
                </c:pt>
                <c:pt idx="35263">
                  <c:v>3.8597628124992007</c:v>
                </c:pt>
                <c:pt idx="35264">
                  <c:v>3.8593712500000001</c:v>
                </c:pt>
                <c:pt idx="35265">
                  <c:v>3.8589684375007995</c:v>
                </c:pt>
                <c:pt idx="35266">
                  <c:v>3.8584018750016007</c:v>
                </c:pt>
                <c:pt idx="35267">
                  <c:v>3.8580193750016005</c:v>
                </c:pt>
                <c:pt idx="35268">
                  <c:v>3.8576565624992005</c:v>
                </c:pt>
                <c:pt idx="35269">
                  <c:v>3.8572971875007993</c:v>
                </c:pt>
                <c:pt idx="35270">
                  <c:v>3.8568656250016007</c:v>
                </c:pt>
                <c:pt idx="35271">
                  <c:v>3.8564584375007995</c:v>
                </c:pt>
                <c:pt idx="35272">
                  <c:v>3.8558878124992004</c:v>
                </c:pt>
                <c:pt idx="35273">
                  <c:v>3.8554031250016005</c:v>
                </c:pt>
                <c:pt idx="35274">
                  <c:v>3.8547243750016005</c:v>
                </c:pt>
                <c:pt idx="35275">
                  <c:v>3.8540762499999999</c:v>
                </c:pt>
                <c:pt idx="35276">
                  <c:v>3.8532665624992006</c:v>
                </c:pt>
                <c:pt idx="35277">
                  <c:v>3.8525690624992004</c:v>
                </c:pt>
                <c:pt idx="35278">
                  <c:v>3.8518050000000001</c:v>
                </c:pt>
                <c:pt idx="35279">
                  <c:v>3.8510403124992005</c:v>
                </c:pt>
                <c:pt idx="35280">
                  <c:v>3.8503334375007996</c:v>
                </c:pt>
                <c:pt idx="35281">
                  <c:v>3.8496318750016005</c:v>
                </c:pt>
                <c:pt idx="35282">
                  <c:v>3.8490915624992006</c:v>
                </c:pt>
                <c:pt idx="35283">
                  <c:v>3.8485696875007993</c:v>
                </c:pt>
                <c:pt idx="35284">
                  <c:v>3.8479031250016007</c:v>
                </c:pt>
                <c:pt idx="35285">
                  <c:v>3.8475146875007993</c:v>
                </c:pt>
                <c:pt idx="35286">
                  <c:v>3.84714</c:v>
                </c:pt>
                <c:pt idx="35287">
                  <c:v>3.8468643750016005</c:v>
                </c:pt>
                <c:pt idx="35288">
                  <c:v>3.8464990624992006</c:v>
                </c:pt>
                <c:pt idx="35289">
                  <c:v>3.8461009375007995</c:v>
                </c:pt>
                <c:pt idx="35290">
                  <c:v>3.8456318750016005</c:v>
                </c:pt>
                <c:pt idx="35291">
                  <c:v>3.8452378124992004</c:v>
                </c:pt>
                <c:pt idx="35292">
                  <c:v>3.8449062500000002</c:v>
                </c:pt>
                <c:pt idx="35293">
                  <c:v>3.8446690624992006</c:v>
                </c:pt>
                <c:pt idx="35294">
                  <c:v>3.8443434375007994</c:v>
                </c:pt>
                <c:pt idx="35295">
                  <c:v>3.8439293750016006</c:v>
                </c:pt>
                <c:pt idx="35296">
                  <c:v>3.8443056250016006</c:v>
                </c:pt>
                <c:pt idx="35297">
                  <c:v>3.8446631250016008</c:v>
                </c:pt>
                <c:pt idx="35298">
                  <c:v>3.8451378124992006</c:v>
                </c:pt>
                <c:pt idx="35299">
                  <c:v>3.8456375</c:v>
                </c:pt>
                <c:pt idx="35300">
                  <c:v>3.8460890624992006</c:v>
                </c:pt>
                <c:pt idx="35301">
                  <c:v>3.8464987499999999</c:v>
                </c:pt>
                <c:pt idx="35302">
                  <c:v>3.8469803124992006</c:v>
                </c:pt>
                <c:pt idx="35303">
                  <c:v>3.8474140624992006</c:v>
                </c:pt>
                <c:pt idx="35304">
                  <c:v>3.8478187500000001</c:v>
                </c:pt>
                <c:pt idx="35305">
                  <c:v>3.8481756250016006</c:v>
                </c:pt>
                <c:pt idx="35306">
                  <c:v>3.8485506250016006</c:v>
                </c:pt>
                <c:pt idx="35307">
                  <c:v>3.8489081250016004</c:v>
                </c:pt>
                <c:pt idx="35308">
                  <c:v>3.8492350000000002</c:v>
                </c:pt>
                <c:pt idx="35309">
                  <c:v>3.8497746875007994</c:v>
                </c:pt>
                <c:pt idx="35310">
                  <c:v>3.8503096875007996</c:v>
                </c:pt>
                <c:pt idx="35311">
                  <c:v>3.8508381250016006</c:v>
                </c:pt>
                <c:pt idx="35312">
                  <c:v>3.85135125</c:v>
                </c:pt>
                <c:pt idx="35313">
                  <c:v>3.8519153124992007</c:v>
                </c:pt>
                <c:pt idx="35314">
                  <c:v>3.8524243750016005</c:v>
                </c:pt>
                <c:pt idx="35315">
                  <c:v>3.8529909375007994</c:v>
                </c:pt>
                <c:pt idx="35316">
                  <c:v>3.8535421875007994</c:v>
                </c:pt>
                <c:pt idx="35317">
                  <c:v>3.8540125000000001</c:v>
                </c:pt>
                <c:pt idx="35318">
                  <c:v>3.8545584375007995</c:v>
                </c:pt>
                <c:pt idx="35319">
                  <c:v>3.8550290624992005</c:v>
                </c:pt>
                <c:pt idx="35320">
                  <c:v>3.8554484375007996</c:v>
                </c:pt>
                <c:pt idx="35321">
                  <c:v>3.8558684375007997</c:v>
                </c:pt>
                <c:pt idx="35322">
                  <c:v>3.8562062500000001</c:v>
                </c:pt>
                <c:pt idx="35323">
                  <c:v>3.8565484375007997</c:v>
                </c:pt>
                <c:pt idx="35324">
                  <c:v>3.8569078124992004</c:v>
                </c:pt>
                <c:pt idx="35325">
                  <c:v>3.8572346875007995</c:v>
                </c:pt>
                <c:pt idx="35326">
                  <c:v>3.8577124999999999</c:v>
                </c:pt>
                <c:pt idx="35327">
                  <c:v>3.8571775000000001</c:v>
                </c:pt>
                <c:pt idx="35328">
                  <c:v>3.8565303124992005</c:v>
                </c:pt>
                <c:pt idx="35329">
                  <c:v>3.8557371875007993</c:v>
                </c:pt>
                <c:pt idx="35330">
                  <c:v>3.8547721875007994</c:v>
                </c:pt>
                <c:pt idx="35331">
                  <c:v>3.8538431250016005</c:v>
                </c:pt>
                <c:pt idx="35332">
                  <c:v>3.8528696875007995</c:v>
                </c:pt>
                <c:pt idx="35333">
                  <c:v>3.8518781250016008</c:v>
                </c:pt>
                <c:pt idx="35334">
                  <c:v>3.8508137499999999</c:v>
                </c:pt>
                <c:pt idx="35335">
                  <c:v>3.8496640624992007</c:v>
                </c:pt>
                <c:pt idx="35336">
                  <c:v>3.8484462499999998</c:v>
                </c:pt>
                <c:pt idx="35337">
                  <c:v>3.8474221875007997</c:v>
                </c:pt>
                <c:pt idx="35338">
                  <c:v>3.8465287500000001</c:v>
                </c:pt>
                <c:pt idx="35339">
                  <c:v>3.8457815624992007</c:v>
                </c:pt>
                <c:pt idx="35340">
                  <c:v>3.8451065624992005</c:v>
                </c:pt>
                <c:pt idx="35341">
                  <c:v>3.8445090624992004</c:v>
                </c:pt>
                <c:pt idx="35342">
                  <c:v>3.8439706250016008</c:v>
                </c:pt>
                <c:pt idx="35343">
                  <c:v>3.8435153124992003</c:v>
                </c:pt>
                <c:pt idx="35344">
                  <c:v>3.8431331250016005</c:v>
                </c:pt>
                <c:pt idx="35345">
                  <c:v>3.8427093750016006</c:v>
                </c:pt>
                <c:pt idx="35346">
                  <c:v>3.843045</c:v>
                </c:pt>
                <c:pt idx="35347">
                  <c:v>3.8433799999999998</c:v>
                </c:pt>
                <c:pt idx="35348">
                  <c:v>3.8438096875007997</c:v>
                </c:pt>
                <c:pt idx="35349">
                  <c:v>3.8441318750016005</c:v>
                </c:pt>
                <c:pt idx="35350">
                  <c:v>3.8445162499999999</c:v>
                </c:pt>
                <c:pt idx="35351">
                  <c:v>3.8448843750016004</c:v>
                </c:pt>
                <c:pt idx="35352">
                  <c:v>3.8452506250016008</c:v>
                </c:pt>
                <c:pt idx="35353">
                  <c:v>3.8456490624992004</c:v>
                </c:pt>
                <c:pt idx="35354">
                  <c:v>3.8460243750016008</c:v>
                </c:pt>
                <c:pt idx="35355">
                  <c:v>3.8463534375007993</c:v>
                </c:pt>
                <c:pt idx="35356">
                  <c:v>3.8468399999999998</c:v>
                </c:pt>
                <c:pt idx="35357">
                  <c:v>3.8473700000000002</c:v>
                </c:pt>
                <c:pt idx="35358">
                  <c:v>3.8478131250016006</c:v>
                </c:pt>
                <c:pt idx="35359">
                  <c:v>3.8484018750016005</c:v>
                </c:pt>
                <c:pt idx="35360">
                  <c:v>3.8489490624992007</c:v>
                </c:pt>
                <c:pt idx="35361">
                  <c:v>3.8493143750016006</c:v>
                </c:pt>
                <c:pt idx="35362">
                  <c:v>3.8498518750016006</c:v>
                </c:pt>
                <c:pt idx="35363">
                  <c:v>3.8503821875007995</c:v>
                </c:pt>
                <c:pt idx="35364">
                  <c:v>3.8509825000000002</c:v>
                </c:pt>
                <c:pt idx="35365">
                  <c:v>3.8515303124992006</c:v>
                </c:pt>
                <c:pt idx="35366">
                  <c:v>3.8519921875007994</c:v>
                </c:pt>
                <c:pt idx="35367">
                  <c:v>3.8523365624992003</c:v>
                </c:pt>
                <c:pt idx="35368">
                  <c:v>3.8526871875007993</c:v>
                </c:pt>
                <c:pt idx="35369">
                  <c:v>3.8531859375007995</c:v>
                </c:pt>
                <c:pt idx="35370">
                  <c:v>3.8535809375007997</c:v>
                </c:pt>
                <c:pt idx="35371">
                  <c:v>3.8530018750016004</c:v>
                </c:pt>
                <c:pt idx="35372">
                  <c:v>3.8526715624992005</c:v>
                </c:pt>
                <c:pt idx="35373">
                  <c:v>3.8522574999999999</c:v>
                </c:pt>
                <c:pt idx="35374">
                  <c:v>3.8518262499999998</c:v>
                </c:pt>
                <c:pt idx="35375">
                  <c:v>3.8513490624992004</c:v>
                </c:pt>
                <c:pt idx="35376">
                  <c:v>3.8507871875007993</c:v>
                </c:pt>
                <c:pt idx="35377">
                  <c:v>3.8503143750016005</c:v>
                </c:pt>
                <c:pt idx="35378">
                  <c:v>3.8497346875007996</c:v>
                </c:pt>
                <c:pt idx="35379">
                  <c:v>3.8491912500000001</c:v>
                </c:pt>
                <c:pt idx="35380">
                  <c:v>3.8485562500000001</c:v>
                </c:pt>
                <c:pt idx="35381">
                  <c:v>3.8480846875007995</c:v>
                </c:pt>
                <c:pt idx="35382">
                  <c:v>3.84761</c:v>
                </c:pt>
                <c:pt idx="35383">
                  <c:v>3.8472215624992003</c:v>
                </c:pt>
                <c:pt idx="35384">
                  <c:v>3.8468009375007997</c:v>
                </c:pt>
                <c:pt idx="35385">
                  <c:v>3.8461618750016004</c:v>
                </c:pt>
                <c:pt idx="35386">
                  <c:v>3.8457184375007993</c:v>
                </c:pt>
                <c:pt idx="35387">
                  <c:v>3.8460603124992003</c:v>
                </c:pt>
                <c:pt idx="35388">
                  <c:v>3.8464215624992004</c:v>
                </c:pt>
                <c:pt idx="35389">
                  <c:v>3.8467425</c:v>
                </c:pt>
                <c:pt idx="35390">
                  <c:v>3.8470934375007997</c:v>
                </c:pt>
                <c:pt idx="35391">
                  <c:v>3.8475531250016006</c:v>
                </c:pt>
                <c:pt idx="35392">
                  <c:v>3.84798375</c:v>
                </c:pt>
                <c:pt idx="35393">
                  <c:v>3.8484237499999998</c:v>
                </c:pt>
                <c:pt idx="35394">
                  <c:v>3.8488440624992006</c:v>
                </c:pt>
                <c:pt idx="35395">
                  <c:v>3.8492290624992007</c:v>
                </c:pt>
                <c:pt idx="35396">
                  <c:v>3.8495862500000002</c:v>
                </c:pt>
                <c:pt idx="35397">
                  <c:v>3.8499156250016004</c:v>
                </c:pt>
                <c:pt idx="35398">
                  <c:v>3.8503443750016006</c:v>
                </c:pt>
                <c:pt idx="35399">
                  <c:v>3.8506715624992003</c:v>
                </c:pt>
                <c:pt idx="35400">
                  <c:v>3.8504096875007994</c:v>
                </c:pt>
                <c:pt idx="35401">
                  <c:v>3.8499040624992005</c:v>
                </c:pt>
                <c:pt idx="35402">
                  <c:v>3.8495456250016007</c:v>
                </c:pt>
                <c:pt idx="35403">
                  <c:v>3.8491225</c:v>
                </c:pt>
                <c:pt idx="35404">
                  <c:v>3.8486853124992004</c:v>
                </c:pt>
                <c:pt idx="35405">
                  <c:v>3.8482065624992003</c:v>
                </c:pt>
                <c:pt idx="35406">
                  <c:v>3.8476853124992005</c:v>
                </c:pt>
                <c:pt idx="35407">
                  <c:v>3.8473359375007994</c:v>
                </c:pt>
                <c:pt idx="35408">
                  <c:v>3.8477087499999998</c:v>
                </c:pt>
                <c:pt idx="35409">
                  <c:v>3.8480771875007993</c:v>
                </c:pt>
                <c:pt idx="35410">
                  <c:v>3.8484324999999999</c:v>
                </c:pt>
                <c:pt idx="35411">
                  <c:v>3.8488584375007995</c:v>
                </c:pt>
                <c:pt idx="35412">
                  <c:v>3.8493121875007996</c:v>
                </c:pt>
                <c:pt idx="35413">
                  <c:v>3.8487049999999998</c:v>
                </c:pt>
                <c:pt idx="35414">
                  <c:v>3.8482440624992007</c:v>
                </c:pt>
                <c:pt idx="35415">
                  <c:v>3.8477700000000001</c:v>
                </c:pt>
                <c:pt idx="35416">
                  <c:v>3.8472050000000002</c:v>
                </c:pt>
                <c:pt idx="35417">
                  <c:v>3.8467028124992004</c:v>
                </c:pt>
                <c:pt idx="35418">
                  <c:v>3.8461531250016008</c:v>
                </c:pt>
                <c:pt idx="35419">
                  <c:v>3.8456306250016006</c:v>
                </c:pt>
                <c:pt idx="35420">
                  <c:v>3.8451096875007993</c:v>
                </c:pt>
                <c:pt idx="35421">
                  <c:v>3.8447049999999998</c:v>
                </c:pt>
                <c:pt idx="35422">
                  <c:v>3.8443615624992007</c:v>
                </c:pt>
                <c:pt idx="35423">
                  <c:v>3.8437731250016007</c:v>
                </c:pt>
                <c:pt idx="35424">
                  <c:v>3.8433115624992005</c:v>
                </c:pt>
                <c:pt idx="35425">
                  <c:v>3.8428256250016006</c:v>
                </c:pt>
                <c:pt idx="35426">
                  <c:v>3.8424028124992007</c:v>
                </c:pt>
                <c:pt idx="35427">
                  <c:v>3.8419349999999999</c:v>
                </c:pt>
                <c:pt idx="35428">
                  <c:v>3.8414256250016008</c:v>
                </c:pt>
                <c:pt idx="35429">
                  <c:v>3.8409409375007995</c:v>
                </c:pt>
                <c:pt idx="35430">
                  <c:v>3.8405490624992007</c:v>
                </c:pt>
                <c:pt idx="35431">
                  <c:v>3.8401646875007995</c:v>
                </c:pt>
                <c:pt idx="35432">
                  <c:v>3.8405312500000002</c:v>
                </c:pt>
                <c:pt idx="35433">
                  <c:v>3.8408609375007994</c:v>
                </c:pt>
                <c:pt idx="35434">
                  <c:v>3.8413218750016007</c:v>
                </c:pt>
                <c:pt idx="35435">
                  <c:v>3.8417162500000002</c:v>
                </c:pt>
                <c:pt idx="35436">
                  <c:v>3.8420675000000002</c:v>
                </c:pt>
                <c:pt idx="35437">
                  <c:v>3.8424212500000001</c:v>
                </c:pt>
                <c:pt idx="35438">
                  <c:v>3.8428240624992007</c:v>
                </c:pt>
                <c:pt idx="35439">
                  <c:v>3.8433028124992004</c:v>
                </c:pt>
                <c:pt idx="35440">
                  <c:v>3.8438162500000002</c:v>
                </c:pt>
                <c:pt idx="35441">
                  <c:v>3.8442578124992006</c:v>
                </c:pt>
                <c:pt idx="35442">
                  <c:v>3.8447249999999999</c:v>
                </c:pt>
                <c:pt idx="35443">
                  <c:v>3.8451456250016007</c:v>
                </c:pt>
                <c:pt idx="35444">
                  <c:v>3.8455278124992005</c:v>
                </c:pt>
                <c:pt idx="35445">
                  <c:v>3.8459425</c:v>
                </c:pt>
                <c:pt idx="35446">
                  <c:v>3.8464499999999999</c:v>
                </c:pt>
                <c:pt idx="35447">
                  <c:v>3.8468690624992004</c:v>
                </c:pt>
                <c:pt idx="35448">
                  <c:v>3.8474384375007995</c:v>
                </c:pt>
                <c:pt idx="35449">
                  <c:v>3.8479278124992007</c:v>
                </c:pt>
                <c:pt idx="35450">
                  <c:v>3.8484453124992006</c:v>
                </c:pt>
                <c:pt idx="35451">
                  <c:v>3.8489428124992004</c:v>
                </c:pt>
                <c:pt idx="35452">
                  <c:v>3.8492978124992003</c:v>
                </c:pt>
                <c:pt idx="35453">
                  <c:v>3.8496428124992006</c:v>
                </c:pt>
                <c:pt idx="35454">
                  <c:v>3.8500171875007996</c:v>
                </c:pt>
                <c:pt idx="35455">
                  <c:v>3.8495065624992004</c:v>
                </c:pt>
                <c:pt idx="35456">
                  <c:v>3.8487631250016006</c:v>
                </c:pt>
                <c:pt idx="35457">
                  <c:v>3.8483496875007996</c:v>
                </c:pt>
                <c:pt idx="35458">
                  <c:v>3.8478812499999999</c:v>
                </c:pt>
                <c:pt idx="35459">
                  <c:v>3.8474731250016005</c:v>
                </c:pt>
                <c:pt idx="35460">
                  <c:v>3.8470218750016008</c:v>
                </c:pt>
                <c:pt idx="35461">
                  <c:v>3.8466709375007997</c:v>
                </c:pt>
                <c:pt idx="35462">
                  <c:v>3.8462481250016007</c:v>
                </c:pt>
                <c:pt idx="35463">
                  <c:v>3.8458462500000001</c:v>
                </c:pt>
                <c:pt idx="35464">
                  <c:v>3.8453968750016005</c:v>
                </c:pt>
                <c:pt idx="35465">
                  <c:v>3.8448912499999999</c:v>
                </c:pt>
                <c:pt idx="35466">
                  <c:v>3.8443528124992006</c:v>
                </c:pt>
                <c:pt idx="35467">
                  <c:v>3.8437556250016005</c:v>
                </c:pt>
                <c:pt idx="35468">
                  <c:v>3.8431753124992003</c:v>
                </c:pt>
                <c:pt idx="35469">
                  <c:v>3.8424971875007996</c:v>
                </c:pt>
                <c:pt idx="35470">
                  <c:v>3.8418528124992006</c:v>
                </c:pt>
                <c:pt idx="35471">
                  <c:v>3.8411749999999998</c:v>
                </c:pt>
                <c:pt idx="35472">
                  <c:v>3.8405900000000002</c:v>
                </c:pt>
                <c:pt idx="35473">
                  <c:v>3.8399559375007994</c:v>
                </c:pt>
                <c:pt idx="35474">
                  <c:v>3.8394668750016008</c:v>
                </c:pt>
                <c:pt idx="35475">
                  <c:v>3.8390225</c:v>
                </c:pt>
                <c:pt idx="35476">
                  <c:v>3.8384081250016004</c:v>
                </c:pt>
                <c:pt idx="35477">
                  <c:v>3.8379824999999999</c:v>
                </c:pt>
                <c:pt idx="35478">
                  <c:v>3.8375881250016004</c:v>
                </c:pt>
                <c:pt idx="35479">
                  <c:v>3.8378899999999998</c:v>
                </c:pt>
                <c:pt idx="35480">
                  <c:v>3.8383084375007996</c:v>
                </c:pt>
                <c:pt idx="35481">
                  <c:v>3.8387587500000002</c:v>
                </c:pt>
                <c:pt idx="35482">
                  <c:v>3.8392343750016007</c:v>
                </c:pt>
                <c:pt idx="35483">
                  <c:v>3.8397637499999999</c:v>
                </c:pt>
                <c:pt idx="35484">
                  <c:v>3.8402390624992004</c:v>
                </c:pt>
                <c:pt idx="35485">
                  <c:v>3.8407534375007994</c:v>
                </c:pt>
                <c:pt idx="35486">
                  <c:v>3.8413121875007996</c:v>
                </c:pt>
                <c:pt idx="35487">
                  <c:v>3.8418206250016005</c:v>
                </c:pt>
                <c:pt idx="35488">
                  <c:v>3.8423037500000001</c:v>
                </c:pt>
                <c:pt idx="35489">
                  <c:v>3.8427740624992004</c:v>
                </c:pt>
                <c:pt idx="35490">
                  <c:v>3.8432534375007994</c:v>
                </c:pt>
                <c:pt idx="35491">
                  <c:v>3.84374875</c:v>
                </c:pt>
                <c:pt idx="35492">
                  <c:v>3.8440703124992006</c:v>
                </c:pt>
                <c:pt idx="35493">
                  <c:v>3.8444396875007993</c:v>
                </c:pt>
                <c:pt idx="35494">
                  <c:v>3.8447634375007995</c:v>
                </c:pt>
                <c:pt idx="35495">
                  <c:v>3.8447115624992003</c:v>
                </c:pt>
                <c:pt idx="35496">
                  <c:v>3.8445553124992005</c:v>
                </c:pt>
                <c:pt idx="35497">
                  <c:v>3.84414875</c:v>
                </c:pt>
                <c:pt idx="35498">
                  <c:v>3.8446006250016005</c:v>
                </c:pt>
                <c:pt idx="35499">
                  <c:v>3.8451</c:v>
                </c:pt>
                <c:pt idx="35500">
                  <c:v>3.8455349999999999</c:v>
                </c:pt>
                <c:pt idx="35501">
                  <c:v>3.8459275000000002</c:v>
                </c:pt>
                <c:pt idx="35502">
                  <c:v>3.8462831250016007</c:v>
                </c:pt>
                <c:pt idx="35503">
                  <c:v>3.8467449999999999</c:v>
                </c:pt>
                <c:pt idx="35504">
                  <c:v>3.8472940624992007</c:v>
                </c:pt>
                <c:pt idx="35505">
                  <c:v>3.84764375</c:v>
                </c:pt>
                <c:pt idx="35506">
                  <c:v>3.8480581250016006</c:v>
                </c:pt>
                <c:pt idx="35507">
                  <c:v>3.8483937500000001</c:v>
                </c:pt>
                <c:pt idx="35508">
                  <c:v>3.8487593750016007</c:v>
                </c:pt>
                <c:pt idx="35509">
                  <c:v>3.8491821875007997</c:v>
                </c:pt>
                <c:pt idx="35510">
                  <c:v>3.8495259375007995</c:v>
                </c:pt>
                <c:pt idx="35511">
                  <c:v>3.8498493750016007</c:v>
                </c:pt>
                <c:pt idx="35512">
                  <c:v>3.8502696875007993</c:v>
                </c:pt>
                <c:pt idx="35513">
                  <c:v>3.8507512500000001</c:v>
                </c:pt>
                <c:pt idx="35514">
                  <c:v>3.8511840624992004</c:v>
                </c:pt>
                <c:pt idx="35515">
                  <c:v>3.8515068750016006</c:v>
                </c:pt>
                <c:pt idx="35516">
                  <c:v>3.8510893750016004</c:v>
                </c:pt>
                <c:pt idx="35517">
                  <c:v>3.8505265624992004</c:v>
                </c:pt>
                <c:pt idx="35518">
                  <c:v>3.8501046875007994</c:v>
                </c:pt>
                <c:pt idx="35519">
                  <c:v>3.8497781250016008</c:v>
                </c:pt>
                <c:pt idx="35520">
                  <c:v>3.84938125</c:v>
                </c:pt>
                <c:pt idx="35521">
                  <c:v>3.8486928124992006</c:v>
                </c:pt>
                <c:pt idx="35522">
                  <c:v>3.8482846875007994</c:v>
                </c:pt>
                <c:pt idx="35523">
                  <c:v>3.8479328124992005</c:v>
                </c:pt>
                <c:pt idx="35524">
                  <c:v>3.84748125</c:v>
                </c:pt>
                <c:pt idx="35525">
                  <c:v>3.8469040624992004</c:v>
                </c:pt>
                <c:pt idx="35526">
                  <c:v>3.8461706250016006</c:v>
                </c:pt>
                <c:pt idx="35527">
                  <c:v>3.8454437499999998</c:v>
                </c:pt>
                <c:pt idx="35528">
                  <c:v>3.8447268750016006</c:v>
                </c:pt>
                <c:pt idx="35529">
                  <c:v>3.8441234375007993</c:v>
                </c:pt>
                <c:pt idx="35530">
                  <c:v>3.8434737499999998</c:v>
                </c:pt>
                <c:pt idx="35531">
                  <c:v>3.8428890624992005</c:v>
                </c:pt>
                <c:pt idx="35532">
                  <c:v>3.8422846875007997</c:v>
                </c:pt>
                <c:pt idx="35533">
                  <c:v>3.8417740624992005</c:v>
                </c:pt>
                <c:pt idx="35534">
                  <c:v>3.8413171875007994</c:v>
                </c:pt>
                <c:pt idx="35535">
                  <c:v>3.8409762500000002</c:v>
                </c:pt>
                <c:pt idx="35536">
                  <c:v>3.8405046875007995</c:v>
                </c:pt>
                <c:pt idx="35537">
                  <c:v>3.8400378124992005</c:v>
                </c:pt>
                <c:pt idx="35538">
                  <c:v>3.8396821875007996</c:v>
                </c:pt>
                <c:pt idx="35539">
                  <c:v>3.8393531250016006</c:v>
                </c:pt>
                <c:pt idx="35540">
                  <c:v>3.8390137499999999</c:v>
                </c:pt>
                <c:pt idx="35541">
                  <c:v>3.8394024999999998</c:v>
                </c:pt>
                <c:pt idx="35542">
                  <c:v>3.8397643750016006</c:v>
                </c:pt>
                <c:pt idx="35543">
                  <c:v>3.8401121875007993</c:v>
                </c:pt>
                <c:pt idx="35544">
                  <c:v>3.8405403124992006</c:v>
                </c:pt>
                <c:pt idx="35545">
                  <c:v>3.8409396875007995</c:v>
                </c:pt>
                <c:pt idx="35546">
                  <c:v>3.8413684375007997</c:v>
                </c:pt>
                <c:pt idx="35547">
                  <c:v>3.8417128124992006</c:v>
                </c:pt>
                <c:pt idx="35548">
                  <c:v>3.8420937500000001</c:v>
                </c:pt>
                <c:pt idx="35549">
                  <c:v>3.8424265624992007</c:v>
                </c:pt>
                <c:pt idx="35550">
                  <c:v>3.8429846875007994</c:v>
                </c:pt>
                <c:pt idx="35551">
                  <c:v>3.8433306250016006</c:v>
                </c:pt>
                <c:pt idx="35552">
                  <c:v>3.8437640624992007</c:v>
                </c:pt>
                <c:pt idx="35553">
                  <c:v>3.8441768750016005</c:v>
                </c:pt>
                <c:pt idx="35554">
                  <c:v>3.8445478124992003</c:v>
                </c:pt>
                <c:pt idx="35555">
                  <c:v>3.8449228124992003</c:v>
                </c:pt>
                <c:pt idx="35556">
                  <c:v>3.8452640624992007</c:v>
                </c:pt>
                <c:pt idx="35557">
                  <c:v>3.8457065624992004</c:v>
                </c:pt>
                <c:pt idx="35558">
                  <c:v>3.8458393750016007</c:v>
                </c:pt>
                <c:pt idx="35559">
                  <c:v>3.8454631250016007</c:v>
                </c:pt>
                <c:pt idx="35560">
                  <c:v>3.8450199999999999</c:v>
                </c:pt>
                <c:pt idx="35561">
                  <c:v>3.8446668750016006</c:v>
                </c:pt>
                <c:pt idx="35562">
                  <c:v>3.8443115624992004</c:v>
                </c:pt>
                <c:pt idx="35563">
                  <c:v>3.8438418750016008</c:v>
                </c:pt>
                <c:pt idx="35564">
                  <c:v>3.8434384375007995</c:v>
                </c:pt>
                <c:pt idx="35565">
                  <c:v>3.8430637499999998</c:v>
                </c:pt>
                <c:pt idx="35566">
                  <c:v>3.8426765624992005</c:v>
                </c:pt>
                <c:pt idx="35567">
                  <c:v>3.8430109375007997</c:v>
                </c:pt>
                <c:pt idx="35568">
                  <c:v>3.8425593750016005</c:v>
                </c:pt>
                <c:pt idx="35569">
                  <c:v>3.8422274999999999</c:v>
                </c:pt>
                <c:pt idx="35570">
                  <c:v>3.8418181250016006</c:v>
                </c:pt>
                <c:pt idx="35571">
                  <c:v>3.8414600000000001</c:v>
                </c:pt>
                <c:pt idx="35572">
                  <c:v>3.8418453124992005</c:v>
                </c:pt>
                <c:pt idx="35573">
                  <c:v>3.8423128124992005</c:v>
                </c:pt>
                <c:pt idx="35574">
                  <c:v>3.8427371875007994</c:v>
                </c:pt>
                <c:pt idx="35575">
                  <c:v>3.8431196875007996</c:v>
                </c:pt>
                <c:pt idx="35576">
                  <c:v>3.8435446875007995</c:v>
                </c:pt>
                <c:pt idx="35577">
                  <c:v>3.8431696875007995</c:v>
                </c:pt>
                <c:pt idx="35578">
                  <c:v>3.8431043750016007</c:v>
                </c:pt>
                <c:pt idx="35579">
                  <c:v>3.8427640624992003</c:v>
                </c:pt>
                <c:pt idx="35580">
                  <c:v>3.8431187499999999</c:v>
                </c:pt>
                <c:pt idx="35581">
                  <c:v>3.8434943750016006</c:v>
                </c:pt>
                <c:pt idx="35582">
                  <c:v>3.8438821875007996</c:v>
                </c:pt>
                <c:pt idx="35583">
                  <c:v>3.8443787500000002</c:v>
                </c:pt>
                <c:pt idx="35584">
                  <c:v>3.8448409375007997</c:v>
                </c:pt>
                <c:pt idx="35585">
                  <c:v>3.8452443750016005</c:v>
                </c:pt>
                <c:pt idx="35586">
                  <c:v>3.8456484375007993</c:v>
                </c:pt>
                <c:pt idx="35587">
                  <c:v>3.8462093750016004</c:v>
                </c:pt>
                <c:pt idx="35588">
                  <c:v>3.8466075000000002</c:v>
                </c:pt>
                <c:pt idx="35589">
                  <c:v>3.8470381250016006</c:v>
                </c:pt>
                <c:pt idx="35590">
                  <c:v>3.8473981250016007</c:v>
                </c:pt>
                <c:pt idx="35591">
                  <c:v>3.8477440624992005</c:v>
                </c:pt>
                <c:pt idx="35592">
                  <c:v>3.8482065624992003</c:v>
                </c:pt>
                <c:pt idx="35593">
                  <c:v>3.8486121875007995</c:v>
                </c:pt>
                <c:pt idx="35594">
                  <c:v>3.8489399999999998</c:v>
                </c:pt>
                <c:pt idx="35595">
                  <c:v>3.8492662499999999</c:v>
                </c:pt>
                <c:pt idx="35596">
                  <c:v>3.8487996875007995</c:v>
                </c:pt>
                <c:pt idx="35597">
                  <c:v>3.8484084375007996</c:v>
                </c:pt>
                <c:pt idx="35598">
                  <c:v>3.8480528124992004</c:v>
                </c:pt>
                <c:pt idx="35599">
                  <c:v>3.8476278124992005</c:v>
                </c:pt>
                <c:pt idx="35600">
                  <c:v>3.8472371875007996</c:v>
                </c:pt>
                <c:pt idx="35601">
                  <c:v>3.8465678124992007</c:v>
                </c:pt>
                <c:pt idx="35602">
                  <c:v>3.8461828124992006</c:v>
                </c:pt>
                <c:pt idx="35603">
                  <c:v>3.8458206250016005</c:v>
                </c:pt>
                <c:pt idx="35604">
                  <c:v>3.8454125000000001</c:v>
                </c:pt>
                <c:pt idx="35605">
                  <c:v>3.8450409375007997</c:v>
                </c:pt>
                <c:pt idx="35606">
                  <c:v>3.8446150000000001</c:v>
                </c:pt>
                <c:pt idx="35607">
                  <c:v>3.8441971875007996</c:v>
                </c:pt>
                <c:pt idx="35608">
                  <c:v>3.8438396875007994</c:v>
                </c:pt>
                <c:pt idx="35609">
                  <c:v>3.8433381250016008</c:v>
                </c:pt>
                <c:pt idx="35610">
                  <c:v>3.8429449999999998</c:v>
                </c:pt>
                <c:pt idx="35611">
                  <c:v>3.8425924999999999</c:v>
                </c:pt>
                <c:pt idx="35612">
                  <c:v>3.8422681250016004</c:v>
                </c:pt>
                <c:pt idx="35613">
                  <c:v>3.8418356250016004</c:v>
                </c:pt>
                <c:pt idx="35614">
                  <c:v>3.8414931250016005</c:v>
                </c:pt>
                <c:pt idx="35615">
                  <c:v>3.8416078124992006</c:v>
                </c:pt>
                <c:pt idx="35616">
                  <c:v>3.8412525</c:v>
                </c:pt>
                <c:pt idx="35617">
                  <c:v>3.8416390624992003</c:v>
                </c:pt>
                <c:pt idx="35618">
                  <c:v>3.8421418750016008</c:v>
                </c:pt>
                <c:pt idx="35619">
                  <c:v>3.8425015624992005</c:v>
                </c:pt>
                <c:pt idx="35620">
                  <c:v>3.8429290624992003</c:v>
                </c:pt>
                <c:pt idx="35621">
                  <c:v>3.8432871875007995</c:v>
                </c:pt>
                <c:pt idx="35622">
                  <c:v>3.8437406250016006</c:v>
                </c:pt>
                <c:pt idx="35623">
                  <c:v>3.8442262500000002</c:v>
                </c:pt>
                <c:pt idx="35624">
                  <c:v>3.8446043750016008</c:v>
                </c:pt>
                <c:pt idx="35625">
                  <c:v>3.8449515624992006</c:v>
                </c:pt>
                <c:pt idx="35626">
                  <c:v>3.8452784375007996</c:v>
                </c:pt>
                <c:pt idx="35627">
                  <c:v>3.8457806250016007</c:v>
                </c:pt>
                <c:pt idx="35628">
                  <c:v>3.8461756250016004</c:v>
                </c:pt>
                <c:pt idx="35629">
                  <c:v>3.8465434375007996</c:v>
                </c:pt>
                <c:pt idx="35630">
                  <c:v>3.8469840624992004</c:v>
                </c:pt>
                <c:pt idx="35631">
                  <c:v>3.8474184375007994</c:v>
                </c:pt>
                <c:pt idx="35632">
                  <c:v>3.8479093750016005</c:v>
                </c:pt>
                <c:pt idx="35633">
                  <c:v>3.8483468750016008</c:v>
                </c:pt>
                <c:pt idx="35634">
                  <c:v>3.8487106250016008</c:v>
                </c:pt>
                <c:pt idx="35635">
                  <c:v>3.8482118750016006</c:v>
                </c:pt>
                <c:pt idx="35636">
                  <c:v>3.8478075</c:v>
                </c:pt>
                <c:pt idx="35637">
                  <c:v>3.8473009375007994</c:v>
                </c:pt>
                <c:pt idx="35638">
                  <c:v>3.8466956250016007</c:v>
                </c:pt>
                <c:pt idx="35639">
                  <c:v>3.8459309375007993</c:v>
                </c:pt>
                <c:pt idx="35640">
                  <c:v>3.8453218750016007</c:v>
                </c:pt>
                <c:pt idx="35641">
                  <c:v>3.8445437500000001</c:v>
                </c:pt>
                <c:pt idx="35642">
                  <c:v>3.8438462499999999</c:v>
                </c:pt>
                <c:pt idx="35643">
                  <c:v>3.84308125</c:v>
                </c:pt>
                <c:pt idx="35644">
                  <c:v>3.8423768750016007</c:v>
                </c:pt>
                <c:pt idx="35645">
                  <c:v>3.8416381250016007</c:v>
                </c:pt>
                <c:pt idx="35646">
                  <c:v>3.8410718750016004</c:v>
                </c:pt>
                <c:pt idx="35647">
                  <c:v>3.8404543750016007</c:v>
                </c:pt>
                <c:pt idx="35648">
                  <c:v>3.8400162500000001</c:v>
                </c:pt>
                <c:pt idx="35649">
                  <c:v>3.8393753124992007</c:v>
                </c:pt>
                <c:pt idx="35650">
                  <c:v>3.8389525</c:v>
                </c:pt>
                <c:pt idx="35651">
                  <c:v>3.8393415624992007</c:v>
                </c:pt>
                <c:pt idx="35652">
                  <c:v>3.8397021875007993</c:v>
                </c:pt>
                <c:pt idx="35653">
                  <c:v>3.8400493750016005</c:v>
                </c:pt>
                <c:pt idx="35654">
                  <c:v>3.8404696875007995</c:v>
                </c:pt>
                <c:pt idx="35655">
                  <c:v>3.8409575</c:v>
                </c:pt>
                <c:pt idx="35656">
                  <c:v>3.8412999999999999</c:v>
                </c:pt>
                <c:pt idx="35657">
                  <c:v>3.8418000000000001</c:v>
                </c:pt>
                <c:pt idx="35658">
                  <c:v>3.8421493750016005</c:v>
                </c:pt>
                <c:pt idx="35659">
                  <c:v>3.8424881250016005</c:v>
                </c:pt>
                <c:pt idx="35660">
                  <c:v>3.8428093750016008</c:v>
                </c:pt>
                <c:pt idx="35661">
                  <c:v>3.8430262499999999</c:v>
                </c:pt>
                <c:pt idx="35662">
                  <c:v>3.8425584375007995</c:v>
                </c:pt>
                <c:pt idx="35663">
                  <c:v>3.8419571875007996</c:v>
                </c:pt>
                <c:pt idx="35664">
                  <c:v>3.84140375</c:v>
                </c:pt>
                <c:pt idx="35665">
                  <c:v>3.8408799999999998</c:v>
                </c:pt>
                <c:pt idx="35666">
                  <c:v>3.8404012500000002</c:v>
                </c:pt>
                <c:pt idx="35667">
                  <c:v>3.8400453124992007</c:v>
                </c:pt>
                <c:pt idx="35668">
                  <c:v>3.8404571875007996</c:v>
                </c:pt>
                <c:pt idx="35669">
                  <c:v>3.8408774999999999</c:v>
                </c:pt>
                <c:pt idx="35670">
                  <c:v>3.8411987500000002</c:v>
                </c:pt>
                <c:pt idx="35671">
                  <c:v>3.8415421875007993</c:v>
                </c:pt>
                <c:pt idx="35672">
                  <c:v>3.8419231250016006</c:v>
                </c:pt>
                <c:pt idx="35673">
                  <c:v>3.8422431250016005</c:v>
                </c:pt>
                <c:pt idx="35674">
                  <c:v>3.84268125</c:v>
                </c:pt>
                <c:pt idx="35675">
                  <c:v>3.8430365624992007</c:v>
                </c:pt>
                <c:pt idx="35676">
                  <c:v>3.8433681250016005</c:v>
                </c:pt>
                <c:pt idx="35677">
                  <c:v>3.8437703124992004</c:v>
                </c:pt>
                <c:pt idx="35678">
                  <c:v>3.8441096875007994</c:v>
                </c:pt>
                <c:pt idx="35679">
                  <c:v>3.8436365624992006</c:v>
                </c:pt>
                <c:pt idx="35680">
                  <c:v>3.8429865624992003</c:v>
                </c:pt>
                <c:pt idx="35681">
                  <c:v>3.8426046875007995</c:v>
                </c:pt>
                <c:pt idx="35682">
                  <c:v>3.8421603124992005</c:v>
                </c:pt>
                <c:pt idx="35683">
                  <c:v>3.8417440624992003</c:v>
                </c:pt>
                <c:pt idx="35684">
                  <c:v>3.84127375</c:v>
                </c:pt>
                <c:pt idx="35685">
                  <c:v>3.8407768750016005</c:v>
                </c:pt>
                <c:pt idx="35686">
                  <c:v>3.8402653124992003</c:v>
                </c:pt>
                <c:pt idx="35687">
                  <c:v>3.8396621875007995</c:v>
                </c:pt>
                <c:pt idx="35688">
                  <c:v>3.839035</c:v>
                </c:pt>
                <c:pt idx="35689">
                  <c:v>3.8384715624992003</c:v>
                </c:pt>
                <c:pt idx="35690">
                  <c:v>3.8379309375007993</c:v>
                </c:pt>
                <c:pt idx="35691">
                  <c:v>3.8373887500000001</c:v>
                </c:pt>
                <c:pt idx="35692">
                  <c:v>3.8368918750016006</c:v>
                </c:pt>
                <c:pt idx="35693">
                  <c:v>3.8363421875007995</c:v>
                </c:pt>
                <c:pt idx="35694">
                  <c:v>3.8358128124992006</c:v>
                </c:pt>
                <c:pt idx="35695">
                  <c:v>3.8353103124992005</c:v>
                </c:pt>
                <c:pt idx="35696">
                  <c:v>3.8349556250016006</c:v>
                </c:pt>
                <c:pt idx="35697">
                  <c:v>3.8344503124992007</c:v>
                </c:pt>
                <c:pt idx="35698">
                  <c:v>3.8340800000000002</c:v>
                </c:pt>
                <c:pt idx="35699">
                  <c:v>3.8336734375007997</c:v>
                </c:pt>
                <c:pt idx="35700">
                  <c:v>3.8339959375007995</c:v>
                </c:pt>
                <c:pt idx="35701">
                  <c:v>3.8343634375007993</c:v>
                </c:pt>
                <c:pt idx="35702">
                  <c:v>3.8347656250016007</c:v>
                </c:pt>
                <c:pt idx="35703">
                  <c:v>3.8351143750016008</c:v>
                </c:pt>
                <c:pt idx="35704">
                  <c:v>3.83548125</c:v>
                </c:pt>
                <c:pt idx="35705">
                  <c:v>3.8359274999999999</c:v>
                </c:pt>
                <c:pt idx="35706">
                  <c:v>3.8363350000000001</c:v>
                </c:pt>
                <c:pt idx="35707">
                  <c:v>3.8367115624992003</c:v>
                </c:pt>
                <c:pt idx="35708">
                  <c:v>3.8370665624992006</c:v>
                </c:pt>
                <c:pt idx="35709">
                  <c:v>3.8375062500000001</c:v>
                </c:pt>
                <c:pt idx="35710">
                  <c:v>3.8379678124992007</c:v>
                </c:pt>
                <c:pt idx="35711">
                  <c:v>3.8384596875007997</c:v>
                </c:pt>
                <c:pt idx="35712">
                  <c:v>3.8388396875007995</c:v>
                </c:pt>
                <c:pt idx="35713">
                  <c:v>3.8392862499999998</c:v>
                </c:pt>
                <c:pt idx="35714">
                  <c:v>3.8397578124992005</c:v>
                </c:pt>
                <c:pt idx="35715">
                  <c:v>3.8400812499999999</c:v>
                </c:pt>
                <c:pt idx="35716">
                  <c:v>3.8405106250016008</c:v>
                </c:pt>
                <c:pt idx="35717">
                  <c:v>3.8410096875007995</c:v>
                </c:pt>
                <c:pt idx="35718">
                  <c:v>3.8415631250016005</c:v>
                </c:pt>
                <c:pt idx="35719">
                  <c:v>3.8420646875007995</c:v>
                </c:pt>
                <c:pt idx="35720">
                  <c:v>3.8426271875007996</c:v>
                </c:pt>
                <c:pt idx="35721">
                  <c:v>3.8430818750016007</c:v>
                </c:pt>
                <c:pt idx="35722">
                  <c:v>3.8434459375007997</c:v>
                </c:pt>
                <c:pt idx="35723">
                  <c:v>3.8428550000000001</c:v>
                </c:pt>
                <c:pt idx="35724">
                  <c:v>3.8422900000000002</c:v>
                </c:pt>
                <c:pt idx="35725">
                  <c:v>3.8416062499999999</c:v>
                </c:pt>
                <c:pt idx="35726">
                  <c:v>3.8411765624992005</c:v>
                </c:pt>
                <c:pt idx="35727">
                  <c:v>3.8407784375007994</c:v>
                </c:pt>
                <c:pt idx="35728">
                  <c:v>3.8403756250016006</c:v>
                </c:pt>
                <c:pt idx="35729">
                  <c:v>3.8400415624992004</c:v>
                </c:pt>
                <c:pt idx="35730">
                  <c:v>3.8395987499999999</c:v>
                </c:pt>
                <c:pt idx="35731">
                  <c:v>3.8392662500000001</c:v>
                </c:pt>
                <c:pt idx="35732">
                  <c:v>3.8388662500000001</c:v>
                </c:pt>
                <c:pt idx="35733">
                  <c:v>3.8389612500000001</c:v>
                </c:pt>
                <c:pt idx="35734">
                  <c:v>3.8392931250016007</c:v>
                </c:pt>
                <c:pt idx="35735">
                  <c:v>3.8396271875007995</c:v>
                </c:pt>
                <c:pt idx="35736">
                  <c:v>3.8399665624992005</c:v>
                </c:pt>
                <c:pt idx="35737">
                  <c:v>3.8402896875007997</c:v>
                </c:pt>
                <c:pt idx="35738">
                  <c:v>3.8406203124992007</c:v>
                </c:pt>
                <c:pt idx="35739">
                  <c:v>3.8409712499999999</c:v>
                </c:pt>
                <c:pt idx="35740">
                  <c:v>3.8414340624992005</c:v>
                </c:pt>
                <c:pt idx="35741">
                  <c:v>3.8412815624992005</c:v>
                </c:pt>
                <c:pt idx="35742">
                  <c:v>3.8410193750016006</c:v>
                </c:pt>
                <c:pt idx="35743">
                  <c:v>3.8408446875007995</c:v>
                </c:pt>
                <c:pt idx="35744">
                  <c:v>3.8409340624992003</c:v>
                </c:pt>
                <c:pt idx="35745">
                  <c:v>3.8412600000000001</c:v>
                </c:pt>
                <c:pt idx="35746">
                  <c:v>3.8416312499999998</c:v>
                </c:pt>
                <c:pt idx="35747">
                  <c:v>3.8420631250016006</c:v>
                </c:pt>
                <c:pt idx="35748">
                  <c:v>3.8425518750016008</c:v>
                </c:pt>
                <c:pt idx="35749">
                  <c:v>3.8429803124992006</c:v>
                </c:pt>
                <c:pt idx="35750">
                  <c:v>3.8431671875007996</c:v>
                </c:pt>
                <c:pt idx="35751">
                  <c:v>3.8428231250016007</c:v>
                </c:pt>
                <c:pt idx="35752">
                  <c:v>3.8423206250016007</c:v>
                </c:pt>
                <c:pt idx="35753">
                  <c:v>3.8419612500000002</c:v>
                </c:pt>
                <c:pt idx="35754">
                  <c:v>3.8415665624992004</c:v>
                </c:pt>
                <c:pt idx="35755">
                  <c:v>3.8411137499999999</c:v>
                </c:pt>
                <c:pt idx="35756">
                  <c:v>3.8406618750016004</c:v>
                </c:pt>
                <c:pt idx="35757">
                  <c:v>3.8402171875007993</c:v>
                </c:pt>
                <c:pt idx="35758">
                  <c:v>3.8398856250016005</c:v>
                </c:pt>
                <c:pt idx="35759">
                  <c:v>3.8395174999999999</c:v>
                </c:pt>
                <c:pt idx="35760">
                  <c:v>3.8389546875007996</c:v>
                </c:pt>
                <c:pt idx="35761">
                  <c:v>3.8385425</c:v>
                </c:pt>
                <c:pt idx="35762">
                  <c:v>3.8381993750016008</c:v>
                </c:pt>
                <c:pt idx="35763">
                  <c:v>3.8378687500000002</c:v>
                </c:pt>
                <c:pt idx="35764">
                  <c:v>3.8375090624992003</c:v>
                </c:pt>
                <c:pt idx="35765">
                  <c:v>3.8378634375007996</c:v>
                </c:pt>
                <c:pt idx="35766">
                  <c:v>3.8379537500000001</c:v>
                </c:pt>
                <c:pt idx="35767">
                  <c:v>3.8375425000000001</c:v>
                </c:pt>
                <c:pt idx="35768">
                  <c:v>3.8371653124992005</c:v>
                </c:pt>
                <c:pt idx="35769">
                  <c:v>3.8376234375007994</c:v>
                </c:pt>
                <c:pt idx="35770">
                  <c:v>3.838015</c:v>
                </c:pt>
                <c:pt idx="35771">
                  <c:v>3.8383850000000002</c:v>
                </c:pt>
                <c:pt idx="35772">
                  <c:v>3.8387324999999999</c:v>
                </c:pt>
                <c:pt idx="35773">
                  <c:v>3.8391090624992006</c:v>
                </c:pt>
                <c:pt idx="35774">
                  <c:v>3.8394743750016005</c:v>
                </c:pt>
                <c:pt idx="35775">
                  <c:v>3.8398103124992007</c:v>
                </c:pt>
                <c:pt idx="35776">
                  <c:v>3.8403296875007995</c:v>
                </c:pt>
                <c:pt idx="35777">
                  <c:v>3.8406834375007994</c:v>
                </c:pt>
                <c:pt idx="35778">
                  <c:v>3.8411059375007994</c:v>
                </c:pt>
                <c:pt idx="35779">
                  <c:v>3.8414718750016004</c:v>
                </c:pt>
                <c:pt idx="35780">
                  <c:v>3.8418493750016007</c:v>
                </c:pt>
                <c:pt idx="35781">
                  <c:v>3.8421706250016006</c:v>
                </c:pt>
                <c:pt idx="35782">
                  <c:v>3.8426053124992006</c:v>
                </c:pt>
                <c:pt idx="35783">
                  <c:v>3.8430787500000001</c:v>
                </c:pt>
                <c:pt idx="35784">
                  <c:v>3.8435496875007993</c:v>
                </c:pt>
                <c:pt idx="35785">
                  <c:v>3.8440853124992005</c:v>
                </c:pt>
                <c:pt idx="35786">
                  <c:v>3.8444199999999999</c:v>
                </c:pt>
                <c:pt idx="35787">
                  <c:v>3.8448940624992005</c:v>
                </c:pt>
                <c:pt idx="35788">
                  <c:v>3.8454168750016007</c:v>
                </c:pt>
                <c:pt idx="35789">
                  <c:v>3.8458956250016008</c:v>
                </c:pt>
                <c:pt idx="35790">
                  <c:v>3.8462181250016005</c:v>
                </c:pt>
                <c:pt idx="35791">
                  <c:v>3.8466287499999998</c:v>
                </c:pt>
                <c:pt idx="35792">
                  <c:v>3.8470315624992004</c:v>
                </c:pt>
                <c:pt idx="35793">
                  <c:v>3.8474281250016005</c:v>
                </c:pt>
                <c:pt idx="35794">
                  <c:v>3.8478068750016008</c:v>
                </c:pt>
                <c:pt idx="35795">
                  <c:v>3.8482615624992005</c:v>
                </c:pt>
                <c:pt idx="35796">
                  <c:v>3.8486275000000001</c:v>
                </c:pt>
                <c:pt idx="35797">
                  <c:v>3.8490518750016007</c:v>
                </c:pt>
                <c:pt idx="35798">
                  <c:v>3.8494009375007994</c:v>
                </c:pt>
                <c:pt idx="35799">
                  <c:v>3.8488434375007996</c:v>
                </c:pt>
                <c:pt idx="35800">
                  <c:v>3.8481546875007995</c:v>
                </c:pt>
                <c:pt idx="35801">
                  <c:v>3.8476084375007993</c:v>
                </c:pt>
                <c:pt idx="35802">
                  <c:v>3.8470559375007993</c:v>
                </c:pt>
                <c:pt idx="35803">
                  <c:v>3.8463743750016004</c:v>
                </c:pt>
                <c:pt idx="35804">
                  <c:v>3.8456131250016008</c:v>
                </c:pt>
                <c:pt idx="35805">
                  <c:v>3.8446378124992004</c:v>
                </c:pt>
                <c:pt idx="35806">
                  <c:v>3.8435725000000001</c:v>
                </c:pt>
                <c:pt idx="35807">
                  <c:v>3.8423971875007994</c:v>
                </c:pt>
                <c:pt idx="35808">
                  <c:v>3.8413031250016005</c:v>
                </c:pt>
                <c:pt idx="35809">
                  <c:v>3.840125</c:v>
                </c:pt>
                <c:pt idx="35810">
                  <c:v>3.8390690624992003</c:v>
                </c:pt>
                <c:pt idx="35811">
                  <c:v>3.8380443750016005</c:v>
                </c:pt>
                <c:pt idx="35812">
                  <c:v>3.8370853124992004</c:v>
                </c:pt>
                <c:pt idx="35813">
                  <c:v>3.8361912500000002</c:v>
                </c:pt>
                <c:pt idx="35814">
                  <c:v>3.8354353124992007</c:v>
                </c:pt>
                <c:pt idx="35815">
                  <c:v>3.8347465624992005</c:v>
                </c:pt>
                <c:pt idx="35816">
                  <c:v>3.8341996875007993</c:v>
                </c:pt>
                <c:pt idx="35817">
                  <c:v>3.8337374999999998</c:v>
                </c:pt>
                <c:pt idx="35818">
                  <c:v>3.8333846875007995</c:v>
                </c:pt>
                <c:pt idx="35819">
                  <c:v>3.8330462500000002</c:v>
                </c:pt>
                <c:pt idx="35820">
                  <c:v>3.8327084375007994</c:v>
                </c:pt>
                <c:pt idx="35821">
                  <c:v>3.8321687500000001</c:v>
                </c:pt>
                <c:pt idx="35822">
                  <c:v>3.8316975000000002</c:v>
                </c:pt>
                <c:pt idx="35823">
                  <c:v>3.8312284375007994</c:v>
                </c:pt>
                <c:pt idx="35824">
                  <c:v>3.8307074999999999</c:v>
                </c:pt>
                <c:pt idx="35825">
                  <c:v>3.8301565624992007</c:v>
                </c:pt>
                <c:pt idx="35826">
                  <c:v>3.8298246875007993</c:v>
                </c:pt>
                <c:pt idx="35827">
                  <c:v>3.8294800000000002</c:v>
                </c:pt>
                <c:pt idx="35828">
                  <c:v>3.8291243750016006</c:v>
                </c:pt>
                <c:pt idx="35829">
                  <c:v>3.8287571875007993</c:v>
                </c:pt>
                <c:pt idx="35830">
                  <c:v>3.8282156250016004</c:v>
                </c:pt>
                <c:pt idx="35831">
                  <c:v>3.8278234375007996</c:v>
                </c:pt>
                <c:pt idx="35832">
                  <c:v>3.8283450000000001</c:v>
                </c:pt>
                <c:pt idx="35833">
                  <c:v>3.8288471875007994</c:v>
                </c:pt>
                <c:pt idx="35834">
                  <c:v>3.8292134375007993</c:v>
                </c:pt>
                <c:pt idx="35835">
                  <c:v>3.8295753124992005</c:v>
                </c:pt>
                <c:pt idx="35836">
                  <c:v>3.8299850000000002</c:v>
                </c:pt>
                <c:pt idx="35837">
                  <c:v>3.8303881250016008</c:v>
                </c:pt>
                <c:pt idx="35838">
                  <c:v>3.8307087499999999</c:v>
                </c:pt>
                <c:pt idx="35839">
                  <c:v>3.8310428124992004</c:v>
                </c:pt>
                <c:pt idx="35840">
                  <c:v>3.8314946875007996</c:v>
                </c:pt>
                <c:pt idx="35841">
                  <c:v>3.8319325000000002</c:v>
                </c:pt>
                <c:pt idx="35842">
                  <c:v>3.8324003124992005</c:v>
                </c:pt>
                <c:pt idx="35843">
                  <c:v>3.8327312500000001</c:v>
                </c:pt>
                <c:pt idx="35844">
                  <c:v>3.8331281250016005</c:v>
                </c:pt>
                <c:pt idx="35845">
                  <c:v>3.8335824999999999</c:v>
                </c:pt>
                <c:pt idx="35846">
                  <c:v>3.8339959375007995</c:v>
                </c:pt>
                <c:pt idx="35847">
                  <c:v>3.8344215624992004</c:v>
                </c:pt>
                <c:pt idx="35848">
                  <c:v>3.8349196875007996</c:v>
                </c:pt>
                <c:pt idx="35849">
                  <c:v>3.8352431250016004</c:v>
                </c:pt>
                <c:pt idx="35850">
                  <c:v>3.8357675000000002</c:v>
                </c:pt>
                <c:pt idx="35851">
                  <c:v>3.8361937500000001</c:v>
                </c:pt>
                <c:pt idx="35852">
                  <c:v>3.8366662499999999</c:v>
                </c:pt>
                <c:pt idx="35853">
                  <c:v>3.8371665624992004</c:v>
                </c:pt>
                <c:pt idx="35854">
                  <c:v>3.8375303124992004</c:v>
                </c:pt>
                <c:pt idx="35855">
                  <c:v>3.8378884375007996</c:v>
                </c:pt>
                <c:pt idx="35856">
                  <c:v>3.8383196875007997</c:v>
                </c:pt>
                <c:pt idx="35857">
                  <c:v>3.8379143750016005</c:v>
                </c:pt>
                <c:pt idx="35858">
                  <c:v>3.8374212499999998</c:v>
                </c:pt>
                <c:pt idx="35859">
                  <c:v>3.83707625</c:v>
                </c:pt>
                <c:pt idx="35860">
                  <c:v>3.8365184375007995</c:v>
                </c:pt>
                <c:pt idx="35861">
                  <c:v>3.8361681250016004</c:v>
                </c:pt>
                <c:pt idx="35862">
                  <c:v>3.8358150000000002</c:v>
                </c:pt>
                <c:pt idx="35863">
                  <c:v>3.8354062500000001</c:v>
                </c:pt>
                <c:pt idx="35864">
                  <c:v>3.8348856250016006</c:v>
                </c:pt>
                <c:pt idx="35865">
                  <c:v>3.8342256250016007</c:v>
                </c:pt>
                <c:pt idx="35866">
                  <c:v>3.8334993750016007</c:v>
                </c:pt>
                <c:pt idx="35867">
                  <c:v>3.8328096875007995</c:v>
                </c:pt>
                <c:pt idx="35868">
                  <c:v>3.8320368750016005</c:v>
                </c:pt>
                <c:pt idx="35869">
                  <c:v>3.8313578124992005</c:v>
                </c:pt>
                <c:pt idx="35870">
                  <c:v>3.8307090624992006</c:v>
                </c:pt>
                <c:pt idx="35871">
                  <c:v>3.8302021875007997</c:v>
                </c:pt>
                <c:pt idx="35872">
                  <c:v>3.8297453124992007</c:v>
                </c:pt>
                <c:pt idx="35873">
                  <c:v>3.8293028124992006</c:v>
                </c:pt>
                <c:pt idx="35874">
                  <c:v>3.8289646875007994</c:v>
                </c:pt>
                <c:pt idx="35875">
                  <c:v>3.8285456250016008</c:v>
                </c:pt>
                <c:pt idx="35876">
                  <c:v>3.8282146875007994</c:v>
                </c:pt>
                <c:pt idx="35877">
                  <c:v>3.828665</c:v>
                </c:pt>
                <c:pt idx="35878">
                  <c:v>3.8290656250016006</c:v>
                </c:pt>
                <c:pt idx="35879">
                  <c:v>3.8294578124992005</c:v>
                </c:pt>
                <c:pt idx="35880">
                  <c:v>3.8299465624992006</c:v>
                </c:pt>
                <c:pt idx="35881">
                  <c:v>3.8304156250016006</c:v>
                </c:pt>
                <c:pt idx="35882">
                  <c:v>3.8307471875007995</c:v>
                </c:pt>
                <c:pt idx="35883">
                  <c:v>3.8311384375007993</c:v>
                </c:pt>
                <c:pt idx="35884">
                  <c:v>3.8314803124992003</c:v>
                </c:pt>
                <c:pt idx="35885">
                  <c:v>3.8319399999999999</c:v>
                </c:pt>
                <c:pt idx="35886">
                  <c:v>3.8323665624992005</c:v>
                </c:pt>
                <c:pt idx="35887">
                  <c:v>3.8328381250016004</c:v>
                </c:pt>
                <c:pt idx="35888">
                  <c:v>3.8333381250016005</c:v>
                </c:pt>
                <c:pt idx="35889">
                  <c:v>3.8337137499999998</c:v>
                </c:pt>
                <c:pt idx="35890">
                  <c:v>3.8341681250016006</c:v>
                </c:pt>
                <c:pt idx="35891">
                  <c:v>3.8347000000000002</c:v>
                </c:pt>
                <c:pt idx="35892">
                  <c:v>3.83517625</c:v>
                </c:pt>
                <c:pt idx="35893">
                  <c:v>3.8355871875007996</c:v>
                </c:pt>
                <c:pt idx="35894">
                  <c:v>3.8360715624992006</c:v>
                </c:pt>
                <c:pt idx="35895">
                  <c:v>3.8364284375007993</c:v>
                </c:pt>
                <c:pt idx="35896">
                  <c:v>3.8362071875007997</c:v>
                </c:pt>
                <c:pt idx="35897">
                  <c:v>3.83578375</c:v>
                </c:pt>
                <c:pt idx="35898">
                  <c:v>3.8353978124992003</c:v>
                </c:pt>
                <c:pt idx="35899">
                  <c:v>3.8349903124992006</c:v>
                </c:pt>
                <c:pt idx="35900">
                  <c:v>3.8345943750016005</c:v>
                </c:pt>
                <c:pt idx="35901">
                  <c:v>3.8342271875007996</c:v>
                </c:pt>
                <c:pt idx="35902">
                  <c:v>3.8346106250016008</c:v>
                </c:pt>
                <c:pt idx="35903">
                  <c:v>3.8349478124992005</c:v>
                </c:pt>
                <c:pt idx="35904">
                  <c:v>3.8352309375007994</c:v>
                </c:pt>
                <c:pt idx="35905">
                  <c:v>3.8356040624992005</c:v>
                </c:pt>
                <c:pt idx="35906">
                  <c:v>3.83600875</c:v>
                </c:pt>
                <c:pt idx="35907">
                  <c:v>3.8363684375007994</c:v>
                </c:pt>
                <c:pt idx="35908">
                  <c:v>3.8367028124992006</c:v>
                </c:pt>
                <c:pt idx="35909">
                  <c:v>3.8370337499999998</c:v>
                </c:pt>
                <c:pt idx="35910">
                  <c:v>3.8373615624992006</c:v>
                </c:pt>
                <c:pt idx="35911">
                  <c:v>3.8370343750016005</c:v>
                </c:pt>
                <c:pt idx="35912">
                  <c:v>3.8366906250016006</c:v>
                </c:pt>
                <c:pt idx="35913">
                  <c:v>3.8361471875007993</c:v>
                </c:pt>
                <c:pt idx="35914">
                  <c:v>3.8358146875007995</c:v>
                </c:pt>
                <c:pt idx="35915">
                  <c:v>3.8353778124992006</c:v>
                </c:pt>
                <c:pt idx="35916">
                  <c:v>3.8350053124992005</c:v>
                </c:pt>
                <c:pt idx="35917">
                  <c:v>3.8346109375007993</c:v>
                </c:pt>
                <c:pt idx="35918">
                  <c:v>3.8338440624992005</c:v>
                </c:pt>
                <c:pt idx="35919">
                  <c:v>3.8333918750016007</c:v>
                </c:pt>
                <c:pt idx="35920">
                  <c:v>3.8329434375007994</c:v>
                </c:pt>
                <c:pt idx="35921">
                  <c:v>3.8325637499999998</c:v>
                </c:pt>
                <c:pt idx="35922">
                  <c:v>3.8321940624992004</c:v>
                </c:pt>
                <c:pt idx="35923">
                  <c:v>3.8316612499999998</c:v>
                </c:pt>
                <c:pt idx="35924">
                  <c:v>3.8313321875007995</c:v>
                </c:pt>
                <c:pt idx="35925">
                  <c:v>3.8306331250016008</c:v>
                </c:pt>
                <c:pt idx="35926">
                  <c:v>3.8300621875007996</c:v>
                </c:pt>
                <c:pt idx="35927">
                  <c:v>3.8294528124992007</c:v>
                </c:pt>
                <c:pt idx="35928">
                  <c:v>3.8288290624992003</c:v>
                </c:pt>
                <c:pt idx="35929">
                  <c:v>3.82834875</c:v>
                </c:pt>
                <c:pt idx="35930">
                  <c:v>3.8279678124992005</c:v>
                </c:pt>
                <c:pt idx="35931">
                  <c:v>3.8279131250016007</c:v>
                </c:pt>
                <c:pt idx="35932">
                  <c:v>3.82768</c:v>
                </c:pt>
                <c:pt idx="35933">
                  <c:v>3.8280396875007994</c:v>
                </c:pt>
                <c:pt idx="35934">
                  <c:v>3.8283796875007994</c:v>
                </c:pt>
                <c:pt idx="35935">
                  <c:v>3.8287668750016004</c:v>
                </c:pt>
                <c:pt idx="35936">
                  <c:v>3.8291643750016005</c:v>
                </c:pt>
                <c:pt idx="35937">
                  <c:v>3.8295359375007996</c:v>
                </c:pt>
                <c:pt idx="35938">
                  <c:v>3.8299637500000001</c:v>
                </c:pt>
                <c:pt idx="35939">
                  <c:v>3.8303906250016007</c:v>
                </c:pt>
                <c:pt idx="35940">
                  <c:v>3.8308484375007996</c:v>
                </c:pt>
                <c:pt idx="35941">
                  <c:v>3.8312887500000001</c:v>
                </c:pt>
                <c:pt idx="35942">
                  <c:v>3.8317446875007994</c:v>
                </c:pt>
                <c:pt idx="35943">
                  <c:v>3.8321443750016004</c:v>
                </c:pt>
                <c:pt idx="35944">
                  <c:v>3.8325246875007997</c:v>
                </c:pt>
                <c:pt idx="35945">
                  <c:v>3.8328759375007997</c:v>
                </c:pt>
                <c:pt idx="35946">
                  <c:v>3.8332103124992005</c:v>
                </c:pt>
                <c:pt idx="35947">
                  <c:v>3.8336337500000002</c:v>
                </c:pt>
                <c:pt idx="35948">
                  <c:v>3.8340221875007994</c:v>
                </c:pt>
                <c:pt idx="35949">
                  <c:v>3.8344612499999999</c:v>
                </c:pt>
                <c:pt idx="35950">
                  <c:v>3.8349756250016007</c:v>
                </c:pt>
                <c:pt idx="35951">
                  <c:v>3.8353631250016007</c:v>
                </c:pt>
                <c:pt idx="35952">
                  <c:v>3.8357309375007995</c:v>
                </c:pt>
                <c:pt idx="35953">
                  <c:v>3.8361593750016008</c:v>
                </c:pt>
                <c:pt idx="35954">
                  <c:v>3.8358246875007995</c:v>
                </c:pt>
                <c:pt idx="35955">
                  <c:v>3.8351712500000001</c:v>
                </c:pt>
                <c:pt idx="35956">
                  <c:v>3.8348175000000002</c:v>
                </c:pt>
                <c:pt idx="35957">
                  <c:v>3.8344206250016004</c:v>
                </c:pt>
                <c:pt idx="35958">
                  <c:v>3.8340828124992004</c:v>
                </c:pt>
                <c:pt idx="35959">
                  <c:v>3.8336925000000002</c:v>
                </c:pt>
                <c:pt idx="35960">
                  <c:v>3.8331396875007995</c:v>
                </c:pt>
                <c:pt idx="35961">
                  <c:v>3.8327059375007995</c:v>
                </c:pt>
                <c:pt idx="35962">
                  <c:v>3.8323178124992006</c:v>
                </c:pt>
                <c:pt idx="35963">
                  <c:v>3.8318275000000002</c:v>
                </c:pt>
                <c:pt idx="35964">
                  <c:v>3.8312518750016005</c:v>
                </c:pt>
                <c:pt idx="35965">
                  <c:v>3.8309146875007993</c:v>
                </c:pt>
                <c:pt idx="35966">
                  <c:v>3.8303193750016007</c:v>
                </c:pt>
                <c:pt idx="35967">
                  <c:v>3.8298434375007995</c:v>
                </c:pt>
                <c:pt idx="35968">
                  <c:v>3.8294906250016005</c:v>
                </c:pt>
                <c:pt idx="35969">
                  <c:v>3.8290475000000002</c:v>
                </c:pt>
                <c:pt idx="35970">
                  <c:v>3.8286021875007994</c:v>
                </c:pt>
                <c:pt idx="35971">
                  <c:v>3.8289559375007993</c:v>
                </c:pt>
                <c:pt idx="35972">
                  <c:v>3.8293050000000002</c:v>
                </c:pt>
                <c:pt idx="35973">
                  <c:v>3.8295587499999999</c:v>
                </c:pt>
                <c:pt idx="35974">
                  <c:v>3.8298856250016007</c:v>
                </c:pt>
                <c:pt idx="35975">
                  <c:v>3.8303587499999998</c:v>
                </c:pt>
                <c:pt idx="35976">
                  <c:v>3.8308034375007995</c:v>
                </c:pt>
                <c:pt idx="35977">
                  <c:v>3.8312559375007993</c:v>
                </c:pt>
                <c:pt idx="35978">
                  <c:v>3.8316287500000001</c:v>
                </c:pt>
                <c:pt idx="35979">
                  <c:v>3.8320315624992003</c:v>
                </c:pt>
                <c:pt idx="35980">
                  <c:v>3.8324396875007993</c:v>
                </c:pt>
                <c:pt idx="35981">
                  <c:v>3.8329262499999999</c:v>
                </c:pt>
                <c:pt idx="35982">
                  <c:v>3.8328537499999999</c:v>
                </c:pt>
                <c:pt idx="35983">
                  <c:v>3.8329106250016007</c:v>
                </c:pt>
                <c:pt idx="35984">
                  <c:v>3.8331974999999998</c:v>
                </c:pt>
                <c:pt idx="35985">
                  <c:v>3.8332506250016007</c:v>
                </c:pt>
                <c:pt idx="35986">
                  <c:v>3.8328950000000002</c:v>
                </c:pt>
                <c:pt idx="35987">
                  <c:v>3.8325337500000001</c:v>
                </c:pt>
                <c:pt idx="35988">
                  <c:v>3.8321375</c:v>
                </c:pt>
                <c:pt idx="35989">
                  <c:v>3.8315696875007994</c:v>
                </c:pt>
                <c:pt idx="35990">
                  <c:v>3.8310028124992006</c:v>
                </c:pt>
                <c:pt idx="35991">
                  <c:v>3.8303406250016008</c:v>
                </c:pt>
                <c:pt idx="35992">
                  <c:v>3.8297484375007995</c:v>
                </c:pt>
                <c:pt idx="35993">
                  <c:v>3.8291434375007993</c:v>
                </c:pt>
                <c:pt idx="35994">
                  <c:v>3.8285775000000002</c:v>
                </c:pt>
                <c:pt idx="35995">
                  <c:v>3.8279074999999998</c:v>
                </c:pt>
                <c:pt idx="35996">
                  <c:v>3.8274368750016006</c:v>
                </c:pt>
                <c:pt idx="35997">
                  <c:v>3.8270671875007993</c:v>
                </c:pt>
                <c:pt idx="35998">
                  <c:v>3.8266021875007996</c:v>
                </c:pt>
                <c:pt idx="35999">
                  <c:v>3.8261799999999999</c:v>
                </c:pt>
                <c:pt idx="36000">
                  <c:v>3.8257500000000002</c:v>
                </c:pt>
                <c:pt idx="36001">
                  <c:v>3.8253971875007995</c:v>
                </c:pt>
                <c:pt idx="36002">
                  <c:v>3.8250290624992007</c:v>
                </c:pt>
                <c:pt idx="36003">
                  <c:v>3.8254359375007994</c:v>
                </c:pt>
                <c:pt idx="36004">
                  <c:v>3.8257959375007995</c:v>
                </c:pt>
                <c:pt idx="36005">
                  <c:v>3.8261543750016007</c:v>
                </c:pt>
                <c:pt idx="36006">
                  <c:v>3.8267065624992007</c:v>
                </c:pt>
                <c:pt idx="36007">
                  <c:v>3.8272868750016005</c:v>
                </c:pt>
                <c:pt idx="36008">
                  <c:v>3.8278281250016004</c:v>
                </c:pt>
                <c:pt idx="36009">
                  <c:v>3.8283356250016007</c:v>
                </c:pt>
                <c:pt idx="36010">
                  <c:v>3.8288043750016008</c:v>
                </c:pt>
                <c:pt idx="36011">
                  <c:v>3.8293506250016005</c:v>
                </c:pt>
                <c:pt idx="36012">
                  <c:v>3.8298228124992004</c:v>
                </c:pt>
                <c:pt idx="36013">
                  <c:v>3.8302781250016005</c:v>
                </c:pt>
                <c:pt idx="36014">
                  <c:v>3.8307349999999998</c:v>
                </c:pt>
                <c:pt idx="36015">
                  <c:v>3.8312406250016005</c:v>
                </c:pt>
                <c:pt idx="36016">
                  <c:v>3.8317174999999999</c:v>
                </c:pt>
                <c:pt idx="36017">
                  <c:v>3.8322175000000001</c:v>
                </c:pt>
                <c:pt idx="36018">
                  <c:v>3.8327706250016007</c:v>
                </c:pt>
                <c:pt idx="36019">
                  <c:v>3.8332587500000002</c:v>
                </c:pt>
                <c:pt idx="36020">
                  <c:v>3.8336006250016004</c:v>
                </c:pt>
                <c:pt idx="36021">
                  <c:v>3.8339459375007996</c:v>
                </c:pt>
                <c:pt idx="36022">
                  <c:v>3.8338812500000001</c:v>
                </c:pt>
                <c:pt idx="36023">
                  <c:v>3.8334968750016007</c:v>
                </c:pt>
                <c:pt idx="36024">
                  <c:v>3.8328825000000002</c:v>
                </c:pt>
                <c:pt idx="36025">
                  <c:v>3.8325156250016006</c:v>
                </c:pt>
                <c:pt idx="36026">
                  <c:v>3.8320943750016006</c:v>
                </c:pt>
                <c:pt idx="36027">
                  <c:v>3.8317178124992006</c:v>
                </c:pt>
                <c:pt idx="36028">
                  <c:v>3.8312693750016007</c:v>
                </c:pt>
                <c:pt idx="36029">
                  <c:v>3.8308578124992003</c:v>
                </c:pt>
                <c:pt idx="36030">
                  <c:v>3.8304956250016007</c:v>
                </c:pt>
                <c:pt idx="36031">
                  <c:v>3.8299471875007995</c:v>
                </c:pt>
                <c:pt idx="36032">
                  <c:v>3.8295456250016007</c:v>
                </c:pt>
                <c:pt idx="36033">
                  <c:v>3.8297046875007994</c:v>
                </c:pt>
                <c:pt idx="36034">
                  <c:v>3.8294671875007995</c:v>
                </c:pt>
                <c:pt idx="36035">
                  <c:v>3.8297853124992005</c:v>
                </c:pt>
                <c:pt idx="36036">
                  <c:v>3.8301946875007995</c:v>
                </c:pt>
                <c:pt idx="36037">
                  <c:v>3.8306331250016008</c:v>
                </c:pt>
                <c:pt idx="36038">
                  <c:v>3.8309690624992006</c:v>
                </c:pt>
                <c:pt idx="36039">
                  <c:v>3.8313659375007996</c:v>
                </c:pt>
                <c:pt idx="36040">
                  <c:v>3.8316937499999999</c:v>
                </c:pt>
                <c:pt idx="36041">
                  <c:v>3.8313518750016007</c:v>
                </c:pt>
                <c:pt idx="36042">
                  <c:v>3.8316574999999999</c:v>
                </c:pt>
                <c:pt idx="36043">
                  <c:v>3.8320581250016006</c:v>
                </c:pt>
                <c:pt idx="36044">
                  <c:v>3.83245375</c:v>
                </c:pt>
                <c:pt idx="36045">
                  <c:v>3.8328165624992003</c:v>
                </c:pt>
                <c:pt idx="36046">
                  <c:v>3.8332562499999998</c:v>
                </c:pt>
                <c:pt idx="36047">
                  <c:v>3.8336278124992007</c:v>
                </c:pt>
                <c:pt idx="36048">
                  <c:v>3.8331893750016004</c:v>
                </c:pt>
                <c:pt idx="36049">
                  <c:v>3.8326781250016007</c:v>
                </c:pt>
                <c:pt idx="36050">
                  <c:v>3.8320706250016006</c:v>
                </c:pt>
                <c:pt idx="36051">
                  <c:v>3.8313743750016007</c:v>
                </c:pt>
                <c:pt idx="36052">
                  <c:v>3.8310437500000001</c:v>
                </c:pt>
                <c:pt idx="36053">
                  <c:v>3.8306818750016007</c:v>
                </c:pt>
                <c:pt idx="36054">
                  <c:v>3.8301428124992003</c:v>
                </c:pt>
                <c:pt idx="36055">
                  <c:v>3.829755</c:v>
                </c:pt>
                <c:pt idx="36056">
                  <c:v>3.8293434375007993</c:v>
                </c:pt>
                <c:pt idx="36057">
                  <c:v>3.8289962499999999</c:v>
                </c:pt>
                <c:pt idx="36058">
                  <c:v>3.8285728124992007</c:v>
                </c:pt>
                <c:pt idx="36059">
                  <c:v>3.8280515624992004</c:v>
                </c:pt>
                <c:pt idx="36060">
                  <c:v>3.8275168750016006</c:v>
                </c:pt>
                <c:pt idx="36061">
                  <c:v>3.8270046875007995</c:v>
                </c:pt>
                <c:pt idx="36062">
                  <c:v>3.8264409375007995</c:v>
                </c:pt>
                <c:pt idx="36063">
                  <c:v>3.8258896875007995</c:v>
                </c:pt>
                <c:pt idx="36064">
                  <c:v>3.8253300000000001</c:v>
                </c:pt>
                <c:pt idx="36065">
                  <c:v>3.8248734375007993</c:v>
                </c:pt>
                <c:pt idx="36066">
                  <c:v>3.8243662500000002</c:v>
                </c:pt>
                <c:pt idx="36067">
                  <c:v>3.8240234375007995</c:v>
                </c:pt>
                <c:pt idx="36068">
                  <c:v>3.8244549999999999</c:v>
                </c:pt>
                <c:pt idx="36069">
                  <c:v>3.8248012500000002</c:v>
                </c:pt>
                <c:pt idx="36070">
                  <c:v>3.8252612500000001</c:v>
                </c:pt>
                <c:pt idx="36071">
                  <c:v>3.8256193750016005</c:v>
                </c:pt>
                <c:pt idx="36072">
                  <c:v>3.8260246875007997</c:v>
                </c:pt>
                <c:pt idx="36073">
                  <c:v>3.8263731250016004</c:v>
                </c:pt>
                <c:pt idx="36074">
                  <c:v>3.8268506250016006</c:v>
                </c:pt>
                <c:pt idx="36075">
                  <c:v>3.8272278124992005</c:v>
                </c:pt>
                <c:pt idx="36076">
                  <c:v>3.82762</c:v>
                </c:pt>
                <c:pt idx="36077">
                  <c:v>3.8280165624992004</c:v>
                </c:pt>
                <c:pt idx="36078">
                  <c:v>3.8283812500000001</c:v>
                </c:pt>
                <c:pt idx="36079">
                  <c:v>3.8287840624992007</c:v>
                </c:pt>
                <c:pt idx="36080">
                  <c:v>3.8291599999999999</c:v>
                </c:pt>
                <c:pt idx="36081">
                  <c:v>3.8295881250016004</c:v>
                </c:pt>
                <c:pt idx="36082">
                  <c:v>3.8300740624992007</c:v>
                </c:pt>
                <c:pt idx="36083">
                  <c:v>3.8305246875007994</c:v>
                </c:pt>
                <c:pt idx="36084">
                  <c:v>3.8310006250016007</c:v>
                </c:pt>
                <c:pt idx="36085">
                  <c:v>3.8313259375007993</c:v>
                </c:pt>
                <c:pt idx="36086">
                  <c:v>3.8316968750016005</c:v>
                </c:pt>
                <c:pt idx="36087">
                  <c:v>3.8313518750016007</c:v>
                </c:pt>
                <c:pt idx="36088">
                  <c:v>3.8316496875007995</c:v>
                </c:pt>
                <c:pt idx="36089">
                  <c:v>3.8313321875007995</c:v>
                </c:pt>
                <c:pt idx="36090">
                  <c:v>3.8309868750016007</c:v>
                </c:pt>
                <c:pt idx="36091">
                  <c:v>3.8306440624992004</c:v>
                </c:pt>
                <c:pt idx="36092">
                  <c:v>3.8301009375007995</c:v>
                </c:pt>
                <c:pt idx="36093">
                  <c:v>3.8297331250016007</c:v>
                </c:pt>
                <c:pt idx="36094">
                  <c:v>3.8293340624992007</c:v>
                </c:pt>
                <c:pt idx="36095">
                  <c:v>3.8289487499999999</c:v>
                </c:pt>
                <c:pt idx="36096">
                  <c:v>3.8286162500000001</c:v>
                </c:pt>
                <c:pt idx="36097">
                  <c:v>3.8279165624992006</c:v>
                </c:pt>
                <c:pt idx="36098">
                  <c:v>3.8273659375007996</c:v>
                </c:pt>
                <c:pt idx="36099">
                  <c:v>3.8269903124992006</c:v>
                </c:pt>
                <c:pt idx="36100">
                  <c:v>3.8266153124992006</c:v>
                </c:pt>
                <c:pt idx="36101">
                  <c:v>3.8262753124992006</c:v>
                </c:pt>
                <c:pt idx="36102">
                  <c:v>3.8262918750016004</c:v>
                </c:pt>
                <c:pt idx="36103">
                  <c:v>3.8267003124992005</c:v>
                </c:pt>
                <c:pt idx="36104">
                  <c:v>3.8270662500000001</c:v>
                </c:pt>
                <c:pt idx="36105">
                  <c:v>3.8273950000000001</c:v>
                </c:pt>
                <c:pt idx="36106">
                  <c:v>3.8278568750016007</c:v>
                </c:pt>
                <c:pt idx="36107">
                  <c:v>3.8282959375007994</c:v>
                </c:pt>
                <c:pt idx="36108">
                  <c:v>3.8286415624992003</c:v>
                </c:pt>
                <c:pt idx="36109">
                  <c:v>3.8291284375007995</c:v>
                </c:pt>
                <c:pt idx="36110">
                  <c:v>3.8295731250016005</c:v>
                </c:pt>
                <c:pt idx="36111">
                  <c:v>3.8299390624992005</c:v>
                </c:pt>
                <c:pt idx="36112">
                  <c:v>3.8303193750016007</c:v>
                </c:pt>
                <c:pt idx="36113">
                  <c:v>3.8308637499999998</c:v>
                </c:pt>
                <c:pt idx="36114">
                  <c:v>3.8313765624992007</c:v>
                </c:pt>
                <c:pt idx="36115">
                  <c:v>3.8319265624992007</c:v>
                </c:pt>
                <c:pt idx="36116">
                  <c:v>3.8324687499999999</c:v>
                </c:pt>
                <c:pt idx="36117">
                  <c:v>3.8330021875007994</c:v>
                </c:pt>
                <c:pt idx="36118">
                  <c:v>3.8335462499999999</c:v>
                </c:pt>
                <c:pt idx="36119">
                  <c:v>3.8341353124992006</c:v>
                </c:pt>
                <c:pt idx="36120">
                  <c:v>3.8346434375007994</c:v>
                </c:pt>
                <c:pt idx="36121">
                  <c:v>3.8351465624992005</c:v>
                </c:pt>
                <c:pt idx="36122">
                  <c:v>3.8356428124992004</c:v>
                </c:pt>
                <c:pt idx="36123">
                  <c:v>3.83599625</c:v>
                </c:pt>
                <c:pt idx="36124">
                  <c:v>3.8363884375007995</c:v>
                </c:pt>
                <c:pt idx="36125">
                  <c:v>3.8367490624992007</c:v>
                </c:pt>
                <c:pt idx="36126">
                  <c:v>3.8370959375007994</c:v>
                </c:pt>
                <c:pt idx="36127">
                  <c:v>3.8364918750016006</c:v>
                </c:pt>
                <c:pt idx="36128">
                  <c:v>3.8360512500000001</c:v>
                </c:pt>
                <c:pt idx="36129">
                  <c:v>3.8354400000000002</c:v>
                </c:pt>
                <c:pt idx="36130">
                  <c:v>3.8347525</c:v>
                </c:pt>
                <c:pt idx="36131">
                  <c:v>3.83399125</c:v>
                </c:pt>
                <c:pt idx="36132">
                  <c:v>3.8331768750016004</c:v>
                </c:pt>
                <c:pt idx="36133">
                  <c:v>3.8322978124992004</c:v>
                </c:pt>
                <c:pt idx="36134">
                  <c:v>3.8315184375007996</c:v>
                </c:pt>
                <c:pt idx="36135">
                  <c:v>3.8307631250016008</c:v>
                </c:pt>
                <c:pt idx="36136">
                  <c:v>3.8300193750016005</c:v>
                </c:pt>
                <c:pt idx="36137">
                  <c:v>3.8293124999999999</c:v>
                </c:pt>
                <c:pt idx="36138">
                  <c:v>3.8287312500000001</c:v>
                </c:pt>
                <c:pt idx="36139">
                  <c:v>3.8283325000000001</c:v>
                </c:pt>
                <c:pt idx="36140">
                  <c:v>3.8279196875007995</c:v>
                </c:pt>
                <c:pt idx="36141">
                  <c:v>3.8275109375007994</c:v>
                </c:pt>
                <c:pt idx="36142">
                  <c:v>3.8271856250016008</c:v>
                </c:pt>
                <c:pt idx="36143">
                  <c:v>3.8267015624992005</c:v>
                </c:pt>
                <c:pt idx="36144">
                  <c:v>3.8263209375007996</c:v>
                </c:pt>
                <c:pt idx="36145">
                  <c:v>3.82673</c:v>
                </c:pt>
                <c:pt idx="36146">
                  <c:v>3.8271443750016005</c:v>
                </c:pt>
                <c:pt idx="36147">
                  <c:v>3.8275250000000001</c:v>
                </c:pt>
                <c:pt idx="36148">
                  <c:v>3.8278762500000001</c:v>
                </c:pt>
                <c:pt idx="36149">
                  <c:v>3.8282828124992005</c:v>
                </c:pt>
                <c:pt idx="36150">
                  <c:v>3.8286084375007996</c:v>
                </c:pt>
                <c:pt idx="36151">
                  <c:v>3.8289415624992005</c:v>
                </c:pt>
                <c:pt idx="36152">
                  <c:v>3.8293746875007995</c:v>
                </c:pt>
                <c:pt idx="36153">
                  <c:v>3.8297171875007994</c:v>
                </c:pt>
                <c:pt idx="36154">
                  <c:v>3.8300649999999998</c:v>
                </c:pt>
                <c:pt idx="36155">
                  <c:v>3.8305750000000001</c:v>
                </c:pt>
                <c:pt idx="36156">
                  <c:v>3.8309896875007996</c:v>
                </c:pt>
                <c:pt idx="36157">
                  <c:v>3.8314396875007994</c:v>
                </c:pt>
                <c:pt idx="36158">
                  <c:v>3.8318671875007997</c:v>
                </c:pt>
                <c:pt idx="36159">
                  <c:v>3.8322334375007996</c:v>
                </c:pt>
                <c:pt idx="36160">
                  <c:v>3.8326899999999999</c:v>
                </c:pt>
                <c:pt idx="36161">
                  <c:v>3.8330584375007994</c:v>
                </c:pt>
                <c:pt idx="36162">
                  <c:v>3.8328068750016007</c:v>
                </c:pt>
                <c:pt idx="36163">
                  <c:v>3.8324443750016006</c:v>
                </c:pt>
                <c:pt idx="36164">
                  <c:v>3.8320943750016006</c:v>
                </c:pt>
                <c:pt idx="36165">
                  <c:v>3.8317721875007993</c:v>
                </c:pt>
                <c:pt idx="36166">
                  <c:v>3.83136375</c:v>
                </c:pt>
                <c:pt idx="36167">
                  <c:v>3.8308578124992003</c:v>
                </c:pt>
                <c:pt idx="36168">
                  <c:v>3.8304387499999999</c:v>
                </c:pt>
                <c:pt idx="36169">
                  <c:v>3.8299625000000002</c:v>
                </c:pt>
                <c:pt idx="36170">
                  <c:v>3.8294553124992006</c:v>
                </c:pt>
                <c:pt idx="36171">
                  <c:v>3.8288931250016005</c:v>
                </c:pt>
                <c:pt idx="36172">
                  <c:v>3.8283409375007995</c:v>
                </c:pt>
                <c:pt idx="36173">
                  <c:v>3.8278671875007997</c:v>
                </c:pt>
                <c:pt idx="36174">
                  <c:v>3.8272990624992005</c:v>
                </c:pt>
                <c:pt idx="36175">
                  <c:v>3.8267615624992004</c:v>
                </c:pt>
                <c:pt idx="36176">
                  <c:v>3.8261584375007995</c:v>
                </c:pt>
                <c:pt idx="36177">
                  <c:v>3.8256100000000002</c:v>
                </c:pt>
                <c:pt idx="36178">
                  <c:v>3.8250821875007994</c:v>
                </c:pt>
                <c:pt idx="36179">
                  <c:v>3.8246965624992004</c:v>
                </c:pt>
                <c:pt idx="36180">
                  <c:v>3.8243153124992006</c:v>
                </c:pt>
                <c:pt idx="36181">
                  <c:v>3.8238609375007995</c:v>
                </c:pt>
                <c:pt idx="36182">
                  <c:v>3.8234815624992007</c:v>
                </c:pt>
                <c:pt idx="36183">
                  <c:v>3.8238043750016004</c:v>
                </c:pt>
                <c:pt idx="36184">
                  <c:v>3.8242640624992004</c:v>
                </c:pt>
                <c:pt idx="36185">
                  <c:v>3.8246731250016004</c:v>
                </c:pt>
                <c:pt idx="36186">
                  <c:v>3.8251159375007995</c:v>
                </c:pt>
                <c:pt idx="36187">
                  <c:v>3.8254812500000002</c:v>
                </c:pt>
                <c:pt idx="36188">
                  <c:v>3.8258040624992007</c:v>
                </c:pt>
                <c:pt idx="36189">
                  <c:v>3.8261440624992007</c:v>
                </c:pt>
                <c:pt idx="36190">
                  <c:v>3.8265400000000001</c:v>
                </c:pt>
                <c:pt idx="36191">
                  <c:v>3.8268678124992004</c:v>
                </c:pt>
                <c:pt idx="36192">
                  <c:v>3.8272274999999998</c:v>
                </c:pt>
                <c:pt idx="36193">
                  <c:v>3.8275587500000001</c:v>
                </c:pt>
                <c:pt idx="36194">
                  <c:v>3.8279543750016005</c:v>
                </c:pt>
                <c:pt idx="36195">
                  <c:v>3.8284315624992007</c:v>
                </c:pt>
                <c:pt idx="36196">
                  <c:v>3.8283068750016005</c:v>
                </c:pt>
                <c:pt idx="36197">
                  <c:v>3.8279049999999999</c:v>
                </c:pt>
                <c:pt idx="36198">
                  <c:v>3.8275409375007996</c:v>
                </c:pt>
                <c:pt idx="36199">
                  <c:v>3.8278796875007997</c:v>
                </c:pt>
                <c:pt idx="36200">
                  <c:v>3.8282509375007994</c:v>
                </c:pt>
                <c:pt idx="36201">
                  <c:v>3.8286465624992005</c:v>
                </c:pt>
                <c:pt idx="36202">
                  <c:v>3.8289759375007995</c:v>
                </c:pt>
                <c:pt idx="36203">
                  <c:v>3.8293543750016004</c:v>
                </c:pt>
                <c:pt idx="36204">
                  <c:v>3.8298640624992006</c:v>
                </c:pt>
                <c:pt idx="36205">
                  <c:v>3.8302556250016004</c:v>
                </c:pt>
                <c:pt idx="36206">
                  <c:v>3.8307653124992007</c:v>
                </c:pt>
                <c:pt idx="36207">
                  <c:v>3.8312318750016008</c:v>
                </c:pt>
                <c:pt idx="36208">
                  <c:v>3.8317403124992007</c:v>
                </c:pt>
                <c:pt idx="36209">
                  <c:v>3.8322028124992005</c:v>
                </c:pt>
                <c:pt idx="36210">
                  <c:v>3.8327575</c:v>
                </c:pt>
                <c:pt idx="36211">
                  <c:v>3.8332565624992005</c:v>
                </c:pt>
                <c:pt idx="36212">
                  <c:v>3.8337271875007994</c:v>
                </c:pt>
                <c:pt idx="36213">
                  <c:v>3.8342943750016008</c:v>
                </c:pt>
                <c:pt idx="36214">
                  <c:v>3.8348234375007997</c:v>
                </c:pt>
                <c:pt idx="36215">
                  <c:v>3.8353715624992004</c:v>
                </c:pt>
                <c:pt idx="36216">
                  <c:v>3.8358678124992007</c:v>
                </c:pt>
                <c:pt idx="36217">
                  <c:v>3.8363321875007994</c:v>
                </c:pt>
                <c:pt idx="36218">
                  <c:v>3.8366740624992004</c:v>
                </c:pt>
                <c:pt idx="36219">
                  <c:v>3.8370549999999999</c:v>
                </c:pt>
                <c:pt idx="36220">
                  <c:v>3.8366021875007994</c:v>
                </c:pt>
                <c:pt idx="36221">
                  <c:v>3.8359090624992005</c:v>
                </c:pt>
                <c:pt idx="36222">
                  <c:v>3.8353043750016007</c:v>
                </c:pt>
                <c:pt idx="36223">
                  <c:v>3.8344206250016004</c:v>
                </c:pt>
                <c:pt idx="36224">
                  <c:v>3.8335584375007996</c:v>
                </c:pt>
                <c:pt idx="36225">
                  <c:v>3.8326799999999999</c:v>
                </c:pt>
                <c:pt idx="36226">
                  <c:v>3.8317215624992005</c:v>
                </c:pt>
                <c:pt idx="36227">
                  <c:v>3.8308781250016004</c:v>
                </c:pt>
                <c:pt idx="36228">
                  <c:v>3.8300143750016007</c:v>
                </c:pt>
                <c:pt idx="36229">
                  <c:v>3.829205</c:v>
                </c:pt>
                <c:pt idx="36230">
                  <c:v>3.8283906250016004</c:v>
                </c:pt>
                <c:pt idx="36231">
                  <c:v>3.8277012500000001</c:v>
                </c:pt>
                <c:pt idx="36232">
                  <c:v>3.8271012500000001</c:v>
                </c:pt>
                <c:pt idx="36233">
                  <c:v>3.8267737500000001</c:v>
                </c:pt>
                <c:pt idx="36234">
                  <c:v>3.82637625</c:v>
                </c:pt>
                <c:pt idx="36235">
                  <c:v>3.8258778124992006</c:v>
                </c:pt>
                <c:pt idx="36236">
                  <c:v>3.8254637499999999</c:v>
                </c:pt>
                <c:pt idx="36237">
                  <c:v>3.8251146875007995</c:v>
                </c:pt>
                <c:pt idx="36238">
                  <c:v>3.8246168750016007</c:v>
                </c:pt>
                <c:pt idx="36239">
                  <c:v>3.8239675000000002</c:v>
                </c:pt>
                <c:pt idx="36240">
                  <c:v>3.8234671875007993</c:v>
                </c:pt>
                <c:pt idx="36241">
                  <c:v>3.8229181250016007</c:v>
                </c:pt>
                <c:pt idx="36242">
                  <c:v>3.8222874999999998</c:v>
                </c:pt>
                <c:pt idx="36243">
                  <c:v>3.8216968750016007</c:v>
                </c:pt>
                <c:pt idx="36244">
                  <c:v>3.8211474999999999</c:v>
                </c:pt>
                <c:pt idx="36245">
                  <c:v>3.8205403124992006</c:v>
                </c:pt>
                <c:pt idx="36246">
                  <c:v>3.8199646875007995</c:v>
                </c:pt>
                <c:pt idx="36247">
                  <c:v>3.81944375</c:v>
                </c:pt>
                <c:pt idx="36248">
                  <c:v>3.8190015624992006</c:v>
                </c:pt>
                <c:pt idx="36249">
                  <c:v>3.8185812499999998</c:v>
                </c:pt>
                <c:pt idx="36250">
                  <c:v>3.8186296875007995</c:v>
                </c:pt>
                <c:pt idx="36251">
                  <c:v>3.8190378124992006</c:v>
                </c:pt>
                <c:pt idx="36252">
                  <c:v>3.8194378124992006</c:v>
                </c:pt>
                <c:pt idx="36253">
                  <c:v>3.8198306250016008</c:v>
                </c:pt>
                <c:pt idx="36254">
                  <c:v>3.8201515624992006</c:v>
                </c:pt>
                <c:pt idx="36255">
                  <c:v>3.8206184375007997</c:v>
                </c:pt>
                <c:pt idx="36256">
                  <c:v>3.8210306250016006</c:v>
                </c:pt>
                <c:pt idx="36257">
                  <c:v>3.8214762499999999</c:v>
                </c:pt>
                <c:pt idx="36258">
                  <c:v>3.8218993750016006</c:v>
                </c:pt>
                <c:pt idx="36259">
                  <c:v>3.8222821875007993</c:v>
                </c:pt>
                <c:pt idx="36260">
                  <c:v>3.8227903124992006</c:v>
                </c:pt>
                <c:pt idx="36261">
                  <c:v>3.8232653124992004</c:v>
                </c:pt>
                <c:pt idx="36262">
                  <c:v>3.8237406250016006</c:v>
                </c:pt>
                <c:pt idx="36263">
                  <c:v>3.8243046875007995</c:v>
                </c:pt>
                <c:pt idx="36264">
                  <c:v>3.8248246875007994</c:v>
                </c:pt>
                <c:pt idx="36265">
                  <c:v>3.8253418750016004</c:v>
                </c:pt>
                <c:pt idx="36266">
                  <c:v>3.8259015624992005</c:v>
                </c:pt>
                <c:pt idx="36267">
                  <c:v>3.8263950000000002</c:v>
                </c:pt>
                <c:pt idx="36268">
                  <c:v>3.8267171875007997</c:v>
                </c:pt>
                <c:pt idx="36269">
                  <c:v>3.8270846875007996</c:v>
                </c:pt>
                <c:pt idx="36270">
                  <c:v>3.8274512500000002</c:v>
                </c:pt>
                <c:pt idx="36271">
                  <c:v>3.82782</c:v>
                </c:pt>
                <c:pt idx="36272">
                  <c:v>3.8282106250016006</c:v>
                </c:pt>
                <c:pt idx="36273">
                  <c:v>3.8285403124992006</c:v>
                </c:pt>
                <c:pt idx="36274">
                  <c:v>3.8289496875007996</c:v>
                </c:pt>
                <c:pt idx="36275">
                  <c:v>3.8293103124992003</c:v>
                </c:pt>
                <c:pt idx="36276">
                  <c:v>3.8296450000000002</c:v>
                </c:pt>
                <c:pt idx="36277">
                  <c:v>3.829275</c:v>
                </c:pt>
                <c:pt idx="36278">
                  <c:v>3.8288306250016007</c:v>
                </c:pt>
                <c:pt idx="36279">
                  <c:v>3.8284828124992005</c:v>
                </c:pt>
                <c:pt idx="36280">
                  <c:v>3.8280050000000001</c:v>
                </c:pt>
                <c:pt idx="36281">
                  <c:v>3.8275409375007996</c:v>
                </c:pt>
                <c:pt idx="36282">
                  <c:v>3.8271181250016006</c:v>
                </c:pt>
                <c:pt idx="36283">
                  <c:v>3.8267759375007997</c:v>
                </c:pt>
                <c:pt idx="36284">
                  <c:v>3.8261578124992006</c:v>
                </c:pt>
                <c:pt idx="36285">
                  <c:v>3.8258334375007994</c:v>
                </c:pt>
                <c:pt idx="36286">
                  <c:v>3.8254046875007996</c:v>
                </c:pt>
                <c:pt idx="36287">
                  <c:v>3.8250453124992005</c:v>
                </c:pt>
                <c:pt idx="36288">
                  <c:v>3.8247075000000001</c:v>
                </c:pt>
                <c:pt idx="36289">
                  <c:v>3.8241818750016008</c:v>
                </c:pt>
                <c:pt idx="36290">
                  <c:v>3.8236734375007995</c:v>
                </c:pt>
                <c:pt idx="36291">
                  <c:v>3.8231765624992007</c:v>
                </c:pt>
                <c:pt idx="36292">
                  <c:v>3.8228415624992005</c:v>
                </c:pt>
                <c:pt idx="36293">
                  <c:v>3.8232009375007996</c:v>
                </c:pt>
                <c:pt idx="36294">
                  <c:v>3.8235681250016005</c:v>
                </c:pt>
                <c:pt idx="36295">
                  <c:v>3.8240137500000002</c:v>
                </c:pt>
                <c:pt idx="36296">
                  <c:v>3.8245312500000002</c:v>
                </c:pt>
                <c:pt idx="36297">
                  <c:v>3.8249612499999999</c:v>
                </c:pt>
                <c:pt idx="36298">
                  <c:v>3.8253306250016004</c:v>
                </c:pt>
                <c:pt idx="36299">
                  <c:v>3.8256653124992006</c:v>
                </c:pt>
                <c:pt idx="36300">
                  <c:v>3.8252996875007996</c:v>
                </c:pt>
                <c:pt idx="36301">
                  <c:v>3.8249265624992006</c:v>
                </c:pt>
                <c:pt idx="36302">
                  <c:v>3.8245165624992006</c:v>
                </c:pt>
                <c:pt idx="36303">
                  <c:v>3.8240425</c:v>
                </c:pt>
                <c:pt idx="36304">
                  <c:v>3.8236949999999998</c:v>
                </c:pt>
                <c:pt idx="36305">
                  <c:v>3.8238690624992007</c:v>
                </c:pt>
                <c:pt idx="36306">
                  <c:v>3.8234603124992006</c:v>
                </c:pt>
                <c:pt idx="36307">
                  <c:v>3.8235859375007997</c:v>
                </c:pt>
                <c:pt idx="36308">
                  <c:v>3.8239421875007995</c:v>
                </c:pt>
                <c:pt idx="36309">
                  <c:v>3.8242628124992004</c:v>
                </c:pt>
                <c:pt idx="36310">
                  <c:v>3.8247499999999999</c:v>
                </c:pt>
                <c:pt idx="36311">
                  <c:v>3.8251087500000001</c:v>
                </c:pt>
                <c:pt idx="36312">
                  <c:v>3.8251746875007995</c:v>
                </c:pt>
                <c:pt idx="36313">
                  <c:v>3.8247721875007996</c:v>
                </c:pt>
                <c:pt idx="36314">
                  <c:v>3.8242862500000001</c:v>
                </c:pt>
                <c:pt idx="36315">
                  <c:v>3.8238953124992006</c:v>
                </c:pt>
                <c:pt idx="36316">
                  <c:v>3.8235000000000001</c:v>
                </c:pt>
                <c:pt idx="36317">
                  <c:v>3.8231481250016004</c:v>
                </c:pt>
                <c:pt idx="36318">
                  <c:v>3.8227406250016007</c:v>
                </c:pt>
                <c:pt idx="36319">
                  <c:v>3.8222440624992005</c:v>
                </c:pt>
                <c:pt idx="36320">
                  <c:v>3.8215490624992006</c:v>
                </c:pt>
                <c:pt idx="36321">
                  <c:v>3.8210518750016007</c:v>
                </c:pt>
                <c:pt idx="36322">
                  <c:v>3.8205396875007995</c:v>
                </c:pt>
                <c:pt idx="36323">
                  <c:v>3.8200246875007995</c:v>
                </c:pt>
                <c:pt idx="36324">
                  <c:v>3.8195231250016004</c:v>
                </c:pt>
                <c:pt idx="36325">
                  <c:v>3.8189546875007996</c:v>
                </c:pt>
                <c:pt idx="36326">
                  <c:v>3.8184749999999998</c:v>
                </c:pt>
                <c:pt idx="36327">
                  <c:v>3.81793125</c:v>
                </c:pt>
                <c:pt idx="36328">
                  <c:v>3.8175459375007996</c:v>
                </c:pt>
                <c:pt idx="36329">
                  <c:v>3.8171528124992005</c:v>
                </c:pt>
                <c:pt idx="36330">
                  <c:v>3.8166978124992004</c:v>
                </c:pt>
                <c:pt idx="36331">
                  <c:v>3.8167137499999999</c:v>
                </c:pt>
                <c:pt idx="36332">
                  <c:v>3.81708625</c:v>
                </c:pt>
                <c:pt idx="36333">
                  <c:v>3.8174446875007995</c:v>
                </c:pt>
                <c:pt idx="36334">
                  <c:v>3.81785</c:v>
                </c:pt>
                <c:pt idx="36335">
                  <c:v>3.8182943750016007</c:v>
                </c:pt>
                <c:pt idx="36336">
                  <c:v>3.8187828124992005</c:v>
                </c:pt>
                <c:pt idx="36337">
                  <c:v>3.8192865624992005</c:v>
                </c:pt>
                <c:pt idx="36338">
                  <c:v>3.8198315624992003</c:v>
                </c:pt>
                <c:pt idx="36339">
                  <c:v>3.8203578124992004</c:v>
                </c:pt>
                <c:pt idx="36340">
                  <c:v>3.8208828124992005</c:v>
                </c:pt>
                <c:pt idx="36341">
                  <c:v>3.8213803124992003</c:v>
                </c:pt>
                <c:pt idx="36342">
                  <c:v>3.8218987499999999</c:v>
                </c:pt>
                <c:pt idx="36343">
                  <c:v>3.822365</c:v>
                </c:pt>
                <c:pt idx="36344">
                  <c:v>3.8228268750016006</c:v>
                </c:pt>
                <c:pt idx="36345">
                  <c:v>3.8232925</c:v>
                </c:pt>
                <c:pt idx="36346">
                  <c:v>3.8236615624992005</c:v>
                </c:pt>
                <c:pt idx="36347">
                  <c:v>3.8240484375007995</c:v>
                </c:pt>
                <c:pt idx="36348">
                  <c:v>3.8244856250016004</c:v>
                </c:pt>
                <c:pt idx="36349">
                  <c:v>3.8249371875007996</c:v>
                </c:pt>
                <c:pt idx="36350">
                  <c:v>3.8253653124992004</c:v>
                </c:pt>
                <c:pt idx="36351">
                  <c:v>3.8258309375007995</c:v>
                </c:pt>
                <c:pt idx="36352">
                  <c:v>3.8262087500000002</c:v>
                </c:pt>
                <c:pt idx="36353">
                  <c:v>3.8266859375007996</c:v>
                </c:pt>
                <c:pt idx="36354">
                  <c:v>3.8270631250016005</c:v>
                </c:pt>
                <c:pt idx="36355">
                  <c:v>3.8274296875007994</c:v>
                </c:pt>
                <c:pt idx="36356">
                  <c:v>3.8270421875007994</c:v>
                </c:pt>
                <c:pt idx="36357">
                  <c:v>3.8274206250016007</c:v>
                </c:pt>
                <c:pt idx="36358">
                  <c:v>3.8268543750016004</c:v>
                </c:pt>
                <c:pt idx="36359">
                  <c:v>3.8263140624992005</c:v>
                </c:pt>
                <c:pt idx="36360">
                  <c:v>3.8258562500000002</c:v>
                </c:pt>
                <c:pt idx="36361">
                  <c:v>3.8253984375007994</c:v>
                </c:pt>
                <c:pt idx="36362">
                  <c:v>3.8249768750016004</c:v>
                </c:pt>
                <c:pt idx="36363">
                  <c:v>3.8251650000000001</c:v>
                </c:pt>
                <c:pt idx="36364">
                  <c:v>3.8255984375007994</c:v>
                </c:pt>
                <c:pt idx="36365">
                  <c:v>3.8259184375007993</c:v>
                </c:pt>
                <c:pt idx="36366">
                  <c:v>3.8262834375007997</c:v>
                </c:pt>
                <c:pt idx="36367">
                  <c:v>3.8266359375007997</c:v>
                </c:pt>
                <c:pt idx="36368">
                  <c:v>3.8270228124992003</c:v>
                </c:pt>
                <c:pt idx="36369">
                  <c:v>3.8267040624992004</c:v>
                </c:pt>
                <c:pt idx="36370">
                  <c:v>3.8265646875007997</c:v>
                </c:pt>
                <c:pt idx="36371">
                  <c:v>3.8261765624992004</c:v>
                </c:pt>
                <c:pt idx="36372">
                  <c:v>3.8256521875007996</c:v>
                </c:pt>
                <c:pt idx="36373">
                  <c:v>3.8251840624992006</c:v>
                </c:pt>
                <c:pt idx="36374">
                  <c:v>3.8245762499999998</c:v>
                </c:pt>
                <c:pt idx="36375">
                  <c:v>3.8240890624992003</c:v>
                </c:pt>
                <c:pt idx="36376">
                  <c:v>3.8235490624992003</c:v>
                </c:pt>
                <c:pt idx="36377">
                  <c:v>3.8229046875007997</c:v>
                </c:pt>
                <c:pt idx="36378">
                  <c:v>3.8222506250016006</c:v>
                </c:pt>
                <c:pt idx="36379">
                  <c:v>3.8215718750016006</c:v>
                </c:pt>
                <c:pt idx="36380">
                  <c:v>3.8208818750016005</c:v>
                </c:pt>
                <c:pt idx="36381">
                  <c:v>3.8201778124992005</c:v>
                </c:pt>
                <c:pt idx="36382">
                  <c:v>3.8195465624992004</c:v>
                </c:pt>
                <c:pt idx="36383">
                  <c:v>3.8189668750016006</c:v>
                </c:pt>
                <c:pt idx="36384">
                  <c:v>3.8184162499999998</c:v>
                </c:pt>
                <c:pt idx="36385">
                  <c:v>3.8179503124992005</c:v>
                </c:pt>
                <c:pt idx="36386">
                  <c:v>3.8175934375007996</c:v>
                </c:pt>
                <c:pt idx="36387">
                  <c:v>3.8170553124992006</c:v>
                </c:pt>
                <c:pt idx="36388">
                  <c:v>3.8166881250016007</c:v>
                </c:pt>
                <c:pt idx="36389">
                  <c:v>3.8163165624992006</c:v>
                </c:pt>
                <c:pt idx="36390">
                  <c:v>3.8157018750016007</c:v>
                </c:pt>
                <c:pt idx="36391">
                  <c:v>3.8153784375007995</c:v>
                </c:pt>
                <c:pt idx="36392">
                  <c:v>3.8150578124992003</c:v>
                </c:pt>
                <c:pt idx="36393">
                  <c:v>3.8147012500000002</c:v>
                </c:pt>
                <c:pt idx="36394">
                  <c:v>3.8140990624992006</c:v>
                </c:pt>
                <c:pt idx="36395">
                  <c:v>3.8136000000000001</c:v>
                </c:pt>
                <c:pt idx="36396">
                  <c:v>3.8138350000000001</c:v>
                </c:pt>
                <c:pt idx="36397">
                  <c:v>3.8142034375007996</c:v>
                </c:pt>
                <c:pt idx="36398">
                  <c:v>3.8146446875007993</c:v>
                </c:pt>
                <c:pt idx="36399">
                  <c:v>3.8148534375007994</c:v>
                </c:pt>
                <c:pt idx="36400">
                  <c:v>3.8152356250016006</c:v>
                </c:pt>
                <c:pt idx="36401">
                  <c:v>3.8155556250016005</c:v>
                </c:pt>
                <c:pt idx="36402">
                  <c:v>3.8157565624992005</c:v>
                </c:pt>
                <c:pt idx="36403">
                  <c:v>3.8158215624992007</c:v>
                </c:pt>
              </c:numCache>
            </c:numRef>
          </c:yVal>
          <c:smooth val="0"/>
          <c:extLst>
            <c:ext xmlns:c16="http://schemas.microsoft.com/office/drawing/2014/chart" uri="{C3380CC4-5D6E-409C-BE32-E72D297353CC}">
              <c16:uniqueId val="{00000002-1CFB-4750-901B-03D860C4250A}"/>
            </c:ext>
          </c:extLst>
        </c:ser>
        <c:ser>
          <c:idx val="3"/>
          <c:order val="3"/>
          <c:tx>
            <c:v>50kg/m^3 SF</c:v>
          </c:tx>
          <c:marker>
            <c:symbol val="none"/>
          </c:marker>
          <c:xVal>
            <c:numRef>
              <c:f>'General Summary'!$G:$G</c:f>
              <c:numCache>
                <c:formatCode>General</c:formatCode>
                <c:ptCount val="1048576"/>
                <c:pt idx="0">
                  <c:v>0</c:v>
                </c:pt>
                <c:pt idx="1">
                  <c:v>1.13900141514E-5</c:v>
                </c:pt>
                <c:pt idx="2">
                  <c:v>3.0007483928780002E-6</c:v>
                </c:pt>
                <c:pt idx="3">
                  <c:v>2.209577303347E-7</c:v>
                </c:pt>
                <c:pt idx="4">
                  <c:v>3.5495788779369999E-6</c:v>
                </c:pt>
                <c:pt idx="5">
                  <c:v>3.9558558455609996E-6</c:v>
                </c:pt>
                <c:pt idx="6">
                  <c:v>1.081267328118E-5</c:v>
                </c:pt>
                <c:pt idx="7">
                  <c:v>6.6643701757130002E-6</c:v>
                </c:pt>
                <c:pt idx="8">
                  <c:v>3.3500041354269999E-6</c:v>
                </c:pt>
                <c:pt idx="9">
                  <c:v>1.7854808902480001E-5</c:v>
                </c:pt>
                <c:pt idx="10">
                  <c:v>2.7370247153159998E-6</c:v>
                </c:pt>
                <c:pt idx="11">
                  <c:v>2.2380880182029999E-5</c:v>
                </c:pt>
                <c:pt idx="12">
                  <c:v>9.2944801508570007E-6</c:v>
                </c:pt>
                <c:pt idx="13">
                  <c:v>3.8631965253440001E-6</c:v>
                </c:pt>
                <c:pt idx="14">
                  <c:v>8.4462872109730002E-6</c:v>
                </c:pt>
                <c:pt idx="15">
                  <c:v>1.412703932147E-5</c:v>
                </c:pt>
                <c:pt idx="16">
                  <c:v>1.444778445148E-5</c:v>
                </c:pt>
                <c:pt idx="17">
                  <c:v>1.40201236718E-5</c:v>
                </c:pt>
                <c:pt idx="18">
                  <c:v>8.7527769210280003E-6</c:v>
                </c:pt>
                <c:pt idx="19">
                  <c:v>1.6600339222349999E-5</c:v>
                </c:pt>
                <c:pt idx="20">
                  <c:v>2.065598346235E-5</c:v>
                </c:pt>
                <c:pt idx="21">
                  <c:v>2.0249706722099999E-5</c:v>
                </c:pt>
                <c:pt idx="22">
                  <c:v>1.183192944154E-5</c:v>
                </c:pt>
                <c:pt idx="23">
                  <c:v>2.352130650252E-5</c:v>
                </c:pt>
                <c:pt idx="24">
                  <c:v>2.2829923182140001E-5</c:v>
                </c:pt>
                <c:pt idx="25">
                  <c:v>1.6821297322170001E-5</c:v>
                </c:pt>
                <c:pt idx="26">
                  <c:v>1.6607467841820001E-5</c:v>
                </c:pt>
                <c:pt idx="27">
                  <c:v>2.6835672542800002E-5</c:v>
                </c:pt>
                <c:pt idx="28">
                  <c:v>3.7363239243860001E-5</c:v>
                </c:pt>
                <c:pt idx="29">
                  <c:v>2.591620250314E-5</c:v>
                </c:pt>
                <c:pt idx="30">
                  <c:v>2.9815037123630001E-5</c:v>
                </c:pt>
                <c:pt idx="31">
                  <c:v>2.402024256298E-5</c:v>
                </c:pt>
                <c:pt idx="32">
                  <c:v>3.0043123842919999E-5</c:v>
                </c:pt>
                <c:pt idx="33">
                  <c:v>2.0064386262670001E-5</c:v>
                </c:pt>
                <c:pt idx="34">
                  <c:v>2.867461080314E-5</c:v>
                </c:pt>
                <c:pt idx="35">
                  <c:v>2.6757268642540001E-5</c:v>
                </c:pt>
                <c:pt idx="36">
                  <c:v>2.5174926122420001E-5</c:v>
                </c:pt>
                <c:pt idx="37">
                  <c:v>2.539588240325E-5</c:v>
                </c:pt>
                <c:pt idx="38">
                  <c:v>2.814003528329E-5</c:v>
                </c:pt>
                <c:pt idx="39">
                  <c:v>2.8475036742750001E-5</c:v>
                </c:pt>
                <c:pt idx="40">
                  <c:v>3.3421638363509999E-5</c:v>
                </c:pt>
                <c:pt idx="41">
                  <c:v>1.7355872842020001E-5</c:v>
                </c:pt>
                <c:pt idx="42">
                  <c:v>2.3628221242689999E-5</c:v>
                </c:pt>
                <c:pt idx="43">
                  <c:v>2.9722377803410001E-5</c:v>
                </c:pt>
                <c:pt idx="44">
                  <c:v>3.3129403163909999E-5</c:v>
                </c:pt>
                <c:pt idx="45">
                  <c:v>3.2024614483819998E-5</c:v>
                </c:pt>
                <c:pt idx="46">
                  <c:v>3.2167168683369998E-5</c:v>
                </c:pt>
                <c:pt idx="47">
                  <c:v>2.573801066319E-5</c:v>
                </c:pt>
                <c:pt idx="48">
                  <c:v>3.9857921365180001E-5</c:v>
                </c:pt>
                <c:pt idx="49">
                  <c:v>3.2979722163870001E-5</c:v>
                </c:pt>
                <c:pt idx="50">
                  <c:v>3.308663872303E-5</c:v>
                </c:pt>
                <c:pt idx="51">
                  <c:v>3.3307595003860003E-5</c:v>
                </c:pt>
                <c:pt idx="52">
                  <c:v>5.092006540508E-5</c:v>
                </c:pt>
                <c:pt idx="53">
                  <c:v>4.191781772533E-5</c:v>
                </c:pt>
                <c:pt idx="54">
                  <c:v>4.3300588004060002E-5</c:v>
                </c:pt>
                <c:pt idx="55">
                  <c:v>4.0592072764410003E-5</c:v>
                </c:pt>
                <c:pt idx="56">
                  <c:v>3.910951636499E-5</c:v>
                </c:pt>
                <c:pt idx="57">
                  <c:v>4.4747503125109998E-5</c:v>
                </c:pt>
                <c:pt idx="58">
                  <c:v>4.129771332373E-5</c:v>
                </c:pt>
                <c:pt idx="59">
                  <c:v>4.9351976485919999E-5</c:v>
                </c:pt>
                <c:pt idx="60">
                  <c:v>3.3564192563059999E-5</c:v>
                </c:pt>
                <c:pt idx="61">
                  <c:v>5.0627830205490002E-5</c:v>
                </c:pt>
                <c:pt idx="62">
                  <c:v>5.1682724006240002E-5</c:v>
                </c:pt>
                <c:pt idx="63">
                  <c:v>3.474025652395E-5</c:v>
                </c:pt>
                <c:pt idx="64">
                  <c:v>5.1953575166409999E-5</c:v>
                </c:pt>
                <c:pt idx="65">
                  <c:v>5.2587940444939998E-5</c:v>
                </c:pt>
                <c:pt idx="66">
                  <c:v>4.8974212404570002E-5</c:v>
                </c:pt>
                <c:pt idx="67">
                  <c:v>5.5039858125379999E-5</c:v>
                </c:pt>
                <c:pt idx="68">
                  <c:v>5.6935816246550002E-5</c:v>
                </c:pt>
                <c:pt idx="69">
                  <c:v>5.0185914005849997E-5</c:v>
                </c:pt>
                <c:pt idx="70">
                  <c:v>5.2930066885889998E-5</c:v>
                </c:pt>
                <c:pt idx="71">
                  <c:v>5.4006344726080002E-5</c:v>
                </c:pt>
                <c:pt idx="72">
                  <c:v>4.8297082685169999E-5</c:v>
                </c:pt>
                <c:pt idx="73">
                  <c:v>6.0962949646640001E-5</c:v>
                </c:pt>
                <c:pt idx="74">
                  <c:v>4.9523041525389999E-5</c:v>
                </c:pt>
                <c:pt idx="75">
                  <c:v>6.012188532623E-5</c:v>
                </c:pt>
                <c:pt idx="76">
                  <c:v>6.6173277446070002E-5</c:v>
                </c:pt>
                <c:pt idx="77">
                  <c:v>6.8717854446730003E-5</c:v>
                </c:pt>
                <c:pt idx="78">
                  <c:v>6.2502527725879996E-5</c:v>
                </c:pt>
                <c:pt idx="79">
                  <c:v>7.2153387009170003E-5</c:v>
                </c:pt>
                <c:pt idx="80">
                  <c:v>6.4241678046529998E-5</c:v>
                </c:pt>
                <c:pt idx="81">
                  <c:v>6.2780505686529996E-5</c:v>
                </c:pt>
                <c:pt idx="82">
                  <c:v>6.6558168327899995E-5</c:v>
                </c:pt>
                <c:pt idx="83">
                  <c:v>7.3578921728770002E-5</c:v>
                </c:pt>
                <c:pt idx="84">
                  <c:v>6.2331462686420004E-5</c:v>
                </c:pt>
                <c:pt idx="85">
                  <c:v>5.4548047046410001E-5</c:v>
                </c:pt>
                <c:pt idx="86">
                  <c:v>6.6543914726940003E-5</c:v>
                </c:pt>
                <c:pt idx="87">
                  <c:v>7.8076482168400004E-5</c:v>
                </c:pt>
                <c:pt idx="88">
                  <c:v>6.7384979047350004E-5</c:v>
                </c:pt>
                <c:pt idx="89">
                  <c:v>7.2908922447820006E-5</c:v>
                </c:pt>
                <c:pt idx="90">
                  <c:v>6.5859654569070002E-5</c:v>
                </c:pt>
                <c:pt idx="91">
                  <c:v>7.1918177127369993E-5</c:v>
                </c:pt>
                <c:pt idx="92">
                  <c:v>8.7221276771740005E-5</c:v>
                </c:pt>
                <c:pt idx="93">
                  <c:v>7.2424241807309998E-5</c:v>
                </c:pt>
                <c:pt idx="94">
                  <c:v>7.7242541010490005E-5</c:v>
                </c:pt>
                <c:pt idx="95">
                  <c:v>9.4185015768739999E-5</c:v>
                </c:pt>
                <c:pt idx="96">
                  <c:v>7.9409357567780003E-5</c:v>
                </c:pt>
                <c:pt idx="97">
                  <c:v>8.466957660858E-5</c:v>
                </c:pt>
                <c:pt idx="98">
                  <c:v>8.0278929090130005E-5</c:v>
                </c:pt>
                <c:pt idx="99">
                  <c:v>8.6508516687900004E-5</c:v>
                </c:pt>
                <c:pt idx="100">
                  <c:v>9.1711714048870003E-5</c:v>
                </c:pt>
                <c:pt idx="101">
                  <c:v>9.0870649728460001E-5</c:v>
                </c:pt>
                <c:pt idx="102">
                  <c:v>9.2075220891269999E-5</c:v>
                </c:pt>
                <c:pt idx="103">
                  <c:v>9.1091606009290003E-5</c:v>
                </c:pt>
                <c:pt idx="104">
                  <c:v>9.0428729890849999E-5</c:v>
                </c:pt>
                <c:pt idx="105">
                  <c:v>8.9944049250330002E-5</c:v>
                </c:pt>
                <c:pt idx="106">
                  <c:v>9.1683199570980004E-5</c:v>
                </c:pt>
                <c:pt idx="107">
                  <c:v>9.7948424809150006E-5</c:v>
                </c:pt>
                <c:pt idx="108">
                  <c:v>9.8675445769909998E-5</c:v>
                </c:pt>
                <c:pt idx="109">
                  <c:v>9.6715331892479995E-5</c:v>
                </c:pt>
                <c:pt idx="110">
                  <c:v>9.3664690211880003E-5</c:v>
                </c:pt>
                <c:pt idx="111">
                  <c:v>1.0667269089030001E-4</c:v>
                </c:pt>
                <c:pt idx="112">
                  <c:v>1.069364152499E-4</c:v>
                </c:pt>
                <c:pt idx="113">
                  <c:v>1.024388548103E-4</c:v>
                </c:pt>
                <c:pt idx="114">
                  <c:v>9.9994060292370006E-5</c:v>
                </c:pt>
                <c:pt idx="115">
                  <c:v>9.2510010290430001E-5</c:v>
                </c:pt>
                <c:pt idx="116">
                  <c:v>1.035365130519E-4</c:v>
                </c:pt>
                <c:pt idx="117">
                  <c:v>1.066370459739E-4</c:v>
                </c:pt>
                <c:pt idx="118">
                  <c:v>9.6594165370329996E-5</c:v>
                </c:pt>
                <c:pt idx="119">
                  <c:v>1.043063020916E-4</c:v>
                </c:pt>
                <c:pt idx="120">
                  <c:v>1.139785454143E-4</c:v>
                </c:pt>
                <c:pt idx="121">
                  <c:v>1.123748224927E-4</c:v>
                </c:pt>
                <c:pt idx="122">
                  <c:v>1.1758515029210001E-4</c:v>
                </c:pt>
                <c:pt idx="123">
                  <c:v>1.184333377751E-4</c:v>
                </c:pt>
                <c:pt idx="124">
                  <c:v>1.2297366629349999E-4</c:v>
                </c:pt>
                <c:pt idx="125">
                  <c:v>1.193741918541E-4</c:v>
                </c:pt>
                <c:pt idx="126">
                  <c:v>1.165587673313E-4</c:v>
                </c:pt>
                <c:pt idx="127">
                  <c:v>1.1566780449359999E-4</c:v>
                </c:pt>
                <c:pt idx="128">
                  <c:v>1.219472833327E-4</c:v>
                </c:pt>
                <c:pt idx="129">
                  <c:v>1.2206844985490001E-4</c:v>
                </c:pt>
                <c:pt idx="130">
                  <c:v>1.234797236975E-4</c:v>
                </c:pt>
                <c:pt idx="131">
                  <c:v>1.202651546919E-4</c:v>
                </c:pt>
                <c:pt idx="132">
                  <c:v>1.2381473788990001E-4</c:v>
                </c:pt>
                <c:pt idx="133">
                  <c:v>1.222751598107E-4</c:v>
                </c:pt>
                <c:pt idx="134">
                  <c:v>1.3459176989270001E-4</c:v>
                </c:pt>
                <c:pt idx="135">
                  <c:v>1.3559676881410001E-4</c:v>
                </c:pt>
                <c:pt idx="136">
                  <c:v>1.288468629355E-4</c:v>
                </c:pt>
                <c:pt idx="137">
                  <c:v>1.3008707901459999E-4</c:v>
                </c:pt>
                <c:pt idx="138">
                  <c:v>1.3295239477879999E-4</c:v>
                </c:pt>
                <c:pt idx="139">
                  <c:v>1.2499079457480001E-4</c:v>
                </c:pt>
                <c:pt idx="140">
                  <c:v>1.235795207322E-4</c:v>
                </c:pt>
                <c:pt idx="141">
                  <c:v>1.248981425306E-4</c:v>
                </c:pt>
                <c:pt idx="142">
                  <c:v>1.3284548185769999E-4</c:v>
                </c:pt>
                <c:pt idx="143">
                  <c:v>1.3658750685860001E-4</c:v>
                </c:pt>
                <c:pt idx="144">
                  <c:v>1.3473432045429999E-4</c:v>
                </c:pt>
                <c:pt idx="145">
                  <c:v>1.428170944564E-4</c:v>
                </c:pt>
                <c:pt idx="146">
                  <c:v>1.431164564565E-4</c:v>
                </c:pt>
                <c:pt idx="147">
                  <c:v>1.3888975081499999E-4</c:v>
                </c:pt>
                <c:pt idx="148">
                  <c:v>1.3535442121789999E-4</c:v>
                </c:pt>
                <c:pt idx="149">
                  <c:v>1.436581660528E-4</c:v>
                </c:pt>
                <c:pt idx="150">
                  <c:v>1.432946446585E-4</c:v>
                </c:pt>
                <c:pt idx="151">
                  <c:v>1.4654487313240001E-4</c:v>
                </c:pt>
                <c:pt idx="152">
                  <c:v>1.4216847193890001E-4</c:v>
                </c:pt>
                <c:pt idx="153">
                  <c:v>1.361883623758E-4</c:v>
                </c:pt>
                <c:pt idx="154">
                  <c:v>1.385832583765E-4</c:v>
                </c:pt>
                <c:pt idx="155">
                  <c:v>1.461457140977E-4</c:v>
                </c:pt>
                <c:pt idx="156">
                  <c:v>1.501372171333E-4</c:v>
                </c:pt>
                <c:pt idx="157">
                  <c:v>1.5247508417809999E-4</c:v>
                </c:pt>
                <c:pt idx="158">
                  <c:v>1.4869029109829999E-4</c:v>
                </c:pt>
                <c:pt idx="159">
                  <c:v>1.3991614105180001E-4</c:v>
                </c:pt>
                <c:pt idx="160">
                  <c:v>1.328098442173E-4</c:v>
                </c:pt>
                <c:pt idx="161">
                  <c:v>1.352974068141E-4</c:v>
                </c:pt>
                <c:pt idx="162">
                  <c:v>1.3886124361310001E-4</c:v>
                </c:pt>
                <c:pt idx="163">
                  <c:v>1.3922475045550001E-4</c:v>
                </c:pt>
                <c:pt idx="164">
                  <c:v>1.3958825729790001E-4</c:v>
                </c:pt>
                <c:pt idx="165">
                  <c:v>1.3983773533249999E-4</c:v>
                </c:pt>
                <c:pt idx="166">
                  <c:v>1.493745512562E-4</c:v>
                </c:pt>
                <c:pt idx="167">
                  <c:v>1.5383647405539999E-4</c:v>
                </c:pt>
                <c:pt idx="168">
                  <c:v>1.527245476609E-4</c:v>
                </c:pt>
                <c:pt idx="169">
                  <c:v>1.483410451328E-4</c:v>
                </c:pt>
                <c:pt idx="170">
                  <c:v>1.4483422273769999E-4</c:v>
                </c:pt>
                <c:pt idx="171">
                  <c:v>1.4432103489529999E-4</c:v>
                </c:pt>
                <c:pt idx="172">
                  <c:v>1.4673019177280001E-4</c:v>
                </c:pt>
                <c:pt idx="173">
                  <c:v>1.5266753325699999E-4</c:v>
                </c:pt>
                <c:pt idx="174">
                  <c:v>1.5377944509959999E-4</c:v>
                </c:pt>
                <c:pt idx="175">
                  <c:v>1.5157699817790001E-4</c:v>
                </c:pt>
                <c:pt idx="176">
                  <c:v>1.526033884147E-4</c:v>
                </c:pt>
                <c:pt idx="177">
                  <c:v>1.51234868099E-4</c:v>
                </c:pt>
                <c:pt idx="178">
                  <c:v>1.5550434181929999E-4</c:v>
                </c:pt>
                <c:pt idx="179">
                  <c:v>1.5982371405699999E-4</c:v>
                </c:pt>
                <c:pt idx="180">
                  <c:v>1.640076516196E-4</c:v>
                </c:pt>
                <c:pt idx="181">
                  <c:v>1.609142491361E-4</c:v>
                </c:pt>
                <c:pt idx="182">
                  <c:v>1.5606029774059999E-4</c:v>
                </c:pt>
                <c:pt idx="183">
                  <c:v>1.5851935313550001E-4</c:v>
                </c:pt>
                <c:pt idx="184">
                  <c:v>1.5866903413549999E-4</c:v>
                </c:pt>
                <c:pt idx="185">
                  <c:v>1.617125381017E-4</c:v>
                </c:pt>
                <c:pt idx="186">
                  <c:v>1.6094275633800001E-4</c:v>
                </c:pt>
                <c:pt idx="187">
                  <c:v>1.5904680185490001E-4</c:v>
                </c:pt>
                <c:pt idx="188">
                  <c:v>1.5850509225860001E-4</c:v>
                </c:pt>
                <c:pt idx="189">
                  <c:v>1.58512222697E-4</c:v>
                </c:pt>
                <c:pt idx="190">
                  <c:v>1.63252116181E-4</c:v>
                </c:pt>
                <c:pt idx="191">
                  <c:v>1.6787085041870001E-4</c:v>
                </c:pt>
                <c:pt idx="192">
                  <c:v>1.691395736998E-4</c:v>
                </c:pt>
                <c:pt idx="193">
                  <c:v>1.7434990149919999E-4</c:v>
                </c:pt>
                <c:pt idx="194">
                  <c:v>1.74749045982E-4</c:v>
                </c:pt>
                <c:pt idx="195">
                  <c:v>1.8113544501830001E-4</c:v>
                </c:pt>
                <c:pt idx="196">
                  <c:v>1.832238485804E-4</c:v>
                </c:pt>
                <c:pt idx="197">
                  <c:v>1.858824689407E-4</c:v>
                </c:pt>
                <c:pt idx="198">
                  <c:v>1.7403627862219999E-4</c:v>
                </c:pt>
                <c:pt idx="199">
                  <c:v>1.6953871818260001E-4</c:v>
                </c:pt>
                <c:pt idx="200">
                  <c:v>1.8163437198380001E-4</c:v>
                </c:pt>
                <c:pt idx="201">
                  <c:v>1.8461374565960001E-4</c:v>
                </c:pt>
                <c:pt idx="202">
                  <c:v>1.8597513553689999E-4</c:v>
                </c:pt>
                <c:pt idx="203">
                  <c:v>1.8350183381699999E-4</c:v>
                </c:pt>
                <c:pt idx="204">
                  <c:v>1.832879934227E-4</c:v>
                </c:pt>
                <c:pt idx="205">
                  <c:v>1.8264650134369999E-4</c:v>
                </c:pt>
                <c:pt idx="206">
                  <c:v>1.8629587430040001E-4</c:v>
                </c:pt>
                <c:pt idx="207">
                  <c:v>1.8957459542430001E-4</c:v>
                </c:pt>
                <c:pt idx="208">
                  <c:v>1.958897191798E-4</c:v>
                </c:pt>
                <c:pt idx="209">
                  <c:v>2.0431462326090001E-4</c:v>
                </c:pt>
                <c:pt idx="210">
                  <c:v>2.0829186541960001E-4</c:v>
                </c:pt>
                <c:pt idx="211">
                  <c:v>2.1095760166649999E-4</c:v>
                </c:pt>
                <c:pt idx="212">
                  <c:v>2.1090771770100001E-4</c:v>
                </c:pt>
                <c:pt idx="213">
                  <c:v>2.1019495034119999E-4</c:v>
                </c:pt>
                <c:pt idx="214">
                  <c:v>2.140367578249E-4</c:v>
                </c:pt>
                <c:pt idx="215">
                  <c:v>2.1028047194700001E-4</c:v>
                </c:pt>
                <c:pt idx="216">
                  <c:v>2.1482080046549999E-4</c:v>
                </c:pt>
                <c:pt idx="217">
                  <c:v>2.1903325978199999E-4</c:v>
                </c:pt>
                <c:pt idx="218">
                  <c:v>2.1647442190440001E-4</c:v>
                </c:pt>
                <c:pt idx="219">
                  <c:v>2.1192696294750001E-4</c:v>
                </c:pt>
                <c:pt idx="220">
                  <c:v>2.081065322272E-4</c:v>
                </c:pt>
                <c:pt idx="221">
                  <c:v>2.086339809466E-4</c:v>
                </c:pt>
                <c:pt idx="222">
                  <c:v>2.0848429994659999E-4</c:v>
                </c:pt>
                <c:pt idx="223">
                  <c:v>2.15291234781E-4</c:v>
                </c:pt>
                <c:pt idx="224">
                  <c:v>2.195535780629E-4</c:v>
                </c:pt>
                <c:pt idx="225">
                  <c:v>2.2249016910790001E-4</c:v>
                </c:pt>
                <c:pt idx="226">
                  <c:v>2.1767186990469999E-4</c:v>
                </c:pt>
                <c:pt idx="227">
                  <c:v>2.2178453218660001E-4</c:v>
                </c:pt>
                <c:pt idx="228">
                  <c:v>2.2182730026539999E-4</c:v>
                </c:pt>
                <c:pt idx="229">
                  <c:v>2.2439326858150001E-4</c:v>
                </c:pt>
                <c:pt idx="230">
                  <c:v>2.3082955158320001E-4</c:v>
                </c:pt>
                <c:pt idx="231">
                  <c:v>2.3120731930250001E-4</c:v>
                </c:pt>
                <c:pt idx="232">
                  <c:v>2.3321731714530001E-4</c:v>
                </c:pt>
                <c:pt idx="233">
                  <c:v>2.316777390661E-4</c:v>
                </c:pt>
                <c:pt idx="234">
                  <c:v>2.317490143469E-4</c:v>
                </c:pt>
                <c:pt idx="235">
                  <c:v>2.2712316422260001E-4</c:v>
                </c:pt>
                <c:pt idx="236">
                  <c:v>2.2598273062609999E-4</c:v>
                </c:pt>
                <c:pt idx="237">
                  <c:v>2.225186908618E-4</c:v>
                </c:pt>
                <c:pt idx="238">
                  <c:v>2.259898610646E-4</c:v>
                </c:pt>
                <c:pt idx="239">
                  <c:v>2.2794997494200001E-4</c:v>
                </c:pt>
                <c:pt idx="240">
                  <c:v>2.298886975041E-4</c:v>
                </c:pt>
                <c:pt idx="241">
                  <c:v>2.2876965522299999E-4</c:v>
                </c:pt>
                <c:pt idx="242">
                  <c:v>2.322336949874E-4</c:v>
                </c:pt>
                <c:pt idx="243">
                  <c:v>2.3137124662749999E-4</c:v>
                </c:pt>
                <c:pt idx="244">
                  <c:v>2.279072068632E-4</c:v>
                </c:pt>
                <c:pt idx="245">
                  <c:v>2.313641161891E-4</c:v>
                </c:pt>
                <c:pt idx="246">
                  <c:v>2.36895197304E-4</c:v>
                </c:pt>
                <c:pt idx="247">
                  <c:v>2.4126445350700001E-4</c:v>
                </c:pt>
                <c:pt idx="248">
                  <c:v>2.4784330162220001E-4</c:v>
                </c:pt>
                <c:pt idx="249">
                  <c:v>2.4975350243039998E-4</c:v>
                </c:pt>
                <c:pt idx="250">
                  <c:v>2.5583340902809998E-4</c:v>
                </c:pt>
                <c:pt idx="251">
                  <c:v>2.5631807511669998E-4</c:v>
                </c:pt>
                <c:pt idx="252">
                  <c:v>2.5268297758880001E-4</c:v>
                </c:pt>
                <c:pt idx="253">
                  <c:v>2.5397309218529998E-4</c:v>
                </c:pt>
                <c:pt idx="254">
                  <c:v>2.5655329227449998E-4</c:v>
                </c:pt>
                <c:pt idx="255">
                  <c:v>2.5080839986910001E-4</c:v>
                </c:pt>
                <c:pt idx="256">
                  <c:v>2.5199158699249998E-4</c:v>
                </c:pt>
                <c:pt idx="257">
                  <c:v>2.579716965556E-4</c:v>
                </c:pt>
                <c:pt idx="258">
                  <c:v>2.5937586906370002E-4</c:v>
                </c:pt>
                <c:pt idx="259">
                  <c:v>2.5706650922070003E-4</c:v>
                </c:pt>
                <c:pt idx="260">
                  <c:v>2.5497807655479999E-4</c:v>
                </c:pt>
                <c:pt idx="261">
                  <c:v>2.577365085017E-4</c:v>
                </c:pt>
                <c:pt idx="262">
                  <c:v>2.566103357822E-4</c:v>
                </c:pt>
                <c:pt idx="263">
                  <c:v>2.5828531943260003E-4</c:v>
                </c:pt>
                <c:pt idx="264">
                  <c:v>2.5862746406350002E-4</c:v>
                </c:pt>
                <c:pt idx="265">
                  <c:v>2.6088691083710002E-4</c:v>
                </c:pt>
                <c:pt idx="266">
                  <c:v>2.6221980806440001E-4</c:v>
                </c:pt>
                <c:pt idx="267">
                  <c:v>2.5915491278280002E-4</c:v>
                </c:pt>
                <c:pt idx="268">
                  <c:v>2.6174937374890002E-4</c:v>
                </c:pt>
                <c:pt idx="269">
                  <c:v>2.6403024094179999E-4</c:v>
                </c:pt>
                <c:pt idx="270">
                  <c:v>2.6259044534530002E-4</c:v>
                </c:pt>
                <c:pt idx="271">
                  <c:v>2.6487841387279998E-4</c:v>
                </c:pt>
                <c:pt idx="272">
                  <c:v>2.7008875622409998E-4</c:v>
                </c:pt>
                <c:pt idx="273">
                  <c:v>2.7413014322520002E-4</c:v>
                </c:pt>
                <c:pt idx="274">
                  <c:v>2.7191342087460002E-4</c:v>
                </c:pt>
                <c:pt idx="275">
                  <c:v>2.7179939206689997E-4</c:v>
                </c:pt>
                <c:pt idx="276">
                  <c:v>2.740944910329E-4</c:v>
                </c:pt>
                <c:pt idx="277">
                  <c:v>2.7566257631409999E-4</c:v>
                </c:pt>
                <c:pt idx="278">
                  <c:v>2.7130756643599998E-4</c:v>
                </c:pt>
                <c:pt idx="279">
                  <c:v>2.7391631738280003E-4</c:v>
                </c:pt>
                <c:pt idx="280">
                  <c:v>2.7468608459459999E-4</c:v>
                </c:pt>
                <c:pt idx="281">
                  <c:v>2.7272597071709999E-4</c:v>
                </c:pt>
                <c:pt idx="282">
                  <c:v>2.6894832262769997E-4</c:v>
                </c:pt>
                <c:pt idx="283">
                  <c:v>2.702241763473E-4</c:v>
                </c:pt>
                <c:pt idx="284">
                  <c:v>2.7325341943650001E-4</c:v>
                </c:pt>
                <c:pt idx="285">
                  <c:v>2.7463620062920003E-4</c:v>
                </c:pt>
                <c:pt idx="286">
                  <c:v>2.7896268875340002E-4</c:v>
                </c:pt>
                <c:pt idx="287">
                  <c:v>2.8125068638469998E-4</c:v>
                </c:pt>
                <c:pt idx="288">
                  <c:v>2.8405897319319997E-4</c:v>
                </c:pt>
                <c:pt idx="289">
                  <c:v>2.8582662343979999E-4</c:v>
                </c:pt>
                <c:pt idx="290">
                  <c:v>2.8857079450969998E-4</c:v>
                </c:pt>
                <c:pt idx="291">
                  <c:v>2.9079461819489998E-4</c:v>
                </c:pt>
                <c:pt idx="292">
                  <c:v>2.929471665993E-4</c:v>
                </c:pt>
                <c:pt idx="293">
                  <c:v>2.895971701946E-4</c:v>
                </c:pt>
                <c:pt idx="294">
                  <c:v>2.9224154422990002E-4</c:v>
                </c:pt>
                <c:pt idx="295">
                  <c:v>2.9552026535379998E-4</c:v>
                </c:pt>
                <c:pt idx="296">
                  <c:v>2.9425867251119998E-4</c:v>
                </c:pt>
                <c:pt idx="297">
                  <c:v>2.9482887475750001E-4</c:v>
                </c:pt>
                <c:pt idx="298">
                  <c:v>2.975017705467E-4</c:v>
                </c:pt>
                <c:pt idx="299">
                  <c:v>2.983998565469E-4</c:v>
                </c:pt>
                <c:pt idx="300">
                  <c:v>2.9395218007270002E-4</c:v>
                </c:pt>
                <c:pt idx="301">
                  <c:v>2.934389922302E-4</c:v>
                </c:pt>
                <c:pt idx="302">
                  <c:v>2.947861212306E-4</c:v>
                </c:pt>
                <c:pt idx="303">
                  <c:v>2.9234844259920002E-4</c:v>
                </c:pt>
                <c:pt idx="304">
                  <c:v>2.9462217935359998E-4</c:v>
                </c:pt>
                <c:pt idx="305">
                  <c:v>2.9869921854699998E-4</c:v>
                </c:pt>
                <c:pt idx="306">
                  <c:v>3.0219889595169998E-4</c:v>
                </c:pt>
                <c:pt idx="307">
                  <c:v>3.0039559351280001E-4</c:v>
                </c:pt>
                <c:pt idx="308">
                  <c:v>3.0659665935670001E-4</c:v>
                </c:pt>
                <c:pt idx="309">
                  <c:v>3.060620801989E-4</c:v>
                </c:pt>
                <c:pt idx="310">
                  <c:v>3.0914123635739999E-4</c:v>
                </c:pt>
                <c:pt idx="311">
                  <c:v>3.1646134448239999E-4</c:v>
                </c:pt>
                <c:pt idx="312">
                  <c:v>3.1718838727099998E-4</c:v>
                </c:pt>
                <c:pt idx="313">
                  <c:v>3.2081635436039999E-4</c:v>
                </c:pt>
                <c:pt idx="314">
                  <c:v>3.19333805237E-4</c:v>
                </c:pt>
                <c:pt idx="315">
                  <c:v>3.2153626671059998E-4</c:v>
                </c:pt>
                <c:pt idx="316">
                  <c:v>3.1738082179800001E-4</c:v>
                </c:pt>
                <c:pt idx="317">
                  <c:v>3.159909392707E-4</c:v>
                </c:pt>
                <c:pt idx="318">
                  <c:v>3.1678209779780001E-4</c:v>
                </c:pt>
                <c:pt idx="319">
                  <c:v>3.1749487970960001E-4</c:v>
                </c:pt>
                <c:pt idx="320">
                  <c:v>3.1741647399030002E-4</c:v>
                </c:pt>
                <c:pt idx="321">
                  <c:v>3.2157902023760001E-4</c:v>
                </c:pt>
                <c:pt idx="322">
                  <c:v>3.2198530971070001E-4</c:v>
                </c:pt>
                <c:pt idx="323">
                  <c:v>3.2103731064129999E-4</c:v>
                </c:pt>
                <c:pt idx="324">
                  <c:v>3.2336093136110003E-4</c:v>
                </c:pt>
                <c:pt idx="325">
                  <c:v>3.2582710264250002E-4</c:v>
                </c:pt>
                <c:pt idx="326">
                  <c:v>3.2808657851999997E-4</c:v>
                </c:pt>
                <c:pt idx="327">
                  <c:v>3.3026764867830001E-4</c:v>
                </c:pt>
                <c:pt idx="328">
                  <c:v>3.3323987736370001E-4</c:v>
                </c:pt>
                <c:pt idx="329">
                  <c:v>3.3310445724060001E-4</c:v>
                </c:pt>
                <c:pt idx="330">
                  <c:v>3.317145747133E-4</c:v>
                </c:pt>
                <c:pt idx="331">
                  <c:v>3.2696040580049997E-4</c:v>
                </c:pt>
                <c:pt idx="332">
                  <c:v>3.2949072192419999E-4</c:v>
                </c:pt>
                <c:pt idx="333">
                  <c:v>3.330973268021E-4</c:v>
                </c:pt>
                <c:pt idx="334">
                  <c:v>3.3677520696069997E-4</c:v>
                </c:pt>
                <c:pt idx="335">
                  <c:v>3.3500042627570003E-4</c:v>
                </c:pt>
                <c:pt idx="336">
                  <c:v>3.4431627136659998E-4</c:v>
                </c:pt>
                <c:pt idx="337">
                  <c:v>3.4334691008549998E-4</c:v>
                </c:pt>
                <c:pt idx="338">
                  <c:v>3.4626925480550001E-4</c:v>
                </c:pt>
                <c:pt idx="339">
                  <c:v>3.4443745971659997E-4</c:v>
                </c:pt>
                <c:pt idx="340">
                  <c:v>3.500896855257E-4</c:v>
                </c:pt>
                <c:pt idx="341">
                  <c:v>3.5016096080649998E-4</c:v>
                </c:pt>
                <c:pt idx="342">
                  <c:v>3.5076681524519998E-4</c:v>
                </c:pt>
                <c:pt idx="343">
                  <c:v>3.4931278787549998E-4</c:v>
                </c:pt>
                <c:pt idx="344">
                  <c:v>3.5425226087679998E-4</c:v>
                </c:pt>
                <c:pt idx="345">
                  <c:v>3.5522875259630003E-4</c:v>
                </c:pt>
                <c:pt idx="346">
                  <c:v>3.5545683931560002E-4</c:v>
                </c:pt>
                <c:pt idx="347">
                  <c:v>3.5875695175489999E-4</c:v>
                </c:pt>
                <c:pt idx="348">
                  <c:v>3.6281259963289998E-4</c:v>
                </c:pt>
                <c:pt idx="349">
                  <c:v>3.6020384868609999E-4</c:v>
                </c:pt>
                <c:pt idx="350">
                  <c:v>3.570320550352E-4</c:v>
                </c:pt>
                <c:pt idx="351">
                  <c:v>3.6083822487849998E-4</c:v>
                </c:pt>
                <c:pt idx="352">
                  <c:v>3.6047471803609998E-4</c:v>
                </c:pt>
                <c:pt idx="353">
                  <c:v>3.6338993231770002E-4</c:v>
                </c:pt>
                <c:pt idx="354">
                  <c:v>3.6533578531820001E-4</c:v>
                </c:pt>
                <c:pt idx="355">
                  <c:v>3.6862163688059998E-4</c:v>
                </c:pt>
                <c:pt idx="356">
                  <c:v>3.7048195372339998E-4</c:v>
                </c:pt>
                <c:pt idx="357">
                  <c:v>3.766402660403E-4</c:v>
                </c:pt>
                <c:pt idx="358">
                  <c:v>3.7778069963680002E-4</c:v>
                </c:pt>
                <c:pt idx="359">
                  <c:v>3.8225686876100002E-4</c:v>
                </c:pt>
                <c:pt idx="360">
                  <c:v>3.8424547528849998E-4</c:v>
                </c:pt>
                <c:pt idx="361">
                  <c:v>3.8221408613030002E-4</c:v>
                </c:pt>
                <c:pt idx="362">
                  <c:v>3.788498288486E-4</c:v>
                </c:pt>
                <c:pt idx="363">
                  <c:v>3.8211431819949997E-4</c:v>
                </c:pt>
                <c:pt idx="364">
                  <c:v>3.8049631984900001E-4</c:v>
                </c:pt>
                <c:pt idx="365">
                  <c:v>3.806887834799E-4</c:v>
                </c:pt>
                <c:pt idx="366">
                  <c:v>3.8411005516539998E-4</c:v>
                </c:pt>
                <c:pt idx="367">
                  <c:v>3.8376080919989998E-4</c:v>
                </c:pt>
                <c:pt idx="368">
                  <c:v>3.8535028579640002E-4</c:v>
                </c:pt>
                <c:pt idx="369">
                  <c:v>3.8201452116479997E-4</c:v>
                </c:pt>
                <c:pt idx="370">
                  <c:v>3.8162249256859998E-4</c:v>
                </c:pt>
                <c:pt idx="371">
                  <c:v>3.8346144719980001E-4</c:v>
                </c:pt>
                <c:pt idx="372">
                  <c:v>3.8678292185070001E-4</c:v>
                </c:pt>
                <c:pt idx="373">
                  <c:v>3.8854347076270002E-4</c:v>
                </c:pt>
                <c:pt idx="374">
                  <c:v>3.8809442776259999E-4</c:v>
                </c:pt>
                <c:pt idx="375">
                  <c:v>3.8942016544750001E-4</c:v>
                </c:pt>
                <c:pt idx="376">
                  <c:v>3.8997613592069998E-4</c:v>
                </c:pt>
                <c:pt idx="377">
                  <c:v>3.9852221379989999E-4</c:v>
                </c:pt>
                <c:pt idx="378">
                  <c:v>3.9719644701110001E-4</c:v>
                </c:pt>
                <c:pt idx="379">
                  <c:v>3.9748157723810002E-4</c:v>
                </c:pt>
                <c:pt idx="380">
                  <c:v>4.025279486086E-4</c:v>
                </c:pt>
                <c:pt idx="381">
                  <c:v>4.0227136923929999E-4</c:v>
                </c:pt>
                <c:pt idx="382">
                  <c:v>4.0344029548580003E-4</c:v>
                </c:pt>
                <c:pt idx="383">
                  <c:v>4.0652658208270001E-4</c:v>
                </c:pt>
                <c:pt idx="384">
                  <c:v>4.081089282408E-4</c:v>
                </c:pt>
                <c:pt idx="385">
                  <c:v>4.1314816917289998E-4</c:v>
                </c:pt>
                <c:pt idx="386">
                  <c:v>4.0932063711809999E-4</c:v>
                </c:pt>
                <c:pt idx="387">
                  <c:v>4.1293434333060001E-4</c:v>
                </c:pt>
                <c:pt idx="388">
                  <c:v>4.1234988020730001E-4</c:v>
                </c:pt>
                <c:pt idx="389">
                  <c:v>4.1182243148800001E-4</c:v>
                </c:pt>
                <c:pt idx="390">
                  <c:v>4.137041396461E-4</c:v>
                </c:pt>
                <c:pt idx="391">
                  <c:v>4.1734636761249998E-4</c:v>
                </c:pt>
                <c:pt idx="392">
                  <c:v>4.2147329077119999E-4</c:v>
                </c:pt>
                <c:pt idx="393">
                  <c:v>4.2572140228E-4</c:v>
                </c:pt>
                <c:pt idx="394">
                  <c:v>4.315304395277E-4</c:v>
                </c:pt>
                <c:pt idx="395">
                  <c:v>4.3520118924789998E-4</c:v>
                </c:pt>
                <c:pt idx="396">
                  <c:v>4.356288409326E-4</c:v>
                </c:pt>
                <c:pt idx="397">
                  <c:v>4.3272788752799998E-4</c:v>
                </c:pt>
                <c:pt idx="398">
                  <c:v>4.3255681521260002E-4</c:v>
                </c:pt>
                <c:pt idx="399">
                  <c:v>4.328775685281E-4</c:v>
                </c:pt>
                <c:pt idx="400">
                  <c:v>4.3368298793210002E-4</c:v>
                </c:pt>
                <c:pt idx="401">
                  <c:v>4.342603497207E-4</c:v>
                </c:pt>
                <c:pt idx="402">
                  <c:v>4.3535087024789998E-4</c:v>
                </c:pt>
                <c:pt idx="403">
                  <c:v>4.3413203093219999E-4</c:v>
                </c:pt>
                <c:pt idx="404">
                  <c:v>4.3855831609109999E-4</c:v>
                </c:pt>
                <c:pt idx="405">
                  <c:v>4.4422480277719997E-4</c:v>
                </c:pt>
                <c:pt idx="406">
                  <c:v>4.444315272849E-4</c:v>
                </c:pt>
                <c:pt idx="407">
                  <c:v>4.4356193393470001E-4</c:v>
                </c:pt>
                <c:pt idx="408">
                  <c:v>4.423003410921E-4</c:v>
                </c:pt>
                <c:pt idx="409">
                  <c:v>4.4164460268800003E-4</c:v>
                </c:pt>
                <c:pt idx="410">
                  <c:v>4.4603523565460001E-4</c:v>
                </c:pt>
                <c:pt idx="411">
                  <c:v>4.4944940600540002E-4</c:v>
                </c:pt>
                <c:pt idx="412">
                  <c:v>4.5207951916379998E-4</c:v>
                </c:pt>
                <c:pt idx="413">
                  <c:v>4.5314864837560001E-4</c:v>
                </c:pt>
                <c:pt idx="414">
                  <c:v>4.519797221292E-4</c:v>
                </c:pt>
                <c:pt idx="415">
                  <c:v>4.5215079444460002E-4</c:v>
                </c:pt>
                <c:pt idx="416">
                  <c:v>4.5638461597260002E-4</c:v>
                </c:pt>
                <c:pt idx="417">
                  <c:v>4.580524982885E-4</c:v>
                </c:pt>
                <c:pt idx="418">
                  <c:v>4.6060420572759998E-4</c:v>
                </c:pt>
                <c:pt idx="419">
                  <c:v>4.5795983169230001E-4</c:v>
                </c:pt>
                <c:pt idx="420">
                  <c:v>4.5647015213040002E-4</c:v>
                </c:pt>
                <c:pt idx="421">
                  <c:v>4.5575026888400002E-4</c:v>
                </c:pt>
                <c:pt idx="422">
                  <c:v>4.5945664169270002E-4</c:v>
                </c:pt>
                <c:pt idx="423">
                  <c:v>4.5952078653499999E-4</c:v>
                </c:pt>
                <c:pt idx="424">
                  <c:v>4.62906435132E-4</c:v>
                </c:pt>
                <c:pt idx="425">
                  <c:v>4.638686659746E-4</c:v>
                </c:pt>
                <c:pt idx="426">
                  <c:v>4.6791005297560002E-4</c:v>
                </c:pt>
                <c:pt idx="427">
                  <c:v>4.7136697685350003E-4</c:v>
                </c:pt>
                <c:pt idx="428">
                  <c:v>4.706043109763E-4</c:v>
                </c:pt>
                <c:pt idx="429">
                  <c:v>4.731845401693E-4</c:v>
                </c:pt>
                <c:pt idx="430">
                  <c:v>4.7308474313470002E-4</c:v>
                </c:pt>
                <c:pt idx="431">
                  <c:v>4.7505198745060001E-4</c:v>
                </c:pt>
                <c:pt idx="432">
                  <c:v>4.7354804701169999E-4</c:v>
                </c:pt>
                <c:pt idx="433">
                  <c:v>4.72450396046E-4</c:v>
                </c:pt>
                <c:pt idx="434">
                  <c:v>4.7418952453880001E-4</c:v>
                </c:pt>
                <c:pt idx="435">
                  <c:v>4.7551529132759999E-4</c:v>
                </c:pt>
                <c:pt idx="436">
                  <c:v>4.7527294373139999E-4</c:v>
                </c:pt>
                <c:pt idx="437">
                  <c:v>4.7969922889020002E-4</c:v>
                </c:pt>
                <c:pt idx="438">
                  <c:v>4.8204421182160002E-4</c:v>
                </c:pt>
                <c:pt idx="439">
                  <c:v>4.8257166054099999E-4</c:v>
                </c:pt>
                <c:pt idx="440">
                  <c:v>4.8483826685700001E-4</c:v>
                </c:pt>
                <c:pt idx="441">
                  <c:v>4.8738284385760002E-4</c:v>
                </c:pt>
                <c:pt idx="442">
                  <c:v>4.919017665088E-4</c:v>
                </c:pt>
                <c:pt idx="443">
                  <c:v>4.9208709970119998E-4</c:v>
                </c:pt>
                <c:pt idx="444">
                  <c:v>4.9431092338639998E-4</c:v>
                </c:pt>
                <c:pt idx="445">
                  <c:v>4.9399019917469999E-4</c:v>
                </c:pt>
                <c:pt idx="446">
                  <c:v>4.9662031233309995E-4</c:v>
                </c:pt>
                <c:pt idx="447">
                  <c:v>4.9642071826380002E-4</c:v>
                </c:pt>
                <c:pt idx="448">
                  <c:v>4.9730454338710003E-4</c:v>
                </c:pt>
                <c:pt idx="449">
                  <c:v>5.0178787205370004E-4</c:v>
                </c:pt>
                <c:pt idx="450">
                  <c:v>4.992076428607E-4</c:v>
                </c:pt>
                <c:pt idx="451">
                  <c:v>5.0284987082700001E-4</c:v>
                </c:pt>
                <c:pt idx="452">
                  <c:v>5.0080422079190005E-4</c:v>
                </c:pt>
                <c:pt idx="453">
                  <c:v>5.0051201833410002E-4</c:v>
                </c:pt>
                <c:pt idx="454">
                  <c:v>5.0065456889569998E-4</c:v>
                </c:pt>
                <c:pt idx="455">
                  <c:v>5.0463894149289999E-4</c:v>
                </c:pt>
                <c:pt idx="456">
                  <c:v>5.0272874068470002E-4</c:v>
                </c:pt>
                <c:pt idx="457">
                  <c:v>5.0669169286270003E-4</c:v>
                </c:pt>
                <c:pt idx="458">
                  <c:v>5.0629966426640001E-4</c:v>
                </c:pt>
                <c:pt idx="459">
                  <c:v>5.0513789756220003E-4</c:v>
                </c:pt>
                <c:pt idx="460">
                  <c:v>5.0571520114319997E-4</c:v>
                </c:pt>
                <c:pt idx="461">
                  <c:v>5.045249126852E-4</c:v>
                </c:pt>
                <c:pt idx="462">
                  <c:v>5.0901534268630005E-4</c:v>
                </c:pt>
                <c:pt idx="463">
                  <c:v>5.1048363093290005E-4</c:v>
                </c:pt>
                <c:pt idx="464">
                  <c:v>5.1220849854870004E-4</c:v>
                </c:pt>
                <c:pt idx="465">
                  <c:v>5.0979934167120003E-4</c:v>
                </c:pt>
                <c:pt idx="466">
                  <c:v>5.1323493244129995E-4</c:v>
                </c:pt>
                <c:pt idx="467">
                  <c:v>5.1420426461849995E-4</c:v>
                </c:pt>
                <c:pt idx="468">
                  <c:v>5.1464617718010002E-4</c:v>
                </c:pt>
                <c:pt idx="469">
                  <c:v>5.1799620268869998E-4</c:v>
                </c:pt>
                <c:pt idx="470">
                  <c:v>5.2210170542819998E-4</c:v>
                </c:pt>
                <c:pt idx="471">
                  <c:v>5.2310671890150003E-4</c:v>
                </c:pt>
                <c:pt idx="472">
                  <c:v>5.2121077897029997E-4</c:v>
                </c:pt>
                <c:pt idx="473">
                  <c:v>5.241259932518E-4</c:v>
                </c:pt>
                <c:pt idx="474">
                  <c:v>5.2423292072489999E-4</c:v>
                </c:pt>
                <c:pt idx="475">
                  <c:v>5.2838120609520001E-4</c:v>
                </c:pt>
                <c:pt idx="476">
                  <c:v>5.2817451069129997E-4</c:v>
                </c:pt>
                <c:pt idx="477">
                  <c:v>5.2555865840990003E-4</c:v>
                </c:pt>
                <c:pt idx="478">
                  <c:v>5.2551587577910001E-4</c:v>
                </c:pt>
                <c:pt idx="479">
                  <c:v>5.2396202227100004E-4</c:v>
                </c:pt>
                <c:pt idx="480">
                  <c:v>5.2431132644410001E-4</c:v>
                </c:pt>
                <c:pt idx="481">
                  <c:v>5.2443961612880002E-4</c:v>
                </c:pt>
                <c:pt idx="482">
                  <c:v>5.2675610641019996E-4</c:v>
                </c:pt>
                <c:pt idx="483">
                  <c:v>5.2509532542899999E-4</c:v>
                </c:pt>
                <c:pt idx="484">
                  <c:v>5.2353437058630002E-4</c:v>
                </c:pt>
                <c:pt idx="485">
                  <c:v>5.235130083747E-4</c:v>
                </c:pt>
                <c:pt idx="486">
                  <c:v>5.2265054546300001E-4</c:v>
                </c:pt>
                <c:pt idx="487">
                  <c:v>5.2475323900580005E-4</c:v>
                </c:pt>
                <c:pt idx="488">
                  <c:v>5.2786798914889995E-4</c:v>
                </c:pt>
                <c:pt idx="489">
                  <c:v>5.2931491518390004E-4</c:v>
                </c:pt>
                <c:pt idx="490">
                  <c:v>5.3116097114980004E-4</c:v>
                </c:pt>
                <c:pt idx="491">
                  <c:v>5.3307123016569995E-4</c:v>
                </c:pt>
                <c:pt idx="492">
                  <c:v>5.3409044630829997E-4</c:v>
                </c:pt>
                <c:pt idx="493">
                  <c:v>5.3737632697449999E-4</c:v>
                </c:pt>
                <c:pt idx="494">
                  <c:v>5.3784676129000003E-4</c:v>
                </c:pt>
                <c:pt idx="495">
                  <c:v>5.4094725055619998E-4</c:v>
                </c:pt>
                <c:pt idx="496">
                  <c:v>5.4302142234520002E-4</c:v>
                </c:pt>
                <c:pt idx="497">
                  <c:v>5.4263655329119995E-4</c:v>
                </c:pt>
                <c:pt idx="498">
                  <c:v>5.4113974329079995E-4</c:v>
                </c:pt>
                <c:pt idx="499">
                  <c:v>5.4055528016760002E-4</c:v>
                </c:pt>
                <c:pt idx="500">
                  <c:v>5.3892302094030002E-4</c:v>
                </c:pt>
                <c:pt idx="501">
                  <c:v>5.3736206609760005E-4</c:v>
                </c:pt>
                <c:pt idx="502">
                  <c:v>5.3959304932500003E-4</c:v>
                </c:pt>
                <c:pt idx="503">
                  <c:v>5.438268417493E-4</c:v>
                </c:pt>
                <c:pt idx="504">
                  <c:v>5.4341345094139997E-4</c:v>
                </c:pt>
                <c:pt idx="505">
                  <c:v>5.4657098371539996E-4</c:v>
                </c:pt>
                <c:pt idx="506">
                  <c:v>5.4595089750359999E-4</c:v>
                </c:pt>
                <c:pt idx="507">
                  <c:v>5.4922961862760003E-4</c:v>
                </c:pt>
                <c:pt idx="508">
                  <c:v>5.5555184371770003E-4</c:v>
                </c:pt>
                <c:pt idx="509">
                  <c:v>5.5898027494550001E-4</c:v>
                </c:pt>
                <c:pt idx="510">
                  <c:v>5.6154624326150003E-4</c:v>
                </c:pt>
                <c:pt idx="511">
                  <c:v>5.6391977705060005E-4</c:v>
                </c:pt>
                <c:pt idx="512">
                  <c:v>5.6622200645510003E-4</c:v>
                </c:pt>
                <c:pt idx="513">
                  <c:v>5.6611507898200004E-4</c:v>
                </c:pt>
                <c:pt idx="514">
                  <c:v>5.6488910922780004E-4</c:v>
                </c:pt>
                <c:pt idx="515">
                  <c:v>5.6865252554419996E-4</c:v>
                </c:pt>
                <c:pt idx="516">
                  <c:v>5.7029904564840001E-4</c:v>
                </c:pt>
                <c:pt idx="517">
                  <c:v>5.7230901438740003E-4</c:v>
                </c:pt>
                <c:pt idx="518">
                  <c:v>5.6991411838679996E-4</c:v>
                </c:pt>
                <c:pt idx="519">
                  <c:v>5.7078368263320002E-4</c:v>
                </c:pt>
                <c:pt idx="520">
                  <c:v>5.7221634779129995E-4</c:v>
                </c:pt>
                <c:pt idx="521">
                  <c:v>5.7342805666850004E-4</c:v>
                </c:pt>
                <c:pt idx="522">
                  <c:v>5.7426199782640002E-4</c:v>
                </c:pt>
                <c:pt idx="523">
                  <c:v>5.7629338698460004E-4</c:v>
                </c:pt>
                <c:pt idx="524">
                  <c:v>5.82380394917E-4</c:v>
                </c:pt>
                <c:pt idx="525">
                  <c:v>5.7961489073930002E-4</c:v>
                </c:pt>
                <c:pt idx="526">
                  <c:v>5.8195274323229998E-4</c:v>
                </c:pt>
                <c:pt idx="527">
                  <c:v>5.8265129337089995E-4</c:v>
                </c:pt>
                <c:pt idx="528">
                  <c:v>5.8381306007499996E-4</c:v>
                </c:pt>
                <c:pt idx="529">
                  <c:v>5.8357074158270003E-4</c:v>
                </c:pt>
                <c:pt idx="530">
                  <c:v>5.830219015479E-4</c:v>
                </c:pt>
                <c:pt idx="531">
                  <c:v>5.8499624719840005E-4</c:v>
                </c:pt>
                <c:pt idx="532">
                  <c:v>5.8565911604089996E-4</c:v>
                </c:pt>
                <c:pt idx="533">
                  <c:v>5.8704905677590003E-4</c:v>
                </c:pt>
                <c:pt idx="534">
                  <c:v>5.8737694052980001E-4</c:v>
                </c:pt>
                <c:pt idx="535">
                  <c:v>5.9125438565390002E-4</c:v>
                </c:pt>
                <c:pt idx="536">
                  <c:v>5.9483246877789996E-4</c:v>
                </c:pt>
                <c:pt idx="537">
                  <c:v>5.9779040748249995E-4</c:v>
                </c:pt>
                <c:pt idx="538">
                  <c:v>5.9921597130599999E-4</c:v>
                </c:pt>
                <c:pt idx="539">
                  <c:v>6.0347834369169995E-4</c:v>
                </c:pt>
                <c:pt idx="540">
                  <c:v>6.0807564295830001E-4</c:v>
                </c:pt>
                <c:pt idx="541">
                  <c:v>6.0985755408179997E-4</c:v>
                </c:pt>
                <c:pt idx="542">
                  <c:v>6.1171076959000003E-4</c:v>
                </c:pt>
                <c:pt idx="543">
                  <c:v>6.1187468236310004E-4</c:v>
                </c:pt>
                <c:pt idx="544">
                  <c:v>6.1381346313279996E-4</c:v>
                </c:pt>
                <c:pt idx="545">
                  <c:v>6.1502511380239996E-4</c:v>
                </c:pt>
                <c:pt idx="546">
                  <c:v>6.1439076671380001E-4</c:v>
                </c:pt>
                <c:pt idx="547">
                  <c:v>6.1360670952130005E-4</c:v>
                </c:pt>
                <c:pt idx="548">
                  <c:v>6.1458320124070003E-4</c:v>
                </c:pt>
                <c:pt idx="549">
                  <c:v>6.1532447580250004E-4</c:v>
                </c:pt>
                <c:pt idx="550">
                  <c:v>6.1595172155649999E-4</c:v>
                </c:pt>
                <c:pt idx="551">
                  <c:v>6.1553833074870002E-4</c:v>
                </c:pt>
                <c:pt idx="552">
                  <c:v>6.1536015709859999E-4</c:v>
                </c:pt>
                <c:pt idx="553">
                  <c:v>6.1543856281789998E-4</c:v>
                </c:pt>
                <c:pt idx="554">
                  <c:v>6.1436940450219999E-4</c:v>
                </c:pt>
                <c:pt idx="555">
                  <c:v>6.1498238937929999E-4</c:v>
                </c:pt>
                <c:pt idx="556">
                  <c:v>6.1810429906470005E-4</c:v>
                </c:pt>
                <c:pt idx="557">
                  <c:v>6.1992183327669998E-4</c:v>
                </c:pt>
                <c:pt idx="558">
                  <c:v>6.224307580851E-4</c:v>
                </c:pt>
                <c:pt idx="559">
                  <c:v>6.2506803078580002E-4</c:v>
                </c:pt>
                <c:pt idx="560">
                  <c:v>6.259090732783E-4</c:v>
                </c:pt>
                <c:pt idx="561">
                  <c:v>6.3038524240259996E-4</c:v>
                </c:pt>
                <c:pt idx="562">
                  <c:v>6.3329335534949998E-4</c:v>
                </c:pt>
                <c:pt idx="563">
                  <c:v>6.3590920763090004E-4</c:v>
                </c:pt>
                <c:pt idx="564">
                  <c:v>6.3881732057779995E-4</c:v>
                </c:pt>
                <c:pt idx="565">
                  <c:v>6.3811166910450001E-4</c:v>
                </c:pt>
                <c:pt idx="566">
                  <c:v>6.3588784541930002E-4</c:v>
                </c:pt>
                <c:pt idx="567">
                  <c:v>6.3789071282370003E-4</c:v>
                </c:pt>
                <c:pt idx="568">
                  <c:v>6.4091995591300001E-4</c:v>
                </c:pt>
                <c:pt idx="569">
                  <c:v>6.3929485622789999E-4</c:v>
                </c:pt>
                <c:pt idx="570">
                  <c:v>6.3723494531589997E-4</c:v>
                </c:pt>
                <c:pt idx="571">
                  <c:v>6.3430547015740004E-4</c:v>
                </c:pt>
                <c:pt idx="572">
                  <c:v>6.3865334959699999E-4</c:v>
                </c:pt>
                <c:pt idx="573">
                  <c:v>6.41668390017E-4</c:v>
                </c:pt>
                <c:pt idx="574">
                  <c:v>6.4198911422860003E-4</c:v>
                </c:pt>
                <c:pt idx="575">
                  <c:v>6.4414879307149995E-4</c:v>
                </c:pt>
                <c:pt idx="576">
                  <c:v>6.4679316710679997E-4</c:v>
                </c:pt>
                <c:pt idx="577">
                  <c:v>6.4545316854489998E-4</c:v>
                </c:pt>
                <c:pt idx="578">
                  <c:v>6.4168259268629997E-4</c:v>
                </c:pt>
                <c:pt idx="579">
                  <c:v>6.4394209766760002E-4</c:v>
                </c:pt>
                <c:pt idx="580">
                  <c:v>6.4952304819599997E-4</c:v>
                </c:pt>
                <c:pt idx="581">
                  <c:v>6.5372837707399997E-4</c:v>
                </c:pt>
                <c:pt idx="582">
                  <c:v>6.5301562426610003E-4</c:v>
                </c:pt>
                <c:pt idx="583">
                  <c:v>6.5087730763480002E-4</c:v>
                </c:pt>
                <c:pt idx="584">
                  <c:v>6.5316527616229999E-4</c:v>
                </c:pt>
                <c:pt idx="585">
                  <c:v>6.5861083567140004E-4</c:v>
                </c:pt>
                <c:pt idx="586">
                  <c:v>6.5890303812919996E-4</c:v>
                </c:pt>
                <c:pt idx="587">
                  <c:v>6.6009338479489999E-4</c:v>
                </c:pt>
                <c:pt idx="588">
                  <c:v>6.6174700623380001E-4</c:v>
                </c:pt>
                <c:pt idx="589">
                  <c:v>6.6101999254900002E-4</c:v>
                </c:pt>
                <c:pt idx="590">
                  <c:v>6.6039984812959996E-4</c:v>
                </c:pt>
                <c:pt idx="591">
                  <c:v>6.6005060216409997E-4</c:v>
                </c:pt>
                <c:pt idx="592">
                  <c:v>6.6002923995260002E-4</c:v>
                </c:pt>
                <c:pt idx="593">
                  <c:v>6.6285894718020005E-4</c:v>
                </c:pt>
                <c:pt idx="594">
                  <c:v>6.6105561563749998E-4</c:v>
                </c:pt>
                <c:pt idx="595">
                  <c:v>6.5945187816399999E-4</c:v>
                </c:pt>
                <c:pt idx="596">
                  <c:v>6.6357880132269999E-4</c:v>
                </c:pt>
                <c:pt idx="597">
                  <c:v>6.6457671346140004E-4</c:v>
                </c:pt>
                <c:pt idx="598">
                  <c:v>6.6791241988539999E-4</c:v>
                </c:pt>
                <c:pt idx="599">
                  <c:v>6.6995806992049996E-4</c:v>
                </c:pt>
                <c:pt idx="600">
                  <c:v>6.716259522364E-4</c:v>
                </c:pt>
                <c:pt idx="601">
                  <c:v>6.7455542739479997E-4</c:v>
                </c:pt>
                <c:pt idx="602">
                  <c:v>6.7335797939450004E-4</c:v>
                </c:pt>
                <c:pt idx="603">
                  <c:v>6.763373385184E-4</c:v>
                </c:pt>
                <c:pt idx="604">
                  <c:v>6.7873939406130001E-4</c:v>
                </c:pt>
                <c:pt idx="605">
                  <c:v>6.8266672315080005E-4</c:v>
                </c:pt>
                <c:pt idx="606">
                  <c:v>6.8342935992400005E-4</c:v>
                </c:pt>
                <c:pt idx="607">
                  <c:v>6.8401382304730004E-4</c:v>
                </c:pt>
                <c:pt idx="608">
                  <c:v>6.8621628452090002E-4</c:v>
                </c:pt>
                <c:pt idx="609">
                  <c:v>6.8835460115220003E-4</c:v>
                </c:pt>
                <c:pt idx="610">
                  <c:v>6.906354683451E-4</c:v>
                </c:pt>
                <c:pt idx="611">
                  <c:v>6.9055706262589997E-4</c:v>
                </c:pt>
                <c:pt idx="612">
                  <c:v>6.9396407343449995E-4</c:v>
                </c:pt>
                <c:pt idx="613">
                  <c:v>6.9158343831080004E-4</c:v>
                </c:pt>
                <c:pt idx="614">
                  <c:v>6.9198256824169995E-4</c:v>
                </c:pt>
                <c:pt idx="615">
                  <c:v>6.9018639624119998E-4</c:v>
                </c:pt>
                <c:pt idx="616">
                  <c:v>6.9077085936440001E-4</c:v>
                </c:pt>
                <c:pt idx="617">
                  <c:v>6.9511873880399996E-4</c:v>
                </c:pt>
                <c:pt idx="618">
                  <c:v>6.9545372389260001E-4</c:v>
                </c:pt>
                <c:pt idx="619">
                  <c:v>6.9431331940000005E-4</c:v>
                </c:pt>
                <c:pt idx="620">
                  <c:v>6.9385004462669999E-4</c:v>
                </c:pt>
                <c:pt idx="621">
                  <c:v>6.9844734389329995E-4</c:v>
                </c:pt>
                <c:pt idx="622">
                  <c:v>7.0028629852459995E-4</c:v>
                </c:pt>
                <c:pt idx="623">
                  <c:v>7.0427067112179996E-4</c:v>
                </c:pt>
                <c:pt idx="624">
                  <c:v>7.0993002736940004E-4</c:v>
                </c:pt>
                <c:pt idx="625">
                  <c:v>7.13579414878E-4</c:v>
                </c:pt>
                <c:pt idx="626">
                  <c:v>7.1827654028309995E-4</c:v>
                </c:pt>
                <c:pt idx="627">
                  <c:v>7.1893230779099997E-4</c:v>
                </c:pt>
                <c:pt idx="628">
                  <c:v>7.1708625182509997E-4</c:v>
                </c:pt>
                <c:pt idx="629">
                  <c:v>7.1948114782570004E-4</c:v>
                </c:pt>
                <c:pt idx="630">
                  <c:v>7.2153389919549997E-4</c:v>
                </c:pt>
                <c:pt idx="631">
                  <c:v>7.1953813312580002E-4</c:v>
                </c:pt>
                <c:pt idx="632">
                  <c:v>7.1838346775620005E-4</c:v>
                </c:pt>
                <c:pt idx="633">
                  <c:v>7.1895367000250003E-4</c:v>
                </c:pt>
                <c:pt idx="634">
                  <c:v>7.1784888859840004E-4</c:v>
                </c:pt>
                <c:pt idx="635">
                  <c:v>7.1707909228280002E-4</c:v>
                </c:pt>
                <c:pt idx="636">
                  <c:v>7.1514036972080005E-4</c:v>
                </c:pt>
                <c:pt idx="637">
                  <c:v>7.1809120709080004E-4</c:v>
                </c:pt>
                <c:pt idx="638">
                  <c:v>7.24206736777E-4</c:v>
                </c:pt>
                <c:pt idx="639">
                  <c:v>7.2561093838890002E-4</c:v>
                </c:pt>
                <c:pt idx="640">
                  <c:v>7.2968791937460002E-4</c:v>
                </c:pt>
                <c:pt idx="641">
                  <c:v>7.3224678635600005E-4</c:v>
                </c:pt>
                <c:pt idx="642">
                  <c:v>7.3737872298809996E-4</c:v>
                </c:pt>
                <c:pt idx="643">
                  <c:v>7.3741434607649996E-4</c:v>
                </c:pt>
                <c:pt idx="644">
                  <c:v>7.3903234442699998E-4</c:v>
                </c:pt>
                <c:pt idx="645">
                  <c:v>7.4084987863900001E-4</c:v>
                </c:pt>
                <c:pt idx="646">
                  <c:v>7.4240373214709999E-4</c:v>
                </c:pt>
                <c:pt idx="647">
                  <c:v>7.4333744123580001E-4</c:v>
                </c:pt>
                <c:pt idx="648">
                  <c:v>7.415697909892E-4</c:v>
                </c:pt>
                <c:pt idx="649">
                  <c:v>7.4087124085049996E-4</c:v>
                </c:pt>
                <c:pt idx="650">
                  <c:v>7.4047211091970001E-4</c:v>
                </c:pt>
                <c:pt idx="651">
                  <c:v>7.4020837200810001E-4</c:v>
                </c:pt>
                <c:pt idx="652">
                  <c:v>7.3936732951549995E-4</c:v>
                </c:pt>
                <c:pt idx="653">
                  <c:v>7.4270309414709999E-4</c:v>
                </c:pt>
                <c:pt idx="654">
                  <c:v>7.4524054070930002E-4</c:v>
                </c:pt>
                <c:pt idx="655">
                  <c:v>7.4474158463999998E-4</c:v>
                </c:pt>
                <c:pt idx="656">
                  <c:v>7.4763543671000005E-4</c:v>
                </c:pt>
                <c:pt idx="657">
                  <c:v>7.4806308839469996E-4</c:v>
                </c:pt>
                <c:pt idx="658">
                  <c:v>7.5147720053790005E-4</c:v>
                </c:pt>
                <c:pt idx="659">
                  <c:v>7.5355853186920003E-4</c:v>
                </c:pt>
                <c:pt idx="660">
                  <c:v>7.5503392145040004E-4</c:v>
                </c:pt>
                <c:pt idx="661">
                  <c:v>7.5566116720439998E-4</c:v>
                </c:pt>
                <c:pt idx="662">
                  <c:v>7.5588212348519997E-4</c:v>
                </c:pt>
                <c:pt idx="663">
                  <c:v>7.5690139783550004E-4</c:v>
                </c:pt>
                <c:pt idx="664">
                  <c:v>7.5616722460839999E-4</c:v>
                </c:pt>
                <c:pt idx="665">
                  <c:v>7.5787788955490002E-4</c:v>
                </c:pt>
                <c:pt idx="666">
                  <c:v>7.5593200745059999E-4</c:v>
                </c:pt>
                <c:pt idx="667">
                  <c:v>7.5755710713570001E-4</c:v>
                </c:pt>
                <c:pt idx="668">
                  <c:v>7.6056498801339997E-4</c:v>
                </c:pt>
                <c:pt idx="669">
                  <c:v>7.6414307113740001E-4</c:v>
                </c:pt>
                <c:pt idx="670">
                  <c:v>7.6675892341879996E-4</c:v>
                </c:pt>
                <c:pt idx="671">
                  <c:v>7.715843967162E-4</c:v>
                </c:pt>
                <c:pt idx="672">
                  <c:v>7.7583960955960002E-4</c:v>
                </c:pt>
                <c:pt idx="673">
                  <c:v>7.7810621587560004E-4</c:v>
                </c:pt>
                <c:pt idx="674">
                  <c:v>7.7926088124510005E-4</c:v>
                </c:pt>
                <c:pt idx="675">
                  <c:v>7.7858375152569997E-4</c:v>
                </c:pt>
                <c:pt idx="676">
                  <c:v>7.8079331433400002E-4</c:v>
                </c:pt>
                <c:pt idx="677">
                  <c:v>7.8215473331510002E-4</c:v>
                </c:pt>
                <c:pt idx="678">
                  <c:v>7.8033003956080003E-4</c:v>
                </c:pt>
                <c:pt idx="679">
                  <c:v>7.8119250247250002E-4</c:v>
                </c:pt>
                <c:pt idx="680">
                  <c:v>7.8062940156090001E-4</c:v>
                </c:pt>
                <c:pt idx="681">
                  <c:v>7.8213331289590001E-4</c:v>
                </c:pt>
                <c:pt idx="682">
                  <c:v>7.85697135143E-4</c:v>
                </c:pt>
                <c:pt idx="683">
                  <c:v>7.8867655247450005E-4</c:v>
                </c:pt>
                <c:pt idx="684">
                  <c:v>7.899309857748E-4</c:v>
                </c:pt>
                <c:pt idx="685">
                  <c:v>7.9511996591459999E-4</c:v>
                </c:pt>
                <c:pt idx="686">
                  <c:v>7.9693034058440004E-4</c:v>
                </c:pt>
                <c:pt idx="687">
                  <c:v>7.99325236585E-4</c:v>
                </c:pt>
                <c:pt idx="688">
                  <c:v>8.0400815932079998E-4</c:v>
                </c:pt>
                <c:pt idx="689">
                  <c:v>8.06545605883E-4</c:v>
                </c:pt>
                <c:pt idx="690">
                  <c:v>8.062747656368E-4</c:v>
                </c:pt>
                <c:pt idx="691">
                  <c:v>8.0674514174459999E-4</c:v>
                </c:pt>
                <c:pt idx="692">
                  <c:v>8.0946792149919999E-4</c:v>
                </c:pt>
                <c:pt idx="693">
                  <c:v>8.0940377665679995E-4</c:v>
                </c:pt>
                <c:pt idx="694">
                  <c:v>8.1469962606209995E-4</c:v>
                </c:pt>
                <c:pt idx="695">
                  <c:v>8.1367325037719998E-4</c:v>
                </c:pt>
                <c:pt idx="696">
                  <c:v>8.156975382008E-4</c:v>
                </c:pt>
                <c:pt idx="697">
                  <c:v>8.1240455619990002E-4</c:v>
                </c:pt>
                <c:pt idx="698">
                  <c:v>8.1079365918409997E-4</c:v>
                </c:pt>
                <c:pt idx="699">
                  <c:v>8.1251858500760001E-4</c:v>
                </c:pt>
                <c:pt idx="700">
                  <c:v>8.1621069693940001E-4</c:v>
                </c:pt>
                <c:pt idx="701">
                  <c:v>8.1740814493970004E-4</c:v>
                </c:pt>
                <c:pt idx="702">
                  <c:v>8.1518432125450005E-4</c:v>
                </c:pt>
                <c:pt idx="703">
                  <c:v>8.1720144953580001E-4</c:v>
                </c:pt>
                <c:pt idx="704">
                  <c:v>8.1653147935869998E-4</c:v>
                </c:pt>
                <c:pt idx="705">
                  <c:v>8.1959634553639997E-4</c:v>
                </c:pt>
                <c:pt idx="706">
                  <c:v>8.2096486585209996E-4</c:v>
                </c:pt>
                <c:pt idx="707">
                  <c:v>8.2891935016960003E-4</c:v>
                </c:pt>
                <c:pt idx="708">
                  <c:v>8.3263288252060003E-4</c:v>
                </c:pt>
                <c:pt idx="709">
                  <c:v>8.3600427024070004E-4</c:v>
                </c:pt>
                <c:pt idx="710">
                  <c:v>8.3707337034869998E-4</c:v>
                </c:pt>
                <c:pt idx="711">
                  <c:v>8.3971064304930003E-4</c:v>
                </c:pt>
                <c:pt idx="712">
                  <c:v>8.4137136582290001E-4</c:v>
                </c:pt>
                <c:pt idx="713">
                  <c:v>8.4176339441909996E-4</c:v>
                </c:pt>
                <c:pt idx="714">
                  <c:v>8.4612553473559996E-4</c:v>
                </c:pt>
                <c:pt idx="715">
                  <c:v>8.5018115350980002E-4</c:v>
                </c:pt>
                <c:pt idx="716">
                  <c:v>8.524050354026E-4</c:v>
                </c:pt>
                <c:pt idx="717">
                  <c:v>8.5059460252519996E-4</c:v>
                </c:pt>
                <c:pt idx="718">
                  <c:v>8.5156393470239996E-4</c:v>
                </c:pt>
                <c:pt idx="719">
                  <c:v>8.5021683480589996E-4</c:v>
                </c:pt>
                <c:pt idx="720">
                  <c:v>8.5298949852589999E-4</c:v>
                </c:pt>
                <c:pt idx="721">
                  <c:v>8.5378775838759996E-4</c:v>
                </c:pt>
                <c:pt idx="722">
                  <c:v>8.5395172936840002E-4</c:v>
                </c:pt>
                <c:pt idx="723">
                  <c:v>8.5616129217669997E-4</c:v>
                </c:pt>
                <c:pt idx="724">
                  <c:v>8.5881992708890004E-4</c:v>
                </c:pt>
                <c:pt idx="725">
                  <c:v>8.5746566765009999E-4</c:v>
                </c:pt>
                <c:pt idx="726">
                  <c:v>8.5867737652729997E-4</c:v>
                </c:pt>
                <c:pt idx="727">
                  <c:v>8.6380925495180001E-4</c:v>
                </c:pt>
                <c:pt idx="728">
                  <c:v>8.6863472824919995E-4</c:v>
                </c:pt>
                <c:pt idx="729">
                  <c:v>8.71492899023E-4</c:v>
                </c:pt>
                <c:pt idx="730">
                  <c:v>8.7340309983119997E-4</c:v>
                </c:pt>
                <c:pt idx="731">
                  <c:v>8.7532761972400005E-4</c:v>
                </c:pt>
                <c:pt idx="732">
                  <c:v>8.7579089449720004E-4</c:v>
                </c:pt>
                <c:pt idx="733">
                  <c:v>8.7740889284759998E-4</c:v>
                </c:pt>
                <c:pt idx="734">
                  <c:v>8.7450793944300002E-4</c:v>
                </c:pt>
                <c:pt idx="735">
                  <c:v>8.7565544527019997E-4</c:v>
                </c:pt>
                <c:pt idx="736">
                  <c:v>8.7777950102460004E-4</c:v>
                </c:pt>
                <c:pt idx="737">
                  <c:v>8.8096555555240003E-4</c:v>
                </c:pt>
                <c:pt idx="738">
                  <c:v>8.7853503646329999E-4</c:v>
                </c:pt>
                <c:pt idx="739">
                  <c:v>8.7946164421740002E-4</c:v>
                </c:pt>
                <c:pt idx="740">
                  <c:v>8.8111526565630004E-4</c:v>
                </c:pt>
                <c:pt idx="741">
                  <c:v>8.8471471099180003E-4</c:v>
                </c:pt>
                <c:pt idx="742">
                  <c:v>8.9028856018559999E-4</c:v>
                </c:pt>
                <c:pt idx="743">
                  <c:v>8.9373835362490002E-4</c:v>
                </c:pt>
                <c:pt idx="744">
                  <c:v>8.9609762653709998E-4</c:v>
                </c:pt>
                <c:pt idx="745">
                  <c:v>9.0218463446939997E-4</c:v>
                </c:pt>
                <c:pt idx="746">
                  <c:v>9.0117251966150003E-4</c:v>
                </c:pt>
                <c:pt idx="747">
                  <c:v>8.9958304306489998E-4</c:v>
                </c:pt>
                <c:pt idx="748">
                  <c:v>9.0065930271519996E-4</c:v>
                </c:pt>
                <c:pt idx="749">
                  <c:v>9.0383115457369999E-4</c:v>
                </c:pt>
                <c:pt idx="750">
                  <c:v>9.0232008369640004E-4</c:v>
                </c:pt>
                <c:pt idx="751">
                  <c:v>9.014718816616E-4</c:v>
                </c:pt>
                <c:pt idx="752">
                  <c:v>8.9897721773010003E-4</c:v>
                </c:pt>
                <c:pt idx="753">
                  <c:v>8.9554168516770005E-4</c:v>
                </c:pt>
                <c:pt idx="754">
                  <c:v>8.9871347881850003E-4</c:v>
                </c:pt>
                <c:pt idx="755">
                  <c:v>9.0001069474969996E-4</c:v>
                </c:pt>
                <c:pt idx="756">
                  <c:v>9.0290454681959996E-4</c:v>
                </c:pt>
                <c:pt idx="757">
                  <c:v>9.0323953190820001E-4</c:v>
                </c:pt>
                <c:pt idx="758">
                  <c:v>9.0775138232860003E-4</c:v>
                </c:pt>
                <c:pt idx="759">
                  <c:v>9.096901048906E-4</c:v>
                </c:pt>
                <c:pt idx="760">
                  <c:v>9.1281201457599995E-4</c:v>
                </c:pt>
                <c:pt idx="761">
                  <c:v>9.1646850341929999E-4</c:v>
                </c:pt>
                <c:pt idx="762">
                  <c:v>9.2315423535180004E-4</c:v>
                </c:pt>
                <c:pt idx="763">
                  <c:v>9.2889915686099995E-4</c:v>
                </c:pt>
                <c:pt idx="764">
                  <c:v>9.3082361854609998E-4</c:v>
                </c:pt>
                <c:pt idx="765">
                  <c:v>9.3393126735459998E-4</c:v>
                </c:pt>
                <c:pt idx="766">
                  <c:v>9.374309447594E-4</c:v>
                </c:pt>
                <c:pt idx="767">
                  <c:v>9.4062415882950005E-4</c:v>
                </c:pt>
                <c:pt idx="768">
                  <c:v>9.4041746342550005E-4</c:v>
                </c:pt>
                <c:pt idx="769">
                  <c:v>9.4318302581089997E-4</c:v>
                </c:pt>
                <c:pt idx="770">
                  <c:v>9.4330415595319996E-4</c:v>
                </c:pt>
                <c:pt idx="771">
                  <c:v>9.4179308507590001E-4</c:v>
                </c:pt>
                <c:pt idx="772">
                  <c:v>9.415222448297E-4</c:v>
                </c:pt>
                <c:pt idx="773">
                  <c:v>9.4257004093379997E-4</c:v>
                </c:pt>
                <c:pt idx="774">
                  <c:v>9.4445887953040002E-4</c:v>
                </c:pt>
                <c:pt idx="775">
                  <c:v>9.4517163233829996E-4</c:v>
                </c:pt>
                <c:pt idx="776">
                  <c:v>9.481082088314E-4</c:v>
                </c:pt>
                <c:pt idx="777">
                  <c:v>9.5053872792050004E-4</c:v>
                </c:pt>
                <c:pt idx="778">
                  <c:v>9.5326866721730003E-4</c:v>
                </c:pt>
                <c:pt idx="779">
                  <c:v>9.5289800083260003E-4</c:v>
                </c:pt>
                <c:pt idx="780">
                  <c:v>9.5697504002599998E-4</c:v>
                </c:pt>
                <c:pt idx="781">
                  <c:v>9.5840054564179996E-4</c:v>
                </c:pt>
                <c:pt idx="782">
                  <c:v>9.5882109599189998E-4</c:v>
                </c:pt>
                <c:pt idx="783">
                  <c:v>9.6046045655379998E-4</c:v>
                </c:pt>
                <c:pt idx="784">
                  <c:v>9.6198578830809995E-4</c:v>
                </c:pt>
                <c:pt idx="785">
                  <c:v>9.6042483346539997E-4</c:v>
                </c:pt>
                <c:pt idx="786">
                  <c:v>9.5981894992289997E-4</c:v>
                </c:pt>
                <c:pt idx="787">
                  <c:v>9.5749535830690004E-4</c:v>
                </c:pt>
                <c:pt idx="788">
                  <c:v>9.58493212238E-4</c:v>
                </c:pt>
                <c:pt idx="789">
                  <c:v>9.5971918199210004E-4</c:v>
                </c:pt>
                <c:pt idx="790">
                  <c:v>9.6038921037690001E-4</c:v>
                </c:pt>
                <c:pt idx="791">
                  <c:v>9.6389598911630003E-4</c:v>
                </c:pt>
                <c:pt idx="792">
                  <c:v>9.67709289398E-4</c:v>
                </c:pt>
                <c:pt idx="793">
                  <c:v>9.6882123034450001E-4</c:v>
                </c:pt>
                <c:pt idx="794">
                  <c:v>9.6887821564450004E-4</c:v>
                </c:pt>
                <c:pt idx="795">
                  <c:v>9.7242067568000001E-4</c:v>
                </c:pt>
                <c:pt idx="796">
                  <c:v>9.7547133918849999E-4</c:v>
                </c:pt>
                <c:pt idx="797">
                  <c:v>9.7954832017420009E-4</c:v>
                </c:pt>
                <c:pt idx="798">
                  <c:v>9.8409585189070006E-4</c:v>
                </c:pt>
                <c:pt idx="799">
                  <c:v>9.8852207884189995E-4</c:v>
                </c:pt>
                <c:pt idx="800">
                  <c:v>9.9347578361630006E-4</c:v>
                </c:pt>
                <c:pt idx="801">
                  <c:v>9.9755998235199995E-4</c:v>
                </c:pt>
                <c:pt idx="802">
                  <c:v>1.0010739788409999E-3</c:v>
                </c:pt>
                <c:pt idx="803">
                  <c:v>1.003575744107E-3</c:v>
                </c:pt>
                <c:pt idx="804">
                  <c:v>1.0056213941430001E-3</c:v>
                </c:pt>
                <c:pt idx="805">
                  <c:v>1.007503131405E-3</c:v>
                </c:pt>
                <c:pt idx="806">
                  <c:v>1.00724643562E-3</c:v>
                </c:pt>
                <c:pt idx="807">
                  <c:v>1.0081374784930001E-3</c:v>
                </c:pt>
                <c:pt idx="808">
                  <c:v>1.0072607547040001E-3</c:v>
                </c:pt>
                <c:pt idx="809">
                  <c:v>1.0048943804580001E-3</c:v>
                </c:pt>
                <c:pt idx="810">
                  <c:v>1.0053790174419999E-3</c:v>
                </c:pt>
                <c:pt idx="811">
                  <c:v>1.0060205822809999E-3</c:v>
                </c:pt>
                <c:pt idx="812">
                  <c:v>1.005101017654E-3</c:v>
                </c:pt>
                <c:pt idx="813">
                  <c:v>1.0056499158960001E-3</c:v>
                </c:pt>
                <c:pt idx="814">
                  <c:v>1.009684172459E-3</c:v>
                </c:pt>
                <c:pt idx="815">
                  <c:v>1.011829590425E-3</c:v>
                </c:pt>
                <c:pt idx="816">
                  <c:v>1.0122571839020001E-3</c:v>
                </c:pt>
                <c:pt idx="817">
                  <c:v>1.0187505977229999E-3</c:v>
                </c:pt>
                <c:pt idx="818">
                  <c:v>1.018636510707E-3</c:v>
                </c:pt>
                <c:pt idx="819">
                  <c:v>1.021067029797E-3</c:v>
                </c:pt>
                <c:pt idx="820">
                  <c:v>1.019463292323E-3</c:v>
                </c:pt>
                <c:pt idx="821">
                  <c:v>1.023141201586E-3</c:v>
                </c:pt>
                <c:pt idx="822">
                  <c:v>1.026633777656E-3</c:v>
                </c:pt>
                <c:pt idx="823">
                  <c:v>1.0315874824300001E-3</c:v>
                </c:pt>
                <c:pt idx="824">
                  <c:v>1.0331983212380001E-3</c:v>
                </c:pt>
                <c:pt idx="825">
                  <c:v>1.0354934493080001E-3</c:v>
                </c:pt>
                <c:pt idx="826">
                  <c:v>1.040917588398E-3</c:v>
                </c:pt>
                <c:pt idx="827">
                  <c:v>1.040618284605E-3</c:v>
                </c:pt>
                <c:pt idx="828">
                  <c:v>1.0437116725369999E-3</c:v>
                </c:pt>
                <c:pt idx="829">
                  <c:v>1.046833582222E-3</c:v>
                </c:pt>
                <c:pt idx="830">
                  <c:v>1.0532413143659999E-3</c:v>
                </c:pt>
                <c:pt idx="831">
                  <c:v>1.051872852258E-3</c:v>
                </c:pt>
                <c:pt idx="832">
                  <c:v>1.0511885629969999E-3</c:v>
                </c:pt>
                <c:pt idx="833">
                  <c:v>1.050105202012E-3</c:v>
                </c:pt>
                <c:pt idx="834">
                  <c:v>1.049492158927E-3</c:v>
                </c:pt>
                <c:pt idx="835">
                  <c:v>1.049228478223E-3</c:v>
                </c:pt>
                <c:pt idx="836">
                  <c:v>1.050525694154E-3</c:v>
                </c:pt>
                <c:pt idx="837">
                  <c:v>1.0513453744349999E-3</c:v>
                </c:pt>
                <c:pt idx="838">
                  <c:v>1.0531273437660001E-3</c:v>
                </c:pt>
                <c:pt idx="839">
                  <c:v>1.0547096608209999E-3</c:v>
                </c:pt>
                <c:pt idx="840">
                  <c:v>1.0522006778049999E-3</c:v>
                </c:pt>
                <c:pt idx="841">
                  <c:v>1.0543746175240001E-3</c:v>
                </c:pt>
                <c:pt idx="842">
                  <c:v>1.057952758856E-3</c:v>
                </c:pt>
                <c:pt idx="843">
                  <c:v>1.0628637392069999E-3</c:v>
                </c:pt>
                <c:pt idx="844">
                  <c:v>1.0661281412469999E-3</c:v>
                </c:pt>
                <c:pt idx="845">
                  <c:v>1.0710605420170001E-3</c:v>
                </c:pt>
                <c:pt idx="846">
                  <c:v>1.073384075426E-3</c:v>
                </c:pt>
                <c:pt idx="847">
                  <c:v>1.0756506817419999E-3</c:v>
                </c:pt>
                <c:pt idx="848">
                  <c:v>1.078359200619E-3</c:v>
                </c:pt>
                <c:pt idx="849">
                  <c:v>1.0798773728309999E-3</c:v>
                </c:pt>
                <c:pt idx="850">
                  <c:v>1.087368582375E-3</c:v>
                </c:pt>
                <c:pt idx="851">
                  <c:v>1.090654404834E-3</c:v>
                </c:pt>
                <c:pt idx="852">
                  <c:v>1.094161299989E-3</c:v>
                </c:pt>
                <c:pt idx="853">
                  <c:v>1.091887592338E-3</c:v>
                </c:pt>
                <c:pt idx="854">
                  <c:v>1.092543243431E-3</c:v>
                </c:pt>
                <c:pt idx="855">
                  <c:v>1.092949532904E-3</c:v>
                </c:pt>
                <c:pt idx="856">
                  <c:v>1.0944678215309999E-3</c:v>
                </c:pt>
                <c:pt idx="857">
                  <c:v>1.095130690373E-3</c:v>
                </c:pt>
                <c:pt idx="858">
                  <c:v>1.0975683107970001E-3</c:v>
                </c:pt>
                <c:pt idx="859">
                  <c:v>1.1016310891140001E-3</c:v>
                </c:pt>
                <c:pt idx="860">
                  <c:v>1.1009895242750001E-3</c:v>
                </c:pt>
                <c:pt idx="861">
                  <c:v>1.103819231503E-3</c:v>
                </c:pt>
                <c:pt idx="862">
                  <c:v>1.1026503052560001E-3</c:v>
                </c:pt>
                <c:pt idx="863">
                  <c:v>1.105586881749E-3</c:v>
                </c:pt>
                <c:pt idx="864">
                  <c:v>1.110348268412E-3</c:v>
                </c:pt>
                <c:pt idx="865">
                  <c:v>1.1116525856780001E-3</c:v>
                </c:pt>
                <c:pt idx="866">
                  <c:v>1.1123724980280001E-3</c:v>
                </c:pt>
                <c:pt idx="867">
                  <c:v>1.113220700063E-3</c:v>
                </c:pt>
                <c:pt idx="868">
                  <c:v>1.115166465752E-3</c:v>
                </c:pt>
                <c:pt idx="869">
                  <c:v>1.117098145187E-3</c:v>
                </c:pt>
                <c:pt idx="870">
                  <c:v>1.119542866945E-3</c:v>
                </c:pt>
                <c:pt idx="871">
                  <c:v>1.1197353014720001E-3</c:v>
                </c:pt>
                <c:pt idx="872">
                  <c:v>1.124040456489E-3</c:v>
                </c:pt>
                <c:pt idx="873">
                  <c:v>1.125544426031E-3</c:v>
                </c:pt>
                <c:pt idx="874">
                  <c:v>1.127554452978E-3</c:v>
                </c:pt>
                <c:pt idx="875">
                  <c:v>1.1314888251949999E-3</c:v>
                </c:pt>
                <c:pt idx="876">
                  <c:v>1.1340405326340001E-3</c:v>
                </c:pt>
                <c:pt idx="877">
                  <c:v>1.139265135862E-3</c:v>
                </c:pt>
                <c:pt idx="878">
                  <c:v>1.1434918269520001E-3</c:v>
                </c:pt>
                <c:pt idx="879">
                  <c:v>1.1448960285629999E-3</c:v>
                </c:pt>
                <c:pt idx="880">
                  <c:v>1.145551796071E-3</c:v>
                </c:pt>
                <c:pt idx="881">
                  <c:v>1.143555971794E-3</c:v>
                </c:pt>
                <c:pt idx="882">
                  <c:v>1.1421660892670001E-3</c:v>
                </c:pt>
                <c:pt idx="883">
                  <c:v>1.144953072071E-3</c:v>
                </c:pt>
                <c:pt idx="884">
                  <c:v>1.145601621829E-3</c:v>
                </c:pt>
                <c:pt idx="885">
                  <c:v>1.144953072071E-3</c:v>
                </c:pt>
                <c:pt idx="886">
                  <c:v>1.1484313290570001E-3</c:v>
                </c:pt>
                <c:pt idx="887">
                  <c:v>1.1477186344559999E-3</c:v>
                </c:pt>
                <c:pt idx="888">
                  <c:v>1.1474548373370001E-3</c:v>
                </c:pt>
                <c:pt idx="889">
                  <c:v>1.1499281972650001E-3</c:v>
                </c:pt>
                <c:pt idx="890">
                  <c:v>1.1523729190230001E-3</c:v>
                </c:pt>
                <c:pt idx="891">
                  <c:v>1.1580465361479999E-3</c:v>
                </c:pt>
                <c:pt idx="892">
                  <c:v>1.161788590252E-3</c:v>
                </c:pt>
                <c:pt idx="893">
                  <c:v>1.1610116343950001E-3</c:v>
                </c:pt>
                <c:pt idx="894">
                  <c:v>1.1635064147409999E-3</c:v>
                </c:pt>
                <c:pt idx="895">
                  <c:v>1.1649319203569999E-3</c:v>
                </c:pt>
                <c:pt idx="896">
                  <c:v>1.1655804701149999E-3</c:v>
                </c:pt>
                <c:pt idx="897">
                  <c:v>1.1673339176920001E-3</c:v>
                </c:pt>
                <c:pt idx="898">
                  <c:v>1.167654641904E-3</c:v>
                </c:pt>
                <c:pt idx="899">
                  <c:v>1.1685099452729999E-3</c:v>
                </c:pt>
                <c:pt idx="900">
                  <c:v>1.170377479866E-3</c:v>
                </c:pt>
                <c:pt idx="901">
                  <c:v>1.17436889559E-3</c:v>
                </c:pt>
                <c:pt idx="902">
                  <c:v>1.1783319059760001E-3</c:v>
                </c:pt>
                <c:pt idx="903">
                  <c:v>1.184867927805E-3</c:v>
                </c:pt>
                <c:pt idx="904">
                  <c:v>1.186849432997E-3</c:v>
                </c:pt>
                <c:pt idx="905">
                  <c:v>1.1908338638020001E-3</c:v>
                </c:pt>
                <c:pt idx="906">
                  <c:v>1.1915679788219999E-3</c:v>
                </c:pt>
                <c:pt idx="907">
                  <c:v>1.196564524435E-3</c:v>
                </c:pt>
                <c:pt idx="908">
                  <c:v>1.2008268386129999E-3</c:v>
                </c:pt>
                <c:pt idx="909">
                  <c:v>1.2009693309659999E-3</c:v>
                </c:pt>
                <c:pt idx="910">
                  <c:v>1.2038631830360001E-3</c:v>
                </c:pt>
                <c:pt idx="911">
                  <c:v>1.2031861115249999E-3</c:v>
                </c:pt>
                <c:pt idx="912">
                  <c:v>1.203328603879E-3</c:v>
                </c:pt>
                <c:pt idx="913">
                  <c:v>1.2029793579130001E-3</c:v>
                </c:pt>
                <c:pt idx="914">
                  <c:v>1.2054883409290001E-3</c:v>
                </c:pt>
                <c:pt idx="915">
                  <c:v>1.205987296999E-3</c:v>
                </c:pt>
                <c:pt idx="916">
                  <c:v>1.2121170293540001E-3</c:v>
                </c:pt>
                <c:pt idx="917">
                  <c:v>1.2137707090009999E-3</c:v>
                </c:pt>
                <c:pt idx="918">
                  <c:v>1.2151747941969999E-3</c:v>
                </c:pt>
                <c:pt idx="919">
                  <c:v>1.219822093844E-3</c:v>
                </c:pt>
                <c:pt idx="920">
                  <c:v>1.2216182658449999E-3</c:v>
                </c:pt>
                <c:pt idx="921">
                  <c:v>1.225773710757E-3</c:v>
                </c:pt>
                <c:pt idx="922">
                  <c:v>1.230171415955E-3</c:v>
                </c:pt>
                <c:pt idx="923">
                  <c:v>1.23667193111E-3</c:v>
                </c:pt>
                <c:pt idx="924">
                  <c:v>1.2379548279569999E-3</c:v>
                </c:pt>
                <c:pt idx="925">
                  <c:v>1.240007579327E-3</c:v>
                </c:pt>
                <c:pt idx="926">
                  <c:v>1.237698248588E-3</c:v>
                </c:pt>
                <c:pt idx="927">
                  <c:v>1.2383682187649999E-3</c:v>
                </c:pt>
                <c:pt idx="928">
                  <c:v>1.240135985427E-3</c:v>
                </c:pt>
                <c:pt idx="929">
                  <c:v>1.2423455482350001E-3</c:v>
                </c:pt>
                <c:pt idx="930">
                  <c:v>1.2440276332200001E-3</c:v>
                </c:pt>
                <c:pt idx="931">
                  <c:v>1.244049053639E-3</c:v>
                </c:pt>
                <c:pt idx="932">
                  <c:v>1.244719023816E-3</c:v>
                </c:pt>
                <c:pt idx="933">
                  <c:v>1.2443697778509999E-3</c:v>
                </c:pt>
                <c:pt idx="934">
                  <c:v>1.248453860171E-3</c:v>
                </c:pt>
                <c:pt idx="935">
                  <c:v>1.2497012503449999E-3</c:v>
                </c:pt>
                <c:pt idx="936">
                  <c:v>1.2540990719570001E-3</c:v>
                </c:pt>
                <c:pt idx="937">
                  <c:v>1.2537640286610001E-3</c:v>
                </c:pt>
                <c:pt idx="938">
                  <c:v>1.2548046652229999E-3</c:v>
                </c:pt>
                <c:pt idx="939">
                  <c:v>1.255923765711E-3</c:v>
                </c:pt>
                <c:pt idx="940">
                  <c:v>1.2576485751199999E-3</c:v>
                </c:pt>
                <c:pt idx="941">
                  <c:v>1.2607777025550001E-3</c:v>
                </c:pt>
                <c:pt idx="942">
                  <c:v>1.2593806022780001E-3</c:v>
                </c:pt>
                <c:pt idx="943">
                  <c:v>1.25908839982E-3</c:v>
                </c:pt>
                <c:pt idx="944">
                  <c:v>1.2581333285200001E-3</c:v>
                </c:pt>
                <c:pt idx="945">
                  <c:v>1.261469093151E-3</c:v>
                </c:pt>
                <c:pt idx="946">
                  <c:v>1.2607562821359999E-3</c:v>
                </c:pt>
                <c:pt idx="947">
                  <c:v>1.2643985683100001E-3</c:v>
                </c:pt>
                <c:pt idx="948">
                  <c:v>1.2687036069109999E-3</c:v>
                </c:pt>
                <c:pt idx="949">
                  <c:v>1.2684256071219999E-3</c:v>
                </c:pt>
                <c:pt idx="950">
                  <c:v>1.266850391403E-3</c:v>
                </c:pt>
                <c:pt idx="951">
                  <c:v>1.2672566808759999E-3</c:v>
                </c:pt>
                <c:pt idx="952">
                  <c:v>1.273685833439E-3</c:v>
                </c:pt>
                <c:pt idx="953">
                  <c:v>1.2778483796859999E-3</c:v>
                </c:pt>
                <c:pt idx="954">
                  <c:v>1.2782617704939999E-3</c:v>
                </c:pt>
                <c:pt idx="955">
                  <c:v>1.2780124088750001E-3</c:v>
                </c:pt>
                <c:pt idx="956">
                  <c:v>1.28354341723E-3</c:v>
                </c:pt>
                <c:pt idx="957">
                  <c:v>1.2883759336549999E-3</c:v>
                </c:pt>
                <c:pt idx="958">
                  <c:v>1.2891672085970001E-3</c:v>
                </c:pt>
                <c:pt idx="959">
                  <c:v>1.2934224214400001E-3</c:v>
                </c:pt>
                <c:pt idx="960">
                  <c:v>1.2981551699340001E-3</c:v>
                </c:pt>
                <c:pt idx="961">
                  <c:v>1.301170210354E-3</c:v>
                </c:pt>
                <c:pt idx="962">
                  <c:v>1.3046840904279999E-3</c:v>
                </c:pt>
                <c:pt idx="963">
                  <c:v>1.3069934211669999E-3</c:v>
                </c:pt>
                <c:pt idx="964">
                  <c:v>1.310728373937E-3</c:v>
                </c:pt>
                <c:pt idx="965">
                  <c:v>1.316088368185E-3</c:v>
                </c:pt>
                <c:pt idx="966">
                  <c:v>1.3158103683960001E-3</c:v>
                </c:pt>
                <c:pt idx="967">
                  <c:v>1.317585119978E-3</c:v>
                </c:pt>
                <c:pt idx="968">
                  <c:v>1.320714247413E-3</c:v>
                </c:pt>
                <c:pt idx="969">
                  <c:v>1.3236650265749999E-3</c:v>
                </c:pt>
                <c:pt idx="970">
                  <c:v>1.3269936898720001E-3</c:v>
                </c:pt>
                <c:pt idx="971">
                  <c:v>1.329552498646E-3</c:v>
                </c:pt>
                <c:pt idx="972">
                  <c:v>1.3283408479769999E-3</c:v>
                </c:pt>
                <c:pt idx="973">
                  <c:v>1.3310778886080001E-3</c:v>
                </c:pt>
                <c:pt idx="974">
                  <c:v>1.3331876834849999E-3</c:v>
                </c:pt>
                <c:pt idx="975">
                  <c:v>1.3340073637660001E-3</c:v>
                </c:pt>
                <c:pt idx="976">
                  <c:v>1.3382055331019999E-3</c:v>
                </c:pt>
                <c:pt idx="977">
                  <c:v>1.34127039928E-3</c:v>
                </c:pt>
                <c:pt idx="978">
                  <c:v>1.3426888035609999E-3</c:v>
                </c:pt>
                <c:pt idx="979">
                  <c:v>1.344192773104E-3</c:v>
                </c:pt>
                <c:pt idx="980">
                  <c:v>1.3477780157700001E-3</c:v>
                </c:pt>
                <c:pt idx="981">
                  <c:v>1.34849071037E-3</c:v>
                </c:pt>
                <c:pt idx="982">
                  <c:v>1.3503225054589999E-3</c:v>
                </c:pt>
                <c:pt idx="983">
                  <c:v>1.3515627942979999E-3</c:v>
                </c:pt>
                <c:pt idx="984">
                  <c:v>1.3545349938790001E-3</c:v>
                </c:pt>
                <c:pt idx="985">
                  <c:v>1.3594959164040001E-3</c:v>
                </c:pt>
                <c:pt idx="986">
                  <c:v>1.3610924361269999E-3</c:v>
                </c:pt>
                <c:pt idx="987">
                  <c:v>1.363188028336E-3</c:v>
                </c:pt>
                <c:pt idx="988">
                  <c:v>1.3674004003410001E-3</c:v>
                </c:pt>
                <c:pt idx="989">
                  <c:v>1.3722187140959999E-3</c:v>
                </c:pt>
                <c:pt idx="990">
                  <c:v>1.372482511215E-3</c:v>
                </c:pt>
                <c:pt idx="991">
                  <c:v>1.377514563501E-3</c:v>
                </c:pt>
                <c:pt idx="992">
                  <c:v>1.381007139571E-3</c:v>
                </c:pt>
                <c:pt idx="993">
                  <c:v>1.383152557537E-3</c:v>
                </c:pt>
                <c:pt idx="994">
                  <c:v>1.387942349538E-3</c:v>
                </c:pt>
                <c:pt idx="995">
                  <c:v>1.387008698657E-3</c:v>
                </c:pt>
                <c:pt idx="996">
                  <c:v>1.3919695047659999E-3</c:v>
                </c:pt>
                <c:pt idx="997">
                  <c:v>1.393687329255E-3</c:v>
                </c:pt>
                <c:pt idx="998">
                  <c:v>1.3944285456089999E-3</c:v>
                </c:pt>
                <c:pt idx="999">
                  <c:v>1.3931598514319999E-3</c:v>
                </c:pt>
                <c:pt idx="1000">
                  <c:v>1.395319472067E-3</c:v>
                </c:pt>
                <c:pt idx="1001">
                  <c:v>1.3953908346589999E-3</c:v>
                </c:pt>
                <c:pt idx="1002">
                  <c:v>1.397101441398E-3</c:v>
                </c:pt>
                <c:pt idx="1003">
                  <c:v>1.4017273206260001E-3</c:v>
                </c:pt>
                <c:pt idx="1004">
                  <c:v>1.4014065964150001E-3</c:v>
                </c:pt>
                <c:pt idx="1005">
                  <c:v>1.4045141870160001E-3</c:v>
                </c:pt>
                <c:pt idx="1006">
                  <c:v>1.4040366513649999E-3</c:v>
                </c:pt>
                <c:pt idx="1007">
                  <c:v>1.4057116350160001E-3</c:v>
                </c:pt>
                <c:pt idx="1008">
                  <c:v>1.4063103590159999E-3</c:v>
                </c:pt>
                <c:pt idx="1009">
                  <c:v>1.407429459505E-3</c:v>
                </c:pt>
                <c:pt idx="1010">
                  <c:v>1.4124473091209999E-3</c:v>
                </c:pt>
                <c:pt idx="1011">
                  <c:v>1.4167381450530001E-3</c:v>
                </c:pt>
                <c:pt idx="1012">
                  <c:v>1.418598461896E-3</c:v>
                </c:pt>
                <c:pt idx="1013">
                  <c:v>1.4185272157189999E-3</c:v>
                </c:pt>
                <c:pt idx="1014">
                  <c:v>1.4205229235810001E-3</c:v>
                </c:pt>
                <c:pt idx="1015">
                  <c:v>1.424984890036E-3</c:v>
                </c:pt>
                <c:pt idx="1016">
                  <c:v>1.4246926875779999E-3</c:v>
                </c:pt>
                <c:pt idx="1017">
                  <c:v>1.423488021828E-3</c:v>
                </c:pt>
                <c:pt idx="1018">
                  <c:v>1.4264888595790001E-3</c:v>
                </c:pt>
                <c:pt idx="1019">
                  <c:v>1.4310006517919999E-3</c:v>
                </c:pt>
                <c:pt idx="1020">
                  <c:v>1.430038362741E-3</c:v>
                </c:pt>
                <c:pt idx="1021">
                  <c:v>1.4297034358609999E-3</c:v>
                </c:pt>
                <c:pt idx="1022">
                  <c:v>1.4331246493380001E-3</c:v>
                </c:pt>
                <c:pt idx="1023">
                  <c:v>1.433987170458E-3</c:v>
                </c:pt>
                <c:pt idx="1024">
                  <c:v>1.4383563539010001E-3</c:v>
                </c:pt>
                <c:pt idx="1025">
                  <c:v>1.438570208848E-3</c:v>
                </c:pt>
                <c:pt idx="1026">
                  <c:v>1.443331479095E-3</c:v>
                </c:pt>
                <c:pt idx="1027">
                  <c:v>1.4462182298300001E-3</c:v>
                </c:pt>
                <c:pt idx="1028">
                  <c:v>1.4472374459729999E-3</c:v>
                </c:pt>
                <c:pt idx="1029">
                  <c:v>1.4498176751660001E-3</c:v>
                </c:pt>
                <c:pt idx="1030">
                  <c:v>1.453224685974E-3</c:v>
                </c:pt>
                <c:pt idx="1031">
                  <c:v>1.4561185380439999E-3</c:v>
                </c:pt>
                <c:pt idx="1032">
                  <c:v>1.457707956433E-3</c:v>
                </c:pt>
                <c:pt idx="1033">
                  <c:v>1.461956067942E-3</c:v>
                </c:pt>
                <c:pt idx="1034">
                  <c:v>1.4606374315920001E-3</c:v>
                </c:pt>
                <c:pt idx="1035">
                  <c:v>1.463994616643E-3</c:v>
                </c:pt>
                <c:pt idx="1036">
                  <c:v>1.464614761062E-3</c:v>
                </c:pt>
                <c:pt idx="1037">
                  <c:v>1.4714287826790001E-3</c:v>
                </c:pt>
                <c:pt idx="1038">
                  <c:v>1.4748785179110001E-3</c:v>
                </c:pt>
                <c:pt idx="1039">
                  <c:v>1.476852921769E-3</c:v>
                </c:pt>
                <c:pt idx="1040">
                  <c:v>1.4782642247159999E-3</c:v>
                </c:pt>
                <c:pt idx="1041">
                  <c:v>1.477501587942E-3</c:v>
                </c:pt>
                <c:pt idx="1042">
                  <c:v>1.4774374430999999E-3</c:v>
                </c:pt>
                <c:pt idx="1043">
                  <c:v>1.476909965277E-3</c:v>
                </c:pt>
                <c:pt idx="1044">
                  <c:v>1.478478079662E-3</c:v>
                </c:pt>
                <c:pt idx="1045">
                  <c:v>1.4782927464690001E-3</c:v>
                </c:pt>
                <c:pt idx="1046">
                  <c:v>1.481257844716E-3</c:v>
                </c:pt>
                <c:pt idx="1047">
                  <c:v>1.480124541558E-3</c:v>
                </c:pt>
                <c:pt idx="1048">
                  <c:v>1.4834388857710001E-3</c:v>
                </c:pt>
                <c:pt idx="1049">
                  <c:v>1.4847860438750001E-3</c:v>
                </c:pt>
                <c:pt idx="1050">
                  <c:v>1.490395516157E-3</c:v>
                </c:pt>
                <c:pt idx="1051">
                  <c:v>1.496012089774E-3</c:v>
                </c:pt>
                <c:pt idx="1052">
                  <c:v>1.5010371571410001E-3</c:v>
                </c:pt>
                <c:pt idx="1053">
                  <c:v>1.50382402353E-3</c:v>
                </c:pt>
                <c:pt idx="1054">
                  <c:v>1.507273875177E-3</c:v>
                </c:pt>
                <c:pt idx="1055">
                  <c:v>1.5083145117390001E-3</c:v>
                </c:pt>
                <c:pt idx="1056">
                  <c:v>1.5088133513929999E-3</c:v>
                </c:pt>
                <c:pt idx="1057">
                  <c:v>1.5127906808630001E-3</c:v>
                </c:pt>
                <c:pt idx="1058">
                  <c:v>1.5135746216400001E-3</c:v>
                </c:pt>
                <c:pt idx="1059">
                  <c:v>1.5181506751110001E-3</c:v>
                </c:pt>
                <c:pt idx="1060">
                  <c:v>1.518535544164E-3</c:v>
                </c:pt>
                <c:pt idx="1061">
                  <c:v>1.5202319482339999E-3</c:v>
                </c:pt>
                <c:pt idx="1062">
                  <c:v>1.5215006424109999E-3</c:v>
                </c:pt>
                <c:pt idx="1063">
                  <c:v>1.5271315351130001E-3</c:v>
                </c:pt>
                <c:pt idx="1064">
                  <c:v>1.5284073306250001E-3</c:v>
                </c:pt>
                <c:pt idx="1065">
                  <c:v>1.533190021291E-3</c:v>
                </c:pt>
                <c:pt idx="1066">
                  <c:v>1.536661176942E-3</c:v>
                </c:pt>
                <c:pt idx="1067">
                  <c:v>1.5381366247310001E-3</c:v>
                </c:pt>
                <c:pt idx="1068">
                  <c:v>1.543011981994E-3</c:v>
                </c:pt>
                <c:pt idx="1069">
                  <c:v>1.543154474348E-3</c:v>
                </c:pt>
                <c:pt idx="1070">
                  <c:v>1.54491502326E-3</c:v>
                </c:pt>
                <c:pt idx="1071">
                  <c:v>1.547060441226E-3</c:v>
                </c:pt>
                <c:pt idx="1072">
                  <c:v>1.548122498207E-3</c:v>
                </c:pt>
                <c:pt idx="1073">
                  <c:v>1.549562322907E-3</c:v>
                </c:pt>
                <c:pt idx="1074">
                  <c:v>1.5534682897849999E-3</c:v>
                </c:pt>
                <c:pt idx="1075">
                  <c:v>1.555920112878E-3</c:v>
                </c:pt>
                <c:pt idx="1076">
                  <c:v>1.5592843992640001E-3</c:v>
                </c:pt>
                <c:pt idx="1077">
                  <c:v>1.5608667163180001E-3</c:v>
                </c:pt>
                <c:pt idx="1078">
                  <c:v>1.561458338983E-3</c:v>
                </c:pt>
                <c:pt idx="1079">
                  <c:v>1.5642595244570001E-3</c:v>
                </c:pt>
                <c:pt idx="1080">
                  <c:v>1.563625177369E-3</c:v>
                </c:pt>
                <c:pt idx="1081">
                  <c:v>1.568806939758E-3</c:v>
                </c:pt>
                <c:pt idx="1082">
                  <c:v>1.574366586283E-3</c:v>
                </c:pt>
                <c:pt idx="1083">
                  <c:v>1.5764264389870001E-3</c:v>
                </c:pt>
                <c:pt idx="1084">
                  <c:v>1.5784506686029999E-3</c:v>
                </c:pt>
                <c:pt idx="1085">
                  <c:v>1.580475014634E-3</c:v>
                </c:pt>
                <c:pt idx="1086">
                  <c:v>1.584637560882E-3</c:v>
                </c:pt>
                <c:pt idx="1087">
                  <c:v>1.5872463118279999E-3</c:v>
                </c:pt>
                <c:pt idx="1088">
                  <c:v>1.590425148606E-3</c:v>
                </c:pt>
                <c:pt idx="1089">
                  <c:v>1.5923139872030001E-3</c:v>
                </c:pt>
                <c:pt idx="1090">
                  <c:v>1.598101691343E-3</c:v>
                </c:pt>
                <c:pt idx="1091">
                  <c:v>1.5984723577280001E-3</c:v>
                </c:pt>
                <c:pt idx="1092">
                  <c:v>1.601808122359E-3</c:v>
                </c:pt>
                <c:pt idx="1093">
                  <c:v>1.6019149916250001E-3</c:v>
                </c:pt>
                <c:pt idx="1094">
                  <c:v>1.6059065237640001E-3</c:v>
                </c:pt>
                <c:pt idx="1095">
                  <c:v>1.6076955944299999E-3</c:v>
                </c:pt>
                <c:pt idx="1096">
                  <c:v>1.6080019995570001E-3</c:v>
                </c:pt>
                <c:pt idx="1097">
                  <c:v>1.6075387829910001E-3</c:v>
                </c:pt>
                <c:pt idx="1098">
                  <c:v>1.608016318642E-3</c:v>
                </c:pt>
                <c:pt idx="1099">
                  <c:v>1.6135758487509999E-3</c:v>
                </c:pt>
                <c:pt idx="1100">
                  <c:v>1.61914259661E-3</c:v>
                </c:pt>
                <c:pt idx="1101">
                  <c:v>1.620318624191E-3</c:v>
                </c:pt>
                <c:pt idx="1102">
                  <c:v>1.62045401521E-3</c:v>
                </c:pt>
                <c:pt idx="1103">
                  <c:v>1.625443459488E-3</c:v>
                </c:pt>
                <c:pt idx="1104">
                  <c:v>1.6255290247499999E-3</c:v>
                </c:pt>
                <c:pt idx="1105">
                  <c:v>1.626583863981E-3</c:v>
                </c:pt>
                <c:pt idx="1106">
                  <c:v>1.6285368474199999E-3</c:v>
                </c:pt>
                <c:pt idx="1107">
                  <c:v>1.6344670439139999E-3</c:v>
                </c:pt>
                <c:pt idx="1108">
                  <c:v>1.6393780242650001E-3</c:v>
                </c:pt>
                <c:pt idx="1109">
                  <c:v>1.6393994446840001E-3</c:v>
                </c:pt>
                <c:pt idx="1110">
                  <c:v>1.636833418161E-3</c:v>
                </c:pt>
                <c:pt idx="1111">
                  <c:v>1.640917616896E-3</c:v>
                </c:pt>
                <c:pt idx="1112">
                  <c:v>1.641231239773E-3</c:v>
                </c:pt>
                <c:pt idx="1113">
                  <c:v>1.64335523732E-3</c:v>
                </c:pt>
                <c:pt idx="1114">
                  <c:v>1.6465698136020001E-3</c:v>
                </c:pt>
                <c:pt idx="1115">
                  <c:v>1.6522363293920001E-3</c:v>
                </c:pt>
                <c:pt idx="1116">
                  <c:v>1.655001891777E-3</c:v>
                </c:pt>
                <c:pt idx="1117">
                  <c:v>1.657118787989E-3</c:v>
                </c:pt>
                <c:pt idx="1118">
                  <c:v>1.658465946093E-3</c:v>
                </c:pt>
                <c:pt idx="1119">
                  <c:v>1.662614173256E-3</c:v>
                </c:pt>
                <c:pt idx="1120">
                  <c:v>1.668929355219E-3</c:v>
                </c:pt>
                <c:pt idx="1121">
                  <c:v>1.6736193792890001E-3</c:v>
                </c:pt>
                <c:pt idx="1122">
                  <c:v>1.6804619226599999E-3</c:v>
                </c:pt>
                <c:pt idx="1123">
                  <c:v>1.6817520372569999E-3</c:v>
                </c:pt>
                <c:pt idx="1124">
                  <c:v>1.6839188756420001E-3</c:v>
                </c:pt>
                <c:pt idx="1125">
                  <c:v>1.6860072501E-3</c:v>
                </c:pt>
                <c:pt idx="1126">
                  <c:v>1.6920015914369999E-3</c:v>
                </c:pt>
                <c:pt idx="1127">
                  <c:v>1.694859820418E-3</c:v>
                </c:pt>
                <c:pt idx="1128">
                  <c:v>1.6972903395069999E-3</c:v>
                </c:pt>
                <c:pt idx="1129">
                  <c:v>1.6996139893309999E-3</c:v>
                </c:pt>
                <c:pt idx="1130">
                  <c:v>1.701652421616E-3</c:v>
                </c:pt>
                <c:pt idx="1131">
                  <c:v>1.7037052894009999E-3</c:v>
                </c:pt>
                <c:pt idx="1132">
                  <c:v>1.70335592702E-3</c:v>
                </c:pt>
                <c:pt idx="1133">
                  <c:v>1.709770876914E-3</c:v>
                </c:pt>
                <c:pt idx="1134">
                  <c:v>1.7145179444920001E-3</c:v>
                </c:pt>
                <c:pt idx="1135">
                  <c:v>1.7196926055480001E-3</c:v>
                </c:pt>
                <c:pt idx="1136">
                  <c:v>1.7175686080010001E-3</c:v>
                </c:pt>
                <c:pt idx="1137">
                  <c:v>1.7180461436509999E-3</c:v>
                </c:pt>
                <c:pt idx="1138">
                  <c:v>1.720334053971E-3</c:v>
                </c:pt>
                <c:pt idx="1139">
                  <c:v>1.7205550102519999E-3</c:v>
                </c:pt>
                <c:pt idx="1140">
                  <c:v>1.7199135618279999E-3</c:v>
                </c:pt>
                <c:pt idx="1141">
                  <c:v>1.7194716492669999E-3</c:v>
                </c:pt>
                <c:pt idx="1142">
                  <c:v>1.723570050672E-3</c:v>
                </c:pt>
                <c:pt idx="1143">
                  <c:v>1.7266634386030001E-3</c:v>
                </c:pt>
                <c:pt idx="1144">
                  <c:v>1.7283171182499999E-3</c:v>
                </c:pt>
                <c:pt idx="1145">
                  <c:v>1.7275615828110001E-3</c:v>
                </c:pt>
                <c:pt idx="1146">
                  <c:v>1.7320947954430001E-3</c:v>
                </c:pt>
                <c:pt idx="1147">
                  <c:v>1.73517386429E-3</c:v>
                </c:pt>
                <c:pt idx="1148">
                  <c:v>1.7358154291290001E-3</c:v>
                </c:pt>
                <c:pt idx="1149">
                  <c:v>1.739956554957E-3</c:v>
                </c:pt>
                <c:pt idx="1150">
                  <c:v>1.7437769565729999E-3</c:v>
                </c:pt>
                <c:pt idx="1151">
                  <c:v>1.746791996993E-3</c:v>
                </c:pt>
                <c:pt idx="1152">
                  <c:v>1.7488661687820001E-3</c:v>
                </c:pt>
                <c:pt idx="1153">
                  <c:v>1.749386428855E-3</c:v>
                </c:pt>
                <c:pt idx="1154">
                  <c:v>1.751296687871E-3</c:v>
                </c:pt>
                <c:pt idx="1155">
                  <c:v>1.752579701133E-3</c:v>
                </c:pt>
                <c:pt idx="1156">
                  <c:v>1.7555019585419999E-3</c:v>
                </c:pt>
                <c:pt idx="1157">
                  <c:v>1.7598997801540001E-3</c:v>
                </c:pt>
                <c:pt idx="1158">
                  <c:v>1.762601197697E-3</c:v>
                </c:pt>
                <c:pt idx="1159">
                  <c:v>1.766998902895E-3</c:v>
                </c:pt>
                <c:pt idx="1160">
                  <c:v>1.7698144074529999E-3</c:v>
                </c:pt>
                <c:pt idx="1161">
                  <c:v>1.7741693882269999E-3</c:v>
                </c:pt>
                <c:pt idx="1162">
                  <c:v>1.7774695297700001E-3</c:v>
                </c:pt>
                <c:pt idx="1163">
                  <c:v>1.77963625174E-3</c:v>
                </c:pt>
                <c:pt idx="1164">
                  <c:v>1.7847254639489999E-3</c:v>
                </c:pt>
                <c:pt idx="1165">
                  <c:v>1.791019225493E-3</c:v>
                </c:pt>
                <c:pt idx="1166">
                  <c:v>1.790149603039E-3</c:v>
                </c:pt>
                <c:pt idx="1167">
                  <c:v>1.7922593979160001E-3</c:v>
                </c:pt>
                <c:pt idx="1168">
                  <c:v>1.7973200883720001E-3</c:v>
                </c:pt>
                <c:pt idx="1169">
                  <c:v>1.7987312749029999E-3</c:v>
                </c:pt>
                <c:pt idx="1170">
                  <c:v>1.80156098213E-3</c:v>
                </c:pt>
                <c:pt idx="1171">
                  <c:v>1.803321531042E-3</c:v>
                </c:pt>
                <c:pt idx="1172">
                  <c:v>1.805809093639E-3</c:v>
                </c:pt>
                <c:pt idx="1173">
                  <c:v>1.808546134271E-3</c:v>
                </c:pt>
                <c:pt idx="1174">
                  <c:v>1.811789232306E-3</c:v>
                </c:pt>
                <c:pt idx="1175">
                  <c:v>1.8126587383449999E-3</c:v>
                </c:pt>
                <c:pt idx="1176">
                  <c:v>1.819444354624E-3</c:v>
                </c:pt>
                <c:pt idx="1177">
                  <c:v>1.8208271358160001E-3</c:v>
                </c:pt>
                <c:pt idx="1178">
                  <c:v>1.824604696594E-3</c:v>
                </c:pt>
                <c:pt idx="1179">
                  <c:v>1.827006810345E-3</c:v>
                </c:pt>
                <c:pt idx="1180">
                  <c:v>1.8290666630490001E-3</c:v>
                </c:pt>
                <c:pt idx="1181">
                  <c:v>1.832466572523E-3</c:v>
                </c:pt>
                <c:pt idx="1182">
                  <c:v>1.8368785968050001E-3</c:v>
                </c:pt>
                <c:pt idx="1183">
                  <c:v>1.8399577820670001E-3</c:v>
                </c:pt>
                <c:pt idx="1184">
                  <c:v>1.842231489718E-3</c:v>
                </c:pt>
                <c:pt idx="1185">
                  <c:v>1.8474846147E-3</c:v>
                </c:pt>
                <c:pt idx="1186">
                  <c:v>1.8503997707739999E-3</c:v>
                </c:pt>
                <c:pt idx="1187">
                  <c:v>1.85579538811E-3</c:v>
                </c:pt>
                <c:pt idx="1188">
                  <c:v>1.8566364888099999E-3</c:v>
                </c:pt>
                <c:pt idx="1189">
                  <c:v>1.860549557023E-3</c:v>
                </c:pt>
                <c:pt idx="1190">
                  <c:v>1.8648618133740001E-3</c:v>
                </c:pt>
                <c:pt idx="1191">
                  <c:v>1.865966594778E-3</c:v>
                </c:pt>
                <c:pt idx="1192">
                  <c:v>1.8676415784279999E-3</c:v>
                </c:pt>
                <c:pt idx="1193">
                  <c:v>1.8716758349909999E-3</c:v>
                </c:pt>
                <c:pt idx="1194">
                  <c:v>1.873236848041E-3</c:v>
                </c:pt>
                <c:pt idx="1195">
                  <c:v>1.875410787761E-3</c:v>
                </c:pt>
                <c:pt idx="1196">
                  <c:v>1.8779553938660001E-3</c:v>
                </c:pt>
                <c:pt idx="1197">
                  <c:v>1.8802362028510001E-3</c:v>
                </c:pt>
                <c:pt idx="1198">
                  <c:v>1.8861378775910001E-3</c:v>
                </c:pt>
                <c:pt idx="1199">
                  <c:v>1.8856032984329999E-3</c:v>
                </c:pt>
                <c:pt idx="1200">
                  <c:v>1.887570600957E-3</c:v>
                </c:pt>
                <c:pt idx="1201">
                  <c:v>1.892887870781E-3</c:v>
                </c:pt>
                <c:pt idx="1202">
                  <c:v>1.894619781524E-3</c:v>
                </c:pt>
                <c:pt idx="1203">
                  <c:v>1.8932298989970001E-3</c:v>
                </c:pt>
                <c:pt idx="1204">
                  <c:v>1.894206390716E-3</c:v>
                </c:pt>
                <c:pt idx="1205">
                  <c:v>1.8985186470670001E-3</c:v>
                </c:pt>
                <c:pt idx="1206">
                  <c:v>1.9013056298720001E-3</c:v>
                </c:pt>
                <c:pt idx="1207">
                  <c:v>1.9033369608219999E-3</c:v>
                </c:pt>
                <c:pt idx="1208">
                  <c:v>1.906116725877E-3</c:v>
                </c:pt>
                <c:pt idx="1209">
                  <c:v>1.913101878017E-3</c:v>
                </c:pt>
                <c:pt idx="1210">
                  <c:v>1.917585148476E-3</c:v>
                </c:pt>
                <c:pt idx="1211">
                  <c:v>1.919360016473E-3</c:v>
                </c:pt>
                <c:pt idx="1212">
                  <c:v>1.9225958967579999E-3</c:v>
                </c:pt>
                <c:pt idx="1213">
                  <c:v>1.9266729941590001E-3</c:v>
                </c:pt>
                <c:pt idx="1214">
                  <c:v>1.930051483214E-3</c:v>
                </c:pt>
                <c:pt idx="1215">
                  <c:v>1.930856960826E-3</c:v>
                </c:pt>
                <c:pt idx="1216">
                  <c:v>1.932539045811E-3</c:v>
                </c:pt>
                <c:pt idx="1217">
                  <c:v>1.9366445485500001E-3</c:v>
                </c:pt>
                <c:pt idx="1218">
                  <c:v>1.9378634169699999E-3</c:v>
                </c:pt>
                <c:pt idx="1219">
                  <c:v>1.940700225532E-3</c:v>
                </c:pt>
                <c:pt idx="1220">
                  <c:v>1.9408855587240001E-3</c:v>
                </c:pt>
                <c:pt idx="1221">
                  <c:v>1.9452476408329999E-3</c:v>
                </c:pt>
                <c:pt idx="1222">
                  <c:v>1.9497951725499999E-3</c:v>
                </c:pt>
                <c:pt idx="1223">
                  <c:v>1.9556470215320002E-3</c:v>
                </c:pt>
                <c:pt idx="1224">
                  <c:v>1.9600447267290001E-3</c:v>
                </c:pt>
                <c:pt idx="1225">
                  <c:v>1.9622684922070001E-3</c:v>
                </c:pt>
                <c:pt idx="1226">
                  <c:v>1.9650768954309998E-3</c:v>
                </c:pt>
                <c:pt idx="1227">
                  <c:v>1.9694673828780001E-3</c:v>
                </c:pt>
                <c:pt idx="1228">
                  <c:v>1.9731738138939999E-3</c:v>
                </c:pt>
                <c:pt idx="1229">
                  <c:v>1.9760462455450001E-3</c:v>
                </c:pt>
                <c:pt idx="1230">
                  <c:v>1.9814490806309999E-3</c:v>
                </c:pt>
                <c:pt idx="1231">
                  <c:v>1.981919631362E-3</c:v>
                </c:pt>
                <c:pt idx="1232">
                  <c:v>1.983380643651E-3</c:v>
                </c:pt>
                <c:pt idx="1233">
                  <c:v>1.9849559757859998E-3</c:v>
                </c:pt>
                <c:pt idx="1234">
                  <c:v>1.9878640305249998E-3</c:v>
                </c:pt>
                <c:pt idx="1235">
                  <c:v>1.9941292703149999E-3</c:v>
                </c:pt>
                <c:pt idx="1236">
                  <c:v>2.001442248002E-3</c:v>
                </c:pt>
                <c:pt idx="1237">
                  <c:v>2.002076478675E-3</c:v>
                </c:pt>
                <c:pt idx="1238">
                  <c:v>2.0054907072340001E-3</c:v>
                </c:pt>
                <c:pt idx="1239">
                  <c:v>2.0089619793000001E-3</c:v>
                </c:pt>
                <c:pt idx="1240">
                  <c:v>2.0119769033040001E-3</c:v>
                </c:pt>
                <c:pt idx="1241">
                  <c:v>2.0162179134790002E-3</c:v>
                </c:pt>
                <c:pt idx="1242">
                  <c:v>2.0195606630299999E-3</c:v>
                </c:pt>
                <c:pt idx="1243">
                  <c:v>2.0240440499039998E-3</c:v>
                </c:pt>
                <c:pt idx="1244">
                  <c:v>2.026403322816E-3</c:v>
                </c:pt>
                <c:pt idx="1245">
                  <c:v>2.0255551207809998E-3</c:v>
                </c:pt>
                <c:pt idx="1246">
                  <c:v>2.0255409181120002E-3</c:v>
                </c:pt>
                <c:pt idx="1247">
                  <c:v>2.0304659847170002E-3</c:v>
                </c:pt>
                <c:pt idx="1248">
                  <c:v>2.0293898414819999E-3</c:v>
                </c:pt>
                <c:pt idx="1249">
                  <c:v>2.0306869409979999E-3</c:v>
                </c:pt>
                <c:pt idx="1250">
                  <c:v>2.032718388364E-3</c:v>
                </c:pt>
                <c:pt idx="1251">
                  <c:v>2.0370022393759999E-3</c:v>
                </c:pt>
                <c:pt idx="1252">
                  <c:v>2.0383563824E-3</c:v>
                </c:pt>
                <c:pt idx="1253">
                  <c:v>2.0365603268150002E-3</c:v>
                </c:pt>
                <c:pt idx="1254">
                  <c:v>2.040330786258E-3</c:v>
                </c:pt>
                <c:pt idx="1255">
                  <c:v>2.0441724918780001E-3</c:v>
                </c:pt>
                <c:pt idx="1256">
                  <c:v>2.045548288152E-3</c:v>
                </c:pt>
                <c:pt idx="1257">
                  <c:v>2.0491261966529999E-3</c:v>
                </c:pt>
                <c:pt idx="1258">
                  <c:v>2.054158365354E-3</c:v>
                </c:pt>
                <c:pt idx="1259">
                  <c:v>2.0550137851389999E-3</c:v>
                </c:pt>
                <c:pt idx="1260">
                  <c:v>2.05834954977E-3</c:v>
                </c:pt>
                <c:pt idx="1261">
                  <c:v>2.0607658661899999E-3</c:v>
                </c:pt>
                <c:pt idx="1262">
                  <c:v>2.0655128173530002E-3</c:v>
                </c:pt>
                <c:pt idx="1263">
                  <c:v>2.0735955331470002E-3</c:v>
                </c:pt>
                <c:pt idx="1264">
                  <c:v>2.074294025078E-3</c:v>
                </c:pt>
                <c:pt idx="1265">
                  <c:v>2.0758123137060002E-3</c:v>
                </c:pt>
                <c:pt idx="1266">
                  <c:v>2.081122482195E-3</c:v>
                </c:pt>
                <c:pt idx="1267">
                  <c:v>2.0833390299229999E-3</c:v>
                </c:pt>
                <c:pt idx="1268">
                  <c:v>2.0869243890050001E-3</c:v>
                </c:pt>
                <c:pt idx="1269">
                  <c:v>2.0936813671139998E-3</c:v>
                </c:pt>
                <c:pt idx="1270">
                  <c:v>2.0989414770160001E-3</c:v>
                </c:pt>
                <c:pt idx="1271">
                  <c:v>2.1024269517510002E-3</c:v>
                </c:pt>
                <c:pt idx="1272">
                  <c:v>2.1047363989060001E-3</c:v>
                </c:pt>
                <c:pt idx="1273">
                  <c:v>2.1062546875329998E-3</c:v>
                </c:pt>
                <c:pt idx="1274">
                  <c:v>2.110630972311E-3</c:v>
                </c:pt>
                <c:pt idx="1275">
                  <c:v>2.116332994774E-3</c:v>
                </c:pt>
                <c:pt idx="1276">
                  <c:v>2.120837802067E-3</c:v>
                </c:pt>
                <c:pt idx="1277">
                  <c:v>2.1245370153339998E-3</c:v>
                </c:pt>
                <c:pt idx="1278">
                  <c:v>2.126375911757E-3</c:v>
                </c:pt>
                <c:pt idx="1279">
                  <c:v>2.1276234183460001E-3</c:v>
                </c:pt>
                <c:pt idx="1280">
                  <c:v>2.1277586929499999E-3</c:v>
                </c:pt>
                <c:pt idx="1281">
                  <c:v>2.126832259819E-3</c:v>
                </c:pt>
                <c:pt idx="1282">
                  <c:v>2.1316860802469998E-3</c:v>
                </c:pt>
                <c:pt idx="1283">
                  <c:v>2.1364474669099999E-3</c:v>
                </c:pt>
                <c:pt idx="1284">
                  <c:v>2.137666102499E-3</c:v>
                </c:pt>
                <c:pt idx="1285">
                  <c:v>2.141700359061E-3</c:v>
                </c:pt>
                <c:pt idx="1286">
                  <c:v>2.1456989925350001E-3</c:v>
                </c:pt>
                <c:pt idx="1287">
                  <c:v>2.1501183509829999E-3</c:v>
                </c:pt>
                <c:pt idx="1288">
                  <c:v>2.1567826624960002E-3</c:v>
                </c:pt>
                <c:pt idx="1289">
                  <c:v>2.161158947274E-3</c:v>
                </c:pt>
                <c:pt idx="1290">
                  <c:v>2.1643450018020002E-3</c:v>
                </c:pt>
                <c:pt idx="1291">
                  <c:v>2.1698903292419998E-3</c:v>
                </c:pt>
                <c:pt idx="1292">
                  <c:v>2.1722568199040002E-3</c:v>
                </c:pt>
                <c:pt idx="1293">
                  <c:v>2.173332963139E-3</c:v>
                </c:pt>
                <c:pt idx="1294">
                  <c:v>2.1789853926750002E-3</c:v>
                </c:pt>
                <c:pt idx="1295">
                  <c:v>2.1813588682560001E-3</c:v>
                </c:pt>
                <c:pt idx="1296">
                  <c:v>2.1796624641870002E-3</c:v>
                </c:pt>
                <c:pt idx="1297">
                  <c:v>2.1786289289590002E-3</c:v>
                </c:pt>
                <c:pt idx="1298">
                  <c:v>2.1813018247490001E-3</c:v>
                </c:pt>
                <c:pt idx="1299">
                  <c:v>2.1834971848879998E-3</c:v>
                </c:pt>
                <c:pt idx="1300">
                  <c:v>2.1883866284039999E-3</c:v>
                </c:pt>
                <c:pt idx="1301">
                  <c:v>2.1929270587859998E-3</c:v>
                </c:pt>
                <c:pt idx="1302">
                  <c:v>2.195585751906E-3</c:v>
                </c:pt>
                <c:pt idx="1303">
                  <c:v>2.1969471126790001E-3</c:v>
                </c:pt>
                <c:pt idx="1304">
                  <c:v>2.199520124123E-3</c:v>
                </c:pt>
                <c:pt idx="1305">
                  <c:v>2.202535048127E-3</c:v>
                </c:pt>
                <c:pt idx="1306">
                  <c:v>2.2095558233559999E-3</c:v>
                </c:pt>
                <c:pt idx="1307">
                  <c:v>2.2141532972459999E-3</c:v>
                </c:pt>
                <c:pt idx="1308">
                  <c:v>2.2137612104420001E-3</c:v>
                </c:pt>
                <c:pt idx="1309">
                  <c:v>2.2174604237080002E-3</c:v>
                </c:pt>
                <c:pt idx="1310">
                  <c:v>2.221323549747E-3</c:v>
                </c:pt>
                <c:pt idx="1311">
                  <c:v>2.2260707337409999E-3</c:v>
                </c:pt>
                <c:pt idx="1312">
                  <c:v>2.2298127878460001E-3</c:v>
                </c:pt>
                <c:pt idx="1313">
                  <c:v>2.2332340013240001E-3</c:v>
                </c:pt>
                <c:pt idx="1314">
                  <c:v>2.236384432763E-3</c:v>
                </c:pt>
                <c:pt idx="1315">
                  <c:v>2.2385939955709999E-3</c:v>
                </c:pt>
                <c:pt idx="1316">
                  <c:v>2.2430273238570001E-3</c:v>
                </c:pt>
                <c:pt idx="1317">
                  <c:v>2.2471400443459999E-3</c:v>
                </c:pt>
                <c:pt idx="1318">
                  <c:v>2.2533838637170001E-3</c:v>
                </c:pt>
                <c:pt idx="1319">
                  <c:v>2.257147338241E-3</c:v>
                </c:pt>
                <c:pt idx="1320">
                  <c:v>2.2574395406989999E-3</c:v>
                </c:pt>
                <c:pt idx="1321">
                  <c:v>2.2574111353610002E-3</c:v>
                </c:pt>
                <c:pt idx="1322">
                  <c:v>2.2621224634350001E-3</c:v>
                </c:pt>
                <c:pt idx="1323">
                  <c:v>2.267803298309E-3</c:v>
                </c:pt>
                <c:pt idx="1324">
                  <c:v>2.2697560489179998E-3</c:v>
                </c:pt>
                <c:pt idx="1325">
                  <c:v>2.269264310598E-3</c:v>
                </c:pt>
                <c:pt idx="1326">
                  <c:v>2.271074801683E-3</c:v>
                </c:pt>
                <c:pt idx="1327">
                  <c:v>2.2724219597880001E-3</c:v>
                </c:pt>
                <c:pt idx="1328">
                  <c:v>2.2760285064579999E-3</c:v>
                </c:pt>
                <c:pt idx="1329">
                  <c:v>2.2768909111620002E-3</c:v>
                </c:pt>
                <c:pt idx="1330">
                  <c:v>2.282871166244E-3</c:v>
                </c:pt>
                <c:pt idx="1331">
                  <c:v>2.2878746967759998E-3</c:v>
                </c:pt>
                <c:pt idx="1332">
                  <c:v>2.2898847237230002E-3</c:v>
                </c:pt>
                <c:pt idx="1333">
                  <c:v>2.2921226918699998E-3</c:v>
                </c:pt>
                <c:pt idx="1334">
                  <c:v>2.2967343684289999E-3</c:v>
                </c:pt>
                <c:pt idx="1335">
                  <c:v>2.3021372035150001E-3</c:v>
                </c:pt>
                <c:pt idx="1336">
                  <c:v>2.3024221882220002E-3</c:v>
                </c:pt>
                <c:pt idx="1337">
                  <c:v>2.305237809196E-3</c:v>
                </c:pt>
                <c:pt idx="1338">
                  <c:v>2.3073973134159998E-3</c:v>
                </c:pt>
                <c:pt idx="1339">
                  <c:v>2.311502816156E-3</c:v>
                </c:pt>
                <c:pt idx="1340">
                  <c:v>2.3156511597340001E-3</c:v>
                </c:pt>
                <c:pt idx="1341">
                  <c:v>2.3178108967839999E-3</c:v>
                </c:pt>
                <c:pt idx="1342">
                  <c:v>2.3194930981840002E-3</c:v>
                </c:pt>
                <c:pt idx="1343">
                  <c:v>2.3230211809280002E-3</c:v>
                </c:pt>
                <c:pt idx="1344">
                  <c:v>2.3261075839400001E-3</c:v>
                </c:pt>
                <c:pt idx="1345">
                  <c:v>2.3304768837989999E-3</c:v>
                </c:pt>
                <c:pt idx="1346">
                  <c:v>2.337490441278E-3</c:v>
                </c:pt>
                <c:pt idx="1347">
                  <c:v>2.343085594475E-3</c:v>
                </c:pt>
                <c:pt idx="1348">
                  <c:v>2.346706576645E-3</c:v>
                </c:pt>
                <c:pt idx="1349">
                  <c:v>2.3498497903349999E-3</c:v>
                </c:pt>
                <c:pt idx="1350">
                  <c:v>2.3510756436740002E-3</c:v>
                </c:pt>
                <c:pt idx="1351">
                  <c:v>2.3543473798779998E-3</c:v>
                </c:pt>
                <c:pt idx="1352">
                  <c:v>2.3567564785480001E-3</c:v>
                </c:pt>
                <c:pt idx="1353">
                  <c:v>2.3596859537069999E-3</c:v>
                </c:pt>
                <c:pt idx="1354">
                  <c:v>2.3665926419200001E-3</c:v>
                </c:pt>
                <c:pt idx="1355">
                  <c:v>2.3697074502710001E-3</c:v>
                </c:pt>
                <c:pt idx="1356">
                  <c:v>2.3717815056440001E-3</c:v>
                </c:pt>
                <c:pt idx="1357">
                  <c:v>2.3719882592560001E-3</c:v>
                </c:pt>
                <c:pt idx="1358">
                  <c:v>2.3739342577760001E-3</c:v>
                </c:pt>
                <c:pt idx="1359">
                  <c:v>2.3783748038109999E-3</c:v>
                </c:pt>
                <c:pt idx="1360">
                  <c:v>2.3825159296389999E-3</c:v>
                </c:pt>
                <c:pt idx="1361">
                  <c:v>2.3864433169359998E-3</c:v>
                </c:pt>
                <c:pt idx="1362">
                  <c:v>2.3912542965260001E-3</c:v>
                </c:pt>
                <c:pt idx="1363">
                  <c:v>2.3972559720279998E-3</c:v>
                </c:pt>
                <c:pt idx="1364">
                  <c:v>2.3968496825549999E-3</c:v>
                </c:pt>
                <c:pt idx="1365">
                  <c:v>2.3993158247320001E-3</c:v>
                </c:pt>
                <c:pt idx="1366">
                  <c:v>2.4003777652979999E-3</c:v>
                </c:pt>
                <c:pt idx="1367">
                  <c:v>2.40707071498E-3</c:v>
                </c:pt>
                <c:pt idx="1368">
                  <c:v>2.4128798395400002E-3</c:v>
                </c:pt>
                <c:pt idx="1369">
                  <c:v>2.417519921437E-3</c:v>
                </c:pt>
                <c:pt idx="1370">
                  <c:v>2.4195155128840001E-3</c:v>
                </c:pt>
                <c:pt idx="1371">
                  <c:v>2.4239418562499999E-3</c:v>
                </c:pt>
                <c:pt idx="1372">
                  <c:v>2.428560517728E-3</c:v>
                </c:pt>
                <c:pt idx="1373">
                  <c:v>2.4314259644599998E-3</c:v>
                </c:pt>
                <c:pt idx="1374">
                  <c:v>2.435802249238E-3</c:v>
                </c:pt>
                <c:pt idx="1375">
                  <c:v>2.4430796038360002E-3</c:v>
                </c:pt>
                <c:pt idx="1376">
                  <c:v>2.4481473956260002E-3</c:v>
                </c:pt>
                <c:pt idx="1377">
                  <c:v>2.4509772192690001E-3</c:v>
                </c:pt>
                <c:pt idx="1378">
                  <c:v>2.452987246215E-3</c:v>
                </c:pt>
                <c:pt idx="1379">
                  <c:v>2.4562303442509999E-3</c:v>
                </c:pt>
                <c:pt idx="1380">
                  <c:v>2.45936634019E-3</c:v>
                </c:pt>
                <c:pt idx="1381">
                  <c:v>2.4637284222990001E-3</c:v>
                </c:pt>
                <c:pt idx="1382">
                  <c:v>2.4655461311339998E-3</c:v>
                </c:pt>
                <c:pt idx="1383">
                  <c:v>2.4685040116309998E-3</c:v>
                </c:pt>
                <c:pt idx="1384">
                  <c:v>2.4708562996240001E-3</c:v>
                </c:pt>
                <c:pt idx="1385">
                  <c:v>2.4714905302970001E-3</c:v>
                </c:pt>
                <c:pt idx="1386">
                  <c:v>2.4758526124059998E-3</c:v>
                </c:pt>
                <c:pt idx="1387">
                  <c:v>2.4779483210300001E-3</c:v>
                </c:pt>
                <c:pt idx="1388">
                  <c:v>2.4810773320499998E-3</c:v>
                </c:pt>
                <c:pt idx="1389">
                  <c:v>2.4833083152769999E-3</c:v>
                </c:pt>
                <c:pt idx="1390">
                  <c:v>2.4847052991389998E-3</c:v>
                </c:pt>
                <c:pt idx="1391">
                  <c:v>2.4879982229320001E-3</c:v>
                </c:pt>
                <c:pt idx="1392">
                  <c:v>2.4920254945760001E-3</c:v>
                </c:pt>
                <c:pt idx="1393">
                  <c:v>2.4961521849039998E-3</c:v>
                </c:pt>
                <c:pt idx="1394">
                  <c:v>2.5010989047590001E-3</c:v>
                </c:pt>
                <c:pt idx="1395">
                  <c:v>2.50444188714E-3</c:v>
                </c:pt>
                <c:pt idx="1396">
                  <c:v>2.5062807835640002E-3</c:v>
                </c:pt>
                <c:pt idx="1397">
                  <c:v>2.510671271011E-3</c:v>
                </c:pt>
                <c:pt idx="1398">
                  <c:v>2.514235209674E-3</c:v>
                </c:pt>
                <c:pt idx="1399">
                  <c:v>2.5192175526170001E-3</c:v>
                </c:pt>
                <c:pt idx="1400">
                  <c:v>2.5244420394300001E-3</c:v>
                </c:pt>
                <c:pt idx="1401">
                  <c:v>2.5264662690460001E-3</c:v>
                </c:pt>
                <c:pt idx="1402">
                  <c:v>2.5303936563430001E-3</c:v>
                </c:pt>
                <c:pt idx="1403">
                  <c:v>2.5296809617430002E-3</c:v>
                </c:pt>
                <c:pt idx="1404">
                  <c:v>2.5333445519210001E-3</c:v>
                </c:pt>
                <c:pt idx="1405">
                  <c:v>2.540579065681E-3</c:v>
                </c:pt>
                <c:pt idx="1406">
                  <c:v>2.5430310051890001E-3</c:v>
                </c:pt>
                <c:pt idx="1407">
                  <c:v>2.5473076384509999E-3</c:v>
                </c:pt>
                <c:pt idx="1408">
                  <c:v>2.5516555178909999E-3</c:v>
                </c:pt>
                <c:pt idx="1409">
                  <c:v>2.555390354246E-3</c:v>
                </c:pt>
                <c:pt idx="1410">
                  <c:v>2.5585764087739998E-3</c:v>
                </c:pt>
                <c:pt idx="1411">
                  <c:v>2.5646777357910002E-3</c:v>
                </c:pt>
                <c:pt idx="1412">
                  <c:v>2.566003473476E-3</c:v>
                </c:pt>
                <c:pt idx="1413">
                  <c:v>2.5709713809189999E-3</c:v>
                </c:pt>
                <c:pt idx="1414">
                  <c:v>2.5704796426000002E-3</c:v>
                </c:pt>
                <c:pt idx="1415">
                  <c:v>2.570415381342E-3</c:v>
                </c:pt>
                <c:pt idx="1416">
                  <c:v>2.574506681412E-3</c:v>
                </c:pt>
                <c:pt idx="1417">
                  <c:v>2.5787549093370002E-3</c:v>
                </c:pt>
                <c:pt idx="1418">
                  <c:v>2.580401254818E-3</c:v>
                </c:pt>
                <c:pt idx="1419">
                  <c:v>2.580757718533E-3</c:v>
                </c:pt>
                <c:pt idx="1420">
                  <c:v>2.581698587164E-3</c:v>
                </c:pt>
                <c:pt idx="1421">
                  <c:v>2.5829174555839999E-3</c:v>
                </c:pt>
                <c:pt idx="1422">
                  <c:v>2.590551041067E-3</c:v>
                </c:pt>
                <c:pt idx="1423">
                  <c:v>2.593188313767E-3</c:v>
                </c:pt>
                <c:pt idx="1424">
                  <c:v>2.59939651005E-3</c:v>
                </c:pt>
                <c:pt idx="1425">
                  <c:v>2.603174187243E-3</c:v>
                </c:pt>
                <c:pt idx="1426">
                  <c:v>2.6087907608600002E-3</c:v>
                </c:pt>
                <c:pt idx="1427">
                  <c:v>2.608256181702E-3</c:v>
                </c:pt>
                <c:pt idx="1428">
                  <c:v>2.6121051050720001E-3</c:v>
                </c:pt>
                <c:pt idx="1429">
                  <c:v>2.6158615946770001E-3</c:v>
                </c:pt>
                <c:pt idx="1430">
                  <c:v>2.6252272073179999E-3</c:v>
                </c:pt>
                <c:pt idx="1431">
                  <c:v>2.6280782185489999E-3</c:v>
                </c:pt>
                <c:pt idx="1432">
                  <c:v>2.6300312019879998E-3</c:v>
                </c:pt>
                <c:pt idx="1433">
                  <c:v>2.6358545292170001E-3</c:v>
                </c:pt>
                <c:pt idx="1434">
                  <c:v>2.6416992768650001E-3</c:v>
                </c:pt>
                <c:pt idx="1435">
                  <c:v>2.6463393587619999E-3</c:v>
                </c:pt>
                <c:pt idx="1436">
                  <c:v>2.6500956155360001E-3</c:v>
                </c:pt>
                <c:pt idx="1437">
                  <c:v>2.6567387394609999E-3</c:v>
                </c:pt>
                <c:pt idx="1438">
                  <c:v>2.6617422699930001E-3</c:v>
                </c:pt>
                <c:pt idx="1439">
                  <c:v>2.6637024711820001E-3</c:v>
                </c:pt>
                <c:pt idx="1440">
                  <c:v>2.6641513686629999E-3</c:v>
                </c:pt>
                <c:pt idx="1441">
                  <c:v>2.6673518586899998E-3</c:v>
                </c:pt>
                <c:pt idx="1442">
                  <c:v>2.6718636509029999E-3</c:v>
                </c:pt>
                <c:pt idx="1443">
                  <c:v>2.6755058206620001E-3</c:v>
                </c:pt>
                <c:pt idx="1444">
                  <c:v>2.6782143395390002E-3</c:v>
                </c:pt>
                <c:pt idx="1445">
                  <c:v>2.6794117875399998E-3</c:v>
                </c:pt>
                <c:pt idx="1446">
                  <c:v>2.681400394067E-3</c:v>
                </c:pt>
                <c:pt idx="1447">
                  <c:v>2.6863112580029999E-3</c:v>
                </c:pt>
                <c:pt idx="1448">
                  <c:v>2.6898966170850001E-3</c:v>
                </c:pt>
                <c:pt idx="1449">
                  <c:v>2.6953420601790001E-3</c:v>
                </c:pt>
                <c:pt idx="1450">
                  <c:v>2.70013906993E-3</c:v>
                </c:pt>
                <c:pt idx="1451">
                  <c:v>2.7025553863499999E-3</c:v>
                </c:pt>
                <c:pt idx="1452">
                  <c:v>2.7022843714800001E-3</c:v>
                </c:pt>
                <c:pt idx="1453">
                  <c:v>2.7044226881119998E-3</c:v>
                </c:pt>
                <c:pt idx="1454">
                  <c:v>2.7068033814429998E-3</c:v>
                </c:pt>
                <c:pt idx="1455">
                  <c:v>2.7100036386400001E-3</c:v>
                </c:pt>
                <c:pt idx="1456">
                  <c:v>2.7146011125300002E-3</c:v>
                </c:pt>
                <c:pt idx="1457">
                  <c:v>2.719084499404E-3</c:v>
                </c:pt>
                <c:pt idx="1458">
                  <c:v>2.7233681175859998E-3</c:v>
                </c:pt>
                <c:pt idx="1459">
                  <c:v>2.72954069078E-3</c:v>
                </c:pt>
                <c:pt idx="1460">
                  <c:v>2.7349435258660001E-3</c:v>
                </c:pt>
                <c:pt idx="1461">
                  <c:v>2.7413226198410002E-3</c:v>
                </c:pt>
                <c:pt idx="1462">
                  <c:v>2.7447226457300001E-3</c:v>
                </c:pt>
                <c:pt idx="1463">
                  <c:v>2.7500898577269999E-3</c:v>
                </c:pt>
                <c:pt idx="1464">
                  <c:v>2.7539813891049999E-3</c:v>
                </c:pt>
                <c:pt idx="1465">
                  <c:v>2.7613728307189999E-3</c:v>
                </c:pt>
                <c:pt idx="1466">
                  <c:v>2.765321638435E-3</c:v>
                </c:pt>
                <c:pt idx="1467">
                  <c:v>2.7681798674170002E-3</c:v>
                </c:pt>
                <c:pt idx="1468">
                  <c:v>2.7728555724020002E-3</c:v>
                </c:pt>
                <c:pt idx="1469">
                  <c:v>2.7741882950070001E-3</c:v>
                </c:pt>
                <c:pt idx="1470">
                  <c:v>2.7770893648270002E-3</c:v>
                </c:pt>
                <c:pt idx="1471">
                  <c:v>2.780539216474E-3</c:v>
                </c:pt>
                <c:pt idx="1472">
                  <c:v>2.7891066856680002E-3</c:v>
                </c:pt>
                <c:pt idx="1473">
                  <c:v>2.7920005377380002E-3</c:v>
                </c:pt>
                <c:pt idx="1474">
                  <c:v>2.797103952616E-3</c:v>
                </c:pt>
                <c:pt idx="1475">
                  <c:v>2.7990210801359999E-3</c:v>
                </c:pt>
                <c:pt idx="1476">
                  <c:v>2.8003042098129999E-3</c:v>
                </c:pt>
                <c:pt idx="1477">
                  <c:v>2.8035757131869999E-3</c:v>
                </c:pt>
                <c:pt idx="1478">
                  <c:v>2.8053291607649999E-3</c:v>
                </c:pt>
                <c:pt idx="1479">
                  <c:v>2.8104824014010001E-3</c:v>
                </c:pt>
                <c:pt idx="1480">
                  <c:v>2.815593034029E-3</c:v>
                </c:pt>
                <c:pt idx="1481">
                  <c:v>2.8195274062449999E-3</c:v>
                </c:pt>
                <c:pt idx="1482">
                  <c:v>2.8220505919309999E-3</c:v>
                </c:pt>
                <c:pt idx="1483">
                  <c:v>2.8251369949430002E-3</c:v>
                </c:pt>
                <c:pt idx="1484">
                  <c:v>2.82930675894E-3</c:v>
                </c:pt>
                <c:pt idx="1485">
                  <c:v>2.8330343775449999E-3</c:v>
                </c:pt>
                <c:pt idx="1486">
                  <c:v>2.8367764316500001E-3</c:v>
                </c:pt>
                <c:pt idx="1487">
                  <c:v>2.8384444303809998E-3</c:v>
                </c:pt>
                <c:pt idx="1488">
                  <c:v>2.8418228030199998E-3</c:v>
                </c:pt>
                <c:pt idx="1489">
                  <c:v>2.843348076567E-3</c:v>
                </c:pt>
                <c:pt idx="1490">
                  <c:v>2.8451799880710002E-3</c:v>
                </c:pt>
                <c:pt idx="1491">
                  <c:v>2.8508536051960001E-3</c:v>
                </c:pt>
                <c:pt idx="1492">
                  <c:v>2.855401020497E-3</c:v>
                </c:pt>
                <c:pt idx="1493">
                  <c:v>2.861452521756E-3</c:v>
                </c:pt>
                <c:pt idx="1494">
                  <c:v>2.8656790964309998E-3</c:v>
                </c:pt>
                <c:pt idx="1495">
                  <c:v>2.8714810032399998E-3</c:v>
                </c:pt>
                <c:pt idx="1496">
                  <c:v>2.8773685917260002E-3</c:v>
                </c:pt>
                <c:pt idx="1497">
                  <c:v>2.8827143833039998E-3</c:v>
                </c:pt>
                <c:pt idx="1498">
                  <c:v>2.8877179138360001E-3</c:v>
                </c:pt>
                <c:pt idx="1499">
                  <c:v>2.8940471820530001E-3</c:v>
                </c:pt>
                <c:pt idx="1500">
                  <c:v>2.9014600440859998E-3</c:v>
                </c:pt>
                <c:pt idx="1501">
                  <c:v>2.9055513441559998E-3</c:v>
                </c:pt>
                <c:pt idx="1502">
                  <c:v>2.9075257480139999E-3</c:v>
                </c:pt>
                <c:pt idx="1503">
                  <c:v>2.9083881527189998E-3</c:v>
                </c:pt>
                <c:pt idx="1504">
                  <c:v>2.9161002021280001E-3</c:v>
                </c:pt>
                <c:pt idx="1505">
                  <c:v>2.9216527473179999E-3</c:v>
                </c:pt>
                <c:pt idx="1506">
                  <c:v>2.9260504525150002E-3</c:v>
                </c:pt>
                <c:pt idx="1507">
                  <c:v>2.9315673746170001E-3</c:v>
                </c:pt>
                <c:pt idx="1508">
                  <c:v>2.9362358618530001E-3</c:v>
                </c:pt>
                <c:pt idx="1509">
                  <c:v>2.941396320239E-3</c:v>
                </c:pt>
                <c:pt idx="1510">
                  <c:v>2.9466138221319999E-3</c:v>
                </c:pt>
                <c:pt idx="1511">
                  <c:v>2.951232483611E-3</c:v>
                </c:pt>
                <c:pt idx="1512">
                  <c:v>2.9568420723080002E-3</c:v>
                </c:pt>
                <c:pt idx="1513">
                  <c:v>2.9626511968669999E-3</c:v>
                </c:pt>
                <c:pt idx="1514">
                  <c:v>2.9626367613670001E-3</c:v>
                </c:pt>
                <c:pt idx="1515">
                  <c:v>2.9654949903489998E-3</c:v>
                </c:pt>
                <c:pt idx="1516">
                  <c:v>2.968003973365E-3</c:v>
                </c:pt>
                <c:pt idx="1517">
                  <c:v>2.969351131469E-3</c:v>
                </c:pt>
                <c:pt idx="1518">
                  <c:v>2.972351852804E-3</c:v>
                </c:pt>
                <c:pt idx="1519">
                  <c:v>2.9750887770209999E-3</c:v>
                </c:pt>
                <c:pt idx="1520">
                  <c:v>2.9765428043899999E-3</c:v>
                </c:pt>
                <c:pt idx="1521">
                  <c:v>2.9791586566720002E-3</c:v>
                </c:pt>
                <c:pt idx="1522">
                  <c:v>2.9839698690920001E-3</c:v>
                </c:pt>
                <c:pt idx="1523">
                  <c:v>2.9885673429820001E-3</c:v>
                </c:pt>
                <c:pt idx="1524">
                  <c:v>2.9883820097889998E-3</c:v>
                </c:pt>
                <c:pt idx="1525">
                  <c:v>2.9918318614360001E-3</c:v>
                </c:pt>
                <c:pt idx="1526">
                  <c:v>2.995609305799E-3</c:v>
                </c:pt>
                <c:pt idx="1527">
                  <c:v>2.9996936209500001E-3</c:v>
                </c:pt>
                <c:pt idx="1528">
                  <c:v>3.003371413797E-3</c:v>
                </c:pt>
                <c:pt idx="1529">
                  <c:v>3.007028019056E-3</c:v>
                </c:pt>
                <c:pt idx="1530">
                  <c:v>3.0081612057979998E-3</c:v>
                </c:pt>
                <c:pt idx="1531">
                  <c:v>3.007926046848E-3</c:v>
                </c:pt>
                <c:pt idx="1532">
                  <c:v>3.0095297843220001E-3</c:v>
                </c:pt>
                <c:pt idx="1533">
                  <c:v>3.0124022159729999E-3</c:v>
                </c:pt>
                <c:pt idx="1534">
                  <c:v>3.0212905257940002E-3</c:v>
                </c:pt>
                <c:pt idx="1535">
                  <c:v>3.0233431607479999E-3</c:v>
                </c:pt>
                <c:pt idx="1536">
                  <c:v>3.0295371543619999E-3</c:v>
                </c:pt>
                <c:pt idx="1537">
                  <c:v>3.034733235836E-3</c:v>
                </c:pt>
                <c:pt idx="1538">
                  <c:v>3.040007781237E-3</c:v>
                </c:pt>
                <c:pt idx="1539">
                  <c:v>3.0416112858799998E-3</c:v>
                </c:pt>
                <c:pt idx="1540">
                  <c:v>3.0475417152049998E-3</c:v>
                </c:pt>
                <c:pt idx="1541">
                  <c:v>3.0562302563340001E-3</c:v>
                </c:pt>
                <c:pt idx="1542">
                  <c:v>3.0599010642620001E-3</c:v>
                </c:pt>
                <c:pt idx="1543">
                  <c:v>3.065396333113E-3</c:v>
                </c:pt>
                <c:pt idx="1544">
                  <c:v>3.0677057802679999E-3</c:v>
                </c:pt>
                <c:pt idx="1545">
                  <c:v>3.0725882388650001E-3</c:v>
                </c:pt>
                <c:pt idx="1546">
                  <c:v>3.073357976973E-3</c:v>
                </c:pt>
                <c:pt idx="1547">
                  <c:v>3.0772781465199998E-3</c:v>
                </c:pt>
                <c:pt idx="1548">
                  <c:v>3.081326838583E-3</c:v>
                </c:pt>
                <c:pt idx="1549">
                  <c:v>3.0906498432160001E-3</c:v>
                </c:pt>
                <c:pt idx="1550">
                  <c:v>3.094370476902E-3</c:v>
                </c:pt>
                <c:pt idx="1551">
                  <c:v>3.0962163582440002E-3</c:v>
                </c:pt>
                <c:pt idx="1552">
                  <c:v>3.102303482592E-3</c:v>
                </c:pt>
                <c:pt idx="1553">
                  <c:v>3.1104006338859998E-3</c:v>
                </c:pt>
                <c:pt idx="1554">
                  <c:v>3.1148768030110001E-3</c:v>
                </c:pt>
                <c:pt idx="1555">
                  <c:v>3.1191960442810002E-3</c:v>
                </c:pt>
                <c:pt idx="1556">
                  <c:v>3.129531163722E-3</c:v>
                </c:pt>
                <c:pt idx="1557">
                  <c:v>3.1327314209189999E-3</c:v>
                </c:pt>
                <c:pt idx="1558">
                  <c:v>3.1366874463860002E-3</c:v>
                </c:pt>
                <c:pt idx="1559">
                  <c:v>3.1394385732710002E-3</c:v>
                </c:pt>
                <c:pt idx="1560">
                  <c:v>3.143508452922E-3</c:v>
                </c:pt>
                <c:pt idx="1561">
                  <c:v>3.1505648512390001E-3</c:v>
                </c:pt>
                <c:pt idx="1562">
                  <c:v>3.1552407890559999E-3</c:v>
                </c:pt>
                <c:pt idx="1563">
                  <c:v>3.155832178891E-3</c:v>
                </c:pt>
                <c:pt idx="1564">
                  <c:v>3.159032668918E-3</c:v>
                </c:pt>
                <c:pt idx="1565">
                  <c:v>3.1621046364310001E-3</c:v>
                </c:pt>
                <c:pt idx="1566">
                  <c:v>3.1632664613429999E-3</c:v>
                </c:pt>
                <c:pt idx="1567">
                  <c:v>3.1665309797969999E-3</c:v>
                </c:pt>
                <c:pt idx="1568">
                  <c:v>3.171049756929E-3</c:v>
                </c:pt>
                <c:pt idx="1569">
                  <c:v>3.1744926236569999E-3</c:v>
                </c:pt>
                <c:pt idx="1570">
                  <c:v>3.179545979947E-3</c:v>
                </c:pt>
                <c:pt idx="1571">
                  <c:v>3.181969514117E-3</c:v>
                </c:pt>
                <c:pt idx="1572">
                  <c:v>3.1865027267489999E-3</c:v>
                </c:pt>
                <c:pt idx="1573">
                  <c:v>3.18839144893E-3</c:v>
                </c:pt>
                <c:pt idx="1574">
                  <c:v>3.1946424860509999E-3</c:v>
                </c:pt>
                <c:pt idx="1575">
                  <c:v>3.203666070476E-3</c:v>
                </c:pt>
                <c:pt idx="1576">
                  <c:v>3.2107508741319999E-3</c:v>
                </c:pt>
                <c:pt idx="1577">
                  <c:v>3.222148166969E-3</c:v>
                </c:pt>
                <c:pt idx="1578">
                  <c:v>3.2282280735669998E-3</c:v>
                </c:pt>
                <c:pt idx="1579">
                  <c:v>3.2332672271879999E-3</c:v>
                </c:pt>
                <c:pt idx="1580">
                  <c:v>3.239033510908E-3</c:v>
                </c:pt>
                <c:pt idx="1581">
                  <c:v>3.24669573456E-3</c:v>
                </c:pt>
                <c:pt idx="1582">
                  <c:v>3.2514214981349998E-3</c:v>
                </c:pt>
                <c:pt idx="1583">
                  <c:v>3.2564250286670001E-3</c:v>
                </c:pt>
                <c:pt idx="1584">
                  <c:v>3.2633175142110001E-3</c:v>
                </c:pt>
                <c:pt idx="1585">
                  <c:v>3.265783656389E-3</c:v>
                </c:pt>
                <c:pt idx="1586">
                  <c:v>3.267701016739E-3</c:v>
                </c:pt>
                <c:pt idx="1587">
                  <c:v>3.2691052183510001E-3</c:v>
                </c:pt>
                <c:pt idx="1588">
                  <c:v>3.2738023437559999E-3</c:v>
                </c:pt>
                <c:pt idx="1589">
                  <c:v>3.279811004177E-3</c:v>
                </c:pt>
                <c:pt idx="1590">
                  <c:v>3.2836312893779998E-3</c:v>
                </c:pt>
                <c:pt idx="1591">
                  <c:v>3.2855700701480001E-3</c:v>
                </c:pt>
                <c:pt idx="1592">
                  <c:v>3.2906236592679999E-3</c:v>
                </c:pt>
                <c:pt idx="1593">
                  <c:v>3.29829310067E-3</c:v>
                </c:pt>
                <c:pt idx="1594">
                  <c:v>3.300830489025E-3</c:v>
                </c:pt>
                <c:pt idx="1595">
                  <c:v>3.3063972368839998E-3</c:v>
                </c:pt>
                <c:pt idx="1596">
                  <c:v>3.3094335813080001E-3</c:v>
                </c:pt>
                <c:pt idx="1597">
                  <c:v>3.3136745914820001E-3</c:v>
                </c:pt>
                <c:pt idx="1598">
                  <c:v>3.317509079352E-3</c:v>
                </c:pt>
                <c:pt idx="1599">
                  <c:v>3.3203673083340001E-3</c:v>
                </c:pt>
                <c:pt idx="1600">
                  <c:v>3.3227265812459999E-3</c:v>
                </c:pt>
                <c:pt idx="1601">
                  <c:v>3.3288137055930002E-3</c:v>
                </c:pt>
                <c:pt idx="1602">
                  <c:v>3.332063788548E-3</c:v>
                </c:pt>
                <c:pt idx="1603">
                  <c:v>3.3362335525449999E-3</c:v>
                </c:pt>
                <c:pt idx="1604">
                  <c:v>3.3412941265850002E-3</c:v>
                </c:pt>
                <c:pt idx="1605">
                  <c:v>3.344216616824E-3</c:v>
                </c:pt>
                <c:pt idx="1606">
                  <c:v>3.3510804641990002E-3</c:v>
                </c:pt>
                <c:pt idx="1607">
                  <c:v>3.3515936229380002E-3</c:v>
                </c:pt>
                <c:pt idx="1608">
                  <c:v>3.3569394145159998E-3</c:v>
                </c:pt>
                <c:pt idx="1609">
                  <c:v>3.3623208291829998E-3</c:v>
                </c:pt>
                <c:pt idx="1610">
                  <c:v>3.3684719819580002E-3</c:v>
                </c:pt>
                <c:pt idx="1611">
                  <c:v>3.3725276589389999E-3</c:v>
                </c:pt>
                <c:pt idx="1612">
                  <c:v>3.378906985745E-3</c:v>
                </c:pt>
                <c:pt idx="1613">
                  <c:v>3.3854146022349999E-3</c:v>
                </c:pt>
                <c:pt idx="1614">
                  <c:v>3.390924073756E-3</c:v>
                </c:pt>
                <c:pt idx="1615">
                  <c:v>3.397959284484E-3</c:v>
                </c:pt>
                <c:pt idx="1616">
                  <c:v>3.4002757165579999E-3</c:v>
                </c:pt>
                <c:pt idx="1617">
                  <c:v>3.4081873018290002E-3</c:v>
                </c:pt>
                <c:pt idx="1618">
                  <c:v>3.411266487092E-3</c:v>
                </c:pt>
                <c:pt idx="1619">
                  <c:v>3.4142388030889998E-3</c:v>
                </c:pt>
                <c:pt idx="1620">
                  <c:v>3.420126158744E-3</c:v>
                </c:pt>
                <c:pt idx="1621">
                  <c:v>3.425593255088E-3</c:v>
                </c:pt>
                <c:pt idx="1622">
                  <c:v>3.4280663821849998E-3</c:v>
                </c:pt>
                <c:pt idx="1623">
                  <c:v>3.4298696555200001E-3</c:v>
                </c:pt>
                <c:pt idx="1624">
                  <c:v>3.4340466372670001E-3</c:v>
                </c:pt>
                <c:pt idx="1625">
                  <c:v>3.438494168222E-3</c:v>
                </c:pt>
                <c:pt idx="1626">
                  <c:v>3.4448378719389998E-3</c:v>
                </c:pt>
                <c:pt idx="1627">
                  <c:v>3.4525357186790001E-3</c:v>
                </c:pt>
                <c:pt idx="1628">
                  <c:v>3.457190003246E-3</c:v>
                </c:pt>
                <c:pt idx="1629">
                  <c:v>3.4604617394510002E-3</c:v>
                </c:pt>
                <c:pt idx="1630">
                  <c:v>3.4627853892740001E-3</c:v>
                </c:pt>
                <c:pt idx="1631">
                  <c:v>3.4674610942599998E-3</c:v>
                </c:pt>
                <c:pt idx="1632">
                  <c:v>3.4742467105389999E-3</c:v>
                </c:pt>
                <c:pt idx="1633">
                  <c:v>3.4800912253560002E-3</c:v>
                </c:pt>
                <c:pt idx="1634">
                  <c:v>3.483477048576E-3</c:v>
                </c:pt>
                <c:pt idx="1635">
                  <c:v>3.4852302633229999E-3</c:v>
                </c:pt>
                <c:pt idx="1636">
                  <c:v>3.4885804634539998E-3</c:v>
                </c:pt>
                <c:pt idx="1637">
                  <c:v>3.4892931580540001E-3</c:v>
                </c:pt>
                <c:pt idx="1638">
                  <c:v>3.4946389496329998E-3</c:v>
                </c:pt>
                <c:pt idx="1639">
                  <c:v>3.503676736727E-3</c:v>
                </c:pt>
                <c:pt idx="1640">
                  <c:v>3.5097494255750001E-3</c:v>
                </c:pt>
                <c:pt idx="1641">
                  <c:v>3.5128002054990001E-3</c:v>
                </c:pt>
                <c:pt idx="1642">
                  <c:v>3.5168344620620001E-3</c:v>
                </c:pt>
                <c:pt idx="1643">
                  <c:v>3.522201674059E-3</c:v>
                </c:pt>
                <c:pt idx="1644">
                  <c:v>3.5304483026270001E-3</c:v>
                </c:pt>
                <c:pt idx="1645">
                  <c:v>3.5399922635409998E-3</c:v>
                </c:pt>
                <c:pt idx="1646">
                  <c:v>3.54797532782E-3</c:v>
                </c:pt>
                <c:pt idx="1647">
                  <c:v>3.5541763063519998E-3</c:v>
                </c:pt>
                <c:pt idx="1648">
                  <c:v>3.5601635463540001E-3</c:v>
                </c:pt>
                <c:pt idx="1649">
                  <c:v>3.5645398311319998E-3</c:v>
                </c:pt>
                <c:pt idx="1650">
                  <c:v>3.568902146071E-3</c:v>
                </c:pt>
                <c:pt idx="1651">
                  <c:v>3.5749962553379999E-3</c:v>
                </c:pt>
                <c:pt idx="1652">
                  <c:v>3.5794437862930002E-3</c:v>
                </c:pt>
                <c:pt idx="1653">
                  <c:v>3.5827653482559999E-3</c:v>
                </c:pt>
                <c:pt idx="1654">
                  <c:v>3.5861653741449998E-3</c:v>
                </c:pt>
                <c:pt idx="1655">
                  <c:v>3.5883749369530001E-3</c:v>
                </c:pt>
                <c:pt idx="1656">
                  <c:v>3.5901996307079998E-3</c:v>
                </c:pt>
                <c:pt idx="1657">
                  <c:v>3.5930720623579999E-3</c:v>
                </c:pt>
                <c:pt idx="1658">
                  <c:v>3.5978902596979999E-3</c:v>
                </c:pt>
                <c:pt idx="1659">
                  <c:v>3.6017035599799998E-3</c:v>
                </c:pt>
                <c:pt idx="1660">
                  <c:v>3.6089525092389998E-3</c:v>
                </c:pt>
                <c:pt idx="1661">
                  <c:v>3.612231230363E-3</c:v>
                </c:pt>
                <c:pt idx="1662">
                  <c:v>3.6167430225760001E-3</c:v>
                </c:pt>
                <c:pt idx="1663">
                  <c:v>3.6211193073539998E-3</c:v>
                </c:pt>
                <c:pt idx="1664">
                  <c:v>3.6261086352169999E-3</c:v>
                </c:pt>
                <c:pt idx="1665">
                  <c:v>3.6313047166910001E-3</c:v>
                </c:pt>
                <c:pt idx="1666">
                  <c:v>3.6383683327589999E-3</c:v>
                </c:pt>
                <c:pt idx="1667">
                  <c:v>3.6461660638450002E-3</c:v>
                </c:pt>
                <c:pt idx="1668">
                  <c:v>3.6490526981650001E-3</c:v>
                </c:pt>
                <c:pt idx="1669">
                  <c:v>3.6508915945889999E-3</c:v>
                </c:pt>
                <c:pt idx="1670">
                  <c:v>3.6538639105860001E-3</c:v>
                </c:pt>
                <c:pt idx="1671">
                  <c:v>3.6576986312870001E-3</c:v>
                </c:pt>
                <c:pt idx="1672">
                  <c:v>3.6632937844840001E-3</c:v>
                </c:pt>
                <c:pt idx="1673">
                  <c:v>3.6712482105939999E-3</c:v>
                </c:pt>
                <c:pt idx="1674">
                  <c:v>3.6755818873639998E-3</c:v>
                </c:pt>
                <c:pt idx="1675">
                  <c:v>3.681134432554E-3</c:v>
                </c:pt>
                <c:pt idx="1676">
                  <c:v>3.685168689117E-3</c:v>
                </c:pt>
                <c:pt idx="1677">
                  <c:v>3.689053235576E-3</c:v>
                </c:pt>
                <c:pt idx="1678">
                  <c:v>3.693671897054E-3</c:v>
                </c:pt>
                <c:pt idx="1679">
                  <c:v>3.701391164213E-3</c:v>
                </c:pt>
                <c:pt idx="1680">
                  <c:v>3.7049835082140002E-3</c:v>
                </c:pt>
                <c:pt idx="1681">
                  <c:v>3.711419878528E-3</c:v>
                </c:pt>
                <c:pt idx="1682">
                  <c:v>3.7161810323599999E-3</c:v>
                </c:pt>
                <c:pt idx="1683">
                  <c:v>3.7169863935560001E-3</c:v>
                </c:pt>
                <c:pt idx="1684">
                  <c:v>3.7205219268799999E-3</c:v>
                </c:pt>
                <c:pt idx="1685">
                  <c:v>3.727271687239E-3</c:v>
                </c:pt>
                <c:pt idx="1686">
                  <c:v>3.7348412442950001E-3</c:v>
                </c:pt>
                <c:pt idx="1687">
                  <c:v>3.73737164773E-3</c:v>
                </c:pt>
                <c:pt idx="1688">
                  <c:v>3.7430096417670001E-3</c:v>
                </c:pt>
                <c:pt idx="1689">
                  <c:v>3.750885603949E-3</c:v>
                </c:pt>
                <c:pt idx="1690">
                  <c:v>3.7588330451399999E-3</c:v>
                </c:pt>
                <c:pt idx="1691">
                  <c:v>3.7675288040189998E-3</c:v>
                </c:pt>
                <c:pt idx="1692">
                  <c:v>3.7740222178400001E-3</c:v>
                </c:pt>
                <c:pt idx="1693">
                  <c:v>3.7806793116029998E-3</c:v>
                </c:pt>
                <c:pt idx="1694">
                  <c:v>3.787058638409E-3</c:v>
                </c:pt>
                <c:pt idx="1695">
                  <c:v>3.789396490902E-3</c:v>
                </c:pt>
                <c:pt idx="1696">
                  <c:v>3.793844254687E-3</c:v>
                </c:pt>
                <c:pt idx="1697">
                  <c:v>3.8032527081669999E-3</c:v>
                </c:pt>
                <c:pt idx="1698">
                  <c:v>3.8082348182799999E-3</c:v>
                </c:pt>
                <c:pt idx="1699">
                  <c:v>3.8154979702090001E-3</c:v>
                </c:pt>
                <c:pt idx="1700">
                  <c:v>3.8204090669750001E-3</c:v>
                </c:pt>
                <c:pt idx="1701">
                  <c:v>3.8238943088800001E-3</c:v>
                </c:pt>
                <c:pt idx="1702">
                  <c:v>3.8290619850160001E-3</c:v>
                </c:pt>
                <c:pt idx="1703">
                  <c:v>3.8332743570209998E-3</c:v>
                </c:pt>
                <c:pt idx="1704">
                  <c:v>3.8398390170190002E-3</c:v>
                </c:pt>
                <c:pt idx="1705">
                  <c:v>3.8474013563250002E-3</c:v>
                </c:pt>
                <c:pt idx="1706">
                  <c:v>3.850943874568E-3</c:v>
                </c:pt>
                <c:pt idx="1707">
                  <c:v>3.8575085345659999E-3</c:v>
                </c:pt>
                <c:pt idx="1708">
                  <c:v>3.8641230203210002E-3</c:v>
                </c:pt>
                <c:pt idx="1709">
                  <c:v>3.8666676264259999E-3</c:v>
                </c:pt>
                <c:pt idx="1710">
                  <c:v>3.872547764331E-3</c:v>
                </c:pt>
                <c:pt idx="1711">
                  <c:v>3.878185758367E-3</c:v>
                </c:pt>
                <c:pt idx="1712">
                  <c:v>3.8839378394190001E-3</c:v>
                </c:pt>
                <c:pt idx="1713">
                  <c:v>3.8917069323360001E-3</c:v>
                </c:pt>
                <c:pt idx="1714">
                  <c:v>3.8969458546490002E-3</c:v>
                </c:pt>
                <c:pt idx="1715">
                  <c:v>3.8978368975219999E-3</c:v>
                </c:pt>
                <c:pt idx="1716">
                  <c:v>3.9042802527550001E-3</c:v>
                </c:pt>
                <c:pt idx="1717">
                  <c:v>3.9090416394169996E-3</c:v>
                </c:pt>
                <c:pt idx="1718">
                  <c:v>3.9170030504470004E-3</c:v>
                </c:pt>
                <c:pt idx="1719">
                  <c:v>3.9230971597140002E-3</c:v>
                </c:pt>
                <c:pt idx="1720">
                  <c:v>3.9259912446140003E-3</c:v>
                </c:pt>
                <c:pt idx="1721">
                  <c:v>3.9336890913549997E-3</c:v>
                </c:pt>
                <c:pt idx="1722">
                  <c:v>3.9428835734720002E-3</c:v>
                </c:pt>
                <c:pt idx="1723">
                  <c:v>3.9469609037039999E-3</c:v>
                </c:pt>
                <c:pt idx="1724">
                  <c:v>3.9530405774710004E-3</c:v>
                </c:pt>
                <c:pt idx="1725">
                  <c:v>3.963746596128E-3</c:v>
                </c:pt>
                <c:pt idx="1726">
                  <c:v>3.9672888815400001E-3</c:v>
                </c:pt>
                <c:pt idx="1727">
                  <c:v>3.9728200063109996E-3</c:v>
                </c:pt>
                <c:pt idx="1728">
                  <c:v>3.9750938303769997E-3</c:v>
                </c:pt>
                <c:pt idx="1729">
                  <c:v>3.9792060852050001E-3</c:v>
                </c:pt>
                <c:pt idx="1730">
                  <c:v>3.9887856692079997E-3</c:v>
                </c:pt>
                <c:pt idx="1731">
                  <c:v>3.9950865320860004E-3</c:v>
                </c:pt>
                <c:pt idx="1732">
                  <c:v>3.9983582682910001E-3</c:v>
                </c:pt>
                <c:pt idx="1733">
                  <c:v>4.0074032731350004E-3</c:v>
                </c:pt>
                <c:pt idx="1734">
                  <c:v>4.0135974995790004E-3</c:v>
                </c:pt>
                <c:pt idx="1735">
                  <c:v>4.0193991735580003E-3</c:v>
                </c:pt>
                <c:pt idx="1736">
                  <c:v>4.0296916849909999E-3</c:v>
                </c:pt>
                <c:pt idx="1737">
                  <c:v>4.0380950085819999E-3</c:v>
                </c:pt>
                <c:pt idx="1738">
                  <c:v>4.0451944805679997E-3</c:v>
                </c:pt>
                <c:pt idx="1739">
                  <c:v>4.0527353994550003E-3</c:v>
                </c:pt>
                <c:pt idx="1740">
                  <c:v>4.0577035397290004E-3</c:v>
                </c:pt>
                <c:pt idx="1741">
                  <c:v>4.0596351027490001E-3</c:v>
                </c:pt>
                <c:pt idx="1742">
                  <c:v>4.0623149834569999E-3</c:v>
                </c:pt>
                <c:pt idx="1743">
                  <c:v>4.0656863711770004E-3</c:v>
                </c:pt>
                <c:pt idx="1744">
                  <c:v>4.0694638155399998E-3</c:v>
                </c:pt>
                <c:pt idx="1745">
                  <c:v>4.0724431164559996E-3</c:v>
                </c:pt>
                <c:pt idx="1746">
                  <c:v>4.0789153426890002E-3</c:v>
                </c:pt>
                <c:pt idx="1747">
                  <c:v>4.0821870788929999E-3</c:v>
                </c:pt>
                <c:pt idx="1748">
                  <c:v>4.0873470716179996E-3</c:v>
                </c:pt>
                <c:pt idx="1749">
                  <c:v>4.0922937914730003E-3</c:v>
                </c:pt>
                <c:pt idx="1750">
                  <c:v>4.0985448285939998E-3</c:v>
                </c:pt>
                <c:pt idx="1751">
                  <c:v>4.1061569936570001E-3</c:v>
                </c:pt>
                <c:pt idx="1752">
                  <c:v>4.1149030439559999E-3</c:v>
                </c:pt>
                <c:pt idx="1753">
                  <c:v>4.1234702803190004E-3</c:v>
                </c:pt>
                <c:pt idx="1754">
                  <c:v>4.1301348246629999E-3</c:v>
                </c:pt>
                <c:pt idx="1755">
                  <c:v>4.136670846492E-3</c:v>
                </c:pt>
                <c:pt idx="1756">
                  <c:v>4.1430359706279996E-3</c:v>
                </c:pt>
                <c:pt idx="1757">
                  <c:v>4.1474690660830002E-3</c:v>
                </c:pt>
                <c:pt idx="1758">
                  <c:v>4.1533708572390002E-3</c:v>
                </c:pt>
                <c:pt idx="1759">
                  <c:v>4.1597145609559997E-3</c:v>
                </c:pt>
                <c:pt idx="1760">
                  <c:v>4.165673162788E-3</c:v>
                </c:pt>
                <c:pt idx="1761">
                  <c:v>4.1692513041199997E-3</c:v>
                </c:pt>
                <c:pt idx="1762">
                  <c:v>4.1747251525520003E-3</c:v>
                </c:pt>
                <c:pt idx="1763">
                  <c:v>4.1800285689529999E-3</c:v>
                </c:pt>
                <c:pt idx="1764">
                  <c:v>4.185338504612E-3</c:v>
                </c:pt>
                <c:pt idx="1765">
                  <c:v>4.1931788437069998E-3</c:v>
                </c:pt>
                <c:pt idx="1766">
                  <c:v>4.1968426667150002E-3</c:v>
                </c:pt>
                <c:pt idx="1767">
                  <c:v>4.205944482237E-3</c:v>
                </c:pt>
                <c:pt idx="1768">
                  <c:v>4.2138276621700001E-3</c:v>
                </c:pt>
                <c:pt idx="1769">
                  <c:v>4.2184037156400003E-3</c:v>
                </c:pt>
                <c:pt idx="1770">
                  <c:v>4.2239776812490002E-3</c:v>
                </c:pt>
                <c:pt idx="1771">
                  <c:v>4.2301858775320002E-3</c:v>
                </c:pt>
                <c:pt idx="1772">
                  <c:v>4.236080218107E-3</c:v>
                </c:pt>
                <c:pt idx="1773">
                  <c:v>4.241361748427E-3</c:v>
                </c:pt>
                <c:pt idx="1774">
                  <c:v>4.2469142936169997E-3</c:v>
                </c:pt>
                <c:pt idx="1775">
                  <c:v>4.2522316798570001E-3</c:v>
                </c:pt>
                <c:pt idx="1776">
                  <c:v>4.2560021393000004E-3</c:v>
                </c:pt>
                <c:pt idx="1777">
                  <c:v>4.2572566308079996E-3</c:v>
                </c:pt>
                <c:pt idx="1778">
                  <c:v>4.2639710009099996E-3</c:v>
                </c:pt>
                <c:pt idx="1779">
                  <c:v>4.271704237908E-3</c:v>
                </c:pt>
                <c:pt idx="1780">
                  <c:v>4.2780339717860003E-3</c:v>
                </c:pt>
                <c:pt idx="1781">
                  <c:v>4.2860098183160004E-3</c:v>
                </c:pt>
                <c:pt idx="1782">
                  <c:v>4.2933439835910001E-3</c:v>
                </c:pt>
                <c:pt idx="1783">
                  <c:v>4.2970003560190003E-3</c:v>
                </c:pt>
                <c:pt idx="1784">
                  <c:v>4.3063233606520004E-3</c:v>
                </c:pt>
                <c:pt idx="1785">
                  <c:v>4.312681499869E-3</c:v>
                </c:pt>
                <c:pt idx="1786">
                  <c:v>4.3248198926450002E-3</c:v>
                </c:pt>
                <c:pt idx="1787">
                  <c:v>4.336395300925E-3</c:v>
                </c:pt>
                <c:pt idx="1788">
                  <c:v>4.3413988314570003E-3</c:v>
                </c:pt>
                <c:pt idx="1789">
                  <c:v>4.3465876951810003E-3</c:v>
                </c:pt>
                <c:pt idx="1790">
                  <c:v>4.3524680659170001E-3</c:v>
                </c:pt>
                <c:pt idx="1791">
                  <c:v>4.3614846654240003E-3</c:v>
                </c:pt>
                <c:pt idx="1792">
                  <c:v>4.3703513219949999E-3</c:v>
                </c:pt>
                <c:pt idx="1793">
                  <c:v>4.381655715406E-3</c:v>
                </c:pt>
                <c:pt idx="1794">
                  <c:v>4.3874434195459999E-3</c:v>
                </c:pt>
                <c:pt idx="1795">
                  <c:v>4.3925610370930002E-3</c:v>
                </c:pt>
                <c:pt idx="1796">
                  <c:v>4.398313350976E-3</c:v>
                </c:pt>
                <c:pt idx="1797">
                  <c:v>4.4044074602429999E-3</c:v>
                </c:pt>
                <c:pt idx="1798">
                  <c:v>4.4135237112639999E-3</c:v>
                </c:pt>
                <c:pt idx="1799">
                  <c:v>4.4198888354000003E-3</c:v>
                </c:pt>
                <c:pt idx="1800">
                  <c:v>4.4286842457950002E-3</c:v>
                </c:pt>
                <c:pt idx="1801">
                  <c:v>4.4341441243890001E-3</c:v>
                </c:pt>
                <c:pt idx="1802">
                  <c:v>4.4399173930289998E-3</c:v>
                </c:pt>
                <c:pt idx="1803">
                  <c:v>4.4441227801140003E-3</c:v>
                </c:pt>
                <c:pt idx="1804">
                  <c:v>4.4505093246700001E-3</c:v>
                </c:pt>
                <c:pt idx="1805">
                  <c:v>4.4601028785109997E-3</c:v>
                </c:pt>
                <c:pt idx="1806">
                  <c:v>4.4624335132540001E-3</c:v>
                </c:pt>
                <c:pt idx="1807">
                  <c:v>4.4665606692430001E-3</c:v>
                </c:pt>
                <c:pt idx="1808">
                  <c:v>4.4710580259560003E-3</c:v>
                </c:pt>
                <c:pt idx="1809">
                  <c:v>4.4781928882000003E-3</c:v>
                </c:pt>
                <c:pt idx="1810">
                  <c:v>4.4819563627239998E-3</c:v>
                </c:pt>
                <c:pt idx="1811">
                  <c:v>4.4870954006910003E-3</c:v>
                </c:pt>
                <c:pt idx="1812">
                  <c:v>4.4915145263080001E-3</c:v>
                </c:pt>
                <c:pt idx="1813">
                  <c:v>4.5009944587949997E-3</c:v>
                </c:pt>
                <c:pt idx="1814">
                  <c:v>4.5105884782970004E-3</c:v>
                </c:pt>
                <c:pt idx="1815">
                  <c:v>4.517181310803E-3</c:v>
                </c:pt>
                <c:pt idx="1816">
                  <c:v>4.5278873294590004E-3</c:v>
                </c:pt>
                <c:pt idx="1817">
                  <c:v>4.5349579304459998E-3</c:v>
                </c:pt>
                <c:pt idx="1818">
                  <c:v>4.5422138646249999E-3</c:v>
                </c:pt>
                <c:pt idx="1819">
                  <c:v>4.5459982939060001E-3</c:v>
                </c:pt>
                <c:pt idx="1820">
                  <c:v>4.5550009235740003E-3</c:v>
                </c:pt>
                <c:pt idx="1821">
                  <c:v>4.5634326525029996E-3</c:v>
                </c:pt>
                <c:pt idx="1822">
                  <c:v>4.5699686743319997E-3</c:v>
                </c:pt>
                <c:pt idx="1823">
                  <c:v>4.5759133063260002E-3</c:v>
                </c:pt>
                <c:pt idx="1824">
                  <c:v>4.5803324319419999E-3</c:v>
                </c:pt>
                <c:pt idx="1825">
                  <c:v>4.5890281908209998E-3</c:v>
                </c:pt>
                <c:pt idx="1826">
                  <c:v>4.5942883007229996E-3</c:v>
                </c:pt>
                <c:pt idx="1827">
                  <c:v>4.6035684645180002E-3</c:v>
                </c:pt>
                <c:pt idx="1828">
                  <c:v>4.6094991266729998E-3</c:v>
                </c:pt>
                <c:pt idx="1829">
                  <c:v>4.6188859269020001E-3</c:v>
                </c:pt>
                <c:pt idx="1830">
                  <c:v>4.6251653693619998E-3</c:v>
                </c:pt>
                <c:pt idx="1831">
                  <c:v>4.6303188428279997E-3</c:v>
                </c:pt>
                <c:pt idx="1832">
                  <c:v>4.6391356736419998E-3</c:v>
                </c:pt>
                <c:pt idx="1833">
                  <c:v>4.6442318707699999E-3</c:v>
                </c:pt>
                <c:pt idx="1834">
                  <c:v>4.6510174870489996E-3</c:v>
                </c:pt>
                <c:pt idx="1835">
                  <c:v>4.6558999456469997E-3</c:v>
                </c:pt>
                <c:pt idx="1836">
                  <c:v>4.6649235300719998E-3</c:v>
                </c:pt>
                <c:pt idx="1837">
                  <c:v>4.6697631478310004E-3</c:v>
                </c:pt>
                <c:pt idx="1838">
                  <c:v>4.6787797473369997E-3</c:v>
                </c:pt>
                <c:pt idx="1839">
                  <c:v>4.6876608394090004E-3</c:v>
                </c:pt>
                <c:pt idx="1840">
                  <c:v>4.6972190029919998E-3</c:v>
                </c:pt>
                <c:pt idx="1841">
                  <c:v>4.7032064758239997E-3</c:v>
                </c:pt>
                <c:pt idx="1842">
                  <c:v>4.7063282690939998E-3</c:v>
                </c:pt>
                <c:pt idx="1843">
                  <c:v>4.7154803760350002E-3</c:v>
                </c:pt>
                <c:pt idx="1844">
                  <c:v>4.7207903116940004E-3</c:v>
                </c:pt>
                <c:pt idx="1845">
                  <c:v>4.7257440164690002E-3</c:v>
                </c:pt>
                <c:pt idx="1846">
                  <c:v>4.7308900393549999E-3</c:v>
                </c:pt>
                <c:pt idx="1847">
                  <c:v>4.7402060590679999E-3</c:v>
                </c:pt>
                <c:pt idx="1848">
                  <c:v>4.7432351857420001E-3</c:v>
                </c:pt>
                <c:pt idx="1849">
                  <c:v>4.7488589771090004E-3</c:v>
                </c:pt>
                <c:pt idx="1850">
                  <c:v>4.7516389749940003E-3</c:v>
                </c:pt>
                <c:pt idx="1851">
                  <c:v>4.7606979496779998E-3</c:v>
                </c:pt>
                <c:pt idx="1852">
                  <c:v>4.7685243189330003E-3</c:v>
                </c:pt>
                <c:pt idx="1853">
                  <c:v>4.773535300046E-3</c:v>
                </c:pt>
                <c:pt idx="1854">
                  <c:v>4.7807339578870003E-3</c:v>
                </c:pt>
                <c:pt idx="1855">
                  <c:v>4.7887098044160003E-3</c:v>
                </c:pt>
                <c:pt idx="1856">
                  <c:v>4.7946544364089998E-3</c:v>
                </c:pt>
                <c:pt idx="1857">
                  <c:v>4.7990805469450004E-3</c:v>
                </c:pt>
                <c:pt idx="1858">
                  <c:v>4.8075625672939996E-3</c:v>
                </c:pt>
                <c:pt idx="1859">
                  <c:v>4.8133288510140001E-3</c:v>
                </c:pt>
                <c:pt idx="1860">
                  <c:v>4.8217535950240004E-3</c:v>
                </c:pt>
                <c:pt idx="1861">
                  <c:v>4.8287673853340003E-3</c:v>
                </c:pt>
                <c:pt idx="1862">
                  <c:v>4.838168621063E-3</c:v>
                </c:pt>
                <c:pt idx="1863">
                  <c:v>4.8462869599460003E-3</c:v>
                </c:pt>
                <c:pt idx="1864">
                  <c:v>4.8547475598750001E-3</c:v>
                </c:pt>
                <c:pt idx="1865">
                  <c:v>4.8633720725770003E-3</c:v>
                </c:pt>
                <c:pt idx="1866">
                  <c:v>4.8699723556640002E-3</c:v>
                </c:pt>
                <c:pt idx="1867">
                  <c:v>4.8788818530740002E-3</c:v>
                </c:pt>
                <c:pt idx="1868">
                  <c:v>4.8858528025449996E-3</c:v>
                </c:pt>
                <c:pt idx="1869">
                  <c:v>4.894598387182E-3</c:v>
                </c:pt>
                <c:pt idx="1870">
                  <c:v>4.900072701275E-3</c:v>
                </c:pt>
                <c:pt idx="1871">
                  <c:v>4.906708374619E-3</c:v>
                </c:pt>
                <c:pt idx="1872">
                  <c:v>4.9116406589749997E-3</c:v>
                </c:pt>
                <c:pt idx="1873">
                  <c:v>4.9145561642939999E-3</c:v>
                </c:pt>
                <c:pt idx="1874">
                  <c:v>4.9196309410039999E-3</c:v>
                </c:pt>
                <c:pt idx="1875">
                  <c:v>4.9228882417080002E-3</c:v>
                </c:pt>
                <c:pt idx="1876">
                  <c:v>4.9293031916020002E-3</c:v>
                </c:pt>
                <c:pt idx="1877">
                  <c:v>4.9330592155460004E-3</c:v>
                </c:pt>
                <c:pt idx="1878">
                  <c:v>4.9417340196670004E-3</c:v>
                </c:pt>
                <c:pt idx="1879">
                  <c:v>4.9470793455839998E-3</c:v>
                </c:pt>
                <c:pt idx="1880">
                  <c:v>4.9570440314710001E-3</c:v>
                </c:pt>
                <c:pt idx="1881">
                  <c:v>4.9663670361040002E-3</c:v>
                </c:pt>
                <c:pt idx="1882">
                  <c:v>4.9734520725909998E-3</c:v>
                </c:pt>
                <c:pt idx="1883">
                  <c:v>4.9824612215159996E-3</c:v>
                </c:pt>
                <c:pt idx="1884">
                  <c:v>4.990059416741E-3</c:v>
                </c:pt>
                <c:pt idx="1885">
                  <c:v>4.9979495815930001E-3</c:v>
                </c:pt>
                <c:pt idx="1886">
                  <c:v>5.0037731416519996E-3</c:v>
                </c:pt>
                <c:pt idx="1887">
                  <c:v>5.0116702914239997E-3</c:v>
                </c:pt>
                <c:pt idx="1888">
                  <c:v>5.017500836402E-3</c:v>
                </c:pt>
                <c:pt idx="1889">
                  <c:v>5.0250845961270002E-3</c:v>
                </c:pt>
                <c:pt idx="1890">
                  <c:v>5.029910244048E-3</c:v>
                </c:pt>
                <c:pt idx="1891">
                  <c:v>5.033018067479E-3</c:v>
                </c:pt>
                <c:pt idx="1892">
                  <c:v>5.0392686389390002E-3</c:v>
                </c:pt>
                <c:pt idx="1893">
                  <c:v>5.0456267781559998E-3</c:v>
                </c:pt>
                <c:pt idx="1894">
                  <c:v>5.0538233481349998E-3</c:v>
                </c:pt>
                <c:pt idx="1895">
                  <c:v>5.0595896318550004E-3</c:v>
                </c:pt>
                <c:pt idx="1896">
                  <c:v>5.0692120566960003E-3</c:v>
                </c:pt>
                <c:pt idx="1897">
                  <c:v>5.0758835859599999E-3</c:v>
                </c:pt>
                <c:pt idx="1898">
                  <c:v>5.0799106247719997E-3</c:v>
                </c:pt>
                <c:pt idx="1899">
                  <c:v>5.087394732982E-3</c:v>
                </c:pt>
                <c:pt idx="1900">
                  <c:v>5.0943801179529997E-3</c:v>
                </c:pt>
                <c:pt idx="1901">
                  <c:v>5.0996541976930003E-3</c:v>
                </c:pt>
                <c:pt idx="1902">
                  <c:v>5.1059764809910004E-3</c:v>
                </c:pt>
                <c:pt idx="1903">
                  <c:v>5.1138810813429999E-3</c:v>
                </c:pt>
                <c:pt idx="1904">
                  <c:v>5.1172599196429996E-3</c:v>
                </c:pt>
                <c:pt idx="1905">
                  <c:v>5.1226983778180002E-3</c:v>
                </c:pt>
                <c:pt idx="1906">
                  <c:v>5.1264758221809996E-3</c:v>
                </c:pt>
                <c:pt idx="1907">
                  <c:v>5.1326770335439996E-3</c:v>
                </c:pt>
                <c:pt idx="1908">
                  <c:v>5.1433541811999996E-3</c:v>
                </c:pt>
                <c:pt idx="1909">
                  <c:v>5.1492988131940001E-3</c:v>
                </c:pt>
                <c:pt idx="1910">
                  <c:v>5.1546017639340002E-3</c:v>
                </c:pt>
                <c:pt idx="1911">
                  <c:v>5.1612732931969997E-3</c:v>
                </c:pt>
                <c:pt idx="1912">
                  <c:v>5.1696551963689996E-3</c:v>
                </c:pt>
                <c:pt idx="1913">
                  <c:v>5.1742098294199996E-3</c:v>
                </c:pt>
                <c:pt idx="1914">
                  <c:v>5.1812306046490003E-3</c:v>
                </c:pt>
                <c:pt idx="1915">
                  <c:v>5.1901899278159998E-3</c:v>
                </c:pt>
                <c:pt idx="1916">
                  <c:v>5.1980516873299997E-3</c:v>
                </c:pt>
                <c:pt idx="1917">
                  <c:v>5.206041969359E-3</c:v>
                </c:pt>
                <c:pt idx="1918">
                  <c:v>5.2126492373649998E-3</c:v>
                </c:pt>
                <c:pt idx="1919">
                  <c:v>5.2200122736389999E-3</c:v>
                </c:pt>
                <c:pt idx="1920">
                  <c:v>5.2284728735689998E-3</c:v>
                </c:pt>
                <c:pt idx="1921">
                  <c:v>5.236591212451E-3</c:v>
                </c:pt>
                <c:pt idx="1922">
                  <c:v>5.2432054653759998E-3</c:v>
                </c:pt>
                <c:pt idx="1923">
                  <c:v>5.2518942393359998E-3</c:v>
                </c:pt>
                <c:pt idx="1924">
                  <c:v>5.2609820850189996E-3</c:v>
                </c:pt>
                <c:pt idx="1925">
                  <c:v>5.2648950368170003E-3</c:v>
                </c:pt>
                <c:pt idx="1926">
                  <c:v>5.2720941603179999E-3</c:v>
                </c:pt>
                <c:pt idx="1927">
                  <c:v>5.2795140072699996E-3</c:v>
                </c:pt>
                <c:pt idx="1928">
                  <c:v>5.2838833071289998E-3</c:v>
                </c:pt>
                <c:pt idx="1929">
                  <c:v>5.2881240844729997E-3</c:v>
                </c:pt>
                <c:pt idx="1930">
                  <c:v>5.294667556882E-3</c:v>
                </c:pt>
                <c:pt idx="1931">
                  <c:v>5.3013246506450002E-3</c:v>
                </c:pt>
                <c:pt idx="1932">
                  <c:v>5.3045819513499997E-3</c:v>
                </c:pt>
                <c:pt idx="1933">
                  <c:v>5.3109969012439997E-3</c:v>
                </c:pt>
                <c:pt idx="1934">
                  <c:v>5.3161573596300004E-3</c:v>
                </c:pt>
                <c:pt idx="1935">
                  <c:v>5.3236484527589998E-3</c:v>
                </c:pt>
                <c:pt idx="1936">
                  <c:v>5.3309118375180001E-3</c:v>
                </c:pt>
                <c:pt idx="1937">
                  <c:v>5.3366636857389996E-3</c:v>
                </c:pt>
                <c:pt idx="1938">
                  <c:v>5.3434134460989997E-3</c:v>
                </c:pt>
                <c:pt idx="1939">
                  <c:v>5.3509045392269999E-3</c:v>
                </c:pt>
                <c:pt idx="1940">
                  <c:v>5.3552025929090004E-3</c:v>
                </c:pt>
                <c:pt idx="1941">
                  <c:v>5.3596361540260004E-3</c:v>
                </c:pt>
                <c:pt idx="1942">
                  <c:v>5.3715892136099999E-3</c:v>
                </c:pt>
                <c:pt idx="1943">
                  <c:v>5.3785601630810002E-3</c:v>
                </c:pt>
                <c:pt idx="1944">
                  <c:v>5.3858445025980004E-3</c:v>
                </c:pt>
                <c:pt idx="1945">
                  <c:v>5.3922240622340002E-3</c:v>
                </c:pt>
                <c:pt idx="1946">
                  <c:v>5.3996937349440003E-3</c:v>
                </c:pt>
                <c:pt idx="1947">
                  <c:v>5.4056593216959999E-3</c:v>
                </c:pt>
                <c:pt idx="1948">
                  <c:v>5.4124733433129997E-3</c:v>
                </c:pt>
                <c:pt idx="1949">
                  <c:v>5.420577712357E-3</c:v>
                </c:pt>
                <c:pt idx="1950">
                  <c:v>5.4293018765750002E-3</c:v>
                </c:pt>
                <c:pt idx="1951">
                  <c:v>5.4374276660379998E-3</c:v>
                </c:pt>
                <c:pt idx="1952">
                  <c:v>5.4413261823360003E-3</c:v>
                </c:pt>
                <c:pt idx="1953">
                  <c:v>5.4521961137650003E-3</c:v>
                </c:pt>
                <c:pt idx="1954">
                  <c:v>5.4570212960239999E-3</c:v>
                </c:pt>
                <c:pt idx="1955">
                  <c:v>5.4664155468339996E-3</c:v>
                </c:pt>
                <c:pt idx="1956">
                  <c:v>5.4725669324400001E-3</c:v>
                </c:pt>
                <c:pt idx="1957">
                  <c:v>5.4802503436800001E-3</c:v>
                </c:pt>
                <c:pt idx="1958">
                  <c:v>5.4865088313819999E-3</c:v>
                </c:pt>
                <c:pt idx="1959">
                  <c:v>5.4927170276639998E-3</c:v>
                </c:pt>
                <c:pt idx="1960">
                  <c:v>5.4981480352580001E-3</c:v>
                </c:pt>
                <c:pt idx="1961">
                  <c:v>5.5075283162299999E-3</c:v>
                </c:pt>
                <c:pt idx="1962">
                  <c:v>5.5163591168819999E-3</c:v>
                </c:pt>
                <c:pt idx="1963">
                  <c:v>5.5195665918289999E-3</c:v>
                </c:pt>
                <c:pt idx="1964">
                  <c:v>5.5282553657889999E-3</c:v>
                </c:pt>
                <c:pt idx="1965">
                  <c:v>5.5347131565210003E-3</c:v>
                </c:pt>
                <c:pt idx="1966">
                  <c:v>5.5413274094460001E-3</c:v>
                </c:pt>
                <c:pt idx="1967">
                  <c:v>5.5502583272760003E-3</c:v>
                </c:pt>
                <c:pt idx="1968">
                  <c:v>5.5570867843930003E-3</c:v>
                </c:pt>
                <c:pt idx="1969">
                  <c:v>5.5661816149950001E-3</c:v>
                </c:pt>
                <c:pt idx="1970">
                  <c:v>5.5746994912619996E-3</c:v>
                </c:pt>
                <c:pt idx="1971">
                  <c:v>5.5812355130909997E-3</c:v>
                </c:pt>
                <c:pt idx="1972">
                  <c:v>5.587386433035E-3</c:v>
                </c:pt>
                <c:pt idx="1973">
                  <c:v>5.5991685949269999E-3</c:v>
                </c:pt>
                <c:pt idx="1974">
                  <c:v>5.6076077744360003E-3</c:v>
                </c:pt>
                <c:pt idx="1975">
                  <c:v>5.6144287809730001E-3</c:v>
                </c:pt>
                <c:pt idx="1976">
                  <c:v>5.6213429197670001E-3</c:v>
                </c:pt>
                <c:pt idx="1977">
                  <c:v>5.6289620697500004E-3</c:v>
                </c:pt>
                <c:pt idx="1978">
                  <c:v>5.638334900141E-3</c:v>
                </c:pt>
                <c:pt idx="1979">
                  <c:v>5.6482567451889999E-3</c:v>
                </c:pt>
                <c:pt idx="1980">
                  <c:v>5.656353663653E-3</c:v>
                </c:pt>
                <c:pt idx="1981">
                  <c:v>5.6639946997169999E-3</c:v>
                </c:pt>
                <c:pt idx="1982">
                  <c:v>5.6710867211220003E-3</c:v>
                </c:pt>
                <c:pt idx="1983">
                  <c:v>5.6757195852700001E-3</c:v>
                </c:pt>
                <c:pt idx="1984">
                  <c:v>5.6852851994339997E-3</c:v>
                </c:pt>
                <c:pt idx="1985">
                  <c:v>5.6940950453279997E-3</c:v>
                </c:pt>
                <c:pt idx="1986">
                  <c:v>5.7002743706110002E-3</c:v>
                </c:pt>
                <c:pt idx="1987">
                  <c:v>5.7054422795770002E-3</c:v>
                </c:pt>
                <c:pt idx="1988">
                  <c:v>5.7132542133329998E-3</c:v>
                </c:pt>
                <c:pt idx="1989">
                  <c:v>5.7170102372769999E-3</c:v>
                </c:pt>
                <c:pt idx="1990">
                  <c:v>5.7215648703279999E-3</c:v>
                </c:pt>
                <c:pt idx="1991">
                  <c:v>5.7312515564259996E-3</c:v>
                </c:pt>
                <c:pt idx="1992">
                  <c:v>5.7417363859709998E-3</c:v>
                </c:pt>
                <c:pt idx="1993">
                  <c:v>5.7474384084339998E-3</c:v>
                </c:pt>
                <c:pt idx="1994">
                  <c:v>5.7548368349670002E-3</c:v>
                </c:pt>
                <c:pt idx="1995">
                  <c:v>5.7651647366579999E-3</c:v>
                </c:pt>
                <c:pt idx="1996">
                  <c:v>5.7751219719650001E-3</c:v>
                </c:pt>
                <c:pt idx="1997">
                  <c:v>5.7806316763160002E-3</c:v>
                </c:pt>
                <c:pt idx="1998">
                  <c:v>5.7888641022149998E-3</c:v>
                </c:pt>
                <c:pt idx="1999">
                  <c:v>5.795293487608E-3</c:v>
                </c:pt>
                <c:pt idx="2000">
                  <c:v>5.8053149841729998E-3</c:v>
                </c:pt>
                <c:pt idx="2001">
                  <c:v>5.8114663697780003E-3</c:v>
                </c:pt>
                <c:pt idx="2002">
                  <c:v>5.8154719881709999E-3</c:v>
                </c:pt>
                <c:pt idx="2003">
                  <c:v>5.8256788179279996E-3</c:v>
                </c:pt>
                <c:pt idx="2004">
                  <c:v>5.8329561725259998E-3</c:v>
                </c:pt>
                <c:pt idx="2005">
                  <c:v>5.8407182805239998E-3</c:v>
                </c:pt>
                <c:pt idx="2006">
                  <c:v>5.8508394286040004E-3</c:v>
                </c:pt>
                <c:pt idx="2007">
                  <c:v>5.8619515039029998E-3</c:v>
                </c:pt>
                <c:pt idx="2008">
                  <c:v>5.869335494936E-3</c:v>
                </c:pt>
                <c:pt idx="2009">
                  <c:v>5.879777949303E-3</c:v>
                </c:pt>
                <c:pt idx="2010">
                  <c:v>5.8876681141560002E-3</c:v>
                </c:pt>
                <c:pt idx="2011">
                  <c:v>5.8964351192119999E-3</c:v>
                </c:pt>
                <c:pt idx="2012">
                  <c:v>5.9060002677140001E-3</c:v>
                </c:pt>
                <c:pt idx="2013">
                  <c:v>5.9125507250430004E-3</c:v>
                </c:pt>
                <c:pt idx="2014">
                  <c:v>5.9202555567029998E-3</c:v>
                </c:pt>
                <c:pt idx="2015">
                  <c:v>5.9288162738079997E-3</c:v>
                </c:pt>
                <c:pt idx="2016">
                  <c:v>5.9320023283360003E-3</c:v>
                </c:pt>
                <c:pt idx="2017">
                  <c:v>5.9400778263810003E-3</c:v>
                </c:pt>
                <c:pt idx="2018">
                  <c:v>5.9477826580409997E-3</c:v>
                </c:pt>
                <c:pt idx="2019">
                  <c:v>5.9561221860350002E-3</c:v>
                </c:pt>
                <c:pt idx="2020">
                  <c:v>5.9641837142410002E-3</c:v>
                </c:pt>
                <c:pt idx="2021">
                  <c:v>5.9687737375500004E-3</c:v>
                </c:pt>
                <c:pt idx="2022">
                  <c:v>5.9795365668830003E-3</c:v>
                </c:pt>
                <c:pt idx="2023">
                  <c:v>5.9879045002160002E-3</c:v>
                </c:pt>
                <c:pt idx="2024">
                  <c:v>5.9951888397339996E-3</c:v>
                </c:pt>
                <c:pt idx="2025">
                  <c:v>5.9998719952999999E-3</c:v>
                </c:pt>
                <c:pt idx="2026">
                  <c:v>6.009615492076E-3</c:v>
                </c:pt>
                <c:pt idx="2027">
                  <c:v>6.0187671333550002E-3</c:v>
                </c:pt>
                <c:pt idx="2028">
                  <c:v>6.0255457647139998E-3</c:v>
                </c:pt>
                <c:pt idx="2029">
                  <c:v>6.0323528014119996E-3</c:v>
                </c:pt>
                <c:pt idx="2030">
                  <c:v>6.0375630855559999E-3</c:v>
                </c:pt>
                <c:pt idx="2031">
                  <c:v>6.0457168146970004E-3</c:v>
                </c:pt>
                <c:pt idx="2032">
                  <c:v>6.0502574779090004E-3</c:v>
                </c:pt>
                <c:pt idx="2033">
                  <c:v>6.0577914118770003E-3</c:v>
                </c:pt>
                <c:pt idx="2034">
                  <c:v>6.0644340701400002E-3</c:v>
                </c:pt>
                <c:pt idx="2035">
                  <c:v>6.0694022104140002E-3</c:v>
                </c:pt>
                <c:pt idx="2036">
                  <c:v>6.0767438262700002E-3</c:v>
                </c:pt>
                <c:pt idx="2037">
                  <c:v>6.0834507457909999E-3</c:v>
                </c:pt>
                <c:pt idx="2038">
                  <c:v>6.0916407965120002E-3</c:v>
                </c:pt>
                <c:pt idx="2039">
                  <c:v>6.0997377149760003E-3</c:v>
                </c:pt>
                <c:pt idx="2040">
                  <c:v>6.1108423396949996E-3</c:v>
                </c:pt>
                <c:pt idx="2041">
                  <c:v>6.121961865574E-3</c:v>
                </c:pt>
                <c:pt idx="2042">
                  <c:v>6.1308001168070003E-3</c:v>
                </c:pt>
                <c:pt idx="2043">
                  <c:v>6.1369938775900001E-3</c:v>
                </c:pt>
                <c:pt idx="2044">
                  <c:v>6.1450554057960001E-3</c:v>
                </c:pt>
                <c:pt idx="2045">
                  <c:v>6.156666204333E-3</c:v>
                </c:pt>
                <c:pt idx="2046">
                  <c:v>6.1664669774469999E-3</c:v>
                </c:pt>
                <c:pt idx="2047">
                  <c:v>6.1750202439729996E-3</c:v>
                </c:pt>
                <c:pt idx="2048">
                  <c:v>6.1820619739590002E-3</c:v>
                </c:pt>
                <c:pt idx="2049">
                  <c:v>6.187728606164E-3</c:v>
                </c:pt>
                <c:pt idx="2050">
                  <c:v>6.1925542540849999E-3</c:v>
                </c:pt>
                <c:pt idx="2051">
                  <c:v>6.1979712918400001E-3</c:v>
                </c:pt>
                <c:pt idx="2052">
                  <c:v>6.2051629647610004E-3</c:v>
                </c:pt>
                <c:pt idx="2053">
                  <c:v>6.2167099677030001E-3</c:v>
                </c:pt>
                <c:pt idx="2054">
                  <c:v>6.2219272367660004E-3</c:v>
                </c:pt>
                <c:pt idx="2055">
                  <c:v>6.2293326482179999E-3</c:v>
                </c:pt>
                <c:pt idx="2056">
                  <c:v>6.2374584376810004E-3</c:v>
                </c:pt>
                <c:pt idx="2057">
                  <c:v>6.2454487197099997E-3</c:v>
                </c:pt>
                <c:pt idx="2058">
                  <c:v>6.2586632557210002E-3</c:v>
                </c:pt>
                <c:pt idx="2059">
                  <c:v>6.2686349265279996E-3</c:v>
                </c:pt>
                <c:pt idx="2060">
                  <c:v>6.2785637564960004E-3</c:v>
                </c:pt>
                <c:pt idx="2061">
                  <c:v>6.28734473139E-3</c:v>
                </c:pt>
                <c:pt idx="2062">
                  <c:v>6.2937382608649999E-3</c:v>
                </c:pt>
                <c:pt idx="2063">
                  <c:v>6.2980577349659997E-3</c:v>
                </c:pt>
                <c:pt idx="2064">
                  <c:v>6.3069318421190004E-3</c:v>
                </c:pt>
                <c:pt idx="2065">
                  <c:v>6.3137388788160002E-3</c:v>
                </c:pt>
                <c:pt idx="2066">
                  <c:v>6.3187563791870004E-3</c:v>
                </c:pt>
                <c:pt idx="2067">
                  <c:v>6.3233468681569999E-3</c:v>
                </c:pt>
                <c:pt idx="2068">
                  <c:v>6.3232611864810001E-3</c:v>
                </c:pt>
                <c:pt idx="2069">
                  <c:v>6.3309236429630001E-3</c:v>
                </c:pt>
                <c:pt idx="2070">
                  <c:v>6.3391202129420001E-3</c:v>
                </c:pt>
                <c:pt idx="2071">
                  <c:v>6.3451291061940003E-3</c:v>
                </c:pt>
                <c:pt idx="2072">
                  <c:v>6.3518718816340004E-3</c:v>
                </c:pt>
                <c:pt idx="2073">
                  <c:v>6.3576381653550002E-3</c:v>
                </c:pt>
                <c:pt idx="2074">
                  <c:v>6.3654212281110002E-3</c:v>
                </c:pt>
                <c:pt idx="2075">
                  <c:v>6.3723921775819996E-3</c:v>
                </c:pt>
                <c:pt idx="2076">
                  <c:v>6.3794702291490001E-3</c:v>
                </c:pt>
                <c:pt idx="2077">
                  <c:v>6.387025583535E-3</c:v>
                </c:pt>
                <c:pt idx="2078">
                  <c:v>6.3965762965380001E-3</c:v>
                </c:pt>
                <c:pt idx="2079">
                  <c:v>6.4033120870590002E-3</c:v>
                </c:pt>
                <c:pt idx="2080">
                  <c:v>6.4104613848030003E-3</c:v>
                </c:pt>
                <c:pt idx="2081">
                  <c:v>6.4151654951269997E-3</c:v>
                </c:pt>
                <c:pt idx="2082">
                  <c:v>6.4216586761180004E-3</c:v>
                </c:pt>
                <c:pt idx="2083">
                  <c:v>6.4292498864229998E-3</c:v>
                </c:pt>
                <c:pt idx="2084">
                  <c:v>6.4376387745139997E-3</c:v>
                </c:pt>
                <c:pt idx="2085">
                  <c:v>6.4419368281960002E-3</c:v>
                </c:pt>
                <c:pt idx="2086">
                  <c:v>6.4500197768210003E-3</c:v>
                </c:pt>
                <c:pt idx="2087">
                  <c:v>6.4558358862999996E-3</c:v>
                </c:pt>
                <c:pt idx="2088">
                  <c:v>6.4622936770319999E-3</c:v>
                </c:pt>
                <c:pt idx="2089">
                  <c:v>6.469549611211E-3</c:v>
                </c:pt>
                <c:pt idx="2090">
                  <c:v>6.4777107909319998E-3</c:v>
                </c:pt>
                <c:pt idx="2091">
                  <c:v>6.4908401109279997E-3</c:v>
                </c:pt>
                <c:pt idx="2092">
                  <c:v>6.5011107362809998E-3</c:v>
                </c:pt>
                <c:pt idx="2093">
                  <c:v>6.5125506371260002E-3</c:v>
                </c:pt>
                <c:pt idx="2094">
                  <c:v>6.5219164825979998E-3</c:v>
                </c:pt>
                <c:pt idx="2095">
                  <c:v>6.5338197164239997E-3</c:v>
                </c:pt>
                <c:pt idx="2096">
                  <c:v>6.5387091599399998E-3</c:v>
                </c:pt>
                <c:pt idx="2097">
                  <c:v>6.5489020198580003E-3</c:v>
                </c:pt>
                <c:pt idx="2098">
                  <c:v>6.5568564459680002E-3</c:v>
                </c:pt>
                <c:pt idx="2099">
                  <c:v>6.5673980861899999E-3</c:v>
                </c:pt>
                <c:pt idx="2100">
                  <c:v>6.5744901075960004E-3</c:v>
                </c:pt>
                <c:pt idx="2101">
                  <c:v>6.5803634934130002E-3</c:v>
                </c:pt>
                <c:pt idx="2102">
                  <c:v>6.5870848484340001E-3</c:v>
                </c:pt>
                <c:pt idx="2103">
                  <c:v>6.5905703231689998E-3</c:v>
                </c:pt>
                <c:pt idx="2104">
                  <c:v>6.5953885205090003E-3</c:v>
                </c:pt>
                <c:pt idx="2105">
                  <c:v>6.604069843888E-3</c:v>
                </c:pt>
                <c:pt idx="2106">
                  <c:v>6.6150468774140003E-3</c:v>
                </c:pt>
                <c:pt idx="2107">
                  <c:v>6.6202427260580003E-3</c:v>
                </c:pt>
                <c:pt idx="2108">
                  <c:v>6.6309412941339997E-3</c:v>
                </c:pt>
                <c:pt idx="2109">
                  <c:v>6.633785087615E-3</c:v>
                </c:pt>
                <c:pt idx="2110">
                  <c:v>6.6405851393939999E-3</c:v>
                </c:pt>
                <c:pt idx="2111">
                  <c:v>6.6445907577870004E-3</c:v>
                </c:pt>
                <c:pt idx="2112">
                  <c:v>6.6515402868389997E-3</c:v>
                </c:pt>
                <c:pt idx="2113">
                  <c:v>6.6600292921069996E-3</c:v>
                </c:pt>
                <c:pt idx="2114">
                  <c:v>6.6677699796860003E-3</c:v>
                </c:pt>
                <c:pt idx="2115">
                  <c:v>6.6736647859220004E-3</c:v>
                </c:pt>
                <c:pt idx="2116">
                  <c:v>6.6816476173700004E-3</c:v>
                </c:pt>
                <c:pt idx="2117">
                  <c:v>6.6918758675460002E-3</c:v>
                </c:pt>
                <c:pt idx="2118">
                  <c:v>6.6957534290849998E-3</c:v>
                </c:pt>
                <c:pt idx="2119">
                  <c:v>6.7041497677559998E-3</c:v>
                </c:pt>
                <c:pt idx="2120">
                  <c:v>6.7096236161889996E-3</c:v>
                </c:pt>
                <c:pt idx="2121">
                  <c:v>6.7202080972489997E-3</c:v>
                </c:pt>
                <c:pt idx="2122">
                  <c:v>6.7266016267240004E-3</c:v>
                </c:pt>
                <c:pt idx="2123">
                  <c:v>6.7355753853920002E-3</c:v>
                </c:pt>
                <c:pt idx="2124">
                  <c:v>6.7451624199749999E-3</c:v>
                </c:pt>
                <c:pt idx="2125">
                  <c:v>6.7515913397069999E-3</c:v>
                </c:pt>
                <c:pt idx="2126">
                  <c:v>6.7610782571139996E-3</c:v>
                </c:pt>
                <c:pt idx="2127">
                  <c:v>6.7656543105839998E-3</c:v>
                </c:pt>
                <c:pt idx="2128">
                  <c:v>6.7747207358480003E-3</c:v>
                </c:pt>
                <c:pt idx="2129">
                  <c:v>6.7835589870809997E-3</c:v>
                </c:pt>
                <c:pt idx="2130">
                  <c:v>6.7930887453259998E-3</c:v>
                </c:pt>
                <c:pt idx="2131">
                  <c:v>6.8016136065130002E-3</c:v>
                </c:pt>
                <c:pt idx="2132">
                  <c:v>6.8131815642119998E-3</c:v>
                </c:pt>
                <c:pt idx="2133">
                  <c:v>6.8196034990249997E-3</c:v>
                </c:pt>
                <c:pt idx="2134">
                  <c:v>6.8267099559310004E-3</c:v>
                </c:pt>
                <c:pt idx="2135">
                  <c:v>6.8352273665369997E-3</c:v>
                </c:pt>
                <c:pt idx="2136">
                  <c:v>6.8416493013499996E-3</c:v>
                </c:pt>
                <c:pt idx="2137">
                  <c:v>6.8509937264029999E-3</c:v>
                </c:pt>
                <c:pt idx="2138">
                  <c:v>6.8608797155320003E-3</c:v>
                </c:pt>
                <c:pt idx="2139">
                  <c:v>6.8672448396679998E-3</c:v>
                </c:pt>
                <c:pt idx="2140">
                  <c:v>6.8768030032520001E-3</c:v>
                </c:pt>
                <c:pt idx="2141">
                  <c:v>6.8864612840119997E-3</c:v>
                </c:pt>
                <c:pt idx="2142">
                  <c:v>6.8944157101210003E-3</c:v>
                </c:pt>
                <c:pt idx="2143">
                  <c:v>6.9055631756779999E-3</c:v>
                </c:pt>
                <c:pt idx="2144">
                  <c:v>6.9146365858610004E-3</c:v>
                </c:pt>
                <c:pt idx="2145">
                  <c:v>6.9244732148949998E-3</c:v>
                </c:pt>
                <c:pt idx="2146">
                  <c:v>6.9347796961670002E-3</c:v>
                </c:pt>
                <c:pt idx="2147">
                  <c:v>6.9455709308390004E-3</c:v>
                </c:pt>
                <c:pt idx="2148">
                  <c:v>6.9532259367410003E-3</c:v>
                </c:pt>
                <c:pt idx="2149">
                  <c:v>6.9609950296580002E-3</c:v>
                </c:pt>
                <c:pt idx="2150">
                  <c:v>6.9680656306449996E-3</c:v>
                </c:pt>
                <c:pt idx="2151">
                  <c:v>6.97421701625E-3</c:v>
                </c:pt>
                <c:pt idx="2152">
                  <c:v>6.9826706312599999E-3</c:v>
                </c:pt>
                <c:pt idx="2153">
                  <c:v>6.9892704486850003E-3</c:v>
                </c:pt>
                <c:pt idx="2154">
                  <c:v>6.9953720085320003E-3</c:v>
                </c:pt>
                <c:pt idx="2155">
                  <c:v>7.0017869584260003E-3</c:v>
                </c:pt>
                <c:pt idx="2156">
                  <c:v>7.0077599957590001E-3</c:v>
                </c:pt>
                <c:pt idx="2157">
                  <c:v>7.0148874074219998E-3</c:v>
                </c:pt>
                <c:pt idx="2158">
                  <c:v>7.0227351970969997E-3</c:v>
                </c:pt>
                <c:pt idx="2159">
                  <c:v>7.0326994173229998E-3</c:v>
                </c:pt>
                <c:pt idx="2160">
                  <c:v>7.0403474383059998E-3</c:v>
                </c:pt>
                <c:pt idx="2161">
                  <c:v>7.0488294586539997E-3</c:v>
                </c:pt>
                <c:pt idx="2162">
                  <c:v>7.0549235679210004E-3</c:v>
                </c:pt>
                <c:pt idx="2163">
                  <c:v>7.0621939375999998E-3</c:v>
                </c:pt>
                <c:pt idx="2164">
                  <c:v>7.0735053159299999E-3</c:v>
                </c:pt>
                <c:pt idx="2165">
                  <c:v>7.0801125839349997E-3</c:v>
                </c:pt>
                <c:pt idx="2166">
                  <c:v>7.0857862010600004E-3</c:v>
                </c:pt>
                <c:pt idx="2167">
                  <c:v>7.0932633243499998E-3</c:v>
                </c:pt>
                <c:pt idx="2168">
                  <c:v>7.1005905047059996E-3</c:v>
                </c:pt>
                <c:pt idx="2169">
                  <c:v>7.1077537722889998E-3</c:v>
                </c:pt>
                <c:pt idx="2170">
                  <c:v>7.1149030700329999E-3</c:v>
                </c:pt>
                <c:pt idx="2171">
                  <c:v>7.1209473535420002E-3</c:v>
                </c:pt>
                <c:pt idx="2172">
                  <c:v>7.128794677556E-3</c:v>
                </c:pt>
                <c:pt idx="2173">
                  <c:v>7.1382531896230002E-3</c:v>
                </c:pt>
                <c:pt idx="2174">
                  <c:v>7.142472546548E-3</c:v>
                </c:pt>
                <c:pt idx="2175">
                  <c:v>7.1509405970569999E-3</c:v>
                </c:pt>
                <c:pt idx="2176">
                  <c:v>7.1615893393749998E-3</c:v>
                </c:pt>
                <c:pt idx="2177">
                  <c:v>7.1706627495590003E-3</c:v>
                </c:pt>
                <c:pt idx="2178">
                  <c:v>7.1778260171410004E-3</c:v>
                </c:pt>
                <c:pt idx="2179">
                  <c:v>7.1846898645159998E-3</c:v>
                </c:pt>
                <c:pt idx="2180">
                  <c:v>7.1941837668420003E-3</c:v>
                </c:pt>
                <c:pt idx="2181">
                  <c:v>7.2033074684439997E-3</c:v>
                </c:pt>
                <c:pt idx="2182">
                  <c:v>7.2121601551770002E-3</c:v>
                </c:pt>
                <c:pt idx="2183">
                  <c:v>7.2207846678790004E-3</c:v>
                </c:pt>
                <c:pt idx="2184">
                  <c:v>7.23037822172E-3</c:v>
                </c:pt>
                <c:pt idx="2185">
                  <c:v>7.2379121556879998E-3</c:v>
                </c:pt>
                <c:pt idx="2186">
                  <c:v>7.2456384077670003E-3</c:v>
                </c:pt>
                <c:pt idx="2187">
                  <c:v>7.2536929510530002E-3</c:v>
                </c:pt>
                <c:pt idx="2188">
                  <c:v>7.2625456377859998E-3</c:v>
                </c:pt>
                <c:pt idx="2189">
                  <c:v>7.2722178883850002E-3</c:v>
                </c:pt>
                <c:pt idx="2190">
                  <c:v>7.2805499657989997E-3</c:v>
                </c:pt>
                <c:pt idx="2191">
                  <c:v>7.2898659855129997E-3</c:v>
                </c:pt>
                <c:pt idx="2192">
                  <c:v>7.296729832888E-3</c:v>
                </c:pt>
                <c:pt idx="2193">
                  <c:v>7.3048695921899996E-3</c:v>
                </c:pt>
                <c:pt idx="2194">
                  <c:v>7.3148268274959996E-3</c:v>
                </c:pt>
                <c:pt idx="2195">
                  <c:v>7.3282909579579997E-3</c:v>
                </c:pt>
                <c:pt idx="2196">
                  <c:v>7.3363739065829998E-3</c:v>
                </c:pt>
                <c:pt idx="2197">
                  <c:v>7.3421970009799999E-3</c:v>
                </c:pt>
                <c:pt idx="2198">
                  <c:v>7.3506645858289997E-3</c:v>
                </c:pt>
                <c:pt idx="2199">
                  <c:v>7.3582772165540003E-3</c:v>
                </c:pt>
                <c:pt idx="2200">
                  <c:v>7.367243990302E-3</c:v>
                </c:pt>
                <c:pt idx="2201">
                  <c:v>7.3736584745349998E-3</c:v>
                </c:pt>
                <c:pt idx="2202">
                  <c:v>7.3813209310169998E-3</c:v>
                </c:pt>
                <c:pt idx="2203">
                  <c:v>7.3871086351569998E-3</c:v>
                </c:pt>
                <c:pt idx="2204">
                  <c:v>7.3944502510129998E-3</c:v>
                </c:pt>
                <c:pt idx="2205">
                  <c:v>7.4005015194420001E-3</c:v>
                </c:pt>
                <c:pt idx="2206">
                  <c:v>7.4084987863900003E-3</c:v>
                </c:pt>
                <c:pt idx="2207">
                  <c:v>7.4197961948810004E-3</c:v>
                </c:pt>
                <c:pt idx="2208">
                  <c:v>7.4294325895610004E-3</c:v>
                </c:pt>
                <c:pt idx="2209">
                  <c:v>7.4390908703209999E-3</c:v>
                </c:pt>
                <c:pt idx="2210">
                  <c:v>7.446481846273E-3</c:v>
                </c:pt>
                <c:pt idx="2211">
                  <c:v>7.4562043882910002E-3</c:v>
                </c:pt>
                <c:pt idx="2212">
                  <c:v>7.4672661721709999E-3</c:v>
                </c:pt>
                <c:pt idx="2213">
                  <c:v>7.4749141931529997E-3</c:v>
                </c:pt>
                <c:pt idx="2214">
                  <c:v>7.4819065630440003E-3</c:v>
                </c:pt>
                <c:pt idx="2215">
                  <c:v>7.48994667083E-3</c:v>
                </c:pt>
                <c:pt idx="2216">
                  <c:v>7.4977586045860004E-3</c:v>
                </c:pt>
                <c:pt idx="2217">
                  <c:v>7.5077228248119996E-3</c:v>
                </c:pt>
                <c:pt idx="2218">
                  <c:v>7.5179869309069999E-3</c:v>
                </c:pt>
                <c:pt idx="2219">
                  <c:v>7.52537092194E-3</c:v>
                </c:pt>
                <c:pt idx="2220">
                  <c:v>7.5323348864910003E-3</c:v>
                </c:pt>
                <c:pt idx="2221">
                  <c:v>7.5400397181509997E-3</c:v>
                </c:pt>
                <c:pt idx="2222">
                  <c:v>7.5474954210219998E-3</c:v>
                </c:pt>
                <c:pt idx="2223">
                  <c:v>7.5589995831249999E-3</c:v>
                </c:pt>
                <c:pt idx="2224">
                  <c:v>7.5659700669350001E-3</c:v>
                </c:pt>
                <c:pt idx="2225">
                  <c:v>7.5736469589170003E-3</c:v>
                </c:pt>
                <c:pt idx="2226">
                  <c:v>7.5813373550770004E-3</c:v>
                </c:pt>
                <c:pt idx="2227">
                  <c:v>7.5880233198400001E-3</c:v>
                </c:pt>
                <c:pt idx="2228">
                  <c:v>7.5937751680609997E-3</c:v>
                </c:pt>
                <c:pt idx="2229">
                  <c:v>7.6022930443290001E-3</c:v>
                </c:pt>
                <c:pt idx="2230">
                  <c:v>7.6097268611189997E-3</c:v>
                </c:pt>
                <c:pt idx="2231">
                  <c:v>7.6171471737329997E-3</c:v>
                </c:pt>
                <c:pt idx="2232">
                  <c:v>7.6260636560619996E-3</c:v>
                </c:pt>
                <c:pt idx="2233">
                  <c:v>7.6320720836520004E-3</c:v>
                </c:pt>
                <c:pt idx="2234">
                  <c:v>7.6423147693279996E-3</c:v>
                </c:pt>
                <c:pt idx="2235">
                  <c:v>7.652200758457E-3</c:v>
                </c:pt>
                <c:pt idx="2236">
                  <c:v>7.6606757938859999E-3</c:v>
                </c:pt>
                <c:pt idx="2237">
                  <c:v>7.665358483791E-3</c:v>
                </c:pt>
                <c:pt idx="2238">
                  <c:v>7.6719587668779999E-3</c:v>
                </c:pt>
                <c:pt idx="2239">
                  <c:v>7.6794000342489998E-3</c:v>
                </c:pt>
                <c:pt idx="2240">
                  <c:v>7.6887230388819998E-3</c:v>
                </c:pt>
                <c:pt idx="2241">
                  <c:v>7.6945889741180003E-3</c:v>
                </c:pt>
                <c:pt idx="2242">
                  <c:v>7.7025434002280001E-3</c:v>
                </c:pt>
                <c:pt idx="2243">
                  <c:v>7.7102486975489997E-3</c:v>
                </c:pt>
                <c:pt idx="2244">
                  <c:v>7.7172196470200001E-3</c:v>
                </c:pt>
                <c:pt idx="2245">
                  <c:v>7.7219093218450002E-3</c:v>
                </c:pt>
                <c:pt idx="2246">
                  <c:v>7.7308900654319999E-3</c:v>
                </c:pt>
                <c:pt idx="2247">
                  <c:v>7.7408761717380004E-3</c:v>
                </c:pt>
                <c:pt idx="2248">
                  <c:v>7.7500636689360001E-3</c:v>
                </c:pt>
                <c:pt idx="2249">
                  <c:v>7.7596860937770001E-3</c:v>
                </c:pt>
                <c:pt idx="2250">
                  <c:v>7.7715464867649997E-3</c:v>
                </c:pt>
                <c:pt idx="2251">
                  <c:v>7.784419227391E-3</c:v>
                </c:pt>
                <c:pt idx="2252">
                  <c:v>7.7909054234619997E-3</c:v>
                </c:pt>
                <c:pt idx="2253">
                  <c:v>7.7995085157449998E-3</c:v>
                </c:pt>
                <c:pt idx="2254">
                  <c:v>7.8096366487440004E-3</c:v>
                </c:pt>
                <c:pt idx="2255">
                  <c:v>7.8185182064770004E-3</c:v>
                </c:pt>
                <c:pt idx="2256">
                  <c:v>7.8266430646179996E-3</c:v>
                </c:pt>
                <c:pt idx="2257">
                  <c:v>7.8351534903050007E-3</c:v>
                </c:pt>
                <c:pt idx="2258">
                  <c:v>7.8463871032000004E-3</c:v>
                </c:pt>
                <c:pt idx="2259">
                  <c:v>7.8551182523369997E-3</c:v>
                </c:pt>
                <c:pt idx="2260">
                  <c:v>7.8611131757500008E-3</c:v>
                </c:pt>
                <c:pt idx="2261">
                  <c:v>7.8656747937200008E-3</c:v>
                </c:pt>
                <c:pt idx="2262">
                  <c:v>7.8725097700949997E-3</c:v>
                </c:pt>
                <c:pt idx="2263">
                  <c:v>7.8806569799779996E-3</c:v>
                </c:pt>
                <c:pt idx="2264">
                  <c:v>7.8875133767719995E-3</c:v>
                </c:pt>
                <c:pt idx="2265">
                  <c:v>7.8974207863210001E-3</c:v>
                </c:pt>
                <c:pt idx="2266">
                  <c:v>7.9048192128540005E-3</c:v>
                </c:pt>
                <c:pt idx="2267">
                  <c:v>7.913116365671E-3</c:v>
                </c:pt>
                <c:pt idx="2268">
                  <c:v>7.9181697219610006E-3</c:v>
                </c:pt>
                <c:pt idx="2269">
                  <c:v>7.9286973923439995E-3</c:v>
                </c:pt>
                <c:pt idx="2270">
                  <c:v>7.9377852380279994E-3</c:v>
                </c:pt>
                <c:pt idx="2271">
                  <c:v>7.9484554007649994E-3</c:v>
                </c:pt>
                <c:pt idx="2272">
                  <c:v>7.9615199938420003E-3</c:v>
                </c:pt>
                <c:pt idx="2273">
                  <c:v>7.9699028283359997E-3</c:v>
                </c:pt>
                <c:pt idx="2274">
                  <c:v>7.9807862639429995E-3</c:v>
                </c:pt>
                <c:pt idx="2275">
                  <c:v>7.9901311546560008E-3</c:v>
                </c:pt>
                <c:pt idx="2276">
                  <c:v>8.0010006204250007E-3</c:v>
                </c:pt>
                <c:pt idx="2277">
                  <c:v>8.0112004652620004E-3</c:v>
                </c:pt>
                <c:pt idx="2278">
                  <c:v>8.0225048586730005E-3</c:v>
                </c:pt>
                <c:pt idx="2279">
                  <c:v>8.0305449664590002E-3</c:v>
                </c:pt>
                <c:pt idx="2280">
                  <c:v>8.0393040552739995E-3</c:v>
                </c:pt>
                <c:pt idx="2281">
                  <c:v>8.0474019050600001E-3</c:v>
                </c:pt>
                <c:pt idx="2282">
                  <c:v>8.0548925325269992E-3</c:v>
                </c:pt>
                <c:pt idx="2283">
                  <c:v>8.0658840015529996E-3</c:v>
                </c:pt>
                <c:pt idx="2284">
                  <c:v>8.0721275880929998E-3</c:v>
                </c:pt>
                <c:pt idx="2285">
                  <c:v>8.0790910869839999E-3</c:v>
                </c:pt>
                <c:pt idx="2286">
                  <c:v>8.0867530778050006E-3</c:v>
                </c:pt>
                <c:pt idx="2287">
                  <c:v>8.0959480255840006E-3</c:v>
                </c:pt>
                <c:pt idx="2288">
                  <c:v>8.1034321337939991E-3</c:v>
                </c:pt>
                <c:pt idx="2289">
                  <c:v>8.1104887649419994E-3</c:v>
                </c:pt>
                <c:pt idx="2290">
                  <c:v>8.1193484365940007E-3</c:v>
                </c:pt>
                <c:pt idx="2291">
                  <c:v>8.1279724836350008E-3</c:v>
                </c:pt>
                <c:pt idx="2292">
                  <c:v>8.1386361271139993E-3</c:v>
                </c:pt>
                <c:pt idx="2293">
                  <c:v>8.1462413072589997E-3</c:v>
                </c:pt>
                <c:pt idx="2294">
                  <c:v>8.1569114699959998E-3</c:v>
                </c:pt>
                <c:pt idx="2295">
                  <c:v>8.1668188795450004E-3</c:v>
                </c:pt>
                <c:pt idx="2296">
                  <c:v>8.1762485206129994E-3</c:v>
                </c:pt>
                <c:pt idx="2297">
                  <c:v>8.1821214407680008E-3</c:v>
                </c:pt>
                <c:pt idx="2298">
                  <c:v>8.1903897225860008E-3</c:v>
                </c:pt>
                <c:pt idx="2299">
                  <c:v>8.1973103806379996E-3</c:v>
                </c:pt>
                <c:pt idx="2300">
                  <c:v>8.2030910998579995E-3</c:v>
                </c:pt>
                <c:pt idx="2301">
                  <c:v>8.2105891779070007E-3</c:v>
                </c:pt>
                <c:pt idx="2302">
                  <c:v>8.2161203026770002E-3</c:v>
                </c:pt>
                <c:pt idx="2303">
                  <c:v>8.2222577184440006E-3</c:v>
                </c:pt>
                <c:pt idx="2304">
                  <c:v>8.229121565819E-3</c:v>
                </c:pt>
                <c:pt idx="2305">
                  <c:v>8.2361996173859996E-3</c:v>
                </c:pt>
                <c:pt idx="2306">
                  <c:v>8.2427849993109998E-3</c:v>
                </c:pt>
                <c:pt idx="2307">
                  <c:v>8.2523506134750003E-3</c:v>
                </c:pt>
                <c:pt idx="2308">
                  <c:v>8.2602975890039999E-3</c:v>
                </c:pt>
                <c:pt idx="2309">
                  <c:v>8.2695065066220007E-3</c:v>
                </c:pt>
                <c:pt idx="2310">
                  <c:v>8.2793859764929995E-3</c:v>
                </c:pt>
                <c:pt idx="2311">
                  <c:v>8.2890298217539998E-3</c:v>
                </c:pt>
                <c:pt idx="2312">
                  <c:v>8.2965418696399999E-3</c:v>
                </c:pt>
                <c:pt idx="2313">
                  <c:v>8.3050308749079999E-3</c:v>
                </c:pt>
                <c:pt idx="2314">
                  <c:v>8.3121228963140004E-3</c:v>
                </c:pt>
                <c:pt idx="2315">
                  <c:v>8.3212461322549995E-3</c:v>
                </c:pt>
                <c:pt idx="2316">
                  <c:v>8.3288522437209994E-3</c:v>
                </c:pt>
                <c:pt idx="2317">
                  <c:v>8.3365207538010008E-3</c:v>
                </c:pt>
                <c:pt idx="2318">
                  <c:v>8.3473976701499992E-3</c:v>
                </c:pt>
                <c:pt idx="2319">
                  <c:v>8.3580324426290008E-3</c:v>
                </c:pt>
                <c:pt idx="2320">
                  <c:v>8.3667356520889993E-3</c:v>
                </c:pt>
                <c:pt idx="2321">
                  <c:v>8.3789667114620003E-3</c:v>
                </c:pt>
                <c:pt idx="2322">
                  <c:v>8.3895651623609995E-3</c:v>
                </c:pt>
                <c:pt idx="2323">
                  <c:v>8.3999214693900003E-3</c:v>
                </c:pt>
                <c:pt idx="2324">
                  <c:v>8.4099145606160008E-3</c:v>
                </c:pt>
                <c:pt idx="2325">
                  <c:v>8.4187099710110007E-3</c:v>
                </c:pt>
                <c:pt idx="2326">
                  <c:v>8.4292525425550009E-3</c:v>
                </c:pt>
                <c:pt idx="2327">
                  <c:v>8.4370998665690006E-3</c:v>
                </c:pt>
                <c:pt idx="2328">
                  <c:v>8.4418179467320009E-3</c:v>
                </c:pt>
                <c:pt idx="2329">
                  <c:v>8.4482897073030003E-3</c:v>
                </c:pt>
                <c:pt idx="2330">
                  <c:v>8.4564797580240006E-3</c:v>
                </c:pt>
                <c:pt idx="2331">
                  <c:v>8.4615265950559997E-3</c:v>
                </c:pt>
                <c:pt idx="2332">
                  <c:v>8.4708277136090002E-3</c:v>
                </c:pt>
                <c:pt idx="2333">
                  <c:v>8.4786470979449999E-3</c:v>
                </c:pt>
                <c:pt idx="2334">
                  <c:v>8.4873065352440002E-3</c:v>
                </c:pt>
                <c:pt idx="2335">
                  <c:v>8.4962807595730001E-3</c:v>
                </c:pt>
                <c:pt idx="2336">
                  <c:v>8.5058743134139997E-3</c:v>
                </c:pt>
                <c:pt idx="2337">
                  <c:v>8.5156681016089995E-3</c:v>
                </c:pt>
                <c:pt idx="2338">
                  <c:v>8.5262879729269998E-3</c:v>
                </c:pt>
                <c:pt idx="2339">
                  <c:v>8.5360892117019999E-3</c:v>
                </c:pt>
                <c:pt idx="2340">
                  <c:v>8.5445493459699994E-3</c:v>
                </c:pt>
                <c:pt idx="2341">
                  <c:v>8.5572581738229993E-3</c:v>
                </c:pt>
                <c:pt idx="2342">
                  <c:v>8.5648130625489999E-3</c:v>
                </c:pt>
                <c:pt idx="2343">
                  <c:v>8.5767097771169993E-3</c:v>
                </c:pt>
                <c:pt idx="2344">
                  <c:v>8.5835587233299999E-3</c:v>
                </c:pt>
                <c:pt idx="2345">
                  <c:v>8.5932454094290005E-3</c:v>
                </c:pt>
                <c:pt idx="2346">
                  <c:v>8.6012072861189996E-3</c:v>
                </c:pt>
                <c:pt idx="2347">
                  <c:v>8.6090471595529992E-3</c:v>
                </c:pt>
                <c:pt idx="2348">
                  <c:v>8.6186416447159991E-3</c:v>
                </c:pt>
                <c:pt idx="2349">
                  <c:v>8.6275506764649998E-3</c:v>
                </c:pt>
                <c:pt idx="2350">
                  <c:v>8.6354129016400008E-3</c:v>
                </c:pt>
                <c:pt idx="2351">
                  <c:v>8.6412504315379994E-3</c:v>
                </c:pt>
                <c:pt idx="2352">
                  <c:v>8.6478432640429998E-3</c:v>
                </c:pt>
                <c:pt idx="2353">
                  <c:v>8.6501808837059994E-3</c:v>
                </c:pt>
                <c:pt idx="2354">
                  <c:v>8.6615858599539998E-3</c:v>
                </c:pt>
                <c:pt idx="2355">
                  <c:v>8.6678937077520005E-3</c:v>
                </c:pt>
                <c:pt idx="2356">
                  <c:v>8.6777228862050006E-3</c:v>
                </c:pt>
                <c:pt idx="2357">
                  <c:v>8.6869532242420007E-3</c:v>
                </c:pt>
                <c:pt idx="2358">
                  <c:v>8.6968606337900004E-3</c:v>
                </c:pt>
                <c:pt idx="2359">
                  <c:v>8.7035885080699992E-3</c:v>
                </c:pt>
                <c:pt idx="2360">
                  <c:v>8.7126484140749999E-3</c:v>
                </c:pt>
                <c:pt idx="2361">
                  <c:v>8.7182652205230003E-3</c:v>
                </c:pt>
                <c:pt idx="2362">
                  <c:v>8.7273949757219992E-3</c:v>
                </c:pt>
                <c:pt idx="2363">
                  <c:v>8.7400823831559997E-3</c:v>
                </c:pt>
                <c:pt idx="2364">
                  <c:v>8.746405132115E-3</c:v>
                </c:pt>
                <c:pt idx="2365">
                  <c:v>8.7540596723560005E-3</c:v>
                </c:pt>
                <c:pt idx="2366">
                  <c:v>8.7623633444309998E-3</c:v>
                </c:pt>
                <c:pt idx="2367">
                  <c:v>8.7705394253129992E-3</c:v>
                </c:pt>
                <c:pt idx="2368">
                  <c:v>8.7752360850570001E-3</c:v>
                </c:pt>
                <c:pt idx="2369">
                  <c:v>8.7844170629980001E-3</c:v>
                </c:pt>
                <c:pt idx="2370">
                  <c:v>8.7912445887919997E-3</c:v>
                </c:pt>
                <c:pt idx="2371">
                  <c:v>8.7992567569019995E-3</c:v>
                </c:pt>
                <c:pt idx="2372">
                  <c:v>8.8079376146200008E-3</c:v>
                </c:pt>
                <c:pt idx="2373">
                  <c:v>8.8134258985519999E-3</c:v>
                </c:pt>
                <c:pt idx="2374">
                  <c:v>8.8224569335579994E-3</c:v>
                </c:pt>
                <c:pt idx="2375">
                  <c:v>8.8313454762099994E-3</c:v>
                </c:pt>
                <c:pt idx="2376">
                  <c:v>8.8381450623269998E-3</c:v>
                </c:pt>
                <c:pt idx="2377">
                  <c:v>8.849449455738E-3</c:v>
                </c:pt>
                <c:pt idx="2378">
                  <c:v>8.857204578817E-3</c:v>
                </c:pt>
                <c:pt idx="2379">
                  <c:v>8.8647454977039998E-3</c:v>
                </c:pt>
                <c:pt idx="2380">
                  <c:v>8.8763497769829992E-3</c:v>
                </c:pt>
                <c:pt idx="2381">
                  <c:v>8.887547068298E-3</c:v>
                </c:pt>
                <c:pt idx="2382">
                  <c:v>8.8997920975089993E-3</c:v>
                </c:pt>
                <c:pt idx="2383">
                  <c:v>8.9108971878890005E-3</c:v>
                </c:pt>
                <c:pt idx="2384">
                  <c:v>8.9188376441600003E-3</c:v>
                </c:pt>
                <c:pt idx="2385">
                  <c:v>8.9277187362309992E-3</c:v>
                </c:pt>
                <c:pt idx="2386">
                  <c:v>8.9364359155300003E-3</c:v>
                </c:pt>
                <c:pt idx="2387">
                  <c:v>8.9450245723130001E-3</c:v>
                </c:pt>
                <c:pt idx="2388">
                  <c:v>8.9568775147199995E-3</c:v>
                </c:pt>
                <c:pt idx="2389">
                  <c:v>8.9658517390489995E-3</c:v>
                </c:pt>
                <c:pt idx="2390">
                  <c:v>8.9761223644019995E-3</c:v>
                </c:pt>
                <c:pt idx="2391">
                  <c:v>8.9863650500769995E-3</c:v>
                </c:pt>
                <c:pt idx="2392">
                  <c:v>8.9938417077060004E-3</c:v>
                </c:pt>
                <c:pt idx="2393">
                  <c:v>9.0048043057320004E-3</c:v>
                </c:pt>
                <c:pt idx="2394">
                  <c:v>9.0143764391540007E-3</c:v>
                </c:pt>
                <c:pt idx="2395">
                  <c:v>9.0238209813829993E-3</c:v>
                </c:pt>
                <c:pt idx="2396">
                  <c:v>9.0320101007820008E-3</c:v>
                </c:pt>
                <c:pt idx="2397">
                  <c:v>9.0396162122489999E-3</c:v>
                </c:pt>
                <c:pt idx="2398">
                  <c:v>9.0482262894510009E-3</c:v>
                </c:pt>
                <c:pt idx="2399">
                  <c:v>9.0605709701780009E-3</c:v>
                </c:pt>
                <c:pt idx="2400">
                  <c:v>9.0677561238409997E-3</c:v>
                </c:pt>
                <c:pt idx="2401">
                  <c:v>9.0761305764319993E-3</c:v>
                </c:pt>
                <c:pt idx="2402">
                  <c:v>9.0829944238070004E-3</c:v>
                </c:pt>
                <c:pt idx="2403">
                  <c:v>9.0908277779819992E-3</c:v>
                </c:pt>
                <c:pt idx="2404">
                  <c:v>9.0993242338299994E-3</c:v>
                </c:pt>
                <c:pt idx="2405">
                  <c:v>9.1096023097629996E-3</c:v>
                </c:pt>
                <c:pt idx="2406">
                  <c:v>9.1208424419160009E-3</c:v>
                </c:pt>
                <c:pt idx="2407">
                  <c:v>9.1284625232220008E-3</c:v>
                </c:pt>
                <c:pt idx="2408">
                  <c:v>9.1362027451399996E-3</c:v>
                </c:pt>
                <c:pt idx="2409">
                  <c:v>9.1425888240340009E-3</c:v>
                </c:pt>
                <c:pt idx="2410">
                  <c:v>9.1520762071009999E-3</c:v>
                </c:pt>
                <c:pt idx="2411">
                  <c:v>9.1593461111189999E-3</c:v>
                </c:pt>
                <c:pt idx="2412">
                  <c:v>9.1702518984680004E-3</c:v>
                </c:pt>
                <c:pt idx="2413">
                  <c:v>9.1770011931659994E-3</c:v>
                </c:pt>
                <c:pt idx="2414">
                  <c:v>9.1850198805329998E-3</c:v>
                </c:pt>
                <c:pt idx="2415">
                  <c:v>9.1928178444500002E-3</c:v>
                </c:pt>
                <c:pt idx="2416">
                  <c:v>9.2007433995600005E-3</c:v>
                </c:pt>
                <c:pt idx="2417">
                  <c:v>9.2120412737130009E-3</c:v>
                </c:pt>
                <c:pt idx="2418">
                  <c:v>9.2210005968809995E-3</c:v>
                </c:pt>
                <c:pt idx="2419">
                  <c:v>9.2302598059180001E-3</c:v>
                </c:pt>
                <c:pt idx="2420">
                  <c:v>9.2394324019549993E-3</c:v>
                </c:pt>
                <c:pt idx="2421">
                  <c:v>9.2497961595649995E-3</c:v>
                </c:pt>
                <c:pt idx="2422">
                  <c:v>9.2571806162599999E-3</c:v>
                </c:pt>
                <c:pt idx="2423">
                  <c:v>9.2672025784849999E-3</c:v>
                </c:pt>
                <c:pt idx="2424">
                  <c:v>9.2784706503150002E-3</c:v>
                </c:pt>
                <c:pt idx="2425">
                  <c:v>9.2898039147260008E-3</c:v>
                </c:pt>
                <c:pt idx="2426">
                  <c:v>9.2993974685670003E-3</c:v>
                </c:pt>
                <c:pt idx="2427">
                  <c:v>9.3079227954149992E-3</c:v>
                </c:pt>
                <c:pt idx="2428">
                  <c:v>9.3171745538710004E-3</c:v>
                </c:pt>
                <c:pt idx="2429">
                  <c:v>9.3242665752770008E-3</c:v>
                </c:pt>
                <c:pt idx="2430">
                  <c:v>9.3359695747489996E-3</c:v>
                </c:pt>
                <c:pt idx="2431">
                  <c:v>9.3453638255599995E-3</c:v>
                </c:pt>
                <c:pt idx="2432">
                  <c:v>9.3551008030770006E-3</c:v>
                </c:pt>
                <c:pt idx="2433">
                  <c:v>9.3637825921179998E-3</c:v>
                </c:pt>
                <c:pt idx="2434">
                  <c:v>9.3726776540279996E-3</c:v>
                </c:pt>
                <c:pt idx="2435">
                  <c:v>9.3808034434909992E-3</c:v>
                </c:pt>
                <c:pt idx="2436">
                  <c:v>9.3877166509629996E-3</c:v>
                </c:pt>
                <c:pt idx="2437">
                  <c:v>9.3958992511030005E-3</c:v>
                </c:pt>
                <c:pt idx="2438">
                  <c:v>9.4048734754320004E-3</c:v>
                </c:pt>
                <c:pt idx="2439">
                  <c:v>9.4162849709389998E-3</c:v>
                </c:pt>
                <c:pt idx="2440">
                  <c:v>9.4201052561399996E-3</c:v>
                </c:pt>
                <c:pt idx="2441">
                  <c:v>9.4244172796610001E-3</c:v>
                </c:pt>
                <c:pt idx="2442">
                  <c:v>9.4309458509090009E-3</c:v>
                </c:pt>
                <c:pt idx="2443">
                  <c:v>9.4391070306300007E-3</c:v>
                </c:pt>
                <c:pt idx="2444">
                  <c:v>9.4465557485820008E-3</c:v>
                </c:pt>
                <c:pt idx="2445">
                  <c:v>9.4530489295719996E-3</c:v>
                </c:pt>
                <c:pt idx="2446">
                  <c:v>9.4616664573549999E-3</c:v>
                </c:pt>
                <c:pt idx="2447">
                  <c:v>9.4705121591689995E-3</c:v>
                </c:pt>
                <c:pt idx="2448">
                  <c:v>9.4774039462209997E-3</c:v>
                </c:pt>
                <c:pt idx="2449">
                  <c:v>9.4852158799769992E-3</c:v>
                </c:pt>
                <c:pt idx="2450">
                  <c:v>9.4962138682600002E-3</c:v>
                </c:pt>
                <c:pt idx="2451">
                  <c:v>9.5087308436630005E-3</c:v>
                </c:pt>
                <c:pt idx="2452">
                  <c:v>9.5199421048159996E-3</c:v>
                </c:pt>
                <c:pt idx="2453">
                  <c:v>9.5272762700920003E-3</c:v>
                </c:pt>
                <c:pt idx="2454">
                  <c:v>9.5376828685400008E-3</c:v>
                </c:pt>
                <c:pt idx="2455">
                  <c:v>9.5461010932920004E-3</c:v>
                </c:pt>
                <c:pt idx="2456">
                  <c:v>9.5550604164600008E-3</c:v>
                </c:pt>
                <c:pt idx="2457">
                  <c:v>9.5633137971160003E-3</c:v>
                </c:pt>
                <c:pt idx="2458">
                  <c:v>9.578061290085E-3</c:v>
                </c:pt>
                <c:pt idx="2459">
                  <c:v>9.5870345830919995E-3</c:v>
                </c:pt>
                <c:pt idx="2460">
                  <c:v>9.5964074134830008E-3</c:v>
                </c:pt>
                <c:pt idx="2461">
                  <c:v>9.6061723306780002E-3</c:v>
                </c:pt>
                <c:pt idx="2462">
                  <c:v>9.6144834533329997E-3</c:v>
                </c:pt>
                <c:pt idx="2463">
                  <c:v>9.6246479079130001E-3</c:v>
                </c:pt>
                <c:pt idx="2464">
                  <c:v>9.6320388838649993E-3</c:v>
                </c:pt>
                <c:pt idx="2465">
                  <c:v>9.6442131325599999E-3</c:v>
                </c:pt>
                <c:pt idx="2466">
                  <c:v>9.6556246280669993E-3</c:v>
                </c:pt>
                <c:pt idx="2467">
                  <c:v>9.6655534580349992E-3</c:v>
                </c:pt>
                <c:pt idx="2468">
                  <c:v>9.6704568713899992E-3</c:v>
                </c:pt>
                <c:pt idx="2469">
                  <c:v>9.6790958195920006E-3</c:v>
                </c:pt>
                <c:pt idx="2470">
                  <c:v>9.6863238140940007E-3</c:v>
                </c:pt>
                <c:pt idx="2471">
                  <c:v>9.6910418942569992E-3</c:v>
                </c:pt>
                <c:pt idx="2472">
                  <c:v>9.7009204328059994E-3</c:v>
                </c:pt>
                <c:pt idx="2473">
                  <c:v>9.7123896703120004E-3</c:v>
                </c:pt>
                <c:pt idx="2474">
                  <c:v>9.7222542390230007E-3</c:v>
                </c:pt>
                <c:pt idx="2475">
                  <c:v>9.7304647788409998E-3</c:v>
                </c:pt>
                <c:pt idx="2476">
                  <c:v>9.7373286262149999E-3</c:v>
                </c:pt>
                <c:pt idx="2477">
                  <c:v>9.7448062151670005E-3</c:v>
                </c:pt>
                <c:pt idx="2478">
                  <c:v>9.7520118579269999E-3</c:v>
                </c:pt>
                <c:pt idx="2479">
                  <c:v>9.7601022571330003E-3</c:v>
                </c:pt>
                <c:pt idx="2480">
                  <c:v>9.7679421305660007E-3</c:v>
                </c:pt>
                <c:pt idx="2481">
                  <c:v>9.7815850749609998E-3</c:v>
                </c:pt>
                <c:pt idx="2482">
                  <c:v>9.7860824316740001E-3</c:v>
                </c:pt>
                <c:pt idx="2483">
                  <c:v>9.7930170595649998E-3</c:v>
                </c:pt>
                <c:pt idx="2484">
                  <c:v>9.8028108477590005E-3</c:v>
                </c:pt>
                <c:pt idx="2485">
                  <c:v>9.8116993904110005E-3</c:v>
                </c:pt>
                <c:pt idx="2486">
                  <c:v>9.8219560459260006E-3</c:v>
                </c:pt>
                <c:pt idx="2487">
                  <c:v>9.8295966163280003E-3</c:v>
                </c:pt>
                <c:pt idx="2488">
                  <c:v>9.8409652709960001E-3</c:v>
                </c:pt>
                <c:pt idx="2489">
                  <c:v>9.8521346226329992E-3</c:v>
                </c:pt>
                <c:pt idx="2490">
                  <c:v>9.8639167845249991E-3</c:v>
                </c:pt>
                <c:pt idx="2491">
                  <c:v>9.8721133545039991E-3</c:v>
                </c:pt>
                <c:pt idx="2492">
                  <c:v>9.8844580352309992E-3</c:v>
                </c:pt>
                <c:pt idx="2493">
                  <c:v>9.8958844318989998E-3</c:v>
                </c:pt>
                <c:pt idx="2494">
                  <c:v>9.9039664492009995E-3</c:v>
                </c:pt>
                <c:pt idx="2495">
                  <c:v>9.914359077811E-3</c:v>
                </c:pt>
                <c:pt idx="2496">
                  <c:v>9.9264541640879996E-3</c:v>
                </c:pt>
                <c:pt idx="2497">
                  <c:v>9.9369389936329999E-3</c:v>
                </c:pt>
                <c:pt idx="2498">
                  <c:v>9.9467616528269992E-3</c:v>
                </c:pt>
                <c:pt idx="2499">
                  <c:v>9.9544730037449992E-3</c:v>
                </c:pt>
                <c:pt idx="2500">
                  <c:v>9.9617792293429999E-3</c:v>
                </c:pt>
                <c:pt idx="2501">
                  <c:v>9.968315251172E-3</c:v>
                </c:pt>
                <c:pt idx="2502">
                  <c:v>9.9773108959199993E-3</c:v>
                </c:pt>
                <c:pt idx="2503">
                  <c:v>9.9851228296760006E-3</c:v>
                </c:pt>
                <c:pt idx="2504">
                  <c:v>9.9946232512590008E-3</c:v>
                </c:pt>
                <c:pt idx="2505">
                  <c:v>1.0000788606699999E-2</c:v>
                </c:pt>
                <c:pt idx="2506">
                  <c:v>1.0004666633900001E-2</c:v>
                </c:pt>
                <c:pt idx="2507">
                  <c:v>1.0016683489080001E-2</c:v>
                </c:pt>
                <c:pt idx="2508">
                  <c:v>1.0024930350480001E-2</c:v>
                </c:pt>
                <c:pt idx="2509">
                  <c:v>1.0032186284660001E-2</c:v>
                </c:pt>
                <c:pt idx="2510">
                  <c:v>1.0041324421759999E-2</c:v>
                </c:pt>
                <c:pt idx="2511">
                  <c:v>1.005378365517E-2</c:v>
                </c:pt>
                <c:pt idx="2512">
                  <c:v>1.006559375674E-2</c:v>
                </c:pt>
                <c:pt idx="2513">
                  <c:v>1.007456053048E-2</c:v>
                </c:pt>
                <c:pt idx="2514">
                  <c:v>1.0079992003740001E-2</c:v>
                </c:pt>
                <c:pt idx="2515">
                  <c:v>1.0089528746900001E-2</c:v>
                </c:pt>
                <c:pt idx="2516">
                  <c:v>1.0099685750900001E-2</c:v>
                </c:pt>
                <c:pt idx="2517">
                  <c:v>1.0107589885590001E-2</c:v>
                </c:pt>
                <c:pt idx="2518">
                  <c:v>1.011720485985E-2</c:v>
                </c:pt>
                <c:pt idx="2519">
                  <c:v>1.0127847082910001E-2</c:v>
                </c:pt>
                <c:pt idx="2520">
                  <c:v>1.0140462778510001E-2</c:v>
                </c:pt>
                <c:pt idx="2521">
                  <c:v>1.015113294125E-2</c:v>
                </c:pt>
                <c:pt idx="2522">
                  <c:v>1.015960797668E-2</c:v>
                </c:pt>
                <c:pt idx="2523">
                  <c:v>1.016962900758E-2</c:v>
                </c:pt>
                <c:pt idx="2524">
                  <c:v>1.018042024225E-2</c:v>
                </c:pt>
                <c:pt idx="2525">
                  <c:v>1.0188709944490001E-2</c:v>
                </c:pt>
                <c:pt idx="2526">
                  <c:v>1.0196621529759999E-2</c:v>
                </c:pt>
                <c:pt idx="2527">
                  <c:v>1.020443346351E-2</c:v>
                </c:pt>
                <c:pt idx="2528">
                  <c:v>1.021382119507E-2</c:v>
                </c:pt>
                <c:pt idx="2529">
                  <c:v>1.0224782861770001E-2</c:v>
                </c:pt>
                <c:pt idx="2530">
                  <c:v>1.0233022272590001E-2</c:v>
                </c:pt>
                <c:pt idx="2531">
                  <c:v>1.023799087852E-2</c:v>
                </c:pt>
                <c:pt idx="2532">
                  <c:v>1.0242794640360001E-2</c:v>
                </c:pt>
                <c:pt idx="2533">
                  <c:v>1.0253165848549999E-2</c:v>
                </c:pt>
                <c:pt idx="2534">
                  <c:v>1.0264341719449999E-2</c:v>
                </c:pt>
                <c:pt idx="2535">
                  <c:v>1.027630176395E-2</c:v>
                </c:pt>
                <c:pt idx="2536">
                  <c:v>1.0288376361129999E-2</c:v>
                </c:pt>
                <c:pt idx="2537">
                  <c:v>1.029779855162E-2</c:v>
                </c:pt>
                <c:pt idx="2538">
                  <c:v>1.03094028309E-2</c:v>
                </c:pt>
                <c:pt idx="2539">
                  <c:v>1.0317735373970001E-2</c:v>
                </c:pt>
                <c:pt idx="2540">
                  <c:v>1.0325903072949999E-2</c:v>
                </c:pt>
                <c:pt idx="2541">
                  <c:v>1.0335518978539999E-2</c:v>
                </c:pt>
                <c:pt idx="2542">
                  <c:v>1.034850534052E-2</c:v>
                </c:pt>
                <c:pt idx="2543">
                  <c:v>1.035814918578E-2</c:v>
                </c:pt>
                <c:pt idx="2544">
                  <c:v>1.036699395627E-2</c:v>
                </c:pt>
                <c:pt idx="2545">
                  <c:v>1.037670206279E-2</c:v>
                </c:pt>
                <c:pt idx="2546">
                  <c:v>1.038533356041E-2</c:v>
                </c:pt>
                <c:pt idx="2547">
                  <c:v>1.039336714894E-2</c:v>
                </c:pt>
                <c:pt idx="2548">
                  <c:v>1.0396431200210001E-2</c:v>
                </c:pt>
                <c:pt idx="2549">
                  <c:v>1.040348783135E-2</c:v>
                </c:pt>
                <c:pt idx="2550">
                  <c:v>1.040943246335E-2</c:v>
                </c:pt>
                <c:pt idx="2551">
                  <c:v>1.0420929640529999E-2</c:v>
                </c:pt>
                <c:pt idx="2552">
                  <c:v>1.043013855815E-2</c:v>
                </c:pt>
                <c:pt idx="2553">
                  <c:v>1.0439283214510001E-2</c:v>
                </c:pt>
                <c:pt idx="2554">
                  <c:v>1.0449304245409999E-2</c:v>
                </c:pt>
                <c:pt idx="2555">
                  <c:v>1.04559333995E-2</c:v>
                </c:pt>
                <c:pt idx="2556">
                  <c:v>1.0463573969899999E-2</c:v>
                </c:pt>
                <c:pt idx="2557">
                  <c:v>1.0472455061970001E-2</c:v>
                </c:pt>
                <c:pt idx="2558">
                  <c:v>1.048600487411E-2</c:v>
                </c:pt>
                <c:pt idx="2559">
                  <c:v>1.049435138702E-2</c:v>
                </c:pt>
                <c:pt idx="2560">
                  <c:v>1.0506219230589999E-2</c:v>
                </c:pt>
                <c:pt idx="2561">
                  <c:v>1.0515114292500001E-2</c:v>
                </c:pt>
                <c:pt idx="2562">
                  <c:v>1.0525720193979999E-2</c:v>
                </c:pt>
                <c:pt idx="2563">
                  <c:v>1.0534373112020001E-2</c:v>
                </c:pt>
                <c:pt idx="2564">
                  <c:v>1.0544330812989999E-2</c:v>
                </c:pt>
                <c:pt idx="2565">
                  <c:v>1.055498700589E-2</c:v>
                </c:pt>
                <c:pt idx="2566">
                  <c:v>1.0562491603200001E-2</c:v>
                </c:pt>
                <c:pt idx="2567">
                  <c:v>1.0573633015160001E-2</c:v>
                </c:pt>
                <c:pt idx="2568">
                  <c:v>1.0581173934040001E-2</c:v>
                </c:pt>
                <c:pt idx="2569">
                  <c:v>1.0592185892159999E-2</c:v>
                </c:pt>
                <c:pt idx="2570">
                  <c:v>1.0600632056590001E-2</c:v>
                </c:pt>
                <c:pt idx="2571">
                  <c:v>1.060885004699E-2</c:v>
                </c:pt>
                <c:pt idx="2572">
                  <c:v>1.0616747662430001E-2</c:v>
                </c:pt>
                <c:pt idx="2573">
                  <c:v>1.062388997525E-2</c:v>
                </c:pt>
                <c:pt idx="2574">
                  <c:v>1.06318090111E-2</c:v>
                </c:pt>
                <c:pt idx="2575">
                  <c:v>1.063980627805E-2</c:v>
                </c:pt>
                <c:pt idx="2576">
                  <c:v>1.0652457363899999E-2</c:v>
                </c:pt>
                <c:pt idx="2577">
                  <c:v>1.066165231168E-2</c:v>
                </c:pt>
                <c:pt idx="2578">
                  <c:v>1.067240070552E-2</c:v>
                </c:pt>
                <c:pt idx="2579">
                  <c:v>1.068304199725E-2</c:v>
                </c:pt>
                <c:pt idx="2580">
                  <c:v>1.069304998964E-2</c:v>
                </c:pt>
                <c:pt idx="2581">
                  <c:v>1.070039067417E-2</c:v>
                </c:pt>
                <c:pt idx="2582">
                  <c:v>1.070946455002E-2</c:v>
                </c:pt>
                <c:pt idx="2583">
                  <c:v>1.07200210914E-2</c:v>
                </c:pt>
                <c:pt idx="2584">
                  <c:v>1.0729243978859999E-2</c:v>
                </c:pt>
                <c:pt idx="2585">
                  <c:v>1.073864568025E-2</c:v>
                </c:pt>
                <c:pt idx="2586">
                  <c:v>1.074733398855E-2</c:v>
                </c:pt>
                <c:pt idx="2587">
                  <c:v>1.075833197683E-2</c:v>
                </c:pt>
                <c:pt idx="2588">
                  <c:v>1.0767562314869999E-2</c:v>
                </c:pt>
                <c:pt idx="2589">
                  <c:v>1.07734920457E-2</c:v>
                </c:pt>
                <c:pt idx="2590">
                  <c:v>1.078050583601E-2</c:v>
                </c:pt>
                <c:pt idx="2591">
                  <c:v>1.079311501235E-2</c:v>
                </c:pt>
                <c:pt idx="2592">
                  <c:v>1.080156862736E-2</c:v>
                </c:pt>
                <c:pt idx="2593">
                  <c:v>1.081080548465E-2</c:v>
                </c:pt>
                <c:pt idx="2594">
                  <c:v>1.082165446132E-2</c:v>
                </c:pt>
                <c:pt idx="2595">
                  <c:v>1.083075627685E-2</c:v>
                </c:pt>
                <c:pt idx="2596">
                  <c:v>1.084017846733E-2</c:v>
                </c:pt>
                <c:pt idx="2597">
                  <c:v>1.0848589241499999E-2</c:v>
                </c:pt>
                <c:pt idx="2598">
                  <c:v>1.0855532251299999E-2</c:v>
                </c:pt>
                <c:pt idx="2599">
                  <c:v>1.086643710732E-2</c:v>
                </c:pt>
                <c:pt idx="2600">
                  <c:v>1.0877235792580001E-2</c:v>
                </c:pt>
                <c:pt idx="2601">
                  <c:v>1.088555343449E-2</c:v>
                </c:pt>
                <c:pt idx="2602">
                  <c:v>1.089512649924E-2</c:v>
                </c:pt>
                <c:pt idx="2603">
                  <c:v>1.0907556861639999E-2</c:v>
                </c:pt>
                <c:pt idx="2604">
                  <c:v>1.0917927138509999E-2</c:v>
                </c:pt>
                <c:pt idx="2605">
                  <c:v>1.09291607514E-2</c:v>
                </c:pt>
                <c:pt idx="2606">
                  <c:v>1.0941298678519999E-2</c:v>
                </c:pt>
                <c:pt idx="2607">
                  <c:v>1.0952496901149999E-2</c:v>
                </c:pt>
                <c:pt idx="2608">
                  <c:v>1.0960999876259999E-2</c:v>
                </c:pt>
                <c:pt idx="2609">
                  <c:v>1.0968762449920001E-2</c:v>
                </c:pt>
                <c:pt idx="2610">
                  <c:v>1.0979232378299999E-2</c:v>
                </c:pt>
                <c:pt idx="2611">
                  <c:v>1.0987607762220001E-2</c:v>
                </c:pt>
                <c:pt idx="2612">
                  <c:v>1.0998206213120001E-2</c:v>
                </c:pt>
                <c:pt idx="2613">
                  <c:v>1.100478507578E-2</c:v>
                </c:pt>
                <c:pt idx="2614">
                  <c:v>1.101278979331E-2</c:v>
                </c:pt>
                <c:pt idx="2615">
                  <c:v>1.1018705554310001E-2</c:v>
                </c:pt>
                <c:pt idx="2616">
                  <c:v>1.1026361025870001E-2</c:v>
                </c:pt>
                <c:pt idx="2617">
                  <c:v>1.103358063847E-2</c:v>
                </c:pt>
                <c:pt idx="2618">
                  <c:v>1.104592625052E-2</c:v>
                </c:pt>
                <c:pt idx="2619">
                  <c:v>1.105661038309E-2</c:v>
                </c:pt>
                <c:pt idx="2620">
                  <c:v>1.106474362314E-2</c:v>
                </c:pt>
                <c:pt idx="2621">
                  <c:v>1.107618305832E-2</c:v>
                </c:pt>
                <c:pt idx="2622">
                  <c:v>1.108653284609E-2</c:v>
                </c:pt>
                <c:pt idx="2623">
                  <c:v>1.1095320805910001E-2</c:v>
                </c:pt>
                <c:pt idx="2624">
                  <c:v>1.110382378101E-2</c:v>
                </c:pt>
                <c:pt idx="2625">
                  <c:v>1.111447997391E-2</c:v>
                </c:pt>
                <c:pt idx="2626">
                  <c:v>1.112237758934E-2</c:v>
                </c:pt>
                <c:pt idx="2627">
                  <c:v>1.1131742969160001E-2</c:v>
                </c:pt>
                <c:pt idx="2628">
                  <c:v>1.1141330003739999E-2</c:v>
                </c:pt>
                <c:pt idx="2629">
                  <c:v>1.115510053933E-2</c:v>
                </c:pt>
                <c:pt idx="2630">
                  <c:v>1.116708945483E-2</c:v>
                </c:pt>
                <c:pt idx="2631">
                  <c:v>1.1174067854879999E-2</c:v>
                </c:pt>
                <c:pt idx="2632">
                  <c:v>1.118021830916E-2</c:v>
                </c:pt>
                <c:pt idx="2633">
                  <c:v>1.1190632358189999E-2</c:v>
                </c:pt>
                <c:pt idx="2634">
                  <c:v>1.120044011623E-2</c:v>
                </c:pt>
                <c:pt idx="2635">
                  <c:v>1.121056079865E-2</c:v>
                </c:pt>
                <c:pt idx="2636">
                  <c:v>1.1222485452890001E-2</c:v>
                </c:pt>
                <c:pt idx="2637">
                  <c:v>1.122900750488E-2</c:v>
                </c:pt>
                <c:pt idx="2638">
                  <c:v>1.123442407697E-2</c:v>
                </c:pt>
                <c:pt idx="2639">
                  <c:v>1.1240746825930001E-2</c:v>
                </c:pt>
                <c:pt idx="2640">
                  <c:v>1.124751102179E-2</c:v>
                </c:pt>
                <c:pt idx="2641">
                  <c:v>1.125818118453E-2</c:v>
                </c:pt>
                <c:pt idx="2642">
                  <c:v>1.127068977803E-2</c:v>
                </c:pt>
                <c:pt idx="2643">
                  <c:v>1.128096133471E-2</c:v>
                </c:pt>
                <c:pt idx="2644">
                  <c:v>1.128847338259E-2</c:v>
                </c:pt>
                <c:pt idx="2645">
                  <c:v>1.129840221256E-2</c:v>
                </c:pt>
                <c:pt idx="2646">
                  <c:v>1.1306378059090001E-2</c:v>
                </c:pt>
                <c:pt idx="2647">
                  <c:v>1.1321254074570001E-2</c:v>
                </c:pt>
                <c:pt idx="2648">
                  <c:v>1.133297849447E-2</c:v>
                </c:pt>
                <c:pt idx="2649">
                  <c:v>1.134629361331E-2</c:v>
                </c:pt>
                <c:pt idx="2650">
                  <c:v>1.1358345858750001E-2</c:v>
                </c:pt>
                <c:pt idx="2651">
                  <c:v>1.136860251427E-2</c:v>
                </c:pt>
                <c:pt idx="2652">
                  <c:v>1.137522421777E-2</c:v>
                </c:pt>
                <c:pt idx="2653">
                  <c:v>1.1382152326409999E-2</c:v>
                </c:pt>
                <c:pt idx="2654">
                  <c:v>1.139783300459E-2</c:v>
                </c:pt>
                <c:pt idx="2655">
                  <c:v>1.140791922808E-2</c:v>
                </c:pt>
                <c:pt idx="2656">
                  <c:v>1.141887437552E-2</c:v>
                </c:pt>
                <c:pt idx="2657">
                  <c:v>1.142497546971E-2</c:v>
                </c:pt>
                <c:pt idx="2658">
                  <c:v>1.1435602791609999E-2</c:v>
                </c:pt>
                <c:pt idx="2659">
                  <c:v>1.1441783048210001E-2</c:v>
                </c:pt>
                <c:pt idx="2660">
                  <c:v>1.144844014198E-2</c:v>
                </c:pt>
                <c:pt idx="2661">
                  <c:v>1.1456080712379999E-2</c:v>
                </c:pt>
                <c:pt idx="2662">
                  <c:v>1.1466522701079999E-2</c:v>
                </c:pt>
                <c:pt idx="2663">
                  <c:v>1.1474933475259999E-2</c:v>
                </c:pt>
                <c:pt idx="2664">
                  <c:v>1.1478846892710001E-2</c:v>
                </c:pt>
                <c:pt idx="2665">
                  <c:v>1.1485447175800001E-2</c:v>
                </c:pt>
                <c:pt idx="2666">
                  <c:v>1.149178296328E-2</c:v>
                </c:pt>
                <c:pt idx="2667">
                  <c:v>1.150067150593E-2</c:v>
                </c:pt>
                <c:pt idx="2668">
                  <c:v>1.150732859969E-2</c:v>
                </c:pt>
                <c:pt idx="2669">
                  <c:v>1.1516951024530001E-2</c:v>
                </c:pt>
                <c:pt idx="2670">
                  <c:v>1.1529160663489999E-2</c:v>
                </c:pt>
                <c:pt idx="2671">
                  <c:v>1.1537229642270001E-2</c:v>
                </c:pt>
                <c:pt idx="2672">
                  <c:v>1.1545169167219999E-2</c:v>
                </c:pt>
                <c:pt idx="2673">
                  <c:v>1.155582536012E-2</c:v>
                </c:pt>
                <c:pt idx="2674">
                  <c:v>1.15682631731E-2</c:v>
                </c:pt>
                <c:pt idx="2675">
                  <c:v>1.1579317972060001E-2</c:v>
                </c:pt>
                <c:pt idx="2676">
                  <c:v>1.1591698974370001E-2</c:v>
                </c:pt>
                <c:pt idx="2677">
                  <c:v>1.159971021116E-2</c:v>
                </c:pt>
                <c:pt idx="2678">
                  <c:v>1.161111425608E-2</c:v>
                </c:pt>
                <c:pt idx="2679">
                  <c:v>1.1620344594119999E-2</c:v>
                </c:pt>
                <c:pt idx="2680">
                  <c:v>1.162543427199E-2</c:v>
                </c:pt>
                <c:pt idx="2681">
                  <c:v>1.1633367277679999E-2</c:v>
                </c:pt>
                <c:pt idx="2682">
                  <c:v>1.1643737554549999E-2</c:v>
                </c:pt>
                <c:pt idx="2683">
                  <c:v>1.16527043283E-2</c:v>
                </c:pt>
                <c:pt idx="2684">
                  <c:v>1.1657530441880001E-2</c:v>
                </c:pt>
                <c:pt idx="2685">
                  <c:v>1.166511420161E-2</c:v>
                </c:pt>
                <c:pt idx="2686">
                  <c:v>1.167115848511E-2</c:v>
                </c:pt>
                <c:pt idx="2687">
                  <c:v>1.1683467775580001E-2</c:v>
                </c:pt>
                <c:pt idx="2688">
                  <c:v>1.1692819185550001E-2</c:v>
                </c:pt>
                <c:pt idx="2689">
                  <c:v>1.1701308190819999E-2</c:v>
                </c:pt>
                <c:pt idx="2690">
                  <c:v>1.17129618302E-2</c:v>
                </c:pt>
                <c:pt idx="2691">
                  <c:v>1.172543503344E-2</c:v>
                </c:pt>
                <c:pt idx="2692">
                  <c:v>1.173323299736E-2</c:v>
                </c:pt>
                <c:pt idx="2693">
                  <c:v>1.174239162356E-2</c:v>
                </c:pt>
                <c:pt idx="2694">
                  <c:v>1.175458077341E-2</c:v>
                </c:pt>
                <c:pt idx="2695">
                  <c:v>1.1766911484300001E-2</c:v>
                </c:pt>
                <c:pt idx="2696">
                  <c:v>1.177534367889E-2</c:v>
                </c:pt>
                <c:pt idx="2697">
                  <c:v>1.1784737929699999E-2</c:v>
                </c:pt>
                <c:pt idx="2698">
                  <c:v>1.17949731648E-2</c:v>
                </c:pt>
                <c:pt idx="2699">
                  <c:v>1.1804459616539999E-2</c:v>
                </c:pt>
                <c:pt idx="2700">
                  <c:v>1.1815365403890001E-2</c:v>
                </c:pt>
                <c:pt idx="2701">
                  <c:v>1.182731799781E-2</c:v>
                </c:pt>
                <c:pt idx="2702">
                  <c:v>1.1838957667350001E-2</c:v>
                </c:pt>
                <c:pt idx="2703">
                  <c:v>1.1848230846230001E-2</c:v>
                </c:pt>
                <c:pt idx="2704">
                  <c:v>1.185997016728E-2</c:v>
                </c:pt>
                <c:pt idx="2705">
                  <c:v>1.1867703869940001E-2</c:v>
                </c:pt>
                <c:pt idx="2706">
                  <c:v>1.188078243285E-2</c:v>
                </c:pt>
                <c:pt idx="2707">
                  <c:v>1.1890134774149999E-2</c:v>
                </c:pt>
                <c:pt idx="2708">
                  <c:v>1.1899856850500001E-2</c:v>
                </c:pt>
                <c:pt idx="2709">
                  <c:v>1.1912379413839999E-2</c:v>
                </c:pt>
                <c:pt idx="2710">
                  <c:v>1.19211114943E-2</c:v>
                </c:pt>
                <c:pt idx="2711">
                  <c:v>1.192833855748E-2</c:v>
                </c:pt>
                <c:pt idx="2712">
                  <c:v>1.1936093680560001E-2</c:v>
                </c:pt>
                <c:pt idx="2713">
                  <c:v>1.194631494582E-2</c:v>
                </c:pt>
                <c:pt idx="2714">
                  <c:v>1.19539629668E-2</c:v>
                </c:pt>
                <c:pt idx="2715">
                  <c:v>1.19651388377E-2</c:v>
                </c:pt>
                <c:pt idx="2716">
                  <c:v>1.1975103057919999E-2</c:v>
                </c:pt>
                <c:pt idx="2717">
                  <c:v>1.198469754308E-2</c:v>
                </c:pt>
                <c:pt idx="2718">
                  <c:v>1.199523918331E-2</c:v>
                </c:pt>
                <c:pt idx="2719">
                  <c:v>1.2003820389510001E-2</c:v>
                </c:pt>
                <c:pt idx="2720">
                  <c:v>1.201037783176E-2</c:v>
                </c:pt>
                <c:pt idx="2721">
                  <c:v>1.201879605651E-2</c:v>
                </c:pt>
                <c:pt idx="2722">
                  <c:v>1.2030527926980001E-2</c:v>
                </c:pt>
                <c:pt idx="2723">
                  <c:v>1.204036455601E-2</c:v>
                </c:pt>
                <c:pt idx="2724">
                  <c:v>1.204864680767E-2</c:v>
                </c:pt>
                <c:pt idx="2725">
                  <c:v>1.20555460453E-2</c:v>
                </c:pt>
                <c:pt idx="2726">
                  <c:v>1.2063479050990001E-2</c:v>
                </c:pt>
                <c:pt idx="2727">
                  <c:v>1.2072110548620001E-2</c:v>
                </c:pt>
                <c:pt idx="2728">
                  <c:v>1.2080878019329999E-2</c:v>
                </c:pt>
                <c:pt idx="2729">
                  <c:v>1.208830531687E-2</c:v>
                </c:pt>
                <c:pt idx="2730">
                  <c:v>1.2100806459779999E-2</c:v>
                </c:pt>
                <c:pt idx="2731">
                  <c:v>1.211392879486E-2</c:v>
                </c:pt>
                <c:pt idx="2732">
                  <c:v>1.212383620441E-2</c:v>
                </c:pt>
                <c:pt idx="2733">
                  <c:v>1.212989445776E-2</c:v>
                </c:pt>
                <c:pt idx="2734">
                  <c:v>1.214003004134E-2</c:v>
                </c:pt>
                <c:pt idx="2735">
                  <c:v>1.2152097187939999E-2</c:v>
                </c:pt>
                <c:pt idx="2736">
                  <c:v>1.2162433005869999E-2</c:v>
                </c:pt>
                <c:pt idx="2737">
                  <c:v>1.2174278497699999E-2</c:v>
                </c:pt>
                <c:pt idx="2738">
                  <c:v>1.2184157967570001E-2</c:v>
                </c:pt>
                <c:pt idx="2739">
                  <c:v>1.2192290276289999E-2</c:v>
                </c:pt>
                <c:pt idx="2740">
                  <c:v>1.220025215298E-2</c:v>
                </c:pt>
                <c:pt idx="2741">
                  <c:v>1.220688037574E-2</c:v>
                </c:pt>
                <c:pt idx="2742">
                  <c:v>1.2214557267730001E-2</c:v>
                </c:pt>
                <c:pt idx="2743">
                  <c:v>1.222983188927E-2</c:v>
                </c:pt>
                <c:pt idx="2744">
                  <c:v>1.224019564688E-2</c:v>
                </c:pt>
                <c:pt idx="2745">
                  <c:v>1.224743761122E-2</c:v>
                </c:pt>
                <c:pt idx="2746">
                  <c:v>1.225424464792E-2</c:v>
                </c:pt>
                <c:pt idx="2747">
                  <c:v>1.226126495749E-2</c:v>
                </c:pt>
                <c:pt idx="2748">
                  <c:v>1.2272348627450001E-2</c:v>
                </c:pt>
                <c:pt idx="2749">
                  <c:v>1.228475105017E-2</c:v>
                </c:pt>
                <c:pt idx="2750">
                  <c:v>1.229632552713E-2</c:v>
                </c:pt>
                <c:pt idx="2751">
                  <c:v>1.23081151396E-2</c:v>
                </c:pt>
                <c:pt idx="2752">
                  <c:v>1.2321122921999999E-2</c:v>
                </c:pt>
                <c:pt idx="2753">
                  <c:v>1.2330189347269999E-2</c:v>
                </c:pt>
                <c:pt idx="2754">
                  <c:v>1.233946997672E-2</c:v>
                </c:pt>
                <c:pt idx="2755">
                  <c:v>1.2351016514E-2</c:v>
                </c:pt>
                <c:pt idx="2756">
                  <c:v>1.236006896943E-2</c:v>
                </c:pt>
                <c:pt idx="2757">
                  <c:v>1.2371131218970001E-2</c:v>
                </c:pt>
                <c:pt idx="2758">
                  <c:v>1.237688306719E-2</c:v>
                </c:pt>
                <c:pt idx="2759">
                  <c:v>1.238554343581E-2</c:v>
                </c:pt>
                <c:pt idx="2760">
                  <c:v>1.2394374236460001E-2</c:v>
                </c:pt>
                <c:pt idx="2761">
                  <c:v>1.2403889559210001E-2</c:v>
                </c:pt>
                <c:pt idx="2762">
                  <c:v>1.2413213029500001E-2</c:v>
                </c:pt>
                <c:pt idx="2763">
                  <c:v>1.2421487830580001E-2</c:v>
                </c:pt>
                <c:pt idx="2764">
                  <c:v>1.242634933442E-2</c:v>
                </c:pt>
                <c:pt idx="2765">
                  <c:v>1.243821624666E-2</c:v>
                </c:pt>
                <c:pt idx="2766">
                  <c:v>1.244983449578E-2</c:v>
                </c:pt>
                <c:pt idx="2767">
                  <c:v>1.2459179386499999E-2</c:v>
                </c:pt>
                <c:pt idx="2768">
                  <c:v>1.247086841613E-2</c:v>
                </c:pt>
                <c:pt idx="2769">
                  <c:v>1.24821010977E-2</c:v>
                </c:pt>
                <c:pt idx="2770">
                  <c:v>1.24927861616E-2</c:v>
                </c:pt>
                <c:pt idx="2771">
                  <c:v>1.25015033409E-2</c:v>
                </c:pt>
                <c:pt idx="2772">
                  <c:v>1.250808220357E-2</c:v>
                </c:pt>
                <c:pt idx="2773">
                  <c:v>1.25178610906E-2</c:v>
                </c:pt>
                <c:pt idx="2774">
                  <c:v>1.2531438842420001E-2</c:v>
                </c:pt>
                <c:pt idx="2775">
                  <c:v>1.253778953105E-2</c:v>
                </c:pt>
                <c:pt idx="2776">
                  <c:v>1.2549700215459999E-2</c:v>
                </c:pt>
                <c:pt idx="2777">
                  <c:v>1.255935803056E-2</c:v>
                </c:pt>
                <c:pt idx="2778">
                  <c:v>1.256679277867E-2</c:v>
                </c:pt>
                <c:pt idx="2779">
                  <c:v>1.2574939057230001E-2</c:v>
                </c:pt>
                <c:pt idx="2780">
                  <c:v>1.258333586156E-2</c:v>
                </c:pt>
                <c:pt idx="2781">
                  <c:v>1.259014289826E-2</c:v>
                </c:pt>
                <c:pt idx="2782">
                  <c:v>1.260130479932E-2</c:v>
                </c:pt>
                <c:pt idx="2783">
                  <c:v>1.260940916836E-2</c:v>
                </c:pt>
                <c:pt idx="2784">
                  <c:v>1.261789072305E-2</c:v>
                </c:pt>
                <c:pt idx="2785">
                  <c:v>1.262947358191E-2</c:v>
                </c:pt>
                <c:pt idx="2786">
                  <c:v>1.2638247571890001E-2</c:v>
                </c:pt>
                <c:pt idx="2787">
                  <c:v>1.2645923532550001E-2</c:v>
                </c:pt>
                <c:pt idx="2788">
                  <c:v>1.2658261694009999E-2</c:v>
                </c:pt>
                <c:pt idx="2789">
                  <c:v>1.266914606094E-2</c:v>
                </c:pt>
                <c:pt idx="2790">
                  <c:v>1.267979480326E-2</c:v>
                </c:pt>
                <c:pt idx="2791">
                  <c:v>1.269267406315E-2</c:v>
                </c:pt>
                <c:pt idx="2792">
                  <c:v>1.270201895386E-2</c:v>
                </c:pt>
                <c:pt idx="2793">
                  <c:v>1.2712660245599999E-2</c:v>
                </c:pt>
                <c:pt idx="2794">
                  <c:v>1.2723851017650001E-2</c:v>
                </c:pt>
                <c:pt idx="2795">
                  <c:v>1.2731662951410001E-2</c:v>
                </c:pt>
                <c:pt idx="2796">
                  <c:v>1.274043694139E-2</c:v>
                </c:pt>
                <c:pt idx="2797">
                  <c:v>1.2752154842020001E-2</c:v>
                </c:pt>
                <c:pt idx="2798">
                  <c:v>1.275810599327E-2</c:v>
                </c:pt>
                <c:pt idx="2799">
                  <c:v>1.2767086736860001E-2</c:v>
                </c:pt>
                <c:pt idx="2800">
                  <c:v>1.277595385909E-2</c:v>
                </c:pt>
                <c:pt idx="2801">
                  <c:v>1.278273202479E-2</c:v>
                </c:pt>
                <c:pt idx="2802">
                  <c:v>1.279251184314E-2</c:v>
                </c:pt>
                <c:pt idx="2803">
                  <c:v>1.2802483513950001E-2</c:v>
                </c:pt>
                <c:pt idx="2804">
                  <c:v>1.28094824031E-2</c:v>
                </c:pt>
                <c:pt idx="2805">
                  <c:v>1.28215206787E-2</c:v>
                </c:pt>
                <c:pt idx="2806">
                  <c:v>1.2830893509090001E-2</c:v>
                </c:pt>
                <c:pt idx="2807">
                  <c:v>1.284112967551E-2</c:v>
                </c:pt>
                <c:pt idx="2808">
                  <c:v>1.2853096239269999E-2</c:v>
                </c:pt>
                <c:pt idx="2809">
                  <c:v>1.2862868607039999E-2</c:v>
                </c:pt>
                <c:pt idx="2810">
                  <c:v>1.2871472164989999E-2</c:v>
                </c:pt>
                <c:pt idx="2811">
                  <c:v>1.28827765584E-2</c:v>
                </c:pt>
                <c:pt idx="2812">
                  <c:v>1.289042457938E-2</c:v>
                </c:pt>
                <c:pt idx="2813">
                  <c:v>1.290160045028E-2</c:v>
                </c:pt>
                <c:pt idx="2814">
                  <c:v>1.291284803301E-2</c:v>
                </c:pt>
                <c:pt idx="2815">
                  <c:v>1.291715260595E-2</c:v>
                </c:pt>
                <c:pt idx="2816">
                  <c:v>1.2928036972879999E-2</c:v>
                </c:pt>
                <c:pt idx="2817">
                  <c:v>1.293702516705E-2</c:v>
                </c:pt>
                <c:pt idx="2818">
                  <c:v>1.294695399702E-2</c:v>
                </c:pt>
                <c:pt idx="2819">
                  <c:v>1.295895688236E-2</c:v>
                </c:pt>
                <c:pt idx="2820">
                  <c:v>1.297063194215E-2</c:v>
                </c:pt>
                <c:pt idx="2821">
                  <c:v>1.29834190011E-2</c:v>
                </c:pt>
                <c:pt idx="2822">
                  <c:v>1.299522910267E-2</c:v>
                </c:pt>
                <c:pt idx="2823">
                  <c:v>1.3004780747000001E-2</c:v>
                </c:pt>
                <c:pt idx="2824">
                  <c:v>1.301483809948E-2</c:v>
                </c:pt>
                <c:pt idx="2825">
                  <c:v>1.302979886532E-2</c:v>
                </c:pt>
                <c:pt idx="2826">
                  <c:v>1.303806714714E-2</c:v>
                </c:pt>
                <c:pt idx="2827">
                  <c:v>1.304592192173E-2</c:v>
                </c:pt>
                <c:pt idx="2828">
                  <c:v>1.305590011179E-2</c:v>
                </c:pt>
                <c:pt idx="2829">
                  <c:v>1.3065501116220001E-2</c:v>
                </c:pt>
                <c:pt idx="2830">
                  <c:v>1.3077133335170001E-2</c:v>
                </c:pt>
                <c:pt idx="2831">
                  <c:v>1.3083106838169999E-2</c:v>
                </c:pt>
                <c:pt idx="2832">
                  <c:v>1.309148129076E-2</c:v>
                </c:pt>
                <c:pt idx="2833">
                  <c:v>1.310096867383E-2</c:v>
                </c:pt>
                <c:pt idx="2834">
                  <c:v>1.3110697269440001E-2</c:v>
                </c:pt>
                <c:pt idx="2835">
                  <c:v>1.3119977898899999E-2</c:v>
                </c:pt>
                <c:pt idx="2836">
                  <c:v>1.313212327659E-2</c:v>
                </c:pt>
                <c:pt idx="2837">
                  <c:v>1.3144475407899999E-2</c:v>
                </c:pt>
                <c:pt idx="2838">
                  <c:v>1.315548829734E-2</c:v>
                </c:pt>
                <c:pt idx="2839">
                  <c:v>1.316120475531E-2</c:v>
                </c:pt>
                <c:pt idx="2840">
                  <c:v>1.31665430963E-2</c:v>
                </c:pt>
                <c:pt idx="2841">
                  <c:v>1.317669264972E-2</c:v>
                </c:pt>
                <c:pt idx="2842">
                  <c:v>1.318546012044E-2</c:v>
                </c:pt>
                <c:pt idx="2843">
                  <c:v>1.3193136081099999E-2</c:v>
                </c:pt>
                <c:pt idx="2844">
                  <c:v>1.32032930851E-2</c:v>
                </c:pt>
                <c:pt idx="2845">
                  <c:v>1.321119815111E-2</c:v>
                </c:pt>
                <c:pt idx="2846">
                  <c:v>1.3219743967060001E-2</c:v>
                </c:pt>
                <c:pt idx="2847">
                  <c:v>1.3229109346870001E-2</c:v>
                </c:pt>
                <c:pt idx="2848">
                  <c:v>1.3238846324380001E-2</c:v>
                </c:pt>
                <c:pt idx="2849">
                  <c:v>1.325074955821E-2</c:v>
                </c:pt>
                <c:pt idx="2850">
                  <c:v>1.3259958475829999E-2</c:v>
                </c:pt>
                <c:pt idx="2851">
                  <c:v>1.3269523158670001E-2</c:v>
                </c:pt>
                <c:pt idx="2852">
                  <c:v>1.3279858976600001E-2</c:v>
                </c:pt>
                <c:pt idx="2853">
                  <c:v>1.3290215283630001E-2</c:v>
                </c:pt>
                <c:pt idx="2854">
                  <c:v>1.32971862331E-2</c:v>
                </c:pt>
                <c:pt idx="2855">
                  <c:v>1.330518350005E-2</c:v>
                </c:pt>
                <c:pt idx="2856">
                  <c:v>1.3310878537599999E-2</c:v>
                </c:pt>
                <c:pt idx="2857">
                  <c:v>1.3317984528839999E-2</c:v>
                </c:pt>
                <c:pt idx="2858">
                  <c:v>1.3324185274540001E-2</c:v>
                </c:pt>
                <c:pt idx="2859">
                  <c:v>1.3331669382749999E-2</c:v>
                </c:pt>
                <c:pt idx="2860">
                  <c:v>1.334197632968E-2</c:v>
                </c:pt>
                <c:pt idx="2861">
                  <c:v>1.3354036025700001E-2</c:v>
                </c:pt>
                <c:pt idx="2862">
                  <c:v>1.336182653904E-2</c:v>
                </c:pt>
                <c:pt idx="2863">
                  <c:v>1.337216235697E-2</c:v>
                </c:pt>
                <c:pt idx="2864">
                  <c:v>1.3381905853750001E-2</c:v>
                </c:pt>
                <c:pt idx="2865">
                  <c:v>1.3393110595640001E-2</c:v>
                </c:pt>
                <c:pt idx="2866">
                  <c:v>1.340562663972E-2</c:v>
                </c:pt>
                <c:pt idx="2867">
                  <c:v>1.3415754772719999E-2</c:v>
                </c:pt>
                <c:pt idx="2868">
                  <c:v>1.342472899705E-2</c:v>
                </c:pt>
                <c:pt idx="2869">
                  <c:v>1.3434371910989999E-2</c:v>
                </c:pt>
                <c:pt idx="2870">
                  <c:v>1.344453636557E-2</c:v>
                </c:pt>
                <c:pt idx="2871">
                  <c:v>1.345122884959E-2</c:v>
                </c:pt>
                <c:pt idx="2872">
                  <c:v>1.3461207970980001E-2</c:v>
                </c:pt>
                <c:pt idx="2873">
                  <c:v>1.347015984356E-2</c:v>
                </c:pt>
                <c:pt idx="2874">
                  <c:v>1.3480480760340001E-2</c:v>
                </c:pt>
                <c:pt idx="2875">
                  <c:v>1.349161472172E-2</c:v>
                </c:pt>
                <c:pt idx="2876">
                  <c:v>1.350006833673E-2</c:v>
                </c:pt>
                <c:pt idx="2877">
                  <c:v>1.35097047314E-2</c:v>
                </c:pt>
                <c:pt idx="2878">
                  <c:v>1.3520509935919999E-2</c:v>
                </c:pt>
                <c:pt idx="2879">
                  <c:v>1.3531059026719999E-2</c:v>
                </c:pt>
                <c:pt idx="2880">
                  <c:v>1.354000438005E-2</c:v>
                </c:pt>
                <c:pt idx="2881">
                  <c:v>1.3550966978069999E-2</c:v>
                </c:pt>
                <c:pt idx="2882">
                  <c:v>1.3564758934080001E-2</c:v>
                </c:pt>
                <c:pt idx="2883">
                  <c:v>1.357358973473E-2</c:v>
                </c:pt>
                <c:pt idx="2884">
                  <c:v>1.358435954899E-2</c:v>
                </c:pt>
                <c:pt idx="2885">
                  <c:v>1.359488070011E-2</c:v>
                </c:pt>
                <c:pt idx="2886">
                  <c:v>1.36046949774E-2</c:v>
                </c:pt>
                <c:pt idx="2887">
                  <c:v>1.361550018191E-2</c:v>
                </c:pt>
                <c:pt idx="2888">
                  <c:v>1.3628715649250001E-2</c:v>
                </c:pt>
                <c:pt idx="2889">
                  <c:v>1.363889314234E-2</c:v>
                </c:pt>
                <c:pt idx="2890">
                  <c:v>1.3649065047500001E-2</c:v>
                </c:pt>
                <c:pt idx="2891">
                  <c:v>1.3658024370669999E-2</c:v>
                </c:pt>
                <c:pt idx="2892">
                  <c:v>1.366656366736E-2</c:v>
                </c:pt>
                <c:pt idx="2893">
                  <c:v>1.3676592148840001E-2</c:v>
                </c:pt>
                <c:pt idx="2894">
                  <c:v>1.3686741702260001E-2</c:v>
                </c:pt>
                <c:pt idx="2895">
                  <c:v>1.369370520115E-2</c:v>
                </c:pt>
                <c:pt idx="2896">
                  <c:v>1.370729040354E-2</c:v>
                </c:pt>
                <c:pt idx="2897">
                  <c:v>1.3720149174329999E-2</c:v>
                </c:pt>
                <c:pt idx="2898">
                  <c:v>1.372789684683E-2</c:v>
                </c:pt>
                <c:pt idx="2899">
                  <c:v>1.3740619644520001E-2</c:v>
                </c:pt>
                <c:pt idx="2900">
                  <c:v>1.37526942417E-2</c:v>
                </c:pt>
                <c:pt idx="2901">
                  <c:v>1.376435440034E-2</c:v>
                </c:pt>
                <c:pt idx="2902">
                  <c:v>1.3773606158789999E-2</c:v>
                </c:pt>
                <c:pt idx="2903">
                  <c:v>1.378347817808E-2</c:v>
                </c:pt>
                <c:pt idx="2904">
                  <c:v>1.3796750456090001E-2</c:v>
                </c:pt>
                <c:pt idx="2905">
                  <c:v>1.380867511034E-2</c:v>
                </c:pt>
                <c:pt idx="2906">
                  <c:v>1.3815289363270001E-2</c:v>
                </c:pt>
                <c:pt idx="2907">
                  <c:v>1.3820827007289999E-2</c:v>
                </c:pt>
                <c:pt idx="2908">
                  <c:v>1.383080612868E-2</c:v>
                </c:pt>
                <c:pt idx="2909">
                  <c:v>1.3838333077730001E-2</c:v>
                </c:pt>
                <c:pt idx="2910">
                  <c:v>1.3847463764249999E-2</c:v>
                </c:pt>
                <c:pt idx="2911">
                  <c:v>1.385865360498E-2</c:v>
                </c:pt>
                <c:pt idx="2912">
                  <c:v>1.3868162408470001E-2</c:v>
                </c:pt>
                <c:pt idx="2913">
                  <c:v>1.387945283204E-2</c:v>
                </c:pt>
                <c:pt idx="2914">
                  <c:v>1.388593856245E-2</c:v>
                </c:pt>
                <c:pt idx="2915">
                  <c:v>1.389563176781E-2</c:v>
                </c:pt>
                <c:pt idx="2916">
                  <c:v>1.390852592885E-2</c:v>
                </c:pt>
                <c:pt idx="2917">
                  <c:v>1.3923444785179999E-2</c:v>
                </c:pt>
                <c:pt idx="2918">
                  <c:v>1.393471285701E-2</c:v>
                </c:pt>
                <c:pt idx="2919">
                  <c:v>1.394548360258E-2</c:v>
                </c:pt>
                <c:pt idx="2920">
                  <c:v>1.395644526929E-2</c:v>
                </c:pt>
                <c:pt idx="2921">
                  <c:v>1.3965868391100001E-2</c:v>
                </c:pt>
                <c:pt idx="2922">
                  <c:v>1.397989597172E-2</c:v>
                </c:pt>
                <c:pt idx="2923">
                  <c:v>1.399187743664E-2</c:v>
                </c:pt>
                <c:pt idx="2924">
                  <c:v>1.400703750551E-2</c:v>
                </c:pt>
                <c:pt idx="2925">
                  <c:v>1.402003131807E-2</c:v>
                </c:pt>
                <c:pt idx="2926">
                  <c:v>1.402689516544E-2</c:v>
                </c:pt>
                <c:pt idx="2927">
                  <c:v>1.4034002088010001E-2</c:v>
                </c:pt>
                <c:pt idx="2928">
                  <c:v>1.404244825244E-2</c:v>
                </c:pt>
                <c:pt idx="2929">
                  <c:v>1.404999569058E-2</c:v>
                </c:pt>
                <c:pt idx="2930">
                  <c:v>1.405847072601E-2</c:v>
                </c:pt>
                <c:pt idx="2931">
                  <c:v>1.406624726951E-2</c:v>
                </c:pt>
                <c:pt idx="2932">
                  <c:v>1.407264824957E-2</c:v>
                </c:pt>
                <c:pt idx="2933">
                  <c:v>1.4081122353669999E-2</c:v>
                </c:pt>
                <c:pt idx="2934">
                  <c:v>1.408839318901E-2</c:v>
                </c:pt>
                <c:pt idx="2935">
                  <c:v>1.409810781479E-2</c:v>
                </c:pt>
                <c:pt idx="2936">
                  <c:v>1.4109626412390001E-2</c:v>
                </c:pt>
                <c:pt idx="2937">
                  <c:v>1.4119754545390001E-2</c:v>
                </c:pt>
                <c:pt idx="2938">
                  <c:v>1.41306174919E-2</c:v>
                </c:pt>
                <c:pt idx="2939">
                  <c:v>1.4145400375130001E-2</c:v>
                </c:pt>
                <c:pt idx="2940">
                  <c:v>1.415755972266E-2</c:v>
                </c:pt>
                <c:pt idx="2941">
                  <c:v>1.416861452162E-2</c:v>
                </c:pt>
                <c:pt idx="2942">
                  <c:v>1.4180246740580001E-2</c:v>
                </c:pt>
                <c:pt idx="2943">
                  <c:v>1.418966241181E-2</c:v>
                </c:pt>
                <c:pt idx="2944">
                  <c:v>1.420067530125E-2</c:v>
                </c:pt>
                <c:pt idx="2945">
                  <c:v>1.4207646250719999E-2</c:v>
                </c:pt>
                <c:pt idx="2946">
                  <c:v>1.421963423491E-2</c:v>
                </c:pt>
                <c:pt idx="2947">
                  <c:v>1.423168741167E-2</c:v>
                </c:pt>
                <c:pt idx="2948">
                  <c:v>1.424128096551E-2</c:v>
                </c:pt>
                <c:pt idx="2949">
                  <c:v>1.4249863103029999E-2</c:v>
                </c:pt>
                <c:pt idx="2950">
                  <c:v>1.4259784482420001E-2</c:v>
                </c:pt>
                <c:pt idx="2951">
                  <c:v>1.426979247481E-2</c:v>
                </c:pt>
                <c:pt idx="2952">
                  <c:v>1.4280839823190001E-2</c:v>
                </c:pt>
                <c:pt idx="2953">
                  <c:v>1.429220847785E-2</c:v>
                </c:pt>
                <c:pt idx="2954">
                  <c:v>1.430104020983E-2</c:v>
                </c:pt>
                <c:pt idx="2955">
                  <c:v>1.431173831224E-2</c:v>
                </c:pt>
                <c:pt idx="2956">
                  <c:v>1.4319001697000001E-2</c:v>
                </c:pt>
                <c:pt idx="2957">
                  <c:v>1.432430464774E-2</c:v>
                </c:pt>
                <c:pt idx="2958">
                  <c:v>1.433340646327E-2</c:v>
                </c:pt>
                <c:pt idx="2959">
                  <c:v>1.4342401176690001E-2</c:v>
                </c:pt>
                <c:pt idx="2960">
                  <c:v>1.4350021258000001E-2</c:v>
                </c:pt>
                <c:pt idx="2961">
                  <c:v>1.436118315905E-2</c:v>
                </c:pt>
                <c:pt idx="2962">
                  <c:v>1.436977181584E-2</c:v>
                </c:pt>
                <c:pt idx="2963">
                  <c:v>1.437922287732E-2</c:v>
                </c:pt>
                <c:pt idx="2964">
                  <c:v>1.4389237388969999E-2</c:v>
                </c:pt>
                <c:pt idx="2965">
                  <c:v>1.440183166414E-2</c:v>
                </c:pt>
                <c:pt idx="2966">
                  <c:v>1.441320776939E-2</c:v>
                </c:pt>
                <c:pt idx="2967">
                  <c:v>1.44261661917E-2</c:v>
                </c:pt>
                <c:pt idx="2968">
                  <c:v>1.443698536605E-2</c:v>
                </c:pt>
                <c:pt idx="2969">
                  <c:v>1.444725692272E-2</c:v>
                </c:pt>
                <c:pt idx="2970">
                  <c:v>1.445842627436E-2</c:v>
                </c:pt>
                <c:pt idx="2971">
                  <c:v>1.446780562401E-2</c:v>
                </c:pt>
                <c:pt idx="2972">
                  <c:v>1.4479053206740001E-2</c:v>
                </c:pt>
                <c:pt idx="2973">
                  <c:v>1.448730006814E-2</c:v>
                </c:pt>
                <c:pt idx="2974">
                  <c:v>1.4498932287100001E-2</c:v>
                </c:pt>
                <c:pt idx="2975">
                  <c:v>1.4506416395309999E-2</c:v>
                </c:pt>
                <c:pt idx="2976">
                  <c:v>1.451605278999E-2</c:v>
                </c:pt>
                <c:pt idx="2977">
                  <c:v>1.452724356204E-2</c:v>
                </c:pt>
                <c:pt idx="2978">
                  <c:v>1.453794911504E-2</c:v>
                </c:pt>
                <c:pt idx="2979">
                  <c:v>1.454787049443E-2</c:v>
                </c:pt>
                <c:pt idx="2980">
                  <c:v>1.4558811672030001E-2</c:v>
                </c:pt>
                <c:pt idx="2981">
                  <c:v>1.456760056317E-2</c:v>
                </c:pt>
                <c:pt idx="2982">
                  <c:v>1.45744998008E-2</c:v>
                </c:pt>
                <c:pt idx="2983">
                  <c:v>1.4584086835380001E-2</c:v>
                </c:pt>
                <c:pt idx="2984">
                  <c:v>1.4591128565369999E-2</c:v>
                </c:pt>
                <c:pt idx="2985">
                  <c:v>1.460366602987E-2</c:v>
                </c:pt>
                <c:pt idx="2986">
                  <c:v>1.461713016033E-2</c:v>
                </c:pt>
                <c:pt idx="2987">
                  <c:v>1.462585479021E-2</c:v>
                </c:pt>
                <c:pt idx="2988">
                  <c:v>1.463508512825E-2</c:v>
                </c:pt>
                <c:pt idx="2989">
                  <c:v>1.464310381562E-2</c:v>
                </c:pt>
                <c:pt idx="2990">
                  <c:v>1.4654693193730001E-2</c:v>
                </c:pt>
                <c:pt idx="2991">
                  <c:v>1.466681715101E-2</c:v>
                </c:pt>
                <c:pt idx="2992">
                  <c:v>1.467757299542E-2</c:v>
                </c:pt>
                <c:pt idx="2993">
                  <c:v>1.468788646162E-2</c:v>
                </c:pt>
                <c:pt idx="2994">
                  <c:v>1.469746604562E-2</c:v>
                </c:pt>
                <c:pt idx="2995">
                  <c:v>1.470611896366E-2</c:v>
                </c:pt>
                <c:pt idx="2996">
                  <c:v>1.4711216092109999E-2</c:v>
                </c:pt>
                <c:pt idx="2997">
                  <c:v>1.472181454301E-2</c:v>
                </c:pt>
                <c:pt idx="2998">
                  <c:v>1.473366096616E-2</c:v>
                </c:pt>
                <c:pt idx="2999">
                  <c:v>1.474689692259E-2</c:v>
                </c:pt>
                <c:pt idx="3000">
                  <c:v>1.475736033171E-2</c:v>
                </c:pt>
                <c:pt idx="3001">
                  <c:v>1.476595643908E-2</c:v>
                </c:pt>
                <c:pt idx="3002">
                  <c:v>1.477951277047E-2</c:v>
                </c:pt>
                <c:pt idx="3003">
                  <c:v>1.479064673185E-2</c:v>
                </c:pt>
                <c:pt idx="3004">
                  <c:v>1.4803390949959999E-2</c:v>
                </c:pt>
                <c:pt idx="3005">
                  <c:v>1.481582876295E-2</c:v>
                </c:pt>
                <c:pt idx="3006">
                  <c:v>1.482522953302E-2</c:v>
                </c:pt>
                <c:pt idx="3007">
                  <c:v>1.4836035668850001E-2</c:v>
                </c:pt>
                <c:pt idx="3008">
                  <c:v>1.4847675338389999E-2</c:v>
                </c:pt>
                <c:pt idx="3009">
                  <c:v>1.4859057962890001E-2</c:v>
                </c:pt>
                <c:pt idx="3010">
                  <c:v>1.4868794009090001E-2</c:v>
                </c:pt>
                <c:pt idx="3011">
                  <c:v>1.488028373569E-2</c:v>
                </c:pt>
                <c:pt idx="3012">
                  <c:v>1.488799601793E-2</c:v>
                </c:pt>
                <c:pt idx="3013">
                  <c:v>1.4897996559739999E-2</c:v>
                </c:pt>
                <c:pt idx="3014">
                  <c:v>1.490804646164E-2</c:v>
                </c:pt>
                <c:pt idx="3015">
                  <c:v>1.4914931729440001E-2</c:v>
                </c:pt>
                <c:pt idx="3016">
                  <c:v>1.492975000292E-2</c:v>
                </c:pt>
                <c:pt idx="3017">
                  <c:v>1.4938845299179999E-2</c:v>
                </c:pt>
                <c:pt idx="3018">
                  <c:v>1.494692731649E-2</c:v>
                </c:pt>
                <c:pt idx="3019">
                  <c:v>1.495772600174E-2</c:v>
                </c:pt>
                <c:pt idx="3020">
                  <c:v>1.4967127703130001E-2</c:v>
                </c:pt>
                <c:pt idx="3021">
                  <c:v>1.497493218631E-2</c:v>
                </c:pt>
                <c:pt idx="3022">
                  <c:v>1.4983549714089999E-2</c:v>
                </c:pt>
                <c:pt idx="3023">
                  <c:v>1.499558798969E-2</c:v>
                </c:pt>
                <c:pt idx="3024">
                  <c:v>1.5005253255370001E-2</c:v>
                </c:pt>
                <c:pt idx="3025">
                  <c:v>1.50149827823E-2</c:v>
                </c:pt>
                <c:pt idx="3026">
                  <c:v>1.502376422286E-2</c:v>
                </c:pt>
                <c:pt idx="3027">
                  <c:v>1.5031305141750001E-2</c:v>
                </c:pt>
                <c:pt idx="3028">
                  <c:v>1.5040221624080001E-2</c:v>
                </c:pt>
                <c:pt idx="3029">
                  <c:v>1.505075674504E-2</c:v>
                </c:pt>
                <c:pt idx="3030">
                  <c:v>1.5059146098789999E-2</c:v>
                </c:pt>
                <c:pt idx="3031">
                  <c:v>1.5071512199940001E-2</c:v>
                </c:pt>
                <c:pt idx="3032">
                  <c:v>1.508224662393E-2</c:v>
                </c:pt>
                <c:pt idx="3033">
                  <c:v>1.509251073003E-2</c:v>
                </c:pt>
                <c:pt idx="3034">
                  <c:v>1.5100941993299999E-2</c:v>
                </c:pt>
                <c:pt idx="3035">
                  <c:v>1.5111042186620001E-2</c:v>
                </c:pt>
                <c:pt idx="3036">
                  <c:v>1.5120208263399999E-2</c:v>
                </c:pt>
                <c:pt idx="3037">
                  <c:v>1.5134036540989999E-2</c:v>
                </c:pt>
                <c:pt idx="3038">
                  <c:v>1.514345221221E-2</c:v>
                </c:pt>
                <c:pt idx="3039">
                  <c:v>1.515303831547E-2</c:v>
                </c:pt>
                <c:pt idx="3040">
                  <c:v>1.516527682543E-2</c:v>
                </c:pt>
                <c:pt idx="3041">
                  <c:v>1.5175647102300001E-2</c:v>
                </c:pt>
                <c:pt idx="3042">
                  <c:v>1.518613193184E-2</c:v>
                </c:pt>
                <c:pt idx="3043">
                  <c:v>1.5194692648950001E-2</c:v>
                </c:pt>
                <c:pt idx="3044">
                  <c:v>1.520379446447E-2</c:v>
                </c:pt>
                <c:pt idx="3045">
                  <c:v>1.521497778594E-2</c:v>
                </c:pt>
                <c:pt idx="3046">
                  <c:v>1.522682420909E-2</c:v>
                </c:pt>
                <c:pt idx="3047">
                  <c:v>1.523851323873E-2</c:v>
                </c:pt>
                <c:pt idx="3048">
                  <c:v>1.525033824146E-2</c:v>
                </c:pt>
                <c:pt idx="3049">
                  <c:v>1.525777205825E-2</c:v>
                </c:pt>
                <c:pt idx="3050">
                  <c:v>1.526840683073E-2</c:v>
                </c:pt>
                <c:pt idx="3051">
                  <c:v>1.5279683284459999E-2</c:v>
                </c:pt>
                <c:pt idx="3052">
                  <c:v>1.529152225703E-2</c:v>
                </c:pt>
                <c:pt idx="3053">
                  <c:v>1.5302655287089999E-2</c:v>
                </c:pt>
                <c:pt idx="3054">
                  <c:v>1.531449425966E-2</c:v>
                </c:pt>
                <c:pt idx="3055">
                  <c:v>1.5325035899879999E-2</c:v>
                </c:pt>
                <c:pt idx="3056">
                  <c:v>1.5334786847229999E-2</c:v>
                </c:pt>
                <c:pt idx="3057">
                  <c:v>1.5339284203949999E-2</c:v>
                </c:pt>
                <c:pt idx="3058">
                  <c:v>1.53505532071E-2</c:v>
                </c:pt>
                <c:pt idx="3059">
                  <c:v>1.536233536899E-2</c:v>
                </c:pt>
                <c:pt idx="3060">
                  <c:v>1.536923460662E-2</c:v>
                </c:pt>
                <c:pt idx="3061">
                  <c:v>1.53779303655E-2</c:v>
                </c:pt>
                <c:pt idx="3062">
                  <c:v>1.538575720042E-2</c:v>
                </c:pt>
                <c:pt idx="3063">
                  <c:v>1.5397923998530001E-2</c:v>
                </c:pt>
                <c:pt idx="3064">
                  <c:v>1.5407874248919999E-2</c:v>
                </c:pt>
                <c:pt idx="3065">
                  <c:v>1.541768852621E-2</c:v>
                </c:pt>
                <c:pt idx="3066">
                  <c:v>1.542963460088E-2</c:v>
                </c:pt>
                <c:pt idx="3067">
                  <c:v>1.5443476848300001E-2</c:v>
                </c:pt>
                <c:pt idx="3068">
                  <c:v>1.545434631407E-2</c:v>
                </c:pt>
                <c:pt idx="3069">
                  <c:v>1.546906493604E-2</c:v>
                </c:pt>
                <c:pt idx="3070">
                  <c:v>1.5483833849429999E-2</c:v>
                </c:pt>
                <c:pt idx="3071">
                  <c:v>1.549169514328E-2</c:v>
                </c:pt>
                <c:pt idx="3072">
                  <c:v>1.550213061273E-2</c:v>
                </c:pt>
                <c:pt idx="3073">
                  <c:v>1.5507006086409999E-2</c:v>
                </c:pt>
                <c:pt idx="3074">
                  <c:v>1.55182890594E-2</c:v>
                </c:pt>
                <c:pt idx="3075">
                  <c:v>1.5530034899710001E-2</c:v>
                </c:pt>
                <c:pt idx="3076">
                  <c:v>1.5538088977340001E-2</c:v>
                </c:pt>
                <c:pt idx="3077">
                  <c:v>1.554592233151E-2</c:v>
                </c:pt>
                <c:pt idx="3078">
                  <c:v>1.555672846735E-2</c:v>
                </c:pt>
                <c:pt idx="3079">
                  <c:v>1.5561239793900001E-2</c:v>
                </c:pt>
                <c:pt idx="3080">
                  <c:v>1.5567691065369999E-2</c:v>
                </c:pt>
                <c:pt idx="3081">
                  <c:v>1.557650789618E-2</c:v>
                </c:pt>
                <c:pt idx="3082">
                  <c:v>1.558332890272E-2</c:v>
                </c:pt>
                <c:pt idx="3083">
                  <c:v>1.559625845402E-2</c:v>
                </c:pt>
                <c:pt idx="3084">
                  <c:v>1.5605381689969999E-2</c:v>
                </c:pt>
                <c:pt idx="3085">
                  <c:v>1.5615253709260001E-2</c:v>
                </c:pt>
                <c:pt idx="3086">
                  <c:v>1.5625545755030001E-2</c:v>
                </c:pt>
                <c:pt idx="3087">
                  <c:v>1.5638761222359999E-2</c:v>
                </c:pt>
                <c:pt idx="3088">
                  <c:v>1.5648961067199998E-2</c:v>
                </c:pt>
                <c:pt idx="3089">
                  <c:v>1.565705798566E-2</c:v>
                </c:pt>
                <c:pt idx="3090">
                  <c:v>1.5668796375389999E-2</c:v>
                </c:pt>
                <c:pt idx="3091">
                  <c:v>1.568312942982E-2</c:v>
                </c:pt>
                <c:pt idx="3092">
                  <c:v>1.569693721831E-2</c:v>
                </c:pt>
                <c:pt idx="3093">
                  <c:v>1.5705155208709999E-2</c:v>
                </c:pt>
                <c:pt idx="3094">
                  <c:v>1.5716472640629999E-2</c:v>
                </c:pt>
                <c:pt idx="3095">
                  <c:v>1.5728205442430001E-2</c:v>
                </c:pt>
                <c:pt idx="3096">
                  <c:v>1.5739759430290001E-2</c:v>
                </c:pt>
                <c:pt idx="3097">
                  <c:v>1.5744734555479999E-2</c:v>
                </c:pt>
                <c:pt idx="3098">
                  <c:v>1.5750337392089999E-2</c:v>
                </c:pt>
                <c:pt idx="3099">
                  <c:v>1.5764378011229999E-2</c:v>
                </c:pt>
                <c:pt idx="3100">
                  <c:v>1.577308773994E-2</c:v>
                </c:pt>
                <c:pt idx="3101">
                  <c:v>1.5782916918399999E-2</c:v>
                </c:pt>
                <c:pt idx="3102">
                  <c:v>1.5795726329090001E-2</c:v>
                </c:pt>
                <c:pt idx="3103">
                  <c:v>1.5807287767530001E-2</c:v>
                </c:pt>
                <c:pt idx="3104">
                  <c:v>1.5819111838940001E-2</c:v>
                </c:pt>
                <c:pt idx="3105">
                  <c:v>1.5826033428309998E-2</c:v>
                </c:pt>
                <c:pt idx="3106">
                  <c:v>1.5837764367460001E-2</c:v>
                </c:pt>
                <c:pt idx="3107">
                  <c:v>1.5852376818659999E-2</c:v>
                </c:pt>
                <c:pt idx="3108">
                  <c:v>1.5865512192249999E-2</c:v>
                </c:pt>
                <c:pt idx="3109">
                  <c:v>1.5871493145819999E-2</c:v>
                </c:pt>
                <c:pt idx="3110">
                  <c:v>1.5881478786470001E-2</c:v>
                </c:pt>
                <c:pt idx="3111">
                  <c:v>1.5893988311289999E-2</c:v>
                </c:pt>
                <c:pt idx="3112">
                  <c:v>1.5905106440190001E-2</c:v>
                </c:pt>
                <c:pt idx="3113">
                  <c:v>1.5918072313069999E-2</c:v>
                </c:pt>
                <c:pt idx="3114">
                  <c:v>1.5926860272880001E-2</c:v>
                </c:pt>
                <c:pt idx="3115">
                  <c:v>1.5939069911839999E-2</c:v>
                </c:pt>
                <c:pt idx="3116">
                  <c:v>1.594825834036E-2</c:v>
                </c:pt>
                <c:pt idx="3117">
                  <c:v>1.5957951545719998E-2</c:v>
                </c:pt>
                <c:pt idx="3118">
                  <c:v>1.5969291329379999E-2</c:v>
                </c:pt>
                <c:pt idx="3119">
                  <c:v>1.5982441604139998E-2</c:v>
                </c:pt>
                <c:pt idx="3120">
                  <c:v>1.5996940433979999E-2</c:v>
                </c:pt>
                <c:pt idx="3121">
                  <c:v>1.6003781929610002E-2</c:v>
                </c:pt>
                <c:pt idx="3122">
                  <c:v>1.601195149124E-2</c:v>
                </c:pt>
                <c:pt idx="3123">
                  <c:v>1.6020555049179999E-2</c:v>
                </c:pt>
                <c:pt idx="3124">
                  <c:v>1.6031445935369999E-2</c:v>
                </c:pt>
                <c:pt idx="3125">
                  <c:v>1.603864505887E-2</c:v>
                </c:pt>
                <c:pt idx="3126">
                  <c:v>1.6047211363910002E-2</c:v>
                </c:pt>
                <c:pt idx="3127">
                  <c:v>1.6056291759010001E-2</c:v>
                </c:pt>
                <c:pt idx="3128">
                  <c:v>1.6065515577789999E-2</c:v>
                </c:pt>
                <c:pt idx="3129">
                  <c:v>1.607651263475E-2</c:v>
                </c:pt>
                <c:pt idx="3130">
                  <c:v>1.608636416495E-2</c:v>
                </c:pt>
                <c:pt idx="3131">
                  <c:v>1.6098715364929999E-2</c:v>
                </c:pt>
                <c:pt idx="3132">
                  <c:v>1.61068700254E-2</c:v>
                </c:pt>
                <c:pt idx="3133">
                  <c:v>1.6116749495269998E-2</c:v>
                </c:pt>
                <c:pt idx="3134">
                  <c:v>1.6130071133380001E-2</c:v>
                </c:pt>
                <c:pt idx="3135">
                  <c:v>1.6142807900910001E-2</c:v>
                </c:pt>
                <c:pt idx="3136">
                  <c:v>1.6154997050760001E-2</c:v>
                </c:pt>
                <c:pt idx="3137">
                  <c:v>1.616737619042E-2</c:v>
                </c:pt>
                <c:pt idx="3138">
                  <c:v>1.617990806699E-2</c:v>
                </c:pt>
                <c:pt idx="3139">
                  <c:v>1.6190405935050001E-2</c:v>
                </c:pt>
                <c:pt idx="3140">
                  <c:v>1.619928702712E-2</c:v>
                </c:pt>
                <c:pt idx="3141">
                  <c:v>1.621126197278E-2</c:v>
                </c:pt>
                <c:pt idx="3142">
                  <c:v>1.6227927058939998E-2</c:v>
                </c:pt>
                <c:pt idx="3143">
                  <c:v>1.6240714117880001E-2</c:v>
                </c:pt>
                <c:pt idx="3144">
                  <c:v>1.6248553991320001E-2</c:v>
                </c:pt>
                <c:pt idx="3145">
                  <c:v>1.6258781775830001E-2</c:v>
                </c:pt>
                <c:pt idx="3146">
                  <c:v>1.6266858205200001E-2</c:v>
                </c:pt>
                <c:pt idx="3147">
                  <c:v>1.6277812421319999E-2</c:v>
                </c:pt>
                <c:pt idx="3148">
                  <c:v>1.6290999948979999E-2</c:v>
                </c:pt>
                <c:pt idx="3149">
                  <c:v>1.6302090138199998E-2</c:v>
                </c:pt>
                <c:pt idx="3150">
                  <c:v>1.6311584040520001E-2</c:v>
                </c:pt>
                <c:pt idx="3151">
                  <c:v>1.6321506351229999E-2</c:v>
                </c:pt>
                <c:pt idx="3152">
                  <c:v>1.6330108046530002E-2</c:v>
                </c:pt>
                <c:pt idx="3153">
                  <c:v>1.6340736299750001E-2</c:v>
                </c:pt>
                <c:pt idx="3154">
                  <c:v>1.6352403908970001E-2</c:v>
                </c:pt>
                <c:pt idx="3155">
                  <c:v>1.6363922506570001E-2</c:v>
                </c:pt>
                <c:pt idx="3156">
                  <c:v>1.6376104205849999E-2</c:v>
                </c:pt>
                <c:pt idx="3157">
                  <c:v>1.6389310359950001E-2</c:v>
                </c:pt>
                <c:pt idx="3158">
                  <c:v>1.6397343948480001E-2</c:v>
                </c:pt>
                <c:pt idx="3159">
                  <c:v>1.6405398026110001E-2</c:v>
                </c:pt>
                <c:pt idx="3160">
                  <c:v>1.641667447984E-2</c:v>
                </c:pt>
                <c:pt idx="3161">
                  <c:v>1.6425875946880001E-2</c:v>
                </c:pt>
                <c:pt idx="3162">
                  <c:v>1.6433916985990001E-2</c:v>
                </c:pt>
                <c:pt idx="3163">
                  <c:v>1.6443766653539998E-2</c:v>
                </c:pt>
                <c:pt idx="3164">
                  <c:v>1.6453417018059999E-2</c:v>
                </c:pt>
                <c:pt idx="3165">
                  <c:v>1.646139286458E-2</c:v>
                </c:pt>
                <c:pt idx="3166">
                  <c:v>1.6469812020659998E-2</c:v>
                </c:pt>
                <c:pt idx="3167">
                  <c:v>1.6477581113580001E-2</c:v>
                </c:pt>
                <c:pt idx="3168">
                  <c:v>1.6485542058940001E-2</c:v>
                </c:pt>
                <c:pt idx="3169">
                  <c:v>1.6496261581780001E-2</c:v>
                </c:pt>
                <c:pt idx="3170">
                  <c:v>1.6509469598529999E-2</c:v>
                </c:pt>
                <c:pt idx="3171">
                  <c:v>1.6520759090780001E-2</c:v>
                </c:pt>
                <c:pt idx="3172">
                  <c:v>1.653099432588E-2</c:v>
                </c:pt>
                <c:pt idx="3173">
                  <c:v>1.6540346667170001E-2</c:v>
                </c:pt>
                <c:pt idx="3174">
                  <c:v>1.655014790595E-2</c:v>
                </c:pt>
                <c:pt idx="3175">
                  <c:v>1.6563504934310001E-2</c:v>
                </c:pt>
                <c:pt idx="3176">
                  <c:v>1.6574693843720002E-2</c:v>
                </c:pt>
                <c:pt idx="3177">
                  <c:v>1.6582692041990001E-2</c:v>
                </c:pt>
                <c:pt idx="3178">
                  <c:v>1.6594238579270001E-2</c:v>
                </c:pt>
                <c:pt idx="3179">
                  <c:v>1.660425402224E-2</c:v>
                </c:pt>
                <c:pt idx="3180">
                  <c:v>1.6614817082879998E-2</c:v>
                </c:pt>
                <c:pt idx="3181">
                  <c:v>1.6625314950939999E-2</c:v>
                </c:pt>
                <c:pt idx="3182">
                  <c:v>1.6634887084359999E-2</c:v>
                </c:pt>
                <c:pt idx="3183">
                  <c:v>1.6647724434730001E-2</c:v>
                </c:pt>
                <c:pt idx="3184">
                  <c:v>1.6659008339049999E-2</c:v>
                </c:pt>
                <c:pt idx="3185">
                  <c:v>1.6670277342200002E-2</c:v>
                </c:pt>
                <c:pt idx="3186">
                  <c:v>1.6682978719469999E-2</c:v>
                </c:pt>
                <c:pt idx="3187">
                  <c:v>1.6697917133569998E-2</c:v>
                </c:pt>
                <c:pt idx="3188">
                  <c:v>1.6711046919230001E-2</c:v>
                </c:pt>
                <c:pt idx="3189">
                  <c:v>1.672203093767E-2</c:v>
                </c:pt>
                <c:pt idx="3190">
                  <c:v>1.672879420221E-2</c:v>
                </c:pt>
                <c:pt idx="3191">
                  <c:v>1.6740627586840001E-2</c:v>
                </c:pt>
                <c:pt idx="3192">
                  <c:v>1.6754489392039999E-2</c:v>
                </c:pt>
                <c:pt idx="3193">
                  <c:v>1.6765039414169999E-2</c:v>
                </c:pt>
                <c:pt idx="3194">
                  <c:v>1.6777690500019999E-2</c:v>
                </c:pt>
                <c:pt idx="3195">
                  <c:v>1.6786551103000001E-2</c:v>
                </c:pt>
                <c:pt idx="3196">
                  <c:v>1.6797555610539999E-2</c:v>
                </c:pt>
                <c:pt idx="3197">
                  <c:v>1.6806166619059999E-2</c:v>
                </c:pt>
                <c:pt idx="3198">
                  <c:v>1.6812680289149999E-2</c:v>
                </c:pt>
                <c:pt idx="3199">
                  <c:v>1.6824705526229999E-2</c:v>
                </c:pt>
                <c:pt idx="3200">
                  <c:v>1.6837341710930001E-2</c:v>
                </c:pt>
                <c:pt idx="3201">
                  <c:v>1.684947311878E-2</c:v>
                </c:pt>
                <c:pt idx="3202">
                  <c:v>1.68602000922E-2</c:v>
                </c:pt>
                <c:pt idx="3203">
                  <c:v>1.686996594071E-2</c:v>
                </c:pt>
                <c:pt idx="3204">
                  <c:v>1.6877962276339999E-2</c:v>
                </c:pt>
                <c:pt idx="3205">
                  <c:v>1.6889261081809999E-2</c:v>
                </c:pt>
                <c:pt idx="3206">
                  <c:v>1.6898311674590001E-2</c:v>
                </c:pt>
                <c:pt idx="3207">
                  <c:v>1.6908882185819998E-2</c:v>
                </c:pt>
                <c:pt idx="3208">
                  <c:v>1.6923343762760001E-2</c:v>
                </c:pt>
                <c:pt idx="3209">
                  <c:v>1.6935177147389999E-2</c:v>
                </c:pt>
                <c:pt idx="3210">
                  <c:v>1.694531179965E-2</c:v>
                </c:pt>
                <c:pt idx="3211">
                  <c:v>1.695424318314E-2</c:v>
                </c:pt>
                <c:pt idx="3212">
                  <c:v>1.696309633553E-2</c:v>
                </c:pt>
                <c:pt idx="3213">
                  <c:v>1.6976531594990001E-2</c:v>
                </c:pt>
                <c:pt idx="3214">
                  <c:v>1.6989674419160002E-2</c:v>
                </c:pt>
                <c:pt idx="3215">
                  <c:v>1.7002996057270001E-2</c:v>
                </c:pt>
                <c:pt idx="3216">
                  <c:v>1.7015313729639998E-2</c:v>
                </c:pt>
                <c:pt idx="3217">
                  <c:v>1.7026681452990002E-2</c:v>
                </c:pt>
                <c:pt idx="3218">
                  <c:v>1.703817211092E-2</c:v>
                </c:pt>
                <c:pt idx="3219">
                  <c:v>1.704928278923E-2</c:v>
                </c:pt>
                <c:pt idx="3220">
                  <c:v>1.7060808837409999E-2</c:v>
                </c:pt>
                <c:pt idx="3221">
                  <c:v>1.7071515321729999E-2</c:v>
                </c:pt>
                <c:pt idx="3222">
                  <c:v>1.7083767801519999E-2</c:v>
                </c:pt>
                <c:pt idx="3223">
                  <c:v>1.709139347076E-2</c:v>
                </c:pt>
                <c:pt idx="3224">
                  <c:v>1.71007886529E-2</c:v>
                </c:pt>
                <c:pt idx="3225">
                  <c:v>1.710810884833E-2</c:v>
                </c:pt>
                <c:pt idx="3226">
                  <c:v>1.7116881906990001E-2</c:v>
                </c:pt>
                <c:pt idx="3227">
                  <c:v>1.71257276088E-2</c:v>
                </c:pt>
                <c:pt idx="3228">
                  <c:v>1.7134260386230001E-2</c:v>
                </c:pt>
                <c:pt idx="3229">
                  <c:v>1.714377477765E-2</c:v>
                </c:pt>
                <c:pt idx="3230">
                  <c:v>1.7152570188050002E-2</c:v>
                </c:pt>
                <c:pt idx="3231">
                  <c:v>1.716269925237E-2</c:v>
                </c:pt>
                <c:pt idx="3232">
                  <c:v>1.7170418053869999E-2</c:v>
                </c:pt>
                <c:pt idx="3233">
                  <c:v>1.7181452363730001E-2</c:v>
                </c:pt>
                <c:pt idx="3234">
                  <c:v>1.7190895974639998E-2</c:v>
                </c:pt>
                <c:pt idx="3235">
                  <c:v>1.720230095088E-2</c:v>
                </c:pt>
                <c:pt idx="3236">
                  <c:v>1.7212664708500001E-2</c:v>
                </c:pt>
                <c:pt idx="3237">
                  <c:v>1.722569949925E-2</c:v>
                </c:pt>
                <c:pt idx="3238">
                  <c:v>1.72346457839E-2</c:v>
                </c:pt>
                <c:pt idx="3239">
                  <c:v>1.7243726179E-2</c:v>
                </c:pt>
                <c:pt idx="3240">
                  <c:v>1.725490950048E-2</c:v>
                </c:pt>
                <c:pt idx="3241">
                  <c:v>1.7265707254410002E-2</c:v>
                </c:pt>
                <c:pt idx="3242">
                  <c:v>1.7277725040909998E-2</c:v>
                </c:pt>
                <c:pt idx="3243">
                  <c:v>1.7290897667409998E-2</c:v>
                </c:pt>
                <c:pt idx="3244">
                  <c:v>1.7302870750430001E-2</c:v>
                </c:pt>
                <c:pt idx="3245">
                  <c:v>1.7313199117779999E-2</c:v>
                </c:pt>
                <c:pt idx="3246">
                  <c:v>1.7326064407830001E-2</c:v>
                </c:pt>
                <c:pt idx="3247">
                  <c:v>1.7335502430799999E-2</c:v>
                </c:pt>
                <c:pt idx="3248">
                  <c:v>1.7344903200860001E-2</c:v>
                </c:pt>
                <c:pt idx="3249">
                  <c:v>1.7359942197799998E-2</c:v>
                </c:pt>
                <c:pt idx="3250">
                  <c:v>1.737212389708E-2</c:v>
                </c:pt>
                <c:pt idx="3251">
                  <c:v>1.7379380762579999E-2</c:v>
                </c:pt>
                <c:pt idx="3252">
                  <c:v>1.7389822751279999E-2</c:v>
                </c:pt>
                <c:pt idx="3253">
                  <c:v>1.740031316876E-2</c:v>
                </c:pt>
                <c:pt idx="3254">
                  <c:v>1.7412573099139999E-2</c:v>
                </c:pt>
                <c:pt idx="3255">
                  <c:v>1.7421731725339999E-2</c:v>
                </c:pt>
                <c:pt idx="3256">
                  <c:v>1.7429409548640001E-2</c:v>
                </c:pt>
                <c:pt idx="3257">
                  <c:v>1.7438212409619999E-2</c:v>
                </c:pt>
                <c:pt idx="3258">
                  <c:v>1.7451211810110001E-2</c:v>
                </c:pt>
                <c:pt idx="3259">
                  <c:v>1.745910942554E-2</c:v>
                </c:pt>
                <c:pt idx="3260">
                  <c:v>1.7469488084320001E-2</c:v>
                </c:pt>
                <c:pt idx="3261">
                  <c:v>1.7482416704300001E-2</c:v>
                </c:pt>
                <c:pt idx="3262">
                  <c:v>1.7494633793830001E-2</c:v>
                </c:pt>
                <c:pt idx="3263">
                  <c:v>1.7503179609780001E-2</c:v>
                </c:pt>
                <c:pt idx="3264">
                  <c:v>1.751174032688E-2</c:v>
                </c:pt>
                <c:pt idx="3265">
                  <c:v>1.7522353678939999E-2</c:v>
                </c:pt>
                <c:pt idx="3266">
                  <c:v>1.7533201724290001E-2</c:v>
                </c:pt>
                <c:pt idx="3267">
                  <c:v>1.7545575276019999E-2</c:v>
                </c:pt>
                <c:pt idx="3268">
                  <c:v>1.755494251847E-2</c:v>
                </c:pt>
                <c:pt idx="3269">
                  <c:v>1.7563750967379999E-2</c:v>
                </c:pt>
                <c:pt idx="3270">
                  <c:v>1.7575589939949999E-2</c:v>
                </c:pt>
                <c:pt idx="3271">
                  <c:v>1.7587786540390001E-2</c:v>
                </c:pt>
                <c:pt idx="3272">
                  <c:v>1.7599189653989999E-2</c:v>
                </c:pt>
                <c:pt idx="3273">
                  <c:v>1.7609896138309999E-2</c:v>
                </c:pt>
                <c:pt idx="3274">
                  <c:v>1.7620502039790001E-2</c:v>
                </c:pt>
                <c:pt idx="3275">
                  <c:v>1.7632083967330001E-2</c:v>
                </c:pt>
                <c:pt idx="3276">
                  <c:v>1.7644109204410001E-2</c:v>
                </c:pt>
                <c:pt idx="3277">
                  <c:v>1.7654871568079999E-2</c:v>
                </c:pt>
                <c:pt idx="3278">
                  <c:v>1.7665961757300001E-2</c:v>
                </c:pt>
                <c:pt idx="3279">
                  <c:v>1.7679568380120001E-2</c:v>
                </c:pt>
                <c:pt idx="3280">
                  <c:v>1.7688050866130001E-2</c:v>
                </c:pt>
                <c:pt idx="3281">
                  <c:v>1.769703812897E-2</c:v>
                </c:pt>
                <c:pt idx="3282">
                  <c:v>1.7707038670779999E-2</c:v>
                </c:pt>
                <c:pt idx="3283">
                  <c:v>1.7718315124510001E-2</c:v>
                </c:pt>
                <c:pt idx="3284">
                  <c:v>1.7725100740789999E-2</c:v>
                </c:pt>
                <c:pt idx="3285">
                  <c:v>1.7736790701750001E-2</c:v>
                </c:pt>
                <c:pt idx="3286">
                  <c:v>1.7747296020390001E-2</c:v>
                </c:pt>
                <c:pt idx="3287">
                  <c:v>1.775629073381E-2</c:v>
                </c:pt>
                <c:pt idx="3288">
                  <c:v>1.7767239362E-2</c:v>
                </c:pt>
                <c:pt idx="3289">
                  <c:v>1.7774067819119999E-2</c:v>
                </c:pt>
                <c:pt idx="3290">
                  <c:v>1.7781693488359999E-2</c:v>
                </c:pt>
                <c:pt idx="3291">
                  <c:v>1.7790980637069999E-2</c:v>
                </c:pt>
                <c:pt idx="3292">
                  <c:v>1.7799654975529999E-2</c:v>
                </c:pt>
                <c:pt idx="3293">
                  <c:v>1.7810182645919999E-2</c:v>
                </c:pt>
                <c:pt idx="3294">
                  <c:v>1.7824709415439999E-2</c:v>
                </c:pt>
                <c:pt idx="3295">
                  <c:v>1.7835123464469999E-2</c:v>
                </c:pt>
                <c:pt idx="3296">
                  <c:v>1.7845343798399999E-2</c:v>
                </c:pt>
                <c:pt idx="3297">
                  <c:v>1.7856927588579999E-2</c:v>
                </c:pt>
                <c:pt idx="3298">
                  <c:v>1.786479540169E-2</c:v>
                </c:pt>
                <c:pt idx="3299">
                  <c:v>1.787885837257E-2</c:v>
                </c:pt>
                <c:pt idx="3300">
                  <c:v>1.7893798649310001E-2</c:v>
                </c:pt>
                <c:pt idx="3301">
                  <c:v>1.7905836924910001E-2</c:v>
                </c:pt>
                <c:pt idx="3302">
                  <c:v>1.7917733639479998E-2</c:v>
                </c:pt>
                <c:pt idx="3303">
                  <c:v>1.7925245687370001E-2</c:v>
                </c:pt>
                <c:pt idx="3304">
                  <c:v>1.793679222465E-2</c:v>
                </c:pt>
                <c:pt idx="3305">
                  <c:v>1.7948038876059998E-2</c:v>
                </c:pt>
                <c:pt idx="3306">
                  <c:v>1.796149648726E-2</c:v>
                </c:pt>
                <c:pt idx="3307">
                  <c:v>1.7970556393269999E-2</c:v>
                </c:pt>
                <c:pt idx="3308">
                  <c:v>1.7982594668869999E-2</c:v>
                </c:pt>
                <c:pt idx="3309">
                  <c:v>1.7993235960599999E-2</c:v>
                </c:pt>
                <c:pt idx="3310">
                  <c:v>1.8000621348619999E-2</c:v>
                </c:pt>
                <c:pt idx="3311">
                  <c:v>1.801182515919E-2</c:v>
                </c:pt>
                <c:pt idx="3312">
                  <c:v>1.8022609874610001E-2</c:v>
                </c:pt>
                <c:pt idx="3313">
                  <c:v>1.803501881659E-2</c:v>
                </c:pt>
                <c:pt idx="3314">
                  <c:v>1.804146170616E-2</c:v>
                </c:pt>
                <c:pt idx="3315">
                  <c:v>1.805196143687E-2</c:v>
                </c:pt>
                <c:pt idx="3316">
                  <c:v>1.8058447167280001E-2</c:v>
                </c:pt>
                <c:pt idx="3317">
                  <c:v>1.8068546429279998E-2</c:v>
                </c:pt>
                <c:pt idx="3318">
                  <c:v>1.8080586567519999E-2</c:v>
                </c:pt>
                <c:pt idx="3319">
                  <c:v>1.808957383037E-2</c:v>
                </c:pt>
                <c:pt idx="3320">
                  <c:v>1.810247451067E-2</c:v>
                </c:pt>
                <c:pt idx="3321">
                  <c:v>1.8114129081370001E-2</c:v>
                </c:pt>
                <c:pt idx="3322">
                  <c:v>1.8124364316460001E-2</c:v>
                </c:pt>
                <c:pt idx="3323">
                  <c:v>1.8134249374269999E-2</c:v>
                </c:pt>
                <c:pt idx="3324">
                  <c:v>1.81432813406E-2</c:v>
                </c:pt>
                <c:pt idx="3325">
                  <c:v>1.815484277904E-2</c:v>
                </c:pt>
                <c:pt idx="3326">
                  <c:v>1.816732995212E-2</c:v>
                </c:pt>
                <c:pt idx="3327">
                  <c:v>1.818197034299E-2</c:v>
                </c:pt>
                <c:pt idx="3328">
                  <c:v>1.819029450417E-2</c:v>
                </c:pt>
                <c:pt idx="3329">
                  <c:v>1.8203552812339999E-2</c:v>
                </c:pt>
                <c:pt idx="3330">
                  <c:v>1.8215782940389998E-2</c:v>
                </c:pt>
                <c:pt idx="3331">
                  <c:v>1.822565495968E-2</c:v>
                </c:pt>
                <c:pt idx="3332">
                  <c:v>1.8236538395289999E-2</c:v>
                </c:pt>
                <c:pt idx="3333">
                  <c:v>1.824907585979E-2</c:v>
                </c:pt>
                <c:pt idx="3334">
                  <c:v>1.8263895064589999E-2</c:v>
                </c:pt>
                <c:pt idx="3335">
                  <c:v>1.8272312358020001E-2</c:v>
                </c:pt>
                <c:pt idx="3336">
                  <c:v>1.8285421654580001E-2</c:v>
                </c:pt>
                <c:pt idx="3337">
                  <c:v>1.8295342102649999E-2</c:v>
                </c:pt>
                <c:pt idx="3338">
                  <c:v>1.8310338258740001E-2</c:v>
                </c:pt>
                <c:pt idx="3339">
                  <c:v>1.8319327384229998E-2</c:v>
                </c:pt>
                <c:pt idx="3340">
                  <c:v>1.8330026417970002E-2</c:v>
                </c:pt>
                <c:pt idx="3341">
                  <c:v>1.8341124057770001E-2</c:v>
                </c:pt>
                <c:pt idx="3342">
                  <c:v>1.8351843580600002E-2</c:v>
                </c:pt>
                <c:pt idx="3343">
                  <c:v>1.8361231312160001E-2</c:v>
                </c:pt>
                <c:pt idx="3344">
                  <c:v>1.8372336402540001E-2</c:v>
                </c:pt>
                <c:pt idx="3345">
                  <c:v>1.838446035981E-2</c:v>
                </c:pt>
                <c:pt idx="3346">
                  <c:v>1.8392328172920001E-2</c:v>
                </c:pt>
                <c:pt idx="3347">
                  <c:v>1.8405115231869999E-2</c:v>
                </c:pt>
                <c:pt idx="3348">
                  <c:v>1.8416704609989999E-2</c:v>
                </c:pt>
                <c:pt idx="3349">
                  <c:v>1.8430048599840002E-2</c:v>
                </c:pt>
                <c:pt idx="3350">
                  <c:v>1.8441852182150002E-2</c:v>
                </c:pt>
                <c:pt idx="3351">
                  <c:v>1.8455829471350001E-2</c:v>
                </c:pt>
                <c:pt idx="3352">
                  <c:v>1.8468288704750001E-2</c:v>
                </c:pt>
                <c:pt idx="3353">
                  <c:v>1.8481303006409999E-2</c:v>
                </c:pt>
                <c:pt idx="3354">
                  <c:v>1.8492115661500001E-2</c:v>
                </c:pt>
                <c:pt idx="3355">
                  <c:v>1.8504867330190002E-2</c:v>
                </c:pt>
                <c:pt idx="3356">
                  <c:v>1.8518289551139999E-2</c:v>
                </c:pt>
                <c:pt idx="3357">
                  <c:v>1.8527925014499999E-2</c:v>
                </c:pt>
                <c:pt idx="3358">
                  <c:v>1.8538324162359999E-2</c:v>
                </c:pt>
                <c:pt idx="3359">
                  <c:v>1.855062693357E-2</c:v>
                </c:pt>
                <c:pt idx="3360">
                  <c:v>1.8562123179440001E-2</c:v>
                </c:pt>
                <c:pt idx="3361">
                  <c:v>1.857049204409E-2</c:v>
                </c:pt>
                <c:pt idx="3362">
                  <c:v>1.8581703305240001E-2</c:v>
                </c:pt>
                <c:pt idx="3363">
                  <c:v>1.8591312691570001E-2</c:v>
                </c:pt>
                <c:pt idx="3364">
                  <c:v>1.8604299053549999E-2</c:v>
                </c:pt>
                <c:pt idx="3365">
                  <c:v>1.861477643251E-2</c:v>
                </c:pt>
                <c:pt idx="3366">
                  <c:v>1.8625609576700002E-2</c:v>
                </c:pt>
                <c:pt idx="3367">
                  <c:v>1.8636601045729999E-2</c:v>
                </c:pt>
                <c:pt idx="3368">
                  <c:v>1.864536851645E-2</c:v>
                </c:pt>
                <c:pt idx="3369">
                  <c:v>1.8651213496920001E-2</c:v>
                </c:pt>
                <c:pt idx="3370">
                  <c:v>1.8659396097060001E-2</c:v>
                </c:pt>
                <c:pt idx="3371">
                  <c:v>1.8672145903110001E-2</c:v>
                </c:pt>
                <c:pt idx="3372">
                  <c:v>1.8684726208449999E-2</c:v>
                </c:pt>
                <c:pt idx="3373">
                  <c:v>1.869703643024E-2</c:v>
                </c:pt>
                <c:pt idx="3374">
                  <c:v>1.8705246970059999E-2</c:v>
                </c:pt>
                <c:pt idx="3375">
                  <c:v>1.8716422840950001E-2</c:v>
                </c:pt>
                <c:pt idx="3376">
                  <c:v>1.87273286283E-2</c:v>
                </c:pt>
                <c:pt idx="3377">
                  <c:v>1.8739417195320001E-2</c:v>
                </c:pt>
                <c:pt idx="3378">
                  <c:v>1.8751883879300001E-2</c:v>
                </c:pt>
                <c:pt idx="3379">
                  <c:v>1.8766617402429998E-2</c:v>
                </c:pt>
                <c:pt idx="3380">
                  <c:v>1.8778262659909999E-2</c:v>
                </c:pt>
                <c:pt idx="3381">
                  <c:v>1.8788099288939999E-2</c:v>
                </c:pt>
                <c:pt idx="3382">
                  <c:v>1.8797166645530002E-2</c:v>
                </c:pt>
                <c:pt idx="3383">
                  <c:v>1.8809711560609999E-2</c:v>
                </c:pt>
                <c:pt idx="3384">
                  <c:v>1.8822269514200001E-2</c:v>
                </c:pt>
                <c:pt idx="3385">
                  <c:v>1.8831506371499999E-2</c:v>
                </c:pt>
                <c:pt idx="3386">
                  <c:v>1.884090155363E-2</c:v>
                </c:pt>
                <c:pt idx="3387">
                  <c:v>1.8849946558480001E-2</c:v>
                </c:pt>
                <c:pt idx="3388">
                  <c:v>1.885655336082E-2</c:v>
                </c:pt>
                <c:pt idx="3389">
                  <c:v>1.886559836566E-2</c:v>
                </c:pt>
                <c:pt idx="3390">
                  <c:v>1.8877109512690001E-2</c:v>
                </c:pt>
                <c:pt idx="3391">
                  <c:v>1.8886610865590001E-2</c:v>
                </c:pt>
                <c:pt idx="3392">
                  <c:v>1.88957490027E-2</c:v>
                </c:pt>
                <c:pt idx="3393">
                  <c:v>1.8906077370050001E-2</c:v>
                </c:pt>
                <c:pt idx="3394">
                  <c:v>1.8914759159090001E-2</c:v>
                </c:pt>
                <c:pt idx="3395">
                  <c:v>1.8927196040750001E-2</c:v>
                </c:pt>
                <c:pt idx="3396">
                  <c:v>1.8938636407259998E-2</c:v>
                </c:pt>
                <c:pt idx="3397">
                  <c:v>1.8949953839179998E-2</c:v>
                </c:pt>
                <c:pt idx="3398">
                  <c:v>1.8966056406499999E-2</c:v>
                </c:pt>
                <c:pt idx="3399">
                  <c:v>1.8975635990499999E-2</c:v>
                </c:pt>
                <c:pt idx="3400">
                  <c:v>1.898613385856E-2</c:v>
                </c:pt>
                <c:pt idx="3401">
                  <c:v>1.9000804051759999E-2</c:v>
                </c:pt>
                <c:pt idx="3402">
                  <c:v>1.9018173217769999E-2</c:v>
                </c:pt>
                <c:pt idx="3403">
                  <c:v>1.9028224050999999E-2</c:v>
                </c:pt>
                <c:pt idx="3404">
                  <c:v>1.9040668383239999E-2</c:v>
                </c:pt>
                <c:pt idx="3405">
                  <c:v>1.9052650779490001E-2</c:v>
                </c:pt>
                <c:pt idx="3406">
                  <c:v>1.906438171864E-2</c:v>
                </c:pt>
                <c:pt idx="3407">
                  <c:v>1.9077625125650002E-2</c:v>
                </c:pt>
                <c:pt idx="3408">
                  <c:v>1.9086264073850001E-2</c:v>
                </c:pt>
                <c:pt idx="3409">
                  <c:v>1.9100306555630001E-2</c:v>
                </c:pt>
                <c:pt idx="3410">
                  <c:v>1.911155320704E-2</c:v>
                </c:pt>
                <c:pt idx="3411">
                  <c:v>1.9120983779430001E-2</c:v>
                </c:pt>
                <c:pt idx="3412">
                  <c:v>1.9127476960420001E-2</c:v>
                </c:pt>
                <c:pt idx="3413">
                  <c:v>1.9140562042590001E-2</c:v>
                </c:pt>
                <c:pt idx="3414">
                  <c:v>1.915320754051E-2</c:v>
                </c:pt>
                <c:pt idx="3415">
                  <c:v>1.91625803709E-2</c:v>
                </c:pt>
                <c:pt idx="3416">
                  <c:v>1.9175816327330002E-2</c:v>
                </c:pt>
                <c:pt idx="3417">
                  <c:v>1.9185923039909999E-2</c:v>
                </c:pt>
                <c:pt idx="3418">
                  <c:v>1.9202759489420001E-2</c:v>
                </c:pt>
                <c:pt idx="3419">
                  <c:v>1.9213350489739999E-2</c:v>
                </c:pt>
                <c:pt idx="3420">
                  <c:v>1.9225139170889999E-2</c:v>
                </c:pt>
                <c:pt idx="3421">
                  <c:v>1.9237129017709999E-2</c:v>
                </c:pt>
                <c:pt idx="3422">
                  <c:v>1.925075612962E-2</c:v>
                </c:pt>
                <c:pt idx="3423">
                  <c:v>1.9261220470069999E-2</c:v>
                </c:pt>
                <c:pt idx="3424">
                  <c:v>1.927355118096E-2</c:v>
                </c:pt>
                <c:pt idx="3425">
                  <c:v>1.9285254180429999E-2</c:v>
                </c:pt>
                <c:pt idx="3426">
                  <c:v>1.9296752288940001E-2</c:v>
                </c:pt>
                <c:pt idx="3427">
                  <c:v>1.9308147951960002E-2</c:v>
                </c:pt>
                <c:pt idx="3428">
                  <c:v>1.9314128905530002E-2</c:v>
                </c:pt>
                <c:pt idx="3429">
                  <c:v>1.9325796514749999E-2</c:v>
                </c:pt>
                <c:pt idx="3430">
                  <c:v>1.9339965656400001E-2</c:v>
                </c:pt>
                <c:pt idx="3431">
                  <c:v>1.9349867478009999E-2</c:v>
                </c:pt>
                <c:pt idx="3432">
                  <c:v>1.935909688473E-2</c:v>
                </c:pt>
                <c:pt idx="3433">
                  <c:v>1.9371911883349999E-2</c:v>
                </c:pt>
                <c:pt idx="3434">
                  <c:v>1.938467845321E-2</c:v>
                </c:pt>
                <c:pt idx="3435">
                  <c:v>1.939735934138E-2</c:v>
                </c:pt>
                <c:pt idx="3436">
                  <c:v>1.9408177584410002E-2</c:v>
                </c:pt>
                <c:pt idx="3437">
                  <c:v>1.9419688731430001E-2</c:v>
                </c:pt>
                <c:pt idx="3438">
                  <c:v>1.943259127438E-2</c:v>
                </c:pt>
                <c:pt idx="3439">
                  <c:v>1.944482140243E-2</c:v>
                </c:pt>
                <c:pt idx="3440">
                  <c:v>1.945219188929E-2</c:v>
                </c:pt>
                <c:pt idx="3441">
                  <c:v>1.9463481381539999E-2</c:v>
                </c:pt>
                <c:pt idx="3442">
                  <c:v>1.9473617896440001E-2</c:v>
                </c:pt>
                <c:pt idx="3443">
                  <c:v>1.9481727853419999E-2</c:v>
                </c:pt>
                <c:pt idx="3444">
                  <c:v>1.9489904865620002E-2</c:v>
                </c:pt>
                <c:pt idx="3445">
                  <c:v>1.9501471892000001E-2</c:v>
                </c:pt>
                <c:pt idx="3446">
                  <c:v>1.951257698238E-2</c:v>
                </c:pt>
                <c:pt idx="3447">
                  <c:v>1.952571421862E-2</c:v>
                </c:pt>
                <c:pt idx="3448">
                  <c:v>1.9539305940270001E-2</c:v>
                </c:pt>
                <c:pt idx="3449">
                  <c:v>1.955062523484E-2</c:v>
                </c:pt>
                <c:pt idx="3450">
                  <c:v>1.956333965063E-2</c:v>
                </c:pt>
                <c:pt idx="3451">
                  <c:v>1.9574638456109999E-2</c:v>
                </c:pt>
                <c:pt idx="3452">
                  <c:v>1.95862557739E-2</c:v>
                </c:pt>
                <c:pt idx="3453">
                  <c:v>1.9596626982089999E-2</c:v>
                </c:pt>
                <c:pt idx="3454">
                  <c:v>1.9609563052649999E-2</c:v>
                </c:pt>
                <c:pt idx="3455">
                  <c:v>1.9622022286060001E-2</c:v>
                </c:pt>
                <c:pt idx="3456">
                  <c:v>1.9632885232570001E-2</c:v>
                </c:pt>
                <c:pt idx="3457">
                  <c:v>1.9645001739259999E-2</c:v>
                </c:pt>
                <c:pt idx="3458">
                  <c:v>1.9657004624610001E-2</c:v>
                </c:pt>
                <c:pt idx="3459">
                  <c:v>1.9668808206920001E-2</c:v>
                </c:pt>
                <c:pt idx="3460">
                  <c:v>1.9680554047230001E-2</c:v>
                </c:pt>
                <c:pt idx="3461">
                  <c:v>1.9692571833730001E-2</c:v>
                </c:pt>
                <c:pt idx="3462">
                  <c:v>1.970632188022E-2</c:v>
                </c:pt>
                <c:pt idx="3463">
                  <c:v>1.9720362499359999E-2</c:v>
                </c:pt>
                <c:pt idx="3464">
                  <c:v>1.9733164459470001E-2</c:v>
                </c:pt>
                <c:pt idx="3465">
                  <c:v>1.9743677228689999E-2</c:v>
                </c:pt>
                <c:pt idx="3466">
                  <c:v>1.9755410030480001E-2</c:v>
                </c:pt>
                <c:pt idx="3467">
                  <c:v>1.9764134660359998E-2</c:v>
                </c:pt>
                <c:pt idx="3468">
                  <c:v>1.97727009654E-2</c:v>
                </c:pt>
                <c:pt idx="3469">
                  <c:v>1.9784605130550002E-2</c:v>
                </c:pt>
                <c:pt idx="3470">
                  <c:v>1.979608647525E-2</c:v>
                </c:pt>
                <c:pt idx="3471">
                  <c:v>1.9806487485770002E-2</c:v>
                </c:pt>
                <c:pt idx="3472">
                  <c:v>1.9816778600219999E-2</c:v>
                </c:pt>
                <c:pt idx="3473">
                  <c:v>1.982725039124E-2</c:v>
                </c:pt>
                <c:pt idx="3474">
                  <c:v>1.9837869331239998E-2</c:v>
                </c:pt>
                <c:pt idx="3475">
                  <c:v>1.9848482683300001E-2</c:v>
                </c:pt>
                <c:pt idx="3476">
                  <c:v>1.9860306754710001E-2</c:v>
                </c:pt>
                <c:pt idx="3477">
                  <c:v>1.9873585551979999E-2</c:v>
                </c:pt>
                <c:pt idx="3478">
                  <c:v>1.9889324903490001E-2</c:v>
                </c:pt>
                <c:pt idx="3479">
                  <c:v>1.9899416714909999E-2</c:v>
                </c:pt>
                <c:pt idx="3480">
                  <c:v>1.9912745803589999E-2</c:v>
                </c:pt>
                <c:pt idx="3481">
                  <c:v>1.992754265666E-2</c:v>
                </c:pt>
                <c:pt idx="3482">
                  <c:v>1.9939081743359999E-2</c:v>
                </c:pt>
                <c:pt idx="3483">
                  <c:v>1.9951613619920001E-2</c:v>
                </c:pt>
                <c:pt idx="3484">
                  <c:v>1.9964627921579998E-2</c:v>
                </c:pt>
                <c:pt idx="3485">
                  <c:v>1.9975619390609999E-2</c:v>
                </c:pt>
                <c:pt idx="3486">
                  <c:v>1.9987286999820001E-2</c:v>
                </c:pt>
                <c:pt idx="3487">
                  <c:v>2.0000210031870001E-2</c:v>
                </c:pt>
                <c:pt idx="3488">
                  <c:v>2.0008854568000001E-2</c:v>
                </c:pt>
                <c:pt idx="3489">
                  <c:v>2.001710981131E-2</c:v>
                </c:pt>
                <c:pt idx="3490">
                  <c:v>2.0028257742520001E-2</c:v>
                </c:pt>
                <c:pt idx="3491">
                  <c:v>2.003824338317E-2</c:v>
                </c:pt>
                <c:pt idx="3492">
                  <c:v>2.0051229745150001E-2</c:v>
                </c:pt>
                <c:pt idx="3493">
                  <c:v>2.0063603296879999E-2</c:v>
                </c:pt>
                <c:pt idx="3494">
                  <c:v>2.0073032006620001E-2</c:v>
                </c:pt>
                <c:pt idx="3495">
                  <c:v>2.008348889649E-2</c:v>
                </c:pt>
                <c:pt idx="3496">
                  <c:v>2.0094458013770002E-2</c:v>
                </c:pt>
                <c:pt idx="3497">
                  <c:v>2.010214142501E-2</c:v>
                </c:pt>
                <c:pt idx="3498">
                  <c:v>2.01101899147E-2</c:v>
                </c:pt>
                <c:pt idx="3499">
                  <c:v>2.0125934854149999E-2</c:v>
                </c:pt>
                <c:pt idx="3500">
                  <c:v>2.0136397331949999E-2</c:v>
                </c:pt>
                <c:pt idx="3501">
                  <c:v>2.014671079814E-2</c:v>
                </c:pt>
                <c:pt idx="3502">
                  <c:v>2.0157780498269998E-2</c:v>
                </c:pt>
                <c:pt idx="3503">
                  <c:v>2.0167959854010001E-2</c:v>
                </c:pt>
                <c:pt idx="3504">
                  <c:v>2.0178971812129999E-2</c:v>
                </c:pt>
                <c:pt idx="3505">
                  <c:v>2.019238658249E-2</c:v>
                </c:pt>
                <c:pt idx="3506">
                  <c:v>2.0204553380609998E-2</c:v>
                </c:pt>
                <c:pt idx="3507">
                  <c:v>2.0218722522260001E-2</c:v>
                </c:pt>
                <c:pt idx="3508">
                  <c:v>2.0235052332279999E-2</c:v>
                </c:pt>
                <c:pt idx="3509">
                  <c:v>2.0246334373950001E-2</c:v>
                </c:pt>
                <c:pt idx="3510">
                  <c:v>2.0256498828529999E-2</c:v>
                </c:pt>
                <c:pt idx="3511">
                  <c:v>2.027192339301E-2</c:v>
                </c:pt>
                <c:pt idx="3512">
                  <c:v>2.0285615697499999E-2</c:v>
                </c:pt>
                <c:pt idx="3513">
                  <c:v>2.0297639071939998E-2</c:v>
                </c:pt>
                <c:pt idx="3514">
                  <c:v>2.0310277119280001E-2</c:v>
                </c:pt>
                <c:pt idx="3515">
                  <c:v>2.0322650671009999E-2</c:v>
                </c:pt>
                <c:pt idx="3516">
                  <c:v>2.0333042368289998E-2</c:v>
                </c:pt>
                <c:pt idx="3517">
                  <c:v>2.0345488563180001E-2</c:v>
                </c:pt>
                <c:pt idx="3518">
                  <c:v>2.035924419761E-2</c:v>
                </c:pt>
                <c:pt idx="3519">
                  <c:v>2.0370626822110001E-2</c:v>
                </c:pt>
                <c:pt idx="3520">
                  <c:v>2.0385665819049999E-2</c:v>
                </c:pt>
                <c:pt idx="3521">
                  <c:v>2.0396016538140001E-2</c:v>
                </c:pt>
                <c:pt idx="3522">
                  <c:v>2.040604501963E-2</c:v>
                </c:pt>
                <c:pt idx="3523">
                  <c:v>2.0419914275410001E-2</c:v>
                </c:pt>
                <c:pt idx="3524">
                  <c:v>2.0431982353329999E-2</c:v>
                </c:pt>
                <c:pt idx="3525">
                  <c:v>2.044525370002E-2</c:v>
                </c:pt>
                <c:pt idx="3526">
                  <c:v>2.045926079154E-2</c:v>
                </c:pt>
                <c:pt idx="3527">
                  <c:v>2.0470093935729999E-2</c:v>
                </c:pt>
                <c:pt idx="3528">
                  <c:v>2.048063650727E-2</c:v>
                </c:pt>
                <c:pt idx="3529">
                  <c:v>2.049490623176E-2</c:v>
                </c:pt>
                <c:pt idx="3530">
                  <c:v>2.0505225285890001E-2</c:v>
                </c:pt>
                <c:pt idx="3531">
                  <c:v>2.0516317337750001E-2</c:v>
                </c:pt>
                <c:pt idx="3532">
                  <c:v>2.052723616362E-2</c:v>
                </c:pt>
                <c:pt idx="3533">
                  <c:v>2.0537549629810001E-2</c:v>
                </c:pt>
                <c:pt idx="3534">
                  <c:v>2.054772153497E-2</c:v>
                </c:pt>
                <c:pt idx="3535">
                  <c:v>2.055702358484E-2</c:v>
                </c:pt>
                <c:pt idx="3536">
                  <c:v>2.057129330933E-2</c:v>
                </c:pt>
                <c:pt idx="3537">
                  <c:v>2.0585853606460001E-2</c:v>
                </c:pt>
                <c:pt idx="3538">
                  <c:v>2.0598569884900001E-2</c:v>
                </c:pt>
                <c:pt idx="3539">
                  <c:v>2.0609561353919999E-2</c:v>
                </c:pt>
                <c:pt idx="3540">
                  <c:v>2.062346786261E-2</c:v>
                </c:pt>
                <c:pt idx="3541">
                  <c:v>2.0638471469279999E-2</c:v>
                </c:pt>
                <c:pt idx="3542">
                  <c:v>2.0656503736969999E-2</c:v>
                </c:pt>
                <c:pt idx="3543">
                  <c:v>2.0671628415579998E-2</c:v>
                </c:pt>
                <c:pt idx="3544">
                  <c:v>2.0688684657219999E-2</c:v>
                </c:pt>
                <c:pt idx="3545">
                  <c:v>2.0703461021180002E-2</c:v>
                </c:pt>
                <c:pt idx="3546">
                  <c:v>2.0717324689029998E-2</c:v>
                </c:pt>
                <c:pt idx="3547">
                  <c:v>2.073059603572E-2</c:v>
                </c:pt>
                <c:pt idx="3548">
                  <c:v>2.074371092021E-2</c:v>
                </c:pt>
                <c:pt idx="3549">
                  <c:v>2.0758550614119999E-2</c:v>
                </c:pt>
                <c:pt idx="3550">
                  <c:v>2.077200077474E-2</c:v>
                </c:pt>
                <c:pt idx="3551">
                  <c:v>2.0782863721249999E-2</c:v>
                </c:pt>
                <c:pt idx="3552">
                  <c:v>2.0793490111830001E-2</c:v>
                </c:pt>
                <c:pt idx="3553">
                  <c:v>2.080341242254E-2</c:v>
                </c:pt>
                <c:pt idx="3554">
                  <c:v>2.081939950585E-2</c:v>
                </c:pt>
                <c:pt idx="3555">
                  <c:v>2.0832706242799998E-2</c:v>
                </c:pt>
                <c:pt idx="3556">
                  <c:v>2.0843448117379999E-2</c:v>
                </c:pt>
                <c:pt idx="3557">
                  <c:v>2.0855829119680001E-2</c:v>
                </c:pt>
                <c:pt idx="3558">
                  <c:v>2.086866647005E-2</c:v>
                </c:pt>
                <c:pt idx="3559">
                  <c:v>2.0881617441770001E-2</c:v>
                </c:pt>
                <c:pt idx="3560">
                  <c:v>2.0896008238199999E-2</c:v>
                </c:pt>
                <c:pt idx="3561">
                  <c:v>2.0910833030940001E-2</c:v>
                </c:pt>
                <c:pt idx="3562">
                  <c:v>2.0922074094409999E-2</c:v>
                </c:pt>
                <c:pt idx="3563">
                  <c:v>2.0935323089360001E-2</c:v>
                </c:pt>
                <c:pt idx="3564">
                  <c:v>2.094331383705E-2</c:v>
                </c:pt>
                <c:pt idx="3565">
                  <c:v>2.0955830812450001E-2</c:v>
                </c:pt>
                <c:pt idx="3566">
                  <c:v>2.0967690274120002E-2</c:v>
                </c:pt>
                <c:pt idx="3567">
                  <c:v>2.0976593717929998E-2</c:v>
                </c:pt>
                <c:pt idx="3568">
                  <c:v>2.0988054573539999E-2</c:v>
                </c:pt>
                <c:pt idx="3569">
                  <c:v>2.0999750122430001E-2</c:v>
                </c:pt>
                <c:pt idx="3570">
                  <c:v>2.1010234951969999E-2</c:v>
                </c:pt>
                <c:pt idx="3571">
                  <c:v>2.1022424101830001E-2</c:v>
                </c:pt>
                <c:pt idx="3572">
                  <c:v>2.1037926897409999E-2</c:v>
                </c:pt>
                <c:pt idx="3573">
                  <c:v>2.1055411547420001E-2</c:v>
                </c:pt>
                <c:pt idx="3574">
                  <c:v>2.1068433299659999E-2</c:v>
                </c:pt>
                <c:pt idx="3575">
                  <c:v>2.1082183346149998E-2</c:v>
                </c:pt>
                <c:pt idx="3576">
                  <c:v>2.109544724226E-2</c:v>
                </c:pt>
                <c:pt idx="3577">
                  <c:v>2.1112039685250002E-2</c:v>
                </c:pt>
                <c:pt idx="3578">
                  <c:v>2.112237550318E-2</c:v>
                </c:pt>
                <c:pt idx="3579">
                  <c:v>2.1135732531549999E-2</c:v>
                </c:pt>
                <c:pt idx="3580">
                  <c:v>2.1151913329960002E-2</c:v>
                </c:pt>
                <c:pt idx="3581">
                  <c:v>2.116383612156E-2</c:v>
                </c:pt>
                <c:pt idx="3582">
                  <c:v>2.1175248548390001E-2</c:v>
                </c:pt>
                <c:pt idx="3583">
                  <c:v>2.1185576915739999E-2</c:v>
                </c:pt>
                <c:pt idx="3584">
                  <c:v>2.1200401708480001E-2</c:v>
                </c:pt>
                <c:pt idx="3585">
                  <c:v>2.1212354302409999E-2</c:v>
                </c:pt>
                <c:pt idx="3586">
                  <c:v>2.1224066615099998E-2</c:v>
                </c:pt>
                <c:pt idx="3587">
                  <c:v>2.123711630702E-2</c:v>
                </c:pt>
                <c:pt idx="3588">
                  <c:v>2.125446498394E-2</c:v>
                </c:pt>
                <c:pt idx="3589">
                  <c:v>2.126832120121E-2</c:v>
                </c:pt>
                <c:pt idx="3590">
                  <c:v>2.1279262378810001E-2</c:v>
                </c:pt>
                <c:pt idx="3591">
                  <c:v>2.1292448043820002E-2</c:v>
                </c:pt>
                <c:pt idx="3592">
                  <c:v>2.130774408579E-2</c:v>
                </c:pt>
                <c:pt idx="3593">
                  <c:v>2.1323367953300001E-2</c:v>
                </c:pt>
                <c:pt idx="3594">
                  <c:v>2.1336305886510001E-2</c:v>
                </c:pt>
                <c:pt idx="3595">
                  <c:v>2.1349070593709999E-2</c:v>
                </c:pt>
                <c:pt idx="3596">
                  <c:v>2.1364452317359998E-2</c:v>
                </c:pt>
                <c:pt idx="3597">
                  <c:v>2.137567847967E-2</c:v>
                </c:pt>
                <c:pt idx="3598">
                  <c:v>2.1387981250880001E-2</c:v>
                </c:pt>
                <c:pt idx="3599">
                  <c:v>2.1401815116410001E-2</c:v>
                </c:pt>
                <c:pt idx="3600">
                  <c:v>2.1413933485749999E-2</c:v>
                </c:pt>
                <c:pt idx="3601">
                  <c:v>2.1426526829600001E-2</c:v>
                </c:pt>
                <c:pt idx="3602">
                  <c:v>2.143783122301E-2</c:v>
                </c:pt>
                <c:pt idx="3603">
                  <c:v>2.1448843181129999E-2</c:v>
                </c:pt>
                <c:pt idx="3604">
                  <c:v>2.1464418619870002E-2</c:v>
                </c:pt>
                <c:pt idx="3605">
                  <c:v>2.1478852257130001E-2</c:v>
                </c:pt>
                <c:pt idx="3606">
                  <c:v>2.149106748402E-2</c:v>
                </c:pt>
                <c:pt idx="3607">
                  <c:v>2.150575071573E-2</c:v>
                </c:pt>
                <c:pt idx="3608">
                  <c:v>2.1521573886279999E-2</c:v>
                </c:pt>
                <c:pt idx="3609">
                  <c:v>2.1534575149420001E-2</c:v>
                </c:pt>
                <c:pt idx="3610">
                  <c:v>2.154961414635E-2</c:v>
                </c:pt>
                <c:pt idx="3611">
                  <c:v>2.1563991904260001E-2</c:v>
                </c:pt>
                <c:pt idx="3612">
                  <c:v>2.1577611565589998E-2</c:v>
                </c:pt>
                <c:pt idx="3613">
                  <c:v>2.1593621000650001E-2</c:v>
                </c:pt>
                <c:pt idx="3614">
                  <c:v>2.1607378497720001E-2</c:v>
                </c:pt>
                <c:pt idx="3615">
                  <c:v>2.1624185144899999E-2</c:v>
                </c:pt>
                <c:pt idx="3616">
                  <c:v>2.164093405008E-2</c:v>
                </c:pt>
                <c:pt idx="3617">
                  <c:v>2.165701426566E-2</c:v>
                </c:pt>
                <c:pt idx="3618">
                  <c:v>2.1668532863259999E-2</c:v>
                </c:pt>
                <c:pt idx="3619">
                  <c:v>2.1682595834139999E-2</c:v>
                </c:pt>
                <c:pt idx="3620">
                  <c:v>2.1694064140320001E-2</c:v>
                </c:pt>
                <c:pt idx="3621">
                  <c:v>2.171003073454E-2</c:v>
                </c:pt>
                <c:pt idx="3622">
                  <c:v>2.1725889295340001E-2</c:v>
                </c:pt>
                <c:pt idx="3623">
                  <c:v>2.1738184615970001E-2</c:v>
                </c:pt>
                <c:pt idx="3624">
                  <c:v>2.1753380075099998E-2</c:v>
                </c:pt>
                <c:pt idx="3625">
                  <c:v>2.1767657250169999E-2</c:v>
                </c:pt>
                <c:pt idx="3626">
                  <c:v>2.1782027557490001E-2</c:v>
                </c:pt>
                <c:pt idx="3627">
                  <c:v>2.1797893568869998E-2</c:v>
                </c:pt>
                <c:pt idx="3628">
                  <c:v>2.1813916042450001E-2</c:v>
                </c:pt>
                <c:pt idx="3629">
                  <c:v>2.1826203912500002E-2</c:v>
                </c:pt>
                <c:pt idx="3630">
                  <c:v>2.1842526271939999E-2</c:v>
                </c:pt>
                <c:pt idx="3631">
                  <c:v>2.1860238164660001E-2</c:v>
                </c:pt>
                <c:pt idx="3632">
                  <c:v>2.1873097866770001E-2</c:v>
                </c:pt>
                <c:pt idx="3633">
                  <c:v>2.1888999268409998E-2</c:v>
                </c:pt>
                <c:pt idx="3634">
                  <c:v>2.1900730207560001E-2</c:v>
                </c:pt>
                <c:pt idx="3635">
                  <c:v>2.1915057674050002E-2</c:v>
                </c:pt>
                <c:pt idx="3636">
                  <c:v>2.1929819136859999E-2</c:v>
                </c:pt>
                <c:pt idx="3637">
                  <c:v>2.1943816915149999E-2</c:v>
                </c:pt>
                <c:pt idx="3638">
                  <c:v>2.1959021687509999E-2</c:v>
                </c:pt>
                <c:pt idx="3639">
                  <c:v>2.1975465118890002E-2</c:v>
                </c:pt>
                <c:pt idx="3640">
                  <c:v>2.1993860602380001E-2</c:v>
                </c:pt>
                <c:pt idx="3641">
                  <c:v>2.200679853559E-2</c:v>
                </c:pt>
                <c:pt idx="3642">
                  <c:v>2.2021081298590001E-2</c:v>
                </c:pt>
                <c:pt idx="3643">
                  <c:v>2.20352448523E-2</c:v>
                </c:pt>
                <c:pt idx="3644">
                  <c:v>2.2050568833949999E-2</c:v>
                </c:pt>
                <c:pt idx="3645">
                  <c:v>2.2064596414569999E-2</c:v>
                </c:pt>
                <c:pt idx="3646">
                  <c:v>2.2079998627309999E-2</c:v>
                </c:pt>
                <c:pt idx="3647">
                  <c:v>2.209316380322E-2</c:v>
                </c:pt>
                <c:pt idx="3648">
                  <c:v>2.2105116397139999E-2</c:v>
                </c:pt>
                <c:pt idx="3649">
                  <c:v>2.2121738642450001E-2</c:v>
                </c:pt>
                <c:pt idx="3650">
                  <c:v>2.2135537117720001E-2</c:v>
                </c:pt>
                <c:pt idx="3651">
                  <c:v>2.215133234859E-2</c:v>
                </c:pt>
                <c:pt idx="3652">
                  <c:v>2.2166607901449999E-2</c:v>
                </c:pt>
                <c:pt idx="3653">
                  <c:v>2.2181460633870002E-2</c:v>
                </c:pt>
                <c:pt idx="3654">
                  <c:v>2.2196173667910001E-2</c:v>
                </c:pt>
                <c:pt idx="3655">
                  <c:v>2.220941521227E-2</c:v>
                </c:pt>
                <c:pt idx="3656">
                  <c:v>2.222261577845E-2</c:v>
                </c:pt>
                <c:pt idx="3657">
                  <c:v>2.2238332778219998E-2</c:v>
                </c:pt>
                <c:pt idx="3658">
                  <c:v>2.2254385054109999E-2</c:v>
                </c:pt>
                <c:pt idx="3659">
                  <c:v>2.2268155589699998E-2</c:v>
                </c:pt>
                <c:pt idx="3660">
                  <c:v>2.2282304242250001E-2</c:v>
                </c:pt>
                <c:pt idx="3661">
                  <c:v>2.2293929010630001E-2</c:v>
                </c:pt>
                <c:pt idx="3662">
                  <c:v>2.230851911008E-2</c:v>
                </c:pt>
                <c:pt idx="3663">
                  <c:v>2.232323028147E-2</c:v>
                </c:pt>
                <c:pt idx="3664">
                  <c:v>2.233775705099E-2</c:v>
                </c:pt>
                <c:pt idx="3665">
                  <c:v>2.235221862793E-2</c:v>
                </c:pt>
                <c:pt idx="3666">
                  <c:v>2.236472070217E-2</c:v>
                </c:pt>
                <c:pt idx="3667">
                  <c:v>2.2376574575900001E-2</c:v>
                </c:pt>
                <c:pt idx="3668">
                  <c:v>2.2392619401220001E-2</c:v>
                </c:pt>
                <c:pt idx="3669">
                  <c:v>2.240813523531E-2</c:v>
                </c:pt>
                <c:pt idx="3670">
                  <c:v>2.2422026842830001E-2</c:v>
                </c:pt>
                <c:pt idx="3671">
                  <c:v>2.2437915205959998E-2</c:v>
                </c:pt>
                <c:pt idx="3672">
                  <c:v>2.2453054785729998E-2</c:v>
                </c:pt>
                <c:pt idx="3673">
                  <c:v>2.2466789931060001E-2</c:v>
                </c:pt>
                <c:pt idx="3674">
                  <c:v>2.2481514140960002E-2</c:v>
                </c:pt>
                <c:pt idx="3675">
                  <c:v>2.2495314478870002E-2</c:v>
                </c:pt>
                <c:pt idx="3676">
                  <c:v>2.2509632632140002E-2</c:v>
                </c:pt>
                <c:pt idx="3677">
                  <c:v>2.2525506094099999E-2</c:v>
                </c:pt>
                <c:pt idx="3678">
                  <c:v>2.254026196897E-2</c:v>
                </c:pt>
                <c:pt idx="3679">
                  <c:v>2.2553838789460001E-2</c:v>
                </c:pt>
                <c:pt idx="3680">
                  <c:v>2.256878651679E-2</c:v>
                </c:pt>
                <c:pt idx="3681">
                  <c:v>2.2582612931730001E-2</c:v>
                </c:pt>
                <c:pt idx="3682">
                  <c:v>2.2598579525949999E-2</c:v>
                </c:pt>
                <c:pt idx="3683">
                  <c:v>2.261417545378E-2</c:v>
                </c:pt>
                <c:pt idx="3684">
                  <c:v>2.2627275437119999E-2</c:v>
                </c:pt>
                <c:pt idx="3685">
                  <c:v>2.2642992436890001E-2</c:v>
                </c:pt>
                <c:pt idx="3686">
                  <c:v>2.266006357968E-2</c:v>
                </c:pt>
                <c:pt idx="3687">
                  <c:v>2.267608605325E-2</c:v>
                </c:pt>
                <c:pt idx="3688">
                  <c:v>2.2689713165160001E-2</c:v>
                </c:pt>
                <c:pt idx="3689">
                  <c:v>2.270531654358E-2</c:v>
                </c:pt>
                <c:pt idx="3690">
                  <c:v>2.2718302905560001E-2</c:v>
                </c:pt>
                <c:pt idx="3691">
                  <c:v>2.2732315585020001E-2</c:v>
                </c:pt>
                <c:pt idx="3692">
                  <c:v>2.2747583687309999E-2</c:v>
                </c:pt>
                <c:pt idx="3693">
                  <c:v>2.2765731438990001E-2</c:v>
                </c:pt>
                <c:pt idx="3694">
                  <c:v>2.2783115506170001E-2</c:v>
                </c:pt>
                <c:pt idx="3695">
                  <c:v>2.280259504914E-2</c:v>
                </c:pt>
                <c:pt idx="3696">
                  <c:v>2.2819880396130001E-2</c:v>
                </c:pt>
                <c:pt idx="3697">
                  <c:v>2.2834463045E-2</c:v>
                </c:pt>
                <c:pt idx="3698">
                  <c:v>2.2849287837739998E-2</c:v>
                </c:pt>
                <c:pt idx="3699">
                  <c:v>2.2865282371640001E-2</c:v>
                </c:pt>
                <c:pt idx="3700">
                  <c:v>2.2882275283340001E-2</c:v>
                </c:pt>
                <c:pt idx="3701">
                  <c:v>2.290226146579E-2</c:v>
                </c:pt>
                <c:pt idx="3702">
                  <c:v>2.291823364794E-2</c:v>
                </c:pt>
                <c:pt idx="3703">
                  <c:v>2.2932205349209998E-2</c:v>
                </c:pt>
                <c:pt idx="3704">
                  <c:v>2.294968813658E-2</c:v>
                </c:pt>
                <c:pt idx="3705">
                  <c:v>2.2964891046290001E-2</c:v>
                </c:pt>
                <c:pt idx="3706">
                  <c:v>2.2980943322180002E-2</c:v>
                </c:pt>
                <c:pt idx="3707">
                  <c:v>2.299931831658E-2</c:v>
                </c:pt>
                <c:pt idx="3708">
                  <c:v>2.3018633946779998E-2</c:v>
                </c:pt>
                <c:pt idx="3709">
                  <c:v>2.303428761661E-2</c:v>
                </c:pt>
                <c:pt idx="3710">
                  <c:v>2.30515152216E-2</c:v>
                </c:pt>
                <c:pt idx="3711">
                  <c:v>2.3067437112329999E-2</c:v>
                </c:pt>
                <c:pt idx="3712">
                  <c:v>2.3085854947570001E-2</c:v>
                </c:pt>
                <c:pt idx="3713">
                  <c:v>2.3098926991220001E-2</c:v>
                </c:pt>
                <c:pt idx="3714">
                  <c:v>2.3113446310160001E-2</c:v>
                </c:pt>
                <c:pt idx="3715">
                  <c:v>2.3127531632779998E-2</c:v>
                </c:pt>
                <c:pt idx="3716">
                  <c:v>2.3142220452430001E-2</c:v>
                </c:pt>
                <c:pt idx="3717">
                  <c:v>2.315508015454E-2</c:v>
                </c:pt>
                <c:pt idx="3718">
                  <c:v>2.3169135674830001E-2</c:v>
                </c:pt>
                <c:pt idx="3719">
                  <c:v>2.318602055311E-2</c:v>
                </c:pt>
                <c:pt idx="3720">
                  <c:v>2.32023075223E-2</c:v>
                </c:pt>
                <c:pt idx="3721">
                  <c:v>2.32156496495E-2</c:v>
                </c:pt>
                <c:pt idx="3722">
                  <c:v>2.3229727521540001E-2</c:v>
                </c:pt>
                <c:pt idx="3723">
                  <c:v>2.324905060232E-2</c:v>
                </c:pt>
                <c:pt idx="3724">
                  <c:v>2.3264503106469998E-2</c:v>
                </c:pt>
                <c:pt idx="3725">
                  <c:v>2.3280732333660001E-2</c:v>
                </c:pt>
                <c:pt idx="3726">
                  <c:v>2.329513803124E-2</c:v>
                </c:pt>
                <c:pt idx="3727">
                  <c:v>2.331364899874E-2</c:v>
                </c:pt>
                <c:pt idx="3728">
                  <c:v>2.3329593241209999E-2</c:v>
                </c:pt>
                <c:pt idx="3729">
                  <c:v>2.334414049983E-2</c:v>
                </c:pt>
                <c:pt idx="3730">
                  <c:v>2.336067706347E-2</c:v>
                </c:pt>
                <c:pt idx="3731">
                  <c:v>2.3377100005749999E-2</c:v>
                </c:pt>
                <c:pt idx="3732">
                  <c:v>2.3395353928209999E-2</c:v>
                </c:pt>
                <c:pt idx="3733">
                  <c:v>2.341146208346E-2</c:v>
                </c:pt>
                <c:pt idx="3734">
                  <c:v>2.3428210988640001E-2</c:v>
                </c:pt>
                <c:pt idx="3735">
                  <c:v>2.344441227615E-2</c:v>
                </c:pt>
                <c:pt idx="3736">
                  <c:v>2.3463485762479998E-2</c:v>
                </c:pt>
                <c:pt idx="3737">
                  <c:v>2.3482760414480001E-2</c:v>
                </c:pt>
                <c:pt idx="3738">
                  <c:v>2.3500492796299999E-2</c:v>
                </c:pt>
                <c:pt idx="3739">
                  <c:v>2.3519802838559999E-2</c:v>
                </c:pt>
                <c:pt idx="3740">
                  <c:v>2.3537179455159998E-2</c:v>
                </c:pt>
                <c:pt idx="3741">
                  <c:v>2.3555910214779999E-2</c:v>
                </c:pt>
                <c:pt idx="3742">
                  <c:v>2.3572141304610002E-2</c:v>
                </c:pt>
                <c:pt idx="3743">
                  <c:v>2.3592796176670001E-2</c:v>
                </c:pt>
                <c:pt idx="3744">
                  <c:v>2.3612860590220001E-2</c:v>
                </c:pt>
                <c:pt idx="3745">
                  <c:v>2.3632097989319999E-2</c:v>
                </c:pt>
                <c:pt idx="3746">
                  <c:v>2.365061640739E-2</c:v>
                </c:pt>
                <c:pt idx="3747">
                  <c:v>2.3663980886339999E-2</c:v>
                </c:pt>
                <c:pt idx="3748">
                  <c:v>2.3683967068790002E-2</c:v>
                </c:pt>
                <c:pt idx="3749">
                  <c:v>2.3698557168249999E-2</c:v>
                </c:pt>
                <c:pt idx="3750">
                  <c:v>2.371572703123E-2</c:v>
                </c:pt>
                <c:pt idx="3751">
                  <c:v>2.37353425473E-2</c:v>
                </c:pt>
                <c:pt idx="3752">
                  <c:v>2.3754088208080001E-2</c:v>
                </c:pt>
                <c:pt idx="3753">
                  <c:v>2.3768914863469999E-2</c:v>
                </c:pt>
                <c:pt idx="3754">
                  <c:v>2.378567866981E-2</c:v>
                </c:pt>
                <c:pt idx="3755">
                  <c:v>2.3803383111949999E-2</c:v>
                </c:pt>
                <c:pt idx="3756">
                  <c:v>2.3819385096430001E-2</c:v>
                </c:pt>
                <c:pt idx="3757">
                  <c:v>2.384001947939E-2</c:v>
                </c:pt>
                <c:pt idx="3758">
                  <c:v>2.385540865362E-2</c:v>
                </c:pt>
                <c:pt idx="3759">
                  <c:v>2.3877603933219999E-2</c:v>
                </c:pt>
                <c:pt idx="3760">
                  <c:v>2.3897768929600001E-2</c:v>
                </c:pt>
                <c:pt idx="3761">
                  <c:v>2.391196042299E-2</c:v>
                </c:pt>
                <c:pt idx="3762">
                  <c:v>2.392913028598E-2</c:v>
                </c:pt>
                <c:pt idx="3763">
                  <c:v>2.3949971422549999E-2</c:v>
                </c:pt>
                <c:pt idx="3764">
                  <c:v>2.396813221276E-2</c:v>
                </c:pt>
                <c:pt idx="3765">
                  <c:v>2.3987412452699999E-2</c:v>
                </c:pt>
                <c:pt idx="3766">
                  <c:v>2.400929480791E-2</c:v>
                </c:pt>
                <c:pt idx="3767">
                  <c:v>2.4028133600950002E-2</c:v>
                </c:pt>
                <c:pt idx="3768">
                  <c:v>2.4049324914809999E-2</c:v>
                </c:pt>
                <c:pt idx="3769">
                  <c:v>2.4066630750890002E-2</c:v>
                </c:pt>
                <c:pt idx="3770">
                  <c:v>2.408239617944E-2</c:v>
                </c:pt>
                <c:pt idx="3771">
                  <c:v>2.4107286706569999E-2</c:v>
                </c:pt>
                <c:pt idx="3772">
                  <c:v>2.412912622094E-2</c:v>
                </c:pt>
                <c:pt idx="3773">
                  <c:v>2.414877712727E-2</c:v>
                </c:pt>
                <c:pt idx="3774">
                  <c:v>2.4169795215130001E-2</c:v>
                </c:pt>
                <c:pt idx="3775">
                  <c:v>2.4191841483120001E-2</c:v>
                </c:pt>
                <c:pt idx="3776">
                  <c:v>2.4210950359700001E-2</c:v>
                </c:pt>
                <c:pt idx="3777">
                  <c:v>2.423313260078E-2</c:v>
                </c:pt>
                <c:pt idx="3778">
                  <c:v>2.4254722520709999E-2</c:v>
                </c:pt>
                <c:pt idx="3779">
                  <c:v>2.4275641888379999E-2</c:v>
                </c:pt>
                <c:pt idx="3780">
                  <c:v>2.4301929399369999E-2</c:v>
                </c:pt>
                <c:pt idx="3781">
                  <c:v>2.4319555610419999E-2</c:v>
                </c:pt>
                <c:pt idx="3782">
                  <c:v>2.433700300753E-2</c:v>
                </c:pt>
                <c:pt idx="3783">
                  <c:v>2.435614913702E-2</c:v>
                </c:pt>
                <c:pt idx="3784">
                  <c:v>2.437710389495E-2</c:v>
                </c:pt>
                <c:pt idx="3785">
                  <c:v>2.4397524073719999E-2</c:v>
                </c:pt>
                <c:pt idx="3786">
                  <c:v>2.4418901652099999E-2</c:v>
                </c:pt>
                <c:pt idx="3787">
                  <c:v>2.443586476147E-2</c:v>
                </c:pt>
                <c:pt idx="3788">
                  <c:v>2.445463091135E-2</c:v>
                </c:pt>
                <c:pt idx="3789">
                  <c:v>2.447726950049E-2</c:v>
                </c:pt>
                <c:pt idx="3790">
                  <c:v>2.4495987221599999E-2</c:v>
                </c:pt>
                <c:pt idx="3791">
                  <c:v>2.451811730862E-2</c:v>
                </c:pt>
                <c:pt idx="3792">
                  <c:v>2.4541338905690002E-2</c:v>
                </c:pt>
                <c:pt idx="3793">
                  <c:v>2.4565659463410001E-2</c:v>
                </c:pt>
                <c:pt idx="3794">
                  <c:v>2.4587284773589999E-2</c:v>
                </c:pt>
                <c:pt idx="3795">
                  <c:v>2.4606900289649999E-2</c:v>
                </c:pt>
                <c:pt idx="3796">
                  <c:v>2.4631818756459999E-2</c:v>
                </c:pt>
                <c:pt idx="3797">
                  <c:v>2.465749904513E-2</c:v>
                </c:pt>
                <c:pt idx="3798">
                  <c:v>2.4681163951750001E-2</c:v>
                </c:pt>
                <c:pt idx="3799">
                  <c:v>2.4702146649360001E-2</c:v>
                </c:pt>
                <c:pt idx="3800">
                  <c:v>2.4722889065740002E-2</c:v>
                </c:pt>
                <c:pt idx="3801">
                  <c:v>2.474532648921E-2</c:v>
                </c:pt>
                <c:pt idx="3802">
                  <c:v>2.4768134579059999E-2</c:v>
                </c:pt>
                <c:pt idx="3803">
                  <c:v>2.4790344759820001E-2</c:v>
                </c:pt>
                <c:pt idx="3804">
                  <c:v>2.4810815230010001E-2</c:v>
                </c:pt>
                <c:pt idx="3805">
                  <c:v>2.4832975119349999E-2</c:v>
                </c:pt>
                <c:pt idx="3806">
                  <c:v>2.4851216003300002E-2</c:v>
                </c:pt>
                <c:pt idx="3807">
                  <c:v>2.4870866909619999E-2</c:v>
                </c:pt>
                <c:pt idx="3808">
                  <c:v>2.4893069639800001E-2</c:v>
                </c:pt>
                <c:pt idx="3809">
                  <c:v>2.4912877008320001E-2</c:v>
                </c:pt>
                <c:pt idx="3810">
                  <c:v>2.493303455412E-2</c:v>
                </c:pt>
                <c:pt idx="3811">
                  <c:v>2.4952150881289999E-2</c:v>
                </c:pt>
                <c:pt idx="3812">
                  <c:v>2.4976000189779999E-2</c:v>
                </c:pt>
                <c:pt idx="3813">
                  <c:v>2.4996640160680001E-2</c:v>
                </c:pt>
                <c:pt idx="3814">
                  <c:v>2.5021553039550001E-2</c:v>
                </c:pt>
                <c:pt idx="3815">
                  <c:v>2.504201605916E-2</c:v>
                </c:pt>
                <c:pt idx="3816">
                  <c:v>2.506538107991E-2</c:v>
                </c:pt>
                <c:pt idx="3817">
                  <c:v>2.5091631337999999E-2</c:v>
                </c:pt>
                <c:pt idx="3818">
                  <c:v>2.511707693338E-2</c:v>
                </c:pt>
                <c:pt idx="3819">
                  <c:v>2.5146072730420001E-2</c:v>
                </c:pt>
                <c:pt idx="3820">
                  <c:v>2.5171533226970001E-2</c:v>
                </c:pt>
                <c:pt idx="3821">
                  <c:v>2.5200484320520002E-2</c:v>
                </c:pt>
                <c:pt idx="3822">
                  <c:v>2.5225616991520001E-2</c:v>
                </c:pt>
                <c:pt idx="3823">
                  <c:v>2.525298856199E-2</c:v>
                </c:pt>
                <c:pt idx="3824">
                  <c:v>2.5279352441430002E-2</c:v>
                </c:pt>
                <c:pt idx="3825">
                  <c:v>2.5310821831229999E-2</c:v>
                </c:pt>
                <c:pt idx="3826">
                  <c:v>2.5339774787429999E-2</c:v>
                </c:pt>
                <c:pt idx="3827">
                  <c:v>2.5366052985189999E-2</c:v>
                </c:pt>
                <c:pt idx="3828">
                  <c:v>2.5390673428770001E-2</c:v>
                </c:pt>
                <c:pt idx="3829">
                  <c:v>2.541379444301E-2</c:v>
                </c:pt>
                <c:pt idx="3830">
                  <c:v>2.5443987920879998E-2</c:v>
                </c:pt>
                <c:pt idx="3831">
                  <c:v>2.5470716878769999E-2</c:v>
                </c:pt>
                <c:pt idx="3832">
                  <c:v>2.5497423484920002E-2</c:v>
                </c:pt>
                <c:pt idx="3833">
                  <c:v>2.5521928444499999E-2</c:v>
                </c:pt>
                <c:pt idx="3834">
                  <c:v>2.5549832731489999E-2</c:v>
                </c:pt>
                <c:pt idx="3835">
                  <c:v>2.5577154010530002E-2</c:v>
                </c:pt>
                <c:pt idx="3836">
                  <c:v>2.5603326037529999E-2</c:v>
                </c:pt>
                <c:pt idx="3837">
                  <c:v>2.5629242882130001E-2</c:v>
                </c:pt>
                <c:pt idx="3838">
                  <c:v>2.5656435638670001E-2</c:v>
                </c:pt>
                <c:pt idx="3839">
                  <c:v>2.5681396946310001E-2</c:v>
                </c:pt>
                <c:pt idx="3840">
                  <c:v>2.5708653032779999E-2</c:v>
                </c:pt>
                <c:pt idx="3841">
                  <c:v>2.5733521208170001E-2</c:v>
                </c:pt>
                <c:pt idx="3842">
                  <c:v>2.575707063079E-2</c:v>
                </c:pt>
                <c:pt idx="3843">
                  <c:v>2.578578144312E-2</c:v>
                </c:pt>
                <c:pt idx="3844">
                  <c:v>2.5812152773140001E-2</c:v>
                </c:pt>
                <c:pt idx="3845">
                  <c:v>2.584055624902E-2</c:v>
                </c:pt>
                <c:pt idx="3846">
                  <c:v>2.586928941309E-2</c:v>
                </c:pt>
                <c:pt idx="3847">
                  <c:v>2.590184099972E-2</c:v>
                </c:pt>
                <c:pt idx="3848">
                  <c:v>2.593504823744E-2</c:v>
                </c:pt>
                <c:pt idx="3849">
                  <c:v>2.5973431766030002E-2</c:v>
                </c:pt>
                <c:pt idx="3850">
                  <c:v>2.6006240397689999E-2</c:v>
                </c:pt>
                <c:pt idx="3851">
                  <c:v>2.6045484468339999E-2</c:v>
                </c:pt>
                <c:pt idx="3852">
                  <c:v>2.6081770658489999E-2</c:v>
                </c:pt>
                <c:pt idx="3853">
                  <c:v>2.6116427034140001E-2</c:v>
                </c:pt>
                <c:pt idx="3854">
                  <c:v>2.6154544204469998E-2</c:v>
                </c:pt>
                <c:pt idx="3855">
                  <c:v>2.618738263845E-2</c:v>
                </c:pt>
                <c:pt idx="3856">
                  <c:v>2.6222957298159998E-2</c:v>
                </c:pt>
                <c:pt idx="3857">
                  <c:v>2.6252750307320001E-2</c:v>
                </c:pt>
                <c:pt idx="3858">
                  <c:v>2.6283312588930002E-2</c:v>
                </c:pt>
                <c:pt idx="3859">
                  <c:v>2.6314454153180001E-2</c:v>
                </c:pt>
                <c:pt idx="3860">
                  <c:v>2.6347048580650002E-2</c:v>
                </c:pt>
                <c:pt idx="3861">
                  <c:v>2.6374861598009999E-2</c:v>
                </c:pt>
                <c:pt idx="3862">
                  <c:v>2.6408895850180001E-2</c:v>
                </c:pt>
                <c:pt idx="3863">
                  <c:v>2.644002251327E-2</c:v>
                </c:pt>
                <c:pt idx="3864">
                  <c:v>2.6468269526959999E-2</c:v>
                </c:pt>
                <c:pt idx="3865">
                  <c:v>2.6499103754760001E-2</c:v>
                </c:pt>
                <c:pt idx="3866">
                  <c:v>2.653000876307E-2</c:v>
                </c:pt>
                <c:pt idx="3867">
                  <c:v>2.656346559525E-2</c:v>
                </c:pt>
                <c:pt idx="3868">
                  <c:v>2.6594001799820001E-2</c:v>
                </c:pt>
                <c:pt idx="3869">
                  <c:v>2.6624564081430001E-2</c:v>
                </c:pt>
                <c:pt idx="3870">
                  <c:v>2.6653161272409999E-2</c:v>
                </c:pt>
                <c:pt idx="3871">
                  <c:v>2.6686325669289999E-2</c:v>
                </c:pt>
                <c:pt idx="3872">
                  <c:v>2.671424485743E-2</c:v>
                </c:pt>
                <c:pt idx="3873">
                  <c:v>2.6741944253439998E-2</c:v>
                </c:pt>
                <c:pt idx="3874">
                  <c:v>2.6770967990159999E-2</c:v>
                </c:pt>
                <c:pt idx="3875">
                  <c:v>2.6803497225049999E-2</c:v>
                </c:pt>
                <c:pt idx="3876">
                  <c:v>2.6831908151510001E-2</c:v>
                </c:pt>
                <c:pt idx="3877">
                  <c:v>2.6862023398280001E-2</c:v>
                </c:pt>
                <c:pt idx="3878">
                  <c:v>2.689090371132E-2</c:v>
                </c:pt>
                <c:pt idx="3879">
                  <c:v>2.691959403455E-2</c:v>
                </c:pt>
                <c:pt idx="3880">
                  <c:v>2.6948496699329999E-2</c:v>
                </c:pt>
                <c:pt idx="3881">
                  <c:v>2.6975031942129999E-2</c:v>
                </c:pt>
                <c:pt idx="3882">
                  <c:v>2.7006158605220001E-2</c:v>
                </c:pt>
                <c:pt idx="3883">
                  <c:v>2.7038369327780001E-2</c:v>
                </c:pt>
                <c:pt idx="3884">
                  <c:v>2.7068845927719999E-2</c:v>
                </c:pt>
                <c:pt idx="3885">
                  <c:v>2.7097458019850001E-2</c:v>
                </c:pt>
                <c:pt idx="3886">
                  <c:v>2.712595276535E-2</c:v>
                </c:pt>
                <c:pt idx="3887">
                  <c:v>2.7155548334120001E-2</c:v>
                </c:pt>
                <c:pt idx="3888">
                  <c:v>2.7186160907149998E-2</c:v>
                </c:pt>
                <c:pt idx="3889">
                  <c:v>2.7215320616960002E-2</c:v>
                </c:pt>
                <c:pt idx="3890">
                  <c:v>2.72461976856E-2</c:v>
                </c:pt>
                <c:pt idx="3891">
                  <c:v>2.7271728962659999E-2</c:v>
                </c:pt>
                <c:pt idx="3892">
                  <c:v>2.729902043939E-2</c:v>
                </c:pt>
                <c:pt idx="3893">
                  <c:v>2.7327872812749999E-2</c:v>
                </c:pt>
                <c:pt idx="3894">
                  <c:v>2.7357239276169999E-2</c:v>
                </c:pt>
                <c:pt idx="3895">
                  <c:v>2.7386270463469999E-2</c:v>
                </c:pt>
                <c:pt idx="3896">
                  <c:v>2.7415977790950001E-2</c:v>
                </c:pt>
                <c:pt idx="3897">
                  <c:v>2.7444966137410001E-2</c:v>
                </c:pt>
                <c:pt idx="3898">
                  <c:v>2.7472058311100001E-2</c:v>
                </c:pt>
                <c:pt idx="3899">
                  <c:v>2.7503164485099998E-2</c:v>
                </c:pt>
                <c:pt idx="3900">
                  <c:v>2.7533065527679999E-2</c:v>
                </c:pt>
                <c:pt idx="3901">
                  <c:v>2.7567712590100001E-2</c:v>
                </c:pt>
                <c:pt idx="3902">
                  <c:v>2.7597656473519999E-2</c:v>
                </c:pt>
                <c:pt idx="3903">
                  <c:v>2.762861177325E-2</c:v>
                </c:pt>
                <c:pt idx="3904">
                  <c:v>2.765831165016E-2</c:v>
                </c:pt>
                <c:pt idx="3905">
                  <c:v>2.768790535629E-2</c:v>
                </c:pt>
                <c:pt idx="3906">
                  <c:v>2.7718747034670001E-2</c:v>
                </c:pt>
                <c:pt idx="3907">
                  <c:v>2.774898335338E-2</c:v>
                </c:pt>
                <c:pt idx="3908">
                  <c:v>2.7783516794440001E-2</c:v>
                </c:pt>
                <c:pt idx="3909">
                  <c:v>2.7813680469989999E-2</c:v>
                </c:pt>
                <c:pt idx="3910">
                  <c:v>2.784717455506E-2</c:v>
                </c:pt>
                <c:pt idx="3911">
                  <c:v>2.787748724222E-2</c:v>
                </c:pt>
                <c:pt idx="3912">
                  <c:v>2.7913382276890001E-2</c:v>
                </c:pt>
                <c:pt idx="3913">
                  <c:v>2.7945948764680002E-2</c:v>
                </c:pt>
                <c:pt idx="3914">
                  <c:v>2.798060327768E-2</c:v>
                </c:pt>
                <c:pt idx="3915">
                  <c:v>2.801359072328E-2</c:v>
                </c:pt>
                <c:pt idx="3916">
                  <c:v>2.804946340621E-2</c:v>
                </c:pt>
                <c:pt idx="3917">
                  <c:v>2.8083875775340002E-2</c:v>
                </c:pt>
                <c:pt idx="3918">
                  <c:v>2.8120847418899999E-2</c:v>
                </c:pt>
                <c:pt idx="3919">
                  <c:v>2.8157982975240001E-2</c:v>
                </c:pt>
                <c:pt idx="3920">
                  <c:v>2.8191069141029999E-2</c:v>
                </c:pt>
                <c:pt idx="3921">
                  <c:v>2.8227128088469999E-2</c:v>
                </c:pt>
                <c:pt idx="3922">
                  <c:v>2.8260294347999999E-2</c:v>
                </c:pt>
                <c:pt idx="3923">
                  <c:v>2.829670906067E-2</c:v>
                </c:pt>
                <c:pt idx="3924">
                  <c:v>2.8332026675339999E-2</c:v>
                </c:pt>
                <c:pt idx="3925">
                  <c:v>2.83711142838E-2</c:v>
                </c:pt>
                <c:pt idx="3926">
                  <c:v>2.8406988829370001E-2</c:v>
                </c:pt>
                <c:pt idx="3927">
                  <c:v>2.8442099690439999E-2</c:v>
                </c:pt>
                <c:pt idx="3928">
                  <c:v>2.8473516926169999E-2</c:v>
                </c:pt>
                <c:pt idx="3929">
                  <c:v>2.8509028255940001E-2</c:v>
                </c:pt>
                <c:pt idx="3930">
                  <c:v>2.8545785695310001E-2</c:v>
                </c:pt>
                <c:pt idx="3931">
                  <c:v>2.8584659099579999E-2</c:v>
                </c:pt>
                <c:pt idx="3932">
                  <c:v>2.86203622818E-2</c:v>
                </c:pt>
                <c:pt idx="3933">
                  <c:v>2.865627035499E-2</c:v>
                </c:pt>
                <c:pt idx="3934">
                  <c:v>2.8693299740549998E-2</c:v>
                </c:pt>
                <c:pt idx="3935">
                  <c:v>2.872927300632E-2</c:v>
                </c:pt>
                <c:pt idx="3936">
                  <c:v>2.8767263516779999E-2</c:v>
                </c:pt>
                <c:pt idx="3937">
                  <c:v>2.880612388253E-2</c:v>
                </c:pt>
                <c:pt idx="3938">
                  <c:v>2.8846800327299998E-2</c:v>
                </c:pt>
                <c:pt idx="3939">
                  <c:v>2.8885575011369999E-2</c:v>
                </c:pt>
                <c:pt idx="3940">
                  <c:v>2.8925027698279999E-2</c:v>
                </c:pt>
                <c:pt idx="3941">
                  <c:v>2.8960814699530001E-2</c:v>
                </c:pt>
                <c:pt idx="3942">
                  <c:v>2.900166995823E-2</c:v>
                </c:pt>
                <c:pt idx="3943">
                  <c:v>2.904181368649E-2</c:v>
                </c:pt>
                <c:pt idx="3944">
                  <c:v>2.9077567160130002E-2</c:v>
                </c:pt>
                <c:pt idx="3945">
                  <c:v>2.9116105288270001E-2</c:v>
                </c:pt>
                <c:pt idx="3946">
                  <c:v>2.9153311625119999E-2</c:v>
                </c:pt>
                <c:pt idx="3947">
                  <c:v>2.9194951057429998E-2</c:v>
                </c:pt>
                <c:pt idx="3948">
                  <c:v>2.9234353452920001E-2</c:v>
                </c:pt>
                <c:pt idx="3949">
                  <c:v>2.9272999614479999E-2</c:v>
                </c:pt>
                <c:pt idx="3950">
                  <c:v>2.9311845079060001E-2</c:v>
                </c:pt>
                <c:pt idx="3951">
                  <c:v>2.935413457453E-2</c:v>
                </c:pt>
                <c:pt idx="3952">
                  <c:v>2.9396144673229999E-2</c:v>
                </c:pt>
                <c:pt idx="3953">
                  <c:v>2.9433550313120001E-2</c:v>
                </c:pt>
                <c:pt idx="3954">
                  <c:v>2.9481682926419998E-2</c:v>
                </c:pt>
                <c:pt idx="3955">
                  <c:v>2.9523579403759999E-2</c:v>
                </c:pt>
                <c:pt idx="3956">
                  <c:v>2.9566895216700001E-2</c:v>
                </c:pt>
                <c:pt idx="3957">
                  <c:v>2.9609126970169999E-2</c:v>
                </c:pt>
                <c:pt idx="3958">
                  <c:v>2.96528544277E-2</c:v>
                </c:pt>
                <c:pt idx="3959">
                  <c:v>2.969470061362E-2</c:v>
                </c:pt>
                <c:pt idx="3960">
                  <c:v>2.9738679528240001E-2</c:v>
                </c:pt>
                <c:pt idx="3961">
                  <c:v>2.9782719910140001E-2</c:v>
                </c:pt>
                <c:pt idx="3962">
                  <c:v>2.9824538156389999E-2</c:v>
                </c:pt>
                <c:pt idx="3963">
                  <c:v>2.9869442805650001E-2</c:v>
                </c:pt>
                <c:pt idx="3964">
                  <c:v>2.9908252879979998E-2</c:v>
                </c:pt>
                <c:pt idx="3965">
                  <c:v>2.9950121417639999E-2</c:v>
                </c:pt>
                <c:pt idx="3966">
                  <c:v>2.9993984848259998E-2</c:v>
                </c:pt>
                <c:pt idx="3967">
                  <c:v>3.0035467818379999E-2</c:v>
                </c:pt>
                <c:pt idx="3968">
                  <c:v>3.0077293515210001E-2</c:v>
                </c:pt>
                <c:pt idx="3969">
                  <c:v>3.0120935291050002E-2</c:v>
                </c:pt>
                <c:pt idx="3970">
                  <c:v>3.0163751915099998E-2</c:v>
                </c:pt>
                <c:pt idx="3971">
                  <c:v>3.020395897329E-2</c:v>
                </c:pt>
                <c:pt idx="3972">
                  <c:v>3.0245926231150001E-2</c:v>
                </c:pt>
                <c:pt idx="3973">
                  <c:v>3.0287316069010001E-2</c:v>
                </c:pt>
                <c:pt idx="3974">
                  <c:v>3.0329070985319999E-2</c:v>
                </c:pt>
                <c:pt idx="3975">
                  <c:v>3.0370417982340001E-2</c:v>
                </c:pt>
                <c:pt idx="3976">
                  <c:v>3.0412949621680001E-2</c:v>
                </c:pt>
                <c:pt idx="3977">
                  <c:v>3.0455052852630001E-2</c:v>
                </c:pt>
                <c:pt idx="3978">
                  <c:v>3.0496329069139998E-2</c:v>
                </c:pt>
                <c:pt idx="3979">
                  <c:v>3.0536208301779999E-2</c:v>
                </c:pt>
                <c:pt idx="3980">
                  <c:v>3.057816065848E-2</c:v>
                </c:pt>
                <c:pt idx="3981">
                  <c:v>3.0622994527220001E-2</c:v>
                </c:pt>
                <c:pt idx="3982">
                  <c:v>3.0662253499029998E-2</c:v>
                </c:pt>
                <c:pt idx="3983">
                  <c:v>3.070537559688E-2</c:v>
                </c:pt>
                <c:pt idx="3984">
                  <c:v>3.0748669058079998E-2</c:v>
                </c:pt>
                <c:pt idx="3985">
                  <c:v>3.0794080346820001E-2</c:v>
                </c:pt>
                <c:pt idx="3986">
                  <c:v>3.083459287882E-2</c:v>
                </c:pt>
                <c:pt idx="3987">
                  <c:v>3.0878514051440001E-2</c:v>
                </c:pt>
                <c:pt idx="3988">
                  <c:v>3.0920688062909998E-2</c:v>
                </c:pt>
                <c:pt idx="3989">
                  <c:v>3.0964460223910001E-2</c:v>
                </c:pt>
                <c:pt idx="3990">
                  <c:v>3.1007083132859999E-2</c:v>
                </c:pt>
                <c:pt idx="3991">
                  <c:v>3.1046712771060001E-2</c:v>
                </c:pt>
                <c:pt idx="3992">
                  <c:v>3.109167516232E-2</c:v>
                </c:pt>
                <c:pt idx="3993">
                  <c:v>3.1133614480500001E-2</c:v>
                </c:pt>
                <c:pt idx="3994">
                  <c:v>3.1177349388599999E-2</c:v>
                </c:pt>
                <c:pt idx="3995">
                  <c:v>3.1217349693180001E-2</c:v>
                </c:pt>
                <c:pt idx="3996">
                  <c:v>3.1262446194889999E-2</c:v>
                </c:pt>
                <c:pt idx="3997">
                  <c:v>3.1305704265830001E-2</c:v>
                </c:pt>
                <c:pt idx="3998">
                  <c:v>3.1350407749410003E-2</c:v>
                </c:pt>
                <c:pt idx="3999">
                  <c:v>3.1394522637130003E-2</c:v>
                </c:pt>
                <c:pt idx="4000">
                  <c:v>3.1438149511810003E-2</c:v>
                </c:pt>
                <c:pt idx="4001">
                  <c:v>3.1486034393309999E-2</c:v>
                </c:pt>
                <c:pt idx="4002">
                  <c:v>3.1531814485789997E-2</c:v>
                </c:pt>
                <c:pt idx="4003">
                  <c:v>3.1580854207279997E-2</c:v>
                </c:pt>
                <c:pt idx="4004">
                  <c:v>3.1627953052520003E-2</c:v>
                </c:pt>
                <c:pt idx="4005">
                  <c:v>3.1676027923820002E-2</c:v>
                </c:pt>
                <c:pt idx="4006">
                  <c:v>3.1724397093059999E-2</c:v>
                </c:pt>
                <c:pt idx="4007">
                  <c:v>3.1773399561639999E-2</c:v>
                </c:pt>
                <c:pt idx="4008">
                  <c:v>3.182428330183E-2</c:v>
                </c:pt>
                <c:pt idx="4009">
                  <c:v>3.187322989106E-2</c:v>
                </c:pt>
                <c:pt idx="4010">
                  <c:v>3.1923275440930002E-2</c:v>
                </c:pt>
                <c:pt idx="4011">
                  <c:v>3.1970709562299998E-2</c:v>
                </c:pt>
                <c:pt idx="4012">
                  <c:v>3.2019924372430002E-2</c:v>
                </c:pt>
                <c:pt idx="4013">
                  <c:v>3.2069846987720002E-2</c:v>
                </c:pt>
                <c:pt idx="4014">
                  <c:v>3.212052583694E-2</c:v>
                </c:pt>
                <c:pt idx="4015">
                  <c:v>3.217399120331E-2</c:v>
                </c:pt>
                <c:pt idx="4016">
                  <c:v>3.2220412045720001E-2</c:v>
                </c:pt>
                <c:pt idx="4017">
                  <c:v>3.2267898321149999E-2</c:v>
                </c:pt>
                <c:pt idx="4018">
                  <c:v>3.2315716147420001E-2</c:v>
                </c:pt>
                <c:pt idx="4019">
                  <c:v>3.2366193830970003E-2</c:v>
                </c:pt>
                <c:pt idx="4020">
                  <c:v>3.2417412847280003E-2</c:v>
                </c:pt>
                <c:pt idx="4021">
                  <c:v>3.2467219978570001E-2</c:v>
                </c:pt>
                <c:pt idx="4022">
                  <c:v>3.251882642508E-2</c:v>
                </c:pt>
                <c:pt idx="4023">
                  <c:v>3.256962448359E-2</c:v>
                </c:pt>
                <c:pt idx="4024">
                  <c:v>3.2616168260569997E-2</c:v>
                </c:pt>
                <c:pt idx="4025">
                  <c:v>3.2662983983759997E-2</c:v>
                </c:pt>
                <c:pt idx="4026">
                  <c:v>3.2711386680600002E-2</c:v>
                </c:pt>
                <c:pt idx="4027">
                  <c:v>3.2761458307499998E-2</c:v>
                </c:pt>
                <c:pt idx="4028">
                  <c:v>3.280843049288E-2</c:v>
                </c:pt>
                <c:pt idx="4029">
                  <c:v>3.2857790589329999E-2</c:v>
                </c:pt>
                <c:pt idx="4030">
                  <c:v>3.2901994884010001E-2</c:v>
                </c:pt>
                <c:pt idx="4031">
                  <c:v>3.2949887216089997E-2</c:v>
                </c:pt>
                <c:pt idx="4032">
                  <c:v>3.2996166497470003E-2</c:v>
                </c:pt>
                <c:pt idx="4033">
                  <c:v>3.3037301152939999E-2</c:v>
                </c:pt>
                <c:pt idx="4034">
                  <c:v>3.3085640519860002E-2</c:v>
                </c:pt>
                <c:pt idx="4035">
                  <c:v>3.3130295574670003E-2</c:v>
                </c:pt>
                <c:pt idx="4036">
                  <c:v>3.3177658915519999E-2</c:v>
                </c:pt>
                <c:pt idx="4037">
                  <c:v>3.3222813159230001E-2</c:v>
                </c:pt>
                <c:pt idx="4038">
                  <c:v>3.3271934837100003E-2</c:v>
                </c:pt>
                <c:pt idx="4039">
                  <c:v>3.3319611102339997E-2</c:v>
                </c:pt>
                <c:pt idx="4040">
                  <c:v>3.3369697630409999E-2</c:v>
                </c:pt>
                <c:pt idx="4041">
                  <c:v>3.3419556915759999E-2</c:v>
                </c:pt>
                <c:pt idx="4042">
                  <c:v>3.347044065595E-2</c:v>
                </c:pt>
                <c:pt idx="4043">
                  <c:v>3.352518752217E-2</c:v>
                </c:pt>
                <c:pt idx="4044">
                  <c:v>3.357556834817E-2</c:v>
                </c:pt>
                <c:pt idx="4045">
                  <c:v>3.3628918230529999E-2</c:v>
                </c:pt>
                <c:pt idx="4046">
                  <c:v>3.368022292852E-2</c:v>
                </c:pt>
                <c:pt idx="4047">
                  <c:v>3.3732540905480002E-2</c:v>
                </c:pt>
                <c:pt idx="4048">
                  <c:v>3.3783696591850002E-2</c:v>
                </c:pt>
                <c:pt idx="4049">
                  <c:v>3.3833630383010002E-2</c:v>
                </c:pt>
                <c:pt idx="4050">
                  <c:v>3.3885911107059997E-2</c:v>
                </c:pt>
                <c:pt idx="4051">
                  <c:v>3.3936556428670002E-2</c:v>
                </c:pt>
                <c:pt idx="4052">
                  <c:v>3.3987376838920003E-2</c:v>
                </c:pt>
                <c:pt idx="4053">
                  <c:v>3.4039814025160001E-2</c:v>
                </c:pt>
                <c:pt idx="4054">
                  <c:v>3.4094184637070001E-2</c:v>
                </c:pt>
                <c:pt idx="4055">
                  <c:v>3.4148402512069999E-2</c:v>
                </c:pt>
                <c:pt idx="4056">
                  <c:v>3.420646488667E-2</c:v>
                </c:pt>
                <c:pt idx="4057">
                  <c:v>3.4259390085939999E-2</c:v>
                </c:pt>
                <c:pt idx="4058">
                  <c:v>3.4314349293710002E-2</c:v>
                </c:pt>
                <c:pt idx="4059">
                  <c:v>3.4370552748440003E-2</c:v>
                </c:pt>
                <c:pt idx="4060">
                  <c:v>3.4423995763060003E-2</c:v>
                </c:pt>
                <c:pt idx="4061">
                  <c:v>3.4479755908249997E-2</c:v>
                </c:pt>
                <c:pt idx="4062">
                  <c:v>3.4537281841039998E-2</c:v>
                </c:pt>
                <c:pt idx="4063">
                  <c:v>3.459131717682E-2</c:v>
                </c:pt>
                <c:pt idx="4064">
                  <c:v>3.4644551575180003E-2</c:v>
                </c:pt>
                <c:pt idx="4065">
                  <c:v>3.4696642309430002E-2</c:v>
                </c:pt>
                <c:pt idx="4066">
                  <c:v>3.4749407321209999E-2</c:v>
                </c:pt>
                <c:pt idx="4067">
                  <c:v>3.4803722053769998E-2</c:v>
                </c:pt>
                <c:pt idx="4068">
                  <c:v>3.4859672188760002E-2</c:v>
                </c:pt>
                <c:pt idx="4069">
                  <c:v>3.4913495182990001E-2</c:v>
                </c:pt>
                <c:pt idx="4070">
                  <c:v>3.4970607608560002E-2</c:v>
                </c:pt>
                <c:pt idx="4071">
                  <c:v>3.5027422010899999E-2</c:v>
                </c:pt>
                <c:pt idx="4072">
                  <c:v>3.5080909729E-2</c:v>
                </c:pt>
                <c:pt idx="4073">
                  <c:v>3.5138659179209997E-2</c:v>
                </c:pt>
                <c:pt idx="4074">
                  <c:v>3.5194646567110001E-2</c:v>
                </c:pt>
                <c:pt idx="4075">
                  <c:v>3.5251710563900002E-2</c:v>
                </c:pt>
                <c:pt idx="4076">
                  <c:v>3.5307809710500002E-2</c:v>
                </c:pt>
                <c:pt idx="4077">
                  <c:v>3.5368010401730002E-2</c:v>
                </c:pt>
                <c:pt idx="4078">
                  <c:v>3.5424277186389998E-2</c:v>
                </c:pt>
                <c:pt idx="4079">
                  <c:v>3.5480737686160002E-2</c:v>
                </c:pt>
                <c:pt idx="4080">
                  <c:v>3.5537287592890002E-2</c:v>
                </c:pt>
                <c:pt idx="4081">
                  <c:v>3.5594124346969999E-2</c:v>
                </c:pt>
                <c:pt idx="4082">
                  <c:v>3.5652507096529999E-2</c:v>
                </c:pt>
                <c:pt idx="4083">
                  <c:v>3.5709884017709997E-2</c:v>
                </c:pt>
                <c:pt idx="4084">
                  <c:v>3.5770788788800002E-2</c:v>
                </c:pt>
                <c:pt idx="4085">
                  <c:v>3.5831309854980002E-2</c:v>
                </c:pt>
                <c:pt idx="4086">
                  <c:v>3.58860231936E-2</c:v>
                </c:pt>
                <c:pt idx="4087">
                  <c:v>3.5942345857620003E-2</c:v>
                </c:pt>
                <c:pt idx="4088">
                  <c:v>3.6000713706020003E-2</c:v>
                </c:pt>
                <c:pt idx="4089">
                  <c:v>3.6061711609360003E-2</c:v>
                </c:pt>
                <c:pt idx="4090">
                  <c:v>3.6121990531679998E-2</c:v>
                </c:pt>
                <c:pt idx="4091">
                  <c:v>3.617912530899E-2</c:v>
                </c:pt>
                <c:pt idx="4092">
                  <c:v>3.6237157881260001E-2</c:v>
                </c:pt>
                <c:pt idx="4093">
                  <c:v>3.62919010222E-2</c:v>
                </c:pt>
                <c:pt idx="4094">
                  <c:v>3.6346897482869997E-2</c:v>
                </c:pt>
                <c:pt idx="4095">
                  <c:v>3.6405976861720001E-2</c:v>
                </c:pt>
                <c:pt idx="4096">
                  <c:v>3.6472465842960003E-2</c:v>
                </c:pt>
                <c:pt idx="4097">
                  <c:v>3.6539066582919999E-2</c:v>
                </c:pt>
                <c:pt idx="4098">
                  <c:v>3.6604519933459999E-2</c:v>
                </c:pt>
                <c:pt idx="4099">
                  <c:v>3.6671619862320003E-2</c:v>
                </c:pt>
                <c:pt idx="4100">
                  <c:v>3.6739673465490001E-2</c:v>
                </c:pt>
                <c:pt idx="4101">
                  <c:v>3.6811370402570001E-2</c:v>
                </c:pt>
                <c:pt idx="4102">
                  <c:v>3.6883141845460002E-2</c:v>
                </c:pt>
                <c:pt idx="4103">
                  <c:v>3.6960441619159998E-2</c:v>
                </c:pt>
                <c:pt idx="4104">
                  <c:v>3.7035502493380001E-2</c:v>
                </c:pt>
                <c:pt idx="4105">
                  <c:v>3.7111062556509998E-2</c:v>
                </c:pt>
                <c:pt idx="4106">
                  <c:v>3.7186160683630003E-2</c:v>
                </c:pt>
                <c:pt idx="4107">
                  <c:v>3.7258271127940001E-2</c:v>
                </c:pt>
                <c:pt idx="4108">
                  <c:v>3.7331450730559997E-2</c:v>
                </c:pt>
                <c:pt idx="4109">
                  <c:v>3.7404257804159999E-2</c:v>
                </c:pt>
                <c:pt idx="4110">
                  <c:v>3.7477068603040002E-2</c:v>
                </c:pt>
                <c:pt idx="4111">
                  <c:v>3.754779696465E-2</c:v>
                </c:pt>
                <c:pt idx="4112">
                  <c:v>3.7618037313219999E-2</c:v>
                </c:pt>
                <c:pt idx="4113">
                  <c:v>3.7685673683879997E-2</c:v>
                </c:pt>
                <c:pt idx="4114">
                  <c:v>3.7757419049739997E-2</c:v>
                </c:pt>
                <c:pt idx="4115">
                  <c:v>3.7823751568789997E-2</c:v>
                </c:pt>
                <c:pt idx="4116">
                  <c:v>3.7893123924730002E-2</c:v>
                </c:pt>
                <c:pt idx="4117">
                  <c:v>3.7962775677439997E-2</c:v>
                </c:pt>
                <c:pt idx="4118">
                  <c:v>3.8033131510020003E-2</c:v>
                </c:pt>
                <c:pt idx="4119">
                  <c:v>3.8102533668280002E-2</c:v>
                </c:pt>
                <c:pt idx="4120">
                  <c:v>3.8169883191590002E-2</c:v>
                </c:pt>
                <c:pt idx="4121">
                  <c:v>3.8238465785980003E-2</c:v>
                </c:pt>
                <c:pt idx="4122">
                  <c:v>3.8305282592770003E-2</c:v>
                </c:pt>
                <c:pt idx="4123">
                  <c:v>3.8377534598109997E-2</c:v>
                </c:pt>
                <c:pt idx="4124">
                  <c:v>3.8443606346849998E-2</c:v>
                </c:pt>
                <c:pt idx="4125">
                  <c:v>3.8513451814649997E-2</c:v>
                </c:pt>
                <c:pt idx="4126">
                  <c:v>3.8578577339649998E-2</c:v>
                </c:pt>
                <c:pt idx="4127">
                  <c:v>3.8647681474689999E-2</c:v>
                </c:pt>
                <c:pt idx="4128">
                  <c:v>3.8716189563269998E-2</c:v>
                </c:pt>
                <c:pt idx="4129">
                  <c:v>3.8782864809040002E-2</c:v>
                </c:pt>
                <c:pt idx="4130">
                  <c:v>3.8849677890540002E-2</c:v>
                </c:pt>
                <c:pt idx="4131">
                  <c:v>3.8917589932679998E-2</c:v>
                </c:pt>
                <c:pt idx="4132">
                  <c:v>3.8990315049889999E-2</c:v>
                </c:pt>
                <c:pt idx="4133">
                  <c:v>3.905801475048E-2</c:v>
                </c:pt>
                <c:pt idx="4134">
                  <c:v>3.9127480238679999E-2</c:v>
                </c:pt>
                <c:pt idx="4135">
                  <c:v>3.9195526391269997E-2</c:v>
                </c:pt>
                <c:pt idx="4136">
                  <c:v>3.926474228501E-2</c:v>
                </c:pt>
                <c:pt idx="4137">
                  <c:v>3.9329975843430003E-2</c:v>
                </c:pt>
                <c:pt idx="4138">
                  <c:v>3.9395891129970002E-2</c:v>
                </c:pt>
                <c:pt idx="4139">
                  <c:v>3.9466485381129998E-2</c:v>
                </c:pt>
                <c:pt idx="4140">
                  <c:v>3.9535332471130002E-2</c:v>
                </c:pt>
                <c:pt idx="4141">
                  <c:v>3.9602894335989999E-2</c:v>
                </c:pt>
                <c:pt idx="4142">
                  <c:v>3.9668805897239999E-2</c:v>
                </c:pt>
                <c:pt idx="4143">
                  <c:v>3.9735168218609999E-2</c:v>
                </c:pt>
                <c:pt idx="4144">
                  <c:v>3.9800386875870002E-2</c:v>
                </c:pt>
                <c:pt idx="4145">
                  <c:v>3.9867509156469999E-2</c:v>
                </c:pt>
                <c:pt idx="4146">
                  <c:v>3.9933655411010002E-2</c:v>
                </c:pt>
                <c:pt idx="4147">
                  <c:v>4.0001317858700002E-2</c:v>
                </c:pt>
                <c:pt idx="4148">
                  <c:v>4.0068574249740002E-2</c:v>
                </c:pt>
                <c:pt idx="4149">
                  <c:v>4.0132615715269999E-2</c:v>
                </c:pt>
                <c:pt idx="4150">
                  <c:v>4.0200252085919999E-2</c:v>
                </c:pt>
                <c:pt idx="4151">
                  <c:v>4.026762768626E-2</c:v>
                </c:pt>
                <c:pt idx="4152">
                  <c:v>4.0332738310100001E-2</c:v>
                </c:pt>
                <c:pt idx="4153">
                  <c:v>4.039772972465E-2</c:v>
                </c:pt>
                <c:pt idx="4154">
                  <c:v>4.0466368198390001E-2</c:v>
                </c:pt>
                <c:pt idx="4155">
                  <c:v>4.0535178035499997E-2</c:v>
                </c:pt>
                <c:pt idx="4156">
                  <c:v>4.0605530142779997E-2</c:v>
                </c:pt>
                <c:pt idx="4157">
                  <c:v>4.0671575814489998E-2</c:v>
                </c:pt>
                <c:pt idx="4158">
                  <c:v>4.0737777948380002E-2</c:v>
                </c:pt>
                <c:pt idx="4159">
                  <c:v>4.0807656943800001E-2</c:v>
                </c:pt>
                <c:pt idx="4160">
                  <c:v>4.0874633938069997E-2</c:v>
                </c:pt>
                <c:pt idx="4161">
                  <c:v>4.0941379964350003E-2</c:v>
                </c:pt>
                <c:pt idx="4162">
                  <c:v>4.1010338813070001E-2</c:v>
                </c:pt>
                <c:pt idx="4163">
                  <c:v>4.1078202426429997E-2</c:v>
                </c:pt>
                <c:pt idx="4164">
                  <c:v>4.1146475821729998E-2</c:v>
                </c:pt>
                <c:pt idx="4165">
                  <c:v>4.1210554540159997E-2</c:v>
                </c:pt>
                <c:pt idx="4166">
                  <c:v>4.1274096816780001E-2</c:v>
                </c:pt>
                <c:pt idx="4167">
                  <c:v>4.1341189295049999E-2</c:v>
                </c:pt>
                <c:pt idx="4168">
                  <c:v>4.141125455499E-2</c:v>
                </c:pt>
                <c:pt idx="4169">
                  <c:v>4.1475988924500003E-2</c:v>
                </c:pt>
                <c:pt idx="4170">
                  <c:v>4.1539818048479997E-2</c:v>
                </c:pt>
                <c:pt idx="4171">
                  <c:v>4.160732403398E-2</c:v>
                </c:pt>
                <c:pt idx="4172">
                  <c:v>4.1671179234980003E-2</c:v>
                </c:pt>
                <c:pt idx="4173">
                  <c:v>4.173870012164E-2</c:v>
                </c:pt>
                <c:pt idx="4174">
                  <c:v>4.1806690394879997E-2</c:v>
                </c:pt>
                <c:pt idx="4175">
                  <c:v>4.1871782392259999E-2</c:v>
                </c:pt>
                <c:pt idx="4176">
                  <c:v>4.1936885565519999E-2</c:v>
                </c:pt>
                <c:pt idx="4177">
                  <c:v>4.2000420391560003E-2</c:v>
                </c:pt>
                <c:pt idx="4178">
                  <c:v>4.2060207575559998E-2</c:v>
                </c:pt>
                <c:pt idx="4179">
                  <c:v>4.2124256491660003E-2</c:v>
                </c:pt>
                <c:pt idx="4180">
                  <c:v>4.2191822081800001E-2</c:v>
                </c:pt>
                <c:pt idx="4181">
                  <c:v>4.2254857718939998E-2</c:v>
                </c:pt>
                <c:pt idx="4182">
                  <c:v>4.2319703847170001E-2</c:v>
                </c:pt>
                <c:pt idx="4183">
                  <c:v>4.2380541563029998E-2</c:v>
                </c:pt>
                <c:pt idx="4184">
                  <c:v>4.2443115264180001E-2</c:v>
                </c:pt>
                <c:pt idx="4185">
                  <c:v>4.2510457336900002E-2</c:v>
                </c:pt>
                <c:pt idx="4186">
                  <c:v>4.2575389146800001E-2</c:v>
                </c:pt>
                <c:pt idx="4187">
                  <c:v>4.2640157043930003E-2</c:v>
                </c:pt>
                <c:pt idx="4188">
                  <c:v>4.2702261358499999E-2</c:v>
                </c:pt>
                <c:pt idx="4189">
                  <c:v>4.2766295373439997E-2</c:v>
                </c:pt>
                <c:pt idx="4190">
                  <c:v>4.2830593883989999E-2</c:v>
                </c:pt>
                <c:pt idx="4191">
                  <c:v>4.2892891913649998E-2</c:v>
                </c:pt>
                <c:pt idx="4192">
                  <c:v>4.2954187840220003E-2</c:v>
                </c:pt>
                <c:pt idx="4193">
                  <c:v>4.3017141520979997E-2</c:v>
                </c:pt>
                <c:pt idx="4194">
                  <c:v>4.3075539171699997E-2</c:v>
                </c:pt>
                <c:pt idx="4195">
                  <c:v>4.3134681880469997E-2</c:v>
                </c:pt>
                <c:pt idx="4196">
                  <c:v>4.3193038553000003E-2</c:v>
                </c:pt>
                <c:pt idx="4197">
                  <c:v>4.3255105614659999E-2</c:v>
                </c:pt>
                <c:pt idx="4198">
                  <c:v>4.331894218922E-2</c:v>
                </c:pt>
                <c:pt idx="4199">
                  <c:v>4.3377865105870002E-2</c:v>
                </c:pt>
                <c:pt idx="4200">
                  <c:v>4.3437059968710001E-2</c:v>
                </c:pt>
                <c:pt idx="4201">
                  <c:v>4.3497793376450003E-2</c:v>
                </c:pt>
                <c:pt idx="4202">
                  <c:v>4.3558795005080003E-2</c:v>
                </c:pt>
                <c:pt idx="4203">
                  <c:v>4.3618489056830002E-2</c:v>
                </c:pt>
                <c:pt idx="4204">
                  <c:v>4.3677940964699999E-2</c:v>
                </c:pt>
                <c:pt idx="4205">
                  <c:v>4.373767599463E-2</c:v>
                </c:pt>
                <c:pt idx="4206">
                  <c:v>4.3797548860310002E-2</c:v>
                </c:pt>
                <c:pt idx="4207">
                  <c:v>4.3859273195269999E-2</c:v>
                </c:pt>
                <c:pt idx="4208">
                  <c:v>4.3921101838349998E-2</c:v>
                </c:pt>
                <c:pt idx="4209">
                  <c:v>4.3980065733190001E-2</c:v>
                </c:pt>
                <c:pt idx="4210">
                  <c:v>4.4038150459530002E-2</c:v>
                </c:pt>
                <c:pt idx="4211">
                  <c:v>4.4099126011130002E-2</c:v>
                </c:pt>
                <c:pt idx="4212">
                  <c:v>4.4160440564159999E-2</c:v>
                </c:pt>
                <c:pt idx="4213">
                  <c:v>4.4219151139259998E-2</c:v>
                </c:pt>
                <c:pt idx="4214">
                  <c:v>4.4278603047130001E-2</c:v>
                </c:pt>
                <c:pt idx="4215">
                  <c:v>4.4339794665580003E-2</c:v>
                </c:pt>
                <c:pt idx="4216">
                  <c:v>4.4401340186599997E-2</c:v>
                </c:pt>
                <c:pt idx="4217">
                  <c:v>4.4457357376810003E-2</c:v>
                </c:pt>
                <c:pt idx="4218">
                  <c:v>4.4514592736959999E-2</c:v>
                </c:pt>
                <c:pt idx="4219">
                  <c:v>4.4574685394759998E-2</c:v>
                </c:pt>
                <c:pt idx="4220">
                  <c:v>4.4632840901610002E-2</c:v>
                </c:pt>
                <c:pt idx="4221">
                  <c:v>4.4689126312729997E-2</c:v>
                </c:pt>
                <c:pt idx="4222">
                  <c:v>4.474366083741E-2</c:v>
                </c:pt>
                <c:pt idx="4223">
                  <c:v>4.4807583093639997E-2</c:v>
                </c:pt>
                <c:pt idx="4224">
                  <c:v>4.48701903224E-2</c:v>
                </c:pt>
                <c:pt idx="4225">
                  <c:v>4.4927611947059999E-2</c:v>
                </c:pt>
                <c:pt idx="4226">
                  <c:v>4.4986087828870001E-2</c:v>
                </c:pt>
                <c:pt idx="4227">
                  <c:v>4.5045375823970002E-2</c:v>
                </c:pt>
                <c:pt idx="4228">
                  <c:v>4.51041162014E-2</c:v>
                </c:pt>
                <c:pt idx="4229">
                  <c:v>4.5163232833149998E-2</c:v>
                </c:pt>
                <c:pt idx="4230">
                  <c:v>4.5220967382190003E-2</c:v>
                </c:pt>
                <c:pt idx="4231">
                  <c:v>4.5281559228900002E-2</c:v>
                </c:pt>
                <c:pt idx="4232">
                  <c:v>4.5342840254309999E-2</c:v>
                </c:pt>
                <c:pt idx="4233">
                  <c:v>4.539949074388E-2</c:v>
                </c:pt>
                <c:pt idx="4234">
                  <c:v>4.5458808541300001E-2</c:v>
                </c:pt>
                <c:pt idx="4235">
                  <c:v>4.5519627630709998E-2</c:v>
                </c:pt>
                <c:pt idx="4236">
                  <c:v>4.5581795275210002E-2</c:v>
                </c:pt>
                <c:pt idx="4237">
                  <c:v>4.5646466314790003E-2</c:v>
                </c:pt>
                <c:pt idx="4238">
                  <c:v>4.5712888240809997E-2</c:v>
                </c:pt>
                <c:pt idx="4239">
                  <c:v>4.5782085508109999E-2</c:v>
                </c:pt>
                <c:pt idx="4240">
                  <c:v>4.5851092785599998E-2</c:v>
                </c:pt>
                <c:pt idx="4241">
                  <c:v>4.5916933566329997E-2</c:v>
                </c:pt>
                <c:pt idx="4242">
                  <c:v>4.5986026525499997E-2</c:v>
                </c:pt>
                <c:pt idx="4243">
                  <c:v>4.6053662896160003E-2</c:v>
                </c:pt>
                <c:pt idx="4244">
                  <c:v>4.6118125319480001E-2</c:v>
                </c:pt>
                <c:pt idx="4245">
                  <c:v>4.618844762444E-2</c:v>
                </c:pt>
                <c:pt idx="4246">
                  <c:v>4.6256002038719997E-2</c:v>
                </c:pt>
                <c:pt idx="4247">
                  <c:v>4.6319954097270001E-2</c:v>
                </c:pt>
                <c:pt idx="4248">
                  <c:v>4.63822633028E-2</c:v>
                </c:pt>
                <c:pt idx="4249">
                  <c:v>4.6443309634920001E-2</c:v>
                </c:pt>
                <c:pt idx="4250">
                  <c:v>4.6504974365229997E-2</c:v>
                </c:pt>
                <c:pt idx="4251">
                  <c:v>4.6564701944590003E-2</c:v>
                </c:pt>
                <c:pt idx="4252">
                  <c:v>4.6626672148699998E-2</c:v>
                </c:pt>
                <c:pt idx="4253">
                  <c:v>4.6686265617610002E-2</c:v>
                </c:pt>
                <c:pt idx="4254">
                  <c:v>4.6750150620939998E-2</c:v>
                </c:pt>
                <c:pt idx="4255">
                  <c:v>4.6809110790490001E-2</c:v>
                </c:pt>
                <c:pt idx="4256">
                  <c:v>4.6870820224289997E-2</c:v>
                </c:pt>
                <c:pt idx="4257">
                  <c:v>4.693332314491E-2</c:v>
                </c:pt>
                <c:pt idx="4258">
                  <c:v>4.699889197946E-2</c:v>
                </c:pt>
                <c:pt idx="4259">
                  <c:v>4.7057829797270002E-2</c:v>
                </c:pt>
                <c:pt idx="4260">
                  <c:v>4.7121495008470002E-2</c:v>
                </c:pt>
                <c:pt idx="4261">
                  <c:v>4.7187060117720003E-2</c:v>
                </c:pt>
                <c:pt idx="4262">
                  <c:v>4.7250818461179997E-2</c:v>
                </c:pt>
                <c:pt idx="4263">
                  <c:v>4.7315716743470002E-2</c:v>
                </c:pt>
                <c:pt idx="4264">
                  <c:v>4.7378197312360003E-2</c:v>
                </c:pt>
                <c:pt idx="4265">
                  <c:v>4.7440264374019998E-2</c:v>
                </c:pt>
                <c:pt idx="4266">
                  <c:v>4.7503314912320002E-2</c:v>
                </c:pt>
                <c:pt idx="4267">
                  <c:v>4.7569710761310002E-2</c:v>
                </c:pt>
                <c:pt idx="4268">
                  <c:v>4.763232171535E-2</c:v>
                </c:pt>
                <c:pt idx="4269">
                  <c:v>4.7697205096479997E-2</c:v>
                </c:pt>
                <c:pt idx="4270">
                  <c:v>4.7762122005220002E-2</c:v>
                </c:pt>
                <c:pt idx="4271">
                  <c:v>4.7829102724789997E-2</c:v>
                </c:pt>
                <c:pt idx="4272">
                  <c:v>4.7894645482299998E-2</c:v>
                </c:pt>
                <c:pt idx="4273">
                  <c:v>4.796116054058E-2</c:v>
                </c:pt>
                <c:pt idx="4274">
                  <c:v>4.8029828816650001E-2</c:v>
                </c:pt>
                <c:pt idx="4275">
                  <c:v>4.8100516200069998E-2</c:v>
                </c:pt>
                <c:pt idx="4276">
                  <c:v>4.8167843371629999E-2</c:v>
                </c:pt>
                <c:pt idx="4277">
                  <c:v>4.8234481364490003E-2</c:v>
                </c:pt>
                <c:pt idx="4278">
                  <c:v>4.8301015049219999E-2</c:v>
                </c:pt>
                <c:pt idx="4279">
                  <c:v>4.8368122428660003E-2</c:v>
                </c:pt>
                <c:pt idx="4280">
                  <c:v>4.8434868454930002E-2</c:v>
                </c:pt>
                <c:pt idx="4281">
                  <c:v>4.8503212630749998E-2</c:v>
                </c:pt>
                <c:pt idx="4282">
                  <c:v>4.856838285923E-2</c:v>
                </c:pt>
                <c:pt idx="4283">
                  <c:v>4.8632252961400002E-2</c:v>
                </c:pt>
                <c:pt idx="4284">
                  <c:v>4.8693772405390003E-2</c:v>
                </c:pt>
                <c:pt idx="4285">
                  <c:v>4.8754658550020001E-2</c:v>
                </c:pt>
                <c:pt idx="4286">
                  <c:v>4.8815719783310001E-2</c:v>
                </c:pt>
                <c:pt idx="4287">
                  <c:v>4.8874665051700003E-2</c:v>
                </c:pt>
                <c:pt idx="4288">
                  <c:v>4.8936154693370003E-2</c:v>
                </c:pt>
                <c:pt idx="4289">
                  <c:v>4.8998951911930003E-2</c:v>
                </c:pt>
                <c:pt idx="4290">
                  <c:v>4.9057196825740002E-2</c:v>
                </c:pt>
                <c:pt idx="4291">
                  <c:v>4.9117043614390003E-2</c:v>
                </c:pt>
                <c:pt idx="4292">
                  <c:v>4.9175240099430001E-2</c:v>
                </c:pt>
                <c:pt idx="4293">
                  <c:v>4.9233693629500003E-2</c:v>
                </c:pt>
                <c:pt idx="4294">
                  <c:v>4.9293294548990001E-2</c:v>
                </c:pt>
                <c:pt idx="4295">
                  <c:v>4.9351271241900002E-2</c:v>
                </c:pt>
                <c:pt idx="4296">
                  <c:v>4.9410037696360001E-2</c:v>
                </c:pt>
                <c:pt idx="4297">
                  <c:v>4.9469511955979997E-2</c:v>
                </c:pt>
                <c:pt idx="4298">
                  <c:v>4.9526199698449999E-2</c:v>
                </c:pt>
                <c:pt idx="4299">
                  <c:v>4.9582101404670002E-2</c:v>
                </c:pt>
                <c:pt idx="4300">
                  <c:v>4.9641381949190003E-2</c:v>
                </c:pt>
                <c:pt idx="4301">
                  <c:v>4.9695558846E-2</c:v>
                </c:pt>
                <c:pt idx="4302">
                  <c:v>4.9751974642279997E-2</c:v>
                </c:pt>
                <c:pt idx="4303">
                  <c:v>4.9808491021389997E-2</c:v>
                </c:pt>
                <c:pt idx="4304">
                  <c:v>4.9866117537019999E-2</c:v>
                </c:pt>
                <c:pt idx="4305">
                  <c:v>4.9922440201040003E-2</c:v>
                </c:pt>
                <c:pt idx="4306">
                  <c:v>4.9979832023380001E-2</c:v>
                </c:pt>
                <c:pt idx="4307">
                  <c:v>5.0037615001199999E-2</c:v>
                </c:pt>
                <c:pt idx="4308">
                  <c:v>5.0093419849870001E-2</c:v>
                </c:pt>
                <c:pt idx="4309">
                  <c:v>5.0151459872720003E-2</c:v>
                </c:pt>
                <c:pt idx="4310">
                  <c:v>5.0206020474429999E-2</c:v>
                </c:pt>
                <c:pt idx="4311">
                  <c:v>5.0263646990060001E-2</c:v>
                </c:pt>
                <c:pt idx="4312">
                  <c:v>5.0320070236919999E-2</c:v>
                </c:pt>
                <c:pt idx="4313">
                  <c:v>5.0377782434230002E-2</c:v>
                </c:pt>
                <c:pt idx="4314">
                  <c:v>5.0436303019519999E-2</c:v>
                </c:pt>
                <c:pt idx="4315">
                  <c:v>5.0494007766250001E-2</c:v>
                </c:pt>
                <c:pt idx="4316">
                  <c:v>5.0550844520329999E-2</c:v>
                </c:pt>
                <c:pt idx="4317">
                  <c:v>5.0610233098270001E-2</c:v>
                </c:pt>
                <c:pt idx="4318">
                  <c:v>5.066899210215E-2</c:v>
                </c:pt>
                <c:pt idx="4319">
                  <c:v>5.0726760178799998E-2</c:v>
                </c:pt>
                <c:pt idx="4320">
                  <c:v>5.078706145287E-2</c:v>
                </c:pt>
                <c:pt idx="4321">
                  <c:v>5.0847705453630002E-2</c:v>
                </c:pt>
                <c:pt idx="4322">
                  <c:v>5.0912152975799999E-2</c:v>
                </c:pt>
                <c:pt idx="4323">
                  <c:v>5.0974696874620001E-2</c:v>
                </c:pt>
                <c:pt idx="4324">
                  <c:v>5.1037013530730001E-2</c:v>
                </c:pt>
                <c:pt idx="4325">
                  <c:v>5.1102206110950003E-2</c:v>
                </c:pt>
                <c:pt idx="4326">
                  <c:v>5.1165498793130003E-2</c:v>
                </c:pt>
                <c:pt idx="4327">
                  <c:v>5.1226910203700002E-2</c:v>
                </c:pt>
                <c:pt idx="4328">
                  <c:v>5.1288951188329997E-2</c:v>
                </c:pt>
                <c:pt idx="4329">
                  <c:v>5.1353156566619998E-2</c:v>
                </c:pt>
                <c:pt idx="4330">
                  <c:v>5.1419563591479998E-2</c:v>
                </c:pt>
                <c:pt idx="4331">
                  <c:v>5.1483094692230003E-2</c:v>
                </c:pt>
                <c:pt idx="4332">
                  <c:v>5.1545053720469997E-2</c:v>
                </c:pt>
                <c:pt idx="4333">
                  <c:v>5.1609072834250001E-2</c:v>
                </c:pt>
                <c:pt idx="4334">
                  <c:v>5.1672808825970001E-2</c:v>
                </c:pt>
                <c:pt idx="4335">
                  <c:v>5.1736745983359998E-2</c:v>
                </c:pt>
                <c:pt idx="4336">
                  <c:v>5.1803067326549997E-2</c:v>
                </c:pt>
                <c:pt idx="4337">
                  <c:v>5.1869083195919999E-2</c:v>
                </c:pt>
                <c:pt idx="4338">
                  <c:v>5.1937475800510002E-2</c:v>
                </c:pt>
                <c:pt idx="4339">
                  <c:v>5.2003607153889998E-2</c:v>
                </c:pt>
                <c:pt idx="4340">
                  <c:v>5.2066493779419999E-2</c:v>
                </c:pt>
                <c:pt idx="4341">
                  <c:v>5.2131120115519999E-2</c:v>
                </c:pt>
                <c:pt idx="4342">
                  <c:v>5.2196752280000001E-2</c:v>
                </c:pt>
                <c:pt idx="4343">
                  <c:v>5.2264429628850001E-2</c:v>
                </c:pt>
                <c:pt idx="4344">
                  <c:v>5.2330587059259998E-2</c:v>
                </c:pt>
                <c:pt idx="4345">
                  <c:v>5.2395105361940003E-2</c:v>
                </c:pt>
                <c:pt idx="4346">
                  <c:v>5.2459191530940003E-2</c:v>
                </c:pt>
                <c:pt idx="4347">
                  <c:v>5.252094566822E-2</c:v>
                </c:pt>
                <c:pt idx="4348">
                  <c:v>5.2585236728190002E-2</c:v>
                </c:pt>
                <c:pt idx="4349">
                  <c:v>5.2652493119240001E-2</c:v>
                </c:pt>
                <c:pt idx="4350">
                  <c:v>5.2720442414279998E-2</c:v>
                </c:pt>
                <c:pt idx="4351">
                  <c:v>5.2785404026509997E-2</c:v>
                </c:pt>
                <c:pt idx="4352">
                  <c:v>5.2849881350990002E-2</c:v>
                </c:pt>
                <c:pt idx="4353">
                  <c:v>5.2912909537549999E-2</c:v>
                </c:pt>
                <c:pt idx="4354">
                  <c:v>5.2976861596110002E-2</c:v>
                </c:pt>
                <c:pt idx="4355">
                  <c:v>5.3040981292720002E-2</c:v>
                </c:pt>
                <c:pt idx="4356">
                  <c:v>5.3107090294359997E-2</c:v>
                </c:pt>
                <c:pt idx="4357">
                  <c:v>5.3175777196879999E-2</c:v>
                </c:pt>
                <c:pt idx="4358">
                  <c:v>5.3243935108179999E-2</c:v>
                </c:pt>
                <c:pt idx="4359">
                  <c:v>5.3375117480750002E-2</c:v>
                </c:pt>
                <c:pt idx="4360">
                  <c:v>5.3516611456869999E-2</c:v>
                </c:pt>
                <c:pt idx="4361">
                  <c:v>5.3652398288249997E-2</c:v>
                </c:pt>
                <c:pt idx="4362">
                  <c:v>5.3793098777530003E-2</c:v>
                </c:pt>
                <c:pt idx="4363">
                  <c:v>5.3930725902320002E-2</c:v>
                </c:pt>
                <c:pt idx="4364">
                  <c:v>5.4069738835100002E-2</c:v>
                </c:pt>
                <c:pt idx="4365">
                  <c:v>5.4203752428290002E-2</c:v>
                </c:pt>
                <c:pt idx="4366">
                  <c:v>5.4347325116400003E-2</c:v>
                </c:pt>
                <c:pt idx="4367">
                  <c:v>5.448523908854E-2</c:v>
                </c:pt>
                <c:pt idx="4368">
                  <c:v>5.4628670215609999E-2</c:v>
                </c:pt>
                <c:pt idx="4369">
                  <c:v>5.4766204208139997E-2</c:v>
                </c:pt>
                <c:pt idx="4370">
                  <c:v>5.4906513541939997E-2</c:v>
                </c:pt>
                <c:pt idx="4371">
                  <c:v>5.5041838437320002E-2</c:v>
                </c:pt>
                <c:pt idx="4372">
                  <c:v>5.5178925395010001E-2</c:v>
                </c:pt>
                <c:pt idx="4373">
                  <c:v>5.5310543626550003E-2</c:v>
                </c:pt>
                <c:pt idx="4374">
                  <c:v>5.545111000538E-2</c:v>
                </c:pt>
                <c:pt idx="4375">
                  <c:v>5.558472499251E-2</c:v>
                </c:pt>
                <c:pt idx="4376">
                  <c:v>5.5717226117850002E-2</c:v>
                </c:pt>
                <c:pt idx="4377">
                  <c:v>5.5850330740210001E-2</c:v>
                </c:pt>
                <c:pt idx="4378">
                  <c:v>5.5979117751120001E-2</c:v>
                </c:pt>
                <c:pt idx="4379">
                  <c:v>5.6035399436949997E-2</c:v>
                </c:pt>
                <c:pt idx="4380">
                  <c:v>5.6160062551500002E-2</c:v>
                </c:pt>
                <c:pt idx="4381">
                  <c:v>5.6286964565520001E-2</c:v>
                </c:pt>
                <c:pt idx="4382">
                  <c:v>5.6417919695380001E-2</c:v>
                </c:pt>
                <c:pt idx="4383">
                  <c:v>5.6612718850370003E-2</c:v>
                </c:pt>
                <c:pt idx="4384">
                  <c:v>5.7024698704480001E-2</c:v>
                </c:pt>
                <c:pt idx="4385">
                  <c:v>5.7289157062769998E-2</c:v>
                </c:pt>
                <c:pt idx="4386">
                  <c:v>5.7484075427060001E-2</c:v>
                </c:pt>
                <c:pt idx="4387">
                  <c:v>5.7677056640390002E-2</c:v>
                </c:pt>
                <c:pt idx="4388">
                  <c:v>5.7870611548419999E-2</c:v>
                </c:pt>
                <c:pt idx="4389">
                  <c:v>5.799454078078E-2</c:v>
                </c:pt>
                <c:pt idx="4390">
                  <c:v>5.8116402477030003E-2</c:v>
                </c:pt>
                <c:pt idx="4391">
                  <c:v>5.8241050690410003E-2</c:v>
                </c:pt>
                <c:pt idx="4392">
                  <c:v>5.8362897485489999E-2</c:v>
                </c:pt>
                <c:pt idx="4393">
                  <c:v>5.8545544743539998E-2</c:v>
                </c:pt>
                <c:pt idx="4394">
                  <c:v>5.8728098869319997E-2</c:v>
                </c:pt>
                <c:pt idx="4395">
                  <c:v>5.8912333101030001E-2</c:v>
                </c:pt>
                <c:pt idx="4396">
                  <c:v>5.9219393879180002E-2</c:v>
                </c:pt>
                <c:pt idx="4397">
                  <c:v>5.9866514056919999E-2</c:v>
                </c:pt>
                <c:pt idx="4398">
                  <c:v>6.0444604605440003E-2</c:v>
                </c:pt>
                <c:pt idx="4399">
                  <c:v>6.0762967914340001E-2</c:v>
                </c:pt>
                <c:pt idx="4400">
                  <c:v>6.1075039207940003E-2</c:v>
                </c:pt>
                <c:pt idx="4401">
                  <c:v>6.126948818564E-2</c:v>
                </c:pt>
                <c:pt idx="4402">
                  <c:v>6.1397895216940002E-2</c:v>
                </c:pt>
                <c:pt idx="4403">
                  <c:v>6.1596386134619999E-2</c:v>
                </c:pt>
                <c:pt idx="4404">
                  <c:v>6.172973662615E-2</c:v>
                </c:pt>
                <c:pt idx="4405">
                  <c:v>6.1921883374450003E-2</c:v>
                </c:pt>
                <c:pt idx="4406">
                  <c:v>6.2180478125809999E-2</c:v>
                </c:pt>
                <c:pt idx="4407">
                  <c:v>6.2367592006919999E-2</c:v>
                </c:pt>
                <c:pt idx="4408">
                  <c:v>6.255480647087E-2</c:v>
                </c:pt>
                <c:pt idx="4409">
                  <c:v>6.2741376459599998E-2</c:v>
                </c:pt>
                <c:pt idx="4410">
                  <c:v>6.2984660267830006E-2</c:v>
                </c:pt>
                <c:pt idx="4411">
                  <c:v>6.3168384134769995E-2</c:v>
                </c:pt>
                <c:pt idx="4412">
                  <c:v>6.3302777707579999E-2</c:v>
                </c:pt>
                <c:pt idx="4413">
                  <c:v>6.3432715833190004E-2</c:v>
                </c:pt>
                <c:pt idx="4414">
                  <c:v>6.3569538295269998E-2</c:v>
                </c:pt>
                <c:pt idx="4415">
                  <c:v>6.3715465366840002E-2</c:v>
                </c:pt>
                <c:pt idx="4416">
                  <c:v>6.3789427280429994E-2</c:v>
                </c:pt>
                <c:pt idx="4417">
                  <c:v>6.3861325383190004E-2</c:v>
                </c:pt>
                <c:pt idx="4418">
                  <c:v>6.4003258943560001E-2</c:v>
                </c:pt>
                <c:pt idx="4419">
                  <c:v>6.4075641334060005E-2</c:v>
                </c:pt>
                <c:pt idx="4420">
                  <c:v>6.4148955047130002E-2</c:v>
                </c:pt>
                <c:pt idx="4421">
                  <c:v>6.4218118786809997E-2</c:v>
                </c:pt>
                <c:pt idx="4422">
                  <c:v>6.4285404980179997E-2</c:v>
                </c:pt>
                <c:pt idx="4423">
                  <c:v>6.4356930553909994E-2</c:v>
                </c:pt>
                <c:pt idx="4424">
                  <c:v>6.4429320394989997E-2</c:v>
                </c:pt>
                <c:pt idx="4425">
                  <c:v>6.4503312110900005E-2</c:v>
                </c:pt>
                <c:pt idx="4426">
                  <c:v>6.4578615128990005E-2</c:v>
                </c:pt>
                <c:pt idx="4427">
                  <c:v>6.4653411507610004E-2</c:v>
                </c:pt>
                <c:pt idx="4428">
                  <c:v>6.4727701246740002E-2</c:v>
                </c:pt>
                <c:pt idx="4429">
                  <c:v>6.4798519015310002E-2</c:v>
                </c:pt>
                <c:pt idx="4430">
                  <c:v>6.4869910478590004E-2</c:v>
                </c:pt>
                <c:pt idx="4431">
                  <c:v>6.4946532249450004E-2</c:v>
                </c:pt>
                <c:pt idx="4432">
                  <c:v>6.5024882555010002E-2</c:v>
                </c:pt>
                <c:pt idx="4433">
                  <c:v>6.5099008381370005E-2</c:v>
                </c:pt>
                <c:pt idx="4434">
                  <c:v>6.5174080431460002E-2</c:v>
                </c:pt>
                <c:pt idx="4435">
                  <c:v>6.5244451165200001E-2</c:v>
                </c:pt>
                <c:pt idx="4436">
                  <c:v>6.5315485000610005E-2</c:v>
                </c:pt>
                <c:pt idx="4437">
                  <c:v>6.5386191010480002E-2</c:v>
                </c:pt>
                <c:pt idx="4438">
                  <c:v>6.5459854900839998E-2</c:v>
                </c:pt>
                <c:pt idx="4439">
                  <c:v>6.5535999834540004E-2</c:v>
                </c:pt>
                <c:pt idx="4440">
                  <c:v>6.5611608326440002E-2</c:v>
                </c:pt>
                <c:pt idx="4441">
                  <c:v>6.568628549576E-2</c:v>
                </c:pt>
                <c:pt idx="4442">
                  <c:v>6.5760180354119999E-2</c:v>
                </c:pt>
                <c:pt idx="4443">
                  <c:v>6.583727151155E-2</c:v>
                </c:pt>
                <c:pt idx="4444">
                  <c:v>6.5914593636989996E-2</c:v>
                </c:pt>
                <c:pt idx="4445">
                  <c:v>6.5995886921880006E-2</c:v>
                </c:pt>
                <c:pt idx="4446">
                  <c:v>6.6079154610630006E-2</c:v>
                </c:pt>
                <c:pt idx="4447">
                  <c:v>6.6161043941970005E-2</c:v>
                </c:pt>
                <c:pt idx="4448">
                  <c:v>6.6239506006239998E-2</c:v>
                </c:pt>
                <c:pt idx="4449">
                  <c:v>6.6321372985839996E-2</c:v>
                </c:pt>
                <c:pt idx="4450">
                  <c:v>6.6404826939109998E-2</c:v>
                </c:pt>
                <c:pt idx="4451">
                  <c:v>6.6490374505520006E-2</c:v>
                </c:pt>
                <c:pt idx="4452">
                  <c:v>6.6574126482009999E-2</c:v>
                </c:pt>
                <c:pt idx="4453">
                  <c:v>6.6653840243819998E-2</c:v>
                </c:pt>
                <c:pt idx="4454">
                  <c:v>6.6736720502379998E-2</c:v>
                </c:pt>
                <c:pt idx="4455">
                  <c:v>6.6818542778490003E-2</c:v>
                </c:pt>
                <c:pt idx="4456">
                  <c:v>6.6900476813319995E-2</c:v>
                </c:pt>
                <c:pt idx="4457">
                  <c:v>6.6983617842199999E-2</c:v>
                </c:pt>
                <c:pt idx="4458">
                  <c:v>6.7070521414279993E-2</c:v>
                </c:pt>
                <c:pt idx="4459">
                  <c:v>6.7155331373210003E-2</c:v>
                </c:pt>
                <c:pt idx="4460">
                  <c:v>6.7250229418280003E-2</c:v>
                </c:pt>
                <c:pt idx="4461">
                  <c:v>6.7345298826690006E-2</c:v>
                </c:pt>
                <c:pt idx="4462">
                  <c:v>6.7445456981660004E-2</c:v>
                </c:pt>
                <c:pt idx="4463">
                  <c:v>6.7547969520089998E-2</c:v>
                </c:pt>
                <c:pt idx="4464">
                  <c:v>6.7651197314260003E-2</c:v>
                </c:pt>
                <c:pt idx="4465">
                  <c:v>6.7757703363899996E-2</c:v>
                </c:pt>
                <c:pt idx="4466">
                  <c:v>6.7862875759599997E-2</c:v>
                </c:pt>
                <c:pt idx="4467">
                  <c:v>6.7970283329489997E-2</c:v>
                </c:pt>
                <c:pt idx="4468">
                  <c:v>6.8080112338070001E-2</c:v>
                </c:pt>
                <c:pt idx="4469">
                  <c:v>6.8189412355420004E-2</c:v>
                </c:pt>
                <c:pt idx="4470">
                  <c:v>6.8291336297990002E-2</c:v>
                </c:pt>
                <c:pt idx="4471">
                  <c:v>6.8393573164940005E-2</c:v>
                </c:pt>
                <c:pt idx="4472">
                  <c:v>6.849349290133E-2</c:v>
                </c:pt>
                <c:pt idx="4473">
                  <c:v>6.8594641983509994E-2</c:v>
                </c:pt>
                <c:pt idx="4474">
                  <c:v>6.8693228065970002E-2</c:v>
                </c:pt>
                <c:pt idx="4475">
                  <c:v>6.8791657686229996E-2</c:v>
                </c:pt>
                <c:pt idx="4476">
                  <c:v>6.8890243768690004E-2</c:v>
                </c:pt>
                <c:pt idx="4477">
                  <c:v>6.8986214697359993E-2</c:v>
                </c:pt>
                <c:pt idx="4478">
                  <c:v>6.9083519279959996E-2</c:v>
                </c:pt>
                <c:pt idx="4479">
                  <c:v>6.9178633391860006E-2</c:v>
                </c:pt>
                <c:pt idx="4480">
                  <c:v>6.9271303713320007E-2</c:v>
                </c:pt>
                <c:pt idx="4481">
                  <c:v>6.9364145398139995E-2</c:v>
                </c:pt>
                <c:pt idx="4482">
                  <c:v>6.9456979632379998E-2</c:v>
                </c:pt>
                <c:pt idx="4483">
                  <c:v>6.9547139108180001E-2</c:v>
                </c:pt>
                <c:pt idx="4484">
                  <c:v>6.9642066955570001E-2</c:v>
                </c:pt>
                <c:pt idx="4485">
                  <c:v>6.9734141230579999E-2</c:v>
                </c:pt>
                <c:pt idx="4486">
                  <c:v>6.9826602935790003E-2</c:v>
                </c:pt>
                <c:pt idx="4487">
                  <c:v>6.9922253489489994E-2</c:v>
                </c:pt>
                <c:pt idx="4488">
                  <c:v>7.0012122392650006E-2</c:v>
                </c:pt>
                <c:pt idx="4489">
                  <c:v>7.0103868842119998E-2</c:v>
                </c:pt>
                <c:pt idx="4490">
                  <c:v>7.0200800895690002E-2</c:v>
                </c:pt>
                <c:pt idx="4491">
                  <c:v>7.0296674966809997E-2</c:v>
                </c:pt>
                <c:pt idx="4492">
                  <c:v>7.0392906665800004E-2</c:v>
                </c:pt>
                <c:pt idx="4493">
                  <c:v>7.0489861071109994E-2</c:v>
                </c:pt>
                <c:pt idx="4494">
                  <c:v>7.0581346750259996E-2</c:v>
                </c:pt>
                <c:pt idx="4495">
                  <c:v>7.067287713289E-2</c:v>
                </c:pt>
                <c:pt idx="4496">
                  <c:v>7.0766158401969995E-2</c:v>
                </c:pt>
                <c:pt idx="4497">
                  <c:v>7.0856466889379993E-2</c:v>
                </c:pt>
                <c:pt idx="4498">
                  <c:v>7.0950262248519996E-2</c:v>
                </c:pt>
                <c:pt idx="4499">
                  <c:v>7.104449719191E-2</c:v>
                </c:pt>
                <c:pt idx="4500">
                  <c:v>7.1133457124229998E-2</c:v>
                </c:pt>
                <c:pt idx="4501">
                  <c:v>7.1220956742759994E-2</c:v>
                </c:pt>
                <c:pt idx="4502">
                  <c:v>7.1310207247730004E-2</c:v>
                </c:pt>
                <c:pt idx="4503">
                  <c:v>7.1396008133889993E-2</c:v>
                </c:pt>
                <c:pt idx="4504">
                  <c:v>7.148506492376E-2</c:v>
                </c:pt>
                <c:pt idx="4505">
                  <c:v>7.1572139859199996E-2</c:v>
                </c:pt>
                <c:pt idx="4506">
                  <c:v>7.1657344698909997E-2</c:v>
                </c:pt>
                <c:pt idx="4507">
                  <c:v>7.1744769811629999E-2</c:v>
                </c:pt>
                <c:pt idx="4508">
                  <c:v>7.1826897561550002E-2</c:v>
                </c:pt>
                <c:pt idx="4509">
                  <c:v>7.1908742189409999E-2</c:v>
                </c:pt>
                <c:pt idx="4510">
                  <c:v>7.1990929543970003E-2</c:v>
                </c:pt>
                <c:pt idx="4511">
                  <c:v>7.2076573967930005E-2</c:v>
                </c:pt>
                <c:pt idx="4512">
                  <c:v>7.216048240662E-2</c:v>
                </c:pt>
                <c:pt idx="4513">
                  <c:v>7.2246648371219996E-2</c:v>
                </c:pt>
                <c:pt idx="4514">
                  <c:v>7.2329267859460006E-2</c:v>
                </c:pt>
                <c:pt idx="4515">
                  <c:v>7.2414807975289999E-2</c:v>
                </c:pt>
                <c:pt idx="4516">
                  <c:v>7.2499282658100003E-2</c:v>
                </c:pt>
                <c:pt idx="4517">
                  <c:v>7.2582118213180002E-2</c:v>
                </c:pt>
                <c:pt idx="4518">
                  <c:v>7.2665996849540004E-2</c:v>
                </c:pt>
                <c:pt idx="4519">
                  <c:v>7.2752207517620002E-2</c:v>
                </c:pt>
                <c:pt idx="4520">
                  <c:v>7.2837695479389994E-2</c:v>
                </c:pt>
                <c:pt idx="4521">
                  <c:v>7.2916746139530003E-2</c:v>
                </c:pt>
                <c:pt idx="4522">
                  <c:v>7.2994001209740006E-2</c:v>
                </c:pt>
                <c:pt idx="4523">
                  <c:v>7.3070310056209994E-2</c:v>
                </c:pt>
                <c:pt idx="4524">
                  <c:v>7.3145121335980001E-2</c:v>
                </c:pt>
                <c:pt idx="4525">
                  <c:v>7.3220647871490005E-2</c:v>
                </c:pt>
                <c:pt idx="4526">
                  <c:v>7.3292963206770007E-2</c:v>
                </c:pt>
                <c:pt idx="4527">
                  <c:v>7.3369175195690001E-2</c:v>
                </c:pt>
                <c:pt idx="4528">
                  <c:v>7.3441021144389995E-2</c:v>
                </c:pt>
                <c:pt idx="4529">
                  <c:v>7.3513269424440003E-2</c:v>
                </c:pt>
                <c:pt idx="4530">
                  <c:v>7.3584057390690003E-2</c:v>
                </c:pt>
                <c:pt idx="4531">
                  <c:v>7.3654159903529998E-2</c:v>
                </c:pt>
                <c:pt idx="4532">
                  <c:v>7.3723040521139996E-2</c:v>
                </c:pt>
                <c:pt idx="4533">
                  <c:v>7.3795087635519993E-2</c:v>
                </c:pt>
                <c:pt idx="4534">
                  <c:v>7.3863364756109995E-2</c:v>
                </c:pt>
                <c:pt idx="4535">
                  <c:v>7.3927208781239998E-2</c:v>
                </c:pt>
                <c:pt idx="4536">
                  <c:v>7.3991291224959996E-2</c:v>
                </c:pt>
                <c:pt idx="4537">
                  <c:v>7.4054509401319996E-2</c:v>
                </c:pt>
                <c:pt idx="4538">
                  <c:v>7.4119500815870001E-2</c:v>
                </c:pt>
                <c:pt idx="4539">
                  <c:v>7.4181385338309994E-2</c:v>
                </c:pt>
                <c:pt idx="4540">
                  <c:v>7.4239917099479996E-2</c:v>
                </c:pt>
                <c:pt idx="4541">
                  <c:v>7.4302583932880001E-2</c:v>
                </c:pt>
                <c:pt idx="4542">
                  <c:v>7.4365966022009997E-2</c:v>
                </c:pt>
                <c:pt idx="4543">
                  <c:v>7.4423052370549997E-2</c:v>
                </c:pt>
                <c:pt idx="4544">
                  <c:v>7.4481174349779994E-2</c:v>
                </c:pt>
                <c:pt idx="4545">
                  <c:v>7.4540920555590001E-2</c:v>
                </c:pt>
                <c:pt idx="4546">
                  <c:v>7.4601344764229999E-2</c:v>
                </c:pt>
                <c:pt idx="4547">
                  <c:v>7.4658006429670007E-2</c:v>
                </c:pt>
                <c:pt idx="4548">
                  <c:v>7.4714437127109998E-2</c:v>
                </c:pt>
                <c:pt idx="4549">
                  <c:v>7.4766516685490003E-2</c:v>
                </c:pt>
                <c:pt idx="4550">
                  <c:v>7.4822746217250005E-2</c:v>
                </c:pt>
                <c:pt idx="4551">
                  <c:v>7.4877314269540002E-2</c:v>
                </c:pt>
                <c:pt idx="4552">
                  <c:v>7.4928186833860003E-2</c:v>
                </c:pt>
                <c:pt idx="4553">
                  <c:v>7.4978411197659994E-2</c:v>
                </c:pt>
                <c:pt idx="4554">
                  <c:v>7.5031593441960004E-2</c:v>
                </c:pt>
                <c:pt idx="4555">
                  <c:v>7.5081363320349995E-2</c:v>
                </c:pt>
                <c:pt idx="4556">
                  <c:v>7.5132027268410007E-2</c:v>
                </c:pt>
                <c:pt idx="4557">
                  <c:v>7.5183533132079997E-2</c:v>
                </c:pt>
                <c:pt idx="4558">
                  <c:v>7.5234256684779996E-2</c:v>
                </c:pt>
                <c:pt idx="4559">
                  <c:v>7.5288303196429998E-2</c:v>
                </c:pt>
                <c:pt idx="4560">
                  <c:v>7.5336292386049997E-2</c:v>
                </c:pt>
                <c:pt idx="4561">
                  <c:v>7.5383938848970003E-2</c:v>
                </c:pt>
                <c:pt idx="4562">
                  <c:v>7.5434111058709993E-2</c:v>
                </c:pt>
                <c:pt idx="4563">
                  <c:v>7.5487174093719994E-2</c:v>
                </c:pt>
                <c:pt idx="4564">
                  <c:v>7.5535550713539998E-2</c:v>
                </c:pt>
                <c:pt idx="4565">
                  <c:v>7.5588829815390002E-2</c:v>
                </c:pt>
                <c:pt idx="4566">
                  <c:v>7.5636759400369999E-2</c:v>
                </c:pt>
                <c:pt idx="4567">
                  <c:v>7.5684227049350003E-2</c:v>
                </c:pt>
                <c:pt idx="4568">
                  <c:v>7.5734108686450002E-2</c:v>
                </c:pt>
                <c:pt idx="4569">
                  <c:v>7.577852159739E-2</c:v>
                </c:pt>
                <c:pt idx="4570">
                  <c:v>7.5827941298480001E-2</c:v>
                </c:pt>
                <c:pt idx="4571">
                  <c:v>7.5877659022810004E-2</c:v>
                </c:pt>
                <c:pt idx="4572">
                  <c:v>7.5922153890130004E-2</c:v>
                </c:pt>
                <c:pt idx="4573">
                  <c:v>7.5966604053970002E-2</c:v>
                </c:pt>
                <c:pt idx="4574">
                  <c:v>7.6014272868629995E-2</c:v>
                </c:pt>
                <c:pt idx="4575">
                  <c:v>7.6055988669399999E-2</c:v>
                </c:pt>
                <c:pt idx="4576">
                  <c:v>7.6103106141090004E-2</c:v>
                </c:pt>
                <c:pt idx="4577">
                  <c:v>7.6148755848409994E-2</c:v>
                </c:pt>
                <c:pt idx="4578">
                  <c:v>7.6191969215870001E-2</c:v>
                </c:pt>
                <c:pt idx="4579">
                  <c:v>7.6236717402939996E-2</c:v>
                </c:pt>
                <c:pt idx="4580">
                  <c:v>7.6282322406770006E-2</c:v>
                </c:pt>
                <c:pt idx="4581">
                  <c:v>7.6323144137859997E-2</c:v>
                </c:pt>
                <c:pt idx="4582">
                  <c:v>7.6369158923629998E-2</c:v>
                </c:pt>
                <c:pt idx="4583">
                  <c:v>7.6409861445429994E-2</c:v>
                </c:pt>
                <c:pt idx="4584">
                  <c:v>7.6450489461419996E-2</c:v>
                </c:pt>
                <c:pt idx="4585">
                  <c:v>7.6494149863719996E-2</c:v>
                </c:pt>
                <c:pt idx="4586">
                  <c:v>7.6534718275069996E-2</c:v>
                </c:pt>
                <c:pt idx="4587">
                  <c:v>7.6572738587859998E-2</c:v>
                </c:pt>
                <c:pt idx="4588">
                  <c:v>7.661607116461E-2</c:v>
                </c:pt>
                <c:pt idx="4589">
                  <c:v>7.6656766235829996E-2</c:v>
                </c:pt>
                <c:pt idx="4590">
                  <c:v>7.669448852539E-2</c:v>
                </c:pt>
                <c:pt idx="4591">
                  <c:v>7.6736688613890006E-2</c:v>
                </c:pt>
                <c:pt idx="4592">
                  <c:v>7.6773203909399998E-2</c:v>
                </c:pt>
                <c:pt idx="4593">
                  <c:v>7.681559026241E-2</c:v>
                </c:pt>
                <c:pt idx="4594">
                  <c:v>7.685572654009E-2</c:v>
                </c:pt>
                <c:pt idx="4595">
                  <c:v>7.689222693443E-2</c:v>
                </c:pt>
                <c:pt idx="4596">
                  <c:v>7.6932482421399995E-2</c:v>
                </c:pt>
                <c:pt idx="4597">
                  <c:v>7.6971843838690004E-2</c:v>
                </c:pt>
                <c:pt idx="4598">
                  <c:v>7.7005185186860003E-2</c:v>
                </c:pt>
                <c:pt idx="4599">
                  <c:v>7.7042542397980002E-2</c:v>
                </c:pt>
                <c:pt idx="4600">
                  <c:v>7.7080771327020001E-2</c:v>
                </c:pt>
                <c:pt idx="4601">
                  <c:v>7.7118456363680005E-2</c:v>
                </c:pt>
                <c:pt idx="4602">
                  <c:v>7.7156290411950004E-2</c:v>
                </c:pt>
                <c:pt idx="4603">
                  <c:v>7.7192269265649996E-2</c:v>
                </c:pt>
                <c:pt idx="4604">
                  <c:v>7.7226907014849994E-2</c:v>
                </c:pt>
                <c:pt idx="4605">
                  <c:v>7.7267780899999999E-2</c:v>
                </c:pt>
                <c:pt idx="4606">
                  <c:v>7.7303446829319999E-2</c:v>
                </c:pt>
                <c:pt idx="4607">
                  <c:v>7.7341437339779995E-2</c:v>
                </c:pt>
                <c:pt idx="4608">
                  <c:v>7.7379636466500007E-2</c:v>
                </c:pt>
                <c:pt idx="4609">
                  <c:v>7.7418223023410004E-2</c:v>
                </c:pt>
                <c:pt idx="4610">
                  <c:v>7.7453412115569997E-2</c:v>
                </c:pt>
                <c:pt idx="4611">
                  <c:v>7.7484838664530001E-2</c:v>
                </c:pt>
                <c:pt idx="4612">
                  <c:v>7.751993834972E-2</c:v>
                </c:pt>
                <c:pt idx="4613">
                  <c:v>7.7556915581229999E-2</c:v>
                </c:pt>
                <c:pt idx="4614">
                  <c:v>7.7594190835949997E-2</c:v>
                </c:pt>
                <c:pt idx="4615">
                  <c:v>7.7629335224630003E-2</c:v>
                </c:pt>
                <c:pt idx="4616">
                  <c:v>7.766750454903E-2</c:v>
                </c:pt>
                <c:pt idx="4617">
                  <c:v>7.7702030539509997E-2</c:v>
                </c:pt>
                <c:pt idx="4618">
                  <c:v>7.7739588916300006E-2</c:v>
                </c:pt>
                <c:pt idx="4619">
                  <c:v>7.7774465084079994E-2</c:v>
                </c:pt>
                <c:pt idx="4620">
                  <c:v>7.7809743583200003E-2</c:v>
                </c:pt>
                <c:pt idx="4621">
                  <c:v>7.7847316861149998E-2</c:v>
                </c:pt>
                <c:pt idx="4622">
                  <c:v>7.7881157398220005E-2</c:v>
                </c:pt>
                <c:pt idx="4623">
                  <c:v>7.7911972999570006E-2</c:v>
                </c:pt>
                <c:pt idx="4624">
                  <c:v>7.7944330871109996E-2</c:v>
                </c:pt>
                <c:pt idx="4625">
                  <c:v>7.7977165579800001E-2</c:v>
                </c:pt>
                <c:pt idx="4626">
                  <c:v>7.8008241951470006E-2</c:v>
                </c:pt>
                <c:pt idx="4627">
                  <c:v>7.8040167689319997E-2</c:v>
                </c:pt>
                <c:pt idx="4628">
                  <c:v>7.8069992363449997E-2</c:v>
                </c:pt>
                <c:pt idx="4629">
                  <c:v>7.8101493418219994E-2</c:v>
                </c:pt>
                <c:pt idx="4630">
                  <c:v>7.8133367002009999E-2</c:v>
                </c:pt>
                <c:pt idx="4631">
                  <c:v>7.8168816864489996E-2</c:v>
                </c:pt>
                <c:pt idx="4632">
                  <c:v>7.8201532363890006E-2</c:v>
                </c:pt>
                <c:pt idx="4633">
                  <c:v>7.8236743807789999E-2</c:v>
                </c:pt>
                <c:pt idx="4634">
                  <c:v>7.8270018100739996E-2</c:v>
                </c:pt>
                <c:pt idx="4635">
                  <c:v>7.8299634158609993E-2</c:v>
                </c:pt>
                <c:pt idx="4636">
                  <c:v>7.8330293297769998E-2</c:v>
                </c:pt>
                <c:pt idx="4637">
                  <c:v>7.8363299369809999E-2</c:v>
                </c:pt>
                <c:pt idx="4638">
                  <c:v>7.839544117451E-2</c:v>
                </c:pt>
                <c:pt idx="4639">
                  <c:v>7.8425250947479999E-2</c:v>
                </c:pt>
                <c:pt idx="4640">
                  <c:v>7.8457608819009997E-2</c:v>
                </c:pt>
                <c:pt idx="4641">
                  <c:v>7.8486420214179994E-2</c:v>
                </c:pt>
                <c:pt idx="4642">
                  <c:v>7.8519649803639999E-2</c:v>
                </c:pt>
                <c:pt idx="4643">
                  <c:v>7.8549355268480003E-2</c:v>
                </c:pt>
                <c:pt idx="4644">
                  <c:v>7.8584663569930005E-2</c:v>
                </c:pt>
                <c:pt idx="4645">
                  <c:v>7.861683517694E-2</c:v>
                </c:pt>
                <c:pt idx="4646">
                  <c:v>7.8647471964360005E-2</c:v>
                </c:pt>
                <c:pt idx="4647">
                  <c:v>7.8679025173190004E-2</c:v>
                </c:pt>
                <c:pt idx="4648">
                  <c:v>7.8709319233890004E-2</c:v>
                </c:pt>
                <c:pt idx="4649">
                  <c:v>7.8741475939750005E-2</c:v>
                </c:pt>
                <c:pt idx="4650">
                  <c:v>7.8772261738780006E-2</c:v>
                </c:pt>
                <c:pt idx="4651">
                  <c:v>7.8800722956660005E-2</c:v>
                </c:pt>
                <c:pt idx="4652">
                  <c:v>7.883112877607E-2</c:v>
                </c:pt>
                <c:pt idx="4653">
                  <c:v>7.8862108290200003E-2</c:v>
                </c:pt>
                <c:pt idx="4654">
                  <c:v>7.8890144824979996E-2</c:v>
                </c:pt>
                <c:pt idx="4655">
                  <c:v>7.8921884298320005E-2</c:v>
                </c:pt>
                <c:pt idx="4656">
                  <c:v>7.8952230513100005E-2</c:v>
                </c:pt>
                <c:pt idx="4657">
                  <c:v>7.8981921076770004E-2</c:v>
                </c:pt>
                <c:pt idx="4658">
                  <c:v>7.9011701047420002E-2</c:v>
                </c:pt>
                <c:pt idx="4659">
                  <c:v>7.9040490090849999E-2</c:v>
                </c:pt>
                <c:pt idx="4660">
                  <c:v>7.9066433012490001E-2</c:v>
                </c:pt>
                <c:pt idx="4661">
                  <c:v>7.9097636044030001E-2</c:v>
                </c:pt>
                <c:pt idx="4662">
                  <c:v>7.9127430915829994E-2</c:v>
                </c:pt>
                <c:pt idx="4663">
                  <c:v>7.9158179461959993E-2</c:v>
                </c:pt>
                <c:pt idx="4664">
                  <c:v>7.9186044633390004E-2</c:v>
                </c:pt>
                <c:pt idx="4665">
                  <c:v>7.9216353595259997E-2</c:v>
                </c:pt>
                <c:pt idx="4666">
                  <c:v>7.9248629510400001E-2</c:v>
                </c:pt>
                <c:pt idx="4667">
                  <c:v>7.9276971518990005E-2</c:v>
                </c:pt>
                <c:pt idx="4668">
                  <c:v>7.9308129847050005E-2</c:v>
                </c:pt>
                <c:pt idx="4669">
                  <c:v>7.9339265823359997E-2</c:v>
                </c:pt>
                <c:pt idx="4670">
                  <c:v>7.9375214874740002E-2</c:v>
                </c:pt>
                <c:pt idx="4671">
                  <c:v>7.9406127333639998E-2</c:v>
                </c:pt>
                <c:pt idx="4672">
                  <c:v>7.9434514045719995E-2</c:v>
                </c:pt>
                <c:pt idx="4673">
                  <c:v>7.9465620219710001E-2</c:v>
                </c:pt>
                <c:pt idx="4674">
                  <c:v>7.949666678905E-2</c:v>
                </c:pt>
                <c:pt idx="4675">
                  <c:v>7.9527683556080003E-2</c:v>
                </c:pt>
                <c:pt idx="4676">
                  <c:v>7.9557754099370007E-2</c:v>
                </c:pt>
                <c:pt idx="4677">
                  <c:v>7.9589813947679999E-2</c:v>
                </c:pt>
                <c:pt idx="4678">
                  <c:v>7.9619236290449993E-2</c:v>
                </c:pt>
                <c:pt idx="4679">
                  <c:v>7.9650841653349999E-2</c:v>
                </c:pt>
                <c:pt idx="4680">
                  <c:v>7.9677723348139995E-2</c:v>
                </c:pt>
                <c:pt idx="4681">
                  <c:v>7.9707913100719993E-2</c:v>
                </c:pt>
                <c:pt idx="4682">
                  <c:v>7.9738296568390002E-2</c:v>
                </c:pt>
                <c:pt idx="4683">
                  <c:v>7.9770311713219993E-2</c:v>
                </c:pt>
                <c:pt idx="4684">
                  <c:v>7.9803682863709993E-2</c:v>
                </c:pt>
                <c:pt idx="4685">
                  <c:v>7.9836748540400002E-2</c:v>
                </c:pt>
                <c:pt idx="4686">
                  <c:v>7.9865559935569999E-2</c:v>
                </c:pt>
                <c:pt idx="4687">
                  <c:v>7.9894468188290005E-2</c:v>
                </c:pt>
                <c:pt idx="4688">
                  <c:v>7.9925902187820003E-2</c:v>
                </c:pt>
                <c:pt idx="4689">
                  <c:v>7.9988345503809996E-2</c:v>
                </c:pt>
                <c:pt idx="4690">
                  <c:v>8.0018304288390005E-2</c:v>
                </c:pt>
                <c:pt idx="4691">
                  <c:v>8.0050945281979993E-2</c:v>
                </c:pt>
                <c:pt idx="4692">
                  <c:v>8.0101579427720004E-2</c:v>
                </c:pt>
                <c:pt idx="4693">
                  <c:v>8.0125950276850003E-2</c:v>
                </c:pt>
                <c:pt idx="4694">
                  <c:v>8.0153107643129995E-2</c:v>
                </c:pt>
                <c:pt idx="4695">
                  <c:v>8.018325269222E-2</c:v>
                </c:pt>
                <c:pt idx="4696">
                  <c:v>8.0211564898490004E-2</c:v>
                </c:pt>
                <c:pt idx="4697">
                  <c:v>8.0238550901409994E-2</c:v>
                </c:pt>
                <c:pt idx="4698">
                  <c:v>8.0267973244189994E-2</c:v>
                </c:pt>
                <c:pt idx="4699">
                  <c:v>8.0295987427230001E-2</c:v>
                </c:pt>
                <c:pt idx="4700">
                  <c:v>8.0356478691100006E-2</c:v>
                </c:pt>
                <c:pt idx="4701">
                  <c:v>8.0416530370710004E-2</c:v>
                </c:pt>
                <c:pt idx="4702">
                  <c:v>8.0445609986780006E-2</c:v>
                </c:pt>
                <c:pt idx="4703">
                  <c:v>8.0473281443120007E-2</c:v>
                </c:pt>
                <c:pt idx="4704">
                  <c:v>8.0500975251199994E-2</c:v>
                </c:pt>
                <c:pt idx="4705">
                  <c:v>8.0556429922579997E-2</c:v>
                </c:pt>
                <c:pt idx="4706">
                  <c:v>8.0613084137440005E-2</c:v>
                </c:pt>
                <c:pt idx="4707">
                  <c:v>8.0640017986299994E-2</c:v>
                </c:pt>
                <c:pt idx="4708">
                  <c:v>8.066530525684E-2</c:v>
                </c:pt>
                <c:pt idx="4709">
                  <c:v>8.0692097544669994E-2</c:v>
                </c:pt>
                <c:pt idx="4710">
                  <c:v>8.0751553177830004E-2</c:v>
                </c:pt>
                <c:pt idx="4711">
                  <c:v>8.0810688436029995E-2</c:v>
                </c:pt>
                <c:pt idx="4712">
                  <c:v>8.0866210162640006E-2</c:v>
                </c:pt>
                <c:pt idx="4713">
                  <c:v>8.0894209444519999E-2</c:v>
                </c:pt>
                <c:pt idx="4714">
                  <c:v>8.0945730209350003E-2</c:v>
                </c:pt>
                <c:pt idx="4715">
                  <c:v>8.1001929938790004E-2</c:v>
                </c:pt>
                <c:pt idx="4716">
                  <c:v>8.1050954759119997E-2</c:v>
                </c:pt>
                <c:pt idx="4717">
                  <c:v>8.1100963056090006E-2</c:v>
                </c:pt>
                <c:pt idx="4718">
                  <c:v>8.1124611198900007E-2</c:v>
                </c:pt>
                <c:pt idx="4719">
                  <c:v>8.1178255379199996E-2</c:v>
                </c:pt>
                <c:pt idx="4720">
                  <c:v>8.123289048672E-2</c:v>
                </c:pt>
                <c:pt idx="4721">
                  <c:v>8.1286646425720005E-2</c:v>
                </c:pt>
                <c:pt idx="4722">
                  <c:v>8.1336095929150004E-2</c:v>
                </c:pt>
                <c:pt idx="4723">
                  <c:v>8.1388063728809995E-2</c:v>
                </c:pt>
                <c:pt idx="4724">
                  <c:v>8.1440366804599998E-2</c:v>
                </c:pt>
                <c:pt idx="4725">
                  <c:v>8.1486850976940001E-2</c:v>
                </c:pt>
                <c:pt idx="4726">
                  <c:v>8.1538386642930005E-2</c:v>
                </c:pt>
                <c:pt idx="4727">
                  <c:v>8.1594467163090004E-2</c:v>
                </c:pt>
                <c:pt idx="4728">
                  <c:v>8.1645049154759994E-2</c:v>
                </c:pt>
                <c:pt idx="4729">
                  <c:v>8.1700213253500006E-2</c:v>
                </c:pt>
                <c:pt idx="4730">
                  <c:v>8.1753857433799995E-2</c:v>
                </c:pt>
                <c:pt idx="4731">
                  <c:v>8.1801801919940006E-2</c:v>
                </c:pt>
                <c:pt idx="4732">
                  <c:v>8.1852942705150006E-2</c:v>
                </c:pt>
                <c:pt idx="4733">
                  <c:v>8.1908002495770002E-2</c:v>
                </c:pt>
                <c:pt idx="4734">
                  <c:v>8.1956259906290005E-2</c:v>
                </c:pt>
                <c:pt idx="4735">
                  <c:v>8.2006260752679999E-2</c:v>
                </c:pt>
                <c:pt idx="4736">
                  <c:v>8.2065016031270005E-2</c:v>
                </c:pt>
                <c:pt idx="4737">
                  <c:v>8.2115776836870005E-2</c:v>
                </c:pt>
                <c:pt idx="4738">
                  <c:v>8.2167692482469995E-2</c:v>
                </c:pt>
                <c:pt idx="4739">
                  <c:v>8.2215033471580004E-2</c:v>
                </c:pt>
                <c:pt idx="4740">
                  <c:v>8.2271240651609998E-2</c:v>
                </c:pt>
                <c:pt idx="4741">
                  <c:v>8.2324184477330004E-2</c:v>
                </c:pt>
                <c:pt idx="4742">
                  <c:v>8.2373917102810001E-2</c:v>
                </c:pt>
                <c:pt idx="4743">
                  <c:v>8.2423269748690006E-2</c:v>
                </c:pt>
                <c:pt idx="4744">
                  <c:v>8.2481630146500007E-2</c:v>
                </c:pt>
                <c:pt idx="4745">
                  <c:v>8.2531549036499993E-2</c:v>
                </c:pt>
                <c:pt idx="4746">
                  <c:v>8.2583293318750001E-2</c:v>
                </c:pt>
                <c:pt idx="4747">
                  <c:v>8.2639977335929996E-2</c:v>
                </c:pt>
                <c:pt idx="4748">
                  <c:v>8.2695215940480002E-2</c:v>
                </c:pt>
                <c:pt idx="4749">
                  <c:v>8.274984359741E-2</c:v>
                </c:pt>
                <c:pt idx="4750">
                  <c:v>8.2806073129179994E-2</c:v>
                </c:pt>
                <c:pt idx="4751">
                  <c:v>8.286212384701E-2</c:v>
                </c:pt>
                <c:pt idx="4752">
                  <c:v>8.2916468381880007E-2</c:v>
                </c:pt>
                <c:pt idx="4753">
                  <c:v>8.2974098622800002E-2</c:v>
                </c:pt>
                <c:pt idx="4754">
                  <c:v>8.3025395870210003E-2</c:v>
                </c:pt>
                <c:pt idx="4755">
                  <c:v>8.310533314943E-2</c:v>
                </c:pt>
                <c:pt idx="4756">
                  <c:v>8.3186574280259995E-2</c:v>
                </c:pt>
                <c:pt idx="4757">
                  <c:v>8.325995504856E-2</c:v>
                </c:pt>
                <c:pt idx="4758">
                  <c:v>8.3317428827289999E-2</c:v>
                </c:pt>
                <c:pt idx="4759">
                  <c:v>8.3369269967079995E-2</c:v>
                </c:pt>
                <c:pt idx="4760">
                  <c:v>8.3451762795449996E-2</c:v>
                </c:pt>
                <c:pt idx="4761">
                  <c:v>8.3540447056290004E-2</c:v>
                </c:pt>
                <c:pt idx="4762">
                  <c:v>8.3588987588880004E-2</c:v>
                </c:pt>
                <c:pt idx="4763">
                  <c:v>8.3647958934309999E-2</c:v>
                </c:pt>
                <c:pt idx="4764">
                  <c:v>8.3701670169830003E-2</c:v>
                </c:pt>
                <c:pt idx="4765">
                  <c:v>8.3751469850539995E-2</c:v>
                </c:pt>
                <c:pt idx="4766">
                  <c:v>8.3807401359080005E-2</c:v>
                </c:pt>
                <c:pt idx="4767">
                  <c:v>8.3863802254199996E-2</c:v>
                </c:pt>
                <c:pt idx="4768">
                  <c:v>8.3921037614350005E-2</c:v>
                </c:pt>
                <c:pt idx="4769">
                  <c:v>8.3977356553080001E-2</c:v>
                </c:pt>
                <c:pt idx="4770">
                  <c:v>8.4038235247140006E-2</c:v>
                </c:pt>
                <c:pt idx="4771">
                  <c:v>8.4095269441600007E-2</c:v>
                </c:pt>
                <c:pt idx="4772">
                  <c:v>8.4156282246110006E-2</c:v>
                </c:pt>
                <c:pt idx="4773">
                  <c:v>8.4213480353360001E-2</c:v>
                </c:pt>
                <c:pt idx="4774">
                  <c:v>8.4275849163529995E-2</c:v>
                </c:pt>
                <c:pt idx="4775">
                  <c:v>8.4308497607710003E-2</c:v>
                </c:pt>
                <c:pt idx="4776">
                  <c:v>8.4372594952579996E-2</c:v>
                </c:pt>
                <c:pt idx="4777">
                  <c:v>8.4439456462859996E-2</c:v>
                </c:pt>
                <c:pt idx="4778">
                  <c:v>8.4501028060910005E-2</c:v>
                </c:pt>
                <c:pt idx="4779">
                  <c:v>8.4535226225849996E-2</c:v>
                </c:pt>
                <c:pt idx="4780">
                  <c:v>8.4604948759080006E-2</c:v>
                </c:pt>
                <c:pt idx="4781">
                  <c:v>8.4672741591930001E-2</c:v>
                </c:pt>
                <c:pt idx="4782">
                  <c:v>8.4744937717910002E-2</c:v>
                </c:pt>
                <c:pt idx="4783">
                  <c:v>8.477647602558E-2</c:v>
                </c:pt>
                <c:pt idx="4784">
                  <c:v>8.4812730550770002E-2</c:v>
                </c:pt>
                <c:pt idx="4785">
                  <c:v>8.4882348775859998E-2</c:v>
                </c:pt>
                <c:pt idx="4786">
                  <c:v>8.4918662905690001E-2</c:v>
                </c:pt>
                <c:pt idx="4787">
                  <c:v>8.4983214735980001E-2</c:v>
                </c:pt>
                <c:pt idx="4788">
                  <c:v>8.5047394037249993E-2</c:v>
                </c:pt>
                <c:pt idx="4789">
                  <c:v>8.511243760586E-2</c:v>
                </c:pt>
                <c:pt idx="4790">
                  <c:v>8.514582365751E-2</c:v>
                </c:pt>
                <c:pt idx="4791">
                  <c:v>8.5210464894769994E-2</c:v>
                </c:pt>
                <c:pt idx="4792">
                  <c:v>8.5275091230870001E-2</c:v>
                </c:pt>
                <c:pt idx="4793">
                  <c:v>8.5338018834589996E-2</c:v>
                </c:pt>
                <c:pt idx="4794">
                  <c:v>8.537352830172E-2</c:v>
                </c:pt>
                <c:pt idx="4795">
                  <c:v>8.5439205169679996E-2</c:v>
                </c:pt>
                <c:pt idx="4796">
                  <c:v>8.5506513714789997E-2</c:v>
                </c:pt>
                <c:pt idx="4797">
                  <c:v>8.5572302341460002E-2</c:v>
                </c:pt>
                <c:pt idx="4798">
                  <c:v>8.5639826953410006E-2</c:v>
                </c:pt>
                <c:pt idx="4799">
                  <c:v>8.5708759725089997E-2</c:v>
                </c:pt>
                <c:pt idx="4800">
                  <c:v>8.5742481052880001E-2</c:v>
                </c:pt>
                <c:pt idx="4801">
                  <c:v>8.5776619613169999E-2</c:v>
                </c:pt>
                <c:pt idx="4802">
                  <c:v>8.5810288786889996E-2</c:v>
                </c:pt>
                <c:pt idx="4803">
                  <c:v>8.5847169160839995E-2</c:v>
                </c:pt>
                <c:pt idx="4804">
                  <c:v>8.5882253944869993E-2</c:v>
                </c:pt>
                <c:pt idx="4805">
                  <c:v>8.5918098688129996E-2</c:v>
                </c:pt>
                <c:pt idx="4806">
                  <c:v>8.5953734815120003E-2</c:v>
                </c:pt>
                <c:pt idx="4807">
                  <c:v>8.5988298058509993E-2</c:v>
                </c:pt>
                <c:pt idx="4808">
                  <c:v>8.6027666926380003E-2</c:v>
                </c:pt>
                <c:pt idx="4809">
                  <c:v>8.6062252521509994E-2</c:v>
                </c:pt>
                <c:pt idx="4810">
                  <c:v>8.6100891232489998E-2</c:v>
                </c:pt>
                <c:pt idx="4811">
                  <c:v>8.6140349507330002E-2</c:v>
                </c:pt>
                <c:pt idx="4812">
                  <c:v>8.6182415485379998E-2</c:v>
                </c:pt>
                <c:pt idx="4813">
                  <c:v>8.6219586431979994E-2</c:v>
                </c:pt>
                <c:pt idx="4814">
                  <c:v>8.6257487535480001E-2</c:v>
                </c:pt>
                <c:pt idx="4815">
                  <c:v>8.6296968162060006E-2</c:v>
                </c:pt>
                <c:pt idx="4816">
                  <c:v>8.6336620151999999E-2</c:v>
                </c:pt>
                <c:pt idx="4817">
                  <c:v>8.6377918720249997E-2</c:v>
                </c:pt>
                <c:pt idx="4818">
                  <c:v>8.6415112018590007E-2</c:v>
                </c:pt>
                <c:pt idx="4819">
                  <c:v>8.6456820368770004E-2</c:v>
                </c:pt>
                <c:pt idx="4820">
                  <c:v>8.6497247219089995E-2</c:v>
                </c:pt>
                <c:pt idx="4821">
                  <c:v>8.6531683802599998E-2</c:v>
                </c:pt>
                <c:pt idx="4822">
                  <c:v>8.6566388607030004E-2</c:v>
                </c:pt>
                <c:pt idx="4823">
                  <c:v>8.6602874100210003E-2</c:v>
                </c:pt>
                <c:pt idx="4824">
                  <c:v>8.6641289293770005E-2</c:v>
                </c:pt>
                <c:pt idx="4825">
                  <c:v>8.6680479347710004E-2</c:v>
                </c:pt>
                <c:pt idx="4826">
                  <c:v>8.671984821558E-2</c:v>
                </c:pt>
                <c:pt idx="4827">
                  <c:v>8.6757481098180003E-2</c:v>
                </c:pt>
                <c:pt idx="4828">
                  <c:v>8.6796782910820006E-2</c:v>
                </c:pt>
                <c:pt idx="4829">
                  <c:v>8.6833864450449993E-2</c:v>
                </c:pt>
                <c:pt idx="4830">
                  <c:v>8.6872294545169995E-2</c:v>
                </c:pt>
                <c:pt idx="4831">
                  <c:v>8.6914390325549998E-2</c:v>
                </c:pt>
                <c:pt idx="4832">
                  <c:v>8.6953051388259997E-2</c:v>
                </c:pt>
                <c:pt idx="4833">
                  <c:v>8.6991794407369996E-2</c:v>
                </c:pt>
                <c:pt idx="4834">
                  <c:v>8.7032482028010005E-2</c:v>
                </c:pt>
                <c:pt idx="4835">
                  <c:v>8.7068587541580006E-2</c:v>
                </c:pt>
                <c:pt idx="4836">
                  <c:v>8.7104909121989996E-2</c:v>
                </c:pt>
                <c:pt idx="4837">
                  <c:v>8.7141588330269998E-2</c:v>
                </c:pt>
                <c:pt idx="4838">
                  <c:v>8.7179452180859998E-2</c:v>
                </c:pt>
                <c:pt idx="4839">
                  <c:v>8.7218999862669996E-2</c:v>
                </c:pt>
                <c:pt idx="4840">
                  <c:v>8.7255112826819997E-2</c:v>
                </c:pt>
                <c:pt idx="4841">
                  <c:v>8.7295584380629995E-2</c:v>
                </c:pt>
                <c:pt idx="4842">
                  <c:v>8.7333090603349997E-2</c:v>
                </c:pt>
                <c:pt idx="4843">
                  <c:v>8.7372191250320003E-2</c:v>
                </c:pt>
                <c:pt idx="4844">
                  <c:v>8.7408721446989995E-2</c:v>
                </c:pt>
                <c:pt idx="4845">
                  <c:v>8.7445743381979996E-2</c:v>
                </c:pt>
                <c:pt idx="4846">
                  <c:v>8.7485820055010002E-2</c:v>
                </c:pt>
                <c:pt idx="4847">
                  <c:v>8.7522804737089996E-2</c:v>
                </c:pt>
                <c:pt idx="4848">
                  <c:v>8.7560452520849999E-2</c:v>
                </c:pt>
                <c:pt idx="4849">
                  <c:v>8.7594076991080003E-2</c:v>
                </c:pt>
                <c:pt idx="4850">
                  <c:v>8.7632454931740003E-2</c:v>
                </c:pt>
                <c:pt idx="4851">
                  <c:v>8.7668932974340003E-2</c:v>
                </c:pt>
                <c:pt idx="4852">
                  <c:v>8.7706707417959995E-2</c:v>
                </c:pt>
                <c:pt idx="4853">
                  <c:v>8.7745398283000001E-2</c:v>
                </c:pt>
                <c:pt idx="4854">
                  <c:v>8.7781190872189996E-2</c:v>
                </c:pt>
                <c:pt idx="4855">
                  <c:v>8.781805634499E-2</c:v>
                </c:pt>
                <c:pt idx="4856">
                  <c:v>8.7854176759720001E-2</c:v>
                </c:pt>
                <c:pt idx="4857">
                  <c:v>8.789507299662E-2</c:v>
                </c:pt>
                <c:pt idx="4858">
                  <c:v>8.7934456765649996E-2</c:v>
                </c:pt>
                <c:pt idx="4859">
                  <c:v>8.7979450821879995E-2</c:v>
                </c:pt>
                <c:pt idx="4860">
                  <c:v>8.8021412491799997E-2</c:v>
                </c:pt>
                <c:pt idx="4861">
                  <c:v>8.8064141571519997E-2</c:v>
                </c:pt>
                <c:pt idx="4862">
                  <c:v>8.8107593357559993E-2</c:v>
                </c:pt>
                <c:pt idx="4863">
                  <c:v>8.8149800896639999E-2</c:v>
                </c:pt>
                <c:pt idx="4864">
                  <c:v>8.8194347918030006E-2</c:v>
                </c:pt>
                <c:pt idx="4865">
                  <c:v>8.8240727782250006E-2</c:v>
                </c:pt>
                <c:pt idx="4866">
                  <c:v>8.8282614946370006E-2</c:v>
                </c:pt>
                <c:pt idx="4867">
                  <c:v>8.8326454162600002E-2</c:v>
                </c:pt>
                <c:pt idx="4868">
                  <c:v>8.8368795812130002E-2</c:v>
                </c:pt>
                <c:pt idx="4869">
                  <c:v>8.8405735790729995E-2</c:v>
                </c:pt>
                <c:pt idx="4870">
                  <c:v>8.8441401720049995E-2</c:v>
                </c:pt>
                <c:pt idx="4871">
                  <c:v>8.8474467396740003E-2</c:v>
                </c:pt>
                <c:pt idx="4872">
                  <c:v>8.8513597846029995E-2</c:v>
                </c:pt>
                <c:pt idx="4873">
                  <c:v>8.855090290308E-2</c:v>
                </c:pt>
                <c:pt idx="4874">
                  <c:v>8.8587090373039995E-2</c:v>
                </c:pt>
                <c:pt idx="4875">
                  <c:v>8.8622771203519995E-2</c:v>
                </c:pt>
                <c:pt idx="4876">
                  <c:v>8.8660009205340007E-2</c:v>
                </c:pt>
                <c:pt idx="4877">
                  <c:v>8.869479596615E-2</c:v>
                </c:pt>
                <c:pt idx="4878">
                  <c:v>8.873045444489E-2</c:v>
                </c:pt>
                <c:pt idx="4879">
                  <c:v>8.8767975568770002E-2</c:v>
                </c:pt>
                <c:pt idx="4880">
                  <c:v>8.8809296488760001E-2</c:v>
                </c:pt>
                <c:pt idx="4881">
                  <c:v>8.8848315179350004E-2</c:v>
                </c:pt>
                <c:pt idx="4882">
                  <c:v>8.8883645832540006E-2</c:v>
                </c:pt>
                <c:pt idx="4883">
                  <c:v>8.8922031223770001E-2</c:v>
                </c:pt>
                <c:pt idx="4884">
                  <c:v>8.8960073888300004E-2</c:v>
                </c:pt>
                <c:pt idx="4885">
                  <c:v>8.8998250663280001E-2</c:v>
                </c:pt>
                <c:pt idx="4886">
                  <c:v>8.9035525918010006E-2</c:v>
                </c:pt>
                <c:pt idx="4887">
                  <c:v>8.91050696373E-2</c:v>
                </c:pt>
                <c:pt idx="4888">
                  <c:v>8.9140377938750001E-2</c:v>
                </c:pt>
                <c:pt idx="4889">
                  <c:v>8.9175991713999994E-2</c:v>
                </c:pt>
                <c:pt idx="4890">
                  <c:v>8.9213557541370003E-2</c:v>
                </c:pt>
                <c:pt idx="4891">
                  <c:v>8.92503336072E-2</c:v>
                </c:pt>
                <c:pt idx="4892">
                  <c:v>8.9286886155610007E-2</c:v>
                </c:pt>
                <c:pt idx="4893">
                  <c:v>8.93252119422E-2</c:v>
                </c:pt>
                <c:pt idx="4894">
                  <c:v>8.936211466789E-2</c:v>
                </c:pt>
                <c:pt idx="4895">
                  <c:v>8.9403003454209998E-2</c:v>
                </c:pt>
                <c:pt idx="4896">
                  <c:v>8.9442290365700006E-2</c:v>
                </c:pt>
                <c:pt idx="4897">
                  <c:v>8.9484125375749998E-2</c:v>
                </c:pt>
                <c:pt idx="4898">
                  <c:v>8.9521184563639999E-2</c:v>
                </c:pt>
                <c:pt idx="4899">
                  <c:v>8.9559376239779998E-2</c:v>
                </c:pt>
                <c:pt idx="4900">
                  <c:v>8.9596353471280005E-2</c:v>
                </c:pt>
                <c:pt idx="4901">
                  <c:v>8.9634791016580007E-2</c:v>
                </c:pt>
                <c:pt idx="4902">
                  <c:v>8.9671306312080007E-2</c:v>
                </c:pt>
                <c:pt idx="4903">
                  <c:v>8.9708171784879998E-2</c:v>
                </c:pt>
                <c:pt idx="4904">
                  <c:v>8.9745648205279999E-2</c:v>
                </c:pt>
                <c:pt idx="4905">
                  <c:v>8.9782327413560001E-2</c:v>
                </c:pt>
                <c:pt idx="4906">
                  <c:v>8.9817956089969994E-2</c:v>
                </c:pt>
                <c:pt idx="4907">
                  <c:v>8.9856095612050005E-2</c:v>
                </c:pt>
                <c:pt idx="4908">
                  <c:v>8.9895047247410001E-2</c:v>
                </c:pt>
                <c:pt idx="4909">
                  <c:v>8.993016183376E-2</c:v>
                </c:pt>
                <c:pt idx="4910">
                  <c:v>8.9964523911479993E-2</c:v>
                </c:pt>
                <c:pt idx="4911">
                  <c:v>9.0034805238249999E-2</c:v>
                </c:pt>
                <c:pt idx="4912">
                  <c:v>9.0065881609920004E-2</c:v>
                </c:pt>
                <c:pt idx="4913">
                  <c:v>9.0097732841969994E-2</c:v>
                </c:pt>
                <c:pt idx="4914">
                  <c:v>9.0127922594550006E-2</c:v>
                </c:pt>
                <c:pt idx="4915">
                  <c:v>9.0159922838210005E-2</c:v>
                </c:pt>
                <c:pt idx="4916">
                  <c:v>9.0189576148989994E-2</c:v>
                </c:pt>
                <c:pt idx="4917">
                  <c:v>9.0221799910069997E-2</c:v>
                </c:pt>
                <c:pt idx="4918">
                  <c:v>9.0252719819550006E-2</c:v>
                </c:pt>
                <c:pt idx="4919">
                  <c:v>9.028442203999E-2</c:v>
                </c:pt>
                <c:pt idx="4920">
                  <c:v>9.0315923094750006E-2</c:v>
                </c:pt>
                <c:pt idx="4921">
                  <c:v>9.0348675847050003E-2</c:v>
                </c:pt>
                <c:pt idx="4922">
                  <c:v>9.0382203459740004E-2</c:v>
                </c:pt>
                <c:pt idx="4923">
                  <c:v>9.0416751801969994E-2</c:v>
                </c:pt>
                <c:pt idx="4924">
                  <c:v>9.0486340224740003E-2</c:v>
                </c:pt>
                <c:pt idx="4925">
                  <c:v>9.0522609651090005E-2</c:v>
                </c:pt>
                <c:pt idx="4926">
                  <c:v>9.0557187795639996E-2</c:v>
                </c:pt>
                <c:pt idx="4927">
                  <c:v>9.0590439736840001E-2</c:v>
                </c:pt>
                <c:pt idx="4928">
                  <c:v>9.0626783668990005E-2</c:v>
                </c:pt>
                <c:pt idx="4929">
                  <c:v>9.0691938996319998E-2</c:v>
                </c:pt>
                <c:pt idx="4930">
                  <c:v>9.0721651911740003E-2</c:v>
                </c:pt>
                <c:pt idx="4931">
                  <c:v>9.0784974396229998E-2</c:v>
                </c:pt>
                <c:pt idx="4932">
                  <c:v>9.0848058462140002E-2</c:v>
                </c:pt>
                <c:pt idx="4933">
                  <c:v>9.0880997478960002E-2</c:v>
                </c:pt>
                <c:pt idx="4934">
                  <c:v>9.0946599841119996E-2</c:v>
                </c:pt>
                <c:pt idx="4935">
                  <c:v>9.1005377471450002E-2</c:v>
                </c:pt>
                <c:pt idx="4936">
                  <c:v>9.1070652008059999E-2</c:v>
                </c:pt>
                <c:pt idx="4937">
                  <c:v>9.1128893196580005E-2</c:v>
                </c:pt>
                <c:pt idx="4938">
                  <c:v>9.1191537678239995E-2</c:v>
                </c:pt>
                <c:pt idx="4939">
                  <c:v>9.1221883893010003E-2</c:v>
                </c:pt>
                <c:pt idx="4940">
                  <c:v>9.1291531920430005E-2</c:v>
                </c:pt>
                <c:pt idx="4941">
                  <c:v>9.1324411332610003E-2</c:v>
                </c:pt>
                <c:pt idx="4942">
                  <c:v>9.1360569000240005E-2</c:v>
                </c:pt>
                <c:pt idx="4943">
                  <c:v>9.1425731778139993E-2</c:v>
                </c:pt>
                <c:pt idx="4944">
                  <c:v>9.1458916664119996E-2</c:v>
                </c:pt>
                <c:pt idx="4945">
                  <c:v>9.1489687561989996E-2</c:v>
                </c:pt>
                <c:pt idx="4946">
                  <c:v>9.1525726020339995E-2</c:v>
                </c:pt>
                <c:pt idx="4947">
                  <c:v>9.1560401022430002E-2</c:v>
                </c:pt>
                <c:pt idx="4948">
                  <c:v>9.1625571250919996E-2</c:v>
                </c:pt>
                <c:pt idx="4949">
                  <c:v>9.1690316796300006E-2</c:v>
                </c:pt>
                <c:pt idx="4950">
                  <c:v>9.1756768524650006E-2</c:v>
                </c:pt>
                <c:pt idx="4951">
                  <c:v>9.1826230287550006E-2</c:v>
                </c:pt>
                <c:pt idx="4952">
                  <c:v>9.1858275234699999E-2</c:v>
                </c:pt>
                <c:pt idx="4953">
                  <c:v>9.1926835477350005E-2</c:v>
                </c:pt>
                <c:pt idx="4954">
                  <c:v>9.1991744935510003E-2</c:v>
                </c:pt>
                <c:pt idx="4955">
                  <c:v>9.2051677405830007E-2</c:v>
                </c:pt>
                <c:pt idx="4956">
                  <c:v>9.211722761393E-2</c:v>
                </c:pt>
                <c:pt idx="4957">
                  <c:v>9.2176958918570001E-2</c:v>
                </c:pt>
                <c:pt idx="4958">
                  <c:v>9.2231899499889997E-2</c:v>
                </c:pt>
                <c:pt idx="4959">
                  <c:v>9.2292048037050003E-2</c:v>
                </c:pt>
                <c:pt idx="4960">
                  <c:v>9.2323623597620003E-2</c:v>
                </c:pt>
                <c:pt idx="4961">
                  <c:v>9.2388659715649996E-2</c:v>
                </c:pt>
                <c:pt idx="4962">
                  <c:v>9.2453978955749999E-2</c:v>
                </c:pt>
                <c:pt idx="4963">
                  <c:v>9.2515945434569993E-2</c:v>
                </c:pt>
                <c:pt idx="4964">
                  <c:v>9.2548288404940005E-2</c:v>
                </c:pt>
                <c:pt idx="4965">
                  <c:v>9.2609889805320006E-2</c:v>
                </c:pt>
                <c:pt idx="4966">
                  <c:v>9.2666648328300003E-2</c:v>
                </c:pt>
                <c:pt idx="4967">
                  <c:v>9.2726200819019999E-2</c:v>
                </c:pt>
                <c:pt idx="4968">
                  <c:v>9.2780575156209993E-2</c:v>
                </c:pt>
                <c:pt idx="4969">
                  <c:v>9.2839233577250005E-2</c:v>
                </c:pt>
                <c:pt idx="4970">
                  <c:v>9.2896990478039995E-2</c:v>
                </c:pt>
                <c:pt idx="4971">
                  <c:v>9.2954173684119998E-2</c:v>
                </c:pt>
                <c:pt idx="4972">
                  <c:v>9.3008458614350004E-2</c:v>
                </c:pt>
                <c:pt idx="4973">
                  <c:v>9.3065164983269999E-2</c:v>
                </c:pt>
                <c:pt idx="4974">
                  <c:v>9.3123465776439998E-2</c:v>
                </c:pt>
                <c:pt idx="4975">
                  <c:v>9.3179538846019996E-2</c:v>
                </c:pt>
                <c:pt idx="4976">
                  <c:v>9.3238189816470002E-2</c:v>
                </c:pt>
                <c:pt idx="4977">
                  <c:v>9.3298412859440003E-2</c:v>
                </c:pt>
                <c:pt idx="4978">
                  <c:v>9.3359142541889997E-2</c:v>
                </c:pt>
                <c:pt idx="4979">
                  <c:v>9.3415491282939994E-2</c:v>
                </c:pt>
                <c:pt idx="4980">
                  <c:v>9.3474745750429994E-2</c:v>
                </c:pt>
                <c:pt idx="4981">
                  <c:v>9.3532696366309995E-2</c:v>
                </c:pt>
                <c:pt idx="4982">
                  <c:v>9.3592159450050005E-2</c:v>
                </c:pt>
                <c:pt idx="4983">
                  <c:v>9.3655221164230001E-2</c:v>
                </c:pt>
                <c:pt idx="4984">
                  <c:v>9.3713991343979994E-2</c:v>
                </c:pt>
                <c:pt idx="4985">
                  <c:v>9.3772016465659996E-2</c:v>
                </c:pt>
                <c:pt idx="4986">
                  <c:v>9.3830354511740002E-2</c:v>
                </c:pt>
                <c:pt idx="4987">
                  <c:v>9.3887560069560005E-2</c:v>
                </c:pt>
                <c:pt idx="4988">
                  <c:v>9.3944713473319993E-2</c:v>
                </c:pt>
                <c:pt idx="4989">
                  <c:v>9.4001494348049996E-2</c:v>
                </c:pt>
                <c:pt idx="4990">
                  <c:v>9.4061650335790004E-2</c:v>
                </c:pt>
                <c:pt idx="4991">
                  <c:v>9.4119027256969995E-2</c:v>
                </c:pt>
                <c:pt idx="4992">
                  <c:v>9.4174690544610001E-2</c:v>
                </c:pt>
                <c:pt idx="4993">
                  <c:v>9.4233267009260005E-2</c:v>
                </c:pt>
                <c:pt idx="4994">
                  <c:v>9.4290636479850004E-2</c:v>
                </c:pt>
                <c:pt idx="4995">
                  <c:v>9.4353251159189994E-2</c:v>
                </c:pt>
                <c:pt idx="4996">
                  <c:v>9.4414703547949994E-2</c:v>
                </c:pt>
                <c:pt idx="4997">
                  <c:v>9.4474703073500005E-2</c:v>
                </c:pt>
                <c:pt idx="4998">
                  <c:v>9.4527922570709993E-2</c:v>
                </c:pt>
                <c:pt idx="4999">
                  <c:v>9.4590589404109998E-2</c:v>
                </c:pt>
                <c:pt idx="5000">
                  <c:v>9.4646498560909995E-2</c:v>
                </c:pt>
                <c:pt idx="5001">
                  <c:v>9.4706699252130003E-2</c:v>
                </c:pt>
                <c:pt idx="5002">
                  <c:v>9.4765953719620002E-2</c:v>
                </c:pt>
                <c:pt idx="5003">
                  <c:v>9.482584893703E-2</c:v>
                </c:pt>
                <c:pt idx="5004">
                  <c:v>9.4913125038149998E-2</c:v>
                </c:pt>
                <c:pt idx="5005">
                  <c:v>9.4968430697920006E-2</c:v>
                </c:pt>
                <c:pt idx="5006">
                  <c:v>9.5025435090069998E-2</c:v>
                </c:pt>
                <c:pt idx="5007">
                  <c:v>9.5091924071309994E-2</c:v>
                </c:pt>
                <c:pt idx="5008">
                  <c:v>9.5153883099559994E-2</c:v>
                </c:pt>
                <c:pt idx="5009">
                  <c:v>9.5215484499930003E-2</c:v>
                </c:pt>
                <c:pt idx="5010">
                  <c:v>9.5282644033429995E-2</c:v>
                </c:pt>
                <c:pt idx="5011">
                  <c:v>9.5347739756109995E-2</c:v>
                </c:pt>
                <c:pt idx="5012">
                  <c:v>9.5403924584389996E-2</c:v>
                </c:pt>
                <c:pt idx="5013">
                  <c:v>9.5465525984760005E-2</c:v>
                </c:pt>
                <c:pt idx="5014">
                  <c:v>9.5526404678819996E-2</c:v>
                </c:pt>
                <c:pt idx="5015">
                  <c:v>9.5590569078919996E-2</c:v>
                </c:pt>
                <c:pt idx="5016">
                  <c:v>9.5685102045539996E-2</c:v>
                </c:pt>
                <c:pt idx="5017">
                  <c:v>9.5750033855439995E-2</c:v>
                </c:pt>
                <c:pt idx="5018">
                  <c:v>9.5811605453490004E-2</c:v>
                </c:pt>
                <c:pt idx="5019">
                  <c:v>9.5871895551680006E-2</c:v>
                </c:pt>
                <c:pt idx="5020">
                  <c:v>9.5932669937610002E-2</c:v>
                </c:pt>
                <c:pt idx="5021">
                  <c:v>9.5988370478149995E-2</c:v>
                </c:pt>
                <c:pt idx="5022">
                  <c:v>9.6050597727299999E-2</c:v>
                </c:pt>
                <c:pt idx="5023">
                  <c:v>9.6108652651309995E-2</c:v>
                </c:pt>
                <c:pt idx="5024">
                  <c:v>9.616508334875E-2</c:v>
                </c:pt>
                <c:pt idx="5025">
                  <c:v>9.6254281699659994E-2</c:v>
                </c:pt>
                <c:pt idx="5026">
                  <c:v>9.6307456493380003E-2</c:v>
                </c:pt>
                <c:pt idx="5027">
                  <c:v>9.6367470920090001E-2</c:v>
                </c:pt>
                <c:pt idx="5028">
                  <c:v>9.6463412046429997E-2</c:v>
                </c:pt>
                <c:pt idx="5029">
                  <c:v>9.65229049325E-2</c:v>
                </c:pt>
                <c:pt idx="5030">
                  <c:v>9.6585340797900002E-2</c:v>
                </c:pt>
                <c:pt idx="5031">
                  <c:v>9.6652105450629994E-2</c:v>
                </c:pt>
                <c:pt idx="5032">
                  <c:v>9.6714243292810004E-2</c:v>
                </c:pt>
                <c:pt idx="5033">
                  <c:v>9.6777200698849999E-2</c:v>
                </c:pt>
                <c:pt idx="5034">
                  <c:v>9.6845239400859998E-2</c:v>
                </c:pt>
                <c:pt idx="5035">
                  <c:v>9.6911430358889994E-2</c:v>
                </c:pt>
                <c:pt idx="5036">
                  <c:v>9.6976310014719999E-2</c:v>
                </c:pt>
                <c:pt idx="5037">
                  <c:v>9.7043015062810004E-2</c:v>
                </c:pt>
                <c:pt idx="5038">
                  <c:v>9.7112096846100004E-2</c:v>
                </c:pt>
                <c:pt idx="5039">
                  <c:v>9.717597812414E-2</c:v>
                </c:pt>
                <c:pt idx="5040">
                  <c:v>9.7242109477520003E-2</c:v>
                </c:pt>
                <c:pt idx="5041">
                  <c:v>9.7307428717610001E-2</c:v>
                </c:pt>
                <c:pt idx="5042">
                  <c:v>9.7371831536290004E-2</c:v>
                </c:pt>
                <c:pt idx="5043">
                  <c:v>9.7430773079399999E-2</c:v>
                </c:pt>
                <c:pt idx="5044">
                  <c:v>9.7495496273039994E-2</c:v>
                </c:pt>
                <c:pt idx="5045">
                  <c:v>9.7560010850430007E-2</c:v>
                </c:pt>
                <c:pt idx="5046">
                  <c:v>9.762505441904E-2</c:v>
                </c:pt>
                <c:pt idx="5047">
                  <c:v>9.7690634429450002E-2</c:v>
                </c:pt>
                <c:pt idx="5048">
                  <c:v>9.7759000957009998E-2</c:v>
                </c:pt>
                <c:pt idx="5049">
                  <c:v>9.7828201949599999E-2</c:v>
                </c:pt>
                <c:pt idx="5050">
                  <c:v>9.7894832491870004E-2</c:v>
                </c:pt>
                <c:pt idx="5051">
                  <c:v>9.7960002720359998E-2</c:v>
                </c:pt>
                <c:pt idx="5052">
                  <c:v>9.8025538027289999E-2</c:v>
                </c:pt>
                <c:pt idx="5053">
                  <c:v>9.8091349005700004E-2</c:v>
                </c:pt>
                <c:pt idx="5054">
                  <c:v>9.8154008388519995E-2</c:v>
                </c:pt>
                <c:pt idx="5055">
                  <c:v>9.8220400512220002E-2</c:v>
                </c:pt>
                <c:pt idx="5056">
                  <c:v>9.8290927708149997E-2</c:v>
                </c:pt>
                <c:pt idx="5057">
                  <c:v>9.8362259566780005E-2</c:v>
                </c:pt>
                <c:pt idx="5058">
                  <c:v>9.8429158329960006E-2</c:v>
                </c:pt>
                <c:pt idx="5059">
                  <c:v>9.8500102758409994E-2</c:v>
                </c:pt>
                <c:pt idx="5060">
                  <c:v>9.8568856716160003E-2</c:v>
                </c:pt>
                <c:pt idx="5061">
                  <c:v>9.8632678389550005E-2</c:v>
                </c:pt>
                <c:pt idx="5062">
                  <c:v>9.8693333566190006E-2</c:v>
                </c:pt>
                <c:pt idx="5063">
                  <c:v>9.8760783672330002E-2</c:v>
                </c:pt>
                <c:pt idx="5064">
                  <c:v>9.8821349442010001E-2</c:v>
                </c:pt>
                <c:pt idx="5065">
                  <c:v>9.8884858191010006E-2</c:v>
                </c:pt>
                <c:pt idx="5066">
                  <c:v>9.8950125277040002E-2</c:v>
                </c:pt>
                <c:pt idx="5067">
                  <c:v>9.9016822874550006E-2</c:v>
                </c:pt>
                <c:pt idx="5068">
                  <c:v>9.9080644547939994E-2</c:v>
                </c:pt>
                <c:pt idx="5069">
                  <c:v>9.9141381680970003E-2</c:v>
                </c:pt>
                <c:pt idx="5070">
                  <c:v>9.9203161895280001E-2</c:v>
                </c:pt>
                <c:pt idx="5071">
                  <c:v>9.9260814487930005E-2</c:v>
                </c:pt>
                <c:pt idx="5072">
                  <c:v>9.9321238696579994E-2</c:v>
                </c:pt>
                <c:pt idx="5073">
                  <c:v>9.9376000463960001E-2</c:v>
                </c:pt>
                <c:pt idx="5074">
                  <c:v>9.9470920860770001E-2</c:v>
                </c:pt>
                <c:pt idx="5075">
                  <c:v>9.9536515772340003E-2</c:v>
                </c:pt>
                <c:pt idx="5076">
                  <c:v>9.9598348140719994E-2</c:v>
                </c:pt>
                <c:pt idx="5077">
                  <c:v>9.9662326276300006E-2</c:v>
                </c:pt>
                <c:pt idx="5078">
                  <c:v>9.9724821746350001E-2</c:v>
                </c:pt>
                <c:pt idx="5079">
                  <c:v>9.9787302315239995E-2</c:v>
                </c:pt>
                <c:pt idx="5080">
                  <c:v>9.9840909242630005E-2</c:v>
                </c:pt>
                <c:pt idx="5081">
                  <c:v>9.9927417933939999E-2</c:v>
                </c:pt>
                <c:pt idx="5082">
                  <c:v>9.9985517561440002E-2</c:v>
                </c:pt>
                <c:pt idx="5083">
                  <c:v>0.1000661700964</c:v>
                </c:pt>
                <c:pt idx="5084">
                  <c:v>0.10015999525789999</c:v>
                </c:pt>
                <c:pt idx="5085">
                  <c:v>0.1002500727773</c:v>
                </c:pt>
                <c:pt idx="5086">
                  <c:v>0.1003083661199</c:v>
                </c:pt>
                <c:pt idx="5087">
                  <c:v>0.1003996282816</c:v>
                </c:pt>
                <c:pt idx="5088">
                  <c:v>0.1004893109202</c:v>
                </c:pt>
                <c:pt idx="5089">
                  <c:v>0.10057484358550001</c:v>
                </c:pt>
                <c:pt idx="5090">
                  <c:v>0.1006573587656</c:v>
                </c:pt>
                <c:pt idx="5091">
                  <c:v>0.1007506251335</c:v>
                </c:pt>
                <c:pt idx="5092">
                  <c:v>0.1008369326591</c:v>
                </c:pt>
                <c:pt idx="5093">
                  <c:v>0.1009492725134</c:v>
                </c:pt>
                <c:pt idx="5094">
                  <c:v>0.10111095756290001</c:v>
                </c:pt>
                <c:pt idx="5095">
                  <c:v>0.10126473009589999</c:v>
                </c:pt>
                <c:pt idx="5096">
                  <c:v>0.1013528332114</c:v>
                </c:pt>
                <c:pt idx="5097">
                  <c:v>0.1014676392078</c:v>
                </c:pt>
                <c:pt idx="5098">
                  <c:v>0.1016388982534</c:v>
                </c:pt>
                <c:pt idx="5099">
                  <c:v>0.1017480120063</c:v>
                </c:pt>
                <c:pt idx="5100">
                  <c:v>0.1020276248455</c:v>
                </c:pt>
                <c:pt idx="5101">
                  <c:v>0.1021106913686</c:v>
                </c:pt>
                <c:pt idx="5102">
                  <c:v>0.1022508591413</c:v>
                </c:pt>
                <c:pt idx="5103">
                  <c:v>0.102426789701</c:v>
                </c:pt>
                <c:pt idx="5104">
                  <c:v>0.10269080102439999</c:v>
                </c:pt>
                <c:pt idx="5105">
                  <c:v>0.1029772982001</c:v>
                </c:pt>
                <c:pt idx="5106">
                  <c:v>0.10325388610360001</c:v>
                </c:pt>
                <c:pt idx="5107">
                  <c:v>0.1035273820162</c:v>
                </c:pt>
                <c:pt idx="5108">
                  <c:v>0.10375027358530001</c:v>
                </c:pt>
                <c:pt idx="5109">
                  <c:v>0.10402158647779999</c:v>
                </c:pt>
                <c:pt idx="5110">
                  <c:v>0.10430226475</c:v>
                </c:pt>
                <c:pt idx="5111">
                  <c:v>0.1045688837767</c:v>
                </c:pt>
                <c:pt idx="5112">
                  <c:v>0.1048415601254</c:v>
                </c:pt>
                <c:pt idx="5113">
                  <c:v>0.10513839125630001</c:v>
                </c:pt>
                <c:pt idx="5114">
                  <c:v>0.1053871661425</c:v>
                </c:pt>
                <c:pt idx="5115">
                  <c:v>0.1056474745274</c:v>
                </c:pt>
                <c:pt idx="5116">
                  <c:v>0.1058463305235</c:v>
                </c:pt>
                <c:pt idx="5117">
                  <c:v>0.1060233339667</c:v>
                </c:pt>
                <c:pt idx="5118">
                  <c:v>0.10620798170570001</c:v>
                </c:pt>
                <c:pt idx="5119">
                  <c:v>0.1063734814525</c:v>
                </c:pt>
                <c:pt idx="5120">
                  <c:v>0.106542289257</c:v>
                </c:pt>
                <c:pt idx="5121">
                  <c:v>0.10662750899789999</c:v>
                </c:pt>
                <c:pt idx="5122">
                  <c:v>0.10676467418670001</c:v>
                </c:pt>
                <c:pt idx="5123">
                  <c:v>0.1068730130792</c:v>
                </c:pt>
                <c:pt idx="5124">
                  <c:v>0.1070097461343</c:v>
                </c:pt>
                <c:pt idx="5125">
                  <c:v>0.1071189716458</c:v>
                </c:pt>
                <c:pt idx="5126">
                  <c:v>0.10722482204439999</c:v>
                </c:pt>
                <c:pt idx="5127">
                  <c:v>0.1073077097535</c:v>
                </c:pt>
                <c:pt idx="5128">
                  <c:v>0.10741182416679999</c:v>
                </c:pt>
                <c:pt idx="5129">
                  <c:v>0.10748990625139999</c:v>
                </c:pt>
                <c:pt idx="5130">
                  <c:v>0.10760207474230001</c:v>
                </c:pt>
                <c:pt idx="5131">
                  <c:v>0.10768871009350001</c:v>
                </c:pt>
                <c:pt idx="5132">
                  <c:v>0.10780427604910001</c:v>
                </c:pt>
                <c:pt idx="5133">
                  <c:v>0.1079136356711</c:v>
                </c:pt>
                <c:pt idx="5134">
                  <c:v>0.1079918891191</c:v>
                </c:pt>
                <c:pt idx="5135">
                  <c:v>0.10807278007270001</c:v>
                </c:pt>
                <c:pt idx="5136">
                  <c:v>0.1081519201398</c:v>
                </c:pt>
                <c:pt idx="5137">
                  <c:v>0.10823934525249999</c:v>
                </c:pt>
                <c:pt idx="5138">
                  <c:v>0.10832606256009999</c:v>
                </c:pt>
                <c:pt idx="5139">
                  <c:v>0.1083829849958</c:v>
                </c:pt>
                <c:pt idx="5140">
                  <c:v>0.10843485593799999</c:v>
                </c:pt>
                <c:pt idx="5141">
                  <c:v>0.10848629474639999</c:v>
                </c:pt>
                <c:pt idx="5142">
                  <c:v>0.10856077074999999</c:v>
                </c:pt>
                <c:pt idx="5143">
                  <c:v>0.10861141979690001</c:v>
                </c:pt>
                <c:pt idx="5144">
                  <c:v>0.1086879968643</c:v>
                </c:pt>
                <c:pt idx="5145">
                  <c:v>0.10874209553</c:v>
                </c:pt>
                <c:pt idx="5146">
                  <c:v>0.1087981238961</c:v>
                </c:pt>
                <c:pt idx="5147">
                  <c:v>0.1088848784566</c:v>
                </c:pt>
                <c:pt idx="5148">
                  <c:v>0.10894768685099999</c:v>
                </c:pt>
                <c:pt idx="5149">
                  <c:v>0.1090345680714</c:v>
                </c:pt>
                <c:pt idx="5150">
                  <c:v>0.1090890169144</c:v>
                </c:pt>
                <c:pt idx="5151">
                  <c:v>0.1091477274895</c:v>
                </c:pt>
                <c:pt idx="5152">
                  <c:v>0.1092067807913</c:v>
                </c:pt>
                <c:pt idx="5153">
                  <c:v>0.1092603206635</c:v>
                </c:pt>
                <c:pt idx="5154">
                  <c:v>0.10931205749510001</c:v>
                </c:pt>
                <c:pt idx="5155">
                  <c:v>0.10936650633809999</c:v>
                </c:pt>
                <c:pt idx="5156">
                  <c:v>0.1094208583236</c:v>
                </c:pt>
                <c:pt idx="5157">
                  <c:v>0.10947377979759999</c:v>
                </c:pt>
                <c:pt idx="5158">
                  <c:v>0.10952450335030001</c:v>
                </c:pt>
                <c:pt idx="5159">
                  <c:v>0.10958401113750001</c:v>
                </c:pt>
                <c:pt idx="5160">
                  <c:v>0.10964368283750001</c:v>
                </c:pt>
                <c:pt idx="5161">
                  <c:v>0.10970114171500001</c:v>
                </c:pt>
                <c:pt idx="5162">
                  <c:v>0.1097535192966</c:v>
                </c:pt>
                <c:pt idx="5163">
                  <c:v>0.1098396554589</c:v>
                </c:pt>
                <c:pt idx="5164">
                  <c:v>0.1098977252841</c:v>
                </c:pt>
                <c:pt idx="5165">
                  <c:v>0.109953738749</c:v>
                </c:pt>
                <c:pt idx="5166">
                  <c:v>0.1100117042661</c:v>
                </c:pt>
                <c:pt idx="5167">
                  <c:v>0.1100690439343</c:v>
                </c:pt>
                <c:pt idx="5168">
                  <c:v>0.1101330667734</c:v>
                </c:pt>
                <c:pt idx="5169">
                  <c:v>0.110190294683</c:v>
                </c:pt>
                <c:pt idx="5170">
                  <c:v>0.1102467775345</c:v>
                </c:pt>
                <c:pt idx="5171">
                  <c:v>0.1103050932288</c:v>
                </c:pt>
                <c:pt idx="5172">
                  <c:v>0.1103664413095</c:v>
                </c:pt>
                <c:pt idx="5173">
                  <c:v>0.1104257032275</c:v>
                </c:pt>
                <c:pt idx="5174">
                  <c:v>0.1104872301221</c:v>
                </c:pt>
                <c:pt idx="5175">
                  <c:v>0.11057855188850001</c:v>
                </c:pt>
                <c:pt idx="5176">
                  <c:v>0.1106378659606</c:v>
                </c:pt>
                <c:pt idx="5177">
                  <c:v>0.1106945425272</c:v>
                </c:pt>
                <c:pt idx="5178">
                  <c:v>0.1107490286231</c:v>
                </c:pt>
                <c:pt idx="5179">
                  <c:v>0.1108071282506</c:v>
                </c:pt>
                <c:pt idx="5180">
                  <c:v>0.1108950600028</c:v>
                </c:pt>
                <c:pt idx="5181">
                  <c:v>0.11095342040059999</c:v>
                </c:pt>
                <c:pt idx="5182">
                  <c:v>0.1110101863742</c:v>
                </c:pt>
                <c:pt idx="5183">
                  <c:v>0.1110941469669</c:v>
                </c:pt>
                <c:pt idx="5184">
                  <c:v>0.1111494377255</c:v>
                </c:pt>
                <c:pt idx="5185">
                  <c:v>0.1112036108971</c:v>
                </c:pt>
                <c:pt idx="5186">
                  <c:v>0.1112639456987</c:v>
                </c:pt>
                <c:pt idx="5187">
                  <c:v>0.1113207861781</c:v>
                </c:pt>
                <c:pt idx="5188">
                  <c:v>0.1113818138838</c:v>
                </c:pt>
                <c:pt idx="5189">
                  <c:v>0.11144194751979999</c:v>
                </c:pt>
                <c:pt idx="5190">
                  <c:v>0.11152730882170001</c:v>
                </c:pt>
                <c:pt idx="5191">
                  <c:v>0.1116088405252</c:v>
                </c:pt>
                <c:pt idx="5192">
                  <c:v>0.1116663739085</c:v>
                </c:pt>
                <c:pt idx="5193">
                  <c:v>0.1117215752602</c:v>
                </c:pt>
                <c:pt idx="5194">
                  <c:v>0.1117781549692</c:v>
                </c:pt>
                <c:pt idx="5195">
                  <c:v>0.11184110492469999</c:v>
                </c:pt>
                <c:pt idx="5196">
                  <c:v>0.1119025722146</c:v>
                </c:pt>
                <c:pt idx="5197">
                  <c:v>0.1119536831975</c:v>
                </c:pt>
                <c:pt idx="5198">
                  <c:v>0.112010858953</c:v>
                </c:pt>
                <c:pt idx="5199">
                  <c:v>0.11206859350200001</c:v>
                </c:pt>
                <c:pt idx="5200">
                  <c:v>0.1121259629726</c:v>
                </c:pt>
                <c:pt idx="5201">
                  <c:v>0.11218236386780001</c:v>
                </c:pt>
                <c:pt idx="5202">
                  <c:v>0.1122486814857</c:v>
                </c:pt>
                <c:pt idx="5203">
                  <c:v>0.1123099923134</c:v>
                </c:pt>
                <c:pt idx="5204">
                  <c:v>0.11236842721699999</c:v>
                </c:pt>
                <c:pt idx="5205">
                  <c:v>0.1124256402254</c:v>
                </c:pt>
                <c:pt idx="5206">
                  <c:v>0.1124849915504</c:v>
                </c:pt>
                <c:pt idx="5207">
                  <c:v>0.1125426068902</c:v>
                </c:pt>
                <c:pt idx="5208">
                  <c:v>0.1126039549708</c:v>
                </c:pt>
                <c:pt idx="5209">
                  <c:v>0.1126678436995</c:v>
                </c:pt>
                <c:pt idx="5210">
                  <c:v>0.1127335727215</c:v>
                </c:pt>
                <c:pt idx="5211">
                  <c:v>0.1127955764532</c:v>
                </c:pt>
                <c:pt idx="5212">
                  <c:v>0.11285851895809999</c:v>
                </c:pt>
                <c:pt idx="5213">
                  <c:v>0.1129206418991</c:v>
                </c:pt>
                <c:pt idx="5214">
                  <c:v>0.1129873469472</c:v>
                </c:pt>
                <c:pt idx="5215">
                  <c:v>0.1130451112986</c:v>
                </c:pt>
                <c:pt idx="5216">
                  <c:v>0.1131294369698</c:v>
                </c:pt>
                <c:pt idx="5217">
                  <c:v>0.11319014430050001</c:v>
                </c:pt>
                <c:pt idx="5218">
                  <c:v>0.1132460981607</c:v>
                </c:pt>
                <c:pt idx="5219">
                  <c:v>0.1133016869426</c:v>
                </c:pt>
                <c:pt idx="5220">
                  <c:v>0.11336662620309999</c:v>
                </c:pt>
                <c:pt idx="5221">
                  <c:v>0.1134260222316</c:v>
                </c:pt>
                <c:pt idx="5222">
                  <c:v>0.11348572373390001</c:v>
                </c:pt>
                <c:pt idx="5223">
                  <c:v>0.1135447472334</c:v>
                </c:pt>
                <c:pt idx="5224">
                  <c:v>0.1136045381427</c:v>
                </c:pt>
                <c:pt idx="5225">
                  <c:v>0.1136968582869</c:v>
                </c:pt>
                <c:pt idx="5226">
                  <c:v>0.1137593686581</c:v>
                </c:pt>
                <c:pt idx="5227">
                  <c:v>0.1138196960092</c:v>
                </c:pt>
                <c:pt idx="5228">
                  <c:v>0.1138786450028</c:v>
                </c:pt>
                <c:pt idx="5229">
                  <c:v>0.11396779119970001</c:v>
                </c:pt>
                <c:pt idx="5230">
                  <c:v>0.11402665078639999</c:v>
                </c:pt>
                <c:pt idx="5231">
                  <c:v>0.1141210123897</c:v>
                </c:pt>
                <c:pt idx="5232">
                  <c:v>0.1142168268561</c:v>
                </c:pt>
                <c:pt idx="5233">
                  <c:v>0.1142813712358</c:v>
                </c:pt>
                <c:pt idx="5234">
                  <c:v>0.1143397763371</c:v>
                </c:pt>
                <c:pt idx="5235">
                  <c:v>0.11439836025239999</c:v>
                </c:pt>
                <c:pt idx="5236">
                  <c:v>0.1144554540515</c:v>
                </c:pt>
                <c:pt idx="5237">
                  <c:v>0.1145122647285</c:v>
                </c:pt>
                <c:pt idx="5238">
                  <c:v>0.1145715415478</c:v>
                </c:pt>
                <c:pt idx="5239">
                  <c:v>0.1146353110671</c:v>
                </c:pt>
                <c:pt idx="5240">
                  <c:v>0.1146942973137</c:v>
                </c:pt>
                <c:pt idx="5241">
                  <c:v>0.11475979536769999</c:v>
                </c:pt>
                <c:pt idx="5242">
                  <c:v>0.1148239374161</c:v>
                </c:pt>
                <c:pt idx="5243">
                  <c:v>0.11488267034290001</c:v>
                </c:pt>
                <c:pt idx="5244">
                  <c:v>0.1149447858334</c:v>
                </c:pt>
                <c:pt idx="5245">
                  <c:v>0.1150112226605</c:v>
                </c:pt>
                <c:pt idx="5246">
                  <c:v>0.1150749027729</c:v>
                </c:pt>
                <c:pt idx="5247">
                  <c:v>0.1151371598244</c:v>
                </c:pt>
                <c:pt idx="5248">
                  <c:v>0.1151992529631</c:v>
                </c:pt>
                <c:pt idx="5249">
                  <c:v>0.11526633799079999</c:v>
                </c:pt>
                <c:pt idx="5250">
                  <c:v>0.11532388627530001</c:v>
                </c:pt>
                <c:pt idx="5251">
                  <c:v>0.1153881475329</c:v>
                </c:pt>
                <c:pt idx="5252">
                  <c:v>0.1154528260231</c:v>
                </c:pt>
                <c:pt idx="5253">
                  <c:v>0.1155239641666</c:v>
                </c:pt>
                <c:pt idx="5254">
                  <c:v>0.1155830100179</c:v>
                </c:pt>
                <c:pt idx="5255">
                  <c:v>0.1156539097428</c:v>
                </c:pt>
                <c:pt idx="5256">
                  <c:v>0.1157139390707</c:v>
                </c:pt>
                <c:pt idx="5257">
                  <c:v>0.115781404078</c:v>
                </c:pt>
                <c:pt idx="5258">
                  <c:v>0.1158482134342</c:v>
                </c:pt>
                <c:pt idx="5259">
                  <c:v>0.11592203378679999</c:v>
                </c:pt>
                <c:pt idx="5260">
                  <c:v>0.11598724126819999</c:v>
                </c:pt>
                <c:pt idx="5261">
                  <c:v>0.11605975031849999</c:v>
                </c:pt>
                <c:pt idx="5262">
                  <c:v>0.1161208152771</c:v>
                </c:pt>
                <c:pt idx="5263">
                  <c:v>0.1161795258522</c:v>
                </c:pt>
                <c:pt idx="5264">
                  <c:v>0.1162391528487</c:v>
                </c:pt>
                <c:pt idx="5265">
                  <c:v>0.116303473711</c:v>
                </c:pt>
                <c:pt idx="5266">
                  <c:v>0.1163645088673</c:v>
                </c:pt>
                <c:pt idx="5267">
                  <c:v>0.1164332404733</c:v>
                </c:pt>
                <c:pt idx="5268">
                  <c:v>0.1164994165301</c:v>
                </c:pt>
                <c:pt idx="5269">
                  <c:v>0.116605758667</c:v>
                </c:pt>
                <c:pt idx="5270">
                  <c:v>0.1166697517037</c:v>
                </c:pt>
                <c:pt idx="5271">
                  <c:v>0.1167339235544</c:v>
                </c:pt>
                <c:pt idx="5272">
                  <c:v>0.11683804541829999</c:v>
                </c:pt>
                <c:pt idx="5273">
                  <c:v>0.1169050857425</c:v>
                </c:pt>
                <c:pt idx="5274">
                  <c:v>0.11696853488679999</c:v>
                </c:pt>
                <c:pt idx="5275">
                  <c:v>0.1170357689261</c:v>
                </c:pt>
                <c:pt idx="5276">
                  <c:v>0.1171287000179</c:v>
                </c:pt>
                <c:pt idx="5277">
                  <c:v>0.1172172650695</c:v>
                </c:pt>
                <c:pt idx="5278">
                  <c:v>0.1173103377223</c:v>
                </c:pt>
                <c:pt idx="5279">
                  <c:v>0.1174028590322</c:v>
                </c:pt>
                <c:pt idx="5280">
                  <c:v>0.1175010725856</c:v>
                </c:pt>
                <c:pt idx="5281">
                  <c:v>0.1175986081362</c:v>
                </c:pt>
                <c:pt idx="5282">
                  <c:v>0.1176681146026</c:v>
                </c:pt>
                <c:pt idx="5283">
                  <c:v>0.1177620887756</c:v>
                </c:pt>
                <c:pt idx="5284">
                  <c:v>0.1178296431899</c:v>
                </c:pt>
                <c:pt idx="5285">
                  <c:v>0.1179272085428</c:v>
                </c:pt>
                <c:pt idx="5286">
                  <c:v>0.1179922372103</c:v>
                </c:pt>
                <c:pt idx="5287">
                  <c:v>0.1180600374937</c:v>
                </c:pt>
                <c:pt idx="5288">
                  <c:v>0.1181253865361</c:v>
                </c:pt>
                <c:pt idx="5289">
                  <c:v>0.118187494576</c:v>
                </c:pt>
                <c:pt idx="5290">
                  <c:v>0.1182556375861</c:v>
                </c:pt>
                <c:pt idx="5291">
                  <c:v>0.1183179989457</c:v>
                </c:pt>
                <c:pt idx="5292">
                  <c:v>0.1183823272586</c:v>
                </c:pt>
                <c:pt idx="5293">
                  <c:v>0.1184483617544</c:v>
                </c:pt>
                <c:pt idx="5294">
                  <c:v>0.1185111403465</c:v>
                </c:pt>
                <c:pt idx="5295">
                  <c:v>0.11857515573500001</c:v>
                </c:pt>
                <c:pt idx="5296">
                  <c:v>0.1186431124806</c:v>
                </c:pt>
                <c:pt idx="5297">
                  <c:v>0.1187075674534</c:v>
                </c:pt>
                <c:pt idx="5298">
                  <c:v>0.1187754869461</c:v>
                </c:pt>
                <c:pt idx="5299">
                  <c:v>0.1188374683261</c:v>
                </c:pt>
                <c:pt idx="5300">
                  <c:v>0.11890360713009999</c:v>
                </c:pt>
                <c:pt idx="5301">
                  <c:v>0.1189982518554</c:v>
                </c:pt>
                <c:pt idx="5302">
                  <c:v>0.1190667375922</c:v>
                </c:pt>
                <c:pt idx="5303">
                  <c:v>0.11913218349220001</c:v>
                </c:pt>
                <c:pt idx="5304">
                  <c:v>0.11920472979549999</c:v>
                </c:pt>
                <c:pt idx="5305">
                  <c:v>0.11927507817749999</c:v>
                </c:pt>
                <c:pt idx="5306">
                  <c:v>0.1193402484059</c:v>
                </c:pt>
                <c:pt idx="5307">
                  <c:v>0.1193994954228</c:v>
                </c:pt>
                <c:pt idx="5308">
                  <c:v>0.1194662302732</c:v>
                </c:pt>
                <c:pt idx="5309">
                  <c:v>0.1195294782519</c:v>
                </c:pt>
                <c:pt idx="5310">
                  <c:v>0.1195608153939</c:v>
                </c:pt>
                <c:pt idx="5311">
                  <c:v>0.1196255013347</c:v>
                </c:pt>
                <c:pt idx="5312">
                  <c:v>0.1196954920888</c:v>
                </c:pt>
                <c:pt idx="5313">
                  <c:v>0.1197608187795</c:v>
                </c:pt>
                <c:pt idx="5314">
                  <c:v>0.1198226884007</c:v>
                </c:pt>
                <c:pt idx="5315">
                  <c:v>0.11988530308009999</c:v>
                </c:pt>
                <c:pt idx="5316">
                  <c:v>0.1199488639832</c:v>
                </c:pt>
                <c:pt idx="5317">
                  <c:v>0.1200137063861</c:v>
                </c:pt>
                <c:pt idx="5318">
                  <c:v>0.1200823634863</c:v>
                </c:pt>
                <c:pt idx="5319">
                  <c:v>0.1201840862632</c:v>
                </c:pt>
                <c:pt idx="5320">
                  <c:v>0.1202845647931</c:v>
                </c:pt>
                <c:pt idx="5321">
                  <c:v>0.1203470379114</c:v>
                </c:pt>
                <c:pt idx="5322">
                  <c:v>0.12040624767539999</c:v>
                </c:pt>
                <c:pt idx="5323">
                  <c:v>0.1204633638263</c:v>
                </c:pt>
                <c:pt idx="5324">
                  <c:v>0.1205282956362</c:v>
                </c:pt>
                <c:pt idx="5325">
                  <c:v>0.1205955520272</c:v>
                </c:pt>
                <c:pt idx="5326">
                  <c:v>0.12070030719039999</c:v>
                </c:pt>
                <c:pt idx="5327">
                  <c:v>0.1208029016852</c:v>
                </c:pt>
                <c:pt idx="5328">
                  <c:v>0.1209019422531</c:v>
                </c:pt>
                <c:pt idx="5329">
                  <c:v>0.1210038363934</c:v>
                </c:pt>
                <c:pt idx="5330">
                  <c:v>0.1211035475135</c:v>
                </c:pt>
                <c:pt idx="5331">
                  <c:v>0.1211731135845</c:v>
                </c:pt>
                <c:pt idx="5332">
                  <c:v>0.1212426796556</c:v>
                </c:pt>
                <c:pt idx="5333">
                  <c:v>0.1213100776076</c:v>
                </c:pt>
                <c:pt idx="5334">
                  <c:v>0.1213750839233</c:v>
                </c:pt>
                <c:pt idx="5335">
                  <c:v>0.1214753240347</c:v>
                </c:pt>
                <c:pt idx="5336">
                  <c:v>0.1215410754085</c:v>
                </c:pt>
                <c:pt idx="5337">
                  <c:v>0.12160067260269999</c:v>
                </c:pt>
                <c:pt idx="5338">
                  <c:v>0.12170035392050001</c:v>
                </c:pt>
                <c:pt idx="5339">
                  <c:v>0.1217709854245</c:v>
                </c:pt>
                <c:pt idx="5340">
                  <c:v>0.1218402087688</c:v>
                </c:pt>
                <c:pt idx="5341">
                  <c:v>0.1219071522355</c:v>
                </c:pt>
                <c:pt idx="5342">
                  <c:v>0.12198601663109999</c:v>
                </c:pt>
                <c:pt idx="5343">
                  <c:v>0.1220545843244</c:v>
                </c:pt>
                <c:pt idx="5344">
                  <c:v>0.12212762981649999</c:v>
                </c:pt>
                <c:pt idx="5345">
                  <c:v>0.1222004368901</c:v>
                </c:pt>
                <c:pt idx="5346">
                  <c:v>0.1223075538874</c:v>
                </c:pt>
                <c:pt idx="5347">
                  <c:v>0.12237370014189999</c:v>
                </c:pt>
                <c:pt idx="5348">
                  <c:v>0.122477479279</c:v>
                </c:pt>
                <c:pt idx="5349">
                  <c:v>0.1225417852402</c:v>
                </c:pt>
                <c:pt idx="5350">
                  <c:v>0.1226100027561</c:v>
                </c:pt>
                <c:pt idx="5351">
                  <c:v>0.1227203831077</c:v>
                </c:pt>
                <c:pt idx="5352">
                  <c:v>0.12278558313850001</c:v>
                </c:pt>
                <c:pt idx="5353">
                  <c:v>0.1228864639997</c:v>
                </c:pt>
                <c:pt idx="5354">
                  <c:v>0.12295500189069999</c:v>
                </c:pt>
                <c:pt idx="5355">
                  <c:v>0.1230231225491</c:v>
                </c:pt>
                <c:pt idx="5356">
                  <c:v>0.1230979263783</c:v>
                </c:pt>
                <c:pt idx="5357">
                  <c:v>0.1232063174248</c:v>
                </c:pt>
                <c:pt idx="5358">
                  <c:v>0.1233493313193</c:v>
                </c:pt>
                <c:pt idx="5359">
                  <c:v>0.1234497129917</c:v>
                </c:pt>
                <c:pt idx="5360">
                  <c:v>0.1235898882151</c:v>
                </c:pt>
                <c:pt idx="5361">
                  <c:v>0.1237708777189</c:v>
                </c:pt>
                <c:pt idx="5362">
                  <c:v>0.12403180450200001</c:v>
                </c:pt>
                <c:pt idx="5363">
                  <c:v>0.1244233101606</c:v>
                </c:pt>
                <c:pt idx="5364">
                  <c:v>0.1248039826751</c:v>
                </c:pt>
                <c:pt idx="5365">
                  <c:v>0.12520442903039999</c:v>
                </c:pt>
                <c:pt idx="5366">
                  <c:v>0.1253483295441</c:v>
                </c:pt>
                <c:pt idx="5367">
                  <c:v>0.1255300045013</c:v>
                </c:pt>
                <c:pt idx="5368">
                  <c:v>0.1259097754955</c:v>
                </c:pt>
                <c:pt idx="5369">
                  <c:v>0.12629516422750001</c:v>
                </c:pt>
                <c:pt idx="5370">
                  <c:v>0.12666329741480001</c:v>
                </c:pt>
                <c:pt idx="5371">
                  <c:v>0.12702228128910001</c:v>
                </c:pt>
                <c:pt idx="5372">
                  <c:v>0.12738817930220001</c:v>
                </c:pt>
                <c:pt idx="5373">
                  <c:v>0.1276308000088</c:v>
                </c:pt>
                <c:pt idx="5374">
                  <c:v>0.12783494591710001</c:v>
                </c:pt>
                <c:pt idx="5375">
                  <c:v>0.1281233429909</c:v>
                </c:pt>
                <c:pt idx="5376">
                  <c:v>0.12829475104810001</c:v>
                </c:pt>
                <c:pt idx="5377">
                  <c:v>0.12842352688309999</c:v>
                </c:pt>
                <c:pt idx="5378">
                  <c:v>0.12866280972960001</c:v>
                </c:pt>
                <c:pt idx="5379">
                  <c:v>0.12884135544299999</c:v>
                </c:pt>
                <c:pt idx="5380">
                  <c:v>0.12900908291339999</c:v>
                </c:pt>
                <c:pt idx="5381">
                  <c:v>0.12913914024830001</c:v>
                </c:pt>
                <c:pt idx="5382">
                  <c:v>0.12923400104050001</c:v>
                </c:pt>
                <c:pt idx="5383">
                  <c:v>0.1293729543686</c:v>
                </c:pt>
                <c:pt idx="5384">
                  <c:v>0.12953519821170001</c:v>
                </c:pt>
                <c:pt idx="5385">
                  <c:v>0.1296644508839</c:v>
                </c:pt>
                <c:pt idx="5386">
                  <c:v>0.12977075576780001</c:v>
                </c:pt>
                <c:pt idx="5387">
                  <c:v>0.12987592816349999</c:v>
                </c:pt>
                <c:pt idx="5388">
                  <c:v>0.1299734264612</c:v>
                </c:pt>
                <c:pt idx="5389">
                  <c:v>0.1301340013742</c:v>
                </c:pt>
                <c:pt idx="5390">
                  <c:v>0.13026110827920001</c:v>
                </c:pt>
                <c:pt idx="5391">
                  <c:v>0.13038848340510001</c:v>
                </c:pt>
                <c:pt idx="5392">
                  <c:v>0.13051976263519999</c:v>
                </c:pt>
                <c:pt idx="5393">
                  <c:v>0.13064309954639999</c:v>
                </c:pt>
                <c:pt idx="5394">
                  <c:v>0.13076782226559999</c:v>
                </c:pt>
                <c:pt idx="5395">
                  <c:v>0.13089740276340001</c:v>
                </c:pt>
                <c:pt idx="5396">
                  <c:v>0.13099648058409999</c:v>
                </c:pt>
                <c:pt idx="5397">
                  <c:v>0.13110072910789999</c:v>
                </c:pt>
                <c:pt idx="5398">
                  <c:v>0.1311738193035</c:v>
                </c:pt>
                <c:pt idx="5399">
                  <c:v>0.13130748271939999</c:v>
                </c:pt>
                <c:pt idx="5400">
                  <c:v>0.1314358711243</c:v>
                </c:pt>
                <c:pt idx="5401">
                  <c:v>0.1315641701221</c:v>
                </c:pt>
                <c:pt idx="5402">
                  <c:v>0.13165532052519999</c:v>
                </c:pt>
                <c:pt idx="5403">
                  <c:v>0.13178253173830001</c:v>
                </c:pt>
                <c:pt idx="5404">
                  <c:v>0.1319113075733</c:v>
                </c:pt>
                <c:pt idx="5405">
                  <c:v>0.13200850784779999</c:v>
                </c:pt>
                <c:pt idx="5406">
                  <c:v>0.1321007013321</c:v>
                </c:pt>
                <c:pt idx="5407">
                  <c:v>0.13223479688170001</c:v>
                </c:pt>
                <c:pt idx="5408">
                  <c:v>0.1323266327381</c:v>
                </c:pt>
                <c:pt idx="5409">
                  <c:v>0.1324251741171</c:v>
                </c:pt>
                <c:pt idx="5410">
                  <c:v>0.1324905157089</c:v>
                </c:pt>
                <c:pt idx="5411">
                  <c:v>0.1325814425945</c:v>
                </c:pt>
                <c:pt idx="5412">
                  <c:v>0.13268598914150001</c:v>
                </c:pt>
                <c:pt idx="5413">
                  <c:v>0.13278293609620001</c:v>
                </c:pt>
                <c:pt idx="5414">
                  <c:v>0.13291630148889999</c:v>
                </c:pt>
                <c:pt idx="5415">
                  <c:v>0.13300955295559999</c:v>
                </c:pt>
                <c:pt idx="5416">
                  <c:v>0.13313852250579999</c:v>
                </c:pt>
                <c:pt idx="5417">
                  <c:v>0.1332396268845</c:v>
                </c:pt>
                <c:pt idx="5418">
                  <c:v>0.1333385854959</c:v>
                </c:pt>
                <c:pt idx="5419">
                  <c:v>0.1334043890238</c:v>
                </c:pt>
                <c:pt idx="5420">
                  <c:v>0.13350762426849999</c:v>
                </c:pt>
                <c:pt idx="5421">
                  <c:v>0.13360209763049999</c:v>
                </c:pt>
                <c:pt idx="5422">
                  <c:v>0.13372448086739999</c:v>
                </c:pt>
                <c:pt idx="5423">
                  <c:v>0.133817076683</c:v>
                </c:pt>
                <c:pt idx="5424">
                  <c:v>0.13395547866820001</c:v>
                </c:pt>
                <c:pt idx="5425">
                  <c:v>0.13412940502170001</c:v>
                </c:pt>
                <c:pt idx="5426">
                  <c:v>0.13422812521460001</c:v>
                </c:pt>
                <c:pt idx="5427">
                  <c:v>0.1343589574099</c:v>
                </c:pt>
                <c:pt idx="5428">
                  <c:v>0.1345211714506</c:v>
                </c:pt>
                <c:pt idx="5429">
                  <c:v>0.1346613615751</c:v>
                </c:pt>
                <c:pt idx="5430">
                  <c:v>0.13480176031589999</c:v>
                </c:pt>
                <c:pt idx="5431">
                  <c:v>0.13496665656570001</c:v>
                </c:pt>
                <c:pt idx="5432">
                  <c:v>0.13506373763080001</c:v>
                </c:pt>
                <c:pt idx="5433">
                  <c:v>0.13519191741940001</c:v>
                </c:pt>
                <c:pt idx="5434">
                  <c:v>0.13529616594310001</c:v>
                </c:pt>
                <c:pt idx="5435">
                  <c:v>0.1354302316904</c:v>
                </c:pt>
                <c:pt idx="5436">
                  <c:v>0.13556975126269999</c:v>
                </c:pt>
                <c:pt idx="5437">
                  <c:v>0.13570314645770001</c:v>
                </c:pt>
                <c:pt idx="5438">
                  <c:v>0.13587327301499999</c:v>
                </c:pt>
                <c:pt idx="5439">
                  <c:v>0.1360132843256</c:v>
                </c:pt>
                <c:pt idx="5440">
                  <c:v>0.13618588447569999</c:v>
                </c:pt>
                <c:pt idx="5441">
                  <c:v>0.1362554132938</c:v>
                </c:pt>
                <c:pt idx="5442">
                  <c:v>0.1363598406315</c:v>
                </c:pt>
                <c:pt idx="5443">
                  <c:v>0.1364623308182</c:v>
                </c:pt>
                <c:pt idx="5444">
                  <c:v>0.1365607231855</c:v>
                </c:pt>
                <c:pt idx="5445">
                  <c:v>0.1366696953773</c:v>
                </c:pt>
                <c:pt idx="5446">
                  <c:v>0.13684187829489999</c:v>
                </c:pt>
                <c:pt idx="5447">
                  <c:v>0.13698196411130001</c:v>
                </c:pt>
                <c:pt idx="5448">
                  <c:v>0.13708518445490001</c:v>
                </c:pt>
                <c:pt idx="5449">
                  <c:v>0.1372271776199</c:v>
                </c:pt>
                <c:pt idx="5450">
                  <c:v>0.13744468986989999</c:v>
                </c:pt>
                <c:pt idx="5451">
                  <c:v>0.13758002221580001</c:v>
                </c:pt>
                <c:pt idx="5452">
                  <c:v>0.1376798152924</c:v>
                </c:pt>
                <c:pt idx="5453">
                  <c:v>0.13791437447070001</c:v>
                </c:pt>
                <c:pt idx="5454">
                  <c:v>0.1381153762341</c:v>
                </c:pt>
                <c:pt idx="5455">
                  <c:v>0.1382860988379</c:v>
                </c:pt>
                <c:pt idx="5456">
                  <c:v>0.1385327875614</c:v>
                </c:pt>
                <c:pt idx="5457">
                  <c:v>0.13870599865909999</c:v>
                </c:pt>
                <c:pt idx="5458">
                  <c:v>0.1389461904764</c:v>
                </c:pt>
                <c:pt idx="5459">
                  <c:v>0.1392225027084</c:v>
                </c:pt>
                <c:pt idx="5460">
                  <c:v>0.13955961167809999</c:v>
                </c:pt>
                <c:pt idx="5461">
                  <c:v>0.1398792713881</c:v>
                </c:pt>
                <c:pt idx="5462">
                  <c:v>0.14019183814530001</c:v>
                </c:pt>
                <c:pt idx="5463">
                  <c:v>0.14055728912349999</c:v>
                </c:pt>
                <c:pt idx="5464">
                  <c:v>0.1409152001143</c:v>
                </c:pt>
                <c:pt idx="5465">
                  <c:v>0.14128877222540001</c:v>
                </c:pt>
                <c:pt idx="5466">
                  <c:v>0.1416085511446</c:v>
                </c:pt>
                <c:pt idx="5467">
                  <c:v>0.1419794112444</c:v>
                </c:pt>
                <c:pt idx="5468">
                  <c:v>0.14228320121769999</c:v>
                </c:pt>
                <c:pt idx="5469">
                  <c:v>0.1426182687283</c:v>
                </c:pt>
                <c:pt idx="5470">
                  <c:v>0.1429888010025</c:v>
                </c:pt>
                <c:pt idx="5471">
                  <c:v>0.1433513909578</c:v>
                </c:pt>
                <c:pt idx="5472">
                  <c:v>0.14366963505739999</c:v>
                </c:pt>
                <c:pt idx="5473">
                  <c:v>0.1440220177174</c:v>
                </c:pt>
                <c:pt idx="5474">
                  <c:v>0.14436048269269999</c:v>
                </c:pt>
                <c:pt idx="5475">
                  <c:v>0.1447160094976</c:v>
                </c:pt>
                <c:pt idx="5476">
                  <c:v>0.14504459500309999</c:v>
                </c:pt>
                <c:pt idx="5477">
                  <c:v>0.14537841081620001</c:v>
                </c:pt>
                <c:pt idx="5478">
                  <c:v>0.1457148641348</c:v>
                </c:pt>
                <c:pt idx="5479">
                  <c:v>0.14606329798699999</c:v>
                </c:pt>
                <c:pt idx="5480">
                  <c:v>0.1464202553034</c:v>
                </c:pt>
                <c:pt idx="5481">
                  <c:v>0.14675574004649999</c:v>
                </c:pt>
                <c:pt idx="5482">
                  <c:v>0.14709462225440001</c:v>
                </c:pt>
                <c:pt idx="5483">
                  <c:v>0.14743512868879999</c:v>
                </c:pt>
                <c:pt idx="5484">
                  <c:v>0.14776554703709999</c:v>
                </c:pt>
                <c:pt idx="5485">
                  <c:v>0.14795453846449999</c:v>
                </c:pt>
                <c:pt idx="5486">
                  <c:v>0.14823576807979999</c:v>
                </c:pt>
                <c:pt idx="5487">
                  <c:v>0.14843350648879999</c:v>
                </c:pt>
                <c:pt idx="5488">
                  <c:v>0.1485919803381</c:v>
                </c:pt>
                <c:pt idx="5489">
                  <c:v>0.1487433612347</c:v>
                </c:pt>
                <c:pt idx="5490">
                  <c:v>0.1489009708166</c:v>
                </c:pt>
                <c:pt idx="5491">
                  <c:v>0.14903190731999999</c:v>
                </c:pt>
                <c:pt idx="5492">
                  <c:v>0.14916689693929999</c:v>
                </c:pt>
                <c:pt idx="5493">
                  <c:v>0.1492902934551</c:v>
                </c:pt>
                <c:pt idx="5494">
                  <c:v>0.1493850052357</c:v>
                </c:pt>
                <c:pt idx="5495">
                  <c:v>0.14948382973669999</c:v>
                </c:pt>
                <c:pt idx="5496">
                  <c:v>0.1496085226536</c:v>
                </c:pt>
                <c:pt idx="5497">
                  <c:v>0.14972993731500001</c:v>
                </c:pt>
                <c:pt idx="5498">
                  <c:v>0.1498539447784</c:v>
                </c:pt>
                <c:pt idx="5499">
                  <c:v>0.1499837189913</c:v>
                </c:pt>
                <c:pt idx="5500">
                  <c:v>0.1501100361347</c:v>
                </c:pt>
                <c:pt idx="5501">
                  <c:v>0.1502016186714</c:v>
                </c:pt>
                <c:pt idx="5502">
                  <c:v>0.1503183841705</c:v>
                </c:pt>
                <c:pt idx="5503">
                  <c:v>0.15041249990460001</c:v>
                </c:pt>
                <c:pt idx="5504">
                  <c:v>0.15053723752500001</c:v>
                </c:pt>
                <c:pt idx="5505">
                  <c:v>0.1506552249193</c:v>
                </c:pt>
                <c:pt idx="5506">
                  <c:v>0.15078145265580001</c:v>
                </c:pt>
                <c:pt idx="5507">
                  <c:v>0.1508797854185</c:v>
                </c:pt>
                <c:pt idx="5508">
                  <c:v>0.1509772986174</c:v>
                </c:pt>
                <c:pt idx="5509">
                  <c:v>0.15109598636630001</c:v>
                </c:pt>
                <c:pt idx="5510">
                  <c:v>0.15118497610090001</c:v>
                </c:pt>
                <c:pt idx="5511">
                  <c:v>0.15124839544300001</c:v>
                </c:pt>
                <c:pt idx="5512">
                  <c:v>0.15133301913739999</c:v>
                </c:pt>
                <c:pt idx="5513">
                  <c:v>0.15142549574379999</c:v>
                </c:pt>
                <c:pt idx="5514">
                  <c:v>0.15154461562630001</c:v>
                </c:pt>
                <c:pt idx="5515">
                  <c:v>0.1516427844763</c:v>
                </c:pt>
                <c:pt idx="5516">
                  <c:v>0.1517692804337</c:v>
                </c:pt>
                <c:pt idx="5517">
                  <c:v>0.15186336636539999</c:v>
                </c:pt>
                <c:pt idx="5518">
                  <c:v>0.15198931097980001</c:v>
                </c:pt>
                <c:pt idx="5519">
                  <c:v>0.1520823687315</c:v>
                </c:pt>
                <c:pt idx="5520">
                  <c:v>0.15220388770099999</c:v>
                </c:pt>
                <c:pt idx="5521">
                  <c:v>0.15229383111</c:v>
                </c:pt>
                <c:pt idx="5522">
                  <c:v>0.15238891541960001</c:v>
                </c:pt>
                <c:pt idx="5523">
                  <c:v>0.15248121321200001</c:v>
                </c:pt>
                <c:pt idx="5524">
                  <c:v>0.15254059433940001</c:v>
                </c:pt>
                <c:pt idx="5525">
                  <c:v>0.15263904631139999</c:v>
                </c:pt>
                <c:pt idx="5526">
                  <c:v>0.15273289382460001</c:v>
                </c:pt>
                <c:pt idx="5527">
                  <c:v>0.1528281122446</c:v>
                </c:pt>
                <c:pt idx="5528">
                  <c:v>0.1529177427292</c:v>
                </c:pt>
                <c:pt idx="5529">
                  <c:v>0.1530037820339</c:v>
                </c:pt>
                <c:pt idx="5530">
                  <c:v>0.15309451520440001</c:v>
                </c:pt>
                <c:pt idx="5531">
                  <c:v>0.1531871706247</c:v>
                </c:pt>
                <c:pt idx="5532">
                  <c:v>0.15324686467650001</c:v>
                </c:pt>
                <c:pt idx="5533">
                  <c:v>0.15334765613080001</c:v>
                </c:pt>
                <c:pt idx="5534">
                  <c:v>0.1534464657307</c:v>
                </c:pt>
                <c:pt idx="5535">
                  <c:v>0.15357735753060001</c:v>
                </c:pt>
                <c:pt idx="5536">
                  <c:v>0.1536938250065</c:v>
                </c:pt>
                <c:pt idx="5537">
                  <c:v>0.1537843644619</c:v>
                </c:pt>
                <c:pt idx="5538">
                  <c:v>0.15391863882539999</c:v>
                </c:pt>
                <c:pt idx="5539">
                  <c:v>0.15404236316680001</c:v>
                </c:pt>
                <c:pt idx="5540">
                  <c:v>0.15412910282610001</c:v>
                </c:pt>
                <c:pt idx="5541">
                  <c:v>0.15425133705140001</c:v>
                </c:pt>
                <c:pt idx="5542">
                  <c:v>0.15433761477470001</c:v>
                </c:pt>
                <c:pt idx="5543">
                  <c:v>0.1544639617205</c:v>
                </c:pt>
                <c:pt idx="5544">
                  <c:v>0.1545547395945</c:v>
                </c:pt>
                <c:pt idx="5545">
                  <c:v>0.15464900434020001</c:v>
                </c:pt>
                <c:pt idx="5546">
                  <c:v>0.15473921597000001</c:v>
                </c:pt>
                <c:pt idx="5547">
                  <c:v>0.15482221543790001</c:v>
                </c:pt>
                <c:pt idx="5548">
                  <c:v>0.1549114882946</c:v>
                </c:pt>
                <c:pt idx="5549">
                  <c:v>0.1550036072731</c:v>
                </c:pt>
                <c:pt idx="5550">
                  <c:v>0.15517203509809999</c:v>
                </c:pt>
                <c:pt idx="5551">
                  <c:v>0.15530572831629999</c:v>
                </c:pt>
                <c:pt idx="5552">
                  <c:v>0.1553982496262</c:v>
                </c:pt>
                <c:pt idx="5553">
                  <c:v>0.15546247363089999</c:v>
                </c:pt>
                <c:pt idx="5554">
                  <c:v>0.1555567532778</c:v>
                </c:pt>
                <c:pt idx="5555">
                  <c:v>0.15565323829649999</c:v>
                </c:pt>
                <c:pt idx="5556">
                  <c:v>0.15577410161499999</c:v>
                </c:pt>
                <c:pt idx="5557">
                  <c:v>0.155872002244</c:v>
                </c:pt>
                <c:pt idx="5558">
                  <c:v>0.15593883395200001</c:v>
                </c:pt>
                <c:pt idx="5559">
                  <c:v>0.15604305267329999</c:v>
                </c:pt>
                <c:pt idx="5560">
                  <c:v>0.15614135563369999</c:v>
                </c:pt>
                <c:pt idx="5561">
                  <c:v>0.15623895823959999</c:v>
                </c:pt>
                <c:pt idx="5562">
                  <c:v>0.1563294529915</c:v>
                </c:pt>
                <c:pt idx="5563">
                  <c:v>0.15642778575419999</c:v>
                </c:pt>
                <c:pt idx="5564">
                  <c:v>0.15652260184290001</c:v>
                </c:pt>
                <c:pt idx="5565">
                  <c:v>0.15661638975139999</c:v>
                </c:pt>
                <c:pt idx="5566">
                  <c:v>0.15670815110210001</c:v>
                </c:pt>
                <c:pt idx="5567">
                  <c:v>0.15680204331870001</c:v>
                </c:pt>
                <c:pt idx="5568">
                  <c:v>0.1568996906281</c:v>
                </c:pt>
                <c:pt idx="5569">
                  <c:v>0.15699705481529999</c:v>
                </c:pt>
                <c:pt idx="5570">
                  <c:v>0.1571032106876</c:v>
                </c:pt>
                <c:pt idx="5571">
                  <c:v>0.1571971923113</c:v>
                </c:pt>
                <c:pt idx="5572">
                  <c:v>0.15729555487630001</c:v>
                </c:pt>
                <c:pt idx="5573">
                  <c:v>0.15738865733150001</c:v>
                </c:pt>
                <c:pt idx="5574">
                  <c:v>0.15747839212420001</c:v>
                </c:pt>
                <c:pt idx="5575">
                  <c:v>0.15761464834210001</c:v>
                </c:pt>
                <c:pt idx="5576">
                  <c:v>0.1577386707067</c:v>
                </c:pt>
                <c:pt idx="5577">
                  <c:v>0.1578773707151</c:v>
                </c:pt>
                <c:pt idx="5578">
                  <c:v>0.15796890854840001</c:v>
                </c:pt>
                <c:pt idx="5579">
                  <c:v>0.15810003876689999</c:v>
                </c:pt>
                <c:pt idx="5580">
                  <c:v>0.1581848263741</c:v>
                </c:pt>
                <c:pt idx="5581">
                  <c:v>0.15834817290309999</c:v>
                </c:pt>
                <c:pt idx="5582">
                  <c:v>0.1584817022085</c:v>
                </c:pt>
                <c:pt idx="5583">
                  <c:v>0.15858405828479999</c:v>
                </c:pt>
                <c:pt idx="5584">
                  <c:v>0.15871062874790001</c:v>
                </c:pt>
                <c:pt idx="5585">
                  <c:v>0.1588124483824</c:v>
                </c:pt>
                <c:pt idx="5586">
                  <c:v>0.15890687704090001</c:v>
                </c:pt>
                <c:pt idx="5587">
                  <c:v>0.15900979936119999</c:v>
                </c:pt>
                <c:pt idx="5588">
                  <c:v>0.1591090708971</c:v>
                </c:pt>
                <c:pt idx="5589">
                  <c:v>0.15920846164229999</c:v>
                </c:pt>
                <c:pt idx="5590">
                  <c:v>0.15930694341660001</c:v>
                </c:pt>
                <c:pt idx="5591">
                  <c:v>0.15939836204050001</c:v>
                </c:pt>
                <c:pt idx="5592">
                  <c:v>0.15949712693689999</c:v>
                </c:pt>
                <c:pt idx="5593">
                  <c:v>0.15959705412389999</c:v>
                </c:pt>
                <c:pt idx="5594">
                  <c:v>0.15970131754879999</c:v>
                </c:pt>
                <c:pt idx="5595">
                  <c:v>0.15983010828499999</c:v>
                </c:pt>
                <c:pt idx="5596">
                  <c:v>0.159930318594</c:v>
                </c:pt>
                <c:pt idx="5597">
                  <c:v>0.16002693772320001</c:v>
                </c:pt>
                <c:pt idx="5598">
                  <c:v>0.1601284742355</c:v>
                </c:pt>
                <c:pt idx="5599">
                  <c:v>0.16022722423079999</c:v>
                </c:pt>
                <c:pt idx="5600">
                  <c:v>0.1603562384844</c:v>
                </c:pt>
                <c:pt idx="5601">
                  <c:v>0.16045269370080001</c:v>
                </c:pt>
                <c:pt idx="5602">
                  <c:v>0.1605524718761</c:v>
                </c:pt>
                <c:pt idx="5603">
                  <c:v>0.16065075993540001</c:v>
                </c:pt>
                <c:pt idx="5604">
                  <c:v>0.1607584953308</c:v>
                </c:pt>
                <c:pt idx="5605">
                  <c:v>0.16085828840729999</c:v>
                </c:pt>
                <c:pt idx="5606">
                  <c:v>0.1609545499086</c:v>
                </c:pt>
                <c:pt idx="5607">
                  <c:v>0.16108460724349999</c:v>
                </c:pt>
                <c:pt idx="5608">
                  <c:v>0.1611857712269</c:v>
                </c:pt>
                <c:pt idx="5609">
                  <c:v>0.16131728887560001</c:v>
                </c:pt>
                <c:pt idx="5610">
                  <c:v>0.16141727566719999</c:v>
                </c:pt>
                <c:pt idx="5611">
                  <c:v>0.16154579818250001</c:v>
                </c:pt>
                <c:pt idx="5612">
                  <c:v>0.16168019175529999</c:v>
                </c:pt>
                <c:pt idx="5613">
                  <c:v>0.16177779436110001</c:v>
                </c:pt>
                <c:pt idx="5614">
                  <c:v>0.16188077628610001</c:v>
                </c:pt>
                <c:pt idx="5615">
                  <c:v>0.162021741271</c:v>
                </c:pt>
                <c:pt idx="5616">
                  <c:v>0.16212980449200001</c:v>
                </c:pt>
                <c:pt idx="5617">
                  <c:v>0.16223116219040001</c:v>
                </c:pt>
                <c:pt idx="5618">
                  <c:v>0.16232648491859999</c:v>
                </c:pt>
                <c:pt idx="5619">
                  <c:v>0.1624557673931</c:v>
                </c:pt>
                <c:pt idx="5620">
                  <c:v>0.16256004571909999</c:v>
                </c:pt>
                <c:pt idx="5621">
                  <c:v>0.1626608818769</c:v>
                </c:pt>
                <c:pt idx="5622">
                  <c:v>0.1627303063869</c:v>
                </c:pt>
                <c:pt idx="5623">
                  <c:v>0.1628335416317</c:v>
                </c:pt>
                <c:pt idx="5624">
                  <c:v>0.16289825737479999</c:v>
                </c:pt>
                <c:pt idx="5625">
                  <c:v>0.16296352446080001</c:v>
                </c:pt>
                <c:pt idx="5626">
                  <c:v>0.16306188702579999</c:v>
                </c:pt>
                <c:pt idx="5627">
                  <c:v>0.1631645858288</c:v>
                </c:pt>
                <c:pt idx="5628">
                  <c:v>0.1633022427559</c:v>
                </c:pt>
                <c:pt idx="5629">
                  <c:v>0.16348583996300001</c:v>
                </c:pt>
                <c:pt idx="5630">
                  <c:v>0.1635960489511</c:v>
                </c:pt>
                <c:pt idx="5631">
                  <c:v>0.1637311130762</c:v>
                </c:pt>
                <c:pt idx="5632">
                  <c:v>0.16380113363269999</c:v>
                </c:pt>
                <c:pt idx="5633">
                  <c:v>0.1638938039541</c:v>
                </c:pt>
                <c:pt idx="5634">
                  <c:v>0.16399723291400001</c:v>
                </c:pt>
                <c:pt idx="5635">
                  <c:v>0.16409985721109999</c:v>
                </c:pt>
                <c:pt idx="5636">
                  <c:v>0.16420339047909999</c:v>
                </c:pt>
                <c:pt idx="5637">
                  <c:v>0.16434481740000001</c:v>
                </c:pt>
                <c:pt idx="5638">
                  <c:v>0.16455906629559999</c:v>
                </c:pt>
                <c:pt idx="5639">
                  <c:v>0.16466198861600001</c:v>
                </c:pt>
                <c:pt idx="5640">
                  <c:v>0.16483010351659999</c:v>
                </c:pt>
                <c:pt idx="5641">
                  <c:v>0.1650383472443</c:v>
                </c:pt>
                <c:pt idx="5642">
                  <c:v>0.16521614789960001</c:v>
                </c:pt>
                <c:pt idx="5643">
                  <c:v>0.16542731225490001</c:v>
                </c:pt>
                <c:pt idx="5644">
                  <c:v>0.16559511423109999</c:v>
                </c:pt>
                <c:pt idx="5645">
                  <c:v>0.16573405265810001</c:v>
                </c:pt>
                <c:pt idx="5646">
                  <c:v>0.1658711582422</c:v>
                </c:pt>
                <c:pt idx="5647">
                  <c:v>0.1660409122705</c:v>
                </c:pt>
                <c:pt idx="5648">
                  <c:v>0.1662098616362</c:v>
                </c:pt>
                <c:pt idx="5649">
                  <c:v>0.16638141870500001</c:v>
                </c:pt>
                <c:pt idx="5650">
                  <c:v>0.1665175408125</c:v>
                </c:pt>
                <c:pt idx="5651">
                  <c:v>0.16665236651900001</c:v>
                </c:pt>
                <c:pt idx="5652">
                  <c:v>0.16680890321729999</c:v>
                </c:pt>
                <c:pt idx="5653">
                  <c:v>0.166976198554</c:v>
                </c:pt>
                <c:pt idx="5654">
                  <c:v>0.16714930534360001</c:v>
                </c:pt>
                <c:pt idx="5655">
                  <c:v>0.16728742420670001</c:v>
                </c:pt>
                <c:pt idx="5656">
                  <c:v>0.16742481291290001</c:v>
                </c:pt>
                <c:pt idx="5657">
                  <c:v>0.16755898296829999</c:v>
                </c:pt>
                <c:pt idx="5658">
                  <c:v>0.1676622480154</c:v>
                </c:pt>
                <c:pt idx="5659">
                  <c:v>0.16779495775700001</c:v>
                </c:pt>
                <c:pt idx="5660">
                  <c:v>0.16796243190769999</c:v>
                </c:pt>
                <c:pt idx="5661">
                  <c:v>0.16813629865650001</c:v>
                </c:pt>
                <c:pt idx="5662">
                  <c:v>0.1683149039745</c:v>
                </c:pt>
                <c:pt idx="5663">
                  <c:v>0.1684476286173</c:v>
                </c:pt>
                <c:pt idx="5664">
                  <c:v>0.16857191920280001</c:v>
                </c:pt>
                <c:pt idx="5665">
                  <c:v>0.1687399446964</c:v>
                </c:pt>
                <c:pt idx="5666">
                  <c:v>0.16888016462329999</c:v>
                </c:pt>
                <c:pt idx="5667">
                  <c:v>0.16903635859489999</c:v>
                </c:pt>
                <c:pt idx="5668">
                  <c:v>0.16920161247250001</c:v>
                </c:pt>
                <c:pt idx="5669">
                  <c:v>0.16930411756040001</c:v>
                </c:pt>
                <c:pt idx="5670">
                  <c:v>0.16955199837679999</c:v>
                </c:pt>
                <c:pt idx="5671">
                  <c:v>0.1696902364492</c:v>
                </c:pt>
                <c:pt idx="5672">
                  <c:v>0.1697920113802</c:v>
                </c:pt>
                <c:pt idx="5673">
                  <c:v>0.1698925048113</c:v>
                </c:pt>
                <c:pt idx="5674">
                  <c:v>0.1700206696987</c:v>
                </c:pt>
                <c:pt idx="5675">
                  <c:v>0.1701244413853</c:v>
                </c:pt>
                <c:pt idx="5676">
                  <c:v>0.17025451362130001</c:v>
                </c:pt>
                <c:pt idx="5677">
                  <c:v>0.17036092281340001</c:v>
                </c:pt>
                <c:pt idx="5678">
                  <c:v>0.17045818269249999</c:v>
                </c:pt>
                <c:pt idx="5679">
                  <c:v>0.1705613583326</c:v>
                </c:pt>
                <c:pt idx="5680">
                  <c:v>0.17065826058389999</c:v>
                </c:pt>
                <c:pt idx="5681">
                  <c:v>0.17079631984230001</c:v>
                </c:pt>
                <c:pt idx="5682">
                  <c:v>0.1709348857403</c:v>
                </c:pt>
                <c:pt idx="5683">
                  <c:v>0.1710366308689</c:v>
                </c:pt>
                <c:pt idx="5684">
                  <c:v>0.1711399406195</c:v>
                </c:pt>
                <c:pt idx="5685">
                  <c:v>0.17124247550960001</c:v>
                </c:pt>
                <c:pt idx="5686">
                  <c:v>0.17137990891929999</c:v>
                </c:pt>
                <c:pt idx="5687">
                  <c:v>0.17154438793660001</c:v>
                </c:pt>
                <c:pt idx="5688">
                  <c:v>0.17167542874809999</c:v>
                </c:pt>
                <c:pt idx="5689">
                  <c:v>0.17181554436679999</c:v>
                </c:pt>
                <c:pt idx="5690">
                  <c:v>0.17191740870479999</c:v>
                </c:pt>
                <c:pt idx="5691">
                  <c:v>0.17201735079290001</c:v>
                </c:pt>
                <c:pt idx="5692">
                  <c:v>0.1721712201834</c:v>
                </c:pt>
                <c:pt idx="5693">
                  <c:v>0.17233441770079999</c:v>
                </c:pt>
                <c:pt idx="5694">
                  <c:v>0.17247304320340001</c:v>
                </c:pt>
                <c:pt idx="5695">
                  <c:v>0.17264020442960001</c:v>
                </c:pt>
                <c:pt idx="5696">
                  <c:v>0.1728409826756</c:v>
                </c:pt>
                <c:pt idx="5697">
                  <c:v>0.17300900816920001</c:v>
                </c:pt>
                <c:pt idx="5698">
                  <c:v>0.17314118146900001</c:v>
                </c:pt>
                <c:pt idx="5699">
                  <c:v>0.1733014881611</c:v>
                </c:pt>
                <c:pt idx="5700">
                  <c:v>0.17344042658809999</c:v>
                </c:pt>
                <c:pt idx="5701">
                  <c:v>0.1735843867064</c:v>
                </c:pt>
                <c:pt idx="5702">
                  <c:v>0.17368489503859999</c:v>
                </c:pt>
                <c:pt idx="5703">
                  <c:v>0.17382223904130001</c:v>
                </c:pt>
                <c:pt idx="5704">
                  <c:v>0.17395278811449999</c:v>
                </c:pt>
                <c:pt idx="5705">
                  <c:v>0.1740544438362</c:v>
                </c:pt>
                <c:pt idx="5706">
                  <c:v>0.1741530895233</c:v>
                </c:pt>
                <c:pt idx="5707">
                  <c:v>0.17428851127619999</c:v>
                </c:pt>
                <c:pt idx="5708">
                  <c:v>0.17443047463889999</c:v>
                </c:pt>
                <c:pt idx="5709">
                  <c:v>0.17457816004749999</c:v>
                </c:pt>
                <c:pt idx="5710">
                  <c:v>0.1747083961964</c:v>
                </c:pt>
                <c:pt idx="5711">
                  <c:v>0.17487642169000001</c:v>
                </c:pt>
                <c:pt idx="5712">
                  <c:v>0.17504701018329999</c:v>
                </c:pt>
                <c:pt idx="5713">
                  <c:v>0.1752518713474</c:v>
                </c:pt>
                <c:pt idx="5714">
                  <c:v>0.17542155086989999</c:v>
                </c:pt>
                <c:pt idx="5715">
                  <c:v>0.17552752792840001</c:v>
                </c:pt>
                <c:pt idx="5716">
                  <c:v>0.1756625473499</c:v>
                </c:pt>
                <c:pt idx="5717">
                  <c:v>0.17586241662499999</c:v>
                </c:pt>
                <c:pt idx="5718">
                  <c:v>0.17610102891919999</c:v>
                </c:pt>
                <c:pt idx="5719">
                  <c:v>0.1762941628695</c:v>
                </c:pt>
                <c:pt idx="5720">
                  <c:v>0.17642842233180001</c:v>
                </c:pt>
                <c:pt idx="5721">
                  <c:v>0.17656010389330001</c:v>
                </c:pt>
                <c:pt idx="5722">
                  <c:v>0.1766652017832</c:v>
                </c:pt>
                <c:pt idx="5723">
                  <c:v>0.1767656803131</c:v>
                </c:pt>
                <c:pt idx="5724">
                  <c:v>0.17690078914169999</c:v>
                </c:pt>
                <c:pt idx="5725">
                  <c:v>0.1770607680082</c:v>
                </c:pt>
                <c:pt idx="5726">
                  <c:v>0.17719395458699999</c:v>
                </c:pt>
                <c:pt idx="5727">
                  <c:v>0.17729863524440001</c:v>
                </c:pt>
                <c:pt idx="5728">
                  <c:v>0.17743720114229999</c:v>
                </c:pt>
                <c:pt idx="5729">
                  <c:v>0.17759734392170001</c:v>
                </c:pt>
                <c:pt idx="5730">
                  <c:v>0.17776523530480001</c:v>
                </c:pt>
                <c:pt idx="5731">
                  <c:v>0.17790670692919999</c:v>
                </c:pt>
                <c:pt idx="5732">
                  <c:v>0.17804957926269999</c:v>
                </c:pt>
                <c:pt idx="5733">
                  <c:v>0.17823256552219999</c:v>
                </c:pt>
                <c:pt idx="5734">
                  <c:v>0.17850369215010001</c:v>
                </c:pt>
                <c:pt idx="5735">
                  <c:v>0.17872901260849999</c:v>
                </c:pt>
                <c:pt idx="5736">
                  <c:v>0.17896300554280001</c:v>
                </c:pt>
                <c:pt idx="5737">
                  <c:v>0.1791346818209</c:v>
                </c:pt>
                <c:pt idx="5738">
                  <c:v>0.1792798787355</c:v>
                </c:pt>
                <c:pt idx="5739">
                  <c:v>0.1794219315052</c:v>
                </c:pt>
                <c:pt idx="5740">
                  <c:v>0.17958651483060001</c:v>
                </c:pt>
                <c:pt idx="5741">
                  <c:v>0.17978811264040001</c:v>
                </c:pt>
                <c:pt idx="5742">
                  <c:v>0.1799606233835</c:v>
                </c:pt>
                <c:pt idx="5743">
                  <c:v>0.18018864095209999</c:v>
                </c:pt>
                <c:pt idx="5744">
                  <c:v>0.18039691448209999</c:v>
                </c:pt>
                <c:pt idx="5745">
                  <c:v>0.18056523799900001</c:v>
                </c:pt>
                <c:pt idx="5746">
                  <c:v>0.18070216476920001</c:v>
                </c:pt>
                <c:pt idx="5747">
                  <c:v>0.1808000057936</c:v>
                </c:pt>
                <c:pt idx="5748">
                  <c:v>0.1809312403202</c:v>
                </c:pt>
                <c:pt idx="5749">
                  <c:v>0.1810940802097</c:v>
                </c:pt>
                <c:pt idx="5750">
                  <c:v>0.1812578737736</c:v>
                </c:pt>
                <c:pt idx="5751">
                  <c:v>0.1813842952251</c:v>
                </c:pt>
                <c:pt idx="5752">
                  <c:v>0.181540697813</c:v>
                </c:pt>
                <c:pt idx="5753">
                  <c:v>0.1816728115082</c:v>
                </c:pt>
                <c:pt idx="5754">
                  <c:v>0.18178001046180001</c:v>
                </c:pt>
                <c:pt idx="5755">
                  <c:v>0.1818895041943</c:v>
                </c:pt>
                <c:pt idx="5756">
                  <c:v>0.18200935423369999</c:v>
                </c:pt>
                <c:pt idx="5757">
                  <c:v>0.1822630912066</c:v>
                </c:pt>
                <c:pt idx="5758">
                  <c:v>0.1823829114437</c:v>
                </c:pt>
                <c:pt idx="5759">
                  <c:v>0.1825337260962</c:v>
                </c:pt>
                <c:pt idx="5760">
                  <c:v>0.1828031390905</c:v>
                </c:pt>
                <c:pt idx="5761">
                  <c:v>0.18293488025669999</c:v>
                </c:pt>
                <c:pt idx="5762">
                  <c:v>0.18314421176910001</c:v>
                </c:pt>
                <c:pt idx="5763">
                  <c:v>0.18349170684810001</c:v>
                </c:pt>
                <c:pt idx="5764">
                  <c:v>0.18365937471390001</c:v>
                </c:pt>
                <c:pt idx="5765">
                  <c:v>0.1838704794645</c:v>
                </c:pt>
                <c:pt idx="5766">
                  <c:v>0.18410566449169999</c:v>
                </c:pt>
                <c:pt idx="5767">
                  <c:v>0.18424098193649999</c:v>
                </c:pt>
                <c:pt idx="5768">
                  <c:v>0.18451073765750001</c:v>
                </c:pt>
                <c:pt idx="5769">
                  <c:v>0.18468153476720001</c:v>
                </c:pt>
                <c:pt idx="5770">
                  <c:v>0.18478344380860001</c:v>
                </c:pt>
                <c:pt idx="5771">
                  <c:v>0.18494564294820001</c:v>
                </c:pt>
                <c:pt idx="5772">
                  <c:v>0.18515744805340001</c:v>
                </c:pt>
                <c:pt idx="5773">
                  <c:v>0.1853037625551</c:v>
                </c:pt>
                <c:pt idx="5774">
                  <c:v>0.185402661562</c:v>
                </c:pt>
                <c:pt idx="5775">
                  <c:v>0.18553325533869999</c:v>
                </c:pt>
                <c:pt idx="5776">
                  <c:v>0.1857360452414</c:v>
                </c:pt>
                <c:pt idx="5777">
                  <c:v>0.1859028935432</c:v>
                </c:pt>
                <c:pt idx="5778">
                  <c:v>0.1860675811768</c:v>
                </c:pt>
                <c:pt idx="5779">
                  <c:v>0.18620111048220001</c:v>
                </c:pt>
                <c:pt idx="5780">
                  <c:v>0.18636608123779999</c:v>
                </c:pt>
                <c:pt idx="5781">
                  <c:v>0.18650278449060001</c:v>
                </c:pt>
                <c:pt idx="5782">
                  <c:v>0.18664924800400001</c:v>
                </c:pt>
                <c:pt idx="5783">
                  <c:v>0.1868185251951</c:v>
                </c:pt>
                <c:pt idx="5784">
                  <c:v>0.18701739609240001</c:v>
                </c:pt>
                <c:pt idx="5785">
                  <c:v>0.18717430531980001</c:v>
                </c:pt>
                <c:pt idx="5786">
                  <c:v>0.18733255565170001</c:v>
                </c:pt>
                <c:pt idx="5787">
                  <c:v>0.1875752806664</c:v>
                </c:pt>
                <c:pt idx="5788">
                  <c:v>0.18792188167570001</c:v>
                </c:pt>
                <c:pt idx="5789">
                  <c:v>0.1882817000151</c:v>
                </c:pt>
                <c:pt idx="5790">
                  <c:v>0.18852292001250001</c:v>
                </c:pt>
                <c:pt idx="5791">
                  <c:v>0.1887563318014</c:v>
                </c:pt>
                <c:pt idx="5792">
                  <c:v>0.18895527720450001</c:v>
                </c:pt>
                <c:pt idx="5793">
                  <c:v>0.18922309577470001</c:v>
                </c:pt>
                <c:pt idx="5794">
                  <c:v>0.18941265344620001</c:v>
                </c:pt>
                <c:pt idx="5795">
                  <c:v>0.18947982788090001</c:v>
                </c:pt>
                <c:pt idx="5796">
                  <c:v>0.1896136403084</c:v>
                </c:pt>
                <c:pt idx="5797">
                  <c:v>0.18974418938160001</c:v>
                </c:pt>
                <c:pt idx="5798">
                  <c:v>0.18994392454619999</c:v>
                </c:pt>
                <c:pt idx="5799">
                  <c:v>0.19011217355730001</c:v>
                </c:pt>
                <c:pt idx="5800">
                  <c:v>0.1902426034212</c:v>
                </c:pt>
                <c:pt idx="5801">
                  <c:v>0.19036956131460001</c:v>
                </c:pt>
                <c:pt idx="5802">
                  <c:v>0.19052658975119999</c:v>
                </c:pt>
                <c:pt idx="5803">
                  <c:v>0.1906966120005</c:v>
                </c:pt>
                <c:pt idx="5804">
                  <c:v>0.19083045423030001</c:v>
                </c:pt>
                <c:pt idx="5805">
                  <c:v>0.1909284740686</c:v>
                </c:pt>
                <c:pt idx="5806">
                  <c:v>0.19102233648299999</c:v>
                </c:pt>
                <c:pt idx="5807">
                  <c:v>0.1911812871695</c:v>
                </c:pt>
                <c:pt idx="5808">
                  <c:v>0.19137465953829999</c:v>
                </c:pt>
                <c:pt idx="5809">
                  <c:v>0.1915016025305</c:v>
                </c:pt>
                <c:pt idx="5810">
                  <c:v>0.19162914156909999</c:v>
                </c:pt>
                <c:pt idx="5811">
                  <c:v>0.19175671041010001</c:v>
                </c:pt>
                <c:pt idx="5812">
                  <c:v>0.19185562431809999</c:v>
                </c:pt>
                <c:pt idx="5813">
                  <c:v>0.19199071824550001</c:v>
                </c:pt>
                <c:pt idx="5814">
                  <c:v>0.19212716817860001</c:v>
                </c:pt>
                <c:pt idx="5815">
                  <c:v>0.1922274380922</c:v>
                </c:pt>
                <c:pt idx="5816">
                  <c:v>0.19231718778609999</c:v>
                </c:pt>
                <c:pt idx="5817">
                  <c:v>0.1924107372761</c:v>
                </c:pt>
                <c:pt idx="5818">
                  <c:v>0.19250693917270001</c:v>
                </c:pt>
                <c:pt idx="5819">
                  <c:v>0.1926350742579</c:v>
                </c:pt>
                <c:pt idx="5820">
                  <c:v>0.19272948801520001</c:v>
                </c:pt>
                <c:pt idx="5821">
                  <c:v>0.1928647458553</c:v>
                </c:pt>
                <c:pt idx="5822">
                  <c:v>0.19293613731859999</c:v>
                </c:pt>
                <c:pt idx="5823">
                  <c:v>0.19303235411639999</c:v>
                </c:pt>
                <c:pt idx="5824">
                  <c:v>0.19313727319240001</c:v>
                </c:pt>
                <c:pt idx="5825">
                  <c:v>0.193236425519</c:v>
                </c:pt>
                <c:pt idx="5826">
                  <c:v>0.19334088265900001</c:v>
                </c:pt>
                <c:pt idx="5827">
                  <c:v>0.1934437155724</c:v>
                </c:pt>
                <c:pt idx="5828">
                  <c:v>0.1935446858406</c:v>
                </c:pt>
                <c:pt idx="5829">
                  <c:v>0.19364728033539999</c:v>
                </c:pt>
                <c:pt idx="5830">
                  <c:v>0.19378399848940001</c:v>
                </c:pt>
                <c:pt idx="5831">
                  <c:v>0.19388470053670001</c:v>
                </c:pt>
                <c:pt idx="5832">
                  <c:v>0.19402378797530001</c:v>
                </c:pt>
                <c:pt idx="5833">
                  <c:v>0.19412603974340001</c:v>
                </c:pt>
                <c:pt idx="5834">
                  <c:v>0.19425173103810001</c:v>
                </c:pt>
                <c:pt idx="5835">
                  <c:v>0.1943438947201</c:v>
                </c:pt>
                <c:pt idx="5836">
                  <c:v>0.19450524449350001</c:v>
                </c:pt>
                <c:pt idx="5837">
                  <c:v>0.1946463733912</c:v>
                </c:pt>
                <c:pt idx="5838">
                  <c:v>0.19477672874929999</c:v>
                </c:pt>
                <c:pt idx="5839">
                  <c:v>0.1948756575584</c:v>
                </c:pt>
                <c:pt idx="5840">
                  <c:v>0.1950047165155</c:v>
                </c:pt>
                <c:pt idx="5841">
                  <c:v>0.19513896107670001</c:v>
                </c:pt>
                <c:pt idx="5842">
                  <c:v>0.19526968896390001</c:v>
                </c:pt>
                <c:pt idx="5843">
                  <c:v>0.19546423852440001</c:v>
                </c:pt>
                <c:pt idx="5844">
                  <c:v>0.1956259161234</c:v>
                </c:pt>
                <c:pt idx="5845">
                  <c:v>0.1957547962666</c:v>
                </c:pt>
                <c:pt idx="5846">
                  <c:v>0.19588401913639999</c:v>
                </c:pt>
                <c:pt idx="5847">
                  <c:v>0.1960085630417</c:v>
                </c:pt>
                <c:pt idx="5848">
                  <c:v>0.19610273838039999</c:v>
                </c:pt>
                <c:pt idx="5849">
                  <c:v>0.19623073935509999</c:v>
                </c:pt>
                <c:pt idx="5850">
                  <c:v>0.19636525213719999</c:v>
                </c:pt>
                <c:pt idx="5851">
                  <c:v>0.19646303355690001</c:v>
                </c:pt>
                <c:pt idx="5852">
                  <c:v>0.196561679244</c:v>
                </c:pt>
                <c:pt idx="5853">
                  <c:v>0.19662354886530001</c:v>
                </c:pt>
                <c:pt idx="5854">
                  <c:v>0.19675138592720001</c:v>
                </c:pt>
                <c:pt idx="5855">
                  <c:v>0.19684672355649999</c:v>
                </c:pt>
                <c:pt idx="5856">
                  <c:v>0.19693863391880001</c:v>
                </c:pt>
                <c:pt idx="5857">
                  <c:v>0.19703307747839999</c:v>
                </c:pt>
                <c:pt idx="5858">
                  <c:v>0.19712892174720001</c:v>
                </c:pt>
                <c:pt idx="5859">
                  <c:v>0.19722034037110001</c:v>
                </c:pt>
                <c:pt idx="5860">
                  <c:v>0.1973158568144</c:v>
                </c:pt>
                <c:pt idx="5861">
                  <c:v>0.19740951061250001</c:v>
                </c:pt>
                <c:pt idx="5862">
                  <c:v>0.19750240445139999</c:v>
                </c:pt>
                <c:pt idx="5863">
                  <c:v>0.19759920239449999</c:v>
                </c:pt>
                <c:pt idx="5864">
                  <c:v>0.1976966112852</c:v>
                </c:pt>
                <c:pt idx="5865">
                  <c:v>0.1978281289339</c:v>
                </c:pt>
                <c:pt idx="5866">
                  <c:v>0.19795948266980001</c:v>
                </c:pt>
                <c:pt idx="5867">
                  <c:v>0.19805634021759999</c:v>
                </c:pt>
                <c:pt idx="5868">
                  <c:v>0.19815322756770001</c:v>
                </c:pt>
                <c:pt idx="5869">
                  <c:v>0.1982190608978</c:v>
                </c:pt>
                <c:pt idx="5870">
                  <c:v>0.19828155636790001</c:v>
                </c:pt>
                <c:pt idx="5871">
                  <c:v>0.1983730196953</c:v>
                </c:pt>
                <c:pt idx="5872">
                  <c:v>0.19846494495870001</c:v>
                </c:pt>
                <c:pt idx="5873">
                  <c:v>0.19856260716919999</c:v>
                </c:pt>
                <c:pt idx="5874">
                  <c:v>0.19866316020489999</c:v>
                </c:pt>
                <c:pt idx="5875">
                  <c:v>0.19876614212989999</c:v>
                </c:pt>
                <c:pt idx="5876">
                  <c:v>0.19886341691020001</c:v>
                </c:pt>
                <c:pt idx="5877">
                  <c:v>0.19895499944690001</c:v>
                </c:pt>
                <c:pt idx="5878">
                  <c:v>0.1990514844656</c:v>
                </c:pt>
                <c:pt idx="5879">
                  <c:v>0.1991429179907</c:v>
                </c:pt>
                <c:pt idx="5880">
                  <c:v>0.1992371231318</c:v>
                </c:pt>
                <c:pt idx="5881">
                  <c:v>0.19933044910430001</c:v>
                </c:pt>
                <c:pt idx="5882">
                  <c:v>0.1994169950485</c:v>
                </c:pt>
                <c:pt idx="5883">
                  <c:v>0.19948154687879999</c:v>
                </c:pt>
                <c:pt idx="5884">
                  <c:v>0.19957578182220001</c:v>
                </c:pt>
                <c:pt idx="5885">
                  <c:v>0.19967457652090001</c:v>
                </c:pt>
                <c:pt idx="5886">
                  <c:v>0.19973893463610001</c:v>
                </c:pt>
                <c:pt idx="5887">
                  <c:v>0.19983497262</c:v>
                </c:pt>
                <c:pt idx="5888">
                  <c:v>0.19993200898169999</c:v>
                </c:pt>
                <c:pt idx="5889">
                  <c:v>0.20003236830230001</c:v>
                </c:pt>
                <c:pt idx="5890">
                  <c:v>0.2000981122255</c:v>
                </c:pt>
                <c:pt idx="5891">
                  <c:v>0.2001959532499</c:v>
                </c:pt>
                <c:pt idx="5892">
                  <c:v>0.2003002017736</c:v>
                </c:pt>
                <c:pt idx="5893">
                  <c:v>0.2003956437111</c:v>
                </c:pt>
                <c:pt idx="5894">
                  <c:v>0.2004907429218</c:v>
                </c:pt>
                <c:pt idx="5895">
                  <c:v>0.2005901634693</c:v>
                </c:pt>
                <c:pt idx="5896">
                  <c:v>0.20068547129629999</c:v>
                </c:pt>
                <c:pt idx="5897">
                  <c:v>0.20078074932100001</c:v>
                </c:pt>
                <c:pt idx="5898">
                  <c:v>0.20084412395949999</c:v>
                </c:pt>
                <c:pt idx="5899">
                  <c:v>0.20094260573389999</c:v>
                </c:pt>
                <c:pt idx="5900">
                  <c:v>0.20107550919059999</c:v>
                </c:pt>
                <c:pt idx="5901">
                  <c:v>0.2011731564999</c:v>
                </c:pt>
                <c:pt idx="5902">
                  <c:v>0.20126923918719999</c:v>
                </c:pt>
                <c:pt idx="5903">
                  <c:v>0.20133629441260001</c:v>
                </c:pt>
                <c:pt idx="5904">
                  <c:v>0.20143201947209999</c:v>
                </c:pt>
                <c:pt idx="5905">
                  <c:v>0.20153388381000001</c:v>
                </c:pt>
                <c:pt idx="5906">
                  <c:v>0.20162254571909999</c:v>
                </c:pt>
                <c:pt idx="5907">
                  <c:v>0.20168298482890001</c:v>
                </c:pt>
                <c:pt idx="5908">
                  <c:v>0.20178307592870001</c:v>
                </c:pt>
                <c:pt idx="5909">
                  <c:v>0.2018807828426</c:v>
                </c:pt>
                <c:pt idx="5910">
                  <c:v>0.2020120173693</c:v>
                </c:pt>
                <c:pt idx="5911">
                  <c:v>0.20210120081899999</c:v>
                </c:pt>
                <c:pt idx="5912">
                  <c:v>0.20219476521019999</c:v>
                </c:pt>
                <c:pt idx="5913">
                  <c:v>0.20228660106660001</c:v>
                </c:pt>
                <c:pt idx="5914">
                  <c:v>0.20238059759140001</c:v>
                </c:pt>
                <c:pt idx="5915">
                  <c:v>0.20250347256660001</c:v>
                </c:pt>
                <c:pt idx="5916">
                  <c:v>0.20260274410250001</c:v>
                </c:pt>
                <c:pt idx="5917">
                  <c:v>0.20266908407209999</c:v>
                </c:pt>
                <c:pt idx="5918">
                  <c:v>0.2028023600578</c:v>
                </c:pt>
                <c:pt idx="5919">
                  <c:v>0.2029369771481</c:v>
                </c:pt>
                <c:pt idx="5920">
                  <c:v>0.2030695527792</c:v>
                </c:pt>
                <c:pt idx="5921">
                  <c:v>0.20313504338259999</c:v>
                </c:pt>
                <c:pt idx="5922">
                  <c:v>0.2031993865967</c:v>
                </c:pt>
                <c:pt idx="5923">
                  <c:v>0.20328909158710001</c:v>
                </c:pt>
                <c:pt idx="5924">
                  <c:v>0.20335026085380001</c:v>
                </c:pt>
                <c:pt idx="5925">
                  <c:v>0.20345290005210001</c:v>
                </c:pt>
                <c:pt idx="5926">
                  <c:v>0.20354609191420001</c:v>
                </c:pt>
                <c:pt idx="5927">
                  <c:v>0.2036748528481</c:v>
                </c:pt>
                <c:pt idx="5928">
                  <c:v>0.2037655413151</c:v>
                </c:pt>
                <c:pt idx="5929">
                  <c:v>0.2038662433624</c:v>
                </c:pt>
                <c:pt idx="5930">
                  <c:v>0.20393452048300001</c:v>
                </c:pt>
                <c:pt idx="5931">
                  <c:v>0.20403192937369999</c:v>
                </c:pt>
                <c:pt idx="5932">
                  <c:v>0.20412980020050001</c:v>
                </c:pt>
                <c:pt idx="5933">
                  <c:v>0.20422790944579999</c:v>
                </c:pt>
                <c:pt idx="5934">
                  <c:v>0.2043309360743</c:v>
                </c:pt>
                <c:pt idx="5935">
                  <c:v>0.20443482697009999</c:v>
                </c:pt>
                <c:pt idx="5936">
                  <c:v>0.20454183220860001</c:v>
                </c:pt>
                <c:pt idx="5937">
                  <c:v>0.2046088725328</c:v>
                </c:pt>
                <c:pt idx="5938">
                  <c:v>0.20471747219559999</c:v>
                </c:pt>
                <c:pt idx="5939">
                  <c:v>0.20482213795189999</c:v>
                </c:pt>
                <c:pt idx="5940">
                  <c:v>0.2049201130867</c:v>
                </c:pt>
                <c:pt idx="5941">
                  <c:v>0.20501795411109999</c:v>
                </c:pt>
                <c:pt idx="5942">
                  <c:v>0.2050829380751</c:v>
                </c:pt>
                <c:pt idx="5943">
                  <c:v>0.20518352091309999</c:v>
                </c:pt>
                <c:pt idx="5944">
                  <c:v>0.20528516173360001</c:v>
                </c:pt>
                <c:pt idx="5945">
                  <c:v>0.20542734861369999</c:v>
                </c:pt>
                <c:pt idx="5946">
                  <c:v>0.20553305745120001</c:v>
                </c:pt>
                <c:pt idx="5947">
                  <c:v>0.20560048520570001</c:v>
                </c:pt>
                <c:pt idx="5948">
                  <c:v>0.20570166409019999</c:v>
                </c:pt>
                <c:pt idx="5949">
                  <c:v>0.2058041244745</c:v>
                </c:pt>
                <c:pt idx="5950">
                  <c:v>0.2059046030045</c:v>
                </c:pt>
                <c:pt idx="5951">
                  <c:v>0.20603837072850001</c:v>
                </c:pt>
                <c:pt idx="5952">
                  <c:v>0.206140562892</c:v>
                </c:pt>
                <c:pt idx="5953">
                  <c:v>0.20624300837519999</c:v>
                </c:pt>
                <c:pt idx="5954">
                  <c:v>0.2063115984201</c:v>
                </c:pt>
                <c:pt idx="5955">
                  <c:v>0.20641380548480001</c:v>
                </c:pt>
                <c:pt idx="5956">
                  <c:v>0.20652095973490001</c:v>
                </c:pt>
                <c:pt idx="5957">
                  <c:v>0.20662494003769999</c:v>
                </c:pt>
                <c:pt idx="5958">
                  <c:v>0.20677062869070001</c:v>
                </c:pt>
                <c:pt idx="5959">
                  <c:v>0.2069039642811</c:v>
                </c:pt>
                <c:pt idx="5960">
                  <c:v>0.206969037652</c:v>
                </c:pt>
                <c:pt idx="5961">
                  <c:v>0.20707406103609999</c:v>
                </c:pt>
                <c:pt idx="5962">
                  <c:v>0.2071385532618</c:v>
                </c:pt>
                <c:pt idx="5963">
                  <c:v>0.20723816752429999</c:v>
                </c:pt>
                <c:pt idx="5964">
                  <c:v>0.2073379904032</c:v>
                </c:pt>
                <c:pt idx="5965">
                  <c:v>0.20739679038520001</c:v>
                </c:pt>
                <c:pt idx="5966">
                  <c:v>0.20749382674690001</c:v>
                </c:pt>
                <c:pt idx="5967">
                  <c:v>0.207563996315</c:v>
                </c:pt>
                <c:pt idx="5968">
                  <c:v>0.2076964080334</c:v>
                </c:pt>
                <c:pt idx="5969">
                  <c:v>0.20784646272660001</c:v>
                </c:pt>
                <c:pt idx="5970">
                  <c:v>0.2079534083605</c:v>
                </c:pt>
                <c:pt idx="5971">
                  <c:v>0.20805616676809999</c:v>
                </c:pt>
                <c:pt idx="5972">
                  <c:v>0.20814885199069999</c:v>
                </c:pt>
                <c:pt idx="5973">
                  <c:v>0.2082482725382</c:v>
                </c:pt>
                <c:pt idx="5974">
                  <c:v>0.2083152085543</c:v>
                </c:pt>
                <c:pt idx="5975">
                  <c:v>0.20841762423519999</c:v>
                </c:pt>
                <c:pt idx="5976">
                  <c:v>0.20852544903760001</c:v>
                </c:pt>
                <c:pt idx="5977">
                  <c:v>0.2086220830679</c:v>
                </c:pt>
                <c:pt idx="5978">
                  <c:v>0.2087185680866</c:v>
                </c:pt>
                <c:pt idx="5979">
                  <c:v>0.2088189572096</c:v>
                </c:pt>
                <c:pt idx="5980">
                  <c:v>0.20891204476360001</c:v>
                </c:pt>
                <c:pt idx="5981">
                  <c:v>0.20897734165189999</c:v>
                </c:pt>
                <c:pt idx="5982">
                  <c:v>0.20907510817050001</c:v>
                </c:pt>
                <c:pt idx="5983">
                  <c:v>0.2091401517391</c:v>
                </c:pt>
                <c:pt idx="5984">
                  <c:v>0.2092409729958</c:v>
                </c:pt>
                <c:pt idx="5985">
                  <c:v>0.209376424551</c:v>
                </c:pt>
                <c:pt idx="5986">
                  <c:v>0.20947390794750001</c:v>
                </c:pt>
                <c:pt idx="5987">
                  <c:v>0.20957103371620001</c:v>
                </c:pt>
                <c:pt idx="5988">
                  <c:v>0.2096710652113</c:v>
                </c:pt>
                <c:pt idx="5989">
                  <c:v>0.2097667902708</c:v>
                </c:pt>
                <c:pt idx="5990">
                  <c:v>0.20986548066140001</c:v>
                </c:pt>
                <c:pt idx="5991">
                  <c:v>0.20999811589719999</c:v>
                </c:pt>
                <c:pt idx="5992">
                  <c:v>0.21010023355480001</c:v>
                </c:pt>
                <c:pt idx="5993">
                  <c:v>0.21020549535749999</c:v>
                </c:pt>
                <c:pt idx="5994">
                  <c:v>0.21030077338219999</c:v>
                </c:pt>
                <c:pt idx="5995">
                  <c:v>0.21040080487730001</c:v>
                </c:pt>
                <c:pt idx="5996">
                  <c:v>0.210529461503</c:v>
                </c:pt>
                <c:pt idx="5997">
                  <c:v>0.21063295006749999</c:v>
                </c:pt>
                <c:pt idx="5998">
                  <c:v>0.21073634922500001</c:v>
                </c:pt>
                <c:pt idx="5999">
                  <c:v>0.21084025502199999</c:v>
                </c:pt>
                <c:pt idx="6000">
                  <c:v>0.21094268560410001</c:v>
                </c:pt>
                <c:pt idx="6001">
                  <c:v>0.21107324957849999</c:v>
                </c:pt>
                <c:pt idx="6002">
                  <c:v>0.2111745923758</c:v>
                </c:pt>
                <c:pt idx="6003">
                  <c:v>0.21130889654160001</c:v>
                </c:pt>
                <c:pt idx="6004">
                  <c:v>0.21144491434099999</c:v>
                </c:pt>
                <c:pt idx="6005">
                  <c:v>0.2115427851677</c:v>
                </c:pt>
                <c:pt idx="6006">
                  <c:v>0.2116075605154</c:v>
                </c:pt>
                <c:pt idx="6007">
                  <c:v>0.21167525649069999</c:v>
                </c:pt>
                <c:pt idx="6008">
                  <c:v>0.2117744088173</c:v>
                </c:pt>
                <c:pt idx="6009">
                  <c:v>0.21187840402130001</c:v>
                </c:pt>
                <c:pt idx="6010">
                  <c:v>0.2119790613651</c:v>
                </c:pt>
                <c:pt idx="6011">
                  <c:v>0.2120758593082</c:v>
                </c:pt>
                <c:pt idx="6012">
                  <c:v>0.2121665477753</c:v>
                </c:pt>
                <c:pt idx="6013">
                  <c:v>0.2122638225555</c:v>
                </c:pt>
                <c:pt idx="6014">
                  <c:v>0.21235695481299999</c:v>
                </c:pt>
                <c:pt idx="6015">
                  <c:v>0.2124245613813</c:v>
                </c:pt>
                <c:pt idx="6016">
                  <c:v>0.21249735355380001</c:v>
                </c:pt>
                <c:pt idx="6017">
                  <c:v>0.21256338059900001</c:v>
                </c:pt>
                <c:pt idx="6018">
                  <c:v>0.21263614296909999</c:v>
                </c:pt>
                <c:pt idx="6019">
                  <c:v>0.21273930370810001</c:v>
                </c:pt>
                <c:pt idx="6020">
                  <c:v>0.21284036338330001</c:v>
                </c:pt>
                <c:pt idx="6021">
                  <c:v>0.21297374367710001</c:v>
                </c:pt>
                <c:pt idx="6022">
                  <c:v>0.21307379007339999</c:v>
                </c:pt>
                <c:pt idx="6023">
                  <c:v>0.21317350864410001</c:v>
                </c:pt>
                <c:pt idx="6024">
                  <c:v>0.21327885985369999</c:v>
                </c:pt>
                <c:pt idx="6025">
                  <c:v>0.21334724128249999</c:v>
                </c:pt>
                <c:pt idx="6026">
                  <c:v>0.2134516239166</c:v>
                </c:pt>
                <c:pt idx="6027">
                  <c:v>0.21354658901689999</c:v>
                </c:pt>
                <c:pt idx="6028">
                  <c:v>0.21361227333550001</c:v>
                </c:pt>
                <c:pt idx="6029">
                  <c:v>0.21370874345300001</c:v>
                </c:pt>
                <c:pt idx="6030">
                  <c:v>0.21380543708800001</c:v>
                </c:pt>
                <c:pt idx="6031">
                  <c:v>0.21390607953070001</c:v>
                </c:pt>
                <c:pt idx="6032">
                  <c:v>0.2140080332756</c:v>
                </c:pt>
                <c:pt idx="6033">
                  <c:v>0.21411201357840001</c:v>
                </c:pt>
                <c:pt idx="6034">
                  <c:v>0.21424372494220001</c:v>
                </c:pt>
                <c:pt idx="6035">
                  <c:v>0.21433798968789999</c:v>
                </c:pt>
                <c:pt idx="6036">
                  <c:v>0.2144633382559</c:v>
                </c:pt>
                <c:pt idx="6037">
                  <c:v>0.214557081461</c:v>
                </c:pt>
                <c:pt idx="6038">
                  <c:v>0.21468512713910001</c:v>
                </c:pt>
                <c:pt idx="6039">
                  <c:v>0.2147854864597</c:v>
                </c:pt>
                <c:pt idx="6040">
                  <c:v>0.21492114663119999</c:v>
                </c:pt>
                <c:pt idx="6041">
                  <c:v>0.21502494812010001</c:v>
                </c:pt>
                <c:pt idx="6042">
                  <c:v>0.2151246517897</c:v>
                </c:pt>
                <c:pt idx="6043">
                  <c:v>0.2152258604765</c:v>
                </c:pt>
                <c:pt idx="6044">
                  <c:v>0.21532604098319999</c:v>
                </c:pt>
                <c:pt idx="6045">
                  <c:v>0.21543055772780001</c:v>
                </c:pt>
                <c:pt idx="6046">
                  <c:v>0.21553319692610001</c:v>
                </c:pt>
                <c:pt idx="6047">
                  <c:v>0.2156256884336</c:v>
                </c:pt>
                <c:pt idx="6048">
                  <c:v>0.21569715440269999</c:v>
                </c:pt>
                <c:pt idx="6049">
                  <c:v>0.21579916775229999</c:v>
                </c:pt>
                <c:pt idx="6050">
                  <c:v>0.21589997410770001</c:v>
                </c:pt>
                <c:pt idx="6051">
                  <c:v>0.21597146987919999</c:v>
                </c:pt>
                <c:pt idx="6052">
                  <c:v>0.21606776118279999</c:v>
                </c:pt>
                <c:pt idx="6053">
                  <c:v>0.21616655588149999</c:v>
                </c:pt>
                <c:pt idx="6054">
                  <c:v>0.2162317931652</c:v>
                </c:pt>
                <c:pt idx="6055">
                  <c:v>0.21633321046830001</c:v>
                </c:pt>
                <c:pt idx="6056">
                  <c:v>0.21642988920209999</c:v>
                </c:pt>
                <c:pt idx="6057">
                  <c:v>0.21652996540069999</c:v>
                </c:pt>
                <c:pt idx="6058">
                  <c:v>0.21663086116310001</c:v>
                </c:pt>
                <c:pt idx="6059">
                  <c:v>0.2167195826769</c:v>
                </c:pt>
                <c:pt idx="6060">
                  <c:v>0.21681465208530001</c:v>
                </c:pt>
                <c:pt idx="6061">
                  <c:v>0.21691748499870001</c:v>
                </c:pt>
                <c:pt idx="6062">
                  <c:v>0.21698504686360001</c:v>
                </c:pt>
                <c:pt idx="6063">
                  <c:v>0.21709033846860001</c:v>
                </c:pt>
                <c:pt idx="6064">
                  <c:v>0.217188924551</c:v>
                </c:pt>
                <c:pt idx="6065">
                  <c:v>0.21724641323089999</c:v>
                </c:pt>
                <c:pt idx="6066">
                  <c:v>0.21734352409839999</c:v>
                </c:pt>
                <c:pt idx="6067">
                  <c:v>0.21743793785570001</c:v>
                </c:pt>
                <c:pt idx="6068">
                  <c:v>0.21753717958929999</c:v>
                </c:pt>
                <c:pt idx="6069">
                  <c:v>0.2176370918751</c:v>
                </c:pt>
                <c:pt idx="6070">
                  <c:v>0.2177363634109</c:v>
                </c:pt>
                <c:pt idx="6071">
                  <c:v>0.21782846748830001</c:v>
                </c:pt>
                <c:pt idx="6072">
                  <c:v>0.21791996061800001</c:v>
                </c:pt>
                <c:pt idx="6073">
                  <c:v>0.21801762282850001</c:v>
                </c:pt>
                <c:pt idx="6074">
                  <c:v>0.2181174308062</c:v>
                </c:pt>
                <c:pt idx="6075">
                  <c:v>0.21821539103980001</c:v>
                </c:pt>
                <c:pt idx="6076">
                  <c:v>0.21828134357930001</c:v>
                </c:pt>
                <c:pt idx="6077">
                  <c:v>0.21834674477579999</c:v>
                </c:pt>
                <c:pt idx="6078">
                  <c:v>0.2184124290943</c:v>
                </c:pt>
                <c:pt idx="6079">
                  <c:v>0.21847546100619999</c:v>
                </c:pt>
                <c:pt idx="6080">
                  <c:v>0.21853920817379999</c:v>
                </c:pt>
                <c:pt idx="6081">
                  <c:v>0.2186316102743</c:v>
                </c:pt>
                <c:pt idx="6082">
                  <c:v>0.21869529783729999</c:v>
                </c:pt>
                <c:pt idx="6083">
                  <c:v>0.21876367926599999</c:v>
                </c:pt>
                <c:pt idx="6084">
                  <c:v>0.21883180737499999</c:v>
                </c:pt>
                <c:pt idx="6085">
                  <c:v>0.2189006507397</c:v>
                </c:pt>
                <c:pt idx="6086">
                  <c:v>0.2190030366182</c:v>
                </c:pt>
                <c:pt idx="6087">
                  <c:v>0.21909998357300001</c:v>
                </c:pt>
                <c:pt idx="6088">
                  <c:v>0.21920189261440001</c:v>
                </c:pt>
                <c:pt idx="6089">
                  <c:v>0.21930350363250001</c:v>
                </c:pt>
                <c:pt idx="6090">
                  <c:v>0.21939978003499999</c:v>
                </c:pt>
                <c:pt idx="6091">
                  <c:v>0.21946296095849999</c:v>
                </c:pt>
                <c:pt idx="6092">
                  <c:v>0.2195279300213</c:v>
                </c:pt>
                <c:pt idx="6093">
                  <c:v>0.21962732076640001</c:v>
                </c:pt>
                <c:pt idx="6094">
                  <c:v>0.2197009474039</c:v>
                </c:pt>
                <c:pt idx="6095">
                  <c:v>0.21980871260170001</c:v>
                </c:pt>
                <c:pt idx="6096">
                  <c:v>0.21990387141699999</c:v>
                </c:pt>
                <c:pt idx="6097">
                  <c:v>0.21996968984599999</c:v>
                </c:pt>
                <c:pt idx="6098">
                  <c:v>0.2200647592545</c:v>
                </c:pt>
                <c:pt idx="6099">
                  <c:v>0.22016407549379999</c:v>
                </c:pt>
                <c:pt idx="6100">
                  <c:v>0.22026349604129999</c:v>
                </c:pt>
                <c:pt idx="6101">
                  <c:v>0.22032746672629999</c:v>
                </c:pt>
                <c:pt idx="6102">
                  <c:v>0.22042818367479999</c:v>
                </c:pt>
                <c:pt idx="6103">
                  <c:v>0.2205268144608</c:v>
                </c:pt>
                <c:pt idx="6104">
                  <c:v>0.22062674164769999</c:v>
                </c:pt>
                <c:pt idx="6105">
                  <c:v>0.2207244634628</c:v>
                </c:pt>
                <c:pt idx="6106">
                  <c:v>0.22078816592690001</c:v>
                </c:pt>
                <c:pt idx="6107">
                  <c:v>0.22088596224779999</c:v>
                </c:pt>
                <c:pt idx="6108">
                  <c:v>0.2210178971291</c:v>
                </c:pt>
                <c:pt idx="6109">
                  <c:v>0.2211120277643</c:v>
                </c:pt>
                <c:pt idx="6110">
                  <c:v>0.2212094515562</c:v>
                </c:pt>
                <c:pt idx="6111">
                  <c:v>0.22130098938939999</c:v>
                </c:pt>
                <c:pt idx="6112">
                  <c:v>0.2214397192001</c:v>
                </c:pt>
                <c:pt idx="6113">
                  <c:v>0.22157290577889999</c:v>
                </c:pt>
                <c:pt idx="6114">
                  <c:v>0.22167442739009999</c:v>
                </c:pt>
                <c:pt idx="6115">
                  <c:v>0.22174000740050001</c:v>
                </c:pt>
                <c:pt idx="6116">
                  <c:v>0.2218362689018</c:v>
                </c:pt>
                <c:pt idx="6117">
                  <c:v>0.22189876437190001</c:v>
                </c:pt>
                <c:pt idx="6118">
                  <c:v>0.22199274599550001</c:v>
                </c:pt>
                <c:pt idx="6119">
                  <c:v>0.22208967804909999</c:v>
                </c:pt>
                <c:pt idx="6120">
                  <c:v>0.2221890091896</c:v>
                </c:pt>
                <c:pt idx="6121">
                  <c:v>0.2222541570663</c:v>
                </c:pt>
                <c:pt idx="6122">
                  <c:v>0.22232177853580001</c:v>
                </c:pt>
                <c:pt idx="6123">
                  <c:v>0.22242097556589999</c:v>
                </c:pt>
                <c:pt idx="6124">
                  <c:v>0.22251810133460001</c:v>
                </c:pt>
                <c:pt idx="6125">
                  <c:v>0.22261786460880001</c:v>
                </c:pt>
                <c:pt idx="6126">
                  <c:v>0.22271046042439999</c:v>
                </c:pt>
                <c:pt idx="6127">
                  <c:v>0.2227742373943</c:v>
                </c:pt>
                <c:pt idx="6128">
                  <c:v>0.22287160158159999</c:v>
                </c:pt>
                <c:pt idx="6129">
                  <c:v>0.2229669988155</c:v>
                </c:pt>
                <c:pt idx="6130">
                  <c:v>0.223069652915</c:v>
                </c:pt>
                <c:pt idx="6131">
                  <c:v>0.2231399714947</c:v>
                </c:pt>
                <c:pt idx="6132">
                  <c:v>0.22320622205730001</c:v>
                </c:pt>
                <c:pt idx="6133">
                  <c:v>0.2233141809702</c:v>
                </c:pt>
                <c:pt idx="6134">
                  <c:v>0.2234158664942</c:v>
                </c:pt>
                <c:pt idx="6135">
                  <c:v>0.22351349890229999</c:v>
                </c:pt>
                <c:pt idx="6136">
                  <c:v>0.2236119359732</c:v>
                </c:pt>
                <c:pt idx="6137">
                  <c:v>0.22367434203620001</c:v>
                </c:pt>
                <c:pt idx="6138">
                  <c:v>0.2237744629383</c:v>
                </c:pt>
                <c:pt idx="6139">
                  <c:v>0.2238383442163</c:v>
                </c:pt>
                <c:pt idx="6140">
                  <c:v>0.22390069067480001</c:v>
                </c:pt>
                <c:pt idx="6141">
                  <c:v>0.22396317124369999</c:v>
                </c:pt>
                <c:pt idx="6142">
                  <c:v>0.2240266352892</c:v>
                </c:pt>
                <c:pt idx="6143">
                  <c:v>0.224119246006</c:v>
                </c:pt>
                <c:pt idx="6144">
                  <c:v>0.22422137856480001</c:v>
                </c:pt>
                <c:pt idx="6145">
                  <c:v>0.2243191599846</c:v>
                </c:pt>
                <c:pt idx="6146">
                  <c:v>0.22442059218880001</c:v>
                </c:pt>
                <c:pt idx="6147">
                  <c:v>0.22448387742039999</c:v>
                </c:pt>
                <c:pt idx="6148">
                  <c:v>0.22461068630219999</c:v>
                </c:pt>
                <c:pt idx="6149">
                  <c:v>0.22470201551909999</c:v>
                </c:pt>
                <c:pt idx="6150">
                  <c:v>0.22483077645300001</c:v>
                </c:pt>
                <c:pt idx="6151">
                  <c:v>0.22493872046470001</c:v>
                </c:pt>
                <c:pt idx="6152">
                  <c:v>0.2250417917967</c:v>
                </c:pt>
                <c:pt idx="6153">
                  <c:v>0.22513969242570001</c:v>
                </c:pt>
                <c:pt idx="6154">
                  <c:v>0.2252429872751</c:v>
                </c:pt>
                <c:pt idx="6155">
                  <c:v>0.22534270584579999</c:v>
                </c:pt>
                <c:pt idx="6156">
                  <c:v>0.2254414111376</c:v>
                </c:pt>
                <c:pt idx="6157">
                  <c:v>0.22554098069670001</c:v>
                </c:pt>
                <c:pt idx="6158">
                  <c:v>0.2256070375443</c:v>
                </c:pt>
                <c:pt idx="6159">
                  <c:v>0.2257113754749</c:v>
                </c:pt>
                <c:pt idx="6160">
                  <c:v>0.2257779985666</c:v>
                </c:pt>
                <c:pt idx="6161">
                  <c:v>0.22584269940849999</c:v>
                </c:pt>
                <c:pt idx="6162">
                  <c:v>0.22594337165360001</c:v>
                </c:pt>
                <c:pt idx="6163">
                  <c:v>0.22600717842580001</c:v>
                </c:pt>
                <c:pt idx="6164">
                  <c:v>0.2260769605637</c:v>
                </c:pt>
                <c:pt idx="6165">
                  <c:v>0.22614376246930001</c:v>
                </c:pt>
                <c:pt idx="6166">
                  <c:v>0.2262205332518</c:v>
                </c:pt>
                <c:pt idx="6167">
                  <c:v>0.22628301382060001</c:v>
                </c:pt>
                <c:pt idx="6168">
                  <c:v>0.22638708353039999</c:v>
                </c:pt>
                <c:pt idx="6169">
                  <c:v>0.22648799419400001</c:v>
                </c:pt>
                <c:pt idx="6170">
                  <c:v>0.22658716142179999</c:v>
                </c:pt>
                <c:pt idx="6171">
                  <c:v>0.2266581654549</c:v>
                </c:pt>
                <c:pt idx="6172">
                  <c:v>0.22672665119169999</c:v>
                </c:pt>
                <c:pt idx="6173">
                  <c:v>0.22679118812080001</c:v>
                </c:pt>
                <c:pt idx="6174">
                  <c:v>0.2268941998482</c:v>
                </c:pt>
                <c:pt idx="6175">
                  <c:v>0.22699673473830001</c:v>
                </c:pt>
                <c:pt idx="6176">
                  <c:v>0.2271242141724</c:v>
                </c:pt>
                <c:pt idx="6177">
                  <c:v>0.22719280421730001</c:v>
                </c:pt>
                <c:pt idx="6178">
                  <c:v>0.2272861599922</c:v>
                </c:pt>
                <c:pt idx="6179">
                  <c:v>0.22735148668290001</c:v>
                </c:pt>
                <c:pt idx="6180">
                  <c:v>0.22742214798929999</c:v>
                </c:pt>
                <c:pt idx="6181">
                  <c:v>0.22751624882220001</c:v>
                </c:pt>
                <c:pt idx="6182">
                  <c:v>0.22758452594279999</c:v>
                </c:pt>
                <c:pt idx="6183">
                  <c:v>0.22768661379810001</c:v>
                </c:pt>
                <c:pt idx="6184">
                  <c:v>0.22778972983359999</c:v>
                </c:pt>
                <c:pt idx="6185">
                  <c:v>0.22789141535759999</c:v>
                </c:pt>
                <c:pt idx="6186">
                  <c:v>0.2279811948538</c:v>
                </c:pt>
                <c:pt idx="6187">
                  <c:v>0.2280721962452</c:v>
                </c:pt>
                <c:pt idx="6188">
                  <c:v>0.22819742560389999</c:v>
                </c:pt>
                <c:pt idx="6189">
                  <c:v>0.22830258309840001</c:v>
                </c:pt>
                <c:pt idx="6190">
                  <c:v>0.22840516269210001</c:v>
                </c:pt>
                <c:pt idx="6191">
                  <c:v>0.22849814593789999</c:v>
                </c:pt>
                <c:pt idx="6192">
                  <c:v>0.2285946905613</c:v>
                </c:pt>
                <c:pt idx="6193">
                  <c:v>0.22868378460409999</c:v>
                </c:pt>
                <c:pt idx="6194">
                  <c:v>0.22879047691820001</c:v>
                </c:pt>
                <c:pt idx="6195">
                  <c:v>0.2288848757744</c:v>
                </c:pt>
                <c:pt idx="6196">
                  <c:v>0.22898893058299999</c:v>
                </c:pt>
                <c:pt idx="6197">
                  <c:v>0.22905220091340001</c:v>
                </c:pt>
                <c:pt idx="6198">
                  <c:v>0.22914968430999999</c:v>
                </c:pt>
                <c:pt idx="6199">
                  <c:v>0.22924968600269999</c:v>
                </c:pt>
                <c:pt idx="6200">
                  <c:v>0.22932150959969999</c:v>
                </c:pt>
                <c:pt idx="6201">
                  <c:v>0.22938956320289999</c:v>
                </c:pt>
                <c:pt idx="6202">
                  <c:v>0.22945603728290001</c:v>
                </c:pt>
                <c:pt idx="6203">
                  <c:v>0.2295207679272</c:v>
                </c:pt>
                <c:pt idx="6204">
                  <c:v>0.22958403825759999</c:v>
                </c:pt>
                <c:pt idx="6205">
                  <c:v>0.2296777367592</c:v>
                </c:pt>
                <c:pt idx="6206">
                  <c:v>0.22977866232399999</c:v>
                </c:pt>
                <c:pt idx="6207">
                  <c:v>0.22987785935400001</c:v>
                </c:pt>
                <c:pt idx="6208">
                  <c:v>0.2299429178238</c:v>
                </c:pt>
                <c:pt idx="6209">
                  <c:v>0.2300448417664</c:v>
                </c:pt>
                <c:pt idx="6210">
                  <c:v>0.23010544478889999</c:v>
                </c:pt>
                <c:pt idx="6211">
                  <c:v>0.23017568886279999</c:v>
                </c:pt>
                <c:pt idx="6212">
                  <c:v>0.23024286329749999</c:v>
                </c:pt>
                <c:pt idx="6213">
                  <c:v>0.23034504055980001</c:v>
                </c:pt>
                <c:pt idx="6214">
                  <c:v>0.23041422665120001</c:v>
                </c:pt>
                <c:pt idx="6215">
                  <c:v>0.23051887750630001</c:v>
                </c:pt>
                <c:pt idx="6216">
                  <c:v>0.2305873036385</c:v>
                </c:pt>
                <c:pt idx="6217">
                  <c:v>0.23065562546250001</c:v>
                </c:pt>
                <c:pt idx="6218">
                  <c:v>0.2307567894459</c:v>
                </c:pt>
                <c:pt idx="6219">
                  <c:v>0.2308255583048</c:v>
                </c:pt>
                <c:pt idx="6220">
                  <c:v>0.2309277206659</c:v>
                </c:pt>
                <c:pt idx="6221">
                  <c:v>0.2309949994087</c:v>
                </c:pt>
                <c:pt idx="6222">
                  <c:v>0.23109576106070001</c:v>
                </c:pt>
                <c:pt idx="6223">
                  <c:v>0.23119504749770001</c:v>
                </c:pt>
                <c:pt idx="6224">
                  <c:v>0.2312894463539</c:v>
                </c:pt>
                <c:pt idx="6225">
                  <c:v>0.23138603568079999</c:v>
                </c:pt>
                <c:pt idx="6226">
                  <c:v>0.2314828634262</c:v>
                </c:pt>
                <c:pt idx="6227">
                  <c:v>0.2315905094147</c:v>
                </c:pt>
                <c:pt idx="6228">
                  <c:v>0.23165650665759999</c:v>
                </c:pt>
                <c:pt idx="6229">
                  <c:v>0.23172031342980001</c:v>
                </c:pt>
                <c:pt idx="6230">
                  <c:v>0.23178498446939999</c:v>
                </c:pt>
                <c:pt idx="6231">
                  <c:v>0.2318494766951</c:v>
                </c:pt>
                <c:pt idx="6232">
                  <c:v>0.2319460511208</c:v>
                </c:pt>
                <c:pt idx="6233">
                  <c:v>0.2320498079062</c:v>
                </c:pt>
                <c:pt idx="6234">
                  <c:v>0.23214517533779999</c:v>
                </c:pt>
                <c:pt idx="6235">
                  <c:v>0.23223806917670001</c:v>
                </c:pt>
                <c:pt idx="6236">
                  <c:v>0.23233531415459999</c:v>
                </c:pt>
                <c:pt idx="6237">
                  <c:v>0.23243747651579999</c:v>
                </c:pt>
                <c:pt idx="6238">
                  <c:v>0.23250633478159999</c:v>
                </c:pt>
                <c:pt idx="6239">
                  <c:v>0.2326062172651</c:v>
                </c:pt>
                <c:pt idx="6240">
                  <c:v>0.23267439007759999</c:v>
                </c:pt>
                <c:pt idx="6241">
                  <c:v>0.23273819684979999</c:v>
                </c:pt>
                <c:pt idx="6242">
                  <c:v>0.2328415364027</c:v>
                </c:pt>
                <c:pt idx="6243">
                  <c:v>0.2329449802637</c:v>
                </c:pt>
                <c:pt idx="6244">
                  <c:v>0.233040496707</c:v>
                </c:pt>
                <c:pt idx="6245">
                  <c:v>0.23310664296149999</c:v>
                </c:pt>
                <c:pt idx="6246">
                  <c:v>0.23317368328570001</c:v>
                </c:pt>
                <c:pt idx="6247">
                  <c:v>0.23327465355400001</c:v>
                </c:pt>
                <c:pt idx="6248">
                  <c:v>0.23337602615360001</c:v>
                </c:pt>
                <c:pt idx="6249">
                  <c:v>0.2334739565849</c:v>
                </c:pt>
                <c:pt idx="6250">
                  <c:v>0.23353902995590001</c:v>
                </c:pt>
                <c:pt idx="6251">
                  <c:v>0.23360455036159999</c:v>
                </c:pt>
                <c:pt idx="6252">
                  <c:v>0.2336701005697</c:v>
                </c:pt>
                <c:pt idx="6253">
                  <c:v>0.23376871645450001</c:v>
                </c:pt>
                <c:pt idx="6254">
                  <c:v>0.23383490741249999</c:v>
                </c:pt>
                <c:pt idx="6255">
                  <c:v>0.23390313982960001</c:v>
                </c:pt>
                <c:pt idx="6256">
                  <c:v>0.23397037386889999</c:v>
                </c:pt>
                <c:pt idx="6257">
                  <c:v>0.23408088088039999</c:v>
                </c:pt>
                <c:pt idx="6258">
                  <c:v>0.23414848744870001</c:v>
                </c:pt>
                <c:pt idx="6259">
                  <c:v>0.23421323299409999</c:v>
                </c:pt>
                <c:pt idx="6260">
                  <c:v>0.23435305058959999</c:v>
                </c:pt>
                <c:pt idx="6261">
                  <c:v>0.23445667326450001</c:v>
                </c:pt>
                <c:pt idx="6262">
                  <c:v>0.23456075787540001</c:v>
                </c:pt>
                <c:pt idx="6263">
                  <c:v>0.23466470837590001</c:v>
                </c:pt>
                <c:pt idx="6264">
                  <c:v>0.23476871848110001</c:v>
                </c:pt>
                <c:pt idx="6265">
                  <c:v>0.23483821749690001</c:v>
                </c:pt>
                <c:pt idx="6266">
                  <c:v>0.23493298888210001</c:v>
                </c:pt>
                <c:pt idx="6267">
                  <c:v>0.2350587844849</c:v>
                </c:pt>
                <c:pt idx="6268">
                  <c:v>0.23515827953820001</c:v>
                </c:pt>
                <c:pt idx="6269">
                  <c:v>0.23526814579960001</c:v>
                </c:pt>
                <c:pt idx="6270">
                  <c:v>0.23533782362940001</c:v>
                </c:pt>
                <c:pt idx="6271">
                  <c:v>0.23543861508370001</c:v>
                </c:pt>
                <c:pt idx="6272">
                  <c:v>0.23556838929650001</c:v>
                </c:pt>
                <c:pt idx="6273">
                  <c:v>0.235656529665</c:v>
                </c:pt>
                <c:pt idx="6274">
                  <c:v>0.23575033247470001</c:v>
                </c:pt>
                <c:pt idx="6275">
                  <c:v>0.23581308126450001</c:v>
                </c:pt>
                <c:pt idx="6276">
                  <c:v>0.23590005934239999</c:v>
                </c:pt>
                <c:pt idx="6277">
                  <c:v>0.23596212267880001</c:v>
                </c:pt>
                <c:pt idx="6278">
                  <c:v>0.236056625843</c:v>
                </c:pt>
                <c:pt idx="6279">
                  <c:v>0.23615886271</c:v>
                </c:pt>
                <c:pt idx="6280">
                  <c:v>0.2362687438726</c:v>
                </c:pt>
                <c:pt idx="6281">
                  <c:v>0.23633499443530001</c:v>
                </c:pt>
                <c:pt idx="6282">
                  <c:v>0.2363999634981</c:v>
                </c:pt>
                <c:pt idx="6283">
                  <c:v>0.2364659309387</c:v>
                </c:pt>
                <c:pt idx="6284">
                  <c:v>0.2365623116493</c:v>
                </c:pt>
                <c:pt idx="6285">
                  <c:v>0.2366278022528</c:v>
                </c:pt>
                <c:pt idx="6286">
                  <c:v>0.2367300540209</c:v>
                </c:pt>
                <c:pt idx="6287">
                  <c:v>0.23683047294619999</c:v>
                </c:pt>
                <c:pt idx="6288">
                  <c:v>0.23693081736560001</c:v>
                </c:pt>
                <c:pt idx="6289">
                  <c:v>0.23700296878810001</c:v>
                </c:pt>
                <c:pt idx="6290">
                  <c:v>0.23709613084789999</c:v>
                </c:pt>
                <c:pt idx="6291">
                  <c:v>0.23716580867770001</c:v>
                </c:pt>
                <c:pt idx="6292">
                  <c:v>0.2372397631407</c:v>
                </c:pt>
                <c:pt idx="6293">
                  <c:v>0.23737430572509999</c:v>
                </c:pt>
                <c:pt idx="6294">
                  <c:v>0.2374749034643</c:v>
                </c:pt>
                <c:pt idx="6295">
                  <c:v>0.23757109045979999</c:v>
                </c:pt>
                <c:pt idx="6296">
                  <c:v>0.23766426742079999</c:v>
                </c:pt>
                <c:pt idx="6297">
                  <c:v>0.23776669800280001</c:v>
                </c:pt>
                <c:pt idx="6298">
                  <c:v>0.23786951601510001</c:v>
                </c:pt>
                <c:pt idx="6299">
                  <c:v>0.23797212541099999</c:v>
                </c:pt>
                <c:pt idx="6300">
                  <c:v>0.23807953298090001</c:v>
                </c:pt>
                <c:pt idx="6301">
                  <c:v>0.23817750811579999</c:v>
                </c:pt>
                <c:pt idx="6302">
                  <c:v>0.2382445037365</c:v>
                </c:pt>
                <c:pt idx="6303">
                  <c:v>0.23833860456940001</c:v>
                </c:pt>
                <c:pt idx="6304">
                  <c:v>0.2384395301342</c:v>
                </c:pt>
                <c:pt idx="6305">
                  <c:v>0.238578364253</c:v>
                </c:pt>
                <c:pt idx="6306">
                  <c:v>0.2386781126261</c:v>
                </c:pt>
                <c:pt idx="6307">
                  <c:v>0.23877599835400001</c:v>
                </c:pt>
                <c:pt idx="6308">
                  <c:v>0.2388443946838</c:v>
                </c:pt>
                <c:pt idx="6309">
                  <c:v>0.238946005702</c:v>
                </c:pt>
                <c:pt idx="6310">
                  <c:v>0.2390505075455</c:v>
                </c:pt>
                <c:pt idx="6311">
                  <c:v>0.2391224950552</c:v>
                </c:pt>
                <c:pt idx="6312">
                  <c:v>0.2392203211784</c:v>
                </c:pt>
                <c:pt idx="6313">
                  <c:v>0.2393188029528</c:v>
                </c:pt>
                <c:pt idx="6314">
                  <c:v>0.23941482603549999</c:v>
                </c:pt>
                <c:pt idx="6315">
                  <c:v>0.23950847983359999</c:v>
                </c:pt>
                <c:pt idx="6316">
                  <c:v>0.23957300186159999</c:v>
                </c:pt>
                <c:pt idx="6317">
                  <c:v>0.23967127501960001</c:v>
                </c:pt>
                <c:pt idx="6318">
                  <c:v>0.23973698914050001</c:v>
                </c:pt>
                <c:pt idx="6319">
                  <c:v>0.23980414867399999</c:v>
                </c:pt>
                <c:pt idx="6320">
                  <c:v>0.2398735582829</c:v>
                </c:pt>
                <c:pt idx="6321">
                  <c:v>0.23994137346739999</c:v>
                </c:pt>
                <c:pt idx="6322">
                  <c:v>0.24004682898519999</c:v>
                </c:pt>
                <c:pt idx="6323">
                  <c:v>0.2401146441698</c:v>
                </c:pt>
                <c:pt idx="6324">
                  <c:v>0.2402268201113</c:v>
                </c:pt>
                <c:pt idx="6325">
                  <c:v>0.24029460549350001</c:v>
                </c:pt>
                <c:pt idx="6326">
                  <c:v>0.2403675168753</c:v>
                </c:pt>
                <c:pt idx="6327">
                  <c:v>0.24046586453909999</c:v>
                </c:pt>
                <c:pt idx="6328">
                  <c:v>0.24055911600589999</c:v>
                </c:pt>
                <c:pt idx="6329">
                  <c:v>0.2406624704599</c:v>
                </c:pt>
                <c:pt idx="6330">
                  <c:v>0.24076397717</c:v>
                </c:pt>
                <c:pt idx="6331">
                  <c:v>0.2408685535192</c:v>
                </c:pt>
                <c:pt idx="6332">
                  <c:v>0.24093601107599999</c:v>
                </c:pt>
                <c:pt idx="6333">
                  <c:v>0.24099996685979999</c:v>
                </c:pt>
                <c:pt idx="6334">
                  <c:v>0.24106395244600001</c:v>
                </c:pt>
                <c:pt idx="6335">
                  <c:v>0.24116492271420001</c:v>
                </c:pt>
                <c:pt idx="6336">
                  <c:v>0.24129386246199999</c:v>
                </c:pt>
                <c:pt idx="6337">
                  <c:v>0.241391196847</c:v>
                </c:pt>
                <c:pt idx="6338">
                  <c:v>0.2414928078651</c:v>
                </c:pt>
                <c:pt idx="6339">
                  <c:v>0.24156394600869999</c:v>
                </c:pt>
                <c:pt idx="6340">
                  <c:v>0.2416245639324</c:v>
                </c:pt>
                <c:pt idx="6341">
                  <c:v>0.24169321358199999</c:v>
                </c:pt>
                <c:pt idx="6342">
                  <c:v>0.24175886809829999</c:v>
                </c:pt>
                <c:pt idx="6343">
                  <c:v>0.24185889959340001</c:v>
                </c:pt>
                <c:pt idx="6344">
                  <c:v>0.24196372926240001</c:v>
                </c:pt>
                <c:pt idx="6345">
                  <c:v>0.2420677691698</c:v>
                </c:pt>
                <c:pt idx="6346">
                  <c:v>0.24216321110729999</c:v>
                </c:pt>
                <c:pt idx="6347">
                  <c:v>0.2422306835651</c:v>
                </c:pt>
                <c:pt idx="6348">
                  <c:v>0.24233143031599999</c:v>
                </c:pt>
                <c:pt idx="6349">
                  <c:v>0.2424330115318</c:v>
                </c:pt>
                <c:pt idx="6350">
                  <c:v>0.242538869381</c:v>
                </c:pt>
                <c:pt idx="6351">
                  <c:v>0.2426714599133</c:v>
                </c:pt>
                <c:pt idx="6352">
                  <c:v>0.2427713572979</c:v>
                </c:pt>
                <c:pt idx="6353">
                  <c:v>0.24290551245209999</c:v>
                </c:pt>
                <c:pt idx="6354">
                  <c:v>0.24300694465639999</c:v>
                </c:pt>
                <c:pt idx="6355">
                  <c:v>0.2431082874537</c:v>
                </c:pt>
                <c:pt idx="6356">
                  <c:v>0.24320502579209999</c:v>
                </c:pt>
                <c:pt idx="6357">
                  <c:v>0.2432645559311</c:v>
                </c:pt>
                <c:pt idx="6358">
                  <c:v>0.2433630079031</c:v>
                </c:pt>
                <c:pt idx="6359">
                  <c:v>0.2434988170862</c:v>
                </c:pt>
                <c:pt idx="6360">
                  <c:v>0.2436014562845</c:v>
                </c:pt>
                <c:pt idx="6361">
                  <c:v>0.2436989694834</c:v>
                </c:pt>
                <c:pt idx="6362">
                  <c:v>0.2437647730112</c:v>
                </c:pt>
                <c:pt idx="6363">
                  <c:v>0.24386130273340001</c:v>
                </c:pt>
                <c:pt idx="6364">
                  <c:v>0.24395303428170001</c:v>
                </c:pt>
                <c:pt idx="6365">
                  <c:v>0.24405404925349999</c:v>
                </c:pt>
                <c:pt idx="6366">
                  <c:v>0.24414931237699999</c:v>
                </c:pt>
                <c:pt idx="6367">
                  <c:v>0.24425517022609999</c:v>
                </c:pt>
                <c:pt idx="6368">
                  <c:v>0.24435630440709999</c:v>
                </c:pt>
                <c:pt idx="6369">
                  <c:v>0.24445998668669999</c:v>
                </c:pt>
                <c:pt idx="6370">
                  <c:v>0.2445629388094</c:v>
                </c:pt>
                <c:pt idx="6371">
                  <c:v>0.24465930461880001</c:v>
                </c:pt>
                <c:pt idx="6372">
                  <c:v>0.24476224184039999</c:v>
                </c:pt>
                <c:pt idx="6373">
                  <c:v>0.2448350042105</c:v>
                </c:pt>
                <c:pt idx="6374">
                  <c:v>0.24493382871149999</c:v>
                </c:pt>
                <c:pt idx="6375">
                  <c:v>0.24506755173209999</c:v>
                </c:pt>
                <c:pt idx="6376">
                  <c:v>0.24516524374490001</c:v>
                </c:pt>
                <c:pt idx="6377">
                  <c:v>0.24526707828040001</c:v>
                </c:pt>
                <c:pt idx="6378">
                  <c:v>0.24536828696730001</c:v>
                </c:pt>
                <c:pt idx="6379">
                  <c:v>0.2454693466425</c:v>
                </c:pt>
                <c:pt idx="6380">
                  <c:v>0.24557058513159999</c:v>
                </c:pt>
                <c:pt idx="6381">
                  <c:v>0.2456694245338</c:v>
                </c:pt>
                <c:pt idx="6382">
                  <c:v>0.24576570093630001</c:v>
                </c:pt>
                <c:pt idx="6383">
                  <c:v>0.24586972594260001</c:v>
                </c:pt>
                <c:pt idx="6384">
                  <c:v>0.24596737325189999</c:v>
                </c:pt>
                <c:pt idx="6385">
                  <c:v>0.2460729777813</c:v>
                </c:pt>
                <c:pt idx="6386">
                  <c:v>0.24617627263069999</c:v>
                </c:pt>
                <c:pt idx="6387">
                  <c:v>0.24628029763699999</c:v>
                </c:pt>
                <c:pt idx="6388">
                  <c:v>0.24641431868079999</c:v>
                </c:pt>
                <c:pt idx="6389">
                  <c:v>0.24648159742360001</c:v>
                </c:pt>
                <c:pt idx="6390">
                  <c:v>0.24658432602880001</c:v>
                </c:pt>
                <c:pt idx="6391">
                  <c:v>0.24665744602680001</c:v>
                </c:pt>
                <c:pt idx="6392">
                  <c:v>0.2467550486326</c:v>
                </c:pt>
                <c:pt idx="6393">
                  <c:v>0.2468935847282</c:v>
                </c:pt>
                <c:pt idx="6394">
                  <c:v>0.24695733189579999</c:v>
                </c:pt>
                <c:pt idx="6395">
                  <c:v>0.24705687165260001</c:v>
                </c:pt>
                <c:pt idx="6396">
                  <c:v>0.24714957177640001</c:v>
                </c:pt>
                <c:pt idx="6397">
                  <c:v>0.24721336364749999</c:v>
                </c:pt>
                <c:pt idx="6398">
                  <c:v>0.24731256067749999</c:v>
                </c:pt>
                <c:pt idx="6399">
                  <c:v>0.247415587306</c:v>
                </c:pt>
                <c:pt idx="6400">
                  <c:v>0.2475159615278</c:v>
                </c:pt>
                <c:pt idx="6401">
                  <c:v>0.24761939048769999</c:v>
                </c:pt>
                <c:pt idx="6402">
                  <c:v>0.2477281689644</c:v>
                </c:pt>
                <c:pt idx="6403">
                  <c:v>0.24779777228829999</c:v>
                </c:pt>
                <c:pt idx="6404">
                  <c:v>0.24786874651910001</c:v>
                </c:pt>
                <c:pt idx="6405">
                  <c:v>0.2479392588139</c:v>
                </c:pt>
                <c:pt idx="6406">
                  <c:v>0.24804228544240001</c:v>
                </c:pt>
                <c:pt idx="6407">
                  <c:v>0.24815358221530001</c:v>
                </c:pt>
                <c:pt idx="6408">
                  <c:v>0.24825836718079999</c:v>
                </c:pt>
                <c:pt idx="6409">
                  <c:v>0.24836085736749999</c:v>
                </c:pt>
                <c:pt idx="6410">
                  <c:v>0.24845623970030001</c:v>
                </c:pt>
                <c:pt idx="6411">
                  <c:v>0.24855211377139999</c:v>
                </c:pt>
                <c:pt idx="6412">
                  <c:v>0.24862331151959999</c:v>
                </c:pt>
                <c:pt idx="6413">
                  <c:v>0.2487224042416</c:v>
                </c:pt>
                <c:pt idx="6414">
                  <c:v>0.24882185459139999</c:v>
                </c:pt>
                <c:pt idx="6415">
                  <c:v>0.24895897507670001</c:v>
                </c:pt>
                <c:pt idx="6416">
                  <c:v>0.24906331300740001</c:v>
                </c:pt>
                <c:pt idx="6417">
                  <c:v>0.24920965731139999</c:v>
                </c:pt>
                <c:pt idx="6418">
                  <c:v>0.24931289255620001</c:v>
                </c:pt>
                <c:pt idx="6419">
                  <c:v>0.24945700168609999</c:v>
                </c:pt>
                <c:pt idx="6420">
                  <c:v>0.24959601461889999</c:v>
                </c:pt>
                <c:pt idx="6421">
                  <c:v>0.24976205825809999</c:v>
                </c:pt>
                <c:pt idx="6422">
                  <c:v>0.2498890161514</c:v>
                </c:pt>
                <c:pt idx="6423">
                  <c:v>0.24998368322850001</c:v>
                </c:pt>
                <c:pt idx="6424">
                  <c:v>0.25008755922319997</c:v>
                </c:pt>
                <c:pt idx="6425">
                  <c:v>0.25019201636310001</c:v>
                </c:pt>
                <c:pt idx="6426">
                  <c:v>0.2503018379211</c:v>
                </c:pt>
                <c:pt idx="6427">
                  <c:v>0.25040012598040001</c:v>
                </c:pt>
                <c:pt idx="6428">
                  <c:v>0.2505304217339</c:v>
                </c:pt>
                <c:pt idx="6429">
                  <c:v>0.2506280243397</c:v>
                </c:pt>
                <c:pt idx="6430">
                  <c:v>0.25076299905779997</c:v>
                </c:pt>
                <c:pt idx="6431">
                  <c:v>0.25086763501170001</c:v>
                </c:pt>
                <c:pt idx="6432">
                  <c:v>0.2509727180004</c:v>
                </c:pt>
                <c:pt idx="6433">
                  <c:v>0.25103533267970002</c:v>
                </c:pt>
                <c:pt idx="6434">
                  <c:v>0.25110098719599999</c:v>
                </c:pt>
                <c:pt idx="6435">
                  <c:v>0.25119808316230002</c:v>
                </c:pt>
                <c:pt idx="6436">
                  <c:v>0.25129571557039998</c:v>
                </c:pt>
                <c:pt idx="6437">
                  <c:v>0.25143092870709999</c:v>
                </c:pt>
                <c:pt idx="6438">
                  <c:v>0.25153264403339998</c:v>
                </c:pt>
                <c:pt idx="6439">
                  <c:v>0.25163087248799998</c:v>
                </c:pt>
                <c:pt idx="6440">
                  <c:v>0.25172910094259998</c:v>
                </c:pt>
                <c:pt idx="6441">
                  <c:v>0.25183668732640002</c:v>
                </c:pt>
                <c:pt idx="6442">
                  <c:v>0.2519389986992</c:v>
                </c:pt>
                <c:pt idx="6443">
                  <c:v>0.25204858183860002</c:v>
                </c:pt>
                <c:pt idx="6444">
                  <c:v>0.2521576285362</c:v>
                </c:pt>
                <c:pt idx="6445">
                  <c:v>0.25225502252580001</c:v>
                </c:pt>
                <c:pt idx="6446">
                  <c:v>0.25235593318939997</c:v>
                </c:pt>
                <c:pt idx="6447">
                  <c:v>0.25241920351980002</c:v>
                </c:pt>
                <c:pt idx="6448">
                  <c:v>0.2524881958961</c:v>
                </c:pt>
                <c:pt idx="6449">
                  <c:v>0.2525889277458</c:v>
                </c:pt>
                <c:pt idx="6450">
                  <c:v>0.25268933176989999</c:v>
                </c:pt>
                <c:pt idx="6451">
                  <c:v>0.25278946757319998</c:v>
                </c:pt>
                <c:pt idx="6452">
                  <c:v>0.25288820266720002</c:v>
                </c:pt>
                <c:pt idx="6453">
                  <c:v>0.25299134850499999</c:v>
                </c:pt>
                <c:pt idx="6454">
                  <c:v>0.25312685966490001</c:v>
                </c:pt>
                <c:pt idx="6455">
                  <c:v>0.25322753190989999</c:v>
                </c:pt>
                <c:pt idx="6456">
                  <c:v>0.25332531332969999</c:v>
                </c:pt>
                <c:pt idx="6457">
                  <c:v>0.25342231988910002</c:v>
                </c:pt>
                <c:pt idx="6458">
                  <c:v>0.25352069735529997</c:v>
                </c:pt>
                <c:pt idx="6459">
                  <c:v>0.253654897213</c:v>
                </c:pt>
                <c:pt idx="6460">
                  <c:v>0.25375992059710001</c:v>
                </c:pt>
                <c:pt idx="6461">
                  <c:v>0.25386315584180003</c:v>
                </c:pt>
                <c:pt idx="6462">
                  <c:v>0.25396406650539999</c:v>
                </c:pt>
                <c:pt idx="6463">
                  <c:v>0.25405871868129998</c:v>
                </c:pt>
                <c:pt idx="6464">
                  <c:v>0.2541559934616</c:v>
                </c:pt>
                <c:pt idx="6465">
                  <c:v>0.25425261259080001</c:v>
                </c:pt>
                <c:pt idx="6466">
                  <c:v>0.25435087084769997</c:v>
                </c:pt>
                <c:pt idx="6467">
                  <c:v>0.25448524951930002</c:v>
                </c:pt>
                <c:pt idx="6468">
                  <c:v>0.25458222627639998</c:v>
                </c:pt>
                <c:pt idx="6469">
                  <c:v>0.2546815276146</c:v>
                </c:pt>
                <c:pt idx="6470">
                  <c:v>0.2547801733017</c:v>
                </c:pt>
                <c:pt idx="6471">
                  <c:v>0.2548822462559</c:v>
                </c:pt>
                <c:pt idx="6472">
                  <c:v>0.25499182939530002</c:v>
                </c:pt>
                <c:pt idx="6473">
                  <c:v>0.255128711462</c:v>
                </c:pt>
                <c:pt idx="6474">
                  <c:v>0.25522533059120001</c:v>
                </c:pt>
                <c:pt idx="6475">
                  <c:v>0.25531935691829999</c:v>
                </c:pt>
                <c:pt idx="6476">
                  <c:v>0.25541847944259999</c:v>
                </c:pt>
                <c:pt idx="6477">
                  <c:v>0.25552225112920002</c:v>
                </c:pt>
                <c:pt idx="6478">
                  <c:v>0.25565516948700001</c:v>
                </c:pt>
                <c:pt idx="6479">
                  <c:v>0.25578838586809999</c:v>
                </c:pt>
                <c:pt idx="6480">
                  <c:v>0.25589045882229999</c:v>
                </c:pt>
                <c:pt idx="6481">
                  <c:v>0.255992770195</c:v>
                </c:pt>
                <c:pt idx="6482">
                  <c:v>0.25609257817269998</c:v>
                </c:pt>
                <c:pt idx="6483">
                  <c:v>0.25619053840639999</c:v>
                </c:pt>
                <c:pt idx="6484">
                  <c:v>0.25636082887650002</c:v>
                </c:pt>
                <c:pt idx="6485">
                  <c:v>0.25650113821030002</c:v>
                </c:pt>
                <c:pt idx="6486">
                  <c:v>0.256638020277</c:v>
                </c:pt>
                <c:pt idx="6487">
                  <c:v>0.25676476955409999</c:v>
                </c:pt>
                <c:pt idx="6488">
                  <c:v>0.25685614347460001</c:v>
                </c:pt>
                <c:pt idx="6489">
                  <c:v>0.25695437192920001</c:v>
                </c:pt>
                <c:pt idx="6490">
                  <c:v>0.25705379247670002</c:v>
                </c:pt>
                <c:pt idx="6491">
                  <c:v>0.25719279050830002</c:v>
                </c:pt>
                <c:pt idx="6492">
                  <c:v>0.25733166933059998</c:v>
                </c:pt>
                <c:pt idx="6493">
                  <c:v>0.25746035575870002</c:v>
                </c:pt>
                <c:pt idx="6494">
                  <c:v>0.2575910687447</c:v>
                </c:pt>
                <c:pt idx="6495">
                  <c:v>0.25769305229189998</c:v>
                </c:pt>
                <c:pt idx="6496">
                  <c:v>0.25779137015339998</c:v>
                </c:pt>
                <c:pt idx="6497">
                  <c:v>0.2578895390034</c:v>
                </c:pt>
                <c:pt idx="6498">
                  <c:v>0.25802186131479998</c:v>
                </c:pt>
                <c:pt idx="6499">
                  <c:v>0.25811696052549998</c:v>
                </c:pt>
                <c:pt idx="6500">
                  <c:v>0.25821790099140002</c:v>
                </c:pt>
                <c:pt idx="6501">
                  <c:v>0.25831452012060002</c:v>
                </c:pt>
                <c:pt idx="6502">
                  <c:v>0.25842326879499999</c:v>
                </c:pt>
                <c:pt idx="6503">
                  <c:v>0.25852343440059999</c:v>
                </c:pt>
                <c:pt idx="6504">
                  <c:v>0.25862234830859998</c:v>
                </c:pt>
                <c:pt idx="6505">
                  <c:v>0.25872281193730001</c:v>
                </c:pt>
                <c:pt idx="6506">
                  <c:v>0.25882151722910002</c:v>
                </c:pt>
                <c:pt idx="6507">
                  <c:v>0.258926153183</c:v>
                </c:pt>
                <c:pt idx="6508">
                  <c:v>0.25902384519580002</c:v>
                </c:pt>
                <c:pt idx="6509">
                  <c:v>0.25912308692929997</c:v>
                </c:pt>
                <c:pt idx="6510">
                  <c:v>0.25918745994570003</c:v>
                </c:pt>
                <c:pt idx="6511">
                  <c:v>0.25929021835330002</c:v>
                </c:pt>
                <c:pt idx="6512">
                  <c:v>0.2593904137611</c:v>
                </c:pt>
                <c:pt idx="6513">
                  <c:v>0.25946003198619999</c:v>
                </c:pt>
                <c:pt idx="6514">
                  <c:v>0.25955367088320003</c:v>
                </c:pt>
                <c:pt idx="6515">
                  <c:v>0.25965246558190003</c:v>
                </c:pt>
                <c:pt idx="6516">
                  <c:v>0.25975540280339998</c:v>
                </c:pt>
                <c:pt idx="6517">
                  <c:v>0.2598575055599</c:v>
                </c:pt>
                <c:pt idx="6518">
                  <c:v>0.25996500253679999</c:v>
                </c:pt>
                <c:pt idx="6519">
                  <c:v>0.26006841659550001</c:v>
                </c:pt>
                <c:pt idx="6520">
                  <c:v>0.26017612218859998</c:v>
                </c:pt>
                <c:pt idx="6521">
                  <c:v>0.2602742016315</c:v>
                </c:pt>
                <c:pt idx="6522">
                  <c:v>0.26037579774859998</c:v>
                </c:pt>
                <c:pt idx="6523">
                  <c:v>0.26047563552859998</c:v>
                </c:pt>
                <c:pt idx="6524">
                  <c:v>0.26061117649080001</c:v>
                </c:pt>
                <c:pt idx="6525">
                  <c:v>0.2607140243053</c:v>
                </c:pt>
                <c:pt idx="6526">
                  <c:v>0.26081541180610002</c:v>
                </c:pt>
                <c:pt idx="6527">
                  <c:v>0.26091462373730001</c:v>
                </c:pt>
                <c:pt idx="6528">
                  <c:v>0.26101520657540001</c:v>
                </c:pt>
                <c:pt idx="6529">
                  <c:v>0.26111352443699998</c:v>
                </c:pt>
                <c:pt idx="6530">
                  <c:v>0.26121085882189998</c:v>
                </c:pt>
                <c:pt idx="6531">
                  <c:v>0.26131069660189998</c:v>
                </c:pt>
                <c:pt idx="6532">
                  <c:v>0.26141637563710002</c:v>
                </c:pt>
                <c:pt idx="6533">
                  <c:v>0.26151531934740002</c:v>
                </c:pt>
                <c:pt idx="6534">
                  <c:v>0.26162233948710001</c:v>
                </c:pt>
                <c:pt idx="6535">
                  <c:v>0.26168811321259999</c:v>
                </c:pt>
                <c:pt idx="6536">
                  <c:v>0.26174989342690003</c:v>
                </c:pt>
                <c:pt idx="6537">
                  <c:v>0.26185315847399998</c:v>
                </c:pt>
                <c:pt idx="6538">
                  <c:v>0.26194837689400002</c:v>
                </c:pt>
                <c:pt idx="6539">
                  <c:v>0.26205363869670001</c:v>
                </c:pt>
                <c:pt idx="6540">
                  <c:v>0.26215499639509998</c:v>
                </c:pt>
                <c:pt idx="6541">
                  <c:v>0.2622616887093</c:v>
                </c:pt>
                <c:pt idx="6542">
                  <c:v>0.26235818862920002</c:v>
                </c:pt>
                <c:pt idx="6543">
                  <c:v>0.26246151328090001</c:v>
                </c:pt>
                <c:pt idx="6544">
                  <c:v>0.2625572085381</c:v>
                </c:pt>
                <c:pt idx="6545">
                  <c:v>0.26265898346900002</c:v>
                </c:pt>
                <c:pt idx="6546">
                  <c:v>0.26272577047349999</c:v>
                </c:pt>
                <c:pt idx="6547">
                  <c:v>0.2628297507763</c:v>
                </c:pt>
                <c:pt idx="6548">
                  <c:v>0.262937694788</c:v>
                </c:pt>
                <c:pt idx="6549">
                  <c:v>0.26306867599490003</c:v>
                </c:pt>
                <c:pt idx="6550">
                  <c:v>0.26316159963609997</c:v>
                </c:pt>
                <c:pt idx="6551">
                  <c:v>0.26325732469559998</c:v>
                </c:pt>
                <c:pt idx="6552">
                  <c:v>0.26336172223089999</c:v>
                </c:pt>
                <c:pt idx="6553">
                  <c:v>0.26346537470819997</c:v>
                </c:pt>
                <c:pt idx="6554">
                  <c:v>0.26359897851940001</c:v>
                </c:pt>
                <c:pt idx="6555">
                  <c:v>0.2636945843697</c:v>
                </c:pt>
                <c:pt idx="6556">
                  <c:v>0.26382291316989998</c:v>
                </c:pt>
                <c:pt idx="6557">
                  <c:v>0.26391807198520001</c:v>
                </c:pt>
                <c:pt idx="6558">
                  <c:v>0.26404273509979997</c:v>
                </c:pt>
                <c:pt idx="6559">
                  <c:v>0.26418113708500002</c:v>
                </c:pt>
                <c:pt idx="6560">
                  <c:v>0.26428186893459998</c:v>
                </c:pt>
                <c:pt idx="6561">
                  <c:v>0.26441133022309998</c:v>
                </c:pt>
                <c:pt idx="6562">
                  <c:v>0.26454669237139999</c:v>
                </c:pt>
                <c:pt idx="6563">
                  <c:v>0.26465302705760002</c:v>
                </c:pt>
                <c:pt idx="6564">
                  <c:v>0.26478749513630001</c:v>
                </c:pt>
                <c:pt idx="6565">
                  <c:v>0.26491385698320002</c:v>
                </c:pt>
                <c:pt idx="6566">
                  <c:v>0.2650063931942</c:v>
                </c:pt>
                <c:pt idx="6567">
                  <c:v>0.2650966644287</c:v>
                </c:pt>
                <c:pt idx="6568">
                  <c:v>0.2651972472668</c:v>
                </c:pt>
                <c:pt idx="6569">
                  <c:v>0.265329182148</c:v>
                </c:pt>
                <c:pt idx="6570">
                  <c:v>0.26542946696280001</c:v>
                </c:pt>
                <c:pt idx="6571">
                  <c:v>0.26552784442900002</c:v>
                </c:pt>
                <c:pt idx="6572">
                  <c:v>0.26559358835219998</c:v>
                </c:pt>
                <c:pt idx="6573">
                  <c:v>0.26573011279109998</c:v>
                </c:pt>
                <c:pt idx="6574">
                  <c:v>0.26585483551029998</c:v>
                </c:pt>
                <c:pt idx="6575">
                  <c:v>0.26595848798749999</c:v>
                </c:pt>
                <c:pt idx="6576">
                  <c:v>0.26602542400360002</c:v>
                </c:pt>
                <c:pt idx="6577">
                  <c:v>0.26612362265590001</c:v>
                </c:pt>
                <c:pt idx="6578">
                  <c:v>0.26619076728820001</c:v>
                </c:pt>
                <c:pt idx="6579">
                  <c:v>0.26628452539440001</c:v>
                </c:pt>
                <c:pt idx="6580">
                  <c:v>0.26638683676719999</c:v>
                </c:pt>
                <c:pt idx="6581">
                  <c:v>0.26648792624470002</c:v>
                </c:pt>
                <c:pt idx="6582">
                  <c:v>0.26659157872200001</c:v>
                </c:pt>
                <c:pt idx="6583">
                  <c:v>0.26669016480449997</c:v>
                </c:pt>
                <c:pt idx="6584">
                  <c:v>0.26679372787479999</c:v>
                </c:pt>
                <c:pt idx="6585">
                  <c:v>0.26689180731770001</c:v>
                </c:pt>
                <c:pt idx="6586">
                  <c:v>0.26699578762050002</c:v>
                </c:pt>
                <c:pt idx="6587">
                  <c:v>0.2673664093018</c:v>
                </c:pt>
                <c:pt idx="6588">
                  <c:v>0.26750427484509998</c:v>
                </c:pt>
                <c:pt idx="6589">
                  <c:v>0.2676424980164</c:v>
                </c:pt>
                <c:pt idx="6590">
                  <c:v>0.26775217056270001</c:v>
                </c:pt>
                <c:pt idx="6591">
                  <c:v>0.26789307594299999</c:v>
                </c:pt>
                <c:pt idx="6592">
                  <c:v>0.26806572079660002</c:v>
                </c:pt>
                <c:pt idx="6593">
                  <c:v>0.26826405525210001</c:v>
                </c:pt>
                <c:pt idx="6594">
                  <c:v>0.26836076378820001</c:v>
                </c:pt>
                <c:pt idx="6595">
                  <c:v>0.2684875130653</c:v>
                </c:pt>
                <c:pt idx="6596">
                  <c:v>0.2686176002026</c:v>
                </c:pt>
                <c:pt idx="6597">
                  <c:v>0.2687786817551</c:v>
                </c:pt>
                <c:pt idx="6598">
                  <c:v>0.26891410350799999</c:v>
                </c:pt>
                <c:pt idx="6599">
                  <c:v>0.26901224255560002</c:v>
                </c:pt>
                <c:pt idx="6600">
                  <c:v>0.26911482214929999</c:v>
                </c:pt>
                <c:pt idx="6601">
                  <c:v>0.26921465992929999</c:v>
                </c:pt>
                <c:pt idx="6602">
                  <c:v>0.26931133866309998</c:v>
                </c:pt>
                <c:pt idx="6603">
                  <c:v>0.26940876245500001</c:v>
                </c:pt>
                <c:pt idx="6604">
                  <c:v>0.26950731873509998</c:v>
                </c:pt>
                <c:pt idx="6605">
                  <c:v>0.26960521936420001</c:v>
                </c:pt>
                <c:pt idx="6606">
                  <c:v>0.26974186301230002</c:v>
                </c:pt>
                <c:pt idx="6607">
                  <c:v>0.26984041929239999</c:v>
                </c:pt>
                <c:pt idx="6608">
                  <c:v>0.26993948221210001</c:v>
                </c:pt>
                <c:pt idx="6609">
                  <c:v>0.2700400054455</c:v>
                </c:pt>
                <c:pt idx="6610">
                  <c:v>0.27013394236560001</c:v>
                </c:pt>
                <c:pt idx="6611">
                  <c:v>0.27023455500600002</c:v>
                </c:pt>
                <c:pt idx="6612">
                  <c:v>0.27033007144929999</c:v>
                </c:pt>
                <c:pt idx="6613">
                  <c:v>0.2704275548458</c:v>
                </c:pt>
                <c:pt idx="6614">
                  <c:v>0.2705667316914</c:v>
                </c:pt>
                <c:pt idx="6615">
                  <c:v>0.2706658244133</c:v>
                </c:pt>
                <c:pt idx="6616">
                  <c:v>0.2707953751087</c:v>
                </c:pt>
                <c:pt idx="6617">
                  <c:v>0.27086305618290002</c:v>
                </c:pt>
                <c:pt idx="6618">
                  <c:v>0.27099621295929999</c:v>
                </c:pt>
                <c:pt idx="6619">
                  <c:v>0.27109864354129998</c:v>
                </c:pt>
                <c:pt idx="6620">
                  <c:v>0.27119818329810003</c:v>
                </c:pt>
                <c:pt idx="6621">
                  <c:v>0.27129521965980002</c:v>
                </c:pt>
                <c:pt idx="6622">
                  <c:v>0.27142637968060002</c:v>
                </c:pt>
                <c:pt idx="6623">
                  <c:v>0.2715295553207</c:v>
                </c:pt>
                <c:pt idx="6624">
                  <c:v>0.27162802219389998</c:v>
                </c:pt>
                <c:pt idx="6625">
                  <c:v>0.27170038223269999</c:v>
                </c:pt>
                <c:pt idx="6626">
                  <c:v>0.27180022001269999</c:v>
                </c:pt>
                <c:pt idx="6627">
                  <c:v>0.2718945741653</c:v>
                </c:pt>
                <c:pt idx="6628">
                  <c:v>0.27199620008469999</c:v>
                </c:pt>
                <c:pt idx="6629">
                  <c:v>0.27213272452350001</c:v>
                </c:pt>
                <c:pt idx="6630">
                  <c:v>0.27226912975310003</c:v>
                </c:pt>
                <c:pt idx="6631">
                  <c:v>0.27236947417259999</c:v>
                </c:pt>
                <c:pt idx="6632">
                  <c:v>0.27246630191799998</c:v>
                </c:pt>
                <c:pt idx="6633">
                  <c:v>0.27259075641629998</c:v>
                </c:pt>
                <c:pt idx="6634">
                  <c:v>0.27268981933589997</c:v>
                </c:pt>
                <c:pt idx="6635">
                  <c:v>0.2728227376938</c:v>
                </c:pt>
                <c:pt idx="6636">
                  <c:v>0.2729281783104</c:v>
                </c:pt>
                <c:pt idx="6637">
                  <c:v>0.27303147315979998</c:v>
                </c:pt>
                <c:pt idx="6638">
                  <c:v>0.27309605479240001</c:v>
                </c:pt>
                <c:pt idx="6639">
                  <c:v>0.27316629886630001</c:v>
                </c:pt>
                <c:pt idx="6640">
                  <c:v>0.27323177456859998</c:v>
                </c:pt>
                <c:pt idx="6641">
                  <c:v>0.27333670854570002</c:v>
                </c:pt>
                <c:pt idx="6642">
                  <c:v>0.27340191602710001</c:v>
                </c:pt>
                <c:pt idx="6643">
                  <c:v>0.27349632978440003</c:v>
                </c:pt>
                <c:pt idx="6644">
                  <c:v>0.27360075712199999</c:v>
                </c:pt>
                <c:pt idx="6645">
                  <c:v>0.2737024128437</c:v>
                </c:pt>
                <c:pt idx="6646">
                  <c:v>0.27381324768069998</c:v>
                </c:pt>
                <c:pt idx="6647">
                  <c:v>0.273885011673</c:v>
                </c:pt>
                <c:pt idx="6648">
                  <c:v>0.27398076653480002</c:v>
                </c:pt>
                <c:pt idx="6649">
                  <c:v>0.27407723665240002</c:v>
                </c:pt>
                <c:pt idx="6650">
                  <c:v>0.27417659759520002</c:v>
                </c:pt>
                <c:pt idx="6651">
                  <c:v>0.27427992224690001</c:v>
                </c:pt>
                <c:pt idx="6652">
                  <c:v>0.27434486150740001</c:v>
                </c:pt>
                <c:pt idx="6653">
                  <c:v>0.27441459894179998</c:v>
                </c:pt>
                <c:pt idx="6654">
                  <c:v>0.2745150327682</c:v>
                </c:pt>
                <c:pt idx="6655">
                  <c:v>0.27461749315259998</c:v>
                </c:pt>
                <c:pt idx="6656">
                  <c:v>0.27471259236340001</c:v>
                </c:pt>
                <c:pt idx="6657">
                  <c:v>0.27503514289859998</c:v>
                </c:pt>
                <c:pt idx="6658">
                  <c:v>0.27521288394929999</c:v>
                </c:pt>
                <c:pt idx="6659">
                  <c:v>0.27535420656199999</c:v>
                </c:pt>
                <c:pt idx="6660">
                  <c:v>0.27548980712889998</c:v>
                </c:pt>
                <c:pt idx="6661">
                  <c:v>0.2756222486496</c:v>
                </c:pt>
                <c:pt idx="6662">
                  <c:v>0.27579888701439997</c:v>
                </c:pt>
                <c:pt idx="6663">
                  <c:v>0.27604040503499999</c:v>
                </c:pt>
                <c:pt idx="6664">
                  <c:v>0.2762089073658</c:v>
                </c:pt>
                <c:pt idx="6665">
                  <c:v>0.27637770771980003</c:v>
                </c:pt>
                <c:pt idx="6666">
                  <c:v>0.27655571699140002</c:v>
                </c:pt>
                <c:pt idx="6667">
                  <c:v>0.27669662237170001</c:v>
                </c:pt>
                <c:pt idx="6668">
                  <c:v>0.2768279314041</c:v>
                </c:pt>
                <c:pt idx="6669">
                  <c:v>0.27704828977579998</c:v>
                </c:pt>
                <c:pt idx="6670">
                  <c:v>0.27721297740939999</c:v>
                </c:pt>
                <c:pt idx="6671">
                  <c:v>0.27730822563169999</c:v>
                </c:pt>
                <c:pt idx="6672">
                  <c:v>0.277513563633</c:v>
                </c:pt>
                <c:pt idx="6673">
                  <c:v>0.27768290042880001</c:v>
                </c:pt>
                <c:pt idx="6674">
                  <c:v>0.277780175209</c:v>
                </c:pt>
                <c:pt idx="6675">
                  <c:v>0.27787476778030001</c:v>
                </c:pt>
                <c:pt idx="6676">
                  <c:v>0.27797096967700002</c:v>
                </c:pt>
                <c:pt idx="6677">
                  <c:v>0.27809950709339998</c:v>
                </c:pt>
                <c:pt idx="6678">
                  <c:v>0.27822646498679998</c:v>
                </c:pt>
                <c:pt idx="6679">
                  <c:v>0.27836188673970003</c:v>
                </c:pt>
                <c:pt idx="6680">
                  <c:v>0.2785021662712</c:v>
                </c:pt>
                <c:pt idx="6681">
                  <c:v>0.27865168452259997</c:v>
                </c:pt>
                <c:pt idx="6682">
                  <c:v>0.27875277400019999</c:v>
                </c:pt>
                <c:pt idx="6683">
                  <c:v>0.27884995937349999</c:v>
                </c:pt>
                <c:pt idx="6684">
                  <c:v>0.27893978357319998</c:v>
                </c:pt>
                <c:pt idx="6685">
                  <c:v>0.27903112769130001</c:v>
                </c:pt>
                <c:pt idx="6686">
                  <c:v>0.27916595339779998</c:v>
                </c:pt>
                <c:pt idx="6687">
                  <c:v>0.27926856279369999</c:v>
                </c:pt>
                <c:pt idx="6688">
                  <c:v>0.27940881252290001</c:v>
                </c:pt>
                <c:pt idx="6689">
                  <c:v>0.27957451343540002</c:v>
                </c:pt>
                <c:pt idx="6690">
                  <c:v>0.27969372272490001</c:v>
                </c:pt>
                <c:pt idx="6691">
                  <c:v>0.27978992462160002</c:v>
                </c:pt>
                <c:pt idx="6692">
                  <c:v>0.27991509437560003</c:v>
                </c:pt>
                <c:pt idx="6693">
                  <c:v>0.28001239895820002</c:v>
                </c:pt>
                <c:pt idx="6694">
                  <c:v>0.2801113128662</c:v>
                </c:pt>
                <c:pt idx="6695">
                  <c:v>0.2802110016346</c:v>
                </c:pt>
                <c:pt idx="6696">
                  <c:v>0.2803143560886</c:v>
                </c:pt>
                <c:pt idx="6697">
                  <c:v>0.28044697642330002</c:v>
                </c:pt>
                <c:pt idx="6698">
                  <c:v>0.28054690361020002</c:v>
                </c:pt>
                <c:pt idx="6699">
                  <c:v>0.28063443303109997</c:v>
                </c:pt>
                <c:pt idx="6700">
                  <c:v>0.28073325753209999</c:v>
                </c:pt>
                <c:pt idx="6701">
                  <c:v>0.28083482384679997</c:v>
                </c:pt>
                <c:pt idx="6702">
                  <c:v>0.28094255924220002</c:v>
                </c:pt>
                <c:pt idx="6703">
                  <c:v>0.28105497360229997</c:v>
                </c:pt>
                <c:pt idx="6704">
                  <c:v>0.28115382790569998</c:v>
                </c:pt>
                <c:pt idx="6705">
                  <c:v>0.28125438094139998</c:v>
                </c:pt>
                <c:pt idx="6706">
                  <c:v>0.28135111927989997</c:v>
                </c:pt>
                <c:pt idx="6707">
                  <c:v>0.28146001696590001</c:v>
                </c:pt>
                <c:pt idx="6708">
                  <c:v>0.28156495094299999</c:v>
                </c:pt>
                <c:pt idx="6709">
                  <c:v>0.28167036175729998</c:v>
                </c:pt>
                <c:pt idx="6710">
                  <c:v>0.2817709445953</c:v>
                </c:pt>
                <c:pt idx="6711">
                  <c:v>0.28186467289919998</c:v>
                </c:pt>
                <c:pt idx="6712">
                  <c:v>0.28196454048160002</c:v>
                </c:pt>
                <c:pt idx="6713">
                  <c:v>0.28209325671199997</c:v>
                </c:pt>
                <c:pt idx="6714">
                  <c:v>0.28225687146189998</c:v>
                </c:pt>
                <c:pt idx="6715">
                  <c:v>0.28230339288709999</c:v>
                </c:pt>
                <c:pt idx="6716">
                  <c:v>0.28235062956809998</c:v>
                </c:pt>
                <c:pt idx="6717">
                  <c:v>0.28240153193470002</c:v>
                </c:pt>
                <c:pt idx="6718">
                  <c:v>0.28245148062710002</c:v>
                </c:pt>
                <c:pt idx="6719">
                  <c:v>0.28250446915630001</c:v>
                </c:pt>
                <c:pt idx="6720">
                  <c:v>0.282559633255</c:v>
                </c:pt>
                <c:pt idx="6721">
                  <c:v>0.28261688351629999</c:v>
                </c:pt>
                <c:pt idx="6722">
                  <c:v>0.28267240524289999</c:v>
                </c:pt>
                <c:pt idx="6723">
                  <c:v>0.28276887536049999</c:v>
                </c:pt>
                <c:pt idx="6724">
                  <c:v>0.28285941481589999</c:v>
                </c:pt>
                <c:pt idx="6725">
                  <c:v>0.28299006819729999</c:v>
                </c:pt>
                <c:pt idx="6726">
                  <c:v>0.28311058878899997</c:v>
                </c:pt>
                <c:pt idx="6727">
                  <c:v>0.28322869539259998</c:v>
                </c:pt>
                <c:pt idx="6728">
                  <c:v>0.28334894776340003</c:v>
                </c:pt>
                <c:pt idx="6729">
                  <c:v>0.28350350260730001</c:v>
                </c:pt>
                <c:pt idx="6730">
                  <c:v>0.28369626402850001</c:v>
                </c:pt>
                <c:pt idx="6731">
                  <c:v>0.2838794589043</c:v>
                </c:pt>
                <c:pt idx="6732">
                  <c:v>0.28417336940769999</c:v>
                </c:pt>
                <c:pt idx="6733">
                  <c:v>0.28452220559120001</c:v>
                </c:pt>
                <c:pt idx="6734">
                  <c:v>0.28488111495969998</c:v>
                </c:pt>
                <c:pt idx="6735">
                  <c:v>0.28521382808689999</c:v>
                </c:pt>
                <c:pt idx="6736">
                  <c:v>0.28555646538730001</c:v>
                </c:pt>
                <c:pt idx="6737">
                  <c:v>0.28579545021059999</c:v>
                </c:pt>
                <c:pt idx="6738">
                  <c:v>0.28603342175480001</c:v>
                </c:pt>
                <c:pt idx="6739">
                  <c:v>0.2863760590553</c:v>
                </c:pt>
                <c:pt idx="6740">
                  <c:v>0.28663018345829999</c:v>
                </c:pt>
                <c:pt idx="6741">
                  <c:v>0.28697216510770002</c:v>
                </c:pt>
                <c:pt idx="6742">
                  <c:v>0.28730544447900003</c:v>
                </c:pt>
                <c:pt idx="6743">
                  <c:v>0.28756383061410001</c:v>
                </c:pt>
                <c:pt idx="6744">
                  <c:v>0.28790250420570002</c:v>
                </c:pt>
                <c:pt idx="6745">
                  <c:v>0.2880984544754</c:v>
                </c:pt>
                <c:pt idx="6746">
                  <c:v>0.28842684626580001</c:v>
                </c:pt>
                <c:pt idx="6747">
                  <c:v>0.28868088126180003</c:v>
                </c:pt>
                <c:pt idx="6748">
                  <c:v>0.28884086012839999</c:v>
                </c:pt>
                <c:pt idx="6749">
                  <c:v>0.28897473216059999</c:v>
                </c:pt>
                <c:pt idx="6750">
                  <c:v>0.2891367375851</c:v>
                </c:pt>
                <c:pt idx="6751">
                  <c:v>0.28929156064990003</c:v>
                </c:pt>
                <c:pt idx="6752">
                  <c:v>0.28942248225209999</c:v>
                </c:pt>
                <c:pt idx="6753">
                  <c:v>0.2896681129932</c:v>
                </c:pt>
                <c:pt idx="6754">
                  <c:v>0.28982800245290002</c:v>
                </c:pt>
                <c:pt idx="6755">
                  <c:v>0.289893001318</c:v>
                </c:pt>
                <c:pt idx="6756">
                  <c:v>0.29001250863080003</c:v>
                </c:pt>
                <c:pt idx="6757">
                  <c:v>0.29013445973399998</c:v>
                </c:pt>
                <c:pt idx="6758">
                  <c:v>0.29036799073219999</c:v>
                </c:pt>
                <c:pt idx="6759">
                  <c:v>0.29052969813349999</c:v>
                </c:pt>
                <c:pt idx="6760">
                  <c:v>0.29065814614300001</c:v>
                </c:pt>
                <c:pt idx="6761">
                  <c:v>0.29091021418570001</c:v>
                </c:pt>
                <c:pt idx="6762">
                  <c:v>0.29111555218700003</c:v>
                </c:pt>
                <c:pt idx="6763">
                  <c:v>0.29127392172810002</c:v>
                </c:pt>
                <c:pt idx="6764">
                  <c:v>0.2914237976074</c:v>
                </c:pt>
                <c:pt idx="6765">
                  <c:v>0.29161006212230001</c:v>
                </c:pt>
                <c:pt idx="6766">
                  <c:v>0.29176619648930002</c:v>
                </c:pt>
                <c:pt idx="6767">
                  <c:v>0.29189029335979999</c:v>
                </c:pt>
                <c:pt idx="6768">
                  <c:v>0.29204544425009998</c:v>
                </c:pt>
                <c:pt idx="6769">
                  <c:v>0.29220843315119999</c:v>
                </c:pt>
                <c:pt idx="6770">
                  <c:v>0.29233652353290002</c:v>
                </c:pt>
                <c:pt idx="6771">
                  <c:v>0.29249709844589999</c:v>
                </c:pt>
                <c:pt idx="6772">
                  <c:v>0.29265153408049999</c:v>
                </c:pt>
                <c:pt idx="6773">
                  <c:v>0.29281756281850002</c:v>
                </c:pt>
                <c:pt idx="6774">
                  <c:v>0.29294753074649998</c:v>
                </c:pt>
                <c:pt idx="6775">
                  <c:v>0.29307541251180003</c:v>
                </c:pt>
                <c:pt idx="6776">
                  <c:v>0.29317474365230001</c:v>
                </c:pt>
                <c:pt idx="6777">
                  <c:v>0.2933009266853</c:v>
                </c:pt>
                <c:pt idx="6778">
                  <c:v>0.29342746734620001</c:v>
                </c:pt>
                <c:pt idx="6779">
                  <c:v>0.2935545444489</c:v>
                </c:pt>
                <c:pt idx="6780">
                  <c:v>0.29365471005440003</c:v>
                </c:pt>
                <c:pt idx="6781">
                  <c:v>0.29381027817729999</c:v>
                </c:pt>
                <c:pt idx="6782">
                  <c:v>0.2939997911453</c:v>
                </c:pt>
                <c:pt idx="6783">
                  <c:v>0.29413557052610001</c:v>
                </c:pt>
                <c:pt idx="6784">
                  <c:v>0.29431292414670002</c:v>
                </c:pt>
                <c:pt idx="6785">
                  <c:v>0.29444518685339999</c:v>
                </c:pt>
                <c:pt idx="6786">
                  <c:v>0.29459953308109998</c:v>
                </c:pt>
                <c:pt idx="6787">
                  <c:v>0.29476159811019997</c:v>
                </c:pt>
                <c:pt idx="6788">
                  <c:v>0.29488965868950001</c:v>
                </c:pt>
                <c:pt idx="6789">
                  <c:v>0.29505234956740001</c:v>
                </c:pt>
                <c:pt idx="6790">
                  <c:v>0.29515355825419998</c:v>
                </c:pt>
                <c:pt idx="6791">
                  <c:v>0.29531377553940003</c:v>
                </c:pt>
                <c:pt idx="6792">
                  <c:v>0.295469224453</c:v>
                </c:pt>
                <c:pt idx="6793">
                  <c:v>0.29556772112849999</c:v>
                </c:pt>
                <c:pt idx="6794">
                  <c:v>0.29569604992870002</c:v>
                </c:pt>
                <c:pt idx="6795">
                  <c:v>0.29579141736030001</c:v>
                </c:pt>
                <c:pt idx="6796">
                  <c:v>0.29588392376900002</c:v>
                </c:pt>
                <c:pt idx="6797">
                  <c:v>0.29598328471180002</c:v>
                </c:pt>
                <c:pt idx="6798">
                  <c:v>0.2961166501045</c:v>
                </c:pt>
                <c:pt idx="6799">
                  <c:v>0.29624870419499999</c:v>
                </c:pt>
                <c:pt idx="6800">
                  <c:v>0.29633650183679999</c:v>
                </c:pt>
                <c:pt idx="6801">
                  <c:v>0.29645508527760001</c:v>
                </c:pt>
                <c:pt idx="6802">
                  <c:v>0.29651346802709999</c:v>
                </c:pt>
                <c:pt idx="6803">
                  <c:v>0.29663899540900002</c:v>
                </c:pt>
                <c:pt idx="6804">
                  <c:v>0.29672935605049999</c:v>
                </c:pt>
                <c:pt idx="6805">
                  <c:v>0.29682558774950002</c:v>
                </c:pt>
                <c:pt idx="6806">
                  <c:v>0.29696109890939998</c:v>
                </c:pt>
                <c:pt idx="6807">
                  <c:v>0.29710015654560001</c:v>
                </c:pt>
                <c:pt idx="6808">
                  <c:v>0.29720738530160001</c:v>
                </c:pt>
                <c:pt idx="6809">
                  <c:v>0.2973030805588</c:v>
                </c:pt>
                <c:pt idx="6810">
                  <c:v>0.29743531346320001</c:v>
                </c:pt>
                <c:pt idx="6811">
                  <c:v>0.29753112792969999</c:v>
                </c:pt>
                <c:pt idx="6812">
                  <c:v>0.2976596653461</c:v>
                </c:pt>
                <c:pt idx="6813">
                  <c:v>0.297757178545</c:v>
                </c:pt>
                <c:pt idx="6814">
                  <c:v>0.2978839874268</c:v>
                </c:pt>
                <c:pt idx="6815">
                  <c:v>0.29805132746700003</c:v>
                </c:pt>
                <c:pt idx="6816">
                  <c:v>0.29818210005759999</c:v>
                </c:pt>
                <c:pt idx="6817">
                  <c:v>0.2983430624008</c:v>
                </c:pt>
                <c:pt idx="6818">
                  <c:v>0.29846638441090001</c:v>
                </c:pt>
                <c:pt idx="6819">
                  <c:v>0.29859107732770002</c:v>
                </c:pt>
                <c:pt idx="6820">
                  <c:v>0.29868936538700003</c:v>
                </c:pt>
                <c:pt idx="6821">
                  <c:v>0.29885631799700002</c:v>
                </c:pt>
                <c:pt idx="6822">
                  <c:v>0.29899367690090001</c:v>
                </c:pt>
                <c:pt idx="6823">
                  <c:v>0.29915347695349997</c:v>
                </c:pt>
                <c:pt idx="6824">
                  <c:v>0.29928609728810002</c:v>
                </c:pt>
                <c:pt idx="6825">
                  <c:v>0.29942035675049999</c:v>
                </c:pt>
                <c:pt idx="6826">
                  <c:v>0.29954665899279997</c:v>
                </c:pt>
                <c:pt idx="6827">
                  <c:v>0.29967308044430002</c:v>
                </c:pt>
                <c:pt idx="6828">
                  <c:v>0.2997660934925</c:v>
                </c:pt>
                <c:pt idx="6829">
                  <c:v>0.29985922575000001</c:v>
                </c:pt>
                <c:pt idx="6830">
                  <c:v>0.29998809099200002</c:v>
                </c:pt>
                <c:pt idx="6831">
                  <c:v>0.30012124776839999</c:v>
                </c:pt>
                <c:pt idx="6832">
                  <c:v>0.30025601387020001</c:v>
                </c:pt>
                <c:pt idx="6833">
                  <c:v>0.30039006471629998</c:v>
                </c:pt>
                <c:pt idx="6834">
                  <c:v>0.3005217909813</c:v>
                </c:pt>
                <c:pt idx="6835">
                  <c:v>0.30065327882769999</c:v>
                </c:pt>
                <c:pt idx="6836">
                  <c:v>0.30075386166570001</c:v>
                </c:pt>
                <c:pt idx="6837">
                  <c:v>0.30085170269009998</c:v>
                </c:pt>
                <c:pt idx="6838">
                  <c:v>0.30095157027239999</c:v>
                </c:pt>
                <c:pt idx="6839">
                  <c:v>0.30108520388600002</c:v>
                </c:pt>
                <c:pt idx="6840">
                  <c:v>0.30118492245669998</c:v>
                </c:pt>
                <c:pt idx="6841">
                  <c:v>0.30128067731859998</c:v>
                </c:pt>
                <c:pt idx="6842">
                  <c:v>0.30137404799459999</c:v>
                </c:pt>
                <c:pt idx="6843">
                  <c:v>0.3015061318874</c:v>
                </c:pt>
                <c:pt idx="6844">
                  <c:v>0.3016058802605</c:v>
                </c:pt>
                <c:pt idx="6845">
                  <c:v>0.30169951915740001</c:v>
                </c:pt>
                <c:pt idx="6846">
                  <c:v>0.30179223418239998</c:v>
                </c:pt>
                <c:pt idx="6847">
                  <c:v>0.30189388990400001</c:v>
                </c:pt>
                <c:pt idx="6848">
                  <c:v>0.30199453234669998</c:v>
                </c:pt>
                <c:pt idx="6849">
                  <c:v>0.3020954430103</c:v>
                </c:pt>
                <c:pt idx="6850">
                  <c:v>0.30219638347630001</c:v>
                </c:pt>
                <c:pt idx="6851">
                  <c:v>0.30232855677600001</c:v>
                </c:pt>
                <c:pt idx="6852">
                  <c:v>0.30242943763730001</c:v>
                </c:pt>
                <c:pt idx="6853">
                  <c:v>0.30253037810330002</c:v>
                </c:pt>
                <c:pt idx="6854">
                  <c:v>0.3026286065578</c:v>
                </c:pt>
                <c:pt idx="6855">
                  <c:v>0.30272287130359998</c:v>
                </c:pt>
                <c:pt idx="6856">
                  <c:v>0.3028876781464</c:v>
                </c:pt>
                <c:pt idx="6857">
                  <c:v>0.30302405357360002</c:v>
                </c:pt>
                <c:pt idx="6858">
                  <c:v>0.30312183499340001</c:v>
                </c:pt>
                <c:pt idx="6859">
                  <c:v>0.30324301123620001</c:v>
                </c:pt>
                <c:pt idx="6860">
                  <c:v>0.30337056517599997</c:v>
                </c:pt>
                <c:pt idx="6861">
                  <c:v>0.30347332358360002</c:v>
                </c:pt>
                <c:pt idx="6862">
                  <c:v>0.30361029505729997</c:v>
                </c:pt>
                <c:pt idx="6863">
                  <c:v>0.30370953679079998</c:v>
                </c:pt>
                <c:pt idx="6864">
                  <c:v>0.30383723974229998</c:v>
                </c:pt>
                <c:pt idx="6865">
                  <c:v>0.30393496155740002</c:v>
                </c:pt>
                <c:pt idx="6866">
                  <c:v>0.30406776070590003</c:v>
                </c:pt>
                <c:pt idx="6867">
                  <c:v>0.30419674515720002</c:v>
                </c:pt>
                <c:pt idx="6868">
                  <c:v>0.30429542064670001</c:v>
                </c:pt>
                <c:pt idx="6869">
                  <c:v>0.30438983440400003</c:v>
                </c:pt>
                <c:pt idx="6870">
                  <c:v>0.30445715785029998</c:v>
                </c:pt>
                <c:pt idx="6871">
                  <c:v>0.30451956391329998</c:v>
                </c:pt>
                <c:pt idx="6872">
                  <c:v>0.30461755394939999</c:v>
                </c:pt>
                <c:pt idx="6873">
                  <c:v>0.30472046136859998</c:v>
                </c:pt>
                <c:pt idx="6874">
                  <c:v>0.30482172965999998</c:v>
                </c:pt>
                <c:pt idx="6875">
                  <c:v>0.30495616793629998</c:v>
                </c:pt>
                <c:pt idx="6876">
                  <c:v>0.30505686998370002</c:v>
                </c:pt>
                <c:pt idx="6877">
                  <c:v>0.30516082048420001</c:v>
                </c:pt>
                <c:pt idx="6878">
                  <c:v>0.30526268482210001</c:v>
                </c:pt>
                <c:pt idx="6879">
                  <c:v>0.30535951256749999</c:v>
                </c:pt>
                <c:pt idx="6880">
                  <c:v>0.30546143651009999</c:v>
                </c:pt>
                <c:pt idx="6881">
                  <c:v>0.30556026101110001</c:v>
                </c:pt>
                <c:pt idx="6882">
                  <c:v>0.3056580424309</c:v>
                </c:pt>
                <c:pt idx="6883">
                  <c:v>0.30575692653660003</c:v>
                </c:pt>
                <c:pt idx="6884">
                  <c:v>0.3058870136738</c:v>
                </c:pt>
                <c:pt idx="6885">
                  <c:v>0.30605471134189999</c:v>
                </c:pt>
                <c:pt idx="6886">
                  <c:v>0.3061919212341</c:v>
                </c:pt>
                <c:pt idx="6887">
                  <c:v>0.30632179975509999</c:v>
                </c:pt>
                <c:pt idx="6888">
                  <c:v>0.30642420053480002</c:v>
                </c:pt>
                <c:pt idx="6889">
                  <c:v>0.3065896630287</c:v>
                </c:pt>
                <c:pt idx="6890">
                  <c:v>0.3067215979099</c:v>
                </c:pt>
                <c:pt idx="6891">
                  <c:v>0.30681788921359998</c:v>
                </c:pt>
                <c:pt idx="6892">
                  <c:v>0.30694884061810002</c:v>
                </c:pt>
                <c:pt idx="6893">
                  <c:v>0.30708712339400002</c:v>
                </c:pt>
                <c:pt idx="6894">
                  <c:v>0.30718255043030002</c:v>
                </c:pt>
                <c:pt idx="6895">
                  <c:v>0.30732196569440001</c:v>
                </c:pt>
                <c:pt idx="6896">
                  <c:v>0.30741903185840003</c:v>
                </c:pt>
                <c:pt idx="6897">
                  <c:v>0.30751857161520002</c:v>
                </c:pt>
                <c:pt idx="6898">
                  <c:v>0.3076162934303</c:v>
                </c:pt>
                <c:pt idx="6899">
                  <c:v>0.30775108933450002</c:v>
                </c:pt>
                <c:pt idx="6900">
                  <c:v>0.3078835606575</c:v>
                </c:pt>
                <c:pt idx="6901">
                  <c:v>0.30801495909690002</c:v>
                </c:pt>
                <c:pt idx="6902">
                  <c:v>0.30810397863389999</c:v>
                </c:pt>
                <c:pt idx="6903">
                  <c:v>0.30819854140280001</c:v>
                </c:pt>
                <c:pt idx="6904">
                  <c:v>0.308297932148</c:v>
                </c:pt>
                <c:pt idx="6905">
                  <c:v>0.30843755602840001</c:v>
                </c:pt>
                <c:pt idx="6906">
                  <c:v>0.30853286385540002</c:v>
                </c:pt>
                <c:pt idx="6907">
                  <c:v>0.30862379074099999</c:v>
                </c:pt>
                <c:pt idx="6908">
                  <c:v>0.30871066451070001</c:v>
                </c:pt>
                <c:pt idx="6909">
                  <c:v>0.30880618095399998</c:v>
                </c:pt>
                <c:pt idx="6910">
                  <c:v>0.30893522500990001</c:v>
                </c:pt>
                <c:pt idx="6911">
                  <c:v>0.30903622508049999</c:v>
                </c:pt>
                <c:pt idx="6912">
                  <c:v>0.30916234850879998</c:v>
                </c:pt>
                <c:pt idx="6913">
                  <c:v>0.3092593252659</c:v>
                </c:pt>
                <c:pt idx="6914">
                  <c:v>0.30939364433290001</c:v>
                </c:pt>
                <c:pt idx="6915">
                  <c:v>0.3094950318336</c:v>
                </c:pt>
                <c:pt idx="6916">
                  <c:v>0.30963489413259998</c:v>
                </c:pt>
                <c:pt idx="6917">
                  <c:v>0.30973020195959999</c:v>
                </c:pt>
                <c:pt idx="6918">
                  <c:v>0.30985915660859997</c:v>
                </c:pt>
                <c:pt idx="6919">
                  <c:v>0.30995744466780001</c:v>
                </c:pt>
                <c:pt idx="6920">
                  <c:v>0.31005662679669999</c:v>
                </c:pt>
                <c:pt idx="6921">
                  <c:v>0.3101203143597</c:v>
                </c:pt>
                <c:pt idx="6922">
                  <c:v>0.3102196753025</c:v>
                </c:pt>
                <c:pt idx="6923">
                  <c:v>0.31030821800230002</c:v>
                </c:pt>
                <c:pt idx="6924">
                  <c:v>0.31043750047680002</c:v>
                </c:pt>
                <c:pt idx="6925">
                  <c:v>0.31057170033449999</c:v>
                </c:pt>
                <c:pt idx="6926">
                  <c:v>0.31071206927299999</c:v>
                </c:pt>
                <c:pt idx="6927">
                  <c:v>0.31082049012180002</c:v>
                </c:pt>
                <c:pt idx="6928">
                  <c:v>0.3109236657619</c:v>
                </c:pt>
                <c:pt idx="6929">
                  <c:v>0.31102341413500001</c:v>
                </c:pt>
                <c:pt idx="6930">
                  <c:v>0.3111212849617</c:v>
                </c:pt>
                <c:pt idx="6931">
                  <c:v>0.311249434948</c:v>
                </c:pt>
                <c:pt idx="6932">
                  <c:v>0.31131148338320003</c:v>
                </c:pt>
                <c:pt idx="6933">
                  <c:v>0.3114100396633</c:v>
                </c:pt>
                <c:pt idx="6934">
                  <c:v>0.31151145696639998</c:v>
                </c:pt>
                <c:pt idx="6935">
                  <c:v>0.31160414218900001</c:v>
                </c:pt>
                <c:pt idx="6936">
                  <c:v>0.31170791387559998</c:v>
                </c:pt>
                <c:pt idx="6937">
                  <c:v>0.31180402636530002</c:v>
                </c:pt>
                <c:pt idx="6938">
                  <c:v>0.31190785765649998</c:v>
                </c:pt>
                <c:pt idx="6939">
                  <c:v>0.31203368306160001</c:v>
                </c:pt>
                <c:pt idx="6940">
                  <c:v>0.31213513016700001</c:v>
                </c:pt>
                <c:pt idx="6941">
                  <c:v>0.31226611137389998</c:v>
                </c:pt>
                <c:pt idx="6942">
                  <c:v>0.31236737966540001</c:v>
                </c:pt>
                <c:pt idx="6943">
                  <c:v>0.31246224045749998</c:v>
                </c:pt>
                <c:pt idx="6944">
                  <c:v>0.31255879998210001</c:v>
                </c:pt>
                <c:pt idx="6945">
                  <c:v>0.31265383958819998</c:v>
                </c:pt>
                <c:pt idx="6946">
                  <c:v>0.3127572238445</c:v>
                </c:pt>
                <c:pt idx="6947">
                  <c:v>0.3128569126129</c:v>
                </c:pt>
                <c:pt idx="6948">
                  <c:v>0.31295776367189998</c:v>
                </c:pt>
                <c:pt idx="6949">
                  <c:v>0.31305703520770001</c:v>
                </c:pt>
                <c:pt idx="6950">
                  <c:v>0.31315729022029998</c:v>
                </c:pt>
                <c:pt idx="6951">
                  <c:v>0.31328913569450001</c:v>
                </c:pt>
                <c:pt idx="6952">
                  <c:v>0.31338974833490002</c:v>
                </c:pt>
                <c:pt idx="6953">
                  <c:v>0.31352078914640003</c:v>
                </c:pt>
                <c:pt idx="6954">
                  <c:v>0.31361839175220002</c:v>
                </c:pt>
                <c:pt idx="6955">
                  <c:v>0.31375366449359998</c:v>
                </c:pt>
                <c:pt idx="6956">
                  <c:v>0.31391414999959999</c:v>
                </c:pt>
                <c:pt idx="6957">
                  <c:v>0.31404268741609997</c:v>
                </c:pt>
                <c:pt idx="6958">
                  <c:v>0.31414577364919999</c:v>
                </c:pt>
                <c:pt idx="6959">
                  <c:v>0.31428241729739997</c:v>
                </c:pt>
                <c:pt idx="6960">
                  <c:v>0.3143853843212</c:v>
                </c:pt>
                <c:pt idx="6961">
                  <c:v>0.31451410055160001</c:v>
                </c:pt>
                <c:pt idx="6962">
                  <c:v>0.31461808085440002</c:v>
                </c:pt>
                <c:pt idx="6963">
                  <c:v>0.31475588679310001</c:v>
                </c:pt>
                <c:pt idx="6964">
                  <c:v>0.31485593318939997</c:v>
                </c:pt>
                <c:pt idx="6965">
                  <c:v>0.31498771905900003</c:v>
                </c:pt>
                <c:pt idx="6966">
                  <c:v>0.31508830189699999</c:v>
                </c:pt>
                <c:pt idx="6967">
                  <c:v>0.3152202963829</c:v>
                </c:pt>
                <c:pt idx="6968">
                  <c:v>0.31536000967029998</c:v>
                </c:pt>
                <c:pt idx="6969">
                  <c:v>0.3154891729355</c:v>
                </c:pt>
                <c:pt idx="6970">
                  <c:v>0.31558704376219998</c:v>
                </c:pt>
                <c:pt idx="6971">
                  <c:v>0.31571823358540002</c:v>
                </c:pt>
                <c:pt idx="6972">
                  <c:v>0.31581878662110002</c:v>
                </c:pt>
                <c:pt idx="6973">
                  <c:v>0.31596231460570001</c:v>
                </c:pt>
                <c:pt idx="6974">
                  <c:v>0.31606423854830001</c:v>
                </c:pt>
                <c:pt idx="6975">
                  <c:v>0.31620103120800003</c:v>
                </c:pt>
                <c:pt idx="6976">
                  <c:v>0.31630292534830001</c:v>
                </c:pt>
                <c:pt idx="6977">
                  <c:v>0.31640216708180002</c:v>
                </c:pt>
                <c:pt idx="6978">
                  <c:v>0.31650662422179998</c:v>
                </c:pt>
                <c:pt idx="6979">
                  <c:v>0.3166011869907</c:v>
                </c:pt>
                <c:pt idx="6980">
                  <c:v>0.31670430302620001</c:v>
                </c:pt>
                <c:pt idx="6981">
                  <c:v>0.31680688261989998</c:v>
                </c:pt>
                <c:pt idx="6982">
                  <c:v>0.31690609455110003</c:v>
                </c:pt>
                <c:pt idx="6983">
                  <c:v>0.31697380542760001</c:v>
                </c:pt>
                <c:pt idx="6984">
                  <c:v>0.31710696220399998</c:v>
                </c:pt>
                <c:pt idx="6985">
                  <c:v>0.3172084987164</c:v>
                </c:pt>
                <c:pt idx="6986">
                  <c:v>0.31731471419329998</c:v>
                </c:pt>
                <c:pt idx="6987">
                  <c:v>0.31742304563520002</c:v>
                </c:pt>
                <c:pt idx="6988">
                  <c:v>0.31752747297290002</c:v>
                </c:pt>
                <c:pt idx="6989">
                  <c:v>0.31766152381899998</c:v>
                </c:pt>
                <c:pt idx="6990">
                  <c:v>0.31779590249060002</c:v>
                </c:pt>
                <c:pt idx="6991">
                  <c:v>0.31789258122440001</c:v>
                </c:pt>
                <c:pt idx="6992">
                  <c:v>0.31801766157150002</c:v>
                </c:pt>
                <c:pt idx="6993">
                  <c:v>0.31814858317380001</c:v>
                </c:pt>
                <c:pt idx="6994">
                  <c:v>0.31828340888020001</c:v>
                </c:pt>
                <c:pt idx="6995">
                  <c:v>0.31838983297349999</c:v>
                </c:pt>
                <c:pt idx="6996">
                  <c:v>0.31849664449690002</c:v>
                </c:pt>
                <c:pt idx="6997">
                  <c:v>0.31863045692440001</c:v>
                </c:pt>
                <c:pt idx="6998">
                  <c:v>0.3187638819218</c:v>
                </c:pt>
                <c:pt idx="6999">
                  <c:v>0.31886953115459998</c:v>
                </c:pt>
                <c:pt idx="7000">
                  <c:v>0.3189706206322</c:v>
                </c:pt>
                <c:pt idx="7001">
                  <c:v>0.31907847523690003</c:v>
                </c:pt>
                <c:pt idx="7002">
                  <c:v>0.31918200850490003</c:v>
                </c:pt>
                <c:pt idx="7003">
                  <c:v>0.3192854523659</c:v>
                </c:pt>
                <c:pt idx="7004">
                  <c:v>0.31942135095599999</c:v>
                </c:pt>
                <c:pt idx="7005">
                  <c:v>0.31952098011969998</c:v>
                </c:pt>
                <c:pt idx="7006">
                  <c:v>0.31962421536449998</c:v>
                </c:pt>
                <c:pt idx="7007">
                  <c:v>0.319728076458</c:v>
                </c:pt>
                <c:pt idx="7008">
                  <c:v>0.31982690095900002</c:v>
                </c:pt>
                <c:pt idx="7009">
                  <c:v>0.3198995888233</c:v>
                </c:pt>
                <c:pt idx="7010">
                  <c:v>0.31999510526660002</c:v>
                </c:pt>
                <c:pt idx="7011">
                  <c:v>0.32009321451189998</c:v>
                </c:pt>
                <c:pt idx="7012">
                  <c:v>0.32022374868390002</c:v>
                </c:pt>
                <c:pt idx="7013">
                  <c:v>0.32039272785189998</c:v>
                </c:pt>
                <c:pt idx="7014">
                  <c:v>0.32049694657330002</c:v>
                </c:pt>
                <c:pt idx="7015">
                  <c:v>0.32060164213179998</c:v>
                </c:pt>
                <c:pt idx="7016">
                  <c:v>0.32070186734200001</c:v>
                </c:pt>
                <c:pt idx="7017">
                  <c:v>0.32086813449860002</c:v>
                </c:pt>
                <c:pt idx="7018">
                  <c:v>0.3209999799728</c:v>
                </c:pt>
                <c:pt idx="7019">
                  <c:v>0.32112547755240001</c:v>
                </c:pt>
                <c:pt idx="7020">
                  <c:v>0.32125738263129999</c:v>
                </c:pt>
                <c:pt idx="7021">
                  <c:v>0.32142785191540002</c:v>
                </c:pt>
                <c:pt idx="7022">
                  <c:v>0.32158726453780001</c:v>
                </c:pt>
                <c:pt idx="7023">
                  <c:v>0.3217462897301</c:v>
                </c:pt>
                <c:pt idx="7024">
                  <c:v>0.32192271947860002</c:v>
                </c:pt>
                <c:pt idx="7025">
                  <c:v>0.3220276534557</c:v>
                </c:pt>
                <c:pt idx="7026">
                  <c:v>0.32215932011600001</c:v>
                </c:pt>
                <c:pt idx="7027">
                  <c:v>0.32225531339649999</c:v>
                </c:pt>
                <c:pt idx="7028">
                  <c:v>0.32238823175429998</c:v>
                </c:pt>
                <c:pt idx="7029">
                  <c:v>0.32249248027799998</c:v>
                </c:pt>
                <c:pt idx="7030">
                  <c:v>0.32262781262399998</c:v>
                </c:pt>
                <c:pt idx="7031">
                  <c:v>0.32272645831109997</c:v>
                </c:pt>
                <c:pt idx="7032">
                  <c:v>0.32281845808030002</c:v>
                </c:pt>
                <c:pt idx="7033">
                  <c:v>0.32294800877570001</c:v>
                </c:pt>
                <c:pt idx="7034">
                  <c:v>0.3230755031109</c:v>
                </c:pt>
                <c:pt idx="7035">
                  <c:v>0.32318019866940001</c:v>
                </c:pt>
                <c:pt idx="7036">
                  <c:v>0.32328262925149998</c:v>
                </c:pt>
                <c:pt idx="7037">
                  <c:v>0.32338491082190002</c:v>
                </c:pt>
                <c:pt idx="7038">
                  <c:v>0.32348608970640003</c:v>
                </c:pt>
                <c:pt idx="7039">
                  <c:v>0.32358229160309998</c:v>
                </c:pt>
                <c:pt idx="7040">
                  <c:v>0.32371538877490003</c:v>
                </c:pt>
                <c:pt idx="7041">
                  <c:v>0.32381823658940001</c:v>
                </c:pt>
                <c:pt idx="7042">
                  <c:v>0.3239165842533</c:v>
                </c:pt>
                <c:pt idx="7043">
                  <c:v>0.32402408123019999</c:v>
                </c:pt>
                <c:pt idx="7044">
                  <c:v>0.32412818074229999</c:v>
                </c:pt>
                <c:pt idx="7045">
                  <c:v>0.3242327272892</c:v>
                </c:pt>
                <c:pt idx="7046">
                  <c:v>0.32436090707780002</c:v>
                </c:pt>
                <c:pt idx="7047">
                  <c:v>0.3244633674622</c:v>
                </c:pt>
                <c:pt idx="7048">
                  <c:v>0.32460337877270001</c:v>
                </c:pt>
                <c:pt idx="7049">
                  <c:v>0.32466951012610001</c:v>
                </c:pt>
                <c:pt idx="7050">
                  <c:v>0.3247719705105</c:v>
                </c:pt>
                <c:pt idx="7051">
                  <c:v>0.3248693048954</c:v>
                </c:pt>
                <c:pt idx="7052">
                  <c:v>0.32500636577609998</c:v>
                </c:pt>
                <c:pt idx="7053">
                  <c:v>0.32510435581210001</c:v>
                </c:pt>
                <c:pt idx="7054">
                  <c:v>0.32519879937169999</c:v>
                </c:pt>
                <c:pt idx="7055">
                  <c:v>0.3253011703491</c:v>
                </c:pt>
                <c:pt idx="7056">
                  <c:v>0.32539862394329999</c:v>
                </c:pt>
                <c:pt idx="7057">
                  <c:v>0.3256091177464</c:v>
                </c:pt>
                <c:pt idx="7058">
                  <c:v>0.32574024796489998</c:v>
                </c:pt>
                <c:pt idx="7059">
                  <c:v>0.32587546110150001</c:v>
                </c:pt>
                <c:pt idx="7060">
                  <c:v>0.32599854469299999</c:v>
                </c:pt>
                <c:pt idx="7061">
                  <c:v>0.32610097527499998</c:v>
                </c:pt>
                <c:pt idx="7062">
                  <c:v>0.32619667053219997</c:v>
                </c:pt>
                <c:pt idx="7063">
                  <c:v>0.3263372778893</c:v>
                </c:pt>
                <c:pt idx="7064">
                  <c:v>0.32653141021729998</c:v>
                </c:pt>
                <c:pt idx="7065">
                  <c:v>0.32662934064869997</c:v>
                </c:pt>
                <c:pt idx="7066">
                  <c:v>0.32673156261440001</c:v>
                </c:pt>
                <c:pt idx="7067">
                  <c:v>0.32683897018430003</c:v>
                </c:pt>
                <c:pt idx="7068">
                  <c:v>0.32697319984439999</c:v>
                </c:pt>
                <c:pt idx="7069">
                  <c:v>0.32706812024120002</c:v>
                </c:pt>
                <c:pt idx="7070">
                  <c:v>0.32720112800599999</c:v>
                </c:pt>
                <c:pt idx="7071">
                  <c:v>0.32734167575840001</c:v>
                </c:pt>
                <c:pt idx="7072">
                  <c:v>0.32747098803519997</c:v>
                </c:pt>
                <c:pt idx="7073">
                  <c:v>0.32756906747820003</c:v>
                </c:pt>
                <c:pt idx="7074">
                  <c:v>0.32770127058030002</c:v>
                </c:pt>
                <c:pt idx="7075">
                  <c:v>0.32782229781150002</c:v>
                </c:pt>
                <c:pt idx="7076">
                  <c:v>0.32795962691309999</c:v>
                </c:pt>
                <c:pt idx="7077">
                  <c:v>0.32814097404480003</c:v>
                </c:pt>
                <c:pt idx="7078">
                  <c:v>0.32824739813800002</c:v>
                </c:pt>
                <c:pt idx="7079">
                  <c:v>0.32845246791839999</c:v>
                </c:pt>
                <c:pt idx="7080">
                  <c:v>0.32865351438520002</c:v>
                </c:pt>
                <c:pt idx="7081">
                  <c:v>0.3290093541145</c:v>
                </c:pt>
                <c:pt idx="7082">
                  <c:v>0.32938587665559999</c:v>
                </c:pt>
                <c:pt idx="7083">
                  <c:v>0.3296644985676</c:v>
                </c:pt>
                <c:pt idx="7084">
                  <c:v>0.32991126179699998</c:v>
                </c:pt>
                <c:pt idx="7085">
                  <c:v>0.3301592767239</c:v>
                </c:pt>
                <c:pt idx="7086">
                  <c:v>0.33034688234330001</c:v>
                </c:pt>
                <c:pt idx="7087">
                  <c:v>0.3304880857468</c:v>
                </c:pt>
                <c:pt idx="7088">
                  <c:v>0.33078524470330001</c:v>
                </c:pt>
                <c:pt idx="7089">
                  <c:v>0.33108040690419999</c:v>
                </c:pt>
                <c:pt idx="7090">
                  <c:v>0.33122855424879999</c:v>
                </c:pt>
                <c:pt idx="7091">
                  <c:v>0.33144888281820001</c:v>
                </c:pt>
                <c:pt idx="7092">
                  <c:v>0.33175227046009997</c:v>
                </c:pt>
                <c:pt idx="7093">
                  <c:v>0.33195844292639998</c:v>
                </c:pt>
                <c:pt idx="7094">
                  <c:v>0.33231961727140003</c:v>
                </c:pt>
                <c:pt idx="7095">
                  <c:v>0.33267191052439998</c:v>
                </c:pt>
                <c:pt idx="7096">
                  <c:v>0.33288154005999998</c:v>
                </c:pt>
                <c:pt idx="7097">
                  <c:v>0.33323788642879998</c:v>
                </c:pt>
                <c:pt idx="7098">
                  <c:v>0.3333382308483</c:v>
                </c:pt>
                <c:pt idx="7099">
                  <c:v>0.33368900418280001</c:v>
                </c:pt>
                <c:pt idx="7100">
                  <c:v>0.3339339792728</c:v>
                </c:pt>
                <c:pt idx="7101">
                  <c:v>0.33409941196440002</c:v>
                </c:pt>
                <c:pt idx="7102">
                  <c:v>0.334431707859</c:v>
                </c:pt>
                <c:pt idx="7103">
                  <c:v>0.33459410071369999</c:v>
                </c:pt>
                <c:pt idx="7104">
                  <c:v>0.33473142981530002</c:v>
                </c:pt>
                <c:pt idx="7105">
                  <c:v>0.3349715471268</c:v>
                </c:pt>
                <c:pt idx="7106">
                  <c:v>0.33510568737980001</c:v>
                </c:pt>
                <c:pt idx="7107">
                  <c:v>0.33542087674139998</c:v>
                </c:pt>
                <c:pt idx="7108">
                  <c:v>0.3356883823872</c:v>
                </c:pt>
                <c:pt idx="7109">
                  <c:v>0.33593648672100002</c:v>
                </c:pt>
                <c:pt idx="7110">
                  <c:v>0.33626106381420001</c:v>
                </c:pt>
                <c:pt idx="7111">
                  <c:v>0.33642134070399998</c:v>
                </c:pt>
                <c:pt idx="7112">
                  <c:v>0.3365840613842</c:v>
                </c:pt>
                <c:pt idx="7113">
                  <c:v>0.33674508333210001</c:v>
                </c:pt>
                <c:pt idx="7114">
                  <c:v>0.33694005012509998</c:v>
                </c:pt>
                <c:pt idx="7115">
                  <c:v>0.33717215061189998</c:v>
                </c:pt>
                <c:pt idx="7116">
                  <c:v>0.33740314841270003</c:v>
                </c:pt>
                <c:pt idx="7117">
                  <c:v>0.33759778738020002</c:v>
                </c:pt>
                <c:pt idx="7118">
                  <c:v>0.33789107203480001</c:v>
                </c:pt>
                <c:pt idx="7119">
                  <c:v>0.33805844187739997</c:v>
                </c:pt>
                <c:pt idx="7120">
                  <c:v>0.33834940195079999</c:v>
                </c:pt>
                <c:pt idx="7121">
                  <c:v>0.33848658204080001</c:v>
                </c:pt>
                <c:pt idx="7122">
                  <c:v>0.33861291408540001</c:v>
                </c:pt>
                <c:pt idx="7123">
                  <c:v>0.33877813816070002</c:v>
                </c:pt>
                <c:pt idx="7124">
                  <c:v>0.3389187157154</c:v>
                </c:pt>
                <c:pt idx="7125">
                  <c:v>0.33909288048739999</c:v>
                </c:pt>
                <c:pt idx="7126">
                  <c:v>0.33922430872920001</c:v>
                </c:pt>
                <c:pt idx="7127">
                  <c:v>0.33936113119130001</c:v>
                </c:pt>
                <c:pt idx="7128">
                  <c:v>0.33956736326219999</c:v>
                </c:pt>
                <c:pt idx="7129">
                  <c:v>0.33968657255169998</c:v>
                </c:pt>
                <c:pt idx="7130">
                  <c:v>0.33981364965439997</c:v>
                </c:pt>
                <c:pt idx="7131">
                  <c:v>0.34005999565119999</c:v>
                </c:pt>
                <c:pt idx="7132">
                  <c:v>0.34019163250919998</c:v>
                </c:pt>
                <c:pt idx="7133">
                  <c:v>0.34041947126389999</c:v>
                </c:pt>
                <c:pt idx="7134">
                  <c:v>0.3406890928745</c:v>
                </c:pt>
                <c:pt idx="7135">
                  <c:v>0.34098351001740002</c:v>
                </c:pt>
                <c:pt idx="7136">
                  <c:v>0.34129247069360003</c:v>
                </c:pt>
                <c:pt idx="7137">
                  <c:v>0.3416106104851</c:v>
                </c:pt>
                <c:pt idx="7138">
                  <c:v>0.34193968772889999</c:v>
                </c:pt>
                <c:pt idx="7139">
                  <c:v>0.34227645397189999</c:v>
                </c:pt>
                <c:pt idx="7140">
                  <c:v>0.34262210130690002</c:v>
                </c:pt>
                <c:pt idx="7141">
                  <c:v>0.34297275543209998</c:v>
                </c:pt>
                <c:pt idx="7142">
                  <c:v>0.34333127737050001</c:v>
                </c:pt>
                <c:pt idx="7143">
                  <c:v>0.34352493286129998</c:v>
                </c:pt>
                <c:pt idx="7144">
                  <c:v>0.3436491191387</c:v>
                </c:pt>
                <c:pt idx="7145">
                  <c:v>0.34375599026679998</c:v>
                </c:pt>
                <c:pt idx="7146">
                  <c:v>0.34385260939599999</c:v>
                </c:pt>
                <c:pt idx="7147">
                  <c:v>0.34394049644469998</c:v>
                </c:pt>
                <c:pt idx="7148">
                  <c:v>0.34402492642400001</c:v>
                </c:pt>
                <c:pt idx="7149">
                  <c:v>0.34410351514819998</c:v>
                </c:pt>
                <c:pt idx="7150">
                  <c:v>0.3441758453846</c:v>
                </c:pt>
                <c:pt idx="7151">
                  <c:v>0.3442479968071</c:v>
                </c:pt>
                <c:pt idx="7152">
                  <c:v>0.34431168436999998</c:v>
                </c:pt>
                <c:pt idx="7153">
                  <c:v>0.34437528252600003</c:v>
                </c:pt>
                <c:pt idx="7154">
                  <c:v>0.34443819522859997</c:v>
                </c:pt>
                <c:pt idx="7155">
                  <c:v>0.34449869394299998</c:v>
                </c:pt>
                <c:pt idx="7156">
                  <c:v>0.34455582499499998</c:v>
                </c:pt>
                <c:pt idx="7157">
                  <c:v>0.34461367130280002</c:v>
                </c:pt>
                <c:pt idx="7158">
                  <c:v>0.34466892480849998</c:v>
                </c:pt>
                <c:pt idx="7159">
                  <c:v>0.34472233057020002</c:v>
                </c:pt>
                <c:pt idx="7160">
                  <c:v>0.34477716684339998</c:v>
                </c:pt>
                <c:pt idx="7161">
                  <c:v>0.34482690691950002</c:v>
                </c:pt>
                <c:pt idx="7162">
                  <c:v>0.3448821902275</c:v>
                </c:pt>
                <c:pt idx="7163">
                  <c:v>0.34493452310560002</c:v>
                </c:pt>
                <c:pt idx="7164">
                  <c:v>0.34498071670530001</c:v>
                </c:pt>
                <c:pt idx="7165">
                  <c:v>0.34502622485160001</c:v>
                </c:pt>
                <c:pt idx="7166">
                  <c:v>0.3450720012188</c:v>
                </c:pt>
                <c:pt idx="7167">
                  <c:v>0.34511449933049998</c:v>
                </c:pt>
                <c:pt idx="7168">
                  <c:v>0.3451583385468</c:v>
                </c:pt>
                <c:pt idx="7169">
                  <c:v>0.34520193934440002</c:v>
                </c:pt>
                <c:pt idx="7170">
                  <c:v>0.34524124860760003</c:v>
                </c:pt>
                <c:pt idx="7171">
                  <c:v>0.34528428316120002</c:v>
                </c:pt>
                <c:pt idx="7172">
                  <c:v>0.34532356262210001</c:v>
                </c:pt>
                <c:pt idx="7173">
                  <c:v>0.34536609053610001</c:v>
                </c:pt>
                <c:pt idx="7174">
                  <c:v>0.34540987014770003</c:v>
                </c:pt>
                <c:pt idx="7175">
                  <c:v>0.3454491198063</c:v>
                </c:pt>
                <c:pt idx="7176">
                  <c:v>0.3454905152321</c:v>
                </c:pt>
                <c:pt idx="7177">
                  <c:v>0.34552794694900002</c:v>
                </c:pt>
                <c:pt idx="7178">
                  <c:v>0.3455663621426</c:v>
                </c:pt>
                <c:pt idx="7179">
                  <c:v>0.34560263156889998</c:v>
                </c:pt>
                <c:pt idx="7180">
                  <c:v>0.34564179182049998</c:v>
                </c:pt>
                <c:pt idx="7181">
                  <c:v>0.34567445516590001</c:v>
                </c:pt>
                <c:pt idx="7182">
                  <c:v>0.34570798277850001</c:v>
                </c:pt>
                <c:pt idx="7183">
                  <c:v>0.34573927521710002</c:v>
                </c:pt>
                <c:pt idx="7184">
                  <c:v>0.34577324986460001</c:v>
                </c:pt>
                <c:pt idx="7185">
                  <c:v>0.34580817818639997</c:v>
                </c:pt>
                <c:pt idx="7186">
                  <c:v>0.34584343433379999</c:v>
                </c:pt>
                <c:pt idx="7187">
                  <c:v>0.34587860107419999</c:v>
                </c:pt>
                <c:pt idx="7188">
                  <c:v>0.34591346979139997</c:v>
                </c:pt>
                <c:pt idx="7189">
                  <c:v>0.3459481298923</c:v>
                </c:pt>
                <c:pt idx="7190">
                  <c:v>0.3459814488888</c:v>
                </c:pt>
                <c:pt idx="7191">
                  <c:v>0.34601593017580001</c:v>
                </c:pt>
                <c:pt idx="7192">
                  <c:v>0.34605273604390002</c:v>
                </c:pt>
                <c:pt idx="7193">
                  <c:v>0.34608557820320002</c:v>
                </c:pt>
                <c:pt idx="7194">
                  <c:v>0.34611791372299999</c:v>
                </c:pt>
                <c:pt idx="7195">
                  <c:v>0.34614992141720002</c:v>
                </c:pt>
                <c:pt idx="7196">
                  <c:v>0.34617692232129998</c:v>
                </c:pt>
                <c:pt idx="7197">
                  <c:v>0.34620884060860002</c:v>
                </c:pt>
                <c:pt idx="7198">
                  <c:v>0.346235871315</c:v>
                </c:pt>
                <c:pt idx="7199">
                  <c:v>0.34626528620719998</c:v>
                </c:pt>
                <c:pt idx="7200">
                  <c:v>0.34629335999490002</c:v>
                </c:pt>
                <c:pt idx="7201">
                  <c:v>0.34632244706150001</c:v>
                </c:pt>
                <c:pt idx="7202">
                  <c:v>0.34634947776789998</c:v>
                </c:pt>
                <c:pt idx="7203">
                  <c:v>0.34638071060179998</c:v>
                </c:pt>
                <c:pt idx="7204">
                  <c:v>0.34640839695929998</c:v>
                </c:pt>
                <c:pt idx="7205">
                  <c:v>0.34643700718879999</c:v>
                </c:pt>
                <c:pt idx="7206">
                  <c:v>0.34646561741830001</c:v>
                </c:pt>
                <c:pt idx="7207">
                  <c:v>0.34649366140370003</c:v>
                </c:pt>
                <c:pt idx="7208">
                  <c:v>0.34652274847030001</c:v>
                </c:pt>
                <c:pt idx="7209">
                  <c:v>0.34655138850209999</c:v>
                </c:pt>
                <c:pt idx="7210">
                  <c:v>0.34657853841780001</c:v>
                </c:pt>
                <c:pt idx="7211">
                  <c:v>0.34660780429839999</c:v>
                </c:pt>
                <c:pt idx="7212">
                  <c:v>0.34663769602779998</c:v>
                </c:pt>
                <c:pt idx="7213">
                  <c:v>0.34666430950159999</c:v>
                </c:pt>
                <c:pt idx="7214">
                  <c:v>0.34669211506839998</c:v>
                </c:pt>
                <c:pt idx="7215">
                  <c:v>0.34672129154210002</c:v>
                </c:pt>
                <c:pt idx="7216">
                  <c:v>0.34678006172179998</c:v>
                </c:pt>
                <c:pt idx="7217">
                  <c:v>0.34680807590480001</c:v>
                </c:pt>
                <c:pt idx="7218">
                  <c:v>0.34683611989020002</c:v>
                </c:pt>
                <c:pt idx="7219">
                  <c:v>0.34686255455019999</c:v>
                </c:pt>
                <c:pt idx="7220">
                  <c:v>0.34688904881479998</c:v>
                </c:pt>
                <c:pt idx="7221">
                  <c:v>0.3469120264053</c:v>
                </c:pt>
                <c:pt idx="7222">
                  <c:v>0.34693801403050001</c:v>
                </c:pt>
                <c:pt idx="7223">
                  <c:v>0.3469882011414</c:v>
                </c:pt>
                <c:pt idx="7224">
                  <c:v>0.34701049327849998</c:v>
                </c:pt>
                <c:pt idx="7225">
                  <c:v>0.34705528616909997</c:v>
                </c:pt>
                <c:pt idx="7226">
                  <c:v>0.34707611799240001</c:v>
                </c:pt>
                <c:pt idx="7227">
                  <c:v>0.3471258282661</c:v>
                </c:pt>
                <c:pt idx="7228">
                  <c:v>0.34717836976049998</c:v>
                </c:pt>
                <c:pt idx="7229">
                  <c:v>0.3472284674644</c:v>
                </c:pt>
                <c:pt idx="7230">
                  <c:v>0.3472723662853</c:v>
                </c:pt>
                <c:pt idx="7231">
                  <c:v>0.34729769825939999</c:v>
                </c:pt>
                <c:pt idx="7232">
                  <c:v>0.3473464548588</c:v>
                </c:pt>
                <c:pt idx="7233">
                  <c:v>0.34739610552790001</c:v>
                </c:pt>
                <c:pt idx="7234">
                  <c:v>0.34744104742999998</c:v>
                </c:pt>
                <c:pt idx="7235">
                  <c:v>0.34748813509940002</c:v>
                </c:pt>
                <c:pt idx="7236">
                  <c:v>0.34754273295400001</c:v>
                </c:pt>
                <c:pt idx="7237">
                  <c:v>0.34759110212330002</c:v>
                </c:pt>
                <c:pt idx="7238">
                  <c:v>0.34763243794440002</c:v>
                </c:pt>
                <c:pt idx="7239">
                  <c:v>0.34767866134640002</c:v>
                </c:pt>
                <c:pt idx="7240">
                  <c:v>0.34772905707360002</c:v>
                </c:pt>
                <c:pt idx="7241">
                  <c:v>0.34776699543</c:v>
                </c:pt>
                <c:pt idx="7242">
                  <c:v>0.34781298041339997</c:v>
                </c:pt>
                <c:pt idx="7243">
                  <c:v>0.34786048531530001</c:v>
                </c:pt>
                <c:pt idx="7244">
                  <c:v>0.34790363907810001</c:v>
                </c:pt>
                <c:pt idx="7245">
                  <c:v>0.34794723987580001</c:v>
                </c:pt>
                <c:pt idx="7246">
                  <c:v>0.34799265861509998</c:v>
                </c:pt>
                <c:pt idx="7247">
                  <c:v>0.34803870320320002</c:v>
                </c:pt>
                <c:pt idx="7248">
                  <c:v>0.3481016755104</c:v>
                </c:pt>
                <c:pt idx="7249">
                  <c:v>0.34815105795860002</c:v>
                </c:pt>
                <c:pt idx="7250">
                  <c:v>0.34819588065149998</c:v>
                </c:pt>
                <c:pt idx="7251">
                  <c:v>0.34823703765870001</c:v>
                </c:pt>
                <c:pt idx="7252">
                  <c:v>0.34828588366509999</c:v>
                </c:pt>
                <c:pt idx="7253">
                  <c:v>0.34835711121559998</c:v>
                </c:pt>
                <c:pt idx="7254">
                  <c:v>0.34842428565029998</c:v>
                </c:pt>
                <c:pt idx="7255">
                  <c:v>0.34849584102629999</c:v>
                </c:pt>
                <c:pt idx="7256">
                  <c:v>0.34853306412700003</c:v>
                </c:pt>
                <c:pt idx="7257">
                  <c:v>0.34861907362939998</c:v>
                </c:pt>
                <c:pt idx="7258">
                  <c:v>0.34867683053019999</c:v>
                </c:pt>
                <c:pt idx="7259">
                  <c:v>0.34873628616329999</c:v>
                </c:pt>
                <c:pt idx="7260">
                  <c:v>0.34880352020260003</c:v>
                </c:pt>
                <c:pt idx="7261">
                  <c:v>0.3489345014095</c:v>
                </c:pt>
                <c:pt idx="7262">
                  <c:v>0.34906771779059997</c:v>
                </c:pt>
                <c:pt idx="7263">
                  <c:v>0.34915623068809998</c:v>
                </c:pt>
                <c:pt idx="7264">
                  <c:v>0.3492652475834</c:v>
                </c:pt>
                <c:pt idx="7265">
                  <c:v>0.34938678145410001</c:v>
                </c:pt>
                <c:pt idx="7266">
                  <c:v>0.34956175088879998</c:v>
                </c:pt>
                <c:pt idx="7267">
                  <c:v>0.34972208738330002</c:v>
                </c:pt>
                <c:pt idx="7268">
                  <c:v>0.34994095563889999</c:v>
                </c:pt>
                <c:pt idx="7269">
                  <c:v>0.35016503930089998</c:v>
                </c:pt>
                <c:pt idx="7270">
                  <c:v>0.3503839373589</c:v>
                </c:pt>
                <c:pt idx="7271">
                  <c:v>0.35060721635820002</c:v>
                </c:pt>
                <c:pt idx="7272">
                  <c:v>0.35083386301989999</c:v>
                </c:pt>
                <c:pt idx="7273">
                  <c:v>0.35100722312929999</c:v>
                </c:pt>
                <c:pt idx="7274">
                  <c:v>0.35118696093559998</c:v>
                </c:pt>
                <c:pt idx="7275">
                  <c:v>0.35135510563849998</c:v>
                </c:pt>
                <c:pt idx="7276">
                  <c:v>0.35148909688000002</c:v>
                </c:pt>
                <c:pt idx="7277">
                  <c:v>0.35166978836059998</c:v>
                </c:pt>
                <c:pt idx="7278">
                  <c:v>0.35182157158850003</c:v>
                </c:pt>
                <c:pt idx="7279">
                  <c:v>0.35197854042049997</c:v>
                </c:pt>
                <c:pt idx="7280">
                  <c:v>0.35209867358210001</c:v>
                </c:pt>
                <c:pt idx="7281">
                  <c:v>0.35219937562940001</c:v>
                </c:pt>
                <c:pt idx="7282">
                  <c:v>0.35234791040419999</c:v>
                </c:pt>
                <c:pt idx="7283">
                  <c:v>0.35246843099589997</c:v>
                </c:pt>
                <c:pt idx="7284">
                  <c:v>0.3525567352772</c:v>
                </c:pt>
                <c:pt idx="7285">
                  <c:v>0.35268267989160001</c:v>
                </c:pt>
                <c:pt idx="7286">
                  <c:v>0.35279062390330002</c:v>
                </c:pt>
                <c:pt idx="7287">
                  <c:v>0.35286927223210002</c:v>
                </c:pt>
                <c:pt idx="7288">
                  <c:v>0.3529525399208</c:v>
                </c:pt>
                <c:pt idx="7289">
                  <c:v>0.3530296683311</c:v>
                </c:pt>
                <c:pt idx="7290">
                  <c:v>0.35310557484630001</c:v>
                </c:pt>
                <c:pt idx="7291">
                  <c:v>0.35315918922419998</c:v>
                </c:pt>
                <c:pt idx="7292">
                  <c:v>0.35325995087619999</c:v>
                </c:pt>
                <c:pt idx="7293">
                  <c:v>0.35334318876269999</c:v>
                </c:pt>
                <c:pt idx="7294">
                  <c:v>0.35344770550729998</c:v>
                </c:pt>
                <c:pt idx="7295">
                  <c:v>0.35355204343800001</c:v>
                </c:pt>
                <c:pt idx="7296">
                  <c:v>0.35363736748699998</c:v>
                </c:pt>
                <c:pt idx="7297">
                  <c:v>0.35371944308280001</c:v>
                </c:pt>
                <c:pt idx="7298">
                  <c:v>0.35377040505410001</c:v>
                </c:pt>
                <c:pt idx="7299">
                  <c:v>0.35384851694109998</c:v>
                </c:pt>
                <c:pt idx="7300">
                  <c:v>0.35392603278160001</c:v>
                </c:pt>
                <c:pt idx="7301">
                  <c:v>0.35401010513309999</c:v>
                </c:pt>
                <c:pt idx="7302">
                  <c:v>0.35409456491469998</c:v>
                </c:pt>
                <c:pt idx="7303">
                  <c:v>0.35420322418209998</c:v>
                </c:pt>
                <c:pt idx="7304">
                  <c:v>0.35428273677830002</c:v>
                </c:pt>
                <c:pt idx="7305">
                  <c:v>0.35436114668849999</c:v>
                </c:pt>
                <c:pt idx="7306">
                  <c:v>0.354444205761</c:v>
                </c:pt>
                <c:pt idx="7307">
                  <c:v>0.35452759265900002</c:v>
                </c:pt>
                <c:pt idx="7308">
                  <c:v>0.35461831092829998</c:v>
                </c:pt>
                <c:pt idx="7309">
                  <c:v>0.35473188757899998</c:v>
                </c:pt>
                <c:pt idx="7310">
                  <c:v>0.35481518506999998</c:v>
                </c:pt>
                <c:pt idx="7311">
                  <c:v>0.35492485761640002</c:v>
                </c:pt>
                <c:pt idx="7312">
                  <c:v>0.35504248738290001</c:v>
                </c:pt>
                <c:pt idx="7313">
                  <c:v>0.35519078373910001</c:v>
                </c:pt>
                <c:pt idx="7314">
                  <c:v>0.35532572865489997</c:v>
                </c:pt>
                <c:pt idx="7315">
                  <c:v>0.3554477095604</c:v>
                </c:pt>
                <c:pt idx="7316">
                  <c:v>0.35556116700169998</c:v>
                </c:pt>
                <c:pt idx="7317">
                  <c:v>0.35571092367169999</c:v>
                </c:pt>
                <c:pt idx="7318">
                  <c:v>0.35586774349209999</c:v>
                </c:pt>
                <c:pt idx="7319">
                  <c:v>0.35599806904789999</c:v>
                </c:pt>
                <c:pt idx="7320">
                  <c:v>0.35614868998530003</c:v>
                </c:pt>
                <c:pt idx="7321">
                  <c:v>0.35626372694969999</c:v>
                </c:pt>
                <c:pt idx="7322">
                  <c:v>0.35638132691379998</c:v>
                </c:pt>
                <c:pt idx="7323">
                  <c:v>0.35647743940350002</c:v>
                </c:pt>
                <c:pt idx="7324">
                  <c:v>0.35661301016809999</c:v>
                </c:pt>
                <c:pt idx="7325">
                  <c:v>0.35679838061329999</c:v>
                </c:pt>
                <c:pt idx="7326">
                  <c:v>0.35697889327999999</c:v>
                </c:pt>
                <c:pt idx="7327">
                  <c:v>0.35710862278939998</c:v>
                </c:pt>
                <c:pt idx="7328">
                  <c:v>0.35723224282260002</c:v>
                </c:pt>
                <c:pt idx="7329">
                  <c:v>0.35735452175139998</c:v>
                </c:pt>
                <c:pt idx="7330">
                  <c:v>0.35748097300530002</c:v>
                </c:pt>
                <c:pt idx="7331">
                  <c:v>0.35761100053790001</c:v>
                </c:pt>
                <c:pt idx="7332">
                  <c:v>0.35773685574530001</c:v>
                </c:pt>
                <c:pt idx="7333">
                  <c:v>0.35785925388340001</c:v>
                </c:pt>
                <c:pt idx="7334">
                  <c:v>0.35795366764070002</c:v>
                </c:pt>
                <c:pt idx="7335">
                  <c:v>0.35808029770849997</c:v>
                </c:pt>
                <c:pt idx="7336">
                  <c:v>0.35820004343989997</c:v>
                </c:pt>
                <c:pt idx="7337">
                  <c:v>0.35832425951960001</c:v>
                </c:pt>
                <c:pt idx="7338">
                  <c:v>0.35848611593250002</c:v>
                </c:pt>
                <c:pt idx="7339">
                  <c:v>0.35864934325219999</c:v>
                </c:pt>
                <c:pt idx="7340">
                  <c:v>0.35880860686299998</c:v>
                </c:pt>
                <c:pt idx="7341">
                  <c:v>0.35893672704700003</c:v>
                </c:pt>
                <c:pt idx="7342">
                  <c:v>0.35902833938599998</c:v>
                </c:pt>
                <c:pt idx="7343">
                  <c:v>0.35918366909029997</c:v>
                </c:pt>
                <c:pt idx="7344">
                  <c:v>0.35936930775640002</c:v>
                </c:pt>
                <c:pt idx="7345">
                  <c:v>0.35952872037889999</c:v>
                </c:pt>
                <c:pt idx="7346">
                  <c:v>0.35961768031120001</c:v>
                </c:pt>
                <c:pt idx="7347">
                  <c:v>0.35970988869670001</c:v>
                </c:pt>
                <c:pt idx="7348">
                  <c:v>0.35979726910589999</c:v>
                </c:pt>
                <c:pt idx="7349">
                  <c:v>0.35988947749139999</c:v>
                </c:pt>
                <c:pt idx="7350">
                  <c:v>0.36005002260210001</c:v>
                </c:pt>
                <c:pt idx="7351">
                  <c:v>0.36018240451810002</c:v>
                </c:pt>
                <c:pt idx="7352">
                  <c:v>0.36031264066699997</c:v>
                </c:pt>
                <c:pt idx="7353">
                  <c:v>0.36043214797970002</c:v>
                </c:pt>
                <c:pt idx="7354">
                  <c:v>0.36055558919910002</c:v>
                </c:pt>
                <c:pt idx="7355">
                  <c:v>0.36064752936360001</c:v>
                </c:pt>
                <c:pt idx="7356">
                  <c:v>0.36074319481849998</c:v>
                </c:pt>
                <c:pt idx="7357">
                  <c:v>0.36083847284319998</c:v>
                </c:pt>
                <c:pt idx="7358">
                  <c:v>0.36090546846389998</c:v>
                </c:pt>
                <c:pt idx="7359">
                  <c:v>0.36099258065220002</c:v>
                </c:pt>
                <c:pt idx="7360">
                  <c:v>0.36111709475519999</c:v>
                </c:pt>
                <c:pt idx="7361">
                  <c:v>0.36120980978009998</c:v>
                </c:pt>
                <c:pt idx="7362">
                  <c:v>0.36133113503460002</c:v>
                </c:pt>
                <c:pt idx="7363">
                  <c:v>0.36142629384989999</c:v>
                </c:pt>
                <c:pt idx="7364">
                  <c:v>0.3615177869797</c:v>
                </c:pt>
                <c:pt idx="7365">
                  <c:v>0.36161485314370001</c:v>
                </c:pt>
                <c:pt idx="7366">
                  <c:v>0.36170908808710001</c:v>
                </c:pt>
                <c:pt idx="7367">
                  <c:v>0.3618006706238</c:v>
                </c:pt>
                <c:pt idx="7368">
                  <c:v>0.36189424991609997</c:v>
                </c:pt>
                <c:pt idx="7369">
                  <c:v>0.36201900243759999</c:v>
                </c:pt>
                <c:pt idx="7370">
                  <c:v>0.36211270093920001</c:v>
                </c:pt>
                <c:pt idx="7371">
                  <c:v>0.36227110028269999</c:v>
                </c:pt>
                <c:pt idx="7372">
                  <c:v>0.36236953735350003</c:v>
                </c:pt>
                <c:pt idx="7373">
                  <c:v>0.36250397562980002</c:v>
                </c:pt>
                <c:pt idx="7374">
                  <c:v>0.36258772015570001</c:v>
                </c:pt>
                <c:pt idx="7375">
                  <c:v>0.36270841956139999</c:v>
                </c:pt>
                <c:pt idx="7376">
                  <c:v>0.3627952933311</c:v>
                </c:pt>
                <c:pt idx="7377">
                  <c:v>0.36289346218110002</c:v>
                </c:pt>
                <c:pt idx="7378">
                  <c:v>0.3629904091358</c:v>
                </c:pt>
                <c:pt idx="7379">
                  <c:v>0.36308765411380001</c:v>
                </c:pt>
                <c:pt idx="7380">
                  <c:v>0.36318466067310001</c:v>
                </c:pt>
                <c:pt idx="7381">
                  <c:v>0.3632765114307</c:v>
                </c:pt>
                <c:pt idx="7382">
                  <c:v>0.36340516805650003</c:v>
                </c:pt>
                <c:pt idx="7383">
                  <c:v>0.36350831389429999</c:v>
                </c:pt>
                <c:pt idx="7384">
                  <c:v>0.3636340498924</c:v>
                </c:pt>
                <c:pt idx="7385">
                  <c:v>0.36373046040529999</c:v>
                </c:pt>
                <c:pt idx="7386">
                  <c:v>0.36388957500460001</c:v>
                </c:pt>
                <c:pt idx="7387">
                  <c:v>0.36394882202149997</c:v>
                </c:pt>
                <c:pt idx="7388">
                  <c:v>0.36407211422919999</c:v>
                </c:pt>
                <c:pt idx="7389">
                  <c:v>0.36416026949879998</c:v>
                </c:pt>
                <c:pt idx="7390">
                  <c:v>0.36429452896120001</c:v>
                </c:pt>
                <c:pt idx="7391">
                  <c:v>0.36439418792720002</c:v>
                </c:pt>
                <c:pt idx="7392">
                  <c:v>0.36449211835860001</c:v>
                </c:pt>
                <c:pt idx="7393">
                  <c:v>0.36458176374439999</c:v>
                </c:pt>
                <c:pt idx="7394">
                  <c:v>0.36467391252519998</c:v>
                </c:pt>
                <c:pt idx="7395">
                  <c:v>0.36473587155339998</c:v>
                </c:pt>
                <c:pt idx="7396">
                  <c:v>0.36483287811280002</c:v>
                </c:pt>
                <c:pt idx="7397">
                  <c:v>0.36489781737330002</c:v>
                </c:pt>
                <c:pt idx="7398">
                  <c:v>0.36499956250190002</c:v>
                </c:pt>
                <c:pt idx="7399">
                  <c:v>0.36509460210799999</c:v>
                </c:pt>
                <c:pt idx="7400">
                  <c:v>0.36523008346559999</c:v>
                </c:pt>
                <c:pt idx="7401">
                  <c:v>0.36532020568849999</c:v>
                </c:pt>
                <c:pt idx="7402">
                  <c:v>0.36545094847679999</c:v>
                </c:pt>
                <c:pt idx="7403">
                  <c:v>0.36554718017580001</c:v>
                </c:pt>
                <c:pt idx="7404">
                  <c:v>0.36565038561820001</c:v>
                </c:pt>
                <c:pt idx="7405">
                  <c:v>0.36571273207659999</c:v>
                </c:pt>
                <c:pt idx="7406">
                  <c:v>0.3657824397087</c:v>
                </c:pt>
                <c:pt idx="7407">
                  <c:v>0.36588090658189998</c:v>
                </c:pt>
                <c:pt idx="7408">
                  <c:v>0.36597782373429999</c:v>
                </c:pt>
                <c:pt idx="7409">
                  <c:v>0.366109162569</c:v>
                </c:pt>
                <c:pt idx="7410">
                  <c:v>0.36619952321049998</c:v>
                </c:pt>
                <c:pt idx="7411">
                  <c:v>0.36625874042509998</c:v>
                </c:pt>
                <c:pt idx="7412">
                  <c:v>0.36632290482520002</c:v>
                </c:pt>
                <c:pt idx="7413">
                  <c:v>0.36641180515290001</c:v>
                </c:pt>
                <c:pt idx="7414">
                  <c:v>0.3664778769016</c:v>
                </c:pt>
                <c:pt idx="7415">
                  <c:v>0.36658164858820003</c:v>
                </c:pt>
                <c:pt idx="7416">
                  <c:v>0.36671888828280003</c:v>
                </c:pt>
                <c:pt idx="7417">
                  <c:v>0.36685127019879998</c:v>
                </c:pt>
                <c:pt idx="7418">
                  <c:v>0.36695012450219999</c:v>
                </c:pt>
                <c:pt idx="7419">
                  <c:v>0.36707720160480001</c:v>
                </c:pt>
                <c:pt idx="7420">
                  <c:v>0.36717155575749999</c:v>
                </c:pt>
                <c:pt idx="7421">
                  <c:v>0.3672624528408</c:v>
                </c:pt>
                <c:pt idx="7422">
                  <c:v>0.36735907197000001</c:v>
                </c:pt>
                <c:pt idx="7423">
                  <c:v>0.36745250225069997</c:v>
                </c:pt>
                <c:pt idx="7424">
                  <c:v>0.36752325296400001</c:v>
                </c:pt>
                <c:pt idx="7425">
                  <c:v>0.36762037873269998</c:v>
                </c:pt>
                <c:pt idx="7426">
                  <c:v>0.36772623658179998</c:v>
                </c:pt>
                <c:pt idx="7427">
                  <c:v>0.36779421567920001</c:v>
                </c:pt>
                <c:pt idx="7428">
                  <c:v>0.36789330840110002</c:v>
                </c:pt>
                <c:pt idx="7429">
                  <c:v>0.36798810958860001</c:v>
                </c:pt>
                <c:pt idx="7430">
                  <c:v>0.36808383464810002</c:v>
                </c:pt>
                <c:pt idx="7431">
                  <c:v>0.3681830763817</c:v>
                </c:pt>
                <c:pt idx="7432">
                  <c:v>0.36828473210329998</c:v>
                </c:pt>
                <c:pt idx="7433">
                  <c:v>0.36835300922390002</c:v>
                </c:pt>
                <c:pt idx="7434">
                  <c:v>0.36845377087589998</c:v>
                </c:pt>
                <c:pt idx="7435">
                  <c:v>0.36851856112480003</c:v>
                </c:pt>
                <c:pt idx="7436">
                  <c:v>0.36858463287350002</c:v>
                </c:pt>
                <c:pt idx="7437">
                  <c:v>0.3686811625957</c:v>
                </c:pt>
                <c:pt idx="7438">
                  <c:v>0.3687791526318</c:v>
                </c:pt>
                <c:pt idx="7439">
                  <c:v>0.36887741088870002</c:v>
                </c:pt>
                <c:pt idx="7440">
                  <c:v>0.36897683143620003</c:v>
                </c:pt>
                <c:pt idx="7441">
                  <c:v>0.36907637119289999</c:v>
                </c:pt>
                <c:pt idx="7442">
                  <c:v>0.36917009949680002</c:v>
                </c:pt>
                <c:pt idx="7443">
                  <c:v>0.36930564045910003</c:v>
                </c:pt>
                <c:pt idx="7444">
                  <c:v>0.3694069981575</c:v>
                </c:pt>
                <c:pt idx="7445">
                  <c:v>0.36954876780509999</c:v>
                </c:pt>
                <c:pt idx="7446">
                  <c:v>0.36964964866639999</c:v>
                </c:pt>
                <c:pt idx="7447">
                  <c:v>0.3697490394115</c:v>
                </c:pt>
                <c:pt idx="7448">
                  <c:v>0.36984229087830001</c:v>
                </c:pt>
                <c:pt idx="7449">
                  <c:v>0.36993789672850003</c:v>
                </c:pt>
                <c:pt idx="7450">
                  <c:v>0.37003564834590003</c:v>
                </c:pt>
                <c:pt idx="7451">
                  <c:v>0.37016719579700003</c:v>
                </c:pt>
                <c:pt idx="7452">
                  <c:v>0.37026768922809999</c:v>
                </c:pt>
                <c:pt idx="7453">
                  <c:v>0.37036514282229999</c:v>
                </c:pt>
                <c:pt idx="7454">
                  <c:v>0.37046787142749998</c:v>
                </c:pt>
                <c:pt idx="7455">
                  <c:v>0.37060621380809999</c:v>
                </c:pt>
                <c:pt idx="7456">
                  <c:v>0.37070721387860001</c:v>
                </c:pt>
                <c:pt idx="7457">
                  <c:v>0.37080663442610001</c:v>
                </c:pt>
                <c:pt idx="7458">
                  <c:v>0.3709018528461</c:v>
                </c:pt>
                <c:pt idx="7459">
                  <c:v>0.37100738286969998</c:v>
                </c:pt>
                <c:pt idx="7460">
                  <c:v>0.3711391091347</c:v>
                </c:pt>
                <c:pt idx="7461">
                  <c:v>0.37124216556549999</c:v>
                </c:pt>
                <c:pt idx="7462">
                  <c:v>0.3713456690311</c:v>
                </c:pt>
                <c:pt idx="7463">
                  <c:v>0.37145563960080002</c:v>
                </c:pt>
                <c:pt idx="7464">
                  <c:v>0.37155780196190002</c:v>
                </c:pt>
                <c:pt idx="7465">
                  <c:v>0.3716494441032</c:v>
                </c:pt>
                <c:pt idx="7466">
                  <c:v>0.3717436790466</c:v>
                </c:pt>
                <c:pt idx="7467">
                  <c:v>0.37183195352550003</c:v>
                </c:pt>
                <c:pt idx="7468">
                  <c:v>0.37193146348</c:v>
                </c:pt>
                <c:pt idx="7469">
                  <c:v>0.3720290660858</c:v>
                </c:pt>
                <c:pt idx="7470">
                  <c:v>0.3721297979355</c:v>
                </c:pt>
                <c:pt idx="7471">
                  <c:v>0.37222430109979998</c:v>
                </c:pt>
                <c:pt idx="7472">
                  <c:v>0.37232637405399999</c:v>
                </c:pt>
                <c:pt idx="7473">
                  <c:v>0.37242683768270002</c:v>
                </c:pt>
                <c:pt idx="7474">
                  <c:v>0.37252756953240002</c:v>
                </c:pt>
                <c:pt idx="7475">
                  <c:v>0.372623115778</c:v>
                </c:pt>
                <c:pt idx="7476">
                  <c:v>0.3727228045464</c:v>
                </c:pt>
                <c:pt idx="7477">
                  <c:v>0.3728573918343</c:v>
                </c:pt>
                <c:pt idx="7478">
                  <c:v>0.37296476960179997</c:v>
                </c:pt>
                <c:pt idx="7479">
                  <c:v>0.3730629384518</c:v>
                </c:pt>
                <c:pt idx="7480">
                  <c:v>0.37312486767769998</c:v>
                </c:pt>
                <c:pt idx="7481">
                  <c:v>0.373191177845</c:v>
                </c:pt>
                <c:pt idx="7482">
                  <c:v>0.37325260043140002</c:v>
                </c:pt>
                <c:pt idx="7483">
                  <c:v>0.3733137249947</c:v>
                </c:pt>
                <c:pt idx="7484">
                  <c:v>0.37340888380999998</c:v>
                </c:pt>
                <c:pt idx="7485">
                  <c:v>0.37347239255909997</c:v>
                </c:pt>
                <c:pt idx="7486">
                  <c:v>0.37357527017589998</c:v>
                </c:pt>
                <c:pt idx="7487">
                  <c:v>0.37367060780529998</c:v>
                </c:pt>
                <c:pt idx="7488">
                  <c:v>0.37376973032950001</c:v>
                </c:pt>
                <c:pt idx="7489">
                  <c:v>0.37389737367629999</c:v>
                </c:pt>
                <c:pt idx="7490">
                  <c:v>0.37403500080110003</c:v>
                </c:pt>
                <c:pt idx="7491">
                  <c:v>0.37412855029109998</c:v>
                </c:pt>
                <c:pt idx="7492">
                  <c:v>0.37422981858249998</c:v>
                </c:pt>
                <c:pt idx="7493">
                  <c:v>0.3743213415146</c:v>
                </c:pt>
                <c:pt idx="7494">
                  <c:v>0.37442618608470002</c:v>
                </c:pt>
                <c:pt idx="7495">
                  <c:v>0.37459039688110002</c:v>
                </c:pt>
                <c:pt idx="7496">
                  <c:v>0.37473052740099999</c:v>
                </c:pt>
                <c:pt idx="7497">
                  <c:v>0.37483203411100002</c:v>
                </c:pt>
                <c:pt idx="7498">
                  <c:v>0.37493309378619999</c:v>
                </c:pt>
                <c:pt idx="7499">
                  <c:v>0.3750250339508</c:v>
                </c:pt>
                <c:pt idx="7500">
                  <c:v>0.37511882185939999</c:v>
                </c:pt>
                <c:pt idx="7501">
                  <c:v>0.37522089481350002</c:v>
                </c:pt>
                <c:pt idx="7502">
                  <c:v>0.37532088160510002</c:v>
                </c:pt>
                <c:pt idx="7503">
                  <c:v>0.37544947862630002</c:v>
                </c:pt>
                <c:pt idx="7504">
                  <c:v>0.37554290890690001</c:v>
                </c:pt>
                <c:pt idx="7505">
                  <c:v>0.37564492225649998</c:v>
                </c:pt>
                <c:pt idx="7506">
                  <c:v>0.37571480870250001</c:v>
                </c:pt>
                <c:pt idx="7507">
                  <c:v>0.37585011124610002</c:v>
                </c:pt>
                <c:pt idx="7508">
                  <c:v>0.37595373392109999</c:v>
                </c:pt>
                <c:pt idx="7509">
                  <c:v>0.37608471512789998</c:v>
                </c:pt>
                <c:pt idx="7510">
                  <c:v>0.37618592381479998</c:v>
                </c:pt>
                <c:pt idx="7511">
                  <c:v>0.37632131576540001</c:v>
                </c:pt>
                <c:pt idx="7512">
                  <c:v>0.37645146250720002</c:v>
                </c:pt>
                <c:pt idx="7513">
                  <c:v>0.37658834457399998</c:v>
                </c:pt>
                <c:pt idx="7514">
                  <c:v>0.37667909264560001</c:v>
                </c:pt>
                <c:pt idx="7515">
                  <c:v>0.37675246596340001</c:v>
                </c:pt>
                <c:pt idx="7516">
                  <c:v>0.37684473395349999</c:v>
                </c:pt>
                <c:pt idx="7517">
                  <c:v>0.3769114613533</c:v>
                </c:pt>
                <c:pt idx="7518">
                  <c:v>0.37705361843110002</c:v>
                </c:pt>
                <c:pt idx="7519">
                  <c:v>0.3771588206291</c:v>
                </c:pt>
                <c:pt idx="7520">
                  <c:v>0.37728384137150001</c:v>
                </c:pt>
                <c:pt idx="7521">
                  <c:v>0.37737783789629997</c:v>
                </c:pt>
                <c:pt idx="7522">
                  <c:v>0.37750500440599999</c:v>
                </c:pt>
                <c:pt idx="7523">
                  <c:v>0.37761050462720003</c:v>
                </c:pt>
                <c:pt idx="7524">
                  <c:v>0.3777517676353</c:v>
                </c:pt>
                <c:pt idx="7525">
                  <c:v>0.37792223691940002</c:v>
                </c:pt>
                <c:pt idx="7526">
                  <c:v>0.37805974483490001</c:v>
                </c:pt>
                <c:pt idx="7527">
                  <c:v>0.37815815210339998</c:v>
                </c:pt>
                <c:pt idx="7528">
                  <c:v>0.37829464674000002</c:v>
                </c:pt>
                <c:pt idx="7529">
                  <c:v>0.37843051552770002</c:v>
                </c:pt>
                <c:pt idx="7530">
                  <c:v>0.37853518128399999</c:v>
                </c:pt>
                <c:pt idx="7531">
                  <c:v>0.37863355875019999</c:v>
                </c:pt>
                <c:pt idx="7532">
                  <c:v>0.37873315811160002</c:v>
                </c:pt>
                <c:pt idx="7533">
                  <c:v>0.37886947393420001</c:v>
                </c:pt>
                <c:pt idx="7534">
                  <c:v>0.37899881601329999</c:v>
                </c:pt>
                <c:pt idx="7535">
                  <c:v>0.37912589311599998</c:v>
                </c:pt>
                <c:pt idx="7536">
                  <c:v>0.37922817468640002</c:v>
                </c:pt>
                <c:pt idx="7537">
                  <c:v>0.37936598062519999</c:v>
                </c:pt>
                <c:pt idx="7538">
                  <c:v>0.3794699013233</c:v>
                </c:pt>
                <c:pt idx="7539">
                  <c:v>0.37960803508759999</c:v>
                </c:pt>
                <c:pt idx="7540">
                  <c:v>0.37970918416979998</c:v>
                </c:pt>
                <c:pt idx="7541">
                  <c:v>0.37984374165529999</c:v>
                </c:pt>
                <c:pt idx="7542">
                  <c:v>0.37994146347050001</c:v>
                </c:pt>
                <c:pt idx="7543">
                  <c:v>0.38004130125050001</c:v>
                </c:pt>
                <c:pt idx="7544">
                  <c:v>0.3801394701004</c:v>
                </c:pt>
                <c:pt idx="7545">
                  <c:v>0.3802739083767</c:v>
                </c:pt>
                <c:pt idx="7546">
                  <c:v>0.38038000464440003</c:v>
                </c:pt>
                <c:pt idx="7547">
                  <c:v>0.38052040338519999</c:v>
                </c:pt>
                <c:pt idx="7548">
                  <c:v>0.38062289357189999</c:v>
                </c:pt>
                <c:pt idx="7549">
                  <c:v>0.38075873255729997</c:v>
                </c:pt>
                <c:pt idx="7550">
                  <c:v>0.3808920383453</c:v>
                </c:pt>
                <c:pt idx="7551">
                  <c:v>0.38099458813670001</c:v>
                </c:pt>
                <c:pt idx="7552">
                  <c:v>0.38109433650969998</c:v>
                </c:pt>
                <c:pt idx="7553">
                  <c:v>0.3811950981617</c:v>
                </c:pt>
                <c:pt idx="7554">
                  <c:v>0.381294041872</c:v>
                </c:pt>
                <c:pt idx="7555">
                  <c:v>0.3814268708229</c:v>
                </c:pt>
                <c:pt idx="7556">
                  <c:v>0.38152852654460001</c:v>
                </c:pt>
                <c:pt idx="7557">
                  <c:v>0.38162571191790001</c:v>
                </c:pt>
                <c:pt idx="7558">
                  <c:v>0.38171678781509999</c:v>
                </c:pt>
                <c:pt idx="7559">
                  <c:v>0.38184583187100002</c:v>
                </c:pt>
                <c:pt idx="7560">
                  <c:v>0.38194864988330002</c:v>
                </c:pt>
                <c:pt idx="7561">
                  <c:v>0.38205277919769998</c:v>
                </c:pt>
                <c:pt idx="7562">
                  <c:v>0.38218760490420001</c:v>
                </c:pt>
                <c:pt idx="7563">
                  <c:v>0.38232082128520001</c:v>
                </c:pt>
                <c:pt idx="7564">
                  <c:v>0.38242399692540002</c:v>
                </c:pt>
                <c:pt idx="7565">
                  <c:v>0.38251951336860002</c:v>
                </c:pt>
                <c:pt idx="7566">
                  <c:v>0.3826107382774</c:v>
                </c:pt>
                <c:pt idx="7567">
                  <c:v>0.38273096084590003</c:v>
                </c:pt>
                <c:pt idx="7568">
                  <c:v>0.38283541798589998</c:v>
                </c:pt>
                <c:pt idx="7569">
                  <c:v>0.3830116093159</c:v>
                </c:pt>
                <c:pt idx="7570">
                  <c:v>0.38315519690510003</c:v>
                </c:pt>
                <c:pt idx="7571">
                  <c:v>0.3832981288433</c:v>
                </c:pt>
                <c:pt idx="7572">
                  <c:v>0.38343933224679999</c:v>
                </c:pt>
                <c:pt idx="7573">
                  <c:v>0.38353690505030003</c:v>
                </c:pt>
                <c:pt idx="7574">
                  <c:v>0.38363620638849999</c:v>
                </c:pt>
                <c:pt idx="7575">
                  <c:v>0.383735626936</c:v>
                </c:pt>
                <c:pt idx="7576">
                  <c:v>0.38384094834330001</c:v>
                </c:pt>
                <c:pt idx="7577">
                  <c:v>0.38394388556480002</c:v>
                </c:pt>
                <c:pt idx="7578">
                  <c:v>0.3840772509575</c:v>
                </c:pt>
                <c:pt idx="7579">
                  <c:v>0.38421219587330002</c:v>
                </c:pt>
                <c:pt idx="7580">
                  <c:v>0.38431182503700001</c:v>
                </c:pt>
                <c:pt idx="7581">
                  <c:v>0.38444289565090001</c:v>
                </c:pt>
                <c:pt idx="7582">
                  <c:v>0.38457107543949998</c:v>
                </c:pt>
                <c:pt idx="7583">
                  <c:v>0.38470202684400001</c:v>
                </c:pt>
                <c:pt idx="7584">
                  <c:v>0.38483342528339998</c:v>
                </c:pt>
                <c:pt idx="7585">
                  <c:v>0.3849340677261</c:v>
                </c:pt>
                <c:pt idx="7586">
                  <c:v>0.38510274887079998</c:v>
                </c:pt>
                <c:pt idx="7587">
                  <c:v>0.38520020246510001</c:v>
                </c:pt>
                <c:pt idx="7588">
                  <c:v>0.38533210754390002</c:v>
                </c:pt>
                <c:pt idx="7589">
                  <c:v>0.38546672463420001</c:v>
                </c:pt>
                <c:pt idx="7590">
                  <c:v>0.38556757569310002</c:v>
                </c:pt>
                <c:pt idx="7591">
                  <c:v>0.38569194078449998</c:v>
                </c:pt>
                <c:pt idx="7592">
                  <c:v>0.38578695058820001</c:v>
                </c:pt>
                <c:pt idx="7593">
                  <c:v>0.38595154881479998</c:v>
                </c:pt>
                <c:pt idx="7594">
                  <c:v>0.38605403900149998</c:v>
                </c:pt>
                <c:pt idx="7595">
                  <c:v>0.38615083694460001</c:v>
                </c:pt>
                <c:pt idx="7596">
                  <c:v>0.38624665141109998</c:v>
                </c:pt>
                <c:pt idx="7597">
                  <c:v>0.38634517788889999</c:v>
                </c:pt>
                <c:pt idx="7598">
                  <c:v>0.38651296496389997</c:v>
                </c:pt>
                <c:pt idx="7599">
                  <c:v>0.38668242096900002</c:v>
                </c:pt>
                <c:pt idx="7600">
                  <c:v>0.38682037591930002</c:v>
                </c:pt>
                <c:pt idx="7601">
                  <c:v>0.38695243000980001</c:v>
                </c:pt>
                <c:pt idx="7602">
                  <c:v>0.3870440423489</c:v>
                </c:pt>
                <c:pt idx="7603">
                  <c:v>0.38711243867869999</c:v>
                </c:pt>
                <c:pt idx="7604">
                  <c:v>0.38720816373830003</c:v>
                </c:pt>
                <c:pt idx="7605">
                  <c:v>0.38729989528660003</c:v>
                </c:pt>
                <c:pt idx="7606">
                  <c:v>0.38739895820620002</c:v>
                </c:pt>
                <c:pt idx="7607">
                  <c:v>0.38750672340390002</c:v>
                </c:pt>
                <c:pt idx="7608">
                  <c:v>0.38757649064060001</c:v>
                </c:pt>
                <c:pt idx="7609">
                  <c:v>0.38768613338469998</c:v>
                </c:pt>
                <c:pt idx="7610">
                  <c:v>0.38778430223459998</c:v>
                </c:pt>
                <c:pt idx="7611">
                  <c:v>0.38788652420039998</c:v>
                </c:pt>
                <c:pt idx="7612">
                  <c:v>0.38799279928210001</c:v>
                </c:pt>
                <c:pt idx="7613">
                  <c:v>0.38810122013089998</c:v>
                </c:pt>
                <c:pt idx="7614">
                  <c:v>0.38823091983800001</c:v>
                </c:pt>
                <c:pt idx="7615">
                  <c:v>0.38836419582370002</c:v>
                </c:pt>
                <c:pt idx="7616">
                  <c:v>0.38849577307700001</c:v>
                </c:pt>
                <c:pt idx="7617">
                  <c:v>0.38862860202790001</c:v>
                </c:pt>
                <c:pt idx="7618">
                  <c:v>0.38872447609900002</c:v>
                </c:pt>
                <c:pt idx="7619">
                  <c:v>0.38885819911960001</c:v>
                </c:pt>
                <c:pt idx="7620">
                  <c:v>0.38895955681799999</c:v>
                </c:pt>
                <c:pt idx="7621">
                  <c:v>0.38905802369120002</c:v>
                </c:pt>
                <c:pt idx="7622">
                  <c:v>0.38919487595559998</c:v>
                </c:pt>
                <c:pt idx="7623">
                  <c:v>0.38932120800019998</c:v>
                </c:pt>
                <c:pt idx="7624">
                  <c:v>0.38945573568339997</c:v>
                </c:pt>
                <c:pt idx="7625">
                  <c:v>0.389552116394</c:v>
                </c:pt>
                <c:pt idx="7626">
                  <c:v>0.38968607783319997</c:v>
                </c:pt>
                <c:pt idx="7627">
                  <c:v>0.38985365629199997</c:v>
                </c:pt>
                <c:pt idx="7628">
                  <c:v>0.39002639055249999</c:v>
                </c:pt>
                <c:pt idx="7629">
                  <c:v>0.39012369513509998</c:v>
                </c:pt>
                <c:pt idx="7630">
                  <c:v>0.39026036858559998</c:v>
                </c:pt>
                <c:pt idx="7631">
                  <c:v>0.3903891146183</c:v>
                </c:pt>
                <c:pt idx="7632">
                  <c:v>0.3905216157436</c:v>
                </c:pt>
                <c:pt idx="7633">
                  <c:v>0.39064857363700001</c:v>
                </c:pt>
                <c:pt idx="7634">
                  <c:v>0.39075064659120001</c:v>
                </c:pt>
                <c:pt idx="7635">
                  <c:v>0.39084613323209999</c:v>
                </c:pt>
                <c:pt idx="7636">
                  <c:v>0.39094462990759998</c:v>
                </c:pt>
                <c:pt idx="7637">
                  <c:v>0.39104548096660002</c:v>
                </c:pt>
                <c:pt idx="7638">
                  <c:v>0.39117529988290001</c:v>
                </c:pt>
                <c:pt idx="7639">
                  <c:v>0.3912762999535</c:v>
                </c:pt>
                <c:pt idx="7640">
                  <c:v>0.39138025045390001</c:v>
                </c:pt>
                <c:pt idx="7641">
                  <c:v>0.39148554205890002</c:v>
                </c:pt>
                <c:pt idx="7642">
                  <c:v>0.391594171524</c:v>
                </c:pt>
                <c:pt idx="7643">
                  <c:v>0.39170038700100002</c:v>
                </c:pt>
                <c:pt idx="7644">
                  <c:v>0.39183133840560003</c:v>
                </c:pt>
                <c:pt idx="7645">
                  <c:v>0.39192909002300003</c:v>
                </c:pt>
                <c:pt idx="7646">
                  <c:v>0.39202067255970002</c:v>
                </c:pt>
                <c:pt idx="7647">
                  <c:v>0.3921229839325</c:v>
                </c:pt>
                <c:pt idx="7648">
                  <c:v>0.39225089550019998</c:v>
                </c:pt>
                <c:pt idx="7649">
                  <c:v>0.39235597848890003</c:v>
                </c:pt>
                <c:pt idx="7650">
                  <c:v>0.3924517929554</c:v>
                </c:pt>
                <c:pt idx="7651">
                  <c:v>0.39255473017690001</c:v>
                </c:pt>
                <c:pt idx="7652">
                  <c:v>0.39268636703490001</c:v>
                </c:pt>
                <c:pt idx="7653">
                  <c:v>0.39282187819480002</c:v>
                </c:pt>
                <c:pt idx="7654">
                  <c:v>0.39298444986339998</c:v>
                </c:pt>
                <c:pt idx="7655">
                  <c:v>0.39310839772220002</c:v>
                </c:pt>
                <c:pt idx="7656">
                  <c:v>0.39323732256889998</c:v>
                </c:pt>
                <c:pt idx="7657">
                  <c:v>0.39333575963970002</c:v>
                </c:pt>
                <c:pt idx="7658">
                  <c:v>0.39344212412829999</c:v>
                </c:pt>
                <c:pt idx="7659">
                  <c:v>0.39357480406759998</c:v>
                </c:pt>
                <c:pt idx="7660">
                  <c:v>0.39371010661130001</c:v>
                </c:pt>
                <c:pt idx="7661">
                  <c:v>0.39380761981009998</c:v>
                </c:pt>
                <c:pt idx="7662">
                  <c:v>0.39390978217119998</c:v>
                </c:pt>
                <c:pt idx="7663">
                  <c:v>0.39401397109030001</c:v>
                </c:pt>
                <c:pt idx="7664">
                  <c:v>0.39411646127700001</c:v>
                </c:pt>
                <c:pt idx="7665">
                  <c:v>0.39421311020849997</c:v>
                </c:pt>
                <c:pt idx="7666">
                  <c:v>0.39431491494179999</c:v>
                </c:pt>
                <c:pt idx="7667">
                  <c:v>0.39441409707070002</c:v>
                </c:pt>
                <c:pt idx="7668">
                  <c:v>0.39451730251310002</c:v>
                </c:pt>
                <c:pt idx="7669">
                  <c:v>0.39461171627039998</c:v>
                </c:pt>
                <c:pt idx="7670">
                  <c:v>0.39470845460889997</c:v>
                </c:pt>
                <c:pt idx="7671">
                  <c:v>0.39480888843540002</c:v>
                </c:pt>
                <c:pt idx="7672">
                  <c:v>0.39491289854049999</c:v>
                </c:pt>
                <c:pt idx="7673">
                  <c:v>0.3950172066689</c:v>
                </c:pt>
                <c:pt idx="7674">
                  <c:v>0.3951232135296</c:v>
                </c:pt>
                <c:pt idx="7675">
                  <c:v>0.39519476890560001</c:v>
                </c:pt>
                <c:pt idx="7676">
                  <c:v>0.39532974362369999</c:v>
                </c:pt>
                <c:pt idx="7677">
                  <c:v>0.39540243148799997</c:v>
                </c:pt>
                <c:pt idx="7678">
                  <c:v>0.39550542831419999</c:v>
                </c:pt>
                <c:pt idx="7679">
                  <c:v>0.39560481905939998</c:v>
                </c:pt>
                <c:pt idx="7680">
                  <c:v>0.39571306109429999</c:v>
                </c:pt>
                <c:pt idx="7681">
                  <c:v>0.39581337571140002</c:v>
                </c:pt>
                <c:pt idx="7682">
                  <c:v>0.39588254690169999</c:v>
                </c:pt>
                <c:pt idx="7683">
                  <c:v>0.39598602056499999</c:v>
                </c:pt>
                <c:pt idx="7684">
                  <c:v>0.39608260989189997</c:v>
                </c:pt>
                <c:pt idx="7685">
                  <c:v>0.39618602395059999</c:v>
                </c:pt>
                <c:pt idx="7686">
                  <c:v>0.39634916186329999</c:v>
                </c:pt>
                <c:pt idx="7687">
                  <c:v>0.39647549390789999</c:v>
                </c:pt>
                <c:pt idx="7688">
                  <c:v>0.39660993218419999</c:v>
                </c:pt>
                <c:pt idx="7689">
                  <c:v>0.3967180848122</c:v>
                </c:pt>
                <c:pt idx="7690">
                  <c:v>0.39684662222860001</c:v>
                </c:pt>
                <c:pt idx="7691">
                  <c:v>0.39700746536249998</c:v>
                </c:pt>
                <c:pt idx="7692">
                  <c:v>0.39710861444470003</c:v>
                </c:pt>
                <c:pt idx="7693">
                  <c:v>0.3972118198872</c:v>
                </c:pt>
                <c:pt idx="7694">
                  <c:v>0.39731353521349999</c:v>
                </c:pt>
                <c:pt idx="7695">
                  <c:v>0.39747372269629999</c:v>
                </c:pt>
                <c:pt idx="7696">
                  <c:v>0.39760231971740001</c:v>
                </c:pt>
                <c:pt idx="7697">
                  <c:v>0.39774236083030001</c:v>
                </c:pt>
                <c:pt idx="7698">
                  <c:v>0.39783695340160002</c:v>
                </c:pt>
                <c:pt idx="7699">
                  <c:v>0.39794531464580002</c:v>
                </c:pt>
                <c:pt idx="7700">
                  <c:v>0.39804333448410001</c:v>
                </c:pt>
                <c:pt idx="7701">
                  <c:v>0.39814704656599997</c:v>
                </c:pt>
                <c:pt idx="7702">
                  <c:v>0.39827933907509999</c:v>
                </c:pt>
                <c:pt idx="7703">
                  <c:v>0.39841854572300001</c:v>
                </c:pt>
                <c:pt idx="7704">
                  <c:v>0.39855390787119999</c:v>
                </c:pt>
                <c:pt idx="7705">
                  <c:v>0.39869076013569998</c:v>
                </c:pt>
                <c:pt idx="7706">
                  <c:v>0.39882805943490002</c:v>
                </c:pt>
                <c:pt idx="7707">
                  <c:v>0.39896094799039999</c:v>
                </c:pt>
                <c:pt idx="7708">
                  <c:v>0.399059176445</c:v>
                </c:pt>
                <c:pt idx="7709">
                  <c:v>0.3991612493992</c:v>
                </c:pt>
                <c:pt idx="7710">
                  <c:v>0.39929091930389998</c:v>
                </c:pt>
                <c:pt idx="7711">
                  <c:v>0.39942210912699999</c:v>
                </c:pt>
                <c:pt idx="7712">
                  <c:v>0.39952495694160001</c:v>
                </c:pt>
                <c:pt idx="7713">
                  <c:v>0.39962318539620001</c:v>
                </c:pt>
                <c:pt idx="7714">
                  <c:v>0.3997474312782</c:v>
                </c:pt>
                <c:pt idx="7715">
                  <c:v>0.39987251162530002</c:v>
                </c:pt>
                <c:pt idx="7716">
                  <c:v>0.39996796846389998</c:v>
                </c:pt>
                <c:pt idx="7717">
                  <c:v>0.40006804466250001</c:v>
                </c:pt>
                <c:pt idx="7718">
                  <c:v>0.40019866824150002</c:v>
                </c:pt>
                <c:pt idx="7719">
                  <c:v>0.40033218264580001</c:v>
                </c:pt>
                <c:pt idx="7720">
                  <c:v>0.40043184161189999</c:v>
                </c:pt>
                <c:pt idx="7721">
                  <c:v>0.4005289971828</c:v>
                </c:pt>
                <c:pt idx="7722">
                  <c:v>0.4006905555725</c:v>
                </c:pt>
                <c:pt idx="7723">
                  <c:v>0.40082564949990002</c:v>
                </c:pt>
                <c:pt idx="7724">
                  <c:v>0.40091887116429997</c:v>
                </c:pt>
                <c:pt idx="7725">
                  <c:v>0.40101274847980001</c:v>
                </c:pt>
                <c:pt idx="7726">
                  <c:v>0.4010703265667</c:v>
                </c:pt>
                <c:pt idx="7727">
                  <c:v>0.40116721391679999</c:v>
                </c:pt>
                <c:pt idx="7728">
                  <c:v>0.40122953057290001</c:v>
                </c:pt>
                <c:pt idx="7729">
                  <c:v>0.40136855840680002</c:v>
                </c:pt>
                <c:pt idx="7730">
                  <c:v>0.40147313475610003</c:v>
                </c:pt>
                <c:pt idx="7731">
                  <c:v>0.4015728831291</c:v>
                </c:pt>
                <c:pt idx="7732">
                  <c:v>0.40167388319969999</c:v>
                </c:pt>
                <c:pt idx="7733">
                  <c:v>0.40181174874309999</c:v>
                </c:pt>
                <c:pt idx="7734">
                  <c:v>0.40194645524020001</c:v>
                </c:pt>
                <c:pt idx="7735">
                  <c:v>0.40207767486570001</c:v>
                </c:pt>
                <c:pt idx="7736">
                  <c:v>0.40217465162279997</c:v>
                </c:pt>
                <c:pt idx="7737">
                  <c:v>0.40227359533309998</c:v>
                </c:pt>
                <c:pt idx="7738">
                  <c:v>0.40234234929079998</c:v>
                </c:pt>
                <c:pt idx="7739">
                  <c:v>0.40244877338410001</c:v>
                </c:pt>
                <c:pt idx="7740">
                  <c:v>0.40255606174469999</c:v>
                </c:pt>
                <c:pt idx="7741">
                  <c:v>0.40262573957440001</c:v>
                </c:pt>
                <c:pt idx="7742">
                  <c:v>0.4027626812458</c:v>
                </c:pt>
                <c:pt idx="7743">
                  <c:v>0.40286362171169998</c:v>
                </c:pt>
                <c:pt idx="7744">
                  <c:v>0.40299689769739999</c:v>
                </c:pt>
                <c:pt idx="7745">
                  <c:v>0.4030935764313</c:v>
                </c:pt>
                <c:pt idx="7746">
                  <c:v>0.4032291471958</c:v>
                </c:pt>
                <c:pt idx="7747">
                  <c:v>0.40336340665819997</c:v>
                </c:pt>
                <c:pt idx="7748">
                  <c:v>0.40347072482110002</c:v>
                </c:pt>
                <c:pt idx="7749">
                  <c:v>0.40360721945759997</c:v>
                </c:pt>
                <c:pt idx="7750">
                  <c:v>0.40374690294269999</c:v>
                </c:pt>
                <c:pt idx="7751">
                  <c:v>0.40388441085819998</c:v>
                </c:pt>
                <c:pt idx="7752">
                  <c:v>0.40401843190190001</c:v>
                </c:pt>
                <c:pt idx="7753">
                  <c:v>0.40412038564679997</c:v>
                </c:pt>
                <c:pt idx="7754">
                  <c:v>0.40421476960179997</c:v>
                </c:pt>
                <c:pt idx="7755">
                  <c:v>0.40434587001799999</c:v>
                </c:pt>
                <c:pt idx="7756">
                  <c:v>0.40454867482189999</c:v>
                </c:pt>
                <c:pt idx="7757">
                  <c:v>0.4046757519245</c:v>
                </c:pt>
                <c:pt idx="7758">
                  <c:v>0.40476736426350002</c:v>
                </c:pt>
                <c:pt idx="7759">
                  <c:v>0.4048629105091</c:v>
                </c:pt>
                <c:pt idx="7760">
                  <c:v>0.40499886870379997</c:v>
                </c:pt>
                <c:pt idx="7761">
                  <c:v>0.40513244271280002</c:v>
                </c:pt>
                <c:pt idx="7762">
                  <c:v>0.40523418784139997</c:v>
                </c:pt>
                <c:pt idx="7763">
                  <c:v>0.40532884001730002</c:v>
                </c:pt>
                <c:pt idx="7764">
                  <c:v>0.40538910031320002</c:v>
                </c:pt>
                <c:pt idx="7765">
                  <c:v>0.40548533201219999</c:v>
                </c:pt>
                <c:pt idx="7766">
                  <c:v>0.40558019280430002</c:v>
                </c:pt>
                <c:pt idx="7767">
                  <c:v>0.4056798517704</c:v>
                </c:pt>
                <c:pt idx="7768">
                  <c:v>0.40581521391870001</c:v>
                </c:pt>
                <c:pt idx="7769">
                  <c:v>0.40595203638080002</c:v>
                </c:pt>
                <c:pt idx="7770">
                  <c:v>0.40605247020719998</c:v>
                </c:pt>
                <c:pt idx="7771">
                  <c:v>0.40615528821949998</c:v>
                </c:pt>
                <c:pt idx="7772">
                  <c:v>0.40621995925900001</c:v>
                </c:pt>
                <c:pt idx="7773">
                  <c:v>0.40632116794590001</c:v>
                </c:pt>
                <c:pt idx="7774">
                  <c:v>0.40642201900480002</c:v>
                </c:pt>
                <c:pt idx="7775">
                  <c:v>0.4065202176571</c:v>
                </c:pt>
                <c:pt idx="7776">
                  <c:v>0.40662169456480002</c:v>
                </c:pt>
                <c:pt idx="7777">
                  <c:v>0.4066861867905</c:v>
                </c:pt>
                <c:pt idx="7778">
                  <c:v>0.40682533383370001</c:v>
                </c:pt>
                <c:pt idx="7779">
                  <c:v>0.40698549151419999</c:v>
                </c:pt>
                <c:pt idx="7780">
                  <c:v>0.4071205556393</c:v>
                </c:pt>
                <c:pt idx="7781">
                  <c:v>0.40725749731060001</c:v>
                </c:pt>
                <c:pt idx="7782">
                  <c:v>0.40744096040729999</c:v>
                </c:pt>
                <c:pt idx="7783">
                  <c:v>0.40757316350939998</c:v>
                </c:pt>
                <c:pt idx="7784">
                  <c:v>0.40773287415499998</c:v>
                </c:pt>
                <c:pt idx="7785">
                  <c:v>0.40786963701250001</c:v>
                </c:pt>
                <c:pt idx="7786">
                  <c:v>0.40796616673469999</c:v>
                </c:pt>
                <c:pt idx="7787">
                  <c:v>0.40810266137119999</c:v>
                </c:pt>
                <c:pt idx="7788">
                  <c:v>0.40823650360109998</c:v>
                </c:pt>
                <c:pt idx="7789">
                  <c:v>0.40833654999730001</c:v>
                </c:pt>
                <c:pt idx="7790">
                  <c:v>0.4084645211697</c:v>
                </c:pt>
                <c:pt idx="7791">
                  <c:v>0.40862947702410002</c:v>
                </c:pt>
                <c:pt idx="7792">
                  <c:v>0.4087609052658</c:v>
                </c:pt>
                <c:pt idx="7793">
                  <c:v>0.40885904431339998</c:v>
                </c:pt>
                <c:pt idx="7794">
                  <c:v>0.40891721844669998</c:v>
                </c:pt>
                <c:pt idx="7795">
                  <c:v>0.40901264548299998</c:v>
                </c:pt>
                <c:pt idx="7796">
                  <c:v>0.40910392999650003</c:v>
                </c:pt>
                <c:pt idx="7797">
                  <c:v>0.40923509001730002</c:v>
                </c:pt>
                <c:pt idx="7798">
                  <c:v>0.40933358669280001</c:v>
                </c:pt>
                <c:pt idx="7799">
                  <c:v>0.40943652391430002</c:v>
                </c:pt>
                <c:pt idx="7800">
                  <c:v>0.40950277447700001</c:v>
                </c:pt>
                <c:pt idx="7801">
                  <c:v>0.40960863232610001</c:v>
                </c:pt>
                <c:pt idx="7802">
                  <c:v>0.40970832109450001</c:v>
                </c:pt>
                <c:pt idx="7803">
                  <c:v>0.40984359383579999</c:v>
                </c:pt>
                <c:pt idx="7804">
                  <c:v>0.40994429588320003</c:v>
                </c:pt>
                <c:pt idx="7805">
                  <c:v>0.41005307435990002</c:v>
                </c:pt>
                <c:pt idx="7806">
                  <c:v>0.41016063094139998</c:v>
                </c:pt>
                <c:pt idx="7807">
                  <c:v>0.41026785969730001</c:v>
                </c:pt>
                <c:pt idx="7808">
                  <c:v>0.41036838293080002</c:v>
                </c:pt>
                <c:pt idx="7809">
                  <c:v>0.41047161817549999</c:v>
                </c:pt>
                <c:pt idx="7810">
                  <c:v>0.41057205200199998</c:v>
                </c:pt>
                <c:pt idx="7811">
                  <c:v>0.41067251563070001</c:v>
                </c:pt>
                <c:pt idx="7812">
                  <c:v>0.41077268123630001</c:v>
                </c:pt>
                <c:pt idx="7813">
                  <c:v>0.4109049737453</c:v>
                </c:pt>
                <c:pt idx="7814">
                  <c:v>0.41107466816900001</c:v>
                </c:pt>
                <c:pt idx="7815">
                  <c:v>0.41120722889900002</c:v>
                </c:pt>
                <c:pt idx="7816">
                  <c:v>0.41130405664440001</c:v>
                </c:pt>
                <c:pt idx="7817">
                  <c:v>0.4113719761372</c:v>
                </c:pt>
                <c:pt idx="7818">
                  <c:v>0.41146856546400001</c:v>
                </c:pt>
                <c:pt idx="7819">
                  <c:v>0.41160202026370002</c:v>
                </c:pt>
                <c:pt idx="7820">
                  <c:v>0.41180676221849999</c:v>
                </c:pt>
                <c:pt idx="7821">
                  <c:v>0.41198077797889998</c:v>
                </c:pt>
                <c:pt idx="7822">
                  <c:v>0.4121152460575</c:v>
                </c:pt>
                <c:pt idx="7823">
                  <c:v>0.41224920749659999</c:v>
                </c:pt>
                <c:pt idx="7824">
                  <c:v>0.41234651207919998</c:v>
                </c:pt>
                <c:pt idx="7825">
                  <c:v>0.41248178482059999</c:v>
                </c:pt>
                <c:pt idx="7826">
                  <c:v>0.41257953643799999</c:v>
                </c:pt>
                <c:pt idx="7827">
                  <c:v>0.41271132230759999</c:v>
                </c:pt>
                <c:pt idx="7828">
                  <c:v>0.41280806064609998</c:v>
                </c:pt>
                <c:pt idx="7829">
                  <c:v>0.41293573379519999</c:v>
                </c:pt>
                <c:pt idx="7830">
                  <c:v>0.41300490498539999</c:v>
                </c:pt>
                <c:pt idx="7831">
                  <c:v>0.41310057044030002</c:v>
                </c:pt>
                <c:pt idx="7832">
                  <c:v>0.41323244571689999</c:v>
                </c:pt>
                <c:pt idx="7833">
                  <c:v>0.41336759924889999</c:v>
                </c:pt>
                <c:pt idx="7834">
                  <c:v>0.41346889734269998</c:v>
                </c:pt>
                <c:pt idx="7835">
                  <c:v>0.41357120871539998</c:v>
                </c:pt>
                <c:pt idx="7836">
                  <c:v>0.41371047496800001</c:v>
                </c:pt>
                <c:pt idx="7837">
                  <c:v>0.41385072469709999</c:v>
                </c:pt>
                <c:pt idx="7838">
                  <c:v>0.41395187377929998</c:v>
                </c:pt>
                <c:pt idx="7839">
                  <c:v>0.41408210992810002</c:v>
                </c:pt>
                <c:pt idx="7840">
                  <c:v>0.41418024897580002</c:v>
                </c:pt>
                <c:pt idx="7841">
                  <c:v>0.41431510448460002</c:v>
                </c:pt>
                <c:pt idx="7842">
                  <c:v>0.41441923379899998</c:v>
                </c:pt>
                <c:pt idx="7843">
                  <c:v>0.41455039381980002</c:v>
                </c:pt>
                <c:pt idx="7844">
                  <c:v>0.41467836499209998</c:v>
                </c:pt>
                <c:pt idx="7845">
                  <c:v>0.41477379202839998</c:v>
                </c:pt>
                <c:pt idx="7846">
                  <c:v>0.41490259766580001</c:v>
                </c:pt>
                <c:pt idx="7847">
                  <c:v>0.41502201557160001</c:v>
                </c:pt>
                <c:pt idx="7848">
                  <c:v>0.41511654853820001</c:v>
                </c:pt>
                <c:pt idx="7849">
                  <c:v>0.41529205441470002</c:v>
                </c:pt>
                <c:pt idx="7850">
                  <c:v>0.41543877124790002</c:v>
                </c:pt>
                <c:pt idx="7851">
                  <c:v>0.41557383537289999</c:v>
                </c:pt>
                <c:pt idx="7852">
                  <c:v>0.4157097637653</c:v>
                </c:pt>
                <c:pt idx="7853">
                  <c:v>0.41584235429760003</c:v>
                </c:pt>
                <c:pt idx="7854">
                  <c:v>0.41598185896869999</c:v>
                </c:pt>
                <c:pt idx="7855">
                  <c:v>0.41615676879879998</c:v>
                </c:pt>
                <c:pt idx="7856">
                  <c:v>0.41637203097339998</c:v>
                </c:pt>
                <c:pt idx="7857">
                  <c:v>0.41652059555049997</c:v>
                </c:pt>
                <c:pt idx="7858">
                  <c:v>0.4166224598885</c:v>
                </c:pt>
                <c:pt idx="7859">
                  <c:v>0.41672202944760001</c:v>
                </c:pt>
                <c:pt idx="7860">
                  <c:v>0.41682770848270001</c:v>
                </c:pt>
                <c:pt idx="7861">
                  <c:v>0.41699838638309999</c:v>
                </c:pt>
                <c:pt idx="7862">
                  <c:v>0.4171414673328</c:v>
                </c:pt>
                <c:pt idx="7863">
                  <c:v>0.41724905371670001</c:v>
                </c:pt>
                <c:pt idx="7864">
                  <c:v>0.41735553741460002</c:v>
                </c:pt>
                <c:pt idx="7865">
                  <c:v>0.41745820641519998</c:v>
                </c:pt>
                <c:pt idx="7866">
                  <c:v>0.41755625605579999</c:v>
                </c:pt>
                <c:pt idx="7867">
                  <c:v>0.41765409708020002</c:v>
                </c:pt>
                <c:pt idx="7868">
                  <c:v>0.4177574515343</c:v>
                </c:pt>
                <c:pt idx="7869">
                  <c:v>0.41790071129799999</c:v>
                </c:pt>
                <c:pt idx="7870">
                  <c:v>0.41814658045769998</c:v>
                </c:pt>
                <c:pt idx="7871">
                  <c:v>0.41830626130100002</c:v>
                </c:pt>
                <c:pt idx="7872">
                  <c:v>0.41865929961199999</c:v>
                </c:pt>
                <c:pt idx="7873">
                  <c:v>0.41879335045810001</c:v>
                </c:pt>
                <c:pt idx="7874">
                  <c:v>0.41896876692770002</c:v>
                </c:pt>
                <c:pt idx="7875">
                  <c:v>0.4191751778126</c:v>
                </c:pt>
                <c:pt idx="7876">
                  <c:v>0.41930997371669998</c:v>
                </c:pt>
                <c:pt idx="7877">
                  <c:v>0.4194416999817</c:v>
                </c:pt>
                <c:pt idx="7878">
                  <c:v>0.41956961154939998</c:v>
                </c:pt>
                <c:pt idx="7879">
                  <c:v>0.41969954967500001</c:v>
                </c:pt>
                <c:pt idx="7880">
                  <c:v>0.4198656082153</c:v>
                </c:pt>
                <c:pt idx="7881">
                  <c:v>0.42003536224369997</c:v>
                </c:pt>
                <c:pt idx="7882">
                  <c:v>0.42019486427309999</c:v>
                </c:pt>
                <c:pt idx="7883">
                  <c:v>0.42032140493390002</c:v>
                </c:pt>
                <c:pt idx="7884">
                  <c:v>0.4206719696522</c:v>
                </c:pt>
                <c:pt idx="7885">
                  <c:v>0.42103192210200002</c:v>
                </c:pt>
                <c:pt idx="7886">
                  <c:v>0.4211945831776</c:v>
                </c:pt>
                <c:pt idx="7887">
                  <c:v>0.42132511734959999</c:v>
                </c:pt>
                <c:pt idx="7888">
                  <c:v>0.42145994305610002</c:v>
                </c:pt>
                <c:pt idx="7889">
                  <c:v>0.4215581417084</c:v>
                </c:pt>
                <c:pt idx="7890">
                  <c:v>0.42168730497360002</c:v>
                </c:pt>
                <c:pt idx="7891">
                  <c:v>0.42181590199469998</c:v>
                </c:pt>
                <c:pt idx="7892">
                  <c:v>0.4219134449959</c:v>
                </c:pt>
                <c:pt idx="7893">
                  <c:v>0.42201790213579998</c:v>
                </c:pt>
                <c:pt idx="7894">
                  <c:v>0.42212378978729997</c:v>
                </c:pt>
                <c:pt idx="7895">
                  <c:v>0.42226013541219998</c:v>
                </c:pt>
                <c:pt idx="7896">
                  <c:v>0.4224139153957</c:v>
                </c:pt>
                <c:pt idx="7897">
                  <c:v>0.42251592874529997</c:v>
                </c:pt>
                <c:pt idx="7898">
                  <c:v>0.42261806130410001</c:v>
                </c:pt>
                <c:pt idx="7899">
                  <c:v>0.42271861433980001</c:v>
                </c:pt>
                <c:pt idx="7900">
                  <c:v>0.42285001277919998</c:v>
                </c:pt>
                <c:pt idx="7901">
                  <c:v>0.42294383049009998</c:v>
                </c:pt>
                <c:pt idx="7902">
                  <c:v>0.423042088747</c:v>
                </c:pt>
                <c:pt idx="7903">
                  <c:v>0.42314285039900001</c:v>
                </c:pt>
                <c:pt idx="7904">
                  <c:v>0.4232435524464</c:v>
                </c:pt>
                <c:pt idx="7905">
                  <c:v>0.42340362071990001</c:v>
                </c:pt>
                <c:pt idx="7906">
                  <c:v>0.42355266213420001</c:v>
                </c:pt>
                <c:pt idx="7907">
                  <c:v>0.42365401983259998</c:v>
                </c:pt>
                <c:pt idx="7908">
                  <c:v>0.42379099130629999</c:v>
                </c:pt>
                <c:pt idx="7909">
                  <c:v>0.42385885119439998</c:v>
                </c:pt>
                <c:pt idx="7910">
                  <c:v>0.42398008704189999</c:v>
                </c:pt>
                <c:pt idx="7911">
                  <c:v>0.4240747690201</c:v>
                </c:pt>
                <c:pt idx="7912">
                  <c:v>0.42423781752590001</c:v>
                </c:pt>
                <c:pt idx="7913">
                  <c:v>0.42433977127080003</c:v>
                </c:pt>
                <c:pt idx="7914">
                  <c:v>0.42443892359730001</c:v>
                </c:pt>
                <c:pt idx="7915">
                  <c:v>0.42457598447799999</c:v>
                </c:pt>
                <c:pt idx="7916">
                  <c:v>0.42467495799060001</c:v>
                </c:pt>
                <c:pt idx="7917">
                  <c:v>0.42477577924729998</c:v>
                </c:pt>
                <c:pt idx="7918">
                  <c:v>0.42484292387959999</c:v>
                </c:pt>
                <c:pt idx="7919">
                  <c:v>0.42494353652</c:v>
                </c:pt>
                <c:pt idx="7920">
                  <c:v>0.42504373192790001</c:v>
                </c:pt>
                <c:pt idx="7921">
                  <c:v>0.42514523863789999</c:v>
                </c:pt>
                <c:pt idx="7922">
                  <c:v>0.42527580261230002</c:v>
                </c:pt>
                <c:pt idx="7923">
                  <c:v>0.4254084527493</c:v>
                </c:pt>
                <c:pt idx="7924">
                  <c:v>0.4255122244358</c:v>
                </c:pt>
                <c:pt idx="7925">
                  <c:v>0.4257667958736</c:v>
                </c:pt>
                <c:pt idx="7926">
                  <c:v>0.42598032951350001</c:v>
                </c:pt>
                <c:pt idx="7927">
                  <c:v>0.4260812401772</c:v>
                </c:pt>
                <c:pt idx="7928">
                  <c:v>0.42621347308160001</c:v>
                </c:pt>
                <c:pt idx="7929">
                  <c:v>0.4263116717339</c:v>
                </c:pt>
                <c:pt idx="7930">
                  <c:v>0.42644667625429999</c:v>
                </c:pt>
                <c:pt idx="7931">
                  <c:v>0.42658144235610002</c:v>
                </c:pt>
                <c:pt idx="7932">
                  <c:v>0.42670500278470003</c:v>
                </c:pt>
                <c:pt idx="7933">
                  <c:v>0.42679759860040001</c:v>
                </c:pt>
                <c:pt idx="7934">
                  <c:v>0.42692333459850001</c:v>
                </c:pt>
                <c:pt idx="7935">
                  <c:v>0.42705458402629998</c:v>
                </c:pt>
                <c:pt idx="7936">
                  <c:v>0.42718604207040001</c:v>
                </c:pt>
                <c:pt idx="7937">
                  <c:v>0.42728739976879998</c:v>
                </c:pt>
                <c:pt idx="7938">
                  <c:v>0.42744922637940003</c:v>
                </c:pt>
                <c:pt idx="7939">
                  <c:v>0.42757657170300001</c:v>
                </c:pt>
                <c:pt idx="7940">
                  <c:v>0.42773407697679999</c:v>
                </c:pt>
                <c:pt idx="7941">
                  <c:v>0.4278720915318</c:v>
                </c:pt>
                <c:pt idx="7942">
                  <c:v>0.42797109484669998</c:v>
                </c:pt>
                <c:pt idx="7943">
                  <c:v>0.42806917428969998</c:v>
                </c:pt>
                <c:pt idx="7944">
                  <c:v>0.4281914234161</c:v>
                </c:pt>
                <c:pt idx="7945">
                  <c:v>0.42831826210020002</c:v>
                </c:pt>
                <c:pt idx="7946">
                  <c:v>0.4284532368183</c:v>
                </c:pt>
                <c:pt idx="7947">
                  <c:v>0.42855891585349998</c:v>
                </c:pt>
                <c:pt idx="7948">
                  <c:v>0.42865693569180002</c:v>
                </c:pt>
                <c:pt idx="7949">
                  <c:v>0.42875456810000001</c:v>
                </c:pt>
                <c:pt idx="7950">
                  <c:v>0.4288427233696</c:v>
                </c:pt>
                <c:pt idx="7951">
                  <c:v>0.42893582582470002</c:v>
                </c:pt>
                <c:pt idx="7952">
                  <c:v>0.4290647804737</c:v>
                </c:pt>
                <c:pt idx="7953">
                  <c:v>0.42916509509090001</c:v>
                </c:pt>
                <c:pt idx="7954">
                  <c:v>0.42929854989049998</c:v>
                </c:pt>
                <c:pt idx="7955">
                  <c:v>0.4293962419033</c:v>
                </c:pt>
                <c:pt idx="7956">
                  <c:v>0.42953178286549998</c:v>
                </c:pt>
                <c:pt idx="7957">
                  <c:v>0.42966765165330001</c:v>
                </c:pt>
                <c:pt idx="7958">
                  <c:v>0.42979785799980003</c:v>
                </c:pt>
                <c:pt idx="7959">
                  <c:v>0.4298970401287</c:v>
                </c:pt>
                <c:pt idx="7960">
                  <c:v>0.43003278970719999</c:v>
                </c:pt>
                <c:pt idx="7961">
                  <c:v>0.43009686470030001</c:v>
                </c:pt>
                <c:pt idx="7962">
                  <c:v>0.4301920831203</c:v>
                </c:pt>
                <c:pt idx="7963">
                  <c:v>0.43036442995070001</c:v>
                </c:pt>
                <c:pt idx="7964">
                  <c:v>0.43061932921410001</c:v>
                </c:pt>
                <c:pt idx="7965">
                  <c:v>0.43078112602230001</c:v>
                </c:pt>
                <c:pt idx="7966">
                  <c:v>0.43091103434560002</c:v>
                </c:pt>
                <c:pt idx="7967">
                  <c:v>0.4310438334942</c:v>
                </c:pt>
                <c:pt idx="7968">
                  <c:v>0.43118721246719999</c:v>
                </c:pt>
                <c:pt idx="7969">
                  <c:v>0.43129110336299997</c:v>
                </c:pt>
                <c:pt idx="7970">
                  <c:v>0.43142133951189998</c:v>
                </c:pt>
                <c:pt idx="7971">
                  <c:v>0.43150901794430002</c:v>
                </c:pt>
                <c:pt idx="7972">
                  <c:v>0.43160653114320002</c:v>
                </c:pt>
                <c:pt idx="7973">
                  <c:v>0.43170565366739999</c:v>
                </c:pt>
                <c:pt idx="7974">
                  <c:v>0.4318023324013</c:v>
                </c:pt>
                <c:pt idx="7975">
                  <c:v>0.43190461397169999</c:v>
                </c:pt>
                <c:pt idx="7976">
                  <c:v>0.43206861615179998</c:v>
                </c:pt>
                <c:pt idx="7977">
                  <c:v>0.43220025300979997</c:v>
                </c:pt>
                <c:pt idx="7978">
                  <c:v>0.4323324263096</c:v>
                </c:pt>
                <c:pt idx="7979">
                  <c:v>0.43249940872190001</c:v>
                </c:pt>
                <c:pt idx="7980">
                  <c:v>0.43259900808329999</c:v>
                </c:pt>
                <c:pt idx="7981">
                  <c:v>0.43269541859630001</c:v>
                </c:pt>
                <c:pt idx="7982">
                  <c:v>0.43282663822169998</c:v>
                </c:pt>
                <c:pt idx="7983">
                  <c:v>0.43296399712560002</c:v>
                </c:pt>
                <c:pt idx="7984">
                  <c:v>0.43306216597559999</c:v>
                </c:pt>
                <c:pt idx="7985">
                  <c:v>0.43316254019740003</c:v>
                </c:pt>
                <c:pt idx="7986">
                  <c:v>0.4332559406757</c:v>
                </c:pt>
                <c:pt idx="7987">
                  <c:v>0.43334984779359997</c:v>
                </c:pt>
                <c:pt idx="7988">
                  <c:v>0.43347367644309998</c:v>
                </c:pt>
                <c:pt idx="7989">
                  <c:v>0.43357494473460001</c:v>
                </c:pt>
                <c:pt idx="7990">
                  <c:v>0.43371185660360001</c:v>
                </c:pt>
                <c:pt idx="7991">
                  <c:v>0.43391400575639999</c:v>
                </c:pt>
                <c:pt idx="7992">
                  <c:v>0.43407815694809998</c:v>
                </c:pt>
                <c:pt idx="7993">
                  <c:v>0.43417426943780002</c:v>
                </c:pt>
                <c:pt idx="7994">
                  <c:v>0.43427160382270003</c:v>
                </c:pt>
                <c:pt idx="7995">
                  <c:v>0.43440037965770001</c:v>
                </c:pt>
                <c:pt idx="7996">
                  <c:v>0.43456888198850002</c:v>
                </c:pt>
                <c:pt idx="7997">
                  <c:v>0.43470248579979998</c:v>
                </c:pt>
                <c:pt idx="7998">
                  <c:v>0.43499580025669998</c:v>
                </c:pt>
                <c:pt idx="7999">
                  <c:v>0.43520051240919999</c:v>
                </c:pt>
                <c:pt idx="8000">
                  <c:v>0.4353694319725</c:v>
                </c:pt>
                <c:pt idx="8001">
                  <c:v>0.43553754687309998</c:v>
                </c:pt>
                <c:pt idx="8002">
                  <c:v>0.43570661544799999</c:v>
                </c:pt>
                <c:pt idx="8003">
                  <c:v>0.43587380647660001</c:v>
                </c:pt>
                <c:pt idx="8004">
                  <c:v>0.43600705266000001</c:v>
                </c:pt>
                <c:pt idx="8005">
                  <c:v>0.43620032072069997</c:v>
                </c:pt>
                <c:pt idx="8006">
                  <c:v>0.43632948398589999</c:v>
                </c:pt>
                <c:pt idx="8007">
                  <c:v>0.43642839789389998</c:v>
                </c:pt>
                <c:pt idx="8008">
                  <c:v>0.43653395771980003</c:v>
                </c:pt>
                <c:pt idx="8009">
                  <c:v>0.43666231632230001</c:v>
                </c:pt>
                <c:pt idx="8010">
                  <c:v>0.43676176667209998</c:v>
                </c:pt>
                <c:pt idx="8011">
                  <c:v>0.4368841946125</c:v>
                </c:pt>
                <c:pt idx="8012">
                  <c:v>0.43701463937759999</c:v>
                </c:pt>
                <c:pt idx="8013">
                  <c:v>0.43711519241329999</c:v>
                </c:pt>
                <c:pt idx="8014">
                  <c:v>0.4372219741344</c:v>
                </c:pt>
                <c:pt idx="8015">
                  <c:v>0.43732365965839998</c:v>
                </c:pt>
                <c:pt idx="8016">
                  <c:v>0.43749761581419999</c:v>
                </c:pt>
                <c:pt idx="8017">
                  <c:v>0.43760299682620002</c:v>
                </c:pt>
                <c:pt idx="8018">
                  <c:v>0.43776744604110002</c:v>
                </c:pt>
                <c:pt idx="8019">
                  <c:v>0.43787154555320001</c:v>
                </c:pt>
                <c:pt idx="8020">
                  <c:v>0.43797096610070002</c:v>
                </c:pt>
                <c:pt idx="8021">
                  <c:v>0.43807983398439998</c:v>
                </c:pt>
                <c:pt idx="8022">
                  <c:v>0.43818816542630001</c:v>
                </c:pt>
                <c:pt idx="8023">
                  <c:v>0.4382902979851</c:v>
                </c:pt>
                <c:pt idx="8024">
                  <c:v>0.43839094042780002</c:v>
                </c:pt>
                <c:pt idx="8025">
                  <c:v>0.43849241733549998</c:v>
                </c:pt>
                <c:pt idx="8026">
                  <c:v>0.43863126635549998</c:v>
                </c:pt>
                <c:pt idx="8027">
                  <c:v>0.43873456120490001</c:v>
                </c:pt>
                <c:pt idx="8028">
                  <c:v>0.43890103697779997</c:v>
                </c:pt>
                <c:pt idx="8029">
                  <c:v>0.43903559446329998</c:v>
                </c:pt>
                <c:pt idx="8030">
                  <c:v>0.43928205966950001</c:v>
                </c:pt>
                <c:pt idx="8031">
                  <c:v>0.43946030735969999</c:v>
                </c:pt>
                <c:pt idx="8032">
                  <c:v>0.4396067261696</c:v>
                </c:pt>
                <c:pt idx="8033">
                  <c:v>0.43985345959659999</c:v>
                </c:pt>
                <c:pt idx="8034">
                  <c:v>0.44001671671870002</c:v>
                </c:pt>
                <c:pt idx="8035">
                  <c:v>0.44014704227450002</c:v>
                </c:pt>
                <c:pt idx="8036">
                  <c:v>0.4402776062489</c:v>
                </c:pt>
                <c:pt idx="8037">
                  <c:v>0.44041869044300003</c:v>
                </c:pt>
                <c:pt idx="8038">
                  <c:v>0.44055345654490002</c:v>
                </c:pt>
                <c:pt idx="8039">
                  <c:v>0.44068598747249998</c:v>
                </c:pt>
                <c:pt idx="8040">
                  <c:v>0.4408228695393</c:v>
                </c:pt>
                <c:pt idx="8041">
                  <c:v>0.44092568755150002</c:v>
                </c:pt>
                <c:pt idx="8042">
                  <c:v>0.44106882810589998</c:v>
                </c:pt>
                <c:pt idx="8043">
                  <c:v>0.44120740890499999</c:v>
                </c:pt>
                <c:pt idx="8044">
                  <c:v>0.44140177965159999</c:v>
                </c:pt>
                <c:pt idx="8045">
                  <c:v>0.44160121679309999</c:v>
                </c:pt>
                <c:pt idx="8046">
                  <c:v>0.44174104928969998</c:v>
                </c:pt>
                <c:pt idx="8047">
                  <c:v>0.44184541702270003</c:v>
                </c:pt>
                <c:pt idx="8048">
                  <c:v>0.44201767444610002</c:v>
                </c:pt>
                <c:pt idx="8049">
                  <c:v>0.44215226173400002</c:v>
                </c:pt>
                <c:pt idx="8050">
                  <c:v>0.4422538280487</c:v>
                </c:pt>
                <c:pt idx="8051">
                  <c:v>0.44238725304600002</c:v>
                </c:pt>
                <c:pt idx="8052">
                  <c:v>0.4426172375679</c:v>
                </c:pt>
                <c:pt idx="8053">
                  <c:v>0.44278171658519999</c:v>
                </c:pt>
                <c:pt idx="8054">
                  <c:v>0.44294193387030001</c:v>
                </c:pt>
                <c:pt idx="8055">
                  <c:v>0.44307184219360002</c:v>
                </c:pt>
                <c:pt idx="8056">
                  <c:v>0.44321390986440001</c:v>
                </c:pt>
                <c:pt idx="8057">
                  <c:v>0.44340991973880001</c:v>
                </c:pt>
                <c:pt idx="8058">
                  <c:v>0.44374072551729998</c:v>
                </c:pt>
                <c:pt idx="8059">
                  <c:v>0.44398793578149998</c:v>
                </c:pt>
                <c:pt idx="8060">
                  <c:v>0.44415763020519999</c:v>
                </c:pt>
                <c:pt idx="8061">
                  <c:v>0.44429183006290002</c:v>
                </c:pt>
                <c:pt idx="8062">
                  <c:v>0.44442835450169998</c:v>
                </c:pt>
                <c:pt idx="8063">
                  <c:v>0.44455108046530001</c:v>
                </c:pt>
                <c:pt idx="8064">
                  <c:v>0.44465443491939999</c:v>
                </c:pt>
                <c:pt idx="8065">
                  <c:v>0.4447552859783</c:v>
                </c:pt>
                <c:pt idx="8066">
                  <c:v>0.44486561417580001</c:v>
                </c:pt>
                <c:pt idx="8067">
                  <c:v>0.44506931304929997</c:v>
                </c:pt>
                <c:pt idx="8068">
                  <c:v>0.44527393579480001</c:v>
                </c:pt>
                <c:pt idx="8069">
                  <c:v>0.44533923268320003</c:v>
                </c:pt>
                <c:pt idx="8070">
                  <c:v>0.44543904066090001</c:v>
                </c:pt>
                <c:pt idx="8071">
                  <c:v>0.44553926587100001</c:v>
                </c:pt>
                <c:pt idx="8072">
                  <c:v>0.4457097649574</c:v>
                </c:pt>
                <c:pt idx="8073">
                  <c:v>0.44584697484969998</c:v>
                </c:pt>
                <c:pt idx="8074">
                  <c:v>0.44594940543169997</c:v>
                </c:pt>
                <c:pt idx="8075">
                  <c:v>0.44611024856569997</c:v>
                </c:pt>
                <c:pt idx="8076">
                  <c:v>0.44631230831149998</c:v>
                </c:pt>
                <c:pt idx="8077">
                  <c:v>0.44648098945620002</c:v>
                </c:pt>
                <c:pt idx="8078">
                  <c:v>0.44671806693080002</c:v>
                </c:pt>
                <c:pt idx="8079">
                  <c:v>0.44685515761380001</c:v>
                </c:pt>
                <c:pt idx="8080">
                  <c:v>0.44702246785159999</c:v>
                </c:pt>
                <c:pt idx="8081">
                  <c:v>0.4471440315247</c:v>
                </c:pt>
                <c:pt idx="8082">
                  <c:v>0.44727379083629998</c:v>
                </c:pt>
                <c:pt idx="8083">
                  <c:v>0.44743606448169998</c:v>
                </c:pt>
                <c:pt idx="8084">
                  <c:v>0.44766807556150001</c:v>
                </c:pt>
                <c:pt idx="8085">
                  <c:v>0.44800740480419998</c:v>
                </c:pt>
                <c:pt idx="8086">
                  <c:v>0.44829165935519999</c:v>
                </c:pt>
                <c:pt idx="8087">
                  <c:v>0.44846430420880001</c:v>
                </c:pt>
                <c:pt idx="8088">
                  <c:v>0.44860807061199998</c:v>
                </c:pt>
                <c:pt idx="8089">
                  <c:v>0.44877803325650001</c:v>
                </c:pt>
                <c:pt idx="8090">
                  <c:v>0.44890433549879999</c:v>
                </c:pt>
                <c:pt idx="8091">
                  <c:v>0.44903421401979998</c:v>
                </c:pt>
                <c:pt idx="8092">
                  <c:v>0.44913575053220001</c:v>
                </c:pt>
                <c:pt idx="8093">
                  <c:v>0.4492332041264</c:v>
                </c:pt>
                <c:pt idx="8094">
                  <c:v>0.44932982325550003</c:v>
                </c:pt>
                <c:pt idx="8095">
                  <c:v>0.44946253299709998</c:v>
                </c:pt>
                <c:pt idx="8096">
                  <c:v>0.44962790608410003</c:v>
                </c:pt>
                <c:pt idx="8097">
                  <c:v>0.44983005523679997</c:v>
                </c:pt>
                <c:pt idx="8098">
                  <c:v>0.45000451803210001</c:v>
                </c:pt>
                <c:pt idx="8099">
                  <c:v>0.45017680525780002</c:v>
                </c:pt>
                <c:pt idx="8100">
                  <c:v>0.45034030079839998</c:v>
                </c:pt>
                <c:pt idx="8101">
                  <c:v>0.45048430562019998</c:v>
                </c:pt>
                <c:pt idx="8102">
                  <c:v>0.45064112544059998</c:v>
                </c:pt>
                <c:pt idx="8103">
                  <c:v>0.45083835721019999</c:v>
                </c:pt>
                <c:pt idx="8104">
                  <c:v>0.45117339491839997</c:v>
                </c:pt>
                <c:pt idx="8105">
                  <c:v>0.45130547881130001</c:v>
                </c:pt>
                <c:pt idx="8106">
                  <c:v>0.45147660374639997</c:v>
                </c:pt>
                <c:pt idx="8107">
                  <c:v>0.45182961225509999</c:v>
                </c:pt>
                <c:pt idx="8108">
                  <c:v>0.45208352804180002</c:v>
                </c:pt>
                <c:pt idx="8109">
                  <c:v>0.45226716995240002</c:v>
                </c:pt>
                <c:pt idx="8110">
                  <c:v>0.4524423480034</c:v>
                </c:pt>
                <c:pt idx="8111">
                  <c:v>0.45257318019870002</c:v>
                </c:pt>
                <c:pt idx="8112">
                  <c:v>0.45270025730129998</c:v>
                </c:pt>
                <c:pt idx="8113">
                  <c:v>0.4528672993183</c:v>
                </c:pt>
                <c:pt idx="8114">
                  <c:v>0.4529983699322</c:v>
                </c:pt>
                <c:pt idx="8115">
                  <c:v>0.45319840311999998</c:v>
                </c:pt>
                <c:pt idx="8116">
                  <c:v>0.45341607928279998</c:v>
                </c:pt>
                <c:pt idx="8117">
                  <c:v>0.45351955294610002</c:v>
                </c:pt>
                <c:pt idx="8118">
                  <c:v>0.45361599326129998</c:v>
                </c:pt>
                <c:pt idx="8119">
                  <c:v>0.45374789834020002</c:v>
                </c:pt>
                <c:pt idx="8120">
                  <c:v>0.45399034023279999</c:v>
                </c:pt>
                <c:pt idx="8121">
                  <c:v>0.45408049225809999</c:v>
                </c:pt>
                <c:pt idx="8122">
                  <c:v>0.45420342683789999</c:v>
                </c:pt>
                <c:pt idx="8123">
                  <c:v>0.45432907342910001</c:v>
                </c:pt>
                <c:pt idx="8124">
                  <c:v>0.45452955365179998</c:v>
                </c:pt>
                <c:pt idx="8125">
                  <c:v>0.45475131273269997</c:v>
                </c:pt>
                <c:pt idx="8126">
                  <c:v>0.45499551296230001</c:v>
                </c:pt>
                <c:pt idx="8127">
                  <c:v>0.45519584417339998</c:v>
                </c:pt>
                <c:pt idx="8128">
                  <c:v>0.45544612407680002</c:v>
                </c:pt>
                <c:pt idx="8129">
                  <c:v>0.45561185479159999</c:v>
                </c:pt>
                <c:pt idx="8130">
                  <c:v>0.45577928423879999</c:v>
                </c:pt>
                <c:pt idx="8131">
                  <c:v>0.4560558795929</c:v>
                </c:pt>
                <c:pt idx="8132">
                  <c:v>0.45639836788179999</c:v>
                </c:pt>
                <c:pt idx="8133">
                  <c:v>0.4564955532551</c:v>
                </c:pt>
                <c:pt idx="8134">
                  <c:v>0.45673200488089999</c:v>
                </c:pt>
                <c:pt idx="8135">
                  <c:v>0.4569264352322</c:v>
                </c:pt>
                <c:pt idx="8136">
                  <c:v>0.45709443092349999</c:v>
                </c:pt>
                <c:pt idx="8137">
                  <c:v>0.4572930634022</c:v>
                </c:pt>
                <c:pt idx="8138">
                  <c:v>0.45742151141170001</c:v>
                </c:pt>
                <c:pt idx="8139">
                  <c:v>0.45752134919170001</c:v>
                </c:pt>
                <c:pt idx="8140">
                  <c:v>0.45765581727030002</c:v>
                </c:pt>
                <c:pt idx="8141">
                  <c:v>0.45782607793809998</c:v>
                </c:pt>
                <c:pt idx="8142">
                  <c:v>0.45792388916019999</c:v>
                </c:pt>
                <c:pt idx="8143">
                  <c:v>0.458054214716</c:v>
                </c:pt>
                <c:pt idx="8144">
                  <c:v>0.45822462439540002</c:v>
                </c:pt>
                <c:pt idx="8145">
                  <c:v>0.45838803052900001</c:v>
                </c:pt>
                <c:pt idx="8146">
                  <c:v>0.45868566632270003</c:v>
                </c:pt>
                <c:pt idx="8147">
                  <c:v>0.45881617069239999</c:v>
                </c:pt>
                <c:pt idx="8148">
                  <c:v>0.45897853374480002</c:v>
                </c:pt>
                <c:pt idx="8149">
                  <c:v>0.45910802483559998</c:v>
                </c:pt>
                <c:pt idx="8150">
                  <c:v>0.45927512645719998</c:v>
                </c:pt>
                <c:pt idx="8151">
                  <c:v>0.4594283401966</c:v>
                </c:pt>
                <c:pt idx="8152">
                  <c:v>0.45955511927600001</c:v>
                </c:pt>
                <c:pt idx="8153">
                  <c:v>0.4596914350986</c:v>
                </c:pt>
                <c:pt idx="8154">
                  <c:v>0.45982974767680002</c:v>
                </c:pt>
                <c:pt idx="8155">
                  <c:v>0.46009370684619999</c:v>
                </c:pt>
                <c:pt idx="8156">
                  <c:v>0.46034002304080002</c:v>
                </c:pt>
                <c:pt idx="8157">
                  <c:v>0.46064886450769998</c:v>
                </c:pt>
                <c:pt idx="8158">
                  <c:v>0.4607796370983</c:v>
                </c:pt>
                <c:pt idx="8159">
                  <c:v>0.46088188886640002</c:v>
                </c:pt>
                <c:pt idx="8160">
                  <c:v>0.46100729703900001</c:v>
                </c:pt>
                <c:pt idx="8161">
                  <c:v>0.46114048361780002</c:v>
                </c:pt>
                <c:pt idx="8162">
                  <c:v>0.46126917004590001</c:v>
                </c:pt>
                <c:pt idx="8163">
                  <c:v>0.46136960387230003</c:v>
                </c:pt>
                <c:pt idx="8164">
                  <c:v>0.46147254109379998</c:v>
                </c:pt>
                <c:pt idx="8165">
                  <c:v>0.46161285042759997</c:v>
                </c:pt>
                <c:pt idx="8166">
                  <c:v>0.46184405684469998</c:v>
                </c:pt>
                <c:pt idx="8167">
                  <c:v>0.46202695369719998</c:v>
                </c:pt>
                <c:pt idx="8168">
                  <c:v>0.46212267875669999</c:v>
                </c:pt>
                <c:pt idx="8169">
                  <c:v>0.46229401230810002</c:v>
                </c:pt>
                <c:pt idx="8170">
                  <c:v>0.46252313256260003</c:v>
                </c:pt>
                <c:pt idx="8171">
                  <c:v>0.46265229582790002</c:v>
                </c:pt>
                <c:pt idx="8172">
                  <c:v>0.46277832984919998</c:v>
                </c:pt>
                <c:pt idx="8173">
                  <c:v>0.46293178200719998</c:v>
                </c:pt>
                <c:pt idx="8174">
                  <c:v>0.46312087774279997</c:v>
                </c:pt>
                <c:pt idx="8175">
                  <c:v>0.46328181028370002</c:v>
                </c:pt>
                <c:pt idx="8176">
                  <c:v>0.46344372630120001</c:v>
                </c:pt>
                <c:pt idx="8177">
                  <c:v>0.46360686421390002</c:v>
                </c:pt>
                <c:pt idx="8178">
                  <c:v>0.4637402296066</c:v>
                </c:pt>
                <c:pt idx="8179">
                  <c:v>0.46390351653099998</c:v>
                </c:pt>
                <c:pt idx="8180">
                  <c:v>0.46410214900969998</c:v>
                </c:pt>
                <c:pt idx="8181">
                  <c:v>0.46423786878590001</c:v>
                </c:pt>
                <c:pt idx="8182">
                  <c:v>0.46432816982269998</c:v>
                </c:pt>
                <c:pt idx="8183">
                  <c:v>0.46442028880120001</c:v>
                </c:pt>
                <c:pt idx="8184">
                  <c:v>0.4645114243031</c:v>
                </c:pt>
                <c:pt idx="8185">
                  <c:v>0.4647102057934</c:v>
                </c:pt>
                <c:pt idx="8186">
                  <c:v>0.46504402160640002</c:v>
                </c:pt>
                <c:pt idx="8187">
                  <c:v>0.46525472402570001</c:v>
                </c:pt>
                <c:pt idx="8188">
                  <c:v>0.46535292267799999</c:v>
                </c:pt>
                <c:pt idx="8189">
                  <c:v>0.46548360586170001</c:v>
                </c:pt>
                <c:pt idx="8190">
                  <c:v>0.46564707160000002</c:v>
                </c:pt>
                <c:pt idx="8191">
                  <c:v>0.46584725379940001</c:v>
                </c:pt>
                <c:pt idx="8192">
                  <c:v>0.46594476699830001</c:v>
                </c:pt>
                <c:pt idx="8193">
                  <c:v>0.46610400080679998</c:v>
                </c:pt>
                <c:pt idx="8194">
                  <c:v>0.46623256802559998</c:v>
                </c:pt>
                <c:pt idx="8195">
                  <c:v>0.46639081835750001</c:v>
                </c:pt>
                <c:pt idx="8196">
                  <c:v>0.4665153324604</c:v>
                </c:pt>
                <c:pt idx="8197">
                  <c:v>0.46665021777150001</c:v>
                </c:pt>
                <c:pt idx="8198">
                  <c:v>0.46681901812549997</c:v>
                </c:pt>
                <c:pt idx="8199">
                  <c:v>0.4669553041458</c:v>
                </c:pt>
                <c:pt idx="8200">
                  <c:v>0.46712788939479999</c:v>
                </c:pt>
                <c:pt idx="8201">
                  <c:v>0.46729007363320002</c:v>
                </c:pt>
                <c:pt idx="8202">
                  <c:v>0.46738132834430002</c:v>
                </c:pt>
                <c:pt idx="8203">
                  <c:v>0.46749547123910001</c:v>
                </c:pt>
                <c:pt idx="8204">
                  <c:v>0.46769064664839999</c:v>
                </c:pt>
                <c:pt idx="8205">
                  <c:v>0.46783006191249998</c:v>
                </c:pt>
                <c:pt idx="8206">
                  <c:v>0.46792504191399997</c:v>
                </c:pt>
                <c:pt idx="8207">
                  <c:v>0.46805977821349998</c:v>
                </c:pt>
                <c:pt idx="8208">
                  <c:v>0.46815219521520002</c:v>
                </c:pt>
                <c:pt idx="8209">
                  <c:v>0.46828565001490002</c:v>
                </c:pt>
                <c:pt idx="8210">
                  <c:v>0.46838432550429998</c:v>
                </c:pt>
                <c:pt idx="8211">
                  <c:v>0.46855446696280001</c:v>
                </c:pt>
                <c:pt idx="8212">
                  <c:v>0.46868923306470001</c:v>
                </c:pt>
                <c:pt idx="8213">
                  <c:v>0.46882450580599999</c:v>
                </c:pt>
                <c:pt idx="8214">
                  <c:v>0.46893000602719997</c:v>
                </c:pt>
                <c:pt idx="8215">
                  <c:v>0.46906682848929998</c:v>
                </c:pt>
                <c:pt idx="8216">
                  <c:v>0.46923375129700001</c:v>
                </c:pt>
                <c:pt idx="8217">
                  <c:v>0.4693690240383</c:v>
                </c:pt>
                <c:pt idx="8218">
                  <c:v>0.46953889727589998</c:v>
                </c:pt>
                <c:pt idx="8219">
                  <c:v>0.46988379955289999</c:v>
                </c:pt>
                <c:pt idx="8220">
                  <c:v>0.47001835703849998</c:v>
                </c:pt>
                <c:pt idx="8221">
                  <c:v>0.470155775547</c:v>
                </c:pt>
                <c:pt idx="8222">
                  <c:v>0.47032582759859998</c:v>
                </c:pt>
                <c:pt idx="8223">
                  <c:v>0.47045418620110002</c:v>
                </c:pt>
                <c:pt idx="8224">
                  <c:v>0.47058555483820003</c:v>
                </c:pt>
                <c:pt idx="8225">
                  <c:v>0.47078543901440001</c:v>
                </c:pt>
                <c:pt idx="8226">
                  <c:v>0.47091174125669999</c:v>
                </c:pt>
                <c:pt idx="8227">
                  <c:v>0.47104334831240002</c:v>
                </c:pt>
                <c:pt idx="8228">
                  <c:v>0.47114276885989997</c:v>
                </c:pt>
                <c:pt idx="8229">
                  <c:v>0.47124478220940003</c:v>
                </c:pt>
                <c:pt idx="8230">
                  <c:v>0.47134134173390002</c:v>
                </c:pt>
                <c:pt idx="8231">
                  <c:v>0.47146502137180002</c:v>
                </c:pt>
                <c:pt idx="8232">
                  <c:v>0.47161984443659999</c:v>
                </c:pt>
                <c:pt idx="8233">
                  <c:v>0.47174921631810002</c:v>
                </c:pt>
                <c:pt idx="8234">
                  <c:v>0.47184589505199998</c:v>
                </c:pt>
                <c:pt idx="8235">
                  <c:v>0.471971809864</c:v>
                </c:pt>
                <c:pt idx="8236">
                  <c:v>0.47211262583730002</c:v>
                </c:pt>
                <c:pt idx="8237">
                  <c:v>0.4722090661526</c:v>
                </c:pt>
                <c:pt idx="8238">
                  <c:v>0.47234565019609998</c:v>
                </c:pt>
                <c:pt idx="8239">
                  <c:v>0.4724702835083</c:v>
                </c:pt>
                <c:pt idx="8240">
                  <c:v>0.47257435321809999</c:v>
                </c:pt>
                <c:pt idx="8241">
                  <c:v>0.47270283102990002</c:v>
                </c:pt>
                <c:pt idx="8242">
                  <c:v>0.4728443026543</c:v>
                </c:pt>
                <c:pt idx="8243">
                  <c:v>0.4729389846325</c:v>
                </c:pt>
                <c:pt idx="8244">
                  <c:v>0.47303590178490001</c:v>
                </c:pt>
                <c:pt idx="8245">
                  <c:v>0.47312545776370002</c:v>
                </c:pt>
                <c:pt idx="8246">
                  <c:v>0.47321921586990001</c:v>
                </c:pt>
                <c:pt idx="8247">
                  <c:v>0.47335493564609998</c:v>
                </c:pt>
                <c:pt idx="8248">
                  <c:v>0.47355502843859998</c:v>
                </c:pt>
                <c:pt idx="8249">
                  <c:v>0.4736860990524</c:v>
                </c:pt>
                <c:pt idx="8250">
                  <c:v>0.47381699085239998</c:v>
                </c:pt>
                <c:pt idx="8251">
                  <c:v>0.47401297092439998</c:v>
                </c:pt>
                <c:pt idx="8252">
                  <c:v>0.47414943575860002</c:v>
                </c:pt>
                <c:pt idx="8253">
                  <c:v>0.47428607940669998</c:v>
                </c:pt>
                <c:pt idx="8254">
                  <c:v>0.47462782263760001</c:v>
                </c:pt>
                <c:pt idx="8255">
                  <c:v>0.47480517625809998</c:v>
                </c:pt>
                <c:pt idx="8256">
                  <c:v>0.47493517398829999</c:v>
                </c:pt>
                <c:pt idx="8257">
                  <c:v>0.47503399848939998</c:v>
                </c:pt>
                <c:pt idx="8258">
                  <c:v>0.47516301274299999</c:v>
                </c:pt>
                <c:pt idx="8259">
                  <c:v>0.47530195117000001</c:v>
                </c:pt>
                <c:pt idx="8260">
                  <c:v>0.47543781995770001</c:v>
                </c:pt>
                <c:pt idx="8261">
                  <c:v>0.47555845975880001</c:v>
                </c:pt>
                <c:pt idx="8262">
                  <c:v>0.47565296292300002</c:v>
                </c:pt>
                <c:pt idx="8263">
                  <c:v>0.47575166821480003</c:v>
                </c:pt>
                <c:pt idx="8264">
                  <c:v>0.47585317492489998</c:v>
                </c:pt>
                <c:pt idx="8265">
                  <c:v>0.47595405578610001</c:v>
                </c:pt>
                <c:pt idx="8266">
                  <c:v>0.47605389356610001</c:v>
                </c:pt>
                <c:pt idx="8267">
                  <c:v>0.47614672780040002</c:v>
                </c:pt>
                <c:pt idx="8268">
                  <c:v>0.4762375354767</c:v>
                </c:pt>
                <c:pt idx="8269">
                  <c:v>0.4763386547565</c:v>
                </c:pt>
                <c:pt idx="8270">
                  <c:v>0.47643333673479998</c:v>
                </c:pt>
                <c:pt idx="8271">
                  <c:v>0.47653472423549997</c:v>
                </c:pt>
                <c:pt idx="8272">
                  <c:v>0.47666254639630001</c:v>
                </c:pt>
                <c:pt idx="8273">
                  <c:v>0.47680124640459998</c:v>
                </c:pt>
                <c:pt idx="8274">
                  <c:v>0.47697129845620001</c:v>
                </c:pt>
                <c:pt idx="8275">
                  <c:v>0.47711339592930002</c:v>
                </c:pt>
                <c:pt idx="8276">
                  <c:v>0.47724243998530003</c:v>
                </c:pt>
                <c:pt idx="8277">
                  <c:v>0.47740235924719998</c:v>
                </c:pt>
                <c:pt idx="8278">
                  <c:v>0.47750705480580002</c:v>
                </c:pt>
                <c:pt idx="8279">
                  <c:v>0.47760656476020003</c:v>
                </c:pt>
                <c:pt idx="8280">
                  <c:v>0.47770202159879999</c:v>
                </c:pt>
                <c:pt idx="8281">
                  <c:v>0.4777938127518</c:v>
                </c:pt>
                <c:pt idx="8282">
                  <c:v>0.47789183259009999</c:v>
                </c:pt>
                <c:pt idx="8283">
                  <c:v>0.47802263498309999</c:v>
                </c:pt>
                <c:pt idx="8284">
                  <c:v>0.47818025946620002</c:v>
                </c:pt>
                <c:pt idx="8285">
                  <c:v>0.47830703854560003</c:v>
                </c:pt>
                <c:pt idx="8286">
                  <c:v>0.47840651869770001</c:v>
                </c:pt>
                <c:pt idx="8287">
                  <c:v>0.47854831814769999</c:v>
                </c:pt>
                <c:pt idx="8288">
                  <c:v>0.47868013381960001</c:v>
                </c:pt>
                <c:pt idx="8289">
                  <c:v>0.478846758604</c:v>
                </c:pt>
                <c:pt idx="8290">
                  <c:v>0.47898057103160002</c:v>
                </c:pt>
                <c:pt idx="8291">
                  <c:v>0.47907668352130001</c:v>
                </c:pt>
                <c:pt idx="8292">
                  <c:v>0.47924906015399998</c:v>
                </c:pt>
                <c:pt idx="8293">
                  <c:v>0.47956445813179999</c:v>
                </c:pt>
                <c:pt idx="8294">
                  <c:v>0.47969862818719999</c:v>
                </c:pt>
                <c:pt idx="8295">
                  <c:v>0.47982627153399998</c:v>
                </c:pt>
                <c:pt idx="8296">
                  <c:v>0.47992387413979998</c:v>
                </c:pt>
                <c:pt idx="8297">
                  <c:v>0.4800201058388</c:v>
                </c:pt>
                <c:pt idx="8298">
                  <c:v>0.48012539744380001</c:v>
                </c:pt>
                <c:pt idx="8299">
                  <c:v>0.48022574186330003</c:v>
                </c:pt>
                <c:pt idx="8300">
                  <c:v>0.48036003112789999</c:v>
                </c:pt>
                <c:pt idx="8301">
                  <c:v>0.4804567992687</c:v>
                </c:pt>
                <c:pt idx="8302">
                  <c:v>0.48055291175839998</c:v>
                </c:pt>
                <c:pt idx="8303">
                  <c:v>0.4806912243366</c:v>
                </c:pt>
                <c:pt idx="8304">
                  <c:v>0.4808548688889</c:v>
                </c:pt>
                <c:pt idx="8305">
                  <c:v>0.4809884130955</c:v>
                </c:pt>
                <c:pt idx="8306">
                  <c:v>0.48108452558519998</c:v>
                </c:pt>
                <c:pt idx="8307">
                  <c:v>0.48121476173400002</c:v>
                </c:pt>
                <c:pt idx="8308">
                  <c:v>0.48134332895280002</c:v>
                </c:pt>
                <c:pt idx="8309">
                  <c:v>0.48144021630290001</c:v>
                </c:pt>
                <c:pt idx="8310">
                  <c:v>0.48154360055919998</c:v>
                </c:pt>
                <c:pt idx="8311">
                  <c:v>0.48167496919629998</c:v>
                </c:pt>
                <c:pt idx="8312">
                  <c:v>0.48180866241460002</c:v>
                </c:pt>
                <c:pt idx="8313">
                  <c:v>0.48192909359929997</c:v>
                </c:pt>
                <c:pt idx="8314">
                  <c:v>0.4820581674576</c:v>
                </c:pt>
                <c:pt idx="8315">
                  <c:v>0.48223432898520002</c:v>
                </c:pt>
                <c:pt idx="8316">
                  <c:v>0.48240882158280002</c:v>
                </c:pt>
                <c:pt idx="8317">
                  <c:v>0.48254713416099998</c:v>
                </c:pt>
                <c:pt idx="8318">
                  <c:v>0.48264309763910002</c:v>
                </c:pt>
                <c:pt idx="8319">
                  <c:v>0.482744038105</c:v>
                </c:pt>
                <c:pt idx="8320">
                  <c:v>0.48284292221070002</c:v>
                </c:pt>
                <c:pt idx="8321">
                  <c:v>0.48297366499900002</c:v>
                </c:pt>
                <c:pt idx="8322">
                  <c:v>0.48307237029080002</c:v>
                </c:pt>
                <c:pt idx="8323">
                  <c:v>0.48316860198970002</c:v>
                </c:pt>
                <c:pt idx="8324">
                  <c:v>0.48328974843029998</c:v>
                </c:pt>
                <c:pt idx="8325">
                  <c:v>0.48341703414920001</c:v>
                </c:pt>
                <c:pt idx="8326">
                  <c:v>0.48352345824240001</c:v>
                </c:pt>
                <c:pt idx="8327">
                  <c:v>0.4836300611496</c:v>
                </c:pt>
                <c:pt idx="8328">
                  <c:v>0.48373323678969998</c:v>
                </c:pt>
                <c:pt idx="8329">
                  <c:v>0.48387250304219998</c:v>
                </c:pt>
                <c:pt idx="8330">
                  <c:v>0.48404595255850003</c:v>
                </c:pt>
                <c:pt idx="8331">
                  <c:v>0.4843810200691</c:v>
                </c:pt>
                <c:pt idx="8332">
                  <c:v>0.48455822467800003</c:v>
                </c:pt>
                <c:pt idx="8333">
                  <c:v>0.48470479249949999</c:v>
                </c:pt>
                <c:pt idx="8334">
                  <c:v>0.4848389625549</c:v>
                </c:pt>
                <c:pt idx="8335">
                  <c:v>0.48496896028519998</c:v>
                </c:pt>
                <c:pt idx="8336">
                  <c:v>0.4850943386555</c:v>
                </c:pt>
                <c:pt idx="8337">
                  <c:v>0.48521897196769997</c:v>
                </c:pt>
                <c:pt idx="8338">
                  <c:v>0.48538547754290001</c:v>
                </c:pt>
                <c:pt idx="8339">
                  <c:v>0.48559090495110002</c:v>
                </c:pt>
                <c:pt idx="8340">
                  <c:v>0.48571738600730002</c:v>
                </c:pt>
                <c:pt idx="8341">
                  <c:v>0.48581352829930002</c:v>
                </c:pt>
                <c:pt idx="8342">
                  <c:v>0.48597717285160003</c:v>
                </c:pt>
                <c:pt idx="8343">
                  <c:v>0.4862096011639</c:v>
                </c:pt>
                <c:pt idx="8344">
                  <c:v>0.4863411188126</c:v>
                </c:pt>
                <c:pt idx="8345">
                  <c:v>0.48650419712069998</c:v>
                </c:pt>
                <c:pt idx="8346">
                  <c:v>0.48664069175719998</c:v>
                </c:pt>
                <c:pt idx="8347">
                  <c:v>0.48673835396769999</c:v>
                </c:pt>
                <c:pt idx="8348">
                  <c:v>0.48683115839960001</c:v>
                </c:pt>
                <c:pt idx="8349">
                  <c:v>0.4869298040867</c:v>
                </c:pt>
                <c:pt idx="8350">
                  <c:v>0.48702821135520002</c:v>
                </c:pt>
                <c:pt idx="8351">
                  <c:v>0.48719102144240001</c:v>
                </c:pt>
                <c:pt idx="8352">
                  <c:v>0.48731541633609998</c:v>
                </c:pt>
                <c:pt idx="8353">
                  <c:v>0.48741370439530002</c:v>
                </c:pt>
                <c:pt idx="8354">
                  <c:v>0.48758605122569998</c:v>
                </c:pt>
                <c:pt idx="8355">
                  <c:v>0.48779094219210001</c:v>
                </c:pt>
                <c:pt idx="8356">
                  <c:v>0.48788797855380001</c:v>
                </c:pt>
                <c:pt idx="8357">
                  <c:v>0.487983673811</c:v>
                </c:pt>
                <c:pt idx="8358">
                  <c:v>0.48808252811429997</c:v>
                </c:pt>
                <c:pt idx="8359">
                  <c:v>0.48822021484380002</c:v>
                </c:pt>
                <c:pt idx="8360">
                  <c:v>0.4883191287518</c:v>
                </c:pt>
                <c:pt idx="8361">
                  <c:v>0.48838257789610001</c:v>
                </c:pt>
                <c:pt idx="8362">
                  <c:v>0.48851996660230002</c:v>
                </c:pt>
                <c:pt idx="8363">
                  <c:v>0.48865288496019998</c:v>
                </c:pt>
                <c:pt idx="8364">
                  <c:v>0.48879060149190001</c:v>
                </c:pt>
                <c:pt idx="8365">
                  <c:v>0.48888668417929998</c:v>
                </c:pt>
                <c:pt idx="8366">
                  <c:v>0.48903074860570001</c:v>
                </c:pt>
                <c:pt idx="8367">
                  <c:v>0.48938861489300001</c:v>
                </c:pt>
                <c:pt idx="8368">
                  <c:v>0.48967772722239999</c:v>
                </c:pt>
                <c:pt idx="8369">
                  <c:v>0.48991832137109997</c:v>
                </c:pt>
                <c:pt idx="8370">
                  <c:v>0.49004566669459998</c:v>
                </c:pt>
                <c:pt idx="8371">
                  <c:v>0.49021443724629998</c:v>
                </c:pt>
                <c:pt idx="8372">
                  <c:v>0.49035477638239999</c:v>
                </c:pt>
                <c:pt idx="8373">
                  <c:v>0.49045714735980001</c:v>
                </c:pt>
                <c:pt idx="8374">
                  <c:v>0.49055841565129998</c:v>
                </c:pt>
                <c:pt idx="8375">
                  <c:v>0.4906884729862</c:v>
                </c:pt>
                <c:pt idx="8376">
                  <c:v>0.49084839224819998</c:v>
                </c:pt>
                <c:pt idx="8377">
                  <c:v>0.49097391963010001</c:v>
                </c:pt>
                <c:pt idx="8378">
                  <c:v>0.49114194512370002</c:v>
                </c:pt>
                <c:pt idx="8379">
                  <c:v>0.4913063645363</c:v>
                </c:pt>
                <c:pt idx="8380">
                  <c:v>0.49144458770749999</c:v>
                </c:pt>
                <c:pt idx="8381">
                  <c:v>0.4915845394135</c:v>
                </c:pt>
                <c:pt idx="8382">
                  <c:v>0.49171388149259998</c:v>
                </c:pt>
                <c:pt idx="8383">
                  <c:v>0.49187102913859998</c:v>
                </c:pt>
                <c:pt idx="8384">
                  <c:v>0.49203875660899998</c:v>
                </c:pt>
                <c:pt idx="8385">
                  <c:v>0.49220412969589999</c:v>
                </c:pt>
                <c:pt idx="8386">
                  <c:v>0.4923419952393</c:v>
                </c:pt>
                <c:pt idx="8387">
                  <c:v>0.49247959256169999</c:v>
                </c:pt>
                <c:pt idx="8388">
                  <c:v>0.4925805032253</c:v>
                </c:pt>
                <c:pt idx="8389">
                  <c:v>0.49270391464230001</c:v>
                </c:pt>
                <c:pt idx="8390">
                  <c:v>0.49286180734629997</c:v>
                </c:pt>
                <c:pt idx="8391">
                  <c:v>0.49303334951400002</c:v>
                </c:pt>
                <c:pt idx="8392">
                  <c:v>0.49317079782489998</c:v>
                </c:pt>
                <c:pt idx="8393">
                  <c:v>0.49333536624910002</c:v>
                </c:pt>
                <c:pt idx="8394">
                  <c:v>0.49349752068519998</c:v>
                </c:pt>
                <c:pt idx="8395">
                  <c:v>0.49362742900849998</c:v>
                </c:pt>
                <c:pt idx="8396">
                  <c:v>0.4937477707863</c:v>
                </c:pt>
                <c:pt idx="8397">
                  <c:v>0.4939138293266</c:v>
                </c:pt>
                <c:pt idx="8398">
                  <c:v>0.49425962567330001</c:v>
                </c:pt>
                <c:pt idx="8399">
                  <c:v>0.4945638179779</c:v>
                </c:pt>
                <c:pt idx="8400">
                  <c:v>0.49476107954979998</c:v>
                </c:pt>
                <c:pt idx="8401">
                  <c:v>0.49490332603449999</c:v>
                </c:pt>
                <c:pt idx="8402">
                  <c:v>0.4950334131718</c:v>
                </c:pt>
                <c:pt idx="8403">
                  <c:v>0.49516594409940001</c:v>
                </c:pt>
                <c:pt idx="8404">
                  <c:v>0.49530124664309999</c:v>
                </c:pt>
                <c:pt idx="8405">
                  <c:v>0.49540269374849999</c:v>
                </c:pt>
                <c:pt idx="8406">
                  <c:v>0.49553161859509998</c:v>
                </c:pt>
                <c:pt idx="8407">
                  <c:v>0.49563071131710001</c:v>
                </c:pt>
                <c:pt idx="8408">
                  <c:v>0.49575883150099997</c:v>
                </c:pt>
                <c:pt idx="8409">
                  <c:v>0.49589338898660001</c:v>
                </c:pt>
                <c:pt idx="8410">
                  <c:v>0.4959915876389</c:v>
                </c:pt>
                <c:pt idx="8411">
                  <c:v>0.49612757563589999</c:v>
                </c:pt>
                <c:pt idx="8412">
                  <c:v>0.49619361758230002</c:v>
                </c:pt>
                <c:pt idx="8413">
                  <c:v>0.49636313319210001</c:v>
                </c:pt>
                <c:pt idx="8414">
                  <c:v>0.49656209349629998</c:v>
                </c:pt>
                <c:pt idx="8415">
                  <c:v>0.49667012691500001</c:v>
                </c:pt>
                <c:pt idx="8416">
                  <c:v>0.49680858850479998</c:v>
                </c:pt>
                <c:pt idx="8417">
                  <c:v>0.49694147706030001</c:v>
                </c:pt>
                <c:pt idx="8418">
                  <c:v>0.49703949689869997</c:v>
                </c:pt>
                <c:pt idx="8419">
                  <c:v>0.49713960289960002</c:v>
                </c:pt>
                <c:pt idx="8420">
                  <c:v>0.4972406923771</c:v>
                </c:pt>
                <c:pt idx="8421">
                  <c:v>0.49734061956409997</c:v>
                </c:pt>
                <c:pt idx="8422">
                  <c:v>0.49750870466230002</c:v>
                </c:pt>
                <c:pt idx="8423">
                  <c:v>0.49764293432239998</c:v>
                </c:pt>
                <c:pt idx="8424">
                  <c:v>0.49777615070339998</c:v>
                </c:pt>
                <c:pt idx="8425">
                  <c:v>0.49787539243700002</c:v>
                </c:pt>
                <c:pt idx="8426">
                  <c:v>0.49797448515890003</c:v>
                </c:pt>
                <c:pt idx="8427">
                  <c:v>0.49810716509820002</c:v>
                </c:pt>
                <c:pt idx="8428">
                  <c:v>0.49827980995179999</c:v>
                </c:pt>
                <c:pt idx="8429">
                  <c:v>0.49845004081729999</c:v>
                </c:pt>
                <c:pt idx="8430">
                  <c:v>0.49866172671320003</c:v>
                </c:pt>
                <c:pt idx="8431">
                  <c:v>0.49883168935779998</c:v>
                </c:pt>
                <c:pt idx="8432">
                  <c:v>0.49896064400669998</c:v>
                </c:pt>
                <c:pt idx="8433">
                  <c:v>0.49933260679239999</c:v>
                </c:pt>
                <c:pt idx="8434">
                  <c:v>0.49951139092449998</c:v>
                </c:pt>
                <c:pt idx="8435">
                  <c:v>0.49960568547250001</c:v>
                </c:pt>
                <c:pt idx="8436">
                  <c:v>0.49977234005929999</c:v>
                </c:pt>
                <c:pt idx="8437">
                  <c:v>0.50000965595250002</c:v>
                </c:pt>
                <c:pt idx="8438">
                  <c:v>0.50014936923980002</c:v>
                </c:pt>
                <c:pt idx="8439">
                  <c:v>0.50028234720230003</c:v>
                </c:pt>
                <c:pt idx="8440">
                  <c:v>0.50038039684299995</c:v>
                </c:pt>
                <c:pt idx="8441">
                  <c:v>0.5005359649658</c:v>
                </c:pt>
                <c:pt idx="8442">
                  <c:v>0.5006318688393</c:v>
                </c:pt>
                <c:pt idx="8443">
                  <c:v>0.50076198577880005</c:v>
                </c:pt>
                <c:pt idx="8444">
                  <c:v>0.50089156627660003</c:v>
                </c:pt>
                <c:pt idx="8445">
                  <c:v>0.50104987621310004</c:v>
                </c:pt>
                <c:pt idx="8446">
                  <c:v>0.50120568275449995</c:v>
                </c:pt>
                <c:pt idx="8447">
                  <c:v>0.50134658813480004</c:v>
                </c:pt>
                <c:pt idx="8448">
                  <c:v>0.50148016214369995</c:v>
                </c:pt>
                <c:pt idx="8449">
                  <c:v>0.50175040960310002</c:v>
                </c:pt>
                <c:pt idx="8450">
                  <c:v>0.50195366144179998</c:v>
                </c:pt>
                <c:pt idx="8451">
                  <c:v>0.5021482110023</c:v>
                </c:pt>
                <c:pt idx="8452">
                  <c:v>0.502297103405</c:v>
                </c:pt>
                <c:pt idx="8453">
                  <c:v>0.50242811441419999</c:v>
                </c:pt>
                <c:pt idx="8454">
                  <c:v>0.50256323814390003</c:v>
                </c:pt>
                <c:pt idx="8455">
                  <c:v>0.50272196531299995</c:v>
                </c:pt>
                <c:pt idx="8456">
                  <c:v>0.50288045406339998</c:v>
                </c:pt>
                <c:pt idx="8457">
                  <c:v>0.50297784805300005</c:v>
                </c:pt>
                <c:pt idx="8458">
                  <c:v>0.50310736894609998</c:v>
                </c:pt>
                <c:pt idx="8459">
                  <c:v>0.50320959091189998</c:v>
                </c:pt>
                <c:pt idx="8460">
                  <c:v>0.50334125757220005</c:v>
                </c:pt>
                <c:pt idx="8461">
                  <c:v>0.50352197885509997</c:v>
                </c:pt>
                <c:pt idx="8462">
                  <c:v>0.50369763374330001</c:v>
                </c:pt>
                <c:pt idx="8463">
                  <c:v>0.5038318634033</c:v>
                </c:pt>
                <c:pt idx="8464">
                  <c:v>0.50400424003599997</c:v>
                </c:pt>
                <c:pt idx="8465">
                  <c:v>0.50417077541349997</c:v>
                </c:pt>
                <c:pt idx="8466">
                  <c:v>0.50442832708359997</c:v>
                </c:pt>
                <c:pt idx="8467">
                  <c:v>0.5047021508217</c:v>
                </c:pt>
                <c:pt idx="8468">
                  <c:v>0.50486809015269996</c:v>
                </c:pt>
                <c:pt idx="8469">
                  <c:v>0.50511699914929997</c:v>
                </c:pt>
                <c:pt idx="8470">
                  <c:v>0.50542622804640003</c:v>
                </c:pt>
                <c:pt idx="8471">
                  <c:v>0.5055591464043</c:v>
                </c:pt>
                <c:pt idx="8472">
                  <c:v>0.50565606355670001</c:v>
                </c:pt>
                <c:pt idx="8473">
                  <c:v>0.50581294298169999</c:v>
                </c:pt>
                <c:pt idx="8474">
                  <c:v>0.50600588321689999</c:v>
                </c:pt>
                <c:pt idx="8475">
                  <c:v>0.50616407394410001</c:v>
                </c:pt>
                <c:pt idx="8476">
                  <c:v>0.50636512041089998</c:v>
                </c:pt>
                <c:pt idx="8477">
                  <c:v>0.50649422407150002</c:v>
                </c:pt>
                <c:pt idx="8478">
                  <c:v>0.5065910816193</c:v>
                </c:pt>
                <c:pt idx="8479">
                  <c:v>0.50675237178800003</c:v>
                </c:pt>
                <c:pt idx="8480">
                  <c:v>0.50695848464969995</c:v>
                </c:pt>
                <c:pt idx="8481">
                  <c:v>0.50716376304629995</c:v>
                </c:pt>
                <c:pt idx="8482">
                  <c:v>0.50730091333390004</c:v>
                </c:pt>
                <c:pt idx="8483">
                  <c:v>0.50743502378460004</c:v>
                </c:pt>
                <c:pt idx="8484">
                  <c:v>0.5075373053551</c:v>
                </c:pt>
                <c:pt idx="8485">
                  <c:v>0.5076964497566</c:v>
                </c:pt>
                <c:pt idx="8486">
                  <c:v>0.50782090425490001</c:v>
                </c:pt>
                <c:pt idx="8487">
                  <c:v>0.50791841745379995</c:v>
                </c:pt>
                <c:pt idx="8488">
                  <c:v>0.50805246829990003</c:v>
                </c:pt>
                <c:pt idx="8489">
                  <c:v>0.50818550586699995</c:v>
                </c:pt>
                <c:pt idx="8490">
                  <c:v>0.50835531950000001</c:v>
                </c:pt>
                <c:pt idx="8491">
                  <c:v>0.50851482152939997</c:v>
                </c:pt>
                <c:pt idx="8492">
                  <c:v>0.50865060091019998</c:v>
                </c:pt>
                <c:pt idx="8493">
                  <c:v>0.50881665945050003</c:v>
                </c:pt>
                <c:pt idx="8494">
                  <c:v>0.50908631086349998</c:v>
                </c:pt>
                <c:pt idx="8495">
                  <c:v>0.50929367542269999</c:v>
                </c:pt>
                <c:pt idx="8496">
                  <c:v>0.50962316989900003</c:v>
                </c:pt>
                <c:pt idx="8497">
                  <c:v>0.50998860597609996</c:v>
                </c:pt>
                <c:pt idx="8498">
                  <c:v>0.51015239953989999</c:v>
                </c:pt>
                <c:pt idx="8499">
                  <c:v>0.51028370857240002</c:v>
                </c:pt>
                <c:pt idx="8500">
                  <c:v>0.51037609577179999</c:v>
                </c:pt>
                <c:pt idx="8501">
                  <c:v>0.51057797670359995</c:v>
                </c:pt>
                <c:pt idx="8502">
                  <c:v>0.51075452566150004</c:v>
                </c:pt>
                <c:pt idx="8503">
                  <c:v>0.51089203357699997</c:v>
                </c:pt>
                <c:pt idx="8504">
                  <c:v>0.51098990440369996</c:v>
                </c:pt>
                <c:pt idx="8505">
                  <c:v>0.51109129190439995</c:v>
                </c:pt>
                <c:pt idx="8506">
                  <c:v>0.51119297742839998</c:v>
                </c:pt>
                <c:pt idx="8507">
                  <c:v>0.51133155822749998</c:v>
                </c:pt>
                <c:pt idx="8508">
                  <c:v>0.51146835088730003</c:v>
                </c:pt>
                <c:pt idx="8509">
                  <c:v>0.51157140731810002</c:v>
                </c:pt>
                <c:pt idx="8510">
                  <c:v>0.51166844367980002</c:v>
                </c:pt>
                <c:pt idx="8511">
                  <c:v>0.51180034875869995</c:v>
                </c:pt>
                <c:pt idx="8512">
                  <c:v>0.51190441846849999</c:v>
                </c:pt>
                <c:pt idx="8513">
                  <c:v>0.51208406686779995</c:v>
                </c:pt>
                <c:pt idx="8514">
                  <c:v>0.51222461462019997</c:v>
                </c:pt>
                <c:pt idx="8515">
                  <c:v>0.51239991188050005</c:v>
                </c:pt>
                <c:pt idx="8516">
                  <c:v>0.51256686449050004</c:v>
                </c:pt>
                <c:pt idx="8517">
                  <c:v>0.51273453235629995</c:v>
                </c:pt>
                <c:pt idx="8518">
                  <c:v>0.5128671526909</c:v>
                </c:pt>
                <c:pt idx="8519">
                  <c:v>0.51299750804900002</c:v>
                </c:pt>
                <c:pt idx="8520">
                  <c:v>0.51327699422840001</c:v>
                </c:pt>
                <c:pt idx="8521">
                  <c:v>0.51347899436949995</c:v>
                </c:pt>
                <c:pt idx="8522">
                  <c:v>0.51368516683580001</c:v>
                </c:pt>
                <c:pt idx="8523">
                  <c:v>0.51387721300129996</c:v>
                </c:pt>
                <c:pt idx="8524">
                  <c:v>0.51417857408519996</c:v>
                </c:pt>
                <c:pt idx="8525">
                  <c:v>0.51438856124879995</c:v>
                </c:pt>
                <c:pt idx="8526">
                  <c:v>0.51473939418790005</c:v>
                </c:pt>
                <c:pt idx="8527">
                  <c:v>0.51498800516130006</c:v>
                </c:pt>
                <c:pt idx="8528">
                  <c:v>0.51518923044200005</c:v>
                </c:pt>
                <c:pt idx="8529">
                  <c:v>0.51531165838240001</c:v>
                </c:pt>
                <c:pt idx="8530">
                  <c:v>0.51544576883320004</c:v>
                </c:pt>
                <c:pt idx="8531">
                  <c:v>0.51558876037599999</c:v>
                </c:pt>
                <c:pt idx="8532">
                  <c:v>0.51588755846019996</c:v>
                </c:pt>
                <c:pt idx="8533">
                  <c:v>0.51609504222869995</c:v>
                </c:pt>
                <c:pt idx="8534">
                  <c:v>0.51623404026029995</c:v>
                </c:pt>
                <c:pt idx="8535">
                  <c:v>0.51636224985120005</c:v>
                </c:pt>
                <c:pt idx="8536">
                  <c:v>0.5165619850159</c:v>
                </c:pt>
                <c:pt idx="8537">
                  <c:v>0.51669633388519998</c:v>
                </c:pt>
                <c:pt idx="8538">
                  <c:v>0.51679462194439996</c:v>
                </c:pt>
                <c:pt idx="8539">
                  <c:v>0.51699042320249999</c:v>
                </c:pt>
                <c:pt idx="8540">
                  <c:v>0.51717984676359996</c:v>
                </c:pt>
                <c:pt idx="8541">
                  <c:v>0.5172753930092</c:v>
                </c:pt>
                <c:pt idx="8542">
                  <c:v>0.51736718416210004</c:v>
                </c:pt>
                <c:pt idx="8543">
                  <c:v>0.51750314235689998</c:v>
                </c:pt>
                <c:pt idx="8544">
                  <c:v>0.51770627498629995</c:v>
                </c:pt>
                <c:pt idx="8545">
                  <c:v>0.51797384023670001</c:v>
                </c:pt>
                <c:pt idx="8546">
                  <c:v>0.5181993842125</c:v>
                </c:pt>
                <c:pt idx="8547">
                  <c:v>0.51842582225800005</c:v>
                </c:pt>
                <c:pt idx="8548">
                  <c:v>0.51859205961230004</c:v>
                </c:pt>
                <c:pt idx="8549">
                  <c:v>0.51872229576109996</c:v>
                </c:pt>
                <c:pt idx="8550">
                  <c:v>0.51885926723480003</c:v>
                </c:pt>
                <c:pt idx="8551">
                  <c:v>0.518998503685</c:v>
                </c:pt>
                <c:pt idx="8552">
                  <c:v>0.51910811662669998</c:v>
                </c:pt>
                <c:pt idx="8553">
                  <c:v>0.51927220821380005</c:v>
                </c:pt>
                <c:pt idx="8554">
                  <c:v>0.5194420218468</c:v>
                </c:pt>
                <c:pt idx="8555">
                  <c:v>0.51979815959929998</c:v>
                </c:pt>
                <c:pt idx="8556">
                  <c:v>0.51998633146289996</c:v>
                </c:pt>
                <c:pt idx="8557">
                  <c:v>0.52015447616580002</c:v>
                </c:pt>
                <c:pt idx="8558">
                  <c:v>0.52035433053970004</c:v>
                </c:pt>
                <c:pt idx="8559">
                  <c:v>0.52054452896119996</c:v>
                </c:pt>
                <c:pt idx="8560">
                  <c:v>0.52064645290370004</c:v>
                </c:pt>
                <c:pt idx="8561">
                  <c:v>0.52074027061460004</c:v>
                </c:pt>
                <c:pt idx="8562">
                  <c:v>0.5210736989975</c:v>
                </c:pt>
                <c:pt idx="8563">
                  <c:v>0.52120959758759999</c:v>
                </c:pt>
                <c:pt idx="8564">
                  <c:v>0.52154284715650001</c:v>
                </c:pt>
                <c:pt idx="8565">
                  <c:v>0.52167361974719995</c:v>
                </c:pt>
                <c:pt idx="8566">
                  <c:v>0.52183300256730003</c:v>
                </c:pt>
                <c:pt idx="8567">
                  <c:v>0.52195543050769999</c:v>
                </c:pt>
                <c:pt idx="8568">
                  <c:v>0.52211463451390006</c:v>
                </c:pt>
                <c:pt idx="8569">
                  <c:v>0.52233415842060005</c:v>
                </c:pt>
                <c:pt idx="8570">
                  <c:v>0.52242881059650004</c:v>
                </c:pt>
                <c:pt idx="8571">
                  <c:v>0.52252030372619995</c:v>
                </c:pt>
                <c:pt idx="8572">
                  <c:v>0.52264726161959996</c:v>
                </c:pt>
                <c:pt idx="8573">
                  <c:v>0.52277624607090001</c:v>
                </c:pt>
                <c:pt idx="8574">
                  <c:v>0.52287393808360005</c:v>
                </c:pt>
                <c:pt idx="8575">
                  <c:v>0.52304655313490001</c:v>
                </c:pt>
                <c:pt idx="8576">
                  <c:v>0.52325206995009999</c:v>
                </c:pt>
                <c:pt idx="8577">
                  <c:v>0.52342665195469995</c:v>
                </c:pt>
                <c:pt idx="8578">
                  <c:v>0.52365666627880003</c:v>
                </c:pt>
                <c:pt idx="8579">
                  <c:v>0.52379101514820003</c:v>
                </c:pt>
                <c:pt idx="8580">
                  <c:v>0.52392685413359996</c:v>
                </c:pt>
                <c:pt idx="8581">
                  <c:v>0.52405470609659999</c:v>
                </c:pt>
                <c:pt idx="8582">
                  <c:v>0.52418220043179997</c:v>
                </c:pt>
                <c:pt idx="8583">
                  <c:v>0.52428019046779994</c:v>
                </c:pt>
                <c:pt idx="8584">
                  <c:v>0.52440237998960004</c:v>
                </c:pt>
                <c:pt idx="8585">
                  <c:v>0.52473992109300005</c:v>
                </c:pt>
                <c:pt idx="8586">
                  <c:v>0.52487492561339999</c:v>
                </c:pt>
                <c:pt idx="8587">
                  <c:v>0.52501213550570003</c:v>
                </c:pt>
                <c:pt idx="8588">
                  <c:v>0.52525472640990001</c:v>
                </c:pt>
                <c:pt idx="8589">
                  <c:v>0.52548527717589999</c:v>
                </c:pt>
                <c:pt idx="8590">
                  <c:v>0.52574509382250001</c:v>
                </c:pt>
                <c:pt idx="8591">
                  <c:v>0.52587878704070001</c:v>
                </c:pt>
                <c:pt idx="8592">
                  <c:v>0.52601134777070002</c:v>
                </c:pt>
                <c:pt idx="8593">
                  <c:v>0.52617472410199995</c:v>
                </c:pt>
                <c:pt idx="8594">
                  <c:v>0.52629375457759997</c:v>
                </c:pt>
                <c:pt idx="8595">
                  <c:v>0.52642154693599996</c:v>
                </c:pt>
                <c:pt idx="8596">
                  <c:v>0.52651292085650003</c:v>
                </c:pt>
                <c:pt idx="8597">
                  <c:v>0.52663767337800005</c:v>
                </c:pt>
                <c:pt idx="8598">
                  <c:v>0.52673530578609995</c:v>
                </c:pt>
                <c:pt idx="8599">
                  <c:v>0.52686756849289995</c:v>
                </c:pt>
                <c:pt idx="8600">
                  <c:v>0.52696996927259998</c:v>
                </c:pt>
                <c:pt idx="8601">
                  <c:v>0.52717053890230003</c:v>
                </c:pt>
                <c:pt idx="8602">
                  <c:v>0.52731901407240001</c:v>
                </c:pt>
                <c:pt idx="8603">
                  <c:v>0.52740639448170001</c:v>
                </c:pt>
                <c:pt idx="8604">
                  <c:v>0.52750200033189998</c:v>
                </c:pt>
                <c:pt idx="8605">
                  <c:v>0.52760398387910001</c:v>
                </c:pt>
                <c:pt idx="8606">
                  <c:v>0.52773237228390002</c:v>
                </c:pt>
                <c:pt idx="8607">
                  <c:v>0.52789163589480004</c:v>
                </c:pt>
                <c:pt idx="8608">
                  <c:v>0.52802425622939997</c:v>
                </c:pt>
                <c:pt idx="8609">
                  <c:v>0.5281671881676</c:v>
                </c:pt>
                <c:pt idx="8610">
                  <c:v>0.52830022573470004</c:v>
                </c:pt>
                <c:pt idx="8611">
                  <c:v>0.52842706441880005</c:v>
                </c:pt>
                <c:pt idx="8612">
                  <c:v>0.52854681015009997</c:v>
                </c:pt>
                <c:pt idx="8613">
                  <c:v>0.52868431806560001</c:v>
                </c:pt>
                <c:pt idx="8614">
                  <c:v>0.52884995937349999</c:v>
                </c:pt>
                <c:pt idx="8615">
                  <c:v>0.52904647588730003</c:v>
                </c:pt>
                <c:pt idx="8616">
                  <c:v>0.52921068668369997</c:v>
                </c:pt>
                <c:pt idx="8617">
                  <c:v>0.5293392539024</c:v>
                </c:pt>
                <c:pt idx="8618">
                  <c:v>0.52946424484249999</c:v>
                </c:pt>
                <c:pt idx="8619">
                  <c:v>0.52963161468510001</c:v>
                </c:pt>
                <c:pt idx="8620">
                  <c:v>0.52999001741410001</c:v>
                </c:pt>
                <c:pt idx="8621">
                  <c:v>0.53012740612029996</c:v>
                </c:pt>
                <c:pt idx="8622">
                  <c:v>0.53025478124619996</c:v>
                </c:pt>
                <c:pt idx="8623">
                  <c:v>0.53046447038650002</c:v>
                </c:pt>
                <c:pt idx="8624">
                  <c:v>0.53074252605439998</c:v>
                </c:pt>
                <c:pt idx="8625">
                  <c:v>0.53087633848189997</c:v>
                </c:pt>
                <c:pt idx="8626">
                  <c:v>0.53100770711900003</c:v>
                </c:pt>
                <c:pt idx="8627">
                  <c:v>0.53114110231400002</c:v>
                </c:pt>
                <c:pt idx="8628">
                  <c:v>0.53128057718279997</c:v>
                </c:pt>
                <c:pt idx="8629">
                  <c:v>0.53138095140459995</c:v>
                </c:pt>
                <c:pt idx="8630">
                  <c:v>0.5314711928368</c:v>
                </c:pt>
                <c:pt idx="8631">
                  <c:v>0.53159660100939998</c:v>
                </c:pt>
                <c:pt idx="8632">
                  <c:v>0.53169411420820001</c:v>
                </c:pt>
                <c:pt idx="8633">
                  <c:v>0.53182977437970003</c:v>
                </c:pt>
                <c:pt idx="8634">
                  <c:v>0.53192722797390002</c:v>
                </c:pt>
                <c:pt idx="8635">
                  <c:v>0.53208690881730003</c:v>
                </c:pt>
                <c:pt idx="8636">
                  <c:v>0.53218287229539996</c:v>
                </c:pt>
                <c:pt idx="8637">
                  <c:v>0.53232449293140005</c:v>
                </c:pt>
                <c:pt idx="8638">
                  <c:v>0.53249132633209995</c:v>
                </c:pt>
                <c:pt idx="8639">
                  <c:v>0.53271347284320003</c:v>
                </c:pt>
                <c:pt idx="8640">
                  <c:v>0.53288179635999999</c:v>
                </c:pt>
                <c:pt idx="8641">
                  <c:v>0.53305786848070003</c:v>
                </c:pt>
                <c:pt idx="8642">
                  <c:v>0.5333244800568</c:v>
                </c:pt>
                <c:pt idx="8643">
                  <c:v>0.53345108032230004</c:v>
                </c:pt>
                <c:pt idx="8644">
                  <c:v>0.5335478186607</c:v>
                </c:pt>
                <c:pt idx="8645">
                  <c:v>0.53364521265029996</c:v>
                </c:pt>
                <c:pt idx="8646">
                  <c:v>0.53377830982209995</c:v>
                </c:pt>
                <c:pt idx="8647">
                  <c:v>0.53391104936599998</c:v>
                </c:pt>
                <c:pt idx="8648">
                  <c:v>0.53400462865830001</c:v>
                </c:pt>
                <c:pt idx="8649">
                  <c:v>0.53413265943529997</c:v>
                </c:pt>
                <c:pt idx="8650">
                  <c:v>0.5343247056007</c:v>
                </c:pt>
                <c:pt idx="8651">
                  <c:v>0.5344657897949</c:v>
                </c:pt>
                <c:pt idx="8652">
                  <c:v>0.5346404314041</c:v>
                </c:pt>
                <c:pt idx="8653">
                  <c:v>0.53477221727369995</c:v>
                </c:pt>
                <c:pt idx="8654">
                  <c:v>0.53495442867279996</c:v>
                </c:pt>
                <c:pt idx="8655">
                  <c:v>0.53524363040919998</c:v>
                </c:pt>
                <c:pt idx="8656">
                  <c:v>0.53537487983700005</c:v>
                </c:pt>
                <c:pt idx="8657">
                  <c:v>0.53554570674900004</c:v>
                </c:pt>
                <c:pt idx="8658">
                  <c:v>0.53571814298630005</c:v>
                </c:pt>
                <c:pt idx="8659">
                  <c:v>0.535847723484</c:v>
                </c:pt>
                <c:pt idx="8660">
                  <c:v>0.53608316183089999</c:v>
                </c:pt>
                <c:pt idx="8661">
                  <c:v>0.53625041246409999</c:v>
                </c:pt>
                <c:pt idx="8662">
                  <c:v>0.53642320632929996</c:v>
                </c:pt>
                <c:pt idx="8663">
                  <c:v>0.53658717870710004</c:v>
                </c:pt>
                <c:pt idx="8664">
                  <c:v>0.53667598962780005</c:v>
                </c:pt>
                <c:pt idx="8665">
                  <c:v>0.53680324554439995</c:v>
                </c:pt>
                <c:pt idx="8666">
                  <c:v>0.5368976593018</c:v>
                </c:pt>
                <c:pt idx="8667">
                  <c:v>0.53702551126480003</c:v>
                </c:pt>
                <c:pt idx="8668">
                  <c:v>0.53714907169339998</c:v>
                </c:pt>
                <c:pt idx="8669">
                  <c:v>0.53727900981900001</c:v>
                </c:pt>
                <c:pt idx="8670">
                  <c:v>0.53747719526290005</c:v>
                </c:pt>
                <c:pt idx="8671">
                  <c:v>0.53764253854749999</c:v>
                </c:pt>
                <c:pt idx="8672">
                  <c:v>0.53777807950970002</c:v>
                </c:pt>
                <c:pt idx="8673">
                  <c:v>0.53807580471039995</c:v>
                </c:pt>
                <c:pt idx="8674">
                  <c:v>0.538252055645</c:v>
                </c:pt>
                <c:pt idx="8675">
                  <c:v>0.53845757246019998</c:v>
                </c:pt>
                <c:pt idx="8676">
                  <c:v>0.5386323928833</c:v>
                </c:pt>
                <c:pt idx="8677">
                  <c:v>0.5388049483299</c:v>
                </c:pt>
                <c:pt idx="8678">
                  <c:v>0.53897172212599997</c:v>
                </c:pt>
                <c:pt idx="8679">
                  <c:v>0.53913867473599997</c:v>
                </c:pt>
                <c:pt idx="8680">
                  <c:v>0.5392791032791</c:v>
                </c:pt>
                <c:pt idx="8681">
                  <c:v>0.53941345214839997</c:v>
                </c:pt>
                <c:pt idx="8682">
                  <c:v>0.53953582048420001</c:v>
                </c:pt>
                <c:pt idx="8683">
                  <c:v>0.53962564468380003</c:v>
                </c:pt>
                <c:pt idx="8684">
                  <c:v>0.53976434469220003</c:v>
                </c:pt>
                <c:pt idx="8685">
                  <c:v>0.53994047641749998</c:v>
                </c:pt>
                <c:pt idx="8686">
                  <c:v>0.54030925035480004</c:v>
                </c:pt>
                <c:pt idx="8687">
                  <c:v>0.54059922695160001</c:v>
                </c:pt>
                <c:pt idx="8688">
                  <c:v>0.54077136516570001</c:v>
                </c:pt>
                <c:pt idx="8689">
                  <c:v>0.54092901945109995</c:v>
                </c:pt>
                <c:pt idx="8690">
                  <c:v>0.54109460115429997</c:v>
                </c:pt>
                <c:pt idx="8691">
                  <c:v>0.54130357503890003</c:v>
                </c:pt>
                <c:pt idx="8692">
                  <c:v>0.54151344299320003</c:v>
                </c:pt>
                <c:pt idx="8693">
                  <c:v>0.54181241989140005</c:v>
                </c:pt>
                <c:pt idx="8694">
                  <c:v>0.54209083318710005</c:v>
                </c:pt>
                <c:pt idx="8695">
                  <c:v>0.54223865270610005</c:v>
                </c:pt>
                <c:pt idx="8696">
                  <c:v>0.54240792989730002</c:v>
                </c:pt>
                <c:pt idx="8697">
                  <c:v>0.54253494739529995</c:v>
                </c:pt>
                <c:pt idx="8698">
                  <c:v>0.54264497756959995</c:v>
                </c:pt>
                <c:pt idx="8699">
                  <c:v>0.54277592897420002</c:v>
                </c:pt>
                <c:pt idx="8700">
                  <c:v>0.5429122447968</c:v>
                </c:pt>
                <c:pt idx="8701">
                  <c:v>0.54305416345599999</c:v>
                </c:pt>
                <c:pt idx="8702">
                  <c:v>0.5431582331657</c:v>
                </c:pt>
                <c:pt idx="8703">
                  <c:v>0.54329866170880003</c:v>
                </c:pt>
                <c:pt idx="8704">
                  <c:v>0.5433875322342</c:v>
                </c:pt>
                <c:pt idx="8705">
                  <c:v>0.54358309507369995</c:v>
                </c:pt>
                <c:pt idx="8706">
                  <c:v>0.54374891519549995</c:v>
                </c:pt>
                <c:pt idx="8707">
                  <c:v>0.54388207197189997</c:v>
                </c:pt>
                <c:pt idx="8708">
                  <c:v>0.54401826858519997</c:v>
                </c:pt>
                <c:pt idx="8709">
                  <c:v>0.5442233085632</c:v>
                </c:pt>
                <c:pt idx="8710">
                  <c:v>0.54452753067019999</c:v>
                </c:pt>
                <c:pt idx="8711">
                  <c:v>0.54485368728640005</c:v>
                </c:pt>
                <c:pt idx="8712">
                  <c:v>0.54498958587650004</c:v>
                </c:pt>
                <c:pt idx="8713">
                  <c:v>0.54535305500029996</c:v>
                </c:pt>
                <c:pt idx="8714">
                  <c:v>0.54570192098619996</c:v>
                </c:pt>
                <c:pt idx="8715">
                  <c:v>0.54582679271699996</c:v>
                </c:pt>
                <c:pt idx="8716">
                  <c:v>0.54600977897640002</c:v>
                </c:pt>
                <c:pt idx="8717">
                  <c:v>0.54620641469959996</c:v>
                </c:pt>
                <c:pt idx="8718">
                  <c:v>0.54641443490980002</c:v>
                </c:pt>
                <c:pt idx="8719">
                  <c:v>0.54657745361330001</c:v>
                </c:pt>
                <c:pt idx="8720">
                  <c:v>0.54670757055279995</c:v>
                </c:pt>
                <c:pt idx="8721">
                  <c:v>0.54680681228640005</c:v>
                </c:pt>
                <c:pt idx="8722">
                  <c:v>0.54696720838549995</c:v>
                </c:pt>
                <c:pt idx="8723">
                  <c:v>0.54712557792659999</c:v>
                </c:pt>
                <c:pt idx="8724">
                  <c:v>0.54722028970720005</c:v>
                </c:pt>
                <c:pt idx="8725">
                  <c:v>0.54731076955799995</c:v>
                </c:pt>
                <c:pt idx="8726">
                  <c:v>0.54743981361390004</c:v>
                </c:pt>
                <c:pt idx="8727">
                  <c:v>0.54760849475859996</c:v>
                </c:pt>
                <c:pt idx="8728">
                  <c:v>0.54778176546099999</c:v>
                </c:pt>
                <c:pt idx="8729">
                  <c:v>0.54810523986820003</c:v>
                </c:pt>
                <c:pt idx="8730">
                  <c:v>0.54846656322480003</c:v>
                </c:pt>
                <c:pt idx="8731">
                  <c:v>0.54873490333560004</c:v>
                </c:pt>
                <c:pt idx="8732">
                  <c:v>0.54882925748830003</c:v>
                </c:pt>
                <c:pt idx="8733">
                  <c:v>0.54892766475679999</c:v>
                </c:pt>
                <c:pt idx="8734">
                  <c:v>0.5490140914917</c:v>
                </c:pt>
                <c:pt idx="8735">
                  <c:v>0.5491442680359</c:v>
                </c:pt>
                <c:pt idx="8736">
                  <c:v>0.54930526018140002</c:v>
                </c:pt>
                <c:pt idx="8737">
                  <c:v>0.54943430423740003</c:v>
                </c:pt>
                <c:pt idx="8738">
                  <c:v>0.5495630502701</c:v>
                </c:pt>
                <c:pt idx="8739">
                  <c:v>0.54969161748890005</c:v>
                </c:pt>
                <c:pt idx="8740">
                  <c:v>0.5499211549759</c:v>
                </c:pt>
                <c:pt idx="8741">
                  <c:v>0.55009043216709996</c:v>
                </c:pt>
                <c:pt idx="8742">
                  <c:v>0.55026215314869997</c:v>
                </c:pt>
                <c:pt idx="8743">
                  <c:v>0.55059272050859998</c:v>
                </c:pt>
                <c:pt idx="8744">
                  <c:v>0.55095088481900001</c:v>
                </c:pt>
                <c:pt idx="8745">
                  <c:v>0.55114620924000002</c:v>
                </c:pt>
                <c:pt idx="8746">
                  <c:v>0.55134093761439995</c:v>
                </c:pt>
                <c:pt idx="8747">
                  <c:v>0.55158340930939997</c:v>
                </c:pt>
                <c:pt idx="8748">
                  <c:v>0.55178499221800004</c:v>
                </c:pt>
                <c:pt idx="8749">
                  <c:v>0.55195295810699996</c:v>
                </c:pt>
                <c:pt idx="8750">
                  <c:v>0.55211526155470003</c:v>
                </c:pt>
                <c:pt idx="8751">
                  <c:v>0.55235242843629995</c:v>
                </c:pt>
                <c:pt idx="8752">
                  <c:v>0.55266189575199998</c:v>
                </c:pt>
                <c:pt idx="8753">
                  <c:v>0.55300688743589999</c:v>
                </c:pt>
                <c:pt idx="8754">
                  <c:v>0.55332958698269996</c:v>
                </c:pt>
                <c:pt idx="8755">
                  <c:v>0.55367338657380005</c:v>
                </c:pt>
                <c:pt idx="8756">
                  <c:v>0.55402314662929997</c:v>
                </c:pt>
                <c:pt idx="8757">
                  <c:v>0.55424147844310001</c:v>
                </c:pt>
                <c:pt idx="8758">
                  <c:v>0.55440229177470002</c:v>
                </c:pt>
                <c:pt idx="8759">
                  <c:v>0.55460804700849997</c:v>
                </c:pt>
                <c:pt idx="8760">
                  <c:v>0.55479961633679997</c:v>
                </c:pt>
                <c:pt idx="8761">
                  <c:v>0.55495774745939996</c:v>
                </c:pt>
                <c:pt idx="8762">
                  <c:v>0.55512881278990001</c:v>
                </c:pt>
                <c:pt idx="8763">
                  <c:v>0.55547553300859998</c:v>
                </c:pt>
                <c:pt idx="8764">
                  <c:v>0.55584001541140005</c:v>
                </c:pt>
                <c:pt idx="8765">
                  <c:v>0.5560779571533</c:v>
                </c:pt>
                <c:pt idx="8766">
                  <c:v>0.55627620220179996</c:v>
                </c:pt>
                <c:pt idx="8767">
                  <c:v>0.55643087625499998</c:v>
                </c:pt>
                <c:pt idx="8768">
                  <c:v>0.55656158924099997</c:v>
                </c:pt>
                <c:pt idx="8769">
                  <c:v>0.55665576457980004</c:v>
                </c:pt>
                <c:pt idx="8770">
                  <c:v>0.55679047107699997</c:v>
                </c:pt>
                <c:pt idx="8771">
                  <c:v>0.55696004629139995</c:v>
                </c:pt>
                <c:pt idx="8772">
                  <c:v>0.55708891153340001</c:v>
                </c:pt>
                <c:pt idx="8773">
                  <c:v>0.55742383003230001</c:v>
                </c:pt>
                <c:pt idx="8774">
                  <c:v>0.55778515338900003</c:v>
                </c:pt>
                <c:pt idx="8775">
                  <c:v>0.55801790952679997</c:v>
                </c:pt>
                <c:pt idx="8776">
                  <c:v>0.55820691585540005</c:v>
                </c:pt>
                <c:pt idx="8777">
                  <c:v>0.55836570262910001</c:v>
                </c:pt>
                <c:pt idx="8778">
                  <c:v>0.55852872133260001</c:v>
                </c:pt>
                <c:pt idx="8779">
                  <c:v>0.55865865945820004</c:v>
                </c:pt>
                <c:pt idx="8780">
                  <c:v>0.55879348516460003</c:v>
                </c:pt>
                <c:pt idx="8781">
                  <c:v>0.55896359682079999</c:v>
                </c:pt>
                <c:pt idx="8782">
                  <c:v>0.55912154912949996</c:v>
                </c:pt>
                <c:pt idx="8783">
                  <c:v>0.55924671888349997</c:v>
                </c:pt>
                <c:pt idx="8784">
                  <c:v>0.55940639972689998</c:v>
                </c:pt>
                <c:pt idx="8785">
                  <c:v>0.55956965684890003</c:v>
                </c:pt>
                <c:pt idx="8786">
                  <c:v>0.5596712827682</c:v>
                </c:pt>
                <c:pt idx="8787">
                  <c:v>0.55977648496629995</c:v>
                </c:pt>
                <c:pt idx="8788">
                  <c:v>0.55990612506869997</c:v>
                </c:pt>
                <c:pt idx="8789">
                  <c:v>0.56009465456009999</c:v>
                </c:pt>
                <c:pt idx="8790">
                  <c:v>0.56029659509660001</c:v>
                </c:pt>
                <c:pt idx="8791">
                  <c:v>0.5606597065926</c:v>
                </c:pt>
                <c:pt idx="8792">
                  <c:v>0.56078857183459996</c:v>
                </c:pt>
                <c:pt idx="8793">
                  <c:v>0.56095761060710003</c:v>
                </c:pt>
                <c:pt idx="8794">
                  <c:v>0.56116133928300005</c:v>
                </c:pt>
                <c:pt idx="8795">
                  <c:v>0.56146830320359997</c:v>
                </c:pt>
                <c:pt idx="8796">
                  <c:v>0.5618201494217</c:v>
                </c:pt>
                <c:pt idx="8797">
                  <c:v>0.56206518411640005</c:v>
                </c:pt>
                <c:pt idx="8798">
                  <c:v>0.56240999698640004</c:v>
                </c:pt>
                <c:pt idx="8799">
                  <c:v>0.56266599893570002</c:v>
                </c:pt>
                <c:pt idx="8800">
                  <c:v>0.56282716989519999</c:v>
                </c:pt>
                <c:pt idx="8801">
                  <c:v>0.56298178434370005</c:v>
                </c:pt>
                <c:pt idx="8802">
                  <c:v>0.56326842308040004</c:v>
                </c:pt>
                <c:pt idx="8803">
                  <c:v>0.56350040435790005</c:v>
                </c:pt>
                <c:pt idx="8804">
                  <c:v>0.56368637084960005</c:v>
                </c:pt>
                <c:pt idx="8805">
                  <c:v>0.56387269496920001</c:v>
                </c:pt>
                <c:pt idx="8806">
                  <c:v>0.56422936916349997</c:v>
                </c:pt>
                <c:pt idx="8807">
                  <c:v>0.56453698873519997</c:v>
                </c:pt>
                <c:pt idx="8808">
                  <c:v>0.56488263607029998</c:v>
                </c:pt>
                <c:pt idx="8809">
                  <c:v>0.56523519754410001</c:v>
                </c:pt>
                <c:pt idx="8810">
                  <c:v>0.56557071208950005</c:v>
                </c:pt>
                <c:pt idx="8811">
                  <c:v>0.56590878963470004</c:v>
                </c:pt>
                <c:pt idx="8812">
                  <c:v>0.5662598609924</c:v>
                </c:pt>
                <c:pt idx="8813">
                  <c:v>0.56658196449279996</c:v>
                </c:pt>
                <c:pt idx="8814">
                  <c:v>0.5669107437134</c:v>
                </c:pt>
                <c:pt idx="8815">
                  <c:v>0.56724584102630005</c:v>
                </c:pt>
                <c:pt idx="8816">
                  <c:v>0.56740266084669999</c:v>
                </c:pt>
                <c:pt idx="8817">
                  <c:v>0.56757771968839998</c:v>
                </c:pt>
                <c:pt idx="8818">
                  <c:v>0.5679063200951</c:v>
                </c:pt>
                <c:pt idx="8819">
                  <c:v>0.5681325793266</c:v>
                </c:pt>
                <c:pt idx="8820">
                  <c:v>0.56825864315029995</c:v>
                </c:pt>
                <c:pt idx="8821">
                  <c:v>0.56859403848650003</c:v>
                </c:pt>
                <c:pt idx="8822">
                  <c:v>0.56896799802779996</c:v>
                </c:pt>
                <c:pt idx="8823">
                  <c:v>0.56929540634160003</c:v>
                </c:pt>
                <c:pt idx="8824">
                  <c:v>0.56948620080949997</c:v>
                </c:pt>
                <c:pt idx="8825">
                  <c:v>0.56980019807820004</c:v>
                </c:pt>
                <c:pt idx="8826">
                  <c:v>0.57006400823589998</c:v>
                </c:pt>
                <c:pt idx="8827">
                  <c:v>0.57039648294449996</c:v>
                </c:pt>
                <c:pt idx="8828">
                  <c:v>0.57074373960489999</c:v>
                </c:pt>
                <c:pt idx="8829">
                  <c:v>0.57108330726620005</c:v>
                </c:pt>
                <c:pt idx="8830">
                  <c:v>0.57142108678820003</c:v>
                </c:pt>
                <c:pt idx="8831">
                  <c:v>0.57159852981570003</c:v>
                </c:pt>
                <c:pt idx="8832">
                  <c:v>0.57177269458769997</c:v>
                </c:pt>
                <c:pt idx="8833">
                  <c:v>0.57192474603650001</c:v>
                </c:pt>
                <c:pt idx="8834">
                  <c:v>0.57210975885390003</c:v>
                </c:pt>
                <c:pt idx="8835">
                  <c:v>0.57230591773990003</c:v>
                </c:pt>
                <c:pt idx="8836">
                  <c:v>0.57250082492830001</c:v>
                </c:pt>
                <c:pt idx="8837">
                  <c:v>0.57285761833189996</c:v>
                </c:pt>
                <c:pt idx="8838">
                  <c:v>0.57319742441179999</c:v>
                </c:pt>
                <c:pt idx="8839">
                  <c:v>0.57337051630019997</c:v>
                </c:pt>
                <c:pt idx="8840">
                  <c:v>0.57349699735640003</c:v>
                </c:pt>
                <c:pt idx="8841">
                  <c:v>0.57365548610689998</c:v>
                </c:pt>
                <c:pt idx="8842">
                  <c:v>0.57387340068820003</c:v>
                </c:pt>
                <c:pt idx="8843">
                  <c:v>0.57403439283369995</c:v>
                </c:pt>
                <c:pt idx="8844">
                  <c:v>0.57416421174999999</c:v>
                </c:pt>
                <c:pt idx="8845">
                  <c:v>0.57432508468629995</c:v>
                </c:pt>
                <c:pt idx="8846">
                  <c:v>0.57461488246920001</c:v>
                </c:pt>
                <c:pt idx="8847">
                  <c:v>0.57474994659419998</c:v>
                </c:pt>
                <c:pt idx="8848">
                  <c:v>0.5749782919884</c:v>
                </c:pt>
                <c:pt idx="8849">
                  <c:v>0.57530736923220005</c:v>
                </c:pt>
                <c:pt idx="8850">
                  <c:v>0.57561796903609996</c:v>
                </c:pt>
                <c:pt idx="8851">
                  <c:v>0.57585424184800005</c:v>
                </c:pt>
                <c:pt idx="8852">
                  <c:v>0.57601714134219995</c:v>
                </c:pt>
                <c:pt idx="8853">
                  <c:v>0.57636600732800003</c:v>
                </c:pt>
                <c:pt idx="8854">
                  <c:v>0.57672768831249999</c:v>
                </c:pt>
                <c:pt idx="8855">
                  <c:v>0.57695674896240001</c:v>
                </c:pt>
                <c:pt idx="8856">
                  <c:v>0.57725918293</c:v>
                </c:pt>
                <c:pt idx="8857">
                  <c:v>0.57748049497599996</c:v>
                </c:pt>
                <c:pt idx="8858">
                  <c:v>0.5777337551117</c:v>
                </c:pt>
                <c:pt idx="8859">
                  <c:v>0.57796579599380005</c:v>
                </c:pt>
                <c:pt idx="8860">
                  <c:v>0.57821828126910002</c:v>
                </c:pt>
                <c:pt idx="8861">
                  <c:v>0.57837498188019998</c:v>
                </c:pt>
                <c:pt idx="8862">
                  <c:v>0.57858210802080001</c:v>
                </c:pt>
                <c:pt idx="8863">
                  <c:v>0.57880419492720003</c:v>
                </c:pt>
                <c:pt idx="8864">
                  <c:v>0.57899105548859997</c:v>
                </c:pt>
                <c:pt idx="8865">
                  <c:v>0.57908225059509999</c:v>
                </c:pt>
                <c:pt idx="8866">
                  <c:v>0.57921004295349998</c:v>
                </c:pt>
                <c:pt idx="8867">
                  <c:v>0.57946282625199996</c:v>
                </c:pt>
                <c:pt idx="8868">
                  <c:v>0.57969355583189996</c:v>
                </c:pt>
                <c:pt idx="8869">
                  <c:v>0.57985889911650002</c:v>
                </c:pt>
                <c:pt idx="8870">
                  <c:v>0.57998609542849999</c:v>
                </c:pt>
                <c:pt idx="8871">
                  <c:v>0.58012324571609997</c:v>
                </c:pt>
                <c:pt idx="8872">
                  <c:v>0.58025139570240003</c:v>
                </c:pt>
                <c:pt idx="8873">
                  <c:v>0.58041691780089999</c:v>
                </c:pt>
                <c:pt idx="8874">
                  <c:v>0.58061814308170001</c:v>
                </c:pt>
                <c:pt idx="8875">
                  <c:v>0.58075380325320003</c:v>
                </c:pt>
                <c:pt idx="8876">
                  <c:v>0.58092975616459996</c:v>
                </c:pt>
                <c:pt idx="8877">
                  <c:v>0.58116817474369997</c:v>
                </c:pt>
                <c:pt idx="8878">
                  <c:v>0.58140122890470003</c:v>
                </c:pt>
                <c:pt idx="8879">
                  <c:v>0.58176672458650003</c:v>
                </c:pt>
                <c:pt idx="8880">
                  <c:v>0.58211511373519997</c:v>
                </c:pt>
                <c:pt idx="8881">
                  <c:v>0.5821621417999</c:v>
                </c:pt>
                <c:pt idx="8882">
                  <c:v>0.58226150274279997</c:v>
                </c:pt>
                <c:pt idx="8883">
                  <c:v>0.58230888843539996</c:v>
                </c:pt>
                <c:pt idx="8884">
                  <c:v>0.5823537111282</c:v>
                </c:pt>
                <c:pt idx="8885">
                  <c:v>0.58240169286730004</c:v>
                </c:pt>
                <c:pt idx="8886">
                  <c:v>0.5824479460716</c:v>
                </c:pt>
                <c:pt idx="8887">
                  <c:v>0.58249741792679999</c:v>
                </c:pt>
                <c:pt idx="8888">
                  <c:v>0.58286398649219995</c:v>
                </c:pt>
                <c:pt idx="8889">
                  <c:v>0.58308207988740002</c:v>
                </c:pt>
                <c:pt idx="8890">
                  <c:v>0.58336943387990003</c:v>
                </c:pt>
                <c:pt idx="8891">
                  <c:v>0.58369559049609998</c:v>
                </c:pt>
                <c:pt idx="8892">
                  <c:v>0.58404141664510001</c:v>
                </c:pt>
                <c:pt idx="8893">
                  <c:v>0.58422553539279998</c:v>
                </c:pt>
                <c:pt idx="8894">
                  <c:v>0.58437556028369997</c:v>
                </c:pt>
                <c:pt idx="8895">
                  <c:v>0.58451318740839997</c:v>
                </c:pt>
                <c:pt idx="8896">
                  <c:v>0.58481651544570001</c:v>
                </c:pt>
                <c:pt idx="8897">
                  <c:v>0.58500528335570001</c:v>
                </c:pt>
                <c:pt idx="8898">
                  <c:v>0.5851698517799</c:v>
                </c:pt>
                <c:pt idx="8899">
                  <c:v>0.58539694547650001</c:v>
                </c:pt>
                <c:pt idx="8900">
                  <c:v>0.5857350230217</c:v>
                </c:pt>
                <c:pt idx="8901">
                  <c:v>0.58593130111689995</c:v>
                </c:pt>
                <c:pt idx="8902">
                  <c:v>0.586029946804</c:v>
                </c:pt>
                <c:pt idx="8903">
                  <c:v>0.58623647689820002</c:v>
                </c:pt>
                <c:pt idx="8904">
                  <c:v>0.58648467063900001</c:v>
                </c:pt>
                <c:pt idx="8905">
                  <c:v>0.58667749166490002</c:v>
                </c:pt>
                <c:pt idx="8906">
                  <c:v>0.58702790737150001</c:v>
                </c:pt>
                <c:pt idx="8907">
                  <c:v>0.58735805749890002</c:v>
                </c:pt>
                <c:pt idx="8908">
                  <c:v>0.58769857883450005</c:v>
                </c:pt>
                <c:pt idx="8909">
                  <c:v>0.5880247354507</c:v>
                </c:pt>
                <c:pt idx="8910">
                  <c:v>0.58818358182910002</c:v>
                </c:pt>
                <c:pt idx="8911">
                  <c:v>0.58834236860279998</c:v>
                </c:pt>
                <c:pt idx="8912">
                  <c:v>0.58843064308170001</c:v>
                </c:pt>
                <c:pt idx="8913">
                  <c:v>0.58856540918349998</c:v>
                </c:pt>
                <c:pt idx="8914">
                  <c:v>0.58868998289109997</c:v>
                </c:pt>
                <c:pt idx="8915">
                  <c:v>0.58880919218060002</c:v>
                </c:pt>
                <c:pt idx="8916">
                  <c:v>0.58890455961230004</c:v>
                </c:pt>
                <c:pt idx="8917">
                  <c:v>0.58899384737009997</c:v>
                </c:pt>
                <c:pt idx="8918">
                  <c:v>0.58905965089800005</c:v>
                </c:pt>
                <c:pt idx="8919">
                  <c:v>0.58915364742279996</c:v>
                </c:pt>
                <c:pt idx="8920">
                  <c:v>0.58924907445910002</c:v>
                </c:pt>
                <c:pt idx="8921">
                  <c:v>0.58934676647189999</c:v>
                </c:pt>
                <c:pt idx="8922">
                  <c:v>0.58944606781010001</c:v>
                </c:pt>
                <c:pt idx="8923">
                  <c:v>0.5895713567734</c:v>
                </c:pt>
                <c:pt idx="8924">
                  <c:v>0.58973395824429997</c:v>
                </c:pt>
                <c:pt idx="8925">
                  <c:v>0.59004747867579999</c:v>
                </c:pt>
                <c:pt idx="8926">
                  <c:v>0.59020400047300003</c:v>
                </c:pt>
                <c:pt idx="8927">
                  <c:v>0.59032779932019996</c:v>
                </c:pt>
                <c:pt idx="8928">
                  <c:v>0.59045332670210005</c:v>
                </c:pt>
                <c:pt idx="8929">
                  <c:v>0.59061032533650004</c:v>
                </c:pt>
                <c:pt idx="8930">
                  <c:v>0.59096354246140004</c:v>
                </c:pt>
                <c:pt idx="8931">
                  <c:v>0.59128767251970005</c:v>
                </c:pt>
                <c:pt idx="8932">
                  <c:v>0.59148496389390004</c:v>
                </c:pt>
                <c:pt idx="8933">
                  <c:v>0.59182918071750001</c:v>
                </c:pt>
                <c:pt idx="8934">
                  <c:v>0.5921683907509</c:v>
                </c:pt>
                <c:pt idx="8935">
                  <c:v>0.59251272678379996</c:v>
                </c:pt>
                <c:pt idx="8936">
                  <c:v>0.59275853633880005</c:v>
                </c:pt>
                <c:pt idx="8937">
                  <c:v>0.59298431873320001</c:v>
                </c:pt>
                <c:pt idx="8938">
                  <c:v>0.59311562776570004</c:v>
                </c:pt>
                <c:pt idx="8939">
                  <c:v>0.5932402014732</c:v>
                </c:pt>
                <c:pt idx="8940">
                  <c:v>0.59339570999150004</c:v>
                </c:pt>
                <c:pt idx="8941">
                  <c:v>0.59349411726000001</c:v>
                </c:pt>
                <c:pt idx="8942">
                  <c:v>0.59361761808400004</c:v>
                </c:pt>
                <c:pt idx="8943">
                  <c:v>0.59397357702260001</c:v>
                </c:pt>
                <c:pt idx="8944">
                  <c:v>0.59432804584499999</c:v>
                </c:pt>
                <c:pt idx="8945">
                  <c:v>0.59466987848279995</c:v>
                </c:pt>
                <c:pt idx="8946">
                  <c:v>0.59486782550810002</c:v>
                </c:pt>
                <c:pt idx="8947">
                  <c:v>0.59502518177029995</c:v>
                </c:pt>
                <c:pt idx="8948">
                  <c:v>0.59514731168750001</c:v>
                </c:pt>
                <c:pt idx="8949">
                  <c:v>0.5952815413475</c:v>
                </c:pt>
                <c:pt idx="8950">
                  <c:v>0.59546667337420001</c:v>
                </c:pt>
                <c:pt idx="8951">
                  <c:v>0.59558194875720005</c:v>
                </c:pt>
                <c:pt idx="8952">
                  <c:v>0.59566819667820003</c:v>
                </c:pt>
                <c:pt idx="8953">
                  <c:v>0.59586489200589998</c:v>
                </c:pt>
                <c:pt idx="8954">
                  <c:v>0.5960908532143</c:v>
                </c:pt>
                <c:pt idx="8955">
                  <c:v>0.59624695777890002</c:v>
                </c:pt>
                <c:pt idx="8956">
                  <c:v>0.59637558460240003</c:v>
                </c:pt>
                <c:pt idx="8957">
                  <c:v>0.59647601842880005</c:v>
                </c:pt>
                <c:pt idx="8958">
                  <c:v>0.59657770395279996</c:v>
                </c:pt>
                <c:pt idx="8959">
                  <c:v>0.59667545557019996</c:v>
                </c:pt>
                <c:pt idx="8960">
                  <c:v>0.59682905673980002</c:v>
                </c:pt>
                <c:pt idx="8961">
                  <c:v>0.59701770544050003</c:v>
                </c:pt>
                <c:pt idx="8962">
                  <c:v>0.59714037179949997</c:v>
                </c:pt>
                <c:pt idx="8963">
                  <c:v>0.59733742475509999</c:v>
                </c:pt>
                <c:pt idx="8964">
                  <c:v>0.59750181436539995</c:v>
                </c:pt>
                <c:pt idx="8965">
                  <c:v>0.5976805686951</c:v>
                </c:pt>
                <c:pt idx="8966">
                  <c:v>0.59805250167849999</c:v>
                </c:pt>
                <c:pt idx="8967">
                  <c:v>0.59840500354769999</c:v>
                </c:pt>
                <c:pt idx="8968">
                  <c:v>0.59850269556049995</c:v>
                </c:pt>
                <c:pt idx="8969">
                  <c:v>0.59870189428330001</c:v>
                </c:pt>
                <c:pt idx="8970">
                  <c:v>0.59885698556900002</c:v>
                </c:pt>
                <c:pt idx="8971">
                  <c:v>0.5989820957184</c:v>
                </c:pt>
                <c:pt idx="8972">
                  <c:v>0.59910422563550003</c:v>
                </c:pt>
                <c:pt idx="8973">
                  <c:v>0.59929174184800005</c:v>
                </c:pt>
                <c:pt idx="8974">
                  <c:v>0.59939110279079999</c:v>
                </c:pt>
                <c:pt idx="8975">
                  <c:v>0.59951215982439998</c:v>
                </c:pt>
                <c:pt idx="8976">
                  <c:v>0.5995987653732</c:v>
                </c:pt>
                <c:pt idx="8977">
                  <c:v>0.5997240543365</c:v>
                </c:pt>
                <c:pt idx="8978">
                  <c:v>0.59988337755200005</c:v>
                </c:pt>
                <c:pt idx="8979">
                  <c:v>0.60019779205320001</c:v>
                </c:pt>
                <c:pt idx="8980">
                  <c:v>0.60032576322560005</c:v>
                </c:pt>
                <c:pt idx="8981">
                  <c:v>0.60049396753310003</c:v>
                </c:pt>
                <c:pt idx="8982">
                  <c:v>0.60061395168300002</c:v>
                </c:pt>
                <c:pt idx="8983">
                  <c:v>0.60074269771580002</c:v>
                </c:pt>
                <c:pt idx="8984">
                  <c:v>0.60086762905119995</c:v>
                </c:pt>
                <c:pt idx="8985">
                  <c:v>0.60103631019589998</c:v>
                </c:pt>
                <c:pt idx="8986">
                  <c:v>0.60121005773540004</c:v>
                </c:pt>
                <c:pt idx="8987">
                  <c:v>0.60137689113619996</c:v>
                </c:pt>
                <c:pt idx="8988">
                  <c:v>0.6015741229057</c:v>
                </c:pt>
                <c:pt idx="8989">
                  <c:v>0.60166811943050003</c:v>
                </c:pt>
                <c:pt idx="8990">
                  <c:v>0.60183012485499998</c:v>
                </c:pt>
                <c:pt idx="8991">
                  <c:v>0.60196745395660001</c:v>
                </c:pt>
                <c:pt idx="8992">
                  <c:v>0.60214185714720003</c:v>
                </c:pt>
                <c:pt idx="8993">
                  <c:v>0.60240858793259999</c:v>
                </c:pt>
                <c:pt idx="8994">
                  <c:v>0.60257476568220003</c:v>
                </c:pt>
                <c:pt idx="8995">
                  <c:v>0.60272598266599997</c:v>
                </c:pt>
                <c:pt idx="8996">
                  <c:v>0.602890431881</c:v>
                </c:pt>
                <c:pt idx="8997">
                  <c:v>0.60310059785839998</c:v>
                </c:pt>
                <c:pt idx="8998">
                  <c:v>0.60340040922159999</c:v>
                </c:pt>
                <c:pt idx="8999">
                  <c:v>0.60357224941249998</c:v>
                </c:pt>
                <c:pt idx="9000">
                  <c:v>0.60393035411829998</c:v>
                </c:pt>
                <c:pt idx="9001">
                  <c:v>0.60430467128749998</c:v>
                </c:pt>
                <c:pt idx="9002">
                  <c:v>0.60465699434279996</c:v>
                </c:pt>
                <c:pt idx="9003">
                  <c:v>0.60479038953779996</c:v>
                </c:pt>
                <c:pt idx="9004">
                  <c:v>0.60489028692250002</c:v>
                </c:pt>
                <c:pt idx="9005">
                  <c:v>0.604983985424</c:v>
                </c:pt>
                <c:pt idx="9006">
                  <c:v>0.60507518053050002</c:v>
                </c:pt>
                <c:pt idx="9007">
                  <c:v>0.60516893863679999</c:v>
                </c:pt>
                <c:pt idx="9008">
                  <c:v>0.60526710748669998</c:v>
                </c:pt>
                <c:pt idx="9009">
                  <c:v>0.60536974668499999</c:v>
                </c:pt>
                <c:pt idx="9010">
                  <c:v>0.60546547174450005</c:v>
                </c:pt>
                <c:pt idx="9011">
                  <c:v>0.60559171438220005</c:v>
                </c:pt>
                <c:pt idx="9012">
                  <c:v>0.60571765899660002</c:v>
                </c:pt>
                <c:pt idx="9013">
                  <c:v>0.60592091083529998</c:v>
                </c:pt>
                <c:pt idx="9014">
                  <c:v>0.60620969533919999</c:v>
                </c:pt>
                <c:pt idx="9015">
                  <c:v>0.60636758804320001</c:v>
                </c:pt>
                <c:pt idx="9016">
                  <c:v>0.6064999699593</c:v>
                </c:pt>
                <c:pt idx="9017">
                  <c:v>0.60672986507420001</c:v>
                </c:pt>
                <c:pt idx="9018">
                  <c:v>0.60688459873199996</c:v>
                </c:pt>
                <c:pt idx="9019">
                  <c:v>0.6070083975792</c:v>
                </c:pt>
                <c:pt idx="9020">
                  <c:v>0.60716271400449995</c:v>
                </c:pt>
                <c:pt idx="9021">
                  <c:v>0.60728913545609997</c:v>
                </c:pt>
                <c:pt idx="9022">
                  <c:v>0.60742002725599997</c:v>
                </c:pt>
                <c:pt idx="9023">
                  <c:v>0.60771149396900004</c:v>
                </c:pt>
                <c:pt idx="9024">
                  <c:v>0.60799247026439995</c:v>
                </c:pt>
                <c:pt idx="9025">
                  <c:v>0.60830688476560002</c:v>
                </c:pt>
                <c:pt idx="9026">
                  <c:v>0.6084417700768</c:v>
                </c:pt>
                <c:pt idx="9027">
                  <c:v>0.60856807231900001</c:v>
                </c:pt>
                <c:pt idx="9028">
                  <c:v>0.60865783691410003</c:v>
                </c:pt>
                <c:pt idx="9029">
                  <c:v>0.60878109931949997</c:v>
                </c:pt>
                <c:pt idx="9030">
                  <c:v>0.60887396335599997</c:v>
                </c:pt>
                <c:pt idx="9031">
                  <c:v>0.60903775691990003</c:v>
                </c:pt>
                <c:pt idx="9032">
                  <c:v>0.60917294025419999</c:v>
                </c:pt>
                <c:pt idx="9033">
                  <c:v>0.60927635431289995</c:v>
                </c:pt>
                <c:pt idx="9034">
                  <c:v>0.60937201976779998</c:v>
                </c:pt>
                <c:pt idx="9035">
                  <c:v>0.60971462726589998</c:v>
                </c:pt>
                <c:pt idx="9036">
                  <c:v>0.61007046699519996</c:v>
                </c:pt>
                <c:pt idx="9037">
                  <c:v>0.61035704612730002</c:v>
                </c:pt>
                <c:pt idx="9038">
                  <c:v>0.61062371730800002</c:v>
                </c:pt>
                <c:pt idx="9039">
                  <c:v>0.61089080572129995</c:v>
                </c:pt>
                <c:pt idx="9040">
                  <c:v>0.611235678196</c:v>
                </c:pt>
                <c:pt idx="9041">
                  <c:v>0.61159878969189996</c:v>
                </c:pt>
                <c:pt idx="9042">
                  <c:v>0.61176681518550002</c:v>
                </c:pt>
                <c:pt idx="9043">
                  <c:v>0.61211204528810004</c:v>
                </c:pt>
                <c:pt idx="9044">
                  <c:v>0.61237835884089997</c:v>
                </c:pt>
                <c:pt idx="9045">
                  <c:v>0.6126289367676</c:v>
                </c:pt>
                <c:pt idx="9046">
                  <c:v>0.61275964975359998</c:v>
                </c:pt>
                <c:pt idx="9047">
                  <c:v>0.61295539140699995</c:v>
                </c:pt>
                <c:pt idx="9048">
                  <c:v>0.61326396465300004</c:v>
                </c:pt>
                <c:pt idx="9049">
                  <c:v>0.61361438035960003</c:v>
                </c:pt>
                <c:pt idx="9050">
                  <c:v>0.61384510993959995</c:v>
                </c:pt>
                <c:pt idx="9051">
                  <c:v>0.61420249938960003</c:v>
                </c:pt>
                <c:pt idx="9052">
                  <c:v>0.61454379558560002</c:v>
                </c:pt>
                <c:pt idx="9053">
                  <c:v>0.61473673582080002</c:v>
                </c:pt>
                <c:pt idx="9054">
                  <c:v>0.61487191915509998</c:v>
                </c:pt>
                <c:pt idx="9055">
                  <c:v>0.615042090416</c:v>
                </c:pt>
                <c:pt idx="9056">
                  <c:v>0.615375161171</c:v>
                </c:pt>
                <c:pt idx="9057">
                  <c:v>0.61571907997130004</c:v>
                </c:pt>
                <c:pt idx="9058">
                  <c:v>0.61605978012079998</c:v>
                </c:pt>
                <c:pt idx="9059">
                  <c:v>0.61639517545699996</c:v>
                </c:pt>
                <c:pt idx="9060">
                  <c:v>0.61660039424900004</c:v>
                </c:pt>
                <c:pt idx="9061">
                  <c:v>0.61693888902659999</c:v>
                </c:pt>
                <c:pt idx="9062">
                  <c:v>0.61728632450099996</c:v>
                </c:pt>
                <c:pt idx="9063">
                  <c:v>0.61761868000029996</c:v>
                </c:pt>
                <c:pt idx="9064">
                  <c:v>0.61794203519820001</c:v>
                </c:pt>
                <c:pt idx="9065">
                  <c:v>0.61830151081090001</c:v>
                </c:pt>
                <c:pt idx="9066">
                  <c:v>0.61863309144970002</c:v>
                </c:pt>
                <c:pt idx="9067">
                  <c:v>0.61875873804089998</c:v>
                </c:pt>
                <c:pt idx="9068">
                  <c:v>0.61892527341839998</c:v>
                </c:pt>
                <c:pt idx="9069">
                  <c:v>0.61909025907519999</c:v>
                </c:pt>
                <c:pt idx="9070">
                  <c:v>0.61925023794169998</c:v>
                </c:pt>
                <c:pt idx="9071">
                  <c:v>0.61940634250640003</c:v>
                </c:pt>
                <c:pt idx="9072">
                  <c:v>0.61957085132599998</c:v>
                </c:pt>
                <c:pt idx="9073">
                  <c:v>0.61990761756900004</c:v>
                </c:pt>
                <c:pt idx="9074">
                  <c:v>0.62025541067120005</c:v>
                </c:pt>
                <c:pt idx="9075">
                  <c:v>0.62057602405550005</c:v>
                </c:pt>
                <c:pt idx="9076">
                  <c:v>0.62080389261250002</c:v>
                </c:pt>
                <c:pt idx="9077">
                  <c:v>0.62115865945820004</c:v>
                </c:pt>
                <c:pt idx="9078">
                  <c:v>0.62150985002519998</c:v>
                </c:pt>
                <c:pt idx="9079">
                  <c:v>0.6218557953835</c:v>
                </c:pt>
                <c:pt idx="9080">
                  <c:v>0.62219452857970003</c:v>
                </c:pt>
                <c:pt idx="9081">
                  <c:v>0.62243086099620004</c:v>
                </c:pt>
                <c:pt idx="9082">
                  <c:v>0.62262666225429997</c:v>
                </c:pt>
                <c:pt idx="9083">
                  <c:v>0.62282139062880004</c:v>
                </c:pt>
                <c:pt idx="9084">
                  <c:v>0.62311774492259997</c:v>
                </c:pt>
                <c:pt idx="9085">
                  <c:v>0.62330019474029996</c:v>
                </c:pt>
                <c:pt idx="9086">
                  <c:v>0.6235249638557</c:v>
                </c:pt>
                <c:pt idx="9087">
                  <c:v>0.62385630607599996</c:v>
                </c:pt>
                <c:pt idx="9088">
                  <c:v>0.62419056892400004</c:v>
                </c:pt>
                <c:pt idx="9089">
                  <c:v>0.62453204393390005</c:v>
                </c:pt>
                <c:pt idx="9090">
                  <c:v>0.62479966878890003</c:v>
                </c:pt>
                <c:pt idx="9091">
                  <c:v>0.62494367361070002</c:v>
                </c:pt>
                <c:pt idx="9092">
                  <c:v>0.62512385845179996</c:v>
                </c:pt>
                <c:pt idx="9093">
                  <c:v>0.62531775236130005</c:v>
                </c:pt>
                <c:pt idx="9094">
                  <c:v>0.62541377544400001</c:v>
                </c:pt>
                <c:pt idx="9095">
                  <c:v>0.62550359964369995</c:v>
                </c:pt>
                <c:pt idx="9096">
                  <c:v>0.62559795379640004</c:v>
                </c:pt>
                <c:pt idx="9097">
                  <c:v>0.62569248676300004</c:v>
                </c:pt>
                <c:pt idx="9098">
                  <c:v>0.62585824728009998</c:v>
                </c:pt>
                <c:pt idx="9099">
                  <c:v>0.62602078914640003</c:v>
                </c:pt>
                <c:pt idx="9100">
                  <c:v>0.62621825933459996</c:v>
                </c:pt>
                <c:pt idx="9101">
                  <c:v>0.62641543149949996</c:v>
                </c:pt>
                <c:pt idx="9102">
                  <c:v>0.62654042243959995</c:v>
                </c:pt>
                <c:pt idx="9103">
                  <c:v>0.62666743993759999</c:v>
                </c:pt>
                <c:pt idx="9104">
                  <c:v>0.62679529190060002</c:v>
                </c:pt>
                <c:pt idx="9105">
                  <c:v>0.62696325778960005</c:v>
                </c:pt>
                <c:pt idx="9106">
                  <c:v>0.6272183656693</c:v>
                </c:pt>
                <c:pt idx="9107">
                  <c:v>0.62757372856140003</c:v>
                </c:pt>
                <c:pt idx="9108">
                  <c:v>0.62768822908400002</c:v>
                </c:pt>
                <c:pt idx="9109">
                  <c:v>0.62784510850910002</c:v>
                </c:pt>
                <c:pt idx="9110">
                  <c:v>0.6281981468201</c:v>
                </c:pt>
                <c:pt idx="9111">
                  <c:v>0.62835860252380005</c:v>
                </c:pt>
                <c:pt idx="9112">
                  <c:v>0.62866711616519999</c:v>
                </c:pt>
                <c:pt idx="9113">
                  <c:v>0.62899768352509999</c:v>
                </c:pt>
                <c:pt idx="9114">
                  <c:v>0.62915182113650003</c:v>
                </c:pt>
                <c:pt idx="9115">
                  <c:v>0.62930411100390005</c:v>
                </c:pt>
                <c:pt idx="9116">
                  <c:v>0.62942713499070002</c:v>
                </c:pt>
                <c:pt idx="9117">
                  <c:v>0.62951648235320001</c:v>
                </c:pt>
                <c:pt idx="9118">
                  <c:v>0.62960696220400003</c:v>
                </c:pt>
                <c:pt idx="9119">
                  <c:v>0.62975841760639995</c:v>
                </c:pt>
                <c:pt idx="9120">
                  <c:v>0.63006728887560004</c:v>
                </c:pt>
                <c:pt idx="9121">
                  <c:v>0.63022261857990003</c:v>
                </c:pt>
                <c:pt idx="9122">
                  <c:v>0.63031101226810005</c:v>
                </c:pt>
                <c:pt idx="9123">
                  <c:v>0.63044154644009998</c:v>
                </c:pt>
                <c:pt idx="9124">
                  <c:v>0.63063842058179997</c:v>
                </c:pt>
                <c:pt idx="9125">
                  <c:v>0.63080734014509998</c:v>
                </c:pt>
                <c:pt idx="9126">
                  <c:v>0.6311331391335</c:v>
                </c:pt>
                <c:pt idx="9127">
                  <c:v>0.63139480352400001</c:v>
                </c:pt>
                <c:pt idx="9128">
                  <c:v>0.63152533769609998</c:v>
                </c:pt>
                <c:pt idx="9129">
                  <c:v>0.6316221356392</c:v>
                </c:pt>
                <c:pt idx="9130">
                  <c:v>0.63179558515550005</c:v>
                </c:pt>
                <c:pt idx="9131">
                  <c:v>0.63210433721540005</c:v>
                </c:pt>
                <c:pt idx="9132">
                  <c:v>0.63226222991939995</c:v>
                </c:pt>
                <c:pt idx="9133">
                  <c:v>0.63239437341689997</c:v>
                </c:pt>
                <c:pt idx="9134">
                  <c:v>0.63248819112779997</c:v>
                </c:pt>
                <c:pt idx="9135">
                  <c:v>0.63258159160609995</c:v>
                </c:pt>
                <c:pt idx="9136">
                  <c:v>0.63267648220060002</c:v>
                </c:pt>
                <c:pt idx="9137">
                  <c:v>0.632771551609</c:v>
                </c:pt>
                <c:pt idx="9138">
                  <c:v>0.63294082880019997</c:v>
                </c:pt>
                <c:pt idx="9139">
                  <c:v>0.63318836689000002</c:v>
                </c:pt>
                <c:pt idx="9140">
                  <c:v>0.63338810205460006</c:v>
                </c:pt>
                <c:pt idx="9141">
                  <c:v>0.63377255201339999</c:v>
                </c:pt>
                <c:pt idx="9142">
                  <c:v>0.6339495778084</c:v>
                </c:pt>
                <c:pt idx="9143">
                  <c:v>0.63419508934019997</c:v>
                </c:pt>
                <c:pt idx="9144">
                  <c:v>0.63455599546429997</c:v>
                </c:pt>
                <c:pt idx="9145">
                  <c:v>0.63471955060959995</c:v>
                </c:pt>
                <c:pt idx="9146">
                  <c:v>0.63485193252560002</c:v>
                </c:pt>
                <c:pt idx="9147">
                  <c:v>0.63501602411269997</c:v>
                </c:pt>
                <c:pt idx="9148">
                  <c:v>0.63507974147799995</c:v>
                </c:pt>
                <c:pt idx="9149">
                  <c:v>0.63520741462709995</c:v>
                </c:pt>
                <c:pt idx="9150">
                  <c:v>0.63529688119890004</c:v>
                </c:pt>
                <c:pt idx="9151">
                  <c:v>0.6354172229767</c:v>
                </c:pt>
                <c:pt idx="9152">
                  <c:v>0.63554257154460003</c:v>
                </c:pt>
                <c:pt idx="9153">
                  <c:v>0.63567465543750001</c:v>
                </c:pt>
                <c:pt idx="9154">
                  <c:v>0.63587492704390003</c:v>
                </c:pt>
                <c:pt idx="9155">
                  <c:v>0.63617062568659999</c:v>
                </c:pt>
                <c:pt idx="9156">
                  <c:v>0.63633024692539997</c:v>
                </c:pt>
                <c:pt idx="9157">
                  <c:v>0.63642901182169997</c:v>
                </c:pt>
                <c:pt idx="9158">
                  <c:v>0.63655251264570001</c:v>
                </c:pt>
                <c:pt idx="9159">
                  <c:v>0.63667786121369996</c:v>
                </c:pt>
                <c:pt idx="9160">
                  <c:v>0.63682717084880003</c:v>
                </c:pt>
                <c:pt idx="9161">
                  <c:v>0.63695484399799995</c:v>
                </c:pt>
                <c:pt idx="9162">
                  <c:v>0.63708698749540005</c:v>
                </c:pt>
                <c:pt idx="9163">
                  <c:v>0.63740682601929999</c:v>
                </c:pt>
                <c:pt idx="9164">
                  <c:v>0.63767188787460005</c:v>
                </c:pt>
                <c:pt idx="9165">
                  <c:v>0.63805645704269998</c:v>
                </c:pt>
                <c:pt idx="9166">
                  <c:v>0.63829946517939995</c:v>
                </c:pt>
                <c:pt idx="9167">
                  <c:v>0.63843458890909999</c:v>
                </c:pt>
                <c:pt idx="9168">
                  <c:v>0.6385780572891</c:v>
                </c:pt>
                <c:pt idx="9169">
                  <c:v>0.63869923353199998</c:v>
                </c:pt>
                <c:pt idx="9170">
                  <c:v>0.6388303041458</c:v>
                </c:pt>
                <c:pt idx="9171">
                  <c:v>0.63892865180970004</c:v>
                </c:pt>
                <c:pt idx="9172">
                  <c:v>0.63909268379210005</c:v>
                </c:pt>
                <c:pt idx="9173">
                  <c:v>0.63926202058790005</c:v>
                </c:pt>
                <c:pt idx="9174">
                  <c:v>0.63961184024810003</c:v>
                </c:pt>
                <c:pt idx="9175">
                  <c:v>0.63977009058000001</c:v>
                </c:pt>
                <c:pt idx="9176">
                  <c:v>0.64011549949650004</c:v>
                </c:pt>
                <c:pt idx="9177">
                  <c:v>0.64035397768019997</c:v>
                </c:pt>
                <c:pt idx="9178">
                  <c:v>0.64048385620119996</c:v>
                </c:pt>
                <c:pt idx="9179">
                  <c:v>0.64057612419129994</c:v>
                </c:pt>
                <c:pt idx="9180">
                  <c:v>0.64076805114750002</c:v>
                </c:pt>
                <c:pt idx="9181">
                  <c:v>0.64092350006099996</c:v>
                </c:pt>
                <c:pt idx="9182">
                  <c:v>0.64127933979030005</c:v>
                </c:pt>
                <c:pt idx="9183">
                  <c:v>0.64141172170640004</c:v>
                </c:pt>
                <c:pt idx="9184">
                  <c:v>0.64153569936749999</c:v>
                </c:pt>
                <c:pt idx="9185">
                  <c:v>0.64177095890049995</c:v>
                </c:pt>
                <c:pt idx="9186">
                  <c:v>0.64198404550550003</c:v>
                </c:pt>
                <c:pt idx="9187">
                  <c:v>0.64208436012269998</c:v>
                </c:pt>
                <c:pt idx="9188">
                  <c:v>0.64222067594529997</c:v>
                </c:pt>
                <c:pt idx="9189">
                  <c:v>0.64231610298160002</c:v>
                </c:pt>
                <c:pt idx="9190">
                  <c:v>0.64241617918009997</c:v>
                </c:pt>
                <c:pt idx="9191">
                  <c:v>0.64250999689099997</c:v>
                </c:pt>
                <c:pt idx="9192">
                  <c:v>0.64260536432269999</c:v>
                </c:pt>
                <c:pt idx="9193">
                  <c:v>0.64270085096359997</c:v>
                </c:pt>
                <c:pt idx="9194">
                  <c:v>0.64279067516330002</c:v>
                </c:pt>
                <c:pt idx="9195">
                  <c:v>0.64295566082</c:v>
                </c:pt>
                <c:pt idx="9196">
                  <c:v>0.64316171407699996</c:v>
                </c:pt>
                <c:pt idx="9197">
                  <c:v>0.64328968524929997</c:v>
                </c:pt>
                <c:pt idx="9198">
                  <c:v>0.64338845014570001</c:v>
                </c:pt>
                <c:pt idx="9199">
                  <c:v>0.64351433515550005</c:v>
                </c:pt>
                <c:pt idx="9200">
                  <c:v>0.64368289709089999</c:v>
                </c:pt>
                <c:pt idx="9201">
                  <c:v>0.64399689435959995</c:v>
                </c:pt>
                <c:pt idx="9202">
                  <c:v>0.64420723915099998</c:v>
                </c:pt>
                <c:pt idx="9203">
                  <c:v>0.64436668157580002</c:v>
                </c:pt>
                <c:pt idx="9204">
                  <c:v>0.6445708274841</c:v>
                </c:pt>
                <c:pt idx="9205">
                  <c:v>0.64492279291150001</c:v>
                </c:pt>
                <c:pt idx="9206">
                  <c:v>0.64526289701460005</c:v>
                </c:pt>
                <c:pt idx="9207">
                  <c:v>0.64561420679089998</c:v>
                </c:pt>
                <c:pt idx="9208">
                  <c:v>0.64596199989320002</c:v>
                </c:pt>
                <c:pt idx="9209">
                  <c:v>0.64616495370860005</c:v>
                </c:pt>
                <c:pt idx="9210">
                  <c:v>0.64629429578779996</c:v>
                </c:pt>
                <c:pt idx="9211">
                  <c:v>0.64639031887050002</c:v>
                </c:pt>
                <c:pt idx="9212">
                  <c:v>0.64651387929920001</c:v>
                </c:pt>
                <c:pt idx="9213">
                  <c:v>0.64663857221599996</c:v>
                </c:pt>
                <c:pt idx="9214">
                  <c:v>0.64673221111300006</c:v>
                </c:pt>
                <c:pt idx="9215">
                  <c:v>0.64682710170750002</c:v>
                </c:pt>
                <c:pt idx="9216">
                  <c:v>0.64695513248439995</c:v>
                </c:pt>
                <c:pt idx="9217">
                  <c:v>0.64712429046630005</c:v>
                </c:pt>
                <c:pt idx="9218">
                  <c:v>0.64722400903699995</c:v>
                </c:pt>
                <c:pt idx="9219">
                  <c:v>0.64738196134570003</c:v>
                </c:pt>
                <c:pt idx="9220">
                  <c:v>0.64751315116880004</c:v>
                </c:pt>
                <c:pt idx="9221">
                  <c:v>0.64764058589939999</c:v>
                </c:pt>
                <c:pt idx="9222">
                  <c:v>0.6479195952415</c:v>
                </c:pt>
                <c:pt idx="9223">
                  <c:v>0.64827072620390003</c:v>
                </c:pt>
                <c:pt idx="9224">
                  <c:v>0.64862078428269998</c:v>
                </c:pt>
                <c:pt idx="9225">
                  <c:v>0.64884853363039996</c:v>
                </c:pt>
                <c:pt idx="9226">
                  <c:v>0.64901012182240003</c:v>
                </c:pt>
                <c:pt idx="9227">
                  <c:v>0.64913719892499999</c:v>
                </c:pt>
                <c:pt idx="9228">
                  <c:v>0.64929443597790004</c:v>
                </c:pt>
                <c:pt idx="9229">
                  <c:v>0.64938956499099998</c:v>
                </c:pt>
                <c:pt idx="9230">
                  <c:v>0.64948987960820004</c:v>
                </c:pt>
                <c:pt idx="9231">
                  <c:v>0.6495922207832</c:v>
                </c:pt>
                <c:pt idx="9232">
                  <c:v>0.6497284173965</c:v>
                </c:pt>
                <c:pt idx="9233">
                  <c:v>0.64995801448820001</c:v>
                </c:pt>
                <c:pt idx="9234">
                  <c:v>0.65013790130619997</c:v>
                </c:pt>
                <c:pt idx="9235">
                  <c:v>0.65050494670869996</c:v>
                </c:pt>
                <c:pt idx="9236">
                  <c:v>0.65074169635769996</c:v>
                </c:pt>
                <c:pt idx="9237">
                  <c:v>0.6508672833443</c:v>
                </c:pt>
                <c:pt idx="9238">
                  <c:v>0.65100002288820003</c:v>
                </c:pt>
                <c:pt idx="9239">
                  <c:v>0.65136939287189999</c:v>
                </c:pt>
                <c:pt idx="9240">
                  <c:v>0.65167760849</c:v>
                </c:pt>
                <c:pt idx="9241">
                  <c:v>0.65204149484630003</c:v>
                </c:pt>
                <c:pt idx="9242">
                  <c:v>0.65228039026259999</c:v>
                </c:pt>
                <c:pt idx="9243">
                  <c:v>0.65244692564009998</c:v>
                </c:pt>
                <c:pt idx="9244">
                  <c:v>0.65257465839390005</c:v>
                </c:pt>
                <c:pt idx="9245">
                  <c:v>0.65266191959380004</c:v>
                </c:pt>
                <c:pt idx="9246">
                  <c:v>0.65281927585599997</c:v>
                </c:pt>
                <c:pt idx="9247">
                  <c:v>0.65297597646710004</c:v>
                </c:pt>
                <c:pt idx="9248">
                  <c:v>0.65308761596679998</c:v>
                </c:pt>
                <c:pt idx="9249">
                  <c:v>0.65321314334869995</c:v>
                </c:pt>
                <c:pt idx="9250">
                  <c:v>0.65330529212949995</c:v>
                </c:pt>
                <c:pt idx="9251">
                  <c:v>0.65342992544169998</c:v>
                </c:pt>
                <c:pt idx="9252">
                  <c:v>0.65351766347889995</c:v>
                </c:pt>
                <c:pt idx="9253">
                  <c:v>0.65364283323289996</c:v>
                </c:pt>
                <c:pt idx="9254">
                  <c:v>0.65374207496640002</c:v>
                </c:pt>
                <c:pt idx="9255">
                  <c:v>0.6540858745575</c:v>
                </c:pt>
                <c:pt idx="9256">
                  <c:v>0.65426081418990001</c:v>
                </c:pt>
                <c:pt idx="9257">
                  <c:v>0.65442854166029996</c:v>
                </c:pt>
                <c:pt idx="9258">
                  <c:v>0.65476900339129995</c:v>
                </c:pt>
                <c:pt idx="9259">
                  <c:v>0.65509188175199995</c:v>
                </c:pt>
                <c:pt idx="9260">
                  <c:v>0.65544015169140002</c:v>
                </c:pt>
                <c:pt idx="9261">
                  <c:v>0.65578621625900002</c:v>
                </c:pt>
                <c:pt idx="9262">
                  <c:v>0.65603142976759998</c:v>
                </c:pt>
                <c:pt idx="9263">
                  <c:v>0.65625357627869996</c:v>
                </c:pt>
                <c:pt idx="9264">
                  <c:v>0.65637862682339998</c:v>
                </c:pt>
                <c:pt idx="9265">
                  <c:v>0.65657508373259998</c:v>
                </c:pt>
                <c:pt idx="9266">
                  <c:v>0.65695428848269999</c:v>
                </c:pt>
                <c:pt idx="9267">
                  <c:v>0.65729832649230002</c:v>
                </c:pt>
                <c:pt idx="9268">
                  <c:v>0.6574625968933</c:v>
                </c:pt>
                <c:pt idx="9269">
                  <c:v>0.65755856037140004</c:v>
                </c:pt>
                <c:pt idx="9270">
                  <c:v>0.65769058465959995</c:v>
                </c:pt>
                <c:pt idx="9271">
                  <c:v>0.65785449743269997</c:v>
                </c:pt>
                <c:pt idx="9272">
                  <c:v>0.65811777114869996</c:v>
                </c:pt>
                <c:pt idx="9273">
                  <c:v>0.65823793411249998</c:v>
                </c:pt>
                <c:pt idx="9274">
                  <c:v>0.65843999385829999</c:v>
                </c:pt>
                <c:pt idx="9275">
                  <c:v>0.65867894887919998</c:v>
                </c:pt>
                <c:pt idx="9276">
                  <c:v>0.6588109731674</c:v>
                </c:pt>
                <c:pt idx="9277">
                  <c:v>0.65904361009599999</c:v>
                </c:pt>
                <c:pt idx="9278">
                  <c:v>0.6592378616333</c:v>
                </c:pt>
                <c:pt idx="9279">
                  <c:v>0.65950810909269997</c:v>
                </c:pt>
                <c:pt idx="9280">
                  <c:v>0.65970528125759997</c:v>
                </c:pt>
                <c:pt idx="9281">
                  <c:v>0.6598337888718</c:v>
                </c:pt>
                <c:pt idx="9282">
                  <c:v>0.65998995304109997</c:v>
                </c:pt>
                <c:pt idx="9283">
                  <c:v>0.66021513938900001</c:v>
                </c:pt>
                <c:pt idx="9284">
                  <c:v>0.66041851043699995</c:v>
                </c:pt>
                <c:pt idx="9285">
                  <c:v>0.66054505109789996</c:v>
                </c:pt>
                <c:pt idx="9286">
                  <c:v>0.66070288419720002</c:v>
                </c:pt>
                <c:pt idx="9287">
                  <c:v>0.66085827350619997</c:v>
                </c:pt>
                <c:pt idx="9288">
                  <c:v>0.66104590892790005</c:v>
                </c:pt>
                <c:pt idx="9289">
                  <c:v>0.66124039888380004</c:v>
                </c:pt>
                <c:pt idx="9290">
                  <c:v>0.66137522459029996</c:v>
                </c:pt>
                <c:pt idx="9291">
                  <c:v>0.6614983081818</c:v>
                </c:pt>
                <c:pt idx="9292">
                  <c:v>0.66182613372800003</c:v>
                </c:pt>
                <c:pt idx="9293">
                  <c:v>0.66218709945679999</c:v>
                </c:pt>
                <c:pt idx="9294">
                  <c:v>0.6625620126724</c:v>
                </c:pt>
                <c:pt idx="9295">
                  <c:v>0.66285026073459996</c:v>
                </c:pt>
                <c:pt idx="9296">
                  <c:v>0.66308158636089998</c:v>
                </c:pt>
                <c:pt idx="9297">
                  <c:v>0.66343855857849998</c:v>
                </c:pt>
                <c:pt idx="9298">
                  <c:v>0.66359931230549996</c:v>
                </c:pt>
                <c:pt idx="9299">
                  <c:v>0.66372936964039997</c:v>
                </c:pt>
                <c:pt idx="9300">
                  <c:v>0.66381978988650003</c:v>
                </c:pt>
                <c:pt idx="9301">
                  <c:v>0.66395223140720006</c:v>
                </c:pt>
                <c:pt idx="9302">
                  <c:v>0.66420733928679998</c:v>
                </c:pt>
                <c:pt idx="9303">
                  <c:v>0.66438692808150002</c:v>
                </c:pt>
                <c:pt idx="9304">
                  <c:v>0.66451036930079999</c:v>
                </c:pt>
                <c:pt idx="9305">
                  <c:v>0.66460400819779997</c:v>
                </c:pt>
                <c:pt idx="9306">
                  <c:v>0.66477155685419997</c:v>
                </c:pt>
                <c:pt idx="9307">
                  <c:v>0.66489976644519999</c:v>
                </c:pt>
                <c:pt idx="9308">
                  <c:v>0.6650228500366</c:v>
                </c:pt>
                <c:pt idx="9309">
                  <c:v>0.66510868072509999</c:v>
                </c:pt>
                <c:pt idx="9310">
                  <c:v>0.66523605585099999</c:v>
                </c:pt>
                <c:pt idx="9311">
                  <c:v>0.66533201932910002</c:v>
                </c:pt>
                <c:pt idx="9312">
                  <c:v>0.66546732187269997</c:v>
                </c:pt>
                <c:pt idx="9313">
                  <c:v>0.66555941104890004</c:v>
                </c:pt>
                <c:pt idx="9314">
                  <c:v>0.66571849584580001</c:v>
                </c:pt>
                <c:pt idx="9315">
                  <c:v>0.66588944196699995</c:v>
                </c:pt>
                <c:pt idx="9316">
                  <c:v>0.66625100374220003</c:v>
                </c:pt>
                <c:pt idx="9317">
                  <c:v>0.66662138700490003</c:v>
                </c:pt>
                <c:pt idx="9318">
                  <c:v>0.66682869195939998</c:v>
                </c:pt>
                <c:pt idx="9319">
                  <c:v>0.66695868968960004</c:v>
                </c:pt>
                <c:pt idx="9320">
                  <c:v>0.66706079244609995</c:v>
                </c:pt>
                <c:pt idx="9321">
                  <c:v>0.66719341278080002</c:v>
                </c:pt>
                <c:pt idx="9322">
                  <c:v>0.66732931137079998</c:v>
                </c:pt>
                <c:pt idx="9323">
                  <c:v>0.66745090484619995</c:v>
                </c:pt>
                <c:pt idx="9324">
                  <c:v>0.66754019260410002</c:v>
                </c:pt>
                <c:pt idx="9325">
                  <c:v>0.66762953996660002</c:v>
                </c:pt>
                <c:pt idx="9326">
                  <c:v>0.66779035329820002</c:v>
                </c:pt>
                <c:pt idx="9327">
                  <c:v>0.66792291402820003</c:v>
                </c:pt>
                <c:pt idx="9328">
                  <c:v>0.66807502508159999</c:v>
                </c:pt>
                <c:pt idx="9329">
                  <c:v>0.66841965913769996</c:v>
                </c:pt>
                <c:pt idx="9330">
                  <c:v>0.6687569618225</c:v>
                </c:pt>
                <c:pt idx="9331">
                  <c:v>0.66907912492749999</c:v>
                </c:pt>
                <c:pt idx="9332">
                  <c:v>0.66942352056499999</c:v>
                </c:pt>
                <c:pt idx="9333">
                  <c:v>0.66961950063709996</c:v>
                </c:pt>
                <c:pt idx="9334">
                  <c:v>0.66996371746060002</c:v>
                </c:pt>
                <c:pt idx="9335">
                  <c:v>0.67030704021450005</c:v>
                </c:pt>
                <c:pt idx="9336">
                  <c:v>0.67064857482910001</c:v>
                </c:pt>
                <c:pt idx="9337">
                  <c:v>0.67096734046939999</c:v>
                </c:pt>
                <c:pt idx="9338">
                  <c:v>0.67112624645230001</c:v>
                </c:pt>
                <c:pt idx="9339">
                  <c:v>0.6712544560432</c:v>
                </c:pt>
                <c:pt idx="9340">
                  <c:v>0.67138516902919998</c:v>
                </c:pt>
                <c:pt idx="9341">
                  <c:v>0.67149180173870004</c:v>
                </c:pt>
                <c:pt idx="9342">
                  <c:v>0.67161726951599998</c:v>
                </c:pt>
                <c:pt idx="9343">
                  <c:v>0.67173451185230004</c:v>
                </c:pt>
                <c:pt idx="9344">
                  <c:v>0.67196387052539996</c:v>
                </c:pt>
                <c:pt idx="9345">
                  <c:v>0.67216187715529996</c:v>
                </c:pt>
                <c:pt idx="9346">
                  <c:v>0.67237645387650002</c:v>
                </c:pt>
                <c:pt idx="9347">
                  <c:v>0.6726748347282</c:v>
                </c:pt>
                <c:pt idx="9348">
                  <c:v>0.67283362150189996</c:v>
                </c:pt>
                <c:pt idx="9349">
                  <c:v>0.67301857471469995</c:v>
                </c:pt>
                <c:pt idx="9350">
                  <c:v>0.67321056127550005</c:v>
                </c:pt>
                <c:pt idx="9351">
                  <c:v>0.6735487580299</c:v>
                </c:pt>
                <c:pt idx="9352">
                  <c:v>0.67375588417050003</c:v>
                </c:pt>
                <c:pt idx="9353">
                  <c:v>0.67393183708189996</c:v>
                </c:pt>
                <c:pt idx="9354">
                  <c:v>0.67426675558089999</c:v>
                </c:pt>
                <c:pt idx="9355">
                  <c:v>0.67461580038070001</c:v>
                </c:pt>
                <c:pt idx="9356">
                  <c:v>0.67480617761609996</c:v>
                </c:pt>
                <c:pt idx="9357">
                  <c:v>0.67493402957920001</c:v>
                </c:pt>
                <c:pt idx="9358">
                  <c:v>0.67506200075150002</c:v>
                </c:pt>
                <c:pt idx="9359">
                  <c:v>0.67519009113310002</c:v>
                </c:pt>
                <c:pt idx="9360">
                  <c:v>0.67541676759720004</c:v>
                </c:pt>
                <c:pt idx="9361">
                  <c:v>0.67561101913449995</c:v>
                </c:pt>
                <c:pt idx="9362">
                  <c:v>0.67583543062210005</c:v>
                </c:pt>
                <c:pt idx="9363">
                  <c:v>0.6760691404343</c:v>
                </c:pt>
                <c:pt idx="9364">
                  <c:v>0.67623746395109996</c:v>
                </c:pt>
                <c:pt idx="9365">
                  <c:v>0.67646384239199997</c:v>
                </c:pt>
                <c:pt idx="9366">
                  <c:v>0.67681497335429996</c:v>
                </c:pt>
                <c:pt idx="9367">
                  <c:v>0.67714405059810001</c:v>
                </c:pt>
                <c:pt idx="9368">
                  <c:v>0.67748498916629996</c:v>
                </c:pt>
                <c:pt idx="9369">
                  <c:v>0.67764425277710005</c:v>
                </c:pt>
                <c:pt idx="9370">
                  <c:v>0.67787486314769996</c:v>
                </c:pt>
                <c:pt idx="9371">
                  <c:v>0.6780346035957</c:v>
                </c:pt>
                <c:pt idx="9372">
                  <c:v>0.6781559586525</c:v>
                </c:pt>
                <c:pt idx="9373">
                  <c:v>0.67834639549260001</c:v>
                </c:pt>
                <c:pt idx="9374">
                  <c:v>0.67844271659849997</c:v>
                </c:pt>
                <c:pt idx="9375">
                  <c:v>0.67853426933289995</c:v>
                </c:pt>
                <c:pt idx="9376">
                  <c:v>0.67866122722629996</c:v>
                </c:pt>
                <c:pt idx="9377">
                  <c:v>0.67890161275859995</c:v>
                </c:pt>
                <c:pt idx="9378">
                  <c:v>0.6790294647217</c:v>
                </c:pt>
                <c:pt idx="9379">
                  <c:v>0.67915970087050004</c:v>
                </c:pt>
                <c:pt idx="9380">
                  <c:v>0.67935550212859996</c:v>
                </c:pt>
                <c:pt idx="9381">
                  <c:v>0.67944747209550005</c:v>
                </c:pt>
                <c:pt idx="9382">
                  <c:v>0.67954140901570004</c:v>
                </c:pt>
                <c:pt idx="9383">
                  <c:v>0.6796370148659</c:v>
                </c:pt>
                <c:pt idx="9384">
                  <c:v>0.67976874113079999</c:v>
                </c:pt>
                <c:pt idx="9385">
                  <c:v>0.67986267805099998</c:v>
                </c:pt>
                <c:pt idx="9386">
                  <c:v>0.67995613813400002</c:v>
                </c:pt>
                <c:pt idx="9387">
                  <c:v>0.68005454540249999</c:v>
                </c:pt>
                <c:pt idx="9388">
                  <c:v>0.6802198290825</c:v>
                </c:pt>
                <c:pt idx="9389">
                  <c:v>0.68034052848820004</c:v>
                </c:pt>
                <c:pt idx="9390">
                  <c:v>0.68043607473370005</c:v>
                </c:pt>
                <c:pt idx="9391">
                  <c:v>0.68056398630140003</c:v>
                </c:pt>
                <c:pt idx="9392">
                  <c:v>0.68073612451550003</c:v>
                </c:pt>
                <c:pt idx="9393">
                  <c:v>0.68113303184509999</c:v>
                </c:pt>
                <c:pt idx="9394">
                  <c:v>0.68149554729460005</c:v>
                </c:pt>
                <c:pt idx="9395">
                  <c:v>0.68172568082810003</c:v>
                </c:pt>
                <c:pt idx="9396">
                  <c:v>0.68208837509160003</c:v>
                </c:pt>
                <c:pt idx="9397">
                  <c:v>0.68243551254269996</c:v>
                </c:pt>
                <c:pt idx="9398">
                  <c:v>0.68277817964550003</c:v>
                </c:pt>
                <c:pt idx="9399">
                  <c:v>0.68306577205660002</c:v>
                </c:pt>
                <c:pt idx="9400">
                  <c:v>0.6833683252335</c:v>
                </c:pt>
                <c:pt idx="9401">
                  <c:v>0.68352842330929997</c:v>
                </c:pt>
                <c:pt idx="9402">
                  <c:v>0.68362569808960005</c:v>
                </c:pt>
                <c:pt idx="9403">
                  <c:v>0.6837211251259</c:v>
                </c:pt>
                <c:pt idx="9404">
                  <c:v>0.68387115001679999</c:v>
                </c:pt>
                <c:pt idx="9405">
                  <c:v>0.68402534723279995</c:v>
                </c:pt>
                <c:pt idx="9406">
                  <c:v>0.68415200710299995</c:v>
                </c:pt>
                <c:pt idx="9407">
                  <c:v>0.68430840969090001</c:v>
                </c:pt>
                <c:pt idx="9408">
                  <c:v>0.68443703651429999</c:v>
                </c:pt>
                <c:pt idx="9409">
                  <c:v>0.68468415737150001</c:v>
                </c:pt>
                <c:pt idx="9410">
                  <c:v>0.68494033813480004</c:v>
                </c:pt>
                <c:pt idx="9411">
                  <c:v>0.68512982130050004</c:v>
                </c:pt>
                <c:pt idx="9412">
                  <c:v>0.68547195196150001</c:v>
                </c:pt>
                <c:pt idx="9413">
                  <c:v>0.68562906980509997</c:v>
                </c:pt>
                <c:pt idx="9414">
                  <c:v>0.68591928482060005</c:v>
                </c:pt>
                <c:pt idx="9415">
                  <c:v>0.68608194589610005</c:v>
                </c:pt>
                <c:pt idx="9416">
                  <c:v>0.68624460697169998</c:v>
                </c:pt>
                <c:pt idx="9417">
                  <c:v>0.68640726804730001</c:v>
                </c:pt>
                <c:pt idx="9418">
                  <c:v>0.68650424480439998</c:v>
                </c:pt>
                <c:pt idx="9419">
                  <c:v>0.68667322397230002</c:v>
                </c:pt>
                <c:pt idx="9420">
                  <c:v>0.68697237968439995</c:v>
                </c:pt>
                <c:pt idx="9421">
                  <c:v>0.68710297346119997</c:v>
                </c:pt>
                <c:pt idx="9422">
                  <c:v>0.68743985891339998</c:v>
                </c:pt>
                <c:pt idx="9423">
                  <c:v>0.68764686584470003</c:v>
                </c:pt>
                <c:pt idx="9424">
                  <c:v>0.68782353401179996</c:v>
                </c:pt>
                <c:pt idx="9425">
                  <c:v>0.68806928396220002</c:v>
                </c:pt>
                <c:pt idx="9426">
                  <c:v>0.68841660022740003</c:v>
                </c:pt>
                <c:pt idx="9427">
                  <c:v>0.68876653909679997</c:v>
                </c:pt>
                <c:pt idx="9428">
                  <c:v>0.68911850452419998</c:v>
                </c:pt>
                <c:pt idx="9429">
                  <c:v>0.6894418001175</c:v>
                </c:pt>
                <c:pt idx="9430">
                  <c:v>0.68977141380310003</c:v>
                </c:pt>
                <c:pt idx="9431">
                  <c:v>0.69011372327800002</c:v>
                </c:pt>
                <c:pt idx="9432">
                  <c:v>0.69033360481259998</c:v>
                </c:pt>
                <c:pt idx="9433">
                  <c:v>0.69066172838210005</c:v>
                </c:pt>
                <c:pt idx="9434">
                  <c:v>0.69084227085109995</c:v>
                </c:pt>
                <c:pt idx="9435">
                  <c:v>0.69097000360490002</c:v>
                </c:pt>
                <c:pt idx="9436">
                  <c:v>0.69106483459470003</c:v>
                </c:pt>
                <c:pt idx="9437">
                  <c:v>0.69115853309630004</c:v>
                </c:pt>
                <c:pt idx="9438">
                  <c:v>0.69124412536619995</c:v>
                </c:pt>
                <c:pt idx="9439">
                  <c:v>0.6913388371468</c:v>
                </c:pt>
                <c:pt idx="9440">
                  <c:v>0.69145995378489999</c:v>
                </c:pt>
                <c:pt idx="9441">
                  <c:v>0.69154995679859999</c:v>
                </c:pt>
                <c:pt idx="9442">
                  <c:v>0.69189697504040004</c:v>
                </c:pt>
                <c:pt idx="9443">
                  <c:v>0.69224804639820003</c:v>
                </c:pt>
                <c:pt idx="9444">
                  <c:v>0.69248306751249999</c:v>
                </c:pt>
                <c:pt idx="9445">
                  <c:v>0.69263833761219995</c:v>
                </c:pt>
                <c:pt idx="9446">
                  <c:v>0.69279539585109995</c:v>
                </c:pt>
                <c:pt idx="9447">
                  <c:v>0.69295376539230003</c:v>
                </c:pt>
                <c:pt idx="9448">
                  <c:v>0.69311404228210005</c:v>
                </c:pt>
                <c:pt idx="9449">
                  <c:v>0.69323903322220004</c:v>
                </c:pt>
                <c:pt idx="9450">
                  <c:v>0.69343030452730003</c:v>
                </c:pt>
                <c:pt idx="9451">
                  <c:v>0.69365060329439998</c:v>
                </c:pt>
                <c:pt idx="9452">
                  <c:v>0.69401526451109996</c:v>
                </c:pt>
                <c:pt idx="9453">
                  <c:v>0.69428360462189997</c:v>
                </c:pt>
                <c:pt idx="9454">
                  <c:v>0.69445621967320004</c:v>
                </c:pt>
                <c:pt idx="9455">
                  <c:v>0.69459903240200005</c:v>
                </c:pt>
                <c:pt idx="9456">
                  <c:v>0.69480389356609995</c:v>
                </c:pt>
                <c:pt idx="9457">
                  <c:v>0.69515037536619995</c:v>
                </c:pt>
                <c:pt idx="9458">
                  <c:v>0.6953618526459</c:v>
                </c:pt>
                <c:pt idx="9459">
                  <c:v>0.69549727439880005</c:v>
                </c:pt>
                <c:pt idx="9460">
                  <c:v>0.69562786817550004</c:v>
                </c:pt>
                <c:pt idx="9461">
                  <c:v>0.6957595348358</c:v>
                </c:pt>
                <c:pt idx="9462">
                  <c:v>0.69595915079119997</c:v>
                </c:pt>
                <c:pt idx="9463">
                  <c:v>0.6963084936142</c:v>
                </c:pt>
                <c:pt idx="9464">
                  <c:v>0.69657844305039995</c:v>
                </c:pt>
                <c:pt idx="9465">
                  <c:v>0.69678097963329999</c:v>
                </c:pt>
                <c:pt idx="9466">
                  <c:v>0.69691264629359995</c:v>
                </c:pt>
                <c:pt idx="9467">
                  <c:v>0.69700890779500002</c:v>
                </c:pt>
                <c:pt idx="9468">
                  <c:v>0.69710195064540004</c:v>
                </c:pt>
                <c:pt idx="9469">
                  <c:v>0.69722700119019998</c:v>
                </c:pt>
                <c:pt idx="9470">
                  <c:v>0.69752144813539996</c:v>
                </c:pt>
                <c:pt idx="9471">
                  <c:v>0.69771134853359995</c:v>
                </c:pt>
                <c:pt idx="9472">
                  <c:v>0.69790601730349999</c:v>
                </c:pt>
                <c:pt idx="9473">
                  <c:v>0.69818717241289996</c:v>
                </c:pt>
                <c:pt idx="9474">
                  <c:v>0.69843238592150003</c:v>
                </c:pt>
                <c:pt idx="9475">
                  <c:v>0.69877296686169998</c:v>
                </c:pt>
                <c:pt idx="9476">
                  <c:v>0.69911354780199997</c:v>
                </c:pt>
                <c:pt idx="9477">
                  <c:v>0.6994656920433</c:v>
                </c:pt>
                <c:pt idx="9478">
                  <c:v>0.69981330633159999</c:v>
                </c:pt>
                <c:pt idx="9479">
                  <c:v>0.70015734434129995</c:v>
                </c:pt>
                <c:pt idx="9480">
                  <c:v>0.70042723417279995</c:v>
                </c:pt>
                <c:pt idx="9481">
                  <c:v>0.70079857110980004</c:v>
                </c:pt>
                <c:pt idx="9482">
                  <c:v>0.70091515779500002</c:v>
                </c:pt>
                <c:pt idx="9483">
                  <c:v>0.70120668411249998</c:v>
                </c:pt>
                <c:pt idx="9484">
                  <c:v>0.70137000083919998</c:v>
                </c:pt>
                <c:pt idx="9485">
                  <c:v>0.70155239105220002</c:v>
                </c:pt>
                <c:pt idx="9486">
                  <c:v>0.70177114009859998</c:v>
                </c:pt>
                <c:pt idx="9487">
                  <c:v>0.7019240260124</c:v>
                </c:pt>
                <c:pt idx="9488">
                  <c:v>0.70204627513890006</c:v>
                </c:pt>
                <c:pt idx="9489">
                  <c:v>0.70217645168300002</c:v>
                </c:pt>
                <c:pt idx="9490">
                  <c:v>0.70238804817199996</c:v>
                </c:pt>
                <c:pt idx="9491">
                  <c:v>0.70248371362689999</c:v>
                </c:pt>
                <c:pt idx="9492">
                  <c:v>0.70254647731779996</c:v>
                </c:pt>
                <c:pt idx="9493">
                  <c:v>0.70261222124099998</c:v>
                </c:pt>
                <c:pt idx="9494">
                  <c:v>0.70270591974259999</c:v>
                </c:pt>
                <c:pt idx="9495">
                  <c:v>0.70282769203189999</c:v>
                </c:pt>
                <c:pt idx="9496">
                  <c:v>0.70314025878910003</c:v>
                </c:pt>
                <c:pt idx="9497">
                  <c:v>0.70330709218980003</c:v>
                </c:pt>
                <c:pt idx="9498">
                  <c:v>0.70364767312999998</c:v>
                </c:pt>
                <c:pt idx="9499">
                  <c:v>0.70400822162629995</c:v>
                </c:pt>
                <c:pt idx="9500">
                  <c:v>0.70436209440230002</c:v>
                </c:pt>
                <c:pt idx="9501">
                  <c:v>0.70451635122300005</c:v>
                </c:pt>
                <c:pt idx="9502">
                  <c:v>0.70468240976329999</c:v>
                </c:pt>
                <c:pt idx="9503">
                  <c:v>0.70481187105179999</c:v>
                </c:pt>
                <c:pt idx="9504">
                  <c:v>0.70492577552799995</c:v>
                </c:pt>
                <c:pt idx="9505">
                  <c:v>0.70507442951199994</c:v>
                </c:pt>
                <c:pt idx="9506">
                  <c:v>0.70541745424269997</c:v>
                </c:pt>
                <c:pt idx="9507">
                  <c:v>0.70562791824339999</c:v>
                </c:pt>
                <c:pt idx="9508">
                  <c:v>0.70592558383939996</c:v>
                </c:pt>
                <c:pt idx="9509">
                  <c:v>0.70614832639689995</c:v>
                </c:pt>
                <c:pt idx="9510">
                  <c:v>0.70634454488749998</c:v>
                </c:pt>
                <c:pt idx="9511">
                  <c:v>0.70669043064119996</c:v>
                </c:pt>
                <c:pt idx="9512">
                  <c:v>0.70698970556259999</c:v>
                </c:pt>
                <c:pt idx="9513">
                  <c:v>0.70733785629269996</c:v>
                </c:pt>
                <c:pt idx="9514">
                  <c:v>0.70768529176710004</c:v>
                </c:pt>
                <c:pt idx="9515">
                  <c:v>0.70791524648670001</c:v>
                </c:pt>
                <c:pt idx="9516">
                  <c:v>0.70807558298109996</c:v>
                </c:pt>
                <c:pt idx="9517">
                  <c:v>0.70842528343199995</c:v>
                </c:pt>
                <c:pt idx="9518">
                  <c:v>0.70859932899480005</c:v>
                </c:pt>
                <c:pt idx="9519">
                  <c:v>0.70872628688810002</c:v>
                </c:pt>
                <c:pt idx="9520">
                  <c:v>0.70885133743289996</c:v>
                </c:pt>
                <c:pt idx="9521">
                  <c:v>0.70900964736939998</c:v>
                </c:pt>
                <c:pt idx="9522">
                  <c:v>0.70913481712339999</c:v>
                </c:pt>
                <c:pt idx="9523">
                  <c:v>0.70929068326949996</c:v>
                </c:pt>
                <c:pt idx="9524">
                  <c:v>0.70948773622509997</c:v>
                </c:pt>
                <c:pt idx="9525">
                  <c:v>0.70964425802230002</c:v>
                </c:pt>
                <c:pt idx="9526">
                  <c:v>0.7098671197891</c:v>
                </c:pt>
                <c:pt idx="9527">
                  <c:v>0.71021139621730001</c:v>
                </c:pt>
                <c:pt idx="9528">
                  <c:v>0.7103655934334</c:v>
                </c:pt>
                <c:pt idx="9529">
                  <c:v>0.71045655012130005</c:v>
                </c:pt>
                <c:pt idx="9530">
                  <c:v>0.71061605215070001</c:v>
                </c:pt>
                <c:pt idx="9531">
                  <c:v>0.71081250905990001</c:v>
                </c:pt>
                <c:pt idx="9532">
                  <c:v>0.71116787195209996</c:v>
                </c:pt>
                <c:pt idx="9533">
                  <c:v>0.71152991056439996</c:v>
                </c:pt>
                <c:pt idx="9534">
                  <c:v>0.71176546812060004</c:v>
                </c:pt>
                <c:pt idx="9535">
                  <c:v>0.71214044094090001</c:v>
                </c:pt>
                <c:pt idx="9536">
                  <c:v>0.71244698762890002</c:v>
                </c:pt>
                <c:pt idx="9537">
                  <c:v>0.71279782056810004</c:v>
                </c:pt>
                <c:pt idx="9538">
                  <c:v>0.71295654773710004</c:v>
                </c:pt>
                <c:pt idx="9539">
                  <c:v>0.71312147378919999</c:v>
                </c:pt>
                <c:pt idx="9540">
                  <c:v>0.71325302124019996</c:v>
                </c:pt>
                <c:pt idx="9541">
                  <c:v>0.7134092450142</c:v>
                </c:pt>
                <c:pt idx="9542">
                  <c:v>0.71353191137310001</c:v>
                </c:pt>
                <c:pt idx="9543">
                  <c:v>0.71372705698009997</c:v>
                </c:pt>
                <c:pt idx="9544">
                  <c:v>0.71391844749449995</c:v>
                </c:pt>
                <c:pt idx="9545">
                  <c:v>0.71407186985019999</c:v>
                </c:pt>
                <c:pt idx="9546">
                  <c:v>0.71441471576689997</c:v>
                </c:pt>
                <c:pt idx="9547">
                  <c:v>0.71477866172790006</c:v>
                </c:pt>
                <c:pt idx="9548">
                  <c:v>0.71512621641160001</c:v>
                </c:pt>
                <c:pt idx="9549">
                  <c:v>0.71533066034320003</c:v>
                </c:pt>
                <c:pt idx="9550">
                  <c:v>0.71546238660810002</c:v>
                </c:pt>
                <c:pt idx="9551">
                  <c:v>0.71557945013049995</c:v>
                </c:pt>
                <c:pt idx="9552">
                  <c:v>0.7156699895859</c:v>
                </c:pt>
                <c:pt idx="9553">
                  <c:v>0.71579360961909999</c:v>
                </c:pt>
                <c:pt idx="9554">
                  <c:v>0.71591669321060003</c:v>
                </c:pt>
                <c:pt idx="9555">
                  <c:v>0.71600908041</c:v>
                </c:pt>
                <c:pt idx="9556">
                  <c:v>0.71616274118419998</c:v>
                </c:pt>
                <c:pt idx="9557">
                  <c:v>0.71629440784450005</c:v>
                </c:pt>
                <c:pt idx="9558">
                  <c:v>0.71663540601730003</c:v>
                </c:pt>
                <c:pt idx="9559">
                  <c:v>0.71699339151380004</c:v>
                </c:pt>
                <c:pt idx="9560">
                  <c:v>0.71733510494230002</c:v>
                </c:pt>
                <c:pt idx="9561">
                  <c:v>0.71765756607060005</c:v>
                </c:pt>
                <c:pt idx="9562">
                  <c:v>0.71783041954040006</c:v>
                </c:pt>
                <c:pt idx="9563">
                  <c:v>0.71816384792330001</c:v>
                </c:pt>
                <c:pt idx="9564">
                  <c:v>0.71838390827179999</c:v>
                </c:pt>
                <c:pt idx="9565">
                  <c:v>0.71864801645279996</c:v>
                </c:pt>
                <c:pt idx="9566">
                  <c:v>0.71902036666869995</c:v>
                </c:pt>
                <c:pt idx="9567">
                  <c:v>0.71937209367749999</c:v>
                </c:pt>
                <c:pt idx="9568">
                  <c:v>0.71949511766429997</c:v>
                </c:pt>
                <c:pt idx="9569">
                  <c:v>0.71964424848560005</c:v>
                </c:pt>
                <c:pt idx="9570">
                  <c:v>0.71982914209369997</c:v>
                </c:pt>
                <c:pt idx="9571">
                  <c:v>0.71992564201349996</c:v>
                </c:pt>
                <c:pt idx="9572">
                  <c:v>0.72001981735230003</c:v>
                </c:pt>
                <c:pt idx="9573">
                  <c:v>0.72011506557460003</c:v>
                </c:pt>
                <c:pt idx="9574">
                  <c:v>0.72027695178990003</c:v>
                </c:pt>
                <c:pt idx="9575">
                  <c:v>0.72043973207470002</c:v>
                </c:pt>
                <c:pt idx="9576">
                  <c:v>0.72056275606160003</c:v>
                </c:pt>
                <c:pt idx="9577">
                  <c:v>0.72068220376970005</c:v>
                </c:pt>
                <c:pt idx="9578">
                  <c:v>0.72084206342699997</c:v>
                </c:pt>
                <c:pt idx="9579">
                  <c:v>0.72097170352939999</c:v>
                </c:pt>
                <c:pt idx="9580">
                  <c:v>0.72110003232959996</c:v>
                </c:pt>
                <c:pt idx="9581">
                  <c:v>0.72141736745829999</c:v>
                </c:pt>
                <c:pt idx="9582">
                  <c:v>0.72159022092820002</c:v>
                </c:pt>
                <c:pt idx="9583">
                  <c:v>0.72175359725949995</c:v>
                </c:pt>
                <c:pt idx="9584">
                  <c:v>0.72193068265909999</c:v>
                </c:pt>
                <c:pt idx="9585">
                  <c:v>0.72209137678150004</c:v>
                </c:pt>
                <c:pt idx="9586">
                  <c:v>0.72225230932240003</c:v>
                </c:pt>
                <c:pt idx="9587">
                  <c:v>0.72244024276730001</c:v>
                </c:pt>
                <c:pt idx="9588">
                  <c:v>0.72277861833570001</c:v>
                </c:pt>
                <c:pt idx="9589">
                  <c:v>0.7231494188309</c:v>
                </c:pt>
                <c:pt idx="9590">
                  <c:v>0.723336815834</c:v>
                </c:pt>
                <c:pt idx="9591">
                  <c:v>0.72346228361130005</c:v>
                </c:pt>
                <c:pt idx="9592">
                  <c:v>0.72370040416720005</c:v>
                </c:pt>
                <c:pt idx="9593">
                  <c:v>0.72400331497189996</c:v>
                </c:pt>
                <c:pt idx="9594">
                  <c:v>0.72435969114300003</c:v>
                </c:pt>
                <c:pt idx="9595">
                  <c:v>0.72451496124269998</c:v>
                </c:pt>
                <c:pt idx="9596">
                  <c:v>0.72464352846150004</c:v>
                </c:pt>
                <c:pt idx="9597">
                  <c:v>0.72498911619189998</c:v>
                </c:pt>
                <c:pt idx="9598">
                  <c:v>0.72524327039720005</c:v>
                </c:pt>
                <c:pt idx="9599">
                  <c:v>0.72533452510829999</c:v>
                </c:pt>
                <c:pt idx="9600">
                  <c:v>0.72545516490939999</c:v>
                </c:pt>
                <c:pt idx="9601">
                  <c:v>0.72554492950439997</c:v>
                </c:pt>
                <c:pt idx="9602">
                  <c:v>0.72566670179369996</c:v>
                </c:pt>
                <c:pt idx="9603">
                  <c:v>0.72575825452800002</c:v>
                </c:pt>
                <c:pt idx="9604">
                  <c:v>0.72588533163070001</c:v>
                </c:pt>
                <c:pt idx="9605">
                  <c:v>0.72606116533279996</c:v>
                </c:pt>
                <c:pt idx="9606">
                  <c:v>0.7263790369034</c:v>
                </c:pt>
                <c:pt idx="9607">
                  <c:v>0.72657889127730002</c:v>
                </c:pt>
                <c:pt idx="9608">
                  <c:v>0.72693479061129995</c:v>
                </c:pt>
                <c:pt idx="9609">
                  <c:v>0.72723406553269998</c:v>
                </c:pt>
                <c:pt idx="9610">
                  <c:v>0.72757399082179997</c:v>
                </c:pt>
                <c:pt idx="9611">
                  <c:v>0.72793471813199995</c:v>
                </c:pt>
                <c:pt idx="9612">
                  <c:v>0.72817385196689999</c:v>
                </c:pt>
                <c:pt idx="9613">
                  <c:v>0.72843658924099997</c:v>
                </c:pt>
                <c:pt idx="9614">
                  <c:v>0.72867882251740002</c:v>
                </c:pt>
                <c:pt idx="9615">
                  <c:v>0.72885107994080001</c:v>
                </c:pt>
                <c:pt idx="9616">
                  <c:v>0.72894173860550004</c:v>
                </c:pt>
                <c:pt idx="9617">
                  <c:v>0.72906631231310004</c:v>
                </c:pt>
                <c:pt idx="9618">
                  <c:v>0.72919160127640004</c:v>
                </c:pt>
                <c:pt idx="9619">
                  <c:v>0.72932010889050003</c:v>
                </c:pt>
                <c:pt idx="9620">
                  <c:v>0.72945129871369996</c:v>
                </c:pt>
                <c:pt idx="9621">
                  <c:v>0.72961068153380004</c:v>
                </c:pt>
                <c:pt idx="9622">
                  <c:v>0.72995662689209995</c:v>
                </c:pt>
                <c:pt idx="9623">
                  <c:v>0.73016560077670001</c:v>
                </c:pt>
                <c:pt idx="9624">
                  <c:v>0.73035347461699995</c:v>
                </c:pt>
                <c:pt idx="9625">
                  <c:v>0.7306825518608</c:v>
                </c:pt>
                <c:pt idx="9626">
                  <c:v>0.73103016614909999</c:v>
                </c:pt>
                <c:pt idx="9627">
                  <c:v>0.73136264085769997</c:v>
                </c:pt>
                <c:pt idx="9628">
                  <c:v>0.73170876502990001</c:v>
                </c:pt>
                <c:pt idx="9629">
                  <c:v>0.73196226358409999</c:v>
                </c:pt>
                <c:pt idx="9630">
                  <c:v>0.73211991786959996</c:v>
                </c:pt>
                <c:pt idx="9631">
                  <c:v>0.73227173089980002</c:v>
                </c:pt>
                <c:pt idx="9632">
                  <c:v>0.73239976167679999</c:v>
                </c:pt>
                <c:pt idx="9633">
                  <c:v>0.73249304294590001</c:v>
                </c:pt>
                <c:pt idx="9634">
                  <c:v>0.73265761137009999</c:v>
                </c:pt>
                <c:pt idx="9635">
                  <c:v>0.73281496763230003</c:v>
                </c:pt>
                <c:pt idx="9636">
                  <c:v>0.73297715187070001</c:v>
                </c:pt>
                <c:pt idx="9637">
                  <c:v>0.73318547010419999</c:v>
                </c:pt>
                <c:pt idx="9638">
                  <c:v>0.73328316211699995</c:v>
                </c:pt>
                <c:pt idx="9639">
                  <c:v>0.73343712091449997</c:v>
                </c:pt>
                <c:pt idx="9640">
                  <c:v>0.73356282711029996</c:v>
                </c:pt>
                <c:pt idx="9641">
                  <c:v>0.7336574196815</c:v>
                </c:pt>
                <c:pt idx="9642">
                  <c:v>0.73381835222239999</c:v>
                </c:pt>
                <c:pt idx="9643">
                  <c:v>0.73397743701929996</c:v>
                </c:pt>
                <c:pt idx="9644">
                  <c:v>0.73407042026519997</c:v>
                </c:pt>
                <c:pt idx="9645">
                  <c:v>0.73423647880550003</c:v>
                </c:pt>
                <c:pt idx="9646">
                  <c:v>0.73444330692290005</c:v>
                </c:pt>
                <c:pt idx="9647">
                  <c:v>0.73479616642000001</c:v>
                </c:pt>
                <c:pt idx="9648">
                  <c:v>0.73502212762829999</c:v>
                </c:pt>
                <c:pt idx="9649">
                  <c:v>0.73532247543329998</c:v>
                </c:pt>
                <c:pt idx="9650">
                  <c:v>0.73554301261900001</c:v>
                </c:pt>
                <c:pt idx="9651">
                  <c:v>0.7356603145599</c:v>
                </c:pt>
                <c:pt idx="9652">
                  <c:v>0.73578280210489999</c:v>
                </c:pt>
                <c:pt idx="9653">
                  <c:v>0.73593533039089998</c:v>
                </c:pt>
                <c:pt idx="9654">
                  <c:v>0.73627769947050004</c:v>
                </c:pt>
                <c:pt idx="9655">
                  <c:v>0.73646974563599998</c:v>
                </c:pt>
                <c:pt idx="9656">
                  <c:v>0.736561357975</c:v>
                </c:pt>
                <c:pt idx="9657">
                  <c:v>0.73669320344919997</c:v>
                </c:pt>
                <c:pt idx="9658">
                  <c:v>0.73700469732280005</c:v>
                </c:pt>
                <c:pt idx="9659">
                  <c:v>0.73716145753859996</c:v>
                </c:pt>
                <c:pt idx="9660">
                  <c:v>0.73725342750550005</c:v>
                </c:pt>
                <c:pt idx="9661">
                  <c:v>0.73740607500080002</c:v>
                </c:pt>
                <c:pt idx="9662">
                  <c:v>0.73756164312359995</c:v>
                </c:pt>
                <c:pt idx="9663">
                  <c:v>0.73772865533830001</c:v>
                </c:pt>
                <c:pt idx="9664">
                  <c:v>0.73789155483250002</c:v>
                </c:pt>
                <c:pt idx="9665">
                  <c:v>0.7380836606026</c:v>
                </c:pt>
                <c:pt idx="9666">
                  <c:v>0.73835629224779997</c:v>
                </c:pt>
                <c:pt idx="9667">
                  <c:v>0.73868042230609998</c:v>
                </c:pt>
                <c:pt idx="9668">
                  <c:v>0.73881644010540004</c:v>
                </c:pt>
                <c:pt idx="9669">
                  <c:v>0.73914825916289995</c:v>
                </c:pt>
                <c:pt idx="9670">
                  <c:v>0.7393463253975</c:v>
                </c:pt>
                <c:pt idx="9671">
                  <c:v>0.73957121372220003</c:v>
                </c:pt>
                <c:pt idx="9672">
                  <c:v>0.73990154266359998</c:v>
                </c:pt>
                <c:pt idx="9673">
                  <c:v>0.74019747972490002</c:v>
                </c:pt>
                <c:pt idx="9674">
                  <c:v>0.74054002761839999</c:v>
                </c:pt>
                <c:pt idx="9675">
                  <c:v>0.74069416522980003</c:v>
                </c:pt>
                <c:pt idx="9676">
                  <c:v>0.74084907770160002</c:v>
                </c:pt>
                <c:pt idx="9677">
                  <c:v>0.74094724655150002</c:v>
                </c:pt>
                <c:pt idx="9678">
                  <c:v>0.7410726547241</c:v>
                </c:pt>
                <c:pt idx="9679">
                  <c:v>0.74117094278340001</c:v>
                </c:pt>
                <c:pt idx="9680">
                  <c:v>0.74126940965650001</c:v>
                </c:pt>
                <c:pt idx="9681">
                  <c:v>0.74164354801179999</c:v>
                </c:pt>
                <c:pt idx="9682">
                  <c:v>0.74194723367689996</c:v>
                </c:pt>
                <c:pt idx="9683">
                  <c:v>0.74230855703349996</c:v>
                </c:pt>
                <c:pt idx="9684">
                  <c:v>0.7426546812057</c:v>
                </c:pt>
                <c:pt idx="9685">
                  <c:v>0.74301260709759998</c:v>
                </c:pt>
                <c:pt idx="9686">
                  <c:v>0.74324458837509999</c:v>
                </c:pt>
                <c:pt idx="9687">
                  <c:v>0.74337261915209996</c:v>
                </c:pt>
                <c:pt idx="9688">
                  <c:v>0.74350208044050003</c:v>
                </c:pt>
                <c:pt idx="9689">
                  <c:v>0.74366962909699996</c:v>
                </c:pt>
                <c:pt idx="9690">
                  <c:v>0.74382007122039995</c:v>
                </c:pt>
                <c:pt idx="9691">
                  <c:v>0.74391156435009997</c:v>
                </c:pt>
                <c:pt idx="9692">
                  <c:v>0.7440686225891</c:v>
                </c:pt>
                <c:pt idx="9693">
                  <c:v>0.7441681623459</c:v>
                </c:pt>
                <c:pt idx="9694">
                  <c:v>0.74429321289060002</c:v>
                </c:pt>
                <c:pt idx="9695">
                  <c:v>0.7443854808807</c:v>
                </c:pt>
                <c:pt idx="9696">
                  <c:v>0.74450904130939999</c:v>
                </c:pt>
                <c:pt idx="9697">
                  <c:v>0.74485456943509998</c:v>
                </c:pt>
                <c:pt idx="9698">
                  <c:v>0.74506485462189997</c:v>
                </c:pt>
                <c:pt idx="9699">
                  <c:v>0.74523425102230001</c:v>
                </c:pt>
                <c:pt idx="9700">
                  <c:v>0.74549794197079999</c:v>
                </c:pt>
                <c:pt idx="9701">
                  <c:v>0.74576061964039997</c:v>
                </c:pt>
                <c:pt idx="9702">
                  <c:v>0.74591332674029998</c:v>
                </c:pt>
                <c:pt idx="9703">
                  <c:v>0.74603641033169998</c:v>
                </c:pt>
                <c:pt idx="9704">
                  <c:v>0.74619376659390002</c:v>
                </c:pt>
                <c:pt idx="9705">
                  <c:v>0.74631899595259998</c:v>
                </c:pt>
                <c:pt idx="9706">
                  <c:v>0.74643796682359997</c:v>
                </c:pt>
                <c:pt idx="9707">
                  <c:v>0.74663662910460005</c:v>
                </c:pt>
                <c:pt idx="9708">
                  <c:v>0.74697673320769997</c:v>
                </c:pt>
                <c:pt idx="9709">
                  <c:v>0.74709218740460004</c:v>
                </c:pt>
                <c:pt idx="9710">
                  <c:v>0.74724686145779995</c:v>
                </c:pt>
                <c:pt idx="9711">
                  <c:v>0.74731981754300003</c:v>
                </c:pt>
                <c:pt idx="9712">
                  <c:v>0.7475004196167</c:v>
                </c:pt>
                <c:pt idx="9713">
                  <c:v>0.74782931804660002</c:v>
                </c:pt>
                <c:pt idx="9714">
                  <c:v>0.74796235561369995</c:v>
                </c:pt>
                <c:pt idx="9715">
                  <c:v>0.74821996688839998</c:v>
                </c:pt>
                <c:pt idx="9716">
                  <c:v>0.74841207265849996</c:v>
                </c:pt>
                <c:pt idx="9717">
                  <c:v>0.7485634088516</c:v>
                </c:pt>
                <c:pt idx="9718">
                  <c:v>0.74868273735049995</c:v>
                </c:pt>
                <c:pt idx="9719">
                  <c:v>0.74879723787310004</c:v>
                </c:pt>
                <c:pt idx="9720">
                  <c:v>0.74892336130140003</c:v>
                </c:pt>
                <c:pt idx="9721">
                  <c:v>0.74926441907880004</c:v>
                </c:pt>
                <c:pt idx="9722">
                  <c:v>0.74962097406390005</c:v>
                </c:pt>
                <c:pt idx="9723">
                  <c:v>0.74998921155929998</c:v>
                </c:pt>
                <c:pt idx="9724">
                  <c:v>0.75015920400619995</c:v>
                </c:pt>
                <c:pt idx="9725">
                  <c:v>0.75029987096789996</c:v>
                </c:pt>
                <c:pt idx="9726">
                  <c:v>0.75046598911289997</c:v>
                </c:pt>
                <c:pt idx="9727">
                  <c:v>0.75076735019679997</c:v>
                </c:pt>
                <c:pt idx="9728">
                  <c:v>0.75110757350919999</c:v>
                </c:pt>
                <c:pt idx="9729">
                  <c:v>0.75122803449630005</c:v>
                </c:pt>
                <c:pt idx="9730">
                  <c:v>0.75135684013369997</c:v>
                </c:pt>
                <c:pt idx="9731">
                  <c:v>0.7515808939934</c:v>
                </c:pt>
                <c:pt idx="9732">
                  <c:v>0.75170004367830001</c:v>
                </c:pt>
                <c:pt idx="9733">
                  <c:v>0.75189667940140004</c:v>
                </c:pt>
                <c:pt idx="9734">
                  <c:v>0.75221800804140004</c:v>
                </c:pt>
                <c:pt idx="9735">
                  <c:v>0.75240850448609997</c:v>
                </c:pt>
                <c:pt idx="9736">
                  <c:v>0.75253963470459995</c:v>
                </c:pt>
                <c:pt idx="9737">
                  <c:v>0.75273156166080002</c:v>
                </c:pt>
                <c:pt idx="9738">
                  <c:v>0.75291866064070001</c:v>
                </c:pt>
                <c:pt idx="9739">
                  <c:v>0.75325357913970004</c:v>
                </c:pt>
                <c:pt idx="9740">
                  <c:v>0.75362569093700005</c:v>
                </c:pt>
                <c:pt idx="9741">
                  <c:v>0.75396156311039997</c:v>
                </c:pt>
                <c:pt idx="9742">
                  <c:v>0.75428396463390002</c:v>
                </c:pt>
                <c:pt idx="9743">
                  <c:v>0.75450885295869996</c:v>
                </c:pt>
                <c:pt idx="9744">
                  <c:v>0.75475889444349997</c:v>
                </c:pt>
                <c:pt idx="9745">
                  <c:v>0.7551015019417</c:v>
                </c:pt>
                <c:pt idx="9746">
                  <c:v>0.75532156229019998</c:v>
                </c:pt>
                <c:pt idx="9747">
                  <c:v>0.7554734349251</c:v>
                </c:pt>
                <c:pt idx="9748">
                  <c:v>0.75556004047390002</c:v>
                </c:pt>
                <c:pt idx="9749">
                  <c:v>0.75566935539250002</c:v>
                </c:pt>
                <c:pt idx="9750">
                  <c:v>0.75578969717029998</c:v>
                </c:pt>
                <c:pt idx="9751">
                  <c:v>0.75592601299289996</c:v>
                </c:pt>
                <c:pt idx="9752">
                  <c:v>0.75602716207499998</c:v>
                </c:pt>
                <c:pt idx="9753">
                  <c:v>0.75615334510800003</c:v>
                </c:pt>
                <c:pt idx="9754">
                  <c:v>0.75633305311200005</c:v>
                </c:pt>
                <c:pt idx="9755">
                  <c:v>0.7565339207649</c:v>
                </c:pt>
                <c:pt idx="9756">
                  <c:v>0.75677114725109995</c:v>
                </c:pt>
                <c:pt idx="9757">
                  <c:v>0.75697016715999998</c:v>
                </c:pt>
                <c:pt idx="9758">
                  <c:v>0.75713592767719995</c:v>
                </c:pt>
                <c:pt idx="9759">
                  <c:v>0.75749933719639995</c:v>
                </c:pt>
                <c:pt idx="9760">
                  <c:v>0.75769120454789995</c:v>
                </c:pt>
                <c:pt idx="9761">
                  <c:v>0.75806397199630005</c:v>
                </c:pt>
                <c:pt idx="9762">
                  <c:v>0.75844573974609997</c:v>
                </c:pt>
                <c:pt idx="9763">
                  <c:v>0.75879150629040004</c:v>
                </c:pt>
                <c:pt idx="9764">
                  <c:v>0.75891220569609996</c:v>
                </c:pt>
                <c:pt idx="9765">
                  <c:v>0.75914680957790004</c:v>
                </c:pt>
                <c:pt idx="9766">
                  <c:v>0.75944608449939999</c:v>
                </c:pt>
                <c:pt idx="9767">
                  <c:v>0.7596710920334</c:v>
                </c:pt>
                <c:pt idx="9768">
                  <c:v>0.75999444723130005</c:v>
                </c:pt>
                <c:pt idx="9769">
                  <c:v>0.76025849580759997</c:v>
                </c:pt>
                <c:pt idx="9770">
                  <c:v>0.76040869951250001</c:v>
                </c:pt>
                <c:pt idx="9771">
                  <c:v>0.76053386926650002</c:v>
                </c:pt>
                <c:pt idx="9772">
                  <c:v>0.76069247722629996</c:v>
                </c:pt>
                <c:pt idx="9773">
                  <c:v>0.76093924045560002</c:v>
                </c:pt>
                <c:pt idx="9774">
                  <c:v>0.76119595766070003</c:v>
                </c:pt>
                <c:pt idx="9775">
                  <c:v>0.76137900352480004</c:v>
                </c:pt>
                <c:pt idx="9776">
                  <c:v>0.76150673627849996</c:v>
                </c:pt>
                <c:pt idx="9777">
                  <c:v>0.76163667440409999</c:v>
                </c:pt>
                <c:pt idx="9778">
                  <c:v>0.76189434528349997</c:v>
                </c:pt>
                <c:pt idx="9779">
                  <c:v>0.76202189922329999</c:v>
                </c:pt>
                <c:pt idx="9780">
                  <c:v>0.76214593648910001</c:v>
                </c:pt>
                <c:pt idx="9781">
                  <c:v>0.76230508089070004</c:v>
                </c:pt>
                <c:pt idx="9782">
                  <c:v>0.76249897480009998</c:v>
                </c:pt>
                <c:pt idx="9783">
                  <c:v>0.76285219192499998</c:v>
                </c:pt>
                <c:pt idx="9784">
                  <c:v>0.76296496391299995</c:v>
                </c:pt>
                <c:pt idx="9785">
                  <c:v>0.76323747634890005</c:v>
                </c:pt>
                <c:pt idx="9786">
                  <c:v>0.76359283924099997</c:v>
                </c:pt>
                <c:pt idx="9787">
                  <c:v>0.76394248008730004</c:v>
                </c:pt>
                <c:pt idx="9788">
                  <c:v>0.76425814628599997</c:v>
                </c:pt>
                <c:pt idx="9789">
                  <c:v>0.76440852880480004</c:v>
                </c:pt>
                <c:pt idx="9790">
                  <c:v>0.76475715637209996</c:v>
                </c:pt>
                <c:pt idx="9791">
                  <c:v>0.76503610610960004</c:v>
                </c:pt>
                <c:pt idx="9792">
                  <c:v>0.76519894599909999</c:v>
                </c:pt>
                <c:pt idx="9793">
                  <c:v>0.76535749435419997</c:v>
                </c:pt>
                <c:pt idx="9794">
                  <c:v>0.76555234193800004</c:v>
                </c:pt>
                <c:pt idx="9795">
                  <c:v>0.76589506864550005</c:v>
                </c:pt>
                <c:pt idx="9796">
                  <c:v>0.76625078916550005</c:v>
                </c:pt>
                <c:pt idx="9797">
                  <c:v>0.76647847890849996</c:v>
                </c:pt>
                <c:pt idx="9798">
                  <c:v>0.76660889387130005</c:v>
                </c:pt>
                <c:pt idx="9799">
                  <c:v>0.76696634292599997</c:v>
                </c:pt>
                <c:pt idx="9800">
                  <c:v>0.76716881990429997</c:v>
                </c:pt>
                <c:pt idx="9801">
                  <c:v>0.76739084720609996</c:v>
                </c:pt>
                <c:pt idx="9802">
                  <c:v>0.76760536432269999</c:v>
                </c:pt>
                <c:pt idx="9803">
                  <c:v>0.76793611049650001</c:v>
                </c:pt>
                <c:pt idx="9804">
                  <c:v>0.76826435327529996</c:v>
                </c:pt>
                <c:pt idx="9805">
                  <c:v>0.76858556270599998</c:v>
                </c:pt>
                <c:pt idx="9806">
                  <c:v>0.76884549856189999</c:v>
                </c:pt>
                <c:pt idx="9807">
                  <c:v>0.76906967163090001</c:v>
                </c:pt>
                <c:pt idx="9808">
                  <c:v>0.76927739381789995</c:v>
                </c:pt>
                <c:pt idx="9809">
                  <c:v>0.76942533254620005</c:v>
                </c:pt>
                <c:pt idx="9810">
                  <c:v>0.76955622434619997</c:v>
                </c:pt>
                <c:pt idx="9811">
                  <c:v>0.76988679170609997</c:v>
                </c:pt>
                <c:pt idx="9812">
                  <c:v>0.77023786306380004</c:v>
                </c:pt>
                <c:pt idx="9813">
                  <c:v>0.77042108774189999</c:v>
                </c:pt>
                <c:pt idx="9814">
                  <c:v>0.7705420851707</c:v>
                </c:pt>
                <c:pt idx="9815">
                  <c:v>0.77070015668869996</c:v>
                </c:pt>
                <c:pt idx="9816">
                  <c:v>0.77082121372220003</c:v>
                </c:pt>
                <c:pt idx="9817">
                  <c:v>0.77102494239810004</c:v>
                </c:pt>
                <c:pt idx="9818">
                  <c:v>0.7713715434074</c:v>
                </c:pt>
                <c:pt idx="9819">
                  <c:v>0.77158457040789996</c:v>
                </c:pt>
                <c:pt idx="9820">
                  <c:v>0.77181041240689996</c:v>
                </c:pt>
                <c:pt idx="9821">
                  <c:v>0.77203112840650001</c:v>
                </c:pt>
                <c:pt idx="9822">
                  <c:v>0.77215111255650004</c:v>
                </c:pt>
                <c:pt idx="9823">
                  <c:v>0.7723064422607</c:v>
                </c:pt>
                <c:pt idx="9824">
                  <c:v>0.77253311872480002</c:v>
                </c:pt>
                <c:pt idx="9825">
                  <c:v>0.77271902561189998</c:v>
                </c:pt>
                <c:pt idx="9826">
                  <c:v>0.77304804325099996</c:v>
                </c:pt>
                <c:pt idx="9827">
                  <c:v>0.77340763807299995</c:v>
                </c:pt>
                <c:pt idx="9828">
                  <c:v>0.77373820543289995</c:v>
                </c:pt>
                <c:pt idx="9829">
                  <c:v>0.77403336763380004</c:v>
                </c:pt>
                <c:pt idx="9830">
                  <c:v>0.77436506748199996</c:v>
                </c:pt>
                <c:pt idx="9831">
                  <c:v>0.77458727359769997</c:v>
                </c:pt>
                <c:pt idx="9832">
                  <c:v>0.77492517232890001</c:v>
                </c:pt>
                <c:pt idx="9833">
                  <c:v>0.77526909112929998</c:v>
                </c:pt>
                <c:pt idx="9834">
                  <c:v>0.77560472488400001</c:v>
                </c:pt>
                <c:pt idx="9835">
                  <c:v>0.77579945325849997</c:v>
                </c:pt>
                <c:pt idx="9836">
                  <c:v>0.77591449022290004</c:v>
                </c:pt>
                <c:pt idx="9837">
                  <c:v>0.77602887153629996</c:v>
                </c:pt>
                <c:pt idx="9838">
                  <c:v>0.7761043310165</c:v>
                </c:pt>
                <c:pt idx="9839">
                  <c:v>0.77624803781509999</c:v>
                </c:pt>
                <c:pt idx="9840">
                  <c:v>0.77659523487089999</c:v>
                </c:pt>
                <c:pt idx="9841">
                  <c:v>0.776896417141</c:v>
                </c:pt>
                <c:pt idx="9842">
                  <c:v>0.77721613645550003</c:v>
                </c:pt>
                <c:pt idx="9843">
                  <c:v>0.77754068374630003</c:v>
                </c:pt>
                <c:pt idx="9844">
                  <c:v>0.77788364887240002</c:v>
                </c:pt>
                <c:pt idx="9845">
                  <c:v>0.77822947502140005</c:v>
                </c:pt>
                <c:pt idx="9846">
                  <c:v>0.77848500013349997</c:v>
                </c:pt>
                <c:pt idx="9847">
                  <c:v>0.77880358695980001</c:v>
                </c:pt>
                <c:pt idx="9848">
                  <c:v>0.77916032075880004</c:v>
                </c:pt>
                <c:pt idx="9849">
                  <c:v>0.77938586473460003</c:v>
                </c:pt>
                <c:pt idx="9850">
                  <c:v>0.77961558103560002</c:v>
                </c:pt>
                <c:pt idx="9851">
                  <c:v>0.77981191873550004</c:v>
                </c:pt>
                <c:pt idx="9852">
                  <c:v>0.78003823757169999</c:v>
                </c:pt>
                <c:pt idx="9853">
                  <c:v>0.78030496835709995</c:v>
                </c:pt>
                <c:pt idx="9854">
                  <c:v>0.7806336283684</c:v>
                </c:pt>
                <c:pt idx="9855">
                  <c:v>0.78097116947169998</c:v>
                </c:pt>
                <c:pt idx="9856">
                  <c:v>0.78132373094560004</c:v>
                </c:pt>
                <c:pt idx="9857">
                  <c:v>0.78150117397310004</c:v>
                </c:pt>
                <c:pt idx="9858">
                  <c:v>0.78182756900789996</c:v>
                </c:pt>
                <c:pt idx="9859">
                  <c:v>0.78204733133320004</c:v>
                </c:pt>
                <c:pt idx="9860">
                  <c:v>0.78220403194429999</c:v>
                </c:pt>
                <c:pt idx="9861">
                  <c:v>0.78252166509629995</c:v>
                </c:pt>
                <c:pt idx="9862">
                  <c:v>0.78285056352619997</c:v>
                </c:pt>
                <c:pt idx="9863">
                  <c:v>0.78315353393550002</c:v>
                </c:pt>
                <c:pt idx="9864">
                  <c:v>0.78349351882929996</c:v>
                </c:pt>
                <c:pt idx="9865">
                  <c:v>0.78368306159970003</c:v>
                </c:pt>
                <c:pt idx="9866">
                  <c:v>0.78381896018980002</c:v>
                </c:pt>
                <c:pt idx="9867">
                  <c:v>0.78397107124330001</c:v>
                </c:pt>
                <c:pt idx="9868">
                  <c:v>0.78418338298800006</c:v>
                </c:pt>
                <c:pt idx="9869">
                  <c:v>0.78440117836000001</c:v>
                </c:pt>
                <c:pt idx="9870">
                  <c:v>0.78455656766890003</c:v>
                </c:pt>
                <c:pt idx="9871">
                  <c:v>0.78489524126050003</c:v>
                </c:pt>
                <c:pt idx="9872">
                  <c:v>0.78522920608519997</c:v>
                </c:pt>
                <c:pt idx="9873">
                  <c:v>0.78556025028230003</c:v>
                </c:pt>
                <c:pt idx="9874">
                  <c:v>0.78587657213210005</c:v>
                </c:pt>
                <c:pt idx="9875">
                  <c:v>0.78613585233689998</c:v>
                </c:pt>
                <c:pt idx="9876">
                  <c:v>0.7863554358482</c:v>
                </c:pt>
                <c:pt idx="9877">
                  <c:v>0.78668093681340001</c:v>
                </c:pt>
                <c:pt idx="9878">
                  <c:v>0.78683036565779996</c:v>
                </c:pt>
                <c:pt idx="9879">
                  <c:v>0.7869852185249</c:v>
                </c:pt>
                <c:pt idx="9880">
                  <c:v>0.78711414337160002</c:v>
                </c:pt>
                <c:pt idx="9881">
                  <c:v>0.78719657659529996</c:v>
                </c:pt>
                <c:pt idx="9882">
                  <c:v>0.78731685876849999</c:v>
                </c:pt>
                <c:pt idx="9883">
                  <c:v>0.78750002384189999</c:v>
                </c:pt>
                <c:pt idx="9884">
                  <c:v>0.78785949945449996</c:v>
                </c:pt>
                <c:pt idx="9885">
                  <c:v>0.78800678253169998</c:v>
                </c:pt>
                <c:pt idx="9886">
                  <c:v>0.78836828470230003</c:v>
                </c:pt>
                <c:pt idx="9887">
                  <c:v>0.78867834806439996</c:v>
                </c:pt>
                <c:pt idx="9888">
                  <c:v>0.78883218765259999</c:v>
                </c:pt>
                <c:pt idx="9889">
                  <c:v>0.78896558284759999</c:v>
                </c:pt>
                <c:pt idx="9890">
                  <c:v>0.78909051418300002</c:v>
                </c:pt>
                <c:pt idx="9891">
                  <c:v>0.78924775123599999</c:v>
                </c:pt>
                <c:pt idx="9892">
                  <c:v>0.78953117132189998</c:v>
                </c:pt>
                <c:pt idx="9893">
                  <c:v>0.7897759079933</c:v>
                </c:pt>
                <c:pt idx="9894">
                  <c:v>0.79011774063109996</c:v>
                </c:pt>
                <c:pt idx="9895">
                  <c:v>0.79034161567689998</c:v>
                </c:pt>
                <c:pt idx="9896">
                  <c:v>0.79045951366419998</c:v>
                </c:pt>
                <c:pt idx="9897">
                  <c:v>0.79080635309220004</c:v>
                </c:pt>
                <c:pt idx="9898">
                  <c:v>0.79102295637130005</c:v>
                </c:pt>
                <c:pt idx="9899">
                  <c:v>0.7913793325424</c:v>
                </c:pt>
                <c:pt idx="9900">
                  <c:v>0.79169666767119995</c:v>
                </c:pt>
                <c:pt idx="9901">
                  <c:v>0.79202651977539995</c:v>
                </c:pt>
                <c:pt idx="9902">
                  <c:v>0.7923862338066</c:v>
                </c:pt>
                <c:pt idx="9903">
                  <c:v>0.79275751113890003</c:v>
                </c:pt>
                <c:pt idx="9904">
                  <c:v>0.79309797286990003</c:v>
                </c:pt>
                <c:pt idx="9905">
                  <c:v>0.79343807697299995</c:v>
                </c:pt>
                <c:pt idx="9906">
                  <c:v>0.79376178979870005</c:v>
                </c:pt>
                <c:pt idx="9907">
                  <c:v>0.79397046566009999</c:v>
                </c:pt>
                <c:pt idx="9908">
                  <c:v>0.79418784379959995</c:v>
                </c:pt>
                <c:pt idx="9909">
                  <c:v>0.79438340663910001</c:v>
                </c:pt>
                <c:pt idx="9910">
                  <c:v>0.79470086097720005</c:v>
                </c:pt>
                <c:pt idx="9911">
                  <c:v>0.79501694440839998</c:v>
                </c:pt>
                <c:pt idx="9912">
                  <c:v>0.79533374309539995</c:v>
                </c:pt>
                <c:pt idx="9913">
                  <c:v>0.79568237066269998</c:v>
                </c:pt>
                <c:pt idx="9914">
                  <c:v>0.79576742649080001</c:v>
                </c:pt>
                <c:pt idx="9915">
                  <c:v>0.79584705829619995</c:v>
                </c:pt>
                <c:pt idx="9916">
                  <c:v>0.79596942663189996</c:v>
                </c:pt>
                <c:pt idx="9917">
                  <c:v>0.79623085260390003</c:v>
                </c:pt>
                <c:pt idx="9918">
                  <c:v>0.79655742645259997</c:v>
                </c:pt>
                <c:pt idx="9919">
                  <c:v>0.79689258337019997</c:v>
                </c:pt>
                <c:pt idx="9920">
                  <c:v>0.79707652330400003</c:v>
                </c:pt>
                <c:pt idx="9921">
                  <c:v>0.79740136861800004</c:v>
                </c:pt>
                <c:pt idx="9922">
                  <c:v>0.79758435487750001</c:v>
                </c:pt>
                <c:pt idx="9923">
                  <c:v>0.79777985811230001</c:v>
                </c:pt>
                <c:pt idx="9924">
                  <c:v>0.79789614677429999</c:v>
                </c:pt>
                <c:pt idx="9925">
                  <c:v>0.79800891876220004</c:v>
                </c:pt>
                <c:pt idx="9926">
                  <c:v>0.79826045036320004</c:v>
                </c:pt>
                <c:pt idx="9927">
                  <c:v>0.798480629921</c:v>
                </c:pt>
                <c:pt idx="9928">
                  <c:v>0.79859352111820003</c:v>
                </c:pt>
                <c:pt idx="9929">
                  <c:v>0.79872977733609996</c:v>
                </c:pt>
                <c:pt idx="9930">
                  <c:v>0.79907679557800004</c:v>
                </c:pt>
                <c:pt idx="9931">
                  <c:v>0.79939544200900003</c:v>
                </c:pt>
                <c:pt idx="9932">
                  <c:v>0.79951506853099996</c:v>
                </c:pt>
                <c:pt idx="9933">
                  <c:v>0.79969817399980003</c:v>
                </c:pt>
                <c:pt idx="9934">
                  <c:v>0.7999373674393</c:v>
                </c:pt>
                <c:pt idx="9935">
                  <c:v>0.80026215314869997</c:v>
                </c:pt>
                <c:pt idx="9936">
                  <c:v>0.80049026012419999</c:v>
                </c:pt>
                <c:pt idx="9937">
                  <c:v>0.80076575279240003</c:v>
                </c:pt>
                <c:pt idx="9938">
                  <c:v>0.80090975761409999</c:v>
                </c:pt>
                <c:pt idx="9939">
                  <c:v>0.80124646425250001</c:v>
                </c:pt>
                <c:pt idx="9940">
                  <c:v>0.80157470703129996</c:v>
                </c:pt>
                <c:pt idx="9941">
                  <c:v>0.80189746618269997</c:v>
                </c:pt>
                <c:pt idx="9942">
                  <c:v>0.80221140384669998</c:v>
                </c:pt>
                <c:pt idx="9943">
                  <c:v>0.80239969491959995</c:v>
                </c:pt>
                <c:pt idx="9944">
                  <c:v>0.80251771211620004</c:v>
                </c:pt>
                <c:pt idx="9945">
                  <c:v>0.80283582210540005</c:v>
                </c:pt>
                <c:pt idx="9946">
                  <c:v>0.80316382646560003</c:v>
                </c:pt>
                <c:pt idx="9947">
                  <c:v>0.80347037315369996</c:v>
                </c:pt>
                <c:pt idx="9948">
                  <c:v>0.80361247062679997</c:v>
                </c:pt>
                <c:pt idx="9949">
                  <c:v>0.80378830432890003</c:v>
                </c:pt>
                <c:pt idx="9950">
                  <c:v>0.80399692058560002</c:v>
                </c:pt>
                <c:pt idx="9951">
                  <c:v>0.80417507886890005</c:v>
                </c:pt>
                <c:pt idx="9952">
                  <c:v>0.80442160367969995</c:v>
                </c:pt>
                <c:pt idx="9953">
                  <c:v>0.80474418401720005</c:v>
                </c:pt>
                <c:pt idx="9954">
                  <c:v>0.80494421720499998</c:v>
                </c:pt>
                <c:pt idx="9955">
                  <c:v>0.80505347251890003</c:v>
                </c:pt>
                <c:pt idx="9956">
                  <c:v>0.80540347099300003</c:v>
                </c:pt>
                <c:pt idx="9957">
                  <c:v>0.80575180053710005</c:v>
                </c:pt>
                <c:pt idx="9958">
                  <c:v>0.80609494447709995</c:v>
                </c:pt>
                <c:pt idx="9959">
                  <c:v>0.80641233921050004</c:v>
                </c:pt>
                <c:pt idx="9960">
                  <c:v>0.80675101280210004</c:v>
                </c:pt>
                <c:pt idx="9961">
                  <c:v>0.80707657337189997</c:v>
                </c:pt>
                <c:pt idx="9962">
                  <c:v>0.80740481615070003</c:v>
                </c:pt>
                <c:pt idx="9963">
                  <c:v>0.80775910615919999</c:v>
                </c:pt>
                <c:pt idx="9964">
                  <c:v>0.80809229612349998</c:v>
                </c:pt>
                <c:pt idx="9965">
                  <c:v>0.80843353271480001</c:v>
                </c:pt>
                <c:pt idx="9966">
                  <c:v>0.80868268013</c:v>
                </c:pt>
                <c:pt idx="9967">
                  <c:v>0.80900841951369995</c:v>
                </c:pt>
                <c:pt idx="9968">
                  <c:v>0.80934494733810003</c:v>
                </c:pt>
                <c:pt idx="9969">
                  <c:v>0.80955833196640004</c:v>
                </c:pt>
                <c:pt idx="9970">
                  <c:v>0.80963790416720005</c:v>
                </c:pt>
                <c:pt idx="9971">
                  <c:v>0.80975437164310005</c:v>
                </c:pt>
                <c:pt idx="9972">
                  <c:v>0.80983680486679999</c:v>
                </c:pt>
                <c:pt idx="9973">
                  <c:v>0.80991590023040005</c:v>
                </c:pt>
                <c:pt idx="9974">
                  <c:v>0.81010186672210005</c:v>
                </c:pt>
                <c:pt idx="9975">
                  <c:v>0.81043738126749998</c:v>
                </c:pt>
                <c:pt idx="9976">
                  <c:v>0.81076657772060001</c:v>
                </c:pt>
                <c:pt idx="9977">
                  <c:v>0.81108629703519997</c:v>
                </c:pt>
                <c:pt idx="9978">
                  <c:v>0.81140959262849999</c:v>
                </c:pt>
                <c:pt idx="9979">
                  <c:v>0.81173908710480003</c:v>
                </c:pt>
                <c:pt idx="9980">
                  <c:v>0.81202065944669999</c:v>
                </c:pt>
                <c:pt idx="9981">
                  <c:v>0.81233465671539995</c:v>
                </c:pt>
                <c:pt idx="9982">
                  <c:v>0.81266117095949997</c:v>
                </c:pt>
                <c:pt idx="9983">
                  <c:v>0.81298828125</c:v>
                </c:pt>
                <c:pt idx="9984">
                  <c:v>0.81320887804029995</c:v>
                </c:pt>
                <c:pt idx="9985">
                  <c:v>0.81334716081619995</c:v>
                </c:pt>
                <c:pt idx="9986">
                  <c:v>0.81346613168719994</c:v>
                </c:pt>
                <c:pt idx="9987">
                  <c:v>0.81357723474499999</c:v>
                </c:pt>
                <c:pt idx="9988">
                  <c:v>0.81371903419489999</c:v>
                </c:pt>
                <c:pt idx="9989">
                  <c:v>0.81404840946199997</c:v>
                </c:pt>
                <c:pt idx="9990">
                  <c:v>0.81437039375310005</c:v>
                </c:pt>
                <c:pt idx="9991">
                  <c:v>0.81451970338820001</c:v>
                </c:pt>
                <c:pt idx="9992">
                  <c:v>0.81463384628299995</c:v>
                </c:pt>
                <c:pt idx="9993">
                  <c:v>0.8148475885391</c:v>
                </c:pt>
                <c:pt idx="9994">
                  <c:v>0.81502521038060005</c:v>
                </c:pt>
                <c:pt idx="9995">
                  <c:v>0.81520992517470003</c:v>
                </c:pt>
                <c:pt idx="9996">
                  <c:v>0.8153548836708</c:v>
                </c:pt>
                <c:pt idx="9997">
                  <c:v>0.81550264358519997</c:v>
                </c:pt>
                <c:pt idx="9998">
                  <c:v>0.81565052270890004</c:v>
                </c:pt>
                <c:pt idx="9999">
                  <c:v>0.81597894430160001</c:v>
                </c:pt>
                <c:pt idx="10000">
                  <c:v>0.81630146503449996</c:v>
                </c:pt>
                <c:pt idx="10001">
                  <c:v>0.81657046079640005</c:v>
                </c:pt>
                <c:pt idx="10002">
                  <c:v>0.81689268350599997</c:v>
                </c:pt>
                <c:pt idx="10003">
                  <c:v>0.81720304489140005</c:v>
                </c:pt>
                <c:pt idx="10004">
                  <c:v>0.81751585006710004</c:v>
                </c:pt>
                <c:pt idx="10005">
                  <c:v>0.81783920526499998</c:v>
                </c:pt>
                <c:pt idx="10006">
                  <c:v>0.8181483745575</c:v>
                </c:pt>
                <c:pt idx="10007">
                  <c:v>0.81831246614459996</c:v>
                </c:pt>
                <c:pt idx="10008">
                  <c:v>0.81845456361769997</c:v>
                </c:pt>
                <c:pt idx="10009">
                  <c:v>0.81856834888459995</c:v>
                </c:pt>
                <c:pt idx="10010">
                  <c:v>0.81870979070659999</c:v>
                </c:pt>
                <c:pt idx="10011">
                  <c:v>0.81891018152240003</c:v>
                </c:pt>
                <c:pt idx="10012">
                  <c:v>0.8192462921143</c:v>
                </c:pt>
                <c:pt idx="10013">
                  <c:v>0.81948423385619995</c:v>
                </c:pt>
                <c:pt idx="10014">
                  <c:v>0.81970232725140002</c:v>
                </c:pt>
                <c:pt idx="10015">
                  <c:v>0.81985342502589997</c:v>
                </c:pt>
                <c:pt idx="10016">
                  <c:v>0.81996464729310004</c:v>
                </c:pt>
                <c:pt idx="10017">
                  <c:v>0.82010775804519997</c:v>
                </c:pt>
                <c:pt idx="10018">
                  <c:v>0.82042878866199997</c:v>
                </c:pt>
                <c:pt idx="10019">
                  <c:v>0.82073384523390003</c:v>
                </c:pt>
                <c:pt idx="10020">
                  <c:v>0.82105004787449998</c:v>
                </c:pt>
                <c:pt idx="10021">
                  <c:v>0.8213900327682</c:v>
                </c:pt>
                <c:pt idx="10022">
                  <c:v>0.82168871164320001</c:v>
                </c:pt>
                <c:pt idx="10023">
                  <c:v>0.822010576725</c:v>
                </c:pt>
                <c:pt idx="10024">
                  <c:v>0.82232922315599999</c:v>
                </c:pt>
                <c:pt idx="10025">
                  <c:v>0.82266259193419999</c:v>
                </c:pt>
                <c:pt idx="10026">
                  <c:v>0.82284903526310005</c:v>
                </c:pt>
                <c:pt idx="10027">
                  <c:v>0.82317864894869996</c:v>
                </c:pt>
                <c:pt idx="10028">
                  <c:v>0.82350420951839998</c:v>
                </c:pt>
                <c:pt idx="10029">
                  <c:v>0.82383549213410001</c:v>
                </c:pt>
                <c:pt idx="10030">
                  <c:v>0.82402849197390005</c:v>
                </c:pt>
                <c:pt idx="10031">
                  <c:v>0.82435190677640002</c:v>
                </c:pt>
                <c:pt idx="10032">
                  <c:v>0.82465600967410002</c:v>
                </c:pt>
                <c:pt idx="10033">
                  <c:v>0.82481741905210004</c:v>
                </c:pt>
                <c:pt idx="10034">
                  <c:v>0.82490104436870004</c:v>
                </c:pt>
                <c:pt idx="10035">
                  <c:v>0.8250178694725</c:v>
                </c:pt>
                <c:pt idx="10036">
                  <c:v>0.82510405778880003</c:v>
                </c:pt>
                <c:pt idx="10037">
                  <c:v>0.82545363903049995</c:v>
                </c:pt>
                <c:pt idx="10038">
                  <c:v>0.82578212022779995</c:v>
                </c:pt>
                <c:pt idx="10039">
                  <c:v>0.82611584663390003</c:v>
                </c:pt>
                <c:pt idx="10040">
                  <c:v>0.82645022869109996</c:v>
                </c:pt>
                <c:pt idx="10041">
                  <c:v>0.82675486803050002</c:v>
                </c:pt>
                <c:pt idx="10042">
                  <c:v>0.82696515321730002</c:v>
                </c:pt>
                <c:pt idx="10043">
                  <c:v>0.82719433307650003</c:v>
                </c:pt>
                <c:pt idx="10044">
                  <c:v>0.82733947038650002</c:v>
                </c:pt>
                <c:pt idx="10045">
                  <c:v>0.82763665914539997</c:v>
                </c:pt>
                <c:pt idx="10046">
                  <c:v>0.82782065868379995</c:v>
                </c:pt>
                <c:pt idx="10047">
                  <c:v>0.82799124717710004</c:v>
                </c:pt>
                <c:pt idx="10048">
                  <c:v>0.82833558321</c:v>
                </c:pt>
                <c:pt idx="10049">
                  <c:v>0.82844519615169998</c:v>
                </c:pt>
                <c:pt idx="10050">
                  <c:v>0.82855331897740003</c:v>
                </c:pt>
                <c:pt idx="10051">
                  <c:v>0.82862955331800003</c:v>
                </c:pt>
                <c:pt idx="10052">
                  <c:v>0.82878077030179997</c:v>
                </c:pt>
                <c:pt idx="10053">
                  <c:v>0.82913875579829999</c:v>
                </c:pt>
                <c:pt idx="10054">
                  <c:v>0.82945823669429997</c:v>
                </c:pt>
                <c:pt idx="10055">
                  <c:v>0.82979750633240001</c:v>
                </c:pt>
                <c:pt idx="10056">
                  <c:v>0.8301200866699</c:v>
                </c:pt>
                <c:pt idx="10057">
                  <c:v>0.83045041561129995</c:v>
                </c:pt>
                <c:pt idx="10058">
                  <c:v>0.83077228069310005</c:v>
                </c:pt>
                <c:pt idx="10059">
                  <c:v>0.83101403713230004</c:v>
                </c:pt>
                <c:pt idx="10060">
                  <c:v>0.83133423328400002</c:v>
                </c:pt>
                <c:pt idx="10061">
                  <c:v>0.8316622376442</c:v>
                </c:pt>
                <c:pt idx="10062">
                  <c:v>0.83198904991150002</c:v>
                </c:pt>
                <c:pt idx="10063">
                  <c:v>0.83231145143509999</c:v>
                </c:pt>
                <c:pt idx="10064">
                  <c:v>0.83253860473630004</c:v>
                </c:pt>
                <c:pt idx="10065">
                  <c:v>0.83273035287859998</c:v>
                </c:pt>
                <c:pt idx="10066">
                  <c:v>0.83288413286209995</c:v>
                </c:pt>
                <c:pt idx="10067">
                  <c:v>0.83306759595869995</c:v>
                </c:pt>
                <c:pt idx="10068">
                  <c:v>0.83340471982959996</c:v>
                </c:pt>
                <c:pt idx="10069">
                  <c:v>0.83374547958370004</c:v>
                </c:pt>
                <c:pt idx="10070">
                  <c:v>0.83397036790849999</c:v>
                </c:pt>
                <c:pt idx="10071">
                  <c:v>0.83412206172939996</c:v>
                </c:pt>
                <c:pt idx="10072">
                  <c:v>0.83423739671709995</c:v>
                </c:pt>
                <c:pt idx="10073">
                  <c:v>0.83459627628330002</c:v>
                </c:pt>
                <c:pt idx="10074">
                  <c:v>0.83489596843720004</c:v>
                </c:pt>
                <c:pt idx="10075">
                  <c:v>0.8352293968201</c:v>
                </c:pt>
                <c:pt idx="10076">
                  <c:v>0.8355543613434</c:v>
                </c:pt>
                <c:pt idx="10077">
                  <c:v>0.83566105365749999</c:v>
                </c:pt>
                <c:pt idx="10078">
                  <c:v>0.83580517768859997</c:v>
                </c:pt>
                <c:pt idx="10079">
                  <c:v>0.83594542741779998</c:v>
                </c:pt>
                <c:pt idx="10080">
                  <c:v>0.83617860078810002</c:v>
                </c:pt>
                <c:pt idx="10081">
                  <c:v>0.83654117584230003</c:v>
                </c:pt>
                <c:pt idx="10082">
                  <c:v>0.83658677339550003</c:v>
                </c:pt>
                <c:pt idx="10083">
                  <c:v>0.83663666248320001</c:v>
                </c:pt>
                <c:pt idx="10084">
                  <c:v>0.83668738603589998</c:v>
                </c:pt>
                <c:pt idx="10085">
                  <c:v>0.83673739433289995</c:v>
                </c:pt>
                <c:pt idx="10086">
                  <c:v>0.83679139614109999</c:v>
                </c:pt>
                <c:pt idx="10087">
                  <c:v>0.83684414625170001</c:v>
                </c:pt>
                <c:pt idx="10088">
                  <c:v>0.83689951896670001</c:v>
                </c:pt>
                <c:pt idx="10089">
                  <c:v>0.83695310354230001</c:v>
                </c:pt>
                <c:pt idx="10090">
                  <c:v>0.83700340986249999</c:v>
                </c:pt>
                <c:pt idx="10091">
                  <c:v>0.83705192804340001</c:v>
                </c:pt>
                <c:pt idx="10092">
                  <c:v>0.83713686466220005</c:v>
                </c:pt>
                <c:pt idx="10093">
                  <c:v>0.83721697330470002</c:v>
                </c:pt>
                <c:pt idx="10094">
                  <c:v>0.83733296394349999</c:v>
                </c:pt>
                <c:pt idx="10095">
                  <c:v>0.83752179145810002</c:v>
                </c:pt>
                <c:pt idx="10096">
                  <c:v>0.83770704269410001</c:v>
                </c:pt>
                <c:pt idx="10097">
                  <c:v>0.8378482460976</c:v>
                </c:pt>
                <c:pt idx="10098">
                  <c:v>0.8379844427109</c:v>
                </c:pt>
                <c:pt idx="10099">
                  <c:v>0.83808904886250002</c:v>
                </c:pt>
                <c:pt idx="10100">
                  <c:v>0.83816671371460005</c:v>
                </c:pt>
                <c:pt idx="10101">
                  <c:v>0.83824700117109996</c:v>
                </c:pt>
                <c:pt idx="10102">
                  <c:v>0.83832615613939998</c:v>
                </c:pt>
                <c:pt idx="10103">
                  <c:v>0.83840382099150002</c:v>
                </c:pt>
                <c:pt idx="10104">
                  <c:v>0.83848714828490001</c:v>
                </c:pt>
                <c:pt idx="10105">
                  <c:v>0.83856898546220004</c:v>
                </c:pt>
                <c:pt idx="10106">
                  <c:v>0.83864670991900003</c:v>
                </c:pt>
                <c:pt idx="10107">
                  <c:v>0.83880025148390003</c:v>
                </c:pt>
                <c:pt idx="10108">
                  <c:v>0.83891171216960003</c:v>
                </c:pt>
                <c:pt idx="10109">
                  <c:v>0.83901727199550002</c:v>
                </c:pt>
                <c:pt idx="10110">
                  <c:v>0.83912533521650001</c:v>
                </c:pt>
                <c:pt idx="10111">
                  <c:v>0.83923178911209995</c:v>
                </c:pt>
                <c:pt idx="10112">
                  <c:v>0.83929812908169998</c:v>
                </c:pt>
                <c:pt idx="10113">
                  <c:v>0.83943343162539996</c:v>
                </c:pt>
                <c:pt idx="10114">
                  <c:v>0.83972328901290005</c:v>
                </c:pt>
                <c:pt idx="10115">
                  <c:v>0.84003335237499999</c:v>
                </c:pt>
                <c:pt idx="10116">
                  <c:v>0.84030747413639995</c:v>
                </c:pt>
                <c:pt idx="10117">
                  <c:v>0.84062397480009998</c:v>
                </c:pt>
                <c:pt idx="10118">
                  <c:v>0.84091442823410001</c:v>
                </c:pt>
                <c:pt idx="10119">
                  <c:v>0.84121561050420002</c:v>
                </c:pt>
                <c:pt idx="10120">
                  <c:v>0.84141045808790005</c:v>
                </c:pt>
                <c:pt idx="10121">
                  <c:v>0.84158289432529998</c:v>
                </c:pt>
                <c:pt idx="10122">
                  <c:v>0.84190458059310003</c:v>
                </c:pt>
                <c:pt idx="10123">
                  <c:v>0.84221506118769995</c:v>
                </c:pt>
                <c:pt idx="10124">
                  <c:v>0.84252959489820001</c:v>
                </c:pt>
                <c:pt idx="10125">
                  <c:v>0.84283626079560003</c:v>
                </c:pt>
                <c:pt idx="10126">
                  <c:v>0.84306728839870004</c:v>
                </c:pt>
                <c:pt idx="10127">
                  <c:v>0.84314095973970005</c:v>
                </c:pt>
                <c:pt idx="10128">
                  <c:v>0.84326225519179998</c:v>
                </c:pt>
                <c:pt idx="10129">
                  <c:v>0.84338271617890004</c:v>
                </c:pt>
                <c:pt idx="10130">
                  <c:v>0.84346479177470002</c:v>
                </c:pt>
                <c:pt idx="10131">
                  <c:v>0.84358817338939995</c:v>
                </c:pt>
                <c:pt idx="10132">
                  <c:v>0.84371459484099998</c:v>
                </c:pt>
                <c:pt idx="10133">
                  <c:v>0.84379118680950005</c:v>
                </c:pt>
                <c:pt idx="10134">
                  <c:v>0.84386819601060004</c:v>
                </c:pt>
                <c:pt idx="10135">
                  <c:v>0.84397876262659999</c:v>
                </c:pt>
                <c:pt idx="10136">
                  <c:v>0.8440499305725</c:v>
                </c:pt>
                <c:pt idx="10137">
                  <c:v>0.84412521123890005</c:v>
                </c:pt>
                <c:pt idx="10138">
                  <c:v>0.84427154064179999</c:v>
                </c:pt>
                <c:pt idx="10139">
                  <c:v>0.84450864791869995</c:v>
                </c:pt>
                <c:pt idx="10140">
                  <c:v>0.84483194351199997</c:v>
                </c:pt>
                <c:pt idx="10141">
                  <c:v>0.8451291322708</c:v>
                </c:pt>
                <c:pt idx="10142">
                  <c:v>0.845370054245</c:v>
                </c:pt>
                <c:pt idx="10143">
                  <c:v>0.84556907415390004</c:v>
                </c:pt>
                <c:pt idx="10144">
                  <c:v>0.84587299823759998</c:v>
                </c:pt>
                <c:pt idx="10145">
                  <c:v>0.84616696834560001</c:v>
                </c:pt>
                <c:pt idx="10146">
                  <c:v>0.84646898508070001</c:v>
                </c:pt>
                <c:pt idx="10147">
                  <c:v>0.84676146507259997</c:v>
                </c:pt>
                <c:pt idx="10148">
                  <c:v>0.84708130359650002</c:v>
                </c:pt>
                <c:pt idx="10149">
                  <c:v>0.8474060893059</c:v>
                </c:pt>
                <c:pt idx="10150">
                  <c:v>0.84762531518939999</c:v>
                </c:pt>
                <c:pt idx="10151">
                  <c:v>0.84773331880570002</c:v>
                </c:pt>
                <c:pt idx="10152">
                  <c:v>0.84787678718570003</c:v>
                </c:pt>
                <c:pt idx="10153">
                  <c:v>0.84799277782439997</c:v>
                </c:pt>
                <c:pt idx="10154">
                  <c:v>0.84807848930359997</c:v>
                </c:pt>
                <c:pt idx="10155">
                  <c:v>0.84815984964369995</c:v>
                </c:pt>
                <c:pt idx="10156">
                  <c:v>0.84824293851849997</c:v>
                </c:pt>
                <c:pt idx="10157">
                  <c:v>0.84832179546359998</c:v>
                </c:pt>
                <c:pt idx="10158">
                  <c:v>0.84843939542769997</c:v>
                </c:pt>
                <c:pt idx="10159">
                  <c:v>0.8486179709435</c:v>
                </c:pt>
                <c:pt idx="10160">
                  <c:v>0.84894305467609998</c:v>
                </c:pt>
                <c:pt idx="10161">
                  <c:v>0.84913218021390002</c:v>
                </c:pt>
                <c:pt idx="10162">
                  <c:v>0.84943616390230003</c:v>
                </c:pt>
                <c:pt idx="10163">
                  <c:v>0.84973901510240002</c:v>
                </c:pt>
                <c:pt idx="10164">
                  <c:v>0.85006844997410003</c:v>
                </c:pt>
                <c:pt idx="10165">
                  <c:v>0.85038280487060003</c:v>
                </c:pt>
                <c:pt idx="10166">
                  <c:v>0.85068869590759999</c:v>
                </c:pt>
                <c:pt idx="10167">
                  <c:v>0.85098826885220002</c:v>
                </c:pt>
                <c:pt idx="10168">
                  <c:v>0.85130566358570003</c:v>
                </c:pt>
                <c:pt idx="10169">
                  <c:v>0.85163229703900001</c:v>
                </c:pt>
                <c:pt idx="10170">
                  <c:v>0.85195386409759999</c:v>
                </c:pt>
                <c:pt idx="10171">
                  <c:v>0.85228520631789995</c:v>
                </c:pt>
                <c:pt idx="10172">
                  <c:v>0.85260164737699995</c:v>
                </c:pt>
                <c:pt idx="10173">
                  <c:v>0.85292160511019999</c:v>
                </c:pt>
                <c:pt idx="10174">
                  <c:v>0.85299646854400002</c:v>
                </c:pt>
                <c:pt idx="10175">
                  <c:v>0.85311198234560004</c:v>
                </c:pt>
                <c:pt idx="10176">
                  <c:v>0.85322499275209995</c:v>
                </c:pt>
                <c:pt idx="10177">
                  <c:v>0.85354173183439996</c:v>
                </c:pt>
                <c:pt idx="10178">
                  <c:v>0.85387438535689997</c:v>
                </c:pt>
                <c:pt idx="10179">
                  <c:v>0.85419595241549995</c:v>
                </c:pt>
                <c:pt idx="10180">
                  <c:v>0.8545193076134</c:v>
                </c:pt>
                <c:pt idx="10181">
                  <c:v>0.85479682683939995</c:v>
                </c:pt>
                <c:pt idx="10182">
                  <c:v>0.85511749982829999</c:v>
                </c:pt>
                <c:pt idx="10183">
                  <c:v>0.85543209314349999</c:v>
                </c:pt>
                <c:pt idx="10184">
                  <c:v>0.85572618246080001</c:v>
                </c:pt>
                <c:pt idx="10185">
                  <c:v>0.85590523481369996</c:v>
                </c:pt>
                <c:pt idx="10186">
                  <c:v>0.85607546567920001</c:v>
                </c:pt>
                <c:pt idx="10187">
                  <c:v>0.85622584819790004</c:v>
                </c:pt>
                <c:pt idx="10188">
                  <c:v>0.85652148723599997</c:v>
                </c:pt>
                <c:pt idx="10189">
                  <c:v>0.85670793056490002</c:v>
                </c:pt>
                <c:pt idx="10190">
                  <c:v>0.85705488920210005</c:v>
                </c:pt>
                <c:pt idx="10191">
                  <c:v>0.85738956928249999</c:v>
                </c:pt>
                <c:pt idx="10192">
                  <c:v>0.85775130987170001</c:v>
                </c:pt>
                <c:pt idx="10193">
                  <c:v>0.85810118913650002</c:v>
                </c:pt>
                <c:pt idx="10194">
                  <c:v>0.85821104049679997</c:v>
                </c:pt>
                <c:pt idx="10195">
                  <c:v>0.8583243489265</c:v>
                </c:pt>
                <c:pt idx="10196">
                  <c:v>0.85865378379820001</c:v>
                </c:pt>
                <c:pt idx="10197">
                  <c:v>0.85896056890490002</c:v>
                </c:pt>
                <c:pt idx="10198">
                  <c:v>0.85911238193509998</c:v>
                </c:pt>
                <c:pt idx="10199">
                  <c:v>0.85935437679290005</c:v>
                </c:pt>
                <c:pt idx="10200">
                  <c:v>0.85968363285060001</c:v>
                </c:pt>
                <c:pt idx="10201">
                  <c:v>0.86000794172289996</c:v>
                </c:pt>
                <c:pt idx="10202">
                  <c:v>0.86019152402879995</c:v>
                </c:pt>
                <c:pt idx="10203">
                  <c:v>0.86032980680469995</c:v>
                </c:pt>
                <c:pt idx="10204">
                  <c:v>0.8605794906616</c:v>
                </c:pt>
                <c:pt idx="10205">
                  <c:v>0.86080342531200005</c:v>
                </c:pt>
                <c:pt idx="10206">
                  <c:v>0.86105811595920001</c:v>
                </c:pt>
                <c:pt idx="10207">
                  <c:v>0.86141556501390004</c:v>
                </c:pt>
                <c:pt idx="10208">
                  <c:v>0.86168485879900003</c:v>
                </c:pt>
                <c:pt idx="10209">
                  <c:v>0.86186414957049995</c:v>
                </c:pt>
                <c:pt idx="10210">
                  <c:v>0.86205357313160003</c:v>
                </c:pt>
                <c:pt idx="10211">
                  <c:v>0.86239969730379995</c:v>
                </c:pt>
                <c:pt idx="10212">
                  <c:v>0.86271947622300005</c:v>
                </c:pt>
                <c:pt idx="10213">
                  <c:v>0.86305642127990001</c:v>
                </c:pt>
                <c:pt idx="10214">
                  <c:v>0.86323994398119996</c:v>
                </c:pt>
                <c:pt idx="10215">
                  <c:v>0.86334460973740001</c:v>
                </c:pt>
                <c:pt idx="10216">
                  <c:v>0.86366939544679999</c:v>
                </c:pt>
                <c:pt idx="10217">
                  <c:v>0.86397236585619996</c:v>
                </c:pt>
                <c:pt idx="10218">
                  <c:v>0.86428576707839999</c:v>
                </c:pt>
                <c:pt idx="10219">
                  <c:v>0.86460119485859999</c:v>
                </c:pt>
                <c:pt idx="10220">
                  <c:v>0.86492323875429999</c:v>
                </c:pt>
                <c:pt idx="10221">
                  <c:v>0.86526000499730005</c:v>
                </c:pt>
                <c:pt idx="10222">
                  <c:v>0.8655889630318</c:v>
                </c:pt>
                <c:pt idx="10223">
                  <c:v>0.86576020717619995</c:v>
                </c:pt>
                <c:pt idx="10224">
                  <c:v>0.86611312627790005</c:v>
                </c:pt>
                <c:pt idx="10225">
                  <c:v>0.86645990610120005</c:v>
                </c:pt>
                <c:pt idx="10226">
                  <c:v>0.86661291122439998</c:v>
                </c:pt>
                <c:pt idx="10227">
                  <c:v>0.86672717332839999</c:v>
                </c:pt>
                <c:pt idx="10228">
                  <c:v>0.86706310510639995</c:v>
                </c:pt>
                <c:pt idx="10229">
                  <c:v>0.86738663911820002</c:v>
                </c:pt>
                <c:pt idx="10230">
                  <c:v>0.86770427227019997</c:v>
                </c:pt>
                <c:pt idx="10231">
                  <c:v>0.86798238754269996</c:v>
                </c:pt>
                <c:pt idx="10232">
                  <c:v>0.86831253767009997</c:v>
                </c:pt>
                <c:pt idx="10233">
                  <c:v>0.86842340230939996</c:v>
                </c:pt>
                <c:pt idx="10234">
                  <c:v>0.86853748559949995</c:v>
                </c:pt>
                <c:pt idx="10235">
                  <c:v>0.86864948272709996</c:v>
                </c:pt>
                <c:pt idx="10236">
                  <c:v>0.86899399757389995</c:v>
                </c:pt>
                <c:pt idx="10237">
                  <c:v>0.86930572986599997</c:v>
                </c:pt>
                <c:pt idx="10238">
                  <c:v>0.86962395906449996</c:v>
                </c:pt>
                <c:pt idx="10239">
                  <c:v>0.86976736783980002</c:v>
                </c:pt>
                <c:pt idx="10240">
                  <c:v>0.86997687816619995</c:v>
                </c:pt>
                <c:pt idx="10241">
                  <c:v>0.87029951810840001</c:v>
                </c:pt>
                <c:pt idx="10242">
                  <c:v>0.87062621116640004</c:v>
                </c:pt>
                <c:pt idx="10243">
                  <c:v>0.87087732553480002</c:v>
                </c:pt>
                <c:pt idx="10244">
                  <c:v>0.87098336219789996</c:v>
                </c:pt>
                <c:pt idx="10245">
                  <c:v>0.87109959125519998</c:v>
                </c:pt>
                <c:pt idx="10246">
                  <c:v>0.87125569581990003</c:v>
                </c:pt>
                <c:pt idx="10247">
                  <c:v>0.87149846553800003</c:v>
                </c:pt>
                <c:pt idx="10248">
                  <c:v>0.87181717157359995</c:v>
                </c:pt>
                <c:pt idx="10249">
                  <c:v>0.87214839458469995</c:v>
                </c:pt>
                <c:pt idx="10250">
                  <c:v>0.8723564147949</c:v>
                </c:pt>
                <c:pt idx="10251">
                  <c:v>0.87269252538679998</c:v>
                </c:pt>
                <c:pt idx="10252">
                  <c:v>0.87300908565519997</c:v>
                </c:pt>
                <c:pt idx="10253">
                  <c:v>0.8733301758766</c:v>
                </c:pt>
                <c:pt idx="10254">
                  <c:v>0.87350654602050004</c:v>
                </c:pt>
                <c:pt idx="10255">
                  <c:v>0.87364596128460004</c:v>
                </c:pt>
                <c:pt idx="10256">
                  <c:v>0.87378019094470005</c:v>
                </c:pt>
                <c:pt idx="10257">
                  <c:v>0.87411344051359996</c:v>
                </c:pt>
                <c:pt idx="10258">
                  <c:v>0.87440478801730004</c:v>
                </c:pt>
                <c:pt idx="10259">
                  <c:v>0.8747417330742</c:v>
                </c:pt>
                <c:pt idx="10260">
                  <c:v>0.87507581710820004</c:v>
                </c:pt>
                <c:pt idx="10261">
                  <c:v>0.87532019615169998</c:v>
                </c:pt>
                <c:pt idx="10262">
                  <c:v>0.87547540664669998</c:v>
                </c:pt>
                <c:pt idx="10263">
                  <c:v>0.87562632560730003</c:v>
                </c:pt>
                <c:pt idx="10264">
                  <c:v>0.87573677301410002</c:v>
                </c:pt>
                <c:pt idx="10265">
                  <c:v>0.87588846683499999</c:v>
                </c:pt>
                <c:pt idx="10266">
                  <c:v>0.87603437900540004</c:v>
                </c:pt>
                <c:pt idx="10267">
                  <c:v>0.87636941671369994</c:v>
                </c:pt>
                <c:pt idx="10268">
                  <c:v>0.87670779228210005</c:v>
                </c:pt>
                <c:pt idx="10269">
                  <c:v>0.8768723011017</c:v>
                </c:pt>
                <c:pt idx="10270">
                  <c:v>0.87718486785890004</c:v>
                </c:pt>
                <c:pt idx="10271">
                  <c:v>0.87743639945980001</c:v>
                </c:pt>
                <c:pt idx="10272">
                  <c:v>0.87769198417659999</c:v>
                </c:pt>
                <c:pt idx="10273">
                  <c:v>0.87784296274189999</c:v>
                </c:pt>
                <c:pt idx="10274">
                  <c:v>0.87816047668459996</c:v>
                </c:pt>
                <c:pt idx="10275">
                  <c:v>0.87848937511439995</c:v>
                </c:pt>
                <c:pt idx="10276">
                  <c:v>0.87863194942470002</c:v>
                </c:pt>
                <c:pt idx="10277">
                  <c:v>0.87874692678449995</c:v>
                </c:pt>
                <c:pt idx="10278">
                  <c:v>0.87885844707490002</c:v>
                </c:pt>
                <c:pt idx="10279">
                  <c:v>0.87904143333439999</c:v>
                </c:pt>
                <c:pt idx="10280">
                  <c:v>0.87938159704209995</c:v>
                </c:pt>
                <c:pt idx="10281">
                  <c:v>0.87959057092670001</c:v>
                </c:pt>
                <c:pt idx="10282">
                  <c:v>0.87969875335689995</c:v>
                </c:pt>
                <c:pt idx="10283">
                  <c:v>0.87984567880630005</c:v>
                </c:pt>
                <c:pt idx="10284">
                  <c:v>0.88016951084140005</c:v>
                </c:pt>
                <c:pt idx="10285">
                  <c:v>0.88049703836439996</c:v>
                </c:pt>
                <c:pt idx="10286">
                  <c:v>0.88081425428390003</c:v>
                </c:pt>
                <c:pt idx="10287">
                  <c:v>0.88099104166029996</c:v>
                </c:pt>
                <c:pt idx="10288">
                  <c:v>0.88131856918329998</c:v>
                </c:pt>
                <c:pt idx="10289">
                  <c:v>0.88165324926379995</c:v>
                </c:pt>
                <c:pt idx="10290">
                  <c:v>0.88195848464969995</c:v>
                </c:pt>
                <c:pt idx="10291">
                  <c:v>0.88211768865590001</c:v>
                </c:pt>
                <c:pt idx="10292">
                  <c:v>0.88229441642759998</c:v>
                </c:pt>
                <c:pt idx="10293">
                  <c:v>0.88261985778810004</c:v>
                </c:pt>
                <c:pt idx="10294">
                  <c:v>0.88294273614880003</c:v>
                </c:pt>
                <c:pt idx="10295">
                  <c:v>0.88312554359439999</c:v>
                </c:pt>
                <c:pt idx="10296">
                  <c:v>0.8834253549576</c:v>
                </c:pt>
                <c:pt idx="10297">
                  <c:v>0.88365721702580002</c:v>
                </c:pt>
                <c:pt idx="10298">
                  <c:v>0.88376653194429999</c:v>
                </c:pt>
                <c:pt idx="10299">
                  <c:v>0.88384151458740001</c:v>
                </c:pt>
                <c:pt idx="10300">
                  <c:v>0.88396167755129995</c:v>
                </c:pt>
                <c:pt idx="10301">
                  <c:v>0.88408237695689995</c:v>
                </c:pt>
                <c:pt idx="10302">
                  <c:v>0.8842043280602</c:v>
                </c:pt>
                <c:pt idx="10303">
                  <c:v>0.88446211814880005</c:v>
                </c:pt>
                <c:pt idx="10304">
                  <c:v>0.88479584455490001</c:v>
                </c:pt>
                <c:pt idx="10305">
                  <c:v>0.88513803482060005</c:v>
                </c:pt>
                <c:pt idx="10306">
                  <c:v>0.88527804613109995</c:v>
                </c:pt>
                <c:pt idx="10307">
                  <c:v>0.88537299633029998</c:v>
                </c:pt>
                <c:pt idx="10308">
                  <c:v>0.88560307025910001</c:v>
                </c:pt>
                <c:pt idx="10309">
                  <c:v>0.88586598634720004</c:v>
                </c:pt>
                <c:pt idx="10310">
                  <c:v>0.886075258255</c:v>
                </c:pt>
                <c:pt idx="10311">
                  <c:v>0.88638043403629996</c:v>
                </c:pt>
                <c:pt idx="10312">
                  <c:v>0.88670361042019996</c:v>
                </c:pt>
                <c:pt idx="10313">
                  <c:v>0.88694286346439999</c:v>
                </c:pt>
                <c:pt idx="10314">
                  <c:v>0.88705301284789995</c:v>
                </c:pt>
                <c:pt idx="10315">
                  <c:v>0.88716912269589998</c:v>
                </c:pt>
                <c:pt idx="10316">
                  <c:v>0.88751024007799995</c:v>
                </c:pt>
                <c:pt idx="10317">
                  <c:v>0.88783591985700006</c:v>
                </c:pt>
                <c:pt idx="10318">
                  <c:v>0.88816034793849996</c:v>
                </c:pt>
                <c:pt idx="10319">
                  <c:v>0.88836944103240001</c:v>
                </c:pt>
                <c:pt idx="10320">
                  <c:v>0.88858532905580001</c:v>
                </c:pt>
                <c:pt idx="10321">
                  <c:v>0.88879460096359997</c:v>
                </c:pt>
                <c:pt idx="10322">
                  <c:v>0.88901638984679998</c:v>
                </c:pt>
                <c:pt idx="10323">
                  <c:v>0.88932704925539996</c:v>
                </c:pt>
                <c:pt idx="10324">
                  <c:v>0.88963937759400002</c:v>
                </c:pt>
                <c:pt idx="10325">
                  <c:v>0.88996595144269997</c:v>
                </c:pt>
                <c:pt idx="10326">
                  <c:v>0.89018970727919999</c:v>
                </c:pt>
                <c:pt idx="10327">
                  <c:v>0.89042448997500001</c:v>
                </c:pt>
                <c:pt idx="10328">
                  <c:v>0.89064115285870005</c:v>
                </c:pt>
                <c:pt idx="10329">
                  <c:v>0.89095115661619995</c:v>
                </c:pt>
                <c:pt idx="10330">
                  <c:v>0.89127653837200005</c:v>
                </c:pt>
                <c:pt idx="10331">
                  <c:v>0.891453742981</c:v>
                </c:pt>
                <c:pt idx="10332">
                  <c:v>0.89176118373869995</c:v>
                </c:pt>
                <c:pt idx="10333">
                  <c:v>0.89208739995959996</c:v>
                </c:pt>
                <c:pt idx="10334">
                  <c:v>0.89241236448289996</c:v>
                </c:pt>
                <c:pt idx="10335">
                  <c:v>0.89262825250629996</c:v>
                </c:pt>
                <c:pt idx="10336">
                  <c:v>0.89282482862470003</c:v>
                </c:pt>
                <c:pt idx="10337">
                  <c:v>0.89317744970320001</c:v>
                </c:pt>
                <c:pt idx="10338">
                  <c:v>0.8935187458992</c:v>
                </c:pt>
                <c:pt idx="10339">
                  <c:v>0.89388573169709995</c:v>
                </c:pt>
                <c:pt idx="10340">
                  <c:v>0.89417099952699997</c:v>
                </c:pt>
                <c:pt idx="10341">
                  <c:v>0.89452832937240001</c:v>
                </c:pt>
                <c:pt idx="10342">
                  <c:v>0.89486122131349999</c:v>
                </c:pt>
                <c:pt idx="10343">
                  <c:v>0.89520323276519997</c:v>
                </c:pt>
                <c:pt idx="10344">
                  <c:v>0.89552688598630004</c:v>
                </c:pt>
                <c:pt idx="10345">
                  <c:v>0.89585310220720005</c:v>
                </c:pt>
                <c:pt idx="10346">
                  <c:v>0.89611661434169998</c:v>
                </c:pt>
                <c:pt idx="10347">
                  <c:v>0.89627081155779997</c:v>
                </c:pt>
                <c:pt idx="10348">
                  <c:v>0.89638352394099996</c:v>
                </c:pt>
                <c:pt idx="10349">
                  <c:v>0.89652472734449995</c:v>
                </c:pt>
                <c:pt idx="10350">
                  <c:v>0.89669269323349998</c:v>
                </c:pt>
                <c:pt idx="10351">
                  <c:v>0.89681690931320002</c:v>
                </c:pt>
                <c:pt idx="10352">
                  <c:v>0.89694702625269995</c:v>
                </c:pt>
                <c:pt idx="10353">
                  <c:v>0.89713764190669998</c:v>
                </c:pt>
                <c:pt idx="10354">
                  <c:v>0.89745610952379995</c:v>
                </c:pt>
                <c:pt idx="10355">
                  <c:v>0.89778983592990003</c:v>
                </c:pt>
                <c:pt idx="10356">
                  <c:v>0.89811801910400002</c:v>
                </c:pt>
                <c:pt idx="10357">
                  <c:v>0.89847350120540004</c:v>
                </c:pt>
                <c:pt idx="10358">
                  <c:v>0.89881497621539996</c:v>
                </c:pt>
                <c:pt idx="10359">
                  <c:v>0.89917355775829999</c:v>
                </c:pt>
                <c:pt idx="10360">
                  <c:v>0.89931154251099998</c:v>
                </c:pt>
                <c:pt idx="10361">
                  <c:v>0.899654686451</c:v>
                </c:pt>
                <c:pt idx="10362">
                  <c:v>0.89993184804920001</c:v>
                </c:pt>
                <c:pt idx="10363">
                  <c:v>0.90028399229050005</c:v>
                </c:pt>
                <c:pt idx="10364">
                  <c:v>0.90049666166310005</c:v>
                </c:pt>
                <c:pt idx="10365">
                  <c:v>0.90067899227140003</c:v>
                </c:pt>
                <c:pt idx="10366">
                  <c:v>0.90076857805249999</c:v>
                </c:pt>
                <c:pt idx="10367">
                  <c:v>0.90097951889039996</c:v>
                </c:pt>
                <c:pt idx="10368">
                  <c:v>0.90117096900939997</c:v>
                </c:pt>
                <c:pt idx="10369">
                  <c:v>0.90131026506419998</c:v>
                </c:pt>
                <c:pt idx="10370">
                  <c:v>0.90145945549009998</c:v>
                </c:pt>
                <c:pt idx="10371">
                  <c:v>0.90180867910389995</c:v>
                </c:pt>
                <c:pt idx="10372">
                  <c:v>0.90214174985890005</c:v>
                </c:pt>
                <c:pt idx="10373">
                  <c:v>0.90234279632570003</c:v>
                </c:pt>
                <c:pt idx="10374">
                  <c:v>0.90269660949709996</c:v>
                </c:pt>
                <c:pt idx="10375">
                  <c:v>0.90302652120589999</c:v>
                </c:pt>
                <c:pt idx="10376">
                  <c:v>0.90319210290910001</c:v>
                </c:pt>
                <c:pt idx="10377">
                  <c:v>0.90335214138029996</c:v>
                </c:pt>
                <c:pt idx="10378">
                  <c:v>0.90343981981279997</c:v>
                </c:pt>
                <c:pt idx="10379">
                  <c:v>0.90353196859359997</c:v>
                </c:pt>
                <c:pt idx="10380">
                  <c:v>0.90385872125629996</c:v>
                </c:pt>
                <c:pt idx="10381">
                  <c:v>0.90400141477579998</c:v>
                </c:pt>
                <c:pt idx="10382">
                  <c:v>0.90415120124820003</c:v>
                </c:pt>
                <c:pt idx="10383">
                  <c:v>0.90426498651499998</c:v>
                </c:pt>
                <c:pt idx="10384">
                  <c:v>0.90438199043269996</c:v>
                </c:pt>
                <c:pt idx="10385">
                  <c:v>0.90468031167980001</c:v>
                </c:pt>
                <c:pt idx="10386">
                  <c:v>0.90484929084779997</c:v>
                </c:pt>
                <c:pt idx="10387">
                  <c:v>0.90512824058529995</c:v>
                </c:pt>
                <c:pt idx="10388">
                  <c:v>0.90544968843460005</c:v>
                </c:pt>
                <c:pt idx="10389">
                  <c:v>0.90571659803390003</c:v>
                </c:pt>
                <c:pt idx="10390">
                  <c:v>0.90604722499849999</c:v>
                </c:pt>
                <c:pt idx="10391">
                  <c:v>0.90640467405320002</c:v>
                </c:pt>
                <c:pt idx="10392">
                  <c:v>0.90674883127210004</c:v>
                </c:pt>
                <c:pt idx="10393">
                  <c:v>0.90704709291459995</c:v>
                </c:pt>
                <c:pt idx="10394">
                  <c:v>0.90737980604169999</c:v>
                </c:pt>
                <c:pt idx="10395">
                  <c:v>0.90765988826749999</c:v>
                </c:pt>
                <c:pt idx="10396">
                  <c:v>0.90799117088320003</c:v>
                </c:pt>
                <c:pt idx="10397">
                  <c:v>0.90821462869640002</c:v>
                </c:pt>
                <c:pt idx="10398">
                  <c:v>0.90845942497249998</c:v>
                </c:pt>
                <c:pt idx="10399">
                  <c:v>0.90858268737790004</c:v>
                </c:pt>
                <c:pt idx="10400">
                  <c:v>0.90866875648500001</c:v>
                </c:pt>
                <c:pt idx="10401">
                  <c:v>0.90877908468250002</c:v>
                </c:pt>
                <c:pt idx="10402">
                  <c:v>0.90895837545390001</c:v>
                </c:pt>
                <c:pt idx="10403">
                  <c:v>0.90929514169689996</c:v>
                </c:pt>
                <c:pt idx="10404">
                  <c:v>0.90963852405550005</c:v>
                </c:pt>
                <c:pt idx="10405">
                  <c:v>0.90975683927539996</c:v>
                </c:pt>
                <c:pt idx="10406">
                  <c:v>0.90983623266220004</c:v>
                </c:pt>
                <c:pt idx="10407">
                  <c:v>0.9099795222282</c:v>
                </c:pt>
                <c:pt idx="10408">
                  <c:v>0.91030418872829999</c:v>
                </c:pt>
                <c:pt idx="10409">
                  <c:v>0.91061705350879996</c:v>
                </c:pt>
                <c:pt idx="10410">
                  <c:v>0.91096639633179999</c:v>
                </c:pt>
                <c:pt idx="10411">
                  <c:v>0.91129952669140002</c:v>
                </c:pt>
                <c:pt idx="10412">
                  <c:v>0.91165602207179997</c:v>
                </c:pt>
                <c:pt idx="10413">
                  <c:v>0.91200304031370005</c:v>
                </c:pt>
                <c:pt idx="10414">
                  <c:v>0.91228425502779997</c:v>
                </c:pt>
                <c:pt idx="10415">
                  <c:v>0.91251432895660001</c:v>
                </c:pt>
                <c:pt idx="10416">
                  <c:v>0.912663936615</c:v>
                </c:pt>
                <c:pt idx="10417">
                  <c:v>0.91284263133999999</c:v>
                </c:pt>
                <c:pt idx="10418">
                  <c:v>0.91297161579130004</c:v>
                </c:pt>
                <c:pt idx="10419">
                  <c:v>0.91309159994129996</c:v>
                </c:pt>
                <c:pt idx="10420">
                  <c:v>0.91330718994140003</c:v>
                </c:pt>
                <c:pt idx="10421">
                  <c:v>0.91351169347759997</c:v>
                </c:pt>
                <c:pt idx="10422">
                  <c:v>0.91371417045589998</c:v>
                </c:pt>
                <c:pt idx="10423">
                  <c:v>0.91387468576429998</c:v>
                </c:pt>
                <c:pt idx="10424">
                  <c:v>0.91399061679839999</c:v>
                </c:pt>
                <c:pt idx="10425">
                  <c:v>0.91433727741240001</c:v>
                </c:pt>
                <c:pt idx="10426">
                  <c:v>0.91443276405329998</c:v>
                </c:pt>
                <c:pt idx="10427">
                  <c:v>0.91448301076890004</c:v>
                </c:pt>
                <c:pt idx="10428">
                  <c:v>0.91453611850740002</c:v>
                </c:pt>
                <c:pt idx="10429">
                  <c:v>0.91458851099009997</c:v>
                </c:pt>
                <c:pt idx="10430">
                  <c:v>0.91464376449579998</c:v>
                </c:pt>
                <c:pt idx="10431">
                  <c:v>0.91470140218730001</c:v>
                </c:pt>
                <c:pt idx="10432">
                  <c:v>0.91476261615749999</c:v>
                </c:pt>
                <c:pt idx="10433">
                  <c:v>0.91482234001160001</c:v>
                </c:pt>
                <c:pt idx="10434">
                  <c:v>0.91487944126130005</c:v>
                </c:pt>
                <c:pt idx="10435">
                  <c:v>0.91493707895279996</c:v>
                </c:pt>
                <c:pt idx="10436">
                  <c:v>0.91499638557429996</c:v>
                </c:pt>
                <c:pt idx="10437">
                  <c:v>0.91505563259120004</c:v>
                </c:pt>
                <c:pt idx="10438">
                  <c:v>0.91511219739909999</c:v>
                </c:pt>
                <c:pt idx="10439">
                  <c:v>0.91517394781109995</c:v>
                </c:pt>
                <c:pt idx="10440">
                  <c:v>0.91523128747939997</c:v>
                </c:pt>
                <c:pt idx="10441">
                  <c:v>0.9152857065201</c:v>
                </c:pt>
                <c:pt idx="10442">
                  <c:v>0.9153357744217</c:v>
                </c:pt>
                <c:pt idx="10443">
                  <c:v>0.91538518667220004</c:v>
                </c:pt>
                <c:pt idx="10444">
                  <c:v>0.91547954082490002</c:v>
                </c:pt>
                <c:pt idx="10445">
                  <c:v>0.91556978225709995</c:v>
                </c:pt>
                <c:pt idx="10446">
                  <c:v>0.91569334268570002</c:v>
                </c:pt>
                <c:pt idx="10447">
                  <c:v>0.9157767891884</c:v>
                </c:pt>
                <c:pt idx="10448">
                  <c:v>0.91589510440830002</c:v>
                </c:pt>
                <c:pt idx="10449">
                  <c:v>0.9160494804382</c:v>
                </c:pt>
                <c:pt idx="10450">
                  <c:v>0.91622209548949995</c:v>
                </c:pt>
                <c:pt idx="10451">
                  <c:v>0.91645300388340001</c:v>
                </c:pt>
                <c:pt idx="10452">
                  <c:v>0.91665333509449998</c:v>
                </c:pt>
                <c:pt idx="10453">
                  <c:v>0.91682684421539995</c:v>
                </c:pt>
                <c:pt idx="10454">
                  <c:v>0.91703975200650001</c:v>
                </c:pt>
                <c:pt idx="10455">
                  <c:v>0.91726815700529996</c:v>
                </c:pt>
                <c:pt idx="10456">
                  <c:v>0.9175580739975</c:v>
                </c:pt>
                <c:pt idx="10457">
                  <c:v>0.91784888505939999</c:v>
                </c:pt>
                <c:pt idx="10458">
                  <c:v>0.91800707578660001</c:v>
                </c:pt>
                <c:pt idx="10459">
                  <c:v>0.91817814111710006</c:v>
                </c:pt>
                <c:pt idx="10460">
                  <c:v>0.91835671663280005</c:v>
                </c:pt>
                <c:pt idx="10461">
                  <c:v>0.91867142915730005</c:v>
                </c:pt>
                <c:pt idx="10462">
                  <c:v>0.91896796226499999</c:v>
                </c:pt>
                <c:pt idx="10463">
                  <c:v>0.91929787397380003</c:v>
                </c:pt>
                <c:pt idx="10464">
                  <c:v>0.91961348056790004</c:v>
                </c:pt>
                <c:pt idx="10465">
                  <c:v>0.91975879669189997</c:v>
                </c:pt>
                <c:pt idx="10466">
                  <c:v>0.91994309425349996</c:v>
                </c:pt>
                <c:pt idx="10467">
                  <c:v>0.92026180028920002</c:v>
                </c:pt>
                <c:pt idx="10468">
                  <c:v>0.92047250270839998</c:v>
                </c:pt>
                <c:pt idx="10469">
                  <c:v>0.92067915201189998</c:v>
                </c:pt>
                <c:pt idx="10470">
                  <c:v>0.92082947492599998</c:v>
                </c:pt>
                <c:pt idx="10471">
                  <c:v>0.92115682363509999</c:v>
                </c:pt>
                <c:pt idx="10472">
                  <c:v>0.9214858412743</c:v>
                </c:pt>
                <c:pt idx="10473">
                  <c:v>0.92182546854019998</c:v>
                </c:pt>
                <c:pt idx="10474">
                  <c:v>0.92213201522830002</c:v>
                </c:pt>
                <c:pt idx="10475">
                  <c:v>0.92231470346449995</c:v>
                </c:pt>
                <c:pt idx="10476">
                  <c:v>0.92249375581740001</c:v>
                </c:pt>
                <c:pt idx="10477">
                  <c:v>0.92273002862929998</c:v>
                </c:pt>
                <c:pt idx="10478">
                  <c:v>0.92301791906359998</c:v>
                </c:pt>
                <c:pt idx="10479">
                  <c:v>0.9233201146126</c:v>
                </c:pt>
                <c:pt idx="10480">
                  <c:v>0.92352956533429997</c:v>
                </c:pt>
                <c:pt idx="10481">
                  <c:v>0.9236418604851</c:v>
                </c:pt>
                <c:pt idx="10482">
                  <c:v>0.92375570535660001</c:v>
                </c:pt>
                <c:pt idx="10483">
                  <c:v>0.92408573627470003</c:v>
                </c:pt>
                <c:pt idx="10484">
                  <c:v>0.92423099279400001</c:v>
                </c:pt>
                <c:pt idx="10485">
                  <c:v>0.92455935478210005</c:v>
                </c:pt>
                <c:pt idx="10486">
                  <c:v>0.92474508285519996</c:v>
                </c:pt>
                <c:pt idx="10487">
                  <c:v>0.92488461732859995</c:v>
                </c:pt>
                <c:pt idx="10488">
                  <c:v>0.92499548196790005</c:v>
                </c:pt>
                <c:pt idx="10489">
                  <c:v>0.92508482933040004</c:v>
                </c:pt>
                <c:pt idx="10490">
                  <c:v>0.92523908615109995</c:v>
                </c:pt>
                <c:pt idx="10491">
                  <c:v>0.92543286085130005</c:v>
                </c:pt>
                <c:pt idx="10492">
                  <c:v>0.92564052343369996</c:v>
                </c:pt>
                <c:pt idx="10493">
                  <c:v>0.92575687170029997</c:v>
                </c:pt>
                <c:pt idx="10494">
                  <c:v>0.92610251903530005</c:v>
                </c:pt>
                <c:pt idx="10495">
                  <c:v>0.92642790079119997</c:v>
                </c:pt>
                <c:pt idx="10496">
                  <c:v>0.92664724588390002</c:v>
                </c:pt>
                <c:pt idx="10497">
                  <c:v>0.92686706781390005</c:v>
                </c:pt>
                <c:pt idx="10498">
                  <c:v>0.92702311277390004</c:v>
                </c:pt>
                <c:pt idx="10499">
                  <c:v>0.92716562747959996</c:v>
                </c:pt>
                <c:pt idx="10500">
                  <c:v>0.92732590436939999</c:v>
                </c:pt>
                <c:pt idx="10501">
                  <c:v>0.92766690254210005</c:v>
                </c:pt>
                <c:pt idx="10502">
                  <c:v>0.92784678935999998</c:v>
                </c:pt>
                <c:pt idx="10503">
                  <c:v>0.92820793390269996</c:v>
                </c:pt>
                <c:pt idx="10504">
                  <c:v>0.92842769622800003</c:v>
                </c:pt>
                <c:pt idx="10505">
                  <c:v>0.92858201265340001</c:v>
                </c:pt>
                <c:pt idx="10506">
                  <c:v>0.92895251512529997</c:v>
                </c:pt>
                <c:pt idx="10507">
                  <c:v>0.92929202318189996</c:v>
                </c:pt>
                <c:pt idx="10508">
                  <c:v>0.92946320772169999</c:v>
                </c:pt>
                <c:pt idx="10509">
                  <c:v>0.92965239286419998</c:v>
                </c:pt>
                <c:pt idx="10510">
                  <c:v>0.92982482910160003</c:v>
                </c:pt>
                <c:pt idx="10511">
                  <c:v>0.93007159233089998</c:v>
                </c:pt>
                <c:pt idx="10512">
                  <c:v>0.93028312921519996</c:v>
                </c:pt>
                <c:pt idx="10513">
                  <c:v>0.93041193485259999</c:v>
                </c:pt>
                <c:pt idx="10514">
                  <c:v>0.93050360679629995</c:v>
                </c:pt>
                <c:pt idx="10515">
                  <c:v>0.93083631992339999</c:v>
                </c:pt>
                <c:pt idx="10516">
                  <c:v>0.9309911131859</c:v>
                </c:pt>
                <c:pt idx="10517">
                  <c:v>0.93120568990709995</c:v>
                </c:pt>
                <c:pt idx="10518">
                  <c:v>0.93149948120119996</c:v>
                </c:pt>
                <c:pt idx="10519">
                  <c:v>0.93172162771220002</c:v>
                </c:pt>
                <c:pt idx="10520">
                  <c:v>0.93207997083659999</c:v>
                </c:pt>
                <c:pt idx="10521">
                  <c:v>0.93234741687769995</c:v>
                </c:pt>
                <c:pt idx="10522">
                  <c:v>0.93253874778750001</c:v>
                </c:pt>
                <c:pt idx="10523">
                  <c:v>0.93282550573349998</c:v>
                </c:pt>
                <c:pt idx="10524">
                  <c:v>0.93297886848449996</c:v>
                </c:pt>
                <c:pt idx="10525">
                  <c:v>0.93329441547390002</c:v>
                </c:pt>
                <c:pt idx="10526">
                  <c:v>0.93364417552949996</c:v>
                </c:pt>
                <c:pt idx="10527">
                  <c:v>0.9339620471001</c:v>
                </c:pt>
                <c:pt idx="10528">
                  <c:v>0.93415123224259999</c:v>
                </c:pt>
                <c:pt idx="10529">
                  <c:v>0.93423807620999999</c:v>
                </c:pt>
                <c:pt idx="10530">
                  <c:v>0.93432956933980005</c:v>
                </c:pt>
                <c:pt idx="10531">
                  <c:v>0.93441551923749999</c:v>
                </c:pt>
                <c:pt idx="10532">
                  <c:v>0.93453574180599996</c:v>
                </c:pt>
                <c:pt idx="10533">
                  <c:v>0.93469530344009999</c:v>
                </c:pt>
                <c:pt idx="10534">
                  <c:v>0.93484371900560004</c:v>
                </c:pt>
                <c:pt idx="10535">
                  <c:v>0.93495601415630003</c:v>
                </c:pt>
                <c:pt idx="10536">
                  <c:v>0.93504500389099998</c:v>
                </c:pt>
                <c:pt idx="10537">
                  <c:v>0.9352061152458</c:v>
                </c:pt>
                <c:pt idx="10538">
                  <c:v>0.93539947271349999</c:v>
                </c:pt>
                <c:pt idx="10539">
                  <c:v>0.93556624650959996</c:v>
                </c:pt>
                <c:pt idx="10540">
                  <c:v>0.93589073419570001</c:v>
                </c:pt>
                <c:pt idx="10541">
                  <c:v>0.93624061346050003</c:v>
                </c:pt>
                <c:pt idx="10542">
                  <c:v>0.93657237291340001</c:v>
                </c:pt>
                <c:pt idx="10543">
                  <c:v>0.93685656785960003</c:v>
                </c:pt>
                <c:pt idx="10544">
                  <c:v>0.93694448471070002</c:v>
                </c:pt>
                <c:pt idx="10545">
                  <c:v>0.9370290637016</c:v>
                </c:pt>
                <c:pt idx="10546">
                  <c:v>0.93711251020429998</c:v>
                </c:pt>
                <c:pt idx="10547">
                  <c:v>0.93737828731539996</c:v>
                </c:pt>
                <c:pt idx="10548">
                  <c:v>0.93756771087650004</c:v>
                </c:pt>
                <c:pt idx="10549">
                  <c:v>0.93789768218989999</c:v>
                </c:pt>
                <c:pt idx="10550">
                  <c:v>0.93812507390980004</c:v>
                </c:pt>
                <c:pt idx="10551">
                  <c:v>0.93839257955550004</c:v>
                </c:pt>
                <c:pt idx="10552">
                  <c:v>0.9385108351707</c:v>
                </c:pt>
                <c:pt idx="10553">
                  <c:v>0.93866926431660003</c:v>
                </c:pt>
                <c:pt idx="10554">
                  <c:v>0.93881678581240002</c:v>
                </c:pt>
                <c:pt idx="10555">
                  <c:v>0.93890357017519999</c:v>
                </c:pt>
                <c:pt idx="10556">
                  <c:v>0.93902117013929998</c:v>
                </c:pt>
                <c:pt idx="10557">
                  <c:v>0.93913656473160001</c:v>
                </c:pt>
                <c:pt idx="10558">
                  <c:v>0.93928664922710003</c:v>
                </c:pt>
                <c:pt idx="10559">
                  <c:v>0.93943655490879996</c:v>
                </c:pt>
                <c:pt idx="10560">
                  <c:v>0.9395578503609</c:v>
                </c:pt>
                <c:pt idx="10561">
                  <c:v>0.93988782167429996</c:v>
                </c:pt>
                <c:pt idx="10562">
                  <c:v>0.94023466110230003</c:v>
                </c:pt>
                <c:pt idx="10563">
                  <c:v>0.94057160615919999</c:v>
                </c:pt>
                <c:pt idx="10564">
                  <c:v>0.94085764884949996</c:v>
                </c:pt>
                <c:pt idx="10565">
                  <c:v>0.94120997190480005</c:v>
                </c:pt>
                <c:pt idx="10566">
                  <c:v>0.94136685132980003</c:v>
                </c:pt>
                <c:pt idx="10567">
                  <c:v>0.94149172306060003</c:v>
                </c:pt>
                <c:pt idx="10568">
                  <c:v>0.94164592027659999</c:v>
                </c:pt>
                <c:pt idx="10569">
                  <c:v>0.94199472665789996</c:v>
                </c:pt>
                <c:pt idx="10570">
                  <c:v>0.94234770536419998</c:v>
                </c:pt>
                <c:pt idx="10571">
                  <c:v>0.94269198179239999</c:v>
                </c:pt>
                <c:pt idx="10572">
                  <c:v>0.94284218549730003</c:v>
                </c:pt>
                <c:pt idx="10573">
                  <c:v>0.94296544790269998</c:v>
                </c:pt>
                <c:pt idx="10574">
                  <c:v>0.94305819272989999</c:v>
                </c:pt>
                <c:pt idx="10575">
                  <c:v>0.94327676296230001</c:v>
                </c:pt>
                <c:pt idx="10576">
                  <c:v>0.94346851110459995</c:v>
                </c:pt>
                <c:pt idx="10577">
                  <c:v>0.94359833002089999</c:v>
                </c:pt>
                <c:pt idx="10578">
                  <c:v>0.94372576475140002</c:v>
                </c:pt>
                <c:pt idx="10579">
                  <c:v>0.9438201189041</c:v>
                </c:pt>
                <c:pt idx="10580">
                  <c:v>0.94393926858900001</c:v>
                </c:pt>
                <c:pt idx="10581">
                  <c:v>0.94405603408810002</c:v>
                </c:pt>
                <c:pt idx="10582">
                  <c:v>0.94417631626130005</c:v>
                </c:pt>
                <c:pt idx="10583">
                  <c:v>0.94432872533800005</c:v>
                </c:pt>
                <c:pt idx="10584">
                  <c:v>0.94445639848709995</c:v>
                </c:pt>
                <c:pt idx="10585">
                  <c:v>0.9446241259575</c:v>
                </c:pt>
                <c:pt idx="10586">
                  <c:v>0.94495838880539995</c:v>
                </c:pt>
                <c:pt idx="10587">
                  <c:v>0.94528800249099998</c:v>
                </c:pt>
                <c:pt idx="10588">
                  <c:v>0.94564777612689999</c:v>
                </c:pt>
                <c:pt idx="10589">
                  <c:v>0.94580715894699996</c:v>
                </c:pt>
                <c:pt idx="10590">
                  <c:v>0.9459666013718</c:v>
                </c:pt>
                <c:pt idx="10591">
                  <c:v>0.94608789682390004</c:v>
                </c:pt>
                <c:pt idx="10592">
                  <c:v>0.94641458988189997</c:v>
                </c:pt>
                <c:pt idx="10593">
                  <c:v>0.94654041528699995</c:v>
                </c:pt>
                <c:pt idx="10594">
                  <c:v>0.94670033454900004</c:v>
                </c:pt>
                <c:pt idx="10595">
                  <c:v>0.94703876972199996</c:v>
                </c:pt>
                <c:pt idx="10596">
                  <c:v>0.94739454984659999</c:v>
                </c:pt>
                <c:pt idx="10597">
                  <c:v>0.9475820660591</c:v>
                </c:pt>
                <c:pt idx="10598">
                  <c:v>0.94772666692730001</c:v>
                </c:pt>
                <c:pt idx="10599">
                  <c:v>0.94797950983049994</c:v>
                </c:pt>
                <c:pt idx="10600">
                  <c:v>0.94817274808880003</c:v>
                </c:pt>
                <c:pt idx="10601">
                  <c:v>0.94849509000779997</c:v>
                </c:pt>
                <c:pt idx="10602">
                  <c:v>0.94876313209530005</c:v>
                </c:pt>
                <c:pt idx="10603">
                  <c:v>0.94910258054730001</c:v>
                </c:pt>
                <c:pt idx="10604">
                  <c:v>0.94941645860669999</c:v>
                </c:pt>
                <c:pt idx="10605">
                  <c:v>0.94963419437410002</c:v>
                </c:pt>
                <c:pt idx="10606">
                  <c:v>0.94975131750109998</c:v>
                </c:pt>
                <c:pt idx="10607">
                  <c:v>0.94983369112009997</c:v>
                </c:pt>
                <c:pt idx="10608">
                  <c:v>0.94994264841080001</c:v>
                </c:pt>
                <c:pt idx="10609">
                  <c:v>0.95009875297549995</c:v>
                </c:pt>
                <c:pt idx="10610">
                  <c:v>0.95045238733290005</c:v>
                </c:pt>
                <c:pt idx="10611">
                  <c:v>0.95057892799379995</c:v>
                </c:pt>
                <c:pt idx="10612">
                  <c:v>0.95073562860490002</c:v>
                </c:pt>
                <c:pt idx="10613">
                  <c:v>0.95108187198640004</c:v>
                </c:pt>
                <c:pt idx="10614">
                  <c:v>0.95117348432540005</c:v>
                </c:pt>
                <c:pt idx="10615">
                  <c:v>0.95132797956470005</c:v>
                </c:pt>
                <c:pt idx="10616">
                  <c:v>0.95151621103289996</c:v>
                </c:pt>
                <c:pt idx="10617">
                  <c:v>0.95167893171310003</c:v>
                </c:pt>
                <c:pt idx="10618">
                  <c:v>0.95201611518859997</c:v>
                </c:pt>
                <c:pt idx="10619">
                  <c:v>0.95213860273359996</c:v>
                </c:pt>
                <c:pt idx="10620">
                  <c:v>0.95230245590210005</c:v>
                </c:pt>
                <c:pt idx="10621">
                  <c:v>0.95260506868359995</c:v>
                </c:pt>
                <c:pt idx="10622">
                  <c:v>0.95286327600480003</c:v>
                </c:pt>
                <c:pt idx="10623">
                  <c:v>0.95301073789599999</c:v>
                </c:pt>
                <c:pt idx="10624">
                  <c:v>0.95312523841859997</c:v>
                </c:pt>
                <c:pt idx="10625">
                  <c:v>0.95341104269029997</c:v>
                </c:pt>
                <c:pt idx="10626">
                  <c:v>0.95374280214310003</c:v>
                </c:pt>
                <c:pt idx="10627">
                  <c:v>0.95386594533919999</c:v>
                </c:pt>
                <c:pt idx="10628">
                  <c:v>0.9541407227516</c:v>
                </c:pt>
                <c:pt idx="10629">
                  <c:v>0.95436561107640006</c:v>
                </c:pt>
                <c:pt idx="10630">
                  <c:v>0.95469719171519996</c:v>
                </c:pt>
                <c:pt idx="10631">
                  <c:v>0.95502215623859998</c:v>
                </c:pt>
                <c:pt idx="10632">
                  <c:v>0.95514881610869995</c:v>
                </c:pt>
                <c:pt idx="10633">
                  <c:v>0.95527476072310002</c:v>
                </c:pt>
                <c:pt idx="10634">
                  <c:v>0.95560795068740001</c:v>
                </c:pt>
                <c:pt idx="10635">
                  <c:v>0.95586764812470004</c:v>
                </c:pt>
                <c:pt idx="10636">
                  <c:v>0.95605874061579998</c:v>
                </c:pt>
                <c:pt idx="10637">
                  <c:v>0.95618534088130003</c:v>
                </c:pt>
                <c:pt idx="10638">
                  <c:v>0.95633608102800005</c:v>
                </c:pt>
                <c:pt idx="10639">
                  <c:v>0.95649188756939996</c:v>
                </c:pt>
                <c:pt idx="10640">
                  <c:v>0.95665276050570003</c:v>
                </c:pt>
                <c:pt idx="10641">
                  <c:v>0.95674604177470002</c:v>
                </c:pt>
                <c:pt idx="10642">
                  <c:v>0.95683431625369997</c:v>
                </c:pt>
                <c:pt idx="10643">
                  <c:v>0.95695900917050003</c:v>
                </c:pt>
                <c:pt idx="10644">
                  <c:v>0.95711308717730004</c:v>
                </c:pt>
                <c:pt idx="10645">
                  <c:v>0.95722687244420002</c:v>
                </c:pt>
                <c:pt idx="10646">
                  <c:v>0.95734351873400003</c:v>
                </c:pt>
                <c:pt idx="10647">
                  <c:v>0.95756280422210005</c:v>
                </c:pt>
                <c:pt idx="10648">
                  <c:v>0.95785856246949996</c:v>
                </c:pt>
                <c:pt idx="10649">
                  <c:v>0.95812070369720004</c:v>
                </c:pt>
                <c:pt idx="10650">
                  <c:v>0.95824152231219994</c:v>
                </c:pt>
                <c:pt idx="10651">
                  <c:v>0.9583235383034</c:v>
                </c:pt>
                <c:pt idx="10652">
                  <c:v>0.95848679542540005</c:v>
                </c:pt>
                <c:pt idx="10653">
                  <c:v>0.95869213342670001</c:v>
                </c:pt>
                <c:pt idx="10654">
                  <c:v>0.9589924812317</c:v>
                </c:pt>
                <c:pt idx="10655">
                  <c:v>0.95934909582140004</c:v>
                </c:pt>
                <c:pt idx="10656">
                  <c:v>0.95969492197039996</c:v>
                </c:pt>
                <c:pt idx="10657">
                  <c:v>0.96006464958189996</c:v>
                </c:pt>
                <c:pt idx="10658">
                  <c:v>0.96040236949919999</c:v>
                </c:pt>
                <c:pt idx="10659">
                  <c:v>0.96068555116650001</c:v>
                </c:pt>
                <c:pt idx="10660">
                  <c:v>0.96090841293329998</c:v>
                </c:pt>
                <c:pt idx="10661">
                  <c:v>0.96103751659390002</c:v>
                </c:pt>
                <c:pt idx="10662">
                  <c:v>0.96112889051439998</c:v>
                </c:pt>
                <c:pt idx="10663">
                  <c:v>0.96124845743179999</c:v>
                </c:pt>
                <c:pt idx="10664">
                  <c:v>0.96143698692320001</c:v>
                </c:pt>
                <c:pt idx="10665">
                  <c:v>0.9615969061852</c:v>
                </c:pt>
                <c:pt idx="10666">
                  <c:v>0.96180325746539996</c:v>
                </c:pt>
                <c:pt idx="10667">
                  <c:v>0.96195507049560003</c:v>
                </c:pt>
                <c:pt idx="10668">
                  <c:v>0.96207612752909999</c:v>
                </c:pt>
                <c:pt idx="10669">
                  <c:v>0.96241456270220005</c:v>
                </c:pt>
                <c:pt idx="10670">
                  <c:v>0.96274590492250001</c:v>
                </c:pt>
                <c:pt idx="10671">
                  <c:v>0.96290969848630004</c:v>
                </c:pt>
                <c:pt idx="10672">
                  <c:v>0.96323895454410002</c:v>
                </c:pt>
                <c:pt idx="10673">
                  <c:v>0.96345573663710005</c:v>
                </c:pt>
                <c:pt idx="10674">
                  <c:v>0.9636209607124</c:v>
                </c:pt>
                <c:pt idx="10675">
                  <c:v>0.96369975805279995</c:v>
                </c:pt>
                <c:pt idx="10676">
                  <c:v>0.96382123231890005</c:v>
                </c:pt>
                <c:pt idx="10677">
                  <c:v>0.96417027711869996</c:v>
                </c:pt>
                <c:pt idx="10678">
                  <c:v>0.96449029445650003</c:v>
                </c:pt>
                <c:pt idx="10679">
                  <c:v>0.96474826335910002</c:v>
                </c:pt>
                <c:pt idx="10680">
                  <c:v>0.96507889032359995</c:v>
                </c:pt>
                <c:pt idx="10681">
                  <c:v>0.96529990434650004</c:v>
                </c:pt>
                <c:pt idx="10682">
                  <c:v>0.96545302867890004</c:v>
                </c:pt>
                <c:pt idx="10683">
                  <c:v>0.96564191579820002</c:v>
                </c:pt>
                <c:pt idx="10684">
                  <c:v>0.96591371297840001</c:v>
                </c:pt>
                <c:pt idx="10685">
                  <c:v>0.96606957912449998</c:v>
                </c:pt>
                <c:pt idx="10686">
                  <c:v>0.96618360280990001</c:v>
                </c:pt>
                <c:pt idx="10687">
                  <c:v>0.96634000539779996</c:v>
                </c:pt>
                <c:pt idx="10688">
                  <c:v>0.96656066179279998</c:v>
                </c:pt>
                <c:pt idx="10689">
                  <c:v>0.96668851375580001</c:v>
                </c:pt>
                <c:pt idx="10690">
                  <c:v>0.96701049804689998</c:v>
                </c:pt>
                <c:pt idx="10691">
                  <c:v>0.96736317873</c:v>
                </c:pt>
                <c:pt idx="10692">
                  <c:v>0.96772050857540004</c:v>
                </c:pt>
                <c:pt idx="10693">
                  <c:v>0.96794819831849999</c:v>
                </c:pt>
                <c:pt idx="10694">
                  <c:v>0.96828436851499999</c:v>
                </c:pt>
                <c:pt idx="10695">
                  <c:v>0.96841579675669998</c:v>
                </c:pt>
                <c:pt idx="10696">
                  <c:v>0.96851485967640005</c:v>
                </c:pt>
                <c:pt idx="10697">
                  <c:v>0.96863824129099996</c:v>
                </c:pt>
                <c:pt idx="10698">
                  <c:v>0.96888202428820003</c:v>
                </c:pt>
                <c:pt idx="10699">
                  <c:v>0.9692326784134</c:v>
                </c:pt>
                <c:pt idx="10700">
                  <c:v>0.96957319974900003</c:v>
                </c:pt>
                <c:pt idx="10701">
                  <c:v>0.96990728378299995</c:v>
                </c:pt>
                <c:pt idx="10702">
                  <c:v>0.97022873163220003</c:v>
                </c:pt>
                <c:pt idx="10703">
                  <c:v>0.97048336267470003</c:v>
                </c:pt>
                <c:pt idx="10704">
                  <c:v>0.97079104185099996</c:v>
                </c:pt>
                <c:pt idx="10705">
                  <c:v>0.97112989425660001</c:v>
                </c:pt>
                <c:pt idx="10706">
                  <c:v>0.97148764133450005</c:v>
                </c:pt>
                <c:pt idx="10707">
                  <c:v>0.97181510925290004</c:v>
                </c:pt>
                <c:pt idx="10708">
                  <c:v>0.9719675779343</c:v>
                </c:pt>
                <c:pt idx="10709">
                  <c:v>0.97208458185199997</c:v>
                </c:pt>
                <c:pt idx="10710">
                  <c:v>0.97245019674300004</c:v>
                </c:pt>
                <c:pt idx="10711">
                  <c:v>0.97263711690900001</c:v>
                </c:pt>
                <c:pt idx="10712">
                  <c:v>0.97290438413619995</c:v>
                </c:pt>
                <c:pt idx="10713">
                  <c:v>0.97299724817279998</c:v>
                </c:pt>
                <c:pt idx="10714">
                  <c:v>0.97316002845759997</c:v>
                </c:pt>
                <c:pt idx="10715">
                  <c:v>0.97335976362230003</c:v>
                </c:pt>
                <c:pt idx="10716">
                  <c:v>0.97348368167879995</c:v>
                </c:pt>
                <c:pt idx="10717">
                  <c:v>0.97363728284840001</c:v>
                </c:pt>
                <c:pt idx="10718">
                  <c:v>0.97391688823699996</c:v>
                </c:pt>
                <c:pt idx="10719">
                  <c:v>0.97425121068950005</c:v>
                </c:pt>
                <c:pt idx="10720">
                  <c:v>0.97439664602279996</c:v>
                </c:pt>
                <c:pt idx="10721">
                  <c:v>0.97474527359009999</c:v>
                </c:pt>
                <c:pt idx="10722">
                  <c:v>0.97507154941560004</c:v>
                </c:pt>
                <c:pt idx="10723">
                  <c:v>0.97524493932720002</c:v>
                </c:pt>
                <c:pt idx="10724">
                  <c:v>0.97539389133450005</c:v>
                </c:pt>
                <c:pt idx="10725">
                  <c:v>0.97576290369030005</c:v>
                </c:pt>
                <c:pt idx="10726">
                  <c:v>0.97584521770480004</c:v>
                </c:pt>
                <c:pt idx="10727">
                  <c:v>0.97593832015990001</c:v>
                </c:pt>
                <c:pt idx="10728">
                  <c:v>0.97602504491810005</c:v>
                </c:pt>
                <c:pt idx="10729">
                  <c:v>0.97611403465269997</c:v>
                </c:pt>
                <c:pt idx="10730">
                  <c:v>0.97620296478269997</c:v>
                </c:pt>
                <c:pt idx="10731">
                  <c:v>0.97642898559570002</c:v>
                </c:pt>
                <c:pt idx="10732">
                  <c:v>0.97670376300810002</c:v>
                </c:pt>
                <c:pt idx="10733">
                  <c:v>0.97704601287839998</c:v>
                </c:pt>
                <c:pt idx="10734">
                  <c:v>0.97740167379380005</c:v>
                </c:pt>
                <c:pt idx="10735">
                  <c:v>0.97752988338470004</c:v>
                </c:pt>
                <c:pt idx="10736">
                  <c:v>0.97785133123400003</c:v>
                </c:pt>
                <c:pt idx="10737">
                  <c:v>0.97804641723630004</c:v>
                </c:pt>
                <c:pt idx="10738">
                  <c:v>0.97826623916629996</c:v>
                </c:pt>
                <c:pt idx="10739">
                  <c:v>0.97845500707629995</c:v>
                </c:pt>
                <c:pt idx="10740">
                  <c:v>0.97857838869089997</c:v>
                </c:pt>
                <c:pt idx="10741">
                  <c:v>0.97870212793349998</c:v>
                </c:pt>
                <c:pt idx="10742">
                  <c:v>0.9788144230843</c:v>
                </c:pt>
                <c:pt idx="10743">
                  <c:v>0.97889149189000002</c:v>
                </c:pt>
                <c:pt idx="10744">
                  <c:v>0.97903943061830001</c:v>
                </c:pt>
                <c:pt idx="10745">
                  <c:v>0.97937649488449996</c:v>
                </c:pt>
                <c:pt idx="10746">
                  <c:v>0.97970443963999998</c:v>
                </c:pt>
                <c:pt idx="10747">
                  <c:v>0.97991573810580002</c:v>
                </c:pt>
                <c:pt idx="10748">
                  <c:v>0.9801004528999</c:v>
                </c:pt>
                <c:pt idx="10749">
                  <c:v>0.98034870624540005</c:v>
                </c:pt>
                <c:pt idx="10750">
                  <c:v>0.98047202825549995</c:v>
                </c:pt>
                <c:pt idx="10751">
                  <c:v>0.9805548787117</c:v>
                </c:pt>
                <c:pt idx="10752">
                  <c:v>0.98071247339250001</c:v>
                </c:pt>
                <c:pt idx="10753">
                  <c:v>0.98106104135509997</c:v>
                </c:pt>
                <c:pt idx="10754">
                  <c:v>0.98141050338750002</c:v>
                </c:pt>
                <c:pt idx="10755">
                  <c:v>0.98175561428070002</c:v>
                </c:pt>
                <c:pt idx="10756">
                  <c:v>0.98209607601170001</c:v>
                </c:pt>
                <c:pt idx="10757">
                  <c:v>0.98244023323060004</c:v>
                </c:pt>
                <c:pt idx="10758">
                  <c:v>0.98276317119599998</c:v>
                </c:pt>
                <c:pt idx="10759">
                  <c:v>0.98297882080080001</c:v>
                </c:pt>
                <c:pt idx="10760">
                  <c:v>0.98316419124599996</c:v>
                </c:pt>
                <c:pt idx="10761">
                  <c:v>0.98337531089779995</c:v>
                </c:pt>
                <c:pt idx="10762">
                  <c:v>0.98352020978929999</c:v>
                </c:pt>
                <c:pt idx="10763">
                  <c:v>0.98364359140400004</c:v>
                </c:pt>
                <c:pt idx="10764">
                  <c:v>0.98382544517519999</c:v>
                </c:pt>
                <c:pt idx="10765">
                  <c:v>0.9840366244316</c:v>
                </c:pt>
                <c:pt idx="10766">
                  <c:v>0.98419415950779998</c:v>
                </c:pt>
                <c:pt idx="10767">
                  <c:v>0.98447990417480002</c:v>
                </c:pt>
                <c:pt idx="10768">
                  <c:v>0.98456507921220004</c:v>
                </c:pt>
                <c:pt idx="10769">
                  <c:v>0.98465704917910002</c:v>
                </c:pt>
                <c:pt idx="10770">
                  <c:v>0.98474639654160001</c:v>
                </c:pt>
                <c:pt idx="10771">
                  <c:v>0.98483216762540005</c:v>
                </c:pt>
                <c:pt idx="10772">
                  <c:v>0.9849878549576</c:v>
                </c:pt>
                <c:pt idx="10773">
                  <c:v>0.9851402640343</c:v>
                </c:pt>
                <c:pt idx="10774">
                  <c:v>0.98526316881179998</c:v>
                </c:pt>
                <c:pt idx="10775">
                  <c:v>0.98534917831419999</c:v>
                </c:pt>
                <c:pt idx="10776">
                  <c:v>0.98543173074720003</c:v>
                </c:pt>
                <c:pt idx="10777">
                  <c:v>0.98551577329640005</c:v>
                </c:pt>
                <c:pt idx="10778">
                  <c:v>0.98559576272960003</c:v>
                </c:pt>
                <c:pt idx="10779">
                  <c:v>0.98567187786099997</c:v>
                </c:pt>
                <c:pt idx="10780">
                  <c:v>0.98578804731369996</c:v>
                </c:pt>
                <c:pt idx="10781">
                  <c:v>0.98586958646769995</c:v>
                </c:pt>
                <c:pt idx="10782">
                  <c:v>0.98598462343219995</c:v>
                </c:pt>
                <c:pt idx="10783">
                  <c:v>0.98617017269130003</c:v>
                </c:pt>
                <c:pt idx="10784">
                  <c:v>0.98649555444720005</c:v>
                </c:pt>
                <c:pt idx="10785">
                  <c:v>0.98682212829589999</c:v>
                </c:pt>
                <c:pt idx="10786">
                  <c:v>0.98713582754139995</c:v>
                </c:pt>
                <c:pt idx="10787">
                  <c:v>0.98734730482099997</c:v>
                </c:pt>
                <c:pt idx="10788">
                  <c:v>0.98746657371519997</c:v>
                </c:pt>
                <c:pt idx="10789">
                  <c:v>0.98755681514740001</c:v>
                </c:pt>
                <c:pt idx="10790">
                  <c:v>0.98789304494859997</c:v>
                </c:pt>
                <c:pt idx="10791">
                  <c:v>0.98821079730990002</c:v>
                </c:pt>
                <c:pt idx="10792">
                  <c:v>0.98852688074109996</c:v>
                </c:pt>
                <c:pt idx="10793">
                  <c:v>0.98884892463679996</c:v>
                </c:pt>
                <c:pt idx="10794">
                  <c:v>0.9891802072525</c:v>
                </c:pt>
                <c:pt idx="10795">
                  <c:v>0.98952108621599999</c:v>
                </c:pt>
                <c:pt idx="10796">
                  <c:v>0.98960226774219995</c:v>
                </c:pt>
                <c:pt idx="10797">
                  <c:v>0.98968446254730003</c:v>
                </c:pt>
                <c:pt idx="10798">
                  <c:v>0.98976945877080003</c:v>
                </c:pt>
                <c:pt idx="10799">
                  <c:v>0.9898589253426</c:v>
                </c:pt>
                <c:pt idx="10800">
                  <c:v>0.98994863033290004</c:v>
                </c:pt>
                <c:pt idx="10801">
                  <c:v>0.99016225337980002</c:v>
                </c:pt>
                <c:pt idx="10802">
                  <c:v>0.99047279357910001</c:v>
                </c:pt>
                <c:pt idx="10803">
                  <c:v>0.99059814214709996</c:v>
                </c:pt>
                <c:pt idx="10804">
                  <c:v>0.99071127176280005</c:v>
                </c:pt>
                <c:pt idx="10805">
                  <c:v>0.99087977409359995</c:v>
                </c:pt>
                <c:pt idx="10806">
                  <c:v>0.99105161428449995</c:v>
                </c:pt>
                <c:pt idx="10807">
                  <c:v>0.99116379022599999</c:v>
                </c:pt>
                <c:pt idx="10808">
                  <c:v>0.99127811193469995</c:v>
                </c:pt>
                <c:pt idx="10809">
                  <c:v>0.99160909652710005</c:v>
                </c:pt>
                <c:pt idx="10810">
                  <c:v>0.9917267560959</c:v>
                </c:pt>
                <c:pt idx="10811">
                  <c:v>0.9919151067734</c:v>
                </c:pt>
                <c:pt idx="10812">
                  <c:v>0.99224954843519997</c:v>
                </c:pt>
                <c:pt idx="10813">
                  <c:v>0.99259048700329999</c:v>
                </c:pt>
                <c:pt idx="10814">
                  <c:v>0.99290978908539995</c:v>
                </c:pt>
                <c:pt idx="10815">
                  <c:v>0.99305850267410001</c:v>
                </c:pt>
                <c:pt idx="10816">
                  <c:v>0.99323612451550003</c:v>
                </c:pt>
                <c:pt idx="10817">
                  <c:v>0.99341654777529997</c:v>
                </c:pt>
                <c:pt idx="10818">
                  <c:v>0.99353468418119995</c:v>
                </c:pt>
                <c:pt idx="10819">
                  <c:v>0.99374109506609998</c:v>
                </c:pt>
                <c:pt idx="10820">
                  <c:v>0.99393850564959996</c:v>
                </c:pt>
                <c:pt idx="10821">
                  <c:v>0.99402719736099998</c:v>
                </c:pt>
                <c:pt idx="10822">
                  <c:v>0.99439829587939998</c:v>
                </c:pt>
                <c:pt idx="10823">
                  <c:v>0.99448275566099997</c:v>
                </c:pt>
                <c:pt idx="10824">
                  <c:v>0.99457365274429999</c:v>
                </c:pt>
                <c:pt idx="10825">
                  <c:v>0.99466478824619997</c:v>
                </c:pt>
                <c:pt idx="10826">
                  <c:v>0.99475544691090001</c:v>
                </c:pt>
                <c:pt idx="10827">
                  <c:v>0.99484050273900004</c:v>
                </c:pt>
                <c:pt idx="10828">
                  <c:v>0.99496680498120005</c:v>
                </c:pt>
                <c:pt idx="10829">
                  <c:v>0.99530565738679999</c:v>
                </c:pt>
                <c:pt idx="10830">
                  <c:v>0.99552983045580001</c:v>
                </c:pt>
                <c:pt idx="10831">
                  <c:v>0.99568694829939997</c:v>
                </c:pt>
                <c:pt idx="10832">
                  <c:v>0.99583125114439996</c:v>
                </c:pt>
                <c:pt idx="10833">
                  <c:v>0.99601674079900004</c:v>
                </c:pt>
                <c:pt idx="10834">
                  <c:v>0.99629962444310005</c:v>
                </c:pt>
                <c:pt idx="10835">
                  <c:v>0.99640774726869996</c:v>
                </c:pt>
                <c:pt idx="10836">
                  <c:v>0.99652206897740003</c:v>
                </c:pt>
                <c:pt idx="10837">
                  <c:v>0.99670773744579999</c:v>
                </c:pt>
                <c:pt idx="10838">
                  <c:v>0.99703735113140002</c:v>
                </c:pt>
                <c:pt idx="10839">
                  <c:v>0.99721997976300003</c:v>
                </c:pt>
                <c:pt idx="10840">
                  <c:v>0.99729204177859998</c:v>
                </c:pt>
                <c:pt idx="10841">
                  <c:v>0.9973709583282</c:v>
                </c:pt>
                <c:pt idx="10842">
                  <c:v>0.99744874238970005</c:v>
                </c:pt>
                <c:pt idx="10843">
                  <c:v>0.99776774644849997</c:v>
                </c:pt>
                <c:pt idx="10844">
                  <c:v>0.99804550409320003</c:v>
                </c:pt>
                <c:pt idx="10845">
                  <c:v>0.99819344282150002</c:v>
                </c:pt>
                <c:pt idx="10846">
                  <c:v>0.99851125478739999</c:v>
                </c:pt>
                <c:pt idx="10847">
                  <c:v>0.99886685609820003</c:v>
                </c:pt>
                <c:pt idx="10848">
                  <c:v>0.99919313192369996</c:v>
                </c:pt>
                <c:pt idx="10849">
                  <c:v>0.99938338994980003</c:v>
                </c:pt>
                <c:pt idx="10850">
                  <c:v>0.99969667196269996</c:v>
                </c:pt>
                <c:pt idx="10851">
                  <c:v>0.99992895126339998</c:v>
                </c:pt>
                <c:pt idx="10852">
                  <c:v>1.0001915693279999</c:v>
                </c:pt>
                <c:pt idx="10853">
                  <c:v>1.000338435173</c:v>
                </c:pt>
                <c:pt idx="10854">
                  <c:v>1.0004572868349999</c:v>
                </c:pt>
                <c:pt idx="10855">
                  <c:v>1.00079870224</c:v>
                </c:pt>
                <c:pt idx="10856">
                  <c:v>1.0011429786679999</c:v>
                </c:pt>
                <c:pt idx="10857">
                  <c:v>1.0013849735260001</c:v>
                </c:pt>
                <c:pt idx="10858">
                  <c:v>1.0014607906340001</c:v>
                </c:pt>
                <c:pt idx="10859">
                  <c:v>1.00161921978</c:v>
                </c:pt>
                <c:pt idx="10860">
                  <c:v>1.0019761323930001</c:v>
                </c:pt>
                <c:pt idx="10861">
                  <c:v>1.002127766609</c:v>
                </c:pt>
                <c:pt idx="10862">
                  <c:v>1.002457737923</c:v>
                </c:pt>
                <c:pt idx="10863">
                  <c:v>1.0027782917020001</c:v>
                </c:pt>
                <c:pt idx="10864">
                  <c:v>1.0031211376189999</c:v>
                </c:pt>
                <c:pt idx="10865">
                  <c:v>1.003374457359</c:v>
                </c:pt>
                <c:pt idx="10866">
                  <c:v>1.003732800484</c:v>
                </c:pt>
                <c:pt idx="10867">
                  <c:v>1.004054427147</c:v>
                </c:pt>
                <c:pt idx="10868">
                  <c:v>1.004262089729</c:v>
                </c:pt>
                <c:pt idx="10869">
                  <c:v>1.0045983791349999</c:v>
                </c:pt>
                <c:pt idx="10870">
                  <c:v>1.0048048496249999</c:v>
                </c:pt>
                <c:pt idx="10871">
                  <c:v>1.0048986673360001</c:v>
                </c:pt>
                <c:pt idx="10872">
                  <c:v>1.004984140396</c:v>
                </c:pt>
                <c:pt idx="10873">
                  <c:v>1.005034685135</c:v>
                </c:pt>
                <c:pt idx="10874">
                  <c:v>1.0051227808000001</c:v>
                </c:pt>
                <c:pt idx="10875">
                  <c:v>1.005269169807</c:v>
                </c:pt>
                <c:pt idx="10876">
                  <c:v>1.0054864883420001</c:v>
                </c:pt>
                <c:pt idx="10877">
                  <c:v>1.005602121353</c:v>
                </c:pt>
                <c:pt idx="10878">
                  <c:v>1.005690336227</c:v>
                </c:pt>
                <c:pt idx="10879">
                  <c:v>1.0058414936069999</c:v>
                </c:pt>
                <c:pt idx="10880">
                  <c:v>1.005959630013</c:v>
                </c:pt>
                <c:pt idx="10881">
                  <c:v>1.0060844421390001</c:v>
                </c:pt>
                <c:pt idx="10882">
                  <c:v>1.0062495470049999</c:v>
                </c:pt>
                <c:pt idx="10883">
                  <c:v>1.0063568353650001</c:v>
                </c:pt>
                <c:pt idx="10884">
                  <c:v>1.0064501762389999</c:v>
                </c:pt>
                <c:pt idx="10885">
                  <c:v>1.0066297054290001</c:v>
                </c:pt>
                <c:pt idx="10886">
                  <c:v>1.0068854093549999</c:v>
                </c:pt>
                <c:pt idx="10887">
                  <c:v>1.0072261095049999</c:v>
                </c:pt>
                <c:pt idx="10888">
                  <c:v>1.0073770284650001</c:v>
                </c:pt>
                <c:pt idx="10889">
                  <c:v>1.0075695514680001</c:v>
                </c:pt>
                <c:pt idx="10890">
                  <c:v>1.0079339742660001</c:v>
                </c:pt>
                <c:pt idx="10891">
                  <c:v>1.0081276893619999</c:v>
                </c:pt>
                <c:pt idx="10892">
                  <c:v>1.0084947347640001</c:v>
                </c:pt>
                <c:pt idx="10893">
                  <c:v>1.0086847543719999</c:v>
                </c:pt>
                <c:pt idx="10894">
                  <c:v>1.0087999105450001</c:v>
                </c:pt>
                <c:pt idx="10895">
                  <c:v>1.0089195966719999</c:v>
                </c:pt>
                <c:pt idx="10896">
                  <c:v>1.009041666985</c:v>
                </c:pt>
                <c:pt idx="10897">
                  <c:v>1.0093929767609999</c:v>
                </c:pt>
                <c:pt idx="10898">
                  <c:v>1.0096608400339999</c:v>
                </c:pt>
                <c:pt idx="10899">
                  <c:v>1.0098115205760001</c:v>
                </c:pt>
                <c:pt idx="10900">
                  <c:v>1.009932160378</c:v>
                </c:pt>
                <c:pt idx="10901">
                  <c:v>1.0102682113649999</c:v>
                </c:pt>
                <c:pt idx="10902">
                  <c:v>1.010395050049</c:v>
                </c:pt>
                <c:pt idx="10903">
                  <c:v>1.0104835033420001</c:v>
                </c:pt>
                <c:pt idx="10904">
                  <c:v>1.010594129562</c:v>
                </c:pt>
                <c:pt idx="10905">
                  <c:v>1.0107152462010001</c:v>
                </c:pt>
                <c:pt idx="10906">
                  <c:v>1.010839939117</c:v>
                </c:pt>
                <c:pt idx="10907">
                  <c:v>1.010924696922</c:v>
                </c:pt>
                <c:pt idx="10908">
                  <c:v>1.011035203934</c:v>
                </c:pt>
                <c:pt idx="10909">
                  <c:v>1.0111871957780001</c:v>
                </c:pt>
                <c:pt idx="10910">
                  <c:v>1.0115147829060001</c:v>
                </c:pt>
                <c:pt idx="10911">
                  <c:v>1.0118314027790001</c:v>
                </c:pt>
                <c:pt idx="10912">
                  <c:v>1.0121916532519999</c:v>
                </c:pt>
                <c:pt idx="10913">
                  <c:v>1.01239991188</c:v>
                </c:pt>
                <c:pt idx="10914">
                  <c:v>1.012512087822</c:v>
                </c:pt>
                <c:pt idx="10915">
                  <c:v>1.0126731395719999</c:v>
                </c:pt>
                <c:pt idx="10916">
                  <c:v>1.01278758049</c:v>
                </c:pt>
                <c:pt idx="10917">
                  <c:v>1.0129468441010001</c:v>
                </c:pt>
                <c:pt idx="10918">
                  <c:v>1.0132861137389999</c:v>
                </c:pt>
                <c:pt idx="10919">
                  <c:v>1.0136393308639999</c:v>
                </c:pt>
                <c:pt idx="10920">
                  <c:v>1.013972759247</c:v>
                </c:pt>
                <c:pt idx="10921">
                  <c:v>1.0141563415529999</c:v>
                </c:pt>
                <c:pt idx="10922">
                  <c:v>1.014299631119</c:v>
                </c:pt>
                <c:pt idx="10923">
                  <c:v>1.0143890380859999</c:v>
                </c:pt>
                <c:pt idx="10924">
                  <c:v>1.0145372152329999</c:v>
                </c:pt>
                <c:pt idx="10925">
                  <c:v>1.0148634910579999</c:v>
                </c:pt>
                <c:pt idx="10926">
                  <c:v>1.015064358711</c:v>
                </c:pt>
                <c:pt idx="10927">
                  <c:v>1.0153858661649999</c:v>
                </c:pt>
                <c:pt idx="10928">
                  <c:v>1.0156509876249999</c:v>
                </c:pt>
                <c:pt idx="10929">
                  <c:v>1.015991091728</c:v>
                </c:pt>
                <c:pt idx="10930">
                  <c:v>1.0163086652760001</c:v>
                </c:pt>
                <c:pt idx="10931">
                  <c:v>1.0164320468900001</c:v>
                </c:pt>
                <c:pt idx="10932">
                  <c:v>1.016530036926</c:v>
                </c:pt>
                <c:pt idx="10933">
                  <c:v>1.016620755196</c:v>
                </c:pt>
                <c:pt idx="10934">
                  <c:v>1.0167104005809999</c:v>
                </c:pt>
                <c:pt idx="10935">
                  <c:v>1.0168001651759999</c:v>
                </c:pt>
                <c:pt idx="10936">
                  <c:v>1.016911268234</c:v>
                </c:pt>
                <c:pt idx="10937">
                  <c:v>1.0170342922210001</c:v>
                </c:pt>
                <c:pt idx="10938">
                  <c:v>1.0171931982039999</c:v>
                </c:pt>
                <c:pt idx="10939">
                  <c:v>1.0173596143720001</c:v>
                </c:pt>
                <c:pt idx="10940">
                  <c:v>1.0176883935929999</c:v>
                </c:pt>
                <c:pt idx="10941">
                  <c:v>1.0179544687269999</c:v>
                </c:pt>
                <c:pt idx="10942">
                  <c:v>1.0180783271789999</c:v>
                </c:pt>
                <c:pt idx="10943">
                  <c:v>1.0181612968439999</c:v>
                </c:pt>
                <c:pt idx="10944">
                  <c:v>1.0182846784590001</c:v>
                </c:pt>
                <c:pt idx="10945">
                  <c:v>1.0184466838840001</c:v>
                </c:pt>
                <c:pt idx="10946">
                  <c:v>1.0187573432920001</c:v>
                </c:pt>
                <c:pt idx="10947">
                  <c:v>1.0190837383269999</c:v>
                </c:pt>
                <c:pt idx="10948">
                  <c:v>1.019297599792</c:v>
                </c:pt>
                <c:pt idx="10949">
                  <c:v>1.0194847583769999</c:v>
                </c:pt>
                <c:pt idx="10950">
                  <c:v>1.0196605920790001</c:v>
                </c:pt>
                <c:pt idx="10951">
                  <c:v>1.0198463201520001</c:v>
                </c:pt>
                <c:pt idx="10952">
                  <c:v>1.0201846361160001</c:v>
                </c:pt>
                <c:pt idx="10953">
                  <c:v>1.0204674005509999</c:v>
                </c:pt>
                <c:pt idx="10954">
                  <c:v>1.0208246707919999</c:v>
                </c:pt>
                <c:pt idx="10955">
                  <c:v>1.021008372307</c:v>
                </c:pt>
                <c:pt idx="10956">
                  <c:v>1.021098256111</c:v>
                </c:pt>
                <c:pt idx="10957">
                  <c:v>1.0211890935900001</c:v>
                </c:pt>
                <c:pt idx="10958">
                  <c:v>1.0215221643450001</c:v>
                </c:pt>
                <c:pt idx="10959">
                  <c:v>1.0218720436099999</c:v>
                </c:pt>
                <c:pt idx="10960">
                  <c:v>1.0219938755039999</c:v>
                </c:pt>
                <c:pt idx="10961">
                  <c:v>1.0222615003590001</c:v>
                </c:pt>
                <c:pt idx="10962">
                  <c:v>1.022581219673</c:v>
                </c:pt>
                <c:pt idx="10963">
                  <c:v>1.022869944572</c:v>
                </c:pt>
                <c:pt idx="10964">
                  <c:v>1.0230742692949999</c:v>
                </c:pt>
                <c:pt idx="10965">
                  <c:v>1.0232490301129999</c:v>
                </c:pt>
                <c:pt idx="10966">
                  <c:v>1.0233385562899999</c:v>
                </c:pt>
                <c:pt idx="10967">
                  <c:v>1.0234614610670001</c:v>
                </c:pt>
                <c:pt idx="10968">
                  <c:v>1.023794770241</c:v>
                </c:pt>
                <c:pt idx="10969">
                  <c:v>1.0240198373789999</c:v>
                </c:pt>
                <c:pt idx="10970">
                  <c:v>1.024323582649</c:v>
                </c:pt>
                <c:pt idx="10971">
                  <c:v>1.0246584415440001</c:v>
                </c:pt>
                <c:pt idx="10972">
                  <c:v>1.0250124931339999</c:v>
                </c:pt>
                <c:pt idx="10973">
                  <c:v>1.0253492593769999</c:v>
                </c:pt>
                <c:pt idx="10974">
                  <c:v>1.025551319122</c:v>
                </c:pt>
                <c:pt idx="10975">
                  <c:v>1.0256806612010001</c:v>
                </c:pt>
                <c:pt idx="10976">
                  <c:v>1.0260266065600001</c:v>
                </c:pt>
                <c:pt idx="10977">
                  <c:v>1.026321172714</c:v>
                </c:pt>
                <c:pt idx="10978">
                  <c:v>1.026671409607</c:v>
                </c:pt>
                <c:pt idx="10979">
                  <c:v>1.027009129524</c:v>
                </c:pt>
                <c:pt idx="10980">
                  <c:v>1.027345538139</c:v>
                </c:pt>
                <c:pt idx="10981">
                  <c:v>1.027707338333</c:v>
                </c:pt>
                <c:pt idx="10982">
                  <c:v>1.0280376672739999</c:v>
                </c:pt>
                <c:pt idx="10983">
                  <c:v>1.028313398361</c:v>
                </c:pt>
                <c:pt idx="10984">
                  <c:v>1.0284930467610001</c:v>
                </c:pt>
                <c:pt idx="10985">
                  <c:v>1.0286653041839999</c:v>
                </c:pt>
                <c:pt idx="10986">
                  <c:v>1.028749465942</c:v>
                </c:pt>
                <c:pt idx="10987">
                  <c:v>1.0288721323009999</c:v>
                </c:pt>
                <c:pt idx="10988">
                  <c:v>1.0290273427959999</c:v>
                </c:pt>
                <c:pt idx="10989">
                  <c:v>1.0291693210599999</c:v>
                </c:pt>
                <c:pt idx="10990">
                  <c:v>1.0292848348620001</c:v>
                </c:pt>
                <c:pt idx="10991">
                  <c:v>1.0294386148450001</c:v>
                </c:pt>
                <c:pt idx="10992">
                  <c:v>1.0297660827640001</c:v>
                </c:pt>
                <c:pt idx="10993">
                  <c:v>1.030005931854</c:v>
                </c:pt>
                <c:pt idx="10994">
                  <c:v>1.030097126961</c:v>
                </c:pt>
                <c:pt idx="10995">
                  <c:v>1.030416250229</c:v>
                </c:pt>
                <c:pt idx="10996">
                  <c:v>1.0307801961900001</c:v>
                </c:pt>
                <c:pt idx="10997">
                  <c:v>1.030905365944</c:v>
                </c:pt>
                <c:pt idx="10998">
                  <c:v>1.0310328006739999</c:v>
                </c:pt>
                <c:pt idx="10999">
                  <c:v>1.031147837639</c:v>
                </c:pt>
                <c:pt idx="11000">
                  <c:v>1.031226396561</c:v>
                </c:pt>
                <c:pt idx="11001">
                  <c:v>1.031311869621</c:v>
                </c:pt>
                <c:pt idx="11002">
                  <c:v>1.0313986539840001</c:v>
                </c:pt>
                <c:pt idx="11003">
                  <c:v>1.0314899683000001</c:v>
                </c:pt>
                <c:pt idx="11004">
                  <c:v>1.031582117081</c:v>
                </c:pt>
                <c:pt idx="11005">
                  <c:v>1.0316793918610001</c:v>
                </c:pt>
                <c:pt idx="11006">
                  <c:v>1.0317673683170001</c:v>
                </c:pt>
                <c:pt idx="11007">
                  <c:v>1.031857013702</c:v>
                </c:pt>
                <c:pt idx="11008">
                  <c:v>1.0319401025770001</c:v>
                </c:pt>
                <c:pt idx="11009">
                  <c:v>1.032022237778</c:v>
                </c:pt>
                <c:pt idx="11010">
                  <c:v>1.0323557853700001</c:v>
                </c:pt>
                <c:pt idx="11011">
                  <c:v>1.032570004463</c:v>
                </c:pt>
                <c:pt idx="11012">
                  <c:v>1.032881498337</c:v>
                </c:pt>
                <c:pt idx="11013">
                  <c:v>1.033039212227</c:v>
                </c:pt>
                <c:pt idx="11014">
                  <c:v>1.033187508583</c:v>
                </c:pt>
                <c:pt idx="11015">
                  <c:v>1.0332729816440001</c:v>
                </c:pt>
                <c:pt idx="11016">
                  <c:v>1.0333814620970001</c:v>
                </c:pt>
                <c:pt idx="11017">
                  <c:v>1.0334885120390001</c:v>
                </c:pt>
                <c:pt idx="11018">
                  <c:v>1.0335750579830001</c:v>
                </c:pt>
                <c:pt idx="11019">
                  <c:v>1.033656597137</c:v>
                </c:pt>
                <c:pt idx="11020">
                  <c:v>1.0337090492250001</c:v>
                </c:pt>
                <c:pt idx="11021">
                  <c:v>1.033823013306</c:v>
                </c:pt>
                <c:pt idx="11022">
                  <c:v>1.033909440041</c:v>
                </c:pt>
                <c:pt idx="11023">
                  <c:v>1.034074187279</c:v>
                </c:pt>
                <c:pt idx="11024">
                  <c:v>1.034326195717</c:v>
                </c:pt>
                <c:pt idx="11025">
                  <c:v>1.034486651421</c:v>
                </c:pt>
                <c:pt idx="11026">
                  <c:v>1.0345865488049999</c:v>
                </c:pt>
                <c:pt idx="11027">
                  <c:v>1.0347081422810001</c:v>
                </c:pt>
                <c:pt idx="11028">
                  <c:v>1.034884095192</c:v>
                </c:pt>
                <c:pt idx="11029">
                  <c:v>1.0350465774540001</c:v>
                </c:pt>
                <c:pt idx="11030">
                  <c:v>1.0352332592010001</c:v>
                </c:pt>
                <c:pt idx="11031">
                  <c:v>1.035585165024</c:v>
                </c:pt>
                <c:pt idx="11032">
                  <c:v>1.035925388336</c:v>
                </c:pt>
                <c:pt idx="11033">
                  <c:v>1.036112785339</c:v>
                </c:pt>
                <c:pt idx="11034">
                  <c:v>1.036227822304</c:v>
                </c:pt>
                <c:pt idx="11035">
                  <c:v>1.0365728139879999</c:v>
                </c:pt>
                <c:pt idx="11036">
                  <c:v>1.0367830991739999</c:v>
                </c:pt>
                <c:pt idx="11037">
                  <c:v>1.03688955307</c:v>
                </c:pt>
                <c:pt idx="11038">
                  <c:v>1.036975026131</c:v>
                </c:pt>
                <c:pt idx="11039">
                  <c:v>1.0370889902110001</c:v>
                </c:pt>
                <c:pt idx="11040">
                  <c:v>1.037167668343</c:v>
                </c:pt>
                <c:pt idx="11041">
                  <c:v>1.0373179912570001</c:v>
                </c:pt>
                <c:pt idx="11042">
                  <c:v>1.0376269817349999</c:v>
                </c:pt>
                <c:pt idx="11043">
                  <c:v>1.037936806679</c:v>
                </c:pt>
                <c:pt idx="11044">
                  <c:v>1.0380305051800001</c:v>
                </c:pt>
                <c:pt idx="11045">
                  <c:v>1.038374423981</c:v>
                </c:pt>
                <c:pt idx="11046">
                  <c:v>1.03871691227</c:v>
                </c:pt>
                <c:pt idx="11047">
                  <c:v>1.038889050484</c:v>
                </c:pt>
                <c:pt idx="11048">
                  <c:v>1.0390059947970001</c:v>
                </c:pt>
                <c:pt idx="11049">
                  <c:v>1.039095640182</c:v>
                </c:pt>
                <c:pt idx="11050">
                  <c:v>1.039185404778</c:v>
                </c:pt>
                <c:pt idx="11051">
                  <c:v>1.0392764806749999</c:v>
                </c:pt>
                <c:pt idx="11052">
                  <c:v>1.0393943786619999</c:v>
                </c:pt>
                <c:pt idx="11053">
                  <c:v>1.0394855737690001</c:v>
                </c:pt>
                <c:pt idx="11054">
                  <c:v>1.0395737886430001</c:v>
                </c:pt>
                <c:pt idx="11055">
                  <c:v>1.0396922826770001</c:v>
                </c:pt>
                <c:pt idx="11056">
                  <c:v>1.0400176048280001</c:v>
                </c:pt>
                <c:pt idx="11057">
                  <c:v>1.0403546094889999</c:v>
                </c:pt>
                <c:pt idx="11058">
                  <c:v>1.0406836271290001</c:v>
                </c:pt>
                <c:pt idx="11059">
                  <c:v>1.04076385498</c:v>
                </c:pt>
                <c:pt idx="11060">
                  <c:v>1.040845632553</c:v>
                </c:pt>
                <c:pt idx="11061">
                  <c:v>1.0409700870509999</c:v>
                </c:pt>
                <c:pt idx="11062">
                  <c:v>1.041120290756</c:v>
                </c:pt>
                <c:pt idx="11063">
                  <c:v>1.0414270162579999</c:v>
                </c:pt>
                <c:pt idx="11064">
                  <c:v>1.041747093201</c:v>
                </c:pt>
                <c:pt idx="11065">
                  <c:v>1.042080998421</c:v>
                </c:pt>
                <c:pt idx="11066">
                  <c:v>1.0422010421750001</c:v>
                </c:pt>
                <c:pt idx="11067">
                  <c:v>1.0425182580950001</c:v>
                </c:pt>
                <c:pt idx="11068">
                  <c:v>1.0428829193119999</c:v>
                </c:pt>
                <c:pt idx="11069">
                  <c:v>1.043223023415</c:v>
                </c:pt>
                <c:pt idx="11070">
                  <c:v>1.043587803841</c:v>
                </c:pt>
                <c:pt idx="11071">
                  <c:v>1.043736338615</c:v>
                </c:pt>
                <c:pt idx="11072">
                  <c:v>1.0440670251849999</c:v>
                </c:pt>
                <c:pt idx="11073">
                  <c:v>1.0443483591080001</c:v>
                </c:pt>
                <c:pt idx="11074">
                  <c:v>1.04466354847</c:v>
                </c:pt>
                <c:pt idx="11075">
                  <c:v>1.0447834730150001</c:v>
                </c:pt>
                <c:pt idx="11076">
                  <c:v>1.0449014902110001</c:v>
                </c:pt>
                <c:pt idx="11077">
                  <c:v>1.044991493225</c:v>
                </c:pt>
                <c:pt idx="11078">
                  <c:v>1.045079469681</c:v>
                </c:pt>
                <c:pt idx="11079">
                  <c:v>1.045168399811</c:v>
                </c:pt>
                <c:pt idx="11080">
                  <c:v>1.045287013054</c:v>
                </c:pt>
                <c:pt idx="11081">
                  <c:v>1.045595645905</c:v>
                </c:pt>
                <c:pt idx="11082">
                  <c:v>1.045914769173</c:v>
                </c:pt>
                <c:pt idx="11083">
                  <c:v>1.0462719202040001</c:v>
                </c:pt>
                <c:pt idx="11084">
                  <c:v>1.0464228391649999</c:v>
                </c:pt>
                <c:pt idx="11085">
                  <c:v>1.0467717647549999</c:v>
                </c:pt>
                <c:pt idx="11086">
                  <c:v>1.047108650208</c:v>
                </c:pt>
                <c:pt idx="11087">
                  <c:v>1.0472418069839999</c:v>
                </c:pt>
                <c:pt idx="11088">
                  <c:v>1.0473626852040001</c:v>
                </c:pt>
                <c:pt idx="11089">
                  <c:v>1.047452926636</c:v>
                </c:pt>
                <c:pt idx="11090">
                  <c:v>1.0475739240649999</c:v>
                </c:pt>
                <c:pt idx="11091">
                  <c:v>1.0478038787840001</c:v>
                </c:pt>
                <c:pt idx="11092">
                  <c:v>1.0479742288589999</c:v>
                </c:pt>
                <c:pt idx="11093">
                  <c:v>1.0483160018919999</c:v>
                </c:pt>
                <c:pt idx="11094">
                  <c:v>1.048679113388</c:v>
                </c:pt>
                <c:pt idx="11095">
                  <c:v>1.0487567186360001</c:v>
                </c:pt>
                <c:pt idx="11096">
                  <c:v>1.0488722324369999</c:v>
                </c:pt>
                <c:pt idx="11097">
                  <c:v>1.049059271812</c:v>
                </c:pt>
                <c:pt idx="11098">
                  <c:v>1.0494024753569999</c:v>
                </c:pt>
                <c:pt idx="11099">
                  <c:v>1.049631237984</c:v>
                </c:pt>
                <c:pt idx="11100">
                  <c:v>1.0499453544620001</c:v>
                </c:pt>
                <c:pt idx="11101">
                  <c:v>1.050186634064</c:v>
                </c:pt>
                <c:pt idx="11102">
                  <c:v>1.050375580788</c:v>
                </c:pt>
                <c:pt idx="11103">
                  <c:v>1.050626993179</c:v>
                </c:pt>
                <c:pt idx="11104">
                  <c:v>1.0507872104639999</c:v>
                </c:pt>
                <c:pt idx="11105">
                  <c:v>1.051079511642</c:v>
                </c:pt>
                <c:pt idx="11106">
                  <c:v>1.0514409542080001</c:v>
                </c:pt>
                <c:pt idx="11107">
                  <c:v>1.0515553951259999</c:v>
                </c:pt>
                <c:pt idx="11108">
                  <c:v>1.0517042875289999</c:v>
                </c:pt>
                <c:pt idx="11109">
                  <c:v>1.051955223083</c:v>
                </c:pt>
                <c:pt idx="11110">
                  <c:v>1.0522910356520001</c:v>
                </c:pt>
                <c:pt idx="11111">
                  <c:v>1.0524268150330001</c:v>
                </c:pt>
                <c:pt idx="11112">
                  <c:v>1.0525726079940001</c:v>
                </c:pt>
                <c:pt idx="11113">
                  <c:v>1.052905917168</c:v>
                </c:pt>
                <c:pt idx="11114">
                  <c:v>1.053050875664</c:v>
                </c:pt>
                <c:pt idx="11115">
                  <c:v>1.0531857013699999</c:v>
                </c:pt>
                <c:pt idx="11116">
                  <c:v>1.0532709360120001</c:v>
                </c:pt>
                <c:pt idx="11117">
                  <c:v>1.053390026093</c:v>
                </c:pt>
                <c:pt idx="11118">
                  <c:v>1.0534788370129999</c:v>
                </c:pt>
                <c:pt idx="11119">
                  <c:v>1.053620219231</c:v>
                </c:pt>
                <c:pt idx="11120">
                  <c:v>1.0537066459660001</c:v>
                </c:pt>
                <c:pt idx="11121">
                  <c:v>1.053819179535</c:v>
                </c:pt>
                <c:pt idx="11122">
                  <c:v>1.0541282892229999</c:v>
                </c:pt>
                <c:pt idx="11123">
                  <c:v>1.054320335388</c:v>
                </c:pt>
                <c:pt idx="11124">
                  <c:v>1.0544142723079999</c:v>
                </c:pt>
                <c:pt idx="11125">
                  <c:v>1.0545442104339999</c:v>
                </c:pt>
                <c:pt idx="11126">
                  <c:v>1.0548260211939999</c:v>
                </c:pt>
                <c:pt idx="11127">
                  <c:v>1.0549093484880001</c:v>
                </c:pt>
                <c:pt idx="11128">
                  <c:v>1.054993391037</c:v>
                </c:pt>
                <c:pt idx="11129">
                  <c:v>1.055082201958</c:v>
                </c:pt>
                <c:pt idx="11130">
                  <c:v>1.055125832558</c:v>
                </c:pt>
                <c:pt idx="11131">
                  <c:v>1.055173158646</c:v>
                </c:pt>
                <c:pt idx="11132">
                  <c:v>1.0552588701250001</c:v>
                </c:pt>
                <c:pt idx="11133">
                  <c:v>1.055368304253</c:v>
                </c:pt>
                <c:pt idx="11134">
                  <c:v>1.055717945099</c:v>
                </c:pt>
                <c:pt idx="11135">
                  <c:v>1.0558595657350001</c:v>
                </c:pt>
                <c:pt idx="11136">
                  <c:v>1.0562026500699999</c:v>
                </c:pt>
                <c:pt idx="11137">
                  <c:v>1.056391000748</c:v>
                </c:pt>
                <c:pt idx="11138">
                  <c:v>1.0565545558930001</c:v>
                </c:pt>
                <c:pt idx="11139">
                  <c:v>1.056735754013</c:v>
                </c:pt>
                <c:pt idx="11140">
                  <c:v>1.0570456981659999</c:v>
                </c:pt>
                <c:pt idx="11141">
                  <c:v>1.057138323784</c:v>
                </c:pt>
                <c:pt idx="11142">
                  <c:v>1.0573008060460001</c:v>
                </c:pt>
                <c:pt idx="11143">
                  <c:v>1.0576323270800001</c:v>
                </c:pt>
                <c:pt idx="11144">
                  <c:v>1.057746171951</c:v>
                </c:pt>
                <c:pt idx="11145">
                  <c:v>1.057799458504</c:v>
                </c:pt>
                <c:pt idx="11146">
                  <c:v>1.0579122304919999</c:v>
                </c:pt>
                <c:pt idx="11147">
                  <c:v>1.058001875877</c:v>
                </c:pt>
                <c:pt idx="11148">
                  <c:v>1.0581222772600001</c:v>
                </c:pt>
                <c:pt idx="11149">
                  <c:v>1.0583325624469999</c:v>
                </c:pt>
                <c:pt idx="11150">
                  <c:v>1.058448195457</c:v>
                </c:pt>
                <c:pt idx="11151">
                  <c:v>1.0585366487500001</c:v>
                </c:pt>
                <c:pt idx="11152">
                  <c:v>1.0586907863620001</c:v>
                </c:pt>
                <c:pt idx="11153">
                  <c:v>1.05880355835</c:v>
                </c:pt>
                <c:pt idx="11154">
                  <c:v>1.058925867081</c:v>
                </c:pt>
                <c:pt idx="11155">
                  <c:v>1.059018135071</c:v>
                </c:pt>
                <c:pt idx="11156">
                  <c:v>1.059183478355</c:v>
                </c:pt>
                <c:pt idx="11157">
                  <c:v>1.059314012527</c:v>
                </c:pt>
                <c:pt idx="11158">
                  <c:v>1.0594800710679999</c:v>
                </c:pt>
                <c:pt idx="11159">
                  <c:v>1.059754252434</c:v>
                </c:pt>
                <c:pt idx="11160">
                  <c:v>1.059837222099</c:v>
                </c:pt>
                <c:pt idx="11161">
                  <c:v>1.0599187612530001</c:v>
                </c:pt>
                <c:pt idx="11162">
                  <c:v>1.060036659241</c:v>
                </c:pt>
                <c:pt idx="11163">
                  <c:v>1.0604175329209999</c:v>
                </c:pt>
                <c:pt idx="11164">
                  <c:v>1.0605839490890001</c:v>
                </c:pt>
                <c:pt idx="11165">
                  <c:v>1.060705542564</c:v>
                </c:pt>
                <c:pt idx="11166">
                  <c:v>1.060837030411</c:v>
                </c:pt>
                <c:pt idx="11167">
                  <c:v>1.0609623193740001</c:v>
                </c:pt>
                <c:pt idx="11168">
                  <c:v>1.0610828399659999</c:v>
                </c:pt>
                <c:pt idx="11169">
                  <c:v>1.0611978769299999</c:v>
                </c:pt>
                <c:pt idx="11170">
                  <c:v>1.061310648918</c:v>
                </c:pt>
                <c:pt idx="11171">
                  <c:v>1.061458706856</c:v>
                </c:pt>
                <c:pt idx="11172">
                  <c:v>1.0615735054019999</c:v>
                </c:pt>
                <c:pt idx="11173">
                  <c:v>1.0617245435710001</c:v>
                </c:pt>
                <c:pt idx="11174">
                  <c:v>1.0620644092560001</c:v>
                </c:pt>
                <c:pt idx="11175">
                  <c:v>1.0623697042469999</c:v>
                </c:pt>
                <c:pt idx="11176">
                  <c:v>1.062685608864</c:v>
                </c:pt>
                <c:pt idx="11177">
                  <c:v>1.0629993677139999</c:v>
                </c:pt>
                <c:pt idx="11178">
                  <c:v>1.0631424188609999</c:v>
                </c:pt>
                <c:pt idx="11179">
                  <c:v>1.0632826089859999</c:v>
                </c:pt>
                <c:pt idx="11180">
                  <c:v>1.063395380974</c:v>
                </c:pt>
                <c:pt idx="11181">
                  <c:v>1.0634793043140001</c:v>
                </c:pt>
                <c:pt idx="11182">
                  <c:v>1.06354033947</c:v>
                </c:pt>
                <c:pt idx="11183">
                  <c:v>1.063661456108</c:v>
                </c:pt>
                <c:pt idx="11184">
                  <c:v>1.0637874603269999</c:v>
                </c:pt>
                <c:pt idx="11185">
                  <c:v>1.063900351524</c:v>
                </c:pt>
                <c:pt idx="11186">
                  <c:v>1.063984036446</c:v>
                </c:pt>
                <c:pt idx="11187">
                  <c:v>1.064292550087</c:v>
                </c:pt>
                <c:pt idx="11188">
                  <c:v>1.064477443695</c:v>
                </c:pt>
                <c:pt idx="11189">
                  <c:v>1.0645962953570001</c:v>
                </c:pt>
                <c:pt idx="11190">
                  <c:v>1.0647202730180001</c:v>
                </c:pt>
                <c:pt idx="11191">
                  <c:v>1.064833164215</c:v>
                </c:pt>
                <c:pt idx="11192">
                  <c:v>1.0651446580890001</c:v>
                </c:pt>
                <c:pt idx="11193">
                  <c:v>1.065310359001</c:v>
                </c:pt>
                <c:pt idx="11194">
                  <c:v>1.065493702888</c:v>
                </c:pt>
                <c:pt idx="11195">
                  <c:v>1.065822958946</c:v>
                </c:pt>
                <c:pt idx="11196">
                  <c:v>1.066172599792</c:v>
                </c:pt>
                <c:pt idx="11197">
                  <c:v>1.0663300752639999</c:v>
                </c:pt>
                <c:pt idx="11198">
                  <c:v>1.0666629076</c:v>
                </c:pt>
                <c:pt idx="11199">
                  <c:v>1.066995024681</c:v>
                </c:pt>
                <c:pt idx="11200">
                  <c:v>1.067245960236</c:v>
                </c:pt>
                <c:pt idx="11201">
                  <c:v>1.0675864219669999</c:v>
                </c:pt>
                <c:pt idx="11202">
                  <c:v>1.0679082870479999</c:v>
                </c:pt>
                <c:pt idx="11203">
                  <c:v>1.068091630936</c:v>
                </c:pt>
                <c:pt idx="11204">
                  <c:v>1.068406224251</c:v>
                </c:pt>
                <c:pt idx="11205">
                  <c:v>1.068722844124</c:v>
                </c:pt>
                <c:pt idx="11206">
                  <c:v>1.06886947155</c:v>
                </c:pt>
                <c:pt idx="11207">
                  <c:v>1.0689842700959999</c:v>
                </c:pt>
                <c:pt idx="11208">
                  <c:v>1.069201827049</c:v>
                </c:pt>
                <c:pt idx="11209">
                  <c:v>1.069396018982</c:v>
                </c:pt>
                <c:pt idx="11210">
                  <c:v>1.0695167779920001</c:v>
                </c:pt>
                <c:pt idx="11211">
                  <c:v>1.069623708725</c:v>
                </c:pt>
                <c:pt idx="11212">
                  <c:v>1.069732904434</c:v>
                </c:pt>
                <c:pt idx="11213">
                  <c:v>1.0698465108869999</c:v>
                </c:pt>
                <c:pt idx="11214">
                  <c:v>1.0699385404590001</c:v>
                </c:pt>
                <c:pt idx="11215">
                  <c:v>1.0700572729110001</c:v>
                </c:pt>
                <c:pt idx="11216">
                  <c:v>1.0702692270280001</c:v>
                </c:pt>
                <c:pt idx="11217">
                  <c:v>1.070474624634</c:v>
                </c:pt>
                <c:pt idx="11218">
                  <c:v>1.070595026016</c:v>
                </c:pt>
                <c:pt idx="11219">
                  <c:v>1.0707541704179999</c:v>
                </c:pt>
                <c:pt idx="11220">
                  <c:v>1.0709470510479999</c:v>
                </c:pt>
                <c:pt idx="11221">
                  <c:v>1.071094870567</c:v>
                </c:pt>
                <c:pt idx="11222">
                  <c:v>1.0712964534760001</c:v>
                </c:pt>
                <c:pt idx="11223">
                  <c:v>1.071613430977</c:v>
                </c:pt>
                <c:pt idx="11224">
                  <c:v>1.071949720383</c:v>
                </c:pt>
                <c:pt idx="11225">
                  <c:v>1.0722174644469999</c:v>
                </c:pt>
                <c:pt idx="11226">
                  <c:v>1.0723930597310001</c:v>
                </c:pt>
                <c:pt idx="11227">
                  <c:v>1.072542905807</c:v>
                </c:pt>
                <c:pt idx="11228">
                  <c:v>1.0727062225340001</c:v>
                </c:pt>
                <c:pt idx="11229">
                  <c:v>1.0730476379389999</c:v>
                </c:pt>
                <c:pt idx="11230">
                  <c:v>1.0732955932620001</c:v>
                </c:pt>
                <c:pt idx="11231">
                  <c:v>1.0733829736710001</c:v>
                </c:pt>
                <c:pt idx="11232">
                  <c:v>1.0734704732889999</c:v>
                </c:pt>
                <c:pt idx="11233">
                  <c:v>1.073558926582</c:v>
                </c:pt>
                <c:pt idx="11234">
                  <c:v>1.073652029037</c:v>
                </c:pt>
                <c:pt idx="11235">
                  <c:v>1.073735117912</c:v>
                </c:pt>
                <c:pt idx="11236">
                  <c:v>1.0738146305080001</c:v>
                </c:pt>
                <c:pt idx="11237">
                  <c:v>1.0739628076550001</c:v>
                </c:pt>
                <c:pt idx="11238">
                  <c:v>1.0742845535279999</c:v>
                </c:pt>
                <c:pt idx="11239">
                  <c:v>1.074403643608</c:v>
                </c:pt>
                <c:pt idx="11240">
                  <c:v>1.074590802193</c:v>
                </c:pt>
                <c:pt idx="11241">
                  <c:v>1.07492685318</c:v>
                </c:pt>
                <c:pt idx="11242">
                  <c:v>1.0752173662190001</c:v>
                </c:pt>
                <c:pt idx="11243">
                  <c:v>1.075467348099</c:v>
                </c:pt>
                <c:pt idx="11244">
                  <c:v>1.075809121132</c:v>
                </c:pt>
                <c:pt idx="11245">
                  <c:v>1.075985193253</c:v>
                </c:pt>
                <c:pt idx="11246">
                  <c:v>1.0762330293660001</c:v>
                </c:pt>
                <c:pt idx="11247">
                  <c:v>1.076578974724</c:v>
                </c:pt>
                <c:pt idx="11248">
                  <c:v>1.0766972303390001</c:v>
                </c:pt>
                <c:pt idx="11249">
                  <c:v>1.076852917671</c:v>
                </c:pt>
                <c:pt idx="11250">
                  <c:v>1.0771901607509999</c:v>
                </c:pt>
                <c:pt idx="11251">
                  <c:v>1.077340960503</c:v>
                </c:pt>
                <c:pt idx="11252">
                  <c:v>1.0774921178820001</c:v>
                </c:pt>
                <c:pt idx="11253">
                  <c:v>1.077605247498</c:v>
                </c:pt>
                <c:pt idx="11254">
                  <c:v>1.0777215957640001</c:v>
                </c:pt>
                <c:pt idx="11255">
                  <c:v>1.077873706818</c:v>
                </c:pt>
                <c:pt idx="11256">
                  <c:v>1.0779597759249999</c:v>
                </c:pt>
                <c:pt idx="11257">
                  <c:v>1.078045368195</c:v>
                </c:pt>
                <c:pt idx="11258">
                  <c:v>1.078127384186</c:v>
                </c:pt>
                <c:pt idx="11259">
                  <c:v>1.078241109848</c:v>
                </c:pt>
                <c:pt idx="11260">
                  <c:v>1.078364491463</c:v>
                </c:pt>
                <c:pt idx="11261">
                  <c:v>1.0786966085430001</c:v>
                </c:pt>
                <c:pt idx="11262">
                  <c:v>1.0788125991819999</c:v>
                </c:pt>
                <c:pt idx="11263">
                  <c:v>1.0789631605150001</c:v>
                </c:pt>
                <c:pt idx="11264">
                  <c:v>1.079149484634</c:v>
                </c:pt>
                <c:pt idx="11265">
                  <c:v>1.0794315338130001</c:v>
                </c:pt>
                <c:pt idx="11266">
                  <c:v>1.0795513391489999</c:v>
                </c:pt>
                <c:pt idx="11267">
                  <c:v>1.079669475555</c:v>
                </c:pt>
                <c:pt idx="11268">
                  <c:v>1.0797489881519999</c:v>
                </c:pt>
                <c:pt idx="11269">
                  <c:v>1.0798672437670001</c:v>
                </c:pt>
                <c:pt idx="11270">
                  <c:v>1.0799854993819999</c:v>
                </c:pt>
                <c:pt idx="11271">
                  <c:v>1.080089569092</c:v>
                </c:pt>
                <c:pt idx="11272">
                  <c:v>1.080413579941</c:v>
                </c:pt>
                <c:pt idx="11273">
                  <c:v>1.0805331468579999</c:v>
                </c:pt>
                <c:pt idx="11274">
                  <c:v>1.08067035675</c:v>
                </c:pt>
                <c:pt idx="11275">
                  <c:v>1.080795884132</c:v>
                </c:pt>
                <c:pt idx="11276">
                  <c:v>1.080942988396</c:v>
                </c:pt>
                <c:pt idx="11277">
                  <c:v>1.0811326503750001</c:v>
                </c:pt>
                <c:pt idx="11278">
                  <c:v>1.0813944339749999</c:v>
                </c:pt>
                <c:pt idx="11279">
                  <c:v>1.0815837383269999</c:v>
                </c:pt>
                <c:pt idx="11280">
                  <c:v>1.0817018747330001</c:v>
                </c:pt>
                <c:pt idx="11281">
                  <c:v>1.0818140506739999</c:v>
                </c:pt>
                <c:pt idx="11282">
                  <c:v>1.0818972587589999</c:v>
                </c:pt>
                <c:pt idx="11283">
                  <c:v>1.082015633583</c:v>
                </c:pt>
                <c:pt idx="11284">
                  <c:v>1.0821660757060001</c:v>
                </c:pt>
                <c:pt idx="11285">
                  <c:v>1.082291722298</c:v>
                </c:pt>
                <c:pt idx="11286">
                  <c:v>1.0824432373049999</c:v>
                </c:pt>
                <c:pt idx="11287">
                  <c:v>1.082638144493</c:v>
                </c:pt>
                <c:pt idx="11288">
                  <c:v>1.0827702283859999</c:v>
                </c:pt>
                <c:pt idx="11289">
                  <c:v>1.082891583443</c:v>
                </c:pt>
                <c:pt idx="11290">
                  <c:v>1.0830456018450001</c:v>
                </c:pt>
                <c:pt idx="11291">
                  <c:v>1.083345293999</c:v>
                </c:pt>
                <c:pt idx="11292">
                  <c:v>1.0836910009380001</c:v>
                </c:pt>
                <c:pt idx="11293">
                  <c:v>1.084056138992</c:v>
                </c:pt>
                <c:pt idx="11294">
                  <c:v>1.084333777428</c:v>
                </c:pt>
                <c:pt idx="11295">
                  <c:v>1.084444642067</c:v>
                </c:pt>
                <c:pt idx="11296">
                  <c:v>1.084566116333</c:v>
                </c:pt>
                <c:pt idx="11297">
                  <c:v>1.084643363953</c:v>
                </c:pt>
                <c:pt idx="11298">
                  <c:v>1.084730744362</c:v>
                </c:pt>
                <c:pt idx="11299">
                  <c:v>1.084858059883</c:v>
                </c:pt>
                <c:pt idx="11300">
                  <c:v>1.0850104093549999</c:v>
                </c:pt>
                <c:pt idx="11301">
                  <c:v>1.0853713750839999</c:v>
                </c:pt>
                <c:pt idx="11302">
                  <c:v>1.085449099541</c:v>
                </c:pt>
                <c:pt idx="11303">
                  <c:v>1.0855299234389999</c:v>
                </c:pt>
                <c:pt idx="11304">
                  <c:v>1.085608839989</c:v>
                </c:pt>
                <c:pt idx="11305">
                  <c:v>1.0857163667680001</c:v>
                </c:pt>
                <c:pt idx="11306">
                  <c:v>1.086040377617</c:v>
                </c:pt>
                <c:pt idx="11307">
                  <c:v>1.086216449738</c:v>
                </c:pt>
                <c:pt idx="11308">
                  <c:v>1.0863379240040001</c:v>
                </c:pt>
                <c:pt idx="11309">
                  <c:v>1.0864487886430001</c:v>
                </c:pt>
                <c:pt idx="11310">
                  <c:v>1.0865647792819999</c:v>
                </c:pt>
                <c:pt idx="11311">
                  <c:v>1.0866919755940001</c:v>
                </c:pt>
                <c:pt idx="11312">
                  <c:v>1.0868465900419999</c:v>
                </c:pt>
                <c:pt idx="11313">
                  <c:v>1.0869978666310001</c:v>
                </c:pt>
                <c:pt idx="11314">
                  <c:v>1.0871859788889999</c:v>
                </c:pt>
                <c:pt idx="11315">
                  <c:v>1.0874243974690001</c:v>
                </c:pt>
                <c:pt idx="11316">
                  <c:v>1.087772846222</c:v>
                </c:pt>
                <c:pt idx="11317">
                  <c:v>1.087852954865</c:v>
                </c:pt>
                <c:pt idx="11318">
                  <c:v>1.0879371166230001</c:v>
                </c:pt>
                <c:pt idx="11319">
                  <c:v>1.088014364243</c:v>
                </c:pt>
                <c:pt idx="11320">
                  <c:v>1.0880985260010001</c:v>
                </c:pt>
                <c:pt idx="11321">
                  <c:v>1.088186383247</c:v>
                </c:pt>
                <c:pt idx="11322">
                  <c:v>1.08827495575</c:v>
                </c:pt>
                <c:pt idx="11323">
                  <c:v>1.0883611440659999</c:v>
                </c:pt>
                <c:pt idx="11324">
                  <c:v>1.088445305824</c:v>
                </c:pt>
                <c:pt idx="11325">
                  <c:v>1.0887751579280001</c:v>
                </c:pt>
                <c:pt idx="11326">
                  <c:v>1.088894367218</c:v>
                </c:pt>
                <c:pt idx="11327">
                  <c:v>1.089004993439</c:v>
                </c:pt>
                <c:pt idx="11328">
                  <c:v>1.0891185998920001</c:v>
                </c:pt>
                <c:pt idx="11329">
                  <c:v>1.089229822159</c:v>
                </c:pt>
                <c:pt idx="11330">
                  <c:v>1.089401483536</c:v>
                </c:pt>
                <c:pt idx="11331">
                  <c:v>1.089713573456</c:v>
                </c:pt>
                <c:pt idx="11332">
                  <c:v>1.089890480042</c:v>
                </c:pt>
                <c:pt idx="11333">
                  <c:v>1.090114951134</c:v>
                </c:pt>
                <c:pt idx="11334">
                  <c:v>1.0904083251950001</c:v>
                </c:pt>
                <c:pt idx="11335">
                  <c:v>1.0906927585599999</c:v>
                </c:pt>
                <c:pt idx="11336">
                  <c:v>1.0909273624419999</c:v>
                </c:pt>
                <c:pt idx="11337">
                  <c:v>1.091286063194</c:v>
                </c:pt>
                <c:pt idx="11338">
                  <c:v>1.0914434194560001</c:v>
                </c:pt>
                <c:pt idx="11339">
                  <c:v>1.0916950702670001</c:v>
                </c:pt>
                <c:pt idx="11340">
                  <c:v>1.092068076134</c:v>
                </c:pt>
                <c:pt idx="11341">
                  <c:v>1.0921809673309999</c:v>
                </c:pt>
                <c:pt idx="11342">
                  <c:v>1.092357754707</c:v>
                </c:pt>
                <c:pt idx="11343">
                  <c:v>1.0927034616469999</c:v>
                </c:pt>
                <c:pt idx="11344">
                  <c:v>1.093041777611</c:v>
                </c:pt>
                <c:pt idx="11345">
                  <c:v>1.09329199791</c:v>
                </c:pt>
                <c:pt idx="11346">
                  <c:v>1.093615889549</c:v>
                </c:pt>
                <c:pt idx="11347">
                  <c:v>1.0939580202100001</c:v>
                </c:pt>
                <c:pt idx="11348">
                  <c:v>1.094141483307</c:v>
                </c:pt>
                <c:pt idx="11349">
                  <c:v>1.0942569971080001</c:v>
                </c:pt>
                <c:pt idx="11350">
                  <c:v>1.094340324402</c:v>
                </c:pt>
                <c:pt idx="11351">
                  <c:v>1.0944252014160001</c:v>
                </c:pt>
                <c:pt idx="11352">
                  <c:v>1.0945945978160001</c:v>
                </c:pt>
                <c:pt idx="11353">
                  <c:v>1.0948680639270001</c:v>
                </c:pt>
                <c:pt idx="11354">
                  <c:v>1.09494972229</c:v>
                </c:pt>
                <c:pt idx="11355">
                  <c:v>1.095032334328</c:v>
                </c:pt>
                <c:pt idx="11356">
                  <c:v>1.0950912237170001</c:v>
                </c:pt>
                <c:pt idx="11357">
                  <c:v>1.0952100753780001</c:v>
                </c:pt>
                <c:pt idx="11358">
                  <c:v>1.095295906067</c:v>
                </c:pt>
                <c:pt idx="11359">
                  <c:v>1.095380187035</c:v>
                </c:pt>
                <c:pt idx="11360">
                  <c:v>1.095466136932</c:v>
                </c:pt>
                <c:pt idx="11361">
                  <c:v>1.0955536365509999</c:v>
                </c:pt>
                <c:pt idx="11362">
                  <c:v>1.0957368612289999</c:v>
                </c:pt>
                <c:pt idx="11363">
                  <c:v>1.0960915088650001</c:v>
                </c:pt>
                <c:pt idx="11364">
                  <c:v>1.096176743507</c:v>
                </c:pt>
                <c:pt idx="11365">
                  <c:v>1.0962694883349999</c:v>
                </c:pt>
                <c:pt idx="11366">
                  <c:v>1.0963574647900001</c:v>
                </c:pt>
                <c:pt idx="11367">
                  <c:v>1.096474528313</c:v>
                </c:pt>
                <c:pt idx="11368">
                  <c:v>1.096592545509</c:v>
                </c:pt>
                <c:pt idx="11369">
                  <c:v>1.0966984033580001</c:v>
                </c:pt>
                <c:pt idx="11370">
                  <c:v>1.096945643425</c:v>
                </c:pt>
                <c:pt idx="11371">
                  <c:v>1.097242832184</c:v>
                </c:pt>
                <c:pt idx="11372">
                  <c:v>1.0973601341250001</c:v>
                </c:pt>
                <c:pt idx="11373">
                  <c:v>1.097512602806</c:v>
                </c:pt>
                <c:pt idx="11374">
                  <c:v>1.097585558891</c:v>
                </c:pt>
                <c:pt idx="11375">
                  <c:v>1.0976994037629999</c:v>
                </c:pt>
                <c:pt idx="11376">
                  <c:v>1.097843527794</c:v>
                </c:pt>
                <c:pt idx="11377">
                  <c:v>1.0981745719910001</c:v>
                </c:pt>
                <c:pt idx="11378">
                  <c:v>1.0984194278720001</c:v>
                </c:pt>
                <c:pt idx="11379">
                  <c:v>1.0987308025360001</c:v>
                </c:pt>
                <c:pt idx="11380">
                  <c:v>1.098856687546</c:v>
                </c:pt>
                <c:pt idx="11381">
                  <c:v>1.098978161812</c:v>
                </c:pt>
                <c:pt idx="11382">
                  <c:v>1.099092364311</c:v>
                </c:pt>
                <c:pt idx="11383">
                  <c:v>1.0992385148999999</c:v>
                </c:pt>
                <c:pt idx="11384">
                  <c:v>1.0993889570240001</c:v>
                </c:pt>
                <c:pt idx="11385">
                  <c:v>1.099486470222</c:v>
                </c:pt>
                <c:pt idx="11386">
                  <c:v>1.0995732545850001</c:v>
                </c:pt>
                <c:pt idx="11387">
                  <c:v>1.0996596813199999</c:v>
                </c:pt>
                <c:pt idx="11388">
                  <c:v>1.09975206852</c:v>
                </c:pt>
                <c:pt idx="11389">
                  <c:v>1.099877119064</c:v>
                </c:pt>
                <c:pt idx="11390">
                  <c:v>1.1002329587940001</c:v>
                </c:pt>
                <c:pt idx="11391">
                  <c:v>1.1003212928770001</c:v>
                </c:pt>
                <c:pt idx="11392">
                  <c:v>1.1004091501240001</c:v>
                </c:pt>
                <c:pt idx="11393">
                  <c:v>1.100495457649</c:v>
                </c:pt>
                <c:pt idx="11394">
                  <c:v>1.1005818843840001</c:v>
                </c:pt>
                <c:pt idx="11395">
                  <c:v>1.100703835487</c:v>
                </c:pt>
                <c:pt idx="11396">
                  <c:v>1.100858926773</c:v>
                </c:pt>
                <c:pt idx="11397">
                  <c:v>1.1009801626210001</c:v>
                </c:pt>
                <c:pt idx="11398">
                  <c:v>1.1011968851089999</c:v>
                </c:pt>
                <c:pt idx="11399">
                  <c:v>1.101348757744</c:v>
                </c:pt>
                <c:pt idx="11400">
                  <c:v>1.101466655731</c:v>
                </c:pt>
                <c:pt idx="11401">
                  <c:v>1.101615786552</c:v>
                </c:pt>
                <c:pt idx="11402">
                  <c:v>1.1017565727230001</c:v>
                </c:pt>
                <c:pt idx="11403">
                  <c:v>1.102063894272</c:v>
                </c:pt>
                <c:pt idx="11404">
                  <c:v>1.102277517319</c:v>
                </c:pt>
                <c:pt idx="11405">
                  <c:v>1.102414250374</c:v>
                </c:pt>
                <c:pt idx="11406">
                  <c:v>1.10272538662</c:v>
                </c:pt>
                <c:pt idx="11407">
                  <c:v>1.1028717756269999</c:v>
                </c:pt>
                <c:pt idx="11408">
                  <c:v>1.1029546260830001</c:v>
                </c:pt>
                <c:pt idx="11409">
                  <c:v>1.1030590534210001</c:v>
                </c:pt>
                <c:pt idx="11410">
                  <c:v>1.1031744480129999</c:v>
                </c:pt>
                <c:pt idx="11411">
                  <c:v>1.103288650513</c:v>
                </c:pt>
                <c:pt idx="11412">
                  <c:v>1.103455662727</c:v>
                </c:pt>
                <c:pt idx="11413">
                  <c:v>1.103782296181</c:v>
                </c:pt>
                <c:pt idx="11414">
                  <c:v>1.103986740112</c:v>
                </c:pt>
                <c:pt idx="11415">
                  <c:v>1.1042598485949999</c:v>
                </c:pt>
                <c:pt idx="11416">
                  <c:v>1.1044864654540001</c:v>
                </c:pt>
                <c:pt idx="11417">
                  <c:v>1.1047989130019999</c:v>
                </c:pt>
                <c:pt idx="11418">
                  <c:v>1.1050175428390001</c:v>
                </c:pt>
                <c:pt idx="11419">
                  <c:v>1.1052039861680001</c:v>
                </c:pt>
                <c:pt idx="11420">
                  <c:v>1.105456471443</c:v>
                </c:pt>
                <c:pt idx="11421">
                  <c:v>1.105552196503</c:v>
                </c:pt>
                <c:pt idx="11422">
                  <c:v>1.1056662797929999</c:v>
                </c:pt>
                <c:pt idx="11423">
                  <c:v>1.105793833733</c:v>
                </c:pt>
                <c:pt idx="11424">
                  <c:v>1.105942964554</c:v>
                </c:pt>
                <c:pt idx="11425">
                  <c:v>1.106253623962</c:v>
                </c:pt>
                <c:pt idx="11426">
                  <c:v>1.106476545334</c:v>
                </c:pt>
                <c:pt idx="11427">
                  <c:v>1.1066640615459999</c:v>
                </c:pt>
                <c:pt idx="11428">
                  <c:v>1.1070039272309999</c:v>
                </c:pt>
                <c:pt idx="11429">
                  <c:v>1.107088088989</c:v>
                </c:pt>
                <c:pt idx="11430">
                  <c:v>1.107172489166</c:v>
                </c:pt>
                <c:pt idx="11431">
                  <c:v>1.1072577238079999</c:v>
                </c:pt>
                <c:pt idx="11432">
                  <c:v>1.1073464155199999</c:v>
                </c:pt>
                <c:pt idx="11433">
                  <c:v>1.1074277162549999</c:v>
                </c:pt>
                <c:pt idx="11434">
                  <c:v>1.1078000068660001</c:v>
                </c:pt>
                <c:pt idx="11435">
                  <c:v>1.1080449819560001</c:v>
                </c:pt>
                <c:pt idx="11436">
                  <c:v>1.108125329018</c:v>
                </c:pt>
                <c:pt idx="11437">
                  <c:v>1.1082087755200001</c:v>
                </c:pt>
                <c:pt idx="11438">
                  <c:v>1.1082977056500001</c:v>
                </c:pt>
                <c:pt idx="11439">
                  <c:v>1.108385443687</c:v>
                </c:pt>
                <c:pt idx="11440">
                  <c:v>1.1084686517719999</c:v>
                </c:pt>
                <c:pt idx="11441">
                  <c:v>1.1088247299189999</c:v>
                </c:pt>
                <c:pt idx="11442">
                  <c:v>1.108976602554</c:v>
                </c:pt>
                <c:pt idx="11443">
                  <c:v>1.1090605258940001</c:v>
                </c:pt>
                <c:pt idx="11444">
                  <c:v>1.1092507839200001</c:v>
                </c:pt>
                <c:pt idx="11445">
                  <c:v>1.1094057559970001</c:v>
                </c:pt>
                <c:pt idx="11446">
                  <c:v>1.1094948053360001</c:v>
                </c:pt>
                <c:pt idx="11447">
                  <c:v>1.1096152067180001</c:v>
                </c:pt>
                <c:pt idx="11448">
                  <c:v>1.1097991466520001</c:v>
                </c:pt>
                <c:pt idx="11449">
                  <c:v>1.11012160778</c:v>
                </c:pt>
                <c:pt idx="11450">
                  <c:v>1.110398292542</c:v>
                </c:pt>
                <c:pt idx="11451">
                  <c:v>1.110709071159</c:v>
                </c:pt>
                <c:pt idx="11452">
                  <c:v>1.111029982567</c:v>
                </c:pt>
                <c:pt idx="11453">
                  <c:v>1.11134827137</c:v>
                </c:pt>
                <c:pt idx="11454">
                  <c:v>1.1115022897719999</c:v>
                </c:pt>
                <c:pt idx="11455">
                  <c:v>1.1118279695510001</c:v>
                </c:pt>
                <c:pt idx="11456">
                  <c:v>1.111981272697</c:v>
                </c:pt>
                <c:pt idx="11457">
                  <c:v>1.1121295690540001</c:v>
                </c:pt>
                <c:pt idx="11458">
                  <c:v>1.112240076065</c:v>
                </c:pt>
                <c:pt idx="11459">
                  <c:v>1.112419962883</c:v>
                </c:pt>
                <c:pt idx="11460">
                  <c:v>1.112777352333</c:v>
                </c:pt>
                <c:pt idx="11461">
                  <c:v>1.112962961197</c:v>
                </c:pt>
                <c:pt idx="11462">
                  <c:v>1.113178133965</c:v>
                </c:pt>
                <c:pt idx="11463">
                  <c:v>1.1132940053939999</c:v>
                </c:pt>
                <c:pt idx="11464">
                  <c:v>1.1134009361270001</c:v>
                </c:pt>
                <c:pt idx="11465">
                  <c:v>1.1135592460629999</c:v>
                </c:pt>
                <c:pt idx="11466">
                  <c:v>1.1136847734449999</c:v>
                </c:pt>
                <c:pt idx="11467">
                  <c:v>1.113771319389</c:v>
                </c:pt>
                <c:pt idx="11468">
                  <c:v>1.113858342171</c:v>
                </c:pt>
                <c:pt idx="11469">
                  <c:v>1.113937973976</c:v>
                </c:pt>
                <c:pt idx="11470">
                  <c:v>1.1140787601469999</c:v>
                </c:pt>
                <c:pt idx="11471">
                  <c:v>1.1143933534620001</c:v>
                </c:pt>
                <c:pt idx="11472">
                  <c:v>1.1145436763759999</c:v>
                </c:pt>
                <c:pt idx="11473">
                  <c:v>1.1148570775990001</c:v>
                </c:pt>
                <c:pt idx="11474">
                  <c:v>1.1150953769680001</c:v>
                </c:pt>
                <c:pt idx="11475">
                  <c:v>1.1153020858760001</c:v>
                </c:pt>
                <c:pt idx="11476">
                  <c:v>1.115418314934</c:v>
                </c:pt>
                <c:pt idx="11477">
                  <c:v>1.1154992580409999</c:v>
                </c:pt>
                <c:pt idx="11478">
                  <c:v>1.1155827045440001</c:v>
                </c:pt>
                <c:pt idx="11479">
                  <c:v>1.1156948804860001</c:v>
                </c:pt>
                <c:pt idx="11480">
                  <c:v>1.115798473358</c:v>
                </c:pt>
                <c:pt idx="11481">
                  <c:v>1.1158757209779999</c:v>
                </c:pt>
                <c:pt idx="11482">
                  <c:v>1.115952134132</c:v>
                </c:pt>
                <c:pt idx="11483">
                  <c:v>1.116042733192</c:v>
                </c:pt>
                <c:pt idx="11484">
                  <c:v>1.116359114647</c:v>
                </c:pt>
                <c:pt idx="11485">
                  <c:v>1.116436719894</c:v>
                </c:pt>
                <c:pt idx="11486">
                  <c:v>1.1165227890010001</c:v>
                </c:pt>
                <c:pt idx="11487">
                  <c:v>1.1166107654570001</c:v>
                </c:pt>
                <c:pt idx="11488">
                  <c:v>1.1166605949399999</c:v>
                </c:pt>
                <c:pt idx="11489">
                  <c:v>1.116708636284</c:v>
                </c:pt>
                <c:pt idx="11490">
                  <c:v>1.116756916046</c:v>
                </c:pt>
                <c:pt idx="11491">
                  <c:v>1.116859674454</c:v>
                </c:pt>
                <c:pt idx="11492">
                  <c:v>1.1169497966769999</c:v>
                </c:pt>
                <c:pt idx="11493">
                  <c:v>1.1170359849930001</c:v>
                </c:pt>
                <c:pt idx="11494">
                  <c:v>1.1172525882719999</c:v>
                </c:pt>
                <c:pt idx="11495">
                  <c:v>1.1175804138180001</c:v>
                </c:pt>
                <c:pt idx="11496">
                  <c:v>1.1179023981089999</c:v>
                </c:pt>
                <c:pt idx="11497">
                  <c:v>1.1180086135859999</c:v>
                </c:pt>
                <c:pt idx="11498">
                  <c:v>1.118089199066</c:v>
                </c:pt>
                <c:pt idx="11499">
                  <c:v>1.1181721687320001</c:v>
                </c:pt>
                <c:pt idx="11500">
                  <c:v>1.118317008018</c:v>
                </c:pt>
                <c:pt idx="11501">
                  <c:v>1.1184575557709999</c:v>
                </c:pt>
                <c:pt idx="11502">
                  <c:v>1.1185731887820001</c:v>
                </c:pt>
                <c:pt idx="11503">
                  <c:v>1.11869430542</c:v>
                </c:pt>
                <c:pt idx="11504">
                  <c:v>1.1187828779219999</c:v>
                </c:pt>
                <c:pt idx="11505">
                  <c:v>1.118929505348</c:v>
                </c:pt>
                <c:pt idx="11506">
                  <c:v>1.119268774986</c:v>
                </c:pt>
                <c:pt idx="11507">
                  <c:v>1.119577646255</c:v>
                </c:pt>
                <c:pt idx="11508">
                  <c:v>1.1199266910550001</c:v>
                </c:pt>
                <c:pt idx="11509">
                  <c:v>1.120272517204</c:v>
                </c:pt>
                <c:pt idx="11510">
                  <c:v>1.1204552650449999</c:v>
                </c:pt>
                <c:pt idx="11511">
                  <c:v>1.1205667257309999</c:v>
                </c:pt>
                <c:pt idx="11512">
                  <c:v>1.1207027435300001</c:v>
                </c:pt>
                <c:pt idx="11513">
                  <c:v>1.121042370796</c:v>
                </c:pt>
                <c:pt idx="11514">
                  <c:v>1.1213821172709999</c:v>
                </c:pt>
                <c:pt idx="11515">
                  <c:v>1.121488571167</c:v>
                </c:pt>
                <c:pt idx="11516">
                  <c:v>1.1216382980349999</c:v>
                </c:pt>
                <c:pt idx="11517">
                  <c:v>1.1219841241840001</c:v>
                </c:pt>
                <c:pt idx="11518">
                  <c:v>1.1221704483029999</c:v>
                </c:pt>
                <c:pt idx="11519">
                  <c:v>1.1222809553149999</c:v>
                </c:pt>
                <c:pt idx="11520">
                  <c:v>1.122397303581</c:v>
                </c:pt>
                <c:pt idx="11521">
                  <c:v>1.122487902641</c:v>
                </c:pt>
                <c:pt idx="11522">
                  <c:v>1.1225485801699999</c:v>
                </c:pt>
                <c:pt idx="11523">
                  <c:v>1.1226321458820001</c:v>
                </c:pt>
                <c:pt idx="11524">
                  <c:v>1.122712850571</c:v>
                </c:pt>
                <c:pt idx="11525">
                  <c:v>1.1230309009549999</c:v>
                </c:pt>
                <c:pt idx="11526">
                  <c:v>1.1232470273970001</c:v>
                </c:pt>
                <c:pt idx="11527">
                  <c:v>1.123579740524</c:v>
                </c:pt>
                <c:pt idx="11528">
                  <c:v>1.123698115349</c:v>
                </c:pt>
                <c:pt idx="11529">
                  <c:v>1.123947739601</c:v>
                </c:pt>
                <c:pt idx="11530">
                  <c:v>1.1240605115890001</c:v>
                </c:pt>
                <c:pt idx="11531">
                  <c:v>1.1242367029189999</c:v>
                </c:pt>
                <c:pt idx="11532">
                  <c:v>1.124387025833</c:v>
                </c:pt>
                <c:pt idx="11533">
                  <c:v>1.124545812607</c:v>
                </c:pt>
                <c:pt idx="11534">
                  <c:v>1.1248792409899999</c:v>
                </c:pt>
                <c:pt idx="11535">
                  <c:v>1.1250240802760001</c:v>
                </c:pt>
                <c:pt idx="11536">
                  <c:v>1.1251392364499999</c:v>
                </c:pt>
                <c:pt idx="11537">
                  <c:v>1.1254676580430001</c:v>
                </c:pt>
                <c:pt idx="11538">
                  <c:v>1.1256456375120001</c:v>
                </c:pt>
                <c:pt idx="11539">
                  <c:v>1.12579703331</c:v>
                </c:pt>
                <c:pt idx="11540">
                  <c:v>1.1259202957150001</c:v>
                </c:pt>
                <c:pt idx="11541">
                  <c:v>1.126045227051</c:v>
                </c:pt>
                <c:pt idx="11542">
                  <c:v>1.126229286194</c:v>
                </c:pt>
                <c:pt idx="11543">
                  <c:v>1.1264240741730001</c:v>
                </c:pt>
                <c:pt idx="11544">
                  <c:v>1.1265567541120001</c:v>
                </c:pt>
                <c:pt idx="11545">
                  <c:v>1.1268837451930001</c:v>
                </c:pt>
                <c:pt idx="11546">
                  <c:v>1.127203583717</c:v>
                </c:pt>
                <c:pt idx="11547">
                  <c:v>1.1275343894959999</c:v>
                </c:pt>
                <c:pt idx="11548">
                  <c:v>1.1277723312379999</c:v>
                </c:pt>
                <c:pt idx="11549">
                  <c:v>1.1281352043149999</c:v>
                </c:pt>
                <c:pt idx="11550">
                  <c:v>1.128215789795</c:v>
                </c:pt>
                <c:pt idx="11551">
                  <c:v>1.1282918453220001</c:v>
                </c:pt>
                <c:pt idx="11552">
                  <c:v>1.1283775568009999</c:v>
                </c:pt>
                <c:pt idx="11553">
                  <c:v>1.1284688711169999</c:v>
                </c:pt>
                <c:pt idx="11554">
                  <c:v>1.128553152084</c:v>
                </c:pt>
                <c:pt idx="11555">
                  <c:v>1.12863945961</c:v>
                </c:pt>
                <c:pt idx="11556">
                  <c:v>1.1287254095079999</c:v>
                </c:pt>
                <c:pt idx="11557">
                  <c:v>1.128836512566</c:v>
                </c:pt>
                <c:pt idx="11558">
                  <c:v>1.129009127617</c:v>
                </c:pt>
                <c:pt idx="11559">
                  <c:v>1.1292293071749999</c:v>
                </c:pt>
                <c:pt idx="11560">
                  <c:v>1.129351019859</c:v>
                </c:pt>
                <c:pt idx="11561">
                  <c:v>1.129432082176</c:v>
                </c:pt>
                <c:pt idx="11562">
                  <c:v>1.129512310028</c:v>
                </c:pt>
                <c:pt idx="11563">
                  <c:v>1.129585504532</c:v>
                </c:pt>
                <c:pt idx="11564">
                  <c:v>1.129910111427</c:v>
                </c:pt>
                <c:pt idx="11565">
                  <c:v>1.1301209926610001</c:v>
                </c:pt>
                <c:pt idx="11566">
                  <c:v>1.1302405595780001</c:v>
                </c:pt>
                <c:pt idx="11567">
                  <c:v>1.130324006081</c:v>
                </c:pt>
                <c:pt idx="11568">
                  <c:v>1.1304395198820001</c:v>
                </c:pt>
                <c:pt idx="11569">
                  <c:v>1.130650997162</c:v>
                </c:pt>
                <c:pt idx="11570">
                  <c:v>1.1309939622880001</c:v>
                </c:pt>
                <c:pt idx="11571">
                  <c:v>1.131250739098</c:v>
                </c:pt>
                <c:pt idx="11572">
                  <c:v>1.1314612627030001</c:v>
                </c:pt>
                <c:pt idx="11573">
                  <c:v>1.1315836906429999</c:v>
                </c:pt>
                <c:pt idx="11574">
                  <c:v>1.131701827049</c:v>
                </c:pt>
                <c:pt idx="11575">
                  <c:v>1.1318752765660001</c:v>
                </c:pt>
                <c:pt idx="11576">
                  <c:v>1.132225036621</c:v>
                </c:pt>
                <c:pt idx="11577">
                  <c:v>1.1325671672819999</c:v>
                </c:pt>
                <c:pt idx="11578">
                  <c:v>1.132708072662</c:v>
                </c:pt>
                <c:pt idx="11579">
                  <c:v>1.1330361366270001</c:v>
                </c:pt>
                <c:pt idx="11580">
                  <c:v>1.1333606243130001</c:v>
                </c:pt>
                <c:pt idx="11581">
                  <c:v>1.1335787773129999</c:v>
                </c:pt>
                <c:pt idx="11582">
                  <c:v>1.1338225603100001</c:v>
                </c:pt>
                <c:pt idx="11583">
                  <c:v>1.1340016126629999</c:v>
                </c:pt>
                <c:pt idx="11584">
                  <c:v>1.13432943821</c:v>
                </c:pt>
                <c:pt idx="11585">
                  <c:v>1.134651422501</c:v>
                </c:pt>
                <c:pt idx="11586">
                  <c:v>1.13497376442</c:v>
                </c:pt>
                <c:pt idx="11587">
                  <c:v>1.135307073593</c:v>
                </c:pt>
                <c:pt idx="11588">
                  <c:v>1.135484695435</c:v>
                </c:pt>
                <c:pt idx="11589">
                  <c:v>1.135636091232</c:v>
                </c:pt>
                <c:pt idx="11590">
                  <c:v>1.1359719038010001</c:v>
                </c:pt>
                <c:pt idx="11591">
                  <c:v>1.136095285416</c:v>
                </c:pt>
                <c:pt idx="11592">
                  <c:v>1.136379361153</c:v>
                </c:pt>
                <c:pt idx="11593">
                  <c:v>1.136530399323</c:v>
                </c:pt>
                <c:pt idx="11594">
                  <c:v>1.1368767023090001</c:v>
                </c:pt>
                <c:pt idx="11595">
                  <c:v>1.1370855569839999</c:v>
                </c:pt>
                <c:pt idx="11596">
                  <c:v>1.137419939041</c:v>
                </c:pt>
                <c:pt idx="11597">
                  <c:v>1.1375571489330001</c:v>
                </c:pt>
                <c:pt idx="11598">
                  <c:v>1.137638568878</c:v>
                </c:pt>
                <c:pt idx="11599">
                  <c:v>1.137759923935</c:v>
                </c:pt>
                <c:pt idx="11600">
                  <c:v>1.137905359268</c:v>
                </c:pt>
                <c:pt idx="11601">
                  <c:v>1.138043999672</c:v>
                </c:pt>
                <c:pt idx="11602">
                  <c:v>1.1381895542139999</c:v>
                </c:pt>
                <c:pt idx="11603">
                  <c:v>1.1383062601089999</c:v>
                </c:pt>
                <c:pt idx="11604">
                  <c:v>1.138425111771</c:v>
                </c:pt>
                <c:pt idx="11605">
                  <c:v>1.138578534126</c:v>
                </c:pt>
                <c:pt idx="11606">
                  <c:v>1.1389024257660001</c:v>
                </c:pt>
                <c:pt idx="11607">
                  <c:v>1.138994693756</c:v>
                </c:pt>
                <c:pt idx="11608">
                  <c:v>1.1393423080439999</c:v>
                </c:pt>
                <c:pt idx="11609">
                  <c:v>1.1397038698199999</c:v>
                </c:pt>
                <c:pt idx="11610">
                  <c:v>1.140066981316</c:v>
                </c:pt>
                <c:pt idx="11611">
                  <c:v>1.140413165092</c:v>
                </c:pt>
                <c:pt idx="11612">
                  <c:v>1.1406309604639999</c:v>
                </c:pt>
                <c:pt idx="11613">
                  <c:v>1.1409777402879999</c:v>
                </c:pt>
                <c:pt idx="11614">
                  <c:v>1.1412357091900001</c:v>
                </c:pt>
                <c:pt idx="11615">
                  <c:v>1.141435980797</c:v>
                </c:pt>
                <c:pt idx="11616">
                  <c:v>1.1415872573850001</c:v>
                </c:pt>
                <c:pt idx="11617">
                  <c:v>1.141706228256</c:v>
                </c:pt>
                <c:pt idx="11618">
                  <c:v>1.1418627500530001</c:v>
                </c:pt>
                <c:pt idx="11619">
                  <c:v>1.141946196556</c:v>
                </c:pt>
                <c:pt idx="11620">
                  <c:v>1.1420326232910001</c:v>
                </c:pt>
                <c:pt idx="11621">
                  <c:v>1.1421154737470001</c:v>
                </c:pt>
                <c:pt idx="11622">
                  <c:v>1.1421973705290001</c:v>
                </c:pt>
                <c:pt idx="11623">
                  <c:v>1.142349481583</c:v>
                </c:pt>
                <c:pt idx="11624">
                  <c:v>1.1426734924319999</c:v>
                </c:pt>
                <c:pt idx="11625">
                  <c:v>1.1430159807210001</c:v>
                </c:pt>
                <c:pt idx="11626">
                  <c:v>1.1431525945659999</c:v>
                </c:pt>
                <c:pt idx="11627">
                  <c:v>1.143326997757</c:v>
                </c:pt>
                <c:pt idx="11628">
                  <c:v>1.1434738636020001</c:v>
                </c:pt>
                <c:pt idx="11629">
                  <c:v>1.143591165543</c:v>
                </c:pt>
                <c:pt idx="11630">
                  <c:v>1.143704533577</c:v>
                </c:pt>
                <c:pt idx="11631">
                  <c:v>1.1438952684399999</c:v>
                </c:pt>
                <c:pt idx="11632">
                  <c:v>1.1440426111219999</c:v>
                </c:pt>
                <c:pt idx="11633">
                  <c:v>1.1441489458080001</c:v>
                </c:pt>
                <c:pt idx="11634">
                  <c:v>1.144269943237</c:v>
                </c:pt>
                <c:pt idx="11635">
                  <c:v>1.1443506479259999</c:v>
                </c:pt>
                <c:pt idx="11636">
                  <c:v>1.144430994987</c:v>
                </c:pt>
                <c:pt idx="11637">
                  <c:v>1.1445195674899999</c:v>
                </c:pt>
                <c:pt idx="11638">
                  <c:v>1.14466381073</c:v>
                </c:pt>
                <c:pt idx="11639">
                  <c:v>1.144981384277</c:v>
                </c:pt>
                <c:pt idx="11640">
                  <c:v>1.1452965736389999</c:v>
                </c:pt>
                <c:pt idx="11641">
                  <c:v>1.14541041851</c:v>
                </c:pt>
                <c:pt idx="11642">
                  <c:v>1.1454911231989999</c:v>
                </c:pt>
                <c:pt idx="11643">
                  <c:v>1.145572543144</c:v>
                </c:pt>
                <c:pt idx="11644">
                  <c:v>1.1457096338270001</c:v>
                </c:pt>
                <c:pt idx="11645">
                  <c:v>1.146001338959</c:v>
                </c:pt>
                <c:pt idx="11646">
                  <c:v>1.1463184356689999</c:v>
                </c:pt>
                <c:pt idx="11647">
                  <c:v>1.146468043327</c:v>
                </c:pt>
                <c:pt idx="11648">
                  <c:v>1.1466150283809999</c:v>
                </c:pt>
                <c:pt idx="11649">
                  <c:v>1.146915912628</c:v>
                </c:pt>
                <c:pt idx="11650">
                  <c:v>1.147035360336</c:v>
                </c:pt>
                <c:pt idx="11651">
                  <c:v>1.1470804214479999</c:v>
                </c:pt>
                <c:pt idx="11652">
                  <c:v>1.1471265554429999</c:v>
                </c:pt>
                <c:pt idx="11653">
                  <c:v>1.147175788879</c:v>
                </c:pt>
                <c:pt idx="11654">
                  <c:v>1.1472249031070001</c:v>
                </c:pt>
                <c:pt idx="11655">
                  <c:v>1.1472783088680001</c:v>
                </c:pt>
                <c:pt idx="11656">
                  <c:v>1.147324085236</c:v>
                </c:pt>
                <c:pt idx="11657">
                  <c:v>1.1473740339280001</c:v>
                </c:pt>
                <c:pt idx="11658">
                  <c:v>1.1474231481549999</c:v>
                </c:pt>
                <c:pt idx="11659">
                  <c:v>1.14746940136</c:v>
                </c:pt>
                <c:pt idx="11660">
                  <c:v>1.1475589275360001</c:v>
                </c:pt>
                <c:pt idx="11661">
                  <c:v>1.147672057152</c:v>
                </c:pt>
                <c:pt idx="11662">
                  <c:v>1.1479853391649999</c:v>
                </c:pt>
                <c:pt idx="11663">
                  <c:v>1.1482163667680001</c:v>
                </c:pt>
                <c:pt idx="11664">
                  <c:v>1.148321270943</c:v>
                </c:pt>
                <c:pt idx="11665">
                  <c:v>1.148491382599</c:v>
                </c:pt>
                <c:pt idx="11666">
                  <c:v>1.1487857103350001</c:v>
                </c:pt>
                <c:pt idx="11667">
                  <c:v>1.148900747299</c:v>
                </c:pt>
                <c:pt idx="11668">
                  <c:v>1.1492279767989999</c:v>
                </c:pt>
                <c:pt idx="11669">
                  <c:v>1.149394631386</c:v>
                </c:pt>
                <c:pt idx="11670">
                  <c:v>1.1495679616929999</c:v>
                </c:pt>
                <c:pt idx="11671">
                  <c:v>1.149747848511</c:v>
                </c:pt>
                <c:pt idx="11672">
                  <c:v>1.149904608727</c:v>
                </c:pt>
                <c:pt idx="11673">
                  <c:v>1.150231003761</c:v>
                </c:pt>
                <c:pt idx="11674">
                  <c:v>1.150555372238</c:v>
                </c:pt>
                <c:pt idx="11675">
                  <c:v>1.150761246681</c:v>
                </c:pt>
                <c:pt idx="11676">
                  <c:v>1.1510674953460001</c:v>
                </c:pt>
                <c:pt idx="11677">
                  <c:v>1.1512193679810001</c:v>
                </c:pt>
                <c:pt idx="11678">
                  <c:v>1.1513980627060001</c:v>
                </c:pt>
                <c:pt idx="11679">
                  <c:v>1.1515080928799999</c:v>
                </c:pt>
                <c:pt idx="11680">
                  <c:v>1.1515923738480001</c:v>
                </c:pt>
                <c:pt idx="11681">
                  <c:v>1.1517021656040001</c:v>
                </c:pt>
                <c:pt idx="11682">
                  <c:v>1.1518543958659999</c:v>
                </c:pt>
                <c:pt idx="11683">
                  <c:v>1.1521621942519999</c:v>
                </c:pt>
                <c:pt idx="11684">
                  <c:v>1.1525030136109999</c:v>
                </c:pt>
                <c:pt idx="11685">
                  <c:v>1.152622818947</c:v>
                </c:pt>
                <c:pt idx="11686">
                  <c:v>1.152784943581</c:v>
                </c:pt>
                <c:pt idx="11687">
                  <c:v>1.1529737710950001</c:v>
                </c:pt>
                <c:pt idx="11688">
                  <c:v>1.153119921684</c:v>
                </c:pt>
                <c:pt idx="11689">
                  <c:v>1.153341293335</c:v>
                </c:pt>
                <c:pt idx="11690">
                  <c:v>1.153679728508</c:v>
                </c:pt>
                <c:pt idx="11691">
                  <c:v>1.1540101766590001</c:v>
                </c:pt>
                <c:pt idx="11692">
                  <c:v>1.1541684865949999</c:v>
                </c:pt>
                <c:pt idx="11693">
                  <c:v>1.1545004844669999</c:v>
                </c:pt>
                <c:pt idx="11694">
                  <c:v>1.154831886292</c:v>
                </c:pt>
                <c:pt idx="11695">
                  <c:v>1.1550108194349999</c:v>
                </c:pt>
                <c:pt idx="11696">
                  <c:v>1.1553369760509999</c:v>
                </c:pt>
                <c:pt idx="11697">
                  <c:v>1.155459046364</c:v>
                </c:pt>
                <c:pt idx="11698">
                  <c:v>1.1555989980700001</c:v>
                </c:pt>
                <c:pt idx="11699">
                  <c:v>1.155892491341</c:v>
                </c:pt>
                <c:pt idx="11700">
                  <c:v>1.1560139656070001</c:v>
                </c:pt>
                <c:pt idx="11701">
                  <c:v>1.156132221222</c:v>
                </c:pt>
                <c:pt idx="11702">
                  <c:v>1.1564457416530001</c:v>
                </c:pt>
                <c:pt idx="11703">
                  <c:v>1.1567918062210001</c:v>
                </c:pt>
                <c:pt idx="11704">
                  <c:v>1.157124638557</c:v>
                </c:pt>
                <c:pt idx="11705">
                  <c:v>1.15734744072</c:v>
                </c:pt>
                <c:pt idx="11706">
                  <c:v>1.1574997901920001</c:v>
                </c:pt>
                <c:pt idx="11707">
                  <c:v>1.1576308012009999</c:v>
                </c:pt>
                <c:pt idx="11708">
                  <c:v>1.1579858064649999</c:v>
                </c:pt>
                <c:pt idx="11709">
                  <c:v>1.158113241196</c:v>
                </c:pt>
                <c:pt idx="11710">
                  <c:v>1.158242106438</c:v>
                </c:pt>
                <c:pt idx="11711">
                  <c:v>1.158326387405</c:v>
                </c:pt>
                <c:pt idx="11712">
                  <c:v>1.1584119796750001</c:v>
                </c:pt>
                <c:pt idx="11713">
                  <c:v>1.1584928035740001</c:v>
                </c:pt>
                <c:pt idx="11714">
                  <c:v>1.1586228609089999</c:v>
                </c:pt>
                <c:pt idx="11715">
                  <c:v>1.1587442159650001</c:v>
                </c:pt>
                <c:pt idx="11716">
                  <c:v>1.1588628292080001</c:v>
                </c:pt>
                <c:pt idx="11717">
                  <c:v>1.158949613571</c:v>
                </c:pt>
                <c:pt idx="11718">
                  <c:v>1.1590292453769999</c:v>
                </c:pt>
                <c:pt idx="11719">
                  <c:v>1.159151554108</c:v>
                </c:pt>
                <c:pt idx="11720">
                  <c:v>1.1594903469090001</c:v>
                </c:pt>
                <c:pt idx="11721">
                  <c:v>1.159669518471</c:v>
                </c:pt>
                <c:pt idx="11722">
                  <c:v>1.1598644256590001</c:v>
                </c:pt>
                <c:pt idx="11723">
                  <c:v>1.160081386566</c:v>
                </c:pt>
                <c:pt idx="11724">
                  <c:v>1.160269618034</c:v>
                </c:pt>
                <c:pt idx="11725">
                  <c:v>1.160351514816</c:v>
                </c:pt>
                <c:pt idx="11726">
                  <c:v>1.1604681015010001</c:v>
                </c:pt>
                <c:pt idx="11727">
                  <c:v>1.160605311394</c:v>
                </c:pt>
                <c:pt idx="11728">
                  <c:v>1.1608648300169999</c:v>
                </c:pt>
                <c:pt idx="11729">
                  <c:v>1.1611657142639999</c:v>
                </c:pt>
                <c:pt idx="11730">
                  <c:v>1.161472916603</c:v>
                </c:pt>
                <c:pt idx="11731">
                  <c:v>1.161672353745</c:v>
                </c:pt>
                <c:pt idx="11732">
                  <c:v>1.1619764566420001</c:v>
                </c:pt>
                <c:pt idx="11733">
                  <c:v>1.162185788155</c:v>
                </c:pt>
                <c:pt idx="11734">
                  <c:v>1.1622620821</c:v>
                </c:pt>
                <c:pt idx="11735">
                  <c:v>1.162342190742</c:v>
                </c:pt>
                <c:pt idx="11736">
                  <c:v>1.1624270677570001</c:v>
                </c:pt>
                <c:pt idx="11737">
                  <c:v>1.162582755089</c:v>
                </c:pt>
                <c:pt idx="11738">
                  <c:v>1.1627055406569999</c:v>
                </c:pt>
                <c:pt idx="11739">
                  <c:v>1.162792682648</c:v>
                </c:pt>
                <c:pt idx="11740">
                  <c:v>1.162868022919</c:v>
                </c:pt>
                <c:pt idx="11741">
                  <c:v>1.1629483699800001</c:v>
                </c:pt>
                <c:pt idx="11742">
                  <c:v>1.163100004196</c:v>
                </c:pt>
                <c:pt idx="11743">
                  <c:v>1.1634092330929999</c:v>
                </c:pt>
                <c:pt idx="11744">
                  <c:v>1.163602113724</c:v>
                </c:pt>
                <c:pt idx="11745">
                  <c:v>1.163758397102</c:v>
                </c:pt>
                <c:pt idx="11746">
                  <c:v>1.1641142368320001</c:v>
                </c:pt>
                <c:pt idx="11747">
                  <c:v>1.1641901731490001</c:v>
                </c:pt>
                <c:pt idx="11748">
                  <c:v>1.164275288582</c:v>
                </c:pt>
                <c:pt idx="11749">
                  <c:v>1.1643608808520001</c:v>
                </c:pt>
                <c:pt idx="11750">
                  <c:v>1.164449453354</c:v>
                </c:pt>
                <c:pt idx="11751">
                  <c:v>1.1644935607910001</c:v>
                </c:pt>
                <c:pt idx="11752">
                  <c:v>1.16458594799</c:v>
                </c:pt>
                <c:pt idx="11753">
                  <c:v>1.164670228958</c:v>
                </c:pt>
                <c:pt idx="11754">
                  <c:v>1.1647516489030001</c:v>
                </c:pt>
                <c:pt idx="11755">
                  <c:v>1.1648278236389999</c:v>
                </c:pt>
                <c:pt idx="11756">
                  <c:v>1.164908051491</c:v>
                </c:pt>
                <c:pt idx="11757">
                  <c:v>1.1649950742720001</c:v>
                </c:pt>
                <c:pt idx="11758">
                  <c:v>1.165076613426</c:v>
                </c:pt>
                <c:pt idx="11759">
                  <c:v>1.1651597023010001</c:v>
                </c:pt>
                <c:pt idx="11760">
                  <c:v>1.165280818939</c:v>
                </c:pt>
                <c:pt idx="11761">
                  <c:v>1.16559445858</c:v>
                </c:pt>
                <c:pt idx="11762">
                  <c:v>1.1657179594039999</c:v>
                </c:pt>
                <c:pt idx="11763">
                  <c:v>1.1658644676209999</c:v>
                </c:pt>
                <c:pt idx="11764">
                  <c:v>1.166177988052</c:v>
                </c:pt>
                <c:pt idx="11765">
                  <c:v>1.1663001775740001</c:v>
                </c:pt>
                <c:pt idx="11766">
                  <c:v>1.166481137276</c:v>
                </c:pt>
                <c:pt idx="11767">
                  <c:v>1.1666221618649999</c:v>
                </c:pt>
                <c:pt idx="11768">
                  <c:v>1.1667033433909999</c:v>
                </c:pt>
                <c:pt idx="11769">
                  <c:v>1.1667625904079999</c:v>
                </c:pt>
                <c:pt idx="11770">
                  <c:v>1.1668521165850001</c:v>
                </c:pt>
                <c:pt idx="11771">
                  <c:v>1.1669379472729999</c:v>
                </c:pt>
                <c:pt idx="11772">
                  <c:v>1.1670576334</c:v>
                </c:pt>
                <c:pt idx="11773">
                  <c:v>1.1671719551090001</c:v>
                </c:pt>
                <c:pt idx="11774">
                  <c:v>1.1672673225400001</c:v>
                </c:pt>
                <c:pt idx="11775">
                  <c:v>1.1673538684839999</c:v>
                </c:pt>
                <c:pt idx="11776">
                  <c:v>1.16768860817</c:v>
                </c:pt>
                <c:pt idx="11777">
                  <c:v>1.1679053306580001</c:v>
                </c:pt>
                <c:pt idx="11778">
                  <c:v>1.1680221557620001</c:v>
                </c:pt>
                <c:pt idx="11779">
                  <c:v>1.168103098869</c:v>
                </c:pt>
                <c:pt idx="11780">
                  <c:v>1.168217301369</c:v>
                </c:pt>
                <c:pt idx="11781">
                  <c:v>1.168368935585</c:v>
                </c:pt>
                <c:pt idx="11782">
                  <c:v>1.1684908866879999</c:v>
                </c:pt>
                <c:pt idx="11783">
                  <c:v>1.168585896492</c:v>
                </c:pt>
                <c:pt idx="11784">
                  <c:v>1.1689267158509999</c:v>
                </c:pt>
                <c:pt idx="11785">
                  <c:v>1.1690999269489999</c:v>
                </c:pt>
                <c:pt idx="11786">
                  <c:v>1.1692280769350001</c:v>
                </c:pt>
                <c:pt idx="11787">
                  <c:v>1.1693261861799999</c:v>
                </c:pt>
                <c:pt idx="11788">
                  <c:v>1.169417977333</c:v>
                </c:pt>
                <c:pt idx="11789">
                  <c:v>1.1694673299789999</c:v>
                </c:pt>
                <c:pt idx="11790">
                  <c:v>1.1695158481600001</c:v>
                </c:pt>
                <c:pt idx="11791">
                  <c:v>1.16956448555</c:v>
                </c:pt>
                <c:pt idx="11792">
                  <c:v>1.1696144342420001</c:v>
                </c:pt>
                <c:pt idx="11793">
                  <c:v>1.1696633100510001</c:v>
                </c:pt>
                <c:pt idx="11794">
                  <c:v>1.1697132587429999</c:v>
                </c:pt>
                <c:pt idx="11795">
                  <c:v>1.169803500175</c:v>
                </c:pt>
                <c:pt idx="11796">
                  <c:v>1.1699254512790001</c:v>
                </c:pt>
                <c:pt idx="11797">
                  <c:v>1.170081615448</c:v>
                </c:pt>
                <c:pt idx="11798">
                  <c:v>1.1702007055279999</c:v>
                </c:pt>
                <c:pt idx="11799">
                  <c:v>1.1702884435650001</c:v>
                </c:pt>
                <c:pt idx="11800">
                  <c:v>1.17040336132</c:v>
                </c:pt>
                <c:pt idx="11801">
                  <c:v>1.1707412004469999</c:v>
                </c:pt>
                <c:pt idx="11802">
                  <c:v>1.171077132225</c:v>
                </c:pt>
                <c:pt idx="11803">
                  <c:v>1.171350002289</c:v>
                </c:pt>
                <c:pt idx="11804">
                  <c:v>1.1716669797899999</c:v>
                </c:pt>
                <c:pt idx="11805">
                  <c:v>1.171813964844</c:v>
                </c:pt>
                <c:pt idx="11806">
                  <c:v>1.172030091286</c:v>
                </c:pt>
                <c:pt idx="11807">
                  <c:v>1.172172188759</c:v>
                </c:pt>
                <c:pt idx="11808">
                  <c:v>1.172490596771</c:v>
                </c:pt>
                <c:pt idx="11809">
                  <c:v>1.1727459430689999</c:v>
                </c:pt>
                <c:pt idx="11810">
                  <c:v>1.1730724573139999</c:v>
                </c:pt>
                <c:pt idx="11811">
                  <c:v>1.173409581184</c:v>
                </c:pt>
                <c:pt idx="11812">
                  <c:v>1.1735445260999999</c:v>
                </c:pt>
                <c:pt idx="11813">
                  <c:v>1.173855304718</c:v>
                </c:pt>
                <c:pt idx="11814">
                  <c:v>1.1739716529849999</c:v>
                </c:pt>
                <c:pt idx="11815">
                  <c:v>1.1740797758099999</c:v>
                </c:pt>
                <c:pt idx="11816">
                  <c:v>1.1741894483569999</c:v>
                </c:pt>
                <c:pt idx="11817">
                  <c:v>1.1743386983869999</c:v>
                </c:pt>
                <c:pt idx="11818">
                  <c:v>1.1744273900990001</c:v>
                </c:pt>
                <c:pt idx="11819">
                  <c:v>1.174506664276</c:v>
                </c:pt>
                <c:pt idx="11820">
                  <c:v>1.1748503446580001</c:v>
                </c:pt>
                <c:pt idx="11821">
                  <c:v>1.175170063972</c:v>
                </c:pt>
                <c:pt idx="11822">
                  <c:v>1.1752935647959999</c:v>
                </c:pt>
                <c:pt idx="11823">
                  <c:v>1.175643444061</c:v>
                </c:pt>
                <c:pt idx="11824">
                  <c:v>1.175799369812</c:v>
                </c:pt>
                <c:pt idx="11825">
                  <c:v>1.1759698390960001</c:v>
                </c:pt>
                <c:pt idx="11826">
                  <c:v>1.1762151718139999</c:v>
                </c:pt>
                <c:pt idx="11827">
                  <c:v>1.1764137744900001</c:v>
                </c:pt>
                <c:pt idx="11828">
                  <c:v>1.1766492128370001</c:v>
                </c:pt>
                <c:pt idx="11829">
                  <c:v>1.176758527756</c:v>
                </c:pt>
                <c:pt idx="11830">
                  <c:v>1.177123069763</c:v>
                </c:pt>
                <c:pt idx="11831">
                  <c:v>1.1772708892820001</c:v>
                </c:pt>
                <c:pt idx="11832">
                  <c:v>1.177384018898</c:v>
                </c:pt>
                <c:pt idx="11833">
                  <c:v>1.177504301071</c:v>
                </c:pt>
                <c:pt idx="11834">
                  <c:v>1.1775840520859999</c:v>
                </c:pt>
                <c:pt idx="11835">
                  <c:v>1.1777697801589999</c:v>
                </c:pt>
                <c:pt idx="11836">
                  <c:v>1.178036212921</c:v>
                </c:pt>
                <c:pt idx="11837">
                  <c:v>1.178249001503</c:v>
                </c:pt>
                <c:pt idx="11838">
                  <c:v>1.1784858703609999</c:v>
                </c:pt>
                <c:pt idx="11839">
                  <c:v>1.1786357164379999</c:v>
                </c:pt>
                <c:pt idx="11840">
                  <c:v>1.178911328316</c:v>
                </c:pt>
                <c:pt idx="11841">
                  <c:v>1.1791806221009999</c:v>
                </c:pt>
                <c:pt idx="11842">
                  <c:v>1.179490089417</c:v>
                </c:pt>
                <c:pt idx="11843">
                  <c:v>1.1795780658720001</c:v>
                </c:pt>
                <c:pt idx="11844">
                  <c:v>1.179662466049</c:v>
                </c:pt>
                <c:pt idx="11845">
                  <c:v>1.1797411441800001</c:v>
                </c:pt>
                <c:pt idx="11846">
                  <c:v>1.1798214912410001</c:v>
                </c:pt>
                <c:pt idx="11847">
                  <c:v>1.1801587343219999</c:v>
                </c:pt>
                <c:pt idx="11848">
                  <c:v>1.180478334427</c:v>
                </c:pt>
                <c:pt idx="11849">
                  <c:v>1.1808034181589999</c:v>
                </c:pt>
                <c:pt idx="11850">
                  <c:v>1.1810801029210001</c:v>
                </c:pt>
                <c:pt idx="11851">
                  <c:v>1.181162834167</c:v>
                </c:pt>
                <c:pt idx="11852">
                  <c:v>1.181243658066</c:v>
                </c:pt>
                <c:pt idx="11853">
                  <c:v>1.1812852621079999</c:v>
                </c:pt>
                <c:pt idx="11854">
                  <c:v>1.1813744306559999</c:v>
                </c:pt>
                <c:pt idx="11855">
                  <c:v>1.1814911365509999</c:v>
                </c:pt>
                <c:pt idx="11856">
                  <c:v>1.181811571121</c:v>
                </c:pt>
                <c:pt idx="11857">
                  <c:v>1.1819183826449999</c:v>
                </c:pt>
                <c:pt idx="11858">
                  <c:v>1.182095766068</c:v>
                </c:pt>
                <c:pt idx="11859">
                  <c:v>1.1822587251659999</c:v>
                </c:pt>
                <c:pt idx="11860">
                  <c:v>1.182402729988</c:v>
                </c:pt>
                <c:pt idx="11861">
                  <c:v>1.1825113296509999</c:v>
                </c:pt>
                <c:pt idx="11862">
                  <c:v>1.1825951337809999</c:v>
                </c:pt>
                <c:pt idx="11863">
                  <c:v>1.182649493217</c:v>
                </c:pt>
                <c:pt idx="11864">
                  <c:v>1.182700634003</c:v>
                </c:pt>
                <c:pt idx="11865">
                  <c:v>1.182772278786</c:v>
                </c:pt>
                <c:pt idx="11866">
                  <c:v>1.1828503608700001</c:v>
                </c:pt>
                <c:pt idx="11867">
                  <c:v>1.1829254627229999</c:v>
                </c:pt>
                <c:pt idx="11868">
                  <c:v>1.183037638664</c:v>
                </c:pt>
                <c:pt idx="11869">
                  <c:v>1.183114767075</c:v>
                </c:pt>
                <c:pt idx="11870">
                  <c:v>1.1831985712049999</c:v>
                </c:pt>
                <c:pt idx="11871">
                  <c:v>1.183286905289</c:v>
                </c:pt>
                <c:pt idx="11872">
                  <c:v>1.1834006309509999</c:v>
                </c:pt>
                <c:pt idx="11873">
                  <c:v>1.1835482120509999</c:v>
                </c:pt>
                <c:pt idx="11874">
                  <c:v>1.1837041378019999</c:v>
                </c:pt>
                <c:pt idx="11875">
                  <c:v>1.1838260889050001</c:v>
                </c:pt>
                <c:pt idx="11876">
                  <c:v>1.1839246749879999</c:v>
                </c:pt>
                <c:pt idx="11877">
                  <c:v>1.1840457916260001</c:v>
                </c:pt>
                <c:pt idx="11878">
                  <c:v>1.184130907059</c:v>
                </c:pt>
                <c:pt idx="11879">
                  <c:v>1.184215307236</c:v>
                </c:pt>
                <c:pt idx="11880">
                  <c:v>1.1843020915989999</c:v>
                </c:pt>
                <c:pt idx="11881">
                  <c:v>1.1843982934949999</c:v>
                </c:pt>
                <c:pt idx="11882">
                  <c:v>1.1846631765369999</c:v>
                </c:pt>
                <c:pt idx="11883">
                  <c:v>1.184749126434</c:v>
                </c:pt>
                <c:pt idx="11884">
                  <c:v>1.1848324537279999</c:v>
                </c:pt>
                <c:pt idx="11885">
                  <c:v>1.184918284416</c:v>
                </c:pt>
                <c:pt idx="11886">
                  <c:v>1.1850161552430001</c:v>
                </c:pt>
                <c:pt idx="11887">
                  <c:v>1.185110807419</c:v>
                </c:pt>
                <c:pt idx="11888">
                  <c:v>1.1851611137389999</c:v>
                </c:pt>
                <c:pt idx="11889">
                  <c:v>1.1852594614030001</c:v>
                </c:pt>
                <c:pt idx="11890">
                  <c:v>1.1853116750720001</c:v>
                </c:pt>
                <c:pt idx="11891">
                  <c:v>1.1854147911070001</c:v>
                </c:pt>
                <c:pt idx="11892">
                  <c:v>1.185465693474</c:v>
                </c:pt>
                <c:pt idx="11893">
                  <c:v>1.185517311096</c:v>
                </c:pt>
                <c:pt idx="11894">
                  <c:v>1.185568809509</c:v>
                </c:pt>
                <c:pt idx="11895">
                  <c:v>1.1856212615970001</c:v>
                </c:pt>
                <c:pt idx="11896">
                  <c:v>1.1856737136840001</c:v>
                </c:pt>
                <c:pt idx="11897">
                  <c:v>1.1857252120970001</c:v>
                </c:pt>
                <c:pt idx="11898">
                  <c:v>1.1858202219009999</c:v>
                </c:pt>
                <c:pt idx="11899">
                  <c:v>1.18586575985</c:v>
                </c:pt>
                <c:pt idx="11900">
                  <c:v>1.185948610306</c:v>
                </c:pt>
                <c:pt idx="11901">
                  <c:v>1.1862580776210001</c:v>
                </c:pt>
                <c:pt idx="11902">
                  <c:v>1.1864619255069999</c:v>
                </c:pt>
                <c:pt idx="11903">
                  <c:v>1.1866596937180001</c:v>
                </c:pt>
                <c:pt idx="11904">
                  <c:v>1.1867445707319999</c:v>
                </c:pt>
                <c:pt idx="11905">
                  <c:v>1.187003850937</c:v>
                </c:pt>
                <c:pt idx="11906">
                  <c:v>1.1871043443680001</c:v>
                </c:pt>
                <c:pt idx="11907">
                  <c:v>1.187394618988</c:v>
                </c:pt>
                <c:pt idx="11908">
                  <c:v>1.1876292228700001</c:v>
                </c:pt>
                <c:pt idx="11909">
                  <c:v>1.18780362606</c:v>
                </c:pt>
                <c:pt idx="11910">
                  <c:v>1.187955260277</c:v>
                </c:pt>
                <c:pt idx="11911">
                  <c:v>1.188215136528</c:v>
                </c:pt>
                <c:pt idx="11912">
                  <c:v>1.1883523464200001</c:v>
                </c:pt>
                <c:pt idx="11913">
                  <c:v>1.188407063484</c:v>
                </c:pt>
                <c:pt idx="11914">
                  <c:v>1.1884855031970001</c:v>
                </c:pt>
                <c:pt idx="11915">
                  <c:v>1.188568949699</c:v>
                </c:pt>
                <c:pt idx="11916">
                  <c:v>1.188653588295</c:v>
                </c:pt>
                <c:pt idx="11917">
                  <c:v>1.1888327598570001</c:v>
                </c:pt>
                <c:pt idx="11918">
                  <c:v>1.1889241933820001</c:v>
                </c:pt>
                <c:pt idx="11919">
                  <c:v>1.1890125274659999</c:v>
                </c:pt>
                <c:pt idx="11920">
                  <c:v>1.189067840576</c:v>
                </c:pt>
                <c:pt idx="11921">
                  <c:v>1.189178466797</c:v>
                </c:pt>
                <c:pt idx="11922">
                  <c:v>1.1892993450160001</c:v>
                </c:pt>
                <c:pt idx="11923">
                  <c:v>1.189621686935</c:v>
                </c:pt>
                <c:pt idx="11924">
                  <c:v>1.18998670578</c:v>
                </c:pt>
                <c:pt idx="11925">
                  <c:v>1.1901094913479999</c:v>
                </c:pt>
                <c:pt idx="11926">
                  <c:v>1.190225601196</c:v>
                </c:pt>
                <c:pt idx="11927">
                  <c:v>1.190338492393</c:v>
                </c:pt>
                <c:pt idx="11928">
                  <c:v>1.190462827682</c:v>
                </c:pt>
                <c:pt idx="11929">
                  <c:v>1.190552592278</c:v>
                </c:pt>
                <c:pt idx="11930">
                  <c:v>1.1906400918960001</c:v>
                </c:pt>
                <c:pt idx="11931">
                  <c:v>1.1907238960269999</c:v>
                </c:pt>
                <c:pt idx="11932">
                  <c:v>1.1908328533170001</c:v>
                </c:pt>
                <c:pt idx="11933">
                  <c:v>1.190975666046</c:v>
                </c:pt>
                <c:pt idx="11934">
                  <c:v>1.191305756569</c:v>
                </c:pt>
                <c:pt idx="11935">
                  <c:v>1.1916323900220001</c:v>
                </c:pt>
                <c:pt idx="11936">
                  <c:v>1.1917833089829999</c:v>
                </c:pt>
                <c:pt idx="11937">
                  <c:v>1.1921156644819999</c:v>
                </c:pt>
                <c:pt idx="11938">
                  <c:v>1.1924408674239999</c:v>
                </c:pt>
                <c:pt idx="11939">
                  <c:v>1.1926726102830001</c:v>
                </c:pt>
                <c:pt idx="11940">
                  <c:v>1.192889213562</c:v>
                </c:pt>
                <c:pt idx="11941">
                  <c:v>1.193041205406</c:v>
                </c:pt>
                <c:pt idx="11942">
                  <c:v>1.1931359767909999</c:v>
                </c:pt>
                <c:pt idx="11943">
                  <c:v>1.1932245492939999</c:v>
                </c:pt>
                <c:pt idx="11944">
                  <c:v>1.193307995796</c:v>
                </c:pt>
                <c:pt idx="11945">
                  <c:v>1.1936429739000001</c:v>
                </c:pt>
                <c:pt idx="11946">
                  <c:v>1.193907618523</c:v>
                </c:pt>
                <c:pt idx="11947">
                  <c:v>1.193994879723</c:v>
                </c:pt>
                <c:pt idx="11948">
                  <c:v>1.1940851211550001</c:v>
                </c:pt>
                <c:pt idx="11949">
                  <c:v>1.1942038536070001</c:v>
                </c:pt>
                <c:pt idx="11950">
                  <c:v>1.194542527199</c:v>
                </c:pt>
                <c:pt idx="11951">
                  <c:v>1.194683909416</c:v>
                </c:pt>
                <c:pt idx="11952">
                  <c:v>1.1949961185460001</c:v>
                </c:pt>
                <c:pt idx="11953">
                  <c:v>1.195122122765</c:v>
                </c:pt>
                <c:pt idx="11954">
                  <c:v>1.195275783539</c:v>
                </c:pt>
                <c:pt idx="11955">
                  <c:v>1.195602655411</c:v>
                </c:pt>
                <c:pt idx="11956">
                  <c:v>1.1959527730940001</c:v>
                </c:pt>
                <c:pt idx="11957">
                  <c:v>1.1960653066639999</c:v>
                </c:pt>
                <c:pt idx="11958">
                  <c:v>1.196177363396</c:v>
                </c:pt>
                <c:pt idx="11959">
                  <c:v>1.1962606906890001</c:v>
                </c:pt>
                <c:pt idx="11960">
                  <c:v>1.1963378190989999</c:v>
                </c:pt>
                <c:pt idx="11961">
                  <c:v>1.1964516639709999</c:v>
                </c:pt>
                <c:pt idx="11962">
                  <c:v>1.1965982913969999</c:v>
                </c:pt>
                <c:pt idx="11963">
                  <c:v>1.1968919038770001</c:v>
                </c:pt>
                <c:pt idx="11964">
                  <c:v>1.197156667709</c:v>
                </c:pt>
                <c:pt idx="11965">
                  <c:v>1.1972739696500001</c:v>
                </c:pt>
                <c:pt idx="11966">
                  <c:v>1.1973575353620001</c:v>
                </c:pt>
                <c:pt idx="11967">
                  <c:v>1.1974368095400001</c:v>
                </c:pt>
                <c:pt idx="11968">
                  <c:v>1.197521924973</c:v>
                </c:pt>
                <c:pt idx="11969">
                  <c:v>1.1976093053820001</c:v>
                </c:pt>
                <c:pt idx="11970">
                  <c:v>1.1976919174189999</c:v>
                </c:pt>
                <c:pt idx="11971">
                  <c:v>1.197776675224</c:v>
                </c:pt>
                <c:pt idx="11972">
                  <c:v>1.197866201401</c:v>
                </c:pt>
                <c:pt idx="11973">
                  <c:v>1.1979516744609999</c:v>
                </c:pt>
                <c:pt idx="11974">
                  <c:v>1.1980715990070001</c:v>
                </c:pt>
                <c:pt idx="11975">
                  <c:v>1.1982440948490001</c:v>
                </c:pt>
                <c:pt idx="11976">
                  <c:v>1.198412179947</c:v>
                </c:pt>
                <c:pt idx="11977">
                  <c:v>1.198553442955</c:v>
                </c:pt>
                <c:pt idx="11978">
                  <c:v>1.198905825615</c:v>
                </c:pt>
                <c:pt idx="11979">
                  <c:v>1.199197769165</c:v>
                </c:pt>
                <c:pt idx="11980">
                  <c:v>1.199339747429</c:v>
                </c:pt>
                <c:pt idx="11981">
                  <c:v>1.199427962303</c:v>
                </c:pt>
                <c:pt idx="11982">
                  <c:v>1.199508905411</c:v>
                </c:pt>
                <c:pt idx="11983">
                  <c:v>1.1995593309399999</c:v>
                </c:pt>
                <c:pt idx="11984">
                  <c:v>1.1996114254000001</c:v>
                </c:pt>
                <c:pt idx="11985">
                  <c:v>1.1996899843219999</c:v>
                </c:pt>
                <c:pt idx="11986">
                  <c:v>1.199765443802</c:v>
                </c:pt>
                <c:pt idx="11987">
                  <c:v>1.199844002724</c:v>
                </c:pt>
                <c:pt idx="11988">
                  <c:v>1.1999156475070001</c:v>
                </c:pt>
                <c:pt idx="11989">
                  <c:v>1.199965834618</c:v>
                </c:pt>
                <c:pt idx="11990">
                  <c:v>1.200018405914</c:v>
                </c:pt>
                <c:pt idx="11991">
                  <c:v>1.2000957727429999</c:v>
                </c:pt>
                <c:pt idx="11992">
                  <c:v>1.2001749277110001</c:v>
                </c:pt>
                <c:pt idx="11993">
                  <c:v>1.200281858444</c:v>
                </c:pt>
                <c:pt idx="11994">
                  <c:v>1.200469851494</c:v>
                </c:pt>
                <c:pt idx="11995">
                  <c:v>1.2008061408999999</c:v>
                </c:pt>
                <c:pt idx="11996">
                  <c:v>1.201135396957</c:v>
                </c:pt>
                <c:pt idx="11997">
                  <c:v>1.201363921165</c:v>
                </c:pt>
                <c:pt idx="11998">
                  <c:v>1.2016661167139999</c:v>
                </c:pt>
                <c:pt idx="11999">
                  <c:v>1.2020190954209999</c:v>
                </c:pt>
                <c:pt idx="12000">
                  <c:v>1.2023780345920001</c:v>
                </c:pt>
                <c:pt idx="12001">
                  <c:v>1.20271229744</c:v>
                </c:pt>
                <c:pt idx="12002">
                  <c:v>1.2029589414599999</c:v>
                </c:pt>
                <c:pt idx="12003">
                  <c:v>1.2031394243239999</c:v>
                </c:pt>
                <c:pt idx="12004">
                  <c:v>1.2033494710920001</c:v>
                </c:pt>
                <c:pt idx="12005">
                  <c:v>1.2034907341000001</c:v>
                </c:pt>
                <c:pt idx="12006">
                  <c:v>1.2036801576609999</c:v>
                </c:pt>
                <c:pt idx="12007">
                  <c:v>1.2038021087649999</c:v>
                </c:pt>
                <c:pt idx="12008">
                  <c:v>1.2039266824720001</c:v>
                </c:pt>
                <c:pt idx="12009">
                  <c:v>1.2040691375729999</c:v>
                </c:pt>
                <c:pt idx="12010">
                  <c:v>1.2042162418369999</c:v>
                </c:pt>
                <c:pt idx="12011">
                  <c:v>1.2045472860340001</c:v>
                </c:pt>
                <c:pt idx="12012">
                  <c:v>1.2048753499980001</c:v>
                </c:pt>
                <c:pt idx="12013">
                  <c:v>1.2052243947979999</c:v>
                </c:pt>
                <c:pt idx="12014">
                  <c:v>1.205534219742</c:v>
                </c:pt>
                <c:pt idx="12015">
                  <c:v>1.2056505680080001</c:v>
                </c:pt>
                <c:pt idx="12016">
                  <c:v>1.2057251930240001</c:v>
                </c:pt>
                <c:pt idx="12017">
                  <c:v>1.205801725388</c:v>
                </c:pt>
                <c:pt idx="12018">
                  <c:v>1.205922842026</c:v>
                </c:pt>
                <c:pt idx="12019">
                  <c:v>1.2060000896450001</c:v>
                </c:pt>
                <c:pt idx="12020">
                  <c:v>1.2063295841220001</c:v>
                </c:pt>
                <c:pt idx="12021">
                  <c:v>1.2066577672959999</c:v>
                </c:pt>
                <c:pt idx="12022">
                  <c:v>1.2069095373150001</c:v>
                </c:pt>
                <c:pt idx="12023">
                  <c:v>1.207021594048</c:v>
                </c:pt>
                <c:pt idx="12024">
                  <c:v>1.207109928131</c:v>
                </c:pt>
                <c:pt idx="12025">
                  <c:v>1.2072350978849999</c:v>
                </c:pt>
                <c:pt idx="12026">
                  <c:v>1.2073298692700001</c:v>
                </c:pt>
                <c:pt idx="12027">
                  <c:v>1.207552552223</c:v>
                </c:pt>
                <c:pt idx="12028">
                  <c:v>1.2078820467</c:v>
                </c:pt>
                <c:pt idx="12029">
                  <c:v>1.208221554756</c:v>
                </c:pt>
                <c:pt idx="12030">
                  <c:v>1.2083817720409999</c:v>
                </c:pt>
                <c:pt idx="12031">
                  <c:v>1.2085820436479999</c:v>
                </c:pt>
                <c:pt idx="12032">
                  <c:v>1.2087364196779999</c:v>
                </c:pt>
                <c:pt idx="12033">
                  <c:v>1.2090091705320001</c:v>
                </c:pt>
                <c:pt idx="12034">
                  <c:v>1.209136247635</c:v>
                </c:pt>
                <c:pt idx="12035">
                  <c:v>1.209500789642</c:v>
                </c:pt>
                <c:pt idx="12036">
                  <c:v>1.209829330444</c:v>
                </c:pt>
                <c:pt idx="12037">
                  <c:v>1.2101688385010001</c:v>
                </c:pt>
                <c:pt idx="12038">
                  <c:v>1.2103240489960001</c:v>
                </c:pt>
                <c:pt idx="12039">
                  <c:v>1.2104481458659999</c:v>
                </c:pt>
                <c:pt idx="12040">
                  <c:v>1.210783839226</c:v>
                </c:pt>
                <c:pt idx="12041">
                  <c:v>1.2111182212830001</c:v>
                </c:pt>
                <c:pt idx="12042">
                  <c:v>1.2113121747969999</c:v>
                </c:pt>
                <c:pt idx="12043">
                  <c:v>1.211505174637</c:v>
                </c:pt>
                <c:pt idx="12044">
                  <c:v>1.2118132114410001</c:v>
                </c:pt>
                <c:pt idx="12045">
                  <c:v>1.2119358778</c:v>
                </c:pt>
                <c:pt idx="12046">
                  <c:v>1.2120517492289999</c:v>
                </c:pt>
                <c:pt idx="12047">
                  <c:v>1.2121151685710001</c:v>
                </c:pt>
                <c:pt idx="12048">
                  <c:v>1.2122006416319999</c:v>
                </c:pt>
                <c:pt idx="12049">
                  <c:v>1.212282180786</c:v>
                </c:pt>
                <c:pt idx="12050">
                  <c:v>1.212621450424</c:v>
                </c:pt>
                <c:pt idx="12051">
                  <c:v>1.2129589319230001</c:v>
                </c:pt>
                <c:pt idx="12052">
                  <c:v>1.213077783585</c:v>
                </c:pt>
                <c:pt idx="12053">
                  <c:v>1.2132589817049999</c:v>
                </c:pt>
                <c:pt idx="12054">
                  <c:v>1.2134761810300001</c:v>
                </c:pt>
                <c:pt idx="12055">
                  <c:v>1.213801860809</c:v>
                </c:pt>
                <c:pt idx="12056">
                  <c:v>1.213917970657</c:v>
                </c:pt>
                <c:pt idx="12057">
                  <c:v>1.2142646312709999</c:v>
                </c:pt>
                <c:pt idx="12058">
                  <c:v>1.214414954185</c:v>
                </c:pt>
                <c:pt idx="12059">
                  <c:v>1.214767098427</c:v>
                </c:pt>
                <c:pt idx="12060">
                  <c:v>1.2148474454880001</c:v>
                </c:pt>
                <c:pt idx="12061">
                  <c:v>1.214931964874</c:v>
                </c:pt>
                <c:pt idx="12062">
                  <c:v>1.215027093887</c:v>
                </c:pt>
                <c:pt idx="12063">
                  <c:v>1.215071320534</c:v>
                </c:pt>
                <c:pt idx="12064">
                  <c:v>1.2151224613189999</c:v>
                </c:pt>
                <c:pt idx="12065">
                  <c:v>1.2151732444759999</c:v>
                </c:pt>
                <c:pt idx="12066">
                  <c:v>1.2152270078659999</c:v>
                </c:pt>
                <c:pt idx="12067">
                  <c:v>1.2152817249300001</c:v>
                </c:pt>
                <c:pt idx="12068">
                  <c:v>1.2153332233430001</c:v>
                </c:pt>
                <c:pt idx="12069">
                  <c:v>1.215390324593</c:v>
                </c:pt>
                <c:pt idx="12070">
                  <c:v>1.2154448032380001</c:v>
                </c:pt>
                <c:pt idx="12071">
                  <c:v>1.215496778488</c:v>
                </c:pt>
                <c:pt idx="12072">
                  <c:v>1.215548872948</c:v>
                </c:pt>
                <c:pt idx="12073">
                  <c:v>1.2156007289890001</c:v>
                </c:pt>
                <c:pt idx="12074">
                  <c:v>1.2156943082809999</c:v>
                </c:pt>
                <c:pt idx="12075">
                  <c:v>1.2158184051509999</c:v>
                </c:pt>
                <c:pt idx="12076">
                  <c:v>1.216024518013</c:v>
                </c:pt>
                <c:pt idx="12077">
                  <c:v>1.2161093950270001</c:v>
                </c:pt>
                <c:pt idx="12078">
                  <c:v>1.2161897420879999</c:v>
                </c:pt>
                <c:pt idx="12079">
                  <c:v>1.2162635326389999</c:v>
                </c:pt>
                <c:pt idx="12080">
                  <c:v>1.2163404226300001</c:v>
                </c:pt>
                <c:pt idx="12081">
                  <c:v>1.2164196968080001</c:v>
                </c:pt>
                <c:pt idx="12082">
                  <c:v>1.2165340185169999</c:v>
                </c:pt>
                <c:pt idx="12083">
                  <c:v>1.216642618179</c:v>
                </c:pt>
                <c:pt idx="12084">
                  <c:v>1.2167249917980001</c:v>
                </c:pt>
                <c:pt idx="12085">
                  <c:v>1.216799378395</c:v>
                </c:pt>
                <c:pt idx="12086">
                  <c:v>1.216878175735</c:v>
                </c:pt>
                <c:pt idx="12087">
                  <c:v>1.2169359922409999</c:v>
                </c:pt>
                <c:pt idx="12088">
                  <c:v>1.2170211076740001</c:v>
                </c:pt>
                <c:pt idx="12089">
                  <c:v>1.2171041965480001</c:v>
                </c:pt>
                <c:pt idx="12090">
                  <c:v>1.217401266098</c:v>
                </c:pt>
                <c:pt idx="12091">
                  <c:v>1.2177319526670001</c:v>
                </c:pt>
                <c:pt idx="12092">
                  <c:v>1.2180641889570001</c:v>
                </c:pt>
                <c:pt idx="12093">
                  <c:v>1.218254089355</c:v>
                </c:pt>
                <c:pt idx="12094">
                  <c:v>1.2185865640639999</c:v>
                </c:pt>
                <c:pt idx="12095">
                  <c:v>1.2188229560849999</c:v>
                </c:pt>
                <c:pt idx="12096">
                  <c:v>1.219004631042</c:v>
                </c:pt>
                <c:pt idx="12097">
                  <c:v>1.2191233634950001</c:v>
                </c:pt>
                <c:pt idx="12098">
                  <c:v>1.2192089557650001</c:v>
                </c:pt>
                <c:pt idx="12099">
                  <c:v>1.219296574593</c:v>
                </c:pt>
                <c:pt idx="12100">
                  <c:v>1.2195996046069999</c:v>
                </c:pt>
                <c:pt idx="12101">
                  <c:v>1.2199360132220001</c:v>
                </c:pt>
                <c:pt idx="12102">
                  <c:v>1.2201821804049999</c:v>
                </c:pt>
                <c:pt idx="12103">
                  <c:v>1.220301985741</c:v>
                </c:pt>
                <c:pt idx="12104">
                  <c:v>1.220385551453</c:v>
                </c:pt>
                <c:pt idx="12105">
                  <c:v>1.2204760313030001</c:v>
                </c:pt>
                <c:pt idx="12106">
                  <c:v>1.2205665111540001</c:v>
                </c:pt>
                <c:pt idx="12107">
                  <c:v>1.220649838448</c:v>
                </c:pt>
                <c:pt idx="12108">
                  <c:v>1.2207340002060001</c:v>
                </c:pt>
                <c:pt idx="12109">
                  <c:v>1.2208175659180001</c:v>
                </c:pt>
                <c:pt idx="12110">
                  <c:v>1.220920920372</c:v>
                </c:pt>
                <c:pt idx="12111">
                  <c:v>1.2212687730789999</c:v>
                </c:pt>
                <c:pt idx="12112">
                  <c:v>1.221605539322</c:v>
                </c:pt>
                <c:pt idx="12113">
                  <c:v>1.221933245659</c:v>
                </c:pt>
                <c:pt idx="12114">
                  <c:v>1.2222713232039999</c:v>
                </c:pt>
                <c:pt idx="12115">
                  <c:v>1.222427725792</c:v>
                </c:pt>
                <c:pt idx="12116">
                  <c:v>1.2226306200029999</c:v>
                </c:pt>
                <c:pt idx="12117">
                  <c:v>1.222836375237</c:v>
                </c:pt>
                <c:pt idx="12118">
                  <c:v>1.2229907512660001</c:v>
                </c:pt>
                <c:pt idx="12119">
                  <c:v>1.2231339216229999</c:v>
                </c:pt>
                <c:pt idx="12120">
                  <c:v>1.2232127189640001</c:v>
                </c:pt>
                <c:pt idx="12121">
                  <c:v>1.223268389702</c:v>
                </c:pt>
                <c:pt idx="12122">
                  <c:v>1.2233238220210001</c:v>
                </c:pt>
                <c:pt idx="12123">
                  <c:v>1.2234014272689999</c:v>
                </c:pt>
                <c:pt idx="12124">
                  <c:v>1.223457455635</c:v>
                </c:pt>
                <c:pt idx="12125">
                  <c:v>1.223546385765</c:v>
                </c:pt>
                <c:pt idx="12126">
                  <c:v>1.2237440347670001</c:v>
                </c:pt>
                <c:pt idx="12127">
                  <c:v>1.2240763902659999</c:v>
                </c:pt>
                <c:pt idx="12128">
                  <c:v>1.2244327068330001</c:v>
                </c:pt>
                <c:pt idx="12129">
                  <c:v>1.2247179746629999</c:v>
                </c:pt>
                <c:pt idx="12130">
                  <c:v>1.2250419855120001</c:v>
                </c:pt>
                <c:pt idx="12131">
                  <c:v>1.2251738309860001</c:v>
                </c:pt>
                <c:pt idx="12132">
                  <c:v>1.225453495979</c:v>
                </c:pt>
                <c:pt idx="12133">
                  <c:v>1.2256377935410001</c:v>
                </c:pt>
                <c:pt idx="12134">
                  <c:v>1.2257251739499999</c:v>
                </c:pt>
                <c:pt idx="12135">
                  <c:v>1.225820422173</c:v>
                </c:pt>
                <c:pt idx="12136">
                  <c:v>1.225866556168</c:v>
                </c:pt>
                <c:pt idx="12137">
                  <c:v>1.225916624069</c:v>
                </c:pt>
                <c:pt idx="12138">
                  <c:v>1.225967884064</c:v>
                </c:pt>
                <c:pt idx="12139">
                  <c:v>1.226016640663</c:v>
                </c:pt>
                <c:pt idx="12140">
                  <c:v>1.2260659933089999</c:v>
                </c:pt>
                <c:pt idx="12141">
                  <c:v>1.2261564731600001</c:v>
                </c:pt>
                <c:pt idx="12142">
                  <c:v>1.2262777090070001</c:v>
                </c:pt>
                <c:pt idx="12143">
                  <c:v>1.226598978043</c:v>
                </c:pt>
                <c:pt idx="12144">
                  <c:v>1.2268047332759999</c:v>
                </c:pt>
                <c:pt idx="12145">
                  <c:v>1.2268905639650001</c:v>
                </c:pt>
                <c:pt idx="12146">
                  <c:v>1.2272133827209999</c:v>
                </c:pt>
                <c:pt idx="12147">
                  <c:v>1.22736120224</c:v>
                </c:pt>
                <c:pt idx="12148">
                  <c:v>1.2275065183639999</c:v>
                </c:pt>
                <c:pt idx="12149">
                  <c:v>1.2276381254199999</c:v>
                </c:pt>
                <c:pt idx="12150">
                  <c:v>1.2279567718510001</c:v>
                </c:pt>
                <c:pt idx="12151">
                  <c:v>1.2282814979550001</c:v>
                </c:pt>
                <c:pt idx="12152">
                  <c:v>1.228521823883</c:v>
                </c:pt>
                <c:pt idx="12153">
                  <c:v>1.2288534641269999</c:v>
                </c:pt>
                <c:pt idx="12154">
                  <c:v>1.228971838951</c:v>
                </c:pt>
                <c:pt idx="12155">
                  <c:v>1.2290533781049999</c:v>
                </c:pt>
                <c:pt idx="12156">
                  <c:v>1.229133963585</c:v>
                </c:pt>
                <c:pt idx="12157">
                  <c:v>1.2292432785030001</c:v>
                </c:pt>
                <c:pt idx="12158">
                  <c:v>1.2293825149540001</c:v>
                </c:pt>
                <c:pt idx="12159">
                  <c:v>1.2297184467319999</c:v>
                </c:pt>
                <c:pt idx="12160">
                  <c:v>1.2300654649730001</c:v>
                </c:pt>
                <c:pt idx="12161">
                  <c:v>1.2301691770550001</c:v>
                </c:pt>
                <c:pt idx="12162">
                  <c:v>1.230489015579</c:v>
                </c:pt>
                <c:pt idx="12163">
                  <c:v>1.2308207750319999</c:v>
                </c:pt>
                <c:pt idx="12164">
                  <c:v>1.230996251106</c:v>
                </c:pt>
                <c:pt idx="12165">
                  <c:v>1.2311370372770001</c:v>
                </c:pt>
                <c:pt idx="12166">
                  <c:v>1.231275200844</c:v>
                </c:pt>
                <c:pt idx="12167">
                  <c:v>1.2315423488620001</c:v>
                </c:pt>
                <c:pt idx="12168">
                  <c:v>1.23177921772</c:v>
                </c:pt>
                <c:pt idx="12169">
                  <c:v>1.232097625732</c:v>
                </c:pt>
                <c:pt idx="12170">
                  <c:v>1.2322109937670001</c:v>
                </c:pt>
                <c:pt idx="12171">
                  <c:v>1.232298851013</c:v>
                </c:pt>
                <c:pt idx="12172">
                  <c:v>1.2324151992800001</c:v>
                </c:pt>
                <c:pt idx="12173">
                  <c:v>1.2325276136400001</c:v>
                </c:pt>
                <c:pt idx="12174">
                  <c:v>1.2326351404189999</c:v>
                </c:pt>
                <c:pt idx="12175">
                  <c:v>1.232747197151</c:v>
                </c:pt>
                <c:pt idx="12176">
                  <c:v>1.232872605324</c:v>
                </c:pt>
                <c:pt idx="12177">
                  <c:v>1.2331540584559999</c:v>
                </c:pt>
                <c:pt idx="12178">
                  <c:v>1.233318090439</c:v>
                </c:pt>
                <c:pt idx="12179">
                  <c:v>1.2334471940989999</c:v>
                </c:pt>
                <c:pt idx="12180">
                  <c:v>1.233593463898</c:v>
                </c:pt>
                <c:pt idx="12181">
                  <c:v>1.233916521072</c:v>
                </c:pt>
                <c:pt idx="12182">
                  <c:v>1.234068036079</c:v>
                </c:pt>
                <c:pt idx="12183">
                  <c:v>1.234184741974</c:v>
                </c:pt>
                <c:pt idx="12184">
                  <c:v>1.234540343285</c:v>
                </c:pt>
                <c:pt idx="12185">
                  <c:v>1.2348669767380001</c:v>
                </c:pt>
                <c:pt idx="12186">
                  <c:v>1.2349500656129999</c:v>
                </c:pt>
                <c:pt idx="12187">
                  <c:v>1.2350368499760001</c:v>
                </c:pt>
                <c:pt idx="12188">
                  <c:v>1.2351280450819999</c:v>
                </c:pt>
                <c:pt idx="12189">
                  <c:v>1.2352201938630001</c:v>
                </c:pt>
                <c:pt idx="12190">
                  <c:v>1.2353065013889999</c:v>
                </c:pt>
                <c:pt idx="12191">
                  <c:v>1.2354224920270001</c:v>
                </c:pt>
                <c:pt idx="12192">
                  <c:v>1.2355680465700001</c:v>
                </c:pt>
                <c:pt idx="12193">
                  <c:v>1.235672473907</c:v>
                </c:pt>
                <c:pt idx="12194">
                  <c:v>1.23585486412</c:v>
                </c:pt>
                <c:pt idx="12195">
                  <c:v>1.2360235452649999</c:v>
                </c:pt>
                <c:pt idx="12196">
                  <c:v>1.236160755157</c:v>
                </c:pt>
                <c:pt idx="12197">
                  <c:v>1.2363034486769999</c:v>
                </c:pt>
                <c:pt idx="12198">
                  <c:v>1.236384034157</c:v>
                </c:pt>
                <c:pt idx="12199">
                  <c:v>1.2364628314970001</c:v>
                </c:pt>
                <c:pt idx="12200">
                  <c:v>1.236541032791</c:v>
                </c:pt>
                <c:pt idx="12201">
                  <c:v>1.2366178035740001</c:v>
                </c:pt>
                <c:pt idx="12202">
                  <c:v>1.23693561554</c:v>
                </c:pt>
                <c:pt idx="12203">
                  <c:v>1.2372490167620001</c:v>
                </c:pt>
                <c:pt idx="12204">
                  <c:v>1.2374048233029999</c:v>
                </c:pt>
                <c:pt idx="12205">
                  <c:v>1.2375205755230001</c:v>
                </c:pt>
                <c:pt idx="12206">
                  <c:v>1.237626314163</c:v>
                </c:pt>
                <c:pt idx="12207">
                  <c:v>1.2376997470860001</c:v>
                </c:pt>
                <c:pt idx="12208">
                  <c:v>1.237747788429</c:v>
                </c:pt>
                <c:pt idx="12209">
                  <c:v>1.2378256320950001</c:v>
                </c:pt>
                <c:pt idx="12210">
                  <c:v>1.2378783226009999</c:v>
                </c:pt>
                <c:pt idx="12211">
                  <c:v>1.2379565238950001</c:v>
                </c:pt>
                <c:pt idx="12212">
                  <c:v>1.238039374352</c:v>
                </c:pt>
                <c:pt idx="12213">
                  <c:v>1.2381124496460001</c:v>
                </c:pt>
                <c:pt idx="12214">
                  <c:v>1.2384377717970001</c:v>
                </c:pt>
                <c:pt idx="12215">
                  <c:v>1.238625764847</c:v>
                </c:pt>
                <c:pt idx="12216">
                  <c:v>1.2387436628340001</c:v>
                </c:pt>
                <c:pt idx="12217">
                  <c:v>1.2388268709179999</c:v>
                </c:pt>
                <c:pt idx="12218">
                  <c:v>1.23891222477</c:v>
                </c:pt>
                <c:pt idx="12219">
                  <c:v>1.238993525505</c:v>
                </c:pt>
                <c:pt idx="12220">
                  <c:v>1.2391397953029999</c:v>
                </c:pt>
                <c:pt idx="12221">
                  <c:v>1.2392584085459999</c:v>
                </c:pt>
                <c:pt idx="12222">
                  <c:v>1.2393438816069999</c:v>
                </c:pt>
                <c:pt idx="12223">
                  <c:v>1.2394258975979999</c:v>
                </c:pt>
                <c:pt idx="12224">
                  <c:v>1.239542007446</c:v>
                </c:pt>
                <c:pt idx="12225">
                  <c:v>1.239836573601</c:v>
                </c:pt>
                <c:pt idx="12226">
                  <c:v>1.2399564981460001</c:v>
                </c:pt>
                <c:pt idx="12227">
                  <c:v>1.2400786876679999</c:v>
                </c:pt>
                <c:pt idx="12228">
                  <c:v>1.2401973009109999</c:v>
                </c:pt>
                <c:pt idx="12229">
                  <c:v>1.2403235435490001</c:v>
                </c:pt>
                <c:pt idx="12230">
                  <c:v>1.240515112877</c:v>
                </c:pt>
                <c:pt idx="12231">
                  <c:v>1.2408156394959999</c:v>
                </c:pt>
                <c:pt idx="12232">
                  <c:v>1.2409297227859999</c:v>
                </c:pt>
                <c:pt idx="12233">
                  <c:v>1.241010546684</c:v>
                </c:pt>
                <c:pt idx="12234">
                  <c:v>1.241093158722</c:v>
                </c:pt>
                <c:pt idx="12235">
                  <c:v>1.241168022156</c:v>
                </c:pt>
                <c:pt idx="12236">
                  <c:v>1.2413197755809999</c:v>
                </c:pt>
                <c:pt idx="12237">
                  <c:v>1.2414958477019999</c:v>
                </c:pt>
                <c:pt idx="12238">
                  <c:v>1.2416813373569999</c:v>
                </c:pt>
                <c:pt idx="12239">
                  <c:v>1.241839408875</c:v>
                </c:pt>
                <c:pt idx="12240">
                  <c:v>1.241964459419</c:v>
                </c:pt>
                <c:pt idx="12241">
                  <c:v>1.242050647736</c:v>
                </c:pt>
                <c:pt idx="12242">
                  <c:v>1.2421364784240001</c:v>
                </c:pt>
                <c:pt idx="12243">
                  <c:v>1.24221944809</c:v>
                </c:pt>
                <c:pt idx="12244">
                  <c:v>1.24229991436</c:v>
                </c:pt>
                <c:pt idx="12245">
                  <c:v>1.2424076795579999</c:v>
                </c:pt>
                <c:pt idx="12246">
                  <c:v>1.2425462007520001</c:v>
                </c:pt>
                <c:pt idx="12247">
                  <c:v>1.242696642876</c:v>
                </c:pt>
                <c:pt idx="12248">
                  <c:v>1.2429891824720001</c:v>
                </c:pt>
                <c:pt idx="12249">
                  <c:v>1.2430754899980001</c:v>
                </c:pt>
                <c:pt idx="12250">
                  <c:v>1.2431626319889999</c:v>
                </c:pt>
                <c:pt idx="12251">
                  <c:v>1.2432413101199999</c:v>
                </c:pt>
                <c:pt idx="12252">
                  <c:v>1.2433580160140001</c:v>
                </c:pt>
                <c:pt idx="12253">
                  <c:v>1.243673324585</c:v>
                </c:pt>
                <c:pt idx="12254">
                  <c:v>1.243991494179</c:v>
                </c:pt>
                <c:pt idx="12255">
                  <c:v>1.244076013565</c:v>
                </c:pt>
                <c:pt idx="12256">
                  <c:v>1.244133472443</c:v>
                </c:pt>
                <c:pt idx="12257">
                  <c:v>1.2442109584809999</c:v>
                </c:pt>
                <c:pt idx="12258">
                  <c:v>1.244265317917</c:v>
                </c:pt>
                <c:pt idx="12259">
                  <c:v>1.2443389892579999</c:v>
                </c:pt>
                <c:pt idx="12260">
                  <c:v>1.2444163560870001</c:v>
                </c:pt>
                <c:pt idx="12261">
                  <c:v>1.2445037364960001</c:v>
                </c:pt>
                <c:pt idx="12262">
                  <c:v>1.24465239048</c:v>
                </c:pt>
                <c:pt idx="12263">
                  <c:v>1.2449530363079999</c:v>
                </c:pt>
                <c:pt idx="12264">
                  <c:v>1.245293498039</c:v>
                </c:pt>
                <c:pt idx="12265">
                  <c:v>1.2455849647520001</c:v>
                </c:pt>
                <c:pt idx="12266">
                  <c:v>1.245930075645</c:v>
                </c:pt>
                <c:pt idx="12267">
                  <c:v>1.2460435628890001</c:v>
                </c:pt>
                <c:pt idx="12268">
                  <c:v>1.246191978455</c:v>
                </c:pt>
                <c:pt idx="12269">
                  <c:v>1.2463454008099999</c:v>
                </c:pt>
                <c:pt idx="12270">
                  <c:v>1.2464629411699999</c:v>
                </c:pt>
                <c:pt idx="12271">
                  <c:v>1.2466098070139999</c:v>
                </c:pt>
                <c:pt idx="12272">
                  <c:v>1.246790289879</c:v>
                </c:pt>
                <c:pt idx="12273">
                  <c:v>1.247143745422</c:v>
                </c:pt>
                <c:pt idx="12274">
                  <c:v>1.2474707365040001</c:v>
                </c:pt>
                <c:pt idx="12275">
                  <c:v>1.247802853584</c:v>
                </c:pt>
                <c:pt idx="12276">
                  <c:v>1.2479560375209999</c:v>
                </c:pt>
                <c:pt idx="12277">
                  <c:v>1.248292684555</c:v>
                </c:pt>
                <c:pt idx="12278">
                  <c:v>1.2485903501510001</c:v>
                </c:pt>
                <c:pt idx="12279">
                  <c:v>1.2487065792080001</c:v>
                </c:pt>
                <c:pt idx="12280">
                  <c:v>1.2487891912460001</c:v>
                </c:pt>
                <c:pt idx="12281">
                  <c:v>1.248873591423</c:v>
                </c:pt>
                <c:pt idx="12282">
                  <c:v>1.2489567995069999</c:v>
                </c:pt>
                <c:pt idx="12283">
                  <c:v>1.249040842056</c:v>
                </c:pt>
                <c:pt idx="12284">
                  <c:v>1.2491624355319999</c:v>
                </c:pt>
                <c:pt idx="12285">
                  <c:v>1.2492438554759999</c:v>
                </c:pt>
                <c:pt idx="12286">
                  <c:v>1.2493528127669999</c:v>
                </c:pt>
                <c:pt idx="12287">
                  <c:v>1.2494337558749999</c:v>
                </c:pt>
                <c:pt idx="12288">
                  <c:v>1.2495540380479999</c:v>
                </c:pt>
                <c:pt idx="12289">
                  <c:v>1.249648571014</c:v>
                </c:pt>
                <c:pt idx="12290">
                  <c:v>1.249990344048</c:v>
                </c:pt>
                <c:pt idx="12291">
                  <c:v>1.250140428543</c:v>
                </c:pt>
                <c:pt idx="12292">
                  <c:v>1.250221610069</c:v>
                </c:pt>
                <c:pt idx="12293">
                  <c:v>1.2503072023390001</c:v>
                </c:pt>
                <c:pt idx="12294">
                  <c:v>1.2503988742829999</c:v>
                </c:pt>
                <c:pt idx="12295">
                  <c:v>1.2504956722260001</c:v>
                </c:pt>
                <c:pt idx="12296">
                  <c:v>1.250545024872</c:v>
                </c:pt>
                <c:pt idx="12297">
                  <c:v>1.250596761703</c:v>
                </c:pt>
                <c:pt idx="12298">
                  <c:v>1.2506490945819999</c:v>
                </c:pt>
                <c:pt idx="12299">
                  <c:v>1.2507458925249999</c:v>
                </c:pt>
                <c:pt idx="12300">
                  <c:v>1.250833511353</c:v>
                </c:pt>
                <c:pt idx="12301">
                  <c:v>1.250919818878</c:v>
                </c:pt>
                <c:pt idx="12302">
                  <c:v>1.2510057687759999</c:v>
                </c:pt>
                <c:pt idx="12303">
                  <c:v>1.251124620438</c:v>
                </c:pt>
                <c:pt idx="12304">
                  <c:v>1.251211881638</c:v>
                </c:pt>
                <c:pt idx="12305">
                  <c:v>1.251294970512</c:v>
                </c:pt>
                <c:pt idx="12306">
                  <c:v>1.251381278038</c:v>
                </c:pt>
                <c:pt idx="12307">
                  <c:v>1.251470327377</c:v>
                </c:pt>
                <c:pt idx="12308">
                  <c:v>1.251556396484</c:v>
                </c:pt>
                <c:pt idx="12309">
                  <c:v>1.251641988754</c:v>
                </c:pt>
                <c:pt idx="12310">
                  <c:v>1.251730799675</c:v>
                </c:pt>
                <c:pt idx="12311">
                  <c:v>1.251815319061</c:v>
                </c:pt>
                <c:pt idx="12312">
                  <c:v>1.251895427704</c:v>
                </c:pt>
                <c:pt idx="12313">
                  <c:v>1.2520719766620001</c:v>
                </c:pt>
                <c:pt idx="12314">
                  <c:v>1.2521924972530001</c:v>
                </c:pt>
                <c:pt idx="12315">
                  <c:v>1.2522727251050001</c:v>
                </c:pt>
                <c:pt idx="12316">
                  <c:v>1.2523504495619999</c:v>
                </c:pt>
                <c:pt idx="12317">
                  <c:v>1.252484202385</c:v>
                </c:pt>
                <c:pt idx="12318">
                  <c:v>1.252595067024</c:v>
                </c:pt>
                <c:pt idx="12319">
                  <c:v>1.2527030706410001</c:v>
                </c:pt>
                <c:pt idx="12320">
                  <c:v>1.2527977228160001</c:v>
                </c:pt>
                <c:pt idx="12321">
                  <c:v>1.2529032230379999</c:v>
                </c:pt>
                <c:pt idx="12322">
                  <c:v>1.252982854843</c:v>
                </c:pt>
                <c:pt idx="12323">
                  <c:v>1.2531236410140001</c:v>
                </c:pt>
                <c:pt idx="12324">
                  <c:v>1.2534433603290001</c:v>
                </c:pt>
                <c:pt idx="12325">
                  <c:v>1.25362610817</c:v>
                </c:pt>
                <c:pt idx="12326">
                  <c:v>1.253743171692</c:v>
                </c:pt>
                <c:pt idx="12327">
                  <c:v>1.2539162635800001</c:v>
                </c:pt>
                <c:pt idx="12328">
                  <c:v>1.254081726074</c:v>
                </c:pt>
                <c:pt idx="12329">
                  <c:v>1.254194736481</c:v>
                </c:pt>
                <c:pt idx="12330">
                  <c:v>1.2543123960489999</c:v>
                </c:pt>
                <c:pt idx="12331">
                  <c:v>1.2544935941699999</c:v>
                </c:pt>
                <c:pt idx="12332">
                  <c:v>1.2546347379680001</c:v>
                </c:pt>
                <c:pt idx="12333">
                  <c:v>1.2549711465840001</c:v>
                </c:pt>
                <c:pt idx="12334">
                  <c:v>1.255311846733</c:v>
                </c:pt>
                <c:pt idx="12335">
                  <c:v>1.25562775135</c:v>
                </c:pt>
                <c:pt idx="12336">
                  <c:v>1.255715608597</c:v>
                </c:pt>
                <c:pt idx="12337">
                  <c:v>1.2558014392850001</c:v>
                </c:pt>
                <c:pt idx="12338">
                  <c:v>1.25585603714</c:v>
                </c:pt>
                <c:pt idx="12339">
                  <c:v>1.255942106247</c:v>
                </c:pt>
                <c:pt idx="12340">
                  <c:v>1.256051421165</c:v>
                </c:pt>
                <c:pt idx="12341">
                  <c:v>1.2561508417130001</c:v>
                </c:pt>
                <c:pt idx="12342">
                  <c:v>1.2562614679340001</c:v>
                </c:pt>
                <c:pt idx="12343">
                  <c:v>1.256343007088</c:v>
                </c:pt>
                <c:pt idx="12344">
                  <c:v>1.256431341171</c:v>
                </c:pt>
                <c:pt idx="12345">
                  <c:v>1.2565138339999999</c:v>
                </c:pt>
                <c:pt idx="12346">
                  <c:v>1.2566784620289999</c:v>
                </c:pt>
                <c:pt idx="12347">
                  <c:v>1.2569253444670001</c:v>
                </c:pt>
                <c:pt idx="12348">
                  <c:v>1.257235169411</c:v>
                </c:pt>
                <c:pt idx="12349">
                  <c:v>1.257360696793</c:v>
                </c:pt>
                <c:pt idx="12350">
                  <c:v>1.2574458122250001</c:v>
                </c:pt>
                <c:pt idx="12351">
                  <c:v>1.2574893236160001</c:v>
                </c:pt>
                <c:pt idx="12352">
                  <c:v>1.2575800418850001</c:v>
                </c:pt>
                <c:pt idx="12353">
                  <c:v>1.257673859596</c:v>
                </c:pt>
                <c:pt idx="12354">
                  <c:v>1.2577589750289999</c:v>
                </c:pt>
                <c:pt idx="12355">
                  <c:v>1.2578462362289999</c:v>
                </c:pt>
                <c:pt idx="12356">
                  <c:v>1.2580380439759999</c:v>
                </c:pt>
                <c:pt idx="12357">
                  <c:v>1.258329510689</c:v>
                </c:pt>
                <c:pt idx="12358">
                  <c:v>1.258411645889</c:v>
                </c:pt>
                <c:pt idx="12359">
                  <c:v>1.258503079414</c:v>
                </c:pt>
                <c:pt idx="12360">
                  <c:v>1.258594751358</c:v>
                </c:pt>
                <c:pt idx="12361">
                  <c:v>1.2586892843249999</c:v>
                </c:pt>
                <c:pt idx="12362">
                  <c:v>1.258779764175</c:v>
                </c:pt>
                <c:pt idx="12363">
                  <c:v>1.258870005608</c:v>
                </c:pt>
                <c:pt idx="12364">
                  <c:v>1.2589550018310001</c:v>
                </c:pt>
                <c:pt idx="12365">
                  <c:v>1.25899887085</c:v>
                </c:pt>
                <c:pt idx="12366">
                  <c:v>1.2590476274489999</c:v>
                </c:pt>
                <c:pt idx="12367">
                  <c:v>1.2590935230260001</c:v>
                </c:pt>
                <c:pt idx="12368">
                  <c:v>1.259137749672</c:v>
                </c:pt>
                <c:pt idx="12369">
                  <c:v>1.2592291831969999</c:v>
                </c:pt>
                <c:pt idx="12370">
                  <c:v>1.259322524071</c:v>
                </c:pt>
                <c:pt idx="12371">
                  <c:v>1.2593650817869999</c:v>
                </c:pt>
                <c:pt idx="12372">
                  <c:v>1.2594556808470001</c:v>
                </c:pt>
                <c:pt idx="12373">
                  <c:v>1.259613990784</c:v>
                </c:pt>
                <c:pt idx="12374">
                  <c:v>1.2597695589069999</c:v>
                </c:pt>
                <c:pt idx="12375">
                  <c:v>1.2598488330840001</c:v>
                </c:pt>
                <c:pt idx="12376">
                  <c:v>1.259898066521</c:v>
                </c:pt>
                <c:pt idx="12377">
                  <c:v>1.2599742412570001</c:v>
                </c:pt>
                <c:pt idx="12378">
                  <c:v>1.2600820064539999</c:v>
                </c:pt>
                <c:pt idx="12379">
                  <c:v>1.2601619958879999</c:v>
                </c:pt>
                <c:pt idx="12380">
                  <c:v>1.2602449655529999</c:v>
                </c:pt>
                <c:pt idx="12381">
                  <c:v>1.260327339172</c:v>
                </c:pt>
                <c:pt idx="12382">
                  <c:v>1.260439395905</c:v>
                </c:pt>
                <c:pt idx="12383">
                  <c:v>1.260557413101</c:v>
                </c:pt>
                <c:pt idx="12384">
                  <c:v>1.2607479095459999</c:v>
                </c:pt>
                <c:pt idx="12385">
                  <c:v>1.2608952522279999</c:v>
                </c:pt>
                <c:pt idx="12386">
                  <c:v>1.2610443830489999</c:v>
                </c:pt>
                <c:pt idx="12387">
                  <c:v>1.261253237724</c:v>
                </c:pt>
                <c:pt idx="12388">
                  <c:v>1.261362075806</c:v>
                </c:pt>
                <c:pt idx="12389">
                  <c:v>1.261443138123</c:v>
                </c:pt>
                <c:pt idx="12390">
                  <c:v>1.2615220546720001</c:v>
                </c:pt>
                <c:pt idx="12391">
                  <c:v>1.2616738080979999</c:v>
                </c:pt>
                <c:pt idx="12392">
                  <c:v>1.2618174552920001</c:v>
                </c:pt>
                <c:pt idx="12393">
                  <c:v>1.2619345188140001</c:v>
                </c:pt>
                <c:pt idx="12394">
                  <c:v>1.262020349503</c:v>
                </c:pt>
                <c:pt idx="12395">
                  <c:v>1.2621347904210001</c:v>
                </c:pt>
                <c:pt idx="12396">
                  <c:v>1.262238144875</c:v>
                </c:pt>
                <c:pt idx="12397">
                  <c:v>1.262324094772</c:v>
                </c:pt>
                <c:pt idx="12398">
                  <c:v>1.2624400854110001</c:v>
                </c:pt>
                <c:pt idx="12399">
                  <c:v>1.262594938278</c:v>
                </c:pt>
                <c:pt idx="12400">
                  <c:v>1.26278090477</c:v>
                </c:pt>
                <c:pt idx="12401">
                  <c:v>1.2630281448359999</c:v>
                </c:pt>
                <c:pt idx="12402">
                  <c:v>1.263110160828</c:v>
                </c:pt>
                <c:pt idx="12403">
                  <c:v>1.263193845749</c:v>
                </c:pt>
                <c:pt idx="12404">
                  <c:v>1.263282179832</c:v>
                </c:pt>
                <c:pt idx="12405">
                  <c:v>1.26336312294</c:v>
                </c:pt>
                <c:pt idx="12406">
                  <c:v>1.2634848356249999</c:v>
                </c:pt>
                <c:pt idx="12407">
                  <c:v>1.263568758965</c:v>
                </c:pt>
                <c:pt idx="12408">
                  <c:v>1.2636549472809999</c:v>
                </c:pt>
                <c:pt idx="12409">
                  <c:v>1.2637417316440001</c:v>
                </c:pt>
                <c:pt idx="12410">
                  <c:v>1.2638307809830001</c:v>
                </c:pt>
                <c:pt idx="12411">
                  <c:v>1.2639148235319999</c:v>
                </c:pt>
                <c:pt idx="12412">
                  <c:v>1.2639999389650001</c:v>
                </c:pt>
                <c:pt idx="12413">
                  <c:v>1.2640846967699999</c:v>
                </c:pt>
                <c:pt idx="12414">
                  <c:v>1.2641693353650001</c:v>
                </c:pt>
                <c:pt idx="12415">
                  <c:v>1.264293670654</c:v>
                </c:pt>
                <c:pt idx="12416">
                  <c:v>1.264412045479</c:v>
                </c:pt>
                <c:pt idx="12417">
                  <c:v>1.2644909620289999</c:v>
                </c:pt>
                <c:pt idx="12418">
                  <c:v>1.264571905136</c:v>
                </c:pt>
                <c:pt idx="12419">
                  <c:v>1.2646565437320001</c:v>
                </c:pt>
                <c:pt idx="12420">
                  <c:v>1.2647769451140001</c:v>
                </c:pt>
                <c:pt idx="12421">
                  <c:v>1.2650588750839999</c:v>
                </c:pt>
                <c:pt idx="12422">
                  <c:v>1.2651683092120001</c:v>
                </c:pt>
                <c:pt idx="12423">
                  <c:v>1.2652738094330001</c:v>
                </c:pt>
                <c:pt idx="12424">
                  <c:v>1.2653534412380001</c:v>
                </c:pt>
                <c:pt idx="12425">
                  <c:v>1.265430688858</c:v>
                </c:pt>
                <c:pt idx="12426">
                  <c:v>1.2655102014540001</c:v>
                </c:pt>
                <c:pt idx="12427">
                  <c:v>1.265583872795</c:v>
                </c:pt>
                <c:pt idx="12428">
                  <c:v>1.2656611204149999</c:v>
                </c:pt>
                <c:pt idx="12429">
                  <c:v>1.2657394409180001</c:v>
                </c:pt>
                <c:pt idx="12430">
                  <c:v>1.2658157348629999</c:v>
                </c:pt>
                <c:pt idx="12431">
                  <c:v>1.265900373459</c:v>
                </c:pt>
                <c:pt idx="12432">
                  <c:v>1.265986084938</c:v>
                </c:pt>
                <c:pt idx="12433">
                  <c:v>1.266071438789</c:v>
                </c:pt>
                <c:pt idx="12434">
                  <c:v>1.2661503553390001</c:v>
                </c:pt>
                <c:pt idx="12435">
                  <c:v>1.2662355899810001</c:v>
                </c:pt>
                <c:pt idx="12436">
                  <c:v>1.266326069832</c:v>
                </c:pt>
                <c:pt idx="12437">
                  <c:v>1.2664583921429999</c:v>
                </c:pt>
                <c:pt idx="12438">
                  <c:v>1.2667814493180001</c:v>
                </c:pt>
                <c:pt idx="12439">
                  <c:v>1.267072558403</c:v>
                </c:pt>
                <c:pt idx="12440">
                  <c:v>1.267344117165</c:v>
                </c:pt>
                <c:pt idx="12441">
                  <c:v>1.267547726631</c:v>
                </c:pt>
                <c:pt idx="12442">
                  <c:v>1.2676268815989999</c:v>
                </c:pt>
                <c:pt idx="12443">
                  <c:v>1.267711520195</c:v>
                </c:pt>
                <c:pt idx="12444">
                  <c:v>1.267798900604</c:v>
                </c:pt>
                <c:pt idx="12445">
                  <c:v>1.2678804397579999</c:v>
                </c:pt>
                <c:pt idx="12446">
                  <c:v>1.2681618928909999</c:v>
                </c:pt>
                <c:pt idx="12447">
                  <c:v>1.2683413028720001</c:v>
                </c:pt>
                <c:pt idx="12448">
                  <c:v>1.2685785293580001</c:v>
                </c:pt>
                <c:pt idx="12449">
                  <c:v>1.268700361252</c:v>
                </c:pt>
                <c:pt idx="12450">
                  <c:v>1.268784046173</c:v>
                </c:pt>
                <c:pt idx="12451">
                  <c:v>1.268868565559</c:v>
                </c:pt>
                <c:pt idx="12452">
                  <c:v>1.26898431778</c:v>
                </c:pt>
                <c:pt idx="12453">
                  <c:v>1.2691305875779999</c:v>
                </c:pt>
                <c:pt idx="12454">
                  <c:v>1.269365787506</c:v>
                </c:pt>
                <c:pt idx="12455">
                  <c:v>1.2695511579509999</c:v>
                </c:pt>
                <c:pt idx="12456">
                  <c:v>1.2699019908910001</c:v>
                </c:pt>
                <c:pt idx="12457">
                  <c:v>1.2702361345290001</c:v>
                </c:pt>
                <c:pt idx="12458">
                  <c:v>1.270369768143</c:v>
                </c:pt>
                <c:pt idx="12459">
                  <c:v>1.270684838295</c:v>
                </c:pt>
                <c:pt idx="12460">
                  <c:v>1.2708865404130001</c:v>
                </c:pt>
                <c:pt idx="12461">
                  <c:v>1.271193504333</c:v>
                </c:pt>
                <c:pt idx="12462">
                  <c:v>1.2712739706039999</c:v>
                </c:pt>
                <c:pt idx="12463">
                  <c:v>1.271422505379</c:v>
                </c:pt>
                <c:pt idx="12464">
                  <c:v>1.2717281579969999</c:v>
                </c:pt>
                <c:pt idx="12465">
                  <c:v>1.2720347642900001</c:v>
                </c:pt>
                <c:pt idx="12466">
                  <c:v>1.272371053696</c:v>
                </c:pt>
                <c:pt idx="12467">
                  <c:v>1.272576928139</c:v>
                </c:pt>
                <c:pt idx="12468">
                  <c:v>1.2727552652359999</c:v>
                </c:pt>
                <c:pt idx="12469">
                  <c:v>1.2728980779650001</c:v>
                </c:pt>
                <c:pt idx="12470">
                  <c:v>1.2730783224110001</c:v>
                </c:pt>
                <c:pt idx="12471">
                  <c:v>1.273198723793</c:v>
                </c:pt>
                <c:pt idx="12472">
                  <c:v>1.2733566761020001</c:v>
                </c:pt>
                <c:pt idx="12473">
                  <c:v>1.2737054824830001</c:v>
                </c:pt>
                <c:pt idx="12474">
                  <c:v>1.2738250494000001</c:v>
                </c:pt>
                <c:pt idx="12475">
                  <c:v>1.273944020271</c:v>
                </c:pt>
                <c:pt idx="12476">
                  <c:v>1.2740594148640001</c:v>
                </c:pt>
                <c:pt idx="12477">
                  <c:v>1.274288415909</c:v>
                </c:pt>
                <c:pt idx="12478">
                  <c:v>1.274629354477</c:v>
                </c:pt>
                <c:pt idx="12479">
                  <c:v>1.274810791016</c:v>
                </c:pt>
                <c:pt idx="12480">
                  <c:v>1.274927616119</c:v>
                </c:pt>
                <c:pt idx="12481">
                  <c:v>1.2751189470290001</c:v>
                </c:pt>
                <c:pt idx="12482">
                  <c:v>1.2753850221630001</c:v>
                </c:pt>
                <c:pt idx="12483">
                  <c:v>1.2756586074830001</c:v>
                </c:pt>
                <c:pt idx="12484">
                  <c:v>1.2757407426830001</c:v>
                </c:pt>
                <c:pt idx="12485">
                  <c:v>1.2758218050000001</c:v>
                </c:pt>
                <c:pt idx="12486">
                  <c:v>1.276161313057</c:v>
                </c:pt>
                <c:pt idx="12487">
                  <c:v>1.2764924764629999</c:v>
                </c:pt>
                <c:pt idx="12488">
                  <c:v>1.27661383152</c:v>
                </c:pt>
                <c:pt idx="12489">
                  <c:v>1.2769408226009999</c:v>
                </c:pt>
                <c:pt idx="12490">
                  <c:v>1.2772727012630001</c:v>
                </c:pt>
                <c:pt idx="12491">
                  <c:v>1.277419686317</c:v>
                </c:pt>
                <c:pt idx="12492">
                  <c:v>1.2775018215180001</c:v>
                </c:pt>
                <c:pt idx="12493">
                  <c:v>1.2775849103929999</c:v>
                </c:pt>
                <c:pt idx="12494">
                  <c:v>1.277736067772</c:v>
                </c:pt>
                <c:pt idx="12495">
                  <c:v>1.278089523315</c:v>
                </c:pt>
                <c:pt idx="12496">
                  <c:v>1.278423070908</c:v>
                </c:pt>
                <c:pt idx="12497">
                  <c:v>1.2787845134739999</c:v>
                </c:pt>
                <c:pt idx="12498">
                  <c:v>1.2788970470429999</c:v>
                </c:pt>
                <c:pt idx="12499">
                  <c:v>1.279048085213</c:v>
                </c:pt>
                <c:pt idx="12500">
                  <c:v>1.279228210449</c:v>
                </c:pt>
                <c:pt idx="12501">
                  <c:v>1.2795718908310001</c:v>
                </c:pt>
                <c:pt idx="12502">
                  <c:v>1.2798978090290001</c:v>
                </c:pt>
                <c:pt idx="12503">
                  <c:v>1.280212402344</c:v>
                </c:pt>
                <c:pt idx="12504">
                  <c:v>1.280523657799</c:v>
                </c:pt>
                <c:pt idx="12505">
                  <c:v>1.2807612419129999</c:v>
                </c:pt>
                <c:pt idx="12506">
                  <c:v>1.281005859375</c:v>
                </c:pt>
                <c:pt idx="12507">
                  <c:v>1.2811303138729999</c:v>
                </c:pt>
                <c:pt idx="12508">
                  <c:v>1.2814459800719999</c:v>
                </c:pt>
                <c:pt idx="12509">
                  <c:v>1.2817729711529999</c:v>
                </c:pt>
                <c:pt idx="12510">
                  <c:v>1.2821162939070001</c:v>
                </c:pt>
                <c:pt idx="12511">
                  <c:v>1.2823358774189999</c:v>
                </c:pt>
                <c:pt idx="12512">
                  <c:v>1.282527446747</c:v>
                </c:pt>
                <c:pt idx="12513">
                  <c:v>1.2826746702189999</c:v>
                </c:pt>
                <c:pt idx="12514">
                  <c:v>1.2830125093460001</c:v>
                </c:pt>
                <c:pt idx="12515">
                  <c:v>1.2832280397419999</c:v>
                </c:pt>
                <c:pt idx="12516">
                  <c:v>1.283343672752</c:v>
                </c:pt>
                <c:pt idx="12517">
                  <c:v>1.283502101898</c:v>
                </c:pt>
                <c:pt idx="12518">
                  <c:v>1.283619880676</c:v>
                </c:pt>
                <c:pt idx="12519">
                  <c:v>1.2837415933609999</c:v>
                </c:pt>
                <c:pt idx="12520">
                  <c:v>1.283855199814</c:v>
                </c:pt>
                <c:pt idx="12521">
                  <c:v>1.2840069532389999</c:v>
                </c:pt>
                <c:pt idx="12522">
                  <c:v>1.284346222878</c:v>
                </c:pt>
                <c:pt idx="12523">
                  <c:v>1.284542441368</c:v>
                </c:pt>
                <c:pt idx="12524">
                  <c:v>1.2846652269359999</c:v>
                </c:pt>
                <c:pt idx="12525">
                  <c:v>1.284818768501</c:v>
                </c:pt>
                <c:pt idx="12526">
                  <c:v>1.284992337227</c:v>
                </c:pt>
                <c:pt idx="12527">
                  <c:v>1.285233736038</c:v>
                </c:pt>
                <c:pt idx="12528">
                  <c:v>1.285347342491</c:v>
                </c:pt>
                <c:pt idx="12529">
                  <c:v>1.2854871749879999</c:v>
                </c:pt>
                <c:pt idx="12530">
                  <c:v>1.28557574749</c:v>
                </c:pt>
                <c:pt idx="12531">
                  <c:v>1.2856919765470001</c:v>
                </c:pt>
                <c:pt idx="12532">
                  <c:v>1.285778641701</c:v>
                </c:pt>
                <c:pt idx="12533">
                  <c:v>1.285890340805</c:v>
                </c:pt>
                <c:pt idx="12534">
                  <c:v>1.2860053777689999</c:v>
                </c:pt>
                <c:pt idx="12535">
                  <c:v>1.2861237525939999</c:v>
                </c:pt>
                <c:pt idx="12536">
                  <c:v>1.286241173744</c:v>
                </c:pt>
                <c:pt idx="12537">
                  <c:v>1.286424040794</c:v>
                </c:pt>
                <c:pt idx="12538">
                  <c:v>1.286752104759</c:v>
                </c:pt>
                <c:pt idx="12539">
                  <c:v>1.2868393659590001</c:v>
                </c:pt>
                <c:pt idx="12540">
                  <c:v>1.28692471981</c:v>
                </c:pt>
                <c:pt idx="12541">
                  <c:v>1.2870464324949999</c:v>
                </c:pt>
                <c:pt idx="12542">
                  <c:v>1.287167072296</c:v>
                </c:pt>
                <c:pt idx="12543">
                  <c:v>1.287299513817</c:v>
                </c:pt>
                <c:pt idx="12544">
                  <c:v>1.2873921394350001</c:v>
                </c:pt>
                <c:pt idx="12545">
                  <c:v>1.2874817848210001</c:v>
                </c:pt>
                <c:pt idx="12546">
                  <c:v>1.287568926811</c:v>
                </c:pt>
                <c:pt idx="12547">
                  <c:v>1.2877156734470001</c:v>
                </c:pt>
                <c:pt idx="12548">
                  <c:v>1.28789961338</c:v>
                </c:pt>
                <c:pt idx="12549">
                  <c:v>1.2880165576930001</c:v>
                </c:pt>
                <c:pt idx="12550">
                  <c:v>1.288099050522</c:v>
                </c:pt>
                <c:pt idx="12551">
                  <c:v>1.288185358047</c:v>
                </c:pt>
                <c:pt idx="12552">
                  <c:v>1.2882711887360001</c:v>
                </c:pt>
                <c:pt idx="12553">
                  <c:v>1.288364887238</c:v>
                </c:pt>
                <c:pt idx="12554">
                  <c:v>1.2884092330929999</c:v>
                </c:pt>
                <c:pt idx="12555">
                  <c:v>1.2884597778319999</c:v>
                </c:pt>
                <c:pt idx="12556">
                  <c:v>1.2885066270829999</c:v>
                </c:pt>
                <c:pt idx="12557">
                  <c:v>1.2885521650309999</c:v>
                </c:pt>
                <c:pt idx="12558">
                  <c:v>1.2885966300959999</c:v>
                </c:pt>
                <c:pt idx="12559">
                  <c:v>1.2886890172959999</c:v>
                </c:pt>
                <c:pt idx="12560">
                  <c:v>1.288783431053</c:v>
                </c:pt>
                <c:pt idx="12561">
                  <c:v>1.288866400719</c:v>
                </c:pt>
                <c:pt idx="12562">
                  <c:v>1.2889872789379999</c:v>
                </c:pt>
                <c:pt idx="12563">
                  <c:v>1.2890977859499999</c:v>
                </c:pt>
                <c:pt idx="12564">
                  <c:v>1.2892284393310001</c:v>
                </c:pt>
                <c:pt idx="12565">
                  <c:v>1.2894613742829999</c:v>
                </c:pt>
                <c:pt idx="12566">
                  <c:v>1.289564609528</c:v>
                </c:pt>
                <c:pt idx="12567">
                  <c:v>1.28964817524</c:v>
                </c:pt>
                <c:pt idx="12568">
                  <c:v>1.289937138557</c:v>
                </c:pt>
                <c:pt idx="12569">
                  <c:v>1.2902286052700001</c:v>
                </c:pt>
                <c:pt idx="12570">
                  <c:v>1.29054236412</c:v>
                </c:pt>
                <c:pt idx="12571">
                  <c:v>1.2906210422519999</c:v>
                </c:pt>
                <c:pt idx="12572">
                  <c:v>1.2906994819640001</c:v>
                </c:pt>
                <c:pt idx="12573">
                  <c:v>1.2907835245129999</c:v>
                </c:pt>
                <c:pt idx="12574">
                  <c:v>1.2909239530559999</c:v>
                </c:pt>
                <c:pt idx="12575">
                  <c:v>1.291182160378</c:v>
                </c:pt>
                <c:pt idx="12576">
                  <c:v>1.2915138006210001</c:v>
                </c:pt>
                <c:pt idx="12577">
                  <c:v>1.291739344597</c:v>
                </c:pt>
                <c:pt idx="12578">
                  <c:v>1.2918957471850001</c:v>
                </c:pt>
                <c:pt idx="12579">
                  <c:v>1.2920455932620001</c:v>
                </c:pt>
                <c:pt idx="12580">
                  <c:v>1.2922331094740001</c:v>
                </c:pt>
                <c:pt idx="12581">
                  <c:v>1.2924469709399999</c:v>
                </c:pt>
                <c:pt idx="12582">
                  <c:v>1.292563199997</c:v>
                </c:pt>
                <c:pt idx="12583">
                  <c:v>1.2926843166349999</c:v>
                </c:pt>
                <c:pt idx="12584">
                  <c:v>1.2927658557890001</c:v>
                </c:pt>
                <c:pt idx="12585">
                  <c:v>1.292847514153</c:v>
                </c:pt>
                <c:pt idx="12586">
                  <c:v>1.2929272651670001</c:v>
                </c:pt>
                <c:pt idx="12587">
                  <c:v>1.293045401573</c:v>
                </c:pt>
                <c:pt idx="12588">
                  <c:v>1.293197989464</c:v>
                </c:pt>
                <c:pt idx="12589">
                  <c:v>1.293524265289</c:v>
                </c:pt>
                <c:pt idx="12590">
                  <c:v>1.293707370758</c:v>
                </c:pt>
                <c:pt idx="12591">
                  <c:v>1.293843269348</c:v>
                </c:pt>
                <c:pt idx="12592">
                  <c:v>1.2939867973329999</c:v>
                </c:pt>
                <c:pt idx="12593">
                  <c:v>1.294137954712</c:v>
                </c:pt>
                <c:pt idx="12594">
                  <c:v>1.29424726963</c:v>
                </c:pt>
                <c:pt idx="12595">
                  <c:v>1.294353485107</c:v>
                </c:pt>
                <c:pt idx="12596">
                  <c:v>1.2944970130919999</c:v>
                </c:pt>
                <c:pt idx="12597">
                  <c:v>1.2947009801860001</c:v>
                </c:pt>
                <c:pt idx="12598">
                  <c:v>1.2950314283369999</c:v>
                </c:pt>
                <c:pt idx="12599">
                  <c:v>1.295347332954</c:v>
                </c:pt>
                <c:pt idx="12600">
                  <c:v>1.2955781221389999</c:v>
                </c:pt>
                <c:pt idx="12601">
                  <c:v>1.295799970627</c:v>
                </c:pt>
                <c:pt idx="12602">
                  <c:v>1.2959682941440001</c:v>
                </c:pt>
                <c:pt idx="12603">
                  <c:v>1.296057105064</c:v>
                </c:pt>
                <c:pt idx="12604">
                  <c:v>1.2961779832839999</c:v>
                </c:pt>
                <c:pt idx="12605">
                  <c:v>1.2963410615919999</c:v>
                </c:pt>
                <c:pt idx="12606">
                  <c:v>1.2966585159299999</c:v>
                </c:pt>
                <c:pt idx="12607">
                  <c:v>1.2970025539400001</c:v>
                </c:pt>
                <c:pt idx="12608">
                  <c:v>1.2973573207860001</c:v>
                </c:pt>
                <c:pt idx="12609">
                  <c:v>1.297481179237</c:v>
                </c:pt>
                <c:pt idx="12610">
                  <c:v>1.297601938248</c:v>
                </c:pt>
                <c:pt idx="12611">
                  <c:v>1.2977240085599999</c:v>
                </c:pt>
                <c:pt idx="12612">
                  <c:v>1.2978093624110001</c:v>
                </c:pt>
                <c:pt idx="12613">
                  <c:v>1.297896742821</c:v>
                </c:pt>
                <c:pt idx="12614">
                  <c:v>1.29798412323</c:v>
                </c:pt>
                <c:pt idx="12615">
                  <c:v>1.2980710268019999</c:v>
                </c:pt>
                <c:pt idx="12616">
                  <c:v>1.2981580495830001</c:v>
                </c:pt>
                <c:pt idx="12617">
                  <c:v>1.2982705831529999</c:v>
                </c:pt>
                <c:pt idx="12618">
                  <c:v>1.298599600792</c:v>
                </c:pt>
                <c:pt idx="12619">
                  <c:v>1.298840522766</c:v>
                </c:pt>
                <c:pt idx="12620">
                  <c:v>1.2989612817759999</c:v>
                </c:pt>
                <c:pt idx="12621">
                  <c:v>1.2990454435350001</c:v>
                </c:pt>
                <c:pt idx="12622">
                  <c:v>1.2991616725920001</c:v>
                </c:pt>
                <c:pt idx="12623">
                  <c:v>1.299486517906</c:v>
                </c:pt>
                <c:pt idx="12624">
                  <c:v>1.2996209859850001</c:v>
                </c:pt>
                <c:pt idx="12625">
                  <c:v>1.299938082695</c:v>
                </c:pt>
                <c:pt idx="12626">
                  <c:v>1.3001869916919999</c:v>
                </c:pt>
                <c:pt idx="12627">
                  <c:v>1.300385475159</c:v>
                </c:pt>
                <c:pt idx="12628">
                  <c:v>1.300583839417</c:v>
                </c:pt>
                <c:pt idx="12629">
                  <c:v>1.3006646633150001</c:v>
                </c:pt>
                <c:pt idx="12630">
                  <c:v>1.300747275352</c:v>
                </c:pt>
                <c:pt idx="12631">
                  <c:v>1.3008304834369999</c:v>
                </c:pt>
                <c:pt idx="12632">
                  <c:v>1.300945878029</c:v>
                </c:pt>
                <c:pt idx="12633">
                  <c:v>1.3010692596440001</c:v>
                </c:pt>
                <c:pt idx="12634">
                  <c:v>1.3013981580730001</c:v>
                </c:pt>
                <c:pt idx="12635">
                  <c:v>1.3017007112500001</c:v>
                </c:pt>
                <c:pt idx="12636">
                  <c:v>1.3019289970400001</c:v>
                </c:pt>
                <c:pt idx="12637">
                  <c:v>1.302252411842</c:v>
                </c:pt>
                <c:pt idx="12638">
                  <c:v>1.3024027347560001</c:v>
                </c:pt>
                <c:pt idx="12639">
                  <c:v>1.3027174472809999</c:v>
                </c:pt>
                <c:pt idx="12640">
                  <c:v>1.302980899811</c:v>
                </c:pt>
                <c:pt idx="12641">
                  <c:v>1.3033086061479999</c:v>
                </c:pt>
                <c:pt idx="12642">
                  <c:v>1.30362200737</c:v>
                </c:pt>
                <c:pt idx="12643">
                  <c:v>1.303839921951</c:v>
                </c:pt>
                <c:pt idx="12644">
                  <c:v>1.3041515350340001</c:v>
                </c:pt>
                <c:pt idx="12645">
                  <c:v>1.304346442223</c:v>
                </c:pt>
                <c:pt idx="12646">
                  <c:v>1.3044618368150001</c:v>
                </c:pt>
                <c:pt idx="12647">
                  <c:v>1.3047820329669999</c:v>
                </c:pt>
                <c:pt idx="12648">
                  <c:v>1.3050395250319999</c:v>
                </c:pt>
                <c:pt idx="12649">
                  <c:v>1.3052251338959999</c:v>
                </c:pt>
                <c:pt idx="12650">
                  <c:v>1.305566430092</c:v>
                </c:pt>
                <c:pt idx="12651">
                  <c:v>1.3058075904849999</c:v>
                </c:pt>
                <c:pt idx="12652">
                  <c:v>1.3060280084610001</c:v>
                </c:pt>
                <c:pt idx="12653">
                  <c:v>1.30611038208</c:v>
                </c:pt>
                <c:pt idx="12654">
                  <c:v>1.306200385094</c:v>
                </c:pt>
                <c:pt idx="12655">
                  <c:v>1.30628824234</c:v>
                </c:pt>
                <c:pt idx="12656">
                  <c:v>1.3063687086110001</c:v>
                </c:pt>
                <c:pt idx="12657">
                  <c:v>1.3064794540410001</c:v>
                </c:pt>
                <c:pt idx="12658">
                  <c:v>1.3067787885669999</c:v>
                </c:pt>
                <c:pt idx="12659">
                  <c:v>1.307037591934</c:v>
                </c:pt>
                <c:pt idx="12660">
                  <c:v>1.307188272476</c:v>
                </c:pt>
                <c:pt idx="12661">
                  <c:v>1.3073979616169999</c:v>
                </c:pt>
                <c:pt idx="12662">
                  <c:v>1.307511687279</c:v>
                </c:pt>
                <c:pt idx="12663">
                  <c:v>1.307594418526</c:v>
                </c:pt>
                <c:pt idx="12664">
                  <c:v>1.307706952095</c:v>
                </c:pt>
                <c:pt idx="12665">
                  <c:v>1.3078126907350001</c:v>
                </c:pt>
                <c:pt idx="12666">
                  <c:v>1.307896494865</c:v>
                </c:pt>
                <c:pt idx="12667">
                  <c:v>1.3079756498340001</c:v>
                </c:pt>
                <c:pt idx="12668">
                  <c:v>1.3080595731739999</c:v>
                </c:pt>
                <c:pt idx="12669">
                  <c:v>1.308143734932</c:v>
                </c:pt>
                <c:pt idx="12670">
                  <c:v>1.3082277774810001</c:v>
                </c:pt>
                <c:pt idx="12671">
                  <c:v>1.3083074092860001</c:v>
                </c:pt>
                <c:pt idx="12672">
                  <c:v>1.3083919286729999</c:v>
                </c:pt>
                <c:pt idx="12673">
                  <c:v>1.3085104227069999</c:v>
                </c:pt>
                <c:pt idx="12674">
                  <c:v>1.3088335990910001</c:v>
                </c:pt>
                <c:pt idx="12675">
                  <c:v>1.309065461159</c:v>
                </c:pt>
                <c:pt idx="12676">
                  <c:v>1.3091523647309999</c:v>
                </c:pt>
                <c:pt idx="12677">
                  <c:v>1.3092414140699999</c:v>
                </c:pt>
                <c:pt idx="12678">
                  <c:v>1.3093335628510001</c:v>
                </c:pt>
                <c:pt idx="12679">
                  <c:v>1.309430599213</c:v>
                </c:pt>
                <c:pt idx="12680">
                  <c:v>1.309522390366</c:v>
                </c:pt>
                <c:pt idx="12681">
                  <c:v>1.3096083402630001</c:v>
                </c:pt>
                <c:pt idx="12682">
                  <c:v>1.3096956014629999</c:v>
                </c:pt>
                <c:pt idx="12683">
                  <c:v>1.3097877502440001</c:v>
                </c:pt>
                <c:pt idx="12684">
                  <c:v>1.3098740577700001</c:v>
                </c:pt>
                <c:pt idx="12685">
                  <c:v>1.309964179993</c:v>
                </c:pt>
                <c:pt idx="12686">
                  <c:v>1.31006026268</c:v>
                </c:pt>
                <c:pt idx="12687">
                  <c:v>1.3101079463959999</c:v>
                </c:pt>
                <c:pt idx="12688">
                  <c:v>1.310196518898</c:v>
                </c:pt>
                <c:pt idx="12689">
                  <c:v>1.3102431297299999</c:v>
                </c:pt>
                <c:pt idx="12690">
                  <c:v>1.3103356361389999</c:v>
                </c:pt>
                <c:pt idx="12691">
                  <c:v>1.3104295730590001</c:v>
                </c:pt>
                <c:pt idx="12692">
                  <c:v>1.31051170826</c:v>
                </c:pt>
                <c:pt idx="12693">
                  <c:v>1.3106317520140001</c:v>
                </c:pt>
                <c:pt idx="12694">
                  <c:v>1.3107515573499999</c:v>
                </c:pt>
                <c:pt idx="12695">
                  <c:v>1.3109350204470001</c:v>
                </c:pt>
                <c:pt idx="12696">
                  <c:v>1.3111690282820001</c:v>
                </c:pt>
                <c:pt idx="12697">
                  <c:v>1.311463236809</c:v>
                </c:pt>
                <c:pt idx="12698">
                  <c:v>1.311787605286</c:v>
                </c:pt>
                <c:pt idx="12699">
                  <c:v>1.3119645118709999</c:v>
                </c:pt>
                <c:pt idx="12700">
                  <c:v>1.312041401863</c:v>
                </c:pt>
                <c:pt idx="12701">
                  <c:v>1.3121159076690001</c:v>
                </c:pt>
                <c:pt idx="12702">
                  <c:v>1.3121907711030001</c:v>
                </c:pt>
                <c:pt idx="12703">
                  <c:v>1.31227684021</c:v>
                </c:pt>
                <c:pt idx="12704">
                  <c:v>1.312390804291</c:v>
                </c:pt>
                <c:pt idx="12705">
                  <c:v>1.3124760389329999</c:v>
                </c:pt>
                <c:pt idx="12706">
                  <c:v>1.312581181526</c:v>
                </c:pt>
                <c:pt idx="12707">
                  <c:v>1.3127913475040001</c:v>
                </c:pt>
                <c:pt idx="12708">
                  <c:v>1.3129435777659999</c:v>
                </c:pt>
                <c:pt idx="12709">
                  <c:v>1.3130879402160001</c:v>
                </c:pt>
                <c:pt idx="12710">
                  <c:v>1.3132990598680001</c:v>
                </c:pt>
                <c:pt idx="12711">
                  <c:v>1.313380479813</c:v>
                </c:pt>
                <c:pt idx="12712">
                  <c:v>1.3134628534320001</c:v>
                </c:pt>
                <c:pt idx="12713">
                  <c:v>1.3135781288149999</c:v>
                </c:pt>
                <c:pt idx="12714">
                  <c:v>1.3136960268019999</c:v>
                </c:pt>
                <c:pt idx="12715">
                  <c:v>1.3138773441310001</c:v>
                </c:pt>
                <c:pt idx="12716">
                  <c:v>1.3142155408859999</c:v>
                </c:pt>
                <c:pt idx="12717">
                  <c:v>1.314532756805</c:v>
                </c:pt>
                <c:pt idx="12718">
                  <c:v>1.314747810364</c:v>
                </c:pt>
                <c:pt idx="12719">
                  <c:v>1.3148699998860001</c:v>
                </c:pt>
                <c:pt idx="12720">
                  <c:v>1.3150629997250001</c:v>
                </c:pt>
                <c:pt idx="12721">
                  <c:v>1.315259695053</c:v>
                </c:pt>
                <c:pt idx="12722">
                  <c:v>1.3154108524320001</c:v>
                </c:pt>
                <c:pt idx="12723">
                  <c:v>1.315731287003</c:v>
                </c:pt>
                <c:pt idx="12724">
                  <c:v>1.3160017728810001</c:v>
                </c:pt>
                <c:pt idx="12725">
                  <c:v>1.3162233829500001</c:v>
                </c:pt>
                <c:pt idx="12726">
                  <c:v>1.3163787126540001</c:v>
                </c:pt>
                <c:pt idx="12727">
                  <c:v>1.3167084455489999</c:v>
                </c:pt>
                <c:pt idx="12728">
                  <c:v>1.3168162107470001</c:v>
                </c:pt>
                <c:pt idx="12729">
                  <c:v>1.3169028759000001</c:v>
                </c:pt>
                <c:pt idx="12730">
                  <c:v>1.3169915676120001</c:v>
                </c:pt>
                <c:pt idx="12731">
                  <c:v>1.3170821666720001</c:v>
                </c:pt>
                <c:pt idx="12732">
                  <c:v>1.317169904709</c:v>
                </c:pt>
                <c:pt idx="12733">
                  <c:v>1.3172614574429999</c:v>
                </c:pt>
                <c:pt idx="12734">
                  <c:v>1.317381262779</c:v>
                </c:pt>
                <c:pt idx="12735">
                  <c:v>1.317570090294</c:v>
                </c:pt>
                <c:pt idx="12736">
                  <c:v>1.3178378343579999</c:v>
                </c:pt>
                <c:pt idx="12737">
                  <c:v>1.3180100917819999</c:v>
                </c:pt>
                <c:pt idx="12738">
                  <c:v>1.318143963814</c:v>
                </c:pt>
                <c:pt idx="12739">
                  <c:v>1.318212151527</c:v>
                </c:pt>
                <c:pt idx="12740">
                  <c:v>1.318283438683</c:v>
                </c:pt>
                <c:pt idx="12741">
                  <c:v>1.3183329105379999</c:v>
                </c:pt>
                <c:pt idx="12742">
                  <c:v>1.3184121847150001</c:v>
                </c:pt>
                <c:pt idx="12743">
                  <c:v>1.3184906244279999</c:v>
                </c:pt>
                <c:pt idx="12744">
                  <c:v>1.3185638189319999</c:v>
                </c:pt>
                <c:pt idx="12745">
                  <c:v>1.318679451942</c:v>
                </c:pt>
                <c:pt idx="12746">
                  <c:v>1.3188402652739999</c:v>
                </c:pt>
                <c:pt idx="12747">
                  <c:v>1.3190244436259999</c:v>
                </c:pt>
                <c:pt idx="12748">
                  <c:v>1.3193529844280001</c:v>
                </c:pt>
                <c:pt idx="12749">
                  <c:v>1.3196918964390001</c:v>
                </c:pt>
                <c:pt idx="12750">
                  <c:v>1.3198487758640001</c:v>
                </c:pt>
                <c:pt idx="12751">
                  <c:v>1.320208668709</c:v>
                </c:pt>
                <c:pt idx="12752">
                  <c:v>1.3203886747360001</c:v>
                </c:pt>
                <c:pt idx="12753">
                  <c:v>1.3204758167270001</c:v>
                </c:pt>
                <c:pt idx="12754">
                  <c:v>1.3205672502520001</c:v>
                </c:pt>
                <c:pt idx="12755">
                  <c:v>1.3206616640090001</c:v>
                </c:pt>
                <c:pt idx="12756">
                  <c:v>1.3207122087480001</c:v>
                </c:pt>
                <c:pt idx="12757">
                  <c:v>1.3208059072489999</c:v>
                </c:pt>
                <c:pt idx="12758">
                  <c:v>1.3208894729609999</c:v>
                </c:pt>
                <c:pt idx="12759">
                  <c:v>1.3210418224330001</c:v>
                </c:pt>
                <c:pt idx="12760">
                  <c:v>1.3211864233020001</c:v>
                </c:pt>
                <c:pt idx="12761">
                  <c:v>1.3214770555499999</c:v>
                </c:pt>
                <c:pt idx="12762">
                  <c:v>1.321783423424</c:v>
                </c:pt>
                <c:pt idx="12763">
                  <c:v>1.3220913410190001</c:v>
                </c:pt>
                <c:pt idx="12764">
                  <c:v>1.3221987485890001</c:v>
                </c:pt>
                <c:pt idx="12765">
                  <c:v>1.322274208069</c:v>
                </c:pt>
                <c:pt idx="12766">
                  <c:v>1.322348356247</c:v>
                </c:pt>
                <c:pt idx="12767">
                  <c:v>1.3224335908889999</c:v>
                </c:pt>
                <c:pt idx="12768">
                  <c:v>1.3226325511929999</c:v>
                </c:pt>
                <c:pt idx="12769">
                  <c:v>1.3229538202290001</c:v>
                </c:pt>
                <c:pt idx="12770">
                  <c:v>1.323291182518</c:v>
                </c:pt>
                <c:pt idx="12771">
                  <c:v>1.32350730896</c:v>
                </c:pt>
                <c:pt idx="12772">
                  <c:v>1.323591828346</c:v>
                </c:pt>
                <c:pt idx="12773">
                  <c:v>1.323684453964</c:v>
                </c:pt>
                <c:pt idx="12774">
                  <c:v>1.323772549629</c:v>
                </c:pt>
                <c:pt idx="12775">
                  <c:v>1.3238214254380001</c:v>
                </c:pt>
                <c:pt idx="12776">
                  <c:v>1.32391679287</c:v>
                </c:pt>
                <c:pt idx="12777">
                  <c:v>1.324012756348</c:v>
                </c:pt>
                <c:pt idx="12778">
                  <c:v>1.3241031169890001</c:v>
                </c:pt>
                <c:pt idx="12779">
                  <c:v>1.3241903781890001</c:v>
                </c:pt>
                <c:pt idx="12780">
                  <c:v>1.3242784738540001</c:v>
                </c:pt>
                <c:pt idx="12781">
                  <c:v>1.3243628740310001</c:v>
                </c:pt>
                <c:pt idx="12782">
                  <c:v>1.32444357872</c:v>
                </c:pt>
                <c:pt idx="12783">
                  <c:v>1.3245263099669999</c:v>
                </c:pt>
                <c:pt idx="12784">
                  <c:v>1.3246068954470001</c:v>
                </c:pt>
                <c:pt idx="12785">
                  <c:v>1.324723601341</c:v>
                </c:pt>
                <c:pt idx="12786">
                  <c:v>1.324940800667</c:v>
                </c:pt>
                <c:pt idx="12787">
                  <c:v>1.3251183032989999</c:v>
                </c:pt>
                <c:pt idx="12788">
                  <c:v>1.325234532356</c:v>
                </c:pt>
                <c:pt idx="12789">
                  <c:v>1.325308561325</c:v>
                </c:pt>
                <c:pt idx="12790">
                  <c:v>1.3253943920139999</c:v>
                </c:pt>
                <c:pt idx="12791">
                  <c:v>1.325504899025</c:v>
                </c:pt>
                <c:pt idx="12792">
                  <c:v>1.3257712125779999</c:v>
                </c:pt>
                <c:pt idx="12793">
                  <c:v>1.3260817527769999</c:v>
                </c:pt>
                <c:pt idx="12794">
                  <c:v>1.3263814449310001</c:v>
                </c:pt>
                <c:pt idx="12795">
                  <c:v>1.326640963554</c:v>
                </c:pt>
                <c:pt idx="12796">
                  <c:v>1.326778531075</c:v>
                </c:pt>
                <c:pt idx="12797">
                  <c:v>1.326928734779</c:v>
                </c:pt>
                <c:pt idx="12798">
                  <c:v>1.3270051479339999</c:v>
                </c:pt>
                <c:pt idx="12799">
                  <c:v>1.3270834684370001</c:v>
                </c:pt>
                <c:pt idx="12800">
                  <c:v>1.3271288871769999</c:v>
                </c:pt>
                <c:pt idx="12801">
                  <c:v>1.3271707296369999</c:v>
                </c:pt>
                <c:pt idx="12802">
                  <c:v>1.3272472620010001</c:v>
                </c:pt>
                <c:pt idx="12803">
                  <c:v>1.3273214101790001</c:v>
                </c:pt>
                <c:pt idx="12804">
                  <c:v>1.3274451494220001</c:v>
                </c:pt>
                <c:pt idx="12805">
                  <c:v>1.3277595043179999</c:v>
                </c:pt>
                <c:pt idx="12806">
                  <c:v>1.327937841415</c:v>
                </c:pt>
                <c:pt idx="12807">
                  <c:v>1.3280614614490001</c:v>
                </c:pt>
                <c:pt idx="12808">
                  <c:v>1.3284105062480001</c:v>
                </c:pt>
                <c:pt idx="12809">
                  <c:v>1.3284959793090001</c:v>
                </c:pt>
                <c:pt idx="12810">
                  <c:v>1.328615665436</c:v>
                </c:pt>
                <c:pt idx="12811">
                  <c:v>1.328941822052</c:v>
                </c:pt>
                <c:pt idx="12812">
                  <c:v>1.3290915489199999</c:v>
                </c:pt>
                <c:pt idx="12813">
                  <c:v>1.3292057514190001</c:v>
                </c:pt>
                <c:pt idx="12814">
                  <c:v>1.3292832374570001</c:v>
                </c:pt>
                <c:pt idx="12815">
                  <c:v>1.329363107681</c:v>
                </c:pt>
                <c:pt idx="12816">
                  <c:v>1.329481363297</c:v>
                </c:pt>
                <c:pt idx="12817">
                  <c:v>1.329805850983</c:v>
                </c:pt>
                <c:pt idx="12818">
                  <c:v>1.329983949661</c:v>
                </c:pt>
                <c:pt idx="12819">
                  <c:v>1.3300932645800001</c:v>
                </c:pt>
                <c:pt idx="12820">
                  <c:v>1.3301944732669999</c:v>
                </c:pt>
                <c:pt idx="12821">
                  <c:v>1.3305214643479999</c:v>
                </c:pt>
                <c:pt idx="12822">
                  <c:v>1.330848813057</c:v>
                </c:pt>
                <c:pt idx="12823">
                  <c:v>1.3311762809750001</c:v>
                </c:pt>
                <c:pt idx="12824">
                  <c:v>1.3315092325210001</c:v>
                </c:pt>
                <c:pt idx="12825">
                  <c:v>1.331773161888</c:v>
                </c:pt>
                <c:pt idx="12826">
                  <c:v>1.3319234848020001</c:v>
                </c:pt>
                <c:pt idx="12827">
                  <c:v>1.3319987058639999</c:v>
                </c:pt>
                <c:pt idx="12828">
                  <c:v>1.3320798873899999</c:v>
                </c:pt>
                <c:pt idx="12829">
                  <c:v>1.332170724869</c:v>
                </c:pt>
                <c:pt idx="12830">
                  <c:v>1.33225440979</c:v>
                </c:pt>
                <c:pt idx="12831">
                  <c:v>1.33237195015</c:v>
                </c:pt>
                <c:pt idx="12832">
                  <c:v>1.332492351532</c:v>
                </c:pt>
                <c:pt idx="12833">
                  <c:v>1.3325706720349999</c:v>
                </c:pt>
                <c:pt idx="12834">
                  <c:v>1.332656502724</c:v>
                </c:pt>
                <c:pt idx="12835">
                  <c:v>1.3327406644819999</c:v>
                </c:pt>
                <c:pt idx="12836">
                  <c:v>1.3328268527980001</c:v>
                </c:pt>
                <c:pt idx="12837">
                  <c:v>1.332914471626</c:v>
                </c:pt>
                <c:pt idx="12838">
                  <c:v>1.3330386877060001</c:v>
                </c:pt>
                <c:pt idx="12839">
                  <c:v>1.333159446716</c:v>
                </c:pt>
                <c:pt idx="12840">
                  <c:v>1.3332804441449999</c:v>
                </c:pt>
                <c:pt idx="12841">
                  <c:v>1.3334336280820001</c:v>
                </c:pt>
                <c:pt idx="12842">
                  <c:v>1.3337740898129999</c:v>
                </c:pt>
                <c:pt idx="12843">
                  <c:v>1.3341048955920001</c:v>
                </c:pt>
                <c:pt idx="12844">
                  <c:v>1.3341799974440001</c:v>
                </c:pt>
                <c:pt idx="12845">
                  <c:v>1.3342909812929999</c:v>
                </c:pt>
                <c:pt idx="12846">
                  <c:v>1.334583282471</c:v>
                </c:pt>
                <c:pt idx="12847">
                  <c:v>1.3349083662029999</c:v>
                </c:pt>
                <c:pt idx="12848">
                  <c:v>1.335030674934</c:v>
                </c:pt>
                <c:pt idx="12849">
                  <c:v>1.3351322412490001</c:v>
                </c:pt>
                <c:pt idx="12850">
                  <c:v>1.335257530212</c:v>
                </c:pt>
                <c:pt idx="12851">
                  <c:v>1.335392475128</c:v>
                </c:pt>
                <c:pt idx="12852">
                  <c:v>1.335722088814</c:v>
                </c:pt>
                <c:pt idx="12853">
                  <c:v>1.335995197296</c:v>
                </c:pt>
                <c:pt idx="12854">
                  <c:v>1.3363013267520001</c:v>
                </c:pt>
                <c:pt idx="12855">
                  <c:v>1.3364540338519999</c:v>
                </c:pt>
                <c:pt idx="12856">
                  <c:v>1.3367865085599999</c:v>
                </c:pt>
                <c:pt idx="12857">
                  <c:v>1.3370959758759999</c:v>
                </c:pt>
                <c:pt idx="12858">
                  <c:v>1.3372147083279999</c:v>
                </c:pt>
                <c:pt idx="12859">
                  <c:v>1.337296247482</c:v>
                </c:pt>
                <c:pt idx="12860">
                  <c:v>1.3374378681179999</c:v>
                </c:pt>
                <c:pt idx="12861">
                  <c:v>1.337769508362</c:v>
                </c:pt>
                <c:pt idx="12862">
                  <c:v>1.3379199504849999</c:v>
                </c:pt>
                <c:pt idx="12863">
                  <c:v>1.3380399942400001</c:v>
                </c:pt>
                <c:pt idx="12864">
                  <c:v>1.338188886642</c:v>
                </c:pt>
                <c:pt idx="12865">
                  <c:v>1.3385066986080001</c:v>
                </c:pt>
                <c:pt idx="12866">
                  <c:v>1.3388037681580001</c:v>
                </c:pt>
                <c:pt idx="12867">
                  <c:v>1.3389452695849999</c:v>
                </c:pt>
                <c:pt idx="12868">
                  <c:v>1.339267253876</c:v>
                </c:pt>
                <c:pt idx="12869">
                  <c:v>1.3395757675169999</c:v>
                </c:pt>
                <c:pt idx="12870">
                  <c:v>1.339896202087</c:v>
                </c:pt>
                <c:pt idx="12871">
                  <c:v>1.340194225311</c:v>
                </c:pt>
                <c:pt idx="12872">
                  <c:v>1.340286016464</c:v>
                </c:pt>
                <c:pt idx="12873">
                  <c:v>1.3404726982120001</c:v>
                </c:pt>
                <c:pt idx="12874">
                  <c:v>1.3407752513889999</c:v>
                </c:pt>
                <c:pt idx="12875">
                  <c:v>1.3410273790359999</c:v>
                </c:pt>
                <c:pt idx="12876">
                  <c:v>1.3411056995390001</c:v>
                </c:pt>
                <c:pt idx="12877">
                  <c:v>1.341220617294</c:v>
                </c:pt>
                <c:pt idx="12878">
                  <c:v>1.3413362503049999</c:v>
                </c:pt>
                <c:pt idx="12879">
                  <c:v>1.341454386711</c:v>
                </c:pt>
                <c:pt idx="12880">
                  <c:v>1.341570138931</c:v>
                </c:pt>
                <c:pt idx="12881">
                  <c:v>1.3419016599660001</c:v>
                </c:pt>
                <c:pt idx="12882">
                  <c:v>1.3421746492390001</c:v>
                </c:pt>
                <c:pt idx="12883">
                  <c:v>1.3423736095429999</c:v>
                </c:pt>
                <c:pt idx="12884">
                  <c:v>1.3425899744030001</c:v>
                </c:pt>
                <c:pt idx="12885">
                  <c:v>1.342912316322</c:v>
                </c:pt>
                <c:pt idx="12886">
                  <c:v>1.3432561159130001</c:v>
                </c:pt>
                <c:pt idx="12887">
                  <c:v>1.3433990478519999</c:v>
                </c:pt>
                <c:pt idx="12888">
                  <c:v>1.3437253236769999</c:v>
                </c:pt>
                <c:pt idx="12889">
                  <c:v>1.3438481092450001</c:v>
                </c:pt>
                <c:pt idx="12890">
                  <c:v>1.3439614772799999</c:v>
                </c:pt>
                <c:pt idx="12891">
                  <c:v>1.3440748453139999</c:v>
                </c:pt>
                <c:pt idx="12892">
                  <c:v>1.3443659543990001</c:v>
                </c:pt>
                <c:pt idx="12893">
                  <c:v>1.3444507122039999</c:v>
                </c:pt>
                <c:pt idx="12894">
                  <c:v>1.3446162939070001</c:v>
                </c:pt>
                <c:pt idx="12895">
                  <c:v>1.3447432518010001</c:v>
                </c:pt>
                <c:pt idx="12896">
                  <c:v>1.3449580669400001</c:v>
                </c:pt>
                <c:pt idx="12897">
                  <c:v>1.345208644867</c:v>
                </c:pt>
                <c:pt idx="12898">
                  <c:v>1.345320940018</c:v>
                </c:pt>
                <c:pt idx="12899">
                  <c:v>1.3453963994980001</c:v>
                </c:pt>
                <c:pt idx="12900">
                  <c:v>1.3454741239550001</c:v>
                </c:pt>
                <c:pt idx="12901">
                  <c:v>1.3455485105510001</c:v>
                </c:pt>
                <c:pt idx="12902">
                  <c:v>1.3456714153289999</c:v>
                </c:pt>
                <c:pt idx="12903">
                  <c:v>1.3457577228549999</c:v>
                </c:pt>
                <c:pt idx="12904">
                  <c:v>1.345841765404</c:v>
                </c:pt>
                <c:pt idx="12905">
                  <c:v>1.3459281921390001</c:v>
                </c:pt>
                <c:pt idx="12906">
                  <c:v>1.3460209369659999</c:v>
                </c:pt>
                <c:pt idx="12907">
                  <c:v>1.346107006073</c:v>
                </c:pt>
                <c:pt idx="12908">
                  <c:v>1.346192359924</c:v>
                </c:pt>
                <c:pt idx="12909">
                  <c:v>1.346274256706</c:v>
                </c:pt>
                <c:pt idx="12910">
                  <c:v>1.3464212417600001</c:v>
                </c:pt>
                <c:pt idx="12911">
                  <c:v>1.3466626405719999</c:v>
                </c:pt>
                <c:pt idx="12912">
                  <c:v>1.34696495533</c:v>
                </c:pt>
                <c:pt idx="12913">
                  <c:v>1.347099900246</c:v>
                </c:pt>
                <c:pt idx="12914">
                  <c:v>1.347174286842</c:v>
                </c:pt>
                <c:pt idx="12915">
                  <c:v>1.347309947014</c:v>
                </c:pt>
                <c:pt idx="12916">
                  <c:v>1.3473975658420001</c:v>
                </c:pt>
                <c:pt idx="12917">
                  <c:v>1.3475730419159999</c:v>
                </c:pt>
                <c:pt idx="12918">
                  <c:v>1.3478779792790001</c:v>
                </c:pt>
                <c:pt idx="12919">
                  <c:v>1.348085999489</c:v>
                </c:pt>
                <c:pt idx="12920">
                  <c:v>1.348168134689</c:v>
                </c:pt>
                <c:pt idx="12921">
                  <c:v>1.3484833240509999</c:v>
                </c:pt>
                <c:pt idx="12922">
                  <c:v>1.348812222481</c:v>
                </c:pt>
                <c:pt idx="12923">
                  <c:v>1.3489295244220001</c:v>
                </c:pt>
                <c:pt idx="12924">
                  <c:v>1.3492376804349999</c:v>
                </c:pt>
                <c:pt idx="12925">
                  <c:v>1.349549889565</c:v>
                </c:pt>
                <c:pt idx="12926">
                  <c:v>1.3497581481930001</c:v>
                </c:pt>
                <c:pt idx="12927">
                  <c:v>1.34989964962</c:v>
                </c:pt>
                <c:pt idx="12928">
                  <c:v>1.3499710559839999</c:v>
                </c:pt>
                <c:pt idx="12929">
                  <c:v>1.350059986115</c:v>
                </c:pt>
                <c:pt idx="12930">
                  <c:v>1.350103974342</c:v>
                </c:pt>
                <c:pt idx="12931">
                  <c:v>1.3501940965649999</c:v>
                </c:pt>
                <c:pt idx="12932">
                  <c:v>1.350236535072</c:v>
                </c:pt>
                <c:pt idx="12933">
                  <c:v>1.350326061249</c:v>
                </c:pt>
                <c:pt idx="12934">
                  <c:v>1.350414276123</c:v>
                </c:pt>
                <c:pt idx="12935">
                  <c:v>1.3506568670270001</c:v>
                </c:pt>
                <c:pt idx="12936">
                  <c:v>1.350802183151</c:v>
                </c:pt>
                <c:pt idx="12937">
                  <c:v>1.3509192466740001</c:v>
                </c:pt>
                <c:pt idx="12938">
                  <c:v>1.3510276079179999</c:v>
                </c:pt>
                <c:pt idx="12939">
                  <c:v>1.351138234138</c:v>
                </c:pt>
                <c:pt idx="12940">
                  <c:v>1.351320028305</c:v>
                </c:pt>
                <c:pt idx="12941">
                  <c:v>1.3514951467509999</c:v>
                </c:pt>
                <c:pt idx="12942">
                  <c:v>1.351816296577</c:v>
                </c:pt>
                <c:pt idx="12943">
                  <c:v>1.351999998093</c:v>
                </c:pt>
                <c:pt idx="12944">
                  <c:v>1.3521227836609999</c:v>
                </c:pt>
                <c:pt idx="12945">
                  <c:v>1.3522080183030001</c:v>
                </c:pt>
                <c:pt idx="12946">
                  <c:v>1.352289676666</c:v>
                </c:pt>
                <c:pt idx="12947">
                  <c:v>1.3523740768429999</c:v>
                </c:pt>
                <c:pt idx="12948">
                  <c:v>1.3524498939509999</c:v>
                </c:pt>
                <c:pt idx="12949">
                  <c:v>1.3525390625</c:v>
                </c:pt>
                <c:pt idx="12950">
                  <c:v>1.3526244163509999</c:v>
                </c:pt>
                <c:pt idx="12951">
                  <c:v>1.3527096509929999</c:v>
                </c:pt>
                <c:pt idx="12952">
                  <c:v>1.3527904748920001</c:v>
                </c:pt>
                <c:pt idx="12953">
                  <c:v>1.3528813123700001</c:v>
                </c:pt>
                <c:pt idx="12954">
                  <c:v>1.3529571294780001</c:v>
                </c:pt>
                <c:pt idx="12955">
                  <c:v>1.353035926819</c:v>
                </c:pt>
                <c:pt idx="12956">
                  <c:v>1.3531881570819999</c:v>
                </c:pt>
                <c:pt idx="12957">
                  <c:v>1.3532972335819999</c:v>
                </c:pt>
                <c:pt idx="12958">
                  <c:v>1.353380560875</c:v>
                </c:pt>
                <c:pt idx="12959">
                  <c:v>1.353469491005</c:v>
                </c:pt>
                <c:pt idx="12960">
                  <c:v>1.353527069092</c:v>
                </c:pt>
                <c:pt idx="12961">
                  <c:v>1.3537670373920001</c:v>
                </c:pt>
                <c:pt idx="12962">
                  <c:v>1.3540784120560001</c:v>
                </c:pt>
                <c:pt idx="12963">
                  <c:v>1.3544292449949999</c:v>
                </c:pt>
                <c:pt idx="12964">
                  <c:v>1.3547970056530001</c:v>
                </c:pt>
                <c:pt idx="12965">
                  <c:v>1.3551852703089999</c:v>
                </c:pt>
                <c:pt idx="12966">
                  <c:v>1.3555853366849999</c:v>
                </c:pt>
                <c:pt idx="12967">
                  <c:v>1.3559957742690001</c:v>
                </c:pt>
                <c:pt idx="12968">
                  <c:v>1.35641336441</c:v>
                </c:pt>
                <c:pt idx="12969">
                  <c:v>1.3568317890170001</c:v>
                </c:pt>
                <c:pt idx="12970">
                  <c:v>1.3572467565540001</c:v>
                </c:pt>
                <c:pt idx="12971">
                  <c:v>1.3574798107149999</c:v>
                </c:pt>
                <c:pt idx="12972">
                  <c:v>1.3576445579530001</c:v>
                </c:pt>
                <c:pt idx="12973">
                  <c:v>1.357777714729</c:v>
                </c:pt>
                <c:pt idx="12974">
                  <c:v>1.3578923940659999</c:v>
                </c:pt>
                <c:pt idx="12975">
                  <c:v>1.357986807823</c:v>
                </c:pt>
                <c:pt idx="12976">
                  <c:v>1.3580683469770001</c:v>
                </c:pt>
                <c:pt idx="12977">
                  <c:v>1.35814011097</c:v>
                </c:pt>
                <c:pt idx="12978">
                  <c:v>1.3582024574280001</c:v>
                </c:pt>
                <c:pt idx="12979">
                  <c:v>1.358263254166</c:v>
                </c:pt>
                <c:pt idx="12980">
                  <c:v>1.35831797123</c:v>
                </c:pt>
                <c:pt idx="12981">
                  <c:v>1.3583667278289999</c:v>
                </c:pt>
                <c:pt idx="12982">
                  <c:v>1.3584152460100001</c:v>
                </c:pt>
                <c:pt idx="12983">
                  <c:v>1.358454227448</c:v>
                </c:pt>
                <c:pt idx="12984">
                  <c:v>1.3584901094440001</c:v>
                </c:pt>
                <c:pt idx="12985">
                  <c:v>1.3585280179979999</c:v>
                </c:pt>
                <c:pt idx="12986">
                  <c:v>1.3585617542270001</c:v>
                </c:pt>
                <c:pt idx="12987">
                  <c:v>1.3585933446880001</c:v>
                </c:pt>
                <c:pt idx="12988">
                  <c:v>1.3586236238480001</c:v>
                </c:pt>
                <c:pt idx="12989">
                  <c:v>1.3586509227750001</c:v>
                </c:pt>
                <c:pt idx="12990">
                  <c:v>1.35867369175</c:v>
                </c:pt>
                <c:pt idx="12991">
                  <c:v>1.3586988449099999</c:v>
                </c:pt>
                <c:pt idx="12992">
                  <c:v>1.3587208986279999</c:v>
                </c:pt>
                <c:pt idx="12993">
                  <c:v>1.358768105507</c:v>
                </c:pt>
                <c:pt idx="12994">
                  <c:v>1.35880792141</c:v>
                </c:pt>
                <c:pt idx="12995">
                  <c:v>1.3588445186610001</c:v>
                </c:pt>
                <c:pt idx="12996">
                  <c:v>1.358880400658</c:v>
                </c:pt>
                <c:pt idx="12997">
                  <c:v>1.3589090108869999</c:v>
                </c:pt>
                <c:pt idx="12998">
                  <c:v>1.358939170837</c:v>
                </c:pt>
                <c:pt idx="12999">
                  <c:v>1.3589656352999999</c:v>
                </c:pt>
                <c:pt idx="13000">
                  <c:v>1.358997583389</c:v>
                </c:pt>
                <c:pt idx="13001">
                  <c:v>1.3590251207349999</c:v>
                </c:pt>
                <c:pt idx="13002">
                  <c:v>1.35905444622</c:v>
                </c:pt>
                <c:pt idx="13003">
                  <c:v>1.359083890915</c:v>
                </c:pt>
                <c:pt idx="13004">
                  <c:v>1.3591122627259999</c:v>
                </c:pt>
                <c:pt idx="13005">
                  <c:v>1.3591347932819999</c:v>
                </c:pt>
                <c:pt idx="13006">
                  <c:v>1.359166741371</c:v>
                </c:pt>
                <c:pt idx="13007">
                  <c:v>1.3591977357859999</c:v>
                </c:pt>
                <c:pt idx="13008">
                  <c:v>1.3592226505280001</c:v>
                </c:pt>
                <c:pt idx="13009">
                  <c:v>1.3592492342</c:v>
                </c:pt>
                <c:pt idx="13010">
                  <c:v>1.3592802286150001</c:v>
                </c:pt>
                <c:pt idx="13011">
                  <c:v>1.3593039512630001</c:v>
                </c:pt>
                <c:pt idx="13012">
                  <c:v>1.3593308925630001</c:v>
                </c:pt>
                <c:pt idx="13013">
                  <c:v>1.3593571186069999</c:v>
                </c:pt>
                <c:pt idx="13014">
                  <c:v>1.3593841791150001</c:v>
                </c:pt>
                <c:pt idx="13015">
                  <c:v>1.359411597252</c:v>
                </c:pt>
                <c:pt idx="13016">
                  <c:v>1.3594380617140001</c:v>
                </c:pt>
                <c:pt idx="13017">
                  <c:v>1.359463810921</c:v>
                </c:pt>
                <c:pt idx="13018">
                  <c:v>1.35948908329</c:v>
                </c:pt>
                <c:pt idx="13019">
                  <c:v>1.359515309334</c:v>
                </c:pt>
                <c:pt idx="13020">
                  <c:v>1.3595402240750001</c:v>
                </c:pt>
                <c:pt idx="13021">
                  <c:v>1.3595682382580001</c:v>
                </c:pt>
                <c:pt idx="13022">
                  <c:v>1.3596079349520001</c:v>
                </c:pt>
                <c:pt idx="13023">
                  <c:v>1.359645366669</c:v>
                </c:pt>
                <c:pt idx="13024">
                  <c:v>1.3596764802929999</c:v>
                </c:pt>
                <c:pt idx="13025">
                  <c:v>1.3597091436390001</c:v>
                </c:pt>
                <c:pt idx="13026">
                  <c:v>1.3597434759139999</c:v>
                </c:pt>
                <c:pt idx="13027">
                  <c:v>1.3597927093510001</c:v>
                </c:pt>
                <c:pt idx="13028">
                  <c:v>1.359860658646</c:v>
                </c:pt>
                <c:pt idx="13029">
                  <c:v>1.3599231243130001</c:v>
                </c:pt>
                <c:pt idx="13030">
                  <c:v>1.3599572181699999</c:v>
                </c:pt>
                <c:pt idx="13031">
                  <c:v>1.3600196838380001</c:v>
                </c:pt>
                <c:pt idx="13032">
                  <c:v>1.360159873962</c:v>
                </c:pt>
                <c:pt idx="13033">
                  <c:v>1.360273957253</c:v>
                </c:pt>
                <c:pt idx="13034">
                  <c:v>1.3603677749630001</c:v>
                </c:pt>
                <c:pt idx="13035">
                  <c:v>1.3604513406750001</c:v>
                </c:pt>
                <c:pt idx="13036">
                  <c:v>1.3604947328570001</c:v>
                </c:pt>
                <c:pt idx="13037">
                  <c:v>1.3605428934099999</c:v>
                </c:pt>
                <c:pt idx="13038">
                  <c:v>1.3606141805650001</c:v>
                </c:pt>
                <c:pt idx="13039">
                  <c:v>1.3606765270229999</c:v>
                </c:pt>
                <c:pt idx="13040">
                  <c:v>1.3608418703080001</c:v>
                </c:pt>
                <c:pt idx="13041">
                  <c:v>1.3609290122990001</c:v>
                </c:pt>
                <c:pt idx="13042">
                  <c:v>1.3610171079640001</c:v>
                </c:pt>
                <c:pt idx="13043">
                  <c:v>1.361159086227</c:v>
                </c:pt>
                <c:pt idx="13044">
                  <c:v>1.361357569695</c:v>
                </c:pt>
                <c:pt idx="13045">
                  <c:v>1.3614933490750001</c:v>
                </c:pt>
                <c:pt idx="13046">
                  <c:v>1.361711144447</c:v>
                </c:pt>
                <c:pt idx="13047">
                  <c:v>1.361926198006</c:v>
                </c:pt>
                <c:pt idx="13048">
                  <c:v>1.3621070384980001</c:v>
                </c:pt>
                <c:pt idx="13049">
                  <c:v>1.3622887134549999</c:v>
                </c:pt>
                <c:pt idx="13050">
                  <c:v>1.3623993396759999</c:v>
                </c:pt>
                <c:pt idx="13051">
                  <c:v>1.3625388145449999</c:v>
                </c:pt>
                <c:pt idx="13052">
                  <c:v>1.362607240677</c:v>
                </c:pt>
                <c:pt idx="13053">
                  <c:v>1.3626863956449999</c:v>
                </c:pt>
                <c:pt idx="13054">
                  <c:v>1.3627277612690001</c:v>
                </c:pt>
                <c:pt idx="13055">
                  <c:v>1.36276948452</c:v>
                </c:pt>
                <c:pt idx="13056">
                  <c:v>1.362817168236</c:v>
                </c:pt>
                <c:pt idx="13057">
                  <c:v>1.362862586975</c:v>
                </c:pt>
                <c:pt idx="13058">
                  <c:v>1.3629084825519999</c:v>
                </c:pt>
                <c:pt idx="13059">
                  <c:v>1.362955331802</c:v>
                </c:pt>
                <c:pt idx="13060">
                  <c:v>1.36299598217</c:v>
                </c:pt>
                <c:pt idx="13061">
                  <c:v>1.363074660301</c:v>
                </c:pt>
                <c:pt idx="13062">
                  <c:v>1.363142371178</c:v>
                </c:pt>
                <c:pt idx="13063">
                  <c:v>1.3632127046589999</c:v>
                </c:pt>
                <c:pt idx="13064">
                  <c:v>1.3633072376249999</c:v>
                </c:pt>
                <c:pt idx="13065">
                  <c:v>1.3634266853329999</c:v>
                </c:pt>
                <c:pt idx="13066">
                  <c:v>1.3635572195050001</c:v>
                </c:pt>
                <c:pt idx="13067">
                  <c:v>1.3638092279430001</c:v>
                </c:pt>
                <c:pt idx="13068">
                  <c:v>1.364006519318</c:v>
                </c:pt>
                <c:pt idx="13069">
                  <c:v>1.3642513751980001</c:v>
                </c:pt>
                <c:pt idx="13070">
                  <c:v>1.364388585091</c:v>
                </c:pt>
                <c:pt idx="13071">
                  <c:v>1.3644971847530001</c:v>
                </c:pt>
                <c:pt idx="13072">
                  <c:v>1.3645582199099999</c:v>
                </c:pt>
                <c:pt idx="13073">
                  <c:v>1.3646148443220001</c:v>
                </c:pt>
                <c:pt idx="13074">
                  <c:v>1.364654779434</c:v>
                </c:pt>
                <c:pt idx="13075">
                  <c:v>1.3647168874740001</c:v>
                </c:pt>
                <c:pt idx="13076">
                  <c:v>1.364975571632</c:v>
                </c:pt>
                <c:pt idx="13077">
                  <c:v>1.3652575016020001</c:v>
                </c:pt>
                <c:pt idx="13078">
                  <c:v>1.365349531174</c:v>
                </c:pt>
                <c:pt idx="13079">
                  <c:v>1.3654154539109999</c:v>
                </c:pt>
                <c:pt idx="13080">
                  <c:v>1.365479230881</c:v>
                </c:pt>
                <c:pt idx="13081">
                  <c:v>1.365578770638</c:v>
                </c:pt>
                <c:pt idx="13082">
                  <c:v>1.3656524419780001</c:v>
                </c:pt>
                <c:pt idx="13083">
                  <c:v>1.3657292127609999</c:v>
                </c:pt>
                <c:pt idx="13084">
                  <c:v>1.365802288055</c:v>
                </c:pt>
                <c:pt idx="13085">
                  <c:v>1.36587536335</c:v>
                </c:pt>
                <c:pt idx="13086">
                  <c:v>1.3659497499469999</c:v>
                </c:pt>
                <c:pt idx="13087">
                  <c:v>1.366136670113</c:v>
                </c:pt>
                <c:pt idx="13088">
                  <c:v>1.3663767576220001</c:v>
                </c:pt>
                <c:pt idx="13089">
                  <c:v>1.3664945364000001</c:v>
                </c:pt>
                <c:pt idx="13090">
                  <c:v>1.36657345295</c:v>
                </c:pt>
                <c:pt idx="13091">
                  <c:v>1.36668908596</c:v>
                </c:pt>
                <c:pt idx="13092">
                  <c:v>1.3667634725569999</c:v>
                </c:pt>
                <c:pt idx="13093">
                  <c:v>1.366844177246</c:v>
                </c:pt>
                <c:pt idx="13094">
                  <c:v>1.366956353188</c:v>
                </c:pt>
                <c:pt idx="13095">
                  <c:v>1.367031574249</c:v>
                </c:pt>
                <c:pt idx="13096">
                  <c:v>1.367112636566</c:v>
                </c:pt>
                <c:pt idx="13097">
                  <c:v>1.367193698883</c:v>
                </c:pt>
                <c:pt idx="13098">
                  <c:v>1.3672831058499999</c:v>
                </c:pt>
                <c:pt idx="13099">
                  <c:v>1.367370843887</c:v>
                </c:pt>
                <c:pt idx="13100">
                  <c:v>1.36745429039</c:v>
                </c:pt>
                <c:pt idx="13101">
                  <c:v>1.3675359487530001</c:v>
                </c:pt>
                <c:pt idx="13102">
                  <c:v>1.367673158646</c:v>
                </c:pt>
                <c:pt idx="13103">
                  <c:v>1.3678359985349999</c:v>
                </c:pt>
                <c:pt idx="13104">
                  <c:v>1.367980957031</c:v>
                </c:pt>
                <c:pt idx="13105">
                  <c:v>1.3680576086039999</c:v>
                </c:pt>
                <c:pt idx="13106">
                  <c:v>1.3681660890580001</c:v>
                </c:pt>
                <c:pt idx="13107">
                  <c:v>1.368272185326</c:v>
                </c:pt>
                <c:pt idx="13108">
                  <c:v>1.368533730507</c:v>
                </c:pt>
                <c:pt idx="13109">
                  <c:v>1.368612408638</c:v>
                </c:pt>
                <c:pt idx="13110">
                  <c:v>1.3686894178390001</c:v>
                </c:pt>
                <c:pt idx="13111">
                  <c:v>1.3687616586689999</c:v>
                </c:pt>
                <c:pt idx="13112">
                  <c:v>1.3688255548479999</c:v>
                </c:pt>
                <c:pt idx="13113">
                  <c:v>1.368864297867</c:v>
                </c:pt>
                <c:pt idx="13114">
                  <c:v>1.368906974792</c:v>
                </c:pt>
                <c:pt idx="13115">
                  <c:v>1.3689482212070001</c:v>
                </c:pt>
                <c:pt idx="13116">
                  <c:v>1.368994116783</c:v>
                </c:pt>
                <c:pt idx="13117">
                  <c:v>1.369042992592</c:v>
                </c:pt>
                <c:pt idx="13118">
                  <c:v>1.3691167831419999</c:v>
                </c:pt>
                <c:pt idx="13119">
                  <c:v>1.369186639786</c:v>
                </c:pt>
                <c:pt idx="13120">
                  <c:v>1.3692551851270001</c:v>
                </c:pt>
                <c:pt idx="13121">
                  <c:v>1.3693283796310001</c:v>
                </c:pt>
                <c:pt idx="13122">
                  <c:v>1.3694062232969999</c:v>
                </c:pt>
                <c:pt idx="13123">
                  <c:v>1.369460344315</c:v>
                </c:pt>
                <c:pt idx="13124">
                  <c:v>1.3695733547210001</c:v>
                </c:pt>
                <c:pt idx="13125">
                  <c:v>1.369906187057</c:v>
                </c:pt>
                <c:pt idx="13126">
                  <c:v>1.370225310326</c:v>
                </c:pt>
                <c:pt idx="13127">
                  <c:v>1.3704046010969999</c:v>
                </c:pt>
                <c:pt idx="13128">
                  <c:v>1.3705551624300001</c:v>
                </c:pt>
                <c:pt idx="13129">
                  <c:v>1.370666265488</c:v>
                </c:pt>
                <c:pt idx="13130">
                  <c:v>1.3709684610370001</c:v>
                </c:pt>
                <c:pt idx="13131">
                  <c:v>1.3710498809809999</c:v>
                </c:pt>
                <c:pt idx="13132">
                  <c:v>1.371162414551</c:v>
                </c:pt>
                <c:pt idx="13133">
                  <c:v>1.3712718486790001</c:v>
                </c:pt>
                <c:pt idx="13134">
                  <c:v>1.3715997934340001</c:v>
                </c:pt>
                <c:pt idx="13135">
                  <c:v>1.371922016144</c:v>
                </c:pt>
                <c:pt idx="13136">
                  <c:v>1.372240543365</c:v>
                </c:pt>
                <c:pt idx="13137">
                  <c:v>1.372507095337</c:v>
                </c:pt>
                <c:pt idx="13138">
                  <c:v>1.372582912445</c:v>
                </c:pt>
                <c:pt idx="13139">
                  <c:v>1.372660040855</c:v>
                </c:pt>
                <c:pt idx="13140">
                  <c:v>1.3727717399599999</c:v>
                </c:pt>
                <c:pt idx="13141">
                  <c:v>1.3730175495150001</c:v>
                </c:pt>
                <c:pt idx="13142">
                  <c:v>1.3732694387440001</c:v>
                </c:pt>
                <c:pt idx="13143">
                  <c:v>1.3734900951389999</c:v>
                </c:pt>
                <c:pt idx="13144">
                  <c:v>1.3737971782680001</c:v>
                </c:pt>
                <c:pt idx="13145">
                  <c:v>1.373871684074</c:v>
                </c:pt>
                <c:pt idx="13146">
                  <c:v>1.373945832253</c:v>
                </c:pt>
                <c:pt idx="13147">
                  <c:v>1.3740265369419999</c:v>
                </c:pt>
                <c:pt idx="13148">
                  <c:v>1.3741616010669999</c:v>
                </c:pt>
                <c:pt idx="13149">
                  <c:v>1.374476790428</c:v>
                </c:pt>
                <c:pt idx="13150">
                  <c:v>1.3747214078900001</c:v>
                </c:pt>
                <c:pt idx="13151">
                  <c:v>1.374905824661</c:v>
                </c:pt>
                <c:pt idx="13152">
                  <c:v>1.3749873638150001</c:v>
                </c:pt>
                <c:pt idx="13153">
                  <c:v>1.375042676926</c:v>
                </c:pt>
                <c:pt idx="13154">
                  <c:v>1.3750938177109999</c:v>
                </c:pt>
                <c:pt idx="13155">
                  <c:v>1.3751730918880001</c:v>
                </c:pt>
                <c:pt idx="13156">
                  <c:v>1.3752813339229999</c:v>
                </c:pt>
                <c:pt idx="13157">
                  <c:v>1.375418543816</c:v>
                </c:pt>
                <c:pt idx="13158">
                  <c:v>1.3755028247829999</c:v>
                </c:pt>
                <c:pt idx="13159">
                  <c:v>1.375581622124</c:v>
                </c:pt>
                <c:pt idx="13160">
                  <c:v>1.3756413459779999</c:v>
                </c:pt>
                <c:pt idx="13161">
                  <c:v>1.375728011131</c:v>
                </c:pt>
                <c:pt idx="13162">
                  <c:v>1.375812888145</c:v>
                </c:pt>
                <c:pt idx="13163">
                  <c:v>1.3759045600890001</c:v>
                </c:pt>
                <c:pt idx="13164">
                  <c:v>1.3759934902190001</c:v>
                </c:pt>
                <c:pt idx="13165">
                  <c:v>1.376079440117</c:v>
                </c:pt>
                <c:pt idx="13166">
                  <c:v>1.3761999607090001</c:v>
                </c:pt>
                <c:pt idx="13167">
                  <c:v>1.376287937164</c:v>
                </c:pt>
                <c:pt idx="13168">
                  <c:v>1.376612901688</c:v>
                </c:pt>
                <c:pt idx="13169">
                  <c:v>1.376708030701</c:v>
                </c:pt>
                <c:pt idx="13170">
                  <c:v>1.376798629761</c:v>
                </c:pt>
                <c:pt idx="13171">
                  <c:v>1.376885056496</c:v>
                </c:pt>
                <c:pt idx="13172">
                  <c:v>1.3769736289979999</c:v>
                </c:pt>
                <c:pt idx="13173">
                  <c:v>1.377053499222</c:v>
                </c:pt>
                <c:pt idx="13174">
                  <c:v>1.3773958683009999</c:v>
                </c:pt>
                <c:pt idx="13175">
                  <c:v>1.3776189088819999</c:v>
                </c:pt>
                <c:pt idx="13176">
                  <c:v>1.3777014017110001</c:v>
                </c:pt>
                <c:pt idx="13177">
                  <c:v>1.3777887821200001</c:v>
                </c:pt>
                <c:pt idx="13178">
                  <c:v>1.377909660339</c:v>
                </c:pt>
                <c:pt idx="13179">
                  <c:v>1.3782577514650001</c:v>
                </c:pt>
                <c:pt idx="13180">
                  <c:v>1.378607988358</c:v>
                </c:pt>
                <c:pt idx="13181">
                  <c:v>1.378781557083</c:v>
                </c:pt>
                <c:pt idx="13182">
                  <c:v>1.3788816928859999</c:v>
                </c:pt>
                <c:pt idx="13183">
                  <c:v>1.379152178764</c:v>
                </c:pt>
                <c:pt idx="13184">
                  <c:v>1.3792139291759999</c:v>
                </c:pt>
                <c:pt idx="13185">
                  <c:v>1.3793636560439999</c:v>
                </c:pt>
                <c:pt idx="13186">
                  <c:v>1.379573941231</c:v>
                </c:pt>
                <c:pt idx="13187">
                  <c:v>1.3796507120129999</c:v>
                </c:pt>
                <c:pt idx="13188">
                  <c:v>1.3797246217729999</c:v>
                </c:pt>
                <c:pt idx="13189">
                  <c:v>1.3798013925549999</c:v>
                </c:pt>
                <c:pt idx="13190">
                  <c:v>1.3798768520360001</c:v>
                </c:pt>
                <c:pt idx="13191">
                  <c:v>1.3799601793289999</c:v>
                </c:pt>
                <c:pt idx="13192">
                  <c:v>1.3800420761109999</c:v>
                </c:pt>
                <c:pt idx="13193">
                  <c:v>1.380125403404</c:v>
                </c:pt>
                <c:pt idx="13194">
                  <c:v>1.380183815956</c:v>
                </c:pt>
                <c:pt idx="13195">
                  <c:v>1.3802347183229999</c:v>
                </c:pt>
                <c:pt idx="13196">
                  <c:v>1.380290031433</c:v>
                </c:pt>
                <c:pt idx="13197">
                  <c:v>1.380339741707</c:v>
                </c:pt>
                <c:pt idx="13198">
                  <c:v>1.3803877830510001</c:v>
                </c:pt>
                <c:pt idx="13199">
                  <c:v>1.3804658651349999</c:v>
                </c:pt>
                <c:pt idx="13200">
                  <c:v>1.380520820618</c:v>
                </c:pt>
                <c:pt idx="13201">
                  <c:v>1.3805727958680001</c:v>
                </c:pt>
                <c:pt idx="13202">
                  <c:v>1.380664944649</c:v>
                </c:pt>
                <c:pt idx="13203">
                  <c:v>1.3807911872859999</c:v>
                </c:pt>
                <c:pt idx="13204">
                  <c:v>1.381139159203</c:v>
                </c:pt>
                <c:pt idx="13205">
                  <c:v>1.381331324577</c:v>
                </c:pt>
                <c:pt idx="13206">
                  <c:v>1.381486415863</c:v>
                </c:pt>
                <c:pt idx="13207">
                  <c:v>1.381836771965</c:v>
                </c:pt>
                <c:pt idx="13208">
                  <c:v>1.382079362869</c:v>
                </c:pt>
                <c:pt idx="13209">
                  <c:v>1.382247805595</c:v>
                </c:pt>
                <c:pt idx="13210">
                  <c:v>1.382577896118</c:v>
                </c:pt>
                <c:pt idx="13211">
                  <c:v>1.3828018903729999</c:v>
                </c:pt>
                <c:pt idx="13212">
                  <c:v>1.382951259613</c:v>
                </c:pt>
                <c:pt idx="13213">
                  <c:v>1.3833067417139999</c:v>
                </c:pt>
                <c:pt idx="13214">
                  <c:v>1.383454322815</c:v>
                </c:pt>
                <c:pt idx="13215">
                  <c:v>1.3836046457290001</c:v>
                </c:pt>
                <c:pt idx="13216">
                  <c:v>1.383781909943</c:v>
                </c:pt>
                <c:pt idx="13217">
                  <c:v>1.383868336678</c:v>
                </c:pt>
                <c:pt idx="13218">
                  <c:v>1.3839558362960001</c:v>
                </c:pt>
                <c:pt idx="13219">
                  <c:v>1.384042620659</c:v>
                </c:pt>
                <c:pt idx="13220">
                  <c:v>1.384128332138</c:v>
                </c:pt>
                <c:pt idx="13221">
                  <c:v>1.3844305276869999</c:v>
                </c:pt>
                <c:pt idx="13222">
                  <c:v>1.384650468826</c:v>
                </c:pt>
                <c:pt idx="13223">
                  <c:v>1.3847620487209999</c:v>
                </c:pt>
                <c:pt idx="13224">
                  <c:v>1.3848528862</c:v>
                </c:pt>
                <c:pt idx="13225">
                  <c:v>1.384935617447</c:v>
                </c:pt>
                <c:pt idx="13226">
                  <c:v>1.3849936723709999</c:v>
                </c:pt>
                <c:pt idx="13227">
                  <c:v>1.3850755691529999</c:v>
                </c:pt>
                <c:pt idx="13228">
                  <c:v>1.38515818119</c:v>
                </c:pt>
                <c:pt idx="13229">
                  <c:v>1.38524377346</c:v>
                </c:pt>
                <c:pt idx="13230">
                  <c:v>1.3853310346600001</c:v>
                </c:pt>
                <c:pt idx="13231">
                  <c:v>1.3856644630429999</c:v>
                </c:pt>
                <c:pt idx="13232">
                  <c:v>1.385933041573</c:v>
                </c:pt>
                <c:pt idx="13233">
                  <c:v>1.3860148191449999</c:v>
                </c:pt>
                <c:pt idx="13234">
                  <c:v>1.3861294984820001</c:v>
                </c:pt>
                <c:pt idx="13235">
                  <c:v>1.3862543106080001</c:v>
                </c:pt>
                <c:pt idx="13236">
                  <c:v>1.386381268501</c:v>
                </c:pt>
                <c:pt idx="13237">
                  <c:v>1.3864767551420001</c:v>
                </c:pt>
                <c:pt idx="13238">
                  <c:v>1.3867995738979999</c:v>
                </c:pt>
                <c:pt idx="13239">
                  <c:v>1.3871628046040001</c:v>
                </c:pt>
                <c:pt idx="13240">
                  <c:v>1.387280344963</c:v>
                </c:pt>
                <c:pt idx="13241">
                  <c:v>1.387397289276</c:v>
                </c:pt>
                <c:pt idx="13242">
                  <c:v>1.3874789476389999</c:v>
                </c:pt>
                <c:pt idx="13243">
                  <c:v>1.3875702619550001</c:v>
                </c:pt>
                <c:pt idx="13244">
                  <c:v>1.387659311295</c:v>
                </c:pt>
                <c:pt idx="13245">
                  <c:v>1.3877602815629999</c:v>
                </c:pt>
                <c:pt idx="13246">
                  <c:v>1.3878128528589999</c:v>
                </c:pt>
                <c:pt idx="13247">
                  <c:v>1.3878647089</c:v>
                </c:pt>
                <c:pt idx="13248">
                  <c:v>1.3879173994059999</c:v>
                </c:pt>
                <c:pt idx="13249">
                  <c:v>1.3879730701449999</c:v>
                </c:pt>
                <c:pt idx="13250">
                  <c:v>1.3880277872090001</c:v>
                </c:pt>
                <c:pt idx="13251">
                  <c:v>1.3880803585049999</c:v>
                </c:pt>
                <c:pt idx="13252">
                  <c:v>1.3881353139879999</c:v>
                </c:pt>
                <c:pt idx="13253">
                  <c:v>1.3881901502609999</c:v>
                </c:pt>
                <c:pt idx="13254">
                  <c:v>1.388242840767</c:v>
                </c:pt>
                <c:pt idx="13255">
                  <c:v>1.388293504715</c:v>
                </c:pt>
                <c:pt idx="13256">
                  <c:v>1.3883420228959999</c:v>
                </c:pt>
                <c:pt idx="13257">
                  <c:v>1.3884335756299999</c:v>
                </c:pt>
                <c:pt idx="13258">
                  <c:v>1.3885521888729999</c:v>
                </c:pt>
                <c:pt idx="13259">
                  <c:v>1.388657927513</c:v>
                </c:pt>
                <c:pt idx="13260">
                  <c:v>1.388847947121</c:v>
                </c:pt>
                <c:pt idx="13261">
                  <c:v>1.3891886472699999</c:v>
                </c:pt>
                <c:pt idx="13262">
                  <c:v>1.3895169496540001</c:v>
                </c:pt>
                <c:pt idx="13263">
                  <c:v>1.389813899994</c:v>
                </c:pt>
                <c:pt idx="13264">
                  <c:v>1.389892458916</c:v>
                </c:pt>
                <c:pt idx="13265">
                  <c:v>1.389970064163</c:v>
                </c:pt>
                <c:pt idx="13266">
                  <c:v>1.3900222778319999</c:v>
                </c:pt>
                <c:pt idx="13267">
                  <c:v>1.3900753259659999</c:v>
                </c:pt>
                <c:pt idx="13268">
                  <c:v>1.3901259899139999</c:v>
                </c:pt>
                <c:pt idx="13269">
                  <c:v>1.3902057409290001</c:v>
                </c:pt>
                <c:pt idx="13270">
                  <c:v>1.39025592804</c:v>
                </c:pt>
                <c:pt idx="13271">
                  <c:v>1.390304207802</c:v>
                </c:pt>
                <c:pt idx="13272">
                  <c:v>1.3903828859330001</c:v>
                </c:pt>
                <c:pt idx="13273">
                  <c:v>1.3904638290410001</c:v>
                </c:pt>
                <c:pt idx="13274">
                  <c:v>1.390612721443</c:v>
                </c:pt>
                <c:pt idx="13275">
                  <c:v>1.3907222747800001</c:v>
                </c:pt>
                <c:pt idx="13276">
                  <c:v>1.390803694725</c:v>
                </c:pt>
                <c:pt idx="13277">
                  <c:v>1.3908538818359999</c:v>
                </c:pt>
                <c:pt idx="13278">
                  <c:v>1.3909288644790001</c:v>
                </c:pt>
                <c:pt idx="13279">
                  <c:v>1.3909987211229999</c:v>
                </c:pt>
                <c:pt idx="13280">
                  <c:v>1.3910491466520001</c:v>
                </c:pt>
                <c:pt idx="13281">
                  <c:v>1.3911526203160001</c:v>
                </c:pt>
                <c:pt idx="13282">
                  <c:v>1.391235470772</c:v>
                </c:pt>
                <c:pt idx="13283">
                  <c:v>1.3913228511810001</c:v>
                </c:pt>
                <c:pt idx="13284">
                  <c:v>1.391409516335</c:v>
                </c:pt>
                <c:pt idx="13285">
                  <c:v>1.3915287256240001</c:v>
                </c:pt>
                <c:pt idx="13286">
                  <c:v>1.391860485077</c:v>
                </c:pt>
                <c:pt idx="13287">
                  <c:v>1.3921704292299999</c:v>
                </c:pt>
                <c:pt idx="13288">
                  <c:v>1.392254710197</c:v>
                </c:pt>
                <c:pt idx="13289">
                  <c:v>1.3923382759089999</c:v>
                </c:pt>
                <c:pt idx="13290">
                  <c:v>1.392428159714</c:v>
                </c:pt>
                <c:pt idx="13291">
                  <c:v>1.3925160169599999</c:v>
                </c:pt>
                <c:pt idx="13292">
                  <c:v>1.3925976753230001</c:v>
                </c:pt>
                <c:pt idx="13293">
                  <c:v>1.3927775621409999</c:v>
                </c:pt>
                <c:pt idx="13294">
                  <c:v>1.3930034637449999</c:v>
                </c:pt>
                <c:pt idx="13295">
                  <c:v>1.393123269081</c:v>
                </c:pt>
                <c:pt idx="13296">
                  <c:v>1.393243312836</c:v>
                </c:pt>
                <c:pt idx="13297">
                  <c:v>1.3933959007259999</c:v>
                </c:pt>
                <c:pt idx="13298">
                  <c:v>1.3935543298719999</c:v>
                </c:pt>
                <c:pt idx="13299">
                  <c:v>1.39367878437</c:v>
                </c:pt>
                <c:pt idx="13300">
                  <c:v>1.393763780594</c:v>
                </c:pt>
                <c:pt idx="13301">
                  <c:v>1.3938516378400001</c:v>
                </c:pt>
                <c:pt idx="13302">
                  <c:v>1.3939729928969999</c:v>
                </c:pt>
                <c:pt idx="13303">
                  <c:v>1.394088387489</c:v>
                </c:pt>
                <c:pt idx="13304">
                  <c:v>1.3944375514980001</c:v>
                </c:pt>
                <c:pt idx="13305">
                  <c:v>1.3947576284409999</c:v>
                </c:pt>
                <c:pt idx="13306">
                  <c:v>1.3949440717699999</c:v>
                </c:pt>
                <c:pt idx="13307">
                  <c:v>1.395256519318</c:v>
                </c:pt>
                <c:pt idx="13308">
                  <c:v>1.395406723022</c:v>
                </c:pt>
                <c:pt idx="13309">
                  <c:v>1.3954846858979999</c:v>
                </c:pt>
                <c:pt idx="13310">
                  <c:v>1.395564436913</c:v>
                </c:pt>
                <c:pt idx="13311">
                  <c:v>1.3956077098849999</c:v>
                </c:pt>
                <c:pt idx="13312">
                  <c:v>1.3956750631329999</c:v>
                </c:pt>
                <c:pt idx="13313">
                  <c:v>1.395723104477</c:v>
                </c:pt>
                <c:pt idx="13314">
                  <c:v>1.3957724571229999</c:v>
                </c:pt>
                <c:pt idx="13315">
                  <c:v>1.395858168602</c:v>
                </c:pt>
                <c:pt idx="13316">
                  <c:v>1.3959456682210001</c:v>
                </c:pt>
                <c:pt idx="13317">
                  <c:v>1.396032810211</c:v>
                </c:pt>
                <c:pt idx="13318">
                  <c:v>1.396115541458</c:v>
                </c:pt>
                <c:pt idx="13319">
                  <c:v>1.3961970806120001</c:v>
                </c:pt>
                <c:pt idx="13320">
                  <c:v>1.3962796926500001</c:v>
                </c:pt>
                <c:pt idx="13321">
                  <c:v>1.3964300155639999</c:v>
                </c:pt>
                <c:pt idx="13322">
                  <c:v>1.396578550339</c:v>
                </c:pt>
                <c:pt idx="13323">
                  <c:v>1.3967943191529999</c:v>
                </c:pt>
                <c:pt idx="13324">
                  <c:v>1.3971596956250001</c:v>
                </c:pt>
                <c:pt idx="13325">
                  <c:v>1.3975231647490001</c:v>
                </c:pt>
                <c:pt idx="13326">
                  <c:v>1.397674798965</c:v>
                </c:pt>
                <c:pt idx="13327">
                  <c:v>1.397801756859</c:v>
                </c:pt>
                <c:pt idx="13328">
                  <c:v>1.3978896141049999</c:v>
                </c:pt>
                <c:pt idx="13329">
                  <c:v>1.3979802131650001</c:v>
                </c:pt>
                <c:pt idx="13330">
                  <c:v>1.398074150085</c:v>
                </c:pt>
                <c:pt idx="13331">
                  <c:v>1.398164510727</c:v>
                </c:pt>
                <c:pt idx="13332">
                  <c:v>1.3982504606249999</c:v>
                </c:pt>
                <c:pt idx="13333">
                  <c:v>1.398365736008</c:v>
                </c:pt>
                <c:pt idx="13334">
                  <c:v>1.398695588112</c:v>
                </c:pt>
                <c:pt idx="13335">
                  <c:v>1.398832321167</c:v>
                </c:pt>
                <c:pt idx="13336">
                  <c:v>1.3989146947860001</c:v>
                </c:pt>
                <c:pt idx="13337">
                  <c:v>1.39903819561</c:v>
                </c:pt>
                <c:pt idx="13338">
                  <c:v>1.399231791496</c:v>
                </c:pt>
                <c:pt idx="13339">
                  <c:v>1.399564743042</c:v>
                </c:pt>
                <c:pt idx="13340">
                  <c:v>1.399904966354</c:v>
                </c:pt>
                <c:pt idx="13341">
                  <c:v>1.4000759124760001</c:v>
                </c:pt>
                <c:pt idx="13342">
                  <c:v>1.4004181623459999</c:v>
                </c:pt>
                <c:pt idx="13343">
                  <c:v>1.4005060195920001</c:v>
                </c:pt>
                <c:pt idx="13344">
                  <c:v>1.400582551956</c:v>
                </c:pt>
                <c:pt idx="13345">
                  <c:v>1.400636315346</c:v>
                </c:pt>
                <c:pt idx="13346">
                  <c:v>1.4007405042650001</c:v>
                </c:pt>
                <c:pt idx="13347">
                  <c:v>1.4008271694179999</c:v>
                </c:pt>
                <c:pt idx="13348">
                  <c:v>1.4010057449340001</c:v>
                </c:pt>
                <c:pt idx="13349">
                  <c:v>1.401117563248</c:v>
                </c:pt>
                <c:pt idx="13350">
                  <c:v>1.4011914730070001</c:v>
                </c:pt>
                <c:pt idx="13351">
                  <c:v>1.4012743234630001</c:v>
                </c:pt>
                <c:pt idx="13352">
                  <c:v>1.4013513326639999</c:v>
                </c:pt>
                <c:pt idx="13353">
                  <c:v>1.4014478921889999</c:v>
                </c:pt>
                <c:pt idx="13354">
                  <c:v>1.4017667770390001</c:v>
                </c:pt>
                <c:pt idx="13355">
                  <c:v>1.401850938797</c:v>
                </c:pt>
                <c:pt idx="13356">
                  <c:v>1.401945948601</c:v>
                </c:pt>
                <c:pt idx="13357">
                  <c:v>1.402041077614</c:v>
                </c:pt>
                <c:pt idx="13358">
                  <c:v>1.402124762535</c:v>
                </c:pt>
                <c:pt idx="13359">
                  <c:v>1.402445912361</c:v>
                </c:pt>
                <c:pt idx="13360">
                  <c:v>1.402529358864</c:v>
                </c:pt>
                <c:pt idx="13361">
                  <c:v>1.4026156663889999</c:v>
                </c:pt>
                <c:pt idx="13362">
                  <c:v>1.4027051925659999</c:v>
                </c:pt>
                <c:pt idx="13363">
                  <c:v>1.402792930603</c:v>
                </c:pt>
                <c:pt idx="13364">
                  <c:v>1.4030302762989999</c:v>
                </c:pt>
                <c:pt idx="13365">
                  <c:v>1.403159618378</c:v>
                </c:pt>
                <c:pt idx="13366">
                  <c:v>1.4032459259029999</c:v>
                </c:pt>
                <c:pt idx="13367">
                  <c:v>1.403337597847</c:v>
                </c:pt>
                <c:pt idx="13368">
                  <c:v>1.403426408768</c:v>
                </c:pt>
                <c:pt idx="13369">
                  <c:v>1.4035439491270001</c:v>
                </c:pt>
                <c:pt idx="13370">
                  <c:v>1.4038301706309999</c:v>
                </c:pt>
                <c:pt idx="13371">
                  <c:v>1.4041333198549999</c:v>
                </c:pt>
                <c:pt idx="13372">
                  <c:v>1.4043143987660001</c:v>
                </c:pt>
                <c:pt idx="13373">
                  <c:v>1.404399871826</c:v>
                </c:pt>
                <c:pt idx="13374">
                  <c:v>1.4044814109799999</c:v>
                </c:pt>
                <c:pt idx="13375">
                  <c:v>1.4045625925059999</c:v>
                </c:pt>
                <c:pt idx="13376">
                  <c:v>1.404638648033</c:v>
                </c:pt>
                <c:pt idx="13377">
                  <c:v>1.4047449827189999</c:v>
                </c:pt>
                <c:pt idx="13378">
                  <c:v>1.404830574989</c:v>
                </c:pt>
                <c:pt idx="13379">
                  <c:v>1.4049121141430001</c:v>
                </c:pt>
                <c:pt idx="13380">
                  <c:v>1.4050313234330001</c:v>
                </c:pt>
                <c:pt idx="13381">
                  <c:v>1.405353546143</c:v>
                </c:pt>
                <c:pt idx="13382">
                  <c:v>1.4056558609009999</c:v>
                </c:pt>
                <c:pt idx="13383">
                  <c:v>1.4057359695430001</c:v>
                </c:pt>
                <c:pt idx="13384">
                  <c:v>1.405789613724</c:v>
                </c:pt>
                <c:pt idx="13385">
                  <c:v>1.4058743715290001</c:v>
                </c:pt>
                <c:pt idx="13386">
                  <c:v>1.4060724973680001</c:v>
                </c:pt>
                <c:pt idx="13387">
                  <c:v>1.4062250852580001</c:v>
                </c:pt>
                <c:pt idx="13388">
                  <c:v>1.4063228368759999</c:v>
                </c:pt>
                <c:pt idx="13389">
                  <c:v>1.406646728516</c:v>
                </c:pt>
                <c:pt idx="13390">
                  <c:v>1.4067981243130001</c:v>
                </c:pt>
                <c:pt idx="13391">
                  <c:v>1.40687930584</c:v>
                </c:pt>
                <c:pt idx="13392">
                  <c:v>1.4069646596909999</c:v>
                </c:pt>
                <c:pt idx="13393">
                  <c:v>1.4070500135420001</c:v>
                </c:pt>
                <c:pt idx="13394">
                  <c:v>1.4071356058119999</c:v>
                </c:pt>
                <c:pt idx="13395">
                  <c:v>1.407506346703</c:v>
                </c:pt>
                <c:pt idx="13396">
                  <c:v>1.407836914063</c:v>
                </c:pt>
                <c:pt idx="13397">
                  <c:v>1.4080274105070001</c:v>
                </c:pt>
                <c:pt idx="13398">
                  <c:v>1.408146262169</c:v>
                </c:pt>
                <c:pt idx="13399">
                  <c:v>1.408364415169</c:v>
                </c:pt>
                <c:pt idx="13400">
                  <c:v>1.40869474411</c:v>
                </c:pt>
                <c:pt idx="13401">
                  <c:v>1.4090441465379999</c:v>
                </c:pt>
                <c:pt idx="13402">
                  <c:v>1.409274697304</c:v>
                </c:pt>
                <c:pt idx="13403">
                  <c:v>1.4095948934560001</c:v>
                </c:pt>
                <c:pt idx="13404">
                  <c:v>1.4097774028779999</c:v>
                </c:pt>
                <c:pt idx="13405">
                  <c:v>1.41012108326</c:v>
                </c:pt>
                <c:pt idx="13406">
                  <c:v>1.4102642536159999</c:v>
                </c:pt>
                <c:pt idx="13407">
                  <c:v>1.410533070564</c:v>
                </c:pt>
                <c:pt idx="13408">
                  <c:v>1.410695195198</c:v>
                </c:pt>
                <c:pt idx="13409">
                  <c:v>1.410814762115</c:v>
                </c:pt>
                <c:pt idx="13410">
                  <c:v>1.4108936786649999</c:v>
                </c:pt>
                <c:pt idx="13411">
                  <c:v>1.410980224609</c:v>
                </c:pt>
                <c:pt idx="13412">
                  <c:v>1.4110635519029999</c:v>
                </c:pt>
                <c:pt idx="13413">
                  <c:v>1.4111506938930001</c:v>
                </c:pt>
                <c:pt idx="13414">
                  <c:v>1.4112386703490001</c:v>
                </c:pt>
                <c:pt idx="13415">
                  <c:v>1.4113285541530001</c:v>
                </c:pt>
                <c:pt idx="13416">
                  <c:v>1.4114174842830001</c:v>
                </c:pt>
                <c:pt idx="13417">
                  <c:v>1.411502480507</c:v>
                </c:pt>
                <c:pt idx="13418">
                  <c:v>1.411585450172</c:v>
                </c:pt>
                <c:pt idx="13419">
                  <c:v>1.4116607904430001</c:v>
                </c:pt>
                <c:pt idx="13420">
                  <c:v>1.411772727966</c:v>
                </c:pt>
                <c:pt idx="13421">
                  <c:v>1.41208922863</c:v>
                </c:pt>
                <c:pt idx="13422">
                  <c:v>1.412389159203</c:v>
                </c:pt>
                <c:pt idx="13423">
                  <c:v>1.412502408028</c:v>
                </c:pt>
                <c:pt idx="13424">
                  <c:v>1.4125877618789999</c:v>
                </c:pt>
                <c:pt idx="13425">
                  <c:v>1.412749290466</c:v>
                </c:pt>
                <c:pt idx="13426">
                  <c:v>1.4128570556640001</c:v>
                </c:pt>
                <c:pt idx="13427">
                  <c:v>1.412939190865</c:v>
                </c:pt>
                <c:pt idx="13428">
                  <c:v>1.413026690483</c:v>
                </c:pt>
                <c:pt idx="13429">
                  <c:v>1.4131106138230001</c:v>
                </c:pt>
                <c:pt idx="13430">
                  <c:v>1.4132223129270001</c:v>
                </c:pt>
                <c:pt idx="13431">
                  <c:v>1.4133625030520001</c:v>
                </c:pt>
                <c:pt idx="13432">
                  <c:v>1.413451194763</c:v>
                </c:pt>
                <c:pt idx="13433">
                  <c:v>1.413533210754</c:v>
                </c:pt>
                <c:pt idx="13434">
                  <c:v>1.4135842323300001</c:v>
                </c:pt>
                <c:pt idx="13435">
                  <c:v>1.413628101349</c:v>
                </c:pt>
                <c:pt idx="13436">
                  <c:v>1.413668513298</c:v>
                </c:pt>
                <c:pt idx="13437">
                  <c:v>1.4137167930600001</c:v>
                </c:pt>
                <c:pt idx="13438">
                  <c:v>1.413787841797</c:v>
                </c:pt>
                <c:pt idx="13439">
                  <c:v>1.413870811462</c:v>
                </c:pt>
                <c:pt idx="13440">
                  <c:v>1.4139628410339999</c:v>
                </c:pt>
                <c:pt idx="13441">
                  <c:v>1.414052009583</c:v>
                </c:pt>
                <c:pt idx="13442">
                  <c:v>1.4141730070109999</c:v>
                </c:pt>
                <c:pt idx="13443">
                  <c:v>1.4143880605700001</c:v>
                </c:pt>
                <c:pt idx="13444">
                  <c:v>1.4145693778990001</c:v>
                </c:pt>
                <c:pt idx="13445">
                  <c:v>1.4147273302079999</c:v>
                </c:pt>
                <c:pt idx="13446">
                  <c:v>1.4148825407029999</c:v>
                </c:pt>
                <c:pt idx="13447">
                  <c:v>1.415012955666</c:v>
                </c:pt>
                <c:pt idx="13448">
                  <c:v>1.4151039123539999</c:v>
                </c:pt>
                <c:pt idx="13449">
                  <c:v>1.4151978492740001</c:v>
                </c:pt>
                <c:pt idx="13450">
                  <c:v>1.4152897596359999</c:v>
                </c:pt>
                <c:pt idx="13451">
                  <c:v>1.415371417999</c:v>
                </c:pt>
                <c:pt idx="13452">
                  <c:v>1.4154496192929999</c:v>
                </c:pt>
                <c:pt idx="13453">
                  <c:v>1.415531992912</c:v>
                </c:pt>
                <c:pt idx="13454">
                  <c:v>1.4156203269959999</c:v>
                </c:pt>
                <c:pt idx="13455">
                  <c:v>1.415739536285</c:v>
                </c:pt>
                <c:pt idx="13456">
                  <c:v>1.4159201383590001</c:v>
                </c:pt>
                <c:pt idx="13457">
                  <c:v>1.4162524938579999</c:v>
                </c:pt>
                <c:pt idx="13458">
                  <c:v>1.41659283638</c:v>
                </c:pt>
                <c:pt idx="13459">
                  <c:v>1.41690158844</c:v>
                </c:pt>
                <c:pt idx="13460">
                  <c:v>1.4170635938639999</c:v>
                </c:pt>
                <c:pt idx="13461">
                  <c:v>1.4172188043589999</c:v>
                </c:pt>
                <c:pt idx="13462">
                  <c:v>1.4173362255099999</c:v>
                </c:pt>
                <c:pt idx="13463">
                  <c:v>1.417425513268</c:v>
                </c:pt>
                <c:pt idx="13464">
                  <c:v>1.4175167083739999</c:v>
                </c:pt>
                <c:pt idx="13465">
                  <c:v>1.417604327202</c:v>
                </c:pt>
                <c:pt idx="13466">
                  <c:v>1.4176893234250001</c:v>
                </c:pt>
                <c:pt idx="13467">
                  <c:v>1.417800188065</c:v>
                </c:pt>
                <c:pt idx="13468">
                  <c:v>1.4178825616840001</c:v>
                </c:pt>
                <c:pt idx="13469">
                  <c:v>1.417931318283</c:v>
                </c:pt>
                <c:pt idx="13470">
                  <c:v>1.4179838895800001</c:v>
                </c:pt>
                <c:pt idx="13471">
                  <c:v>1.4180397987369999</c:v>
                </c:pt>
                <c:pt idx="13472">
                  <c:v>1.418090820313</c:v>
                </c:pt>
                <c:pt idx="13473">
                  <c:v>1.4181516170499999</c:v>
                </c:pt>
                <c:pt idx="13474">
                  <c:v>1.4182398319239999</c:v>
                </c:pt>
                <c:pt idx="13475">
                  <c:v>1.4183971881869999</c:v>
                </c:pt>
                <c:pt idx="13476">
                  <c:v>1.418484926224</c:v>
                </c:pt>
                <c:pt idx="13477">
                  <c:v>1.4188314676280001</c:v>
                </c:pt>
                <c:pt idx="13478">
                  <c:v>1.419093728065</c:v>
                </c:pt>
                <c:pt idx="13479">
                  <c:v>1.419259190559</c:v>
                </c:pt>
                <c:pt idx="13480">
                  <c:v>1.41959810257</c:v>
                </c:pt>
                <c:pt idx="13481">
                  <c:v>1.4196820259089999</c:v>
                </c:pt>
                <c:pt idx="13482">
                  <c:v>1.419729232788</c:v>
                </c:pt>
                <c:pt idx="13483">
                  <c:v>1.4197777509689999</c:v>
                </c:pt>
                <c:pt idx="13484">
                  <c:v>1.419829487801</c:v>
                </c:pt>
                <c:pt idx="13485">
                  <c:v>1.419879198074</c:v>
                </c:pt>
                <c:pt idx="13486">
                  <c:v>1.4199275970459999</c:v>
                </c:pt>
                <c:pt idx="13487">
                  <c:v>1.419978618622</c:v>
                </c:pt>
                <c:pt idx="13488">
                  <c:v>1.4200305938719999</c:v>
                </c:pt>
                <c:pt idx="13489">
                  <c:v>1.4200809001920001</c:v>
                </c:pt>
                <c:pt idx="13490">
                  <c:v>1.420135617256</c:v>
                </c:pt>
                <c:pt idx="13491">
                  <c:v>1.4201898574830001</c:v>
                </c:pt>
                <c:pt idx="13492">
                  <c:v>1.4202432632449999</c:v>
                </c:pt>
                <c:pt idx="13493">
                  <c:v>1.420295000076</c:v>
                </c:pt>
                <c:pt idx="13494">
                  <c:v>1.4203466176990001</c:v>
                </c:pt>
                <c:pt idx="13495">
                  <c:v>1.4203964471820001</c:v>
                </c:pt>
                <c:pt idx="13496">
                  <c:v>1.4204496145250001</c:v>
                </c:pt>
                <c:pt idx="13497">
                  <c:v>1.4205005168910001</c:v>
                </c:pt>
                <c:pt idx="13498">
                  <c:v>1.420595049858</c:v>
                </c:pt>
                <c:pt idx="13499">
                  <c:v>1.420683860779</c:v>
                </c:pt>
                <c:pt idx="13500">
                  <c:v>1.420766830444</c:v>
                </c:pt>
                <c:pt idx="13501">
                  <c:v>1.4208886623379999</c:v>
                </c:pt>
                <c:pt idx="13502">
                  <c:v>1.420973300934</c:v>
                </c:pt>
                <c:pt idx="13503">
                  <c:v>1.4210524559019999</c:v>
                </c:pt>
                <c:pt idx="13504">
                  <c:v>1.421305656433</c:v>
                </c:pt>
                <c:pt idx="13505">
                  <c:v>1.421615958214</c:v>
                </c:pt>
                <c:pt idx="13506">
                  <c:v>1.421754598618</c:v>
                </c:pt>
                <c:pt idx="13507">
                  <c:v>1.4218324422840001</c:v>
                </c:pt>
                <c:pt idx="13508">
                  <c:v>1.4219096899029999</c:v>
                </c:pt>
                <c:pt idx="13509">
                  <c:v>1.4219868183140001</c:v>
                </c:pt>
                <c:pt idx="13510">
                  <c:v>1.422093033791</c:v>
                </c:pt>
                <c:pt idx="13511">
                  <c:v>1.422168135643</c:v>
                </c:pt>
                <c:pt idx="13512">
                  <c:v>1.422312021255</c:v>
                </c:pt>
                <c:pt idx="13513">
                  <c:v>1.4225189685820001</c:v>
                </c:pt>
                <c:pt idx="13514">
                  <c:v>1.422709584236</c:v>
                </c:pt>
                <c:pt idx="13515">
                  <c:v>1.422825217247</c:v>
                </c:pt>
                <c:pt idx="13516">
                  <c:v>1.4229003190989999</c:v>
                </c:pt>
                <c:pt idx="13517">
                  <c:v>1.422978043556</c:v>
                </c:pt>
                <c:pt idx="13518">
                  <c:v>1.4230535030360001</c:v>
                </c:pt>
                <c:pt idx="13519">
                  <c:v>1.423130869865</c:v>
                </c:pt>
                <c:pt idx="13520">
                  <c:v>1.423205733299</c:v>
                </c:pt>
                <c:pt idx="13521">
                  <c:v>1.4232834577560001</c:v>
                </c:pt>
                <c:pt idx="13522">
                  <c:v>1.4233884811399999</c:v>
                </c:pt>
                <c:pt idx="13523">
                  <c:v>1.4234709739689999</c:v>
                </c:pt>
                <c:pt idx="13524">
                  <c:v>1.4235492944720001</c:v>
                </c:pt>
                <c:pt idx="13525">
                  <c:v>1.4236366748810001</c:v>
                </c:pt>
                <c:pt idx="13526">
                  <c:v>1.423717498779</c:v>
                </c:pt>
                <c:pt idx="13527">
                  <c:v>1.423799395561</c:v>
                </c:pt>
                <c:pt idx="13528">
                  <c:v>1.424133896828</c:v>
                </c:pt>
                <c:pt idx="13529">
                  <c:v>1.424258589745</c:v>
                </c:pt>
                <c:pt idx="13530">
                  <c:v>1.4243794679640001</c:v>
                </c:pt>
                <c:pt idx="13531">
                  <c:v>1.4244993925089999</c:v>
                </c:pt>
                <c:pt idx="13532">
                  <c:v>1.424585819244</c:v>
                </c:pt>
                <c:pt idx="13533">
                  <c:v>1.4246340990070001</c:v>
                </c:pt>
                <c:pt idx="13534">
                  <c:v>1.424686789513</c:v>
                </c:pt>
                <c:pt idx="13535">
                  <c:v>1.4247397184370001</c:v>
                </c:pt>
                <c:pt idx="13536">
                  <c:v>1.4247955083849999</c:v>
                </c:pt>
                <c:pt idx="13537">
                  <c:v>1.4248487949369999</c:v>
                </c:pt>
                <c:pt idx="13538">
                  <c:v>1.4249080419539999</c:v>
                </c:pt>
                <c:pt idx="13539">
                  <c:v>1.4249663352969999</c:v>
                </c:pt>
                <c:pt idx="13540">
                  <c:v>1.4250683784480001</c:v>
                </c:pt>
                <c:pt idx="13541">
                  <c:v>1.42515707016</c:v>
                </c:pt>
                <c:pt idx="13542">
                  <c:v>1.42531812191</c:v>
                </c:pt>
                <c:pt idx="13543">
                  <c:v>1.4254258871079999</c:v>
                </c:pt>
                <c:pt idx="13544">
                  <c:v>1.425504803658</c:v>
                </c:pt>
                <c:pt idx="13545">
                  <c:v>1.425618171692</c:v>
                </c:pt>
                <c:pt idx="13546">
                  <c:v>1.4257293939589999</c:v>
                </c:pt>
                <c:pt idx="13547">
                  <c:v>1.425849080086</c:v>
                </c:pt>
                <c:pt idx="13548">
                  <c:v>1.425999164581</c:v>
                </c:pt>
                <c:pt idx="13549">
                  <c:v>1.426172971725</c:v>
                </c:pt>
                <c:pt idx="13550">
                  <c:v>1.426324248314</c:v>
                </c:pt>
                <c:pt idx="13551">
                  <c:v>1.426409840584</c:v>
                </c:pt>
                <c:pt idx="13552">
                  <c:v>1.4264932870860001</c:v>
                </c:pt>
                <c:pt idx="13553">
                  <c:v>1.4266318082809999</c:v>
                </c:pt>
                <c:pt idx="13554">
                  <c:v>1.4267519712450001</c:v>
                </c:pt>
                <c:pt idx="13555">
                  <c:v>1.4268985986710001</c:v>
                </c:pt>
                <c:pt idx="13556">
                  <c:v>1.4270968437189999</c:v>
                </c:pt>
                <c:pt idx="13557">
                  <c:v>1.4272316694260001</c:v>
                </c:pt>
                <c:pt idx="13558">
                  <c:v>1.4273470640179999</c:v>
                </c:pt>
                <c:pt idx="13559">
                  <c:v>1.4276677370069999</c:v>
                </c:pt>
                <c:pt idx="13560">
                  <c:v>1.4279456138610001</c:v>
                </c:pt>
                <c:pt idx="13561">
                  <c:v>1.4281185865399999</c:v>
                </c:pt>
                <c:pt idx="13562">
                  <c:v>1.4282006025309999</c:v>
                </c:pt>
                <c:pt idx="13563">
                  <c:v>1.428284406662</c:v>
                </c:pt>
                <c:pt idx="13564">
                  <c:v>1.4283633232120001</c:v>
                </c:pt>
                <c:pt idx="13565">
                  <c:v>1.428465127945</c:v>
                </c:pt>
                <c:pt idx="13566">
                  <c:v>1.4285382032389999</c:v>
                </c:pt>
                <c:pt idx="13567">
                  <c:v>1.4286251068119999</c:v>
                </c:pt>
                <c:pt idx="13568">
                  <c:v>1.428869485855</c:v>
                </c:pt>
                <c:pt idx="13569">
                  <c:v>1.428944706917</c:v>
                </c:pt>
                <c:pt idx="13570">
                  <c:v>1.429287314415</c:v>
                </c:pt>
                <c:pt idx="13571">
                  <c:v>1.4296224117280001</c:v>
                </c:pt>
                <c:pt idx="13572">
                  <c:v>1.4297368526459999</c:v>
                </c:pt>
                <c:pt idx="13573">
                  <c:v>1.42982172966</c:v>
                </c:pt>
                <c:pt idx="13574">
                  <c:v>1.430136680603</c:v>
                </c:pt>
                <c:pt idx="13575">
                  <c:v>1.4302189350129999</c:v>
                </c:pt>
                <c:pt idx="13576">
                  <c:v>1.4303444623949999</c:v>
                </c:pt>
                <c:pt idx="13577">
                  <c:v>1.430432915688</c:v>
                </c:pt>
                <c:pt idx="13578">
                  <c:v>1.430556893349</c:v>
                </c:pt>
                <c:pt idx="13579">
                  <c:v>1.4307360649109999</c:v>
                </c:pt>
                <c:pt idx="13580">
                  <c:v>1.431079864502</c:v>
                </c:pt>
                <c:pt idx="13581">
                  <c:v>1.4312034845349999</c:v>
                </c:pt>
                <c:pt idx="13582">
                  <c:v>1.4313272237779999</c:v>
                </c:pt>
                <c:pt idx="13583">
                  <c:v>1.431448936462</c:v>
                </c:pt>
                <c:pt idx="13584">
                  <c:v>1.4317564964289999</c:v>
                </c:pt>
                <c:pt idx="13585">
                  <c:v>1.432067155838</c:v>
                </c:pt>
                <c:pt idx="13586">
                  <c:v>1.432280778885</c:v>
                </c:pt>
                <c:pt idx="13587">
                  <c:v>1.432563066483</c:v>
                </c:pt>
                <c:pt idx="13588">
                  <c:v>1.4327329397199999</c:v>
                </c:pt>
                <c:pt idx="13589">
                  <c:v>1.4328409433360001</c:v>
                </c:pt>
                <c:pt idx="13590">
                  <c:v>1.4329534769059999</c:v>
                </c:pt>
                <c:pt idx="13591">
                  <c:v>1.43313062191</c:v>
                </c:pt>
                <c:pt idx="13592">
                  <c:v>1.433386445045</c:v>
                </c:pt>
                <c:pt idx="13593">
                  <c:v>1.4336961507799999</c:v>
                </c:pt>
                <c:pt idx="13594">
                  <c:v>1.433808326721</c:v>
                </c:pt>
                <c:pt idx="13595">
                  <c:v>1.4338923692700001</c:v>
                </c:pt>
                <c:pt idx="13596">
                  <c:v>1.4339960813520001</c:v>
                </c:pt>
                <c:pt idx="13597">
                  <c:v>1.434096813202</c:v>
                </c:pt>
                <c:pt idx="13598">
                  <c:v>1.4341776370999999</c:v>
                </c:pt>
                <c:pt idx="13599">
                  <c:v>1.4342592954640001</c:v>
                </c:pt>
                <c:pt idx="13600">
                  <c:v>1.434310436249</c:v>
                </c:pt>
                <c:pt idx="13601">
                  <c:v>1.4343873262410001</c:v>
                </c:pt>
                <c:pt idx="13602">
                  <c:v>1.4344651699069999</c:v>
                </c:pt>
                <c:pt idx="13603">
                  <c:v>1.434550285339</c:v>
                </c:pt>
                <c:pt idx="13604">
                  <c:v>1.4346327781679999</c:v>
                </c:pt>
                <c:pt idx="13605">
                  <c:v>1.4347118139270001</c:v>
                </c:pt>
                <c:pt idx="13606">
                  <c:v>1.434827804565</c:v>
                </c:pt>
                <c:pt idx="13607">
                  <c:v>1.434923648834</c:v>
                </c:pt>
                <c:pt idx="13608">
                  <c:v>1.435019493103</c:v>
                </c:pt>
                <c:pt idx="13609">
                  <c:v>1.435107707977</c:v>
                </c:pt>
                <c:pt idx="13610">
                  <c:v>1.4351993799210001</c:v>
                </c:pt>
                <c:pt idx="13611">
                  <c:v>1.4353249073030001</c:v>
                </c:pt>
                <c:pt idx="13612">
                  <c:v>1.4354801177980001</c:v>
                </c:pt>
                <c:pt idx="13613">
                  <c:v>1.4357339143750001</c:v>
                </c:pt>
                <c:pt idx="13614">
                  <c:v>1.436116337776</c:v>
                </c:pt>
                <c:pt idx="13615">
                  <c:v>1.4362421035770001</c:v>
                </c:pt>
                <c:pt idx="13616">
                  <c:v>1.436372637749</c:v>
                </c:pt>
                <c:pt idx="13617">
                  <c:v>1.4364579916</c:v>
                </c:pt>
                <c:pt idx="13618">
                  <c:v>1.436545372009</c:v>
                </c:pt>
                <c:pt idx="13619">
                  <c:v>1.436673402786</c:v>
                </c:pt>
                <c:pt idx="13620">
                  <c:v>1.4367673397059999</c:v>
                </c:pt>
                <c:pt idx="13621">
                  <c:v>1.4368569850920001</c:v>
                </c:pt>
                <c:pt idx="13622">
                  <c:v>1.436951518059</c:v>
                </c:pt>
                <c:pt idx="13623">
                  <c:v>1.437036752701</c:v>
                </c:pt>
                <c:pt idx="13624">
                  <c:v>1.437162280083</c:v>
                </c:pt>
                <c:pt idx="13625">
                  <c:v>1.437246441841</c:v>
                </c:pt>
                <c:pt idx="13626">
                  <c:v>1.4373685121540001</c:v>
                </c:pt>
                <c:pt idx="13627">
                  <c:v>1.437450885773</c:v>
                </c:pt>
                <c:pt idx="13628">
                  <c:v>1.437533140182</c:v>
                </c:pt>
                <c:pt idx="13629">
                  <c:v>1.4376144409180001</c:v>
                </c:pt>
                <c:pt idx="13630">
                  <c:v>1.4376964569090001</c:v>
                </c:pt>
                <c:pt idx="13631">
                  <c:v>1.437818169594</c:v>
                </c:pt>
                <c:pt idx="13632">
                  <c:v>1.4379775524139999</c:v>
                </c:pt>
                <c:pt idx="13633">
                  <c:v>1.4382936954500001</c:v>
                </c:pt>
                <c:pt idx="13634">
                  <c:v>1.4385858774189999</c:v>
                </c:pt>
                <c:pt idx="13635">
                  <c:v>1.4387298822400001</c:v>
                </c:pt>
                <c:pt idx="13636">
                  <c:v>1.438840985298</c:v>
                </c:pt>
                <c:pt idx="13637">
                  <c:v>1.438948392868</c:v>
                </c:pt>
                <c:pt idx="13638">
                  <c:v>1.4392416477200001</c:v>
                </c:pt>
                <c:pt idx="13639">
                  <c:v>1.439426898956</c:v>
                </c:pt>
                <c:pt idx="13640">
                  <c:v>1.4395121335979999</c:v>
                </c:pt>
                <c:pt idx="13641">
                  <c:v>1.4395914077759999</c:v>
                </c:pt>
                <c:pt idx="13642">
                  <c:v>1.439637899399</c:v>
                </c:pt>
                <c:pt idx="13643">
                  <c:v>1.439712882042</c:v>
                </c:pt>
                <c:pt idx="13644">
                  <c:v>1.439792275429</c:v>
                </c:pt>
                <c:pt idx="13645">
                  <c:v>1.4399096965789999</c:v>
                </c:pt>
                <c:pt idx="13646">
                  <c:v>1.4400548934940001</c:v>
                </c:pt>
                <c:pt idx="13647">
                  <c:v>1.440371155739</c:v>
                </c:pt>
                <c:pt idx="13648">
                  <c:v>1.44052028656</c:v>
                </c:pt>
                <c:pt idx="13649">
                  <c:v>1.440598249435</c:v>
                </c:pt>
                <c:pt idx="13650">
                  <c:v>1.4406785964969999</c:v>
                </c:pt>
                <c:pt idx="13651">
                  <c:v>1.4407563209530001</c:v>
                </c:pt>
                <c:pt idx="13652">
                  <c:v>1.440871953964</c:v>
                </c:pt>
                <c:pt idx="13653">
                  <c:v>1.441162824631</c:v>
                </c:pt>
                <c:pt idx="13654">
                  <c:v>1.4412460327150001</c:v>
                </c:pt>
                <c:pt idx="13655">
                  <c:v>1.4413334131240001</c:v>
                </c:pt>
                <c:pt idx="13656">
                  <c:v>1.441427350044</c:v>
                </c:pt>
                <c:pt idx="13657">
                  <c:v>1.441475868225</c:v>
                </c:pt>
                <c:pt idx="13658">
                  <c:v>1.44156908989</c:v>
                </c:pt>
                <c:pt idx="13659">
                  <c:v>1.4416555166239999</c:v>
                </c:pt>
                <c:pt idx="13660">
                  <c:v>1.441744804382</c:v>
                </c:pt>
                <c:pt idx="13661">
                  <c:v>1.441861510277</c:v>
                </c:pt>
                <c:pt idx="13662">
                  <c:v>1.4419715404510001</c:v>
                </c:pt>
                <c:pt idx="13663">
                  <c:v>1.4420554637909999</c:v>
                </c:pt>
                <c:pt idx="13664">
                  <c:v>1.4421327114110001</c:v>
                </c:pt>
                <c:pt idx="13665">
                  <c:v>1.4422177076339999</c:v>
                </c:pt>
                <c:pt idx="13666">
                  <c:v>1.442304253578</c:v>
                </c:pt>
                <c:pt idx="13667">
                  <c:v>1.442385315895</c:v>
                </c:pt>
                <c:pt idx="13668">
                  <c:v>1.44269490242</c:v>
                </c:pt>
                <c:pt idx="13669">
                  <c:v>1.4427653551099999</c:v>
                </c:pt>
                <c:pt idx="13670">
                  <c:v>1.442864060402</c:v>
                </c:pt>
                <c:pt idx="13671">
                  <c:v>1.4429410696030001</c:v>
                </c:pt>
                <c:pt idx="13672">
                  <c:v>1.443135499954</c:v>
                </c:pt>
                <c:pt idx="13673">
                  <c:v>1.4434347152710001</c:v>
                </c:pt>
                <c:pt idx="13674">
                  <c:v>1.4435621500019999</c:v>
                </c:pt>
                <c:pt idx="13675">
                  <c:v>1.443678379059</c:v>
                </c:pt>
                <c:pt idx="13676">
                  <c:v>1.4437931776049999</c:v>
                </c:pt>
                <c:pt idx="13677">
                  <c:v>1.443902492523</c:v>
                </c:pt>
                <c:pt idx="13678">
                  <c:v>1.4440156221389999</c:v>
                </c:pt>
                <c:pt idx="13679">
                  <c:v>1.4441245794299999</c:v>
                </c:pt>
                <c:pt idx="13680">
                  <c:v>1.4443417787549999</c:v>
                </c:pt>
                <c:pt idx="13681">
                  <c:v>1.4444724321369999</c:v>
                </c:pt>
                <c:pt idx="13682">
                  <c:v>1.44455575943</c:v>
                </c:pt>
                <c:pt idx="13683">
                  <c:v>1.4446413517000001</c:v>
                </c:pt>
                <c:pt idx="13684">
                  <c:v>1.4448254108430001</c:v>
                </c:pt>
                <c:pt idx="13685">
                  <c:v>1.445164084435</c:v>
                </c:pt>
                <c:pt idx="13686">
                  <c:v>1.4454987049100001</c:v>
                </c:pt>
                <c:pt idx="13687">
                  <c:v>1.4455807209010001</c:v>
                </c:pt>
                <c:pt idx="13688">
                  <c:v>1.4456738233569999</c:v>
                </c:pt>
                <c:pt idx="13689">
                  <c:v>1.4457699060439999</c:v>
                </c:pt>
                <c:pt idx="13690">
                  <c:v>1.4458544254300001</c:v>
                </c:pt>
                <c:pt idx="13691">
                  <c:v>1.445941925049</c:v>
                </c:pt>
                <c:pt idx="13692">
                  <c:v>1.4460569620129999</c:v>
                </c:pt>
                <c:pt idx="13693">
                  <c:v>1.446162700653</c:v>
                </c:pt>
                <c:pt idx="13694">
                  <c:v>1.446316361427</c:v>
                </c:pt>
                <c:pt idx="13695">
                  <c:v>1.4466528892520001</c:v>
                </c:pt>
                <c:pt idx="13696">
                  <c:v>1.4467663764950001</c:v>
                </c:pt>
                <c:pt idx="13697">
                  <c:v>1.4468703269959999</c:v>
                </c:pt>
                <c:pt idx="13698">
                  <c:v>1.4471927881240001</c:v>
                </c:pt>
                <c:pt idx="13699">
                  <c:v>1.4474544525149999</c:v>
                </c:pt>
                <c:pt idx="13700">
                  <c:v>1.4478024244309999</c:v>
                </c:pt>
                <c:pt idx="13701">
                  <c:v>1.447950124741</c:v>
                </c:pt>
                <c:pt idx="13702">
                  <c:v>1.448057174683</c:v>
                </c:pt>
                <c:pt idx="13703">
                  <c:v>1.4483478069310001</c:v>
                </c:pt>
                <c:pt idx="13704">
                  <c:v>1.448463559151</c:v>
                </c:pt>
                <c:pt idx="13705">
                  <c:v>1.448542952538</c:v>
                </c:pt>
                <c:pt idx="13706">
                  <c:v>1.4486247301099999</c:v>
                </c:pt>
                <c:pt idx="13707">
                  <c:v>1.448711037636</c:v>
                </c:pt>
                <c:pt idx="13708">
                  <c:v>1.448790669441</c:v>
                </c:pt>
                <c:pt idx="13709">
                  <c:v>1.448871850967</c:v>
                </c:pt>
                <c:pt idx="13710">
                  <c:v>1.448944807053</c:v>
                </c:pt>
                <c:pt idx="13711">
                  <c:v>1.448995709419</c:v>
                </c:pt>
                <c:pt idx="13712">
                  <c:v>1.449054002762</c:v>
                </c:pt>
                <c:pt idx="13713">
                  <c:v>1.4491432905199999</c:v>
                </c:pt>
                <c:pt idx="13714">
                  <c:v>1.449468970299</c:v>
                </c:pt>
                <c:pt idx="13715">
                  <c:v>1.4498103857039999</c:v>
                </c:pt>
                <c:pt idx="13716">
                  <c:v>1.449937105179</c:v>
                </c:pt>
                <c:pt idx="13717">
                  <c:v>1.450031399727</c:v>
                </c:pt>
                <c:pt idx="13718">
                  <c:v>1.4500797986980001</c:v>
                </c:pt>
                <c:pt idx="13719">
                  <c:v>1.450132489204</c:v>
                </c:pt>
                <c:pt idx="13720">
                  <c:v>1.450185060501</c:v>
                </c:pt>
                <c:pt idx="13721">
                  <c:v>1.45024061203</c:v>
                </c:pt>
                <c:pt idx="13722">
                  <c:v>1.4502977132799999</c:v>
                </c:pt>
                <c:pt idx="13723">
                  <c:v>1.450353145599</c:v>
                </c:pt>
                <c:pt idx="13724">
                  <c:v>1.4504094123839999</c:v>
                </c:pt>
                <c:pt idx="13725">
                  <c:v>1.4504686594009999</c:v>
                </c:pt>
                <c:pt idx="13726">
                  <c:v>1.4505263566969999</c:v>
                </c:pt>
                <c:pt idx="13727">
                  <c:v>1.4505836963650001</c:v>
                </c:pt>
                <c:pt idx="13728">
                  <c:v>1.4506379365919999</c:v>
                </c:pt>
                <c:pt idx="13729">
                  <c:v>1.4506874084470001</c:v>
                </c:pt>
                <c:pt idx="13730">
                  <c:v>1.450788855553</c:v>
                </c:pt>
                <c:pt idx="13731">
                  <c:v>1.450883150101</c:v>
                </c:pt>
                <c:pt idx="13732">
                  <c:v>1.4509655237200001</c:v>
                </c:pt>
                <c:pt idx="13733">
                  <c:v>1.4510802030559999</c:v>
                </c:pt>
                <c:pt idx="13734">
                  <c:v>1.45121717453</c:v>
                </c:pt>
                <c:pt idx="13735">
                  <c:v>1.451428294182</c:v>
                </c:pt>
                <c:pt idx="13736">
                  <c:v>1.451507568359</c:v>
                </c:pt>
                <c:pt idx="13737">
                  <c:v>1.451554656029</c:v>
                </c:pt>
                <c:pt idx="13738">
                  <c:v>1.4516215324399999</c:v>
                </c:pt>
                <c:pt idx="13739">
                  <c:v>1.451690673828</c:v>
                </c:pt>
                <c:pt idx="13740">
                  <c:v>1.4517668485640001</c:v>
                </c:pt>
                <c:pt idx="13741">
                  <c:v>1.4520785808559999</c:v>
                </c:pt>
                <c:pt idx="13742">
                  <c:v>1.4522159099580001</c:v>
                </c:pt>
                <c:pt idx="13743">
                  <c:v>1.4522744417190001</c:v>
                </c:pt>
                <c:pt idx="13744">
                  <c:v>1.4523468017579999</c:v>
                </c:pt>
                <c:pt idx="13745">
                  <c:v>1.4523990154269999</c:v>
                </c:pt>
                <c:pt idx="13746">
                  <c:v>1.4525743722919999</c:v>
                </c:pt>
                <c:pt idx="13747">
                  <c:v>1.4527199268340001</c:v>
                </c:pt>
                <c:pt idx="13748">
                  <c:v>1.4527767896649999</c:v>
                </c:pt>
                <c:pt idx="13749">
                  <c:v>1.4528578519819999</c:v>
                </c:pt>
                <c:pt idx="13750">
                  <c:v>1.4529381990429999</c:v>
                </c:pt>
                <c:pt idx="13751">
                  <c:v>1.453270792961</c:v>
                </c:pt>
                <c:pt idx="13752">
                  <c:v>1.453650593758</c:v>
                </c:pt>
                <c:pt idx="13753">
                  <c:v>1.45383644104</c:v>
                </c:pt>
                <c:pt idx="13754">
                  <c:v>1.454176545143</c:v>
                </c:pt>
                <c:pt idx="13755">
                  <c:v>1.454336047173</c:v>
                </c:pt>
                <c:pt idx="13756">
                  <c:v>1.4544228315350001</c:v>
                </c:pt>
                <c:pt idx="13757">
                  <c:v>1.4545459747309999</c:v>
                </c:pt>
                <c:pt idx="13758">
                  <c:v>1.454664111137</c:v>
                </c:pt>
                <c:pt idx="13759">
                  <c:v>1.454746603966</c:v>
                </c:pt>
                <c:pt idx="13760">
                  <c:v>1.45489859581</c:v>
                </c:pt>
                <c:pt idx="13761">
                  <c:v>1.4550784826280001</c:v>
                </c:pt>
                <c:pt idx="13762">
                  <c:v>1.455450177193</c:v>
                </c:pt>
                <c:pt idx="13763">
                  <c:v>1.4556962251659999</c:v>
                </c:pt>
                <c:pt idx="13764">
                  <c:v>1.456010222435</c:v>
                </c:pt>
                <c:pt idx="13765">
                  <c:v>1.4562206268310001</c:v>
                </c:pt>
                <c:pt idx="13766">
                  <c:v>1.4562952518459999</c:v>
                </c:pt>
                <c:pt idx="13767">
                  <c:v>1.4563645124439999</c:v>
                </c:pt>
                <c:pt idx="13768">
                  <c:v>1.4564707279210001</c:v>
                </c:pt>
                <c:pt idx="13769">
                  <c:v>1.456753969193</c:v>
                </c:pt>
                <c:pt idx="13770">
                  <c:v>1.4569994211199999</c:v>
                </c:pt>
                <c:pt idx="13771">
                  <c:v>1.4571449756620001</c:v>
                </c:pt>
                <c:pt idx="13772">
                  <c:v>1.4572294950489999</c:v>
                </c:pt>
                <c:pt idx="13773">
                  <c:v>1.4573525190350001</c:v>
                </c:pt>
                <c:pt idx="13774">
                  <c:v>1.4574824571609999</c:v>
                </c:pt>
                <c:pt idx="13775">
                  <c:v>1.4576630592349999</c:v>
                </c:pt>
                <c:pt idx="13776">
                  <c:v>1.4577825069429999</c:v>
                </c:pt>
                <c:pt idx="13777">
                  <c:v>1.4581214189530001</c:v>
                </c:pt>
                <c:pt idx="13778">
                  <c:v>1.4582455158230001</c:v>
                </c:pt>
                <c:pt idx="13779">
                  <c:v>1.458370685577</c:v>
                </c:pt>
                <c:pt idx="13780">
                  <c:v>1.4587346315380001</c:v>
                </c:pt>
                <c:pt idx="13781">
                  <c:v>1.458882212639</c:v>
                </c:pt>
                <c:pt idx="13782">
                  <c:v>1.45903134346</c:v>
                </c:pt>
                <c:pt idx="13783">
                  <c:v>1.4591495990750001</c:v>
                </c:pt>
                <c:pt idx="13784">
                  <c:v>1.4592709541319999</c:v>
                </c:pt>
                <c:pt idx="13785">
                  <c:v>1.4593894481659999</c:v>
                </c:pt>
                <c:pt idx="13786">
                  <c:v>1.459542393684</c:v>
                </c:pt>
                <c:pt idx="13787">
                  <c:v>1.4597365856169999</c:v>
                </c:pt>
                <c:pt idx="13788">
                  <c:v>1.4598535299299999</c:v>
                </c:pt>
                <c:pt idx="13789">
                  <c:v>1.4600015878679999</c:v>
                </c:pt>
                <c:pt idx="13790">
                  <c:v>1.4601751565929999</c:v>
                </c:pt>
                <c:pt idx="13791">
                  <c:v>1.460522532463</c:v>
                </c:pt>
                <c:pt idx="13792">
                  <c:v>1.4606753587720001</c:v>
                </c:pt>
                <c:pt idx="13793">
                  <c:v>1.460749149323</c:v>
                </c:pt>
                <c:pt idx="13794">
                  <c:v>1.460838317871</c:v>
                </c:pt>
                <c:pt idx="13795">
                  <c:v>1.460927009583</c:v>
                </c:pt>
                <c:pt idx="13796">
                  <c:v>1.461015939713</c:v>
                </c:pt>
                <c:pt idx="13797">
                  <c:v>1.461101412773</c:v>
                </c:pt>
                <c:pt idx="13798">
                  <c:v>1.461196303368</c:v>
                </c:pt>
                <c:pt idx="13799">
                  <c:v>1.461283922195</c:v>
                </c:pt>
                <c:pt idx="13800">
                  <c:v>1.461371064186</c:v>
                </c:pt>
                <c:pt idx="13801">
                  <c:v>1.461515426636</c:v>
                </c:pt>
                <c:pt idx="13802">
                  <c:v>1.461806893349</c:v>
                </c:pt>
                <c:pt idx="13803">
                  <c:v>1.461949825287</c:v>
                </c:pt>
                <c:pt idx="13804">
                  <c:v>1.4622582197189999</c:v>
                </c:pt>
                <c:pt idx="13805">
                  <c:v>1.462365627289</c:v>
                </c:pt>
                <c:pt idx="13806">
                  <c:v>1.4625899791720001</c:v>
                </c:pt>
                <c:pt idx="13807">
                  <c:v>1.462926387787</c:v>
                </c:pt>
                <c:pt idx="13808">
                  <c:v>1.4632303714749999</c:v>
                </c:pt>
                <c:pt idx="13809">
                  <c:v>1.4633816480640001</c:v>
                </c:pt>
                <c:pt idx="13810">
                  <c:v>1.4635016918179999</c:v>
                </c:pt>
                <c:pt idx="13811">
                  <c:v>1.4638068675989999</c:v>
                </c:pt>
                <c:pt idx="13812">
                  <c:v>1.463913440704</c:v>
                </c:pt>
                <c:pt idx="13813">
                  <c:v>1.463997125626</c:v>
                </c:pt>
                <c:pt idx="13814">
                  <c:v>1.4640804529189999</c:v>
                </c:pt>
                <c:pt idx="13815">
                  <c:v>1.4642636775969999</c:v>
                </c:pt>
                <c:pt idx="13816">
                  <c:v>1.464604139328</c:v>
                </c:pt>
                <c:pt idx="13817">
                  <c:v>1.4647301435469999</c:v>
                </c:pt>
                <c:pt idx="13818">
                  <c:v>1.4648128747939999</c:v>
                </c:pt>
                <c:pt idx="13819">
                  <c:v>1.464897036552</c:v>
                </c:pt>
                <c:pt idx="13820">
                  <c:v>1.4649757146839999</c:v>
                </c:pt>
                <c:pt idx="13821">
                  <c:v>1.465297102928</c:v>
                </c:pt>
                <c:pt idx="13822">
                  <c:v>1.4655929803850001</c:v>
                </c:pt>
                <c:pt idx="13823">
                  <c:v>1.4659132957459999</c:v>
                </c:pt>
                <c:pt idx="13824">
                  <c:v>1.466231942177</c:v>
                </c:pt>
                <c:pt idx="13825">
                  <c:v>1.466402173042</c:v>
                </c:pt>
                <c:pt idx="13826">
                  <c:v>1.4666978120800001</c:v>
                </c:pt>
                <c:pt idx="13827">
                  <c:v>1.4669787883759999</c:v>
                </c:pt>
                <c:pt idx="13828">
                  <c:v>1.4672808647160001</c:v>
                </c:pt>
                <c:pt idx="13829">
                  <c:v>1.467399120331</c:v>
                </c:pt>
                <c:pt idx="13830">
                  <c:v>1.467750668526</c:v>
                </c:pt>
                <c:pt idx="13831">
                  <c:v>1.4680000543589999</c:v>
                </c:pt>
                <c:pt idx="13832">
                  <c:v>1.468084812164</c:v>
                </c:pt>
                <c:pt idx="13833">
                  <c:v>1.4681862592699999</c:v>
                </c:pt>
                <c:pt idx="13834">
                  <c:v>1.468266129494</c:v>
                </c:pt>
                <c:pt idx="13835">
                  <c:v>1.46831548214</c:v>
                </c:pt>
                <c:pt idx="13836">
                  <c:v>1.468398690224</c:v>
                </c:pt>
                <c:pt idx="13837">
                  <c:v>1.468490839005</c:v>
                </c:pt>
                <c:pt idx="13838">
                  <c:v>1.468695878983</c:v>
                </c:pt>
                <c:pt idx="13839">
                  <c:v>1.468809485435</c:v>
                </c:pt>
                <c:pt idx="13840">
                  <c:v>1.469137191772</c:v>
                </c:pt>
                <c:pt idx="13841">
                  <c:v>1.4694837331770001</c:v>
                </c:pt>
                <c:pt idx="13842">
                  <c:v>1.4698221683499999</c:v>
                </c:pt>
                <c:pt idx="13843">
                  <c:v>1.469977617264</c:v>
                </c:pt>
                <c:pt idx="13844">
                  <c:v>1.4700624942780001</c:v>
                </c:pt>
                <c:pt idx="13845">
                  <c:v>1.4702215194699999</c:v>
                </c:pt>
                <c:pt idx="13846">
                  <c:v>1.47034740448</c:v>
                </c:pt>
                <c:pt idx="13847">
                  <c:v>1.4705094099039999</c:v>
                </c:pt>
                <c:pt idx="13848">
                  <c:v>1.4707401990890001</c:v>
                </c:pt>
                <c:pt idx="13849">
                  <c:v>1.471012592316</c:v>
                </c:pt>
                <c:pt idx="13850">
                  <c:v>1.4713220596309999</c:v>
                </c:pt>
                <c:pt idx="13851">
                  <c:v>1.4714114665989999</c:v>
                </c:pt>
                <c:pt idx="13852">
                  <c:v>1.471498250961</c:v>
                </c:pt>
                <c:pt idx="13853">
                  <c:v>1.4715847969060001</c:v>
                </c:pt>
                <c:pt idx="13854">
                  <c:v>1.4717011451719999</c:v>
                </c:pt>
                <c:pt idx="13855">
                  <c:v>1.4718639850619999</c:v>
                </c:pt>
                <c:pt idx="13856">
                  <c:v>1.472083687782</c:v>
                </c:pt>
                <c:pt idx="13857">
                  <c:v>1.4722008705139999</c:v>
                </c:pt>
                <c:pt idx="13858">
                  <c:v>1.4725338220599999</c:v>
                </c:pt>
                <c:pt idx="13859">
                  <c:v>1.472613573074</c:v>
                </c:pt>
                <c:pt idx="13860">
                  <c:v>1.4727048873899999</c:v>
                </c:pt>
                <c:pt idx="13861">
                  <c:v>1.4728511571880001</c:v>
                </c:pt>
                <c:pt idx="13862">
                  <c:v>1.4730435609820001</c:v>
                </c:pt>
                <c:pt idx="13863">
                  <c:v>1.4732120037080001</c:v>
                </c:pt>
                <c:pt idx="13864">
                  <c:v>1.4733384847640001</c:v>
                </c:pt>
                <c:pt idx="13865">
                  <c:v>1.473460316658</c:v>
                </c:pt>
                <c:pt idx="13866">
                  <c:v>1.4735834598540001</c:v>
                </c:pt>
                <c:pt idx="13867">
                  <c:v>1.4739350080489999</c:v>
                </c:pt>
                <c:pt idx="13868">
                  <c:v>1.4742549657820001</c:v>
                </c:pt>
                <c:pt idx="13869">
                  <c:v>1.47458422184</c:v>
                </c:pt>
                <c:pt idx="13870">
                  <c:v>1.474777698517</c:v>
                </c:pt>
                <c:pt idx="13871">
                  <c:v>1.4748556613920001</c:v>
                </c:pt>
                <c:pt idx="13872">
                  <c:v>1.474932312965</c:v>
                </c:pt>
                <c:pt idx="13873">
                  <c:v>1.475049614906</c:v>
                </c:pt>
                <c:pt idx="13874">
                  <c:v>1.4752620458600001</c:v>
                </c:pt>
                <c:pt idx="13875">
                  <c:v>1.475344181061</c:v>
                </c:pt>
                <c:pt idx="13876">
                  <c:v>1.475433111191</c:v>
                </c:pt>
                <c:pt idx="13877">
                  <c:v>1.47552728653</c:v>
                </c:pt>
                <c:pt idx="13878">
                  <c:v>1.4756214618679999</c:v>
                </c:pt>
                <c:pt idx="13879">
                  <c:v>1.475733280182</c:v>
                </c:pt>
                <c:pt idx="13880">
                  <c:v>1.4758417606350001</c:v>
                </c:pt>
                <c:pt idx="13881">
                  <c:v>1.476056098938</c:v>
                </c:pt>
                <c:pt idx="13882">
                  <c:v>1.4762187004089999</c:v>
                </c:pt>
                <c:pt idx="13883">
                  <c:v>1.4763404130940001</c:v>
                </c:pt>
                <c:pt idx="13884">
                  <c:v>1.476452469826</c:v>
                </c:pt>
                <c:pt idx="13885">
                  <c:v>1.4767677783969999</c:v>
                </c:pt>
                <c:pt idx="13886">
                  <c:v>1.4769544601439999</c:v>
                </c:pt>
                <c:pt idx="13887">
                  <c:v>1.477038383484</c:v>
                </c:pt>
                <c:pt idx="13888">
                  <c:v>1.477118611336</c:v>
                </c:pt>
                <c:pt idx="13889">
                  <c:v>1.477234959602</c:v>
                </c:pt>
                <c:pt idx="13890">
                  <c:v>1.4773545265200001</c:v>
                </c:pt>
                <c:pt idx="13891">
                  <c:v>1.47753572464</c:v>
                </c:pt>
                <c:pt idx="13892">
                  <c:v>1.47764134407</c:v>
                </c:pt>
                <c:pt idx="13893">
                  <c:v>1.477967977524</c:v>
                </c:pt>
                <c:pt idx="13894">
                  <c:v>1.478051781654</c:v>
                </c:pt>
                <c:pt idx="13895">
                  <c:v>1.4781868457789999</c:v>
                </c:pt>
                <c:pt idx="13896">
                  <c:v>1.478384852409</c:v>
                </c:pt>
                <c:pt idx="13897">
                  <c:v>1.4784916639329999</c:v>
                </c:pt>
                <c:pt idx="13898">
                  <c:v>1.4785935878750001</c:v>
                </c:pt>
                <c:pt idx="13899">
                  <c:v>1.478676080704</c:v>
                </c:pt>
                <c:pt idx="13900">
                  <c:v>1.4787565469740001</c:v>
                </c:pt>
                <c:pt idx="13901">
                  <c:v>1.478844046593</c:v>
                </c:pt>
                <c:pt idx="13902">
                  <c:v>1.4789870977399999</c:v>
                </c:pt>
                <c:pt idx="13903">
                  <c:v>1.479126811028</c:v>
                </c:pt>
                <c:pt idx="13904">
                  <c:v>1.479244589806</c:v>
                </c:pt>
                <c:pt idx="13905">
                  <c:v>1.479323029518</c:v>
                </c:pt>
                <c:pt idx="13906">
                  <c:v>1.479411959648</c:v>
                </c:pt>
                <c:pt idx="13907">
                  <c:v>1.479489803314</c:v>
                </c:pt>
                <c:pt idx="13908">
                  <c:v>1.47954595089</c:v>
                </c:pt>
                <c:pt idx="13909">
                  <c:v>1.479601979256</c:v>
                </c:pt>
                <c:pt idx="13910">
                  <c:v>1.4796541929239999</c:v>
                </c:pt>
                <c:pt idx="13911">
                  <c:v>1.479703187943</c:v>
                </c:pt>
                <c:pt idx="13912">
                  <c:v>1.4797836542130001</c:v>
                </c:pt>
                <c:pt idx="13913">
                  <c:v>1.47987651825</c:v>
                </c:pt>
                <c:pt idx="13914">
                  <c:v>1.4799573421479999</c:v>
                </c:pt>
                <c:pt idx="13915">
                  <c:v>1.480078101158</c:v>
                </c:pt>
                <c:pt idx="13916">
                  <c:v>1.4804518222809999</c:v>
                </c:pt>
                <c:pt idx="13917">
                  <c:v>1.4807316064830001</c:v>
                </c:pt>
                <c:pt idx="13918">
                  <c:v>1.480808138847</c:v>
                </c:pt>
                <c:pt idx="13919">
                  <c:v>1.4808903932569999</c:v>
                </c:pt>
                <c:pt idx="13920">
                  <c:v>1.481016516685</c:v>
                </c:pt>
                <c:pt idx="13921">
                  <c:v>1.4810985326770001</c:v>
                </c:pt>
                <c:pt idx="13922">
                  <c:v>1.4812277555469999</c:v>
                </c:pt>
                <c:pt idx="13923">
                  <c:v>1.4813183546069999</c:v>
                </c:pt>
                <c:pt idx="13924">
                  <c:v>1.481407761574</c:v>
                </c:pt>
                <c:pt idx="13925">
                  <c:v>1.4814970493320001</c:v>
                </c:pt>
                <c:pt idx="13926">
                  <c:v>1.481622457504</c:v>
                </c:pt>
                <c:pt idx="13927">
                  <c:v>1.4817805290220001</c:v>
                </c:pt>
                <c:pt idx="13928">
                  <c:v>1.48190844059</c:v>
                </c:pt>
                <c:pt idx="13929">
                  <c:v>1.4819959402080001</c:v>
                </c:pt>
                <c:pt idx="13930">
                  <c:v>1.482095956802</c:v>
                </c:pt>
                <c:pt idx="13931">
                  <c:v>1.482190132141</c:v>
                </c:pt>
                <c:pt idx="13932">
                  <c:v>1.482282400131</c:v>
                </c:pt>
                <c:pt idx="13933">
                  <c:v>1.4823746681209999</c:v>
                </c:pt>
                <c:pt idx="13934">
                  <c:v>1.482466220856</c:v>
                </c:pt>
                <c:pt idx="13935">
                  <c:v>1.482550740242</c:v>
                </c:pt>
                <c:pt idx="13936">
                  <c:v>1.4826680421830001</c:v>
                </c:pt>
                <c:pt idx="13937">
                  <c:v>1.482815146446</c:v>
                </c:pt>
                <c:pt idx="13938">
                  <c:v>1.483045101166</c:v>
                </c:pt>
                <c:pt idx="13939">
                  <c:v>1.4831792116169999</c:v>
                </c:pt>
                <c:pt idx="13940">
                  <c:v>1.4832968711850001</c:v>
                </c:pt>
                <c:pt idx="13941">
                  <c:v>1.4834128618239999</c:v>
                </c:pt>
                <c:pt idx="13942">
                  <c:v>1.4835282564159999</c:v>
                </c:pt>
                <c:pt idx="13943">
                  <c:v>1.4836593866350001</c:v>
                </c:pt>
                <c:pt idx="13944">
                  <c:v>1.483755111694</c:v>
                </c:pt>
                <c:pt idx="13945">
                  <c:v>1.483893632889</c:v>
                </c:pt>
                <c:pt idx="13946">
                  <c:v>1.484044313431</c:v>
                </c:pt>
                <c:pt idx="13947">
                  <c:v>1.4841773509980001</c:v>
                </c:pt>
                <c:pt idx="13948">
                  <c:v>1.4843169450760001</c:v>
                </c:pt>
                <c:pt idx="13949">
                  <c:v>1.4846458435059999</c:v>
                </c:pt>
                <c:pt idx="13950">
                  <c:v>1.4849642515179999</c:v>
                </c:pt>
                <c:pt idx="13951">
                  <c:v>1.485107302666</c:v>
                </c:pt>
                <c:pt idx="13952">
                  <c:v>1.4854104518889999</c:v>
                </c:pt>
                <c:pt idx="13953">
                  <c:v>1.4855790138239999</c:v>
                </c:pt>
                <c:pt idx="13954">
                  <c:v>1.485664367676</c:v>
                </c:pt>
                <c:pt idx="13955">
                  <c:v>1.485785841942</c:v>
                </c:pt>
                <c:pt idx="13956">
                  <c:v>1.4861071109770001</c:v>
                </c:pt>
                <c:pt idx="13957">
                  <c:v>1.486365556717</c:v>
                </c:pt>
                <c:pt idx="13958">
                  <c:v>1.4865167140960001</c:v>
                </c:pt>
                <c:pt idx="13959">
                  <c:v>1.48667538166</c:v>
                </c:pt>
                <c:pt idx="13960">
                  <c:v>1.4867652654650001</c:v>
                </c:pt>
                <c:pt idx="13961">
                  <c:v>1.486895084381</c:v>
                </c:pt>
                <c:pt idx="13962">
                  <c:v>1.4870171546940001</c:v>
                </c:pt>
                <c:pt idx="13963">
                  <c:v>1.4873715639109999</c:v>
                </c:pt>
                <c:pt idx="13964">
                  <c:v>1.487637639046</c:v>
                </c:pt>
                <c:pt idx="13965">
                  <c:v>1.4877674579619999</c:v>
                </c:pt>
                <c:pt idx="13966">
                  <c:v>1.487851381302</c:v>
                </c:pt>
                <c:pt idx="13967">
                  <c:v>1.487939715385</c:v>
                </c:pt>
                <c:pt idx="13968">
                  <c:v>1.4880260229110001</c:v>
                </c:pt>
                <c:pt idx="13969">
                  <c:v>1.4881516695020001</c:v>
                </c:pt>
                <c:pt idx="13970">
                  <c:v>1.4882816076280001</c:v>
                </c:pt>
                <c:pt idx="13971">
                  <c:v>1.4884117841719999</c:v>
                </c:pt>
                <c:pt idx="13972">
                  <c:v>1.488500952721</c:v>
                </c:pt>
                <c:pt idx="13973">
                  <c:v>1.488624811172</c:v>
                </c:pt>
                <c:pt idx="13974">
                  <c:v>1.4887738227839999</c:v>
                </c:pt>
                <c:pt idx="13975">
                  <c:v>1.4890882968900001</c:v>
                </c:pt>
                <c:pt idx="13976">
                  <c:v>1.4894167184830001</c:v>
                </c:pt>
                <c:pt idx="13977">
                  <c:v>1.4895389080050001</c:v>
                </c:pt>
                <c:pt idx="13978">
                  <c:v>1.489656329155</c:v>
                </c:pt>
                <c:pt idx="13979">
                  <c:v>1.4897717237470001</c:v>
                </c:pt>
                <c:pt idx="13980">
                  <c:v>1.4898816347120001</c:v>
                </c:pt>
                <c:pt idx="13981">
                  <c:v>1.490203142166</c:v>
                </c:pt>
                <c:pt idx="13982">
                  <c:v>1.49027633667</c:v>
                </c:pt>
                <c:pt idx="13983">
                  <c:v>1.4903870821</c:v>
                </c:pt>
                <c:pt idx="13984">
                  <c:v>1.490597128868</c:v>
                </c:pt>
                <c:pt idx="13985">
                  <c:v>1.490906596184</c:v>
                </c:pt>
                <c:pt idx="13986">
                  <c:v>1.491050481796</c:v>
                </c:pt>
                <c:pt idx="13987">
                  <c:v>1.4911613464360001</c:v>
                </c:pt>
                <c:pt idx="13988">
                  <c:v>1.4912531375889999</c:v>
                </c:pt>
                <c:pt idx="13989">
                  <c:v>1.4913655519489999</c:v>
                </c:pt>
                <c:pt idx="13990">
                  <c:v>1.4916847944260001</c:v>
                </c:pt>
                <c:pt idx="13991">
                  <c:v>1.4919288158420001</c:v>
                </c:pt>
                <c:pt idx="13992">
                  <c:v>1.4921066761020001</c:v>
                </c:pt>
                <c:pt idx="13993">
                  <c:v>1.4921956062320001</c:v>
                </c:pt>
                <c:pt idx="13994">
                  <c:v>1.4922775030140001</c:v>
                </c:pt>
                <c:pt idx="13995">
                  <c:v>1.4923344850539999</c:v>
                </c:pt>
                <c:pt idx="13996">
                  <c:v>1.4926255941390001</c:v>
                </c:pt>
                <c:pt idx="13997">
                  <c:v>1.492714047432</c:v>
                </c:pt>
                <c:pt idx="13998">
                  <c:v>1.4928027391430001</c:v>
                </c:pt>
                <c:pt idx="13999">
                  <c:v>1.4928845167160001</c:v>
                </c:pt>
                <c:pt idx="14000">
                  <c:v>1.4929677248</c:v>
                </c:pt>
                <c:pt idx="14001">
                  <c:v>1.4930942058559999</c:v>
                </c:pt>
                <c:pt idx="14002">
                  <c:v>1.49328327179</c:v>
                </c:pt>
                <c:pt idx="14003">
                  <c:v>1.493616461754</c:v>
                </c:pt>
                <c:pt idx="14004">
                  <c:v>1.4937889575959999</c:v>
                </c:pt>
                <c:pt idx="14005">
                  <c:v>1.493868589401</c:v>
                </c:pt>
                <c:pt idx="14006">
                  <c:v>1.493941903114</c:v>
                </c:pt>
                <c:pt idx="14007">
                  <c:v>1.4940171241760001</c:v>
                </c:pt>
                <c:pt idx="14008">
                  <c:v>1.4941277503970001</c:v>
                </c:pt>
                <c:pt idx="14009">
                  <c:v>1.4942424297329999</c:v>
                </c:pt>
                <c:pt idx="14010">
                  <c:v>1.4943573474880001</c:v>
                </c:pt>
                <c:pt idx="14011">
                  <c:v>1.494429945946</c:v>
                </c:pt>
                <c:pt idx="14012">
                  <c:v>1.4945657253269999</c:v>
                </c:pt>
                <c:pt idx="14013">
                  <c:v>1.4948986768720001</c:v>
                </c:pt>
                <c:pt idx="14014">
                  <c:v>1.495244264603</c:v>
                </c:pt>
                <c:pt idx="14015">
                  <c:v>1.495552182198</c:v>
                </c:pt>
                <c:pt idx="14016">
                  <c:v>1.4957119226460001</c:v>
                </c:pt>
                <c:pt idx="14017">
                  <c:v>1.495797395706</c:v>
                </c:pt>
                <c:pt idx="14018">
                  <c:v>1.4959318637850001</c:v>
                </c:pt>
                <c:pt idx="14019">
                  <c:v>1.496054530144</c:v>
                </c:pt>
                <c:pt idx="14020">
                  <c:v>1.4961814880369999</c:v>
                </c:pt>
                <c:pt idx="14021">
                  <c:v>1.496527075768</c:v>
                </c:pt>
                <c:pt idx="14022">
                  <c:v>1.496861815453</c:v>
                </c:pt>
                <c:pt idx="14023">
                  <c:v>1.4970263242720001</c:v>
                </c:pt>
                <c:pt idx="14024">
                  <c:v>1.497113823891</c:v>
                </c:pt>
                <c:pt idx="14025">
                  <c:v>1.497193217278</c:v>
                </c:pt>
                <c:pt idx="14026">
                  <c:v>1.497302293777</c:v>
                </c:pt>
                <c:pt idx="14027">
                  <c:v>1.4976377487179999</c:v>
                </c:pt>
                <c:pt idx="14028">
                  <c:v>1.497976183891</c:v>
                </c:pt>
                <c:pt idx="14029">
                  <c:v>1.4980792999270001</c:v>
                </c:pt>
                <c:pt idx="14030">
                  <c:v>1.4981797933579999</c:v>
                </c:pt>
                <c:pt idx="14031">
                  <c:v>1.4982573986050001</c:v>
                </c:pt>
                <c:pt idx="14032">
                  <c:v>1.4983670711520001</c:v>
                </c:pt>
                <c:pt idx="14033">
                  <c:v>1.498453855515</c:v>
                </c:pt>
                <c:pt idx="14034">
                  <c:v>1.498529076576</c:v>
                </c:pt>
                <c:pt idx="14035">
                  <c:v>1.4988470077510001</c:v>
                </c:pt>
                <c:pt idx="14036">
                  <c:v>1.499063491821</c:v>
                </c:pt>
                <c:pt idx="14037">
                  <c:v>1.4994101524350001</c:v>
                </c:pt>
                <c:pt idx="14038">
                  <c:v>1.499682426453</c:v>
                </c:pt>
                <c:pt idx="14039">
                  <c:v>1.499836206436</c:v>
                </c:pt>
                <c:pt idx="14040">
                  <c:v>1.500154495239</c:v>
                </c:pt>
                <c:pt idx="14041">
                  <c:v>1.500243425369</c:v>
                </c:pt>
                <c:pt idx="14042">
                  <c:v>1.5003336668010001</c:v>
                </c:pt>
                <c:pt idx="14043">
                  <c:v>1.50063419342</c:v>
                </c:pt>
                <c:pt idx="14044">
                  <c:v>1.500714302063</c:v>
                </c:pt>
                <c:pt idx="14045">
                  <c:v>1.5007992982859999</c:v>
                </c:pt>
                <c:pt idx="14046">
                  <c:v>1.50091958046</c:v>
                </c:pt>
                <c:pt idx="14047">
                  <c:v>1.501287817955</c:v>
                </c:pt>
                <c:pt idx="14048">
                  <c:v>1.501511096954</c:v>
                </c:pt>
                <c:pt idx="14049">
                  <c:v>1.5016385316850001</c:v>
                </c:pt>
                <c:pt idx="14050">
                  <c:v>1.5017260313030001</c:v>
                </c:pt>
                <c:pt idx="14051">
                  <c:v>1.501817107201</c:v>
                </c:pt>
                <c:pt idx="14052">
                  <c:v>1.5019116401670001</c:v>
                </c:pt>
                <c:pt idx="14053">
                  <c:v>1.5020056962970001</c:v>
                </c:pt>
                <c:pt idx="14054">
                  <c:v>1.5020527839660001</c:v>
                </c:pt>
                <c:pt idx="14055">
                  <c:v>1.502104759216</c:v>
                </c:pt>
                <c:pt idx="14056">
                  <c:v>1.502202510834</c:v>
                </c:pt>
                <c:pt idx="14057">
                  <c:v>1.5022528171539999</c:v>
                </c:pt>
                <c:pt idx="14058">
                  <c:v>1.5022996664049999</c:v>
                </c:pt>
                <c:pt idx="14059">
                  <c:v>1.50239443779</c:v>
                </c:pt>
                <c:pt idx="14060">
                  <c:v>1.50248336792</c:v>
                </c:pt>
                <c:pt idx="14061">
                  <c:v>1.502566337585</c:v>
                </c:pt>
                <c:pt idx="14062">
                  <c:v>1.502649784088</c:v>
                </c:pt>
                <c:pt idx="14063">
                  <c:v>1.502765655518</c:v>
                </c:pt>
                <c:pt idx="14064">
                  <c:v>1.5028916597369999</c:v>
                </c:pt>
                <c:pt idx="14065">
                  <c:v>1.5030118227010001</c:v>
                </c:pt>
                <c:pt idx="14066">
                  <c:v>1.503168344498</c:v>
                </c:pt>
                <c:pt idx="14067">
                  <c:v>1.5033328533170001</c:v>
                </c:pt>
                <c:pt idx="14068">
                  <c:v>1.503556847572</c:v>
                </c:pt>
                <c:pt idx="14069">
                  <c:v>1.5036274194720001</c:v>
                </c:pt>
                <c:pt idx="14070">
                  <c:v>1.5037208795549999</c:v>
                </c:pt>
                <c:pt idx="14071">
                  <c:v>1.503770589828</c:v>
                </c:pt>
                <c:pt idx="14072">
                  <c:v>1.5038481950760001</c:v>
                </c:pt>
                <c:pt idx="14073">
                  <c:v>1.5039509534840001</c:v>
                </c:pt>
                <c:pt idx="14074">
                  <c:v>1.5040584802629999</c:v>
                </c:pt>
                <c:pt idx="14075">
                  <c:v>1.5041979551319999</c:v>
                </c:pt>
                <c:pt idx="14076">
                  <c:v>1.504460811615</c:v>
                </c:pt>
                <c:pt idx="14077">
                  <c:v>1.5045692920680001</c:v>
                </c:pt>
                <c:pt idx="14078">
                  <c:v>1.504682421684</c:v>
                </c:pt>
                <c:pt idx="14079">
                  <c:v>1.5047684907909999</c:v>
                </c:pt>
                <c:pt idx="14080">
                  <c:v>1.5048613548280001</c:v>
                </c:pt>
                <c:pt idx="14081">
                  <c:v>1.505133748055</c:v>
                </c:pt>
                <c:pt idx="14082">
                  <c:v>1.505481123924</c:v>
                </c:pt>
                <c:pt idx="14083">
                  <c:v>1.5058073997500001</c:v>
                </c:pt>
                <c:pt idx="14084">
                  <c:v>1.5060629844669999</c:v>
                </c:pt>
                <c:pt idx="14085">
                  <c:v>1.5061883926390001</c:v>
                </c:pt>
                <c:pt idx="14086">
                  <c:v>1.5065109729770001</c:v>
                </c:pt>
                <c:pt idx="14087">
                  <c:v>1.5066715478899999</c:v>
                </c:pt>
                <c:pt idx="14088">
                  <c:v>1.506823539734</c:v>
                </c:pt>
                <c:pt idx="14089">
                  <c:v>1.507107973099</c:v>
                </c:pt>
                <c:pt idx="14090">
                  <c:v>1.507256269455</c:v>
                </c:pt>
                <c:pt idx="14091">
                  <c:v>1.507370471954</c:v>
                </c:pt>
                <c:pt idx="14092">
                  <c:v>1.5075225830079999</c:v>
                </c:pt>
                <c:pt idx="14093">
                  <c:v>1.5078686475750001</c:v>
                </c:pt>
                <c:pt idx="14094">
                  <c:v>1.507945179939</c:v>
                </c:pt>
                <c:pt idx="14095">
                  <c:v>1.5080153942109999</c:v>
                </c:pt>
                <c:pt idx="14096">
                  <c:v>1.5081121921539999</c:v>
                </c:pt>
                <c:pt idx="14097">
                  <c:v>1.5081880092619999</c:v>
                </c:pt>
                <c:pt idx="14098">
                  <c:v>1.508300065994</c:v>
                </c:pt>
                <c:pt idx="14099">
                  <c:v>1.508601546288</c:v>
                </c:pt>
                <c:pt idx="14100">
                  <c:v>1.50894343853</c:v>
                </c:pt>
                <c:pt idx="14101">
                  <c:v>1.509249210358</c:v>
                </c:pt>
                <c:pt idx="14102">
                  <c:v>1.509604334831</c:v>
                </c:pt>
                <c:pt idx="14103">
                  <c:v>1.5099229812620001</c:v>
                </c:pt>
                <c:pt idx="14104">
                  <c:v>1.5101873874659999</c:v>
                </c:pt>
                <c:pt idx="14105">
                  <c:v>1.510546088219</c:v>
                </c:pt>
                <c:pt idx="14106">
                  <c:v>1.510634064674</c:v>
                </c:pt>
                <c:pt idx="14107">
                  <c:v>1.5106825828549999</c:v>
                </c:pt>
                <c:pt idx="14108">
                  <c:v>1.5107829570769999</c:v>
                </c:pt>
                <c:pt idx="14109">
                  <c:v>1.5108863115310001</c:v>
                </c:pt>
                <c:pt idx="14110">
                  <c:v>1.510984063148</c:v>
                </c:pt>
                <c:pt idx="14111">
                  <c:v>1.511085748672</c:v>
                </c:pt>
                <c:pt idx="14112">
                  <c:v>1.5111832618709999</c:v>
                </c:pt>
                <c:pt idx="14113">
                  <c:v>1.5112735033039999</c:v>
                </c:pt>
                <c:pt idx="14114">
                  <c:v>1.5113589763640001</c:v>
                </c:pt>
                <c:pt idx="14115">
                  <c:v>1.5114490985869999</c:v>
                </c:pt>
                <c:pt idx="14116">
                  <c:v>1.511568903923</c:v>
                </c:pt>
                <c:pt idx="14117">
                  <c:v>1.511675834656</c:v>
                </c:pt>
                <c:pt idx="14118">
                  <c:v>1.5117591619490001</c:v>
                </c:pt>
                <c:pt idx="14119">
                  <c:v>1.5118395090100001</c:v>
                </c:pt>
                <c:pt idx="14120">
                  <c:v>1.5119267702100001</c:v>
                </c:pt>
                <c:pt idx="14121">
                  <c:v>1.5120191574099999</c:v>
                </c:pt>
                <c:pt idx="14122">
                  <c:v>1.512179970741</c:v>
                </c:pt>
                <c:pt idx="14123">
                  <c:v>1.5124951601029999</c:v>
                </c:pt>
                <c:pt idx="14124">
                  <c:v>1.512749195099</c:v>
                </c:pt>
                <c:pt idx="14125">
                  <c:v>1.5129503011700001</c:v>
                </c:pt>
                <c:pt idx="14126">
                  <c:v>1.513201951981</c:v>
                </c:pt>
                <c:pt idx="14127">
                  <c:v>1.513274312019</c:v>
                </c:pt>
                <c:pt idx="14128">
                  <c:v>1.5133244991299999</c:v>
                </c:pt>
                <c:pt idx="14129">
                  <c:v>1.513396501541</c:v>
                </c:pt>
                <c:pt idx="14130">
                  <c:v>1.5134770870209999</c:v>
                </c:pt>
                <c:pt idx="14131">
                  <c:v>1.5135538578029999</c:v>
                </c:pt>
                <c:pt idx="14132">
                  <c:v>1.5136389732360001</c:v>
                </c:pt>
                <c:pt idx="14133">
                  <c:v>1.5136837959289999</c:v>
                </c:pt>
                <c:pt idx="14134">
                  <c:v>1.513732910156</c:v>
                </c:pt>
                <c:pt idx="14135">
                  <c:v>1.513784170151</c:v>
                </c:pt>
                <c:pt idx="14136">
                  <c:v>1.51384973526</c:v>
                </c:pt>
                <c:pt idx="14137">
                  <c:v>1.513896584511</c:v>
                </c:pt>
                <c:pt idx="14138">
                  <c:v>1.513968467712</c:v>
                </c:pt>
                <c:pt idx="14139">
                  <c:v>1.5140166282650001</c:v>
                </c:pt>
                <c:pt idx="14140">
                  <c:v>1.514092087746</c:v>
                </c:pt>
                <c:pt idx="14141">
                  <c:v>1.514169692993</c:v>
                </c:pt>
                <c:pt idx="14142">
                  <c:v>1.514283895493</c:v>
                </c:pt>
                <c:pt idx="14143">
                  <c:v>1.514438509941</c:v>
                </c:pt>
                <c:pt idx="14144">
                  <c:v>1.514795064926</c:v>
                </c:pt>
                <c:pt idx="14145">
                  <c:v>1.5149626731870001</c:v>
                </c:pt>
                <c:pt idx="14146">
                  <c:v>1.5153262615200001</c:v>
                </c:pt>
                <c:pt idx="14147">
                  <c:v>1.5154062509540001</c:v>
                </c:pt>
                <c:pt idx="14148">
                  <c:v>1.5154919624330001</c:v>
                </c:pt>
                <c:pt idx="14149">
                  <c:v>1.515578985214</c:v>
                </c:pt>
                <c:pt idx="14150">
                  <c:v>1.515624880791</c:v>
                </c:pt>
                <c:pt idx="14151">
                  <c:v>1.515716195107</c:v>
                </c:pt>
                <c:pt idx="14152">
                  <c:v>1.5158092975619999</c:v>
                </c:pt>
                <c:pt idx="14153">
                  <c:v>1.5159015655520001</c:v>
                </c:pt>
                <c:pt idx="14154">
                  <c:v>1.515992045403</c:v>
                </c:pt>
                <c:pt idx="14155">
                  <c:v>1.516082763672</c:v>
                </c:pt>
                <c:pt idx="14156">
                  <c:v>1.516186714172</c:v>
                </c:pt>
                <c:pt idx="14157">
                  <c:v>1.516240477562</c:v>
                </c:pt>
                <c:pt idx="14158">
                  <c:v>1.5163362026210001</c:v>
                </c:pt>
                <c:pt idx="14159">
                  <c:v>1.516436100006</c:v>
                </c:pt>
                <c:pt idx="14160">
                  <c:v>1.516528964043</c:v>
                </c:pt>
                <c:pt idx="14161">
                  <c:v>1.516778469086</c:v>
                </c:pt>
                <c:pt idx="14162">
                  <c:v>1.5169317722319999</c:v>
                </c:pt>
                <c:pt idx="14163">
                  <c:v>1.5170106887820001</c:v>
                </c:pt>
                <c:pt idx="14164">
                  <c:v>1.5170990228650001</c:v>
                </c:pt>
                <c:pt idx="14165">
                  <c:v>1.517185807228</c:v>
                </c:pt>
                <c:pt idx="14166">
                  <c:v>1.5172713994980001</c:v>
                </c:pt>
                <c:pt idx="14167">
                  <c:v>1.5173562765119999</c:v>
                </c:pt>
                <c:pt idx="14168">
                  <c:v>1.517438530922</c:v>
                </c:pt>
                <c:pt idx="14169">
                  <c:v>1.5175145864490001</c:v>
                </c:pt>
                <c:pt idx="14170">
                  <c:v>1.5176335573199999</c:v>
                </c:pt>
                <c:pt idx="14171">
                  <c:v>1.5177450180050001</c:v>
                </c:pt>
                <c:pt idx="14172">
                  <c:v>1.518042087555</c:v>
                </c:pt>
                <c:pt idx="14173">
                  <c:v>1.5181782245640001</c:v>
                </c:pt>
                <c:pt idx="14174">
                  <c:v>1.518400192261</c:v>
                </c:pt>
                <c:pt idx="14175">
                  <c:v>1.518477082253</c:v>
                </c:pt>
                <c:pt idx="14176">
                  <c:v>1.518583536148</c:v>
                </c:pt>
                <c:pt idx="14177">
                  <c:v>1.518630385399</c:v>
                </c:pt>
                <c:pt idx="14178">
                  <c:v>1.5186816453930001</c:v>
                </c:pt>
                <c:pt idx="14179">
                  <c:v>1.5187511444090001</c:v>
                </c:pt>
                <c:pt idx="14180">
                  <c:v>1.518814563751</c:v>
                </c:pt>
                <c:pt idx="14181">
                  <c:v>1.518880009651</c:v>
                </c:pt>
                <c:pt idx="14182">
                  <c:v>1.518924474716</c:v>
                </c:pt>
                <c:pt idx="14183">
                  <c:v>1.5189955234529999</c:v>
                </c:pt>
                <c:pt idx="14184">
                  <c:v>1.519075036049</c:v>
                </c:pt>
                <c:pt idx="14185">
                  <c:v>1.519234776497</c:v>
                </c:pt>
                <c:pt idx="14186">
                  <c:v>1.51952791214</c:v>
                </c:pt>
                <c:pt idx="14187">
                  <c:v>1.51981651783</c:v>
                </c:pt>
                <c:pt idx="14188">
                  <c:v>1.519926190376</c:v>
                </c:pt>
                <c:pt idx="14189">
                  <c:v>1.520014166832</c:v>
                </c:pt>
                <c:pt idx="14190">
                  <c:v>1.5202953815460001</c:v>
                </c:pt>
                <c:pt idx="14191">
                  <c:v>1.5204184055329999</c:v>
                </c:pt>
                <c:pt idx="14192">
                  <c:v>1.520501494408</c:v>
                </c:pt>
                <c:pt idx="14193">
                  <c:v>1.5205867290499999</c:v>
                </c:pt>
                <c:pt idx="14194">
                  <c:v>1.5206694602969999</c:v>
                </c:pt>
                <c:pt idx="14195">
                  <c:v>1.520742535591</c:v>
                </c:pt>
                <c:pt idx="14196">
                  <c:v>1.5211019515990001</c:v>
                </c:pt>
                <c:pt idx="14197">
                  <c:v>1.521356344223</c:v>
                </c:pt>
                <c:pt idx="14198">
                  <c:v>1.5216940641400001</c:v>
                </c:pt>
                <c:pt idx="14199">
                  <c:v>1.521875739098</c:v>
                </c:pt>
                <c:pt idx="14200">
                  <c:v>1.522019505501</c:v>
                </c:pt>
                <c:pt idx="14201">
                  <c:v>1.5221009254460001</c:v>
                </c:pt>
                <c:pt idx="14202">
                  <c:v>1.5221868753429999</c:v>
                </c:pt>
                <c:pt idx="14203">
                  <c:v>1.5223009586330001</c:v>
                </c:pt>
                <c:pt idx="14204">
                  <c:v>1.522499203682</c:v>
                </c:pt>
                <c:pt idx="14205">
                  <c:v>1.5226163864140001</c:v>
                </c:pt>
                <c:pt idx="14206">
                  <c:v>1.5227601528170001</c:v>
                </c:pt>
                <c:pt idx="14207">
                  <c:v>1.5230003595349999</c:v>
                </c:pt>
                <c:pt idx="14208">
                  <c:v>1.5230866670609999</c:v>
                </c:pt>
                <c:pt idx="14209">
                  <c:v>1.5231711864469999</c:v>
                </c:pt>
                <c:pt idx="14210">
                  <c:v>1.523252725601</c:v>
                </c:pt>
                <c:pt idx="14211">
                  <c:v>1.52340233326</c:v>
                </c:pt>
                <c:pt idx="14212">
                  <c:v>1.5236369371409999</c:v>
                </c:pt>
                <c:pt idx="14213">
                  <c:v>1.52398443222</c:v>
                </c:pt>
                <c:pt idx="14214">
                  <c:v>1.5243449211119999</c:v>
                </c:pt>
                <c:pt idx="14215">
                  <c:v>1.5245089530939999</c:v>
                </c:pt>
                <c:pt idx="14216">
                  <c:v>1.524594545364</c:v>
                </c:pt>
                <c:pt idx="14217">
                  <c:v>1.524685502052</c:v>
                </c:pt>
                <c:pt idx="14218">
                  <c:v>1.5247778892520001</c:v>
                </c:pt>
                <c:pt idx="14219">
                  <c:v>1.524863362312</c:v>
                </c:pt>
                <c:pt idx="14220">
                  <c:v>1.525025606155</c:v>
                </c:pt>
                <c:pt idx="14221">
                  <c:v>1.525255441666</c:v>
                </c:pt>
                <c:pt idx="14222">
                  <c:v>1.52536714077</c:v>
                </c:pt>
                <c:pt idx="14223">
                  <c:v>1.5257172584530001</c:v>
                </c:pt>
                <c:pt idx="14224">
                  <c:v>1.526011586189</c:v>
                </c:pt>
                <c:pt idx="14225">
                  <c:v>1.5261791944500001</c:v>
                </c:pt>
                <c:pt idx="14226">
                  <c:v>1.5263012647630001</c:v>
                </c:pt>
                <c:pt idx="14227">
                  <c:v>1.5266292095180001</c:v>
                </c:pt>
                <c:pt idx="14228">
                  <c:v>1.5267478227619999</c:v>
                </c:pt>
                <c:pt idx="14229">
                  <c:v>1.5268309116359999</c:v>
                </c:pt>
                <c:pt idx="14230">
                  <c:v>1.526902198792</c:v>
                </c:pt>
                <c:pt idx="14231">
                  <c:v>1.5270345211030001</c:v>
                </c:pt>
                <c:pt idx="14232">
                  <c:v>1.5271400213240001</c:v>
                </c:pt>
                <c:pt idx="14233">
                  <c:v>1.527246117592</c:v>
                </c:pt>
                <c:pt idx="14234">
                  <c:v>1.527445077896</c:v>
                </c:pt>
                <c:pt idx="14235">
                  <c:v>1.5275865793229999</c:v>
                </c:pt>
                <c:pt idx="14236">
                  <c:v>1.527916431427</c:v>
                </c:pt>
                <c:pt idx="14237">
                  <c:v>1.5280600786209999</c:v>
                </c:pt>
                <c:pt idx="14238">
                  <c:v>1.5282133817670001</c:v>
                </c:pt>
                <c:pt idx="14239">
                  <c:v>1.528354525566</c:v>
                </c:pt>
                <c:pt idx="14240">
                  <c:v>1.528682351112</c:v>
                </c:pt>
                <c:pt idx="14241">
                  <c:v>1.5289196968080001</c:v>
                </c:pt>
                <c:pt idx="14242">
                  <c:v>1.529243588448</c:v>
                </c:pt>
                <c:pt idx="14243">
                  <c:v>1.529346704483</c:v>
                </c:pt>
                <c:pt idx="14244">
                  <c:v>1.5296738147740001</c:v>
                </c:pt>
                <c:pt idx="14245">
                  <c:v>1.5299570560460001</c:v>
                </c:pt>
                <c:pt idx="14246">
                  <c:v>1.5300383567810001</c:v>
                </c:pt>
                <c:pt idx="14247">
                  <c:v>1.530124545097</c:v>
                </c:pt>
                <c:pt idx="14248">
                  <c:v>1.5302127599719999</c:v>
                </c:pt>
                <c:pt idx="14249">
                  <c:v>1.5303058624270001</c:v>
                </c:pt>
                <c:pt idx="14250">
                  <c:v>1.530398964882</c:v>
                </c:pt>
                <c:pt idx="14251">
                  <c:v>1.5305242538449999</c:v>
                </c:pt>
                <c:pt idx="14252">
                  <c:v>1.5308729410170001</c:v>
                </c:pt>
                <c:pt idx="14253">
                  <c:v>1.53106534481</c:v>
                </c:pt>
                <c:pt idx="14254">
                  <c:v>1.5313876867289999</c:v>
                </c:pt>
                <c:pt idx="14255">
                  <c:v>1.531526327133</c:v>
                </c:pt>
                <c:pt idx="14256">
                  <c:v>1.5316367149350001</c:v>
                </c:pt>
                <c:pt idx="14257">
                  <c:v>1.5317143201829999</c:v>
                </c:pt>
                <c:pt idx="14258">
                  <c:v>1.5317925214770001</c:v>
                </c:pt>
                <c:pt idx="14259">
                  <c:v>1.5318728685380001</c:v>
                </c:pt>
                <c:pt idx="14260">
                  <c:v>1.531950354576</c:v>
                </c:pt>
                <c:pt idx="14261">
                  <c:v>1.5320621728899999</c:v>
                </c:pt>
                <c:pt idx="14262">
                  <c:v>1.532175898552</c:v>
                </c:pt>
                <c:pt idx="14263">
                  <c:v>1.532263875008</c:v>
                </c:pt>
                <c:pt idx="14264">
                  <c:v>1.5323543548580001</c:v>
                </c:pt>
                <c:pt idx="14265">
                  <c:v>1.532450437546</c:v>
                </c:pt>
                <c:pt idx="14266">
                  <c:v>1.532544851303</c:v>
                </c:pt>
                <c:pt idx="14267">
                  <c:v>1.5326309204099999</c:v>
                </c:pt>
                <c:pt idx="14268">
                  <c:v>1.5327405929569999</c:v>
                </c:pt>
                <c:pt idx="14269">
                  <c:v>1.532851696014</c:v>
                </c:pt>
                <c:pt idx="14270">
                  <c:v>1.532993912697</c:v>
                </c:pt>
                <c:pt idx="14271">
                  <c:v>1.5333012342450001</c:v>
                </c:pt>
                <c:pt idx="14272">
                  <c:v>1.5335615873340001</c:v>
                </c:pt>
                <c:pt idx="14273">
                  <c:v>1.533665060997</c:v>
                </c:pt>
                <c:pt idx="14274">
                  <c:v>1.533760309219</c:v>
                </c:pt>
                <c:pt idx="14275">
                  <c:v>1.534077644348</c:v>
                </c:pt>
                <c:pt idx="14276">
                  <c:v>1.5343929529189999</c:v>
                </c:pt>
                <c:pt idx="14277">
                  <c:v>1.534539937973</c:v>
                </c:pt>
                <c:pt idx="14278">
                  <c:v>1.534639000893</c:v>
                </c:pt>
                <c:pt idx="14279">
                  <c:v>1.5347152948380001</c:v>
                </c:pt>
                <c:pt idx="14280">
                  <c:v>1.5347853898999999</c:v>
                </c:pt>
                <c:pt idx="14281">
                  <c:v>1.534838080406</c:v>
                </c:pt>
                <c:pt idx="14282">
                  <c:v>1.53489279747</c:v>
                </c:pt>
                <c:pt idx="14283">
                  <c:v>1.5349719524380001</c:v>
                </c:pt>
                <c:pt idx="14284">
                  <c:v>1.5350241661070001</c:v>
                </c:pt>
                <c:pt idx="14285">
                  <c:v>1.5351027250289999</c:v>
                </c:pt>
                <c:pt idx="14286">
                  <c:v>1.535174369812</c:v>
                </c:pt>
                <c:pt idx="14287">
                  <c:v>1.5353031158449999</c:v>
                </c:pt>
                <c:pt idx="14288">
                  <c:v>1.535452008247</c:v>
                </c:pt>
                <c:pt idx="14289">
                  <c:v>1.5357820987699999</c:v>
                </c:pt>
                <c:pt idx="14290">
                  <c:v>1.5361791849140001</c:v>
                </c:pt>
                <c:pt idx="14291">
                  <c:v>1.5362743139270001</c:v>
                </c:pt>
                <c:pt idx="14292">
                  <c:v>1.5363640785220001</c:v>
                </c:pt>
                <c:pt idx="14293">
                  <c:v>1.536449551582</c:v>
                </c:pt>
                <c:pt idx="14294">
                  <c:v>1.5365682840349999</c:v>
                </c:pt>
                <c:pt idx="14295">
                  <c:v>1.5369129180909999</c:v>
                </c:pt>
                <c:pt idx="14296">
                  <c:v>1.5370262861249999</c:v>
                </c:pt>
                <c:pt idx="14297">
                  <c:v>1.53711783886</c:v>
                </c:pt>
                <c:pt idx="14298">
                  <c:v>1.537164211273</c:v>
                </c:pt>
                <c:pt idx="14299">
                  <c:v>1.5372650623320001</c:v>
                </c:pt>
                <c:pt idx="14300">
                  <c:v>1.537315964699</c:v>
                </c:pt>
                <c:pt idx="14301">
                  <c:v>1.5373643636700001</c:v>
                </c:pt>
                <c:pt idx="14302">
                  <c:v>1.5374149084090001</c:v>
                </c:pt>
                <c:pt idx="14303">
                  <c:v>1.537467598915</c:v>
                </c:pt>
                <c:pt idx="14304">
                  <c:v>1.5375185012820001</c:v>
                </c:pt>
                <c:pt idx="14305">
                  <c:v>1.537610650063</c:v>
                </c:pt>
                <c:pt idx="14306">
                  <c:v>1.537696123123</c:v>
                </c:pt>
                <c:pt idx="14307">
                  <c:v>1.537818312645</c:v>
                </c:pt>
                <c:pt idx="14308">
                  <c:v>1.5381333827970001</c:v>
                </c:pt>
                <c:pt idx="14309">
                  <c:v>1.538386940956</c:v>
                </c:pt>
                <c:pt idx="14310">
                  <c:v>1.538600325584</c:v>
                </c:pt>
                <c:pt idx="14311">
                  <c:v>1.5388250350949999</c:v>
                </c:pt>
                <c:pt idx="14312">
                  <c:v>1.5389887094500001</c:v>
                </c:pt>
                <c:pt idx="14313">
                  <c:v>1.5390874147419999</c:v>
                </c:pt>
                <c:pt idx="14314">
                  <c:v>1.5391631126400001</c:v>
                </c:pt>
                <c:pt idx="14315">
                  <c:v>1.539232492447</c:v>
                </c:pt>
                <c:pt idx="14316">
                  <c:v>1.5393023490910001</c:v>
                </c:pt>
                <c:pt idx="14317">
                  <c:v>1.539351820946</c:v>
                </c:pt>
                <c:pt idx="14318">
                  <c:v>1.5394011735919999</c:v>
                </c:pt>
                <c:pt idx="14319">
                  <c:v>1.5394815206529999</c:v>
                </c:pt>
                <c:pt idx="14320">
                  <c:v>1.539579749107</c:v>
                </c:pt>
                <c:pt idx="14321">
                  <c:v>1.539682626724</c:v>
                </c:pt>
                <c:pt idx="14322">
                  <c:v>1.5397561788559999</c:v>
                </c:pt>
                <c:pt idx="14323">
                  <c:v>1.5398639440540001</c:v>
                </c:pt>
                <c:pt idx="14324">
                  <c:v>1.540010929108</c:v>
                </c:pt>
                <c:pt idx="14325">
                  <c:v>1.540170073509</c:v>
                </c:pt>
                <c:pt idx="14326">
                  <c:v>1.540291190147</c:v>
                </c:pt>
                <c:pt idx="14327">
                  <c:v>1.5403803586960001</c:v>
                </c:pt>
                <c:pt idx="14328">
                  <c:v>1.5404642820359999</c:v>
                </c:pt>
                <c:pt idx="14329">
                  <c:v>1.5406134128569999</c:v>
                </c:pt>
                <c:pt idx="14330">
                  <c:v>1.540778398514</c:v>
                </c:pt>
                <c:pt idx="14331">
                  <c:v>1.5410331487660001</c:v>
                </c:pt>
                <c:pt idx="14332">
                  <c:v>1.5412975549700001</c:v>
                </c:pt>
                <c:pt idx="14333">
                  <c:v>1.5415097475049999</c:v>
                </c:pt>
                <c:pt idx="14334">
                  <c:v>1.5416798591609999</c:v>
                </c:pt>
                <c:pt idx="14335">
                  <c:v>1.541804909706</c:v>
                </c:pt>
                <c:pt idx="14336">
                  <c:v>1.5418983697890001</c:v>
                </c:pt>
                <c:pt idx="14337">
                  <c:v>1.542016506195</c:v>
                </c:pt>
                <c:pt idx="14338">
                  <c:v>1.542163729668</c:v>
                </c:pt>
                <c:pt idx="14339">
                  <c:v>1.5422716140749999</c:v>
                </c:pt>
                <c:pt idx="14340">
                  <c:v>1.5423865318300001</c:v>
                </c:pt>
                <c:pt idx="14341">
                  <c:v>1.5424653291699999</c:v>
                </c:pt>
                <c:pt idx="14342">
                  <c:v>1.542544484138</c:v>
                </c:pt>
                <c:pt idx="14343">
                  <c:v>1.542910337448</c:v>
                </c:pt>
                <c:pt idx="14344">
                  <c:v>1.543108463287</c:v>
                </c:pt>
                <c:pt idx="14345">
                  <c:v>1.5434176921839999</c:v>
                </c:pt>
                <c:pt idx="14346">
                  <c:v>1.5435559749600001</c:v>
                </c:pt>
                <c:pt idx="14347">
                  <c:v>1.543846845627</c:v>
                </c:pt>
                <c:pt idx="14348">
                  <c:v>1.5439659357069999</c:v>
                </c:pt>
                <c:pt idx="14349">
                  <c:v>1.5440992116929999</c:v>
                </c:pt>
                <c:pt idx="14350">
                  <c:v>1.544269561768</c:v>
                </c:pt>
                <c:pt idx="14351">
                  <c:v>1.544385790825</c:v>
                </c:pt>
                <c:pt idx="14352">
                  <c:v>1.5446981191639999</c:v>
                </c:pt>
                <c:pt idx="14353">
                  <c:v>1.544781684875</c:v>
                </c:pt>
                <c:pt idx="14354">
                  <c:v>1.5449043512339999</c:v>
                </c:pt>
                <c:pt idx="14355">
                  <c:v>1.5452537536619999</c:v>
                </c:pt>
                <c:pt idx="14356">
                  <c:v>1.545469403267</c:v>
                </c:pt>
                <c:pt idx="14357">
                  <c:v>1.5457020998</c:v>
                </c:pt>
                <c:pt idx="14358">
                  <c:v>1.5460749864579999</c:v>
                </c:pt>
                <c:pt idx="14359">
                  <c:v>1.5464183092120001</c:v>
                </c:pt>
                <c:pt idx="14360">
                  <c:v>1.5467116832729999</c:v>
                </c:pt>
                <c:pt idx="14361">
                  <c:v>1.54681634903</c:v>
                </c:pt>
                <c:pt idx="14362">
                  <c:v>1.5469050407410001</c:v>
                </c:pt>
                <c:pt idx="14363">
                  <c:v>1.5469977855679999</c:v>
                </c:pt>
                <c:pt idx="14364">
                  <c:v>1.547091007233</c:v>
                </c:pt>
                <c:pt idx="14365">
                  <c:v>1.5472637414929999</c:v>
                </c:pt>
                <c:pt idx="14366">
                  <c:v>1.5475555658339999</c:v>
                </c:pt>
                <c:pt idx="14367">
                  <c:v>1.5478596687320001</c:v>
                </c:pt>
                <c:pt idx="14368">
                  <c:v>1.548168301582</c:v>
                </c:pt>
                <c:pt idx="14369">
                  <c:v>1.548413991928</c:v>
                </c:pt>
                <c:pt idx="14370">
                  <c:v>1.5485078096389999</c:v>
                </c:pt>
                <c:pt idx="14371">
                  <c:v>1.5486311912540001</c:v>
                </c:pt>
                <c:pt idx="14372">
                  <c:v>1.5489547252660001</c:v>
                </c:pt>
                <c:pt idx="14373">
                  <c:v>1.549098610878</c:v>
                </c:pt>
                <c:pt idx="14374">
                  <c:v>1.5491809844969999</c:v>
                </c:pt>
                <c:pt idx="14375">
                  <c:v>1.549264907837</c:v>
                </c:pt>
                <c:pt idx="14376">
                  <c:v>1.5493518114089999</c:v>
                </c:pt>
                <c:pt idx="14377">
                  <c:v>1.549443602562</c:v>
                </c:pt>
                <c:pt idx="14378">
                  <c:v>1.5495382547380001</c:v>
                </c:pt>
                <c:pt idx="14379">
                  <c:v>1.549681544304</c:v>
                </c:pt>
                <c:pt idx="14380">
                  <c:v>1.5498565435410001</c:v>
                </c:pt>
                <c:pt idx="14381">
                  <c:v>1.550193667412</c:v>
                </c:pt>
                <c:pt idx="14382">
                  <c:v>1.5503239631650001</c:v>
                </c:pt>
                <c:pt idx="14383">
                  <c:v>1.550501942635</c:v>
                </c:pt>
                <c:pt idx="14384">
                  <c:v>1.5506020784379999</c:v>
                </c:pt>
                <c:pt idx="14385">
                  <c:v>1.5507408380509999</c:v>
                </c:pt>
                <c:pt idx="14386">
                  <c:v>1.5508619546889999</c:v>
                </c:pt>
                <c:pt idx="14387">
                  <c:v>1.550942778587</c:v>
                </c:pt>
                <c:pt idx="14388">
                  <c:v>1.551055073738</c:v>
                </c:pt>
                <c:pt idx="14389">
                  <c:v>1.551126599312</c:v>
                </c:pt>
                <c:pt idx="14390">
                  <c:v>1.551233053207</c:v>
                </c:pt>
                <c:pt idx="14391">
                  <c:v>1.5513181686399999</c:v>
                </c:pt>
                <c:pt idx="14392">
                  <c:v>1.5516710281370001</c:v>
                </c:pt>
                <c:pt idx="14393">
                  <c:v>1.552001953125</c:v>
                </c:pt>
                <c:pt idx="14394">
                  <c:v>1.552236437798</c:v>
                </c:pt>
                <c:pt idx="14395">
                  <c:v>1.552571177483</c:v>
                </c:pt>
                <c:pt idx="14396">
                  <c:v>1.552783489227</c:v>
                </c:pt>
                <c:pt idx="14397">
                  <c:v>1.552867054939</c:v>
                </c:pt>
                <c:pt idx="14398">
                  <c:v>1.5529596805570001</c:v>
                </c:pt>
                <c:pt idx="14399">
                  <c:v>1.553054451942</c:v>
                </c:pt>
                <c:pt idx="14400">
                  <c:v>1.5531622171399999</c:v>
                </c:pt>
                <c:pt idx="14401">
                  <c:v>1.5532619953160001</c:v>
                </c:pt>
                <c:pt idx="14402">
                  <c:v>1.553358435631</c:v>
                </c:pt>
                <c:pt idx="14403">
                  <c:v>1.5535570383070001</c:v>
                </c:pt>
                <c:pt idx="14404">
                  <c:v>1.55377972126</c:v>
                </c:pt>
                <c:pt idx="14405">
                  <c:v>1.553937792778</c:v>
                </c:pt>
                <c:pt idx="14406">
                  <c:v>1.554256916046</c:v>
                </c:pt>
                <c:pt idx="14407">
                  <c:v>1.5543969869609999</c:v>
                </c:pt>
                <c:pt idx="14408">
                  <c:v>1.5547271966930001</c:v>
                </c:pt>
                <c:pt idx="14409">
                  <c:v>1.554851412773</c:v>
                </c:pt>
                <c:pt idx="14410">
                  <c:v>1.5549564361570001</c:v>
                </c:pt>
                <c:pt idx="14411">
                  <c:v>1.5550271272659999</c:v>
                </c:pt>
                <c:pt idx="14412">
                  <c:v>1.5552887916560001</c:v>
                </c:pt>
                <c:pt idx="14413">
                  <c:v>1.555589914322</c:v>
                </c:pt>
                <c:pt idx="14414">
                  <c:v>1.555873274803</c:v>
                </c:pt>
                <c:pt idx="14415">
                  <c:v>1.556017160416</c:v>
                </c:pt>
                <c:pt idx="14416">
                  <c:v>1.55624127388</c:v>
                </c:pt>
                <c:pt idx="14417">
                  <c:v>1.5564172267909999</c:v>
                </c:pt>
                <c:pt idx="14418">
                  <c:v>1.5567586421970001</c:v>
                </c:pt>
                <c:pt idx="14419">
                  <c:v>1.556893587112</c:v>
                </c:pt>
                <c:pt idx="14420">
                  <c:v>1.5569961071009999</c:v>
                </c:pt>
                <c:pt idx="14421">
                  <c:v>1.5571825504300001</c:v>
                </c:pt>
                <c:pt idx="14422">
                  <c:v>1.5573673248290001</c:v>
                </c:pt>
                <c:pt idx="14423">
                  <c:v>1.557507276535</c:v>
                </c:pt>
                <c:pt idx="14424">
                  <c:v>1.55783700943</c:v>
                </c:pt>
                <c:pt idx="14425">
                  <c:v>1.5579863786699999</c:v>
                </c:pt>
                <c:pt idx="14426">
                  <c:v>1.558135151863</c:v>
                </c:pt>
                <c:pt idx="14427">
                  <c:v>1.5583000183110001</c:v>
                </c:pt>
                <c:pt idx="14428">
                  <c:v>1.55857360363</c:v>
                </c:pt>
                <c:pt idx="14429">
                  <c:v>1.5586714744570001</c:v>
                </c:pt>
                <c:pt idx="14430">
                  <c:v>1.5587650537490001</c:v>
                </c:pt>
                <c:pt idx="14431">
                  <c:v>1.5588763952260001</c:v>
                </c:pt>
                <c:pt idx="14432">
                  <c:v>1.5589810609820001</c:v>
                </c:pt>
                <c:pt idx="14433">
                  <c:v>1.5591477155689999</c:v>
                </c:pt>
                <c:pt idx="14434">
                  <c:v>1.559291005135</c:v>
                </c:pt>
                <c:pt idx="14435">
                  <c:v>1.559591174126</c:v>
                </c:pt>
                <c:pt idx="14436">
                  <c:v>1.559846639633</c:v>
                </c:pt>
                <c:pt idx="14437">
                  <c:v>1.5599858760830001</c:v>
                </c:pt>
                <c:pt idx="14438">
                  <c:v>1.5600756406780001</c:v>
                </c:pt>
                <c:pt idx="14439">
                  <c:v>1.560235738754</c:v>
                </c:pt>
                <c:pt idx="14440">
                  <c:v>1.560559391975</c:v>
                </c:pt>
                <c:pt idx="14441">
                  <c:v>1.560841798782</c:v>
                </c:pt>
                <c:pt idx="14442">
                  <c:v>1.5609717369080001</c:v>
                </c:pt>
                <c:pt idx="14443">
                  <c:v>1.561051726341</c:v>
                </c:pt>
                <c:pt idx="14444">
                  <c:v>1.5611873865129999</c:v>
                </c:pt>
                <c:pt idx="14445">
                  <c:v>1.561316132545</c:v>
                </c:pt>
                <c:pt idx="14446">
                  <c:v>1.561444759369</c:v>
                </c:pt>
                <c:pt idx="14447">
                  <c:v>1.5615307092670001</c:v>
                </c:pt>
                <c:pt idx="14448">
                  <c:v>1.561606287956</c:v>
                </c:pt>
                <c:pt idx="14449">
                  <c:v>1.5617569684979999</c:v>
                </c:pt>
                <c:pt idx="14450">
                  <c:v>1.5620838403699999</c:v>
                </c:pt>
                <c:pt idx="14451">
                  <c:v>1.56217622757</c:v>
                </c:pt>
                <c:pt idx="14452">
                  <c:v>1.5622458457949999</c:v>
                </c:pt>
                <c:pt idx="14453">
                  <c:v>1.5623224973680001</c:v>
                </c:pt>
                <c:pt idx="14454">
                  <c:v>1.562397956848</c:v>
                </c:pt>
                <c:pt idx="14455">
                  <c:v>1.5625158548360001</c:v>
                </c:pt>
                <c:pt idx="14456">
                  <c:v>1.5626713037490001</c:v>
                </c:pt>
                <c:pt idx="14457">
                  <c:v>1.562748670578</c:v>
                </c:pt>
                <c:pt idx="14458">
                  <c:v>1.5628638267520001</c:v>
                </c:pt>
                <c:pt idx="14459">
                  <c:v>1.5629379749300001</c:v>
                </c:pt>
                <c:pt idx="14460">
                  <c:v>1.5632435083389999</c:v>
                </c:pt>
                <c:pt idx="14461">
                  <c:v>1.5633478164670001</c:v>
                </c:pt>
                <c:pt idx="14462">
                  <c:v>1.5634219646450001</c:v>
                </c:pt>
                <c:pt idx="14463">
                  <c:v>1.563530445099</c:v>
                </c:pt>
                <c:pt idx="14464">
                  <c:v>1.5636062622069999</c:v>
                </c:pt>
                <c:pt idx="14465">
                  <c:v>1.5637097358700001</c:v>
                </c:pt>
                <c:pt idx="14466">
                  <c:v>1.563807010651</c:v>
                </c:pt>
                <c:pt idx="14467">
                  <c:v>1.5639005899430001</c:v>
                </c:pt>
                <c:pt idx="14468">
                  <c:v>1.564190745354</c:v>
                </c:pt>
                <c:pt idx="14469">
                  <c:v>1.5643881559370001</c:v>
                </c:pt>
                <c:pt idx="14470">
                  <c:v>1.564463496208</c:v>
                </c:pt>
                <c:pt idx="14471">
                  <c:v>1.5648198127749999</c:v>
                </c:pt>
                <c:pt idx="14472">
                  <c:v>1.5649918317789999</c:v>
                </c:pt>
                <c:pt idx="14473">
                  <c:v>1.5651249885559999</c:v>
                </c:pt>
                <c:pt idx="14474">
                  <c:v>1.5652086734770001</c:v>
                </c:pt>
                <c:pt idx="14475">
                  <c:v>1.565336108208</c:v>
                </c:pt>
                <c:pt idx="14476">
                  <c:v>1.565665245056</c:v>
                </c:pt>
                <c:pt idx="14477">
                  <c:v>1.565809726715</c:v>
                </c:pt>
                <c:pt idx="14478">
                  <c:v>1.5659447908399999</c:v>
                </c:pt>
                <c:pt idx="14479">
                  <c:v>1.566082835197</c:v>
                </c:pt>
                <c:pt idx="14480">
                  <c:v>1.5664172172549999</c:v>
                </c:pt>
                <c:pt idx="14481">
                  <c:v>1.566752314568</c:v>
                </c:pt>
                <c:pt idx="14482">
                  <c:v>1.566958546638</c:v>
                </c:pt>
                <c:pt idx="14483">
                  <c:v>1.5671061277389999</c:v>
                </c:pt>
                <c:pt idx="14484">
                  <c:v>1.5672158002850001</c:v>
                </c:pt>
                <c:pt idx="14485">
                  <c:v>1.567366361618</c:v>
                </c:pt>
                <c:pt idx="14486">
                  <c:v>1.5674816370010001</c:v>
                </c:pt>
                <c:pt idx="14487">
                  <c:v>1.567631483078</c:v>
                </c:pt>
                <c:pt idx="14488">
                  <c:v>1.567750811577</c:v>
                </c:pt>
                <c:pt idx="14489">
                  <c:v>1.567879676819</c:v>
                </c:pt>
                <c:pt idx="14490">
                  <c:v>1.5680016279219999</c:v>
                </c:pt>
                <c:pt idx="14491">
                  <c:v>1.5681192874909999</c:v>
                </c:pt>
                <c:pt idx="14492">
                  <c:v>1.56840634346</c:v>
                </c:pt>
                <c:pt idx="14493">
                  <c:v>1.568484067917</c:v>
                </c:pt>
                <c:pt idx="14494">
                  <c:v>1.568554520607</c:v>
                </c:pt>
                <c:pt idx="14495">
                  <c:v>1.568654298782</c:v>
                </c:pt>
                <c:pt idx="14496">
                  <c:v>1.5689167976380001</c:v>
                </c:pt>
                <c:pt idx="14497">
                  <c:v>1.569113731384</c:v>
                </c:pt>
                <c:pt idx="14498">
                  <c:v>1.5693250894549999</c:v>
                </c:pt>
                <c:pt idx="14499">
                  <c:v>1.569492697716</c:v>
                </c:pt>
                <c:pt idx="14500">
                  <c:v>1.569570541382</c:v>
                </c:pt>
                <c:pt idx="14501">
                  <c:v>1.569688558578</c:v>
                </c:pt>
                <c:pt idx="14502">
                  <c:v>1.5698221921919999</c:v>
                </c:pt>
                <c:pt idx="14503">
                  <c:v>1.570028543472</c:v>
                </c:pt>
                <c:pt idx="14504">
                  <c:v>1.5701748132710001</c:v>
                </c:pt>
                <c:pt idx="14505">
                  <c:v>1.5702903270719999</c:v>
                </c:pt>
                <c:pt idx="14506">
                  <c:v>1.5704360008239999</c:v>
                </c:pt>
                <c:pt idx="14507">
                  <c:v>1.5707895755770001</c:v>
                </c:pt>
                <c:pt idx="14508">
                  <c:v>1.5709676742550001</c:v>
                </c:pt>
                <c:pt idx="14509">
                  <c:v>1.5710407495500001</c:v>
                </c:pt>
                <c:pt idx="14510">
                  <c:v>1.5711122751240001</c:v>
                </c:pt>
                <c:pt idx="14511">
                  <c:v>1.5712014436720001</c:v>
                </c:pt>
                <c:pt idx="14512">
                  <c:v>1.5712847709660001</c:v>
                </c:pt>
                <c:pt idx="14513">
                  <c:v>1.5714020729060001</c:v>
                </c:pt>
                <c:pt idx="14514">
                  <c:v>1.571519970894</c:v>
                </c:pt>
                <c:pt idx="14515">
                  <c:v>1.571786999702</c:v>
                </c:pt>
                <c:pt idx="14516">
                  <c:v>1.5719829797739999</c:v>
                </c:pt>
                <c:pt idx="14517">
                  <c:v>1.5720602273940001</c:v>
                </c:pt>
                <c:pt idx="14518">
                  <c:v>1.5721405744550001</c:v>
                </c:pt>
                <c:pt idx="14519">
                  <c:v>1.5722627639769999</c:v>
                </c:pt>
                <c:pt idx="14520">
                  <c:v>1.572346568108</c:v>
                </c:pt>
                <c:pt idx="14521">
                  <c:v>1.572429418564</c:v>
                </c:pt>
                <c:pt idx="14522">
                  <c:v>1.572507977486</c:v>
                </c:pt>
                <c:pt idx="14523">
                  <c:v>1.5725920200350001</c:v>
                </c:pt>
                <c:pt idx="14524">
                  <c:v>1.5726811885830001</c:v>
                </c:pt>
                <c:pt idx="14525">
                  <c:v>1.5728024244309999</c:v>
                </c:pt>
                <c:pt idx="14526">
                  <c:v>1.573107838631</c:v>
                </c:pt>
                <c:pt idx="14527">
                  <c:v>1.5733045339580001</c:v>
                </c:pt>
                <c:pt idx="14528">
                  <c:v>1.57339990139</c:v>
                </c:pt>
                <c:pt idx="14529">
                  <c:v>1.573472261429</c:v>
                </c:pt>
                <c:pt idx="14530">
                  <c:v>1.5737997293470001</c:v>
                </c:pt>
                <c:pt idx="14531">
                  <c:v>1.574140310287</c:v>
                </c:pt>
                <c:pt idx="14532">
                  <c:v>1.5742706060410001</c:v>
                </c:pt>
                <c:pt idx="14533">
                  <c:v>1.5743457078930001</c:v>
                </c:pt>
                <c:pt idx="14534">
                  <c:v>1.574444532394</c:v>
                </c:pt>
                <c:pt idx="14535">
                  <c:v>1.5745505094529999</c:v>
                </c:pt>
                <c:pt idx="14536">
                  <c:v>1.574874520302</c:v>
                </c:pt>
                <c:pt idx="14537">
                  <c:v>1.5750576257710001</c:v>
                </c:pt>
                <c:pt idx="14538">
                  <c:v>1.575175046921</c:v>
                </c:pt>
                <c:pt idx="14539">
                  <c:v>1.5754022598270001</c:v>
                </c:pt>
                <c:pt idx="14540">
                  <c:v>1.5756185054780001</c:v>
                </c:pt>
                <c:pt idx="14541">
                  <c:v>1.5757144689560001</c:v>
                </c:pt>
                <c:pt idx="14542">
                  <c:v>1.5758150815959999</c:v>
                </c:pt>
                <c:pt idx="14543">
                  <c:v>1.5759012699129999</c:v>
                </c:pt>
                <c:pt idx="14544">
                  <c:v>1.5759812593460001</c:v>
                </c:pt>
                <c:pt idx="14545">
                  <c:v>1.5760660171509999</c:v>
                </c:pt>
                <c:pt idx="14546">
                  <c:v>1.5762491226199999</c:v>
                </c:pt>
                <c:pt idx="14547">
                  <c:v>1.5764539241790001</c:v>
                </c:pt>
                <c:pt idx="14548">
                  <c:v>1.5765384435650001</c:v>
                </c:pt>
                <c:pt idx="14549">
                  <c:v>1.5766265392300001</c:v>
                </c:pt>
                <c:pt idx="14550">
                  <c:v>1.576742887497</c:v>
                </c:pt>
                <c:pt idx="14551">
                  <c:v>1.576853752136</c:v>
                </c:pt>
                <c:pt idx="14552">
                  <c:v>1.57705783844</c:v>
                </c:pt>
                <c:pt idx="14553">
                  <c:v>1.577194690704</c:v>
                </c:pt>
                <c:pt idx="14554">
                  <c:v>1.577308058739</c:v>
                </c:pt>
                <c:pt idx="14555">
                  <c:v>1.5774183273319999</c:v>
                </c:pt>
                <c:pt idx="14556">
                  <c:v>1.577723145485</c:v>
                </c:pt>
                <c:pt idx="14557">
                  <c:v>1.578032612801</c:v>
                </c:pt>
                <c:pt idx="14558">
                  <c:v>1.5781697034840001</c:v>
                </c:pt>
                <c:pt idx="14559">
                  <c:v>1.5782492160799999</c:v>
                </c:pt>
                <c:pt idx="14560">
                  <c:v>1.578322410583</c:v>
                </c:pt>
                <c:pt idx="14561">
                  <c:v>1.5781505107880001</c:v>
                </c:pt>
                <c:pt idx="14562">
                  <c:v>1.5759249925609999</c:v>
                </c:pt>
                <c:pt idx="14563">
                  <c:v>1.5759334564209999</c:v>
                </c:pt>
                <c:pt idx="14564">
                  <c:v>1.5759989023209999</c:v>
                </c:pt>
                <c:pt idx="14565">
                  <c:v>1.5760684013370001</c:v>
                </c:pt>
                <c:pt idx="14566">
                  <c:v>1.576180577278</c:v>
                </c:pt>
                <c:pt idx="14567">
                  <c:v>1.5765606164929999</c:v>
                </c:pt>
                <c:pt idx="14568">
                  <c:v>1.5768064260479999</c:v>
                </c:pt>
                <c:pt idx="14569">
                  <c:v>1.576920747757</c:v>
                </c:pt>
                <c:pt idx="14570">
                  <c:v>1.5770225524899999</c:v>
                </c:pt>
                <c:pt idx="14571">
                  <c:v>1.577115416527</c:v>
                </c:pt>
                <c:pt idx="14572">
                  <c:v>1.5772110223769999</c:v>
                </c:pt>
                <c:pt idx="14573">
                  <c:v>1.5773059129710001</c:v>
                </c:pt>
                <c:pt idx="14574">
                  <c:v>1.577577590942</c:v>
                </c:pt>
                <c:pt idx="14575">
                  <c:v>1.577844381332</c:v>
                </c:pt>
                <c:pt idx="14576">
                  <c:v>1.578008890152</c:v>
                </c:pt>
                <c:pt idx="14577">
                  <c:v>1.5781567096710001</c:v>
                </c:pt>
                <c:pt idx="14578">
                  <c:v>1.5782556533809999</c:v>
                </c:pt>
                <c:pt idx="14579">
                  <c:v>1.5783947706220001</c:v>
                </c:pt>
                <c:pt idx="14580">
                  <c:v>1.578784942627</c:v>
                </c:pt>
                <c:pt idx="14581">
                  <c:v>1.578954339027</c:v>
                </c:pt>
                <c:pt idx="14582">
                  <c:v>1.5791264772419999</c:v>
                </c:pt>
                <c:pt idx="14583">
                  <c:v>1.5793147087099999</c:v>
                </c:pt>
                <c:pt idx="14584">
                  <c:v>1.579580426216</c:v>
                </c:pt>
                <c:pt idx="14585">
                  <c:v>1.5800356864930001</c:v>
                </c:pt>
                <c:pt idx="14586">
                  <c:v>1.58046245575</c:v>
                </c:pt>
                <c:pt idx="14587">
                  <c:v>1.5805685520170001</c:v>
                </c:pt>
                <c:pt idx="14588">
                  <c:v>1.5806888341900001</c:v>
                </c:pt>
                <c:pt idx="14589">
                  <c:v>1.580805897713</c:v>
                </c:pt>
                <c:pt idx="14590">
                  <c:v>1.5809210538859999</c:v>
                </c:pt>
                <c:pt idx="14591">
                  <c:v>1.5810717344280001</c:v>
                </c:pt>
                <c:pt idx="14592">
                  <c:v>1.581476688385</c:v>
                </c:pt>
                <c:pt idx="14593">
                  <c:v>1.581647634506</c:v>
                </c:pt>
                <c:pt idx="14594">
                  <c:v>1.581771492958</c:v>
                </c:pt>
                <c:pt idx="14595">
                  <c:v>1.582234382629</c:v>
                </c:pt>
                <c:pt idx="14596">
                  <c:v>1.5825315713879999</c:v>
                </c:pt>
                <c:pt idx="14597">
                  <c:v>1.582703590393</c:v>
                </c:pt>
                <c:pt idx="14598">
                  <c:v>1.5828416347500001</c:v>
                </c:pt>
                <c:pt idx="14599">
                  <c:v>1.5829417705540001</c:v>
                </c:pt>
                <c:pt idx="14600">
                  <c:v>1.5830080509190001</c:v>
                </c:pt>
                <c:pt idx="14601">
                  <c:v>1.5831094980239999</c:v>
                </c:pt>
                <c:pt idx="14602">
                  <c:v>1.5832462310790001</c:v>
                </c:pt>
                <c:pt idx="14603">
                  <c:v>1.5835027694699999</c:v>
                </c:pt>
                <c:pt idx="14604">
                  <c:v>1.5836110115049999</c:v>
                </c:pt>
                <c:pt idx="14605">
                  <c:v>1.584019184113</c:v>
                </c:pt>
                <c:pt idx="14606">
                  <c:v>1.584109306335</c:v>
                </c:pt>
                <c:pt idx="14607">
                  <c:v>1.584248661995</c:v>
                </c:pt>
                <c:pt idx="14608">
                  <c:v>1.5845386981959999</c:v>
                </c:pt>
                <c:pt idx="14609">
                  <c:v>1.584602594376</c:v>
                </c:pt>
                <c:pt idx="14610">
                  <c:v>1.584663510323</c:v>
                </c:pt>
                <c:pt idx="14611">
                  <c:v>1.5847277641299999</c:v>
                </c:pt>
                <c:pt idx="14612">
                  <c:v>1.5847817659379999</c:v>
                </c:pt>
                <c:pt idx="14613">
                  <c:v>1.584866762161</c:v>
                </c:pt>
                <c:pt idx="14614">
                  <c:v>1.5849223136899999</c:v>
                </c:pt>
                <c:pt idx="14615">
                  <c:v>1.5849827528</c:v>
                </c:pt>
                <c:pt idx="14616">
                  <c:v>1.585085868835</c:v>
                </c:pt>
                <c:pt idx="14617">
                  <c:v>1.5851563215260001</c:v>
                </c:pt>
                <c:pt idx="14618">
                  <c:v>1.5853581428529999</c:v>
                </c:pt>
                <c:pt idx="14619">
                  <c:v>1.5855811834339999</c:v>
                </c:pt>
                <c:pt idx="14620">
                  <c:v>1.5859850645069999</c:v>
                </c:pt>
                <c:pt idx="14621">
                  <c:v>1.586245656013</c:v>
                </c:pt>
                <c:pt idx="14622">
                  <c:v>1.58649969101</c:v>
                </c:pt>
                <c:pt idx="14623">
                  <c:v>1.586615085602</c:v>
                </c:pt>
                <c:pt idx="14624">
                  <c:v>1.586796283722</c:v>
                </c:pt>
                <c:pt idx="14625">
                  <c:v>1.586903572083</c:v>
                </c:pt>
                <c:pt idx="14626">
                  <c:v>1.587026596069</c:v>
                </c:pt>
                <c:pt idx="14627">
                  <c:v>1.587146043777</c:v>
                </c:pt>
                <c:pt idx="14628">
                  <c:v>1.5875360965730001</c:v>
                </c:pt>
                <c:pt idx="14629">
                  <c:v>1.5877602100370001</c:v>
                </c:pt>
                <c:pt idx="14630">
                  <c:v>1.5878535509109999</c:v>
                </c:pt>
                <c:pt idx="14631">
                  <c:v>1.5879526138310001</c:v>
                </c:pt>
                <c:pt idx="14632">
                  <c:v>1.5880565643310001</c:v>
                </c:pt>
                <c:pt idx="14633">
                  <c:v>1.58811211586</c:v>
                </c:pt>
                <c:pt idx="14634">
                  <c:v>1.5881630182269999</c:v>
                </c:pt>
                <c:pt idx="14635">
                  <c:v>1.5882662534709999</c:v>
                </c:pt>
                <c:pt idx="14636">
                  <c:v>1.588322281837</c:v>
                </c:pt>
                <c:pt idx="14637">
                  <c:v>1.588373422623</c:v>
                </c:pt>
                <c:pt idx="14638">
                  <c:v>1.58846950531</c:v>
                </c:pt>
                <c:pt idx="14639">
                  <c:v>1.5885601043699999</c:v>
                </c:pt>
                <c:pt idx="14640">
                  <c:v>1.5886924266819999</c:v>
                </c:pt>
                <c:pt idx="14641">
                  <c:v>1.588769674301</c:v>
                </c:pt>
                <c:pt idx="14642">
                  <c:v>1.588881015778</c:v>
                </c:pt>
                <c:pt idx="14643">
                  <c:v>1.5889941453930001</c:v>
                </c:pt>
                <c:pt idx="14644">
                  <c:v>1.5890706777570001</c:v>
                </c:pt>
                <c:pt idx="14645">
                  <c:v>1.589193344116</c:v>
                </c:pt>
                <c:pt idx="14646">
                  <c:v>1.5893158912659999</c:v>
                </c:pt>
                <c:pt idx="14647">
                  <c:v>1.5895755290989999</c:v>
                </c:pt>
                <c:pt idx="14648">
                  <c:v>1.589882731438</c:v>
                </c:pt>
                <c:pt idx="14649">
                  <c:v>1.590184688568</c:v>
                </c:pt>
                <c:pt idx="14650">
                  <c:v>1.5903500318529999</c:v>
                </c:pt>
                <c:pt idx="14651">
                  <c:v>1.590433359146</c:v>
                </c:pt>
                <c:pt idx="14652">
                  <c:v>1.5905140638349999</c:v>
                </c:pt>
                <c:pt idx="14653">
                  <c:v>1.59059035778</c:v>
                </c:pt>
                <c:pt idx="14654">
                  <c:v>1.590669631958</c:v>
                </c:pt>
                <c:pt idx="14655">
                  <c:v>1.5910474061969999</c:v>
                </c:pt>
                <c:pt idx="14656">
                  <c:v>1.5911790132520001</c:v>
                </c:pt>
                <c:pt idx="14657">
                  <c:v>1.5913857221600001</c:v>
                </c:pt>
                <c:pt idx="14658">
                  <c:v>1.591591000557</c:v>
                </c:pt>
                <c:pt idx="14659">
                  <c:v>1.591768741608</c:v>
                </c:pt>
                <c:pt idx="14660">
                  <c:v>1.592102885246</c:v>
                </c:pt>
                <c:pt idx="14661">
                  <c:v>1.592334151268</c:v>
                </c:pt>
                <c:pt idx="14662">
                  <c:v>1.592571377754</c:v>
                </c:pt>
                <c:pt idx="14663">
                  <c:v>1.5929026603700001</c:v>
                </c:pt>
                <c:pt idx="14664">
                  <c:v>1.5930217504499999</c:v>
                </c:pt>
                <c:pt idx="14665">
                  <c:v>1.5931721925739999</c:v>
                </c:pt>
                <c:pt idx="14666">
                  <c:v>1.5933650732039999</c:v>
                </c:pt>
                <c:pt idx="14667">
                  <c:v>1.593542695045</c:v>
                </c:pt>
                <c:pt idx="14668">
                  <c:v>1.5938724279400001</c:v>
                </c:pt>
                <c:pt idx="14669">
                  <c:v>1.5941202640529999</c:v>
                </c:pt>
                <c:pt idx="14670">
                  <c:v>1.5942038297650001</c:v>
                </c:pt>
                <c:pt idx="14671">
                  <c:v>1.594482421875</c:v>
                </c:pt>
                <c:pt idx="14672">
                  <c:v>1.5946294069289999</c:v>
                </c:pt>
                <c:pt idx="14673">
                  <c:v>1.5948804616929999</c:v>
                </c:pt>
                <c:pt idx="14674">
                  <c:v>1.5950114727019999</c:v>
                </c:pt>
                <c:pt idx="14675">
                  <c:v>1.5951732397080001</c:v>
                </c:pt>
                <c:pt idx="14676">
                  <c:v>1.595524311066</c:v>
                </c:pt>
                <c:pt idx="14677">
                  <c:v>1.595911502838</c:v>
                </c:pt>
                <c:pt idx="14678">
                  <c:v>1.59605550766</c:v>
                </c:pt>
                <c:pt idx="14679">
                  <c:v>1.5961560010910001</c:v>
                </c:pt>
                <c:pt idx="14680">
                  <c:v>1.5962519645690001</c:v>
                </c:pt>
                <c:pt idx="14681">
                  <c:v>1.5963044166560001</c:v>
                </c:pt>
                <c:pt idx="14682">
                  <c:v>1.5963577032089999</c:v>
                </c:pt>
                <c:pt idx="14683">
                  <c:v>1.5964568853379999</c:v>
                </c:pt>
                <c:pt idx="14684">
                  <c:v>1.5965512990949999</c:v>
                </c:pt>
                <c:pt idx="14685">
                  <c:v>1.596644639969</c:v>
                </c:pt>
                <c:pt idx="14686">
                  <c:v>1.5968519449230001</c:v>
                </c:pt>
                <c:pt idx="14687">
                  <c:v>1.597164511681</c:v>
                </c:pt>
                <c:pt idx="14688">
                  <c:v>1.597303748131</c:v>
                </c:pt>
                <c:pt idx="14689">
                  <c:v>1.5974831581119999</c:v>
                </c:pt>
                <c:pt idx="14690">
                  <c:v>1.597827792168</c:v>
                </c:pt>
                <c:pt idx="14691">
                  <c:v>1.5979427099229999</c:v>
                </c:pt>
                <c:pt idx="14692">
                  <c:v>1.5980583429340001</c:v>
                </c:pt>
                <c:pt idx="14693">
                  <c:v>1.5981700420380001</c:v>
                </c:pt>
                <c:pt idx="14694">
                  <c:v>1.598248124123</c:v>
                </c:pt>
                <c:pt idx="14695">
                  <c:v>1.598330140114</c:v>
                </c:pt>
                <c:pt idx="14696">
                  <c:v>1.5984164476389999</c:v>
                </c:pt>
                <c:pt idx="14697">
                  <c:v>1.5985043048859999</c:v>
                </c:pt>
                <c:pt idx="14698">
                  <c:v>1.5985926389689999</c:v>
                </c:pt>
                <c:pt idx="14699">
                  <c:v>1.5986744165419999</c:v>
                </c:pt>
                <c:pt idx="14700">
                  <c:v>1.598756551743</c:v>
                </c:pt>
                <c:pt idx="14701">
                  <c:v>1.598844647408</c:v>
                </c:pt>
                <c:pt idx="14702">
                  <c:v>1.598932981491</c:v>
                </c:pt>
                <c:pt idx="14703">
                  <c:v>1.599059462547</c:v>
                </c:pt>
                <c:pt idx="14704">
                  <c:v>1.599379181862</c:v>
                </c:pt>
                <c:pt idx="14705">
                  <c:v>1.5996575355530001</c:v>
                </c:pt>
                <c:pt idx="14706">
                  <c:v>1.599815130234</c:v>
                </c:pt>
                <c:pt idx="14707">
                  <c:v>1.5998851060870001</c:v>
                </c:pt>
                <c:pt idx="14708">
                  <c:v>1.599958062172</c:v>
                </c:pt>
                <c:pt idx="14709">
                  <c:v>1.6000274419780001</c:v>
                </c:pt>
                <c:pt idx="14710">
                  <c:v>1.6001268625259999</c:v>
                </c:pt>
                <c:pt idx="14711">
                  <c:v>1.600302815437</c:v>
                </c:pt>
                <c:pt idx="14712">
                  <c:v>1.600504994392</c:v>
                </c:pt>
                <c:pt idx="14713">
                  <c:v>1.600648760796</c:v>
                </c:pt>
                <c:pt idx="14714">
                  <c:v>1.6007747650149999</c:v>
                </c:pt>
                <c:pt idx="14715">
                  <c:v>1.6008697748180001</c:v>
                </c:pt>
                <c:pt idx="14716">
                  <c:v>1.6010247468950001</c:v>
                </c:pt>
                <c:pt idx="14717">
                  <c:v>1.6011691093439999</c:v>
                </c:pt>
                <c:pt idx="14718">
                  <c:v>1.601402759552</c:v>
                </c:pt>
                <c:pt idx="14719">
                  <c:v>1.601514577866</c:v>
                </c:pt>
                <c:pt idx="14720">
                  <c:v>1.601768493652</c:v>
                </c:pt>
                <c:pt idx="14721">
                  <c:v>1.60185110569</c:v>
                </c:pt>
                <c:pt idx="14722">
                  <c:v>1.601904392242</c:v>
                </c:pt>
                <c:pt idx="14723">
                  <c:v>1.602013349533</c:v>
                </c:pt>
                <c:pt idx="14724">
                  <c:v>1.6023241281509999</c:v>
                </c:pt>
                <c:pt idx="14725">
                  <c:v>1.602507591248</c:v>
                </c:pt>
                <c:pt idx="14726">
                  <c:v>1.6026240587230001</c:v>
                </c:pt>
                <c:pt idx="14727">
                  <c:v>1.6026867628100001</c:v>
                </c:pt>
                <c:pt idx="14728">
                  <c:v>1.602754473686</c:v>
                </c:pt>
                <c:pt idx="14729">
                  <c:v>1.6028240919109999</c:v>
                </c:pt>
                <c:pt idx="14730">
                  <c:v>1.6028951406480001</c:v>
                </c:pt>
                <c:pt idx="14731">
                  <c:v>1.6029615402220001</c:v>
                </c:pt>
                <c:pt idx="14732">
                  <c:v>1.603025078773</c:v>
                </c:pt>
                <c:pt idx="14733">
                  <c:v>1.6030862331389999</c:v>
                </c:pt>
                <c:pt idx="14734">
                  <c:v>1.6031411886219999</c:v>
                </c:pt>
                <c:pt idx="14735">
                  <c:v>1.603194713593</c:v>
                </c:pt>
                <c:pt idx="14736">
                  <c:v>1.603241920471</c:v>
                </c:pt>
                <c:pt idx="14737">
                  <c:v>1.6033320426940001</c:v>
                </c:pt>
                <c:pt idx="14738">
                  <c:v>1.603409290314</c:v>
                </c:pt>
                <c:pt idx="14739">
                  <c:v>1.603489279747</c:v>
                </c:pt>
                <c:pt idx="14740">
                  <c:v>1.603575706482</c:v>
                </c:pt>
                <c:pt idx="14741">
                  <c:v>1.603665590286</c:v>
                </c:pt>
                <c:pt idx="14742">
                  <c:v>1.6037172079090001</c:v>
                </c:pt>
                <c:pt idx="14743">
                  <c:v>1.603763222694</c:v>
                </c:pt>
                <c:pt idx="14744">
                  <c:v>1.60381758213</c:v>
                </c:pt>
                <c:pt idx="14745">
                  <c:v>1.6038724184040001</c:v>
                </c:pt>
                <c:pt idx="14746">
                  <c:v>1.603928208351</c:v>
                </c:pt>
                <c:pt idx="14747">
                  <c:v>1.6039841175080001</c:v>
                </c:pt>
                <c:pt idx="14748">
                  <c:v>1.6040383577349999</c:v>
                </c:pt>
                <c:pt idx="14749">
                  <c:v>1.6040887832640001</c:v>
                </c:pt>
                <c:pt idx="14750">
                  <c:v>1.604187130928</c:v>
                </c:pt>
                <c:pt idx="14751">
                  <c:v>1.6042692661289999</c:v>
                </c:pt>
                <c:pt idx="14752">
                  <c:v>1.604573249817</c:v>
                </c:pt>
                <c:pt idx="14753">
                  <c:v>1.6048645973210001</c:v>
                </c:pt>
                <c:pt idx="14754">
                  <c:v>1.6051108837129999</c:v>
                </c:pt>
                <c:pt idx="14755">
                  <c:v>1.605272650719</c:v>
                </c:pt>
                <c:pt idx="14756">
                  <c:v>1.6053786277769999</c:v>
                </c:pt>
                <c:pt idx="14757">
                  <c:v>1.605515003204</c:v>
                </c:pt>
                <c:pt idx="14758">
                  <c:v>1.6058608293529999</c:v>
                </c:pt>
                <c:pt idx="14759">
                  <c:v>1.6060132980349999</c:v>
                </c:pt>
                <c:pt idx="14760">
                  <c:v>1.606317162514</c:v>
                </c:pt>
                <c:pt idx="14761">
                  <c:v>1.606431126595</c:v>
                </c:pt>
                <c:pt idx="14762">
                  <c:v>1.60660982132</c:v>
                </c:pt>
                <c:pt idx="14763">
                  <c:v>1.606765985489</c:v>
                </c:pt>
                <c:pt idx="14764">
                  <c:v>1.607053875923</c:v>
                </c:pt>
                <c:pt idx="14765">
                  <c:v>1.6071685552599999</c:v>
                </c:pt>
                <c:pt idx="14766">
                  <c:v>1.607286691666</c:v>
                </c:pt>
                <c:pt idx="14767">
                  <c:v>1.607471704483</c:v>
                </c:pt>
                <c:pt idx="14768">
                  <c:v>1.6075768470759999</c:v>
                </c:pt>
                <c:pt idx="14769">
                  <c:v>1.607646584511</c:v>
                </c:pt>
                <c:pt idx="14770">
                  <c:v>1.6077125072480001</c:v>
                </c:pt>
                <c:pt idx="14771">
                  <c:v>1.6077818870539999</c:v>
                </c:pt>
                <c:pt idx="14772">
                  <c:v>1.6078270673749999</c:v>
                </c:pt>
                <c:pt idx="14773">
                  <c:v>1.6078989505770001</c:v>
                </c:pt>
                <c:pt idx="14774">
                  <c:v>1.6080616712569999</c:v>
                </c:pt>
                <c:pt idx="14775">
                  <c:v>1.608367800713</c:v>
                </c:pt>
                <c:pt idx="14776">
                  <c:v>1.6084756851199999</c:v>
                </c:pt>
                <c:pt idx="14777">
                  <c:v>1.6085505485530001</c:v>
                </c:pt>
                <c:pt idx="14778">
                  <c:v>1.608623385429</c:v>
                </c:pt>
                <c:pt idx="14779">
                  <c:v>1.60869550705</c:v>
                </c:pt>
                <c:pt idx="14780">
                  <c:v>1.6087787151340001</c:v>
                </c:pt>
                <c:pt idx="14781">
                  <c:v>1.608852386475</c:v>
                </c:pt>
                <c:pt idx="14782">
                  <c:v>1.6090391874309999</c:v>
                </c:pt>
                <c:pt idx="14783">
                  <c:v>1.609401226044</c:v>
                </c:pt>
                <c:pt idx="14784">
                  <c:v>1.6095290184019999</c:v>
                </c:pt>
                <c:pt idx="14785">
                  <c:v>1.609613895416</c:v>
                </c:pt>
                <c:pt idx="14786">
                  <c:v>1.6096960306170001</c:v>
                </c:pt>
                <c:pt idx="14787">
                  <c:v>1.6098098754879999</c:v>
                </c:pt>
                <c:pt idx="14788">
                  <c:v>1.609924077988</c:v>
                </c:pt>
                <c:pt idx="14789">
                  <c:v>1.6100215911869999</c:v>
                </c:pt>
                <c:pt idx="14790">
                  <c:v>1.6101357936859999</c:v>
                </c:pt>
                <c:pt idx="14791">
                  <c:v>1.6101920604710001</c:v>
                </c:pt>
                <c:pt idx="14792">
                  <c:v>1.610251188278</c:v>
                </c:pt>
                <c:pt idx="14793">
                  <c:v>1.610313415527</c:v>
                </c:pt>
                <c:pt idx="14794">
                  <c:v>1.6103773117069999</c:v>
                </c:pt>
                <c:pt idx="14795">
                  <c:v>1.6104375123979999</c:v>
                </c:pt>
                <c:pt idx="14796">
                  <c:v>1.6105341911319999</c:v>
                </c:pt>
                <c:pt idx="14797">
                  <c:v>1.6106274127960001</c:v>
                </c:pt>
                <c:pt idx="14798">
                  <c:v>1.6107110977170001</c:v>
                </c:pt>
                <c:pt idx="14799">
                  <c:v>1.610796928406</c:v>
                </c:pt>
                <c:pt idx="14800">
                  <c:v>1.6108794212340001</c:v>
                </c:pt>
                <c:pt idx="14801">
                  <c:v>1.6109665632250001</c:v>
                </c:pt>
                <c:pt idx="14802">
                  <c:v>1.611080527306</c:v>
                </c:pt>
                <c:pt idx="14803">
                  <c:v>1.611397027969</c:v>
                </c:pt>
                <c:pt idx="14804">
                  <c:v>1.6116898059839999</c:v>
                </c:pt>
                <c:pt idx="14805">
                  <c:v>1.61200106144</c:v>
                </c:pt>
                <c:pt idx="14806">
                  <c:v>1.61212849617</c:v>
                </c:pt>
                <c:pt idx="14807">
                  <c:v>1.6122152805329999</c:v>
                </c:pt>
                <c:pt idx="14808">
                  <c:v>1.612309217453</c:v>
                </c:pt>
                <c:pt idx="14809">
                  <c:v>1.6123729944230001</c:v>
                </c:pt>
                <c:pt idx="14810">
                  <c:v>1.6124377250669999</c:v>
                </c:pt>
                <c:pt idx="14811">
                  <c:v>1.612484931946</c:v>
                </c:pt>
                <c:pt idx="14812">
                  <c:v>1.612581849098</c:v>
                </c:pt>
                <c:pt idx="14813">
                  <c:v>1.6126503944399999</c:v>
                </c:pt>
                <c:pt idx="14814">
                  <c:v>1.61269724369</c:v>
                </c:pt>
                <c:pt idx="14815">
                  <c:v>1.612738966942</c:v>
                </c:pt>
                <c:pt idx="14816">
                  <c:v>1.612811088562</c:v>
                </c:pt>
                <c:pt idx="14817">
                  <c:v>1.6128587722779999</c:v>
                </c:pt>
                <c:pt idx="14818">
                  <c:v>1.6129355430600001</c:v>
                </c:pt>
                <c:pt idx="14819">
                  <c:v>1.6130217313769999</c:v>
                </c:pt>
                <c:pt idx="14820">
                  <c:v>1.6133679151539999</c:v>
                </c:pt>
                <c:pt idx="14821">
                  <c:v>1.613619685173</c:v>
                </c:pt>
                <c:pt idx="14822">
                  <c:v>1.613820195198</c:v>
                </c:pt>
                <c:pt idx="14823">
                  <c:v>1.6139354705810001</c:v>
                </c:pt>
                <c:pt idx="14824">
                  <c:v>1.61405479908</c:v>
                </c:pt>
                <c:pt idx="14825">
                  <c:v>1.614174365997</c:v>
                </c:pt>
                <c:pt idx="14826">
                  <c:v>1.6142933368679999</c:v>
                </c:pt>
                <c:pt idx="14827">
                  <c:v>1.6144018173220001</c:v>
                </c:pt>
                <c:pt idx="14828">
                  <c:v>1.6145147085189999</c:v>
                </c:pt>
                <c:pt idx="14829">
                  <c:v>1.6146233081820001</c:v>
                </c:pt>
                <c:pt idx="14830">
                  <c:v>1.614699959755</c:v>
                </c:pt>
                <c:pt idx="14831">
                  <c:v>1.614809989929</c:v>
                </c:pt>
                <c:pt idx="14832">
                  <c:v>1.6149121522900001</c:v>
                </c:pt>
                <c:pt idx="14833">
                  <c:v>1.6152645349500001</c:v>
                </c:pt>
                <c:pt idx="14834">
                  <c:v>1.615582942963</c:v>
                </c:pt>
                <c:pt idx="14835">
                  <c:v>1.615906834602</c:v>
                </c:pt>
                <c:pt idx="14836">
                  <c:v>1.6160258054729999</c:v>
                </c:pt>
                <c:pt idx="14837">
                  <c:v>1.6161035299299999</c:v>
                </c:pt>
                <c:pt idx="14838">
                  <c:v>1.616181492805</c:v>
                </c:pt>
                <c:pt idx="14839">
                  <c:v>1.616255402565</c:v>
                </c:pt>
                <c:pt idx="14840">
                  <c:v>1.6163370609279999</c:v>
                </c:pt>
                <c:pt idx="14841">
                  <c:v>1.6164233684539999</c:v>
                </c:pt>
                <c:pt idx="14842">
                  <c:v>1.6165153980260001</c:v>
                </c:pt>
                <c:pt idx="14843">
                  <c:v>1.61661028862</c:v>
                </c:pt>
                <c:pt idx="14844">
                  <c:v>1.6169298887250001</c:v>
                </c:pt>
                <c:pt idx="14845">
                  <c:v>1.6170206069949999</c:v>
                </c:pt>
                <c:pt idx="14846">
                  <c:v>1.6171810626980001</c:v>
                </c:pt>
                <c:pt idx="14847">
                  <c:v>1.6174930334090001</c:v>
                </c:pt>
                <c:pt idx="14848">
                  <c:v>1.617843270302</c:v>
                </c:pt>
                <c:pt idx="14849">
                  <c:v>1.6179201602940001</c:v>
                </c:pt>
                <c:pt idx="14850">
                  <c:v>1.61805331707</c:v>
                </c:pt>
                <c:pt idx="14851">
                  <c:v>1.6181424856190001</c:v>
                </c:pt>
                <c:pt idx="14852">
                  <c:v>1.618274688721</c:v>
                </c:pt>
                <c:pt idx="14853">
                  <c:v>1.618401408195</c:v>
                </c:pt>
                <c:pt idx="14854">
                  <c:v>1.6185146570210001</c:v>
                </c:pt>
                <c:pt idx="14855">
                  <c:v>1.61859369278</c:v>
                </c:pt>
                <c:pt idx="14856">
                  <c:v>1.6186736822129999</c:v>
                </c:pt>
                <c:pt idx="14857">
                  <c:v>1.6187564134600001</c:v>
                </c:pt>
                <c:pt idx="14858">
                  <c:v>1.618844985962</c:v>
                </c:pt>
                <c:pt idx="14859">
                  <c:v>1.618893146515</c:v>
                </c:pt>
                <c:pt idx="14860">
                  <c:v>1.6189892292020001</c:v>
                </c:pt>
                <c:pt idx="14861">
                  <c:v>1.6190339326859999</c:v>
                </c:pt>
                <c:pt idx="14862">
                  <c:v>1.619082093239</c:v>
                </c:pt>
                <c:pt idx="14863">
                  <c:v>1.619129180908</c:v>
                </c:pt>
                <c:pt idx="14864">
                  <c:v>1.619225025177</c:v>
                </c:pt>
                <c:pt idx="14865">
                  <c:v>1.619308948517</c:v>
                </c:pt>
                <c:pt idx="14866">
                  <c:v>1.619386553764</c:v>
                </c:pt>
                <c:pt idx="14867">
                  <c:v>1.6194725036619999</c:v>
                </c:pt>
                <c:pt idx="14868">
                  <c:v>1.619602680206</c:v>
                </c:pt>
                <c:pt idx="14869">
                  <c:v>1.6196869611739999</c:v>
                </c:pt>
                <c:pt idx="14870">
                  <c:v>1.619774580002</c:v>
                </c:pt>
                <c:pt idx="14871">
                  <c:v>1.619854807854</c:v>
                </c:pt>
                <c:pt idx="14872">
                  <c:v>1.6199247837070001</c:v>
                </c:pt>
                <c:pt idx="14873">
                  <c:v>1.620082259178</c:v>
                </c:pt>
                <c:pt idx="14874">
                  <c:v>1.6203653812409999</c:v>
                </c:pt>
                <c:pt idx="14875">
                  <c:v>1.6205815076829999</c:v>
                </c:pt>
                <c:pt idx="14876">
                  <c:v>1.620673418045</c:v>
                </c:pt>
                <c:pt idx="14877">
                  <c:v>1.6209702491760001</c:v>
                </c:pt>
                <c:pt idx="14878">
                  <c:v>1.6211566925050001</c:v>
                </c:pt>
                <c:pt idx="14879">
                  <c:v>1.621239304543</c:v>
                </c:pt>
                <c:pt idx="14880">
                  <c:v>1.621314287186</c:v>
                </c:pt>
                <c:pt idx="14881">
                  <c:v>1.6216007471080001</c:v>
                </c:pt>
                <c:pt idx="14882">
                  <c:v>1.621887803078</c:v>
                </c:pt>
                <c:pt idx="14883">
                  <c:v>1.621961116791</c:v>
                </c:pt>
                <c:pt idx="14884">
                  <c:v>1.6220604181289999</c:v>
                </c:pt>
                <c:pt idx="14885">
                  <c:v>1.622132182121</c:v>
                </c:pt>
                <c:pt idx="14886">
                  <c:v>1.6222430467610001</c:v>
                </c:pt>
                <c:pt idx="14887">
                  <c:v>1.622350335121</c:v>
                </c:pt>
                <c:pt idx="14888">
                  <c:v>1.6225135326389999</c:v>
                </c:pt>
                <c:pt idx="14889">
                  <c:v>1.62262237072</c:v>
                </c:pt>
                <c:pt idx="14890">
                  <c:v>1.622740030289</c:v>
                </c:pt>
                <c:pt idx="14891">
                  <c:v>1.623099207878</c:v>
                </c:pt>
                <c:pt idx="14892">
                  <c:v>1.623356461525</c:v>
                </c:pt>
                <c:pt idx="14893">
                  <c:v>1.6235120296479999</c:v>
                </c:pt>
                <c:pt idx="14894">
                  <c:v>1.623829960823</c:v>
                </c:pt>
                <c:pt idx="14895">
                  <c:v>1.623944163322</c:v>
                </c:pt>
                <c:pt idx="14896">
                  <c:v>1.624119400978</c:v>
                </c:pt>
                <c:pt idx="14897">
                  <c:v>1.6244492530820001</c:v>
                </c:pt>
                <c:pt idx="14898">
                  <c:v>1.624588251114</c:v>
                </c:pt>
                <c:pt idx="14899">
                  <c:v>1.624768257141</c:v>
                </c:pt>
                <c:pt idx="14900">
                  <c:v>1.6249881982800001</c:v>
                </c:pt>
                <c:pt idx="14901">
                  <c:v>1.6252897977830001</c:v>
                </c:pt>
                <c:pt idx="14902">
                  <c:v>1.625463008881</c:v>
                </c:pt>
                <c:pt idx="14903">
                  <c:v>1.62560069561</c:v>
                </c:pt>
                <c:pt idx="14904">
                  <c:v>1.6257548332209999</c:v>
                </c:pt>
                <c:pt idx="14905">
                  <c:v>1.6258462667469999</c:v>
                </c:pt>
                <c:pt idx="14906">
                  <c:v>1.6259934902190001</c:v>
                </c:pt>
                <c:pt idx="14907">
                  <c:v>1.626124739647</c:v>
                </c:pt>
                <c:pt idx="14908">
                  <c:v>1.626267552376</c:v>
                </c:pt>
                <c:pt idx="14909">
                  <c:v>1.626590251923</c:v>
                </c:pt>
                <c:pt idx="14910">
                  <c:v>1.6269290447239999</c:v>
                </c:pt>
                <c:pt idx="14911">
                  <c:v>1.627223372459</c:v>
                </c:pt>
                <c:pt idx="14912">
                  <c:v>1.627552270889</c:v>
                </c:pt>
                <c:pt idx="14913">
                  <c:v>1.6276371479030001</c:v>
                </c:pt>
                <c:pt idx="14914">
                  <c:v>1.627713680267</c:v>
                </c:pt>
                <c:pt idx="14915">
                  <c:v>1.6278187036509999</c:v>
                </c:pt>
                <c:pt idx="14916">
                  <c:v>1.6279987096790001</c:v>
                </c:pt>
                <c:pt idx="14917">
                  <c:v>1.6283043622969999</c:v>
                </c:pt>
                <c:pt idx="14918">
                  <c:v>1.628458976746</c:v>
                </c:pt>
                <c:pt idx="14919">
                  <c:v>1.6286787986760001</c:v>
                </c:pt>
                <c:pt idx="14920">
                  <c:v>1.6287969350810001</c:v>
                </c:pt>
                <c:pt idx="14921">
                  <c:v>1.6289182901379999</c:v>
                </c:pt>
                <c:pt idx="14922">
                  <c:v>1.6290433406830001</c:v>
                </c:pt>
                <c:pt idx="14923">
                  <c:v>1.629211425781</c:v>
                </c:pt>
                <c:pt idx="14924">
                  <c:v>1.6292773485180001</c:v>
                </c:pt>
                <c:pt idx="14925">
                  <c:v>1.6293523311610001</c:v>
                </c:pt>
                <c:pt idx="14926">
                  <c:v>1.6294330358510001</c:v>
                </c:pt>
                <c:pt idx="14927">
                  <c:v>1.629522681236</c:v>
                </c:pt>
                <c:pt idx="14928">
                  <c:v>1.6296156644819999</c:v>
                </c:pt>
                <c:pt idx="14929">
                  <c:v>1.6297063827510001</c:v>
                </c:pt>
                <c:pt idx="14930">
                  <c:v>1.6298065185549999</c:v>
                </c:pt>
                <c:pt idx="14931">
                  <c:v>1.6299160718920001</c:v>
                </c:pt>
                <c:pt idx="14932">
                  <c:v>1.630029559135</c:v>
                </c:pt>
                <c:pt idx="14933">
                  <c:v>1.630138278008</c:v>
                </c:pt>
                <c:pt idx="14934">
                  <c:v>1.6302366256709999</c:v>
                </c:pt>
                <c:pt idx="14935">
                  <c:v>1.6303268671040001</c:v>
                </c:pt>
                <c:pt idx="14936">
                  <c:v>1.630412101746</c:v>
                </c:pt>
                <c:pt idx="14937">
                  <c:v>1.630498290062</c:v>
                </c:pt>
                <c:pt idx="14938">
                  <c:v>1.6305766105649999</c:v>
                </c:pt>
                <c:pt idx="14939">
                  <c:v>1.6306591033940001</c:v>
                </c:pt>
                <c:pt idx="14940">
                  <c:v>1.6307375431060001</c:v>
                </c:pt>
                <c:pt idx="14941">
                  <c:v>1.630811452866</c:v>
                </c:pt>
                <c:pt idx="14942">
                  <c:v>1.6308801174159999</c:v>
                </c:pt>
                <c:pt idx="14943">
                  <c:v>1.630942940712</c:v>
                </c:pt>
                <c:pt idx="14944">
                  <c:v>1.63100528717</c:v>
                </c:pt>
                <c:pt idx="14945">
                  <c:v>1.6310681104660001</c:v>
                </c:pt>
                <c:pt idx="14946">
                  <c:v>1.631125330925</c:v>
                </c:pt>
                <c:pt idx="14947">
                  <c:v>1.631178379059</c:v>
                </c:pt>
                <c:pt idx="14948">
                  <c:v>1.631229877472</c:v>
                </c:pt>
                <c:pt idx="14949">
                  <c:v>1.6312793493269999</c:v>
                </c:pt>
                <c:pt idx="14950">
                  <c:v>1.631321310997</c:v>
                </c:pt>
                <c:pt idx="14951">
                  <c:v>1.631365895271</c:v>
                </c:pt>
                <c:pt idx="14952">
                  <c:v>1.631409287453</c:v>
                </c:pt>
                <c:pt idx="14953">
                  <c:v>1.631449580193</c:v>
                </c:pt>
                <c:pt idx="14954">
                  <c:v>1.6314852237699999</c:v>
                </c:pt>
                <c:pt idx="14955">
                  <c:v>1.6315608024599999</c:v>
                </c:pt>
                <c:pt idx="14956">
                  <c:v>1.6316335201259999</c:v>
                </c:pt>
                <c:pt idx="14957">
                  <c:v>1.6317052841190001</c:v>
                </c:pt>
                <c:pt idx="14958">
                  <c:v>1.63180077076</c:v>
                </c:pt>
                <c:pt idx="14959">
                  <c:v>1.631921410561</c:v>
                </c:pt>
                <c:pt idx="14960">
                  <c:v>1.632025122643</c:v>
                </c:pt>
                <c:pt idx="14961">
                  <c:v>1.632108211517</c:v>
                </c:pt>
                <c:pt idx="14962">
                  <c:v>1.6322145462040001</c:v>
                </c:pt>
                <c:pt idx="14963">
                  <c:v>1.6322994232179999</c:v>
                </c:pt>
                <c:pt idx="14964">
                  <c:v>1.6324317455290001</c:v>
                </c:pt>
                <c:pt idx="14965">
                  <c:v>1.6327081918719999</c:v>
                </c:pt>
                <c:pt idx="14966">
                  <c:v>1.6329625844960001</c:v>
                </c:pt>
                <c:pt idx="14967">
                  <c:v>1.6331989765170001</c:v>
                </c:pt>
                <c:pt idx="14968">
                  <c:v>1.6334064006810001</c:v>
                </c:pt>
                <c:pt idx="14969">
                  <c:v>1.633554577827</c:v>
                </c:pt>
                <c:pt idx="14970">
                  <c:v>1.633651256561</c:v>
                </c:pt>
                <c:pt idx="14971">
                  <c:v>1.633949756622</c:v>
                </c:pt>
                <c:pt idx="14972">
                  <c:v>1.6342471837999999</c:v>
                </c:pt>
                <c:pt idx="14973">
                  <c:v>1.634335637093</c:v>
                </c:pt>
                <c:pt idx="14974">
                  <c:v>1.6345027685169999</c:v>
                </c:pt>
                <c:pt idx="14975">
                  <c:v>1.6346926689150001</c:v>
                </c:pt>
                <c:pt idx="14976">
                  <c:v>1.634853005409</c:v>
                </c:pt>
                <c:pt idx="14977">
                  <c:v>1.6349718570709999</c:v>
                </c:pt>
                <c:pt idx="14978">
                  <c:v>1.635068178177</c:v>
                </c:pt>
                <c:pt idx="14979">
                  <c:v>1.635167479515</c:v>
                </c:pt>
                <c:pt idx="14980">
                  <c:v>1.6352727413179999</c:v>
                </c:pt>
                <c:pt idx="14981">
                  <c:v>1.6353845596309999</c:v>
                </c:pt>
                <c:pt idx="14982">
                  <c:v>1.6354758739469999</c:v>
                </c:pt>
                <c:pt idx="14983">
                  <c:v>1.6355657577510001</c:v>
                </c:pt>
                <c:pt idx="14984">
                  <c:v>1.6356549263</c:v>
                </c:pt>
                <c:pt idx="14985">
                  <c:v>1.635778188705</c:v>
                </c:pt>
                <c:pt idx="14986">
                  <c:v>1.6358845233920001</c:v>
                </c:pt>
                <c:pt idx="14987">
                  <c:v>1.6359509229660001</c:v>
                </c:pt>
                <c:pt idx="14988">
                  <c:v>1.6360112428669999</c:v>
                </c:pt>
                <c:pt idx="14989">
                  <c:v>1.6360793113709999</c:v>
                </c:pt>
                <c:pt idx="14990">
                  <c:v>1.6361768245699999</c:v>
                </c:pt>
                <c:pt idx="14991">
                  <c:v>1.636481761932</c:v>
                </c:pt>
                <c:pt idx="14992">
                  <c:v>1.6367841959</c:v>
                </c:pt>
                <c:pt idx="14993">
                  <c:v>1.6369687318799999</c:v>
                </c:pt>
                <c:pt idx="14994">
                  <c:v>1.6371455192569999</c:v>
                </c:pt>
                <c:pt idx="14995">
                  <c:v>1.6373174190519999</c:v>
                </c:pt>
                <c:pt idx="14996">
                  <c:v>1.637488603592</c:v>
                </c:pt>
                <c:pt idx="14997">
                  <c:v>1.6375807523729999</c:v>
                </c:pt>
                <c:pt idx="14998">
                  <c:v>1.637896776199</c:v>
                </c:pt>
                <c:pt idx="14999">
                  <c:v>1.6381884813309999</c:v>
                </c:pt>
                <c:pt idx="15000">
                  <c:v>1.6384508609770001</c:v>
                </c:pt>
                <c:pt idx="15001">
                  <c:v>1.638739705086</c:v>
                </c:pt>
                <c:pt idx="15002">
                  <c:v>1.6390357017520001</c:v>
                </c:pt>
                <c:pt idx="15003">
                  <c:v>1.6392314434049999</c:v>
                </c:pt>
                <c:pt idx="15004">
                  <c:v>1.6395187377930001</c:v>
                </c:pt>
                <c:pt idx="15005">
                  <c:v>1.6397502422329999</c:v>
                </c:pt>
                <c:pt idx="15006">
                  <c:v>1.6400735378269999</c:v>
                </c:pt>
                <c:pt idx="15007">
                  <c:v>1.6402199268340001</c:v>
                </c:pt>
                <c:pt idx="15008">
                  <c:v>1.640373826027</c:v>
                </c:pt>
                <c:pt idx="15009">
                  <c:v>1.6406341791150001</c:v>
                </c:pt>
                <c:pt idx="15010">
                  <c:v>1.6407502889629999</c:v>
                </c:pt>
                <c:pt idx="15011">
                  <c:v>1.6408405303960001</c:v>
                </c:pt>
                <c:pt idx="15012">
                  <c:v>1.6409280300139999</c:v>
                </c:pt>
                <c:pt idx="15013">
                  <c:v>1.6410262584690001</c:v>
                </c:pt>
                <c:pt idx="15014">
                  <c:v>1.6411161422730001</c:v>
                </c:pt>
                <c:pt idx="15015">
                  <c:v>1.6412314176559999</c:v>
                </c:pt>
                <c:pt idx="15016">
                  <c:v>1.6413516998290001</c:v>
                </c:pt>
                <c:pt idx="15017">
                  <c:v>1.641424655914</c:v>
                </c:pt>
                <c:pt idx="15018">
                  <c:v>1.6415284872060001</c:v>
                </c:pt>
                <c:pt idx="15019">
                  <c:v>1.6418147087099999</c:v>
                </c:pt>
                <c:pt idx="15020">
                  <c:v>1.642080545425</c:v>
                </c:pt>
                <c:pt idx="15021">
                  <c:v>1.642361879349</c:v>
                </c:pt>
                <c:pt idx="15022">
                  <c:v>1.6426647901539999</c:v>
                </c:pt>
                <c:pt idx="15023">
                  <c:v>1.642787218094</c:v>
                </c:pt>
                <c:pt idx="15024">
                  <c:v>1.6428594589229999</c:v>
                </c:pt>
                <c:pt idx="15025">
                  <c:v>1.6429195404050001</c:v>
                </c:pt>
                <c:pt idx="15026">
                  <c:v>1.642984509468</c:v>
                </c:pt>
                <c:pt idx="15027">
                  <c:v>1.6430487632749999</c:v>
                </c:pt>
                <c:pt idx="15028">
                  <c:v>1.643120288849</c:v>
                </c:pt>
                <c:pt idx="15029">
                  <c:v>1.6432088613510001</c:v>
                </c:pt>
                <c:pt idx="15030">
                  <c:v>1.6433272361760001</c:v>
                </c:pt>
                <c:pt idx="15031">
                  <c:v>1.6435806751249999</c:v>
                </c:pt>
                <c:pt idx="15032">
                  <c:v>1.6436659097670001</c:v>
                </c:pt>
                <c:pt idx="15033">
                  <c:v>1.643755197525</c:v>
                </c:pt>
                <c:pt idx="15034">
                  <c:v>1.643849492073</c:v>
                </c:pt>
                <c:pt idx="15035">
                  <c:v>1.6439439058300001</c:v>
                </c:pt>
                <c:pt idx="15036">
                  <c:v>1.6440318822860001</c:v>
                </c:pt>
                <c:pt idx="15037">
                  <c:v>1.6441596746439999</c:v>
                </c:pt>
                <c:pt idx="15038">
                  <c:v>1.6443189382550001</c:v>
                </c:pt>
                <c:pt idx="15039">
                  <c:v>1.6445595026019999</c:v>
                </c:pt>
                <c:pt idx="15040">
                  <c:v>1.6448522806170001</c:v>
                </c:pt>
                <c:pt idx="15041">
                  <c:v>1.6449644565579999</c:v>
                </c:pt>
                <c:pt idx="15042">
                  <c:v>1.6450756788250001</c:v>
                </c:pt>
                <c:pt idx="15043">
                  <c:v>1.645180106163</c:v>
                </c:pt>
                <c:pt idx="15044">
                  <c:v>1.6452842950819999</c:v>
                </c:pt>
                <c:pt idx="15045">
                  <c:v>1.6453660726549999</c:v>
                </c:pt>
                <c:pt idx="15046">
                  <c:v>1.64541888237</c:v>
                </c:pt>
                <c:pt idx="15047">
                  <c:v>1.645464062691</c:v>
                </c:pt>
                <c:pt idx="15048">
                  <c:v>1.645514726639</c:v>
                </c:pt>
                <c:pt idx="15049">
                  <c:v>1.645861983299</c:v>
                </c:pt>
                <c:pt idx="15050">
                  <c:v>1.646139979362</c:v>
                </c:pt>
                <c:pt idx="15051">
                  <c:v>1.646219134331</c:v>
                </c:pt>
                <c:pt idx="15052">
                  <c:v>1.6462956666949999</c:v>
                </c:pt>
                <c:pt idx="15053">
                  <c:v>1.646390914917</c:v>
                </c:pt>
                <c:pt idx="15054">
                  <c:v>1.6464409828190001</c:v>
                </c:pt>
                <c:pt idx="15055">
                  <c:v>1.6465449333190001</c:v>
                </c:pt>
                <c:pt idx="15056">
                  <c:v>1.6466443538669999</c:v>
                </c:pt>
                <c:pt idx="15057">
                  <c:v>1.6467508077619999</c:v>
                </c:pt>
                <c:pt idx="15058">
                  <c:v>1.6468912363049999</c:v>
                </c:pt>
                <c:pt idx="15059">
                  <c:v>1.647244811058</c:v>
                </c:pt>
                <c:pt idx="15060">
                  <c:v>1.6474301815029999</c:v>
                </c:pt>
                <c:pt idx="15061">
                  <c:v>1.647503852844</c:v>
                </c:pt>
                <c:pt idx="15062">
                  <c:v>1.6475775241849999</c:v>
                </c:pt>
                <c:pt idx="15063">
                  <c:v>1.647660493851</c:v>
                </c:pt>
                <c:pt idx="15064">
                  <c:v>1.6477693319319999</c:v>
                </c:pt>
                <c:pt idx="15065">
                  <c:v>1.648082613945</c:v>
                </c:pt>
                <c:pt idx="15066">
                  <c:v>1.648310422897</c:v>
                </c:pt>
                <c:pt idx="15067">
                  <c:v>1.648411393166</c:v>
                </c:pt>
                <c:pt idx="15068">
                  <c:v>1.6484963893889999</c:v>
                </c:pt>
                <c:pt idx="15069">
                  <c:v>1.6485756635669999</c:v>
                </c:pt>
                <c:pt idx="15070">
                  <c:v>1.648669242859</c:v>
                </c:pt>
                <c:pt idx="15071">
                  <c:v>1.648822188377</c:v>
                </c:pt>
                <c:pt idx="15072">
                  <c:v>1.648963332176</c:v>
                </c:pt>
                <c:pt idx="15073">
                  <c:v>1.649293899536</c:v>
                </c:pt>
                <c:pt idx="15074">
                  <c:v>1.649620890617</c:v>
                </c:pt>
                <c:pt idx="15075">
                  <c:v>1.6499854326250001</c:v>
                </c:pt>
                <c:pt idx="15076">
                  <c:v>1.6502734422680001</c:v>
                </c:pt>
                <c:pt idx="15077">
                  <c:v>1.6505774259570001</c:v>
                </c:pt>
                <c:pt idx="15078">
                  <c:v>1.6506240367889999</c:v>
                </c:pt>
                <c:pt idx="15079">
                  <c:v>1.65070104599</c:v>
                </c:pt>
                <c:pt idx="15080">
                  <c:v>1.650748133659</c:v>
                </c:pt>
                <c:pt idx="15081">
                  <c:v>1.6507912874220001</c:v>
                </c:pt>
                <c:pt idx="15082">
                  <c:v>1.650839090347</c:v>
                </c:pt>
                <c:pt idx="15083">
                  <c:v>1.6508862972260001</c:v>
                </c:pt>
                <c:pt idx="15084">
                  <c:v>1.6509274244309999</c:v>
                </c:pt>
                <c:pt idx="15085">
                  <c:v>1.6509673595429999</c:v>
                </c:pt>
                <c:pt idx="15086">
                  <c:v>1.6510319709779999</c:v>
                </c:pt>
                <c:pt idx="15087">
                  <c:v>1.6511123180389999</c:v>
                </c:pt>
                <c:pt idx="15088">
                  <c:v>1.6511895656590001</c:v>
                </c:pt>
                <c:pt idx="15089">
                  <c:v>1.6513090133670001</c:v>
                </c:pt>
                <c:pt idx="15090">
                  <c:v>1.6516536474229999</c:v>
                </c:pt>
                <c:pt idx="15091">
                  <c:v>1.651833534241</c:v>
                </c:pt>
                <c:pt idx="15092">
                  <c:v>1.651970624924</c:v>
                </c:pt>
                <c:pt idx="15093">
                  <c:v>1.6520977020259999</c:v>
                </c:pt>
                <c:pt idx="15094">
                  <c:v>1.652223706245</c:v>
                </c:pt>
                <c:pt idx="15095">
                  <c:v>1.652356982231</c:v>
                </c:pt>
                <c:pt idx="15096">
                  <c:v>1.652449846268</c:v>
                </c:pt>
                <c:pt idx="15097">
                  <c:v>1.6525474786759999</c:v>
                </c:pt>
                <c:pt idx="15098">
                  <c:v>1.6526547670359999</c:v>
                </c:pt>
                <c:pt idx="15099">
                  <c:v>1.652760267258</c:v>
                </c:pt>
                <c:pt idx="15100">
                  <c:v>1.652861475945</c:v>
                </c:pt>
                <c:pt idx="15101">
                  <c:v>1.6529605388640001</c:v>
                </c:pt>
                <c:pt idx="15102">
                  <c:v>1.6533051729199999</c:v>
                </c:pt>
                <c:pt idx="15103">
                  <c:v>1.653416991234</c:v>
                </c:pt>
                <c:pt idx="15104">
                  <c:v>1.6537307500839999</c:v>
                </c:pt>
                <c:pt idx="15105">
                  <c:v>1.654043316841</c:v>
                </c:pt>
                <c:pt idx="15106">
                  <c:v>1.6541942358020001</c:v>
                </c:pt>
                <c:pt idx="15107">
                  <c:v>1.654391050339</c:v>
                </c:pt>
                <c:pt idx="15108">
                  <c:v>1.6545586586000001</c:v>
                </c:pt>
                <c:pt idx="15109">
                  <c:v>1.6548640727999999</c:v>
                </c:pt>
                <c:pt idx="15110">
                  <c:v>1.6549522876739999</c:v>
                </c:pt>
                <c:pt idx="15111">
                  <c:v>1.6551256179810001</c:v>
                </c:pt>
                <c:pt idx="15112">
                  <c:v>1.65523147583</c:v>
                </c:pt>
                <c:pt idx="15113">
                  <c:v>1.6553113460540001</c:v>
                </c:pt>
                <c:pt idx="15114">
                  <c:v>1.6553620100019999</c:v>
                </c:pt>
                <c:pt idx="15115">
                  <c:v>1.655434727669</c:v>
                </c:pt>
                <c:pt idx="15116">
                  <c:v>1.655508756638</c:v>
                </c:pt>
                <c:pt idx="15117">
                  <c:v>1.6555857658390001</c:v>
                </c:pt>
                <c:pt idx="15118">
                  <c:v>1.655663132668</c:v>
                </c:pt>
                <c:pt idx="15119">
                  <c:v>1.655751228333</c:v>
                </c:pt>
                <c:pt idx="15120">
                  <c:v>1.656107783318</c:v>
                </c:pt>
                <c:pt idx="15121">
                  <c:v>1.6564613580700001</c:v>
                </c:pt>
                <c:pt idx="15122">
                  <c:v>1.6568002700810001</c:v>
                </c:pt>
                <c:pt idx="15123">
                  <c:v>1.6571264266970001</c:v>
                </c:pt>
                <c:pt idx="15124">
                  <c:v>1.6573410034180001</c:v>
                </c:pt>
                <c:pt idx="15125">
                  <c:v>1.6576700210569999</c:v>
                </c:pt>
                <c:pt idx="15126">
                  <c:v>1.6578286886219999</c:v>
                </c:pt>
                <c:pt idx="15127">
                  <c:v>1.6579271554949999</c:v>
                </c:pt>
                <c:pt idx="15128">
                  <c:v>1.658015847206</c:v>
                </c:pt>
                <c:pt idx="15129">
                  <c:v>1.658104538918</c:v>
                </c:pt>
                <c:pt idx="15130">
                  <c:v>1.6581885814670001</c:v>
                </c:pt>
                <c:pt idx="15131">
                  <c:v>1.6583122015</c:v>
                </c:pt>
                <c:pt idx="15132">
                  <c:v>1.6584398746489999</c:v>
                </c:pt>
                <c:pt idx="15133">
                  <c:v>1.658534407616</c:v>
                </c:pt>
                <c:pt idx="15134">
                  <c:v>1.658661961555</c:v>
                </c:pt>
                <c:pt idx="15135">
                  <c:v>1.658925294876</c:v>
                </c:pt>
                <c:pt idx="15136">
                  <c:v>1.659042716026</c:v>
                </c:pt>
                <c:pt idx="15137">
                  <c:v>1.659128427505</c:v>
                </c:pt>
                <c:pt idx="15138">
                  <c:v>1.659210324287</c:v>
                </c:pt>
                <c:pt idx="15139">
                  <c:v>1.659289717674</c:v>
                </c:pt>
                <c:pt idx="15140">
                  <c:v>1.659404635429</c:v>
                </c:pt>
                <c:pt idx="15141">
                  <c:v>1.6595516204830001</c:v>
                </c:pt>
                <c:pt idx="15142">
                  <c:v>1.659725546837</c:v>
                </c:pt>
                <c:pt idx="15143">
                  <c:v>1.6598656177519999</c:v>
                </c:pt>
                <c:pt idx="15144">
                  <c:v>1.659986376762</c:v>
                </c:pt>
                <c:pt idx="15145">
                  <c:v>1.6600694656370001</c:v>
                </c:pt>
                <c:pt idx="15146">
                  <c:v>1.6602628231050001</c:v>
                </c:pt>
                <c:pt idx="15147">
                  <c:v>1.6605517864229999</c:v>
                </c:pt>
                <c:pt idx="15148">
                  <c:v>1.6608541011810001</c:v>
                </c:pt>
                <c:pt idx="15149">
                  <c:v>1.6611409187320001</c:v>
                </c:pt>
                <c:pt idx="15150">
                  <c:v>1.661242604256</c:v>
                </c:pt>
                <c:pt idx="15151">
                  <c:v>1.6613128185270001</c:v>
                </c:pt>
                <c:pt idx="15152">
                  <c:v>1.661410093307</c:v>
                </c:pt>
                <c:pt idx="15153">
                  <c:v>1.661482334137</c:v>
                </c:pt>
                <c:pt idx="15154">
                  <c:v>1.6615359783170001</c:v>
                </c:pt>
                <c:pt idx="15155">
                  <c:v>1.6615831851959999</c:v>
                </c:pt>
                <c:pt idx="15156">
                  <c:v>1.6616625785829999</c:v>
                </c:pt>
                <c:pt idx="15157">
                  <c:v>1.661754369736</c:v>
                </c:pt>
                <c:pt idx="15158">
                  <c:v>1.661915779114</c:v>
                </c:pt>
                <c:pt idx="15159">
                  <c:v>1.662034630775</c:v>
                </c:pt>
                <c:pt idx="15160">
                  <c:v>1.662111878395</c:v>
                </c:pt>
                <c:pt idx="15161">
                  <c:v>1.662181854248</c:v>
                </c:pt>
                <c:pt idx="15162">
                  <c:v>1.662433981895</c:v>
                </c:pt>
                <c:pt idx="15163">
                  <c:v>1.6627228260039999</c:v>
                </c:pt>
                <c:pt idx="15164">
                  <c:v>1.6629223823549999</c:v>
                </c:pt>
                <c:pt idx="15165">
                  <c:v>1.663329124451</c:v>
                </c:pt>
                <c:pt idx="15166">
                  <c:v>1.6634359359740001</c:v>
                </c:pt>
                <c:pt idx="15167">
                  <c:v>1.663552284241</c:v>
                </c:pt>
                <c:pt idx="15168">
                  <c:v>1.663611769676</c:v>
                </c:pt>
                <c:pt idx="15169">
                  <c:v>1.663671016693</c:v>
                </c:pt>
                <c:pt idx="15170">
                  <c:v>1.6637316942210001</c:v>
                </c:pt>
                <c:pt idx="15171">
                  <c:v>1.6637850999829999</c:v>
                </c:pt>
                <c:pt idx="15172">
                  <c:v>1.6638358831410001</c:v>
                </c:pt>
                <c:pt idx="15173">
                  <c:v>1.663893222809</c:v>
                </c:pt>
                <c:pt idx="15174">
                  <c:v>1.663989901543</c:v>
                </c:pt>
                <c:pt idx="15175">
                  <c:v>1.6640776395800001</c:v>
                </c:pt>
                <c:pt idx="15176">
                  <c:v>1.664170980453</c:v>
                </c:pt>
                <c:pt idx="15177">
                  <c:v>1.6642609834669999</c:v>
                </c:pt>
                <c:pt idx="15178">
                  <c:v>1.6643906831740001</c:v>
                </c:pt>
                <c:pt idx="15179">
                  <c:v>1.6644798517229999</c:v>
                </c:pt>
                <c:pt idx="15180">
                  <c:v>1.6645755767820001</c:v>
                </c:pt>
                <c:pt idx="15181">
                  <c:v>1.664667606354</c:v>
                </c:pt>
                <c:pt idx="15182">
                  <c:v>1.664761900902</c:v>
                </c:pt>
                <c:pt idx="15183">
                  <c:v>1.6648083925249999</c:v>
                </c:pt>
                <c:pt idx="15184">
                  <c:v>1.664897680283</c:v>
                </c:pt>
                <c:pt idx="15185">
                  <c:v>1.6649787425989999</c:v>
                </c:pt>
                <c:pt idx="15186">
                  <c:v>1.665108561516</c:v>
                </c:pt>
                <c:pt idx="15187">
                  <c:v>1.6653403043749999</c:v>
                </c:pt>
                <c:pt idx="15188">
                  <c:v>1.665428876877</c:v>
                </c:pt>
                <c:pt idx="15189">
                  <c:v>1.6654927730560001</c:v>
                </c:pt>
                <c:pt idx="15190">
                  <c:v>1.6655530929569999</c:v>
                </c:pt>
                <c:pt idx="15191">
                  <c:v>1.665610909462</c:v>
                </c:pt>
                <c:pt idx="15192">
                  <c:v>1.6656751632689999</c:v>
                </c:pt>
                <c:pt idx="15193">
                  <c:v>1.6657450199129999</c:v>
                </c:pt>
                <c:pt idx="15194">
                  <c:v>1.6658136844639999</c:v>
                </c:pt>
                <c:pt idx="15195">
                  <c:v>1.665885686874</c:v>
                </c:pt>
                <c:pt idx="15196">
                  <c:v>1.6659530401230001</c:v>
                </c:pt>
                <c:pt idx="15197">
                  <c:v>1.666002392769</c:v>
                </c:pt>
                <c:pt idx="15198">
                  <c:v>1.666070580482</c:v>
                </c:pt>
                <c:pt idx="15199">
                  <c:v>1.6661596298220001</c:v>
                </c:pt>
                <c:pt idx="15200">
                  <c:v>1.666322469711</c:v>
                </c:pt>
                <c:pt idx="15201">
                  <c:v>1.6664181947709999</c:v>
                </c:pt>
                <c:pt idx="15202">
                  <c:v>1.666474223137</c:v>
                </c:pt>
                <c:pt idx="15203">
                  <c:v>1.666534543037</c:v>
                </c:pt>
                <c:pt idx="15204">
                  <c:v>1.6665993928909999</c:v>
                </c:pt>
                <c:pt idx="15205">
                  <c:v>1.6666629314420001</c:v>
                </c:pt>
                <c:pt idx="15206">
                  <c:v>1.6667195558550001</c:v>
                </c:pt>
                <c:pt idx="15207">
                  <c:v>1.6667815446850001</c:v>
                </c:pt>
                <c:pt idx="15208">
                  <c:v>1.66683781147</c:v>
                </c:pt>
                <c:pt idx="15209">
                  <c:v>1.6668925285339999</c:v>
                </c:pt>
                <c:pt idx="15210">
                  <c:v>1.666992902756</c:v>
                </c:pt>
                <c:pt idx="15211">
                  <c:v>1.66730594635</c:v>
                </c:pt>
                <c:pt idx="15212">
                  <c:v>1.6674015522000001</c:v>
                </c:pt>
                <c:pt idx="15213">
                  <c:v>1.667478203773</c:v>
                </c:pt>
                <c:pt idx="15214">
                  <c:v>1.6675574779510001</c:v>
                </c:pt>
                <c:pt idx="15215">
                  <c:v>1.66763484478</c:v>
                </c:pt>
                <c:pt idx="15216">
                  <c:v>1.6677033901210001</c:v>
                </c:pt>
                <c:pt idx="15217">
                  <c:v>1.667762160301</c:v>
                </c:pt>
                <c:pt idx="15218">
                  <c:v>1.667828321457</c:v>
                </c:pt>
                <c:pt idx="15219">
                  <c:v>1.6678975820540001</c:v>
                </c:pt>
                <c:pt idx="15220">
                  <c:v>1.668002843857</c:v>
                </c:pt>
                <c:pt idx="15221">
                  <c:v>1.668318986893</c:v>
                </c:pt>
                <c:pt idx="15222">
                  <c:v>1.6684393882749999</c:v>
                </c:pt>
                <c:pt idx="15223">
                  <c:v>1.668595910072</c:v>
                </c:pt>
                <c:pt idx="15224">
                  <c:v>1.668702840805</c:v>
                </c:pt>
                <c:pt idx="15225">
                  <c:v>1.668807268143</c:v>
                </c:pt>
                <c:pt idx="15226">
                  <c:v>1.6691648960109999</c:v>
                </c:pt>
                <c:pt idx="15227">
                  <c:v>1.669483423233</c:v>
                </c:pt>
                <c:pt idx="15228">
                  <c:v>1.669649600983</c:v>
                </c:pt>
                <c:pt idx="15229">
                  <c:v>1.6697436571119999</c:v>
                </c:pt>
                <c:pt idx="15230">
                  <c:v>1.669880032539</c:v>
                </c:pt>
                <c:pt idx="15231">
                  <c:v>1.6700197458270001</c:v>
                </c:pt>
                <c:pt idx="15232">
                  <c:v>1.6703550815579999</c:v>
                </c:pt>
                <c:pt idx="15233">
                  <c:v>1.6706773042680001</c:v>
                </c:pt>
                <c:pt idx="15234">
                  <c:v>1.670845150948</c:v>
                </c:pt>
                <c:pt idx="15235">
                  <c:v>1.670929074287</c:v>
                </c:pt>
                <c:pt idx="15236">
                  <c:v>1.6710060834880001</c:v>
                </c:pt>
                <c:pt idx="15237">
                  <c:v>1.671084165573</c:v>
                </c:pt>
                <c:pt idx="15238">
                  <c:v>1.671147942543</c:v>
                </c:pt>
                <c:pt idx="15239">
                  <c:v>1.671243071556</c:v>
                </c:pt>
                <c:pt idx="15240">
                  <c:v>1.6713497638699999</c:v>
                </c:pt>
                <c:pt idx="15241">
                  <c:v>1.6714326143260001</c:v>
                </c:pt>
                <c:pt idx="15242">
                  <c:v>1.6715415716169999</c:v>
                </c:pt>
                <c:pt idx="15243">
                  <c:v>1.671793818474</c:v>
                </c:pt>
                <c:pt idx="15244">
                  <c:v>1.6719532012939999</c:v>
                </c:pt>
                <c:pt idx="15245">
                  <c:v>1.6721172332759999</c:v>
                </c:pt>
                <c:pt idx="15246">
                  <c:v>1.6722180843350001</c:v>
                </c:pt>
                <c:pt idx="15247">
                  <c:v>1.672312021255</c:v>
                </c:pt>
                <c:pt idx="15248">
                  <c:v>1.672394514084</c:v>
                </c:pt>
                <c:pt idx="15249">
                  <c:v>1.6724839210510001</c:v>
                </c:pt>
                <c:pt idx="15250">
                  <c:v>1.6725643873210001</c:v>
                </c:pt>
                <c:pt idx="15251">
                  <c:v>1.67265021801</c:v>
                </c:pt>
                <c:pt idx="15252">
                  <c:v>1.6727316379549999</c:v>
                </c:pt>
                <c:pt idx="15253">
                  <c:v>1.6728187799450001</c:v>
                </c:pt>
                <c:pt idx="15254">
                  <c:v>1.6728991270069999</c:v>
                </c:pt>
                <c:pt idx="15255">
                  <c:v>1.6729909181589999</c:v>
                </c:pt>
                <c:pt idx="15256">
                  <c:v>1.673039078712</c:v>
                </c:pt>
                <c:pt idx="15257">
                  <c:v>1.673128843307</c:v>
                </c:pt>
                <c:pt idx="15258">
                  <c:v>1.673211932182</c:v>
                </c:pt>
                <c:pt idx="15259">
                  <c:v>1.673293828964</c:v>
                </c:pt>
                <c:pt idx="15260">
                  <c:v>1.6734205484389999</c:v>
                </c:pt>
                <c:pt idx="15261">
                  <c:v>1.6735259294510001</c:v>
                </c:pt>
                <c:pt idx="15262">
                  <c:v>1.6736010313030001</c:v>
                </c:pt>
                <c:pt idx="15263">
                  <c:v>1.6736778020859999</c:v>
                </c:pt>
                <c:pt idx="15264">
                  <c:v>1.6737511157989999</c:v>
                </c:pt>
                <c:pt idx="15265">
                  <c:v>1.673819422722</c:v>
                </c:pt>
                <c:pt idx="15266">
                  <c:v>1.6738871335979999</c:v>
                </c:pt>
                <c:pt idx="15267">
                  <c:v>1.6741632223130001</c:v>
                </c:pt>
                <c:pt idx="15268">
                  <c:v>1.674459338188</c:v>
                </c:pt>
                <c:pt idx="15269">
                  <c:v>1.674759507179</c:v>
                </c:pt>
                <c:pt idx="15270">
                  <c:v>1.674891829491</c:v>
                </c:pt>
                <c:pt idx="15271">
                  <c:v>1.6750299930570001</c:v>
                </c:pt>
                <c:pt idx="15272">
                  <c:v>1.675162196159</c:v>
                </c:pt>
                <c:pt idx="15273">
                  <c:v>1.6753643751139999</c:v>
                </c:pt>
                <c:pt idx="15274">
                  <c:v>1.675573587418</c:v>
                </c:pt>
                <c:pt idx="15275">
                  <c:v>1.6759275197979999</c:v>
                </c:pt>
                <c:pt idx="15276">
                  <c:v>1.6761025190350001</c:v>
                </c:pt>
                <c:pt idx="15277">
                  <c:v>1.676174402237</c:v>
                </c:pt>
                <c:pt idx="15278">
                  <c:v>1.676272988319</c:v>
                </c:pt>
                <c:pt idx="15279">
                  <c:v>1.6763199567789999</c:v>
                </c:pt>
                <c:pt idx="15280">
                  <c:v>1.676389098167</c:v>
                </c:pt>
                <c:pt idx="15281">
                  <c:v>1.6764687299729999</c:v>
                </c:pt>
                <c:pt idx="15282">
                  <c:v>1.676573634148</c:v>
                </c:pt>
                <c:pt idx="15283">
                  <c:v>1.676691651344</c:v>
                </c:pt>
                <c:pt idx="15284">
                  <c:v>1.677028059959</c:v>
                </c:pt>
                <c:pt idx="15285">
                  <c:v>1.6771391630170001</c:v>
                </c:pt>
                <c:pt idx="15286">
                  <c:v>1.677272439003</c:v>
                </c:pt>
                <c:pt idx="15287">
                  <c:v>1.677600264549</c:v>
                </c:pt>
                <c:pt idx="15288">
                  <c:v>1.6779189109799999</c:v>
                </c:pt>
                <c:pt idx="15289">
                  <c:v>1.678142428398</c:v>
                </c:pt>
                <c:pt idx="15290">
                  <c:v>1.6782013177870001</c:v>
                </c:pt>
                <c:pt idx="15291">
                  <c:v>1.6782665252690001</c:v>
                </c:pt>
                <c:pt idx="15292">
                  <c:v>1.67833173275</c:v>
                </c:pt>
                <c:pt idx="15293">
                  <c:v>1.6784033775330001</c:v>
                </c:pt>
                <c:pt idx="15294">
                  <c:v>1.6784734725949999</c:v>
                </c:pt>
                <c:pt idx="15295">
                  <c:v>1.678550243378</c:v>
                </c:pt>
                <c:pt idx="15296">
                  <c:v>1.6786224842070001</c:v>
                </c:pt>
                <c:pt idx="15297">
                  <c:v>1.6786931753159999</c:v>
                </c:pt>
                <c:pt idx="15298">
                  <c:v>1.678760647774</c:v>
                </c:pt>
                <c:pt idx="15299">
                  <c:v>1.6788239479060001</c:v>
                </c:pt>
                <c:pt idx="15300">
                  <c:v>1.678880810738</c:v>
                </c:pt>
                <c:pt idx="15301">
                  <c:v>1.6789361238480001</c:v>
                </c:pt>
                <c:pt idx="15302">
                  <c:v>1.6789879798889999</c:v>
                </c:pt>
                <c:pt idx="15303">
                  <c:v>1.6790833473210001</c:v>
                </c:pt>
                <c:pt idx="15304">
                  <c:v>1.67923605442</c:v>
                </c:pt>
                <c:pt idx="15305">
                  <c:v>1.6795222759249999</c:v>
                </c:pt>
                <c:pt idx="15306">
                  <c:v>1.6797971725459999</c:v>
                </c:pt>
                <c:pt idx="15307">
                  <c:v>1.679922819138</c:v>
                </c:pt>
                <c:pt idx="15308">
                  <c:v>1.6800812482830001</c:v>
                </c:pt>
                <c:pt idx="15309">
                  <c:v>1.6801973581309999</c:v>
                </c:pt>
                <c:pt idx="15310">
                  <c:v>1.680314660072</c:v>
                </c:pt>
                <c:pt idx="15311">
                  <c:v>1.680388569832</c:v>
                </c:pt>
                <c:pt idx="15312">
                  <c:v>1.6804560422899999</c:v>
                </c:pt>
                <c:pt idx="15313">
                  <c:v>1.680523872375</c:v>
                </c:pt>
                <c:pt idx="15314">
                  <c:v>1.6805888414379999</c:v>
                </c:pt>
                <c:pt idx="15315">
                  <c:v>1.6806399822239999</c:v>
                </c:pt>
                <c:pt idx="15316">
                  <c:v>1.680710792542</c:v>
                </c:pt>
                <c:pt idx="15317">
                  <c:v>1.6807816028589999</c:v>
                </c:pt>
                <c:pt idx="15318">
                  <c:v>1.680865526199</c:v>
                </c:pt>
                <c:pt idx="15319">
                  <c:v>1.680936098099</c:v>
                </c:pt>
                <c:pt idx="15320">
                  <c:v>1.681013584137</c:v>
                </c:pt>
                <c:pt idx="15321">
                  <c:v>1.681314587593</c:v>
                </c:pt>
                <c:pt idx="15322">
                  <c:v>1.6816592216490001</c:v>
                </c:pt>
                <c:pt idx="15323">
                  <c:v>1.6817657947539999</c:v>
                </c:pt>
                <c:pt idx="15324">
                  <c:v>1.6818758249279999</c:v>
                </c:pt>
                <c:pt idx="15325">
                  <c:v>1.6819349527359999</c:v>
                </c:pt>
                <c:pt idx="15326">
                  <c:v>1.6820431947709999</c:v>
                </c:pt>
                <c:pt idx="15327">
                  <c:v>1.682149767876</c:v>
                </c:pt>
                <c:pt idx="15328">
                  <c:v>1.6822359561919999</c:v>
                </c:pt>
                <c:pt idx="15329">
                  <c:v>1.6824091672899999</c:v>
                </c:pt>
                <c:pt idx="15330">
                  <c:v>1.682718634605</c:v>
                </c:pt>
                <c:pt idx="15331">
                  <c:v>1.6828355789180001</c:v>
                </c:pt>
                <c:pt idx="15332">
                  <c:v>1.682915091515</c:v>
                </c:pt>
                <c:pt idx="15333">
                  <c:v>1.68299305439</c:v>
                </c:pt>
                <c:pt idx="15334">
                  <c:v>1.683076739311</c:v>
                </c:pt>
                <c:pt idx="15335">
                  <c:v>1.6831462383269999</c:v>
                </c:pt>
                <c:pt idx="15336">
                  <c:v>1.6832690238950001</c:v>
                </c:pt>
                <c:pt idx="15337">
                  <c:v>1.6833771467209999</c:v>
                </c:pt>
                <c:pt idx="15338">
                  <c:v>1.6834973096850001</c:v>
                </c:pt>
                <c:pt idx="15339">
                  <c:v>1.6836080551149999</c:v>
                </c:pt>
                <c:pt idx="15340">
                  <c:v>1.6839125156400001</c:v>
                </c:pt>
                <c:pt idx="15341">
                  <c:v>1.684257507324</c:v>
                </c:pt>
                <c:pt idx="15342">
                  <c:v>1.6845088005069999</c:v>
                </c:pt>
                <c:pt idx="15343">
                  <c:v>1.6846332550050001</c:v>
                </c:pt>
                <c:pt idx="15344">
                  <c:v>1.684911370277</c:v>
                </c:pt>
                <c:pt idx="15345">
                  <c:v>1.6850155591960001</c:v>
                </c:pt>
                <c:pt idx="15346">
                  <c:v>1.685094356537</c:v>
                </c:pt>
                <c:pt idx="15347">
                  <c:v>1.6851761341089999</c:v>
                </c:pt>
                <c:pt idx="15348">
                  <c:v>1.685273766518</c:v>
                </c:pt>
                <c:pt idx="15349">
                  <c:v>1.6853641271590001</c:v>
                </c:pt>
                <c:pt idx="15350">
                  <c:v>1.6854333877559999</c:v>
                </c:pt>
                <c:pt idx="15351">
                  <c:v>1.685541510582</c:v>
                </c:pt>
                <c:pt idx="15352">
                  <c:v>1.6856251955029999</c:v>
                </c:pt>
                <c:pt idx="15353">
                  <c:v>1.6856830120090001</c:v>
                </c:pt>
                <c:pt idx="15354">
                  <c:v>1.685763955116</c:v>
                </c:pt>
                <c:pt idx="15355">
                  <c:v>1.6855428218840001</c:v>
                </c:pt>
                <c:pt idx="15356">
                  <c:v>1.6858632564539999</c:v>
                </c:pt>
                <c:pt idx="15357">
                  <c:v>1.686101436615</c:v>
                </c:pt>
                <c:pt idx="15358">
                  <c:v>1.6862396001819999</c:v>
                </c:pt>
                <c:pt idx="15359">
                  <c:v>1.6863774061200001</c:v>
                </c:pt>
                <c:pt idx="15360">
                  <c:v>1.686518073082</c:v>
                </c:pt>
                <c:pt idx="15361">
                  <c:v>1.6869256496430001</c:v>
                </c:pt>
                <c:pt idx="15362">
                  <c:v>1.6870514154430001</c:v>
                </c:pt>
                <c:pt idx="15363">
                  <c:v>1.687147378922</c:v>
                </c:pt>
                <c:pt idx="15364">
                  <c:v>1.6872501373290001</c:v>
                </c:pt>
                <c:pt idx="15365">
                  <c:v>1.6873044967649999</c:v>
                </c:pt>
                <c:pt idx="15366">
                  <c:v>1.687360286713</c:v>
                </c:pt>
                <c:pt idx="15367">
                  <c:v>1.6874192953110001</c:v>
                </c:pt>
                <c:pt idx="15368">
                  <c:v>1.6874777078630001</c:v>
                </c:pt>
                <c:pt idx="15369">
                  <c:v>1.6875396966930001</c:v>
                </c:pt>
                <c:pt idx="15370">
                  <c:v>1.687595248222</c:v>
                </c:pt>
                <c:pt idx="15371">
                  <c:v>1.68769967556</c:v>
                </c:pt>
                <c:pt idx="15372">
                  <c:v>1.687795639038</c:v>
                </c:pt>
                <c:pt idx="15373">
                  <c:v>1.687883853912</c:v>
                </c:pt>
                <c:pt idx="15374">
                  <c:v>1.6879662275309999</c:v>
                </c:pt>
                <c:pt idx="15375">
                  <c:v>1.688071131706</c:v>
                </c:pt>
                <c:pt idx="15376">
                  <c:v>1.6882091760639999</c:v>
                </c:pt>
                <c:pt idx="15377">
                  <c:v>1.6884431838989999</c:v>
                </c:pt>
                <c:pt idx="15378">
                  <c:v>1.6885002851490001</c:v>
                </c:pt>
                <c:pt idx="15379">
                  <c:v>1.6885738372800001</c:v>
                </c:pt>
                <c:pt idx="15380">
                  <c:v>1.688659787178</c:v>
                </c:pt>
                <c:pt idx="15381">
                  <c:v>1.6887427568440001</c:v>
                </c:pt>
                <c:pt idx="15382">
                  <c:v>1.6888250112530001</c:v>
                </c:pt>
                <c:pt idx="15383">
                  <c:v>1.6891602277760001</c:v>
                </c:pt>
                <c:pt idx="15384">
                  <c:v>1.689541339874</c:v>
                </c:pt>
                <c:pt idx="15385">
                  <c:v>1.6898818016049999</c:v>
                </c:pt>
                <c:pt idx="15386">
                  <c:v>1.6900674104690001</c:v>
                </c:pt>
                <c:pt idx="15387">
                  <c:v>1.690399885178</c:v>
                </c:pt>
                <c:pt idx="15388">
                  <c:v>1.6908007860180001</c:v>
                </c:pt>
                <c:pt idx="15389">
                  <c:v>1.6910297870640001</c:v>
                </c:pt>
                <c:pt idx="15390">
                  <c:v>1.691169857979</c:v>
                </c:pt>
                <c:pt idx="15391">
                  <c:v>1.6912835836410001</c:v>
                </c:pt>
                <c:pt idx="15392">
                  <c:v>1.6913698911670001</c:v>
                </c:pt>
                <c:pt idx="15393">
                  <c:v>1.6914434432979999</c:v>
                </c:pt>
                <c:pt idx="15394">
                  <c:v>1.6914902925490001</c:v>
                </c:pt>
                <c:pt idx="15395">
                  <c:v>1.6915611028669999</c:v>
                </c:pt>
                <c:pt idx="15396">
                  <c:v>1.6916296482090001</c:v>
                </c:pt>
                <c:pt idx="15397">
                  <c:v>1.691680669785</c:v>
                </c:pt>
                <c:pt idx="15398">
                  <c:v>1.6917563676830001</c:v>
                </c:pt>
                <c:pt idx="15399">
                  <c:v>1.6918112039569999</c:v>
                </c:pt>
                <c:pt idx="15400">
                  <c:v>1.691924214363</c:v>
                </c:pt>
                <c:pt idx="15401">
                  <c:v>1.6920762062070001</c:v>
                </c:pt>
                <c:pt idx="15402">
                  <c:v>1.6921598911289999</c:v>
                </c:pt>
                <c:pt idx="15403">
                  <c:v>1.692257165909</c:v>
                </c:pt>
                <c:pt idx="15404">
                  <c:v>1.692674994469</c:v>
                </c:pt>
                <c:pt idx="15405">
                  <c:v>1.6929962635039999</c:v>
                </c:pt>
                <c:pt idx="15406">
                  <c:v>1.6933232545850001</c:v>
                </c:pt>
                <c:pt idx="15407">
                  <c:v>1.693458795547</c:v>
                </c:pt>
                <c:pt idx="15408">
                  <c:v>1.69356918335</c:v>
                </c:pt>
                <c:pt idx="15409">
                  <c:v>1.6936368942260001</c:v>
                </c:pt>
                <c:pt idx="15410">
                  <c:v>1.6937094926830001</c:v>
                </c:pt>
                <c:pt idx="15411">
                  <c:v>1.69378054142</c:v>
                </c:pt>
                <c:pt idx="15412">
                  <c:v>1.6938519477839999</c:v>
                </c:pt>
                <c:pt idx="15413">
                  <c:v>1.6939257383349999</c:v>
                </c:pt>
                <c:pt idx="15414">
                  <c:v>1.6939991712569999</c:v>
                </c:pt>
                <c:pt idx="15415">
                  <c:v>1.6940729618070001</c:v>
                </c:pt>
                <c:pt idx="15416">
                  <c:v>1.6941413879389999</c:v>
                </c:pt>
                <c:pt idx="15417">
                  <c:v>1.694208025932</c:v>
                </c:pt>
                <c:pt idx="15418">
                  <c:v>1.694269776344</c:v>
                </c:pt>
                <c:pt idx="15419">
                  <c:v>1.694322943687</c:v>
                </c:pt>
                <c:pt idx="15420">
                  <c:v>1.694374322891</c:v>
                </c:pt>
                <c:pt idx="15421">
                  <c:v>1.6944653987880001</c:v>
                </c:pt>
                <c:pt idx="15422">
                  <c:v>1.69455575943</c:v>
                </c:pt>
                <c:pt idx="15423">
                  <c:v>1.694638609886</c:v>
                </c:pt>
                <c:pt idx="15424">
                  <c:v>1.694747805595</c:v>
                </c:pt>
                <c:pt idx="15425">
                  <c:v>1.695029973984</c:v>
                </c:pt>
                <c:pt idx="15426">
                  <c:v>1.695154905319</c:v>
                </c:pt>
                <c:pt idx="15427">
                  <c:v>1.695249676704</c:v>
                </c:pt>
                <c:pt idx="15428">
                  <c:v>1.6953747272490001</c:v>
                </c:pt>
                <c:pt idx="15429">
                  <c:v>1.695500850677</c:v>
                </c:pt>
                <c:pt idx="15430">
                  <c:v>1.6955951452260001</c:v>
                </c:pt>
                <c:pt idx="15431">
                  <c:v>1.6956938505170001</c:v>
                </c:pt>
                <c:pt idx="15432">
                  <c:v>1.695895075798</c:v>
                </c:pt>
                <c:pt idx="15433">
                  <c:v>1.6960179805760001</c:v>
                </c:pt>
                <c:pt idx="15434">
                  <c:v>1.6960933208469999</c:v>
                </c:pt>
                <c:pt idx="15435">
                  <c:v>1.6961554288859999</c:v>
                </c:pt>
                <c:pt idx="15436">
                  <c:v>1.696437239647</c:v>
                </c:pt>
                <c:pt idx="15437">
                  <c:v>1.6965771913529999</c:v>
                </c:pt>
                <c:pt idx="15438">
                  <c:v>1.6968097686770001</c:v>
                </c:pt>
                <c:pt idx="15439">
                  <c:v>1.6969128847120001</c:v>
                </c:pt>
                <c:pt idx="15440">
                  <c:v>1.697229146957</c:v>
                </c:pt>
                <c:pt idx="15441">
                  <c:v>1.6974935531619999</c:v>
                </c:pt>
                <c:pt idx="15442">
                  <c:v>1.697754859924</c:v>
                </c:pt>
                <c:pt idx="15443">
                  <c:v>1.698108077049</c:v>
                </c:pt>
                <c:pt idx="15444">
                  <c:v>1.698325037956</c:v>
                </c:pt>
                <c:pt idx="15445">
                  <c:v>1.6984025239939999</c:v>
                </c:pt>
                <c:pt idx="15446">
                  <c:v>1.698480844498</c:v>
                </c:pt>
                <c:pt idx="15447">
                  <c:v>1.6985932588579999</c:v>
                </c:pt>
                <c:pt idx="15448">
                  <c:v>1.6989164352420001</c:v>
                </c:pt>
                <c:pt idx="15449">
                  <c:v>1.69923377037</c:v>
                </c:pt>
                <c:pt idx="15450">
                  <c:v>1.69959461689</c:v>
                </c:pt>
                <c:pt idx="15451">
                  <c:v>1.699749112129</c:v>
                </c:pt>
                <c:pt idx="15452">
                  <c:v>1.699847459793</c:v>
                </c:pt>
                <c:pt idx="15453">
                  <c:v>1.699971199036</c:v>
                </c:pt>
                <c:pt idx="15454">
                  <c:v>1.700129985809</c:v>
                </c:pt>
                <c:pt idx="15455">
                  <c:v>1.700340270996</c:v>
                </c:pt>
                <c:pt idx="15456">
                  <c:v>1.7006121873860001</c:v>
                </c:pt>
                <c:pt idx="15457">
                  <c:v>1.7007449865340001</c:v>
                </c:pt>
                <c:pt idx="15458">
                  <c:v>1.700912117958</c:v>
                </c:pt>
                <c:pt idx="15459">
                  <c:v>1.701162457466</c:v>
                </c:pt>
                <c:pt idx="15460">
                  <c:v>1.701231002808</c:v>
                </c:pt>
                <c:pt idx="15461">
                  <c:v>1.7013194561</c:v>
                </c:pt>
                <c:pt idx="15462">
                  <c:v>1.701604127884</c:v>
                </c:pt>
                <c:pt idx="15463">
                  <c:v>1.701773285866</c:v>
                </c:pt>
                <c:pt idx="15464">
                  <c:v>1.70185649395</c:v>
                </c:pt>
                <c:pt idx="15465">
                  <c:v>1.701903581619</c:v>
                </c:pt>
                <c:pt idx="15466">
                  <c:v>1.7019485235209999</c:v>
                </c:pt>
                <c:pt idx="15467">
                  <c:v>1.702000141144</c:v>
                </c:pt>
                <c:pt idx="15468">
                  <c:v>1.70205271244</c:v>
                </c:pt>
                <c:pt idx="15469">
                  <c:v>1.7021076679230001</c:v>
                </c:pt>
                <c:pt idx="15470">
                  <c:v>1.7021670341490001</c:v>
                </c:pt>
                <c:pt idx="15471">
                  <c:v>1.702224850655</c:v>
                </c:pt>
                <c:pt idx="15472">
                  <c:v>1.702287316322</c:v>
                </c:pt>
                <c:pt idx="15473">
                  <c:v>1.7023450136180001</c:v>
                </c:pt>
                <c:pt idx="15474">
                  <c:v>1.702400445938</c:v>
                </c:pt>
                <c:pt idx="15475">
                  <c:v>1.702454447746</c:v>
                </c:pt>
                <c:pt idx="15476">
                  <c:v>1.702517151833</c:v>
                </c:pt>
                <c:pt idx="15477">
                  <c:v>1.7025699615480001</c:v>
                </c:pt>
                <c:pt idx="15478">
                  <c:v>1.7026246786120001</c:v>
                </c:pt>
                <c:pt idx="15479">
                  <c:v>1.702672719955</c:v>
                </c:pt>
                <c:pt idx="15480">
                  <c:v>1.7027227878569999</c:v>
                </c:pt>
                <c:pt idx="15481">
                  <c:v>1.7028160095210001</c:v>
                </c:pt>
                <c:pt idx="15482">
                  <c:v>1.7029075622559999</c:v>
                </c:pt>
                <c:pt idx="15483">
                  <c:v>1.702992320061</c:v>
                </c:pt>
                <c:pt idx="15484">
                  <c:v>1.7031456232069999</c:v>
                </c:pt>
                <c:pt idx="15485">
                  <c:v>1.7034201622009999</c:v>
                </c:pt>
                <c:pt idx="15486">
                  <c:v>1.703628778458</c:v>
                </c:pt>
                <c:pt idx="15487">
                  <c:v>1.7038514614110001</c:v>
                </c:pt>
                <c:pt idx="15488">
                  <c:v>1.70406639576</c:v>
                </c:pt>
                <c:pt idx="15489">
                  <c:v>1.704350352287</c:v>
                </c:pt>
                <c:pt idx="15490">
                  <c:v>1.704451203346</c:v>
                </c:pt>
                <c:pt idx="15491">
                  <c:v>1.704548716545</c:v>
                </c:pt>
                <c:pt idx="15492">
                  <c:v>1.70461332798</c:v>
                </c:pt>
                <c:pt idx="15493">
                  <c:v>1.7046992778779999</c:v>
                </c:pt>
                <c:pt idx="15494">
                  <c:v>1.7047705650330001</c:v>
                </c:pt>
                <c:pt idx="15495">
                  <c:v>1.70484161377</c:v>
                </c:pt>
                <c:pt idx="15496">
                  <c:v>1.704886317253</c:v>
                </c:pt>
                <c:pt idx="15497">
                  <c:v>1.704957842827</c:v>
                </c:pt>
                <c:pt idx="15498">
                  <c:v>1.7050359249110001</c:v>
                </c:pt>
                <c:pt idx="15499">
                  <c:v>1.705157756805</c:v>
                </c:pt>
                <c:pt idx="15500">
                  <c:v>1.705266475677</c:v>
                </c:pt>
                <c:pt idx="15501">
                  <c:v>1.7053803205489999</c:v>
                </c:pt>
                <c:pt idx="15502">
                  <c:v>1.705493807793</c:v>
                </c:pt>
                <c:pt idx="15503">
                  <c:v>1.7055879831309999</c:v>
                </c:pt>
                <c:pt idx="15504">
                  <c:v>1.7057772874829999</c:v>
                </c:pt>
                <c:pt idx="15505">
                  <c:v>1.706098437309</c:v>
                </c:pt>
                <c:pt idx="15506">
                  <c:v>1.7061920166019999</c:v>
                </c:pt>
                <c:pt idx="15507">
                  <c:v>1.706288695335</c:v>
                </c:pt>
                <c:pt idx="15508">
                  <c:v>1.7063937187189999</c:v>
                </c:pt>
                <c:pt idx="15509">
                  <c:v>1.7064929008480001</c:v>
                </c:pt>
                <c:pt idx="15510">
                  <c:v>1.706624746323</c:v>
                </c:pt>
                <c:pt idx="15511">
                  <c:v>1.706718325615</c:v>
                </c:pt>
                <c:pt idx="15512">
                  <c:v>1.706851840019</c:v>
                </c:pt>
                <c:pt idx="15513">
                  <c:v>1.706955313683</c:v>
                </c:pt>
                <c:pt idx="15514">
                  <c:v>1.7070063352580001</c:v>
                </c:pt>
                <c:pt idx="15515">
                  <c:v>1.707059144974</c:v>
                </c:pt>
                <c:pt idx="15516">
                  <c:v>1.707112550735</c:v>
                </c:pt>
                <c:pt idx="15517">
                  <c:v>1.7071621418</c:v>
                </c:pt>
                <c:pt idx="15518">
                  <c:v>1.707212567329</c:v>
                </c:pt>
                <c:pt idx="15519">
                  <c:v>1.707267522812</c:v>
                </c:pt>
                <c:pt idx="15520">
                  <c:v>1.707319736481</c:v>
                </c:pt>
                <c:pt idx="15521">
                  <c:v>1.707369685173</c:v>
                </c:pt>
                <c:pt idx="15522">
                  <c:v>1.707458734512</c:v>
                </c:pt>
                <c:pt idx="15523">
                  <c:v>1.7075356245040001</c:v>
                </c:pt>
                <c:pt idx="15524">
                  <c:v>1.707649469376</c:v>
                </c:pt>
                <c:pt idx="15525">
                  <c:v>1.707961559296</c:v>
                </c:pt>
                <c:pt idx="15526">
                  <c:v>1.708172678947</c:v>
                </c:pt>
                <c:pt idx="15527">
                  <c:v>1.7082697153090001</c:v>
                </c:pt>
                <c:pt idx="15528">
                  <c:v>1.7083590030669999</c:v>
                </c:pt>
                <c:pt idx="15529">
                  <c:v>1.708433270454</c:v>
                </c:pt>
                <c:pt idx="15530">
                  <c:v>1.7085034847260001</c:v>
                </c:pt>
                <c:pt idx="15531">
                  <c:v>1.7085821628569999</c:v>
                </c:pt>
                <c:pt idx="15532">
                  <c:v>1.708666324615</c:v>
                </c:pt>
                <c:pt idx="15533">
                  <c:v>1.7087563276290001</c:v>
                </c:pt>
                <c:pt idx="15534">
                  <c:v>1.7088426351549999</c:v>
                </c:pt>
                <c:pt idx="15535">
                  <c:v>1.708925843239</c:v>
                </c:pt>
                <c:pt idx="15536">
                  <c:v>1.7089735269549999</c:v>
                </c:pt>
                <c:pt idx="15537">
                  <c:v>1.7090504169459999</c:v>
                </c:pt>
                <c:pt idx="15538">
                  <c:v>1.7091876268390001</c:v>
                </c:pt>
                <c:pt idx="15539">
                  <c:v>1.7094112634659999</c:v>
                </c:pt>
                <c:pt idx="15540">
                  <c:v>1.709540724754</c:v>
                </c:pt>
                <c:pt idx="15541">
                  <c:v>1.709974050522</c:v>
                </c:pt>
                <c:pt idx="15542">
                  <c:v>1.7102942466740001</c:v>
                </c:pt>
                <c:pt idx="15543">
                  <c:v>1.7105063199999999</c:v>
                </c:pt>
                <c:pt idx="15544">
                  <c:v>1.7106002569200001</c:v>
                </c:pt>
                <c:pt idx="15545">
                  <c:v>1.7107261419299999</c:v>
                </c:pt>
                <c:pt idx="15546">
                  <c:v>1.711043000221</c:v>
                </c:pt>
                <c:pt idx="15547">
                  <c:v>1.7113605737690001</c:v>
                </c:pt>
                <c:pt idx="15548">
                  <c:v>1.711472511292</c:v>
                </c:pt>
                <c:pt idx="15549">
                  <c:v>1.711555957794</c:v>
                </c:pt>
                <c:pt idx="15550">
                  <c:v>1.7116353511810001</c:v>
                </c:pt>
                <c:pt idx="15551">
                  <c:v>1.7117661237720001</c:v>
                </c:pt>
                <c:pt idx="15552">
                  <c:v>1.7120252847670001</c:v>
                </c:pt>
                <c:pt idx="15553">
                  <c:v>1.712260246277</c:v>
                </c:pt>
                <c:pt idx="15554">
                  <c:v>1.712338447571</c:v>
                </c:pt>
                <c:pt idx="15555">
                  <c:v>1.7124255895610001</c:v>
                </c:pt>
                <c:pt idx="15556">
                  <c:v>1.7125142812730001</c:v>
                </c:pt>
                <c:pt idx="15557">
                  <c:v>1.712601065636</c:v>
                </c:pt>
                <c:pt idx="15558">
                  <c:v>1.7127326726909999</c:v>
                </c:pt>
                <c:pt idx="15559">
                  <c:v>1.7128498554230001</c:v>
                </c:pt>
                <c:pt idx="15560">
                  <c:v>1.713256001472</c:v>
                </c:pt>
                <c:pt idx="15561">
                  <c:v>1.713614225388</c:v>
                </c:pt>
                <c:pt idx="15562">
                  <c:v>1.7138187885280001</c:v>
                </c:pt>
                <c:pt idx="15563">
                  <c:v>1.7139493227010001</c:v>
                </c:pt>
                <c:pt idx="15564">
                  <c:v>1.714102625847</c:v>
                </c:pt>
                <c:pt idx="15565">
                  <c:v>1.7142661809919999</c:v>
                </c:pt>
                <c:pt idx="15566">
                  <c:v>1.7144105434420001</c:v>
                </c:pt>
                <c:pt idx="15567">
                  <c:v>1.714539647102</c:v>
                </c:pt>
                <c:pt idx="15568">
                  <c:v>1.714678287506</c:v>
                </c:pt>
                <c:pt idx="15569">
                  <c:v>1.7148566246029999</c:v>
                </c:pt>
                <c:pt idx="15570">
                  <c:v>1.7151553630830001</c:v>
                </c:pt>
                <c:pt idx="15571">
                  <c:v>1.715335488319</c:v>
                </c:pt>
                <c:pt idx="15572">
                  <c:v>1.7156586647030001</c:v>
                </c:pt>
                <c:pt idx="15573">
                  <c:v>1.7158730030060001</c:v>
                </c:pt>
                <c:pt idx="15574">
                  <c:v>1.7161686420440001</c:v>
                </c:pt>
                <c:pt idx="15575">
                  <c:v>1.7162692546839999</c:v>
                </c:pt>
                <c:pt idx="15576">
                  <c:v>1.7166240215299999</c:v>
                </c:pt>
                <c:pt idx="15577">
                  <c:v>1.716766476631</c:v>
                </c:pt>
                <c:pt idx="15578">
                  <c:v>1.716968536377</c:v>
                </c:pt>
                <c:pt idx="15579">
                  <c:v>1.7171808481219999</c:v>
                </c:pt>
                <c:pt idx="15580">
                  <c:v>1.717282772064</c:v>
                </c:pt>
                <c:pt idx="15581">
                  <c:v>1.7175759077070001</c:v>
                </c:pt>
                <c:pt idx="15582">
                  <c:v>1.717941641808</c:v>
                </c:pt>
                <c:pt idx="15583">
                  <c:v>1.718259453773</c:v>
                </c:pt>
                <c:pt idx="15584">
                  <c:v>1.718371629715</c:v>
                </c:pt>
                <c:pt idx="15585">
                  <c:v>1.718487620354</c:v>
                </c:pt>
                <c:pt idx="15586">
                  <c:v>1.718603253365</c:v>
                </c:pt>
                <c:pt idx="15587">
                  <c:v>1.7186866998670001</c:v>
                </c:pt>
                <c:pt idx="15588">
                  <c:v>1.718778729439</c:v>
                </c:pt>
                <c:pt idx="15589">
                  <c:v>1.718870997429</c:v>
                </c:pt>
                <c:pt idx="15590">
                  <c:v>1.718960046768</c:v>
                </c:pt>
                <c:pt idx="15591">
                  <c:v>1.7190494537350001</c:v>
                </c:pt>
                <c:pt idx="15592">
                  <c:v>1.7191342115399999</c:v>
                </c:pt>
                <c:pt idx="15593">
                  <c:v>1.7192918062210001</c:v>
                </c:pt>
                <c:pt idx="15594">
                  <c:v>1.719628930092</c:v>
                </c:pt>
                <c:pt idx="15595">
                  <c:v>1.7199249267579999</c:v>
                </c:pt>
                <c:pt idx="15596">
                  <c:v>1.72008061409</c:v>
                </c:pt>
                <c:pt idx="15597">
                  <c:v>1.7202048301699999</c:v>
                </c:pt>
                <c:pt idx="15598">
                  <c:v>1.7203174829479999</c:v>
                </c:pt>
                <c:pt idx="15599">
                  <c:v>1.7203853130340001</c:v>
                </c:pt>
                <c:pt idx="15600">
                  <c:v>1.7204538583760001</c:v>
                </c:pt>
                <c:pt idx="15601">
                  <c:v>1.7205224037169999</c:v>
                </c:pt>
                <c:pt idx="15602">
                  <c:v>1.720645666122</c:v>
                </c:pt>
                <c:pt idx="15603">
                  <c:v>1.7209938764570001</c:v>
                </c:pt>
                <c:pt idx="15604">
                  <c:v>1.721146821976</c:v>
                </c:pt>
                <c:pt idx="15605">
                  <c:v>1.721248030663</c:v>
                </c:pt>
                <c:pt idx="15606">
                  <c:v>1.7213517427439999</c:v>
                </c:pt>
                <c:pt idx="15607">
                  <c:v>1.7214376926420001</c:v>
                </c:pt>
                <c:pt idx="15608">
                  <c:v>1.7217655181880001</c:v>
                </c:pt>
                <c:pt idx="15609">
                  <c:v>1.721870660782</c:v>
                </c:pt>
                <c:pt idx="15610">
                  <c:v>1.721940159798</c:v>
                </c:pt>
                <c:pt idx="15611">
                  <c:v>1.722031116486</c:v>
                </c:pt>
                <c:pt idx="15612">
                  <c:v>1.722095608711</c:v>
                </c:pt>
                <c:pt idx="15613">
                  <c:v>1.72216463089</c:v>
                </c:pt>
                <c:pt idx="15614">
                  <c:v>1.7222096920009999</c:v>
                </c:pt>
                <c:pt idx="15615">
                  <c:v>1.7222549915309999</c:v>
                </c:pt>
                <c:pt idx="15616">
                  <c:v>1.722322463989</c:v>
                </c:pt>
                <c:pt idx="15617">
                  <c:v>1.7223889827729999</c:v>
                </c:pt>
                <c:pt idx="15618">
                  <c:v>1.7225234508509999</c:v>
                </c:pt>
                <c:pt idx="15619">
                  <c:v>1.7228336334230001</c:v>
                </c:pt>
                <c:pt idx="15620">
                  <c:v>1.723231077194</c:v>
                </c:pt>
                <c:pt idx="15621">
                  <c:v>1.7235708236689999</c:v>
                </c:pt>
                <c:pt idx="15622">
                  <c:v>1.7237175703050001</c:v>
                </c:pt>
                <c:pt idx="15623">
                  <c:v>1.7238397598270001</c:v>
                </c:pt>
                <c:pt idx="15624">
                  <c:v>1.7239428758619999</c:v>
                </c:pt>
                <c:pt idx="15625">
                  <c:v>1.7240003347399999</c:v>
                </c:pt>
                <c:pt idx="15626">
                  <c:v>1.724055767059</c:v>
                </c:pt>
                <c:pt idx="15627">
                  <c:v>1.7241162061690001</c:v>
                </c:pt>
                <c:pt idx="15628">
                  <c:v>1.724177956581</c:v>
                </c:pt>
                <c:pt idx="15629">
                  <c:v>1.724242091179</c:v>
                </c:pt>
                <c:pt idx="15630">
                  <c:v>1.7243096828460001</c:v>
                </c:pt>
                <c:pt idx="15631">
                  <c:v>1.724381685257</c:v>
                </c:pt>
                <c:pt idx="15632">
                  <c:v>1.7244442701339999</c:v>
                </c:pt>
                <c:pt idx="15633">
                  <c:v>1.7245035171509999</c:v>
                </c:pt>
                <c:pt idx="15634">
                  <c:v>1.7245599031450001</c:v>
                </c:pt>
                <c:pt idx="15635">
                  <c:v>1.724680066109</c:v>
                </c:pt>
                <c:pt idx="15636">
                  <c:v>1.7247335910799999</c:v>
                </c:pt>
                <c:pt idx="15637">
                  <c:v>1.7248364686969999</c:v>
                </c:pt>
                <c:pt idx="15638">
                  <c:v>1.724930167198</c:v>
                </c:pt>
                <c:pt idx="15639">
                  <c:v>1.7250255346300001</c:v>
                </c:pt>
                <c:pt idx="15640">
                  <c:v>1.7251145839690001</c:v>
                </c:pt>
                <c:pt idx="15641">
                  <c:v>1.725234508514</c:v>
                </c:pt>
                <c:pt idx="15642">
                  <c:v>1.72531068325</c:v>
                </c:pt>
                <c:pt idx="15643">
                  <c:v>1.725446343422</c:v>
                </c:pt>
                <c:pt idx="15644">
                  <c:v>1.7255566120150001</c:v>
                </c:pt>
                <c:pt idx="15645">
                  <c:v>1.7257697582239999</c:v>
                </c:pt>
                <c:pt idx="15646">
                  <c:v>1.7260090112690001</c:v>
                </c:pt>
                <c:pt idx="15647">
                  <c:v>1.7262594699860001</c:v>
                </c:pt>
                <c:pt idx="15648">
                  <c:v>1.7263675928119999</c:v>
                </c:pt>
                <c:pt idx="15649">
                  <c:v>1.7266457080840001</c:v>
                </c:pt>
                <c:pt idx="15650">
                  <c:v>1.7267476320270001</c:v>
                </c:pt>
                <c:pt idx="15651">
                  <c:v>1.726843476295</c:v>
                </c:pt>
                <c:pt idx="15652">
                  <c:v>1.727051615715</c:v>
                </c:pt>
                <c:pt idx="15653">
                  <c:v>1.727180957794</c:v>
                </c:pt>
                <c:pt idx="15654">
                  <c:v>1.7273432016370001</c:v>
                </c:pt>
                <c:pt idx="15655">
                  <c:v>1.7275488376620001</c:v>
                </c:pt>
                <c:pt idx="15656">
                  <c:v>1.7276431322100001</c:v>
                </c:pt>
                <c:pt idx="15657">
                  <c:v>1.7277359962459999</c:v>
                </c:pt>
                <c:pt idx="15658">
                  <c:v>1.727854967117</c:v>
                </c:pt>
                <c:pt idx="15659">
                  <c:v>1.7279815673829999</c:v>
                </c:pt>
                <c:pt idx="15660">
                  <c:v>1.7280478477479999</c:v>
                </c:pt>
                <c:pt idx="15661">
                  <c:v>1.7280986309049999</c:v>
                </c:pt>
                <c:pt idx="15662">
                  <c:v>1.7281438112259999</c:v>
                </c:pt>
                <c:pt idx="15663">
                  <c:v>1.7281883954999999</c:v>
                </c:pt>
                <c:pt idx="15664">
                  <c:v>1.7282588481900001</c:v>
                </c:pt>
                <c:pt idx="15665">
                  <c:v>1.7283277511599999</c:v>
                </c:pt>
                <c:pt idx="15666">
                  <c:v>1.7283992767330001</c:v>
                </c:pt>
                <c:pt idx="15667">
                  <c:v>1.72844171524</c:v>
                </c:pt>
                <c:pt idx="15668">
                  <c:v>1.728484988213</c:v>
                </c:pt>
                <c:pt idx="15669">
                  <c:v>1.7285264730450001</c:v>
                </c:pt>
                <c:pt idx="15670">
                  <c:v>1.728571653366</c:v>
                </c:pt>
                <c:pt idx="15671">
                  <c:v>1.7286409139629999</c:v>
                </c:pt>
                <c:pt idx="15672">
                  <c:v>1.7287191152570001</c:v>
                </c:pt>
                <c:pt idx="15673">
                  <c:v>1.729048371315</c:v>
                </c:pt>
                <c:pt idx="15674">
                  <c:v>1.729248762131</c:v>
                </c:pt>
                <c:pt idx="15675">
                  <c:v>1.729398012161</c:v>
                </c:pt>
                <c:pt idx="15676">
                  <c:v>1.7295557260509999</c:v>
                </c:pt>
                <c:pt idx="15677">
                  <c:v>1.729668259621</c:v>
                </c:pt>
                <c:pt idx="15678">
                  <c:v>1.729777336121</c:v>
                </c:pt>
                <c:pt idx="15679">
                  <c:v>1.7298762798309999</c:v>
                </c:pt>
                <c:pt idx="15680">
                  <c:v>1.7299772500990001</c:v>
                </c:pt>
                <c:pt idx="15681">
                  <c:v>1.730075478554</c:v>
                </c:pt>
                <c:pt idx="15682">
                  <c:v>1.730171322823</c:v>
                </c:pt>
                <c:pt idx="15683">
                  <c:v>1.730267286301</c:v>
                </c:pt>
                <c:pt idx="15684">
                  <c:v>1.730367541313</c:v>
                </c:pt>
                <c:pt idx="15685">
                  <c:v>1.730513215065</c:v>
                </c:pt>
                <c:pt idx="15686">
                  <c:v>1.730641245842</c:v>
                </c:pt>
                <c:pt idx="15687">
                  <c:v>1.7307742834090001</c:v>
                </c:pt>
                <c:pt idx="15688">
                  <c:v>1.7308510541919999</c:v>
                </c:pt>
                <c:pt idx="15689">
                  <c:v>1.730972647667</c:v>
                </c:pt>
                <c:pt idx="15690">
                  <c:v>1.731045842171</c:v>
                </c:pt>
                <c:pt idx="15691">
                  <c:v>1.7311421632770001</c:v>
                </c:pt>
                <c:pt idx="15692">
                  <c:v>1.731367826462</c:v>
                </c:pt>
                <c:pt idx="15693">
                  <c:v>1.7314467430110001</c:v>
                </c:pt>
                <c:pt idx="15694">
                  <c:v>1.7315164804459999</c:v>
                </c:pt>
                <c:pt idx="15695">
                  <c:v>1.7315512895580001</c:v>
                </c:pt>
                <c:pt idx="15696">
                  <c:v>1.731570005417</c:v>
                </c:pt>
                <c:pt idx="15697">
                  <c:v>1.7315928936</c:v>
                </c:pt>
                <c:pt idx="15698">
                  <c:v>1.7316157817840001</c:v>
                </c:pt>
                <c:pt idx="15699">
                  <c:v>1.731670260429</c:v>
                </c:pt>
                <c:pt idx="15700">
                  <c:v>1.731718301773</c:v>
                </c:pt>
                <c:pt idx="15701">
                  <c:v>1.731783032417</c:v>
                </c:pt>
                <c:pt idx="15702">
                  <c:v>1.7318623065950001</c:v>
                </c:pt>
                <c:pt idx="15703">
                  <c:v>1.731939673424</c:v>
                </c:pt>
                <c:pt idx="15704">
                  <c:v>1.732036471367</c:v>
                </c:pt>
                <c:pt idx="15705">
                  <c:v>1.7321729660030001</c:v>
                </c:pt>
                <c:pt idx="15706">
                  <c:v>1.7322723865509999</c:v>
                </c:pt>
                <c:pt idx="15707">
                  <c:v>1.7323919534679999</c:v>
                </c:pt>
                <c:pt idx="15708">
                  <c:v>1.732501268387</c:v>
                </c:pt>
                <c:pt idx="15709">
                  <c:v>1.7326188087459999</c:v>
                </c:pt>
                <c:pt idx="15710">
                  <c:v>1.7327926158910001</c:v>
                </c:pt>
                <c:pt idx="15711">
                  <c:v>1.7331442832949999</c:v>
                </c:pt>
                <c:pt idx="15712">
                  <c:v>1.7334948778149999</c:v>
                </c:pt>
                <c:pt idx="15713">
                  <c:v>1.7336724996570001</c:v>
                </c:pt>
                <c:pt idx="15714">
                  <c:v>1.7338382005690001</c:v>
                </c:pt>
                <c:pt idx="15715">
                  <c:v>1.734177708626</c:v>
                </c:pt>
                <c:pt idx="15716">
                  <c:v>1.7342926263809999</c:v>
                </c:pt>
                <c:pt idx="15717">
                  <c:v>1.7344144582750001</c:v>
                </c:pt>
                <c:pt idx="15718">
                  <c:v>1.7345706224440001</c:v>
                </c:pt>
                <c:pt idx="15719">
                  <c:v>1.734742999077</c:v>
                </c:pt>
                <c:pt idx="15720">
                  <c:v>1.7348768711089999</c:v>
                </c:pt>
                <c:pt idx="15721">
                  <c:v>1.734946966171</c:v>
                </c:pt>
                <c:pt idx="15722">
                  <c:v>1.735058426857</c:v>
                </c:pt>
                <c:pt idx="15723">
                  <c:v>1.7352389097209999</c:v>
                </c:pt>
                <c:pt idx="15724">
                  <c:v>1.735508561134</c:v>
                </c:pt>
                <c:pt idx="15725">
                  <c:v>1.735669851303</c:v>
                </c:pt>
                <c:pt idx="15726">
                  <c:v>1.735764026642</c:v>
                </c:pt>
                <c:pt idx="15727">
                  <c:v>1.735869526863</c:v>
                </c:pt>
                <c:pt idx="15728">
                  <c:v>1.7359788417819999</c:v>
                </c:pt>
                <c:pt idx="15729">
                  <c:v>1.73608481884</c:v>
                </c:pt>
                <c:pt idx="15730">
                  <c:v>1.736170530319</c:v>
                </c:pt>
                <c:pt idx="15731">
                  <c:v>1.7362910509109999</c:v>
                </c:pt>
                <c:pt idx="15732">
                  <c:v>1.7365839481350001</c:v>
                </c:pt>
                <c:pt idx="15733">
                  <c:v>1.7366622686390001</c:v>
                </c:pt>
                <c:pt idx="15734">
                  <c:v>1.7369457483290001</c:v>
                </c:pt>
                <c:pt idx="15735">
                  <c:v>1.737058281898</c:v>
                </c:pt>
                <c:pt idx="15736">
                  <c:v>1.7371491193769999</c:v>
                </c:pt>
                <c:pt idx="15737">
                  <c:v>1.737242817879</c:v>
                </c:pt>
                <c:pt idx="15738">
                  <c:v>1.7373895645140001</c:v>
                </c:pt>
                <c:pt idx="15739">
                  <c:v>1.7375614643099999</c:v>
                </c:pt>
                <c:pt idx="15740">
                  <c:v>1.737741708755</c:v>
                </c:pt>
                <c:pt idx="15741">
                  <c:v>1.7379251718519999</c:v>
                </c:pt>
                <c:pt idx="15742">
                  <c:v>1.738198637962</c:v>
                </c:pt>
                <c:pt idx="15743">
                  <c:v>1.7385077476499999</c:v>
                </c:pt>
                <c:pt idx="15744">
                  <c:v>1.7387883663179999</c:v>
                </c:pt>
                <c:pt idx="15745">
                  <c:v>1.7389975786209999</c:v>
                </c:pt>
                <c:pt idx="15746">
                  <c:v>1.7392801046369999</c:v>
                </c:pt>
                <c:pt idx="15747">
                  <c:v>1.7395641803740001</c:v>
                </c:pt>
                <c:pt idx="15748">
                  <c:v>1.739786148071</c:v>
                </c:pt>
                <c:pt idx="15749">
                  <c:v>1.7398302555080001</c:v>
                </c:pt>
                <c:pt idx="15750">
                  <c:v>1.73990046978</c:v>
                </c:pt>
                <c:pt idx="15751">
                  <c:v>1.7399445772169999</c:v>
                </c:pt>
                <c:pt idx="15752">
                  <c:v>1.7399938106540001</c:v>
                </c:pt>
                <c:pt idx="15753">
                  <c:v>1.7400406599039999</c:v>
                </c:pt>
                <c:pt idx="15754">
                  <c:v>1.740116000175</c:v>
                </c:pt>
                <c:pt idx="15755">
                  <c:v>1.7401598691939999</c:v>
                </c:pt>
                <c:pt idx="15756">
                  <c:v>1.7402060031890001</c:v>
                </c:pt>
                <c:pt idx="15757">
                  <c:v>1.7402433156970001</c:v>
                </c:pt>
                <c:pt idx="15758">
                  <c:v>1.740285038948</c:v>
                </c:pt>
                <c:pt idx="15759">
                  <c:v>1.740333557129</c:v>
                </c:pt>
                <c:pt idx="15760">
                  <c:v>1.740406036377</c:v>
                </c:pt>
                <c:pt idx="15761">
                  <c:v>1.740612745285</c:v>
                </c:pt>
                <c:pt idx="15762">
                  <c:v>1.740801095963</c:v>
                </c:pt>
                <c:pt idx="15763">
                  <c:v>1.7412295341490001</c:v>
                </c:pt>
                <c:pt idx="15764">
                  <c:v>1.7413570880889999</c:v>
                </c:pt>
                <c:pt idx="15765">
                  <c:v>1.7416256666179999</c:v>
                </c:pt>
                <c:pt idx="15766">
                  <c:v>1.741822242737</c:v>
                </c:pt>
                <c:pt idx="15767">
                  <c:v>1.741945147514</c:v>
                </c:pt>
                <c:pt idx="15768">
                  <c:v>1.742100954056</c:v>
                </c:pt>
                <c:pt idx="15769">
                  <c:v>1.7423239946369999</c:v>
                </c:pt>
                <c:pt idx="15770">
                  <c:v>1.7424616813660001</c:v>
                </c:pt>
                <c:pt idx="15771">
                  <c:v>1.742557168007</c:v>
                </c:pt>
                <c:pt idx="15772">
                  <c:v>1.7426550388340001</c:v>
                </c:pt>
                <c:pt idx="15773">
                  <c:v>1.742750525475</c:v>
                </c:pt>
                <c:pt idx="15774">
                  <c:v>1.742911100388</c:v>
                </c:pt>
                <c:pt idx="15775">
                  <c:v>1.743163108826</c:v>
                </c:pt>
                <c:pt idx="15776">
                  <c:v>1.743329524994</c:v>
                </c:pt>
                <c:pt idx="15777">
                  <c:v>1.7434576749799999</c:v>
                </c:pt>
                <c:pt idx="15778">
                  <c:v>1.7436152696609999</c:v>
                </c:pt>
                <c:pt idx="15779">
                  <c:v>1.743842720985</c:v>
                </c:pt>
                <c:pt idx="15780">
                  <c:v>1.7440636157989999</c:v>
                </c:pt>
                <c:pt idx="15781">
                  <c:v>1.744212150574</c:v>
                </c:pt>
                <c:pt idx="15782">
                  <c:v>1.7442930936809999</c:v>
                </c:pt>
                <c:pt idx="15783">
                  <c:v>1.7445620298390001</c:v>
                </c:pt>
                <c:pt idx="15784">
                  <c:v>1.7447392940519999</c:v>
                </c:pt>
                <c:pt idx="15785">
                  <c:v>1.7448141574860001</c:v>
                </c:pt>
                <c:pt idx="15786">
                  <c:v>1.7448881864550001</c:v>
                </c:pt>
                <c:pt idx="15787">
                  <c:v>1.7449588775630001</c:v>
                </c:pt>
                <c:pt idx="15788">
                  <c:v>1.7450077533720001</c:v>
                </c:pt>
                <c:pt idx="15789">
                  <c:v>1.7450549602509999</c:v>
                </c:pt>
                <c:pt idx="15790">
                  <c:v>1.7450993061069999</c:v>
                </c:pt>
                <c:pt idx="15791">
                  <c:v>1.745175004005</c:v>
                </c:pt>
                <c:pt idx="15792">
                  <c:v>1.7452830076220001</c:v>
                </c:pt>
                <c:pt idx="15793">
                  <c:v>1.7455943822860001</c:v>
                </c:pt>
                <c:pt idx="15794">
                  <c:v>1.745910525322</c:v>
                </c:pt>
                <c:pt idx="15795">
                  <c:v>1.746022939682</c:v>
                </c:pt>
                <c:pt idx="15796">
                  <c:v>1.746425867081</c:v>
                </c:pt>
                <c:pt idx="15797">
                  <c:v>1.7465929985049999</c:v>
                </c:pt>
                <c:pt idx="15798">
                  <c:v>1.74679505825</c:v>
                </c:pt>
                <c:pt idx="15799">
                  <c:v>1.747008442879</c:v>
                </c:pt>
                <c:pt idx="15800">
                  <c:v>1.747132062912</c:v>
                </c:pt>
                <c:pt idx="15801">
                  <c:v>1.747223854065</c:v>
                </c:pt>
                <c:pt idx="15802">
                  <c:v>1.7473192214969999</c:v>
                </c:pt>
                <c:pt idx="15803">
                  <c:v>1.747418284416</c:v>
                </c:pt>
                <c:pt idx="15804">
                  <c:v>1.747526526451</c:v>
                </c:pt>
                <c:pt idx="15805">
                  <c:v>1.7476261854170001</c:v>
                </c:pt>
                <c:pt idx="15806">
                  <c:v>1.747716426849</c:v>
                </c:pt>
                <c:pt idx="15807">
                  <c:v>1.747868895531</c:v>
                </c:pt>
                <c:pt idx="15808">
                  <c:v>1.7480393648150001</c:v>
                </c:pt>
                <c:pt idx="15809">
                  <c:v>1.7483760118480001</c:v>
                </c:pt>
                <c:pt idx="15810">
                  <c:v>1.7486525773999999</c:v>
                </c:pt>
                <c:pt idx="15811">
                  <c:v>1.7487570047380001</c:v>
                </c:pt>
                <c:pt idx="15812">
                  <c:v>1.7490340471270001</c:v>
                </c:pt>
                <c:pt idx="15813">
                  <c:v>1.749364256859</c:v>
                </c:pt>
                <c:pt idx="15814">
                  <c:v>1.7497431039810001</c:v>
                </c:pt>
                <c:pt idx="15815">
                  <c:v>1.7501024007799999</c:v>
                </c:pt>
                <c:pt idx="15816">
                  <c:v>1.7502936124799999</c:v>
                </c:pt>
                <c:pt idx="15817">
                  <c:v>1.750445485115</c:v>
                </c:pt>
                <c:pt idx="15818">
                  <c:v>1.7506680488590001</c:v>
                </c:pt>
                <c:pt idx="15819">
                  <c:v>1.75074493885</c:v>
                </c:pt>
                <c:pt idx="15820">
                  <c:v>1.7508250474930001</c:v>
                </c:pt>
                <c:pt idx="15821">
                  <c:v>1.7509108781810001</c:v>
                </c:pt>
                <c:pt idx="15822">
                  <c:v>1.7509953975679999</c:v>
                </c:pt>
                <c:pt idx="15823">
                  <c:v>1.7513799667359999</c:v>
                </c:pt>
                <c:pt idx="15824">
                  <c:v>1.75153362751</c:v>
                </c:pt>
                <c:pt idx="15825">
                  <c:v>1.751613974571</c:v>
                </c:pt>
                <c:pt idx="15826">
                  <c:v>1.7517125606540001</c:v>
                </c:pt>
                <c:pt idx="15827">
                  <c:v>1.7518105506899999</c:v>
                </c:pt>
                <c:pt idx="15828">
                  <c:v>1.7518777847289999</c:v>
                </c:pt>
                <c:pt idx="15829">
                  <c:v>1.7519574165339999</c:v>
                </c:pt>
                <c:pt idx="15830">
                  <c:v>1.7520540952679999</c:v>
                </c:pt>
                <c:pt idx="15831">
                  <c:v>1.7522100210189999</c:v>
                </c:pt>
                <c:pt idx="15832">
                  <c:v>1.7523285150529999</c:v>
                </c:pt>
                <c:pt idx="15833">
                  <c:v>1.7524138689040001</c:v>
                </c:pt>
                <c:pt idx="15834">
                  <c:v>1.752500534058</c:v>
                </c:pt>
                <c:pt idx="15835">
                  <c:v>1.7525866031649999</c:v>
                </c:pt>
                <c:pt idx="15836">
                  <c:v>1.752692461014</c:v>
                </c:pt>
                <c:pt idx="15837">
                  <c:v>1.7530957460400001</c:v>
                </c:pt>
                <c:pt idx="15838">
                  <c:v>1.7531601190570001</c:v>
                </c:pt>
                <c:pt idx="15839">
                  <c:v>1.753223538399</c:v>
                </c:pt>
                <c:pt idx="15840">
                  <c:v>1.753289937973</c:v>
                </c:pt>
                <c:pt idx="15841">
                  <c:v>1.753357768059</c:v>
                </c:pt>
                <c:pt idx="15842">
                  <c:v>1.7534254789349999</c:v>
                </c:pt>
                <c:pt idx="15843">
                  <c:v>1.753556609154</c:v>
                </c:pt>
                <c:pt idx="15844">
                  <c:v>1.7536216974259999</c:v>
                </c:pt>
                <c:pt idx="15845">
                  <c:v>1.753721237183</c:v>
                </c:pt>
                <c:pt idx="15846">
                  <c:v>1.7538596391679999</c:v>
                </c:pt>
                <c:pt idx="15847">
                  <c:v>1.7539854049679999</c:v>
                </c:pt>
                <c:pt idx="15848">
                  <c:v>1.754071950912</c:v>
                </c:pt>
                <c:pt idx="15849">
                  <c:v>1.7541602849960001</c:v>
                </c:pt>
                <c:pt idx="15850">
                  <c:v>1.754246473312</c:v>
                </c:pt>
                <c:pt idx="15851">
                  <c:v>1.7543261051179999</c:v>
                </c:pt>
                <c:pt idx="15852">
                  <c:v>1.7544081211089999</c:v>
                </c:pt>
                <c:pt idx="15853">
                  <c:v>1.7544836997990001</c:v>
                </c:pt>
                <c:pt idx="15854">
                  <c:v>1.754555821419</c:v>
                </c:pt>
                <c:pt idx="15855">
                  <c:v>1.754663944244</c:v>
                </c:pt>
                <c:pt idx="15856">
                  <c:v>1.7547779083249999</c:v>
                </c:pt>
                <c:pt idx="15857">
                  <c:v>1.755019664764</c:v>
                </c:pt>
                <c:pt idx="15858">
                  <c:v>1.755317926407</c:v>
                </c:pt>
                <c:pt idx="15859">
                  <c:v>1.755444288254</c:v>
                </c:pt>
                <c:pt idx="15860">
                  <c:v>1.7555415630340001</c:v>
                </c:pt>
                <c:pt idx="15861">
                  <c:v>1.7556401491169999</c:v>
                </c:pt>
                <c:pt idx="15862">
                  <c:v>1.755734562874</c:v>
                </c:pt>
                <c:pt idx="15863">
                  <c:v>1.7559603452679999</c:v>
                </c:pt>
                <c:pt idx="15864">
                  <c:v>1.7560976743700001</c:v>
                </c:pt>
                <c:pt idx="15865">
                  <c:v>1.756172299385</c:v>
                </c:pt>
                <c:pt idx="15866">
                  <c:v>1.756218791008</c:v>
                </c:pt>
                <c:pt idx="15867">
                  <c:v>1.756258606911</c:v>
                </c:pt>
                <c:pt idx="15868">
                  <c:v>1.7562966346740001</c:v>
                </c:pt>
                <c:pt idx="15869">
                  <c:v>1.7563655376430001</c:v>
                </c:pt>
                <c:pt idx="15870">
                  <c:v>1.7564814090730001</c:v>
                </c:pt>
                <c:pt idx="15871">
                  <c:v>1.7569080591199999</c:v>
                </c:pt>
                <c:pt idx="15872">
                  <c:v>1.757100343704</c:v>
                </c:pt>
                <c:pt idx="15873">
                  <c:v>1.75743496418</c:v>
                </c:pt>
                <c:pt idx="15874">
                  <c:v>1.7577295303339999</c:v>
                </c:pt>
                <c:pt idx="15875">
                  <c:v>1.7578309774400001</c:v>
                </c:pt>
                <c:pt idx="15876">
                  <c:v>1.7579230070109999</c:v>
                </c:pt>
                <c:pt idx="15877">
                  <c:v>1.75799715519</c:v>
                </c:pt>
                <c:pt idx="15878">
                  <c:v>1.7581506967539999</c:v>
                </c:pt>
                <c:pt idx="15879">
                  <c:v>1.758328676224</c:v>
                </c:pt>
                <c:pt idx="15880">
                  <c:v>1.758579730988</c:v>
                </c:pt>
                <c:pt idx="15881">
                  <c:v>1.758884191513</c:v>
                </c:pt>
                <c:pt idx="15882">
                  <c:v>1.758983254433</c:v>
                </c:pt>
                <c:pt idx="15883">
                  <c:v>1.7590920925139999</c:v>
                </c:pt>
                <c:pt idx="15884">
                  <c:v>1.759397745132</c:v>
                </c:pt>
                <c:pt idx="15885">
                  <c:v>1.759667038918</c:v>
                </c:pt>
                <c:pt idx="15886">
                  <c:v>1.7599695920939999</c:v>
                </c:pt>
                <c:pt idx="15887">
                  <c:v>1.7601647377009999</c:v>
                </c:pt>
                <c:pt idx="15888">
                  <c:v>1.760511159897</c:v>
                </c:pt>
                <c:pt idx="15889">
                  <c:v>1.760859251022</c:v>
                </c:pt>
                <c:pt idx="15890">
                  <c:v>1.761213302612</c:v>
                </c:pt>
                <c:pt idx="15891">
                  <c:v>1.761547923088</c:v>
                </c:pt>
                <c:pt idx="15892">
                  <c:v>1.7617219686509999</c:v>
                </c:pt>
                <c:pt idx="15893">
                  <c:v>1.762091755867</c:v>
                </c:pt>
                <c:pt idx="15894">
                  <c:v>1.7622660398479999</c:v>
                </c:pt>
                <c:pt idx="15895">
                  <c:v>1.7625824213029999</c:v>
                </c:pt>
                <c:pt idx="15896">
                  <c:v>1.7627840042109999</c:v>
                </c:pt>
                <c:pt idx="15897">
                  <c:v>1.7629624605180001</c:v>
                </c:pt>
                <c:pt idx="15898">
                  <c:v>1.7631145715709999</c:v>
                </c:pt>
                <c:pt idx="15899">
                  <c:v>1.763209819794</c:v>
                </c:pt>
                <c:pt idx="15900">
                  <c:v>1.7633094787600001</c:v>
                </c:pt>
                <c:pt idx="15901">
                  <c:v>1.763409376144</c:v>
                </c:pt>
                <c:pt idx="15902">
                  <c:v>1.7635015249249999</c:v>
                </c:pt>
                <c:pt idx="15903">
                  <c:v>1.763620376587</c:v>
                </c:pt>
                <c:pt idx="15904">
                  <c:v>1.7637306451799999</c:v>
                </c:pt>
                <c:pt idx="15905">
                  <c:v>1.7638561725619999</c:v>
                </c:pt>
                <c:pt idx="15906">
                  <c:v>1.7639414072040001</c:v>
                </c:pt>
                <c:pt idx="15907">
                  <c:v>1.764031291008</c:v>
                </c:pt>
                <c:pt idx="15908">
                  <c:v>1.7641564607619999</c:v>
                </c:pt>
                <c:pt idx="15909">
                  <c:v>1.7642955780030001</c:v>
                </c:pt>
                <c:pt idx="15910">
                  <c:v>1.7645975351330001</c:v>
                </c:pt>
                <c:pt idx="15911">
                  <c:v>1.7648667097090001</c:v>
                </c:pt>
                <c:pt idx="15912">
                  <c:v>1.765012860298</c:v>
                </c:pt>
                <c:pt idx="15913">
                  <c:v>1.76508295536</c:v>
                </c:pt>
                <c:pt idx="15914">
                  <c:v>1.76514351368</c:v>
                </c:pt>
                <c:pt idx="15915">
                  <c:v>1.765212535858</c:v>
                </c:pt>
                <c:pt idx="15916">
                  <c:v>1.7652828693389999</c:v>
                </c:pt>
                <c:pt idx="15917">
                  <c:v>1.765350461006</c:v>
                </c:pt>
                <c:pt idx="15918">
                  <c:v>1.7654248476029999</c:v>
                </c:pt>
                <c:pt idx="15919">
                  <c:v>1.7655568122859999</c:v>
                </c:pt>
                <c:pt idx="15920">
                  <c:v>1.7657111883159999</c:v>
                </c:pt>
                <c:pt idx="15921">
                  <c:v>1.766047120094</c:v>
                </c:pt>
                <c:pt idx="15922">
                  <c:v>1.7663526535030001</c:v>
                </c:pt>
                <c:pt idx="15923">
                  <c:v>1.7666560411450001</c:v>
                </c:pt>
                <c:pt idx="15924">
                  <c:v>1.7669171094889999</c:v>
                </c:pt>
                <c:pt idx="15925">
                  <c:v>1.7670466899870001</c:v>
                </c:pt>
                <c:pt idx="15926">
                  <c:v>1.767121911049</c:v>
                </c:pt>
                <c:pt idx="15927">
                  <c:v>1.767218708992</c:v>
                </c:pt>
                <c:pt idx="15928">
                  <c:v>1.7673172950739999</c:v>
                </c:pt>
                <c:pt idx="15929">
                  <c:v>1.767408967018</c:v>
                </c:pt>
                <c:pt idx="15930">
                  <c:v>1.7674905061720001</c:v>
                </c:pt>
                <c:pt idx="15931">
                  <c:v>1.767557859421</c:v>
                </c:pt>
                <c:pt idx="15932">
                  <c:v>1.767861366272</c:v>
                </c:pt>
                <c:pt idx="15933">
                  <c:v>1.7679815292359999</c:v>
                </c:pt>
                <c:pt idx="15934">
                  <c:v>1.7682533264160001</c:v>
                </c:pt>
                <c:pt idx="15935">
                  <c:v>1.7683590650559999</c:v>
                </c:pt>
                <c:pt idx="15936">
                  <c:v>1.7684148550030001</c:v>
                </c:pt>
                <c:pt idx="15937">
                  <c:v>1.76848077774</c:v>
                </c:pt>
                <c:pt idx="15938">
                  <c:v>1.76854455471</c:v>
                </c:pt>
                <c:pt idx="15939">
                  <c:v>1.7686136960979999</c:v>
                </c:pt>
                <c:pt idx="15940">
                  <c:v>1.768681049347</c:v>
                </c:pt>
                <c:pt idx="15941">
                  <c:v>1.768748998642</c:v>
                </c:pt>
                <c:pt idx="15942">
                  <c:v>1.7688168287279999</c:v>
                </c:pt>
                <c:pt idx="15943">
                  <c:v>1.7688820362090001</c:v>
                </c:pt>
                <c:pt idx="15944">
                  <c:v>1.7690007686610001</c:v>
                </c:pt>
                <c:pt idx="15945">
                  <c:v>1.769098758698</c:v>
                </c:pt>
                <c:pt idx="15946">
                  <c:v>1.7692359685900001</c:v>
                </c:pt>
                <c:pt idx="15947">
                  <c:v>1.769358754158</c:v>
                </c:pt>
                <c:pt idx="15948">
                  <c:v>1.769464850426</c:v>
                </c:pt>
                <c:pt idx="15949">
                  <c:v>1.7697507143019999</c:v>
                </c:pt>
                <c:pt idx="15950">
                  <c:v>1.7698482275009999</c:v>
                </c:pt>
                <c:pt idx="15951">
                  <c:v>1.769957900047</c:v>
                </c:pt>
                <c:pt idx="15952">
                  <c:v>1.770055294037</c:v>
                </c:pt>
                <c:pt idx="15953">
                  <c:v>1.7701306343080001</c:v>
                </c:pt>
                <c:pt idx="15954">
                  <c:v>1.7701945304869999</c:v>
                </c:pt>
                <c:pt idx="15955">
                  <c:v>1.7702913284299999</c:v>
                </c:pt>
                <c:pt idx="15956">
                  <c:v>1.770365715027</c:v>
                </c:pt>
                <c:pt idx="15957">
                  <c:v>1.7704331874849999</c:v>
                </c:pt>
                <c:pt idx="15958">
                  <c:v>1.770503282547</c:v>
                </c:pt>
                <c:pt idx="15959">
                  <c:v>1.7705776691440001</c:v>
                </c:pt>
                <c:pt idx="15960">
                  <c:v>1.7706617116929999</c:v>
                </c:pt>
                <c:pt idx="15961">
                  <c:v>1.7707384824750001</c:v>
                </c:pt>
                <c:pt idx="15962">
                  <c:v>1.7708162069319999</c:v>
                </c:pt>
                <c:pt idx="15963">
                  <c:v>1.7709459066390001</c:v>
                </c:pt>
                <c:pt idx="15964">
                  <c:v>1.7713538408280001</c:v>
                </c:pt>
                <c:pt idx="15965">
                  <c:v>1.7717237472530001</c:v>
                </c:pt>
                <c:pt idx="15966">
                  <c:v>1.7720699310300001</c:v>
                </c:pt>
                <c:pt idx="15967">
                  <c:v>1.7721835374829999</c:v>
                </c:pt>
                <c:pt idx="15968">
                  <c:v>1.772273540497</c:v>
                </c:pt>
                <c:pt idx="15969">
                  <c:v>1.772426128387</c:v>
                </c:pt>
                <c:pt idx="15970">
                  <c:v>1.7727506160740001</c:v>
                </c:pt>
                <c:pt idx="15971">
                  <c:v>1.7730526924129999</c:v>
                </c:pt>
                <c:pt idx="15972">
                  <c:v>1.7732337713240001</c:v>
                </c:pt>
                <c:pt idx="15973">
                  <c:v>1.7733393907549999</c:v>
                </c:pt>
                <c:pt idx="15974">
                  <c:v>1.773394584656</c:v>
                </c:pt>
                <c:pt idx="15975">
                  <c:v>1.773505330086</c:v>
                </c:pt>
                <c:pt idx="15976">
                  <c:v>1.7736120224</c:v>
                </c:pt>
                <c:pt idx="15977">
                  <c:v>1.773705005646</c:v>
                </c:pt>
                <c:pt idx="15978">
                  <c:v>1.773794770241</c:v>
                </c:pt>
                <c:pt idx="15979">
                  <c:v>1.773995280266</c:v>
                </c:pt>
                <c:pt idx="15980">
                  <c:v>1.774246573448</c:v>
                </c:pt>
                <c:pt idx="15981">
                  <c:v>1.774612784386</c:v>
                </c:pt>
                <c:pt idx="15982">
                  <c:v>1.7749722003940001</c:v>
                </c:pt>
                <c:pt idx="15983">
                  <c:v>1.7752835750580001</c:v>
                </c:pt>
                <c:pt idx="15984">
                  <c:v>1.7755750417709999</c:v>
                </c:pt>
                <c:pt idx="15985">
                  <c:v>1.775796890259</c:v>
                </c:pt>
                <c:pt idx="15986">
                  <c:v>1.7758899927139999</c:v>
                </c:pt>
                <c:pt idx="15987">
                  <c:v>1.775990486145</c:v>
                </c:pt>
                <c:pt idx="15988">
                  <c:v>1.7762830257419999</c:v>
                </c:pt>
                <c:pt idx="15989">
                  <c:v>1.776548624039</c:v>
                </c:pt>
                <c:pt idx="15990">
                  <c:v>1.7767060995099999</c:v>
                </c:pt>
                <c:pt idx="15991">
                  <c:v>1.776980876923</c:v>
                </c:pt>
                <c:pt idx="15992">
                  <c:v>1.777309536934</c:v>
                </c:pt>
                <c:pt idx="15993">
                  <c:v>1.7774655818939999</c:v>
                </c:pt>
                <c:pt idx="15994">
                  <c:v>1.777555823326</c:v>
                </c:pt>
                <c:pt idx="15995">
                  <c:v>1.7776502370830001</c:v>
                </c:pt>
                <c:pt idx="15996">
                  <c:v>1.7777389287950001</c:v>
                </c:pt>
                <c:pt idx="15997">
                  <c:v>1.777878046036</c:v>
                </c:pt>
                <c:pt idx="15998">
                  <c:v>1.778025388718</c:v>
                </c:pt>
                <c:pt idx="15999">
                  <c:v>1.7781201601029999</c:v>
                </c:pt>
                <c:pt idx="16000">
                  <c:v>1.778222680092</c:v>
                </c:pt>
                <c:pt idx="16001">
                  <c:v>1.7782737016679999</c:v>
                </c:pt>
                <c:pt idx="16002">
                  <c:v>1.7783690690989999</c:v>
                </c:pt>
                <c:pt idx="16003">
                  <c:v>1.778466105461</c:v>
                </c:pt>
                <c:pt idx="16004">
                  <c:v>1.778551340103</c:v>
                </c:pt>
                <c:pt idx="16005">
                  <c:v>1.7786693573000001</c:v>
                </c:pt>
                <c:pt idx="16006">
                  <c:v>1.778988838196</c:v>
                </c:pt>
                <c:pt idx="16007">
                  <c:v>1.7792677879329999</c:v>
                </c:pt>
                <c:pt idx="16008">
                  <c:v>1.7794691324230001</c:v>
                </c:pt>
                <c:pt idx="16009">
                  <c:v>1.7796573638919999</c:v>
                </c:pt>
                <c:pt idx="16010">
                  <c:v>1.7797596454619999</c:v>
                </c:pt>
                <c:pt idx="16011">
                  <c:v>1.780119895935</c:v>
                </c:pt>
                <c:pt idx="16012">
                  <c:v>1.780330181122</c:v>
                </c:pt>
                <c:pt idx="16013">
                  <c:v>1.7804493904109999</c:v>
                </c:pt>
                <c:pt idx="16014">
                  <c:v>1.78053689003</c:v>
                </c:pt>
                <c:pt idx="16015">
                  <c:v>1.780633807182</c:v>
                </c:pt>
                <c:pt idx="16016">
                  <c:v>1.7807309627529999</c:v>
                </c:pt>
                <c:pt idx="16017">
                  <c:v>1.780819535255</c:v>
                </c:pt>
                <c:pt idx="16018">
                  <c:v>1.781024217606</c:v>
                </c:pt>
                <c:pt idx="16019">
                  <c:v>1.7811779975890001</c:v>
                </c:pt>
                <c:pt idx="16020">
                  <c:v>1.7812976837159999</c:v>
                </c:pt>
                <c:pt idx="16021">
                  <c:v>1.7815561294560001</c:v>
                </c:pt>
                <c:pt idx="16022">
                  <c:v>1.7816848754879999</c:v>
                </c:pt>
                <c:pt idx="16023">
                  <c:v>1.7817864418030001</c:v>
                </c:pt>
                <c:pt idx="16024">
                  <c:v>1.78206884861</c:v>
                </c:pt>
                <c:pt idx="16025">
                  <c:v>1.782188296318</c:v>
                </c:pt>
                <c:pt idx="16026">
                  <c:v>1.782270908356</c:v>
                </c:pt>
                <c:pt idx="16027">
                  <c:v>1.782313942909</c:v>
                </c:pt>
                <c:pt idx="16028">
                  <c:v>1.7823742628100001</c:v>
                </c:pt>
                <c:pt idx="16029">
                  <c:v>1.782436728477</c:v>
                </c:pt>
                <c:pt idx="16030">
                  <c:v>1.7825888395309999</c:v>
                </c:pt>
                <c:pt idx="16031">
                  <c:v>1.78273499012</c:v>
                </c:pt>
                <c:pt idx="16032">
                  <c:v>1.7830630540850001</c:v>
                </c:pt>
                <c:pt idx="16033">
                  <c:v>1.7832508087159999</c:v>
                </c:pt>
                <c:pt idx="16034">
                  <c:v>1.7835619449619999</c:v>
                </c:pt>
                <c:pt idx="16035">
                  <c:v>1.7837331295009999</c:v>
                </c:pt>
                <c:pt idx="16036">
                  <c:v>1.78383409977</c:v>
                </c:pt>
                <c:pt idx="16037">
                  <c:v>1.783950567245</c:v>
                </c:pt>
                <c:pt idx="16038">
                  <c:v>1.7842961549759999</c:v>
                </c:pt>
                <c:pt idx="16039">
                  <c:v>1.784432291985</c:v>
                </c:pt>
                <c:pt idx="16040">
                  <c:v>1.7845810651780001</c:v>
                </c:pt>
                <c:pt idx="16041">
                  <c:v>1.784675121307</c:v>
                </c:pt>
                <c:pt idx="16042">
                  <c:v>1.784770846367</c:v>
                </c:pt>
                <c:pt idx="16043">
                  <c:v>1.784861564636</c:v>
                </c:pt>
                <c:pt idx="16044">
                  <c:v>1.7849563360209999</c:v>
                </c:pt>
                <c:pt idx="16045">
                  <c:v>1.785045385361</c:v>
                </c:pt>
                <c:pt idx="16046">
                  <c:v>1.7851401567459999</c:v>
                </c:pt>
                <c:pt idx="16047">
                  <c:v>1.785229682922</c:v>
                </c:pt>
                <c:pt idx="16048">
                  <c:v>1.785317540169</c:v>
                </c:pt>
                <c:pt idx="16049">
                  <c:v>1.7853982448579999</c:v>
                </c:pt>
                <c:pt idx="16050">
                  <c:v>1.7854795455929999</c:v>
                </c:pt>
                <c:pt idx="16051">
                  <c:v>1.785590648651</c:v>
                </c:pt>
                <c:pt idx="16052">
                  <c:v>1.7858992815020001</c:v>
                </c:pt>
                <c:pt idx="16053">
                  <c:v>1.786001086235</c:v>
                </c:pt>
                <c:pt idx="16054">
                  <c:v>1.7860705852509999</c:v>
                </c:pt>
                <c:pt idx="16055">
                  <c:v>1.786196827888</c:v>
                </c:pt>
                <c:pt idx="16056">
                  <c:v>1.786320209503</c:v>
                </c:pt>
                <c:pt idx="16057">
                  <c:v>1.786398768425</c:v>
                </c:pt>
                <c:pt idx="16058">
                  <c:v>1.7864648103709999</c:v>
                </c:pt>
                <c:pt idx="16059">
                  <c:v>1.7865536212919999</c:v>
                </c:pt>
                <c:pt idx="16060">
                  <c:v>1.786810517311</c:v>
                </c:pt>
                <c:pt idx="16061">
                  <c:v>1.787011623383</c:v>
                </c:pt>
                <c:pt idx="16062">
                  <c:v>1.7871479988100001</c:v>
                </c:pt>
                <c:pt idx="16063">
                  <c:v>1.787256836891</c:v>
                </c:pt>
                <c:pt idx="16064">
                  <c:v>1.7873364686969999</c:v>
                </c:pt>
                <c:pt idx="16065">
                  <c:v>1.787507176399</c:v>
                </c:pt>
                <c:pt idx="16066">
                  <c:v>1.787824392319</c:v>
                </c:pt>
                <c:pt idx="16067">
                  <c:v>1.7878990173339999</c:v>
                </c:pt>
                <c:pt idx="16068">
                  <c:v>1.788041472435</c:v>
                </c:pt>
                <c:pt idx="16069">
                  <c:v>1.7882615327839999</c:v>
                </c:pt>
                <c:pt idx="16070">
                  <c:v>1.788378953934</c:v>
                </c:pt>
                <c:pt idx="16071">
                  <c:v>1.7887063026429999</c:v>
                </c:pt>
                <c:pt idx="16072">
                  <c:v>1.788861274719</c:v>
                </c:pt>
                <c:pt idx="16073">
                  <c:v>1.7892094850539999</c:v>
                </c:pt>
                <c:pt idx="16074">
                  <c:v>1.789382457733</c:v>
                </c:pt>
                <c:pt idx="16075">
                  <c:v>1.7897720336909999</c:v>
                </c:pt>
                <c:pt idx="16076">
                  <c:v>1.789896249771</c:v>
                </c:pt>
                <c:pt idx="16077">
                  <c:v>1.7899811267850001</c:v>
                </c:pt>
                <c:pt idx="16078">
                  <c:v>1.7901127338409999</c:v>
                </c:pt>
                <c:pt idx="16079">
                  <c:v>1.7902462482449999</c:v>
                </c:pt>
                <c:pt idx="16080">
                  <c:v>1.790346860886</c:v>
                </c:pt>
                <c:pt idx="16081">
                  <c:v>1.7904638051990001</c:v>
                </c:pt>
                <c:pt idx="16082">
                  <c:v>1.7905246019359999</c:v>
                </c:pt>
                <c:pt idx="16083">
                  <c:v>1.7906501293179999</c:v>
                </c:pt>
                <c:pt idx="16084">
                  <c:v>1.7907780408859999</c:v>
                </c:pt>
                <c:pt idx="16085">
                  <c:v>1.7908929586410001</c:v>
                </c:pt>
                <c:pt idx="16086">
                  <c:v>1.790994524956</c:v>
                </c:pt>
                <c:pt idx="16087">
                  <c:v>1.791126489639</c:v>
                </c:pt>
                <c:pt idx="16088">
                  <c:v>1.7912138700489999</c:v>
                </c:pt>
                <c:pt idx="16089">
                  <c:v>1.7912994623180001</c:v>
                </c:pt>
                <c:pt idx="16090">
                  <c:v>1.7913925647740001</c:v>
                </c:pt>
                <c:pt idx="16091">
                  <c:v>1.79148042202</c:v>
                </c:pt>
                <c:pt idx="16092">
                  <c:v>1.7915769815439999</c:v>
                </c:pt>
                <c:pt idx="16093">
                  <c:v>1.791624903679</c:v>
                </c:pt>
                <c:pt idx="16094">
                  <c:v>1.791674613953</c:v>
                </c:pt>
                <c:pt idx="16095">
                  <c:v>1.7917257547380001</c:v>
                </c:pt>
                <c:pt idx="16096">
                  <c:v>1.791839361191</c:v>
                </c:pt>
                <c:pt idx="16097">
                  <c:v>1.7919508218769999</c:v>
                </c:pt>
                <c:pt idx="16098">
                  <c:v>1.792054891586</c:v>
                </c:pt>
                <c:pt idx="16099">
                  <c:v>1.792150855064</c:v>
                </c:pt>
                <c:pt idx="16100">
                  <c:v>1.792281627655</c:v>
                </c:pt>
                <c:pt idx="16101">
                  <c:v>1.7925821542739999</c:v>
                </c:pt>
                <c:pt idx="16102">
                  <c:v>1.7927732467649999</c:v>
                </c:pt>
                <c:pt idx="16103">
                  <c:v>1.792865157127</c:v>
                </c:pt>
                <c:pt idx="16104">
                  <c:v>1.792954802513</c:v>
                </c:pt>
                <c:pt idx="16105">
                  <c:v>1.7931977510449999</c:v>
                </c:pt>
                <c:pt idx="16106">
                  <c:v>1.7932692766189999</c:v>
                </c:pt>
                <c:pt idx="16107">
                  <c:v>1.7933300733569999</c:v>
                </c:pt>
                <c:pt idx="16108">
                  <c:v>1.7934972047810001</c:v>
                </c:pt>
                <c:pt idx="16109">
                  <c:v>1.7937723398209999</c:v>
                </c:pt>
                <c:pt idx="16110">
                  <c:v>1.7941576242449999</c:v>
                </c:pt>
                <c:pt idx="16111">
                  <c:v>1.794461607933</c:v>
                </c:pt>
                <c:pt idx="16112">
                  <c:v>1.7946352958680001</c:v>
                </c:pt>
                <c:pt idx="16113">
                  <c:v>1.7947149276729999</c:v>
                </c:pt>
                <c:pt idx="16114">
                  <c:v>1.7947958707809999</c:v>
                </c:pt>
                <c:pt idx="16115">
                  <c:v>1.794890642166</c:v>
                </c:pt>
                <c:pt idx="16116">
                  <c:v>1.794960856438</c:v>
                </c:pt>
                <c:pt idx="16117">
                  <c:v>1.7950531244279999</c:v>
                </c:pt>
                <c:pt idx="16118">
                  <c:v>1.7951217889790001</c:v>
                </c:pt>
                <c:pt idx="16119">
                  <c:v>1.795193076134</c:v>
                </c:pt>
                <c:pt idx="16120">
                  <c:v>1.7952904701229999</c:v>
                </c:pt>
                <c:pt idx="16121">
                  <c:v>1.7956216335299999</c:v>
                </c:pt>
                <c:pt idx="16122">
                  <c:v>1.7958215475079999</c:v>
                </c:pt>
                <c:pt idx="16123">
                  <c:v>1.7962279319759999</c:v>
                </c:pt>
                <c:pt idx="16124">
                  <c:v>1.796559095383</c:v>
                </c:pt>
                <c:pt idx="16125">
                  <c:v>1.7968764305110001</c:v>
                </c:pt>
                <c:pt idx="16126">
                  <c:v>1.7970436811449999</c:v>
                </c:pt>
                <c:pt idx="16127">
                  <c:v>1.7971787452700001</c:v>
                </c:pt>
                <c:pt idx="16128">
                  <c:v>1.7972853183749999</c:v>
                </c:pt>
                <c:pt idx="16129">
                  <c:v>1.7974027395250001</c:v>
                </c:pt>
                <c:pt idx="16130">
                  <c:v>1.7975146770479999</c:v>
                </c:pt>
                <c:pt idx="16131">
                  <c:v>1.797668457031</c:v>
                </c:pt>
                <c:pt idx="16132">
                  <c:v>1.7979580163960001</c:v>
                </c:pt>
                <c:pt idx="16133">
                  <c:v>1.798174142838</c:v>
                </c:pt>
                <c:pt idx="16134">
                  <c:v>1.798467040062</c:v>
                </c:pt>
                <c:pt idx="16135">
                  <c:v>1.798748850822</c:v>
                </c:pt>
                <c:pt idx="16136">
                  <c:v>1.799044370651</c:v>
                </c:pt>
                <c:pt idx="16137">
                  <c:v>1.7992218732830001</c:v>
                </c:pt>
                <c:pt idx="16138">
                  <c:v>1.799605965614</c:v>
                </c:pt>
                <c:pt idx="16139">
                  <c:v>1.799802184105</c:v>
                </c:pt>
                <c:pt idx="16140">
                  <c:v>1.800093173981</c:v>
                </c:pt>
                <c:pt idx="16141">
                  <c:v>1.8002307415009999</c:v>
                </c:pt>
                <c:pt idx="16142">
                  <c:v>1.8003532886510001</c:v>
                </c:pt>
                <c:pt idx="16143">
                  <c:v>1.8004827499389999</c:v>
                </c:pt>
                <c:pt idx="16144">
                  <c:v>1.800610303879</c:v>
                </c:pt>
                <c:pt idx="16145">
                  <c:v>1.800683736801</c:v>
                </c:pt>
                <c:pt idx="16146">
                  <c:v>1.8007583618159999</c:v>
                </c:pt>
                <c:pt idx="16147">
                  <c:v>1.8008044958110001</c:v>
                </c:pt>
                <c:pt idx="16148">
                  <c:v>1.8008489608760001</c:v>
                </c:pt>
                <c:pt idx="16149">
                  <c:v>1.800926208496</c:v>
                </c:pt>
                <c:pt idx="16150">
                  <c:v>1.8010135889050001</c:v>
                </c:pt>
                <c:pt idx="16151">
                  <c:v>1.8011363744740001</c:v>
                </c:pt>
                <c:pt idx="16152">
                  <c:v>1.80125451088</c:v>
                </c:pt>
                <c:pt idx="16153">
                  <c:v>1.801356673241</c:v>
                </c:pt>
                <c:pt idx="16154">
                  <c:v>1.8014681339259999</c:v>
                </c:pt>
                <c:pt idx="16155">
                  <c:v>1.801614999771</c:v>
                </c:pt>
                <c:pt idx="16156">
                  <c:v>1.8017847537989999</c:v>
                </c:pt>
                <c:pt idx="16157">
                  <c:v>1.8018900156019999</c:v>
                </c:pt>
                <c:pt idx="16158">
                  <c:v>1.8019971847530001</c:v>
                </c:pt>
                <c:pt idx="16159">
                  <c:v>1.802072763443</c:v>
                </c:pt>
                <c:pt idx="16160">
                  <c:v>1.8021801710130001</c:v>
                </c:pt>
                <c:pt idx="16161">
                  <c:v>1.8022943735120001</c:v>
                </c:pt>
                <c:pt idx="16162">
                  <c:v>1.80261349678</c:v>
                </c:pt>
                <c:pt idx="16163">
                  <c:v>1.8027653694150001</c:v>
                </c:pt>
                <c:pt idx="16164">
                  <c:v>1.803138375282</c:v>
                </c:pt>
                <c:pt idx="16165">
                  <c:v>1.8032475709919999</c:v>
                </c:pt>
                <c:pt idx="16166">
                  <c:v>1.803348064423</c:v>
                </c:pt>
                <c:pt idx="16167">
                  <c:v>1.803450345993</c:v>
                </c:pt>
                <c:pt idx="16168">
                  <c:v>1.803542375565</c:v>
                </c:pt>
                <c:pt idx="16169">
                  <c:v>1.8036792278289999</c:v>
                </c:pt>
                <c:pt idx="16170">
                  <c:v>1.803787589073</c:v>
                </c:pt>
                <c:pt idx="16171">
                  <c:v>1.803853750229</c:v>
                </c:pt>
                <c:pt idx="16172">
                  <c:v>1.8039290905000001</c:v>
                </c:pt>
                <c:pt idx="16173">
                  <c:v>1.8040105104449999</c:v>
                </c:pt>
                <c:pt idx="16174">
                  <c:v>1.80409693718</c:v>
                </c:pt>
                <c:pt idx="16175">
                  <c:v>1.8041882514950001</c:v>
                </c:pt>
                <c:pt idx="16176">
                  <c:v>1.8042832612990001</c:v>
                </c:pt>
                <c:pt idx="16177">
                  <c:v>1.8043781518940001</c:v>
                </c:pt>
                <c:pt idx="16178">
                  <c:v>1.8044751882550001</c:v>
                </c:pt>
                <c:pt idx="16179">
                  <c:v>1.804567456245</c:v>
                </c:pt>
                <c:pt idx="16180">
                  <c:v>1.804653167725</c:v>
                </c:pt>
                <c:pt idx="16181">
                  <c:v>1.804733514786</c:v>
                </c:pt>
                <c:pt idx="16182">
                  <c:v>1.804805397987</c:v>
                </c:pt>
                <c:pt idx="16183">
                  <c:v>1.8048682212830001</c:v>
                </c:pt>
                <c:pt idx="16184">
                  <c:v>1.80493080616</c:v>
                </c:pt>
                <c:pt idx="16185">
                  <c:v>1.805035352707</c:v>
                </c:pt>
                <c:pt idx="16186">
                  <c:v>1.805129528046</c:v>
                </c:pt>
                <c:pt idx="16187">
                  <c:v>1.8052182197569999</c:v>
                </c:pt>
                <c:pt idx="16188">
                  <c:v>1.8053328990940001</c:v>
                </c:pt>
                <c:pt idx="16189">
                  <c:v>1.8054699897769999</c:v>
                </c:pt>
                <c:pt idx="16190">
                  <c:v>1.805747747421</c:v>
                </c:pt>
                <c:pt idx="16191">
                  <c:v>1.805902838707</c:v>
                </c:pt>
                <c:pt idx="16192">
                  <c:v>1.8060157299040001</c:v>
                </c:pt>
                <c:pt idx="16193">
                  <c:v>1.806093215942</c:v>
                </c:pt>
                <c:pt idx="16194">
                  <c:v>1.806141972542</c:v>
                </c:pt>
                <c:pt idx="16195">
                  <c:v>1.806224703789</c:v>
                </c:pt>
                <c:pt idx="16196">
                  <c:v>1.8062680959699999</c:v>
                </c:pt>
                <c:pt idx="16197">
                  <c:v>1.806329488754</c:v>
                </c:pt>
                <c:pt idx="16198">
                  <c:v>1.8063913583760001</c:v>
                </c:pt>
                <c:pt idx="16199">
                  <c:v>1.80643081665</c:v>
                </c:pt>
                <c:pt idx="16200">
                  <c:v>1.8065181970599999</c:v>
                </c:pt>
                <c:pt idx="16201">
                  <c:v>1.8065763711930001</c:v>
                </c:pt>
                <c:pt idx="16202">
                  <c:v>1.8066666126249999</c:v>
                </c:pt>
                <c:pt idx="16203">
                  <c:v>1.8067492246629999</c:v>
                </c:pt>
                <c:pt idx="16204">
                  <c:v>1.806875228882</c:v>
                </c:pt>
                <c:pt idx="16205">
                  <c:v>1.8069784641269999</c:v>
                </c:pt>
                <c:pt idx="16206">
                  <c:v>1.807110548019</c:v>
                </c:pt>
                <c:pt idx="16207">
                  <c:v>1.807352900505</c:v>
                </c:pt>
                <c:pt idx="16208">
                  <c:v>1.8074778318410001</c:v>
                </c:pt>
                <c:pt idx="16209">
                  <c:v>1.807783842087</c:v>
                </c:pt>
                <c:pt idx="16210">
                  <c:v>1.8079488277439999</c:v>
                </c:pt>
                <c:pt idx="16211">
                  <c:v>1.8082592487339999</c:v>
                </c:pt>
                <c:pt idx="16212">
                  <c:v>1.8085818290710001</c:v>
                </c:pt>
                <c:pt idx="16213">
                  <c:v>1.8087259531019999</c:v>
                </c:pt>
                <c:pt idx="16214">
                  <c:v>1.8088366985319999</c:v>
                </c:pt>
                <c:pt idx="16215">
                  <c:v>1.808976531029</c:v>
                </c:pt>
                <c:pt idx="16216">
                  <c:v>1.809298992157</c:v>
                </c:pt>
                <c:pt idx="16217">
                  <c:v>1.809446573257</c:v>
                </c:pt>
                <c:pt idx="16218">
                  <c:v>1.8096413612369999</c:v>
                </c:pt>
                <c:pt idx="16219">
                  <c:v>1.8097345829010001</c:v>
                </c:pt>
                <c:pt idx="16220">
                  <c:v>1.8098322153090001</c:v>
                </c:pt>
                <c:pt idx="16221">
                  <c:v>1.8099756240839999</c:v>
                </c:pt>
                <c:pt idx="16222">
                  <c:v>1.810132861137</c:v>
                </c:pt>
                <c:pt idx="16223">
                  <c:v>1.8102909326550001</c:v>
                </c:pt>
                <c:pt idx="16224">
                  <c:v>1.810421347618</c:v>
                </c:pt>
                <c:pt idx="16225">
                  <c:v>1.810561060905</c:v>
                </c:pt>
                <c:pt idx="16226">
                  <c:v>1.8106964826580001</c:v>
                </c:pt>
                <c:pt idx="16227">
                  <c:v>1.8108987808229999</c:v>
                </c:pt>
                <c:pt idx="16228">
                  <c:v>1.8111454248429999</c:v>
                </c:pt>
                <c:pt idx="16229">
                  <c:v>1.8114879131320001</c:v>
                </c:pt>
                <c:pt idx="16230">
                  <c:v>1.811673164368</c:v>
                </c:pt>
                <c:pt idx="16231">
                  <c:v>1.8117347955700001</c:v>
                </c:pt>
                <c:pt idx="16232">
                  <c:v>1.8118054866790001</c:v>
                </c:pt>
                <c:pt idx="16233">
                  <c:v>1.8118702173229999</c:v>
                </c:pt>
                <c:pt idx="16234">
                  <c:v>1.811939239502</c:v>
                </c:pt>
                <c:pt idx="16235">
                  <c:v>1.8119996786120001</c:v>
                </c:pt>
                <c:pt idx="16236">
                  <c:v>1.812065005302</c:v>
                </c:pt>
                <c:pt idx="16237">
                  <c:v>1.8123329877850001</c:v>
                </c:pt>
                <c:pt idx="16238">
                  <c:v>1.8124957084660001</c:v>
                </c:pt>
                <c:pt idx="16239">
                  <c:v>1.8126784563060001</c:v>
                </c:pt>
                <c:pt idx="16240">
                  <c:v>1.812993526459</c:v>
                </c:pt>
                <c:pt idx="16241">
                  <c:v>1.8134030103679999</c:v>
                </c:pt>
                <c:pt idx="16242">
                  <c:v>1.8135870695109999</c:v>
                </c:pt>
                <c:pt idx="16243">
                  <c:v>1.8137021064759999</c:v>
                </c:pt>
                <c:pt idx="16244">
                  <c:v>1.8138545751570001</c:v>
                </c:pt>
                <c:pt idx="16245">
                  <c:v>1.814156770706</c:v>
                </c:pt>
                <c:pt idx="16246">
                  <c:v>1.814419031143</c:v>
                </c:pt>
                <c:pt idx="16247">
                  <c:v>1.814526319504</c:v>
                </c:pt>
                <c:pt idx="16248">
                  <c:v>1.8148349523539999</c:v>
                </c:pt>
                <c:pt idx="16249">
                  <c:v>1.8151372671129999</c:v>
                </c:pt>
                <c:pt idx="16250">
                  <c:v>1.815497517586</c:v>
                </c:pt>
                <c:pt idx="16251">
                  <c:v>1.815655708313</c:v>
                </c:pt>
                <c:pt idx="16252">
                  <c:v>1.8157320022579999</c:v>
                </c:pt>
                <c:pt idx="16253">
                  <c:v>1.8158321380619999</c:v>
                </c:pt>
                <c:pt idx="16254">
                  <c:v>1.815905690193</c:v>
                </c:pt>
                <c:pt idx="16255">
                  <c:v>1.815978169441</c:v>
                </c:pt>
                <c:pt idx="16256">
                  <c:v>1.816051483154</c:v>
                </c:pt>
                <c:pt idx="16257">
                  <c:v>1.816125631332</c:v>
                </c:pt>
                <c:pt idx="16258">
                  <c:v>1.816191792488</c:v>
                </c:pt>
                <c:pt idx="16259">
                  <c:v>1.8162828683850001</c:v>
                </c:pt>
                <c:pt idx="16260">
                  <c:v>1.8164860010149999</c:v>
                </c:pt>
                <c:pt idx="16261">
                  <c:v>1.8166271448139999</c:v>
                </c:pt>
                <c:pt idx="16262">
                  <c:v>1.8167387247090001</c:v>
                </c:pt>
                <c:pt idx="16263">
                  <c:v>1.8168495893479999</c:v>
                </c:pt>
                <c:pt idx="16264">
                  <c:v>1.816965222359</c:v>
                </c:pt>
                <c:pt idx="16265">
                  <c:v>1.817078471184</c:v>
                </c:pt>
                <c:pt idx="16266">
                  <c:v>1.81717467308</c:v>
                </c:pt>
                <c:pt idx="16267">
                  <c:v>1.8173091411590001</c:v>
                </c:pt>
                <c:pt idx="16268">
                  <c:v>1.817561626434</c:v>
                </c:pt>
                <c:pt idx="16269">
                  <c:v>1.817852854729</c:v>
                </c:pt>
                <c:pt idx="16270">
                  <c:v>1.8181564807890001</c:v>
                </c:pt>
                <c:pt idx="16271">
                  <c:v>1.818484187126</c:v>
                </c:pt>
                <c:pt idx="16272">
                  <c:v>1.8188385963439999</c:v>
                </c:pt>
                <c:pt idx="16273">
                  <c:v>1.819065451622</c:v>
                </c:pt>
                <c:pt idx="16274">
                  <c:v>1.819233775139</c:v>
                </c:pt>
                <c:pt idx="16275">
                  <c:v>1.8194167613979999</c:v>
                </c:pt>
                <c:pt idx="16276">
                  <c:v>1.8195407390589999</c:v>
                </c:pt>
                <c:pt idx="16277">
                  <c:v>1.819682002068</c:v>
                </c:pt>
                <c:pt idx="16278">
                  <c:v>1.820069313049</c:v>
                </c:pt>
                <c:pt idx="16279">
                  <c:v>1.8203766345979999</c:v>
                </c:pt>
                <c:pt idx="16280">
                  <c:v>1.820714235306</c:v>
                </c:pt>
                <c:pt idx="16281">
                  <c:v>1.8208867311479999</c:v>
                </c:pt>
                <c:pt idx="16282">
                  <c:v>1.821019887924</c:v>
                </c:pt>
                <c:pt idx="16283">
                  <c:v>1.8213455677029999</c:v>
                </c:pt>
                <c:pt idx="16284">
                  <c:v>1.8215824365619999</c:v>
                </c:pt>
                <c:pt idx="16285">
                  <c:v>1.8218970298770001</c:v>
                </c:pt>
                <c:pt idx="16286">
                  <c:v>1.822058916092</c:v>
                </c:pt>
                <c:pt idx="16287">
                  <c:v>1.822362184525</c:v>
                </c:pt>
                <c:pt idx="16288">
                  <c:v>1.8226583004000001</c:v>
                </c:pt>
                <c:pt idx="16289">
                  <c:v>1.822969913483</c:v>
                </c:pt>
                <c:pt idx="16290">
                  <c:v>1.8233995437620001</c:v>
                </c:pt>
                <c:pt idx="16291">
                  <c:v>1.8235783576969999</c:v>
                </c:pt>
                <c:pt idx="16292">
                  <c:v>1.8238235712049999</c:v>
                </c:pt>
                <c:pt idx="16293">
                  <c:v>1.823899030685</c:v>
                </c:pt>
                <c:pt idx="16294">
                  <c:v>1.824065208435</c:v>
                </c:pt>
                <c:pt idx="16295">
                  <c:v>1.824140310287</c:v>
                </c:pt>
                <c:pt idx="16296">
                  <c:v>1.824210047722</c:v>
                </c:pt>
                <c:pt idx="16297">
                  <c:v>1.8243465423580001</c:v>
                </c:pt>
                <c:pt idx="16298">
                  <c:v>1.824586629868</c:v>
                </c:pt>
                <c:pt idx="16299">
                  <c:v>1.8247299194340001</c:v>
                </c:pt>
                <c:pt idx="16300">
                  <c:v>1.8251190185549999</c:v>
                </c:pt>
                <c:pt idx="16301">
                  <c:v>1.8254265785220001</c:v>
                </c:pt>
                <c:pt idx="16302">
                  <c:v>1.8255445957180001</c:v>
                </c:pt>
                <c:pt idx="16303">
                  <c:v>1.8258391618730001</c:v>
                </c:pt>
                <c:pt idx="16304">
                  <c:v>1.8259543180469999</c:v>
                </c:pt>
                <c:pt idx="16305">
                  <c:v>1.8260763883590001</c:v>
                </c:pt>
                <c:pt idx="16306">
                  <c:v>1.8263491392140001</c:v>
                </c:pt>
                <c:pt idx="16307">
                  <c:v>1.826461195946</c:v>
                </c:pt>
                <c:pt idx="16308">
                  <c:v>1.826575875282</c:v>
                </c:pt>
                <c:pt idx="16309">
                  <c:v>1.8269615173339999</c:v>
                </c:pt>
                <c:pt idx="16310">
                  <c:v>1.827048063278</c:v>
                </c:pt>
                <c:pt idx="16311">
                  <c:v>1.8271296024320001</c:v>
                </c:pt>
                <c:pt idx="16312">
                  <c:v>1.8272018432620001</c:v>
                </c:pt>
                <c:pt idx="16313">
                  <c:v>1.8272701501849999</c:v>
                </c:pt>
                <c:pt idx="16314">
                  <c:v>1.8273380994799999</c:v>
                </c:pt>
                <c:pt idx="16315">
                  <c:v>1.8274095058440001</c:v>
                </c:pt>
                <c:pt idx="16316">
                  <c:v>1.827484965324</c:v>
                </c:pt>
                <c:pt idx="16317">
                  <c:v>1.8277525901789999</c:v>
                </c:pt>
                <c:pt idx="16318">
                  <c:v>1.827915668488</c:v>
                </c:pt>
                <c:pt idx="16319">
                  <c:v>1.828153967857</c:v>
                </c:pt>
                <c:pt idx="16320">
                  <c:v>1.828236699104</c:v>
                </c:pt>
                <c:pt idx="16321">
                  <c:v>1.828322291374</c:v>
                </c:pt>
                <c:pt idx="16322">
                  <c:v>1.8284097909929999</c:v>
                </c:pt>
                <c:pt idx="16323">
                  <c:v>1.8285067081449999</c:v>
                </c:pt>
                <c:pt idx="16324">
                  <c:v>1.8285980224609999</c:v>
                </c:pt>
                <c:pt idx="16325">
                  <c:v>1.828697562218</c:v>
                </c:pt>
                <c:pt idx="16326">
                  <c:v>1.828827142715</c:v>
                </c:pt>
                <c:pt idx="16327">
                  <c:v>1.828895688057</c:v>
                </c:pt>
                <c:pt idx="16328">
                  <c:v>1.8289685249330001</c:v>
                </c:pt>
                <c:pt idx="16329">
                  <c:v>1.8290371894840001</c:v>
                </c:pt>
                <c:pt idx="16330">
                  <c:v>1.829106807709</c:v>
                </c:pt>
                <c:pt idx="16331">
                  <c:v>1.829245448112</c:v>
                </c:pt>
                <c:pt idx="16332">
                  <c:v>1.8293637037279999</c:v>
                </c:pt>
                <c:pt idx="16333">
                  <c:v>1.8294909000399999</c:v>
                </c:pt>
                <c:pt idx="16334">
                  <c:v>1.8296363353730001</c:v>
                </c:pt>
                <c:pt idx="16335">
                  <c:v>1.8297399282460001</c:v>
                </c:pt>
                <c:pt idx="16336">
                  <c:v>1.8299131393429999</c:v>
                </c:pt>
                <c:pt idx="16337">
                  <c:v>1.8300473690029999</c:v>
                </c:pt>
                <c:pt idx="16338">
                  <c:v>1.8301495313639999</c:v>
                </c:pt>
                <c:pt idx="16339">
                  <c:v>1.8302549123759999</c:v>
                </c:pt>
                <c:pt idx="16340">
                  <c:v>1.830535769463</c:v>
                </c:pt>
                <c:pt idx="16341">
                  <c:v>1.830627322197</c:v>
                </c:pt>
                <c:pt idx="16342">
                  <c:v>1.8307601213460001</c:v>
                </c:pt>
                <c:pt idx="16343">
                  <c:v>1.8309206962589999</c:v>
                </c:pt>
                <c:pt idx="16344">
                  <c:v>1.8309942483899999</c:v>
                </c:pt>
                <c:pt idx="16345">
                  <c:v>1.831067919731</c:v>
                </c:pt>
                <c:pt idx="16346">
                  <c:v>1.8311396837230001</c:v>
                </c:pt>
                <c:pt idx="16347">
                  <c:v>1.8312102556230001</c:v>
                </c:pt>
                <c:pt idx="16348">
                  <c:v>1.8312799930570001</c:v>
                </c:pt>
                <c:pt idx="16349">
                  <c:v>1.8313271999359999</c:v>
                </c:pt>
                <c:pt idx="16350">
                  <c:v>1.831378340721</c:v>
                </c:pt>
                <c:pt idx="16351">
                  <c:v>1.83142888546</c:v>
                </c:pt>
                <c:pt idx="16352">
                  <c:v>1.8314824104309999</c:v>
                </c:pt>
                <c:pt idx="16353">
                  <c:v>1.831547379494</c:v>
                </c:pt>
                <c:pt idx="16354">
                  <c:v>1.8316167592999999</c:v>
                </c:pt>
                <c:pt idx="16355">
                  <c:v>1.831677913666</c:v>
                </c:pt>
                <c:pt idx="16356">
                  <c:v>1.8317424058909999</c:v>
                </c:pt>
                <c:pt idx="16357">
                  <c:v>1.831826090813</c:v>
                </c:pt>
                <c:pt idx="16358">
                  <c:v>1.8318957090379999</c:v>
                </c:pt>
                <c:pt idx="16359">
                  <c:v>1.831991314888</c:v>
                </c:pt>
                <c:pt idx="16360">
                  <c:v>1.832068681717</c:v>
                </c:pt>
                <c:pt idx="16361">
                  <c:v>1.8322203159329999</c:v>
                </c:pt>
                <c:pt idx="16362">
                  <c:v>1.832389473915</c:v>
                </c:pt>
                <c:pt idx="16363">
                  <c:v>1.832511663437</c:v>
                </c:pt>
                <c:pt idx="16364">
                  <c:v>1.832726120949</c:v>
                </c:pt>
                <c:pt idx="16365">
                  <c:v>1.8328173160550001</c:v>
                </c:pt>
                <c:pt idx="16366">
                  <c:v>1.832909345627</c:v>
                </c:pt>
                <c:pt idx="16367">
                  <c:v>1.833010077477</c:v>
                </c:pt>
                <c:pt idx="16368">
                  <c:v>1.8332010507580001</c:v>
                </c:pt>
                <c:pt idx="16369">
                  <c:v>1.833597183228</c:v>
                </c:pt>
                <c:pt idx="16370">
                  <c:v>1.8339282274249999</c:v>
                </c:pt>
                <c:pt idx="16371">
                  <c:v>1.834254622459</c:v>
                </c:pt>
                <c:pt idx="16372">
                  <c:v>1.8344277143479999</c:v>
                </c:pt>
                <c:pt idx="16373">
                  <c:v>1.8347014188769999</c:v>
                </c:pt>
                <c:pt idx="16374">
                  <c:v>1.834852814674</c:v>
                </c:pt>
                <c:pt idx="16375">
                  <c:v>1.835213065147</c:v>
                </c:pt>
                <c:pt idx="16376">
                  <c:v>1.835525155067</c:v>
                </c:pt>
                <c:pt idx="16377">
                  <c:v>1.835652351379</c:v>
                </c:pt>
                <c:pt idx="16378">
                  <c:v>1.8360373973849999</c:v>
                </c:pt>
                <c:pt idx="16379">
                  <c:v>1.836425900459</c:v>
                </c:pt>
                <c:pt idx="16380">
                  <c:v>1.8367567062379999</c:v>
                </c:pt>
                <c:pt idx="16381">
                  <c:v>1.8370040655140001</c:v>
                </c:pt>
                <c:pt idx="16382">
                  <c:v>1.837074518204</c:v>
                </c:pt>
                <c:pt idx="16383">
                  <c:v>1.837172985077</c:v>
                </c:pt>
                <c:pt idx="16384">
                  <c:v>1.8373963832860001</c:v>
                </c:pt>
                <c:pt idx="16385">
                  <c:v>1.8376849889760001</c:v>
                </c:pt>
                <c:pt idx="16386">
                  <c:v>1.8378013372419999</c:v>
                </c:pt>
                <c:pt idx="16387">
                  <c:v>1.837878465652</c:v>
                </c:pt>
                <c:pt idx="16388">
                  <c:v>1.8380123376849999</c:v>
                </c:pt>
                <c:pt idx="16389">
                  <c:v>1.8384044170380001</c:v>
                </c:pt>
                <c:pt idx="16390">
                  <c:v>1.838513970375</c:v>
                </c:pt>
                <c:pt idx="16391">
                  <c:v>1.8385956287380001</c:v>
                </c:pt>
                <c:pt idx="16392">
                  <c:v>1.8386774063110001</c:v>
                </c:pt>
                <c:pt idx="16393">
                  <c:v>1.8387670516970001</c:v>
                </c:pt>
                <c:pt idx="16394">
                  <c:v>1.838859319687</c:v>
                </c:pt>
                <c:pt idx="16395">
                  <c:v>1.8389478921889999</c:v>
                </c:pt>
                <c:pt idx="16396">
                  <c:v>1.839031934738</c:v>
                </c:pt>
                <c:pt idx="16397">
                  <c:v>1.8391125202180001</c:v>
                </c:pt>
                <c:pt idx="16398">
                  <c:v>1.839259624481</c:v>
                </c:pt>
                <c:pt idx="16399">
                  <c:v>1.839574575424</c:v>
                </c:pt>
                <c:pt idx="16400">
                  <c:v>1.839712977409</c:v>
                </c:pt>
                <c:pt idx="16401">
                  <c:v>1.8398050069809999</c:v>
                </c:pt>
                <c:pt idx="16402">
                  <c:v>1.8398973941800001</c:v>
                </c:pt>
                <c:pt idx="16403">
                  <c:v>1.839994430542</c:v>
                </c:pt>
                <c:pt idx="16404">
                  <c:v>1.8400491476059999</c:v>
                </c:pt>
                <c:pt idx="16405">
                  <c:v>1.8401432037350001</c:v>
                </c:pt>
                <c:pt idx="16406">
                  <c:v>1.840233445168</c:v>
                </c:pt>
                <c:pt idx="16407">
                  <c:v>1.840353965759</c:v>
                </c:pt>
                <c:pt idx="16408">
                  <c:v>1.840661644936</c:v>
                </c:pt>
                <c:pt idx="16409">
                  <c:v>1.8409254550930001</c:v>
                </c:pt>
                <c:pt idx="16410">
                  <c:v>1.841143965721</c:v>
                </c:pt>
                <c:pt idx="16411">
                  <c:v>1.8414109945299999</c:v>
                </c:pt>
                <c:pt idx="16412">
                  <c:v>1.8415110111240001</c:v>
                </c:pt>
                <c:pt idx="16413">
                  <c:v>1.841591715813</c:v>
                </c:pt>
                <c:pt idx="16414">
                  <c:v>1.8416875600810001</c:v>
                </c:pt>
                <c:pt idx="16415">
                  <c:v>1.8417983055110001</c:v>
                </c:pt>
                <c:pt idx="16416">
                  <c:v>1.8419774770740001</c:v>
                </c:pt>
                <c:pt idx="16417">
                  <c:v>1.842386245728</c:v>
                </c:pt>
                <c:pt idx="16418">
                  <c:v>1.8427029848100001</c:v>
                </c:pt>
                <c:pt idx="16419">
                  <c:v>1.842901468277</c:v>
                </c:pt>
                <c:pt idx="16420">
                  <c:v>1.843175411224</c:v>
                </c:pt>
                <c:pt idx="16421">
                  <c:v>1.8434416055680001</c:v>
                </c:pt>
                <c:pt idx="16422">
                  <c:v>1.8435990810389999</c:v>
                </c:pt>
                <c:pt idx="16423">
                  <c:v>1.843958258629</c:v>
                </c:pt>
                <c:pt idx="16424">
                  <c:v>1.8443026542659999</c:v>
                </c:pt>
                <c:pt idx="16425">
                  <c:v>1.844540953636</c:v>
                </c:pt>
                <c:pt idx="16426">
                  <c:v>1.844893097878</c:v>
                </c:pt>
                <c:pt idx="16427">
                  <c:v>1.8450644016269999</c:v>
                </c:pt>
                <c:pt idx="16428">
                  <c:v>1.8454174995420001</c:v>
                </c:pt>
                <c:pt idx="16429">
                  <c:v>1.8457365036010001</c:v>
                </c:pt>
                <c:pt idx="16430">
                  <c:v>1.8458127975459999</c:v>
                </c:pt>
                <c:pt idx="16431">
                  <c:v>1.8458920717239999</c:v>
                </c:pt>
                <c:pt idx="16432">
                  <c:v>1.8459589481350001</c:v>
                </c:pt>
                <c:pt idx="16433">
                  <c:v>1.846046566963</c:v>
                </c:pt>
                <c:pt idx="16434">
                  <c:v>1.8461298942569999</c:v>
                </c:pt>
                <c:pt idx="16435">
                  <c:v>1.846209526062</c:v>
                </c:pt>
                <c:pt idx="16436">
                  <c:v>1.8462774753569999</c:v>
                </c:pt>
                <c:pt idx="16437">
                  <c:v>1.8465641736980001</c:v>
                </c:pt>
                <c:pt idx="16438">
                  <c:v>1.846767067909</c:v>
                </c:pt>
                <c:pt idx="16439">
                  <c:v>1.8469538688660001</c:v>
                </c:pt>
                <c:pt idx="16440">
                  <c:v>1.8472383022309999</c:v>
                </c:pt>
                <c:pt idx="16441">
                  <c:v>1.847382545471</c:v>
                </c:pt>
                <c:pt idx="16442">
                  <c:v>1.8475346565249999</c:v>
                </c:pt>
                <c:pt idx="16443">
                  <c:v>1.8478578329090001</c:v>
                </c:pt>
                <c:pt idx="16444">
                  <c:v>1.848012804985</c:v>
                </c:pt>
                <c:pt idx="16445">
                  <c:v>1.848186373711</c:v>
                </c:pt>
                <c:pt idx="16446">
                  <c:v>1.8483384847640001</c:v>
                </c:pt>
                <c:pt idx="16447">
                  <c:v>1.8484498262410001</c:v>
                </c:pt>
                <c:pt idx="16448">
                  <c:v>1.8485614061360001</c:v>
                </c:pt>
                <c:pt idx="16449">
                  <c:v>1.8486787080760001</c:v>
                </c:pt>
                <c:pt idx="16450">
                  <c:v>1.8487917184830001</c:v>
                </c:pt>
                <c:pt idx="16451">
                  <c:v>1.8488895893099999</c:v>
                </c:pt>
                <c:pt idx="16452">
                  <c:v>1.8490169048309999</c:v>
                </c:pt>
                <c:pt idx="16453">
                  <c:v>1.8491318225860001</c:v>
                </c:pt>
                <c:pt idx="16454">
                  <c:v>1.8492385148999999</c:v>
                </c:pt>
                <c:pt idx="16455">
                  <c:v>1.8493874073030001</c:v>
                </c:pt>
                <c:pt idx="16456">
                  <c:v>1.8496742248539999</c:v>
                </c:pt>
                <c:pt idx="16457">
                  <c:v>1.8497719764709999</c:v>
                </c:pt>
                <c:pt idx="16458">
                  <c:v>1.8498713970180001</c:v>
                </c:pt>
                <c:pt idx="16459">
                  <c:v>1.8500205278399999</c:v>
                </c:pt>
                <c:pt idx="16460">
                  <c:v>1.8501217365260001</c:v>
                </c:pt>
                <c:pt idx="16461">
                  <c:v>1.850200772285</c:v>
                </c:pt>
                <c:pt idx="16462">
                  <c:v>1.8502864837649999</c:v>
                </c:pt>
                <c:pt idx="16463">
                  <c:v>1.8503803014760001</c:v>
                </c:pt>
                <c:pt idx="16464">
                  <c:v>1.8504809141159999</c:v>
                </c:pt>
                <c:pt idx="16465">
                  <c:v>1.850577950478</c:v>
                </c:pt>
                <c:pt idx="16466">
                  <c:v>1.8507163524629999</c:v>
                </c:pt>
                <c:pt idx="16467">
                  <c:v>1.851037502289</c:v>
                </c:pt>
                <c:pt idx="16468">
                  <c:v>1.8513449430469999</c:v>
                </c:pt>
                <c:pt idx="16469">
                  <c:v>1.851644396782</c:v>
                </c:pt>
                <c:pt idx="16470">
                  <c:v>1.8519668579099999</c:v>
                </c:pt>
                <c:pt idx="16471">
                  <c:v>1.852296471596</c:v>
                </c:pt>
                <c:pt idx="16472">
                  <c:v>1.8526805639270001</c:v>
                </c:pt>
                <c:pt idx="16473">
                  <c:v>1.852791666985</c:v>
                </c:pt>
                <c:pt idx="16474">
                  <c:v>1.852924466133</c:v>
                </c:pt>
                <c:pt idx="16475">
                  <c:v>1.853029727936</c:v>
                </c:pt>
                <c:pt idx="16476">
                  <c:v>1.853124976158</c:v>
                </c:pt>
                <c:pt idx="16477">
                  <c:v>1.85341334343</c:v>
                </c:pt>
                <c:pt idx="16478">
                  <c:v>1.8536154031750001</c:v>
                </c:pt>
                <c:pt idx="16479">
                  <c:v>1.8537155389790001</c:v>
                </c:pt>
                <c:pt idx="16480">
                  <c:v>1.853840708733</c:v>
                </c:pt>
                <c:pt idx="16481">
                  <c:v>1.8539600372309999</c:v>
                </c:pt>
                <c:pt idx="16482">
                  <c:v>1.8540284633640001</c:v>
                </c:pt>
                <c:pt idx="16483">
                  <c:v>1.8543287515639999</c:v>
                </c:pt>
                <c:pt idx="16484">
                  <c:v>1.8544962406159999</c:v>
                </c:pt>
                <c:pt idx="16485">
                  <c:v>1.8546594381329999</c:v>
                </c:pt>
                <c:pt idx="16486">
                  <c:v>1.8548387289049999</c:v>
                </c:pt>
                <c:pt idx="16487">
                  <c:v>1.854949235916</c:v>
                </c:pt>
                <c:pt idx="16488">
                  <c:v>1.8550548553470001</c:v>
                </c:pt>
                <c:pt idx="16489">
                  <c:v>1.8551483154299999</c:v>
                </c:pt>
                <c:pt idx="16490">
                  <c:v>1.8552771806720001</c:v>
                </c:pt>
                <c:pt idx="16491">
                  <c:v>1.855375170708</c:v>
                </c:pt>
                <c:pt idx="16492">
                  <c:v>1.8554786443710001</c:v>
                </c:pt>
                <c:pt idx="16493">
                  <c:v>1.8555322885509999</c:v>
                </c:pt>
                <c:pt idx="16494">
                  <c:v>1.855592727661</c:v>
                </c:pt>
                <c:pt idx="16495">
                  <c:v>1.85565507412</c:v>
                </c:pt>
                <c:pt idx="16496">
                  <c:v>1.855718374252</c:v>
                </c:pt>
                <c:pt idx="16497">
                  <c:v>1.85578083992</c:v>
                </c:pt>
                <c:pt idx="16498">
                  <c:v>1.855840921402</c:v>
                </c:pt>
                <c:pt idx="16499">
                  <c:v>1.8559017181399999</c:v>
                </c:pt>
                <c:pt idx="16500">
                  <c:v>1.8559598922730001</c:v>
                </c:pt>
                <c:pt idx="16501">
                  <c:v>1.856021046638</c:v>
                </c:pt>
                <c:pt idx="16502">
                  <c:v>1.856081008911</c:v>
                </c:pt>
                <c:pt idx="16503">
                  <c:v>1.856141209602</c:v>
                </c:pt>
                <c:pt idx="16504">
                  <c:v>1.8561936616900001</c:v>
                </c:pt>
                <c:pt idx="16505">
                  <c:v>1.856298685074</c:v>
                </c:pt>
                <c:pt idx="16506">
                  <c:v>1.856409311295</c:v>
                </c:pt>
                <c:pt idx="16507">
                  <c:v>1.85650908947</c:v>
                </c:pt>
                <c:pt idx="16508">
                  <c:v>1.8566375970839999</c:v>
                </c:pt>
                <c:pt idx="16509">
                  <c:v>1.856810331345</c:v>
                </c:pt>
                <c:pt idx="16510">
                  <c:v>1.856965065002</c:v>
                </c:pt>
                <c:pt idx="16511">
                  <c:v>1.857101202011</c:v>
                </c:pt>
                <c:pt idx="16512">
                  <c:v>1.85734629631</c:v>
                </c:pt>
                <c:pt idx="16513">
                  <c:v>1.857586622238</c:v>
                </c:pt>
                <c:pt idx="16514">
                  <c:v>1.8577117919920001</c:v>
                </c:pt>
                <c:pt idx="16515">
                  <c:v>1.857778429985</c:v>
                </c:pt>
                <c:pt idx="16516">
                  <c:v>1.8578408956529999</c:v>
                </c:pt>
                <c:pt idx="16517">
                  <c:v>1.8579708337780001</c:v>
                </c:pt>
                <c:pt idx="16518">
                  <c:v>1.8580861091609999</c:v>
                </c:pt>
                <c:pt idx="16519">
                  <c:v>1.8582043647769999</c:v>
                </c:pt>
                <c:pt idx="16520">
                  <c:v>1.8583134412769999</c:v>
                </c:pt>
                <c:pt idx="16521">
                  <c:v>1.858383536339</c:v>
                </c:pt>
                <c:pt idx="16522">
                  <c:v>1.8584711551669999</c:v>
                </c:pt>
                <c:pt idx="16523">
                  <c:v>1.858643293381</c:v>
                </c:pt>
                <c:pt idx="16524">
                  <c:v>1.85872220993</c:v>
                </c:pt>
                <c:pt idx="16525">
                  <c:v>1.8588042259219999</c:v>
                </c:pt>
                <c:pt idx="16526">
                  <c:v>1.858920693398</c:v>
                </c:pt>
                <c:pt idx="16527">
                  <c:v>1.859202504158</c:v>
                </c:pt>
                <c:pt idx="16528">
                  <c:v>1.8595923185350001</c:v>
                </c:pt>
                <c:pt idx="16529">
                  <c:v>1.8597860336300001</c:v>
                </c:pt>
                <c:pt idx="16530">
                  <c:v>1.8599857091900001</c:v>
                </c:pt>
                <c:pt idx="16531">
                  <c:v>1.860101342201</c:v>
                </c:pt>
                <c:pt idx="16532">
                  <c:v>1.860215902328</c:v>
                </c:pt>
                <c:pt idx="16533">
                  <c:v>1.8603266477580001</c:v>
                </c:pt>
                <c:pt idx="16534">
                  <c:v>1.86043035984</c:v>
                </c:pt>
                <c:pt idx="16535">
                  <c:v>1.860653162003</c:v>
                </c:pt>
                <c:pt idx="16536">
                  <c:v>1.8607575893399999</c:v>
                </c:pt>
                <c:pt idx="16537">
                  <c:v>1.860842227936</c:v>
                </c:pt>
                <c:pt idx="16538">
                  <c:v>1.860937595367</c:v>
                </c:pt>
                <c:pt idx="16539">
                  <c:v>1.860987305641</c:v>
                </c:pt>
                <c:pt idx="16540">
                  <c:v>1.861097931862</c:v>
                </c:pt>
                <c:pt idx="16541">
                  <c:v>1.861158967018</c:v>
                </c:pt>
                <c:pt idx="16542">
                  <c:v>1.8612170219419999</c:v>
                </c:pt>
                <c:pt idx="16543">
                  <c:v>1.8613244295119999</c:v>
                </c:pt>
                <c:pt idx="16544">
                  <c:v>1.8614814281459999</c:v>
                </c:pt>
                <c:pt idx="16545">
                  <c:v>1.8616144657139999</c:v>
                </c:pt>
                <c:pt idx="16546">
                  <c:v>1.861738920212</c:v>
                </c:pt>
                <c:pt idx="16547">
                  <c:v>1.8618580102919999</c:v>
                </c:pt>
                <c:pt idx="16548">
                  <c:v>1.8620368242259999</c:v>
                </c:pt>
                <c:pt idx="16549">
                  <c:v>1.86219227314</c:v>
                </c:pt>
                <c:pt idx="16550">
                  <c:v>1.8624707460400001</c:v>
                </c:pt>
                <c:pt idx="16551">
                  <c:v>1.8627810478210001</c:v>
                </c:pt>
                <c:pt idx="16552">
                  <c:v>1.8630827665330001</c:v>
                </c:pt>
                <c:pt idx="16553">
                  <c:v>1.863228201866</c:v>
                </c:pt>
                <c:pt idx="16554">
                  <c:v>1.863413095474</c:v>
                </c:pt>
                <c:pt idx="16555">
                  <c:v>1.863518357277</c:v>
                </c:pt>
                <c:pt idx="16556">
                  <c:v>1.86359167099</c:v>
                </c:pt>
                <c:pt idx="16557">
                  <c:v>1.863672852516</c:v>
                </c:pt>
                <c:pt idx="16558">
                  <c:v>1.8637543916699999</c:v>
                </c:pt>
                <c:pt idx="16559">
                  <c:v>1.8640481233599999</c:v>
                </c:pt>
                <c:pt idx="16560">
                  <c:v>1.8642094135280001</c:v>
                </c:pt>
                <c:pt idx="16561">
                  <c:v>1.8645085096359999</c:v>
                </c:pt>
                <c:pt idx="16562">
                  <c:v>1.86462032795</c:v>
                </c:pt>
                <c:pt idx="16563">
                  <c:v>1.8646941185000001</c:v>
                </c:pt>
                <c:pt idx="16564">
                  <c:v>1.864770412445</c:v>
                </c:pt>
                <c:pt idx="16565">
                  <c:v>1.8648729324340001</c:v>
                </c:pt>
                <c:pt idx="16566">
                  <c:v>1.865038156509</c:v>
                </c:pt>
                <c:pt idx="16567">
                  <c:v>1.8653306961060001</c:v>
                </c:pt>
                <c:pt idx="16568">
                  <c:v>1.8654998540879999</c:v>
                </c:pt>
                <c:pt idx="16569">
                  <c:v>1.8658171892169999</c:v>
                </c:pt>
                <c:pt idx="16570">
                  <c:v>1.8661894798280001</c:v>
                </c:pt>
                <c:pt idx="16571">
                  <c:v>1.8663482666019999</c:v>
                </c:pt>
                <c:pt idx="16572">
                  <c:v>1.8664329051969999</c:v>
                </c:pt>
                <c:pt idx="16573">
                  <c:v>1.8665356636049999</c:v>
                </c:pt>
                <c:pt idx="16574">
                  <c:v>1.8665914535520001</c:v>
                </c:pt>
                <c:pt idx="16575">
                  <c:v>1.866645336151</c:v>
                </c:pt>
                <c:pt idx="16576">
                  <c:v>1.8666995763780001</c:v>
                </c:pt>
                <c:pt idx="16577">
                  <c:v>1.8667556047439999</c:v>
                </c:pt>
                <c:pt idx="16578">
                  <c:v>1.8668146133420001</c:v>
                </c:pt>
                <c:pt idx="16579">
                  <c:v>1.8668748140339999</c:v>
                </c:pt>
                <c:pt idx="16580">
                  <c:v>1.8669368028640001</c:v>
                </c:pt>
                <c:pt idx="16581">
                  <c:v>1.866996526718</c:v>
                </c:pt>
                <c:pt idx="16582">
                  <c:v>1.8670507669450001</c:v>
                </c:pt>
                <c:pt idx="16583">
                  <c:v>1.8671575784679999</c:v>
                </c:pt>
                <c:pt idx="16584">
                  <c:v>1.867261528969</c:v>
                </c:pt>
                <c:pt idx="16585">
                  <c:v>1.8673664331440001</c:v>
                </c:pt>
                <c:pt idx="16586">
                  <c:v>1.8674653768539999</c:v>
                </c:pt>
                <c:pt idx="16587">
                  <c:v>1.8676089048390001</c:v>
                </c:pt>
                <c:pt idx="16588">
                  <c:v>1.86772954464</c:v>
                </c:pt>
                <c:pt idx="16589">
                  <c:v>1.8679996728899999</c:v>
                </c:pt>
                <c:pt idx="16590">
                  <c:v>1.868091583252</c:v>
                </c:pt>
                <c:pt idx="16591">
                  <c:v>1.8681749105450001</c:v>
                </c:pt>
                <c:pt idx="16592">
                  <c:v>1.8682342767719999</c:v>
                </c:pt>
                <c:pt idx="16593">
                  <c:v>1.8683016300199999</c:v>
                </c:pt>
                <c:pt idx="16594">
                  <c:v>1.8683694601059999</c:v>
                </c:pt>
                <c:pt idx="16595">
                  <c:v>1.868429303169</c:v>
                </c:pt>
                <c:pt idx="16596">
                  <c:v>1.8684881925579999</c:v>
                </c:pt>
                <c:pt idx="16597">
                  <c:v>1.8685430288310001</c:v>
                </c:pt>
                <c:pt idx="16598">
                  <c:v>1.868600726128</c:v>
                </c:pt>
                <c:pt idx="16599">
                  <c:v>1.8686643838879999</c:v>
                </c:pt>
                <c:pt idx="16600">
                  <c:v>1.8687523603439999</c:v>
                </c:pt>
                <c:pt idx="16601">
                  <c:v>1.868820905685</c:v>
                </c:pt>
                <c:pt idx="16602">
                  <c:v>1.868885159492</c:v>
                </c:pt>
                <c:pt idx="16603">
                  <c:v>1.868928790092</c:v>
                </c:pt>
                <c:pt idx="16604">
                  <c:v>1.8689708709720001</c:v>
                </c:pt>
                <c:pt idx="16605">
                  <c:v>1.8690136671069999</c:v>
                </c:pt>
                <c:pt idx="16606">
                  <c:v>1.869089245796</c:v>
                </c:pt>
                <c:pt idx="16607">
                  <c:v>1.8691412210459999</c:v>
                </c:pt>
                <c:pt idx="16608">
                  <c:v>1.869217157364</c:v>
                </c:pt>
                <c:pt idx="16609">
                  <c:v>1.8692928552629999</c:v>
                </c:pt>
                <c:pt idx="16610">
                  <c:v>1.8694232702260001</c:v>
                </c:pt>
                <c:pt idx="16611">
                  <c:v>1.8695154190059999</c:v>
                </c:pt>
                <c:pt idx="16612">
                  <c:v>1.8696291446690001</c:v>
                </c:pt>
                <c:pt idx="16613">
                  <c:v>1.869857549667</c:v>
                </c:pt>
                <c:pt idx="16614">
                  <c:v>1.8702948093409999</c:v>
                </c:pt>
                <c:pt idx="16615">
                  <c:v>1.8703792095180001</c:v>
                </c:pt>
                <c:pt idx="16616">
                  <c:v>1.870462656021</c:v>
                </c:pt>
                <c:pt idx="16617">
                  <c:v>1.8705483675000001</c:v>
                </c:pt>
                <c:pt idx="16618">
                  <c:v>1.8706885576250001</c:v>
                </c:pt>
                <c:pt idx="16619">
                  <c:v>1.870790362358</c:v>
                </c:pt>
                <c:pt idx="16620">
                  <c:v>1.870916724205</c:v>
                </c:pt>
                <c:pt idx="16621">
                  <c:v>1.8710511922840001</c:v>
                </c:pt>
                <c:pt idx="16622">
                  <c:v>1.8711864948270001</c:v>
                </c:pt>
                <c:pt idx="16623">
                  <c:v>1.8713120222090001</c:v>
                </c:pt>
                <c:pt idx="16624">
                  <c:v>1.8714239597319999</c:v>
                </c:pt>
                <c:pt idx="16625">
                  <c:v>1.8716748952869999</c:v>
                </c:pt>
                <c:pt idx="16626">
                  <c:v>1.871855735779</c:v>
                </c:pt>
                <c:pt idx="16627">
                  <c:v>1.871936917305</c:v>
                </c:pt>
                <c:pt idx="16628">
                  <c:v>1.8720201253890001</c:v>
                </c:pt>
                <c:pt idx="16629">
                  <c:v>1.8721075057979999</c:v>
                </c:pt>
                <c:pt idx="16630">
                  <c:v>1.872198224068</c:v>
                </c:pt>
                <c:pt idx="16631">
                  <c:v>1.872279405594</c:v>
                </c:pt>
                <c:pt idx="16632">
                  <c:v>1.8723933696749999</c:v>
                </c:pt>
                <c:pt idx="16633">
                  <c:v>1.8725613355640001</c:v>
                </c:pt>
                <c:pt idx="16634">
                  <c:v>1.8728451728819999</c:v>
                </c:pt>
                <c:pt idx="16635">
                  <c:v>1.8729766607280001</c:v>
                </c:pt>
                <c:pt idx="16636">
                  <c:v>1.873084306717</c:v>
                </c:pt>
                <c:pt idx="16637">
                  <c:v>1.8732383251189999</c:v>
                </c:pt>
                <c:pt idx="16638">
                  <c:v>1.8735206127170001</c:v>
                </c:pt>
                <c:pt idx="16639">
                  <c:v>1.8736478090290001</c:v>
                </c:pt>
                <c:pt idx="16640">
                  <c:v>1.8739471435549999</c:v>
                </c:pt>
                <c:pt idx="16641">
                  <c:v>1.874183893204</c:v>
                </c:pt>
                <c:pt idx="16642">
                  <c:v>1.874334812164</c:v>
                </c:pt>
                <c:pt idx="16643">
                  <c:v>1.874674916267</c:v>
                </c:pt>
                <c:pt idx="16644">
                  <c:v>1.8748364448549999</c:v>
                </c:pt>
                <c:pt idx="16645">
                  <c:v>1.87511408329</c:v>
                </c:pt>
                <c:pt idx="16646">
                  <c:v>1.875415086746</c:v>
                </c:pt>
                <c:pt idx="16647">
                  <c:v>1.8756736516950001</c:v>
                </c:pt>
                <c:pt idx="16648">
                  <c:v>1.8759728670119999</c:v>
                </c:pt>
                <c:pt idx="16649">
                  <c:v>1.8762656450270001</c:v>
                </c:pt>
                <c:pt idx="16650">
                  <c:v>1.8765941858290001</c:v>
                </c:pt>
                <c:pt idx="16651">
                  <c:v>1.8769240379329999</c:v>
                </c:pt>
                <c:pt idx="16652">
                  <c:v>1.877197384834</c:v>
                </c:pt>
                <c:pt idx="16653">
                  <c:v>1.8774192333219999</c:v>
                </c:pt>
                <c:pt idx="16654">
                  <c:v>1.877498269081</c:v>
                </c:pt>
                <c:pt idx="16655">
                  <c:v>1.8778457641599999</c:v>
                </c:pt>
                <c:pt idx="16656">
                  <c:v>1.8779947757719999</c:v>
                </c:pt>
                <c:pt idx="16657">
                  <c:v>1.878095030785</c:v>
                </c:pt>
                <c:pt idx="16658">
                  <c:v>1.8782764673229999</c:v>
                </c:pt>
                <c:pt idx="16659">
                  <c:v>1.878564715385</c:v>
                </c:pt>
                <c:pt idx="16660">
                  <c:v>1.8787175416949999</c:v>
                </c:pt>
                <c:pt idx="16661">
                  <c:v>1.8788310289379999</c:v>
                </c:pt>
                <c:pt idx="16662">
                  <c:v>1.878962993622</c:v>
                </c:pt>
                <c:pt idx="16663">
                  <c:v>1.879272580147</c:v>
                </c:pt>
                <c:pt idx="16664">
                  <c:v>1.879417300224</c:v>
                </c:pt>
                <c:pt idx="16665">
                  <c:v>1.879535913467</c:v>
                </c:pt>
                <c:pt idx="16666">
                  <c:v>1.87988114357</c:v>
                </c:pt>
                <c:pt idx="16667">
                  <c:v>1.8802418708799999</c:v>
                </c:pt>
                <c:pt idx="16668">
                  <c:v>1.880580186844</c:v>
                </c:pt>
                <c:pt idx="16669">
                  <c:v>1.880799412727</c:v>
                </c:pt>
                <c:pt idx="16670">
                  <c:v>1.880988240242</c:v>
                </c:pt>
                <c:pt idx="16671">
                  <c:v>1.8811334371570001</c:v>
                </c:pt>
                <c:pt idx="16672">
                  <c:v>1.8812067508700001</c:v>
                </c:pt>
                <c:pt idx="16673">
                  <c:v>1.8812505006789999</c:v>
                </c:pt>
                <c:pt idx="16674">
                  <c:v>1.8813256025309999</c:v>
                </c:pt>
                <c:pt idx="16675">
                  <c:v>1.881403446198</c:v>
                </c:pt>
                <c:pt idx="16676">
                  <c:v>1.8814772367479999</c:v>
                </c:pt>
                <c:pt idx="16677">
                  <c:v>1.88152551651</c:v>
                </c:pt>
                <c:pt idx="16678">
                  <c:v>1.8815678358079999</c:v>
                </c:pt>
                <c:pt idx="16679">
                  <c:v>1.881610989571</c:v>
                </c:pt>
                <c:pt idx="16680">
                  <c:v>1.881655693054</c:v>
                </c:pt>
                <c:pt idx="16681">
                  <c:v>1.8816984891890001</c:v>
                </c:pt>
                <c:pt idx="16682">
                  <c:v>1.881743431091</c:v>
                </c:pt>
                <c:pt idx="16683">
                  <c:v>1.8818141222</c:v>
                </c:pt>
                <c:pt idx="16684">
                  <c:v>1.8818817138670001</c:v>
                </c:pt>
                <c:pt idx="16685">
                  <c:v>1.881982684135</c:v>
                </c:pt>
                <c:pt idx="16686">
                  <c:v>1.882117390633</c:v>
                </c:pt>
                <c:pt idx="16687">
                  <c:v>1.8822739124300001</c:v>
                </c:pt>
                <c:pt idx="16688">
                  <c:v>1.882722854614</c:v>
                </c:pt>
                <c:pt idx="16689">
                  <c:v>1.882861495018</c:v>
                </c:pt>
                <c:pt idx="16690">
                  <c:v>1.8829861879350001</c:v>
                </c:pt>
                <c:pt idx="16691">
                  <c:v>1.8830825090409999</c:v>
                </c:pt>
                <c:pt idx="16692">
                  <c:v>1.8831763267520001</c:v>
                </c:pt>
                <c:pt idx="16693">
                  <c:v>1.8832715749740001</c:v>
                </c:pt>
                <c:pt idx="16694">
                  <c:v>1.8833786249160001</c:v>
                </c:pt>
                <c:pt idx="16695">
                  <c:v>1.8834382295609999</c:v>
                </c:pt>
                <c:pt idx="16696">
                  <c:v>1.8835427761079999</c:v>
                </c:pt>
                <c:pt idx="16697">
                  <c:v>1.883600950241</c:v>
                </c:pt>
                <c:pt idx="16698">
                  <c:v>1.8836598396299999</c:v>
                </c:pt>
                <c:pt idx="16699">
                  <c:v>1.883721828461</c:v>
                </c:pt>
                <c:pt idx="16700">
                  <c:v>1.883790612221</c:v>
                </c:pt>
                <c:pt idx="16701">
                  <c:v>1.883850932121</c:v>
                </c:pt>
                <c:pt idx="16702">
                  <c:v>1.8839125633239999</c:v>
                </c:pt>
                <c:pt idx="16703">
                  <c:v>1.8839733600619999</c:v>
                </c:pt>
                <c:pt idx="16704">
                  <c:v>1.8840302228929999</c:v>
                </c:pt>
                <c:pt idx="16705">
                  <c:v>1.884089946747</c:v>
                </c:pt>
                <c:pt idx="16706">
                  <c:v>1.884206652641</c:v>
                </c:pt>
                <c:pt idx="16707">
                  <c:v>1.884305357933</c:v>
                </c:pt>
                <c:pt idx="16708">
                  <c:v>1.8843922615049999</c:v>
                </c:pt>
                <c:pt idx="16709">
                  <c:v>1.8844741582869999</c:v>
                </c:pt>
                <c:pt idx="16710">
                  <c:v>1.8845586776729999</c:v>
                </c:pt>
                <c:pt idx="16711">
                  <c:v>1.8846359252930001</c:v>
                </c:pt>
                <c:pt idx="16712">
                  <c:v>1.8847104310989999</c:v>
                </c:pt>
                <c:pt idx="16713">
                  <c:v>1.88481771946</c:v>
                </c:pt>
                <c:pt idx="16714">
                  <c:v>1.8849158287050001</c:v>
                </c:pt>
                <c:pt idx="16715">
                  <c:v>1.8851987123489999</c:v>
                </c:pt>
                <c:pt idx="16716">
                  <c:v>1.8853914737699999</c:v>
                </c:pt>
                <c:pt idx="16717">
                  <c:v>1.8854913711550001</c:v>
                </c:pt>
                <c:pt idx="16718">
                  <c:v>1.885566830635</c:v>
                </c:pt>
                <c:pt idx="16719">
                  <c:v>1.8856432437899999</c:v>
                </c:pt>
                <c:pt idx="16720">
                  <c:v>1.8857610225679999</c:v>
                </c:pt>
                <c:pt idx="16721">
                  <c:v>1.886137008667</c:v>
                </c:pt>
                <c:pt idx="16722">
                  <c:v>1.8864150047299999</c:v>
                </c:pt>
                <c:pt idx="16723">
                  <c:v>1.886503338814</c:v>
                </c:pt>
                <c:pt idx="16724">
                  <c:v>1.886593937874</c:v>
                </c:pt>
                <c:pt idx="16725">
                  <c:v>1.8866842985150001</c:v>
                </c:pt>
                <c:pt idx="16726">
                  <c:v>1.8867958784100001</c:v>
                </c:pt>
                <c:pt idx="16727">
                  <c:v>1.887120604515</c:v>
                </c:pt>
                <c:pt idx="16728">
                  <c:v>1.8872947692869999</c:v>
                </c:pt>
                <c:pt idx="16729">
                  <c:v>1.8873802423479999</c:v>
                </c:pt>
                <c:pt idx="16730">
                  <c:v>1.8874405622479999</c:v>
                </c:pt>
                <c:pt idx="16731">
                  <c:v>1.887510418892</c:v>
                </c:pt>
                <c:pt idx="16732">
                  <c:v>1.8875677585599999</c:v>
                </c:pt>
                <c:pt idx="16733">
                  <c:v>1.8876276016239999</c:v>
                </c:pt>
                <c:pt idx="16734">
                  <c:v>1.8876897096630001</c:v>
                </c:pt>
                <c:pt idx="16735">
                  <c:v>1.887752890587</c:v>
                </c:pt>
                <c:pt idx="16736">
                  <c:v>1.8878186941149999</c:v>
                </c:pt>
                <c:pt idx="16737">
                  <c:v>1.887859106064</c:v>
                </c:pt>
                <c:pt idx="16738">
                  <c:v>1.8879216909409999</c:v>
                </c:pt>
                <c:pt idx="16739">
                  <c:v>1.8879859447480001</c:v>
                </c:pt>
                <c:pt idx="16740">
                  <c:v>1.8882082700730001</c:v>
                </c:pt>
                <c:pt idx="16741">
                  <c:v>1.888299703598</c:v>
                </c:pt>
                <c:pt idx="16742">
                  <c:v>1.888384222984</c:v>
                </c:pt>
                <c:pt idx="16743">
                  <c:v>1.8886094093320001</c:v>
                </c:pt>
                <c:pt idx="16744">
                  <c:v>1.8889601230619999</c:v>
                </c:pt>
                <c:pt idx="16745">
                  <c:v>1.889035582542</c:v>
                </c:pt>
                <c:pt idx="16746">
                  <c:v>1.8891550302510001</c:v>
                </c:pt>
                <c:pt idx="16747">
                  <c:v>1.8893299102779999</c:v>
                </c:pt>
                <c:pt idx="16748">
                  <c:v>1.889520287514</c:v>
                </c:pt>
                <c:pt idx="16749">
                  <c:v>1.8898059129710001</c:v>
                </c:pt>
                <c:pt idx="16750">
                  <c:v>1.890155076981</c:v>
                </c:pt>
                <c:pt idx="16751">
                  <c:v>1.890285611153</c:v>
                </c:pt>
                <c:pt idx="16752">
                  <c:v>1.890423774719</c:v>
                </c:pt>
                <c:pt idx="16753">
                  <c:v>1.890519738197</c:v>
                </c:pt>
                <c:pt idx="16754">
                  <c:v>1.890629529953</c:v>
                </c:pt>
                <c:pt idx="16755">
                  <c:v>1.8906953334809999</c:v>
                </c:pt>
                <c:pt idx="16756">
                  <c:v>1.8907594680790001</c:v>
                </c:pt>
                <c:pt idx="16757">
                  <c:v>1.8908267021180001</c:v>
                </c:pt>
                <c:pt idx="16758">
                  <c:v>1.890896439552</c:v>
                </c:pt>
                <c:pt idx="16759">
                  <c:v>1.89096736908</c:v>
                </c:pt>
                <c:pt idx="16760">
                  <c:v>1.891035676003</c:v>
                </c:pt>
                <c:pt idx="16761">
                  <c:v>1.8911060094829999</c:v>
                </c:pt>
                <c:pt idx="16762">
                  <c:v>1.8911694288250001</c:v>
                </c:pt>
                <c:pt idx="16763">
                  <c:v>1.8912322521210001</c:v>
                </c:pt>
                <c:pt idx="16764">
                  <c:v>1.891347169876</c:v>
                </c:pt>
                <c:pt idx="16765">
                  <c:v>1.891457796097</c:v>
                </c:pt>
                <c:pt idx="16766">
                  <c:v>1.89156639576</c:v>
                </c:pt>
                <c:pt idx="16767">
                  <c:v>1.8916665315629999</c:v>
                </c:pt>
                <c:pt idx="16768">
                  <c:v>1.8917685747149999</c:v>
                </c:pt>
                <c:pt idx="16769">
                  <c:v>1.892119288445</c:v>
                </c:pt>
                <c:pt idx="16770">
                  <c:v>1.89225268364</c:v>
                </c:pt>
                <c:pt idx="16771">
                  <c:v>1.8925334215159999</c:v>
                </c:pt>
                <c:pt idx="16772">
                  <c:v>1.8926433324809999</c:v>
                </c:pt>
                <c:pt idx="16773">
                  <c:v>1.892765402794</c:v>
                </c:pt>
                <c:pt idx="16774">
                  <c:v>1.892853498459</c:v>
                </c:pt>
                <c:pt idx="16775">
                  <c:v>1.89292049408</c:v>
                </c:pt>
                <c:pt idx="16776">
                  <c:v>1.8929910659789999</c:v>
                </c:pt>
                <c:pt idx="16777">
                  <c:v>1.8930547237399999</c:v>
                </c:pt>
                <c:pt idx="16778">
                  <c:v>1.8930979967120001</c:v>
                </c:pt>
                <c:pt idx="16779">
                  <c:v>1.893155455589</c:v>
                </c:pt>
                <c:pt idx="16780">
                  <c:v>1.8932175636290001</c:v>
                </c:pt>
                <c:pt idx="16781">
                  <c:v>1.8933013677599999</c:v>
                </c:pt>
                <c:pt idx="16782">
                  <c:v>1.893342852592</c:v>
                </c:pt>
                <c:pt idx="16783">
                  <c:v>1.893384575844</c:v>
                </c:pt>
                <c:pt idx="16784">
                  <c:v>1.8934476375580001</c:v>
                </c:pt>
                <c:pt idx="16785">
                  <c:v>1.893518686295</c:v>
                </c:pt>
                <c:pt idx="16786">
                  <c:v>1.893828392029</c:v>
                </c:pt>
                <c:pt idx="16787">
                  <c:v>1.8942033052439999</c:v>
                </c:pt>
                <c:pt idx="16788">
                  <c:v>1.8945323228840001</c:v>
                </c:pt>
                <c:pt idx="16789">
                  <c:v>1.8947852849960001</c:v>
                </c:pt>
                <c:pt idx="16790">
                  <c:v>1.895037651062</c:v>
                </c:pt>
                <c:pt idx="16791">
                  <c:v>1.8951194286349999</c:v>
                </c:pt>
                <c:pt idx="16792">
                  <c:v>1.8952600955959999</c:v>
                </c:pt>
                <c:pt idx="16793">
                  <c:v>1.895520925522</c:v>
                </c:pt>
                <c:pt idx="16794">
                  <c:v>1.8956365585329999</c:v>
                </c:pt>
                <c:pt idx="16795">
                  <c:v>1.8957321643830001</c:v>
                </c:pt>
                <c:pt idx="16796">
                  <c:v>1.89583325386</c:v>
                </c:pt>
                <c:pt idx="16797">
                  <c:v>1.8959347009659999</c:v>
                </c:pt>
                <c:pt idx="16798">
                  <c:v>1.8960354328160001</c:v>
                </c:pt>
                <c:pt idx="16799">
                  <c:v>1.8961851596829999</c:v>
                </c:pt>
                <c:pt idx="16800">
                  <c:v>1.896504640579</c:v>
                </c:pt>
                <c:pt idx="16801">
                  <c:v>1.896664738655</c:v>
                </c:pt>
                <c:pt idx="16802">
                  <c:v>1.8969938755039999</c:v>
                </c:pt>
                <c:pt idx="16803">
                  <c:v>1.897280573845</c:v>
                </c:pt>
                <c:pt idx="16804">
                  <c:v>1.89740884304</c:v>
                </c:pt>
                <c:pt idx="16805">
                  <c:v>1.897540211678</c:v>
                </c:pt>
                <c:pt idx="16806">
                  <c:v>1.897853970528</c:v>
                </c:pt>
                <c:pt idx="16807">
                  <c:v>1.8979676961900001</c:v>
                </c:pt>
                <c:pt idx="16808">
                  <c:v>1.898084878922</c:v>
                </c:pt>
                <c:pt idx="16809">
                  <c:v>1.898202776909</c:v>
                </c:pt>
                <c:pt idx="16810">
                  <c:v>1.898265957832</c:v>
                </c:pt>
                <c:pt idx="16811">
                  <c:v>1.8983253240589999</c:v>
                </c:pt>
                <c:pt idx="16812">
                  <c:v>1.898386716843</c:v>
                </c:pt>
                <c:pt idx="16813">
                  <c:v>1.8984432220459999</c:v>
                </c:pt>
                <c:pt idx="16814">
                  <c:v>1.8985462188719999</c:v>
                </c:pt>
                <c:pt idx="16815">
                  <c:v>1.898646473885</c:v>
                </c:pt>
                <c:pt idx="16816">
                  <c:v>1.8987500667570001</c:v>
                </c:pt>
                <c:pt idx="16817">
                  <c:v>1.8988494873049999</c:v>
                </c:pt>
                <c:pt idx="16818">
                  <c:v>1.8989447355269999</c:v>
                </c:pt>
                <c:pt idx="16819">
                  <c:v>1.8990346193309999</c:v>
                </c:pt>
                <c:pt idx="16820">
                  <c:v>1.8991296291349999</c:v>
                </c:pt>
                <c:pt idx="16821">
                  <c:v>1.8992550373079999</c:v>
                </c:pt>
                <c:pt idx="16822">
                  <c:v>1.8994014263150001</c:v>
                </c:pt>
                <c:pt idx="16823">
                  <c:v>1.8997020721440001</c:v>
                </c:pt>
                <c:pt idx="16824">
                  <c:v>1.8998520374300001</c:v>
                </c:pt>
                <c:pt idx="16825">
                  <c:v>1.899964213371</c:v>
                </c:pt>
                <c:pt idx="16826">
                  <c:v>1.9000290632250001</c:v>
                </c:pt>
                <c:pt idx="16827">
                  <c:v>1.9002017974850001</c:v>
                </c:pt>
                <c:pt idx="16828">
                  <c:v>1.900487542152</c:v>
                </c:pt>
                <c:pt idx="16829">
                  <c:v>1.900589585304</c:v>
                </c:pt>
                <c:pt idx="16830">
                  <c:v>1.9006657600400001</c:v>
                </c:pt>
                <c:pt idx="16831">
                  <c:v>1.9008280038830001</c:v>
                </c:pt>
                <c:pt idx="16832">
                  <c:v>1.90103328228</c:v>
                </c:pt>
                <c:pt idx="16833">
                  <c:v>1.9011193513869999</c:v>
                </c:pt>
                <c:pt idx="16834">
                  <c:v>1.901203513145</c:v>
                </c:pt>
                <c:pt idx="16835">
                  <c:v>1.901329636574</c:v>
                </c:pt>
                <c:pt idx="16836">
                  <c:v>1.901418566704</c:v>
                </c:pt>
                <c:pt idx="16837">
                  <c:v>1.9015001058579999</c:v>
                </c:pt>
                <c:pt idx="16838">
                  <c:v>1.901577234268</c:v>
                </c:pt>
                <c:pt idx="16839">
                  <c:v>1.901640057564</c:v>
                </c:pt>
                <c:pt idx="16840">
                  <c:v>1.9017348289489999</c:v>
                </c:pt>
                <c:pt idx="16841">
                  <c:v>1.9019689559940001</c:v>
                </c:pt>
                <c:pt idx="16842">
                  <c:v>1.9020789861680001</c:v>
                </c:pt>
                <c:pt idx="16843">
                  <c:v>1.902183055878</c:v>
                </c:pt>
                <c:pt idx="16844">
                  <c:v>1.9022802114490001</c:v>
                </c:pt>
                <c:pt idx="16845">
                  <c:v>1.9023574590679999</c:v>
                </c:pt>
                <c:pt idx="16846">
                  <c:v>1.9026435613629999</c:v>
                </c:pt>
                <c:pt idx="16847">
                  <c:v>1.902704954147</c:v>
                </c:pt>
                <c:pt idx="16848">
                  <c:v>1.902824878693</c:v>
                </c:pt>
                <c:pt idx="16849">
                  <c:v>1.902945995331</c:v>
                </c:pt>
                <c:pt idx="16850">
                  <c:v>1.903061509132</c:v>
                </c:pt>
                <c:pt idx="16851">
                  <c:v>1.9031749963760001</c:v>
                </c:pt>
                <c:pt idx="16852">
                  <c:v>1.90331017971</c:v>
                </c:pt>
                <c:pt idx="16853">
                  <c:v>1.903430938721</c:v>
                </c:pt>
                <c:pt idx="16854">
                  <c:v>1.903557658195</c:v>
                </c:pt>
                <c:pt idx="16855">
                  <c:v>1.9038683176040001</c:v>
                </c:pt>
                <c:pt idx="16856">
                  <c:v>1.9041227102280001</c:v>
                </c:pt>
                <c:pt idx="16857">
                  <c:v>1.9044104814530001</c:v>
                </c:pt>
                <c:pt idx="16858">
                  <c:v>1.904534101486</c:v>
                </c:pt>
                <c:pt idx="16859">
                  <c:v>1.904787778854</c:v>
                </c:pt>
                <c:pt idx="16860">
                  <c:v>1.9049292802810001</c:v>
                </c:pt>
                <c:pt idx="16861">
                  <c:v>1.9051587581630001</c:v>
                </c:pt>
                <c:pt idx="16862">
                  <c:v>1.9054945707319999</c:v>
                </c:pt>
                <c:pt idx="16863">
                  <c:v>1.9056280851359999</c:v>
                </c:pt>
                <c:pt idx="16864">
                  <c:v>1.9057598114009999</c:v>
                </c:pt>
                <c:pt idx="16865">
                  <c:v>1.906026721001</c:v>
                </c:pt>
                <c:pt idx="16866">
                  <c:v>1.906338095665</c:v>
                </c:pt>
                <c:pt idx="16867">
                  <c:v>1.9066445827480001</c:v>
                </c:pt>
                <c:pt idx="16868">
                  <c:v>1.9069360494609999</c:v>
                </c:pt>
                <c:pt idx="16869">
                  <c:v>1.9072222709660001</c:v>
                </c:pt>
                <c:pt idx="16870">
                  <c:v>1.9074641466140001</c:v>
                </c:pt>
                <c:pt idx="16871">
                  <c:v>1.907569169998</c:v>
                </c:pt>
                <c:pt idx="16872">
                  <c:v>1.907685995102</c:v>
                </c:pt>
                <c:pt idx="16873">
                  <c:v>1.9077703952789999</c:v>
                </c:pt>
                <c:pt idx="16874">
                  <c:v>1.9078563451770001</c:v>
                </c:pt>
                <c:pt idx="16875">
                  <c:v>1.9080613851549999</c:v>
                </c:pt>
                <c:pt idx="16876">
                  <c:v>1.908496975899</c:v>
                </c:pt>
                <c:pt idx="16877">
                  <c:v>1.908645153046</c:v>
                </c:pt>
                <c:pt idx="16878">
                  <c:v>1.9087674617770001</c:v>
                </c:pt>
                <c:pt idx="16879">
                  <c:v>1.9088540077209999</c:v>
                </c:pt>
                <c:pt idx="16880">
                  <c:v>1.90894317627</c:v>
                </c:pt>
                <c:pt idx="16881">
                  <c:v>1.9090692996980001</c:v>
                </c:pt>
                <c:pt idx="16882">
                  <c:v>1.909188508987</c:v>
                </c:pt>
                <c:pt idx="16883">
                  <c:v>1.9093750715260001</c:v>
                </c:pt>
                <c:pt idx="16884">
                  <c:v>1.9096839427950001</c:v>
                </c:pt>
                <c:pt idx="16885">
                  <c:v>1.909884214401</c:v>
                </c:pt>
                <c:pt idx="16886">
                  <c:v>1.9100397825240001</c:v>
                </c:pt>
                <c:pt idx="16887">
                  <c:v>1.9101809263230001</c:v>
                </c:pt>
                <c:pt idx="16888">
                  <c:v>1.9103146791459999</c:v>
                </c:pt>
                <c:pt idx="16889">
                  <c:v>1.9103956222530001</c:v>
                </c:pt>
                <c:pt idx="16890">
                  <c:v>1.91044485569</c:v>
                </c:pt>
                <c:pt idx="16891">
                  <c:v>1.910496115685</c:v>
                </c:pt>
                <c:pt idx="16892">
                  <c:v>1.9107947349550001</c:v>
                </c:pt>
                <c:pt idx="16893">
                  <c:v>1.9108986854550001</c:v>
                </c:pt>
                <c:pt idx="16894">
                  <c:v>1.9109684228899999</c:v>
                </c:pt>
                <c:pt idx="16895">
                  <c:v>1.911045432091</c:v>
                </c:pt>
                <c:pt idx="16896">
                  <c:v>1.9111428260800001</c:v>
                </c:pt>
                <c:pt idx="16897">
                  <c:v>1.9112195968629999</c:v>
                </c:pt>
                <c:pt idx="16898">
                  <c:v>1.9113277196880001</c:v>
                </c:pt>
                <c:pt idx="16899">
                  <c:v>1.9114060401920001</c:v>
                </c:pt>
                <c:pt idx="16900">
                  <c:v>1.91151201725</c:v>
                </c:pt>
                <c:pt idx="16901">
                  <c:v>1.911613225937</c:v>
                </c:pt>
                <c:pt idx="16902">
                  <c:v>1.9117166995999999</c:v>
                </c:pt>
                <c:pt idx="16903">
                  <c:v>1.9116485118869999</c:v>
                </c:pt>
                <c:pt idx="16904">
                  <c:v>1.911522865295</c:v>
                </c:pt>
                <c:pt idx="16905">
                  <c:v>1.9114586114879999</c:v>
                </c:pt>
                <c:pt idx="16906">
                  <c:v>1.9116207361219999</c:v>
                </c:pt>
                <c:pt idx="16907">
                  <c:v>1.911737203598</c:v>
                </c:pt>
                <c:pt idx="16908">
                  <c:v>1.91207909584</c:v>
                </c:pt>
                <c:pt idx="16909">
                  <c:v>1.9122849702839999</c:v>
                </c:pt>
                <c:pt idx="16910">
                  <c:v>1.9126876592640001</c:v>
                </c:pt>
                <c:pt idx="16911">
                  <c:v>1.912968873978</c:v>
                </c:pt>
                <c:pt idx="16912">
                  <c:v>1.9130996465679999</c:v>
                </c:pt>
                <c:pt idx="16913">
                  <c:v>1.9132578372960001</c:v>
                </c:pt>
                <c:pt idx="16914">
                  <c:v>1.913633584976</c:v>
                </c:pt>
                <c:pt idx="16915">
                  <c:v>1.9137916564940001</c:v>
                </c:pt>
                <c:pt idx="16916">
                  <c:v>1.913882136345</c:v>
                </c:pt>
                <c:pt idx="16917">
                  <c:v>1.9139816761020001</c:v>
                </c:pt>
                <c:pt idx="16918">
                  <c:v>1.914098978043</c:v>
                </c:pt>
                <c:pt idx="16919">
                  <c:v>1.9141633510589999</c:v>
                </c:pt>
                <c:pt idx="16920">
                  <c:v>1.91428565979</c:v>
                </c:pt>
                <c:pt idx="16921">
                  <c:v>1.914408683777</c:v>
                </c:pt>
                <c:pt idx="16922">
                  <c:v>1.9145238399510001</c:v>
                </c:pt>
                <c:pt idx="16923">
                  <c:v>1.9146585464479999</c:v>
                </c:pt>
                <c:pt idx="16924">
                  <c:v>1.9148205518720001</c:v>
                </c:pt>
                <c:pt idx="16925">
                  <c:v>1.9149311780930001</c:v>
                </c:pt>
                <c:pt idx="16926">
                  <c:v>1.9152545928960001</c:v>
                </c:pt>
                <c:pt idx="16927">
                  <c:v>1.9153593778610001</c:v>
                </c:pt>
                <c:pt idx="16928">
                  <c:v>1.915468215942</c:v>
                </c:pt>
                <c:pt idx="16929">
                  <c:v>1.9156565666200001</c:v>
                </c:pt>
                <c:pt idx="16930">
                  <c:v>1.915851831436</c:v>
                </c:pt>
                <c:pt idx="16931">
                  <c:v>1.915971279144</c:v>
                </c:pt>
                <c:pt idx="16932">
                  <c:v>1.9160615205760001</c:v>
                </c:pt>
                <c:pt idx="16933">
                  <c:v>1.9161887168880001</c:v>
                </c:pt>
                <c:pt idx="16934">
                  <c:v>1.91628921032</c:v>
                </c:pt>
                <c:pt idx="16935">
                  <c:v>1.9163960218430001</c:v>
                </c:pt>
                <c:pt idx="16936">
                  <c:v>1.9165105819699999</c:v>
                </c:pt>
                <c:pt idx="16937">
                  <c:v>1.9165720939640001</c:v>
                </c:pt>
                <c:pt idx="16938">
                  <c:v>1.9166308641430001</c:v>
                </c:pt>
                <c:pt idx="16939">
                  <c:v>1.916695952415</c:v>
                </c:pt>
                <c:pt idx="16940">
                  <c:v>1.9167592525479999</c:v>
                </c:pt>
                <c:pt idx="16941">
                  <c:v>1.9168217182159999</c:v>
                </c:pt>
                <c:pt idx="16942">
                  <c:v>1.916879057884</c:v>
                </c:pt>
                <c:pt idx="16943">
                  <c:v>1.916935324669</c:v>
                </c:pt>
                <c:pt idx="16944">
                  <c:v>1.9169864654540001</c:v>
                </c:pt>
                <c:pt idx="16945">
                  <c:v>1.917041182518</c:v>
                </c:pt>
                <c:pt idx="16946">
                  <c:v>1.9170877933499999</c:v>
                </c:pt>
                <c:pt idx="16947">
                  <c:v>1.917181372643</c:v>
                </c:pt>
                <c:pt idx="16948">
                  <c:v>1.917301654816</c:v>
                </c:pt>
                <c:pt idx="16949">
                  <c:v>1.917428016663</c:v>
                </c:pt>
                <c:pt idx="16950">
                  <c:v>1.917556881905</c:v>
                </c:pt>
                <c:pt idx="16951">
                  <c:v>1.9176691770550001</c:v>
                </c:pt>
                <c:pt idx="16952">
                  <c:v>1.917973399162</c:v>
                </c:pt>
                <c:pt idx="16953">
                  <c:v>1.918219923973</c:v>
                </c:pt>
                <c:pt idx="16954">
                  <c:v>1.918285369873</c:v>
                </c:pt>
                <c:pt idx="16955">
                  <c:v>1.918353199959</c:v>
                </c:pt>
                <c:pt idx="16956">
                  <c:v>1.918439865112</c:v>
                </c:pt>
                <c:pt idx="16957">
                  <c:v>1.918526530266</c:v>
                </c:pt>
                <c:pt idx="16958">
                  <c:v>1.9185914993290001</c:v>
                </c:pt>
                <c:pt idx="16959">
                  <c:v>1.918770074844</c:v>
                </c:pt>
                <c:pt idx="16960">
                  <c:v>1.919067382813</c:v>
                </c:pt>
                <c:pt idx="16961">
                  <c:v>1.9193388223650001</c:v>
                </c:pt>
                <c:pt idx="16962">
                  <c:v>1.9194533824919999</c:v>
                </c:pt>
                <c:pt idx="16963">
                  <c:v>1.919559240341</c:v>
                </c:pt>
                <c:pt idx="16964">
                  <c:v>1.919639468193</c:v>
                </c:pt>
                <c:pt idx="16965">
                  <c:v>1.919840574265</c:v>
                </c:pt>
                <c:pt idx="16966">
                  <c:v>1.9202231168749999</c:v>
                </c:pt>
                <c:pt idx="16967">
                  <c:v>1.9204666614529999</c:v>
                </c:pt>
                <c:pt idx="16968">
                  <c:v>1.9206748008729999</c:v>
                </c:pt>
                <c:pt idx="16969">
                  <c:v>1.920762777328</c:v>
                </c:pt>
                <c:pt idx="16970">
                  <c:v>1.9208122491840001</c:v>
                </c:pt>
                <c:pt idx="16971">
                  <c:v>1.9208639860150001</c:v>
                </c:pt>
                <c:pt idx="16972">
                  <c:v>1.9209104776379999</c:v>
                </c:pt>
                <c:pt idx="16973">
                  <c:v>1.921003699303</c:v>
                </c:pt>
                <c:pt idx="16974">
                  <c:v>1.9210929870610001</c:v>
                </c:pt>
                <c:pt idx="16975">
                  <c:v>1.921175599098</c:v>
                </c:pt>
                <c:pt idx="16976">
                  <c:v>1.9214333295820001</c:v>
                </c:pt>
                <c:pt idx="16977">
                  <c:v>1.921555995941</c:v>
                </c:pt>
                <c:pt idx="16978">
                  <c:v>1.921690106392</c:v>
                </c:pt>
                <c:pt idx="16979">
                  <c:v>1.92177271843</c:v>
                </c:pt>
                <c:pt idx="16980">
                  <c:v>1.9218518733979999</c:v>
                </c:pt>
                <c:pt idx="16981">
                  <c:v>1.9219549894329999</c:v>
                </c:pt>
                <c:pt idx="16982">
                  <c:v>1.9220954179759999</c:v>
                </c:pt>
                <c:pt idx="16983">
                  <c:v>1.922180771828</c:v>
                </c:pt>
                <c:pt idx="16984">
                  <c:v>1.9223525524139999</c:v>
                </c:pt>
                <c:pt idx="16985">
                  <c:v>1.9227612018589999</c:v>
                </c:pt>
                <c:pt idx="16986">
                  <c:v>1.922858715057</c:v>
                </c:pt>
                <c:pt idx="16987">
                  <c:v>1.9229650497440001</c:v>
                </c:pt>
                <c:pt idx="16988">
                  <c:v>1.9230673313140001</c:v>
                </c:pt>
                <c:pt idx="16989">
                  <c:v>1.923172354698</c:v>
                </c:pt>
                <c:pt idx="16990">
                  <c:v>1.9232741594310001</c:v>
                </c:pt>
                <c:pt idx="16991">
                  <c:v>1.9233759641649999</c:v>
                </c:pt>
                <c:pt idx="16992">
                  <c:v>1.923467874527</c:v>
                </c:pt>
                <c:pt idx="16993">
                  <c:v>1.9236288070680001</c:v>
                </c:pt>
                <c:pt idx="16994">
                  <c:v>1.9239559173580001</c:v>
                </c:pt>
                <c:pt idx="16995">
                  <c:v>1.9242540597919999</c:v>
                </c:pt>
                <c:pt idx="16996">
                  <c:v>1.924456119537</c:v>
                </c:pt>
                <c:pt idx="16997">
                  <c:v>1.9245913028720001</c:v>
                </c:pt>
                <c:pt idx="16998">
                  <c:v>1.924888372421</c:v>
                </c:pt>
                <c:pt idx="16999">
                  <c:v>1.9249986410140001</c:v>
                </c:pt>
                <c:pt idx="17000">
                  <c:v>1.925120353699</c:v>
                </c:pt>
                <c:pt idx="17001">
                  <c:v>1.9252147674560001</c:v>
                </c:pt>
                <c:pt idx="17002">
                  <c:v>1.925317168236</c:v>
                </c:pt>
                <c:pt idx="17003">
                  <c:v>1.9254136085510001</c:v>
                </c:pt>
                <c:pt idx="17004">
                  <c:v>1.9255117177959999</c:v>
                </c:pt>
                <c:pt idx="17005">
                  <c:v>1.9256151914599999</c:v>
                </c:pt>
                <c:pt idx="17006">
                  <c:v>1.9257100820540001</c:v>
                </c:pt>
                <c:pt idx="17007">
                  <c:v>1.925946831703</c:v>
                </c:pt>
                <c:pt idx="17008">
                  <c:v>1.9262456893919999</c:v>
                </c:pt>
                <c:pt idx="17009">
                  <c:v>1.9265340566639999</c:v>
                </c:pt>
                <c:pt idx="17010">
                  <c:v>1.926675796509</c:v>
                </c:pt>
                <c:pt idx="17011">
                  <c:v>1.926831841469</c:v>
                </c:pt>
                <c:pt idx="17012">
                  <c:v>1.9269292354580001</c:v>
                </c:pt>
                <c:pt idx="17013">
                  <c:v>1.9270374774929999</c:v>
                </c:pt>
                <c:pt idx="17014">
                  <c:v>1.92733335495</c:v>
                </c:pt>
                <c:pt idx="17015">
                  <c:v>1.927677750587</c:v>
                </c:pt>
                <c:pt idx="17016">
                  <c:v>1.9279743433000001</c:v>
                </c:pt>
                <c:pt idx="17017">
                  <c:v>1.928267836571</c:v>
                </c:pt>
                <c:pt idx="17018">
                  <c:v>1.9283722639080001</c:v>
                </c:pt>
                <c:pt idx="17019">
                  <c:v>1.9285107851029999</c:v>
                </c:pt>
                <c:pt idx="17020">
                  <c:v>1.9286183118819999</c:v>
                </c:pt>
                <c:pt idx="17021">
                  <c:v>1.9286919832230001</c:v>
                </c:pt>
                <c:pt idx="17022">
                  <c:v>1.928766846657</c:v>
                </c:pt>
                <c:pt idx="17023">
                  <c:v>1.9288507699969999</c:v>
                </c:pt>
                <c:pt idx="17024">
                  <c:v>1.928940176964</c:v>
                </c:pt>
                <c:pt idx="17025">
                  <c:v>1.929040670395</c:v>
                </c:pt>
                <c:pt idx="17026">
                  <c:v>1.9291543960569999</c:v>
                </c:pt>
                <c:pt idx="17027">
                  <c:v>1.929215788841</c:v>
                </c:pt>
                <c:pt idx="17028">
                  <c:v>1.9293391704559999</c:v>
                </c:pt>
                <c:pt idx="17029">
                  <c:v>1.9294037818909999</c:v>
                </c:pt>
                <c:pt idx="17030">
                  <c:v>1.929520964622</c:v>
                </c:pt>
                <c:pt idx="17031">
                  <c:v>1.929625630379</c:v>
                </c:pt>
                <c:pt idx="17032">
                  <c:v>1.9297149181369999</c:v>
                </c:pt>
                <c:pt idx="17033">
                  <c:v>1.9298542737960001</c:v>
                </c:pt>
                <c:pt idx="17034">
                  <c:v>1.9299852848050001</c:v>
                </c:pt>
                <c:pt idx="17035">
                  <c:v>1.930112957954</c:v>
                </c:pt>
                <c:pt idx="17036">
                  <c:v>1.930231571198</c:v>
                </c:pt>
                <c:pt idx="17037">
                  <c:v>1.9305075407029999</c:v>
                </c:pt>
                <c:pt idx="17038">
                  <c:v>1.9307787418369999</c:v>
                </c:pt>
                <c:pt idx="17039">
                  <c:v>1.9311097860340001</c:v>
                </c:pt>
                <c:pt idx="17040">
                  <c:v>1.9312523603439999</c:v>
                </c:pt>
                <c:pt idx="17041">
                  <c:v>1.931327819824</c:v>
                </c:pt>
                <c:pt idx="17042">
                  <c:v>1.9314231872559999</c:v>
                </c:pt>
                <c:pt idx="17043">
                  <c:v>1.9317125082019999</c:v>
                </c:pt>
                <c:pt idx="17044">
                  <c:v>1.9320052862170001</c:v>
                </c:pt>
                <c:pt idx="17045">
                  <c:v>1.9323306083680001</c:v>
                </c:pt>
                <c:pt idx="17046">
                  <c:v>1.9324465990070001</c:v>
                </c:pt>
                <c:pt idx="17047">
                  <c:v>1.9325705766679999</c:v>
                </c:pt>
                <c:pt idx="17048">
                  <c:v>1.9326558113100001</c:v>
                </c:pt>
                <c:pt idx="17049">
                  <c:v>1.932750701904</c:v>
                </c:pt>
                <c:pt idx="17050">
                  <c:v>1.932841897011</c:v>
                </c:pt>
                <c:pt idx="17051">
                  <c:v>1.9329769611359999</c:v>
                </c:pt>
                <c:pt idx="17052">
                  <c:v>1.933330178261</c:v>
                </c:pt>
                <c:pt idx="17053">
                  <c:v>1.9335426092150001</c:v>
                </c:pt>
                <c:pt idx="17054">
                  <c:v>1.9336463212970001</c:v>
                </c:pt>
                <c:pt idx="17055">
                  <c:v>1.9337745904920001</c:v>
                </c:pt>
                <c:pt idx="17056">
                  <c:v>1.933988451958</c:v>
                </c:pt>
                <c:pt idx="17057">
                  <c:v>1.9341200590130001</c:v>
                </c:pt>
                <c:pt idx="17058">
                  <c:v>1.9342540502550001</c:v>
                </c:pt>
                <c:pt idx="17059">
                  <c:v>1.934540748596</c:v>
                </c:pt>
                <c:pt idx="17060">
                  <c:v>1.9346175193790001</c:v>
                </c:pt>
                <c:pt idx="17061">
                  <c:v>1.9348950386049999</c:v>
                </c:pt>
                <c:pt idx="17062">
                  <c:v>1.9350823163990001</c:v>
                </c:pt>
                <c:pt idx="17063">
                  <c:v>1.935158967972</c:v>
                </c:pt>
                <c:pt idx="17064">
                  <c:v>1.9354878664020001</c:v>
                </c:pt>
                <c:pt idx="17065">
                  <c:v>1.9358516931530001</c:v>
                </c:pt>
                <c:pt idx="17066">
                  <c:v>1.9361349344250001</c:v>
                </c:pt>
                <c:pt idx="17067">
                  <c:v>1.9363048076630001</c:v>
                </c:pt>
                <c:pt idx="17068">
                  <c:v>1.936442494392</c:v>
                </c:pt>
                <c:pt idx="17069">
                  <c:v>1.9365088939670001</c:v>
                </c:pt>
                <c:pt idx="17070">
                  <c:v>1.9365799427029999</c:v>
                </c:pt>
                <c:pt idx="17071">
                  <c:v>1.936643004417</c:v>
                </c:pt>
                <c:pt idx="17072">
                  <c:v>1.9366898536679999</c:v>
                </c:pt>
                <c:pt idx="17073">
                  <c:v>1.936737060547</c:v>
                </c:pt>
                <c:pt idx="17074">
                  <c:v>1.93678176403</c:v>
                </c:pt>
                <c:pt idx="17075">
                  <c:v>1.936827659607</c:v>
                </c:pt>
                <c:pt idx="17076">
                  <c:v>1.9368969202040001</c:v>
                </c:pt>
                <c:pt idx="17077">
                  <c:v>1.9370018243789999</c:v>
                </c:pt>
                <c:pt idx="17078">
                  <c:v>1.9371113777160001</c:v>
                </c:pt>
                <c:pt idx="17079">
                  <c:v>1.9371935129169999</c:v>
                </c:pt>
                <c:pt idx="17080">
                  <c:v>1.937273979187</c:v>
                </c:pt>
                <c:pt idx="17081">
                  <c:v>1.93738079071</c:v>
                </c:pt>
                <c:pt idx="17082">
                  <c:v>1.9376876354220001</c:v>
                </c:pt>
                <c:pt idx="17083">
                  <c:v>1.937794089317</c:v>
                </c:pt>
                <c:pt idx="17084">
                  <c:v>1.9378981590269999</c:v>
                </c:pt>
                <c:pt idx="17085">
                  <c:v>1.937998533249</c:v>
                </c:pt>
                <c:pt idx="17086">
                  <c:v>1.938097238541</c:v>
                </c:pt>
                <c:pt idx="17087">
                  <c:v>1.9381910562519999</c:v>
                </c:pt>
                <c:pt idx="17088">
                  <c:v>1.938294291496</c:v>
                </c:pt>
                <c:pt idx="17089">
                  <c:v>1.9383506774899999</c:v>
                </c:pt>
                <c:pt idx="17090">
                  <c:v>1.938404202461</c:v>
                </c:pt>
                <c:pt idx="17091">
                  <c:v>1.938461899757</c:v>
                </c:pt>
                <c:pt idx="17092">
                  <c:v>1.9385154247280001</c:v>
                </c:pt>
                <c:pt idx="17093">
                  <c:v>1.938570737839</c:v>
                </c:pt>
                <c:pt idx="17094">
                  <c:v>1.9386217594149999</c:v>
                </c:pt>
                <c:pt idx="17095">
                  <c:v>1.938679695129</c:v>
                </c:pt>
                <c:pt idx="17096">
                  <c:v>1.9387323856350001</c:v>
                </c:pt>
                <c:pt idx="17097">
                  <c:v>1.9388350248340001</c:v>
                </c:pt>
                <c:pt idx="17098">
                  <c:v>1.938932538033</c:v>
                </c:pt>
                <c:pt idx="17099">
                  <c:v>1.939038991928</c:v>
                </c:pt>
                <c:pt idx="17100">
                  <c:v>1.9391458034519999</c:v>
                </c:pt>
                <c:pt idx="17101">
                  <c:v>1.9392422437670001</c:v>
                </c:pt>
                <c:pt idx="17102">
                  <c:v>1.9393271207809999</c:v>
                </c:pt>
                <c:pt idx="17103">
                  <c:v>1.9394080638889999</c:v>
                </c:pt>
                <c:pt idx="17104">
                  <c:v>1.9397141933440001</c:v>
                </c:pt>
                <c:pt idx="17105">
                  <c:v>1.9400035142900001</c:v>
                </c:pt>
                <c:pt idx="17106">
                  <c:v>1.9402747154240001</c:v>
                </c:pt>
                <c:pt idx="17107">
                  <c:v>1.9404753446580001</c:v>
                </c:pt>
                <c:pt idx="17108">
                  <c:v>1.940569877625</c:v>
                </c:pt>
                <c:pt idx="17109">
                  <c:v>1.940669178963</c:v>
                </c:pt>
                <c:pt idx="17110">
                  <c:v>1.9409846067430001</c:v>
                </c:pt>
                <c:pt idx="17111">
                  <c:v>1.9412322044370001</c:v>
                </c:pt>
                <c:pt idx="17112">
                  <c:v>1.9414509534840001</c:v>
                </c:pt>
                <c:pt idx="17113">
                  <c:v>1.9415252208710001</c:v>
                </c:pt>
                <c:pt idx="17114">
                  <c:v>1.9416202306749999</c:v>
                </c:pt>
                <c:pt idx="17115">
                  <c:v>1.9416928291319999</c:v>
                </c:pt>
                <c:pt idx="17116">
                  <c:v>1.9417670965189999</c:v>
                </c:pt>
                <c:pt idx="17117">
                  <c:v>1.941843867302</c:v>
                </c:pt>
                <c:pt idx="17118">
                  <c:v>1.9419509172439999</c:v>
                </c:pt>
                <c:pt idx="17119">
                  <c:v>1.942271351814</c:v>
                </c:pt>
                <c:pt idx="17120">
                  <c:v>1.942446827888</c:v>
                </c:pt>
                <c:pt idx="17121">
                  <c:v>1.942787647247</c:v>
                </c:pt>
                <c:pt idx="17122">
                  <c:v>1.9428845643999999</c:v>
                </c:pt>
                <c:pt idx="17123">
                  <c:v>1.942931890488</c:v>
                </c:pt>
                <c:pt idx="17124">
                  <c:v>1.9429864883420001</c:v>
                </c:pt>
                <c:pt idx="17125">
                  <c:v>1.9430406093599999</c:v>
                </c:pt>
                <c:pt idx="17126">
                  <c:v>1.943148374557</c:v>
                </c:pt>
                <c:pt idx="17127">
                  <c:v>1.943256616592</c:v>
                </c:pt>
                <c:pt idx="17128">
                  <c:v>1.943357825279</c:v>
                </c:pt>
                <c:pt idx="17129">
                  <c:v>1.9435054063799999</c:v>
                </c:pt>
                <c:pt idx="17130">
                  <c:v>1.9435976743700001</c:v>
                </c:pt>
                <c:pt idx="17131">
                  <c:v>1.9436913728709999</c:v>
                </c:pt>
                <c:pt idx="17132">
                  <c:v>1.9437801837919999</c:v>
                </c:pt>
                <c:pt idx="17133">
                  <c:v>1.943874001503</c:v>
                </c:pt>
                <c:pt idx="17134">
                  <c:v>1.9439650773999999</c:v>
                </c:pt>
                <c:pt idx="17135">
                  <c:v>1.9440538883209999</c:v>
                </c:pt>
                <c:pt idx="17136">
                  <c:v>1.944140672684</c:v>
                </c:pt>
                <c:pt idx="17137">
                  <c:v>1.9442256689070001</c:v>
                </c:pt>
                <c:pt idx="17138">
                  <c:v>1.9443309307100001</c:v>
                </c:pt>
                <c:pt idx="17139">
                  <c:v>1.944432854652</c:v>
                </c:pt>
                <c:pt idx="17140">
                  <c:v>1.944573879242</c:v>
                </c:pt>
                <c:pt idx="17141">
                  <c:v>1.94487631321</c:v>
                </c:pt>
                <c:pt idx="17142">
                  <c:v>1.9451069831850001</c:v>
                </c:pt>
                <c:pt idx="17143">
                  <c:v>1.945259332657</c:v>
                </c:pt>
                <c:pt idx="17144">
                  <c:v>1.9455518722530001</c:v>
                </c:pt>
                <c:pt idx="17145">
                  <c:v>1.945874214172</c:v>
                </c:pt>
                <c:pt idx="17146">
                  <c:v>1.946010112762</c:v>
                </c:pt>
                <c:pt idx="17147">
                  <c:v>1.946243643761</c:v>
                </c:pt>
                <c:pt idx="17148">
                  <c:v>1.9465599060059999</c:v>
                </c:pt>
                <c:pt idx="17149">
                  <c:v>1.946717381477</c:v>
                </c:pt>
                <c:pt idx="17150">
                  <c:v>1.9468551874160001</c:v>
                </c:pt>
                <c:pt idx="17151">
                  <c:v>1.9470787048339999</c:v>
                </c:pt>
                <c:pt idx="17152">
                  <c:v>1.9471875429150001</c:v>
                </c:pt>
                <c:pt idx="17153">
                  <c:v>1.947237491608</c:v>
                </c:pt>
                <c:pt idx="17154">
                  <c:v>1.9473130702970001</c:v>
                </c:pt>
                <c:pt idx="17155">
                  <c:v>1.947362542152</c:v>
                </c:pt>
                <c:pt idx="17156">
                  <c:v>1.94756925106</c:v>
                </c:pt>
                <c:pt idx="17157">
                  <c:v>1.947939753532</c:v>
                </c:pt>
                <c:pt idx="17158">
                  <c:v>1.9480272531509999</c:v>
                </c:pt>
                <c:pt idx="17159">
                  <c:v>1.9481354951859999</c:v>
                </c:pt>
                <c:pt idx="17160">
                  <c:v>1.9484788179400001</c:v>
                </c:pt>
                <c:pt idx="17161">
                  <c:v>1.948757529259</c:v>
                </c:pt>
                <c:pt idx="17162">
                  <c:v>1.949088811874</c:v>
                </c:pt>
                <c:pt idx="17163">
                  <c:v>1.949245929718</c:v>
                </c:pt>
                <c:pt idx="17164">
                  <c:v>1.949368476868</c:v>
                </c:pt>
                <c:pt idx="17165">
                  <c:v>1.9496437311170001</c:v>
                </c:pt>
                <c:pt idx="17166">
                  <c:v>1.949795126915</c:v>
                </c:pt>
                <c:pt idx="17167">
                  <c:v>1.9498819112779999</c:v>
                </c:pt>
                <c:pt idx="17168">
                  <c:v>1.9499820470810001</c:v>
                </c:pt>
                <c:pt idx="17169">
                  <c:v>1.9500734806060001</c:v>
                </c:pt>
                <c:pt idx="17170">
                  <c:v>1.950163125992</c:v>
                </c:pt>
                <c:pt idx="17171">
                  <c:v>1.9502551555630001</c:v>
                </c:pt>
                <c:pt idx="17172">
                  <c:v>1.950346946716</c:v>
                </c:pt>
                <c:pt idx="17173">
                  <c:v>1.950430989265</c:v>
                </c:pt>
                <c:pt idx="17174">
                  <c:v>1.950514316559</c:v>
                </c:pt>
                <c:pt idx="17175">
                  <c:v>1.950593948364</c:v>
                </c:pt>
                <c:pt idx="17176">
                  <c:v>1.9507081508640001</c:v>
                </c:pt>
                <c:pt idx="17177">
                  <c:v>1.9508367776869999</c:v>
                </c:pt>
                <c:pt idx="17178">
                  <c:v>1.9511200189589999</c:v>
                </c:pt>
                <c:pt idx="17179">
                  <c:v>1.9514187574390001</c:v>
                </c:pt>
                <c:pt idx="17180">
                  <c:v>1.951483249664</c:v>
                </c:pt>
                <c:pt idx="17181">
                  <c:v>1.9515488147740001</c:v>
                </c:pt>
                <c:pt idx="17182">
                  <c:v>1.951657652855</c:v>
                </c:pt>
                <c:pt idx="17183">
                  <c:v>1.951733350754</c:v>
                </c:pt>
                <c:pt idx="17184">
                  <c:v>1.951842546463</c:v>
                </c:pt>
                <c:pt idx="17185">
                  <c:v>1.9520922899249999</c:v>
                </c:pt>
                <c:pt idx="17186">
                  <c:v>1.9522361755369999</c:v>
                </c:pt>
                <c:pt idx="17187">
                  <c:v>1.952508568764</c:v>
                </c:pt>
                <c:pt idx="17188">
                  <c:v>1.9525935649870001</c:v>
                </c:pt>
                <c:pt idx="17189">
                  <c:v>1.9528524875640001</c:v>
                </c:pt>
                <c:pt idx="17190">
                  <c:v>1.953025698662</c:v>
                </c:pt>
                <c:pt idx="17191">
                  <c:v>1.9531499147419999</c:v>
                </c:pt>
                <c:pt idx="17192">
                  <c:v>1.953231096268</c:v>
                </c:pt>
                <c:pt idx="17193">
                  <c:v>1.9532868862149999</c:v>
                </c:pt>
                <c:pt idx="17194">
                  <c:v>1.9533720016480001</c:v>
                </c:pt>
                <c:pt idx="17195">
                  <c:v>1.9534558057789999</c:v>
                </c:pt>
                <c:pt idx="17196">
                  <c:v>1.953829407692</c:v>
                </c:pt>
                <c:pt idx="17197">
                  <c:v>1.954006433487</c:v>
                </c:pt>
                <c:pt idx="17198">
                  <c:v>1.9543383121489999</c:v>
                </c:pt>
                <c:pt idx="17199">
                  <c:v>1.9546381235120001</c:v>
                </c:pt>
                <c:pt idx="17200">
                  <c:v>1.954838514328</c:v>
                </c:pt>
                <c:pt idx="17201">
                  <c:v>1.954949140549</c:v>
                </c:pt>
                <c:pt idx="17202">
                  <c:v>1.9552633762360001</c:v>
                </c:pt>
                <c:pt idx="17203">
                  <c:v>1.955606341362</c:v>
                </c:pt>
                <c:pt idx="17204">
                  <c:v>1.9559637308119999</c:v>
                </c:pt>
                <c:pt idx="17205">
                  <c:v>1.956079125404</c:v>
                </c:pt>
                <c:pt idx="17206">
                  <c:v>1.9564082622529999</c:v>
                </c:pt>
                <c:pt idx="17207">
                  <c:v>1.9565285444260001</c:v>
                </c:pt>
                <c:pt idx="17208">
                  <c:v>1.956626415253</c:v>
                </c:pt>
                <c:pt idx="17209">
                  <c:v>1.956676483154</c:v>
                </c:pt>
                <c:pt idx="17210">
                  <c:v>1.9567315578460001</c:v>
                </c:pt>
                <c:pt idx="17211">
                  <c:v>1.956786394119</c:v>
                </c:pt>
                <c:pt idx="17212">
                  <c:v>1.956841826439</c:v>
                </c:pt>
                <c:pt idx="17213">
                  <c:v>1.9568973779679999</c:v>
                </c:pt>
                <c:pt idx="17214">
                  <c:v>1.9569532871249999</c:v>
                </c:pt>
                <c:pt idx="17215">
                  <c:v>1.9570100307460001</c:v>
                </c:pt>
                <c:pt idx="17216">
                  <c:v>1.9571266174319999</c:v>
                </c:pt>
                <c:pt idx="17217">
                  <c:v>1.957230210304</c:v>
                </c:pt>
                <c:pt idx="17218">
                  <c:v>1.9573755264279999</c:v>
                </c:pt>
                <c:pt idx="17219">
                  <c:v>1.9574713706969999</c:v>
                </c:pt>
                <c:pt idx="17220">
                  <c:v>1.9575618505479999</c:v>
                </c:pt>
                <c:pt idx="17221">
                  <c:v>1.957651972771</c:v>
                </c:pt>
                <c:pt idx="17222">
                  <c:v>1.957738637924</c:v>
                </c:pt>
                <c:pt idx="17223">
                  <c:v>1.957862973213</c:v>
                </c:pt>
                <c:pt idx="17224">
                  <c:v>1.957980751991</c:v>
                </c:pt>
                <c:pt idx="17225">
                  <c:v>1.958059430122</c:v>
                </c:pt>
                <c:pt idx="17226">
                  <c:v>1.9581384658809999</c:v>
                </c:pt>
                <c:pt idx="17227">
                  <c:v>1.9582470655440001</c:v>
                </c:pt>
                <c:pt idx="17228">
                  <c:v>1.958535194397</c:v>
                </c:pt>
                <c:pt idx="17229">
                  <c:v>1.9586689472200001</c:v>
                </c:pt>
                <c:pt idx="17230">
                  <c:v>1.958746552467</c:v>
                </c:pt>
                <c:pt idx="17231">
                  <c:v>1.9588130712509999</c:v>
                </c:pt>
                <c:pt idx="17232">
                  <c:v>1.958886742592</c:v>
                </c:pt>
                <c:pt idx="17233">
                  <c:v>1.959124565125</c:v>
                </c:pt>
                <c:pt idx="17234">
                  <c:v>1.959200501442</c:v>
                </c:pt>
                <c:pt idx="17235">
                  <c:v>1.9592741727830001</c:v>
                </c:pt>
                <c:pt idx="17236">
                  <c:v>1.9593513011929999</c:v>
                </c:pt>
                <c:pt idx="17237">
                  <c:v>1.959428310394</c:v>
                </c:pt>
                <c:pt idx="17238">
                  <c:v>1.959555506706</c:v>
                </c:pt>
                <c:pt idx="17239">
                  <c:v>1.959630250931</c:v>
                </c:pt>
                <c:pt idx="17240">
                  <c:v>1.9597009420389999</c:v>
                </c:pt>
                <c:pt idx="17241">
                  <c:v>1.9597477912900001</c:v>
                </c:pt>
                <c:pt idx="17242">
                  <c:v>1.9598288536070001</c:v>
                </c:pt>
                <c:pt idx="17243">
                  <c:v>1.959958672523</c:v>
                </c:pt>
                <c:pt idx="17244">
                  <c:v>1.9601123332979999</c:v>
                </c:pt>
                <c:pt idx="17245">
                  <c:v>1.960194826126</c:v>
                </c:pt>
                <c:pt idx="17246">
                  <c:v>1.9602681398390001</c:v>
                </c:pt>
                <c:pt idx="17247">
                  <c:v>1.9603496789929999</c:v>
                </c:pt>
                <c:pt idx="17248">
                  <c:v>1.9604551792139999</c:v>
                </c:pt>
                <c:pt idx="17249">
                  <c:v>1.9605317115780001</c:v>
                </c:pt>
                <c:pt idx="17250">
                  <c:v>1.960742473602</c:v>
                </c:pt>
                <c:pt idx="17251">
                  <c:v>1.960983633995</c:v>
                </c:pt>
                <c:pt idx="17252">
                  <c:v>1.961063981056</c:v>
                </c:pt>
                <c:pt idx="17253">
                  <c:v>1.9611479043960001</c:v>
                </c:pt>
                <c:pt idx="17254">
                  <c:v>1.961282730103</c:v>
                </c:pt>
                <c:pt idx="17255">
                  <c:v>1.9613798856739999</c:v>
                </c:pt>
                <c:pt idx="17256">
                  <c:v>1.9614821672439999</c:v>
                </c:pt>
                <c:pt idx="17257">
                  <c:v>1.9615900516510001</c:v>
                </c:pt>
                <c:pt idx="17258">
                  <c:v>1.9616487026210001</c:v>
                </c:pt>
                <c:pt idx="17259">
                  <c:v>1.9617077112200001</c:v>
                </c:pt>
                <c:pt idx="17260">
                  <c:v>1.9617630243299999</c:v>
                </c:pt>
                <c:pt idx="17261">
                  <c:v>1.9618194103240001</c:v>
                </c:pt>
                <c:pt idx="17262">
                  <c:v>1.961876749992</c:v>
                </c:pt>
                <c:pt idx="17263">
                  <c:v>1.9619346857069999</c:v>
                </c:pt>
                <c:pt idx="17264">
                  <c:v>1.961986422539</c:v>
                </c:pt>
                <c:pt idx="17265">
                  <c:v>1.9620364904400001</c:v>
                </c:pt>
                <c:pt idx="17266">
                  <c:v>1.9620877504350001</c:v>
                </c:pt>
                <c:pt idx="17267">
                  <c:v>1.9621767997740001</c:v>
                </c:pt>
                <c:pt idx="17268">
                  <c:v>1.9622727632520001</c:v>
                </c:pt>
                <c:pt idx="17269">
                  <c:v>1.9623199701309999</c:v>
                </c:pt>
                <c:pt idx="17270">
                  <c:v>1.9624114036560001</c:v>
                </c:pt>
                <c:pt idx="17271">
                  <c:v>1.962506771088</c:v>
                </c:pt>
                <c:pt idx="17272">
                  <c:v>1.9626049995420001</c:v>
                </c:pt>
                <c:pt idx="17273">
                  <c:v>1.962659716606</c:v>
                </c:pt>
                <c:pt idx="17274">
                  <c:v>1.962746739388</c:v>
                </c:pt>
                <c:pt idx="17275">
                  <c:v>1.9628647565840001</c:v>
                </c:pt>
                <c:pt idx="17276">
                  <c:v>1.9631841182709999</c:v>
                </c:pt>
                <c:pt idx="17277">
                  <c:v>1.9633167982099999</c:v>
                </c:pt>
                <c:pt idx="17278">
                  <c:v>1.9634099006650001</c:v>
                </c:pt>
                <c:pt idx="17279">
                  <c:v>1.9634797573089999</c:v>
                </c:pt>
                <c:pt idx="17280">
                  <c:v>1.963557720184</c:v>
                </c:pt>
                <c:pt idx="17281">
                  <c:v>1.963648200035</c:v>
                </c:pt>
                <c:pt idx="17282">
                  <c:v>1.963712096214</c:v>
                </c:pt>
                <c:pt idx="17283">
                  <c:v>1.9637793302540001</c:v>
                </c:pt>
                <c:pt idx="17284">
                  <c:v>1.963825345039</c:v>
                </c:pt>
                <c:pt idx="17285">
                  <c:v>1.96389746666</c:v>
                </c:pt>
                <c:pt idx="17286">
                  <c:v>1.9640038013459999</c:v>
                </c:pt>
                <c:pt idx="17287">
                  <c:v>1.964111328125</c:v>
                </c:pt>
                <c:pt idx="17288">
                  <c:v>1.964188814163</c:v>
                </c:pt>
                <c:pt idx="17289">
                  <c:v>1.964283108711</c:v>
                </c:pt>
                <c:pt idx="17290">
                  <c:v>1.9643526077269999</c:v>
                </c:pt>
                <c:pt idx="17291">
                  <c:v>1.964421629906</c:v>
                </c:pt>
                <c:pt idx="17292">
                  <c:v>1.9644961357120001</c:v>
                </c:pt>
                <c:pt idx="17293">
                  <c:v>1.964568376541</c:v>
                </c:pt>
                <c:pt idx="17294">
                  <c:v>1.964621424675</c:v>
                </c:pt>
                <c:pt idx="17295">
                  <c:v>1.9646985530850001</c:v>
                </c:pt>
                <c:pt idx="17296">
                  <c:v>1.964775800705</c:v>
                </c:pt>
                <c:pt idx="17297">
                  <c:v>1.964855194092</c:v>
                </c:pt>
                <c:pt idx="17298">
                  <c:v>1.965010404587</c:v>
                </c:pt>
                <c:pt idx="17299">
                  <c:v>1.9651119709010001</c:v>
                </c:pt>
                <c:pt idx="17300">
                  <c:v>1.9651749134059999</c:v>
                </c:pt>
                <c:pt idx="17301">
                  <c:v>1.9652394056319999</c:v>
                </c:pt>
                <c:pt idx="17302">
                  <c:v>1.965302348137</c:v>
                </c:pt>
                <c:pt idx="17303">
                  <c:v>1.965366840363</c:v>
                </c:pt>
                <c:pt idx="17304">
                  <c:v>1.965427160263</c:v>
                </c:pt>
                <c:pt idx="17305">
                  <c:v>1.9655451774599999</c:v>
                </c:pt>
                <c:pt idx="17306">
                  <c:v>1.965653657913</c:v>
                </c:pt>
                <c:pt idx="17307">
                  <c:v>1.965775132179</c:v>
                </c:pt>
                <c:pt idx="17308">
                  <c:v>1.966095685959</c:v>
                </c:pt>
                <c:pt idx="17309">
                  <c:v>1.9662026166919999</c:v>
                </c:pt>
                <c:pt idx="17310">
                  <c:v>1.966278791428</c:v>
                </c:pt>
                <c:pt idx="17311">
                  <c:v>1.966359138489</c:v>
                </c:pt>
                <c:pt idx="17312">
                  <c:v>1.966495752335</c:v>
                </c:pt>
                <c:pt idx="17313">
                  <c:v>1.966777443886</c:v>
                </c:pt>
                <c:pt idx="17314">
                  <c:v>1.966897964478</c:v>
                </c:pt>
                <c:pt idx="17315">
                  <c:v>1.9670013189319999</c:v>
                </c:pt>
                <c:pt idx="17316">
                  <c:v>1.967077732086</c:v>
                </c:pt>
                <c:pt idx="17317">
                  <c:v>1.967127323151</c:v>
                </c:pt>
                <c:pt idx="17318">
                  <c:v>1.967174291611</c:v>
                </c:pt>
                <c:pt idx="17319">
                  <c:v>1.9672458171839999</c:v>
                </c:pt>
                <c:pt idx="17320">
                  <c:v>1.9673231840130001</c:v>
                </c:pt>
                <c:pt idx="17321">
                  <c:v>1.9674293994900001</c:v>
                </c:pt>
                <c:pt idx="17322">
                  <c:v>1.967512130737</c:v>
                </c:pt>
                <c:pt idx="17323">
                  <c:v>1.9676232337949999</c:v>
                </c:pt>
                <c:pt idx="17324">
                  <c:v>1.967709422112</c:v>
                </c:pt>
                <c:pt idx="17325">
                  <c:v>1.9678269624710001</c:v>
                </c:pt>
                <c:pt idx="17326">
                  <c:v>1.9682768583300001</c:v>
                </c:pt>
                <c:pt idx="17327">
                  <c:v>1.968558907509</c:v>
                </c:pt>
                <c:pt idx="17328">
                  <c:v>1.9687372446060001</c:v>
                </c:pt>
                <c:pt idx="17329">
                  <c:v>1.9690703153610001</c:v>
                </c:pt>
                <c:pt idx="17330">
                  <c:v>1.9693878889080001</c:v>
                </c:pt>
                <c:pt idx="17331">
                  <c:v>1.9697005748750001</c:v>
                </c:pt>
                <c:pt idx="17332">
                  <c:v>1.9699797630310001</c:v>
                </c:pt>
                <c:pt idx="17333">
                  <c:v>1.9700610637660001</c:v>
                </c:pt>
                <c:pt idx="17334">
                  <c:v>1.9701631069179999</c:v>
                </c:pt>
                <c:pt idx="17335">
                  <c:v>1.9702208042139999</c:v>
                </c:pt>
                <c:pt idx="17336">
                  <c:v>1.970281124115</c:v>
                </c:pt>
                <c:pt idx="17337">
                  <c:v>1.9703435897829999</c:v>
                </c:pt>
                <c:pt idx="17338">
                  <c:v>1.970402956009</c:v>
                </c:pt>
                <c:pt idx="17339">
                  <c:v>1.9704593420030001</c:v>
                </c:pt>
                <c:pt idx="17340">
                  <c:v>1.970518231392</c:v>
                </c:pt>
                <c:pt idx="17341">
                  <c:v>1.970581889153</c:v>
                </c:pt>
                <c:pt idx="17342">
                  <c:v>1.9706434011459999</c:v>
                </c:pt>
                <c:pt idx="17343">
                  <c:v>1.9707052707670001</c:v>
                </c:pt>
                <c:pt idx="17344">
                  <c:v>1.9707585573199999</c:v>
                </c:pt>
                <c:pt idx="17345">
                  <c:v>1.9708080291750001</c:v>
                </c:pt>
                <c:pt idx="17346">
                  <c:v>1.970905303955</c:v>
                </c:pt>
                <c:pt idx="17347">
                  <c:v>1.970999360085</c:v>
                </c:pt>
                <c:pt idx="17348">
                  <c:v>1.97111582756</c:v>
                </c:pt>
                <c:pt idx="17349">
                  <c:v>1.971417188644</c:v>
                </c:pt>
                <c:pt idx="17350">
                  <c:v>1.9715745449069999</c:v>
                </c:pt>
                <c:pt idx="17351">
                  <c:v>1.9717104434970001</c:v>
                </c:pt>
                <c:pt idx="17352">
                  <c:v>1.9718928337099999</c:v>
                </c:pt>
                <c:pt idx="17353">
                  <c:v>1.9722127914430001</c:v>
                </c:pt>
                <c:pt idx="17354">
                  <c:v>1.972473740578</c:v>
                </c:pt>
                <c:pt idx="17355">
                  <c:v>1.9727689027790001</c:v>
                </c:pt>
                <c:pt idx="17356">
                  <c:v>1.972985982895</c:v>
                </c:pt>
                <c:pt idx="17357">
                  <c:v>1.973312854767</c:v>
                </c:pt>
                <c:pt idx="17358">
                  <c:v>1.9735395908360001</c:v>
                </c:pt>
                <c:pt idx="17359">
                  <c:v>1.97369992733</c:v>
                </c:pt>
                <c:pt idx="17360">
                  <c:v>1.9738147258759999</c:v>
                </c:pt>
                <c:pt idx="17361">
                  <c:v>1.973958730698</c:v>
                </c:pt>
                <c:pt idx="17362">
                  <c:v>1.974201321602</c:v>
                </c:pt>
                <c:pt idx="17363">
                  <c:v>1.974335551262</c:v>
                </c:pt>
                <c:pt idx="17364">
                  <c:v>1.974474430084</c:v>
                </c:pt>
                <c:pt idx="17365">
                  <c:v>1.9747751951220001</c:v>
                </c:pt>
                <c:pt idx="17366">
                  <c:v>1.9749237298969999</c:v>
                </c:pt>
                <c:pt idx="17367">
                  <c:v>1.9749926328659999</c:v>
                </c:pt>
                <c:pt idx="17368">
                  <c:v>1.975270152092</c:v>
                </c:pt>
                <c:pt idx="17369">
                  <c:v>1.975423574448</c:v>
                </c:pt>
                <c:pt idx="17370">
                  <c:v>1.9755157232280001</c:v>
                </c:pt>
                <c:pt idx="17371">
                  <c:v>1.975822329521</c:v>
                </c:pt>
                <c:pt idx="17372">
                  <c:v>1.97607088089</c:v>
                </c:pt>
                <c:pt idx="17373">
                  <c:v>1.9763841629029999</c:v>
                </c:pt>
                <c:pt idx="17374">
                  <c:v>1.9765280485150001</c:v>
                </c:pt>
                <c:pt idx="17375">
                  <c:v>1.976637601852</c:v>
                </c:pt>
                <c:pt idx="17376">
                  <c:v>1.976724624634</c:v>
                </c:pt>
                <c:pt idx="17377">
                  <c:v>1.976800441742</c:v>
                </c:pt>
                <c:pt idx="17378">
                  <c:v>1.9768837690350001</c:v>
                </c:pt>
                <c:pt idx="17379">
                  <c:v>1.976959228516</c:v>
                </c:pt>
                <c:pt idx="17380">
                  <c:v>1.977038502693</c:v>
                </c:pt>
                <c:pt idx="17381">
                  <c:v>1.977144122124</c:v>
                </c:pt>
                <c:pt idx="17382">
                  <c:v>1.977478861809</c:v>
                </c:pt>
                <c:pt idx="17383">
                  <c:v>1.977707266808</c:v>
                </c:pt>
                <c:pt idx="17384">
                  <c:v>1.9777976274489999</c:v>
                </c:pt>
                <c:pt idx="17385">
                  <c:v>1.9779868125919999</c:v>
                </c:pt>
                <c:pt idx="17386">
                  <c:v>1.978133559227</c:v>
                </c:pt>
                <c:pt idx="17387">
                  <c:v>1.978216648102</c:v>
                </c:pt>
                <c:pt idx="17388">
                  <c:v>1.9782969951630001</c:v>
                </c:pt>
                <c:pt idx="17389">
                  <c:v>1.978377699852</c:v>
                </c:pt>
                <c:pt idx="17390">
                  <c:v>1.978457093239</c:v>
                </c:pt>
                <c:pt idx="17391">
                  <c:v>1.978570342064</c:v>
                </c:pt>
                <c:pt idx="17392">
                  <c:v>1.978818058968</c:v>
                </c:pt>
                <c:pt idx="17393">
                  <c:v>1.979080677032</c:v>
                </c:pt>
                <c:pt idx="17394">
                  <c:v>1.979174852371</c:v>
                </c:pt>
                <c:pt idx="17395">
                  <c:v>1.9794656038280001</c:v>
                </c:pt>
                <c:pt idx="17396">
                  <c:v>1.9795759916310001</c:v>
                </c:pt>
                <c:pt idx="17397">
                  <c:v>1.979714512825</c:v>
                </c:pt>
                <c:pt idx="17398">
                  <c:v>1.9799389839170001</c:v>
                </c:pt>
                <c:pt idx="17399">
                  <c:v>1.9800209999080001</c:v>
                </c:pt>
                <c:pt idx="17400">
                  <c:v>1.9801570177079999</c:v>
                </c:pt>
                <c:pt idx="17401">
                  <c:v>1.9802520275119999</c:v>
                </c:pt>
                <c:pt idx="17402">
                  <c:v>1.9803264141079999</c:v>
                </c:pt>
                <c:pt idx="17403">
                  <c:v>1.9804053306580001</c:v>
                </c:pt>
                <c:pt idx="17404">
                  <c:v>1.9807037115099999</c:v>
                </c:pt>
                <c:pt idx="17405">
                  <c:v>1.980831623077</c:v>
                </c:pt>
                <c:pt idx="17406">
                  <c:v>1.980964660645</c:v>
                </c:pt>
                <c:pt idx="17407">
                  <c:v>1.981121063232</c:v>
                </c:pt>
                <c:pt idx="17408">
                  <c:v>1.9812400341030001</c:v>
                </c:pt>
                <c:pt idx="17409">
                  <c:v>1.9815826416019999</c:v>
                </c:pt>
                <c:pt idx="17410">
                  <c:v>1.9817429780960001</c:v>
                </c:pt>
                <c:pt idx="17411">
                  <c:v>1.9820805788039999</c:v>
                </c:pt>
                <c:pt idx="17412">
                  <c:v>1.982228398323</c:v>
                </c:pt>
                <c:pt idx="17413">
                  <c:v>1.982587337494</c:v>
                </c:pt>
                <c:pt idx="17414">
                  <c:v>1.9829535484309999</c:v>
                </c:pt>
                <c:pt idx="17415">
                  <c:v>1.9832162857060001</c:v>
                </c:pt>
                <c:pt idx="17416">
                  <c:v>1.98339676857</c:v>
                </c:pt>
                <c:pt idx="17417">
                  <c:v>1.983640789986</c:v>
                </c:pt>
                <c:pt idx="17418">
                  <c:v>1.983731389046</c:v>
                </c:pt>
                <c:pt idx="17419">
                  <c:v>1.9838287830350001</c:v>
                </c:pt>
                <c:pt idx="17420">
                  <c:v>1.9839291572569999</c:v>
                </c:pt>
                <c:pt idx="17421">
                  <c:v>1.984014868736</c:v>
                </c:pt>
                <c:pt idx="17422">
                  <c:v>1.9840970039370001</c:v>
                </c:pt>
                <c:pt idx="17423">
                  <c:v>1.984250426292</c:v>
                </c:pt>
                <c:pt idx="17424">
                  <c:v>1.984592914581</c:v>
                </c:pt>
                <c:pt idx="17425">
                  <c:v>1.9847241640090001</c:v>
                </c:pt>
                <c:pt idx="17426">
                  <c:v>1.984914064407</c:v>
                </c:pt>
                <c:pt idx="17427">
                  <c:v>1.985087394714</c:v>
                </c:pt>
                <c:pt idx="17428">
                  <c:v>1.9854238033289999</c:v>
                </c:pt>
                <c:pt idx="17429">
                  <c:v>1.9856256246570001</c:v>
                </c:pt>
                <c:pt idx="17430">
                  <c:v>1.9857425689699999</c:v>
                </c:pt>
                <c:pt idx="17431">
                  <c:v>1.9858725070950001</c:v>
                </c:pt>
                <c:pt idx="17432">
                  <c:v>1.985966086388</c:v>
                </c:pt>
                <c:pt idx="17433">
                  <c:v>1.9860616922380001</c:v>
                </c:pt>
                <c:pt idx="17434">
                  <c:v>1.9861540794370001</c:v>
                </c:pt>
                <c:pt idx="17435">
                  <c:v>1.9862405061720001</c:v>
                </c:pt>
                <c:pt idx="17436">
                  <c:v>1.986357092857</c:v>
                </c:pt>
                <c:pt idx="17437">
                  <c:v>1.986469268799</c:v>
                </c:pt>
                <c:pt idx="17438">
                  <c:v>1.986541748047</c:v>
                </c:pt>
                <c:pt idx="17439">
                  <c:v>1.9866218566889999</c:v>
                </c:pt>
                <c:pt idx="17440">
                  <c:v>1.986697912216</c:v>
                </c:pt>
                <c:pt idx="17441">
                  <c:v>1.9867759943009999</c:v>
                </c:pt>
                <c:pt idx="17442">
                  <c:v>1.9871176481249999</c:v>
                </c:pt>
                <c:pt idx="17443">
                  <c:v>1.9874160289759999</c:v>
                </c:pt>
                <c:pt idx="17444">
                  <c:v>1.987491130829</c:v>
                </c:pt>
                <c:pt idx="17445">
                  <c:v>1.9875823259350001</c:v>
                </c:pt>
                <c:pt idx="17446">
                  <c:v>1.987675905228</c:v>
                </c:pt>
                <c:pt idx="17447">
                  <c:v>1.9877524375919999</c:v>
                </c:pt>
                <c:pt idx="17448">
                  <c:v>1.9878029823300001</c:v>
                </c:pt>
                <c:pt idx="17449">
                  <c:v>1.9878777265550001</c:v>
                </c:pt>
                <c:pt idx="17450">
                  <c:v>1.98817896843</c:v>
                </c:pt>
                <c:pt idx="17451">
                  <c:v>1.988560438156</c:v>
                </c:pt>
                <c:pt idx="17452">
                  <c:v>1.988885760307</c:v>
                </c:pt>
                <c:pt idx="17453">
                  <c:v>1.9891911745069999</c:v>
                </c:pt>
                <c:pt idx="17454">
                  <c:v>1.9894893169400001</c:v>
                </c:pt>
                <c:pt idx="17455">
                  <c:v>1.9897371530529999</c:v>
                </c:pt>
                <c:pt idx="17456">
                  <c:v>1.9898388385770001</c:v>
                </c:pt>
                <c:pt idx="17457">
                  <c:v>1.989910006523</c:v>
                </c:pt>
                <c:pt idx="17458">
                  <c:v>1.9900341033940001</c:v>
                </c:pt>
                <c:pt idx="17459">
                  <c:v>1.9903631210329999</c:v>
                </c:pt>
                <c:pt idx="17460">
                  <c:v>1.9904757738109999</c:v>
                </c:pt>
                <c:pt idx="17461">
                  <c:v>1.9906001091000001</c:v>
                </c:pt>
                <c:pt idx="17462">
                  <c:v>1.990735054016</c:v>
                </c:pt>
                <c:pt idx="17463">
                  <c:v>1.9908729791640001</c:v>
                </c:pt>
                <c:pt idx="17464">
                  <c:v>1.9909967184070001</c:v>
                </c:pt>
                <c:pt idx="17465">
                  <c:v>1.991211652756</c:v>
                </c:pt>
                <c:pt idx="17466">
                  <c:v>1.9914993047709999</c:v>
                </c:pt>
                <c:pt idx="17467">
                  <c:v>1.991571307182</c:v>
                </c:pt>
                <c:pt idx="17468">
                  <c:v>1.9916208982470001</c:v>
                </c:pt>
                <c:pt idx="17469">
                  <c:v>1.991685032845</c:v>
                </c:pt>
                <c:pt idx="17470">
                  <c:v>1.991733312607</c:v>
                </c:pt>
                <c:pt idx="17471">
                  <c:v>1.9918057918550001</c:v>
                </c:pt>
                <c:pt idx="17472">
                  <c:v>1.9919055700299999</c:v>
                </c:pt>
                <c:pt idx="17473">
                  <c:v>1.992010354996</c:v>
                </c:pt>
                <c:pt idx="17474">
                  <c:v>1.992118000984</c:v>
                </c:pt>
                <c:pt idx="17475">
                  <c:v>1.9922033548360001</c:v>
                </c:pt>
                <c:pt idx="17476">
                  <c:v>1.992526650429</c:v>
                </c:pt>
                <c:pt idx="17477">
                  <c:v>1.9928821325299999</c:v>
                </c:pt>
                <c:pt idx="17478">
                  <c:v>1.993226885796</c:v>
                </c:pt>
                <c:pt idx="17479">
                  <c:v>1.993568062782</c:v>
                </c:pt>
                <c:pt idx="17480">
                  <c:v>1.993675947189</c:v>
                </c:pt>
                <c:pt idx="17481">
                  <c:v>1.9937703609470001</c:v>
                </c:pt>
                <c:pt idx="17482">
                  <c:v>1.9937828779219999</c:v>
                </c:pt>
                <c:pt idx="17483">
                  <c:v>1.993764638901</c:v>
                </c:pt>
                <c:pt idx="17484">
                  <c:v>1.9937293529510001</c:v>
                </c:pt>
                <c:pt idx="17485">
                  <c:v>1.9937188625340001</c:v>
                </c:pt>
                <c:pt idx="17486">
                  <c:v>1.993822216988</c:v>
                </c:pt>
                <c:pt idx="17487">
                  <c:v>1.993912935257</c:v>
                </c:pt>
                <c:pt idx="17488">
                  <c:v>1.994050741196</c:v>
                </c:pt>
                <c:pt idx="17489">
                  <c:v>1.994197368622</c:v>
                </c:pt>
                <c:pt idx="17490">
                  <c:v>1.9943563938140001</c:v>
                </c:pt>
                <c:pt idx="17491">
                  <c:v>1.994693636894</c:v>
                </c:pt>
                <c:pt idx="17492">
                  <c:v>1.994840025902</c:v>
                </c:pt>
                <c:pt idx="17493">
                  <c:v>1.9949605464939999</c:v>
                </c:pt>
                <c:pt idx="17494">
                  <c:v>1.9952048063279999</c:v>
                </c:pt>
                <c:pt idx="17495">
                  <c:v>1.9953651428220001</c:v>
                </c:pt>
                <c:pt idx="17496">
                  <c:v>1.995559334755</c:v>
                </c:pt>
                <c:pt idx="17497">
                  <c:v>1.9959189891819999</c:v>
                </c:pt>
                <c:pt idx="17498">
                  <c:v>1.996040701866</c:v>
                </c:pt>
                <c:pt idx="17499">
                  <c:v>1.9961587190629999</c:v>
                </c:pt>
                <c:pt idx="17500">
                  <c:v>1.99631524086</c:v>
                </c:pt>
                <c:pt idx="17501">
                  <c:v>1.9966641664510001</c:v>
                </c:pt>
                <c:pt idx="17502">
                  <c:v>1.9970525503159999</c:v>
                </c:pt>
                <c:pt idx="17503">
                  <c:v>1.997380018234</c:v>
                </c:pt>
                <c:pt idx="17504">
                  <c:v>1.9974586963650001</c:v>
                </c:pt>
                <c:pt idx="17505">
                  <c:v>1.9975407123569999</c:v>
                </c:pt>
                <c:pt idx="17506">
                  <c:v>1.997619509697</c:v>
                </c:pt>
                <c:pt idx="17507">
                  <c:v>1.9976949691770001</c:v>
                </c:pt>
                <c:pt idx="17508">
                  <c:v>1.9977911710739999</c:v>
                </c:pt>
                <c:pt idx="17509">
                  <c:v>1.9978415966030001</c:v>
                </c:pt>
                <c:pt idx="17510">
                  <c:v>1.997913599014</c:v>
                </c:pt>
                <c:pt idx="17511">
                  <c:v>1.9979926347729999</c:v>
                </c:pt>
                <c:pt idx="17512">
                  <c:v>1.9980705976490001</c:v>
                </c:pt>
                <c:pt idx="17513">
                  <c:v>1.998162984848</c:v>
                </c:pt>
                <c:pt idx="17514">
                  <c:v>1.998242139816</c:v>
                </c:pt>
                <c:pt idx="17515">
                  <c:v>1.9983196258539999</c:v>
                </c:pt>
                <c:pt idx="17516">
                  <c:v>1.998372793198</c:v>
                </c:pt>
                <c:pt idx="17517">
                  <c:v>1.9984499216080001</c:v>
                </c:pt>
                <c:pt idx="17518">
                  <c:v>1.998499393463</c:v>
                </c:pt>
                <c:pt idx="17519">
                  <c:v>1.9985511302950001</c:v>
                </c:pt>
                <c:pt idx="17520">
                  <c:v>1.9986072778699999</c:v>
                </c:pt>
                <c:pt idx="17521">
                  <c:v>1.9986873865129999</c:v>
                </c:pt>
                <c:pt idx="17522">
                  <c:v>1.999059319496</c:v>
                </c:pt>
                <c:pt idx="17523">
                  <c:v>1.9994745254520001</c:v>
                </c:pt>
                <c:pt idx="17524">
                  <c:v>1.9997388124469999</c:v>
                </c:pt>
                <c:pt idx="17525">
                  <c:v>1.9998713731769999</c:v>
                </c:pt>
                <c:pt idx="17526">
                  <c:v>1.999992966652</c:v>
                </c:pt>
                <c:pt idx="17527">
                  <c:v>2.0001215934749998</c:v>
                </c:pt>
                <c:pt idx="17528">
                  <c:v>2.0002112388610001</c:v>
                </c:pt>
                <c:pt idx="17529">
                  <c:v>2.0002586841580001</c:v>
                </c:pt>
                <c:pt idx="17530">
                  <c:v>2.0003092288970001</c:v>
                </c:pt>
                <c:pt idx="17531">
                  <c:v>2.000362634659</c:v>
                </c:pt>
                <c:pt idx="17532">
                  <c:v>2.0004160404209999</c:v>
                </c:pt>
                <c:pt idx="17533">
                  <c:v>2.0004692077640001</c:v>
                </c:pt>
                <c:pt idx="17534">
                  <c:v>2.0005190372469999</c:v>
                </c:pt>
                <c:pt idx="17535">
                  <c:v>2.0005733966829999</c:v>
                </c:pt>
                <c:pt idx="17536">
                  <c:v>2.0006258487699999</c:v>
                </c:pt>
                <c:pt idx="17537">
                  <c:v>2.0007231235499998</c:v>
                </c:pt>
                <c:pt idx="17538">
                  <c:v>2.0008482933040002</c:v>
                </c:pt>
                <c:pt idx="17539">
                  <c:v>2.0010082721710001</c:v>
                </c:pt>
                <c:pt idx="17540">
                  <c:v>2.0011277198789998</c:v>
                </c:pt>
                <c:pt idx="17541">
                  <c:v>2.0014722347260001</c:v>
                </c:pt>
                <c:pt idx="17542">
                  <c:v>2.0017707347870002</c:v>
                </c:pt>
                <c:pt idx="17543">
                  <c:v>2.0020830631259998</c:v>
                </c:pt>
                <c:pt idx="17544">
                  <c:v>2.0022220611570001</c:v>
                </c:pt>
                <c:pt idx="17545">
                  <c:v>2.002424001694</c:v>
                </c:pt>
                <c:pt idx="17546">
                  <c:v>2.0027320384979999</c:v>
                </c:pt>
                <c:pt idx="17547">
                  <c:v>2.0030264854430002</c:v>
                </c:pt>
                <c:pt idx="17548">
                  <c:v>2.0031433105469998</c:v>
                </c:pt>
                <c:pt idx="17549">
                  <c:v>2.0032551288599998</c:v>
                </c:pt>
                <c:pt idx="17550">
                  <c:v>2.0033400058750002</c:v>
                </c:pt>
                <c:pt idx="17551">
                  <c:v>2.0034010410310001</c:v>
                </c:pt>
                <c:pt idx="17552">
                  <c:v>2.0034916400910001</c:v>
                </c:pt>
                <c:pt idx="17553">
                  <c:v>2.0035808086400002</c:v>
                </c:pt>
                <c:pt idx="17554">
                  <c:v>2.00372838974</c:v>
                </c:pt>
                <c:pt idx="17555">
                  <c:v>2.0038390159609998</c:v>
                </c:pt>
                <c:pt idx="17556">
                  <c:v>2.0039155483250002</c:v>
                </c:pt>
                <c:pt idx="17557">
                  <c:v>2.0040271282200002</c:v>
                </c:pt>
                <c:pt idx="17558">
                  <c:v>2.0041174888610001</c:v>
                </c:pt>
                <c:pt idx="17559">
                  <c:v>2.0043401718139999</c:v>
                </c:pt>
                <c:pt idx="17560">
                  <c:v>2.0046014785769999</c:v>
                </c:pt>
                <c:pt idx="17561">
                  <c:v>2.004689216614</c:v>
                </c:pt>
                <c:pt idx="17562">
                  <c:v>2.0047757625579998</c:v>
                </c:pt>
                <c:pt idx="17563">
                  <c:v>2.0048744678500001</c:v>
                </c:pt>
                <c:pt idx="17564">
                  <c:v>2.0049726963040002</c:v>
                </c:pt>
                <c:pt idx="17565">
                  <c:v>2.005069255829</c:v>
                </c:pt>
                <c:pt idx="17566">
                  <c:v>2.0051672458650001</c:v>
                </c:pt>
                <c:pt idx="17567">
                  <c:v>2.0052669048310001</c:v>
                </c:pt>
                <c:pt idx="17568">
                  <c:v>2.0054037570949999</c:v>
                </c:pt>
                <c:pt idx="17569">
                  <c:v>2.0055427551270002</c:v>
                </c:pt>
                <c:pt idx="17570">
                  <c:v>2.0056736469269998</c:v>
                </c:pt>
                <c:pt idx="17571">
                  <c:v>2.005805253983</c:v>
                </c:pt>
                <c:pt idx="17572">
                  <c:v>2.005890846252</c:v>
                </c:pt>
                <c:pt idx="17573">
                  <c:v>2.0059816837310001</c:v>
                </c:pt>
                <c:pt idx="17574">
                  <c:v>2.006077289581</c:v>
                </c:pt>
                <c:pt idx="17575">
                  <c:v>2.0061702728270001</c:v>
                </c:pt>
                <c:pt idx="17576">
                  <c:v>2.006268978119</c:v>
                </c:pt>
                <c:pt idx="17577">
                  <c:v>2.0063712596890002</c:v>
                </c:pt>
                <c:pt idx="17578">
                  <c:v>2.0064718723300001</c:v>
                </c:pt>
                <c:pt idx="17579">
                  <c:v>2.0065705776209999</c:v>
                </c:pt>
                <c:pt idx="17580">
                  <c:v>2.0066642761229998</c:v>
                </c:pt>
                <c:pt idx="17581">
                  <c:v>2.0067589282989999</c:v>
                </c:pt>
                <c:pt idx="17582">
                  <c:v>2.0068390369419999</c:v>
                </c:pt>
                <c:pt idx="17583">
                  <c:v>2.0070774555209998</c:v>
                </c:pt>
                <c:pt idx="17584">
                  <c:v>2.0073797702789999</c:v>
                </c:pt>
                <c:pt idx="17585">
                  <c:v>2.0076770782470001</c:v>
                </c:pt>
                <c:pt idx="17586">
                  <c:v>2.0079288482669999</c:v>
                </c:pt>
                <c:pt idx="17587">
                  <c:v>2.008030414581</c:v>
                </c:pt>
                <c:pt idx="17588">
                  <c:v>2.008187532425</c:v>
                </c:pt>
                <c:pt idx="17589">
                  <c:v>2.0082821846010002</c:v>
                </c:pt>
                <c:pt idx="17590">
                  <c:v>2.008379220963</c:v>
                </c:pt>
                <c:pt idx="17591">
                  <c:v>2.0085968971249999</c:v>
                </c:pt>
                <c:pt idx="17592">
                  <c:v>2.0087714195249999</c:v>
                </c:pt>
                <c:pt idx="17593">
                  <c:v>2.009108304977</c:v>
                </c:pt>
                <c:pt idx="17594">
                  <c:v>2.0092890262599998</c:v>
                </c:pt>
                <c:pt idx="17595">
                  <c:v>2.0095956325530002</c:v>
                </c:pt>
                <c:pt idx="17596">
                  <c:v>2.0097706317899999</c:v>
                </c:pt>
                <c:pt idx="17597">
                  <c:v>2.009882450104</c:v>
                </c:pt>
                <c:pt idx="17598">
                  <c:v>2.0099911689760002</c:v>
                </c:pt>
                <c:pt idx="17599">
                  <c:v>2.0100681781769998</c:v>
                </c:pt>
                <c:pt idx="17600">
                  <c:v>2.0101447105410002</c:v>
                </c:pt>
                <c:pt idx="17601">
                  <c:v>2.0102252960209999</c:v>
                </c:pt>
                <c:pt idx="17602">
                  <c:v>2.010302782059</c:v>
                </c:pt>
                <c:pt idx="17603">
                  <c:v>2.010377883911</c:v>
                </c:pt>
                <c:pt idx="17604">
                  <c:v>2.0104923248289999</c:v>
                </c:pt>
                <c:pt idx="17605">
                  <c:v>2.01060962677</c:v>
                </c:pt>
                <c:pt idx="17606">
                  <c:v>2.0107295513149999</c:v>
                </c:pt>
                <c:pt idx="17607">
                  <c:v>2.010846853256</c:v>
                </c:pt>
                <c:pt idx="17608">
                  <c:v>2.0109579563139999</c:v>
                </c:pt>
                <c:pt idx="17609">
                  <c:v>2.0112056732179999</c:v>
                </c:pt>
                <c:pt idx="17610">
                  <c:v>2.0115449428560002</c:v>
                </c:pt>
                <c:pt idx="17611">
                  <c:v>2.0118532180790001</c:v>
                </c:pt>
                <c:pt idx="17612">
                  <c:v>2.0119826793670001</c:v>
                </c:pt>
                <c:pt idx="17613">
                  <c:v>2.0120577812190001</c:v>
                </c:pt>
                <c:pt idx="17614">
                  <c:v>2.0121047496800002</c:v>
                </c:pt>
                <c:pt idx="17615">
                  <c:v>2.012180805206</c:v>
                </c:pt>
                <c:pt idx="17616">
                  <c:v>2.0122509002690001</c:v>
                </c:pt>
                <c:pt idx="17617">
                  <c:v>2.0122952461239998</c:v>
                </c:pt>
                <c:pt idx="17618">
                  <c:v>2.0124008655550001</c:v>
                </c:pt>
                <c:pt idx="17619">
                  <c:v>2.0127305984500001</c:v>
                </c:pt>
                <c:pt idx="17620">
                  <c:v>2.0128943920140001</c:v>
                </c:pt>
                <c:pt idx="17621">
                  <c:v>2.0132141113280002</c:v>
                </c:pt>
                <c:pt idx="17622">
                  <c:v>2.0134723186489998</c:v>
                </c:pt>
                <c:pt idx="17623">
                  <c:v>2.0136609077449998</c:v>
                </c:pt>
                <c:pt idx="17624">
                  <c:v>2.0139446258540001</c:v>
                </c:pt>
                <c:pt idx="17625">
                  <c:v>2.014308452606</c:v>
                </c:pt>
                <c:pt idx="17626">
                  <c:v>2.0144848823550001</c:v>
                </c:pt>
                <c:pt idx="17627">
                  <c:v>2.0146994590760001</c:v>
                </c:pt>
                <c:pt idx="17628">
                  <c:v>2.014841794968</c:v>
                </c:pt>
                <c:pt idx="17629">
                  <c:v>2.0151586532589998</c:v>
                </c:pt>
                <c:pt idx="17630">
                  <c:v>2.015235900879</c:v>
                </c:pt>
                <c:pt idx="17631">
                  <c:v>2.0154607295989999</c:v>
                </c:pt>
                <c:pt idx="17632">
                  <c:v>2.015546560287</c:v>
                </c:pt>
                <c:pt idx="17633">
                  <c:v>2.0156280994419999</c:v>
                </c:pt>
                <c:pt idx="17634">
                  <c:v>2.015722751617</c:v>
                </c:pt>
                <c:pt idx="17635">
                  <c:v>2.0158112049099999</c:v>
                </c:pt>
                <c:pt idx="17636">
                  <c:v>2.0159008502960001</c:v>
                </c:pt>
                <c:pt idx="17637">
                  <c:v>2.0159997940059999</c:v>
                </c:pt>
                <c:pt idx="17638">
                  <c:v>2.0160491466520001</c:v>
                </c:pt>
                <c:pt idx="17639">
                  <c:v>2.0161025524139999</c:v>
                </c:pt>
                <c:pt idx="17640">
                  <c:v>2.0161528587339999</c:v>
                </c:pt>
                <c:pt idx="17641">
                  <c:v>2.016258001328</c:v>
                </c:pt>
                <c:pt idx="17642">
                  <c:v>2.0163605213169999</c:v>
                </c:pt>
                <c:pt idx="17643">
                  <c:v>2.0164525508879998</c:v>
                </c:pt>
                <c:pt idx="17644">
                  <c:v>2.0165779590609998</c:v>
                </c:pt>
                <c:pt idx="17645">
                  <c:v>2.016758441925</c:v>
                </c:pt>
                <c:pt idx="17646">
                  <c:v>2.016979932785</c:v>
                </c:pt>
                <c:pt idx="17647">
                  <c:v>2.0172238349909999</c:v>
                </c:pt>
                <c:pt idx="17648">
                  <c:v>2.0173227787019998</c:v>
                </c:pt>
                <c:pt idx="17649">
                  <c:v>2.0174205303189998</c:v>
                </c:pt>
                <c:pt idx="17650">
                  <c:v>2.0174911022190001</c:v>
                </c:pt>
                <c:pt idx="17651">
                  <c:v>2.017585277557</c:v>
                </c:pt>
                <c:pt idx="17652">
                  <c:v>2.017656564713</c:v>
                </c:pt>
                <c:pt idx="17653">
                  <c:v>2.0177571773529999</c:v>
                </c:pt>
                <c:pt idx="17654">
                  <c:v>2.0178332328800002</c:v>
                </c:pt>
                <c:pt idx="17655">
                  <c:v>2.0179622173310001</c:v>
                </c:pt>
                <c:pt idx="17656">
                  <c:v>2.0180399417879999</c:v>
                </c:pt>
                <c:pt idx="17657">
                  <c:v>2.0183320045470001</c:v>
                </c:pt>
                <c:pt idx="17658">
                  <c:v>2.0186827182770002</c:v>
                </c:pt>
                <c:pt idx="17659">
                  <c:v>2.0188665390009999</c:v>
                </c:pt>
                <c:pt idx="17660">
                  <c:v>2.0190732479100002</c:v>
                </c:pt>
                <c:pt idx="17661">
                  <c:v>2.0191571712490002</c:v>
                </c:pt>
                <c:pt idx="17662">
                  <c:v>2.0192458629610002</c:v>
                </c:pt>
                <c:pt idx="17663">
                  <c:v>2.0193357467649999</c:v>
                </c:pt>
                <c:pt idx="17664">
                  <c:v>2.0194523334499999</c:v>
                </c:pt>
                <c:pt idx="17665">
                  <c:v>2.0198090076450002</c:v>
                </c:pt>
                <c:pt idx="17666">
                  <c:v>2.0201125144960002</c:v>
                </c:pt>
                <c:pt idx="17667">
                  <c:v>2.0204455852510002</c:v>
                </c:pt>
                <c:pt idx="17668">
                  <c:v>2.0207006931299998</c:v>
                </c:pt>
                <c:pt idx="17669">
                  <c:v>2.020778179169</c:v>
                </c:pt>
                <c:pt idx="17670">
                  <c:v>2.0208518505100002</c:v>
                </c:pt>
                <c:pt idx="17671">
                  <c:v>2.0209338665010002</c:v>
                </c:pt>
                <c:pt idx="17672">
                  <c:v>2.0210137367250001</c:v>
                </c:pt>
                <c:pt idx="17673">
                  <c:v>2.0213422775269998</c:v>
                </c:pt>
                <c:pt idx="17674">
                  <c:v>2.0214290618900002</c:v>
                </c:pt>
                <c:pt idx="17675">
                  <c:v>2.0215201377869998</c:v>
                </c:pt>
                <c:pt idx="17676">
                  <c:v>2.0216143131259998</c:v>
                </c:pt>
                <c:pt idx="17677">
                  <c:v>2.021713018417</c:v>
                </c:pt>
                <c:pt idx="17678">
                  <c:v>2.0218503475189999</c:v>
                </c:pt>
                <c:pt idx="17679">
                  <c:v>2.0222203731540001</c:v>
                </c:pt>
                <c:pt idx="17680">
                  <c:v>2.0225646495820002</c:v>
                </c:pt>
                <c:pt idx="17681">
                  <c:v>2.0228877067569999</c:v>
                </c:pt>
                <c:pt idx="17682">
                  <c:v>2.0232124328609999</c:v>
                </c:pt>
                <c:pt idx="17683">
                  <c:v>2.023362398148</c:v>
                </c:pt>
                <c:pt idx="17684">
                  <c:v>2.023452997208</c:v>
                </c:pt>
                <c:pt idx="17685">
                  <c:v>2.0236110687259998</c:v>
                </c:pt>
                <c:pt idx="17686">
                  <c:v>2.0237154960630002</c:v>
                </c:pt>
                <c:pt idx="17687">
                  <c:v>2.023826599121</c:v>
                </c:pt>
                <c:pt idx="17688">
                  <c:v>2.0238802433009999</c:v>
                </c:pt>
                <c:pt idx="17689">
                  <c:v>2.023981571198</c:v>
                </c:pt>
                <c:pt idx="17690">
                  <c:v>2.024070501328</c:v>
                </c:pt>
                <c:pt idx="17691">
                  <c:v>2.0241522788999999</c:v>
                </c:pt>
                <c:pt idx="17692">
                  <c:v>2.024225950241</c:v>
                </c:pt>
                <c:pt idx="17693">
                  <c:v>2.0243613719939999</c:v>
                </c:pt>
                <c:pt idx="17694">
                  <c:v>2.0246329307559998</c:v>
                </c:pt>
                <c:pt idx="17695">
                  <c:v>2.0247876644130001</c:v>
                </c:pt>
                <c:pt idx="17696">
                  <c:v>2.0250549316409998</c:v>
                </c:pt>
                <c:pt idx="17697">
                  <c:v>2.0253231525420001</c:v>
                </c:pt>
                <c:pt idx="17698">
                  <c:v>2.0256271362299998</c:v>
                </c:pt>
                <c:pt idx="17699">
                  <c:v>2.0258605480190002</c:v>
                </c:pt>
                <c:pt idx="17700">
                  <c:v>2.0262444019319998</c:v>
                </c:pt>
                <c:pt idx="17701">
                  <c:v>2.026449203491</c:v>
                </c:pt>
                <c:pt idx="17702">
                  <c:v>2.0265583991999998</c:v>
                </c:pt>
                <c:pt idx="17703">
                  <c:v>2.0266342163090001</c:v>
                </c:pt>
                <c:pt idx="17704">
                  <c:v>2.0267965793610001</c:v>
                </c:pt>
                <c:pt idx="17705">
                  <c:v>2.027082204819</c:v>
                </c:pt>
                <c:pt idx="17706">
                  <c:v>2.0272924900049998</c:v>
                </c:pt>
                <c:pt idx="17707">
                  <c:v>2.027402877808</c:v>
                </c:pt>
                <c:pt idx="17708">
                  <c:v>2.0274736881259998</c:v>
                </c:pt>
                <c:pt idx="17709">
                  <c:v>2.0275423526759999</c:v>
                </c:pt>
                <c:pt idx="17710">
                  <c:v>2.027594804764</c:v>
                </c:pt>
                <c:pt idx="17711">
                  <c:v>2.0276725292209998</c:v>
                </c:pt>
                <c:pt idx="17712">
                  <c:v>2.0277559757230001</c:v>
                </c:pt>
                <c:pt idx="17713">
                  <c:v>2.0278978347779999</c:v>
                </c:pt>
                <c:pt idx="17714">
                  <c:v>2.0282294750209999</c:v>
                </c:pt>
                <c:pt idx="17715">
                  <c:v>2.028325796127</c:v>
                </c:pt>
                <c:pt idx="17716">
                  <c:v>2.0284261703489999</c:v>
                </c:pt>
                <c:pt idx="17717">
                  <c:v>2.0284769535059999</c:v>
                </c:pt>
                <c:pt idx="17718">
                  <c:v>2.0285866260529999</c:v>
                </c:pt>
                <c:pt idx="17719">
                  <c:v>2.0286965370179999</c:v>
                </c:pt>
                <c:pt idx="17720">
                  <c:v>2.0287954807280002</c:v>
                </c:pt>
                <c:pt idx="17721">
                  <c:v>2.0288460254670002</c:v>
                </c:pt>
                <c:pt idx="17722">
                  <c:v>2.02889418602</c:v>
                </c:pt>
                <c:pt idx="17723">
                  <c:v>2.0289478301999999</c:v>
                </c:pt>
                <c:pt idx="17724">
                  <c:v>2.0290517807009998</c:v>
                </c:pt>
                <c:pt idx="17725">
                  <c:v>2.0291013717649999</c:v>
                </c:pt>
                <c:pt idx="17726">
                  <c:v>2.0291550159449998</c:v>
                </c:pt>
                <c:pt idx="17727">
                  <c:v>2.0292091369629999</c:v>
                </c:pt>
                <c:pt idx="17728">
                  <c:v>2.0292651653289999</c:v>
                </c:pt>
                <c:pt idx="17729">
                  <c:v>2.0293223857879998</c:v>
                </c:pt>
                <c:pt idx="17730">
                  <c:v>2.029377222061</c:v>
                </c:pt>
                <c:pt idx="17731">
                  <c:v>2.029434919357</c:v>
                </c:pt>
                <c:pt idx="17732">
                  <c:v>2.0294880866999998</c:v>
                </c:pt>
                <c:pt idx="17733">
                  <c:v>2.0295433998110002</c:v>
                </c:pt>
                <c:pt idx="17734">
                  <c:v>2.0295960903169998</c:v>
                </c:pt>
                <c:pt idx="17735">
                  <c:v>2.0296514034270001</c:v>
                </c:pt>
                <c:pt idx="17736">
                  <c:v>2.0296998023990001</c:v>
                </c:pt>
                <c:pt idx="17737">
                  <c:v>2.0297932624819999</c:v>
                </c:pt>
                <c:pt idx="17738">
                  <c:v>2.029867172241</c:v>
                </c:pt>
                <c:pt idx="17739">
                  <c:v>2.0299372673030001</c:v>
                </c:pt>
                <c:pt idx="17740">
                  <c:v>2.0300052165990001</c:v>
                </c:pt>
                <c:pt idx="17741">
                  <c:v>2.0300567150119999</c:v>
                </c:pt>
                <c:pt idx="17742">
                  <c:v>2.0302937030789998</c:v>
                </c:pt>
                <c:pt idx="17743">
                  <c:v>2.0303645133970001</c:v>
                </c:pt>
                <c:pt idx="17744">
                  <c:v>2.0304555892940002</c:v>
                </c:pt>
                <c:pt idx="17745">
                  <c:v>2.030523061752</c:v>
                </c:pt>
                <c:pt idx="17746">
                  <c:v>2.0305948257450002</c:v>
                </c:pt>
                <c:pt idx="17747">
                  <c:v>2.0306370258330002</c:v>
                </c:pt>
                <c:pt idx="17748">
                  <c:v>2.030705690384</c:v>
                </c:pt>
                <c:pt idx="17749">
                  <c:v>2.0307815074920001</c:v>
                </c:pt>
                <c:pt idx="17750">
                  <c:v>2.0308859348300001</c:v>
                </c:pt>
                <c:pt idx="17751">
                  <c:v>2.031038999557</c:v>
                </c:pt>
                <c:pt idx="17752">
                  <c:v>2.0312521457670001</c:v>
                </c:pt>
                <c:pt idx="17753">
                  <c:v>2.0314338207240001</c:v>
                </c:pt>
                <c:pt idx="17754">
                  <c:v>2.0315170288090001</c:v>
                </c:pt>
                <c:pt idx="17755">
                  <c:v>2.031598806381</c:v>
                </c:pt>
                <c:pt idx="17756">
                  <c:v>2.0317599773409998</c:v>
                </c:pt>
                <c:pt idx="17757">
                  <c:v>2.0319635868070001</c:v>
                </c:pt>
                <c:pt idx="17758">
                  <c:v>2.0320832729339999</c:v>
                </c:pt>
                <c:pt idx="17759">
                  <c:v>2.032414913177</c:v>
                </c:pt>
                <c:pt idx="17760">
                  <c:v>2.0326900482179999</c:v>
                </c:pt>
                <c:pt idx="17761">
                  <c:v>2.0328042507170001</c:v>
                </c:pt>
                <c:pt idx="17762">
                  <c:v>2.0329234600069999</c:v>
                </c:pt>
                <c:pt idx="17763">
                  <c:v>2.0331201553340001</c:v>
                </c:pt>
                <c:pt idx="17764">
                  <c:v>2.0332479476929999</c:v>
                </c:pt>
                <c:pt idx="17765">
                  <c:v>2.0333504676819998</c:v>
                </c:pt>
                <c:pt idx="17766">
                  <c:v>2.0334496498110002</c:v>
                </c:pt>
                <c:pt idx="17767">
                  <c:v>2.033551931381</c:v>
                </c:pt>
                <c:pt idx="17768">
                  <c:v>2.033644676208</c:v>
                </c:pt>
                <c:pt idx="17769">
                  <c:v>2.0337393283840002</c:v>
                </c:pt>
                <c:pt idx="17770">
                  <c:v>2.0338737964629998</c:v>
                </c:pt>
                <c:pt idx="17771">
                  <c:v>2.034188270569</c:v>
                </c:pt>
                <c:pt idx="17772">
                  <c:v>2.0345013141630002</c:v>
                </c:pt>
                <c:pt idx="17773">
                  <c:v>2.0346271991729998</c:v>
                </c:pt>
                <c:pt idx="17774">
                  <c:v>2.0346870422359999</c:v>
                </c:pt>
                <c:pt idx="17775">
                  <c:v>2.0347599983219999</c:v>
                </c:pt>
                <c:pt idx="17776">
                  <c:v>2.034833431244</c:v>
                </c:pt>
                <c:pt idx="17777">
                  <c:v>2.0349161624910002</c:v>
                </c:pt>
                <c:pt idx="17778">
                  <c:v>2.0350024700159999</c:v>
                </c:pt>
                <c:pt idx="17779">
                  <c:v>2.0350906848910002</c:v>
                </c:pt>
                <c:pt idx="17780">
                  <c:v>2.0351855754849999</c:v>
                </c:pt>
                <c:pt idx="17781">
                  <c:v>2.035279989243</c:v>
                </c:pt>
                <c:pt idx="17782">
                  <c:v>2.035363912582</c:v>
                </c:pt>
                <c:pt idx="17783">
                  <c:v>2.0354390144350001</c:v>
                </c:pt>
                <c:pt idx="17784">
                  <c:v>2.0355098247529999</c:v>
                </c:pt>
                <c:pt idx="17785">
                  <c:v>2.035569667816</c:v>
                </c:pt>
                <c:pt idx="17786">
                  <c:v>2.0356276035310001</c:v>
                </c:pt>
                <c:pt idx="17787">
                  <c:v>2.0356771945949999</c:v>
                </c:pt>
                <c:pt idx="17788">
                  <c:v>2.0357637405400002</c:v>
                </c:pt>
                <c:pt idx="17789">
                  <c:v>2.0358390808109998</c:v>
                </c:pt>
                <c:pt idx="17790">
                  <c:v>2.0359098911290001</c:v>
                </c:pt>
                <c:pt idx="17791">
                  <c:v>2.0360991954799998</c:v>
                </c:pt>
                <c:pt idx="17792">
                  <c:v>2.0363771915440001</c:v>
                </c:pt>
                <c:pt idx="17793">
                  <c:v>2.0364866256709999</c:v>
                </c:pt>
                <c:pt idx="17794">
                  <c:v>2.0366234779360002</c:v>
                </c:pt>
                <c:pt idx="17795">
                  <c:v>2.0367786884310002</c:v>
                </c:pt>
                <c:pt idx="17796">
                  <c:v>2.0369591712949999</c:v>
                </c:pt>
                <c:pt idx="17797">
                  <c:v>2.0371065139770002</c:v>
                </c:pt>
                <c:pt idx="17798">
                  <c:v>2.0373575687410002</c:v>
                </c:pt>
                <c:pt idx="17799">
                  <c:v>2.0375306606289998</c:v>
                </c:pt>
                <c:pt idx="17800">
                  <c:v>2.0378649234770001</c:v>
                </c:pt>
                <c:pt idx="17801">
                  <c:v>2.038061618805</c:v>
                </c:pt>
                <c:pt idx="17802">
                  <c:v>2.0383183956150002</c:v>
                </c:pt>
                <c:pt idx="17803">
                  <c:v>2.0384182929989998</c:v>
                </c:pt>
                <c:pt idx="17804">
                  <c:v>2.0384879112240002</c:v>
                </c:pt>
                <c:pt idx="17805">
                  <c:v>2.0388147830959999</c:v>
                </c:pt>
                <c:pt idx="17806">
                  <c:v>2.0389220714570002</c:v>
                </c:pt>
                <c:pt idx="17807">
                  <c:v>2.0389974117279999</c:v>
                </c:pt>
                <c:pt idx="17808">
                  <c:v>2.039074897766</c:v>
                </c:pt>
                <c:pt idx="17809">
                  <c:v>2.0391573905940001</c:v>
                </c:pt>
                <c:pt idx="17810">
                  <c:v>2.0392966270450001</c:v>
                </c:pt>
                <c:pt idx="17811">
                  <c:v>2.0396075248719998</c:v>
                </c:pt>
                <c:pt idx="17812">
                  <c:v>2.0397834777830002</c:v>
                </c:pt>
                <c:pt idx="17813">
                  <c:v>2.0398967266080001</c:v>
                </c:pt>
                <c:pt idx="17814">
                  <c:v>2.0400056838989999</c:v>
                </c:pt>
                <c:pt idx="17815">
                  <c:v>2.040147542953</c:v>
                </c:pt>
                <c:pt idx="17816">
                  <c:v>2.0403265953059999</c:v>
                </c:pt>
                <c:pt idx="17817">
                  <c:v>2.0404465198519999</c:v>
                </c:pt>
                <c:pt idx="17818">
                  <c:v>2.0405242443080001</c:v>
                </c:pt>
                <c:pt idx="17819">
                  <c:v>2.0406010150910001</c:v>
                </c:pt>
                <c:pt idx="17820">
                  <c:v>2.0409243106839998</c:v>
                </c:pt>
                <c:pt idx="17821">
                  <c:v>2.041188001633</c:v>
                </c:pt>
                <c:pt idx="17822">
                  <c:v>2.041401147842</c:v>
                </c:pt>
                <c:pt idx="17823">
                  <c:v>2.0416383743290001</c:v>
                </c:pt>
                <c:pt idx="17824">
                  <c:v>2.0417709350590001</c:v>
                </c:pt>
                <c:pt idx="17825">
                  <c:v>2.0419828891749998</c:v>
                </c:pt>
                <c:pt idx="17826">
                  <c:v>2.0420644283290001</c:v>
                </c:pt>
                <c:pt idx="17827">
                  <c:v>2.0423703193659999</c:v>
                </c:pt>
                <c:pt idx="17828">
                  <c:v>2.0427079200740001</c:v>
                </c:pt>
                <c:pt idx="17829">
                  <c:v>2.0429382324219998</c:v>
                </c:pt>
                <c:pt idx="17830">
                  <c:v>2.0432093143459999</c:v>
                </c:pt>
                <c:pt idx="17831">
                  <c:v>2.0434679985050002</c:v>
                </c:pt>
                <c:pt idx="17832">
                  <c:v>2.0436921119689999</c:v>
                </c:pt>
                <c:pt idx="17833">
                  <c:v>2.0438027381900001</c:v>
                </c:pt>
                <c:pt idx="17834">
                  <c:v>2.0439076423650002</c:v>
                </c:pt>
                <c:pt idx="17835">
                  <c:v>2.0442266464230001</c:v>
                </c:pt>
                <c:pt idx="17836">
                  <c:v>2.0444996356959999</c:v>
                </c:pt>
                <c:pt idx="17837">
                  <c:v>2.0445928573610002</c:v>
                </c:pt>
                <c:pt idx="17838">
                  <c:v>2.0446929931639999</c:v>
                </c:pt>
                <c:pt idx="17839">
                  <c:v>2.0449900627140001</c:v>
                </c:pt>
                <c:pt idx="17840">
                  <c:v>2.0452644824980002</c:v>
                </c:pt>
                <c:pt idx="17841">
                  <c:v>2.0455889701840002</c:v>
                </c:pt>
                <c:pt idx="17842">
                  <c:v>2.0457656383509999</c:v>
                </c:pt>
                <c:pt idx="17843">
                  <c:v>2.0458836555479998</c:v>
                </c:pt>
                <c:pt idx="17844">
                  <c:v>2.045999526978</c:v>
                </c:pt>
                <c:pt idx="17845">
                  <c:v>2.046184539795</c:v>
                </c:pt>
                <c:pt idx="17846">
                  <c:v>2.0465371608730001</c:v>
                </c:pt>
                <c:pt idx="17847">
                  <c:v>2.0467343330380001</c:v>
                </c:pt>
                <c:pt idx="17848">
                  <c:v>2.0468456745150001</c:v>
                </c:pt>
                <c:pt idx="17849">
                  <c:v>2.0469748973850002</c:v>
                </c:pt>
                <c:pt idx="17850">
                  <c:v>2.047235965729</c:v>
                </c:pt>
                <c:pt idx="17851">
                  <c:v>2.047422409058</c:v>
                </c:pt>
                <c:pt idx="17852">
                  <c:v>2.0477507114410001</c:v>
                </c:pt>
                <c:pt idx="17853">
                  <c:v>2.0480749607090001</c:v>
                </c:pt>
                <c:pt idx="17854">
                  <c:v>2.048238754272</c:v>
                </c:pt>
                <c:pt idx="17855">
                  <c:v>2.0484366416930002</c:v>
                </c:pt>
                <c:pt idx="17856">
                  <c:v>2.0486738681790002</c:v>
                </c:pt>
                <c:pt idx="17857">
                  <c:v>2.0489149093629999</c:v>
                </c:pt>
                <c:pt idx="17858">
                  <c:v>2.0492246150970002</c:v>
                </c:pt>
                <c:pt idx="17859">
                  <c:v>2.049440145493</c:v>
                </c:pt>
                <c:pt idx="17860">
                  <c:v>2.0495505332950001</c:v>
                </c:pt>
                <c:pt idx="17861">
                  <c:v>2.0496590137480002</c:v>
                </c:pt>
                <c:pt idx="17862">
                  <c:v>2.0497362613679999</c:v>
                </c:pt>
                <c:pt idx="17863">
                  <c:v>2.049813270569</c:v>
                </c:pt>
                <c:pt idx="17864">
                  <c:v>2.0498819351200002</c:v>
                </c:pt>
                <c:pt idx="17865">
                  <c:v>2.0499596595759999</c:v>
                </c:pt>
                <c:pt idx="17866">
                  <c:v>2.0500702857970001</c:v>
                </c:pt>
                <c:pt idx="17867">
                  <c:v>2.0501375198359999</c:v>
                </c:pt>
                <c:pt idx="17868">
                  <c:v>2.0502133369450002</c:v>
                </c:pt>
                <c:pt idx="17869">
                  <c:v>2.0503518581389999</c:v>
                </c:pt>
                <c:pt idx="17870">
                  <c:v>2.0504894256589998</c:v>
                </c:pt>
                <c:pt idx="17871">
                  <c:v>2.0506603717799998</c:v>
                </c:pt>
                <c:pt idx="17872">
                  <c:v>2.0508031845089998</c:v>
                </c:pt>
                <c:pt idx="17873">
                  <c:v>2.0509977340700001</c:v>
                </c:pt>
                <c:pt idx="17874">
                  <c:v>2.0513753890989999</c:v>
                </c:pt>
                <c:pt idx="17875">
                  <c:v>2.0516612529749998</c:v>
                </c:pt>
                <c:pt idx="17876">
                  <c:v>2.0519390106199999</c:v>
                </c:pt>
                <c:pt idx="17877">
                  <c:v>2.052233695984</c:v>
                </c:pt>
                <c:pt idx="17878">
                  <c:v>2.0525224208830002</c:v>
                </c:pt>
                <c:pt idx="17879">
                  <c:v>2.052635192871</c:v>
                </c:pt>
                <c:pt idx="17880">
                  <c:v>2.0527682304380002</c:v>
                </c:pt>
                <c:pt idx="17881">
                  <c:v>2.0528416633609998</c:v>
                </c:pt>
                <c:pt idx="17882">
                  <c:v>2.0530090332030002</c:v>
                </c:pt>
                <c:pt idx="17883">
                  <c:v>2.0533616542819999</c:v>
                </c:pt>
                <c:pt idx="17884">
                  <c:v>2.0534837245939999</c:v>
                </c:pt>
                <c:pt idx="17885">
                  <c:v>2.0535533428189998</c:v>
                </c:pt>
                <c:pt idx="17886">
                  <c:v>2.0536198616029999</c:v>
                </c:pt>
                <c:pt idx="17887">
                  <c:v>2.0537145137790001</c:v>
                </c:pt>
                <c:pt idx="17888">
                  <c:v>2.0538115501399998</c:v>
                </c:pt>
                <c:pt idx="17889">
                  <c:v>2.0539100170140001</c:v>
                </c:pt>
                <c:pt idx="17890">
                  <c:v>2.0539808273319999</c:v>
                </c:pt>
                <c:pt idx="17891">
                  <c:v>2.0540943145749999</c:v>
                </c:pt>
                <c:pt idx="17892">
                  <c:v>2.0541656017299998</c:v>
                </c:pt>
                <c:pt idx="17893">
                  <c:v>2.0542430877690001</c:v>
                </c:pt>
                <c:pt idx="17894">
                  <c:v>2.054316043854</c:v>
                </c:pt>
                <c:pt idx="17895">
                  <c:v>2.0546326637269998</c:v>
                </c:pt>
                <c:pt idx="17896">
                  <c:v>2.054976940155</c:v>
                </c:pt>
                <c:pt idx="17897">
                  <c:v>2.0550591945650001</c:v>
                </c:pt>
                <c:pt idx="17898">
                  <c:v>2.0551505088809998</c:v>
                </c:pt>
                <c:pt idx="17899">
                  <c:v>2.0552446842190002</c:v>
                </c:pt>
                <c:pt idx="17900">
                  <c:v>2.0553367137910001</c:v>
                </c:pt>
                <c:pt idx="17901">
                  <c:v>2.0554387569429999</c:v>
                </c:pt>
                <c:pt idx="17902">
                  <c:v>2.055547237396</c:v>
                </c:pt>
                <c:pt idx="17903">
                  <c:v>2.055651903152</c:v>
                </c:pt>
                <c:pt idx="17904">
                  <c:v>2.0557587146760001</c:v>
                </c:pt>
                <c:pt idx="17905">
                  <c:v>2.0558609962459999</c:v>
                </c:pt>
                <c:pt idx="17906">
                  <c:v>2.0559914112089999</c:v>
                </c:pt>
                <c:pt idx="17907">
                  <c:v>2.056166410446</c:v>
                </c:pt>
                <c:pt idx="17908">
                  <c:v>2.056457519531</c:v>
                </c:pt>
                <c:pt idx="17909">
                  <c:v>2.0567829608919999</c:v>
                </c:pt>
                <c:pt idx="17910">
                  <c:v>2.0569636821750001</c:v>
                </c:pt>
                <c:pt idx="17911">
                  <c:v>2.057188034058</c:v>
                </c:pt>
                <c:pt idx="17912">
                  <c:v>2.05725979805</c:v>
                </c:pt>
                <c:pt idx="17913">
                  <c:v>2.0573291778559999</c:v>
                </c:pt>
                <c:pt idx="17914">
                  <c:v>2.057374715805</c:v>
                </c:pt>
                <c:pt idx="17915">
                  <c:v>2.0574476718899999</c:v>
                </c:pt>
                <c:pt idx="17916">
                  <c:v>2.0575592517849999</c:v>
                </c:pt>
                <c:pt idx="17917">
                  <c:v>2.0577540397640002</c:v>
                </c:pt>
                <c:pt idx="17918">
                  <c:v>2.0580294132230001</c:v>
                </c:pt>
                <c:pt idx="17919">
                  <c:v>2.0582091808320002</c:v>
                </c:pt>
                <c:pt idx="17920">
                  <c:v>2.0585696697240001</c:v>
                </c:pt>
                <c:pt idx="17921">
                  <c:v>2.058645963669</c:v>
                </c:pt>
                <c:pt idx="17922">
                  <c:v>2.0587308406829998</c:v>
                </c:pt>
                <c:pt idx="17923">
                  <c:v>2.0587763786319999</c:v>
                </c:pt>
                <c:pt idx="17924">
                  <c:v>2.0588669776919999</c:v>
                </c:pt>
                <c:pt idx="17925">
                  <c:v>2.0589551925660001</c:v>
                </c:pt>
                <c:pt idx="17926">
                  <c:v>2.0590374469760002</c:v>
                </c:pt>
                <c:pt idx="17927">
                  <c:v>2.0591197013849998</c:v>
                </c:pt>
                <c:pt idx="17928">
                  <c:v>2.059221506119</c:v>
                </c:pt>
                <c:pt idx="17929">
                  <c:v>2.0592978000639999</c:v>
                </c:pt>
                <c:pt idx="17930">
                  <c:v>2.0593297481540001</c:v>
                </c:pt>
                <c:pt idx="17931">
                  <c:v>2.0593078136440002</c:v>
                </c:pt>
                <c:pt idx="17932">
                  <c:v>2.0592811107640001</c:v>
                </c:pt>
                <c:pt idx="17933">
                  <c:v>2.0592675209050002</c:v>
                </c:pt>
                <c:pt idx="17934">
                  <c:v>2.0593259334559999</c:v>
                </c:pt>
                <c:pt idx="17935">
                  <c:v>2.0593841075900001</c:v>
                </c:pt>
                <c:pt idx="17936">
                  <c:v>2.0594615936279999</c:v>
                </c:pt>
                <c:pt idx="17937">
                  <c:v>2.0595381259919998</c:v>
                </c:pt>
                <c:pt idx="17938">
                  <c:v>2.0596463680269999</c:v>
                </c:pt>
                <c:pt idx="17939">
                  <c:v>2.059917449951</c:v>
                </c:pt>
                <c:pt idx="17940">
                  <c:v>2.0602228641510001</c:v>
                </c:pt>
                <c:pt idx="17941">
                  <c:v>2.0605177879330001</c:v>
                </c:pt>
                <c:pt idx="17942">
                  <c:v>2.0607342720030002</c:v>
                </c:pt>
                <c:pt idx="17943">
                  <c:v>2.0608332157140001</c:v>
                </c:pt>
                <c:pt idx="17944">
                  <c:v>2.0609543323519999</c:v>
                </c:pt>
                <c:pt idx="17945">
                  <c:v>2.061043977737</c:v>
                </c:pt>
                <c:pt idx="17946">
                  <c:v>2.0611639022829999</c:v>
                </c:pt>
                <c:pt idx="17947">
                  <c:v>2.0612893104549999</c:v>
                </c:pt>
                <c:pt idx="17948">
                  <c:v>2.0613825321200001</c:v>
                </c:pt>
                <c:pt idx="17949">
                  <c:v>2.0615115165710001</c:v>
                </c:pt>
                <c:pt idx="17950">
                  <c:v>2.0616433620449999</c:v>
                </c:pt>
                <c:pt idx="17951">
                  <c:v>2.0618231296539999</c:v>
                </c:pt>
                <c:pt idx="17952">
                  <c:v>2.0621962547299999</c:v>
                </c:pt>
                <c:pt idx="17953">
                  <c:v>2.0624744892120002</c:v>
                </c:pt>
                <c:pt idx="17954">
                  <c:v>2.0625619888309998</c:v>
                </c:pt>
                <c:pt idx="17955">
                  <c:v>2.0626423358919999</c:v>
                </c:pt>
                <c:pt idx="17956">
                  <c:v>2.0629913806919999</c:v>
                </c:pt>
                <c:pt idx="17957">
                  <c:v>2.0631842613220002</c:v>
                </c:pt>
                <c:pt idx="17958">
                  <c:v>2.0632596015929998</c:v>
                </c:pt>
                <c:pt idx="17959">
                  <c:v>2.0633392333980001</c:v>
                </c:pt>
                <c:pt idx="17960">
                  <c:v>2.0633873939509999</c:v>
                </c:pt>
                <c:pt idx="17961">
                  <c:v>2.0634264945980001</c:v>
                </c:pt>
                <c:pt idx="17962">
                  <c:v>2.0634303092959998</c:v>
                </c:pt>
                <c:pt idx="17963">
                  <c:v>2.0634002685550001</c:v>
                </c:pt>
                <c:pt idx="17964">
                  <c:v>2.063361406326</c:v>
                </c:pt>
                <c:pt idx="17965">
                  <c:v>2.0633218288420001</c:v>
                </c:pt>
                <c:pt idx="17966">
                  <c:v>2.0632827281949999</c:v>
                </c:pt>
                <c:pt idx="17967">
                  <c:v>2.0632810592649999</c:v>
                </c:pt>
                <c:pt idx="17968">
                  <c:v>2.0633096694950002</c:v>
                </c:pt>
                <c:pt idx="17969">
                  <c:v>2.0633482933040002</c:v>
                </c:pt>
                <c:pt idx="17970">
                  <c:v>2.0633893013</c:v>
                </c:pt>
                <c:pt idx="17971">
                  <c:v>2.0634334087370001</c:v>
                </c:pt>
                <c:pt idx="17972">
                  <c:v>2.0634789466860002</c:v>
                </c:pt>
                <c:pt idx="17973">
                  <c:v>2.0635263919829998</c:v>
                </c:pt>
                <c:pt idx="17974">
                  <c:v>2.063574075699</c:v>
                </c:pt>
                <c:pt idx="17975">
                  <c:v>2.063509702682</c:v>
                </c:pt>
                <c:pt idx="17976">
                  <c:v>2.0634057521820002</c:v>
                </c:pt>
                <c:pt idx="17977">
                  <c:v>2.0633373260500001</c:v>
                </c:pt>
                <c:pt idx="17978">
                  <c:v>2.063270568848</c:v>
                </c:pt>
                <c:pt idx="17979">
                  <c:v>2.063314437866</c:v>
                </c:pt>
                <c:pt idx="17980">
                  <c:v>2.0634231567380001</c:v>
                </c:pt>
                <c:pt idx="17981">
                  <c:v>2.0635921955110001</c:v>
                </c:pt>
                <c:pt idx="17982">
                  <c:v>2.0638718605039998</c:v>
                </c:pt>
                <c:pt idx="17983">
                  <c:v>2.0640130043029998</c:v>
                </c:pt>
                <c:pt idx="17984">
                  <c:v>2.0641109943389999</c:v>
                </c:pt>
                <c:pt idx="17985">
                  <c:v>2.0642170906069999</c:v>
                </c:pt>
                <c:pt idx="17986">
                  <c:v>2.0643279552460001</c:v>
                </c:pt>
                <c:pt idx="17987">
                  <c:v>2.0643827915189998</c:v>
                </c:pt>
                <c:pt idx="17988">
                  <c:v>2.0644502639770002</c:v>
                </c:pt>
                <c:pt idx="17989">
                  <c:v>2.0645208358759999</c:v>
                </c:pt>
                <c:pt idx="17990">
                  <c:v>2.064602851868</c:v>
                </c:pt>
                <c:pt idx="17991">
                  <c:v>2.0646812915799999</c:v>
                </c:pt>
                <c:pt idx="17992">
                  <c:v>2.0647621154790001</c:v>
                </c:pt>
                <c:pt idx="17993">
                  <c:v>2.0648355484010001</c:v>
                </c:pt>
                <c:pt idx="17994">
                  <c:v>2.0649137496950001</c:v>
                </c:pt>
                <c:pt idx="17995">
                  <c:v>2.0649898052219999</c:v>
                </c:pt>
                <c:pt idx="17996">
                  <c:v>2.0650658607480001</c:v>
                </c:pt>
                <c:pt idx="17997">
                  <c:v>2.0651466846469999</c:v>
                </c:pt>
                <c:pt idx="17998">
                  <c:v>2.0652177333830002</c:v>
                </c:pt>
                <c:pt idx="17999">
                  <c:v>2.065286874771</c:v>
                </c:pt>
                <c:pt idx="18000">
                  <c:v>2.065347671509</c:v>
                </c:pt>
                <c:pt idx="18001">
                  <c:v>2.0654137134549999</c:v>
                </c:pt>
                <c:pt idx="18002">
                  <c:v>2.0654759407040002</c:v>
                </c:pt>
                <c:pt idx="18003">
                  <c:v>2.0655419826510002</c:v>
                </c:pt>
                <c:pt idx="18004">
                  <c:v>2.0656027793880001</c:v>
                </c:pt>
                <c:pt idx="18005">
                  <c:v>2.065665245056</c:v>
                </c:pt>
                <c:pt idx="18006">
                  <c:v>2.0657758712769998</c:v>
                </c:pt>
                <c:pt idx="18007">
                  <c:v>2.0658822059630002</c:v>
                </c:pt>
                <c:pt idx="18008">
                  <c:v>2.0659785270689999</c:v>
                </c:pt>
                <c:pt idx="18009">
                  <c:v>2.066074848175</c:v>
                </c:pt>
                <c:pt idx="18010">
                  <c:v>2.0662078857420001</c:v>
                </c:pt>
                <c:pt idx="18011">
                  <c:v>2.0663354396820002</c:v>
                </c:pt>
                <c:pt idx="18012">
                  <c:v>2.0664589405060001</c:v>
                </c:pt>
                <c:pt idx="18013">
                  <c:v>2.066835165024</c:v>
                </c:pt>
                <c:pt idx="18014">
                  <c:v>2.0669496059419998</c:v>
                </c:pt>
                <c:pt idx="18015">
                  <c:v>2.0670332908629998</c:v>
                </c:pt>
                <c:pt idx="18016">
                  <c:v>2.0671181678770001</c:v>
                </c:pt>
                <c:pt idx="18017">
                  <c:v>2.0672371387480002</c:v>
                </c:pt>
                <c:pt idx="18018">
                  <c:v>2.0674154758449999</c:v>
                </c:pt>
                <c:pt idx="18019">
                  <c:v>2.0675020217900002</c:v>
                </c:pt>
                <c:pt idx="18020">
                  <c:v>2.0675587654109999</c:v>
                </c:pt>
                <c:pt idx="18021">
                  <c:v>2.0676121711729998</c:v>
                </c:pt>
                <c:pt idx="18022">
                  <c:v>2.067666769028</c:v>
                </c:pt>
                <c:pt idx="18023">
                  <c:v>2.0677218437190001</c:v>
                </c:pt>
                <c:pt idx="18024">
                  <c:v>2.0678069591520001</c:v>
                </c:pt>
                <c:pt idx="18025">
                  <c:v>2.0678942203520001</c:v>
                </c:pt>
                <c:pt idx="18026">
                  <c:v>2.067945957184</c:v>
                </c:pt>
                <c:pt idx="18027">
                  <c:v>2.0680055618290001</c:v>
                </c:pt>
                <c:pt idx="18028">
                  <c:v>2.06809425354</c:v>
                </c:pt>
                <c:pt idx="18029">
                  <c:v>2.06818318367</c:v>
                </c:pt>
                <c:pt idx="18030">
                  <c:v>2.0682780742650002</c:v>
                </c:pt>
                <c:pt idx="18031">
                  <c:v>2.068371772766</c:v>
                </c:pt>
                <c:pt idx="18032">
                  <c:v>2.0686781406399999</c:v>
                </c:pt>
                <c:pt idx="18033">
                  <c:v>2.0687992572780001</c:v>
                </c:pt>
                <c:pt idx="18034">
                  <c:v>2.0689232349400002</c:v>
                </c:pt>
                <c:pt idx="18035">
                  <c:v>2.0690436363220002</c:v>
                </c:pt>
                <c:pt idx="18036">
                  <c:v>2.0691609382629998</c:v>
                </c:pt>
                <c:pt idx="18037">
                  <c:v>2.0692911148070001</c:v>
                </c:pt>
                <c:pt idx="18038">
                  <c:v>2.0694034099579999</c:v>
                </c:pt>
                <c:pt idx="18039">
                  <c:v>2.0695548057559998</c:v>
                </c:pt>
                <c:pt idx="18040">
                  <c:v>2.069744110107</c:v>
                </c:pt>
                <c:pt idx="18041">
                  <c:v>2.069864273071</c:v>
                </c:pt>
                <c:pt idx="18042">
                  <c:v>2.0700182914730001</c:v>
                </c:pt>
                <c:pt idx="18043">
                  <c:v>2.0703604221340002</c:v>
                </c:pt>
                <c:pt idx="18044">
                  <c:v>2.0706863403320002</c:v>
                </c:pt>
                <c:pt idx="18045">
                  <c:v>2.0710320472719999</c:v>
                </c:pt>
                <c:pt idx="18046">
                  <c:v>2.0713531970979999</c:v>
                </c:pt>
                <c:pt idx="18047">
                  <c:v>2.0714716911319999</c:v>
                </c:pt>
                <c:pt idx="18048">
                  <c:v>2.07155251503</c:v>
                </c:pt>
                <c:pt idx="18049">
                  <c:v>2.0719189643860001</c:v>
                </c:pt>
                <c:pt idx="18050">
                  <c:v>2.072103500366</c:v>
                </c:pt>
                <c:pt idx="18051">
                  <c:v>2.07221865654</c:v>
                </c:pt>
                <c:pt idx="18052">
                  <c:v>2.0723855495449999</c:v>
                </c:pt>
                <c:pt idx="18053">
                  <c:v>2.0725650787349998</c:v>
                </c:pt>
                <c:pt idx="18054">
                  <c:v>2.0727438926700001</c:v>
                </c:pt>
                <c:pt idx="18055">
                  <c:v>2.072935342789</c:v>
                </c:pt>
                <c:pt idx="18056">
                  <c:v>2.0732257366179998</c:v>
                </c:pt>
                <c:pt idx="18057">
                  <c:v>2.0733723640439998</c:v>
                </c:pt>
                <c:pt idx="18058">
                  <c:v>2.0734493732449999</c:v>
                </c:pt>
                <c:pt idx="18059">
                  <c:v>2.0735309123989998</c:v>
                </c:pt>
                <c:pt idx="18060">
                  <c:v>2.0736198425289998</c:v>
                </c:pt>
                <c:pt idx="18061">
                  <c:v>2.073711156845</c:v>
                </c:pt>
                <c:pt idx="18062">
                  <c:v>2.0738017559049999</c:v>
                </c:pt>
                <c:pt idx="18063">
                  <c:v>2.0738914012910001</c:v>
                </c:pt>
                <c:pt idx="18064">
                  <c:v>2.0739769935610002</c:v>
                </c:pt>
                <c:pt idx="18065">
                  <c:v>2.074098587036</c:v>
                </c:pt>
                <c:pt idx="18066">
                  <c:v>2.074475288391</c:v>
                </c:pt>
                <c:pt idx="18067">
                  <c:v>2.0747654438019998</c:v>
                </c:pt>
                <c:pt idx="18068">
                  <c:v>2.0750813484189998</c:v>
                </c:pt>
                <c:pt idx="18069">
                  <c:v>2.075226545334</c:v>
                </c:pt>
                <c:pt idx="18070">
                  <c:v>2.0753653049469998</c:v>
                </c:pt>
                <c:pt idx="18071">
                  <c:v>2.0756511688230002</c:v>
                </c:pt>
                <c:pt idx="18072">
                  <c:v>2.0757629871369998</c:v>
                </c:pt>
                <c:pt idx="18073">
                  <c:v>2.0760512351989999</c:v>
                </c:pt>
                <c:pt idx="18074">
                  <c:v>2.0764098167420002</c:v>
                </c:pt>
                <c:pt idx="18075">
                  <c:v>2.0766091346739999</c:v>
                </c:pt>
                <c:pt idx="18076">
                  <c:v>2.0767261981959999</c:v>
                </c:pt>
                <c:pt idx="18077">
                  <c:v>2.0768303871149998</c:v>
                </c:pt>
                <c:pt idx="18078">
                  <c:v>2.07696890831</c:v>
                </c:pt>
                <c:pt idx="18079">
                  <c:v>2.077312231064</c:v>
                </c:pt>
                <c:pt idx="18080">
                  <c:v>2.0776247978210001</c:v>
                </c:pt>
                <c:pt idx="18081">
                  <c:v>2.0779495239260002</c:v>
                </c:pt>
                <c:pt idx="18082">
                  <c:v>2.0782947540280001</c:v>
                </c:pt>
                <c:pt idx="18083">
                  <c:v>2.0785043239590002</c:v>
                </c:pt>
                <c:pt idx="18084">
                  <c:v>2.0788466930389999</c:v>
                </c:pt>
                <c:pt idx="18085">
                  <c:v>2.0789582729339999</c:v>
                </c:pt>
                <c:pt idx="18086">
                  <c:v>2.0790469646449998</c:v>
                </c:pt>
                <c:pt idx="18087">
                  <c:v>2.079132795334</c:v>
                </c:pt>
                <c:pt idx="18088">
                  <c:v>2.0792267322539999</c:v>
                </c:pt>
                <c:pt idx="18089">
                  <c:v>2.0795242786410002</c:v>
                </c:pt>
                <c:pt idx="18090">
                  <c:v>2.0796813964840002</c:v>
                </c:pt>
                <c:pt idx="18091">
                  <c:v>2.0798747539520002</c:v>
                </c:pt>
                <c:pt idx="18092">
                  <c:v>2.0802152156829998</c:v>
                </c:pt>
                <c:pt idx="18093">
                  <c:v>2.0803864002229999</c:v>
                </c:pt>
                <c:pt idx="18094">
                  <c:v>2.0805034637449999</c:v>
                </c:pt>
                <c:pt idx="18095">
                  <c:v>2.0806374549869999</c:v>
                </c:pt>
                <c:pt idx="18096">
                  <c:v>2.0808970928189998</c:v>
                </c:pt>
                <c:pt idx="18097">
                  <c:v>2.0811395645139998</c:v>
                </c:pt>
                <c:pt idx="18098">
                  <c:v>2.0813419818879999</c:v>
                </c:pt>
                <c:pt idx="18099">
                  <c:v>2.0814564228060002</c:v>
                </c:pt>
                <c:pt idx="18100">
                  <c:v>2.081567287445</c:v>
                </c:pt>
                <c:pt idx="18101">
                  <c:v>2.0816967487340001</c:v>
                </c:pt>
                <c:pt idx="18102">
                  <c:v>2.0817885398859999</c:v>
                </c:pt>
                <c:pt idx="18103">
                  <c:v>2.0818767547610002</c:v>
                </c:pt>
                <c:pt idx="18104">
                  <c:v>2.0819671154020001</c:v>
                </c:pt>
                <c:pt idx="18105">
                  <c:v>2.0820567607879998</c:v>
                </c:pt>
                <c:pt idx="18106">
                  <c:v>2.0820987224579999</c:v>
                </c:pt>
                <c:pt idx="18107">
                  <c:v>2.0821866989140001</c:v>
                </c:pt>
                <c:pt idx="18108">
                  <c:v>2.0822734832759999</c:v>
                </c:pt>
                <c:pt idx="18109">
                  <c:v>2.082360982895</c:v>
                </c:pt>
                <c:pt idx="18110">
                  <c:v>2.0824496746059999</c:v>
                </c:pt>
                <c:pt idx="18111">
                  <c:v>2.0825359821320002</c:v>
                </c:pt>
                <c:pt idx="18112">
                  <c:v>2.082620620728</c:v>
                </c:pt>
                <c:pt idx="18113">
                  <c:v>2.0827667713169999</c:v>
                </c:pt>
                <c:pt idx="18114">
                  <c:v>2.0829384326930001</c:v>
                </c:pt>
                <c:pt idx="18115">
                  <c:v>2.0831413269039998</c:v>
                </c:pt>
                <c:pt idx="18116">
                  <c:v>2.0833544731139999</c:v>
                </c:pt>
                <c:pt idx="18117">
                  <c:v>2.083555459976</c:v>
                </c:pt>
                <c:pt idx="18118">
                  <c:v>2.0836346149440002</c:v>
                </c:pt>
                <c:pt idx="18119">
                  <c:v>2.0837764739989999</c:v>
                </c:pt>
                <c:pt idx="18120">
                  <c:v>2.0838928222659998</c:v>
                </c:pt>
                <c:pt idx="18121">
                  <c:v>2.0839805603029999</c:v>
                </c:pt>
                <c:pt idx="18122">
                  <c:v>2.0840599536900002</c:v>
                </c:pt>
                <c:pt idx="18123">
                  <c:v>2.0841331481930001</c:v>
                </c:pt>
                <c:pt idx="18124">
                  <c:v>2.0842275619509998</c:v>
                </c:pt>
                <c:pt idx="18125">
                  <c:v>2.0845482349400002</c:v>
                </c:pt>
                <c:pt idx="18126">
                  <c:v>2.0846271514889998</c:v>
                </c:pt>
                <c:pt idx="18127">
                  <c:v>2.084746599197</c:v>
                </c:pt>
                <c:pt idx="18128">
                  <c:v>2.0849266052250002</c:v>
                </c:pt>
                <c:pt idx="18129">
                  <c:v>2.0850844383239999</c:v>
                </c:pt>
                <c:pt idx="18130">
                  <c:v>2.0851709842680002</c:v>
                </c:pt>
                <c:pt idx="18131">
                  <c:v>2.0852947235110002</c:v>
                </c:pt>
                <c:pt idx="18132">
                  <c:v>2.085618257523</c:v>
                </c:pt>
                <c:pt idx="18133">
                  <c:v>2.0858011245729999</c:v>
                </c:pt>
                <c:pt idx="18134">
                  <c:v>2.0860018730159999</c:v>
                </c:pt>
                <c:pt idx="18135">
                  <c:v>2.0863189697269999</c:v>
                </c:pt>
                <c:pt idx="18136">
                  <c:v>2.0863935947419998</c:v>
                </c:pt>
                <c:pt idx="18137">
                  <c:v>2.0864772796629998</c:v>
                </c:pt>
                <c:pt idx="18138">
                  <c:v>2.0865621566770001</c:v>
                </c:pt>
                <c:pt idx="18139">
                  <c:v>2.0866062641140002</c:v>
                </c:pt>
                <c:pt idx="18140">
                  <c:v>2.0866479873660002</c:v>
                </c:pt>
                <c:pt idx="18141">
                  <c:v>2.0867288112639999</c:v>
                </c:pt>
                <c:pt idx="18142">
                  <c:v>2.0868124961849999</c:v>
                </c:pt>
                <c:pt idx="18143">
                  <c:v>2.0869321823120002</c:v>
                </c:pt>
                <c:pt idx="18144">
                  <c:v>2.087043046951</c:v>
                </c:pt>
                <c:pt idx="18145">
                  <c:v>2.087166786194</c:v>
                </c:pt>
                <c:pt idx="18146">
                  <c:v>2.0872485637659999</c:v>
                </c:pt>
                <c:pt idx="18147">
                  <c:v>2.0873389244079998</c:v>
                </c:pt>
                <c:pt idx="18148">
                  <c:v>2.087477445602</c:v>
                </c:pt>
                <c:pt idx="18149">
                  <c:v>2.0875999927520001</c:v>
                </c:pt>
                <c:pt idx="18150">
                  <c:v>2.0878150463099998</c:v>
                </c:pt>
                <c:pt idx="18151">
                  <c:v>2.0880932807920001</c:v>
                </c:pt>
                <c:pt idx="18152">
                  <c:v>2.088169813156</c:v>
                </c:pt>
                <c:pt idx="18153">
                  <c:v>2.0882477760309999</c:v>
                </c:pt>
                <c:pt idx="18154">
                  <c:v>2.0883495807650001</c:v>
                </c:pt>
                <c:pt idx="18155">
                  <c:v>2.088499069214</c:v>
                </c:pt>
                <c:pt idx="18156">
                  <c:v>2.0887429714199999</c:v>
                </c:pt>
                <c:pt idx="18157">
                  <c:v>2.0888764858250002</c:v>
                </c:pt>
                <c:pt idx="18158">
                  <c:v>2.0889539718629999</c:v>
                </c:pt>
                <c:pt idx="18159">
                  <c:v>2.089025735855</c:v>
                </c:pt>
                <c:pt idx="18160">
                  <c:v>2.0890929698940002</c:v>
                </c:pt>
                <c:pt idx="18161">
                  <c:v>2.0891711711880001</c:v>
                </c:pt>
                <c:pt idx="18162">
                  <c:v>2.089254140854</c:v>
                </c:pt>
                <c:pt idx="18163">
                  <c:v>2.0893418788910001</c:v>
                </c:pt>
                <c:pt idx="18164">
                  <c:v>2.089658737183</c:v>
                </c:pt>
                <c:pt idx="18165">
                  <c:v>2.0899944305420002</c:v>
                </c:pt>
                <c:pt idx="18166">
                  <c:v>2.0901393890379998</c:v>
                </c:pt>
                <c:pt idx="18167">
                  <c:v>2.090321779251</c:v>
                </c:pt>
                <c:pt idx="18168">
                  <c:v>2.0904920101169999</c:v>
                </c:pt>
                <c:pt idx="18169">
                  <c:v>2.090626716614</c:v>
                </c:pt>
                <c:pt idx="18170">
                  <c:v>2.0907199382780002</c:v>
                </c:pt>
                <c:pt idx="18171">
                  <c:v>2.090848207474</c:v>
                </c:pt>
                <c:pt idx="18172">
                  <c:v>2.0909624099730002</c:v>
                </c:pt>
                <c:pt idx="18173">
                  <c:v>2.0910594463350001</c:v>
                </c:pt>
                <c:pt idx="18174">
                  <c:v>2.0911579132079998</c:v>
                </c:pt>
                <c:pt idx="18175">
                  <c:v>2.0912549495700001</c:v>
                </c:pt>
                <c:pt idx="18176">
                  <c:v>2.0913088321690001</c:v>
                </c:pt>
                <c:pt idx="18177">
                  <c:v>2.0913641452789999</c:v>
                </c:pt>
                <c:pt idx="18178">
                  <c:v>2.0914189815520001</c:v>
                </c:pt>
                <c:pt idx="18179">
                  <c:v>2.0914714336400002</c:v>
                </c:pt>
                <c:pt idx="18180">
                  <c:v>2.0915186405180002</c:v>
                </c:pt>
                <c:pt idx="18181">
                  <c:v>2.0916097164149998</c:v>
                </c:pt>
                <c:pt idx="18182">
                  <c:v>2.0916545391080001</c:v>
                </c:pt>
                <c:pt idx="18183">
                  <c:v>2.091697692871</c:v>
                </c:pt>
                <c:pt idx="18184">
                  <c:v>2.0917894840239999</c:v>
                </c:pt>
                <c:pt idx="18185">
                  <c:v>2.0918314456939999</c:v>
                </c:pt>
                <c:pt idx="18186">
                  <c:v>2.091913938522</c:v>
                </c:pt>
                <c:pt idx="18187">
                  <c:v>2.0919976234440001</c:v>
                </c:pt>
                <c:pt idx="18188">
                  <c:v>2.0920844078059999</c:v>
                </c:pt>
                <c:pt idx="18189">
                  <c:v>2.0921671390530001</c:v>
                </c:pt>
                <c:pt idx="18190">
                  <c:v>2.0922472476960001</c:v>
                </c:pt>
                <c:pt idx="18191">
                  <c:v>2.0923330783840002</c:v>
                </c:pt>
                <c:pt idx="18192">
                  <c:v>2.092431545258</c:v>
                </c:pt>
                <c:pt idx="18193">
                  <c:v>2.0925252437589998</c:v>
                </c:pt>
                <c:pt idx="18194">
                  <c:v>2.0926263332369999</c:v>
                </c:pt>
                <c:pt idx="18195">
                  <c:v>2.0927231311800001</c:v>
                </c:pt>
                <c:pt idx="18196">
                  <c:v>2.0927736759190001</c:v>
                </c:pt>
                <c:pt idx="18197">
                  <c:v>2.0928566455839999</c:v>
                </c:pt>
                <c:pt idx="18198">
                  <c:v>2.0929350852969999</c:v>
                </c:pt>
                <c:pt idx="18199">
                  <c:v>2.0930097103119998</c:v>
                </c:pt>
                <c:pt idx="18200">
                  <c:v>2.0930826663970001</c:v>
                </c:pt>
                <c:pt idx="18201">
                  <c:v>2.0931792259219999</c:v>
                </c:pt>
                <c:pt idx="18202">
                  <c:v>2.0932800769809998</c:v>
                </c:pt>
                <c:pt idx="18203">
                  <c:v>2.0933823585510001</c:v>
                </c:pt>
                <c:pt idx="18204">
                  <c:v>2.0934507846830002</c:v>
                </c:pt>
                <c:pt idx="18205">
                  <c:v>2.09352684021</c:v>
                </c:pt>
                <c:pt idx="18206">
                  <c:v>2.093654155731</c:v>
                </c:pt>
                <c:pt idx="18207">
                  <c:v>2.0939736366270001</c:v>
                </c:pt>
                <c:pt idx="18208">
                  <c:v>2.0943348407750002</c:v>
                </c:pt>
                <c:pt idx="18209">
                  <c:v>2.0947425365450001</c:v>
                </c:pt>
                <c:pt idx="18210">
                  <c:v>2.0951802730560001</c:v>
                </c:pt>
                <c:pt idx="18211">
                  <c:v>2.0956447124480002</c:v>
                </c:pt>
                <c:pt idx="18212">
                  <c:v>2.096132040024</c:v>
                </c:pt>
                <c:pt idx="18213">
                  <c:v>2.0966277122500001</c:v>
                </c:pt>
                <c:pt idx="18214">
                  <c:v>2.0971455574040001</c:v>
                </c:pt>
                <c:pt idx="18215">
                  <c:v>2.09765791893</c:v>
                </c:pt>
                <c:pt idx="18216">
                  <c:v>2.0981011390690001</c:v>
                </c:pt>
                <c:pt idx="18217">
                  <c:v>2.0983471870420001</c:v>
                </c:pt>
                <c:pt idx="18218">
                  <c:v>2.0985624790189998</c:v>
                </c:pt>
                <c:pt idx="18219">
                  <c:v>2.0987308025360001</c:v>
                </c:pt>
                <c:pt idx="18220">
                  <c:v>2.0988712310789999</c:v>
                </c:pt>
                <c:pt idx="18221">
                  <c:v>2.0989875793460002</c:v>
                </c:pt>
                <c:pt idx="18222">
                  <c:v>2.0990779399870001</c:v>
                </c:pt>
                <c:pt idx="18223">
                  <c:v>2.0991621017459998</c:v>
                </c:pt>
                <c:pt idx="18224">
                  <c:v>2.0992233753199998</c:v>
                </c:pt>
                <c:pt idx="18225">
                  <c:v>2.0992813110349999</c:v>
                </c:pt>
                <c:pt idx="18226">
                  <c:v>2.0993211269379999</c:v>
                </c:pt>
                <c:pt idx="18227">
                  <c:v>2.0993714332579998</c:v>
                </c:pt>
                <c:pt idx="18228">
                  <c:v>2.0994005203250001</c:v>
                </c:pt>
                <c:pt idx="18229">
                  <c:v>2.099436759949</c:v>
                </c:pt>
                <c:pt idx="18230">
                  <c:v>2.0994641780849999</c:v>
                </c:pt>
                <c:pt idx="18231">
                  <c:v>2.0994901657099998</c:v>
                </c:pt>
                <c:pt idx="18232">
                  <c:v>2.09951710701</c:v>
                </c:pt>
                <c:pt idx="18233">
                  <c:v>2.0995371341709999</c:v>
                </c:pt>
                <c:pt idx="18234">
                  <c:v>2.0995755195619998</c:v>
                </c:pt>
                <c:pt idx="18235">
                  <c:v>2.0996026992800001</c:v>
                </c:pt>
                <c:pt idx="18236">
                  <c:v>2.0996298789979999</c:v>
                </c:pt>
                <c:pt idx="18237">
                  <c:v>2.09965634346</c:v>
                </c:pt>
                <c:pt idx="18238">
                  <c:v>2.0996799468990002</c:v>
                </c:pt>
                <c:pt idx="18239">
                  <c:v>2.099701881409</c:v>
                </c:pt>
                <c:pt idx="18240">
                  <c:v>2.0997242927549999</c:v>
                </c:pt>
                <c:pt idx="18241">
                  <c:v>2.0997457504270001</c:v>
                </c:pt>
                <c:pt idx="18242">
                  <c:v>2.0997600555420002</c:v>
                </c:pt>
                <c:pt idx="18243">
                  <c:v>2.0997765064239999</c:v>
                </c:pt>
                <c:pt idx="18244">
                  <c:v>2.0997970104219998</c:v>
                </c:pt>
                <c:pt idx="18245">
                  <c:v>2.099815130234</c:v>
                </c:pt>
                <c:pt idx="18246">
                  <c:v>2.0998353958129998</c:v>
                </c:pt>
                <c:pt idx="18247">
                  <c:v>2.0998578071590002</c:v>
                </c:pt>
                <c:pt idx="18248">
                  <c:v>2.0998775959009999</c:v>
                </c:pt>
                <c:pt idx="18249">
                  <c:v>2.0999062061310001</c:v>
                </c:pt>
                <c:pt idx="18250">
                  <c:v>2.0999176502229999</c:v>
                </c:pt>
                <c:pt idx="18251">
                  <c:v>2.099933624268</c:v>
                </c:pt>
                <c:pt idx="18252">
                  <c:v>2.0999474525449999</c:v>
                </c:pt>
                <c:pt idx="18253">
                  <c:v>2.0999577045439999</c:v>
                </c:pt>
                <c:pt idx="18254">
                  <c:v>2.0999841690059999</c:v>
                </c:pt>
                <c:pt idx="18255">
                  <c:v>2.099996566772</c:v>
                </c:pt>
                <c:pt idx="18256">
                  <c:v>2.1000194549560001</c:v>
                </c:pt>
                <c:pt idx="18257">
                  <c:v>2.1000411510469998</c:v>
                </c:pt>
                <c:pt idx="18258">
                  <c:v>2.100062608719</c:v>
                </c:pt>
                <c:pt idx="18259">
                  <c:v>2.100083589554</c:v>
                </c:pt>
                <c:pt idx="18260">
                  <c:v>2.1001038551329998</c:v>
                </c:pt>
                <c:pt idx="18261">
                  <c:v>2.1001198291779999</c:v>
                </c:pt>
                <c:pt idx="18262">
                  <c:v>2.1001353263849998</c:v>
                </c:pt>
                <c:pt idx="18263">
                  <c:v>2.1001627445220001</c:v>
                </c:pt>
                <c:pt idx="18264">
                  <c:v>2.1001827716829999</c:v>
                </c:pt>
                <c:pt idx="18265">
                  <c:v>2.1001977920530002</c:v>
                </c:pt>
                <c:pt idx="18266">
                  <c:v>2.100214719772</c:v>
                </c:pt>
                <c:pt idx="18267">
                  <c:v>2.1002349853519999</c:v>
                </c:pt>
                <c:pt idx="18268">
                  <c:v>2.1002535820010002</c:v>
                </c:pt>
                <c:pt idx="18269">
                  <c:v>2.1002681255339999</c:v>
                </c:pt>
                <c:pt idx="18270">
                  <c:v>2.1002891063689999</c:v>
                </c:pt>
                <c:pt idx="18271">
                  <c:v>2.1003112792969998</c:v>
                </c:pt>
                <c:pt idx="18272">
                  <c:v>2.1003427505490002</c:v>
                </c:pt>
                <c:pt idx="18273">
                  <c:v>2.1003630161290001</c:v>
                </c:pt>
                <c:pt idx="18274">
                  <c:v>2.1003875732420001</c:v>
                </c:pt>
                <c:pt idx="18275">
                  <c:v>2.1004071235659998</c:v>
                </c:pt>
                <c:pt idx="18276">
                  <c:v>2.1004397869110001</c:v>
                </c:pt>
                <c:pt idx="18277">
                  <c:v>2.1004784107210002</c:v>
                </c:pt>
                <c:pt idx="18278">
                  <c:v>2.1005132198330001</c:v>
                </c:pt>
                <c:pt idx="18279">
                  <c:v>2.1005897521970001</c:v>
                </c:pt>
                <c:pt idx="18280">
                  <c:v>2.1006929874420002</c:v>
                </c:pt>
                <c:pt idx="18281">
                  <c:v>2.1008450984949998</c:v>
                </c:pt>
                <c:pt idx="18282">
                  <c:v>2.1010091304779999</c:v>
                </c:pt>
                <c:pt idx="18283">
                  <c:v>2.1011085510249998</c:v>
                </c:pt>
                <c:pt idx="18284">
                  <c:v>2.1011743545530002</c:v>
                </c:pt>
                <c:pt idx="18285">
                  <c:v>2.10124874115</c:v>
                </c:pt>
                <c:pt idx="18286">
                  <c:v>2.1012914180759998</c:v>
                </c:pt>
                <c:pt idx="18287">
                  <c:v>2.1013770103449998</c:v>
                </c:pt>
                <c:pt idx="18288">
                  <c:v>2.1014170646669998</c:v>
                </c:pt>
                <c:pt idx="18289">
                  <c:v>2.1014609336849999</c:v>
                </c:pt>
                <c:pt idx="18290">
                  <c:v>2.101508617401</c:v>
                </c:pt>
                <c:pt idx="18291">
                  <c:v>2.1016030311580001</c:v>
                </c:pt>
                <c:pt idx="18292">
                  <c:v>2.1017010211940002</c:v>
                </c:pt>
                <c:pt idx="18293">
                  <c:v>2.1017794609070002</c:v>
                </c:pt>
                <c:pt idx="18294">
                  <c:v>2.1018912792209998</c:v>
                </c:pt>
                <c:pt idx="18295">
                  <c:v>2.1021144390109998</c:v>
                </c:pt>
                <c:pt idx="18296">
                  <c:v>2.1021876335140002</c:v>
                </c:pt>
                <c:pt idx="18297">
                  <c:v>2.1022620201110001</c:v>
                </c:pt>
                <c:pt idx="18298">
                  <c:v>2.1023468971249999</c:v>
                </c:pt>
                <c:pt idx="18299">
                  <c:v>2.1025488376619998</c:v>
                </c:pt>
                <c:pt idx="18300">
                  <c:v>2.102687120438</c:v>
                </c:pt>
                <c:pt idx="18301">
                  <c:v>2.102819681168</c:v>
                </c:pt>
                <c:pt idx="18302">
                  <c:v>2.102891683578</c:v>
                </c:pt>
                <c:pt idx="18303">
                  <c:v>2.1029322147370002</c:v>
                </c:pt>
                <c:pt idx="18304">
                  <c:v>2.102971553802</c:v>
                </c:pt>
                <c:pt idx="18305">
                  <c:v>2.1030504703520001</c:v>
                </c:pt>
                <c:pt idx="18306">
                  <c:v>2.1030888557430001</c:v>
                </c:pt>
                <c:pt idx="18307">
                  <c:v>2.103128671646</c:v>
                </c:pt>
                <c:pt idx="18308">
                  <c:v>2.1031985282900001</c:v>
                </c:pt>
                <c:pt idx="18309">
                  <c:v>2.1033003330229998</c:v>
                </c:pt>
                <c:pt idx="18310">
                  <c:v>2.103402376175</c:v>
                </c:pt>
                <c:pt idx="18311">
                  <c:v>2.103475809097</c:v>
                </c:pt>
                <c:pt idx="18312">
                  <c:v>2.1035578250890001</c:v>
                </c:pt>
                <c:pt idx="18313">
                  <c:v>2.1036424636839999</c:v>
                </c:pt>
                <c:pt idx="18314">
                  <c:v>2.1037290096280001</c:v>
                </c:pt>
                <c:pt idx="18315">
                  <c:v>2.1038198471070002</c:v>
                </c:pt>
                <c:pt idx="18316">
                  <c:v>2.1039021015169999</c:v>
                </c:pt>
                <c:pt idx="18317">
                  <c:v>2.1040329933169999</c:v>
                </c:pt>
                <c:pt idx="18318">
                  <c:v>2.104291677475</c:v>
                </c:pt>
                <c:pt idx="18319">
                  <c:v>2.1045029163360001</c:v>
                </c:pt>
                <c:pt idx="18320">
                  <c:v>2.1045961379999998</c:v>
                </c:pt>
                <c:pt idx="18321">
                  <c:v>2.1046450138089998</c:v>
                </c:pt>
                <c:pt idx="18322">
                  <c:v>2.1047005653380002</c:v>
                </c:pt>
                <c:pt idx="18323">
                  <c:v>2.1047601699829999</c:v>
                </c:pt>
                <c:pt idx="18324">
                  <c:v>2.1048455238339998</c:v>
                </c:pt>
                <c:pt idx="18325">
                  <c:v>2.1049084663389999</c:v>
                </c:pt>
                <c:pt idx="18326">
                  <c:v>2.1049582958220001</c:v>
                </c:pt>
                <c:pt idx="18327">
                  <c:v>2.1049938201899998</c:v>
                </c:pt>
                <c:pt idx="18328">
                  <c:v>2.105139017105</c:v>
                </c:pt>
                <c:pt idx="18329">
                  <c:v>2.1054100990300002</c:v>
                </c:pt>
                <c:pt idx="18330">
                  <c:v>2.1056020259860002</c:v>
                </c:pt>
                <c:pt idx="18331">
                  <c:v>2.1059098243709999</c:v>
                </c:pt>
                <c:pt idx="18332">
                  <c:v>2.1062004566189998</c:v>
                </c:pt>
                <c:pt idx="18333">
                  <c:v>2.1063401699069999</c:v>
                </c:pt>
                <c:pt idx="18334">
                  <c:v>2.1064333915710001</c:v>
                </c:pt>
                <c:pt idx="18335">
                  <c:v>2.1065351963040002</c:v>
                </c:pt>
                <c:pt idx="18336">
                  <c:v>2.1066849231720002</c:v>
                </c:pt>
                <c:pt idx="18337">
                  <c:v>2.1067526340480001</c:v>
                </c:pt>
                <c:pt idx="18338">
                  <c:v>2.106816768646</c:v>
                </c:pt>
                <c:pt idx="18339">
                  <c:v>2.1069724559780001</c:v>
                </c:pt>
                <c:pt idx="18340">
                  <c:v>2.1072111129760001</c:v>
                </c:pt>
                <c:pt idx="18341">
                  <c:v>2.1073064804079999</c:v>
                </c:pt>
                <c:pt idx="18342">
                  <c:v>2.1073570251459999</c:v>
                </c:pt>
                <c:pt idx="18343">
                  <c:v>2.107451677322</c:v>
                </c:pt>
                <c:pt idx="18344">
                  <c:v>2.1075329780579999</c:v>
                </c:pt>
                <c:pt idx="18345">
                  <c:v>2.107608318329</c:v>
                </c:pt>
                <c:pt idx="18346">
                  <c:v>2.1078412532809998</c:v>
                </c:pt>
                <c:pt idx="18347">
                  <c:v>2.1079254150389999</c:v>
                </c:pt>
                <c:pt idx="18348">
                  <c:v>2.1080117225650001</c:v>
                </c:pt>
                <c:pt idx="18349">
                  <c:v>2.1080992221830002</c:v>
                </c:pt>
                <c:pt idx="18350">
                  <c:v>2.1081876754760001</c:v>
                </c:pt>
                <c:pt idx="18351">
                  <c:v>2.1083137989040002</c:v>
                </c:pt>
                <c:pt idx="18352">
                  <c:v>2.1084353923800001</c:v>
                </c:pt>
                <c:pt idx="18353">
                  <c:v>2.108585119247</c:v>
                </c:pt>
                <c:pt idx="18354">
                  <c:v>2.1087760925289998</c:v>
                </c:pt>
                <c:pt idx="18355">
                  <c:v>2.1090829372409998</c:v>
                </c:pt>
                <c:pt idx="18356">
                  <c:v>2.1093690395359999</c:v>
                </c:pt>
                <c:pt idx="18357">
                  <c:v>2.1095027923580001</c:v>
                </c:pt>
                <c:pt idx="18358">
                  <c:v>2.109648704529</c:v>
                </c:pt>
                <c:pt idx="18359">
                  <c:v>2.1097528934479999</c:v>
                </c:pt>
                <c:pt idx="18360">
                  <c:v>2.1100823879239998</c:v>
                </c:pt>
                <c:pt idx="18361">
                  <c:v>2.1102464199069999</c:v>
                </c:pt>
                <c:pt idx="18362">
                  <c:v>2.1103789806369999</c:v>
                </c:pt>
                <c:pt idx="18363">
                  <c:v>2.110538005829</c:v>
                </c:pt>
                <c:pt idx="18364">
                  <c:v>2.1106655597690001</c:v>
                </c:pt>
                <c:pt idx="18365">
                  <c:v>2.110778808594</c:v>
                </c:pt>
                <c:pt idx="18366">
                  <c:v>2.1108880043029998</c:v>
                </c:pt>
                <c:pt idx="18367">
                  <c:v>2.1112012863160001</c:v>
                </c:pt>
                <c:pt idx="18368">
                  <c:v>2.111352443695</c:v>
                </c:pt>
                <c:pt idx="18369">
                  <c:v>2.1114566326139999</c:v>
                </c:pt>
                <c:pt idx="18370">
                  <c:v>2.1115615367889999</c:v>
                </c:pt>
                <c:pt idx="18371">
                  <c:v>2.111863136292</c:v>
                </c:pt>
                <c:pt idx="18372">
                  <c:v>2.1121301651</c:v>
                </c:pt>
                <c:pt idx="18373">
                  <c:v>2.1124095916750001</c:v>
                </c:pt>
                <c:pt idx="18374">
                  <c:v>2.1125199794770002</c:v>
                </c:pt>
                <c:pt idx="18375">
                  <c:v>2.1125929355620001</c:v>
                </c:pt>
                <c:pt idx="18376">
                  <c:v>2.112668991089</c:v>
                </c:pt>
                <c:pt idx="18377">
                  <c:v>2.1127345561980002</c:v>
                </c:pt>
                <c:pt idx="18378">
                  <c:v>2.112815618515</c:v>
                </c:pt>
                <c:pt idx="18379">
                  <c:v>2.1129229068759998</c:v>
                </c:pt>
                <c:pt idx="18380">
                  <c:v>2.1131298542020001</c:v>
                </c:pt>
                <c:pt idx="18381">
                  <c:v>2.1132137775420001</c:v>
                </c:pt>
                <c:pt idx="18382">
                  <c:v>2.113286733627</c:v>
                </c:pt>
                <c:pt idx="18383">
                  <c:v>2.113356351852</c:v>
                </c:pt>
                <c:pt idx="18384">
                  <c:v>2.1134431362149999</c:v>
                </c:pt>
                <c:pt idx="18385">
                  <c:v>2.113535881042</c:v>
                </c:pt>
                <c:pt idx="18386">
                  <c:v>2.1138677597050002</c:v>
                </c:pt>
                <c:pt idx="18387">
                  <c:v>2.1142005920410001</c:v>
                </c:pt>
                <c:pt idx="18388">
                  <c:v>2.1145069599149999</c:v>
                </c:pt>
                <c:pt idx="18389">
                  <c:v>2.114664077759</c:v>
                </c:pt>
                <c:pt idx="18390">
                  <c:v>2.1147558689119998</c:v>
                </c:pt>
                <c:pt idx="18391">
                  <c:v>2.1148483753199998</c:v>
                </c:pt>
                <c:pt idx="18392">
                  <c:v>2.1149423122409998</c:v>
                </c:pt>
                <c:pt idx="18393">
                  <c:v>2.1150350570679999</c:v>
                </c:pt>
                <c:pt idx="18394">
                  <c:v>2.115125894547</c:v>
                </c:pt>
                <c:pt idx="18395">
                  <c:v>2.115215063095</c:v>
                </c:pt>
                <c:pt idx="18396">
                  <c:v>2.1153504848479998</c:v>
                </c:pt>
                <c:pt idx="18397">
                  <c:v>2.1154885292049999</c:v>
                </c:pt>
                <c:pt idx="18398">
                  <c:v>2.1155853271480001</c:v>
                </c:pt>
                <c:pt idx="18399">
                  <c:v>2.1156783103939998</c:v>
                </c:pt>
                <c:pt idx="18400">
                  <c:v>2.115774869919</c:v>
                </c:pt>
                <c:pt idx="18401">
                  <c:v>2.1158251762389999</c:v>
                </c:pt>
                <c:pt idx="18402">
                  <c:v>2.1159207820889998</c:v>
                </c:pt>
                <c:pt idx="18403">
                  <c:v>2.1160073280330001</c:v>
                </c:pt>
                <c:pt idx="18404">
                  <c:v>2.1160962581630001</c:v>
                </c:pt>
                <c:pt idx="18405">
                  <c:v>2.116186618805</c:v>
                </c:pt>
                <c:pt idx="18406">
                  <c:v>2.1162774562840001</c:v>
                </c:pt>
                <c:pt idx="18407">
                  <c:v>2.116376399994</c:v>
                </c:pt>
                <c:pt idx="18408">
                  <c:v>2.1164858341219999</c:v>
                </c:pt>
                <c:pt idx="18409">
                  <c:v>2.1165955066679998</c:v>
                </c:pt>
                <c:pt idx="18410">
                  <c:v>2.1166973114009999</c:v>
                </c:pt>
                <c:pt idx="18411">
                  <c:v>2.116793394089</c:v>
                </c:pt>
                <c:pt idx="18412">
                  <c:v>2.11692070961</c:v>
                </c:pt>
                <c:pt idx="18413">
                  <c:v>2.117083072662</c:v>
                </c:pt>
                <c:pt idx="18414">
                  <c:v>2.117269277573</c:v>
                </c:pt>
                <c:pt idx="18415">
                  <c:v>2.1173894405359999</c:v>
                </c:pt>
                <c:pt idx="18416">
                  <c:v>2.1174590587619999</c:v>
                </c:pt>
                <c:pt idx="18417">
                  <c:v>2.1175024509429998</c:v>
                </c:pt>
                <c:pt idx="18418">
                  <c:v>2.1175460815429998</c:v>
                </c:pt>
                <c:pt idx="18419">
                  <c:v>2.1175909042360002</c:v>
                </c:pt>
                <c:pt idx="18420">
                  <c:v>2.1176295280459998</c:v>
                </c:pt>
                <c:pt idx="18421">
                  <c:v>2.1176691055300001</c:v>
                </c:pt>
                <c:pt idx="18422">
                  <c:v>2.1177048683169999</c:v>
                </c:pt>
                <c:pt idx="18423">
                  <c:v>2.117740392685</c:v>
                </c:pt>
                <c:pt idx="18424">
                  <c:v>2.1177799701689999</c:v>
                </c:pt>
                <c:pt idx="18425">
                  <c:v>2.1178417205810001</c:v>
                </c:pt>
                <c:pt idx="18426">
                  <c:v>2.1179087162019998</c:v>
                </c:pt>
                <c:pt idx="18427">
                  <c:v>2.117956638336</c:v>
                </c:pt>
                <c:pt idx="18428">
                  <c:v>2.118014335632</c:v>
                </c:pt>
                <c:pt idx="18429">
                  <c:v>2.118062734604</c:v>
                </c:pt>
                <c:pt idx="18430">
                  <c:v>2.1181085109710001</c:v>
                </c:pt>
                <c:pt idx="18431">
                  <c:v>2.1181464195249999</c:v>
                </c:pt>
                <c:pt idx="18432">
                  <c:v>2.1181917190549999</c:v>
                </c:pt>
                <c:pt idx="18433">
                  <c:v>2.1182682514189999</c:v>
                </c:pt>
                <c:pt idx="18434">
                  <c:v>2.1185677051540002</c:v>
                </c:pt>
                <c:pt idx="18435">
                  <c:v>2.1186234951020002</c:v>
                </c:pt>
                <c:pt idx="18436">
                  <c:v>2.118701457977</c:v>
                </c:pt>
                <c:pt idx="18437">
                  <c:v>2.1187899112699999</c:v>
                </c:pt>
                <c:pt idx="18438">
                  <c:v>2.1188437938689999</c:v>
                </c:pt>
                <c:pt idx="18439">
                  <c:v>2.1189355850220002</c:v>
                </c:pt>
                <c:pt idx="18440">
                  <c:v>2.1192650794980001</c:v>
                </c:pt>
                <c:pt idx="18441">
                  <c:v>2.1195130348209998</c:v>
                </c:pt>
                <c:pt idx="18442">
                  <c:v>2.119731664658</c:v>
                </c:pt>
                <c:pt idx="18443">
                  <c:v>2.1199450492860001</c:v>
                </c:pt>
                <c:pt idx="18444">
                  <c:v>2.1200819015499999</c:v>
                </c:pt>
                <c:pt idx="18445">
                  <c:v>2.1202073097229999</c:v>
                </c:pt>
                <c:pt idx="18446">
                  <c:v>2.1202993392940002</c:v>
                </c:pt>
                <c:pt idx="18447">
                  <c:v>2.1203866004940002</c:v>
                </c:pt>
                <c:pt idx="18448">
                  <c:v>2.1204705238339998</c:v>
                </c:pt>
                <c:pt idx="18449">
                  <c:v>2.1205668449399999</c:v>
                </c:pt>
                <c:pt idx="18450">
                  <c:v>2.1206619739530002</c:v>
                </c:pt>
                <c:pt idx="18451">
                  <c:v>2.1207497119899998</c:v>
                </c:pt>
                <c:pt idx="18452">
                  <c:v>2.1208362579350002</c:v>
                </c:pt>
                <c:pt idx="18453">
                  <c:v>2.1209564208980001</c:v>
                </c:pt>
                <c:pt idx="18454">
                  <c:v>2.1211767196659999</c:v>
                </c:pt>
                <c:pt idx="18455">
                  <c:v>2.1212587356569998</c:v>
                </c:pt>
                <c:pt idx="18456">
                  <c:v>2.121343135834</c:v>
                </c:pt>
                <c:pt idx="18457">
                  <c:v>2.1214220523830001</c:v>
                </c:pt>
                <c:pt idx="18458">
                  <c:v>2.1214942932129999</c:v>
                </c:pt>
                <c:pt idx="18459">
                  <c:v>2.121541976929</c:v>
                </c:pt>
                <c:pt idx="18460">
                  <c:v>2.1215867996219999</c:v>
                </c:pt>
                <c:pt idx="18461">
                  <c:v>2.1216249465939998</c:v>
                </c:pt>
                <c:pt idx="18462">
                  <c:v>2.1216895580289998</c:v>
                </c:pt>
                <c:pt idx="18463">
                  <c:v>2.1217567920680001</c:v>
                </c:pt>
                <c:pt idx="18464">
                  <c:v>2.1218030452729999</c:v>
                </c:pt>
                <c:pt idx="18465">
                  <c:v>2.1218526363370001</c:v>
                </c:pt>
                <c:pt idx="18466">
                  <c:v>2.1219050884250001</c:v>
                </c:pt>
                <c:pt idx="18467">
                  <c:v>2.1219768524170002</c:v>
                </c:pt>
                <c:pt idx="18468">
                  <c:v>2.1220488548279999</c:v>
                </c:pt>
                <c:pt idx="18469">
                  <c:v>2.1221880912779998</c:v>
                </c:pt>
                <c:pt idx="18470">
                  <c:v>2.1225223541260001</c:v>
                </c:pt>
                <c:pt idx="18471">
                  <c:v>2.1228678226470001</c:v>
                </c:pt>
                <c:pt idx="18472">
                  <c:v>2.1232285499570001</c:v>
                </c:pt>
                <c:pt idx="18473">
                  <c:v>2.1234452724459998</c:v>
                </c:pt>
                <c:pt idx="18474">
                  <c:v>2.1235883235930002</c:v>
                </c:pt>
                <c:pt idx="18475">
                  <c:v>2.1236796379089999</c:v>
                </c:pt>
                <c:pt idx="18476">
                  <c:v>2.1237719058989999</c:v>
                </c:pt>
                <c:pt idx="18477">
                  <c:v>2.1238493919370001</c:v>
                </c:pt>
                <c:pt idx="18478">
                  <c:v>2.1239614486690002</c:v>
                </c:pt>
                <c:pt idx="18479">
                  <c:v>2.124103546143</c:v>
                </c:pt>
                <c:pt idx="18480">
                  <c:v>2.1242423057559998</c:v>
                </c:pt>
                <c:pt idx="18481">
                  <c:v>2.1244163513180001</c:v>
                </c:pt>
                <c:pt idx="18482">
                  <c:v>2.1247186660769999</c:v>
                </c:pt>
                <c:pt idx="18483">
                  <c:v>2.1249034404749998</c:v>
                </c:pt>
                <c:pt idx="18484">
                  <c:v>2.1250152587889999</c:v>
                </c:pt>
                <c:pt idx="18485">
                  <c:v>2.1251299381259998</c:v>
                </c:pt>
                <c:pt idx="18486">
                  <c:v>2.1252434253689998</c:v>
                </c:pt>
                <c:pt idx="18487">
                  <c:v>2.1253728866579999</c:v>
                </c:pt>
                <c:pt idx="18488">
                  <c:v>2.1255078315730001</c:v>
                </c:pt>
                <c:pt idx="18489">
                  <c:v>2.1255979537959999</c:v>
                </c:pt>
                <c:pt idx="18490">
                  <c:v>2.125726938248</c:v>
                </c:pt>
                <c:pt idx="18491">
                  <c:v>2.1258466243740002</c:v>
                </c:pt>
                <c:pt idx="18492">
                  <c:v>2.1259582042690002</c:v>
                </c:pt>
                <c:pt idx="18493">
                  <c:v>2.126075983047</c:v>
                </c:pt>
                <c:pt idx="18494">
                  <c:v>2.126184225082</c:v>
                </c:pt>
                <c:pt idx="18495">
                  <c:v>2.126320123672</c:v>
                </c:pt>
                <c:pt idx="18496">
                  <c:v>2.1264939308169999</c:v>
                </c:pt>
                <c:pt idx="18497">
                  <c:v>2.1266684532169999</c:v>
                </c:pt>
                <c:pt idx="18498">
                  <c:v>2.1268818378450001</c:v>
                </c:pt>
                <c:pt idx="18499">
                  <c:v>2.1271796226499999</c:v>
                </c:pt>
                <c:pt idx="18500">
                  <c:v>2.1274735927580002</c:v>
                </c:pt>
                <c:pt idx="18501">
                  <c:v>2.1275873184199998</c:v>
                </c:pt>
                <c:pt idx="18502">
                  <c:v>2.127694368362</c:v>
                </c:pt>
                <c:pt idx="18503">
                  <c:v>2.1278293132780002</c:v>
                </c:pt>
                <c:pt idx="18504">
                  <c:v>2.1281304359440001</c:v>
                </c:pt>
                <c:pt idx="18505">
                  <c:v>2.1284387111659999</c:v>
                </c:pt>
                <c:pt idx="18506">
                  <c:v>2.128587007523</c:v>
                </c:pt>
                <c:pt idx="18507">
                  <c:v>2.1286389827729999</c:v>
                </c:pt>
                <c:pt idx="18508">
                  <c:v>2.128716230392</c:v>
                </c:pt>
                <c:pt idx="18509">
                  <c:v>2.128765106201</c:v>
                </c:pt>
                <c:pt idx="18510">
                  <c:v>2.1288182735440002</c:v>
                </c:pt>
                <c:pt idx="18511">
                  <c:v>2.128867864609</c:v>
                </c:pt>
                <c:pt idx="18512">
                  <c:v>2.1289155483250002</c:v>
                </c:pt>
                <c:pt idx="18513">
                  <c:v>2.1289868354800001</c:v>
                </c:pt>
                <c:pt idx="18514">
                  <c:v>2.1290993690489999</c:v>
                </c:pt>
                <c:pt idx="18515">
                  <c:v>2.1292188167570001</c:v>
                </c:pt>
                <c:pt idx="18516">
                  <c:v>2.1295306682590001</c:v>
                </c:pt>
                <c:pt idx="18517">
                  <c:v>2.1298768520359999</c:v>
                </c:pt>
                <c:pt idx="18518">
                  <c:v>2.1299588680269999</c:v>
                </c:pt>
                <c:pt idx="18519">
                  <c:v>2.1300497055049998</c:v>
                </c:pt>
                <c:pt idx="18520">
                  <c:v>2.130109786987</c:v>
                </c:pt>
                <c:pt idx="18521">
                  <c:v>2.130466938019</c:v>
                </c:pt>
                <c:pt idx="18522">
                  <c:v>2.1305673122409998</c:v>
                </c:pt>
                <c:pt idx="18523">
                  <c:v>2.1306662559510001</c:v>
                </c:pt>
                <c:pt idx="18524">
                  <c:v>2.1307191848749998</c:v>
                </c:pt>
                <c:pt idx="18525">
                  <c:v>2.1307740211490001</c:v>
                </c:pt>
                <c:pt idx="18526">
                  <c:v>2.1308343410489998</c:v>
                </c:pt>
                <c:pt idx="18527">
                  <c:v>2.1309003829959998</c:v>
                </c:pt>
                <c:pt idx="18528">
                  <c:v>2.1309578418730002</c:v>
                </c:pt>
                <c:pt idx="18529">
                  <c:v>2.1310219764710001</c:v>
                </c:pt>
                <c:pt idx="18530">
                  <c:v>2.131088018417</c:v>
                </c:pt>
                <c:pt idx="18531">
                  <c:v>2.131152391434</c:v>
                </c:pt>
                <c:pt idx="18532">
                  <c:v>2.1312677860260001</c:v>
                </c:pt>
                <c:pt idx="18533">
                  <c:v>2.1313700675959999</c:v>
                </c:pt>
                <c:pt idx="18534">
                  <c:v>2.1314551830289998</c:v>
                </c:pt>
                <c:pt idx="18535">
                  <c:v>2.131574392319</c:v>
                </c:pt>
                <c:pt idx="18536">
                  <c:v>2.1316595077509999</c:v>
                </c:pt>
                <c:pt idx="18537">
                  <c:v>2.1317479610440002</c:v>
                </c:pt>
                <c:pt idx="18538">
                  <c:v>2.13179397583</c:v>
                </c:pt>
                <c:pt idx="18539">
                  <c:v>2.1318874359129998</c:v>
                </c:pt>
                <c:pt idx="18540">
                  <c:v>2.1319708824160002</c:v>
                </c:pt>
                <c:pt idx="18541">
                  <c:v>2.1320524215700001</c:v>
                </c:pt>
                <c:pt idx="18542">
                  <c:v>2.1321613788599998</c:v>
                </c:pt>
                <c:pt idx="18543">
                  <c:v>2.1324594020840002</c:v>
                </c:pt>
                <c:pt idx="18544">
                  <c:v>2.1327319145199999</c:v>
                </c:pt>
                <c:pt idx="18545">
                  <c:v>2.1328325271609998</c:v>
                </c:pt>
                <c:pt idx="18546">
                  <c:v>2.1329038143160002</c:v>
                </c:pt>
                <c:pt idx="18547">
                  <c:v>2.1329984664919999</c:v>
                </c:pt>
                <c:pt idx="18548">
                  <c:v>2.1330645084380002</c:v>
                </c:pt>
                <c:pt idx="18549">
                  <c:v>2.133157730103</c:v>
                </c:pt>
                <c:pt idx="18550">
                  <c:v>2.133224010468</c:v>
                </c:pt>
                <c:pt idx="18551">
                  <c:v>2.1333501338960001</c:v>
                </c:pt>
                <c:pt idx="18552">
                  <c:v>2.1335742473599999</c:v>
                </c:pt>
                <c:pt idx="18553">
                  <c:v>2.133736848831</c:v>
                </c:pt>
                <c:pt idx="18554">
                  <c:v>2.1338403224950002</c:v>
                </c:pt>
                <c:pt idx="18555">
                  <c:v>2.133942604065</c:v>
                </c:pt>
                <c:pt idx="18556">
                  <c:v>2.13405418396</c:v>
                </c:pt>
                <c:pt idx="18557">
                  <c:v>2.134162187576</c:v>
                </c:pt>
                <c:pt idx="18558">
                  <c:v>2.1342542171479999</c:v>
                </c:pt>
                <c:pt idx="18559">
                  <c:v>2.1343309879299999</c:v>
                </c:pt>
                <c:pt idx="18560">
                  <c:v>2.134645462036</c:v>
                </c:pt>
                <c:pt idx="18561">
                  <c:v>2.1347231864929999</c:v>
                </c:pt>
                <c:pt idx="18562">
                  <c:v>2.1348235607150001</c:v>
                </c:pt>
                <c:pt idx="18563">
                  <c:v>2.1349165439609998</c:v>
                </c:pt>
                <c:pt idx="18564">
                  <c:v>2.1350007057189999</c:v>
                </c:pt>
                <c:pt idx="18565">
                  <c:v>2.1351077556610001</c:v>
                </c:pt>
                <c:pt idx="18566">
                  <c:v>2.1352179050450002</c:v>
                </c:pt>
                <c:pt idx="18567">
                  <c:v>2.1353478431699999</c:v>
                </c:pt>
                <c:pt idx="18568">
                  <c:v>2.135489225388</c:v>
                </c:pt>
                <c:pt idx="18569">
                  <c:v>2.1356058120729999</c:v>
                </c:pt>
                <c:pt idx="18570">
                  <c:v>2.135749101639</c:v>
                </c:pt>
                <c:pt idx="18571">
                  <c:v>2.13596200943</c:v>
                </c:pt>
                <c:pt idx="18572">
                  <c:v>2.1360545158390001</c:v>
                </c:pt>
                <c:pt idx="18573">
                  <c:v>2.1363875865940001</c:v>
                </c:pt>
                <c:pt idx="18574">
                  <c:v>2.136709928513</c:v>
                </c:pt>
                <c:pt idx="18575">
                  <c:v>2.1370348930360001</c:v>
                </c:pt>
                <c:pt idx="18576">
                  <c:v>2.1371693611150002</c:v>
                </c:pt>
                <c:pt idx="18577">
                  <c:v>2.137287139893</c:v>
                </c:pt>
                <c:pt idx="18578">
                  <c:v>2.1374306678770001</c:v>
                </c:pt>
                <c:pt idx="18579">
                  <c:v>2.1375603675839998</c:v>
                </c:pt>
                <c:pt idx="18580">
                  <c:v>2.1378788948060001</c:v>
                </c:pt>
                <c:pt idx="18581">
                  <c:v>2.1379804611209998</c:v>
                </c:pt>
                <c:pt idx="18582">
                  <c:v>2.1380786895749999</c:v>
                </c:pt>
                <c:pt idx="18583">
                  <c:v>2.1382215023039999</c:v>
                </c:pt>
                <c:pt idx="18584">
                  <c:v>2.1383585929870002</c:v>
                </c:pt>
                <c:pt idx="18585">
                  <c:v>2.1385700702669999</c:v>
                </c:pt>
                <c:pt idx="18586">
                  <c:v>2.1386487483979999</c:v>
                </c:pt>
                <c:pt idx="18587">
                  <c:v>2.138732671738</c:v>
                </c:pt>
                <c:pt idx="18588">
                  <c:v>2.1388192176819998</c:v>
                </c:pt>
                <c:pt idx="18589">
                  <c:v>2.1388695240020001</c:v>
                </c:pt>
                <c:pt idx="18590">
                  <c:v>2.138965129852</c:v>
                </c:pt>
                <c:pt idx="18591">
                  <c:v>2.1390616893769998</c:v>
                </c:pt>
                <c:pt idx="18592">
                  <c:v>2.1391596794129999</c:v>
                </c:pt>
                <c:pt idx="18593">
                  <c:v>2.1392469406129999</c:v>
                </c:pt>
                <c:pt idx="18594">
                  <c:v>2.1395671367650002</c:v>
                </c:pt>
                <c:pt idx="18595">
                  <c:v>2.1397290229800001</c:v>
                </c:pt>
                <c:pt idx="18596">
                  <c:v>2.139856100082</c:v>
                </c:pt>
                <c:pt idx="18597">
                  <c:v>2.140195846558</c:v>
                </c:pt>
                <c:pt idx="18598">
                  <c:v>2.1402714252470001</c:v>
                </c:pt>
                <c:pt idx="18599">
                  <c:v>2.1403479576110001</c:v>
                </c:pt>
                <c:pt idx="18600">
                  <c:v>2.1404652595520002</c:v>
                </c:pt>
                <c:pt idx="18601">
                  <c:v>2.140588283539</c:v>
                </c:pt>
                <c:pt idx="18602">
                  <c:v>2.1407301425930001</c:v>
                </c:pt>
                <c:pt idx="18603">
                  <c:v>2.140827178955</c:v>
                </c:pt>
                <c:pt idx="18604">
                  <c:v>2.141010522842</c:v>
                </c:pt>
                <c:pt idx="18605">
                  <c:v>2.1413297653200001</c:v>
                </c:pt>
                <c:pt idx="18606">
                  <c:v>2.1416106224060001</c:v>
                </c:pt>
                <c:pt idx="18607">
                  <c:v>2.1419179439540001</c:v>
                </c:pt>
                <c:pt idx="18608">
                  <c:v>2.1420507431029998</c:v>
                </c:pt>
                <c:pt idx="18609">
                  <c:v>2.1423375606540001</c:v>
                </c:pt>
                <c:pt idx="18610">
                  <c:v>2.142483949661</c:v>
                </c:pt>
                <c:pt idx="18611">
                  <c:v>2.1425917148589999</c:v>
                </c:pt>
                <c:pt idx="18612">
                  <c:v>2.1427221298219998</c:v>
                </c:pt>
                <c:pt idx="18613">
                  <c:v>2.1430239677429999</c:v>
                </c:pt>
                <c:pt idx="18614">
                  <c:v>2.1433703899380001</c:v>
                </c:pt>
                <c:pt idx="18615">
                  <c:v>2.143589735031</c:v>
                </c:pt>
                <c:pt idx="18616">
                  <c:v>2.1437284946439998</c:v>
                </c:pt>
                <c:pt idx="18617">
                  <c:v>2.1439952850339998</c:v>
                </c:pt>
                <c:pt idx="18618">
                  <c:v>2.1441819667819999</c:v>
                </c:pt>
                <c:pt idx="18619">
                  <c:v>2.1443192958830002</c:v>
                </c:pt>
                <c:pt idx="18620">
                  <c:v>2.144635677338</c:v>
                </c:pt>
                <c:pt idx="18621">
                  <c:v>2.144764900208</c:v>
                </c:pt>
                <c:pt idx="18622">
                  <c:v>2.1449491977689998</c:v>
                </c:pt>
                <c:pt idx="18623">
                  <c:v>2.1453075408940001</c:v>
                </c:pt>
                <c:pt idx="18624">
                  <c:v>2.145579576492</c:v>
                </c:pt>
                <c:pt idx="18625">
                  <c:v>2.145869016647</c:v>
                </c:pt>
                <c:pt idx="18626">
                  <c:v>2.1461822986599999</c:v>
                </c:pt>
                <c:pt idx="18627">
                  <c:v>2.1464986801150001</c:v>
                </c:pt>
                <c:pt idx="18628">
                  <c:v>2.1466670036319999</c:v>
                </c:pt>
                <c:pt idx="18629">
                  <c:v>2.1467943191529999</c:v>
                </c:pt>
                <c:pt idx="18630">
                  <c:v>2.1470310688019998</c:v>
                </c:pt>
                <c:pt idx="18631">
                  <c:v>2.1463079452509999</c:v>
                </c:pt>
                <c:pt idx="18632">
                  <c:v>2.1463770866390002</c:v>
                </c:pt>
                <c:pt idx="18633">
                  <c:v>2.1464602947240001</c:v>
                </c:pt>
                <c:pt idx="18634">
                  <c:v>2.146510601044</c:v>
                </c:pt>
                <c:pt idx="18635">
                  <c:v>2.1465673446659999</c:v>
                </c:pt>
                <c:pt idx="18636">
                  <c:v>2.1466209888460002</c:v>
                </c:pt>
                <c:pt idx="18637">
                  <c:v>2.146676063538</c:v>
                </c:pt>
                <c:pt idx="18638">
                  <c:v>2.1467311382290002</c:v>
                </c:pt>
                <c:pt idx="18639">
                  <c:v>2.1467916965480001</c:v>
                </c:pt>
                <c:pt idx="18640">
                  <c:v>2.1468622684479999</c:v>
                </c:pt>
                <c:pt idx="18641">
                  <c:v>2.1469843387599998</c:v>
                </c:pt>
                <c:pt idx="18642">
                  <c:v>2.147298574448</c:v>
                </c:pt>
                <c:pt idx="18643">
                  <c:v>2.147394657135</c:v>
                </c:pt>
                <c:pt idx="18644">
                  <c:v>2.1474928855900002</c:v>
                </c:pt>
                <c:pt idx="18645">
                  <c:v>2.1475977897640002</c:v>
                </c:pt>
                <c:pt idx="18646">
                  <c:v>2.147703409195</c:v>
                </c:pt>
                <c:pt idx="18647">
                  <c:v>2.147809505463</c:v>
                </c:pt>
                <c:pt idx="18648">
                  <c:v>2.1479115486150002</c:v>
                </c:pt>
                <c:pt idx="18649">
                  <c:v>2.148015499115</c:v>
                </c:pt>
                <c:pt idx="18650">
                  <c:v>2.1481716632840002</c:v>
                </c:pt>
                <c:pt idx="18651">
                  <c:v>2.148320674896</c:v>
                </c:pt>
                <c:pt idx="18652">
                  <c:v>2.1484143733979999</c:v>
                </c:pt>
                <c:pt idx="18653">
                  <c:v>2.1485407352450001</c:v>
                </c:pt>
                <c:pt idx="18654">
                  <c:v>2.14865732193</c:v>
                </c:pt>
                <c:pt idx="18655">
                  <c:v>2.1490108966829999</c:v>
                </c:pt>
                <c:pt idx="18656">
                  <c:v>2.1492705345149998</c:v>
                </c:pt>
                <c:pt idx="18657">
                  <c:v>2.149656534195</c:v>
                </c:pt>
                <c:pt idx="18658">
                  <c:v>2.149825572968</c:v>
                </c:pt>
                <c:pt idx="18659">
                  <c:v>2.1499238014220001</c:v>
                </c:pt>
                <c:pt idx="18660">
                  <c:v>2.1500406265260001</c:v>
                </c:pt>
                <c:pt idx="18661">
                  <c:v>2.1501994133000002</c:v>
                </c:pt>
                <c:pt idx="18662">
                  <c:v>2.1503195762630001</c:v>
                </c:pt>
                <c:pt idx="18663">
                  <c:v>2.150404691696</c:v>
                </c:pt>
                <c:pt idx="18664">
                  <c:v>2.1504809856409999</c:v>
                </c:pt>
                <c:pt idx="18665">
                  <c:v>2.1505374908450001</c:v>
                </c:pt>
                <c:pt idx="18666">
                  <c:v>2.1506135463709999</c:v>
                </c:pt>
                <c:pt idx="18667">
                  <c:v>2.1506650447850002</c:v>
                </c:pt>
                <c:pt idx="18668">
                  <c:v>2.150715112686</c:v>
                </c:pt>
                <c:pt idx="18669">
                  <c:v>2.1507644653320002</c:v>
                </c:pt>
                <c:pt idx="18670">
                  <c:v>2.1508460044860001</c:v>
                </c:pt>
                <c:pt idx="18671">
                  <c:v>2.1509654521939998</c:v>
                </c:pt>
                <c:pt idx="18672">
                  <c:v>2.1513378620150001</c:v>
                </c:pt>
                <c:pt idx="18673">
                  <c:v>2.151440620422</c:v>
                </c:pt>
                <c:pt idx="18674">
                  <c:v>2.1515533924099999</c:v>
                </c:pt>
                <c:pt idx="18675">
                  <c:v>2.151668787003</c:v>
                </c:pt>
                <c:pt idx="18676">
                  <c:v>2.1517841815950001</c:v>
                </c:pt>
                <c:pt idx="18677">
                  <c:v>2.1518943309780001</c:v>
                </c:pt>
                <c:pt idx="18678">
                  <c:v>2.1520814895629998</c:v>
                </c:pt>
                <c:pt idx="18679">
                  <c:v>2.1524307727809999</c:v>
                </c:pt>
                <c:pt idx="18680">
                  <c:v>2.152770996094</c:v>
                </c:pt>
                <c:pt idx="18681">
                  <c:v>2.1528968811040001</c:v>
                </c:pt>
                <c:pt idx="18682">
                  <c:v>2.1530206203460001</c:v>
                </c:pt>
                <c:pt idx="18683">
                  <c:v>2.1531572341919998</c:v>
                </c:pt>
                <c:pt idx="18684">
                  <c:v>2.153285264969</c:v>
                </c:pt>
                <c:pt idx="18685">
                  <c:v>2.1533730030060001</c:v>
                </c:pt>
                <c:pt idx="18686">
                  <c:v>2.1535055637360001</c:v>
                </c:pt>
                <c:pt idx="18687">
                  <c:v>2.1536328792570001</c:v>
                </c:pt>
                <c:pt idx="18688">
                  <c:v>2.1537530422210001</c:v>
                </c:pt>
                <c:pt idx="18689">
                  <c:v>2.1538352966310002</c:v>
                </c:pt>
                <c:pt idx="18690">
                  <c:v>2.1539165973659999</c:v>
                </c:pt>
                <c:pt idx="18691">
                  <c:v>2.1539921760560001</c:v>
                </c:pt>
                <c:pt idx="18692">
                  <c:v>2.1541497707369999</c:v>
                </c:pt>
                <c:pt idx="18693">
                  <c:v>2.154405117035</c:v>
                </c:pt>
                <c:pt idx="18694">
                  <c:v>2.1545224189760002</c:v>
                </c:pt>
                <c:pt idx="18695">
                  <c:v>2.1546738147740001</c:v>
                </c:pt>
                <c:pt idx="18696">
                  <c:v>2.1548242568970002</c:v>
                </c:pt>
                <c:pt idx="18697">
                  <c:v>2.1549406051640001</c:v>
                </c:pt>
                <c:pt idx="18698">
                  <c:v>2.155055522919</c:v>
                </c:pt>
                <c:pt idx="18699">
                  <c:v>2.1551666259769999</c:v>
                </c:pt>
                <c:pt idx="18700">
                  <c:v>2.1552493572240001</c:v>
                </c:pt>
                <c:pt idx="18701">
                  <c:v>2.1553723812099999</c:v>
                </c:pt>
                <c:pt idx="18702">
                  <c:v>2.1554613113399999</c:v>
                </c:pt>
                <c:pt idx="18703">
                  <c:v>2.1555793285370002</c:v>
                </c:pt>
                <c:pt idx="18704">
                  <c:v>2.1558508872990001</c:v>
                </c:pt>
                <c:pt idx="18705">
                  <c:v>2.155929088593</c:v>
                </c:pt>
                <c:pt idx="18706">
                  <c:v>2.1560089588169999</c:v>
                </c:pt>
                <c:pt idx="18707">
                  <c:v>2.156132936478</c:v>
                </c:pt>
                <c:pt idx="18708">
                  <c:v>2.1563296318049998</c:v>
                </c:pt>
                <c:pt idx="18709">
                  <c:v>2.1566786766049999</c:v>
                </c:pt>
                <c:pt idx="18710">
                  <c:v>2.1568930149079999</c:v>
                </c:pt>
                <c:pt idx="18711">
                  <c:v>2.1572401523589999</c:v>
                </c:pt>
                <c:pt idx="18712">
                  <c:v>2.1575970649720002</c:v>
                </c:pt>
                <c:pt idx="18713">
                  <c:v>2.1578400135039999</c:v>
                </c:pt>
                <c:pt idx="18714">
                  <c:v>2.158142328262</c:v>
                </c:pt>
                <c:pt idx="18715">
                  <c:v>2.1582369804380002</c:v>
                </c:pt>
                <c:pt idx="18716">
                  <c:v>2.1583354473109999</c:v>
                </c:pt>
                <c:pt idx="18717">
                  <c:v>2.1586952209470001</c:v>
                </c:pt>
                <c:pt idx="18718">
                  <c:v>2.1588835716250001</c:v>
                </c:pt>
                <c:pt idx="18719">
                  <c:v>2.1589622497560002</c:v>
                </c:pt>
                <c:pt idx="18720">
                  <c:v>2.1590409278870002</c:v>
                </c:pt>
                <c:pt idx="18721">
                  <c:v>2.1591212749480002</c:v>
                </c:pt>
                <c:pt idx="18722">
                  <c:v>2.1594402790070002</c:v>
                </c:pt>
                <c:pt idx="18723">
                  <c:v>2.1595642566679998</c:v>
                </c:pt>
                <c:pt idx="18724">
                  <c:v>2.1596868038179999</c:v>
                </c:pt>
                <c:pt idx="18725">
                  <c:v>2.1598255634310002</c:v>
                </c:pt>
                <c:pt idx="18726">
                  <c:v>2.1600403785709998</c:v>
                </c:pt>
                <c:pt idx="18727">
                  <c:v>2.1601505279539999</c:v>
                </c:pt>
                <c:pt idx="18728">
                  <c:v>2.1602697372440001</c:v>
                </c:pt>
                <c:pt idx="18729">
                  <c:v>2.1604523658749999</c:v>
                </c:pt>
                <c:pt idx="18730">
                  <c:v>2.160816907883</c:v>
                </c:pt>
                <c:pt idx="18731">
                  <c:v>2.1610512733460001</c:v>
                </c:pt>
                <c:pt idx="18732">
                  <c:v>2.1612017154690002</c:v>
                </c:pt>
                <c:pt idx="18733">
                  <c:v>2.1613233089450001</c:v>
                </c:pt>
                <c:pt idx="18734">
                  <c:v>2.1614105701450002</c:v>
                </c:pt>
                <c:pt idx="18735">
                  <c:v>2.161502361298</c:v>
                </c:pt>
                <c:pt idx="18736">
                  <c:v>2.1615910530089999</c:v>
                </c:pt>
                <c:pt idx="18737">
                  <c:v>2.1616835594179999</c:v>
                </c:pt>
                <c:pt idx="18738">
                  <c:v>2.1617858409880002</c:v>
                </c:pt>
                <c:pt idx="18739">
                  <c:v>2.1618852615359998</c:v>
                </c:pt>
                <c:pt idx="18740">
                  <c:v>2.1619880199430002</c:v>
                </c:pt>
                <c:pt idx="18741">
                  <c:v>2.1620845794679999</c:v>
                </c:pt>
                <c:pt idx="18742">
                  <c:v>2.1621744632720001</c:v>
                </c:pt>
                <c:pt idx="18743">
                  <c:v>2.1622548103330002</c:v>
                </c:pt>
                <c:pt idx="18744">
                  <c:v>2.16233253479</c:v>
                </c:pt>
                <c:pt idx="18745">
                  <c:v>2.162649869919</c:v>
                </c:pt>
                <c:pt idx="18746">
                  <c:v>2.1627483367920002</c:v>
                </c:pt>
                <c:pt idx="18747">
                  <c:v>2.1628301143650002</c:v>
                </c:pt>
                <c:pt idx="18748">
                  <c:v>2.1629171371460001</c:v>
                </c:pt>
                <c:pt idx="18749">
                  <c:v>2.1630120277399998</c:v>
                </c:pt>
                <c:pt idx="18750">
                  <c:v>2.1631054878230001</c:v>
                </c:pt>
                <c:pt idx="18751">
                  <c:v>2.163237571716</c:v>
                </c:pt>
                <c:pt idx="18752">
                  <c:v>2.1633856296539999</c:v>
                </c:pt>
                <c:pt idx="18753">
                  <c:v>2.1635966300959999</c:v>
                </c:pt>
                <c:pt idx="18754">
                  <c:v>2.1636960506439999</c:v>
                </c:pt>
                <c:pt idx="18755">
                  <c:v>2.1638157367709998</c:v>
                </c:pt>
                <c:pt idx="18756">
                  <c:v>2.1641051769259998</c:v>
                </c:pt>
                <c:pt idx="18757">
                  <c:v>2.1642110347750001</c:v>
                </c:pt>
                <c:pt idx="18758">
                  <c:v>2.1642844676970001</c:v>
                </c:pt>
                <c:pt idx="18759">
                  <c:v>2.164385318756</c:v>
                </c:pt>
                <c:pt idx="18760">
                  <c:v>2.1646094322199998</c:v>
                </c:pt>
                <c:pt idx="18761">
                  <c:v>2.164793252945</c:v>
                </c:pt>
                <c:pt idx="18762">
                  <c:v>2.1648778915409999</c:v>
                </c:pt>
                <c:pt idx="18763">
                  <c:v>2.1649787425990001</c:v>
                </c:pt>
                <c:pt idx="18764">
                  <c:v>2.1650829315190001</c:v>
                </c:pt>
                <c:pt idx="18765">
                  <c:v>2.1654117107389999</c:v>
                </c:pt>
                <c:pt idx="18766">
                  <c:v>2.1655519008640001</c:v>
                </c:pt>
                <c:pt idx="18767">
                  <c:v>2.1657080650329998</c:v>
                </c:pt>
                <c:pt idx="18768">
                  <c:v>2.1658873558040002</c:v>
                </c:pt>
                <c:pt idx="18769">
                  <c:v>2.1660339832309998</c:v>
                </c:pt>
                <c:pt idx="18770">
                  <c:v>2.166179656982</c:v>
                </c:pt>
                <c:pt idx="18771">
                  <c:v>2.1662993431089999</c:v>
                </c:pt>
                <c:pt idx="18772">
                  <c:v>2.1663792133330002</c:v>
                </c:pt>
                <c:pt idx="18773">
                  <c:v>2.1664662361150002</c:v>
                </c:pt>
                <c:pt idx="18774">
                  <c:v>2.1665520668029998</c:v>
                </c:pt>
                <c:pt idx="18775">
                  <c:v>2.1666429042819999</c:v>
                </c:pt>
                <c:pt idx="18776">
                  <c:v>2.1667239665990001</c:v>
                </c:pt>
                <c:pt idx="18777">
                  <c:v>2.1668357849120001</c:v>
                </c:pt>
                <c:pt idx="18778">
                  <c:v>2.1669926643370001</c:v>
                </c:pt>
                <c:pt idx="18779">
                  <c:v>2.1670918464660001</c:v>
                </c:pt>
                <c:pt idx="18780">
                  <c:v>2.167164564133</c:v>
                </c:pt>
                <c:pt idx="18781">
                  <c:v>2.1672997474670002</c:v>
                </c:pt>
                <c:pt idx="18782">
                  <c:v>2.1676101684570002</c:v>
                </c:pt>
                <c:pt idx="18783">
                  <c:v>2.167796373367</c:v>
                </c:pt>
                <c:pt idx="18784">
                  <c:v>2.1679360866550001</c:v>
                </c:pt>
                <c:pt idx="18785">
                  <c:v>2.1680495738980001</c:v>
                </c:pt>
                <c:pt idx="18786">
                  <c:v>2.1681602001189999</c:v>
                </c:pt>
                <c:pt idx="18787">
                  <c:v>2.1683533191679998</c:v>
                </c:pt>
                <c:pt idx="18788">
                  <c:v>2.1684966087339999</c:v>
                </c:pt>
                <c:pt idx="18789">
                  <c:v>2.168579101563</c:v>
                </c:pt>
                <c:pt idx="18790">
                  <c:v>2.1687614917759999</c:v>
                </c:pt>
                <c:pt idx="18791">
                  <c:v>2.1689701080320001</c:v>
                </c:pt>
                <c:pt idx="18792">
                  <c:v>2.1691083908080002</c:v>
                </c:pt>
                <c:pt idx="18793">
                  <c:v>2.1691977977749999</c:v>
                </c:pt>
                <c:pt idx="18794">
                  <c:v>2.1692962646480001</c:v>
                </c:pt>
                <c:pt idx="18795">
                  <c:v>2.1694567203520001</c:v>
                </c:pt>
                <c:pt idx="18796">
                  <c:v>2.1697568893430002</c:v>
                </c:pt>
                <c:pt idx="18797">
                  <c:v>2.1699197292329999</c:v>
                </c:pt>
                <c:pt idx="18798">
                  <c:v>2.169998407364</c:v>
                </c:pt>
                <c:pt idx="18799">
                  <c:v>2.170111894608</c:v>
                </c:pt>
                <c:pt idx="18800">
                  <c:v>2.170222043991</c:v>
                </c:pt>
                <c:pt idx="18801">
                  <c:v>2.1704113483429999</c:v>
                </c:pt>
                <c:pt idx="18802">
                  <c:v>2.1706025600430001</c:v>
                </c:pt>
                <c:pt idx="18803">
                  <c:v>2.170734405518</c:v>
                </c:pt>
                <c:pt idx="18804">
                  <c:v>2.1708245277399998</c:v>
                </c:pt>
                <c:pt idx="18805">
                  <c:v>2.170926332474</c:v>
                </c:pt>
                <c:pt idx="18806">
                  <c:v>2.17103099823</c:v>
                </c:pt>
                <c:pt idx="18807">
                  <c:v>2.1710829734799999</c:v>
                </c:pt>
                <c:pt idx="18808">
                  <c:v>2.1711330413819998</c:v>
                </c:pt>
                <c:pt idx="18809">
                  <c:v>2.171180963516</c:v>
                </c:pt>
                <c:pt idx="18810">
                  <c:v>2.1712703704830001</c:v>
                </c:pt>
                <c:pt idx="18811">
                  <c:v>2.1713609695430001</c:v>
                </c:pt>
                <c:pt idx="18812">
                  <c:v>2.171446084976</c:v>
                </c:pt>
                <c:pt idx="18813">
                  <c:v>2.171526193619</c:v>
                </c:pt>
                <c:pt idx="18814">
                  <c:v>2.1716337203979998</c:v>
                </c:pt>
                <c:pt idx="18815">
                  <c:v>2.1719162464139998</c:v>
                </c:pt>
                <c:pt idx="18816">
                  <c:v>2.1721851825709999</c:v>
                </c:pt>
                <c:pt idx="18817">
                  <c:v>2.1724810600279998</c:v>
                </c:pt>
                <c:pt idx="18818">
                  <c:v>2.1727807521820002</c:v>
                </c:pt>
                <c:pt idx="18819">
                  <c:v>2.173022270203</c:v>
                </c:pt>
                <c:pt idx="18820">
                  <c:v>2.1733202934269999</c:v>
                </c:pt>
                <c:pt idx="18821">
                  <c:v>2.173418521881</c:v>
                </c:pt>
                <c:pt idx="18822">
                  <c:v>2.1735258102419999</c:v>
                </c:pt>
                <c:pt idx="18823">
                  <c:v>2.1735804080959999</c:v>
                </c:pt>
                <c:pt idx="18824">
                  <c:v>2.1736905574800001</c:v>
                </c:pt>
                <c:pt idx="18825">
                  <c:v>2.1738271713259998</c:v>
                </c:pt>
                <c:pt idx="18826">
                  <c:v>2.1739830970759999</c:v>
                </c:pt>
                <c:pt idx="18827">
                  <c:v>2.1741499900819998</c:v>
                </c:pt>
                <c:pt idx="18828">
                  <c:v>2.1743259429930002</c:v>
                </c:pt>
                <c:pt idx="18829">
                  <c:v>2.1745524406430001</c:v>
                </c:pt>
                <c:pt idx="18830">
                  <c:v>2.1747491359710001</c:v>
                </c:pt>
                <c:pt idx="18831">
                  <c:v>2.1748492717739998</c:v>
                </c:pt>
                <c:pt idx="18832">
                  <c:v>2.1749944686889999</c:v>
                </c:pt>
                <c:pt idx="18833">
                  <c:v>2.1751396656040001</c:v>
                </c:pt>
                <c:pt idx="18834">
                  <c:v>2.1752903461459998</c:v>
                </c:pt>
                <c:pt idx="18835">
                  <c:v>2.1754415035250001</c:v>
                </c:pt>
                <c:pt idx="18836">
                  <c:v>2.1757822036740002</c:v>
                </c:pt>
                <c:pt idx="18837">
                  <c:v>2.1758539676669999</c:v>
                </c:pt>
                <c:pt idx="18838">
                  <c:v>2.1761445999150002</c:v>
                </c:pt>
                <c:pt idx="18839">
                  <c:v>2.1762733459470001</c:v>
                </c:pt>
                <c:pt idx="18840">
                  <c:v>2.176440477371</c:v>
                </c:pt>
                <c:pt idx="18841">
                  <c:v>2.1765127182009998</c:v>
                </c:pt>
                <c:pt idx="18842">
                  <c:v>2.1765873432160001</c:v>
                </c:pt>
                <c:pt idx="18843">
                  <c:v>2.176658630371</c:v>
                </c:pt>
                <c:pt idx="18844">
                  <c:v>2.1767306327820002</c:v>
                </c:pt>
                <c:pt idx="18845">
                  <c:v>2.1770250797270001</c:v>
                </c:pt>
                <c:pt idx="18846">
                  <c:v>2.1773374080660002</c:v>
                </c:pt>
                <c:pt idx="18847">
                  <c:v>2.1776714324949999</c:v>
                </c:pt>
                <c:pt idx="18848">
                  <c:v>2.177847623825</c:v>
                </c:pt>
                <c:pt idx="18849">
                  <c:v>2.1782178878780001</c:v>
                </c:pt>
                <c:pt idx="18850">
                  <c:v>2.178461313248</c:v>
                </c:pt>
                <c:pt idx="18851">
                  <c:v>2.1785931587220002</c:v>
                </c:pt>
                <c:pt idx="18852">
                  <c:v>2.1786911487579999</c:v>
                </c:pt>
                <c:pt idx="18853">
                  <c:v>2.1788148879999998</c:v>
                </c:pt>
                <c:pt idx="18854">
                  <c:v>2.1789133548740001</c:v>
                </c:pt>
                <c:pt idx="18855">
                  <c:v>2.1789867877960001</c:v>
                </c:pt>
                <c:pt idx="18856">
                  <c:v>2.1790645122529999</c:v>
                </c:pt>
                <c:pt idx="18857">
                  <c:v>2.179235696793</c:v>
                </c:pt>
                <c:pt idx="18858">
                  <c:v>2.179343938828</c:v>
                </c:pt>
                <c:pt idx="18859">
                  <c:v>2.179633378983</c:v>
                </c:pt>
                <c:pt idx="18860">
                  <c:v>2.1797740459439998</c:v>
                </c:pt>
                <c:pt idx="18861">
                  <c:v>2.1800079345699999</c:v>
                </c:pt>
                <c:pt idx="18862">
                  <c:v>2.1801748275759998</c:v>
                </c:pt>
                <c:pt idx="18863">
                  <c:v>2.180259466171</c:v>
                </c:pt>
                <c:pt idx="18864">
                  <c:v>2.1803603172299999</c:v>
                </c:pt>
                <c:pt idx="18865">
                  <c:v>2.1806526184080002</c:v>
                </c:pt>
                <c:pt idx="18866">
                  <c:v>2.1809892654419998</c:v>
                </c:pt>
                <c:pt idx="18867">
                  <c:v>2.1811120510099999</c:v>
                </c:pt>
                <c:pt idx="18868">
                  <c:v>2.181231021881</c:v>
                </c:pt>
                <c:pt idx="18869">
                  <c:v>2.181522130966</c:v>
                </c:pt>
                <c:pt idx="18870">
                  <c:v>2.1819319725040001</c:v>
                </c:pt>
                <c:pt idx="18871">
                  <c:v>2.1820223331449999</c:v>
                </c:pt>
                <c:pt idx="18872">
                  <c:v>2.1821451187130001</c:v>
                </c:pt>
                <c:pt idx="18873">
                  <c:v>2.1822967529300001</c:v>
                </c:pt>
                <c:pt idx="18874">
                  <c:v>2.1824107170099998</c:v>
                </c:pt>
                <c:pt idx="18875">
                  <c:v>2.1824953556060001</c:v>
                </c:pt>
                <c:pt idx="18876">
                  <c:v>2.1825888156889999</c:v>
                </c:pt>
                <c:pt idx="18877">
                  <c:v>2.1826837062840001</c:v>
                </c:pt>
                <c:pt idx="18878">
                  <c:v>2.182734251022</c:v>
                </c:pt>
                <c:pt idx="18879">
                  <c:v>2.182786464691</c:v>
                </c:pt>
                <c:pt idx="18880">
                  <c:v>2.1828393936160002</c:v>
                </c:pt>
                <c:pt idx="18881">
                  <c:v>2.1828896999360001</c:v>
                </c:pt>
                <c:pt idx="18882">
                  <c:v>2.1829426288599998</c:v>
                </c:pt>
                <c:pt idx="18883">
                  <c:v>2.1830351352689998</c:v>
                </c:pt>
                <c:pt idx="18884">
                  <c:v>2.183122873306</c:v>
                </c:pt>
                <c:pt idx="18885">
                  <c:v>2.1832473278050002</c:v>
                </c:pt>
                <c:pt idx="18886">
                  <c:v>2.1833291053770001</c:v>
                </c:pt>
                <c:pt idx="18887">
                  <c:v>2.1834182739260002</c:v>
                </c:pt>
                <c:pt idx="18888">
                  <c:v>2.1835155487060001</c:v>
                </c:pt>
                <c:pt idx="18889">
                  <c:v>2.1836032867430002</c:v>
                </c:pt>
                <c:pt idx="18890">
                  <c:v>2.1836938858030002</c:v>
                </c:pt>
                <c:pt idx="18891">
                  <c:v>2.1838159561160002</c:v>
                </c:pt>
                <c:pt idx="18892">
                  <c:v>2.1839559078219999</c:v>
                </c:pt>
                <c:pt idx="18893">
                  <c:v>2.1841702461239998</c:v>
                </c:pt>
                <c:pt idx="18894">
                  <c:v>2.1843550205229998</c:v>
                </c:pt>
                <c:pt idx="18895">
                  <c:v>2.1846554279329999</c:v>
                </c:pt>
                <c:pt idx="18896">
                  <c:v>2.1849579811100002</c:v>
                </c:pt>
                <c:pt idx="18897">
                  <c:v>2.1850903034210001</c:v>
                </c:pt>
                <c:pt idx="18898">
                  <c:v>2.1852786540990001</c:v>
                </c:pt>
                <c:pt idx="18899">
                  <c:v>2.185421466827</c:v>
                </c:pt>
                <c:pt idx="18900">
                  <c:v>2.1854948997500001</c:v>
                </c:pt>
                <c:pt idx="18901">
                  <c:v>2.1855425834659998</c:v>
                </c:pt>
                <c:pt idx="18902">
                  <c:v>2.1856122016909998</c:v>
                </c:pt>
                <c:pt idx="18903">
                  <c:v>2.1856565475459999</c:v>
                </c:pt>
                <c:pt idx="18904">
                  <c:v>2.1857221126559998</c:v>
                </c:pt>
                <c:pt idx="18905">
                  <c:v>2.1857817172999998</c:v>
                </c:pt>
                <c:pt idx="18906">
                  <c:v>2.1858444213869999</c:v>
                </c:pt>
                <c:pt idx="18907">
                  <c:v>2.1859066486360001</c:v>
                </c:pt>
                <c:pt idx="18908">
                  <c:v>2.1859772205349999</c:v>
                </c:pt>
                <c:pt idx="18909">
                  <c:v>2.186022758484</c:v>
                </c:pt>
                <c:pt idx="18910">
                  <c:v>2.186068296432</c:v>
                </c:pt>
                <c:pt idx="18911">
                  <c:v>2.1861331462860001</c:v>
                </c:pt>
                <c:pt idx="18912">
                  <c:v>2.1861753463750002</c:v>
                </c:pt>
                <c:pt idx="18913">
                  <c:v>2.1862108707429999</c:v>
                </c:pt>
                <c:pt idx="18914">
                  <c:v>2.1862518787380001</c:v>
                </c:pt>
                <c:pt idx="18915">
                  <c:v>2.186296463013</c:v>
                </c:pt>
                <c:pt idx="18916">
                  <c:v>2.1863358020780002</c:v>
                </c:pt>
                <c:pt idx="18917">
                  <c:v>2.1863882541659998</c:v>
                </c:pt>
                <c:pt idx="18918">
                  <c:v>2.186464309692</c:v>
                </c:pt>
                <c:pt idx="18919">
                  <c:v>2.1865441799159999</c:v>
                </c:pt>
                <c:pt idx="18920">
                  <c:v>2.1866312026979999</c:v>
                </c:pt>
                <c:pt idx="18921">
                  <c:v>2.186725616455</c:v>
                </c:pt>
                <c:pt idx="18922">
                  <c:v>2.1868925094599998</c:v>
                </c:pt>
                <c:pt idx="18923">
                  <c:v>2.1871323585510001</c:v>
                </c:pt>
                <c:pt idx="18924">
                  <c:v>2.187247037888</c:v>
                </c:pt>
                <c:pt idx="18925">
                  <c:v>2.1873703002929998</c:v>
                </c:pt>
                <c:pt idx="18926">
                  <c:v>2.1874370574949999</c:v>
                </c:pt>
                <c:pt idx="18927">
                  <c:v>2.1875050067899999</c:v>
                </c:pt>
                <c:pt idx="18928">
                  <c:v>2.1875681877140001</c:v>
                </c:pt>
                <c:pt idx="18929">
                  <c:v>2.1876308918</c:v>
                </c:pt>
                <c:pt idx="18930">
                  <c:v>2.1876924037930001</c:v>
                </c:pt>
                <c:pt idx="18931">
                  <c:v>2.1877489089969999</c:v>
                </c:pt>
                <c:pt idx="18932">
                  <c:v>2.1878020763400001</c:v>
                </c:pt>
                <c:pt idx="18933">
                  <c:v>2.1878559589390001</c:v>
                </c:pt>
                <c:pt idx="18934">
                  <c:v>2.1879084110260001</c:v>
                </c:pt>
                <c:pt idx="18935">
                  <c:v>2.1879606246950001</c:v>
                </c:pt>
                <c:pt idx="18936">
                  <c:v>2.1880130767820001</c:v>
                </c:pt>
                <c:pt idx="18937">
                  <c:v>2.1880674362180002</c:v>
                </c:pt>
                <c:pt idx="18938">
                  <c:v>2.18812084198</c:v>
                </c:pt>
                <c:pt idx="18939">
                  <c:v>2.1881735324860001</c:v>
                </c:pt>
                <c:pt idx="18940">
                  <c:v>2.1882257461550001</c:v>
                </c:pt>
                <c:pt idx="18941">
                  <c:v>2.1882810592649999</c:v>
                </c:pt>
                <c:pt idx="18942">
                  <c:v>2.1883375644680001</c:v>
                </c:pt>
                <c:pt idx="18943">
                  <c:v>2.1883957386019999</c:v>
                </c:pt>
                <c:pt idx="18944">
                  <c:v>2.1884589195249999</c:v>
                </c:pt>
                <c:pt idx="18945">
                  <c:v>2.188523292542</c:v>
                </c:pt>
                <c:pt idx="18946">
                  <c:v>2.1885910034179998</c:v>
                </c:pt>
                <c:pt idx="18947">
                  <c:v>2.188661336899</c:v>
                </c:pt>
                <c:pt idx="18948">
                  <c:v>2.1887383461000001</c:v>
                </c:pt>
                <c:pt idx="18949">
                  <c:v>2.1888153553010001</c:v>
                </c:pt>
                <c:pt idx="18950">
                  <c:v>2.1888966560359999</c:v>
                </c:pt>
                <c:pt idx="18951">
                  <c:v>2.1889755725860001</c:v>
                </c:pt>
                <c:pt idx="18952">
                  <c:v>2.1890497207639998</c:v>
                </c:pt>
                <c:pt idx="18953">
                  <c:v>2.1891231536869999</c:v>
                </c:pt>
                <c:pt idx="18954">
                  <c:v>2.189191579819</c:v>
                </c:pt>
                <c:pt idx="18955">
                  <c:v>2.1892585754390002</c:v>
                </c:pt>
                <c:pt idx="18956">
                  <c:v>2.1893184185029999</c:v>
                </c:pt>
                <c:pt idx="18957">
                  <c:v>2.189373016357</c:v>
                </c:pt>
                <c:pt idx="18958">
                  <c:v>2.189424991608</c:v>
                </c:pt>
                <c:pt idx="18959">
                  <c:v>2.1894707679750001</c:v>
                </c:pt>
                <c:pt idx="18960">
                  <c:v>2.189554214478</c:v>
                </c:pt>
                <c:pt idx="18961">
                  <c:v>2.1896319389340002</c:v>
                </c:pt>
                <c:pt idx="18962">
                  <c:v>2.1897280216219999</c:v>
                </c:pt>
                <c:pt idx="18963">
                  <c:v>2.1899671554569999</c:v>
                </c:pt>
                <c:pt idx="18964">
                  <c:v>2.1900758743290001</c:v>
                </c:pt>
                <c:pt idx="18965">
                  <c:v>2.190222263336</c:v>
                </c:pt>
                <c:pt idx="18966">
                  <c:v>2.190326690674</c:v>
                </c:pt>
                <c:pt idx="18967">
                  <c:v>2.1904067993159999</c:v>
                </c:pt>
                <c:pt idx="18968">
                  <c:v>2.190490484238</c:v>
                </c:pt>
                <c:pt idx="18969">
                  <c:v>2.1905765533450001</c:v>
                </c:pt>
                <c:pt idx="18970">
                  <c:v>2.190639019012</c:v>
                </c:pt>
                <c:pt idx="18971">
                  <c:v>2.1906943321229999</c:v>
                </c:pt>
                <c:pt idx="18972">
                  <c:v>2.1907327175139999</c:v>
                </c:pt>
                <c:pt idx="18973">
                  <c:v>2.1907773017880001</c:v>
                </c:pt>
                <c:pt idx="18974">
                  <c:v>2.190818548203</c:v>
                </c:pt>
                <c:pt idx="18975">
                  <c:v>2.1908617019649999</c:v>
                </c:pt>
                <c:pt idx="18976">
                  <c:v>2.190924882889</c:v>
                </c:pt>
                <c:pt idx="18977">
                  <c:v>2.1909887790679998</c:v>
                </c:pt>
                <c:pt idx="18978">
                  <c:v>2.1910541057590001</c:v>
                </c:pt>
                <c:pt idx="18979">
                  <c:v>2.1911303997039999</c:v>
                </c:pt>
                <c:pt idx="18980">
                  <c:v>2.1913626194</c:v>
                </c:pt>
                <c:pt idx="18981">
                  <c:v>2.1915698051449999</c:v>
                </c:pt>
                <c:pt idx="18982">
                  <c:v>2.191793441772</c:v>
                </c:pt>
                <c:pt idx="18983">
                  <c:v>2.1919400691990001</c:v>
                </c:pt>
                <c:pt idx="18984">
                  <c:v>2.1920433044430001</c:v>
                </c:pt>
                <c:pt idx="18985">
                  <c:v>2.1921746730799998</c:v>
                </c:pt>
                <c:pt idx="18986">
                  <c:v>2.192476987839</c:v>
                </c:pt>
                <c:pt idx="18987">
                  <c:v>2.1927847862240002</c:v>
                </c:pt>
                <c:pt idx="18988">
                  <c:v>2.1928977966310002</c:v>
                </c:pt>
                <c:pt idx="18989">
                  <c:v>2.1929814815520001</c:v>
                </c:pt>
                <c:pt idx="18990">
                  <c:v>2.1930532455440002</c:v>
                </c:pt>
                <c:pt idx="18991">
                  <c:v>2.1931209564210001</c:v>
                </c:pt>
                <c:pt idx="18992">
                  <c:v>2.1931662559510001</c:v>
                </c:pt>
                <c:pt idx="18993">
                  <c:v>2.1932086944579998</c:v>
                </c:pt>
                <c:pt idx="18994">
                  <c:v>2.1932573318480002</c:v>
                </c:pt>
                <c:pt idx="18995">
                  <c:v>2.1933066844939999</c:v>
                </c:pt>
                <c:pt idx="18996">
                  <c:v>2.1933860778810002</c:v>
                </c:pt>
                <c:pt idx="18997">
                  <c:v>2.1937024593349999</c:v>
                </c:pt>
                <c:pt idx="18998">
                  <c:v>2.1939842700960002</c:v>
                </c:pt>
                <c:pt idx="18999">
                  <c:v>2.194177389145</c:v>
                </c:pt>
                <c:pt idx="19000">
                  <c:v>2.1943161487579999</c:v>
                </c:pt>
                <c:pt idx="19001">
                  <c:v>2.1944656372070002</c:v>
                </c:pt>
                <c:pt idx="19002">
                  <c:v>2.1945641040799999</c:v>
                </c:pt>
                <c:pt idx="19003">
                  <c:v>2.1946609020230001</c:v>
                </c:pt>
                <c:pt idx="19004">
                  <c:v>2.1947810649870001</c:v>
                </c:pt>
                <c:pt idx="19005">
                  <c:v>2.1949920654300001</c:v>
                </c:pt>
                <c:pt idx="19006">
                  <c:v>2.195160627365</c:v>
                </c:pt>
                <c:pt idx="19007">
                  <c:v>2.1952676773070001</c:v>
                </c:pt>
                <c:pt idx="19008">
                  <c:v>2.1954061985019999</c:v>
                </c:pt>
                <c:pt idx="19009">
                  <c:v>2.1955835819240002</c:v>
                </c:pt>
                <c:pt idx="19010">
                  <c:v>2.195698022842</c:v>
                </c:pt>
                <c:pt idx="19011">
                  <c:v>2.1958124637599998</c:v>
                </c:pt>
                <c:pt idx="19012">
                  <c:v>2.195922851563</c:v>
                </c:pt>
                <c:pt idx="19013">
                  <c:v>2.1960000991820001</c:v>
                </c:pt>
                <c:pt idx="19014">
                  <c:v>2.1960818767550001</c:v>
                </c:pt>
                <c:pt idx="19015">
                  <c:v>2.1961698532099998</c:v>
                </c:pt>
                <c:pt idx="19016">
                  <c:v>2.1962642669679999</c:v>
                </c:pt>
                <c:pt idx="19017">
                  <c:v>2.1963665485380002</c:v>
                </c:pt>
                <c:pt idx="19018">
                  <c:v>2.1964695453640002</c:v>
                </c:pt>
                <c:pt idx="19019">
                  <c:v>2.1965641975399999</c:v>
                </c:pt>
                <c:pt idx="19020">
                  <c:v>2.1966650485989998</c:v>
                </c:pt>
                <c:pt idx="19021">
                  <c:v>2.1967561244959999</c:v>
                </c:pt>
                <c:pt idx="19022">
                  <c:v>2.196834802628</c:v>
                </c:pt>
                <c:pt idx="19023">
                  <c:v>2.1969537734990001</c:v>
                </c:pt>
                <c:pt idx="19024">
                  <c:v>2.1971168518069999</c:v>
                </c:pt>
                <c:pt idx="19025">
                  <c:v>2.1973757743840001</c:v>
                </c:pt>
                <c:pt idx="19026">
                  <c:v>2.1974778175349998</c:v>
                </c:pt>
                <c:pt idx="19027">
                  <c:v>2.1977589130399999</c:v>
                </c:pt>
                <c:pt idx="19028">
                  <c:v>2.1980385780330001</c:v>
                </c:pt>
                <c:pt idx="19029">
                  <c:v>2.1981122493740002</c:v>
                </c:pt>
                <c:pt idx="19030">
                  <c:v>2.198181390762</c:v>
                </c:pt>
                <c:pt idx="19031">
                  <c:v>2.1982371807100001</c:v>
                </c:pt>
                <c:pt idx="19032">
                  <c:v>2.1982762813569998</c:v>
                </c:pt>
                <c:pt idx="19033">
                  <c:v>2.198339939117</c:v>
                </c:pt>
                <c:pt idx="19034">
                  <c:v>2.1983864307399998</c:v>
                </c:pt>
                <c:pt idx="19035">
                  <c:v>2.1984629631039998</c:v>
                </c:pt>
                <c:pt idx="19036">
                  <c:v>2.1985344886779998</c:v>
                </c:pt>
                <c:pt idx="19037">
                  <c:v>2.1986355781559999</c:v>
                </c:pt>
                <c:pt idx="19038">
                  <c:v>2.1988363265989999</c:v>
                </c:pt>
                <c:pt idx="19039">
                  <c:v>2.1991655826569998</c:v>
                </c:pt>
                <c:pt idx="19040">
                  <c:v>2.1992702484129998</c:v>
                </c:pt>
                <c:pt idx="19041">
                  <c:v>2.199379444122</c:v>
                </c:pt>
                <c:pt idx="19042">
                  <c:v>2.1995315551760002</c:v>
                </c:pt>
                <c:pt idx="19043">
                  <c:v>2.1998889446260002</c:v>
                </c:pt>
                <c:pt idx="19044">
                  <c:v>2.2000803947450001</c:v>
                </c:pt>
                <c:pt idx="19045">
                  <c:v>2.2002239227290001</c:v>
                </c:pt>
                <c:pt idx="19046">
                  <c:v>2.2003114223479998</c:v>
                </c:pt>
                <c:pt idx="19047">
                  <c:v>2.2004058361049998</c:v>
                </c:pt>
                <c:pt idx="19048">
                  <c:v>2.2004582881929999</c:v>
                </c:pt>
                <c:pt idx="19049">
                  <c:v>2.2005052566529999</c:v>
                </c:pt>
                <c:pt idx="19050">
                  <c:v>2.2005543708799999</c:v>
                </c:pt>
                <c:pt idx="19051">
                  <c:v>2.2006053924560001</c:v>
                </c:pt>
                <c:pt idx="19052">
                  <c:v>2.2006595134740001</c:v>
                </c:pt>
                <c:pt idx="19053">
                  <c:v>2.2007129192349999</c:v>
                </c:pt>
                <c:pt idx="19054">
                  <c:v>2.200767278671</c:v>
                </c:pt>
                <c:pt idx="19055">
                  <c:v>2.2008242607119999</c:v>
                </c:pt>
                <c:pt idx="19056">
                  <c:v>2.2008781433109998</c:v>
                </c:pt>
                <c:pt idx="19057">
                  <c:v>2.2009320259090002</c:v>
                </c:pt>
                <c:pt idx="19058">
                  <c:v>2.2010333538059998</c:v>
                </c:pt>
                <c:pt idx="19059">
                  <c:v>2.20112657547</c:v>
                </c:pt>
                <c:pt idx="19060">
                  <c:v>2.2012181282040002</c:v>
                </c:pt>
                <c:pt idx="19061">
                  <c:v>2.201367139816</c:v>
                </c:pt>
                <c:pt idx="19062">
                  <c:v>2.2016627788540002</c:v>
                </c:pt>
                <c:pt idx="19063">
                  <c:v>2.2017533779140002</c:v>
                </c:pt>
                <c:pt idx="19064">
                  <c:v>2.2017955780029999</c:v>
                </c:pt>
                <c:pt idx="19065">
                  <c:v>2.2018394470209999</c:v>
                </c:pt>
                <c:pt idx="19066">
                  <c:v>2.2018861770629998</c:v>
                </c:pt>
                <c:pt idx="19067">
                  <c:v>2.201993227005</c:v>
                </c:pt>
                <c:pt idx="19068">
                  <c:v>2.2021472454070001</c:v>
                </c:pt>
                <c:pt idx="19069">
                  <c:v>2.2022352218629999</c:v>
                </c:pt>
                <c:pt idx="19070">
                  <c:v>2.2024505138400001</c:v>
                </c:pt>
                <c:pt idx="19071">
                  <c:v>2.202741384506</c:v>
                </c:pt>
                <c:pt idx="19072">
                  <c:v>2.203049898148</c:v>
                </c:pt>
                <c:pt idx="19073">
                  <c:v>2.203112840652</c:v>
                </c:pt>
                <c:pt idx="19074">
                  <c:v>2.2031822204589999</c:v>
                </c:pt>
                <c:pt idx="19075">
                  <c:v>2.203229665756</c:v>
                </c:pt>
                <c:pt idx="19076">
                  <c:v>2.203283548355</c:v>
                </c:pt>
                <c:pt idx="19077">
                  <c:v>2.2033693790440001</c:v>
                </c:pt>
                <c:pt idx="19078">
                  <c:v>2.2034785747529999</c:v>
                </c:pt>
                <c:pt idx="19079">
                  <c:v>2.2036581039429999</c:v>
                </c:pt>
                <c:pt idx="19080">
                  <c:v>2.203840255737</c:v>
                </c:pt>
                <c:pt idx="19081">
                  <c:v>2.2039344310760001</c:v>
                </c:pt>
                <c:pt idx="19082">
                  <c:v>2.2040252685550001</c:v>
                </c:pt>
                <c:pt idx="19083">
                  <c:v>2.204204320908</c:v>
                </c:pt>
                <c:pt idx="19084">
                  <c:v>2.2044076919559998</c:v>
                </c:pt>
                <c:pt idx="19085">
                  <c:v>2.2045400142670002</c:v>
                </c:pt>
                <c:pt idx="19086">
                  <c:v>2.204627990723</c:v>
                </c:pt>
                <c:pt idx="19087">
                  <c:v>2.2047164440159999</c:v>
                </c:pt>
                <c:pt idx="19088">
                  <c:v>2.20481133461</c:v>
                </c:pt>
                <c:pt idx="19089">
                  <c:v>2.2049040794370001</c:v>
                </c:pt>
                <c:pt idx="19090">
                  <c:v>2.2049934864040002</c:v>
                </c:pt>
                <c:pt idx="19091">
                  <c:v>2.2050881385799999</c:v>
                </c:pt>
                <c:pt idx="19092">
                  <c:v>2.205174207687</c:v>
                </c:pt>
                <c:pt idx="19093">
                  <c:v>2.2052533626559998</c:v>
                </c:pt>
                <c:pt idx="19094">
                  <c:v>2.2053337097169998</c:v>
                </c:pt>
                <c:pt idx="19095">
                  <c:v>2.205420017242</c:v>
                </c:pt>
                <c:pt idx="19096">
                  <c:v>2.2054612636569999</c:v>
                </c:pt>
                <c:pt idx="19097">
                  <c:v>2.2055025100710002</c:v>
                </c:pt>
                <c:pt idx="19098">
                  <c:v>2.2055504322049999</c:v>
                </c:pt>
                <c:pt idx="19099">
                  <c:v>2.2055954933169999</c:v>
                </c:pt>
                <c:pt idx="19100">
                  <c:v>2.2056417465210001</c:v>
                </c:pt>
                <c:pt idx="19101">
                  <c:v>2.2056894302369998</c:v>
                </c:pt>
                <c:pt idx="19102">
                  <c:v>2.2057778835300001</c:v>
                </c:pt>
                <c:pt idx="19103">
                  <c:v>2.2058703899380001</c:v>
                </c:pt>
                <c:pt idx="19104">
                  <c:v>2.2059688568119999</c:v>
                </c:pt>
                <c:pt idx="19105">
                  <c:v>2.206065177917</c:v>
                </c:pt>
                <c:pt idx="19106">
                  <c:v>2.2061638832089998</c:v>
                </c:pt>
                <c:pt idx="19107">
                  <c:v>2.2062649726869998</c:v>
                </c:pt>
                <c:pt idx="19108">
                  <c:v>2.2063646316529999</c:v>
                </c:pt>
                <c:pt idx="19109">
                  <c:v>2.2064571380619999</c:v>
                </c:pt>
                <c:pt idx="19110">
                  <c:v>2.206548213959</c:v>
                </c:pt>
                <c:pt idx="19111">
                  <c:v>2.206635475159</c:v>
                </c:pt>
                <c:pt idx="19112">
                  <c:v>2.2067475318910001</c:v>
                </c:pt>
                <c:pt idx="19113">
                  <c:v>2.2069747447969998</c:v>
                </c:pt>
                <c:pt idx="19114">
                  <c:v>2.207217931747</c:v>
                </c:pt>
                <c:pt idx="19115">
                  <c:v>2.2073061466219999</c:v>
                </c:pt>
                <c:pt idx="19116">
                  <c:v>2.2075393199920001</c:v>
                </c:pt>
                <c:pt idx="19117">
                  <c:v>2.2076447010039999</c:v>
                </c:pt>
                <c:pt idx="19118">
                  <c:v>2.2077181339259999</c:v>
                </c:pt>
                <c:pt idx="19119">
                  <c:v>2.2078199386600001</c:v>
                </c:pt>
                <c:pt idx="19120">
                  <c:v>2.208126306534</c:v>
                </c:pt>
                <c:pt idx="19121">
                  <c:v>2.2084171771999999</c:v>
                </c:pt>
                <c:pt idx="19122">
                  <c:v>2.2084934711459998</c:v>
                </c:pt>
                <c:pt idx="19123">
                  <c:v>2.2086212635039999</c:v>
                </c:pt>
                <c:pt idx="19124">
                  <c:v>2.208755970001</c:v>
                </c:pt>
                <c:pt idx="19125">
                  <c:v>2.208933591843</c:v>
                </c:pt>
                <c:pt idx="19126">
                  <c:v>2.2090599536900002</c:v>
                </c:pt>
                <c:pt idx="19127">
                  <c:v>2.2091441154479998</c:v>
                </c:pt>
                <c:pt idx="19128">
                  <c:v>2.2092242240909998</c:v>
                </c:pt>
                <c:pt idx="19129">
                  <c:v>2.2093021869660001</c:v>
                </c:pt>
                <c:pt idx="19130">
                  <c:v>2.2094106674190002</c:v>
                </c:pt>
                <c:pt idx="19131">
                  <c:v>2.2096946239470001</c:v>
                </c:pt>
                <c:pt idx="19132">
                  <c:v>2.2098410129550001</c:v>
                </c:pt>
                <c:pt idx="19133">
                  <c:v>2.2099354267120002</c:v>
                </c:pt>
                <c:pt idx="19134">
                  <c:v>2.2100005149839999</c:v>
                </c:pt>
                <c:pt idx="19135">
                  <c:v>2.2102665901180001</c:v>
                </c:pt>
                <c:pt idx="19136">
                  <c:v>2.2104306221010002</c:v>
                </c:pt>
                <c:pt idx="19137">
                  <c:v>2.2105324268339999</c:v>
                </c:pt>
                <c:pt idx="19138">
                  <c:v>2.2106025218959999</c:v>
                </c:pt>
                <c:pt idx="19139">
                  <c:v>2.2107453346249999</c:v>
                </c:pt>
                <c:pt idx="19140">
                  <c:v>2.2109789848329999</c:v>
                </c:pt>
                <c:pt idx="19141">
                  <c:v>2.2110819816589999</c:v>
                </c:pt>
                <c:pt idx="19142">
                  <c:v>2.2111628055570001</c:v>
                </c:pt>
                <c:pt idx="19143">
                  <c:v>2.2112421989439999</c:v>
                </c:pt>
                <c:pt idx="19144">
                  <c:v>2.2115952968600001</c:v>
                </c:pt>
                <c:pt idx="19145">
                  <c:v>2.2117285728449998</c:v>
                </c:pt>
                <c:pt idx="19146">
                  <c:v>2.2118260860440002</c:v>
                </c:pt>
                <c:pt idx="19147">
                  <c:v>2.2119126319890001</c:v>
                </c:pt>
                <c:pt idx="19148">
                  <c:v>2.2122480869290002</c:v>
                </c:pt>
                <c:pt idx="19149">
                  <c:v>2.2124211788179999</c:v>
                </c:pt>
                <c:pt idx="19150">
                  <c:v>2.2125346660609999</c:v>
                </c:pt>
                <c:pt idx="19151">
                  <c:v>2.2126500606540001</c:v>
                </c:pt>
                <c:pt idx="19152">
                  <c:v>2.2127742767330001</c:v>
                </c:pt>
                <c:pt idx="19153">
                  <c:v>2.2129344940190001</c:v>
                </c:pt>
                <c:pt idx="19154">
                  <c:v>2.2131493091580001</c:v>
                </c:pt>
                <c:pt idx="19155">
                  <c:v>2.213328123093</c:v>
                </c:pt>
                <c:pt idx="19156">
                  <c:v>2.2134587764739999</c:v>
                </c:pt>
                <c:pt idx="19157">
                  <c:v>2.2135348320010002</c:v>
                </c:pt>
                <c:pt idx="19158">
                  <c:v>2.213612794876</c:v>
                </c:pt>
                <c:pt idx="19159">
                  <c:v>2.2137150764469999</c:v>
                </c:pt>
                <c:pt idx="19160">
                  <c:v>2.2138156890870002</c:v>
                </c:pt>
                <c:pt idx="19161">
                  <c:v>2.213994264603</c:v>
                </c:pt>
                <c:pt idx="19162">
                  <c:v>2.214315414429</c:v>
                </c:pt>
                <c:pt idx="19163">
                  <c:v>2.214604854584</c:v>
                </c:pt>
                <c:pt idx="19164">
                  <c:v>2.2149057388309998</c:v>
                </c:pt>
                <c:pt idx="19165">
                  <c:v>2.2152218818659999</c:v>
                </c:pt>
                <c:pt idx="19166">
                  <c:v>2.2155923843380001</c:v>
                </c:pt>
                <c:pt idx="19167">
                  <c:v>2.2158339023589999</c:v>
                </c:pt>
                <c:pt idx="19168">
                  <c:v>2.2161002159119998</c:v>
                </c:pt>
                <c:pt idx="19169">
                  <c:v>2.2162082195280002</c:v>
                </c:pt>
                <c:pt idx="19170">
                  <c:v>2.2163403034210001</c:v>
                </c:pt>
                <c:pt idx="19171">
                  <c:v>2.2165238857270002</c:v>
                </c:pt>
                <c:pt idx="19172">
                  <c:v>2.2168354988100001</c:v>
                </c:pt>
                <c:pt idx="19173">
                  <c:v>2.2169618606569998</c:v>
                </c:pt>
                <c:pt idx="19174">
                  <c:v>2.2170522212980002</c:v>
                </c:pt>
                <c:pt idx="19175">
                  <c:v>2.2171485424039998</c:v>
                </c:pt>
                <c:pt idx="19176">
                  <c:v>2.2171990871429998</c:v>
                </c:pt>
                <c:pt idx="19177">
                  <c:v>2.2172522544860001</c:v>
                </c:pt>
                <c:pt idx="19178">
                  <c:v>2.2173640728000001</c:v>
                </c:pt>
                <c:pt idx="19179">
                  <c:v>2.2174150943759998</c:v>
                </c:pt>
                <c:pt idx="19180">
                  <c:v>2.2175288200379999</c:v>
                </c:pt>
                <c:pt idx="19181">
                  <c:v>2.2175855636600001</c:v>
                </c:pt>
                <c:pt idx="19182">
                  <c:v>2.2176456451419999</c:v>
                </c:pt>
                <c:pt idx="19183">
                  <c:v>2.2177014350889999</c:v>
                </c:pt>
                <c:pt idx="19184">
                  <c:v>2.2178156375890001</c:v>
                </c:pt>
                <c:pt idx="19185">
                  <c:v>2.2179179191589999</c:v>
                </c:pt>
                <c:pt idx="19186">
                  <c:v>2.2180168628689998</c:v>
                </c:pt>
                <c:pt idx="19187">
                  <c:v>2.2181055545809998</c:v>
                </c:pt>
                <c:pt idx="19188">
                  <c:v>2.2184417247770001</c:v>
                </c:pt>
                <c:pt idx="19189">
                  <c:v>2.2185540199279998</c:v>
                </c:pt>
                <c:pt idx="19190">
                  <c:v>2.2186396121979999</c:v>
                </c:pt>
                <c:pt idx="19191">
                  <c:v>2.2186963558200001</c:v>
                </c:pt>
                <c:pt idx="19192">
                  <c:v>2.2188591957089998</c:v>
                </c:pt>
                <c:pt idx="19193">
                  <c:v>2.218961000443</c:v>
                </c:pt>
                <c:pt idx="19194">
                  <c:v>2.2190327644350001</c:v>
                </c:pt>
                <c:pt idx="19195">
                  <c:v>2.2191019058229999</c:v>
                </c:pt>
                <c:pt idx="19196">
                  <c:v>2.2191722393040001</c:v>
                </c:pt>
                <c:pt idx="19197">
                  <c:v>2.2192153930659999</c:v>
                </c:pt>
                <c:pt idx="19198">
                  <c:v>2.2192604541779999</c:v>
                </c:pt>
                <c:pt idx="19199">
                  <c:v>2.219310045242</c:v>
                </c:pt>
                <c:pt idx="19200">
                  <c:v>2.2193744182590001</c:v>
                </c:pt>
                <c:pt idx="19201">
                  <c:v>2.2194223403929998</c:v>
                </c:pt>
                <c:pt idx="19202">
                  <c:v>2.2195827960969998</c:v>
                </c:pt>
                <c:pt idx="19203">
                  <c:v>2.2196693420410001</c:v>
                </c:pt>
                <c:pt idx="19204">
                  <c:v>2.2197504043579999</c:v>
                </c:pt>
                <c:pt idx="19205">
                  <c:v>2.219799995422</c:v>
                </c:pt>
                <c:pt idx="19206">
                  <c:v>2.2198569774629999</c:v>
                </c:pt>
                <c:pt idx="19207">
                  <c:v>2.2199347019200002</c:v>
                </c:pt>
                <c:pt idx="19208">
                  <c:v>2.2200138568879999</c:v>
                </c:pt>
                <c:pt idx="19209">
                  <c:v>2.2200958728789999</c:v>
                </c:pt>
                <c:pt idx="19210">
                  <c:v>2.2201762199399999</c:v>
                </c:pt>
                <c:pt idx="19211">
                  <c:v>2.2202658653260001</c:v>
                </c:pt>
                <c:pt idx="19212">
                  <c:v>2.2203440666200001</c:v>
                </c:pt>
                <c:pt idx="19213">
                  <c:v>2.2204236984249999</c:v>
                </c:pt>
                <c:pt idx="19214">
                  <c:v>2.2206048965449998</c:v>
                </c:pt>
                <c:pt idx="19215">
                  <c:v>2.2209303379060001</c:v>
                </c:pt>
                <c:pt idx="19216">
                  <c:v>2.2210812568659999</c:v>
                </c:pt>
                <c:pt idx="19217">
                  <c:v>2.2211780548100002</c:v>
                </c:pt>
                <c:pt idx="19218">
                  <c:v>2.2212824821470001</c:v>
                </c:pt>
                <c:pt idx="19219">
                  <c:v>2.2213428020479999</c:v>
                </c:pt>
                <c:pt idx="19220">
                  <c:v>2.221402406693</c:v>
                </c:pt>
                <c:pt idx="19221">
                  <c:v>2.2214586734770001</c:v>
                </c:pt>
                <c:pt idx="19222">
                  <c:v>2.2215151786799998</c:v>
                </c:pt>
                <c:pt idx="19223">
                  <c:v>2.2215757370000002</c:v>
                </c:pt>
                <c:pt idx="19224">
                  <c:v>2.2216312885280001</c:v>
                </c:pt>
                <c:pt idx="19225">
                  <c:v>2.2216858863829998</c:v>
                </c:pt>
                <c:pt idx="19226">
                  <c:v>2.221740484238</c:v>
                </c:pt>
                <c:pt idx="19227">
                  <c:v>2.2217931747440001</c:v>
                </c:pt>
                <c:pt idx="19228">
                  <c:v>2.2218496799469998</c:v>
                </c:pt>
                <c:pt idx="19229">
                  <c:v>2.2219023704529999</c:v>
                </c:pt>
                <c:pt idx="19230">
                  <c:v>2.2219591140750001</c:v>
                </c:pt>
                <c:pt idx="19231">
                  <c:v>2.2220153808590002</c:v>
                </c:pt>
                <c:pt idx="19232">
                  <c:v>2.2220733165739999</c:v>
                </c:pt>
                <c:pt idx="19233">
                  <c:v>2.2221300601960001</c:v>
                </c:pt>
                <c:pt idx="19234">
                  <c:v>2.2221972942349999</c:v>
                </c:pt>
                <c:pt idx="19235">
                  <c:v>2.222262382507</c:v>
                </c:pt>
                <c:pt idx="19236">
                  <c:v>2.2223293781279998</c:v>
                </c:pt>
                <c:pt idx="19237">
                  <c:v>2.2223985195160001</c:v>
                </c:pt>
                <c:pt idx="19238">
                  <c:v>2.2224667072300002</c:v>
                </c:pt>
                <c:pt idx="19239">
                  <c:v>2.2225365638730001</c:v>
                </c:pt>
                <c:pt idx="19240">
                  <c:v>2.2226066589359998</c:v>
                </c:pt>
                <c:pt idx="19241">
                  <c:v>2.2226758003230001</c:v>
                </c:pt>
                <c:pt idx="19242">
                  <c:v>2.2227442264559998</c:v>
                </c:pt>
                <c:pt idx="19243">
                  <c:v>2.2228119373320001</c:v>
                </c:pt>
                <c:pt idx="19244">
                  <c:v>2.2228767871859998</c:v>
                </c:pt>
                <c:pt idx="19245">
                  <c:v>2.2229406833650001</c:v>
                </c:pt>
                <c:pt idx="19246">
                  <c:v>2.222997903824</c:v>
                </c:pt>
                <c:pt idx="19247">
                  <c:v>2.223050117493</c:v>
                </c:pt>
                <c:pt idx="19248">
                  <c:v>2.2231040000919999</c:v>
                </c:pt>
                <c:pt idx="19249">
                  <c:v>2.2231552600860001</c:v>
                </c:pt>
                <c:pt idx="19250">
                  <c:v>2.223203897476</c:v>
                </c:pt>
                <c:pt idx="19251">
                  <c:v>2.2232556343079999</c:v>
                </c:pt>
                <c:pt idx="19252">
                  <c:v>2.2233059406279998</c:v>
                </c:pt>
                <c:pt idx="19253">
                  <c:v>2.2233603000639999</c:v>
                </c:pt>
                <c:pt idx="19254">
                  <c:v>2.2234075069429999</c:v>
                </c:pt>
                <c:pt idx="19255">
                  <c:v>2.2234556674960002</c:v>
                </c:pt>
                <c:pt idx="19256">
                  <c:v>2.2235021591190001</c:v>
                </c:pt>
                <c:pt idx="19257">
                  <c:v>2.223552465439</c:v>
                </c:pt>
                <c:pt idx="19258">
                  <c:v>2.2235982418060001</c:v>
                </c:pt>
                <c:pt idx="19259">
                  <c:v>2.2236945629120002</c:v>
                </c:pt>
                <c:pt idx="19260">
                  <c:v>2.2237744331360001</c:v>
                </c:pt>
                <c:pt idx="19261">
                  <c:v>2.2240717411039999</c:v>
                </c:pt>
                <c:pt idx="19262">
                  <c:v>2.2241261005399999</c:v>
                </c:pt>
                <c:pt idx="19263">
                  <c:v>2.2241783142089999</c:v>
                </c:pt>
                <c:pt idx="19264">
                  <c:v>2.2242317199710002</c:v>
                </c:pt>
                <c:pt idx="19265">
                  <c:v>2.2242856025700002</c:v>
                </c:pt>
                <c:pt idx="19266">
                  <c:v>2.22434592247</c:v>
                </c:pt>
                <c:pt idx="19267">
                  <c:v>2.2243988513950002</c:v>
                </c:pt>
                <c:pt idx="19268">
                  <c:v>2.2244546413420001</c:v>
                </c:pt>
                <c:pt idx="19269">
                  <c:v>2.2245056629179998</c:v>
                </c:pt>
                <c:pt idx="19270">
                  <c:v>2.2245612144470002</c:v>
                </c:pt>
                <c:pt idx="19271">
                  <c:v>2.22461271286</c:v>
                </c:pt>
                <c:pt idx="19272">
                  <c:v>2.224672079086</c:v>
                </c:pt>
                <c:pt idx="19273">
                  <c:v>2.2247083187099999</c:v>
                </c:pt>
                <c:pt idx="19274">
                  <c:v>2.2247476577760001</c:v>
                </c:pt>
                <c:pt idx="19275">
                  <c:v>2.224790811539</c:v>
                </c:pt>
                <c:pt idx="19276">
                  <c:v>2.2248330116270001</c:v>
                </c:pt>
                <c:pt idx="19277">
                  <c:v>2.2248680591580001</c:v>
                </c:pt>
                <c:pt idx="19278">
                  <c:v>2.2249104976649998</c:v>
                </c:pt>
                <c:pt idx="19279">
                  <c:v>2.2249646186829999</c:v>
                </c:pt>
                <c:pt idx="19280">
                  <c:v>2.225003480911</c:v>
                </c:pt>
                <c:pt idx="19281">
                  <c:v>2.2253112792969998</c:v>
                </c:pt>
                <c:pt idx="19282">
                  <c:v>2.2254211902619998</c:v>
                </c:pt>
                <c:pt idx="19283">
                  <c:v>2.2256882190699998</c:v>
                </c:pt>
                <c:pt idx="19284">
                  <c:v>2.2257983684539999</c:v>
                </c:pt>
                <c:pt idx="19285">
                  <c:v>2.225878953934</c:v>
                </c:pt>
                <c:pt idx="19286">
                  <c:v>2.225957393646</c:v>
                </c:pt>
                <c:pt idx="19287">
                  <c:v>2.2260658741000001</c:v>
                </c:pt>
                <c:pt idx="19288">
                  <c:v>2.2262148857119999</c:v>
                </c:pt>
                <c:pt idx="19289">
                  <c:v>2.2264111042020001</c:v>
                </c:pt>
                <c:pt idx="19290">
                  <c:v>2.2267136573789998</c:v>
                </c:pt>
                <c:pt idx="19291">
                  <c:v>2.2268095016479998</c:v>
                </c:pt>
                <c:pt idx="19292">
                  <c:v>2.2269120216370002</c:v>
                </c:pt>
                <c:pt idx="19293">
                  <c:v>2.2269692420960001</c:v>
                </c:pt>
                <c:pt idx="19294">
                  <c:v>2.2270231246950001</c:v>
                </c:pt>
                <c:pt idx="19295">
                  <c:v>2.2270743846890002</c:v>
                </c:pt>
                <c:pt idx="19296">
                  <c:v>2.227125644684</c:v>
                </c:pt>
                <c:pt idx="19297">
                  <c:v>2.2271790504459998</c:v>
                </c:pt>
                <c:pt idx="19298">
                  <c:v>2.2272331714629998</c:v>
                </c:pt>
                <c:pt idx="19299">
                  <c:v>2.227288007736</c:v>
                </c:pt>
                <c:pt idx="19300">
                  <c:v>2.2273406982420001</c:v>
                </c:pt>
                <c:pt idx="19301">
                  <c:v>2.2273900508879998</c:v>
                </c:pt>
                <c:pt idx="19302">
                  <c:v>2.227434396744</c:v>
                </c:pt>
                <c:pt idx="19303">
                  <c:v>2.2275142669679999</c:v>
                </c:pt>
                <c:pt idx="19304">
                  <c:v>2.2276287078860002</c:v>
                </c:pt>
                <c:pt idx="19305">
                  <c:v>2.2279481887819998</c:v>
                </c:pt>
                <c:pt idx="19306">
                  <c:v>2.2282297611240001</c:v>
                </c:pt>
                <c:pt idx="19307">
                  <c:v>2.228398799896</c:v>
                </c:pt>
                <c:pt idx="19308">
                  <c:v>2.228505134583</c:v>
                </c:pt>
                <c:pt idx="19309">
                  <c:v>2.2287976741789999</c:v>
                </c:pt>
                <c:pt idx="19310">
                  <c:v>2.2289016246800002</c:v>
                </c:pt>
                <c:pt idx="19311">
                  <c:v>2.2290034294129999</c:v>
                </c:pt>
                <c:pt idx="19312">
                  <c:v>2.2290799617769999</c:v>
                </c:pt>
                <c:pt idx="19313">
                  <c:v>2.229160785675</c:v>
                </c:pt>
                <c:pt idx="19314">
                  <c:v>2.2292435169220002</c:v>
                </c:pt>
                <c:pt idx="19315">
                  <c:v>2.2293517589570002</c:v>
                </c:pt>
                <c:pt idx="19316">
                  <c:v>2.2294249534609998</c:v>
                </c:pt>
                <c:pt idx="19317">
                  <c:v>2.2294933795929999</c:v>
                </c:pt>
                <c:pt idx="19318">
                  <c:v>2.2295649051669999</c:v>
                </c:pt>
                <c:pt idx="19319">
                  <c:v>2.2296149730680002</c:v>
                </c:pt>
                <c:pt idx="19320">
                  <c:v>2.229659795761</c:v>
                </c:pt>
                <c:pt idx="19321">
                  <c:v>2.2297387123110002</c:v>
                </c:pt>
                <c:pt idx="19322">
                  <c:v>2.2298152446750001</c:v>
                </c:pt>
                <c:pt idx="19323">
                  <c:v>2.2298974990840001</c:v>
                </c:pt>
                <c:pt idx="19324">
                  <c:v>2.2300167083739999</c:v>
                </c:pt>
                <c:pt idx="19325">
                  <c:v>2.230407714844</c:v>
                </c:pt>
                <c:pt idx="19326">
                  <c:v>2.2307693958280002</c:v>
                </c:pt>
                <c:pt idx="19327">
                  <c:v>2.2309620380399999</c:v>
                </c:pt>
                <c:pt idx="19328">
                  <c:v>2.231053113937</c:v>
                </c:pt>
                <c:pt idx="19329">
                  <c:v>2.2311475276950001</c:v>
                </c:pt>
                <c:pt idx="19330">
                  <c:v>2.2312462329859999</c:v>
                </c:pt>
                <c:pt idx="19331">
                  <c:v>2.2313330173489998</c:v>
                </c:pt>
                <c:pt idx="19332">
                  <c:v>2.2314195632930001</c:v>
                </c:pt>
                <c:pt idx="19333">
                  <c:v>2.2315728664400001</c:v>
                </c:pt>
                <c:pt idx="19334">
                  <c:v>2.2318716049190002</c:v>
                </c:pt>
                <c:pt idx="19335">
                  <c:v>2.2320265769960002</c:v>
                </c:pt>
                <c:pt idx="19336">
                  <c:v>2.232105970383</c:v>
                </c:pt>
                <c:pt idx="19337">
                  <c:v>2.232188224792</c:v>
                </c:pt>
                <c:pt idx="19338">
                  <c:v>2.2322707176210002</c:v>
                </c:pt>
                <c:pt idx="19339">
                  <c:v>2.232346773148</c:v>
                </c:pt>
                <c:pt idx="19340">
                  <c:v>2.2325356006620001</c:v>
                </c:pt>
                <c:pt idx="19341">
                  <c:v>2.2328772544860001</c:v>
                </c:pt>
                <c:pt idx="19342">
                  <c:v>2.2332437038420001</c:v>
                </c:pt>
                <c:pt idx="19343">
                  <c:v>2.2334871292109999</c:v>
                </c:pt>
                <c:pt idx="19344">
                  <c:v>2.233766317368</c:v>
                </c:pt>
                <c:pt idx="19345">
                  <c:v>2.2338449954990001</c:v>
                </c:pt>
                <c:pt idx="19346">
                  <c:v>2.2339239120480001</c:v>
                </c:pt>
                <c:pt idx="19347">
                  <c:v>2.2340424060820001</c:v>
                </c:pt>
                <c:pt idx="19348">
                  <c:v>2.2341234683989999</c:v>
                </c:pt>
                <c:pt idx="19349">
                  <c:v>2.234265089035</c:v>
                </c:pt>
                <c:pt idx="19350">
                  <c:v>2.2344443798069999</c:v>
                </c:pt>
                <c:pt idx="19351">
                  <c:v>2.2345936298370002</c:v>
                </c:pt>
                <c:pt idx="19352">
                  <c:v>2.2346937656399999</c:v>
                </c:pt>
                <c:pt idx="19353">
                  <c:v>2.2347469329830001</c:v>
                </c:pt>
                <c:pt idx="19354">
                  <c:v>2.2347767353060002</c:v>
                </c:pt>
                <c:pt idx="19355">
                  <c:v>2.2347891330719998</c:v>
                </c:pt>
                <c:pt idx="19356">
                  <c:v>2.234387397766</c:v>
                </c:pt>
                <c:pt idx="19357">
                  <c:v>2.2341845035549999</c:v>
                </c:pt>
                <c:pt idx="19358">
                  <c:v>2.2340655326840002</c:v>
                </c:pt>
                <c:pt idx="19359">
                  <c:v>2.2339577674869999</c:v>
                </c:pt>
                <c:pt idx="19360">
                  <c:v>2.23388504982</c:v>
                </c:pt>
                <c:pt idx="19361">
                  <c:v>2.2338514327999999</c:v>
                </c:pt>
                <c:pt idx="19362">
                  <c:v>2.2338380813600001</c:v>
                </c:pt>
                <c:pt idx="19363">
                  <c:v>2.2338595390320002</c:v>
                </c:pt>
                <c:pt idx="19364">
                  <c:v>2.233898878098</c:v>
                </c:pt>
                <c:pt idx="19365">
                  <c:v>2.2339439392089999</c:v>
                </c:pt>
                <c:pt idx="19366">
                  <c:v>2.2339973449710002</c:v>
                </c:pt>
                <c:pt idx="19367">
                  <c:v>2.2340292930599999</c:v>
                </c:pt>
                <c:pt idx="19368">
                  <c:v>2.2340886592859999</c:v>
                </c:pt>
                <c:pt idx="19369">
                  <c:v>2.2341489791870002</c:v>
                </c:pt>
                <c:pt idx="19370">
                  <c:v>2.2342133522030001</c:v>
                </c:pt>
                <c:pt idx="19371">
                  <c:v>2.234247684479</c:v>
                </c:pt>
                <c:pt idx="19372">
                  <c:v>2.2343146800990001</c:v>
                </c:pt>
                <c:pt idx="19373">
                  <c:v>2.234385251999</c:v>
                </c:pt>
                <c:pt idx="19374">
                  <c:v>2.2344577312470002</c:v>
                </c:pt>
                <c:pt idx="19375">
                  <c:v>2.2345237731930001</c:v>
                </c:pt>
                <c:pt idx="19376">
                  <c:v>2.2346012592319999</c:v>
                </c:pt>
                <c:pt idx="19377">
                  <c:v>2.2346820831300001</c:v>
                </c:pt>
                <c:pt idx="19378">
                  <c:v>2.2347660064700001</c:v>
                </c:pt>
                <c:pt idx="19379">
                  <c:v>2.2353250980379999</c:v>
                </c:pt>
                <c:pt idx="19380">
                  <c:v>2.2355897426609999</c:v>
                </c:pt>
                <c:pt idx="19381">
                  <c:v>2.2358672618869999</c:v>
                </c:pt>
                <c:pt idx="19382">
                  <c:v>2.236033201218</c:v>
                </c:pt>
                <c:pt idx="19383">
                  <c:v>2.2361474037170002</c:v>
                </c:pt>
                <c:pt idx="19384">
                  <c:v>2.2362558841709999</c:v>
                </c:pt>
                <c:pt idx="19385">
                  <c:v>2.2363743782040002</c:v>
                </c:pt>
                <c:pt idx="19386">
                  <c:v>2.2364993095400001</c:v>
                </c:pt>
                <c:pt idx="19387">
                  <c:v>2.2366149425509998</c:v>
                </c:pt>
                <c:pt idx="19388">
                  <c:v>2.2367277145390001</c:v>
                </c:pt>
                <c:pt idx="19389">
                  <c:v>2.2368466854100002</c:v>
                </c:pt>
                <c:pt idx="19390">
                  <c:v>2.2369589805599999</c:v>
                </c:pt>
                <c:pt idx="19391">
                  <c:v>2.2370696067810001</c:v>
                </c:pt>
                <c:pt idx="19392">
                  <c:v>2.2371788024899999</c:v>
                </c:pt>
                <c:pt idx="19393">
                  <c:v>2.2372963428500001</c:v>
                </c:pt>
                <c:pt idx="19394">
                  <c:v>2.2373566627499999</c:v>
                </c:pt>
                <c:pt idx="19395">
                  <c:v>2.2374155521389998</c:v>
                </c:pt>
                <c:pt idx="19396">
                  <c:v>2.2374801635739998</c:v>
                </c:pt>
                <c:pt idx="19397">
                  <c:v>2.237611532211</c:v>
                </c:pt>
                <c:pt idx="19398">
                  <c:v>2.2376756668089999</c:v>
                </c:pt>
                <c:pt idx="19399">
                  <c:v>2.2377400398249998</c:v>
                </c:pt>
                <c:pt idx="19400">
                  <c:v>2.237810134888</c:v>
                </c:pt>
                <c:pt idx="19401">
                  <c:v>2.2378754615780001</c:v>
                </c:pt>
                <c:pt idx="19402">
                  <c:v>2.2379384040830002</c:v>
                </c:pt>
                <c:pt idx="19403">
                  <c:v>2.2380628585819999</c:v>
                </c:pt>
                <c:pt idx="19404">
                  <c:v>2.2381198406220002</c:v>
                </c:pt>
                <c:pt idx="19405">
                  <c:v>2.2381780147549999</c:v>
                </c:pt>
                <c:pt idx="19406">
                  <c:v>2.238293647766</c:v>
                </c:pt>
                <c:pt idx="19407">
                  <c:v>2.2383496761320001</c:v>
                </c:pt>
                <c:pt idx="19408">
                  <c:v>2.2384576797490001</c:v>
                </c:pt>
                <c:pt idx="19409">
                  <c:v>2.238563537598</c:v>
                </c:pt>
                <c:pt idx="19410">
                  <c:v>2.2386724948880001</c:v>
                </c:pt>
                <c:pt idx="19411">
                  <c:v>2.2387685775759998</c:v>
                </c:pt>
                <c:pt idx="19412">
                  <c:v>2.2389039993290001</c:v>
                </c:pt>
                <c:pt idx="19413">
                  <c:v>2.2391438484189998</c:v>
                </c:pt>
                <c:pt idx="19414">
                  <c:v>2.2395236492159998</c:v>
                </c:pt>
                <c:pt idx="19415">
                  <c:v>2.239629268646</c:v>
                </c:pt>
                <c:pt idx="19416">
                  <c:v>2.2397253513340001</c:v>
                </c:pt>
                <c:pt idx="19417">
                  <c:v>2.2398588657379999</c:v>
                </c:pt>
                <c:pt idx="19418">
                  <c:v>2.239936351776</c:v>
                </c:pt>
                <c:pt idx="19419">
                  <c:v>2.2399928569790002</c:v>
                </c:pt>
                <c:pt idx="19420">
                  <c:v>2.2400419712069999</c:v>
                </c:pt>
                <c:pt idx="19421">
                  <c:v>2.2401111125950002</c:v>
                </c:pt>
                <c:pt idx="19422">
                  <c:v>2.2402009963989999</c:v>
                </c:pt>
                <c:pt idx="19423">
                  <c:v>2.2403137683869998</c:v>
                </c:pt>
                <c:pt idx="19424">
                  <c:v>2.2403988838200002</c:v>
                </c:pt>
                <c:pt idx="19425">
                  <c:v>2.2405154705050001</c:v>
                </c:pt>
                <c:pt idx="19426">
                  <c:v>2.2406072616579999</c:v>
                </c:pt>
                <c:pt idx="19427">
                  <c:v>2.240759134293</c:v>
                </c:pt>
                <c:pt idx="19428">
                  <c:v>2.2408373355869999</c:v>
                </c:pt>
                <c:pt idx="19429">
                  <c:v>2.2409253120420001</c:v>
                </c:pt>
                <c:pt idx="19430">
                  <c:v>2.2409837245939999</c:v>
                </c:pt>
                <c:pt idx="19431">
                  <c:v>2.2410445213319998</c:v>
                </c:pt>
                <c:pt idx="19432">
                  <c:v>2.2411663532260002</c:v>
                </c:pt>
                <c:pt idx="19433">
                  <c:v>2.241348743439</c:v>
                </c:pt>
                <c:pt idx="19434">
                  <c:v>2.2414300441739998</c:v>
                </c:pt>
                <c:pt idx="19435">
                  <c:v>2.2414844036099999</c:v>
                </c:pt>
                <c:pt idx="19436">
                  <c:v>2.2415344715119998</c:v>
                </c:pt>
                <c:pt idx="19437">
                  <c:v>2.2416176795960001</c:v>
                </c:pt>
                <c:pt idx="19438">
                  <c:v>2.2417135238650001</c:v>
                </c:pt>
                <c:pt idx="19439">
                  <c:v>2.241842031479</c:v>
                </c:pt>
                <c:pt idx="19440">
                  <c:v>2.2421920299529998</c:v>
                </c:pt>
                <c:pt idx="19441">
                  <c:v>2.2425618171689998</c:v>
                </c:pt>
                <c:pt idx="19442">
                  <c:v>2.242621660233</c:v>
                </c:pt>
                <c:pt idx="19443">
                  <c:v>2.242684602737</c:v>
                </c:pt>
                <c:pt idx="19444">
                  <c:v>2.2427532672880002</c:v>
                </c:pt>
                <c:pt idx="19445">
                  <c:v>2.2428166866299999</c:v>
                </c:pt>
                <c:pt idx="19446">
                  <c:v>2.242880105972</c:v>
                </c:pt>
                <c:pt idx="19447">
                  <c:v>2.2429473400119999</c:v>
                </c:pt>
                <c:pt idx="19448">
                  <c:v>2.243014097214</c:v>
                </c:pt>
                <c:pt idx="19449">
                  <c:v>2.2430729866029999</c:v>
                </c:pt>
                <c:pt idx="19450">
                  <c:v>2.2431857585909998</c:v>
                </c:pt>
                <c:pt idx="19451">
                  <c:v>2.2432794570920001</c:v>
                </c:pt>
                <c:pt idx="19452">
                  <c:v>2.2434060573579999</c:v>
                </c:pt>
                <c:pt idx="19453">
                  <c:v>2.2435977458949998</c:v>
                </c:pt>
                <c:pt idx="19454">
                  <c:v>2.2437415122990001</c:v>
                </c:pt>
                <c:pt idx="19455">
                  <c:v>2.2438955307009998</c:v>
                </c:pt>
                <c:pt idx="19456">
                  <c:v>2.2442200183869998</c:v>
                </c:pt>
                <c:pt idx="19457">
                  <c:v>2.244372367859</c:v>
                </c:pt>
                <c:pt idx="19458">
                  <c:v>2.2444572448729998</c:v>
                </c:pt>
                <c:pt idx="19459">
                  <c:v>2.2445378303529999</c:v>
                </c:pt>
                <c:pt idx="19460">
                  <c:v>2.2446372508999999</c:v>
                </c:pt>
                <c:pt idx="19461">
                  <c:v>2.2447507381439999</c:v>
                </c:pt>
                <c:pt idx="19462">
                  <c:v>2.2448539733890001</c:v>
                </c:pt>
                <c:pt idx="19463">
                  <c:v>2.2449328899380001</c:v>
                </c:pt>
                <c:pt idx="19464">
                  <c:v>2.2450413703919998</c:v>
                </c:pt>
                <c:pt idx="19465">
                  <c:v>2.2451844215390002</c:v>
                </c:pt>
                <c:pt idx="19466">
                  <c:v>2.2453522682189999</c:v>
                </c:pt>
                <c:pt idx="19467">
                  <c:v>2.2457559108730001</c:v>
                </c:pt>
                <c:pt idx="19468">
                  <c:v>2.2459602355960002</c:v>
                </c:pt>
                <c:pt idx="19469">
                  <c:v>2.2463200092319999</c:v>
                </c:pt>
                <c:pt idx="19470">
                  <c:v>2.2466158866880002</c:v>
                </c:pt>
                <c:pt idx="19471">
                  <c:v>2.246737241745</c:v>
                </c:pt>
                <c:pt idx="19472">
                  <c:v>2.2468922138209999</c:v>
                </c:pt>
                <c:pt idx="19473">
                  <c:v>2.2470133304600002</c:v>
                </c:pt>
                <c:pt idx="19474">
                  <c:v>2.247145175934</c:v>
                </c:pt>
                <c:pt idx="19475">
                  <c:v>2.247274637222</c:v>
                </c:pt>
                <c:pt idx="19476">
                  <c:v>2.2474005222320002</c:v>
                </c:pt>
                <c:pt idx="19477">
                  <c:v>2.2474901676179999</c:v>
                </c:pt>
                <c:pt idx="19478">
                  <c:v>2.2475810050959999</c:v>
                </c:pt>
                <c:pt idx="19479">
                  <c:v>2.2476720809940001</c:v>
                </c:pt>
                <c:pt idx="19480">
                  <c:v>2.2477600574490002</c:v>
                </c:pt>
                <c:pt idx="19481">
                  <c:v>2.2478573322300002</c:v>
                </c:pt>
                <c:pt idx="19482">
                  <c:v>2.247947692871</c:v>
                </c:pt>
                <c:pt idx="19483">
                  <c:v>2.2480432987209999</c:v>
                </c:pt>
                <c:pt idx="19484">
                  <c:v>2.2481520175930001</c:v>
                </c:pt>
                <c:pt idx="19485">
                  <c:v>2.248205423355</c:v>
                </c:pt>
                <c:pt idx="19486">
                  <c:v>2.2483115196229999</c:v>
                </c:pt>
                <c:pt idx="19487">
                  <c:v>2.248362541199</c:v>
                </c:pt>
                <c:pt idx="19488">
                  <c:v>2.248463392258</c:v>
                </c:pt>
                <c:pt idx="19489">
                  <c:v>2.2485580444340001</c:v>
                </c:pt>
                <c:pt idx="19490">
                  <c:v>2.2486376762389999</c:v>
                </c:pt>
                <c:pt idx="19491">
                  <c:v>2.2487244606019998</c:v>
                </c:pt>
                <c:pt idx="19492">
                  <c:v>2.2488086223599999</c:v>
                </c:pt>
                <c:pt idx="19493">
                  <c:v>2.2488842010500001</c:v>
                </c:pt>
                <c:pt idx="19494">
                  <c:v>2.2490344047550002</c:v>
                </c:pt>
                <c:pt idx="19495">
                  <c:v>2.2493152618410002</c:v>
                </c:pt>
                <c:pt idx="19496">
                  <c:v>2.249633789063</c:v>
                </c:pt>
                <c:pt idx="19497">
                  <c:v>2.2499089241029999</c:v>
                </c:pt>
                <c:pt idx="19498">
                  <c:v>2.2500939369199999</c:v>
                </c:pt>
                <c:pt idx="19499">
                  <c:v>2.2502872943879999</c:v>
                </c:pt>
                <c:pt idx="19500">
                  <c:v>2.2503862380980002</c:v>
                </c:pt>
                <c:pt idx="19501">
                  <c:v>2.2504475116729998</c:v>
                </c:pt>
                <c:pt idx="19502">
                  <c:v>2.2505564689640001</c:v>
                </c:pt>
                <c:pt idx="19503">
                  <c:v>2.2507174015050002</c:v>
                </c:pt>
                <c:pt idx="19504">
                  <c:v>2.2507913112639999</c:v>
                </c:pt>
                <c:pt idx="19505">
                  <c:v>2.2508692741390002</c:v>
                </c:pt>
                <c:pt idx="19506">
                  <c:v>2.2509703636170002</c:v>
                </c:pt>
                <c:pt idx="19507">
                  <c:v>2.2510650157929999</c:v>
                </c:pt>
                <c:pt idx="19508">
                  <c:v>2.2511990070340002</c:v>
                </c:pt>
                <c:pt idx="19509">
                  <c:v>2.251543283463</c:v>
                </c:pt>
                <c:pt idx="19510">
                  <c:v>2.2519154548650002</c:v>
                </c:pt>
                <c:pt idx="19511">
                  <c:v>2.252237081528</c:v>
                </c:pt>
                <c:pt idx="19512">
                  <c:v>2.2525787353519999</c:v>
                </c:pt>
                <c:pt idx="19513">
                  <c:v>2.2528173923489998</c:v>
                </c:pt>
                <c:pt idx="19514">
                  <c:v>2.2528986930850001</c:v>
                </c:pt>
                <c:pt idx="19515">
                  <c:v>2.2530128955839999</c:v>
                </c:pt>
                <c:pt idx="19516">
                  <c:v>2.2531254291530001</c:v>
                </c:pt>
                <c:pt idx="19517">
                  <c:v>2.2534985542300001</c:v>
                </c:pt>
                <c:pt idx="19518">
                  <c:v>2.2538268566130002</c:v>
                </c:pt>
                <c:pt idx="19519">
                  <c:v>2.2539224624630001</c:v>
                </c:pt>
                <c:pt idx="19520">
                  <c:v>2.2540609836579999</c:v>
                </c:pt>
                <c:pt idx="19521">
                  <c:v>2.254136323929</c:v>
                </c:pt>
                <c:pt idx="19522">
                  <c:v>2.2542171478270001</c:v>
                </c:pt>
                <c:pt idx="19523">
                  <c:v>2.2543063163760002</c:v>
                </c:pt>
                <c:pt idx="19524">
                  <c:v>2.2543938159939998</c:v>
                </c:pt>
                <c:pt idx="19525">
                  <c:v>2.254478216171</c:v>
                </c:pt>
                <c:pt idx="19526">
                  <c:v>2.2545616626739999</c:v>
                </c:pt>
                <c:pt idx="19527">
                  <c:v>2.2546427249910002</c:v>
                </c:pt>
                <c:pt idx="19528">
                  <c:v>2.254717111588</c:v>
                </c:pt>
                <c:pt idx="19529">
                  <c:v>2.2547919750209999</c:v>
                </c:pt>
                <c:pt idx="19530">
                  <c:v>2.2548718452449998</c:v>
                </c:pt>
                <c:pt idx="19531">
                  <c:v>2.2549517154690002</c:v>
                </c:pt>
                <c:pt idx="19532">
                  <c:v>2.2550296783450001</c:v>
                </c:pt>
                <c:pt idx="19533">
                  <c:v>2.255154848099</c:v>
                </c:pt>
                <c:pt idx="19534">
                  <c:v>2.2552692890169999</c:v>
                </c:pt>
                <c:pt idx="19535">
                  <c:v>2.2553288936609999</c:v>
                </c:pt>
                <c:pt idx="19536">
                  <c:v>2.255388259888</c:v>
                </c:pt>
                <c:pt idx="19537">
                  <c:v>2.2554466724400002</c:v>
                </c:pt>
                <c:pt idx="19538">
                  <c:v>2.2555041313170001</c:v>
                </c:pt>
                <c:pt idx="19539">
                  <c:v>2.2555623054499998</c:v>
                </c:pt>
                <c:pt idx="19540">
                  <c:v>2.2556214332579998</c:v>
                </c:pt>
                <c:pt idx="19541">
                  <c:v>2.2556819915770001</c:v>
                </c:pt>
                <c:pt idx="19542">
                  <c:v>2.2557351589199999</c:v>
                </c:pt>
                <c:pt idx="19543">
                  <c:v>2.2558116912839998</c:v>
                </c:pt>
                <c:pt idx="19544">
                  <c:v>2.2559189796450001</c:v>
                </c:pt>
                <c:pt idx="19545">
                  <c:v>2.2561945915220001</c:v>
                </c:pt>
                <c:pt idx="19546">
                  <c:v>2.25630569458</c:v>
                </c:pt>
                <c:pt idx="19547">
                  <c:v>2.2563879489900001</c:v>
                </c:pt>
                <c:pt idx="19548">
                  <c:v>2.2564980983730001</c:v>
                </c:pt>
                <c:pt idx="19549">
                  <c:v>2.2567620277399998</c:v>
                </c:pt>
                <c:pt idx="19550">
                  <c:v>2.2568650245669999</c:v>
                </c:pt>
                <c:pt idx="19551">
                  <c:v>2.2569906711579999</c:v>
                </c:pt>
                <c:pt idx="19552">
                  <c:v>2.2572584152220001</c:v>
                </c:pt>
                <c:pt idx="19553">
                  <c:v>2.2575345039369998</c:v>
                </c:pt>
                <c:pt idx="19554">
                  <c:v>2.2576978206630001</c:v>
                </c:pt>
                <c:pt idx="19555">
                  <c:v>2.257797002792</c:v>
                </c:pt>
                <c:pt idx="19556">
                  <c:v>2.2578847408290001</c:v>
                </c:pt>
                <c:pt idx="19557">
                  <c:v>2.257953643799</c:v>
                </c:pt>
                <c:pt idx="19558">
                  <c:v>2.2580239772800001</c:v>
                </c:pt>
                <c:pt idx="19559">
                  <c:v>2.258107185364</c:v>
                </c:pt>
                <c:pt idx="19560">
                  <c:v>2.258219003677</c:v>
                </c:pt>
                <c:pt idx="19561">
                  <c:v>2.2583053112029998</c:v>
                </c:pt>
                <c:pt idx="19562">
                  <c:v>2.2583849430080001</c:v>
                </c:pt>
                <c:pt idx="19563">
                  <c:v>2.258492469788</c:v>
                </c:pt>
                <c:pt idx="19564">
                  <c:v>2.2585687637329999</c:v>
                </c:pt>
                <c:pt idx="19565">
                  <c:v>2.2586958408359998</c:v>
                </c:pt>
                <c:pt idx="19566">
                  <c:v>2.259027957916</c:v>
                </c:pt>
                <c:pt idx="19567">
                  <c:v>2.2591512203219999</c:v>
                </c:pt>
                <c:pt idx="19568">
                  <c:v>2.2593188285829999</c:v>
                </c:pt>
                <c:pt idx="19569">
                  <c:v>2.2594780921940001</c:v>
                </c:pt>
                <c:pt idx="19570">
                  <c:v>2.2597980499269998</c:v>
                </c:pt>
                <c:pt idx="19571">
                  <c:v>2.26011967659</c:v>
                </c:pt>
                <c:pt idx="19572">
                  <c:v>2.2603433132170001</c:v>
                </c:pt>
                <c:pt idx="19573">
                  <c:v>2.2606415748600002</c:v>
                </c:pt>
                <c:pt idx="19574">
                  <c:v>2.260937213898</c:v>
                </c:pt>
                <c:pt idx="19575">
                  <c:v>2.2610778808590002</c:v>
                </c:pt>
                <c:pt idx="19576">
                  <c:v>2.261193990707</c:v>
                </c:pt>
                <c:pt idx="19577">
                  <c:v>2.261309146881</c:v>
                </c:pt>
                <c:pt idx="19578">
                  <c:v>2.2614400386810001</c:v>
                </c:pt>
                <c:pt idx="19579">
                  <c:v>2.2618155479430002</c:v>
                </c:pt>
                <c:pt idx="19580">
                  <c:v>2.261905193329</c:v>
                </c:pt>
                <c:pt idx="19581">
                  <c:v>2.262046575546</c:v>
                </c:pt>
                <c:pt idx="19582">
                  <c:v>2.2621836662289998</c:v>
                </c:pt>
                <c:pt idx="19583">
                  <c:v>2.2623665332790002</c:v>
                </c:pt>
                <c:pt idx="19584">
                  <c:v>2.2626872062680001</c:v>
                </c:pt>
                <c:pt idx="19585">
                  <c:v>2.2627682685849999</c:v>
                </c:pt>
                <c:pt idx="19586">
                  <c:v>2.2628555297849999</c:v>
                </c:pt>
                <c:pt idx="19587">
                  <c:v>2.2629420757290002</c:v>
                </c:pt>
                <c:pt idx="19588">
                  <c:v>2.2630298137659999</c:v>
                </c:pt>
                <c:pt idx="19589">
                  <c:v>2.263375282288</c:v>
                </c:pt>
                <c:pt idx="19590">
                  <c:v>2.2637689113619999</c:v>
                </c:pt>
                <c:pt idx="19591">
                  <c:v>2.263954162598</c:v>
                </c:pt>
                <c:pt idx="19592">
                  <c:v>2.264104366302</c:v>
                </c:pt>
                <c:pt idx="19593">
                  <c:v>2.264285564423</c:v>
                </c:pt>
                <c:pt idx="19594">
                  <c:v>2.2643544673920002</c:v>
                </c:pt>
                <c:pt idx="19595">
                  <c:v>2.2644591331480002</c:v>
                </c:pt>
                <c:pt idx="19596">
                  <c:v>2.2645318508150001</c:v>
                </c:pt>
                <c:pt idx="19597">
                  <c:v>2.2646687030789998</c:v>
                </c:pt>
                <c:pt idx="19598">
                  <c:v>2.2648203372959999</c:v>
                </c:pt>
                <c:pt idx="19599">
                  <c:v>2.2649233341219999</c:v>
                </c:pt>
                <c:pt idx="19600">
                  <c:v>2.265115737915</c:v>
                </c:pt>
                <c:pt idx="19601">
                  <c:v>2.2653956413270002</c:v>
                </c:pt>
                <c:pt idx="19602">
                  <c:v>2.265589952469</c:v>
                </c:pt>
                <c:pt idx="19603">
                  <c:v>2.2658853530880001</c:v>
                </c:pt>
                <c:pt idx="19604">
                  <c:v>2.2660245895390001</c:v>
                </c:pt>
                <c:pt idx="19605">
                  <c:v>2.2661070823670002</c:v>
                </c:pt>
                <c:pt idx="19606">
                  <c:v>2.2662394046780001</c:v>
                </c:pt>
                <c:pt idx="19607">
                  <c:v>2.2663736343380001</c:v>
                </c:pt>
                <c:pt idx="19608">
                  <c:v>2.2667012214660001</c:v>
                </c:pt>
                <c:pt idx="19609">
                  <c:v>2.2668182849880001</c:v>
                </c:pt>
                <c:pt idx="19610">
                  <c:v>2.2671132087710002</c:v>
                </c:pt>
                <c:pt idx="19611">
                  <c:v>2.2671887874599999</c:v>
                </c:pt>
                <c:pt idx="19612">
                  <c:v>2.2672610282900001</c:v>
                </c:pt>
                <c:pt idx="19613">
                  <c:v>2.2673399448390001</c:v>
                </c:pt>
                <c:pt idx="19614">
                  <c:v>2.2674434185029999</c:v>
                </c:pt>
                <c:pt idx="19615">
                  <c:v>2.267684221268</c:v>
                </c:pt>
                <c:pt idx="19616">
                  <c:v>2.2678172588350001</c:v>
                </c:pt>
                <c:pt idx="19617">
                  <c:v>2.2679507732389999</c:v>
                </c:pt>
                <c:pt idx="19618">
                  <c:v>2.268052577972</c:v>
                </c:pt>
                <c:pt idx="19619">
                  <c:v>2.2682294845580002</c:v>
                </c:pt>
                <c:pt idx="19620">
                  <c:v>2.268324613571</c:v>
                </c:pt>
                <c:pt idx="19621">
                  <c:v>2.2684051990510001</c:v>
                </c:pt>
                <c:pt idx="19622">
                  <c:v>2.2684824466709999</c:v>
                </c:pt>
                <c:pt idx="19623">
                  <c:v>2.268786430359</c:v>
                </c:pt>
                <c:pt idx="19624">
                  <c:v>2.268859863281</c:v>
                </c:pt>
                <c:pt idx="19625">
                  <c:v>2.2689964771270001</c:v>
                </c:pt>
                <c:pt idx="19626">
                  <c:v>2.2691855430599999</c:v>
                </c:pt>
                <c:pt idx="19627">
                  <c:v>2.269336223602</c:v>
                </c:pt>
                <c:pt idx="19628">
                  <c:v>2.2694382667539998</c:v>
                </c:pt>
                <c:pt idx="19629">
                  <c:v>2.269543409348</c:v>
                </c:pt>
                <c:pt idx="19630">
                  <c:v>2.2696523666380002</c:v>
                </c:pt>
                <c:pt idx="19631">
                  <c:v>2.2697031497959999</c:v>
                </c:pt>
                <c:pt idx="19632">
                  <c:v>2.26979970932</c:v>
                </c:pt>
                <c:pt idx="19633">
                  <c:v>2.2698898315429998</c:v>
                </c:pt>
                <c:pt idx="19634">
                  <c:v>2.2699668407439999</c:v>
                </c:pt>
                <c:pt idx="19635">
                  <c:v>2.2702832221980001</c:v>
                </c:pt>
                <c:pt idx="19636">
                  <c:v>2.2704651355740002</c:v>
                </c:pt>
                <c:pt idx="19637">
                  <c:v>2.2706878185270001</c:v>
                </c:pt>
                <c:pt idx="19638">
                  <c:v>2.2707819938660001</c:v>
                </c:pt>
                <c:pt idx="19639">
                  <c:v>2.2709879875180001</c:v>
                </c:pt>
                <c:pt idx="19640">
                  <c:v>2.2711787223819999</c:v>
                </c:pt>
                <c:pt idx="19641">
                  <c:v>2.271283864975</c:v>
                </c:pt>
                <c:pt idx="19642">
                  <c:v>2.271402597427</c:v>
                </c:pt>
                <c:pt idx="19643">
                  <c:v>2.2714936733250002</c:v>
                </c:pt>
                <c:pt idx="19644">
                  <c:v>2.2715694904329999</c:v>
                </c:pt>
                <c:pt idx="19645">
                  <c:v>2.271688461304</c:v>
                </c:pt>
                <c:pt idx="19646">
                  <c:v>2.2718653678890002</c:v>
                </c:pt>
                <c:pt idx="19647">
                  <c:v>2.2721791267400002</c:v>
                </c:pt>
                <c:pt idx="19648">
                  <c:v>2.2723243236539998</c:v>
                </c:pt>
                <c:pt idx="19649">
                  <c:v>2.2724609375</c:v>
                </c:pt>
                <c:pt idx="19650">
                  <c:v>2.2727997303010001</c:v>
                </c:pt>
                <c:pt idx="19651">
                  <c:v>2.2729392051700001</c:v>
                </c:pt>
                <c:pt idx="19652">
                  <c:v>2.2730867862699999</c:v>
                </c:pt>
                <c:pt idx="19653">
                  <c:v>2.273205518723</c:v>
                </c:pt>
                <c:pt idx="19654">
                  <c:v>2.273365736008</c:v>
                </c:pt>
                <c:pt idx="19655">
                  <c:v>2.273484230042</c:v>
                </c:pt>
                <c:pt idx="19656">
                  <c:v>2.2736370563510002</c:v>
                </c:pt>
                <c:pt idx="19657">
                  <c:v>2.2740361690520001</c:v>
                </c:pt>
                <c:pt idx="19658">
                  <c:v>2.2742619514469999</c:v>
                </c:pt>
                <c:pt idx="19659">
                  <c:v>2.2744138240809999</c:v>
                </c:pt>
                <c:pt idx="19660">
                  <c:v>2.2745790481569998</c:v>
                </c:pt>
                <c:pt idx="19661">
                  <c:v>2.274696588516</c:v>
                </c:pt>
                <c:pt idx="19662">
                  <c:v>2.2748420238490001</c:v>
                </c:pt>
                <c:pt idx="19663">
                  <c:v>2.274949073792</c:v>
                </c:pt>
                <c:pt idx="19664">
                  <c:v>2.2751009464259999</c:v>
                </c:pt>
                <c:pt idx="19665">
                  <c:v>2.275430679321</c:v>
                </c:pt>
                <c:pt idx="19666">
                  <c:v>2.2757246494290002</c:v>
                </c:pt>
                <c:pt idx="19667">
                  <c:v>2.2758469581599998</c:v>
                </c:pt>
                <c:pt idx="19668">
                  <c:v>2.2759511470790001</c:v>
                </c:pt>
                <c:pt idx="19669">
                  <c:v>2.2760000228880002</c:v>
                </c:pt>
                <c:pt idx="19670">
                  <c:v>2.276047945023</c:v>
                </c:pt>
                <c:pt idx="19671">
                  <c:v>2.276094913483</c:v>
                </c:pt>
                <c:pt idx="19672">
                  <c:v>2.2761349678039999</c:v>
                </c:pt>
                <c:pt idx="19673">
                  <c:v>2.276171922684</c:v>
                </c:pt>
                <c:pt idx="19674">
                  <c:v>2.2762098312379999</c:v>
                </c:pt>
                <c:pt idx="19675">
                  <c:v>2.2762784957890001</c:v>
                </c:pt>
                <c:pt idx="19676">
                  <c:v>2.2763226032260002</c:v>
                </c:pt>
                <c:pt idx="19677">
                  <c:v>2.2763717174529998</c:v>
                </c:pt>
                <c:pt idx="19678">
                  <c:v>2.2764217853550002</c:v>
                </c:pt>
                <c:pt idx="19679">
                  <c:v>2.2764952182770002</c:v>
                </c:pt>
                <c:pt idx="19680">
                  <c:v>2.2765998840330002</c:v>
                </c:pt>
                <c:pt idx="19681">
                  <c:v>2.27667760849</c:v>
                </c:pt>
                <c:pt idx="19682">
                  <c:v>2.276797771454</c:v>
                </c:pt>
                <c:pt idx="19683">
                  <c:v>2.2771558761600001</c:v>
                </c:pt>
                <c:pt idx="19684">
                  <c:v>2.277333498001</c:v>
                </c:pt>
                <c:pt idx="19685">
                  <c:v>2.2774908542630001</c:v>
                </c:pt>
                <c:pt idx="19686">
                  <c:v>2.2776007652280001</c:v>
                </c:pt>
                <c:pt idx="19687">
                  <c:v>2.277713298798</c:v>
                </c:pt>
                <c:pt idx="19688">
                  <c:v>2.2778239250180001</c:v>
                </c:pt>
                <c:pt idx="19689">
                  <c:v>2.2779266834260001</c:v>
                </c:pt>
                <c:pt idx="19690">
                  <c:v>2.278034210205</c:v>
                </c:pt>
                <c:pt idx="19691">
                  <c:v>2.278138875961</c:v>
                </c:pt>
                <c:pt idx="19692">
                  <c:v>2.2782444953919998</c:v>
                </c:pt>
                <c:pt idx="19693">
                  <c:v>2.2783477306369999</c:v>
                </c:pt>
                <c:pt idx="19694">
                  <c:v>2.2784430980680002</c:v>
                </c:pt>
                <c:pt idx="19695">
                  <c:v>2.2785351276400001</c:v>
                </c:pt>
                <c:pt idx="19696">
                  <c:v>2.2786896228789999</c:v>
                </c:pt>
                <c:pt idx="19697">
                  <c:v>2.2790291309359998</c:v>
                </c:pt>
                <c:pt idx="19698">
                  <c:v>2.279167890549</c:v>
                </c:pt>
                <c:pt idx="19699">
                  <c:v>2.2792384624480002</c:v>
                </c:pt>
                <c:pt idx="19700">
                  <c:v>2.2793462276460001</c:v>
                </c:pt>
                <c:pt idx="19701">
                  <c:v>2.279676914215</c:v>
                </c:pt>
                <c:pt idx="19702">
                  <c:v>2.2800071239470001</c:v>
                </c:pt>
                <c:pt idx="19703">
                  <c:v>2.2802653312680001</c:v>
                </c:pt>
                <c:pt idx="19704">
                  <c:v>2.2805354595180001</c:v>
                </c:pt>
                <c:pt idx="19705">
                  <c:v>2.2806839942930002</c:v>
                </c:pt>
                <c:pt idx="19706">
                  <c:v>2.2807977199549998</c:v>
                </c:pt>
                <c:pt idx="19707">
                  <c:v>2.2809350490570002</c:v>
                </c:pt>
                <c:pt idx="19708">
                  <c:v>2.2811374664309998</c:v>
                </c:pt>
                <c:pt idx="19709">
                  <c:v>2.2812442779539999</c:v>
                </c:pt>
                <c:pt idx="19710">
                  <c:v>2.2813429832460002</c:v>
                </c:pt>
                <c:pt idx="19711">
                  <c:v>2.2814650535580001</c:v>
                </c:pt>
                <c:pt idx="19712">
                  <c:v>2.2817342281339998</c:v>
                </c:pt>
                <c:pt idx="19713">
                  <c:v>2.282055854797</c:v>
                </c:pt>
                <c:pt idx="19714">
                  <c:v>2.2823290824889999</c:v>
                </c:pt>
                <c:pt idx="19715">
                  <c:v>2.28244805336</c:v>
                </c:pt>
                <c:pt idx="19716">
                  <c:v>2.2825262546539999</c:v>
                </c:pt>
                <c:pt idx="19717">
                  <c:v>2.2826759815219999</c:v>
                </c:pt>
                <c:pt idx="19718">
                  <c:v>2.2830333709719999</c:v>
                </c:pt>
                <c:pt idx="19719">
                  <c:v>2.2834126949310001</c:v>
                </c:pt>
                <c:pt idx="19720">
                  <c:v>2.2835316658020002</c:v>
                </c:pt>
                <c:pt idx="19721">
                  <c:v>2.2836332321169999</c:v>
                </c:pt>
                <c:pt idx="19722">
                  <c:v>2.2837152481079999</c:v>
                </c:pt>
                <c:pt idx="19723">
                  <c:v>2.2839159965519999</c:v>
                </c:pt>
                <c:pt idx="19724">
                  <c:v>2.284099340439</c:v>
                </c:pt>
                <c:pt idx="19725">
                  <c:v>2.2842173576349998</c:v>
                </c:pt>
                <c:pt idx="19726">
                  <c:v>2.2845451831819998</c:v>
                </c:pt>
                <c:pt idx="19727">
                  <c:v>2.2848751544949999</c:v>
                </c:pt>
                <c:pt idx="19728">
                  <c:v>2.2850210666659998</c:v>
                </c:pt>
                <c:pt idx="19729">
                  <c:v>2.2851729393009999</c:v>
                </c:pt>
                <c:pt idx="19730">
                  <c:v>2.285356760025</c:v>
                </c:pt>
                <c:pt idx="19731">
                  <c:v>2.2855873107910001</c:v>
                </c:pt>
                <c:pt idx="19732">
                  <c:v>2.2859013080600001</c:v>
                </c:pt>
                <c:pt idx="19733">
                  <c:v>2.2860121726989999</c:v>
                </c:pt>
                <c:pt idx="19734">
                  <c:v>2.2863059043880001</c:v>
                </c:pt>
                <c:pt idx="19735">
                  <c:v>2.286591291428</c:v>
                </c:pt>
                <c:pt idx="19736">
                  <c:v>2.2869026660920002</c:v>
                </c:pt>
                <c:pt idx="19737">
                  <c:v>2.2870085239410001</c:v>
                </c:pt>
                <c:pt idx="19738">
                  <c:v>2.2870872020720001</c:v>
                </c:pt>
                <c:pt idx="19739">
                  <c:v>2.2871990203860002</c:v>
                </c:pt>
                <c:pt idx="19740">
                  <c:v>2.2873721122739998</c:v>
                </c:pt>
                <c:pt idx="19741">
                  <c:v>2.287677764893</c:v>
                </c:pt>
                <c:pt idx="19742">
                  <c:v>2.2879648208619998</c:v>
                </c:pt>
                <c:pt idx="19743">
                  <c:v>2.2883110046390001</c:v>
                </c:pt>
                <c:pt idx="19744">
                  <c:v>2.2884325981139999</c:v>
                </c:pt>
                <c:pt idx="19745">
                  <c:v>2.288605451584</c:v>
                </c:pt>
                <c:pt idx="19746">
                  <c:v>2.288734912872</c:v>
                </c:pt>
                <c:pt idx="19747">
                  <c:v>2.2888329029080001</c:v>
                </c:pt>
                <c:pt idx="19748">
                  <c:v>2.2889409065250002</c:v>
                </c:pt>
                <c:pt idx="19749">
                  <c:v>2.289052009583</c:v>
                </c:pt>
                <c:pt idx="19750">
                  <c:v>2.2891125679019999</c:v>
                </c:pt>
                <c:pt idx="19751">
                  <c:v>2.2891755104059999</c:v>
                </c:pt>
                <c:pt idx="19752">
                  <c:v>2.2892365455629999</c:v>
                </c:pt>
                <c:pt idx="19753">
                  <c:v>2.2893023490909998</c:v>
                </c:pt>
                <c:pt idx="19754">
                  <c:v>2.2893650531769998</c:v>
                </c:pt>
                <c:pt idx="19755">
                  <c:v>2.2894277572630002</c:v>
                </c:pt>
                <c:pt idx="19756">
                  <c:v>2.289486169815</c:v>
                </c:pt>
                <c:pt idx="19757">
                  <c:v>2.289542198181</c:v>
                </c:pt>
                <c:pt idx="19758">
                  <c:v>2.2895984649660002</c:v>
                </c:pt>
                <c:pt idx="19759">
                  <c:v>2.2896511554719998</c:v>
                </c:pt>
                <c:pt idx="19760">
                  <c:v>2.2897031307220002</c:v>
                </c:pt>
                <c:pt idx="19761">
                  <c:v>2.2897520065310002</c:v>
                </c:pt>
                <c:pt idx="19762">
                  <c:v>2.2898013591769999</c:v>
                </c:pt>
                <c:pt idx="19763">
                  <c:v>2.2898972034449998</c:v>
                </c:pt>
                <c:pt idx="19764">
                  <c:v>2.2899861335749998</c:v>
                </c:pt>
                <c:pt idx="19765">
                  <c:v>2.2900328636170002</c:v>
                </c:pt>
                <c:pt idx="19766">
                  <c:v>2.2901239395139998</c:v>
                </c:pt>
                <c:pt idx="19767">
                  <c:v>2.2902147769929999</c:v>
                </c:pt>
                <c:pt idx="19768">
                  <c:v>2.2902994155880001</c:v>
                </c:pt>
                <c:pt idx="19769">
                  <c:v>2.290377616882</c:v>
                </c:pt>
                <c:pt idx="19770">
                  <c:v>2.2904865741729998</c:v>
                </c:pt>
                <c:pt idx="19771">
                  <c:v>2.290586471558</c:v>
                </c:pt>
                <c:pt idx="19772">
                  <c:v>2.2907075881960002</c:v>
                </c:pt>
                <c:pt idx="19773">
                  <c:v>2.290912628174</c:v>
                </c:pt>
                <c:pt idx="19774">
                  <c:v>2.2910807132720001</c:v>
                </c:pt>
                <c:pt idx="19775">
                  <c:v>2.2912549972530001</c:v>
                </c:pt>
                <c:pt idx="19776">
                  <c:v>2.2913751602170001</c:v>
                </c:pt>
                <c:pt idx="19777">
                  <c:v>2.2914738655089999</c:v>
                </c:pt>
                <c:pt idx="19778">
                  <c:v>2.2915425300600001</c:v>
                </c:pt>
                <c:pt idx="19779">
                  <c:v>2.2916133403779999</c:v>
                </c:pt>
                <c:pt idx="19780">
                  <c:v>2.291699171066</c:v>
                </c:pt>
                <c:pt idx="19781">
                  <c:v>2.2917976379390002</c:v>
                </c:pt>
                <c:pt idx="19782">
                  <c:v>2.2918932437900001</c:v>
                </c:pt>
                <c:pt idx="19783">
                  <c:v>2.2919652462009998</c:v>
                </c:pt>
                <c:pt idx="19784">
                  <c:v>2.2920684814449999</c:v>
                </c:pt>
                <c:pt idx="19785">
                  <c:v>2.2921442985530001</c:v>
                </c:pt>
                <c:pt idx="19786">
                  <c:v>2.2923061847690001</c:v>
                </c:pt>
                <c:pt idx="19787">
                  <c:v>2.2925469875340001</c:v>
                </c:pt>
                <c:pt idx="19788">
                  <c:v>2.292691469193</c:v>
                </c:pt>
                <c:pt idx="19789">
                  <c:v>2.2930259704589999</c:v>
                </c:pt>
                <c:pt idx="19790">
                  <c:v>2.2933182716370002</c:v>
                </c:pt>
                <c:pt idx="19791">
                  <c:v>2.2935028076170001</c:v>
                </c:pt>
                <c:pt idx="19792">
                  <c:v>2.293739557266</c:v>
                </c:pt>
                <c:pt idx="19793">
                  <c:v>2.2940747737880001</c:v>
                </c:pt>
                <c:pt idx="19794">
                  <c:v>2.2941901683810002</c:v>
                </c:pt>
                <c:pt idx="19795">
                  <c:v>2.2943441867829999</c:v>
                </c:pt>
                <c:pt idx="19796">
                  <c:v>2.2944922447199998</c:v>
                </c:pt>
                <c:pt idx="19797">
                  <c:v>2.2945828437809999</c:v>
                </c:pt>
                <c:pt idx="19798">
                  <c:v>2.2947118282319998</c:v>
                </c:pt>
                <c:pt idx="19799">
                  <c:v>2.2949814796450001</c:v>
                </c:pt>
                <c:pt idx="19800">
                  <c:v>2.2952957153320002</c:v>
                </c:pt>
                <c:pt idx="19801">
                  <c:v>2.295403242111</c:v>
                </c:pt>
                <c:pt idx="19802">
                  <c:v>2.2955172061920002</c:v>
                </c:pt>
                <c:pt idx="19803">
                  <c:v>2.2958629131319999</c:v>
                </c:pt>
                <c:pt idx="19804">
                  <c:v>2.2960631847380002</c:v>
                </c:pt>
                <c:pt idx="19805">
                  <c:v>2.296154737473</c:v>
                </c:pt>
                <c:pt idx="19806">
                  <c:v>2.2962620258330002</c:v>
                </c:pt>
                <c:pt idx="19807">
                  <c:v>2.2963209152220001</c:v>
                </c:pt>
                <c:pt idx="19808">
                  <c:v>2.296440601349</c:v>
                </c:pt>
                <c:pt idx="19809">
                  <c:v>2.2965548038480001</c:v>
                </c:pt>
                <c:pt idx="19810">
                  <c:v>2.2966566085819999</c:v>
                </c:pt>
                <c:pt idx="19811">
                  <c:v>2.2967524528499998</c:v>
                </c:pt>
                <c:pt idx="19812">
                  <c:v>2.2968299388890001</c:v>
                </c:pt>
                <c:pt idx="19813">
                  <c:v>2.2969183921809999</c:v>
                </c:pt>
                <c:pt idx="19814">
                  <c:v>2.2970101833340002</c:v>
                </c:pt>
                <c:pt idx="19815">
                  <c:v>2.2970576286319999</c:v>
                </c:pt>
                <c:pt idx="19816">
                  <c:v>2.297105073929</c:v>
                </c:pt>
                <c:pt idx="19817">
                  <c:v>2.2971498966219999</c:v>
                </c:pt>
                <c:pt idx="19818">
                  <c:v>2.2972469329830001</c:v>
                </c:pt>
                <c:pt idx="19819">
                  <c:v>2.2973446846010002</c:v>
                </c:pt>
                <c:pt idx="19820">
                  <c:v>2.2974457740780001</c:v>
                </c:pt>
                <c:pt idx="19821">
                  <c:v>2.2975537776950001</c:v>
                </c:pt>
                <c:pt idx="19822">
                  <c:v>2.2976093292240001</c:v>
                </c:pt>
                <c:pt idx="19823">
                  <c:v>2.2977187633509999</c:v>
                </c:pt>
                <c:pt idx="19824">
                  <c:v>2.2978258132930001</c:v>
                </c:pt>
                <c:pt idx="19825">
                  <c:v>2.2979128360750001</c:v>
                </c:pt>
                <c:pt idx="19826">
                  <c:v>2.2979919910429998</c:v>
                </c:pt>
                <c:pt idx="19827">
                  <c:v>2.2981202602390001</c:v>
                </c:pt>
                <c:pt idx="19828">
                  <c:v>2.2983911037450002</c:v>
                </c:pt>
                <c:pt idx="19829">
                  <c:v>2.298453092575</c:v>
                </c:pt>
                <c:pt idx="19830">
                  <c:v>2.298505306244</c:v>
                </c:pt>
                <c:pt idx="19831">
                  <c:v>2.2985930442810001</c:v>
                </c:pt>
                <c:pt idx="19832">
                  <c:v>2.298681735992</c:v>
                </c:pt>
                <c:pt idx="19833">
                  <c:v>2.2987420558929998</c:v>
                </c:pt>
                <c:pt idx="19834">
                  <c:v>2.298777341843</c:v>
                </c:pt>
                <c:pt idx="19835">
                  <c:v>2.298836946487</c:v>
                </c:pt>
                <c:pt idx="19836">
                  <c:v>2.2988793849950002</c:v>
                </c:pt>
                <c:pt idx="19837">
                  <c:v>2.2989530563349998</c:v>
                </c:pt>
                <c:pt idx="19838">
                  <c:v>2.2990171909330002</c:v>
                </c:pt>
                <c:pt idx="19839">
                  <c:v>2.2990865707400001</c:v>
                </c:pt>
                <c:pt idx="19840">
                  <c:v>2.299148797989</c:v>
                </c:pt>
                <c:pt idx="19841">
                  <c:v>2.2992126941679998</c:v>
                </c:pt>
                <c:pt idx="19842">
                  <c:v>2.29931306839</c:v>
                </c:pt>
                <c:pt idx="19843">
                  <c:v>2.2994458675380001</c:v>
                </c:pt>
                <c:pt idx="19844">
                  <c:v>2.2995510101319998</c:v>
                </c:pt>
                <c:pt idx="19845">
                  <c:v>2.2997148036959998</c:v>
                </c:pt>
                <c:pt idx="19846">
                  <c:v>2.2998502254490001</c:v>
                </c:pt>
                <c:pt idx="19847">
                  <c:v>2.2999277114869998</c:v>
                </c:pt>
                <c:pt idx="19848">
                  <c:v>2.2999992370609998</c:v>
                </c:pt>
                <c:pt idx="19849">
                  <c:v>2.3000781536099999</c:v>
                </c:pt>
                <c:pt idx="19850">
                  <c:v>2.3001770973209998</c:v>
                </c:pt>
                <c:pt idx="19851">
                  <c:v>2.300329446793</c:v>
                </c:pt>
                <c:pt idx="19852">
                  <c:v>2.3004815578460001</c:v>
                </c:pt>
                <c:pt idx="19853">
                  <c:v>2.3006675243379999</c:v>
                </c:pt>
                <c:pt idx="19854">
                  <c:v>2.3010282516479998</c:v>
                </c:pt>
                <c:pt idx="19855">
                  <c:v>2.301241397858</c:v>
                </c:pt>
                <c:pt idx="19856">
                  <c:v>2.3013377189640001</c:v>
                </c:pt>
                <c:pt idx="19857">
                  <c:v>2.3013858795169999</c:v>
                </c:pt>
                <c:pt idx="19858">
                  <c:v>2.3014411926270002</c:v>
                </c:pt>
                <c:pt idx="19859">
                  <c:v>2.3014948368070001</c:v>
                </c:pt>
                <c:pt idx="19860">
                  <c:v>2.3015539646150001</c:v>
                </c:pt>
                <c:pt idx="19861">
                  <c:v>2.3016157150269998</c:v>
                </c:pt>
                <c:pt idx="19862">
                  <c:v>2.3016808032989999</c:v>
                </c:pt>
                <c:pt idx="19863">
                  <c:v>2.3017451763149999</c:v>
                </c:pt>
                <c:pt idx="19864">
                  <c:v>2.3018057346340002</c:v>
                </c:pt>
                <c:pt idx="19865">
                  <c:v>2.301862478256</c:v>
                </c:pt>
                <c:pt idx="19866">
                  <c:v>2.3019194602969999</c:v>
                </c:pt>
                <c:pt idx="19867">
                  <c:v>2.3019800186160002</c:v>
                </c:pt>
                <c:pt idx="19868">
                  <c:v>2.3020408153530001</c:v>
                </c:pt>
                <c:pt idx="19869">
                  <c:v>2.3021061420439999</c:v>
                </c:pt>
                <c:pt idx="19870">
                  <c:v>2.3021700382230001</c:v>
                </c:pt>
                <c:pt idx="19871">
                  <c:v>2.3022279739379998</c:v>
                </c:pt>
                <c:pt idx="19872">
                  <c:v>2.3022894859309999</c:v>
                </c:pt>
                <c:pt idx="19873">
                  <c:v>2.3023450374599999</c:v>
                </c:pt>
                <c:pt idx="19874">
                  <c:v>2.3024008274079999</c:v>
                </c:pt>
                <c:pt idx="19875">
                  <c:v>2.3025035858149998</c:v>
                </c:pt>
                <c:pt idx="19876">
                  <c:v>2.3025922775269998</c:v>
                </c:pt>
                <c:pt idx="19877">
                  <c:v>2.3027567863459999</c:v>
                </c:pt>
                <c:pt idx="19878">
                  <c:v>2.3030562400819998</c:v>
                </c:pt>
                <c:pt idx="19879">
                  <c:v>2.3033301830289998</c:v>
                </c:pt>
                <c:pt idx="19880">
                  <c:v>2.303454637527</c:v>
                </c:pt>
                <c:pt idx="19881">
                  <c:v>2.303571224213</c:v>
                </c:pt>
                <c:pt idx="19882">
                  <c:v>2.303634405136</c:v>
                </c:pt>
                <c:pt idx="19883">
                  <c:v>2.3037059307100001</c:v>
                </c:pt>
                <c:pt idx="19884">
                  <c:v>2.303750991821</c:v>
                </c:pt>
                <c:pt idx="19885">
                  <c:v>2.3037931919100001</c:v>
                </c:pt>
                <c:pt idx="19886">
                  <c:v>2.3038656711579999</c:v>
                </c:pt>
                <c:pt idx="19887">
                  <c:v>2.3039109706879999</c:v>
                </c:pt>
                <c:pt idx="19888">
                  <c:v>2.304012775421</c:v>
                </c:pt>
                <c:pt idx="19889">
                  <c:v>2.3040850162509998</c:v>
                </c:pt>
                <c:pt idx="19890">
                  <c:v>2.3041756153109998</c:v>
                </c:pt>
                <c:pt idx="19891">
                  <c:v>2.3042578697199998</c:v>
                </c:pt>
                <c:pt idx="19892">
                  <c:v>2.3043384551999999</c:v>
                </c:pt>
                <c:pt idx="19893">
                  <c:v>2.3046691417690002</c:v>
                </c:pt>
                <c:pt idx="19894">
                  <c:v>2.3050096034999998</c:v>
                </c:pt>
                <c:pt idx="19895">
                  <c:v>2.3051567077640001</c:v>
                </c:pt>
                <c:pt idx="19896">
                  <c:v>2.3052484989169999</c:v>
                </c:pt>
                <c:pt idx="19897">
                  <c:v>2.3053386211400002</c:v>
                </c:pt>
                <c:pt idx="19898">
                  <c:v>2.3054275512700002</c:v>
                </c:pt>
                <c:pt idx="19899">
                  <c:v>2.3055450916289999</c:v>
                </c:pt>
                <c:pt idx="19900">
                  <c:v>2.3056523799900002</c:v>
                </c:pt>
                <c:pt idx="19901">
                  <c:v>2.3059687614439999</c:v>
                </c:pt>
                <c:pt idx="19902">
                  <c:v>2.30615568161</c:v>
                </c:pt>
                <c:pt idx="19903">
                  <c:v>2.306260585785</c:v>
                </c:pt>
                <c:pt idx="19904">
                  <c:v>2.3063752651209999</c:v>
                </c:pt>
                <c:pt idx="19905">
                  <c:v>2.3064529895780002</c:v>
                </c:pt>
                <c:pt idx="19906">
                  <c:v>2.3065264225009998</c:v>
                </c:pt>
                <c:pt idx="19907">
                  <c:v>2.306628465652</c:v>
                </c:pt>
                <c:pt idx="19908">
                  <c:v>2.3069484233859998</c:v>
                </c:pt>
                <c:pt idx="19909">
                  <c:v>2.3071177005769998</c:v>
                </c:pt>
                <c:pt idx="19910">
                  <c:v>2.3072571754459998</c:v>
                </c:pt>
                <c:pt idx="19911">
                  <c:v>2.307383537292</c:v>
                </c:pt>
                <c:pt idx="19912">
                  <c:v>2.3076872825620001</c:v>
                </c:pt>
                <c:pt idx="19913">
                  <c:v>2.30806183815</c:v>
                </c:pt>
                <c:pt idx="19914">
                  <c:v>2.3084046840669998</c:v>
                </c:pt>
                <c:pt idx="19915">
                  <c:v>2.3084912300110001</c:v>
                </c:pt>
                <c:pt idx="19916">
                  <c:v>2.3085830211639999</c:v>
                </c:pt>
                <c:pt idx="19917">
                  <c:v>2.30867934227</c:v>
                </c:pt>
                <c:pt idx="19918">
                  <c:v>2.308780193329</c:v>
                </c:pt>
                <c:pt idx="19919">
                  <c:v>2.3088374137879999</c:v>
                </c:pt>
                <c:pt idx="19920">
                  <c:v>2.3089292049410002</c:v>
                </c:pt>
                <c:pt idx="19921">
                  <c:v>2.3090138435359999</c:v>
                </c:pt>
                <c:pt idx="19922">
                  <c:v>2.3091771602629998</c:v>
                </c:pt>
                <c:pt idx="19923">
                  <c:v>2.3095257282260002</c:v>
                </c:pt>
                <c:pt idx="19924">
                  <c:v>2.3096866607669999</c:v>
                </c:pt>
                <c:pt idx="19925">
                  <c:v>2.3099648952480001</c:v>
                </c:pt>
                <c:pt idx="19926">
                  <c:v>2.3101224899289998</c:v>
                </c:pt>
                <c:pt idx="19927">
                  <c:v>2.3103017807009998</c:v>
                </c:pt>
                <c:pt idx="19928">
                  <c:v>2.3104012012480002</c:v>
                </c:pt>
                <c:pt idx="19929">
                  <c:v>2.310482263565</c:v>
                </c:pt>
                <c:pt idx="19930">
                  <c:v>2.3105771541600002</c:v>
                </c:pt>
                <c:pt idx="19931">
                  <c:v>2.3106753826139999</c:v>
                </c:pt>
                <c:pt idx="19932">
                  <c:v>2.3107709884640002</c:v>
                </c:pt>
                <c:pt idx="19933">
                  <c:v>2.310865879059</c:v>
                </c:pt>
                <c:pt idx="19934">
                  <c:v>2.3109343051910001</c:v>
                </c:pt>
                <c:pt idx="19935">
                  <c:v>2.3110048770899998</c:v>
                </c:pt>
                <c:pt idx="19936">
                  <c:v>2.31107711792</c:v>
                </c:pt>
                <c:pt idx="19937">
                  <c:v>2.3111515045169999</c:v>
                </c:pt>
                <c:pt idx="19938">
                  <c:v>2.3113515377040001</c:v>
                </c:pt>
                <c:pt idx="19939">
                  <c:v>2.3116722106930001</c:v>
                </c:pt>
                <c:pt idx="19940">
                  <c:v>2.312063932419</c:v>
                </c:pt>
                <c:pt idx="19941">
                  <c:v>2.312263011932</c:v>
                </c:pt>
                <c:pt idx="19942">
                  <c:v>2.3123576641080001</c:v>
                </c:pt>
                <c:pt idx="19943">
                  <c:v>2.3124566078190001</c:v>
                </c:pt>
                <c:pt idx="19944">
                  <c:v>2.3125989437099999</c:v>
                </c:pt>
                <c:pt idx="19945">
                  <c:v>2.3127291202550002</c:v>
                </c:pt>
                <c:pt idx="19946">
                  <c:v>2.3128552436829999</c:v>
                </c:pt>
                <c:pt idx="19947">
                  <c:v>2.3129739761349999</c:v>
                </c:pt>
                <c:pt idx="19948">
                  <c:v>2.313176631927</c:v>
                </c:pt>
                <c:pt idx="19949">
                  <c:v>2.3134262561800001</c:v>
                </c:pt>
                <c:pt idx="19950">
                  <c:v>2.3136298656459999</c:v>
                </c:pt>
                <c:pt idx="19951">
                  <c:v>2.3137075901030002</c:v>
                </c:pt>
                <c:pt idx="19952">
                  <c:v>2.313809633255</c:v>
                </c:pt>
                <c:pt idx="19953">
                  <c:v>2.3141376972200001</c:v>
                </c:pt>
                <c:pt idx="19954">
                  <c:v>2.31427359581</c:v>
                </c:pt>
                <c:pt idx="19955">
                  <c:v>2.3144450187680001</c:v>
                </c:pt>
                <c:pt idx="19956">
                  <c:v>2.3147227764129998</c:v>
                </c:pt>
                <c:pt idx="19957">
                  <c:v>2.3148317337040001</c:v>
                </c:pt>
                <c:pt idx="19958">
                  <c:v>2.3149278163910001</c:v>
                </c:pt>
                <c:pt idx="19959">
                  <c:v>2.3152549266819999</c:v>
                </c:pt>
                <c:pt idx="19960">
                  <c:v>2.3153367042539998</c:v>
                </c:pt>
                <c:pt idx="19961">
                  <c:v>2.3154568672179998</c:v>
                </c:pt>
                <c:pt idx="19962">
                  <c:v>2.3155450820920001</c:v>
                </c:pt>
                <c:pt idx="19963">
                  <c:v>2.3156466484070002</c:v>
                </c:pt>
                <c:pt idx="19964">
                  <c:v>2.3156976699829999</c:v>
                </c:pt>
                <c:pt idx="19965">
                  <c:v>2.3157997131350001</c:v>
                </c:pt>
                <c:pt idx="19966">
                  <c:v>2.3159215450290001</c:v>
                </c:pt>
                <c:pt idx="19967">
                  <c:v>2.3159799575809998</c:v>
                </c:pt>
                <c:pt idx="19968">
                  <c:v>2.3160424232480001</c:v>
                </c:pt>
                <c:pt idx="19969">
                  <c:v>2.3161020278929998</c:v>
                </c:pt>
                <c:pt idx="19970">
                  <c:v>2.316212654114</c:v>
                </c:pt>
                <c:pt idx="19971">
                  <c:v>2.3163192272190001</c:v>
                </c:pt>
                <c:pt idx="19972">
                  <c:v>2.3164424896239999</c:v>
                </c:pt>
                <c:pt idx="19973">
                  <c:v>2.316653728485</c:v>
                </c:pt>
                <c:pt idx="19974">
                  <c:v>2.3168187141419998</c:v>
                </c:pt>
                <c:pt idx="19975">
                  <c:v>2.3170998096469999</c:v>
                </c:pt>
                <c:pt idx="19976">
                  <c:v>2.3173835277560002</c:v>
                </c:pt>
                <c:pt idx="19977">
                  <c:v>2.317532539368</c:v>
                </c:pt>
                <c:pt idx="19978">
                  <c:v>2.3177843093870001</c:v>
                </c:pt>
                <c:pt idx="19979">
                  <c:v>2.3178918361659999</c:v>
                </c:pt>
                <c:pt idx="19980">
                  <c:v>2.3180761337279998</c:v>
                </c:pt>
                <c:pt idx="19981">
                  <c:v>2.3184106349950002</c:v>
                </c:pt>
                <c:pt idx="19982">
                  <c:v>2.3187577724459998</c:v>
                </c:pt>
                <c:pt idx="19983">
                  <c:v>2.3190124034880002</c:v>
                </c:pt>
                <c:pt idx="19984">
                  <c:v>2.3190546035769999</c:v>
                </c:pt>
                <c:pt idx="19985">
                  <c:v>2.3191211223599999</c:v>
                </c:pt>
                <c:pt idx="19986">
                  <c:v>2.319192886353</c:v>
                </c:pt>
                <c:pt idx="19987">
                  <c:v>2.319259405136</c:v>
                </c:pt>
                <c:pt idx="19988">
                  <c:v>2.3194470405579999</c:v>
                </c:pt>
                <c:pt idx="19989">
                  <c:v>2.3196172714230001</c:v>
                </c:pt>
                <c:pt idx="19990">
                  <c:v>2.3197007179260001</c:v>
                </c:pt>
                <c:pt idx="19991">
                  <c:v>2.3198072910310001</c:v>
                </c:pt>
                <c:pt idx="19992">
                  <c:v>2.3199334144589998</c:v>
                </c:pt>
                <c:pt idx="19993">
                  <c:v>2.320042133331</c:v>
                </c:pt>
                <c:pt idx="19994">
                  <c:v>2.3201305866239998</c:v>
                </c:pt>
                <c:pt idx="19995">
                  <c:v>2.32026720047</c:v>
                </c:pt>
                <c:pt idx="19996">
                  <c:v>2.320425748825</c:v>
                </c:pt>
                <c:pt idx="19997">
                  <c:v>2.3205080032350001</c:v>
                </c:pt>
                <c:pt idx="19998">
                  <c:v>2.3205883502960001</c:v>
                </c:pt>
                <c:pt idx="19999">
                  <c:v>2.3206679821009999</c:v>
                </c:pt>
                <c:pt idx="20000">
                  <c:v>2.3207409381869999</c:v>
                </c:pt>
                <c:pt idx="20001">
                  <c:v>2.3208136558530001</c:v>
                </c:pt>
                <c:pt idx="20002">
                  <c:v>2.320917606354</c:v>
                </c:pt>
                <c:pt idx="20003">
                  <c:v>2.3210549354549999</c:v>
                </c:pt>
                <c:pt idx="20004">
                  <c:v>2.3211646080019999</c:v>
                </c:pt>
                <c:pt idx="20005">
                  <c:v>2.321250677109</c:v>
                </c:pt>
                <c:pt idx="20006">
                  <c:v>2.3213787078860002</c:v>
                </c:pt>
                <c:pt idx="20007">
                  <c:v>2.3215742111209998</c:v>
                </c:pt>
                <c:pt idx="20008">
                  <c:v>2.3216915130619999</c:v>
                </c:pt>
                <c:pt idx="20009">
                  <c:v>2.3217525482179999</c:v>
                </c:pt>
                <c:pt idx="20010">
                  <c:v>2.3218202590939998</c:v>
                </c:pt>
                <c:pt idx="20011">
                  <c:v>2.321890592575</c:v>
                </c:pt>
                <c:pt idx="20012">
                  <c:v>2.3219671249389999</c:v>
                </c:pt>
                <c:pt idx="20013">
                  <c:v>2.3220429420470001</c:v>
                </c:pt>
                <c:pt idx="20014">
                  <c:v>2.3221154212949999</c:v>
                </c:pt>
                <c:pt idx="20015">
                  <c:v>2.322182178497</c:v>
                </c:pt>
                <c:pt idx="20016">
                  <c:v>2.3222472667690002</c:v>
                </c:pt>
                <c:pt idx="20017">
                  <c:v>2.322305679321</c:v>
                </c:pt>
                <c:pt idx="20018">
                  <c:v>2.322363138199</c:v>
                </c:pt>
                <c:pt idx="20019">
                  <c:v>2.3224179744720002</c:v>
                </c:pt>
                <c:pt idx="20020">
                  <c:v>2.3225204944610001</c:v>
                </c:pt>
                <c:pt idx="20021">
                  <c:v>2.322612524033</c:v>
                </c:pt>
                <c:pt idx="20022">
                  <c:v>2.322703361511</c:v>
                </c:pt>
                <c:pt idx="20023">
                  <c:v>2.322792291641</c:v>
                </c:pt>
                <c:pt idx="20024">
                  <c:v>2.32288813591</c:v>
                </c:pt>
                <c:pt idx="20025">
                  <c:v>2.3229837417599999</c:v>
                </c:pt>
                <c:pt idx="20026">
                  <c:v>2.3230335712430001</c:v>
                </c:pt>
                <c:pt idx="20027">
                  <c:v>2.3231277465820002</c:v>
                </c:pt>
                <c:pt idx="20028">
                  <c:v>2.3232181072240001</c:v>
                </c:pt>
                <c:pt idx="20029">
                  <c:v>2.3233087062840001</c:v>
                </c:pt>
                <c:pt idx="20030">
                  <c:v>2.3234360218050001</c:v>
                </c:pt>
                <c:pt idx="20031">
                  <c:v>2.323601484299</c:v>
                </c:pt>
                <c:pt idx="20032">
                  <c:v>2.3238182067870001</c:v>
                </c:pt>
                <c:pt idx="20033">
                  <c:v>2.3240957260130002</c:v>
                </c:pt>
                <c:pt idx="20034">
                  <c:v>2.324290513992</c:v>
                </c:pt>
                <c:pt idx="20035">
                  <c:v>2.3244433403019999</c:v>
                </c:pt>
                <c:pt idx="20036">
                  <c:v>2.3245162963869999</c:v>
                </c:pt>
                <c:pt idx="20037">
                  <c:v>2.3245820999150002</c:v>
                </c:pt>
                <c:pt idx="20038">
                  <c:v>2.3246693611150002</c:v>
                </c:pt>
                <c:pt idx="20039">
                  <c:v>2.3247356414790001</c:v>
                </c:pt>
                <c:pt idx="20040">
                  <c:v>2.3248329162600001</c:v>
                </c:pt>
                <c:pt idx="20041">
                  <c:v>2.3249697685239998</c:v>
                </c:pt>
                <c:pt idx="20042">
                  <c:v>2.325043678284</c:v>
                </c:pt>
                <c:pt idx="20043">
                  <c:v>2.3253631591800001</c:v>
                </c:pt>
                <c:pt idx="20044">
                  <c:v>2.325542449951</c:v>
                </c:pt>
                <c:pt idx="20045">
                  <c:v>2.3257229328159998</c:v>
                </c:pt>
                <c:pt idx="20046">
                  <c:v>2.3260910511019999</c:v>
                </c:pt>
                <c:pt idx="20047">
                  <c:v>2.3263754844669999</c:v>
                </c:pt>
                <c:pt idx="20048">
                  <c:v>2.32652592659</c:v>
                </c:pt>
                <c:pt idx="20049">
                  <c:v>2.3267080783840002</c:v>
                </c:pt>
                <c:pt idx="20050">
                  <c:v>2.326857328415</c:v>
                </c:pt>
                <c:pt idx="20051">
                  <c:v>2.3270654678340001</c:v>
                </c:pt>
                <c:pt idx="20052">
                  <c:v>2.3273568153380002</c:v>
                </c:pt>
                <c:pt idx="20053">
                  <c:v>2.3276798725129999</c:v>
                </c:pt>
                <c:pt idx="20054">
                  <c:v>2.32781624794</c:v>
                </c:pt>
                <c:pt idx="20055">
                  <c:v>2.3279237747189998</c:v>
                </c:pt>
                <c:pt idx="20056">
                  <c:v>2.3280916213989999</c:v>
                </c:pt>
                <c:pt idx="20057">
                  <c:v>2.3283810615539999</c:v>
                </c:pt>
                <c:pt idx="20058">
                  <c:v>2.3287501335140002</c:v>
                </c:pt>
                <c:pt idx="20059">
                  <c:v>2.3288550376889998</c:v>
                </c:pt>
                <c:pt idx="20060">
                  <c:v>2.3291568756099998</c:v>
                </c:pt>
                <c:pt idx="20061">
                  <c:v>2.3294620513919999</c:v>
                </c:pt>
                <c:pt idx="20062">
                  <c:v>2.3295416831970002</c:v>
                </c:pt>
                <c:pt idx="20063">
                  <c:v>2.3296220302580002</c:v>
                </c:pt>
                <c:pt idx="20064">
                  <c:v>2.3297562599180002</c:v>
                </c:pt>
                <c:pt idx="20065">
                  <c:v>2.329933166504</c:v>
                </c:pt>
                <c:pt idx="20066">
                  <c:v>2.3300788402560002</c:v>
                </c:pt>
                <c:pt idx="20067">
                  <c:v>2.3303005695340002</c:v>
                </c:pt>
                <c:pt idx="20068">
                  <c:v>2.3305044174190002</c:v>
                </c:pt>
                <c:pt idx="20069">
                  <c:v>2.330798387527</c:v>
                </c:pt>
                <c:pt idx="20070">
                  <c:v>2.3310923576349998</c:v>
                </c:pt>
                <c:pt idx="20071">
                  <c:v>2.3313138484949998</c:v>
                </c:pt>
                <c:pt idx="20072">
                  <c:v>2.331661462784</c:v>
                </c:pt>
                <c:pt idx="20073">
                  <c:v>2.3319294452669999</c:v>
                </c:pt>
                <c:pt idx="20074">
                  <c:v>2.3320698738100001</c:v>
                </c:pt>
                <c:pt idx="20075">
                  <c:v>2.3322751522059999</c:v>
                </c:pt>
                <c:pt idx="20076">
                  <c:v>2.3326113224029998</c:v>
                </c:pt>
                <c:pt idx="20077">
                  <c:v>2.3329298496250002</c:v>
                </c:pt>
                <c:pt idx="20078">
                  <c:v>2.3330113887790001</c:v>
                </c:pt>
                <c:pt idx="20079">
                  <c:v>2.3331313133239999</c:v>
                </c:pt>
                <c:pt idx="20080">
                  <c:v>2.3332843780519998</c:v>
                </c:pt>
                <c:pt idx="20081">
                  <c:v>2.33340549469</c:v>
                </c:pt>
                <c:pt idx="20082">
                  <c:v>2.3334865570069998</c:v>
                </c:pt>
                <c:pt idx="20083">
                  <c:v>2.333604574203</c:v>
                </c:pt>
                <c:pt idx="20084">
                  <c:v>2.3337638378140002</c:v>
                </c:pt>
                <c:pt idx="20085">
                  <c:v>2.3338949680329999</c:v>
                </c:pt>
                <c:pt idx="20086">
                  <c:v>2.3339428901670001</c:v>
                </c:pt>
                <c:pt idx="20087">
                  <c:v>2.3339941501619998</c:v>
                </c:pt>
                <c:pt idx="20088">
                  <c:v>2.334053993225</c:v>
                </c:pt>
                <c:pt idx="20089">
                  <c:v>2.3341178894039998</c:v>
                </c:pt>
                <c:pt idx="20090">
                  <c:v>2.3341858386990002</c:v>
                </c:pt>
                <c:pt idx="20091">
                  <c:v>2.334258317947</c:v>
                </c:pt>
                <c:pt idx="20092">
                  <c:v>2.3343288898469998</c:v>
                </c:pt>
                <c:pt idx="20093">
                  <c:v>2.3343989849089999</c:v>
                </c:pt>
                <c:pt idx="20094">
                  <c:v>2.3344688415529999</c:v>
                </c:pt>
                <c:pt idx="20095">
                  <c:v>2.3345365524289998</c:v>
                </c:pt>
                <c:pt idx="20096">
                  <c:v>2.3345961570739999</c:v>
                </c:pt>
                <c:pt idx="20097">
                  <c:v>2.3346526622770001</c:v>
                </c:pt>
                <c:pt idx="20098">
                  <c:v>2.3347072601319998</c:v>
                </c:pt>
                <c:pt idx="20099">
                  <c:v>2.3347547054289999</c:v>
                </c:pt>
                <c:pt idx="20100">
                  <c:v>2.3348431587220002</c:v>
                </c:pt>
                <c:pt idx="20101">
                  <c:v>2.3349256515499999</c:v>
                </c:pt>
                <c:pt idx="20102">
                  <c:v>2.3350045681</c:v>
                </c:pt>
                <c:pt idx="20103">
                  <c:v>2.3351552486420002</c:v>
                </c:pt>
                <c:pt idx="20104">
                  <c:v>2.3354284763340001</c:v>
                </c:pt>
                <c:pt idx="20105">
                  <c:v>2.3355462551119999</c:v>
                </c:pt>
                <c:pt idx="20106">
                  <c:v>2.3358144760130002</c:v>
                </c:pt>
                <c:pt idx="20107">
                  <c:v>2.335946083069</c:v>
                </c:pt>
                <c:pt idx="20108">
                  <c:v>2.3360035419459999</c:v>
                </c:pt>
                <c:pt idx="20109">
                  <c:v>2.336087226868</c:v>
                </c:pt>
                <c:pt idx="20110">
                  <c:v>2.336132526398</c:v>
                </c:pt>
                <c:pt idx="20111">
                  <c:v>2.33620429039</c:v>
                </c:pt>
                <c:pt idx="20112">
                  <c:v>2.3362734317779998</c:v>
                </c:pt>
                <c:pt idx="20113">
                  <c:v>2.3363068103789999</c:v>
                </c:pt>
                <c:pt idx="20114">
                  <c:v>2.336369991302</c:v>
                </c:pt>
                <c:pt idx="20115">
                  <c:v>2.336431264877</c:v>
                </c:pt>
                <c:pt idx="20116">
                  <c:v>2.33647274971</c:v>
                </c:pt>
                <c:pt idx="20117">
                  <c:v>2.336521625519</c:v>
                </c:pt>
                <c:pt idx="20118">
                  <c:v>2.336567163467</c:v>
                </c:pt>
                <c:pt idx="20119">
                  <c:v>2.3366084098819999</c:v>
                </c:pt>
                <c:pt idx="20120">
                  <c:v>2.336652755737</c:v>
                </c:pt>
                <c:pt idx="20121">
                  <c:v>2.3367197513579998</c:v>
                </c:pt>
                <c:pt idx="20122">
                  <c:v>2.3367612361910002</c:v>
                </c:pt>
                <c:pt idx="20123">
                  <c:v>2.3368051052090002</c:v>
                </c:pt>
                <c:pt idx="20124">
                  <c:v>2.336853027344</c:v>
                </c:pt>
                <c:pt idx="20125">
                  <c:v>2.3369626998899999</c:v>
                </c:pt>
                <c:pt idx="20126">
                  <c:v>2.3373401165010002</c:v>
                </c:pt>
                <c:pt idx="20127">
                  <c:v>2.337437152863</c:v>
                </c:pt>
                <c:pt idx="20128">
                  <c:v>2.3375387191770001</c:v>
                </c:pt>
                <c:pt idx="20129">
                  <c:v>2.3376574516300002</c:v>
                </c:pt>
                <c:pt idx="20130">
                  <c:v>2.3377640247340001</c:v>
                </c:pt>
                <c:pt idx="20131">
                  <c:v>2.3378682136540001</c:v>
                </c:pt>
                <c:pt idx="20132">
                  <c:v>2.3379786014559998</c:v>
                </c:pt>
                <c:pt idx="20133">
                  <c:v>2.3380827903750001</c:v>
                </c:pt>
                <c:pt idx="20134">
                  <c:v>2.3381323814389998</c:v>
                </c:pt>
                <c:pt idx="20135">
                  <c:v>2.3381843566890002</c:v>
                </c:pt>
                <c:pt idx="20136">
                  <c:v>2.3382945060729998</c:v>
                </c:pt>
                <c:pt idx="20137">
                  <c:v>2.3383469581599998</c:v>
                </c:pt>
                <c:pt idx="20138">
                  <c:v>2.3383994102479999</c:v>
                </c:pt>
                <c:pt idx="20139">
                  <c:v>2.3384513854979998</c:v>
                </c:pt>
                <c:pt idx="20140">
                  <c:v>2.3385024070739999</c:v>
                </c:pt>
                <c:pt idx="20141">
                  <c:v>2.3386027812960002</c:v>
                </c:pt>
                <c:pt idx="20142">
                  <c:v>2.3386974334719999</c:v>
                </c:pt>
                <c:pt idx="20143">
                  <c:v>2.338743209839</c:v>
                </c:pt>
                <c:pt idx="20144">
                  <c:v>2.3388371467589999</c:v>
                </c:pt>
                <c:pt idx="20145">
                  <c:v>2.3389270305630001</c:v>
                </c:pt>
                <c:pt idx="20146">
                  <c:v>2.339005231857</c:v>
                </c:pt>
                <c:pt idx="20147">
                  <c:v>2.3391811847690001</c:v>
                </c:pt>
                <c:pt idx="20148">
                  <c:v>2.3394763469700002</c:v>
                </c:pt>
                <c:pt idx="20149">
                  <c:v>2.339697122574</c:v>
                </c:pt>
                <c:pt idx="20150">
                  <c:v>2.3398232460020001</c:v>
                </c:pt>
                <c:pt idx="20151">
                  <c:v>2.3398916721340002</c:v>
                </c:pt>
                <c:pt idx="20152">
                  <c:v>2.3399930000309999</c:v>
                </c:pt>
                <c:pt idx="20153">
                  <c:v>2.3401434421539999</c:v>
                </c:pt>
                <c:pt idx="20154">
                  <c:v>2.3403000831599998</c:v>
                </c:pt>
                <c:pt idx="20155">
                  <c:v>2.3403971195220001</c:v>
                </c:pt>
                <c:pt idx="20156">
                  <c:v>2.3404638767239998</c:v>
                </c:pt>
                <c:pt idx="20157">
                  <c:v>2.3405055999759998</c:v>
                </c:pt>
                <c:pt idx="20158">
                  <c:v>2.3406078815460001</c:v>
                </c:pt>
                <c:pt idx="20159">
                  <c:v>2.3409419059749998</c:v>
                </c:pt>
                <c:pt idx="20160">
                  <c:v>2.341339826584</c:v>
                </c:pt>
                <c:pt idx="20161">
                  <c:v>2.3416106700900001</c:v>
                </c:pt>
                <c:pt idx="20162">
                  <c:v>2.3417348861690002</c:v>
                </c:pt>
                <c:pt idx="20163">
                  <c:v>2.3418850898739998</c:v>
                </c:pt>
                <c:pt idx="20164">
                  <c:v>2.3422040939330002</c:v>
                </c:pt>
                <c:pt idx="20165">
                  <c:v>2.342344284058</c:v>
                </c:pt>
                <c:pt idx="20166">
                  <c:v>2.3424587249759998</c:v>
                </c:pt>
                <c:pt idx="20167">
                  <c:v>2.3425424098969998</c:v>
                </c:pt>
                <c:pt idx="20168">
                  <c:v>2.342653274536</c:v>
                </c:pt>
                <c:pt idx="20169">
                  <c:v>2.3427841663360001</c:v>
                </c:pt>
                <c:pt idx="20170">
                  <c:v>2.3429625034330002</c:v>
                </c:pt>
                <c:pt idx="20171">
                  <c:v>2.3431880474089999</c:v>
                </c:pt>
                <c:pt idx="20172">
                  <c:v>2.3432953357700002</c:v>
                </c:pt>
                <c:pt idx="20173">
                  <c:v>2.3433830738069998</c:v>
                </c:pt>
                <c:pt idx="20174">
                  <c:v>2.3434834480290001</c:v>
                </c:pt>
                <c:pt idx="20175">
                  <c:v>2.3438189029690002</c:v>
                </c:pt>
                <c:pt idx="20176">
                  <c:v>2.3439145088200002</c:v>
                </c:pt>
                <c:pt idx="20177">
                  <c:v>2.344006299973</c:v>
                </c:pt>
                <c:pt idx="20178">
                  <c:v>2.3441426754000001</c:v>
                </c:pt>
                <c:pt idx="20179">
                  <c:v>2.344309806824</c:v>
                </c:pt>
                <c:pt idx="20180">
                  <c:v>2.3444762229920002</c:v>
                </c:pt>
                <c:pt idx="20181">
                  <c:v>2.3445990085599999</c:v>
                </c:pt>
                <c:pt idx="20182">
                  <c:v>2.3447277545929999</c:v>
                </c:pt>
                <c:pt idx="20183">
                  <c:v>2.3448772430420002</c:v>
                </c:pt>
                <c:pt idx="20184">
                  <c:v>2.3449940681460002</c:v>
                </c:pt>
                <c:pt idx="20185">
                  <c:v>2.3451147079469998</c:v>
                </c:pt>
                <c:pt idx="20186">
                  <c:v>2.3452012538910001</c:v>
                </c:pt>
                <c:pt idx="20187">
                  <c:v>2.345279455185</c:v>
                </c:pt>
                <c:pt idx="20188">
                  <c:v>2.345357894897</c:v>
                </c:pt>
                <c:pt idx="20189">
                  <c:v>2.3454368114470001</c:v>
                </c:pt>
                <c:pt idx="20190">
                  <c:v>2.3456223011019999</c:v>
                </c:pt>
                <c:pt idx="20191">
                  <c:v>2.3459048271179999</c:v>
                </c:pt>
                <c:pt idx="20192">
                  <c:v>2.3460495471949998</c:v>
                </c:pt>
                <c:pt idx="20193">
                  <c:v>2.3462543487550001</c:v>
                </c:pt>
                <c:pt idx="20194">
                  <c:v>2.3463213443759998</c:v>
                </c:pt>
                <c:pt idx="20195">
                  <c:v>2.3463950157169999</c:v>
                </c:pt>
                <c:pt idx="20196">
                  <c:v>2.3466119766240001</c:v>
                </c:pt>
                <c:pt idx="20197">
                  <c:v>2.3469102382660001</c:v>
                </c:pt>
                <c:pt idx="20198">
                  <c:v>2.3472340106959999</c:v>
                </c:pt>
                <c:pt idx="20199">
                  <c:v>2.347554922104</c:v>
                </c:pt>
                <c:pt idx="20200">
                  <c:v>2.3479211330409999</c:v>
                </c:pt>
                <c:pt idx="20201">
                  <c:v>2.3482620716090001</c:v>
                </c:pt>
                <c:pt idx="20202">
                  <c:v>2.3484611511229998</c:v>
                </c:pt>
                <c:pt idx="20203">
                  <c:v>2.348659038544</c:v>
                </c:pt>
                <c:pt idx="20204">
                  <c:v>2.3488039970400001</c:v>
                </c:pt>
                <c:pt idx="20205">
                  <c:v>2.3489198684689998</c:v>
                </c:pt>
                <c:pt idx="20206">
                  <c:v>2.34903383255</c:v>
                </c:pt>
                <c:pt idx="20207">
                  <c:v>2.3493876457209999</c:v>
                </c:pt>
                <c:pt idx="20208">
                  <c:v>2.349576234818</c:v>
                </c:pt>
                <c:pt idx="20209">
                  <c:v>2.349734783173</c:v>
                </c:pt>
                <c:pt idx="20210">
                  <c:v>2.349884748459</c:v>
                </c:pt>
                <c:pt idx="20211">
                  <c:v>2.350068092346</c:v>
                </c:pt>
                <c:pt idx="20212">
                  <c:v>2.3501582145689999</c:v>
                </c:pt>
                <c:pt idx="20213">
                  <c:v>2.3502385616299999</c:v>
                </c:pt>
                <c:pt idx="20214">
                  <c:v>2.35032248497</c:v>
                </c:pt>
                <c:pt idx="20215">
                  <c:v>2.3504095077509999</c:v>
                </c:pt>
                <c:pt idx="20216">
                  <c:v>2.3504962921139998</c:v>
                </c:pt>
                <c:pt idx="20217">
                  <c:v>2.3507440090179998</c:v>
                </c:pt>
                <c:pt idx="20218">
                  <c:v>2.3508307933810002</c:v>
                </c:pt>
                <c:pt idx="20219">
                  <c:v>2.3509283065800002</c:v>
                </c:pt>
                <c:pt idx="20220">
                  <c:v>2.351018190384</c:v>
                </c:pt>
                <c:pt idx="20221">
                  <c:v>2.3511555194849998</c:v>
                </c:pt>
                <c:pt idx="20222">
                  <c:v>2.3512856960300001</c:v>
                </c:pt>
                <c:pt idx="20223">
                  <c:v>2.3514103889469999</c:v>
                </c:pt>
                <c:pt idx="20224">
                  <c:v>2.3515365123750001</c:v>
                </c:pt>
                <c:pt idx="20225">
                  <c:v>2.3518352508540001</c:v>
                </c:pt>
                <c:pt idx="20226">
                  <c:v>2.3519201278690001</c:v>
                </c:pt>
                <c:pt idx="20227">
                  <c:v>2.3520061969760002</c:v>
                </c:pt>
                <c:pt idx="20228">
                  <c:v>2.3523647785190001</c:v>
                </c:pt>
                <c:pt idx="20229">
                  <c:v>2.3525297641749998</c:v>
                </c:pt>
                <c:pt idx="20230">
                  <c:v>2.3526566028590001</c:v>
                </c:pt>
                <c:pt idx="20231">
                  <c:v>2.3527512550349998</c:v>
                </c:pt>
                <c:pt idx="20232">
                  <c:v>2.3528418540949998</c:v>
                </c:pt>
                <c:pt idx="20233">
                  <c:v>2.3529341220859998</c:v>
                </c:pt>
                <c:pt idx="20234">
                  <c:v>2.35303068161</c:v>
                </c:pt>
                <c:pt idx="20235">
                  <c:v>2.3531281948089999</c:v>
                </c:pt>
                <c:pt idx="20236">
                  <c:v>2.3532273769379999</c:v>
                </c:pt>
                <c:pt idx="20237">
                  <c:v>2.3533215522769999</c:v>
                </c:pt>
                <c:pt idx="20238">
                  <c:v>2.3534190654749998</c:v>
                </c:pt>
                <c:pt idx="20239">
                  <c:v>2.3535249233250002</c:v>
                </c:pt>
                <c:pt idx="20240">
                  <c:v>2.3536291122440001</c:v>
                </c:pt>
                <c:pt idx="20241">
                  <c:v>2.353724956512</c:v>
                </c:pt>
                <c:pt idx="20242">
                  <c:v>2.3538234233859998</c:v>
                </c:pt>
                <c:pt idx="20243">
                  <c:v>2.353911399841</c:v>
                </c:pt>
                <c:pt idx="20244">
                  <c:v>2.353995323181</c:v>
                </c:pt>
                <c:pt idx="20245">
                  <c:v>2.3540763854979998</c:v>
                </c:pt>
                <c:pt idx="20246">
                  <c:v>2.3541648387910001</c:v>
                </c:pt>
                <c:pt idx="20247">
                  <c:v>2.3542485237120001</c:v>
                </c:pt>
                <c:pt idx="20248">
                  <c:v>2.3543355464940001</c:v>
                </c:pt>
                <c:pt idx="20249">
                  <c:v>2.3544418811800001</c:v>
                </c:pt>
                <c:pt idx="20250">
                  <c:v>2.354609012604</c:v>
                </c:pt>
                <c:pt idx="20251">
                  <c:v>2.354910850525</c:v>
                </c:pt>
                <c:pt idx="20252">
                  <c:v>2.355187892914</c:v>
                </c:pt>
                <c:pt idx="20253">
                  <c:v>2.3553185462949999</c:v>
                </c:pt>
                <c:pt idx="20254">
                  <c:v>2.3554084300990001</c:v>
                </c:pt>
                <c:pt idx="20255">
                  <c:v>2.3554770946499999</c:v>
                </c:pt>
                <c:pt idx="20256">
                  <c:v>2.3555207252499999</c:v>
                </c:pt>
                <c:pt idx="20257">
                  <c:v>2.355592727661</c:v>
                </c:pt>
                <c:pt idx="20258">
                  <c:v>2.3556337356569998</c:v>
                </c:pt>
                <c:pt idx="20259">
                  <c:v>2.3556997776030002</c:v>
                </c:pt>
                <c:pt idx="20260">
                  <c:v>2.355770349503</c:v>
                </c:pt>
                <c:pt idx="20261">
                  <c:v>2.355838537216</c:v>
                </c:pt>
                <c:pt idx="20262">
                  <c:v>2.3559195995329998</c:v>
                </c:pt>
                <c:pt idx="20263">
                  <c:v>2.3560309410100002</c:v>
                </c:pt>
                <c:pt idx="20264">
                  <c:v>2.3561587333679999</c:v>
                </c:pt>
                <c:pt idx="20265">
                  <c:v>2.3562612533570002</c:v>
                </c:pt>
                <c:pt idx="20266">
                  <c:v>2.3563363552090002</c:v>
                </c:pt>
                <c:pt idx="20267">
                  <c:v>2.3564126491550001</c:v>
                </c:pt>
                <c:pt idx="20268">
                  <c:v>2.356548309326</c:v>
                </c:pt>
                <c:pt idx="20269">
                  <c:v>2.3568248748779999</c:v>
                </c:pt>
                <c:pt idx="20270">
                  <c:v>2.356912612915</c:v>
                </c:pt>
                <c:pt idx="20271">
                  <c:v>2.3572747707369999</c:v>
                </c:pt>
                <c:pt idx="20272">
                  <c:v>2.3573675155639999</c:v>
                </c:pt>
                <c:pt idx="20273">
                  <c:v>2.3574695587160002</c:v>
                </c:pt>
                <c:pt idx="20274">
                  <c:v>2.3575725555420002</c:v>
                </c:pt>
                <c:pt idx="20275">
                  <c:v>2.357678413391</c:v>
                </c:pt>
                <c:pt idx="20276">
                  <c:v>2.3577837944029998</c:v>
                </c:pt>
                <c:pt idx="20277">
                  <c:v>2.3578882217410002</c:v>
                </c:pt>
                <c:pt idx="20278">
                  <c:v>2.3579931259159999</c:v>
                </c:pt>
                <c:pt idx="20279">
                  <c:v>2.358096599579</c:v>
                </c:pt>
                <c:pt idx="20280">
                  <c:v>2.3581957817079999</c:v>
                </c:pt>
                <c:pt idx="20281">
                  <c:v>2.3582856655120001</c:v>
                </c:pt>
                <c:pt idx="20282">
                  <c:v>2.358408689499</c:v>
                </c:pt>
                <c:pt idx="20283">
                  <c:v>2.3586912155149999</c:v>
                </c:pt>
                <c:pt idx="20284">
                  <c:v>2.3589289188390001</c:v>
                </c:pt>
                <c:pt idx="20285">
                  <c:v>2.3590753078460001</c:v>
                </c:pt>
                <c:pt idx="20286">
                  <c:v>2.3592748641969998</c:v>
                </c:pt>
                <c:pt idx="20287">
                  <c:v>2.3595757484440001</c:v>
                </c:pt>
                <c:pt idx="20288">
                  <c:v>2.3597424030299998</c:v>
                </c:pt>
                <c:pt idx="20289">
                  <c:v>2.3598465919490001</c:v>
                </c:pt>
                <c:pt idx="20290">
                  <c:v>2.3600926399229998</c:v>
                </c:pt>
                <c:pt idx="20291">
                  <c:v>2.360276699066</c:v>
                </c:pt>
                <c:pt idx="20292">
                  <c:v>2.3603572845460001</c:v>
                </c:pt>
                <c:pt idx="20293">
                  <c:v>2.3604388237</c:v>
                </c:pt>
                <c:pt idx="20294">
                  <c:v>2.3605124950410001</c:v>
                </c:pt>
                <c:pt idx="20295">
                  <c:v>2.3606193065640002</c:v>
                </c:pt>
                <c:pt idx="20296">
                  <c:v>2.3609535694120001</c:v>
                </c:pt>
                <c:pt idx="20297">
                  <c:v>2.3610920906069999</c:v>
                </c:pt>
                <c:pt idx="20298">
                  <c:v>2.3613302707670001</c:v>
                </c:pt>
                <c:pt idx="20299">
                  <c:v>2.361563682556</c:v>
                </c:pt>
                <c:pt idx="20300">
                  <c:v>2.361886024475</c:v>
                </c:pt>
                <c:pt idx="20301">
                  <c:v>2.3621277809140002</c:v>
                </c:pt>
                <c:pt idx="20302">
                  <c:v>2.362227916718</c:v>
                </c:pt>
                <c:pt idx="20303">
                  <c:v>2.3623211383820002</c:v>
                </c:pt>
                <c:pt idx="20304">
                  <c:v>2.3623661994930001</c:v>
                </c:pt>
                <c:pt idx="20305">
                  <c:v>2.3624367713929999</c:v>
                </c:pt>
                <c:pt idx="20306">
                  <c:v>2.3625047206879999</c:v>
                </c:pt>
                <c:pt idx="20307">
                  <c:v>2.362585544586</c:v>
                </c:pt>
                <c:pt idx="20308">
                  <c:v>2.3627278804779999</c:v>
                </c:pt>
                <c:pt idx="20309">
                  <c:v>2.3630225658419999</c:v>
                </c:pt>
                <c:pt idx="20310">
                  <c:v>2.3634121418</c:v>
                </c:pt>
                <c:pt idx="20311">
                  <c:v>2.36377286911</c:v>
                </c:pt>
                <c:pt idx="20312">
                  <c:v>2.363950967789</c:v>
                </c:pt>
                <c:pt idx="20313">
                  <c:v>2.364094018936</c:v>
                </c:pt>
                <c:pt idx="20314">
                  <c:v>2.3642358779910002</c:v>
                </c:pt>
                <c:pt idx="20315">
                  <c:v>2.3644161224369999</c:v>
                </c:pt>
                <c:pt idx="20316">
                  <c:v>2.3647294044490001</c:v>
                </c:pt>
                <c:pt idx="20317">
                  <c:v>2.3648638725279998</c:v>
                </c:pt>
                <c:pt idx="20318">
                  <c:v>2.3649735450740001</c:v>
                </c:pt>
                <c:pt idx="20319">
                  <c:v>2.3653104305269999</c:v>
                </c:pt>
                <c:pt idx="20320">
                  <c:v>2.3656401634219999</c:v>
                </c:pt>
                <c:pt idx="20321">
                  <c:v>2.3657796382899998</c:v>
                </c:pt>
                <c:pt idx="20322">
                  <c:v>2.3658790588379999</c:v>
                </c:pt>
                <c:pt idx="20323">
                  <c:v>2.365968465805</c:v>
                </c:pt>
                <c:pt idx="20324">
                  <c:v>2.3660545349120001</c:v>
                </c:pt>
                <c:pt idx="20325">
                  <c:v>2.3661653995509999</c:v>
                </c:pt>
                <c:pt idx="20326">
                  <c:v>2.3662991523739998</c:v>
                </c:pt>
                <c:pt idx="20327">
                  <c:v>2.3664159774779998</c:v>
                </c:pt>
                <c:pt idx="20328">
                  <c:v>2.3666973114009999</c:v>
                </c:pt>
                <c:pt idx="20329">
                  <c:v>2.3667700290679998</c:v>
                </c:pt>
                <c:pt idx="20330">
                  <c:v>2.3668553829190002</c:v>
                </c:pt>
                <c:pt idx="20331">
                  <c:v>2.3669214248660002</c:v>
                </c:pt>
                <c:pt idx="20332">
                  <c:v>2.3669836521150001</c:v>
                </c:pt>
                <c:pt idx="20333">
                  <c:v>2.3670279979709998</c:v>
                </c:pt>
                <c:pt idx="20334">
                  <c:v>2.3670773506159999</c:v>
                </c:pt>
                <c:pt idx="20335">
                  <c:v>2.367115974426</c:v>
                </c:pt>
                <c:pt idx="20336">
                  <c:v>2.3671553134919998</c:v>
                </c:pt>
                <c:pt idx="20337">
                  <c:v>2.3671934604640001</c:v>
                </c:pt>
                <c:pt idx="20338">
                  <c:v>2.3672330379490001</c:v>
                </c:pt>
                <c:pt idx="20339">
                  <c:v>2.3672735691070002</c:v>
                </c:pt>
                <c:pt idx="20340">
                  <c:v>2.3673119544980001</c:v>
                </c:pt>
                <c:pt idx="20341">
                  <c:v>2.3673822879789999</c:v>
                </c:pt>
                <c:pt idx="20342">
                  <c:v>2.3674826622010001</c:v>
                </c:pt>
                <c:pt idx="20343">
                  <c:v>2.3675596714020002</c:v>
                </c:pt>
                <c:pt idx="20344">
                  <c:v>2.367640733719</c:v>
                </c:pt>
                <c:pt idx="20345">
                  <c:v>2.3677251338960001</c:v>
                </c:pt>
                <c:pt idx="20346">
                  <c:v>2.3678405284880002</c:v>
                </c:pt>
                <c:pt idx="20347">
                  <c:v>2.3679230213169999</c:v>
                </c:pt>
                <c:pt idx="20348">
                  <c:v>2.368001937866</c:v>
                </c:pt>
                <c:pt idx="20349">
                  <c:v>2.368080615997</c:v>
                </c:pt>
                <c:pt idx="20350">
                  <c:v>2.3682136535640002</c:v>
                </c:pt>
                <c:pt idx="20351">
                  <c:v>2.3685369491579999</c:v>
                </c:pt>
                <c:pt idx="20352">
                  <c:v>2.3686699867250001</c:v>
                </c:pt>
                <c:pt idx="20353">
                  <c:v>2.3687653541559999</c:v>
                </c:pt>
                <c:pt idx="20354">
                  <c:v>2.3688635826110001</c:v>
                </c:pt>
                <c:pt idx="20355">
                  <c:v>2.368922710419</c:v>
                </c:pt>
                <c:pt idx="20356">
                  <c:v>2.3689756393430002</c:v>
                </c:pt>
                <c:pt idx="20357">
                  <c:v>2.369035959244</c:v>
                </c:pt>
                <c:pt idx="20358">
                  <c:v>2.3691000938419999</c:v>
                </c:pt>
                <c:pt idx="20359">
                  <c:v>2.3691639900210002</c:v>
                </c:pt>
                <c:pt idx="20360">
                  <c:v>2.3692274093629999</c:v>
                </c:pt>
                <c:pt idx="20361">
                  <c:v>2.3692936897279999</c:v>
                </c:pt>
                <c:pt idx="20362">
                  <c:v>2.3693573474880001</c:v>
                </c:pt>
                <c:pt idx="20363">
                  <c:v>2.369419574738</c:v>
                </c:pt>
                <c:pt idx="20364">
                  <c:v>2.3694798946379998</c:v>
                </c:pt>
                <c:pt idx="20365">
                  <c:v>2.369531393051</c:v>
                </c:pt>
                <c:pt idx="20366">
                  <c:v>2.3695912361150002</c:v>
                </c:pt>
                <c:pt idx="20367">
                  <c:v>2.3696458339689999</c:v>
                </c:pt>
                <c:pt idx="20368">
                  <c:v>2.3696975708010002</c:v>
                </c:pt>
                <c:pt idx="20369">
                  <c:v>2.3697481155400002</c:v>
                </c:pt>
                <c:pt idx="20370">
                  <c:v>2.369799613953</c:v>
                </c:pt>
                <c:pt idx="20371">
                  <c:v>2.3698461055759998</c:v>
                </c:pt>
                <c:pt idx="20372">
                  <c:v>2.3698949813839998</c:v>
                </c:pt>
                <c:pt idx="20373">
                  <c:v>2.369946479797</c:v>
                </c:pt>
                <c:pt idx="20374">
                  <c:v>2.3699939250950002</c:v>
                </c:pt>
                <c:pt idx="20375">
                  <c:v>2.3700482845309998</c:v>
                </c:pt>
                <c:pt idx="20376">
                  <c:v>2.3700926303859999</c:v>
                </c:pt>
                <c:pt idx="20377">
                  <c:v>2.370138168335</c:v>
                </c:pt>
                <c:pt idx="20378">
                  <c:v>2.370223522186</c:v>
                </c:pt>
                <c:pt idx="20379">
                  <c:v>2.3702938556670001</c:v>
                </c:pt>
                <c:pt idx="20380">
                  <c:v>2.3703989982599998</c:v>
                </c:pt>
                <c:pt idx="20381">
                  <c:v>2.3705067634580002</c:v>
                </c:pt>
                <c:pt idx="20382">
                  <c:v>2.3706161975860001</c:v>
                </c:pt>
                <c:pt idx="20383">
                  <c:v>2.3707542419430001</c:v>
                </c:pt>
                <c:pt idx="20384">
                  <c:v>2.3710427284239999</c:v>
                </c:pt>
                <c:pt idx="20385">
                  <c:v>2.371196746826</c:v>
                </c:pt>
                <c:pt idx="20386">
                  <c:v>2.3713102340700001</c:v>
                </c:pt>
                <c:pt idx="20387">
                  <c:v>2.3713712692260001</c:v>
                </c:pt>
                <c:pt idx="20388">
                  <c:v>2.371433973312</c:v>
                </c:pt>
                <c:pt idx="20389">
                  <c:v>2.371479272842</c:v>
                </c:pt>
                <c:pt idx="20390">
                  <c:v>2.3715181350710002</c:v>
                </c:pt>
                <c:pt idx="20391">
                  <c:v>2.37157869339</c:v>
                </c:pt>
                <c:pt idx="20392">
                  <c:v>2.3716301918029998</c:v>
                </c:pt>
                <c:pt idx="20393">
                  <c:v>2.3716583251949999</c:v>
                </c:pt>
                <c:pt idx="20394">
                  <c:v>2.3717019557949999</c:v>
                </c:pt>
                <c:pt idx="20395">
                  <c:v>2.3717384338379999</c:v>
                </c:pt>
                <c:pt idx="20396">
                  <c:v>2.3717811107640001</c:v>
                </c:pt>
                <c:pt idx="20397">
                  <c:v>2.371826171875</c:v>
                </c:pt>
                <c:pt idx="20398">
                  <c:v>2.3718771934510001</c:v>
                </c:pt>
                <c:pt idx="20399">
                  <c:v>2.3719160556790002</c:v>
                </c:pt>
                <c:pt idx="20400">
                  <c:v>2.371960401535</c:v>
                </c:pt>
                <c:pt idx="20401">
                  <c:v>2.3719995021820002</c:v>
                </c:pt>
                <c:pt idx="20402">
                  <c:v>2.3720412254330001</c:v>
                </c:pt>
                <c:pt idx="20403">
                  <c:v>2.3720817565919998</c:v>
                </c:pt>
                <c:pt idx="20404">
                  <c:v>2.3721466064449999</c:v>
                </c:pt>
                <c:pt idx="20405">
                  <c:v>2.3722174167630001</c:v>
                </c:pt>
                <c:pt idx="20406">
                  <c:v>2.3723535537720002</c:v>
                </c:pt>
                <c:pt idx="20407">
                  <c:v>2.3727021217350002</c:v>
                </c:pt>
                <c:pt idx="20408">
                  <c:v>2.3729279041289999</c:v>
                </c:pt>
                <c:pt idx="20409">
                  <c:v>2.373078346252</c:v>
                </c:pt>
                <c:pt idx="20410">
                  <c:v>2.373458385468</c:v>
                </c:pt>
                <c:pt idx="20411">
                  <c:v>2.373695611954</c:v>
                </c:pt>
                <c:pt idx="20412">
                  <c:v>2.3738501071929998</c:v>
                </c:pt>
                <c:pt idx="20413">
                  <c:v>2.373958826065</c:v>
                </c:pt>
                <c:pt idx="20414">
                  <c:v>2.3743190765379998</c:v>
                </c:pt>
                <c:pt idx="20415">
                  <c:v>2.374595403671</c:v>
                </c:pt>
                <c:pt idx="20416">
                  <c:v>2.3747797012329999</c:v>
                </c:pt>
                <c:pt idx="20417">
                  <c:v>2.374977350235</c:v>
                </c:pt>
                <c:pt idx="20418">
                  <c:v>2.3750534057619999</c:v>
                </c:pt>
                <c:pt idx="20419">
                  <c:v>2.3751599788669999</c:v>
                </c:pt>
                <c:pt idx="20420">
                  <c:v>2.3752939701079998</c:v>
                </c:pt>
                <c:pt idx="20421">
                  <c:v>2.375509262085</c:v>
                </c:pt>
                <c:pt idx="20422">
                  <c:v>2.375631093979</c:v>
                </c:pt>
                <c:pt idx="20423">
                  <c:v>2.375718355179</c:v>
                </c:pt>
                <c:pt idx="20424">
                  <c:v>2.375807285309</c:v>
                </c:pt>
                <c:pt idx="20425">
                  <c:v>2.375911951065</c:v>
                </c:pt>
                <c:pt idx="20426">
                  <c:v>2.376016616821</c:v>
                </c:pt>
                <c:pt idx="20427">
                  <c:v>2.3760693073270001</c:v>
                </c:pt>
                <c:pt idx="20428">
                  <c:v>2.3761720657350001</c:v>
                </c:pt>
                <c:pt idx="20429">
                  <c:v>2.3762726783749999</c:v>
                </c:pt>
                <c:pt idx="20430">
                  <c:v>2.3763175010680002</c:v>
                </c:pt>
                <c:pt idx="20431">
                  <c:v>2.3764009475710002</c:v>
                </c:pt>
                <c:pt idx="20432">
                  <c:v>2.376475334167</c:v>
                </c:pt>
                <c:pt idx="20433">
                  <c:v>2.376585245132</c:v>
                </c:pt>
                <c:pt idx="20434">
                  <c:v>2.376705646515</c:v>
                </c:pt>
                <c:pt idx="20435">
                  <c:v>2.376981258392</c:v>
                </c:pt>
                <c:pt idx="20436">
                  <c:v>2.3770933151250002</c:v>
                </c:pt>
                <c:pt idx="20437">
                  <c:v>2.3771891593930001</c:v>
                </c:pt>
                <c:pt idx="20438">
                  <c:v>2.377458810806</c:v>
                </c:pt>
                <c:pt idx="20439">
                  <c:v>2.3777389526369999</c:v>
                </c:pt>
                <c:pt idx="20440">
                  <c:v>2.3778812885280001</c:v>
                </c:pt>
                <c:pt idx="20441">
                  <c:v>2.3779513835909998</c:v>
                </c:pt>
                <c:pt idx="20442">
                  <c:v>2.3782632350920001</c:v>
                </c:pt>
                <c:pt idx="20443">
                  <c:v>2.378457784653</c:v>
                </c:pt>
                <c:pt idx="20444">
                  <c:v>2.378583669662</c:v>
                </c:pt>
                <c:pt idx="20445">
                  <c:v>2.3788928985600002</c:v>
                </c:pt>
                <c:pt idx="20446">
                  <c:v>2.3790812492370002</c:v>
                </c:pt>
                <c:pt idx="20447">
                  <c:v>2.3792147636409999</c:v>
                </c:pt>
                <c:pt idx="20448">
                  <c:v>2.3792893886569999</c:v>
                </c:pt>
                <c:pt idx="20449">
                  <c:v>2.37939119339</c:v>
                </c:pt>
                <c:pt idx="20450">
                  <c:v>2.3795516490940001</c:v>
                </c:pt>
                <c:pt idx="20451">
                  <c:v>2.3798456192019999</c:v>
                </c:pt>
                <c:pt idx="20452">
                  <c:v>2.3800005912779998</c:v>
                </c:pt>
                <c:pt idx="20453">
                  <c:v>2.3801455497739998</c:v>
                </c:pt>
                <c:pt idx="20454">
                  <c:v>2.3802428245540002</c:v>
                </c:pt>
                <c:pt idx="20455">
                  <c:v>2.3804779052730001</c:v>
                </c:pt>
                <c:pt idx="20456">
                  <c:v>2.3806252479549999</c:v>
                </c:pt>
                <c:pt idx="20457">
                  <c:v>2.3807067871090002</c:v>
                </c:pt>
                <c:pt idx="20458">
                  <c:v>2.3808851242069999</c:v>
                </c:pt>
                <c:pt idx="20459">
                  <c:v>2.3811442852020002</c:v>
                </c:pt>
                <c:pt idx="20460">
                  <c:v>2.3815350532530002</c:v>
                </c:pt>
                <c:pt idx="20461">
                  <c:v>2.3817083835599999</c:v>
                </c:pt>
                <c:pt idx="20462">
                  <c:v>2.3819098472600002</c:v>
                </c:pt>
                <c:pt idx="20463">
                  <c:v>2.3822886943819999</c:v>
                </c:pt>
                <c:pt idx="20464">
                  <c:v>2.3823773860930002</c:v>
                </c:pt>
                <c:pt idx="20465">
                  <c:v>2.3824265003199998</c:v>
                </c:pt>
                <c:pt idx="20466">
                  <c:v>2.3825345039369998</c:v>
                </c:pt>
                <c:pt idx="20467">
                  <c:v>2.3826355934140002</c:v>
                </c:pt>
                <c:pt idx="20468">
                  <c:v>2.3829932212829998</c:v>
                </c:pt>
                <c:pt idx="20469">
                  <c:v>2.383107185364</c:v>
                </c:pt>
                <c:pt idx="20470">
                  <c:v>2.3832182884219999</c:v>
                </c:pt>
                <c:pt idx="20471">
                  <c:v>2.3834319114690001</c:v>
                </c:pt>
                <c:pt idx="20472">
                  <c:v>2.3835890293120001</c:v>
                </c:pt>
                <c:pt idx="20473">
                  <c:v>2.383728027344</c:v>
                </c:pt>
                <c:pt idx="20474">
                  <c:v>2.3840777873989998</c:v>
                </c:pt>
                <c:pt idx="20475">
                  <c:v>2.3843019008640001</c:v>
                </c:pt>
                <c:pt idx="20476">
                  <c:v>2.384427309036</c:v>
                </c:pt>
                <c:pt idx="20477">
                  <c:v>2.3845505714419999</c:v>
                </c:pt>
                <c:pt idx="20478">
                  <c:v>2.3846747875209999</c:v>
                </c:pt>
                <c:pt idx="20479">
                  <c:v>2.3847930431369999</c:v>
                </c:pt>
                <c:pt idx="20480">
                  <c:v>2.3848762512210002</c:v>
                </c:pt>
                <c:pt idx="20481">
                  <c:v>2.3849594593050001</c:v>
                </c:pt>
                <c:pt idx="20482">
                  <c:v>2.385046243668</c:v>
                </c:pt>
                <c:pt idx="20483">
                  <c:v>2.3851294517519999</c:v>
                </c:pt>
                <c:pt idx="20484">
                  <c:v>2.3852121829990001</c:v>
                </c:pt>
                <c:pt idx="20485">
                  <c:v>2.3853929042819999</c:v>
                </c:pt>
                <c:pt idx="20486">
                  <c:v>2.3857243061069999</c:v>
                </c:pt>
                <c:pt idx="20487">
                  <c:v>2.3858218193049998</c:v>
                </c:pt>
                <c:pt idx="20488">
                  <c:v>2.3858907222750001</c:v>
                </c:pt>
                <c:pt idx="20489">
                  <c:v>2.3859577178959999</c:v>
                </c:pt>
                <c:pt idx="20490">
                  <c:v>2.386021137238</c:v>
                </c:pt>
                <c:pt idx="20491">
                  <c:v>2.3860886096949998</c:v>
                </c:pt>
                <c:pt idx="20492">
                  <c:v>2.386158704758</c:v>
                </c:pt>
                <c:pt idx="20493">
                  <c:v>2.3862519264220001</c:v>
                </c:pt>
                <c:pt idx="20494">
                  <c:v>2.3863384723659999</c:v>
                </c:pt>
                <c:pt idx="20495">
                  <c:v>2.38640999794</c:v>
                </c:pt>
                <c:pt idx="20496">
                  <c:v>2.38649725914</c:v>
                </c:pt>
                <c:pt idx="20497">
                  <c:v>2.386567115784</c:v>
                </c:pt>
                <c:pt idx="20498">
                  <c:v>2.3866360187529998</c:v>
                </c:pt>
                <c:pt idx="20499">
                  <c:v>2.3866860866550001</c:v>
                </c:pt>
                <c:pt idx="20500">
                  <c:v>2.3867604732509999</c:v>
                </c:pt>
                <c:pt idx="20501">
                  <c:v>2.3868122100829998</c:v>
                </c:pt>
                <c:pt idx="20502">
                  <c:v>2.3868641853330002</c:v>
                </c:pt>
                <c:pt idx="20503">
                  <c:v>2.387182712555</c:v>
                </c:pt>
                <c:pt idx="20504">
                  <c:v>2.3873040676119999</c:v>
                </c:pt>
                <c:pt idx="20505">
                  <c:v>2.3874518871310002</c:v>
                </c:pt>
                <c:pt idx="20506">
                  <c:v>2.3875653743740002</c:v>
                </c:pt>
                <c:pt idx="20507">
                  <c:v>2.3876793384549999</c:v>
                </c:pt>
                <c:pt idx="20508">
                  <c:v>2.3877973556519998</c:v>
                </c:pt>
                <c:pt idx="20509">
                  <c:v>2.3879144191739998</c:v>
                </c:pt>
                <c:pt idx="20510">
                  <c:v>2.387970685959</c:v>
                </c:pt>
                <c:pt idx="20511">
                  <c:v>2.3880696296689998</c:v>
                </c:pt>
                <c:pt idx="20512">
                  <c:v>2.3881654739379998</c:v>
                </c:pt>
                <c:pt idx="20513">
                  <c:v>2.3883011341090001</c:v>
                </c:pt>
                <c:pt idx="20514">
                  <c:v>2.3884541988370001</c:v>
                </c:pt>
                <c:pt idx="20515">
                  <c:v>2.388532161713</c:v>
                </c:pt>
                <c:pt idx="20516">
                  <c:v>2.388614177704</c:v>
                </c:pt>
                <c:pt idx="20517">
                  <c:v>2.388696193695</c:v>
                </c:pt>
                <c:pt idx="20518">
                  <c:v>2.3887798786159999</c:v>
                </c:pt>
                <c:pt idx="20519">
                  <c:v>2.3888628482819998</c:v>
                </c:pt>
                <c:pt idx="20520">
                  <c:v>2.3889727592469998</c:v>
                </c:pt>
                <c:pt idx="20521">
                  <c:v>2.3892908096309999</c:v>
                </c:pt>
                <c:pt idx="20522">
                  <c:v>2.3894629478449998</c:v>
                </c:pt>
                <c:pt idx="20523">
                  <c:v>2.3897821903229999</c:v>
                </c:pt>
                <c:pt idx="20524">
                  <c:v>2.3900938034060002</c:v>
                </c:pt>
                <c:pt idx="20525">
                  <c:v>2.3904926776890001</c:v>
                </c:pt>
                <c:pt idx="20526">
                  <c:v>2.3906643390659998</c:v>
                </c:pt>
                <c:pt idx="20527">
                  <c:v>2.3907554149629999</c:v>
                </c:pt>
                <c:pt idx="20528">
                  <c:v>2.3908219337459999</c:v>
                </c:pt>
                <c:pt idx="20529">
                  <c:v>2.3908905982970001</c:v>
                </c:pt>
                <c:pt idx="20530">
                  <c:v>2.390958070755</c:v>
                </c:pt>
                <c:pt idx="20531">
                  <c:v>2.3910021781920001</c:v>
                </c:pt>
                <c:pt idx="20532">
                  <c:v>2.3910462856289998</c:v>
                </c:pt>
                <c:pt idx="20533">
                  <c:v>2.3911163806919999</c:v>
                </c:pt>
                <c:pt idx="20534">
                  <c:v>2.3911859989169999</c:v>
                </c:pt>
                <c:pt idx="20535">
                  <c:v>2.3912639617920002</c:v>
                </c:pt>
                <c:pt idx="20536">
                  <c:v>2.3913164138790002</c:v>
                </c:pt>
                <c:pt idx="20537">
                  <c:v>2.3913850784299999</c:v>
                </c:pt>
                <c:pt idx="20538">
                  <c:v>2.3914649486539998</c:v>
                </c:pt>
                <c:pt idx="20539">
                  <c:v>2.3915660381319999</c:v>
                </c:pt>
                <c:pt idx="20540">
                  <c:v>2.3919026851649998</c:v>
                </c:pt>
                <c:pt idx="20541">
                  <c:v>2.3921790122990001</c:v>
                </c:pt>
                <c:pt idx="20542">
                  <c:v>2.3923296928409998</c:v>
                </c:pt>
                <c:pt idx="20543">
                  <c:v>2.3924632072450001</c:v>
                </c:pt>
                <c:pt idx="20544">
                  <c:v>2.3925633430479998</c:v>
                </c:pt>
                <c:pt idx="20545">
                  <c:v>2.392682790756</c:v>
                </c:pt>
                <c:pt idx="20546">
                  <c:v>2.3927536010739998</c:v>
                </c:pt>
                <c:pt idx="20547">
                  <c:v>2.3928236961359999</c:v>
                </c:pt>
                <c:pt idx="20548">
                  <c:v>2.3928935527799999</c:v>
                </c:pt>
                <c:pt idx="20549">
                  <c:v>2.3929622173310001</c:v>
                </c:pt>
                <c:pt idx="20550">
                  <c:v>2.3930335044860001</c:v>
                </c:pt>
                <c:pt idx="20551">
                  <c:v>2.3931035995480001</c:v>
                </c:pt>
                <c:pt idx="20552">
                  <c:v>2.3931686878199998</c:v>
                </c:pt>
                <c:pt idx="20553">
                  <c:v>2.393228769302</c:v>
                </c:pt>
                <c:pt idx="20554">
                  <c:v>2.3933360576629998</c:v>
                </c:pt>
                <c:pt idx="20555">
                  <c:v>2.393429279327</c:v>
                </c:pt>
                <c:pt idx="20556">
                  <c:v>2.3935129642490001</c:v>
                </c:pt>
                <c:pt idx="20557">
                  <c:v>2.393635034561</c:v>
                </c:pt>
                <c:pt idx="20558">
                  <c:v>2.3937144279479998</c:v>
                </c:pt>
                <c:pt idx="20559">
                  <c:v>2.3937914371489999</c:v>
                </c:pt>
                <c:pt idx="20560">
                  <c:v>2.3938670158390001</c:v>
                </c:pt>
                <c:pt idx="20561">
                  <c:v>2.3939449787139999</c:v>
                </c:pt>
                <c:pt idx="20562">
                  <c:v>2.3940198421479999</c:v>
                </c:pt>
                <c:pt idx="20563">
                  <c:v>2.3941299915309999</c:v>
                </c:pt>
                <c:pt idx="20564">
                  <c:v>2.3942360877989999</c:v>
                </c:pt>
                <c:pt idx="20565">
                  <c:v>2.394346475601</c:v>
                </c:pt>
                <c:pt idx="20566">
                  <c:v>2.3945112228390002</c:v>
                </c:pt>
                <c:pt idx="20567">
                  <c:v>2.394780874252</c:v>
                </c:pt>
                <c:pt idx="20568">
                  <c:v>2.3950650691990001</c:v>
                </c:pt>
                <c:pt idx="20569">
                  <c:v>2.3953535556790002</c:v>
                </c:pt>
                <c:pt idx="20570">
                  <c:v>2.3955433368680001</c:v>
                </c:pt>
                <c:pt idx="20571">
                  <c:v>2.3956747055049998</c:v>
                </c:pt>
                <c:pt idx="20572">
                  <c:v>2.3958330154419998</c:v>
                </c:pt>
                <c:pt idx="20573">
                  <c:v>2.3959565162660001</c:v>
                </c:pt>
                <c:pt idx="20574">
                  <c:v>2.3962259292599999</c:v>
                </c:pt>
                <c:pt idx="20575">
                  <c:v>2.3965137004849999</c:v>
                </c:pt>
                <c:pt idx="20576">
                  <c:v>2.3967065811160002</c:v>
                </c:pt>
                <c:pt idx="20577">
                  <c:v>2.3970086574549998</c:v>
                </c:pt>
                <c:pt idx="20578">
                  <c:v>2.3972609043120001</c:v>
                </c:pt>
                <c:pt idx="20579">
                  <c:v>2.3974955081939999</c:v>
                </c:pt>
                <c:pt idx="20580">
                  <c:v>2.3978486061100002</c:v>
                </c:pt>
                <c:pt idx="20581">
                  <c:v>2.3979341983800002</c:v>
                </c:pt>
                <c:pt idx="20582">
                  <c:v>2.3980410099029998</c:v>
                </c:pt>
                <c:pt idx="20583">
                  <c:v>2.3981528282169999</c:v>
                </c:pt>
                <c:pt idx="20584">
                  <c:v>2.3983027935029999</c:v>
                </c:pt>
                <c:pt idx="20585">
                  <c:v>2.398420333862</c:v>
                </c:pt>
                <c:pt idx="20586">
                  <c:v>2.3985252380370001</c:v>
                </c:pt>
                <c:pt idx="20587">
                  <c:v>2.398608207703</c:v>
                </c:pt>
                <c:pt idx="20588">
                  <c:v>2.3986856937410002</c:v>
                </c:pt>
                <c:pt idx="20589">
                  <c:v>2.398768901825</c:v>
                </c:pt>
                <c:pt idx="20590">
                  <c:v>2.3990840911869999</c:v>
                </c:pt>
                <c:pt idx="20591">
                  <c:v>2.3992006778719999</c:v>
                </c:pt>
                <c:pt idx="20592">
                  <c:v>2.3992872238160001</c:v>
                </c:pt>
                <c:pt idx="20593">
                  <c:v>2.3993782997130002</c:v>
                </c:pt>
                <c:pt idx="20594">
                  <c:v>2.3994696140289999</c:v>
                </c:pt>
                <c:pt idx="20595">
                  <c:v>2.3995189666750001</c:v>
                </c:pt>
                <c:pt idx="20596">
                  <c:v>2.3995699882510002</c:v>
                </c:pt>
                <c:pt idx="20597">
                  <c:v>2.3996279239649998</c:v>
                </c:pt>
                <c:pt idx="20598">
                  <c:v>2.399689435959</c:v>
                </c:pt>
                <c:pt idx="20599">
                  <c:v>2.3997495174410002</c:v>
                </c:pt>
                <c:pt idx="20600">
                  <c:v>2.399807929993</c:v>
                </c:pt>
                <c:pt idx="20601">
                  <c:v>2.3998746871950001</c:v>
                </c:pt>
                <c:pt idx="20602">
                  <c:v>2.3999435901639998</c:v>
                </c:pt>
                <c:pt idx="20603">
                  <c:v>2.4000151157379999</c:v>
                </c:pt>
                <c:pt idx="20604">
                  <c:v>2.4000885486599999</c:v>
                </c:pt>
                <c:pt idx="20605">
                  <c:v>2.400160551071</c:v>
                </c:pt>
                <c:pt idx="20606">
                  <c:v>2.4002394676210002</c:v>
                </c:pt>
                <c:pt idx="20607">
                  <c:v>2.4003078937529998</c:v>
                </c:pt>
                <c:pt idx="20608">
                  <c:v>2.4003777503969999</c:v>
                </c:pt>
                <c:pt idx="20609">
                  <c:v>2.400448322296</c:v>
                </c:pt>
                <c:pt idx="20610">
                  <c:v>2.4005148410800001</c:v>
                </c:pt>
                <c:pt idx="20611">
                  <c:v>2.4005725383760002</c:v>
                </c:pt>
                <c:pt idx="20612">
                  <c:v>2.4006302356720002</c:v>
                </c:pt>
                <c:pt idx="20613">
                  <c:v>2.4006822109220001</c:v>
                </c:pt>
                <c:pt idx="20614">
                  <c:v>2.4007332324980002</c:v>
                </c:pt>
                <c:pt idx="20615">
                  <c:v>2.4007835388180001</c:v>
                </c:pt>
                <c:pt idx="20616">
                  <c:v>2.4008767604829999</c:v>
                </c:pt>
                <c:pt idx="20617">
                  <c:v>2.4009222984309999</c:v>
                </c:pt>
                <c:pt idx="20618">
                  <c:v>2.4010157585140002</c:v>
                </c:pt>
                <c:pt idx="20619">
                  <c:v>2.4011018276209999</c:v>
                </c:pt>
                <c:pt idx="20620">
                  <c:v>2.40119099617</c:v>
                </c:pt>
                <c:pt idx="20621">
                  <c:v>2.4012732505800001</c:v>
                </c:pt>
                <c:pt idx="20622">
                  <c:v>2.4013519287110001</c:v>
                </c:pt>
                <c:pt idx="20623">
                  <c:v>2.401461362839</c:v>
                </c:pt>
                <c:pt idx="20624">
                  <c:v>2.4015960693360001</c:v>
                </c:pt>
                <c:pt idx="20625">
                  <c:v>2.4017872810359999</c:v>
                </c:pt>
                <c:pt idx="20626">
                  <c:v>2.4019033908840002</c:v>
                </c:pt>
                <c:pt idx="20627">
                  <c:v>2.40198636055</c:v>
                </c:pt>
                <c:pt idx="20628">
                  <c:v>2.402066469193</c:v>
                </c:pt>
                <c:pt idx="20629">
                  <c:v>2.4022161960599999</c:v>
                </c:pt>
                <c:pt idx="20630">
                  <c:v>2.4024629592900002</c:v>
                </c:pt>
                <c:pt idx="20631">
                  <c:v>2.4025516510010001</c:v>
                </c:pt>
                <c:pt idx="20632">
                  <c:v>2.4026584625240002</c:v>
                </c:pt>
                <c:pt idx="20633">
                  <c:v>2.402804136276</c:v>
                </c:pt>
                <c:pt idx="20634">
                  <c:v>2.4029178619380001</c:v>
                </c:pt>
                <c:pt idx="20635">
                  <c:v>2.4029822349550001</c:v>
                </c:pt>
                <c:pt idx="20636">
                  <c:v>2.4030792713169999</c:v>
                </c:pt>
                <c:pt idx="20637">
                  <c:v>2.4031450748440002</c:v>
                </c:pt>
                <c:pt idx="20638">
                  <c:v>2.403236865997</c:v>
                </c:pt>
                <c:pt idx="20639">
                  <c:v>2.4032955169679999</c:v>
                </c:pt>
                <c:pt idx="20640">
                  <c:v>2.4033632278439998</c:v>
                </c:pt>
                <c:pt idx="20641">
                  <c:v>2.4034609794619999</c:v>
                </c:pt>
                <c:pt idx="20642">
                  <c:v>2.403590679169</c:v>
                </c:pt>
                <c:pt idx="20643">
                  <c:v>2.4036660194400001</c:v>
                </c:pt>
                <c:pt idx="20644">
                  <c:v>2.4037454128269999</c:v>
                </c:pt>
                <c:pt idx="20645">
                  <c:v>2.4038228988650001</c:v>
                </c:pt>
                <c:pt idx="20646">
                  <c:v>2.4039983749389999</c:v>
                </c:pt>
                <c:pt idx="20647">
                  <c:v>2.404375553131</c:v>
                </c:pt>
                <c:pt idx="20648">
                  <c:v>2.4045500755310001</c:v>
                </c:pt>
                <c:pt idx="20649">
                  <c:v>2.4047129154209999</c:v>
                </c:pt>
                <c:pt idx="20650">
                  <c:v>2.4048171043400002</c:v>
                </c:pt>
                <c:pt idx="20651">
                  <c:v>2.404901981354</c:v>
                </c:pt>
                <c:pt idx="20652">
                  <c:v>2.404978513718</c:v>
                </c:pt>
                <c:pt idx="20653">
                  <c:v>2.405090093613</c:v>
                </c:pt>
                <c:pt idx="20654">
                  <c:v>2.4051730632780002</c:v>
                </c:pt>
                <c:pt idx="20655">
                  <c:v>2.4052569866179998</c:v>
                </c:pt>
                <c:pt idx="20656">
                  <c:v>2.4053437709810002</c:v>
                </c:pt>
                <c:pt idx="20657">
                  <c:v>2.4054322242740001</c:v>
                </c:pt>
                <c:pt idx="20658">
                  <c:v>2.405514240265</c:v>
                </c:pt>
                <c:pt idx="20659">
                  <c:v>2.4055953025819998</c:v>
                </c:pt>
                <c:pt idx="20660">
                  <c:v>2.4059207439420001</c:v>
                </c:pt>
                <c:pt idx="20661">
                  <c:v>2.4061098098749998</c:v>
                </c:pt>
                <c:pt idx="20662">
                  <c:v>2.4062609672550002</c:v>
                </c:pt>
                <c:pt idx="20663">
                  <c:v>2.4064428806299998</c:v>
                </c:pt>
                <c:pt idx="20664">
                  <c:v>2.406509637833</c:v>
                </c:pt>
                <c:pt idx="20665">
                  <c:v>2.4065747261050001</c:v>
                </c:pt>
                <c:pt idx="20666">
                  <c:v>2.4066393375400001</c:v>
                </c:pt>
                <c:pt idx="20667">
                  <c:v>2.4067132472989998</c:v>
                </c:pt>
                <c:pt idx="20668">
                  <c:v>2.4067864418029998</c:v>
                </c:pt>
                <c:pt idx="20669">
                  <c:v>2.4068663120270002</c:v>
                </c:pt>
                <c:pt idx="20670">
                  <c:v>2.4069375991820001</c:v>
                </c:pt>
                <c:pt idx="20671">
                  <c:v>2.4070320129390002</c:v>
                </c:pt>
                <c:pt idx="20672">
                  <c:v>2.4071214199069999</c:v>
                </c:pt>
                <c:pt idx="20673">
                  <c:v>2.407196998596</c:v>
                </c:pt>
                <c:pt idx="20674">
                  <c:v>2.4073026180269999</c:v>
                </c:pt>
                <c:pt idx="20675">
                  <c:v>2.407598018646</c:v>
                </c:pt>
                <c:pt idx="20676">
                  <c:v>2.407744646072</c:v>
                </c:pt>
                <c:pt idx="20677">
                  <c:v>2.4081552028659998</c:v>
                </c:pt>
                <c:pt idx="20678">
                  <c:v>2.4084923267359999</c:v>
                </c:pt>
                <c:pt idx="20679">
                  <c:v>2.408705234528</c:v>
                </c:pt>
                <c:pt idx="20680">
                  <c:v>2.409015893936</c:v>
                </c:pt>
                <c:pt idx="20681">
                  <c:v>2.4090902805329999</c:v>
                </c:pt>
                <c:pt idx="20682">
                  <c:v>2.4092347621919998</c:v>
                </c:pt>
                <c:pt idx="20683">
                  <c:v>2.4094758033749999</c:v>
                </c:pt>
                <c:pt idx="20684">
                  <c:v>2.4096341133119998</c:v>
                </c:pt>
                <c:pt idx="20685">
                  <c:v>2.409718513489</c:v>
                </c:pt>
                <c:pt idx="20686">
                  <c:v>2.409796953201</c:v>
                </c:pt>
                <c:pt idx="20687">
                  <c:v>2.409884214401</c:v>
                </c:pt>
                <c:pt idx="20688">
                  <c:v>2.4099762439729999</c:v>
                </c:pt>
                <c:pt idx="20689">
                  <c:v>2.4100701808929998</c:v>
                </c:pt>
                <c:pt idx="20690">
                  <c:v>2.4101753234859999</c:v>
                </c:pt>
                <c:pt idx="20691">
                  <c:v>2.4102718830110001</c:v>
                </c:pt>
                <c:pt idx="20692">
                  <c:v>2.4104065895079998</c:v>
                </c:pt>
                <c:pt idx="20693">
                  <c:v>2.4105181694029998</c:v>
                </c:pt>
                <c:pt idx="20694">
                  <c:v>2.4106903076170001</c:v>
                </c:pt>
                <c:pt idx="20695">
                  <c:v>2.4110021591190001</c:v>
                </c:pt>
                <c:pt idx="20696">
                  <c:v>2.411191940308</c:v>
                </c:pt>
                <c:pt idx="20697">
                  <c:v>2.411282539368</c:v>
                </c:pt>
                <c:pt idx="20698">
                  <c:v>2.4113571643829999</c:v>
                </c:pt>
                <c:pt idx="20699">
                  <c:v>2.411497116089</c:v>
                </c:pt>
                <c:pt idx="20700">
                  <c:v>2.4116911888120001</c:v>
                </c:pt>
                <c:pt idx="20701">
                  <c:v>2.411772966385</c:v>
                </c:pt>
                <c:pt idx="20702">
                  <c:v>2.411851167679</c:v>
                </c:pt>
                <c:pt idx="20703">
                  <c:v>2.4119586944579998</c:v>
                </c:pt>
                <c:pt idx="20704">
                  <c:v>2.4122405052190001</c:v>
                </c:pt>
                <c:pt idx="20705">
                  <c:v>2.4125411510469998</c:v>
                </c:pt>
                <c:pt idx="20706">
                  <c:v>2.4126749038700002</c:v>
                </c:pt>
                <c:pt idx="20707">
                  <c:v>2.412766695023</c:v>
                </c:pt>
                <c:pt idx="20708">
                  <c:v>2.4128527641300002</c:v>
                </c:pt>
                <c:pt idx="20709">
                  <c:v>2.4130663871769999</c:v>
                </c:pt>
                <c:pt idx="20710">
                  <c:v>2.4132659435270001</c:v>
                </c:pt>
                <c:pt idx="20711">
                  <c:v>2.4134356975559998</c:v>
                </c:pt>
                <c:pt idx="20712">
                  <c:v>2.4136681556699999</c:v>
                </c:pt>
                <c:pt idx="20713">
                  <c:v>2.4137752056120001</c:v>
                </c:pt>
                <c:pt idx="20714">
                  <c:v>2.4138855934140002</c:v>
                </c:pt>
                <c:pt idx="20715">
                  <c:v>2.4139566421510001</c:v>
                </c:pt>
                <c:pt idx="20716">
                  <c:v>2.4140698909760001</c:v>
                </c:pt>
                <c:pt idx="20717">
                  <c:v>2.4141824245449999</c:v>
                </c:pt>
                <c:pt idx="20718">
                  <c:v>2.4145145416260001</c:v>
                </c:pt>
                <c:pt idx="20719">
                  <c:v>2.4148929119110001</c:v>
                </c:pt>
                <c:pt idx="20720">
                  <c:v>2.415122747421</c:v>
                </c:pt>
                <c:pt idx="20721">
                  <c:v>2.4151999950410001</c:v>
                </c:pt>
                <c:pt idx="20722">
                  <c:v>2.4152796268459999</c:v>
                </c:pt>
                <c:pt idx="20723">
                  <c:v>2.4153571128850002</c:v>
                </c:pt>
                <c:pt idx="20724">
                  <c:v>2.4154598712920001</c:v>
                </c:pt>
                <c:pt idx="20725">
                  <c:v>2.4157211780550001</c:v>
                </c:pt>
                <c:pt idx="20726">
                  <c:v>2.4160065650939999</c:v>
                </c:pt>
                <c:pt idx="20727">
                  <c:v>2.4161367416380002</c:v>
                </c:pt>
                <c:pt idx="20728">
                  <c:v>2.4164214134219999</c:v>
                </c:pt>
                <c:pt idx="20729">
                  <c:v>2.416550636292</c:v>
                </c:pt>
                <c:pt idx="20730">
                  <c:v>2.4166464805599999</c:v>
                </c:pt>
                <c:pt idx="20731">
                  <c:v>2.4169266223910002</c:v>
                </c:pt>
                <c:pt idx="20732">
                  <c:v>2.4171364307399998</c:v>
                </c:pt>
                <c:pt idx="20733">
                  <c:v>2.4172160625460002</c:v>
                </c:pt>
                <c:pt idx="20734">
                  <c:v>2.4173247814179999</c:v>
                </c:pt>
                <c:pt idx="20735">
                  <c:v>2.4174468517299998</c:v>
                </c:pt>
                <c:pt idx="20736">
                  <c:v>2.417782306671</c:v>
                </c:pt>
                <c:pt idx="20737">
                  <c:v>2.4181001186370001</c:v>
                </c:pt>
                <c:pt idx="20738">
                  <c:v>2.4183931350710002</c:v>
                </c:pt>
                <c:pt idx="20739">
                  <c:v>2.4184789657589998</c:v>
                </c:pt>
                <c:pt idx="20740">
                  <c:v>2.4185695648190002</c:v>
                </c:pt>
                <c:pt idx="20741">
                  <c:v>2.4187021255490002</c:v>
                </c:pt>
                <c:pt idx="20742">
                  <c:v>2.419041395187</c:v>
                </c:pt>
                <c:pt idx="20743">
                  <c:v>2.4193112850189999</c:v>
                </c:pt>
                <c:pt idx="20744">
                  <c:v>2.4194655418400002</c:v>
                </c:pt>
                <c:pt idx="20745">
                  <c:v>2.419583559036</c:v>
                </c:pt>
                <c:pt idx="20746">
                  <c:v>2.419695138931</c:v>
                </c:pt>
                <c:pt idx="20747">
                  <c:v>2.420002222061</c:v>
                </c:pt>
                <c:pt idx="20748">
                  <c:v>2.420304059982</c:v>
                </c:pt>
                <c:pt idx="20749">
                  <c:v>2.4204657077789999</c:v>
                </c:pt>
                <c:pt idx="20750">
                  <c:v>2.420512914658</c:v>
                </c:pt>
                <c:pt idx="20751">
                  <c:v>2.420582532883</c:v>
                </c:pt>
                <c:pt idx="20752">
                  <c:v>2.4206240177149998</c:v>
                </c:pt>
                <c:pt idx="20753">
                  <c:v>2.4206724166870002</c:v>
                </c:pt>
                <c:pt idx="20754">
                  <c:v>2.4207401275630001</c:v>
                </c:pt>
                <c:pt idx="20755">
                  <c:v>2.4210469722750001</c:v>
                </c:pt>
                <c:pt idx="20756">
                  <c:v>2.4212274551389998</c:v>
                </c:pt>
                <c:pt idx="20757">
                  <c:v>2.421637773514</c:v>
                </c:pt>
                <c:pt idx="20758">
                  <c:v>2.421903133392</c:v>
                </c:pt>
                <c:pt idx="20759">
                  <c:v>2.4220113754270001</c:v>
                </c:pt>
                <c:pt idx="20760">
                  <c:v>2.4221947193150002</c:v>
                </c:pt>
                <c:pt idx="20761">
                  <c:v>2.4225072860719998</c:v>
                </c:pt>
                <c:pt idx="20762">
                  <c:v>2.42280960083</c:v>
                </c:pt>
                <c:pt idx="20763">
                  <c:v>2.4231107234949998</c:v>
                </c:pt>
                <c:pt idx="20764">
                  <c:v>2.4234244823459998</c:v>
                </c:pt>
                <c:pt idx="20765">
                  <c:v>2.423751354218</c:v>
                </c:pt>
                <c:pt idx="20766">
                  <c:v>2.423847436905</c:v>
                </c:pt>
                <c:pt idx="20767">
                  <c:v>2.423938035965</c:v>
                </c:pt>
                <c:pt idx="20768">
                  <c:v>2.4240281581879999</c:v>
                </c:pt>
                <c:pt idx="20769">
                  <c:v>2.424115896225</c:v>
                </c:pt>
                <c:pt idx="20770">
                  <c:v>2.4242348670960001</c:v>
                </c:pt>
                <c:pt idx="20771">
                  <c:v>2.4243552684780001</c:v>
                </c:pt>
                <c:pt idx="20772">
                  <c:v>2.4244432449339999</c:v>
                </c:pt>
                <c:pt idx="20773">
                  <c:v>2.4245765209200001</c:v>
                </c:pt>
                <c:pt idx="20774">
                  <c:v>2.4247024059300002</c:v>
                </c:pt>
                <c:pt idx="20775">
                  <c:v>2.4248213768009999</c:v>
                </c:pt>
                <c:pt idx="20776">
                  <c:v>2.4250016212459999</c:v>
                </c:pt>
                <c:pt idx="20777">
                  <c:v>2.4252951145170001</c:v>
                </c:pt>
                <c:pt idx="20778">
                  <c:v>2.4253988265989999</c:v>
                </c:pt>
                <c:pt idx="20779">
                  <c:v>2.4257059097289999</c:v>
                </c:pt>
                <c:pt idx="20780">
                  <c:v>2.4260032176970001</c:v>
                </c:pt>
                <c:pt idx="20781">
                  <c:v>2.426215648651</c:v>
                </c:pt>
                <c:pt idx="20782">
                  <c:v>2.4263057708739999</c:v>
                </c:pt>
                <c:pt idx="20783">
                  <c:v>2.4263713359830001</c:v>
                </c:pt>
                <c:pt idx="20784">
                  <c:v>2.4264395236969998</c:v>
                </c:pt>
                <c:pt idx="20785">
                  <c:v>2.4265100955959999</c:v>
                </c:pt>
                <c:pt idx="20786">
                  <c:v>2.4265539646150001</c:v>
                </c:pt>
                <c:pt idx="20787">
                  <c:v>2.426632165909</c:v>
                </c:pt>
                <c:pt idx="20788">
                  <c:v>2.4267060756680001</c:v>
                </c:pt>
                <c:pt idx="20789">
                  <c:v>2.426893472672</c:v>
                </c:pt>
                <c:pt idx="20790">
                  <c:v>2.4270362853999998</c:v>
                </c:pt>
                <c:pt idx="20791">
                  <c:v>2.4270863533020002</c:v>
                </c:pt>
                <c:pt idx="20792">
                  <c:v>2.427137613297</c:v>
                </c:pt>
                <c:pt idx="20793">
                  <c:v>2.4272167682650001</c:v>
                </c:pt>
                <c:pt idx="20794">
                  <c:v>2.4272651672359999</c:v>
                </c:pt>
                <c:pt idx="20795">
                  <c:v>2.4273154735569999</c:v>
                </c:pt>
                <c:pt idx="20796">
                  <c:v>2.4273965358730001</c:v>
                </c:pt>
                <c:pt idx="20797">
                  <c:v>2.4274446964259999</c:v>
                </c:pt>
                <c:pt idx="20798">
                  <c:v>2.4275188446040001</c:v>
                </c:pt>
                <c:pt idx="20799">
                  <c:v>2.427926063538</c:v>
                </c:pt>
                <c:pt idx="20800">
                  <c:v>2.4280340671539999</c:v>
                </c:pt>
                <c:pt idx="20801">
                  <c:v>2.4281489849089999</c:v>
                </c:pt>
                <c:pt idx="20802">
                  <c:v>2.4282040596010002</c:v>
                </c:pt>
                <c:pt idx="20803">
                  <c:v>2.4282579422000001</c:v>
                </c:pt>
                <c:pt idx="20804">
                  <c:v>2.4283103942870001</c:v>
                </c:pt>
                <c:pt idx="20805">
                  <c:v>2.4284121990199998</c:v>
                </c:pt>
                <c:pt idx="20806">
                  <c:v>2.4285047054289999</c:v>
                </c:pt>
                <c:pt idx="20807">
                  <c:v>2.428660392761</c:v>
                </c:pt>
                <c:pt idx="20808">
                  <c:v>2.4287774562840001</c:v>
                </c:pt>
                <c:pt idx="20809">
                  <c:v>2.4289002418519998</c:v>
                </c:pt>
                <c:pt idx="20810">
                  <c:v>2.429031610489</c:v>
                </c:pt>
                <c:pt idx="20811">
                  <c:v>2.4291181564330002</c:v>
                </c:pt>
                <c:pt idx="20812">
                  <c:v>2.429211616516</c:v>
                </c:pt>
                <c:pt idx="20813">
                  <c:v>2.429314374924</c:v>
                </c:pt>
                <c:pt idx="20814">
                  <c:v>2.4294216632840002</c:v>
                </c:pt>
                <c:pt idx="20815">
                  <c:v>2.4294757843019998</c:v>
                </c:pt>
                <c:pt idx="20816">
                  <c:v>2.4295303821559999</c:v>
                </c:pt>
                <c:pt idx="20817">
                  <c:v>2.4295823574069999</c:v>
                </c:pt>
                <c:pt idx="20818">
                  <c:v>2.42969083786</c:v>
                </c:pt>
                <c:pt idx="20819">
                  <c:v>2.4297914504999998</c:v>
                </c:pt>
                <c:pt idx="20820">
                  <c:v>2.4298806190489999</c:v>
                </c:pt>
                <c:pt idx="20821">
                  <c:v>2.4299659728999998</c:v>
                </c:pt>
                <c:pt idx="20822">
                  <c:v>2.4300515651699999</c:v>
                </c:pt>
                <c:pt idx="20823">
                  <c:v>2.430125236511</c:v>
                </c:pt>
                <c:pt idx="20824">
                  <c:v>2.4302361011509999</c:v>
                </c:pt>
                <c:pt idx="20825">
                  <c:v>2.4303472042080001</c:v>
                </c:pt>
                <c:pt idx="20826">
                  <c:v>2.430453062057</c:v>
                </c:pt>
                <c:pt idx="20827">
                  <c:v>2.4306004047390002</c:v>
                </c:pt>
                <c:pt idx="20828">
                  <c:v>2.430781126022</c:v>
                </c:pt>
                <c:pt idx="20829">
                  <c:v>2.4310781955719998</c:v>
                </c:pt>
                <c:pt idx="20830">
                  <c:v>2.4311826229100002</c:v>
                </c:pt>
                <c:pt idx="20831">
                  <c:v>2.4312393665309999</c:v>
                </c:pt>
                <c:pt idx="20832">
                  <c:v>2.431293725967</c:v>
                </c:pt>
                <c:pt idx="20833">
                  <c:v>2.4313623905180002</c:v>
                </c:pt>
                <c:pt idx="20834">
                  <c:v>2.4314236640929998</c:v>
                </c:pt>
                <c:pt idx="20835">
                  <c:v>2.431535959244</c:v>
                </c:pt>
                <c:pt idx="20836">
                  <c:v>2.4316167831420001</c:v>
                </c:pt>
                <c:pt idx="20837">
                  <c:v>2.4316780567170002</c:v>
                </c:pt>
                <c:pt idx="20838">
                  <c:v>2.4317402839660001</c:v>
                </c:pt>
                <c:pt idx="20839">
                  <c:v>2.431801080704</c:v>
                </c:pt>
                <c:pt idx="20840">
                  <c:v>2.4318625926970001</c:v>
                </c:pt>
                <c:pt idx="20841">
                  <c:v>2.4319319725040001</c:v>
                </c:pt>
                <c:pt idx="20842">
                  <c:v>2.43199634552</c:v>
                </c:pt>
                <c:pt idx="20843">
                  <c:v>2.4320948123930002</c:v>
                </c:pt>
                <c:pt idx="20844">
                  <c:v>2.4321706295009999</c:v>
                </c:pt>
                <c:pt idx="20845">
                  <c:v>2.432249069214</c:v>
                </c:pt>
                <c:pt idx="20846">
                  <c:v>2.4323561191560001</c:v>
                </c:pt>
                <c:pt idx="20847">
                  <c:v>2.4324643611910002</c:v>
                </c:pt>
                <c:pt idx="20848">
                  <c:v>2.4326140880580001</c:v>
                </c:pt>
                <c:pt idx="20849">
                  <c:v>2.4329407215119998</c:v>
                </c:pt>
                <c:pt idx="20850">
                  <c:v>2.4331898689270002</c:v>
                </c:pt>
                <c:pt idx="20851">
                  <c:v>2.4332580566409998</c:v>
                </c:pt>
                <c:pt idx="20852">
                  <c:v>2.43332529068</c:v>
                </c:pt>
                <c:pt idx="20853">
                  <c:v>2.4333958625790002</c:v>
                </c:pt>
                <c:pt idx="20854">
                  <c:v>2.4334688186650002</c:v>
                </c:pt>
                <c:pt idx="20855">
                  <c:v>2.4335355758669999</c:v>
                </c:pt>
                <c:pt idx="20856">
                  <c:v>2.4336018562319999</c:v>
                </c:pt>
                <c:pt idx="20857">
                  <c:v>2.4336731433869998</c:v>
                </c:pt>
                <c:pt idx="20858">
                  <c:v>2.433733463287</c:v>
                </c:pt>
                <c:pt idx="20859">
                  <c:v>2.4338381290440001</c:v>
                </c:pt>
                <c:pt idx="20860">
                  <c:v>2.433932304382</c:v>
                </c:pt>
                <c:pt idx="20861">
                  <c:v>2.4340565204620002</c:v>
                </c:pt>
                <c:pt idx="20862">
                  <c:v>2.4341382980350001</c:v>
                </c:pt>
                <c:pt idx="20863">
                  <c:v>2.4342236518860001</c:v>
                </c:pt>
                <c:pt idx="20864">
                  <c:v>2.434314012527</c:v>
                </c:pt>
                <c:pt idx="20865">
                  <c:v>2.434359312057</c:v>
                </c:pt>
                <c:pt idx="20866">
                  <c:v>2.434455156326</c:v>
                </c:pt>
                <c:pt idx="20867">
                  <c:v>2.4345500469210002</c:v>
                </c:pt>
                <c:pt idx="20868">
                  <c:v>2.4346415996549999</c:v>
                </c:pt>
                <c:pt idx="20869">
                  <c:v>2.434720277786</c:v>
                </c:pt>
                <c:pt idx="20870">
                  <c:v>2.435028791428</c:v>
                </c:pt>
                <c:pt idx="20871">
                  <c:v>2.435220718384</c:v>
                </c:pt>
                <c:pt idx="20872">
                  <c:v>2.435312986374</c:v>
                </c:pt>
                <c:pt idx="20873">
                  <c:v>2.4353656768800001</c:v>
                </c:pt>
                <c:pt idx="20874">
                  <c:v>2.4354207515719999</c:v>
                </c:pt>
                <c:pt idx="20875">
                  <c:v>2.4354724884030001</c:v>
                </c:pt>
                <c:pt idx="20876">
                  <c:v>2.4355270862579999</c:v>
                </c:pt>
                <c:pt idx="20877">
                  <c:v>2.4355828762049998</c:v>
                </c:pt>
                <c:pt idx="20878">
                  <c:v>2.4356403350829998</c:v>
                </c:pt>
                <c:pt idx="20879">
                  <c:v>2.4356939792630001</c:v>
                </c:pt>
                <c:pt idx="20880">
                  <c:v>2.4357879161830001</c:v>
                </c:pt>
                <c:pt idx="20881">
                  <c:v>2.4358975887300001</c:v>
                </c:pt>
                <c:pt idx="20882">
                  <c:v>2.4360415935519999</c:v>
                </c:pt>
                <c:pt idx="20883">
                  <c:v>2.4361717700960002</c:v>
                </c:pt>
                <c:pt idx="20884">
                  <c:v>2.4363791942600002</c:v>
                </c:pt>
                <c:pt idx="20885">
                  <c:v>2.436631917953</c:v>
                </c:pt>
                <c:pt idx="20886">
                  <c:v>2.4368550777440001</c:v>
                </c:pt>
                <c:pt idx="20887">
                  <c:v>2.4369425773620002</c:v>
                </c:pt>
                <c:pt idx="20888">
                  <c:v>2.4370341300959999</c:v>
                </c:pt>
                <c:pt idx="20889">
                  <c:v>2.4372546672820001</c:v>
                </c:pt>
                <c:pt idx="20890">
                  <c:v>2.43754696846</c:v>
                </c:pt>
                <c:pt idx="20891">
                  <c:v>2.4379215240479999</c:v>
                </c:pt>
                <c:pt idx="20892">
                  <c:v>2.4381353855130001</c:v>
                </c:pt>
                <c:pt idx="20893">
                  <c:v>2.4384217262269998</c:v>
                </c:pt>
                <c:pt idx="20894">
                  <c:v>2.438689470291</c:v>
                </c:pt>
                <c:pt idx="20895">
                  <c:v>2.4390034675600001</c:v>
                </c:pt>
                <c:pt idx="20896">
                  <c:v>2.4393298625950002</c:v>
                </c:pt>
                <c:pt idx="20897">
                  <c:v>2.4396018981930001</c:v>
                </c:pt>
                <c:pt idx="20898">
                  <c:v>2.439684867859</c:v>
                </c:pt>
                <c:pt idx="20899">
                  <c:v>2.4397628307339998</c:v>
                </c:pt>
                <c:pt idx="20900">
                  <c:v>2.439836978912</c:v>
                </c:pt>
                <c:pt idx="20901">
                  <c:v>2.4399352073670002</c:v>
                </c:pt>
                <c:pt idx="20902">
                  <c:v>2.4400136470790001</c:v>
                </c:pt>
                <c:pt idx="20903">
                  <c:v>2.4401195049290001</c:v>
                </c:pt>
                <c:pt idx="20904">
                  <c:v>2.4402334690090002</c:v>
                </c:pt>
                <c:pt idx="20905">
                  <c:v>2.4404082298279999</c:v>
                </c:pt>
                <c:pt idx="20906">
                  <c:v>2.4407646656040001</c:v>
                </c:pt>
                <c:pt idx="20907">
                  <c:v>2.4408860206599998</c:v>
                </c:pt>
                <c:pt idx="20908">
                  <c:v>2.44100856781</c:v>
                </c:pt>
                <c:pt idx="20909">
                  <c:v>2.4412758350370001</c:v>
                </c:pt>
                <c:pt idx="20910">
                  <c:v>2.44140458107</c:v>
                </c:pt>
                <c:pt idx="20911">
                  <c:v>2.441509008408</c:v>
                </c:pt>
                <c:pt idx="20912">
                  <c:v>2.4415628910059999</c:v>
                </c:pt>
                <c:pt idx="20913">
                  <c:v>2.4416201114649998</c:v>
                </c:pt>
                <c:pt idx="20914">
                  <c:v>2.4417383670809998</c:v>
                </c:pt>
                <c:pt idx="20915">
                  <c:v>2.4417958259580002</c:v>
                </c:pt>
                <c:pt idx="20916">
                  <c:v>2.4418554306029998</c:v>
                </c:pt>
                <c:pt idx="20917">
                  <c:v>2.441969394684</c:v>
                </c:pt>
                <c:pt idx="20918">
                  <c:v>2.4420750141140002</c:v>
                </c:pt>
                <c:pt idx="20919">
                  <c:v>2.4421727657319998</c:v>
                </c:pt>
                <c:pt idx="20920">
                  <c:v>2.4422545433040002</c:v>
                </c:pt>
                <c:pt idx="20921">
                  <c:v>2.442336082458</c:v>
                </c:pt>
                <c:pt idx="20922">
                  <c:v>2.442481994629</c:v>
                </c:pt>
                <c:pt idx="20923">
                  <c:v>2.442745685577</c:v>
                </c:pt>
                <c:pt idx="20924">
                  <c:v>2.4430475234990001</c:v>
                </c:pt>
                <c:pt idx="20925">
                  <c:v>2.4431965351099998</c:v>
                </c:pt>
                <c:pt idx="20926">
                  <c:v>2.4434819221500002</c:v>
                </c:pt>
                <c:pt idx="20927">
                  <c:v>2.4435899257660001</c:v>
                </c:pt>
                <c:pt idx="20928">
                  <c:v>2.4437258243560001</c:v>
                </c:pt>
                <c:pt idx="20929">
                  <c:v>2.443838834763</c:v>
                </c:pt>
                <c:pt idx="20930">
                  <c:v>2.444051980972</c:v>
                </c:pt>
                <c:pt idx="20931">
                  <c:v>2.4441566467290001</c:v>
                </c:pt>
                <c:pt idx="20932">
                  <c:v>2.444226026535</c:v>
                </c:pt>
                <c:pt idx="20933">
                  <c:v>2.4442806243900002</c:v>
                </c:pt>
                <c:pt idx="20934">
                  <c:v>2.4443593025210002</c:v>
                </c:pt>
                <c:pt idx="20935">
                  <c:v>2.4444460868840001</c:v>
                </c:pt>
                <c:pt idx="20936">
                  <c:v>2.4448246955870001</c:v>
                </c:pt>
                <c:pt idx="20937">
                  <c:v>2.4450781345369998</c:v>
                </c:pt>
                <c:pt idx="20938">
                  <c:v>2.4451961517330001</c:v>
                </c:pt>
                <c:pt idx="20939">
                  <c:v>2.445319414139</c:v>
                </c:pt>
                <c:pt idx="20940">
                  <c:v>2.4454822540280001</c:v>
                </c:pt>
                <c:pt idx="20941">
                  <c:v>2.4457199573519999</c:v>
                </c:pt>
                <c:pt idx="20942">
                  <c:v>2.445788383484</c:v>
                </c:pt>
                <c:pt idx="20943">
                  <c:v>2.4458696842190002</c:v>
                </c:pt>
                <c:pt idx="20944">
                  <c:v>2.4459605216979998</c:v>
                </c:pt>
                <c:pt idx="20945">
                  <c:v>2.4460546970369998</c:v>
                </c:pt>
                <c:pt idx="20946">
                  <c:v>2.4461593627929998</c:v>
                </c:pt>
                <c:pt idx="20947">
                  <c:v>2.4462618827820002</c:v>
                </c:pt>
                <c:pt idx="20948">
                  <c:v>2.4463131427759999</c:v>
                </c:pt>
                <c:pt idx="20949">
                  <c:v>2.4463613033290001</c:v>
                </c:pt>
                <c:pt idx="20950">
                  <c:v>2.446453094482</c:v>
                </c:pt>
                <c:pt idx="20951">
                  <c:v>2.4465343952179999</c:v>
                </c:pt>
                <c:pt idx="20952">
                  <c:v>2.4466390609739999</c:v>
                </c:pt>
                <c:pt idx="20953">
                  <c:v>2.4469072818759998</c:v>
                </c:pt>
                <c:pt idx="20954">
                  <c:v>2.4471056461330001</c:v>
                </c:pt>
                <c:pt idx="20955">
                  <c:v>2.4472208023070001</c:v>
                </c:pt>
                <c:pt idx="20956">
                  <c:v>2.4473540782929999</c:v>
                </c:pt>
                <c:pt idx="20957">
                  <c:v>2.4476280212399999</c:v>
                </c:pt>
                <c:pt idx="20958">
                  <c:v>2.44775557518</c:v>
                </c:pt>
                <c:pt idx="20959">
                  <c:v>2.4478869438170001</c:v>
                </c:pt>
                <c:pt idx="20960">
                  <c:v>2.4479789733890001</c:v>
                </c:pt>
                <c:pt idx="20961">
                  <c:v>2.448054075241</c:v>
                </c:pt>
                <c:pt idx="20962">
                  <c:v>2.4481475353239999</c:v>
                </c:pt>
                <c:pt idx="20963">
                  <c:v>2.4482450485229998</c:v>
                </c:pt>
                <c:pt idx="20964">
                  <c:v>2.448348522186</c:v>
                </c:pt>
                <c:pt idx="20965">
                  <c:v>2.4483997821810002</c:v>
                </c:pt>
                <c:pt idx="20966">
                  <c:v>2.4484937191010001</c:v>
                </c:pt>
                <c:pt idx="20967">
                  <c:v>2.4485635757450002</c:v>
                </c:pt>
                <c:pt idx="20968">
                  <c:v>2.4486479759219999</c:v>
                </c:pt>
                <c:pt idx="20969">
                  <c:v>2.448855876923</c:v>
                </c:pt>
                <c:pt idx="20970">
                  <c:v>2.448918819427</c:v>
                </c:pt>
                <c:pt idx="20971">
                  <c:v>2.4480981826780002</c:v>
                </c:pt>
                <c:pt idx="20972">
                  <c:v>2.4475154876710001</c:v>
                </c:pt>
                <c:pt idx="20973">
                  <c:v>2.4474463462829998</c:v>
                </c:pt>
                <c:pt idx="20974">
                  <c:v>2.4475371837619999</c:v>
                </c:pt>
                <c:pt idx="20975">
                  <c:v>2.4476349353789999</c:v>
                </c:pt>
                <c:pt idx="20976">
                  <c:v>2.4477083683009999</c:v>
                </c:pt>
                <c:pt idx="20977">
                  <c:v>2.4477798938749999</c:v>
                </c:pt>
                <c:pt idx="20978">
                  <c:v>2.447848320007</c:v>
                </c:pt>
                <c:pt idx="20979">
                  <c:v>2.4479691982270002</c:v>
                </c:pt>
                <c:pt idx="20980">
                  <c:v>2.4481503963470002</c:v>
                </c:pt>
                <c:pt idx="20981">
                  <c:v>2.4483294487</c:v>
                </c:pt>
                <c:pt idx="20982">
                  <c:v>2.4485015869139999</c:v>
                </c:pt>
                <c:pt idx="20983">
                  <c:v>2.448877096176</c:v>
                </c:pt>
                <c:pt idx="20984">
                  <c:v>2.4490053653719999</c:v>
                </c:pt>
                <c:pt idx="20985">
                  <c:v>2.44908285141</c:v>
                </c:pt>
                <c:pt idx="20986">
                  <c:v>2.4492576122280001</c:v>
                </c:pt>
                <c:pt idx="20987">
                  <c:v>2.4493763446810002</c:v>
                </c:pt>
                <c:pt idx="20988">
                  <c:v>2.4495475292209998</c:v>
                </c:pt>
                <c:pt idx="20989">
                  <c:v>2.4499325752260002</c:v>
                </c:pt>
                <c:pt idx="20990">
                  <c:v>2.4500622749329999</c:v>
                </c:pt>
                <c:pt idx="20991">
                  <c:v>2.450188398361</c:v>
                </c:pt>
                <c:pt idx="20992">
                  <c:v>2.450308561325</c:v>
                </c:pt>
                <c:pt idx="20993">
                  <c:v>2.450425624847</c:v>
                </c:pt>
                <c:pt idx="20994">
                  <c:v>2.4505922794339998</c:v>
                </c:pt>
                <c:pt idx="20995">
                  <c:v>2.4507489204409998</c:v>
                </c:pt>
                <c:pt idx="20996">
                  <c:v>2.4508578777309999</c:v>
                </c:pt>
                <c:pt idx="20997">
                  <c:v>2.4510207176210002</c:v>
                </c:pt>
                <c:pt idx="20998">
                  <c:v>2.451245307922</c:v>
                </c:pt>
                <c:pt idx="20999">
                  <c:v>2.4514532089230001</c:v>
                </c:pt>
                <c:pt idx="21000">
                  <c:v>2.4516189098360002</c:v>
                </c:pt>
                <c:pt idx="21001">
                  <c:v>2.4517846107480001</c:v>
                </c:pt>
                <c:pt idx="21002">
                  <c:v>2.4519517421720001</c:v>
                </c:pt>
                <c:pt idx="21003">
                  <c:v>2.4520587921139998</c:v>
                </c:pt>
                <c:pt idx="21004">
                  <c:v>2.4524817466740001</c:v>
                </c:pt>
                <c:pt idx="21005">
                  <c:v>2.4526076316830001</c:v>
                </c:pt>
                <c:pt idx="21006">
                  <c:v>2.4526939392089999</c:v>
                </c:pt>
                <c:pt idx="21007">
                  <c:v>2.4527821540830002</c:v>
                </c:pt>
                <c:pt idx="21008">
                  <c:v>2.4528422355649999</c:v>
                </c:pt>
                <c:pt idx="21009">
                  <c:v>2.4528996944429999</c:v>
                </c:pt>
                <c:pt idx="21010">
                  <c:v>2.452996015549</c:v>
                </c:pt>
                <c:pt idx="21011">
                  <c:v>2.4530601501459999</c:v>
                </c:pt>
                <c:pt idx="21012">
                  <c:v>2.45312166214</c:v>
                </c:pt>
                <c:pt idx="21013">
                  <c:v>2.453185796738</c:v>
                </c:pt>
                <c:pt idx="21014">
                  <c:v>2.453242063522</c:v>
                </c:pt>
                <c:pt idx="21015">
                  <c:v>2.453297615051</c:v>
                </c:pt>
                <c:pt idx="21016">
                  <c:v>2.4533503055570001</c:v>
                </c:pt>
                <c:pt idx="21017">
                  <c:v>2.4534060955050001</c:v>
                </c:pt>
                <c:pt idx="21018">
                  <c:v>2.453463315964</c:v>
                </c:pt>
                <c:pt idx="21019">
                  <c:v>2.453518867493</c:v>
                </c:pt>
                <c:pt idx="21020">
                  <c:v>2.453580141068</c:v>
                </c:pt>
                <c:pt idx="21021">
                  <c:v>2.453667163849</c:v>
                </c:pt>
                <c:pt idx="21022">
                  <c:v>2.4537262916559999</c:v>
                </c:pt>
                <c:pt idx="21023">
                  <c:v>2.4538197517400002</c:v>
                </c:pt>
                <c:pt idx="21024">
                  <c:v>2.4541425704959998</c:v>
                </c:pt>
                <c:pt idx="21025">
                  <c:v>2.4543244838709999</c:v>
                </c:pt>
                <c:pt idx="21026">
                  <c:v>2.454483509064</c:v>
                </c:pt>
                <c:pt idx="21027">
                  <c:v>2.4546499252320002</c:v>
                </c:pt>
                <c:pt idx="21028">
                  <c:v>2.4547705650329998</c:v>
                </c:pt>
                <c:pt idx="21029">
                  <c:v>2.4548983573909999</c:v>
                </c:pt>
                <c:pt idx="21030">
                  <c:v>2.4550225734710001</c:v>
                </c:pt>
                <c:pt idx="21031">
                  <c:v>2.4551405906679999</c:v>
                </c:pt>
                <c:pt idx="21032">
                  <c:v>2.4552586078640002</c:v>
                </c:pt>
                <c:pt idx="21033">
                  <c:v>2.455412864685</c:v>
                </c:pt>
                <c:pt idx="21034">
                  <c:v>2.4557342529300001</c:v>
                </c:pt>
                <c:pt idx="21035">
                  <c:v>2.4558711051939999</c:v>
                </c:pt>
                <c:pt idx="21036">
                  <c:v>2.45596408844</c:v>
                </c:pt>
                <c:pt idx="21037">
                  <c:v>2.4563333988189999</c:v>
                </c:pt>
                <c:pt idx="21038">
                  <c:v>2.4565334320069998</c:v>
                </c:pt>
                <c:pt idx="21039">
                  <c:v>2.4566922187809999</c:v>
                </c:pt>
                <c:pt idx="21040">
                  <c:v>2.456783771515</c:v>
                </c:pt>
                <c:pt idx="21041">
                  <c:v>2.456907272339</c:v>
                </c:pt>
                <c:pt idx="21042">
                  <c:v>2.457237005234</c:v>
                </c:pt>
                <c:pt idx="21043">
                  <c:v>2.457353830338</c:v>
                </c:pt>
                <c:pt idx="21044">
                  <c:v>2.457507371902</c:v>
                </c:pt>
                <c:pt idx="21045">
                  <c:v>2.4577608108520002</c:v>
                </c:pt>
                <c:pt idx="21046">
                  <c:v>2.4582054615020001</c:v>
                </c:pt>
                <c:pt idx="21047">
                  <c:v>2.45840716362</c:v>
                </c:pt>
                <c:pt idx="21048">
                  <c:v>2.4585270881649999</c:v>
                </c:pt>
                <c:pt idx="21049">
                  <c:v>2.4586451053620002</c:v>
                </c:pt>
                <c:pt idx="21050">
                  <c:v>2.4589684009549999</c:v>
                </c:pt>
                <c:pt idx="21051">
                  <c:v>2.459275484085</c:v>
                </c:pt>
                <c:pt idx="21052">
                  <c:v>2.4594283103939998</c:v>
                </c:pt>
                <c:pt idx="21053">
                  <c:v>2.4596250057220002</c:v>
                </c:pt>
                <c:pt idx="21054">
                  <c:v>2.45973944664</c:v>
                </c:pt>
                <c:pt idx="21055">
                  <c:v>2.4598543643949999</c:v>
                </c:pt>
                <c:pt idx="21056">
                  <c:v>2.4600024223329999</c:v>
                </c:pt>
                <c:pt idx="21057">
                  <c:v>2.4603188037870001</c:v>
                </c:pt>
                <c:pt idx="21058">
                  <c:v>2.46058177948</c:v>
                </c:pt>
                <c:pt idx="21059">
                  <c:v>2.4606647491459999</c:v>
                </c:pt>
                <c:pt idx="21060">
                  <c:v>2.4609580039979999</c:v>
                </c:pt>
                <c:pt idx="21061">
                  <c:v>2.4610505104059999</c:v>
                </c:pt>
                <c:pt idx="21062">
                  <c:v>2.4611399173740001</c:v>
                </c:pt>
                <c:pt idx="21063">
                  <c:v>2.4612343311310001</c:v>
                </c:pt>
                <c:pt idx="21064">
                  <c:v>2.4613294601439999</c:v>
                </c:pt>
                <c:pt idx="21065">
                  <c:v>2.4614248275759998</c:v>
                </c:pt>
                <c:pt idx="21066">
                  <c:v>2.461532115936</c:v>
                </c:pt>
                <c:pt idx="21067">
                  <c:v>2.461640357971</c:v>
                </c:pt>
                <c:pt idx="21068">
                  <c:v>2.4617481231689999</c:v>
                </c:pt>
                <c:pt idx="21069">
                  <c:v>2.4618573188780002</c:v>
                </c:pt>
                <c:pt idx="21070">
                  <c:v>2.461963176727</c:v>
                </c:pt>
                <c:pt idx="21071">
                  <c:v>2.4620602130889999</c:v>
                </c:pt>
                <c:pt idx="21072">
                  <c:v>2.4621579647059999</c:v>
                </c:pt>
                <c:pt idx="21073">
                  <c:v>2.4622631073000001</c:v>
                </c:pt>
                <c:pt idx="21074">
                  <c:v>2.462372779846</c:v>
                </c:pt>
                <c:pt idx="21075">
                  <c:v>2.4624779224400002</c:v>
                </c:pt>
                <c:pt idx="21076">
                  <c:v>2.4625275135039999</c:v>
                </c:pt>
                <c:pt idx="21077">
                  <c:v>2.4626204967500001</c:v>
                </c:pt>
                <c:pt idx="21078">
                  <c:v>2.4627099037170002</c:v>
                </c:pt>
                <c:pt idx="21079">
                  <c:v>2.4628543853760001</c:v>
                </c:pt>
                <c:pt idx="21080">
                  <c:v>2.4631087780000001</c:v>
                </c:pt>
                <c:pt idx="21081">
                  <c:v>2.4632978439330002</c:v>
                </c:pt>
                <c:pt idx="21082">
                  <c:v>2.463438272476</c:v>
                </c:pt>
                <c:pt idx="21083">
                  <c:v>2.463546276093</c:v>
                </c:pt>
                <c:pt idx="21084">
                  <c:v>2.4636459350590001</c:v>
                </c:pt>
                <c:pt idx="21085">
                  <c:v>2.4639372825620001</c:v>
                </c:pt>
                <c:pt idx="21086">
                  <c:v>2.4642221927639998</c:v>
                </c:pt>
                <c:pt idx="21087">
                  <c:v>2.4645087718959999</c:v>
                </c:pt>
                <c:pt idx="21088">
                  <c:v>2.4647858142849999</c:v>
                </c:pt>
                <c:pt idx="21089">
                  <c:v>2.4649121761320001</c:v>
                </c:pt>
                <c:pt idx="21090">
                  <c:v>2.4649870395660001</c:v>
                </c:pt>
                <c:pt idx="21091">
                  <c:v>2.4650731086729998</c:v>
                </c:pt>
                <c:pt idx="21092">
                  <c:v>2.465161323547</c:v>
                </c:pt>
                <c:pt idx="21093">
                  <c:v>2.465250015259</c:v>
                </c:pt>
                <c:pt idx="21094">
                  <c:v>2.465363502502</c:v>
                </c:pt>
                <c:pt idx="21095">
                  <c:v>2.4655077457429999</c:v>
                </c:pt>
                <c:pt idx="21096">
                  <c:v>2.4656729698180002</c:v>
                </c:pt>
                <c:pt idx="21097">
                  <c:v>2.465801000595</c:v>
                </c:pt>
                <c:pt idx="21098">
                  <c:v>2.4661381244660001</c:v>
                </c:pt>
                <c:pt idx="21099">
                  <c:v>2.4664320945739999</c:v>
                </c:pt>
                <c:pt idx="21100">
                  <c:v>2.4666709899899999</c:v>
                </c:pt>
                <c:pt idx="21101">
                  <c:v>2.4667379856110001</c:v>
                </c:pt>
                <c:pt idx="21102">
                  <c:v>2.4668271541600002</c:v>
                </c:pt>
                <c:pt idx="21103">
                  <c:v>2.4668903350829998</c:v>
                </c:pt>
                <c:pt idx="21104">
                  <c:v>2.4669597148900002</c:v>
                </c:pt>
                <c:pt idx="21105">
                  <c:v>2.467007875443</c:v>
                </c:pt>
                <c:pt idx="21106">
                  <c:v>2.4670753478999998</c:v>
                </c:pt>
                <c:pt idx="21107">
                  <c:v>2.467119693756</c:v>
                </c:pt>
                <c:pt idx="21108">
                  <c:v>2.4671833515169999</c:v>
                </c:pt>
                <c:pt idx="21109">
                  <c:v>2.4672422409060002</c:v>
                </c:pt>
                <c:pt idx="21110">
                  <c:v>2.4673097133640001</c:v>
                </c:pt>
                <c:pt idx="21111">
                  <c:v>2.4674103260039999</c:v>
                </c:pt>
                <c:pt idx="21112">
                  <c:v>2.467618227005</c:v>
                </c:pt>
                <c:pt idx="21113">
                  <c:v>2.4679176807399998</c:v>
                </c:pt>
                <c:pt idx="21114">
                  <c:v>2.4680950641630002</c:v>
                </c:pt>
                <c:pt idx="21115">
                  <c:v>2.4682536125180001</c:v>
                </c:pt>
                <c:pt idx="21116">
                  <c:v>2.4686045646669998</c:v>
                </c:pt>
                <c:pt idx="21117">
                  <c:v>2.4686703681950002</c:v>
                </c:pt>
                <c:pt idx="21118">
                  <c:v>2.4687335491179998</c:v>
                </c:pt>
                <c:pt idx="21119">
                  <c:v>2.4688322544100001</c:v>
                </c:pt>
                <c:pt idx="21120">
                  <c:v>2.469144105911</c:v>
                </c:pt>
                <c:pt idx="21121">
                  <c:v>2.46928358078</c:v>
                </c:pt>
                <c:pt idx="21122">
                  <c:v>2.469398975372</c:v>
                </c:pt>
                <c:pt idx="21123">
                  <c:v>2.4694838523859999</c:v>
                </c:pt>
                <c:pt idx="21124">
                  <c:v>2.4695811271669998</c:v>
                </c:pt>
                <c:pt idx="21125">
                  <c:v>2.4696946144099998</c:v>
                </c:pt>
                <c:pt idx="21126">
                  <c:v>2.4698076248169998</c:v>
                </c:pt>
                <c:pt idx="21127">
                  <c:v>2.469920158386</c:v>
                </c:pt>
                <c:pt idx="21128">
                  <c:v>2.470030069351</c:v>
                </c:pt>
                <c:pt idx="21129">
                  <c:v>2.470134735107</c:v>
                </c:pt>
                <c:pt idx="21130">
                  <c:v>2.4701857566830001</c:v>
                </c:pt>
                <c:pt idx="21131">
                  <c:v>2.470234155655</c:v>
                </c:pt>
                <c:pt idx="21132">
                  <c:v>2.470288038254</c:v>
                </c:pt>
                <c:pt idx="21133">
                  <c:v>2.470352649689</c:v>
                </c:pt>
                <c:pt idx="21134">
                  <c:v>2.4704213142400002</c:v>
                </c:pt>
                <c:pt idx="21135">
                  <c:v>2.4704983234409998</c:v>
                </c:pt>
                <c:pt idx="21136">
                  <c:v>2.470576047897</c:v>
                </c:pt>
                <c:pt idx="21137">
                  <c:v>2.4706532955170002</c:v>
                </c:pt>
                <c:pt idx="21138">
                  <c:v>2.4707319736479998</c:v>
                </c:pt>
                <c:pt idx="21139">
                  <c:v>2.4708149433140001</c:v>
                </c:pt>
                <c:pt idx="21140">
                  <c:v>2.4708976745609998</c:v>
                </c:pt>
                <c:pt idx="21141">
                  <c:v>2.4709813594819998</c:v>
                </c:pt>
                <c:pt idx="21142">
                  <c:v>2.4710617065429998</c:v>
                </c:pt>
                <c:pt idx="21143">
                  <c:v>2.471135377884</c:v>
                </c:pt>
                <c:pt idx="21144">
                  <c:v>2.471201658249</c:v>
                </c:pt>
                <c:pt idx="21145">
                  <c:v>2.4712615013120001</c:v>
                </c:pt>
                <c:pt idx="21146">
                  <c:v>2.4713206291200001</c:v>
                </c:pt>
                <c:pt idx="21147">
                  <c:v>2.4713752269740001</c:v>
                </c:pt>
                <c:pt idx="21148">
                  <c:v>2.4714329242709998</c:v>
                </c:pt>
                <c:pt idx="21149">
                  <c:v>2.4714887142180002</c:v>
                </c:pt>
                <c:pt idx="21150">
                  <c:v>2.4715392589570002</c:v>
                </c:pt>
                <c:pt idx="21151">
                  <c:v>2.4715867042539998</c:v>
                </c:pt>
                <c:pt idx="21152">
                  <c:v>2.4716732501980001</c:v>
                </c:pt>
                <c:pt idx="21153">
                  <c:v>2.4717550277710001</c:v>
                </c:pt>
                <c:pt idx="21154">
                  <c:v>2.4718344211579999</c:v>
                </c:pt>
                <c:pt idx="21155">
                  <c:v>2.4719016551970001</c:v>
                </c:pt>
                <c:pt idx="21156">
                  <c:v>2.4719765186310001</c:v>
                </c:pt>
                <c:pt idx="21157">
                  <c:v>2.4720728397370002</c:v>
                </c:pt>
                <c:pt idx="21158">
                  <c:v>2.4721589088439999</c:v>
                </c:pt>
                <c:pt idx="21159">
                  <c:v>2.4723899364470001</c:v>
                </c:pt>
                <c:pt idx="21160">
                  <c:v>2.4725172519680001</c:v>
                </c:pt>
                <c:pt idx="21161">
                  <c:v>2.4726774692540001</c:v>
                </c:pt>
                <c:pt idx="21162">
                  <c:v>2.4727768898010001</c:v>
                </c:pt>
                <c:pt idx="21163">
                  <c:v>2.4728398323060001</c:v>
                </c:pt>
                <c:pt idx="21164">
                  <c:v>2.4728956222530001</c:v>
                </c:pt>
                <c:pt idx="21165">
                  <c:v>2.4729435443879999</c:v>
                </c:pt>
                <c:pt idx="21166">
                  <c:v>2.472984075546</c:v>
                </c:pt>
                <c:pt idx="21167">
                  <c:v>2.4730441570280002</c:v>
                </c:pt>
                <c:pt idx="21168">
                  <c:v>2.4731013774870001</c:v>
                </c:pt>
                <c:pt idx="21169">
                  <c:v>2.4731552600860001</c:v>
                </c:pt>
                <c:pt idx="21170">
                  <c:v>2.4734647274019999</c:v>
                </c:pt>
                <c:pt idx="21171">
                  <c:v>2.473564863205</c:v>
                </c:pt>
                <c:pt idx="21172">
                  <c:v>2.4736731052400001</c:v>
                </c:pt>
                <c:pt idx="21173">
                  <c:v>2.473775625229</c:v>
                </c:pt>
                <c:pt idx="21174">
                  <c:v>2.4738805294040001</c:v>
                </c:pt>
                <c:pt idx="21175">
                  <c:v>2.4739732742310001</c:v>
                </c:pt>
                <c:pt idx="21176">
                  <c:v>2.4740579128269999</c:v>
                </c:pt>
                <c:pt idx="21177">
                  <c:v>2.4742085933690001</c:v>
                </c:pt>
                <c:pt idx="21178">
                  <c:v>2.4745185375209999</c:v>
                </c:pt>
                <c:pt idx="21179">
                  <c:v>2.47465467453</c:v>
                </c:pt>
                <c:pt idx="21180">
                  <c:v>2.474726438522</c:v>
                </c:pt>
                <c:pt idx="21181">
                  <c:v>2.4748146533969999</c:v>
                </c:pt>
                <c:pt idx="21182">
                  <c:v>2.4749343395230001</c:v>
                </c:pt>
                <c:pt idx="21183">
                  <c:v>2.4751605987550001</c:v>
                </c:pt>
                <c:pt idx="21184">
                  <c:v>2.4752993583679999</c:v>
                </c:pt>
                <c:pt idx="21185">
                  <c:v>2.4755902290340002</c:v>
                </c:pt>
                <c:pt idx="21186">
                  <c:v>2.4757523536680002</c:v>
                </c:pt>
                <c:pt idx="21187">
                  <c:v>2.4758672714230001</c:v>
                </c:pt>
                <c:pt idx="21188">
                  <c:v>2.4759669303890002</c:v>
                </c:pt>
                <c:pt idx="21189">
                  <c:v>2.476091623306</c:v>
                </c:pt>
                <c:pt idx="21190">
                  <c:v>2.4763720035549999</c:v>
                </c:pt>
                <c:pt idx="21191">
                  <c:v>2.4766294956210002</c:v>
                </c:pt>
                <c:pt idx="21192">
                  <c:v>2.47669839859</c:v>
                </c:pt>
                <c:pt idx="21193">
                  <c:v>2.4769995212549998</c:v>
                </c:pt>
                <c:pt idx="21194">
                  <c:v>2.4770994186399999</c:v>
                </c:pt>
                <c:pt idx="21195">
                  <c:v>2.4771835803990001</c:v>
                </c:pt>
                <c:pt idx="21196">
                  <c:v>2.4772987365720001</c:v>
                </c:pt>
                <c:pt idx="21197">
                  <c:v>2.4774463176729999</c:v>
                </c:pt>
                <c:pt idx="21198">
                  <c:v>2.477500915527</c:v>
                </c:pt>
                <c:pt idx="21199">
                  <c:v>2.4774420261380001</c:v>
                </c:pt>
                <c:pt idx="21200">
                  <c:v>2.4774115085599999</c:v>
                </c:pt>
                <c:pt idx="21201">
                  <c:v>2.4775412082670001</c:v>
                </c:pt>
                <c:pt idx="21202">
                  <c:v>2.4776597023010001</c:v>
                </c:pt>
                <c:pt idx="21203">
                  <c:v>2.4777584075929999</c:v>
                </c:pt>
                <c:pt idx="21204">
                  <c:v>2.4778935909270001</c:v>
                </c:pt>
                <c:pt idx="21205">
                  <c:v>2.4780216217039999</c:v>
                </c:pt>
                <c:pt idx="21206">
                  <c:v>2.478110790253</c:v>
                </c:pt>
                <c:pt idx="21207">
                  <c:v>2.478243350983</c:v>
                </c:pt>
                <c:pt idx="21208">
                  <c:v>2.4785447120669999</c:v>
                </c:pt>
                <c:pt idx="21209">
                  <c:v>2.4787025451660001</c:v>
                </c:pt>
                <c:pt idx="21210">
                  <c:v>2.4788231849670002</c:v>
                </c:pt>
                <c:pt idx="21211">
                  <c:v>2.4788861274720002</c:v>
                </c:pt>
                <c:pt idx="21212">
                  <c:v>2.4789566993709999</c:v>
                </c:pt>
                <c:pt idx="21213">
                  <c:v>2.4790263175959999</c:v>
                </c:pt>
                <c:pt idx="21214">
                  <c:v>2.479101419449</c:v>
                </c:pt>
                <c:pt idx="21215">
                  <c:v>2.4791769981380001</c:v>
                </c:pt>
                <c:pt idx="21216">
                  <c:v>2.4792520999910002</c:v>
                </c:pt>
                <c:pt idx="21217">
                  <c:v>2.4793286323550001</c:v>
                </c:pt>
                <c:pt idx="21218">
                  <c:v>2.479399681091</c:v>
                </c:pt>
                <c:pt idx="21219">
                  <c:v>2.4794697761540001</c:v>
                </c:pt>
                <c:pt idx="21220">
                  <c:v>2.4795458316799999</c:v>
                </c:pt>
                <c:pt idx="21221">
                  <c:v>2.4796197414400001</c:v>
                </c:pt>
                <c:pt idx="21222">
                  <c:v>2.4796881675720002</c:v>
                </c:pt>
                <c:pt idx="21223">
                  <c:v>2.4797558784480001</c:v>
                </c:pt>
                <c:pt idx="21224">
                  <c:v>2.4798233509059999</c:v>
                </c:pt>
                <c:pt idx="21225">
                  <c:v>2.4798896312709999</c:v>
                </c:pt>
                <c:pt idx="21226">
                  <c:v>2.4799563884740001</c:v>
                </c:pt>
                <c:pt idx="21227">
                  <c:v>2.4800157547000001</c:v>
                </c:pt>
                <c:pt idx="21228">
                  <c:v>2.480077981949</c:v>
                </c:pt>
                <c:pt idx="21229">
                  <c:v>2.4801394939420001</c:v>
                </c:pt>
                <c:pt idx="21230">
                  <c:v>2.4801959991459999</c:v>
                </c:pt>
                <c:pt idx="21231">
                  <c:v>2.4802536964419999</c:v>
                </c:pt>
                <c:pt idx="21232">
                  <c:v>2.4803099632259999</c:v>
                </c:pt>
                <c:pt idx="21233">
                  <c:v>2.4804203510280001</c:v>
                </c:pt>
                <c:pt idx="21234">
                  <c:v>2.480524778366</c:v>
                </c:pt>
                <c:pt idx="21235">
                  <c:v>2.4806213378909998</c:v>
                </c:pt>
                <c:pt idx="21236">
                  <c:v>2.480712890625</c:v>
                </c:pt>
                <c:pt idx="21237">
                  <c:v>2.4807991981509998</c:v>
                </c:pt>
                <c:pt idx="21238">
                  <c:v>2.4808807373050001</c:v>
                </c:pt>
                <c:pt idx="21239">
                  <c:v>2.48099899292</c:v>
                </c:pt>
                <c:pt idx="21240">
                  <c:v>2.4813342094420001</c:v>
                </c:pt>
                <c:pt idx="21241">
                  <c:v>2.4814424514770002</c:v>
                </c:pt>
                <c:pt idx="21242">
                  <c:v>2.4815468788150001</c:v>
                </c:pt>
                <c:pt idx="21243">
                  <c:v>2.4816498756410001</c:v>
                </c:pt>
                <c:pt idx="21244">
                  <c:v>2.4817183017729998</c:v>
                </c:pt>
                <c:pt idx="21245">
                  <c:v>2.4817874431610001</c:v>
                </c:pt>
                <c:pt idx="21246">
                  <c:v>2.4818582534789999</c:v>
                </c:pt>
                <c:pt idx="21247">
                  <c:v>2.4819035530089999</c:v>
                </c:pt>
                <c:pt idx="21248">
                  <c:v>2.4819796085360002</c:v>
                </c:pt>
                <c:pt idx="21249">
                  <c:v>2.4820587635039999</c:v>
                </c:pt>
                <c:pt idx="21250">
                  <c:v>2.4821443557739999</c:v>
                </c:pt>
                <c:pt idx="21251">
                  <c:v>2.4822857379909999</c:v>
                </c:pt>
                <c:pt idx="21252">
                  <c:v>2.4824285507199999</c:v>
                </c:pt>
                <c:pt idx="21253">
                  <c:v>2.4825494289400001</c:v>
                </c:pt>
                <c:pt idx="21254">
                  <c:v>2.4828898906710002</c:v>
                </c:pt>
                <c:pt idx="21255">
                  <c:v>2.4832751750950002</c:v>
                </c:pt>
                <c:pt idx="21256">
                  <c:v>2.4837038517000001</c:v>
                </c:pt>
                <c:pt idx="21257">
                  <c:v>2.4838323593139999</c:v>
                </c:pt>
                <c:pt idx="21258">
                  <c:v>2.4839210510249998</c:v>
                </c:pt>
                <c:pt idx="21259">
                  <c:v>2.484268903732</c:v>
                </c:pt>
                <c:pt idx="21260">
                  <c:v>2.484394311905</c:v>
                </c:pt>
                <c:pt idx="21261">
                  <c:v>2.484503984451</c:v>
                </c:pt>
                <c:pt idx="21262">
                  <c:v>2.484582424164</c:v>
                </c:pt>
                <c:pt idx="21263">
                  <c:v>2.484690904617</c:v>
                </c:pt>
                <c:pt idx="21264">
                  <c:v>2.4847919940950001</c:v>
                </c:pt>
                <c:pt idx="21265">
                  <c:v>2.4849026203159998</c:v>
                </c:pt>
                <c:pt idx="21266">
                  <c:v>2.4850494861599999</c:v>
                </c:pt>
                <c:pt idx="21267">
                  <c:v>2.485158205032</c:v>
                </c:pt>
                <c:pt idx="21268">
                  <c:v>2.4852411746979999</c:v>
                </c:pt>
                <c:pt idx="21269">
                  <c:v>2.4854435920719999</c:v>
                </c:pt>
                <c:pt idx="21270">
                  <c:v>2.4857983589170001</c:v>
                </c:pt>
                <c:pt idx="21271">
                  <c:v>2.4860010147090001</c:v>
                </c:pt>
                <c:pt idx="21272">
                  <c:v>2.486136198044</c:v>
                </c:pt>
                <c:pt idx="21273">
                  <c:v>2.486274242401</c:v>
                </c:pt>
                <c:pt idx="21274">
                  <c:v>2.4863688945770002</c:v>
                </c:pt>
                <c:pt idx="21275">
                  <c:v>2.4864652156829998</c:v>
                </c:pt>
                <c:pt idx="21276">
                  <c:v>2.4865171909330002</c:v>
                </c:pt>
                <c:pt idx="21277">
                  <c:v>2.486624717712</c:v>
                </c:pt>
                <c:pt idx="21278">
                  <c:v>2.486676931381</c:v>
                </c:pt>
                <c:pt idx="21279">
                  <c:v>2.4867358207699999</c:v>
                </c:pt>
                <c:pt idx="21280">
                  <c:v>2.4867899417879999</c:v>
                </c:pt>
                <c:pt idx="21281">
                  <c:v>2.4868402481079999</c:v>
                </c:pt>
                <c:pt idx="21282">
                  <c:v>2.4869379997249998</c:v>
                </c:pt>
                <c:pt idx="21283">
                  <c:v>2.4870266914369998</c:v>
                </c:pt>
                <c:pt idx="21284">
                  <c:v>2.4871449470520002</c:v>
                </c:pt>
                <c:pt idx="21285">
                  <c:v>2.487299442291</c:v>
                </c:pt>
                <c:pt idx="21286">
                  <c:v>2.4874682426449999</c:v>
                </c:pt>
                <c:pt idx="21287">
                  <c:v>2.487711191177</c:v>
                </c:pt>
                <c:pt idx="21288">
                  <c:v>2.4880201816560001</c:v>
                </c:pt>
                <c:pt idx="21289">
                  <c:v>2.4883377552030002</c:v>
                </c:pt>
                <c:pt idx="21290">
                  <c:v>2.4884772300720002</c:v>
                </c:pt>
                <c:pt idx="21291">
                  <c:v>2.4885747432710001</c:v>
                </c:pt>
                <c:pt idx="21292">
                  <c:v>2.4886407852170001</c:v>
                </c:pt>
                <c:pt idx="21293">
                  <c:v>2.488708496094</c:v>
                </c:pt>
                <c:pt idx="21294">
                  <c:v>2.4887838363650001</c:v>
                </c:pt>
                <c:pt idx="21295">
                  <c:v>2.48885846138</c:v>
                </c:pt>
                <c:pt idx="21296">
                  <c:v>2.4889085292819999</c:v>
                </c:pt>
                <c:pt idx="21297">
                  <c:v>2.4889798164369998</c:v>
                </c:pt>
                <c:pt idx="21298">
                  <c:v>2.4890515804289999</c:v>
                </c:pt>
                <c:pt idx="21299">
                  <c:v>2.4891119003300002</c:v>
                </c:pt>
                <c:pt idx="21300">
                  <c:v>2.489156723022</c:v>
                </c:pt>
                <c:pt idx="21301">
                  <c:v>2.4892287254330001</c:v>
                </c:pt>
                <c:pt idx="21302">
                  <c:v>2.4892778396609998</c:v>
                </c:pt>
                <c:pt idx="21303">
                  <c:v>2.4893584251399998</c:v>
                </c:pt>
                <c:pt idx="21304">
                  <c:v>2.4894571304320001</c:v>
                </c:pt>
                <c:pt idx="21305">
                  <c:v>2.4895360469819998</c:v>
                </c:pt>
                <c:pt idx="21306">
                  <c:v>2.4898457527160001</c:v>
                </c:pt>
                <c:pt idx="21307">
                  <c:v>2.4900364875790002</c:v>
                </c:pt>
                <c:pt idx="21308">
                  <c:v>2.4901657104489998</c:v>
                </c:pt>
                <c:pt idx="21309">
                  <c:v>2.4903104305269999</c:v>
                </c:pt>
                <c:pt idx="21310">
                  <c:v>2.4904131889340002</c:v>
                </c:pt>
                <c:pt idx="21311">
                  <c:v>2.4905648231509998</c:v>
                </c:pt>
                <c:pt idx="21312">
                  <c:v>2.4907107353210001</c:v>
                </c:pt>
                <c:pt idx="21313">
                  <c:v>2.490841150284</c:v>
                </c:pt>
                <c:pt idx="21314">
                  <c:v>2.4909663200379999</c:v>
                </c:pt>
                <c:pt idx="21315">
                  <c:v>2.4910607337949999</c:v>
                </c:pt>
                <c:pt idx="21316">
                  <c:v>2.4911530017849999</c:v>
                </c:pt>
                <c:pt idx="21317">
                  <c:v>2.4912412166600002</c:v>
                </c:pt>
                <c:pt idx="21318">
                  <c:v>2.491328001022</c:v>
                </c:pt>
                <c:pt idx="21319">
                  <c:v>2.4914402961729998</c:v>
                </c:pt>
                <c:pt idx="21320">
                  <c:v>2.4915571212769998</c:v>
                </c:pt>
                <c:pt idx="21321">
                  <c:v>2.491672992706</c:v>
                </c:pt>
                <c:pt idx="21322">
                  <c:v>2.4917559623719998</c:v>
                </c:pt>
                <c:pt idx="21323">
                  <c:v>2.491852760315</c:v>
                </c:pt>
                <c:pt idx="21324">
                  <c:v>2.4919478893279998</c:v>
                </c:pt>
                <c:pt idx="21325">
                  <c:v>2.4919998645780002</c:v>
                </c:pt>
                <c:pt idx="21326">
                  <c:v>2.4920523166659998</c:v>
                </c:pt>
                <c:pt idx="21327">
                  <c:v>2.4921045303340001</c:v>
                </c:pt>
                <c:pt idx="21328">
                  <c:v>2.4921567440030001</c:v>
                </c:pt>
                <c:pt idx="21329">
                  <c:v>2.4922111034390002</c:v>
                </c:pt>
                <c:pt idx="21330">
                  <c:v>2.4922719001770002</c:v>
                </c:pt>
                <c:pt idx="21331">
                  <c:v>2.4923365116120002</c:v>
                </c:pt>
                <c:pt idx="21332">
                  <c:v>2.492403745651</c:v>
                </c:pt>
                <c:pt idx="21333">
                  <c:v>2.4924721717830001</c:v>
                </c:pt>
                <c:pt idx="21334">
                  <c:v>2.4925413131709999</c:v>
                </c:pt>
                <c:pt idx="21335">
                  <c:v>2.4926083087920001</c:v>
                </c:pt>
                <c:pt idx="21336">
                  <c:v>2.4926776885990001</c:v>
                </c:pt>
                <c:pt idx="21337">
                  <c:v>2.4927461147310002</c:v>
                </c:pt>
                <c:pt idx="21338">
                  <c:v>2.492815494537</c:v>
                </c:pt>
                <c:pt idx="21339">
                  <c:v>2.4928822517400002</c:v>
                </c:pt>
                <c:pt idx="21340">
                  <c:v>2.4929413795470001</c:v>
                </c:pt>
                <c:pt idx="21341">
                  <c:v>2.492996454239</c:v>
                </c:pt>
                <c:pt idx="21342">
                  <c:v>2.493048906326</c:v>
                </c:pt>
                <c:pt idx="21343">
                  <c:v>2.4930984973910002</c:v>
                </c:pt>
                <c:pt idx="21344">
                  <c:v>2.493191957474</c:v>
                </c:pt>
                <c:pt idx="21345">
                  <c:v>2.4932796955110001</c:v>
                </c:pt>
                <c:pt idx="21346">
                  <c:v>2.493362903595</c:v>
                </c:pt>
                <c:pt idx="21347">
                  <c:v>2.4934785366060002</c:v>
                </c:pt>
                <c:pt idx="21348">
                  <c:v>2.4937927722929998</c:v>
                </c:pt>
                <c:pt idx="21349">
                  <c:v>2.4939625263209999</c:v>
                </c:pt>
                <c:pt idx="21350">
                  <c:v>2.4940719604489998</c:v>
                </c:pt>
                <c:pt idx="21351">
                  <c:v>2.4941627979279999</c:v>
                </c:pt>
                <c:pt idx="21352">
                  <c:v>2.4942305088040002</c:v>
                </c:pt>
                <c:pt idx="21353">
                  <c:v>2.4942972660059999</c:v>
                </c:pt>
                <c:pt idx="21354">
                  <c:v>2.4943642616270001</c:v>
                </c:pt>
                <c:pt idx="21355">
                  <c:v>2.4944224357599998</c:v>
                </c:pt>
                <c:pt idx="21356">
                  <c:v>2.4944820404049999</c:v>
                </c:pt>
                <c:pt idx="21357">
                  <c:v>2.4945375919339998</c:v>
                </c:pt>
                <c:pt idx="21358">
                  <c:v>2.4945983886719998</c:v>
                </c:pt>
                <c:pt idx="21359">
                  <c:v>2.4946608543400002</c:v>
                </c:pt>
                <c:pt idx="21360">
                  <c:v>2.494726419449</c:v>
                </c:pt>
                <c:pt idx="21361">
                  <c:v>2.494768619537</c:v>
                </c:pt>
                <c:pt idx="21362">
                  <c:v>2.4948096275329998</c:v>
                </c:pt>
                <c:pt idx="21363">
                  <c:v>2.4948637485499998</c:v>
                </c:pt>
                <c:pt idx="21364">
                  <c:v>2.4949231147769999</c:v>
                </c:pt>
                <c:pt idx="21365">
                  <c:v>2.4949958324430002</c:v>
                </c:pt>
                <c:pt idx="21366">
                  <c:v>2.4950697422029999</c:v>
                </c:pt>
                <c:pt idx="21367">
                  <c:v>2.495148658752</c:v>
                </c:pt>
                <c:pt idx="21368">
                  <c:v>2.4952399730680002</c:v>
                </c:pt>
                <c:pt idx="21369">
                  <c:v>2.4955377578740001</c:v>
                </c:pt>
                <c:pt idx="21370">
                  <c:v>2.4958360195160001</c:v>
                </c:pt>
                <c:pt idx="21371">
                  <c:v>2.4960336685179998</c:v>
                </c:pt>
                <c:pt idx="21372">
                  <c:v>2.496156454086</c:v>
                </c:pt>
                <c:pt idx="21373">
                  <c:v>2.4962451457979999</c:v>
                </c:pt>
                <c:pt idx="21374">
                  <c:v>2.4963331222530001</c:v>
                </c:pt>
                <c:pt idx="21375">
                  <c:v>2.4964630603789999</c:v>
                </c:pt>
                <c:pt idx="21376">
                  <c:v>2.4965760707859999</c:v>
                </c:pt>
                <c:pt idx="21377">
                  <c:v>2.496817588806</c:v>
                </c:pt>
                <c:pt idx="21378">
                  <c:v>2.496991634369</c:v>
                </c:pt>
                <c:pt idx="21379">
                  <c:v>2.4971373081210002</c:v>
                </c:pt>
                <c:pt idx="21380">
                  <c:v>2.4972119331360001</c:v>
                </c:pt>
                <c:pt idx="21381">
                  <c:v>2.4972867965700001</c:v>
                </c:pt>
                <c:pt idx="21382">
                  <c:v>2.497391223907</c:v>
                </c:pt>
                <c:pt idx="21383">
                  <c:v>2.4975528717039999</c:v>
                </c:pt>
                <c:pt idx="21384">
                  <c:v>2.497719287872</c:v>
                </c:pt>
                <c:pt idx="21385">
                  <c:v>2.4978964328769999</c:v>
                </c:pt>
                <c:pt idx="21386">
                  <c:v>2.4980900287629999</c:v>
                </c:pt>
                <c:pt idx="21387">
                  <c:v>2.498374462128</c:v>
                </c:pt>
                <c:pt idx="21388">
                  <c:v>2.4984831810000001</c:v>
                </c:pt>
                <c:pt idx="21389">
                  <c:v>2.498584032059</c:v>
                </c:pt>
                <c:pt idx="21390">
                  <c:v>2.4988663196559999</c:v>
                </c:pt>
                <c:pt idx="21391">
                  <c:v>2.4991462230680002</c:v>
                </c:pt>
                <c:pt idx="21392">
                  <c:v>2.499293804169</c:v>
                </c:pt>
                <c:pt idx="21393">
                  <c:v>2.499393224716</c:v>
                </c:pt>
                <c:pt idx="21394">
                  <c:v>2.4995229244230002</c:v>
                </c:pt>
                <c:pt idx="21395">
                  <c:v>2.499703645706</c:v>
                </c:pt>
                <c:pt idx="21396">
                  <c:v>2.5000166893009999</c:v>
                </c:pt>
                <c:pt idx="21397">
                  <c:v>2.500326156616</c:v>
                </c:pt>
                <c:pt idx="21398">
                  <c:v>2.5005228519439999</c:v>
                </c:pt>
                <c:pt idx="21399">
                  <c:v>2.5006470680240001</c:v>
                </c:pt>
                <c:pt idx="21400">
                  <c:v>2.5007483959200001</c:v>
                </c:pt>
                <c:pt idx="21401">
                  <c:v>2.5010328292850001</c:v>
                </c:pt>
                <c:pt idx="21402">
                  <c:v>2.5012319087980002</c:v>
                </c:pt>
                <c:pt idx="21403">
                  <c:v>2.5014393329620002</c:v>
                </c:pt>
                <c:pt idx="21404">
                  <c:v>2.5017635822300002</c:v>
                </c:pt>
                <c:pt idx="21405">
                  <c:v>2.501930475235</c:v>
                </c:pt>
                <c:pt idx="21406">
                  <c:v>2.5022213459009999</c:v>
                </c:pt>
                <c:pt idx="21407">
                  <c:v>2.5023958683009999</c:v>
                </c:pt>
                <c:pt idx="21408">
                  <c:v>2.502568721771</c:v>
                </c:pt>
                <c:pt idx="21409">
                  <c:v>2.502835273743</c:v>
                </c:pt>
                <c:pt idx="21410">
                  <c:v>2.502966403961</c:v>
                </c:pt>
                <c:pt idx="21411">
                  <c:v>2.5030736923219998</c:v>
                </c:pt>
                <c:pt idx="21412">
                  <c:v>2.5031855106349998</c:v>
                </c:pt>
                <c:pt idx="21413">
                  <c:v>2.5033049583440001</c:v>
                </c:pt>
                <c:pt idx="21414">
                  <c:v>2.5033600330349999</c:v>
                </c:pt>
                <c:pt idx="21415">
                  <c:v>2.5034792423250001</c:v>
                </c:pt>
                <c:pt idx="21416">
                  <c:v>2.5035822391510001</c:v>
                </c:pt>
                <c:pt idx="21417">
                  <c:v>2.5036351680759998</c:v>
                </c:pt>
                <c:pt idx="21418">
                  <c:v>2.5036904811860001</c:v>
                </c:pt>
                <c:pt idx="21419">
                  <c:v>2.5037436485289999</c:v>
                </c:pt>
                <c:pt idx="21420">
                  <c:v>2.5038449764249999</c:v>
                </c:pt>
                <c:pt idx="21421">
                  <c:v>2.5039441585539999</c:v>
                </c:pt>
                <c:pt idx="21422">
                  <c:v>2.5039923191070002</c:v>
                </c:pt>
                <c:pt idx="21423">
                  <c:v>2.5040848255160002</c:v>
                </c:pt>
                <c:pt idx="21424">
                  <c:v>2.504164218903</c:v>
                </c:pt>
                <c:pt idx="21425">
                  <c:v>2.504237651825</c:v>
                </c:pt>
                <c:pt idx="21426">
                  <c:v>2.5043425560000001</c:v>
                </c:pt>
                <c:pt idx="21427">
                  <c:v>2.5045673847200001</c:v>
                </c:pt>
                <c:pt idx="21428">
                  <c:v>2.5047125816350002</c:v>
                </c:pt>
                <c:pt idx="21429">
                  <c:v>2.504854917526</c:v>
                </c:pt>
                <c:pt idx="21430">
                  <c:v>2.5049390792850001</c:v>
                </c:pt>
                <c:pt idx="21431">
                  <c:v>2.505009889603</c:v>
                </c:pt>
                <c:pt idx="21432">
                  <c:v>2.5051071643829999</c:v>
                </c:pt>
                <c:pt idx="21433">
                  <c:v>2.50519490242</c:v>
                </c:pt>
                <c:pt idx="21434">
                  <c:v>2.5053200721739999</c:v>
                </c:pt>
                <c:pt idx="21435">
                  <c:v>2.505442857742</c:v>
                </c:pt>
                <c:pt idx="21436">
                  <c:v>2.5055081844329998</c:v>
                </c:pt>
                <c:pt idx="21437">
                  <c:v>2.5055480003359998</c:v>
                </c:pt>
                <c:pt idx="21438">
                  <c:v>2.5056109428409998</c:v>
                </c:pt>
                <c:pt idx="21439">
                  <c:v>2.5056793689729999</c:v>
                </c:pt>
                <c:pt idx="21440">
                  <c:v>2.5057611465449998</c:v>
                </c:pt>
                <c:pt idx="21441">
                  <c:v>2.5061340332030002</c:v>
                </c:pt>
                <c:pt idx="21442">
                  <c:v>2.5062735080719998</c:v>
                </c:pt>
                <c:pt idx="21443">
                  <c:v>2.506396770477</c:v>
                </c:pt>
                <c:pt idx="21444">
                  <c:v>2.5065193176270002</c:v>
                </c:pt>
                <c:pt idx="21445">
                  <c:v>2.5067098140719999</c:v>
                </c:pt>
                <c:pt idx="21446">
                  <c:v>2.5070385932920001</c:v>
                </c:pt>
                <c:pt idx="21447">
                  <c:v>2.5073349475860001</c:v>
                </c:pt>
                <c:pt idx="21448">
                  <c:v>2.5074954032900001</c:v>
                </c:pt>
                <c:pt idx="21449">
                  <c:v>2.5075714588169999</c:v>
                </c:pt>
                <c:pt idx="21450">
                  <c:v>2.5076441764830002</c:v>
                </c:pt>
                <c:pt idx="21451">
                  <c:v>2.5077216625209999</c:v>
                </c:pt>
                <c:pt idx="21452">
                  <c:v>2.507807254791</c:v>
                </c:pt>
                <c:pt idx="21453">
                  <c:v>2.5078780651089998</c:v>
                </c:pt>
                <c:pt idx="21454">
                  <c:v>2.5079829692839999</c:v>
                </c:pt>
                <c:pt idx="21455">
                  <c:v>2.508133172989</c:v>
                </c:pt>
                <c:pt idx="21456">
                  <c:v>2.5082604885099999</c:v>
                </c:pt>
                <c:pt idx="21457">
                  <c:v>2.508471727371</c:v>
                </c:pt>
                <c:pt idx="21458">
                  <c:v>2.508801221848</c:v>
                </c:pt>
                <c:pt idx="21459">
                  <c:v>2.5091130733489999</c:v>
                </c:pt>
                <c:pt idx="21460">
                  <c:v>2.509397506714</c:v>
                </c:pt>
                <c:pt idx="21461">
                  <c:v>2.509535551071</c:v>
                </c:pt>
                <c:pt idx="21462">
                  <c:v>2.5096397399899999</c:v>
                </c:pt>
                <c:pt idx="21463">
                  <c:v>2.5097334384919998</c:v>
                </c:pt>
                <c:pt idx="21464">
                  <c:v>2.5097999572749998</c:v>
                </c:pt>
                <c:pt idx="21465">
                  <c:v>2.5098676681519998</c:v>
                </c:pt>
                <c:pt idx="21466">
                  <c:v>2.5099384784700001</c:v>
                </c:pt>
                <c:pt idx="21467">
                  <c:v>2.510011434555</c:v>
                </c:pt>
                <c:pt idx="21468">
                  <c:v>2.510060548782</c:v>
                </c:pt>
                <c:pt idx="21469">
                  <c:v>2.5101068019869999</c:v>
                </c:pt>
                <c:pt idx="21470">
                  <c:v>2.5101766586299998</c:v>
                </c:pt>
                <c:pt idx="21471">
                  <c:v>2.510245084763</c:v>
                </c:pt>
                <c:pt idx="21472">
                  <c:v>2.510314941406</c:v>
                </c:pt>
                <c:pt idx="21473">
                  <c:v>2.5103855133059998</c:v>
                </c:pt>
                <c:pt idx="21474">
                  <c:v>2.5104515552520001</c:v>
                </c:pt>
                <c:pt idx="21475">
                  <c:v>2.5105290412899999</c:v>
                </c:pt>
                <c:pt idx="21476">
                  <c:v>2.5106291770940001</c:v>
                </c:pt>
                <c:pt idx="21477">
                  <c:v>2.5107152462009998</c:v>
                </c:pt>
                <c:pt idx="21478">
                  <c:v>2.5107953548430002</c:v>
                </c:pt>
                <c:pt idx="21479">
                  <c:v>2.5109224319460002</c:v>
                </c:pt>
                <c:pt idx="21480">
                  <c:v>2.5110676288599998</c:v>
                </c:pt>
                <c:pt idx="21481">
                  <c:v>2.5111846923829999</c:v>
                </c:pt>
                <c:pt idx="21482">
                  <c:v>2.5112609863280002</c:v>
                </c:pt>
                <c:pt idx="21483">
                  <c:v>2.5113360881809998</c:v>
                </c:pt>
                <c:pt idx="21484">
                  <c:v>2.5114452838900001</c:v>
                </c:pt>
                <c:pt idx="21485">
                  <c:v>2.5115988254550001</c:v>
                </c:pt>
                <c:pt idx="21486">
                  <c:v>2.5118727684020001</c:v>
                </c:pt>
                <c:pt idx="21487">
                  <c:v>2.5121598243709999</c:v>
                </c:pt>
                <c:pt idx="21488">
                  <c:v>2.5124025344850001</c:v>
                </c:pt>
                <c:pt idx="21489">
                  <c:v>2.5125055313110001</c:v>
                </c:pt>
                <c:pt idx="21490">
                  <c:v>2.512611627579</c:v>
                </c:pt>
                <c:pt idx="21491">
                  <c:v>2.5127155780789998</c:v>
                </c:pt>
                <c:pt idx="21492">
                  <c:v>2.5128099918369999</c:v>
                </c:pt>
                <c:pt idx="21493">
                  <c:v>2.5129578113559998</c:v>
                </c:pt>
                <c:pt idx="21494">
                  <c:v>2.513103246689</c:v>
                </c:pt>
                <c:pt idx="21495">
                  <c:v>2.5132124423979998</c:v>
                </c:pt>
                <c:pt idx="21496">
                  <c:v>2.513563632965</c:v>
                </c:pt>
                <c:pt idx="21497">
                  <c:v>2.5137231349950002</c:v>
                </c:pt>
                <c:pt idx="21498">
                  <c:v>2.5138041973109999</c:v>
                </c:pt>
                <c:pt idx="21499">
                  <c:v>2.5138814449310001</c:v>
                </c:pt>
                <c:pt idx="21500">
                  <c:v>2.5139586925509998</c:v>
                </c:pt>
                <c:pt idx="21501">
                  <c:v>2.514106273651</c:v>
                </c:pt>
                <c:pt idx="21502">
                  <c:v>2.514219284058</c:v>
                </c:pt>
                <c:pt idx="21503">
                  <c:v>2.514306783676</c:v>
                </c:pt>
                <c:pt idx="21504">
                  <c:v>2.514395475388</c:v>
                </c:pt>
                <c:pt idx="21505">
                  <c:v>2.5144727230070001</c:v>
                </c:pt>
                <c:pt idx="21506">
                  <c:v>2.5145530700680001</c:v>
                </c:pt>
                <c:pt idx="21507">
                  <c:v>2.514634370804</c:v>
                </c:pt>
                <c:pt idx="21508">
                  <c:v>2.5147178173069999</c:v>
                </c:pt>
                <c:pt idx="21509">
                  <c:v>2.5148017406459999</c:v>
                </c:pt>
                <c:pt idx="21510">
                  <c:v>2.5148901939389998</c:v>
                </c:pt>
                <c:pt idx="21511">
                  <c:v>2.5150244235989998</c:v>
                </c:pt>
                <c:pt idx="21512">
                  <c:v>2.515173435211</c:v>
                </c:pt>
                <c:pt idx="21513">
                  <c:v>2.5153765678409998</c:v>
                </c:pt>
                <c:pt idx="21514">
                  <c:v>2.5155887603760001</c:v>
                </c:pt>
                <c:pt idx="21515">
                  <c:v>2.5158960819240002</c:v>
                </c:pt>
                <c:pt idx="21516">
                  <c:v>2.5160028934479999</c:v>
                </c:pt>
                <c:pt idx="21517">
                  <c:v>2.5161190032960001</c:v>
                </c:pt>
                <c:pt idx="21518">
                  <c:v>2.516207456589</c:v>
                </c:pt>
                <c:pt idx="21519">
                  <c:v>2.5163891315460001</c:v>
                </c:pt>
                <c:pt idx="21520">
                  <c:v>2.5164861679079999</c:v>
                </c:pt>
                <c:pt idx="21521">
                  <c:v>2.5165576934809999</c:v>
                </c:pt>
                <c:pt idx="21522">
                  <c:v>2.5166211128230001</c:v>
                </c:pt>
                <c:pt idx="21523">
                  <c:v>2.5166869163509999</c:v>
                </c:pt>
                <c:pt idx="21524">
                  <c:v>2.5167503356930001</c:v>
                </c:pt>
                <c:pt idx="21525">
                  <c:v>2.5167999267579999</c:v>
                </c:pt>
                <c:pt idx="21526">
                  <c:v>2.5169091224670002</c:v>
                </c:pt>
                <c:pt idx="21527">
                  <c:v>2.5170745849610001</c:v>
                </c:pt>
                <c:pt idx="21528">
                  <c:v>2.517142295837</c:v>
                </c:pt>
                <c:pt idx="21529">
                  <c:v>2.517208337784</c:v>
                </c:pt>
                <c:pt idx="21530">
                  <c:v>2.5172767639160001</c:v>
                </c:pt>
                <c:pt idx="21531">
                  <c:v>2.5173561573029999</c:v>
                </c:pt>
                <c:pt idx="21532">
                  <c:v>2.5174047946929998</c:v>
                </c:pt>
                <c:pt idx="21533">
                  <c:v>2.5174572467799998</c:v>
                </c:pt>
                <c:pt idx="21534">
                  <c:v>2.5175266265870002</c:v>
                </c:pt>
                <c:pt idx="21535">
                  <c:v>2.517878293991</c:v>
                </c:pt>
                <c:pt idx="21536">
                  <c:v>2.517967224121</c:v>
                </c:pt>
                <c:pt idx="21537">
                  <c:v>2.5180773735050002</c:v>
                </c:pt>
                <c:pt idx="21538">
                  <c:v>2.5181977748870001</c:v>
                </c:pt>
                <c:pt idx="21539">
                  <c:v>2.518254756927</c:v>
                </c:pt>
                <c:pt idx="21540">
                  <c:v>2.5183145999910002</c:v>
                </c:pt>
                <c:pt idx="21541">
                  <c:v>2.5183749198909999</c:v>
                </c:pt>
                <c:pt idx="21542">
                  <c:v>2.5184350013730001</c:v>
                </c:pt>
                <c:pt idx="21543">
                  <c:v>2.5185506343839998</c:v>
                </c:pt>
                <c:pt idx="21544">
                  <c:v>2.5186600685120002</c:v>
                </c:pt>
                <c:pt idx="21545">
                  <c:v>2.5187540054320001</c:v>
                </c:pt>
                <c:pt idx="21546">
                  <c:v>2.5188584327700001</c:v>
                </c:pt>
                <c:pt idx="21547">
                  <c:v>2.5189630985260001</c:v>
                </c:pt>
                <c:pt idx="21548">
                  <c:v>2.5190646648409998</c:v>
                </c:pt>
                <c:pt idx="21549">
                  <c:v>2.5191640853880002</c:v>
                </c:pt>
                <c:pt idx="21550">
                  <c:v>2.519271373749</c:v>
                </c:pt>
                <c:pt idx="21551">
                  <c:v>2.519384860992</c:v>
                </c:pt>
                <c:pt idx="21552">
                  <c:v>2.5194933414460001</c:v>
                </c:pt>
                <c:pt idx="21553">
                  <c:v>2.5195996761320001</c:v>
                </c:pt>
                <c:pt idx="21554">
                  <c:v>2.519703865051</c:v>
                </c:pt>
                <c:pt idx="21555">
                  <c:v>2.5198369026180001</c:v>
                </c:pt>
                <c:pt idx="21556">
                  <c:v>2.5199511051179999</c:v>
                </c:pt>
                <c:pt idx="21557">
                  <c:v>2.5200641155239998</c:v>
                </c:pt>
                <c:pt idx="21558">
                  <c:v>2.5202081203460001</c:v>
                </c:pt>
                <c:pt idx="21559">
                  <c:v>2.520368099213</c:v>
                </c:pt>
                <c:pt idx="21560">
                  <c:v>2.520570516586</c:v>
                </c:pt>
                <c:pt idx="21561">
                  <c:v>2.5206673145290002</c:v>
                </c:pt>
                <c:pt idx="21562">
                  <c:v>2.5208611488339998</c:v>
                </c:pt>
                <c:pt idx="21563">
                  <c:v>2.521121501923</c:v>
                </c:pt>
                <c:pt idx="21564">
                  <c:v>2.5212202072140002</c:v>
                </c:pt>
                <c:pt idx="21565">
                  <c:v>2.5212965011600001</c:v>
                </c:pt>
                <c:pt idx="21566">
                  <c:v>2.5213890075680001</c:v>
                </c:pt>
                <c:pt idx="21567">
                  <c:v>2.5214538574219998</c:v>
                </c:pt>
                <c:pt idx="21568">
                  <c:v>2.5216269493099999</c:v>
                </c:pt>
                <c:pt idx="21569">
                  <c:v>2.521944761276</c:v>
                </c:pt>
                <c:pt idx="21570">
                  <c:v>2.5221841335300001</c:v>
                </c:pt>
                <c:pt idx="21571">
                  <c:v>2.5223104953769999</c:v>
                </c:pt>
                <c:pt idx="21572">
                  <c:v>2.5224218368529998</c:v>
                </c:pt>
                <c:pt idx="21573">
                  <c:v>2.5227344036099999</c:v>
                </c:pt>
                <c:pt idx="21574">
                  <c:v>2.5228815078740001</c:v>
                </c:pt>
                <c:pt idx="21575">
                  <c:v>2.52295088768</c:v>
                </c:pt>
                <c:pt idx="21576">
                  <c:v>2.5231301784519999</c:v>
                </c:pt>
                <c:pt idx="21577">
                  <c:v>2.5232498645780002</c:v>
                </c:pt>
                <c:pt idx="21578">
                  <c:v>2.5233831405639999</c:v>
                </c:pt>
                <c:pt idx="21579">
                  <c:v>2.5234797000890001</c:v>
                </c:pt>
                <c:pt idx="21580">
                  <c:v>2.5235650539400001</c:v>
                </c:pt>
                <c:pt idx="21581">
                  <c:v>2.523653745651</c:v>
                </c:pt>
                <c:pt idx="21582">
                  <c:v>2.523781061172</c:v>
                </c:pt>
                <c:pt idx="21583">
                  <c:v>2.5238869190219999</c:v>
                </c:pt>
                <c:pt idx="21584">
                  <c:v>2.524034023285</c:v>
                </c:pt>
                <c:pt idx="21585">
                  <c:v>2.5243480205540001</c:v>
                </c:pt>
                <c:pt idx="21586">
                  <c:v>2.524511575699</c:v>
                </c:pt>
                <c:pt idx="21587">
                  <c:v>2.5246882438660001</c:v>
                </c:pt>
                <c:pt idx="21588">
                  <c:v>2.5249648094179999</c:v>
                </c:pt>
                <c:pt idx="21589">
                  <c:v>2.5250790119170001</c:v>
                </c:pt>
                <c:pt idx="21590">
                  <c:v>2.5251529216769999</c:v>
                </c:pt>
                <c:pt idx="21591">
                  <c:v>2.5251982212069999</c:v>
                </c:pt>
                <c:pt idx="21592">
                  <c:v>2.5252676010130002</c:v>
                </c:pt>
                <c:pt idx="21593">
                  <c:v>2.5253427028659998</c:v>
                </c:pt>
                <c:pt idx="21594">
                  <c:v>2.5254135131840001</c:v>
                </c:pt>
                <c:pt idx="21595">
                  <c:v>2.525542497635</c:v>
                </c:pt>
                <c:pt idx="21596">
                  <c:v>2.5257158279419998</c:v>
                </c:pt>
                <c:pt idx="21597">
                  <c:v>2.5260226726530002</c:v>
                </c:pt>
                <c:pt idx="21598">
                  <c:v>2.5263493061069999</c:v>
                </c:pt>
                <c:pt idx="21599">
                  <c:v>2.5265700817110002</c:v>
                </c:pt>
                <c:pt idx="21600">
                  <c:v>2.5267241001129999</c:v>
                </c:pt>
                <c:pt idx="21601">
                  <c:v>2.5269000530239998</c:v>
                </c:pt>
                <c:pt idx="21602">
                  <c:v>2.5272107124329999</c:v>
                </c:pt>
                <c:pt idx="21603">
                  <c:v>2.5274474620820002</c:v>
                </c:pt>
                <c:pt idx="21604">
                  <c:v>2.5275609493259998</c:v>
                </c:pt>
                <c:pt idx="21605">
                  <c:v>2.5277051925660001</c:v>
                </c:pt>
                <c:pt idx="21606">
                  <c:v>2.5277738571169999</c:v>
                </c:pt>
                <c:pt idx="21607">
                  <c:v>2.5278866291050002</c:v>
                </c:pt>
                <c:pt idx="21608">
                  <c:v>2.5280055999759998</c:v>
                </c:pt>
                <c:pt idx="21609">
                  <c:v>2.5280818939210001</c:v>
                </c:pt>
                <c:pt idx="21610">
                  <c:v>2.528208732605</c:v>
                </c:pt>
                <c:pt idx="21611">
                  <c:v>2.5282945632930001</c:v>
                </c:pt>
                <c:pt idx="21612">
                  <c:v>2.5283875465390002</c:v>
                </c:pt>
                <c:pt idx="21613">
                  <c:v>2.5284950733180001</c:v>
                </c:pt>
                <c:pt idx="21614">
                  <c:v>2.5286014080050001</c:v>
                </c:pt>
                <c:pt idx="21615">
                  <c:v>2.5286996364590002</c:v>
                </c:pt>
                <c:pt idx="21616">
                  <c:v>2.528798341751</c:v>
                </c:pt>
                <c:pt idx="21617">
                  <c:v>2.528892278671</c:v>
                </c:pt>
                <c:pt idx="21618">
                  <c:v>2.528969287872</c:v>
                </c:pt>
                <c:pt idx="21619">
                  <c:v>2.5291755199430002</c:v>
                </c:pt>
                <c:pt idx="21620">
                  <c:v>2.5294866561889999</c:v>
                </c:pt>
                <c:pt idx="21621">
                  <c:v>2.529708623886</c:v>
                </c:pt>
                <c:pt idx="21622">
                  <c:v>2.5297813415529999</c:v>
                </c:pt>
                <c:pt idx="21623">
                  <c:v>2.5298521518710002</c:v>
                </c:pt>
                <c:pt idx="21624">
                  <c:v>2.5299642086029999</c:v>
                </c:pt>
                <c:pt idx="21625">
                  <c:v>2.5301446914670001</c:v>
                </c:pt>
                <c:pt idx="21626">
                  <c:v>2.5303297042850001</c:v>
                </c:pt>
                <c:pt idx="21627">
                  <c:v>2.5304086208340002</c:v>
                </c:pt>
                <c:pt idx="21628">
                  <c:v>2.530489683151</c:v>
                </c:pt>
                <c:pt idx="21629">
                  <c:v>2.530543804169</c:v>
                </c:pt>
                <c:pt idx="21630">
                  <c:v>2.5306470394130001</c:v>
                </c:pt>
                <c:pt idx="21631">
                  <c:v>2.5308518409729999</c:v>
                </c:pt>
                <c:pt idx="21632">
                  <c:v>2.5310313701629998</c:v>
                </c:pt>
                <c:pt idx="21633">
                  <c:v>2.531352996826</c:v>
                </c:pt>
                <c:pt idx="21634">
                  <c:v>2.5315413475040001</c:v>
                </c:pt>
                <c:pt idx="21635">
                  <c:v>2.5316555500029998</c:v>
                </c:pt>
                <c:pt idx="21636">
                  <c:v>2.5318834781650001</c:v>
                </c:pt>
                <c:pt idx="21637">
                  <c:v>2.531965017319</c:v>
                </c:pt>
                <c:pt idx="21638">
                  <c:v>2.5320568084719999</c:v>
                </c:pt>
                <c:pt idx="21639">
                  <c:v>2.5321466922760001</c:v>
                </c:pt>
                <c:pt idx="21640">
                  <c:v>2.532282590866</c:v>
                </c:pt>
                <c:pt idx="21641">
                  <c:v>2.532383441925</c:v>
                </c:pt>
                <c:pt idx="21642">
                  <c:v>2.5324909687039998</c:v>
                </c:pt>
                <c:pt idx="21643">
                  <c:v>2.532598018646</c:v>
                </c:pt>
                <c:pt idx="21644">
                  <c:v>2.5327050685880002</c:v>
                </c:pt>
                <c:pt idx="21645">
                  <c:v>2.5328094959260001</c:v>
                </c:pt>
                <c:pt idx="21646">
                  <c:v>2.532903194427</c:v>
                </c:pt>
                <c:pt idx="21647">
                  <c:v>2.532990217209</c:v>
                </c:pt>
                <c:pt idx="21648">
                  <c:v>2.533147096634</c:v>
                </c:pt>
                <c:pt idx="21649">
                  <c:v>2.5332546234129998</c:v>
                </c:pt>
                <c:pt idx="21650">
                  <c:v>2.533363580704</c:v>
                </c:pt>
                <c:pt idx="21651">
                  <c:v>2.5334379672999998</c:v>
                </c:pt>
                <c:pt idx="21652">
                  <c:v>2.5335507392880001</c:v>
                </c:pt>
                <c:pt idx="21653">
                  <c:v>2.533656597137</c:v>
                </c:pt>
                <c:pt idx="21654">
                  <c:v>2.5337529182430001</c:v>
                </c:pt>
                <c:pt idx="21655">
                  <c:v>2.533925294876</c:v>
                </c:pt>
                <c:pt idx="21656">
                  <c:v>2.5340800285339999</c:v>
                </c:pt>
                <c:pt idx="21657">
                  <c:v>2.5342454910279999</c:v>
                </c:pt>
                <c:pt idx="21658">
                  <c:v>2.5345344543460002</c:v>
                </c:pt>
                <c:pt idx="21659">
                  <c:v>2.5348269939420001</c:v>
                </c:pt>
                <c:pt idx="21660">
                  <c:v>2.5349500179289999</c:v>
                </c:pt>
                <c:pt idx="21661">
                  <c:v>2.5350244045260002</c:v>
                </c:pt>
                <c:pt idx="21662">
                  <c:v>2.5350930690769999</c:v>
                </c:pt>
                <c:pt idx="21663">
                  <c:v>2.535161495209</c:v>
                </c:pt>
                <c:pt idx="21664">
                  <c:v>2.535233020782</c:v>
                </c:pt>
                <c:pt idx="21665">
                  <c:v>2.5353033542630001</c:v>
                </c:pt>
                <c:pt idx="21666">
                  <c:v>2.5355882644649999</c:v>
                </c:pt>
                <c:pt idx="21667">
                  <c:v>2.535679578781</c:v>
                </c:pt>
                <c:pt idx="21668">
                  <c:v>2.5357742309570002</c:v>
                </c:pt>
                <c:pt idx="21669">
                  <c:v>2.5358774662019998</c:v>
                </c:pt>
                <c:pt idx="21670">
                  <c:v>2.5359807014469999</c:v>
                </c:pt>
                <c:pt idx="21671">
                  <c:v>2.5360763072969998</c:v>
                </c:pt>
                <c:pt idx="21672">
                  <c:v>2.5361771583560002</c:v>
                </c:pt>
                <c:pt idx="21673">
                  <c:v>2.5362796783450001</c:v>
                </c:pt>
                <c:pt idx="21674">
                  <c:v>2.5363724231720002</c:v>
                </c:pt>
                <c:pt idx="21675">
                  <c:v>2.536514759064</c:v>
                </c:pt>
                <c:pt idx="21676">
                  <c:v>2.5366399288179999</c:v>
                </c:pt>
                <c:pt idx="21677">
                  <c:v>2.5368237495420001</c:v>
                </c:pt>
                <c:pt idx="21678">
                  <c:v>2.5370154380800001</c:v>
                </c:pt>
                <c:pt idx="21679">
                  <c:v>2.5373127460479998</c:v>
                </c:pt>
                <c:pt idx="21680">
                  <c:v>2.5375938415529999</c:v>
                </c:pt>
                <c:pt idx="21681">
                  <c:v>2.5378112792969998</c:v>
                </c:pt>
                <c:pt idx="21682">
                  <c:v>2.5380172729489998</c:v>
                </c:pt>
                <c:pt idx="21683">
                  <c:v>2.5381338596340002</c:v>
                </c:pt>
                <c:pt idx="21684">
                  <c:v>2.538230657578</c:v>
                </c:pt>
                <c:pt idx="21685">
                  <c:v>2.538298845291</c:v>
                </c:pt>
                <c:pt idx="21686">
                  <c:v>2.5383689403530001</c:v>
                </c:pt>
                <c:pt idx="21687">
                  <c:v>2.5384445190429998</c:v>
                </c:pt>
                <c:pt idx="21688">
                  <c:v>2.5386009216310002</c:v>
                </c:pt>
                <c:pt idx="21689">
                  <c:v>2.5387022495270002</c:v>
                </c:pt>
                <c:pt idx="21690">
                  <c:v>2.5387756824490002</c:v>
                </c:pt>
                <c:pt idx="21691">
                  <c:v>2.5388455390929998</c:v>
                </c:pt>
                <c:pt idx="21692">
                  <c:v>2.5389120578769999</c:v>
                </c:pt>
                <c:pt idx="21693">
                  <c:v>2.5389847755430002</c:v>
                </c:pt>
                <c:pt idx="21694">
                  <c:v>2.53905916214</c:v>
                </c:pt>
                <c:pt idx="21695">
                  <c:v>2.539402723312</c:v>
                </c:pt>
                <c:pt idx="21696">
                  <c:v>2.539801836014</c:v>
                </c:pt>
                <c:pt idx="21697">
                  <c:v>2.5399475097659998</c:v>
                </c:pt>
                <c:pt idx="21698">
                  <c:v>2.5400550365450001</c:v>
                </c:pt>
                <c:pt idx="21699">
                  <c:v>2.5402662754060001</c:v>
                </c:pt>
                <c:pt idx="21700">
                  <c:v>2.540448665619</c:v>
                </c:pt>
                <c:pt idx="21701">
                  <c:v>2.5407986640929998</c:v>
                </c:pt>
                <c:pt idx="21702">
                  <c:v>2.5410854816440001</c:v>
                </c:pt>
                <c:pt idx="21703">
                  <c:v>2.5412068366999998</c:v>
                </c:pt>
                <c:pt idx="21704">
                  <c:v>2.5415065288540002</c:v>
                </c:pt>
                <c:pt idx="21705">
                  <c:v>2.5416815280909999</c:v>
                </c:pt>
                <c:pt idx="21706">
                  <c:v>2.5418279170989999</c:v>
                </c:pt>
                <c:pt idx="21707">
                  <c:v>2.5421304702760001</c:v>
                </c:pt>
                <c:pt idx="21708">
                  <c:v>2.5422770977020002</c:v>
                </c:pt>
                <c:pt idx="21709">
                  <c:v>2.542403936386</c:v>
                </c:pt>
                <c:pt idx="21710">
                  <c:v>2.5425167083739999</c:v>
                </c:pt>
                <c:pt idx="21711">
                  <c:v>2.542621850967</c:v>
                </c:pt>
                <c:pt idx="21712">
                  <c:v>2.5429053306579998</c:v>
                </c:pt>
                <c:pt idx="21713">
                  <c:v>2.5429899692540001</c:v>
                </c:pt>
                <c:pt idx="21714">
                  <c:v>2.5430824756620001</c:v>
                </c:pt>
                <c:pt idx="21715">
                  <c:v>2.5431873798370002</c:v>
                </c:pt>
                <c:pt idx="21716">
                  <c:v>2.543244123459</c:v>
                </c:pt>
                <c:pt idx="21717">
                  <c:v>2.5432939529419998</c:v>
                </c:pt>
                <c:pt idx="21718">
                  <c:v>2.5433530807500002</c:v>
                </c:pt>
                <c:pt idx="21719">
                  <c:v>2.5434136390690001</c:v>
                </c:pt>
                <c:pt idx="21720">
                  <c:v>2.5435283184049999</c:v>
                </c:pt>
                <c:pt idx="21721">
                  <c:v>2.5435883998870001</c:v>
                </c:pt>
                <c:pt idx="21722">
                  <c:v>2.5436999797820001</c:v>
                </c:pt>
                <c:pt idx="21723">
                  <c:v>2.543795347214</c:v>
                </c:pt>
                <c:pt idx="21724">
                  <c:v>2.5439240932459999</c:v>
                </c:pt>
                <c:pt idx="21725">
                  <c:v>2.5440683364869998</c:v>
                </c:pt>
                <c:pt idx="21726">
                  <c:v>2.5442128181460002</c:v>
                </c:pt>
                <c:pt idx="21727">
                  <c:v>2.5445466041559999</c:v>
                </c:pt>
                <c:pt idx="21728">
                  <c:v>2.5446808338169999</c:v>
                </c:pt>
                <c:pt idx="21729">
                  <c:v>2.544989824295</c:v>
                </c:pt>
                <c:pt idx="21730">
                  <c:v>2.5451707839969999</c:v>
                </c:pt>
                <c:pt idx="21731">
                  <c:v>2.5453064441679998</c:v>
                </c:pt>
                <c:pt idx="21732">
                  <c:v>2.5453684329990001</c:v>
                </c:pt>
                <c:pt idx="21733">
                  <c:v>2.5454325675959999</c:v>
                </c:pt>
                <c:pt idx="21734">
                  <c:v>2.5454955101009999</c:v>
                </c:pt>
                <c:pt idx="21735">
                  <c:v>2.5455644130709998</c:v>
                </c:pt>
                <c:pt idx="21736">
                  <c:v>2.545636892319</c:v>
                </c:pt>
                <c:pt idx="21737">
                  <c:v>2.545704841614</c:v>
                </c:pt>
                <c:pt idx="21738">
                  <c:v>2.5457696914670001</c:v>
                </c:pt>
                <c:pt idx="21739">
                  <c:v>2.5458085536959998</c:v>
                </c:pt>
                <c:pt idx="21740">
                  <c:v>2.5458748340609998</c:v>
                </c:pt>
                <c:pt idx="21741">
                  <c:v>2.545977115631</c:v>
                </c:pt>
                <c:pt idx="21742">
                  <c:v>2.5461397171020002</c:v>
                </c:pt>
                <c:pt idx="21743">
                  <c:v>2.546278238297</c:v>
                </c:pt>
                <c:pt idx="21744">
                  <c:v>2.5465903282169999</c:v>
                </c:pt>
                <c:pt idx="21745">
                  <c:v>2.5469350814820002</c:v>
                </c:pt>
                <c:pt idx="21746">
                  <c:v>2.5472333431240002</c:v>
                </c:pt>
                <c:pt idx="21747">
                  <c:v>2.5473818778989998</c:v>
                </c:pt>
                <c:pt idx="21748">
                  <c:v>2.547570943832</c:v>
                </c:pt>
                <c:pt idx="21749">
                  <c:v>2.547933340073</c:v>
                </c:pt>
                <c:pt idx="21750">
                  <c:v>2.5481581687929999</c:v>
                </c:pt>
                <c:pt idx="21751">
                  <c:v>2.5484597682949999</c:v>
                </c:pt>
                <c:pt idx="21752">
                  <c:v>2.54860663414</c:v>
                </c:pt>
                <c:pt idx="21753">
                  <c:v>2.5487310886380001</c:v>
                </c:pt>
                <c:pt idx="21754">
                  <c:v>2.548828125</c:v>
                </c:pt>
                <c:pt idx="21755">
                  <c:v>2.5489721298219998</c:v>
                </c:pt>
                <c:pt idx="21756">
                  <c:v>2.5492708683009999</c:v>
                </c:pt>
                <c:pt idx="21757">
                  <c:v>2.5494530200960002</c:v>
                </c:pt>
                <c:pt idx="21758">
                  <c:v>2.5497713088989999</c:v>
                </c:pt>
                <c:pt idx="21759">
                  <c:v>2.5498702526089998</c:v>
                </c:pt>
                <c:pt idx="21760">
                  <c:v>2.5499696731569998</c:v>
                </c:pt>
                <c:pt idx="21761">
                  <c:v>2.550055980682</c:v>
                </c:pt>
                <c:pt idx="21762">
                  <c:v>2.5501329898830001</c:v>
                </c:pt>
                <c:pt idx="21763">
                  <c:v>2.5502123832699999</c:v>
                </c:pt>
                <c:pt idx="21764">
                  <c:v>2.5502865314480001</c:v>
                </c:pt>
                <c:pt idx="21765">
                  <c:v>2.550368070602</c:v>
                </c:pt>
                <c:pt idx="21766">
                  <c:v>2.5504472255709998</c:v>
                </c:pt>
                <c:pt idx="21767">
                  <c:v>2.5505356788640001</c:v>
                </c:pt>
                <c:pt idx="21768">
                  <c:v>2.550655841827</c:v>
                </c:pt>
                <c:pt idx="21769">
                  <c:v>2.550845861435</c:v>
                </c:pt>
                <c:pt idx="21770">
                  <c:v>2.5510194301609999</c:v>
                </c:pt>
                <c:pt idx="21771">
                  <c:v>2.5511972904209999</c:v>
                </c:pt>
                <c:pt idx="21772">
                  <c:v>2.5513434410100002</c:v>
                </c:pt>
                <c:pt idx="21773">
                  <c:v>2.55149435997</c:v>
                </c:pt>
                <c:pt idx="21774">
                  <c:v>2.5516645908359998</c:v>
                </c:pt>
                <c:pt idx="21775">
                  <c:v>2.5518245697020001</c:v>
                </c:pt>
                <c:pt idx="21776">
                  <c:v>2.5519816875460002</c:v>
                </c:pt>
                <c:pt idx="21777">
                  <c:v>2.5523197650910001</c:v>
                </c:pt>
                <c:pt idx="21778">
                  <c:v>2.5525696277619998</c:v>
                </c:pt>
                <c:pt idx="21779">
                  <c:v>2.5528821945189999</c:v>
                </c:pt>
                <c:pt idx="21780">
                  <c:v>2.5530121326450002</c:v>
                </c:pt>
                <c:pt idx="21781">
                  <c:v>2.5530872344970001</c:v>
                </c:pt>
                <c:pt idx="21782">
                  <c:v>2.5534207820889998</c:v>
                </c:pt>
                <c:pt idx="21783">
                  <c:v>2.5537908077239999</c:v>
                </c:pt>
                <c:pt idx="21784">
                  <c:v>2.5541374683379998</c:v>
                </c:pt>
                <c:pt idx="21785">
                  <c:v>2.5543427467350002</c:v>
                </c:pt>
                <c:pt idx="21786">
                  <c:v>2.5546152591709999</c:v>
                </c:pt>
                <c:pt idx="21787">
                  <c:v>2.5547845363619999</c:v>
                </c:pt>
                <c:pt idx="21788">
                  <c:v>2.5549199581150002</c:v>
                </c:pt>
                <c:pt idx="21789">
                  <c:v>2.5551629066469999</c:v>
                </c:pt>
                <c:pt idx="21790">
                  <c:v>2.555412769318</c:v>
                </c:pt>
                <c:pt idx="21791">
                  <c:v>2.5555915832520002</c:v>
                </c:pt>
                <c:pt idx="21792">
                  <c:v>2.5557134151460001</c:v>
                </c:pt>
                <c:pt idx="21793">
                  <c:v>2.555815935135</c:v>
                </c:pt>
                <c:pt idx="21794">
                  <c:v>2.5558705329900002</c:v>
                </c:pt>
                <c:pt idx="21795">
                  <c:v>2.5559775829319999</c:v>
                </c:pt>
                <c:pt idx="21796">
                  <c:v>2.5560867786410002</c:v>
                </c:pt>
                <c:pt idx="21797">
                  <c:v>2.5561928749080001</c:v>
                </c:pt>
                <c:pt idx="21798">
                  <c:v>2.5562803745270002</c:v>
                </c:pt>
                <c:pt idx="21799">
                  <c:v>2.5566165447240001</c:v>
                </c:pt>
                <c:pt idx="21800">
                  <c:v>2.5569121837619999</c:v>
                </c:pt>
                <c:pt idx="21801">
                  <c:v>2.5570237636569999</c:v>
                </c:pt>
                <c:pt idx="21802">
                  <c:v>2.5571420192719998</c:v>
                </c:pt>
                <c:pt idx="21803">
                  <c:v>2.5572192668909999</c:v>
                </c:pt>
                <c:pt idx="21804">
                  <c:v>2.5572969913480001</c:v>
                </c:pt>
                <c:pt idx="21805">
                  <c:v>2.5574083328250001</c:v>
                </c:pt>
                <c:pt idx="21806">
                  <c:v>2.557700634003</c:v>
                </c:pt>
                <c:pt idx="21807">
                  <c:v>2.5577762126920001</c:v>
                </c:pt>
                <c:pt idx="21808">
                  <c:v>2.5578796863559998</c:v>
                </c:pt>
                <c:pt idx="21809">
                  <c:v>2.557985067368</c:v>
                </c:pt>
                <c:pt idx="21810">
                  <c:v>2.5582463741299999</c:v>
                </c:pt>
                <c:pt idx="21811">
                  <c:v>2.5583968162540001</c:v>
                </c:pt>
                <c:pt idx="21812">
                  <c:v>2.55872964859</c:v>
                </c:pt>
                <c:pt idx="21813">
                  <c:v>2.5591213703159998</c:v>
                </c:pt>
                <c:pt idx="21814">
                  <c:v>2.5592281818389999</c:v>
                </c:pt>
                <c:pt idx="21815">
                  <c:v>2.559355735779</c:v>
                </c:pt>
                <c:pt idx="21816">
                  <c:v>2.5594320297239999</c:v>
                </c:pt>
                <c:pt idx="21817">
                  <c:v>2.5595228672029999</c:v>
                </c:pt>
                <c:pt idx="21818">
                  <c:v>2.5596010684969999</c:v>
                </c:pt>
                <c:pt idx="21819">
                  <c:v>2.559732675552</c:v>
                </c:pt>
                <c:pt idx="21820">
                  <c:v>2.560023546219</c:v>
                </c:pt>
                <c:pt idx="21821">
                  <c:v>2.5603232383729999</c:v>
                </c:pt>
                <c:pt idx="21822">
                  <c:v>2.5606594085690002</c:v>
                </c:pt>
                <c:pt idx="21823">
                  <c:v>2.5610129833220001</c:v>
                </c:pt>
                <c:pt idx="21824">
                  <c:v>2.5611872673030001</c:v>
                </c:pt>
                <c:pt idx="21825">
                  <c:v>2.5612757205959999</c:v>
                </c:pt>
                <c:pt idx="21826">
                  <c:v>2.561362743378</c:v>
                </c:pt>
                <c:pt idx="21827">
                  <c:v>2.561446905136</c:v>
                </c:pt>
                <c:pt idx="21828">
                  <c:v>2.5615279674529998</c:v>
                </c:pt>
                <c:pt idx="21829">
                  <c:v>2.5616099834439998</c:v>
                </c:pt>
                <c:pt idx="21830">
                  <c:v>2.5617260932920001</c:v>
                </c:pt>
                <c:pt idx="21831">
                  <c:v>2.561802387238</c:v>
                </c:pt>
                <c:pt idx="21832">
                  <c:v>2.5619127750400001</c:v>
                </c:pt>
                <c:pt idx="21833">
                  <c:v>2.5620472431180001</c:v>
                </c:pt>
                <c:pt idx="21834">
                  <c:v>2.5622148513790002</c:v>
                </c:pt>
                <c:pt idx="21835">
                  <c:v>2.5623281002040001</c:v>
                </c:pt>
                <c:pt idx="21836">
                  <c:v>2.5624525547029999</c:v>
                </c:pt>
                <c:pt idx="21837">
                  <c:v>2.5625422000890001</c:v>
                </c:pt>
                <c:pt idx="21838">
                  <c:v>2.5627176761629999</c:v>
                </c:pt>
                <c:pt idx="21839">
                  <c:v>2.5630640983580002</c:v>
                </c:pt>
                <c:pt idx="21840">
                  <c:v>2.5632677078250001</c:v>
                </c:pt>
                <c:pt idx="21841">
                  <c:v>2.563492059708</c:v>
                </c:pt>
                <c:pt idx="21842">
                  <c:v>2.5636260509489999</c:v>
                </c:pt>
                <c:pt idx="21843">
                  <c:v>2.5639111995700001</c:v>
                </c:pt>
                <c:pt idx="21844">
                  <c:v>2.5641856193539998</c:v>
                </c:pt>
                <c:pt idx="21845">
                  <c:v>2.5642888545989999</c:v>
                </c:pt>
                <c:pt idx="21846">
                  <c:v>2.5644340515140001</c:v>
                </c:pt>
                <c:pt idx="21847">
                  <c:v>2.5646579265590002</c:v>
                </c:pt>
                <c:pt idx="21848">
                  <c:v>2.5649385452270002</c:v>
                </c:pt>
                <c:pt idx="21849">
                  <c:v>2.5651340484620002</c:v>
                </c:pt>
                <c:pt idx="21850">
                  <c:v>2.5652418136600001</c:v>
                </c:pt>
                <c:pt idx="21851">
                  <c:v>2.5654137134549999</c:v>
                </c:pt>
                <c:pt idx="21852">
                  <c:v>2.5656454563139999</c:v>
                </c:pt>
                <c:pt idx="21853">
                  <c:v>2.5657773017880001</c:v>
                </c:pt>
                <c:pt idx="21854">
                  <c:v>2.5659496784210001</c:v>
                </c:pt>
                <c:pt idx="21855">
                  <c:v>2.5660967826840002</c:v>
                </c:pt>
                <c:pt idx="21856">
                  <c:v>2.5662450790409999</c:v>
                </c:pt>
                <c:pt idx="21857">
                  <c:v>2.566359519958</c:v>
                </c:pt>
                <c:pt idx="21858">
                  <c:v>2.566502094269</c:v>
                </c:pt>
                <c:pt idx="21859">
                  <c:v>2.5667850971220001</c:v>
                </c:pt>
                <c:pt idx="21860">
                  <c:v>2.5670578479769999</c:v>
                </c:pt>
                <c:pt idx="21861">
                  <c:v>2.5671086311339999</c:v>
                </c:pt>
                <c:pt idx="21862">
                  <c:v>2.5671865940090002</c:v>
                </c:pt>
                <c:pt idx="21863">
                  <c:v>2.5672316551210002</c:v>
                </c:pt>
                <c:pt idx="21864">
                  <c:v>2.5672988891599999</c:v>
                </c:pt>
                <c:pt idx="21865">
                  <c:v>2.5673465728760001</c:v>
                </c:pt>
                <c:pt idx="21866">
                  <c:v>2.5674040317540001</c:v>
                </c:pt>
                <c:pt idx="21867">
                  <c:v>2.5674695968629999</c:v>
                </c:pt>
                <c:pt idx="21868">
                  <c:v>2.5675497055049998</c:v>
                </c:pt>
                <c:pt idx="21869">
                  <c:v>2.5676279067990002</c:v>
                </c:pt>
                <c:pt idx="21870">
                  <c:v>2.5678839683530001</c:v>
                </c:pt>
                <c:pt idx="21871">
                  <c:v>2.5679559707639998</c:v>
                </c:pt>
                <c:pt idx="21872">
                  <c:v>2.5680322647090001</c:v>
                </c:pt>
                <c:pt idx="21873">
                  <c:v>2.5683753490450001</c:v>
                </c:pt>
                <c:pt idx="21874">
                  <c:v>2.56858253479</c:v>
                </c:pt>
                <c:pt idx="21875">
                  <c:v>2.5688898563390001</c:v>
                </c:pt>
                <c:pt idx="21876">
                  <c:v>2.5689599514010002</c:v>
                </c:pt>
                <c:pt idx="21877">
                  <c:v>2.56929063797</c:v>
                </c:pt>
                <c:pt idx="21878">
                  <c:v>2.5694046020510002</c:v>
                </c:pt>
                <c:pt idx="21879">
                  <c:v>2.5694854259489999</c:v>
                </c:pt>
                <c:pt idx="21880">
                  <c:v>2.5696072578429998</c:v>
                </c:pt>
                <c:pt idx="21881">
                  <c:v>2.5697185993190002</c:v>
                </c:pt>
                <c:pt idx="21882">
                  <c:v>2.569932699203</c:v>
                </c:pt>
                <c:pt idx="21883">
                  <c:v>2.5701665878300002</c:v>
                </c:pt>
                <c:pt idx="21884">
                  <c:v>2.5703067779539999</c:v>
                </c:pt>
                <c:pt idx="21885">
                  <c:v>2.5704410076139999</c:v>
                </c:pt>
                <c:pt idx="21886">
                  <c:v>2.5705747604370002</c:v>
                </c:pt>
                <c:pt idx="21887">
                  <c:v>2.5707197189330002</c:v>
                </c:pt>
                <c:pt idx="21888">
                  <c:v>2.570872306824</c:v>
                </c:pt>
                <c:pt idx="21889">
                  <c:v>2.5709793567660002</c:v>
                </c:pt>
                <c:pt idx="21890">
                  <c:v>2.5710961818700002</c:v>
                </c:pt>
                <c:pt idx="21891">
                  <c:v>2.5711989402770001</c:v>
                </c:pt>
                <c:pt idx="21892">
                  <c:v>2.5713074207309998</c:v>
                </c:pt>
                <c:pt idx="21893">
                  <c:v>2.5714254379270001</c:v>
                </c:pt>
                <c:pt idx="21894">
                  <c:v>2.5715484619139999</c:v>
                </c:pt>
                <c:pt idx="21895">
                  <c:v>2.571681499481</c:v>
                </c:pt>
                <c:pt idx="21896">
                  <c:v>2.571806907654</c:v>
                </c:pt>
                <c:pt idx="21897">
                  <c:v>2.5719556808470001</c:v>
                </c:pt>
                <c:pt idx="21898">
                  <c:v>2.5722596645359999</c:v>
                </c:pt>
                <c:pt idx="21899">
                  <c:v>2.5723285675050001</c:v>
                </c:pt>
                <c:pt idx="21900">
                  <c:v>2.572403669357</c:v>
                </c:pt>
                <c:pt idx="21901">
                  <c:v>2.5725095272059999</c:v>
                </c:pt>
                <c:pt idx="21902">
                  <c:v>2.5725860595699999</c:v>
                </c:pt>
                <c:pt idx="21903">
                  <c:v>2.5726957321169999</c:v>
                </c:pt>
                <c:pt idx="21904">
                  <c:v>2.572769403458</c:v>
                </c:pt>
                <c:pt idx="21905">
                  <c:v>2.5729007720950001</c:v>
                </c:pt>
                <c:pt idx="21906">
                  <c:v>2.5729691982270002</c:v>
                </c:pt>
                <c:pt idx="21907">
                  <c:v>2.5730464458469999</c:v>
                </c:pt>
                <c:pt idx="21908">
                  <c:v>2.573116540909</c:v>
                </c:pt>
                <c:pt idx="21909">
                  <c:v>2.573189973831</c:v>
                </c:pt>
                <c:pt idx="21910">
                  <c:v>2.5732364654539999</c:v>
                </c:pt>
                <c:pt idx="21911">
                  <c:v>2.5732860565190001</c:v>
                </c:pt>
                <c:pt idx="21912">
                  <c:v>2.573336601257</c:v>
                </c:pt>
                <c:pt idx="21913">
                  <c:v>2.5734109878539999</c:v>
                </c:pt>
                <c:pt idx="21914">
                  <c:v>2.5734622478490001</c:v>
                </c:pt>
                <c:pt idx="21915">
                  <c:v>2.573533296585</c:v>
                </c:pt>
                <c:pt idx="21916">
                  <c:v>2.5736112594599998</c:v>
                </c:pt>
                <c:pt idx="21917">
                  <c:v>2.573669433594</c:v>
                </c:pt>
                <c:pt idx="21918">
                  <c:v>2.573782682419</c:v>
                </c:pt>
                <c:pt idx="21919">
                  <c:v>2.573971271515</c:v>
                </c:pt>
                <c:pt idx="21920">
                  <c:v>2.574098348618</c:v>
                </c:pt>
                <c:pt idx="21921">
                  <c:v>2.5744299888610001</c:v>
                </c:pt>
                <c:pt idx="21922">
                  <c:v>2.5745542049410002</c:v>
                </c:pt>
                <c:pt idx="21923">
                  <c:v>2.5746483802800002</c:v>
                </c:pt>
                <c:pt idx="21924">
                  <c:v>2.5747411251069998</c:v>
                </c:pt>
                <c:pt idx="21925">
                  <c:v>2.5748193264010002</c:v>
                </c:pt>
                <c:pt idx="21926">
                  <c:v>2.5749411582950001</c:v>
                </c:pt>
                <c:pt idx="21927">
                  <c:v>2.575024366379</c:v>
                </c:pt>
                <c:pt idx="21928">
                  <c:v>2.5751249790189998</c:v>
                </c:pt>
                <c:pt idx="21929">
                  <c:v>2.5752401351929999</c:v>
                </c:pt>
                <c:pt idx="21930">
                  <c:v>2.575355768204</c:v>
                </c:pt>
                <c:pt idx="21931">
                  <c:v>2.5754618644709999</c:v>
                </c:pt>
                <c:pt idx="21932">
                  <c:v>2.5755712985989998</c:v>
                </c:pt>
                <c:pt idx="21933">
                  <c:v>2.5756528377530001</c:v>
                </c:pt>
                <c:pt idx="21934">
                  <c:v>2.5757284164429999</c:v>
                </c:pt>
                <c:pt idx="21935">
                  <c:v>2.5758478641510001</c:v>
                </c:pt>
                <c:pt idx="21936">
                  <c:v>2.5759232044220002</c:v>
                </c:pt>
                <c:pt idx="21937">
                  <c:v>2.5760040283199999</c:v>
                </c:pt>
                <c:pt idx="21938">
                  <c:v>2.5761215686800001</c:v>
                </c:pt>
                <c:pt idx="21939">
                  <c:v>2.576266288757</c:v>
                </c:pt>
                <c:pt idx="21940">
                  <c:v>2.5764811038970001</c:v>
                </c:pt>
                <c:pt idx="21941">
                  <c:v>2.5767731666559999</c:v>
                </c:pt>
                <c:pt idx="21942">
                  <c:v>2.5771026611329999</c:v>
                </c:pt>
                <c:pt idx="21943">
                  <c:v>2.5772902965550002</c:v>
                </c:pt>
                <c:pt idx="21944">
                  <c:v>2.5774669647219999</c:v>
                </c:pt>
                <c:pt idx="21945">
                  <c:v>2.5777556896210001</c:v>
                </c:pt>
                <c:pt idx="21946">
                  <c:v>2.5778887271880002</c:v>
                </c:pt>
                <c:pt idx="21947">
                  <c:v>2.5780718326569998</c:v>
                </c:pt>
                <c:pt idx="21948">
                  <c:v>2.5782458782200002</c:v>
                </c:pt>
                <c:pt idx="21949">
                  <c:v>2.5783388614649998</c:v>
                </c:pt>
                <c:pt idx="21950">
                  <c:v>2.5783851146700001</c:v>
                </c:pt>
                <c:pt idx="21951">
                  <c:v>2.5784273147580001</c:v>
                </c:pt>
                <c:pt idx="21952">
                  <c:v>2.5785293579099999</c:v>
                </c:pt>
                <c:pt idx="21953">
                  <c:v>2.5788040161130001</c:v>
                </c:pt>
                <c:pt idx="21954">
                  <c:v>2.5789234638209999</c:v>
                </c:pt>
                <c:pt idx="21955">
                  <c:v>2.5790100097659998</c:v>
                </c:pt>
                <c:pt idx="21956">
                  <c:v>2.5791425704959998</c:v>
                </c:pt>
                <c:pt idx="21957">
                  <c:v>2.579492330551</c:v>
                </c:pt>
                <c:pt idx="21958">
                  <c:v>2.5796411037450002</c:v>
                </c:pt>
                <c:pt idx="21959">
                  <c:v>2.5797429084779999</c:v>
                </c:pt>
                <c:pt idx="21960">
                  <c:v>2.5798351764679999</c:v>
                </c:pt>
                <c:pt idx="21961">
                  <c:v>2.5798823833469999</c:v>
                </c:pt>
                <c:pt idx="21962">
                  <c:v>2.5799818038939999</c:v>
                </c:pt>
                <c:pt idx="21963">
                  <c:v>2.5800745487209999</c:v>
                </c:pt>
                <c:pt idx="21964">
                  <c:v>2.5801720619199999</c:v>
                </c:pt>
                <c:pt idx="21965">
                  <c:v>2.5802676677699998</c:v>
                </c:pt>
                <c:pt idx="21966">
                  <c:v>2.5803585052489999</c:v>
                </c:pt>
                <c:pt idx="21967">
                  <c:v>2.5804030895230001</c:v>
                </c:pt>
                <c:pt idx="21968">
                  <c:v>2.580496788025</c:v>
                </c:pt>
                <c:pt idx="21969">
                  <c:v>2.5805869102479999</c:v>
                </c:pt>
                <c:pt idx="21970">
                  <c:v>2.5806305408479999</c:v>
                </c:pt>
                <c:pt idx="21971">
                  <c:v>2.5807254314420001</c:v>
                </c:pt>
                <c:pt idx="21972">
                  <c:v>2.5808234214780001</c:v>
                </c:pt>
                <c:pt idx="21973">
                  <c:v>2.580873250961</c:v>
                </c:pt>
                <c:pt idx="21974">
                  <c:v>2.5809233188629999</c:v>
                </c:pt>
                <c:pt idx="21975">
                  <c:v>2.5810174942019999</c:v>
                </c:pt>
                <c:pt idx="21976">
                  <c:v>2.581114053726</c:v>
                </c:pt>
                <c:pt idx="21977">
                  <c:v>2.5812103748320001</c:v>
                </c:pt>
                <c:pt idx="21978">
                  <c:v>2.5813016891479998</c:v>
                </c:pt>
                <c:pt idx="21979">
                  <c:v>2.581610918045</c:v>
                </c:pt>
                <c:pt idx="21980">
                  <c:v>2.5817117691039999</c:v>
                </c:pt>
                <c:pt idx="21981">
                  <c:v>2.5817844867709998</c:v>
                </c:pt>
                <c:pt idx="21982">
                  <c:v>2.5819191932679999</c:v>
                </c:pt>
                <c:pt idx="21983">
                  <c:v>2.5821855068209998</c:v>
                </c:pt>
                <c:pt idx="21984">
                  <c:v>2.5822768211359999</c:v>
                </c:pt>
                <c:pt idx="21985">
                  <c:v>2.5823466777799999</c:v>
                </c:pt>
                <c:pt idx="21986">
                  <c:v>2.582392215729</c:v>
                </c:pt>
                <c:pt idx="21987">
                  <c:v>2.582462072372</c:v>
                </c:pt>
                <c:pt idx="21988">
                  <c:v>2.5825419425959999</c:v>
                </c:pt>
                <c:pt idx="21989">
                  <c:v>2.5826191902160001</c:v>
                </c:pt>
                <c:pt idx="21990">
                  <c:v>2.5827233791349999</c:v>
                </c:pt>
                <c:pt idx="21991">
                  <c:v>2.582801818848</c:v>
                </c:pt>
                <c:pt idx="21992">
                  <c:v>2.5829422473910002</c:v>
                </c:pt>
                <c:pt idx="21993">
                  <c:v>2.5833184719090001</c:v>
                </c:pt>
                <c:pt idx="21994">
                  <c:v>2.5835433006290001</c:v>
                </c:pt>
                <c:pt idx="21995">
                  <c:v>2.5837259292599999</c:v>
                </c:pt>
                <c:pt idx="21996">
                  <c:v>2.5838611125950002</c:v>
                </c:pt>
                <c:pt idx="21997">
                  <c:v>2.5841698646550002</c:v>
                </c:pt>
                <c:pt idx="21998">
                  <c:v>2.5843589305879999</c:v>
                </c:pt>
                <c:pt idx="21999">
                  <c:v>2.5846614837650002</c:v>
                </c:pt>
                <c:pt idx="22000">
                  <c:v>2.5849807262420001</c:v>
                </c:pt>
                <c:pt idx="22001">
                  <c:v>2.5852732658390001</c:v>
                </c:pt>
                <c:pt idx="22002">
                  <c:v>2.5854551792140001</c:v>
                </c:pt>
                <c:pt idx="22003">
                  <c:v>2.5855393409729999</c:v>
                </c:pt>
                <c:pt idx="22004">
                  <c:v>2.5857081413270002</c:v>
                </c:pt>
                <c:pt idx="22005">
                  <c:v>2.5858495235440002</c:v>
                </c:pt>
                <c:pt idx="22006">
                  <c:v>2.5861811637879999</c:v>
                </c:pt>
                <c:pt idx="22007">
                  <c:v>2.5864403247830001</c:v>
                </c:pt>
                <c:pt idx="22008">
                  <c:v>2.5865621566770001</c:v>
                </c:pt>
                <c:pt idx="22009">
                  <c:v>2.5866451263429999</c:v>
                </c:pt>
                <c:pt idx="22010">
                  <c:v>2.5867402553560002</c:v>
                </c:pt>
                <c:pt idx="22011">
                  <c:v>2.586875915527</c:v>
                </c:pt>
                <c:pt idx="22012">
                  <c:v>2.5869615077970001</c:v>
                </c:pt>
                <c:pt idx="22013">
                  <c:v>2.5870888233180001</c:v>
                </c:pt>
                <c:pt idx="22014">
                  <c:v>2.587281942368</c:v>
                </c:pt>
                <c:pt idx="22015">
                  <c:v>2.5874714851379998</c:v>
                </c:pt>
                <c:pt idx="22016">
                  <c:v>2.587587118149</c:v>
                </c:pt>
                <c:pt idx="22017">
                  <c:v>2.5877051353449998</c:v>
                </c:pt>
                <c:pt idx="22018">
                  <c:v>2.587782382965</c:v>
                </c:pt>
                <c:pt idx="22019">
                  <c:v>2.5878949165340002</c:v>
                </c:pt>
                <c:pt idx="22020">
                  <c:v>2.5880086421969999</c:v>
                </c:pt>
                <c:pt idx="22021">
                  <c:v>2.588307142258</c:v>
                </c:pt>
                <c:pt idx="22022">
                  <c:v>2.5883853435519999</c:v>
                </c:pt>
                <c:pt idx="22023">
                  <c:v>2.5884881019589998</c:v>
                </c:pt>
                <c:pt idx="22024">
                  <c:v>2.5885686874389999</c:v>
                </c:pt>
                <c:pt idx="22025">
                  <c:v>2.5886652469640001</c:v>
                </c:pt>
                <c:pt idx="22026">
                  <c:v>2.5887596607210002</c:v>
                </c:pt>
                <c:pt idx="22027">
                  <c:v>2.588900327682</c:v>
                </c:pt>
                <c:pt idx="22028">
                  <c:v>2.5890424251559998</c:v>
                </c:pt>
                <c:pt idx="22029">
                  <c:v>2.5892915725710002</c:v>
                </c:pt>
                <c:pt idx="22030">
                  <c:v>2.589611768723</c:v>
                </c:pt>
                <c:pt idx="22031">
                  <c:v>2.5899174213410001</c:v>
                </c:pt>
                <c:pt idx="22032">
                  <c:v>2.590127944946</c:v>
                </c:pt>
                <c:pt idx="22033">
                  <c:v>2.5905563831329999</c:v>
                </c:pt>
                <c:pt idx="22034">
                  <c:v>2.5906674861910002</c:v>
                </c:pt>
                <c:pt idx="22035">
                  <c:v>2.5907800197599999</c:v>
                </c:pt>
                <c:pt idx="22036">
                  <c:v>2.5909368991849999</c:v>
                </c:pt>
                <c:pt idx="22037">
                  <c:v>2.5910882949829999</c:v>
                </c:pt>
                <c:pt idx="22038">
                  <c:v>2.591209173203</c:v>
                </c:pt>
                <c:pt idx="22039">
                  <c:v>2.591526508331</c:v>
                </c:pt>
                <c:pt idx="22040">
                  <c:v>2.5916740894319998</c:v>
                </c:pt>
                <c:pt idx="22041">
                  <c:v>2.5919756889340002</c:v>
                </c:pt>
                <c:pt idx="22042">
                  <c:v>2.592302322388</c:v>
                </c:pt>
                <c:pt idx="22043">
                  <c:v>2.592427968979</c:v>
                </c:pt>
                <c:pt idx="22044">
                  <c:v>2.5925090312960002</c:v>
                </c:pt>
                <c:pt idx="22045">
                  <c:v>2.5926325321200001</c:v>
                </c:pt>
                <c:pt idx="22046">
                  <c:v>2.5928606987</c:v>
                </c:pt>
                <c:pt idx="22047">
                  <c:v>2.5932593345639998</c:v>
                </c:pt>
                <c:pt idx="22048">
                  <c:v>2.5935473442079999</c:v>
                </c:pt>
                <c:pt idx="22049">
                  <c:v>2.5938806533809999</c:v>
                </c:pt>
                <c:pt idx="22050">
                  <c:v>2.5939664840700001</c:v>
                </c:pt>
                <c:pt idx="22051">
                  <c:v>2.5940589904790001</c:v>
                </c:pt>
                <c:pt idx="22052">
                  <c:v>2.5941011905670002</c:v>
                </c:pt>
                <c:pt idx="22053">
                  <c:v>2.5941872596739999</c:v>
                </c:pt>
                <c:pt idx="22054">
                  <c:v>2.5942637920379998</c:v>
                </c:pt>
                <c:pt idx="22055">
                  <c:v>2.594384670258</c:v>
                </c:pt>
                <c:pt idx="22056">
                  <c:v>2.5946073532099998</c:v>
                </c:pt>
                <c:pt idx="22057">
                  <c:v>2.5946869850160001</c:v>
                </c:pt>
                <c:pt idx="22058">
                  <c:v>2.5947742462160002</c:v>
                </c:pt>
                <c:pt idx="22059">
                  <c:v>2.5948774814609998</c:v>
                </c:pt>
                <c:pt idx="22060">
                  <c:v>2.5949745178220001</c:v>
                </c:pt>
                <c:pt idx="22061">
                  <c:v>2.595068454742</c:v>
                </c:pt>
                <c:pt idx="22062">
                  <c:v>2.5951979160310001</c:v>
                </c:pt>
                <c:pt idx="22063">
                  <c:v>2.5952990055080001</c:v>
                </c:pt>
                <c:pt idx="22064">
                  <c:v>2.5954070091250001</c:v>
                </c:pt>
                <c:pt idx="22065">
                  <c:v>2.5954818725590001</c:v>
                </c:pt>
                <c:pt idx="22066">
                  <c:v>2.595555067062</c:v>
                </c:pt>
                <c:pt idx="22067">
                  <c:v>2.5956256389619998</c:v>
                </c:pt>
                <c:pt idx="22068">
                  <c:v>2.5957303047179998</c:v>
                </c:pt>
                <c:pt idx="22069">
                  <c:v>2.596003055573</c:v>
                </c:pt>
                <c:pt idx="22070">
                  <c:v>2.5960700511930002</c:v>
                </c:pt>
                <c:pt idx="22071">
                  <c:v>2.5961329936980002</c:v>
                </c:pt>
                <c:pt idx="22072">
                  <c:v>2.5961992740630002</c:v>
                </c:pt>
                <c:pt idx="22073">
                  <c:v>2.5962982177730001</c:v>
                </c:pt>
                <c:pt idx="22074">
                  <c:v>2.5965771675110001</c:v>
                </c:pt>
                <c:pt idx="22075">
                  <c:v>2.5966880321499999</c:v>
                </c:pt>
                <c:pt idx="22076">
                  <c:v>2.5967590808869998</c:v>
                </c:pt>
                <c:pt idx="22077">
                  <c:v>2.5968089103700001</c:v>
                </c:pt>
                <c:pt idx="22078">
                  <c:v>2.596852302551</c:v>
                </c:pt>
                <c:pt idx="22079">
                  <c:v>2.5968966484070002</c:v>
                </c:pt>
                <c:pt idx="22080">
                  <c:v>2.5969426631929999</c:v>
                </c:pt>
                <c:pt idx="22081">
                  <c:v>2.5970189571379998</c:v>
                </c:pt>
                <c:pt idx="22082">
                  <c:v>2.5973260402679998</c:v>
                </c:pt>
                <c:pt idx="22083">
                  <c:v>2.597461223602</c:v>
                </c:pt>
                <c:pt idx="22084">
                  <c:v>2.5977869033809999</c:v>
                </c:pt>
                <c:pt idx="22085">
                  <c:v>2.59801030159</c:v>
                </c:pt>
                <c:pt idx="22086">
                  <c:v>2.598163843155</c:v>
                </c:pt>
                <c:pt idx="22087">
                  <c:v>2.5982658863069998</c:v>
                </c:pt>
                <c:pt idx="22088">
                  <c:v>2.5983619689939998</c:v>
                </c:pt>
                <c:pt idx="22089">
                  <c:v>2.5984511375429999</c:v>
                </c:pt>
                <c:pt idx="22090">
                  <c:v>2.598538637161</c:v>
                </c:pt>
                <c:pt idx="22091">
                  <c:v>2.5986208915710001</c:v>
                </c:pt>
                <c:pt idx="22092">
                  <c:v>2.5987055301669999</c:v>
                </c:pt>
                <c:pt idx="22093">
                  <c:v>2.5987887382510002</c:v>
                </c:pt>
                <c:pt idx="22094">
                  <c:v>2.59890127182</c:v>
                </c:pt>
                <c:pt idx="22095">
                  <c:v>2.5990130901340001</c:v>
                </c:pt>
                <c:pt idx="22096">
                  <c:v>2.5991547107700002</c:v>
                </c:pt>
                <c:pt idx="22097">
                  <c:v>2.5992357730869999</c:v>
                </c:pt>
                <c:pt idx="22098">
                  <c:v>2.5993192195889998</c:v>
                </c:pt>
                <c:pt idx="22099">
                  <c:v>2.599403381348</c:v>
                </c:pt>
                <c:pt idx="22100">
                  <c:v>2.5994894504550001</c:v>
                </c:pt>
                <c:pt idx="22101">
                  <c:v>2.5995790958399998</c:v>
                </c:pt>
                <c:pt idx="22102">
                  <c:v>2.599932193756</c:v>
                </c:pt>
                <c:pt idx="22103">
                  <c:v>2.600078344345</c:v>
                </c:pt>
                <c:pt idx="22104">
                  <c:v>2.600176334381</c:v>
                </c:pt>
                <c:pt idx="22105">
                  <c:v>2.6002740859990001</c:v>
                </c:pt>
                <c:pt idx="22106">
                  <c:v>2.6003429889679999</c:v>
                </c:pt>
                <c:pt idx="22107">
                  <c:v>2.6004085540770001</c:v>
                </c:pt>
                <c:pt idx="22108">
                  <c:v>2.600525140762</c:v>
                </c:pt>
                <c:pt idx="22109">
                  <c:v>2.6006891727450001</c:v>
                </c:pt>
                <c:pt idx="22110">
                  <c:v>2.6007945537569999</c:v>
                </c:pt>
                <c:pt idx="22111">
                  <c:v>2.6008601188660001</c:v>
                </c:pt>
                <c:pt idx="22112">
                  <c:v>2.6009407043460002</c:v>
                </c:pt>
                <c:pt idx="22113">
                  <c:v>2.6010475158689998</c:v>
                </c:pt>
                <c:pt idx="22114">
                  <c:v>2.6011269092560001</c:v>
                </c:pt>
                <c:pt idx="22115">
                  <c:v>2.6012034416200001</c:v>
                </c:pt>
                <c:pt idx="22116">
                  <c:v>2.6012830734249999</c:v>
                </c:pt>
                <c:pt idx="22117">
                  <c:v>2.6015925407410001</c:v>
                </c:pt>
                <c:pt idx="22118">
                  <c:v>2.6017811298370002</c:v>
                </c:pt>
                <c:pt idx="22119">
                  <c:v>2.60191655159</c:v>
                </c:pt>
                <c:pt idx="22120">
                  <c:v>2.6020345687869999</c:v>
                </c:pt>
                <c:pt idx="22121">
                  <c:v>2.6021566390989999</c:v>
                </c:pt>
                <c:pt idx="22122">
                  <c:v>2.6022734642029999</c:v>
                </c:pt>
                <c:pt idx="22123">
                  <c:v>2.6023309230799998</c:v>
                </c:pt>
                <c:pt idx="22124">
                  <c:v>2.6024417877200001</c:v>
                </c:pt>
                <c:pt idx="22125">
                  <c:v>2.6025309562680001</c:v>
                </c:pt>
                <c:pt idx="22126">
                  <c:v>2.602674722672</c:v>
                </c:pt>
                <c:pt idx="22127">
                  <c:v>2.6028029918670001</c:v>
                </c:pt>
                <c:pt idx="22128">
                  <c:v>2.6028974056240002</c:v>
                </c:pt>
                <c:pt idx="22129">
                  <c:v>2.6029882431029998</c:v>
                </c:pt>
                <c:pt idx="22130">
                  <c:v>2.603039503098</c:v>
                </c:pt>
                <c:pt idx="22131">
                  <c:v>2.6030907630920002</c:v>
                </c:pt>
                <c:pt idx="22132">
                  <c:v>2.6031432151790002</c:v>
                </c:pt>
                <c:pt idx="22133">
                  <c:v>2.603194952011</c:v>
                </c:pt>
                <c:pt idx="22134">
                  <c:v>2.603245258331</c:v>
                </c:pt>
                <c:pt idx="22135">
                  <c:v>2.6032960414890001</c:v>
                </c:pt>
                <c:pt idx="22136">
                  <c:v>2.6033437252040001</c:v>
                </c:pt>
                <c:pt idx="22137">
                  <c:v>2.6033864021299999</c:v>
                </c:pt>
                <c:pt idx="22138">
                  <c:v>2.6034812927250002</c:v>
                </c:pt>
                <c:pt idx="22139">
                  <c:v>2.6035604476929999</c:v>
                </c:pt>
                <c:pt idx="22140">
                  <c:v>2.6037240028380002</c:v>
                </c:pt>
                <c:pt idx="22141">
                  <c:v>2.6040170192719998</c:v>
                </c:pt>
                <c:pt idx="22142">
                  <c:v>2.6042940616610002</c:v>
                </c:pt>
                <c:pt idx="22143">
                  <c:v>2.6045849323270001</c:v>
                </c:pt>
                <c:pt idx="22144">
                  <c:v>2.604860305786</c:v>
                </c:pt>
                <c:pt idx="22145">
                  <c:v>2.6049592494959999</c:v>
                </c:pt>
                <c:pt idx="22146">
                  <c:v>2.6050517559049999</c:v>
                </c:pt>
                <c:pt idx="22147">
                  <c:v>2.6051595211029999</c:v>
                </c:pt>
                <c:pt idx="22148">
                  <c:v>2.6055696010589999</c:v>
                </c:pt>
                <c:pt idx="22149">
                  <c:v>2.605773687363</c:v>
                </c:pt>
                <c:pt idx="22150">
                  <c:v>2.6058888435359999</c:v>
                </c:pt>
                <c:pt idx="22151">
                  <c:v>2.6060311794280002</c:v>
                </c:pt>
                <c:pt idx="22152">
                  <c:v>2.6063220500950002</c:v>
                </c:pt>
                <c:pt idx="22153">
                  <c:v>2.606610774994</c:v>
                </c:pt>
                <c:pt idx="22154">
                  <c:v>2.6066801547999998</c:v>
                </c:pt>
                <c:pt idx="22155">
                  <c:v>2.6067428588869999</c:v>
                </c:pt>
                <c:pt idx="22156">
                  <c:v>2.6068055629729998</c:v>
                </c:pt>
                <c:pt idx="22157">
                  <c:v>2.6068756580349999</c:v>
                </c:pt>
                <c:pt idx="22158">
                  <c:v>2.6069409847260001</c:v>
                </c:pt>
                <c:pt idx="22159">
                  <c:v>2.6070055961610001</c:v>
                </c:pt>
                <c:pt idx="22160">
                  <c:v>2.6070513725279998</c:v>
                </c:pt>
                <c:pt idx="22161">
                  <c:v>2.6071155071260002</c:v>
                </c:pt>
                <c:pt idx="22162">
                  <c:v>2.6071839332579998</c:v>
                </c:pt>
                <c:pt idx="22163">
                  <c:v>2.607251167297</c:v>
                </c:pt>
                <c:pt idx="22164">
                  <c:v>2.6073577404020001</c:v>
                </c:pt>
                <c:pt idx="22165">
                  <c:v>2.6075165271760001</c:v>
                </c:pt>
                <c:pt idx="22166">
                  <c:v>2.6076579093930001</c:v>
                </c:pt>
                <c:pt idx="22167">
                  <c:v>2.6078829765320002</c:v>
                </c:pt>
                <c:pt idx="22168">
                  <c:v>2.6082191467290001</c:v>
                </c:pt>
                <c:pt idx="22169">
                  <c:v>2.6084582805630001</c:v>
                </c:pt>
                <c:pt idx="22170">
                  <c:v>2.6085646152500002</c:v>
                </c:pt>
                <c:pt idx="22171">
                  <c:v>2.6086726188660001</c:v>
                </c:pt>
                <c:pt idx="22172">
                  <c:v>2.6087274551389998</c:v>
                </c:pt>
                <c:pt idx="22173">
                  <c:v>2.608778476715</c:v>
                </c:pt>
                <c:pt idx="22174">
                  <c:v>2.6088354587549998</c:v>
                </c:pt>
                <c:pt idx="22175">
                  <c:v>2.6088886260990001</c:v>
                </c:pt>
                <c:pt idx="22176">
                  <c:v>2.608944416046</c:v>
                </c:pt>
                <c:pt idx="22177">
                  <c:v>2.6090440750120001</c:v>
                </c:pt>
                <c:pt idx="22178">
                  <c:v>2.6091346740720001</c:v>
                </c:pt>
                <c:pt idx="22179">
                  <c:v>2.609223365784</c:v>
                </c:pt>
                <c:pt idx="22180">
                  <c:v>2.609415054321</c:v>
                </c:pt>
                <c:pt idx="22181">
                  <c:v>2.6095306873320001</c:v>
                </c:pt>
                <c:pt idx="22182">
                  <c:v>2.6096072196960001</c:v>
                </c:pt>
                <c:pt idx="22183">
                  <c:v>2.6096882820129998</c:v>
                </c:pt>
                <c:pt idx="22184">
                  <c:v>2.609769105911</c:v>
                </c:pt>
                <c:pt idx="22185">
                  <c:v>2.6098797321320002</c:v>
                </c:pt>
                <c:pt idx="22186">
                  <c:v>2.6101949214940001</c:v>
                </c:pt>
                <c:pt idx="22187">
                  <c:v>2.6104080677030002</c:v>
                </c:pt>
                <c:pt idx="22188">
                  <c:v>2.6105582714079998</c:v>
                </c:pt>
                <c:pt idx="22189">
                  <c:v>2.6108791828159998</c:v>
                </c:pt>
                <c:pt idx="22190">
                  <c:v>2.611169576645</c:v>
                </c:pt>
                <c:pt idx="22191">
                  <c:v>2.6112887859340002</c:v>
                </c:pt>
                <c:pt idx="22192">
                  <c:v>2.611383914948</c:v>
                </c:pt>
                <c:pt idx="22193">
                  <c:v>2.611523151398</c:v>
                </c:pt>
                <c:pt idx="22194">
                  <c:v>2.6117506027220001</c:v>
                </c:pt>
                <c:pt idx="22195">
                  <c:v>2.6118297576899998</c:v>
                </c:pt>
                <c:pt idx="22196">
                  <c:v>2.61190366745</c:v>
                </c:pt>
                <c:pt idx="22197">
                  <c:v>2.6120409965519999</c:v>
                </c:pt>
                <c:pt idx="22198">
                  <c:v>2.612154960632</c:v>
                </c:pt>
                <c:pt idx="22199">
                  <c:v>2.6125094890590002</c:v>
                </c:pt>
                <c:pt idx="22200">
                  <c:v>2.6126694679260001</c:v>
                </c:pt>
                <c:pt idx="22201">
                  <c:v>2.6127629280089999</c:v>
                </c:pt>
                <c:pt idx="22202">
                  <c:v>2.6128501892089999</c:v>
                </c:pt>
                <c:pt idx="22203">
                  <c:v>2.6129817962650002</c:v>
                </c:pt>
                <c:pt idx="22204">
                  <c:v>2.6131236553189998</c:v>
                </c:pt>
                <c:pt idx="22205">
                  <c:v>2.6132209300990001</c:v>
                </c:pt>
                <c:pt idx="22206">
                  <c:v>2.6133365631099998</c:v>
                </c:pt>
                <c:pt idx="22207">
                  <c:v>2.6134281158450001</c:v>
                </c:pt>
                <c:pt idx="22208">
                  <c:v>2.613645553589</c:v>
                </c:pt>
                <c:pt idx="22209">
                  <c:v>2.613896608353</c:v>
                </c:pt>
                <c:pt idx="22210">
                  <c:v>2.6141839027399998</c:v>
                </c:pt>
                <c:pt idx="22211">
                  <c:v>2.6142849922179998</c:v>
                </c:pt>
                <c:pt idx="22212">
                  <c:v>2.6143977642060001</c:v>
                </c:pt>
                <c:pt idx="22213">
                  <c:v>2.6144649982449999</c:v>
                </c:pt>
                <c:pt idx="22214">
                  <c:v>2.6145339012150002</c:v>
                </c:pt>
                <c:pt idx="22215">
                  <c:v>2.6146006584169998</c:v>
                </c:pt>
                <c:pt idx="22216">
                  <c:v>2.61466050148</c:v>
                </c:pt>
                <c:pt idx="22217">
                  <c:v>2.614717960358</c:v>
                </c:pt>
                <c:pt idx="22218">
                  <c:v>2.6148252487180002</c:v>
                </c:pt>
                <c:pt idx="22219">
                  <c:v>2.6149268150329998</c:v>
                </c:pt>
                <c:pt idx="22220">
                  <c:v>2.6151719093320001</c:v>
                </c:pt>
                <c:pt idx="22221">
                  <c:v>2.6153864860530001</c:v>
                </c:pt>
                <c:pt idx="22222">
                  <c:v>2.615504741669</c:v>
                </c:pt>
                <c:pt idx="22223">
                  <c:v>2.6158525943759998</c:v>
                </c:pt>
                <c:pt idx="22224">
                  <c:v>2.6161983013149999</c:v>
                </c:pt>
                <c:pt idx="22225">
                  <c:v>2.616551160812</c:v>
                </c:pt>
                <c:pt idx="22226">
                  <c:v>2.6168763637539998</c:v>
                </c:pt>
                <c:pt idx="22227">
                  <c:v>2.6169915199279998</c:v>
                </c:pt>
                <c:pt idx="22228">
                  <c:v>2.6170761585240001</c:v>
                </c:pt>
                <c:pt idx="22229">
                  <c:v>2.6172072887420001</c:v>
                </c:pt>
                <c:pt idx="22230">
                  <c:v>2.617581367493</c:v>
                </c:pt>
                <c:pt idx="22231">
                  <c:v>2.6176800727840002</c:v>
                </c:pt>
                <c:pt idx="22232">
                  <c:v>2.6178236007689999</c:v>
                </c:pt>
                <c:pt idx="22233">
                  <c:v>2.6179125308989999</c:v>
                </c:pt>
                <c:pt idx="22234">
                  <c:v>2.6180963516240001</c:v>
                </c:pt>
                <c:pt idx="22235">
                  <c:v>2.618458747864</c:v>
                </c:pt>
                <c:pt idx="22236">
                  <c:v>2.61878323555</c:v>
                </c:pt>
                <c:pt idx="22237">
                  <c:v>2.619084835052</c:v>
                </c:pt>
                <c:pt idx="22238">
                  <c:v>2.6192250251770002</c:v>
                </c:pt>
                <c:pt idx="22239">
                  <c:v>2.6193661689760002</c:v>
                </c:pt>
                <c:pt idx="22240">
                  <c:v>2.6196982860569999</c:v>
                </c:pt>
                <c:pt idx="22241">
                  <c:v>2.6199975013730001</c:v>
                </c:pt>
                <c:pt idx="22242">
                  <c:v>2.6203377246859998</c:v>
                </c:pt>
                <c:pt idx="22243">
                  <c:v>2.6205224990840001</c:v>
                </c:pt>
                <c:pt idx="22244">
                  <c:v>2.6206440925600001</c:v>
                </c:pt>
                <c:pt idx="22245">
                  <c:v>2.6208057403559999</c:v>
                </c:pt>
                <c:pt idx="22246">
                  <c:v>2.6211767196659999</c:v>
                </c:pt>
                <c:pt idx="22247">
                  <c:v>2.621562719345</c:v>
                </c:pt>
                <c:pt idx="22248">
                  <c:v>2.621709108353</c:v>
                </c:pt>
                <c:pt idx="22249">
                  <c:v>2.6218252182009998</c:v>
                </c:pt>
                <c:pt idx="22250">
                  <c:v>2.6219632625579998</c:v>
                </c:pt>
                <c:pt idx="22251">
                  <c:v>2.6220512390140001</c:v>
                </c:pt>
                <c:pt idx="22252">
                  <c:v>2.6221671104430002</c:v>
                </c:pt>
                <c:pt idx="22253">
                  <c:v>2.6222543716429998</c:v>
                </c:pt>
                <c:pt idx="22254">
                  <c:v>2.622406721115</c:v>
                </c:pt>
                <c:pt idx="22255">
                  <c:v>2.622684240341</c:v>
                </c:pt>
                <c:pt idx="22256">
                  <c:v>2.6230096817019999</c:v>
                </c:pt>
                <c:pt idx="22257">
                  <c:v>2.623167276382</c:v>
                </c:pt>
                <c:pt idx="22258">
                  <c:v>2.6232552528380002</c:v>
                </c:pt>
                <c:pt idx="22259">
                  <c:v>2.6233446598049999</c:v>
                </c:pt>
                <c:pt idx="22260">
                  <c:v>2.6234328746800002</c:v>
                </c:pt>
                <c:pt idx="22261">
                  <c:v>2.6235184669490001</c:v>
                </c:pt>
                <c:pt idx="22262">
                  <c:v>2.6236917972559999</c:v>
                </c:pt>
                <c:pt idx="22263">
                  <c:v>2.6238338947300002</c:v>
                </c:pt>
                <c:pt idx="22264">
                  <c:v>2.6239848136899999</c:v>
                </c:pt>
                <c:pt idx="22265">
                  <c:v>2.6241292953489999</c:v>
                </c:pt>
                <c:pt idx="22266">
                  <c:v>2.6242609024050001</c:v>
                </c:pt>
                <c:pt idx="22267">
                  <c:v>2.6243865489960001</c:v>
                </c:pt>
                <c:pt idx="22268">
                  <c:v>2.6245102882390001</c:v>
                </c:pt>
                <c:pt idx="22269">
                  <c:v>2.6245939731600001</c:v>
                </c:pt>
                <c:pt idx="22270">
                  <c:v>2.624679088593</c:v>
                </c:pt>
                <c:pt idx="22271">
                  <c:v>2.624761104584</c:v>
                </c:pt>
                <c:pt idx="22272">
                  <c:v>2.6248822212220002</c:v>
                </c:pt>
                <c:pt idx="22273">
                  <c:v>2.6250405311580001</c:v>
                </c:pt>
                <c:pt idx="22274">
                  <c:v>2.6251571178440001</c:v>
                </c:pt>
                <c:pt idx="22275">
                  <c:v>2.625273704529</c:v>
                </c:pt>
                <c:pt idx="22276">
                  <c:v>2.6255705356600001</c:v>
                </c:pt>
                <c:pt idx="22277">
                  <c:v>2.6258661746979999</c:v>
                </c:pt>
                <c:pt idx="22278">
                  <c:v>2.625988960266</c:v>
                </c:pt>
                <c:pt idx="22279">
                  <c:v>2.6260888576510002</c:v>
                </c:pt>
                <c:pt idx="22280">
                  <c:v>2.6261506080629999</c:v>
                </c:pt>
                <c:pt idx="22281">
                  <c:v>2.6262166500089998</c:v>
                </c:pt>
                <c:pt idx="22282">
                  <c:v>2.626281738281</c:v>
                </c:pt>
                <c:pt idx="22283">
                  <c:v>2.6263506412509998</c:v>
                </c:pt>
                <c:pt idx="22284">
                  <c:v>2.6264171600339998</c:v>
                </c:pt>
                <c:pt idx="22285">
                  <c:v>2.6264829635620002</c:v>
                </c:pt>
                <c:pt idx="22286">
                  <c:v>2.626548528671</c:v>
                </c:pt>
                <c:pt idx="22287">
                  <c:v>2.6266138553620002</c:v>
                </c:pt>
                <c:pt idx="22288">
                  <c:v>2.626679182053</c:v>
                </c:pt>
                <c:pt idx="22289">
                  <c:v>2.6267349719999999</c:v>
                </c:pt>
                <c:pt idx="22290">
                  <c:v>2.6268315315250002</c:v>
                </c:pt>
                <c:pt idx="22291">
                  <c:v>2.6269128322599999</c:v>
                </c:pt>
                <c:pt idx="22292">
                  <c:v>2.627024650574</c:v>
                </c:pt>
                <c:pt idx="22293">
                  <c:v>2.627342224121</c:v>
                </c:pt>
                <c:pt idx="22294">
                  <c:v>2.6275990009310002</c:v>
                </c:pt>
                <c:pt idx="22295">
                  <c:v>2.627694368362</c:v>
                </c:pt>
                <c:pt idx="22296">
                  <c:v>2.62775182724</c:v>
                </c:pt>
                <c:pt idx="22297">
                  <c:v>2.6278223991390002</c:v>
                </c:pt>
                <c:pt idx="22298">
                  <c:v>2.6278831958770001</c:v>
                </c:pt>
                <c:pt idx="22299">
                  <c:v>2.627950668335</c:v>
                </c:pt>
                <c:pt idx="22300">
                  <c:v>2.6279940605159999</c:v>
                </c:pt>
                <c:pt idx="22301">
                  <c:v>2.6280572414400001</c:v>
                </c:pt>
                <c:pt idx="22302">
                  <c:v>2.6281061172490001</c:v>
                </c:pt>
                <c:pt idx="22303">
                  <c:v>2.6281435489649998</c:v>
                </c:pt>
                <c:pt idx="22304">
                  <c:v>2.628208875656</c:v>
                </c:pt>
                <c:pt idx="22305">
                  <c:v>2.6282703876500002</c:v>
                </c:pt>
                <c:pt idx="22306">
                  <c:v>2.6283590793610001</c:v>
                </c:pt>
                <c:pt idx="22307">
                  <c:v>2.6284241676329998</c:v>
                </c:pt>
                <c:pt idx="22308">
                  <c:v>2.6284716129299999</c:v>
                </c:pt>
                <c:pt idx="22309">
                  <c:v>2.6285147666930002</c:v>
                </c:pt>
                <c:pt idx="22310">
                  <c:v>2.6285879611969998</c:v>
                </c:pt>
                <c:pt idx="22311">
                  <c:v>2.6288802623750001</c:v>
                </c:pt>
                <c:pt idx="22312">
                  <c:v>2.6290848255160002</c:v>
                </c:pt>
                <c:pt idx="22313">
                  <c:v>2.6292243003850002</c:v>
                </c:pt>
                <c:pt idx="22314">
                  <c:v>2.629375219345</c:v>
                </c:pt>
                <c:pt idx="22315">
                  <c:v>2.62952876091</c:v>
                </c:pt>
                <c:pt idx="22316">
                  <c:v>2.6296343803409998</c:v>
                </c:pt>
                <c:pt idx="22317">
                  <c:v>2.6297268867489998</c:v>
                </c:pt>
                <c:pt idx="22318">
                  <c:v>2.629826784134</c:v>
                </c:pt>
                <c:pt idx="22319">
                  <c:v>2.6298749446869998</c:v>
                </c:pt>
                <c:pt idx="22320">
                  <c:v>2.62992811203</c:v>
                </c:pt>
                <c:pt idx="22321">
                  <c:v>2.6299791336060001</c:v>
                </c:pt>
                <c:pt idx="22322">
                  <c:v>2.6300349235530001</c:v>
                </c:pt>
                <c:pt idx="22323">
                  <c:v>2.630140781403</c:v>
                </c:pt>
                <c:pt idx="22324">
                  <c:v>2.6302409172060002</c:v>
                </c:pt>
                <c:pt idx="22325">
                  <c:v>2.6302831172940002</c:v>
                </c:pt>
                <c:pt idx="22326">
                  <c:v>2.63036775589</c:v>
                </c:pt>
                <c:pt idx="22327">
                  <c:v>2.6304500103000001</c:v>
                </c:pt>
                <c:pt idx="22328">
                  <c:v>2.6305515766140002</c:v>
                </c:pt>
                <c:pt idx="22329">
                  <c:v>2.6306772232059998</c:v>
                </c:pt>
                <c:pt idx="22330">
                  <c:v>2.6308181285860002</c:v>
                </c:pt>
                <c:pt idx="22331">
                  <c:v>2.6310100555420002</c:v>
                </c:pt>
                <c:pt idx="22332">
                  <c:v>2.6312227249150002</c:v>
                </c:pt>
                <c:pt idx="22333">
                  <c:v>2.6315009593959999</c:v>
                </c:pt>
                <c:pt idx="22334">
                  <c:v>2.6317420005800001</c:v>
                </c:pt>
                <c:pt idx="22335">
                  <c:v>2.631830453873</c:v>
                </c:pt>
                <c:pt idx="22336">
                  <c:v>2.6319046020510002</c:v>
                </c:pt>
                <c:pt idx="22337">
                  <c:v>2.631958007813</c:v>
                </c:pt>
                <c:pt idx="22338">
                  <c:v>2.632033348083</c:v>
                </c:pt>
                <c:pt idx="22339">
                  <c:v>2.6320807933810002</c:v>
                </c:pt>
                <c:pt idx="22340">
                  <c:v>2.6321315765379998</c:v>
                </c:pt>
                <c:pt idx="22341">
                  <c:v>2.6322340965270001</c:v>
                </c:pt>
                <c:pt idx="22342">
                  <c:v>2.6324660778050002</c:v>
                </c:pt>
                <c:pt idx="22343">
                  <c:v>2.6328089237209999</c:v>
                </c:pt>
                <c:pt idx="22344">
                  <c:v>2.6329855918880001</c:v>
                </c:pt>
                <c:pt idx="22345">
                  <c:v>2.6331984996800002</c:v>
                </c:pt>
                <c:pt idx="22346">
                  <c:v>2.6333134174350001</c:v>
                </c:pt>
                <c:pt idx="22347">
                  <c:v>2.6334373950960002</c:v>
                </c:pt>
                <c:pt idx="22348">
                  <c:v>2.6335594654080001</c:v>
                </c:pt>
                <c:pt idx="22349">
                  <c:v>2.6336731910709998</c:v>
                </c:pt>
                <c:pt idx="22350">
                  <c:v>2.6337876319890001</c:v>
                </c:pt>
                <c:pt idx="22351">
                  <c:v>2.6340756416320001</c:v>
                </c:pt>
                <c:pt idx="22352">
                  <c:v>2.6341834068300001</c:v>
                </c:pt>
                <c:pt idx="22353">
                  <c:v>2.6343355178830001</c:v>
                </c:pt>
                <c:pt idx="22354">
                  <c:v>2.6344084739690001</c:v>
                </c:pt>
                <c:pt idx="22355">
                  <c:v>2.6344823837279998</c:v>
                </c:pt>
                <c:pt idx="22356">
                  <c:v>2.6345531940460001</c:v>
                </c:pt>
                <c:pt idx="22357">
                  <c:v>2.6346545219420001</c:v>
                </c:pt>
                <c:pt idx="22358">
                  <c:v>2.634971618652</c:v>
                </c:pt>
                <c:pt idx="22359">
                  <c:v>2.6350507736209998</c:v>
                </c:pt>
                <c:pt idx="22360">
                  <c:v>2.6351296901699999</c:v>
                </c:pt>
                <c:pt idx="22361">
                  <c:v>2.6352105140690001</c:v>
                </c:pt>
                <c:pt idx="22362">
                  <c:v>2.6353075504299999</c:v>
                </c:pt>
                <c:pt idx="22363">
                  <c:v>2.6353790760039999</c:v>
                </c:pt>
                <c:pt idx="22364">
                  <c:v>2.6354479789730001</c:v>
                </c:pt>
                <c:pt idx="22365">
                  <c:v>2.635569572449</c:v>
                </c:pt>
                <c:pt idx="22366">
                  <c:v>2.6356680393219998</c:v>
                </c:pt>
                <c:pt idx="22367">
                  <c:v>2.635770320892</c:v>
                </c:pt>
                <c:pt idx="22368">
                  <c:v>2.6358718872070002</c:v>
                </c:pt>
                <c:pt idx="22369">
                  <c:v>2.6359646320340002</c:v>
                </c:pt>
                <c:pt idx="22370">
                  <c:v>2.6360552310940002</c:v>
                </c:pt>
                <c:pt idx="22371">
                  <c:v>2.6361405849459998</c:v>
                </c:pt>
                <c:pt idx="22372">
                  <c:v>2.6362891197199998</c:v>
                </c:pt>
                <c:pt idx="22373">
                  <c:v>2.6366112232210002</c:v>
                </c:pt>
                <c:pt idx="22374">
                  <c:v>2.6368639469150001</c:v>
                </c:pt>
                <c:pt idx="22375">
                  <c:v>2.637006521225</c:v>
                </c:pt>
                <c:pt idx="22376">
                  <c:v>2.6371378898620002</c:v>
                </c:pt>
                <c:pt idx="22377">
                  <c:v>2.6374251842500001</c:v>
                </c:pt>
                <c:pt idx="22378">
                  <c:v>2.6377382278439998</c:v>
                </c:pt>
                <c:pt idx="22379">
                  <c:v>2.6379354000089998</c:v>
                </c:pt>
                <c:pt idx="22380">
                  <c:v>2.6382629871369998</c:v>
                </c:pt>
                <c:pt idx="22381">
                  <c:v>2.63840675354</c:v>
                </c:pt>
                <c:pt idx="22382">
                  <c:v>2.6385476589199999</c:v>
                </c:pt>
                <c:pt idx="22383">
                  <c:v>2.6386644840239999</c:v>
                </c:pt>
                <c:pt idx="22384">
                  <c:v>2.638776540756</c:v>
                </c:pt>
                <c:pt idx="22385">
                  <c:v>2.6388885974880001</c:v>
                </c:pt>
                <c:pt idx="22386">
                  <c:v>2.638992547989</c:v>
                </c:pt>
                <c:pt idx="22387">
                  <c:v>2.639086723328</c:v>
                </c:pt>
                <c:pt idx="22388">
                  <c:v>2.639165401459</c:v>
                </c:pt>
                <c:pt idx="22389">
                  <c:v>2.6392831802369998</c:v>
                </c:pt>
                <c:pt idx="22390">
                  <c:v>2.6395354270940001</c:v>
                </c:pt>
                <c:pt idx="22391">
                  <c:v>2.6397697925569998</c:v>
                </c:pt>
                <c:pt idx="22392">
                  <c:v>2.6399400234220001</c:v>
                </c:pt>
                <c:pt idx="22393">
                  <c:v>2.640080690384</c:v>
                </c:pt>
                <c:pt idx="22394">
                  <c:v>2.6402423381809998</c:v>
                </c:pt>
                <c:pt idx="22395">
                  <c:v>2.6405103206630001</c:v>
                </c:pt>
                <c:pt idx="22396">
                  <c:v>2.6406276226040002</c:v>
                </c:pt>
                <c:pt idx="22397">
                  <c:v>2.6407160758970001</c:v>
                </c:pt>
                <c:pt idx="22398">
                  <c:v>2.6408390998839999</c:v>
                </c:pt>
                <c:pt idx="22399">
                  <c:v>2.6410770416260001</c:v>
                </c:pt>
                <c:pt idx="22400">
                  <c:v>2.64120554924</c:v>
                </c:pt>
                <c:pt idx="22401">
                  <c:v>2.6413102149959999</c:v>
                </c:pt>
                <c:pt idx="22402">
                  <c:v>2.6414055824279998</c:v>
                </c:pt>
                <c:pt idx="22403">
                  <c:v>2.6414833068850001</c:v>
                </c:pt>
                <c:pt idx="22404">
                  <c:v>2.6415560245509999</c:v>
                </c:pt>
                <c:pt idx="22405">
                  <c:v>2.64164686203</c:v>
                </c:pt>
                <c:pt idx="22406">
                  <c:v>2.6419715881350001</c:v>
                </c:pt>
                <c:pt idx="22407">
                  <c:v>2.642250299454</c:v>
                </c:pt>
                <c:pt idx="22408">
                  <c:v>2.6425280570980001</c:v>
                </c:pt>
                <c:pt idx="22409">
                  <c:v>2.6426301002499999</c:v>
                </c:pt>
                <c:pt idx="22410">
                  <c:v>2.6427304744720002</c:v>
                </c:pt>
                <c:pt idx="22411">
                  <c:v>2.643045425415</c:v>
                </c:pt>
                <c:pt idx="22412">
                  <c:v>2.6431541442870001</c:v>
                </c:pt>
                <c:pt idx="22413">
                  <c:v>2.643275499344</c:v>
                </c:pt>
                <c:pt idx="22414">
                  <c:v>2.6433806419370001</c:v>
                </c:pt>
                <c:pt idx="22415">
                  <c:v>2.6437094211579999</c:v>
                </c:pt>
                <c:pt idx="22416">
                  <c:v>2.6438274383540001</c:v>
                </c:pt>
                <c:pt idx="22417">
                  <c:v>2.643915891647</c:v>
                </c:pt>
                <c:pt idx="22418">
                  <c:v>2.6439599990840001</c:v>
                </c:pt>
                <c:pt idx="22419">
                  <c:v>2.6440103054050001</c:v>
                </c:pt>
                <c:pt idx="22420">
                  <c:v>2.6440594196320002</c:v>
                </c:pt>
                <c:pt idx="22421">
                  <c:v>2.6441159248349999</c:v>
                </c:pt>
                <c:pt idx="22422">
                  <c:v>2.6441757678990001</c:v>
                </c:pt>
                <c:pt idx="22423">
                  <c:v>2.6442415714259999</c:v>
                </c:pt>
                <c:pt idx="22424">
                  <c:v>2.6443061828609999</c:v>
                </c:pt>
                <c:pt idx="22425">
                  <c:v>2.6443746089940001</c:v>
                </c:pt>
                <c:pt idx="22426">
                  <c:v>2.6444430351260002</c:v>
                </c:pt>
                <c:pt idx="22427">
                  <c:v>2.6445100307459999</c:v>
                </c:pt>
                <c:pt idx="22428">
                  <c:v>2.6445760726929999</c:v>
                </c:pt>
                <c:pt idx="22429">
                  <c:v>2.6446447372440001</c:v>
                </c:pt>
                <c:pt idx="22430">
                  <c:v>2.6447129249570001</c:v>
                </c:pt>
                <c:pt idx="22431">
                  <c:v>2.6447780132290002</c:v>
                </c:pt>
                <c:pt idx="22432">
                  <c:v>2.6448376178739998</c:v>
                </c:pt>
                <c:pt idx="22433">
                  <c:v>2.6448962688450002</c:v>
                </c:pt>
                <c:pt idx="22434">
                  <c:v>2.6449592113490001</c:v>
                </c:pt>
                <c:pt idx="22435">
                  <c:v>2.6450183391570001</c:v>
                </c:pt>
                <c:pt idx="22436">
                  <c:v>2.6450712680819999</c:v>
                </c:pt>
                <c:pt idx="22437">
                  <c:v>2.6451230049130001</c:v>
                </c:pt>
                <c:pt idx="22438">
                  <c:v>2.6451797485349999</c:v>
                </c:pt>
                <c:pt idx="22439">
                  <c:v>2.645228624344</c:v>
                </c:pt>
                <c:pt idx="22440">
                  <c:v>2.6452748775480002</c:v>
                </c:pt>
                <c:pt idx="22441">
                  <c:v>2.6453204154969998</c:v>
                </c:pt>
                <c:pt idx="22442">
                  <c:v>2.6453661918639999</c:v>
                </c:pt>
                <c:pt idx="22443">
                  <c:v>2.6454477310179998</c:v>
                </c:pt>
                <c:pt idx="22444">
                  <c:v>2.6455256938930001</c:v>
                </c:pt>
                <c:pt idx="22445">
                  <c:v>2.6456327438349998</c:v>
                </c:pt>
                <c:pt idx="22446">
                  <c:v>2.6457593441010001</c:v>
                </c:pt>
                <c:pt idx="22447">
                  <c:v>2.645898342133</c:v>
                </c:pt>
                <c:pt idx="22448">
                  <c:v>2.6461470127109998</c:v>
                </c:pt>
                <c:pt idx="22449">
                  <c:v>2.6462182998660002</c:v>
                </c:pt>
                <c:pt idx="22450">
                  <c:v>2.646301031113</c:v>
                </c:pt>
                <c:pt idx="22451">
                  <c:v>2.6463735103610002</c:v>
                </c:pt>
                <c:pt idx="22452">
                  <c:v>2.6464400291439998</c:v>
                </c:pt>
                <c:pt idx="22453">
                  <c:v>2.6465027332309998</c:v>
                </c:pt>
                <c:pt idx="22454">
                  <c:v>2.6465585231780002</c:v>
                </c:pt>
                <c:pt idx="22455">
                  <c:v>2.6466188430790001</c:v>
                </c:pt>
                <c:pt idx="22456">
                  <c:v>2.6466574668880001</c:v>
                </c:pt>
                <c:pt idx="22457">
                  <c:v>2.6466939449310001</c:v>
                </c:pt>
                <c:pt idx="22458">
                  <c:v>2.6467626094819998</c:v>
                </c:pt>
                <c:pt idx="22459">
                  <c:v>2.6468305587769998</c:v>
                </c:pt>
                <c:pt idx="22460">
                  <c:v>2.6468973159789999</c:v>
                </c:pt>
                <c:pt idx="22461">
                  <c:v>2.646965742111</c:v>
                </c:pt>
                <c:pt idx="22462">
                  <c:v>2.647040605545</c:v>
                </c:pt>
                <c:pt idx="22463">
                  <c:v>2.6471464633939998</c:v>
                </c:pt>
                <c:pt idx="22464">
                  <c:v>2.6474657058719999</c:v>
                </c:pt>
                <c:pt idx="22465">
                  <c:v>2.6476774215700001</c:v>
                </c:pt>
                <c:pt idx="22466">
                  <c:v>2.6478023529049999</c:v>
                </c:pt>
                <c:pt idx="22467">
                  <c:v>2.647914409637</c:v>
                </c:pt>
                <c:pt idx="22468">
                  <c:v>2.64803814888</c:v>
                </c:pt>
                <c:pt idx="22469">
                  <c:v>2.6481678485870002</c:v>
                </c:pt>
                <c:pt idx="22470">
                  <c:v>2.6483488082890001</c:v>
                </c:pt>
                <c:pt idx="22471">
                  <c:v>2.6484930515289999</c:v>
                </c:pt>
                <c:pt idx="22472">
                  <c:v>2.6486549377439998</c:v>
                </c:pt>
                <c:pt idx="22473">
                  <c:v>2.6488044261930002</c:v>
                </c:pt>
                <c:pt idx="22474">
                  <c:v>2.649119377136</c:v>
                </c:pt>
                <c:pt idx="22475">
                  <c:v>2.6493952274320001</c:v>
                </c:pt>
                <c:pt idx="22476">
                  <c:v>2.649625062943</c:v>
                </c:pt>
                <c:pt idx="22477">
                  <c:v>2.649984121323</c:v>
                </c:pt>
                <c:pt idx="22478">
                  <c:v>2.650118589401</c:v>
                </c:pt>
                <c:pt idx="22479">
                  <c:v>2.6502172946929998</c:v>
                </c:pt>
                <c:pt idx="22480">
                  <c:v>2.6503129005430002</c:v>
                </c:pt>
                <c:pt idx="22481">
                  <c:v>2.6503982543950002</c:v>
                </c:pt>
                <c:pt idx="22482">
                  <c:v>2.6505165100100001</c:v>
                </c:pt>
                <c:pt idx="22483">
                  <c:v>2.650807380676</c:v>
                </c:pt>
                <c:pt idx="22484">
                  <c:v>2.65110039711</c:v>
                </c:pt>
                <c:pt idx="22485">
                  <c:v>2.6513526439669999</c:v>
                </c:pt>
                <c:pt idx="22486">
                  <c:v>2.651531219482</c:v>
                </c:pt>
                <c:pt idx="22487">
                  <c:v>2.6517014503479999</c:v>
                </c:pt>
                <c:pt idx="22488">
                  <c:v>2.6518094539639998</c:v>
                </c:pt>
                <c:pt idx="22489">
                  <c:v>2.65185880661</c:v>
                </c:pt>
                <c:pt idx="22490">
                  <c:v>2.6519186496730001</c:v>
                </c:pt>
                <c:pt idx="22491">
                  <c:v>2.652014017105</c:v>
                </c:pt>
                <c:pt idx="22492">
                  <c:v>2.6522660255430002</c:v>
                </c:pt>
                <c:pt idx="22493">
                  <c:v>2.6526291370389998</c:v>
                </c:pt>
                <c:pt idx="22494">
                  <c:v>2.6530094146729999</c:v>
                </c:pt>
                <c:pt idx="22495">
                  <c:v>2.653341293335</c:v>
                </c:pt>
                <c:pt idx="22496">
                  <c:v>2.6535131931299998</c:v>
                </c:pt>
                <c:pt idx="22497">
                  <c:v>2.6538064479829999</c:v>
                </c:pt>
                <c:pt idx="22498">
                  <c:v>2.6541404724120001</c:v>
                </c:pt>
                <c:pt idx="22499">
                  <c:v>2.654357910156</c:v>
                </c:pt>
                <c:pt idx="22500">
                  <c:v>2.6547179222109998</c:v>
                </c:pt>
                <c:pt idx="22501">
                  <c:v>2.6548027992250001</c:v>
                </c:pt>
                <c:pt idx="22502">
                  <c:v>2.6550059318539998</c:v>
                </c:pt>
                <c:pt idx="22503">
                  <c:v>2.6553075313569998</c:v>
                </c:pt>
                <c:pt idx="22504">
                  <c:v>2.6554918289180001</c:v>
                </c:pt>
                <c:pt idx="22505">
                  <c:v>2.655793190002</c:v>
                </c:pt>
                <c:pt idx="22506">
                  <c:v>2.65611577034</c:v>
                </c:pt>
                <c:pt idx="22507">
                  <c:v>2.6564490795140001</c:v>
                </c:pt>
                <c:pt idx="22508">
                  <c:v>2.656750679016</c:v>
                </c:pt>
                <c:pt idx="22509">
                  <c:v>2.656834125519</c:v>
                </c:pt>
                <c:pt idx="22510">
                  <c:v>2.6569406986240001</c:v>
                </c:pt>
                <c:pt idx="22511">
                  <c:v>2.6570792198180002</c:v>
                </c:pt>
                <c:pt idx="22512">
                  <c:v>2.6571946144099998</c:v>
                </c:pt>
                <c:pt idx="22513">
                  <c:v>2.6573345661159999</c:v>
                </c:pt>
                <c:pt idx="22514">
                  <c:v>2.6574888229370002</c:v>
                </c:pt>
                <c:pt idx="22515">
                  <c:v>2.6577053070069998</c:v>
                </c:pt>
                <c:pt idx="22516">
                  <c:v>2.6577994823459998</c:v>
                </c:pt>
                <c:pt idx="22517">
                  <c:v>2.6579089164730001</c:v>
                </c:pt>
                <c:pt idx="22518">
                  <c:v>2.6580142974849998</c:v>
                </c:pt>
                <c:pt idx="22519">
                  <c:v>2.6581132411959998</c:v>
                </c:pt>
                <c:pt idx="22520">
                  <c:v>2.6582126617430002</c:v>
                </c:pt>
                <c:pt idx="22521">
                  <c:v>2.658305883408</c:v>
                </c:pt>
                <c:pt idx="22522">
                  <c:v>2.6584427356720002</c:v>
                </c:pt>
                <c:pt idx="22523">
                  <c:v>2.6585347652440001</c:v>
                </c:pt>
                <c:pt idx="22524">
                  <c:v>2.658632278442</c:v>
                </c:pt>
                <c:pt idx="22525">
                  <c:v>2.6587696075439999</c:v>
                </c:pt>
                <c:pt idx="22526">
                  <c:v>2.658923149109</c:v>
                </c:pt>
                <c:pt idx="22527">
                  <c:v>2.659111738205</c:v>
                </c:pt>
                <c:pt idx="22528">
                  <c:v>2.659440994263</c:v>
                </c:pt>
                <c:pt idx="22529">
                  <c:v>2.6597216129299999</c:v>
                </c:pt>
                <c:pt idx="22530">
                  <c:v>2.659832000732</c:v>
                </c:pt>
                <c:pt idx="22531">
                  <c:v>2.6599707603449998</c:v>
                </c:pt>
                <c:pt idx="22532">
                  <c:v>2.6600966453549999</c:v>
                </c:pt>
                <c:pt idx="22533">
                  <c:v>2.6601269245150001</c:v>
                </c:pt>
                <c:pt idx="22534">
                  <c:v>2.6601848602290001</c:v>
                </c:pt>
                <c:pt idx="22535">
                  <c:v>2.6602776050569998</c:v>
                </c:pt>
                <c:pt idx="22536">
                  <c:v>2.6603448390960001</c:v>
                </c:pt>
                <c:pt idx="22537">
                  <c:v>2.6604156494139999</c:v>
                </c:pt>
                <c:pt idx="22538">
                  <c:v>2.6605222225189999</c:v>
                </c:pt>
                <c:pt idx="22539">
                  <c:v>2.6608548164369998</c:v>
                </c:pt>
                <c:pt idx="22540">
                  <c:v>2.6611473560330001</c:v>
                </c:pt>
                <c:pt idx="22541">
                  <c:v>2.661254882813</c:v>
                </c:pt>
                <c:pt idx="22542">
                  <c:v>2.6613738536830001</c:v>
                </c:pt>
                <c:pt idx="22543">
                  <c:v>2.661497354507</c:v>
                </c:pt>
                <c:pt idx="22544">
                  <c:v>2.6616075038910001</c:v>
                </c:pt>
                <c:pt idx="22545">
                  <c:v>2.661704540253</c:v>
                </c:pt>
                <c:pt idx="22546">
                  <c:v>2.6618072986599999</c:v>
                </c:pt>
                <c:pt idx="22547">
                  <c:v>2.6619026660920002</c:v>
                </c:pt>
                <c:pt idx="22548">
                  <c:v>2.6619877815250002</c:v>
                </c:pt>
                <c:pt idx="22549">
                  <c:v>2.6621901988980001</c:v>
                </c:pt>
                <c:pt idx="22550">
                  <c:v>2.6625273227689998</c:v>
                </c:pt>
                <c:pt idx="22551">
                  <c:v>2.6627850532530002</c:v>
                </c:pt>
                <c:pt idx="22552">
                  <c:v>2.6629514694209999</c:v>
                </c:pt>
                <c:pt idx="22553">
                  <c:v>2.663092851639</c:v>
                </c:pt>
                <c:pt idx="22554">
                  <c:v>2.6632401943209998</c:v>
                </c:pt>
                <c:pt idx="22555">
                  <c:v>2.663387775421</c:v>
                </c:pt>
                <c:pt idx="22556">
                  <c:v>2.6634778976439999</c:v>
                </c:pt>
                <c:pt idx="22557">
                  <c:v>2.6636013984679998</c:v>
                </c:pt>
                <c:pt idx="22558">
                  <c:v>2.66384100914</c:v>
                </c:pt>
                <c:pt idx="22559">
                  <c:v>2.6639180183410001</c:v>
                </c:pt>
                <c:pt idx="22560">
                  <c:v>2.6639986038210002</c:v>
                </c:pt>
                <c:pt idx="22561">
                  <c:v>2.6641054153439998</c:v>
                </c:pt>
                <c:pt idx="22562">
                  <c:v>2.6642215251920001</c:v>
                </c:pt>
                <c:pt idx="22563">
                  <c:v>2.664334535599</c:v>
                </c:pt>
                <c:pt idx="22564">
                  <c:v>2.664451360703</c:v>
                </c:pt>
                <c:pt idx="22565">
                  <c:v>2.664567947388</c:v>
                </c:pt>
                <c:pt idx="22566">
                  <c:v>2.6646642684940001</c:v>
                </c:pt>
                <c:pt idx="22567">
                  <c:v>2.6647591590880002</c:v>
                </c:pt>
                <c:pt idx="22568">
                  <c:v>2.664850950241</c:v>
                </c:pt>
                <c:pt idx="22569">
                  <c:v>2.6649370193480002</c:v>
                </c:pt>
                <c:pt idx="22570">
                  <c:v>2.6650559902189999</c:v>
                </c:pt>
                <c:pt idx="22571">
                  <c:v>2.6653218269350001</c:v>
                </c:pt>
                <c:pt idx="22572">
                  <c:v>2.6656470298769999</c:v>
                </c:pt>
                <c:pt idx="22573">
                  <c:v>2.6658630371090002</c:v>
                </c:pt>
                <c:pt idx="22574">
                  <c:v>2.665937185287</c:v>
                </c:pt>
                <c:pt idx="22575">
                  <c:v>2.666005134583</c:v>
                </c:pt>
                <c:pt idx="22576">
                  <c:v>2.6660621166229999</c:v>
                </c:pt>
                <c:pt idx="22577">
                  <c:v>2.6661312580110001</c:v>
                </c:pt>
                <c:pt idx="22578">
                  <c:v>2.666188001633</c:v>
                </c:pt>
                <c:pt idx="22579">
                  <c:v>2.6662585735320001</c:v>
                </c:pt>
                <c:pt idx="22580">
                  <c:v>2.666357517242</c:v>
                </c:pt>
                <c:pt idx="22581">
                  <c:v>2.6664857864379998</c:v>
                </c:pt>
                <c:pt idx="22582">
                  <c:v>2.6665933132170001</c:v>
                </c:pt>
                <c:pt idx="22583">
                  <c:v>2.666701078415</c:v>
                </c:pt>
                <c:pt idx="22584">
                  <c:v>2.6668450832369999</c:v>
                </c:pt>
                <c:pt idx="22585">
                  <c:v>2.6671721935270001</c:v>
                </c:pt>
                <c:pt idx="22586">
                  <c:v>2.667448997498</c:v>
                </c:pt>
                <c:pt idx="22587">
                  <c:v>2.66787815094</c:v>
                </c:pt>
                <c:pt idx="22588">
                  <c:v>2.6682188510890001</c:v>
                </c:pt>
                <c:pt idx="22589">
                  <c:v>2.6683337688450002</c:v>
                </c:pt>
                <c:pt idx="22590">
                  <c:v>2.668530464172</c:v>
                </c:pt>
                <c:pt idx="22591">
                  <c:v>2.6687598228449998</c:v>
                </c:pt>
                <c:pt idx="22592">
                  <c:v>2.668844223022</c:v>
                </c:pt>
                <c:pt idx="22593">
                  <c:v>2.6688902378080002</c:v>
                </c:pt>
                <c:pt idx="22594">
                  <c:v>2.6689412593839998</c:v>
                </c:pt>
                <c:pt idx="22595">
                  <c:v>2.6689934730529998</c:v>
                </c:pt>
                <c:pt idx="22596">
                  <c:v>2.669044733047</c:v>
                </c:pt>
                <c:pt idx="22597">
                  <c:v>2.6690990924840001</c:v>
                </c:pt>
                <c:pt idx="22598">
                  <c:v>2.669151067734</c:v>
                </c:pt>
                <c:pt idx="22599">
                  <c:v>2.669206619263</c:v>
                </c:pt>
                <c:pt idx="22600">
                  <c:v>2.6692607402799999</c:v>
                </c:pt>
                <c:pt idx="22601">
                  <c:v>2.6693675518040001</c:v>
                </c:pt>
                <c:pt idx="22602">
                  <c:v>2.6694722175600001</c:v>
                </c:pt>
                <c:pt idx="22603">
                  <c:v>2.66956949234</c:v>
                </c:pt>
                <c:pt idx="22604">
                  <c:v>2.6696696281430001</c:v>
                </c:pt>
                <c:pt idx="22605">
                  <c:v>2.6697704792020001</c:v>
                </c:pt>
                <c:pt idx="22606">
                  <c:v>2.6698672771449998</c:v>
                </c:pt>
                <c:pt idx="22607">
                  <c:v>2.6699562072749998</c:v>
                </c:pt>
                <c:pt idx="22608">
                  <c:v>2.6700451374049998</c:v>
                </c:pt>
                <c:pt idx="22609">
                  <c:v>2.6701300144200002</c:v>
                </c:pt>
                <c:pt idx="22610">
                  <c:v>2.6702384948729998</c:v>
                </c:pt>
                <c:pt idx="22611">
                  <c:v>2.6703794002530001</c:v>
                </c:pt>
                <c:pt idx="22612">
                  <c:v>2.6706640720369998</c:v>
                </c:pt>
                <c:pt idx="22613">
                  <c:v>2.6707336902619998</c:v>
                </c:pt>
                <c:pt idx="22614">
                  <c:v>2.6707878112789998</c:v>
                </c:pt>
                <c:pt idx="22615">
                  <c:v>2.670847654343</c:v>
                </c:pt>
                <c:pt idx="22616">
                  <c:v>2.6708858013149999</c:v>
                </c:pt>
                <c:pt idx="22617">
                  <c:v>2.6709253787990002</c:v>
                </c:pt>
                <c:pt idx="22618">
                  <c:v>2.6709632873540001</c:v>
                </c:pt>
                <c:pt idx="22619">
                  <c:v>2.6710233688349998</c:v>
                </c:pt>
                <c:pt idx="22620">
                  <c:v>2.671088695526</c:v>
                </c:pt>
                <c:pt idx="22621">
                  <c:v>2.6711821556089999</c:v>
                </c:pt>
                <c:pt idx="22622">
                  <c:v>2.6714496612550001</c:v>
                </c:pt>
                <c:pt idx="22623">
                  <c:v>2.6715719699860001</c:v>
                </c:pt>
                <c:pt idx="22624">
                  <c:v>2.6716470718380001</c:v>
                </c:pt>
                <c:pt idx="22625">
                  <c:v>2.6717154979709998</c:v>
                </c:pt>
                <c:pt idx="22626">
                  <c:v>2.6720416545869998</c:v>
                </c:pt>
                <c:pt idx="22627">
                  <c:v>2.6721982955930002</c:v>
                </c:pt>
                <c:pt idx="22628">
                  <c:v>2.6722791194919999</c:v>
                </c:pt>
                <c:pt idx="22629">
                  <c:v>2.6723637580870001</c:v>
                </c:pt>
                <c:pt idx="22630">
                  <c:v>2.6724531650540002</c:v>
                </c:pt>
                <c:pt idx="22631">
                  <c:v>2.6725008487699999</c:v>
                </c:pt>
                <c:pt idx="22632">
                  <c:v>2.6725468635560001</c:v>
                </c:pt>
                <c:pt idx="22633">
                  <c:v>2.672591686249</c:v>
                </c:pt>
                <c:pt idx="22634">
                  <c:v>2.6726384162899999</c:v>
                </c:pt>
                <c:pt idx="22635">
                  <c:v>2.6727273464199999</c:v>
                </c:pt>
                <c:pt idx="22636">
                  <c:v>2.6728084087370001</c:v>
                </c:pt>
                <c:pt idx="22637">
                  <c:v>2.6728875637049998</c:v>
                </c:pt>
                <c:pt idx="22638">
                  <c:v>2.6729986667630001</c:v>
                </c:pt>
                <c:pt idx="22639">
                  <c:v>2.67307472229</c:v>
                </c:pt>
                <c:pt idx="22640">
                  <c:v>2.6731545925139999</c:v>
                </c:pt>
                <c:pt idx="22641">
                  <c:v>2.673233509064</c:v>
                </c:pt>
                <c:pt idx="22642">
                  <c:v>2.6733129024509998</c:v>
                </c:pt>
                <c:pt idx="22643">
                  <c:v>2.6735208034519999</c:v>
                </c:pt>
                <c:pt idx="22644">
                  <c:v>2.6738479137420001</c:v>
                </c:pt>
                <c:pt idx="22645">
                  <c:v>2.673974752426</c:v>
                </c:pt>
                <c:pt idx="22646">
                  <c:v>2.6742644310000001</c:v>
                </c:pt>
                <c:pt idx="22647">
                  <c:v>2.674372434616</c:v>
                </c:pt>
                <c:pt idx="22648">
                  <c:v>2.6745202541349999</c:v>
                </c:pt>
                <c:pt idx="22649">
                  <c:v>2.6748523712160002</c:v>
                </c:pt>
                <c:pt idx="22650">
                  <c:v>2.6749587059020001</c:v>
                </c:pt>
                <c:pt idx="22651">
                  <c:v>2.675036430359</c:v>
                </c:pt>
                <c:pt idx="22652">
                  <c:v>2.6751265525819998</c:v>
                </c:pt>
                <c:pt idx="22653">
                  <c:v>2.6752409935000001</c:v>
                </c:pt>
                <c:pt idx="22654">
                  <c:v>2.6752936840060002</c:v>
                </c:pt>
                <c:pt idx="22655">
                  <c:v>2.6754052639010002</c:v>
                </c:pt>
                <c:pt idx="22656">
                  <c:v>2.6755192279819999</c:v>
                </c:pt>
                <c:pt idx="22657">
                  <c:v>2.6756319999690001</c:v>
                </c:pt>
                <c:pt idx="22658">
                  <c:v>2.6757240295410001</c:v>
                </c:pt>
                <c:pt idx="22659">
                  <c:v>2.6758077144620001</c:v>
                </c:pt>
                <c:pt idx="22660">
                  <c:v>2.6759214401250002</c:v>
                </c:pt>
                <c:pt idx="22661">
                  <c:v>2.6761484146119998</c:v>
                </c:pt>
                <c:pt idx="22662">
                  <c:v>2.6764190196989999</c:v>
                </c:pt>
                <c:pt idx="22663">
                  <c:v>2.6765801906590001</c:v>
                </c:pt>
                <c:pt idx="22664">
                  <c:v>2.6766507625579998</c:v>
                </c:pt>
                <c:pt idx="22665">
                  <c:v>2.6766946315769999</c:v>
                </c:pt>
                <c:pt idx="22666">
                  <c:v>2.676738500595</c:v>
                </c:pt>
                <c:pt idx="22667">
                  <c:v>2.676810264587</c:v>
                </c:pt>
                <c:pt idx="22668">
                  <c:v>2.6768784523010001</c:v>
                </c:pt>
                <c:pt idx="22669">
                  <c:v>2.67693734169</c:v>
                </c:pt>
                <c:pt idx="22670">
                  <c:v>2.6769073009489999</c:v>
                </c:pt>
                <c:pt idx="22671">
                  <c:v>2.6768631935120002</c:v>
                </c:pt>
                <c:pt idx="22672">
                  <c:v>2.676811695099</c:v>
                </c:pt>
                <c:pt idx="22673">
                  <c:v>2.676726579666</c:v>
                </c:pt>
                <c:pt idx="22674">
                  <c:v>2.67671585083</c:v>
                </c:pt>
                <c:pt idx="22675">
                  <c:v>2.6767206192019999</c:v>
                </c:pt>
                <c:pt idx="22676">
                  <c:v>2.676743745804</c:v>
                </c:pt>
                <c:pt idx="22677">
                  <c:v>2.676770210266</c:v>
                </c:pt>
                <c:pt idx="22678">
                  <c:v>2.6768023967739998</c:v>
                </c:pt>
                <c:pt idx="22679">
                  <c:v>2.6768372058869998</c:v>
                </c:pt>
                <c:pt idx="22680">
                  <c:v>2.676881551743</c:v>
                </c:pt>
                <c:pt idx="22681">
                  <c:v>2.676927089691</c:v>
                </c:pt>
                <c:pt idx="22682">
                  <c:v>2.6769726276400001</c:v>
                </c:pt>
                <c:pt idx="22683">
                  <c:v>2.6770205497739998</c:v>
                </c:pt>
                <c:pt idx="22684">
                  <c:v>2.6773526668550001</c:v>
                </c:pt>
                <c:pt idx="22685">
                  <c:v>2.6774840354920002</c:v>
                </c:pt>
                <c:pt idx="22686">
                  <c:v>2.6775753498079999</c:v>
                </c:pt>
                <c:pt idx="22687">
                  <c:v>2.67777967453</c:v>
                </c:pt>
                <c:pt idx="22688">
                  <c:v>2.6779935359949998</c:v>
                </c:pt>
                <c:pt idx="22689">
                  <c:v>2.6782946586610001</c:v>
                </c:pt>
                <c:pt idx="22690">
                  <c:v>2.6784288883210001</c:v>
                </c:pt>
                <c:pt idx="22691">
                  <c:v>2.6787145137790001</c:v>
                </c:pt>
                <c:pt idx="22692">
                  <c:v>2.679029941559</c:v>
                </c:pt>
                <c:pt idx="22693">
                  <c:v>2.6791741847989998</c:v>
                </c:pt>
                <c:pt idx="22694">
                  <c:v>2.6794962883000002</c:v>
                </c:pt>
                <c:pt idx="22695">
                  <c:v>2.6796278953549999</c:v>
                </c:pt>
                <c:pt idx="22696">
                  <c:v>2.679703235626</c:v>
                </c:pt>
                <c:pt idx="22697">
                  <c:v>2.679781675339</c:v>
                </c:pt>
                <c:pt idx="22698">
                  <c:v>2.6798648834229999</c:v>
                </c:pt>
                <c:pt idx="22699">
                  <c:v>2.6799492836000001</c:v>
                </c:pt>
                <c:pt idx="22700">
                  <c:v>2.680058956146</c:v>
                </c:pt>
                <c:pt idx="22701">
                  <c:v>2.6802201271060002</c:v>
                </c:pt>
                <c:pt idx="22702">
                  <c:v>2.6803119182590001</c:v>
                </c:pt>
                <c:pt idx="22703">
                  <c:v>2.680411338806</c:v>
                </c:pt>
                <c:pt idx="22704">
                  <c:v>2.6805102825159999</c:v>
                </c:pt>
                <c:pt idx="22705">
                  <c:v>2.6805984973910002</c:v>
                </c:pt>
                <c:pt idx="22706">
                  <c:v>2.6806881427759999</c:v>
                </c:pt>
                <c:pt idx="22707">
                  <c:v>2.6809003353119998</c:v>
                </c:pt>
                <c:pt idx="22708">
                  <c:v>2.6811559200290001</c:v>
                </c:pt>
                <c:pt idx="22709">
                  <c:v>2.6812489032750002</c:v>
                </c:pt>
                <c:pt idx="22710">
                  <c:v>2.6813552379610002</c:v>
                </c:pt>
                <c:pt idx="22711">
                  <c:v>2.6814095973969998</c:v>
                </c:pt>
                <c:pt idx="22712">
                  <c:v>2.681516885757</c:v>
                </c:pt>
                <c:pt idx="22713">
                  <c:v>2.6816155910489998</c:v>
                </c:pt>
                <c:pt idx="22714">
                  <c:v>2.6817519664759999</c:v>
                </c:pt>
                <c:pt idx="22715">
                  <c:v>2.6820077896119998</c:v>
                </c:pt>
                <c:pt idx="22716">
                  <c:v>2.6822104454039999</c:v>
                </c:pt>
                <c:pt idx="22717">
                  <c:v>2.6823725700379999</c:v>
                </c:pt>
                <c:pt idx="22718">
                  <c:v>2.6827406883239999</c:v>
                </c:pt>
                <c:pt idx="22719">
                  <c:v>2.6830863952640001</c:v>
                </c:pt>
                <c:pt idx="22720">
                  <c:v>2.683358192444</c:v>
                </c:pt>
                <c:pt idx="22721">
                  <c:v>2.6834671497340001</c:v>
                </c:pt>
                <c:pt idx="22722">
                  <c:v>2.6835157871250002</c:v>
                </c:pt>
                <c:pt idx="22723">
                  <c:v>2.6835663318630001</c:v>
                </c:pt>
                <c:pt idx="22724">
                  <c:v>2.683670520782</c:v>
                </c:pt>
                <c:pt idx="22725">
                  <c:v>2.683979034424</c:v>
                </c:pt>
                <c:pt idx="22726">
                  <c:v>2.684095859528</c:v>
                </c:pt>
                <c:pt idx="22727">
                  <c:v>2.6842105388639999</c:v>
                </c:pt>
                <c:pt idx="22728">
                  <c:v>2.6845443248750001</c:v>
                </c:pt>
                <c:pt idx="22729">
                  <c:v>2.684911966324</c:v>
                </c:pt>
                <c:pt idx="22730">
                  <c:v>2.685027122498</c:v>
                </c:pt>
                <c:pt idx="22731">
                  <c:v>2.685140609741</c:v>
                </c:pt>
                <c:pt idx="22732">
                  <c:v>2.685260772705</c:v>
                </c:pt>
                <c:pt idx="22733">
                  <c:v>2.6853227615359998</c:v>
                </c:pt>
                <c:pt idx="22734">
                  <c:v>2.6853833198550001</c:v>
                </c:pt>
                <c:pt idx="22735">
                  <c:v>2.6854398250579998</c:v>
                </c:pt>
                <c:pt idx="22736">
                  <c:v>2.6855332851410001</c:v>
                </c:pt>
                <c:pt idx="22737">
                  <c:v>2.6856293678280001</c:v>
                </c:pt>
                <c:pt idx="22738">
                  <c:v>2.6857190132139999</c:v>
                </c:pt>
                <c:pt idx="22739">
                  <c:v>2.685803174973</c:v>
                </c:pt>
                <c:pt idx="22740">
                  <c:v>2.6859347820280002</c:v>
                </c:pt>
                <c:pt idx="22741">
                  <c:v>2.6860532760620002</c:v>
                </c:pt>
                <c:pt idx="22742">
                  <c:v>2.6863949298860001</c:v>
                </c:pt>
                <c:pt idx="22743">
                  <c:v>2.686675310135</c:v>
                </c:pt>
                <c:pt idx="22744">
                  <c:v>2.6869831085209999</c:v>
                </c:pt>
                <c:pt idx="22745">
                  <c:v>2.6871209144589998</c:v>
                </c:pt>
                <c:pt idx="22746">
                  <c:v>2.687195062637</c:v>
                </c:pt>
                <c:pt idx="22747">
                  <c:v>2.6872687339780001</c:v>
                </c:pt>
                <c:pt idx="22748">
                  <c:v>2.6873142719269998</c:v>
                </c:pt>
                <c:pt idx="22749">
                  <c:v>2.6873583793639999</c:v>
                </c:pt>
                <c:pt idx="22750">
                  <c:v>2.6874365806579998</c:v>
                </c:pt>
                <c:pt idx="22751">
                  <c:v>2.687484502792</c:v>
                </c:pt>
                <c:pt idx="22752">
                  <c:v>2.6875545978550002</c:v>
                </c:pt>
                <c:pt idx="22753">
                  <c:v>2.6876323223109999</c:v>
                </c:pt>
                <c:pt idx="22754">
                  <c:v>2.6877033710479998</c:v>
                </c:pt>
                <c:pt idx="22755">
                  <c:v>2.6878170967099999</c:v>
                </c:pt>
                <c:pt idx="22756">
                  <c:v>2.687965631485</c:v>
                </c:pt>
                <c:pt idx="22757">
                  <c:v>2.6883342266080001</c:v>
                </c:pt>
                <c:pt idx="22758">
                  <c:v>2.6884856224060001</c:v>
                </c:pt>
                <c:pt idx="22759">
                  <c:v>2.6886513233180001</c:v>
                </c:pt>
                <c:pt idx="22760">
                  <c:v>2.6887686252590002</c:v>
                </c:pt>
                <c:pt idx="22761">
                  <c:v>2.6888301372529999</c:v>
                </c:pt>
                <c:pt idx="22762">
                  <c:v>2.6889383792879999</c:v>
                </c:pt>
                <c:pt idx="22763">
                  <c:v>2.6890373229979998</c:v>
                </c:pt>
                <c:pt idx="22764">
                  <c:v>2.6891293525700002</c:v>
                </c:pt>
                <c:pt idx="22765">
                  <c:v>2.689287662506</c:v>
                </c:pt>
                <c:pt idx="22766">
                  <c:v>2.689437389374</c:v>
                </c:pt>
                <c:pt idx="22767">
                  <c:v>2.6896162033080002</c:v>
                </c:pt>
                <c:pt idx="22768">
                  <c:v>2.6897909641269999</c:v>
                </c:pt>
                <c:pt idx="22769">
                  <c:v>2.6901030540469999</c:v>
                </c:pt>
                <c:pt idx="22770">
                  <c:v>2.69029712677</c:v>
                </c:pt>
                <c:pt idx="22771">
                  <c:v>2.6905717849730002</c:v>
                </c:pt>
                <c:pt idx="22772">
                  <c:v>2.6908349990840001</c:v>
                </c:pt>
                <c:pt idx="22773">
                  <c:v>2.6911199092859999</c:v>
                </c:pt>
                <c:pt idx="22774">
                  <c:v>2.6915132999420002</c:v>
                </c:pt>
                <c:pt idx="22775">
                  <c:v>2.6916928291320001</c:v>
                </c:pt>
                <c:pt idx="22776">
                  <c:v>2.6919722557069998</c:v>
                </c:pt>
                <c:pt idx="22777">
                  <c:v>2.6923019886019999</c:v>
                </c:pt>
                <c:pt idx="22778">
                  <c:v>2.692354917526</c:v>
                </c:pt>
                <c:pt idx="22779">
                  <c:v>2.6923987865450001</c:v>
                </c:pt>
                <c:pt idx="22780">
                  <c:v>2.6924760341640002</c:v>
                </c:pt>
                <c:pt idx="22781">
                  <c:v>2.6925866603849999</c:v>
                </c:pt>
                <c:pt idx="22782">
                  <c:v>2.692878007889</c:v>
                </c:pt>
                <c:pt idx="22783">
                  <c:v>2.6931767463680001</c:v>
                </c:pt>
                <c:pt idx="22784">
                  <c:v>2.6932637691500001</c:v>
                </c:pt>
                <c:pt idx="22785">
                  <c:v>2.6933965682980001</c:v>
                </c:pt>
                <c:pt idx="22786">
                  <c:v>2.6937003135680002</c:v>
                </c:pt>
                <c:pt idx="22787">
                  <c:v>2.6939022541050002</c:v>
                </c:pt>
                <c:pt idx="22788">
                  <c:v>2.694168329239</c:v>
                </c:pt>
                <c:pt idx="22789">
                  <c:v>2.6942772865300002</c:v>
                </c:pt>
                <c:pt idx="22790">
                  <c:v>2.6943914890289999</c:v>
                </c:pt>
                <c:pt idx="22791">
                  <c:v>2.6944956779479998</c:v>
                </c:pt>
                <c:pt idx="22792">
                  <c:v>2.6945967674259999</c:v>
                </c:pt>
                <c:pt idx="22793">
                  <c:v>2.6946461200709999</c:v>
                </c:pt>
                <c:pt idx="22794">
                  <c:v>2.6947391033170001</c:v>
                </c:pt>
                <c:pt idx="22795">
                  <c:v>2.6948273181919999</c:v>
                </c:pt>
                <c:pt idx="22796">
                  <c:v>2.6949467659000002</c:v>
                </c:pt>
                <c:pt idx="22797">
                  <c:v>2.6951324939729999</c:v>
                </c:pt>
                <c:pt idx="22798">
                  <c:v>2.6952481269840001</c:v>
                </c:pt>
                <c:pt idx="22799">
                  <c:v>2.6953697204589999</c:v>
                </c:pt>
                <c:pt idx="22800">
                  <c:v>2.6954507827760001</c:v>
                </c:pt>
                <c:pt idx="22801">
                  <c:v>2.6955733299259999</c:v>
                </c:pt>
                <c:pt idx="22802">
                  <c:v>2.6956903934479999</c:v>
                </c:pt>
                <c:pt idx="22803">
                  <c:v>2.6958045959470001</c:v>
                </c:pt>
                <c:pt idx="22804">
                  <c:v>2.6959121227259999</c:v>
                </c:pt>
                <c:pt idx="22805">
                  <c:v>2.6959915161130001</c:v>
                </c:pt>
                <c:pt idx="22806">
                  <c:v>2.696105718613</c:v>
                </c:pt>
                <c:pt idx="22807">
                  <c:v>2.6962537765499999</c:v>
                </c:pt>
                <c:pt idx="22808">
                  <c:v>2.6965835094449999</c:v>
                </c:pt>
                <c:pt idx="22809">
                  <c:v>2.6967327594760002</c:v>
                </c:pt>
                <c:pt idx="22810">
                  <c:v>2.6970274448390001</c:v>
                </c:pt>
                <c:pt idx="22811">
                  <c:v>2.6972589492800001</c:v>
                </c:pt>
                <c:pt idx="22812">
                  <c:v>2.6973314285279999</c:v>
                </c:pt>
                <c:pt idx="22813">
                  <c:v>2.697403430939</c:v>
                </c:pt>
                <c:pt idx="22814">
                  <c:v>2.697502851486</c:v>
                </c:pt>
                <c:pt idx="22815">
                  <c:v>2.6975994110110002</c:v>
                </c:pt>
                <c:pt idx="22816">
                  <c:v>2.697670221329</c:v>
                </c:pt>
                <c:pt idx="22817">
                  <c:v>2.6977391242979998</c:v>
                </c:pt>
                <c:pt idx="22818">
                  <c:v>2.6978123188019998</c:v>
                </c:pt>
                <c:pt idx="22819">
                  <c:v>2.6978893280029999</c:v>
                </c:pt>
                <c:pt idx="22820">
                  <c:v>2.6979968547820001</c:v>
                </c:pt>
                <c:pt idx="22821">
                  <c:v>2.698233604431</c:v>
                </c:pt>
                <c:pt idx="22822">
                  <c:v>2.6983456611630001</c:v>
                </c:pt>
                <c:pt idx="22823">
                  <c:v>2.6984624862670001</c:v>
                </c:pt>
                <c:pt idx="22824">
                  <c:v>2.6985764503479999</c:v>
                </c:pt>
                <c:pt idx="22825">
                  <c:v>2.6986944675450002</c:v>
                </c:pt>
                <c:pt idx="22826">
                  <c:v>2.6987962722779999</c:v>
                </c:pt>
                <c:pt idx="22827">
                  <c:v>2.6989150047299999</c:v>
                </c:pt>
                <c:pt idx="22828">
                  <c:v>2.6991810798650002</c:v>
                </c:pt>
                <c:pt idx="22829">
                  <c:v>2.6992638111109999</c:v>
                </c:pt>
                <c:pt idx="22830">
                  <c:v>2.69935131073</c:v>
                </c:pt>
                <c:pt idx="22831">
                  <c:v>2.6994013786319999</c:v>
                </c:pt>
                <c:pt idx="22832">
                  <c:v>2.6994502544399999</c:v>
                </c:pt>
                <c:pt idx="22833">
                  <c:v>2.699501037598</c:v>
                </c:pt>
                <c:pt idx="22834">
                  <c:v>2.6995503902440001</c:v>
                </c:pt>
                <c:pt idx="22835">
                  <c:v>2.6996021270749999</c:v>
                </c:pt>
                <c:pt idx="22836">
                  <c:v>2.6997039318080001</c:v>
                </c:pt>
                <c:pt idx="22837">
                  <c:v>2.6998035907750002</c:v>
                </c:pt>
                <c:pt idx="22838">
                  <c:v>2.6998870372770001</c:v>
                </c:pt>
                <c:pt idx="22839">
                  <c:v>2.7000308036799998</c:v>
                </c:pt>
                <c:pt idx="22840">
                  <c:v>2.7003414630889999</c:v>
                </c:pt>
                <c:pt idx="22841">
                  <c:v>2.7006065845489999</c:v>
                </c:pt>
                <c:pt idx="22842">
                  <c:v>2.7006812095639998</c:v>
                </c:pt>
                <c:pt idx="22843">
                  <c:v>2.7008392810820001</c:v>
                </c:pt>
                <c:pt idx="22844">
                  <c:v>2.7009265422820001</c:v>
                </c:pt>
                <c:pt idx="22845">
                  <c:v>2.7009706497189998</c:v>
                </c:pt>
                <c:pt idx="22846">
                  <c:v>2.701033830643</c:v>
                </c:pt>
                <c:pt idx="22847">
                  <c:v>2.701093196869</c:v>
                </c:pt>
                <c:pt idx="22848">
                  <c:v>2.7011539936069999</c:v>
                </c:pt>
                <c:pt idx="22849">
                  <c:v>2.7012121677400001</c:v>
                </c:pt>
                <c:pt idx="22850">
                  <c:v>2.7012734413150001</c:v>
                </c:pt>
                <c:pt idx="22851">
                  <c:v>2.7013161182399998</c:v>
                </c:pt>
                <c:pt idx="22852">
                  <c:v>2.7013821601869998</c:v>
                </c:pt>
                <c:pt idx="22853">
                  <c:v>2.7014484405519998</c:v>
                </c:pt>
                <c:pt idx="22854">
                  <c:v>2.7015209198000001</c:v>
                </c:pt>
                <c:pt idx="22855">
                  <c:v>2.7016191482540002</c:v>
                </c:pt>
                <c:pt idx="22856">
                  <c:v>2.7020356655120001</c:v>
                </c:pt>
                <c:pt idx="22857">
                  <c:v>2.7021648883820002</c:v>
                </c:pt>
                <c:pt idx="22858">
                  <c:v>2.702226877213</c:v>
                </c:pt>
                <c:pt idx="22859">
                  <c:v>2.7022917270660001</c:v>
                </c:pt>
                <c:pt idx="22860">
                  <c:v>2.7023532390590002</c:v>
                </c:pt>
                <c:pt idx="22861">
                  <c:v>2.7024075984949998</c:v>
                </c:pt>
                <c:pt idx="22862">
                  <c:v>2.7024629116060002</c:v>
                </c:pt>
                <c:pt idx="22863">
                  <c:v>2.7025144100189999</c:v>
                </c:pt>
                <c:pt idx="22864">
                  <c:v>2.7026093006130001</c:v>
                </c:pt>
                <c:pt idx="22865">
                  <c:v>2.7026946544650001</c:v>
                </c:pt>
                <c:pt idx="22866">
                  <c:v>2.7028088569639999</c:v>
                </c:pt>
                <c:pt idx="22867">
                  <c:v>2.7030827999109999</c:v>
                </c:pt>
                <c:pt idx="22868">
                  <c:v>2.703234910965</c:v>
                </c:pt>
                <c:pt idx="22869">
                  <c:v>2.7033710479740001</c:v>
                </c:pt>
                <c:pt idx="22870">
                  <c:v>2.703672647476</c:v>
                </c:pt>
                <c:pt idx="22871">
                  <c:v>2.7038624286649999</c:v>
                </c:pt>
                <c:pt idx="22872">
                  <c:v>2.7041721343990002</c:v>
                </c:pt>
                <c:pt idx="22873">
                  <c:v>2.7044732570650001</c:v>
                </c:pt>
                <c:pt idx="22874">
                  <c:v>2.704629659653</c:v>
                </c:pt>
                <c:pt idx="22875">
                  <c:v>2.7049255371090002</c:v>
                </c:pt>
                <c:pt idx="22876">
                  <c:v>2.7050504684450001</c:v>
                </c:pt>
                <c:pt idx="22877">
                  <c:v>2.7051379680630001</c:v>
                </c:pt>
                <c:pt idx="22878">
                  <c:v>2.7052328586579999</c:v>
                </c:pt>
                <c:pt idx="22879">
                  <c:v>2.7053756713869999</c:v>
                </c:pt>
                <c:pt idx="22880">
                  <c:v>2.7055346965789999</c:v>
                </c:pt>
                <c:pt idx="22881">
                  <c:v>2.7057771682739999</c:v>
                </c:pt>
                <c:pt idx="22882">
                  <c:v>2.7059102058410001</c:v>
                </c:pt>
                <c:pt idx="22883">
                  <c:v>2.7061984539030002</c:v>
                </c:pt>
                <c:pt idx="22884">
                  <c:v>2.7062721252439998</c:v>
                </c:pt>
                <c:pt idx="22885">
                  <c:v>2.7063539028169998</c:v>
                </c:pt>
                <c:pt idx="22886">
                  <c:v>2.7064340114590002</c:v>
                </c:pt>
                <c:pt idx="22887">
                  <c:v>2.7065408229829999</c:v>
                </c:pt>
                <c:pt idx="22888">
                  <c:v>2.7066364288329998</c:v>
                </c:pt>
                <c:pt idx="22889">
                  <c:v>2.7067081928249999</c:v>
                </c:pt>
                <c:pt idx="22890">
                  <c:v>2.7067513465880002</c:v>
                </c:pt>
                <c:pt idx="22891">
                  <c:v>2.706820249557</c:v>
                </c:pt>
                <c:pt idx="22892">
                  <c:v>2.7068929672239999</c:v>
                </c:pt>
                <c:pt idx="22893">
                  <c:v>2.7069418430329999</c:v>
                </c:pt>
                <c:pt idx="22894">
                  <c:v>2.7070500850679999</c:v>
                </c:pt>
                <c:pt idx="22895">
                  <c:v>2.7071328163150001</c:v>
                </c:pt>
                <c:pt idx="22896">
                  <c:v>2.7072525024409999</c:v>
                </c:pt>
                <c:pt idx="22897">
                  <c:v>2.7073669433590002</c:v>
                </c:pt>
                <c:pt idx="22898">
                  <c:v>2.7077617645259999</c:v>
                </c:pt>
                <c:pt idx="22899">
                  <c:v>2.7080075740809999</c:v>
                </c:pt>
                <c:pt idx="22900">
                  <c:v>2.7082636356349998</c:v>
                </c:pt>
                <c:pt idx="22901">
                  <c:v>2.7083556652070002</c:v>
                </c:pt>
                <c:pt idx="22902">
                  <c:v>2.708461046219</c:v>
                </c:pt>
                <c:pt idx="22903">
                  <c:v>2.7085168361659999</c:v>
                </c:pt>
                <c:pt idx="22904">
                  <c:v>2.7085731029510001</c:v>
                </c:pt>
                <c:pt idx="22905">
                  <c:v>2.7086274623870001</c:v>
                </c:pt>
                <c:pt idx="22906">
                  <c:v>2.708689451218</c:v>
                </c:pt>
                <c:pt idx="22907">
                  <c:v>2.7087516784669998</c:v>
                </c:pt>
                <c:pt idx="22908">
                  <c:v>2.7088122367860001</c:v>
                </c:pt>
                <c:pt idx="22909">
                  <c:v>2.7088694572450001</c:v>
                </c:pt>
                <c:pt idx="22910">
                  <c:v>2.7089209556579998</c:v>
                </c:pt>
                <c:pt idx="22911">
                  <c:v>2.7090172767639999</c:v>
                </c:pt>
                <c:pt idx="22912">
                  <c:v>2.7091078758239999</c:v>
                </c:pt>
                <c:pt idx="22913">
                  <c:v>2.7091977596280001</c:v>
                </c:pt>
                <c:pt idx="22914">
                  <c:v>2.7093186378479999</c:v>
                </c:pt>
                <c:pt idx="22915">
                  <c:v>2.709406375885</c:v>
                </c:pt>
                <c:pt idx="22916">
                  <c:v>2.709489822388</c:v>
                </c:pt>
                <c:pt idx="22917">
                  <c:v>2.7095730304719998</c:v>
                </c:pt>
                <c:pt idx="22918">
                  <c:v>2.7096524238590001</c:v>
                </c:pt>
                <c:pt idx="22919">
                  <c:v>2.7097358703609999</c:v>
                </c:pt>
                <c:pt idx="22920">
                  <c:v>2.7098186016080001</c:v>
                </c:pt>
                <c:pt idx="22921">
                  <c:v>2.7099008560179998</c:v>
                </c:pt>
                <c:pt idx="22922">
                  <c:v>2.7099833488459999</c:v>
                </c:pt>
                <c:pt idx="22923">
                  <c:v>2.710069179535</c:v>
                </c:pt>
                <c:pt idx="22924">
                  <c:v>2.7101438045499999</c:v>
                </c:pt>
                <c:pt idx="22925">
                  <c:v>2.7102534770969999</c:v>
                </c:pt>
                <c:pt idx="22926">
                  <c:v>2.7105584144589998</c:v>
                </c:pt>
                <c:pt idx="22927">
                  <c:v>2.7106842994689999</c:v>
                </c:pt>
                <c:pt idx="22928">
                  <c:v>2.7107818126679999</c:v>
                </c:pt>
                <c:pt idx="22929">
                  <c:v>2.7108662128450001</c:v>
                </c:pt>
                <c:pt idx="22930">
                  <c:v>2.7109277248380002</c:v>
                </c:pt>
                <c:pt idx="22931">
                  <c:v>2.7109889984129998</c:v>
                </c:pt>
                <c:pt idx="22932">
                  <c:v>2.711050748825</c:v>
                </c:pt>
                <c:pt idx="22933">
                  <c:v>2.7112574577330002</c:v>
                </c:pt>
                <c:pt idx="22934">
                  <c:v>2.7115421295169999</c:v>
                </c:pt>
                <c:pt idx="22935">
                  <c:v>2.7118439674379999</c:v>
                </c:pt>
                <c:pt idx="22936">
                  <c:v>2.7120821475980001</c:v>
                </c:pt>
                <c:pt idx="22937">
                  <c:v>2.7122375965119998</c:v>
                </c:pt>
                <c:pt idx="22938">
                  <c:v>2.7123355865479999</c:v>
                </c:pt>
                <c:pt idx="22939">
                  <c:v>2.7124323844910001</c:v>
                </c:pt>
                <c:pt idx="22940">
                  <c:v>2.7126648426059998</c:v>
                </c:pt>
                <c:pt idx="22941">
                  <c:v>2.7127990722659998</c:v>
                </c:pt>
                <c:pt idx="22942">
                  <c:v>2.7129592895510002</c:v>
                </c:pt>
                <c:pt idx="22943">
                  <c:v>2.7132444381709999</c:v>
                </c:pt>
                <c:pt idx="22944">
                  <c:v>2.7134454250340001</c:v>
                </c:pt>
                <c:pt idx="22945">
                  <c:v>2.7135570049290001</c:v>
                </c:pt>
                <c:pt idx="22946">
                  <c:v>2.7137069702150001</c:v>
                </c:pt>
                <c:pt idx="22947">
                  <c:v>2.7140462398529999</c:v>
                </c:pt>
                <c:pt idx="22948">
                  <c:v>2.714190006256</c:v>
                </c:pt>
                <c:pt idx="22949">
                  <c:v>2.7143807411190002</c:v>
                </c:pt>
                <c:pt idx="22950">
                  <c:v>2.7146358489989999</c:v>
                </c:pt>
                <c:pt idx="22951">
                  <c:v>2.7149970531459999</c:v>
                </c:pt>
                <c:pt idx="22952">
                  <c:v>2.7151901721949998</c:v>
                </c:pt>
                <c:pt idx="22953">
                  <c:v>2.715483665466</c:v>
                </c:pt>
                <c:pt idx="22954">
                  <c:v>2.7156288623810001</c:v>
                </c:pt>
                <c:pt idx="22955">
                  <c:v>2.7157597541810001</c:v>
                </c:pt>
                <c:pt idx="22956">
                  <c:v>2.7158367633820002</c:v>
                </c:pt>
                <c:pt idx="22957">
                  <c:v>2.7159049510959998</c:v>
                </c:pt>
                <c:pt idx="22958">
                  <c:v>2.7159767150879999</c:v>
                </c:pt>
                <c:pt idx="22959">
                  <c:v>2.7160484790799999</c:v>
                </c:pt>
                <c:pt idx="22960">
                  <c:v>2.716122150421</c:v>
                </c:pt>
                <c:pt idx="22961">
                  <c:v>2.716228246689</c:v>
                </c:pt>
                <c:pt idx="22962">
                  <c:v>2.716324329376</c:v>
                </c:pt>
                <c:pt idx="22963">
                  <c:v>2.7164266109469999</c:v>
                </c:pt>
                <c:pt idx="22964">
                  <c:v>2.7167191505430002</c:v>
                </c:pt>
                <c:pt idx="22965">
                  <c:v>2.7170310020450001</c:v>
                </c:pt>
                <c:pt idx="22966">
                  <c:v>2.7171754837040001</c:v>
                </c:pt>
                <c:pt idx="22967">
                  <c:v>2.7172946929930002</c:v>
                </c:pt>
                <c:pt idx="22968">
                  <c:v>2.717396736145</c:v>
                </c:pt>
                <c:pt idx="22969">
                  <c:v>2.7174501419069998</c:v>
                </c:pt>
                <c:pt idx="22970">
                  <c:v>2.7175576686860001</c:v>
                </c:pt>
                <c:pt idx="22971">
                  <c:v>2.7176711559300002</c:v>
                </c:pt>
                <c:pt idx="22972">
                  <c:v>2.7177867889399998</c:v>
                </c:pt>
                <c:pt idx="22973">
                  <c:v>2.7178871631620001</c:v>
                </c:pt>
                <c:pt idx="22974">
                  <c:v>2.7180118560789999</c:v>
                </c:pt>
                <c:pt idx="22975">
                  <c:v>2.718137741089</c:v>
                </c:pt>
                <c:pt idx="22976">
                  <c:v>2.7181820869450002</c:v>
                </c:pt>
                <c:pt idx="22977">
                  <c:v>2.7182292938230002</c:v>
                </c:pt>
                <c:pt idx="22978">
                  <c:v>2.718273878098</c:v>
                </c:pt>
                <c:pt idx="22979">
                  <c:v>2.7183234691620002</c:v>
                </c:pt>
                <c:pt idx="22980">
                  <c:v>2.7183763980869999</c:v>
                </c:pt>
                <c:pt idx="22981">
                  <c:v>2.718430995941</c:v>
                </c:pt>
                <c:pt idx="22982">
                  <c:v>2.7184820175170001</c:v>
                </c:pt>
                <c:pt idx="22983">
                  <c:v>2.7185325622560002</c:v>
                </c:pt>
                <c:pt idx="22984">
                  <c:v>2.7185852527619998</c:v>
                </c:pt>
                <c:pt idx="22985">
                  <c:v>2.7186350822450001</c:v>
                </c:pt>
                <c:pt idx="22986">
                  <c:v>2.7186825275420001</c:v>
                </c:pt>
                <c:pt idx="22987">
                  <c:v>2.7187731266020001</c:v>
                </c:pt>
                <c:pt idx="22988">
                  <c:v>2.7188622951510002</c:v>
                </c:pt>
                <c:pt idx="22989">
                  <c:v>2.718943357468</c:v>
                </c:pt>
                <c:pt idx="22990">
                  <c:v>2.719054937363</c:v>
                </c:pt>
                <c:pt idx="22991">
                  <c:v>2.7191612720489999</c:v>
                </c:pt>
                <c:pt idx="22992">
                  <c:v>2.7194533348080001</c:v>
                </c:pt>
                <c:pt idx="22993">
                  <c:v>2.7196598052979999</c:v>
                </c:pt>
                <c:pt idx="22994">
                  <c:v>2.719925403595</c:v>
                </c:pt>
                <c:pt idx="22995">
                  <c:v>2.7200338840480001</c:v>
                </c:pt>
                <c:pt idx="22996">
                  <c:v>2.7201039791110002</c:v>
                </c:pt>
                <c:pt idx="22997">
                  <c:v>2.7201492786410002</c:v>
                </c:pt>
                <c:pt idx="22998">
                  <c:v>2.7202136516570001</c:v>
                </c:pt>
                <c:pt idx="22999">
                  <c:v>2.7202596664429999</c:v>
                </c:pt>
                <c:pt idx="23000">
                  <c:v>2.7203271389010002</c:v>
                </c:pt>
                <c:pt idx="23001">
                  <c:v>2.720383882523</c:v>
                </c:pt>
                <c:pt idx="23002">
                  <c:v>2.720427513123</c:v>
                </c:pt>
                <c:pt idx="23003">
                  <c:v>2.72048330307</c:v>
                </c:pt>
                <c:pt idx="23004">
                  <c:v>2.7205467224120001</c:v>
                </c:pt>
                <c:pt idx="23005">
                  <c:v>2.7205944061279999</c:v>
                </c:pt>
                <c:pt idx="23006">
                  <c:v>2.7206375598910002</c:v>
                </c:pt>
                <c:pt idx="23007">
                  <c:v>2.7206842899320001</c:v>
                </c:pt>
                <c:pt idx="23008">
                  <c:v>2.7207317352290001</c:v>
                </c:pt>
                <c:pt idx="23009">
                  <c:v>2.7207980155940001</c:v>
                </c:pt>
                <c:pt idx="23010">
                  <c:v>2.7208406925199999</c:v>
                </c:pt>
                <c:pt idx="23011">
                  <c:v>2.7209136486049998</c:v>
                </c:pt>
                <c:pt idx="23012">
                  <c:v>2.7210185527799999</c:v>
                </c:pt>
                <c:pt idx="23013">
                  <c:v>2.7214193344119999</c:v>
                </c:pt>
                <c:pt idx="23014">
                  <c:v>2.7217381000519998</c:v>
                </c:pt>
                <c:pt idx="23015">
                  <c:v>2.7219712734220001</c:v>
                </c:pt>
                <c:pt idx="23016">
                  <c:v>2.7221255302429999</c:v>
                </c:pt>
                <c:pt idx="23017">
                  <c:v>2.722337245941</c:v>
                </c:pt>
                <c:pt idx="23018">
                  <c:v>2.7224135398859999</c:v>
                </c:pt>
                <c:pt idx="23019">
                  <c:v>2.7224967479709998</c:v>
                </c:pt>
                <c:pt idx="23020">
                  <c:v>2.7225809097289999</c:v>
                </c:pt>
                <c:pt idx="23021">
                  <c:v>2.722668647766</c:v>
                </c:pt>
                <c:pt idx="23022">
                  <c:v>2.722785234451</c:v>
                </c:pt>
                <c:pt idx="23023">
                  <c:v>2.722914218903</c:v>
                </c:pt>
                <c:pt idx="23024">
                  <c:v>2.7230098247529999</c:v>
                </c:pt>
                <c:pt idx="23025">
                  <c:v>2.7231082916260001</c:v>
                </c:pt>
                <c:pt idx="23026">
                  <c:v>2.7231612205509999</c:v>
                </c:pt>
                <c:pt idx="23027">
                  <c:v>2.7232651710510001</c:v>
                </c:pt>
                <c:pt idx="23028">
                  <c:v>2.72331905365</c:v>
                </c:pt>
                <c:pt idx="23029">
                  <c:v>2.723432302475</c:v>
                </c:pt>
                <c:pt idx="23030">
                  <c:v>2.7234859466549999</c:v>
                </c:pt>
                <c:pt idx="23031">
                  <c:v>2.7235896587370001</c:v>
                </c:pt>
                <c:pt idx="23032">
                  <c:v>2.723693847656</c:v>
                </c:pt>
                <c:pt idx="23033">
                  <c:v>2.723798274994</c:v>
                </c:pt>
                <c:pt idx="23034">
                  <c:v>2.7238905429839999</c:v>
                </c:pt>
                <c:pt idx="23035">
                  <c:v>2.7239785194400001</c:v>
                </c:pt>
                <c:pt idx="23036">
                  <c:v>2.7240684032439999</c:v>
                </c:pt>
                <c:pt idx="23037">
                  <c:v>2.724110841751</c:v>
                </c:pt>
                <c:pt idx="23038">
                  <c:v>2.724195957184</c:v>
                </c:pt>
                <c:pt idx="23039">
                  <c:v>2.7242732048030001</c:v>
                </c:pt>
                <c:pt idx="23040">
                  <c:v>2.7243814468380001</c:v>
                </c:pt>
                <c:pt idx="23041">
                  <c:v>2.7246212959289999</c:v>
                </c:pt>
                <c:pt idx="23042">
                  <c:v>2.7247312068939999</c:v>
                </c:pt>
                <c:pt idx="23043">
                  <c:v>2.7248344421390001</c:v>
                </c:pt>
                <c:pt idx="23044">
                  <c:v>2.7251234054569999</c:v>
                </c:pt>
                <c:pt idx="23045">
                  <c:v>2.7256097793579999</c:v>
                </c:pt>
                <c:pt idx="23046">
                  <c:v>2.7260611057280002</c:v>
                </c:pt>
                <c:pt idx="23047">
                  <c:v>2.726583480835</c:v>
                </c:pt>
                <c:pt idx="23048">
                  <c:v>2.727129459381</c:v>
                </c:pt>
                <c:pt idx="23049">
                  <c:v>2.7277200222019999</c:v>
                </c:pt>
                <c:pt idx="23050">
                  <c:v>2.7283353805539998</c:v>
                </c:pt>
                <c:pt idx="23051">
                  <c:v>2.7289764881130001</c:v>
                </c:pt>
                <c:pt idx="23052">
                  <c:v>2.729629993439</c:v>
                </c:pt>
                <c:pt idx="23053">
                  <c:v>2.7302992343899999</c:v>
                </c:pt>
                <c:pt idx="23054">
                  <c:v>2.7309806346890002</c:v>
                </c:pt>
                <c:pt idx="23055">
                  <c:v>2.7314128875730002</c:v>
                </c:pt>
                <c:pt idx="23056">
                  <c:v>2.731683969498</c:v>
                </c:pt>
                <c:pt idx="23057">
                  <c:v>2.7318890094760002</c:v>
                </c:pt>
                <c:pt idx="23058">
                  <c:v>2.7320775985719998</c:v>
                </c:pt>
                <c:pt idx="23059">
                  <c:v>2.7322163581850001</c:v>
                </c:pt>
                <c:pt idx="23060">
                  <c:v>2.7323360443119999</c:v>
                </c:pt>
                <c:pt idx="23061">
                  <c:v>2.73242354393</c:v>
                </c:pt>
                <c:pt idx="23062">
                  <c:v>2.732505559921</c:v>
                </c:pt>
                <c:pt idx="23063">
                  <c:v>2.7325711250309999</c:v>
                </c:pt>
                <c:pt idx="23064">
                  <c:v>2.7326226234440001</c:v>
                </c:pt>
                <c:pt idx="23065">
                  <c:v>2.7326664924620001</c:v>
                </c:pt>
                <c:pt idx="23066">
                  <c:v>2.7327048778530001</c:v>
                </c:pt>
                <c:pt idx="23067">
                  <c:v>2.7327382564540001</c:v>
                </c:pt>
                <c:pt idx="23068">
                  <c:v>2.7327623367310001</c:v>
                </c:pt>
                <c:pt idx="23069">
                  <c:v>2.7327883243560001</c:v>
                </c:pt>
                <c:pt idx="23070">
                  <c:v>2.7328081130980002</c:v>
                </c:pt>
                <c:pt idx="23071">
                  <c:v>2.7328312396999999</c:v>
                </c:pt>
                <c:pt idx="23072">
                  <c:v>2.7328586578370002</c:v>
                </c:pt>
                <c:pt idx="23073">
                  <c:v>2.7328855991359999</c:v>
                </c:pt>
                <c:pt idx="23074">
                  <c:v>2.7329070568080001</c:v>
                </c:pt>
                <c:pt idx="23075">
                  <c:v>2.732932806015</c:v>
                </c:pt>
                <c:pt idx="23076">
                  <c:v>2.7329542636870001</c:v>
                </c:pt>
                <c:pt idx="23077">
                  <c:v>2.7329735755920002</c:v>
                </c:pt>
                <c:pt idx="23078">
                  <c:v>2.7329945564270002</c:v>
                </c:pt>
                <c:pt idx="23079">
                  <c:v>2.733011484146</c:v>
                </c:pt>
                <c:pt idx="23080">
                  <c:v>2.7330219745640001</c:v>
                </c:pt>
                <c:pt idx="23081">
                  <c:v>2.7330329418180002</c:v>
                </c:pt>
                <c:pt idx="23082">
                  <c:v>2.73304271698</c:v>
                </c:pt>
                <c:pt idx="23083">
                  <c:v>2.7330501079560001</c:v>
                </c:pt>
                <c:pt idx="23084">
                  <c:v>2.7330627441409998</c:v>
                </c:pt>
                <c:pt idx="23085">
                  <c:v>2.7330768108369998</c:v>
                </c:pt>
                <c:pt idx="23086">
                  <c:v>2.7330908775329998</c:v>
                </c:pt>
                <c:pt idx="23087">
                  <c:v>2.7330946922299999</c:v>
                </c:pt>
                <c:pt idx="23088">
                  <c:v>2.733112335205</c:v>
                </c:pt>
                <c:pt idx="23089">
                  <c:v>2.7331168651579998</c:v>
                </c:pt>
                <c:pt idx="23090">
                  <c:v>2.7331318855290001</c:v>
                </c:pt>
                <c:pt idx="23091">
                  <c:v>2.7331554889679999</c:v>
                </c:pt>
                <c:pt idx="23092">
                  <c:v>2.733162879944</c:v>
                </c:pt>
                <c:pt idx="23093">
                  <c:v>2.7331759929659998</c:v>
                </c:pt>
                <c:pt idx="23094">
                  <c:v>2.733191013336</c:v>
                </c:pt>
                <c:pt idx="23095">
                  <c:v>2.7331988811489998</c:v>
                </c:pt>
                <c:pt idx="23096">
                  <c:v>2.7332181930539998</c:v>
                </c:pt>
                <c:pt idx="23097">
                  <c:v>2.7332332134250001</c:v>
                </c:pt>
                <c:pt idx="23098">
                  <c:v>2.7332425117489998</c:v>
                </c:pt>
                <c:pt idx="23099">
                  <c:v>2.733253479004</c:v>
                </c:pt>
                <c:pt idx="23100">
                  <c:v>2.7332608699800001</c:v>
                </c:pt>
                <c:pt idx="23101">
                  <c:v>2.7332792282099998</c:v>
                </c:pt>
                <c:pt idx="23102">
                  <c:v>2.7332963943480002</c:v>
                </c:pt>
                <c:pt idx="23103">
                  <c:v>2.7333142757419999</c:v>
                </c:pt>
                <c:pt idx="23104">
                  <c:v>2.733325242996</c:v>
                </c:pt>
                <c:pt idx="23105">
                  <c:v>2.733335733414</c:v>
                </c:pt>
                <c:pt idx="23106">
                  <c:v>2.73335313797</c:v>
                </c:pt>
                <c:pt idx="23107">
                  <c:v>2.7333719730379999</c:v>
                </c:pt>
                <c:pt idx="23108">
                  <c:v>2.7333874702449998</c:v>
                </c:pt>
                <c:pt idx="23109">
                  <c:v>2.7333993911740002</c:v>
                </c:pt>
                <c:pt idx="23110">
                  <c:v>2.7334048748019999</c:v>
                </c:pt>
                <c:pt idx="23111">
                  <c:v>2.7334270477290001</c:v>
                </c:pt>
                <c:pt idx="23112">
                  <c:v>2.7334604263309998</c:v>
                </c:pt>
                <c:pt idx="23113">
                  <c:v>2.7334690093990002</c:v>
                </c:pt>
                <c:pt idx="23114">
                  <c:v>2.7334876060490001</c:v>
                </c:pt>
                <c:pt idx="23115">
                  <c:v>2.7334985733030002</c:v>
                </c:pt>
                <c:pt idx="23116">
                  <c:v>2.7335190773010001</c:v>
                </c:pt>
                <c:pt idx="23117">
                  <c:v>2.7335424423219998</c:v>
                </c:pt>
                <c:pt idx="23118">
                  <c:v>2.7335672378539999</c:v>
                </c:pt>
                <c:pt idx="23119">
                  <c:v>2.733590126038</c:v>
                </c:pt>
                <c:pt idx="23120">
                  <c:v>2.7336230278019999</c:v>
                </c:pt>
                <c:pt idx="23121">
                  <c:v>2.733637332916</c:v>
                </c:pt>
                <c:pt idx="23122">
                  <c:v>2.7336645126339998</c:v>
                </c:pt>
                <c:pt idx="23123">
                  <c:v>2.7336912155149999</c:v>
                </c:pt>
                <c:pt idx="23124">
                  <c:v>2.7337307929989998</c:v>
                </c:pt>
                <c:pt idx="23125">
                  <c:v>2.733768224716</c:v>
                </c:pt>
                <c:pt idx="23126">
                  <c:v>2.7338140010830001</c:v>
                </c:pt>
                <c:pt idx="23127">
                  <c:v>2.7338411808009999</c:v>
                </c:pt>
                <c:pt idx="23128">
                  <c:v>2.7338755130769998</c:v>
                </c:pt>
                <c:pt idx="23129">
                  <c:v>2.7339522838589998</c:v>
                </c:pt>
                <c:pt idx="23130">
                  <c:v>2.7340822219850001</c:v>
                </c:pt>
                <c:pt idx="23131">
                  <c:v>2.734157085419</c:v>
                </c:pt>
                <c:pt idx="23132">
                  <c:v>2.7343807220460001</c:v>
                </c:pt>
                <c:pt idx="23133">
                  <c:v>2.7344312667850001</c:v>
                </c:pt>
                <c:pt idx="23134">
                  <c:v>2.734568595886</c:v>
                </c:pt>
                <c:pt idx="23135">
                  <c:v>2.7348420619959999</c:v>
                </c:pt>
                <c:pt idx="23136">
                  <c:v>2.7351503372189998</c:v>
                </c:pt>
                <c:pt idx="23137">
                  <c:v>2.7353928089139998</c:v>
                </c:pt>
                <c:pt idx="23138">
                  <c:v>2.7355070114140001</c:v>
                </c:pt>
                <c:pt idx="23139">
                  <c:v>2.7356624603270001</c:v>
                </c:pt>
                <c:pt idx="23140">
                  <c:v>2.7360422611240001</c:v>
                </c:pt>
                <c:pt idx="23141">
                  <c:v>2.7361872196200001</c:v>
                </c:pt>
                <c:pt idx="23142">
                  <c:v>2.7363007068630001</c:v>
                </c:pt>
                <c:pt idx="23143">
                  <c:v>2.7365784645079998</c:v>
                </c:pt>
                <c:pt idx="23144">
                  <c:v>2.7367057800289998</c:v>
                </c:pt>
                <c:pt idx="23145">
                  <c:v>2.7368052005769998</c:v>
                </c:pt>
                <c:pt idx="23146">
                  <c:v>2.7369670867920002</c:v>
                </c:pt>
                <c:pt idx="23147">
                  <c:v>2.7371959686279999</c:v>
                </c:pt>
                <c:pt idx="23148">
                  <c:v>2.7372798919679999</c:v>
                </c:pt>
                <c:pt idx="23149">
                  <c:v>2.7373633384699998</c:v>
                </c:pt>
                <c:pt idx="23150">
                  <c:v>2.737449407578</c:v>
                </c:pt>
                <c:pt idx="23151">
                  <c:v>2.737534761429</c:v>
                </c:pt>
                <c:pt idx="23152">
                  <c:v>2.737651824951</c:v>
                </c:pt>
                <c:pt idx="23153">
                  <c:v>2.7380042076110001</c:v>
                </c:pt>
                <c:pt idx="23154">
                  <c:v>2.7381238937379999</c:v>
                </c:pt>
                <c:pt idx="23155">
                  <c:v>2.7382826805109999</c:v>
                </c:pt>
                <c:pt idx="23156">
                  <c:v>2.7384428977969999</c:v>
                </c:pt>
                <c:pt idx="23157">
                  <c:v>2.7385156154630002</c:v>
                </c:pt>
                <c:pt idx="23158">
                  <c:v>2.7386479377750002</c:v>
                </c:pt>
                <c:pt idx="23159">
                  <c:v>2.7387723922729998</c:v>
                </c:pt>
                <c:pt idx="23160">
                  <c:v>2.738868713379</c:v>
                </c:pt>
                <c:pt idx="23161">
                  <c:v>2.7390029430389999</c:v>
                </c:pt>
                <c:pt idx="23162">
                  <c:v>2.7391185760500001</c:v>
                </c:pt>
                <c:pt idx="23163">
                  <c:v>2.7392203807829998</c:v>
                </c:pt>
                <c:pt idx="23164">
                  <c:v>2.7392888069149999</c:v>
                </c:pt>
                <c:pt idx="23165">
                  <c:v>2.7393610477450001</c:v>
                </c:pt>
                <c:pt idx="23166">
                  <c:v>2.739405870438</c:v>
                </c:pt>
                <c:pt idx="23167">
                  <c:v>2.7394762039180001</c:v>
                </c:pt>
                <c:pt idx="23168">
                  <c:v>2.7395482063290002</c:v>
                </c:pt>
                <c:pt idx="23169">
                  <c:v>2.7395880222320002</c:v>
                </c:pt>
                <c:pt idx="23170">
                  <c:v>2.7396597862240002</c:v>
                </c:pt>
                <c:pt idx="23171">
                  <c:v>2.739709377289</c:v>
                </c:pt>
                <c:pt idx="23172">
                  <c:v>2.7397778034210001</c:v>
                </c:pt>
                <c:pt idx="23173">
                  <c:v>2.7399070262910001</c:v>
                </c:pt>
                <c:pt idx="23174">
                  <c:v>2.7401714324949999</c:v>
                </c:pt>
                <c:pt idx="23175">
                  <c:v>2.7402601242069999</c:v>
                </c:pt>
                <c:pt idx="23176">
                  <c:v>2.7403135299680002</c:v>
                </c:pt>
                <c:pt idx="23177">
                  <c:v>2.7403762340550002</c:v>
                </c:pt>
                <c:pt idx="23178">
                  <c:v>2.7404425144200002</c:v>
                </c:pt>
                <c:pt idx="23179">
                  <c:v>2.740506649017</c:v>
                </c:pt>
                <c:pt idx="23180">
                  <c:v>2.7405676841740001</c:v>
                </c:pt>
                <c:pt idx="23181">
                  <c:v>2.7406885623930002</c:v>
                </c:pt>
                <c:pt idx="23182">
                  <c:v>2.740804672241</c:v>
                </c:pt>
                <c:pt idx="23183">
                  <c:v>2.7409155368799998</c:v>
                </c:pt>
                <c:pt idx="23184">
                  <c:v>2.741264820099</c:v>
                </c:pt>
                <c:pt idx="23185">
                  <c:v>2.7415637969970001</c:v>
                </c:pt>
                <c:pt idx="23186">
                  <c:v>2.7416977882390001</c:v>
                </c:pt>
                <c:pt idx="23187">
                  <c:v>2.7418050765989999</c:v>
                </c:pt>
                <c:pt idx="23188">
                  <c:v>2.742004394531</c:v>
                </c:pt>
                <c:pt idx="23189">
                  <c:v>2.7423229217529999</c:v>
                </c:pt>
                <c:pt idx="23190">
                  <c:v>2.742592334747</c:v>
                </c:pt>
                <c:pt idx="23191">
                  <c:v>2.7426998615259999</c:v>
                </c:pt>
                <c:pt idx="23192">
                  <c:v>2.7427799701689999</c:v>
                </c:pt>
                <c:pt idx="23193">
                  <c:v>2.7428541183470001</c:v>
                </c:pt>
                <c:pt idx="23194">
                  <c:v>2.7429389953609999</c:v>
                </c:pt>
                <c:pt idx="23195">
                  <c:v>2.7430503368379999</c:v>
                </c:pt>
                <c:pt idx="23196">
                  <c:v>2.7431595325470002</c:v>
                </c:pt>
                <c:pt idx="23197">
                  <c:v>2.743289470673</c:v>
                </c:pt>
                <c:pt idx="23198">
                  <c:v>2.7435176372529999</c:v>
                </c:pt>
                <c:pt idx="23199">
                  <c:v>2.7436127662660001</c:v>
                </c:pt>
                <c:pt idx="23200">
                  <c:v>2.743708372116</c:v>
                </c:pt>
                <c:pt idx="23201">
                  <c:v>2.7438046932220002</c:v>
                </c:pt>
                <c:pt idx="23202">
                  <c:v>2.7438867092130002</c:v>
                </c:pt>
                <c:pt idx="23203">
                  <c:v>2.7442185878749998</c:v>
                </c:pt>
                <c:pt idx="23204">
                  <c:v>2.744335651398</c:v>
                </c:pt>
                <c:pt idx="23205">
                  <c:v>2.7444691658020002</c:v>
                </c:pt>
                <c:pt idx="23206">
                  <c:v>2.7446074485779999</c:v>
                </c:pt>
                <c:pt idx="23207">
                  <c:v>2.744721412659</c:v>
                </c:pt>
                <c:pt idx="23208">
                  <c:v>2.7448251247409998</c:v>
                </c:pt>
                <c:pt idx="23209">
                  <c:v>2.744946241379</c:v>
                </c:pt>
                <c:pt idx="23210">
                  <c:v>2.7451667785640002</c:v>
                </c:pt>
                <c:pt idx="23211">
                  <c:v>2.7454307079319999</c:v>
                </c:pt>
                <c:pt idx="23212">
                  <c:v>2.745581150055</c:v>
                </c:pt>
                <c:pt idx="23213">
                  <c:v>2.7458784580229998</c:v>
                </c:pt>
                <c:pt idx="23214">
                  <c:v>2.7460861206049998</c:v>
                </c:pt>
                <c:pt idx="23215">
                  <c:v>2.746466875076</c:v>
                </c:pt>
                <c:pt idx="23216">
                  <c:v>2.746822834015</c:v>
                </c:pt>
                <c:pt idx="23217">
                  <c:v>2.7469842433929998</c:v>
                </c:pt>
                <c:pt idx="23218">
                  <c:v>2.7470409870150001</c:v>
                </c:pt>
                <c:pt idx="23219">
                  <c:v>2.7471258640289999</c:v>
                </c:pt>
                <c:pt idx="23220">
                  <c:v>2.7472128868099999</c:v>
                </c:pt>
                <c:pt idx="23221">
                  <c:v>2.74729013443</c:v>
                </c:pt>
                <c:pt idx="23222">
                  <c:v>2.7473831176760002</c:v>
                </c:pt>
                <c:pt idx="23223">
                  <c:v>2.7474584579469998</c:v>
                </c:pt>
                <c:pt idx="23224">
                  <c:v>2.7475647926329998</c:v>
                </c:pt>
                <c:pt idx="23225">
                  <c:v>2.7476570606230002</c:v>
                </c:pt>
                <c:pt idx="23226">
                  <c:v>2.7477390766140002</c:v>
                </c:pt>
                <c:pt idx="23227">
                  <c:v>2.747792482376</c:v>
                </c:pt>
                <c:pt idx="23228">
                  <c:v>2.7478716373440002</c:v>
                </c:pt>
                <c:pt idx="23229">
                  <c:v>2.747949123383</c:v>
                </c:pt>
                <c:pt idx="23230">
                  <c:v>2.7480292320249999</c:v>
                </c:pt>
                <c:pt idx="23231">
                  <c:v>2.7481806278229999</c:v>
                </c:pt>
                <c:pt idx="23232">
                  <c:v>2.748425245285</c:v>
                </c:pt>
                <c:pt idx="23233">
                  <c:v>2.7485415935519999</c:v>
                </c:pt>
                <c:pt idx="23234">
                  <c:v>2.7486546039580002</c:v>
                </c:pt>
                <c:pt idx="23235">
                  <c:v>2.7489459514619998</c:v>
                </c:pt>
                <c:pt idx="23236">
                  <c:v>2.7490651607509999</c:v>
                </c:pt>
                <c:pt idx="23237">
                  <c:v>2.7492549419399999</c:v>
                </c:pt>
                <c:pt idx="23238">
                  <c:v>2.7493956089020002</c:v>
                </c:pt>
                <c:pt idx="23239">
                  <c:v>2.7497580051420001</c:v>
                </c:pt>
                <c:pt idx="23240">
                  <c:v>2.7499465942380001</c:v>
                </c:pt>
                <c:pt idx="23241">
                  <c:v>2.7500600814820002</c:v>
                </c:pt>
                <c:pt idx="23242">
                  <c:v>2.7502019405359999</c:v>
                </c:pt>
                <c:pt idx="23243">
                  <c:v>2.7503943443300001</c:v>
                </c:pt>
                <c:pt idx="23244">
                  <c:v>2.7506654262539998</c:v>
                </c:pt>
                <c:pt idx="23245">
                  <c:v>2.750946998596</c:v>
                </c:pt>
                <c:pt idx="23246">
                  <c:v>2.75129032135</c:v>
                </c:pt>
                <c:pt idx="23247">
                  <c:v>2.7516088485719998</c:v>
                </c:pt>
                <c:pt idx="23248">
                  <c:v>2.7518720626830002</c:v>
                </c:pt>
                <c:pt idx="23249">
                  <c:v>2.7520933151250002</c:v>
                </c:pt>
                <c:pt idx="23250">
                  <c:v>2.752268791199</c:v>
                </c:pt>
                <c:pt idx="23251">
                  <c:v>2.7524261474610001</c:v>
                </c:pt>
                <c:pt idx="23252">
                  <c:v>2.7526340484620002</c:v>
                </c:pt>
                <c:pt idx="23253">
                  <c:v>2.7527530193329999</c:v>
                </c:pt>
                <c:pt idx="23254">
                  <c:v>2.7528707981110001</c:v>
                </c:pt>
                <c:pt idx="23255">
                  <c:v>2.7530736923219998</c:v>
                </c:pt>
                <c:pt idx="23256">
                  <c:v>2.7531611919399999</c:v>
                </c:pt>
                <c:pt idx="23257">
                  <c:v>2.7532496452330002</c:v>
                </c:pt>
                <c:pt idx="23258">
                  <c:v>2.7533452510830001</c:v>
                </c:pt>
                <c:pt idx="23259">
                  <c:v>2.7533926963809998</c:v>
                </c:pt>
                <c:pt idx="23260">
                  <c:v>2.7534902095790001</c:v>
                </c:pt>
                <c:pt idx="23261">
                  <c:v>2.7535738945010002</c:v>
                </c:pt>
                <c:pt idx="23262">
                  <c:v>2.753696918488</c:v>
                </c:pt>
                <c:pt idx="23263">
                  <c:v>2.7539365291600002</c:v>
                </c:pt>
                <c:pt idx="23264">
                  <c:v>2.7541041374209998</c:v>
                </c:pt>
                <c:pt idx="23265">
                  <c:v>2.7542519569400001</c:v>
                </c:pt>
                <c:pt idx="23266">
                  <c:v>2.7545258998870001</c:v>
                </c:pt>
                <c:pt idx="23267">
                  <c:v>2.7547593116760001</c:v>
                </c:pt>
                <c:pt idx="23268">
                  <c:v>2.7549197673800001</c:v>
                </c:pt>
                <c:pt idx="23269">
                  <c:v>2.7550070285800001</c:v>
                </c:pt>
                <c:pt idx="23270">
                  <c:v>2.7550785541530001</c:v>
                </c:pt>
                <c:pt idx="23271">
                  <c:v>2.7551507949829999</c:v>
                </c:pt>
                <c:pt idx="23272">
                  <c:v>2.7552058696750001</c:v>
                </c:pt>
                <c:pt idx="23273">
                  <c:v>2.755287408829</c:v>
                </c:pt>
                <c:pt idx="23274">
                  <c:v>2.755358695984</c:v>
                </c:pt>
                <c:pt idx="23275">
                  <c:v>2.755430221558</c:v>
                </c:pt>
                <c:pt idx="23276">
                  <c:v>2.7555015087129999</c:v>
                </c:pt>
                <c:pt idx="23277">
                  <c:v>2.7557964324949999</c:v>
                </c:pt>
                <c:pt idx="23278">
                  <c:v>2.755943059921</c:v>
                </c:pt>
                <c:pt idx="23279">
                  <c:v>2.7562541961670002</c:v>
                </c:pt>
                <c:pt idx="23280">
                  <c:v>2.7566585540770001</c:v>
                </c:pt>
                <c:pt idx="23281">
                  <c:v>2.757041931152</c:v>
                </c:pt>
                <c:pt idx="23282">
                  <c:v>2.757317304611</c:v>
                </c:pt>
                <c:pt idx="23283">
                  <c:v>2.7576775550839998</c:v>
                </c:pt>
                <c:pt idx="23284">
                  <c:v>2.7579982280730002</c:v>
                </c:pt>
                <c:pt idx="23285">
                  <c:v>2.7582583427429999</c:v>
                </c:pt>
                <c:pt idx="23286">
                  <c:v>2.75860953331</c:v>
                </c:pt>
                <c:pt idx="23287">
                  <c:v>2.7588193416600002</c:v>
                </c:pt>
                <c:pt idx="23288">
                  <c:v>2.759109973907</c:v>
                </c:pt>
                <c:pt idx="23289">
                  <c:v>2.7594101428990001</c:v>
                </c:pt>
                <c:pt idx="23290">
                  <c:v>2.7595186233520002</c:v>
                </c:pt>
                <c:pt idx="23291">
                  <c:v>2.7596805095670001</c:v>
                </c:pt>
                <c:pt idx="23292">
                  <c:v>2.7599780559539999</c:v>
                </c:pt>
                <c:pt idx="23293">
                  <c:v>2.7600615024569999</c:v>
                </c:pt>
                <c:pt idx="23294">
                  <c:v>2.7601065635680002</c:v>
                </c:pt>
                <c:pt idx="23295">
                  <c:v>2.7601590156559999</c:v>
                </c:pt>
                <c:pt idx="23296">
                  <c:v>2.7602348327640001</c:v>
                </c:pt>
                <c:pt idx="23297">
                  <c:v>2.7602822780610001</c:v>
                </c:pt>
                <c:pt idx="23298">
                  <c:v>2.760358333588</c:v>
                </c:pt>
                <c:pt idx="23299">
                  <c:v>2.76043009758</c:v>
                </c:pt>
                <c:pt idx="23300">
                  <c:v>2.7605018615720001</c:v>
                </c:pt>
                <c:pt idx="23301">
                  <c:v>2.7606465816500001</c:v>
                </c:pt>
                <c:pt idx="23302">
                  <c:v>2.7610528469090001</c:v>
                </c:pt>
                <c:pt idx="23303">
                  <c:v>2.7612998485569999</c:v>
                </c:pt>
                <c:pt idx="23304">
                  <c:v>2.7614078521729999</c:v>
                </c:pt>
                <c:pt idx="23305">
                  <c:v>2.761734485626</c:v>
                </c:pt>
                <c:pt idx="23306">
                  <c:v>2.7618622779850002</c:v>
                </c:pt>
                <c:pt idx="23307">
                  <c:v>2.7619469165799999</c:v>
                </c:pt>
                <c:pt idx="23308">
                  <c:v>2.7620327472690001</c:v>
                </c:pt>
                <c:pt idx="23309">
                  <c:v>2.7621135711670002</c:v>
                </c:pt>
                <c:pt idx="23310">
                  <c:v>2.7624504566189998</c:v>
                </c:pt>
                <c:pt idx="23311">
                  <c:v>2.76256108284</c:v>
                </c:pt>
                <c:pt idx="23312">
                  <c:v>2.7626423835749998</c:v>
                </c:pt>
                <c:pt idx="23313">
                  <c:v>2.7627189159390002</c:v>
                </c:pt>
                <c:pt idx="23314">
                  <c:v>2.7627975940699998</c:v>
                </c:pt>
                <c:pt idx="23315">
                  <c:v>2.7629330158230001</c:v>
                </c:pt>
                <c:pt idx="23316">
                  <c:v>2.7630543708799999</c:v>
                </c:pt>
                <c:pt idx="23317">
                  <c:v>2.763218402863</c:v>
                </c:pt>
                <c:pt idx="23318">
                  <c:v>2.763502597809</c:v>
                </c:pt>
                <c:pt idx="23319">
                  <c:v>2.7636654376980001</c:v>
                </c:pt>
                <c:pt idx="23320">
                  <c:v>2.763800859451</c:v>
                </c:pt>
                <c:pt idx="23321">
                  <c:v>2.7639079093930001</c:v>
                </c:pt>
                <c:pt idx="23322">
                  <c:v>2.764015436172</c:v>
                </c:pt>
                <c:pt idx="23323">
                  <c:v>2.7640709877009999</c:v>
                </c:pt>
                <c:pt idx="23324">
                  <c:v>2.7641849517820001</c:v>
                </c:pt>
                <c:pt idx="23325">
                  <c:v>2.7642917633059998</c:v>
                </c:pt>
                <c:pt idx="23326">
                  <c:v>2.7643826007840002</c:v>
                </c:pt>
                <c:pt idx="23327">
                  <c:v>2.7644701004029999</c:v>
                </c:pt>
                <c:pt idx="23328">
                  <c:v>2.7645869255069999</c:v>
                </c:pt>
                <c:pt idx="23329">
                  <c:v>2.764899730682</c:v>
                </c:pt>
                <c:pt idx="23330">
                  <c:v>2.7650542259219999</c:v>
                </c:pt>
                <c:pt idx="23331">
                  <c:v>2.765206336975</c:v>
                </c:pt>
                <c:pt idx="23332">
                  <c:v>2.7652802467350002</c:v>
                </c:pt>
                <c:pt idx="23333">
                  <c:v>2.7653491497039999</c:v>
                </c:pt>
                <c:pt idx="23334">
                  <c:v>2.7654109001160001</c:v>
                </c:pt>
                <c:pt idx="23335">
                  <c:v>2.7654862403870002</c:v>
                </c:pt>
                <c:pt idx="23336">
                  <c:v>2.765551567078</c:v>
                </c:pt>
                <c:pt idx="23337">
                  <c:v>2.7656297683719999</c:v>
                </c:pt>
                <c:pt idx="23338">
                  <c:v>2.7657039165500001</c:v>
                </c:pt>
                <c:pt idx="23339">
                  <c:v>2.7658433914180001</c:v>
                </c:pt>
                <c:pt idx="23340">
                  <c:v>2.7661437988280002</c:v>
                </c:pt>
                <c:pt idx="23341">
                  <c:v>2.7663710117339999</c:v>
                </c:pt>
                <c:pt idx="23342">
                  <c:v>2.7664728164670001</c:v>
                </c:pt>
                <c:pt idx="23343">
                  <c:v>2.7666563987730002</c:v>
                </c:pt>
                <c:pt idx="23344">
                  <c:v>2.7670335769649999</c:v>
                </c:pt>
                <c:pt idx="23345">
                  <c:v>2.7673790454859999</c:v>
                </c:pt>
                <c:pt idx="23346">
                  <c:v>2.7674930095670001</c:v>
                </c:pt>
                <c:pt idx="23347">
                  <c:v>2.7676861286159999</c:v>
                </c:pt>
                <c:pt idx="23348">
                  <c:v>2.7680082321169999</c:v>
                </c:pt>
                <c:pt idx="23349">
                  <c:v>2.768238782883</c:v>
                </c:pt>
                <c:pt idx="23350">
                  <c:v>2.7683959007259999</c:v>
                </c:pt>
                <c:pt idx="23351">
                  <c:v>2.768514871597</c:v>
                </c:pt>
                <c:pt idx="23352">
                  <c:v>2.7689061164859998</c:v>
                </c:pt>
                <c:pt idx="23353">
                  <c:v>2.7690589427950001</c:v>
                </c:pt>
                <c:pt idx="23354">
                  <c:v>2.7691564559940001</c:v>
                </c:pt>
                <c:pt idx="23355">
                  <c:v>2.7692613601680001</c:v>
                </c:pt>
                <c:pt idx="23356">
                  <c:v>2.769363880157</c:v>
                </c:pt>
                <c:pt idx="23357">
                  <c:v>2.7694628238679999</c:v>
                </c:pt>
                <c:pt idx="23358">
                  <c:v>2.7695114612579999</c:v>
                </c:pt>
                <c:pt idx="23359">
                  <c:v>2.7696075439449999</c:v>
                </c:pt>
                <c:pt idx="23360">
                  <c:v>2.7696998119349998</c:v>
                </c:pt>
                <c:pt idx="23361">
                  <c:v>2.769777059555</c:v>
                </c:pt>
                <c:pt idx="23362">
                  <c:v>2.7698516845699999</c:v>
                </c:pt>
                <c:pt idx="23363">
                  <c:v>2.769960403442</c:v>
                </c:pt>
                <c:pt idx="23364">
                  <c:v>2.7703013420099998</c:v>
                </c:pt>
                <c:pt idx="23365">
                  <c:v>2.7706131935120002</c:v>
                </c:pt>
                <c:pt idx="23366">
                  <c:v>2.7708883285520001</c:v>
                </c:pt>
                <c:pt idx="23367">
                  <c:v>2.7710349559780001</c:v>
                </c:pt>
                <c:pt idx="23368">
                  <c:v>2.7711110115049999</c:v>
                </c:pt>
                <c:pt idx="23369">
                  <c:v>2.7711915969850001</c:v>
                </c:pt>
                <c:pt idx="23370">
                  <c:v>2.7712967395780002</c:v>
                </c:pt>
                <c:pt idx="23371">
                  <c:v>2.77143740654</c:v>
                </c:pt>
                <c:pt idx="23372">
                  <c:v>2.7715501785279999</c:v>
                </c:pt>
                <c:pt idx="23373">
                  <c:v>2.7716338634489999</c:v>
                </c:pt>
                <c:pt idx="23374">
                  <c:v>2.7717154026030002</c:v>
                </c:pt>
                <c:pt idx="23375">
                  <c:v>2.7718873023990001</c:v>
                </c:pt>
                <c:pt idx="23376">
                  <c:v>2.7720732688899998</c:v>
                </c:pt>
                <c:pt idx="23377">
                  <c:v>2.7721023559570002</c:v>
                </c:pt>
                <c:pt idx="23378">
                  <c:v>2.772159337997</c:v>
                </c:pt>
                <c:pt idx="23379">
                  <c:v>2.7722265720369998</c:v>
                </c:pt>
                <c:pt idx="23380">
                  <c:v>2.7723360061650002</c:v>
                </c:pt>
                <c:pt idx="23381">
                  <c:v>2.7725000381470002</c:v>
                </c:pt>
                <c:pt idx="23382">
                  <c:v>2.7727866172789999</c:v>
                </c:pt>
                <c:pt idx="23383">
                  <c:v>2.7728826999659999</c:v>
                </c:pt>
                <c:pt idx="23384">
                  <c:v>2.7730026245119999</c:v>
                </c:pt>
                <c:pt idx="23385">
                  <c:v>2.7731316089629998</c:v>
                </c:pt>
                <c:pt idx="23386">
                  <c:v>2.773251056671</c:v>
                </c:pt>
                <c:pt idx="23387">
                  <c:v>2.7733688354489998</c:v>
                </c:pt>
                <c:pt idx="23388">
                  <c:v>2.7734751701349998</c:v>
                </c:pt>
                <c:pt idx="23389">
                  <c:v>2.7735688686370001</c:v>
                </c:pt>
                <c:pt idx="23390">
                  <c:v>2.7736482620239999</c:v>
                </c:pt>
                <c:pt idx="23391">
                  <c:v>2.773779392242</c:v>
                </c:pt>
                <c:pt idx="23392">
                  <c:v>2.7738997936250001</c:v>
                </c:pt>
                <c:pt idx="23393">
                  <c:v>2.7740209102629998</c:v>
                </c:pt>
                <c:pt idx="23394">
                  <c:v>2.7741460800170001</c:v>
                </c:pt>
                <c:pt idx="23395">
                  <c:v>2.7743709087370001</c:v>
                </c:pt>
                <c:pt idx="23396">
                  <c:v>2.774532794952</c:v>
                </c:pt>
                <c:pt idx="23397">
                  <c:v>2.7746639251710001</c:v>
                </c:pt>
                <c:pt idx="23398">
                  <c:v>2.7748265266419998</c:v>
                </c:pt>
                <c:pt idx="23399">
                  <c:v>2.7751276493070001</c:v>
                </c:pt>
                <c:pt idx="23400">
                  <c:v>2.7751789093019998</c:v>
                </c:pt>
                <c:pt idx="23401">
                  <c:v>2.7752559185029999</c:v>
                </c:pt>
                <c:pt idx="23402">
                  <c:v>2.7753093242650002</c:v>
                </c:pt>
                <c:pt idx="23403">
                  <c:v>2.775353908539</c:v>
                </c:pt>
                <c:pt idx="23404">
                  <c:v>2.7754037380219998</c:v>
                </c:pt>
                <c:pt idx="23405">
                  <c:v>2.7754459381099998</c:v>
                </c:pt>
                <c:pt idx="23406">
                  <c:v>2.7754912376399998</c:v>
                </c:pt>
                <c:pt idx="23407">
                  <c:v>2.7755289077760001</c:v>
                </c:pt>
                <c:pt idx="23408">
                  <c:v>2.77557015419</c:v>
                </c:pt>
                <c:pt idx="23409">
                  <c:v>2.7756111621859998</c:v>
                </c:pt>
                <c:pt idx="23410">
                  <c:v>2.7756564617159998</c:v>
                </c:pt>
                <c:pt idx="23411">
                  <c:v>2.7757017612460002</c:v>
                </c:pt>
                <c:pt idx="23412">
                  <c:v>2.7757546901699999</c:v>
                </c:pt>
                <c:pt idx="23413">
                  <c:v>2.7758097648620002</c:v>
                </c:pt>
                <c:pt idx="23414">
                  <c:v>2.7761833667759999</c:v>
                </c:pt>
                <c:pt idx="23415">
                  <c:v>2.7763068675990001</c:v>
                </c:pt>
                <c:pt idx="23416">
                  <c:v>2.776421070099</c:v>
                </c:pt>
                <c:pt idx="23417">
                  <c:v>2.776534795761</c:v>
                </c:pt>
                <c:pt idx="23418">
                  <c:v>2.7766504287720002</c:v>
                </c:pt>
                <c:pt idx="23419">
                  <c:v>2.7767477035520001</c:v>
                </c:pt>
                <c:pt idx="23420">
                  <c:v>2.777134418488</c:v>
                </c:pt>
                <c:pt idx="23421">
                  <c:v>2.7772490978239999</c:v>
                </c:pt>
                <c:pt idx="23422">
                  <c:v>2.777544260025</c:v>
                </c:pt>
                <c:pt idx="23423">
                  <c:v>2.777870416641</c:v>
                </c:pt>
                <c:pt idx="23424">
                  <c:v>2.778192996979</c:v>
                </c:pt>
                <c:pt idx="23425">
                  <c:v>2.7785606384279999</c:v>
                </c:pt>
                <c:pt idx="23426">
                  <c:v>2.7787089347839999</c:v>
                </c:pt>
                <c:pt idx="23427">
                  <c:v>2.7788169383999999</c:v>
                </c:pt>
                <c:pt idx="23428">
                  <c:v>2.7789175510409998</c:v>
                </c:pt>
                <c:pt idx="23429">
                  <c:v>2.7790172100069999</c:v>
                </c:pt>
                <c:pt idx="23430">
                  <c:v>2.7790677547449998</c:v>
                </c:pt>
                <c:pt idx="23431">
                  <c:v>2.7791671752929998</c:v>
                </c:pt>
                <c:pt idx="23432">
                  <c:v>2.7792212963099998</c:v>
                </c:pt>
                <c:pt idx="23433">
                  <c:v>2.7793183326720001</c:v>
                </c:pt>
                <c:pt idx="23434">
                  <c:v>2.779420852661</c:v>
                </c:pt>
                <c:pt idx="23435">
                  <c:v>2.779513120651</c:v>
                </c:pt>
                <c:pt idx="23436">
                  <c:v>2.779594898224</c:v>
                </c:pt>
                <c:pt idx="23437">
                  <c:v>2.7797088623050001</c:v>
                </c:pt>
                <c:pt idx="23438">
                  <c:v>2.7799203395840002</c:v>
                </c:pt>
                <c:pt idx="23439">
                  <c:v>2.779994249344</c:v>
                </c:pt>
                <c:pt idx="23440">
                  <c:v>2.780044794083</c:v>
                </c:pt>
                <c:pt idx="23441">
                  <c:v>2.7801029682160001</c:v>
                </c:pt>
                <c:pt idx="23442">
                  <c:v>2.7801315784449998</c:v>
                </c:pt>
                <c:pt idx="23443">
                  <c:v>2.7801327705380001</c:v>
                </c:pt>
                <c:pt idx="23444">
                  <c:v>2.7801036834719999</c:v>
                </c:pt>
                <c:pt idx="23445">
                  <c:v>2.7800598144530002</c:v>
                </c:pt>
                <c:pt idx="23446">
                  <c:v>2.7800374031069999</c:v>
                </c:pt>
                <c:pt idx="23447">
                  <c:v>2.7800214290619998</c:v>
                </c:pt>
                <c:pt idx="23448">
                  <c:v>2.7800095081329999</c:v>
                </c:pt>
                <c:pt idx="23449">
                  <c:v>2.780013561249</c:v>
                </c:pt>
                <c:pt idx="23450">
                  <c:v>2.780036211014</c:v>
                </c:pt>
                <c:pt idx="23451">
                  <c:v>2.7800829410549999</c:v>
                </c:pt>
                <c:pt idx="23452">
                  <c:v>2.7801539897919998</c:v>
                </c:pt>
                <c:pt idx="23453">
                  <c:v>2.7805380821229999</c:v>
                </c:pt>
                <c:pt idx="23454">
                  <c:v>2.78098654747</c:v>
                </c:pt>
                <c:pt idx="23455">
                  <c:v>2.781309127808</c:v>
                </c:pt>
                <c:pt idx="23456">
                  <c:v>2.7816717624659999</c:v>
                </c:pt>
                <c:pt idx="23457">
                  <c:v>2.781903743744</c:v>
                </c:pt>
                <c:pt idx="23458">
                  <c:v>2.7820317745210001</c:v>
                </c:pt>
                <c:pt idx="23459">
                  <c:v>2.782144546509</c:v>
                </c:pt>
                <c:pt idx="23460">
                  <c:v>2.7822246551509999</c:v>
                </c:pt>
                <c:pt idx="23461">
                  <c:v>2.7823078632349998</c:v>
                </c:pt>
                <c:pt idx="23462">
                  <c:v>2.7823634147640002</c:v>
                </c:pt>
                <c:pt idx="23463">
                  <c:v>2.7824363708500002</c:v>
                </c:pt>
                <c:pt idx="23464">
                  <c:v>2.7825255393980002</c:v>
                </c:pt>
                <c:pt idx="23465">
                  <c:v>2.7825846672060002</c:v>
                </c:pt>
                <c:pt idx="23466">
                  <c:v>2.782648563385</c:v>
                </c:pt>
                <c:pt idx="23467">
                  <c:v>2.782793283463</c:v>
                </c:pt>
                <c:pt idx="23468">
                  <c:v>2.783180475235</c:v>
                </c:pt>
                <c:pt idx="23469">
                  <c:v>2.7834548950200002</c:v>
                </c:pt>
                <c:pt idx="23470">
                  <c:v>2.7837154865259999</c:v>
                </c:pt>
                <c:pt idx="23471">
                  <c:v>2.7839331626889998</c:v>
                </c:pt>
                <c:pt idx="23472">
                  <c:v>2.7840275764469999</c:v>
                </c:pt>
                <c:pt idx="23473">
                  <c:v>2.7840991020199999</c:v>
                </c:pt>
                <c:pt idx="23474">
                  <c:v>2.7841663360600002</c:v>
                </c:pt>
                <c:pt idx="23475">
                  <c:v>2.7842257022860002</c:v>
                </c:pt>
                <c:pt idx="23476">
                  <c:v>2.7843291759489999</c:v>
                </c:pt>
                <c:pt idx="23477">
                  <c:v>2.7840662002559999</c:v>
                </c:pt>
                <c:pt idx="23478">
                  <c:v>2.7838087081910001</c:v>
                </c:pt>
                <c:pt idx="23479">
                  <c:v>2.7835507392880001</c:v>
                </c:pt>
                <c:pt idx="23480">
                  <c:v>2.784040212631</c:v>
                </c:pt>
                <c:pt idx="23481">
                  <c:v>2.7844877243039998</c:v>
                </c:pt>
                <c:pt idx="23482">
                  <c:v>2.785027265549</c:v>
                </c:pt>
                <c:pt idx="23483">
                  <c:v>2.7852635383609998</c:v>
                </c:pt>
                <c:pt idx="23484">
                  <c:v>2.785438776016</c:v>
                </c:pt>
                <c:pt idx="23485">
                  <c:v>2.785595417023</c:v>
                </c:pt>
                <c:pt idx="23486">
                  <c:v>2.785693407059</c:v>
                </c:pt>
                <c:pt idx="23487">
                  <c:v>2.7858247756960002</c:v>
                </c:pt>
                <c:pt idx="23488">
                  <c:v>2.7859475612639999</c:v>
                </c:pt>
                <c:pt idx="23489">
                  <c:v>2.7862081527710001</c:v>
                </c:pt>
                <c:pt idx="23490">
                  <c:v>2.7863674163819998</c:v>
                </c:pt>
                <c:pt idx="23491">
                  <c:v>2.7864341735839999</c:v>
                </c:pt>
                <c:pt idx="23492">
                  <c:v>2.7865016460419998</c:v>
                </c:pt>
                <c:pt idx="23493">
                  <c:v>2.7865750789639998</c:v>
                </c:pt>
                <c:pt idx="23494">
                  <c:v>2.7866497039790001</c:v>
                </c:pt>
                <c:pt idx="23495">
                  <c:v>2.7867264747620002</c:v>
                </c:pt>
                <c:pt idx="23496">
                  <c:v>2.786809206009</c:v>
                </c:pt>
                <c:pt idx="23497">
                  <c:v>2.7868924140929998</c:v>
                </c:pt>
                <c:pt idx="23498">
                  <c:v>2.7869760990139998</c:v>
                </c:pt>
                <c:pt idx="23499">
                  <c:v>2.787051916122</c:v>
                </c:pt>
                <c:pt idx="23500">
                  <c:v>2.7871289253230001</c:v>
                </c:pt>
                <c:pt idx="23501">
                  <c:v>2.7872023582460002</c:v>
                </c:pt>
                <c:pt idx="23502">
                  <c:v>2.7872745990749999</c:v>
                </c:pt>
                <c:pt idx="23503">
                  <c:v>2.7873470783230001</c:v>
                </c:pt>
                <c:pt idx="23504">
                  <c:v>2.7874195575709999</c:v>
                </c:pt>
                <c:pt idx="23505">
                  <c:v>2.7874841690059999</c:v>
                </c:pt>
                <c:pt idx="23506">
                  <c:v>2.787548542023</c:v>
                </c:pt>
                <c:pt idx="23507">
                  <c:v>2.7876706123349999</c:v>
                </c:pt>
                <c:pt idx="23508">
                  <c:v>2.787786006927</c:v>
                </c:pt>
                <c:pt idx="23509">
                  <c:v>2.7878952026369999</c:v>
                </c:pt>
                <c:pt idx="23510">
                  <c:v>2.78799700737</c:v>
                </c:pt>
                <c:pt idx="23511">
                  <c:v>2.7881088256840001</c:v>
                </c:pt>
                <c:pt idx="23512">
                  <c:v>2.7882337570189999</c:v>
                </c:pt>
                <c:pt idx="23513">
                  <c:v>2.78834939003</c:v>
                </c:pt>
                <c:pt idx="23514">
                  <c:v>2.788516759872</c:v>
                </c:pt>
                <c:pt idx="23515">
                  <c:v>2.7887253761289998</c:v>
                </c:pt>
                <c:pt idx="23516">
                  <c:v>2.7888219356540001</c:v>
                </c:pt>
                <c:pt idx="23517">
                  <c:v>2.7889738082890001</c:v>
                </c:pt>
                <c:pt idx="23518">
                  <c:v>2.7891156673430002</c:v>
                </c:pt>
                <c:pt idx="23519">
                  <c:v>2.7893705368039998</c:v>
                </c:pt>
                <c:pt idx="23520">
                  <c:v>2.7895045280459998</c:v>
                </c:pt>
                <c:pt idx="23521">
                  <c:v>2.7896366119380001</c:v>
                </c:pt>
                <c:pt idx="23522">
                  <c:v>2.7898659706119999</c:v>
                </c:pt>
                <c:pt idx="23523">
                  <c:v>2.7902300357819998</c:v>
                </c:pt>
                <c:pt idx="23524">
                  <c:v>2.7904427051540002</c:v>
                </c:pt>
                <c:pt idx="23525">
                  <c:v>2.7905335426329998</c:v>
                </c:pt>
                <c:pt idx="23526">
                  <c:v>2.790688037872</c:v>
                </c:pt>
                <c:pt idx="23527">
                  <c:v>2.7910003662110001</c:v>
                </c:pt>
                <c:pt idx="23528">
                  <c:v>2.7910823822020001</c:v>
                </c:pt>
                <c:pt idx="23529">
                  <c:v>2.791205883026</c:v>
                </c:pt>
                <c:pt idx="23530">
                  <c:v>2.7913286685940002</c:v>
                </c:pt>
                <c:pt idx="23531">
                  <c:v>2.7914729118350001</c:v>
                </c:pt>
                <c:pt idx="23532">
                  <c:v>2.791709899902</c:v>
                </c:pt>
                <c:pt idx="23533">
                  <c:v>2.792091369629</c:v>
                </c:pt>
                <c:pt idx="23534">
                  <c:v>2.7922632694240002</c:v>
                </c:pt>
                <c:pt idx="23535">
                  <c:v>2.7923488616940002</c:v>
                </c:pt>
                <c:pt idx="23536">
                  <c:v>2.7924623489379998</c:v>
                </c:pt>
                <c:pt idx="23537">
                  <c:v>2.792579650879</c:v>
                </c:pt>
                <c:pt idx="23538">
                  <c:v>2.7926981449129999</c:v>
                </c:pt>
                <c:pt idx="23539">
                  <c:v>2.79278922081</c:v>
                </c:pt>
                <c:pt idx="23540">
                  <c:v>2.792872667313</c:v>
                </c:pt>
                <c:pt idx="23541">
                  <c:v>2.792928934097</c:v>
                </c:pt>
                <c:pt idx="23542">
                  <c:v>2.7930135726929999</c:v>
                </c:pt>
                <c:pt idx="23543">
                  <c:v>2.7931549549099999</c:v>
                </c:pt>
                <c:pt idx="23544">
                  <c:v>2.7932693958280002</c:v>
                </c:pt>
                <c:pt idx="23545">
                  <c:v>2.7933964729310001</c:v>
                </c:pt>
                <c:pt idx="23546">
                  <c:v>2.7937245368960002</c:v>
                </c:pt>
                <c:pt idx="23547">
                  <c:v>2.7940127849579999</c:v>
                </c:pt>
                <c:pt idx="23548">
                  <c:v>2.7942111492159998</c:v>
                </c:pt>
                <c:pt idx="23549">
                  <c:v>2.7947652339940001</c:v>
                </c:pt>
                <c:pt idx="23550">
                  <c:v>2.7948715686800001</c:v>
                </c:pt>
                <c:pt idx="23551">
                  <c:v>2.7949578762049998</c:v>
                </c:pt>
                <c:pt idx="23552">
                  <c:v>2.7951385974880001</c:v>
                </c:pt>
                <c:pt idx="23553">
                  <c:v>2.7954308986659999</c:v>
                </c:pt>
                <c:pt idx="23554">
                  <c:v>2.7956056594850001</c:v>
                </c:pt>
                <c:pt idx="23555">
                  <c:v>2.7956869602199999</c:v>
                </c:pt>
                <c:pt idx="23556">
                  <c:v>2.7957863807679999</c:v>
                </c:pt>
                <c:pt idx="23557">
                  <c:v>2.7958483695980001</c:v>
                </c:pt>
                <c:pt idx="23558">
                  <c:v>2.7959430217739998</c:v>
                </c:pt>
                <c:pt idx="23559">
                  <c:v>2.796036243439</c:v>
                </c:pt>
                <c:pt idx="23560">
                  <c:v>2.7960960865020001</c:v>
                </c:pt>
                <c:pt idx="23561">
                  <c:v>2.7961924076079998</c:v>
                </c:pt>
                <c:pt idx="23562">
                  <c:v>2.7962656021119998</c:v>
                </c:pt>
                <c:pt idx="23563">
                  <c:v>2.7963404655459998</c:v>
                </c:pt>
                <c:pt idx="23564">
                  <c:v>2.7964282035829999</c:v>
                </c:pt>
                <c:pt idx="23565">
                  <c:v>2.796508789063</c:v>
                </c:pt>
                <c:pt idx="23566">
                  <c:v>2.7965743541719998</c:v>
                </c:pt>
                <c:pt idx="23567">
                  <c:v>2.7966642379760001</c:v>
                </c:pt>
                <c:pt idx="23568">
                  <c:v>2.7967245578769999</c:v>
                </c:pt>
                <c:pt idx="23569">
                  <c:v>2.7967865467070001</c:v>
                </c:pt>
                <c:pt idx="23570">
                  <c:v>2.796859264374</c:v>
                </c:pt>
                <c:pt idx="23571">
                  <c:v>2.7968997955320001</c:v>
                </c:pt>
                <c:pt idx="23572">
                  <c:v>2.796955108643</c:v>
                </c:pt>
                <c:pt idx="23573">
                  <c:v>2.7970056533809999</c:v>
                </c:pt>
                <c:pt idx="23574">
                  <c:v>2.7970445156100001</c:v>
                </c:pt>
                <c:pt idx="23575">
                  <c:v>2.7970955371859998</c:v>
                </c:pt>
                <c:pt idx="23576">
                  <c:v>2.79714345932</c:v>
                </c:pt>
                <c:pt idx="23577">
                  <c:v>2.7972340583799999</c:v>
                </c:pt>
                <c:pt idx="23578">
                  <c:v>2.7972927093509998</c:v>
                </c:pt>
                <c:pt idx="23579">
                  <c:v>2.797457456589</c:v>
                </c:pt>
                <c:pt idx="23580">
                  <c:v>2.797651052475</c:v>
                </c:pt>
                <c:pt idx="23581">
                  <c:v>2.7977902889249999</c:v>
                </c:pt>
                <c:pt idx="23582">
                  <c:v>2.7979147434230001</c:v>
                </c:pt>
                <c:pt idx="23583">
                  <c:v>2.7981207370760002</c:v>
                </c:pt>
                <c:pt idx="23584">
                  <c:v>2.798287630081</c:v>
                </c:pt>
                <c:pt idx="23585">
                  <c:v>2.7984561920169999</c:v>
                </c:pt>
                <c:pt idx="23586">
                  <c:v>2.7985174655909999</c:v>
                </c:pt>
                <c:pt idx="23587">
                  <c:v>2.798662424088</c:v>
                </c:pt>
                <c:pt idx="23588">
                  <c:v>2.7989857196810002</c:v>
                </c:pt>
                <c:pt idx="23589">
                  <c:v>2.7991268634800002</c:v>
                </c:pt>
                <c:pt idx="23590">
                  <c:v>2.7992227077480001</c:v>
                </c:pt>
                <c:pt idx="23591">
                  <c:v>2.79931807518</c:v>
                </c:pt>
                <c:pt idx="23592">
                  <c:v>2.7994055747990001</c:v>
                </c:pt>
                <c:pt idx="23593">
                  <c:v>2.7994790077210001</c:v>
                </c:pt>
                <c:pt idx="23594">
                  <c:v>2.799588680267</c:v>
                </c:pt>
                <c:pt idx="23595">
                  <c:v>2.7998805046080002</c:v>
                </c:pt>
                <c:pt idx="23596">
                  <c:v>2.8001234531399999</c:v>
                </c:pt>
                <c:pt idx="23597">
                  <c:v>2.8003516197199998</c:v>
                </c:pt>
                <c:pt idx="23598">
                  <c:v>2.8004181385039999</c:v>
                </c:pt>
                <c:pt idx="23599">
                  <c:v>2.8004932403559999</c:v>
                </c:pt>
                <c:pt idx="23600">
                  <c:v>2.8005826473240001</c:v>
                </c:pt>
                <c:pt idx="23601">
                  <c:v>2.8007895946499999</c:v>
                </c:pt>
                <c:pt idx="23602">
                  <c:v>2.8010170459750001</c:v>
                </c:pt>
                <c:pt idx="23603">
                  <c:v>2.8011765480039998</c:v>
                </c:pt>
                <c:pt idx="23604">
                  <c:v>2.8013525009159999</c:v>
                </c:pt>
                <c:pt idx="23605">
                  <c:v>2.8016593456269998</c:v>
                </c:pt>
                <c:pt idx="23606">
                  <c:v>2.8018417358400001</c:v>
                </c:pt>
                <c:pt idx="23607">
                  <c:v>2.801918506622</c:v>
                </c:pt>
                <c:pt idx="23608">
                  <c:v>2.8020346164699999</c:v>
                </c:pt>
                <c:pt idx="23609">
                  <c:v>2.8021442890169999</c:v>
                </c:pt>
                <c:pt idx="23610">
                  <c:v>2.8023355007170001</c:v>
                </c:pt>
                <c:pt idx="23611">
                  <c:v>2.8025228977199999</c:v>
                </c:pt>
                <c:pt idx="23612">
                  <c:v>2.80259847641</c:v>
                </c:pt>
                <c:pt idx="23613">
                  <c:v>2.802680492401</c:v>
                </c:pt>
                <c:pt idx="23614">
                  <c:v>2.8027682304380002</c:v>
                </c:pt>
                <c:pt idx="23615">
                  <c:v>2.8028225898739998</c:v>
                </c:pt>
                <c:pt idx="23616">
                  <c:v>2.8028805255889999</c:v>
                </c:pt>
                <c:pt idx="23617">
                  <c:v>2.8029351234440001</c:v>
                </c:pt>
                <c:pt idx="23618">
                  <c:v>2.8030524253850002</c:v>
                </c:pt>
                <c:pt idx="23619">
                  <c:v>2.8031697273249998</c:v>
                </c:pt>
                <c:pt idx="23620">
                  <c:v>2.8032274246219999</c:v>
                </c:pt>
                <c:pt idx="23621">
                  <c:v>2.8032832145689999</c:v>
                </c:pt>
                <c:pt idx="23622">
                  <c:v>2.8033857345580002</c:v>
                </c:pt>
                <c:pt idx="23623">
                  <c:v>2.8035056591030001</c:v>
                </c:pt>
                <c:pt idx="23624">
                  <c:v>2.8036541938780002</c:v>
                </c:pt>
                <c:pt idx="23625">
                  <c:v>2.8037688732150001</c:v>
                </c:pt>
                <c:pt idx="23626">
                  <c:v>2.803850412369</c:v>
                </c:pt>
                <c:pt idx="23627">
                  <c:v>2.8039298057559998</c:v>
                </c:pt>
                <c:pt idx="23628">
                  <c:v>2.8040373325350001</c:v>
                </c:pt>
                <c:pt idx="23629">
                  <c:v>2.8043165206910001</c:v>
                </c:pt>
                <c:pt idx="23630">
                  <c:v>2.804430961609</c:v>
                </c:pt>
                <c:pt idx="23631">
                  <c:v>2.8047304153439998</c:v>
                </c:pt>
                <c:pt idx="23632">
                  <c:v>2.8050317764280002</c:v>
                </c:pt>
                <c:pt idx="23633">
                  <c:v>2.8054003715519999</c:v>
                </c:pt>
                <c:pt idx="23634">
                  <c:v>2.8055763244629999</c:v>
                </c:pt>
                <c:pt idx="23635">
                  <c:v>2.8057057857509999</c:v>
                </c:pt>
                <c:pt idx="23636">
                  <c:v>2.8058066368099999</c:v>
                </c:pt>
                <c:pt idx="23637">
                  <c:v>2.8060340881350001</c:v>
                </c:pt>
                <c:pt idx="23638">
                  <c:v>2.8061425685880002</c:v>
                </c:pt>
                <c:pt idx="23639">
                  <c:v>2.8063395023350002</c:v>
                </c:pt>
                <c:pt idx="23640">
                  <c:v>2.806650876999</c:v>
                </c:pt>
                <c:pt idx="23641">
                  <c:v>2.8069500923159998</c:v>
                </c:pt>
                <c:pt idx="23642">
                  <c:v>2.8071501255040001</c:v>
                </c:pt>
                <c:pt idx="23643">
                  <c:v>2.8072409629820001</c:v>
                </c:pt>
                <c:pt idx="23644">
                  <c:v>2.8072972297669998</c:v>
                </c:pt>
                <c:pt idx="23645">
                  <c:v>2.8073587417599999</c:v>
                </c:pt>
                <c:pt idx="23646">
                  <c:v>2.807423830032</c:v>
                </c:pt>
                <c:pt idx="23647">
                  <c:v>2.8074927330019999</c:v>
                </c:pt>
                <c:pt idx="23648">
                  <c:v>2.8075642585749998</c:v>
                </c:pt>
                <c:pt idx="23649">
                  <c:v>2.807629585266</c:v>
                </c:pt>
                <c:pt idx="23650">
                  <c:v>2.807699203491</c:v>
                </c:pt>
                <c:pt idx="23651">
                  <c:v>2.8077712059020001</c:v>
                </c:pt>
                <c:pt idx="23652">
                  <c:v>2.8078377246859998</c:v>
                </c:pt>
                <c:pt idx="23653">
                  <c:v>2.807903289795</c:v>
                </c:pt>
                <c:pt idx="23654">
                  <c:v>2.8079617023469998</c:v>
                </c:pt>
                <c:pt idx="23655">
                  <c:v>2.8080146312709999</c:v>
                </c:pt>
                <c:pt idx="23656">
                  <c:v>2.8080720901489999</c:v>
                </c:pt>
                <c:pt idx="23657">
                  <c:v>2.8081715106959999</c:v>
                </c:pt>
                <c:pt idx="23658">
                  <c:v>2.8082237243649999</c:v>
                </c:pt>
                <c:pt idx="23659">
                  <c:v>2.808272838593</c:v>
                </c:pt>
                <c:pt idx="23660">
                  <c:v>2.808321475983</c:v>
                </c:pt>
                <c:pt idx="23661">
                  <c:v>2.8083696365359998</c:v>
                </c:pt>
                <c:pt idx="23662">
                  <c:v>2.8084688186650002</c:v>
                </c:pt>
                <c:pt idx="23663">
                  <c:v>2.808558940887</c:v>
                </c:pt>
                <c:pt idx="23664">
                  <c:v>2.8086485862730002</c:v>
                </c:pt>
                <c:pt idx="23665">
                  <c:v>2.8087320327760001</c:v>
                </c:pt>
                <c:pt idx="23666">
                  <c:v>2.8088819980620001</c:v>
                </c:pt>
                <c:pt idx="23667">
                  <c:v>2.8091232776639998</c:v>
                </c:pt>
                <c:pt idx="23668">
                  <c:v>2.80935049057</c:v>
                </c:pt>
                <c:pt idx="23669">
                  <c:v>2.809505701065</c:v>
                </c:pt>
                <c:pt idx="23670">
                  <c:v>2.8096144199370001</c:v>
                </c:pt>
                <c:pt idx="23671">
                  <c:v>2.809694290161</c:v>
                </c:pt>
                <c:pt idx="23672">
                  <c:v>2.809797048569</c:v>
                </c:pt>
                <c:pt idx="23673">
                  <c:v>2.8099441528320002</c:v>
                </c:pt>
                <c:pt idx="23674">
                  <c:v>2.8100380897520001</c:v>
                </c:pt>
                <c:pt idx="23675">
                  <c:v>2.810140371323</c:v>
                </c:pt>
                <c:pt idx="23676">
                  <c:v>2.8105182647709999</c:v>
                </c:pt>
                <c:pt idx="23677">
                  <c:v>2.8108026981349998</c:v>
                </c:pt>
                <c:pt idx="23678">
                  <c:v>2.811097860336</c:v>
                </c:pt>
                <c:pt idx="23679">
                  <c:v>2.8112590312960002</c:v>
                </c:pt>
                <c:pt idx="23680">
                  <c:v>2.8114423751830002</c:v>
                </c:pt>
                <c:pt idx="23681">
                  <c:v>2.8117370605469998</c:v>
                </c:pt>
                <c:pt idx="23682">
                  <c:v>2.8118777275090001</c:v>
                </c:pt>
                <c:pt idx="23683">
                  <c:v>2.8120410442349999</c:v>
                </c:pt>
                <c:pt idx="23684">
                  <c:v>2.8122003078460001</c:v>
                </c:pt>
                <c:pt idx="23685">
                  <c:v>2.8125212192540001</c:v>
                </c:pt>
                <c:pt idx="23686">
                  <c:v>2.8127617836000001</c:v>
                </c:pt>
                <c:pt idx="23687">
                  <c:v>2.813136339188</c:v>
                </c:pt>
                <c:pt idx="23688">
                  <c:v>2.8133604526520002</c:v>
                </c:pt>
                <c:pt idx="23689">
                  <c:v>2.8134844303130002</c:v>
                </c:pt>
                <c:pt idx="23690">
                  <c:v>2.8137619495389998</c:v>
                </c:pt>
                <c:pt idx="23691">
                  <c:v>2.8140184879299999</c:v>
                </c:pt>
                <c:pt idx="23692">
                  <c:v>2.814135789871</c:v>
                </c:pt>
                <c:pt idx="23693">
                  <c:v>2.8142459392550001</c:v>
                </c:pt>
                <c:pt idx="23694">
                  <c:v>2.814413070679</c:v>
                </c:pt>
                <c:pt idx="23695">
                  <c:v>2.814732313156</c:v>
                </c:pt>
                <c:pt idx="23696">
                  <c:v>2.8150832653050002</c:v>
                </c:pt>
                <c:pt idx="23697">
                  <c:v>2.815192461014</c:v>
                </c:pt>
                <c:pt idx="23698">
                  <c:v>2.8153653144840001</c:v>
                </c:pt>
                <c:pt idx="23699">
                  <c:v>2.815595149994</c:v>
                </c:pt>
                <c:pt idx="23700">
                  <c:v>2.815949440002</c:v>
                </c:pt>
                <c:pt idx="23701">
                  <c:v>2.8160274028779999</c:v>
                </c:pt>
                <c:pt idx="23702">
                  <c:v>2.8161816596980001</c:v>
                </c:pt>
                <c:pt idx="23703">
                  <c:v>2.8163871765140001</c:v>
                </c:pt>
                <c:pt idx="23704">
                  <c:v>2.8167612552639998</c:v>
                </c:pt>
                <c:pt idx="23705">
                  <c:v>2.8170239925380001</c:v>
                </c:pt>
                <c:pt idx="23706">
                  <c:v>2.8171379566189998</c:v>
                </c:pt>
                <c:pt idx="23707">
                  <c:v>2.817283391953</c:v>
                </c:pt>
                <c:pt idx="23708">
                  <c:v>2.817591905594</c:v>
                </c:pt>
                <c:pt idx="23709">
                  <c:v>2.8178999423979998</c:v>
                </c:pt>
                <c:pt idx="23710">
                  <c:v>2.8180789947510001</c:v>
                </c:pt>
                <c:pt idx="23711">
                  <c:v>2.8183972835539999</c:v>
                </c:pt>
                <c:pt idx="23712">
                  <c:v>2.8187341690059999</c:v>
                </c:pt>
                <c:pt idx="23713">
                  <c:v>2.818950414658</c:v>
                </c:pt>
                <c:pt idx="23714">
                  <c:v>2.8190660476680001</c:v>
                </c:pt>
                <c:pt idx="23715">
                  <c:v>2.8191497325900001</c:v>
                </c:pt>
                <c:pt idx="23716">
                  <c:v>2.8192706108090002</c:v>
                </c:pt>
                <c:pt idx="23717">
                  <c:v>2.819372415543</c:v>
                </c:pt>
                <c:pt idx="23718">
                  <c:v>2.819498062134</c:v>
                </c:pt>
                <c:pt idx="23719">
                  <c:v>2.8197207450869999</c:v>
                </c:pt>
                <c:pt idx="23720">
                  <c:v>2.8197970390320002</c:v>
                </c:pt>
                <c:pt idx="23721">
                  <c:v>2.820005655289</c:v>
                </c:pt>
                <c:pt idx="23722">
                  <c:v>2.8202140331269998</c:v>
                </c:pt>
                <c:pt idx="23723">
                  <c:v>2.8203392028810002</c:v>
                </c:pt>
                <c:pt idx="23724">
                  <c:v>2.8204734325410001</c:v>
                </c:pt>
                <c:pt idx="23725">
                  <c:v>2.8207077980039998</c:v>
                </c:pt>
                <c:pt idx="23726">
                  <c:v>2.8210372924799998</c:v>
                </c:pt>
                <c:pt idx="23727">
                  <c:v>2.8213682174680002</c:v>
                </c:pt>
                <c:pt idx="23728">
                  <c:v>2.821486234665</c:v>
                </c:pt>
                <c:pt idx="23729">
                  <c:v>2.8216626644130001</c:v>
                </c:pt>
                <c:pt idx="23730">
                  <c:v>2.8218438625340001</c:v>
                </c:pt>
                <c:pt idx="23731">
                  <c:v>2.821984767914</c:v>
                </c:pt>
                <c:pt idx="23732">
                  <c:v>2.822257041931</c:v>
                </c:pt>
                <c:pt idx="23733">
                  <c:v>2.8223831653590001</c:v>
                </c:pt>
                <c:pt idx="23734">
                  <c:v>2.822526931763</c:v>
                </c:pt>
                <c:pt idx="23735">
                  <c:v>2.8227057456970002</c:v>
                </c:pt>
                <c:pt idx="23736">
                  <c:v>2.8230359554289999</c:v>
                </c:pt>
                <c:pt idx="23737">
                  <c:v>2.8233890533450001</c:v>
                </c:pt>
                <c:pt idx="23738">
                  <c:v>2.82373380661</c:v>
                </c:pt>
                <c:pt idx="23739">
                  <c:v>2.823826313019</c:v>
                </c:pt>
                <c:pt idx="23740">
                  <c:v>2.8238773345950001</c:v>
                </c:pt>
                <c:pt idx="23741">
                  <c:v>2.8239388465880002</c:v>
                </c:pt>
                <c:pt idx="23742">
                  <c:v>2.8240082263950002</c:v>
                </c:pt>
                <c:pt idx="23743">
                  <c:v>2.8240764141080001</c:v>
                </c:pt>
                <c:pt idx="23744">
                  <c:v>2.8241477012630001</c:v>
                </c:pt>
                <c:pt idx="23745">
                  <c:v>2.8242225646970001</c:v>
                </c:pt>
                <c:pt idx="23746">
                  <c:v>2.8243002891539999</c:v>
                </c:pt>
                <c:pt idx="23747">
                  <c:v>2.8243834972380002</c:v>
                </c:pt>
                <c:pt idx="23748">
                  <c:v>2.8244593143459999</c:v>
                </c:pt>
                <c:pt idx="23749">
                  <c:v>2.8245315551760002</c:v>
                </c:pt>
                <c:pt idx="23750">
                  <c:v>2.824604034424</c:v>
                </c:pt>
                <c:pt idx="23751">
                  <c:v>2.8246726989750002</c:v>
                </c:pt>
                <c:pt idx="23752">
                  <c:v>2.8247363567349999</c:v>
                </c:pt>
                <c:pt idx="23753">
                  <c:v>2.8248040676119999</c:v>
                </c:pt>
                <c:pt idx="23754">
                  <c:v>2.8248705863949999</c:v>
                </c:pt>
                <c:pt idx="23755">
                  <c:v>2.8249363899229998</c:v>
                </c:pt>
                <c:pt idx="23756">
                  <c:v>2.8250038623810001</c:v>
                </c:pt>
                <c:pt idx="23757">
                  <c:v>2.8250658512119999</c:v>
                </c:pt>
                <c:pt idx="23758">
                  <c:v>2.8251285552979999</c:v>
                </c:pt>
                <c:pt idx="23759">
                  <c:v>2.8251872062680001</c:v>
                </c:pt>
                <c:pt idx="23760">
                  <c:v>2.8252446651460001</c:v>
                </c:pt>
                <c:pt idx="23761">
                  <c:v>2.8252954483030002</c:v>
                </c:pt>
                <c:pt idx="23762">
                  <c:v>2.8253846168519998</c:v>
                </c:pt>
                <c:pt idx="23763">
                  <c:v>2.8254904747010001</c:v>
                </c:pt>
                <c:pt idx="23764">
                  <c:v>2.8256988525389999</c:v>
                </c:pt>
                <c:pt idx="23765">
                  <c:v>2.8257627487180002</c:v>
                </c:pt>
                <c:pt idx="23766">
                  <c:v>2.8258972167969998</c:v>
                </c:pt>
                <c:pt idx="23767">
                  <c:v>2.8261551856990001</c:v>
                </c:pt>
                <c:pt idx="23768">
                  <c:v>2.8262228965760001</c:v>
                </c:pt>
                <c:pt idx="23769">
                  <c:v>2.826300859451</c:v>
                </c:pt>
                <c:pt idx="23770">
                  <c:v>2.8263576030730002</c:v>
                </c:pt>
                <c:pt idx="23771">
                  <c:v>2.8264119625089998</c:v>
                </c:pt>
                <c:pt idx="23772">
                  <c:v>2.826471805573</c:v>
                </c:pt>
                <c:pt idx="23773">
                  <c:v>2.826508283615</c:v>
                </c:pt>
                <c:pt idx="23774">
                  <c:v>2.8265438079830001</c:v>
                </c:pt>
                <c:pt idx="23775">
                  <c:v>2.8265793323519999</c:v>
                </c:pt>
                <c:pt idx="23776">
                  <c:v>2.8266160488129999</c:v>
                </c:pt>
                <c:pt idx="23777">
                  <c:v>2.8266451358800002</c:v>
                </c:pt>
                <c:pt idx="23778">
                  <c:v>2.8267035484309999</c:v>
                </c:pt>
                <c:pt idx="23779">
                  <c:v>2.826759576797</c:v>
                </c:pt>
                <c:pt idx="23780">
                  <c:v>2.8268210887910001</c:v>
                </c:pt>
                <c:pt idx="23781">
                  <c:v>2.8268630504610002</c:v>
                </c:pt>
                <c:pt idx="23782">
                  <c:v>2.82692861557</c:v>
                </c:pt>
                <c:pt idx="23783">
                  <c:v>2.8269751071929998</c:v>
                </c:pt>
                <c:pt idx="23784">
                  <c:v>2.8270392417910002</c:v>
                </c:pt>
                <c:pt idx="23785">
                  <c:v>2.827380418777</c:v>
                </c:pt>
                <c:pt idx="23786">
                  <c:v>2.827490091324</c:v>
                </c:pt>
                <c:pt idx="23787">
                  <c:v>2.8276047706599998</c:v>
                </c:pt>
                <c:pt idx="23788">
                  <c:v>2.8277475833889998</c:v>
                </c:pt>
                <c:pt idx="23789">
                  <c:v>2.8278312683109998</c:v>
                </c:pt>
                <c:pt idx="23790">
                  <c:v>2.8279616832730001</c:v>
                </c:pt>
                <c:pt idx="23791">
                  <c:v>2.8281190395359999</c:v>
                </c:pt>
                <c:pt idx="23792">
                  <c:v>2.8282949924469998</c:v>
                </c:pt>
                <c:pt idx="23793">
                  <c:v>2.8285753726960001</c:v>
                </c:pt>
                <c:pt idx="23794">
                  <c:v>2.828644514084</c:v>
                </c:pt>
                <c:pt idx="23795">
                  <c:v>2.8288946151730001</c:v>
                </c:pt>
                <c:pt idx="23796">
                  <c:v>2.8290793895720001</c:v>
                </c:pt>
                <c:pt idx="23797">
                  <c:v>2.8291769027710001</c:v>
                </c:pt>
                <c:pt idx="23798">
                  <c:v>2.8293104171749999</c:v>
                </c:pt>
                <c:pt idx="23799">
                  <c:v>2.8294804096220001</c:v>
                </c:pt>
                <c:pt idx="23800">
                  <c:v>2.8298504352570002</c:v>
                </c:pt>
                <c:pt idx="23801">
                  <c:v>2.830003261566</c:v>
                </c:pt>
                <c:pt idx="23802">
                  <c:v>2.830083370209</c:v>
                </c:pt>
                <c:pt idx="23803">
                  <c:v>2.8301596641539999</c:v>
                </c:pt>
                <c:pt idx="23804">
                  <c:v>2.8302638530730002</c:v>
                </c:pt>
                <c:pt idx="23805">
                  <c:v>2.8303625583650001</c:v>
                </c:pt>
                <c:pt idx="23806">
                  <c:v>2.8304333686829999</c:v>
                </c:pt>
                <c:pt idx="23807">
                  <c:v>2.8305160999300001</c:v>
                </c:pt>
                <c:pt idx="23808">
                  <c:v>2.8305993080139999</c:v>
                </c:pt>
                <c:pt idx="23809">
                  <c:v>2.830686569214</c:v>
                </c:pt>
                <c:pt idx="23810">
                  <c:v>2.8307569026950001</c:v>
                </c:pt>
                <c:pt idx="23811">
                  <c:v>2.830908298492</c:v>
                </c:pt>
                <c:pt idx="23812">
                  <c:v>2.831021547318</c:v>
                </c:pt>
                <c:pt idx="23813">
                  <c:v>2.831201076508</c:v>
                </c:pt>
                <c:pt idx="23814">
                  <c:v>2.8314466476439999</c:v>
                </c:pt>
                <c:pt idx="23815">
                  <c:v>2.8317096233369998</c:v>
                </c:pt>
                <c:pt idx="23816">
                  <c:v>2.8318624496460001</c:v>
                </c:pt>
                <c:pt idx="23817">
                  <c:v>2.83194565773</c:v>
                </c:pt>
                <c:pt idx="23818">
                  <c:v>2.8320333957670001</c:v>
                </c:pt>
                <c:pt idx="23819">
                  <c:v>2.8322341442110002</c:v>
                </c:pt>
                <c:pt idx="23820">
                  <c:v>2.832413434982</c:v>
                </c:pt>
                <c:pt idx="23821">
                  <c:v>2.832489728928</c:v>
                </c:pt>
                <c:pt idx="23822">
                  <c:v>2.8325617313390001</c:v>
                </c:pt>
                <c:pt idx="23823">
                  <c:v>2.8326237201689999</c:v>
                </c:pt>
                <c:pt idx="23824">
                  <c:v>2.8326785564420001</c:v>
                </c:pt>
                <c:pt idx="23825">
                  <c:v>2.83273935318</c:v>
                </c:pt>
                <c:pt idx="23826">
                  <c:v>2.832770824432</c:v>
                </c:pt>
                <c:pt idx="23827">
                  <c:v>2.832802057266</c:v>
                </c:pt>
                <c:pt idx="23828">
                  <c:v>2.8328640460969998</c:v>
                </c:pt>
                <c:pt idx="23829">
                  <c:v>2.8329300880430002</c:v>
                </c:pt>
                <c:pt idx="23830">
                  <c:v>2.8330237865450001</c:v>
                </c:pt>
                <c:pt idx="23831">
                  <c:v>2.8330888748169998</c:v>
                </c:pt>
                <c:pt idx="23832">
                  <c:v>2.8331539630889999</c:v>
                </c:pt>
                <c:pt idx="23833">
                  <c:v>2.8332016468050001</c:v>
                </c:pt>
                <c:pt idx="23834">
                  <c:v>2.8332438468930001</c:v>
                </c:pt>
                <c:pt idx="23835">
                  <c:v>2.8333120346070002</c:v>
                </c:pt>
                <c:pt idx="23836">
                  <c:v>2.8333590030670002</c:v>
                </c:pt>
                <c:pt idx="23837">
                  <c:v>2.833438634872</c:v>
                </c:pt>
                <c:pt idx="23838">
                  <c:v>2.8335471153260001</c:v>
                </c:pt>
                <c:pt idx="23839">
                  <c:v>2.8336591720580002</c:v>
                </c:pt>
                <c:pt idx="23840">
                  <c:v>2.8337383270259999</c:v>
                </c:pt>
                <c:pt idx="23841">
                  <c:v>2.8338232040409999</c:v>
                </c:pt>
                <c:pt idx="23842">
                  <c:v>2.8339064121250002</c:v>
                </c:pt>
                <c:pt idx="23843">
                  <c:v>2.8341856002810002</c:v>
                </c:pt>
                <c:pt idx="23844">
                  <c:v>2.8341145515439998</c:v>
                </c:pt>
                <c:pt idx="23845">
                  <c:v>2.834192037582</c:v>
                </c:pt>
                <c:pt idx="23846">
                  <c:v>2.834324359894</c:v>
                </c:pt>
                <c:pt idx="23847">
                  <c:v>2.8344330787660001</c:v>
                </c:pt>
                <c:pt idx="23848">
                  <c:v>2.834535360336</c:v>
                </c:pt>
                <c:pt idx="23849">
                  <c:v>2.8344964981079999</c:v>
                </c:pt>
                <c:pt idx="23850">
                  <c:v>2.8343989849089999</c:v>
                </c:pt>
                <c:pt idx="23851">
                  <c:v>2.8343493938450002</c:v>
                </c:pt>
                <c:pt idx="23852">
                  <c:v>2.8347287178039999</c:v>
                </c:pt>
                <c:pt idx="23853">
                  <c:v>2.8348309993740002</c:v>
                </c:pt>
                <c:pt idx="23854">
                  <c:v>2.8349401950840001</c:v>
                </c:pt>
                <c:pt idx="23855">
                  <c:v>2.8353102207180001</c:v>
                </c:pt>
                <c:pt idx="23856">
                  <c:v>2.8354837894439999</c:v>
                </c:pt>
                <c:pt idx="23857">
                  <c:v>2.8355813026429999</c:v>
                </c:pt>
                <c:pt idx="23858">
                  <c:v>2.8357269763950002</c:v>
                </c:pt>
                <c:pt idx="23859">
                  <c:v>2.8357970714570002</c:v>
                </c:pt>
                <c:pt idx="23860">
                  <c:v>2.8358700275420001</c:v>
                </c:pt>
                <c:pt idx="23861">
                  <c:v>2.835949659348</c:v>
                </c:pt>
                <c:pt idx="23862">
                  <c:v>2.8360340595250002</c:v>
                </c:pt>
                <c:pt idx="23863">
                  <c:v>2.8361182212829998</c:v>
                </c:pt>
                <c:pt idx="23864">
                  <c:v>2.8362081050870001</c:v>
                </c:pt>
                <c:pt idx="23865">
                  <c:v>2.8362958431240002</c:v>
                </c:pt>
                <c:pt idx="23866">
                  <c:v>2.8363811969760002</c:v>
                </c:pt>
                <c:pt idx="23867">
                  <c:v>2.836462259293</c:v>
                </c:pt>
                <c:pt idx="23868">
                  <c:v>2.836534023285</c:v>
                </c:pt>
                <c:pt idx="23869">
                  <c:v>2.8366520404819999</c:v>
                </c:pt>
                <c:pt idx="23870">
                  <c:v>2.8367602825159999</c:v>
                </c:pt>
                <c:pt idx="23871">
                  <c:v>2.836900234222</c:v>
                </c:pt>
                <c:pt idx="23872">
                  <c:v>2.8369963169100001</c:v>
                </c:pt>
                <c:pt idx="23873">
                  <c:v>2.8370964527129998</c:v>
                </c:pt>
                <c:pt idx="23874">
                  <c:v>2.837186336517</c:v>
                </c:pt>
                <c:pt idx="23875">
                  <c:v>2.8373172283170001</c:v>
                </c:pt>
                <c:pt idx="23876">
                  <c:v>2.837655305862</c:v>
                </c:pt>
                <c:pt idx="23877">
                  <c:v>2.8378047943119999</c:v>
                </c:pt>
                <c:pt idx="23878">
                  <c:v>2.8379278182980001</c:v>
                </c:pt>
                <c:pt idx="23879">
                  <c:v>2.838087797165</c:v>
                </c:pt>
                <c:pt idx="23880">
                  <c:v>2.8384528160100002</c:v>
                </c:pt>
                <c:pt idx="23881">
                  <c:v>2.8386204242709998</c:v>
                </c:pt>
                <c:pt idx="23882">
                  <c:v>2.8387477397919998</c:v>
                </c:pt>
                <c:pt idx="23883">
                  <c:v>2.838854789734</c:v>
                </c:pt>
                <c:pt idx="23884">
                  <c:v>2.8390274047849999</c:v>
                </c:pt>
                <c:pt idx="23885">
                  <c:v>2.839151382446</c:v>
                </c:pt>
                <c:pt idx="23886">
                  <c:v>2.8392722606660001</c:v>
                </c:pt>
                <c:pt idx="23887">
                  <c:v>2.8393840789790001</c:v>
                </c:pt>
                <c:pt idx="23888">
                  <c:v>2.839481115341</c:v>
                </c:pt>
                <c:pt idx="23889">
                  <c:v>2.8397214412689999</c:v>
                </c:pt>
                <c:pt idx="23890">
                  <c:v>2.8400323390960001</c:v>
                </c:pt>
                <c:pt idx="23891">
                  <c:v>2.8402032852170001</c:v>
                </c:pt>
                <c:pt idx="23892">
                  <c:v>2.8403220176700001</c:v>
                </c:pt>
                <c:pt idx="23893">
                  <c:v>2.8404185771939998</c:v>
                </c:pt>
                <c:pt idx="23894">
                  <c:v>2.840497493744</c:v>
                </c:pt>
                <c:pt idx="23895">
                  <c:v>2.840577840805</c:v>
                </c:pt>
                <c:pt idx="23896">
                  <c:v>2.8406310081480002</c:v>
                </c:pt>
                <c:pt idx="23897">
                  <c:v>2.840678930283</c:v>
                </c:pt>
                <c:pt idx="23898">
                  <c:v>2.8407275676729999</c:v>
                </c:pt>
                <c:pt idx="23899">
                  <c:v>2.840780496597</c:v>
                </c:pt>
                <c:pt idx="23900">
                  <c:v>2.8408610820770002</c:v>
                </c:pt>
                <c:pt idx="23901">
                  <c:v>2.840940475464</c:v>
                </c:pt>
                <c:pt idx="23902">
                  <c:v>2.8410255908969999</c:v>
                </c:pt>
                <c:pt idx="23903">
                  <c:v>2.841076850891</c:v>
                </c:pt>
                <c:pt idx="23904">
                  <c:v>2.8411304950709999</c:v>
                </c:pt>
                <c:pt idx="23905">
                  <c:v>2.8411889076230001</c:v>
                </c:pt>
                <c:pt idx="23906">
                  <c:v>2.8412785530089999</c:v>
                </c:pt>
                <c:pt idx="23907">
                  <c:v>2.841694116592</c:v>
                </c:pt>
                <c:pt idx="23908">
                  <c:v>2.8418900966640002</c:v>
                </c:pt>
                <c:pt idx="23909">
                  <c:v>2.8420221805570001</c:v>
                </c:pt>
                <c:pt idx="23910">
                  <c:v>2.8421242237089999</c:v>
                </c:pt>
                <c:pt idx="23911">
                  <c:v>2.842231273651</c:v>
                </c:pt>
                <c:pt idx="23912">
                  <c:v>2.8423371314999999</c:v>
                </c:pt>
                <c:pt idx="23913">
                  <c:v>2.842440366745</c:v>
                </c:pt>
                <c:pt idx="23914">
                  <c:v>2.842581510544</c:v>
                </c:pt>
                <c:pt idx="23915">
                  <c:v>2.8427674770359999</c:v>
                </c:pt>
                <c:pt idx="23916">
                  <c:v>2.842928647995</c:v>
                </c:pt>
                <c:pt idx="23917">
                  <c:v>2.8430585861209998</c:v>
                </c:pt>
                <c:pt idx="23918">
                  <c:v>2.8431894779209999</c:v>
                </c:pt>
                <c:pt idx="23919">
                  <c:v>2.843275547028</c:v>
                </c:pt>
                <c:pt idx="23920">
                  <c:v>2.8433940410609999</c:v>
                </c:pt>
                <c:pt idx="23921">
                  <c:v>2.8435575962069999</c:v>
                </c:pt>
                <c:pt idx="23922">
                  <c:v>2.8438224792479998</c:v>
                </c:pt>
                <c:pt idx="23923">
                  <c:v>2.8441839218139999</c:v>
                </c:pt>
                <c:pt idx="23924">
                  <c:v>2.844295978546</c:v>
                </c:pt>
                <c:pt idx="23925">
                  <c:v>2.8443706035609999</c:v>
                </c:pt>
                <c:pt idx="23926">
                  <c:v>2.8444435596469999</c:v>
                </c:pt>
                <c:pt idx="23927">
                  <c:v>2.844511985779</c:v>
                </c:pt>
                <c:pt idx="23928">
                  <c:v>2.8445925712590001</c:v>
                </c:pt>
                <c:pt idx="23929">
                  <c:v>2.844665527344</c:v>
                </c:pt>
                <c:pt idx="23930">
                  <c:v>2.8447418212889999</c:v>
                </c:pt>
                <c:pt idx="23931">
                  <c:v>2.8448414802549999</c:v>
                </c:pt>
                <c:pt idx="23932">
                  <c:v>2.845164060593</c:v>
                </c:pt>
                <c:pt idx="23933">
                  <c:v>2.845309257507</c:v>
                </c:pt>
                <c:pt idx="23934">
                  <c:v>2.8454163074490002</c:v>
                </c:pt>
                <c:pt idx="23935">
                  <c:v>2.8455281257629998</c:v>
                </c:pt>
                <c:pt idx="23936">
                  <c:v>2.845912218094</c:v>
                </c:pt>
                <c:pt idx="23937">
                  <c:v>2.846043348312</c:v>
                </c:pt>
                <c:pt idx="23938">
                  <c:v>2.846159934998</c:v>
                </c:pt>
                <c:pt idx="23939">
                  <c:v>2.846271753311</c:v>
                </c:pt>
                <c:pt idx="23940">
                  <c:v>2.8463819026950001</c:v>
                </c:pt>
                <c:pt idx="23941">
                  <c:v>2.8464584350590001</c:v>
                </c:pt>
                <c:pt idx="23942">
                  <c:v>2.8465614318850001</c:v>
                </c:pt>
                <c:pt idx="23943">
                  <c:v>2.8467979431149999</c:v>
                </c:pt>
                <c:pt idx="23944">
                  <c:v>2.8469283580779998</c:v>
                </c:pt>
                <c:pt idx="23945">
                  <c:v>2.8471136093139999</c:v>
                </c:pt>
                <c:pt idx="23946">
                  <c:v>2.8473422527309999</c:v>
                </c:pt>
                <c:pt idx="23947">
                  <c:v>2.8474342823029999</c:v>
                </c:pt>
                <c:pt idx="23948">
                  <c:v>2.8475348949430002</c:v>
                </c:pt>
                <c:pt idx="23949">
                  <c:v>2.8476479053500001</c:v>
                </c:pt>
                <c:pt idx="23950">
                  <c:v>2.8477563858030002</c:v>
                </c:pt>
                <c:pt idx="23951">
                  <c:v>2.8479499816890002</c:v>
                </c:pt>
                <c:pt idx="23952">
                  <c:v>2.8482234478000001</c:v>
                </c:pt>
                <c:pt idx="23953">
                  <c:v>2.8483064174649999</c:v>
                </c:pt>
                <c:pt idx="23954">
                  <c:v>2.8483948707579998</c:v>
                </c:pt>
                <c:pt idx="23955">
                  <c:v>2.848489999771</c:v>
                </c:pt>
                <c:pt idx="23956">
                  <c:v>2.848535060883</c:v>
                </c:pt>
                <c:pt idx="23957">
                  <c:v>2.8486182689669999</c:v>
                </c:pt>
                <c:pt idx="23958">
                  <c:v>2.8487031459810002</c:v>
                </c:pt>
                <c:pt idx="23959">
                  <c:v>2.8487858772279999</c:v>
                </c:pt>
                <c:pt idx="23960">
                  <c:v>2.848828077316</c:v>
                </c:pt>
                <c:pt idx="23961">
                  <c:v>2.848871469498</c:v>
                </c:pt>
                <c:pt idx="23962">
                  <c:v>2.8489129543299998</c:v>
                </c:pt>
                <c:pt idx="23963">
                  <c:v>2.8489584922789999</c:v>
                </c:pt>
                <c:pt idx="23964">
                  <c:v>2.849004030228</c:v>
                </c:pt>
                <c:pt idx="23965">
                  <c:v>2.849094867706</c:v>
                </c:pt>
                <c:pt idx="23966">
                  <c:v>2.8491413593289998</c:v>
                </c:pt>
                <c:pt idx="23967">
                  <c:v>2.849237918854</c:v>
                </c:pt>
                <c:pt idx="23968">
                  <c:v>2.8493392467500001</c:v>
                </c:pt>
                <c:pt idx="23969">
                  <c:v>2.8494410514830002</c:v>
                </c:pt>
                <c:pt idx="23970">
                  <c:v>2.8495836257930001</c:v>
                </c:pt>
                <c:pt idx="23971">
                  <c:v>2.8497080802919998</c:v>
                </c:pt>
                <c:pt idx="23972">
                  <c:v>2.8498005866999998</c:v>
                </c:pt>
                <c:pt idx="23973">
                  <c:v>2.8498697280880001</c:v>
                </c:pt>
                <c:pt idx="23974">
                  <c:v>2.8499124050139999</c:v>
                </c:pt>
                <c:pt idx="23975">
                  <c:v>2.8499557971949998</c:v>
                </c:pt>
                <c:pt idx="23976">
                  <c:v>2.850001573563</c:v>
                </c:pt>
                <c:pt idx="23977">
                  <c:v>2.8500511646270001</c:v>
                </c:pt>
                <c:pt idx="23978">
                  <c:v>2.8500998020170001</c:v>
                </c:pt>
                <c:pt idx="23979">
                  <c:v>2.8501520156860001</c:v>
                </c:pt>
                <c:pt idx="23980">
                  <c:v>2.850203990936</c:v>
                </c:pt>
                <c:pt idx="23981">
                  <c:v>2.8502602577210001</c:v>
                </c:pt>
                <c:pt idx="23982">
                  <c:v>2.8503096103669998</c:v>
                </c:pt>
                <c:pt idx="23983">
                  <c:v>2.8503563404080001</c:v>
                </c:pt>
                <c:pt idx="23984">
                  <c:v>2.8504402637480002</c:v>
                </c:pt>
                <c:pt idx="23985">
                  <c:v>2.8505146503450001</c:v>
                </c:pt>
                <c:pt idx="23986">
                  <c:v>2.8505880832670001</c:v>
                </c:pt>
                <c:pt idx="23987">
                  <c:v>2.850680112839</c:v>
                </c:pt>
                <c:pt idx="23988">
                  <c:v>2.850890874863</c:v>
                </c:pt>
                <c:pt idx="23989">
                  <c:v>2.850925922394</c:v>
                </c:pt>
                <c:pt idx="23990">
                  <c:v>2.8509588241579999</c:v>
                </c:pt>
                <c:pt idx="23991">
                  <c:v>2.8510162830349999</c:v>
                </c:pt>
                <c:pt idx="23992">
                  <c:v>2.851063728333</c:v>
                </c:pt>
                <c:pt idx="23993">
                  <c:v>2.8511192798609999</c:v>
                </c:pt>
                <c:pt idx="23994">
                  <c:v>2.8511829376220001</c:v>
                </c:pt>
                <c:pt idx="23995">
                  <c:v>2.851271629333</c:v>
                </c:pt>
                <c:pt idx="23996">
                  <c:v>2.8513274192810001</c:v>
                </c:pt>
                <c:pt idx="23997">
                  <c:v>2.8513610363009998</c:v>
                </c:pt>
                <c:pt idx="23998">
                  <c:v>2.8514201641080001</c:v>
                </c:pt>
                <c:pt idx="23999">
                  <c:v>2.851454019547</c:v>
                </c:pt>
                <c:pt idx="24000">
                  <c:v>2.8514955043789998</c:v>
                </c:pt>
                <c:pt idx="24001">
                  <c:v>2.8515355587009998</c:v>
                </c:pt>
                <c:pt idx="24002">
                  <c:v>2.8515846729279999</c:v>
                </c:pt>
                <c:pt idx="24003">
                  <c:v>2.8516337871549999</c:v>
                </c:pt>
                <c:pt idx="24004">
                  <c:v>2.851700544357</c:v>
                </c:pt>
                <c:pt idx="24005">
                  <c:v>2.8517436981199999</c:v>
                </c:pt>
                <c:pt idx="24006">
                  <c:v>2.8517863750460002</c:v>
                </c:pt>
                <c:pt idx="24007">
                  <c:v>2.8518452644350001</c:v>
                </c:pt>
                <c:pt idx="24008">
                  <c:v>2.8519229888919999</c:v>
                </c:pt>
                <c:pt idx="24009">
                  <c:v>2.8520328998569999</c:v>
                </c:pt>
                <c:pt idx="24010">
                  <c:v>2.8521420955660002</c:v>
                </c:pt>
                <c:pt idx="24011">
                  <c:v>2.8524806499480002</c:v>
                </c:pt>
                <c:pt idx="24012">
                  <c:v>2.852756977081</c:v>
                </c:pt>
                <c:pt idx="24013">
                  <c:v>2.8532013893129999</c:v>
                </c:pt>
                <c:pt idx="24014">
                  <c:v>2.8533558845520002</c:v>
                </c:pt>
                <c:pt idx="24015">
                  <c:v>2.8534276485440002</c:v>
                </c:pt>
                <c:pt idx="24016">
                  <c:v>2.853503465652</c:v>
                </c:pt>
                <c:pt idx="24017">
                  <c:v>2.8535768985750001</c:v>
                </c:pt>
                <c:pt idx="24018">
                  <c:v>2.8536767959590001</c:v>
                </c:pt>
                <c:pt idx="24019">
                  <c:v>2.8539783954620002</c:v>
                </c:pt>
                <c:pt idx="24020">
                  <c:v>2.8542909622189998</c:v>
                </c:pt>
                <c:pt idx="24021">
                  <c:v>2.8544509410860002</c:v>
                </c:pt>
                <c:pt idx="24022">
                  <c:v>2.854570865631</c:v>
                </c:pt>
                <c:pt idx="24023">
                  <c:v>2.8547472953800002</c:v>
                </c:pt>
                <c:pt idx="24024">
                  <c:v>2.8548917770390001</c:v>
                </c:pt>
                <c:pt idx="24025">
                  <c:v>2.855081558228</c:v>
                </c:pt>
                <c:pt idx="24026">
                  <c:v>2.8552048206329999</c:v>
                </c:pt>
                <c:pt idx="24027">
                  <c:v>2.8553185462949999</c:v>
                </c:pt>
                <c:pt idx="24028">
                  <c:v>2.8554663658139998</c:v>
                </c:pt>
                <c:pt idx="24029">
                  <c:v>2.8557193279269999</c:v>
                </c:pt>
                <c:pt idx="24030">
                  <c:v>2.8558094501500002</c:v>
                </c:pt>
                <c:pt idx="24031">
                  <c:v>2.8558793067930002</c:v>
                </c:pt>
                <c:pt idx="24032">
                  <c:v>2.8559391498569999</c:v>
                </c:pt>
                <c:pt idx="24033">
                  <c:v>2.8560290336610001</c:v>
                </c:pt>
                <c:pt idx="24034">
                  <c:v>2.8560910224909999</c:v>
                </c:pt>
                <c:pt idx="24035">
                  <c:v>2.8562240600590001</c:v>
                </c:pt>
                <c:pt idx="24036">
                  <c:v>2.8563847541810001</c:v>
                </c:pt>
                <c:pt idx="24037">
                  <c:v>2.8564953804019999</c:v>
                </c:pt>
                <c:pt idx="24038">
                  <c:v>2.8568928241729998</c:v>
                </c:pt>
                <c:pt idx="24039">
                  <c:v>2.8571302890779999</c:v>
                </c:pt>
                <c:pt idx="24040">
                  <c:v>2.8573925495150001</c:v>
                </c:pt>
                <c:pt idx="24041">
                  <c:v>2.8574728965760001</c:v>
                </c:pt>
                <c:pt idx="24042">
                  <c:v>2.8575568199160002</c:v>
                </c:pt>
                <c:pt idx="24043">
                  <c:v>2.85764169693</c:v>
                </c:pt>
                <c:pt idx="24044">
                  <c:v>2.8577291965480001</c:v>
                </c:pt>
                <c:pt idx="24045">
                  <c:v>2.8578193187709999</c:v>
                </c:pt>
                <c:pt idx="24046">
                  <c:v>2.8579080104829999</c:v>
                </c:pt>
                <c:pt idx="24047">
                  <c:v>2.8579883575439999</c:v>
                </c:pt>
                <c:pt idx="24048">
                  <c:v>2.8580698966979998</c:v>
                </c:pt>
                <c:pt idx="24049">
                  <c:v>2.858155965805</c:v>
                </c:pt>
                <c:pt idx="24050">
                  <c:v>2.8582544326780002</c:v>
                </c:pt>
                <c:pt idx="24051">
                  <c:v>2.8583498001100001</c:v>
                </c:pt>
                <c:pt idx="24052">
                  <c:v>2.858445167542</c:v>
                </c:pt>
                <c:pt idx="24053">
                  <c:v>2.858581542969</c:v>
                </c:pt>
                <c:pt idx="24054">
                  <c:v>2.858865737915</c:v>
                </c:pt>
                <c:pt idx="24055">
                  <c:v>2.8591024875639999</c:v>
                </c:pt>
                <c:pt idx="24056">
                  <c:v>2.8593332767490001</c:v>
                </c:pt>
                <c:pt idx="24057">
                  <c:v>2.8594419956210002</c:v>
                </c:pt>
                <c:pt idx="24058">
                  <c:v>2.8595502376559998</c:v>
                </c:pt>
                <c:pt idx="24059">
                  <c:v>2.859647035599</c:v>
                </c:pt>
                <c:pt idx="24060">
                  <c:v>2.8597154617310001</c:v>
                </c:pt>
                <c:pt idx="24061">
                  <c:v>2.8597860336299998</c:v>
                </c:pt>
                <c:pt idx="24062">
                  <c:v>2.8598489761349999</c:v>
                </c:pt>
                <c:pt idx="24063">
                  <c:v>2.859922647476</c:v>
                </c:pt>
                <c:pt idx="24064">
                  <c:v>2.859971523285</c:v>
                </c:pt>
                <c:pt idx="24065">
                  <c:v>2.8600523471830002</c:v>
                </c:pt>
                <c:pt idx="24066">
                  <c:v>2.8601531982420001</c:v>
                </c:pt>
                <c:pt idx="24067">
                  <c:v>2.8602392673489998</c:v>
                </c:pt>
                <c:pt idx="24068">
                  <c:v>2.8603205680850001</c:v>
                </c:pt>
                <c:pt idx="24069">
                  <c:v>2.860372543335</c:v>
                </c:pt>
                <c:pt idx="24070">
                  <c:v>2.860431671143</c:v>
                </c:pt>
                <c:pt idx="24071">
                  <c:v>2.8605308532709999</c:v>
                </c:pt>
                <c:pt idx="24072">
                  <c:v>2.8609519004820001</c:v>
                </c:pt>
                <c:pt idx="24073">
                  <c:v>2.8613042831420001</c:v>
                </c:pt>
                <c:pt idx="24074">
                  <c:v>2.8613860607150001</c:v>
                </c:pt>
                <c:pt idx="24075">
                  <c:v>2.8615038394929999</c:v>
                </c:pt>
                <c:pt idx="24076">
                  <c:v>2.8616199493410002</c:v>
                </c:pt>
                <c:pt idx="24077">
                  <c:v>2.8617339134219999</c:v>
                </c:pt>
                <c:pt idx="24078">
                  <c:v>2.8618543148039999</c:v>
                </c:pt>
                <c:pt idx="24079">
                  <c:v>2.8619806766510001</c:v>
                </c:pt>
                <c:pt idx="24080">
                  <c:v>2.862070798874</c:v>
                </c:pt>
                <c:pt idx="24081">
                  <c:v>2.8621797561650002</c:v>
                </c:pt>
                <c:pt idx="24082">
                  <c:v>2.862297534943</c:v>
                </c:pt>
                <c:pt idx="24083">
                  <c:v>2.8624112606050001</c:v>
                </c:pt>
                <c:pt idx="24084">
                  <c:v>2.8625228405000001</c:v>
                </c:pt>
                <c:pt idx="24085">
                  <c:v>2.8626301288599998</c:v>
                </c:pt>
                <c:pt idx="24086">
                  <c:v>2.862770318985</c:v>
                </c:pt>
                <c:pt idx="24087">
                  <c:v>2.862822532654</c:v>
                </c:pt>
                <c:pt idx="24088">
                  <c:v>2.8628771305080001</c:v>
                </c:pt>
                <c:pt idx="24089">
                  <c:v>2.8629314899440002</c:v>
                </c:pt>
                <c:pt idx="24090">
                  <c:v>2.8629875183109998</c:v>
                </c:pt>
                <c:pt idx="24091">
                  <c:v>2.8630466461180002</c:v>
                </c:pt>
                <c:pt idx="24092">
                  <c:v>2.8631112575530002</c:v>
                </c:pt>
                <c:pt idx="24093">
                  <c:v>2.8631756305690002</c:v>
                </c:pt>
                <c:pt idx="24094">
                  <c:v>2.8632421493529998</c:v>
                </c:pt>
                <c:pt idx="24095">
                  <c:v>2.8633053302759999</c:v>
                </c:pt>
                <c:pt idx="24096">
                  <c:v>2.8633656501770002</c:v>
                </c:pt>
                <c:pt idx="24097">
                  <c:v>2.8634200096129998</c:v>
                </c:pt>
                <c:pt idx="24098">
                  <c:v>2.8634741306299998</c:v>
                </c:pt>
                <c:pt idx="24099">
                  <c:v>2.8635272979740001</c:v>
                </c:pt>
                <c:pt idx="24100">
                  <c:v>2.8636286258700001</c:v>
                </c:pt>
                <c:pt idx="24101">
                  <c:v>2.8637144565580002</c:v>
                </c:pt>
                <c:pt idx="24102">
                  <c:v>2.8637890815730001</c:v>
                </c:pt>
                <c:pt idx="24103">
                  <c:v>2.8638575077059998</c:v>
                </c:pt>
                <c:pt idx="24104">
                  <c:v>2.86394906044</c:v>
                </c:pt>
                <c:pt idx="24105">
                  <c:v>2.8642096519470002</c:v>
                </c:pt>
                <c:pt idx="24106">
                  <c:v>2.8643701076510002</c:v>
                </c:pt>
                <c:pt idx="24107">
                  <c:v>2.8645098209380002</c:v>
                </c:pt>
                <c:pt idx="24108">
                  <c:v>2.8646006584169998</c:v>
                </c:pt>
                <c:pt idx="24109">
                  <c:v>2.864691972733</c:v>
                </c:pt>
                <c:pt idx="24110">
                  <c:v>2.8647551536560001</c:v>
                </c:pt>
                <c:pt idx="24111">
                  <c:v>2.8648047447199998</c:v>
                </c:pt>
                <c:pt idx="24112">
                  <c:v>2.8648626804349999</c:v>
                </c:pt>
                <c:pt idx="24113">
                  <c:v>2.8648993968959999</c:v>
                </c:pt>
                <c:pt idx="24114">
                  <c:v>2.8649339675899999</c:v>
                </c:pt>
                <c:pt idx="24115">
                  <c:v>2.8649754524229998</c:v>
                </c:pt>
                <c:pt idx="24116">
                  <c:v>2.8650102615359998</c:v>
                </c:pt>
                <c:pt idx="24117">
                  <c:v>2.865068674088</c:v>
                </c:pt>
                <c:pt idx="24118">
                  <c:v>2.8651490211490001</c:v>
                </c:pt>
                <c:pt idx="24119">
                  <c:v>2.865311145782</c:v>
                </c:pt>
                <c:pt idx="24120">
                  <c:v>2.865422487259</c:v>
                </c:pt>
                <c:pt idx="24121">
                  <c:v>2.8655021190640002</c:v>
                </c:pt>
                <c:pt idx="24122">
                  <c:v>2.8659033775329998</c:v>
                </c:pt>
                <c:pt idx="24123">
                  <c:v>2.8662681579589999</c:v>
                </c:pt>
                <c:pt idx="24124">
                  <c:v>2.8663611412050001</c:v>
                </c:pt>
                <c:pt idx="24125">
                  <c:v>2.8664591312410002</c:v>
                </c:pt>
                <c:pt idx="24126">
                  <c:v>2.8665258884429998</c:v>
                </c:pt>
                <c:pt idx="24127">
                  <c:v>2.866587638855</c:v>
                </c:pt>
                <c:pt idx="24128">
                  <c:v>2.8667325973510001</c:v>
                </c:pt>
                <c:pt idx="24129">
                  <c:v>2.8670032024380001</c:v>
                </c:pt>
                <c:pt idx="24130">
                  <c:v>2.8670794963840001</c:v>
                </c:pt>
                <c:pt idx="24131">
                  <c:v>2.867156028748</c:v>
                </c:pt>
                <c:pt idx="24132">
                  <c:v>2.867358446121</c:v>
                </c:pt>
                <c:pt idx="24133">
                  <c:v>2.8675272464749999</c:v>
                </c:pt>
                <c:pt idx="24134">
                  <c:v>2.867656469345</c:v>
                </c:pt>
                <c:pt idx="24135">
                  <c:v>2.8677401542659999</c:v>
                </c:pt>
                <c:pt idx="24136">
                  <c:v>2.8678872585300001</c:v>
                </c:pt>
                <c:pt idx="24137">
                  <c:v>2.8682172298430002</c:v>
                </c:pt>
                <c:pt idx="24138">
                  <c:v>2.8683900833129998</c:v>
                </c:pt>
                <c:pt idx="24139">
                  <c:v>2.8686065673829999</c:v>
                </c:pt>
                <c:pt idx="24140">
                  <c:v>2.868753671646</c:v>
                </c:pt>
                <c:pt idx="24141">
                  <c:v>2.8691356182100001</c:v>
                </c:pt>
                <c:pt idx="24142">
                  <c:v>2.8692340850829998</c:v>
                </c:pt>
                <c:pt idx="24143">
                  <c:v>2.869301080704</c:v>
                </c:pt>
                <c:pt idx="24144">
                  <c:v>2.8693728446960001</c:v>
                </c:pt>
                <c:pt idx="24145">
                  <c:v>2.8695008754729998</c:v>
                </c:pt>
                <c:pt idx="24146">
                  <c:v>2.869700431824</c:v>
                </c:pt>
                <c:pt idx="24147">
                  <c:v>2.869886875153</c:v>
                </c:pt>
                <c:pt idx="24148">
                  <c:v>2.8699736595149998</c:v>
                </c:pt>
                <c:pt idx="24149">
                  <c:v>2.8700559139249999</c:v>
                </c:pt>
                <c:pt idx="24150">
                  <c:v>2.8701412677759999</c:v>
                </c:pt>
                <c:pt idx="24151">
                  <c:v>2.8702015876770002</c:v>
                </c:pt>
                <c:pt idx="24152">
                  <c:v>2.8702564239499999</c:v>
                </c:pt>
                <c:pt idx="24153">
                  <c:v>2.8703365325929999</c:v>
                </c:pt>
                <c:pt idx="24154">
                  <c:v>2.8703920841219999</c:v>
                </c:pt>
                <c:pt idx="24155">
                  <c:v>2.870507955551</c:v>
                </c:pt>
                <c:pt idx="24156">
                  <c:v>2.8706309795379998</c:v>
                </c:pt>
                <c:pt idx="24157">
                  <c:v>2.8708074092859999</c:v>
                </c:pt>
                <c:pt idx="24158">
                  <c:v>2.8713085651400001</c:v>
                </c:pt>
                <c:pt idx="24159">
                  <c:v>2.8714313507079998</c:v>
                </c:pt>
                <c:pt idx="24160">
                  <c:v>2.8715989589689999</c:v>
                </c:pt>
                <c:pt idx="24161">
                  <c:v>2.871787786484</c:v>
                </c:pt>
                <c:pt idx="24162">
                  <c:v>2.8718864917759999</c:v>
                </c:pt>
                <c:pt idx="24163">
                  <c:v>2.8719856739040002</c:v>
                </c:pt>
                <c:pt idx="24164">
                  <c:v>2.8720364570619998</c:v>
                </c:pt>
                <c:pt idx="24165">
                  <c:v>2.8721356391909998</c:v>
                </c:pt>
                <c:pt idx="24166">
                  <c:v>2.872239589691</c:v>
                </c:pt>
                <c:pt idx="24167">
                  <c:v>2.872344017029</c:v>
                </c:pt>
                <c:pt idx="24168">
                  <c:v>2.8724429607389999</c:v>
                </c:pt>
                <c:pt idx="24169">
                  <c:v>2.8725378513340001</c:v>
                </c:pt>
                <c:pt idx="24170">
                  <c:v>2.8726363182069998</c:v>
                </c:pt>
                <c:pt idx="24171">
                  <c:v>2.872729539871</c:v>
                </c:pt>
                <c:pt idx="24172">
                  <c:v>2.8728196620939999</c:v>
                </c:pt>
                <c:pt idx="24173">
                  <c:v>2.8729043006900001</c:v>
                </c:pt>
                <c:pt idx="24174">
                  <c:v>2.8729882240300002</c:v>
                </c:pt>
                <c:pt idx="24175">
                  <c:v>2.8731350898739998</c:v>
                </c:pt>
                <c:pt idx="24176">
                  <c:v>2.873280763626</c:v>
                </c:pt>
                <c:pt idx="24177">
                  <c:v>2.8735156059269999</c:v>
                </c:pt>
                <c:pt idx="24178">
                  <c:v>2.8738341331480002</c:v>
                </c:pt>
                <c:pt idx="24179">
                  <c:v>2.8739373683929998</c:v>
                </c:pt>
                <c:pt idx="24180">
                  <c:v>2.874014854431</c:v>
                </c:pt>
                <c:pt idx="24181">
                  <c:v>2.874122858047</c:v>
                </c:pt>
                <c:pt idx="24182">
                  <c:v>2.874229192734</c:v>
                </c:pt>
                <c:pt idx="24183">
                  <c:v>2.8743488788599998</c:v>
                </c:pt>
                <c:pt idx="24184">
                  <c:v>2.874590396881</c:v>
                </c:pt>
                <c:pt idx="24185">
                  <c:v>2.8747720718380001</c:v>
                </c:pt>
                <c:pt idx="24186">
                  <c:v>2.87504696846</c:v>
                </c:pt>
                <c:pt idx="24187">
                  <c:v>2.875106334686</c:v>
                </c:pt>
                <c:pt idx="24188">
                  <c:v>2.8751704692839999</c:v>
                </c:pt>
                <c:pt idx="24189">
                  <c:v>2.8752331733699998</c:v>
                </c:pt>
                <c:pt idx="24190">
                  <c:v>2.875298023224</c:v>
                </c:pt>
                <c:pt idx="24191">
                  <c:v>2.8753619194029998</c:v>
                </c:pt>
                <c:pt idx="24192">
                  <c:v>2.875432491302</c:v>
                </c:pt>
                <c:pt idx="24193">
                  <c:v>2.8754940032960001</c:v>
                </c:pt>
                <c:pt idx="24194">
                  <c:v>2.8755521774289998</c:v>
                </c:pt>
                <c:pt idx="24195">
                  <c:v>2.8756604194639999</c:v>
                </c:pt>
                <c:pt idx="24196">
                  <c:v>2.875791549683</c:v>
                </c:pt>
                <c:pt idx="24197">
                  <c:v>2.876034021378</c:v>
                </c:pt>
                <c:pt idx="24198">
                  <c:v>2.8761153221129998</c:v>
                </c:pt>
                <c:pt idx="24199">
                  <c:v>2.876215219498</c:v>
                </c:pt>
                <c:pt idx="24200">
                  <c:v>2.8763155937190001</c:v>
                </c:pt>
                <c:pt idx="24201">
                  <c:v>2.8765778541559999</c:v>
                </c:pt>
                <c:pt idx="24202">
                  <c:v>2.8768715858460001</c:v>
                </c:pt>
                <c:pt idx="24203">
                  <c:v>2.8770539760589999</c:v>
                </c:pt>
                <c:pt idx="24204">
                  <c:v>2.8771731853490001</c:v>
                </c:pt>
                <c:pt idx="24205">
                  <c:v>2.877258300781</c:v>
                </c:pt>
                <c:pt idx="24206">
                  <c:v>2.8773362636569999</c:v>
                </c:pt>
                <c:pt idx="24207">
                  <c:v>2.8774471282960001</c:v>
                </c:pt>
                <c:pt idx="24208">
                  <c:v>2.8775656223300001</c:v>
                </c:pt>
                <c:pt idx="24209">
                  <c:v>2.8776857852940001</c:v>
                </c:pt>
                <c:pt idx="24210">
                  <c:v>2.8777754306790002</c:v>
                </c:pt>
                <c:pt idx="24211">
                  <c:v>2.8778662681579998</c:v>
                </c:pt>
                <c:pt idx="24212">
                  <c:v>2.877960920334</c:v>
                </c:pt>
                <c:pt idx="24213">
                  <c:v>2.8780584335329999</c:v>
                </c:pt>
                <c:pt idx="24214">
                  <c:v>2.8781604766850002</c:v>
                </c:pt>
                <c:pt idx="24215">
                  <c:v>2.8782641887659999</c:v>
                </c:pt>
                <c:pt idx="24216">
                  <c:v>2.8783667087549998</c:v>
                </c:pt>
                <c:pt idx="24217">
                  <c:v>2.8784654140470001</c:v>
                </c:pt>
                <c:pt idx="24218">
                  <c:v>2.8785655498499998</c:v>
                </c:pt>
                <c:pt idx="24219">
                  <c:v>2.8786563873289999</c:v>
                </c:pt>
                <c:pt idx="24220">
                  <c:v>2.8787474632259999</c:v>
                </c:pt>
                <c:pt idx="24221">
                  <c:v>2.8788762092589999</c:v>
                </c:pt>
                <c:pt idx="24222">
                  <c:v>2.8791944980620001</c:v>
                </c:pt>
                <c:pt idx="24223">
                  <c:v>2.8794264793400002</c:v>
                </c:pt>
                <c:pt idx="24224">
                  <c:v>2.8797183036799998</c:v>
                </c:pt>
                <c:pt idx="24225">
                  <c:v>2.879823684692</c:v>
                </c:pt>
                <c:pt idx="24226">
                  <c:v>2.8799254894259998</c:v>
                </c:pt>
                <c:pt idx="24227">
                  <c:v>2.8800175189970001</c:v>
                </c:pt>
                <c:pt idx="24228">
                  <c:v>2.8801486492159998</c:v>
                </c:pt>
                <c:pt idx="24229">
                  <c:v>2.8802049159999998</c:v>
                </c:pt>
                <c:pt idx="24230">
                  <c:v>2.880322217941</c:v>
                </c:pt>
                <c:pt idx="24231">
                  <c:v>2.880470514297</c:v>
                </c:pt>
                <c:pt idx="24232">
                  <c:v>2.8806393146509999</c:v>
                </c:pt>
                <c:pt idx="24233">
                  <c:v>2.8810184001920001</c:v>
                </c:pt>
                <c:pt idx="24234">
                  <c:v>2.8811848163599998</c:v>
                </c:pt>
                <c:pt idx="24235">
                  <c:v>2.8812961578370002</c:v>
                </c:pt>
                <c:pt idx="24236">
                  <c:v>2.8816325664520002</c:v>
                </c:pt>
                <c:pt idx="24237">
                  <c:v>2.8820283412930001</c:v>
                </c:pt>
                <c:pt idx="24238">
                  <c:v>2.8822009563450002</c:v>
                </c:pt>
                <c:pt idx="24239">
                  <c:v>2.8825364112849998</c:v>
                </c:pt>
                <c:pt idx="24240">
                  <c:v>2.8826332092290001</c:v>
                </c:pt>
                <c:pt idx="24241">
                  <c:v>2.8829402923580001</c:v>
                </c:pt>
                <c:pt idx="24242">
                  <c:v>2.8831362724299998</c:v>
                </c:pt>
                <c:pt idx="24243">
                  <c:v>2.883243322372</c:v>
                </c:pt>
                <c:pt idx="24244">
                  <c:v>2.883312940598</c:v>
                </c:pt>
                <c:pt idx="24245">
                  <c:v>2.8833813667300001</c:v>
                </c:pt>
                <c:pt idx="24246">
                  <c:v>2.8835251331329999</c:v>
                </c:pt>
                <c:pt idx="24247">
                  <c:v>2.8835980892180002</c:v>
                </c:pt>
                <c:pt idx="24248">
                  <c:v>2.8837449550629999</c:v>
                </c:pt>
                <c:pt idx="24249">
                  <c:v>2.8838810920719999</c:v>
                </c:pt>
                <c:pt idx="24250">
                  <c:v>2.8841147422789999</c:v>
                </c:pt>
                <c:pt idx="24251">
                  <c:v>2.884437799454</c:v>
                </c:pt>
                <c:pt idx="24252">
                  <c:v>2.884659290314</c:v>
                </c:pt>
                <c:pt idx="24253">
                  <c:v>2.8850595951079998</c:v>
                </c:pt>
                <c:pt idx="24254">
                  <c:v>2.8853561878199998</c:v>
                </c:pt>
                <c:pt idx="24255">
                  <c:v>2.885512113571</c:v>
                </c:pt>
                <c:pt idx="24256">
                  <c:v>2.885639429092</c:v>
                </c:pt>
                <c:pt idx="24257">
                  <c:v>2.8857128620150001</c:v>
                </c:pt>
                <c:pt idx="24258">
                  <c:v>2.8857777118680001</c:v>
                </c:pt>
                <c:pt idx="24259">
                  <c:v>2.885839700699</c:v>
                </c:pt>
                <c:pt idx="24260">
                  <c:v>2.885904312134</c:v>
                </c:pt>
                <c:pt idx="24261">
                  <c:v>2.8860256671909998</c:v>
                </c:pt>
                <c:pt idx="24262">
                  <c:v>2.8861224651340001</c:v>
                </c:pt>
                <c:pt idx="24263">
                  <c:v>2.8864121437070001</c:v>
                </c:pt>
                <c:pt idx="24264">
                  <c:v>2.8864879608149998</c:v>
                </c:pt>
                <c:pt idx="24265">
                  <c:v>2.8865683078769999</c:v>
                </c:pt>
                <c:pt idx="24266">
                  <c:v>2.8869073390960001</c:v>
                </c:pt>
                <c:pt idx="24267">
                  <c:v>2.8870077133179999</c:v>
                </c:pt>
                <c:pt idx="24268">
                  <c:v>2.8871119022370002</c:v>
                </c:pt>
                <c:pt idx="24269">
                  <c:v>2.8872096538540002</c:v>
                </c:pt>
                <c:pt idx="24270">
                  <c:v>2.8872957229609999</c:v>
                </c:pt>
                <c:pt idx="24271">
                  <c:v>2.8874988555910002</c:v>
                </c:pt>
                <c:pt idx="24272">
                  <c:v>2.8875815868379999</c:v>
                </c:pt>
                <c:pt idx="24273">
                  <c:v>2.887679815292</c:v>
                </c:pt>
                <c:pt idx="24274">
                  <c:v>2.8877329826349998</c:v>
                </c:pt>
                <c:pt idx="24275">
                  <c:v>2.8877832889559998</c:v>
                </c:pt>
                <c:pt idx="24276">
                  <c:v>2.887836694717</c:v>
                </c:pt>
                <c:pt idx="24277">
                  <c:v>2.8878910541530001</c:v>
                </c:pt>
                <c:pt idx="24278">
                  <c:v>2.8879430294040001</c:v>
                </c:pt>
                <c:pt idx="24279">
                  <c:v>2.888000488281</c:v>
                </c:pt>
                <c:pt idx="24280">
                  <c:v>2.888056516647</c:v>
                </c:pt>
                <c:pt idx="24281">
                  <c:v>2.8881089687350001</c:v>
                </c:pt>
                <c:pt idx="24282">
                  <c:v>2.8881604671479999</c:v>
                </c:pt>
                <c:pt idx="24283">
                  <c:v>2.8882091045379998</c:v>
                </c:pt>
                <c:pt idx="24284">
                  <c:v>2.8882563114169999</c:v>
                </c:pt>
                <c:pt idx="24285">
                  <c:v>2.8883101940159999</c:v>
                </c:pt>
                <c:pt idx="24286">
                  <c:v>2.88840842247</c:v>
                </c:pt>
                <c:pt idx="24287">
                  <c:v>2.8884985446929998</c:v>
                </c:pt>
                <c:pt idx="24288">
                  <c:v>2.8885874748229998</c:v>
                </c:pt>
                <c:pt idx="24289">
                  <c:v>2.8886740207670001</c:v>
                </c:pt>
                <c:pt idx="24290">
                  <c:v>2.8887586593629999</c:v>
                </c:pt>
                <c:pt idx="24291">
                  <c:v>2.888840913773</c:v>
                </c:pt>
                <c:pt idx="24292">
                  <c:v>2.8889644145969999</c:v>
                </c:pt>
                <c:pt idx="24293">
                  <c:v>2.8890957832340001</c:v>
                </c:pt>
                <c:pt idx="24294">
                  <c:v>2.8893001079560001</c:v>
                </c:pt>
                <c:pt idx="24295">
                  <c:v>2.8893489837650002</c:v>
                </c:pt>
                <c:pt idx="24296">
                  <c:v>2.889404296875</c:v>
                </c:pt>
                <c:pt idx="24297">
                  <c:v>2.8894596099849998</c:v>
                </c:pt>
                <c:pt idx="24298">
                  <c:v>2.8895220756529998</c:v>
                </c:pt>
                <c:pt idx="24299">
                  <c:v>2.8895859718320001</c:v>
                </c:pt>
                <c:pt idx="24300">
                  <c:v>2.8896512985229998</c:v>
                </c:pt>
                <c:pt idx="24301">
                  <c:v>2.8897142410279999</c:v>
                </c:pt>
                <c:pt idx="24302">
                  <c:v>2.8897802829739998</c:v>
                </c:pt>
                <c:pt idx="24303">
                  <c:v>2.8898441791530001</c:v>
                </c:pt>
                <c:pt idx="24304">
                  <c:v>2.8899035453800002</c:v>
                </c:pt>
                <c:pt idx="24305">
                  <c:v>2.8899996280670002</c:v>
                </c:pt>
                <c:pt idx="24306">
                  <c:v>2.8901371955870001</c:v>
                </c:pt>
                <c:pt idx="24307">
                  <c:v>2.8902871608730001</c:v>
                </c:pt>
                <c:pt idx="24308">
                  <c:v>2.890525579453</c:v>
                </c:pt>
                <c:pt idx="24309">
                  <c:v>2.8906664848329999</c:v>
                </c:pt>
                <c:pt idx="24310">
                  <c:v>2.8907384872440001</c:v>
                </c:pt>
                <c:pt idx="24311">
                  <c:v>2.890797376633</c:v>
                </c:pt>
                <c:pt idx="24312">
                  <c:v>2.890872478485</c:v>
                </c:pt>
                <c:pt idx="24313">
                  <c:v>2.890909194946</c:v>
                </c:pt>
                <c:pt idx="24314">
                  <c:v>2.890959739685</c:v>
                </c:pt>
                <c:pt idx="24315">
                  <c:v>2.8910002708440001</c:v>
                </c:pt>
                <c:pt idx="24316">
                  <c:v>2.891036748886</c:v>
                </c:pt>
                <c:pt idx="24317">
                  <c:v>2.891096115112</c:v>
                </c:pt>
                <c:pt idx="24318">
                  <c:v>2.891162157059</c:v>
                </c:pt>
                <c:pt idx="24319">
                  <c:v>2.891223192215</c:v>
                </c:pt>
                <c:pt idx="24320">
                  <c:v>2.8912818431849998</c:v>
                </c:pt>
                <c:pt idx="24321">
                  <c:v>2.8913424015050002</c:v>
                </c:pt>
                <c:pt idx="24322">
                  <c:v>2.891406536102</c:v>
                </c:pt>
                <c:pt idx="24323">
                  <c:v>2.891475915909</c:v>
                </c:pt>
                <c:pt idx="24324">
                  <c:v>2.891550779343</c:v>
                </c:pt>
                <c:pt idx="24325">
                  <c:v>2.8918182849880001</c:v>
                </c:pt>
                <c:pt idx="24326">
                  <c:v>2.8922250270840002</c:v>
                </c:pt>
                <c:pt idx="24327">
                  <c:v>2.8926048278810002</c:v>
                </c:pt>
                <c:pt idx="24328">
                  <c:v>2.8929841518399999</c:v>
                </c:pt>
                <c:pt idx="24329">
                  <c:v>2.8932743072510001</c:v>
                </c:pt>
                <c:pt idx="24330">
                  <c:v>2.893388986588</c:v>
                </c:pt>
                <c:pt idx="24331">
                  <c:v>2.8935089111329999</c:v>
                </c:pt>
                <c:pt idx="24332">
                  <c:v>2.8936412334439998</c:v>
                </c:pt>
                <c:pt idx="24333">
                  <c:v>2.8937354087829998</c:v>
                </c:pt>
                <c:pt idx="24334">
                  <c:v>2.8938243389129998</c:v>
                </c:pt>
                <c:pt idx="24335">
                  <c:v>2.8939130306240002</c:v>
                </c:pt>
                <c:pt idx="24336">
                  <c:v>2.8940026760099999</c:v>
                </c:pt>
                <c:pt idx="24337">
                  <c:v>2.8940834999080001</c:v>
                </c:pt>
                <c:pt idx="24338">
                  <c:v>2.8941571712490002</c:v>
                </c:pt>
                <c:pt idx="24339">
                  <c:v>2.894231081009</c:v>
                </c:pt>
                <c:pt idx="24340">
                  <c:v>2.8943402767180002</c:v>
                </c:pt>
                <c:pt idx="24341">
                  <c:v>2.8944070339199999</c:v>
                </c:pt>
                <c:pt idx="24342">
                  <c:v>2.894506931305</c:v>
                </c:pt>
                <c:pt idx="24343">
                  <c:v>2.8945999145510002</c:v>
                </c:pt>
                <c:pt idx="24344">
                  <c:v>2.8947751522059999</c:v>
                </c:pt>
                <c:pt idx="24345">
                  <c:v>2.8949186801910001</c:v>
                </c:pt>
                <c:pt idx="24346">
                  <c:v>2.8950374126430001</c:v>
                </c:pt>
                <c:pt idx="24347">
                  <c:v>2.8952832221980001</c:v>
                </c:pt>
                <c:pt idx="24348">
                  <c:v>2.8953545093540001</c:v>
                </c:pt>
                <c:pt idx="24349">
                  <c:v>2.8956050872799999</c:v>
                </c:pt>
                <c:pt idx="24350">
                  <c:v>2.8958880901340001</c:v>
                </c:pt>
                <c:pt idx="24351">
                  <c:v>2.8959784507749999</c:v>
                </c:pt>
                <c:pt idx="24352">
                  <c:v>2.8960907459260001</c:v>
                </c:pt>
                <c:pt idx="24353">
                  <c:v>2.8961749076840002</c:v>
                </c:pt>
                <c:pt idx="24354">
                  <c:v>2.896234750748</c:v>
                </c:pt>
                <c:pt idx="24355">
                  <c:v>2.8962967395780002</c:v>
                </c:pt>
                <c:pt idx="24356">
                  <c:v>2.896367549896</c:v>
                </c:pt>
                <c:pt idx="24357">
                  <c:v>2.896467208862</c:v>
                </c:pt>
                <c:pt idx="24358">
                  <c:v>2.8967039585109999</c:v>
                </c:pt>
                <c:pt idx="24359">
                  <c:v>2.8968567848209998</c:v>
                </c:pt>
                <c:pt idx="24360">
                  <c:v>2.8968927860260001</c:v>
                </c:pt>
                <c:pt idx="24361">
                  <c:v>2.8969581127169999</c:v>
                </c:pt>
                <c:pt idx="24362">
                  <c:v>2.8970961570739999</c:v>
                </c:pt>
                <c:pt idx="24363">
                  <c:v>2.8971915245059998</c:v>
                </c:pt>
                <c:pt idx="24364">
                  <c:v>2.8972699642180002</c:v>
                </c:pt>
                <c:pt idx="24365">
                  <c:v>2.8973450660709998</c:v>
                </c:pt>
                <c:pt idx="24366">
                  <c:v>2.897410392761</c:v>
                </c:pt>
                <c:pt idx="24367">
                  <c:v>2.897453784943</c:v>
                </c:pt>
                <c:pt idx="24368">
                  <c:v>2.897495746613</c:v>
                </c:pt>
                <c:pt idx="24369">
                  <c:v>2.8975381851200002</c:v>
                </c:pt>
                <c:pt idx="24370">
                  <c:v>2.8975758552549999</c:v>
                </c:pt>
                <c:pt idx="24371">
                  <c:v>2.8976185321810002</c:v>
                </c:pt>
                <c:pt idx="24372">
                  <c:v>2.8976578712459999</c:v>
                </c:pt>
                <c:pt idx="24373">
                  <c:v>2.8977043628689998</c:v>
                </c:pt>
                <c:pt idx="24374">
                  <c:v>2.897741556168</c:v>
                </c:pt>
                <c:pt idx="24375">
                  <c:v>2.8977880477909999</c:v>
                </c:pt>
                <c:pt idx="24376">
                  <c:v>2.8978562355039998</c:v>
                </c:pt>
                <c:pt idx="24377">
                  <c:v>2.8979332447049999</c:v>
                </c:pt>
                <c:pt idx="24378">
                  <c:v>2.8980860710140002</c:v>
                </c:pt>
                <c:pt idx="24379">
                  <c:v>2.8983569145199999</c:v>
                </c:pt>
                <c:pt idx="24380">
                  <c:v>2.8984804153439998</c:v>
                </c:pt>
                <c:pt idx="24381">
                  <c:v>2.898604869843</c:v>
                </c:pt>
                <c:pt idx="24382">
                  <c:v>2.8989040851590002</c:v>
                </c:pt>
                <c:pt idx="24383">
                  <c:v>2.8991355896000002</c:v>
                </c:pt>
                <c:pt idx="24384">
                  <c:v>2.899271011353</c:v>
                </c:pt>
                <c:pt idx="24385">
                  <c:v>2.8993952274320001</c:v>
                </c:pt>
                <c:pt idx="24386">
                  <c:v>2.8995547294619999</c:v>
                </c:pt>
                <c:pt idx="24387">
                  <c:v>2.8997361659999998</c:v>
                </c:pt>
                <c:pt idx="24388">
                  <c:v>2.900005102158</c:v>
                </c:pt>
                <c:pt idx="24389">
                  <c:v>2.9002890586849999</c:v>
                </c:pt>
                <c:pt idx="24390">
                  <c:v>2.9004530906679999</c:v>
                </c:pt>
                <c:pt idx="24391">
                  <c:v>2.9005506038669999</c:v>
                </c:pt>
                <c:pt idx="24392">
                  <c:v>2.9006326198579999</c:v>
                </c:pt>
                <c:pt idx="24393">
                  <c:v>2.9007229804989998</c:v>
                </c:pt>
                <c:pt idx="24394">
                  <c:v>2.9008183479310001</c:v>
                </c:pt>
                <c:pt idx="24395">
                  <c:v>2.9010276794430001</c:v>
                </c:pt>
                <c:pt idx="24396">
                  <c:v>2.9014544487</c:v>
                </c:pt>
                <c:pt idx="24397">
                  <c:v>2.9017310142519999</c:v>
                </c:pt>
                <c:pt idx="24398">
                  <c:v>2.9019124507899998</c:v>
                </c:pt>
                <c:pt idx="24399">
                  <c:v>2.9020469188689999</c:v>
                </c:pt>
                <c:pt idx="24400">
                  <c:v>2.9021582603449998</c:v>
                </c:pt>
                <c:pt idx="24401">
                  <c:v>2.9022345542910002</c:v>
                </c:pt>
                <c:pt idx="24402">
                  <c:v>2.9023144245150001</c:v>
                </c:pt>
                <c:pt idx="24403">
                  <c:v>2.9023954868319999</c:v>
                </c:pt>
                <c:pt idx="24404">
                  <c:v>2.9024784564970001</c:v>
                </c:pt>
                <c:pt idx="24405">
                  <c:v>2.9025623798370002</c:v>
                </c:pt>
                <c:pt idx="24406">
                  <c:v>2.902647256851</c:v>
                </c:pt>
                <c:pt idx="24407">
                  <c:v>2.9027316570280002</c:v>
                </c:pt>
                <c:pt idx="24408">
                  <c:v>2.9028117656710002</c:v>
                </c:pt>
                <c:pt idx="24409">
                  <c:v>2.902884483337</c:v>
                </c:pt>
                <c:pt idx="24410">
                  <c:v>2.9029450416559999</c:v>
                </c:pt>
                <c:pt idx="24411">
                  <c:v>2.9030456542969998</c:v>
                </c:pt>
                <c:pt idx="24412">
                  <c:v>2.903132200241</c:v>
                </c:pt>
                <c:pt idx="24413">
                  <c:v>2.9032185077669999</c:v>
                </c:pt>
                <c:pt idx="24414">
                  <c:v>2.9033102989200001</c:v>
                </c:pt>
                <c:pt idx="24415">
                  <c:v>2.9034056663509999</c:v>
                </c:pt>
                <c:pt idx="24416">
                  <c:v>2.9034945964809999</c:v>
                </c:pt>
                <c:pt idx="24417">
                  <c:v>2.9035840034480001</c:v>
                </c:pt>
                <c:pt idx="24418">
                  <c:v>2.9036614894869999</c:v>
                </c:pt>
                <c:pt idx="24419">
                  <c:v>2.9037940502169999</c:v>
                </c:pt>
                <c:pt idx="24420">
                  <c:v>2.9040303230290001</c:v>
                </c:pt>
                <c:pt idx="24421">
                  <c:v>2.9041287899019999</c:v>
                </c:pt>
                <c:pt idx="24422">
                  <c:v>2.904199123383</c:v>
                </c:pt>
                <c:pt idx="24423">
                  <c:v>2.9042701721189998</c:v>
                </c:pt>
                <c:pt idx="24424">
                  <c:v>2.9043271541600002</c:v>
                </c:pt>
                <c:pt idx="24425">
                  <c:v>2.9043855667109999</c:v>
                </c:pt>
                <c:pt idx="24426">
                  <c:v>2.904532432556</c:v>
                </c:pt>
                <c:pt idx="24427">
                  <c:v>2.9046356678010001</c:v>
                </c:pt>
                <c:pt idx="24428">
                  <c:v>2.9047005176540002</c:v>
                </c:pt>
                <c:pt idx="24429">
                  <c:v>2.9047672748569999</c:v>
                </c:pt>
                <c:pt idx="24430">
                  <c:v>2.904835939407</c:v>
                </c:pt>
                <c:pt idx="24431">
                  <c:v>2.9049146175380001</c:v>
                </c:pt>
                <c:pt idx="24432">
                  <c:v>2.904992818832</c:v>
                </c:pt>
                <c:pt idx="24433">
                  <c:v>2.9050452709200001</c:v>
                </c:pt>
                <c:pt idx="24434">
                  <c:v>2.9054801464079998</c:v>
                </c:pt>
                <c:pt idx="24435">
                  <c:v>2.9057734012599998</c:v>
                </c:pt>
                <c:pt idx="24436">
                  <c:v>2.9060747623440002</c:v>
                </c:pt>
                <c:pt idx="24437">
                  <c:v>2.9063603878020001</c:v>
                </c:pt>
                <c:pt idx="24438">
                  <c:v>2.9064781665799999</c:v>
                </c:pt>
                <c:pt idx="24439">
                  <c:v>2.9065909385680002</c:v>
                </c:pt>
                <c:pt idx="24440">
                  <c:v>2.9067270755769998</c:v>
                </c:pt>
                <c:pt idx="24441">
                  <c:v>2.9070281982420001</c:v>
                </c:pt>
                <c:pt idx="24442">
                  <c:v>2.9072060585020001</c:v>
                </c:pt>
                <c:pt idx="24443">
                  <c:v>2.907287359238</c:v>
                </c:pt>
                <c:pt idx="24444">
                  <c:v>2.907371520996</c:v>
                </c:pt>
                <c:pt idx="24445">
                  <c:v>2.9074721336359999</c:v>
                </c:pt>
                <c:pt idx="24446">
                  <c:v>2.9075865745540002</c:v>
                </c:pt>
                <c:pt idx="24447">
                  <c:v>2.907957315445</c:v>
                </c:pt>
                <c:pt idx="24448">
                  <c:v>2.908145427704</c:v>
                </c:pt>
                <c:pt idx="24449">
                  <c:v>2.9083118438720001</c:v>
                </c:pt>
                <c:pt idx="24450">
                  <c:v>2.9083971977230001</c:v>
                </c:pt>
                <c:pt idx="24451">
                  <c:v>2.9084882736209998</c:v>
                </c:pt>
                <c:pt idx="24452">
                  <c:v>2.9085750579830001</c:v>
                </c:pt>
                <c:pt idx="24453">
                  <c:v>2.9086260795590002</c:v>
                </c:pt>
                <c:pt idx="24454">
                  <c:v>2.9086802005769998</c:v>
                </c:pt>
                <c:pt idx="24455">
                  <c:v>2.9087340831759998</c:v>
                </c:pt>
                <c:pt idx="24456">
                  <c:v>2.9087865352629998</c:v>
                </c:pt>
                <c:pt idx="24457">
                  <c:v>2.9088404178620002</c:v>
                </c:pt>
                <c:pt idx="24458">
                  <c:v>2.9088952541349999</c:v>
                </c:pt>
                <c:pt idx="24459">
                  <c:v>2.9089484214780001</c:v>
                </c:pt>
                <c:pt idx="24460">
                  <c:v>2.9090082645419999</c:v>
                </c:pt>
                <c:pt idx="24461">
                  <c:v>2.9090676307679999</c:v>
                </c:pt>
                <c:pt idx="24462">
                  <c:v>2.9091279506680001</c:v>
                </c:pt>
                <c:pt idx="24463">
                  <c:v>2.9091839790340002</c:v>
                </c:pt>
                <c:pt idx="24464">
                  <c:v>2.909238815308</c:v>
                </c:pt>
                <c:pt idx="24465">
                  <c:v>2.9092988967900002</c:v>
                </c:pt>
                <c:pt idx="24466">
                  <c:v>2.9094157218930001</c:v>
                </c:pt>
                <c:pt idx="24467">
                  <c:v>2.9094722270969999</c:v>
                </c:pt>
                <c:pt idx="24468">
                  <c:v>2.9095888137819998</c:v>
                </c:pt>
                <c:pt idx="24469">
                  <c:v>2.9097089767459998</c:v>
                </c:pt>
                <c:pt idx="24470">
                  <c:v>2.9097702503199998</c:v>
                </c:pt>
                <c:pt idx="24471">
                  <c:v>2.909830093384</c:v>
                </c:pt>
                <c:pt idx="24472">
                  <c:v>2.9098846912380001</c:v>
                </c:pt>
                <c:pt idx="24473">
                  <c:v>2.9099946022030001</c:v>
                </c:pt>
                <c:pt idx="24474">
                  <c:v>2.9100966453549999</c:v>
                </c:pt>
                <c:pt idx="24475">
                  <c:v>2.9101889133449999</c:v>
                </c:pt>
                <c:pt idx="24476">
                  <c:v>2.910297632217</c:v>
                </c:pt>
                <c:pt idx="24477">
                  <c:v>2.9105808734890002</c:v>
                </c:pt>
                <c:pt idx="24478">
                  <c:v>2.9108495712279998</c:v>
                </c:pt>
                <c:pt idx="24479">
                  <c:v>2.9110922813419999</c:v>
                </c:pt>
                <c:pt idx="24480">
                  <c:v>2.9113514423370002</c:v>
                </c:pt>
                <c:pt idx="24481">
                  <c:v>2.9114575386050001</c:v>
                </c:pt>
                <c:pt idx="24482">
                  <c:v>2.9117074012759998</c:v>
                </c:pt>
                <c:pt idx="24483">
                  <c:v>2.9117667675019998</c:v>
                </c:pt>
                <c:pt idx="24484">
                  <c:v>2.9118797779080001</c:v>
                </c:pt>
                <c:pt idx="24485">
                  <c:v>2.9120631217959998</c:v>
                </c:pt>
                <c:pt idx="24486">
                  <c:v>2.9121959209439998</c:v>
                </c:pt>
                <c:pt idx="24487">
                  <c:v>2.9122807979580001</c:v>
                </c:pt>
                <c:pt idx="24488">
                  <c:v>2.912706136703</c:v>
                </c:pt>
                <c:pt idx="24489">
                  <c:v>2.912991762161</c:v>
                </c:pt>
                <c:pt idx="24490">
                  <c:v>2.9130868911740002</c:v>
                </c:pt>
                <c:pt idx="24491">
                  <c:v>2.913221597672</c:v>
                </c:pt>
                <c:pt idx="24492">
                  <c:v>2.9134979248050001</c:v>
                </c:pt>
                <c:pt idx="24493">
                  <c:v>2.9136269092560001</c:v>
                </c:pt>
                <c:pt idx="24494">
                  <c:v>2.9139187335969998</c:v>
                </c:pt>
                <c:pt idx="24495">
                  <c:v>2.9140615463259998</c:v>
                </c:pt>
                <c:pt idx="24496">
                  <c:v>2.914174079895</c:v>
                </c:pt>
                <c:pt idx="24497">
                  <c:v>2.9142572879789999</c:v>
                </c:pt>
                <c:pt idx="24498">
                  <c:v>2.9143857955930002</c:v>
                </c:pt>
                <c:pt idx="24499">
                  <c:v>2.9146072864530002</c:v>
                </c:pt>
                <c:pt idx="24500">
                  <c:v>2.9147856235499998</c:v>
                </c:pt>
                <c:pt idx="24501">
                  <c:v>2.9148662090299999</c:v>
                </c:pt>
                <c:pt idx="24502">
                  <c:v>2.9149847030639999</c:v>
                </c:pt>
                <c:pt idx="24503">
                  <c:v>2.9152133464809999</c:v>
                </c:pt>
                <c:pt idx="24504">
                  <c:v>2.9153749942779998</c:v>
                </c:pt>
                <c:pt idx="24505">
                  <c:v>2.9156637191770001</c:v>
                </c:pt>
                <c:pt idx="24506">
                  <c:v>2.915828943253</c:v>
                </c:pt>
                <c:pt idx="24507">
                  <c:v>2.915966749191</c:v>
                </c:pt>
                <c:pt idx="24508">
                  <c:v>2.916273832321</c:v>
                </c:pt>
                <c:pt idx="24509">
                  <c:v>2.9165887832639998</c:v>
                </c:pt>
                <c:pt idx="24510">
                  <c:v>2.9169175624850001</c:v>
                </c:pt>
                <c:pt idx="24511">
                  <c:v>2.9170188903810002</c:v>
                </c:pt>
                <c:pt idx="24512">
                  <c:v>2.9171376228330002</c:v>
                </c:pt>
                <c:pt idx="24513">
                  <c:v>2.9172596931460002</c:v>
                </c:pt>
                <c:pt idx="24514">
                  <c:v>2.9173889160159998</c:v>
                </c:pt>
                <c:pt idx="24515">
                  <c:v>2.9175715446470001</c:v>
                </c:pt>
                <c:pt idx="24516">
                  <c:v>2.9179062843320001</c:v>
                </c:pt>
                <c:pt idx="24517">
                  <c:v>2.9179959297179998</c:v>
                </c:pt>
                <c:pt idx="24518">
                  <c:v>2.9181261062620001</c:v>
                </c:pt>
                <c:pt idx="24519">
                  <c:v>2.918226957321</c:v>
                </c:pt>
                <c:pt idx="24520">
                  <c:v>2.9183459281920001</c:v>
                </c:pt>
                <c:pt idx="24521">
                  <c:v>2.9184620380399999</c:v>
                </c:pt>
                <c:pt idx="24522">
                  <c:v>2.9185745716090001</c:v>
                </c:pt>
                <c:pt idx="24523">
                  <c:v>2.9186432361599999</c:v>
                </c:pt>
                <c:pt idx="24524">
                  <c:v>2.9187386035920002</c:v>
                </c:pt>
                <c:pt idx="24525">
                  <c:v>2.919013261795</c:v>
                </c:pt>
                <c:pt idx="24526">
                  <c:v>2.9193434715270001</c:v>
                </c:pt>
                <c:pt idx="24527">
                  <c:v>2.9195721149440002</c:v>
                </c:pt>
                <c:pt idx="24528">
                  <c:v>2.9197139739989999</c:v>
                </c:pt>
                <c:pt idx="24529">
                  <c:v>2.919805049896</c:v>
                </c:pt>
                <c:pt idx="24530">
                  <c:v>2.919885396957</c:v>
                </c:pt>
                <c:pt idx="24531">
                  <c:v>2.9199695587160002</c:v>
                </c:pt>
                <c:pt idx="24532">
                  <c:v>2.920061588287</c:v>
                </c:pt>
                <c:pt idx="24533">
                  <c:v>2.9201548099519998</c:v>
                </c:pt>
                <c:pt idx="24534">
                  <c:v>2.9202053546909998</c:v>
                </c:pt>
                <c:pt idx="24535">
                  <c:v>2.9202983379359999</c:v>
                </c:pt>
                <c:pt idx="24536">
                  <c:v>2.9203958511349999</c:v>
                </c:pt>
                <c:pt idx="24537">
                  <c:v>2.9204871654510001</c:v>
                </c:pt>
                <c:pt idx="24538">
                  <c:v>2.9205770492549998</c:v>
                </c:pt>
                <c:pt idx="24539">
                  <c:v>2.9207079410549999</c:v>
                </c:pt>
                <c:pt idx="24540">
                  <c:v>2.9207966327669999</c:v>
                </c:pt>
                <c:pt idx="24541">
                  <c:v>2.9208972454070001</c:v>
                </c:pt>
                <c:pt idx="24542">
                  <c:v>2.9210064411159999</c:v>
                </c:pt>
                <c:pt idx="24543">
                  <c:v>2.9211087226869998</c:v>
                </c:pt>
                <c:pt idx="24544">
                  <c:v>2.9211614131929999</c:v>
                </c:pt>
                <c:pt idx="24545">
                  <c:v>2.921214103699</c:v>
                </c:pt>
                <c:pt idx="24546">
                  <c:v>2.9213137626650001</c:v>
                </c:pt>
                <c:pt idx="24547">
                  <c:v>2.9213960170750002</c:v>
                </c:pt>
                <c:pt idx="24548">
                  <c:v>2.9214980602259999</c:v>
                </c:pt>
                <c:pt idx="24549">
                  <c:v>2.9216287136079999</c:v>
                </c:pt>
                <c:pt idx="24550">
                  <c:v>2.9217481613160001</c:v>
                </c:pt>
                <c:pt idx="24551">
                  <c:v>2.921869754791</c:v>
                </c:pt>
                <c:pt idx="24552">
                  <c:v>2.9221429824829999</c:v>
                </c:pt>
                <c:pt idx="24553">
                  <c:v>2.9223949909210001</c:v>
                </c:pt>
                <c:pt idx="24554">
                  <c:v>2.9224596023560001</c:v>
                </c:pt>
                <c:pt idx="24555">
                  <c:v>2.9225473403929998</c:v>
                </c:pt>
                <c:pt idx="24556">
                  <c:v>2.9226112365720001</c:v>
                </c:pt>
                <c:pt idx="24557">
                  <c:v>2.922699928284</c:v>
                </c:pt>
                <c:pt idx="24558">
                  <c:v>2.9228260517120002</c:v>
                </c:pt>
                <c:pt idx="24559">
                  <c:v>2.9230849742889999</c:v>
                </c:pt>
                <c:pt idx="24560">
                  <c:v>2.923304796219</c:v>
                </c:pt>
                <c:pt idx="24561">
                  <c:v>2.9234957695010002</c:v>
                </c:pt>
                <c:pt idx="24562">
                  <c:v>2.923681497574</c:v>
                </c:pt>
                <c:pt idx="24563">
                  <c:v>2.923751592636</c:v>
                </c:pt>
                <c:pt idx="24564">
                  <c:v>2.9238412380219998</c:v>
                </c:pt>
                <c:pt idx="24565">
                  <c:v>2.9238862991330001</c:v>
                </c:pt>
                <c:pt idx="24566">
                  <c:v>2.9239616394039998</c:v>
                </c:pt>
                <c:pt idx="24567">
                  <c:v>2.924032449722</c:v>
                </c:pt>
                <c:pt idx="24568">
                  <c:v>2.9240822792049999</c:v>
                </c:pt>
                <c:pt idx="24569">
                  <c:v>2.924150943756</c:v>
                </c:pt>
                <c:pt idx="24570">
                  <c:v>2.9242112636569999</c:v>
                </c:pt>
                <c:pt idx="24571">
                  <c:v>2.9242773056029998</c:v>
                </c:pt>
                <c:pt idx="24572">
                  <c:v>2.924399852753</c:v>
                </c:pt>
                <c:pt idx="24573">
                  <c:v>2.9245140552520001</c:v>
                </c:pt>
                <c:pt idx="24574">
                  <c:v>2.9245860576629998</c:v>
                </c:pt>
                <c:pt idx="24575">
                  <c:v>2.9246664047239999</c:v>
                </c:pt>
                <c:pt idx="24576">
                  <c:v>2.9250001907350001</c:v>
                </c:pt>
                <c:pt idx="24577">
                  <c:v>2.925104618073</c:v>
                </c:pt>
                <c:pt idx="24578">
                  <c:v>2.925211191177</c:v>
                </c:pt>
                <c:pt idx="24579">
                  <c:v>2.9253232479100002</c:v>
                </c:pt>
                <c:pt idx="24580">
                  <c:v>2.925444841385</c:v>
                </c:pt>
                <c:pt idx="24581">
                  <c:v>2.9255082607270002</c:v>
                </c:pt>
                <c:pt idx="24582">
                  <c:v>2.9255654811860001</c:v>
                </c:pt>
                <c:pt idx="24583">
                  <c:v>2.9256842136380001</c:v>
                </c:pt>
                <c:pt idx="24584">
                  <c:v>2.9257383346560002</c:v>
                </c:pt>
                <c:pt idx="24585">
                  <c:v>2.9257957935330001</c:v>
                </c:pt>
                <c:pt idx="24586">
                  <c:v>2.9258477687840001</c:v>
                </c:pt>
                <c:pt idx="24587">
                  <c:v>2.9259026050569998</c:v>
                </c:pt>
                <c:pt idx="24588">
                  <c:v>2.9259560108180001</c:v>
                </c:pt>
                <c:pt idx="24589">
                  <c:v>2.9260573387150002</c:v>
                </c:pt>
                <c:pt idx="24590">
                  <c:v>2.9261515140530001</c:v>
                </c:pt>
                <c:pt idx="24591">
                  <c:v>2.9261994361879999</c:v>
                </c:pt>
                <c:pt idx="24592">
                  <c:v>2.926299095154</c:v>
                </c:pt>
                <c:pt idx="24593">
                  <c:v>2.926398515701</c:v>
                </c:pt>
                <c:pt idx="24594">
                  <c:v>2.9264917373660002</c:v>
                </c:pt>
                <c:pt idx="24595">
                  <c:v>2.926587104797</c:v>
                </c:pt>
                <c:pt idx="24596">
                  <c:v>2.9266788959499999</c:v>
                </c:pt>
                <c:pt idx="24597">
                  <c:v>2.9268276691440001</c:v>
                </c:pt>
                <c:pt idx="24598">
                  <c:v>2.9269633293149999</c:v>
                </c:pt>
                <c:pt idx="24599">
                  <c:v>2.9273045063019998</c:v>
                </c:pt>
                <c:pt idx="24600">
                  <c:v>2.927563667297</c:v>
                </c:pt>
                <c:pt idx="24601">
                  <c:v>2.9277005195619998</c:v>
                </c:pt>
                <c:pt idx="24602">
                  <c:v>2.9277987480159999</c:v>
                </c:pt>
                <c:pt idx="24603">
                  <c:v>2.9281122684479999</c:v>
                </c:pt>
                <c:pt idx="24604">
                  <c:v>2.9282560348510001</c:v>
                </c:pt>
                <c:pt idx="24605">
                  <c:v>2.9285900592799998</c:v>
                </c:pt>
                <c:pt idx="24606">
                  <c:v>2.9287116527560002</c:v>
                </c:pt>
                <c:pt idx="24607">
                  <c:v>2.928834676743</c:v>
                </c:pt>
                <c:pt idx="24608">
                  <c:v>2.9289591312410002</c:v>
                </c:pt>
                <c:pt idx="24609">
                  <c:v>2.9290082454680002</c:v>
                </c:pt>
                <c:pt idx="24610">
                  <c:v>2.9290759563450002</c:v>
                </c:pt>
                <c:pt idx="24611">
                  <c:v>2.9291319847109998</c:v>
                </c:pt>
                <c:pt idx="24612">
                  <c:v>2.9291949272159998</c:v>
                </c:pt>
                <c:pt idx="24613">
                  <c:v>2.9292931556699999</c:v>
                </c:pt>
                <c:pt idx="24614">
                  <c:v>2.9294390678409998</c:v>
                </c:pt>
                <c:pt idx="24615">
                  <c:v>2.9295294284820002</c:v>
                </c:pt>
                <c:pt idx="24616">
                  <c:v>2.9296224117279999</c:v>
                </c:pt>
                <c:pt idx="24617">
                  <c:v>2.9297125339510002</c:v>
                </c:pt>
                <c:pt idx="24618">
                  <c:v>2.9298906326290002</c:v>
                </c:pt>
                <c:pt idx="24619">
                  <c:v>2.9302370548250001</c:v>
                </c:pt>
                <c:pt idx="24620">
                  <c:v>2.930480718613</c:v>
                </c:pt>
                <c:pt idx="24621">
                  <c:v>2.9305522441859999</c:v>
                </c:pt>
                <c:pt idx="24622">
                  <c:v>2.930648565292</c:v>
                </c:pt>
                <c:pt idx="24623">
                  <c:v>2.9307196140289999</c:v>
                </c:pt>
                <c:pt idx="24624">
                  <c:v>2.9309897422789999</c:v>
                </c:pt>
                <c:pt idx="24625">
                  <c:v>2.9313118457790002</c:v>
                </c:pt>
                <c:pt idx="24626">
                  <c:v>2.9314842224120001</c:v>
                </c:pt>
                <c:pt idx="24627">
                  <c:v>2.9316670894620001</c:v>
                </c:pt>
                <c:pt idx="24628">
                  <c:v>2.9318137168880001</c:v>
                </c:pt>
                <c:pt idx="24629">
                  <c:v>2.931893348694</c:v>
                </c:pt>
                <c:pt idx="24630">
                  <c:v>2.9319725036620001</c:v>
                </c:pt>
                <c:pt idx="24631">
                  <c:v>2.9320569038389999</c:v>
                </c:pt>
                <c:pt idx="24632">
                  <c:v>2.932139158249</c:v>
                </c:pt>
                <c:pt idx="24633">
                  <c:v>2.932228088379</c:v>
                </c:pt>
                <c:pt idx="24634">
                  <c:v>2.9323577880860001</c:v>
                </c:pt>
                <c:pt idx="24635">
                  <c:v>2.932488203049</c:v>
                </c:pt>
                <c:pt idx="24636">
                  <c:v>2.9325878620150001</c:v>
                </c:pt>
                <c:pt idx="24637">
                  <c:v>2.9326772689820002</c:v>
                </c:pt>
                <c:pt idx="24638">
                  <c:v>2.9328086376189999</c:v>
                </c:pt>
                <c:pt idx="24639">
                  <c:v>2.9329376220699999</c:v>
                </c:pt>
                <c:pt idx="24640">
                  <c:v>2.9332447051999999</c:v>
                </c:pt>
                <c:pt idx="24641">
                  <c:v>2.9334108829500001</c:v>
                </c:pt>
                <c:pt idx="24642">
                  <c:v>2.933482170105</c:v>
                </c:pt>
                <c:pt idx="24643">
                  <c:v>2.9336493015289999</c:v>
                </c:pt>
                <c:pt idx="24644">
                  <c:v>2.9339528083799999</c:v>
                </c:pt>
                <c:pt idx="24645">
                  <c:v>2.9342212676999999</c:v>
                </c:pt>
                <c:pt idx="24646">
                  <c:v>2.9343168735499998</c:v>
                </c:pt>
                <c:pt idx="24647">
                  <c:v>2.9343602657319998</c:v>
                </c:pt>
                <c:pt idx="24648">
                  <c:v>2.9344298839570002</c:v>
                </c:pt>
                <c:pt idx="24649">
                  <c:v>2.9346837997440001</c:v>
                </c:pt>
                <c:pt idx="24650">
                  <c:v>2.935002803802</c:v>
                </c:pt>
                <c:pt idx="24651">
                  <c:v>2.9353301525119999</c:v>
                </c:pt>
                <c:pt idx="24652">
                  <c:v>2.9355709552759999</c:v>
                </c:pt>
                <c:pt idx="24653">
                  <c:v>2.9358863830569999</c:v>
                </c:pt>
                <c:pt idx="24654">
                  <c:v>2.9362134933470001</c:v>
                </c:pt>
                <c:pt idx="24655">
                  <c:v>2.936528682709</c:v>
                </c:pt>
                <c:pt idx="24656">
                  <c:v>2.9368815422060002</c:v>
                </c:pt>
                <c:pt idx="24657">
                  <c:v>2.9372146129610002</c:v>
                </c:pt>
                <c:pt idx="24658">
                  <c:v>2.9374554157260002</c:v>
                </c:pt>
                <c:pt idx="24659">
                  <c:v>2.9375228881840001</c:v>
                </c:pt>
                <c:pt idx="24660">
                  <c:v>2.9375667572020001</c:v>
                </c:pt>
                <c:pt idx="24661">
                  <c:v>2.9376478195189999</c:v>
                </c:pt>
                <c:pt idx="24662">
                  <c:v>2.9379136562350001</c:v>
                </c:pt>
                <c:pt idx="24663">
                  <c:v>2.938002347946</c:v>
                </c:pt>
                <c:pt idx="24664">
                  <c:v>2.9380993843079999</c:v>
                </c:pt>
                <c:pt idx="24665">
                  <c:v>2.9381995201110001</c:v>
                </c:pt>
                <c:pt idx="24666">
                  <c:v>2.9383027553560002</c:v>
                </c:pt>
                <c:pt idx="24667">
                  <c:v>2.938445329666</c:v>
                </c:pt>
                <c:pt idx="24668">
                  <c:v>2.9387667179110002</c:v>
                </c:pt>
                <c:pt idx="24669">
                  <c:v>2.9388942718509998</c:v>
                </c:pt>
                <c:pt idx="24670">
                  <c:v>2.939207315445</c:v>
                </c:pt>
                <c:pt idx="24671">
                  <c:v>2.9395465850829998</c:v>
                </c:pt>
                <c:pt idx="24672">
                  <c:v>2.9397447109220001</c:v>
                </c:pt>
                <c:pt idx="24673">
                  <c:v>2.93985414505</c:v>
                </c:pt>
                <c:pt idx="24674">
                  <c:v>2.9399254322049999</c:v>
                </c:pt>
                <c:pt idx="24675">
                  <c:v>2.9402503967290001</c:v>
                </c:pt>
                <c:pt idx="24676">
                  <c:v>2.9405765533450001</c:v>
                </c:pt>
                <c:pt idx="24677">
                  <c:v>2.9408304691309999</c:v>
                </c:pt>
                <c:pt idx="24678">
                  <c:v>2.9409000873569999</c:v>
                </c:pt>
                <c:pt idx="24679">
                  <c:v>2.940970420837</c:v>
                </c:pt>
                <c:pt idx="24680">
                  <c:v>2.9410412311549998</c:v>
                </c:pt>
                <c:pt idx="24681">
                  <c:v>2.9411139488220002</c:v>
                </c:pt>
                <c:pt idx="24682">
                  <c:v>2.9411857128140002</c:v>
                </c:pt>
                <c:pt idx="24683">
                  <c:v>2.9412574768069999</c:v>
                </c:pt>
                <c:pt idx="24684">
                  <c:v>2.941322803497</c:v>
                </c:pt>
                <c:pt idx="24685">
                  <c:v>2.941385269165</c:v>
                </c:pt>
                <c:pt idx="24686">
                  <c:v>2.9414474964139998</c:v>
                </c:pt>
                <c:pt idx="24687">
                  <c:v>2.9415047168730002</c:v>
                </c:pt>
                <c:pt idx="24688">
                  <c:v>2.9415564537050001</c:v>
                </c:pt>
                <c:pt idx="24689">
                  <c:v>2.941608428955</c:v>
                </c:pt>
                <c:pt idx="24690">
                  <c:v>2.941660881042</c:v>
                </c:pt>
                <c:pt idx="24691">
                  <c:v>2.941756725311</c:v>
                </c:pt>
                <c:pt idx="24692">
                  <c:v>2.9418435096739999</c:v>
                </c:pt>
                <c:pt idx="24693">
                  <c:v>2.941925764084</c:v>
                </c:pt>
                <c:pt idx="24694">
                  <c:v>2.9420380592350002</c:v>
                </c:pt>
                <c:pt idx="24695">
                  <c:v>2.9421749114989999</c:v>
                </c:pt>
                <c:pt idx="24696">
                  <c:v>2.9422821998600002</c:v>
                </c:pt>
                <c:pt idx="24697">
                  <c:v>2.942393302917</c:v>
                </c:pt>
                <c:pt idx="24698">
                  <c:v>2.9424974918369999</c:v>
                </c:pt>
                <c:pt idx="24699">
                  <c:v>2.9425883293149999</c:v>
                </c:pt>
                <c:pt idx="24700">
                  <c:v>2.9427511692050001</c:v>
                </c:pt>
                <c:pt idx="24701">
                  <c:v>2.9430215358730001</c:v>
                </c:pt>
                <c:pt idx="24702">
                  <c:v>2.9431285858149998</c:v>
                </c:pt>
                <c:pt idx="24703">
                  <c:v>2.9431912899019999</c:v>
                </c:pt>
                <c:pt idx="24704">
                  <c:v>2.9432528018949999</c:v>
                </c:pt>
                <c:pt idx="24705">
                  <c:v>2.9433128833770001</c:v>
                </c:pt>
                <c:pt idx="24706">
                  <c:v>2.9433772563930001</c:v>
                </c:pt>
                <c:pt idx="24707">
                  <c:v>2.9434406757349998</c:v>
                </c:pt>
                <c:pt idx="24708">
                  <c:v>2.9435033798219998</c:v>
                </c:pt>
                <c:pt idx="24709">
                  <c:v>2.9435429573060001</c:v>
                </c:pt>
                <c:pt idx="24710">
                  <c:v>2.9435768127439998</c:v>
                </c:pt>
                <c:pt idx="24711">
                  <c:v>2.9436154365539999</c:v>
                </c:pt>
                <c:pt idx="24712">
                  <c:v>2.9436717033390001</c:v>
                </c:pt>
                <c:pt idx="24713">
                  <c:v>2.9437124729159998</c:v>
                </c:pt>
                <c:pt idx="24714">
                  <c:v>2.9437801837920001</c:v>
                </c:pt>
                <c:pt idx="24715">
                  <c:v>2.9438512325290001</c:v>
                </c:pt>
                <c:pt idx="24716">
                  <c:v>2.9439759254459998</c:v>
                </c:pt>
                <c:pt idx="24717">
                  <c:v>2.9441864490510001</c:v>
                </c:pt>
                <c:pt idx="24718">
                  <c:v>2.9444656372070002</c:v>
                </c:pt>
                <c:pt idx="24719">
                  <c:v>2.944611310959</c:v>
                </c:pt>
                <c:pt idx="24720">
                  <c:v>2.9447009563450002</c:v>
                </c:pt>
                <c:pt idx="24721">
                  <c:v>2.9447870254519999</c:v>
                </c:pt>
                <c:pt idx="24722">
                  <c:v>2.9448721408840002</c:v>
                </c:pt>
                <c:pt idx="24723">
                  <c:v>2.9449667930599999</c:v>
                </c:pt>
                <c:pt idx="24724">
                  <c:v>2.9450781345369998</c:v>
                </c:pt>
                <c:pt idx="24725">
                  <c:v>2.9453916549680002</c:v>
                </c:pt>
                <c:pt idx="24726">
                  <c:v>2.9454929828640002</c:v>
                </c:pt>
                <c:pt idx="24727">
                  <c:v>2.9456219673159998</c:v>
                </c:pt>
                <c:pt idx="24728">
                  <c:v>2.9457597732540002</c:v>
                </c:pt>
                <c:pt idx="24729">
                  <c:v>2.9459004402160001</c:v>
                </c:pt>
                <c:pt idx="24730">
                  <c:v>2.9460773468019998</c:v>
                </c:pt>
                <c:pt idx="24731">
                  <c:v>2.9462091922760001</c:v>
                </c:pt>
                <c:pt idx="24732">
                  <c:v>2.9463829994199999</c:v>
                </c:pt>
                <c:pt idx="24733">
                  <c:v>2.9464836120609998</c:v>
                </c:pt>
                <c:pt idx="24734">
                  <c:v>2.94664478302</c:v>
                </c:pt>
                <c:pt idx="24735">
                  <c:v>2.946960449219</c:v>
                </c:pt>
                <c:pt idx="24736">
                  <c:v>2.9471876621250002</c:v>
                </c:pt>
                <c:pt idx="24737">
                  <c:v>2.9473674297330001</c:v>
                </c:pt>
                <c:pt idx="24738">
                  <c:v>2.9474825859070002</c:v>
                </c:pt>
                <c:pt idx="24739">
                  <c:v>2.9475653171539999</c:v>
                </c:pt>
                <c:pt idx="24740">
                  <c:v>2.9476644992829999</c:v>
                </c:pt>
                <c:pt idx="24741">
                  <c:v>2.9477901458739999</c:v>
                </c:pt>
                <c:pt idx="24742">
                  <c:v>2.9478564262389999</c:v>
                </c:pt>
                <c:pt idx="24743">
                  <c:v>2.9479274749759998</c:v>
                </c:pt>
                <c:pt idx="24744">
                  <c:v>2.9480011463169999</c:v>
                </c:pt>
                <c:pt idx="24745">
                  <c:v>2.9480719566350002</c:v>
                </c:pt>
                <c:pt idx="24746">
                  <c:v>2.9481468200680001</c:v>
                </c:pt>
                <c:pt idx="24747">
                  <c:v>2.9482161998750001</c:v>
                </c:pt>
                <c:pt idx="24748">
                  <c:v>2.9482848644259998</c:v>
                </c:pt>
                <c:pt idx="24749">
                  <c:v>2.9483470916750001</c:v>
                </c:pt>
                <c:pt idx="24750">
                  <c:v>2.948402881622</c:v>
                </c:pt>
                <c:pt idx="24751">
                  <c:v>2.9484541416169998</c:v>
                </c:pt>
                <c:pt idx="24752">
                  <c:v>2.9485492706300001</c:v>
                </c:pt>
                <c:pt idx="24753">
                  <c:v>2.9486331939700001</c:v>
                </c:pt>
                <c:pt idx="24754">
                  <c:v>2.9487144947049999</c:v>
                </c:pt>
                <c:pt idx="24755">
                  <c:v>2.9487969875340001</c:v>
                </c:pt>
                <c:pt idx="24756">
                  <c:v>2.9488775730130001</c:v>
                </c:pt>
                <c:pt idx="24757">
                  <c:v>2.948957204819</c:v>
                </c:pt>
                <c:pt idx="24758">
                  <c:v>2.9490358829500001</c:v>
                </c:pt>
                <c:pt idx="24759">
                  <c:v>2.9491412639619998</c:v>
                </c:pt>
                <c:pt idx="24760">
                  <c:v>2.949265480042</c:v>
                </c:pt>
                <c:pt idx="24761">
                  <c:v>2.9493541717529999</c:v>
                </c:pt>
                <c:pt idx="24762">
                  <c:v>2.949416160583</c:v>
                </c:pt>
                <c:pt idx="24763">
                  <c:v>2.9496612548829999</c:v>
                </c:pt>
                <c:pt idx="24764">
                  <c:v>2.9497475624080001</c:v>
                </c:pt>
                <c:pt idx="24765">
                  <c:v>2.9498705863949999</c:v>
                </c:pt>
                <c:pt idx="24766">
                  <c:v>2.9499664306639999</c:v>
                </c:pt>
                <c:pt idx="24767">
                  <c:v>2.9500300884250001</c:v>
                </c:pt>
                <c:pt idx="24768">
                  <c:v>2.9501001834870002</c:v>
                </c:pt>
                <c:pt idx="24769">
                  <c:v>2.9501762390140001</c:v>
                </c:pt>
                <c:pt idx="24770">
                  <c:v>2.9502825737</c:v>
                </c:pt>
                <c:pt idx="24771">
                  <c:v>2.9503831863399999</c:v>
                </c:pt>
                <c:pt idx="24772">
                  <c:v>2.9504711627960001</c:v>
                </c:pt>
                <c:pt idx="24773">
                  <c:v>2.9505362510680002</c:v>
                </c:pt>
                <c:pt idx="24774">
                  <c:v>2.9505939483639998</c:v>
                </c:pt>
                <c:pt idx="24775">
                  <c:v>2.950632810593</c:v>
                </c:pt>
                <c:pt idx="24776">
                  <c:v>2.950673103333</c:v>
                </c:pt>
                <c:pt idx="24777">
                  <c:v>2.9507076740259999</c:v>
                </c:pt>
                <c:pt idx="24778">
                  <c:v>2.9507467746730001</c:v>
                </c:pt>
                <c:pt idx="24779">
                  <c:v>2.9508085250849998</c:v>
                </c:pt>
                <c:pt idx="24780">
                  <c:v>2.951161623001</c:v>
                </c:pt>
                <c:pt idx="24781">
                  <c:v>2.9512429237369999</c:v>
                </c:pt>
                <c:pt idx="24782">
                  <c:v>2.951363801956</c:v>
                </c:pt>
                <c:pt idx="24783">
                  <c:v>2.951533079147</c:v>
                </c:pt>
                <c:pt idx="24784">
                  <c:v>2.9518830776209999</c:v>
                </c:pt>
                <c:pt idx="24785">
                  <c:v>2.9521703720089998</c:v>
                </c:pt>
                <c:pt idx="24786">
                  <c:v>2.9523632526400001</c:v>
                </c:pt>
                <c:pt idx="24787">
                  <c:v>2.9525036811829999</c:v>
                </c:pt>
                <c:pt idx="24788">
                  <c:v>2.9526329040529999</c:v>
                </c:pt>
                <c:pt idx="24789">
                  <c:v>2.9527711868290001</c:v>
                </c:pt>
                <c:pt idx="24790">
                  <c:v>2.9528589248660002</c:v>
                </c:pt>
                <c:pt idx="24791">
                  <c:v>2.9530215263369999</c:v>
                </c:pt>
                <c:pt idx="24792">
                  <c:v>2.9532833099369999</c:v>
                </c:pt>
                <c:pt idx="24793">
                  <c:v>2.953445672989</c:v>
                </c:pt>
                <c:pt idx="24794">
                  <c:v>2.9536962509159999</c:v>
                </c:pt>
                <c:pt idx="24795">
                  <c:v>2.9539048671720001</c:v>
                </c:pt>
                <c:pt idx="24796">
                  <c:v>2.9541394710539999</c:v>
                </c:pt>
                <c:pt idx="24797">
                  <c:v>2.9542603492740001</c:v>
                </c:pt>
                <c:pt idx="24798">
                  <c:v>2.9543619155880001</c:v>
                </c:pt>
                <c:pt idx="24799">
                  <c:v>2.9544286727909999</c:v>
                </c:pt>
                <c:pt idx="24800">
                  <c:v>2.9545488357540002</c:v>
                </c:pt>
                <c:pt idx="24801">
                  <c:v>2.9546239376069998</c:v>
                </c:pt>
                <c:pt idx="24802">
                  <c:v>2.9546895027160001</c:v>
                </c:pt>
                <c:pt idx="24803">
                  <c:v>2.9547383785250001</c:v>
                </c:pt>
                <c:pt idx="24804">
                  <c:v>2.954787254333</c:v>
                </c:pt>
                <c:pt idx="24805">
                  <c:v>2.9548320770259999</c:v>
                </c:pt>
                <c:pt idx="24806">
                  <c:v>2.9548761844640001</c:v>
                </c:pt>
                <c:pt idx="24807">
                  <c:v>2.9549269676210002</c:v>
                </c:pt>
                <c:pt idx="24808">
                  <c:v>2.9549670219420001</c:v>
                </c:pt>
                <c:pt idx="24809">
                  <c:v>2.955011844635</c:v>
                </c:pt>
                <c:pt idx="24810">
                  <c:v>2.9550566673279999</c:v>
                </c:pt>
                <c:pt idx="24811">
                  <c:v>2.9551026821140001</c:v>
                </c:pt>
                <c:pt idx="24812">
                  <c:v>2.9551410675050001</c:v>
                </c:pt>
                <c:pt idx="24813">
                  <c:v>2.9551818370820002</c:v>
                </c:pt>
                <c:pt idx="24814">
                  <c:v>2.955224514008</c:v>
                </c:pt>
                <c:pt idx="24815">
                  <c:v>2.9552707672120002</c:v>
                </c:pt>
                <c:pt idx="24816">
                  <c:v>2.955322265625</c:v>
                </c:pt>
                <c:pt idx="24817">
                  <c:v>2.955371141434</c:v>
                </c:pt>
                <c:pt idx="24818">
                  <c:v>2.955457925797</c:v>
                </c:pt>
                <c:pt idx="24819">
                  <c:v>2.9555356502530001</c:v>
                </c:pt>
                <c:pt idx="24820">
                  <c:v>2.9558937549589999</c:v>
                </c:pt>
                <c:pt idx="24821">
                  <c:v>2.956033706665</c:v>
                </c:pt>
                <c:pt idx="24822">
                  <c:v>2.9561688899990002</c:v>
                </c:pt>
                <c:pt idx="24823">
                  <c:v>2.956291913986</c:v>
                </c:pt>
                <c:pt idx="24824">
                  <c:v>2.9563934803010001</c:v>
                </c:pt>
                <c:pt idx="24825">
                  <c:v>2.9565019607540002</c:v>
                </c:pt>
                <c:pt idx="24826">
                  <c:v>2.9565536975860001</c:v>
                </c:pt>
                <c:pt idx="24827">
                  <c:v>2.9566073417659999</c:v>
                </c:pt>
                <c:pt idx="24828">
                  <c:v>2.9566693305970002</c:v>
                </c:pt>
                <c:pt idx="24829">
                  <c:v>2.9567306041719998</c:v>
                </c:pt>
                <c:pt idx="24830">
                  <c:v>2.956792593002</c:v>
                </c:pt>
                <c:pt idx="24831">
                  <c:v>2.95685505867</c:v>
                </c:pt>
                <c:pt idx="24832">
                  <c:v>2.9569199085240001</c:v>
                </c:pt>
                <c:pt idx="24833">
                  <c:v>2.9569871425629999</c:v>
                </c:pt>
                <c:pt idx="24834">
                  <c:v>2.9570488929750001</c:v>
                </c:pt>
                <c:pt idx="24835">
                  <c:v>2.9571139812470002</c:v>
                </c:pt>
                <c:pt idx="24836">
                  <c:v>2.9571797847750001</c:v>
                </c:pt>
                <c:pt idx="24837">
                  <c:v>2.9572505950929999</c:v>
                </c:pt>
                <c:pt idx="24838">
                  <c:v>2.9573273658749999</c:v>
                </c:pt>
                <c:pt idx="24839">
                  <c:v>2.9574153423310001</c:v>
                </c:pt>
                <c:pt idx="24840">
                  <c:v>2.9575061798100002</c:v>
                </c:pt>
                <c:pt idx="24841">
                  <c:v>2.9575984478000001</c:v>
                </c:pt>
                <c:pt idx="24842">
                  <c:v>2.9576954841609999</c:v>
                </c:pt>
                <c:pt idx="24843">
                  <c:v>2.9577901363370001</c:v>
                </c:pt>
                <c:pt idx="24844">
                  <c:v>2.9578886032099998</c:v>
                </c:pt>
                <c:pt idx="24845">
                  <c:v>2.957985162735</c:v>
                </c:pt>
                <c:pt idx="24846">
                  <c:v>2.958087921143</c:v>
                </c:pt>
                <c:pt idx="24847">
                  <c:v>2.9581820964809999</c:v>
                </c:pt>
                <c:pt idx="24848">
                  <c:v>2.958267688751</c:v>
                </c:pt>
                <c:pt idx="24849">
                  <c:v>2.9583427906040001</c:v>
                </c:pt>
                <c:pt idx="24850">
                  <c:v>2.958412408829</c:v>
                </c:pt>
                <c:pt idx="24851">
                  <c:v>2.9584782123569999</c:v>
                </c:pt>
                <c:pt idx="24852">
                  <c:v>2.958534479141</c:v>
                </c:pt>
                <c:pt idx="24853">
                  <c:v>2.9585907459260001</c:v>
                </c:pt>
                <c:pt idx="24854">
                  <c:v>2.9586412906650001</c:v>
                </c:pt>
                <c:pt idx="24855">
                  <c:v>2.958689689636</c:v>
                </c:pt>
                <c:pt idx="24856">
                  <c:v>2.9587707519530002</c:v>
                </c:pt>
                <c:pt idx="24857">
                  <c:v>2.958843231201</c:v>
                </c:pt>
                <c:pt idx="24858">
                  <c:v>2.958916425705</c:v>
                </c:pt>
                <c:pt idx="24859">
                  <c:v>2.9589881896970001</c:v>
                </c:pt>
                <c:pt idx="24860">
                  <c:v>2.9590885639189999</c:v>
                </c:pt>
                <c:pt idx="24861">
                  <c:v>2.9592046737670001</c:v>
                </c:pt>
                <c:pt idx="24862">
                  <c:v>2.9594092369079998</c:v>
                </c:pt>
                <c:pt idx="24863">
                  <c:v>2.9594998359679998</c:v>
                </c:pt>
                <c:pt idx="24864">
                  <c:v>2.9595377445220001</c:v>
                </c:pt>
                <c:pt idx="24865">
                  <c:v>2.9595873355869999</c:v>
                </c:pt>
                <c:pt idx="24866">
                  <c:v>2.9596397876739999</c:v>
                </c:pt>
                <c:pt idx="24867">
                  <c:v>2.9596929550170001</c:v>
                </c:pt>
                <c:pt idx="24868">
                  <c:v>2.9597260952000002</c:v>
                </c:pt>
                <c:pt idx="24869">
                  <c:v>2.9597754478449998</c:v>
                </c:pt>
                <c:pt idx="24870">
                  <c:v>2.9598033428189998</c:v>
                </c:pt>
                <c:pt idx="24871">
                  <c:v>2.9598529338840001</c:v>
                </c:pt>
                <c:pt idx="24872">
                  <c:v>2.9598884582520002</c:v>
                </c:pt>
                <c:pt idx="24873">
                  <c:v>2.9599251747130002</c:v>
                </c:pt>
                <c:pt idx="24874">
                  <c:v>2.9599628448490001</c:v>
                </c:pt>
                <c:pt idx="24875">
                  <c:v>2.9600005149839999</c:v>
                </c:pt>
                <c:pt idx="24876">
                  <c:v>2.9600353240969999</c:v>
                </c:pt>
                <c:pt idx="24877">
                  <c:v>2.9600756168369999</c:v>
                </c:pt>
                <c:pt idx="24878">
                  <c:v>2.9601407051090001</c:v>
                </c:pt>
                <c:pt idx="24879">
                  <c:v>2.9602038860320001</c:v>
                </c:pt>
                <c:pt idx="24880">
                  <c:v>2.9603018760680002</c:v>
                </c:pt>
                <c:pt idx="24881">
                  <c:v>2.9603714942930002</c:v>
                </c:pt>
                <c:pt idx="24882">
                  <c:v>2.9604837894439999</c:v>
                </c:pt>
                <c:pt idx="24883">
                  <c:v>2.9607503414149998</c:v>
                </c:pt>
                <c:pt idx="24884">
                  <c:v>2.96111536026</c:v>
                </c:pt>
                <c:pt idx="24885">
                  <c:v>2.9614827632899998</c:v>
                </c:pt>
                <c:pt idx="24886">
                  <c:v>2.9617617130279998</c:v>
                </c:pt>
                <c:pt idx="24887">
                  <c:v>2.9620881080629999</c:v>
                </c:pt>
                <c:pt idx="24888">
                  <c:v>2.9623928070069998</c:v>
                </c:pt>
                <c:pt idx="24889">
                  <c:v>2.9625611305240001</c:v>
                </c:pt>
                <c:pt idx="24890">
                  <c:v>2.9626789093019998</c:v>
                </c:pt>
                <c:pt idx="24891">
                  <c:v>2.9628081321719999</c:v>
                </c:pt>
                <c:pt idx="24892">
                  <c:v>2.9629018306730002</c:v>
                </c:pt>
                <c:pt idx="24893">
                  <c:v>2.963000535965</c:v>
                </c:pt>
                <c:pt idx="24894">
                  <c:v>2.9631345272059999</c:v>
                </c:pt>
                <c:pt idx="24895">
                  <c:v>2.9635055065159999</c:v>
                </c:pt>
                <c:pt idx="24896">
                  <c:v>2.963820457458</c:v>
                </c:pt>
                <c:pt idx="24897">
                  <c:v>2.9639687538150001</c:v>
                </c:pt>
                <c:pt idx="24898">
                  <c:v>2.9640750885010001</c:v>
                </c:pt>
                <c:pt idx="24899">
                  <c:v>2.9641389846799999</c:v>
                </c:pt>
                <c:pt idx="24900">
                  <c:v>2.9642026424410002</c:v>
                </c:pt>
                <c:pt idx="24901">
                  <c:v>2.9642739295960001</c:v>
                </c:pt>
                <c:pt idx="24902">
                  <c:v>2.964343309402</c:v>
                </c:pt>
                <c:pt idx="24903">
                  <c:v>2.9644179344179999</c:v>
                </c:pt>
                <c:pt idx="24904">
                  <c:v>2.9644904136660002</c:v>
                </c:pt>
                <c:pt idx="24905">
                  <c:v>2.964564800262</c:v>
                </c:pt>
                <c:pt idx="24906">
                  <c:v>2.964636325836</c:v>
                </c:pt>
                <c:pt idx="24907">
                  <c:v>2.9647030830380001</c:v>
                </c:pt>
                <c:pt idx="24908">
                  <c:v>2.9647624492650002</c:v>
                </c:pt>
                <c:pt idx="24909">
                  <c:v>2.9648153781889999</c:v>
                </c:pt>
                <c:pt idx="24910">
                  <c:v>2.9648678302759999</c:v>
                </c:pt>
                <c:pt idx="24911">
                  <c:v>2.9649167060849999</c:v>
                </c:pt>
                <c:pt idx="24912">
                  <c:v>2.9650137424469998</c:v>
                </c:pt>
                <c:pt idx="24913">
                  <c:v>2.9650595188139999</c:v>
                </c:pt>
                <c:pt idx="24914">
                  <c:v>2.965103387833</c:v>
                </c:pt>
                <c:pt idx="24915">
                  <c:v>2.9651474952700001</c:v>
                </c:pt>
                <c:pt idx="24916">
                  <c:v>2.965187311172</c:v>
                </c:pt>
                <c:pt idx="24917">
                  <c:v>2.9652695655820001</c:v>
                </c:pt>
                <c:pt idx="24918">
                  <c:v>2.9653437137599998</c:v>
                </c:pt>
                <c:pt idx="24919">
                  <c:v>2.9654190540309999</c:v>
                </c:pt>
                <c:pt idx="24920">
                  <c:v>2.9655525684359998</c:v>
                </c:pt>
                <c:pt idx="24921">
                  <c:v>2.965803146362</c:v>
                </c:pt>
                <c:pt idx="24922">
                  <c:v>2.965881109238</c:v>
                </c:pt>
                <c:pt idx="24923">
                  <c:v>2.965960025787</c:v>
                </c:pt>
                <c:pt idx="24924">
                  <c:v>2.9661297798159998</c:v>
                </c:pt>
                <c:pt idx="24925">
                  <c:v>2.9663150310519999</c:v>
                </c:pt>
                <c:pt idx="24926">
                  <c:v>2.9664404392239998</c:v>
                </c:pt>
                <c:pt idx="24927">
                  <c:v>2.9665324687960002</c:v>
                </c:pt>
                <c:pt idx="24928">
                  <c:v>2.9666223526</c:v>
                </c:pt>
                <c:pt idx="24929">
                  <c:v>2.9667959213259998</c:v>
                </c:pt>
                <c:pt idx="24930">
                  <c:v>2.9668653011320001</c:v>
                </c:pt>
                <c:pt idx="24931">
                  <c:v>2.9669280052190001</c:v>
                </c:pt>
                <c:pt idx="24932">
                  <c:v>2.9669978618620001</c:v>
                </c:pt>
                <c:pt idx="24933">
                  <c:v>2.9671111106870001</c:v>
                </c:pt>
                <c:pt idx="24934">
                  <c:v>2.9673438072199998</c:v>
                </c:pt>
                <c:pt idx="24935">
                  <c:v>2.967520713806</c:v>
                </c:pt>
                <c:pt idx="24936">
                  <c:v>2.9678335189820002</c:v>
                </c:pt>
                <c:pt idx="24937">
                  <c:v>2.9681408405299998</c:v>
                </c:pt>
                <c:pt idx="24938">
                  <c:v>2.9684329032900001</c:v>
                </c:pt>
                <c:pt idx="24939">
                  <c:v>2.9685754776</c:v>
                </c:pt>
                <c:pt idx="24940">
                  <c:v>2.9688816070559998</c:v>
                </c:pt>
                <c:pt idx="24941">
                  <c:v>2.9690225124360001</c:v>
                </c:pt>
                <c:pt idx="24942">
                  <c:v>2.969337701797</c:v>
                </c:pt>
                <c:pt idx="24943">
                  <c:v>2.9695739746090002</c:v>
                </c:pt>
                <c:pt idx="24944">
                  <c:v>2.969967365265</c:v>
                </c:pt>
                <c:pt idx="24945">
                  <c:v>2.9701287746429998</c:v>
                </c:pt>
                <c:pt idx="24946">
                  <c:v>2.9702525138849998</c:v>
                </c:pt>
                <c:pt idx="24947">
                  <c:v>2.9703297615049999</c:v>
                </c:pt>
                <c:pt idx="24948">
                  <c:v>2.9704079627989999</c:v>
                </c:pt>
                <c:pt idx="24949">
                  <c:v>2.9704875946040001</c:v>
                </c:pt>
                <c:pt idx="24950">
                  <c:v>2.970567464828</c:v>
                </c:pt>
                <c:pt idx="24951">
                  <c:v>2.970647096634</c:v>
                </c:pt>
                <c:pt idx="24952">
                  <c:v>2.9707581996919998</c:v>
                </c:pt>
                <c:pt idx="24953">
                  <c:v>2.9709103107449999</c:v>
                </c:pt>
                <c:pt idx="24954">
                  <c:v>2.9710283279419998</c:v>
                </c:pt>
                <c:pt idx="24955">
                  <c:v>2.9711141586299998</c:v>
                </c:pt>
                <c:pt idx="24956">
                  <c:v>2.9712030887599998</c:v>
                </c:pt>
                <c:pt idx="24957">
                  <c:v>2.9712517261509999</c:v>
                </c:pt>
                <c:pt idx="24958">
                  <c:v>2.971343040466</c:v>
                </c:pt>
                <c:pt idx="24959">
                  <c:v>2.9714272022250001</c:v>
                </c:pt>
                <c:pt idx="24960">
                  <c:v>2.9715068340299999</c:v>
                </c:pt>
                <c:pt idx="24961">
                  <c:v>2.9715917110440002</c:v>
                </c:pt>
                <c:pt idx="24962">
                  <c:v>2.9717435836789998</c:v>
                </c:pt>
                <c:pt idx="24963">
                  <c:v>2.9721429347989998</c:v>
                </c:pt>
                <c:pt idx="24964">
                  <c:v>2.9722547531129999</c:v>
                </c:pt>
                <c:pt idx="24965">
                  <c:v>2.9723734855649999</c:v>
                </c:pt>
                <c:pt idx="24966">
                  <c:v>2.9725785255430002</c:v>
                </c:pt>
                <c:pt idx="24967">
                  <c:v>2.9727637767789998</c:v>
                </c:pt>
                <c:pt idx="24968">
                  <c:v>2.9730176925660001</c:v>
                </c:pt>
                <c:pt idx="24969">
                  <c:v>2.973083734512</c:v>
                </c:pt>
                <c:pt idx="24970">
                  <c:v>2.9731988906860001</c:v>
                </c:pt>
                <c:pt idx="24971">
                  <c:v>2.973291158676</c:v>
                </c:pt>
                <c:pt idx="24972">
                  <c:v>2.9733512401579998</c:v>
                </c:pt>
                <c:pt idx="24973">
                  <c:v>2.9733858108520002</c:v>
                </c:pt>
                <c:pt idx="24974">
                  <c:v>2.9734406471249999</c:v>
                </c:pt>
                <c:pt idx="24975">
                  <c:v>2.9734838008879998</c:v>
                </c:pt>
                <c:pt idx="24976">
                  <c:v>2.973556041718</c:v>
                </c:pt>
                <c:pt idx="24977">
                  <c:v>2.9736568927759999</c:v>
                </c:pt>
                <c:pt idx="24978">
                  <c:v>2.97394490242</c:v>
                </c:pt>
                <c:pt idx="24979">
                  <c:v>2.9743070602419999</c:v>
                </c:pt>
                <c:pt idx="24980">
                  <c:v>2.9744687080380001</c:v>
                </c:pt>
                <c:pt idx="24981">
                  <c:v>2.9746017456049998</c:v>
                </c:pt>
                <c:pt idx="24982">
                  <c:v>2.9749195575709999</c:v>
                </c:pt>
                <c:pt idx="24983">
                  <c:v>2.975136041641</c:v>
                </c:pt>
                <c:pt idx="24984">
                  <c:v>2.9752314090729999</c:v>
                </c:pt>
                <c:pt idx="24985">
                  <c:v>2.9753317832950001</c:v>
                </c:pt>
                <c:pt idx="24986">
                  <c:v>2.975434303284</c:v>
                </c:pt>
                <c:pt idx="24987">
                  <c:v>2.9755408763890001</c:v>
                </c:pt>
                <c:pt idx="24988">
                  <c:v>2.975645303726</c:v>
                </c:pt>
                <c:pt idx="24989">
                  <c:v>2.9757418632510002</c:v>
                </c:pt>
                <c:pt idx="24990">
                  <c:v>2.9758296012879999</c:v>
                </c:pt>
                <c:pt idx="24991">
                  <c:v>2.9759185314179999</c:v>
                </c:pt>
                <c:pt idx="24992">
                  <c:v>2.9760076999659999</c:v>
                </c:pt>
                <c:pt idx="24993">
                  <c:v>2.9760870933530001</c:v>
                </c:pt>
                <c:pt idx="24994">
                  <c:v>2.9761891365049999</c:v>
                </c:pt>
                <c:pt idx="24995">
                  <c:v>2.9763088226319998</c:v>
                </c:pt>
                <c:pt idx="24996">
                  <c:v>2.9765753746030001</c:v>
                </c:pt>
                <c:pt idx="24997">
                  <c:v>2.9766938686370001</c:v>
                </c:pt>
                <c:pt idx="24998">
                  <c:v>2.9767608642579999</c:v>
                </c:pt>
                <c:pt idx="24999">
                  <c:v>2.9768323898319999</c:v>
                </c:pt>
                <c:pt idx="25000">
                  <c:v>2.9768979549410002</c:v>
                </c:pt>
                <c:pt idx="25001">
                  <c:v>2.9769604206090001</c:v>
                </c:pt>
                <c:pt idx="25002">
                  <c:v>2.9770216941830001</c:v>
                </c:pt>
                <c:pt idx="25003">
                  <c:v>2.9770755767820001</c:v>
                </c:pt>
                <c:pt idx="25004">
                  <c:v>2.9771175384520001</c:v>
                </c:pt>
                <c:pt idx="25005">
                  <c:v>2.97718667984</c:v>
                </c:pt>
                <c:pt idx="25006">
                  <c:v>2.9772539138790002</c:v>
                </c:pt>
                <c:pt idx="25007">
                  <c:v>2.9773237705229998</c:v>
                </c:pt>
                <c:pt idx="25008">
                  <c:v>2.9773678779599999</c:v>
                </c:pt>
                <c:pt idx="25009">
                  <c:v>2.9774107933040002</c:v>
                </c:pt>
                <c:pt idx="25010">
                  <c:v>2.9774582386019999</c:v>
                </c:pt>
                <c:pt idx="25011">
                  <c:v>2.977502346039</c:v>
                </c:pt>
                <c:pt idx="25012">
                  <c:v>2.9775769710539999</c:v>
                </c:pt>
                <c:pt idx="25013">
                  <c:v>2.9776723384860002</c:v>
                </c:pt>
                <c:pt idx="25014">
                  <c:v>2.9777402877810002</c:v>
                </c:pt>
                <c:pt idx="25015">
                  <c:v>2.9778165817260001</c:v>
                </c:pt>
                <c:pt idx="25016">
                  <c:v>2.9782152175899999</c:v>
                </c:pt>
                <c:pt idx="25017">
                  <c:v>2.9784202575680001</c:v>
                </c:pt>
                <c:pt idx="25018">
                  <c:v>2.9785666465760001</c:v>
                </c:pt>
                <c:pt idx="25019">
                  <c:v>2.9786958694460002</c:v>
                </c:pt>
                <c:pt idx="25020">
                  <c:v>2.9787869453429998</c:v>
                </c:pt>
                <c:pt idx="25021">
                  <c:v>2.9788804054260001</c:v>
                </c:pt>
                <c:pt idx="25022">
                  <c:v>2.9789686202999999</c:v>
                </c:pt>
                <c:pt idx="25023">
                  <c:v>2.979054689407</c:v>
                </c:pt>
                <c:pt idx="25024">
                  <c:v>2.9791443347929998</c:v>
                </c:pt>
                <c:pt idx="25025">
                  <c:v>2.9792304038999999</c:v>
                </c:pt>
                <c:pt idx="25026">
                  <c:v>2.9793112277980001</c:v>
                </c:pt>
                <c:pt idx="25027">
                  <c:v>2.9793972969059999</c:v>
                </c:pt>
                <c:pt idx="25028">
                  <c:v>2.979511499405</c:v>
                </c:pt>
                <c:pt idx="25029">
                  <c:v>2.9797637462619999</c:v>
                </c:pt>
                <c:pt idx="25030">
                  <c:v>2.9800803661350002</c:v>
                </c:pt>
                <c:pt idx="25031">
                  <c:v>2.9801981449129999</c:v>
                </c:pt>
                <c:pt idx="25032">
                  <c:v>2.9803068637850001</c:v>
                </c:pt>
                <c:pt idx="25033">
                  <c:v>2.9804191589359998</c:v>
                </c:pt>
                <c:pt idx="25034">
                  <c:v>2.9805321693420002</c:v>
                </c:pt>
                <c:pt idx="25035">
                  <c:v>2.9806430339809999</c:v>
                </c:pt>
                <c:pt idx="25036">
                  <c:v>2.9807367324829999</c:v>
                </c:pt>
                <c:pt idx="25037">
                  <c:v>2.9808154106139999</c:v>
                </c:pt>
                <c:pt idx="25038">
                  <c:v>2.9808909893040001</c:v>
                </c:pt>
                <c:pt idx="25039">
                  <c:v>2.9809944629670002</c:v>
                </c:pt>
                <c:pt idx="25040">
                  <c:v>2.9811272621149998</c:v>
                </c:pt>
                <c:pt idx="25041">
                  <c:v>2.981408596039</c:v>
                </c:pt>
                <c:pt idx="25042">
                  <c:v>2.9815003871919998</c:v>
                </c:pt>
                <c:pt idx="25043">
                  <c:v>2.9815907478330002</c:v>
                </c:pt>
                <c:pt idx="25044">
                  <c:v>2.9816465377810002</c:v>
                </c:pt>
                <c:pt idx="25045">
                  <c:v>2.9816892147059999</c:v>
                </c:pt>
                <c:pt idx="25046">
                  <c:v>2.9817299842830001</c:v>
                </c:pt>
                <c:pt idx="25047">
                  <c:v>2.9817664623260001</c:v>
                </c:pt>
                <c:pt idx="25048">
                  <c:v>2.981830835342</c:v>
                </c:pt>
                <c:pt idx="25049">
                  <c:v>2.981876134872</c:v>
                </c:pt>
                <c:pt idx="25050">
                  <c:v>2.9819204807280002</c:v>
                </c:pt>
                <c:pt idx="25051">
                  <c:v>2.9819831848140002</c:v>
                </c:pt>
                <c:pt idx="25052">
                  <c:v>2.9820220470429999</c:v>
                </c:pt>
                <c:pt idx="25053">
                  <c:v>2.9820597171780001</c:v>
                </c:pt>
                <c:pt idx="25054">
                  <c:v>2.9820978641510001</c:v>
                </c:pt>
                <c:pt idx="25055">
                  <c:v>2.9821417331700002</c:v>
                </c:pt>
                <c:pt idx="25056">
                  <c:v>2.9821851253510001</c:v>
                </c:pt>
                <c:pt idx="25057">
                  <c:v>2.9822297096249999</c:v>
                </c:pt>
                <c:pt idx="25058">
                  <c:v>2.9822728633879998</c:v>
                </c:pt>
                <c:pt idx="25059">
                  <c:v>2.9823479652399998</c:v>
                </c:pt>
                <c:pt idx="25060">
                  <c:v>2.9824457168579999</c:v>
                </c:pt>
                <c:pt idx="25061">
                  <c:v>2.9825224876399998</c:v>
                </c:pt>
                <c:pt idx="25062">
                  <c:v>2.9826028347019999</c:v>
                </c:pt>
                <c:pt idx="25063">
                  <c:v>2.9826891422270001</c:v>
                </c:pt>
                <c:pt idx="25064">
                  <c:v>2.9827952384950001</c:v>
                </c:pt>
                <c:pt idx="25065">
                  <c:v>2.9829368591310002</c:v>
                </c:pt>
                <c:pt idx="25066">
                  <c:v>2.98304271698</c:v>
                </c:pt>
                <c:pt idx="25067">
                  <c:v>2.9831318855290001</c:v>
                </c:pt>
                <c:pt idx="25068">
                  <c:v>2.9832122325900001</c:v>
                </c:pt>
                <c:pt idx="25069">
                  <c:v>2.9832930564879998</c:v>
                </c:pt>
                <c:pt idx="25070">
                  <c:v>2.9835729599</c:v>
                </c:pt>
                <c:pt idx="25071">
                  <c:v>2.9836637973790001</c:v>
                </c:pt>
                <c:pt idx="25072">
                  <c:v>2.9837985038760002</c:v>
                </c:pt>
                <c:pt idx="25073">
                  <c:v>2.9838962554930002</c:v>
                </c:pt>
                <c:pt idx="25074">
                  <c:v>2.9839885234830001</c:v>
                </c:pt>
                <c:pt idx="25075">
                  <c:v>2.984225273132</c:v>
                </c:pt>
                <c:pt idx="25076">
                  <c:v>2.9845898151400001</c:v>
                </c:pt>
                <c:pt idx="25077">
                  <c:v>2.9847021102909999</c:v>
                </c:pt>
                <c:pt idx="25078">
                  <c:v>2.984781503677</c:v>
                </c:pt>
                <c:pt idx="25079">
                  <c:v>2.9848670959470001</c:v>
                </c:pt>
                <c:pt idx="25080">
                  <c:v>2.9849441051480001</c:v>
                </c:pt>
                <c:pt idx="25081">
                  <c:v>2.9850227832790002</c:v>
                </c:pt>
                <c:pt idx="25082">
                  <c:v>2.985144138336</c:v>
                </c:pt>
                <c:pt idx="25083">
                  <c:v>2.985224246979</c:v>
                </c:pt>
                <c:pt idx="25084">
                  <c:v>2.9852793216709999</c:v>
                </c:pt>
                <c:pt idx="25085">
                  <c:v>2.9853448867800001</c:v>
                </c:pt>
                <c:pt idx="25086">
                  <c:v>2.9854164123540001</c:v>
                </c:pt>
                <c:pt idx="25087">
                  <c:v>2.9854931831360001</c:v>
                </c:pt>
                <c:pt idx="25088">
                  <c:v>2.9855718612670001</c:v>
                </c:pt>
                <c:pt idx="25089">
                  <c:v>2.985647916794</c:v>
                </c:pt>
                <c:pt idx="25090">
                  <c:v>2.9857275485989998</c:v>
                </c:pt>
                <c:pt idx="25091">
                  <c:v>2.9858071804050001</c:v>
                </c:pt>
                <c:pt idx="25092">
                  <c:v>2.9858832359309999</c:v>
                </c:pt>
                <c:pt idx="25093">
                  <c:v>2.985956907272</c:v>
                </c:pt>
                <c:pt idx="25094">
                  <c:v>2.9860234260560001</c:v>
                </c:pt>
                <c:pt idx="25095">
                  <c:v>2.9860813617709998</c:v>
                </c:pt>
                <c:pt idx="25096">
                  <c:v>2.986133098602</c:v>
                </c:pt>
                <c:pt idx="25097">
                  <c:v>2.986228942871</c:v>
                </c:pt>
                <c:pt idx="25098">
                  <c:v>2.9863233566280001</c:v>
                </c:pt>
                <c:pt idx="25099">
                  <c:v>2.9864156246190001</c:v>
                </c:pt>
                <c:pt idx="25100">
                  <c:v>2.9864563941959998</c:v>
                </c:pt>
                <c:pt idx="25101">
                  <c:v>2.9865398406980002</c:v>
                </c:pt>
                <c:pt idx="25102">
                  <c:v>2.986615896225</c:v>
                </c:pt>
                <c:pt idx="25103">
                  <c:v>2.9866945743560001</c:v>
                </c:pt>
                <c:pt idx="25104">
                  <c:v>2.9867718219760002</c:v>
                </c:pt>
                <c:pt idx="25105">
                  <c:v>2.9868142604829999</c:v>
                </c:pt>
                <c:pt idx="25106">
                  <c:v>2.9868974685669998</c:v>
                </c:pt>
                <c:pt idx="25107">
                  <c:v>2.9869377613069998</c:v>
                </c:pt>
                <c:pt idx="25108">
                  <c:v>2.9870190620420001</c:v>
                </c:pt>
                <c:pt idx="25109">
                  <c:v>2.9870910644530002</c:v>
                </c:pt>
                <c:pt idx="25110">
                  <c:v>2.9871575832369999</c:v>
                </c:pt>
                <c:pt idx="25111">
                  <c:v>2.98725771904</c:v>
                </c:pt>
                <c:pt idx="25112">
                  <c:v>2.9874095916750001</c:v>
                </c:pt>
                <c:pt idx="25113">
                  <c:v>2.9876263141630002</c:v>
                </c:pt>
                <c:pt idx="25114">
                  <c:v>2.9878811836239998</c:v>
                </c:pt>
                <c:pt idx="25115">
                  <c:v>2.9880032539369998</c:v>
                </c:pt>
                <c:pt idx="25116">
                  <c:v>2.988073825836</c:v>
                </c:pt>
                <c:pt idx="25117">
                  <c:v>2.988132953644</c:v>
                </c:pt>
                <c:pt idx="25118">
                  <c:v>2.9882223606110001</c:v>
                </c:pt>
                <c:pt idx="25119">
                  <c:v>2.988497257233</c:v>
                </c:pt>
                <c:pt idx="25120">
                  <c:v>2.9888021945949999</c:v>
                </c:pt>
                <c:pt idx="25121">
                  <c:v>2.988987445831</c:v>
                </c:pt>
                <c:pt idx="25122">
                  <c:v>2.9891006946559999</c:v>
                </c:pt>
                <c:pt idx="25123">
                  <c:v>2.9892294406889999</c:v>
                </c:pt>
                <c:pt idx="25124">
                  <c:v>2.989313840866</c:v>
                </c:pt>
                <c:pt idx="25125">
                  <c:v>2.989447832108</c:v>
                </c:pt>
                <c:pt idx="25126">
                  <c:v>2.9896051883700001</c:v>
                </c:pt>
                <c:pt idx="25127">
                  <c:v>2.9897587299350001</c:v>
                </c:pt>
                <c:pt idx="25128">
                  <c:v>2.9898653030400002</c:v>
                </c:pt>
                <c:pt idx="25129">
                  <c:v>2.9899451732640001</c:v>
                </c:pt>
                <c:pt idx="25130">
                  <c:v>2.990025281906</c:v>
                </c:pt>
                <c:pt idx="25131">
                  <c:v>2.9901108741760001</c:v>
                </c:pt>
                <c:pt idx="25132">
                  <c:v>2.9901914596560002</c:v>
                </c:pt>
                <c:pt idx="25133">
                  <c:v>2.9903314113619999</c:v>
                </c:pt>
                <c:pt idx="25134">
                  <c:v>2.9904422760010001</c:v>
                </c:pt>
                <c:pt idx="25135">
                  <c:v>2.9905610084530001</c:v>
                </c:pt>
                <c:pt idx="25136">
                  <c:v>2.9906361103060002</c:v>
                </c:pt>
                <c:pt idx="25137">
                  <c:v>2.9907631874080001</c:v>
                </c:pt>
                <c:pt idx="25138">
                  <c:v>2.9910721778870002</c:v>
                </c:pt>
                <c:pt idx="25139">
                  <c:v>2.9912018775939999</c:v>
                </c:pt>
                <c:pt idx="25140">
                  <c:v>2.9912781715390002</c:v>
                </c:pt>
                <c:pt idx="25141">
                  <c:v>2.991319417953</c:v>
                </c:pt>
                <c:pt idx="25142">
                  <c:v>2.9913806915280001</c:v>
                </c:pt>
                <c:pt idx="25143">
                  <c:v>2.9914188385010001</c:v>
                </c:pt>
                <c:pt idx="25144">
                  <c:v>2.9914853572850002</c:v>
                </c:pt>
                <c:pt idx="25145">
                  <c:v>2.9915530681610001</c:v>
                </c:pt>
                <c:pt idx="25146">
                  <c:v>2.991645097733</c:v>
                </c:pt>
                <c:pt idx="25147">
                  <c:v>2.9917309284210001</c:v>
                </c:pt>
                <c:pt idx="25148">
                  <c:v>2.9918045997620002</c:v>
                </c:pt>
                <c:pt idx="25149">
                  <c:v>2.991960763931</c:v>
                </c:pt>
                <c:pt idx="25150">
                  <c:v>2.992067098618</c:v>
                </c:pt>
                <c:pt idx="25151">
                  <c:v>2.9921417236329999</c:v>
                </c:pt>
                <c:pt idx="25152">
                  <c:v>2.9921851158139998</c:v>
                </c:pt>
                <c:pt idx="25153">
                  <c:v>2.9922249317170002</c:v>
                </c:pt>
                <c:pt idx="25154">
                  <c:v>2.9922690391539999</c:v>
                </c:pt>
                <c:pt idx="25155">
                  <c:v>2.9923641681670001</c:v>
                </c:pt>
                <c:pt idx="25156">
                  <c:v>2.992441892624</c:v>
                </c:pt>
                <c:pt idx="25157">
                  <c:v>2.9925255775449999</c:v>
                </c:pt>
                <c:pt idx="25158">
                  <c:v>2.9925756454469998</c:v>
                </c:pt>
                <c:pt idx="25159">
                  <c:v>2.9926562309269999</c:v>
                </c:pt>
                <c:pt idx="25160">
                  <c:v>2.9927449226379998</c:v>
                </c:pt>
                <c:pt idx="25161">
                  <c:v>2.9931218624109999</c:v>
                </c:pt>
                <c:pt idx="25162">
                  <c:v>2.9933464527129998</c:v>
                </c:pt>
                <c:pt idx="25163">
                  <c:v>2.9936101436609999</c:v>
                </c:pt>
                <c:pt idx="25164">
                  <c:v>2.9939868450159999</c:v>
                </c:pt>
                <c:pt idx="25165">
                  <c:v>2.9940824508669999</c:v>
                </c:pt>
                <c:pt idx="25166">
                  <c:v>2.9941885471340002</c:v>
                </c:pt>
                <c:pt idx="25167">
                  <c:v>2.9943382740020001</c:v>
                </c:pt>
                <c:pt idx="25168">
                  <c:v>2.9945089817050001</c:v>
                </c:pt>
                <c:pt idx="25169">
                  <c:v>2.9945900440219999</c:v>
                </c:pt>
                <c:pt idx="25170">
                  <c:v>2.9946730136870001</c:v>
                </c:pt>
                <c:pt idx="25171">
                  <c:v>2.9947175979609999</c:v>
                </c:pt>
                <c:pt idx="25172">
                  <c:v>2.9948112964629998</c:v>
                </c:pt>
                <c:pt idx="25173">
                  <c:v>2.9948565959929998</c:v>
                </c:pt>
                <c:pt idx="25174">
                  <c:v>2.9949488639830002</c:v>
                </c:pt>
                <c:pt idx="25175">
                  <c:v>2.9950220584870002</c:v>
                </c:pt>
                <c:pt idx="25176">
                  <c:v>2.9951374530789998</c:v>
                </c:pt>
                <c:pt idx="25177">
                  <c:v>2.9952464103700001</c:v>
                </c:pt>
                <c:pt idx="25178">
                  <c:v>2.9953594207759999</c:v>
                </c:pt>
                <c:pt idx="25179">
                  <c:v>2.9954357147219999</c:v>
                </c:pt>
                <c:pt idx="25180">
                  <c:v>2.995532035828</c:v>
                </c:pt>
                <c:pt idx="25181">
                  <c:v>2.9957962036130001</c:v>
                </c:pt>
                <c:pt idx="25182">
                  <c:v>2.9959533214570002</c:v>
                </c:pt>
                <c:pt idx="25183">
                  <c:v>2.9961621761320001</c:v>
                </c:pt>
                <c:pt idx="25184">
                  <c:v>2.9964711666110002</c:v>
                </c:pt>
                <c:pt idx="25185">
                  <c:v>2.9965448379519999</c:v>
                </c:pt>
                <c:pt idx="25186">
                  <c:v>2.9966270923609999</c:v>
                </c:pt>
                <c:pt idx="25187">
                  <c:v>2.9967069625849998</c:v>
                </c:pt>
                <c:pt idx="25188">
                  <c:v>2.9967985153200001</c:v>
                </c:pt>
                <c:pt idx="25189">
                  <c:v>2.996882200241</c:v>
                </c:pt>
                <c:pt idx="25190">
                  <c:v>2.9970481395720001</c:v>
                </c:pt>
                <c:pt idx="25191">
                  <c:v>2.9972860813139999</c:v>
                </c:pt>
                <c:pt idx="25192">
                  <c:v>2.9974310398099999</c:v>
                </c:pt>
                <c:pt idx="25193">
                  <c:v>2.9976062774660002</c:v>
                </c:pt>
                <c:pt idx="25194">
                  <c:v>2.997808218002</c:v>
                </c:pt>
                <c:pt idx="25195">
                  <c:v>2.9978694915770001</c:v>
                </c:pt>
                <c:pt idx="25196">
                  <c:v>2.997929811478</c:v>
                </c:pt>
                <c:pt idx="25197">
                  <c:v>2.997996330261</c:v>
                </c:pt>
                <c:pt idx="25198">
                  <c:v>2.9981055259699998</c:v>
                </c:pt>
                <c:pt idx="25199">
                  <c:v>2.9981913566589999</c:v>
                </c:pt>
                <c:pt idx="25200">
                  <c:v>2.9982485771179999</c:v>
                </c:pt>
                <c:pt idx="25201">
                  <c:v>2.9983148574829999</c:v>
                </c:pt>
                <c:pt idx="25202">
                  <c:v>2.9983582496640002</c:v>
                </c:pt>
                <c:pt idx="25203">
                  <c:v>2.9984045028690001</c:v>
                </c:pt>
                <c:pt idx="25204">
                  <c:v>2.9984536170960001</c:v>
                </c:pt>
                <c:pt idx="25205">
                  <c:v>2.998519659042</c:v>
                </c:pt>
                <c:pt idx="25206">
                  <c:v>2.9985880851750002</c:v>
                </c:pt>
                <c:pt idx="25207">
                  <c:v>2.9986498355869999</c:v>
                </c:pt>
                <c:pt idx="25208">
                  <c:v>2.9987118244170001</c:v>
                </c:pt>
                <c:pt idx="25209">
                  <c:v>2.9987509250639999</c:v>
                </c:pt>
                <c:pt idx="25210">
                  <c:v>2.998788118362</c:v>
                </c:pt>
                <c:pt idx="25211">
                  <c:v>2.9988303184510001</c:v>
                </c:pt>
                <c:pt idx="25212">
                  <c:v>2.9988760948180002</c:v>
                </c:pt>
                <c:pt idx="25213">
                  <c:v>2.9989194870000002</c:v>
                </c:pt>
                <c:pt idx="25214">
                  <c:v>2.9989671707149999</c:v>
                </c:pt>
                <c:pt idx="25215">
                  <c:v>2.999013185501</c:v>
                </c:pt>
                <c:pt idx="25216">
                  <c:v>2.9990589618680001</c:v>
                </c:pt>
                <c:pt idx="25217">
                  <c:v>2.9991030693049998</c:v>
                </c:pt>
                <c:pt idx="25218">
                  <c:v>2.9991745948789998</c:v>
                </c:pt>
                <c:pt idx="25219">
                  <c:v>2.9992516040799999</c:v>
                </c:pt>
                <c:pt idx="25220">
                  <c:v>2.9993340969090001</c:v>
                </c:pt>
                <c:pt idx="25221">
                  <c:v>2.9994416236879999</c:v>
                </c:pt>
                <c:pt idx="25222">
                  <c:v>2.9995563030239998</c:v>
                </c:pt>
                <c:pt idx="25223">
                  <c:v>2.999856948853</c:v>
                </c:pt>
                <c:pt idx="25224">
                  <c:v>2.999944210052</c:v>
                </c:pt>
                <c:pt idx="25225">
                  <c:v>3.0000324249269998</c:v>
                </c:pt>
                <c:pt idx="25226">
                  <c:v>3.0001282691959998</c:v>
                </c:pt>
                <c:pt idx="25227">
                  <c:v>3.0002155303959999</c:v>
                </c:pt>
                <c:pt idx="25228">
                  <c:v>3.0003447532649998</c:v>
                </c:pt>
                <c:pt idx="25229">
                  <c:v>3.0005052089689999</c:v>
                </c:pt>
                <c:pt idx="25230">
                  <c:v>3.0006582736969998</c:v>
                </c:pt>
                <c:pt idx="25231">
                  <c:v>3.0008533000950002</c:v>
                </c:pt>
                <c:pt idx="25232">
                  <c:v>3.0009431838989999</c:v>
                </c:pt>
                <c:pt idx="25233">
                  <c:v>3.0009982585909998</c:v>
                </c:pt>
                <c:pt idx="25234">
                  <c:v>3.0010805129999998</c:v>
                </c:pt>
                <c:pt idx="25235">
                  <c:v>3.0011694431299998</c:v>
                </c:pt>
                <c:pt idx="25236">
                  <c:v>3.0012640953059999</c:v>
                </c:pt>
                <c:pt idx="25237">
                  <c:v>3.0013573169710002</c:v>
                </c:pt>
                <c:pt idx="25238">
                  <c:v>3.0014529228210001</c:v>
                </c:pt>
                <c:pt idx="25239">
                  <c:v>3.0015532970429999</c:v>
                </c:pt>
                <c:pt idx="25240">
                  <c:v>3.0016472339629998</c:v>
                </c:pt>
                <c:pt idx="25241">
                  <c:v>3.0017452239989999</c:v>
                </c:pt>
                <c:pt idx="25242">
                  <c:v>3.0018413066859999</c:v>
                </c:pt>
                <c:pt idx="25243">
                  <c:v>3.0019271373750001</c:v>
                </c:pt>
                <c:pt idx="25244">
                  <c:v>3.001993179321</c:v>
                </c:pt>
                <c:pt idx="25245">
                  <c:v>3.0020520687099999</c:v>
                </c:pt>
                <c:pt idx="25246">
                  <c:v>3.0021080970759999</c:v>
                </c:pt>
                <c:pt idx="25247">
                  <c:v>3.0021643638610001</c:v>
                </c:pt>
                <c:pt idx="25248">
                  <c:v>3.0022184848790001</c:v>
                </c:pt>
                <c:pt idx="25249">
                  <c:v>3.0022692680360001</c:v>
                </c:pt>
                <c:pt idx="25250">
                  <c:v>3.0023221969599998</c:v>
                </c:pt>
                <c:pt idx="25251">
                  <c:v>3.0024199485779999</c:v>
                </c:pt>
                <c:pt idx="25252">
                  <c:v>3.0025107860569999</c:v>
                </c:pt>
                <c:pt idx="25253">
                  <c:v>3.0025846958160001</c:v>
                </c:pt>
                <c:pt idx="25254">
                  <c:v>3.00270652771</c:v>
                </c:pt>
                <c:pt idx="25255">
                  <c:v>3.0027878284449998</c:v>
                </c:pt>
                <c:pt idx="25256">
                  <c:v>3.002871990204</c:v>
                </c:pt>
                <c:pt idx="25257">
                  <c:v>3.002964496613</c:v>
                </c:pt>
                <c:pt idx="25258">
                  <c:v>3.0032258033749999</c:v>
                </c:pt>
                <c:pt idx="25259">
                  <c:v>3.0033373832699999</c:v>
                </c:pt>
                <c:pt idx="25260">
                  <c:v>3.0034153461459998</c:v>
                </c:pt>
                <c:pt idx="25261">
                  <c:v>3.00346493721</c:v>
                </c:pt>
                <c:pt idx="25262">
                  <c:v>3.0035221576689999</c:v>
                </c:pt>
                <c:pt idx="25263">
                  <c:v>3.003578662872</c:v>
                </c:pt>
                <c:pt idx="25264">
                  <c:v>3.003656625748</c:v>
                </c:pt>
                <c:pt idx="25265">
                  <c:v>3.0037205219269998</c:v>
                </c:pt>
                <c:pt idx="25266">
                  <c:v>3.0037827491760001</c:v>
                </c:pt>
                <c:pt idx="25267">
                  <c:v>3.0038249492650002</c:v>
                </c:pt>
                <c:pt idx="25268">
                  <c:v>3.0038657188419999</c:v>
                </c:pt>
                <c:pt idx="25269">
                  <c:v>3.003899335861</c:v>
                </c:pt>
                <c:pt idx="25270">
                  <c:v>3.0039327144620001</c:v>
                </c:pt>
                <c:pt idx="25271">
                  <c:v>3.0039682388309998</c:v>
                </c:pt>
                <c:pt idx="25272">
                  <c:v>3.004010915756</c:v>
                </c:pt>
                <c:pt idx="25273">
                  <c:v>3.0040483474730002</c:v>
                </c:pt>
                <c:pt idx="25274">
                  <c:v>3.0040855407709999</c:v>
                </c:pt>
                <c:pt idx="25275">
                  <c:v>3.0041270256039998</c:v>
                </c:pt>
                <c:pt idx="25276">
                  <c:v>3.0041704177859998</c:v>
                </c:pt>
                <c:pt idx="25277">
                  <c:v>3.0042088031769998</c:v>
                </c:pt>
                <c:pt idx="25278">
                  <c:v>3.0042486190800002</c:v>
                </c:pt>
                <c:pt idx="25279">
                  <c:v>3.004291534424</c:v>
                </c:pt>
                <c:pt idx="25280">
                  <c:v>3.0043377876280002</c:v>
                </c:pt>
                <c:pt idx="25281">
                  <c:v>3.0044190883640001</c:v>
                </c:pt>
                <c:pt idx="25282">
                  <c:v>3.0048344135280001</c:v>
                </c:pt>
                <c:pt idx="25283">
                  <c:v>3.0050063133239999</c:v>
                </c:pt>
                <c:pt idx="25284">
                  <c:v>3.0051138401030002</c:v>
                </c:pt>
                <c:pt idx="25285">
                  <c:v>3.0051963329319999</c:v>
                </c:pt>
                <c:pt idx="25286">
                  <c:v>3.0052764415739999</c:v>
                </c:pt>
                <c:pt idx="25287">
                  <c:v>3.005358934402</c:v>
                </c:pt>
                <c:pt idx="25288">
                  <c:v>3.0054473876949999</c:v>
                </c:pt>
                <c:pt idx="25289">
                  <c:v>3.0055491924290001</c:v>
                </c:pt>
                <c:pt idx="25290">
                  <c:v>3.0056595802310002</c:v>
                </c:pt>
                <c:pt idx="25291">
                  <c:v>3.0057673454280001</c:v>
                </c:pt>
                <c:pt idx="25292">
                  <c:v>3.0058290958399998</c:v>
                </c:pt>
                <c:pt idx="25293">
                  <c:v>3.0058951377869998</c:v>
                </c:pt>
                <c:pt idx="25294">
                  <c:v>3.0059597492219998</c:v>
                </c:pt>
                <c:pt idx="25295">
                  <c:v>3.0060207843779998</c:v>
                </c:pt>
                <c:pt idx="25296">
                  <c:v>3.00608420372</c:v>
                </c:pt>
                <c:pt idx="25297">
                  <c:v>3.006140232086</c:v>
                </c:pt>
                <c:pt idx="25298">
                  <c:v>3.0061893463130001</c:v>
                </c:pt>
                <c:pt idx="25299">
                  <c:v>3.0062401294710002</c:v>
                </c:pt>
                <c:pt idx="25300">
                  <c:v>3.006291627884</c:v>
                </c:pt>
                <c:pt idx="25301">
                  <c:v>3.0063419342039999</c:v>
                </c:pt>
                <c:pt idx="25302">
                  <c:v>3.0063867568970002</c:v>
                </c:pt>
                <c:pt idx="25303">
                  <c:v>3.006462812424</c:v>
                </c:pt>
                <c:pt idx="25304">
                  <c:v>3.0065350532530002</c:v>
                </c:pt>
                <c:pt idx="25305">
                  <c:v>3.0066146850590001</c:v>
                </c:pt>
                <c:pt idx="25306">
                  <c:v>3.0066857337949999</c:v>
                </c:pt>
                <c:pt idx="25307">
                  <c:v>3.0067532062529998</c:v>
                </c:pt>
                <c:pt idx="25308">
                  <c:v>3.0068192481990001</c:v>
                </c:pt>
                <c:pt idx="25309">
                  <c:v>3.0068769454959998</c:v>
                </c:pt>
                <c:pt idx="25310">
                  <c:v>3.0070071220400001</c:v>
                </c:pt>
                <c:pt idx="25311">
                  <c:v>3.0072383880619999</c:v>
                </c:pt>
                <c:pt idx="25312">
                  <c:v>3.0074484348300001</c:v>
                </c:pt>
                <c:pt idx="25313">
                  <c:v>3.0076365470890001</c:v>
                </c:pt>
                <c:pt idx="25314">
                  <c:v>3.0077700614929999</c:v>
                </c:pt>
                <c:pt idx="25315">
                  <c:v>3.0080246925349998</c:v>
                </c:pt>
                <c:pt idx="25316">
                  <c:v>3.008403778076</c:v>
                </c:pt>
                <c:pt idx="25317">
                  <c:v>3.0085740089419999</c:v>
                </c:pt>
                <c:pt idx="25318">
                  <c:v>3.0087258815769999</c:v>
                </c:pt>
                <c:pt idx="25319">
                  <c:v>3.0088558197020001</c:v>
                </c:pt>
                <c:pt idx="25320">
                  <c:v>3.0089397430420002</c:v>
                </c:pt>
                <c:pt idx="25321">
                  <c:v>3.0090188980099999</c:v>
                </c:pt>
                <c:pt idx="25322">
                  <c:v>3.009106397629</c:v>
                </c:pt>
                <c:pt idx="25323">
                  <c:v>3.0093083381649999</c:v>
                </c:pt>
                <c:pt idx="25324">
                  <c:v>3.009593009949</c:v>
                </c:pt>
                <c:pt idx="25325">
                  <c:v>3.0098295211789998</c:v>
                </c:pt>
                <c:pt idx="25326">
                  <c:v>3.0100929737089999</c:v>
                </c:pt>
                <c:pt idx="25327">
                  <c:v>3.0103867053990001</c:v>
                </c:pt>
                <c:pt idx="25328">
                  <c:v>3.0106909275049998</c:v>
                </c:pt>
                <c:pt idx="25329">
                  <c:v>3.0107989311219998</c:v>
                </c:pt>
                <c:pt idx="25330">
                  <c:v>3.0108702182770002</c:v>
                </c:pt>
                <c:pt idx="25331">
                  <c:v>3.0109152793880001</c:v>
                </c:pt>
                <c:pt idx="25332">
                  <c:v>3.010984659195</c:v>
                </c:pt>
                <c:pt idx="25333">
                  <c:v>3.011065006256</c:v>
                </c:pt>
                <c:pt idx="25334">
                  <c:v>3.011178255081</c:v>
                </c:pt>
                <c:pt idx="25335">
                  <c:v>3.011492013931</c:v>
                </c:pt>
                <c:pt idx="25336">
                  <c:v>3.011814594269</c:v>
                </c:pt>
                <c:pt idx="25337">
                  <c:v>3.0122003555300001</c:v>
                </c:pt>
                <c:pt idx="25338">
                  <c:v>3.0123982429499998</c:v>
                </c:pt>
                <c:pt idx="25339">
                  <c:v>3.0127465724950002</c:v>
                </c:pt>
                <c:pt idx="25340">
                  <c:v>3.0128791332240001</c:v>
                </c:pt>
                <c:pt idx="25341">
                  <c:v>3.0129766464230001</c:v>
                </c:pt>
                <c:pt idx="25342">
                  <c:v>3.0130796432500002</c:v>
                </c:pt>
                <c:pt idx="25343">
                  <c:v>3.013189077377</c:v>
                </c:pt>
                <c:pt idx="25344">
                  <c:v>3.0133402347559999</c:v>
                </c:pt>
                <c:pt idx="25345">
                  <c:v>3.013478279114</c:v>
                </c:pt>
                <c:pt idx="25346">
                  <c:v>3.0136964321140001</c:v>
                </c:pt>
                <c:pt idx="25347">
                  <c:v>3.0138959884640002</c:v>
                </c:pt>
                <c:pt idx="25348">
                  <c:v>3.0139982700350001</c:v>
                </c:pt>
                <c:pt idx="25349">
                  <c:v>3.0140731334690001</c:v>
                </c:pt>
                <c:pt idx="25350">
                  <c:v>3.0141475200649999</c:v>
                </c:pt>
                <c:pt idx="25351">
                  <c:v>3.0142271518710002</c:v>
                </c:pt>
                <c:pt idx="25352">
                  <c:v>3.0143039226530002</c:v>
                </c:pt>
                <c:pt idx="25353">
                  <c:v>3.0143792629239998</c:v>
                </c:pt>
                <c:pt idx="25354">
                  <c:v>3.014484643936</c:v>
                </c:pt>
                <c:pt idx="25355">
                  <c:v>3.0146670341489998</c:v>
                </c:pt>
                <c:pt idx="25356">
                  <c:v>3.014805316925</c:v>
                </c:pt>
                <c:pt idx="25357">
                  <c:v>3.0149037837980002</c:v>
                </c:pt>
                <c:pt idx="25358">
                  <c:v>3.015064954758</c:v>
                </c:pt>
                <c:pt idx="25359">
                  <c:v>3.0151529312130001</c:v>
                </c:pt>
                <c:pt idx="25360">
                  <c:v>3.0151972770689999</c:v>
                </c:pt>
                <c:pt idx="25361">
                  <c:v>3.0152420997620002</c:v>
                </c:pt>
                <c:pt idx="25362">
                  <c:v>3.0153014659880002</c:v>
                </c:pt>
                <c:pt idx="25363">
                  <c:v>3.0153644084929998</c:v>
                </c:pt>
                <c:pt idx="25364">
                  <c:v>3.0154011249539998</c:v>
                </c:pt>
                <c:pt idx="25365">
                  <c:v>3.0154659748079999</c:v>
                </c:pt>
                <c:pt idx="25366">
                  <c:v>3.0155358314509999</c:v>
                </c:pt>
                <c:pt idx="25367">
                  <c:v>3.015813112259</c:v>
                </c:pt>
                <c:pt idx="25368">
                  <c:v>3.0161986351009999</c:v>
                </c:pt>
                <c:pt idx="25369">
                  <c:v>3.0163102149959999</c:v>
                </c:pt>
                <c:pt idx="25370">
                  <c:v>3.0164287090299999</c:v>
                </c:pt>
                <c:pt idx="25371">
                  <c:v>3.0165450572969998</c:v>
                </c:pt>
                <c:pt idx="25372">
                  <c:v>3.016654014587</c:v>
                </c:pt>
                <c:pt idx="25373">
                  <c:v>3.0167400836940002</c:v>
                </c:pt>
                <c:pt idx="25374">
                  <c:v>3.0168366432189999</c:v>
                </c:pt>
                <c:pt idx="25375">
                  <c:v>3.016885519028</c:v>
                </c:pt>
                <c:pt idx="25376">
                  <c:v>3.0169317722320002</c:v>
                </c:pt>
                <c:pt idx="25377">
                  <c:v>3.0169830322269999</c:v>
                </c:pt>
                <c:pt idx="25378">
                  <c:v>3.0170361995700001</c:v>
                </c:pt>
                <c:pt idx="25379">
                  <c:v>3.0170886516570001</c:v>
                </c:pt>
                <c:pt idx="25380">
                  <c:v>3.0171341896060002</c:v>
                </c:pt>
                <c:pt idx="25381">
                  <c:v>3.0172269344329998</c:v>
                </c:pt>
                <c:pt idx="25382">
                  <c:v>3.017302513123</c:v>
                </c:pt>
                <c:pt idx="25383">
                  <c:v>3.017585039139</c:v>
                </c:pt>
                <c:pt idx="25384">
                  <c:v>3.0178637504579999</c:v>
                </c:pt>
                <c:pt idx="25385">
                  <c:v>3.0179638862610001</c:v>
                </c:pt>
                <c:pt idx="25386">
                  <c:v>3.0180711746219999</c:v>
                </c:pt>
                <c:pt idx="25387">
                  <c:v>3.0181341171259999</c:v>
                </c:pt>
                <c:pt idx="25388">
                  <c:v>3.018253087997</c:v>
                </c:pt>
                <c:pt idx="25389">
                  <c:v>3.0183341503140002</c:v>
                </c:pt>
                <c:pt idx="25390">
                  <c:v>3.0184142589570002</c:v>
                </c:pt>
                <c:pt idx="25391">
                  <c:v>3.0185434818269998</c:v>
                </c:pt>
                <c:pt idx="25392">
                  <c:v>3.0187585353849999</c:v>
                </c:pt>
                <c:pt idx="25393">
                  <c:v>3.0189256668089999</c:v>
                </c:pt>
                <c:pt idx="25394">
                  <c:v>3.0190825462339999</c:v>
                </c:pt>
                <c:pt idx="25395">
                  <c:v>3.0193686485289999</c:v>
                </c:pt>
                <c:pt idx="25396">
                  <c:v>3.019498109818</c:v>
                </c:pt>
                <c:pt idx="25397">
                  <c:v>3.0197775363920001</c:v>
                </c:pt>
                <c:pt idx="25398">
                  <c:v>3.0198948383330002</c:v>
                </c:pt>
                <c:pt idx="25399">
                  <c:v>3.0199639797210001</c:v>
                </c:pt>
                <c:pt idx="25400">
                  <c:v>3.020007371902</c:v>
                </c:pt>
                <c:pt idx="25401">
                  <c:v>3.0200741291050002</c:v>
                </c:pt>
                <c:pt idx="25402">
                  <c:v>3.0201470851900001</c:v>
                </c:pt>
                <c:pt idx="25403">
                  <c:v>3.0202219486240001</c:v>
                </c:pt>
                <c:pt idx="25404">
                  <c:v>3.0203292369839998</c:v>
                </c:pt>
                <c:pt idx="25405">
                  <c:v>3.0204007625579998</c:v>
                </c:pt>
                <c:pt idx="25406">
                  <c:v>3.0205109119419999</c:v>
                </c:pt>
                <c:pt idx="25407">
                  <c:v>3.020675182343</c:v>
                </c:pt>
                <c:pt idx="25408">
                  <c:v>3.0208523273469998</c:v>
                </c:pt>
                <c:pt idx="25409">
                  <c:v>3.0210480689999999</c:v>
                </c:pt>
                <c:pt idx="25410">
                  <c:v>3.021191358566</c:v>
                </c:pt>
                <c:pt idx="25411">
                  <c:v>3.0212705135350002</c:v>
                </c:pt>
                <c:pt idx="25412">
                  <c:v>3.0213441848749998</c:v>
                </c:pt>
                <c:pt idx="25413">
                  <c:v>3.0214183330540001</c:v>
                </c:pt>
                <c:pt idx="25414">
                  <c:v>3.0215213298800001</c:v>
                </c:pt>
                <c:pt idx="25415">
                  <c:v>3.0218336582180001</c:v>
                </c:pt>
                <c:pt idx="25416">
                  <c:v>3.021951675415</c:v>
                </c:pt>
                <c:pt idx="25417">
                  <c:v>3.0220355987550001</c:v>
                </c:pt>
                <c:pt idx="25418">
                  <c:v>3.0221426486969998</c:v>
                </c:pt>
                <c:pt idx="25419">
                  <c:v>3.0223560333249999</c:v>
                </c:pt>
                <c:pt idx="25420">
                  <c:v>3.0224964618680001</c:v>
                </c:pt>
                <c:pt idx="25421">
                  <c:v>3.0225892066959998</c:v>
                </c:pt>
                <c:pt idx="25422">
                  <c:v>3.0226852893829999</c:v>
                </c:pt>
                <c:pt idx="25423">
                  <c:v>3.0227859020230001</c:v>
                </c:pt>
                <c:pt idx="25424">
                  <c:v>3.0228877067569999</c:v>
                </c:pt>
                <c:pt idx="25425">
                  <c:v>3.0229976177219999</c:v>
                </c:pt>
                <c:pt idx="25426">
                  <c:v>3.0231094360349999</c:v>
                </c:pt>
                <c:pt idx="25427">
                  <c:v>3.0232222080229998</c:v>
                </c:pt>
                <c:pt idx="25428">
                  <c:v>3.0233354568480002</c:v>
                </c:pt>
                <c:pt idx="25429">
                  <c:v>3.0234386920929999</c:v>
                </c:pt>
                <c:pt idx="25430">
                  <c:v>3.0235183238980001</c:v>
                </c:pt>
                <c:pt idx="25431">
                  <c:v>3.0235967636110002</c:v>
                </c:pt>
                <c:pt idx="25432">
                  <c:v>3.0236704349519998</c:v>
                </c:pt>
                <c:pt idx="25433">
                  <c:v>3.0237379074100001</c:v>
                </c:pt>
                <c:pt idx="25434">
                  <c:v>3.0238039493560001</c:v>
                </c:pt>
                <c:pt idx="25435">
                  <c:v>3.0238633155820001</c:v>
                </c:pt>
                <c:pt idx="25436">
                  <c:v>3.0239195823670002</c:v>
                </c:pt>
                <c:pt idx="25437">
                  <c:v>3.0239775180819999</c:v>
                </c:pt>
                <c:pt idx="25438">
                  <c:v>3.0240328311920002</c:v>
                </c:pt>
                <c:pt idx="25439">
                  <c:v>3.0240876674649999</c:v>
                </c:pt>
                <c:pt idx="25440">
                  <c:v>3.0241863727570002</c:v>
                </c:pt>
                <c:pt idx="25441">
                  <c:v>3.0242741107939999</c:v>
                </c:pt>
                <c:pt idx="25442">
                  <c:v>3.0243577957149999</c:v>
                </c:pt>
                <c:pt idx="25443">
                  <c:v>3.0244772434230001</c:v>
                </c:pt>
                <c:pt idx="25444">
                  <c:v>3.0246264934539999</c:v>
                </c:pt>
                <c:pt idx="25445">
                  <c:v>3.024621725082</c:v>
                </c:pt>
                <c:pt idx="25446">
                  <c:v>3.0246746540070002</c:v>
                </c:pt>
                <c:pt idx="25447">
                  <c:v>3.02472281456</c:v>
                </c:pt>
                <c:pt idx="25448">
                  <c:v>3.0247788429260001</c:v>
                </c:pt>
                <c:pt idx="25449">
                  <c:v>3.02481341362</c:v>
                </c:pt>
                <c:pt idx="25450">
                  <c:v>3.0248494148249998</c:v>
                </c:pt>
                <c:pt idx="25451">
                  <c:v>3.024884939194</c:v>
                </c:pt>
                <c:pt idx="25452">
                  <c:v>3.0249226093289998</c:v>
                </c:pt>
                <c:pt idx="25453">
                  <c:v>3.024953126907</c:v>
                </c:pt>
                <c:pt idx="25454">
                  <c:v>3.0249855518339999</c:v>
                </c:pt>
                <c:pt idx="25455">
                  <c:v>3.0250220298769999</c:v>
                </c:pt>
                <c:pt idx="25456">
                  <c:v>3.0250551700589998</c:v>
                </c:pt>
                <c:pt idx="25457">
                  <c:v>3.0250899791719998</c:v>
                </c:pt>
                <c:pt idx="25458">
                  <c:v>3.025130748749</c:v>
                </c:pt>
                <c:pt idx="25459">
                  <c:v>3.025176048279</c:v>
                </c:pt>
                <c:pt idx="25460">
                  <c:v>3.025219917297</c:v>
                </c:pt>
                <c:pt idx="25461">
                  <c:v>3.025273799896</c:v>
                </c:pt>
                <c:pt idx="25462">
                  <c:v>3.0253565311430002</c:v>
                </c:pt>
                <c:pt idx="25463">
                  <c:v>3.0257389545439999</c:v>
                </c:pt>
                <c:pt idx="25464">
                  <c:v>3.0258984565730001</c:v>
                </c:pt>
                <c:pt idx="25465">
                  <c:v>3.026095151901</c:v>
                </c:pt>
                <c:pt idx="25466">
                  <c:v>3.0262334346770001</c:v>
                </c:pt>
                <c:pt idx="25467">
                  <c:v>3.0263230800629999</c:v>
                </c:pt>
                <c:pt idx="25468">
                  <c:v>3.0264182090760001</c:v>
                </c:pt>
                <c:pt idx="25469">
                  <c:v>3.0265078544619999</c:v>
                </c:pt>
                <c:pt idx="25470">
                  <c:v>3.026618242264</c:v>
                </c:pt>
                <c:pt idx="25471">
                  <c:v>3.0269005298609999</c:v>
                </c:pt>
                <c:pt idx="25472">
                  <c:v>3.0270724296570002</c:v>
                </c:pt>
                <c:pt idx="25473">
                  <c:v>3.0273675918579999</c:v>
                </c:pt>
                <c:pt idx="25474">
                  <c:v>3.0276904106139999</c:v>
                </c:pt>
                <c:pt idx="25475">
                  <c:v>3.0277593135830001</c:v>
                </c:pt>
                <c:pt idx="25476">
                  <c:v>3.0278298854829999</c:v>
                </c:pt>
                <c:pt idx="25477">
                  <c:v>3.0279719829560001</c:v>
                </c:pt>
                <c:pt idx="25478">
                  <c:v>3.0283784866330001</c:v>
                </c:pt>
                <c:pt idx="25479">
                  <c:v>3.0287361145020002</c:v>
                </c:pt>
                <c:pt idx="25480">
                  <c:v>3.0289120674130001</c:v>
                </c:pt>
                <c:pt idx="25481">
                  <c:v>3.0290873050689999</c:v>
                </c:pt>
                <c:pt idx="25482">
                  <c:v>3.029223442078</c:v>
                </c:pt>
                <c:pt idx="25483">
                  <c:v>3.0294358730319999</c:v>
                </c:pt>
                <c:pt idx="25484">
                  <c:v>3.0295035839079998</c:v>
                </c:pt>
                <c:pt idx="25485">
                  <c:v>3.0295772552489999</c:v>
                </c:pt>
                <c:pt idx="25486">
                  <c:v>3.0296480655670002</c:v>
                </c:pt>
                <c:pt idx="25487">
                  <c:v>3.029731035233</c:v>
                </c:pt>
                <c:pt idx="25488">
                  <c:v>3.0298116207120001</c:v>
                </c:pt>
                <c:pt idx="25489">
                  <c:v>3.0299029350279998</c:v>
                </c:pt>
                <c:pt idx="25490">
                  <c:v>3.0300009250639999</c:v>
                </c:pt>
                <c:pt idx="25491">
                  <c:v>3.0300993919370001</c:v>
                </c:pt>
                <c:pt idx="25492">
                  <c:v>3.0301630496979999</c:v>
                </c:pt>
                <c:pt idx="25493">
                  <c:v>3.030238628387</c:v>
                </c:pt>
                <c:pt idx="25494">
                  <c:v>3.030287504196</c:v>
                </c:pt>
                <c:pt idx="25495">
                  <c:v>3.0303299427030002</c:v>
                </c:pt>
                <c:pt idx="25496">
                  <c:v>3.0303995609280001</c:v>
                </c:pt>
                <c:pt idx="25497">
                  <c:v>3.0304412841800001</c:v>
                </c:pt>
                <c:pt idx="25498">
                  <c:v>3.0304837226869998</c:v>
                </c:pt>
                <c:pt idx="25499">
                  <c:v>3.0305249691010001</c:v>
                </c:pt>
                <c:pt idx="25500">
                  <c:v>3.0305652618410002</c:v>
                </c:pt>
                <c:pt idx="25501">
                  <c:v>3.0306088924410002</c:v>
                </c:pt>
                <c:pt idx="25502">
                  <c:v>3.0306777954099999</c:v>
                </c:pt>
                <c:pt idx="25503">
                  <c:v>3.030725240707</c:v>
                </c:pt>
                <c:pt idx="25504">
                  <c:v>3.0308048725129999</c:v>
                </c:pt>
                <c:pt idx="25505">
                  <c:v>3.0309174060820001</c:v>
                </c:pt>
                <c:pt idx="25506">
                  <c:v>3.0312077999109999</c:v>
                </c:pt>
                <c:pt idx="25507">
                  <c:v>3.0312662124630001</c:v>
                </c:pt>
                <c:pt idx="25508">
                  <c:v>3.0313937664030002</c:v>
                </c:pt>
                <c:pt idx="25509">
                  <c:v>3.0314624309539999</c:v>
                </c:pt>
                <c:pt idx="25510">
                  <c:v>3.0315310955050001</c:v>
                </c:pt>
                <c:pt idx="25511">
                  <c:v>3.0315992832180001</c:v>
                </c:pt>
                <c:pt idx="25512">
                  <c:v>3.0316700935359999</c:v>
                </c:pt>
                <c:pt idx="25513">
                  <c:v>3.031743764877</c:v>
                </c:pt>
                <c:pt idx="25514">
                  <c:v>3.0318109989169999</c:v>
                </c:pt>
                <c:pt idx="25515">
                  <c:v>3.0318751335140002</c:v>
                </c:pt>
                <c:pt idx="25516">
                  <c:v>3.0319433212279998</c:v>
                </c:pt>
                <c:pt idx="25517">
                  <c:v>3.0320100784299999</c:v>
                </c:pt>
                <c:pt idx="25518">
                  <c:v>3.0320775508879998</c:v>
                </c:pt>
                <c:pt idx="25519">
                  <c:v>3.0321424007419999</c:v>
                </c:pt>
                <c:pt idx="25520">
                  <c:v>3.0322089195249999</c:v>
                </c:pt>
                <c:pt idx="25521">
                  <c:v>3.032277345657</c:v>
                </c:pt>
                <c:pt idx="25522">
                  <c:v>3.0323481559749998</c:v>
                </c:pt>
                <c:pt idx="25523">
                  <c:v>3.0324206352230001</c:v>
                </c:pt>
                <c:pt idx="25524">
                  <c:v>3.0324947834009999</c:v>
                </c:pt>
                <c:pt idx="25525">
                  <c:v>3.0325691699980002</c:v>
                </c:pt>
                <c:pt idx="25526">
                  <c:v>3.0326423645020002</c:v>
                </c:pt>
                <c:pt idx="25527">
                  <c:v>3.0327112674709999</c:v>
                </c:pt>
                <c:pt idx="25528">
                  <c:v>3.0327765941620002</c:v>
                </c:pt>
                <c:pt idx="25529">
                  <c:v>3.0328459739690001</c:v>
                </c:pt>
                <c:pt idx="25530">
                  <c:v>3.0329134464259999</c:v>
                </c:pt>
                <c:pt idx="25531">
                  <c:v>3.03298163414</c:v>
                </c:pt>
                <c:pt idx="25532">
                  <c:v>3.033040761948</c:v>
                </c:pt>
                <c:pt idx="25533">
                  <c:v>3.0330941677090002</c:v>
                </c:pt>
                <c:pt idx="25534">
                  <c:v>3.033142328262</c:v>
                </c:pt>
                <c:pt idx="25535">
                  <c:v>3.0332324504849999</c:v>
                </c:pt>
                <c:pt idx="25536">
                  <c:v>3.0333209037779998</c:v>
                </c:pt>
                <c:pt idx="25537">
                  <c:v>3.033431529999</c:v>
                </c:pt>
                <c:pt idx="25538">
                  <c:v>3.033731222153</c:v>
                </c:pt>
                <c:pt idx="25539">
                  <c:v>3.0338594913480001</c:v>
                </c:pt>
                <c:pt idx="25540">
                  <c:v>3.0339324474330001</c:v>
                </c:pt>
                <c:pt idx="25541">
                  <c:v>3.0339841842649999</c:v>
                </c:pt>
                <c:pt idx="25542">
                  <c:v>3.0340344905849999</c:v>
                </c:pt>
                <c:pt idx="25543">
                  <c:v>3.0340876579280001</c:v>
                </c:pt>
                <c:pt idx="25544">
                  <c:v>3.0341165065769999</c:v>
                </c:pt>
                <c:pt idx="25545">
                  <c:v>3.0341653823849999</c:v>
                </c:pt>
                <c:pt idx="25546">
                  <c:v>3.0342140197749998</c:v>
                </c:pt>
                <c:pt idx="25547">
                  <c:v>3.034242391586</c:v>
                </c:pt>
                <c:pt idx="25548">
                  <c:v>3.0343012809749998</c:v>
                </c:pt>
                <c:pt idx="25549">
                  <c:v>3.0343902111049998</c:v>
                </c:pt>
                <c:pt idx="25550">
                  <c:v>3.0344491004940002</c:v>
                </c:pt>
                <c:pt idx="25551">
                  <c:v>3.034512758255</c:v>
                </c:pt>
                <c:pt idx="25552">
                  <c:v>3.034550905228</c:v>
                </c:pt>
                <c:pt idx="25553">
                  <c:v>3.0346081256869999</c:v>
                </c:pt>
                <c:pt idx="25554">
                  <c:v>3.034657716751</c:v>
                </c:pt>
                <c:pt idx="25555">
                  <c:v>3.0347242355350001</c:v>
                </c:pt>
                <c:pt idx="25556">
                  <c:v>3.0347664356230002</c:v>
                </c:pt>
                <c:pt idx="25557">
                  <c:v>3.0348429679870002</c:v>
                </c:pt>
                <c:pt idx="25558">
                  <c:v>3.0349111557009998</c:v>
                </c:pt>
                <c:pt idx="25559">
                  <c:v>3.0349826812740002</c:v>
                </c:pt>
                <c:pt idx="25560">
                  <c:v>3.0353138446810002</c:v>
                </c:pt>
                <c:pt idx="25561">
                  <c:v>3.0354912281040001</c:v>
                </c:pt>
                <c:pt idx="25562">
                  <c:v>3.0356137752530001</c:v>
                </c:pt>
                <c:pt idx="25563">
                  <c:v>3.0357470512389999</c:v>
                </c:pt>
                <c:pt idx="25564">
                  <c:v>3.0358889102940001</c:v>
                </c:pt>
                <c:pt idx="25565">
                  <c:v>3.0360207557679999</c:v>
                </c:pt>
                <c:pt idx="25566">
                  <c:v>3.0360808372500001</c:v>
                </c:pt>
                <c:pt idx="25567">
                  <c:v>3.0361838340760001</c:v>
                </c:pt>
                <c:pt idx="25568">
                  <c:v>3.0362734794619999</c:v>
                </c:pt>
                <c:pt idx="25569">
                  <c:v>3.0363483428959999</c:v>
                </c:pt>
                <c:pt idx="25570">
                  <c:v>3.0364577770230001</c:v>
                </c:pt>
                <c:pt idx="25571">
                  <c:v>3.0365681648249998</c:v>
                </c:pt>
                <c:pt idx="25572">
                  <c:v>3.0368328094480002</c:v>
                </c:pt>
                <c:pt idx="25573">
                  <c:v>3.0370221138</c:v>
                </c:pt>
                <c:pt idx="25574">
                  <c:v>3.0372834205629999</c:v>
                </c:pt>
                <c:pt idx="25575">
                  <c:v>3.0375361442569999</c:v>
                </c:pt>
                <c:pt idx="25576">
                  <c:v>3.0376055240630002</c:v>
                </c:pt>
                <c:pt idx="25577">
                  <c:v>3.03768324852</c:v>
                </c:pt>
                <c:pt idx="25578">
                  <c:v>3.0377852916719998</c:v>
                </c:pt>
                <c:pt idx="25579">
                  <c:v>3.0381269454959998</c:v>
                </c:pt>
                <c:pt idx="25580">
                  <c:v>3.0383114814760002</c:v>
                </c:pt>
                <c:pt idx="25581">
                  <c:v>3.0383670330050001</c:v>
                </c:pt>
                <c:pt idx="25582">
                  <c:v>3.0384411811829999</c:v>
                </c:pt>
                <c:pt idx="25583">
                  <c:v>3.0385510921479999</c:v>
                </c:pt>
                <c:pt idx="25584">
                  <c:v>3.0386707782750002</c:v>
                </c:pt>
                <c:pt idx="25585">
                  <c:v>3.0387475490570002</c:v>
                </c:pt>
                <c:pt idx="25586">
                  <c:v>3.039038181305</c:v>
                </c:pt>
                <c:pt idx="25587">
                  <c:v>3.0394062995910001</c:v>
                </c:pt>
                <c:pt idx="25588">
                  <c:v>3.0394995212549998</c:v>
                </c:pt>
                <c:pt idx="25589">
                  <c:v>3.0395917892459998</c:v>
                </c:pt>
                <c:pt idx="25590">
                  <c:v>3.039718151093</c:v>
                </c:pt>
                <c:pt idx="25591">
                  <c:v>3.0398354530330001</c:v>
                </c:pt>
                <c:pt idx="25592">
                  <c:v>3.0399487018590001</c:v>
                </c:pt>
                <c:pt idx="25593">
                  <c:v>3.0400731563569998</c:v>
                </c:pt>
                <c:pt idx="25594">
                  <c:v>3.0401623249049998</c:v>
                </c:pt>
                <c:pt idx="25595">
                  <c:v>3.0402090549469998</c:v>
                </c:pt>
                <c:pt idx="25596">
                  <c:v>3.0402624607090001</c:v>
                </c:pt>
                <c:pt idx="25597">
                  <c:v>3.040363550186</c:v>
                </c:pt>
                <c:pt idx="25598">
                  <c:v>3.0404155254359999</c:v>
                </c:pt>
                <c:pt idx="25599">
                  <c:v>3.0404644012449999</c:v>
                </c:pt>
                <c:pt idx="25600">
                  <c:v>3.040513277054</c:v>
                </c:pt>
                <c:pt idx="25601">
                  <c:v>3.0405597686769998</c:v>
                </c:pt>
                <c:pt idx="25602">
                  <c:v>3.0406043529510001</c:v>
                </c:pt>
                <c:pt idx="25603">
                  <c:v>3.0406882762910001</c:v>
                </c:pt>
                <c:pt idx="25604">
                  <c:v>3.0407669544220002</c:v>
                </c:pt>
                <c:pt idx="25605">
                  <c:v>3.0408825874329999</c:v>
                </c:pt>
                <c:pt idx="25606">
                  <c:v>3.0410592556</c:v>
                </c:pt>
                <c:pt idx="25607">
                  <c:v>3.041273593903</c:v>
                </c:pt>
                <c:pt idx="25608">
                  <c:v>3.0414507389069998</c:v>
                </c:pt>
                <c:pt idx="25609">
                  <c:v>3.0417740344999999</c:v>
                </c:pt>
                <c:pt idx="25610">
                  <c:v>3.0419266223910002</c:v>
                </c:pt>
                <c:pt idx="25611">
                  <c:v>3.0420167446140001</c:v>
                </c:pt>
                <c:pt idx="25612">
                  <c:v>3.0421228408809999</c:v>
                </c:pt>
                <c:pt idx="25613">
                  <c:v>3.0422472953800002</c:v>
                </c:pt>
                <c:pt idx="25614">
                  <c:v>3.042555332184</c:v>
                </c:pt>
                <c:pt idx="25615">
                  <c:v>3.0427992343899999</c:v>
                </c:pt>
                <c:pt idx="25616">
                  <c:v>3.0429074764249999</c:v>
                </c:pt>
                <c:pt idx="25617">
                  <c:v>3.0429785251619998</c:v>
                </c:pt>
                <c:pt idx="25618">
                  <c:v>3.043077230453</c:v>
                </c:pt>
                <c:pt idx="25619">
                  <c:v>3.0432622432710001</c:v>
                </c:pt>
                <c:pt idx="25620">
                  <c:v>3.043442964554</c:v>
                </c:pt>
                <c:pt idx="25621">
                  <c:v>3.0434908866880002</c:v>
                </c:pt>
                <c:pt idx="25622">
                  <c:v>3.0435845851900001</c:v>
                </c:pt>
                <c:pt idx="25623">
                  <c:v>3.04390001297</c:v>
                </c:pt>
                <c:pt idx="25624">
                  <c:v>3.0442135334009999</c:v>
                </c:pt>
                <c:pt idx="25625">
                  <c:v>3.0445547103880002</c:v>
                </c:pt>
                <c:pt idx="25626">
                  <c:v>3.0448253154749998</c:v>
                </c:pt>
                <c:pt idx="25627">
                  <c:v>3.0449326038360001</c:v>
                </c:pt>
                <c:pt idx="25628">
                  <c:v>3.0450401306149999</c:v>
                </c:pt>
                <c:pt idx="25629">
                  <c:v>3.0451409816739998</c:v>
                </c:pt>
                <c:pt idx="25630">
                  <c:v>3.04523062706</c:v>
                </c:pt>
                <c:pt idx="25631">
                  <c:v>3.045315980911</c:v>
                </c:pt>
                <c:pt idx="25632">
                  <c:v>3.0454304218289998</c:v>
                </c:pt>
                <c:pt idx="25633">
                  <c:v>3.0455436706539998</c:v>
                </c:pt>
                <c:pt idx="25634">
                  <c:v>3.0456643104549999</c:v>
                </c:pt>
                <c:pt idx="25635">
                  <c:v>3.045746803284</c:v>
                </c:pt>
                <c:pt idx="25636">
                  <c:v>3.0458312034609998</c:v>
                </c:pt>
                <c:pt idx="25637">
                  <c:v>3.045954465866</c:v>
                </c:pt>
                <c:pt idx="25638">
                  <c:v>3.0462064743039998</c:v>
                </c:pt>
                <c:pt idx="25639">
                  <c:v>3.0462727546689998</c:v>
                </c:pt>
                <c:pt idx="25640">
                  <c:v>3.0463895797729998</c:v>
                </c:pt>
                <c:pt idx="25641">
                  <c:v>3.0466542243960002</c:v>
                </c:pt>
                <c:pt idx="25642">
                  <c:v>3.0467841625209999</c:v>
                </c:pt>
                <c:pt idx="25643">
                  <c:v>3.0470509529109999</c:v>
                </c:pt>
                <c:pt idx="25644">
                  <c:v>3.0471465587619999</c:v>
                </c:pt>
                <c:pt idx="25645">
                  <c:v>3.0472164154049999</c:v>
                </c:pt>
                <c:pt idx="25646">
                  <c:v>3.047258615494</c:v>
                </c:pt>
                <c:pt idx="25647">
                  <c:v>3.0473208427429999</c:v>
                </c:pt>
                <c:pt idx="25648">
                  <c:v>3.0473935604100002</c:v>
                </c:pt>
                <c:pt idx="25649">
                  <c:v>3.0474629402160001</c:v>
                </c:pt>
                <c:pt idx="25650">
                  <c:v>3.0476512908940001</c:v>
                </c:pt>
                <c:pt idx="25651">
                  <c:v>3.0479116439820002</c:v>
                </c:pt>
                <c:pt idx="25652">
                  <c:v>3.047991275787</c:v>
                </c:pt>
                <c:pt idx="25653">
                  <c:v>3.048066139221</c:v>
                </c:pt>
                <c:pt idx="25654">
                  <c:v>3.0481801033020002</c:v>
                </c:pt>
                <c:pt idx="25655">
                  <c:v>3.048505544662</c:v>
                </c:pt>
                <c:pt idx="25656">
                  <c:v>3.0487534999850001</c:v>
                </c:pt>
                <c:pt idx="25657">
                  <c:v>3.0488717556</c:v>
                </c:pt>
                <c:pt idx="25658">
                  <c:v>3.0489592552190001</c:v>
                </c:pt>
                <c:pt idx="25659">
                  <c:v>3.0493097305300001</c:v>
                </c:pt>
                <c:pt idx="25660">
                  <c:v>3.0496444702150001</c:v>
                </c:pt>
                <c:pt idx="25661">
                  <c:v>3.0497639179229998</c:v>
                </c:pt>
                <c:pt idx="25662">
                  <c:v>3.0498380661010001</c:v>
                </c:pt>
                <c:pt idx="25663">
                  <c:v>3.0499134063720001</c:v>
                </c:pt>
                <c:pt idx="25664">
                  <c:v>3.0499925613399999</c:v>
                </c:pt>
                <c:pt idx="25665">
                  <c:v>3.0500743389129998</c:v>
                </c:pt>
                <c:pt idx="25666">
                  <c:v>3.0501580238339998</c:v>
                </c:pt>
                <c:pt idx="25667">
                  <c:v>3.0502398014069998</c:v>
                </c:pt>
                <c:pt idx="25668">
                  <c:v>3.0503289699549998</c:v>
                </c:pt>
                <c:pt idx="25669">
                  <c:v>3.0504243373870001</c:v>
                </c:pt>
                <c:pt idx="25670">
                  <c:v>3.05051612854</c:v>
                </c:pt>
                <c:pt idx="25671">
                  <c:v>3.05060338974</c:v>
                </c:pt>
                <c:pt idx="25672">
                  <c:v>3.050679922104</c:v>
                </c:pt>
                <c:pt idx="25673">
                  <c:v>3.0507526397709999</c:v>
                </c:pt>
                <c:pt idx="25674">
                  <c:v>3.0508220195770002</c:v>
                </c:pt>
                <c:pt idx="25675">
                  <c:v>3.0508906841279999</c:v>
                </c:pt>
                <c:pt idx="25676">
                  <c:v>3.0509569644929999</c:v>
                </c:pt>
                <c:pt idx="25677">
                  <c:v>3.0510261058810002</c:v>
                </c:pt>
                <c:pt idx="25678">
                  <c:v>3.051086187363</c:v>
                </c:pt>
                <c:pt idx="25679">
                  <c:v>3.051144123077</c:v>
                </c:pt>
                <c:pt idx="25680">
                  <c:v>3.0511953830719998</c:v>
                </c:pt>
                <c:pt idx="25681">
                  <c:v>3.0512459278109998</c:v>
                </c:pt>
                <c:pt idx="25682">
                  <c:v>3.0513403415679998</c:v>
                </c:pt>
                <c:pt idx="25683">
                  <c:v>3.0514268875120001</c:v>
                </c:pt>
                <c:pt idx="25684">
                  <c:v>3.051503181458</c:v>
                </c:pt>
                <c:pt idx="25685">
                  <c:v>3.0516421794889999</c:v>
                </c:pt>
                <c:pt idx="25686">
                  <c:v>3.0519039630889999</c:v>
                </c:pt>
                <c:pt idx="25687">
                  <c:v>3.0520198345180001</c:v>
                </c:pt>
                <c:pt idx="25688">
                  <c:v>3.0521304607389999</c:v>
                </c:pt>
                <c:pt idx="25689">
                  <c:v>3.0521929264069998</c:v>
                </c:pt>
                <c:pt idx="25690">
                  <c:v>3.0522527694699999</c:v>
                </c:pt>
                <c:pt idx="25691">
                  <c:v>3.0523056983950001</c:v>
                </c:pt>
                <c:pt idx="25692">
                  <c:v>3.0523457527160001</c:v>
                </c:pt>
                <c:pt idx="25693">
                  <c:v>3.0523984432220002</c:v>
                </c:pt>
                <c:pt idx="25694">
                  <c:v>3.052446603775</c:v>
                </c:pt>
                <c:pt idx="25695">
                  <c:v>3.0525012016300002</c:v>
                </c:pt>
                <c:pt idx="25696">
                  <c:v>3.0525522232059998</c:v>
                </c:pt>
                <c:pt idx="25697">
                  <c:v>3.0525836944579998</c:v>
                </c:pt>
                <c:pt idx="25698">
                  <c:v>3.052626132965</c:v>
                </c:pt>
                <c:pt idx="25699">
                  <c:v>3.052662611008</c:v>
                </c:pt>
                <c:pt idx="25700">
                  <c:v>3.052704811096</c:v>
                </c:pt>
                <c:pt idx="25701">
                  <c:v>3.052744865417</c:v>
                </c:pt>
                <c:pt idx="25702">
                  <c:v>3.052810907364</c:v>
                </c:pt>
                <c:pt idx="25703">
                  <c:v>3.0529232025150002</c:v>
                </c:pt>
                <c:pt idx="25704">
                  <c:v>3.0530188083650001</c:v>
                </c:pt>
                <c:pt idx="25705">
                  <c:v>3.0530836582180001</c:v>
                </c:pt>
                <c:pt idx="25706">
                  <c:v>3.053128242493</c:v>
                </c:pt>
                <c:pt idx="25707">
                  <c:v>3.0532345771789999</c:v>
                </c:pt>
                <c:pt idx="25708">
                  <c:v>3.0534617900850001</c:v>
                </c:pt>
                <c:pt idx="25709">
                  <c:v>3.053651809692</c:v>
                </c:pt>
                <c:pt idx="25710">
                  <c:v>3.0539424419399999</c:v>
                </c:pt>
                <c:pt idx="25711">
                  <c:v>3.0540764331819998</c:v>
                </c:pt>
                <c:pt idx="25712">
                  <c:v>3.0541720390320002</c:v>
                </c:pt>
                <c:pt idx="25713">
                  <c:v>3.0542590618130001</c:v>
                </c:pt>
                <c:pt idx="25714">
                  <c:v>3.05437374115</c:v>
                </c:pt>
                <c:pt idx="25715">
                  <c:v>3.0546748638149999</c:v>
                </c:pt>
                <c:pt idx="25716">
                  <c:v>3.0548126697539999</c:v>
                </c:pt>
                <c:pt idx="25717">
                  <c:v>3.0550842285159998</c:v>
                </c:pt>
                <c:pt idx="25718">
                  <c:v>3.055167198181</c:v>
                </c:pt>
                <c:pt idx="25719">
                  <c:v>3.0552484989169999</c:v>
                </c:pt>
                <c:pt idx="25720">
                  <c:v>3.055329322815</c:v>
                </c:pt>
                <c:pt idx="25721">
                  <c:v>3.055421590805</c:v>
                </c:pt>
                <c:pt idx="25722">
                  <c:v>3.0555133819579998</c:v>
                </c:pt>
                <c:pt idx="25723">
                  <c:v>3.0556156635280001</c:v>
                </c:pt>
                <c:pt idx="25724">
                  <c:v>3.0557212829589999</c:v>
                </c:pt>
                <c:pt idx="25725">
                  <c:v>3.0558292865749999</c:v>
                </c:pt>
                <c:pt idx="25726">
                  <c:v>3.0559334754940002</c:v>
                </c:pt>
                <c:pt idx="25727">
                  <c:v>3.0560383796689998</c:v>
                </c:pt>
                <c:pt idx="25728">
                  <c:v>3.0561206340789999</c:v>
                </c:pt>
                <c:pt idx="25729">
                  <c:v>3.0562386512759998</c:v>
                </c:pt>
                <c:pt idx="25730">
                  <c:v>3.0565195083619998</c:v>
                </c:pt>
                <c:pt idx="25731">
                  <c:v>3.056703329086</c:v>
                </c:pt>
                <c:pt idx="25732">
                  <c:v>3.0568842887879999</c:v>
                </c:pt>
                <c:pt idx="25733">
                  <c:v>3.0571484565730001</c:v>
                </c:pt>
                <c:pt idx="25734">
                  <c:v>3.0572624206539998</c:v>
                </c:pt>
                <c:pt idx="25735">
                  <c:v>3.0573506355290001</c:v>
                </c:pt>
                <c:pt idx="25736">
                  <c:v>3.0574126243589999</c:v>
                </c:pt>
                <c:pt idx="25737">
                  <c:v>3.0574507713319998</c:v>
                </c:pt>
                <c:pt idx="25738">
                  <c:v>3.0574948787689999</c:v>
                </c:pt>
                <c:pt idx="25739">
                  <c:v>3.0575568675990001</c:v>
                </c:pt>
                <c:pt idx="25740">
                  <c:v>3.0576238632199999</c:v>
                </c:pt>
                <c:pt idx="25741">
                  <c:v>3.057735681534</c:v>
                </c:pt>
                <c:pt idx="25742">
                  <c:v>3.0578887462619999</c:v>
                </c:pt>
                <c:pt idx="25743">
                  <c:v>3.0582525730130001</c:v>
                </c:pt>
                <c:pt idx="25744">
                  <c:v>3.0584714412689999</c:v>
                </c:pt>
                <c:pt idx="25745">
                  <c:v>3.0585465431209999</c:v>
                </c:pt>
                <c:pt idx="25746">
                  <c:v>3.0586123466489998</c:v>
                </c:pt>
                <c:pt idx="25747">
                  <c:v>3.0586581230159999</c:v>
                </c:pt>
                <c:pt idx="25748">
                  <c:v>3.0587272644039998</c:v>
                </c:pt>
                <c:pt idx="25749">
                  <c:v>3.0587899684909998</c:v>
                </c:pt>
                <c:pt idx="25750">
                  <c:v>3.058827638626</c:v>
                </c:pt>
                <c:pt idx="25751">
                  <c:v>3.0588614940640002</c:v>
                </c:pt>
                <c:pt idx="25752">
                  <c:v>3.0588932037349998</c:v>
                </c:pt>
                <c:pt idx="25753">
                  <c:v>3.0589258670809998</c:v>
                </c:pt>
                <c:pt idx="25754">
                  <c:v>3.0589625835419998</c:v>
                </c:pt>
                <c:pt idx="25755">
                  <c:v>3.0590250492100002</c:v>
                </c:pt>
                <c:pt idx="25756">
                  <c:v>3.0590689182280002</c:v>
                </c:pt>
                <c:pt idx="25757">
                  <c:v>3.0591757297519999</c:v>
                </c:pt>
                <c:pt idx="25758">
                  <c:v>3.0592534542080001</c:v>
                </c:pt>
                <c:pt idx="25759">
                  <c:v>3.059354305267</c:v>
                </c:pt>
                <c:pt idx="25760">
                  <c:v>3.059673309326</c:v>
                </c:pt>
                <c:pt idx="25761">
                  <c:v>3.0599777698519999</c:v>
                </c:pt>
                <c:pt idx="25762">
                  <c:v>3.0600607395170001</c:v>
                </c:pt>
                <c:pt idx="25763">
                  <c:v>3.0601503849029998</c:v>
                </c:pt>
                <c:pt idx="25764">
                  <c:v>3.0602438449860001</c:v>
                </c:pt>
                <c:pt idx="25765">
                  <c:v>3.0603435039520002</c:v>
                </c:pt>
                <c:pt idx="25766">
                  <c:v>3.0604436397549999</c:v>
                </c:pt>
                <c:pt idx="25767">
                  <c:v>3.0605509281160002</c:v>
                </c:pt>
                <c:pt idx="25768">
                  <c:v>3.0606648921969999</c:v>
                </c:pt>
                <c:pt idx="25769">
                  <c:v>3.0607783794399999</c:v>
                </c:pt>
                <c:pt idx="25770">
                  <c:v>3.0608873367310001</c:v>
                </c:pt>
                <c:pt idx="25771">
                  <c:v>3.0609855651859998</c:v>
                </c:pt>
                <c:pt idx="25772">
                  <c:v>3.061064958572</c:v>
                </c:pt>
                <c:pt idx="25773">
                  <c:v>3.0611417293550001</c:v>
                </c:pt>
                <c:pt idx="25774">
                  <c:v>3.0612158775329998</c:v>
                </c:pt>
                <c:pt idx="25775">
                  <c:v>3.0612821578979998</c:v>
                </c:pt>
                <c:pt idx="25776">
                  <c:v>3.061342000961</c:v>
                </c:pt>
                <c:pt idx="25777">
                  <c:v>3.0613923072809999</c:v>
                </c:pt>
                <c:pt idx="25778">
                  <c:v>3.0614383220670001</c:v>
                </c:pt>
                <c:pt idx="25779">
                  <c:v>3.0615313053130002</c:v>
                </c:pt>
                <c:pt idx="25780">
                  <c:v>3.061615943909</c:v>
                </c:pt>
                <c:pt idx="25781">
                  <c:v>3.0616974830629999</c:v>
                </c:pt>
                <c:pt idx="25782">
                  <c:v>3.0617399215700001</c:v>
                </c:pt>
                <c:pt idx="25783">
                  <c:v>3.0618348121640002</c:v>
                </c:pt>
                <c:pt idx="25784">
                  <c:v>3.061886310577</c:v>
                </c:pt>
                <c:pt idx="25785">
                  <c:v>3.0619375705719998</c:v>
                </c:pt>
                <c:pt idx="25786">
                  <c:v>3.0619871616359999</c:v>
                </c:pt>
                <c:pt idx="25787">
                  <c:v>3.0620787143710002</c:v>
                </c:pt>
                <c:pt idx="25788">
                  <c:v>3.0621654987340001</c:v>
                </c:pt>
                <c:pt idx="25789">
                  <c:v>3.0622463226319998</c:v>
                </c:pt>
                <c:pt idx="25790">
                  <c:v>3.0623171329500001</c:v>
                </c:pt>
                <c:pt idx="25791">
                  <c:v>3.0625882148739998</c:v>
                </c:pt>
                <c:pt idx="25792">
                  <c:v>3.0626835823060001</c:v>
                </c:pt>
                <c:pt idx="25793">
                  <c:v>3.0627481937410002</c:v>
                </c:pt>
                <c:pt idx="25794">
                  <c:v>3.0628099441529999</c:v>
                </c:pt>
                <c:pt idx="25795">
                  <c:v>3.0628676414489999</c:v>
                </c:pt>
                <c:pt idx="25796">
                  <c:v>3.0629448890690001</c:v>
                </c:pt>
                <c:pt idx="25797">
                  <c:v>3.0630025863650001</c:v>
                </c:pt>
                <c:pt idx="25798">
                  <c:v>3.063040494919</c:v>
                </c:pt>
                <c:pt idx="25799">
                  <c:v>3.0630888938899998</c:v>
                </c:pt>
                <c:pt idx="25800">
                  <c:v>3.0631420612340001</c:v>
                </c:pt>
                <c:pt idx="25801">
                  <c:v>3.063194036484</c:v>
                </c:pt>
                <c:pt idx="25802">
                  <c:v>3.0632545948029999</c:v>
                </c:pt>
                <c:pt idx="25803">
                  <c:v>3.0632874965669998</c:v>
                </c:pt>
                <c:pt idx="25804">
                  <c:v>3.063340902328</c:v>
                </c:pt>
                <c:pt idx="25805">
                  <c:v>3.063378810883</c:v>
                </c:pt>
                <c:pt idx="25806">
                  <c:v>3.0634176731110001</c:v>
                </c:pt>
                <c:pt idx="25807">
                  <c:v>3.0634543895720001</c:v>
                </c:pt>
                <c:pt idx="25808">
                  <c:v>3.0634984970089998</c:v>
                </c:pt>
                <c:pt idx="25809">
                  <c:v>3.0635385513309998</c:v>
                </c:pt>
                <c:pt idx="25810">
                  <c:v>3.063612222672</c:v>
                </c:pt>
                <c:pt idx="25811">
                  <c:v>3.0637195110320001</c:v>
                </c:pt>
                <c:pt idx="25812">
                  <c:v>3.0639219284060002</c:v>
                </c:pt>
                <c:pt idx="25813">
                  <c:v>3.064369440079</c:v>
                </c:pt>
                <c:pt idx="25814">
                  <c:v>3.0644698143009999</c:v>
                </c:pt>
                <c:pt idx="25815">
                  <c:v>3.0645644664759999</c:v>
                </c:pt>
                <c:pt idx="25816">
                  <c:v>3.0646612644200002</c:v>
                </c:pt>
                <c:pt idx="25817">
                  <c:v>3.0647470951079998</c:v>
                </c:pt>
                <c:pt idx="25818">
                  <c:v>3.0649089813230002</c:v>
                </c:pt>
                <c:pt idx="25819">
                  <c:v>3.065182209015</c:v>
                </c:pt>
                <c:pt idx="25820">
                  <c:v>3.065304040909</c:v>
                </c:pt>
                <c:pt idx="25821">
                  <c:v>3.0654654502869998</c:v>
                </c:pt>
                <c:pt idx="25822">
                  <c:v>3.0655548572539999</c:v>
                </c:pt>
                <c:pt idx="25823">
                  <c:v>3.0656325817110002</c:v>
                </c:pt>
                <c:pt idx="25824">
                  <c:v>3.0657727718349999</c:v>
                </c:pt>
                <c:pt idx="25825">
                  <c:v>3.0661025047299999</c:v>
                </c:pt>
                <c:pt idx="25826">
                  <c:v>3.0662448406220002</c:v>
                </c:pt>
                <c:pt idx="25827">
                  <c:v>3.0663506984710001</c:v>
                </c:pt>
                <c:pt idx="25828">
                  <c:v>3.0664534568790001</c:v>
                </c:pt>
                <c:pt idx="25829">
                  <c:v>3.0665595531459999</c:v>
                </c:pt>
                <c:pt idx="25830">
                  <c:v>3.066658973694</c:v>
                </c:pt>
                <c:pt idx="25831">
                  <c:v>3.066746473312</c:v>
                </c:pt>
                <c:pt idx="25832">
                  <c:v>3.0670661926270002</c:v>
                </c:pt>
                <c:pt idx="25833">
                  <c:v>3.0671408176420001</c:v>
                </c:pt>
                <c:pt idx="25834">
                  <c:v>3.067299127579</c:v>
                </c:pt>
                <c:pt idx="25835">
                  <c:v>3.067578077316</c:v>
                </c:pt>
                <c:pt idx="25836">
                  <c:v>3.06786775589</c:v>
                </c:pt>
                <c:pt idx="25837">
                  <c:v>3.0680432319639999</c:v>
                </c:pt>
                <c:pt idx="25838">
                  <c:v>3.0683417320249999</c:v>
                </c:pt>
                <c:pt idx="25839">
                  <c:v>3.0685524940489999</c:v>
                </c:pt>
                <c:pt idx="25840">
                  <c:v>3.0686480998989998</c:v>
                </c:pt>
                <c:pt idx="25841">
                  <c:v>3.0687232017519999</c:v>
                </c:pt>
                <c:pt idx="25842">
                  <c:v>3.0687963962549998</c:v>
                </c:pt>
                <c:pt idx="25843">
                  <c:v>3.0688920021060002</c:v>
                </c:pt>
                <c:pt idx="25844">
                  <c:v>3.0689682960510001</c:v>
                </c:pt>
                <c:pt idx="25845">
                  <c:v>3.0691001415249999</c:v>
                </c:pt>
                <c:pt idx="25846">
                  <c:v>3.0692095756529998</c:v>
                </c:pt>
                <c:pt idx="25847">
                  <c:v>3.069320440292</c:v>
                </c:pt>
                <c:pt idx="25848">
                  <c:v>3.069400548935</c:v>
                </c:pt>
                <c:pt idx="25849">
                  <c:v>3.0694499015810002</c:v>
                </c:pt>
                <c:pt idx="25850">
                  <c:v>3.069492816925</c:v>
                </c:pt>
                <c:pt idx="25851">
                  <c:v>3.0695393085479998</c:v>
                </c:pt>
                <c:pt idx="25852">
                  <c:v>3.0695819854740001</c:v>
                </c:pt>
                <c:pt idx="25853">
                  <c:v>3.0696246623989998</c:v>
                </c:pt>
                <c:pt idx="25854">
                  <c:v>3.06969165802</c:v>
                </c:pt>
                <c:pt idx="25855">
                  <c:v>3.069742202759</c:v>
                </c:pt>
                <c:pt idx="25856">
                  <c:v>3.0697865486150002</c:v>
                </c:pt>
                <c:pt idx="25857">
                  <c:v>3.0698292255399999</c:v>
                </c:pt>
                <c:pt idx="25858">
                  <c:v>3.0698742866519999</c:v>
                </c:pt>
                <c:pt idx="25859">
                  <c:v>3.0699145793909999</c:v>
                </c:pt>
                <c:pt idx="25860">
                  <c:v>3.0699870586400002</c:v>
                </c:pt>
                <c:pt idx="25861">
                  <c:v>3.0702960491179998</c:v>
                </c:pt>
                <c:pt idx="25862">
                  <c:v>3.070406913757</c:v>
                </c:pt>
                <c:pt idx="25863">
                  <c:v>3.0704803466800001</c:v>
                </c:pt>
                <c:pt idx="25864">
                  <c:v>3.070556640625</c:v>
                </c:pt>
                <c:pt idx="25865">
                  <c:v>3.0706379413599998</c:v>
                </c:pt>
                <c:pt idx="25866">
                  <c:v>3.0707213878630002</c:v>
                </c:pt>
                <c:pt idx="25867">
                  <c:v>3.0708098411560001</c:v>
                </c:pt>
                <c:pt idx="25868">
                  <c:v>3.0708959102629998</c:v>
                </c:pt>
                <c:pt idx="25869">
                  <c:v>3.070983886719</c:v>
                </c:pt>
                <c:pt idx="25870">
                  <c:v>3.0710737705229998</c:v>
                </c:pt>
                <c:pt idx="25871">
                  <c:v>3.0711672306060001</c:v>
                </c:pt>
                <c:pt idx="25872">
                  <c:v>3.0712482929229998</c:v>
                </c:pt>
                <c:pt idx="25873">
                  <c:v>3.071325540543</c:v>
                </c:pt>
                <c:pt idx="25874">
                  <c:v>3.0713965892789998</c:v>
                </c:pt>
                <c:pt idx="25875">
                  <c:v>3.07146692276</c:v>
                </c:pt>
                <c:pt idx="25876">
                  <c:v>3.0715336799620001</c:v>
                </c:pt>
                <c:pt idx="25877">
                  <c:v>3.0716013908390001</c:v>
                </c:pt>
                <c:pt idx="25878">
                  <c:v>3.0716695785520001</c:v>
                </c:pt>
                <c:pt idx="25879">
                  <c:v>3.071737289429</c:v>
                </c:pt>
                <c:pt idx="25880">
                  <c:v>3.0718033313749999</c:v>
                </c:pt>
                <c:pt idx="25881">
                  <c:v>3.0718619823459998</c:v>
                </c:pt>
                <c:pt idx="25882">
                  <c:v>3.0719261169430001</c:v>
                </c:pt>
                <c:pt idx="25883">
                  <c:v>3.071986675262</c:v>
                </c:pt>
                <c:pt idx="25884">
                  <c:v>3.0720517635350002</c:v>
                </c:pt>
                <c:pt idx="25885">
                  <c:v>3.072115898132</c:v>
                </c:pt>
                <c:pt idx="25886">
                  <c:v>3.0721771717070001</c:v>
                </c:pt>
                <c:pt idx="25887">
                  <c:v>3.0722348690030001</c:v>
                </c:pt>
                <c:pt idx="25888">
                  <c:v>3.0722925662990002</c:v>
                </c:pt>
                <c:pt idx="25889">
                  <c:v>3.0723528862</c:v>
                </c:pt>
                <c:pt idx="25890">
                  <c:v>3.0724089145660001</c:v>
                </c:pt>
                <c:pt idx="25891">
                  <c:v>3.072462797165</c:v>
                </c:pt>
                <c:pt idx="25892">
                  <c:v>3.0725123882290002</c:v>
                </c:pt>
                <c:pt idx="25893">
                  <c:v>3.0725951194759999</c:v>
                </c:pt>
                <c:pt idx="25894">
                  <c:v>3.0726714134219999</c:v>
                </c:pt>
                <c:pt idx="25895">
                  <c:v>3.072771310806</c:v>
                </c:pt>
                <c:pt idx="25896">
                  <c:v>3.0730419158940001</c:v>
                </c:pt>
                <c:pt idx="25897">
                  <c:v>3.0732724666600002</c:v>
                </c:pt>
                <c:pt idx="25898">
                  <c:v>3.073377847672</c:v>
                </c:pt>
                <c:pt idx="25899">
                  <c:v>3.0734674930570001</c:v>
                </c:pt>
                <c:pt idx="25900">
                  <c:v>3.0735309123989998</c:v>
                </c:pt>
                <c:pt idx="25901">
                  <c:v>3.0737104415890002</c:v>
                </c:pt>
                <c:pt idx="25902">
                  <c:v>3.0737960338589998</c:v>
                </c:pt>
                <c:pt idx="25903">
                  <c:v>3.0738568305970002</c:v>
                </c:pt>
                <c:pt idx="25904">
                  <c:v>3.0741999149320001</c:v>
                </c:pt>
                <c:pt idx="25905">
                  <c:v>3.0743305683140001</c:v>
                </c:pt>
                <c:pt idx="25906">
                  <c:v>3.0744066238399999</c:v>
                </c:pt>
                <c:pt idx="25907">
                  <c:v>3.0744798183439999</c:v>
                </c:pt>
                <c:pt idx="25908">
                  <c:v>3.0745577812190001</c:v>
                </c:pt>
                <c:pt idx="25909">
                  <c:v>3.0746388435359999</c:v>
                </c:pt>
                <c:pt idx="25910">
                  <c:v>3.0747091770170001</c:v>
                </c:pt>
                <c:pt idx="25911">
                  <c:v>3.0748119354250001</c:v>
                </c:pt>
                <c:pt idx="25912">
                  <c:v>3.0748829841609999</c:v>
                </c:pt>
                <c:pt idx="25913">
                  <c:v>3.0750396251679999</c:v>
                </c:pt>
                <c:pt idx="25914">
                  <c:v>3.0752747058869998</c:v>
                </c:pt>
                <c:pt idx="25915">
                  <c:v>3.075543880463</c:v>
                </c:pt>
                <c:pt idx="25916">
                  <c:v>3.0756130218509998</c:v>
                </c:pt>
                <c:pt idx="25917">
                  <c:v>3.0758147239690001</c:v>
                </c:pt>
                <c:pt idx="25918">
                  <c:v>3.0762288570399998</c:v>
                </c:pt>
                <c:pt idx="25919">
                  <c:v>3.0767152309419998</c:v>
                </c:pt>
                <c:pt idx="25920">
                  <c:v>3.0772490501399998</c:v>
                </c:pt>
                <c:pt idx="25921">
                  <c:v>3.0778331756589998</c:v>
                </c:pt>
                <c:pt idx="25922">
                  <c:v>3.0784449577330002</c:v>
                </c:pt>
                <c:pt idx="25923">
                  <c:v>3.0790815353390002</c:v>
                </c:pt>
                <c:pt idx="25924">
                  <c:v>3.079734802246</c:v>
                </c:pt>
                <c:pt idx="25925">
                  <c:v>3.0803980827330002</c:v>
                </c:pt>
                <c:pt idx="25926">
                  <c:v>3.081067085266</c:v>
                </c:pt>
                <c:pt idx="25927">
                  <c:v>3.0815782547000001</c:v>
                </c:pt>
                <c:pt idx="25928">
                  <c:v>3.0818800926210002</c:v>
                </c:pt>
                <c:pt idx="25929">
                  <c:v>3.0821118354800001</c:v>
                </c:pt>
                <c:pt idx="25930">
                  <c:v>3.0823047161099999</c:v>
                </c:pt>
                <c:pt idx="25931">
                  <c:v>3.0824425220489999</c:v>
                </c:pt>
                <c:pt idx="25932">
                  <c:v>3.0825564861300001</c:v>
                </c:pt>
                <c:pt idx="25933">
                  <c:v>3.0826442241669998</c:v>
                </c:pt>
                <c:pt idx="25934">
                  <c:v>3.0827150344850001</c:v>
                </c:pt>
                <c:pt idx="25935">
                  <c:v>3.0827753543849998</c:v>
                </c:pt>
                <c:pt idx="25936">
                  <c:v>3.0828237533570002</c:v>
                </c:pt>
                <c:pt idx="25937">
                  <c:v>3.0828678607939999</c:v>
                </c:pt>
                <c:pt idx="25938">
                  <c:v>3.0829010009769999</c:v>
                </c:pt>
                <c:pt idx="25939">
                  <c:v>3.0829336643219998</c:v>
                </c:pt>
                <c:pt idx="25940">
                  <c:v>3.0829532146449998</c:v>
                </c:pt>
                <c:pt idx="25941">
                  <c:v>3.082974672318</c:v>
                </c:pt>
                <c:pt idx="25942">
                  <c:v>3.0830037593839998</c:v>
                </c:pt>
                <c:pt idx="25943">
                  <c:v>3.0830228328699998</c:v>
                </c:pt>
                <c:pt idx="25944">
                  <c:v>3.083044290543</c:v>
                </c:pt>
                <c:pt idx="25945">
                  <c:v>3.083058357239</c:v>
                </c:pt>
                <c:pt idx="25946">
                  <c:v>3.0830729007720001</c:v>
                </c:pt>
                <c:pt idx="25947">
                  <c:v>3.0830869674680002</c:v>
                </c:pt>
                <c:pt idx="25948">
                  <c:v>3.0831074714660001</c:v>
                </c:pt>
                <c:pt idx="25949">
                  <c:v>3.0831170082089998</c:v>
                </c:pt>
                <c:pt idx="25950">
                  <c:v>3.0831289291380002</c:v>
                </c:pt>
                <c:pt idx="25951">
                  <c:v>3.08314371109</c:v>
                </c:pt>
                <c:pt idx="25952">
                  <c:v>3.083149194717</c:v>
                </c:pt>
                <c:pt idx="25953">
                  <c:v>3.0831623077389998</c:v>
                </c:pt>
                <c:pt idx="25954">
                  <c:v>3.083176851273</c:v>
                </c:pt>
                <c:pt idx="25955">
                  <c:v>3.0831947326660001</c:v>
                </c:pt>
                <c:pt idx="25956">
                  <c:v>3.0832076072689998</c:v>
                </c:pt>
                <c:pt idx="25957">
                  <c:v>3.083213567734</c:v>
                </c:pt>
                <c:pt idx="25958">
                  <c:v>3.083222389221</c:v>
                </c:pt>
                <c:pt idx="25959">
                  <c:v>3.0832254886629999</c:v>
                </c:pt>
                <c:pt idx="25960">
                  <c:v>3.0832333564760002</c:v>
                </c:pt>
                <c:pt idx="25961">
                  <c:v>3.0832436084750001</c:v>
                </c:pt>
                <c:pt idx="25962">
                  <c:v>3.0832557678220001</c:v>
                </c:pt>
                <c:pt idx="25963">
                  <c:v>3.0832672119139999</c:v>
                </c:pt>
                <c:pt idx="25964">
                  <c:v>3.0832779407499999</c:v>
                </c:pt>
                <c:pt idx="25965">
                  <c:v>3.0832891464230001</c:v>
                </c:pt>
                <c:pt idx="25966">
                  <c:v>3.0832982063290002</c:v>
                </c:pt>
                <c:pt idx="25967">
                  <c:v>3.0833075046539999</c:v>
                </c:pt>
                <c:pt idx="25968">
                  <c:v>3.0833220481870001</c:v>
                </c:pt>
                <c:pt idx="25969">
                  <c:v>3.0833342075350001</c:v>
                </c:pt>
                <c:pt idx="25970">
                  <c:v>3.0833482742310001</c:v>
                </c:pt>
                <c:pt idx="25971">
                  <c:v>3.0833628177639998</c:v>
                </c:pt>
                <c:pt idx="25972">
                  <c:v>3.0833742618560001</c:v>
                </c:pt>
                <c:pt idx="25973">
                  <c:v>3.0833830833440001</c:v>
                </c:pt>
                <c:pt idx="25974">
                  <c:v>3.0834007263180001</c:v>
                </c:pt>
                <c:pt idx="25975">
                  <c:v>3.083245038986</c:v>
                </c:pt>
                <c:pt idx="25976">
                  <c:v>3.083171606064</c:v>
                </c:pt>
                <c:pt idx="25977">
                  <c:v>3.0831723213200002</c:v>
                </c:pt>
                <c:pt idx="25978">
                  <c:v>3.0831916332240001</c:v>
                </c:pt>
                <c:pt idx="25979">
                  <c:v>3.083216905594</c:v>
                </c:pt>
                <c:pt idx="25980">
                  <c:v>3.0832357406619999</c:v>
                </c:pt>
                <c:pt idx="25981">
                  <c:v>3.08327126503</c:v>
                </c:pt>
                <c:pt idx="25982">
                  <c:v>3.0833125114439999</c:v>
                </c:pt>
                <c:pt idx="25983">
                  <c:v>3.0833768844599998</c:v>
                </c:pt>
                <c:pt idx="25984">
                  <c:v>3.0834252834320002</c:v>
                </c:pt>
                <c:pt idx="25985">
                  <c:v>3.0835385322570001</c:v>
                </c:pt>
                <c:pt idx="25986">
                  <c:v>3.0836560726169999</c:v>
                </c:pt>
                <c:pt idx="25987">
                  <c:v>3.0837364196779999</c:v>
                </c:pt>
                <c:pt idx="25988">
                  <c:v>3.083820581436</c:v>
                </c:pt>
                <c:pt idx="25989">
                  <c:v>3.083888292313</c:v>
                </c:pt>
                <c:pt idx="25990">
                  <c:v>3.0839316844939999</c:v>
                </c:pt>
                <c:pt idx="25991">
                  <c:v>3.0839893817899999</c:v>
                </c:pt>
                <c:pt idx="25992">
                  <c:v>3.0840356349950002</c:v>
                </c:pt>
                <c:pt idx="25993">
                  <c:v>3.0841095447539999</c:v>
                </c:pt>
                <c:pt idx="25994">
                  <c:v>3.0841577053070002</c:v>
                </c:pt>
                <c:pt idx="25995">
                  <c:v>3.084233999252</c:v>
                </c:pt>
                <c:pt idx="25996">
                  <c:v>3.0843968391419998</c:v>
                </c:pt>
                <c:pt idx="25997">
                  <c:v>3.0848507881159999</c:v>
                </c:pt>
                <c:pt idx="25998">
                  <c:v>3.084922552109</c:v>
                </c:pt>
                <c:pt idx="25999">
                  <c:v>3.084995985031</c:v>
                </c:pt>
                <c:pt idx="26000">
                  <c:v>3.0850703716279999</c:v>
                </c:pt>
                <c:pt idx="26001">
                  <c:v>3.0851469039919999</c:v>
                </c:pt>
                <c:pt idx="26002">
                  <c:v>3.085220813751</c:v>
                </c:pt>
                <c:pt idx="26003">
                  <c:v>3.0852942466740001</c:v>
                </c:pt>
                <c:pt idx="26004">
                  <c:v>3.0853729248050001</c:v>
                </c:pt>
                <c:pt idx="26005">
                  <c:v>3.0854511260990001</c:v>
                </c:pt>
                <c:pt idx="26006">
                  <c:v>3.085522651672</c:v>
                </c:pt>
                <c:pt idx="26007">
                  <c:v>3.0855815410609999</c:v>
                </c:pt>
                <c:pt idx="26008">
                  <c:v>3.085677862167</c:v>
                </c:pt>
                <c:pt idx="26009">
                  <c:v>3.0857644081119999</c:v>
                </c:pt>
                <c:pt idx="26010">
                  <c:v>3.0858471393590001</c:v>
                </c:pt>
                <c:pt idx="26011">
                  <c:v>3.0859818458560002</c:v>
                </c:pt>
                <c:pt idx="26012">
                  <c:v>3.0860600471500002</c:v>
                </c:pt>
                <c:pt idx="26013">
                  <c:v>3.0861365795140001</c:v>
                </c:pt>
                <c:pt idx="26014">
                  <c:v>3.086218118668</c:v>
                </c:pt>
                <c:pt idx="26015">
                  <c:v>3.0863027572630002</c:v>
                </c:pt>
                <c:pt idx="26016">
                  <c:v>3.0863852500919999</c:v>
                </c:pt>
                <c:pt idx="26017">
                  <c:v>3.0864839553830001</c:v>
                </c:pt>
                <c:pt idx="26018">
                  <c:v>3.0867402553560002</c:v>
                </c:pt>
                <c:pt idx="26019">
                  <c:v>3.0868072509769999</c:v>
                </c:pt>
                <c:pt idx="26020">
                  <c:v>3.0868883132930001</c:v>
                </c:pt>
                <c:pt idx="26021">
                  <c:v>3.086922645569</c:v>
                </c:pt>
                <c:pt idx="26022">
                  <c:v>3.0869753360750001</c:v>
                </c:pt>
                <c:pt idx="26023">
                  <c:v>3.0870122909550002</c:v>
                </c:pt>
                <c:pt idx="26024">
                  <c:v>3.0870506763460002</c:v>
                </c:pt>
                <c:pt idx="26025">
                  <c:v>3.0870947837829998</c:v>
                </c:pt>
                <c:pt idx="26026">
                  <c:v>3.0871357917790001</c:v>
                </c:pt>
                <c:pt idx="26027">
                  <c:v>3.0871992111209998</c:v>
                </c:pt>
                <c:pt idx="26028">
                  <c:v>3.0872778892519999</c:v>
                </c:pt>
                <c:pt idx="26029">
                  <c:v>3.0874187946320002</c:v>
                </c:pt>
                <c:pt idx="26030">
                  <c:v>3.0874812603000001</c:v>
                </c:pt>
                <c:pt idx="26031">
                  <c:v>3.0875236988069998</c:v>
                </c:pt>
                <c:pt idx="26032">
                  <c:v>3.087563037872</c:v>
                </c:pt>
                <c:pt idx="26033">
                  <c:v>3.0876052379610002</c:v>
                </c:pt>
                <c:pt idx="26034">
                  <c:v>3.0876500606540001</c:v>
                </c:pt>
                <c:pt idx="26035">
                  <c:v>3.0876951217649999</c:v>
                </c:pt>
                <c:pt idx="26036">
                  <c:v>3.0877630710599999</c:v>
                </c:pt>
                <c:pt idx="26037">
                  <c:v>3.0878038406370001</c:v>
                </c:pt>
                <c:pt idx="26038">
                  <c:v>3.0878677368159999</c:v>
                </c:pt>
                <c:pt idx="26039">
                  <c:v>3.0879371166229999</c:v>
                </c:pt>
                <c:pt idx="26040">
                  <c:v>3.0882503986360001</c:v>
                </c:pt>
                <c:pt idx="26041">
                  <c:v>3.0884075164790001</c:v>
                </c:pt>
                <c:pt idx="26042">
                  <c:v>3.0885193347929998</c:v>
                </c:pt>
                <c:pt idx="26043">
                  <c:v>3.088626384735</c:v>
                </c:pt>
                <c:pt idx="26044">
                  <c:v>3.0887351036070001</c:v>
                </c:pt>
                <c:pt idx="26045">
                  <c:v>3.088846206665</c:v>
                </c:pt>
                <c:pt idx="26046">
                  <c:v>3.0889449119569998</c:v>
                </c:pt>
                <c:pt idx="26047">
                  <c:v>3.08926653862</c:v>
                </c:pt>
                <c:pt idx="26048">
                  <c:v>3.0894997119899998</c:v>
                </c:pt>
                <c:pt idx="26049">
                  <c:v>3.0895800590519999</c:v>
                </c:pt>
                <c:pt idx="26050">
                  <c:v>3.0896613597870002</c:v>
                </c:pt>
                <c:pt idx="26051">
                  <c:v>3.0897369384769999</c:v>
                </c:pt>
                <c:pt idx="26052">
                  <c:v>3.090045928955</c:v>
                </c:pt>
                <c:pt idx="26053">
                  <c:v>3.0901565551760002</c:v>
                </c:pt>
                <c:pt idx="26054">
                  <c:v>3.090258598328</c:v>
                </c:pt>
                <c:pt idx="26055">
                  <c:v>3.090309381485</c:v>
                </c:pt>
                <c:pt idx="26056">
                  <c:v>3.0903797149660002</c:v>
                </c:pt>
                <c:pt idx="26057">
                  <c:v>3.090478420258</c:v>
                </c:pt>
                <c:pt idx="26058">
                  <c:v>3.0906937122340001</c:v>
                </c:pt>
                <c:pt idx="26059">
                  <c:v>3.0907676219939999</c:v>
                </c:pt>
                <c:pt idx="26060">
                  <c:v>3.0908384323120002</c:v>
                </c:pt>
                <c:pt idx="26061">
                  <c:v>3.0909080505370001</c:v>
                </c:pt>
                <c:pt idx="26062">
                  <c:v>3.0909736156459999</c:v>
                </c:pt>
                <c:pt idx="26063">
                  <c:v>3.0910367965700001</c:v>
                </c:pt>
                <c:pt idx="26064">
                  <c:v>3.0911054611209998</c:v>
                </c:pt>
                <c:pt idx="26065">
                  <c:v>3.0911791324619999</c:v>
                </c:pt>
                <c:pt idx="26066">
                  <c:v>3.0912621021270001</c:v>
                </c:pt>
                <c:pt idx="26067">
                  <c:v>3.0913445949549998</c:v>
                </c:pt>
                <c:pt idx="26068">
                  <c:v>3.0914006233219999</c:v>
                </c:pt>
                <c:pt idx="26069">
                  <c:v>3.091477632523</c:v>
                </c:pt>
                <c:pt idx="26070">
                  <c:v>3.09152841568</c:v>
                </c:pt>
                <c:pt idx="26071">
                  <c:v>3.091866493225</c:v>
                </c:pt>
                <c:pt idx="26072">
                  <c:v>3.0919737815859998</c:v>
                </c:pt>
                <c:pt idx="26073">
                  <c:v>3.0920872688290002</c:v>
                </c:pt>
                <c:pt idx="26074">
                  <c:v>3.0921485424039998</c:v>
                </c:pt>
                <c:pt idx="26075">
                  <c:v>3.0922076702119998</c:v>
                </c:pt>
                <c:pt idx="26076">
                  <c:v>3.0922648906710002</c:v>
                </c:pt>
                <c:pt idx="26077">
                  <c:v>3.092316389084</c:v>
                </c:pt>
                <c:pt idx="26078">
                  <c:v>3.0924165248870001</c:v>
                </c:pt>
                <c:pt idx="26079">
                  <c:v>3.0924720764160001</c:v>
                </c:pt>
                <c:pt idx="26080">
                  <c:v>3.0925717353820001</c:v>
                </c:pt>
                <c:pt idx="26081">
                  <c:v>3.0927090644840001</c:v>
                </c:pt>
                <c:pt idx="26082">
                  <c:v>3.0927963256840001</c:v>
                </c:pt>
                <c:pt idx="26083">
                  <c:v>3.0929369926449999</c:v>
                </c:pt>
                <c:pt idx="26084">
                  <c:v>3.0932307243350001</c:v>
                </c:pt>
                <c:pt idx="26085">
                  <c:v>3.0934433937070001</c:v>
                </c:pt>
                <c:pt idx="26086">
                  <c:v>3.093675136566</c:v>
                </c:pt>
                <c:pt idx="26087">
                  <c:v>3.0937526226040002</c:v>
                </c:pt>
                <c:pt idx="26088">
                  <c:v>3.0938270092010001</c:v>
                </c:pt>
                <c:pt idx="26089">
                  <c:v>3.0939028263089998</c:v>
                </c:pt>
                <c:pt idx="26090">
                  <c:v>3.0939531326290002</c:v>
                </c:pt>
                <c:pt idx="26091">
                  <c:v>3.094023942947</c:v>
                </c:pt>
                <c:pt idx="26092">
                  <c:v>3.0941505432129999</c:v>
                </c:pt>
                <c:pt idx="26093">
                  <c:v>3.0943191051480001</c:v>
                </c:pt>
                <c:pt idx="26094">
                  <c:v>3.094424962997</c:v>
                </c:pt>
                <c:pt idx="26095">
                  <c:v>3.0944900512700002</c:v>
                </c:pt>
                <c:pt idx="26096">
                  <c:v>3.0945544242860001</c:v>
                </c:pt>
                <c:pt idx="26097">
                  <c:v>3.094599485397</c:v>
                </c:pt>
                <c:pt idx="26098">
                  <c:v>3.0946788787839998</c:v>
                </c:pt>
                <c:pt idx="26099">
                  <c:v>3.094890594482</c:v>
                </c:pt>
                <c:pt idx="26100">
                  <c:v>3.095228910446</c:v>
                </c:pt>
                <c:pt idx="26101">
                  <c:v>3.0954124927520001</c:v>
                </c:pt>
                <c:pt idx="26102">
                  <c:v>3.095720291138</c:v>
                </c:pt>
                <c:pt idx="26103">
                  <c:v>3.095872163773</c:v>
                </c:pt>
                <c:pt idx="26104">
                  <c:v>3.0961570739750002</c:v>
                </c:pt>
                <c:pt idx="26105">
                  <c:v>3.0965063571929998</c:v>
                </c:pt>
                <c:pt idx="26106">
                  <c:v>3.0967917442320001</c:v>
                </c:pt>
                <c:pt idx="26107">
                  <c:v>3.096950054169</c:v>
                </c:pt>
                <c:pt idx="26108">
                  <c:v>3.0970377922060002</c:v>
                </c:pt>
                <c:pt idx="26109">
                  <c:v>3.0971307754519999</c:v>
                </c:pt>
                <c:pt idx="26110">
                  <c:v>3.097227096558</c:v>
                </c:pt>
                <c:pt idx="26111">
                  <c:v>3.097274065018</c:v>
                </c:pt>
                <c:pt idx="26112">
                  <c:v>3.0974197387700002</c:v>
                </c:pt>
                <c:pt idx="26113">
                  <c:v>3.0975539684300002</c:v>
                </c:pt>
                <c:pt idx="26114">
                  <c:v>3.0977203845979999</c:v>
                </c:pt>
                <c:pt idx="26115">
                  <c:v>3.0977966785429998</c:v>
                </c:pt>
                <c:pt idx="26116">
                  <c:v>3.0978648662569999</c:v>
                </c:pt>
                <c:pt idx="26117">
                  <c:v>3.0979797840119998</c:v>
                </c:pt>
                <c:pt idx="26118">
                  <c:v>3.0981469154360002</c:v>
                </c:pt>
                <c:pt idx="26119">
                  <c:v>3.0982639789580002</c:v>
                </c:pt>
                <c:pt idx="26120">
                  <c:v>3.098336219788</c:v>
                </c:pt>
                <c:pt idx="26121">
                  <c:v>3.0984108448029999</c:v>
                </c:pt>
                <c:pt idx="26122">
                  <c:v>3.0984885692600002</c:v>
                </c:pt>
                <c:pt idx="26123">
                  <c:v>3.0986011028289999</c:v>
                </c:pt>
                <c:pt idx="26124">
                  <c:v>3.098742723465</c:v>
                </c:pt>
                <c:pt idx="26125">
                  <c:v>3.0990734100339998</c:v>
                </c:pt>
                <c:pt idx="26126">
                  <c:v>3.0991761684419998</c:v>
                </c:pt>
                <c:pt idx="26127">
                  <c:v>3.0992455482480001</c:v>
                </c:pt>
                <c:pt idx="26128">
                  <c:v>3.099309444427</c:v>
                </c:pt>
                <c:pt idx="26129">
                  <c:v>3.0993716716769999</c:v>
                </c:pt>
                <c:pt idx="26130">
                  <c:v>3.0994074344640001</c:v>
                </c:pt>
                <c:pt idx="26131">
                  <c:v>3.099440097809</c:v>
                </c:pt>
                <c:pt idx="26132">
                  <c:v>3.099471330643</c:v>
                </c:pt>
                <c:pt idx="26133">
                  <c:v>3.099504947662</c:v>
                </c:pt>
                <c:pt idx="26134">
                  <c:v>3.099546670914</c:v>
                </c:pt>
                <c:pt idx="26135">
                  <c:v>3.0996184349060001</c:v>
                </c:pt>
                <c:pt idx="26136">
                  <c:v>3.099703550339</c:v>
                </c:pt>
                <c:pt idx="26137">
                  <c:v>3.0997779369349998</c:v>
                </c:pt>
                <c:pt idx="26138">
                  <c:v>3.099823713303</c:v>
                </c:pt>
                <c:pt idx="26139">
                  <c:v>3.099858999252</c:v>
                </c:pt>
                <c:pt idx="26140">
                  <c:v>3.0998928546909998</c:v>
                </c:pt>
                <c:pt idx="26141">
                  <c:v>3.0999312400819998</c:v>
                </c:pt>
                <c:pt idx="26142">
                  <c:v>3.0999732017519999</c:v>
                </c:pt>
                <c:pt idx="26143">
                  <c:v>3.1000375747679998</c:v>
                </c:pt>
                <c:pt idx="26144">
                  <c:v>3.1000866889949998</c:v>
                </c:pt>
                <c:pt idx="26145">
                  <c:v>3.100132703781</c:v>
                </c:pt>
                <c:pt idx="26146">
                  <c:v>3.1002509593959999</c:v>
                </c:pt>
                <c:pt idx="26147">
                  <c:v>3.1006424427030002</c:v>
                </c:pt>
                <c:pt idx="26148">
                  <c:v>3.1007750034330002</c:v>
                </c:pt>
                <c:pt idx="26149">
                  <c:v>3.100859642029</c:v>
                </c:pt>
                <c:pt idx="26150">
                  <c:v>3.1010777950290001</c:v>
                </c:pt>
                <c:pt idx="26151">
                  <c:v>3.1011917591090001</c:v>
                </c:pt>
                <c:pt idx="26152">
                  <c:v>3.101539850235</c:v>
                </c:pt>
                <c:pt idx="26153">
                  <c:v>3.1017365455629999</c:v>
                </c:pt>
                <c:pt idx="26154">
                  <c:v>3.1017174720759999</c:v>
                </c:pt>
                <c:pt idx="26155">
                  <c:v>3.1015717983250002</c:v>
                </c:pt>
                <c:pt idx="26156">
                  <c:v>3.1014754772190001</c:v>
                </c:pt>
                <c:pt idx="26157">
                  <c:v>3.1013436317440002</c:v>
                </c:pt>
                <c:pt idx="26158">
                  <c:v>3.1009850502009999</c:v>
                </c:pt>
                <c:pt idx="26159">
                  <c:v>3.100662708282</c:v>
                </c:pt>
                <c:pt idx="26160">
                  <c:v>3.100192070007</c:v>
                </c:pt>
                <c:pt idx="26161">
                  <c:v>3.0998487472530001</c:v>
                </c:pt>
                <c:pt idx="26162">
                  <c:v>3.1000671386719998</c:v>
                </c:pt>
                <c:pt idx="26163">
                  <c:v>3.1001973152160001</c:v>
                </c:pt>
                <c:pt idx="26164">
                  <c:v>3.1003599166870002</c:v>
                </c:pt>
                <c:pt idx="26165">
                  <c:v>3.1008098125460002</c:v>
                </c:pt>
                <c:pt idx="26166">
                  <c:v>3.1008756160740001</c:v>
                </c:pt>
                <c:pt idx="26167">
                  <c:v>3.1009376049039998</c:v>
                </c:pt>
                <c:pt idx="26168">
                  <c:v>3.101015090942</c:v>
                </c:pt>
                <c:pt idx="26169">
                  <c:v>3.1010894775389999</c:v>
                </c:pt>
                <c:pt idx="26170">
                  <c:v>3.1012117862699999</c:v>
                </c:pt>
                <c:pt idx="26171">
                  <c:v>3.1014847755430002</c:v>
                </c:pt>
                <c:pt idx="26172">
                  <c:v>3.1016786098479998</c:v>
                </c:pt>
                <c:pt idx="26173">
                  <c:v>3.1019887924190002</c:v>
                </c:pt>
                <c:pt idx="26174">
                  <c:v>3.102179765701</c:v>
                </c:pt>
                <c:pt idx="26175">
                  <c:v>3.102308750153</c:v>
                </c:pt>
                <c:pt idx="26176">
                  <c:v>3.1024372577669999</c:v>
                </c:pt>
                <c:pt idx="26177">
                  <c:v>3.1025729179380002</c:v>
                </c:pt>
                <c:pt idx="26178">
                  <c:v>3.1027472019200002</c:v>
                </c:pt>
                <c:pt idx="26179">
                  <c:v>3.103003025055</c:v>
                </c:pt>
                <c:pt idx="26180">
                  <c:v>3.103102207184</c:v>
                </c:pt>
                <c:pt idx="26181">
                  <c:v>3.103175401688</c:v>
                </c:pt>
                <c:pt idx="26182">
                  <c:v>3.1032357215880002</c:v>
                </c:pt>
                <c:pt idx="26183">
                  <c:v>3.1032965183260002</c:v>
                </c:pt>
                <c:pt idx="26184">
                  <c:v>3.1033611297610002</c:v>
                </c:pt>
                <c:pt idx="26185">
                  <c:v>3.1034290790560002</c:v>
                </c:pt>
                <c:pt idx="26186">
                  <c:v>3.1034970283510002</c:v>
                </c:pt>
                <c:pt idx="26187">
                  <c:v>3.103566408157</c:v>
                </c:pt>
                <c:pt idx="26188">
                  <c:v>3.1036355495449999</c:v>
                </c:pt>
                <c:pt idx="26189">
                  <c:v>3.103710651398</c:v>
                </c:pt>
                <c:pt idx="26190">
                  <c:v>3.1037676334380002</c:v>
                </c:pt>
                <c:pt idx="26191">
                  <c:v>3.1038079261779998</c:v>
                </c:pt>
                <c:pt idx="26192">
                  <c:v>3.1038577556610001</c:v>
                </c:pt>
                <c:pt idx="26193">
                  <c:v>3.1039092540739999</c:v>
                </c:pt>
                <c:pt idx="26194">
                  <c:v>3.1039540767670002</c:v>
                </c:pt>
                <c:pt idx="26195">
                  <c:v>3.1040205955509999</c:v>
                </c:pt>
                <c:pt idx="26196">
                  <c:v>3.1041510105130001</c:v>
                </c:pt>
                <c:pt idx="26197">
                  <c:v>3.1042890548709998</c:v>
                </c:pt>
                <c:pt idx="26198">
                  <c:v>3.1047933101649998</c:v>
                </c:pt>
                <c:pt idx="26199">
                  <c:v>3.1048781871800002</c:v>
                </c:pt>
                <c:pt idx="26200">
                  <c:v>3.1049668788910001</c:v>
                </c:pt>
                <c:pt idx="26201">
                  <c:v>3.1050629615780001</c:v>
                </c:pt>
                <c:pt idx="26202">
                  <c:v>3.1051595211029999</c:v>
                </c:pt>
                <c:pt idx="26203">
                  <c:v>3.1052618026730001</c:v>
                </c:pt>
                <c:pt idx="26204">
                  <c:v>3.1053609848020001</c:v>
                </c:pt>
                <c:pt idx="26205">
                  <c:v>3.1054592132569998</c:v>
                </c:pt>
                <c:pt idx="26206">
                  <c:v>3.1055517196659999</c:v>
                </c:pt>
                <c:pt idx="26207">
                  <c:v>3.1056370735169998</c:v>
                </c:pt>
                <c:pt idx="26208">
                  <c:v>3.1057159900669999</c:v>
                </c:pt>
                <c:pt idx="26209">
                  <c:v>3.1057944297789999</c:v>
                </c:pt>
                <c:pt idx="26210">
                  <c:v>3.1058719158170001</c:v>
                </c:pt>
                <c:pt idx="26211">
                  <c:v>3.1059439182280002</c:v>
                </c:pt>
                <c:pt idx="26212">
                  <c:v>3.1060724258420001</c:v>
                </c:pt>
                <c:pt idx="26213">
                  <c:v>3.1063387393949999</c:v>
                </c:pt>
                <c:pt idx="26214">
                  <c:v>3.1066706180570001</c:v>
                </c:pt>
                <c:pt idx="26215">
                  <c:v>3.1067733764650001</c:v>
                </c:pt>
                <c:pt idx="26216">
                  <c:v>3.1068348884580002</c:v>
                </c:pt>
                <c:pt idx="26217">
                  <c:v>3.1068949699399999</c:v>
                </c:pt>
                <c:pt idx="26218">
                  <c:v>3.1069564819340001</c:v>
                </c:pt>
                <c:pt idx="26219">
                  <c:v>3.1070127487180002</c:v>
                </c:pt>
                <c:pt idx="26220">
                  <c:v>3.1070702075960002</c:v>
                </c:pt>
                <c:pt idx="26221">
                  <c:v>3.1071298122409998</c:v>
                </c:pt>
                <c:pt idx="26222">
                  <c:v>3.107182979584</c:v>
                </c:pt>
                <c:pt idx="26223">
                  <c:v>3.107235431671</c:v>
                </c:pt>
                <c:pt idx="26224">
                  <c:v>3.1072916984560002</c:v>
                </c:pt>
                <c:pt idx="26225">
                  <c:v>3.1073422431950002</c:v>
                </c:pt>
                <c:pt idx="26226">
                  <c:v>3.1073949337009998</c:v>
                </c:pt>
                <c:pt idx="26227">
                  <c:v>3.107451438904</c:v>
                </c:pt>
                <c:pt idx="26228">
                  <c:v>3.1075065135959998</c:v>
                </c:pt>
                <c:pt idx="26229">
                  <c:v>3.1075541973109999</c:v>
                </c:pt>
                <c:pt idx="26230">
                  <c:v>3.1076090335850002</c:v>
                </c:pt>
                <c:pt idx="26231">
                  <c:v>3.1076631546020002</c:v>
                </c:pt>
                <c:pt idx="26232">
                  <c:v>3.1077172756200002</c:v>
                </c:pt>
                <c:pt idx="26233">
                  <c:v>3.1078026294710002</c:v>
                </c:pt>
                <c:pt idx="26234">
                  <c:v>3.1078615188600001</c:v>
                </c:pt>
                <c:pt idx="26235">
                  <c:v>3.1079146862029998</c:v>
                </c:pt>
                <c:pt idx="26236">
                  <c:v>3.1079733371730001</c:v>
                </c:pt>
                <c:pt idx="26237">
                  <c:v>3.1080331802369998</c:v>
                </c:pt>
                <c:pt idx="26238">
                  <c:v>3.1081328392029999</c:v>
                </c:pt>
                <c:pt idx="26239">
                  <c:v>3.1086647510529999</c:v>
                </c:pt>
                <c:pt idx="26240">
                  <c:v>3.1087858676910001</c:v>
                </c:pt>
                <c:pt idx="26241">
                  <c:v>3.108899116516</c:v>
                </c:pt>
                <c:pt idx="26242">
                  <c:v>3.1090688705440002</c:v>
                </c:pt>
                <c:pt idx="26243">
                  <c:v>3.1093599796300002</c:v>
                </c:pt>
                <c:pt idx="26244">
                  <c:v>3.1095159053799999</c:v>
                </c:pt>
                <c:pt idx="26245">
                  <c:v>3.109634876251</c:v>
                </c:pt>
                <c:pt idx="26246">
                  <c:v>3.1096987724299998</c:v>
                </c:pt>
                <c:pt idx="26247">
                  <c:v>3.1097631454469998</c:v>
                </c:pt>
                <c:pt idx="26248">
                  <c:v>3.1098923683169999</c:v>
                </c:pt>
                <c:pt idx="26249">
                  <c:v>3.1099553108219999</c:v>
                </c:pt>
                <c:pt idx="26250">
                  <c:v>3.1100182533259999</c:v>
                </c:pt>
                <c:pt idx="26251">
                  <c:v>3.1100800037380001</c:v>
                </c:pt>
                <c:pt idx="26252">
                  <c:v>3.1101450920099998</c:v>
                </c:pt>
                <c:pt idx="26253">
                  <c:v>3.110203504562</c:v>
                </c:pt>
                <c:pt idx="26254">
                  <c:v>3.1103179454799998</c:v>
                </c:pt>
                <c:pt idx="26255">
                  <c:v>3.1104197502140001</c:v>
                </c:pt>
                <c:pt idx="26256">
                  <c:v>3.110515356064</c:v>
                </c:pt>
                <c:pt idx="26257">
                  <c:v>3.1106152534480001</c:v>
                </c:pt>
                <c:pt idx="26258">
                  <c:v>3.1107463836670002</c:v>
                </c:pt>
                <c:pt idx="26259">
                  <c:v>3.1109578609469999</c:v>
                </c:pt>
                <c:pt idx="26260">
                  <c:v>3.1113169193269998</c:v>
                </c:pt>
                <c:pt idx="26261">
                  <c:v>3.1116399765009999</c:v>
                </c:pt>
                <c:pt idx="26262">
                  <c:v>3.1117737293240002</c:v>
                </c:pt>
                <c:pt idx="26263">
                  <c:v>3.1118874549869999</c:v>
                </c:pt>
                <c:pt idx="26264">
                  <c:v>3.112011432648</c:v>
                </c:pt>
                <c:pt idx="26265">
                  <c:v>3.1121430397030001</c:v>
                </c:pt>
                <c:pt idx="26266">
                  <c:v>3.112208843231</c:v>
                </c:pt>
                <c:pt idx="26267">
                  <c:v>3.1122720241550001</c:v>
                </c:pt>
                <c:pt idx="26268">
                  <c:v>3.112397193909</c:v>
                </c:pt>
                <c:pt idx="26269">
                  <c:v>3.1125030517579999</c:v>
                </c:pt>
                <c:pt idx="26270">
                  <c:v>3.1126372814179999</c:v>
                </c:pt>
                <c:pt idx="26271">
                  <c:v>3.1129727363590001</c:v>
                </c:pt>
                <c:pt idx="26272">
                  <c:v>3.1131668090820002</c:v>
                </c:pt>
                <c:pt idx="26273">
                  <c:v>3.1132502555850001</c:v>
                </c:pt>
                <c:pt idx="26274">
                  <c:v>3.1133239269259998</c:v>
                </c:pt>
                <c:pt idx="26275">
                  <c:v>3.1133956909179998</c:v>
                </c:pt>
                <c:pt idx="26276">
                  <c:v>3.1134352684020001</c:v>
                </c:pt>
                <c:pt idx="26277">
                  <c:v>3.113495588303</c:v>
                </c:pt>
                <c:pt idx="26278">
                  <c:v>3.113539218903</c:v>
                </c:pt>
                <c:pt idx="26279">
                  <c:v>3.1135773658749999</c:v>
                </c:pt>
                <c:pt idx="26280">
                  <c:v>3.1136209964749999</c:v>
                </c:pt>
                <c:pt idx="26281">
                  <c:v>3.1136913299560001</c:v>
                </c:pt>
                <c:pt idx="26282">
                  <c:v>3.113736391068</c:v>
                </c:pt>
                <c:pt idx="26283">
                  <c:v>3.113783597946</c:v>
                </c:pt>
                <c:pt idx="26284">
                  <c:v>3.11386013031</c:v>
                </c:pt>
                <c:pt idx="26285">
                  <c:v>3.1139340400700002</c:v>
                </c:pt>
                <c:pt idx="26286">
                  <c:v>3.1140184402469999</c:v>
                </c:pt>
                <c:pt idx="26287">
                  <c:v>3.1141185760500001</c:v>
                </c:pt>
                <c:pt idx="26288">
                  <c:v>3.114197015762</c:v>
                </c:pt>
                <c:pt idx="26289">
                  <c:v>3.1143438816070002</c:v>
                </c:pt>
                <c:pt idx="26290">
                  <c:v>3.114738941193</c:v>
                </c:pt>
                <c:pt idx="26291">
                  <c:v>3.1150002479549999</c:v>
                </c:pt>
                <c:pt idx="26292">
                  <c:v>3.1151268482210002</c:v>
                </c:pt>
                <c:pt idx="26293">
                  <c:v>3.1152286529539999</c:v>
                </c:pt>
                <c:pt idx="26294">
                  <c:v>3.115328550339</c:v>
                </c:pt>
                <c:pt idx="26295">
                  <c:v>3.1154265403750001</c:v>
                </c:pt>
                <c:pt idx="26296">
                  <c:v>3.1155271530149999</c:v>
                </c:pt>
                <c:pt idx="26297">
                  <c:v>3.1156589984890002</c:v>
                </c:pt>
                <c:pt idx="26298">
                  <c:v>3.1157813072199998</c:v>
                </c:pt>
                <c:pt idx="26299">
                  <c:v>3.1159195899959999</c:v>
                </c:pt>
                <c:pt idx="26300">
                  <c:v>3.1160197258000002</c:v>
                </c:pt>
                <c:pt idx="26301">
                  <c:v>3.1161348819730001</c:v>
                </c:pt>
                <c:pt idx="26302">
                  <c:v>3.1162428855900002</c:v>
                </c:pt>
                <c:pt idx="26303">
                  <c:v>3.1163473129270001</c:v>
                </c:pt>
                <c:pt idx="26304">
                  <c:v>3.1164019107819998</c:v>
                </c:pt>
                <c:pt idx="26305">
                  <c:v>3.1165046691890002</c:v>
                </c:pt>
                <c:pt idx="26306">
                  <c:v>3.1165974140169999</c:v>
                </c:pt>
                <c:pt idx="26307">
                  <c:v>3.1166901588439999</c:v>
                </c:pt>
                <c:pt idx="26308">
                  <c:v>3.1167771816249998</c:v>
                </c:pt>
                <c:pt idx="26309">
                  <c:v>3.1169812679289999</c:v>
                </c:pt>
                <c:pt idx="26310">
                  <c:v>3.1171600818630001</c:v>
                </c:pt>
                <c:pt idx="26311">
                  <c:v>3.1174643039699999</c:v>
                </c:pt>
                <c:pt idx="26312">
                  <c:v>3.1177356243130001</c:v>
                </c:pt>
                <c:pt idx="26313">
                  <c:v>3.117799758911</c:v>
                </c:pt>
                <c:pt idx="26314">
                  <c:v>3.1178934574129999</c:v>
                </c:pt>
                <c:pt idx="26315">
                  <c:v>3.1181929111479998</c:v>
                </c:pt>
                <c:pt idx="26316">
                  <c:v>3.1182899475100001</c:v>
                </c:pt>
                <c:pt idx="26317">
                  <c:v>3.1183741092680002</c:v>
                </c:pt>
                <c:pt idx="26318">
                  <c:v>3.1184339523319999</c:v>
                </c:pt>
                <c:pt idx="26319">
                  <c:v>3.118502378464</c:v>
                </c:pt>
                <c:pt idx="26320">
                  <c:v>3.118568897247</c:v>
                </c:pt>
                <c:pt idx="26321">
                  <c:v>3.1186413764949998</c:v>
                </c:pt>
                <c:pt idx="26322">
                  <c:v>3.1187217235569999</c:v>
                </c:pt>
                <c:pt idx="26323">
                  <c:v>3.1187705993649999</c:v>
                </c:pt>
                <c:pt idx="26324">
                  <c:v>3.1188640594480002</c:v>
                </c:pt>
                <c:pt idx="26325">
                  <c:v>3.1189587116239998</c:v>
                </c:pt>
                <c:pt idx="26326">
                  <c:v>3.1190543174740002</c:v>
                </c:pt>
                <c:pt idx="26327">
                  <c:v>3.1191418170929999</c:v>
                </c:pt>
                <c:pt idx="26328">
                  <c:v>3.1192114353179998</c:v>
                </c:pt>
                <c:pt idx="26329">
                  <c:v>3.119290351868</c:v>
                </c:pt>
                <c:pt idx="26330">
                  <c:v>3.1193718910219999</c:v>
                </c:pt>
                <c:pt idx="26331">
                  <c:v>3.1194448471070002</c:v>
                </c:pt>
                <c:pt idx="26332">
                  <c:v>3.1194965839390001</c:v>
                </c:pt>
                <c:pt idx="26333">
                  <c:v>3.119568109512</c:v>
                </c:pt>
                <c:pt idx="26334">
                  <c:v>3.1196489334109998</c:v>
                </c:pt>
                <c:pt idx="26335">
                  <c:v>3.119749307632</c:v>
                </c:pt>
                <c:pt idx="26336">
                  <c:v>3.1200113296510001</c:v>
                </c:pt>
                <c:pt idx="26337">
                  <c:v>3.1201112270359999</c:v>
                </c:pt>
                <c:pt idx="26338">
                  <c:v>3.120219945908</c:v>
                </c:pt>
                <c:pt idx="26339">
                  <c:v>3.1203353405000001</c:v>
                </c:pt>
                <c:pt idx="26340">
                  <c:v>3.1203947067260001</c:v>
                </c:pt>
                <c:pt idx="26341">
                  <c:v>3.1204581260680002</c:v>
                </c:pt>
                <c:pt idx="26342">
                  <c:v>3.12051987648</c:v>
                </c:pt>
                <c:pt idx="26343">
                  <c:v>3.1206493377690001</c:v>
                </c:pt>
                <c:pt idx="26344">
                  <c:v>3.1207165718079999</c:v>
                </c:pt>
                <c:pt idx="26345">
                  <c:v>3.1207818984990001</c:v>
                </c:pt>
                <c:pt idx="26346">
                  <c:v>3.1208436489109999</c:v>
                </c:pt>
                <c:pt idx="26347">
                  <c:v>3.1209096908570002</c:v>
                </c:pt>
                <c:pt idx="26348">
                  <c:v>3.120973587036</c:v>
                </c:pt>
                <c:pt idx="26349">
                  <c:v>3.1210355758669999</c:v>
                </c:pt>
                <c:pt idx="26350">
                  <c:v>3.1211493015289999</c:v>
                </c:pt>
                <c:pt idx="26351">
                  <c:v>3.1212012767789998</c:v>
                </c:pt>
                <c:pt idx="26352">
                  <c:v>3.1212987899779998</c:v>
                </c:pt>
                <c:pt idx="26353">
                  <c:v>3.1213877201079998</c:v>
                </c:pt>
                <c:pt idx="26354">
                  <c:v>3.1215074062350001</c:v>
                </c:pt>
                <c:pt idx="26355">
                  <c:v>3.1215870380399999</c:v>
                </c:pt>
                <c:pt idx="26356">
                  <c:v>3.1217138767239998</c:v>
                </c:pt>
                <c:pt idx="26357">
                  <c:v>3.1218380928039999</c:v>
                </c:pt>
                <c:pt idx="26358">
                  <c:v>3.1219170093540001</c:v>
                </c:pt>
                <c:pt idx="26359">
                  <c:v>3.121995449066</c:v>
                </c:pt>
                <c:pt idx="26360">
                  <c:v>3.122145175934</c:v>
                </c:pt>
                <c:pt idx="26361">
                  <c:v>3.1224412918089999</c:v>
                </c:pt>
                <c:pt idx="26362">
                  <c:v>3.1225397586820001</c:v>
                </c:pt>
                <c:pt idx="26363">
                  <c:v>3.1228349208830002</c:v>
                </c:pt>
                <c:pt idx="26364">
                  <c:v>3.1231169700620001</c:v>
                </c:pt>
                <c:pt idx="26365">
                  <c:v>3.1233978271480001</c:v>
                </c:pt>
                <c:pt idx="26366">
                  <c:v>3.123719930649</c:v>
                </c:pt>
                <c:pt idx="26367">
                  <c:v>3.1238927841190001</c:v>
                </c:pt>
                <c:pt idx="26368">
                  <c:v>3.124253749847</c:v>
                </c:pt>
                <c:pt idx="26369">
                  <c:v>3.1245663166050002</c:v>
                </c:pt>
                <c:pt idx="26370">
                  <c:v>3.1248450279240001</c:v>
                </c:pt>
                <c:pt idx="26371">
                  <c:v>3.1251275539400001</c:v>
                </c:pt>
                <c:pt idx="26372">
                  <c:v>3.1252865791320001</c:v>
                </c:pt>
                <c:pt idx="26373">
                  <c:v>3.1254546642299998</c:v>
                </c:pt>
                <c:pt idx="26374">
                  <c:v>3.1255314350129999</c:v>
                </c:pt>
                <c:pt idx="26375">
                  <c:v>3.1256413459779999</c:v>
                </c:pt>
                <c:pt idx="26376">
                  <c:v>3.125718355179</c:v>
                </c:pt>
                <c:pt idx="26377">
                  <c:v>3.1258051395419999</c:v>
                </c:pt>
                <c:pt idx="26378">
                  <c:v>3.125913858414</c:v>
                </c:pt>
                <c:pt idx="26379">
                  <c:v>3.1260221004490001</c:v>
                </c:pt>
                <c:pt idx="26380">
                  <c:v>3.1261346340179998</c:v>
                </c:pt>
                <c:pt idx="26381">
                  <c:v>3.1262445449829999</c:v>
                </c:pt>
                <c:pt idx="26382">
                  <c:v>3.1263494491579999</c:v>
                </c:pt>
                <c:pt idx="26383">
                  <c:v>3.126433372498</c:v>
                </c:pt>
                <c:pt idx="26384">
                  <c:v>3.1265470981600001</c:v>
                </c:pt>
                <c:pt idx="26385">
                  <c:v>3.1266877651209999</c:v>
                </c:pt>
                <c:pt idx="26386">
                  <c:v>3.1268637180329999</c:v>
                </c:pt>
                <c:pt idx="26387">
                  <c:v>3.1269609928130002</c:v>
                </c:pt>
                <c:pt idx="26388">
                  <c:v>3.127031803131</c:v>
                </c:pt>
                <c:pt idx="26389">
                  <c:v>3.127169132233</c:v>
                </c:pt>
                <c:pt idx="26390">
                  <c:v>3.1273121833799999</c:v>
                </c:pt>
                <c:pt idx="26391">
                  <c:v>3.127479553223</c:v>
                </c:pt>
                <c:pt idx="26392">
                  <c:v>3.1275749206539998</c:v>
                </c:pt>
                <c:pt idx="26393">
                  <c:v>3.127643585205</c:v>
                </c:pt>
                <c:pt idx="26394">
                  <c:v>3.1277084350590001</c:v>
                </c:pt>
                <c:pt idx="26395">
                  <c:v>3.127774477005</c:v>
                </c:pt>
                <c:pt idx="26396">
                  <c:v>3.127870321274</c:v>
                </c:pt>
                <c:pt idx="26397">
                  <c:v>3.127966403961</c:v>
                </c:pt>
                <c:pt idx="26398">
                  <c:v>3.128046512604</c:v>
                </c:pt>
                <c:pt idx="26399">
                  <c:v>3.1281137466429998</c:v>
                </c:pt>
                <c:pt idx="26400">
                  <c:v>3.1282258033749999</c:v>
                </c:pt>
                <c:pt idx="26401">
                  <c:v>3.128323793411</c:v>
                </c:pt>
                <c:pt idx="26402">
                  <c:v>3.1284170150759998</c:v>
                </c:pt>
                <c:pt idx="26403">
                  <c:v>3.128555774689</c:v>
                </c:pt>
                <c:pt idx="26404">
                  <c:v>3.1287260055539998</c:v>
                </c:pt>
                <c:pt idx="26405">
                  <c:v>3.1289310455320001</c:v>
                </c:pt>
                <c:pt idx="26406">
                  <c:v>3.128975868225</c:v>
                </c:pt>
                <c:pt idx="26407">
                  <c:v>3.1290273666380002</c:v>
                </c:pt>
                <c:pt idx="26408">
                  <c:v>3.129092693329</c:v>
                </c:pt>
                <c:pt idx="26409">
                  <c:v>3.1291301250460002</c:v>
                </c:pt>
                <c:pt idx="26410">
                  <c:v>3.1291761398319999</c:v>
                </c:pt>
                <c:pt idx="26411">
                  <c:v>3.1292779445650001</c:v>
                </c:pt>
                <c:pt idx="26412">
                  <c:v>3.129406929016</c:v>
                </c:pt>
                <c:pt idx="26413">
                  <c:v>3.129539251328</c:v>
                </c:pt>
                <c:pt idx="26414">
                  <c:v>3.129734754562</c:v>
                </c:pt>
                <c:pt idx="26415">
                  <c:v>3.1301379203800002</c:v>
                </c:pt>
                <c:pt idx="26416">
                  <c:v>3.1302816867829999</c:v>
                </c:pt>
                <c:pt idx="26417">
                  <c:v>3.1303679943080001</c:v>
                </c:pt>
                <c:pt idx="26418">
                  <c:v>3.130454540253</c:v>
                </c:pt>
                <c:pt idx="26419">
                  <c:v>3.1305446624759998</c:v>
                </c:pt>
                <c:pt idx="26420">
                  <c:v>3.130630731583</c:v>
                </c:pt>
                <c:pt idx="26421">
                  <c:v>3.1307168006900001</c:v>
                </c:pt>
                <c:pt idx="26422">
                  <c:v>3.1308043003080002</c:v>
                </c:pt>
                <c:pt idx="26423">
                  <c:v>3.1308917999269998</c:v>
                </c:pt>
                <c:pt idx="26424">
                  <c:v>3.1309695243840001</c:v>
                </c:pt>
                <c:pt idx="26425">
                  <c:v>3.1310453414919999</c:v>
                </c:pt>
                <c:pt idx="26426">
                  <c:v>3.1311073303220001</c:v>
                </c:pt>
                <c:pt idx="26427">
                  <c:v>3.1311693191529999</c:v>
                </c:pt>
                <c:pt idx="26428">
                  <c:v>3.1312339305879999</c:v>
                </c:pt>
                <c:pt idx="26429">
                  <c:v>3.131291627884</c:v>
                </c:pt>
                <c:pt idx="26430">
                  <c:v>3.1313524246219999</c:v>
                </c:pt>
                <c:pt idx="26431">
                  <c:v>3.1314153671259999</c:v>
                </c:pt>
                <c:pt idx="26432">
                  <c:v>3.131473064423</c:v>
                </c:pt>
                <c:pt idx="26433">
                  <c:v>3.131534099579</c:v>
                </c:pt>
                <c:pt idx="26434">
                  <c:v>3.1315977573390001</c:v>
                </c:pt>
                <c:pt idx="26435">
                  <c:v>3.13165974617</c:v>
                </c:pt>
                <c:pt idx="26436">
                  <c:v>3.1317198276520002</c:v>
                </c:pt>
                <c:pt idx="26437">
                  <c:v>3.131776809692</c:v>
                </c:pt>
                <c:pt idx="26438">
                  <c:v>3.1318297386170002</c:v>
                </c:pt>
                <c:pt idx="26439">
                  <c:v>3.1318831443790001</c:v>
                </c:pt>
                <c:pt idx="26440">
                  <c:v>3.1319313049319999</c:v>
                </c:pt>
                <c:pt idx="26441">
                  <c:v>3.1320288181299998</c:v>
                </c:pt>
                <c:pt idx="26442">
                  <c:v>3.1321172714230001</c:v>
                </c:pt>
                <c:pt idx="26443">
                  <c:v>3.13223361969</c:v>
                </c:pt>
                <c:pt idx="26444">
                  <c:v>3.1323928833010002</c:v>
                </c:pt>
                <c:pt idx="26445">
                  <c:v>3.1325197219850001</c:v>
                </c:pt>
                <c:pt idx="26446">
                  <c:v>3.1326618194579998</c:v>
                </c:pt>
                <c:pt idx="26447">
                  <c:v>3.1327605247500001</c:v>
                </c:pt>
                <c:pt idx="26448">
                  <c:v>3.132913827896</c:v>
                </c:pt>
                <c:pt idx="26449">
                  <c:v>3.133204698563</c:v>
                </c:pt>
                <c:pt idx="26450">
                  <c:v>3.1333560943599998</c:v>
                </c:pt>
                <c:pt idx="26451">
                  <c:v>3.1334443092350002</c:v>
                </c:pt>
                <c:pt idx="26452">
                  <c:v>3.1335458755490002</c:v>
                </c:pt>
                <c:pt idx="26453">
                  <c:v>3.133618116379</c:v>
                </c:pt>
                <c:pt idx="26454">
                  <c:v>3.133682966232</c:v>
                </c:pt>
                <c:pt idx="26455">
                  <c:v>3.1337189674379999</c:v>
                </c:pt>
                <c:pt idx="26456">
                  <c:v>3.1337728500369999</c:v>
                </c:pt>
                <c:pt idx="26457">
                  <c:v>3.133841276169</c:v>
                </c:pt>
                <c:pt idx="26458">
                  <c:v>3.1339590549469998</c:v>
                </c:pt>
                <c:pt idx="26459">
                  <c:v>3.1340568065640002</c:v>
                </c:pt>
                <c:pt idx="26460">
                  <c:v>3.1341459751129999</c:v>
                </c:pt>
                <c:pt idx="26461">
                  <c:v>3.134196996689</c:v>
                </c:pt>
                <c:pt idx="26462">
                  <c:v>3.1342658996580002</c:v>
                </c:pt>
                <c:pt idx="26463">
                  <c:v>3.1343290805819999</c:v>
                </c:pt>
                <c:pt idx="26464">
                  <c:v>3.1344001293180002</c:v>
                </c:pt>
                <c:pt idx="26465">
                  <c:v>3.1344945430759998</c:v>
                </c:pt>
                <c:pt idx="26466">
                  <c:v>3.1347820758820002</c:v>
                </c:pt>
                <c:pt idx="26467">
                  <c:v>3.134842395782</c:v>
                </c:pt>
                <c:pt idx="26468">
                  <c:v>3.1348972320559998</c:v>
                </c:pt>
                <c:pt idx="26469">
                  <c:v>3.1349399089809999</c:v>
                </c:pt>
                <c:pt idx="26470">
                  <c:v>3.1350426673889999</c:v>
                </c:pt>
                <c:pt idx="26471">
                  <c:v>3.1353764534000002</c:v>
                </c:pt>
                <c:pt idx="26472">
                  <c:v>3.1354715824129999</c:v>
                </c:pt>
                <c:pt idx="26473">
                  <c:v>3.1355979442600002</c:v>
                </c:pt>
                <c:pt idx="26474">
                  <c:v>3.135663747787</c:v>
                </c:pt>
                <c:pt idx="26475">
                  <c:v>3.1357355117800001</c:v>
                </c:pt>
                <c:pt idx="26476">
                  <c:v>3.1358075141909998</c:v>
                </c:pt>
                <c:pt idx="26477">
                  <c:v>3.1358854770660001</c:v>
                </c:pt>
                <c:pt idx="26478">
                  <c:v>3.135956764221</c:v>
                </c:pt>
                <c:pt idx="26479">
                  <c:v>3.136029958725</c:v>
                </c:pt>
                <c:pt idx="26480">
                  <c:v>3.1360967159270001</c:v>
                </c:pt>
                <c:pt idx="26481">
                  <c:v>3.1361491680150002</c:v>
                </c:pt>
                <c:pt idx="26482">
                  <c:v>3.1362004280089999</c:v>
                </c:pt>
                <c:pt idx="26483">
                  <c:v>3.1363239288329998</c:v>
                </c:pt>
                <c:pt idx="26484">
                  <c:v>3.1364912986759999</c:v>
                </c:pt>
                <c:pt idx="26485">
                  <c:v>3.1366269588470002</c:v>
                </c:pt>
                <c:pt idx="26486">
                  <c:v>3.1367301940919998</c:v>
                </c:pt>
                <c:pt idx="26487">
                  <c:v>3.1370217800139999</c:v>
                </c:pt>
                <c:pt idx="26488">
                  <c:v>3.13725399971</c:v>
                </c:pt>
                <c:pt idx="26489">
                  <c:v>3.1373805999759998</c:v>
                </c:pt>
                <c:pt idx="26490">
                  <c:v>3.1375577449800001</c:v>
                </c:pt>
                <c:pt idx="26491">
                  <c:v>3.1378285884860002</c:v>
                </c:pt>
                <c:pt idx="26492">
                  <c:v>3.13800907135</c:v>
                </c:pt>
                <c:pt idx="26493">
                  <c:v>3.1380994319919999</c:v>
                </c:pt>
                <c:pt idx="26494">
                  <c:v>3.1381793022159998</c:v>
                </c:pt>
                <c:pt idx="26495">
                  <c:v>3.1382701396939998</c:v>
                </c:pt>
                <c:pt idx="26496">
                  <c:v>3.1385622024540001</c:v>
                </c:pt>
                <c:pt idx="26497">
                  <c:v>3.1386854648589999</c:v>
                </c:pt>
                <c:pt idx="26498">
                  <c:v>3.1388013362880001</c:v>
                </c:pt>
                <c:pt idx="26499">
                  <c:v>3.139121770859</c:v>
                </c:pt>
                <c:pt idx="26500">
                  <c:v>3.1392719745640001</c:v>
                </c:pt>
                <c:pt idx="26501">
                  <c:v>3.1394090652469999</c:v>
                </c:pt>
                <c:pt idx="26502">
                  <c:v>3.1395168304440002</c:v>
                </c:pt>
                <c:pt idx="26503">
                  <c:v>3.139660596848</c:v>
                </c:pt>
                <c:pt idx="26504">
                  <c:v>3.139883995056</c:v>
                </c:pt>
                <c:pt idx="26505">
                  <c:v>3.1401660442349999</c:v>
                </c:pt>
                <c:pt idx="26506">
                  <c:v>3.1404516696929998</c:v>
                </c:pt>
                <c:pt idx="26507">
                  <c:v>3.140567541122</c:v>
                </c:pt>
                <c:pt idx="26508">
                  <c:v>3.1407265663150001</c:v>
                </c:pt>
                <c:pt idx="26509">
                  <c:v>3.1408486366270001</c:v>
                </c:pt>
                <c:pt idx="26510">
                  <c:v>3.1409711837769998</c:v>
                </c:pt>
                <c:pt idx="26511">
                  <c:v>3.1410999298100002</c:v>
                </c:pt>
                <c:pt idx="26512">
                  <c:v>3.141436100006</c:v>
                </c:pt>
                <c:pt idx="26513">
                  <c:v>3.1414818763730001</c:v>
                </c:pt>
                <c:pt idx="26514">
                  <c:v>3.1415541172029999</c:v>
                </c:pt>
                <c:pt idx="26515">
                  <c:v>3.1416010856629999</c:v>
                </c:pt>
                <c:pt idx="26516">
                  <c:v>3.141673326492</c:v>
                </c:pt>
                <c:pt idx="26517">
                  <c:v>3.1417398452760001</c:v>
                </c:pt>
                <c:pt idx="26518">
                  <c:v>3.1418049335479998</c:v>
                </c:pt>
                <c:pt idx="26519">
                  <c:v>3.1418452262879999</c:v>
                </c:pt>
                <c:pt idx="26520">
                  <c:v>3.1419155597690001</c:v>
                </c:pt>
                <c:pt idx="26521">
                  <c:v>3.1422443389889998</c:v>
                </c:pt>
                <c:pt idx="26522">
                  <c:v>3.142496109009</c:v>
                </c:pt>
                <c:pt idx="26523">
                  <c:v>3.1424899101260002</c:v>
                </c:pt>
                <c:pt idx="26524">
                  <c:v>3.142477035522</c:v>
                </c:pt>
                <c:pt idx="26525">
                  <c:v>3.1424603462220002</c:v>
                </c:pt>
                <c:pt idx="26526">
                  <c:v>3.14249253273</c:v>
                </c:pt>
                <c:pt idx="26527">
                  <c:v>3.1426117420200002</c:v>
                </c:pt>
                <c:pt idx="26528">
                  <c:v>3.1426787376399998</c:v>
                </c:pt>
                <c:pt idx="26529">
                  <c:v>3.1427443027500002</c:v>
                </c:pt>
                <c:pt idx="26530">
                  <c:v>3.1428020000460002</c:v>
                </c:pt>
                <c:pt idx="26531">
                  <c:v>3.1428244113920001</c:v>
                </c:pt>
                <c:pt idx="26532">
                  <c:v>3.1427869796749999</c:v>
                </c:pt>
                <c:pt idx="26533">
                  <c:v>3.1418902873989998</c:v>
                </c:pt>
                <c:pt idx="26534">
                  <c:v>3.1416149139399998</c:v>
                </c:pt>
                <c:pt idx="26535">
                  <c:v>3.1416964530940001</c:v>
                </c:pt>
                <c:pt idx="26536">
                  <c:v>3.1417996883389998</c:v>
                </c:pt>
                <c:pt idx="26537">
                  <c:v>3.1418819427489999</c:v>
                </c:pt>
                <c:pt idx="26538">
                  <c:v>3.141962766647</c:v>
                </c:pt>
                <c:pt idx="26539">
                  <c:v>3.142095327377</c:v>
                </c:pt>
                <c:pt idx="26540">
                  <c:v>3.1424112319950002</c:v>
                </c:pt>
                <c:pt idx="26541">
                  <c:v>3.1426448822020001</c:v>
                </c:pt>
                <c:pt idx="26542">
                  <c:v>3.142809867859</c:v>
                </c:pt>
                <c:pt idx="26543">
                  <c:v>3.142905712128</c:v>
                </c:pt>
                <c:pt idx="26544">
                  <c:v>3.1429936885830001</c:v>
                </c:pt>
                <c:pt idx="26545">
                  <c:v>3.1430759429930002</c:v>
                </c:pt>
                <c:pt idx="26546">
                  <c:v>3.143160581589</c:v>
                </c:pt>
                <c:pt idx="26547">
                  <c:v>3.1432909965519999</c:v>
                </c:pt>
                <c:pt idx="26548">
                  <c:v>3.1434767246250002</c:v>
                </c:pt>
                <c:pt idx="26549">
                  <c:v>3.1436150074009999</c:v>
                </c:pt>
                <c:pt idx="26550">
                  <c:v>3.1438136100770002</c:v>
                </c:pt>
                <c:pt idx="26551">
                  <c:v>3.1442582607270002</c:v>
                </c:pt>
                <c:pt idx="26552">
                  <c:v>3.144513845444</c:v>
                </c:pt>
                <c:pt idx="26553">
                  <c:v>3.145097970963</c:v>
                </c:pt>
                <c:pt idx="26554">
                  <c:v>3.145227193832</c:v>
                </c:pt>
                <c:pt idx="26555">
                  <c:v>3.145359516144</c:v>
                </c:pt>
                <c:pt idx="26556">
                  <c:v>3.1454968452449998</c:v>
                </c:pt>
                <c:pt idx="26557">
                  <c:v>3.146017074585</c:v>
                </c:pt>
                <c:pt idx="26558">
                  <c:v>3.146250486374</c:v>
                </c:pt>
                <c:pt idx="26559">
                  <c:v>3.1466834545140001</c:v>
                </c:pt>
                <c:pt idx="26560">
                  <c:v>3.1468708515169999</c:v>
                </c:pt>
                <c:pt idx="26561">
                  <c:v>3.1472818851470001</c:v>
                </c:pt>
                <c:pt idx="26562">
                  <c:v>3.1476018428799999</c:v>
                </c:pt>
                <c:pt idx="26563">
                  <c:v>3.1477060317990002</c:v>
                </c:pt>
                <c:pt idx="26564">
                  <c:v>3.1478137969970001</c:v>
                </c:pt>
                <c:pt idx="26565">
                  <c:v>3.147914409637</c:v>
                </c:pt>
                <c:pt idx="26566">
                  <c:v>3.148024320602</c:v>
                </c:pt>
                <c:pt idx="26567">
                  <c:v>3.148121833801</c:v>
                </c:pt>
                <c:pt idx="26568">
                  <c:v>3.1481840610499998</c:v>
                </c:pt>
                <c:pt idx="26569">
                  <c:v>3.148247480392</c:v>
                </c:pt>
                <c:pt idx="26570">
                  <c:v>3.1483087539670001</c:v>
                </c:pt>
                <c:pt idx="26571">
                  <c:v>3.148402690887</c:v>
                </c:pt>
                <c:pt idx="26572">
                  <c:v>3.1484699249269998</c:v>
                </c:pt>
                <c:pt idx="26573">
                  <c:v>3.1485383510589999</c:v>
                </c:pt>
                <c:pt idx="26574">
                  <c:v>3.1486332416530001</c:v>
                </c:pt>
                <c:pt idx="26575">
                  <c:v>3.1486995220180001</c:v>
                </c:pt>
                <c:pt idx="26576">
                  <c:v>3.1487703323359999</c:v>
                </c:pt>
                <c:pt idx="26577">
                  <c:v>3.148849248886</c:v>
                </c:pt>
                <c:pt idx="26578">
                  <c:v>3.1489324569699999</c:v>
                </c:pt>
                <c:pt idx="26579">
                  <c:v>3.1491975784299999</c:v>
                </c:pt>
                <c:pt idx="26580">
                  <c:v>3.1494772434230001</c:v>
                </c:pt>
                <c:pt idx="26581">
                  <c:v>3.149762868881</c:v>
                </c:pt>
                <c:pt idx="26582">
                  <c:v>3.1499013900759998</c:v>
                </c:pt>
                <c:pt idx="26583">
                  <c:v>3.1499803066249998</c:v>
                </c:pt>
                <c:pt idx="26584">
                  <c:v>3.1500611305240001</c:v>
                </c:pt>
                <c:pt idx="26585">
                  <c:v>3.1501388549799998</c:v>
                </c:pt>
                <c:pt idx="26586">
                  <c:v>3.1502168178560002</c:v>
                </c:pt>
                <c:pt idx="26587">
                  <c:v>3.150294780731</c:v>
                </c:pt>
                <c:pt idx="26588">
                  <c:v>3.150373458862</c:v>
                </c:pt>
                <c:pt idx="26589">
                  <c:v>3.1504454612730002</c:v>
                </c:pt>
                <c:pt idx="26590">
                  <c:v>3.1505112648010001</c:v>
                </c:pt>
                <c:pt idx="26591">
                  <c:v>3.150577068329</c:v>
                </c:pt>
                <c:pt idx="26592">
                  <c:v>3.1506791114810002</c:v>
                </c:pt>
                <c:pt idx="26593">
                  <c:v>3.1507859230039998</c:v>
                </c:pt>
                <c:pt idx="26594">
                  <c:v>3.150901556015</c:v>
                </c:pt>
                <c:pt idx="26595">
                  <c:v>3.1509594917300001</c:v>
                </c:pt>
                <c:pt idx="26596">
                  <c:v>3.151016712189</c:v>
                </c:pt>
                <c:pt idx="26597">
                  <c:v>3.1510770320889998</c:v>
                </c:pt>
                <c:pt idx="26598">
                  <c:v>3.1511366367339999</c:v>
                </c:pt>
                <c:pt idx="26599">
                  <c:v>3.1511971950530002</c:v>
                </c:pt>
                <c:pt idx="26600">
                  <c:v>3.1512613296510001</c:v>
                </c:pt>
                <c:pt idx="26601">
                  <c:v>3.15132021904</c:v>
                </c:pt>
                <c:pt idx="26602">
                  <c:v>3.1513719558719999</c:v>
                </c:pt>
                <c:pt idx="26603">
                  <c:v>3.1514234542850001</c:v>
                </c:pt>
                <c:pt idx="26604">
                  <c:v>3.1514723300930001</c:v>
                </c:pt>
                <c:pt idx="26605">
                  <c:v>3.1515612602230001</c:v>
                </c:pt>
                <c:pt idx="26606">
                  <c:v>3.151640892029</c:v>
                </c:pt>
                <c:pt idx="26607">
                  <c:v>3.151970624924</c:v>
                </c:pt>
                <c:pt idx="26608">
                  <c:v>3.1522841453549999</c:v>
                </c:pt>
                <c:pt idx="26609">
                  <c:v>3.1523845195770002</c:v>
                </c:pt>
                <c:pt idx="26610">
                  <c:v>3.1524631977080002</c:v>
                </c:pt>
                <c:pt idx="26611">
                  <c:v>3.152537107468</c:v>
                </c:pt>
                <c:pt idx="26612">
                  <c:v>3.1526434421539999</c:v>
                </c:pt>
                <c:pt idx="26613">
                  <c:v>3.1527454853060002</c:v>
                </c:pt>
                <c:pt idx="26614">
                  <c:v>3.1528213024139999</c:v>
                </c:pt>
                <c:pt idx="26615">
                  <c:v>3.1528904438019998</c:v>
                </c:pt>
                <c:pt idx="26616">
                  <c:v>3.1529657840729999</c:v>
                </c:pt>
                <c:pt idx="26617">
                  <c:v>3.1530122756960002</c:v>
                </c:pt>
                <c:pt idx="26618">
                  <c:v>3.1530573368070001</c:v>
                </c:pt>
                <c:pt idx="26619">
                  <c:v>3.1531085968019998</c:v>
                </c:pt>
                <c:pt idx="26620">
                  <c:v>3.153175592422</c:v>
                </c:pt>
                <c:pt idx="26621">
                  <c:v>3.1532840728760001</c:v>
                </c:pt>
                <c:pt idx="26622">
                  <c:v>3.1534948349</c:v>
                </c:pt>
                <c:pt idx="26623">
                  <c:v>3.153606414795</c:v>
                </c:pt>
                <c:pt idx="26624">
                  <c:v>3.1536910533909999</c:v>
                </c:pt>
                <c:pt idx="26625">
                  <c:v>3.153775453568</c:v>
                </c:pt>
                <c:pt idx="26626">
                  <c:v>3.1541409492489998</c:v>
                </c:pt>
                <c:pt idx="26627">
                  <c:v>3.154323101044</c:v>
                </c:pt>
                <c:pt idx="26628">
                  <c:v>3.1544628143310001</c:v>
                </c:pt>
                <c:pt idx="26629">
                  <c:v>3.1547052860260001</c:v>
                </c:pt>
                <c:pt idx="26630">
                  <c:v>3.1550164222719999</c:v>
                </c:pt>
                <c:pt idx="26631">
                  <c:v>3.1551640033720001</c:v>
                </c:pt>
                <c:pt idx="26632">
                  <c:v>3.1552522182459999</c:v>
                </c:pt>
                <c:pt idx="26633">
                  <c:v>3.1553387641909998</c:v>
                </c:pt>
                <c:pt idx="26634">
                  <c:v>3.1554205417630001</c:v>
                </c:pt>
                <c:pt idx="26635">
                  <c:v>3.1555008888240001</c:v>
                </c:pt>
                <c:pt idx="26636">
                  <c:v>3.1555864810940002</c:v>
                </c:pt>
                <c:pt idx="26637">
                  <c:v>3.1557033061980002</c:v>
                </c:pt>
                <c:pt idx="26638">
                  <c:v>3.1558153629299999</c:v>
                </c:pt>
                <c:pt idx="26639">
                  <c:v>3.1559345722200001</c:v>
                </c:pt>
                <c:pt idx="26640">
                  <c:v>3.1560709476470001</c:v>
                </c:pt>
                <c:pt idx="26641">
                  <c:v>3.1562142372130002</c:v>
                </c:pt>
                <c:pt idx="26642">
                  <c:v>3.1563415527340002</c:v>
                </c:pt>
                <c:pt idx="26643">
                  <c:v>3.1566386222839999</c:v>
                </c:pt>
                <c:pt idx="26644">
                  <c:v>3.1567397117609999</c:v>
                </c:pt>
                <c:pt idx="26645">
                  <c:v>3.1568312644960002</c:v>
                </c:pt>
                <c:pt idx="26646">
                  <c:v>3.1569149494170001</c:v>
                </c:pt>
                <c:pt idx="26647">
                  <c:v>3.1570229530330001</c:v>
                </c:pt>
                <c:pt idx="26648">
                  <c:v>3.1571714878080002</c:v>
                </c:pt>
                <c:pt idx="26649">
                  <c:v>3.1573035717010001</c:v>
                </c:pt>
                <c:pt idx="26650">
                  <c:v>3.1574125289919999</c:v>
                </c:pt>
                <c:pt idx="26651">
                  <c:v>3.15776014328</c:v>
                </c:pt>
                <c:pt idx="26652">
                  <c:v>3.157948493958</c:v>
                </c:pt>
                <c:pt idx="26653">
                  <c:v>3.1582057476040002</c:v>
                </c:pt>
                <c:pt idx="26654">
                  <c:v>3.1584115028380002</c:v>
                </c:pt>
                <c:pt idx="26655">
                  <c:v>3.1586575508119998</c:v>
                </c:pt>
                <c:pt idx="26656">
                  <c:v>3.1587591171259999</c:v>
                </c:pt>
                <c:pt idx="26657">
                  <c:v>3.1588685512539998</c:v>
                </c:pt>
                <c:pt idx="26658">
                  <c:v>3.1589841842649999</c:v>
                </c:pt>
                <c:pt idx="26659">
                  <c:v>3.1590447425839998</c:v>
                </c:pt>
                <c:pt idx="26660">
                  <c:v>3.1591551303859999</c:v>
                </c:pt>
                <c:pt idx="26661">
                  <c:v>3.159263372421</c:v>
                </c:pt>
                <c:pt idx="26662">
                  <c:v>3.1593606472019999</c:v>
                </c:pt>
                <c:pt idx="26663">
                  <c:v>3.1594467163090001</c:v>
                </c:pt>
                <c:pt idx="26664">
                  <c:v>3.159568548203</c:v>
                </c:pt>
                <c:pt idx="26665">
                  <c:v>3.1596832275389999</c:v>
                </c:pt>
                <c:pt idx="26666">
                  <c:v>3.159767389297</c:v>
                </c:pt>
                <c:pt idx="26667">
                  <c:v>3.159856081009</c:v>
                </c:pt>
                <c:pt idx="26668">
                  <c:v>3.1599385738370001</c:v>
                </c:pt>
                <c:pt idx="26669">
                  <c:v>3.1600239276890001</c:v>
                </c:pt>
                <c:pt idx="26670">
                  <c:v>3.1601064205170002</c:v>
                </c:pt>
                <c:pt idx="26671">
                  <c:v>3.1602125167850001</c:v>
                </c:pt>
                <c:pt idx="26672">
                  <c:v>3.1603782176970001</c:v>
                </c:pt>
                <c:pt idx="26673">
                  <c:v>3.1606857776639998</c:v>
                </c:pt>
                <c:pt idx="26674">
                  <c:v>3.1609351634979999</c:v>
                </c:pt>
                <c:pt idx="26675">
                  <c:v>3.161226987839</c:v>
                </c:pt>
                <c:pt idx="26676">
                  <c:v>3.1613895893100001</c:v>
                </c:pt>
                <c:pt idx="26677">
                  <c:v>3.1615610122679998</c:v>
                </c:pt>
                <c:pt idx="26678">
                  <c:v>3.1618838310239998</c:v>
                </c:pt>
                <c:pt idx="26679">
                  <c:v>3.1620438098910002</c:v>
                </c:pt>
                <c:pt idx="26680">
                  <c:v>3.162405729294</c:v>
                </c:pt>
                <c:pt idx="26681">
                  <c:v>3.16268491745</c:v>
                </c:pt>
                <c:pt idx="26682">
                  <c:v>3.1628117561339999</c:v>
                </c:pt>
                <c:pt idx="26683">
                  <c:v>3.1629652976989999</c:v>
                </c:pt>
                <c:pt idx="26684">
                  <c:v>3.1632571220400001</c:v>
                </c:pt>
                <c:pt idx="26685">
                  <c:v>3.1633913517000001</c:v>
                </c:pt>
                <c:pt idx="26686">
                  <c:v>3.1634581089020002</c:v>
                </c:pt>
                <c:pt idx="26687">
                  <c:v>3.16352891922</c:v>
                </c:pt>
                <c:pt idx="26688">
                  <c:v>3.1635966300959999</c:v>
                </c:pt>
                <c:pt idx="26689">
                  <c:v>3.1636793613430001</c:v>
                </c:pt>
                <c:pt idx="26690">
                  <c:v>3.1637911796570002</c:v>
                </c:pt>
                <c:pt idx="26691">
                  <c:v>3.164134025574</c:v>
                </c:pt>
                <c:pt idx="26692">
                  <c:v>3.1645536422729998</c:v>
                </c:pt>
                <c:pt idx="26693">
                  <c:v>3.1648695468899999</c:v>
                </c:pt>
                <c:pt idx="26694">
                  <c:v>3.1649811267849999</c:v>
                </c:pt>
                <c:pt idx="26695">
                  <c:v>3.165096521378</c:v>
                </c:pt>
                <c:pt idx="26696">
                  <c:v>3.1652143001559998</c:v>
                </c:pt>
                <c:pt idx="26697">
                  <c:v>3.1653380393980002</c:v>
                </c:pt>
                <c:pt idx="26698">
                  <c:v>3.165426254272</c:v>
                </c:pt>
                <c:pt idx="26699">
                  <c:v>3.1655647754670002</c:v>
                </c:pt>
                <c:pt idx="26700">
                  <c:v>3.1656572818759998</c:v>
                </c:pt>
                <c:pt idx="26701">
                  <c:v>3.165762662888</c:v>
                </c:pt>
                <c:pt idx="26702">
                  <c:v>3.165820598602</c:v>
                </c:pt>
                <c:pt idx="26703">
                  <c:v>3.1658763885500001</c:v>
                </c:pt>
                <c:pt idx="26704">
                  <c:v>3.1659324169160001</c:v>
                </c:pt>
                <c:pt idx="26705">
                  <c:v>3.1659936904910002</c:v>
                </c:pt>
                <c:pt idx="26706">
                  <c:v>3.1660542488100001</c:v>
                </c:pt>
                <c:pt idx="26707">
                  <c:v>3.1661136150360001</c:v>
                </c:pt>
                <c:pt idx="26708">
                  <c:v>3.1661758422849999</c:v>
                </c:pt>
                <c:pt idx="26709">
                  <c:v>3.1662356853490001</c:v>
                </c:pt>
                <c:pt idx="26710">
                  <c:v>3.1662931442260001</c:v>
                </c:pt>
                <c:pt idx="26711">
                  <c:v>3.1663408279419998</c:v>
                </c:pt>
                <c:pt idx="26712">
                  <c:v>3.1664371490479999</c:v>
                </c:pt>
                <c:pt idx="26713">
                  <c:v>3.166521310806</c:v>
                </c:pt>
                <c:pt idx="26714">
                  <c:v>3.1666369438170001</c:v>
                </c:pt>
                <c:pt idx="26715">
                  <c:v>3.1667459011079999</c:v>
                </c:pt>
                <c:pt idx="26716">
                  <c:v>3.1668550968170002</c:v>
                </c:pt>
                <c:pt idx="26717">
                  <c:v>3.166976690292</c:v>
                </c:pt>
                <c:pt idx="26718">
                  <c:v>3.1670522689820002</c:v>
                </c:pt>
                <c:pt idx="26719">
                  <c:v>3.1671557426449999</c:v>
                </c:pt>
                <c:pt idx="26720">
                  <c:v>3.1674222946169999</c:v>
                </c:pt>
                <c:pt idx="26721">
                  <c:v>3.1675138473510001</c:v>
                </c:pt>
                <c:pt idx="26722">
                  <c:v>3.167586565018</c:v>
                </c:pt>
                <c:pt idx="26723">
                  <c:v>3.1676564216609999</c:v>
                </c:pt>
                <c:pt idx="26724">
                  <c:v>3.1679291725160001</c:v>
                </c:pt>
                <c:pt idx="26725">
                  <c:v>3.1680302619930001</c:v>
                </c:pt>
                <c:pt idx="26726">
                  <c:v>3.1680979728700001</c:v>
                </c:pt>
                <c:pt idx="26727">
                  <c:v>3.1681704521179999</c:v>
                </c:pt>
                <c:pt idx="26728">
                  <c:v>3.1682109832759999</c:v>
                </c:pt>
                <c:pt idx="26729">
                  <c:v>3.1683008670809998</c:v>
                </c:pt>
                <c:pt idx="26730">
                  <c:v>3.1683435440059999</c:v>
                </c:pt>
                <c:pt idx="26731">
                  <c:v>3.168406248093</c:v>
                </c:pt>
                <c:pt idx="26732">
                  <c:v>3.1684768199920001</c:v>
                </c:pt>
                <c:pt idx="26733">
                  <c:v>3.1685991287230002</c:v>
                </c:pt>
                <c:pt idx="26734">
                  <c:v>3.168715000153</c:v>
                </c:pt>
                <c:pt idx="26735">
                  <c:v>3.1687834262850001</c:v>
                </c:pt>
                <c:pt idx="26736">
                  <c:v>3.1688518524170002</c:v>
                </c:pt>
                <c:pt idx="26737">
                  <c:v>3.1689255237579999</c:v>
                </c:pt>
                <c:pt idx="26738">
                  <c:v>3.1693158149720002</c:v>
                </c:pt>
                <c:pt idx="26739">
                  <c:v>3.169468641281</c:v>
                </c:pt>
                <c:pt idx="26740">
                  <c:v>3.1697967052460001</c:v>
                </c:pt>
                <c:pt idx="26741">
                  <c:v>3.1699628829959998</c:v>
                </c:pt>
                <c:pt idx="26742">
                  <c:v>3.170040369034</c:v>
                </c:pt>
                <c:pt idx="26743">
                  <c:v>3.1701266765590002</c:v>
                </c:pt>
                <c:pt idx="26744">
                  <c:v>3.1702098846440001</c:v>
                </c:pt>
                <c:pt idx="26745">
                  <c:v>3.1703062057500002</c:v>
                </c:pt>
                <c:pt idx="26746">
                  <c:v>3.1703948974610001</c:v>
                </c:pt>
                <c:pt idx="26747">
                  <c:v>3.1705167293550001</c:v>
                </c:pt>
                <c:pt idx="26748">
                  <c:v>3.1708574295040002</c:v>
                </c:pt>
                <c:pt idx="26749">
                  <c:v>3.1712007522580001</c:v>
                </c:pt>
                <c:pt idx="26750">
                  <c:v>3.171378135681</c:v>
                </c:pt>
                <c:pt idx="26751">
                  <c:v>3.1716825962069999</c:v>
                </c:pt>
                <c:pt idx="26752">
                  <c:v>3.1718542575840001</c:v>
                </c:pt>
                <c:pt idx="26753">
                  <c:v>3.1719558238980001</c:v>
                </c:pt>
                <c:pt idx="26754">
                  <c:v>3.1720604896550002</c:v>
                </c:pt>
                <c:pt idx="26755">
                  <c:v>3.1721649169920001</c:v>
                </c:pt>
                <c:pt idx="26756">
                  <c:v>3.172242879868</c:v>
                </c:pt>
                <c:pt idx="26757">
                  <c:v>3.172309398651</c:v>
                </c:pt>
                <c:pt idx="26758">
                  <c:v>3.1726024150850001</c:v>
                </c:pt>
                <c:pt idx="26759">
                  <c:v>3.172708511353</c:v>
                </c:pt>
                <c:pt idx="26760">
                  <c:v>3.1728258132930001</c:v>
                </c:pt>
                <c:pt idx="26761">
                  <c:v>3.1728835105900002</c:v>
                </c:pt>
                <c:pt idx="26762">
                  <c:v>3.1729485988619999</c:v>
                </c:pt>
                <c:pt idx="26763">
                  <c:v>3.1730127334590001</c:v>
                </c:pt>
                <c:pt idx="26764">
                  <c:v>3.1730809211729998</c:v>
                </c:pt>
                <c:pt idx="26765">
                  <c:v>3.173146486282</c:v>
                </c:pt>
                <c:pt idx="26766">
                  <c:v>3.1732654571530001</c:v>
                </c:pt>
                <c:pt idx="26767">
                  <c:v>3.1733648777010002</c:v>
                </c:pt>
                <c:pt idx="26768">
                  <c:v>3.1734616756439999</c:v>
                </c:pt>
                <c:pt idx="26769">
                  <c:v>3.1735811233520002</c:v>
                </c:pt>
                <c:pt idx="26770">
                  <c:v>3.1738667488100001</c:v>
                </c:pt>
                <c:pt idx="26771">
                  <c:v>3.1741378307339998</c:v>
                </c:pt>
                <c:pt idx="26772">
                  <c:v>3.1742315292360002</c:v>
                </c:pt>
                <c:pt idx="26773">
                  <c:v>3.1743364334109998</c:v>
                </c:pt>
                <c:pt idx="26774">
                  <c:v>3.1744406223300001</c:v>
                </c:pt>
                <c:pt idx="26775">
                  <c:v>3.1747322082520002</c:v>
                </c:pt>
                <c:pt idx="26776">
                  <c:v>3.1750481128689998</c:v>
                </c:pt>
                <c:pt idx="26777">
                  <c:v>3.1752192974089999</c:v>
                </c:pt>
                <c:pt idx="26778">
                  <c:v>3.175441265106</c:v>
                </c:pt>
                <c:pt idx="26779">
                  <c:v>3.175744771957</c:v>
                </c:pt>
                <c:pt idx="26780">
                  <c:v>3.1760292053220001</c:v>
                </c:pt>
                <c:pt idx="26781">
                  <c:v>3.1761868000029998</c:v>
                </c:pt>
                <c:pt idx="26782">
                  <c:v>3.1762614250180001</c:v>
                </c:pt>
                <c:pt idx="26783">
                  <c:v>3.1764185428620002</c:v>
                </c:pt>
                <c:pt idx="26784">
                  <c:v>3.176785945892</c:v>
                </c:pt>
                <c:pt idx="26785">
                  <c:v>3.177083730698</c:v>
                </c:pt>
                <c:pt idx="26786">
                  <c:v>3.1771614551540002</c:v>
                </c:pt>
                <c:pt idx="26787">
                  <c:v>3.177329778671</c:v>
                </c:pt>
                <c:pt idx="26788">
                  <c:v>3.1775419712069999</c:v>
                </c:pt>
                <c:pt idx="26789">
                  <c:v>3.1776201725009998</c:v>
                </c:pt>
                <c:pt idx="26790">
                  <c:v>3.177673339844</c:v>
                </c:pt>
                <c:pt idx="26791">
                  <c:v>3.1777145862579999</c:v>
                </c:pt>
                <c:pt idx="26792">
                  <c:v>3.1777560710909998</c:v>
                </c:pt>
                <c:pt idx="26793">
                  <c:v>3.1777923107150001</c:v>
                </c:pt>
                <c:pt idx="26794">
                  <c:v>3.177833557129</c:v>
                </c:pt>
                <c:pt idx="26795">
                  <c:v>3.1778779029850002</c:v>
                </c:pt>
                <c:pt idx="26796">
                  <c:v>3.1779184341429998</c:v>
                </c:pt>
                <c:pt idx="26797">
                  <c:v>3.1779546737670001</c:v>
                </c:pt>
                <c:pt idx="26798">
                  <c:v>3.17799782753</c:v>
                </c:pt>
                <c:pt idx="26799">
                  <c:v>3.178039550781</c:v>
                </c:pt>
                <c:pt idx="26800">
                  <c:v>3.1780757904049999</c:v>
                </c:pt>
                <c:pt idx="26801">
                  <c:v>3.1781160831449999</c:v>
                </c:pt>
                <c:pt idx="26802">
                  <c:v>3.1781592369079998</c:v>
                </c:pt>
                <c:pt idx="26803">
                  <c:v>3.178198337555</c:v>
                </c:pt>
                <c:pt idx="26804">
                  <c:v>3.178236722946</c:v>
                </c:pt>
                <c:pt idx="26805">
                  <c:v>3.1782798767089999</c:v>
                </c:pt>
                <c:pt idx="26806">
                  <c:v>3.1783261299130001</c:v>
                </c:pt>
                <c:pt idx="26807">
                  <c:v>3.178370714188</c:v>
                </c:pt>
                <c:pt idx="26808">
                  <c:v>3.178417682648</c:v>
                </c:pt>
                <c:pt idx="26809">
                  <c:v>3.178470134735</c:v>
                </c:pt>
                <c:pt idx="26810">
                  <c:v>3.1785223484039999</c:v>
                </c:pt>
                <c:pt idx="26811">
                  <c:v>3.178567886353</c:v>
                </c:pt>
                <c:pt idx="26812">
                  <c:v>3.1786162853239999</c:v>
                </c:pt>
                <c:pt idx="26813">
                  <c:v>3.1787292957309998</c:v>
                </c:pt>
                <c:pt idx="26814">
                  <c:v>3.1787848472600002</c:v>
                </c:pt>
                <c:pt idx="26815">
                  <c:v>3.1788446903229999</c:v>
                </c:pt>
                <c:pt idx="26816">
                  <c:v>3.1789071559909998</c:v>
                </c:pt>
                <c:pt idx="26817">
                  <c:v>3.1789834499360001</c:v>
                </c:pt>
                <c:pt idx="26818">
                  <c:v>3.1790742874150002</c:v>
                </c:pt>
                <c:pt idx="26819">
                  <c:v>3.1791698932650001</c:v>
                </c:pt>
                <c:pt idx="26820">
                  <c:v>3.179270982742</c:v>
                </c:pt>
                <c:pt idx="26821">
                  <c:v>3.1793735027309999</c:v>
                </c:pt>
                <c:pt idx="26822">
                  <c:v>3.1794674396509999</c:v>
                </c:pt>
                <c:pt idx="26823">
                  <c:v>3.1795582771299999</c:v>
                </c:pt>
                <c:pt idx="26824">
                  <c:v>3.1796460151670001</c:v>
                </c:pt>
                <c:pt idx="26825">
                  <c:v>3.1797337532040002</c:v>
                </c:pt>
                <c:pt idx="26826">
                  <c:v>3.1798236370090001</c:v>
                </c:pt>
                <c:pt idx="26827">
                  <c:v>3.1799025535580001</c:v>
                </c:pt>
                <c:pt idx="26828">
                  <c:v>3.1799733638759999</c:v>
                </c:pt>
                <c:pt idx="26829">
                  <c:v>3.1800429821009999</c:v>
                </c:pt>
                <c:pt idx="26830">
                  <c:v>3.1801137924190002</c:v>
                </c:pt>
                <c:pt idx="26831">
                  <c:v>3.180182933807</c:v>
                </c:pt>
                <c:pt idx="26832">
                  <c:v>3.1802556514739999</c:v>
                </c:pt>
                <c:pt idx="26833">
                  <c:v>3.1803319454190002</c:v>
                </c:pt>
                <c:pt idx="26834">
                  <c:v>3.180407524109</c:v>
                </c:pt>
                <c:pt idx="26835">
                  <c:v>3.1804835796359998</c:v>
                </c:pt>
                <c:pt idx="26836">
                  <c:v>3.1805598735810001</c:v>
                </c:pt>
                <c:pt idx="26837">
                  <c:v>3.1806335449219998</c:v>
                </c:pt>
                <c:pt idx="26838">
                  <c:v>3.1807065010070001</c:v>
                </c:pt>
                <c:pt idx="26839">
                  <c:v>3.180775642395</c:v>
                </c:pt>
                <c:pt idx="26840">
                  <c:v>3.1808423995970001</c:v>
                </c:pt>
                <c:pt idx="26841">
                  <c:v>3.1809043884279999</c:v>
                </c:pt>
                <c:pt idx="26842">
                  <c:v>3.1809563636779998</c:v>
                </c:pt>
                <c:pt idx="26843">
                  <c:v>3.1810588836670002</c:v>
                </c:pt>
                <c:pt idx="26844">
                  <c:v>3.1811082363129999</c:v>
                </c:pt>
                <c:pt idx="26845">
                  <c:v>3.1811504364009999</c:v>
                </c:pt>
                <c:pt idx="26846">
                  <c:v>3.1811988353729999</c:v>
                </c:pt>
                <c:pt idx="26847">
                  <c:v>3.1812462806699999</c:v>
                </c:pt>
                <c:pt idx="26848">
                  <c:v>3.1812984943389999</c:v>
                </c:pt>
                <c:pt idx="26849">
                  <c:v>3.1813452243799998</c:v>
                </c:pt>
                <c:pt idx="26850">
                  <c:v>3.1813943386079999</c:v>
                </c:pt>
                <c:pt idx="26851">
                  <c:v>3.1814498901369999</c:v>
                </c:pt>
                <c:pt idx="26852">
                  <c:v>3.1815016269680001</c:v>
                </c:pt>
                <c:pt idx="26853">
                  <c:v>3.18154835701</c:v>
                </c:pt>
                <c:pt idx="26854">
                  <c:v>3.1815960407260002</c:v>
                </c:pt>
                <c:pt idx="26855">
                  <c:v>3.1816463470460001</c:v>
                </c:pt>
                <c:pt idx="26856">
                  <c:v>3.1817288398739998</c:v>
                </c:pt>
                <c:pt idx="26857">
                  <c:v>3.181838035583</c:v>
                </c:pt>
                <c:pt idx="26858">
                  <c:v>3.1819367408749999</c:v>
                </c:pt>
                <c:pt idx="26859">
                  <c:v>3.1820287704469998</c:v>
                </c:pt>
                <c:pt idx="26860">
                  <c:v>3.1820962429050001</c:v>
                </c:pt>
                <c:pt idx="26861">
                  <c:v>3.182158470154</c:v>
                </c:pt>
                <c:pt idx="26862">
                  <c:v>3.1822454929349999</c:v>
                </c:pt>
                <c:pt idx="26863">
                  <c:v>3.1824727058410001</c:v>
                </c:pt>
                <c:pt idx="26864">
                  <c:v>3.1826348304750001</c:v>
                </c:pt>
                <c:pt idx="26865">
                  <c:v>3.1828503608699998</c:v>
                </c:pt>
                <c:pt idx="26866">
                  <c:v>3.1829359531399999</c:v>
                </c:pt>
                <c:pt idx="26867">
                  <c:v>3.1830241680150002</c:v>
                </c:pt>
                <c:pt idx="26868">
                  <c:v>3.1831016540529999</c:v>
                </c:pt>
                <c:pt idx="26869">
                  <c:v>3.183157920837</c:v>
                </c:pt>
                <c:pt idx="26870">
                  <c:v>3.1831946372990001</c:v>
                </c:pt>
                <c:pt idx="26871">
                  <c:v>3.1832609176640001</c:v>
                </c:pt>
                <c:pt idx="26872">
                  <c:v>3.1833202838900001</c:v>
                </c:pt>
                <c:pt idx="26873">
                  <c:v>3.1834130287170002</c:v>
                </c:pt>
                <c:pt idx="26874">
                  <c:v>3.1835806369780002</c:v>
                </c:pt>
                <c:pt idx="26875">
                  <c:v>3.1836712360380002</c:v>
                </c:pt>
                <c:pt idx="26876">
                  <c:v>3.183738708496</c:v>
                </c:pt>
                <c:pt idx="26877">
                  <c:v>3.1838009357449999</c:v>
                </c:pt>
                <c:pt idx="26878">
                  <c:v>3.1838583946229999</c:v>
                </c:pt>
                <c:pt idx="26879">
                  <c:v>3.183897018433</c:v>
                </c:pt>
                <c:pt idx="26880">
                  <c:v>3.183935403824</c:v>
                </c:pt>
                <c:pt idx="26881">
                  <c:v>3.1839995384219999</c:v>
                </c:pt>
                <c:pt idx="26882">
                  <c:v>3.1841015815730001</c:v>
                </c:pt>
                <c:pt idx="26883">
                  <c:v>3.184228658676</c:v>
                </c:pt>
                <c:pt idx="26884">
                  <c:v>3.1843676567079999</c:v>
                </c:pt>
                <c:pt idx="26885">
                  <c:v>3.1844577789309998</c:v>
                </c:pt>
                <c:pt idx="26886">
                  <c:v>3.1845242977139998</c:v>
                </c:pt>
                <c:pt idx="26887">
                  <c:v>3.1845667362209999</c:v>
                </c:pt>
                <c:pt idx="26888">
                  <c:v>3.1848065853119998</c:v>
                </c:pt>
                <c:pt idx="26889">
                  <c:v>3.1849057674410002</c:v>
                </c:pt>
                <c:pt idx="26890">
                  <c:v>3.1849527359010001</c:v>
                </c:pt>
                <c:pt idx="26891">
                  <c:v>3.1850521564480001</c:v>
                </c:pt>
                <c:pt idx="26892">
                  <c:v>3.1851570606230002</c:v>
                </c:pt>
                <c:pt idx="26893">
                  <c:v>3.1852211952210001</c:v>
                </c:pt>
                <c:pt idx="26894">
                  <c:v>3.185290336609</c:v>
                </c:pt>
                <c:pt idx="26895">
                  <c:v>3.1853573322300002</c:v>
                </c:pt>
                <c:pt idx="26896">
                  <c:v>3.1854310035709998</c:v>
                </c:pt>
                <c:pt idx="26897">
                  <c:v>3.1854994297029999</c:v>
                </c:pt>
                <c:pt idx="26898">
                  <c:v>3.185578107834</c:v>
                </c:pt>
                <c:pt idx="26899">
                  <c:v>3.1856527328489999</c:v>
                </c:pt>
                <c:pt idx="26900">
                  <c:v>3.1857321262360001</c:v>
                </c:pt>
                <c:pt idx="26901">
                  <c:v>3.1858117580409999</c:v>
                </c:pt>
                <c:pt idx="26902">
                  <c:v>3.1858842372890002</c:v>
                </c:pt>
                <c:pt idx="26903">
                  <c:v>3.185951471329</c:v>
                </c:pt>
                <c:pt idx="26904">
                  <c:v>3.186015844345</c:v>
                </c:pt>
                <c:pt idx="26905">
                  <c:v>3.1860747337339999</c:v>
                </c:pt>
                <c:pt idx="26906">
                  <c:v>3.1861314773560001</c:v>
                </c:pt>
                <c:pt idx="26907">
                  <c:v>3.1861860752109998</c:v>
                </c:pt>
                <c:pt idx="26908">
                  <c:v>3.1862368583679999</c:v>
                </c:pt>
                <c:pt idx="26909">
                  <c:v>3.186287879944</c:v>
                </c:pt>
                <c:pt idx="26910">
                  <c:v>3.1863346099849998</c:v>
                </c:pt>
                <c:pt idx="26911">
                  <c:v>3.1864182949069999</c:v>
                </c:pt>
                <c:pt idx="26912">
                  <c:v>3.1864895820619998</c:v>
                </c:pt>
                <c:pt idx="26913">
                  <c:v>3.1865935325620001</c:v>
                </c:pt>
                <c:pt idx="26914">
                  <c:v>3.186865091324</c:v>
                </c:pt>
                <c:pt idx="26915">
                  <c:v>3.1870214939119998</c:v>
                </c:pt>
                <c:pt idx="26916">
                  <c:v>3.1870715618130001</c:v>
                </c:pt>
                <c:pt idx="26917">
                  <c:v>3.1871223449710002</c:v>
                </c:pt>
                <c:pt idx="26918">
                  <c:v>3.1871776580810001</c:v>
                </c:pt>
                <c:pt idx="26919">
                  <c:v>3.187294244766</c:v>
                </c:pt>
                <c:pt idx="26920">
                  <c:v>3.1874415874480002</c:v>
                </c:pt>
                <c:pt idx="26921">
                  <c:v>3.1875300407410001</c:v>
                </c:pt>
                <c:pt idx="26922">
                  <c:v>3.1875858306880001</c:v>
                </c:pt>
                <c:pt idx="26923">
                  <c:v>3.1876749992370002</c:v>
                </c:pt>
                <c:pt idx="26924">
                  <c:v>3.1878056526180001</c:v>
                </c:pt>
                <c:pt idx="26925">
                  <c:v>3.1879315376280002</c:v>
                </c:pt>
                <c:pt idx="26926">
                  <c:v>3.188023090363</c:v>
                </c:pt>
                <c:pt idx="26927">
                  <c:v>3.1881270408629998</c:v>
                </c:pt>
                <c:pt idx="26928">
                  <c:v>3.1884839534760001</c:v>
                </c:pt>
                <c:pt idx="26929">
                  <c:v>3.188668489456</c:v>
                </c:pt>
                <c:pt idx="26930">
                  <c:v>3.1888787746429998</c:v>
                </c:pt>
                <c:pt idx="26931">
                  <c:v>3.1891169548030001</c:v>
                </c:pt>
                <c:pt idx="26932">
                  <c:v>3.1893603801729999</c:v>
                </c:pt>
                <c:pt idx="26933">
                  <c:v>3.1896946430209998</c:v>
                </c:pt>
                <c:pt idx="26934">
                  <c:v>3.189906597137</c:v>
                </c:pt>
                <c:pt idx="26935">
                  <c:v>3.1900305747990001</c:v>
                </c:pt>
                <c:pt idx="26936">
                  <c:v>3.1901311874389999</c:v>
                </c:pt>
                <c:pt idx="26937">
                  <c:v>3.190264225006</c:v>
                </c:pt>
                <c:pt idx="26938">
                  <c:v>3.1904389858250002</c:v>
                </c:pt>
                <c:pt idx="26939">
                  <c:v>3.1904995441440001</c:v>
                </c:pt>
                <c:pt idx="26940">
                  <c:v>3.190548181534</c:v>
                </c:pt>
                <c:pt idx="26941">
                  <c:v>3.1905915737149999</c:v>
                </c:pt>
                <c:pt idx="26942">
                  <c:v>3.1906509399409999</c:v>
                </c:pt>
                <c:pt idx="26943">
                  <c:v>3.1907165050509998</c:v>
                </c:pt>
                <c:pt idx="26944">
                  <c:v>3.1910161972050002</c:v>
                </c:pt>
                <c:pt idx="26945">
                  <c:v>3.1911590099330001</c:v>
                </c:pt>
                <c:pt idx="26946">
                  <c:v>3.1912691593170002</c:v>
                </c:pt>
                <c:pt idx="26947">
                  <c:v>3.191352128983</c:v>
                </c:pt>
                <c:pt idx="26948">
                  <c:v>3.1914465427400001</c:v>
                </c:pt>
                <c:pt idx="26949">
                  <c:v>3.1915447711940002</c:v>
                </c:pt>
                <c:pt idx="26950">
                  <c:v>3.1916389465330002</c:v>
                </c:pt>
                <c:pt idx="26951">
                  <c:v>3.1916861534119998</c:v>
                </c:pt>
                <c:pt idx="26952">
                  <c:v>3.1917824745179999</c:v>
                </c:pt>
                <c:pt idx="26953">
                  <c:v>3.1918728351590002</c:v>
                </c:pt>
                <c:pt idx="26954">
                  <c:v>3.1919665336610001</c:v>
                </c:pt>
                <c:pt idx="26955">
                  <c:v>3.1920559406279998</c:v>
                </c:pt>
                <c:pt idx="26956">
                  <c:v>3.1922230720520002</c:v>
                </c:pt>
                <c:pt idx="26957">
                  <c:v>3.1925566196439998</c:v>
                </c:pt>
                <c:pt idx="26958">
                  <c:v>3.192679166794</c:v>
                </c:pt>
                <c:pt idx="26959">
                  <c:v>3.1929707527160001</c:v>
                </c:pt>
                <c:pt idx="26960">
                  <c:v>3.1930375099180002</c:v>
                </c:pt>
                <c:pt idx="26961">
                  <c:v>3.1931059360499998</c:v>
                </c:pt>
                <c:pt idx="26962">
                  <c:v>3.1931700706480002</c:v>
                </c:pt>
                <c:pt idx="26963">
                  <c:v>3.1932404041289999</c:v>
                </c:pt>
                <c:pt idx="26964">
                  <c:v>3.1933021545410001</c:v>
                </c:pt>
                <c:pt idx="26965">
                  <c:v>3.193367958069</c:v>
                </c:pt>
                <c:pt idx="26966">
                  <c:v>3.1934089660640002</c:v>
                </c:pt>
                <c:pt idx="26967">
                  <c:v>3.1934511661529998</c:v>
                </c:pt>
                <c:pt idx="26968">
                  <c:v>3.1935203075410001</c:v>
                </c:pt>
                <c:pt idx="26969">
                  <c:v>3.1935663223269999</c:v>
                </c:pt>
                <c:pt idx="26970">
                  <c:v>3.1936392784119998</c:v>
                </c:pt>
                <c:pt idx="26971">
                  <c:v>3.193690776825</c:v>
                </c:pt>
                <c:pt idx="26972">
                  <c:v>3.1937346458440001</c:v>
                </c:pt>
                <c:pt idx="26973">
                  <c:v>3.1938068866729998</c:v>
                </c:pt>
                <c:pt idx="26974">
                  <c:v>3.1938838958739999</c:v>
                </c:pt>
                <c:pt idx="26975">
                  <c:v>3.1942265033720001</c:v>
                </c:pt>
                <c:pt idx="26976">
                  <c:v>3.1944515705110001</c:v>
                </c:pt>
                <c:pt idx="26977">
                  <c:v>3.194630622864</c:v>
                </c:pt>
                <c:pt idx="26978">
                  <c:v>3.1947262287139999</c:v>
                </c:pt>
                <c:pt idx="26979">
                  <c:v>3.1948649883270002</c:v>
                </c:pt>
                <c:pt idx="26980">
                  <c:v>3.194982767105</c:v>
                </c:pt>
                <c:pt idx="26981">
                  <c:v>3.1952221393590001</c:v>
                </c:pt>
                <c:pt idx="26982">
                  <c:v>3.195307016373</c:v>
                </c:pt>
                <c:pt idx="26983">
                  <c:v>3.1954059600829998</c:v>
                </c:pt>
                <c:pt idx="26984">
                  <c:v>3.1954662799840001</c:v>
                </c:pt>
                <c:pt idx="26985">
                  <c:v>3.1955296993259998</c:v>
                </c:pt>
                <c:pt idx="26986">
                  <c:v>3.1956005096440001</c:v>
                </c:pt>
                <c:pt idx="26987">
                  <c:v>3.1956729888919999</c:v>
                </c:pt>
                <c:pt idx="26988">
                  <c:v>3.1957478523249998</c:v>
                </c:pt>
                <c:pt idx="26989">
                  <c:v>3.1958241462710002</c:v>
                </c:pt>
                <c:pt idx="26990">
                  <c:v>3.1959013938899998</c:v>
                </c:pt>
                <c:pt idx="26991">
                  <c:v>3.1959815025329998</c:v>
                </c:pt>
                <c:pt idx="26992">
                  <c:v>3.1960542202000002</c:v>
                </c:pt>
                <c:pt idx="26993">
                  <c:v>3.196128368378</c:v>
                </c:pt>
                <c:pt idx="26994">
                  <c:v>3.1961936950680001</c:v>
                </c:pt>
                <c:pt idx="26995">
                  <c:v>3.196254253387</c:v>
                </c:pt>
                <c:pt idx="26996">
                  <c:v>3.1963098049159999</c:v>
                </c:pt>
                <c:pt idx="26997">
                  <c:v>3.1963589191440001</c:v>
                </c:pt>
                <c:pt idx="26998">
                  <c:v>3.1964113712310001</c:v>
                </c:pt>
                <c:pt idx="26999">
                  <c:v>3.196458101273</c:v>
                </c:pt>
                <c:pt idx="27000">
                  <c:v>3.1965038776400001</c:v>
                </c:pt>
                <c:pt idx="27001">
                  <c:v>3.1965937614439999</c:v>
                </c:pt>
                <c:pt idx="27002">
                  <c:v>3.1966707706449999</c:v>
                </c:pt>
                <c:pt idx="27003">
                  <c:v>3.1967813968660002</c:v>
                </c:pt>
                <c:pt idx="27004">
                  <c:v>3.196925401688</c:v>
                </c:pt>
                <c:pt idx="27005">
                  <c:v>3.1971848011019999</c:v>
                </c:pt>
                <c:pt idx="27006">
                  <c:v>3.1974046230319999</c:v>
                </c:pt>
                <c:pt idx="27007">
                  <c:v>3.1975100040440001</c:v>
                </c:pt>
                <c:pt idx="27008">
                  <c:v>3.1975715160370002</c:v>
                </c:pt>
                <c:pt idx="27009">
                  <c:v>3.1976380348209998</c:v>
                </c:pt>
                <c:pt idx="27010">
                  <c:v>3.1977143287660001</c:v>
                </c:pt>
                <c:pt idx="27011">
                  <c:v>3.1977760791779999</c:v>
                </c:pt>
                <c:pt idx="27012">
                  <c:v>3.1978337764739999</c:v>
                </c:pt>
                <c:pt idx="27013">
                  <c:v>3.1978716850279998</c:v>
                </c:pt>
                <c:pt idx="27014">
                  <c:v>3.1979112625120001</c:v>
                </c:pt>
                <c:pt idx="27015">
                  <c:v>3.1979484558109998</c:v>
                </c:pt>
                <c:pt idx="27016">
                  <c:v>3.1980075836180002</c:v>
                </c:pt>
                <c:pt idx="27017">
                  <c:v>3.1980583667759999</c:v>
                </c:pt>
                <c:pt idx="27018">
                  <c:v>3.1980986595149998</c:v>
                </c:pt>
                <c:pt idx="27019">
                  <c:v>3.1981854438780002</c:v>
                </c:pt>
                <c:pt idx="27020">
                  <c:v>3.198263168335</c:v>
                </c:pt>
                <c:pt idx="27021">
                  <c:v>3.1983351707460002</c:v>
                </c:pt>
                <c:pt idx="27022">
                  <c:v>3.1983830928799999</c:v>
                </c:pt>
                <c:pt idx="27023">
                  <c:v>3.1984233856199999</c:v>
                </c:pt>
                <c:pt idx="27024">
                  <c:v>3.19846534729</c:v>
                </c:pt>
                <c:pt idx="27025">
                  <c:v>3.1985068321229999</c:v>
                </c:pt>
                <c:pt idx="27026">
                  <c:v>3.1985573768619999</c:v>
                </c:pt>
                <c:pt idx="27027">
                  <c:v>3.1986534595489999</c:v>
                </c:pt>
                <c:pt idx="27028">
                  <c:v>3.1987609863280002</c:v>
                </c:pt>
                <c:pt idx="27029">
                  <c:v>3.1990599632259999</c:v>
                </c:pt>
                <c:pt idx="27030">
                  <c:v>3.1991572380069999</c:v>
                </c:pt>
                <c:pt idx="27031">
                  <c:v>3.1992533206939999</c:v>
                </c:pt>
                <c:pt idx="27032">
                  <c:v>3.1993410587310001</c:v>
                </c:pt>
                <c:pt idx="27033">
                  <c:v>3.199496030807</c:v>
                </c:pt>
                <c:pt idx="27034">
                  <c:v>3.1996140480039998</c:v>
                </c:pt>
                <c:pt idx="27035">
                  <c:v>3.1997039318080001</c:v>
                </c:pt>
                <c:pt idx="27036">
                  <c:v>3.1998198032379999</c:v>
                </c:pt>
                <c:pt idx="27037">
                  <c:v>3.1999421119689999</c:v>
                </c:pt>
                <c:pt idx="27038">
                  <c:v>3.1999998092649999</c:v>
                </c:pt>
                <c:pt idx="27039">
                  <c:v>3.2001171112060001</c:v>
                </c:pt>
                <c:pt idx="27040">
                  <c:v>3.2002332210539999</c:v>
                </c:pt>
                <c:pt idx="27041">
                  <c:v>3.200336694717</c:v>
                </c:pt>
                <c:pt idx="27042">
                  <c:v>3.2004165649409999</c:v>
                </c:pt>
                <c:pt idx="27043">
                  <c:v>3.2007365226750002</c:v>
                </c:pt>
                <c:pt idx="27044">
                  <c:v>3.2010059356689999</c:v>
                </c:pt>
                <c:pt idx="27045">
                  <c:v>3.2011115550990001</c:v>
                </c:pt>
                <c:pt idx="27046">
                  <c:v>3.2012534141539999</c:v>
                </c:pt>
                <c:pt idx="27047">
                  <c:v>3.20139336586</c:v>
                </c:pt>
                <c:pt idx="27048">
                  <c:v>3.2014873027799999</c:v>
                </c:pt>
                <c:pt idx="27049">
                  <c:v>3.2015717029570001</c:v>
                </c:pt>
                <c:pt idx="27050">
                  <c:v>3.2016367912289998</c:v>
                </c:pt>
                <c:pt idx="27051">
                  <c:v>3.2017042636870001</c:v>
                </c:pt>
                <c:pt idx="27052">
                  <c:v>3.2017505168909999</c:v>
                </c:pt>
                <c:pt idx="27053">
                  <c:v>3.20205950737</c:v>
                </c:pt>
                <c:pt idx="27054">
                  <c:v>3.202134370804</c:v>
                </c:pt>
                <c:pt idx="27055">
                  <c:v>3.2024724483489999</c:v>
                </c:pt>
                <c:pt idx="27056">
                  <c:v>3.20290350914</c:v>
                </c:pt>
                <c:pt idx="27057">
                  <c:v>3.203086614609</c:v>
                </c:pt>
                <c:pt idx="27058">
                  <c:v>3.203196763992</c:v>
                </c:pt>
                <c:pt idx="27059">
                  <c:v>3.2033102512360001</c:v>
                </c:pt>
                <c:pt idx="27060">
                  <c:v>3.2034254074100001</c:v>
                </c:pt>
                <c:pt idx="27061">
                  <c:v>3.2035455703740001</c:v>
                </c:pt>
                <c:pt idx="27062">
                  <c:v>3.203627109528</c:v>
                </c:pt>
                <c:pt idx="27063">
                  <c:v>3.2037417888639999</c:v>
                </c:pt>
                <c:pt idx="27064">
                  <c:v>3.2038524150850001</c:v>
                </c:pt>
                <c:pt idx="27065">
                  <c:v>3.2041890621190001</c:v>
                </c:pt>
                <c:pt idx="27066">
                  <c:v>3.2043347358699998</c:v>
                </c:pt>
                <c:pt idx="27067">
                  <c:v>3.2044091224670002</c:v>
                </c:pt>
                <c:pt idx="27068">
                  <c:v>3.2045016288760002</c:v>
                </c:pt>
                <c:pt idx="27069">
                  <c:v>3.2046511173250001</c:v>
                </c:pt>
                <c:pt idx="27070">
                  <c:v>3.2049050331119999</c:v>
                </c:pt>
                <c:pt idx="27071">
                  <c:v>3.205027580261</c:v>
                </c:pt>
                <c:pt idx="27072">
                  <c:v>3.2051501274110001</c:v>
                </c:pt>
                <c:pt idx="27073">
                  <c:v>3.2052562236790001</c:v>
                </c:pt>
                <c:pt idx="27074">
                  <c:v>3.2053265571590002</c:v>
                </c:pt>
                <c:pt idx="27075">
                  <c:v>3.2054030895230001</c:v>
                </c:pt>
                <c:pt idx="27076">
                  <c:v>3.205508947372</c:v>
                </c:pt>
                <c:pt idx="27077">
                  <c:v>3.205590724945</c:v>
                </c:pt>
                <c:pt idx="27078">
                  <c:v>3.2056927680970002</c:v>
                </c:pt>
                <c:pt idx="27079">
                  <c:v>3.2057924270629998</c:v>
                </c:pt>
                <c:pt idx="27080">
                  <c:v>3.2058956623079999</c:v>
                </c:pt>
                <c:pt idx="27081">
                  <c:v>3.2059993743900002</c:v>
                </c:pt>
                <c:pt idx="27082">
                  <c:v>3.2060992717739998</c:v>
                </c:pt>
                <c:pt idx="27083">
                  <c:v>3.2064316272740001</c:v>
                </c:pt>
                <c:pt idx="27084">
                  <c:v>3.2067041397090001</c:v>
                </c:pt>
                <c:pt idx="27085">
                  <c:v>3.2067990303039999</c:v>
                </c:pt>
                <c:pt idx="27086">
                  <c:v>3.2068722248079999</c:v>
                </c:pt>
                <c:pt idx="27087">
                  <c:v>3.2069344520569998</c:v>
                </c:pt>
                <c:pt idx="27088">
                  <c:v>3.2069942951199999</c:v>
                </c:pt>
                <c:pt idx="27089">
                  <c:v>3.2070281505580001</c:v>
                </c:pt>
                <c:pt idx="27090">
                  <c:v>3.2070798873899999</c:v>
                </c:pt>
                <c:pt idx="27091">
                  <c:v>3.2071187496190001</c:v>
                </c:pt>
                <c:pt idx="27092">
                  <c:v>3.2071652412409999</c:v>
                </c:pt>
                <c:pt idx="27093">
                  <c:v>3.2072076797490001</c:v>
                </c:pt>
                <c:pt idx="27094">
                  <c:v>3.2072513103490001</c:v>
                </c:pt>
                <c:pt idx="27095">
                  <c:v>3.2072999477390001</c:v>
                </c:pt>
                <c:pt idx="27096">
                  <c:v>3.2073454856870001</c:v>
                </c:pt>
                <c:pt idx="27097">
                  <c:v>3.2073841094970001</c:v>
                </c:pt>
                <c:pt idx="27098">
                  <c:v>3.2074244022370002</c:v>
                </c:pt>
                <c:pt idx="27099">
                  <c:v>3.207468748093</c:v>
                </c:pt>
                <c:pt idx="27100">
                  <c:v>3.2075076103210001</c:v>
                </c:pt>
                <c:pt idx="27101">
                  <c:v>3.2075428962710002</c:v>
                </c:pt>
                <c:pt idx="27102">
                  <c:v>3.2075853347779999</c:v>
                </c:pt>
                <c:pt idx="27103">
                  <c:v>3.2076313495640001</c:v>
                </c:pt>
                <c:pt idx="27104">
                  <c:v>3.2076988220209999</c:v>
                </c:pt>
                <c:pt idx="27105">
                  <c:v>3.2079653739929999</c:v>
                </c:pt>
                <c:pt idx="27106">
                  <c:v>3.20818567276</c:v>
                </c:pt>
                <c:pt idx="27107">
                  <c:v>3.2083363533020002</c:v>
                </c:pt>
                <c:pt idx="27108">
                  <c:v>3.2084901332859999</c:v>
                </c:pt>
                <c:pt idx="27109">
                  <c:v>3.2087404727940001</c:v>
                </c:pt>
                <c:pt idx="27110">
                  <c:v>3.2088367939000002</c:v>
                </c:pt>
                <c:pt idx="27111">
                  <c:v>3.2089371681209999</c:v>
                </c:pt>
                <c:pt idx="27112">
                  <c:v>3.2090346813199999</c:v>
                </c:pt>
                <c:pt idx="27113">
                  <c:v>3.2091283798219998</c:v>
                </c:pt>
                <c:pt idx="27114">
                  <c:v>3.2093498706819998</c:v>
                </c:pt>
                <c:pt idx="27115">
                  <c:v>3.2096965312960002</c:v>
                </c:pt>
                <c:pt idx="27116">
                  <c:v>3.210063695908</c:v>
                </c:pt>
                <c:pt idx="27117">
                  <c:v>3.210161447525</c:v>
                </c:pt>
                <c:pt idx="27118">
                  <c:v>3.2102587223049999</c:v>
                </c:pt>
                <c:pt idx="27119">
                  <c:v>3.2103579044339998</c:v>
                </c:pt>
                <c:pt idx="27120">
                  <c:v>3.2104637622830001</c:v>
                </c:pt>
                <c:pt idx="27121">
                  <c:v>3.2105205059049999</c:v>
                </c:pt>
                <c:pt idx="27122">
                  <c:v>3.2105777263639999</c:v>
                </c:pt>
                <c:pt idx="27123">
                  <c:v>3.2106277942660002</c:v>
                </c:pt>
                <c:pt idx="27124">
                  <c:v>3.2106804847719999</c:v>
                </c:pt>
                <c:pt idx="27125">
                  <c:v>3.2107307910920002</c:v>
                </c:pt>
                <c:pt idx="27126">
                  <c:v>3.2107784748079999</c:v>
                </c:pt>
                <c:pt idx="27127">
                  <c:v>3.2108261585240001</c:v>
                </c:pt>
                <c:pt idx="27128">
                  <c:v>3.2108778953549999</c:v>
                </c:pt>
                <c:pt idx="27129">
                  <c:v>3.210927248001</c:v>
                </c:pt>
                <c:pt idx="27130">
                  <c:v>3.2110207080839999</c:v>
                </c:pt>
                <c:pt idx="27131">
                  <c:v>3.2111186981199999</c:v>
                </c:pt>
                <c:pt idx="27132">
                  <c:v>3.2112205028530001</c:v>
                </c:pt>
                <c:pt idx="27133">
                  <c:v>3.2113149166110002</c:v>
                </c:pt>
                <c:pt idx="27134">
                  <c:v>3.2114000320430001</c:v>
                </c:pt>
                <c:pt idx="27135">
                  <c:v>3.2114877700809998</c:v>
                </c:pt>
                <c:pt idx="27136">
                  <c:v>3.2118022441859999</c:v>
                </c:pt>
                <c:pt idx="27137">
                  <c:v>3.2119235992430002</c:v>
                </c:pt>
                <c:pt idx="27138">
                  <c:v>3.2120192050930001</c:v>
                </c:pt>
                <c:pt idx="27139">
                  <c:v>3.2120885849</c:v>
                </c:pt>
                <c:pt idx="27140">
                  <c:v>3.212141036987</c:v>
                </c:pt>
                <c:pt idx="27141">
                  <c:v>3.2121748924259999</c:v>
                </c:pt>
                <c:pt idx="27142">
                  <c:v>3.2122323513030002</c:v>
                </c:pt>
                <c:pt idx="27143">
                  <c:v>3.212287187576</c:v>
                </c:pt>
                <c:pt idx="27144">
                  <c:v>3.2123403549190002</c:v>
                </c:pt>
                <c:pt idx="27145">
                  <c:v>3.2123861312869999</c:v>
                </c:pt>
                <c:pt idx="27146">
                  <c:v>3.2124278545379998</c:v>
                </c:pt>
                <c:pt idx="27147">
                  <c:v>3.2124655246730001</c:v>
                </c:pt>
                <c:pt idx="27148">
                  <c:v>3.212498426437</c:v>
                </c:pt>
                <c:pt idx="27149">
                  <c:v>3.2125358581539998</c:v>
                </c:pt>
                <c:pt idx="27150">
                  <c:v>3.2125711441039999</c:v>
                </c:pt>
                <c:pt idx="27151">
                  <c:v>3.212610006332</c:v>
                </c:pt>
                <c:pt idx="27152">
                  <c:v>3.2126483917240001</c:v>
                </c:pt>
                <c:pt idx="27153">
                  <c:v>3.2126886844640001</c:v>
                </c:pt>
                <c:pt idx="27154">
                  <c:v>3.2127258777619998</c:v>
                </c:pt>
                <c:pt idx="27155">
                  <c:v>3.2127916812900001</c:v>
                </c:pt>
                <c:pt idx="27156">
                  <c:v>3.212839841843</c:v>
                </c:pt>
                <c:pt idx="27157">
                  <c:v>3.2128844261170002</c:v>
                </c:pt>
                <c:pt idx="27158">
                  <c:v>3.2129580974579999</c:v>
                </c:pt>
                <c:pt idx="27159">
                  <c:v>3.2130417823789998</c:v>
                </c:pt>
                <c:pt idx="27160">
                  <c:v>3.2131845951079998</c:v>
                </c:pt>
                <c:pt idx="27161">
                  <c:v>3.2132935523990001</c:v>
                </c:pt>
                <c:pt idx="27162">
                  <c:v>3.2136328220369998</c:v>
                </c:pt>
                <c:pt idx="27163">
                  <c:v>3.2138042449949999</c:v>
                </c:pt>
                <c:pt idx="27164">
                  <c:v>3.2139234542850001</c:v>
                </c:pt>
                <c:pt idx="27165">
                  <c:v>3.2140495777129998</c:v>
                </c:pt>
                <c:pt idx="27166">
                  <c:v>3.214170455933</c:v>
                </c:pt>
                <c:pt idx="27167">
                  <c:v>3.2143037319180001</c:v>
                </c:pt>
                <c:pt idx="27168">
                  <c:v>3.2145056724550001</c:v>
                </c:pt>
                <c:pt idx="27169">
                  <c:v>3.2146236896509999</c:v>
                </c:pt>
                <c:pt idx="27170">
                  <c:v>3.2147440910339999</c:v>
                </c:pt>
                <c:pt idx="27171">
                  <c:v>3.2148294448849999</c:v>
                </c:pt>
                <c:pt idx="27172">
                  <c:v>3.2149138450620001</c:v>
                </c:pt>
                <c:pt idx="27173">
                  <c:v>3.2150063514710001</c:v>
                </c:pt>
                <c:pt idx="27174">
                  <c:v>3.2150952816010001</c:v>
                </c:pt>
                <c:pt idx="27175">
                  <c:v>3.215225696564</c:v>
                </c:pt>
                <c:pt idx="27176">
                  <c:v>3.215581417084</c:v>
                </c:pt>
                <c:pt idx="27177">
                  <c:v>3.2158925533290001</c:v>
                </c:pt>
                <c:pt idx="27178">
                  <c:v>3.2161190509800002</c:v>
                </c:pt>
                <c:pt idx="27179">
                  <c:v>3.2161972522740001</c:v>
                </c:pt>
                <c:pt idx="27180">
                  <c:v>3.216271877289</c:v>
                </c:pt>
                <c:pt idx="27181">
                  <c:v>3.2163391113280002</c:v>
                </c:pt>
                <c:pt idx="27182">
                  <c:v>3.2164125442499998</c:v>
                </c:pt>
                <c:pt idx="27183">
                  <c:v>3.2164561748499998</c:v>
                </c:pt>
                <c:pt idx="27184">
                  <c:v>3.216536998749</c:v>
                </c:pt>
                <c:pt idx="27185">
                  <c:v>3.2167730331420001</c:v>
                </c:pt>
                <c:pt idx="27186">
                  <c:v>3.2168567180630001</c:v>
                </c:pt>
                <c:pt idx="27187">
                  <c:v>3.2169513702389998</c:v>
                </c:pt>
                <c:pt idx="27188">
                  <c:v>3.2170541286469998</c:v>
                </c:pt>
                <c:pt idx="27189">
                  <c:v>3.2171101570129998</c:v>
                </c:pt>
                <c:pt idx="27190">
                  <c:v>3.2171707153320002</c:v>
                </c:pt>
                <c:pt idx="27191">
                  <c:v>3.2172353267670002</c:v>
                </c:pt>
                <c:pt idx="27192">
                  <c:v>3.2173016071320002</c:v>
                </c:pt>
                <c:pt idx="27193">
                  <c:v>3.2173664569849998</c:v>
                </c:pt>
                <c:pt idx="27194">
                  <c:v>3.2174303531650001</c:v>
                </c:pt>
                <c:pt idx="27195">
                  <c:v>3.2174901962279998</c:v>
                </c:pt>
                <c:pt idx="27196">
                  <c:v>3.2175517082209999</c:v>
                </c:pt>
                <c:pt idx="27197">
                  <c:v>3.2176089286799998</c:v>
                </c:pt>
                <c:pt idx="27198">
                  <c:v>3.2176711559300002</c:v>
                </c:pt>
                <c:pt idx="27199">
                  <c:v>3.2177748680109999</c:v>
                </c:pt>
                <c:pt idx="27200">
                  <c:v>3.2178630828860002</c:v>
                </c:pt>
                <c:pt idx="27201">
                  <c:v>3.2179462909700001</c:v>
                </c:pt>
                <c:pt idx="27202">
                  <c:v>3.2180631160740001</c:v>
                </c:pt>
                <c:pt idx="27203">
                  <c:v>3.2182393074040001</c:v>
                </c:pt>
                <c:pt idx="27204">
                  <c:v>3.2183218002320002</c:v>
                </c:pt>
                <c:pt idx="27205">
                  <c:v>3.2184078693389999</c:v>
                </c:pt>
                <c:pt idx="27206">
                  <c:v>3.2184548377989999</c:v>
                </c:pt>
                <c:pt idx="27207">
                  <c:v>3.2184998989109999</c:v>
                </c:pt>
                <c:pt idx="27208">
                  <c:v>3.2185473442079999</c:v>
                </c:pt>
                <c:pt idx="27209">
                  <c:v>3.2185945510859999</c:v>
                </c:pt>
                <c:pt idx="27210">
                  <c:v>3.2186858654020001</c:v>
                </c:pt>
                <c:pt idx="27211">
                  <c:v>3.2188029289250002</c:v>
                </c:pt>
                <c:pt idx="27212">
                  <c:v>3.2190127372739998</c:v>
                </c:pt>
                <c:pt idx="27213">
                  <c:v>3.2191801071169999</c:v>
                </c:pt>
                <c:pt idx="27214">
                  <c:v>3.219492912292</c:v>
                </c:pt>
                <c:pt idx="27215">
                  <c:v>3.219780445099</c:v>
                </c:pt>
                <c:pt idx="27216">
                  <c:v>3.2198832035059999</c:v>
                </c:pt>
                <c:pt idx="27217">
                  <c:v>3.2199490070340002</c:v>
                </c:pt>
                <c:pt idx="27218">
                  <c:v>3.2199940681460002</c:v>
                </c:pt>
                <c:pt idx="27219">
                  <c:v>3.2200322151180001</c:v>
                </c:pt>
                <c:pt idx="27220">
                  <c:v>3.2200746536249998</c:v>
                </c:pt>
                <c:pt idx="27221">
                  <c:v>3.2201349735260001</c:v>
                </c:pt>
                <c:pt idx="27222">
                  <c:v>3.2201840877530001</c:v>
                </c:pt>
                <c:pt idx="27223">
                  <c:v>3.22026181221</c:v>
                </c:pt>
                <c:pt idx="27224">
                  <c:v>3.2203531265260001</c:v>
                </c:pt>
                <c:pt idx="27225">
                  <c:v>3.2205035686489998</c:v>
                </c:pt>
                <c:pt idx="27226">
                  <c:v>3.220586061478</c:v>
                </c:pt>
                <c:pt idx="27227">
                  <c:v>3.2206535339359998</c:v>
                </c:pt>
                <c:pt idx="27228">
                  <c:v>3.2206952571869998</c:v>
                </c:pt>
                <c:pt idx="27229">
                  <c:v>3.2207417488100001</c:v>
                </c:pt>
                <c:pt idx="27230">
                  <c:v>3.2208080291750001</c:v>
                </c:pt>
                <c:pt idx="27231">
                  <c:v>3.2209732532499999</c:v>
                </c:pt>
                <c:pt idx="27232">
                  <c:v>3.221229791641</c:v>
                </c:pt>
                <c:pt idx="27233">
                  <c:v>3.2213900089259999</c:v>
                </c:pt>
                <c:pt idx="27234">
                  <c:v>3.2217121124269998</c:v>
                </c:pt>
                <c:pt idx="27235">
                  <c:v>3.2219130992889999</c:v>
                </c:pt>
                <c:pt idx="27236">
                  <c:v>3.2219922542570001</c:v>
                </c:pt>
                <c:pt idx="27237">
                  <c:v>3.2223083972929998</c:v>
                </c:pt>
                <c:pt idx="27238">
                  <c:v>3.2224807739260002</c:v>
                </c:pt>
                <c:pt idx="27239">
                  <c:v>3.2226111888890001</c:v>
                </c:pt>
                <c:pt idx="27240">
                  <c:v>3.222713947296</c:v>
                </c:pt>
                <c:pt idx="27241">
                  <c:v>3.2228105068209998</c:v>
                </c:pt>
                <c:pt idx="27242">
                  <c:v>3.2229475975040001</c:v>
                </c:pt>
                <c:pt idx="27243">
                  <c:v>3.223078250885</c:v>
                </c:pt>
                <c:pt idx="27244">
                  <c:v>3.2231945991519999</c:v>
                </c:pt>
                <c:pt idx="27245">
                  <c:v>3.2233147621149998</c:v>
                </c:pt>
                <c:pt idx="27246">
                  <c:v>3.2233967781069999</c:v>
                </c:pt>
                <c:pt idx="27247">
                  <c:v>3.2234756946559999</c:v>
                </c:pt>
                <c:pt idx="27248">
                  <c:v>3.2235548496250002</c:v>
                </c:pt>
                <c:pt idx="27249">
                  <c:v>3.22367978096</c:v>
                </c:pt>
                <c:pt idx="27250">
                  <c:v>3.223795175552</c:v>
                </c:pt>
                <c:pt idx="27251">
                  <c:v>3.2241103649139999</c:v>
                </c:pt>
                <c:pt idx="27252">
                  <c:v>3.2243413925170001</c:v>
                </c:pt>
                <c:pt idx="27253">
                  <c:v>3.224473714828</c:v>
                </c:pt>
                <c:pt idx="27254">
                  <c:v>3.2245771884919998</c:v>
                </c:pt>
                <c:pt idx="27255">
                  <c:v>3.2246832847600002</c:v>
                </c:pt>
                <c:pt idx="27256">
                  <c:v>3.2247469425199999</c:v>
                </c:pt>
                <c:pt idx="27257">
                  <c:v>3.224823951721</c:v>
                </c:pt>
                <c:pt idx="27258">
                  <c:v>3.2248890399930001</c:v>
                </c:pt>
                <c:pt idx="27259">
                  <c:v>3.2249624729159998</c:v>
                </c:pt>
                <c:pt idx="27260">
                  <c:v>3.2250092029570001</c:v>
                </c:pt>
                <c:pt idx="27261">
                  <c:v>3.2250833511349999</c:v>
                </c:pt>
                <c:pt idx="27262">
                  <c:v>3.225162267685</c:v>
                </c:pt>
                <c:pt idx="27263">
                  <c:v>3.2252593040469999</c:v>
                </c:pt>
                <c:pt idx="27264">
                  <c:v>3.2253282070160001</c:v>
                </c:pt>
                <c:pt idx="27265">
                  <c:v>3.2254037857059998</c:v>
                </c:pt>
                <c:pt idx="27266">
                  <c:v>3.2254800796510001</c:v>
                </c:pt>
                <c:pt idx="27267">
                  <c:v>3.2255575656889999</c:v>
                </c:pt>
                <c:pt idx="27268">
                  <c:v>3.2256319522860002</c:v>
                </c:pt>
                <c:pt idx="27269">
                  <c:v>3.2257041931149999</c:v>
                </c:pt>
                <c:pt idx="27270">
                  <c:v>3.225751399994</c:v>
                </c:pt>
                <c:pt idx="27271">
                  <c:v>3.2258567810060002</c:v>
                </c:pt>
                <c:pt idx="27272">
                  <c:v>3.2262377738949999</c:v>
                </c:pt>
                <c:pt idx="27273">
                  <c:v>3.226363658905</c:v>
                </c:pt>
                <c:pt idx="27274">
                  <c:v>3.2264792919160001</c:v>
                </c:pt>
                <c:pt idx="27275">
                  <c:v>3.2266387939449999</c:v>
                </c:pt>
                <c:pt idx="27276">
                  <c:v>3.2267611026759999</c:v>
                </c:pt>
                <c:pt idx="27277">
                  <c:v>3.226860523224</c:v>
                </c:pt>
                <c:pt idx="27278">
                  <c:v>3.2269141674039998</c:v>
                </c:pt>
                <c:pt idx="27279">
                  <c:v>3.2269625663760002</c:v>
                </c:pt>
                <c:pt idx="27280">
                  <c:v>3.2270205020899998</c:v>
                </c:pt>
                <c:pt idx="27281">
                  <c:v>3.2270848751069998</c:v>
                </c:pt>
                <c:pt idx="27282">
                  <c:v>3.2271611690520001</c:v>
                </c:pt>
                <c:pt idx="27283">
                  <c:v>3.2272400856019998</c:v>
                </c:pt>
                <c:pt idx="27284">
                  <c:v>3.22731757164</c:v>
                </c:pt>
                <c:pt idx="27285">
                  <c:v>3.2273969650269998</c:v>
                </c:pt>
                <c:pt idx="27286">
                  <c:v>3.2274689674379999</c:v>
                </c:pt>
                <c:pt idx="27287">
                  <c:v>3.227544307709</c:v>
                </c:pt>
                <c:pt idx="27288">
                  <c:v>3.2276182174680002</c:v>
                </c:pt>
                <c:pt idx="27289">
                  <c:v>3.2276933193209998</c:v>
                </c:pt>
                <c:pt idx="27290">
                  <c:v>3.2277665138240001</c:v>
                </c:pt>
                <c:pt idx="27291">
                  <c:v>3.2278327941890002</c:v>
                </c:pt>
                <c:pt idx="27292">
                  <c:v>3.2278928756709999</c:v>
                </c:pt>
                <c:pt idx="27293">
                  <c:v>3.2279448509219999</c:v>
                </c:pt>
                <c:pt idx="27294">
                  <c:v>3.227999448776</c:v>
                </c:pt>
                <c:pt idx="27295">
                  <c:v>3.2280514240259999</c:v>
                </c:pt>
                <c:pt idx="27296">
                  <c:v>3.2281000614169999</c:v>
                </c:pt>
                <c:pt idx="27297">
                  <c:v>3.2281889915469999</c:v>
                </c:pt>
                <c:pt idx="27298">
                  <c:v>3.228276729584</c:v>
                </c:pt>
                <c:pt idx="27299">
                  <c:v>3.2283906936650002</c:v>
                </c:pt>
                <c:pt idx="27300">
                  <c:v>3.2285010814669999</c:v>
                </c:pt>
                <c:pt idx="27301">
                  <c:v>3.2286095619199999</c:v>
                </c:pt>
                <c:pt idx="27302">
                  <c:v>3.2287449836729998</c:v>
                </c:pt>
                <c:pt idx="27303">
                  <c:v>3.2290332317349999</c:v>
                </c:pt>
                <c:pt idx="27304">
                  <c:v>3.2291238307949999</c:v>
                </c:pt>
                <c:pt idx="27305">
                  <c:v>3.2292106151579998</c:v>
                </c:pt>
                <c:pt idx="27306">
                  <c:v>3.2292935848240001</c:v>
                </c:pt>
                <c:pt idx="27307">
                  <c:v>3.2293615341190001</c:v>
                </c:pt>
                <c:pt idx="27308">
                  <c:v>3.2294492721560002</c:v>
                </c:pt>
                <c:pt idx="27309">
                  <c:v>3.2295167446140001</c:v>
                </c:pt>
                <c:pt idx="27310">
                  <c:v>3.2295808792109999</c:v>
                </c:pt>
                <c:pt idx="27311">
                  <c:v>3.22962808609</c:v>
                </c:pt>
                <c:pt idx="27312">
                  <c:v>3.2296688556670001</c:v>
                </c:pt>
                <c:pt idx="27313">
                  <c:v>3.2297375202179999</c:v>
                </c:pt>
                <c:pt idx="27314">
                  <c:v>3.2298061847690001</c:v>
                </c:pt>
                <c:pt idx="27315">
                  <c:v>3.2298645973209998</c:v>
                </c:pt>
                <c:pt idx="27316">
                  <c:v>3.2299268245700001</c:v>
                </c:pt>
                <c:pt idx="27317">
                  <c:v>3.229968070984</c:v>
                </c:pt>
                <c:pt idx="27318">
                  <c:v>3.2300074100490002</c:v>
                </c:pt>
                <c:pt idx="27319">
                  <c:v>3.2300760745999999</c:v>
                </c:pt>
                <c:pt idx="27320">
                  <c:v>3.2304604053500001</c:v>
                </c:pt>
                <c:pt idx="27321">
                  <c:v>3.2305526733400001</c:v>
                </c:pt>
                <c:pt idx="27322">
                  <c:v>3.230641365051</c:v>
                </c:pt>
                <c:pt idx="27323">
                  <c:v>3.230726718903</c:v>
                </c:pt>
                <c:pt idx="27324">
                  <c:v>3.230808973312</c:v>
                </c:pt>
                <c:pt idx="27325">
                  <c:v>3.2309162616729998</c:v>
                </c:pt>
                <c:pt idx="27326">
                  <c:v>3.2310609817499998</c:v>
                </c:pt>
                <c:pt idx="27327">
                  <c:v>3.231302499771</c:v>
                </c:pt>
                <c:pt idx="27328">
                  <c:v>3.2314481735229998</c:v>
                </c:pt>
                <c:pt idx="27329">
                  <c:v>3.2315578460690002</c:v>
                </c:pt>
                <c:pt idx="27330">
                  <c:v>3.2316677570340002</c:v>
                </c:pt>
                <c:pt idx="27331">
                  <c:v>3.2318100929260001</c:v>
                </c:pt>
                <c:pt idx="27332">
                  <c:v>3.2321424484249999</c:v>
                </c:pt>
                <c:pt idx="27333">
                  <c:v>3.232223033905</c:v>
                </c:pt>
                <c:pt idx="27334">
                  <c:v>3.2323043346409999</c:v>
                </c:pt>
                <c:pt idx="27335">
                  <c:v>3.2323570251459999</c:v>
                </c:pt>
                <c:pt idx="27336">
                  <c:v>3.2324159145359999</c:v>
                </c:pt>
                <c:pt idx="27337">
                  <c:v>3.2324802875519998</c:v>
                </c:pt>
                <c:pt idx="27338">
                  <c:v>3.232549190521</c:v>
                </c:pt>
                <c:pt idx="27339">
                  <c:v>3.2325966358180001</c:v>
                </c:pt>
                <c:pt idx="27340">
                  <c:v>3.2326688766479998</c:v>
                </c:pt>
                <c:pt idx="27341">
                  <c:v>3.2327380180360001</c:v>
                </c:pt>
                <c:pt idx="27342">
                  <c:v>3.2328066825869999</c:v>
                </c:pt>
                <c:pt idx="27343">
                  <c:v>3.2328774929050001</c:v>
                </c:pt>
                <c:pt idx="27344">
                  <c:v>3.232941389084</c:v>
                </c:pt>
                <c:pt idx="27345">
                  <c:v>3.233014822006</c:v>
                </c:pt>
                <c:pt idx="27346">
                  <c:v>3.2330942153929998</c:v>
                </c:pt>
                <c:pt idx="27347">
                  <c:v>3.2332265377040001</c:v>
                </c:pt>
                <c:pt idx="27348">
                  <c:v>3.2333779335020001</c:v>
                </c:pt>
                <c:pt idx="27349">
                  <c:v>3.2336802482599998</c:v>
                </c:pt>
                <c:pt idx="27350">
                  <c:v>3.2338140010830001</c:v>
                </c:pt>
                <c:pt idx="27351">
                  <c:v>3.23397731781</c:v>
                </c:pt>
                <c:pt idx="27352">
                  <c:v>3.234094381332</c:v>
                </c:pt>
                <c:pt idx="27353">
                  <c:v>3.2341823577879998</c:v>
                </c:pt>
                <c:pt idx="27354">
                  <c:v>3.234270572662</c:v>
                </c:pt>
                <c:pt idx="27355">
                  <c:v>3.2343597412110001</c:v>
                </c:pt>
                <c:pt idx="27356">
                  <c:v>3.2344555854800001</c:v>
                </c:pt>
                <c:pt idx="27357">
                  <c:v>3.234542369843</c:v>
                </c:pt>
                <c:pt idx="27358">
                  <c:v>3.234695672989</c:v>
                </c:pt>
                <c:pt idx="27359">
                  <c:v>3.2350041866299999</c:v>
                </c:pt>
                <c:pt idx="27360">
                  <c:v>3.2352180480960002</c:v>
                </c:pt>
                <c:pt idx="27361">
                  <c:v>3.2355179786680002</c:v>
                </c:pt>
                <c:pt idx="27362">
                  <c:v>3.235604524612</c:v>
                </c:pt>
                <c:pt idx="27363">
                  <c:v>3.2356538772580001</c:v>
                </c:pt>
                <c:pt idx="27364">
                  <c:v>3.2357122898099999</c:v>
                </c:pt>
                <c:pt idx="27365">
                  <c:v>3.2357769012449999</c:v>
                </c:pt>
                <c:pt idx="27366">
                  <c:v>3.2358400821690001</c:v>
                </c:pt>
                <c:pt idx="27367">
                  <c:v>3.2359023094179999</c:v>
                </c:pt>
                <c:pt idx="27368">
                  <c:v>3.2359690666200001</c:v>
                </c:pt>
                <c:pt idx="27369">
                  <c:v>3.236038684845</c:v>
                </c:pt>
                <c:pt idx="27370">
                  <c:v>3.23610830307</c:v>
                </c:pt>
                <c:pt idx="27371">
                  <c:v>3.2361717224120001</c:v>
                </c:pt>
                <c:pt idx="27372">
                  <c:v>3.2362248897549999</c:v>
                </c:pt>
                <c:pt idx="27373">
                  <c:v>3.2363300323490001</c:v>
                </c:pt>
                <c:pt idx="27374">
                  <c:v>3.236377239227</c:v>
                </c:pt>
                <c:pt idx="27375">
                  <c:v>3.236481666565</c:v>
                </c:pt>
                <c:pt idx="27376">
                  <c:v>3.236532211304</c:v>
                </c:pt>
                <c:pt idx="27377">
                  <c:v>3.2365772724149999</c:v>
                </c:pt>
                <c:pt idx="27378">
                  <c:v>3.2366206645969999</c:v>
                </c:pt>
                <c:pt idx="27379">
                  <c:v>3.2366673946379998</c:v>
                </c:pt>
                <c:pt idx="27380">
                  <c:v>3.236718893051</c:v>
                </c:pt>
                <c:pt idx="27381">
                  <c:v>3.2368035316469999</c:v>
                </c:pt>
                <c:pt idx="27382">
                  <c:v>3.2368831634520001</c:v>
                </c:pt>
                <c:pt idx="27383">
                  <c:v>3.2369658946989999</c:v>
                </c:pt>
                <c:pt idx="27384">
                  <c:v>3.237050294876</c:v>
                </c:pt>
                <c:pt idx="27385">
                  <c:v>3.2371227741239998</c:v>
                </c:pt>
                <c:pt idx="27386">
                  <c:v>3.2372014522549999</c:v>
                </c:pt>
                <c:pt idx="27387">
                  <c:v>3.2372710704799998</c:v>
                </c:pt>
                <c:pt idx="27388">
                  <c:v>3.2373619079589999</c:v>
                </c:pt>
                <c:pt idx="27389">
                  <c:v>3.237622022629</c:v>
                </c:pt>
                <c:pt idx="27390">
                  <c:v>3.23770737648</c:v>
                </c:pt>
                <c:pt idx="27391">
                  <c:v>3.2377672195430001</c:v>
                </c:pt>
                <c:pt idx="27392">
                  <c:v>3.2378046512599998</c:v>
                </c:pt>
                <c:pt idx="27393">
                  <c:v>3.2378578186040001</c:v>
                </c:pt>
                <c:pt idx="27394">
                  <c:v>3.237899065018</c:v>
                </c:pt>
                <c:pt idx="27395">
                  <c:v>3.2379419803620002</c:v>
                </c:pt>
                <c:pt idx="27396">
                  <c:v>3.237998962402</c:v>
                </c:pt>
                <c:pt idx="27397">
                  <c:v>3.2380383014679999</c:v>
                </c:pt>
                <c:pt idx="27398">
                  <c:v>3.238079071045</c:v>
                </c:pt>
                <c:pt idx="27399">
                  <c:v>3.2381095886229998</c:v>
                </c:pt>
                <c:pt idx="27400">
                  <c:v>3.2381410598749998</c:v>
                </c:pt>
                <c:pt idx="27401">
                  <c:v>3.238180160522</c:v>
                </c:pt>
                <c:pt idx="27402">
                  <c:v>3.2382154464720001</c:v>
                </c:pt>
                <c:pt idx="27403">
                  <c:v>3.2382466793060001</c:v>
                </c:pt>
                <c:pt idx="27404">
                  <c:v>3.2382891178130002</c:v>
                </c:pt>
                <c:pt idx="27405">
                  <c:v>3.23832821846</c:v>
                </c:pt>
                <c:pt idx="27406">
                  <c:v>3.2383623123169998</c:v>
                </c:pt>
                <c:pt idx="27407">
                  <c:v>3.2384004592900002</c:v>
                </c:pt>
                <c:pt idx="27408">
                  <c:v>3.2384405136110002</c:v>
                </c:pt>
                <c:pt idx="27409">
                  <c:v>3.2384808063510002</c:v>
                </c:pt>
                <c:pt idx="27410">
                  <c:v>3.2385399341580001</c:v>
                </c:pt>
                <c:pt idx="27411">
                  <c:v>3.2386124134059999</c:v>
                </c:pt>
                <c:pt idx="27412">
                  <c:v>3.2386605739590002</c:v>
                </c:pt>
                <c:pt idx="27413">
                  <c:v>3.2387292385099999</c:v>
                </c:pt>
                <c:pt idx="27414">
                  <c:v>3.2387740612029998</c:v>
                </c:pt>
                <c:pt idx="27415">
                  <c:v>3.2388191223140002</c:v>
                </c:pt>
                <c:pt idx="27416">
                  <c:v>3.2389030456539998</c:v>
                </c:pt>
                <c:pt idx="27417">
                  <c:v>3.2392878532410001</c:v>
                </c:pt>
                <c:pt idx="27418">
                  <c:v>3.2394590377810002</c:v>
                </c:pt>
                <c:pt idx="27419">
                  <c:v>3.2395639419559998</c:v>
                </c:pt>
                <c:pt idx="27420">
                  <c:v>3.239678144455</c:v>
                </c:pt>
                <c:pt idx="27421">
                  <c:v>3.2397387027739999</c:v>
                </c:pt>
                <c:pt idx="27422">
                  <c:v>3.239796876907</c:v>
                </c:pt>
                <c:pt idx="27423">
                  <c:v>3.2398610115049999</c:v>
                </c:pt>
                <c:pt idx="27424">
                  <c:v>3.23992562294</c:v>
                </c:pt>
                <c:pt idx="27425">
                  <c:v>3.2399945259090002</c:v>
                </c:pt>
                <c:pt idx="27426">
                  <c:v>3.2400555610659998</c:v>
                </c:pt>
                <c:pt idx="27427">
                  <c:v>3.240121126175</c:v>
                </c:pt>
                <c:pt idx="27428">
                  <c:v>3.2401864528659998</c:v>
                </c:pt>
                <c:pt idx="27429">
                  <c:v>3.2402458190919998</c:v>
                </c:pt>
                <c:pt idx="27430">
                  <c:v>3.2403066158290001</c:v>
                </c:pt>
                <c:pt idx="27431">
                  <c:v>3.2404186725619999</c:v>
                </c:pt>
                <c:pt idx="27432">
                  <c:v>3.2405219078059999</c:v>
                </c:pt>
                <c:pt idx="27433">
                  <c:v>3.240619659424</c:v>
                </c:pt>
                <c:pt idx="27434">
                  <c:v>3.2407135963439999</c:v>
                </c:pt>
                <c:pt idx="27435">
                  <c:v>3.240799427032</c:v>
                </c:pt>
                <c:pt idx="27436">
                  <c:v>3.2408788204190002</c:v>
                </c:pt>
                <c:pt idx="27437">
                  <c:v>3.2409548759460001</c:v>
                </c:pt>
                <c:pt idx="27438">
                  <c:v>3.241061210632</c:v>
                </c:pt>
                <c:pt idx="27439">
                  <c:v>3.2413508892060001</c:v>
                </c:pt>
                <c:pt idx="27440">
                  <c:v>3.241641759872</c:v>
                </c:pt>
                <c:pt idx="27441">
                  <c:v>3.2418553829190002</c:v>
                </c:pt>
                <c:pt idx="27442">
                  <c:v>3.2419548034669998</c:v>
                </c:pt>
                <c:pt idx="27443">
                  <c:v>3.242046356201</c:v>
                </c:pt>
                <c:pt idx="27444">
                  <c:v>3.242135286331</c:v>
                </c:pt>
                <c:pt idx="27445">
                  <c:v>3.2422056198120002</c:v>
                </c:pt>
                <c:pt idx="27446">
                  <c:v>3.2423417568209998</c:v>
                </c:pt>
                <c:pt idx="27447">
                  <c:v>3.2424750328059999</c:v>
                </c:pt>
                <c:pt idx="27448">
                  <c:v>3.2425856590270001</c:v>
                </c:pt>
                <c:pt idx="27449">
                  <c:v>3.24294424057</c:v>
                </c:pt>
                <c:pt idx="27450">
                  <c:v>3.2431650161740002</c:v>
                </c:pt>
                <c:pt idx="27451">
                  <c:v>3.243359327316</c:v>
                </c:pt>
                <c:pt idx="27452">
                  <c:v>3.243539094925</c:v>
                </c:pt>
                <c:pt idx="27453">
                  <c:v>3.2437665462490002</c:v>
                </c:pt>
                <c:pt idx="27454">
                  <c:v>3.2438266277309999</c:v>
                </c:pt>
                <c:pt idx="27455">
                  <c:v>3.2440912723539999</c:v>
                </c:pt>
                <c:pt idx="27456">
                  <c:v>3.2442414760589999</c:v>
                </c:pt>
                <c:pt idx="27457">
                  <c:v>3.2443006038669999</c:v>
                </c:pt>
                <c:pt idx="27458">
                  <c:v>3.2444121837619999</c:v>
                </c:pt>
                <c:pt idx="27459">
                  <c:v>3.2447495460510001</c:v>
                </c:pt>
                <c:pt idx="27460">
                  <c:v>3.2448806762700002</c:v>
                </c:pt>
                <c:pt idx="27461">
                  <c:v>3.2450931072240001</c:v>
                </c:pt>
                <c:pt idx="27462">
                  <c:v>3.24542593956</c:v>
                </c:pt>
                <c:pt idx="27463">
                  <c:v>3.2455298900599998</c:v>
                </c:pt>
                <c:pt idx="27464">
                  <c:v>3.2455890178679998</c:v>
                </c:pt>
                <c:pt idx="27465">
                  <c:v>3.245652198792</c:v>
                </c:pt>
                <c:pt idx="27466">
                  <c:v>3.2457218170169999</c:v>
                </c:pt>
                <c:pt idx="27467">
                  <c:v>3.245790243149</c:v>
                </c:pt>
                <c:pt idx="27468">
                  <c:v>3.2458541393279998</c:v>
                </c:pt>
                <c:pt idx="27469">
                  <c:v>3.2459223270419999</c:v>
                </c:pt>
                <c:pt idx="27470">
                  <c:v>3.2459816932679999</c:v>
                </c:pt>
                <c:pt idx="27471">
                  <c:v>3.24609541893</c:v>
                </c:pt>
                <c:pt idx="27472">
                  <c:v>3.2461972236630001</c:v>
                </c:pt>
                <c:pt idx="27473">
                  <c:v>3.2463128566739998</c:v>
                </c:pt>
                <c:pt idx="27474">
                  <c:v>3.2465946674350001</c:v>
                </c:pt>
                <c:pt idx="27475">
                  <c:v>3.24671626091</c:v>
                </c:pt>
                <c:pt idx="27476">
                  <c:v>3.2468430995939999</c:v>
                </c:pt>
                <c:pt idx="27477">
                  <c:v>3.2470047473910002</c:v>
                </c:pt>
                <c:pt idx="27478">
                  <c:v>3.247124433517</c:v>
                </c:pt>
                <c:pt idx="27479">
                  <c:v>3.2472217082979999</c:v>
                </c:pt>
                <c:pt idx="27480">
                  <c:v>3.247262001038</c:v>
                </c:pt>
                <c:pt idx="27481">
                  <c:v>3.2473008632660001</c:v>
                </c:pt>
                <c:pt idx="27482">
                  <c:v>3.247344017029</c:v>
                </c:pt>
                <c:pt idx="27483">
                  <c:v>3.247410535812</c:v>
                </c:pt>
                <c:pt idx="27484">
                  <c:v>3.2475357055659999</c:v>
                </c:pt>
                <c:pt idx="27485">
                  <c:v>3.2476410865780001</c:v>
                </c:pt>
                <c:pt idx="27486">
                  <c:v>3.247717142105</c:v>
                </c:pt>
                <c:pt idx="27487">
                  <c:v>3.248057126999</c:v>
                </c:pt>
                <c:pt idx="27488">
                  <c:v>3.2484786510469998</c:v>
                </c:pt>
                <c:pt idx="27489">
                  <c:v>3.248615264893</c:v>
                </c:pt>
                <c:pt idx="27490">
                  <c:v>3.2489564418789998</c:v>
                </c:pt>
                <c:pt idx="27491">
                  <c:v>3.249258756638</c:v>
                </c:pt>
                <c:pt idx="27492">
                  <c:v>3.2495367527010002</c:v>
                </c:pt>
                <c:pt idx="27493">
                  <c:v>3.2496271133420001</c:v>
                </c:pt>
                <c:pt idx="27494">
                  <c:v>3.249755859375</c:v>
                </c:pt>
                <c:pt idx="27495">
                  <c:v>3.2498922348020001</c:v>
                </c:pt>
                <c:pt idx="27496">
                  <c:v>3.2501852512360001</c:v>
                </c:pt>
                <c:pt idx="27497">
                  <c:v>3.2503733634950001</c:v>
                </c:pt>
                <c:pt idx="27498">
                  <c:v>3.2504918575290001</c:v>
                </c:pt>
                <c:pt idx="27499">
                  <c:v>3.250568628311</c:v>
                </c:pt>
                <c:pt idx="27500">
                  <c:v>3.2506532669069998</c:v>
                </c:pt>
                <c:pt idx="27501">
                  <c:v>3.2507367134090002</c:v>
                </c:pt>
                <c:pt idx="27502">
                  <c:v>3.2508189678189998</c:v>
                </c:pt>
                <c:pt idx="27503">
                  <c:v>3.2508976459499999</c:v>
                </c:pt>
                <c:pt idx="27504">
                  <c:v>3.2509810924529998</c:v>
                </c:pt>
                <c:pt idx="27505">
                  <c:v>3.251095056534</c:v>
                </c:pt>
                <c:pt idx="27506">
                  <c:v>3.2514395713809998</c:v>
                </c:pt>
                <c:pt idx="27507">
                  <c:v>3.2515792846679998</c:v>
                </c:pt>
                <c:pt idx="27508">
                  <c:v>3.251647949219</c:v>
                </c:pt>
                <c:pt idx="27509">
                  <c:v>3.251696825027</c:v>
                </c:pt>
                <c:pt idx="27510">
                  <c:v>3.2517619133000002</c:v>
                </c:pt>
                <c:pt idx="27511">
                  <c:v>3.2518043518069999</c:v>
                </c:pt>
                <c:pt idx="27512">
                  <c:v>3.2518460750579998</c:v>
                </c:pt>
                <c:pt idx="27513">
                  <c:v>3.2519052028659998</c:v>
                </c:pt>
                <c:pt idx="27514">
                  <c:v>3.251947641373</c:v>
                </c:pt>
                <c:pt idx="27515">
                  <c:v>3.2519872188569998</c:v>
                </c:pt>
                <c:pt idx="27516">
                  <c:v>3.2520353794100001</c:v>
                </c:pt>
                <c:pt idx="27517">
                  <c:v>3.252082109451</c:v>
                </c:pt>
                <c:pt idx="27518">
                  <c:v>3.2521538734440001</c:v>
                </c:pt>
                <c:pt idx="27519">
                  <c:v>3.2522046566010001</c:v>
                </c:pt>
                <c:pt idx="27520">
                  <c:v>3.2522456645969999</c:v>
                </c:pt>
                <c:pt idx="27521">
                  <c:v>3.252293109894</c:v>
                </c:pt>
                <c:pt idx="27522">
                  <c:v>3.252361297607</c:v>
                </c:pt>
                <c:pt idx="27523">
                  <c:v>3.252404928207</c:v>
                </c:pt>
                <c:pt idx="27524">
                  <c:v>3.252458810806</c:v>
                </c:pt>
                <c:pt idx="27525">
                  <c:v>3.2525048255920002</c:v>
                </c:pt>
                <c:pt idx="27526">
                  <c:v>3.252587795258</c:v>
                </c:pt>
                <c:pt idx="27527">
                  <c:v>3.252889633179</c:v>
                </c:pt>
                <c:pt idx="27528">
                  <c:v>3.2529852390289999</c:v>
                </c:pt>
                <c:pt idx="27529">
                  <c:v>3.253077745438</c:v>
                </c:pt>
                <c:pt idx="27530">
                  <c:v>3.2531619071960001</c:v>
                </c:pt>
                <c:pt idx="27531">
                  <c:v>3.2532944679260001</c:v>
                </c:pt>
                <c:pt idx="27532">
                  <c:v>3.2533824443819999</c:v>
                </c:pt>
                <c:pt idx="27533">
                  <c:v>3.2534759044650001</c:v>
                </c:pt>
                <c:pt idx="27534">
                  <c:v>3.2535738945010002</c:v>
                </c:pt>
                <c:pt idx="27535">
                  <c:v>3.2536661624910002</c:v>
                </c:pt>
                <c:pt idx="27536">
                  <c:v>3.2537569999690001</c:v>
                </c:pt>
                <c:pt idx="27537">
                  <c:v>3.2538578510280001</c:v>
                </c:pt>
                <c:pt idx="27538">
                  <c:v>3.2539546489719999</c:v>
                </c:pt>
                <c:pt idx="27539">
                  <c:v>3.2540521621699998</c:v>
                </c:pt>
                <c:pt idx="27540">
                  <c:v>3.2541518211359999</c:v>
                </c:pt>
                <c:pt idx="27541">
                  <c:v>3.254246473312</c:v>
                </c:pt>
                <c:pt idx="27542">
                  <c:v>3.2543401718139999</c:v>
                </c:pt>
                <c:pt idx="27543">
                  <c:v>3.2544438838960001</c:v>
                </c:pt>
                <c:pt idx="27544">
                  <c:v>3.2545390129089999</c:v>
                </c:pt>
                <c:pt idx="27545">
                  <c:v>3.2546329498289999</c:v>
                </c:pt>
                <c:pt idx="27546">
                  <c:v>3.2547664642330001</c:v>
                </c:pt>
                <c:pt idx="27547">
                  <c:v>3.2548830509190001</c:v>
                </c:pt>
                <c:pt idx="27548">
                  <c:v>3.2551336288449999</c:v>
                </c:pt>
                <c:pt idx="27549">
                  <c:v>3.2553002834320002</c:v>
                </c:pt>
                <c:pt idx="27550">
                  <c:v>3.2556171417240001</c:v>
                </c:pt>
                <c:pt idx="27551">
                  <c:v>3.2559223175050001</c:v>
                </c:pt>
                <c:pt idx="27552">
                  <c:v>3.2560262680049998</c:v>
                </c:pt>
                <c:pt idx="27553">
                  <c:v>3.2560985088350001</c:v>
                </c:pt>
                <c:pt idx="27554">
                  <c:v>3.2561407089230001</c:v>
                </c:pt>
                <c:pt idx="27555">
                  <c:v>3.2561893463130001</c:v>
                </c:pt>
                <c:pt idx="27556">
                  <c:v>3.2562367916110002</c:v>
                </c:pt>
                <c:pt idx="27557">
                  <c:v>3.2563138008119998</c:v>
                </c:pt>
                <c:pt idx="27558">
                  <c:v>3.2563891410829999</c:v>
                </c:pt>
                <c:pt idx="27559">
                  <c:v>3.256466388702</c:v>
                </c:pt>
                <c:pt idx="27560">
                  <c:v>3.256534337997</c:v>
                </c:pt>
                <c:pt idx="27561">
                  <c:v>3.2565810680389999</c:v>
                </c:pt>
                <c:pt idx="27562">
                  <c:v>3.2566280364989999</c:v>
                </c:pt>
                <c:pt idx="27563">
                  <c:v>3.2566707134250001</c:v>
                </c:pt>
                <c:pt idx="27564">
                  <c:v>3.256710529327</c:v>
                </c:pt>
                <c:pt idx="27565">
                  <c:v>3.2567529678340001</c:v>
                </c:pt>
                <c:pt idx="27566">
                  <c:v>3.2567985057829998</c:v>
                </c:pt>
                <c:pt idx="27567">
                  <c:v>3.2568435668950002</c:v>
                </c:pt>
                <c:pt idx="27568">
                  <c:v>3.2569270133970001</c:v>
                </c:pt>
                <c:pt idx="27569">
                  <c:v>3.257249116898</c:v>
                </c:pt>
                <c:pt idx="27570">
                  <c:v>3.2575850486759999</c:v>
                </c:pt>
                <c:pt idx="27571">
                  <c:v>3.2579274177549999</c:v>
                </c:pt>
                <c:pt idx="27572">
                  <c:v>3.2580018043519998</c:v>
                </c:pt>
                <c:pt idx="27573">
                  <c:v>3.2580823898319999</c:v>
                </c:pt>
                <c:pt idx="27574">
                  <c:v>3.2584066390989999</c:v>
                </c:pt>
                <c:pt idx="27575">
                  <c:v>3.2585484981540001</c:v>
                </c:pt>
                <c:pt idx="27576">
                  <c:v>3.2587394714359998</c:v>
                </c:pt>
                <c:pt idx="27577">
                  <c:v>3.2588567733759999</c:v>
                </c:pt>
                <c:pt idx="27578">
                  <c:v>3.2589702606199999</c:v>
                </c:pt>
                <c:pt idx="27579">
                  <c:v>3.2591109275819998</c:v>
                </c:pt>
                <c:pt idx="27580">
                  <c:v>3.2592341899870001</c:v>
                </c:pt>
                <c:pt idx="27581">
                  <c:v>3.259293079376</c:v>
                </c:pt>
                <c:pt idx="27582">
                  <c:v>3.2593624591829999</c:v>
                </c:pt>
                <c:pt idx="27583">
                  <c:v>3.259428977966</c:v>
                </c:pt>
                <c:pt idx="27584">
                  <c:v>3.2594981193539998</c:v>
                </c:pt>
                <c:pt idx="27585">
                  <c:v>3.2595674991610002</c:v>
                </c:pt>
                <c:pt idx="27586">
                  <c:v>3.2596373558040002</c:v>
                </c:pt>
                <c:pt idx="27587">
                  <c:v>3.259713172913</c:v>
                </c:pt>
                <c:pt idx="27588">
                  <c:v>3.2597894668579999</c:v>
                </c:pt>
                <c:pt idx="27589">
                  <c:v>3.2598638534550002</c:v>
                </c:pt>
                <c:pt idx="27590">
                  <c:v>3.2599339485169998</c:v>
                </c:pt>
                <c:pt idx="27591">
                  <c:v>3.2599918842319999</c:v>
                </c:pt>
                <c:pt idx="27592">
                  <c:v>3.260044574738</c:v>
                </c:pt>
                <c:pt idx="27593">
                  <c:v>3.260102272034</c:v>
                </c:pt>
                <c:pt idx="27594">
                  <c:v>3.2601571083069998</c:v>
                </c:pt>
                <c:pt idx="27595">
                  <c:v>3.2602121829990001</c:v>
                </c:pt>
                <c:pt idx="27596">
                  <c:v>3.2602651119230002</c:v>
                </c:pt>
                <c:pt idx="27597">
                  <c:v>3.2603125572199998</c:v>
                </c:pt>
                <c:pt idx="27598">
                  <c:v>3.2603576183320002</c:v>
                </c:pt>
                <c:pt idx="27599">
                  <c:v>3.2604064941409998</c:v>
                </c:pt>
                <c:pt idx="27600">
                  <c:v>3.2604920864109999</c:v>
                </c:pt>
                <c:pt idx="27601">
                  <c:v>3.2605667114260002</c:v>
                </c:pt>
                <c:pt idx="27602">
                  <c:v>3.260644435883</c:v>
                </c:pt>
                <c:pt idx="27603">
                  <c:v>3.2607288360600002</c:v>
                </c:pt>
                <c:pt idx="27604">
                  <c:v>3.260806798935</c:v>
                </c:pt>
                <c:pt idx="27605">
                  <c:v>3.260887145996</c:v>
                </c:pt>
                <c:pt idx="27606">
                  <c:v>3.2609658241270001</c:v>
                </c:pt>
                <c:pt idx="27607">
                  <c:v>3.2612347602840002</c:v>
                </c:pt>
                <c:pt idx="27608">
                  <c:v>3.26132273674</c:v>
                </c:pt>
                <c:pt idx="27609">
                  <c:v>3.2615501880650002</c:v>
                </c:pt>
                <c:pt idx="27610">
                  <c:v>3.2616574764249999</c:v>
                </c:pt>
                <c:pt idx="27611">
                  <c:v>3.2617247104640001</c:v>
                </c:pt>
                <c:pt idx="27612">
                  <c:v>3.2617928981780002</c:v>
                </c:pt>
                <c:pt idx="27613">
                  <c:v>3.2618629932399998</c:v>
                </c:pt>
                <c:pt idx="27614">
                  <c:v>3.2619190216059999</c:v>
                </c:pt>
                <c:pt idx="27615">
                  <c:v>3.2619626522059999</c:v>
                </c:pt>
                <c:pt idx="27616">
                  <c:v>3.262055397034</c:v>
                </c:pt>
                <c:pt idx="27617">
                  <c:v>3.2621340751650001</c:v>
                </c:pt>
                <c:pt idx="27618">
                  <c:v>3.2622034549709999</c:v>
                </c:pt>
                <c:pt idx="27619">
                  <c:v>3.2622692584989998</c:v>
                </c:pt>
                <c:pt idx="27620">
                  <c:v>3.2623474597929998</c:v>
                </c:pt>
                <c:pt idx="27621">
                  <c:v>3.2624804973599999</c:v>
                </c:pt>
                <c:pt idx="27622">
                  <c:v>3.2628369331360001</c:v>
                </c:pt>
                <c:pt idx="27623">
                  <c:v>3.2629258632660001</c:v>
                </c:pt>
                <c:pt idx="27624">
                  <c:v>3.2630119323729998</c:v>
                </c:pt>
                <c:pt idx="27625">
                  <c:v>3.2630922794339998</c:v>
                </c:pt>
                <c:pt idx="27626">
                  <c:v>3.263171195984</c:v>
                </c:pt>
                <c:pt idx="27627">
                  <c:v>3.263256788254</c:v>
                </c:pt>
                <c:pt idx="27628">
                  <c:v>3.2633030414580002</c:v>
                </c:pt>
                <c:pt idx="27629">
                  <c:v>3.2633941173549998</c:v>
                </c:pt>
                <c:pt idx="27630">
                  <c:v>3.2634429931639999</c:v>
                </c:pt>
                <c:pt idx="27631">
                  <c:v>3.2635443210599999</c:v>
                </c:pt>
                <c:pt idx="27632">
                  <c:v>3.2636477947240001</c:v>
                </c:pt>
                <c:pt idx="27633">
                  <c:v>3.2637391090390002</c:v>
                </c:pt>
                <c:pt idx="27634">
                  <c:v>3.2638955116270001</c:v>
                </c:pt>
                <c:pt idx="27635">
                  <c:v>3.2640216350559998</c:v>
                </c:pt>
                <c:pt idx="27636">
                  <c:v>3.2642812728880002</c:v>
                </c:pt>
                <c:pt idx="27637">
                  <c:v>3.2644221782680001</c:v>
                </c:pt>
                <c:pt idx="27638">
                  <c:v>3.264554023743</c:v>
                </c:pt>
                <c:pt idx="27639">
                  <c:v>3.2646195888520002</c:v>
                </c:pt>
                <c:pt idx="27640">
                  <c:v>3.2646906375890001</c:v>
                </c:pt>
                <c:pt idx="27641">
                  <c:v>3.2647333145139998</c:v>
                </c:pt>
                <c:pt idx="27642">
                  <c:v>3.2647800445559998</c:v>
                </c:pt>
                <c:pt idx="27643">
                  <c:v>3.2648513317110002</c:v>
                </c:pt>
                <c:pt idx="27644">
                  <c:v>3.2649271488189999</c:v>
                </c:pt>
                <c:pt idx="27645">
                  <c:v>3.2649819850920001</c:v>
                </c:pt>
                <c:pt idx="27646">
                  <c:v>3.2650318145749999</c:v>
                </c:pt>
                <c:pt idx="27647">
                  <c:v>3.2650763988490001</c:v>
                </c:pt>
                <c:pt idx="27648">
                  <c:v>3.2651219367979998</c:v>
                </c:pt>
                <c:pt idx="27649">
                  <c:v>3.265164613724</c:v>
                </c:pt>
                <c:pt idx="27650">
                  <c:v>3.265208482742</c:v>
                </c:pt>
                <c:pt idx="27651">
                  <c:v>3.2652790546419999</c:v>
                </c:pt>
                <c:pt idx="27652">
                  <c:v>3.2653884887700002</c:v>
                </c:pt>
                <c:pt idx="27653">
                  <c:v>3.265501260757</c:v>
                </c:pt>
                <c:pt idx="27654">
                  <c:v>3.2657301425930001</c:v>
                </c:pt>
                <c:pt idx="27655">
                  <c:v>3.2659986019130001</c:v>
                </c:pt>
                <c:pt idx="27656">
                  <c:v>3.2661380767820001</c:v>
                </c:pt>
                <c:pt idx="27657">
                  <c:v>3.266230106354</c:v>
                </c:pt>
                <c:pt idx="27658">
                  <c:v>3.2663273811339999</c:v>
                </c:pt>
                <c:pt idx="27659">
                  <c:v>3.2664318084719999</c:v>
                </c:pt>
                <c:pt idx="27660">
                  <c:v>3.266517877579</c:v>
                </c:pt>
                <c:pt idx="27661">
                  <c:v>3.2668464183810002</c:v>
                </c:pt>
                <c:pt idx="27662">
                  <c:v>3.2670233249659999</c:v>
                </c:pt>
                <c:pt idx="27663">
                  <c:v>3.2671592235569999</c:v>
                </c:pt>
                <c:pt idx="27664">
                  <c:v>3.267272949219</c:v>
                </c:pt>
                <c:pt idx="27665">
                  <c:v>3.2673964500429999</c:v>
                </c:pt>
                <c:pt idx="27666">
                  <c:v>3.2674884796139998</c:v>
                </c:pt>
                <c:pt idx="27667">
                  <c:v>3.2675914764399998</c:v>
                </c:pt>
                <c:pt idx="27668">
                  <c:v>3.2676508426669999</c:v>
                </c:pt>
                <c:pt idx="27669">
                  <c:v>3.2677097320559998</c:v>
                </c:pt>
                <c:pt idx="27670">
                  <c:v>3.2677693366999998</c:v>
                </c:pt>
                <c:pt idx="27671">
                  <c:v>3.2678265571590002</c:v>
                </c:pt>
                <c:pt idx="27672">
                  <c:v>3.2678873538970001</c:v>
                </c:pt>
                <c:pt idx="27673">
                  <c:v>3.2679452896119998</c:v>
                </c:pt>
                <c:pt idx="27674">
                  <c:v>3.2680041790010002</c:v>
                </c:pt>
                <c:pt idx="27675">
                  <c:v>3.2680566310880002</c:v>
                </c:pt>
                <c:pt idx="27676">
                  <c:v>3.2681105136870001</c:v>
                </c:pt>
                <c:pt idx="27677">
                  <c:v>3.268160581589</c:v>
                </c:pt>
                <c:pt idx="27678">
                  <c:v>3.26824259758</c:v>
                </c:pt>
                <c:pt idx="27679">
                  <c:v>3.2683591842649999</c:v>
                </c:pt>
                <c:pt idx="27680">
                  <c:v>3.2684700489040002</c:v>
                </c:pt>
                <c:pt idx="27681">
                  <c:v>3.2685763835909998</c:v>
                </c:pt>
                <c:pt idx="27682">
                  <c:v>3.2687199115749999</c:v>
                </c:pt>
                <c:pt idx="27683">
                  <c:v>3.2688491344449999</c:v>
                </c:pt>
                <c:pt idx="27684">
                  <c:v>3.268964290619</c:v>
                </c:pt>
                <c:pt idx="27685">
                  <c:v>3.2692494392400002</c:v>
                </c:pt>
                <c:pt idx="27686">
                  <c:v>3.2695670127869998</c:v>
                </c:pt>
                <c:pt idx="27687">
                  <c:v>3.269627332687</c:v>
                </c:pt>
                <c:pt idx="27688">
                  <c:v>3.2696955204010001</c:v>
                </c:pt>
                <c:pt idx="27689">
                  <c:v>3.26975440979</c:v>
                </c:pt>
                <c:pt idx="27690">
                  <c:v>3.2698125839230001</c:v>
                </c:pt>
                <c:pt idx="27691">
                  <c:v>3.269850492477</c:v>
                </c:pt>
                <c:pt idx="27692">
                  <c:v>3.2699124813079998</c:v>
                </c:pt>
                <c:pt idx="27693">
                  <c:v>3.269954919815</c:v>
                </c:pt>
                <c:pt idx="27694">
                  <c:v>3.269998550415</c:v>
                </c:pt>
                <c:pt idx="27695">
                  <c:v>3.2700390815730001</c:v>
                </c:pt>
                <c:pt idx="27696">
                  <c:v>3.2700748443599998</c:v>
                </c:pt>
                <c:pt idx="27697">
                  <c:v>3.27011013031</c:v>
                </c:pt>
                <c:pt idx="27698">
                  <c:v>3.2701470851900001</c:v>
                </c:pt>
                <c:pt idx="27699">
                  <c:v>3.2701840400700002</c:v>
                </c:pt>
                <c:pt idx="27700">
                  <c:v>3.2702190876010002</c:v>
                </c:pt>
                <c:pt idx="27701">
                  <c:v>3.2702612876889998</c:v>
                </c:pt>
                <c:pt idx="27702">
                  <c:v>3.2702994346619998</c:v>
                </c:pt>
                <c:pt idx="27703">
                  <c:v>3.270342111588</c:v>
                </c:pt>
                <c:pt idx="27704">
                  <c:v>3.2703835964199999</c:v>
                </c:pt>
                <c:pt idx="27705">
                  <c:v>3.270425796509</c:v>
                </c:pt>
                <c:pt idx="27706">
                  <c:v>3.2704708576199999</c:v>
                </c:pt>
                <c:pt idx="27707">
                  <c:v>3.2705204486850001</c:v>
                </c:pt>
                <c:pt idx="27708">
                  <c:v>3.2705657482150001</c:v>
                </c:pt>
                <c:pt idx="27709">
                  <c:v>3.270650625229</c:v>
                </c:pt>
                <c:pt idx="27710">
                  <c:v>3.2709736824040001</c:v>
                </c:pt>
                <c:pt idx="27711">
                  <c:v>3.271234750748</c:v>
                </c:pt>
                <c:pt idx="27712">
                  <c:v>3.2713162899019999</c:v>
                </c:pt>
                <c:pt idx="27713">
                  <c:v>3.2714118957520002</c:v>
                </c:pt>
                <c:pt idx="27714">
                  <c:v>3.2715101242069999</c:v>
                </c:pt>
                <c:pt idx="27715">
                  <c:v>3.2716147899629999</c:v>
                </c:pt>
                <c:pt idx="27716">
                  <c:v>3.2717139720919999</c:v>
                </c:pt>
                <c:pt idx="27717">
                  <c:v>3.2718079090119998</c:v>
                </c:pt>
                <c:pt idx="27718">
                  <c:v>3.2719299793240002</c:v>
                </c:pt>
                <c:pt idx="27719">
                  <c:v>3.2720375061040001</c:v>
                </c:pt>
                <c:pt idx="27720">
                  <c:v>3.272155761719</c:v>
                </c:pt>
                <c:pt idx="27721">
                  <c:v>3.2722439765929998</c:v>
                </c:pt>
                <c:pt idx="27722">
                  <c:v>3.272335290909</c:v>
                </c:pt>
                <c:pt idx="27723">
                  <c:v>3.272431373596</c:v>
                </c:pt>
                <c:pt idx="27724">
                  <c:v>3.272532463074</c:v>
                </c:pt>
                <c:pt idx="27725">
                  <c:v>3.2725837230680002</c:v>
                </c:pt>
                <c:pt idx="27726">
                  <c:v>3.272697925568</c:v>
                </c:pt>
                <c:pt idx="27727">
                  <c:v>3.2728006839749999</c:v>
                </c:pt>
                <c:pt idx="27728">
                  <c:v>3.2728991508480001</c:v>
                </c:pt>
                <c:pt idx="27729">
                  <c:v>3.2729506492609999</c:v>
                </c:pt>
                <c:pt idx="27730">
                  <c:v>3.273050546646</c:v>
                </c:pt>
                <c:pt idx="27731">
                  <c:v>3.2731478214259999</c:v>
                </c:pt>
                <c:pt idx="27732">
                  <c:v>3.2732450962069999</c:v>
                </c:pt>
                <c:pt idx="27733">
                  <c:v>3.2732965946200001</c:v>
                </c:pt>
                <c:pt idx="27734">
                  <c:v>3.2733457088470002</c:v>
                </c:pt>
                <c:pt idx="27735">
                  <c:v>3.2733917236329999</c:v>
                </c:pt>
                <c:pt idx="27736">
                  <c:v>3.2734839916229999</c:v>
                </c:pt>
                <c:pt idx="27737">
                  <c:v>3.2735722064970001</c:v>
                </c:pt>
                <c:pt idx="27738">
                  <c:v>3.2736527919770002</c:v>
                </c:pt>
                <c:pt idx="27739">
                  <c:v>3.273765087128</c:v>
                </c:pt>
                <c:pt idx="27740">
                  <c:v>3.2738447189330002</c:v>
                </c:pt>
                <c:pt idx="27741">
                  <c:v>3.2739212512970002</c:v>
                </c:pt>
                <c:pt idx="27742">
                  <c:v>3.2739906311040001</c:v>
                </c:pt>
                <c:pt idx="27743">
                  <c:v>3.2740945816039999</c:v>
                </c:pt>
                <c:pt idx="27744">
                  <c:v>3.2742626667020001</c:v>
                </c:pt>
                <c:pt idx="27745">
                  <c:v>3.2743260860440002</c:v>
                </c:pt>
                <c:pt idx="27746">
                  <c:v>3.274384260178</c:v>
                </c:pt>
                <c:pt idx="27747">
                  <c:v>3.2744407653810002</c:v>
                </c:pt>
                <c:pt idx="27748">
                  <c:v>3.274506568909</c:v>
                </c:pt>
                <c:pt idx="27749">
                  <c:v>3.2745475769039998</c:v>
                </c:pt>
                <c:pt idx="27750">
                  <c:v>3.2745923995970001</c:v>
                </c:pt>
                <c:pt idx="27751">
                  <c:v>3.2746291160580001</c:v>
                </c:pt>
                <c:pt idx="27752">
                  <c:v>3.2746744155880001</c:v>
                </c:pt>
                <c:pt idx="27753">
                  <c:v>3.2747130393980002</c:v>
                </c:pt>
                <c:pt idx="27754">
                  <c:v>3.274752616882</c:v>
                </c:pt>
                <c:pt idx="27755">
                  <c:v>3.2747931480410002</c:v>
                </c:pt>
                <c:pt idx="27756">
                  <c:v>3.2748339176179999</c:v>
                </c:pt>
                <c:pt idx="27757">
                  <c:v>3.2748723030089999</c:v>
                </c:pt>
                <c:pt idx="27758">
                  <c:v>3.274916172028</c:v>
                </c:pt>
                <c:pt idx="27759">
                  <c:v>3.274956464767</c:v>
                </c:pt>
                <c:pt idx="27760">
                  <c:v>3.2749950885770001</c:v>
                </c:pt>
                <c:pt idx="27761">
                  <c:v>3.2750427722929998</c:v>
                </c:pt>
                <c:pt idx="27762">
                  <c:v>3.2750833034519999</c:v>
                </c:pt>
                <c:pt idx="27763">
                  <c:v>3.2751214504239998</c:v>
                </c:pt>
                <c:pt idx="27764">
                  <c:v>3.2751700878140002</c:v>
                </c:pt>
                <c:pt idx="27765">
                  <c:v>3.2752451896669998</c:v>
                </c:pt>
                <c:pt idx="27766">
                  <c:v>3.27538895607</c:v>
                </c:pt>
                <c:pt idx="27767">
                  <c:v>3.2757666110989998</c:v>
                </c:pt>
                <c:pt idx="27768">
                  <c:v>3.2761240005490002</c:v>
                </c:pt>
                <c:pt idx="27769">
                  <c:v>3.2762832641599999</c:v>
                </c:pt>
                <c:pt idx="27770">
                  <c:v>3.2763745784760001</c:v>
                </c:pt>
                <c:pt idx="27771">
                  <c:v>3.2764761447909998</c:v>
                </c:pt>
                <c:pt idx="27772">
                  <c:v>3.2765235900879999</c:v>
                </c:pt>
                <c:pt idx="27773">
                  <c:v>3.2766304016109999</c:v>
                </c:pt>
                <c:pt idx="27774">
                  <c:v>3.27667927742</c:v>
                </c:pt>
                <c:pt idx="27775">
                  <c:v>3.2767293453219999</c:v>
                </c:pt>
                <c:pt idx="27776">
                  <c:v>3.2767825126650001</c:v>
                </c:pt>
                <c:pt idx="27777">
                  <c:v>3.2768807411190002</c:v>
                </c:pt>
                <c:pt idx="27778">
                  <c:v>3.276972532272</c:v>
                </c:pt>
                <c:pt idx="27779">
                  <c:v>3.2770659923549998</c:v>
                </c:pt>
                <c:pt idx="27780">
                  <c:v>3.277192115784</c:v>
                </c:pt>
                <c:pt idx="27781">
                  <c:v>3.2773132324219998</c:v>
                </c:pt>
                <c:pt idx="27782">
                  <c:v>3.2776496410370002</c:v>
                </c:pt>
                <c:pt idx="27783">
                  <c:v>3.2779910564420001</c:v>
                </c:pt>
                <c:pt idx="27784">
                  <c:v>3.2780783176420001</c:v>
                </c:pt>
                <c:pt idx="27785">
                  <c:v>3.2781729698180002</c:v>
                </c:pt>
                <c:pt idx="27786">
                  <c:v>3.278219223022</c:v>
                </c:pt>
                <c:pt idx="27787">
                  <c:v>3.2783143520359999</c:v>
                </c:pt>
                <c:pt idx="27788">
                  <c:v>3.2784018516539999</c:v>
                </c:pt>
                <c:pt idx="27789">
                  <c:v>3.2787046432500002</c:v>
                </c:pt>
                <c:pt idx="27790">
                  <c:v>3.2788507938390001</c:v>
                </c:pt>
                <c:pt idx="27791">
                  <c:v>3.2791388034820002</c:v>
                </c:pt>
                <c:pt idx="27792">
                  <c:v>3.2793748378749998</c:v>
                </c:pt>
                <c:pt idx="27793">
                  <c:v>3.279647111893</c:v>
                </c:pt>
                <c:pt idx="27794">
                  <c:v>3.2797598838809998</c:v>
                </c:pt>
                <c:pt idx="27795">
                  <c:v>3.2798416614530002</c:v>
                </c:pt>
                <c:pt idx="27796">
                  <c:v>3.2799441814420001</c:v>
                </c:pt>
                <c:pt idx="27797">
                  <c:v>3.2799932956700002</c:v>
                </c:pt>
                <c:pt idx="27798">
                  <c:v>3.2800600528719999</c:v>
                </c:pt>
                <c:pt idx="27799">
                  <c:v>3.280106067657</c:v>
                </c:pt>
                <c:pt idx="27800">
                  <c:v>3.280149698257</c:v>
                </c:pt>
                <c:pt idx="27801">
                  <c:v>3.2802464962009998</c:v>
                </c:pt>
                <c:pt idx="27802">
                  <c:v>3.2803173065190001</c:v>
                </c:pt>
                <c:pt idx="27803">
                  <c:v>3.2804279327389998</c:v>
                </c:pt>
                <c:pt idx="27804">
                  <c:v>3.2804780006410001</c:v>
                </c:pt>
                <c:pt idx="27805">
                  <c:v>3.2805252075200002</c:v>
                </c:pt>
                <c:pt idx="27806">
                  <c:v>3.2805702686310001</c:v>
                </c:pt>
                <c:pt idx="27807">
                  <c:v>3.2806096076969999</c:v>
                </c:pt>
                <c:pt idx="27808">
                  <c:v>3.2806479930879999</c:v>
                </c:pt>
                <c:pt idx="27809">
                  <c:v>3.2806923389430001</c:v>
                </c:pt>
                <c:pt idx="27810">
                  <c:v>3.2807474136349999</c:v>
                </c:pt>
                <c:pt idx="27811">
                  <c:v>3.2809174060820001</c:v>
                </c:pt>
                <c:pt idx="27812">
                  <c:v>3.2812311649320001</c:v>
                </c:pt>
                <c:pt idx="27813">
                  <c:v>3.2813870906829998</c:v>
                </c:pt>
                <c:pt idx="27814">
                  <c:v>3.281480312347</c:v>
                </c:pt>
                <c:pt idx="27815">
                  <c:v>3.2815811634059999</c:v>
                </c:pt>
                <c:pt idx="27816">
                  <c:v>3.2816331386569999</c:v>
                </c:pt>
                <c:pt idx="27817">
                  <c:v>3.28169131279</c:v>
                </c:pt>
                <c:pt idx="27818">
                  <c:v>3.2817461490630002</c:v>
                </c:pt>
                <c:pt idx="27819">
                  <c:v>3.281806230545</c:v>
                </c:pt>
                <c:pt idx="27820">
                  <c:v>3.2818644046780001</c:v>
                </c:pt>
                <c:pt idx="27821">
                  <c:v>3.2819235324860001</c:v>
                </c:pt>
                <c:pt idx="27822">
                  <c:v>3.2819859981540001</c:v>
                </c:pt>
                <c:pt idx="27823">
                  <c:v>3.2820446491239998</c:v>
                </c:pt>
                <c:pt idx="27824">
                  <c:v>3.282106399536</c:v>
                </c:pt>
                <c:pt idx="27825">
                  <c:v>3.2821683883669999</c:v>
                </c:pt>
                <c:pt idx="27826">
                  <c:v>3.2822303771970001</c:v>
                </c:pt>
                <c:pt idx="27827">
                  <c:v>3.2822861671450001</c:v>
                </c:pt>
                <c:pt idx="27828">
                  <c:v>3.2823479175569998</c:v>
                </c:pt>
                <c:pt idx="27829">
                  <c:v>3.282409906387</c:v>
                </c:pt>
                <c:pt idx="27830">
                  <c:v>3.2824687957759999</c:v>
                </c:pt>
                <c:pt idx="27831">
                  <c:v>3.2825260162349998</c:v>
                </c:pt>
                <c:pt idx="27832">
                  <c:v>3.2825810909270001</c:v>
                </c:pt>
                <c:pt idx="27833">
                  <c:v>3.282636404037</c:v>
                </c:pt>
                <c:pt idx="27834">
                  <c:v>3.2827403545379998</c:v>
                </c:pt>
                <c:pt idx="27835">
                  <c:v>3.2828416824339999</c:v>
                </c:pt>
                <c:pt idx="27836">
                  <c:v>3.2829301357270002</c:v>
                </c:pt>
                <c:pt idx="27837">
                  <c:v>3.2830190658570002</c:v>
                </c:pt>
                <c:pt idx="27838">
                  <c:v>3.2831094264980001</c:v>
                </c:pt>
                <c:pt idx="27839">
                  <c:v>3.2831885814669999</c:v>
                </c:pt>
                <c:pt idx="27840">
                  <c:v>3.283264160156</c:v>
                </c:pt>
                <c:pt idx="27841">
                  <c:v>3.2833988666530001</c:v>
                </c:pt>
                <c:pt idx="27842">
                  <c:v>3.2835230827330002</c:v>
                </c:pt>
                <c:pt idx="27843">
                  <c:v>3.2836227416989998</c:v>
                </c:pt>
                <c:pt idx="27844">
                  <c:v>3.2837293148039999</c:v>
                </c:pt>
                <c:pt idx="27845">
                  <c:v>3.2839193344119999</c:v>
                </c:pt>
                <c:pt idx="27846">
                  <c:v>3.2840747833249999</c:v>
                </c:pt>
                <c:pt idx="27847">
                  <c:v>3.2841870784760001</c:v>
                </c:pt>
                <c:pt idx="27848">
                  <c:v>3.2842526435849999</c:v>
                </c:pt>
                <c:pt idx="27849">
                  <c:v>3.284322738647</c:v>
                </c:pt>
                <c:pt idx="27850">
                  <c:v>3.284394264221</c:v>
                </c:pt>
                <c:pt idx="27851">
                  <c:v>3.2844648361209998</c:v>
                </c:pt>
                <c:pt idx="27852">
                  <c:v>3.28453707695</c:v>
                </c:pt>
                <c:pt idx="27853">
                  <c:v>3.2846093177800002</c:v>
                </c:pt>
                <c:pt idx="27854">
                  <c:v>3.284654140472</c:v>
                </c:pt>
                <c:pt idx="27855">
                  <c:v>3.2846987247469999</c:v>
                </c:pt>
                <c:pt idx="27856">
                  <c:v>3.2847418785100002</c:v>
                </c:pt>
                <c:pt idx="27857">
                  <c:v>3.2847931385039999</c:v>
                </c:pt>
                <c:pt idx="27858">
                  <c:v>3.2848687171940001</c:v>
                </c:pt>
                <c:pt idx="27859">
                  <c:v>3.2849204540249999</c:v>
                </c:pt>
                <c:pt idx="27860">
                  <c:v>3.2849936485289999</c:v>
                </c:pt>
                <c:pt idx="27861">
                  <c:v>3.2850756645199999</c:v>
                </c:pt>
                <c:pt idx="27862">
                  <c:v>3.28541970253</c:v>
                </c:pt>
                <c:pt idx="27863">
                  <c:v>3.2856225967410002</c:v>
                </c:pt>
                <c:pt idx="27864">
                  <c:v>3.2859606742860001</c:v>
                </c:pt>
                <c:pt idx="27865">
                  <c:v>3.2860722541810001</c:v>
                </c:pt>
                <c:pt idx="27866">
                  <c:v>3.286185264587</c:v>
                </c:pt>
                <c:pt idx="27867">
                  <c:v>3.286268472672</c:v>
                </c:pt>
                <c:pt idx="27868">
                  <c:v>3.2863593101499999</c:v>
                </c:pt>
                <c:pt idx="27869">
                  <c:v>3.2864482402799999</c:v>
                </c:pt>
                <c:pt idx="27870">
                  <c:v>3.2865467071530001</c:v>
                </c:pt>
                <c:pt idx="27871">
                  <c:v>3.2866482734679998</c:v>
                </c:pt>
                <c:pt idx="27872">
                  <c:v>3.2867960929870002</c:v>
                </c:pt>
                <c:pt idx="27873">
                  <c:v>3.286895036697</c:v>
                </c:pt>
                <c:pt idx="27874">
                  <c:v>3.2869966030120001</c:v>
                </c:pt>
                <c:pt idx="27875">
                  <c:v>3.2870829105379999</c:v>
                </c:pt>
                <c:pt idx="27876">
                  <c:v>3.287166833878</c:v>
                </c:pt>
                <c:pt idx="27877">
                  <c:v>3.2872481346129998</c:v>
                </c:pt>
                <c:pt idx="27878">
                  <c:v>3.2873277664180001</c:v>
                </c:pt>
                <c:pt idx="27879">
                  <c:v>3.2873992919920001</c:v>
                </c:pt>
                <c:pt idx="27880">
                  <c:v>3.2874727249150002</c:v>
                </c:pt>
                <c:pt idx="27881">
                  <c:v>3.287578344345</c:v>
                </c:pt>
                <c:pt idx="27882">
                  <c:v>3.2877097129820001</c:v>
                </c:pt>
                <c:pt idx="27883">
                  <c:v>3.287923812866</c:v>
                </c:pt>
                <c:pt idx="27884">
                  <c:v>3.2880015373229998</c:v>
                </c:pt>
                <c:pt idx="27885">
                  <c:v>3.288094758987</c:v>
                </c:pt>
                <c:pt idx="27886">
                  <c:v>3.2882139682770002</c:v>
                </c:pt>
                <c:pt idx="27887">
                  <c:v>3.2883121967319999</c:v>
                </c:pt>
                <c:pt idx="27888">
                  <c:v>3.2883799076079998</c:v>
                </c:pt>
                <c:pt idx="27889">
                  <c:v>3.2884428501129999</c:v>
                </c:pt>
                <c:pt idx="27890">
                  <c:v>3.2885339260099999</c:v>
                </c:pt>
                <c:pt idx="27891">
                  <c:v>3.2886328697199998</c:v>
                </c:pt>
                <c:pt idx="27892">
                  <c:v>3.2887337207790002</c:v>
                </c:pt>
                <c:pt idx="27893">
                  <c:v>3.2889289855960002</c:v>
                </c:pt>
                <c:pt idx="27894">
                  <c:v>3.289032697678</c:v>
                </c:pt>
                <c:pt idx="27895">
                  <c:v>3.2891573905940001</c:v>
                </c:pt>
                <c:pt idx="27896">
                  <c:v>3.2892565727230001</c:v>
                </c:pt>
                <c:pt idx="27897">
                  <c:v>3.289444446564</c:v>
                </c:pt>
                <c:pt idx="27898">
                  <c:v>3.2895236015320002</c:v>
                </c:pt>
                <c:pt idx="27899">
                  <c:v>3.2895951271060002</c:v>
                </c:pt>
                <c:pt idx="27900">
                  <c:v>3.289714574814</c:v>
                </c:pt>
                <c:pt idx="27901">
                  <c:v>3.2898848056790002</c:v>
                </c:pt>
                <c:pt idx="27902">
                  <c:v>3.2901060581210002</c:v>
                </c:pt>
                <c:pt idx="27903">
                  <c:v>3.2902173995970001</c:v>
                </c:pt>
                <c:pt idx="27904">
                  <c:v>3.290272712708</c:v>
                </c:pt>
                <c:pt idx="27905">
                  <c:v>3.290600776672</c:v>
                </c:pt>
                <c:pt idx="27906">
                  <c:v>3.290762901306</c:v>
                </c:pt>
                <c:pt idx="27907">
                  <c:v>3.290891885757</c:v>
                </c:pt>
                <c:pt idx="27908">
                  <c:v>3.2910254001619998</c:v>
                </c:pt>
                <c:pt idx="27909">
                  <c:v>3.2911715507510002</c:v>
                </c:pt>
                <c:pt idx="27910">
                  <c:v>3.2912681102749999</c:v>
                </c:pt>
                <c:pt idx="27911">
                  <c:v>3.2913599014280002</c:v>
                </c:pt>
                <c:pt idx="27912">
                  <c:v>3.2914493083949998</c:v>
                </c:pt>
                <c:pt idx="27913">
                  <c:v>3.2915503978729999</c:v>
                </c:pt>
                <c:pt idx="27914">
                  <c:v>3.2916061878199998</c:v>
                </c:pt>
                <c:pt idx="27915">
                  <c:v>3.2916629314420001</c:v>
                </c:pt>
                <c:pt idx="27916">
                  <c:v>3.2917299270629998</c:v>
                </c:pt>
                <c:pt idx="27917">
                  <c:v>3.291797161102</c:v>
                </c:pt>
                <c:pt idx="27918">
                  <c:v>3.2918624877929998</c:v>
                </c:pt>
                <c:pt idx="27919">
                  <c:v>3.291938066483</c:v>
                </c:pt>
                <c:pt idx="27920">
                  <c:v>3.2920138835909998</c:v>
                </c:pt>
                <c:pt idx="27921">
                  <c:v>3.2920889854430002</c:v>
                </c:pt>
                <c:pt idx="27922">
                  <c:v>3.2921650409700001</c:v>
                </c:pt>
                <c:pt idx="27923">
                  <c:v>3.2922348976140001</c:v>
                </c:pt>
                <c:pt idx="27924">
                  <c:v>3.2923061847690001</c:v>
                </c:pt>
                <c:pt idx="27925">
                  <c:v>3.2923727035520001</c:v>
                </c:pt>
                <c:pt idx="27926">
                  <c:v>3.292431354523</c:v>
                </c:pt>
                <c:pt idx="27927">
                  <c:v>3.292490959167</c:v>
                </c:pt>
                <c:pt idx="27928">
                  <c:v>3.2925474643710002</c:v>
                </c:pt>
                <c:pt idx="27929">
                  <c:v>3.2926011085510001</c:v>
                </c:pt>
                <c:pt idx="27930">
                  <c:v>3.2926518917080001</c:v>
                </c:pt>
                <c:pt idx="27931">
                  <c:v>3.2927067279819999</c:v>
                </c:pt>
                <c:pt idx="27932">
                  <c:v>3.2927539348599999</c:v>
                </c:pt>
                <c:pt idx="27933">
                  <c:v>3.2928409576419999</c:v>
                </c:pt>
                <c:pt idx="27934">
                  <c:v>3.2929556369780002</c:v>
                </c:pt>
                <c:pt idx="27935">
                  <c:v>3.2931270599369999</c:v>
                </c:pt>
                <c:pt idx="27936">
                  <c:v>3.2933843135830001</c:v>
                </c:pt>
                <c:pt idx="27937">
                  <c:v>3.293652057648</c:v>
                </c:pt>
                <c:pt idx="27938">
                  <c:v>3.293950557709</c:v>
                </c:pt>
                <c:pt idx="27939">
                  <c:v>3.2942268848420002</c:v>
                </c:pt>
                <c:pt idx="27940">
                  <c:v>3.2943768501280002</c:v>
                </c:pt>
                <c:pt idx="27941">
                  <c:v>3.294597625732</c:v>
                </c:pt>
                <c:pt idx="27942">
                  <c:v>3.2948918342589999</c:v>
                </c:pt>
                <c:pt idx="27943">
                  <c:v>3.294960260391</c:v>
                </c:pt>
                <c:pt idx="27944">
                  <c:v>3.2950274944309998</c:v>
                </c:pt>
                <c:pt idx="27945">
                  <c:v>3.2951543331150002</c:v>
                </c:pt>
                <c:pt idx="27946">
                  <c:v>3.2952544689179999</c:v>
                </c:pt>
                <c:pt idx="27947">
                  <c:v>3.2953639030459998</c:v>
                </c:pt>
                <c:pt idx="27948">
                  <c:v>3.295448541641</c:v>
                </c:pt>
                <c:pt idx="27949">
                  <c:v>3.2955684661869999</c:v>
                </c:pt>
                <c:pt idx="27950">
                  <c:v>3.2956755161290001</c:v>
                </c:pt>
                <c:pt idx="27951">
                  <c:v>3.2957491874690001</c:v>
                </c:pt>
                <c:pt idx="27952">
                  <c:v>3.2958302497859999</c:v>
                </c:pt>
                <c:pt idx="27953">
                  <c:v>3.2959420681</c:v>
                </c:pt>
                <c:pt idx="27954">
                  <c:v>3.296048164368</c:v>
                </c:pt>
                <c:pt idx="27955">
                  <c:v>3.2961587905880001</c:v>
                </c:pt>
                <c:pt idx="27956">
                  <c:v>3.2962322235110002</c:v>
                </c:pt>
                <c:pt idx="27957">
                  <c:v>3.2963380813600001</c:v>
                </c:pt>
                <c:pt idx="27958">
                  <c:v>3.2964484691620002</c:v>
                </c:pt>
                <c:pt idx="27959">
                  <c:v>3.2965204715729999</c:v>
                </c:pt>
                <c:pt idx="27960">
                  <c:v>3.296861171722</c:v>
                </c:pt>
                <c:pt idx="27961">
                  <c:v>3.2969737052919998</c:v>
                </c:pt>
                <c:pt idx="27962">
                  <c:v>3.2970309257510002</c:v>
                </c:pt>
                <c:pt idx="27963">
                  <c:v>3.2971353530880001</c:v>
                </c:pt>
                <c:pt idx="27964">
                  <c:v>3.2972660064700001</c:v>
                </c:pt>
                <c:pt idx="27965">
                  <c:v>3.2973504066469999</c:v>
                </c:pt>
                <c:pt idx="27966">
                  <c:v>3.2974653244019998</c:v>
                </c:pt>
                <c:pt idx="27967">
                  <c:v>3.2975823879239998</c:v>
                </c:pt>
                <c:pt idx="27968">
                  <c:v>3.2976655960080001</c:v>
                </c:pt>
                <c:pt idx="27969">
                  <c:v>3.2977497577669999</c:v>
                </c:pt>
                <c:pt idx="27970">
                  <c:v>3.297844409943</c:v>
                </c:pt>
                <c:pt idx="27971">
                  <c:v>3.297891616821</c:v>
                </c:pt>
                <c:pt idx="27972">
                  <c:v>3.297945737839</c:v>
                </c:pt>
                <c:pt idx="27973">
                  <c:v>3.2980010509489999</c:v>
                </c:pt>
                <c:pt idx="27974">
                  <c:v>3.2980506420140001</c:v>
                </c:pt>
                <c:pt idx="27975">
                  <c:v>3.2981040477749999</c:v>
                </c:pt>
                <c:pt idx="27976">
                  <c:v>3.298156499863</c:v>
                </c:pt>
                <c:pt idx="27977">
                  <c:v>3.2982549667360002</c:v>
                </c:pt>
                <c:pt idx="27978">
                  <c:v>3.2983527183530001</c:v>
                </c:pt>
                <c:pt idx="27979">
                  <c:v>3.2984447479250001</c:v>
                </c:pt>
                <c:pt idx="27980">
                  <c:v>3.2985322475430001</c:v>
                </c:pt>
                <c:pt idx="27981">
                  <c:v>3.2986242771150001</c:v>
                </c:pt>
                <c:pt idx="27982">
                  <c:v>3.2987155914309998</c:v>
                </c:pt>
                <c:pt idx="27983">
                  <c:v>3.2988009452820002</c:v>
                </c:pt>
                <c:pt idx="27984">
                  <c:v>3.2989583015439998</c:v>
                </c:pt>
                <c:pt idx="27985">
                  <c:v>3.2992560863490001</c:v>
                </c:pt>
                <c:pt idx="27986">
                  <c:v>3.2995252609249999</c:v>
                </c:pt>
                <c:pt idx="27987">
                  <c:v>3.2995889186860001</c:v>
                </c:pt>
                <c:pt idx="27988">
                  <c:v>3.2996606826780002</c:v>
                </c:pt>
                <c:pt idx="27989">
                  <c:v>3.2997241020199999</c:v>
                </c:pt>
                <c:pt idx="27990">
                  <c:v>3.2997868061069999</c:v>
                </c:pt>
                <c:pt idx="27991">
                  <c:v>3.2998425960539999</c:v>
                </c:pt>
                <c:pt idx="27992">
                  <c:v>3.299877882004</c:v>
                </c:pt>
                <c:pt idx="27993">
                  <c:v>3.2999188899990002</c:v>
                </c:pt>
                <c:pt idx="27994">
                  <c:v>3.2999601364140001</c:v>
                </c:pt>
                <c:pt idx="27995">
                  <c:v>3.2999975681299998</c:v>
                </c:pt>
                <c:pt idx="27996">
                  <c:v>3.3000428676609999</c:v>
                </c:pt>
                <c:pt idx="27997">
                  <c:v>3.3000891208650001</c:v>
                </c:pt>
                <c:pt idx="27998">
                  <c:v>3.3001334667209998</c:v>
                </c:pt>
                <c:pt idx="27999">
                  <c:v>3.3002016544339998</c:v>
                </c:pt>
                <c:pt idx="28000">
                  <c:v>3.3002572059630002</c:v>
                </c:pt>
                <c:pt idx="28001">
                  <c:v>3.30033493042</c:v>
                </c:pt>
                <c:pt idx="28002">
                  <c:v>3.3004076480869999</c:v>
                </c:pt>
                <c:pt idx="28003">
                  <c:v>3.3004746437070001</c:v>
                </c:pt>
                <c:pt idx="28004">
                  <c:v>3.3006057739260002</c:v>
                </c:pt>
                <c:pt idx="28005">
                  <c:v>3.3008384704589999</c:v>
                </c:pt>
                <c:pt idx="28006">
                  <c:v>3.3009724616999998</c:v>
                </c:pt>
                <c:pt idx="28007">
                  <c:v>3.3010771274569999</c:v>
                </c:pt>
                <c:pt idx="28008">
                  <c:v>3.3011693954469998</c:v>
                </c:pt>
                <c:pt idx="28009">
                  <c:v>3.3012585639949998</c:v>
                </c:pt>
                <c:pt idx="28010">
                  <c:v>3.3013815879820001</c:v>
                </c:pt>
                <c:pt idx="28011">
                  <c:v>3.301520824432</c:v>
                </c:pt>
                <c:pt idx="28012">
                  <c:v>3.3017871379849999</c:v>
                </c:pt>
                <c:pt idx="28013">
                  <c:v>3.3018784523010001</c:v>
                </c:pt>
                <c:pt idx="28014">
                  <c:v>3.3019759655000001</c:v>
                </c:pt>
                <c:pt idx="28015">
                  <c:v>3.3020343780519998</c:v>
                </c:pt>
                <c:pt idx="28016">
                  <c:v>3.302094459534</c:v>
                </c:pt>
                <c:pt idx="28017">
                  <c:v>3.3021562099459998</c:v>
                </c:pt>
                <c:pt idx="28018">
                  <c:v>3.3022203445430001</c:v>
                </c:pt>
                <c:pt idx="28019">
                  <c:v>3.30228805542</c:v>
                </c:pt>
                <c:pt idx="28020">
                  <c:v>3.3023569583889998</c:v>
                </c:pt>
                <c:pt idx="28021">
                  <c:v>3.3024179935459999</c:v>
                </c:pt>
                <c:pt idx="28022">
                  <c:v>3.302477836609</c:v>
                </c:pt>
                <c:pt idx="28023">
                  <c:v>3.3025343418120001</c:v>
                </c:pt>
                <c:pt idx="28024">
                  <c:v>3.3026289939879998</c:v>
                </c:pt>
                <c:pt idx="28025">
                  <c:v>3.3027098178859999</c:v>
                </c:pt>
                <c:pt idx="28026">
                  <c:v>3.303004741669</c:v>
                </c:pt>
                <c:pt idx="28027">
                  <c:v>3.3032667636870001</c:v>
                </c:pt>
                <c:pt idx="28028">
                  <c:v>3.3033666610719998</c:v>
                </c:pt>
                <c:pt idx="28029">
                  <c:v>3.3034574985499998</c:v>
                </c:pt>
                <c:pt idx="28030">
                  <c:v>3.3035891056060001</c:v>
                </c:pt>
                <c:pt idx="28031">
                  <c:v>3.3038220405579999</c:v>
                </c:pt>
                <c:pt idx="28032">
                  <c:v>3.303920269012</c:v>
                </c:pt>
                <c:pt idx="28033">
                  <c:v>3.3039968013759999</c:v>
                </c:pt>
                <c:pt idx="28034">
                  <c:v>3.3040711879729998</c:v>
                </c:pt>
                <c:pt idx="28035">
                  <c:v>3.304117441177</c:v>
                </c:pt>
                <c:pt idx="28036">
                  <c:v>3.3041577339170001</c:v>
                </c:pt>
                <c:pt idx="28037">
                  <c:v>3.30420255661</c:v>
                </c:pt>
                <c:pt idx="28038">
                  <c:v>3.3042469024660002</c:v>
                </c:pt>
                <c:pt idx="28039">
                  <c:v>3.3042902946470001</c:v>
                </c:pt>
                <c:pt idx="28040">
                  <c:v>3.3043575286869999</c:v>
                </c:pt>
                <c:pt idx="28041">
                  <c:v>3.3044021129610002</c:v>
                </c:pt>
                <c:pt idx="28042">
                  <c:v>3.3044462203979998</c:v>
                </c:pt>
                <c:pt idx="28043">
                  <c:v>3.3045134544370001</c:v>
                </c:pt>
                <c:pt idx="28044">
                  <c:v>3.304560184479</c:v>
                </c:pt>
                <c:pt idx="28045">
                  <c:v>3.3046066761019999</c:v>
                </c:pt>
                <c:pt idx="28046">
                  <c:v>3.3046536445619998</c:v>
                </c:pt>
                <c:pt idx="28047">
                  <c:v>3.3046953678130002</c:v>
                </c:pt>
                <c:pt idx="28048">
                  <c:v>3.3047547340390002</c:v>
                </c:pt>
                <c:pt idx="28049">
                  <c:v>3.3048429489140001</c:v>
                </c:pt>
                <c:pt idx="28050">
                  <c:v>3.3050823211670002</c:v>
                </c:pt>
                <c:pt idx="28051">
                  <c:v>3.3052344322199998</c:v>
                </c:pt>
                <c:pt idx="28052">
                  <c:v>3.3055617809300002</c:v>
                </c:pt>
                <c:pt idx="28053">
                  <c:v>3.3056473731990001</c:v>
                </c:pt>
                <c:pt idx="28054">
                  <c:v>3.305737257004</c:v>
                </c:pt>
                <c:pt idx="28055">
                  <c:v>3.3058307170869998</c:v>
                </c:pt>
                <c:pt idx="28056">
                  <c:v>3.30592751503</c:v>
                </c:pt>
                <c:pt idx="28057">
                  <c:v>3.3059766292570001</c:v>
                </c:pt>
                <c:pt idx="28058">
                  <c:v>3.306030273438</c:v>
                </c:pt>
                <c:pt idx="28059">
                  <c:v>3.306086063385</c:v>
                </c:pt>
                <c:pt idx="28060">
                  <c:v>3.3061439991000001</c:v>
                </c:pt>
                <c:pt idx="28061">
                  <c:v>3.3062055110930002</c:v>
                </c:pt>
                <c:pt idx="28062">
                  <c:v>3.3062732219700002</c:v>
                </c:pt>
                <c:pt idx="28063">
                  <c:v>3.3063402175899999</c:v>
                </c:pt>
                <c:pt idx="28064">
                  <c:v>3.3064081668849998</c:v>
                </c:pt>
                <c:pt idx="28065">
                  <c:v>3.3064777851099998</c:v>
                </c:pt>
                <c:pt idx="28066">
                  <c:v>3.306548118591</c:v>
                </c:pt>
                <c:pt idx="28067">
                  <c:v>3.3066165447240001</c:v>
                </c:pt>
                <c:pt idx="28068">
                  <c:v>3.3066835403439998</c:v>
                </c:pt>
                <c:pt idx="28069">
                  <c:v>3.3067457675930001</c:v>
                </c:pt>
                <c:pt idx="28070">
                  <c:v>3.3068122863770002</c:v>
                </c:pt>
                <c:pt idx="28071">
                  <c:v>3.306872367859</c:v>
                </c:pt>
                <c:pt idx="28072">
                  <c:v>3.306924819946</c:v>
                </c:pt>
                <c:pt idx="28073">
                  <c:v>3.3069796562190001</c:v>
                </c:pt>
                <c:pt idx="28074">
                  <c:v>3.307029485703</c:v>
                </c:pt>
                <c:pt idx="28075">
                  <c:v>3.3070785999300001</c:v>
                </c:pt>
                <c:pt idx="28076">
                  <c:v>3.3071291446690001</c:v>
                </c:pt>
                <c:pt idx="28077">
                  <c:v>3.3071787357329998</c:v>
                </c:pt>
                <c:pt idx="28078">
                  <c:v>3.3072285652160001</c:v>
                </c:pt>
                <c:pt idx="28079">
                  <c:v>3.3073196411130001</c:v>
                </c:pt>
                <c:pt idx="28080">
                  <c:v>3.3074083328250001</c:v>
                </c:pt>
                <c:pt idx="28081">
                  <c:v>3.3074870109560002</c:v>
                </c:pt>
                <c:pt idx="28082">
                  <c:v>3.3075637817380001</c:v>
                </c:pt>
                <c:pt idx="28083">
                  <c:v>3.3076758384699998</c:v>
                </c:pt>
                <c:pt idx="28084">
                  <c:v>3.3079490661620001</c:v>
                </c:pt>
                <c:pt idx="28085">
                  <c:v>3.3080432415010002</c:v>
                </c:pt>
                <c:pt idx="28086">
                  <c:v>3.308133363724</c:v>
                </c:pt>
                <c:pt idx="28087">
                  <c:v>3.3081994056699999</c:v>
                </c:pt>
                <c:pt idx="28088">
                  <c:v>3.3082685470580002</c:v>
                </c:pt>
                <c:pt idx="28089">
                  <c:v>3.3083343505860001</c:v>
                </c:pt>
                <c:pt idx="28090">
                  <c:v>3.3083999156949999</c:v>
                </c:pt>
                <c:pt idx="28091">
                  <c:v>3.3084633350370001</c:v>
                </c:pt>
                <c:pt idx="28092">
                  <c:v>3.3085207939150001</c:v>
                </c:pt>
                <c:pt idx="28093">
                  <c:v>3.3085634708399998</c:v>
                </c:pt>
                <c:pt idx="28094">
                  <c:v>3.308604240417</c:v>
                </c:pt>
                <c:pt idx="28095">
                  <c:v>3.308665513992</c:v>
                </c:pt>
                <c:pt idx="28096">
                  <c:v>3.308740139008</c:v>
                </c:pt>
                <c:pt idx="28097">
                  <c:v>3.3088629245760002</c:v>
                </c:pt>
                <c:pt idx="28098">
                  <c:v>3.3089528083799999</c:v>
                </c:pt>
                <c:pt idx="28099">
                  <c:v>3.3090543746950001</c:v>
                </c:pt>
                <c:pt idx="28100">
                  <c:v>3.3093862533570002</c:v>
                </c:pt>
                <c:pt idx="28101">
                  <c:v>3.309509277344</c:v>
                </c:pt>
                <c:pt idx="28102">
                  <c:v>3.3095879554750001</c:v>
                </c:pt>
                <c:pt idx="28103">
                  <c:v>3.3096671104430002</c:v>
                </c:pt>
                <c:pt idx="28104">
                  <c:v>3.3097503185270001</c:v>
                </c:pt>
                <c:pt idx="28105">
                  <c:v>3.3099918365479999</c:v>
                </c:pt>
                <c:pt idx="28106">
                  <c:v>3.310142040253</c:v>
                </c:pt>
                <c:pt idx="28107">
                  <c:v>3.310256004333</c:v>
                </c:pt>
                <c:pt idx="28108">
                  <c:v>3.3103282451629998</c:v>
                </c:pt>
                <c:pt idx="28109">
                  <c:v>3.3106667995449999</c:v>
                </c:pt>
                <c:pt idx="28110">
                  <c:v>3.3109443187709999</c:v>
                </c:pt>
                <c:pt idx="28111">
                  <c:v>3.3110270500180001</c:v>
                </c:pt>
                <c:pt idx="28112">
                  <c:v>3.3111023902890002</c:v>
                </c:pt>
                <c:pt idx="28113">
                  <c:v>3.3112139701840002</c:v>
                </c:pt>
                <c:pt idx="28114">
                  <c:v>3.3113195896150001</c:v>
                </c:pt>
                <c:pt idx="28115">
                  <c:v>3.3114280700680001</c:v>
                </c:pt>
                <c:pt idx="28116">
                  <c:v>3.3115439414979999</c:v>
                </c:pt>
                <c:pt idx="28117">
                  <c:v>3.3116540908809999</c:v>
                </c:pt>
                <c:pt idx="28118">
                  <c:v>3.3117337226869998</c:v>
                </c:pt>
                <c:pt idx="28119">
                  <c:v>3.3120200633999999</c:v>
                </c:pt>
                <c:pt idx="28120">
                  <c:v>3.3123261928560002</c:v>
                </c:pt>
                <c:pt idx="28121">
                  <c:v>3.3124520778659998</c:v>
                </c:pt>
                <c:pt idx="28122">
                  <c:v>3.3125760555269999</c:v>
                </c:pt>
                <c:pt idx="28123">
                  <c:v>3.3126583099369999</c:v>
                </c:pt>
                <c:pt idx="28124">
                  <c:v>3.3127486705779998</c:v>
                </c:pt>
                <c:pt idx="28125">
                  <c:v>3.3128318786620001</c:v>
                </c:pt>
                <c:pt idx="28126">
                  <c:v>3.3129227161410002</c:v>
                </c:pt>
                <c:pt idx="28127">
                  <c:v>3.3130116462710002</c:v>
                </c:pt>
                <c:pt idx="28128">
                  <c:v>3.3131213188170001</c:v>
                </c:pt>
                <c:pt idx="28129">
                  <c:v>3.3132894039149998</c:v>
                </c:pt>
                <c:pt idx="28130">
                  <c:v>3.3134596347810001</c:v>
                </c:pt>
                <c:pt idx="28131">
                  <c:v>3.3135695457460002</c:v>
                </c:pt>
                <c:pt idx="28132">
                  <c:v>3.3137359619139999</c:v>
                </c:pt>
                <c:pt idx="28133">
                  <c:v>3.3138265609739999</c:v>
                </c:pt>
                <c:pt idx="28134">
                  <c:v>3.313926458359</c:v>
                </c:pt>
                <c:pt idx="28135">
                  <c:v>3.314022302628</c:v>
                </c:pt>
                <c:pt idx="28136">
                  <c:v>3.3141124248499998</c:v>
                </c:pt>
                <c:pt idx="28137">
                  <c:v>3.3142306804659998</c:v>
                </c:pt>
                <c:pt idx="28138">
                  <c:v>3.3143732547760001</c:v>
                </c:pt>
                <c:pt idx="28139">
                  <c:v>3.314554452896</c:v>
                </c:pt>
                <c:pt idx="28140">
                  <c:v>3.3148829936980002</c:v>
                </c:pt>
                <c:pt idx="28141">
                  <c:v>3.3151895999910002</c:v>
                </c:pt>
                <c:pt idx="28142">
                  <c:v>3.3153891563419999</c:v>
                </c:pt>
                <c:pt idx="28143">
                  <c:v>3.3155479431149999</c:v>
                </c:pt>
                <c:pt idx="28144">
                  <c:v>3.3156521320340002</c:v>
                </c:pt>
                <c:pt idx="28145">
                  <c:v>3.31573843956</c:v>
                </c:pt>
                <c:pt idx="28146">
                  <c:v>3.3158481121059999</c:v>
                </c:pt>
                <c:pt idx="28147">
                  <c:v>3.3159537315369998</c:v>
                </c:pt>
                <c:pt idx="28148">
                  <c:v>3.3160550594329998</c:v>
                </c:pt>
                <c:pt idx="28149">
                  <c:v>3.3161001205440002</c:v>
                </c:pt>
                <c:pt idx="28150">
                  <c:v>3.3161749839780001</c:v>
                </c:pt>
                <c:pt idx="28151">
                  <c:v>3.3162558078769999</c:v>
                </c:pt>
                <c:pt idx="28152">
                  <c:v>3.3163666725160001</c:v>
                </c:pt>
                <c:pt idx="28153">
                  <c:v>3.3164479732509999</c:v>
                </c:pt>
                <c:pt idx="28154">
                  <c:v>3.3165223598479998</c:v>
                </c:pt>
                <c:pt idx="28155">
                  <c:v>3.3165993690489999</c:v>
                </c:pt>
                <c:pt idx="28156">
                  <c:v>3.3167107105259999</c:v>
                </c:pt>
                <c:pt idx="28157">
                  <c:v>3.3169932365419998</c:v>
                </c:pt>
                <c:pt idx="28158">
                  <c:v>3.317137002945</c:v>
                </c:pt>
                <c:pt idx="28159">
                  <c:v>3.3173363208770001</c:v>
                </c:pt>
                <c:pt idx="28160">
                  <c:v>3.3175137043</c:v>
                </c:pt>
                <c:pt idx="28161">
                  <c:v>3.3177127838130001</c:v>
                </c:pt>
                <c:pt idx="28162">
                  <c:v>3.3178050518040001</c:v>
                </c:pt>
                <c:pt idx="28163">
                  <c:v>3.317904233932</c:v>
                </c:pt>
                <c:pt idx="28164">
                  <c:v>3.3179607391360002</c:v>
                </c:pt>
                <c:pt idx="28165">
                  <c:v>3.3180203437809999</c:v>
                </c:pt>
                <c:pt idx="28166">
                  <c:v>3.318087100983</c:v>
                </c:pt>
                <c:pt idx="28167">
                  <c:v>3.3181498050689999</c:v>
                </c:pt>
                <c:pt idx="28168">
                  <c:v>3.3182115554810001</c:v>
                </c:pt>
                <c:pt idx="28169">
                  <c:v>3.3182685375209999</c:v>
                </c:pt>
                <c:pt idx="28170">
                  <c:v>3.3183283805850001</c:v>
                </c:pt>
                <c:pt idx="28171">
                  <c:v>3.3183910846710001</c:v>
                </c:pt>
                <c:pt idx="28172">
                  <c:v>3.3184490203860002</c:v>
                </c:pt>
                <c:pt idx="28173">
                  <c:v>3.3185036182399998</c:v>
                </c:pt>
                <c:pt idx="28174">
                  <c:v>3.318594694138</c:v>
                </c:pt>
                <c:pt idx="28175">
                  <c:v>3.3186733722690001</c:v>
                </c:pt>
                <c:pt idx="28176">
                  <c:v>3.3188135623930002</c:v>
                </c:pt>
                <c:pt idx="28177">
                  <c:v>3.3189165592190002</c:v>
                </c:pt>
                <c:pt idx="28178">
                  <c:v>3.3189885616299999</c:v>
                </c:pt>
                <c:pt idx="28179">
                  <c:v>3.3190751075740001</c:v>
                </c:pt>
                <c:pt idx="28180">
                  <c:v>3.3191535472870002</c:v>
                </c:pt>
                <c:pt idx="28181">
                  <c:v>3.3192684650420001</c:v>
                </c:pt>
                <c:pt idx="28182">
                  <c:v>3.319386720657</c:v>
                </c:pt>
                <c:pt idx="28183">
                  <c:v>3.319562911987</c:v>
                </c:pt>
                <c:pt idx="28184">
                  <c:v>3.319860696793</c:v>
                </c:pt>
                <c:pt idx="28185">
                  <c:v>3.3201670646669998</c:v>
                </c:pt>
                <c:pt idx="28186">
                  <c:v>3.3203952312470002</c:v>
                </c:pt>
                <c:pt idx="28187">
                  <c:v>3.320516586304</c:v>
                </c:pt>
                <c:pt idx="28188">
                  <c:v>3.3206441402440001</c:v>
                </c:pt>
                <c:pt idx="28189">
                  <c:v>3.3207705020899998</c:v>
                </c:pt>
                <c:pt idx="28190">
                  <c:v>3.3208916187290001</c:v>
                </c:pt>
                <c:pt idx="28191">
                  <c:v>3.3210003376010002</c:v>
                </c:pt>
                <c:pt idx="28192">
                  <c:v>3.3211107254029999</c:v>
                </c:pt>
                <c:pt idx="28193">
                  <c:v>3.3214101791380002</c:v>
                </c:pt>
                <c:pt idx="28194">
                  <c:v>3.3214905261990002</c:v>
                </c:pt>
                <c:pt idx="28195">
                  <c:v>3.3215625286099999</c:v>
                </c:pt>
                <c:pt idx="28196">
                  <c:v>3.3216054439540001</c:v>
                </c:pt>
                <c:pt idx="28197">
                  <c:v>3.3216733932500002</c:v>
                </c:pt>
                <c:pt idx="28198">
                  <c:v>3.3217186927800002</c:v>
                </c:pt>
                <c:pt idx="28199">
                  <c:v>3.3220379352570002</c:v>
                </c:pt>
                <c:pt idx="28200">
                  <c:v>3.3221480846409999</c:v>
                </c:pt>
                <c:pt idx="28201">
                  <c:v>3.3222231864929999</c:v>
                </c:pt>
                <c:pt idx="28202">
                  <c:v>3.3223052024839999</c:v>
                </c:pt>
                <c:pt idx="28203">
                  <c:v>3.322419166565</c:v>
                </c:pt>
                <c:pt idx="28204">
                  <c:v>3.3225054740909998</c:v>
                </c:pt>
                <c:pt idx="28205">
                  <c:v>3.3227024078370002</c:v>
                </c:pt>
                <c:pt idx="28206">
                  <c:v>3.3228940963750002</c:v>
                </c:pt>
                <c:pt idx="28207">
                  <c:v>3.3229961395259999</c:v>
                </c:pt>
                <c:pt idx="28208">
                  <c:v>3.3230662345890001</c:v>
                </c:pt>
                <c:pt idx="28209">
                  <c:v>3.3231146335599999</c:v>
                </c:pt>
                <c:pt idx="28210">
                  <c:v>3.3231627941130002</c:v>
                </c:pt>
                <c:pt idx="28211">
                  <c:v>3.323264837265</c:v>
                </c:pt>
                <c:pt idx="28212">
                  <c:v>3.3233788013460002</c:v>
                </c:pt>
                <c:pt idx="28213">
                  <c:v>3.3237495422359999</c:v>
                </c:pt>
                <c:pt idx="28214">
                  <c:v>3.3238916397090001</c:v>
                </c:pt>
                <c:pt idx="28215">
                  <c:v>3.3242051601410001</c:v>
                </c:pt>
                <c:pt idx="28216">
                  <c:v>3.3245124816890002</c:v>
                </c:pt>
                <c:pt idx="28217">
                  <c:v>3.3246097564700001</c:v>
                </c:pt>
                <c:pt idx="28218">
                  <c:v>3.324714183807</c:v>
                </c:pt>
                <c:pt idx="28219">
                  <c:v>3.3248212337490002</c:v>
                </c:pt>
                <c:pt idx="28220">
                  <c:v>3.3249211311339999</c:v>
                </c:pt>
                <c:pt idx="28221">
                  <c:v>3.3250172138209999</c:v>
                </c:pt>
                <c:pt idx="28222">
                  <c:v>3.3251180648799998</c:v>
                </c:pt>
                <c:pt idx="28223">
                  <c:v>3.3252117633820002</c:v>
                </c:pt>
                <c:pt idx="28224">
                  <c:v>3.3252971172330001</c:v>
                </c:pt>
                <c:pt idx="28225">
                  <c:v>3.32541847229</c:v>
                </c:pt>
                <c:pt idx="28226">
                  <c:v>3.3254959583280002</c:v>
                </c:pt>
                <c:pt idx="28227">
                  <c:v>3.3255760669710002</c:v>
                </c:pt>
                <c:pt idx="28228">
                  <c:v>3.3256995677950001</c:v>
                </c:pt>
                <c:pt idx="28229">
                  <c:v>3.3257844448089999</c:v>
                </c:pt>
                <c:pt idx="28230">
                  <c:v>3.3258984088900001</c:v>
                </c:pt>
                <c:pt idx="28231">
                  <c:v>3.3260231018069999</c:v>
                </c:pt>
                <c:pt idx="28232">
                  <c:v>3.3261377811430002</c:v>
                </c:pt>
                <c:pt idx="28233">
                  <c:v>3.326224088669</c:v>
                </c:pt>
                <c:pt idx="28234">
                  <c:v>3.3263092041019999</c:v>
                </c:pt>
                <c:pt idx="28235">
                  <c:v>3.326388120651</c:v>
                </c:pt>
                <c:pt idx="28236">
                  <c:v>3.3265008926389998</c:v>
                </c:pt>
                <c:pt idx="28237">
                  <c:v>3.3266696929930002</c:v>
                </c:pt>
                <c:pt idx="28238">
                  <c:v>3.3269553184510001</c:v>
                </c:pt>
                <c:pt idx="28239">
                  <c:v>3.327134370804</c:v>
                </c:pt>
                <c:pt idx="28240">
                  <c:v>3.3272039890289999</c:v>
                </c:pt>
                <c:pt idx="28241">
                  <c:v>3.3272700309749998</c:v>
                </c:pt>
                <c:pt idx="28242">
                  <c:v>3.327319145203</c:v>
                </c:pt>
                <c:pt idx="28243">
                  <c:v>3.3273599147800001</c:v>
                </c:pt>
                <c:pt idx="28244">
                  <c:v>3.327401161194</c:v>
                </c:pt>
                <c:pt idx="28245">
                  <c:v>3.3274390697479999</c:v>
                </c:pt>
                <c:pt idx="28246">
                  <c:v>3.3274765014650001</c:v>
                </c:pt>
                <c:pt idx="28247">
                  <c:v>3.327514648438</c:v>
                </c:pt>
                <c:pt idx="28248">
                  <c:v>3.327561855316</c:v>
                </c:pt>
                <c:pt idx="28249">
                  <c:v>3.3276364803309999</c:v>
                </c:pt>
                <c:pt idx="28250">
                  <c:v>3.3278174400329998</c:v>
                </c:pt>
                <c:pt idx="28251">
                  <c:v>3.328140735626</c:v>
                </c:pt>
                <c:pt idx="28252">
                  <c:v>3.3284349441529999</c:v>
                </c:pt>
                <c:pt idx="28253">
                  <c:v>3.328596115112</c:v>
                </c:pt>
                <c:pt idx="28254">
                  <c:v>3.3289351463319998</c:v>
                </c:pt>
                <c:pt idx="28255">
                  <c:v>3.3291115760799999</c:v>
                </c:pt>
                <c:pt idx="28256">
                  <c:v>3.329228639603</c:v>
                </c:pt>
                <c:pt idx="28257">
                  <c:v>3.3293151855469998</c:v>
                </c:pt>
                <c:pt idx="28258">
                  <c:v>3.3294076919559998</c:v>
                </c:pt>
                <c:pt idx="28259">
                  <c:v>3.3295085430150002</c:v>
                </c:pt>
                <c:pt idx="28260">
                  <c:v>3.329609155655</c:v>
                </c:pt>
                <c:pt idx="28261">
                  <c:v>3.3297114372249998</c:v>
                </c:pt>
                <c:pt idx="28262">
                  <c:v>3.3298051357270002</c:v>
                </c:pt>
                <c:pt idx="28263">
                  <c:v>3.3299360275269998</c:v>
                </c:pt>
                <c:pt idx="28264">
                  <c:v>3.33025765419</c:v>
                </c:pt>
                <c:pt idx="28265">
                  <c:v>3.3303949832919999</c:v>
                </c:pt>
                <c:pt idx="28266">
                  <c:v>3.3305339813230002</c:v>
                </c:pt>
                <c:pt idx="28267">
                  <c:v>3.3307139873499998</c:v>
                </c:pt>
                <c:pt idx="28268">
                  <c:v>3.3307971954350002</c:v>
                </c:pt>
                <c:pt idx="28269">
                  <c:v>3.3308920860289999</c:v>
                </c:pt>
                <c:pt idx="28270">
                  <c:v>3.3309819698330001</c:v>
                </c:pt>
                <c:pt idx="28271">
                  <c:v>3.3313438892359999</c:v>
                </c:pt>
                <c:pt idx="28272">
                  <c:v>3.3314123153690001</c:v>
                </c:pt>
                <c:pt idx="28273">
                  <c:v>3.3314797878269999</c:v>
                </c:pt>
                <c:pt idx="28274">
                  <c:v>3.3315508365630002</c:v>
                </c:pt>
                <c:pt idx="28275">
                  <c:v>3.3316237926480001</c:v>
                </c:pt>
                <c:pt idx="28276">
                  <c:v>3.3318228721619998</c:v>
                </c:pt>
                <c:pt idx="28277">
                  <c:v>3.3320062160489998</c:v>
                </c:pt>
                <c:pt idx="28278">
                  <c:v>3.3321094512939999</c:v>
                </c:pt>
                <c:pt idx="28279">
                  <c:v>3.3322191238399999</c:v>
                </c:pt>
                <c:pt idx="28280">
                  <c:v>3.33229637146</c:v>
                </c:pt>
                <c:pt idx="28281">
                  <c:v>3.33234500885</c:v>
                </c:pt>
                <c:pt idx="28282">
                  <c:v>3.3323910236360001</c:v>
                </c:pt>
                <c:pt idx="28283">
                  <c:v>3.3327064514160001</c:v>
                </c:pt>
                <c:pt idx="28284">
                  <c:v>3.3329858779910002</c:v>
                </c:pt>
                <c:pt idx="28285">
                  <c:v>3.333113908768</c:v>
                </c:pt>
                <c:pt idx="28286">
                  <c:v>3.3334307670590002</c:v>
                </c:pt>
                <c:pt idx="28287">
                  <c:v>3.3335270881649999</c:v>
                </c:pt>
                <c:pt idx="28288">
                  <c:v>3.3335840702059998</c:v>
                </c:pt>
                <c:pt idx="28289">
                  <c:v>3.3336465358730001</c:v>
                </c:pt>
                <c:pt idx="28290">
                  <c:v>3.3337144851680001</c:v>
                </c:pt>
                <c:pt idx="28291">
                  <c:v>3.3337819576259999</c:v>
                </c:pt>
                <c:pt idx="28292">
                  <c:v>3.3338479995729999</c:v>
                </c:pt>
                <c:pt idx="28293">
                  <c:v>3.3339140415189998</c:v>
                </c:pt>
                <c:pt idx="28294">
                  <c:v>3.3339858055109999</c:v>
                </c:pt>
                <c:pt idx="28295">
                  <c:v>3.3340625762939999</c:v>
                </c:pt>
                <c:pt idx="28296">
                  <c:v>3.334136009216</c:v>
                </c:pt>
                <c:pt idx="28297">
                  <c:v>3.3342103958129998</c:v>
                </c:pt>
                <c:pt idx="28298">
                  <c:v>3.3342795372010001</c:v>
                </c:pt>
                <c:pt idx="28299">
                  <c:v>3.334347248077</c:v>
                </c:pt>
                <c:pt idx="28300">
                  <c:v>3.334416866302</c:v>
                </c:pt>
                <c:pt idx="28301">
                  <c:v>3.3344833850860001</c:v>
                </c:pt>
                <c:pt idx="28302">
                  <c:v>3.3345520496369998</c:v>
                </c:pt>
                <c:pt idx="28303">
                  <c:v>3.3346188068389999</c:v>
                </c:pt>
                <c:pt idx="28304">
                  <c:v>3.3346772193910001</c:v>
                </c:pt>
                <c:pt idx="28305">
                  <c:v>3.3347349166870002</c:v>
                </c:pt>
                <c:pt idx="28306">
                  <c:v>3.3347897529599999</c:v>
                </c:pt>
                <c:pt idx="28307">
                  <c:v>3.3348445892330001</c:v>
                </c:pt>
                <c:pt idx="28308">
                  <c:v>3.3348991870879998</c:v>
                </c:pt>
                <c:pt idx="28309">
                  <c:v>3.3349995613100001</c:v>
                </c:pt>
                <c:pt idx="28310">
                  <c:v>3.3350908756259998</c:v>
                </c:pt>
                <c:pt idx="28311">
                  <c:v>3.3351817131039998</c:v>
                </c:pt>
                <c:pt idx="28312">
                  <c:v>3.3353731632230001</c:v>
                </c:pt>
                <c:pt idx="28313">
                  <c:v>3.33553814888</c:v>
                </c:pt>
                <c:pt idx="28314">
                  <c:v>3.335639238358</c:v>
                </c:pt>
                <c:pt idx="28315">
                  <c:v>3.3357045650480002</c:v>
                </c:pt>
                <c:pt idx="28316">
                  <c:v>3.3357679843899999</c:v>
                </c:pt>
                <c:pt idx="28317">
                  <c:v>3.3358323574069999</c:v>
                </c:pt>
                <c:pt idx="28318">
                  <c:v>3.33589220047</c:v>
                </c:pt>
                <c:pt idx="28319">
                  <c:v>3.335947990417</c:v>
                </c:pt>
                <c:pt idx="28320">
                  <c:v>3.33598446846</c:v>
                </c:pt>
                <c:pt idx="28321">
                  <c:v>3.3360254764559998</c:v>
                </c:pt>
                <c:pt idx="28322">
                  <c:v>3.3360652923580001</c:v>
                </c:pt>
                <c:pt idx="28323">
                  <c:v>3.3361008167269999</c:v>
                </c:pt>
                <c:pt idx="28324">
                  <c:v>3.336141586304</c:v>
                </c:pt>
                <c:pt idx="28325">
                  <c:v>3.3361811637879999</c:v>
                </c:pt>
                <c:pt idx="28326">
                  <c:v>3.336226940155</c:v>
                </c:pt>
                <c:pt idx="28327">
                  <c:v>3.3362858295439999</c:v>
                </c:pt>
                <c:pt idx="28328">
                  <c:v>3.3363287448880001</c:v>
                </c:pt>
                <c:pt idx="28329">
                  <c:v>3.3363902568819999</c:v>
                </c:pt>
                <c:pt idx="28330">
                  <c:v>3.3364214897159998</c:v>
                </c:pt>
                <c:pt idx="28331">
                  <c:v>3.3364582061769998</c:v>
                </c:pt>
                <c:pt idx="28332">
                  <c:v>3.3365051746369998</c:v>
                </c:pt>
                <c:pt idx="28333">
                  <c:v>3.33655667305</c:v>
                </c:pt>
                <c:pt idx="28334">
                  <c:v>3.3366532325740001</c:v>
                </c:pt>
                <c:pt idx="28335">
                  <c:v>3.3367667198180002</c:v>
                </c:pt>
                <c:pt idx="28336">
                  <c:v>3.337065696716</c:v>
                </c:pt>
                <c:pt idx="28337">
                  <c:v>3.337214231491</c:v>
                </c:pt>
                <c:pt idx="28338">
                  <c:v>3.3372972011569999</c:v>
                </c:pt>
                <c:pt idx="28339">
                  <c:v>3.3373763561250001</c:v>
                </c:pt>
                <c:pt idx="28340">
                  <c:v>3.33744764328</c:v>
                </c:pt>
                <c:pt idx="28341">
                  <c:v>3.3375179767610001</c:v>
                </c:pt>
                <c:pt idx="28342">
                  <c:v>3.337590694427</c:v>
                </c:pt>
                <c:pt idx="28343">
                  <c:v>3.3376717567440002</c:v>
                </c:pt>
                <c:pt idx="28344">
                  <c:v>3.3377697467799998</c:v>
                </c:pt>
                <c:pt idx="28345">
                  <c:v>3.3378186225889999</c:v>
                </c:pt>
                <c:pt idx="28346">
                  <c:v>3.3378770351410001</c:v>
                </c:pt>
                <c:pt idx="28347">
                  <c:v>3.3379337787629999</c:v>
                </c:pt>
                <c:pt idx="28348">
                  <c:v>3.3379979133609998</c:v>
                </c:pt>
                <c:pt idx="28349">
                  <c:v>3.338059902191</c:v>
                </c:pt>
                <c:pt idx="28350">
                  <c:v>3.3381216526030002</c:v>
                </c:pt>
                <c:pt idx="28351">
                  <c:v>3.3381822109220001</c:v>
                </c:pt>
                <c:pt idx="28352">
                  <c:v>3.3382434844970001</c:v>
                </c:pt>
                <c:pt idx="28353">
                  <c:v>3.3383049964899998</c:v>
                </c:pt>
                <c:pt idx="28354">
                  <c:v>3.3383598327640001</c:v>
                </c:pt>
                <c:pt idx="28355">
                  <c:v>3.3384168148039999</c:v>
                </c:pt>
                <c:pt idx="28356">
                  <c:v>3.338520288467</c:v>
                </c:pt>
                <c:pt idx="28357">
                  <c:v>3.3386535644530002</c:v>
                </c:pt>
                <c:pt idx="28358">
                  <c:v>3.3389611244199999</c:v>
                </c:pt>
                <c:pt idx="28359">
                  <c:v>3.3392722606660001</c:v>
                </c:pt>
                <c:pt idx="28360">
                  <c:v>3.339372873306</c:v>
                </c:pt>
                <c:pt idx="28361">
                  <c:v>3.3394446372990001</c:v>
                </c:pt>
                <c:pt idx="28362">
                  <c:v>3.3395164012910001</c:v>
                </c:pt>
                <c:pt idx="28363">
                  <c:v>3.339589118958</c:v>
                </c:pt>
                <c:pt idx="28364">
                  <c:v>3.3396584987639999</c:v>
                </c:pt>
                <c:pt idx="28365">
                  <c:v>3.3397254943850001</c:v>
                </c:pt>
                <c:pt idx="28366">
                  <c:v>3.3397727012630001</c:v>
                </c:pt>
                <c:pt idx="28367">
                  <c:v>3.3398206233979999</c:v>
                </c:pt>
                <c:pt idx="28368">
                  <c:v>3.3398690223690002</c:v>
                </c:pt>
                <c:pt idx="28369">
                  <c:v>3.339915513992</c:v>
                </c:pt>
                <c:pt idx="28370">
                  <c:v>3.3399612903590001</c:v>
                </c:pt>
                <c:pt idx="28371">
                  <c:v>3.3400056362149999</c:v>
                </c:pt>
                <c:pt idx="28372">
                  <c:v>3.340044260025</c:v>
                </c:pt>
                <c:pt idx="28373">
                  <c:v>3.3400852680209998</c:v>
                </c:pt>
                <c:pt idx="28374">
                  <c:v>3.3401284217830001</c:v>
                </c:pt>
                <c:pt idx="28375">
                  <c:v>3.340171575546</c:v>
                </c:pt>
                <c:pt idx="28376">
                  <c:v>3.3402180671689998</c:v>
                </c:pt>
                <c:pt idx="28377">
                  <c:v>3.3402683734890002</c:v>
                </c:pt>
                <c:pt idx="28378">
                  <c:v>3.340319871902</c:v>
                </c:pt>
                <c:pt idx="28379">
                  <c:v>3.3404090404510001</c:v>
                </c:pt>
                <c:pt idx="28380">
                  <c:v>3.3407006263730001</c:v>
                </c:pt>
                <c:pt idx="28381">
                  <c:v>3.3409569263460002</c:v>
                </c:pt>
                <c:pt idx="28382">
                  <c:v>3.3410847187039998</c:v>
                </c:pt>
                <c:pt idx="28383">
                  <c:v>3.34117269516</c:v>
                </c:pt>
                <c:pt idx="28384">
                  <c:v>3.34126496315</c:v>
                </c:pt>
                <c:pt idx="28385">
                  <c:v>3.3413503170009999</c:v>
                </c:pt>
                <c:pt idx="28386">
                  <c:v>3.3416635990139998</c:v>
                </c:pt>
                <c:pt idx="28387">
                  <c:v>3.341908454895</c:v>
                </c:pt>
                <c:pt idx="28388">
                  <c:v>3.3420872688290002</c:v>
                </c:pt>
                <c:pt idx="28389">
                  <c:v>3.3422365188600001</c:v>
                </c:pt>
                <c:pt idx="28390">
                  <c:v>3.3423476219179999</c:v>
                </c:pt>
                <c:pt idx="28391">
                  <c:v>3.3425335884090002</c:v>
                </c:pt>
                <c:pt idx="28392">
                  <c:v>3.3426213264469999</c:v>
                </c:pt>
                <c:pt idx="28393">
                  <c:v>3.3427340984340002</c:v>
                </c:pt>
                <c:pt idx="28394">
                  <c:v>3.342787265778</c:v>
                </c:pt>
                <c:pt idx="28395">
                  <c:v>3.3428423404690002</c:v>
                </c:pt>
                <c:pt idx="28396">
                  <c:v>3.3428952693939999</c:v>
                </c:pt>
                <c:pt idx="28397">
                  <c:v>3.342956781387</c:v>
                </c:pt>
                <c:pt idx="28398">
                  <c:v>3.3430185317990002</c:v>
                </c:pt>
                <c:pt idx="28399">
                  <c:v>3.343078374863</c:v>
                </c:pt>
                <c:pt idx="28400">
                  <c:v>3.3431339263919999</c:v>
                </c:pt>
                <c:pt idx="28401">
                  <c:v>3.3431847095489999</c:v>
                </c:pt>
                <c:pt idx="28402">
                  <c:v>3.3432343006130001</c:v>
                </c:pt>
                <c:pt idx="28403">
                  <c:v>3.3432812690730001</c:v>
                </c:pt>
                <c:pt idx="28404">
                  <c:v>3.3433742523190002</c:v>
                </c:pt>
                <c:pt idx="28405">
                  <c:v>3.3434720039369998</c:v>
                </c:pt>
                <c:pt idx="28406">
                  <c:v>3.3435604572300002</c:v>
                </c:pt>
                <c:pt idx="28407">
                  <c:v>3.3436503410339999</c:v>
                </c:pt>
                <c:pt idx="28408">
                  <c:v>3.3437263965609998</c:v>
                </c:pt>
                <c:pt idx="28409">
                  <c:v>3.343809127808</c:v>
                </c:pt>
                <c:pt idx="28410">
                  <c:v>3.3439185619349998</c:v>
                </c:pt>
                <c:pt idx="28411">
                  <c:v>3.3440299034119998</c:v>
                </c:pt>
                <c:pt idx="28412">
                  <c:v>3.3441727161410002</c:v>
                </c:pt>
                <c:pt idx="28413">
                  <c:v>3.3444902896880002</c:v>
                </c:pt>
                <c:pt idx="28414">
                  <c:v>3.3445935249329999</c:v>
                </c:pt>
                <c:pt idx="28415">
                  <c:v>3.3446578979489998</c:v>
                </c:pt>
                <c:pt idx="28416">
                  <c:v>3.3447229862209999</c:v>
                </c:pt>
                <c:pt idx="28417">
                  <c:v>3.3447623252869998</c:v>
                </c:pt>
                <c:pt idx="28418">
                  <c:v>3.3448038101200002</c:v>
                </c:pt>
                <c:pt idx="28419">
                  <c:v>3.3448483943939999</c:v>
                </c:pt>
                <c:pt idx="28420">
                  <c:v>3.344907999039</c:v>
                </c:pt>
                <c:pt idx="28421">
                  <c:v>3.3449459075929999</c:v>
                </c:pt>
                <c:pt idx="28422">
                  <c:v>3.3449869155880001</c:v>
                </c:pt>
                <c:pt idx="28423">
                  <c:v>3.3450269699100001</c:v>
                </c:pt>
                <c:pt idx="28424">
                  <c:v>3.345064878464</c:v>
                </c:pt>
                <c:pt idx="28425">
                  <c:v>3.3451058864590002</c:v>
                </c:pt>
                <c:pt idx="28426">
                  <c:v>3.3451490402220001</c:v>
                </c:pt>
                <c:pt idx="28427">
                  <c:v>3.3451893329620002</c:v>
                </c:pt>
                <c:pt idx="28428">
                  <c:v>3.3452293872830001</c:v>
                </c:pt>
                <c:pt idx="28429">
                  <c:v>3.3452761173250001</c:v>
                </c:pt>
                <c:pt idx="28430">
                  <c:v>3.3453171253199998</c:v>
                </c:pt>
                <c:pt idx="28431">
                  <c:v>3.3453602790830002</c:v>
                </c:pt>
                <c:pt idx="28432">
                  <c:v>3.3454096317289999</c:v>
                </c:pt>
                <c:pt idx="28433">
                  <c:v>3.3454587459559999</c:v>
                </c:pt>
                <c:pt idx="28434">
                  <c:v>3.3455069065090002</c:v>
                </c:pt>
                <c:pt idx="28435">
                  <c:v>3.3455572128300002</c:v>
                </c:pt>
                <c:pt idx="28436">
                  <c:v>3.3456077575680001</c:v>
                </c:pt>
                <c:pt idx="28437">
                  <c:v>3.3457112312319999</c:v>
                </c:pt>
                <c:pt idx="28438">
                  <c:v>3.3459446430209998</c:v>
                </c:pt>
                <c:pt idx="28439">
                  <c:v>3.346208572388</c:v>
                </c:pt>
                <c:pt idx="28440">
                  <c:v>3.3462660312649999</c:v>
                </c:pt>
                <c:pt idx="28441">
                  <c:v>3.3463501930240001</c:v>
                </c:pt>
                <c:pt idx="28442">
                  <c:v>3.346404314041</c:v>
                </c:pt>
                <c:pt idx="28443">
                  <c:v>3.3464591503140002</c:v>
                </c:pt>
                <c:pt idx="28444">
                  <c:v>3.3465204238889998</c:v>
                </c:pt>
                <c:pt idx="28445">
                  <c:v>3.3465745449069999</c:v>
                </c:pt>
                <c:pt idx="28446">
                  <c:v>3.3466410636899999</c:v>
                </c:pt>
                <c:pt idx="28447">
                  <c:v>3.3466973304750001</c:v>
                </c:pt>
                <c:pt idx="28448">
                  <c:v>3.3467535972600002</c:v>
                </c:pt>
                <c:pt idx="28449">
                  <c:v>3.3468110561370001</c:v>
                </c:pt>
                <c:pt idx="28450">
                  <c:v>3.3468759059909998</c:v>
                </c:pt>
                <c:pt idx="28451">
                  <c:v>3.3469433784480001</c:v>
                </c:pt>
                <c:pt idx="28452">
                  <c:v>3.3470087051389998</c:v>
                </c:pt>
                <c:pt idx="28453">
                  <c:v>3.3470716476439999</c:v>
                </c:pt>
                <c:pt idx="28454">
                  <c:v>3.347128152847</c:v>
                </c:pt>
                <c:pt idx="28455">
                  <c:v>3.3471870422359999</c:v>
                </c:pt>
                <c:pt idx="28456">
                  <c:v>3.347239732742</c:v>
                </c:pt>
                <c:pt idx="28457">
                  <c:v>3.3472995758059998</c:v>
                </c:pt>
                <c:pt idx="28458">
                  <c:v>3.347359657288</c:v>
                </c:pt>
                <c:pt idx="28459">
                  <c:v>3.3474509716030001</c:v>
                </c:pt>
                <c:pt idx="28460">
                  <c:v>3.3475284576419999</c:v>
                </c:pt>
                <c:pt idx="28461">
                  <c:v>3.3476135730740002</c:v>
                </c:pt>
                <c:pt idx="28462">
                  <c:v>3.3477013111109999</c:v>
                </c:pt>
                <c:pt idx="28463">
                  <c:v>3.3477876186370001</c:v>
                </c:pt>
                <c:pt idx="28464">
                  <c:v>3.3478796482090001</c:v>
                </c:pt>
                <c:pt idx="28465">
                  <c:v>3.3479745388030002</c:v>
                </c:pt>
                <c:pt idx="28466">
                  <c:v>3.348061084747</c:v>
                </c:pt>
                <c:pt idx="28467">
                  <c:v>3.3481504917140001</c:v>
                </c:pt>
                <c:pt idx="28468">
                  <c:v>3.3482382297519999</c:v>
                </c:pt>
                <c:pt idx="28469">
                  <c:v>3.3483200073239998</c:v>
                </c:pt>
                <c:pt idx="28470">
                  <c:v>3.3483951091769999</c:v>
                </c:pt>
                <c:pt idx="28471">
                  <c:v>3.3485448360440002</c:v>
                </c:pt>
                <c:pt idx="28472">
                  <c:v>3.3488502502439998</c:v>
                </c:pt>
                <c:pt idx="28473">
                  <c:v>3.3489341735839999</c:v>
                </c:pt>
                <c:pt idx="28474">
                  <c:v>3.3490114212040001</c:v>
                </c:pt>
                <c:pt idx="28475">
                  <c:v>3.3490903377530001</c:v>
                </c:pt>
                <c:pt idx="28476">
                  <c:v>3.3491885662079999</c:v>
                </c:pt>
                <c:pt idx="28477">
                  <c:v>3.3492875099180002</c:v>
                </c:pt>
                <c:pt idx="28478">
                  <c:v>3.3493628501889998</c:v>
                </c:pt>
                <c:pt idx="28479">
                  <c:v>3.3494377136229998</c:v>
                </c:pt>
                <c:pt idx="28480">
                  <c:v>3.3494851589199999</c:v>
                </c:pt>
                <c:pt idx="28481">
                  <c:v>3.3495252132419999</c:v>
                </c:pt>
                <c:pt idx="28482">
                  <c:v>3.3495650291439998</c:v>
                </c:pt>
                <c:pt idx="28483">
                  <c:v>3.3496277332309998</c:v>
                </c:pt>
                <c:pt idx="28484">
                  <c:v>3.3496754169459999</c:v>
                </c:pt>
                <c:pt idx="28485">
                  <c:v>3.3497257232669999</c:v>
                </c:pt>
                <c:pt idx="28486">
                  <c:v>3.3498017787930001</c:v>
                </c:pt>
                <c:pt idx="28487">
                  <c:v>3.3498554229740001</c:v>
                </c:pt>
                <c:pt idx="28488">
                  <c:v>3.3499748706819998</c:v>
                </c:pt>
                <c:pt idx="28489">
                  <c:v>3.3500967025759998</c:v>
                </c:pt>
                <c:pt idx="28490">
                  <c:v>3.3501729965210001</c:v>
                </c:pt>
                <c:pt idx="28491">
                  <c:v>3.3504545688629999</c:v>
                </c:pt>
                <c:pt idx="28492">
                  <c:v>3.3507854938510002</c:v>
                </c:pt>
                <c:pt idx="28493">
                  <c:v>3.3509507179260001</c:v>
                </c:pt>
                <c:pt idx="28494">
                  <c:v>3.351060390472</c:v>
                </c:pt>
                <c:pt idx="28495">
                  <c:v>3.3511836528779999</c:v>
                </c:pt>
                <c:pt idx="28496">
                  <c:v>3.351463317871</c:v>
                </c:pt>
                <c:pt idx="28497">
                  <c:v>3.3517899513240001</c:v>
                </c:pt>
                <c:pt idx="28498">
                  <c:v>3.351904153824</c:v>
                </c:pt>
                <c:pt idx="28499">
                  <c:v>3.3519577980039998</c:v>
                </c:pt>
                <c:pt idx="28500">
                  <c:v>3.3520057201390001</c:v>
                </c:pt>
                <c:pt idx="28501">
                  <c:v>3.3520534038540002</c:v>
                </c:pt>
                <c:pt idx="28502">
                  <c:v>3.3521058559419998</c:v>
                </c:pt>
                <c:pt idx="28503">
                  <c:v>3.3522205352780001</c:v>
                </c:pt>
                <c:pt idx="28504">
                  <c:v>3.3523113727570002</c:v>
                </c:pt>
                <c:pt idx="28505">
                  <c:v>3.3526034355159999</c:v>
                </c:pt>
                <c:pt idx="28506">
                  <c:v>3.3528928756709999</c:v>
                </c:pt>
                <c:pt idx="28507">
                  <c:v>3.3530287742609999</c:v>
                </c:pt>
                <c:pt idx="28508">
                  <c:v>3.3531367778779999</c:v>
                </c:pt>
                <c:pt idx="28509">
                  <c:v>3.3532478809359998</c:v>
                </c:pt>
                <c:pt idx="28510">
                  <c:v>3.3533453941350002</c:v>
                </c:pt>
                <c:pt idx="28511">
                  <c:v>3.353436946869</c:v>
                </c:pt>
                <c:pt idx="28512">
                  <c:v>3.3535568714139998</c:v>
                </c:pt>
                <c:pt idx="28513">
                  <c:v>3.3537402153019999</c:v>
                </c:pt>
                <c:pt idx="28514">
                  <c:v>3.3538587093349999</c:v>
                </c:pt>
                <c:pt idx="28515">
                  <c:v>3.3539390563959999</c:v>
                </c:pt>
                <c:pt idx="28516">
                  <c:v>3.3540191650389999</c:v>
                </c:pt>
                <c:pt idx="28517">
                  <c:v>3.3541054725650001</c:v>
                </c:pt>
                <c:pt idx="28518">
                  <c:v>3.3541898727419999</c:v>
                </c:pt>
                <c:pt idx="28519">
                  <c:v>3.3542764186860001</c:v>
                </c:pt>
                <c:pt idx="28520">
                  <c:v>3.354363203049</c:v>
                </c:pt>
                <c:pt idx="28521">
                  <c:v>3.3544583320619998</c:v>
                </c:pt>
                <c:pt idx="28522">
                  <c:v>3.3545575141909998</c:v>
                </c:pt>
                <c:pt idx="28523">
                  <c:v>3.3546521663669999</c:v>
                </c:pt>
                <c:pt idx="28524">
                  <c:v>3.3547422885890001</c:v>
                </c:pt>
                <c:pt idx="28525">
                  <c:v>3.354830741882</c:v>
                </c:pt>
                <c:pt idx="28526">
                  <c:v>3.3551237583160001</c:v>
                </c:pt>
                <c:pt idx="28527">
                  <c:v>3.3552274703979998</c:v>
                </c:pt>
                <c:pt idx="28528">
                  <c:v>3.3553318977359998</c:v>
                </c:pt>
                <c:pt idx="28529">
                  <c:v>3.3555653095250002</c:v>
                </c:pt>
                <c:pt idx="28530">
                  <c:v>3.355662345886</c:v>
                </c:pt>
                <c:pt idx="28531">
                  <c:v>3.355768680573</c:v>
                </c:pt>
                <c:pt idx="28532">
                  <c:v>3.3558762073519999</c:v>
                </c:pt>
                <c:pt idx="28533">
                  <c:v>3.3559858798979998</c:v>
                </c:pt>
                <c:pt idx="28534">
                  <c:v>3.3560595512389999</c:v>
                </c:pt>
                <c:pt idx="28535">
                  <c:v>3.3561339378359998</c:v>
                </c:pt>
                <c:pt idx="28536">
                  <c:v>3.356185436249</c:v>
                </c:pt>
                <c:pt idx="28537">
                  <c:v>3.3562490940090002</c:v>
                </c:pt>
                <c:pt idx="28538">
                  <c:v>3.3563451766969998</c:v>
                </c:pt>
                <c:pt idx="28539">
                  <c:v>3.3564562797550002</c:v>
                </c:pt>
                <c:pt idx="28540">
                  <c:v>3.3565459251399998</c:v>
                </c:pt>
                <c:pt idx="28541">
                  <c:v>3.35662150383</c:v>
                </c:pt>
                <c:pt idx="28542">
                  <c:v>3.356701850891</c:v>
                </c:pt>
                <c:pt idx="28543">
                  <c:v>3.357008695602</c:v>
                </c:pt>
                <c:pt idx="28544">
                  <c:v>3.357168912888</c:v>
                </c:pt>
                <c:pt idx="28545">
                  <c:v>3.3573238849639999</c:v>
                </c:pt>
                <c:pt idx="28546">
                  <c:v>3.3576297760010001</c:v>
                </c:pt>
                <c:pt idx="28547">
                  <c:v>3.3580102920530002</c:v>
                </c:pt>
                <c:pt idx="28548">
                  <c:v>3.3581788539890001</c:v>
                </c:pt>
                <c:pt idx="28549">
                  <c:v>3.3583085536959998</c:v>
                </c:pt>
                <c:pt idx="28550">
                  <c:v>3.358438491821</c:v>
                </c:pt>
                <c:pt idx="28551">
                  <c:v>3.3585648536680002</c:v>
                </c:pt>
                <c:pt idx="28552">
                  <c:v>3.3586661815640002</c:v>
                </c:pt>
                <c:pt idx="28553">
                  <c:v>3.358757734299</c:v>
                </c:pt>
                <c:pt idx="28554">
                  <c:v>3.358804941177</c:v>
                </c:pt>
                <c:pt idx="28555">
                  <c:v>3.3588511943819999</c:v>
                </c:pt>
                <c:pt idx="28556">
                  <c:v>3.3588945865630002</c:v>
                </c:pt>
                <c:pt idx="28557">
                  <c:v>3.3589384555819999</c:v>
                </c:pt>
                <c:pt idx="28558">
                  <c:v>3.3589856624599999</c:v>
                </c:pt>
                <c:pt idx="28559">
                  <c:v>3.3590691089629998</c:v>
                </c:pt>
                <c:pt idx="28560">
                  <c:v>3.3591721057889998</c:v>
                </c:pt>
                <c:pt idx="28561">
                  <c:v>3.359516382217</c:v>
                </c:pt>
                <c:pt idx="28562">
                  <c:v>3.3596203327179999</c:v>
                </c:pt>
                <c:pt idx="28563">
                  <c:v>3.3596951961519999</c:v>
                </c:pt>
                <c:pt idx="28564">
                  <c:v>3.3597817420960001</c:v>
                </c:pt>
                <c:pt idx="28565">
                  <c:v>3.3598642349240002</c:v>
                </c:pt>
                <c:pt idx="28566">
                  <c:v>3.359983444214</c:v>
                </c:pt>
                <c:pt idx="28567">
                  <c:v>3.3601627349849998</c:v>
                </c:pt>
                <c:pt idx="28568">
                  <c:v>3.3604569435120002</c:v>
                </c:pt>
                <c:pt idx="28569">
                  <c:v>3.360777139664</c:v>
                </c:pt>
                <c:pt idx="28570">
                  <c:v>3.3610966205600001</c:v>
                </c:pt>
                <c:pt idx="28571">
                  <c:v>3.361232042313</c:v>
                </c:pt>
                <c:pt idx="28572">
                  <c:v>3.361291646957</c:v>
                </c:pt>
                <c:pt idx="28573">
                  <c:v>3.3613572120669999</c:v>
                </c:pt>
                <c:pt idx="28574">
                  <c:v>3.361425876617</c:v>
                </c:pt>
                <c:pt idx="28575">
                  <c:v>3.3614616394039998</c:v>
                </c:pt>
                <c:pt idx="28576">
                  <c:v>3.3614993095400001</c:v>
                </c:pt>
                <c:pt idx="28577">
                  <c:v>3.3615467548370002</c:v>
                </c:pt>
                <c:pt idx="28578">
                  <c:v>3.361603736877</c:v>
                </c:pt>
                <c:pt idx="28579">
                  <c:v>3.3616604804989998</c:v>
                </c:pt>
                <c:pt idx="28580">
                  <c:v>3.3617208004000001</c:v>
                </c:pt>
                <c:pt idx="28581">
                  <c:v>3.361778259277</c:v>
                </c:pt>
                <c:pt idx="28582">
                  <c:v>3.361830472946</c:v>
                </c:pt>
                <c:pt idx="28583">
                  <c:v>3.3618874549869999</c:v>
                </c:pt>
                <c:pt idx="28584">
                  <c:v>3.3619945049290001</c:v>
                </c:pt>
                <c:pt idx="28585">
                  <c:v>3.3621222972870002</c:v>
                </c:pt>
                <c:pt idx="28586">
                  <c:v>3.3624260425569998</c:v>
                </c:pt>
                <c:pt idx="28587">
                  <c:v>3.3626434803010001</c:v>
                </c:pt>
                <c:pt idx="28588">
                  <c:v>3.3627157211299998</c:v>
                </c:pt>
                <c:pt idx="28589">
                  <c:v>3.3627707958220001</c:v>
                </c:pt>
                <c:pt idx="28590">
                  <c:v>3.3628232479100002</c:v>
                </c:pt>
                <c:pt idx="28591">
                  <c:v>3.3628723621369998</c:v>
                </c:pt>
                <c:pt idx="28592">
                  <c:v>3.36292386055</c:v>
                </c:pt>
                <c:pt idx="28593">
                  <c:v>3.3630251884460001</c:v>
                </c:pt>
                <c:pt idx="28594">
                  <c:v>3.3630914688110001</c:v>
                </c:pt>
                <c:pt idx="28595">
                  <c:v>3.363160848618</c:v>
                </c:pt>
                <c:pt idx="28596">
                  <c:v>3.3632085323330001</c:v>
                </c:pt>
                <c:pt idx="28597">
                  <c:v>3.363255023956</c:v>
                </c:pt>
                <c:pt idx="28598">
                  <c:v>3.3633046150210002</c:v>
                </c:pt>
                <c:pt idx="28599">
                  <c:v>3.3633551597600002</c:v>
                </c:pt>
                <c:pt idx="28600">
                  <c:v>3.363408327103</c:v>
                </c:pt>
                <c:pt idx="28601">
                  <c:v>3.3634555339809999</c:v>
                </c:pt>
                <c:pt idx="28602">
                  <c:v>3.3635032176970001</c:v>
                </c:pt>
                <c:pt idx="28603">
                  <c:v>3.3635525703429998</c:v>
                </c:pt>
                <c:pt idx="28604">
                  <c:v>3.3636026382450002</c:v>
                </c:pt>
                <c:pt idx="28605">
                  <c:v>3.3636450767519999</c:v>
                </c:pt>
                <c:pt idx="28606">
                  <c:v>3.3636939525599998</c:v>
                </c:pt>
                <c:pt idx="28607">
                  <c:v>3.3637466430659999</c:v>
                </c:pt>
                <c:pt idx="28608">
                  <c:v>3.363823413849</c:v>
                </c:pt>
                <c:pt idx="28609">
                  <c:v>3.3639097213750002</c:v>
                </c:pt>
                <c:pt idx="28610">
                  <c:v>3.3642308712009998</c:v>
                </c:pt>
                <c:pt idx="28611">
                  <c:v>3.3645801544189999</c:v>
                </c:pt>
                <c:pt idx="28612">
                  <c:v>3.3646373748779999</c:v>
                </c:pt>
                <c:pt idx="28613">
                  <c:v>3.3646981716159998</c:v>
                </c:pt>
                <c:pt idx="28614">
                  <c:v>3.364753007889</c:v>
                </c:pt>
                <c:pt idx="28615">
                  <c:v>3.3648099899289998</c:v>
                </c:pt>
                <c:pt idx="28616">
                  <c:v>3.3648982048030001</c:v>
                </c:pt>
                <c:pt idx="28617">
                  <c:v>3.3649928569790002</c:v>
                </c:pt>
                <c:pt idx="28618">
                  <c:v>3.3650817871090002</c:v>
                </c:pt>
                <c:pt idx="28619">
                  <c:v>3.3651673793789998</c:v>
                </c:pt>
                <c:pt idx="28620">
                  <c:v>3.3652527332309998</c:v>
                </c:pt>
                <c:pt idx="28621">
                  <c:v>3.3655061721799999</c:v>
                </c:pt>
                <c:pt idx="28622">
                  <c:v>3.3658437728880002</c:v>
                </c:pt>
                <c:pt idx="28623">
                  <c:v>3.3660693168639999</c:v>
                </c:pt>
                <c:pt idx="28624">
                  <c:v>3.3662779331210002</c:v>
                </c:pt>
                <c:pt idx="28625">
                  <c:v>3.3663532733919999</c:v>
                </c:pt>
                <c:pt idx="28626">
                  <c:v>3.3664309978490001</c:v>
                </c:pt>
                <c:pt idx="28627">
                  <c:v>3.366505622864</c:v>
                </c:pt>
                <c:pt idx="28628">
                  <c:v>3.3665714263919999</c:v>
                </c:pt>
                <c:pt idx="28629">
                  <c:v>3.3666942119600001</c:v>
                </c:pt>
                <c:pt idx="28630">
                  <c:v>3.3667790889739999</c:v>
                </c:pt>
                <c:pt idx="28631">
                  <c:v>3.3668704032900001</c:v>
                </c:pt>
                <c:pt idx="28632">
                  <c:v>3.3669631481170001</c:v>
                </c:pt>
                <c:pt idx="28633">
                  <c:v>3.3670537471770001</c:v>
                </c:pt>
                <c:pt idx="28634">
                  <c:v>3.3671443462370001</c:v>
                </c:pt>
                <c:pt idx="28635">
                  <c:v>3.3672714233400001</c:v>
                </c:pt>
                <c:pt idx="28636">
                  <c:v>3.367462873459</c:v>
                </c:pt>
                <c:pt idx="28637">
                  <c:v>3.3677940368649999</c:v>
                </c:pt>
                <c:pt idx="28638">
                  <c:v>3.3679621219640001</c:v>
                </c:pt>
                <c:pt idx="28639">
                  <c:v>3.3680331707</c:v>
                </c:pt>
                <c:pt idx="28640">
                  <c:v>3.368083715439</c:v>
                </c:pt>
                <c:pt idx="28641">
                  <c:v>3.3681523799900002</c:v>
                </c:pt>
                <c:pt idx="28642">
                  <c:v>3.3682351112369999</c:v>
                </c:pt>
                <c:pt idx="28643">
                  <c:v>3.368315935135</c:v>
                </c:pt>
                <c:pt idx="28644">
                  <c:v>3.3683998584750001</c:v>
                </c:pt>
                <c:pt idx="28645">
                  <c:v>3.368484735489</c:v>
                </c:pt>
                <c:pt idx="28646">
                  <c:v>3.3685672283170001</c:v>
                </c:pt>
                <c:pt idx="28647">
                  <c:v>3.3686518669129999</c:v>
                </c:pt>
                <c:pt idx="28648">
                  <c:v>3.368704557419</c:v>
                </c:pt>
                <c:pt idx="28649">
                  <c:v>3.368779659271</c:v>
                </c:pt>
                <c:pt idx="28650">
                  <c:v>3.36882853508</c:v>
                </c:pt>
                <c:pt idx="28651">
                  <c:v>3.3688814640050002</c:v>
                </c:pt>
                <c:pt idx="28652">
                  <c:v>3.3689281940460001</c:v>
                </c:pt>
                <c:pt idx="28653">
                  <c:v>3.3689761161799998</c:v>
                </c:pt>
                <c:pt idx="28654">
                  <c:v>3.369027376175</c:v>
                </c:pt>
                <c:pt idx="28655">
                  <c:v>3.369100570679</c:v>
                </c:pt>
                <c:pt idx="28656">
                  <c:v>3.3692355155940001</c:v>
                </c:pt>
                <c:pt idx="28657">
                  <c:v>3.3694705963130001</c:v>
                </c:pt>
                <c:pt idx="28658">
                  <c:v>3.3695602416989998</c:v>
                </c:pt>
                <c:pt idx="28659">
                  <c:v>3.369656801224</c:v>
                </c:pt>
                <c:pt idx="28660">
                  <c:v>3.369747400284</c:v>
                </c:pt>
                <c:pt idx="28661">
                  <c:v>3.3698425292969998</c:v>
                </c:pt>
                <c:pt idx="28662">
                  <c:v>3.3699436187740002</c:v>
                </c:pt>
                <c:pt idx="28663">
                  <c:v>3.3700411319730001</c:v>
                </c:pt>
                <c:pt idx="28664">
                  <c:v>3.3701426982879998</c:v>
                </c:pt>
                <c:pt idx="28665">
                  <c:v>3.3702363967900002</c:v>
                </c:pt>
                <c:pt idx="28666">
                  <c:v>3.3703258037569999</c:v>
                </c:pt>
                <c:pt idx="28667">
                  <c:v>3.3704106807710001</c:v>
                </c:pt>
                <c:pt idx="28668">
                  <c:v>3.3704941272740001</c:v>
                </c:pt>
                <c:pt idx="28669">
                  <c:v>3.3706130981450002</c:v>
                </c:pt>
                <c:pt idx="28670">
                  <c:v>3.3708457946779999</c:v>
                </c:pt>
                <c:pt idx="28671">
                  <c:v>3.371042966843</c:v>
                </c:pt>
                <c:pt idx="28672">
                  <c:v>3.371167182922</c:v>
                </c:pt>
                <c:pt idx="28673">
                  <c:v>3.371254205704</c:v>
                </c:pt>
                <c:pt idx="28674">
                  <c:v>3.3713357448579999</c:v>
                </c:pt>
                <c:pt idx="28675">
                  <c:v>3.3714272975920001</c:v>
                </c:pt>
                <c:pt idx="28676">
                  <c:v>3.3715171813959999</c:v>
                </c:pt>
                <c:pt idx="28677">
                  <c:v>3.3716828823089999</c:v>
                </c:pt>
                <c:pt idx="28678">
                  <c:v>3.3720183372500001</c:v>
                </c:pt>
                <c:pt idx="28679">
                  <c:v>3.3723347187039998</c:v>
                </c:pt>
                <c:pt idx="28680">
                  <c:v>3.3725295066830001</c:v>
                </c:pt>
                <c:pt idx="28681">
                  <c:v>3.372638702393</c:v>
                </c:pt>
                <c:pt idx="28682">
                  <c:v>3.3727214336400002</c:v>
                </c:pt>
                <c:pt idx="28683">
                  <c:v>3.3728401660920002</c:v>
                </c:pt>
                <c:pt idx="28684">
                  <c:v>3.3729889392849999</c:v>
                </c:pt>
                <c:pt idx="28685">
                  <c:v>3.373275518417</c:v>
                </c:pt>
                <c:pt idx="28686">
                  <c:v>3.3733575344090001</c:v>
                </c:pt>
                <c:pt idx="28687">
                  <c:v>3.3734066486360001</c:v>
                </c:pt>
                <c:pt idx="28688">
                  <c:v>3.3734607696530001</c:v>
                </c:pt>
                <c:pt idx="28689">
                  <c:v>3.3735363483429999</c:v>
                </c:pt>
                <c:pt idx="28690">
                  <c:v>3.3735895156860001</c:v>
                </c:pt>
                <c:pt idx="28691">
                  <c:v>3.3736374378199998</c:v>
                </c:pt>
                <c:pt idx="28692">
                  <c:v>3.3737120628359998</c:v>
                </c:pt>
                <c:pt idx="28693">
                  <c:v>3.373871564865</c:v>
                </c:pt>
                <c:pt idx="28694">
                  <c:v>3.3739509582520002</c:v>
                </c:pt>
                <c:pt idx="28695">
                  <c:v>3.3740198612209999</c:v>
                </c:pt>
                <c:pt idx="28696">
                  <c:v>3.3740665912629999</c:v>
                </c:pt>
                <c:pt idx="28697">
                  <c:v>3.374450683594</c:v>
                </c:pt>
                <c:pt idx="28698">
                  <c:v>3.3745505809780001</c:v>
                </c:pt>
                <c:pt idx="28699">
                  <c:v>3.3746166229250001</c:v>
                </c:pt>
                <c:pt idx="28700">
                  <c:v>3.3746526241299999</c:v>
                </c:pt>
                <c:pt idx="28701">
                  <c:v>3.37468957901</c:v>
                </c:pt>
                <c:pt idx="28702">
                  <c:v>3.3747253417969998</c:v>
                </c:pt>
                <c:pt idx="28703">
                  <c:v>3.374763011932</c:v>
                </c:pt>
                <c:pt idx="28704">
                  <c:v>3.3748009204859999</c:v>
                </c:pt>
                <c:pt idx="28705">
                  <c:v>3.3748476505279998</c:v>
                </c:pt>
                <c:pt idx="28706">
                  <c:v>3.3748998641969998</c:v>
                </c:pt>
                <c:pt idx="28707">
                  <c:v>3.3749501705170002</c:v>
                </c:pt>
                <c:pt idx="28708">
                  <c:v>3.3750422000890001</c:v>
                </c:pt>
                <c:pt idx="28709">
                  <c:v>3.3751344680790001</c:v>
                </c:pt>
                <c:pt idx="28710">
                  <c:v>3.3752632141109999</c:v>
                </c:pt>
                <c:pt idx="28711">
                  <c:v>3.3753757476809998</c:v>
                </c:pt>
                <c:pt idx="28712">
                  <c:v>3.3755323886870001</c:v>
                </c:pt>
                <c:pt idx="28713">
                  <c:v>3.375763893127</c:v>
                </c:pt>
                <c:pt idx="28714">
                  <c:v>3.375882387161</c:v>
                </c:pt>
                <c:pt idx="28715">
                  <c:v>3.3760368824009999</c:v>
                </c:pt>
                <c:pt idx="28716">
                  <c:v>3.3761477470400001</c:v>
                </c:pt>
                <c:pt idx="28717">
                  <c:v>3.3764035701749999</c:v>
                </c:pt>
                <c:pt idx="28718">
                  <c:v>3.37655210495</c:v>
                </c:pt>
                <c:pt idx="28719">
                  <c:v>3.376843214035</c:v>
                </c:pt>
                <c:pt idx="28720">
                  <c:v>3.377073287964</c:v>
                </c:pt>
                <c:pt idx="28721">
                  <c:v>3.3773295879359999</c:v>
                </c:pt>
                <c:pt idx="28722">
                  <c:v>3.3774211406710002</c:v>
                </c:pt>
                <c:pt idx="28723">
                  <c:v>3.377545833588</c:v>
                </c:pt>
                <c:pt idx="28724">
                  <c:v>3.3776321411130001</c:v>
                </c:pt>
                <c:pt idx="28725">
                  <c:v>3.3777844905849999</c:v>
                </c:pt>
                <c:pt idx="28726">
                  <c:v>3.377907037735</c:v>
                </c:pt>
                <c:pt idx="28727">
                  <c:v>3.3779649734500001</c:v>
                </c:pt>
                <c:pt idx="28728">
                  <c:v>3.3780174255370001</c:v>
                </c:pt>
                <c:pt idx="28729">
                  <c:v>3.3782808780670002</c:v>
                </c:pt>
                <c:pt idx="28730">
                  <c:v>3.3783905506130001</c:v>
                </c:pt>
                <c:pt idx="28731">
                  <c:v>3.3784415721890002</c:v>
                </c:pt>
                <c:pt idx="28732">
                  <c:v>3.3784892559049999</c:v>
                </c:pt>
                <c:pt idx="28733">
                  <c:v>3.3785374164580002</c:v>
                </c:pt>
                <c:pt idx="28734">
                  <c:v>3.3785877227780001</c:v>
                </c:pt>
                <c:pt idx="28735">
                  <c:v>3.378632307053</c:v>
                </c:pt>
                <c:pt idx="28736">
                  <c:v>3.3786807060239998</c:v>
                </c:pt>
                <c:pt idx="28737">
                  <c:v>3.3787281513209999</c:v>
                </c:pt>
                <c:pt idx="28738">
                  <c:v>3.3787710666659998</c:v>
                </c:pt>
                <c:pt idx="28739">
                  <c:v>3.378808498383</c:v>
                </c:pt>
                <c:pt idx="28740">
                  <c:v>3.3788902759549999</c:v>
                </c:pt>
                <c:pt idx="28741">
                  <c:v>3.3789391517639999</c:v>
                </c:pt>
                <c:pt idx="28742">
                  <c:v>3.3790321350100001</c:v>
                </c:pt>
                <c:pt idx="28743">
                  <c:v>3.3791282176970001</c:v>
                </c:pt>
                <c:pt idx="28744">
                  <c:v>3.3792192935940002</c:v>
                </c:pt>
                <c:pt idx="28745">
                  <c:v>3.3793118000029998</c:v>
                </c:pt>
                <c:pt idx="28746">
                  <c:v>3.3794078826899998</c:v>
                </c:pt>
                <c:pt idx="28747">
                  <c:v>3.3795042037959999</c:v>
                </c:pt>
                <c:pt idx="28748">
                  <c:v>3.3795971870420001</c:v>
                </c:pt>
                <c:pt idx="28749">
                  <c:v>3.3796923160549999</c:v>
                </c:pt>
                <c:pt idx="28750">
                  <c:v>3.3797771930690002</c:v>
                </c:pt>
                <c:pt idx="28751">
                  <c:v>3.3798840045929999</c:v>
                </c:pt>
                <c:pt idx="28752">
                  <c:v>3.380100727081</c:v>
                </c:pt>
                <c:pt idx="28753">
                  <c:v>3.3802187442779998</c:v>
                </c:pt>
                <c:pt idx="28754">
                  <c:v>3.3803384304050001</c:v>
                </c:pt>
                <c:pt idx="28755">
                  <c:v>3.3804168701170001</c:v>
                </c:pt>
                <c:pt idx="28756">
                  <c:v>3.3804643154140002</c:v>
                </c:pt>
                <c:pt idx="28757">
                  <c:v>3.3805134296419999</c:v>
                </c:pt>
                <c:pt idx="28758">
                  <c:v>3.3805570602419999</c:v>
                </c:pt>
                <c:pt idx="28759">
                  <c:v>3.3806042671199998</c:v>
                </c:pt>
                <c:pt idx="28760">
                  <c:v>3.380648374557</c:v>
                </c:pt>
                <c:pt idx="28761">
                  <c:v>3.3806979656220002</c:v>
                </c:pt>
                <c:pt idx="28762">
                  <c:v>3.3807480335240001</c:v>
                </c:pt>
                <c:pt idx="28763">
                  <c:v>3.3807940483090002</c:v>
                </c:pt>
                <c:pt idx="28764">
                  <c:v>3.3808443546300002</c:v>
                </c:pt>
                <c:pt idx="28765">
                  <c:v>3.3808984756470002</c:v>
                </c:pt>
                <c:pt idx="28766">
                  <c:v>3.3809859752659999</c:v>
                </c:pt>
                <c:pt idx="28767">
                  <c:v>3.3812260627750002</c:v>
                </c:pt>
                <c:pt idx="28768">
                  <c:v>3.381335496902</c:v>
                </c:pt>
                <c:pt idx="28769">
                  <c:v>3.381384372711</c:v>
                </c:pt>
                <c:pt idx="28770">
                  <c:v>3.3814308643339999</c:v>
                </c:pt>
                <c:pt idx="28771">
                  <c:v>3.3814990520479999</c:v>
                </c:pt>
                <c:pt idx="28772">
                  <c:v>3.3815784454350002</c:v>
                </c:pt>
                <c:pt idx="28773">
                  <c:v>3.3816630840299999</c:v>
                </c:pt>
                <c:pt idx="28774">
                  <c:v>3.3820176124570001</c:v>
                </c:pt>
                <c:pt idx="28775">
                  <c:v>3.3823392391199998</c:v>
                </c:pt>
                <c:pt idx="28776">
                  <c:v>3.3824334144589998</c:v>
                </c:pt>
                <c:pt idx="28777">
                  <c:v>3.382788181305</c:v>
                </c:pt>
                <c:pt idx="28778">
                  <c:v>3.3831417560579999</c:v>
                </c:pt>
                <c:pt idx="28779">
                  <c:v>3.3834969997409998</c:v>
                </c:pt>
                <c:pt idx="28780">
                  <c:v>3.3835685253140002</c:v>
                </c:pt>
                <c:pt idx="28781">
                  <c:v>3.3836045265200001</c:v>
                </c:pt>
                <c:pt idx="28782">
                  <c:v>3.3836455345149998</c:v>
                </c:pt>
                <c:pt idx="28783">
                  <c:v>3.3836908340449998</c:v>
                </c:pt>
                <c:pt idx="28784">
                  <c:v>3.3837308883669999</c:v>
                </c:pt>
                <c:pt idx="28785">
                  <c:v>3.3837757110600002</c:v>
                </c:pt>
                <c:pt idx="28786">
                  <c:v>3.3838329315190001</c:v>
                </c:pt>
                <c:pt idx="28787">
                  <c:v>3.383891820908</c:v>
                </c:pt>
                <c:pt idx="28788">
                  <c:v>3.3839502334590001</c:v>
                </c:pt>
                <c:pt idx="28789">
                  <c:v>3.3840546607970001</c:v>
                </c:pt>
                <c:pt idx="28790">
                  <c:v>3.3841111659999998</c:v>
                </c:pt>
                <c:pt idx="28791">
                  <c:v>3.3841607570650001</c:v>
                </c:pt>
                <c:pt idx="28792">
                  <c:v>3.3842124938959999</c:v>
                </c:pt>
                <c:pt idx="28793">
                  <c:v>3.3842680454249998</c:v>
                </c:pt>
                <c:pt idx="28794">
                  <c:v>3.384327888489</c:v>
                </c:pt>
                <c:pt idx="28795">
                  <c:v>3.3843853473659999</c:v>
                </c:pt>
                <c:pt idx="28796">
                  <c:v>3.3844492435459999</c:v>
                </c:pt>
                <c:pt idx="28797">
                  <c:v>3.3845136165619998</c:v>
                </c:pt>
                <c:pt idx="28798">
                  <c:v>3.3845810890200001</c:v>
                </c:pt>
                <c:pt idx="28799">
                  <c:v>3.384646892548</c:v>
                </c:pt>
                <c:pt idx="28800">
                  <c:v>3.3847112655639999</c:v>
                </c:pt>
                <c:pt idx="28801">
                  <c:v>3.3847732543950002</c:v>
                </c:pt>
                <c:pt idx="28802">
                  <c:v>3.3848321437840001</c:v>
                </c:pt>
                <c:pt idx="28803">
                  <c:v>3.3848924636839999</c:v>
                </c:pt>
                <c:pt idx="28804">
                  <c:v>3.3849442005160002</c:v>
                </c:pt>
                <c:pt idx="28805">
                  <c:v>3.3849999904630002</c:v>
                </c:pt>
                <c:pt idx="28806">
                  <c:v>3.3850469589230001</c:v>
                </c:pt>
                <c:pt idx="28807">
                  <c:v>3.385142326355</c:v>
                </c:pt>
                <c:pt idx="28808">
                  <c:v>3.3852720260620002</c:v>
                </c:pt>
                <c:pt idx="28809">
                  <c:v>3.3856034278870002</c:v>
                </c:pt>
                <c:pt idx="28810">
                  <c:v>3.3857135772709999</c:v>
                </c:pt>
                <c:pt idx="28811">
                  <c:v>3.385794639587</c:v>
                </c:pt>
                <c:pt idx="28812">
                  <c:v>3.385925531387</c:v>
                </c:pt>
                <c:pt idx="28813">
                  <c:v>3.3860590457919999</c:v>
                </c:pt>
                <c:pt idx="28814">
                  <c:v>3.3861372470859998</c:v>
                </c:pt>
                <c:pt idx="28815">
                  <c:v>3.3862047195430001</c:v>
                </c:pt>
                <c:pt idx="28816">
                  <c:v>3.3862750530239998</c:v>
                </c:pt>
                <c:pt idx="28817">
                  <c:v>3.386342048645</c:v>
                </c:pt>
                <c:pt idx="28818">
                  <c:v>3.3863875865940001</c:v>
                </c:pt>
                <c:pt idx="28819">
                  <c:v>3.3864405155180002</c:v>
                </c:pt>
                <c:pt idx="28820">
                  <c:v>3.386486768723</c:v>
                </c:pt>
                <c:pt idx="28821">
                  <c:v>3.386535644531</c:v>
                </c:pt>
                <c:pt idx="28822">
                  <c:v>3.3866062164309998</c:v>
                </c:pt>
                <c:pt idx="28823">
                  <c:v>3.3867318630219998</c:v>
                </c:pt>
                <c:pt idx="28824">
                  <c:v>3.3868038654329999</c:v>
                </c:pt>
                <c:pt idx="28825">
                  <c:v>3.3868541717529999</c:v>
                </c:pt>
                <c:pt idx="28826">
                  <c:v>3.3869013786319999</c:v>
                </c:pt>
                <c:pt idx="28827">
                  <c:v>3.386971473694</c:v>
                </c:pt>
                <c:pt idx="28828">
                  <c:v>3.3871855735779999</c:v>
                </c:pt>
                <c:pt idx="28829">
                  <c:v>3.387228012085</c:v>
                </c:pt>
                <c:pt idx="28830">
                  <c:v>3.3872799873349999</c:v>
                </c:pt>
                <c:pt idx="28831">
                  <c:v>3.387303113937</c:v>
                </c:pt>
                <c:pt idx="28832">
                  <c:v>3.3873267173769999</c:v>
                </c:pt>
                <c:pt idx="28833">
                  <c:v>3.3874206542969998</c:v>
                </c:pt>
                <c:pt idx="28834">
                  <c:v>3.3874657154080001</c:v>
                </c:pt>
                <c:pt idx="28835">
                  <c:v>3.3875586986539998</c:v>
                </c:pt>
                <c:pt idx="28836">
                  <c:v>3.3876862525939999</c:v>
                </c:pt>
                <c:pt idx="28837">
                  <c:v>3.3879370689389998</c:v>
                </c:pt>
                <c:pt idx="28838">
                  <c:v>3.3882727622990001</c:v>
                </c:pt>
                <c:pt idx="28839">
                  <c:v>3.3884179592130002</c:v>
                </c:pt>
                <c:pt idx="28840">
                  <c:v>3.3885748386380001</c:v>
                </c:pt>
                <c:pt idx="28841">
                  <c:v>3.3887336254120002</c:v>
                </c:pt>
                <c:pt idx="28842">
                  <c:v>3.3889288902280001</c:v>
                </c:pt>
                <c:pt idx="28843">
                  <c:v>3.3891534805300001</c:v>
                </c:pt>
                <c:pt idx="28844">
                  <c:v>3.3894958496090002</c:v>
                </c:pt>
                <c:pt idx="28845">
                  <c:v>3.3898026943209998</c:v>
                </c:pt>
                <c:pt idx="28846">
                  <c:v>3.3901579380040001</c:v>
                </c:pt>
                <c:pt idx="28847">
                  <c:v>3.3904850482939999</c:v>
                </c:pt>
                <c:pt idx="28848">
                  <c:v>3.3905687332149999</c:v>
                </c:pt>
                <c:pt idx="28849">
                  <c:v>3.3906626701349998</c:v>
                </c:pt>
                <c:pt idx="28850">
                  <c:v>3.3907239437099999</c:v>
                </c:pt>
                <c:pt idx="28851">
                  <c:v>3.3907809257510002</c:v>
                </c:pt>
                <c:pt idx="28852">
                  <c:v>3.3909418582919999</c:v>
                </c:pt>
                <c:pt idx="28853">
                  <c:v>3.3912837505339999</c:v>
                </c:pt>
                <c:pt idx="28854">
                  <c:v>3.3914055824279998</c:v>
                </c:pt>
                <c:pt idx="28855">
                  <c:v>3.3914902210240001</c:v>
                </c:pt>
                <c:pt idx="28856">
                  <c:v>3.391568422318</c:v>
                </c:pt>
                <c:pt idx="28857">
                  <c:v>3.3916199207309998</c:v>
                </c:pt>
                <c:pt idx="28858">
                  <c:v>3.3916773796080002</c:v>
                </c:pt>
                <c:pt idx="28859">
                  <c:v>3.3917560577389998</c:v>
                </c:pt>
                <c:pt idx="28860">
                  <c:v>3.3918168544770002</c:v>
                </c:pt>
                <c:pt idx="28861">
                  <c:v>3.3918774127960001</c:v>
                </c:pt>
                <c:pt idx="28862">
                  <c:v>3.3919563293460002</c:v>
                </c:pt>
                <c:pt idx="28863">
                  <c:v>3.392077684402</c:v>
                </c:pt>
                <c:pt idx="28864">
                  <c:v>3.3924093246460001</c:v>
                </c:pt>
                <c:pt idx="28865">
                  <c:v>3.3926656246190001</c:v>
                </c:pt>
                <c:pt idx="28866">
                  <c:v>3.3927254676819998</c:v>
                </c:pt>
                <c:pt idx="28867">
                  <c:v>3.3927962780000001</c:v>
                </c:pt>
                <c:pt idx="28868">
                  <c:v>3.3928861618039998</c:v>
                </c:pt>
                <c:pt idx="28869">
                  <c:v>3.3929681777949998</c:v>
                </c:pt>
                <c:pt idx="28870">
                  <c:v>3.3933219909669998</c:v>
                </c:pt>
                <c:pt idx="28871">
                  <c:v>3.393413543701</c:v>
                </c:pt>
                <c:pt idx="28872">
                  <c:v>3.393491983414</c:v>
                </c:pt>
                <c:pt idx="28873">
                  <c:v>3.393537282944</c:v>
                </c:pt>
                <c:pt idx="28874">
                  <c:v>3.3935866355900002</c:v>
                </c:pt>
                <c:pt idx="28875">
                  <c:v>3.3936359882349998</c:v>
                </c:pt>
                <c:pt idx="28876">
                  <c:v>3.3936874866490001</c:v>
                </c:pt>
                <c:pt idx="28877">
                  <c:v>3.393742799759</c:v>
                </c:pt>
                <c:pt idx="28878">
                  <c:v>3.3938314914699999</c:v>
                </c:pt>
                <c:pt idx="28879">
                  <c:v>3.3939146995540002</c:v>
                </c:pt>
                <c:pt idx="28880">
                  <c:v>3.393966197968</c:v>
                </c:pt>
                <c:pt idx="28881">
                  <c:v>3.394055366516</c:v>
                </c:pt>
                <c:pt idx="28882">
                  <c:v>3.394109249115</c:v>
                </c:pt>
                <c:pt idx="28883">
                  <c:v>3.3941986560820001</c:v>
                </c:pt>
                <c:pt idx="28884">
                  <c:v>3.3942914009090002</c:v>
                </c:pt>
                <c:pt idx="28885">
                  <c:v>3.3943810462949999</c:v>
                </c:pt>
                <c:pt idx="28886">
                  <c:v>3.394475460052</c:v>
                </c:pt>
                <c:pt idx="28887">
                  <c:v>3.3946006298069999</c:v>
                </c:pt>
                <c:pt idx="28888">
                  <c:v>3.394695281982</c:v>
                </c:pt>
                <c:pt idx="28889">
                  <c:v>3.3947820663449999</c:v>
                </c:pt>
                <c:pt idx="28890">
                  <c:v>3.3949089050289998</c:v>
                </c:pt>
                <c:pt idx="28891">
                  <c:v>3.3950471878049999</c:v>
                </c:pt>
                <c:pt idx="28892">
                  <c:v>3.3951134681699999</c:v>
                </c:pt>
                <c:pt idx="28893">
                  <c:v>3.3951804637910001</c:v>
                </c:pt>
                <c:pt idx="28894">
                  <c:v>3.3952198028559999</c:v>
                </c:pt>
                <c:pt idx="28895">
                  <c:v>3.395251274109</c:v>
                </c:pt>
                <c:pt idx="28896">
                  <c:v>3.3952999114989999</c:v>
                </c:pt>
                <c:pt idx="28897">
                  <c:v>3.3953576087949999</c:v>
                </c:pt>
                <c:pt idx="28898">
                  <c:v>3.3954174518590001</c:v>
                </c:pt>
                <c:pt idx="28899">
                  <c:v>3.3954772949219998</c:v>
                </c:pt>
                <c:pt idx="28900">
                  <c:v>3.3955316543579999</c:v>
                </c:pt>
                <c:pt idx="28901">
                  <c:v>3.3955922126770002</c:v>
                </c:pt>
                <c:pt idx="28902">
                  <c:v>3.3956501483919999</c:v>
                </c:pt>
                <c:pt idx="28903">
                  <c:v>3.3957056999209998</c:v>
                </c:pt>
                <c:pt idx="28904">
                  <c:v>3.395804405212</c:v>
                </c:pt>
                <c:pt idx="28905">
                  <c:v>3.3958909511569999</c:v>
                </c:pt>
                <c:pt idx="28906">
                  <c:v>3.3960516452789999</c:v>
                </c:pt>
                <c:pt idx="28907">
                  <c:v>3.3962042331700002</c:v>
                </c:pt>
                <c:pt idx="28908">
                  <c:v>3.3962900638579998</c:v>
                </c:pt>
                <c:pt idx="28909">
                  <c:v>3.3963768482210002</c:v>
                </c:pt>
                <c:pt idx="28910">
                  <c:v>3.3964638710020001</c:v>
                </c:pt>
                <c:pt idx="28911">
                  <c:v>3.3965113162990002</c:v>
                </c:pt>
                <c:pt idx="28912">
                  <c:v>3.3966093063349998</c:v>
                </c:pt>
                <c:pt idx="28913">
                  <c:v>3.3967061042790001</c:v>
                </c:pt>
                <c:pt idx="28914">
                  <c:v>3.3967578411099999</c:v>
                </c:pt>
                <c:pt idx="28915">
                  <c:v>3.396807193756</c:v>
                </c:pt>
                <c:pt idx="28916">
                  <c:v>3.3969018459320002</c:v>
                </c:pt>
                <c:pt idx="28917">
                  <c:v>3.3969962596890002</c:v>
                </c:pt>
                <c:pt idx="28918">
                  <c:v>3.3970849514010002</c:v>
                </c:pt>
                <c:pt idx="28919">
                  <c:v>3.3971703052520001</c:v>
                </c:pt>
                <c:pt idx="28920">
                  <c:v>3.3972856998440002</c:v>
                </c:pt>
                <c:pt idx="28921">
                  <c:v>3.3973784446719999</c:v>
                </c:pt>
                <c:pt idx="28922">
                  <c:v>3.3974909782410001</c:v>
                </c:pt>
                <c:pt idx="28923">
                  <c:v>3.3975911140439998</c:v>
                </c:pt>
                <c:pt idx="28924">
                  <c:v>3.3979086875919999</c:v>
                </c:pt>
                <c:pt idx="28925">
                  <c:v>3.3982625007629998</c:v>
                </c:pt>
                <c:pt idx="28926">
                  <c:v>3.3985934257510002</c:v>
                </c:pt>
                <c:pt idx="28927">
                  <c:v>3.3986835479740001</c:v>
                </c:pt>
                <c:pt idx="28928">
                  <c:v>3.3988356590270001</c:v>
                </c:pt>
                <c:pt idx="28929">
                  <c:v>3.3991866111759999</c:v>
                </c:pt>
                <c:pt idx="28930">
                  <c:v>3.3993141651149998</c:v>
                </c:pt>
                <c:pt idx="28931">
                  <c:v>3.3993873596189998</c:v>
                </c:pt>
                <c:pt idx="28932">
                  <c:v>3.399464845657</c:v>
                </c:pt>
                <c:pt idx="28933">
                  <c:v>3.399578094482</c:v>
                </c:pt>
                <c:pt idx="28934">
                  <c:v>3.3996689319610001</c:v>
                </c:pt>
                <c:pt idx="28935">
                  <c:v>3.3997912406920001</c:v>
                </c:pt>
                <c:pt idx="28936">
                  <c:v>3.399890184402</c:v>
                </c:pt>
                <c:pt idx="28937">
                  <c:v>3.4000396728519999</c:v>
                </c:pt>
                <c:pt idx="28938">
                  <c:v>3.4001834392550001</c:v>
                </c:pt>
                <c:pt idx="28939">
                  <c:v>3.4003014564509999</c:v>
                </c:pt>
                <c:pt idx="28940">
                  <c:v>3.4005324840550002</c:v>
                </c:pt>
                <c:pt idx="28941">
                  <c:v>3.4007351398469998</c:v>
                </c:pt>
                <c:pt idx="28942">
                  <c:v>3.4009199142459998</c:v>
                </c:pt>
                <c:pt idx="28943">
                  <c:v>3.4009954929349999</c:v>
                </c:pt>
                <c:pt idx="28944">
                  <c:v>3.4010593891140002</c:v>
                </c:pt>
                <c:pt idx="28945">
                  <c:v>3.4011149406430001</c:v>
                </c:pt>
                <c:pt idx="28946">
                  <c:v>3.4014461040500001</c:v>
                </c:pt>
                <c:pt idx="28947">
                  <c:v>3.4017844200130001</c:v>
                </c:pt>
                <c:pt idx="28948">
                  <c:v>3.4019122123719998</c:v>
                </c:pt>
                <c:pt idx="28949">
                  <c:v>3.4020040035250001</c:v>
                </c:pt>
                <c:pt idx="28950">
                  <c:v>3.4022960662839998</c:v>
                </c:pt>
                <c:pt idx="28951">
                  <c:v>3.4024682044980001</c:v>
                </c:pt>
                <c:pt idx="28952">
                  <c:v>3.4027876853939998</c:v>
                </c:pt>
                <c:pt idx="28953">
                  <c:v>3.4028973579409998</c:v>
                </c:pt>
                <c:pt idx="28954">
                  <c:v>3.402952194214</c:v>
                </c:pt>
                <c:pt idx="28955">
                  <c:v>3.403002738953</c:v>
                </c:pt>
                <c:pt idx="28956">
                  <c:v>3.4030575752260002</c:v>
                </c:pt>
                <c:pt idx="28957">
                  <c:v>3.4031121730799998</c:v>
                </c:pt>
                <c:pt idx="28958">
                  <c:v>3.4031713008879998</c:v>
                </c:pt>
                <c:pt idx="28959">
                  <c:v>3.4032287597659998</c:v>
                </c:pt>
                <c:pt idx="28960">
                  <c:v>3.403288841248</c:v>
                </c:pt>
                <c:pt idx="28961">
                  <c:v>3.4033439159390002</c:v>
                </c:pt>
                <c:pt idx="28962">
                  <c:v>3.4033999443049998</c:v>
                </c:pt>
                <c:pt idx="28963">
                  <c:v>3.403444290161</c:v>
                </c:pt>
                <c:pt idx="28964">
                  <c:v>3.4034974575039998</c:v>
                </c:pt>
                <c:pt idx="28965">
                  <c:v>3.4035551547999998</c:v>
                </c:pt>
                <c:pt idx="28966">
                  <c:v>3.403608083725</c:v>
                </c:pt>
                <c:pt idx="28967">
                  <c:v>3.4037053585049999</c:v>
                </c:pt>
                <c:pt idx="28968">
                  <c:v>3.4038391113280002</c:v>
                </c:pt>
                <c:pt idx="28969">
                  <c:v>3.4041895866390002</c:v>
                </c:pt>
                <c:pt idx="28970">
                  <c:v>3.4043047428130002</c:v>
                </c:pt>
                <c:pt idx="28971">
                  <c:v>3.4044198989869998</c:v>
                </c:pt>
                <c:pt idx="28972">
                  <c:v>3.4045023918149999</c:v>
                </c:pt>
                <c:pt idx="28973">
                  <c:v>3.4045922756200002</c:v>
                </c:pt>
                <c:pt idx="28974">
                  <c:v>3.4046730995179999</c:v>
                </c:pt>
                <c:pt idx="28975">
                  <c:v>3.4047613143920001</c:v>
                </c:pt>
                <c:pt idx="28976">
                  <c:v>3.404898405075</c:v>
                </c:pt>
                <c:pt idx="28977">
                  <c:v>3.4050567150119999</c:v>
                </c:pt>
                <c:pt idx="28978">
                  <c:v>3.4051604270940001</c:v>
                </c:pt>
                <c:pt idx="28979">
                  <c:v>3.4053947925569998</c:v>
                </c:pt>
                <c:pt idx="28980">
                  <c:v>3.405604839325</c:v>
                </c:pt>
                <c:pt idx="28981">
                  <c:v>3.405863046646</c:v>
                </c:pt>
                <c:pt idx="28982">
                  <c:v>3.4059388637539998</c:v>
                </c:pt>
                <c:pt idx="28983">
                  <c:v>3.4060933589940001</c:v>
                </c:pt>
                <c:pt idx="28984">
                  <c:v>3.4062459468839998</c:v>
                </c:pt>
                <c:pt idx="28985">
                  <c:v>3.406462669373</c:v>
                </c:pt>
                <c:pt idx="28986">
                  <c:v>3.406658172607</c:v>
                </c:pt>
                <c:pt idx="28987">
                  <c:v>3.4067847728729999</c:v>
                </c:pt>
                <c:pt idx="28988">
                  <c:v>3.4069068431849998</c:v>
                </c:pt>
                <c:pt idx="28989">
                  <c:v>3.4070684909820002</c:v>
                </c:pt>
                <c:pt idx="28990">
                  <c:v>3.407186746597</c:v>
                </c:pt>
                <c:pt idx="28991">
                  <c:v>3.4073369503020001</c:v>
                </c:pt>
                <c:pt idx="28992">
                  <c:v>3.407442808151</c:v>
                </c:pt>
                <c:pt idx="28993">
                  <c:v>3.407613754272</c:v>
                </c:pt>
                <c:pt idx="28994">
                  <c:v>3.4079580307009998</c:v>
                </c:pt>
                <c:pt idx="28995">
                  <c:v>3.4080951213840001</c:v>
                </c:pt>
                <c:pt idx="28996">
                  <c:v>3.4081823825840001</c:v>
                </c:pt>
                <c:pt idx="28997">
                  <c:v>3.4082961082460002</c:v>
                </c:pt>
                <c:pt idx="28998">
                  <c:v>3.4085202217099999</c:v>
                </c:pt>
                <c:pt idx="28999">
                  <c:v>3.4088163375849998</c:v>
                </c:pt>
                <c:pt idx="29000">
                  <c:v>3.4090359210969998</c:v>
                </c:pt>
                <c:pt idx="29001">
                  <c:v>3.4091103076930001</c:v>
                </c:pt>
                <c:pt idx="29002">
                  <c:v>3.4091677665710001</c:v>
                </c:pt>
                <c:pt idx="29003">
                  <c:v>3.4091956615450001</c:v>
                </c:pt>
                <c:pt idx="29004">
                  <c:v>3.409253120422</c:v>
                </c:pt>
                <c:pt idx="29005">
                  <c:v>3.4093093872070002</c:v>
                </c:pt>
                <c:pt idx="29006">
                  <c:v>3.4093656539919999</c:v>
                </c:pt>
                <c:pt idx="29007">
                  <c:v>3.40944814682</c:v>
                </c:pt>
                <c:pt idx="29008">
                  <c:v>3.409571886063</c:v>
                </c:pt>
                <c:pt idx="29009">
                  <c:v>3.4099166393279998</c:v>
                </c:pt>
                <c:pt idx="29010">
                  <c:v>3.4102559089660001</c:v>
                </c:pt>
                <c:pt idx="29011">
                  <c:v>3.4103972911830001</c:v>
                </c:pt>
                <c:pt idx="29012">
                  <c:v>3.4105072021480001</c:v>
                </c:pt>
                <c:pt idx="29013">
                  <c:v>3.410586833954</c:v>
                </c:pt>
                <c:pt idx="29014">
                  <c:v>3.4106669425959999</c:v>
                </c:pt>
                <c:pt idx="29015">
                  <c:v>3.4107465744019998</c:v>
                </c:pt>
                <c:pt idx="29016">
                  <c:v>3.4108242988590001</c:v>
                </c:pt>
                <c:pt idx="29017">
                  <c:v>3.4109106063839998</c:v>
                </c:pt>
                <c:pt idx="29018">
                  <c:v>3.4109919071200001</c:v>
                </c:pt>
                <c:pt idx="29019">
                  <c:v>3.4110689163210002</c:v>
                </c:pt>
                <c:pt idx="29020">
                  <c:v>3.411122322083</c:v>
                </c:pt>
                <c:pt idx="29021">
                  <c:v>3.411204338074</c:v>
                </c:pt>
                <c:pt idx="29022">
                  <c:v>3.4113337993620001</c:v>
                </c:pt>
                <c:pt idx="29023">
                  <c:v>3.4115054607389999</c:v>
                </c:pt>
                <c:pt idx="29024">
                  <c:v>3.4116737842560001</c:v>
                </c:pt>
                <c:pt idx="29025">
                  <c:v>3.4117376804349999</c:v>
                </c:pt>
                <c:pt idx="29026">
                  <c:v>3.4117906093600001</c:v>
                </c:pt>
                <c:pt idx="29027">
                  <c:v>3.412126779556</c:v>
                </c:pt>
                <c:pt idx="29028">
                  <c:v>3.4124851226809998</c:v>
                </c:pt>
                <c:pt idx="29029">
                  <c:v>3.412669181824</c:v>
                </c:pt>
                <c:pt idx="29030">
                  <c:v>3.4128212928770001</c:v>
                </c:pt>
                <c:pt idx="29031">
                  <c:v>3.4129147529599999</c:v>
                </c:pt>
                <c:pt idx="29032">
                  <c:v>3.4130434989929999</c:v>
                </c:pt>
                <c:pt idx="29033">
                  <c:v>3.4133901596070002</c:v>
                </c:pt>
                <c:pt idx="29034">
                  <c:v>3.4135591983800002</c:v>
                </c:pt>
                <c:pt idx="29035">
                  <c:v>3.4137997627260002</c:v>
                </c:pt>
                <c:pt idx="29036">
                  <c:v>3.4139432907099998</c:v>
                </c:pt>
                <c:pt idx="29037">
                  <c:v>3.414142847061</c:v>
                </c:pt>
                <c:pt idx="29038">
                  <c:v>3.4143443107599998</c:v>
                </c:pt>
                <c:pt idx="29039">
                  <c:v>3.4144289493560001</c:v>
                </c:pt>
                <c:pt idx="29040">
                  <c:v>3.414514303207</c:v>
                </c:pt>
                <c:pt idx="29041">
                  <c:v>3.4146492481230002</c:v>
                </c:pt>
                <c:pt idx="29042">
                  <c:v>3.4146966934199998</c:v>
                </c:pt>
                <c:pt idx="29043">
                  <c:v>3.4147944450379999</c:v>
                </c:pt>
                <c:pt idx="29044">
                  <c:v>3.414847135544</c:v>
                </c:pt>
                <c:pt idx="29045">
                  <c:v>3.414899349213</c:v>
                </c:pt>
                <c:pt idx="29046">
                  <c:v>3.4149539470670001</c:v>
                </c:pt>
                <c:pt idx="29047">
                  <c:v>3.4150099754330001</c:v>
                </c:pt>
                <c:pt idx="29048">
                  <c:v>3.415070533752</c:v>
                </c:pt>
                <c:pt idx="29049">
                  <c:v>3.4151215553280001</c:v>
                </c:pt>
                <c:pt idx="29050">
                  <c:v>3.4151744842529999</c:v>
                </c:pt>
                <c:pt idx="29051">
                  <c:v>3.415266036987</c:v>
                </c:pt>
                <c:pt idx="29052">
                  <c:v>3.4153518676760002</c:v>
                </c:pt>
                <c:pt idx="29053">
                  <c:v>3.4154362678529999</c:v>
                </c:pt>
                <c:pt idx="29054">
                  <c:v>3.415511608124</c:v>
                </c:pt>
                <c:pt idx="29055">
                  <c:v>3.4156310558320002</c:v>
                </c:pt>
                <c:pt idx="29056">
                  <c:v>3.4157588481899999</c:v>
                </c:pt>
                <c:pt idx="29057">
                  <c:v>3.415891647339</c:v>
                </c:pt>
                <c:pt idx="29058">
                  <c:v>3.4159867763520002</c:v>
                </c:pt>
                <c:pt idx="29059">
                  <c:v>3.416080236435</c:v>
                </c:pt>
                <c:pt idx="29060">
                  <c:v>3.416174173355</c:v>
                </c:pt>
                <c:pt idx="29061">
                  <c:v>3.4163043498989998</c:v>
                </c:pt>
                <c:pt idx="29062">
                  <c:v>3.4164187908170001</c:v>
                </c:pt>
                <c:pt idx="29063">
                  <c:v>3.4165487289429999</c:v>
                </c:pt>
                <c:pt idx="29064">
                  <c:v>3.4166393280029999</c:v>
                </c:pt>
                <c:pt idx="29065">
                  <c:v>3.4166862964629998</c:v>
                </c:pt>
                <c:pt idx="29066">
                  <c:v>3.4167351722719999</c:v>
                </c:pt>
                <c:pt idx="29067">
                  <c:v>3.4167804718019998</c:v>
                </c:pt>
                <c:pt idx="29068">
                  <c:v>3.4168174266819999</c:v>
                </c:pt>
                <c:pt idx="29069">
                  <c:v>3.4168817996979999</c:v>
                </c:pt>
                <c:pt idx="29070">
                  <c:v>3.4169428348539999</c:v>
                </c:pt>
                <c:pt idx="29071">
                  <c:v>3.41699385643</c:v>
                </c:pt>
                <c:pt idx="29072">
                  <c:v>3.4172959327700001</c:v>
                </c:pt>
                <c:pt idx="29073">
                  <c:v>3.417375802994</c:v>
                </c:pt>
                <c:pt idx="29074">
                  <c:v>3.4174330234529999</c:v>
                </c:pt>
                <c:pt idx="29075">
                  <c:v>3.4175109863280002</c:v>
                </c:pt>
                <c:pt idx="29076">
                  <c:v>3.4175820350650001</c:v>
                </c:pt>
                <c:pt idx="29077">
                  <c:v>3.4176328182220002</c:v>
                </c:pt>
                <c:pt idx="29078">
                  <c:v>3.4176812171940001</c:v>
                </c:pt>
                <c:pt idx="29079">
                  <c:v>3.417726278305</c:v>
                </c:pt>
                <c:pt idx="29080">
                  <c:v>3.4177730083469999</c:v>
                </c:pt>
                <c:pt idx="29081">
                  <c:v>3.4178211689000002</c:v>
                </c:pt>
                <c:pt idx="29082">
                  <c:v>3.417864084244</c:v>
                </c:pt>
                <c:pt idx="29083">
                  <c:v>3.417912721634</c:v>
                </c:pt>
                <c:pt idx="29084">
                  <c:v>3.4179606437680001</c:v>
                </c:pt>
                <c:pt idx="29085">
                  <c:v>3.4180033206939999</c:v>
                </c:pt>
                <c:pt idx="29086">
                  <c:v>3.4180531501770002</c:v>
                </c:pt>
                <c:pt idx="29087">
                  <c:v>3.4181036949160002</c:v>
                </c:pt>
                <c:pt idx="29088">
                  <c:v>3.4181451797490001</c:v>
                </c:pt>
                <c:pt idx="29089">
                  <c:v>3.4181947708129998</c:v>
                </c:pt>
                <c:pt idx="29090">
                  <c:v>3.4182431697850002</c:v>
                </c:pt>
                <c:pt idx="29091">
                  <c:v>3.418287992477</c:v>
                </c:pt>
                <c:pt idx="29092">
                  <c:v>3.4183306694029998</c:v>
                </c:pt>
                <c:pt idx="29093">
                  <c:v>3.4183747768399999</c:v>
                </c:pt>
                <c:pt idx="29094">
                  <c:v>3.4184181690219999</c:v>
                </c:pt>
                <c:pt idx="29095">
                  <c:v>3.418464183807</c:v>
                </c:pt>
                <c:pt idx="29096">
                  <c:v>3.4185090064999999</c:v>
                </c:pt>
                <c:pt idx="29097">
                  <c:v>3.4185605049130001</c:v>
                </c:pt>
                <c:pt idx="29098">
                  <c:v>3.4186127185820001</c:v>
                </c:pt>
                <c:pt idx="29099">
                  <c:v>3.418739557266</c:v>
                </c:pt>
                <c:pt idx="29100">
                  <c:v>3.418889522552</c:v>
                </c:pt>
                <c:pt idx="29101">
                  <c:v>3.4189515113829998</c:v>
                </c:pt>
                <c:pt idx="29102">
                  <c:v>3.4191045761110002</c:v>
                </c:pt>
                <c:pt idx="29103">
                  <c:v>3.4192726612089999</c:v>
                </c:pt>
                <c:pt idx="29104">
                  <c:v>3.4193665981289998</c:v>
                </c:pt>
                <c:pt idx="29105">
                  <c:v>3.4194219112400002</c:v>
                </c:pt>
                <c:pt idx="29106">
                  <c:v>3.4194595813749999</c:v>
                </c:pt>
                <c:pt idx="29107">
                  <c:v>3.4194974899289998</c:v>
                </c:pt>
                <c:pt idx="29108">
                  <c:v>3.4195337295530002</c:v>
                </c:pt>
                <c:pt idx="29109">
                  <c:v>3.4195699691770001</c:v>
                </c:pt>
                <c:pt idx="29110">
                  <c:v>3.4196050167080001</c:v>
                </c:pt>
                <c:pt idx="29111">
                  <c:v>3.4196391105649999</c:v>
                </c:pt>
                <c:pt idx="29112">
                  <c:v>3.419674396515</c:v>
                </c:pt>
                <c:pt idx="29113">
                  <c:v>3.4197118282319998</c:v>
                </c:pt>
                <c:pt idx="29114">
                  <c:v>3.4197659492489998</c:v>
                </c:pt>
                <c:pt idx="29115">
                  <c:v>3.4198575019840001</c:v>
                </c:pt>
                <c:pt idx="29116">
                  <c:v>3.4199540615080002</c:v>
                </c:pt>
                <c:pt idx="29117">
                  <c:v>3.4200520515439998</c:v>
                </c:pt>
                <c:pt idx="29118">
                  <c:v>3.4201483726499999</c:v>
                </c:pt>
                <c:pt idx="29119">
                  <c:v>3.420247793198</c:v>
                </c:pt>
                <c:pt idx="29120">
                  <c:v>3.4203469753269999</c:v>
                </c:pt>
                <c:pt idx="29121">
                  <c:v>3.4203991889949998</c:v>
                </c:pt>
                <c:pt idx="29122">
                  <c:v>3.4204444885249998</c:v>
                </c:pt>
                <c:pt idx="29123">
                  <c:v>3.420551538467</c:v>
                </c:pt>
                <c:pt idx="29124">
                  <c:v>3.4206078052520001</c:v>
                </c:pt>
                <c:pt idx="29125">
                  <c:v>3.4206650257110001</c:v>
                </c:pt>
                <c:pt idx="29126">
                  <c:v>3.4207279682160001</c:v>
                </c:pt>
                <c:pt idx="29127">
                  <c:v>3.4207911491390002</c:v>
                </c:pt>
                <c:pt idx="29128">
                  <c:v>3.4208474159239999</c:v>
                </c:pt>
                <c:pt idx="29129">
                  <c:v>3.4208998680109999</c:v>
                </c:pt>
                <c:pt idx="29130">
                  <c:v>3.4209470748899999</c:v>
                </c:pt>
                <c:pt idx="29131">
                  <c:v>3.4209985733030002</c:v>
                </c:pt>
                <c:pt idx="29132">
                  <c:v>3.4210400581360001</c:v>
                </c:pt>
                <c:pt idx="29133">
                  <c:v>3.4211161136629999</c:v>
                </c:pt>
                <c:pt idx="29134">
                  <c:v>3.4211814403530001</c:v>
                </c:pt>
                <c:pt idx="29135">
                  <c:v>3.4212880134580002</c:v>
                </c:pt>
                <c:pt idx="29136">
                  <c:v>3.4214088916779999</c:v>
                </c:pt>
                <c:pt idx="29137">
                  <c:v>3.421732187271</c:v>
                </c:pt>
                <c:pt idx="29138">
                  <c:v>3.4218060970309998</c:v>
                </c:pt>
                <c:pt idx="29139">
                  <c:v>3.4218881130219998</c:v>
                </c:pt>
                <c:pt idx="29140">
                  <c:v>3.4219651222229999</c:v>
                </c:pt>
                <c:pt idx="29141">
                  <c:v>3.422045946121</c:v>
                </c:pt>
                <c:pt idx="29142">
                  <c:v>3.4221150875089998</c:v>
                </c:pt>
                <c:pt idx="29143">
                  <c:v>3.4221830368039998</c:v>
                </c:pt>
                <c:pt idx="29144">
                  <c:v>3.4222452640530001</c:v>
                </c:pt>
                <c:pt idx="29145">
                  <c:v>3.4223012924190002</c:v>
                </c:pt>
                <c:pt idx="29146">
                  <c:v>3.4223451614379998</c:v>
                </c:pt>
                <c:pt idx="29147">
                  <c:v>3.4223883152010002</c:v>
                </c:pt>
                <c:pt idx="29148">
                  <c:v>3.4224340915679998</c:v>
                </c:pt>
                <c:pt idx="29149">
                  <c:v>3.4224863052369998</c:v>
                </c:pt>
                <c:pt idx="29150">
                  <c:v>3.4225404262539998</c:v>
                </c:pt>
                <c:pt idx="29151">
                  <c:v>3.42258310318</c:v>
                </c:pt>
                <c:pt idx="29152">
                  <c:v>3.4226334094999999</c:v>
                </c:pt>
                <c:pt idx="29153">
                  <c:v>3.4226853847499998</c:v>
                </c:pt>
                <c:pt idx="29154">
                  <c:v>3.4227595329280001</c:v>
                </c:pt>
                <c:pt idx="29155">
                  <c:v>3.4228110313419999</c:v>
                </c:pt>
                <c:pt idx="29156">
                  <c:v>3.4228858947749998</c:v>
                </c:pt>
                <c:pt idx="29157">
                  <c:v>3.4229376316070002</c:v>
                </c:pt>
                <c:pt idx="29158">
                  <c:v>3.4229836463929999</c:v>
                </c:pt>
                <c:pt idx="29159">
                  <c:v>3.4230315685270001</c:v>
                </c:pt>
                <c:pt idx="29160">
                  <c:v>3.4230771064760002</c:v>
                </c:pt>
                <c:pt idx="29161">
                  <c:v>3.4231264591219999</c:v>
                </c:pt>
                <c:pt idx="29162">
                  <c:v>3.423172235489</c:v>
                </c:pt>
                <c:pt idx="29163">
                  <c:v>3.4232237339020002</c:v>
                </c:pt>
                <c:pt idx="29164">
                  <c:v>3.4233064651489999</c:v>
                </c:pt>
                <c:pt idx="29165">
                  <c:v>3.4234519004820001</c:v>
                </c:pt>
                <c:pt idx="29166">
                  <c:v>3.4235398769379999</c:v>
                </c:pt>
                <c:pt idx="29167">
                  <c:v>3.4236631393430002</c:v>
                </c:pt>
                <c:pt idx="29168">
                  <c:v>3.4237637519840001</c:v>
                </c:pt>
                <c:pt idx="29169">
                  <c:v>3.4238121509549999</c:v>
                </c:pt>
                <c:pt idx="29170">
                  <c:v>3.423840522766</c:v>
                </c:pt>
                <c:pt idx="29171">
                  <c:v>3.4238653182980001</c:v>
                </c:pt>
                <c:pt idx="29172">
                  <c:v>3.4239063262939999</c:v>
                </c:pt>
                <c:pt idx="29173">
                  <c:v>3.4240121841429998</c:v>
                </c:pt>
                <c:pt idx="29174">
                  <c:v>3.4240703582759999</c:v>
                </c:pt>
                <c:pt idx="29175">
                  <c:v>3.4241292476649998</c:v>
                </c:pt>
                <c:pt idx="29176">
                  <c:v>3.424189329147</c:v>
                </c:pt>
                <c:pt idx="29177">
                  <c:v>3.4242494106289998</c:v>
                </c:pt>
                <c:pt idx="29178">
                  <c:v>3.4243144989009999</c:v>
                </c:pt>
                <c:pt idx="29179">
                  <c:v>3.4243786334989998</c:v>
                </c:pt>
                <c:pt idx="29180">
                  <c:v>3.4244461059570002</c:v>
                </c:pt>
                <c:pt idx="29181">
                  <c:v>3.4245181083679999</c:v>
                </c:pt>
                <c:pt idx="29182">
                  <c:v>3.4245908260350002</c:v>
                </c:pt>
                <c:pt idx="29183">
                  <c:v>3.4246587753300002</c:v>
                </c:pt>
                <c:pt idx="29184">
                  <c:v>3.424729585648</c:v>
                </c:pt>
                <c:pt idx="29185">
                  <c:v>3.4247918128969999</c:v>
                </c:pt>
                <c:pt idx="29186">
                  <c:v>3.424855232239</c:v>
                </c:pt>
                <c:pt idx="29187">
                  <c:v>3.4249136447909998</c:v>
                </c:pt>
                <c:pt idx="29188">
                  <c:v>3.4249708652500002</c:v>
                </c:pt>
                <c:pt idx="29189">
                  <c:v>3.4250235557559998</c:v>
                </c:pt>
                <c:pt idx="29190">
                  <c:v>3.4250736236570001</c:v>
                </c:pt>
                <c:pt idx="29191">
                  <c:v>3.4251172542570001</c:v>
                </c:pt>
                <c:pt idx="29192">
                  <c:v>3.4252042770390001</c:v>
                </c:pt>
                <c:pt idx="29193">
                  <c:v>3.4252882003780001</c:v>
                </c:pt>
                <c:pt idx="29194">
                  <c:v>3.4253768920900001</c:v>
                </c:pt>
                <c:pt idx="29195">
                  <c:v>3.425465345383</c:v>
                </c:pt>
                <c:pt idx="29196">
                  <c:v>3.4257564544679999</c:v>
                </c:pt>
                <c:pt idx="29197">
                  <c:v>3.4260580539699999</c:v>
                </c:pt>
                <c:pt idx="29198">
                  <c:v>3.426236391068</c:v>
                </c:pt>
                <c:pt idx="29199">
                  <c:v>3.4263818264010002</c:v>
                </c:pt>
                <c:pt idx="29200">
                  <c:v>3.426595687866</c:v>
                </c:pt>
                <c:pt idx="29201">
                  <c:v>3.4269421100619999</c:v>
                </c:pt>
                <c:pt idx="29202">
                  <c:v>3.4271383285520001</c:v>
                </c:pt>
                <c:pt idx="29203">
                  <c:v>3.4271826744079998</c:v>
                </c:pt>
                <c:pt idx="29204">
                  <c:v>3.4272313117979998</c:v>
                </c:pt>
                <c:pt idx="29205">
                  <c:v>3.427357673645</c:v>
                </c:pt>
                <c:pt idx="29206">
                  <c:v>3.42746758461</c:v>
                </c:pt>
                <c:pt idx="29207">
                  <c:v>3.427568674088</c:v>
                </c:pt>
                <c:pt idx="29208">
                  <c:v>3.4276728630069999</c:v>
                </c:pt>
                <c:pt idx="29209">
                  <c:v>3.4277532100679999</c:v>
                </c:pt>
                <c:pt idx="29210">
                  <c:v>3.4278299808499999</c:v>
                </c:pt>
                <c:pt idx="29211">
                  <c:v>3.4278829097750001</c:v>
                </c:pt>
                <c:pt idx="29212">
                  <c:v>3.4279496669770002</c:v>
                </c:pt>
                <c:pt idx="29213">
                  <c:v>3.4279928207400001</c:v>
                </c:pt>
                <c:pt idx="29214">
                  <c:v>3.428034543991</c:v>
                </c:pt>
                <c:pt idx="29215">
                  <c:v>3.4280850887300001</c:v>
                </c:pt>
                <c:pt idx="29216">
                  <c:v>3.4281306266780001</c:v>
                </c:pt>
                <c:pt idx="29217">
                  <c:v>3.4281792640690001</c:v>
                </c:pt>
                <c:pt idx="29218">
                  <c:v>3.428228139877</c:v>
                </c:pt>
                <c:pt idx="29219">
                  <c:v>3.4282739162450002</c:v>
                </c:pt>
                <c:pt idx="29220">
                  <c:v>3.428317070007</c:v>
                </c:pt>
                <c:pt idx="29221">
                  <c:v>3.4283671379089999</c:v>
                </c:pt>
                <c:pt idx="29222">
                  <c:v>3.4284114837650002</c:v>
                </c:pt>
                <c:pt idx="29223">
                  <c:v>3.4284577369689999</c:v>
                </c:pt>
                <c:pt idx="29224">
                  <c:v>3.4285030364989999</c:v>
                </c:pt>
                <c:pt idx="29225">
                  <c:v>3.4285509586330001</c:v>
                </c:pt>
                <c:pt idx="29226">
                  <c:v>3.428599357605</c:v>
                </c:pt>
                <c:pt idx="29227">
                  <c:v>3.428648233414</c:v>
                </c:pt>
                <c:pt idx="29228">
                  <c:v>3.428695201874</c:v>
                </c:pt>
                <c:pt idx="29229">
                  <c:v>3.4287486076349998</c:v>
                </c:pt>
                <c:pt idx="29230">
                  <c:v>3.4287984371190001</c:v>
                </c:pt>
                <c:pt idx="29231">
                  <c:v>3.4288499355319999</c:v>
                </c:pt>
                <c:pt idx="29232">
                  <c:v>3.4289386272429998</c:v>
                </c:pt>
                <c:pt idx="29233">
                  <c:v>3.4290325641630002</c:v>
                </c:pt>
                <c:pt idx="29234">
                  <c:v>3.4291615486150002</c:v>
                </c:pt>
                <c:pt idx="29235">
                  <c:v>3.4295001029969998</c:v>
                </c:pt>
                <c:pt idx="29236">
                  <c:v>3.4295647144319998</c:v>
                </c:pt>
                <c:pt idx="29237">
                  <c:v>3.4296092987060001</c:v>
                </c:pt>
                <c:pt idx="29238">
                  <c:v>3.4296402931209999</c:v>
                </c:pt>
                <c:pt idx="29239">
                  <c:v>3.4297056198120002</c:v>
                </c:pt>
                <c:pt idx="29240">
                  <c:v>3.4297792911529998</c:v>
                </c:pt>
                <c:pt idx="29241">
                  <c:v>3.4298527240749999</c:v>
                </c:pt>
                <c:pt idx="29242">
                  <c:v>3.429901838303</c:v>
                </c:pt>
                <c:pt idx="29243">
                  <c:v>3.429957866669</c:v>
                </c:pt>
                <c:pt idx="29244">
                  <c:v>3.4300041198729998</c:v>
                </c:pt>
                <c:pt idx="29245">
                  <c:v>3.4301159381869999</c:v>
                </c:pt>
                <c:pt idx="29246">
                  <c:v>3.4302191734309999</c:v>
                </c:pt>
                <c:pt idx="29247">
                  <c:v>3.4303176403050002</c:v>
                </c:pt>
                <c:pt idx="29248">
                  <c:v>3.4304161071779999</c:v>
                </c:pt>
                <c:pt idx="29249">
                  <c:v>3.4305205345149998</c:v>
                </c:pt>
                <c:pt idx="29250">
                  <c:v>3.430624246597</c:v>
                </c:pt>
                <c:pt idx="29251">
                  <c:v>3.4307260513309998</c:v>
                </c:pt>
                <c:pt idx="29252">
                  <c:v>3.4308354854580001</c:v>
                </c:pt>
                <c:pt idx="29253">
                  <c:v>3.4309391975399999</c:v>
                </c:pt>
                <c:pt idx="29254">
                  <c:v>3.431035518646</c:v>
                </c:pt>
                <c:pt idx="29255">
                  <c:v>3.4311652183530001</c:v>
                </c:pt>
                <c:pt idx="29256">
                  <c:v>3.431504964828</c:v>
                </c:pt>
                <c:pt idx="29257">
                  <c:v>3.4316182136540001</c:v>
                </c:pt>
                <c:pt idx="29258">
                  <c:v>3.4316921234129998</c:v>
                </c:pt>
                <c:pt idx="29259">
                  <c:v>3.4317824840550002</c:v>
                </c:pt>
                <c:pt idx="29260">
                  <c:v>3.43186211586</c:v>
                </c:pt>
                <c:pt idx="29261">
                  <c:v>3.4319498538970001</c:v>
                </c:pt>
                <c:pt idx="29262">
                  <c:v>3.4320247173310001</c:v>
                </c:pt>
                <c:pt idx="29263">
                  <c:v>3.4321124553679998</c:v>
                </c:pt>
                <c:pt idx="29264">
                  <c:v>3.4321980476379998</c:v>
                </c:pt>
                <c:pt idx="29265">
                  <c:v>3.4323587417599999</c:v>
                </c:pt>
                <c:pt idx="29266">
                  <c:v>3.432582139969</c:v>
                </c:pt>
                <c:pt idx="29267">
                  <c:v>3.4329531192779998</c:v>
                </c:pt>
                <c:pt idx="29268">
                  <c:v>3.4330410957340001</c:v>
                </c:pt>
                <c:pt idx="29269">
                  <c:v>3.4330835342410002</c:v>
                </c:pt>
                <c:pt idx="29270">
                  <c:v>3.4331245422359999</c:v>
                </c:pt>
                <c:pt idx="29271">
                  <c:v>3.4331684112550001</c:v>
                </c:pt>
                <c:pt idx="29272">
                  <c:v>3.4332120418550001</c:v>
                </c:pt>
                <c:pt idx="29273">
                  <c:v>3.4332513809199998</c:v>
                </c:pt>
                <c:pt idx="29274">
                  <c:v>3.4333205223080001</c:v>
                </c:pt>
                <c:pt idx="29275">
                  <c:v>3.4333922863009998</c:v>
                </c:pt>
                <c:pt idx="29276">
                  <c:v>3.433558940887</c:v>
                </c:pt>
                <c:pt idx="29277">
                  <c:v>3.4337270259860002</c:v>
                </c:pt>
                <c:pt idx="29278">
                  <c:v>3.433846473694</c:v>
                </c:pt>
                <c:pt idx="29279">
                  <c:v>3.434001684189</c:v>
                </c:pt>
                <c:pt idx="29280">
                  <c:v>3.4341697692870001</c:v>
                </c:pt>
                <c:pt idx="29281">
                  <c:v>3.4343755245210001</c:v>
                </c:pt>
                <c:pt idx="29282">
                  <c:v>3.4347145557399998</c:v>
                </c:pt>
                <c:pt idx="29283">
                  <c:v>3.4348306655880001</c:v>
                </c:pt>
                <c:pt idx="29284">
                  <c:v>3.4349193573000001</c:v>
                </c:pt>
                <c:pt idx="29285">
                  <c:v>3.4350173473360002</c:v>
                </c:pt>
                <c:pt idx="29286">
                  <c:v>3.4351820945739999</c:v>
                </c:pt>
                <c:pt idx="29287">
                  <c:v>3.4353363513950002</c:v>
                </c:pt>
                <c:pt idx="29288">
                  <c:v>3.4354472160339999</c:v>
                </c:pt>
                <c:pt idx="29289">
                  <c:v>3.4355518817899999</c:v>
                </c:pt>
                <c:pt idx="29290">
                  <c:v>3.4355809688569998</c:v>
                </c:pt>
                <c:pt idx="29291">
                  <c:v>3.4356157779690002</c:v>
                </c:pt>
                <c:pt idx="29292">
                  <c:v>3.4356477260589999</c:v>
                </c:pt>
                <c:pt idx="29293">
                  <c:v>3.4359748363490001</c:v>
                </c:pt>
                <c:pt idx="29294">
                  <c:v>3.4360604286190002</c:v>
                </c:pt>
                <c:pt idx="29295">
                  <c:v>3.4361839294430001</c:v>
                </c:pt>
                <c:pt idx="29296">
                  <c:v>3.4362962245939999</c:v>
                </c:pt>
                <c:pt idx="29297">
                  <c:v>3.4366574287409999</c:v>
                </c:pt>
                <c:pt idx="29298">
                  <c:v>3.4368762969970001</c:v>
                </c:pt>
                <c:pt idx="29299">
                  <c:v>3.4370591640470001</c:v>
                </c:pt>
                <c:pt idx="29300">
                  <c:v>3.4371533393860001</c:v>
                </c:pt>
                <c:pt idx="29301">
                  <c:v>3.4372136592859999</c:v>
                </c:pt>
                <c:pt idx="29302">
                  <c:v>3.4372775554659998</c:v>
                </c:pt>
                <c:pt idx="29303">
                  <c:v>3.437348365784</c:v>
                </c:pt>
                <c:pt idx="29304">
                  <c:v>3.4374308586120002</c:v>
                </c:pt>
                <c:pt idx="29305">
                  <c:v>3.4375228881840001</c:v>
                </c:pt>
                <c:pt idx="29306">
                  <c:v>3.4376561641690002</c:v>
                </c:pt>
                <c:pt idx="29307">
                  <c:v>3.4380385875699999</c:v>
                </c:pt>
                <c:pt idx="29308">
                  <c:v>3.4383881092070001</c:v>
                </c:pt>
                <c:pt idx="29309">
                  <c:v>3.4386882781980002</c:v>
                </c:pt>
                <c:pt idx="29310">
                  <c:v>3.4388415813450002</c:v>
                </c:pt>
                <c:pt idx="29311">
                  <c:v>3.438942193985</c:v>
                </c:pt>
                <c:pt idx="29312">
                  <c:v>3.4389934539790001</c:v>
                </c:pt>
                <c:pt idx="29313">
                  <c:v>3.43905043602</c:v>
                </c:pt>
                <c:pt idx="29314">
                  <c:v>3.4391064643860001</c:v>
                </c:pt>
                <c:pt idx="29315">
                  <c:v>3.4391851425170001</c:v>
                </c:pt>
                <c:pt idx="29316">
                  <c:v>3.439515829086</c:v>
                </c:pt>
                <c:pt idx="29317">
                  <c:v>3.439625501633</c:v>
                </c:pt>
                <c:pt idx="29318">
                  <c:v>3.439754962921</c:v>
                </c:pt>
                <c:pt idx="29319">
                  <c:v>3.439962387085</c:v>
                </c:pt>
                <c:pt idx="29320">
                  <c:v>3.4402854442600002</c:v>
                </c:pt>
                <c:pt idx="29321">
                  <c:v>3.440467834473</c:v>
                </c:pt>
                <c:pt idx="29322">
                  <c:v>3.4405477046969999</c:v>
                </c:pt>
                <c:pt idx="29323">
                  <c:v>3.440658330917</c:v>
                </c:pt>
                <c:pt idx="29324">
                  <c:v>3.4407386779790001</c:v>
                </c:pt>
                <c:pt idx="29325">
                  <c:v>3.440816879272</c:v>
                </c:pt>
                <c:pt idx="29326">
                  <c:v>3.4408993721010002</c:v>
                </c:pt>
                <c:pt idx="29327">
                  <c:v>3.4409918785100002</c:v>
                </c:pt>
                <c:pt idx="29328">
                  <c:v>3.4411077499389999</c:v>
                </c:pt>
                <c:pt idx="29329">
                  <c:v>3.4414455890659998</c:v>
                </c:pt>
                <c:pt idx="29330">
                  <c:v>3.4415228366849999</c:v>
                </c:pt>
                <c:pt idx="29331">
                  <c:v>3.441554546356</c:v>
                </c:pt>
                <c:pt idx="29332">
                  <c:v>3.44158411026</c:v>
                </c:pt>
                <c:pt idx="29333">
                  <c:v>3.441645145416</c:v>
                </c:pt>
                <c:pt idx="29334">
                  <c:v>3.4417023658749999</c:v>
                </c:pt>
                <c:pt idx="29335">
                  <c:v>3.4417519569400001</c:v>
                </c:pt>
                <c:pt idx="29336">
                  <c:v>3.442080974579</c:v>
                </c:pt>
                <c:pt idx="29337">
                  <c:v>3.4422652721409999</c:v>
                </c:pt>
                <c:pt idx="29338">
                  <c:v>3.4426276683810002</c:v>
                </c:pt>
                <c:pt idx="29339">
                  <c:v>3.4428148269649999</c:v>
                </c:pt>
                <c:pt idx="29340">
                  <c:v>3.4431562423709998</c:v>
                </c:pt>
                <c:pt idx="29341">
                  <c:v>3.4432368278499998</c:v>
                </c:pt>
                <c:pt idx="29342">
                  <c:v>3.4433231353760001</c:v>
                </c:pt>
                <c:pt idx="29343">
                  <c:v>3.4433784484859999</c:v>
                </c:pt>
                <c:pt idx="29344">
                  <c:v>3.4434661865230001</c:v>
                </c:pt>
                <c:pt idx="29345">
                  <c:v>3.443554639816</c:v>
                </c:pt>
                <c:pt idx="29346">
                  <c:v>3.443641662598</c:v>
                </c:pt>
                <c:pt idx="29347">
                  <c:v>3.4439978599550001</c:v>
                </c:pt>
                <c:pt idx="29348">
                  <c:v>3.4441168308260002</c:v>
                </c:pt>
                <c:pt idx="29349">
                  <c:v>3.4441783428189998</c:v>
                </c:pt>
                <c:pt idx="29350">
                  <c:v>3.4442303180690002</c:v>
                </c:pt>
                <c:pt idx="29351">
                  <c:v>3.4442815780639999</c:v>
                </c:pt>
                <c:pt idx="29352">
                  <c:v>3.4443426132199999</c:v>
                </c:pt>
                <c:pt idx="29353">
                  <c:v>3.4444122314449999</c:v>
                </c:pt>
                <c:pt idx="29354">
                  <c:v>3.444498300552</c:v>
                </c:pt>
                <c:pt idx="29355">
                  <c:v>3.444550514221</c:v>
                </c:pt>
                <c:pt idx="29356">
                  <c:v>3.4446067810060002</c:v>
                </c:pt>
                <c:pt idx="29357">
                  <c:v>3.4446647167209998</c:v>
                </c:pt>
                <c:pt idx="29358">
                  <c:v>3.4447259902949998</c:v>
                </c:pt>
                <c:pt idx="29359">
                  <c:v>3.444785833359</c:v>
                </c:pt>
                <c:pt idx="29360">
                  <c:v>3.4448444843289998</c:v>
                </c:pt>
                <c:pt idx="29361">
                  <c:v>3.444902658463</c:v>
                </c:pt>
                <c:pt idx="29362">
                  <c:v>3.4449644088750002</c:v>
                </c:pt>
                <c:pt idx="29363">
                  <c:v>3.4450223445889998</c:v>
                </c:pt>
                <c:pt idx="29364">
                  <c:v>3.4450817108149998</c:v>
                </c:pt>
                <c:pt idx="29365">
                  <c:v>3.44513630867</c:v>
                </c:pt>
                <c:pt idx="29366">
                  <c:v>3.4451925754550001</c:v>
                </c:pt>
                <c:pt idx="29367">
                  <c:v>3.4452421665189998</c:v>
                </c:pt>
                <c:pt idx="29368">
                  <c:v>3.4453365802759999</c:v>
                </c:pt>
                <c:pt idx="29369">
                  <c:v>3.4454243183140001</c:v>
                </c:pt>
                <c:pt idx="29370">
                  <c:v>3.4455366134640002</c:v>
                </c:pt>
                <c:pt idx="29371">
                  <c:v>3.445854663849</c:v>
                </c:pt>
                <c:pt idx="29372">
                  <c:v>3.4459917545319998</c:v>
                </c:pt>
                <c:pt idx="29373">
                  <c:v>3.4460961818700002</c:v>
                </c:pt>
                <c:pt idx="29374">
                  <c:v>3.4461963176729999</c:v>
                </c:pt>
                <c:pt idx="29375">
                  <c:v>3.4462428092959998</c:v>
                </c:pt>
                <c:pt idx="29376">
                  <c:v>3.4462890625</c:v>
                </c:pt>
                <c:pt idx="29377">
                  <c:v>3.446365594864</c:v>
                </c:pt>
                <c:pt idx="29378">
                  <c:v>3.446440935135</c:v>
                </c:pt>
                <c:pt idx="29379">
                  <c:v>3.4465317726140001</c:v>
                </c:pt>
                <c:pt idx="29380">
                  <c:v>3.4466385841370002</c:v>
                </c:pt>
                <c:pt idx="29381">
                  <c:v>3.4467432498930002</c:v>
                </c:pt>
                <c:pt idx="29382">
                  <c:v>3.4468245506290001</c:v>
                </c:pt>
                <c:pt idx="29383">
                  <c:v>3.4468727111819999</c:v>
                </c:pt>
                <c:pt idx="29384">
                  <c:v>3.4469213485719998</c:v>
                </c:pt>
                <c:pt idx="29385">
                  <c:v>3.4469740390779999</c:v>
                </c:pt>
                <c:pt idx="29386">
                  <c:v>3.4470236301420001</c:v>
                </c:pt>
                <c:pt idx="29387">
                  <c:v>3.4470646381379999</c:v>
                </c:pt>
                <c:pt idx="29388">
                  <c:v>3.4471466541289999</c:v>
                </c:pt>
                <c:pt idx="29389">
                  <c:v>3.4471967220309998</c:v>
                </c:pt>
                <c:pt idx="29390">
                  <c:v>3.4472765922550002</c:v>
                </c:pt>
                <c:pt idx="29391">
                  <c:v>3.4475879669189999</c:v>
                </c:pt>
                <c:pt idx="29392">
                  <c:v>3.4476149082180001</c:v>
                </c:pt>
                <c:pt idx="29393">
                  <c:v>3.4476559162139999</c:v>
                </c:pt>
                <c:pt idx="29394">
                  <c:v>3.4476757049560001</c:v>
                </c:pt>
                <c:pt idx="29395">
                  <c:v>3.4477045536039999</c:v>
                </c:pt>
                <c:pt idx="29396">
                  <c:v>3.4477288722989998</c:v>
                </c:pt>
                <c:pt idx="29397">
                  <c:v>3.447774887085</c:v>
                </c:pt>
                <c:pt idx="29398">
                  <c:v>3.4478392601009999</c:v>
                </c:pt>
                <c:pt idx="29399">
                  <c:v>3.44797372818</c:v>
                </c:pt>
                <c:pt idx="29400">
                  <c:v>3.4481432437900001</c:v>
                </c:pt>
                <c:pt idx="29401">
                  <c:v>3.4482729434969999</c:v>
                </c:pt>
                <c:pt idx="29402">
                  <c:v>3.4484019279479998</c:v>
                </c:pt>
                <c:pt idx="29403">
                  <c:v>3.448536872864</c:v>
                </c:pt>
                <c:pt idx="29404">
                  <c:v>3.4486651420590002</c:v>
                </c:pt>
                <c:pt idx="29405">
                  <c:v>3.4488008022310002</c:v>
                </c:pt>
                <c:pt idx="29406">
                  <c:v>3.448891162872</c:v>
                </c:pt>
                <c:pt idx="29407">
                  <c:v>3.448976278305</c:v>
                </c:pt>
                <c:pt idx="29408">
                  <c:v>3.4490613937379999</c:v>
                </c:pt>
                <c:pt idx="29409">
                  <c:v>3.4494135379789999</c:v>
                </c:pt>
                <c:pt idx="29410">
                  <c:v>3.4495944976809998</c:v>
                </c:pt>
                <c:pt idx="29411">
                  <c:v>3.44970536232</c:v>
                </c:pt>
                <c:pt idx="29412">
                  <c:v>3.4498145580289998</c:v>
                </c:pt>
                <c:pt idx="29413">
                  <c:v>3.450158596039</c:v>
                </c:pt>
                <c:pt idx="29414">
                  <c:v>3.4503026008609998</c:v>
                </c:pt>
                <c:pt idx="29415">
                  <c:v>3.45037150383</c:v>
                </c:pt>
                <c:pt idx="29416">
                  <c:v>3.450411319733</c:v>
                </c:pt>
                <c:pt idx="29417">
                  <c:v>3.450454950333</c:v>
                </c:pt>
                <c:pt idx="29418">
                  <c:v>3.4505259990689998</c:v>
                </c:pt>
                <c:pt idx="29419">
                  <c:v>3.4508640766140002</c:v>
                </c:pt>
                <c:pt idx="29420">
                  <c:v>3.4511425495150001</c:v>
                </c:pt>
                <c:pt idx="29421">
                  <c:v>3.4511966705320001</c:v>
                </c:pt>
                <c:pt idx="29422">
                  <c:v>3.4512543678280001</c:v>
                </c:pt>
                <c:pt idx="29423">
                  <c:v>3.451314687729</c:v>
                </c:pt>
                <c:pt idx="29424">
                  <c:v>3.4514064788819998</c:v>
                </c:pt>
                <c:pt idx="29425">
                  <c:v>3.4515309333799999</c:v>
                </c:pt>
                <c:pt idx="29426">
                  <c:v>3.4516556262970002</c:v>
                </c:pt>
                <c:pt idx="29427">
                  <c:v>3.4517440795900001</c:v>
                </c:pt>
                <c:pt idx="29428">
                  <c:v>3.4517991542819999</c:v>
                </c:pt>
                <c:pt idx="29429">
                  <c:v>3.4518530368799998</c:v>
                </c:pt>
                <c:pt idx="29430">
                  <c:v>3.451937437057</c:v>
                </c:pt>
                <c:pt idx="29431">
                  <c:v>3.4520251750950002</c:v>
                </c:pt>
                <c:pt idx="29432">
                  <c:v>3.452113628387</c:v>
                </c:pt>
                <c:pt idx="29433">
                  <c:v>3.4521982669829998</c:v>
                </c:pt>
                <c:pt idx="29434">
                  <c:v>3.4522542953489999</c:v>
                </c:pt>
                <c:pt idx="29435">
                  <c:v>3.452333211899</c:v>
                </c:pt>
                <c:pt idx="29436">
                  <c:v>3.4523844718930001</c:v>
                </c:pt>
                <c:pt idx="29437">
                  <c:v>3.4527258872990001</c:v>
                </c:pt>
                <c:pt idx="29438">
                  <c:v>3.45285987854</c:v>
                </c:pt>
                <c:pt idx="29439">
                  <c:v>3.4530086517330001</c:v>
                </c:pt>
                <c:pt idx="29440">
                  <c:v>3.453203439713</c:v>
                </c:pt>
                <c:pt idx="29441">
                  <c:v>3.4534142017359999</c:v>
                </c:pt>
                <c:pt idx="29442">
                  <c:v>3.4535508155820001</c:v>
                </c:pt>
                <c:pt idx="29443">
                  <c:v>3.4536476135249998</c:v>
                </c:pt>
                <c:pt idx="29444">
                  <c:v>3.4537575244899998</c:v>
                </c:pt>
                <c:pt idx="29445">
                  <c:v>3.453808307648</c:v>
                </c:pt>
                <c:pt idx="29446">
                  <c:v>3.4538569450379999</c:v>
                </c:pt>
                <c:pt idx="29447">
                  <c:v>3.453906536102</c:v>
                </c:pt>
                <c:pt idx="29448">
                  <c:v>3.4539606571200001</c:v>
                </c:pt>
                <c:pt idx="29449">
                  <c:v>3.4540119171139998</c:v>
                </c:pt>
                <c:pt idx="29450">
                  <c:v>3.4540591239929999</c:v>
                </c:pt>
                <c:pt idx="29451">
                  <c:v>3.4541065692899999</c:v>
                </c:pt>
                <c:pt idx="29452">
                  <c:v>3.454153776169</c:v>
                </c:pt>
                <c:pt idx="29453">
                  <c:v>3.4541969299319999</c:v>
                </c:pt>
                <c:pt idx="29454">
                  <c:v>3.4542422294619999</c:v>
                </c:pt>
                <c:pt idx="29455">
                  <c:v>3.4543414115909998</c:v>
                </c:pt>
                <c:pt idx="29456">
                  <c:v>3.4544351100920001</c:v>
                </c:pt>
                <c:pt idx="29457">
                  <c:v>3.4545652866359999</c:v>
                </c:pt>
                <c:pt idx="29458">
                  <c:v>3.4546978473659999</c:v>
                </c:pt>
                <c:pt idx="29459">
                  <c:v>3.4547865390779999</c:v>
                </c:pt>
                <c:pt idx="29460">
                  <c:v>3.4548788070679999</c:v>
                </c:pt>
                <c:pt idx="29461">
                  <c:v>3.454971790314</c:v>
                </c:pt>
                <c:pt idx="29462">
                  <c:v>3.4550681114200001</c:v>
                </c:pt>
                <c:pt idx="29463">
                  <c:v>3.4551849365230001</c:v>
                </c:pt>
                <c:pt idx="29464">
                  <c:v>3.4554293155670002</c:v>
                </c:pt>
                <c:pt idx="29465">
                  <c:v>3.4556562900540002</c:v>
                </c:pt>
                <c:pt idx="29466">
                  <c:v>3.456002235413</c:v>
                </c:pt>
                <c:pt idx="29467">
                  <c:v>3.4563195705409999</c:v>
                </c:pt>
                <c:pt idx="29468">
                  <c:v>3.4564704895020002</c:v>
                </c:pt>
                <c:pt idx="29469">
                  <c:v>3.4568066596980001</c:v>
                </c:pt>
                <c:pt idx="29470">
                  <c:v>3.4569244384769999</c:v>
                </c:pt>
                <c:pt idx="29471">
                  <c:v>3.457041501999</c:v>
                </c:pt>
                <c:pt idx="29472">
                  <c:v>3.4571704864499999</c:v>
                </c:pt>
                <c:pt idx="29473">
                  <c:v>3.4572918415070002</c:v>
                </c:pt>
                <c:pt idx="29474">
                  <c:v>3.4576480388639999</c:v>
                </c:pt>
                <c:pt idx="29475">
                  <c:v>3.4578120708469999</c:v>
                </c:pt>
                <c:pt idx="29476">
                  <c:v>3.4579408168789998</c:v>
                </c:pt>
                <c:pt idx="29477">
                  <c:v>3.4580261707309998</c:v>
                </c:pt>
                <c:pt idx="29478">
                  <c:v>3.4581191539759999</c:v>
                </c:pt>
                <c:pt idx="29479">
                  <c:v>3.4582076072689998</c:v>
                </c:pt>
                <c:pt idx="29480">
                  <c:v>3.458285093307</c:v>
                </c:pt>
                <c:pt idx="29481">
                  <c:v>3.4583454132079998</c:v>
                </c:pt>
                <c:pt idx="29482">
                  <c:v>3.4584081172940002</c:v>
                </c:pt>
                <c:pt idx="29483">
                  <c:v>3.4584739208220001</c:v>
                </c:pt>
                <c:pt idx="29484">
                  <c:v>3.458504676819</c:v>
                </c:pt>
                <c:pt idx="29485">
                  <c:v>3.4585704803469999</c:v>
                </c:pt>
                <c:pt idx="29486">
                  <c:v>3.4586536884310002</c:v>
                </c:pt>
                <c:pt idx="29487">
                  <c:v>3.4587795734409998</c:v>
                </c:pt>
                <c:pt idx="29488">
                  <c:v>3.4590060710909998</c:v>
                </c:pt>
                <c:pt idx="29489">
                  <c:v>3.459171056747</c:v>
                </c:pt>
                <c:pt idx="29490">
                  <c:v>3.459258079529</c:v>
                </c:pt>
                <c:pt idx="29491">
                  <c:v>3.4594051837920001</c:v>
                </c:pt>
                <c:pt idx="29492">
                  <c:v>3.4597101211550001</c:v>
                </c:pt>
                <c:pt idx="29493">
                  <c:v>3.4598302841190001</c:v>
                </c:pt>
                <c:pt idx="29494">
                  <c:v>3.4600598812099999</c:v>
                </c:pt>
                <c:pt idx="29495">
                  <c:v>3.4601850509640002</c:v>
                </c:pt>
                <c:pt idx="29496">
                  <c:v>3.4602351188660001</c:v>
                </c:pt>
                <c:pt idx="29497">
                  <c:v>3.4602832794189999</c:v>
                </c:pt>
                <c:pt idx="29498">
                  <c:v>3.4603314399720002</c:v>
                </c:pt>
                <c:pt idx="29499">
                  <c:v>3.4603810310359999</c:v>
                </c:pt>
                <c:pt idx="29500">
                  <c:v>3.4604275226590002</c:v>
                </c:pt>
                <c:pt idx="29501">
                  <c:v>3.4604761600490002</c:v>
                </c:pt>
                <c:pt idx="29502">
                  <c:v>3.4605216979979998</c:v>
                </c:pt>
                <c:pt idx="29503">
                  <c:v>3.460566282272</c:v>
                </c:pt>
                <c:pt idx="29504">
                  <c:v>3.460613250732</c:v>
                </c:pt>
                <c:pt idx="29505">
                  <c:v>3.460656881332</c:v>
                </c:pt>
                <c:pt idx="29506">
                  <c:v>3.460705757141</c:v>
                </c:pt>
                <c:pt idx="29507">
                  <c:v>3.4607615470890001</c:v>
                </c:pt>
                <c:pt idx="29508">
                  <c:v>3.4608473777770001</c:v>
                </c:pt>
                <c:pt idx="29509">
                  <c:v>3.4609367847439998</c:v>
                </c:pt>
                <c:pt idx="29510">
                  <c:v>3.4609940052030002</c:v>
                </c:pt>
                <c:pt idx="29511">
                  <c:v>3.4611406326290002</c:v>
                </c:pt>
                <c:pt idx="29512">
                  <c:v>3.4613695144649999</c:v>
                </c:pt>
                <c:pt idx="29513">
                  <c:v>3.4614820480350001</c:v>
                </c:pt>
                <c:pt idx="29514">
                  <c:v>3.461565494537</c:v>
                </c:pt>
                <c:pt idx="29515">
                  <c:v>3.4616777896880002</c:v>
                </c:pt>
                <c:pt idx="29516">
                  <c:v>3.4619834423069999</c:v>
                </c:pt>
                <c:pt idx="29517">
                  <c:v>3.4620375633239999</c:v>
                </c:pt>
                <c:pt idx="29518">
                  <c:v>3.4620566368099999</c:v>
                </c:pt>
                <c:pt idx="29519">
                  <c:v>3.462104082108</c:v>
                </c:pt>
                <c:pt idx="29520">
                  <c:v>3.4621491432189999</c:v>
                </c:pt>
                <c:pt idx="29521">
                  <c:v>3.4621920585630002</c:v>
                </c:pt>
                <c:pt idx="29522">
                  <c:v>3.4622602462769998</c:v>
                </c:pt>
                <c:pt idx="29523">
                  <c:v>3.462353467941</c:v>
                </c:pt>
                <c:pt idx="29524">
                  <c:v>3.4624505043029998</c:v>
                </c:pt>
                <c:pt idx="29525">
                  <c:v>3.4625480175019998</c:v>
                </c:pt>
                <c:pt idx="29526">
                  <c:v>3.4626436233520002</c:v>
                </c:pt>
                <c:pt idx="29527">
                  <c:v>3.4627416133879998</c:v>
                </c:pt>
                <c:pt idx="29528">
                  <c:v>3.4628434181209999</c:v>
                </c:pt>
                <c:pt idx="29529">
                  <c:v>3.46289396286</c:v>
                </c:pt>
                <c:pt idx="29530">
                  <c:v>3.463003873825</c:v>
                </c:pt>
                <c:pt idx="29531">
                  <c:v>3.4631125926970001</c:v>
                </c:pt>
                <c:pt idx="29532">
                  <c:v>3.4632186889650001</c:v>
                </c:pt>
                <c:pt idx="29533">
                  <c:v>3.463267326355</c:v>
                </c:pt>
                <c:pt idx="29534">
                  <c:v>3.4633576869959999</c:v>
                </c:pt>
                <c:pt idx="29535">
                  <c:v>3.4634287357329998</c:v>
                </c:pt>
                <c:pt idx="29536">
                  <c:v>3.463497638702</c:v>
                </c:pt>
                <c:pt idx="29537">
                  <c:v>3.4635729789730001</c:v>
                </c:pt>
                <c:pt idx="29538">
                  <c:v>3.4636766910549999</c:v>
                </c:pt>
                <c:pt idx="29539">
                  <c:v>3.4638712406160002</c:v>
                </c:pt>
                <c:pt idx="29540">
                  <c:v>3.4642016887659999</c:v>
                </c:pt>
                <c:pt idx="29541">
                  <c:v>3.4645416736599999</c:v>
                </c:pt>
                <c:pt idx="29542">
                  <c:v>3.4647271633150001</c:v>
                </c:pt>
                <c:pt idx="29543">
                  <c:v>3.4649093151089998</c:v>
                </c:pt>
                <c:pt idx="29544">
                  <c:v>3.465178489685</c:v>
                </c:pt>
                <c:pt idx="29545">
                  <c:v>3.4653015136719998</c:v>
                </c:pt>
                <c:pt idx="29546">
                  <c:v>3.4655208587650002</c:v>
                </c:pt>
                <c:pt idx="29547">
                  <c:v>3.4655735492709998</c:v>
                </c:pt>
                <c:pt idx="29548">
                  <c:v>3.465610980988</c:v>
                </c:pt>
                <c:pt idx="29549">
                  <c:v>3.4656574726099998</c:v>
                </c:pt>
                <c:pt idx="29550">
                  <c:v>3.4657442569730001</c:v>
                </c:pt>
                <c:pt idx="29551">
                  <c:v>3.4658303260799999</c:v>
                </c:pt>
                <c:pt idx="29552">
                  <c:v>3.4659833908080002</c:v>
                </c:pt>
                <c:pt idx="29553">
                  <c:v>3.466324329376</c:v>
                </c:pt>
                <c:pt idx="29554">
                  <c:v>3.4666676521299999</c:v>
                </c:pt>
                <c:pt idx="29555">
                  <c:v>3.466758728027</c:v>
                </c:pt>
                <c:pt idx="29556">
                  <c:v>3.466877222061</c:v>
                </c:pt>
                <c:pt idx="29557">
                  <c:v>3.4669640064239999</c:v>
                </c:pt>
                <c:pt idx="29558">
                  <c:v>3.4670090675349998</c:v>
                </c:pt>
                <c:pt idx="29559">
                  <c:v>3.4670717716219999</c:v>
                </c:pt>
                <c:pt idx="29560">
                  <c:v>3.4671361446379998</c:v>
                </c:pt>
                <c:pt idx="29561">
                  <c:v>3.4672081470489999</c:v>
                </c:pt>
                <c:pt idx="29562">
                  <c:v>3.467295646667</c:v>
                </c:pt>
                <c:pt idx="29563">
                  <c:v>3.4674170017239998</c:v>
                </c:pt>
                <c:pt idx="29564">
                  <c:v>3.4675426483149998</c:v>
                </c:pt>
                <c:pt idx="29565">
                  <c:v>3.4677035808559999</c:v>
                </c:pt>
                <c:pt idx="29566">
                  <c:v>3.4680621623989998</c:v>
                </c:pt>
                <c:pt idx="29567">
                  <c:v>3.4684200286869999</c:v>
                </c:pt>
                <c:pt idx="29568">
                  <c:v>3.4685504436489998</c:v>
                </c:pt>
                <c:pt idx="29569">
                  <c:v>3.4686484336849999</c:v>
                </c:pt>
                <c:pt idx="29570">
                  <c:v>3.468741416931</c:v>
                </c:pt>
                <c:pt idx="29571">
                  <c:v>3.46883559227</c:v>
                </c:pt>
                <c:pt idx="29572">
                  <c:v>3.4689335823060001</c:v>
                </c:pt>
                <c:pt idx="29573">
                  <c:v>3.469028949738</c:v>
                </c:pt>
                <c:pt idx="29574">
                  <c:v>3.469100236893</c:v>
                </c:pt>
                <c:pt idx="29575">
                  <c:v>3.469170331955</c:v>
                </c:pt>
                <c:pt idx="29576">
                  <c:v>3.469210386276</c:v>
                </c:pt>
                <c:pt idx="29577">
                  <c:v>3.4692497253419998</c:v>
                </c:pt>
                <c:pt idx="29578">
                  <c:v>3.469295978546</c:v>
                </c:pt>
                <c:pt idx="29579">
                  <c:v>3.4693336486819999</c:v>
                </c:pt>
                <c:pt idx="29580">
                  <c:v>3.4693801403050002</c:v>
                </c:pt>
                <c:pt idx="29581">
                  <c:v>3.4694168567660002</c:v>
                </c:pt>
                <c:pt idx="29582">
                  <c:v>3.4694578647609999</c:v>
                </c:pt>
                <c:pt idx="29583">
                  <c:v>3.469568014145</c:v>
                </c:pt>
                <c:pt idx="29584">
                  <c:v>3.469667434692</c:v>
                </c:pt>
                <c:pt idx="29585">
                  <c:v>3.4698383808140001</c:v>
                </c:pt>
                <c:pt idx="29586">
                  <c:v>3.4702248573299999</c:v>
                </c:pt>
                <c:pt idx="29587">
                  <c:v>3.4703454971309999</c:v>
                </c:pt>
                <c:pt idx="29588">
                  <c:v>3.4704601764679999</c:v>
                </c:pt>
                <c:pt idx="29589">
                  <c:v>3.4706759452820002</c:v>
                </c:pt>
                <c:pt idx="29590">
                  <c:v>3.470731258392</c:v>
                </c:pt>
                <c:pt idx="29591">
                  <c:v>3.4708154201510002</c:v>
                </c:pt>
                <c:pt idx="29592">
                  <c:v>3.4709045886990002</c:v>
                </c:pt>
                <c:pt idx="29593">
                  <c:v>3.4710171222690001</c:v>
                </c:pt>
                <c:pt idx="29594">
                  <c:v>3.4711091518399999</c:v>
                </c:pt>
                <c:pt idx="29595">
                  <c:v>3.4712307453159998</c:v>
                </c:pt>
                <c:pt idx="29596">
                  <c:v>3.47132229805</c:v>
                </c:pt>
                <c:pt idx="29597">
                  <c:v>3.4714329242709998</c:v>
                </c:pt>
                <c:pt idx="29598">
                  <c:v>3.4717781543730002</c:v>
                </c:pt>
                <c:pt idx="29599">
                  <c:v>3.4721200466159998</c:v>
                </c:pt>
                <c:pt idx="29600">
                  <c:v>3.4721956253049999</c:v>
                </c:pt>
                <c:pt idx="29601">
                  <c:v>3.4722363948820001</c:v>
                </c:pt>
                <c:pt idx="29602">
                  <c:v>3.472288370132</c:v>
                </c:pt>
                <c:pt idx="29603">
                  <c:v>3.4723432064059998</c:v>
                </c:pt>
                <c:pt idx="29604">
                  <c:v>3.4723906517029999</c:v>
                </c:pt>
                <c:pt idx="29605">
                  <c:v>3.472438335419</c:v>
                </c:pt>
                <c:pt idx="29606">
                  <c:v>3.4725284576419999</c:v>
                </c:pt>
                <c:pt idx="29607">
                  <c:v>3.4726209640499999</c:v>
                </c:pt>
                <c:pt idx="29608">
                  <c:v>3.4727129936219998</c:v>
                </c:pt>
                <c:pt idx="29609">
                  <c:v>3.472808122635</c:v>
                </c:pt>
                <c:pt idx="29610">
                  <c:v>3.4729042053220001</c:v>
                </c:pt>
                <c:pt idx="29611">
                  <c:v>3.4729902744290002</c:v>
                </c:pt>
                <c:pt idx="29612">
                  <c:v>3.4733200073239998</c:v>
                </c:pt>
                <c:pt idx="29613">
                  <c:v>3.4735248088840001</c:v>
                </c:pt>
                <c:pt idx="29614">
                  <c:v>3.4736456871030001</c:v>
                </c:pt>
                <c:pt idx="29615">
                  <c:v>3.4737591743470002</c:v>
                </c:pt>
                <c:pt idx="29616">
                  <c:v>3.473868131638</c:v>
                </c:pt>
                <c:pt idx="29617">
                  <c:v>3.4739410877229999</c:v>
                </c:pt>
                <c:pt idx="29618">
                  <c:v>3.4739909172060002</c:v>
                </c:pt>
                <c:pt idx="29619">
                  <c:v>3.4740395545960001</c:v>
                </c:pt>
                <c:pt idx="29620">
                  <c:v>3.474096775055</c:v>
                </c:pt>
                <c:pt idx="29621">
                  <c:v>3.4741480350490002</c:v>
                </c:pt>
                <c:pt idx="29622">
                  <c:v>3.4742405414580002</c:v>
                </c:pt>
                <c:pt idx="29623">
                  <c:v>3.4743237495420001</c:v>
                </c:pt>
                <c:pt idx="29624">
                  <c:v>3.4744062423709998</c:v>
                </c:pt>
                <c:pt idx="29625">
                  <c:v>3.4744777679440002</c:v>
                </c:pt>
                <c:pt idx="29626">
                  <c:v>3.4745278358460001</c:v>
                </c:pt>
                <c:pt idx="29627">
                  <c:v>3.4746115207670001</c:v>
                </c:pt>
                <c:pt idx="29628">
                  <c:v>3.4746606349950002</c:v>
                </c:pt>
                <c:pt idx="29629">
                  <c:v>3.474713802338</c:v>
                </c:pt>
                <c:pt idx="29630">
                  <c:v>3.474771499634</c:v>
                </c:pt>
                <c:pt idx="29631">
                  <c:v>3.4748556613920001</c:v>
                </c:pt>
                <c:pt idx="29632">
                  <c:v>3.4749450683590002</c:v>
                </c:pt>
                <c:pt idx="29633">
                  <c:v>3.4750747680659999</c:v>
                </c:pt>
                <c:pt idx="29634">
                  <c:v>3.4751677513120001</c:v>
                </c:pt>
                <c:pt idx="29635">
                  <c:v>3.4752609729769999</c:v>
                </c:pt>
                <c:pt idx="29636">
                  <c:v>3.475348949432</c:v>
                </c:pt>
                <c:pt idx="29637">
                  <c:v>3.4755549430850001</c:v>
                </c:pt>
                <c:pt idx="29638">
                  <c:v>3.4755954742430002</c:v>
                </c:pt>
                <c:pt idx="29639">
                  <c:v>3.4756333827970001</c:v>
                </c:pt>
                <c:pt idx="29640">
                  <c:v>3.475661039352</c:v>
                </c:pt>
                <c:pt idx="29641">
                  <c:v>3.4757068157200002</c:v>
                </c:pt>
                <c:pt idx="29642">
                  <c:v>3.4757370948789998</c:v>
                </c:pt>
                <c:pt idx="29643">
                  <c:v>3.4757909774779998</c:v>
                </c:pt>
                <c:pt idx="29644">
                  <c:v>3.4758608341219999</c:v>
                </c:pt>
                <c:pt idx="29645">
                  <c:v>3.4759268760680002</c:v>
                </c:pt>
                <c:pt idx="29646">
                  <c:v>3.475999355316</c:v>
                </c:pt>
                <c:pt idx="29647">
                  <c:v>3.4760630130769998</c:v>
                </c:pt>
                <c:pt idx="29648">
                  <c:v>3.4761338233950001</c:v>
                </c:pt>
                <c:pt idx="29649">
                  <c:v>3.4761977195739999</c:v>
                </c:pt>
                <c:pt idx="29650">
                  <c:v>3.476264476776</c:v>
                </c:pt>
                <c:pt idx="29651">
                  <c:v>3.4763231277469999</c:v>
                </c:pt>
                <c:pt idx="29652">
                  <c:v>3.4763827323909999</c:v>
                </c:pt>
                <c:pt idx="29653">
                  <c:v>3.4764332771299999</c:v>
                </c:pt>
                <c:pt idx="29654">
                  <c:v>3.4764869213099998</c:v>
                </c:pt>
                <c:pt idx="29655">
                  <c:v>3.4765336513520002</c:v>
                </c:pt>
                <c:pt idx="29656">
                  <c:v>3.4765849113459999</c:v>
                </c:pt>
                <c:pt idx="29657">
                  <c:v>3.4766378402710001</c:v>
                </c:pt>
                <c:pt idx="29658">
                  <c:v>3.4766876697539999</c:v>
                </c:pt>
                <c:pt idx="29659">
                  <c:v>3.4767313003539999</c:v>
                </c:pt>
                <c:pt idx="29660">
                  <c:v>3.4767763614649998</c:v>
                </c:pt>
                <c:pt idx="29661">
                  <c:v>3.476867675781</c:v>
                </c:pt>
                <c:pt idx="29662">
                  <c:v>3.4769599437709999</c:v>
                </c:pt>
                <c:pt idx="29663">
                  <c:v>3.4770522117609999</c:v>
                </c:pt>
                <c:pt idx="29664">
                  <c:v>3.4771370887759998</c:v>
                </c:pt>
                <c:pt idx="29665">
                  <c:v>3.477258443832</c:v>
                </c:pt>
                <c:pt idx="29666">
                  <c:v>3.477600097656</c:v>
                </c:pt>
                <c:pt idx="29667">
                  <c:v>3.4777112007139999</c:v>
                </c:pt>
                <c:pt idx="29668">
                  <c:v>3.4777922630310001</c:v>
                </c:pt>
                <c:pt idx="29669">
                  <c:v>3.4778959751129999</c:v>
                </c:pt>
                <c:pt idx="29670">
                  <c:v>3.4779675006869999</c:v>
                </c:pt>
                <c:pt idx="29671">
                  <c:v>3.4780454635620002</c:v>
                </c:pt>
                <c:pt idx="29672">
                  <c:v>3.4781243801119999</c:v>
                </c:pt>
                <c:pt idx="29673">
                  <c:v>3.4782004356380001</c:v>
                </c:pt>
                <c:pt idx="29674">
                  <c:v>3.4782671928409998</c:v>
                </c:pt>
                <c:pt idx="29675">
                  <c:v>3.478315114975</c:v>
                </c:pt>
                <c:pt idx="29676">
                  <c:v>3.4783608913420001</c:v>
                </c:pt>
                <c:pt idx="29677">
                  <c:v>3.478414535522</c:v>
                </c:pt>
                <c:pt idx="29678">
                  <c:v>3.4784624576569998</c:v>
                </c:pt>
                <c:pt idx="29679">
                  <c:v>3.47851228714</c:v>
                </c:pt>
                <c:pt idx="29680">
                  <c:v>3.4785628318790001</c:v>
                </c:pt>
                <c:pt idx="29681">
                  <c:v>3.478615045547</c:v>
                </c:pt>
                <c:pt idx="29682">
                  <c:v>3.4786915779109999</c:v>
                </c:pt>
                <c:pt idx="29683">
                  <c:v>3.4789092540739999</c:v>
                </c:pt>
                <c:pt idx="29684">
                  <c:v>3.4789774417879999</c:v>
                </c:pt>
                <c:pt idx="29685">
                  <c:v>3.479117155075</c:v>
                </c:pt>
                <c:pt idx="29686">
                  <c:v>3.479233980179</c:v>
                </c:pt>
                <c:pt idx="29687">
                  <c:v>3.4796135425569998</c:v>
                </c:pt>
                <c:pt idx="29688">
                  <c:v>3.4798579215999998</c:v>
                </c:pt>
                <c:pt idx="29689">
                  <c:v>3.479975223541</c:v>
                </c:pt>
                <c:pt idx="29690">
                  <c:v>3.4800598621369998</c:v>
                </c:pt>
                <c:pt idx="29691">
                  <c:v>3.4801397323610002</c:v>
                </c:pt>
                <c:pt idx="29692">
                  <c:v>3.4801936149600001</c:v>
                </c:pt>
                <c:pt idx="29693">
                  <c:v>3.4802405834200001</c:v>
                </c:pt>
                <c:pt idx="29694">
                  <c:v>3.4802930355070001</c:v>
                </c:pt>
                <c:pt idx="29695">
                  <c:v>3.4803402423860001</c:v>
                </c:pt>
                <c:pt idx="29696">
                  <c:v>3.4803881645199999</c:v>
                </c:pt>
                <c:pt idx="29697">
                  <c:v>3.480437517166</c:v>
                </c:pt>
                <c:pt idx="29698">
                  <c:v>3.4804942607879998</c:v>
                </c:pt>
                <c:pt idx="29699">
                  <c:v>3.4805483818049998</c:v>
                </c:pt>
                <c:pt idx="29700">
                  <c:v>3.480606794357</c:v>
                </c:pt>
                <c:pt idx="29701">
                  <c:v>3.4806602001189999</c:v>
                </c:pt>
                <c:pt idx="29702">
                  <c:v>3.4807116985320001</c:v>
                </c:pt>
                <c:pt idx="29703">
                  <c:v>3.4807627201079998</c:v>
                </c:pt>
                <c:pt idx="29704">
                  <c:v>3.4808516502379998</c:v>
                </c:pt>
                <c:pt idx="29705">
                  <c:v>3.4811642169949999</c:v>
                </c:pt>
                <c:pt idx="29706">
                  <c:v>3.4812014102940001</c:v>
                </c:pt>
                <c:pt idx="29707">
                  <c:v>3.4812681674960002</c:v>
                </c:pt>
                <c:pt idx="29708">
                  <c:v>3.481305837631</c:v>
                </c:pt>
                <c:pt idx="29709">
                  <c:v>3.481352806091</c:v>
                </c:pt>
                <c:pt idx="29710">
                  <c:v>3.4813940525049998</c:v>
                </c:pt>
                <c:pt idx="29711">
                  <c:v>3.4814429283139998</c:v>
                </c:pt>
                <c:pt idx="29712">
                  <c:v>3.4815087318420002</c:v>
                </c:pt>
                <c:pt idx="29713">
                  <c:v>3.4815647602080002</c:v>
                </c:pt>
                <c:pt idx="29714">
                  <c:v>3.4816210269929999</c:v>
                </c:pt>
                <c:pt idx="29715">
                  <c:v>3.4816782474519998</c:v>
                </c:pt>
                <c:pt idx="29716">
                  <c:v>3.4817368984220001</c:v>
                </c:pt>
                <c:pt idx="29717">
                  <c:v>3.4817926883700001</c:v>
                </c:pt>
                <c:pt idx="29718">
                  <c:v>3.481849908829</c:v>
                </c:pt>
                <c:pt idx="29719">
                  <c:v>3.4819071292879999</c:v>
                </c:pt>
                <c:pt idx="29720">
                  <c:v>3.481970310211</c:v>
                </c:pt>
                <c:pt idx="29721">
                  <c:v>3.4820351600650001</c:v>
                </c:pt>
                <c:pt idx="29722">
                  <c:v>3.4820938110349999</c:v>
                </c:pt>
                <c:pt idx="29723">
                  <c:v>3.4821503162380001</c:v>
                </c:pt>
                <c:pt idx="29724">
                  <c:v>3.482212781906</c:v>
                </c:pt>
                <c:pt idx="29725">
                  <c:v>3.4822728633879998</c:v>
                </c:pt>
                <c:pt idx="29726">
                  <c:v>3.4823377132419999</c:v>
                </c:pt>
                <c:pt idx="29727">
                  <c:v>3.4823970794679999</c:v>
                </c:pt>
                <c:pt idx="29728">
                  <c:v>3.482456922531</c:v>
                </c:pt>
                <c:pt idx="29729">
                  <c:v>3.4825155735019999</c:v>
                </c:pt>
                <c:pt idx="29730">
                  <c:v>3.4825725555420002</c:v>
                </c:pt>
                <c:pt idx="29731">
                  <c:v>3.4826304912569999</c:v>
                </c:pt>
                <c:pt idx="29732">
                  <c:v>3.482694149017</c:v>
                </c:pt>
                <c:pt idx="29733">
                  <c:v>3.4827592372890002</c:v>
                </c:pt>
                <c:pt idx="29734">
                  <c:v>3.4828217029570001</c:v>
                </c:pt>
                <c:pt idx="29735">
                  <c:v>3.4828836917879999</c:v>
                </c:pt>
                <c:pt idx="29736">
                  <c:v>3.4829394817349999</c:v>
                </c:pt>
                <c:pt idx="29737">
                  <c:v>3.4829940795900001</c:v>
                </c:pt>
                <c:pt idx="29738">
                  <c:v>3.4830484390260001</c:v>
                </c:pt>
                <c:pt idx="29739">
                  <c:v>3.483100414276</c:v>
                </c:pt>
                <c:pt idx="29740">
                  <c:v>3.4831495285030001</c:v>
                </c:pt>
                <c:pt idx="29741">
                  <c:v>3.4831998348240001</c:v>
                </c:pt>
                <c:pt idx="29742">
                  <c:v>3.483250379562</c:v>
                </c:pt>
                <c:pt idx="29743">
                  <c:v>3.4832968711849999</c:v>
                </c:pt>
                <c:pt idx="29744">
                  <c:v>3.4833431243900002</c:v>
                </c:pt>
                <c:pt idx="29745">
                  <c:v>3.4833803176879998</c:v>
                </c:pt>
                <c:pt idx="29746">
                  <c:v>3.4834799766539999</c:v>
                </c:pt>
                <c:pt idx="29747">
                  <c:v>3.483579874039</c:v>
                </c:pt>
                <c:pt idx="29748">
                  <c:v>3.4836702346799999</c:v>
                </c:pt>
                <c:pt idx="29749">
                  <c:v>3.4838597774509998</c:v>
                </c:pt>
                <c:pt idx="29750">
                  <c:v>3.4839696884159999</c:v>
                </c:pt>
                <c:pt idx="29751">
                  <c:v>3.4840526580810001</c:v>
                </c:pt>
                <c:pt idx="29752">
                  <c:v>3.484136343002</c:v>
                </c:pt>
                <c:pt idx="29753">
                  <c:v>3.4842560291289999</c:v>
                </c:pt>
                <c:pt idx="29754">
                  <c:v>3.4843394756319999</c:v>
                </c:pt>
                <c:pt idx="29755">
                  <c:v>3.484414815903</c:v>
                </c:pt>
                <c:pt idx="29756">
                  <c:v>3.4844856262210002</c:v>
                </c:pt>
                <c:pt idx="29757">
                  <c:v>3.4845340251920001</c:v>
                </c:pt>
                <c:pt idx="29758">
                  <c:v>3.4845786094669999</c:v>
                </c:pt>
                <c:pt idx="29759">
                  <c:v>3.484624624252</c:v>
                </c:pt>
                <c:pt idx="29760">
                  <c:v>3.4846630096440001</c:v>
                </c:pt>
                <c:pt idx="29761">
                  <c:v>3.484702825546</c:v>
                </c:pt>
                <c:pt idx="29762">
                  <c:v>3.4847426414489999</c:v>
                </c:pt>
                <c:pt idx="29763">
                  <c:v>3.4847841262819998</c:v>
                </c:pt>
                <c:pt idx="29764">
                  <c:v>3.4848291873930002</c:v>
                </c:pt>
                <c:pt idx="29765">
                  <c:v>3.4848830699920001</c:v>
                </c:pt>
                <c:pt idx="29766">
                  <c:v>3.4849321842190002</c:v>
                </c:pt>
                <c:pt idx="29767">
                  <c:v>3.4849810600279998</c:v>
                </c:pt>
                <c:pt idx="29768">
                  <c:v>3.485051393509</c:v>
                </c:pt>
                <c:pt idx="29769">
                  <c:v>3.4851298332209999</c:v>
                </c:pt>
                <c:pt idx="29770">
                  <c:v>3.485205173492</c:v>
                </c:pt>
                <c:pt idx="29771">
                  <c:v>3.4852826595309998</c:v>
                </c:pt>
                <c:pt idx="29772">
                  <c:v>3.4853324890140001</c:v>
                </c:pt>
                <c:pt idx="29773">
                  <c:v>3.4853723049159999</c:v>
                </c:pt>
                <c:pt idx="29774">
                  <c:v>3.4854173660279999</c:v>
                </c:pt>
                <c:pt idx="29775">
                  <c:v>3.4854681491849999</c:v>
                </c:pt>
                <c:pt idx="29776">
                  <c:v>3.4855134487149999</c:v>
                </c:pt>
                <c:pt idx="29777">
                  <c:v>3.4856617450709999</c:v>
                </c:pt>
                <c:pt idx="29778">
                  <c:v>3.4858129024509998</c:v>
                </c:pt>
                <c:pt idx="29779">
                  <c:v>3.4858953952789999</c:v>
                </c:pt>
                <c:pt idx="29780">
                  <c:v>3.4859490394589998</c:v>
                </c:pt>
                <c:pt idx="29781">
                  <c:v>3.4860067367549998</c:v>
                </c:pt>
                <c:pt idx="29782">
                  <c:v>3.48605966568</c:v>
                </c:pt>
                <c:pt idx="29783">
                  <c:v>3.486155748367</c:v>
                </c:pt>
                <c:pt idx="29784">
                  <c:v>3.4862778186800001</c:v>
                </c:pt>
                <c:pt idx="29785">
                  <c:v>3.486336708069</c:v>
                </c:pt>
                <c:pt idx="29786">
                  <c:v>3.4865224361420002</c:v>
                </c:pt>
                <c:pt idx="29787">
                  <c:v>3.4866099357599998</c:v>
                </c:pt>
                <c:pt idx="29788">
                  <c:v>3.4867072105410002</c:v>
                </c:pt>
                <c:pt idx="29789">
                  <c:v>3.4868116378780001</c:v>
                </c:pt>
                <c:pt idx="29790">
                  <c:v>3.4868662357329998</c:v>
                </c:pt>
                <c:pt idx="29791">
                  <c:v>3.4869189262389999</c:v>
                </c:pt>
                <c:pt idx="29792">
                  <c:v>3.4869713783259999</c:v>
                </c:pt>
                <c:pt idx="29793">
                  <c:v>3.4870738983149998</c:v>
                </c:pt>
                <c:pt idx="29794">
                  <c:v>3.4871640205380001</c:v>
                </c:pt>
                <c:pt idx="29795">
                  <c:v>3.487257957458</c:v>
                </c:pt>
                <c:pt idx="29796">
                  <c:v>3.4873900413509999</c:v>
                </c:pt>
                <c:pt idx="29797">
                  <c:v>3.4875693321229999</c:v>
                </c:pt>
                <c:pt idx="29798">
                  <c:v>3.487663984299</c:v>
                </c:pt>
                <c:pt idx="29799">
                  <c:v>3.487733840942</c:v>
                </c:pt>
                <c:pt idx="29800">
                  <c:v>3.4877927303309999</c:v>
                </c:pt>
                <c:pt idx="29801">
                  <c:v>3.4878630638120001</c:v>
                </c:pt>
                <c:pt idx="29802">
                  <c:v>3.48792552948</c:v>
                </c:pt>
                <c:pt idx="29803">
                  <c:v>3.4879839420319998</c:v>
                </c:pt>
                <c:pt idx="29804">
                  <c:v>3.4880733489989999</c:v>
                </c:pt>
                <c:pt idx="29805">
                  <c:v>3.4881689548489998</c:v>
                </c:pt>
                <c:pt idx="29806">
                  <c:v>3.4882576465609998</c:v>
                </c:pt>
                <c:pt idx="29807">
                  <c:v>3.4883477687840001</c:v>
                </c:pt>
                <c:pt idx="29808">
                  <c:v>3.4887082576749999</c:v>
                </c:pt>
                <c:pt idx="29809">
                  <c:v>3.4890425205229998</c:v>
                </c:pt>
                <c:pt idx="29810">
                  <c:v>3.489243984222</c:v>
                </c:pt>
                <c:pt idx="29811">
                  <c:v>3.4895505905149999</c:v>
                </c:pt>
                <c:pt idx="29812">
                  <c:v>3.4896349906920001</c:v>
                </c:pt>
                <c:pt idx="29813">
                  <c:v>3.4897189140320002</c:v>
                </c:pt>
                <c:pt idx="29814">
                  <c:v>3.4897925853729999</c:v>
                </c:pt>
                <c:pt idx="29815">
                  <c:v>3.48983836174</c:v>
                </c:pt>
                <c:pt idx="29816">
                  <c:v>3.489885568619</c:v>
                </c:pt>
                <c:pt idx="29817">
                  <c:v>3.489927530289</c:v>
                </c:pt>
                <c:pt idx="29818">
                  <c:v>3.4900083541870002</c:v>
                </c:pt>
                <c:pt idx="29819">
                  <c:v>3.4901442527770001</c:v>
                </c:pt>
                <c:pt idx="29820">
                  <c:v>3.4902529716489998</c:v>
                </c:pt>
                <c:pt idx="29821">
                  <c:v>3.490330457687</c:v>
                </c:pt>
                <c:pt idx="29822">
                  <c:v>3.4903819560999998</c:v>
                </c:pt>
                <c:pt idx="29823">
                  <c:v>3.4904308319089998</c:v>
                </c:pt>
                <c:pt idx="29824">
                  <c:v>3.4904665946960001</c:v>
                </c:pt>
                <c:pt idx="29825">
                  <c:v>3.490565776825</c:v>
                </c:pt>
                <c:pt idx="29826">
                  <c:v>3.4908735752109998</c:v>
                </c:pt>
                <c:pt idx="29827">
                  <c:v>3.4909725189210001</c:v>
                </c:pt>
                <c:pt idx="29828">
                  <c:v>3.491066217422</c:v>
                </c:pt>
                <c:pt idx="29829">
                  <c:v>3.491162061691</c:v>
                </c:pt>
                <c:pt idx="29830">
                  <c:v>3.4912626743319999</c:v>
                </c:pt>
                <c:pt idx="29831">
                  <c:v>3.491408348083</c:v>
                </c:pt>
                <c:pt idx="29832">
                  <c:v>3.4915452003479999</c:v>
                </c:pt>
                <c:pt idx="29833">
                  <c:v>3.4917998313899998</c:v>
                </c:pt>
                <c:pt idx="29834">
                  <c:v>3.491976499557</c:v>
                </c:pt>
                <c:pt idx="29835">
                  <c:v>3.4920966625209999</c:v>
                </c:pt>
                <c:pt idx="29836">
                  <c:v>3.4923703670499999</c:v>
                </c:pt>
                <c:pt idx="29837">
                  <c:v>3.4924199581150002</c:v>
                </c:pt>
                <c:pt idx="29838">
                  <c:v>3.4925255775449999</c:v>
                </c:pt>
                <c:pt idx="29839">
                  <c:v>3.4925823211670002</c:v>
                </c:pt>
                <c:pt idx="29840">
                  <c:v>3.4926383495329998</c:v>
                </c:pt>
                <c:pt idx="29841">
                  <c:v>3.4926953315730001</c:v>
                </c:pt>
                <c:pt idx="29842">
                  <c:v>3.4927520751949999</c:v>
                </c:pt>
                <c:pt idx="29843">
                  <c:v>3.492804765701</c:v>
                </c:pt>
                <c:pt idx="29844">
                  <c:v>3.492891788483</c:v>
                </c:pt>
                <c:pt idx="29845">
                  <c:v>3.4932479858400001</c:v>
                </c:pt>
                <c:pt idx="29846">
                  <c:v>3.4935796260830001</c:v>
                </c:pt>
                <c:pt idx="29847">
                  <c:v>3.4939115047449998</c:v>
                </c:pt>
                <c:pt idx="29848">
                  <c:v>3.4940886497500001</c:v>
                </c:pt>
                <c:pt idx="29849">
                  <c:v>3.4941682815549999</c:v>
                </c:pt>
                <c:pt idx="29850">
                  <c:v>3.4942200183869998</c:v>
                </c:pt>
                <c:pt idx="29851">
                  <c:v>3.494269609451</c:v>
                </c:pt>
                <c:pt idx="29852">
                  <c:v>3.4943244457240001</c:v>
                </c:pt>
                <c:pt idx="29853">
                  <c:v>3.4943702220919999</c:v>
                </c:pt>
                <c:pt idx="29854">
                  <c:v>3.494424581528</c:v>
                </c:pt>
                <c:pt idx="29855">
                  <c:v>3.4944763183590002</c:v>
                </c:pt>
                <c:pt idx="29856">
                  <c:v>3.494529724121</c:v>
                </c:pt>
                <c:pt idx="29857">
                  <c:v>3.4945726394649999</c:v>
                </c:pt>
                <c:pt idx="29858">
                  <c:v>3.4946253299709999</c:v>
                </c:pt>
                <c:pt idx="29859">
                  <c:v>3.4947016239169999</c:v>
                </c:pt>
                <c:pt idx="29860">
                  <c:v>3.4947800636289998</c:v>
                </c:pt>
                <c:pt idx="29861">
                  <c:v>3.4948909282680001</c:v>
                </c:pt>
                <c:pt idx="29862">
                  <c:v>3.4949927330019999</c:v>
                </c:pt>
                <c:pt idx="29863">
                  <c:v>3.495111942291</c:v>
                </c:pt>
                <c:pt idx="29864">
                  <c:v>3.4952502250670001</c:v>
                </c:pt>
                <c:pt idx="29865">
                  <c:v>3.4956974983219999</c:v>
                </c:pt>
                <c:pt idx="29866">
                  <c:v>3.496264457703</c:v>
                </c:pt>
                <c:pt idx="29867">
                  <c:v>3.4968934059140002</c:v>
                </c:pt>
                <c:pt idx="29868">
                  <c:v>3.4975788593289998</c:v>
                </c:pt>
                <c:pt idx="29869">
                  <c:v>3.4982931613920001</c:v>
                </c:pt>
                <c:pt idx="29870">
                  <c:v>3.4990403652189999</c:v>
                </c:pt>
                <c:pt idx="29871">
                  <c:v>3.4998044967649999</c:v>
                </c:pt>
                <c:pt idx="29872">
                  <c:v>3.5005886554719998</c:v>
                </c:pt>
                <c:pt idx="29873">
                  <c:v>3.5013835430150002</c:v>
                </c:pt>
                <c:pt idx="29874">
                  <c:v>3.5021159648900002</c:v>
                </c:pt>
                <c:pt idx="29875">
                  <c:v>3.502513170242</c:v>
                </c:pt>
                <c:pt idx="29876">
                  <c:v>3.502804040909</c:v>
                </c:pt>
                <c:pt idx="29877">
                  <c:v>3.503032684326</c:v>
                </c:pt>
                <c:pt idx="29878">
                  <c:v>3.5032134056089999</c:v>
                </c:pt>
                <c:pt idx="29879">
                  <c:v>3.503361940384</c:v>
                </c:pt>
                <c:pt idx="29880">
                  <c:v>3.5034809112550001</c:v>
                </c:pt>
                <c:pt idx="29881">
                  <c:v>3.5035829544069998</c:v>
                </c:pt>
                <c:pt idx="29882">
                  <c:v>3.5036687850949999</c:v>
                </c:pt>
                <c:pt idx="29883">
                  <c:v>3.5037436485289999</c:v>
                </c:pt>
                <c:pt idx="29884">
                  <c:v>3.5038061141969998</c:v>
                </c:pt>
                <c:pt idx="29885">
                  <c:v>3.5038626194</c:v>
                </c:pt>
                <c:pt idx="29886">
                  <c:v>3.5039124488829998</c:v>
                </c:pt>
                <c:pt idx="29887">
                  <c:v>3.5039560794829998</c:v>
                </c:pt>
                <c:pt idx="29888">
                  <c:v>3.5039923191070002</c:v>
                </c:pt>
                <c:pt idx="29889">
                  <c:v>3.5040612220759999</c:v>
                </c:pt>
                <c:pt idx="29890">
                  <c:v>3.5041193962100001</c:v>
                </c:pt>
                <c:pt idx="29891">
                  <c:v>3.5041666030880001</c:v>
                </c:pt>
                <c:pt idx="29892">
                  <c:v>3.5042054653169998</c:v>
                </c:pt>
                <c:pt idx="29893">
                  <c:v>3.5042436122890002</c:v>
                </c:pt>
                <c:pt idx="29894">
                  <c:v>3.5042796134950001</c:v>
                </c:pt>
                <c:pt idx="29895">
                  <c:v>3.5043215751650001</c:v>
                </c:pt>
                <c:pt idx="29896">
                  <c:v>3.504363059998</c:v>
                </c:pt>
                <c:pt idx="29897">
                  <c:v>3.5044009685519999</c:v>
                </c:pt>
                <c:pt idx="29898">
                  <c:v>3.504422426224</c:v>
                </c:pt>
                <c:pt idx="29899">
                  <c:v>3.5044610500340001</c:v>
                </c:pt>
                <c:pt idx="29900">
                  <c:v>3.504506111145</c:v>
                </c:pt>
                <c:pt idx="29901">
                  <c:v>3.5045664310459999</c:v>
                </c:pt>
                <c:pt idx="29902">
                  <c:v>3.5045926570889998</c:v>
                </c:pt>
                <c:pt idx="29903">
                  <c:v>3.5046255588530002</c:v>
                </c:pt>
                <c:pt idx="29904">
                  <c:v>3.5046582221980001</c:v>
                </c:pt>
                <c:pt idx="29905">
                  <c:v>3.5046882629390002</c:v>
                </c:pt>
                <c:pt idx="29906">
                  <c:v>3.5047125816350002</c:v>
                </c:pt>
                <c:pt idx="29907">
                  <c:v>3.5047383308410001</c:v>
                </c:pt>
                <c:pt idx="29908">
                  <c:v>3.504772901535</c:v>
                </c:pt>
                <c:pt idx="29909">
                  <c:v>3.504804372787</c:v>
                </c:pt>
                <c:pt idx="29910">
                  <c:v>3.5048453807829998</c:v>
                </c:pt>
                <c:pt idx="29911">
                  <c:v>3.5048854351040002</c:v>
                </c:pt>
                <c:pt idx="29912">
                  <c:v>3.504900217056</c:v>
                </c:pt>
                <c:pt idx="29913">
                  <c:v>3.5049242973329999</c:v>
                </c:pt>
                <c:pt idx="29914">
                  <c:v>3.504947423935</c:v>
                </c:pt>
                <c:pt idx="29915">
                  <c:v>3.5049834251399998</c:v>
                </c:pt>
                <c:pt idx="29916">
                  <c:v>3.5050070285800001</c:v>
                </c:pt>
                <c:pt idx="29917">
                  <c:v>3.5050411224369999</c:v>
                </c:pt>
                <c:pt idx="29918">
                  <c:v>3.5050702095030002</c:v>
                </c:pt>
                <c:pt idx="29919">
                  <c:v>3.5051057338709999</c:v>
                </c:pt>
                <c:pt idx="29920">
                  <c:v>3.505132198334</c:v>
                </c:pt>
                <c:pt idx="29921">
                  <c:v>3.5051672458650001</c:v>
                </c:pt>
                <c:pt idx="29922">
                  <c:v>3.505186080933</c:v>
                </c:pt>
                <c:pt idx="29923">
                  <c:v>3.5052337646480001</c:v>
                </c:pt>
                <c:pt idx="29924">
                  <c:v>3.505264759064</c:v>
                </c:pt>
                <c:pt idx="29925">
                  <c:v>3.5052852630619999</c:v>
                </c:pt>
                <c:pt idx="29926">
                  <c:v>3.5053391456599998</c:v>
                </c:pt>
                <c:pt idx="29927">
                  <c:v>3.5053761005399999</c:v>
                </c:pt>
                <c:pt idx="29928">
                  <c:v>3.5054347515109998</c:v>
                </c:pt>
                <c:pt idx="29929">
                  <c:v>3.505468845367</c:v>
                </c:pt>
                <c:pt idx="29930">
                  <c:v>3.5055134296419999</c:v>
                </c:pt>
                <c:pt idx="29931">
                  <c:v>3.5055596828460001</c:v>
                </c:pt>
                <c:pt idx="29932">
                  <c:v>3.5056209564210001</c:v>
                </c:pt>
                <c:pt idx="29933">
                  <c:v>3.505671024323</c:v>
                </c:pt>
                <c:pt idx="29934">
                  <c:v>3.5057108402249999</c:v>
                </c:pt>
                <c:pt idx="29935">
                  <c:v>3.5057485103610002</c:v>
                </c:pt>
                <c:pt idx="29936">
                  <c:v>3.5057778358460001</c:v>
                </c:pt>
                <c:pt idx="29937">
                  <c:v>3.505822896957</c:v>
                </c:pt>
                <c:pt idx="29938">
                  <c:v>3.505913496017</c:v>
                </c:pt>
                <c:pt idx="29939">
                  <c:v>3.5059804916380002</c:v>
                </c:pt>
                <c:pt idx="29940">
                  <c:v>3.5061368942260001</c:v>
                </c:pt>
                <c:pt idx="29941">
                  <c:v>3.5062146186829999</c:v>
                </c:pt>
                <c:pt idx="29942">
                  <c:v>3.5062530040739999</c:v>
                </c:pt>
                <c:pt idx="29943">
                  <c:v>3.5062825679779999</c:v>
                </c:pt>
                <c:pt idx="29944">
                  <c:v>3.5063171386719998</c:v>
                </c:pt>
                <c:pt idx="29945">
                  <c:v>3.5063436031339998</c:v>
                </c:pt>
                <c:pt idx="29946">
                  <c:v>3.5063722133640001</c:v>
                </c:pt>
                <c:pt idx="29947">
                  <c:v>3.5064013004299999</c:v>
                </c:pt>
                <c:pt idx="29948">
                  <c:v>3.506431341171</c:v>
                </c:pt>
                <c:pt idx="29949">
                  <c:v>3.506455898285</c:v>
                </c:pt>
                <c:pt idx="29950">
                  <c:v>3.5064909458160001</c:v>
                </c:pt>
                <c:pt idx="29951">
                  <c:v>3.5065462589259999</c:v>
                </c:pt>
                <c:pt idx="29952">
                  <c:v>3.5065903663640001</c:v>
                </c:pt>
                <c:pt idx="29953">
                  <c:v>3.5066382884979999</c:v>
                </c:pt>
                <c:pt idx="29954">
                  <c:v>3.5067012310029999</c:v>
                </c:pt>
                <c:pt idx="29955">
                  <c:v>3.5067465305329999</c:v>
                </c:pt>
                <c:pt idx="29956">
                  <c:v>3.5067946910860002</c:v>
                </c:pt>
                <c:pt idx="29957">
                  <c:v>3.5068387985229998</c:v>
                </c:pt>
                <c:pt idx="29958">
                  <c:v>3.5068857669829998</c:v>
                </c:pt>
                <c:pt idx="29959">
                  <c:v>3.506937265396</c:v>
                </c:pt>
                <c:pt idx="29960">
                  <c:v>3.5069863796230001</c:v>
                </c:pt>
                <c:pt idx="29961">
                  <c:v>3.5070297718050001</c:v>
                </c:pt>
                <c:pt idx="29962">
                  <c:v>3.5070788860320001</c:v>
                </c:pt>
                <c:pt idx="29963">
                  <c:v>3.5074222087860001</c:v>
                </c:pt>
                <c:pt idx="29964">
                  <c:v>3.507489681244</c:v>
                </c:pt>
                <c:pt idx="29965">
                  <c:v>3.5075049400329998</c:v>
                </c:pt>
                <c:pt idx="29966">
                  <c:v>3.5075476169590001</c:v>
                </c:pt>
                <c:pt idx="29967">
                  <c:v>3.5075869560239998</c:v>
                </c:pt>
                <c:pt idx="29968">
                  <c:v>3.5076265335080001</c:v>
                </c:pt>
                <c:pt idx="29969">
                  <c:v>3.5076689720149998</c:v>
                </c:pt>
                <c:pt idx="29970">
                  <c:v>3.5077824592589999</c:v>
                </c:pt>
                <c:pt idx="29971">
                  <c:v>3.5079269409179998</c:v>
                </c:pt>
                <c:pt idx="29972">
                  <c:v>3.508028507233</c:v>
                </c:pt>
                <c:pt idx="29973">
                  <c:v>3.5080795288090001</c:v>
                </c:pt>
                <c:pt idx="29974">
                  <c:v>3.5081441402440001</c:v>
                </c:pt>
                <c:pt idx="29975">
                  <c:v>3.5082089900970002</c:v>
                </c:pt>
                <c:pt idx="29976">
                  <c:v>3.5082805156710002</c:v>
                </c:pt>
                <c:pt idx="29977">
                  <c:v>3.5083458423609999</c:v>
                </c:pt>
                <c:pt idx="29978">
                  <c:v>3.508407115936</c:v>
                </c:pt>
                <c:pt idx="29979">
                  <c:v>3.5084674358369998</c:v>
                </c:pt>
                <c:pt idx="29980">
                  <c:v>3.5085303783419999</c:v>
                </c:pt>
                <c:pt idx="29981">
                  <c:v>3.508586883545</c:v>
                </c:pt>
                <c:pt idx="29982">
                  <c:v>3.5086455345149998</c:v>
                </c:pt>
                <c:pt idx="29983">
                  <c:v>3.50869846344</c:v>
                </c:pt>
                <c:pt idx="29984">
                  <c:v>3.5087919235229998</c:v>
                </c:pt>
                <c:pt idx="29985">
                  <c:v>3.50883436203</c:v>
                </c:pt>
                <c:pt idx="29986">
                  <c:v>3.5089221000670001</c:v>
                </c:pt>
                <c:pt idx="29987">
                  <c:v>3.5089972019200002</c:v>
                </c:pt>
                <c:pt idx="29988">
                  <c:v>3.5090777873989998</c:v>
                </c:pt>
                <c:pt idx="29989">
                  <c:v>3.5091509819029998</c:v>
                </c:pt>
                <c:pt idx="29990">
                  <c:v>3.5092978477479999</c:v>
                </c:pt>
                <c:pt idx="29991">
                  <c:v>3.5094215869899998</c:v>
                </c:pt>
                <c:pt idx="29992">
                  <c:v>3.5095009803770001</c:v>
                </c:pt>
                <c:pt idx="29993">
                  <c:v>3.5095865726470001</c:v>
                </c:pt>
                <c:pt idx="29994">
                  <c:v>3.5096683502200001</c:v>
                </c:pt>
                <c:pt idx="29995">
                  <c:v>3.509744644165</c:v>
                </c:pt>
                <c:pt idx="29996">
                  <c:v>3.5098528862</c:v>
                </c:pt>
                <c:pt idx="29997">
                  <c:v>3.510149240494</c:v>
                </c:pt>
                <c:pt idx="29998">
                  <c:v>3.510224342346</c:v>
                </c:pt>
                <c:pt idx="29999">
                  <c:v>3.5102956295009999</c:v>
                </c:pt>
                <c:pt idx="30000">
                  <c:v>3.5103459358219999</c:v>
                </c:pt>
                <c:pt idx="30001">
                  <c:v>3.5103902816770001</c:v>
                </c:pt>
                <c:pt idx="30002">
                  <c:v>3.5104408264160001</c:v>
                </c:pt>
                <c:pt idx="30003">
                  <c:v>3.510485887527</c:v>
                </c:pt>
                <c:pt idx="30004">
                  <c:v>3.510529518127</c:v>
                </c:pt>
                <c:pt idx="30005">
                  <c:v>3.5105679035190001</c:v>
                </c:pt>
                <c:pt idx="30006">
                  <c:v>3.5106091499329999</c:v>
                </c:pt>
                <c:pt idx="30007">
                  <c:v>3.5106451511380001</c:v>
                </c:pt>
                <c:pt idx="30008">
                  <c:v>3.5106868743900002</c:v>
                </c:pt>
                <c:pt idx="30009">
                  <c:v>3.5107262134549999</c:v>
                </c:pt>
                <c:pt idx="30010">
                  <c:v>3.5107679367069999</c:v>
                </c:pt>
                <c:pt idx="30011">
                  <c:v>3.5108108520510002</c:v>
                </c:pt>
                <c:pt idx="30012">
                  <c:v>3.5108761787409999</c:v>
                </c:pt>
                <c:pt idx="30013">
                  <c:v>3.5109207630160002</c:v>
                </c:pt>
                <c:pt idx="30014">
                  <c:v>3.5109686851499999</c:v>
                </c:pt>
                <c:pt idx="30015">
                  <c:v>3.5110137462619999</c:v>
                </c:pt>
                <c:pt idx="30016">
                  <c:v>3.5110495090480001</c:v>
                </c:pt>
                <c:pt idx="30017">
                  <c:v>3.511094808578</c:v>
                </c:pt>
                <c:pt idx="30018">
                  <c:v>3.5111391544339998</c:v>
                </c:pt>
                <c:pt idx="30019">
                  <c:v>3.5111839771270001</c:v>
                </c:pt>
                <c:pt idx="30020">
                  <c:v>3.5112309455870001</c:v>
                </c:pt>
                <c:pt idx="30021">
                  <c:v>3.5112893581389999</c:v>
                </c:pt>
                <c:pt idx="30022">
                  <c:v>3.5113811492920002</c:v>
                </c:pt>
                <c:pt idx="30023">
                  <c:v>3.5117034912110001</c:v>
                </c:pt>
                <c:pt idx="30024">
                  <c:v>3.5117752552030002</c:v>
                </c:pt>
                <c:pt idx="30025">
                  <c:v>3.5117993354800001</c:v>
                </c:pt>
                <c:pt idx="30026">
                  <c:v>3.5118086338040002</c:v>
                </c:pt>
                <c:pt idx="30027">
                  <c:v>3.5118150711060001</c:v>
                </c:pt>
                <c:pt idx="30028">
                  <c:v>3.511873960495</c:v>
                </c:pt>
                <c:pt idx="30029">
                  <c:v>3.5119364261629999</c:v>
                </c:pt>
                <c:pt idx="30030">
                  <c:v>3.5120708942409999</c:v>
                </c:pt>
                <c:pt idx="30031">
                  <c:v>3.5123457908629998</c:v>
                </c:pt>
                <c:pt idx="30032">
                  <c:v>3.5126245021820002</c:v>
                </c:pt>
                <c:pt idx="30033">
                  <c:v>3.5127255916600002</c:v>
                </c:pt>
                <c:pt idx="30034">
                  <c:v>3.5127761363980001</c:v>
                </c:pt>
                <c:pt idx="30035">
                  <c:v>3.5128779411319999</c:v>
                </c:pt>
                <c:pt idx="30036">
                  <c:v>3.5130202770230001</c:v>
                </c:pt>
                <c:pt idx="30037">
                  <c:v>3.513392925262</c:v>
                </c:pt>
                <c:pt idx="30038">
                  <c:v>3.513602256775</c:v>
                </c:pt>
                <c:pt idx="30039">
                  <c:v>3.5138003826139999</c:v>
                </c:pt>
                <c:pt idx="30040">
                  <c:v>3.5139377117159998</c:v>
                </c:pt>
                <c:pt idx="30041">
                  <c:v>3.5140283107760002</c:v>
                </c:pt>
                <c:pt idx="30042">
                  <c:v>3.5141172409060002</c:v>
                </c:pt>
                <c:pt idx="30043">
                  <c:v>3.514198303223</c:v>
                </c:pt>
                <c:pt idx="30044">
                  <c:v>3.5143496990199998</c:v>
                </c:pt>
                <c:pt idx="30045">
                  <c:v>3.5145888328549999</c:v>
                </c:pt>
                <c:pt idx="30046">
                  <c:v>3.5146772861479998</c:v>
                </c:pt>
                <c:pt idx="30047">
                  <c:v>3.5147306919100001</c:v>
                </c:pt>
                <c:pt idx="30048">
                  <c:v>3.5147812366490001</c:v>
                </c:pt>
                <c:pt idx="30049">
                  <c:v>3.5148322582240001</c:v>
                </c:pt>
                <c:pt idx="30050">
                  <c:v>3.514878749847</c:v>
                </c:pt>
                <c:pt idx="30051">
                  <c:v>3.5149219036099999</c:v>
                </c:pt>
                <c:pt idx="30052">
                  <c:v>3.5149672031399999</c:v>
                </c:pt>
                <c:pt idx="30053">
                  <c:v>3.5150148868560001</c:v>
                </c:pt>
                <c:pt idx="30054">
                  <c:v>3.5150637626650001</c:v>
                </c:pt>
                <c:pt idx="30055">
                  <c:v>3.515146970749</c:v>
                </c:pt>
                <c:pt idx="30056">
                  <c:v>3.5152330398560001</c:v>
                </c:pt>
                <c:pt idx="30057">
                  <c:v>3.5153293609620002</c:v>
                </c:pt>
                <c:pt idx="30058">
                  <c:v>3.515499353409</c:v>
                </c:pt>
                <c:pt idx="30059">
                  <c:v>3.5156764984129998</c:v>
                </c:pt>
                <c:pt idx="30060">
                  <c:v>3.515766382217</c:v>
                </c:pt>
                <c:pt idx="30061">
                  <c:v>3.5158624649050001</c:v>
                </c:pt>
                <c:pt idx="30062">
                  <c:v>3.5159542560579999</c:v>
                </c:pt>
                <c:pt idx="30063">
                  <c:v>3.5160429477689998</c:v>
                </c:pt>
                <c:pt idx="30064">
                  <c:v>3.5163164138790002</c:v>
                </c:pt>
                <c:pt idx="30065">
                  <c:v>3.5165483951569998</c:v>
                </c:pt>
                <c:pt idx="30066">
                  <c:v>3.516852617264</c:v>
                </c:pt>
                <c:pt idx="30067">
                  <c:v>3.516948461533</c:v>
                </c:pt>
                <c:pt idx="30068">
                  <c:v>3.5170302391049999</c:v>
                </c:pt>
                <c:pt idx="30069">
                  <c:v>3.5170867443080001</c:v>
                </c:pt>
                <c:pt idx="30070">
                  <c:v>3.5171432495119999</c:v>
                </c:pt>
                <c:pt idx="30071">
                  <c:v>3.5172026157379999</c:v>
                </c:pt>
                <c:pt idx="30072">
                  <c:v>3.5172569751739999</c:v>
                </c:pt>
                <c:pt idx="30073">
                  <c:v>3.5173132419590001</c:v>
                </c:pt>
                <c:pt idx="30074">
                  <c:v>3.5173666477199999</c:v>
                </c:pt>
                <c:pt idx="30075">
                  <c:v>3.5174479484560002</c:v>
                </c:pt>
                <c:pt idx="30076">
                  <c:v>3.5175395011899999</c:v>
                </c:pt>
                <c:pt idx="30077">
                  <c:v>3.517745494843</c:v>
                </c:pt>
                <c:pt idx="30078">
                  <c:v>3.5179119110110002</c:v>
                </c:pt>
                <c:pt idx="30079">
                  <c:v>3.5182104110719998</c:v>
                </c:pt>
                <c:pt idx="30080">
                  <c:v>3.5184252262119999</c:v>
                </c:pt>
                <c:pt idx="30081">
                  <c:v>3.51855301857</c:v>
                </c:pt>
                <c:pt idx="30082">
                  <c:v>3.5186562538150001</c:v>
                </c:pt>
                <c:pt idx="30083">
                  <c:v>3.5187861919399999</c:v>
                </c:pt>
                <c:pt idx="30084">
                  <c:v>3.5188741683960001</c:v>
                </c:pt>
                <c:pt idx="30085">
                  <c:v>3.5189578533170001</c:v>
                </c:pt>
                <c:pt idx="30086">
                  <c:v>3.5190124511719998</c:v>
                </c:pt>
                <c:pt idx="30087">
                  <c:v>3.5190646648409998</c:v>
                </c:pt>
                <c:pt idx="30088">
                  <c:v>3.519124746323</c:v>
                </c:pt>
                <c:pt idx="30089">
                  <c:v>3.5192165374759998</c:v>
                </c:pt>
                <c:pt idx="30090">
                  <c:v>3.5192806720730001</c:v>
                </c:pt>
                <c:pt idx="30091">
                  <c:v>3.5193853378300002</c:v>
                </c:pt>
                <c:pt idx="30092">
                  <c:v>3.5197033882139999</c:v>
                </c:pt>
                <c:pt idx="30093">
                  <c:v>3.5197718143459999</c:v>
                </c:pt>
                <c:pt idx="30094">
                  <c:v>3.5198376178739998</c:v>
                </c:pt>
                <c:pt idx="30095">
                  <c:v>3.519901037216</c:v>
                </c:pt>
                <c:pt idx="30096">
                  <c:v>3.5200324058530001</c:v>
                </c:pt>
                <c:pt idx="30097">
                  <c:v>3.520216941833</c:v>
                </c:pt>
                <c:pt idx="30098">
                  <c:v>3.5206077098850002</c:v>
                </c:pt>
                <c:pt idx="30099">
                  <c:v>3.5207307338709999</c:v>
                </c:pt>
                <c:pt idx="30100">
                  <c:v>3.520853281021</c:v>
                </c:pt>
                <c:pt idx="30101">
                  <c:v>3.5209794044490001</c:v>
                </c:pt>
                <c:pt idx="30102">
                  <c:v>3.5210809707639998</c:v>
                </c:pt>
                <c:pt idx="30103">
                  <c:v>3.5211753845209999</c:v>
                </c:pt>
                <c:pt idx="30104">
                  <c:v>3.5212707519530002</c:v>
                </c:pt>
                <c:pt idx="30105">
                  <c:v>3.5213689804079999</c:v>
                </c:pt>
                <c:pt idx="30106">
                  <c:v>3.5217258930209998</c:v>
                </c:pt>
                <c:pt idx="30107">
                  <c:v>3.5219469070430001</c:v>
                </c:pt>
                <c:pt idx="30108">
                  <c:v>3.5223062038420001</c:v>
                </c:pt>
                <c:pt idx="30109">
                  <c:v>3.5223882198330001</c:v>
                </c:pt>
                <c:pt idx="30110">
                  <c:v>3.5224709510799999</c:v>
                </c:pt>
                <c:pt idx="30111">
                  <c:v>3.5228528976439999</c:v>
                </c:pt>
                <c:pt idx="30112">
                  <c:v>3.523176193237</c:v>
                </c:pt>
                <c:pt idx="30113">
                  <c:v>3.5232815742489998</c:v>
                </c:pt>
                <c:pt idx="30114">
                  <c:v>3.5233824253080002</c:v>
                </c:pt>
                <c:pt idx="30115">
                  <c:v>3.5234837532040002</c:v>
                </c:pt>
                <c:pt idx="30116">
                  <c:v>3.5235831737519998</c:v>
                </c:pt>
                <c:pt idx="30117">
                  <c:v>3.5237162113189999</c:v>
                </c:pt>
                <c:pt idx="30118">
                  <c:v>3.5238137245179999</c:v>
                </c:pt>
                <c:pt idx="30119">
                  <c:v>3.5239498615259999</c:v>
                </c:pt>
                <c:pt idx="30120">
                  <c:v>3.5240476131439999</c:v>
                </c:pt>
                <c:pt idx="30121">
                  <c:v>3.5244252681730002</c:v>
                </c:pt>
                <c:pt idx="30122">
                  <c:v>3.5246098041530001</c:v>
                </c:pt>
                <c:pt idx="30123">
                  <c:v>3.524707078934</c:v>
                </c:pt>
                <c:pt idx="30124">
                  <c:v>3.5247411727909999</c:v>
                </c:pt>
                <c:pt idx="30125">
                  <c:v>3.5247881412509998</c:v>
                </c:pt>
                <c:pt idx="30126">
                  <c:v>3.5248184204099999</c:v>
                </c:pt>
                <c:pt idx="30127">
                  <c:v>3.5248496532439999</c:v>
                </c:pt>
                <c:pt idx="30128">
                  <c:v>3.5248861312869999</c:v>
                </c:pt>
                <c:pt idx="30129">
                  <c:v>3.5249869823459998</c:v>
                </c:pt>
                <c:pt idx="30130">
                  <c:v>3.5250828266140002</c:v>
                </c:pt>
                <c:pt idx="30131">
                  <c:v>3.5251462459559999</c:v>
                </c:pt>
                <c:pt idx="30132">
                  <c:v>3.5252540111539998</c:v>
                </c:pt>
                <c:pt idx="30133">
                  <c:v>3.5256776809689998</c:v>
                </c:pt>
                <c:pt idx="30134">
                  <c:v>3.525779724121</c:v>
                </c:pt>
                <c:pt idx="30135">
                  <c:v>3.525884389877</c:v>
                </c:pt>
                <c:pt idx="30136">
                  <c:v>3.525983333588</c:v>
                </c:pt>
                <c:pt idx="30137">
                  <c:v>3.5261983871460001</c:v>
                </c:pt>
                <c:pt idx="30138">
                  <c:v>3.526332139969</c:v>
                </c:pt>
                <c:pt idx="30139">
                  <c:v>3.5264356136320001</c:v>
                </c:pt>
                <c:pt idx="30140">
                  <c:v>3.5265409946439998</c:v>
                </c:pt>
                <c:pt idx="30141">
                  <c:v>3.5266487598420002</c:v>
                </c:pt>
                <c:pt idx="30142">
                  <c:v>3.5267488956449999</c:v>
                </c:pt>
                <c:pt idx="30143">
                  <c:v>3.5268454551700001</c:v>
                </c:pt>
                <c:pt idx="30144">
                  <c:v>3.5270609855649999</c:v>
                </c:pt>
                <c:pt idx="30145">
                  <c:v>3.5274863243099999</c:v>
                </c:pt>
                <c:pt idx="30146">
                  <c:v>3.5276758670809998</c:v>
                </c:pt>
                <c:pt idx="30147">
                  <c:v>3.5278241634369998</c:v>
                </c:pt>
                <c:pt idx="30148">
                  <c:v>3.5279936790469999</c:v>
                </c:pt>
                <c:pt idx="30149">
                  <c:v>3.528168678284</c:v>
                </c:pt>
                <c:pt idx="30150">
                  <c:v>3.5284047126770002</c:v>
                </c:pt>
                <c:pt idx="30151">
                  <c:v>3.5290341377260002</c:v>
                </c:pt>
                <c:pt idx="30152">
                  <c:v>3.530085086823</c:v>
                </c:pt>
                <c:pt idx="30153">
                  <c:v>3.5317652225490002</c:v>
                </c:pt>
                <c:pt idx="30154">
                  <c:v>3.5326900482179999</c:v>
                </c:pt>
                <c:pt idx="30155">
                  <c:v>3.533941030502</c:v>
                </c:pt>
                <c:pt idx="30156">
                  <c:v>3.5343756675720002</c:v>
                </c:pt>
                <c:pt idx="30157">
                  <c:v>3.5345218181610001</c:v>
                </c:pt>
                <c:pt idx="30158">
                  <c:v>3.5347013473510001</c:v>
                </c:pt>
                <c:pt idx="30159">
                  <c:v>3.5348434448239998</c:v>
                </c:pt>
                <c:pt idx="30160">
                  <c:v>3.5349664688110001</c:v>
                </c:pt>
                <c:pt idx="30161">
                  <c:v>3.5350785255430002</c:v>
                </c:pt>
                <c:pt idx="30162">
                  <c:v>3.53515958786</c:v>
                </c:pt>
                <c:pt idx="30163">
                  <c:v>3.5352351665500001</c:v>
                </c:pt>
                <c:pt idx="30164">
                  <c:v>3.5352900028229999</c:v>
                </c:pt>
                <c:pt idx="30165">
                  <c:v>3.5353240966800001</c:v>
                </c:pt>
                <c:pt idx="30166">
                  <c:v>3.5353844165799999</c:v>
                </c:pt>
                <c:pt idx="30167">
                  <c:v>3.5354747772219999</c:v>
                </c:pt>
                <c:pt idx="30168">
                  <c:v>3.5355491638180001</c:v>
                </c:pt>
                <c:pt idx="30169">
                  <c:v>3.535613059998</c:v>
                </c:pt>
                <c:pt idx="30170">
                  <c:v>3.5356607437130001</c:v>
                </c:pt>
                <c:pt idx="30171">
                  <c:v>3.5357410907750002</c:v>
                </c:pt>
                <c:pt idx="30172">
                  <c:v>3.5358319282530002</c:v>
                </c:pt>
                <c:pt idx="30173">
                  <c:v>3.535906076431</c:v>
                </c:pt>
                <c:pt idx="30174">
                  <c:v>3.5360023975370001</c:v>
                </c:pt>
                <c:pt idx="30175">
                  <c:v>3.5360355377200001</c:v>
                </c:pt>
                <c:pt idx="30176">
                  <c:v>3.5360813140870002</c:v>
                </c:pt>
                <c:pt idx="30177">
                  <c:v>3.5361685752869998</c:v>
                </c:pt>
                <c:pt idx="30178">
                  <c:v>3.5362100601200002</c:v>
                </c:pt>
                <c:pt idx="30179">
                  <c:v>3.536241292953</c:v>
                </c:pt>
                <c:pt idx="30180">
                  <c:v>3.5363149642940002</c:v>
                </c:pt>
                <c:pt idx="30181">
                  <c:v>3.5364828109739999</c:v>
                </c:pt>
                <c:pt idx="30182">
                  <c:v>3.536542654037</c:v>
                </c:pt>
                <c:pt idx="30183">
                  <c:v>3.5365891456599998</c:v>
                </c:pt>
                <c:pt idx="30184">
                  <c:v>3.5366551876069998</c:v>
                </c:pt>
                <c:pt idx="30185">
                  <c:v>3.5367145538329998</c:v>
                </c:pt>
                <c:pt idx="30186">
                  <c:v>3.536910533905</c:v>
                </c:pt>
                <c:pt idx="30187">
                  <c:v>3.5371387004849999</c:v>
                </c:pt>
                <c:pt idx="30188">
                  <c:v>3.5373489856720002</c:v>
                </c:pt>
                <c:pt idx="30189">
                  <c:v>3.5375895500180001</c:v>
                </c:pt>
                <c:pt idx="30190">
                  <c:v>3.5376939773560001</c:v>
                </c:pt>
                <c:pt idx="30191">
                  <c:v>3.5378444194790002</c:v>
                </c:pt>
                <c:pt idx="30192">
                  <c:v>3.538122653961</c:v>
                </c:pt>
                <c:pt idx="30193">
                  <c:v>3.5382008552549999</c:v>
                </c:pt>
                <c:pt idx="30194">
                  <c:v>3.5382120609280001</c:v>
                </c:pt>
                <c:pt idx="30195">
                  <c:v>3.5382385253909998</c:v>
                </c:pt>
                <c:pt idx="30196">
                  <c:v>3.5382575988770002</c:v>
                </c:pt>
                <c:pt idx="30197">
                  <c:v>3.538293361664</c:v>
                </c:pt>
                <c:pt idx="30198">
                  <c:v>3.5383200645450001</c:v>
                </c:pt>
                <c:pt idx="30199">
                  <c:v>3.5383758544920001</c:v>
                </c:pt>
                <c:pt idx="30200">
                  <c:v>3.538425922394</c:v>
                </c:pt>
                <c:pt idx="30201">
                  <c:v>3.5384864807129999</c:v>
                </c:pt>
                <c:pt idx="30202">
                  <c:v>3.5385389327999999</c:v>
                </c:pt>
                <c:pt idx="30203">
                  <c:v>3.5386042594910001</c:v>
                </c:pt>
                <c:pt idx="30204">
                  <c:v>3.5386908054349999</c:v>
                </c:pt>
                <c:pt idx="30205">
                  <c:v>3.5387663841250001</c:v>
                </c:pt>
                <c:pt idx="30206">
                  <c:v>3.538849830627</c:v>
                </c:pt>
                <c:pt idx="30207">
                  <c:v>3.5389182567600002</c:v>
                </c:pt>
                <c:pt idx="30208">
                  <c:v>3.538997888565</c:v>
                </c:pt>
                <c:pt idx="30209">
                  <c:v>3.5390489101410001</c:v>
                </c:pt>
                <c:pt idx="30210">
                  <c:v>3.5391128063199999</c:v>
                </c:pt>
                <c:pt idx="30211">
                  <c:v>3.5391545295719999</c:v>
                </c:pt>
                <c:pt idx="30212">
                  <c:v>3.5392444133760002</c:v>
                </c:pt>
                <c:pt idx="30213">
                  <c:v>3.539336204529</c:v>
                </c:pt>
                <c:pt idx="30214">
                  <c:v>3.5394246578219999</c:v>
                </c:pt>
                <c:pt idx="30215">
                  <c:v>3.5395116806029998</c:v>
                </c:pt>
                <c:pt idx="30216">
                  <c:v>3.5395994186399999</c:v>
                </c:pt>
                <c:pt idx="30217">
                  <c:v>3.5396463870999999</c:v>
                </c:pt>
                <c:pt idx="30218">
                  <c:v>3.5397000312809999</c:v>
                </c:pt>
                <c:pt idx="30219">
                  <c:v>3.539746046066</c:v>
                </c:pt>
                <c:pt idx="30220">
                  <c:v>3.539801836014</c:v>
                </c:pt>
                <c:pt idx="30221">
                  <c:v>3.539848804474</c:v>
                </c:pt>
                <c:pt idx="30222">
                  <c:v>3.5399045944209999</c:v>
                </c:pt>
                <c:pt idx="30223">
                  <c:v>3.5399510860440002</c:v>
                </c:pt>
                <c:pt idx="30224">
                  <c:v>3.5400049686430002</c:v>
                </c:pt>
                <c:pt idx="30225">
                  <c:v>3.5400519371030001</c:v>
                </c:pt>
                <c:pt idx="30226">
                  <c:v>3.5401058197020001</c:v>
                </c:pt>
                <c:pt idx="30227">
                  <c:v>3.5401465892789998</c:v>
                </c:pt>
                <c:pt idx="30228">
                  <c:v>3.5401937961579999</c:v>
                </c:pt>
                <c:pt idx="30229">
                  <c:v>3.5402297973630001</c:v>
                </c:pt>
                <c:pt idx="30230">
                  <c:v>3.540309429169</c:v>
                </c:pt>
                <c:pt idx="30231">
                  <c:v>3.5403819084169998</c:v>
                </c:pt>
                <c:pt idx="30232">
                  <c:v>3.5406465530400002</c:v>
                </c:pt>
                <c:pt idx="30233">
                  <c:v>3.5408365726470001</c:v>
                </c:pt>
                <c:pt idx="30234">
                  <c:v>3.5409116745000002</c:v>
                </c:pt>
                <c:pt idx="30235">
                  <c:v>3.5409784317019999</c:v>
                </c:pt>
                <c:pt idx="30236">
                  <c:v>3.5410270690919998</c:v>
                </c:pt>
                <c:pt idx="30237">
                  <c:v>3.5410792827609998</c:v>
                </c:pt>
                <c:pt idx="30238">
                  <c:v>3.5411145687099999</c:v>
                </c:pt>
                <c:pt idx="30239">
                  <c:v>3.5411641597750001</c:v>
                </c:pt>
                <c:pt idx="30240">
                  <c:v>3.5411972999570001</c:v>
                </c:pt>
                <c:pt idx="30241">
                  <c:v>3.5412337780000001</c:v>
                </c:pt>
                <c:pt idx="30242">
                  <c:v>3.541268587112</c:v>
                </c:pt>
                <c:pt idx="30243">
                  <c:v>3.5413055419920001</c:v>
                </c:pt>
                <c:pt idx="30244">
                  <c:v>3.5413372516630002</c:v>
                </c:pt>
                <c:pt idx="30245">
                  <c:v>3.5413703918460002</c:v>
                </c:pt>
                <c:pt idx="30246">
                  <c:v>3.5413999557500002</c:v>
                </c:pt>
                <c:pt idx="30247">
                  <c:v>3.541430473328</c:v>
                </c:pt>
                <c:pt idx="30248">
                  <c:v>3.5414614677429999</c:v>
                </c:pt>
                <c:pt idx="30249">
                  <c:v>3.5415017604829999</c:v>
                </c:pt>
                <c:pt idx="30250">
                  <c:v>3.5415391922000001</c:v>
                </c:pt>
                <c:pt idx="30251">
                  <c:v>3.5415730476379998</c:v>
                </c:pt>
                <c:pt idx="30252">
                  <c:v>3.5416300296780001</c:v>
                </c:pt>
                <c:pt idx="30253">
                  <c:v>3.541666269302</c:v>
                </c:pt>
                <c:pt idx="30254">
                  <c:v>3.5417029857640001</c:v>
                </c:pt>
                <c:pt idx="30255">
                  <c:v>3.5417404174799998</c:v>
                </c:pt>
                <c:pt idx="30256">
                  <c:v>3.5417757034299999</c:v>
                </c:pt>
                <c:pt idx="30257">
                  <c:v>3.5418150424960002</c:v>
                </c:pt>
                <c:pt idx="30258">
                  <c:v>3.541849136353</c:v>
                </c:pt>
                <c:pt idx="30259">
                  <c:v>3.5418899059300002</c:v>
                </c:pt>
                <c:pt idx="30260">
                  <c:v>3.5419309139249999</c:v>
                </c:pt>
                <c:pt idx="30261">
                  <c:v>3.541976451874</c:v>
                </c:pt>
                <c:pt idx="30262">
                  <c:v>3.5420770645139998</c:v>
                </c:pt>
                <c:pt idx="30263">
                  <c:v>3.5422775745389998</c:v>
                </c:pt>
                <c:pt idx="30264">
                  <c:v>3.5422966480259999</c:v>
                </c:pt>
                <c:pt idx="30265">
                  <c:v>3.5423054695129998</c:v>
                </c:pt>
                <c:pt idx="30266">
                  <c:v>3.5423178672789999</c:v>
                </c:pt>
                <c:pt idx="30267">
                  <c:v>3.5423960685729998</c:v>
                </c:pt>
                <c:pt idx="30268">
                  <c:v>3.5425338745119999</c:v>
                </c:pt>
                <c:pt idx="30269">
                  <c:v>3.5428681373600002</c:v>
                </c:pt>
                <c:pt idx="30270">
                  <c:v>3.5432114601140001</c:v>
                </c:pt>
                <c:pt idx="30271">
                  <c:v>3.543321371078</c:v>
                </c:pt>
                <c:pt idx="30272">
                  <c:v>3.5435085296629998</c:v>
                </c:pt>
                <c:pt idx="30273">
                  <c:v>3.543624401093</c:v>
                </c:pt>
                <c:pt idx="30274">
                  <c:v>3.5437090396880002</c:v>
                </c:pt>
                <c:pt idx="30275">
                  <c:v>3.5437715053560002</c:v>
                </c:pt>
                <c:pt idx="30276">
                  <c:v>3.5440065860750001</c:v>
                </c:pt>
                <c:pt idx="30277">
                  <c:v>3.5440611839290002</c:v>
                </c:pt>
                <c:pt idx="30278">
                  <c:v>3.5441339015960001</c:v>
                </c:pt>
                <c:pt idx="30279">
                  <c:v>3.544182300568</c:v>
                </c:pt>
                <c:pt idx="30280">
                  <c:v>3.5442299842830001</c:v>
                </c:pt>
                <c:pt idx="30281">
                  <c:v>3.5442781448359999</c:v>
                </c:pt>
                <c:pt idx="30282">
                  <c:v>3.5443212985989998</c:v>
                </c:pt>
                <c:pt idx="30283">
                  <c:v>3.5443890094760002</c:v>
                </c:pt>
                <c:pt idx="30284">
                  <c:v>3.5444653034210001</c:v>
                </c:pt>
                <c:pt idx="30285">
                  <c:v>3.5445373058320002</c:v>
                </c:pt>
                <c:pt idx="30286">
                  <c:v>3.5445864200589998</c:v>
                </c:pt>
                <c:pt idx="30287">
                  <c:v>3.5446331501010002</c:v>
                </c:pt>
                <c:pt idx="30288">
                  <c:v>3.5447070598599999</c:v>
                </c:pt>
                <c:pt idx="30289">
                  <c:v>3.5448145866390002</c:v>
                </c:pt>
                <c:pt idx="30290">
                  <c:v>3.5449645519259998</c:v>
                </c:pt>
                <c:pt idx="30291">
                  <c:v>3.5450835227969999</c:v>
                </c:pt>
                <c:pt idx="30292">
                  <c:v>3.5451989173889999</c:v>
                </c:pt>
                <c:pt idx="30293">
                  <c:v>3.5453166961670002</c:v>
                </c:pt>
                <c:pt idx="30294">
                  <c:v>3.5454778671259999</c:v>
                </c:pt>
                <c:pt idx="30295">
                  <c:v>3.545600175858</c:v>
                </c:pt>
                <c:pt idx="30296">
                  <c:v>3.545685529709</c:v>
                </c:pt>
                <c:pt idx="30297">
                  <c:v>3.5460593700410001</c:v>
                </c:pt>
                <c:pt idx="30298">
                  <c:v>3.546158075333</c:v>
                </c:pt>
                <c:pt idx="30299">
                  <c:v>3.5462095737460002</c:v>
                </c:pt>
                <c:pt idx="30300">
                  <c:v>3.5462327003479999</c:v>
                </c:pt>
                <c:pt idx="30301">
                  <c:v>3.546287298203</c:v>
                </c:pt>
                <c:pt idx="30302">
                  <c:v>3.5463407039639998</c:v>
                </c:pt>
                <c:pt idx="30303">
                  <c:v>3.5464053153989998</c:v>
                </c:pt>
                <c:pt idx="30304">
                  <c:v>3.5466332435610002</c:v>
                </c:pt>
                <c:pt idx="30305">
                  <c:v>3.546754598618</c:v>
                </c:pt>
                <c:pt idx="30306">
                  <c:v>3.546885490417</c:v>
                </c:pt>
                <c:pt idx="30307">
                  <c:v>3.546979665756</c:v>
                </c:pt>
                <c:pt idx="30308">
                  <c:v>3.5470769405359999</c:v>
                </c:pt>
                <c:pt idx="30309">
                  <c:v>3.5472180843349999</c:v>
                </c:pt>
                <c:pt idx="30310">
                  <c:v>3.5475754737849998</c:v>
                </c:pt>
                <c:pt idx="30311">
                  <c:v>3.5478458404539999</c:v>
                </c:pt>
                <c:pt idx="30312">
                  <c:v>3.547976970673</c:v>
                </c:pt>
                <c:pt idx="30313">
                  <c:v>3.5480949878689998</c:v>
                </c:pt>
                <c:pt idx="30314">
                  <c:v>3.548174381256</c:v>
                </c:pt>
                <c:pt idx="30315">
                  <c:v>3.5482528209690001</c:v>
                </c:pt>
                <c:pt idx="30316">
                  <c:v>3.5483670234679998</c:v>
                </c:pt>
                <c:pt idx="30317">
                  <c:v>3.5484590530400002</c:v>
                </c:pt>
                <c:pt idx="30318">
                  <c:v>3.5485410690310002</c:v>
                </c:pt>
                <c:pt idx="30319">
                  <c:v>3.548592805862</c:v>
                </c:pt>
                <c:pt idx="30320">
                  <c:v>3.548643350601</c:v>
                </c:pt>
                <c:pt idx="30321">
                  <c:v>3.5487177371979999</c:v>
                </c:pt>
                <c:pt idx="30322">
                  <c:v>3.5487749576569998</c:v>
                </c:pt>
                <c:pt idx="30323">
                  <c:v>3.5488283634190001</c:v>
                </c:pt>
                <c:pt idx="30324">
                  <c:v>3.5488791465760001</c:v>
                </c:pt>
                <c:pt idx="30325">
                  <c:v>3.5489330291750001</c:v>
                </c:pt>
                <c:pt idx="30326">
                  <c:v>3.5489759445189999</c:v>
                </c:pt>
                <c:pt idx="30327">
                  <c:v>3.549020051956</c:v>
                </c:pt>
                <c:pt idx="30328">
                  <c:v>3.5490727424620001</c:v>
                </c:pt>
                <c:pt idx="30329">
                  <c:v>3.549124717712</c:v>
                </c:pt>
                <c:pt idx="30330">
                  <c:v>3.5491743087769998</c:v>
                </c:pt>
                <c:pt idx="30331">
                  <c:v>3.5492341518399999</c:v>
                </c:pt>
                <c:pt idx="30332">
                  <c:v>3.5492942333220001</c:v>
                </c:pt>
                <c:pt idx="30333">
                  <c:v>3.5493557453159998</c:v>
                </c:pt>
                <c:pt idx="30334">
                  <c:v>3.5494740009310002</c:v>
                </c:pt>
                <c:pt idx="30335">
                  <c:v>3.549572944641</c:v>
                </c:pt>
                <c:pt idx="30336">
                  <c:v>3.5497553348539999</c:v>
                </c:pt>
                <c:pt idx="30337">
                  <c:v>3.5497927665710001</c:v>
                </c:pt>
                <c:pt idx="30338">
                  <c:v>3.5498139858250002</c:v>
                </c:pt>
                <c:pt idx="30339">
                  <c:v>3.5498583316799999</c:v>
                </c:pt>
                <c:pt idx="30340">
                  <c:v>3.5498900413509999</c:v>
                </c:pt>
                <c:pt idx="30341">
                  <c:v>3.5499370098109999</c:v>
                </c:pt>
                <c:pt idx="30342">
                  <c:v>3.5499727725980001</c:v>
                </c:pt>
                <c:pt idx="30343">
                  <c:v>3.5500159263610001</c:v>
                </c:pt>
                <c:pt idx="30344">
                  <c:v>3.5500857830050001</c:v>
                </c:pt>
                <c:pt idx="30345">
                  <c:v>3.550136089325</c:v>
                </c:pt>
                <c:pt idx="30346">
                  <c:v>3.5502102375029998</c:v>
                </c:pt>
                <c:pt idx="30347">
                  <c:v>3.550254821777</c:v>
                </c:pt>
                <c:pt idx="30348">
                  <c:v>3.5503215789790001</c:v>
                </c:pt>
                <c:pt idx="30349">
                  <c:v>3.5504257678990001</c:v>
                </c:pt>
                <c:pt idx="30350">
                  <c:v>3.5505242347719999</c:v>
                </c:pt>
                <c:pt idx="30351">
                  <c:v>3.5506210327150001</c:v>
                </c:pt>
                <c:pt idx="30352">
                  <c:v>3.5507457256319999</c:v>
                </c:pt>
                <c:pt idx="30353">
                  <c:v>3.5508730411529998</c:v>
                </c:pt>
                <c:pt idx="30354">
                  <c:v>3.5509989261629999</c:v>
                </c:pt>
                <c:pt idx="30355">
                  <c:v>3.5513684749599999</c:v>
                </c:pt>
                <c:pt idx="30356">
                  <c:v>3.5514955520629998</c:v>
                </c:pt>
                <c:pt idx="30357">
                  <c:v>3.5516839027399998</c:v>
                </c:pt>
                <c:pt idx="30358">
                  <c:v>3.5518307685849999</c:v>
                </c:pt>
                <c:pt idx="30359">
                  <c:v>3.5519385337829998</c:v>
                </c:pt>
                <c:pt idx="30360">
                  <c:v>3.5520181655880001</c:v>
                </c:pt>
                <c:pt idx="30361">
                  <c:v>3.5520701408390001</c:v>
                </c:pt>
                <c:pt idx="30362">
                  <c:v>3.5521278381350001</c:v>
                </c:pt>
                <c:pt idx="30363">
                  <c:v>3.5521774291989998</c:v>
                </c:pt>
                <c:pt idx="30364">
                  <c:v>3.5522239208220001</c:v>
                </c:pt>
                <c:pt idx="30365">
                  <c:v>3.5522785186769998</c:v>
                </c:pt>
                <c:pt idx="30366">
                  <c:v>3.5523324012759998</c:v>
                </c:pt>
                <c:pt idx="30367">
                  <c:v>3.5523812770840002</c:v>
                </c:pt>
                <c:pt idx="30368">
                  <c:v>3.5524299144740001</c:v>
                </c:pt>
                <c:pt idx="30369">
                  <c:v>3.5524809360499998</c:v>
                </c:pt>
                <c:pt idx="30370">
                  <c:v>3.552528619766</c:v>
                </c:pt>
                <c:pt idx="30371">
                  <c:v>3.5526030063629999</c:v>
                </c:pt>
                <c:pt idx="30372">
                  <c:v>3.5526831150049998</c:v>
                </c:pt>
                <c:pt idx="30373">
                  <c:v>3.5527389049529998</c:v>
                </c:pt>
                <c:pt idx="30374">
                  <c:v>3.5527949333189999</c:v>
                </c:pt>
                <c:pt idx="30375">
                  <c:v>3.552882432938</c:v>
                </c:pt>
                <c:pt idx="30376">
                  <c:v>3.5529608726499999</c:v>
                </c:pt>
                <c:pt idx="30377">
                  <c:v>3.5530302524569999</c:v>
                </c:pt>
                <c:pt idx="30378">
                  <c:v>3.553187847137</c:v>
                </c:pt>
                <c:pt idx="30379">
                  <c:v>3.5535690784449998</c:v>
                </c:pt>
                <c:pt idx="30380">
                  <c:v>3.5537045001980001</c:v>
                </c:pt>
                <c:pt idx="30381">
                  <c:v>3.5537967681880001</c:v>
                </c:pt>
                <c:pt idx="30382">
                  <c:v>3.5539371967319999</c:v>
                </c:pt>
                <c:pt idx="30383">
                  <c:v>3.5540626049039998</c:v>
                </c:pt>
                <c:pt idx="30384">
                  <c:v>3.5542035102840002</c:v>
                </c:pt>
                <c:pt idx="30385">
                  <c:v>3.5543122291559999</c:v>
                </c:pt>
                <c:pt idx="30386">
                  <c:v>3.5544216632840002</c:v>
                </c:pt>
                <c:pt idx="30387">
                  <c:v>3.5544788837430001</c:v>
                </c:pt>
                <c:pt idx="30388">
                  <c:v>3.5545890331269998</c:v>
                </c:pt>
                <c:pt idx="30389">
                  <c:v>3.5546913146970001</c:v>
                </c:pt>
                <c:pt idx="30390">
                  <c:v>3.5547792911529998</c:v>
                </c:pt>
                <c:pt idx="30391">
                  <c:v>3.5548753738399999</c:v>
                </c:pt>
                <c:pt idx="30392">
                  <c:v>3.5549080371859998</c:v>
                </c:pt>
                <c:pt idx="30393">
                  <c:v>3.5549480915070002</c:v>
                </c:pt>
                <c:pt idx="30394">
                  <c:v>3.5549800395969999</c:v>
                </c:pt>
                <c:pt idx="30395">
                  <c:v>3.555051803589</c:v>
                </c:pt>
                <c:pt idx="30396">
                  <c:v>3.5550899505619999</c:v>
                </c:pt>
                <c:pt idx="30397">
                  <c:v>3.5551300048829999</c:v>
                </c:pt>
                <c:pt idx="30398">
                  <c:v>3.5551753044129999</c:v>
                </c:pt>
                <c:pt idx="30399">
                  <c:v>3.5552153587339999</c:v>
                </c:pt>
                <c:pt idx="30400">
                  <c:v>3.5553071498870001</c:v>
                </c:pt>
                <c:pt idx="30401">
                  <c:v>3.5554153919220002</c:v>
                </c:pt>
                <c:pt idx="30402">
                  <c:v>3.5555233955380001</c:v>
                </c:pt>
                <c:pt idx="30403">
                  <c:v>3.555630922318</c:v>
                </c:pt>
                <c:pt idx="30404">
                  <c:v>3.5557277202609998</c:v>
                </c:pt>
                <c:pt idx="30405">
                  <c:v>3.5558207035059999</c:v>
                </c:pt>
                <c:pt idx="30406">
                  <c:v>3.5559110641479998</c:v>
                </c:pt>
                <c:pt idx="30407">
                  <c:v>3.5562722682949999</c:v>
                </c:pt>
                <c:pt idx="30408">
                  <c:v>3.5563523769379999</c:v>
                </c:pt>
                <c:pt idx="30409">
                  <c:v>3.5564074516300002</c:v>
                </c:pt>
                <c:pt idx="30410">
                  <c:v>3.556452512741</c:v>
                </c:pt>
                <c:pt idx="30411">
                  <c:v>3.5565032958980001</c:v>
                </c:pt>
                <c:pt idx="30412">
                  <c:v>3.5565581321719999</c:v>
                </c:pt>
                <c:pt idx="30413">
                  <c:v>3.5566363334659998</c:v>
                </c:pt>
                <c:pt idx="30414">
                  <c:v>3.556694507599</c:v>
                </c:pt>
                <c:pt idx="30415">
                  <c:v>3.556746721268</c:v>
                </c:pt>
                <c:pt idx="30416">
                  <c:v>3.5568275451660001</c:v>
                </c:pt>
                <c:pt idx="30417">
                  <c:v>3.5568819046020002</c:v>
                </c:pt>
                <c:pt idx="30418">
                  <c:v>3.556931495667</c:v>
                </c:pt>
                <c:pt idx="30419">
                  <c:v>3.5569796562190001</c:v>
                </c:pt>
                <c:pt idx="30420">
                  <c:v>3.5570342540739999</c:v>
                </c:pt>
                <c:pt idx="30421">
                  <c:v>3.5570881366729998</c:v>
                </c:pt>
                <c:pt idx="30422">
                  <c:v>3.557135820389</c:v>
                </c:pt>
                <c:pt idx="30423">
                  <c:v>3.5571920871730001</c:v>
                </c:pt>
                <c:pt idx="30424">
                  <c:v>3.5572497844700002</c:v>
                </c:pt>
                <c:pt idx="30425">
                  <c:v>3.5573022365570002</c:v>
                </c:pt>
                <c:pt idx="30426">
                  <c:v>3.5573585033419999</c:v>
                </c:pt>
                <c:pt idx="30427">
                  <c:v>3.5574212074279998</c:v>
                </c:pt>
                <c:pt idx="30428">
                  <c:v>3.5574779510500001</c:v>
                </c:pt>
                <c:pt idx="30429">
                  <c:v>3.557535409927</c:v>
                </c:pt>
                <c:pt idx="30430">
                  <c:v>3.5576632022860002</c:v>
                </c:pt>
                <c:pt idx="30431">
                  <c:v>3.5577578544619999</c:v>
                </c:pt>
                <c:pt idx="30432">
                  <c:v>3.5578958988189999</c:v>
                </c:pt>
                <c:pt idx="30433">
                  <c:v>3.5579998493190002</c:v>
                </c:pt>
                <c:pt idx="30434">
                  <c:v>3.558143854141</c:v>
                </c:pt>
                <c:pt idx="30435">
                  <c:v>3.5583395957950001</c:v>
                </c:pt>
                <c:pt idx="30436">
                  <c:v>3.5586369037629999</c:v>
                </c:pt>
                <c:pt idx="30437">
                  <c:v>3.5588510036469998</c:v>
                </c:pt>
                <c:pt idx="30438">
                  <c:v>3.5590364933009999</c:v>
                </c:pt>
                <c:pt idx="30439">
                  <c:v>3.5592677593230002</c:v>
                </c:pt>
                <c:pt idx="30440">
                  <c:v>3.559627771378</c:v>
                </c:pt>
                <c:pt idx="30441">
                  <c:v>3.5604097843170002</c:v>
                </c:pt>
                <c:pt idx="30442">
                  <c:v>3.561417341232</c:v>
                </c:pt>
                <c:pt idx="30443">
                  <c:v>3.5629208087920001</c:v>
                </c:pt>
                <c:pt idx="30444">
                  <c:v>3.5642409324650002</c:v>
                </c:pt>
                <c:pt idx="30445">
                  <c:v>3.5647318363189999</c:v>
                </c:pt>
                <c:pt idx="30446">
                  <c:v>3.56485247612</c:v>
                </c:pt>
                <c:pt idx="30447">
                  <c:v>3.5650238990780001</c:v>
                </c:pt>
                <c:pt idx="30448">
                  <c:v>3.5651204586029999</c:v>
                </c:pt>
                <c:pt idx="30449">
                  <c:v>3.5652391910549999</c:v>
                </c:pt>
                <c:pt idx="30450">
                  <c:v>3.565323591232</c:v>
                </c:pt>
                <c:pt idx="30451">
                  <c:v>3.565360069275</c:v>
                </c:pt>
                <c:pt idx="30452">
                  <c:v>3.5653996467589999</c:v>
                </c:pt>
                <c:pt idx="30453">
                  <c:v>3.5654318332670001</c:v>
                </c:pt>
                <c:pt idx="30454">
                  <c:v>3.5654659271239999</c:v>
                </c:pt>
                <c:pt idx="30455">
                  <c:v>3.565509796143</c:v>
                </c:pt>
                <c:pt idx="30456">
                  <c:v>3.5655486583710001</c:v>
                </c:pt>
                <c:pt idx="30457">
                  <c:v>3.5655856132510002</c:v>
                </c:pt>
                <c:pt idx="30458">
                  <c:v>3.5656156539919999</c:v>
                </c:pt>
                <c:pt idx="30459">
                  <c:v>3.5656404495239999</c:v>
                </c:pt>
                <c:pt idx="30460">
                  <c:v>3.5656611919399999</c:v>
                </c:pt>
                <c:pt idx="30461">
                  <c:v>3.5656852722169998</c:v>
                </c:pt>
                <c:pt idx="30462">
                  <c:v>3.5657248497010001</c:v>
                </c:pt>
                <c:pt idx="30463">
                  <c:v>3.5657584667209998</c:v>
                </c:pt>
                <c:pt idx="30464">
                  <c:v>3.5657835006709999</c:v>
                </c:pt>
                <c:pt idx="30465">
                  <c:v>3.5658192634580002</c:v>
                </c:pt>
                <c:pt idx="30466">
                  <c:v>3.56587600708</c:v>
                </c:pt>
                <c:pt idx="30467">
                  <c:v>3.5659084320069998</c:v>
                </c:pt>
                <c:pt idx="30468">
                  <c:v>3.5659420490259999</c:v>
                </c:pt>
                <c:pt idx="30469">
                  <c:v>3.5659792423250001</c:v>
                </c:pt>
                <c:pt idx="30470">
                  <c:v>3.5660448074339999</c:v>
                </c:pt>
                <c:pt idx="30471">
                  <c:v>3.5661094188689999</c:v>
                </c:pt>
                <c:pt idx="30472">
                  <c:v>3.5661711692810001</c:v>
                </c:pt>
                <c:pt idx="30473">
                  <c:v>3.5662050247189998</c:v>
                </c:pt>
                <c:pt idx="30474">
                  <c:v>3.56627202034</c:v>
                </c:pt>
                <c:pt idx="30475">
                  <c:v>3.56631398201</c:v>
                </c:pt>
                <c:pt idx="30476">
                  <c:v>3.5663516521449998</c:v>
                </c:pt>
                <c:pt idx="30477">
                  <c:v>3.5663809776309998</c:v>
                </c:pt>
                <c:pt idx="30478">
                  <c:v>3.566423416138</c:v>
                </c:pt>
                <c:pt idx="30479">
                  <c:v>3.5664696693420002</c:v>
                </c:pt>
                <c:pt idx="30480">
                  <c:v>3.5665400028229999</c:v>
                </c:pt>
                <c:pt idx="30481">
                  <c:v>3.5666110515590002</c:v>
                </c:pt>
                <c:pt idx="30482">
                  <c:v>3.5666770935060002</c:v>
                </c:pt>
                <c:pt idx="30483">
                  <c:v>3.5668175220489999</c:v>
                </c:pt>
                <c:pt idx="30484">
                  <c:v>3.5669064521789999</c:v>
                </c:pt>
                <c:pt idx="30485">
                  <c:v>3.5669615268710002</c:v>
                </c:pt>
                <c:pt idx="30486">
                  <c:v>3.56716132164</c:v>
                </c:pt>
                <c:pt idx="30487">
                  <c:v>3.567283391953</c:v>
                </c:pt>
                <c:pt idx="30488">
                  <c:v>3.56734085083</c:v>
                </c:pt>
                <c:pt idx="30489">
                  <c:v>3.567388296127</c:v>
                </c:pt>
                <c:pt idx="30490">
                  <c:v>3.5674259662629999</c:v>
                </c:pt>
                <c:pt idx="30491">
                  <c:v>3.5674571990969999</c:v>
                </c:pt>
                <c:pt idx="30492">
                  <c:v>3.567504882813</c:v>
                </c:pt>
                <c:pt idx="30493">
                  <c:v>3.5675415992740001</c:v>
                </c:pt>
                <c:pt idx="30494">
                  <c:v>3.567573070526</c:v>
                </c:pt>
                <c:pt idx="30495">
                  <c:v>3.5676052570340002</c:v>
                </c:pt>
                <c:pt idx="30496">
                  <c:v>3.567641019821</c:v>
                </c:pt>
                <c:pt idx="30497">
                  <c:v>3.5676805973049999</c:v>
                </c:pt>
                <c:pt idx="30498">
                  <c:v>3.5677218437190001</c:v>
                </c:pt>
                <c:pt idx="30499">
                  <c:v>3.5677661895749999</c:v>
                </c:pt>
                <c:pt idx="30500">
                  <c:v>3.5678308010099999</c:v>
                </c:pt>
                <c:pt idx="30501">
                  <c:v>3.5678899288179999</c:v>
                </c:pt>
                <c:pt idx="30502">
                  <c:v>3.567972183228</c:v>
                </c:pt>
                <c:pt idx="30503">
                  <c:v>3.5680377483369998</c:v>
                </c:pt>
                <c:pt idx="30504">
                  <c:v>3.5680563449860001</c:v>
                </c:pt>
                <c:pt idx="30505">
                  <c:v>3.5680851936339999</c:v>
                </c:pt>
                <c:pt idx="30506">
                  <c:v>3.568158864975</c:v>
                </c:pt>
                <c:pt idx="30507">
                  <c:v>3.5682518482210002</c:v>
                </c:pt>
                <c:pt idx="30508">
                  <c:v>3.5682933330540001</c:v>
                </c:pt>
                <c:pt idx="30509">
                  <c:v>3.5683588981629999</c:v>
                </c:pt>
                <c:pt idx="30510">
                  <c:v>3.5684139728550002</c:v>
                </c:pt>
                <c:pt idx="30511">
                  <c:v>3.5684785842900002</c:v>
                </c:pt>
                <c:pt idx="30512">
                  <c:v>3.5685501098630001</c:v>
                </c:pt>
                <c:pt idx="30513">
                  <c:v>3.5686111450200002</c:v>
                </c:pt>
                <c:pt idx="30514">
                  <c:v>3.5686900615689998</c:v>
                </c:pt>
                <c:pt idx="30515">
                  <c:v>3.5687472820280002</c:v>
                </c:pt>
                <c:pt idx="30516">
                  <c:v>3.5688328742979998</c:v>
                </c:pt>
                <c:pt idx="30517">
                  <c:v>3.5688891410829999</c:v>
                </c:pt>
                <c:pt idx="30518">
                  <c:v>3.5689721107480001</c:v>
                </c:pt>
                <c:pt idx="30519">
                  <c:v>3.569031000137</c:v>
                </c:pt>
                <c:pt idx="30520">
                  <c:v>3.569109201431</c:v>
                </c:pt>
                <c:pt idx="30521">
                  <c:v>3.5691688060760001</c:v>
                </c:pt>
                <c:pt idx="30522">
                  <c:v>3.5692389011380001</c:v>
                </c:pt>
                <c:pt idx="30523">
                  <c:v>3.5693001747130002</c:v>
                </c:pt>
                <c:pt idx="30524">
                  <c:v>3.569355249405</c:v>
                </c:pt>
                <c:pt idx="30525">
                  <c:v>3.569419384003</c:v>
                </c:pt>
                <c:pt idx="30526">
                  <c:v>3.5694637298580001</c:v>
                </c:pt>
                <c:pt idx="30527">
                  <c:v>3.5695340633389998</c:v>
                </c:pt>
                <c:pt idx="30528">
                  <c:v>3.5695822238920001</c:v>
                </c:pt>
                <c:pt idx="30529">
                  <c:v>3.569651603699</c:v>
                </c:pt>
                <c:pt idx="30530">
                  <c:v>3.5696947574619999</c:v>
                </c:pt>
                <c:pt idx="30531">
                  <c:v>3.5697584152220001</c:v>
                </c:pt>
                <c:pt idx="30532">
                  <c:v>3.5698053836820001</c:v>
                </c:pt>
                <c:pt idx="30533">
                  <c:v>3.5698649883270002</c:v>
                </c:pt>
                <c:pt idx="30534">
                  <c:v>3.569918632507</c:v>
                </c:pt>
                <c:pt idx="30535">
                  <c:v>3.5699729919430001</c:v>
                </c:pt>
                <c:pt idx="30536">
                  <c:v>3.5700342655180002</c:v>
                </c:pt>
                <c:pt idx="30537">
                  <c:v>3.5700814723969998</c:v>
                </c:pt>
                <c:pt idx="30538">
                  <c:v>3.5701403617860001</c:v>
                </c:pt>
                <c:pt idx="30539">
                  <c:v>3.5701844692229998</c:v>
                </c:pt>
                <c:pt idx="30540">
                  <c:v>3.570246219635</c:v>
                </c:pt>
                <c:pt idx="30541">
                  <c:v>3.5702919960020001</c:v>
                </c:pt>
                <c:pt idx="30542">
                  <c:v>3.5703454017639999</c:v>
                </c:pt>
                <c:pt idx="30543">
                  <c:v>3.570387601852</c:v>
                </c:pt>
                <c:pt idx="30544">
                  <c:v>3.5704438686370001</c:v>
                </c:pt>
                <c:pt idx="30545">
                  <c:v>3.5704917907709999</c:v>
                </c:pt>
                <c:pt idx="30546">
                  <c:v>3.5705358982090001</c:v>
                </c:pt>
                <c:pt idx="30547">
                  <c:v>3.5706286430360001</c:v>
                </c:pt>
                <c:pt idx="30548">
                  <c:v>3.5707147121429998</c:v>
                </c:pt>
                <c:pt idx="30549">
                  <c:v>3.5708036422729998</c:v>
                </c:pt>
                <c:pt idx="30550">
                  <c:v>3.5708770751949999</c:v>
                </c:pt>
                <c:pt idx="30551">
                  <c:v>3.5710062980649999</c:v>
                </c:pt>
                <c:pt idx="30552">
                  <c:v>3.571231365204</c:v>
                </c:pt>
                <c:pt idx="30553">
                  <c:v>3.5713081359859999</c:v>
                </c:pt>
                <c:pt idx="30554">
                  <c:v>3.5713701248169998</c:v>
                </c:pt>
                <c:pt idx="30555">
                  <c:v>3.5714290142060001</c:v>
                </c:pt>
                <c:pt idx="30556">
                  <c:v>3.5714781284330002</c:v>
                </c:pt>
                <c:pt idx="30557">
                  <c:v>3.5715155601499999</c:v>
                </c:pt>
                <c:pt idx="30558">
                  <c:v>3.5715484619139999</c:v>
                </c:pt>
                <c:pt idx="30559">
                  <c:v>3.5715796947479999</c:v>
                </c:pt>
                <c:pt idx="30560">
                  <c:v>3.5716114044189999</c:v>
                </c:pt>
                <c:pt idx="30561">
                  <c:v>3.5716629028320002</c:v>
                </c:pt>
                <c:pt idx="30562">
                  <c:v>3.5717124938959999</c:v>
                </c:pt>
                <c:pt idx="30563">
                  <c:v>3.5717468261719998</c:v>
                </c:pt>
                <c:pt idx="30564">
                  <c:v>3.5717833042140001</c:v>
                </c:pt>
                <c:pt idx="30565">
                  <c:v>3.5718188285829999</c:v>
                </c:pt>
                <c:pt idx="30566">
                  <c:v>3.5718526840210001</c:v>
                </c:pt>
                <c:pt idx="30567">
                  <c:v>3.5718903541559999</c:v>
                </c:pt>
                <c:pt idx="30568">
                  <c:v>3.571927309036</c:v>
                </c:pt>
                <c:pt idx="30569">
                  <c:v>3.5719611644740001</c:v>
                </c:pt>
                <c:pt idx="30570">
                  <c:v>3.5719974040990001</c:v>
                </c:pt>
                <c:pt idx="30571">
                  <c:v>3.5720379352570002</c:v>
                </c:pt>
                <c:pt idx="30572">
                  <c:v>3.5720701217649999</c:v>
                </c:pt>
                <c:pt idx="30573">
                  <c:v>3.5721280574800001</c:v>
                </c:pt>
                <c:pt idx="30574">
                  <c:v>3.5721688270569998</c:v>
                </c:pt>
                <c:pt idx="30575">
                  <c:v>3.5722119808200001</c:v>
                </c:pt>
                <c:pt idx="30576">
                  <c:v>3.5722539424900002</c:v>
                </c:pt>
                <c:pt idx="30577">
                  <c:v>3.5722906589510002</c:v>
                </c:pt>
                <c:pt idx="30578">
                  <c:v>3.572359800339</c:v>
                </c:pt>
                <c:pt idx="30579">
                  <c:v>3.5724301338200002</c:v>
                </c:pt>
                <c:pt idx="30580">
                  <c:v>3.5725052356720002</c:v>
                </c:pt>
                <c:pt idx="30581">
                  <c:v>3.572583198547</c:v>
                </c:pt>
                <c:pt idx="30582">
                  <c:v>3.5726587772370002</c:v>
                </c:pt>
                <c:pt idx="30583">
                  <c:v>3.5727386474610001</c:v>
                </c:pt>
                <c:pt idx="30584">
                  <c:v>3.5727865695949999</c:v>
                </c:pt>
                <c:pt idx="30585">
                  <c:v>3.5728330612180002</c:v>
                </c:pt>
                <c:pt idx="30586">
                  <c:v>3.5728750228880002</c:v>
                </c:pt>
                <c:pt idx="30587">
                  <c:v>3.5729200840000002</c:v>
                </c:pt>
                <c:pt idx="30588">
                  <c:v>3.5729606151579998</c:v>
                </c:pt>
                <c:pt idx="30589">
                  <c:v>3.5730636119839998</c:v>
                </c:pt>
                <c:pt idx="30590">
                  <c:v>3.5733077526089998</c:v>
                </c:pt>
                <c:pt idx="30591">
                  <c:v>3.5734126567839999</c:v>
                </c:pt>
                <c:pt idx="30592">
                  <c:v>3.573476076126</c:v>
                </c:pt>
                <c:pt idx="30593">
                  <c:v>3.573523044586</c:v>
                </c:pt>
                <c:pt idx="30594">
                  <c:v>3.5735917091370002</c:v>
                </c:pt>
                <c:pt idx="30595">
                  <c:v>3.5736477375029998</c:v>
                </c:pt>
                <c:pt idx="30596">
                  <c:v>3.5737059116359999</c:v>
                </c:pt>
                <c:pt idx="30597">
                  <c:v>3.5737733840939998</c:v>
                </c:pt>
                <c:pt idx="30598">
                  <c:v>3.57381939888</c:v>
                </c:pt>
                <c:pt idx="30599">
                  <c:v>3.5738863945010002</c:v>
                </c:pt>
                <c:pt idx="30600">
                  <c:v>3.5739316940310002</c:v>
                </c:pt>
                <c:pt idx="30601">
                  <c:v>3.5740432739260002</c:v>
                </c:pt>
                <c:pt idx="30602">
                  <c:v>3.5741446018219998</c:v>
                </c:pt>
                <c:pt idx="30603">
                  <c:v>3.5744302272800001</c:v>
                </c:pt>
                <c:pt idx="30604">
                  <c:v>3.5746588706970002</c:v>
                </c:pt>
                <c:pt idx="30605">
                  <c:v>3.5747771263120001</c:v>
                </c:pt>
                <c:pt idx="30606">
                  <c:v>3.5748999118799998</c:v>
                </c:pt>
                <c:pt idx="30607">
                  <c:v>3.5752260684969999</c:v>
                </c:pt>
                <c:pt idx="30608">
                  <c:v>3.5754487514500002</c:v>
                </c:pt>
                <c:pt idx="30609">
                  <c:v>3.575533628464</c:v>
                </c:pt>
                <c:pt idx="30610">
                  <c:v>3.5757589340210001</c:v>
                </c:pt>
                <c:pt idx="30611">
                  <c:v>3.5758750438689999</c:v>
                </c:pt>
                <c:pt idx="30612">
                  <c:v>3.5761277675629999</c:v>
                </c:pt>
                <c:pt idx="30613">
                  <c:v>3.5764124393459999</c:v>
                </c:pt>
                <c:pt idx="30614">
                  <c:v>3.5764968395230001</c:v>
                </c:pt>
                <c:pt idx="30615">
                  <c:v>3.5765476226809998</c:v>
                </c:pt>
                <c:pt idx="30616">
                  <c:v>3.5765960216520001</c:v>
                </c:pt>
                <c:pt idx="30617">
                  <c:v>3.576644420624</c:v>
                </c:pt>
                <c:pt idx="30618">
                  <c:v>3.576691627502</c:v>
                </c:pt>
                <c:pt idx="30619">
                  <c:v>3.5767447948459998</c:v>
                </c:pt>
                <c:pt idx="30620">
                  <c:v>3.5767948627470001</c:v>
                </c:pt>
                <c:pt idx="30621">
                  <c:v>3.5768475532530002</c:v>
                </c:pt>
                <c:pt idx="30622">
                  <c:v>3.5768978595730001</c:v>
                </c:pt>
                <c:pt idx="30623">
                  <c:v>3.5769500732420001</c:v>
                </c:pt>
                <c:pt idx="30624">
                  <c:v>3.576993227005</c:v>
                </c:pt>
                <c:pt idx="30625">
                  <c:v>3.5770411491390002</c:v>
                </c:pt>
                <c:pt idx="30626">
                  <c:v>3.5770847797390002</c:v>
                </c:pt>
                <c:pt idx="30627">
                  <c:v>3.5771491527560002</c:v>
                </c:pt>
                <c:pt idx="30628">
                  <c:v>3.5772013664250002</c:v>
                </c:pt>
                <c:pt idx="30629">
                  <c:v>3.577254533768</c:v>
                </c:pt>
                <c:pt idx="30630">
                  <c:v>3.5773055553440001</c:v>
                </c:pt>
                <c:pt idx="30631">
                  <c:v>3.577403068542</c:v>
                </c:pt>
                <c:pt idx="30632">
                  <c:v>3.5776939392089999</c:v>
                </c:pt>
                <c:pt idx="30633">
                  <c:v>3.5779957771299999</c:v>
                </c:pt>
                <c:pt idx="30634">
                  <c:v>3.5781276226040002</c:v>
                </c:pt>
                <c:pt idx="30635">
                  <c:v>3.5781762599950002</c:v>
                </c:pt>
                <c:pt idx="30636">
                  <c:v>3.5782611370090001</c:v>
                </c:pt>
                <c:pt idx="30637">
                  <c:v>3.5783431530000001</c:v>
                </c:pt>
                <c:pt idx="30638">
                  <c:v>3.5785214900970002</c:v>
                </c:pt>
                <c:pt idx="30639">
                  <c:v>3.5786583423609999</c:v>
                </c:pt>
                <c:pt idx="30640">
                  <c:v>3.5787088870999999</c:v>
                </c:pt>
                <c:pt idx="30641">
                  <c:v>3.5787749290469999</c:v>
                </c:pt>
                <c:pt idx="30642">
                  <c:v>3.5788285732270002</c:v>
                </c:pt>
                <c:pt idx="30643">
                  <c:v>3.5788931846619998</c:v>
                </c:pt>
                <c:pt idx="30644">
                  <c:v>3.5789475440979999</c:v>
                </c:pt>
                <c:pt idx="30645">
                  <c:v>3.5790085792539998</c:v>
                </c:pt>
                <c:pt idx="30646">
                  <c:v>3.5790581703190001</c:v>
                </c:pt>
                <c:pt idx="30647">
                  <c:v>3.5791203975679999</c:v>
                </c:pt>
                <c:pt idx="30648">
                  <c:v>3.5792293548580001</c:v>
                </c:pt>
                <c:pt idx="30649">
                  <c:v>3.5793201923370002</c:v>
                </c:pt>
                <c:pt idx="30650">
                  <c:v>3.5794038772580001</c:v>
                </c:pt>
                <c:pt idx="30651">
                  <c:v>3.579760551453</c:v>
                </c:pt>
                <c:pt idx="30652">
                  <c:v>3.579844474792</c:v>
                </c:pt>
                <c:pt idx="30653">
                  <c:v>3.5799539089199999</c:v>
                </c:pt>
                <c:pt idx="30654">
                  <c:v>3.5801293849950002</c:v>
                </c:pt>
                <c:pt idx="30655">
                  <c:v>3.5802743434909998</c:v>
                </c:pt>
                <c:pt idx="30656">
                  <c:v>3.580357074738</c:v>
                </c:pt>
                <c:pt idx="30657">
                  <c:v>3.5804336071009999</c:v>
                </c:pt>
                <c:pt idx="30658">
                  <c:v>3.5805101394649999</c:v>
                </c:pt>
                <c:pt idx="30659">
                  <c:v>3.5806016922000001</c:v>
                </c:pt>
                <c:pt idx="30660">
                  <c:v>3.580800056458</c:v>
                </c:pt>
                <c:pt idx="30661">
                  <c:v>3.581018209457</c:v>
                </c:pt>
                <c:pt idx="30662">
                  <c:v>3.5811147689820002</c:v>
                </c:pt>
                <c:pt idx="30663">
                  <c:v>3.5812215805049998</c:v>
                </c:pt>
                <c:pt idx="30664">
                  <c:v>3.5812811851499999</c:v>
                </c:pt>
                <c:pt idx="30665">
                  <c:v>3.5813422203059999</c:v>
                </c:pt>
                <c:pt idx="30666">
                  <c:v>3.581401586533</c:v>
                </c:pt>
                <c:pt idx="30667">
                  <c:v>3.5814790725710002</c:v>
                </c:pt>
                <c:pt idx="30668">
                  <c:v>3.5815637111659999</c:v>
                </c:pt>
                <c:pt idx="30669">
                  <c:v>3.5817577838900001</c:v>
                </c:pt>
                <c:pt idx="30670">
                  <c:v>3.5817878246310002</c:v>
                </c:pt>
                <c:pt idx="30671">
                  <c:v>3.5818161964419999</c:v>
                </c:pt>
                <c:pt idx="30672">
                  <c:v>3.5818483829500001</c:v>
                </c:pt>
                <c:pt idx="30673">
                  <c:v>3.58193898201</c:v>
                </c:pt>
                <c:pt idx="30674">
                  <c:v>3.5820336341860002</c:v>
                </c:pt>
                <c:pt idx="30675">
                  <c:v>3.5821382999420002</c:v>
                </c:pt>
                <c:pt idx="30676">
                  <c:v>3.5822906494139999</c:v>
                </c:pt>
                <c:pt idx="30677">
                  <c:v>3.5824363231660001</c:v>
                </c:pt>
                <c:pt idx="30678">
                  <c:v>3.582636356354</c:v>
                </c:pt>
                <c:pt idx="30679">
                  <c:v>3.5829348564150001</c:v>
                </c:pt>
                <c:pt idx="30680">
                  <c:v>3.5830690860750001</c:v>
                </c:pt>
                <c:pt idx="30681">
                  <c:v>3.583258867264</c:v>
                </c:pt>
                <c:pt idx="30682">
                  <c:v>3.5834169387819998</c:v>
                </c:pt>
                <c:pt idx="30683">
                  <c:v>3.5837461948390001</c:v>
                </c:pt>
                <c:pt idx="30684">
                  <c:v>3.583857297897</c:v>
                </c:pt>
                <c:pt idx="30685">
                  <c:v>3.5841164588929999</c:v>
                </c:pt>
                <c:pt idx="30686">
                  <c:v>3.5842101573940002</c:v>
                </c:pt>
                <c:pt idx="30687">
                  <c:v>3.5843012332919999</c:v>
                </c:pt>
                <c:pt idx="30688">
                  <c:v>3.5844323635099999</c:v>
                </c:pt>
                <c:pt idx="30689">
                  <c:v>3.5845689773560001</c:v>
                </c:pt>
                <c:pt idx="30690">
                  <c:v>3.584662675858</c:v>
                </c:pt>
                <c:pt idx="30691">
                  <c:v>3.584758758545</c:v>
                </c:pt>
                <c:pt idx="30692">
                  <c:v>3.5848522186279999</c:v>
                </c:pt>
                <c:pt idx="30693">
                  <c:v>3.584934711456</c:v>
                </c:pt>
                <c:pt idx="30694">
                  <c:v>3.5849955081939999</c:v>
                </c:pt>
                <c:pt idx="30695">
                  <c:v>3.585053443909</c:v>
                </c:pt>
                <c:pt idx="30696">
                  <c:v>3.5851087570189999</c:v>
                </c:pt>
                <c:pt idx="30697">
                  <c:v>3.5851643085479998</c:v>
                </c:pt>
                <c:pt idx="30698">
                  <c:v>3.5852220058439999</c:v>
                </c:pt>
                <c:pt idx="30699">
                  <c:v>3.5852758884429998</c:v>
                </c:pt>
                <c:pt idx="30700">
                  <c:v>3.5853331089020002</c:v>
                </c:pt>
                <c:pt idx="30701">
                  <c:v>3.5854218006130001</c:v>
                </c:pt>
                <c:pt idx="30702">
                  <c:v>3.5854837894439999</c:v>
                </c:pt>
                <c:pt idx="30703">
                  <c:v>3.5855784416200001</c:v>
                </c:pt>
                <c:pt idx="30704">
                  <c:v>3.5857012271880002</c:v>
                </c:pt>
                <c:pt idx="30705">
                  <c:v>3.585790872574</c:v>
                </c:pt>
                <c:pt idx="30706">
                  <c:v>3.5859858989719999</c:v>
                </c:pt>
                <c:pt idx="30707">
                  <c:v>3.586270570755</c:v>
                </c:pt>
                <c:pt idx="30708">
                  <c:v>3.5863850116729998</c:v>
                </c:pt>
                <c:pt idx="30709">
                  <c:v>3.5864074230190002</c:v>
                </c:pt>
                <c:pt idx="30710">
                  <c:v>3.5864543914790001</c:v>
                </c:pt>
                <c:pt idx="30711">
                  <c:v>3.5864944458010002</c:v>
                </c:pt>
                <c:pt idx="30712">
                  <c:v>3.586537361145</c:v>
                </c:pt>
                <c:pt idx="30713">
                  <c:v>3.5867731571200001</c:v>
                </c:pt>
                <c:pt idx="30714">
                  <c:v>3.5869126319890001</c:v>
                </c:pt>
                <c:pt idx="30715">
                  <c:v>3.5871205329900002</c:v>
                </c:pt>
                <c:pt idx="30716">
                  <c:v>3.5874400138849998</c:v>
                </c:pt>
                <c:pt idx="30717">
                  <c:v>3.5876369476319998</c:v>
                </c:pt>
                <c:pt idx="30718">
                  <c:v>3.587948083878</c:v>
                </c:pt>
                <c:pt idx="30719">
                  <c:v>3.5881891250610001</c:v>
                </c:pt>
                <c:pt idx="30720">
                  <c:v>3.5883293151859998</c:v>
                </c:pt>
                <c:pt idx="30721">
                  <c:v>3.5886397361759999</c:v>
                </c:pt>
                <c:pt idx="30722">
                  <c:v>3.5887377262119999</c:v>
                </c:pt>
                <c:pt idx="30723">
                  <c:v>3.5888142585749998</c:v>
                </c:pt>
                <c:pt idx="30724">
                  <c:v>3.588903903961</c:v>
                </c:pt>
                <c:pt idx="30725">
                  <c:v>3.5889694690699998</c:v>
                </c:pt>
                <c:pt idx="30726">
                  <c:v>3.5890307426449999</c:v>
                </c:pt>
                <c:pt idx="30727">
                  <c:v>3.5891015529630002</c:v>
                </c:pt>
                <c:pt idx="30728">
                  <c:v>3.5894870758059998</c:v>
                </c:pt>
                <c:pt idx="30729">
                  <c:v>3.5895876884460001</c:v>
                </c:pt>
                <c:pt idx="30730">
                  <c:v>3.58966755867</c:v>
                </c:pt>
                <c:pt idx="30731">
                  <c:v>3.589740753174</c:v>
                </c:pt>
                <c:pt idx="30732">
                  <c:v>3.5898411273959998</c:v>
                </c:pt>
                <c:pt idx="30733">
                  <c:v>3.589941263199</c:v>
                </c:pt>
                <c:pt idx="30734">
                  <c:v>3.5903239250180001</c:v>
                </c:pt>
                <c:pt idx="30735">
                  <c:v>3.5904986858369998</c:v>
                </c:pt>
                <c:pt idx="30736">
                  <c:v>3.590633630753</c:v>
                </c:pt>
                <c:pt idx="30737">
                  <c:v>3.5908005237579999</c:v>
                </c:pt>
                <c:pt idx="30738">
                  <c:v>3.5908889770510002</c:v>
                </c:pt>
                <c:pt idx="30739">
                  <c:v>3.5909750461579999</c:v>
                </c:pt>
                <c:pt idx="30740">
                  <c:v>3.591027736664</c:v>
                </c:pt>
                <c:pt idx="30741">
                  <c:v>3.591080188751</c:v>
                </c:pt>
                <c:pt idx="30742">
                  <c:v>3.5911419391630002</c:v>
                </c:pt>
                <c:pt idx="30743">
                  <c:v>3.5912377834320002</c:v>
                </c:pt>
                <c:pt idx="30744">
                  <c:v>3.5913300514220001</c:v>
                </c:pt>
                <c:pt idx="30745">
                  <c:v>3.5914208889010002</c:v>
                </c:pt>
                <c:pt idx="30746">
                  <c:v>3.5914807319639999</c:v>
                </c:pt>
                <c:pt idx="30747">
                  <c:v>3.591565132141</c:v>
                </c:pt>
                <c:pt idx="30748">
                  <c:v>3.5917072296139998</c:v>
                </c:pt>
                <c:pt idx="30749">
                  <c:v>3.5919060707089998</c:v>
                </c:pt>
                <c:pt idx="30750">
                  <c:v>3.5919880866999998</c:v>
                </c:pt>
                <c:pt idx="30751">
                  <c:v>3.5920801162720002</c:v>
                </c:pt>
                <c:pt idx="30752">
                  <c:v>3.592393636703</c:v>
                </c:pt>
                <c:pt idx="30753">
                  <c:v>3.592450857162</c:v>
                </c:pt>
                <c:pt idx="30754">
                  <c:v>3.592476844788</c:v>
                </c:pt>
                <c:pt idx="30755">
                  <c:v>3.5925328731540001</c:v>
                </c:pt>
                <c:pt idx="30756">
                  <c:v>3.592583179474</c:v>
                </c:pt>
                <c:pt idx="30757">
                  <c:v>3.592606067657</c:v>
                </c:pt>
                <c:pt idx="30758">
                  <c:v>3.5926342010500001</c:v>
                </c:pt>
                <c:pt idx="30759">
                  <c:v>3.592665195465</c:v>
                </c:pt>
                <c:pt idx="30760">
                  <c:v>3.5927600860600002</c:v>
                </c:pt>
                <c:pt idx="30761">
                  <c:v>3.5928511619569998</c:v>
                </c:pt>
                <c:pt idx="30762">
                  <c:v>3.5929539203640002</c:v>
                </c:pt>
                <c:pt idx="30763">
                  <c:v>3.593153238297</c:v>
                </c:pt>
                <c:pt idx="30764">
                  <c:v>3.593444824219</c:v>
                </c:pt>
                <c:pt idx="30765">
                  <c:v>3.5938346385959998</c:v>
                </c:pt>
                <c:pt idx="30766">
                  <c:v>3.5942077636719998</c:v>
                </c:pt>
                <c:pt idx="30767">
                  <c:v>3.5944154262539998</c:v>
                </c:pt>
                <c:pt idx="30768">
                  <c:v>3.5944747924799998</c:v>
                </c:pt>
                <c:pt idx="30769">
                  <c:v>3.5945372581480002</c:v>
                </c:pt>
                <c:pt idx="30770">
                  <c:v>3.5945718288420001</c:v>
                </c:pt>
                <c:pt idx="30771">
                  <c:v>3.5946366786959998</c:v>
                </c:pt>
                <c:pt idx="30772">
                  <c:v>3.5946850776670001</c:v>
                </c:pt>
                <c:pt idx="30773">
                  <c:v>3.5947463512420001</c:v>
                </c:pt>
                <c:pt idx="30774">
                  <c:v>3.5948736667630001</c:v>
                </c:pt>
                <c:pt idx="30775">
                  <c:v>3.5952355861659999</c:v>
                </c:pt>
                <c:pt idx="30776">
                  <c:v>3.5955817699430002</c:v>
                </c:pt>
                <c:pt idx="30777">
                  <c:v>3.5958049297330001</c:v>
                </c:pt>
                <c:pt idx="30778">
                  <c:v>3.5959708690640002</c:v>
                </c:pt>
                <c:pt idx="30779">
                  <c:v>3.5963079929349999</c:v>
                </c:pt>
                <c:pt idx="30780">
                  <c:v>3.5965480804440002</c:v>
                </c:pt>
                <c:pt idx="30781">
                  <c:v>3.5966355800629999</c:v>
                </c:pt>
                <c:pt idx="30782">
                  <c:v>3.5967674255370001</c:v>
                </c:pt>
                <c:pt idx="30783">
                  <c:v>3.5968894958500002</c:v>
                </c:pt>
                <c:pt idx="30784">
                  <c:v>3.596974372864</c:v>
                </c:pt>
                <c:pt idx="30785">
                  <c:v>3.597026586533</c:v>
                </c:pt>
                <c:pt idx="30786">
                  <c:v>3.597111940384</c:v>
                </c:pt>
                <c:pt idx="30787">
                  <c:v>3.597203016281</c:v>
                </c:pt>
                <c:pt idx="30788">
                  <c:v>3.5973203182220002</c:v>
                </c:pt>
                <c:pt idx="30789">
                  <c:v>3.5974040031430001</c:v>
                </c:pt>
                <c:pt idx="30790">
                  <c:v>3.5974915027619998</c:v>
                </c:pt>
                <c:pt idx="30791">
                  <c:v>3.5975785255430002</c:v>
                </c:pt>
                <c:pt idx="30792">
                  <c:v>3.5975975990300002</c:v>
                </c:pt>
                <c:pt idx="30793">
                  <c:v>3.5976176261899999</c:v>
                </c:pt>
                <c:pt idx="30794">
                  <c:v>3.5976958274839999</c:v>
                </c:pt>
                <c:pt idx="30795">
                  <c:v>3.5977826118470002</c:v>
                </c:pt>
                <c:pt idx="30796">
                  <c:v>3.5978736877439998</c:v>
                </c:pt>
                <c:pt idx="30797">
                  <c:v>3.5979292392729998</c:v>
                </c:pt>
                <c:pt idx="30798">
                  <c:v>3.597980499268</c:v>
                </c:pt>
                <c:pt idx="30799">
                  <c:v>3.5980463027949998</c:v>
                </c:pt>
                <c:pt idx="30800">
                  <c:v>3.5981459617609999</c:v>
                </c:pt>
                <c:pt idx="30801">
                  <c:v>3.5982079505920002</c:v>
                </c:pt>
                <c:pt idx="30802">
                  <c:v>3.5982661247249998</c:v>
                </c:pt>
                <c:pt idx="30803">
                  <c:v>3.5983242988590001</c:v>
                </c:pt>
                <c:pt idx="30804">
                  <c:v>3.5983819961550001</c:v>
                </c:pt>
                <c:pt idx="30805">
                  <c:v>3.5985248088840001</c:v>
                </c:pt>
                <c:pt idx="30806">
                  <c:v>3.5988960266109999</c:v>
                </c:pt>
                <c:pt idx="30807">
                  <c:v>3.5992016792300001</c:v>
                </c:pt>
                <c:pt idx="30808">
                  <c:v>3.5992696285250001</c:v>
                </c:pt>
                <c:pt idx="30809">
                  <c:v>3.599326848984</c:v>
                </c:pt>
                <c:pt idx="30810">
                  <c:v>3.5993766784669998</c:v>
                </c:pt>
                <c:pt idx="30811">
                  <c:v>3.5994348526</c:v>
                </c:pt>
                <c:pt idx="30812">
                  <c:v>3.5994927883150001</c:v>
                </c:pt>
                <c:pt idx="30813">
                  <c:v>3.599553346634</c:v>
                </c:pt>
                <c:pt idx="30814">
                  <c:v>3.5996153354640001</c:v>
                </c:pt>
                <c:pt idx="30815">
                  <c:v>3.5996780395510002</c:v>
                </c:pt>
                <c:pt idx="30816">
                  <c:v>3.5997385978700001</c:v>
                </c:pt>
                <c:pt idx="30817">
                  <c:v>3.5997972488399999</c:v>
                </c:pt>
                <c:pt idx="30818">
                  <c:v>3.5998508930209998</c:v>
                </c:pt>
                <c:pt idx="30819">
                  <c:v>3.5999150276180001</c:v>
                </c:pt>
                <c:pt idx="30820">
                  <c:v>3.5999939441679998</c:v>
                </c:pt>
                <c:pt idx="30821">
                  <c:v>3.6000669002530001</c:v>
                </c:pt>
                <c:pt idx="30822">
                  <c:v>3.6001474857329998</c:v>
                </c:pt>
                <c:pt idx="30823">
                  <c:v>3.6002254486080001</c:v>
                </c:pt>
                <c:pt idx="30824">
                  <c:v>3.600301980972</c:v>
                </c:pt>
                <c:pt idx="30825">
                  <c:v>3.600373029709</c:v>
                </c:pt>
                <c:pt idx="30826">
                  <c:v>3.6004414558410001</c:v>
                </c:pt>
                <c:pt idx="30827">
                  <c:v>3.6005063056950002</c:v>
                </c:pt>
                <c:pt idx="30828">
                  <c:v>3.6005728244780002</c:v>
                </c:pt>
                <c:pt idx="30829">
                  <c:v>3.600638389587</c:v>
                </c:pt>
                <c:pt idx="30830">
                  <c:v>3.6006970405579999</c:v>
                </c:pt>
                <c:pt idx="30831">
                  <c:v>3.600755214691</c:v>
                </c:pt>
                <c:pt idx="30832">
                  <c:v>3.6008069515229999</c:v>
                </c:pt>
                <c:pt idx="30833">
                  <c:v>3.6008627414699999</c:v>
                </c:pt>
                <c:pt idx="30834">
                  <c:v>3.6009097099299998</c:v>
                </c:pt>
                <c:pt idx="30835">
                  <c:v>3.6010098457340001</c:v>
                </c:pt>
                <c:pt idx="30836">
                  <c:v>3.6011011600490002</c:v>
                </c:pt>
                <c:pt idx="30837">
                  <c:v>3.601231098175</c:v>
                </c:pt>
                <c:pt idx="30838">
                  <c:v>3.6015610694890001</c:v>
                </c:pt>
                <c:pt idx="30839">
                  <c:v>3.6017758846280001</c:v>
                </c:pt>
                <c:pt idx="30840">
                  <c:v>3.6018528938290002</c:v>
                </c:pt>
                <c:pt idx="30841">
                  <c:v>3.6018936634059999</c:v>
                </c:pt>
                <c:pt idx="30842">
                  <c:v>3.6019308567050001</c:v>
                </c:pt>
                <c:pt idx="30843">
                  <c:v>3.6019694805150002</c:v>
                </c:pt>
                <c:pt idx="30844">
                  <c:v>3.6020069122309999</c:v>
                </c:pt>
                <c:pt idx="30845">
                  <c:v>3.6020426750180001</c:v>
                </c:pt>
                <c:pt idx="30846">
                  <c:v>3.6020836830139999</c:v>
                </c:pt>
                <c:pt idx="30847">
                  <c:v>3.6021277904510001</c:v>
                </c:pt>
                <c:pt idx="30848">
                  <c:v>3.602177858353</c:v>
                </c:pt>
                <c:pt idx="30849">
                  <c:v>3.6022191047669998</c:v>
                </c:pt>
                <c:pt idx="30850">
                  <c:v>3.6022658348080001</c:v>
                </c:pt>
                <c:pt idx="30851">
                  <c:v>3.6023075580600001</c:v>
                </c:pt>
                <c:pt idx="30852">
                  <c:v>3.602354049683</c:v>
                </c:pt>
                <c:pt idx="30853">
                  <c:v>3.6023967266080001</c:v>
                </c:pt>
                <c:pt idx="30854">
                  <c:v>3.60244679451</c:v>
                </c:pt>
                <c:pt idx="30855">
                  <c:v>3.6025259494780002</c:v>
                </c:pt>
                <c:pt idx="30856">
                  <c:v>3.6026084423069999</c:v>
                </c:pt>
                <c:pt idx="30857">
                  <c:v>3.6026585102080002</c:v>
                </c:pt>
                <c:pt idx="30858">
                  <c:v>3.6027374267579999</c:v>
                </c:pt>
                <c:pt idx="30859">
                  <c:v>3.602995872498</c:v>
                </c:pt>
                <c:pt idx="30860">
                  <c:v>3.603086709976</c:v>
                </c:pt>
                <c:pt idx="30861">
                  <c:v>3.6031472682949999</c:v>
                </c:pt>
                <c:pt idx="30862">
                  <c:v>3.6033179759979999</c:v>
                </c:pt>
                <c:pt idx="30863">
                  <c:v>3.6033649444579998</c:v>
                </c:pt>
                <c:pt idx="30864">
                  <c:v>3.6033740043639999</c:v>
                </c:pt>
                <c:pt idx="30865">
                  <c:v>3.6034259796139998</c:v>
                </c:pt>
                <c:pt idx="30866">
                  <c:v>3.6035459041600002</c:v>
                </c:pt>
                <c:pt idx="30867">
                  <c:v>3.6036331653590001</c:v>
                </c:pt>
                <c:pt idx="30868">
                  <c:v>3.6037855148319999</c:v>
                </c:pt>
                <c:pt idx="30869">
                  <c:v>3.6038787364960001</c:v>
                </c:pt>
                <c:pt idx="30870">
                  <c:v>3.6039769649509998</c:v>
                </c:pt>
                <c:pt idx="30871">
                  <c:v>3.604115486145</c:v>
                </c:pt>
                <c:pt idx="30872">
                  <c:v>3.604303836823</c:v>
                </c:pt>
                <c:pt idx="30873">
                  <c:v>3.6047062873839999</c:v>
                </c:pt>
                <c:pt idx="30874">
                  <c:v>3.6048657894130001</c:v>
                </c:pt>
                <c:pt idx="30875">
                  <c:v>3.605127096176</c:v>
                </c:pt>
                <c:pt idx="30876">
                  <c:v>3.6052207946779999</c:v>
                </c:pt>
                <c:pt idx="30877">
                  <c:v>3.605276823044</c:v>
                </c:pt>
                <c:pt idx="30878">
                  <c:v>3.605322122574</c:v>
                </c:pt>
                <c:pt idx="30879">
                  <c:v>3.6053724288939999</c:v>
                </c:pt>
                <c:pt idx="30880">
                  <c:v>3.6054284572599999</c:v>
                </c:pt>
                <c:pt idx="30881">
                  <c:v>3.6055233478550002</c:v>
                </c:pt>
                <c:pt idx="30882">
                  <c:v>3.6056880950929999</c:v>
                </c:pt>
                <c:pt idx="30883">
                  <c:v>3.6059200763699999</c:v>
                </c:pt>
                <c:pt idx="30884">
                  <c:v>3.6062893867489998</c:v>
                </c:pt>
                <c:pt idx="30885">
                  <c:v>3.6065232753749998</c:v>
                </c:pt>
                <c:pt idx="30886">
                  <c:v>3.606924772263</c:v>
                </c:pt>
                <c:pt idx="30887">
                  <c:v>3.6070141792300001</c:v>
                </c:pt>
                <c:pt idx="30888">
                  <c:v>3.6070985794069998</c:v>
                </c:pt>
                <c:pt idx="30889">
                  <c:v>3.6071860790249999</c:v>
                </c:pt>
                <c:pt idx="30890">
                  <c:v>3.6072723865510001</c:v>
                </c:pt>
                <c:pt idx="30891">
                  <c:v>3.607372999191</c:v>
                </c:pt>
                <c:pt idx="30892">
                  <c:v>3.6074626445770002</c:v>
                </c:pt>
                <c:pt idx="30893">
                  <c:v>3.6075201034550002</c:v>
                </c:pt>
                <c:pt idx="30894">
                  <c:v>3.6075720787050001</c:v>
                </c:pt>
                <c:pt idx="30895">
                  <c:v>3.6078453063959999</c:v>
                </c:pt>
                <c:pt idx="30896">
                  <c:v>3.6080954074860001</c:v>
                </c:pt>
                <c:pt idx="30897">
                  <c:v>3.6082351207730001</c:v>
                </c:pt>
                <c:pt idx="30898">
                  <c:v>3.6083323955540001</c:v>
                </c:pt>
                <c:pt idx="30899">
                  <c:v>3.6084361076349998</c:v>
                </c:pt>
                <c:pt idx="30900">
                  <c:v>3.6085281372070002</c:v>
                </c:pt>
                <c:pt idx="30901">
                  <c:v>3.6086654663090001</c:v>
                </c:pt>
                <c:pt idx="30902">
                  <c:v>3.6088314056400002</c:v>
                </c:pt>
                <c:pt idx="30903">
                  <c:v>3.6091475486759999</c:v>
                </c:pt>
                <c:pt idx="30904">
                  <c:v>3.6091907024380001</c:v>
                </c:pt>
                <c:pt idx="30905">
                  <c:v>3.6092243194579998</c:v>
                </c:pt>
                <c:pt idx="30906">
                  <c:v>3.6092777252200001</c:v>
                </c:pt>
                <c:pt idx="30907">
                  <c:v>3.6093659400939999</c:v>
                </c:pt>
                <c:pt idx="30908">
                  <c:v>3.609456777573</c:v>
                </c:pt>
                <c:pt idx="30909">
                  <c:v>3.609542369843</c:v>
                </c:pt>
                <c:pt idx="30910">
                  <c:v>3.609627723694</c:v>
                </c:pt>
                <c:pt idx="30911">
                  <c:v>3.6097731590270001</c:v>
                </c:pt>
                <c:pt idx="30912">
                  <c:v>3.6099250316620002</c:v>
                </c:pt>
                <c:pt idx="30913">
                  <c:v>3.6102738380430002</c:v>
                </c:pt>
                <c:pt idx="30914">
                  <c:v>3.6104743480680002</c:v>
                </c:pt>
                <c:pt idx="30915">
                  <c:v>3.6106431484220001</c:v>
                </c:pt>
                <c:pt idx="30916">
                  <c:v>3.6108090877530001</c:v>
                </c:pt>
                <c:pt idx="30917">
                  <c:v>3.6111464500429999</c:v>
                </c:pt>
                <c:pt idx="30918">
                  <c:v>3.6115133762360001</c:v>
                </c:pt>
                <c:pt idx="30919">
                  <c:v>3.611607313156</c:v>
                </c:pt>
                <c:pt idx="30920">
                  <c:v>3.6116859912870001</c:v>
                </c:pt>
                <c:pt idx="30921">
                  <c:v>3.6117341518399999</c:v>
                </c:pt>
                <c:pt idx="30922">
                  <c:v>3.6119933128359998</c:v>
                </c:pt>
                <c:pt idx="30923">
                  <c:v>3.6123046875</c:v>
                </c:pt>
                <c:pt idx="30924">
                  <c:v>3.6124222278590001</c:v>
                </c:pt>
                <c:pt idx="30925">
                  <c:v>3.612555742264</c:v>
                </c:pt>
                <c:pt idx="30926">
                  <c:v>3.6126563549039998</c:v>
                </c:pt>
                <c:pt idx="30927">
                  <c:v>3.6127066612240002</c:v>
                </c:pt>
                <c:pt idx="30928">
                  <c:v>3.6127619743350001</c:v>
                </c:pt>
                <c:pt idx="30929">
                  <c:v>3.6128170490259999</c:v>
                </c:pt>
                <c:pt idx="30930">
                  <c:v>3.6128728389739999</c:v>
                </c:pt>
                <c:pt idx="30931">
                  <c:v>3.6129345893860001</c:v>
                </c:pt>
                <c:pt idx="30932">
                  <c:v>3.6129922866820001</c:v>
                </c:pt>
                <c:pt idx="30933">
                  <c:v>3.6130623817440002</c:v>
                </c:pt>
                <c:pt idx="30934">
                  <c:v>3.6131167411799998</c:v>
                </c:pt>
                <c:pt idx="30935">
                  <c:v>3.6131742000579998</c:v>
                </c:pt>
                <c:pt idx="30936">
                  <c:v>3.6132178306579998</c:v>
                </c:pt>
                <c:pt idx="30937">
                  <c:v>3.6132595539090002</c:v>
                </c:pt>
                <c:pt idx="30938">
                  <c:v>3.6132991313930001</c:v>
                </c:pt>
                <c:pt idx="30939">
                  <c:v>3.6133444309230001</c:v>
                </c:pt>
                <c:pt idx="30940">
                  <c:v>3.6133861541750001</c:v>
                </c:pt>
                <c:pt idx="30941">
                  <c:v>3.613426208496</c:v>
                </c:pt>
                <c:pt idx="30942">
                  <c:v>3.613464355469</c:v>
                </c:pt>
                <c:pt idx="30943">
                  <c:v>3.6135017871859998</c:v>
                </c:pt>
                <c:pt idx="30944">
                  <c:v>3.6135756969449999</c:v>
                </c:pt>
                <c:pt idx="30945">
                  <c:v>3.6136636734010001</c:v>
                </c:pt>
                <c:pt idx="30946">
                  <c:v>3.614029169083</c:v>
                </c:pt>
                <c:pt idx="30947">
                  <c:v>3.6143283843990002</c:v>
                </c:pt>
                <c:pt idx="30948">
                  <c:v>3.6144020557399998</c:v>
                </c:pt>
                <c:pt idx="30949">
                  <c:v>3.6144483089450001</c:v>
                </c:pt>
                <c:pt idx="30950">
                  <c:v>3.614496469498</c:v>
                </c:pt>
                <c:pt idx="30951">
                  <c:v>3.6145460605620001</c:v>
                </c:pt>
                <c:pt idx="30952">
                  <c:v>3.6145932674410002</c:v>
                </c:pt>
                <c:pt idx="30953">
                  <c:v>3.6146357059479999</c:v>
                </c:pt>
                <c:pt idx="30954">
                  <c:v>3.6146836280820001</c:v>
                </c:pt>
                <c:pt idx="30955">
                  <c:v>3.614732265472</c:v>
                </c:pt>
                <c:pt idx="30956">
                  <c:v>3.6147794723510001</c:v>
                </c:pt>
                <c:pt idx="30957">
                  <c:v>3.6148240566249998</c:v>
                </c:pt>
                <c:pt idx="30958">
                  <c:v>3.614871501923</c:v>
                </c:pt>
                <c:pt idx="30959">
                  <c:v>3.614913702011</c:v>
                </c:pt>
                <c:pt idx="30960">
                  <c:v>3.614957094193</c:v>
                </c:pt>
                <c:pt idx="30961">
                  <c:v>3.614999055862</c:v>
                </c:pt>
                <c:pt idx="30962">
                  <c:v>3.6150453090669998</c:v>
                </c:pt>
                <c:pt idx="30963">
                  <c:v>3.6150951385500001</c:v>
                </c:pt>
                <c:pt idx="30964">
                  <c:v>3.61514377594</c:v>
                </c:pt>
                <c:pt idx="30965">
                  <c:v>3.6151955127719999</c:v>
                </c:pt>
                <c:pt idx="30966">
                  <c:v>3.6152436733250002</c:v>
                </c:pt>
                <c:pt idx="30967">
                  <c:v>3.6152930259699998</c:v>
                </c:pt>
                <c:pt idx="30968">
                  <c:v>3.6153452396389998</c:v>
                </c:pt>
                <c:pt idx="30969">
                  <c:v>3.6153907775879999</c:v>
                </c:pt>
                <c:pt idx="30970">
                  <c:v>3.6154360771179999</c:v>
                </c:pt>
                <c:pt idx="30971">
                  <c:v>3.6154828071590002</c:v>
                </c:pt>
                <c:pt idx="30972">
                  <c:v>3.615537643433</c:v>
                </c:pt>
                <c:pt idx="30973">
                  <c:v>3.6156191825869999</c:v>
                </c:pt>
                <c:pt idx="30974">
                  <c:v>3.615935564041</c:v>
                </c:pt>
                <c:pt idx="30975">
                  <c:v>3.6160354614260002</c:v>
                </c:pt>
                <c:pt idx="30976">
                  <c:v>3.6163961887360001</c:v>
                </c:pt>
                <c:pt idx="30977">
                  <c:v>3.61652135849</c:v>
                </c:pt>
                <c:pt idx="30978">
                  <c:v>3.6169214248660002</c:v>
                </c:pt>
                <c:pt idx="30979">
                  <c:v>3.6171035766599999</c:v>
                </c:pt>
                <c:pt idx="30980">
                  <c:v>3.617199659348</c:v>
                </c:pt>
                <c:pt idx="30981">
                  <c:v>3.6172456741330001</c:v>
                </c:pt>
                <c:pt idx="30982">
                  <c:v>3.6173539161680002</c:v>
                </c:pt>
                <c:pt idx="30983">
                  <c:v>3.6174097061160002</c:v>
                </c:pt>
                <c:pt idx="30984">
                  <c:v>3.6174638271330002</c:v>
                </c:pt>
                <c:pt idx="30985">
                  <c:v>3.617569684982</c:v>
                </c:pt>
                <c:pt idx="30986">
                  <c:v>3.6176168918610001</c:v>
                </c:pt>
                <c:pt idx="30987">
                  <c:v>3.6177127361300001</c:v>
                </c:pt>
                <c:pt idx="30988">
                  <c:v>3.6178081035609999</c:v>
                </c:pt>
                <c:pt idx="30989">
                  <c:v>3.6179022788999999</c:v>
                </c:pt>
                <c:pt idx="30990">
                  <c:v>3.617968797684</c:v>
                </c:pt>
                <c:pt idx="30991">
                  <c:v>3.6180050373079999</c:v>
                </c:pt>
                <c:pt idx="30992">
                  <c:v>3.6180396080019999</c:v>
                </c:pt>
                <c:pt idx="30993">
                  <c:v>3.61807513237</c:v>
                </c:pt>
                <c:pt idx="30994">
                  <c:v>3.6181128025049998</c:v>
                </c:pt>
                <c:pt idx="30995">
                  <c:v>3.6181459426879998</c:v>
                </c:pt>
                <c:pt idx="30996">
                  <c:v>3.6181836128230001</c:v>
                </c:pt>
                <c:pt idx="30997">
                  <c:v>3.6182157993319999</c:v>
                </c:pt>
                <c:pt idx="30998">
                  <c:v>3.6182637214660001</c:v>
                </c:pt>
                <c:pt idx="30999">
                  <c:v>3.6183128356930001</c:v>
                </c:pt>
                <c:pt idx="31000">
                  <c:v>3.6183736324310001</c:v>
                </c:pt>
                <c:pt idx="31001">
                  <c:v>3.6184279918670001</c:v>
                </c:pt>
                <c:pt idx="31002">
                  <c:v>3.618484973907</c:v>
                </c:pt>
                <c:pt idx="31003">
                  <c:v>3.6185379028320002</c:v>
                </c:pt>
                <c:pt idx="31004">
                  <c:v>3.6186466217039999</c:v>
                </c:pt>
                <c:pt idx="31005">
                  <c:v>3.6187460422519999</c:v>
                </c:pt>
                <c:pt idx="31006">
                  <c:v>3.618882417679</c:v>
                </c:pt>
                <c:pt idx="31007">
                  <c:v>3.6190459728239999</c:v>
                </c:pt>
                <c:pt idx="31008">
                  <c:v>3.6192297935490001</c:v>
                </c:pt>
                <c:pt idx="31009">
                  <c:v>3.619555711746</c:v>
                </c:pt>
                <c:pt idx="31010">
                  <c:v>3.619639396667</c:v>
                </c:pt>
                <c:pt idx="31011">
                  <c:v>3.6197175979609999</c:v>
                </c:pt>
                <c:pt idx="31012">
                  <c:v>3.6198027133939998</c:v>
                </c:pt>
                <c:pt idx="31013">
                  <c:v>3.6201272010799999</c:v>
                </c:pt>
                <c:pt idx="31014">
                  <c:v>3.6204714775090001</c:v>
                </c:pt>
                <c:pt idx="31015">
                  <c:v>3.6206238269809998</c:v>
                </c:pt>
                <c:pt idx="31016">
                  <c:v>3.6206638813019998</c:v>
                </c:pt>
                <c:pt idx="31017">
                  <c:v>3.620710134506</c:v>
                </c:pt>
                <c:pt idx="31018">
                  <c:v>3.6207563877109998</c:v>
                </c:pt>
                <c:pt idx="31019">
                  <c:v>3.620835542679</c:v>
                </c:pt>
                <c:pt idx="31020">
                  <c:v>3.6208817958830002</c:v>
                </c:pt>
                <c:pt idx="31021">
                  <c:v>3.6209337711330001</c:v>
                </c:pt>
                <c:pt idx="31022">
                  <c:v>3.6209883689879998</c:v>
                </c:pt>
                <c:pt idx="31023">
                  <c:v>3.6210424900049998</c:v>
                </c:pt>
                <c:pt idx="31024">
                  <c:v>3.6210980415340002</c:v>
                </c:pt>
                <c:pt idx="31025">
                  <c:v>3.6211602687840001</c:v>
                </c:pt>
                <c:pt idx="31026">
                  <c:v>3.6212470531459999</c:v>
                </c:pt>
                <c:pt idx="31027">
                  <c:v>3.6216266155239998</c:v>
                </c:pt>
                <c:pt idx="31028">
                  <c:v>3.6219930648799998</c:v>
                </c:pt>
                <c:pt idx="31029">
                  <c:v>3.6222233772279999</c:v>
                </c:pt>
                <c:pt idx="31030">
                  <c:v>3.622614622116</c:v>
                </c:pt>
                <c:pt idx="31031">
                  <c:v>3.6227664947510001</c:v>
                </c:pt>
                <c:pt idx="31032">
                  <c:v>3.6228561401369999</c:v>
                </c:pt>
                <c:pt idx="31033">
                  <c:v>3.622938394547</c:v>
                </c:pt>
                <c:pt idx="31034">
                  <c:v>3.622997999191</c:v>
                </c:pt>
                <c:pt idx="31035">
                  <c:v>3.6230826377869998</c:v>
                </c:pt>
                <c:pt idx="31036">
                  <c:v>3.6231634616849999</c:v>
                </c:pt>
                <c:pt idx="31037">
                  <c:v>3.6232156753539999</c:v>
                </c:pt>
                <c:pt idx="31038">
                  <c:v>3.623245716095</c:v>
                </c:pt>
                <c:pt idx="31039">
                  <c:v>3.6232533454900002</c:v>
                </c:pt>
                <c:pt idx="31040">
                  <c:v>3.6232702732090001</c:v>
                </c:pt>
                <c:pt idx="31041">
                  <c:v>3.6233124732970001</c:v>
                </c:pt>
                <c:pt idx="31042">
                  <c:v>3.623408079147</c:v>
                </c:pt>
                <c:pt idx="31043">
                  <c:v>3.6235115528109998</c:v>
                </c:pt>
                <c:pt idx="31044">
                  <c:v>3.623810529709</c:v>
                </c:pt>
                <c:pt idx="31045">
                  <c:v>3.6238741874690001</c:v>
                </c:pt>
                <c:pt idx="31046">
                  <c:v>3.6239340305329999</c:v>
                </c:pt>
                <c:pt idx="31047">
                  <c:v>3.6240029335020001</c:v>
                </c:pt>
                <c:pt idx="31048">
                  <c:v>3.6240706443790001</c:v>
                </c:pt>
                <c:pt idx="31049">
                  <c:v>3.624129772186</c:v>
                </c:pt>
                <c:pt idx="31050">
                  <c:v>3.624190807343</c:v>
                </c:pt>
                <c:pt idx="31051">
                  <c:v>3.6242480278019999</c:v>
                </c:pt>
                <c:pt idx="31052">
                  <c:v>3.624302387238</c:v>
                </c:pt>
                <c:pt idx="31053">
                  <c:v>3.6243474483489999</c:v>
                </c:pt>
                <c:pt idx="31054">
                  <c:v>3.6243968009950001</c:v>
                </c:pt>
                <c:pt idx="31055">
                  <c:v>3.624435186386</c:v>
                </c:pt>
                <c:pt idx="31056">
                  <c:v>3.6245181560519999</c:v>
                </c:pt>
                <c:pt idx="31057">
                  <c:v>3.62460398674</c:v>
                </c:pt>
                <c:pt idx="31058">
                  <c:v>3.6247005462650002</c:v>
                </c:pt>
                <c:pt idx="31059">
                  <c:v>3.6247980594640001</c:v>
                </c:pt>
                <c:pt idx="31060">
                  <c:v>3.6248433589940001</c:v>
                </c:pt>
                <c:pt idx="31061">
                  <c:v>3.624940633774</c:v>
                </c:pt>
                <c:pt idx="31062">
                  <c:v>3.6250343322749998</c:v>
                </c:pt>
                <c:pt idx="31063">
                  <c:v>3.6251280307770002</c:v>
                </c:pt>
                <c:pt idx="31064">
                  <c:v>3.6252095699310001</c:v>
                </c:pt>
                <c:pt idx="31065">
                  <c:v>3.6253283023830001</c:v>
                </c:pt>
                <c:pt idx="31066">
                  <c:v>3.625430822372</c:v>
                </c:pt>
                <c:pt idx="31067">
                  <c:v>3.6255354881290001</c:v>
                </c:pt>
                <c:pt idx="31068">
                  <c:v>3.6258449554440002</c:v>
                </c:pt>
                <c:pt idx="31069">
                  <c:v>3.6259326934809999</c:v>
                </c:pt>
                <c:pt idx="31070">
                  <c:v>3.6260447502140001</c:v>
                </c:pt>
                <c:pt idx="31071">
                  <c:v>3.626124620438</c:v>
                </c:pt>
                <c:pt idx="31072">
                  <c:v>3.6262822151180001</c:v>
                </c:pt>
                <c:pt idx="31073">
                  <c:v>3.6265387535100002</c:v>
                </c:pt>
                <c:pt idx="31074">
                  <c:v>3.6266555786130001</c:v>
                </c:pt>
                <c:pt idx="31075">
                  <c:v>3.626747369766</c:v>
                </c:pt>
                <c:pt idx="31076">
                  <c:v>3.6268339157099998</c:v>
                </c:pt>
                <c:pt idx="31077">
                  <c:v>3.6269142627719999</c:v>
                </c:pt>
                <c:pt idx="31078">
                  <c:v>3.6271052360530001</c:v>
                </c:pt>
                <c:pt idx="31079">
                  <c:v>3.6271133422849999</c:v>
                </c:pt>
                <c:pt idx="31080">
                  <c:v>3.6272332668299998</c:v>
                </c:pt>
                <c:pt idx="31081">
                  <c:v>3.6273415088649998</c:v>
                </c:pt>
                <c:pt idx="31082">
                  <c:v>3.6274595260620002</c:v>
                </c:pt>
                <c:pt idx="31083">
                  <c:v>3.6276743412019998</c:v>
                </c:pt>
                <c:pt idx="31084">
                  <c:v>3.6280295848850002</c:v>
                </c:pt>
                <c:pt idx="31085">
                  <c:v>3.6281538009640002</c:v>
                </c:pt>
                <c:pt idx="31086">
                  <c:v>3.6282918453219999</c:v>
                </c:pt>
                <c:pt idx="31087">
                  <c:v>3.628646373749</c:v>
                </c:pt>
                <c:pt idx="31088">
                  <c:v>3.6287403106689999</c:v>
                </c:pt>
                <c:pt idx="31089">
                  <c:v>3.628797769547</c:v>
                </c:pt>
                <c:pt idx="31090">
                  <c:v>3.628855705261</c:v>
                </c:pt>
                <c:pt idx="31091">
                  <c:v>3.62890958786</c:v>
                </c:pt>
                <c:pt idx="31092">
                  <c:v>3.6289927959439998</c:v>
                </c:pt>
                <c:pt idx="31093">
                  <c:v>3.6290774345400001</c:v>
                </c:pt>
                <c:pt idx="31094">
                  <c:v>3.6292090415949998</c:v>
                </c:pt>
                <c:pt idx="31095">
                  <c:v>3.6296060085300001</c:v>
                </c:pt>
                <c:pt idx="31096">
                  <c:v>3.6297423839570002</c:v>
                </c:pt>
                <c:pt idx="31097">
                  <c:v>3.6297690868379999</c:v>
                </c:pt>
                <c:pt idx="31098">
                  <c:v>3.6298081874850001</c:v>
                </c:pt>
                <c:pt idx="31099">
                  <c:v>3.6298356056209999</c:v>
                </c:pt>
                <c:pt idx="31100">
                  <c:v>3.6298761367800001</c:v>
                </c:pt>
                <c:pt idx="31101">
                  <c:v>3.629907131195</c:v>
                </c:pt>
                <c:pt idx="31102">
                  <c:v>3.6299540996549999</c:v>
                </c:pt>
                <c:pt idx="31103">
                  <c:v>3.629980564117</c:v>
                </c:pt>
                <c:pt idx="31104">
                  <c:v>3.6300303935999998</c:v>
                </c:pt>
                <c:pt idx="31105">
                  <c:v>3.6300599575039998</c:v>
                </c:pt>
                <c:pt idx="31106">
                  <c:v>3.6300940513610001</c:v>
                </c:pt>
                <c:pt idx="31107">
                  <c:v>3.6301448345180001</c:v>
                </c:pt>
                <c:pt idx="31108">
                  <c:v>3.6302433013919999</c:v>
                </c:pt>
                <c:pt idx="31109">
                  <c:v>3.6303410530089999</c:v>
                </c:pt>
                <c:pt idx="31110">
                  <c:v>3.630472183228</c:v>
                </c:pt>
                <c:pt idx="31111">
                  <c:v>3.6305701732640001</c:v>
                </c:pt>
                <c:pt idx="31112">
                  <c:v>3.630666017532</c:v>
                </c:pt>
                <c:pt idx="31113">
                  <c:v>3.63077044487</c:v>
                </c:pt>
                <c:pt idx="31114">
                  <c:v>3.6308269500730002</c:v>
                </c:pt>
                <c:pt idx="31115">
                  <c:v>3.6309266090390002</c:v>
                </c:pt>
                <c:pt idx="31116">
                  <c:v>3.6310212612149999</c:v>
                </c:pt>
                <c:pt idx="31117">
                  <c:v>3.6311113834380002</c:v>
                </c:pt>
                <c:pt idx="31118">
                  <c:v>3.6311974525449999</c:v>
                </c:pt>
                <c:pt idx="31119">
                  <c:v>3.6313309669490001</c:v>
                </c:pt>
                <c:pt idx="31120">
                  <c:v>3.6314599514010002</c:v>
                </c:pt>
                <c:pt idx="31121">
                  <c:v>3.6315436363220002</c:v>
                </c:pt>
                <c:pt idx="31122">
                  <c:v>3.6316726207730001</c:v>
                </c:pt>
                <c:pt idx="31123">
                  <c:v>3.6319348812099999</c:v>
                </c:pt>
                <c:pt idx="31124">
                  <c:v>3.6320133209229999</c:v>
                </c:pt>
                <c:pt idx="31125">
                  <c:v>3.6320588588709999</c:v>
                </c:pt>
                <c:pt idx="31126">
                  <c:v>3.6321051120760002</c:v>
                </c:pt>
                <c:pt idx="31127">
                  <c:v>3.6321511268619999</c:v>
                </c:pt>
                <c:pt idx="31128">
                  <c:v>3.6321976184840001</c:v>
                </c:pt>
                <c:pt idx="31129">
                  <c:v>3.6322419643399999</c:v>
                </c:pt>
                <c:pt idx="31130">
                  <c:v>3.632296323776</c:v>
                </c:pt>
                <c:pt idx="31131">
                  <c:v>3.632341623306</c:v>
                </c:pt>
                <c:pt idx="31132">
                  <c:v>3.632405996323</c:v>
                </c:pt>
                <c:pt idx="31133">
                  <c:v>3.63245511055</c:v>
                </c:pt>
                <c:pt idx="31134">
                  <c:v>3.632496595383</c:v>
                </c:pt>
                <c:pt idx="31135">
                  <c:v>3.6325411796570002</c:v>
                </c:pt>
                <c:pt idx="31136">
                  <c:v>3.6326177120210001</c:v>
                </c:pt>
                <c:pt idx="31137">
                  <c:v>3.6326668262480002</c:v>
                </c:pt>
                <c:pt idx="31138">
                  <c:v>3.632716417313</c:v>
                </c:pt>
                <c:pt idx="31139">
                  <c:v>3.632796764374</c:v>
                </c:pt>
                <c:pt idx="31140">
                  <c:v>3.6328480243680001</c:v>
                </c:pt>
                <c:pt idx="31141">
                  <c:v>3.6329593658450001</c:v>
                </c:pt>
                <c:pt idx="31142">
                  <c:v>3.6330118179320001</c:v>
                </c:pt>
                <c:pt idx="31143">
                  <c:v>3.6330976486209998</c:v>
                </c:pt>
                <c:pt idx="31144">
                  <c:v>3.6331727504729998</c:v>
                </c:pt>
                <c:pt idx="31145">
                  <c:v>3.63316988945</c:v>
                </c:pt>
                <c:pt idx="31146">
                  <c:v>3.6332521438600001</c:v>
                </c:pt>
                <c:pt idx="31147">
                  <c:v>3.6333603858950001</c:v>
                </c:pt>
                <c:pt idx="31148">
                  <c:v>3.6337268352510002</c:v>
                </c:pt>
                <c:pt idx="31149">
                  <c:v>3.634137868881</c:v>
                </c:pt>
                <c:pt idx="31150">
                  <c:v>3.6342868804930002</c:v>
                </c:pt>
                <c:pt idx="31151">
                  <c:v>3.6344285011289998</c:v>
                </c:pt>
                <c:pt idx="31152">
                  <c:v>3.634561538696</c:v>
                </c:pt>
                <c:pt idx="31153">
                  <c:v>3.634774208069</c:v>
                </c:pt>
                <c:pt idx="31154">
                  <c:v>3.6348986625670001</c:v>
                </c:pt>
                <c:pt idx="31155">
                  <c:v>3.6349885463709999</c:v>
                </c:pt>
                <c:pt idx="31156">
                  <c:v>3.635089874268</c:v>
                </c:pt>
                <c:pt idx="31157">
                  <c:v>3.635138750076</c:v>
                </c:pt>
                <c:pt idx="31158">
                  <c:v>3.6351709365840001</c:v>
                </c:pt>
                <c:pt idx="31159">
                  <c:v>3.6352081298829999</c:v>
                </c:pt>
                <c:pt idx="31160">
                  <c:v>3.6352374553679998</c:v>
                </c:pt>
                <c:pt idx="31161">
                  <c:v>3.6352760791779999</c:v>
                </c:pt>
                <c:pt idx="31162">
                  <c:v>3.6353385448459998</c:v>
                </c:pt>
                <c:pt idx="31163">
                  <c:v>3.6353981494899998</c:v>
                </c:pt>
                <c:pt idx="31164">
                  <c:v>3.6354529857640001</c:v>
                </c:pt>
                <c:pt idx="31165">
                  <c:v>3.6355421543120001</c:v>
                </c:pt>
                <c:pt idx="31166">
                  <c:v>3.6356332302090002</c:v>
                </c:pt>
                <c:pt idx="31167">
                  <c:v>3.6357269287110001</c:v>
                </c:pt>
                <c:pt idx="31168">
                  <c:v>3.6358196735380002</c:v>
                </c:pt>
                <c:pt idx="31169">
                  <c:v>3.635914564133</c:v>
                </c:pt>
                <c:pt idx="31170">
                  <c:v>3.63605260849</c:v>
                </c:pt>
                <c:pt idx="31171">
                  <c:v>3.6364259719850001</c:v>
                </c:pt>
                <c:pt idx="31172">
                  <c:v>3.6367604732509999</c:v>
                </c:pt>
                <c:pt idx="31173">
                  <c:v>3.6370499134059999</c:v>
                </c:pt>
                <c:pt idx="31174">
                  <c:v>3.637274980545</c:v>
                </c:pt>
                <c:pt idx="31175">
                  <c:v>3.6376078128809999</c:v>
                </c:pt>
                <c:pt idx="31176">
                  <c:v>3.6377408504490001</c:v>
                </c:pt>
                <c:pt idx="31177">
                  <c:v>3.6378550529479998</c:v>
                </c:pt>
                <c:pt idx="31178">
                  <c:v>3.6381559371950001</c:v>
                </c:pt>
                <c:pt idx="31179">
                  <c:v>3.6382591724400002</c:v>
                </c:pt>
                <c:pt idx="31180">
                  <c:v>3.638319253922</c:v>
                </c:pt>
                <c:pt idx="31181">
                  <c:v>3.6383886337279998</c:v>
                </c:pt>
                <c:pt idx="31182">
                  <c:v>3.6384484767909999</c:v>
                </c:pt>
                <c:pt idx="31183">
                  <c:v>3.638546228409</c:v>
                </c:pt>
                <c:pt idx="31184">
                  <c:v>3.6387784481050001</c:v>
                </c:pt>
                <c:pt idx="31185">
                  <c:v>3.6391193866729998</c:v>
                </c:pt>
                <c:pt idx="31186">
                  <c:v>3.6392133235930002</c:v>
                </c:pt>
                <c:pt idx="31187">
                  <c:v>3.639310121536</c:v>
                </c:pt>
                <c:pt idx="31188">
                  <c:v>3.6394064426420001</c:v>
                </c:pt>
                <c:pt idx="31189">
                  <c:v>3.6395006179810001</c:v>
                </c:pt>
                <c:pt idx="31190">
                  <c:v>3.6397035121919998</c:v>
                </c:pt>
                <c:pt idx="31191">
                  <c:v>3.639939546585</c:v>
                </c:pt>
                <c:pt idx="31192">
                  <c:v>3.6403160095209999</c:v>
                </c:pt>
                <c:pt idx="31193">
                  <c:v>3.6404335498810001</c:v>
                </c:pt>
                <c:pt idx="31194">
                  <c:v>3.6405963897709999</c:v>
                </c:pt>
                <c:pt idx="31195">
                  <c:v>3.641275644302</c:v>
                </c:pt>
                <c:pt idx="31196">
                  <c:v>3.6421065330509999</c:v>
                </c:pt>
                <c:pt idx="31197">
                  <c:v>3.6429955959320002</c:v>
                </c:pt>
                <c:pt idx="31198">
                  <c:v>3.6439423561100002</c:v>
                </c:pt>
                <c:pt idx="31199">
                  <c:v>3.6449263095859998</c:v>
                </c:pt>
                <c:pt idx="31200">
                  <c:v>3.645936965942</c:v>
                </c:pt>
                <c:pt idx="31201">
                  <c:v>3.6469776630399999</c:v>
                </c:pt>
                <c:pt idx="31202">
                  <c:v>3.648022413254</c:v>
                </c:pt>
                <c:pt idx="31203">
                  <c:v>3.6490771770479999</c:v>
                </c:pt>
                <c:pt idx="31204">
                  <c:v>3.6500456333160001</c:v>
                </c:pt>
                <c:pt idx="31205">
                  <c:v>3.6504752635959998</c:v>
                </c:pt>
                <c:pt idx="31206">
                  <c:v>3.6507546901699999</c:v>
                </c:pt>
                <c:pt idx="31207">
                  <c:v>3.6509768962860001</c:v>
                </c:pt>
                <c:pt idx="31208">
                  <c:v>3.6511461734770001</c:v>
                </c:pt>
                <c:pt idx="31209">
                  <c:v>3.6512763500209999</c:v>
                </c:pt>
                <c:pt idx="31210">
                  <c:v>3.651379346848</c:v>
                </c:pt>
                <c:pt idx="31211">
                  <c:v>3.6514558792109999</c:v>
                </c:pt>
                <c:pt idx="31212">
                  <c:v>3.6515252590179998</c:v>
                </c:pt>
                <c:pt idx="31213">
                  <c:v>3.651578187943</c:v>
                </c:pt>
                <c:pt idx="31214">
                  <c:v>3.6516327857970001</c:v>
                </c:pt>
                <c:pt idx="31215">
                  <c:v>3.6516685485839999</c:v>
                </c:pt>
                <c:pt idx="31216">
                  <c:v>3.6517150402070002</c:v>
                </c:pt>
                <c:pt idx="31217">
                  <c:v>3.6517424583440001</c:v>
                </c:pt>
                <c:pt idx="31218">
                  <c:v>3.6517765521999999</c:v>
                </c:pt>
                <c:pt idx="31219">
                  <c:v>3.6518023014069998</c:v>
                </c:pt>
                <c:pt idx="31220">
                  <c:v>3.6518321037289998</c:v>
                </c:pt>
                <c:pt idx="31221">
                  <c:v>3.6518778800959999</c:v>
                </c:pt>
                <c:pt idx="31222">
                  <c:v>3.6519153118130001</c:v>
                </c:pt>
                <c:pt idx="31223">
                  <c:v>3.6519448757170001</c:v>
                </c:pt>
                <c:pt idx="31224">
                  <c:v>3.6519734859469999</c:v>
                </c:pt>
                <c:pt idx="31225">
                  <c:v>3.6519939899440002</c:v>
                </c:pt>
                <c:pt idx="31226">
                  <c:v>3.6520109176640001</c:v>
                </c:pt>
                <c:pt idx="31227">
                  <c:v>3.6520271301270002</c:v>
                </c:pt>
                <c:pt idx="31228">
                  <c:v>3.652043581009</c:v>
                </c:pt>
                <c:pt idx="31229">
                  <c:v>3.6520650386810001</c:v>
                </c:pt>
                <c:pt idx="31230">
                  <c:v>3.6520743370059998</c:v>
                </c:pt>
                <c:pt idx="31231">
                  <c:v>3.6520831584929998</c:v>
                </c:pt>
                <c:pt idx="31232">
                  <c:v>3.652092695236</c:v>
                </c:pt>
                <c:pt idx="31233">
                  <c:v>3.6521053314210001</c:v>
                </c:pt>
                <c:pt idx="31234">
                  <c:v>3.6521177291870002</c:v>
                </c:pt>
                <c:pt idx="31235">
                  <c:v>3.6521284580229998</c:v>
                </c:pt>
                <c:pt idx="31236">
                  <c:v>3.6521370410920002</c:v>
                </c:pt>
                <c:pt idx="31237">
                  <c:v>3.6521472930910002</c:v>
                </c:pt>
                <c:pt idx="31238">
                  <c:v>3.6521544456480002</c:v>
                </c:pt>
                <c:pt idx="31239">
                  <c:v>3.652157068253</c:v>
                </c:pt>
                <c:pt idx="31240">
                  <c:v>3.6521620750429999</c:v>
                </c:pt>
                <c:pt idx="31241">
                  <c:v>3.652153730392</c:v>
                </c:pt>
                <c:pt idx="31242">
                  <c:v>3.6521470546720001</c:v>
                </c:pt>
                <c:pt idx="31243">
                  <c:v>3.6521453857420001</c:v>
                </c:pt>
                <c:pt idx="31244">
                  <c:v>3.6521542072300002</c:v>
                </c:pt>
                <c:pt idx="31245">
                  <c:v>3.6521611213680001</c:v>
                </c:pt>
                <c:pt idx="31246">
                  <c:v>3.6521580219269998</c:v>
                </c:pt>
                <c:pt idx="31247">
                  <c:v>3.6521599292759999</c:v>
                </c:pt>
                <c:pt idx="31248">
                  <c:v>3.6521546840669998</c:v>
                </c:pt>
                <c:pt idx="31249">
                  <c:v>3.6521522998810001</c:v>
                </c:pt>
                <c:pt idx="31250">
                  <c:v>3.6521568298339999</c:v>
                </c:pt>
                <c:pt idx="31251">
                  <c:v>3.6521494388579998</c:v>
                </c:pt>
                <c:pt idx="31252">
                  <c:v>3.6521480083469999</c:v>
                </c:pt>
                <c:pt idx="31253">
                  <c:v>3.6521391868589999</c:v>
                </c:pt>
                <c:pt idx="31254">
                  <c:v>3.6521358489989999</c:v>
                </c:pt>
                <c:pt idx="31255">
                  <c:v>3.652134656906</c:v>
                </c:pt>
                <c:pt idx="31256">
                  <c:v>3.6521337032319998</c:v>
                </c:pt>
                <c:pt idx="31257">
                  <c:v>3.652131080627</c:v>
                </c:pt>
                <c:pt idx="31258">
                  <c:v>3.6521284580229998</c:v>
                </c:pt>
                <c:pt idx="31259">
                  <c:v>3.6521227359770001</c:v>
                </c:pt>
                <c:pt idx="31260">
                  <c:v>3.6521241664890001</c:v>
                </c:pt>
                <c:pt idx="31261">
                  <c:v>3.6521165370939999</c:v>
                </c:pt>
                <c:pt idx="31262">
                  <c:v>3.6521263122560002</c:v>
                </c:pt>
                <c:pt idx="31263">
                  <c:v>3.6521215438839998</c:v>
                </c:pt>
                <c:pt idx="31264">
                  <c:v>3.6521141529080001</c:v>
                </c:pt>
                <c:pt idx="31265">
                  <c:v>3.6521089077000002</c:v>
                </c:pt>
                <c:pt idx="31266">
                  <c:v>3.6520972251889998</c:v>
                </c:pt>
                <c:pt idx="31267">
                  <c:v>3.6520936489109999</c:v>
                </c:pt>
                <c:pt idx="31268">
                  <c:v>3.652089357376</c:v>
                </c:pt>
                <c:pt idx="31269">
                  <c:v>3.6520929336550001</c:v>
                </c:pt>
                <c:pt idx="31270">
                  <c:v>3.6520903110499998</c:v>
                </c:pt>
                <c:pt idx="31271">
                  <c:v>3.6520869731899999</c:v>
                </c:pt>
                <c:pt idx="31272">
                  <c:v>3.6520876884460001</c:v>
                </c:pt>
                <c:pt idx="31273">
                  <c:v>3.6520869731899999</c:v>
                </c:pt>
                <c:pt idx="31274">
                  <c:v>3.6520853042599999</c:v>
                </c:pt>
                <c:pt idx="31275">
                  <c:v>3.65207862854</c:v>
                </c:pt>
                <c:pt idx="31276">
                  <c:v>3.6520671844480002</c:v>
                </c:pt>
                <c:pt idx="31277">
                  <c:v>3.6520655155180002</c:v>
                </c:pt>
                <c:pt idx="31278">
                  <c:v>3.6520719528200001</c:v>
                </c:pt>
                <c:pt idx="31279">
                  <c:v>3.6520798206329999</c:v>
                </c:pt>
                <c:pt idx="31280">
                  <c:v>3.6520740985870002</c:v>
                </c:pt>
                <c:pt idx="31281">
                  <c:v>3.652084112167</c:v>
                </c:pt>
                <c:pt idx="31282">
                  <c:v>3.652105093002</c:v>
                </c:pt>
                <c:pt idx="31283">
                  <c:v>3.6521201133729999</c:v>
                </c:pt>
                <c:pt idx="31284">
                  <c:v>3.6521320343019998</c:v>
                </c:pt>
                <c:pt idx="31285">
                  <c:v>3.6521525383000002</c:v>
                </c:pt>
                <c:pt idx="31286">
                  <c:v>3.6521687507629998</c:v>
                </c:pt>
                <c:pt idx="31287">
                  <c:v>3.6521925926210002</c:v>
                </c:pt>
                <c:pt idx="31288">
                  <c:v>3.65220785141</c:v>
                </c:pt>
                <c:pt idx="31289">
                  <c:v>3.6522212028499998</c:v>
                </c:pt>
                <c:pt idx="31290">
                  <c:v>3.6522464752200001</c:v>
                </c:pt>
                <c:pt idx="31291">
                  <c:v>3.652277469635</c:v>
                </c:pt>
                <c:pt idx="31292">
                  <c:v>3.6523103713989999</c:v>
                </c:pt>
                <c:pt idx="31293">
                  <c:v>3.6523482799529998</c:v>
                </c:pt>
                <c:pt idx="31294">
                  <c:v>3.6523854732509999</c:v>
                </c:pt>
                <c:pt idx="31295">
                  <c:v>3.6524209976200002</c:v>
                </c:pt>
                <c:pt idx="31296">
                  <c:v>3.6525013446810002</c:v>
                </c:pt>
                <c:pt idx="31297">
                  <c:v>3.6525943279269999</c:v>
                </c:pt>
                <c:pt idx="31298">
                  <c:v>3.6526410579680002</c:v>
                </c:pt>
                <c:pt idx="31299">
                  <c:v>3.6526913642880001</c:v>
                </c:pt>
                <c:pt idx="31300">
                  <c:v>3.6527881622309999</c:v>
                </c:pt>
                <c:pt idx="31301">
                  <c:v>3.6528239250180001</c:v>
                </c:pt>
                <c:pt idx="31302">
                  <c:v>3.6528551578520001</c:v>
                </c:pt>
                <c:pt idx="31303">
                  <c:v>3.652901649475</c:v>
                </c:pt>
                <c:pt idx="31304">
                  <c:v>3.6529355049130001</c:v>
                </c:pt>
                <c:pt idx="31305">
                  <c:v>3.6529710292819999</c:v>
                </c:pt>
                <c:pt idx="31306">
                  <c:v>3.6530063152309999</c:v>
                </c:pt>
                <c:pt idx="31307">
                  <c:v>3.6530597209929998</c:v>
                </c:pt>
                <c:pt idx="31308">
                  <c:v>3.6531186103820001</c:v>
                </c:pt>
                <c:pt idx="31309">
                  <c:v>3.6531636714940001</c:v>
                </c:pt>
                <c:pt idx="31310">
                  <c:v>3.6532075405120001</c:v>
                </c:pt>
                <c:pt idx="31311">
                  <c:v>3.6532521247859999</c:v>
                </c:pt>
                <c:pt idx="31312">
                  <c:v>3.6532938480379999</c:v>
                </c:pt>
                <c:pt idx="31313">
                  <c:v>3.6533157825470002</c:v>
                </c:pt>
                <c:pt idx="31314">
                  <c:v>3.6533441543579999</c:v>
                </c:pt>
                <c:pt idx="31315">
                  <c:v>3.6533753871919998</c:v>
                </c:pt>
                <c:pt idx="31316">
                  <c:v>3.6534044742580001</c:v>
                </c:pt>
                <c:pt idx="31317">
                  <c:v>3.6534411907200002</c:v>
                </c:pt>
                <c:pt idx="31318">
                  <c:v>3.6534759998320001</c:v>
                </c:pt>
                <c:pt idx="31319">
                  <c:v>3.65349650383</c:v>
                </c:pt>
                <c:pt idx="31320">
                  <c:v>3.6535453796390001</c:v>
                </c:pt>
                <c:pt idx="31321">
                  <c:v>3.6535928249360001</c:v>
                </c:pt>
                <c:pt idx="31322">
                  <c:v>3.6536450386050001</c:v>
                </c:pt>
                <c:pt idx="31323">
                  <c:v>3.6536891460419998</c:v>
                </c:pt>
                <c:pt idx="31324">
                  <c:v>3.653742313385</c:v>
                </c:pt>
                <c:pt idx="31325">
                  <c:v>3.6537888050079999</c:v>
                </c:pt>
                <c:pt idx="31326">
                  <c:v>3.653836727142</c:v>
                </c:pt>
                <c:pt idx="31327">
                  <c:v>3.6538972854609999</c:v>
                </c:pt>
                <c:pt idx="31328">
                  <c:v>3.6541645526890001</c:v>
                </c:pt>
                <c:pt idx="31329">
                  <c:v>3.6542644500730002</c:v>
                </c:pt>
                <c:pt idx="31330">
                  <c:v>3.6542918682100001</c:v>
                </c:pt>
                <c:pt idx="31331">
                  <c:v>3.6543309688569998</c:v>
                </c:pt>
                <c:pt idx="31332">
                  <c:v>3.6543633937840001</c:v>
                </c:pt>
                <c:pt idx="31333">
                  <c:v>3.654396057129</c:v>
                </c:pt>
                <c:pt idx="31334">
                  <c:v>3.6544122695920001</c:v>
                </c:pt>
                <c:pt idx="31335">
                  <c:v>3.6544296741490001</c:v>
                </c:pt>
                <c:pt idx="31336">
                  <c:v>3.654448509216</c:v>
                </c:pt>
                <c:pt idx="31337">
                  <c:v>3.65447306633</c:v>
                </c:pt>
                <c:pt idx="31338">
                  <c:v>3.6545014381410001</c:v>
                </c:pt>
                <c:pt idx="31339">
                  <c:v>3.6545560359949998</c:v>
                </c:pt>
                <c:pt idx="31340">
                  <c:v>3.6545841693879999</c:v>
                </c:pt>
                <c:pt idx="31341">
                  <c:v>3.6546347141269999</c:v>
                </c:pt>
                <c:pt idx="31342">
                  <c:v>3.6546754837040001</c:v>
                </c:pt>
                <c:pt idx="31343">
                  <c:v>3.6547465324399999</c:v>
                </c:pt>
                <c:pt idx="31344">
                  <c:v>3.6548576354979998</c:v>
                </c:pt>
                <c:pt idx="31345">
                  <c:v>3.654956102371</c:v>
                </c:pt>
                <c:pt idx="31346">
                  <c:v>3.6551067829130002</c:v>
                </c:pt>
                <c:pt idx="31347">
                  <c:v>3.6552441120150001</c:v>
                </c:pt>
                <c:pt idx="31348">
                  <c:v>3.6553947925569998</c:v>
                </c:pt>
                <c:pt idx="31349">
                  <c:v>3.6558322906490002</c:v>
                </c:pt>
                <c:pt idx="31350">
                  <c:v>3.6559753417969998</c:v>
                </c:pt>
                <c:pt idx="31351">
                  <c:v>3.6561164855960002</c:v>
                </c:pt>
                <c:pt idx="31352">
                  <c:v>3.6563315391539999</c:v>
                </c:pt>
                <c:pt idx="31353">
                  <c:v>3.6563875675199999</c:v>
                </c:pt>
                <c:pt idx="31354">
                  <c:v>3.656478643417</c:v>
                </c:pt>
                <c:pt idx="31355">
                  <c:v>3.6567006111150002</c:v>
                </c:pt>
                <c:pt idx="31356">
                  <c:v>3.6570899486539998</c:v>
                </c:pt>
                <c:pt idx="31357">
                  <c:v>3.657477617264</c:v>
                </c:pt>
                <c:pt idx="31358">
                  <c:v>3.657657384872</c:v>
                </c:pt>
                <c:pt idx="31359">
                  <c:v>3.6577582359309999</c:v>
                </c:pt>
                <c:pt idx="31360">
                  <c:v>3.65788936615</c:v>
                </c:pt>
                <c:pt idx="31361">
                  <c:v>3.6579482555389999</c:v>
                </c:pt>
                <c:pt idx="31362">
                  <c:v>3.658032417297</c:v>
                </c:pt>
                <c:pt idx="31363">
                  <c:v>3.6581215858460001</c:v>
                </c:pt>
                <c:pt idx="31364">
                  <c:v>3.6581835746769999</c:v>
                </c:pt>
                <c:pt idx="31365">
                  <c:v>3.6582667827609998</c:v>
                </c:pt>
                <c:pt idx="31366">
                  <c:v>3.658323287964</c:v>
                </c:pt>
                <c:pt idx="31367">
                  <c:v>3.6583759784700001</c:v>
                </c:pt>
                <c:pt idx="31368">
                  <c:v>3.658436775208</c:v>
                </c:pt>
                <c:pt idx="31369">
                  <c:v>3.6584937572479999</c:v>
                </c:pt>
                <c:pt idx="31370">
                  <c:v>3.6585443019869999</c:v>
                </c:pt>
                <c:pt idx="31371">
                  <c:v>3.6586019992829999</c:v>
                </c:pt>
                <c:pt idx="31372">
                  <c:v>3.6586620807650001</c:v>
                </c:pt>
                <c:pt idx="31373">
                  <c:v>3.6587498188019998</c:v>
                </c:pt>
                <c:pt idx="31374">
                  <c:v>3.6588506698610002</c:v>
                </c:pt>
                <c:pt idx="31375">
                  <c:v>3.658949375153</c:v>
                </c:pt>
                <c:pt idx="31376">
                  <c:v>3.6590516567229998</c:v>
                </c:pt>
                <c:pt idx="31377">
                  <c:v>3.659101009369</c:v>
                </c:pt>
                <c:pt idx="31378">
                  <c:v>3.6591088771820002</c:v>
                </c:pt>
                <c:pt idx="31379">
                  <c:v>3.6591567993159999</c:v>
                </c:pt>
                <c:pt idx="31380">
                  <c:v>3.6592392921450001</c:v>
                </c:pt>
                <c:pt idx="31381">
                  <c:v>3.6594417095180001</c:v>
                </c:pt>
                <c:pt idx="31382">
                  <c:v>3.6596477031710002</c:v>
                </c:pt>
                <c:pt idx="31383">
                  <c:v>3.6597542762759998</c:v>
                </c:pt>
                <c:pt idx="31384">
                  <c:v>3.6598174571989999</c:v>
                </c:pt>
                <c:pt idx="31385">
                  <c:v>3.6598765850069999</c:v>
                </c:pt>
                <c:pt idx="31386">
                  <c:v>3.6599359512329999</c:v>
                </c:pt>
                <c:pt idx="31387">
                  <c:v>3.6599965095520002</c:v>
                </c:pt>
                <c:pt idx="31388">
                  <c:v>3.6600606441500001</c:v>
                </c:pt>
                <c:pt idx="31389">
                  <c:v>3.6601278781889999</c:v>
                </c:pt>
                <c:pt idx="31390">
                  <c:v>3.6602232456210002</c:v>
                </c:pt>
                <c:pt idx="31391">
                  <c:v>3.6602931022640002</c:v>
                </c:pt>
                <c:pt idx="31392">
                  <c:v>3.660348176956</c:v>
                </c:pt>
                <c:pt idx="31393">
                  <c:v>3.6604011058810002</c:v>
                </c:pt>
                <c:pt idx="31394">
                  <c:v>3.660450935364</c:v>
                </c:pt>
                <c:pt idx="31395">
                  <c:v>3.6605043411249998</c:v>
                </c:pt>
                <c:pt idx="31396">
                  <c:v>3.6605517864229999</c:v>
                </c:pt>
                <c:pt idx="31397">
                  <c:v>3.6606004238129999</c:v>
                </c:pt>
                <c:pt idx="31398">
                  <c:v>3.6606507301329998</c:v>
                </c:pt>
                <c:pt idx="31399">
                  <c:v>3.6607029438019998</c:v>
                </c:pt>
                <c:pt idx="31400">
                  <c:v>3.6607515811920002</c:v>
                </c:pt>
                <c:pt idx="31401">
                  <c:v>3.6607799530029999</c:v>
                </c:pt>
                <c:pt idx="31402">
                  <c:v>3.660832643509</c:v>
                </c:pt>
                <c:pt idx="31403">
                  <c:v>3.6608808040619998</c:v>
                </c:pt>
                <c:pt idx="31404">
                  <c:v>3.6609315872189998</c:v>
                </c:pt>
                <c:pt idx="31405">
                  <c:v>3.660991668701</c:v>
                </c:pt>
                <c:pt idx="31406">
                  <c:v>3.6610519886019999</c:v>
                </c:pt>
                <c:pt idx="31407">
                  <c:v>3.6611142158510002</c:v>
                </c:pt>
                <c:pt idx="31408">
                  <c:v>3.6611804962160002</c:v>
                </c:pt>
                <c:pt idx="31409">
                  <c:v>3.661288022995</c:v>
                </c:pt>
                <c:pt idx="31410">
                  <c:v>3.6614654064179999</c:v>
                </c:pt>
                <c:pt idx="31411">
                  <c:v>3.6615226268769998</c:v>
                </c:pt>
                <c:pt idx="31412">
                  <c:v>3.6615533828740001</c:v>
                </c:pt>
                <c:pt idx="31413">
                  <c:v>3.6615817546840002</c:v>
                </c:pt>
                <c:pt idx="31414">
                  <c:v>3.6616487503049999</c:v>
                </c:pt>
                <c:pt idx="31415">
                  <c:v>3.6617050170900001</c:v>
                </c:pt>
                <c:pt idx="31416">
                  <c:v>3.6617896556849998</c:v>
                </c:pt>
                <c:pt idx="31417">
                  <c:v>3.6619491577150001</c:v>
                </c:pt>
                <c:pt idx="31418">
                  <c:v>3.6620924472810001</c:v>
                </c:pt>
                <c:pt idx="31419">
                  <c:v>3.6622381210329999</c:v>
                </c:pt>
                <c:pt idx="31420">
                  <c:v>3.6623389720919999</c:v>
                </c:pt>
                <c:pt idx="31421">
                  <c:v>3.6624436378479999</c:v>
                </c:pt>
                <c:pt idx="31422">
                  <c:v>3.6625046730039998</c:v>
                </c:pt>
                <c:pt idx="31423">
                  <c:v>3.6626217365259999</c:v>
                </c:pt>
                <c:pt idx="31424">
                  <c:v>3.6626775264739999</c:v>
                </c:pt>
                <c:pt idx="31425">
                  <c:v>3.6627418994899998</c:v>
                </c:pt>
                <c:pt idx="31426">
                  <c:v>3.6628007888790002</c:v>
                </c:pt>
                <c:pt idx="31427">
                  <c:v>3.66286444664</c:v>
                </c:pt>
                <c:pt idx="31428">
                  <c:v>3.662977457047</c:v>
                </c:pt>
                <c:pt idx="31429">
                  <c:v>3.6630833148959998</c:v>
                </c:pt>
                <c:pt idx="31430">
                  <c:v>3.6631810665129998</c:v>
                </c:pt>
                <c:pt idx="31431">
                  <c:v>3.6633689403530001</c:v>
                </c:pt>
                <c:pt idx="31432">
                  <c:v>3.6635138988490001</c:v>
                </c:pt>
                <c:pt idx="31433">
                  <c:v>3.6636312007899998</c:v>
                </c:pt>
                <c:pt idx="31434">
                  <c:v>3.6637797355649999</c:v>
                </c:pt>
                <c:pt idx="31435">
                  <c:v>3.6638808250429999</c:v>
                </c:pt>
                <c:pt idx="31436">
                  <c:v>3.6639356613160001</c:v>
                </c:pt>
                <c:pt idx="31437">
                  <c:v>3.663989305496</c:v>
                </c:pt>
                <c:pt idx="31438">
                  <c:v>3.6640515327449998</c:v>
                </c:pt>
                <c:pt idx="31439">
                  <c:v>3.6641013622280001</c:v>
                </c:pt>
                <c:pt idx="31440">
                  <c:v>3.664121627808</c:v>
                </c:pt>
                <c:pt idx="31441">
                  <c:v>3.6641802787779998</c:v>
                </c:pt>
                <c:pt idx="31442">
                  <c:v>3.6642258167269999</c:v>
                </c:pt>
                <c:pt idx="31443">
                  <c:v>3.6642711162569999</c:v>
                </c:pt>
                <c:pt idx="31444">
                  <c:v>3.6642885208129998</c:v>
                </c:pt>
                <c:pt idx="31445">
                  <c:v>3.6643366813660001</c:v>
                </c:pt>
                <c:pt idx="31446">
                  <c:v>3.664386749268</c:v>
                </c:pt>
                <c:pt idx="31447">
                  <c:v>3.6644144058229999</c:v>
                </c:pt>
                <c:pt idx="31448">
                  <c:v>3.6644682884219999</c:v>
                </c:pt>
                <c:pt idx="31449">
                  <c:v>3.664522886276</c:v>
                </c:pt>
                <c:pt idx="31450">
                  <c:v>3.6645505428309999</c:v>
                </c:pt>
                <c:pt idx="31451">
                  <c:v>3.6646025180819999</c:v>
                </c:pt>
                <c:pt idx="31452">
                  <c:v>3.6646530628199998</c:v>
                </c:pt>
                <c:pt idx="31453">
                  <c:v>3.6647057533259999</c:v>
                </c:pt>
                <c:pt idx="31454">
                  <c:v>3.6647489070889998</c:v>
                </c:pt>
                <c:pt idx="31455">
                  <c:v>3.6647925376889998</c:v>
                </c:pt>
                <c:pt idx="31456">
                  <c:v>3.6648144721980001</c:v>
                </c:pt>
                <c:pt idx="31457">
                  <c:v>3.6648688316350002</c:v>
                </c:pt>
                <c:pt idx="31458">
                  <c:v>3.6649229526520002</c:v>
                </c:pt>
                <c:pt idx="31459">
                  <c:v>3.6649913787839998</c:v>
                </c:pt>
                <c:pt idx="31460">
                  <c:v>3.6653263568879999</c:v>
                </c:pt>
                <c:pt idx="31461">
                  <c:v>3.665626764297</c:v>
                </c:pt>
                <c:pt idx="31462">
                  <c:v>3.6657373905180002</c:v>
                </c:pt>
                <c:pt idx="31463">
                  <c:v>3.665855169296</c:v>
                </c:pt>
                <c:pt idx="31464">
                  <c:v>3.6660821437840001</c:v>
                </c:pt>
                <c:pt idx="31465">
                  <c:v>3.6661314964290002</c:v>
                </c:pt>
                <c:pt idx="31466">
                  <c:v>3.6662530899050001</c:v>
                </c:pt>
                <c:pt idx="31467">
                  <c:v>3.6666629314420001</c:v>
                </c:pt>
                <c:pt idx="31468">
                  <c:v>3.6669862270359999</c:v>
                </c:pt>
                <c:pt idx="31469">
                  <c:v>3.6670939922330001</c:v>
                </c:pt>
                <c:pt idx="31470">
                  <c:v>3.6672112941739998</c:v>
                </c:pt>
                <c:pt idx="31471">
                  <c:v>3.6672770977020002</c:v>
                </c:pt>
                <c:pt idx="31472">
                  <c:v>3.6673350334169998</c:v>
                </c:pt>
                <c:pt idx="31473">
                  <c:v>3.6674482822419998</c:v>
                </c:pt>
                <c:pt idx="31474">
                  <c:v>3.6675674915309999</c:v>
                </c:pt>
                <c:pt idx="31475">
                  <c:v>3.667684555054</c:v>
                </c:pt>
                <c:pt idx="31476">
                  <c:v>3.6677975654599999</c:v>
                </c:pt>
                <c:pt idx="31477">
                  <c:v>3.6679017543789998</c:v>
                </c:pt>
                <c:pt idx="31478">
                  <c:v>3.6679959297179998</c:v>
                </c:pt>
                <c:pt idx="31479">
                  <c:v>3.668061256409</c:v>
                </c:pt>
                <c:pt idx="31480">
                  <c:v>3.6680965423580001</c:v>
                </c:pt>
                <c:pt idx="31481">
                  <c:v>3.6681702136990002</c:v>
                </c:pt>
                <c:pt idx="31482">
                  <c:v>3.6682109832759999</c:v>
                </c:pt>
                <c:pt idx="31483">
                  <c:v>3.668286323547</c:v>
                </c:pt>
                <c:pt idx="31484">
                  <c:v>3.668359279633</c:v>
                </c:pt>
                <c:pt idx="31485">
                  <c:v>3.6687529087069999</c:v>
                </c:pt>
                <c:pt idx="31486">
                  <c:v>3.6690268516539999</c:v>
                </c:pt>
                <c:pt idx="31487">
                  <c:v>3.6691243648529999</c:v>
                </c:pt>
                <c:pt idx="31488">
                  <c:v>3.6691856384279999</c:v>
                </c:pt>
                <c:pt idx="31489">
                  <c:v>3.6692430973049999</c:v>
                </c:pt>
                <c:pt idx="31490">
                  <c:v>3.6692926883700001</c:v>
                </c:pt>
                <c:pt idx="31491">
                  <c:v>3.6693441867829999</c:v>
                </c:pt>
                <c:pt idx="31492">
                  <c:v>3.6693923473360002</c:v>
                </c:pt>
                <c:pt idx="31493">
                  <c:v>3.669444084167</c:v>
                </c:pt>
                <c:pt idx="31494">
                  <c:v>3.6694920063019998</c:v>
                </c:pt>
                <c:pt idx="31495">
                  <c:v>3.6695442199710002</c:v>
                </c:pt>
                <c:pt idx="31496">
                  <c:v>3.669599294662</c:v>
                </c:pt>
                <c:pt idx="31497">
                  <c:v>3.66965675354</c:v>
                </c:pt>
                <c:pt idx="31498">
                  <c:v>3.6697063446040001</c:v>
                </c:pt>
                <c:pt idx="31499">
                  <c:v>3.669756174088</c:v>
                </c:pt>
                <c:pt idx="31500">
                  <c:v>3.6698038578030001</c:v>
                </c:pt>
                <c:pt idx="31501">
                  <c:v>3.669855594635</c:v>
                </c:pt>
                <c:pt idx="31502">
                  <c:v>3.669908046722</c:v>
                </c:pt>
                <c:pt idx="31503">
                  <c:v>3.6699624061580001</c:v>
                </c:pt>
                <c:pt idx="31504">
                  <c:v>3.6700251102450001</c:v>
                </c:pt>
                <c:pt idx="31505">
                  <c:v>3.6701247692110002</c:v>
                </c:pt>
                <c:pt idx="31506">
                  <c:v>3.670218229294</c:v>
                </c:pt>
                <c:pt idx="31507">
                  <c:v>3.6702797412870001</c:v>
                </c:pt>
                <c:pt idx="31508">
                  <c:v>3.6703388690950001</c:v>
                </c:pt>
                <c:pt idx="31509">
                  <c:v>3.6704003810880002</c:v>
                </c:pt>
                <c:pt idx="31510">
                  <c:v>3.6704971790309999</c:v>
                </c:pt>
                <c:pt idx="31511">
                  <c:v>3.6705980300899999</c:v>
                </c:pt>
                <c:pt idx="31512">
                  <c:v>3.6706974506379999</c:v>
                </c:pt>
                <c:pt idx="31513">
                  <c:v>3.6707942485810001</c:v>
                </c:pt>
                <c:pt idx="31514">
                  <c:v>3.671015501022</c:v>
                </c:pt>
                <c:pt idx="31515">
                  <c:v>3.6710505485530001</c:v>
                </c:pt>
                <c:pt idx="31516">
                  <c:v>3.671079874039</c:v>
                </c:pt>
                <c:pt idx="31517">
                  <c:v>3.6710922718050001</c:v>
                </c:pt>
                <c:pt idx="31518">
                  <c:v>3.671135663986</c:v>
                </c:pt>
                <c:pt idx="31519">
                  <c:v>3.6712279319759999</c:v>
                </c:pt>
                <c:pt idx="31520">
                  <c:v>3.6713323593139999</c:v>
                </c:pt>
                <c:pt idx="31521">
                  <c:v>3.6714262962339999</c:v>
                </c:pt>
                <c:pt idx="31522">
                  <c:v>3.671815872192</c:v>
                </c:pt>
                <c:pt idx="31523">
                  <c:v>3.6720926761629999</c:v>
                </c:pt>
                <c:pt idx="31524">
                  <c:v>3.672201156616</c:v>
                </c:pt>
                <c:pt idx="31525">
                  <c:v>3.6722905635830001</c:v>
                </c:pt>
                <c:pt idx="31526">
                  <c:v>3.672394752502</c:v>
                </c:pt>
                <c:pt idx="31527">
                  <c:v>3.6724843978880002</c:v>
                </c:pt>
                <c:pt idx="31528">
                  <c:v>3.6725406646729999</c:v>
                </c:pt>
                <c:pt idx="31529">
                  <c:v>3.672600507736</c:v>
                </c:pt>
                <c:pt idx="31530">
                  <c:v>3.672656536102</c:v>
                </c:pt>
                <c:pt idx="31531">
                  <c:v>3.672713756561</c:v>
                </c:pt>
                <c:pt idx="31532">
                  <c:v>3.672768115997</c:v>
                </c:pt>
                <c:pt idx="31533">
                  <c:v>3.6728279590609998</c:v>
                </c:pt>
                <c:pt idx="31534">
                  <c:v>3.6728868484500001</c:v>
                </c:pt>
                <c:pt idx="31535">
                  <c:v>3.6729688644410001</c:v>
                </c:pt>
                <c:pt idx="31536">
                  <c:v>3.67303109169</c:v>
                </c:pt>
                <c:pt idx="31537">
                  <c:v>3.6730909347530001</c:v>
                </c:pt>
                <c:pt idx="31538">
                  <c:v>3.6731472015379998</c:v>
                </c:pt>
                <c:pt idx="31539">
                  <c:v>3.6732084751129999</c:v>
                </c:pt>
                <c:pt idx="31540">
                  <c:v>3.673268079758</c:v>
                </c:pt>
                <c:pt idx="31541">
                  <c:v>3.6733214855190002</c:v>
                </c:pt>
                <c:pt idx="31542">
                  <c:v>3.6733832359309999</c:v>
                </c:pt>
                <c:pt idx="31543">
                  <c:v>3.6734416484830001</c:v>
                </c:pt>
                <c:pt idx="31544">
                  <c:v>3.6735029220580002</c:v>
                </c:pt>
                <c:pt idx="31545">
                  <c:v>3.673596143723</c:v>
                </c:pt>
                <c:pt idx="31546">
                  <c:v>3.6737353801729999</c:v>
                </c:pt>
                <c:pt idx="31547">
                  <c:v>3.6739978790280001</c:v>
                </c:pt>
                <c:pt idx="31548">
                  <c:v>3.6741576194759999</c:v>
                </c:pt>
                <c:pt idx="31549">
                  <c:v>3.6744093894960002</c:v>
                </c:pt>
                <c:pt idx="31550">
                  <c:v>3.6745944023130002</c:v>
                </c:pt>
                <c:pt idx="31551">
                  <c:v>3.674775123596</c:v>
                </c:pt>
                <c:pt idx="31552">
                  <c:v>3.674954652786</c:v>
                </c:pt>
                <c:pt idx="31553">
                  <c:v>3.675052165985</c:v>
                </c:pt>
                <c:pt idx="31554">
                  <c:v>3.6751475334169998</c:v>
                </c:pt>
                <c:pt idx="31555">
                  <c:v>3.6752486228939998</c:v>
                </c:pt>
                <c:pt idx="31556">
                  <c:v>3.6753532886509999</c:v>
                </c:pt>
                <c:pt idx="31557">
                  <c:v>3.675455093384</c:v>
                </c:pt>
                <c:pt idx="31558">
                  <c:v>3.6755568981170001</c:v>
                </c:pt>
                <c:pt idx="31559">
                  <c:v>3.6756665706630001</c:v>
                </c:pt>
                <c:pt idx="31560">
                  <c:v>3.675741434097</c:v>
                </c:pt>
                <c:pt idx="31561">
                  <c:v>3.6757802963259998</c:v>
                </c:pt>
                <c:pt idx="31562">
                  <c:v>3.6758391857150001</c:v>
                </c:pt>
                <c:pt idx="31563">
                  <c:v>3.6758954524990002</c:v>
                </c:pt>
                <c:pt idx="31564">
                  <c:v>3.6759216785429998</c:v>
                </c:pt>
                <c:pt idx="31565">
                  <c:v>3.6759581565859998</c:v>
                </c:pt>
                <c:pt idx="31566">
                  <c:v>3.6760234832759999</c:v>
                </c:pt>
                <c:pt idx="31567">
                  <c:v>3.676126480103</c:v>
                </c:pt>
                <c:pt idx="31568">
                  <c:v>3.6762316226960001</c:v>
                </c:pt>
                <c:pt idx="31569">
                  <c:v>3.6763312816620002</c:v>
                </c:pt>
                <c:pt idx="31570">
                  <c:v>3.6766309738160001</c:v>
                </c:pt>
                <c:pt idx="31571">
                  <c:v>3.6770012378689998</c:v>
                </c:pt>
                <c:pt idx="31572">
                  <c:v>3.6770946979520001</c:v>
                </c:pt>
                <c:pt idx="31573">
                  <c:v>3.6771924495700001</c:v>
                </c:pt>
                <c:pt idx="31574">
                  <c:v>3.6772763729100002</c:v>
                </c:pt>
                <c:pt idx="31575">
                  <c:v>3.6773285865780001</c:v>
                </c:pt>
                <c:pt idx="31576">
                  <c:v>3.6773869991299999</c:v>
                </c:pt>
                <c:pt idx="31577">
                  <c:v>3.6774415969850001</c:v>
                </c:pt>
                <c:pt idx="31578">
                  <c:v>3.6774892807009998</c:v>
                </c:pt>
                <c:pt idx="31579">
                  <c:v>3.677546024323</c:v>
                </c:pt>
                <c:pt idx="31580">
                  <c:v>3.677629947662</c:v>
                </c:pt>
                <c:pt idx="31581">
                  <c:v>3.677720308304</c:v>
                </c:pt>
                <c:pt idx="31582">
                  <c:v>3.6778478622440001</c:v>
                </c:pt>
                <c:pt idx="31583">
                  <c:v>3.6779422760010001</c:v>
                </c:pt>
                <c:pt idx="31584">
                  <c:v>3.6780397892000001</c:v>
                </c:pt>
                <c:pt idx="31585">
                  <c:v>3.6780974864960001</c:v>
                </c:pt>
                <c:pt idx="31586">
                  <c:v>3.6781551837920001</c:v>
                </c:pt>
                <c:pt idx="31587">
                  <c:v>3.6782145500180001</c:v>
                </c:pt>
                <c:pt idx="31588">
                  <c:v>3.67826628685</c:v>
                </c:pt>
                <c:pt idx="31589">
                  <c:v>3.678322076797</c:v>
                </c:pt>
                <c:pt idx="31590">
                  <c:v>3.6784157752989999</c:v>
                </c:pt>
                <c:pt idx="31591">
                  <c:v>3.6785459518430002</c:v>
                </c:pt>
                <c:pt idx="31592">
                  <c:v>3.6787898540500001</c:v>
                </c:pt>
                <c:pt idx="31593">
                  <c:v>3.6788356304169998</c:v>
                </c:pt>
                <c:pt idx="31594">
                  <c:v>3.678871631622</c:v>
                </c:pt>
                <c:pt idx="31595">
                  <c:v>3.6789720058439999</c:v>
                </c:pt>
                <c:pt idx="31596">
                  <c:v>3.6790637969970001</c:v>
                </c:pt>
                <c:pt idx="31597">
                  <c:v>3.6791639327999999</c:v>
                </c:pt>
                <c:pt idx="31598">
                  <c:v>3.6792631149289998</c:v>
                </c:pt>
                <c:pt idx="31599">
                  <c:v>3.6793611049649999</c:v>
                </c:pt>
                <c:pt idx="31600">
                  <c:v>3.6795127391819999</c:v>
                </c:pt>
                <c:pt idx="31601">
                  <c:v>3.6796436309809999</c:v>
                </c:pt>
                <c:pt idx="31602">
                  <c:v>3.679849624634</c:v>
                </c:pt>
                <c:pt idx="31603">
                  <c:v>3.68021774292</c:v>
                </c:pt>
                <c:pt idx="31604">
                  <c:v>3.680545330048</c:v>
                </c:pt>
                <c:pt idx="31605">
                  <c:v>3.6806287765499999</c:v>
                </c:pt>
                <c:pt idx="31606">
                  <c:v>3.680688381195</c:v>
                </c:pt>
                <c:pt idx="31607">
                  <c:v>3.6807816028590001</c:v>
                </c:pt>
                <c:pt idx="31608">
                  <c:v>3.6810858249659999</c:v>
                </c:pt>
                <c:pt idx="31609">
                  <c:v>3.6812469959260001</c:v>
                </c:pt>
                <c:pt idx="31610">
                  <c:v>3.6813399791719998</c:v>
                </c:pt>
                <c:pt idx="31611">
                  <c:v>3.6814248561860001</c:v>
                </c:pt>
                <c:pt idx="31612">
                  <c:v>3.681520223618</c:v>
                </c:pt>
                <c:pt idx="31613">
                  <c:v>3.6816203594210002</c:v>
                </c:pt>
                <c:pt idx="31614">
                  <c:v>3.6817474365230001</c:v>
                </c:pt>
                <c:pt idx="31615">
                  <c:v>3.6818103790280001</c:v>
                </c:pt>
                <c:pt idx="31616">
                  <c:v>3.6818976402280001</c:v>
                </c:pt>
                <c:pt idx="31617">
                  <c:v>3.6819922924039998</c:v>
                </c:pt>
                <c:pt idx="31618">
                  <c:v>3.68208193779</c:v>
                </c:pt>
                <c:pt idx="31619">
                  <c:v>3.6821353435519999</c:v>
                </c:pt>
                <c:pt idx="31620">
                  <c:v>3.68217253685</c:v>
                </c:pt>
                <c:pt idx="31621">
                  <c:v>3.6822292804719998</c:v>
                </c:pt>
                <c:pt idx="31622">
                  <c:v>3.6822733879089999</c:v>
                </c:pt>
                <c:pt idx="31623">
                  <c:v>3.682693719864</c:v>
                </c:pt>
                <c:pt idx="31624">
                  <c:v>3.6828811168670001</c:v>
                </c:pt>
                <c:pt idx="31625">
                  <c:v>3.6829831600189999</c:v>
                </c:pt>
                <c:pt idx="31626">
                  <c:v>3.6830346584320002</c:v>
                </c:pt>
                <c:pt idx="31627">
                  <c:v>3.683143615723</c:v>
                </c:pt>
                <c:pt idx="31628">
                  <c:v>3.6832039356230002</c:v>
                </c:pt>
                <c:pt idx="31629">
                  <c:v>3.683257341385</c:v>
                </c:pt>
                <c:pt idx="31630">
                  <c:v>3.6833257675170001</c:v>
                </c:pt>
                <c:pt idx="31631">
                  <c:v>3.683381080627</c:v>
                </c:pt>
                <c:pt idx="31632">
                  <c:v>3.6834530830380001</c:v>
                </c:pt>
                <c:pt idx="31633">
                  <c:v>3.6835138797760001</c:v>
                </c:pt>
                <c:pt idx="31634">
                  <c:v>3.683586597443</c:v>
                </c:pt>
                <c:pt idx="31635">
                  <c:v>3.6836421489719999</c:v>
                </c:pt>
                <c:pt idx="31636">
                  <c:v>3.6837065219879999</c:v>
                </c:pt>
                <c:pt idx="31637">
                  <c:v>3.6837599277500002</c:v>
                </c:pt>
                <c:pt idx="31638">
                  <c:v>3.6838667392729998</c:v>
                </c:pt>
                <c:pt idx="31639">
                  <c:v>3.6842062473300001</c:v>
                </c:pt>
                <c:pt idx="31640">
                  <c:v>3.6842331886289998</c:v>
                </c:pt>
                <c:pt idx="31641">
                  <c:v>3.6842610836029999</c:v>
                </c:pt>
                <c:pt idx="31642">
                  <c:v>3.684279441833</c:v>
                </c:pt>
                <c:pt idx="31643">
                  <c:v>3.6843328475949999</c:v>
                </c:pt>
                <c:pt idx="31644">
                  <c:v>3.6843929290770001</c:v>
                </c:pt>
                <c:pt idx="31645">
                  <c:v>3.68448472023</c:v>
                </c:pt>
                <c:pt idx="31646">
                  <c:v>3.684582710266</c:v>
                </c:pt>
                <c:pt idx="31647">
                  <c:v>3.684673070908</c:v>
                </c:pt>
                <c:pt idx="31648">
                  <c:v>3.6847598552699998</c:v>
                </c:pt>
                <c:pt idx="31649">
                  <c:v>3.6848134994509998</c:v>
                </c:pt>
                <c:pt idx="31650">
                  <c:v>3.6849009990689998</c:v>
                </c:pt>
                <c:pt idx="31651">
                  <c:v>3.6851675510409998</c:v>
                </c:pt>
                <c:pt idx="31652">
                  <c:v>3.6852908134460001</c:v>
                </c:pt>
                <c:pt idx="31653">
                  <c:v>3.6853485107420001</c:v>
                </c:pt>
                <c:pt idx="31654">
                  <c:v>3.685400247574</c:v>
                </c:pt>
                <c:pt idx="31655">
                  <c:v>3.6854574680329999</c:v>
                </c:pt>
                <c:pt idx="31656">
                  <c:v>3.685506820679</c:v>
                </c:pt>
                <c:pt idx="31657">
                  <c:v>3.6855511665340002</c:v>
                </c:pt>
                <c:pt idx="31658">
                  <c:v>3.685600996017</c:v>
                </c:pt>
                <c:pt idx="31659">
                  <c:v>3.6856591701510002</c:v>
                </c:pt>
                <c:pt idx="31660">
                  <c:v>3.685709238052</c:v>
                </c:pt>
                <c:pt idx="31661">
                  <c:v>3.685763120651</c:v>
                </c:pt>
                <c:pt idx="31662">
                  <c:v>3.685818910599</c:v>
                </c:pt>
                <c:pt idx="31663">
                  <c:v>3.6858689784999998</c:v>
                </c:pt>
                <c:pt idx="31664">
                  <c:v>3.6859192848209998</c:v>
                </c:pt>
                <c:pt idx="31665">
                  <c:v>3.6859755516049999</c:v>
                </c:pt>
                <c:pt idx="31666">
                  <c:v>3.6860373020170001</c:v>
                </c:pt>
                <c:pt idx="31667">
                  <c:v>3.6860938072199998</c:v>
                </c:pt>
                <c:pt idx="31668">
                  <c:v>3.686178207397</c:v>
                </c:pt>
                <c:pt idx="31669">
                  <c:v>3.6862282752989999</c:v>
                </c:pt>
                <c:pt idx="31670">
                  <c:v>3.6862802505490002</c:v>
                </c:pt>
                <c:pt idx="31671">
                  <c:v>3.6863393783570002</c:v>
                </c:pt>
                <c:pt idx="31672">
                  <c:v>3.6863930225370001</c:v>
                </c:pt>
                <c:pt idx="31673">
                  <c:v>3.6864581108090002</c:v>
                </c:pt>
                <c:pt idx="31674">
                  <c:v>3.6865596771239999</c:v>
                </c:pt>
                <c:pt idx="31675">
                  <c:v>3.686934947968</c:v>
                </c:pt>
                <c:pt idx="31676">
                  <c:v>3.6870317459109998</c:v>
                </c:pt>
                <c:pt idx="31677">
                  <c:v>3.6871314048769999</c:v>
                </c:pt>
                <c:pt idx="31678">
                  <c:v>3.6872189044949999</c:v>
                </c:pt>
                <c:pt idx="31679">
                  <c:v>3.6872377395629998</c:v>
                </c:pt>
                <c:pt idx="31680">
                  <c:v>3.6872878074650002</c:v>
                </c:pt>
                <c:pt idx="31681">
                  <c:v>3.6873145103449998</c:v>
                </c:pt>
                <c:pt idx="31682">
                  <c:v>3.6873676776890001</c:v>
                </c:pt>
                <c:pt idx="31683">
                  <c:v>3.687395572662</c:v>
                </c:pt>
                <c:pt idx="31684">
                  <c:v>3.6874203681950002</c:v>
                </c:pt>
                <c:pt idx="31685">
                  <c:v>3.6874594688419999</c:v>
                </c:pt>
                <c:pt idx="31686">
                  <c:v>3.6875159740450001</c:v>
                </c:pt>
                <c:pt idx="31687">
                  <c:v>3.687597513199</c:v>
                </c:pt>
                <c:pt idx="31688">
                  <c:v>3.687665700912</c:v>
                </c:pt>
                <c:pt idx="31689">
                  <c:v>3.6877505779269999</c:v>
                </c:pt>
                <c:pt idx="31690">
                  <c:v>3.6878197193150002</c:v>
                </c:pt>
                <c:pt idx="31691">
                  <c:v>3.6878998279570001</c:v>
                </c:pt>
                <c:pt idx="31692">
                  <c:v>3.6879646778109998</c:v>
                </c:pt>
                <c:pt idx="31693">
                  <c:v>3.6880328655239998</c:v>
                </c:pt>
                <c:pt idx="31694">
                  <c:v>3.688094377518</c:v>
                </c:pt>
                <c:pt idx="31695">
                  <c:v>3.6881501674649999</c:v>
                </c:pt>
                <c:pt idx="31696">
                  <c:v>3.6881961822510001</c:v>
                </c:pt>
                <c:pt idx="31697">
                  <c:v>3.688244581223</c:v>
                </c:pt>
                <c:pt idx="31698">
                  <c:v>3.6883239746090002</c:v>
                </c:pt>
                <c:pt idx="31699">
                  <c:v>3.688396453857</c:v>
                </c:pt>
                <c:pt idx="31700">
                  <c:v>3.6887612342830001</c:v>
                </c:pt>
                <c:pt idx="31701">
                  <c:v>3.6888906955719998</c:v>
                </c:pt>
                <c:pt idx="31702">
                  <c:v>3.6890273094179999</c:v>
                </c:pt>
                <c:pt idx="31703">
                  <c:v>3.6892712116239998</c:v>
                </c:pt>
                <c:pt idx="31704">
                  <c:v>3.6895327568049998</c:v>
                </c:pt>
                <c:pt idx="31705">
                  <c:v>3.689667463303</c:v>
                </c:pt>
                <c:pt idx="31706">
                  <c:v>3.6897659301760002</c:v>
                </c:pt>
                <c:pt idx="31707">
                  <c:v>3.6898844242100002</c:v>
                </c:pt>
                <c:pt idx="31708">
                  <c:v>3.6899759769439999</c:v>
                </c:pt>
                <c:pt idx="31709">
                  <c:v>3.6900632381439999</c:v>
                </c:pt>
                <c:pt idx="31710">
                  <c:v>3.6902358531949999</c:v>
                </c:pt>
                <c:pt idx="31711">
                  <c:v>3.6904282569890001</c:v>
                </c:pt>
                <c:pt idx="31712">
                  <c:v>3.6905090808869998</c:v>
                </c:pt>
                <c:pt idx="31713">
                  <c:v>3.6905646324160002</c:v>
                </c:pt>
                <c:pt idx="31714">
                  <c:v>3.6906538009640002</c:v>
                </c:pt>
                <c:pt idx="31715">
                  <c:v>3.6908197402949998</c:v>
                </c:pt>
                <c:pt idx="31716">
                  <c:v>3.69087266922</c:v>
                </c:pt>
                <c:pt idx="31717">
                  <c:v>3.6911206245420001</c:v>
                </c:pt>
                <c:pt idx="31718">
                  <c:v>3.691204071045</c:v>
                </c:pt>
                <c:pt idx="31719">
                  <c:v>3.6913442611690002</c:v>
                </c:pt>
                <c:pt idx="31720">
                  <c:v>3.6914901733400001</c:v>
                </c:pt>
                <c:pt idx="31721">
                  <c:v>3.6915879249570001</c:v>
                </c:pt>
                <c:pt idx="31722">
                  <c:v>3.6916859149930001</c:v>
                </c:pt>
                <c:pt idx="31723">
                  <c:v>3.691824913025</c:v>
                </c:pt>
                <c:pt idx="31724">
                  <c:v>3.6921749114989999</c:v>
                </c:pt>
                <c:pt idx="31725">
                  <c:v>3.6925191879270001</c:v>
                </c:pt>
                <c:pt idx="31726">
                  <c:v>3.6926100254060001</c:v>
                </c:pt>
                <c:pt idx="31727">
                  <c:v>3.692707300186</c:v>
                </c:pt>
                <c:pt idx="31728">
                  <c:v>3.6927859783170001</c:v>
                </c:pt>
                <c:pt idx="31729">
                  <c:v>3.6928405761719998</c:v>
                </c:pt>
                <c:pt idx="31730">
                  <c:v>3.6928927898409998</c:v>
                </c:pt>
                <c:pt idx="31731">
                  <c:v>3.6929707527160001</c:v>
                </c:pt>
                <c:pt idx="31732">
                  <c:v>3.6930596828460001</c:v>
                </c:pt>
                <c:pt idx="31733">
                  <c:v>3.6931409835819999</c:v>
                </c:pt>
                <c:pt idx="31734">
                  <c:v>3.6932296752929998</c:v>
                </c:pt>
                <c:pt idx="31735">
                  <c:v>3.6933465003969999</c:v>
                </c:pt>
                <c:pt idx="31736">
                  <c:v>3.6936357021330002</c:v>
                </c:pt>
                <c:pt idx="31737">
                  <c:v>3.693767547607</c:v>
                </c:pt>
                <c:pt idx="31738">
                  <c:v>3.6938538551329998</c:v>
                </c:pt>
                <c:pt idx="31739">
                  <c:v>3.6939430236819999</c:v>
                </c:pt>
                <c:pt idx="31740">
                  <c:v>3.6940319538119999</c:v>
                </c:pt>
                <c:pt idx="31741">
                  <c:v>3.6940693855290001</c:v>
                </c:pt>
                <c:pt idx="31742">
                  <c:v>3.694105625153</c:v>
                </c:pt>
                <c:pt idx="31743">
                  <c:v>3.694140911102</c:v>
                </c:pt>
                <c:pt idx="31744">
                  <c:v>3.69429063797</c:v>
                </c:pt>
                <c:pt idx="31745">
                  <c:v>3.6943485736850001</c:v>
                </c:pt>
                <c:pt idx="31746">
                  <c:v>3.6944468021389998</c:v>
                </c:pt>
                <c:pt idx="31747">
                  <c:v>3.6946280002590002</c:v>
                </c:pt>
                <c:pt idx="31748">
                  <c:v>3.694791078568</c:v>
                </c:pt>
                <c:pt idx="31749">
                  <c:v>3.6948912143710002</c:v>
                </c:pt>
                <c:pt idx="31750">
                  <c:v>3.6949784755709998</c:v>
                </c:pt>
                <c:pt idx="31751">
                  <c:v>3.695073604584</c:v>
                </c:pt>
                <c:pt idx="31752">
                  <c:v>3.6951649189000002</c:v>
                </c:pt>
                <c:pt idx="31753">
                  <c:v>3.6952614784239999</c:v>
                </c:pt>
                <c:pt idx="31754">
                  <c:v>3.6953575611109999</c:v>
                </c:pt>
                <c:pt idx="31755">
                  <c:v>3.6955282688139999</c:v>
                </c:pt>
                <c:pt idx="31756">
                  <c:v>3.6956391334530001</c:v>
                </c:pt>
                <c:pt idx="31757">
                  <c:v>3.6957340240479999</c:v>
                </c:pt>
                <c:pt idx="31758">
                  <c:v>3.6957914829249998</c:v>
                </c:pt>
                <c:pt idx="31759">
                  <c:v>3.695851564407</c:v>
                </c:pt>
                <c:pt idx="31760">
                  <c:v>3.695912361145</c:v>
                </c:pt>
                <c:pt idx="31761">
                  <c:v>3.6960027217859999</c:v>
                </c:pt>
                <c:pt idx="31762">
                  <c:v>3.6960978508000002</c:v>
                </c:pt>
                <c:pt idx="31763">
                  <c:v>3.6964800357819998</c:v>
                </c:pt>
                <c:pt idx="31764">
                  <c:v>3.6965811252590002</c:v>
                </c:pt>
                <c:pt idx="31765">
                  <c:v>3.6966249942779998</c:v>
                </c:pt>
                <c:pt idx="31766">
                  <c:v>3.6966526508330002</c:v>
                </c:pt>
                <c:pt idx="31767">
                  <c:v>3.6966967582699999</c:v>
                </c:pt>
                <c:pt idx="31768">
                  <c:v>3.696726560593</c:v>
                </c:pt>
                <c:pt idx="31769">
                  <c:v>3.6967661380769998</c:v>
                </c:pt>
                <c:pt idx="31770">
                  <c:v>3.6967997550959999</c:v>
                </c:pt>
                <c:pt idx="31771">
                  <c:v>3.6968426704409998</c:v>
                </c:pt>
                <c:pt idx="31772">
                  <c:v>3.6968727111819999</c:v>
                </c:pt>
                <c:pt idx="31773">
                  <c:v>3.6969101428990001</c:v>
                </c:pt>
                <c:pt idx="31774">
                  <c:v>3.6969387531279998</c:v>
                </c:pt>
                <c:pt idx="31775">
                  <c:v>3.6969759464259999</c:v>
                </c:pt>
                <c:pt idx="31776">
                  <c:v>3.6971101760859999</c:v>
                </c:pt>
                <c:pt idx="31777">
                  <c:v>3.69749045372</c:v>
                </c:pt>
                <c:pt idx="31778">
                  <c:v>3.697829008102</c:v>
                </c:pt>
                <c:pt idx="31779">
                  <c:v>3.6979987621310002</c:v>
                </c:pt>
                <c:pt idx="31780">
                  <c:v>3.6983263492580001</c:v>
                </c:pt>
                <c:pt idx="31781">
                  <c:v>3.6985616683960001</c:v>
                </c:pt>
                <c:pt idx="31782">
                  <c:v>3.698695421219</c:v>
                </c:pt>
                <c:pt idx="31783">
                  <c:v>3.6988604068759998</c:v>
                </c:pt>
                <c:pt idx="31784">
                  <c:v>3.6989948749539998</c:v>
                </c:pt>
                <c:pt idx="31785">
                  <c:v>3.6993603706360001</c:v>
                </c:pt>
                <c:pt idx="31786">
                  <c:v>3.699517011642</c:v>
                </c:pt>
                <c:pt idx="31787">
                  <c:v>3.6995637416839999</c:v>
                </c:pt>
                <c:pt idx="31788">
                  <c:v>3.699598550797</c:v>
                </c:pt>
                <c:pt idx="31789">
                  <c:v>3.6996288299560001</c:v>
                </c:pt>
                <c:pt idx="31790">
                  <c:v>3.6996583938600001</c:v>
                </c:pt>
                <c:pt idx="31791">
                  <c:v>3.6996698379519999</c:v>
                </c:pt>
                <c:pt idx="31792">
                  <c:v>3.6997041702270002</c:v>
                </c:pt>
                <c:pt idx="31793">
                  <c:v>3.6997447013849998</c:v>
                </c:pt>
                <c:pt idx="31794">
                  <c:v>3.6998407840729999</c:v>
                </c:pt>
                <c:pt idx="31795">
                  <c:v>3.6999349594119999</c:v>
                </c:pt>
                <c:pt idx="31796">
                  <c:v>3.7000727653499998</c:v>
                </c:pt>
                <c:pt idx="31797">
                  <c:v>3.7002592086789998</c:v>
                </c:pt>
                <c:pt idx="31798">
                  <c:v>3.7005131244660001</c:v>
                </c:pt>
                <c:pt idx="31799">
                  <c:v>3.7006025314330002</c:v>
                </c:pt>
                <c:pt idx="31800">
                  <c:v>3.7007033824920001</c:v>
                </c:pt>
                <c:pt idx="31801">
                  <c:v>3.700826644897</c:v>
                </c:pt>
                <c:pt idx="31802">
                  <c:v>3.7009117603299999</c:v>
                </c:pt>
                <c:pt idx="31803">
                  <c:v>3.7009882926939999</c:v>
                </c:pt>
                <c:pt idx="31804">
                  <c:v>3.7010419368740002</c:v>
                </c:pt>
                <c:pt idx="31805">
                  <c:v>3.7010912895199999</c:v>
                </c:pt>
                <c:pt idx="31806">
                  <c:v>3.7011394500730002</c:v>
                </c:pt>
                <c:pt idx="31807">
                  <c:v>3.7011950016020001</c:v>
                </c:pt>
                <c:pt idx="31808">
                  <c:v>3.7012498378749998</c:v>
                </c:pt>
                <c:pt idx="31809">
                  <c:v>3.701297521591</c:v>
                </c:pt>
                <c:pt idx="31810">
                  <c:v>3.7013571262360001</c:v>
                </c:pt>
                <c:pt idx="31811">
                  <c:v>3.7014112472530001</c:v>
                </c:pt>
                <c:pt idx="31812">
                  <c:v>3.7014636993410002</c:v>
                </c:pt>
                <c:pt idx="31813">
                  <c:v>3.701524496078</c:v>
                </c:pt>
                <c:pt idx="31814">
                  <c:v>3.7015790939330002</c:v>
                </c:pt>
                <c:pt idx="31815">
                  <c:v>3.7016355991359999</c:v>
                </c:pt>
                <c:pt idx="31816">
                  <c:v>3.7017302513120001</c:v>
                </c:pt>
                <c:pt idx="31817">
                  <c:v>3.7018530368799998</c:v>
                </c:pt>
                <c:pt idx="31818">
                  <c:v>3.702010631561</c:v>
                </c:pt>
                <c:pt idx="31819">
                  <c:v>3.7022707462310001</c:v>
                </c:pt>
                <c:pt idx="31820">
                  <c:v>3.7024352550509998</c:v>
                </c:pt>
                <c:pt idx="31821">
                  <c:v>3.7025971412660001</c:v>
                </c:pt>
                <c:pt idx="31822">
                  <c:v>3.7026498317719998</c:v>
                </c:pt>
                <c:pt idx="31823">
                  <c:v>3.7026722431180001</c:v>
                </c:pt>
                <c:pt idx="31824">
                  <c:v>3.7026996612550001</c:v>
                </c:pt>
                <c:pt idx="31825">
                  <c:v>3.7027418613430001</c:v>
                </c:pt>
                <c:pt idx="31826">
                  <c:v>3.7028002738949999</c:v>
                </c:pt>
                <c:pt idx="31827">
                  <c:v>3.7029099464419999</c:v>
                </c:pt>
                <c:pt idx="31828">
                  <c:v>3.7030169963840001</c:v>
                </c:pt>
                <c:pt idx="31829">
                  <c:v>3.7031502723690002</c:v>
                </c:pt>
                <c:pt idx="31830">
                  <c:v>3.703377962112</c:v>
                </c:pt>
                <c:pt idx="31831">
                  <c:v>3.703597784042</c:v>
                </c:pt>
                <c:pt idx="31832">
                  <c:v>3.7036869525910001</c:v>
                </c:pt>
                <c:pt idx="31833">
                  <c:v>3.7037675380709998</c:v>
                </c:pt>
                <c:pt idx="31834">
                  <c:v>3.703893899918</c:v>
                </c:pt>
                <c:pt idx="31835">
                  <c:v>3.703989982605</c:v>
                </c:pt>
                <c:pt idx="31836">
                  <c:v>3.7041285037990002</c:v>
                </c:pt>
                <c:pt idx="31837">
                  <c:v>3.7042543888089998</c:v>
                </c:pt>
                <c:pt idx="31838">
                  <c:v>3.7046272754670002</c:v>
                </c:pt>
                <c:pt idx="31839">
                  <c:v>3.7047166824339999</c:v>
                </c:pt>
                <c:pt idx="31840">
                  <c:v>3.7048046588900001</c:v>
                </c:pt>
                <c:pt idx="31841">
                  <c:v>3.7048592567440002</c:v>
                </c:pt>
                <c:pt idx="31842">
                  <c:v>3.704950809479</c:v>
                </c:pt>
                <c:pt idx="31843">
                  <c:v>3.705041408539</c:v>
                </c:pt>
                <c:pt idx="31844">
                  <c:v>3.7051308155060001</c:v>
                </c:pt>
                <c:pt idx="31845">
                  <c:v>3.7051861286159999</c:v>
                </c:pt>
                <c:pt idx="31846">
                  <c:v>3.705270051956</c:v>
                </c:pt>
                <c:pt idx="31847">
                  <c:v>3.7053425312039998</c:v>
                </c:pt>
                <c:pt idx="31848">
                  <c:v>3.7053904533390001</c:v>
                </c:pt>
                <c:pt idx="31849">
                  <c:v>3.7054502964020002</c:v>
                </c:pt>
                <c:pt idx="31850">
                  <c:v>3.7054982185359999</c:v>
                </c:pt>
                <c:pt idx="31851">
                  <c:v>3.7055466175079999</c:v>
                </c:pt>
                <c:pt idx="31852">
                  <c:v>3.705602884293</c:v>
                </c:pt>
                <c:pt idx="31853">
                  <c:v>3.7056858539580002</c:v>
                </c:pt>
                <c:pt idx="31854">
                  <c:v>3.705977916718</c:v>
                </c:pt>
                <c:pt idx="31855">
                  <c:v>3.706018209457</c:v>
                </c:pt>
                <c:pt idx="31856">
                  <c:v>3.7060611248019999</c:v>
                </c:pt>
                <c:pt idx="31857">
                  <c:v>3.706070184708</c:v>
                </c:pt>
                <c:pt idx="31858">
                  <c:v>3.7061049938199999</c:v>
                </c:pt>
                <c:pt idx="31859">
                  <c:v>3.7061235904690002</c:v>
                </c:pt>
                <c:pt idx="31860">
                  <c:v>3.706163167953</c:v>
                </c:pt>
                <c:pt idx="31861">
                  <c:v>3.7061934471129998</c:v>
                </c:pt>
                <c:pt idx="31862">
                  <c:v>3.7062454223630001</c:v>
                </c:pt>
                <c:pt idx="31863">
                  <c:v>3.7063255310060002</c:v>
                </c:pt>
                <c:pt idx="31864">
                  <c:v>3.7063865661620001</c:v>
                </c:pt>
                <c:pt idx="31865">
                  <c:v>3.706466197968</c:v>
                </c:pt>
                <c:pt idx="31866">
                  <c:v>3.7065300941469999</c:v>
                </c:pt>
                <c:pt idx="31867">
                  <c:v>3.7066068649289998</c:v>
                </c:pt>
                <c:pt idx="31868">
                  <c:v>3.7066652774810001</c:v>
                </c:pt>
                <c:pt idx="31869">
                  <c:v>3.706738233566</c:v>
                </c:pt>
                <c:pt idx="31870">
                  <c:v>3.7067883014679999</c:v>
                </c:pt>
                <c:pt idx="31871">
                  <c:v>3.706888437271</c:v>
                </c:pt>
                <c:pt idx="31872">
                  <c:v>3.7070968151089998</c:v>
                </c:pt>
                <c:pt idx="31873">
                  <c:v>3.7072150707240001</c:v>
                </c:pt>
                <c:pt idx="31874">
                  <c:v>3.7073423862460002</c:v>
                </c:pt>
                <c:pt idx="31875">
                  <c:v>3.7074275016780001</c:v>
                </c:pt>
                <c:pt idx="31876">
                  <c:v>3.7076370716090001</c:v>
                </c:pt>
                <c:pt idx="31877">
                  <c:v>3.707723855972</c:v>
                </c:pt>
                <c:pt idx="31878">
                  <c:v>3.7077825069429999</c:v>
                </c:pt>
                <c:pt idx="31879">
                  <c:v>3.7078373432160001</c:v>
                </c:pt>
                <c:pt idx="31880">
                  <c:v>3.707890748978</c:v>
                </c:pt>
                <c:pt idx="31881">
                  <c:v>3.7079386711120002</c:v>
                </c:pt>
                <c:pt idx="31882">
                  <c:v>3.7079908847810001</c:v>
                </c:pt>
                <c:pt idx="31883">
                  <c:v>3.7080323696140001</c:v>
                </c:pt>
                <c:pt idx="31884">
                  <c:v>3.708077430725</c:v>
                </c:pt>
                <c:pt idx="31885">
                  <c:v>3.7081239223479998</c:v>
                </c:pt>
                <c:pt idx="31886">
                  <c:v>3.7081739902500002</c:v>
                </c:pt>
                <c:pt idx="31887">
                  <c:v>3.7082216739649998</c:v>
                </c:pt>
                <c:pt idx="31888">
                  <c:v>3.7082750797270001</c:v>
                </c:pt>
                <c:pt idx="31889">
                  <c:v>3.7083258628850002</c:v>
                </c:pt>
                <c:pt idx="31890">
                  <c:v>3.7083799839020002</c:v>
                </c:pt>
                <c:pt idx="31891">
                  <c:v>3.7084345817569999</c:v>
                </c:pt>
                <c:pt idx="31892">
                  <c:v>3.708485841751</c:v>
                </c:pt>
                <c:pt idx="31893">
                  <c:v>3.708576440811</c:v>
                </c:pt>
                <c:pt idx="31894">
                  <c:v>3.7087068557739999</c:v>
                </c:pt>
                <c:pt idx="31895">
                  <c:v>3.7089514732360001</c:v>
                </c:pt>
                <c:pt idx="31896">
                  <c:v>3.709317445755</c:v>
                </c:pt>
                <c:pt idx="31897">
                  <c:v>3.7094068527220001</c:v>
                </c:pt>
                <c:pt idx="31898">
                  <c:v>3.7094967365259999</c:v>
                </c:pt>
                <c:pt idx="31899">
                  <c:v>3.709633350372</c:v>
                </c:pt>
                <c:pt idx="31900">
                  <c:v>3.709722280502</c:v>
                </c:pt>
                <c:pt idx="31901">
                  <c:v>3.710074186325</c:v>
                </c:pt>
                <c:pt idx="31902">
                  <c:v>3.7101976871489999</c:v>
                </c:pt>
                <c:pt idx="31903">
                  <c:v>3.7103595733639998</c:v>
                </c:pt>
                <c:pt idx="31904">
                  <c:v>3.7104673385620002</c:v>
                </c:pt>
                <c:pt idx="31905">
                  <c:v>3.7106454372409998</c:v>
                </c:pt>
                <c:pt idx="31906">
                  <c:v>3.7108185291289999</c:v>
                </c:pt>
                <c:pt idx="31907">
                  <c:v>3.7112073898319999</c:v>
                </c:pt>
                <c:pt idx="31908">
                  <c:v>3.7113840579990001</c:v>
                </c:pt>
                <c:pt idx="31909">
                  <c:v>3.7117671966549999</c:v>
                </c:pt>
                <c:pt idx="31910">
                  <c:v>3.7120556831360001</c:v>
                </c:pt>
                <c:pt idx="31911">
                  <c:v>3.7121498584750001</c:v>
                </c:pt>
                <c:pt idx="31912">
                  <c:v>3.7122514247890002</c:v>
                </c:pt>
                <c:pt idx="31913">
                  <c:v>3.7123491764069998</c:v>
                </c:pt>
                <c:pt idx="31914">
                  <c:v>3.7124960422519999</c:v>
                </c:pt>
                <c:pt idx="31915">
                  <c:v>3.7128744125369999</c:v>
                </c:pt>
                <c:pt idx="31916">
                  <c:v>3.713072061539</c:v>
                </c:pt>
                <c:pt idx="31917">
                  <c:v>3.7133941650389999</c:v>
                </c:pt>
                <c:pt idx="31918">
                  <c:v>3.7135601043699999</c:v>
                </c:pt>
                <c:pt idx="31919">
                  <c:v>3.7136325836180002</c:v>
                </c:pt>
                <c:pt idx="31920">
                  <c:v>3.7136657238009998</c:v>
                </c:pt>
                <c:pt idx="31921">
                  <c:v>3.7137634754179998</c:v>
                </c:pt>
                <c:pt idx="31922">
                  <c:v>3.713917970657</c:v>
                </c:pt>
                <c:pt idx="31923">
                  <c:v>3.7140228748320001</c:v>
                </c:pt>
                <c:pt idx="31924">
                  <c:v>3.714081764221</c:v>
                </c:pt>
                <c:pt idx="31925">
                  <c:v>3.7141337394709999</c:v>
                </c:pt>
                <c:pt idx="31926">
                  <c:v>3.7141895294189999</c:v>
                </c:pt>
                <c:pt idx="31927">
                  <c:v>3.7142405509950001</c:v>
                </c:pt>
                <c:pt idx="31928">
                  <c:v>3.7142834663389999</c:v>
                </c:pt>
                <c:pt idx="31929">
                  <c:v>3.7143330574040001</c:v>
                </c:pt>
                <c:pt idx="31930">
                  <c:v>3.7143845558169999</c:v>
                </c:pt>
                <c:pt idx="31931">
                  <c:v>3.7144324779510001</c:v>
                </c:pt>
                <c:pt idx="31932">
                  <c:v>3.7144846916200001</c:v>
                </c:pt>
                <c:pt idx="31933">
                  <c:v>3.7145416736599999</c:v>
                </c:pt>
                <c:pt idx="31934">
                  <c:v>3.7145957946779999</c:v>
                </c:pt>
                <c:pt idx="31935">
                  <c:v>3.714648723602</c:v>
                </c:pt>
                <c:pt idx="31936">
                  <c:v>3.714732170105</c:v>
                </c:pt>
                <c:pt idx="31937">
                  <c:v>3.7148115634919998</c:v>
                </c:pt>
                <c:pt idx="31938">
                  <c:v>3.7149024009699998</c:v>
                </c:pt>
                <c:pt idx="31939">
                  <c:v>3.7149915695189999</c:v>
                </c:pt>
                <c:pt idx="31940">
                  <c:v>3.7150783538819998</c:v>
                </c:pt>
                <c:pt idx="31941">
                  <c:v>3.7151343822479999</c:v>
                </c:pt>
                <c:pt idx="31942">
                  <c:v>3.715213537216</c:v>
                </c:pt>
                <c:pt idx="31943">
                  <c:v>3.7152688503269999</c:v>
                </c:pt>
                <c:pt idx="31944">
                  <c:v>3.7153658866880002</c:v>
                </c:pt>
                <c:pt idx="31945">
                  <c:v>3.7155001163480001</c:v>
                </c:pt>
                <c:pt idx="31946">
                  <c:v>3.7156631946559999</c:v>
                </c:pt>
                <c:pt idx="31947">
                  <c:v>3.7159783840179998</c:v>
                </c:pt>
                <c:pt idx="31948">
                  <c:v>3.7160742282869998</c:v>
                </c:pt>
                <c:pt idx="31949">
                  <c:v>3.7161715030670002</c:v>
                </c:pt>
                <c:pt idx="31950">
                  <c:v>3.7161931991579999</c:v>
                </c:pt>
                <c:pt idx="31951">
                  <c:v>3.716230154037</c:v>
                </c:pt>
                <c:pt idx="31952">
                  <c:v>3.7162513732910001</c:v>
                </c:pt>
                <c:pt idx="31953">
                  <c:v>3.716293096542</c:v>
                </c:pt>
                <c:pt idx="31954">
                  <c:v>3.7163233757020002</c:v>
                </c:pt>
                <c:pt idx="31955">
                  <c:v>3.7163767814640001</c:v>
                </c:pt>
                <c:pt idx="31956">
                  <c:v>3.716416835785</c:v>
                </c:pt>
                <c:pt idx="31957">
                  <c:v>3.7164773941039999</c:v>
                </c:pt>
                <c:pt idx="31958">
                  <c:v>3.716524839401</c:v>
                </c:pt>
                <c:pt idx="31959">
                  <c:v>3.7165918350220002</c:v>
                </c:pt>
                <c:pt idx="31960">
                  <c:v>3.7166700363160001</c:v>
                </c:pt>
                <c:pt idx="31961">
                  <c:v>3.7167525291439998</c:v>
                </c:pt>
                <c:pt idx="31962">
                  <c:v>3.716835260391</c:v>
                </c:pt>
                <c:pt idx="31963">
                  <c:v>3.716917276382</c:v>
                </c:pt>
                <c:pt idx="31964">
                  <c:v>3.7169978618620001</c:v>
                </c:pt>
                <c:pt idx="31965">
                  <c:v>3.7170660495760002</c:v>
                </c:pt>
                <c:pt idx="31966">
                  <c:v>3.7171328067779998</c:v>
                </c:pt>
                <c:pt idx="31967">
                  <c:v>3.7171969413760002</c:v>
                </c:pt>
                <c:pt idx="31968">
                  <c:v>3.7172577381130001</c:v>
                </c:pt>
                <c:pt idx="31969">
                  <c:v>3.7173733711239998</c:v>
                </c:pt>
                <c:pt idx="31970">
                  <c:v>3.7174813747409998</c:v>
                </c:pt>
                <c:pt idx="31971">
                  <c:v>3.717590332031</c:v>
                </c:pt>
                <c:pt idx="31972">
                  <c:v>3.717644453049</c:v>
                </c:pt>
                <c:pt idx="31973">
                  <c:v>3.7177076339720001</c:v>
                </c:pt>
                <c:pt idx="31974">
                  <c:v>3.7177550792690002</c:v>
                </c:pt>
                <c:pt idx="31975">
                  <c:v>3.717811822891</c:v>
                </c:pt>
                <c:pt idx="31976">
                  <c:v>3.7178611755370001</c:v>
                </c:pt>
                <c:pt idx="31977">
                  <c:v>3.7179605960850002</c:v>
                </c:pt>
                <c:pt idx="31978">
                  <c:v>3.7180535793299998</c:v>
                </c:pt>
                <c:pt idx="31979">
                  <c:v>3.718165874481</c:v>
                </c:pt>
                <c:pt idx="31980">
                  <c:v>3.7183659076689999</c:v>
                </c:pt>
                <c:pt idx="31981">
                  <c:v>3.7184793949129999</c:v>
                </c:pt>
                <c:pt idx="31982">
                  <c:v>3.7185645103449998</c:v>
                </c:pt>
                <c:pt idx="31983">
                  <c:v>3.7186491489410001</c:v>
                </c:pt>
                <c:pt idx="31984">
                  <c:v>3.7186973094939999</c:v>
                </c:pt>
                <c:pt idx="31985">
                  <c:v>3.7187473773959998</c:v>
                </c:pt>
                <c:pt idx="31986">
                  <c:v>3.71879529953</c:v>
                </c:pt>
                <c:pt idx="31987">
                  <c:v>3.7188410758970001</c:v>
                </c:pt>
                <c:pt idx="31988">
                  <c:v>3.7188799381259998</c:v>
                </c:pt>
                <c:pt idx="31989">
                  <c:v>3.7189252376559998</c:v>
                </c:pt>
                <c:pt idx="31990">
                  <c:v>3.718964338303</c:v>
                </c:pt>
                <c:pt idx="31991">
                  <c:v>3.7190101146700001</c:v>
                </c:pt>
                <c:pt idx="31992">
                  <c:v>3.7190563678739998</c:v>
                </c:pt>
                <c:pt idx="31993">
                  <c:v>3.7191069126129999</c:v>
                </c:pt>
                <c:pt idx="31994">
                  <c:v>3.7191512584690001</c:v>
                </c:pt>
                <c:pt idx="31995">
                  <c:v>3.719199895859</c:v>
                </c:pt>
                <c:pt idx="31996">
                  <c:v>3.7192432880399999</c:v>
                </c:pt>
                <c:pt idx="31997">
                  <c:v>3.7192912101750002</c:v>
                </c:pt>
                <c:pt idx="31998">
                  <c:v>3.719339370728</c:v>
                </c:pt>
                <c:pt idx="31999">
                  <c:v>3.7193946838379999</c:v>
                </c:pt>
                <c:pt idx="32000">
                  <c:v>3.7194833755490002</c:v>
                </c:pt>
                <c:pt idx="32001">
                  <c:v>3.7195727825159999</c:v>
                </c:pt>
                <c:pt idx="32002">
                  <c:v>3.71990609169</c:v>
                </c:pt>
                <c:pt idx="32003">
                  <c:v>3.720001935959</c:v>
                </c:pt>
                <c:pt idx="32004">
                  <c:v>3.7200496196750001</c:v>
                </c:pt>
                <c:pt idx="32005">
                  <c:v>3.7201559543610001</c:v>
                </c:pt>
                <c:pt idx="32006">
                  <c:v>3.7202610969540002</c:v>
                </c:pt>
                <c:pt idx="32007">
                  <c:v>3.7203633785250001</c:v>
                </c:pt>
                <c:pt idx="32008">
                  <c:v>3.7204387187960002</c:v>
                </c:pt>
                <c:pt idx="32009">
                  <c:v>3.7204961776730001</c:v>
                </c:pt>
                <c:pt idx="32010">
                  <c:v>3.7205438613889998</c:v>
                </c:pt>
                <c:pt idx="32011">
                  <c:v>3.7205908298489998</c:v>
                </c:pt>
                <c:pt idx="32012">
                  <c:v>3.7206394672390002</c:v>
                </c:pt>
                <c:pt idx="32013">
                  <c:v>3.720752239227</c:v>
                </c:pt>
                <c:pt idx="32014">
                  <c:v>3.7208430767060001</c:v>
                </c:pt>
                <c:pt idx="32015">
                  <c:v>3.7210159301760002</c:v>
                </c:pt>
                <c:pt idx="32016">
                  <c:v>3.7211439609529999</c:v>
                </c:pt>
                <c:pt idx="32017">
                  <c:v>3.7212729454039999</c:v>
                </c:pt>
                <c:pt idx="32018">
                  <c:v>3.7213578224180002</c:v>
                </c:pt>
                <c:pt idx="32019">
                  <c:v>3.7215254306790002</c:v>
                </c:pt>
                <c:pt idx="32020">
                  <c:v>3.721877098083</c:v>
                </c:pt>
                <c:pt idx="32021">
                  <c:v>3.7221333980560001</c:v>
                </c:pt>
                <c:pt idx="32022">
                  <c:v>3.7223348617549998</c:v>
                </c:pt>
                <c:pt idx="32023">
                  <c:v>3.7225461006159999</c:v>
                </c:pt>
                <c:pt idx="32024">
                  <c:v>3.7228178977969999</c:v>
                </c:pt>
                <c:pt idx="32025">
                  <c:v>3.7230927944180001</c:v>
                </c:pt>
                <c:pt idx="32026">
                  <c:v>3.72340798378</c:v>
                </c:pt>
                <c:pt idx="32027">
                  <c:v>3.7237195968629999</c:v>
                </c:pt>
                <c:pt idx="32028">
                  <c:v>3.7240607738490001</c:v>
                </c:pt>
                <c:pt idx="32029">
                  <c:v>3.7243940830229998</c:v>
                </c:pt>
                <c:pt idx="32030">
                  <c:v>3.7247514724730002</c:v>
                </c:pt>
                <c:pt idx="32031">
                  <c:v>3.7250640392299998</c:v>
                </c:pt>
                <c:pt idx="32032">
                  <c:v>3.72527384758</c:v>
                </c:pt>
                <c:pt idx="32033">
                  <c:v>3.7254614830019999</c:v>
                </c:pt>
                <c:pt idx="32034">
                  <c:v>3.7256076335909998</c:v>
                </c:pt>
                <c:pt idx="32035">
                  <c:v>3.7257416248320001</c:v>
                </c:pt>
                <c:pt idx="32036">
                  <c:v>3.7258489131929999</c:v>
                </c:pt>
                <c:pt idx="32037">
                  <c:v>3.7259483337399999</c:v>
                </c:pt>
                <c:pt idx="32038">
                  <c:v>3.7260291576390001</c:v>
                </c:pt>
                <c:pt idx="32039">
                  <c:v>3.7261078357700002</c:v>
                </c:pt>
                <c:pt idx="32040">
                  <c:v>3.7261641025540002</c:v>
                </c:pt>
                <c:pt idx="32041">
                  <c:v>3.7262248992920002</c:v>
                </c:pt>
                <c:pt idx="32042">
                  <c:v>3.7262690067289999</c:v>
                </c:pt>
                <c:pt idx="32043">
                  <c:v>3.7263510227199999</c:v>
                </c:pt>
                <c:pt idx="32044">
                  <c:v>3.7264206409449998</c:v>
                </c:pt>
                <c:pt idx="32045">
                  <c:v>3.7264752388</c:v>
                </c:pt>
                <c:pt idx="32046">
                  <c:v>3.7265915870669999</c:v>
                </c:pt>
                <c:pt idx="32047">
                  <c:v>3.7267615795140001</c:v>
                </c:pt>
                <c:pt idx="32048">
                  <c:v>3.7268500328059999</c:v>
                </c:pt>
                <c:pt idx="32049">
                  <c:v>3.7269682884219999</c:v>
                </c:pt>
                <c:pt idx="32050">
                  <c:v>3.7270724773409998</c:v>
                </c:pt>
                <c:pt idx="32051">
                  <c:v>3.7271425724029998</c:v>
                </c:pt>
                <c:pt idx="32052">
                  <c:v>3.72722864151</c:v>
                </c:pt>
                <c:pt idx="32053">
                  <c:v>3.7272832393650002</c:v>
                </c:pt>
                <c:pt idx="32054">
                  <c:v>3.7273356914520002</c:v>
                </c:pt>
                <c:pt idx="32055">
                  <c:v>3.7273929119110001</c:v>
                </c:pt>
                <c:pt idx="32056">
                  <c:v>3.7274279594420001</c:v>
                </c:pt>
                <c:pt idx="32057">
                  <c:v>3.7274632453919998</c:v>
                </c:pt>
                <c:pt idx="32058">
                  <c:v>3.7275154590609998</c:v>
                </c:pt>
                <c:pt idx="32059">
                  <c:v>3.7275576591489998</c:v>
                </c:pt>
                <c:pt idx="32060">
                  <c:v>3.727612495422</c:v>
                </c:pt>
                <c:pt idx="32061">
                  <c:v>3.7276606559749998</c:v>
                </c:pt>
                <c:pt idx="32062">
                  <c:v>3.7277283668519998</c:v>
                </c:pt>
                <c:pt idx="32063">
                  <c:v>3.7278120517729998</c:v>
                </c:pt>
                <c:pt idx="32064">
                  <c:v>3.7279050350189999</c:v>
                </c:pt>
                <c:pt idx="32065">
                  <c:v>3.7281243801119999</c:v>
                </c:pt>
                <c:pt idx="32066">
                  <c:v>3.7283508777619998</c:v>
                </c:pt>
                <c:pt idx="32067">
                  <c:v>3.728613376617</c:v>
                </c:pt>
                <c:pt idx="32068">
                  <c:v>3.7286906242370002</c:v>
                </c:pt>
                <c:pt idx="32069">
                  <c:v>3.7288162708280002</c:v>
                </c:pt>
                <c:pt idx="32070">
                  <c:v>3.7289161682129999</c:v>
                </c:pt>
                <c:pt idx="32071">
                  <c:v>3.729012727737</c:v>
                </c:pt>
                <c:pt idx="32072">
                  <c:v>3.729279279709</c:v>
                </c:pt>
                <c:pt idx="32073">
                  <c:v>3.7295629978179998</c:v>
                </c:pt>
                <c:pt idx="32074">
                  <c:v>3.7297070026400001</c:v>
                </c:pt>
                <c:pt idx="32075">
                  <c:v>3.7298679351809998</c:v>
                </c:pt>
                <c:pt idx="32076">
                  <c:v>3.7299458980560001</c:v>
                </c:pt>
                <c:pt idx="32077">
                  <c:v>3.730029344559</c:v>
                </c:pt>
                <c:pt idx="32078">
                  <c:v>3.730099201202</c:v>
                </c:pt>
                <c:pt idx="32079">
                  <c:v>3.7301397323610002</c:v>
                </c:pt>
                <c:pt idx="32080">
                  <c:v>3.7301423549649999</c:v>
                </c:pt>
                <c:pt idx="32081">
                  <c:v>3.7301430702210001</c:v>
                </c:pt>
                <c:pt idx="32082">
                  <c:v>3.7301414012910001</c:v>
                </c:pt>
                <c:pt idx="32083">
                  <c:v>3.7301611900329998</c:v>
                </c:pt>
                <c:pt idx="32084">
                  <c:v>3.7303071022030001</c:v>
                </c:pt>
                <c:pt idx="32085">
                  <c:v>3.7303824424740002</c:v>
                </c:pt>
                <c:pt idx="32086">
                  <c:v>3.7304639816280001</c:v>
                </c:pt>
                <c:pt idx="32087">
                  <c:v>3.7305886745449999</c:v>
                </c:pt>
                <c:pt idx="32088">
                  <c:v>3.7309050560000001</c:v>
                </c:pt>
                <c:pt idx="32089">
                  <c:v>3.7312467098240001</c:v>
                </c:pt>
                <c:pt idx="32090">
                  <c:v>3.73153591156</c:v>
                </c:pt>
                <c:pt idx="32091">
                  <c:v>3.7316970825200002</c:v>
                </c:pt>
                <c:pt idx="32092">
                  <c:v>3.7318255901340001</c:v>
                </c:pt>
                <c:pt idx="32093">
                  <c:v>3.7319660186769998</c:v>
                </c:pt>
                <c:pt idx="32094">
                  <c:v>3.7322645187379999</c:v>
                </c:pt>
                <c:pt idx="32095">
                  <c:v>3.732343435287</c:v>
                </c:pt>
                <c:pt idx="32096">
                  <c:v>3.7323911190030001</c:v>
                </c:pt>
                <c:pt idx="32097">
                  <c:v>3.7324640750890001</c:v>
                </c:pt>
                <c:pt idx="32098">
                  <c:v>3.7325322628020001</c:v>
                </c:pt>
                <c:pt idx="32099">
                  <c:v>3.7326047420499999</c:v>
                </c:pt>
                <c:pt idx="32100">
                  <c:v>3.7327389717099999</c:v>
                </c:pt>
                <c:pt idx="32101">
                  <c:v>3.7329597473140002</c:v>
                </c:pt>
                <c:pt idx="32102">
                  <c:v>3.733082771301</c:v>
                </c:pt>
                <c:pt idx="32103">
                  <c:v>3.733205080032</c:v>
                </c:pt>
                <c:pt idx="32104">
                  <c:v>3.733288526535</c:v>
                </c:pt>
                <c:pt idx="32105">
                  <c:v>3.7333836555479998</c:v>
                </c:pt>
                <c:pt idx="32106">
                  <c:v>3.7334990501399998</c:v>
                </c:pt>
                <c:pt idx="32107">
                  <c:v>3.7335906028750001</c:v>
                </c:pt>
                <c:pt idx="32108">
                  <c:v>3.7337739467620001</c:v>
                </c:pt>
                <c:pt idx="32109">
                  <c:v>3.733871221542</c:v>
                </c:pt>
                <c:pt idx="32110">
                  <c:v>3.733926534653</c:v>
                </c:pt>
                <c:pt idx="32111">
                  <c:v>3.7339797019960002</c:v>
                </c:pt>
                <c:pt idx="32112">
                  <c:v>3.7340354919430001</c:v>
                </c:pt>
                <c:pt idx="32113">
                  <c:v>3.7340919971469999</c:v>
                </c:pt>
                <c:pt idx="32114">
                  <c:v>3.734144926071</c:v>
                </c:pt>
                <c:pt idx="32115">
                  <c:v>3.7341976165770001</c:v>
                </c:pt>
                <c:pt idx="32116">
                  <c:v>3.7342967987060001</c:v>
                </c:pt>
                <c:pt idx="32117">
                  <c:v>3.734387397766</c:v>
                </c:pt>
                <c:pt idx="32118">
                  <c:v>3.7344820499420002</c:v>
                </c:pt>
                <c:pt idx="32119">
                  <c:v>3.7345707416530001</c:v>
                </c:pt>
                <c:pt idx="32120">
                  <c:v>3.7346673011779998</c:v>
                </c:pt>
                <c:pt idx="32121">
                  <c:v>3.7347700595859998</c:v>
                </c:pt>
                <c:pt idx="32122">
                  <c:v>3.734878778458</c:v>
                </c:pt>
                <c:pt idx="32123">
                  <c:v>3.7349786758420001</c:v>
                </c:pt>
                <c:pt idx="32124">
                  <c:v>3.735070705414</c:v>
                </c:pt>
                <c:pt idx="32125">
                  <c:v>3.735156297684</c:v>
                </c:pt>
                <c:pt idx="32126">
                  <c:v>3.735381364822</c:v>
                </c:pt>
                <c:pt idx="32127">
                  <c:v>3.7354581356050001</c:v>
                </c:pt>
                <c:pt idx="32128">
                  <c:v>3.7357952594760002</c:v>
                </c:pt>
                <c:pt idx="32129">
                  <c:v>3.7359435558320002</c:v>
                </c:pt>
                <c:pt idx="32130">
                  <c:v>3.7361218929289999</c:v>
                </c:pt>
                <c:pt idx="32131">
                  <c:v>3.7362091541289999</c:v>
                </c:pt>
                <c:pt idx="32132">
                  <c:v>3.7362911701199999</c:v>
                </c:pt>
                <c:pt idx="32133">
                  <c:v>3.7363450527189999</c:v>
                </c:pt>
                <c:pt idx="32134">
                  <c:v>3.7364253997799999</c:v>
                </c:pt>
                <c:pt idx="32135">
                  <c:v>3.736471176147</c:v>
                </c:pt>
                <c:pt idx="32136">
                  <c:v>3.736523151398</c:v>
                </c:pt>
                <c:pt idx="32137">
                  <c:v>3.736563682556</c:v>
                </c:pt>
                <c:pt idx="32138">
                  <c:v>3.7366113662720002</c:v>
                </c:pt>
                <c:pt idx="32139">
                  <c:v>3.7366616725920001</c:v>
                </c:pt>
                <c:pt idx="32140">
                  <c:v>3.7367465496059999</c:v>
                </c:pt>
                <c:pt idx="32141">
                  <c:v>3.7368767261509999</c:v>
                </c:pt>
                <c:pt idx="32142">
                  <c:v>3.7369987964629998</c:v>
                </c:pt>
                <c:pt idx="32143">
                  <c:v>3.7373473644259998</c:v>
                </c:pt>
                <c:pt idx="32144">
                  <c:v>3.7374451160429998</c:v>
                </c:pt>
                <c:pt idx="32145">
                  <c:v>3.737538576126</c:v>
                </c:pt>
                <c:pt idx="32146">
                  <c:v>3.7376232147219999</c:v>
                </c:pt>
                <c:pt idx="32147">
                  <c:v>3.7377173900599998</c:v>
                </c:pt>
                <c:pt idx="32148">
                  <c:v>3.7378003597260001</c:v>
                </c:pt>
                <c:pt idx="32149">
                  <c:v>3.7379236221309999</c:v>
                </c:pt>
                <c:pt idx="32150">
                  <c:v>3.7380068302149998</c:v>
                </c:pt>
                <c:pt idx="32151">
                  <c:v>3.7380435466769999</c:v>
                </c:pt>
                <c:pt idx="32152">
                  <c:v>3.7380847930910002</c:v>
                </c:pt>
                <c:pt idx="32153">
                  <c:v>3.7381265163420001</c:v>
                </c:pt>
                <c:pt idx="32154">
                  <c:v>3.738169670105</c:v>
                </c:pt>
                <c:pt idx="32155">
                  <c:v>3.7382535934450001</c:v>
                </c:pt>
                <c:pt idx="32156">
                  <c:v>3.7383761405940001</c:v>
                </c:pt>
                <c:pt idx="32157">
                  <c:v>3.738642215729</c:v>
                </c:pt>
                <c:pt idx="32158">
                  <c:v>3.7388055324549998</c:v>
                </c:pt>
                <c:pt idx="32159">
                  <c:v>3.7390055656430001</c:v>
                </c:pt>
                <c:pt idx="32160">
                  <c:v>3.7390935420989999</c:v>
                </c:pt>
                <c:pt idx="32161">
                  <c:v>3.7391731739040002</c:v>
                </c:pt>
                <c:pt idx="32162">
                  <c:v>3.7392308712009998</c:v>
                </c:pt>
                <c:pt idx="32163">
                  <c:v>3.7392818927759999</c:v>
                </c:pt>
                <c:pt idx="32164">
                  <c:v>3.7393319606780002</c:v>
                </c:pt>
                <c:pt idx="32165">
                  <c:v>3.739381551743</c:v>
                </c:pt>
                <c:pt idx="32166">
                  <c:v>3.7394330501559998</c:v>
                </c:pt>
                <c:pt idx="32167">
                  <c:v>3.7394819259640002</c:v>
                </c:pt>
                <c:pt idx="32168">
                  <c:v>3.7395291328429998</c:v>
                </c:pt>
                <c:pt idx="32169">
                  <c:v>3.739573478699</c:v>
                </c:pt>
                <c:pt idx="32170">
                  <c:v>3.73961186409</c:v>
                </c:pt>
                <c:pt idx="32171">
                  <c:v>3.73965549469</c:v>
                </c:pt>
                <c:pt idx="32172">
                  <c:v>3.739699363708</c:v>
                </c:pt>
                <c:pt idx="32173">
                  <c:v>3.7397468090060002</c:v>
                </c:pt>
                <c:pt idx="32174">
                  <c:v>3.7397959232329998</c:v>
                </c:pt>
                <c:pt idx="32175">
                  <c:v>3.7398462295530002</c:v>
                </c:pt>
                <c:pt idx="32176">
                  <c:v>3.7398931980130001</c:v>
                </c:pt>
                <c:pt idx="32177">
                  <c:v>3.739938020706</c:v>
                </c:pt>
                <c:pt idx="32178">
                  <c:v>3.7399852275850001</c:v>
                </c:pt>
                <c:pt idx="32179">
                  <c:v>3.7400319576259999</c:v>
                </c:pt>
                <c:pt idx="32180">
                  <c:v>3.7400839328769999</c:v>
                </c:pt>
                <c:pt idx="32181">
                  <c:v>3.740176916122</c:v>
                </c:pt>
                <c:pt idx="32182">
                  <c:v>3.7403559684749998</c:v>
                </c:pt>
                <c:pt idx="32183">
                  <c:v>3.7406921386719998</c:v>
                </c:pt>
                <c:pt idx="32184">
                  <c:v>3.7410571575159999</c:v>
                </c:pt>
                <c:pt idx="32185">
                  <c:v>3.7410998344420001</c:v>
                </c:pt>
                <c:pt idx="32186">
                  <c:v>3.7411503791810001</c:v>
                </c:pt>
                <c:pt idx="32187">
                  <c:v>3.7411746978760001</c:v>
                </c:pt>
                <c:pt idx="32188">
                  <c:v>3.7412123680109999</c:v>
                </c:pt>
                <c:pt idx="32189">
                  <c:v>3.741244077682</c:v>
                </c:pt>
                <c:pt idx="32190">
                  <c:v>3.741289377213</c:v>
                </c:pt>
                <c:pt idx="32191">
                  <c:v>3.7413263320920001</c:v>
                </c:pt>
                <c:pt idx="32192">
                  <c:v>3.7413756847380002</c:v>
                </c:pt>
                <c:pt idx="32193">
                  <c:v>3.741442918777</c:v>
                </c:pt>
                <c:pt idx="32194">
                  <c:v>3.7415087223049999</c:v>
                </c:pt>
                <c:pt idx="32195">
                  <c:v>3.7415733337399999</c:v>
                </c:pt>
                <c:pt idx="32196">
                  <c:v>3.7416353225710002</c:v>
                </c:pt>
                <c:pt idx="32197">
                  <c:v>3.7416930198670002</c:v>
                </c:pt>
                <c:pt idx="32198">
                  <c:v>3.741751432419</c:v>
                </c:pt>
                <c:pt idx="32199">
                  <c:v>3.741807699203</c:v>
                </c:pt>
                <c:pt idx="32200">
                  <c:v>3.7418606281279998</c:v>
                </c:pt>
                <c:pt idx="32201">
                  <c:v>3.7419679164890001</c:v>
                </c:pt>
                <c:pt idx="32202">
                  <c:v>3.742063760757</c:v>
                </c:pt>
                <c:pt idx="32203">
                  <c:v>3.7421600818630001</c:v>
                </c:pt>
                <c:pt idx="32204">
                  <c:v>3.7422931194309998</c:v>
                </c:pt>
                <c:pt idx="32205">
                  <c:v>3.7426700592039999</c:v>
                </c:pt>
                <c:pt idx="32206">
                  <c:v>3.7430050373079999</c:v>
                </c:pt>
                <c:pt idx="32207">
                  <c:v>3.743155479431</c:v>
                </c:pt>
                <c:pt idx="32208">
                  <c:v>3.743265151978</c:v>
                </c:pt>
                <c:pt idx="32209">
                  <c:v>3.7433917522429998</c:v>
                </c:pt>
                <c:pt idx="32210">
                  <c:v>3.7435152530670002</c:v>
                </c:pt>
                <c:pt idx="32211">
                  <c:v>3.743702888489</c:v>
                </c:pt>
                <c:pt idx="32212">
                  <c:v>3.7438397407530002</c:v>
                </c:pt>
                <c:pt idx="32213">
                  <c:v>3.7439568042759999</c:v>
                </c:pt>
                <c:pt idx="32214">
                  <c:v>3.744278430939</c:v>
                </c:pt>
                <c:pt idx="32215">
                  <c:v>3.7443559169770002</c:v>
                </c:pt>
                <c:pt idx="32216">
                  <c:v>3.7444102764129998</c:v>
                </c:pt>
                <c:pt idx="32217">
                  <c:v>3.7444636821750001</c:v>
                </c:pt>
                <c:pt idx="32218">
                  <c:v>3.744545221329</c:v>
                </c:pt>
                <c:pt idx="32219">
                  <c:v>3.7445983886719998</c:v>
                </c:pt>
                <c:pt idx="32220">
                  <c:v>3.7446475028989998</c:v>
                </c:pt>
                <c:pt idx="32221">
                  <c:v>3.7446975708010002</c:v>
                </c:pt>
                <c:pt idx="32222">
                  <c:v>3.7447407245640001</c:v>
                </c:pt>
                <c:pt idx="32223">
                  <c:v>3.7447865009310002</c:v>
                </c:pt>
                <c:pt idx="32224">
                  <c:v>3.7448635101319998</c:v>
                </c:pt>
                <c:pt idx="32225">
                  <c:v>3.7449486255650002</c:v>
                </c:pt>
                <c:pt idx="32226">
                  <c:v>3.7450711727139998</c:v>
                </c:pt>
                <c:pt idx="32227">
                  <c:v>3.7451622486109999</c:v>
                </c:pt>
                <c:pt idx="32228">
                  <c:v>3.7452764511110002</c:v>
                </c:pt>
                <c:pt idx="32229">
                  <c:v>3.7453372478490001</c:v>
                </c:pt>
                <c:pt idx="32230">
                  <c:v>3.745652198792</c:v>
                </c:pt>
                <c:pt idx="32231">
                  <c:v>3.7456743717190002</c:v>
                </c:pt>
                <c:pt idx="32232">
                  <c:v>3.7457017898560001</c:v>
                </c:pt>
                <c:pt idx="32233">
                  <c:v>3.745724201202</c:v>
                </c:pt>
                <c:pt idx="32234">
                  <c:v>3.7457470893860001</c:v>
                </c:pt>
                <c:pt idx="32235">
                  <c:v>3.745755434036</c:v>
                </c:pt>
                <c:pt idx="32236">
                  <c:v>3.7457959651950001</c:v>
                </c:pt>
                <c:pt idx="32237">
                  <c:v>3.7458221912380001</c:v>
                </c:pt>
                <c:pt idx="32238">
                  <c:v>3.7459619045260002</c:v>
                </c:pt>
                <c:pt idx="32239">
                  <c:v>3.7460689544679999</c:v>
                </c:pt>
                <c:pt idx="32240">
                  <c:v>3.7461297512049998</c:v>
                </c:pt>
                <c:pt idx="32241">
                  <c:v>3.746193170547</c:v>
                </c:pt>
                <c:pt idx="32242">
                  <c:v>3.7462649345400001</c:v>
                </c:pt>
                <c:pt idx="32243">
                  <c:v>3.7463285922999998</c:v>
                </c:pt>
                <c:pt idx="32244">
                  <c:v>3.746398687363</c:v>
                </c:pt>
                <c:pt idx="32245">
                  <c:v>3.746463298798</c:v>
                </c:pt>
                <c:pt idx="32246">
                  <c:v>3.7465286254880001</c:v>
                </c:pt>
                <c:pt idx="32247">
                  <c:v>3.7465863227840002</c:v>
                </c:pt>
                <c:pt idx="32248">
                  <c:v>3.7466480731959999</c:v>
                </c:pt>
                <c:pt idx="32249">
                  <c:v>3.7467522621149998</c:v>
                </c:pt>
                <c:pt idx="32250">
                  <c:v>3.74711227417</c:v>
                </c:pt>
                <c:pt idx="32251">
                  <c:v>3.7473814487460002</c:v>
                </c:pt>
                <c:pt idx="32252">
                  <c:v>3.7474687099459998</c:v>
                </c:pt>
                <c:pt idx="32253">
                  <c:v>3.7475526332859999</c:v>
                </c:pt>
                <c:pt idx="32254">
                  <c:v>3.7476086616519999</c:v>
                </c:pt>
                <c:pt idx="32255">
                  <c:v>3.7476611137389999</c:v>
                </c:pt>
                <c:pt idx="32256">
                  <c:v>3.7477493286130001</c:v>
                </c:pt>
                <c:pt idx="32257">
                  <c:v>3.7478070259090002</c:v>
                </c:pt>
                <c:pt idx="32258">
                  <c:v>3.747884750366</c:v>
                </c:pt>
                <c:pt idx="32259">
                  <c:v>3.7479381561279999</c:v>
                </c:pt>
                <c:pt idx="32260">
                  <c:v>3.7479879856110001</c:v>
                </c:pt>
                <c:pt idx="32261">
                  <c:v>3.7480359077449998</c:v>
                </c:pt>
                <c:pt idx="32262">
                  <c:v>3.7481155395510002</c:v>
                </c:pt>
                <c:pt idx="32263">
                  <c:v>3.7482378482819998</c:v>
                </c:pt>
                <c:pt idx="32264">
                  <c:v>3.7483682632450002</c:v>
                </c:pt>
                <c:pt idx="32265">
                  <c:v>3.748453140259</c:v>
                </c:pt>
                <c:pt idx="32266">
                  <c:v>3.7486166954039999</c:v>
                </c:pt>
                <c:pt idx="32267">
                  <c:v>3.748780965805</c:v>
                </c:pt>
                <c:pt idx="32268">
                  <c:v>3.7488760948180002</c:v>
                </c:pt>
                <c:pt idx="32269">
                  <c:v>3.7489776611329999</c:v>
                </c:pt>
                <c:pt idx="32270">
                  <c:v>3.749032020569</c:v>
                </c:pt>
                <c:pt idx="32271">
                  <c:v>3.7490873336789998</c:v>
                </c:pt>
                <c:pt idx="32272">
                  <c:v>3.7491457462310001</c:v>
                </c:pt>
                <c:pt idx="32273">
                  <c:v>3.749206542969</c:v>
                </c:pt>
                <c:pt idx="32274">
                  <c:v>3.749264240265</c:v>
                </c:pt>
                <c:pt idx="32275">
                  <c:v>3.7493264675139999</c:v>
                </c:pt>
                <c:pt idx="32276">
                  <c:v>3.7493832111360001</c:v>
                </c:pt>
                <c:pt idx="32277">
                  <c:v>3.7494094371800002</c:v>
                </c:pt>
                <c:pt idx="32278">
                  <c:v>3.7494447231289998</c:v>
                </c:pt>
                <c:pt idx="32279">
                  <c:v>3.7494678497309999</c:v>
                </c:pt>
                <c:pt idx="32280">
                  <c:v>3.7494988441469999</c:v>
                </c:pt>
                <c:pt idx="32281">
                  <c:v>3.7495212554930002</c:v>
                </c:pt>
                <c:pt idx="32282">
                  <c:v>3.7495644092560001</c:v>
                </c:pt>
                <c:pt idx="32283">
                  <c:v>3.749604225159</c:v>
                </c:pt>
                <c:pt idx="32284">
                  <c:v>3.7497167587279998</c:v>
                </c:pt>
                <c:pt idx="32285">
                  <c:v>3.7500877380370001</c:v>
                </c:pt>
                <c:pt idx="32286">
                  <c:v>3.7502491474149999</c:v>
                </c:pt>
                <c:pt idx="32287">
                  <c:v>3.7503762245179999</c:v>
                </c:pt>
                <c:pt idx="32288">
                  <c:v>3.7504653930659999</c:v>
                </c:pt>
                <c:pt idx="32289">
                  <c:v>3.7505869865419998</c:v>
                </c:pt>
                <c:pt idx="32290">
                  <c:v>3.7506704330440002</c:v>
                </c:pt>
                <c:pt idx="32291">
                  <c:v>3.7507514953609999</c:v>
                </c:pt>
                <c:pt idx="32292">
                  <c:v>3.750805854797</c:v>
                </c:pt>
                <c:pt idx="32293">
                  <c:v>3.7508955001830002</c:v>
                </c:pt>
                <c:pt idx="32294">
                  <c:v>3.7509510517120002</c:v>
                </c:pt>
                <c:pt idx="32295">
                  <c:v>3.751037359238</c:v>
                </c:pt>
                <c:pt idx="32296">
                  <c:v>3.7510893344879999</c:v>
                </c:pt>
                <c:pt idx="32297">
                  <c:v>3.7511410713200002</c:v>
                </c:pt>
                <c:pt idx="32298">
                  <c:v>3.751215457916</c:v>
                </c:pt>
                <c:pt idx="32299">
                  <c:v>3.751301050186</c:v>
                </c:pt>
                <c:pt idx="32300">
                  <c:v>3.7514138221739999</c:v>
                </c:pt>
                <c:pt idx="32301">
                  <c:v>3.751499652863</c:v>
                </c:pt>
                <c:pt idx="32302">
                  <c:v>3.7515759468079999</c:v>
                </c:pt>
                <c:pt idx="32303">
                  <c:v>3.7516503334050002</c:v>
                </c:pt>
                <c:pt idx="32304">
                  <c:v>3.7517378330229998</c:v>
                </c:pt>
                <c:pt idx="32305">
                  <c:v>3.7519047260280001</c:v>
                </c:pt>
                <c:pt idx="32306">
                  <c:v>3.7522909641269999</c:v>
                </c:pt>
                <c:pt idx="32307">
                  <c:v>3.7524189949040001</c:v>
                </c:pt>
                <c:pt idx="32308">
                  <c:v>3.7527933120729999</c:v>
                </c:pt>
                <c:pt idx="32309">
                  <c:v>3.7528612613679999</c:v>
                </c:pt>
                <c:pt idx="32310">
                  <c:v>3.7528941631319999</c:v>
                </c:pt>
                <c:pt idx="32311">
                  <c:v>3.752976417542</c:v>
                </c:pt>
                <c:pt idx="32312">
                  <c:v>3.753213644028</c:v>
                </c:pt>
                <c:pt idx="32313">
                  <c:v>3.7534630298609999</c:v>
                </c:pt>
                <c:pt idx="32314">
                  <c:v>3.753632307053</c:v>
                </c:pt>
                <c:pt idx="32315">
                  <c:v>3.7540168762210002</c:v>
                </c:pt>
                <c:pt idx="32316">
                  <c:v>3.754244565964</c:v>
                </c:pt>
                <c:pt idx="32317">
                  <c:v>3.7544028758999999</c:v>
                </c:pt>
                <c:pt idx="32318">
                  <c:v>3.75452876091</c:v>
                </c:pt>
                <c:pt idx="32319">
                  <c:v>3.7549238204959998</c:v>
                </c:pt>
                <c:pt idx="32320">
                  <c:v>3.7550177574160002</c:v>
                </c:pt>
                <c:pt idx="32321">
                  <c:v>3.7551419734949998</c:v>
                </c:pt>
                <c:pt idx="32322">
                  <c:v>3.7552294731139999</c:v>
                </c:pt>
                <c:pt idx="32323">
                  <c:v>3.7554578781129999</c:v>
                </c:pt>
                <c:pt idx="32324">
                  <c:v>3.75554728508</c:v>
                </c:pt>
                <c:pt idx="32325">
                  <c:v>3.755599737167</c:v>
                </c:pt>
                <c:pt idx="32326">
                  <c:v>3.7556443214419999</c:v>
                </c:pt>
                <c:pt idx="32327">
                  <c:v>3.7557022571559999</c:v>
                </c:pt>
                <c:pt idx="32328">
                  <c:v>3.7558131217959998</c:v>
                </c:pt>
                <c:pt idx="32329">
                  <c:v>3.7558805942540001</c:v>
                </c:pt>
                <c:pt idx="32330">
                  <c:v>3.7560846805570001</c:v>
                </c:pt>
                <c:pt idx="32331">
                  <c:v>3.7562749385830001</c:v>
                </c:pt>
                <c:pt idx="32332">
                  <c:v>3.756652593613</c:v>
                </c:pt>
                <c:pt idx="32333">
                  <c:v>3.7570366859440001</c:v>
                </c:pt>
                <c:pt idx="32334">
                  <c:v>3.7573978900910001</c:v>
                </c:pt>
                <c:pt idx="32335">
                  <c:v>3.7575674057009998</c:v>
                </c:pt>
                <c:pt idx="32336">
                  <c:v>3.7578516006470002</c:v>
                </c:pt>
                <c:pt idx="32337">
                  <c:v>3.7580988407140001</c:v>
                </c:pt>
                <c:pt idx="32338">
                  <c:v>3.7584440708160001</c:v>
                </c:pt>
                <c:pt idx="32339">
                  <c:v>3.7587800025939999</c:v>
                </c:pt>
                <c:pt idx="32340">
                  <c:v>3.7589571475980001</c:v>
                </c:pt>
                <c:pt idx="32341">
                  <c:v>3.7590966224670002</c:v>
                </c:pt>
                <c:pt idx="32342">
                  <c:v>3.7591776847839999</c:v>
                </c:pt>
                <c:pt idx="32343">
                  <c:v>3.7592310905459998</c:v>
                </c:pt>
                <c:pt idx="32344">
                  <c:v>3.7593150138849998</c:v>
                </c:pt>
                <c:pt idx="32345">
                  <c:v>3.7596876621250002</c:v>
                </c:pt>
                <c:pt idx="32346">
                  <c:v>3.7598547935490001</c:v>
                </c:pt>
                <c:pt idx="32347">
                  <c:v>3.7599897384640002</c:v>
                </c:pt>
                <c:pt idx="32348">
                  <c:v>3.7600800991060002</c:v>
                </c:pt>
                <c:pt idx="32349">
                  <c:v>3.7601695060729998</c:v>
                </c:pt>
                <c:pt idx="32350">
                  <c:v>3.7602562904360002</c:v>
                </c:pt>
                <c:pt idx="32351">
                  <c:v>3.760381221771</c:v>
                </c:pt>
                <c:pt idx="32352">
                  <c:v>3.7605044841769999</c:v>
                </c:pt>
                <c:pt idx="32353">
                  <c:v>3.7605988979339999</c:v>
                </c:pt>
                <c:pt idx="32354">
                  <c:v>3.7606887817380001</c:v>
                </c:pt>
                <c:pt idx="32355">
                  <c:v>3.7607765197749998</c:v>
                </c:pt>
                <c:pt idx="32356">
                  <c:v>3.7608611583710001</c:v>
                </c:pt>
                <c:pt idx="32357">
                  <c:v>3.7610502243039998</c:v>
                </c:pt>
                <c:pt idx="32358">
                  <c:v>3.7612466812130001</c:v>
                </c:pt>
                <c:pt idx="32359">
                  <c:v>3.761336803436</c:v>
                </c:pt>
                <c:pt idx="32360">
                  <c:v>3.7614190578460001</c:v>
                </c:pt>
                <c:pt idx="32361">
                  <c:v>3.7615637779240001</c:v>
                </c:pt>
                <c:pt idx="32362">
                  <c:v>3.761905193329</c:v>
                </c:pt>
                <c:pt idx="32363">
                  <c:v>3.762285470963</c:v>
                </c:pt>
                <c:pt idx="32364">
                  <c:v>3.7626481056209999</c:v>
                </c:pt>
                <c:pt idx="32365">
                  <c:v>3.762989997864</c:v>
                </c:pt>
                <c:pt idx="32366">
                  <c:v>3.763153791428</c:v>
                </c:pt>
                <c:pt idx="32367">
                  <c:v>3.763295173645</c:v>
                </c:pt>
                <c:pt idx="32368">
                  <c:v>3.7634727954859999</c:v>
                </c:pt>
                <c:pt idx="32369">
                  <c:v>3.7638101577760001</c:v>
                </c:pt>
                <c:pt idx="32370">
                  <c:v>3.7639322280880001</c:v>
                </c:pt>
                <c:pt idx="32371">
                  <c:v>3.7640528678890002</c:v>
                </c:pt>
                <c:pt idx="32372">
                  <c:v>3.7642481327059998</c:v>
                </c:pt>
                <c:pt idx="32373">
                  <c:v>3.764398813248</c:v>
                </c:pt>
                <c:pt idx="32374">
                  <c:v>3.764486074448</c:v>
                </c:pt>
                <c:pt idx="32375">
                  <c:v>3.7645771503450001</c:v>
                </c:pt>
                <c:pt idx="32376">
                  <c:v>3.7646682262420001</c:v>
                </c:pt>
                <c:pt idx="32377">
                  <c:v>3.7647631168369999</c:v>
                </c:pt>
                <c:pt idx="32378">
                  <c:v>3.764890909195</c:v>
                </c:pt>
                <c:pt idx="32379">
                  <c:v>3.7650623321530001</c:v>
                </c:pt>
                <c:pt idx="32380">
                  <c:v>3.7651515007020002</c:v>
                </c:pt>
                <c:pt idx="32381">
                  <c:v>3.7652420997620002</c:v>
                </c:pt>
                <c:pt idx="32382">
                  <c:v>3.765326976776</c:v>
                </c:pt>
                <c:pt idx="32383">
                  <c:v>3.7654142379760001</c:v>
                </c:pt>
                <c:pt idx="32384">
                  <c:v>3.7656137943269998</c:v>
                </c:pt>
                <c:pt idx="32385">
                  <c:v>3.765886545181</c:v>
                </c:pt>
                <c:pt idx="32386">
                  <c:v>3.766219377518</c:v>
                </c:pt>
                <c:pt idx="32387">
                  <c:v>3.7665657997130002</c:v>
                </c:pt>
                <c:pt idx="32388">
                  <c:v>3.7668929100040001</c:v>
                </c:pt>
                <c:pt idx="32389">
                  <c:v>3.7671809196470001</c:v>
                </c:pt>
                <c:pt idx="32390">
                  <c:v>3.7672567367549998</c:v>
                </c:pt>
                <c:pt idx="32391">
                  <c:v>3.7673079967500001</c:v>
                </c:pt>
                <c:pt idx="32392">
                  <c:v>3.7673547267909999</c:v>
                </c:pt>
                <c:pt idx="32393">
                  <c:v>3.7673997879029999</c:v>
                </c:pt>
                <c:pt idx="32394">
                  <c:v>3.7674784660339999</c:v>
                </c:pt>
                <c:pt idx="32395">
                  <c:v>3.7675271034239999</c:v>
                </c:pt>
                <c:pt idx="32396">
                  <c:v>3.7675771713259998</c:v>
                </c:pt>
                <c:pt idx="32397">
                  <c:v>3.7676312923430002</c:v>
                </c:pt>
                <c:pt idx="32398">
                  <c:v>3.7676813602450001</c:v>
                </c:pt>
                <c:pt idx="32399">
                  <c:v>3.7677288055420002</c:v>
                </c:pt>
                <c:pt idx="32400">
                  <c:v>3.7677772045140001</c:v>
                </c:pt>
                <c:pt idx="32401">
                  <c:v>3.767855405807</c:v>
                </c:pt>
                <c:pt idx="32402">
                  <c:v>3.7679121494290002</c:v>
                </c:pt>
                <c:pt idx="32403">
                  <c:v>3.7679646015169999</c:v>
                </c:pt>
                <c:pt idx="32404">
                  <c:v>3.7680225372309999</c:v>
                </c:pt>
                <c:pt idx="32405">
                  <c:v>3.7680706977840002</c:v>
                </c:pt>
                <c:pt idx="32406">
                  <c:v>3.768118619919</c:v>
                </c:pt>
                <c:pt idx="32407">
                  <c:v>3.7681617736819999</c:v>
                </c:pt>
                <c:pt idx="32408">
                  <c:v>3.7682037353519999</c:v>
                </c:pt>
                <c:pt idx="32409">
                  <c:v>3.7682435512539998</c:v>
                </c:pt>
                <c:pt idx="32410">
                  <c:v>3.76828622818</c:v>
                </c:pt>
                <c:pt idx="32411">
                  <c:v>3.7683589458469999</c:v>
                </c:pt>
                <c:pt idx="32412">
                  <c:v>3.7684113979339999</c:v>
                </c:pt>
                <c:pt idx="32413">
                  <c:v>3.7684924602510002</c:v>
                </c:pt>
                <c:pt idx="32414">
                  <c:v>3.768702983856</c:v>
                </c:pt>
                <c:pt idx="32415">
                  <c:v>3.7687559127810002</c:v>
                </c:pt>
                <c:pt idx="32416">
                  <c:v>3.7688055038449999</c:v>
                </c:pt>
                <c:pt idx="32417">
                  <c:v>3.7688221931460002</c:v>
                </c:pt>
                <c:pt idx="32418">
                  <c:v>3.7688603401180001</c:v>
                </c:pt>
                <c:pt idx="32419">
                  <c:v>3.7688777446750001</c:v>
                </c:pt>
                <c:pt idx="32420">
                  <c:v>3.768907308578</c:v>
                </c:pt>
                <c:pt idx="32421">
                  <c:v>3.7689230442050001</c:v>
                </c:pt>
                <c:pt idx="32422">
                  <c:v>3.768946886063</c:v>
                </c:pt>
                <c:pt idx="32423">
                  <c:v>3.7689588069919999</c:v>
                </c:pt>
                <c:pt idx="32424">
                  <c:v>3.7689979076390001</c:v>
                </c:pt>
                <c:pt idx="32425">
                  <c:v>3.7690284252169999</c:v>
                </c:pt>
                <c:pt idx="32426">
                  <c:v>3.7690820693970002</c:v>
                </c:pt>
                <c:pt idx="32427">
                  <c:v>3.7691226005549998</c:v>
                </c:pt>
                <c:pt idx="32428">
                  <c:v>3.769234657288</c:v>
                </c:pt>
                <c:pt idx="32429">
                  <c:v>3.7693419456480002</c:v>
                </c:pt>
                <c:pt idx="32430">
                  <c:v>3.7694003582</c:v>
                </c:pt>
                <c:pt idx="32431">
                  <c:v>3.76944565773</c:v>
                </c:pt>
                <c:pt idx="32432">
                  <c:v>3.769499778748</c:v>
                </c:pt>
                <c:pt idx="32433">
                  <c:v>3.7696003913879998</c:v>
                </c:pt>
                <c:pt idx="32434">
                  <c:v>3.7696492671969999</c:v>
                </c:pt>
                <c:pt idx="32435">
                  <c:v>3.7697029113770002</c:v>
                </c:pt>
                <c:pt idx="32436">
                  <c:v>3.7698013782499999</c:v>
                </c:pt>
                <c:pt idx="32437">
                  <c:v>3.7699015140530001</c:v>
                </c:pt>
                <c:pt idx="32438">
                  <c:v>3.7699983119959999</c:v>
                </c:pt>
                <c:pt idx="32439">
                  <c:v>3.770089149475</c:v>
                </c:pt>
                <c:pt idx="32440">
                  <c:v>3.7702500820160001</c:v>
                </c:pt>
                <c:pt idx="32441">
                  <c:v>3.7704324722289999</c:v>
                </c:pt>
                <c:pt idx="32442">
                  <c:v>3.7705466747280001</c:v>
                </c:pt>
                <c:pt idx="32443">
                  <c:v>3.7707736492159998</c:v>
                </c:pt>
                <c:pt idx="32444">
                  <c:v>3.7708928585049999</c:v>
                </c:pt>
                <c:pt idx="32445">
                  <c:v>3.7709722518920001</c:v>
                </c:pt>
                <c:pt idx="32446">
                  <c:v>3.7711260318759998</c:v>
                </c:pt>
                <c:pt idx="32447">
                  <c:v>3.7713310718540001</c:v>
                </c:pt>
                <c:pt idx="32448">
                  <c:v>3.7716143131259998</c:v>
                </c:pt>
                <c:pt idx="32449">
                  <c:v>3.7717700004579999</c:v>
                </c:pt>
                <c:pt idx="32450">
                  <c:v>3.771890640259</c:v>
                </c:pt>
                <c:pt idx="32451">
                  <c:v>3.7719724178309999</c:v>
                </c:pt>
                <c:pt idx="32452">
                  <c:v>3.7721681594850001</c:v>
                </c:pt>
                <c:pt idx="32453">
                  <c:v>3.7724967002869998</c:v>
                </c:pt>
                <c:pt idx="32454">
                  <c:v>3.772828817368</c:v>
                </c:pt>
                <c:pt idx="32455">
                  <c:v>3.7730350494380001</c:v>
                </c:pt>
                <c:pt idx="32456">
                  <c:v>3.7733688354489998</c:v>
                </c:pt>
                <c:pt idx="32457">
                  <c:v>3.7736978530880001</c:v>
                </c:pt>
                <c:pt idx="32458">
                  <c:v>3.7738168239590002</c:v>
                </c:pt>
                <c:pt idx="32459">
                  <c:v>3.7739002704620002</c:v>
                </c:pt>
                <c:pt idx="32460">
                  <c:v>3.7739775180819999</c:v>
                </c:pt>
                <c:pt idx="32461">
                  <c:v>3.774021625519</c:v>
                </c:pt>
                <c:pt idx="32462">
                  <c:v>3.7741005420680001</c:v>
                </c:pt>
                <c:pt idx="32463">
                  <c:v>3.7741818428039999</c:v>
                </c:pt>
                <c:pt idx="32464">
                  <c:v>3.7743690013890001</c:v>
                </c:pt>
                <c:pt idx="32465">
                  <c:v>3.7744834423069999</c:v>
                </c:pt>
                <c:pt idx="32466">
                  <c:v>3.7745618820189999</c:v>
                </c:pt>
                <c:pt idx="32467">
                  <c:v>3.7746086120609998</c:v>
                </c:pt>
                <c:pt idx="32468">
                  <c:v>3.7746868133540001</c:v>
                </c:pt>
                <c:pt idx="32469">
                  <c:v>3.7747774124150002</c:v>
                </c:pt>
                <c:pt idx="32470">
                  <c:v>3.7750482559199998</c:v>
                </c:pt>
                <c:pt idx="32471">
                  <c:v>3.7751786708830002</c:v>
                </c:pt>
                <c:pt idx="32472">
                  <c:v>3.7753045558929998</c:v>
                </c:pt>
                <c:pt idx="32473">
                  <c:v>3.7753601074219998</c:v>
                </c:pt>
                <c:pt idx="32474">
                  <c:v>3.7753841876980001</c:v>
                </c:pt>
                <c:pt idx="32475">
                  <c:v>3.7754137516020001</c:v>
                </c:pt>
                <c:pt idx="32476">
                  <c:v>3.7754426002499999</c:v>
                </c:pt>
                <c:pt idx="32477">
                  <c:v>3.775563240051</c:v>
                </c:pt>
                <c:pt idx="32478">
                  <c:v>3.7757809162139999</c:v>
                </c:pt>
                <c:pt idx="32479">
                  <c:v>3.775891304016</c:v>
                </c:pt>
                <c:pt idx="32480">
                  <c:v>3.7759466171259999</c:v>
                </c:pt>
                <c:pt idx="32481">
                  <c:v>3.77600979805</c:v>
                </c:pt>
                <c:pt idx="32482">
                  <c:v>3.7760713100430001</c:v>
                </c:pt>
                <c:pt idx="32483">
                  <c:v>3.776135444641</c:v>
                </c:pt>
                <c:pt idx="32484">
                  <c:v>3.7761933803560002</c:v>
                </c:pt>
                <c:pt idx="32485">
                  <c:v>3.7762606143949999</c:v>
                </c:pt>
                <c:pt idx="32486">
                  <c:v>3.7763144969939999</c:v>
                </c:pt>
                <c:pt idx="32487">
                  <c:v>3.7763750553130002</c:v>
                </c:pt>
                <c:pt idx="32488">
                  <c:v>3.776421070099</c:v>
                </c:pt>
                <c:pt idx="32489">
                  <c:v>3.776478767395</c:v>
                </c:pt>
                <c:pt idx="32490">
                  <c:v>3.776518821716</c:v>
                </c:pt>
                <c:pt idx="32491">
                  <c:v>3.776604413986</c:v>
                </c:pt>
                <c:pt idx="32492">
                  <c:v>3.776690006256</c:v>
                </c:pt>
                <c:pt idx="32493">
                  <c:v>3.7767319679260001</c:v>
                </c:pt>
                <c:pt idx="32494">
                  <c:v>3.7767674922940002</c:v>
                </c:pt>
                <c:pt idx="32495">
                  <c:v>3.7768423557280002</c:v>
                </c:pt>
                <c:pt idx="32496">
                  <c:v>3.7769613265989999</c:v>
                </c:pt>
                <c:pt idx="32497">
                  <c:v>3.77729678154</c:v>
                </c:pt>
                <c:pt idx="32498">
                  <c:v>3.7773878574370001</c:v>
                </c:pt>
                <c:pt idx="32499">
                  <c:v>3.7774629592900002</c:v>
                </c:pt>
                <c:pt idx="32500">
                  <c:v>3.7775352001189999</c:v>
                </c:pt>
                <c:pt idx="32501">
                  <c:v>3.7776029109949998</c:v>
                </c:pt>
                <c:pt idx="32502">
                  <c:v>3.7776832580569999</c:v>
                </c:pt>
                <c:pt idx="32503">
                  <c:v>3.7777318954469998</c:v>
                </c:pt>
                <c:pt idx="32504">
                  <c:v>3.7778129577640001</c:v>
                </c:pt>
                <c:pt idx="32505">
                  <c:v>3.7778694629670002</c:v>
                </c:pt>
                <c:pt idx="32506">
                  <c:v>3.7779114246369998</c:v>
                </c:pt>
                <c:pt idx="32507">
                  <c:v>3.7779605388639999</c:v>
                </c:pt>
                <c:pt idx="32508">
                  <c:v>3.778037786484</c:v>
                </c:pt>
                <c:pt idx="32509">
                  <c:v>3.7781071662899999</c:v>
                </c:pt>
                <c:pt idx="32510">
                  <c:v>3.7781629562379999</c:v>
                </c:pt>
                <c:pt idx="32511">
                  <c:v>3.7782409191130002</c:v>
                </c:pt>
                <c:pt idx="32512">
                  <c:v>3.7782928943630001</c:v>
                </c:pt>
                <c:pt idx="32513">
                  <c:v>3.7783408164979999</c:v>
                </c:pt>
                <c:pt idx="32514">
                  <c:v>3.778424978256</c:v>
                </c:pt>
                <c:pt idx="32515">
                  <c:v>3.7784790992740001</c:v>
                </c:pt>
                <c:pt idx="32516">
                  <c:v>3.778569698334</c:v>
                </c:pt>
                <c:pt idx="32517">
                  <c:v>3.7786576747890002</c:v>
                </c:pt>
                <c:pt idx="32518">
                  <c:v>3.7787384986879999</c:v>
                </c:pt>
                <c:pt idx="32519">
                  <c:v>3.7791001796720001</c:v>
                </c:pt>
                <c:pt idx="32520">
                  <c:v>3.7792973518370001</c:v>
                </c:pt>
                <c:pt idx="32521">
                  <c:v>3.7795050144200002</c:v>
                </c:pt>
                <c:pt idx="32522">
                  <c:v>3.7795944213869999</c:v>
                </c:pt>
                <c:pt idx="32523">
                  <c:v>3.7796912193300001</c:v>
                </c:pt>
                <c:pt idx="32524">
                  <c:v>3.7797858715060002</c:v>
                </c:pt>
                <c:pt idx="32525">
                  <c:v>3.7798354625699999</c:v>
                </c:pt>
                <c:pt idx="32526">
                  <c:v>3.7799398899079999</c:v>
                </c:pt>
                <c:pt idx="32527">
                  <c:v>3.7800335884090002</c:v>
                </c:pt>
                <c:pt idx="32528">
                  <c:v>3.780107975006</c:v>
                </c:pt>
                <c:pt idx="32529">
                  <c:v>3.780148029327</c:v>
                </c:pt>
                <c:pt idx="32530">
                  <c:v>3.7801988124850001</c:v>
                </c:pt>
                <c:pt idx="32531">
                  <c:v>3.7802720069890001</c:v>
                </c:pt>
                <c:pt idx="32532">
                  <c:v>3.7806506156920001</c:v>
                </c:pt>
                <c:pt idx="32533">
                  <c:v>3.7810018062589998</c:v>
                </c:pt>
                <c:pt idx="32534">
                  <c:v>3.781093120575</c:v>
                </c:pt>
                <c:pt idx="32535">
                  <c:v>3.7811810970309998</c:v>
                </c:pt>
                <c:pt idx="32536">
                  <c:v>3.7813067436219998</c:v>
                </c:pt>
                <c:pt idx="32537">
                  <c:v>3.781398057938</c:v>
                </c:pt>
                <c:pt idx="32538">
                  <c:v>3.7815148830409999</c:v>
                </c:pt>
                <c:pt idx="32539">
                  <c:v>3.7815930843349999</c:v>
                </c:pt>
                <c:pt idx="32540">
                  <c:v>3.7817056179050001</c:v>
                </c:pt>
                <c:pt idx="32541">
                  <c:v>3.7817947864530002</c:v>
                </c:pt>
                <c:pt idx="32542">
                  <c:v>3.7818782329560001</c:v>
                </c:pt>
                <c:pt idx="32543">
                  <c:v>3.7819344997409998</c:v>
                </c:pt>
                <c:pt idx="32544">
                  <c:v>3.7819881439210001</c:v>
                </c:pt>
                <c:pt idx="32545">
                  <c:v>3.7821040153499998</c:v>
                </c:pt>
                <c:pt idx="32546">
                  <c:v>3.7822625637049998</c:v>
                </c:pt>
                <c:pt idx="32547">
                  <c:v>3.7823565006259998</c:v>
                </c:pt>
                <c:pt idx="32548">
                  <c:v>3.7824077606199999</c:v>
                </c:pt>
                <c:pt idx="32549">
                  <c:v>3.7824659347530001</c:v>
                </c:pt>
                <c:pt idx="32550">
                  <c:v>3.7825205326079998</c:v>
                </c:pt>
                <c:pt idx="32551">
                  <c:v>3.7825577259059999</c:v>
                </c:pt>
                <c:pt idx="32552">
                  <c:v>3.7825903892519999</c:v>
                </c:pt>
                <c:pt idx="32553">
                  <c:v>3.7826273441309999</c:v>
                </c:pt>
                <c:pt idx="32554">
                  <c:v>3.7826581001280002</c:v>
                </c:pt>
                <c:pt idx="32555">
                  <c:v>3.7826924324040001</c:v>
                </c:pt>
                <c:pt idx="32556">
                  <c:v>3.7827279567719998</c:v>
                </c:pt>
                <c:pt idx="32557">
                  <c:v>3.7827904224400002</c:v>
                </c:pt>
                <c:pt idx="32558">
                  <c:v>3.782843828201</c:v>
                </c:pt>
                <c:pt idx="32559">
                  <c:v>3.78293800354</c:v>
                </c:pt>
                <c:pt idx="32560">
                  <c:v>3.7830739021299999</c:v>
                </c:pt>
                <c:pt idx="32561">
                  <c:v>3.783197879791</c:v>
                </c:pt>
                <c:pt idx="32562">
                  <c:v>3.7833237648010001</c:v>
                </c:pt>
                <c:pt idx="32563">
                  <c:v>3.7834041118620001</c:v>
                </c:pt>
                <c:pt idx="32564">
                  <c:v>3.7834949493410002</c:v>
                </c:pt>
                <c:pt idx="32565">
                  <c:v>3.7835791110989998</c:v>
                </c:pt>
                <c:pt idx="32566">
                  <c:v>3.7837090492250001</c:v>
                </c:pt>
                <c:pt idx="32567">
                  <c:v>3.7839672565460001</c:v>
                </c:pt>
                <c:pt idx="32568">
                  <c:v>3.7841994762420001</c:v>
                </c:pt>
                <c:pt idx="32569">
                  <c:v>3.7845377922060002</c:v>
                </c:pt>
                <c:pt idx="32570">
                  <c:v>3.7848873138429999</c:v>
                </c:pt>
                <c:pt idx="32571">
                  <c:v>3.7851355075840001</c:v>
                </c:pt>
                <c:pt idx="32572">
                  <c:v>3.785484075546</c:v>
                </c:pt>
                <c:pt idx="32573">
                  <c:v>3.78573679924</c:v>
                </c:pt>
                <c:pt idx="32574">
                  <c:v>3.7860498428340001</c:v>
                </c:pt>
                <c:pt idx="32575">
                  <c:v>3.7861633300780002</c:v>
                </c:pt>
                <c:pt idx="32576">
                  <c:v>3.7862489223479998</c:v>
                </c:pt>
                <c:pt idx="32577">
                  <c:v>3.786592960358</c:v>
                </c:pt>
                <c:pt idx="32578">
                  <c:v>3.7867307662959999</c:v>
                </c:pt>
                <c:pt idx="32579">
                  <c:v>3.786924362183</c:v>
                </c:pt>
                <c:pt idx="32580">
                  <c:v>3.786966323853</c:v>
                </c:pt>
                <c:pt idx="32581">
                  <c:v>3.7870283126830002</c:v>
                </c:pt>
                <c:pt idx="32582">
                  <c:v>3.7871415615080002</c:v>
                </c:pt>
                <c:pt idx="32583">
                  <c:v>3.787496328354</c:v>
                </c:pt>
                <c:pt idx="32584">
                  <c:v>3.7878515720369998</c:v>
                </c:pt>
                <c:pt idx="32585">
                  <c:v>3.7879960536959998</c:v>
                </c:pt>
                <c:pt idx="32586">
                  <c:v>3.7881705760959998</c:v>
                </c:pt>
                <c:pt idx="32587">
                  <c:v>3.7882609367370002</c:v>
                </c:pt>
                <c:pt idx="32588">
                  <c:v>3.7883384227749999</c:v>
                </c:pt>
                <c:pt idx="32589">
                  <c:v>3.7884221076969999</c:v>
                </c:pt>
                <c:pt idx="32590">
                  <c:v>3.788500785828</c:v>
                </c:pt>
                <c:pt idx="32591">
                  <c:v>3.788551568985</c:v>
                </c:pt>
                <c:pt idx="32592">
                  <c:v>3.7886061668400002</c:v>
                </c:pt>
                <c:pt idx="32593">
                  <c:v>3.7886607646939998</c:v>
                </c:pt>
                <c:pt idx="32594">
                  <c:v>3.788713693619</c:v>
                </c:pt>
                <c:pt idx="32595">
                  <c:v>3.7887718677520001</c:v>
                </c:pt>
                <c:pt idx="32596">
                  <c:v>3.788863658905</c:v>
                </c:pt>
                <c:pt idx="32597">
                  <c:v>3.7889466285709998</c:v>
                </c:pt>
                <c:pt idx="32598">
                  <c:v>3.789039850235</c:v>
                </c:pt>
                <c:pt idx="32599">
                  <c:v>3.789093971252</c:v>
                </c:pt>
                <c:pt idx="32600">
                  <c:v>3.789207458496</c:v>
                </c:pt>
                <c:pt idx="32601">
                  <c:v>3.7895555496219999</c:v>
                </c:pt>
                <c:pt idx="32602">
                  <c:v>3.7897169590000002</c:v>
                </c:pt>
                <c:pt idx="32603">
                  <c:v>3.7898609638209999</c:v>
                </c:pt>
                <c:pt idx="32604">
                  <c:v>3.789962291718</c:v>
                </c:pt>
                <c:pt idx="32605">
                  <c:v>3.7900223731990001</c:v>
                </c:pt>
                <c:pt idx="32606">
                  <c:v>3.7900726795200002</c:v>
                </c:pt>
                <c:pt idx="32607">
                  <c:v>3.7901039123540001</c:v>
                </c:pt>
                <c:pt idx="32608">
                  <c:v>3.7901554107669999</c:v>
                </c:pt>
                <c:pt idx="32609">
                  <c:v>3.7901918888089998</c:v>
                </c:pt>
                <c:pt idx="32610">
                  <c:v>3.7902388572689998</c:v>
                </c:pt>
                <c:pt idx="32611">
                  <c:v>3.790266036987</c:v>
                </c:pt>
                <c:pt idx="32612">
                  <c:v>3.790314674377</c:v>
                </c:pt>
                <c:pt idx="32613">
                  <c:v>3.7903428077700001</c:v>
                </c:pt>
                <c:pt idx="32614">
                  <c:v>3.7903847694400001</c:v>
                </c:pt>
                <c:pt idx="32615">
                  <c:v>3.7904007434840001</c:v>
                </c:pt>
                <c:pt idx="32616">
                  <c:v>3.7904477119450002</c:v>
                </c:pt>
                <c:pt idx="32617">
                  <c:v>3.7905783653260001</c:v>
                </c:pt>
                <c:pt idx="32618">
                  <c:v>3.7907044887539998</c:v>
                </c:pt>
                <c:pt idx="32619">
                  <c:v>3.7908406257629998</c:v>
                </c:pt>
                <c:pt idx="32620">
                  <c:v>3.7909643650049998</c:v>
                </c:pt>
                <c:pt idx="32621">
                  <c:v>3.7910902500149999</c:v>
                </c:pt>
                <c:pt idx="32622">
                  <c:v>3.7914109230039998</c:v>
                </c:pt>
                <c:pt idx="32623">
                  <c:v>3.7916445732119999</c:v>
                </c:pt>
                <c:pt idx="32624">
                  <c:v>3.7919821739200001</c:v>
                </c:pt>
                <c:pt idx="32625">
                  <c:v>3.792157888412</c:v>
                </c:pt>
                <c:pt idx="32626">
                  <c:v>3.7922315597530001</c:v>
                </c:pt>
                <c:pt idx="32627">
                  <c:v>3.792532682419</c:v>
                </c:pt>
                <c:pt idx="32628">
                  <c:v>3.7926347255709998</c:v>
                </c:pt>
                <c:pt idx="32629">
                  <c:v>3.7927618026730001</c:v>
                </c:pt>
                <c:pt idx="32630">
                  <c:v>3.792944431305</c:v>
                </c:pt>
                <c:pt idx="32631">
                  <c:v>3.7931609153750001</c:v>
                </c:pt>
                <c:pt idx="32632">
                  <c:v>3.7932991981509998</c:v>
                </c:pt>
                <c:pt idx="32633">
                  <c:v>3.7934193611150002</c:v>
                </c:pt>
                <c:pt idx="32634">
                  <c:v>3.7935438156129999</c:v>
                </c:pt>
                <c:pt idx="32635">
                  <c:v>3.7937197685239998</c:v>
                </c:pt>
                <c:pt idx="32636">
                  <c:v>3.7940626144410001</c:v>
                </c:pt>
                <c:pt idx="32637">
                  <c:v>3.7941741943360001</c:v>
                </c:pt>
                <c:pt idx="32638">
                  <c:v>3.7942647933960001</c:v>
                </c:pt>
                <c:pt idx="32639">
                  <c:v>3.7943155765530001</c:v>
                </c:pt>
                <c:pt idx="32640">
                  <c:v>3.7943973541260001</c:v>
                </c:pt>
                <c:pt idx="32641">
                  <c:v>3.7944767475129999</c:v>
                </c:pt>
                <c:pt idx="32642">
                  <c:v>3.7945623397829999</c:v>
                </c:pt>
                <c:pt idx="32643">
                  <c:v>3.7946784496310002</c:v>
                </c:pt>
                <c:pt idx="32644">
                  <c:v>3.7947940826419999</c:v>
                </c:pt>
                <c:pt idx="32645">
                  <c:v>3.7948777675629999</c:v>
                </c:pt>
                <c:pt idx="32646">
                  <c:v>3.7949590682980001</c:v>
                </c:pt>
                <c:pt idx="32647">
                  <c:v>3.7950110435490001</c:v>
                </c:pt>
                <c:pt idx="32648">
                  <c:v>3.7950625419619999</c:v>
                </c:pt>
                <c:pt idx="32649">
                  <c:v>3.7951076030730002</c:v>
                </c:pt>
                <c:pt idx="32650">
                  <c:v>3.7951562404630002</c:v>
                </c:pt>
                <c:pt idx="32651">
                  <c:v>3.7952399253850002</c:v>
                </c:pt>
                <c:pt idx="32652">
                  <c:v>3.7955925464629998</c:v>
                </c:pt>
                <c:pt idx="32653">
                  <c:v>3.795794010162</c:v>
                </c:pt>
                <c:pt idx="32654">
                  <c:v>3.7959671020510002</c:v>
                </c:pt>
                <c:pt idx="32655">
                  <c:v>3.7960529327389998</c:v>
                </c:pt>
                <c:pt idx="32656">
                  <c:v>3.7961471080779998</c:v>
                </c:pt>
                <c:pt idx="32657">
                  <c:v>3.7962012290949998</c:v>
                </c:pt>
                <c:pt idx="32658">
                  <c:v>3.796247243881</c:v>
                </c:pt>
                <c:pt idx="32659">
                  <c:v>3.7962877750400001</c:v>
                </c:pt>
                <c:pt idx="32660">
                  <c:v>3.7963452339170001</c:v>
                </c:pt>
                <c:pt idx="32661">
                  <c:v>3.796507120132</c:v>
                </c:pt>
                <c:pt idx="32662">
                  <c:v>3.7966079711909999</c:v>
                </c:pt>
                <c:pt idx="32663">
                  <c:v>3.796710968018</c:v>
                </c:pt>
                <c:pt idx="32664">
                  <c:v>3.7968163490300002</c:v>
                </c:pt>
                <c:pt idx="32665">
                  <c:v>3.796927213669</c:v>
                </c:pt>
                <c:pt idx="32666">
                  <c:v>3.7969856262210002</c:v>
                </c:pt>
                <c:pt idx="32667">
                  <c:v>3.7970864772800001</c:v>
                </c:pt>
                <c:pt idx="32668">
                  <c:v>3.7971839904790001</c:v>
                </c:pt>
                <c:pt idx="32669">
                  <c:v>3.7972424030299998</c:v>
                </c:pt>
                <c:pt idx="32670">
                  <c:v>3.797295331955</c:v>
                </c:pt>
                <c:pt idx="32671">
                  <c:v>3.7973504066469999</c:v>
                </c:pt>
                <c:pt idx="32672">
                  <c:v>3.7974042892459998</c:v>
                </c:pt>
                <c:pt idx="32673">
                  <c:v>3.7974636554719998</c:v>
                </c:pt>
                <c:pt idx="32674">
                  <c:v>3.797509670258</c:v>
                </c:pt>
                <c:pt idx="32675">
                  <c:v>3.7975695133210001</c:v>
                </c:pt>
                <c:pt idx="32676">
                  <c:v>3.797621250153</c:v>
                </c:pt>
                <c:pt idx="32677">
                  <c:v>3.7977280616760001</c:v>
                </c:pt>
                <c:pt idx="32678">
                  <c:v>3.797827243805</c:v>
                </c:pt>
                <c:pt idx="32679">
                  <c:v>3.7979626655579999</c:v>
                </c:pt>
                <c:pt idx="32680">
                  <c:v>3.798090457916</c:v>
                </c:pt>
                <c:pt idx="32681">
                  <c:v>3.7982506752009999</c:v>
                </c:pt>
                <c:pt idx="32682">
                  <c:v>3.798571825027</c:v>
                </c:pt>
                <c:pt idx="32683">
                  <c:v>3.7987639904020001</c:v>
                </c:pt>
                <c:pt idx="32684">
                  <c:v>3.7988469600679999</c:v>
                </c:pt>
                <c:pt idx="32685">
                  <c:v>3.7989268302919998</c:v>
                </c:pt>
                <c:pt idx="32686">
                  <c:v>3.7989809513089998</c:v>
                </c:pt>
                <c:pt idx="32687">
                  <c:v>3.7990305423740001</c:v>
                </c:pt>
                <c:pt idx="32688">
                  <c:v>3.7990758419040001</c:v>
                </c:pt>
                <c:pt idx="32689">
                  <c:v>3.7991223335269999</c:v>
                </c:pt>
                <c:pt idx="32690">
                  <c:v>3.7991690635680002</c:v>
                </c:pt>
                <c:pt idx="32691">
                  <c:v>3.7992126941679998</c:v>
                </c:pt>
                <c:pt idx="32692">
                  <c:v>3.7992620468139999</c:v>
                </c:pt>
                <c:pt idx="32693">
                  <c:v>3.799307584763</c:v>
                </c:pt>
                <c:pt idx="32694">
                  <c:v>3.799354791641</c:v>
                </c:pt>
                <c:pt idx="32695">
                  <c:v>3.799400091171</c:v>
                </c:pt>
                <c:pt idx="32696">
                  <c:v>3.7994470596309999</c:v>
                </c:pt>
                <c:pt idx="32697">
                  <c:v>3.7994923591609999</c:v>
                </c:pt>
                <c:pt idx="32698">
                  <c:v>3.7995426654819999</c:v>
                </c:pt>
                <c:pt idx="32699">
                  <c:v>3.7995913028719999</c:v>
                </c:pt>
                <c:pt idx="32700">
                  <c:v>3.7996368408199999</c:v>
                </c:pt>
                <c:pt idx="32701">
                  <c:v>3.799680709839</c:v>
                </c:pt>
                <c:pt idx="32702">
                  <c:v>3.799733161926</c:v>
                </c:pt>
                <c:pt idx="32703">
                  <c:v>3.7997846603390002</c:v>
                </c:pt>
                <c:pt idx="32704">
                  <c:v>3.7998387813569998</c:v>
                </c:pt>
                <c:pt idx="32705">
                  <c:v>3.7998926639559998</c:v>
                </c:pt>
                <c:pt idx="32706">
                  <c:v>3.799944400787</c:v>
                </c:pt>
                <c:pt idx="32707">
                  <c:v>3.7999866008760002</c:v>
                </c:pt>
                <c:pt idx="32708">
                  <c:v>3.800040006638</c:v>
                </c:pt>
                <c:pt idx="32709">
                  <c:v>3.8000895977020002</c:v>
                </c:pt>
                <c:pt idx="32710">
                  <c:v>3.8002033233639998</c:v>
                </c:pt>
                <c:pt idx="32711">
                  <c:v>3.8005149364470001</c:v>
                </c:pt>
                <c:pt idx="32712">
                  <c:v>3.8006112575530002</c:v>
                </c:pt>
                <c:pt idx="32713">
                  <c:v>3.800662755966</c:v>
                </c:pt>
                <c:pt idx="32714">
                  <c:v>3.8007159233090002</c:v>
                </c:pt>
                <c:pt idx="32715">
                  <c:v>3.8007700443269998</c:v>
                </c:pt>
                <c:pt idx="32716">
                  <c:v>3.8008284568790001</c:v>
                </c:pt>
                <c:pt idx="32717">
                  <c:v>3.800889492035</c:v>
                </c:pt>
                <c:pt idx="32718">
                  <c:v>3.800951957703</c:v>
                </c:pt>
                <c:pt idx="32719">
                  <c:v>3.8010058403019999</c:v>
                </c:pt>
                <c:pt idx="32720">
                  <c:v>3.8010382652280001</c:v>
                </c:pt>
                <c:pt idx="32721">
                  <c:v>3.801079511642</c:v>
                </c:pt>
                <c:pt idx="32722">
                  <c:v>3.8011107444759999</c:v>
                </c:pt>
                <c:pt idx="32723">
                  <c:v>3.8011484146119998</c:v>
                </c:pt>
                <c:pt idx="32724">
                  <c:v>3.8012130260469998</c:v>
                </c:pt>
                <c:pt idx="32725">
                  <c:v>3.8012630939480001</c:v>
                </c:pt>
                <c:pt idx="32726">
                  <c:v>3.8013157844540002</c:v>
                </c:pt>
                <c:pt idx="32727">
                  <c:v>3.8014085292819999</c:v>
                </c:pt>
                <c:pt idx="32728">
                  <c:v>3.8015022277830002</c:v>
                </c:pt>
                <c:pt idx="32729">
                  <c:v>3.801600933075</c:v>
                </c:pt>
                <c:pt idx="32730">
                  <c:v>3.8017022609710001</c:v>
                </c:pt>
                <c:pt idx="32731">
                  <c:v>3.80180478096</c:v>
                </c:pt>
                <c:pt idx="32732">
                  <c:v>3.8019487857819998</c:v>
                </c:pt>
                <c:pt idx="32733">
                  <c:v>3.8022918701170001</c:v>
                </c:pt>
                <c:pt idx="32734">
                  <c:v>3.8026318550110001</c:v>
                </c:pt>
                <c:pt idx="32735">
                  <c:v>3.8028445243840001</c:v>
                </c:pt>
                <c:pt idx="32736">
                  <c:v>3.802966117859</c:v>
                </c:pt>
                <c:pt idx="32737">
                  <c:v>3.8030874729159998</c:v>
                </c:pt>
                <c:pt idx="32738">
                  <c:v>3.803458213806</c:v>
                </c:pt>
                <c:pt idx="32739">
                  <c:v>3.8035669326780002</c:v>
                </c:pt>
                <c:pt idx="32740">
                  <c:v>3.803703784943</c:v>
                </c:pt>
                <c:pt idx="32741">
                  <c:v>3.8040325641630002</c:v>
                </c:pt>
                <c:pt idx="32742">
                  <c:v>3.8043186664580002</c:v>
                </c:pt>
                <c:pt idx="32743">
                  <c:v>3.804401397705</c:v>
                </c:pt>
                <c:pt idx="32744">
                  <c:v>3.8044996261600001</c:v>
                </c:pt>
                <c:pt idx="32745">
                  <c:v>3.8045456409449998</c:v>
                </c:pt>
                <c:pt idx="32746">
                  <c:v>3.8046166896820002</c:v>
                </c:pt>
                <c:pt idx="32747">
                  <c:v>3.8046624660489998</c:v>
                </c:pt>
                <c:pt idx="32748">
                  <c:v>3.8047103881840001</c:v>
                </c:pt>
                <c:pt idx="32749">
                  <c:v>3.8047525882720001</c:v>
                </c:pt>
                <c:pt idx="32750">
                  <c:v>3.8048264980319999</c:v>
                </c:pt>
                <c:pt idx="32751">
                  <c:v>3.8048982620239999</c:v>
                </c:pt>
                <c:pt idx="32752">
                  <c:v>3.8049449920649998</c:v>
                </c:pt>
                <c:pt idx="32753">
                  <c:v>3.8049938678739998</c:v>
                </c:pt>
                <c:pt idx="32754">
                  <c:v>3.8050391674039998</c:v>
                </c:pt>
                <c:pt idx="32755">
                  <c:v>3.8050951957699999</c:v>
                </c:pt>
                <c:pt idx="32756">
                  <c:v>3.80517745018</c:v>
                </c:pt>
                <c:pt idx="32757">
                  <c:v>3.8052656650540002</c:v>
                </c:pt>
                <c:pt idx="32758">
                  <c:v>3.8055832386019999</c:v>
                </c:pt>
                <c:pt idx="32759">
                  <c:v>3.8058981895450001</c:v>
                </c:pt>
                <c:pt idx="32760">
                  <c:v>3.805954933167</c:v>
                </c:pt>
                <c:pt idx="32761">
                  <c:v>3.8059890270230001</c:v>
                </c:pt>
                <c:pt idx="32762">
                  <c:v>3.806023359299</c:v>
                </c:pt>
                <c:pt idx="32763">
                  <c:v>3.8060886859890002</c:v>
                </c:pt>
                <c:pt idx="32764">
                  <c:v>3.8061289787289998</c:v>
                </c:pt>
                <c:pt idx="32765">
                  <c:v>3.806209802628</c:v>
                </c:pt>
                <c:pt idx="32766">
                  <c:v>3.8062980175019998</c:v>
                </c:pt>
                <c:pt idx="32767">
                  <c:v>3.8063869476319998</c:v>
                </c:pt>
                <c:pt idx="32768">
                  <c:v>3.806520462036</c:v>
                </c:pt>
                <c:pt idx="32769">
                  <c:v>3.80663895607</c:v>
                </c:pt>
                <c:pt idx="32770">
                  <c:v>3.8067712783809999</c:v>
                </c:pt>
                <c:pt idx="32771">
                  <c:v>3.8068580627439998</c:v>
                </c:pt>
                <c:pt idx="32772">
                  <c:v>3.8069550991060002</c:v>
                </c:pt>
                <c:pt idx="32773">
                  <c:v>3.807050228119</c:v>
                </c:pt>
                <c:pt idx="32774">
                  <c:v>3.8071453571320002</c:v>
                </c:pt>
                <c:pt idx="32775">
                  <c:v>3.8072400093079999</c:v>
                </c:pt>
                <c:pt idx="32776">
                  <c:v>3.8074436187740002</c:v>
                </c:pt>
                <c:pt idx="32777">
                  <c:v>3.8077902793880001</c:v>
                </c:pt>
                <c:pt idx="32778">
                  <c:v>3.8079743385309999</c:v>
                </c:pt>
                <c:pt idx="32779">
                  <c:v>3.8080592155459998</c:v>
                </c:pt>
                <c:pt idx="32780">
                  <c:v>3.8081154823299999</c:v>
                </c:pt>
                <c:pt idx="32781">
                  <c:v>3.8081703186040001</c:v>
                </c:pt>
                <c:pt idx="32782">
                  <c:v>3.808245182037</c:v>
                </c:pt>
                <c:pt idx="32783">
                  <c:v>3.808354854584</c:v>
                </c:pt>
                <c:pt idx="32784">
                  <c:v>3.8085143566130002</c:v>
                </c:pt>
                <c:pt idx="32785">
                  <c:v>3.8087756633760002</c:v>
                </c:pt>
                <c:pt idx="32786">
                  <c:v>3.808893918991</c:v>
                </c:pt>
                <c:pt idx="32787">
                  <c:v>3.8089849948880001</c:v>
                </c:pt>
                <c:pt idx="32788">
                  <c:v>3.8091080188749999</c:v>
                </c:pt>
                <c:pt idx="32789">
                  <c:v>3.8091964721679998</c:v>
                </c:pt>
                <c:pt idx="32790">
                  <c:v>3.809368133545</c:v>
                </c:pt>
                <c:pt idx="32791">
                  <c:v>3.8095519542690002</c:v>
                </c:pt>
                <c:pt idx="32792">
                  <c:v>3.8096711635589999</c:v>
                </c:pt>
                <c:pt idx="32793">
                  <c:v>3.8097555637360001</c:v>
                </c:pt>
                <c:pt idx="32794">
                  <c:v>3.8098366260529999</c:v>
                </c:pt>
                <c:pt idx="32795">
                  <c:v>3.8099162578580001</c:v>
                </c:pt>
                <c:pt idx="32796">
                  <c:v>3.8099954128269999</c:v>
                </c:pt>
                <c:pt idx="32797">
                  <c:v>3.810341119766</c:v>
                </c:pt>
                <c:pt idx="32798">
                  <c:v>3.810475111008</c:v>
                </c:pt>
                <c:pt idx="32799">
                  <c:v>3.8105597496030001</c:v>
                </c:pt>
                <c:pt idx="32800">
                  <c:v>3.8106958866120002</c:v>
                </c:pt>
                <c:pt idx="32801">
                  <c:v>3.8107836246489999</c:v>
                </c:pt>
                <c:pt idx="32802">
                  <c:v>3.8109047412870001</c:v>
                </c:pt>
                <c:pt idx="32803">
                  <c:v>3.8110599517820001</c:v>
                </c:pt>
                <c:pt idx="32804">
                  <c:v>3.8112289905550001</c:v>
                </c:pt>
                <c:pt idx="32805">
                  <c:v>3.8114454746250002</c:v>
                </c:pt>
                <c:pt idx="32806">
                  <c:v>3.8117189407350001</c:v>
                </c:pt>
                <c:pt idx="32807">
                  <c:v>3.8118457794189999</c:v>
                </c:pt>
                <c:pt idx="32808">
                  <c:v>3.8119339942930002</c:v>
                </c:pt>
                <c:pt idx="32809">
                  <c:v>3.811989068985</c:v>
                </c:pt>
                <c:pt idx="32810">
                  <c:v>3.8120470047000001</c:v>
                </c:pt>
                <c:pt idx="32811">
                  <c:v>3.8121035099029998</c:v>
                </c:pt>
                <c:pt idx="32812">
                  <c:v>3.812156438828</c:v>
                </c:pt>
                <c:pt idx="32813">
                  <c:v>3.8122327327729999</c:v>
                </c:pt>
                <c:pt idx="32814">
                  <c:v>3.812287330627</c:v>
                </c:pt>
                <c:pt idx="32815">
                  <c:v>3.812339544296</c:v>
                </c:pt>
                <c:pt idx="32816">
                  <c:v>3.8123977184300002</c:v>
                </c:pt>
                <c:pt idx="32817">
                  <c:v>3.8124551773070001</c:v>
                </c:pt>
                <c:pt idx="32818">
                  <c:v>3.8125026226040002</c:v>
                </c:pt>
                <c:pt idx="32819">
                  <c:v>3.8125553131099998</c:v>
                </c:pt>
                <c:pt idx="32820">
                  <c:v>3.8126094341279999</c:v>
                </c:pt>
                <c:pt idx="32821">
                  <c:v>3.8126630783080002</c:v>
                </c:pt>
                <c:pt idx="32822">
                  <c:v>3.8127148151400001</c:v>
                </c:pt>
                <c:pt idx="32823">
                  <c:v>3.812796354294</c:v>
                </c:pt>
                <c:pt idx="32824">
                  <c:v>3.8128445148469998</c:v>
                </c:pt>
                <c:pt idx="32825">
                  <c:v>3.8129141330719998</c:v>
                </c:pt>
                <c:pt idx="32826">
                  <c:v>3.8129920959470001</c:v>
                </c:pt>
                <c:pt idx="32827">
                  <c:v>3.8130762577059998</c:v>
                </c:pt>
                <c:pt idx="32828">
                  <c:v>3.8131656646729999</c:v>
                </c:pt>
                <c:pt idx="32829">
                  <c:v>3.8132600784299999</c:v>
                </c:pt>
                <c:pt idx="32830">
                  <c:v>3.8133203983309998</c:v>
                </c:pt>
                <c:pt idx="32831">
                  <c:v>3.8134131431579998</c:v>
                </c:pt>
                <c:pt idx="32832">
                  <c:v>3.813624858856</c:v>
                </c:pt>
                <c:pt idx="32833">
                  <c:v>3.8137123584750001</c:v>
                </c:pt>
                <c:pt idx="32834">
                  <c:v>3.8138117790220001</c:v>
                </c:pt>
                <c:pt idx="32835">
                  <c:v>3.8138718605039998</c:v>
                </c:pt>
                <c:pt idx="32836">
                  <c:v>3.8139340877530001</c:v>
                </c:pt>
                <c:pt idx="32837">
                  <c:v>3.8140041828159998</c:v>
                </c:pt>
                <c:pt idx="32838">
                  <c:v>3.8140797615049999</c:v>
                </c:pt>
                <c:pt idx="32839">
                  <c:v>3.8141527175899999</c:v>
                </c:pt>
                <c:pt idx="32840">
                  <c:v>3.8142032623289999</c:v>
                </c:pt>
                <c:pt idx="32841">
                  <c:v>3.8142802715299999</c:v>
                </c:pt>
                <c:pt idx="32842">
                  <c:v>3.8143427371979999</c:v>
                </c:pt>
                <c:pt idx="32843">
                  <c:v>3.8144230842589999</c:v>
                </c:pt>
                <c:pt idx="32844">
                  <c:v>3.8144958019259998</c:v>
                </c:pt>
                <c:pt idx="32845">
                  <c:v>3.8145792484280001</c:v>
                </c:pt>
                <c:pt idx="32846">
                  <c:v>3.8146529197689998</c:v>
                </c:pt>
                <c:pt idx="32847">
                  <c:v>3.8147335052489999</c:v>
                </c:pt>
                <c:pt idx="32848">
                  <c:v>3.814805746078</c:v>
                </c:pt>
                <c:pt idx="32849">
                  <c:v>3.8148851394649999</c:v>
                </c:pt>
                <c:pt idx="32850">
                  <c:v>3.8149838447570001</c:v>
                </c:pt>
                <c:pt idx="32851">
                  <c:v>3.8150629997249998</c:v>
                </c:pt>
                <c:pt idx="32852">
                  <c:v>3.8151533603669998</c:v>
                </c:pt>
                <c:pt idx="32853">
                  <c:v>3.815227508545</c:v>
                </c:pt>
                <c:pt idx="32854">
                  <c:v>3.8153028488160001</c:v>
                </c:pt>
                <c:pt idx="32855">
                  <c:v>3.8153626918789998</c:v>
                </c:pt>
                <c:pt idx="32856">
                  <c:v>3.8154335021970001</c:v>
                </c:pt>
                <c:pt idx="32857">
                  <c:v>3.8154823780060001</c:v>
                </c:pt>
                <c:pt idx="32858">
                  <c:v>3.8155407905579999</c:v>
                </c:pt>
                <c:pt idx="32859">
                  <c:v>3.8156380653380002</c:v>
                </c:pt>
                <c:pt idx="32860">
                  <c:v>3.8157250881200002</c:v>
                </c:pt>
                <c:pt idx="32861">
                  <c:v>3.8158526420590002</c:v>
                </c:pt>
                <c:pt idx="32862">
                  <c:v>3.8159325122830001</c:v>
                </c:pt>
                <c:pt idx="32863">
                  <c:v>3.816017150879</c:v>
                </c:pt>
                <c:pt idx="32864">
                  <c:v>3.8160982131960002</c:v>
                </c:pt>
                <c:pt idx="32865">
                  <c:v>3.8163955211639999</c:v>
                </c:pt>
                <c:pt idx="32866">
                  <c:v>3.8164768218990002</c:v>
                </c:pt>
                <c:pt idx="32867">
                  <c:v>3.8165822029109999</c:v>
                </c:pt>
                <c:pt idx="32868">
                  <c:v>3.8166615962980002</c:v>
                </c:pt>
                <c:pt idx="32869">
                  <c:v>3.816725492477</c:v>
                </c:pt>
                <c:pt idx="32870">
                  <c:v>3.8167943954469998</c:v>
                </c:pt>
                <c:pt idx="32871">
                  <c:v>3.8168363571169999</c:v>
                </c:pt>
                <c:pt idx="32872">
                  <c:v>3.8169004917140001</c:v>
                </c:pt>
                <c:pt idx="32873">
                  <c:v>3.8169410228729999</c:v>
                </c:pt>
                <c:pt idx="32874">
                  <c:v>3.8169848918909999</c:v>
                </c:pt>
                <c:pt idx="32875">
                  <c:v>3.817042589188</c:v>
                </c:pt>
                <c:pt idx="32876">
                  <c:v>3.8170850276950001</c:v>
                </c:pt>
                <c:pt idx="32877">
                  <c:v>3.8171269893650002</c:v>
                </c:pt>
                <c:pt idx="32878">
                  <c:v>3.8171672821040001</c:v>
                </c:pt>
                <c:pt idx="32879">
                  <c:v>3.8172094821929998</c:v>
                </c:pt>
                <c:pt idx="32880">
                  <c:v>3.8172786235810001</c:v>
                </c:pt>
                <c:pt idx="32881">
                  <c:v>3.8173265457149999</c:v>
                </c:pt>
                <c:pt idx="32882">
                  <c:v>3.8173727989200001</c:v>
                </c:pt>
                <c:pt idx="32883">
                  <c:v>3.8174219131470002</c:v>
                </c:pt>
                <c:pt idx="32884">
                  <c:v>3.8174700737</c:v>
                </c:pt>
                <c:pt idx="32885">
                  <c:v>3.8175158500670001</c:v>
                </c:pt>
                <c:pt idx="32886">
                  <c:v>3.8175580501559998</c:v>
                </c:pt>
                <c:pt idx="32887">
                  <c:v>3.8176014423370002</c:v>
                </c:pt>
                <c:pt idx="32888">
                  <c:v>3.8176453113559998</c:v>
                </c:pt>
                <c:pt idx="32889">
                  <c:v>3.8177127838130001</c:v>
                </c:pt>
                <c:pt idx="32890">
                  <c:v>3.8177955150599998</c:v>
                </c:pt>
                <c:pt idx="32891">
                  <c:v>3.8181211948390001</c:v>
                </c:pt>
                <c:pt idx="32892">
                  <c:v>3.8182060718540001</c:v>
                </c:pt>
                <c:pt idx="32893">
                  <c:v>3.8182938098910002</c:v>
                </c:pt>
                <c:pt idx="32894">
                  <c:v>3.8183612823490001</c:v>
                </c:pt>
                <c:pt idx="32895">
                  <c:v>3.8183753490450001</c:v>
                </c:pt>
                <c:pt idx="32896">
                  <c:v>3.818408489227</c:v>
                </c:pt>
                <c:pt idx="32897">
                  <c:v>3.8184292316440001</c:v>
                </c:pt>
                <c:pt idx="32898">
                  <c:v>3.8184597492219998</c:v>
                </c:pt>
                <c:pt idx="32899">
                  <c:v>3.8184769153590001</c:v>
                </c:pt>
                <c:pt idx="32900">
                  <c:v>3.8185131549840001</c:v>
                </c:pt>
                <c:pt idx="32901">
                  <c:v>3.8185310363770002</c:v>
                </c:pt>
                <c:pt idx="32902">
                  <c:v>3.818565130234</c:v>
                </c:pt>
                <c:pt idx="32903">
                  <c:v>3.8186075687410002</c:v>
                </c:pt>
                <c:pt idx="32904">
                  <c:v>3.8186445236209998</c:v>
                </c:pt>
                <c:pt idx="32905">
                  <c:v>3.8187005519869999</c:v>
                </c:pt>
                <c:pt idx="32906">
                  <c:v>3.818746328354</c:v>
                </c:pt>
                <c:pt idx="32907">
                  <c:v>3.818798780441</c:v>
                </c:pt>
                <c:pt idx="32908">
                  <c:v>3.818894386292</c:v>
                </c:pt>
                <c:pt idx="32909">
                  <c:v>3.8189783096309999</c:v>
                </c:pt>
                <c:pt idx="32910">
                  <c:v>3.8191025257110001</c:v>
                </c:pt>
                <c:pt idx="32911">
                  <c:v>3.8192341327669999</c:v>
                </c:pt>
                <c:pt idx="32912">
                  <c:v>3.8193175792690002</c:v>
                </c:pt>
                <c:pt idx="32913">
                  <c:v>3.819438695908</c:v>
                </c:pt>
                <c:pt idx="32914">
                  <c:v>3.8195674419399999</c:v>
                </c:pt>
                <c:pt idx="32915">
                  <c:v>3.8198807239530002</c:v>
                </c:pt>
                <c:pt idx="32916">
                  <c:v>3.8201875686650002</c:v>
                </c:pt>
                <c:pt idx="32917">
                  <c:v>3.82030916214</c:v>
                </c:pt>
                <c:pt idx="32918">
                  <c:v>3.8203871250149999</c:v>
                </c:pt>
                <c:pt idx="32919">
                  <c:v>3.8204410076139999</c:v>
                </c:pt>
                <c:pt idx="32920">
                  <c:v>3.8205134868620001</c:v>
                </c:pt>
                <c:pt idx="32921">
                  <c:v>3.8205649852749999</c:v>
                </c:pt>
                <c:pt idx="32922">
                  <c:v>3.820614099503</c:v>
                </c:pt>
                <c:pt idx="32923">
                  <c:v>3.8206877708440001</c:v>
                </c:pt>
                <c:pt idx="32924">
                  <c:v>3.8207750320430001</c:v>
                </c:pt>
                <c:pt idx="32925">
                  <c:v>3.8208813667300001</c:v>
                </c:pt>
                <c:pt idx="32926">
                  <c:v>3.820963144302</c:v>
                </c:pt>
                <c:pt idx="32927">
                  <c:v>3.821076154709</c:v>
                </c:pt>
                <c:pt idx="32928">
                  <c:v>3.821400642395</c:v>
                </c:pt>
                <c:pt idx="32929">
                  <c:v>3.821517705917</c:v>
                </c:pt>
                <c:pt idx="32930">
                  <c:v>3.8216259479520001</c:v>
                </c:pt>
                <c:pt idx="32931">
                  <c:v>3.8217823505399999</c:v>
                </c:pt>
                <c:pt idx="32932">
                  <c:v>3.821917057037</c:v>
                </c:pt>
                <c:pt idx="32933">
                  <c:v>3.8219749927520001</c:v>
                </c:pt>
                <c:pt idx="32934">
                  <c:v>3.8220062255860001</c:v>
                </c:pt>
                <c:pt idx="32935">
                  <c:v>3.8220224380490002</c:v>
                </c:pt>
                <c:pt idx="32936">
                  <c:v>3.822057962418</c:v>
                </c:pt>
                <c:pt idx="32937">
                  <c:v>3.8220760822300002</c:v>
                </c:pt>
                <c:pt idx="32938">
                  <c:v>3.822112083435</c:v>
                </c:pt>
                <c:pt idx="32939">
                  <c:v>3.8221280574800001</c:v>
                </c:pt>
                <c:pt idx="32940">
                  <c:v>3.8221597671510001</c:v>
                </c:pt>
                <c:pt idx="32941">
                  <c:v>3.8221788406370001</c:v>
                </c:pt>
                <c:pt idx="32942">
                  <c:v>3.8222205638890001</c:v>
                </c:pt>
                <c:pt idx="32943">
                  <c:v>3.822312355042</c:v>
                </c:pt>
                <c:pt idx="32944">
                  <c:v>3.8223991394039998</c:v>
                </c:pt>
                <c:pt idx="32945">
                  <c:v>3.8224790096280001</c:v>
                </c:pt>
                <c:pt idx="32946">
                  <c:v>3.8226404190059999</c:v>
                </c:pt>
                <c:pt idx="32947">
                  <c:v>3.8227648735050002</c:v>
                </c:pt>
                <c:pt idx="32948">
                  <c:v>3.8228845596309999</c:v>
                </c:pt>
                <c:pt idx="32949">
                  <c:v>3.823040008545</c:v>
                </c:pt>
                <c:pt idx="32950">
                  <c:v>3.8233821392060001</c:v>
                </c:pt>
                <c:pt idx="32951">
                  <c:v>3.8235361576079998</c:v>
                </c:pt>
                <c:pt idx="32952">
                  <c:v>3.8236150741579999</c:v>
                </c:pt>
                <c:pt idx="32953">
                  <c:v>3.8236584663389999</c:v>
                </c:pt>
                <c:pt idx="32954">
                  <c:v>3.8237075805659999</c:v>
                </c:pt>
                <c:pt idx="32955">
                  <c:v>3.8237593173979998</c:v>
                </c:pt>
                <c:pt idx="32956">
                  <c:v>3.8238048553469999</c:v>
                </c:pt>
                <c:pt idx="32957">
                  <c:v>3.823854446411</c:v>
                </c:pt>
                <c:pt idx="32958">
                  <c:v>3.8239369392400002</c:v>
                </c:pt>
                <c:pt idx="32959">
                  <c:v>3.8240172863009998</c:v>
                </c:pt>
                <c:pt idx="32960">
                  <c:v>3.8243141174319999</c:v>
                </c:pt>
                <c:pt idx="32961">
                  <c:v>3.824499368668</c:v>
                </c:pt>
                <c:pt idx="32962">
                  <c:v>3.8245847225189999</c:v>
                </c:pt>
                <c:pt idx="32963">
                  <c:v>3.8246428966520001</c:v>
                </c:pt>
                <c:pt idx="32964">
                  <c:v>3.8247268199920001</c:v>
                </c:pt>
                <c:pt idx="32965">
                  <c:v>3.8247764110569999</c:v>
                </c:pt>
                <c:pt idx="32966">
                  <c:v>3.8248209953310002</c:v>
                </c:pt>
                <c:pt idx="32967">
                  <c:v>3.8248682022090001</c:v>
                </c:pt>
                <c:pt idx="32968">
                  <c:v>3.824916362762</c:v>
                </c:pt>
                <c:pt idx="32969">
                  <c:v>3.824961423874</c:v>
                </c:pt>
                <c:pt idx="32970">
                  <c:v>3.825007200241</c:v>
                </c:pt>
                <c:pt idx="32971">
                  <c:v>3.8250613212590001</c:v>
                </c:pt>
                <c:pt idx="32972">
                  <c:v>3.825134515762</c:v>
                </c:pt>
                <c:pt idx="32973">
                  <c:v>3.8252165317540001</c:v>
                </c:pt>
                <c:pt idx="32974">
                  <c:v>3.8252961635589999</c:v>
                </c:pt>
                <c:pt idx="32975">
                  <c:v>3.8253812789919999</c:v>
                </c:pt>
                <c:pt idx="32976">
                  <c:v>3.8255636692050001</c:v>
                </c:pt>
                <c:pt idx="32977">
                  <c:v>3.8255951404570001</c:v>
                </c:pt>
                <c:pt idx="32978">
                  <c:v>3.8256387710570001</c:v>
                </c:pt>
                <c:pt idx="32979">
                  <c:v>3.825666189194</c:v>
                </c:pt>
                <c:pt idx="32980">
                  <c:v>3.825707912445</c:v>
                </c:pt>
                <c:pt idx="32981">
                  <c:v>3.8257389068599998</c:v>
                </c:pt>
                <c:pt idx="32982">
                  <c:v>3.8257837295530002</c:v>
                </c:pt>
                <c:pt idx="32983">
                  <c:v>3.8258175849909999</c:v>
                </c:pt>
                <c:pt idx="32984">
                  <c:v>3.8258588314059998</c:v>
                </c:pt>
                <c:pt idx="32985">
                  <c:v>3.825927734375</c:v>
                </c:pt>
                <c:pt idx="32986">
                  <c:v>3.825983762741</c:v>
                </c:pt>
                <c:pt idx="32987">
                  <c:v>3.8260512351989999</c:v>
                </c:pt>
                <c:pt idx="32988">
                  <c:v>3.8261103630069999</c:v>
                </c:pt>
                <c:pt idx="32989">
                  <c:v>3.8261747360229998</c:v>
                </c:pt>
                <c:pt idx="32990">
                  <c:v>3.826227664948</c:v>
                </c:pt>
                <c:pt idx="32991">
                  <c:v>3.8262867927549999</c:v>
                </c:pt>
                <c:pt idx="32992">
                  <c:v>3.8263351917269999</c:v>
                </c:pt>
                <c:pt idx="32993">
                  <c:v>3.8263928890229999</c:v>
                </c:pt>
                <c:pt idx="32994">
                  <c:v>3.8264443874360001</c:v>
                </c:pt>
                <c:pt idx="32995">
                  <c:v>3.826504945755</c:v>
                </c:pt>
                <c:pt idx="32996">
                  <c:v>3.8265545368190002</c:v>
                </c:pt>
                <c:pt idx="32997">
                  <c:v>3.82661652565</c:v>
                </c:pt>
                <c:pt idx="32998">
                  <c:v>3.8266603946690001</c:v>
                </c:pt>
                <c:pt idx="32999">
                  <c:v>3.826759338379</c:v>
                </c:pt>
                <c:pt idx="33000">
                  <c:v>3.8268601894379999</c:v>
                </c:pt>
                <c:pt idx="33001">
                  <c:v>3.8269562721249999</c:v>
                </c:pt>
                <c:pt idx="33002">
                  <c:v>3.8270392417910002</c:v>
                </c:pt>
                <c:pt idx="33003">
                  <c:v>3.8273861408230001</c:v>
                </c:pt>
                <c:pt idx="33004">
                  <c:v>3.8275039196009999</c:v>
                </c:pt>
                <c:pt idx="33005">
                  <c:v>3.8276128768920001</c:v>
                </c:pt>
                <c:pt idx="33006">
                  <c:v>3.8276901245119999</c:v>
                </c:pt>
                <c:pt idx="33007">
                  <c:v>3.8277404308320002</c:v>
                </c:pt>
                <c:pt idx="33008">
                  <c:v>3.8278160095209999</c:v>
                </c:pt>
                <c:pt idx="33009">
                  <c:v>3.8278660774229998</c:v>
                </c:pt>
                <c:pt idx="33010">
                  <c:v>3.8279161453250001</c:v>
                </c:pt>
                <c:pt idx="33011">
                  <c:v>3.8279683589940001</c:v>
                </c:pt>
                <c:pt idx="33012">
                  <c:v>3.828022003174</c:v>
                </c:pt>
                <c:pt idx="33013">
                  <c:v>3.82807803154</c:v>
                </c:pt>
                <c:pt idx="33014">
                  <c:v>3.8281254768370001</c:v>
                </c:pt>
                <c:pt idx="33015">
                  <c:v>3.8281731605529998</c:v>
                </c:pt>
                <c:pt idx="33016">
                  <c:v>3.8282189369199999</c:v>
                </c:pt>
                <c:pt idx="33017">
                  <c:v>3.8282701969150001</c:v>
                </c:pt>
                <c:pt idx="33018">
                  <c:v>3.8283147811889999</c:v>
                </c:pt>
                <c:pt idx="33019">
                  <c:v>3.8283720016479998</c:v>
                </c:pt>
                <c:pt idx="33020">
                  <c:v>3.828421592712</c:v>
                </c:pt>
                <c:pt idx="33021">
                  <c:v>3.828475475311</c:v>
                </c:pt>
                <c:pt idx="33022">
                  <c:v>3.8285233974459998</c:v>
                </c:pt>
                <c:pt idx="33023">
                  <c:v>3.8285846710209999</c:v>
                </c:pt>
                <c:pt idx="33024">
                  <c:v>3.8286383152010002</c:v>
                </c:pt>
                <c:pt idx="33025">
                  <c:v>3.8287014961239998</c:v>
                </c:pt>
                <c:pt idx="33026">
                  <c:v>3.828798055649</c:v>
                </c:pt>
                <c:pt idx="33027">
                  <c:v>3.8289592266080001</c:v>
                </c:pt>
                <c:pt idx="33028">
                  <c:v>3.8292891979219998</c:v>
                </c:pt>
                <c:pt idx="33029">
                  <c:v>3.8295316696169999</c:v>
                </c:pt>
                <c:pt idx="33030">
                  <c:v>3.829629659653</c:v>
                </c:pt>
                <c:pt idx="33031">
                  <c:v>3.8296756744380001</c:v>
                </c:pt>
                <c:pt idx="33032">
                  <c:v>3.8297190666200001</c:v>
                </c:pt>
                <c:pt idx="33033">
                  <c:v>3.8297612667080001</c:v>
                </c:pt>
                <c:pt idx="33034">
                  <c:v>3.8297970294949999</c:v>
                </c:pt>
                <c:pt idx="33035">
                  <c:v>3.829976797104</c:v>
                </c:pt>
                <c:pt idx="33036">
                  <c:v>3.830127239227</c:v>
                </c:pt>
                <c:pt idx="33037">
                  <c:v>3.8302888870239999</c:v>
                </c:pt>
                <c:pt idx="33038">
                  <c:v>3.8304162025449999</c:v>
                </c:pt>
                <c:pt idx="33039">
                  <c:v>3.8306584358219999</c:v>
                </c:pt>
                <c:pt idx="33040">
                  <c:v>3.83078956604</c:v>
                </c:pt>
                <c:pt idx="33041">
                  <c:v>3.8308746814729999</c:v>
                </c:pt>
                <c:pt idx="33042">
                  <c:v>3.8309595584870002</c:v>
                </c:pt>
                <c:pt idx="33043">
                  <c:v>3.83105635643</c:v>
                </c:pt>
                <c:pt idx="33044">
                  <c:v>3.8311443328860002</c:v>
                </c:pt>
                <c:pt idx="33045">
                  <c:v>3.831256866455</c:v>
                </c:pt>
                <c:pt idx="33046">
                  <c:v>3.831335306168</c:v>
                </c:pt>
                <c:pt idx="33047">
                  <c:v>3.8313837051389998</c:v>
                </c:pt>
                <c:pt idx="33048">
                  <c:v>3.831440210342</c:v>
                </c:pt>
                <c:pt idx="33049">
                  <c:v>3.8314964771270001</c:v>
                </c:pt>
                <c:pt idx="33050">
                  <c:v>3.8315939903260001</c:v>
                </c:pt>
                <c:pt idx="33051">
                  <c:v>3.8316485881809998</c:v>
                </c:pt>
                <c:pt idx="33052">
                  <c:v>3.8317465782169999</c:v>
                </c:pt>
                <c:pt idx="33053">
                  <c:v>3.8318405151369999</c:v>
                </c:pt>
                <c:pt idx="33054">
                  <c:v>3.8322043418880001</c:v>
                </c:pt>
                <c:pt idx="33055">
                  <c:v>3.8325498104100002</c:v>
                </c:pt>
                <c:pt idx="33056">
                  <c:v>3.8326439857480001</c:v>
                </c:pt>
                <c:pt idx="33057">
                  <c:v>3.8327376842500001</c:v>
                </c:pt>
                <c:pt idx="33058">
                  <c:v>3.83282828331</c:v>
                </c:pt>
                <c:pt idx="33059">
                  <c:v>3.832910060883</c:v>
                </c:pt>
                <c:pt idx="33060">
                  <c:v>3.8331034183499999</c:v>
                </c:pt>
                <c:pt idx="33061">
                  <c:v>3.8334250450130001</c:v>
                </c:pt>
                <c:pt idx="33062">
                  <c:v>3.8335092067719998</c:v>
                </c:pt>
                <c:pt idx="33063">
                  <c:v>3.8335876464840002</c:v>
                </c:pt>
                <c:pt idx="33064">
                  <c:v>3.8336801528929998</c:v>
                </c:pt>
                <c:pt idx="33065">
                  <c:v>3.8337614536290001</c:v>
                </c:pt>
                <c:pt idx="33066">
                  <c:v>3.8338704109189998</c:v>
                </c:pt>
                <c:pt idx="33067">
                  <c:v>3.8339486122130002</c:v>
                </c:pt>
                <c:pt idx="33068">
                  <c:v>3.834033489227</c:v>
                </c:pt>
                <c:pt idx="33069">
                  <c:v>3.8341312408450001</c:v>
                </c:pt>
                <c:pt idx="33070">
                  <c:v>3.834256410599</c:v>
                </c:pt>
                <c:pt idx="33071">
                  <c:v>3.834400892258</c:v>
                </c:pt>
                <c:pt idx="33072">
                  <c:v>3.8345079422000001</c:v>
                </c:pt>
                <c:pt idx="33073">
                  <c:v>3.8346168994899998</c:v>
                </c:pt>
                <c:pt idx="33074">
                  <c:v>3.8347318172449998</c:v>
                </c:pt>
                <c:pt idx="33075">
                  <c:v>3.8348238468170002</c:v>
                </c:pt>
                <c:pt idx="33076">
                  <c:v>3.8348991870879998</c:v>
                </c:pt>
                <c:pt idx="33077">
                  <c:v>3.8350083827970001</c:v>
                </c:pt>
                <c:pt idx="33078">
                  <c:v>3.8351142406459999</c:v>
                </c:pt>
                <c:pt idx="33079">
                  <c:v>3.8351757526400001</c:v>
                </c:pt>
                <c:pt idx="33080">
                  <c:v>3.8352499008179999</c:v>
                </c:pt>
                <c:pt idx="33081">
                  <c:v>3.8352909088130001</c:v>
                </c:pt>
                <c:pt idx="33082">
                  <c:v>3.8353385925289998</c:v>
                </c:pt>
                <c:pt idx="33083">
                  <c:v>3.8353910446169999</c:v>
                </c:pt>
                <c:pt idx="33084">
                  <c:v>3.8354485034939998</c:v>
                </c:pt>
                <c:pt idx="33085">
                  <c:v>3.8355007171629998</c:v>
                </c:pt>
                <c:pt idx="33086">
                  <c:v>3.8355598449710002</c:v>
                </c:pt>
                <c:pt idx="33087">
                  <c:v>3.8356401920319998</c:v>
                </c:pt>
                <c:pt idx="33088">
                  <c:v>3.836007118225</c:v>
                </c:pt>
                <c:pt idx="33089">
                  <c:v>3.836169481277</c:v>
                </c:pt>
                <c:pt idx="33090">
                  <c:v>3.8362607955930002</c:v>
                </c:pt>
                <c:pt idx="33091">
                  <c:v>3.8363580703740001</c:v>
                </c:pt>
                <c:pt idx="33092">
                  <c:v>3.8364148139949998</c:v>
                </c:pt>
                <c:pt idx="33093">
                  <c:v>3.8364777564999999</c:v>
                </c:pt>
                <c:pt idx="33094">
                  <c:v>3.8365447521210001</c:v>
                </c:pt>
                <c:pt idx="33095">
                  <c:v>3.836610555649</c:v>
                </c:pt>
                <c:pt idx="33096">
                  <c:v>3.836678504944</c:v>
                </c:pt>
                <c:pt idx="33097">
                  <c:v>3.8367445468899999</c:v>
                </c:pt>
                <c:pt idx="33098">
                  <c:v>3.836802482605</c:v>
                </c:pt>
                <c:pt idx="33099">
                  <c:v>3.8368575572969998</c:v>
                </c:pt>
                <c:pt idx="33100">
                  <c:v>3.83691239357</c:v>
                </c:pt>
                <c:pt idx="33101">
                  <c:v>3.8369636535640002</c:v>
                </c:pt>
                <c:pt idx="33102">
                  <c:v>3.8370087146760001</c:v>
                </c:pt>
                <c:pt idx="33103">
                  <c:v>3.8370516300199999</c:v>
                </c:pt>
                <c:pt idx="33104">
                  <c:v>3.837128400803</c:v>
                </c:pt>
                <c:pt idx="33105">
                  <c:v>3.8372027873989998</c:v>
                </c:pt>
                <c:pt idx="33106">
                  <c:v>3.8372881412509998</c:v>
                </c:pt>
                <c:pt idx="33107">
                  <c:v>3.8374207019809998</c:v>
                </c:pt>
                <c:pt idx="33108">
                  <c:v>3.837765216827</c:v>
                </c:pt>
                <c:pt idx="33109">
                  <c:v>3.8379619121549999</c:v>
                </c:pt>
                <c:pt idx="33110">
                  <c:v>3.8382833004000001</c:v>
                </c:pt>
                <c:pt idx="33111">
                  <c:v>3.838480234146</c:v>
                </c:pt>
                <c:pt idx="33112">
                  <c:v>3.8386096954350002</c:v>
                </c:pt>
                <c:pt idx="33113">
                  <c:v>3.8387265205380001</c:v>
                </c:pt>
                <c:pt idx="33114">
                  <c:v>3.8388631343839998</c:v>
                </c:pt>
                <c:pt idx="33115">
                  <c:v>3.8391373157499999</c:v>
                </c:pt>
                <c:pt idx="33116">
                  <c:v>3.8394832611080001</c:v>
                </c:pt>
                <c:pt idx="33117">
                  <c:v>3.839826345444</c:v>
                </c:pt>
                <c:pt idx="33118">
                  <c:v>3.8399758338929999</c:v>
                </c:pt>
                <c:pt idx="33119">
                  <c:v>3.8400609493259998</c:v>
                </c:pt>
                <c:pt idx="33120">
                  <c:v>3.840114116669</c:v>
                </c:pt>
                <c:pt idx="33121">
                  <c:v>3.8401324748989998</c:v>
                </c:pt>
                <c:pt idx="33122">
                  <c:v>3.8401842117310001</c:v>
                </c:pt>
                <c:pt idx="33123">
                  <c:v>3.8402369022370002</c:v>
                </c:pt>
                <c:pt idx="33124">
                  <c:v>3.8403046131130001</c:v>
                </c:pt>
                <c:pt idx="33125">
                  <c:v>3.8406522274019999</c:v>
                </c:pt>
                <c:pt idx="33126">
                  <c:v>3.8408503532410001</c:v>
                </c:pt>
                <c:pt idx="33127">
                  <c:v>3.840944290161</c:v>
                </c:pt>
                <c:pt idx="33128">
                  <c:v>3.8410291671749999</c:v>
                </c:pt>
                <c:pt idx="33129">
                  <c:v>3.8411126136779998</c:v>
                </c:pt>
                <c:pt idx="33130">
                  <c:v>3.8411946296689998</c:v>
                </c:pt>
                <c:pt idx="33131">
                  <c:v>3.8412871360779999</c:v>
                </c:pt>
                <c:pt idx="33132">
                  <c:v>3.841373205185</c:v>
                </c:pt>
                <c:pt idx="33133">
                  <c:v>3.8414649963379999</c:v>
                </c:pt>
                <c:pt idx="33134">
                  <c:v>3.8416683673860001</c:v>
                </c:pt>
                <c:pt idx="33135">
                  <c:v>3.841925859451</c:v>
                </c:pt>
                <c:pt idx="33136">
                  <c:v>3.8422949314119998</c:v>
                </c:pt>
                <c:pt idx="33137">
                  <c:v>3.8424746990199998</c:v>
                </c:pt>
                <c:pt idx="33138">
                  <c:v>3.8425531387329999</c:v>
                </c:pt>
                <c:pt idx="33139">
                  <c:v>3.8426296710969998</c:v>
                </c:pt>
                <c:pt idx="33140">
                  <c:v>3.8426814079280001</c:v>
                </c:pt>
                <c:pt idx="33141">
                  <c:v>3.8427670001980001</c:v>
                </c:pt>
                <c:pt idx="33142">
                  <c:v>3.8431389331819998</c:v>
                </c:pt>
                <c:pt idx="33143">
                  <c:v>3.8433983325960002</c:v>
                </c:pt>
                <c:pt idx="33144">
                  <c:v>3.8435187339780001</c:v>
                </c:pt>
                <c:pt idx="33145">
                  <c:v>3.8436491489410001</c:v>
                </c:pt>
                <c:pt idx="33146">
                  <c:v>3.8437347412110001</c:v>
                </c:pt>
                <c:pt idx="33147">
                  <c:v>3.8437736034390002</c:v>
                </c:pt>
                <c:pt idx="33148">
                  <c:v>3.8438098430630001</c:v>
                </c:pt>
                <c:pt idx="33149">
                  <c:v>3.8438518047330001</c:v>
                </c:pt>
                <c:pt idx="33150">
                  <c:v>3.843901634216</c:v>
                </c:pt>
                <c:pt idx="33151">
                  <c:v>3.8439531326290002</c:v>
                </c:pt>
                <c:pt idx="33152">
                  <c:v>3.8440105915070002</c:v>
                </c:pt>
                <c:pt idx="33153">
                  <c:v>3.8440601825709999</c:v>
                </c:pt>
                <c:pt idx="33154">
                  <c:v>3.8441207408909999</c:v>
                </c:pt>
                <c:pt idx="33155">
                  <c:v>3.8441741466520001</c:v>
                </c:pt>
                <c:pt idx="33156">
                  <c:v>3.84423828125</c:v>
                </c:pt>
                <c:pt idx="33157">
                  <c:v>3.8442935943599998</c:v>
                </c:pt>
                <c:pt idx="33158">
                  <c:v>3.844358444214</c:v>
                </c:pt>
                <c:pt idx="33159">
                  <c:v>3.8444116115570002</c:v>
                </c:pt>
                <c:pt idx="33160">
                  <c:v>3.844477176666</c:v>
                </c:pt>
                <c:pt idx="33161">
                  <c:v>3.8445298671720001</c:v>
                </c:pt>
                <c:pt idx="33162">
                  <c:v>3.8445892333980001</c:v>
                </c:pt>
                <c:pt idx="33163">
                  <c:v>3.8446404933929998</c:v>
                </c:pt>
                <c:pt idx="33164">
                  <c:v>3.8447430133820002</c:v>
                </c:pt>
                <c:pt idx="33165">
                  <c:v>3.844876289368</c:v>
                </c:pt>
                <c:pt idx="33166">
                  <c:v>3.8452277183530001</c:v>
                </c:pt>
                <c:pt idx="33167">
                  <c:v>3.8454582691189998</c:v>
                </c:pt>
                <c:pt idx="33168">
                  <c:v>3.8457541465760001</c:v>
                </c:pt>
                <c:pt idx="33169">
                  <c:v>3.8458101749420002</c:v>
                </c:pt>
                <c:pt idx="33170">
                  <c:v>3.8458681106569998</c:v>
                </c:pt>
                <c:pt idx="33171">
                  <c:v>3.8459243774409999</c:v>
                </c:pt>
                <c:pt idx="33172">
                  <c:v>3.8459973335269999</c:v>
                </c:pt>
                <c:pt idx="33173">
                  <c:v>3.846119880676</c:v>
                </c:pt>
                <c:pt idx="33174">
                  <c:v>3.8464610576629998</c:v>
                </c:pt>
                <c:pt idx="33175">
                  <c:v>3.8465571403499998</c:v>
                </c:pt>
                <c:pt idx="33176">
                  <c:v>3.8467228412629999</c:v>
                </c:pt>
                <c:pt idx="33177">
                  <c:v>3.8468751907350001</c:v>
                </c:pt>
                <c:pt idx="33178">
                  <c:v>3.847204446793</c:v>
                </c:pt>
                <c:pt idx="33179">
                  <c:v>3.8472504615780001</c:v>
                </c:pt>
                <c:pt idx="33180">
                  <c:v>3.8473029136660002</c:v>
                </c:pt>
                <c:pt idx="33181">
                  <c:v>3.8473539352419999</c:v>
                </c:pt>
                <c:pt idx="33182">
                  <c:v>3.847410440445</c:v>
                </c:pt>
                <c:pt idx="33183">
                  <c:v>3.8474652767180002</c:v>
                </c:pt>
                <c:pt idx="33184">
                  <c:v>3.8475227355960002</c:v>
                </c:pt>
                <c:pt idx="33185">
                  <c:v>3.8475754261019999</c:v>
                </c:pt>
                <c:pt idx="33186">
                  <c:v>3.847628116608</c:v>
                </c:pt>
                <c:pt idx="33187">
                  <c:v>3.8476779460909998</c:v>
                </c:pt>
                <c:pt idx="33188">
                  <c:v>3.8477303981780002</c:v>
                </c:pt>
                <c:pt idx="33189">
                  <c:v>3.8478188514710001</c:v>
                </c:pt>
                <c:pt idx="33190">
                  <c:v>3.8479046821590002</c:v>
                </c:pt>
                <c:pt idx="33191">
                  <c:v>3.848022460938</c:v>
                </c:pt>
                <c:pt idx="33192">
                  <c:v>3.848217964172</c:v>
                </c:pt>
                <c:pt idx="33193">
                  <c:v>3.8483428955079999</c:v>
                </c:pt>
                <c:pt idx="33194">
                  <c:v>3.848467111588</c:v>
                </c:pt>
                <c:pt idx="33195">
                  <c:v>3.8485863208770001</c:v>
                </c:pt>
                <c:pt idx="33196">
                  <c:v>3.848908185959</c:v>
                </c:pt>
                <c:pt idx="33197">
                  <c:v>3.8489778041839999</c:v>
                </c:pt>
                <c:pt idx="33198">
                  <c:v>3.8490567207340001</c:v>
                </c:pt>
                <c:pt idx="33199">
                  <c:v>3.8491258621219999</c:v>
                </c:pt>
                <c:pt idx="33200">
                  <c:v>3.8492004871369998</c:v>
                </c:pt>
                <c:pt idx="33201">
                  <c:v>3.8492488861080001</c:v>
                </c:pt>
                <c:pt idx="33202">
                  <c:v>3.849288702011</c:v>
                </c:pt>
                <c:pt idx="33203">
                  <c:v>3.849358081818</c:v>
                </c:pt>
                <c:pt idx="33204">
                  <c:v>3.849401712418</c:v>
                </c:pt>
                <c:pt idx="33205">
                  <c:v>3.8494491577150001</c:v>
                </c:pt>
                <c:pt idx="33206">
                  <c:v>3.8495006561279999</c:v>
                </c:pt>
                <c:pt idx="33207">
                  <c:v>3.849548578262</c:v>
                </c:pt>
                <c:pt idx="33208">
                  <c:v>3.849600791931</c:v>
                </c:pt>
                <c:pt idx="33209">
                  <c:v>3.849646091461</c:v>
                </c:pt>
                <c:pt idx="33210">
                  <c:v>3.8496868610380002</c:v>
                </c:pt>
                <c:pt idx="33211">
                  <c:v>3.8497290611269999</c:v>
                </c:pt>
                <c:pt idx="33212">
                  <c:v>3.849780082703</c:v>
                </c:pt>
                <c:pt idx="33213">
                  <c:v>3.8498284816739998</c:v>
                </c:pt>
                <c:pt idx="33214">
                  <c:v>3.8499088287349998</c:v>
                </c:pt>
                <c:pt idx="33215">
                  <c:v>3.8499658107760002</c:v>
                </c:pt>
                <c:pt idx="33216">
                  <c:v>3.8500466346739999</c:v>
                </c:pt>
                <c:pt idx="33217">
                  <c:v>3.8501594066620002</c:v>
                </c:pt>
                <c:pt idx="33218">
                  <c:v>3.8503081798549998</c:v>
                </c:pt>
                <c:pt idx="33219">
                  <c:v>3.8505394458770001</c:v>
                </c:pt>
                <c:pt idx="33220">
                  <c:v>3.8505907058719999</c:v>
                </c:pt>
                <c:pt idx="33221">
                  <c:v>3.8506410121919998</c:v>
                </c:pt>
                <c:pt idx="33222">
                  <c:v>3.8506736755370001</c:v>
                </c:pt>
                <c:pt idx="33223">
                  <c:v>3.850713014603</c:v>
                </c:pt>
                <c:pt idx="33224">
                  <c:v>3.850751399994</c:v>
                </c:pt>
                <c:pt idx="33225">
                  <c:v>3.8507945537569999</c:v>
                </c:pt>
                <c:pt idx="33226">
                  <c:v>3.850838661194</c:v>
                </c:pt>
                <c:pt idx="33227">
                  <c:v>3.8508863449100001</c:v>
                </c:pt>
                <c:pt idx="33228">
                  <c:v>3.8509297370910001</c:v>
                </c:pt>
                <c:pt idx="33229">
                  <c:v>3.850974798203</c:v>
                </c:pt>
                <c:pt idx="33230">
                  <c:v>3.851020336151</c:v>
                </c:pt>
                <c:pt idx="33231">
                  <c:v>3.8510696887970002</c:v>
                </c:pt>
                <c:pt idx="33232">
                  <c:v>3.8511407375340001</c:v>
                </c:pt>
                <c:pt idx="33233">
                  <c:v>3.8512008190159999</c:v>
                </c:pt>
                <c:pt idx="33234">
                  <c:v>3.8512670993799998</c:v>
                </c:pt>
                <c:pt idx="33235">
                  <c:v>3.851328611374</c:v>
                </c:pt>
                <c:pt idx="33236">
                  <c:v>3.8513889312740002</c:v>
                </c:pt>
                <c:pt idx="33237">
                  <c:v>3.8514418601989999</c:v>
                </c:pt>
                <c:pt idx="33238">
                  <c:v>3.851548433304</c:v>
                </c:pt>
                <c:pt idx="33239">
                  <c:v>3.8516433238980001</c:v>
                </c:pt>
                <c:pt idx="33240">
                  <c:v>3.8517370224</c:v>
                </c:pt>
                <c:pt idx="33241">
                  <c:v>3.8518617153169998</c:v>
                </c:pt>
                <c:pt idx="33242">
                  <c:v>3.8521900176999999</c:v>
                </c:pt>
                <c:pt idx="33243">
                  <c:v>3.8522710800170001</c:v>
                </c:pt>
                <c:pt idx="33244">
                  <c:v>3.8523359298709998</c:v>
                </c:pt>
                <c:pt idx="33245">
                  <c:v>3.852387428284</c:v>
                </c:pt>
                <c:pt idx="33246">
                  <c:v>3.852429151535</c:v>
                </c:pt>
                <c:pt idx="33247">
                  <c:v>3.852500677109</c:v>
                </c:pt>
                <c:pt idx="33248">
                  <c:v>3.8525509834289999</c:v>
                </c:pt>
                <c:pt idx="33249">
                  <c:v>3.8526253700259998</c:v>
                </c:pt>
                <c:pt idx="33250">
                  <c:v>3.8527455329900002</c:v>
                </c:pt>
                <c:pt idx="33251">
                  <c:v>3.8529040813450002</c:v>
                </c:pt>
                <c:pt idx="33252">
                  <c:v>3.8530433177950001</c:v>
                </c:pt>
                <c:pt idx="33253">
                  <c:v>3.8532147407530002</c:v>
                </c:pt>
                <c:pt idx="33254">
                  <c:v>3.8533003330229998</c:v>
                </c:pt>
                <c:pt idx="33255">
                  <c:v>3.8533890247340001</c:v>
                </c:pt>
                <c:pt idx="33256">
                  <c:v>3.8537337780000001</c:v>
                </c:pt>
                <c:pt idx="33257">
                  <c:v>3.8538153171539999</c:v>
                </c:pt>
                <c:pt idx="33258">
                  <c:v>3.8539059162139999</c:v>
                </c:pt>
                <c:pt idx="33259">
                  <c:v>3.8539686202999999</c:v>
                </c:pt>
                <c:pt idx="33260">
                  <c:v>3.85400557518</c:v>
                </c:pt>
                <c:pt idx="33261">
                  <c:v>3.8540670871730001</c:v>
                </c:pt>
                <c:pt idx="33262">
                  <c:v>3.8541166782379999</c:v>
                </c:pt>
                <c:pt idx="33263">
                  <c:v>3.8541691303249999</c:v>
                </c:pt>
                <c:pt idx="33264">
                  <c:v>3.8542606830600001</c:v>
                </c:pt>
                <c:pt idx="33265">
                  <c:v>3.8546423912050001</c:v>
                </c:pt>
                <c:pt idx="33266">
                  <c:v>3.8547689914699999</c:v>
                </c:pt>
                <c:pt idx="33267">
                  <c:v>3.8548519611360001</c:v>
                </c:pt>
                <c:pt idx="33268">
                  <c:v>3.8549461364750002</c:v>
                </c:pt>
                <c:pt idx="33269">
                  <c:v>3.855034589767</c:v>
                </c:pt>
                <c:pt idx="33270">
                  <c:v>3.855123281479</c:v>
                </c:pt>
                <c:pt idx="33271">
                  <c:v>3.8551988601680001</c:v>
                </c:pt>
                <c:pt idx="33272">
                  <c:v>3.8552763462069999</c:v>
                </c:pt>
                <c:pt idx="33273">
                  <c:v>3.8553349971770001</c:v>
                </c:pt>
                <c:pt idx="33274">
                  <c:v>3.8553879261019999</c:v>
                </c:pt>
                <c:pt idx="33275">
                  <c:v>3.8554463386540001</c:v>
                </c:pt>
                <c:pt idx="33276">
                  <c:v>3.855522871017</c:v>
                </c:pt>
                <c:pt idx="33277">
                  <c:v>3.8555805683140001</c:v>
                </c:pt>
                <c:pt idx="33278">
                  <c:v>3.855656862259</c:v>
                </c:pt>
                <c:pt idx="33279">
                  <c:v>3.8557324409480001</c:v>
                </c:pt>
                <c:pt idx="33280">
                  <c:v>3.8557901382450002</c:v>
                </c:pt>
                <c:pt idx="33281">
                  <c:v>3.8558754920960001</c:v>
                </c:pt>
                <c:pt idx="33282">
                  <c:v>3.8559646606450002</c:v>
                </c:pt>
                <c:pt idx="33283">
                  <c:v>3.8560945987699999</c:v>
                </c:pt>
                <c:pt idx="33284">
                  <c:v>3.856408596039</c:v>
                </c:pt>
                <c:pt idx="33285">
                  <c:v>3.856528759003</c:v>
                </c:pt>
                <c:pt idx="33286">
                  <c:v>3.8566207885739998</c:v>
                </c:pt>
                <c:pt idx="33287">
                  <c:v>3.8567161560060002</c:v>
                </c:pt>
                <c:pt idx="33288">
                  <c:v>3.8567490577700001</c:v>
                </c:pt>
                <c:pt idx="33289">
                  <c:v>3.8567972183229999</c:v>
                </c:pt>
                <c:pt idx="33290">
                  <c:v>3.8568365573880001</c:v>
                </c:pt>
                <c:pt idx="33291">
                  <c:v>3.8568835258480001</c:v>
                </c:pt>
                <c:pt idx="33292">
                  <c:v>3.856921195984</c:v>
                </c:pt>
                <c:pt idx="33293">
                  <c:v>3.856963396072</c:v>
                </c:pt>
                <c:pt idx="33294">
                  <c:v>3.8569974899289998</c:v>
                </c:pt>
                <c:pt idx="33295">
                  <c:v>3.8570373058320002</c:v>
                </c:pt>
                <c:pt idx="33296">
                  <c:v>3.8570685386660002</c:v>
                </c:pt>
                <c:pt idx="33297">
                  <c:v>3.8571100234990001</c:v>
                </c:pt>
                <c:pt idx="33298">
                  <c:v>3.857203960419</c:v>
                </c:pt>
                <c:pt idx="33299">
                  <c:v>3.8572959899899999</c:v>
                </c:pt>
                <c:pt idx="33300">
                  <c:v>3.857393980026</c:v>
                </c:pt>
                <c:pt idx="33301">
                  <c:v>3.8574929237369999</c:v>
                </c:pt>
                <c:pt idx="33302">
                  <c:v>3.8575890064239999</c:v>
                </c:pt>
                <c:pt idx="33303">
                  <c:v>3.857681512833</c:v>
                </c:pt>
                <c:pt idx="33304">
                  <c:v>3.8578095436100002</c:v>
                </c:pt>
                <c:pt idx="33305">
                  <c:v>3.8579375743869999</c:v>
                </c:pt>
                <c:pt idx="33306">
                  <c:v>3.8580262660979998</c:v>
                </c:pt>
                <c:pt idx="33307">
                  <c:v>3.8581581115720001</c:v>
                </c:pt>
                <c:pt idx="33308">
                  <c:v>3.8583133220670001</c:v>
                </c:pt>
                <c:pt idx="33309">
                  <c:v>3.8586280345919999</c:v>
                </c:pt>
                <c:pt idx="33310">
                  <c:v>3.858738660812</c:v>
                </c:pt>
                <c:pt idx="33311">
                  <c:v>3.8588182926179999</c:v>
                </c:pt>
                <c:pt idx="33312">
                  <c:v>3.858935832977</c:v>
                </c:pt>
                <c:pt idx="33313">
                  <c:v>3.8590211868290001</c:v>
                </c:pt>
                <c:pt idx="33314">
                  <c:v>3.8591246604920002</c:v>
                </c:pt>
                <c:pt idx="33315">
                  <c:v>3.8592007160190001</c:v>
                </c:pt>
                <c:pt idx="33316">
                  <c:v>3.859279155731</c:v>
                </c:pt>
                <c:pt idx="33317">
                  <c:v>3.8593544960020001</c:v>
                </c:pt>
                <c:pt idx="33318">
                  <c:v>3.859411716461</c:v>
                </c:pt>
                <c:pt idx="33319">
                  <c:v>3.8594892024990002</c:v>
                </c:pt>
                <c:pt idx="33320">
                  <c:v>3.8595688343050001</c:v>
                </c:pt>
                <c:pt idx="33321">
                  <c:v>3.8596441745760002</c:v>
                </c:pt>
                <c:pt idx="33322">
                  <c:v>3.8597197532649998</c:v>
                </c:pt>
                <c:pt idx="33323">
                  <c:v>3.859800577164</c:v>
                </c:pt>
                <c:pt idx="33324">
                  <c:v>3.8598515987400002</c:v>
                </c:pt>
                <c:pt idx="33325">
                  <c:v>3.8599128723140002</c:v>
                </c:pt>
                <c:pt idx="33326">
                  <c:v>3.8600473403929998</c:v>
                </c:pt>
                <c:pt idx="33327">
                  <c:v>3.8602027893069999</c:v>
                </c:pt>
                <c:pt idx="33328">
                  <c:v>3.8603169918060001</c:v>
                </c:pt>
                <c:pt idx="33329">
                  <c:v>3.8603751659390002</c:v>
                </c:pt>
                <c:pt idx="33330">
                  <c:v>3.8604116439820002</c:v>
                </c:pt>
                <c:pt idx="33331">
                  <c:v>3.860517263412</c:v>
                </c:pt>
                <c:pt idx="33332">
                  <c:v>3.8606405258179999</c:v>
                </c:pt>
                <c:pt idx="33333">
                  <c:v>3.8607623577119998</c:v>
                </c:pt>
                <c:pt idx="33334">
                  <c:v>3.860890388489</c:v>
                </c:pt>
                <c:pt idx="33335">
                  <c:v>3.860966920853</c:v>
                </c:pt>
                <c:pt idx="33336">
                  <c:v>3.8610556125639999</c:v>
                </c:pt>
                <c:pt idx="33337">
                  <c:v>3.8611829280849999</c:v>
                </c:pt>
                <c:pt idx="33338">
                  <c:v>3.8613114356990001</c:v>
                </c:pt>
                <c:pt idx="33339">
                  <c:v>3.8614008426669999</c:v>
                </c:pt>
                <c:pt idx="33340">
                  <c:v>3.8614840507510002</c:v>
                </c:pt>
                <c:pt idx="33341">
                  <c:v>3.8615703582759999</c:v>
                </c:pt>
                <c:pt idx="33342">
                  <c:v>3.8616781234739999</c:v>
                </c:pt>
                <c:pt idx="33343">
                  <c:v>3.86172580719</c:v>
                </c:pt>
                <c:pt idx="33344">
                  <c:v>3.8617784976960001</c:v>
                </c:pt>
                <c:pt idx="33345">
                  <c:v>3.8618254661560001</c:v>
                </c:pt>
                <c:pt idx="33346">
                  <c:v>3.8618793487550001</c:v>
                </c:pt>
                <c:pt idx="33347">
                  <c:v>3.8619294166559999</c:v>
                </c:pt>
                <c:pt idx="33348">
                  <c:v>3.861981868744</c:v>
                </c:pt>
                <c:pt idx="33349">
                  <c:v>3.8620319366459999</c:v>
                </c:pt>
                <c:pt idx="33350">
                  <c:v>3.8621218204500001</c:v>
                </c:pt>
                <c:pt idx="33351">
                  <c:v>3.862205266953</c:v>
                </c:pt>
                <c:pt idx="33352">
                  <c:v>3.86230301857</c:v>
                </c:pt>
                <c:pt idx="33353">
                  <c:v>3.862416267395</c:v>
                </c:pt>
                <c:pt idx="33354">
                  <c:v>3.8626439571379998</c:v>
                </c:pt>
                <c:pt idx="33355">
                  <c:v>3.8627259731289998</c:v>
                </c:pt>
                <c:pt idx="33356">
                  <c:v>3.8628158569340001</c:v>
                </c:pt>
                <c:pt idx="33357">
                  <c:v>3.8628718853000001</c:v>
                </c:pt>
                <c:pt idx="33358">
                  <c:v>3.8629591465000002</c:v>
                </c:pt>
                <c:pt idx="33359">
                  <c:v>3.8630759716030001</c:v>
                </c:pt>
                <c:pt idx="33360">
                  <c:v>3.863162517548</c:v>
                </c:pt>
                <c:pt idx="33361">
                  <c:v>3.863220453262</c:v>
                </c:pt>
                <c:pt idx="33362">
                  <c:v>3.8632745742800001</c:v>
                </c:pt>
                <c:pt idx="33363">
                  <c:v>3.8633553981780002</c:v>
                </c:pt>
                <c:pt idx="33364">
                  <c:v>3.863408565521</c:v>
                </c:pt>
                <c:pt idx="33365">
                  <c:v>3.863481760025</c:v>
                </c:pt>
                <c:pt idx="33366">
                  <c:v>3.8635327816010001</c:v>
                </c:pt>
                <c:pt idx="33367">
                  <c:v>3.863586187363</c:v>
                </c:pt>
                <c:pt idx="33368">
                  <c:v>3.8636362552639998</c:v>
                </c:pt>
                <c:pt idx="33369">
                  <c:v>3.8636834621429998</c:v>
                </c:pt>
                <c:pt idx="33370">
                  <c:v>3.863736391068</c:v>
                </c:pt>
                <c:pt idx="33371">
                  <c:v>3.8638877868649999</c:v>
                </c:pt>
                <c:pt idx="33372">
                  <c:v>3.8642330169679999</c:v>
                </c:pt>
                <c:pt idx="33373">
                  <c:v>3.8643183708189999</c:v>
                </c:pt>
                <c:pt idx="33374">
                  <c:v>3.8644161224369999</c:v>
                </c:pt>
                <c:pt idx="33375">
                  <c:v>3.8645155429839999</c:v>
                </c:pt>
                <c:pt idx="33376">
                  <c:v>3.8645632267000001</c:v>
                </c:pt>
                <c:pt idx="33377">
                  <c:v>3.8646616935729998</c:v>
                </c:pt>
                <c:pt idx="33378">
                  <c:v>3.8647010326390001</c:v>
                </c:pt>
                <c:pt idx="33379">
                  <c:v>3.864740848541</c:v>
                </c:pt>
                <c:pt idx="33380">
                  <c:v>3.8647818565369998</c:v>
                </c:pt>
                <c:pt idx="33381">
                  <c:v>3.864817619324</c:v>
                </c:pt>
                <c:pt idx="33382">
                  <c:v>3.864852190018</c:v>
                </c:pt>
                <c:pt idx="33383">
                  <c:v>3.8648900985719998</c:v>
                </c:pt>
                <c:pt idx="33384">
                  <c:v>3.8649260997770001</c:v>
                </c:pt>
                <c:pt idx="33385">
                  <c:v>3.8649947643279998</c:v>
                </c:pt>
                <c:pt idx="33386">
                  <c:v>3.8650662899019999</c:v>
                </c:pt>
                <c:pt idx="33387">
                  <c:v>3.8652930259699998</c:v>
                </c:pt>
                <c:pt idx="33388">
                  <c:v>3.8656239509580002</c:v>
                </c:pt>
                <c:pt idx="33389">
                  <c:v>3.865773200989</c:v>
                </c:pt>
                <c:pt idx="33390">
                  <c:v>3.8658628463750002</c:v>
                </c:pt>
                <c:pt idx="33391">
                  <c:v>3.865949392319</c:v>
                </c:pt>
                <c:pt idx="33392">
                  <c:v>3.8660321235659998</c:v>
                </c:pt>
                <c:pt idx="33393">
                  <c:v>3.866113185883</c:v>
                </c:pt>
                <c:pt idx="33394">
                  <c:v>3.8661627769470002</c:v>
                </c:pt>
                <c:pt idx="33395">
                  <c:v>3.8662099838259998</c:v>
                </c:pt>
                <c:pt idx="33396">
                  <c:v>3.8662545681</c:v>
                </c:pt>
                <c:pt idx="33397">
                  <c:v>3.8663022518160002</c:v>
                </c:pt>
                <c:pt idx="33398">
                  <c:v>3.866348981857</c:v>
                </c:pt>
                <c:pt idx="33399">
                  <c:v>3.8663966655730002</c:v>
                </c:pt>
                <c:pt idx="33400">
                  <c:v>3.8664457797999998</c:v>
                </c:pt>
                <c:pt idx="33401">
                  <c:v>3.8664958477020002</c:v>
                </c:pt>
                <c:pt idx="33402">
                  <c:v>3.8665449619290002</c:v>
                </c:pt>
                <c:pt idx="33403">
                  <c:v>3.8665938377379998</c:v>
                </c:pt>
                <c:pt idx="33404">
                  <c:v>3.866643428802</c:v>
                </c:pt>
                <c:pt idx="33405">
                  <c:v>3.8666934967039999</c:v>
                </c:pt>
                <c:pt idx="33406">
                  <c:v>3.8667685985569999</c:v>
                </c:pt>
                <c:pt idx="33407">
                  <c:v>3.866819381714</c:v>
                </c:pt>
                <c:pt idx="33408">
                  <c:v>3.8668720722200001</c:v>
                </c:pt>
                <c:pt idx="33409">
                  <c:v>3.8669431209559999</c:v>
                </c:pt>
                <c:pt idx="33410">
                  <c:v>3.86705327034</c:v>
                </c:pt>
                <c:pt idx="33411">
                  <c:v>3.8674235343930001</c:v>
                </c:pt>
                <c:pt idx="33412">
                  <c:v>3.8675513267519999</c:v>
                </c:pt>
                <c:pt idx="33413">
                  <c:v>3.8676469326020002</c:v>
                </c:pt>
                <c:pt idx="33414">
                  <c:v>3.8676970005040001</c:v>
                </c:pt>
                <c:pt idx="33415">
                  <c:v>3.867757558823</c:v>
                </c:pt>
                <c:pt idx="33416">
                  <c:v>3.867797851563</c:v>
                </c:pt>
                <c:pt idx="33417">
                  <c:v>3.8678443431849998</c:v>
                </c:pt>
                <c:pt idx="33418">
                  <c:v>3.8678925037380001</c:v>
                </c:pt>
                <c:pt idx="33419">
                  <c:v>3.8679389953609999</c:v>
                </c:pt>
                <c:pt idx="33420">
                  <c:v>3.8679842948909999</c:v>
                </c:pt>
                <c:pt idx="33421">
                  <c:v>3.8680286407470001</c:v>
                </c:pt>
                <c:pt idx="33422">
                  <c:v>3.8680722713470002</c:v>
                </c:pt>
                <c:pt idx="33423">
                  <c:v>3.8681128025049998</c:v>
                </c:pt>
                <c:pt idx="33424">
                  <c:v>3.8681545257569998</c:v>
                </c:pt>
                <c:pt idx="33425">
                  <c:v>3.8681840896609998</c:v>
                </c:pt>
                <c:pt idx="33426">
                  <c:v>3.8682341575620001</c:v>
                </c:pt>
                <c:pt idx="33427">
                  <c:v>3.8683309555049998</c:v>
                </c:pt>
                <c:pt idx="33428">
                  <c:v>3.8684241771700001</c:v>
                </c:pt>
                <c:pt idx="33429">
                  <c:v>3.8685500621800002</c:v>
                </c:pt>
                <c:pt idx="33430">
                  <c:v>3.8687233924869999</c:v>
                </c:pt>
                <c:pt idx="33431">
                  <c:v>3.8688077926640001</c:v>
                </c:pt>
                <c:pt idx="33432">
                  <c:v>3.8688957691189998</c:v>
                </c:pt>
                <c:pt idx="33433">
                  <c:v>3.8689868450159999</c:v>
                </c:pt>
                <c:pt idx="33434">
                  <c:v>3.8690698146820002</c:v>
                </c:pt>
                <c:pt idx="33435">
                  <c:v>3.8691864013670001</c:v>
                </c:pt>
                <c:pt idx="33436">
                  <c:v>3.869475364685</c:v>
                </c:pt>
                <c:pt idx="33437">
                  <c:v>3.8695931434630002</c:v>
                </c:pt>
                <c:pt idx="33438">
                  <c:v>3.86967420578</c:v>
                </c:pt>
                <c:pt idx="33439">
                  <c:v>3.8698043823239998</c:v>
                </c:pt>
                <c:pt idx="33440">
                  <c:v>3.8699033260350002</c:v>
                </c:pt>
                <c:pt idx="33441">
                  <c:v>3.8699843883509999</c:v>
                </c:pt>
                <c:pt idx="33442">
                  <c:v>3.8700571060179998</c:v>
                </c:pt>
                <c:pt idx="33443">
                  <c:v>3.8701355457309998</c:v>
                </c:pt>
                <c:pt idx="33444">
                  <c:v>3.8702211379999998</c:v>
                </c:pt>
                <c:pt idx="33445">
                  <c:v>3.8703079223630001</c:v>
                </c:pt>
                <c:pt idx="33446">
                  <c:v>3.8703887462619999</c:v>
                </c:pt>
                <c:pt idx="33447">
                  <c:v>3.8705031871800002</c:v>
                </c:pt>
                <c:pt idx="33448">
                  <c:v>3.8708436489109999</c:v>
                </c:pt>
                <c:pt idx="33449">
                  <c:v>3.8709216117860001</c:v>
                </c:pt>
                <c:pt idx="33450">
                  <c:v>3.8709690570830002</c:v>
                </c:pt>
                <c:pt idx="33451">
                  <c:v>3.8710248470309998</c:v>
                </c:pt>
                <c:pt idx="33452">
                  <c:v>3.8710837364200001</c:v>
                </c:pt>
                <c:pt idx="33453">
                  <c:v>3.8711347579959998</c:v>
                </c:pt>
                <c:pt idx="33454">
                  <c:v>3.871231794357</c:v>
                </c:pt>
                <c:pt idx="33455">
                  <c:v>3.8715963363650001</c:v>
                </c:pt>
                <c:pt idx="33456">
                  <c:v>3.871725082397</c:v>
                </c:pt>
                <c:pt idx="33457">
                  <c:v>3.8718848228449998</c:v>
                </c:pt>
                <c:pt idx="33458">
                  <c:v>3.872129440308</c:v>
                </c:pt>
                <c:pt idx="33459">
                  <c:v>3.872279405594</c:v>
                </c:pt>
                <c:pt idx="33460">
                  <c:v>3.8723521232599998</c:v>
                </c:pt>
                <c:pt idx="33461">
                  <c:v>3.8724441528320002</c:v>
                </c:pt>
                <c:pt idx="33462">
                  <c:v>3.8725295066830001</c:v>
                </c:pt>
                <c:pt idx="33463">
                  <c:v>3.8726236820220001</c:v>
                </c:pt>
                <c:pt idx="33464">
                  <c:v>3.8727402687070001</c:v>
                </c:pt>
                <c:pt idx="33465">
                  <c:v>3.872898817062</c:v>
                </c:pt>
                <c:pt idx="33466">
                  <c:v>3.8732340335850002</c:v>
                </c:pt>
                <c:pt idx="33467">
                  <c:v>3.8733987808229999</c:v>
                </c:pt>
                <c:pt idx="33468">
                  <c:v>3.87366604805</c:v>
                </c:pt>
                <c:pt idx="33469">
                  <c:v>3.8737597465519999</c:v>
                </c:pt>
                <c:pt idx="33470">
                  <c:v>3.8738696575159999</c:v>
                </c:pt>
                <c:pt idx="33471">
                  <c:v>3.8739800453190001</c:v>
                </c:pt>
                <c:pt idx="33472">
                  <c:v>3.8740396499630001</c:v>
                </c:pt>
                <c:pt idx="33473">
                  <c:v>3.874098300934</c:v>
                </c:pt>
                <c:pt idx="33474">
                  <c:v>3.874159097672</c:v>
                </c:pt>
                <c:pt idx="33475">
                  <c:v>3.8742160797120002</c:v>
                </c:pt>
                <c:pt idx="33476">
                  <c:v>3.874273061752</c:v>
                </c:pt>
                <c:pt idx="33477">
                  <c:v>3.87433385849</c:v>
                </c:pt>
                <c:pt idx="33478">
                  <c:v>3.874387979507</c:v>
                </c:pt>
                <c:pt idx="33479">
                  <c:v>3.8744499683379998</c:v>
                </c:pt>
                <c:pt idx="33480">
                  <c:v>3.8745090961459998</c:v>
                </c:pt>
                <c:pt idx="33481">
                  <c:v>3.8745670318599998</c:v>
                </c:pt>
                <c:pt idx="33482">
                  <c:v>3.8746230602259999</c:v>
                </c:pt>
                <c:pt idx="33483">
                  <c:v>3.8746817111969998</c:v>
                </c:pt>
                <c:pt idx="33484">
                  <c:v>3.87473320961</c:v>
                </c:pt>
                <c:pt idx="33485">
                  <c:v>3.8747901916499998</c:v>
                </c:pt>
                <c:pt idx="33486">
                  <c:v>3.8748443126679999</c:v>
                </c:pt>
                <c:pt idx="33487">
                  <c:v>3.8748981952669999</c:v>
                </c:pt>
                <c:pt idx="33488">
                  <c:v>3.8749537467959998</c:v>
                </c:pt>
                <c:pt idx="33489">
                  <c:v>3.8750030994419999</c:v>
                </c:pt>
                <c:pt idx="33490">
                  <c:v>3.8750979900360001</c:v>
                </c:pt>
                <c:pt idx="33491">
                  <c:v>3.8751840591429998</c:v>
                </c:pt>
                <c:pt idx="33492">
                  <c:v>3.875272035599</c:v>
                </c:pt>
                <c:pt idx="33493">
                  <c:v>3.875393867493</c:v>
                </c:pt>
                <c:pt idx="33494">
                  <c:v>3.875545740128</c:v>
                </c:pt>
                <c:pt idx="33495">
                  <c:v>3.875692605972</c:v>
                </c:pt>
                <c:pt idx="33496">
                  <c:v>3.8759043216709999</c:v>
                </c:pt>
                <c:pt idx="33497">
                  <c:v>3.876206874847</c:v>
                </c:pt>
                <c:pt idx="33498">
                  <c:v>3.8763875961299998</c:v>
                </c:pt>
                <c:pt idx="33499">
                  <c:v>3.8765063285829999</c:v>
                </c:pt>
                <c:pt idx="33500">
                  <c:v>3.8766107559199998</c:v>
                </c:pt>
                <c:pt idx="33501">
                  <c:v>3.8766798973080001</c:v>
                </c:pt>
                <c:pt idx="33502">
                  <c:v>3.8767259120939999</c:v>
                </c:pt>
                <c:pt idx="33503">
                  <c:v>3.8767762184140002</c:v>
                </c:pt>
                <c:pt idx="33504">
                  <c:v>3.8768227100370001</c:v>
                </c:pt>
                <c:pt idx="33505">
                  <c:v>3.8768701553340001</c:v>
                </c:pt>
                <c:pt idx="33506">
                  <c:v>3.8769431114200001</c:v>
                </c:pt>
                <c:pt idx="33507">
                  <c:v>3.8770458698270001</c:v>
                </c:pt>
                <c:pt idx="33508">
                  <c:v>3.8771560192110002</c:v>
                </c:pt>
                <c:pt idx="33509">
                  <c:v>3.8772332668299998</c:v>
                </c:pt>
                <c:pt idx="33510">
                  <c:v>3.877280712128</c:v>
                </c:pt>
                <c:pt idx="33511">
                  <c:v>3.8773372173310001</c:v>
                </c:pt>
                <c:pt idx="33512">
                  <c:v>3.8774178028109998</c:v>
                </c:pt>
                <c:pt idx="33513">
                  <c:v>3.877723693848</c:v>
                </c:pt>
                <c:pt idx="33514">
                  <c:v>3.8779144287110001</c:v>
                </c:pt>
                <c:pt idx="33515">
                  <c:v>3.8780314922330001</c:v>
                </c:pt>
                <c:pt idx="33516">
                  <c:v>3.878069162369</c:v>
                </c:pt>
                <c:pt idx="33517">
                  <c:v>3.8781278133389998</c:v>
                </c:pt>
                <c:pt idx="33518">
                  <c:v>3.8782026767729998</c:v>
                </c:pt>
                <c:pt idx="33519">
                  <c:v>3.8782746791839999</c:v>
                </c:pt>
                <c:pt idx="33520">
                  <c:v>3.8783650398249998</c:v>
                </c:pt>
                <c:pt idx="33521">
                  <c:v>3.8784174919129999</c:v>
                </c:pt>
                <c:pt idx="33522">
                  <c:v>3.8784780502320002</c:v>
                </c:pt>
                <c:pt idx="33523">
                  <c:v>3.878538131714</c:v>
                </c:pt>
                <c:pt idx="33524">
                  <c:v>3.8785953521729999</c:v>
                </c:pt>
                <c:pt idx="33525">
                  <c:v>3.8786542415619998</c:v>
                </c:pt>
                <c:pt idx="33526">
                  <c:v>3.8787133693700002</c:v>
                </c:pt>
                <c:pt idx="33527">
                  <c:v>3.8787672519680001</c:v>
                </c:pt>
                <c:pt idx="33528">
                  <c:v>3.8788280487060001</c:v>
                </c:pt>
                <c:pt idx="33529">
                  <c:v>3.878886938095</c:v>
                </c:pt>
                <c:pt idx="33530">
                  <c:v>3.8789887428280001</c:v>
                </c:pt>
                <c:pt idx="33531">
                  <c:v>3.8790783882139999</c:v>
                </c:pt>
                <c:pt idx="33532">
                  <c:v>3.8791682720180001</c:v>
                </c:pt>
                <c:pt idx="33533">
                  <c:v>3.879286050797</c:v>
                </c:pt>
                <c:pt idx="33534">
                  <c:v>3.879623174667</c:v>
                </c:pt>
                <c:pt idx="33535">
                  <c:v>3.8797016143800001</c:v>
                </c:pt>
                <c:pt idx="33536">
                  <c:v>3.8797533512119999</c:v>
                </c:pt>
                <c:pt idx="33537">
                  <c:v>3.8798067569730001</c:v>
                </c:pt>
                <c:pt idx="33538">
                  <c:v>3.879856586456</c:v>
                </c:pt>
                <c:pt idx="33539">
                  <c:v>3.8799052238459999</c:v>
                </c:pt>
                <c:pt idx="33540">
                  <c:v>3.8799588680269999</c:v>
                </c:pt>
                <c:pt idx="33541">
                  <c:v>3.880010128021</c:v>
                </c:pt>
                <c:pt idx="33542">
                  <c:v>3.8800752162930001</c:v>
                </c:pt>
                <c:pt idx="33543">
                  <c:v>3.8801257610320001</c:v>
                </c:pt>
                <c:pt idx="33544">
                  <c:v>3.8801734447479999</c:v>
                </c:pt>
                <c:pt idx="33545">
                  <c:v>3.8802301883700001</c:v>
                </c:pt>
                <c:pt idx="33546">
                  <c:v>3.8802866935729998</c:v>
                </c:pt>
                <c:pt idx="33547">
                  <c:v>3.8803441524509998</c:v>
                </c:pt>
                <c:pt idx="33548">
                  <c:v>3.8803958892820001</c:v>
                </c:pt>
                <c:pt idx="33549">
                  <c:v>3.8804516792300001</c:v>
                </c:pt>
                <c:pt idx="33550">
                  <c:v>3.8805274963379999</c:v>
                </c:pt>
                <c:pt idx="33551">
                  <c:v>3.8806748390200001</c:v>
                </c:pt>
                <c:pt idx="33552">
                  <c:v>3.880822896957</c:v>
                </c:pt>
                <c:pt idx="33553">
                  <c:v>3.8809094429019999</c:v>
                </c:pt>
                <c:pt idx="33554">
                  <c:v>3.8812699317930002</c:v>
                </c:pt>
                <c:pt idx="33555">
                  <c:v>3.8813500404360002</c:v>
                </c:pt>
                <c:pt idx="33556">
                  <c:v>3.8813798427580002</c:v>
                </c:pt>
                <c:pt idx="33557">
                  <c:v>3.881413936615</c:v>
                </c:pt>
                <c:pt idx="33558">
                  <c:v>3.881448984146</c:v>
                </c:pt>
                <c:pt idx="33559">
                  <c:v>3.8814928531650001</c:v>
                </c:pt>
                <c:pt idx="33560">
                  <c:v>3.8815331459050002</c:v>
                </c:pt>
                <c:pt idx="33561">
                  <c:v>3.8815820217130002</c:v>
                </c:pt>
                <c:pt idx="33562">
                  <c:v>3.881621599197</c:v>
                </c:pt>
                <c:pt idx="33563">
                  <c:v>3.8816671371460001</c:v>
                </c:pt>
                <c:pt idx="33564">
                  <c:v>3.8816998004909999</c:v>
                </c:pt>
                <c:pt idx="33565">
                  <c:v>3.881761074066</c:v>
                </c:pt>
                <c:pt idx="33566">
                  <c:v>3.8818156719210002</c:v>
                </c:pt>
                <c:pt idx="33567">
                  <c:v>3.8818783760070001</c:v>
                </c:pt>
                <c:pt idx="33568">
                  <c:v>3.8819322586060001</c:v>
                </c:pt>
                <c:pt idx="33569">
                  <c:v>3.8819882869720002</c:v>
                </c:pt>
                <c:pt idx="33570">
                  <c:v>3.8820874691010001</c:v>
                </c:pt>
                <c:pt idx="33571">
                  <c:v>3.8821823596949998</c:v>
                </c:pt>
                <c:pt idx="33572">
                  <c:v>3.882310152054</c:v>
                </c:pt>
                <c:pt idx="33573">
                  <c:v>3.8826656341549999</c:v>
                </c:pt>
                <c:pt idx="33574">
                  <c:v>3.8828985691070002</c:v>
                </c:pt>
                <c:pt idx="33575">
                  <c:v>3.8829805850980001</c:v>
                </c:pt>
                <c:pt idx="33576">
                  <c:v>3.8830361366270001</c:v>
                </c:pt>
                <c:pt idx="33577">
                  <c:v>3.8830909728999998</c:v>
                </c:pt>
                <c:pt idx="33578">
                  <c:v>3.8831498622890002</c:v>
                </c:pt>
                <c:pt idx="33579">
                  <c:v>3.8832209110260001</c:v>
                </c:pt>
                <c:pt idx="33580">
                  <c:v>3.8832931518549998</c:v>
                </c:pt>
                <c:pt idx="33581">
                  <c:v>3.883358478546</c:v>
                </c:pt>
                <c:pt idx="33582">
                  <c:v>3.8834266662600001</c:v>
                </c:pt>
                <c:pt idx="33583">
                  <c:v>3.883541584015</c:v>
                </c:pt>
                <c:pt idx="33584">
                  <c:v>3.8838963508609998</c:v>
                </c:pt>
                <c:pt idx="33585">
                  <c:v>3.8840618133540001</c:v>
                </c:pt>
                <c:pt idx="33586">
                  <c:v>3.8841497898099999</c:v>
                </c:pt>
                <c:pt idx="33587">
                  <c:v>3.8842313289639998</c:v>
                </c:pt>
                <c:pt idx="33588">
                  <c:v>3.8842639923100002</c:v>
                </c:pt>
                <c:pt idx="33589">
                  <c:v>3.8843004703520001</c:v>
                </c:pt>
                <c:pt idx="33590">
                  <c:v>3.884333133698</c:v>
                </c:pt>
                <c:pt idx="33591">
                  <c:v>3.88436961174</c:v>
                </c:pt>
                <c:pt idx="33592">
                  <c:v>3.884406328201</c:v>
                </c:pt>
                <c:pt idx="33593">
                  <c:v>3.8844456672669998</c:v>
                </c:pt>
                <c:pt idx="33594">
                  <c:v>3.8844759464259999</c:v>
                </c:pt>
                <c:pt idx="33595">
                  <c:v>3.8845398426059998</c:v>
                </c:pt>
                <c:pt idx="33596">
                  <c:v>3.8846342563629999</c:v>
                </c:pt>
                <c:pt idx="33597">
                  <c:v>3.884728908539</c:v>
                </c:pt>
                <c:pt idx="33598">
                  <c:v>3.884849071503</c:v>
                </c:pt>
                <c:pt idx="33599">
                  <c:v>3.8849909305570001</c:v>
                </c:pt>
                <c:pt idx="33600">
                  <c:v>3.8851397037509998</c:v>
                </c:pt>
                <c:pt idx="33601">
                  <c:v>3.885292291641</c:v>
                </c:pt>
                <c:pt idx="33602">
                  <c:v>3.8854646682739999</c:v>
                </c:pt>
                <c:pt idx="33603">
                  <c:v>3.8856399059300002</c:v>
                </c:pt>
                <c:pt idx="33604">
                  <c:v>3.885825872421</c:v>
                </c:pt>
                <c:pt idx="33605">
                  <c:v>3.8860123157499999</c:v>
                </c:pt>
                <c:pt idx="33606">
                  <c:v>3.8862020969389999</c:v>
                </c:pt>
                <c:pt idx="33607">
                  <c:v>3.8863496780400002</c:v>
                </c:pt>
                <c:pt idx="33608">
                  <c:v>3.8864810466769999</c:v>
                </c:pt>
                <c:pt idx="33609">
                  <c:v>3.8865907192229998</c:v>
                </c:pt>
                <c:pt idx="33610">
                  <c:v>3.886696100235</c:v>
                </c:pt>
                <c:pt idx="33611">
                  <c:v>3.8867957592010001</c:v>
                </c:pt>
                <c:pt idx="33612">
                  <c:v>3.886882543564</c:v>
                </c:pt>
                <c:pt idx="33613">
                  <c:v>3.8869609832759999</c:v>
                </c:pt>
                <c:pt idx="33614">
                  <c:v>3.8870356082919999</c:v>
                </c:pt>
                <c:pt idx="33615">
                  <c:v>3.8871045112610001</c:v>
                </c:pt>
                <c:pt idx="33616">
                  <c:v>3.8871743679050001</c:v>
                </c:pt>
                <c:pt idx="33617">
                  <c:v>3.8872361183169999</c:v>
                </c:pt>
                <c:pt idx="33618">
                  <c:v>3.8872878551480001</c:v>
                </c:pt>
                <c:pt idx="33619">
                  <c:v>3.8873369693759998</c:v>
                </c:pt>
                <c:pt idx="33620">
                  <c:v>3.8873836994170001</c:v>
                </c:pt>
                <c:pt idx="33621">
                  <c:v>3.8874280452729999</c:v>
                </c:pt>
                <c:pt idx="33622">
                  <c:v>3.8875048160549999</c:v>
                </c:pt>
                <c:pt idx="33623">
                  <c:v>3.887576818466</c:v>
                </c:pt>
                <c:pt idx="33624">
                  <c:v>3.887667179108</c:v>
                </c:pt>
                <c:pt idx="33625">
                  <c:v>3.887911319733</c:v>
                </c:pt>
                <c:pt idx="33626">
                  <c:v>3.8880321979520001</c:v>
                </c:pt>
                <c:pt idx="33627">
                  <c:v>3.8881185054779999</c:v>
                </c:pt>
                <c:pt idx="33628">
                  <c:v>3.8882112503049999</c:v>
                </c:pt>
                <c:pt idx="33629">
                  <c:v>3.8882727622990001</c:v>
                </c:pt>
                <c:pt idx="33630">
                  <c:v>3.888323068619</c:v>
                </c:pt>
                <c:pt idx="33631">
                  <c:v>3.8883647918699999</c:v>
                </c:pt>
                <c:pt idx="33632">
                  <c:v>3.888417243958</c:v>
                </c:pt>
                <c:pt idx="33633">
                  <c:v>3.8884863853449998</c:v>
                </c:pt>
                <c:pt idx="33634">
                  <c:v>3.8885607719420001</c:v>
                </c:pt>
                <c:pt idx="33635">
                  <c:v>3.8886101245879998</c:v>
                </c:pt>
                <c:pt idx="33636">
                  <c:v>3.8886640071869998</c:v>
                </c:pt>
                <c:pt idx="33637">
                  <c:v>3.8887231349950002</c:v>
                </c:pt>
                <c:pt idx="33638">
                  <c:v>3.8887908458710001</c:v>
                </c:pt>
                <c:pt idx="33639">
                  <c:v>3.8888463974</c:v>
                </c:pt>
                <c:pt idx="33640">
                  <c:v>3.8888974189760002</c:v>
                </c:pt>
                <c:pt idx="33641">
                  <c:v>3.8889493942260001</c:v>
                </c:pt>
                <c:pt idx="33642">
                  <c:v>3.889006614685</c:v>
                </c:pt>
                <c:pt idx="33643">
                  <c:v>3.8890585899349999</c:v>
                </c:pt>
                <c:pt idx="33644">
                  <c:v>3.8891177177429999</c:v>
                </c:pt>
                <c:pt idx="33645">
                  <c:v>3.8891801834109998</c:v>
                </c:pt>
                <c:pt idx="33646">
                  <c:v>3.889475822449</c:v>
                </c:pt>
                <c:pt idx="33647">
                  <c:v>3.8895537853239999</c:v>
                </c:pt>
                <c:pt idx="33648">
                  <c:v>3.8895931243900002</c:v>
                </c:pt>
                <c:pt idx="33649">
                  <c:v>3.8896408081049998</c:v>
                </c:pt>
                <c:pt idx="33650">
                  <c:v>3.8896906375890001</c:v>
                </c:pt>
                <c:pt idx="33651">
                  <c:v>3.8897366523739998</c:v>
                </c:pt>
                <c:pt idx="33652">
                  <c:v>3.8898255825039998</c:v>
                </c:pt>
                <c:pt idx="33653">
                  <c:v>3.88986992836</c:v>
                </c:pt>
                <c:pt idx="33654">
                  <c:v>3.88991355896</c:v>
                </c:pt>
                <c:pt idx="33655">
                  <c:v>3.8899331092830001</c:v>
                </c:pt>
                <c:pt idx="33656">
                  <c:v>3.8899664878850002</c:v>
                </c:pt>
                <c:pt idx="33657">
                  <c:v>3.8899888992310001</c:v>
                </c:pt>
                <c:pt idx="33658">
                  <c:v>3.8900249004359999</c:v>
                </c:pt>
                <c:pt idx="33659">
                  <c:v>3.89004778862</c:v>
                </c:pt>
                <c:pt idx="33660">
                  <c:v>3.890086174011</c:v>
                </c:pt>
                <c:pt idx="33661">
                  <c:v>3.8901138305659999</c:v>
                </c:pt>
                <c:pt idx="33662">
                  <c:v>3.8901515007020002</c:v>
                </c:pt>
                <c:pt idx="33663">
                  <c:v>3.8901743888849998</c:v>
                </c:pt>
                <c:pt idx="33664">
                  <c:v>3.8902087211610001</c:v>
                </c:pt>
                <c:pt idx="33665">
                  <c:v>3.8902599811549998</c:v>
                </c:pt>
                <c:pt idx="33666">
                  <c:v>3.8902995586400002</c:v>
                </c:pt>
                <c:pt idx="33667">
                  <c:v>3.8903779983520002</c:v>
                </c:pt>
                <c:pt idx="33668">
                  <c:v>3.8904881477359998</c:v>
                </c:pt>
                <c:pt idx="33669">
                  <c:v>3.89062333107</c:v>
                </c:pt>
                <c:pt idx="33670">
                  <c:v>3.8907792568209998</c:v>
                </c:pt>
                <c:pt idx="33671">
                  <c:v>3.8910472393040001</c:v>
                </c:pt>
                <c:pt idx="33672">
                  <c:v>3.891169309616</c:v>
                </c:pt>
                <c:pt idx="33673">
                  <c:v>3.8912327289580002</c:v>
                </c:pt>
                <c:pt idx="33674">
                  <c:v>3.8913006782530002</c:v>
                </c:pt>
                <c:pt idx="33675">
                  <c:v>3.8913462162019998</c:v>
                </c:pt>
                <c:pt idx="33676">
                  <c:v>3.8913879394530002</c:v>
                </c:pt>
                <c:pt idx="33677">
                  <c:v>3.8914353847499998</c:v>
                </c:pt>
                <c:pt idx="33678">
                  <c:v>3.8914773464199999</c:v>
                </c:pt>
                <c:pt idx="33679">
                  <c:v>3.8915355205540001</c:v>
                </c:pt>
                <c:pt idx="33680">
                  <c:v>3.8916268348690002</c:v>
                </c:pt>
                <c:pt idx="33681">
                  <c:v>3.891762018204</c:v>
                </c:pt>
                <c:pt idx="33682">
                  <c:v>3.8918433189389998</c:v>
                </c:pt>
                <c:pt idx="33683">
                  <c:v>3.891889333725</c:v>
                </c:pt>
                <c:pt idx="33684">
                  <c:v>3.8919577598570001</c:v>
                </c:pt>
                <c:pt idx="33685">
                  <c:v>3.8920006752009999</c:v>
                </c:pt>
                <c:pt idx="33686">
                  <c:v>3.8920421600339998</c:v>
                </c:pt>
                <c:pt idx="33687">
                  <c:v>3.892082691193</c:v>
                </c:pt>
                <c:pt idx="33688">
                  <c:v>3.8921294212339999</c:v>
                </c:pt>
                <c:pt idx="33689">
                  <c:v>3.8921713829039999</c:v>
                </c:pt>
                <c:pt idx="33690">
                  <c:v>3.8922400474550001</c:v>
                </c:pt>
                <c:pt idx="33691">
                  <c:v>3.892287015915</c:v>
                </c:pt>
                <c:pt idx="33692">
                  <c:v>3.8923327922820001</c:v>
                </c:pt>
                <c:pt idx="33693">
                  <c:v>3.8923833370210001</c:v>
                </c:pt>
                <c:pt idx="33694">
                  <c:v>3.8924896717070001</c:v>
                </c:pt>
                <c:pt idx="33695">
                  <c:v>3.8927311897279999</c:v>
                </c:pt>
                <c:pt idx="33696">
                  <c:v>3.892839431763</c:v>
                </c:pt>
                <c:pt idx="33697">
                  <c:v>3.892926692963</c:v>
                </c:pt>
                <c:pt idx="33698">
                  <c:v>3.8929743766780001</c:v>
                </c:pt>
                <c:pt idx="33699">
                  <c:v>3.893008947372</c:v>
                </c:pt>
                <c:pt idx="33700">
                  <c:v>3.8930447101590002</c:v>
                </c:pt>
                <c:pt idx="33701">
                  <c:v>3.8930807113650001</c:v>
                </c:pt>
                <c:pt idx="33702">
                  <c:v>3.89311337471</c:v>
                </c:pt>
                <c:pt idx="33703">
                  <c:v>3.8931510448459998</c:v>
                </c:pt>
                <c:pt idx="33704">
                  <c:v>3.8931858539580002</c:v>
                </c:pt>
                <c:pt idx="33705">
                  <c:v>3.893224954605</c:v>
                </c:pt>
                <c:pt idx="33706">
                  <c:v>3.8932576179499998</c:v>
                </c:pt>
                <c:pt idx="33707">
                  <c:v>3.893296718597</c:v>
                </c:pt>
                <c:pt idx="33708">
                  <c:v>3.8933281898500001</c:v>
                </c:pt>
                <c:pt idx="33709">
                  <c:v>3.89337682724</c:v>
                </c:pt>
                <c:pt idx="33710">
                  <c:v>3.8934776782989999</c:v>
                </c:pt>
                <c:pt idx="33711">
                  <c:v>3.8935770988459999</c:v>
                </c:pt>
                <c:pt idx="33712">
                  <c:v>3.8936760425569998</c:v>
                </c:pt>
                <c:pt idx="33713">
                  <c:v>3.8937194347380002</c:v>
                </c:pt>
                <c:pt idx="33714">
                  <c:v>3.8938121795649998</c:v>
                </c:pt>
                <c:pt idx="33715">
                  <c:v>3.8938970565800002</c:v>
                </c:pt>
                <c:pt idx="33716">
                  <c:v>3.8939776420590002</c:v>
                </c:pt>
                <c:pt idx="33717">
                  <c:v>3.8941202163700002</c:v>
                </c:pt>
                <c:pt idx="33718">
                  <c:v>3.8942236900329998</c:v>
                </c:pt>
                <c:pt idx="33719">
                  <c:v>3.8943326473240001</c:v>
                </c:pt>
                <c:pt idx="33720">
                  <c:v>3.8946352004999998</c:v>
                </c:pt>
                <c:pt idx="33721">
                  <c:v>3.8947086334229999</c:v>
                </c:pt>
                <c:pt idx="33722">
                  <c:v>3.894789218903</c:v>
                </c:pt>
                <c:pt idx="33723">
                  <c:v>3.8948593139650001</c:v>
                </c:pt>
                <c:pt idx="33724">
                  <c:v>3.894958734512</c:v>
                </c:pt>
                <c:pt idx="33725">
                  <c:v>3.8950653076170001</c:v>
                </c:pt>
                <c:pt idx="33726">
                  <c:v>3.8951425552369998</c:v>
                </c:pt>
                <c:pt idx="33727">
                  <c:v>3.8953135013579998</c:v>
                </c:pt>
                <c:pt idx="33728">
                  <c:v>3.8956353664400001</c:v>
                </c:pt>
                <c:pt idx="33729">
                  <c:v>3.8957080841059999</c:v>
                </c:pt>
                <c:pt idx="33730">
                  <c:v>3.895769119263</c:v>
                </c:pt>
                <c:pt idx="33731">
                  <c:v>3.8958158493039998</c:v>
                </c:pt>
                <c:pt idx="33732">
                  <c:v>3.8958585262300001</c:v>
                </c:pt>
                <c:pt idx="33733">
                  <c:v>3.8959677219389999</c:v>
                </c:pt>
                <c:pt idx="33734">
                  <c:v>3.8960864543909999</c:v>
                </c:pt>
                <c:pt idx="33735">
                  <c:v>3.8962078094480002</c:v>
                </c:pt>
                <c:pt idx="33736">
                  <c:v>3.8963544368740002</c:v>
                </c:pt>
                <c:pt idx="33737">
                  <c:v>3.896583557129</c:v>
                </c:pt>
                <c:pt idx="33738">
                  <c:v>3.896948337555</c:v>
                </c:pt>
                <c:pt idx="33739">
                  <c:v>3.8971564769740001</c:v>
                </c:pt>
                <c:pt idx="33740">
                  <c:v>3.8974814414979999</c:v>
                </c:pt>
                <c:pt idx="33741">
                  <c:v>3.8975667953489999</c:v>
                </c:pt>
                <c:pt idx="33742">
                  <c:v>3.897678852081</c:v>
                </c:pt>
                <c:pt idx="33743">
                  <c:v>3.8978002071379998</c:v>
                </c:pt>
                <c:pt idx="33744">
                  <c:v>3.8981032371520001</c:v>
                </c:pt>
                <c:pt idx="33745">
                  <c:v>3.8984587192540001</c:v>
                </c:pt>
                <c:pt idx="33746">
                  <c:v>3.8986759185789999</c:v>
                </c:pt>
                <c:pt idx="33747">
                  <c:v>3.8988254070280002</c:v>
                </c:pt>
                <c:pt idx="33748">
                  <c:v>3.8989021778109998</c:v>
                </c:pt>
                <c:pt idx="33749">
                  <c:v>3.8989887237550001</c:v>
                </c:pt>
                <c:pt idx="33750">
                  <c:v>3.899065256119</c:v>
                </c:pt>
                <c:pt idx="33751">
                  <c:v>3.8991017341609999</c:v>
                </c:pt>
                <c:pt idx="33752">
                  <c:v>3.8991656303409998</c:v>
                </c:pt>
                <c:pt idx="33753">
                  <c:v>3.899421215057</c:v>
                </c:pt>
                <c:pt idx="33754">
                  <c:v>3.8996727466580001</c:v>
                </c:pt>
                <c:pt idx="33755">
                  <c:v>3.8997528553010001</c:v>
                </c:pt>
                <c:pt idx="33756">
                  <c:v>3.8999016284939998</c:v>
                </c:pt>
                <c:pt idx="33757">
                  <c:v>3.900129318237</c:v>
                </c:pt>
                <c:pt idx="33758">
                  <c:v>3.9002168178560002</c:v>
                </c:pt>
                <c:pt idx="33759">
                  <c:v>3.900310516357</c:v>
                </c:pt>
                <c:pt idx="33760">
                  <c:v>3.900495052338</c:v>
                </c:pt>
                <c:pt idx="33761">
                  <c:v>3.9008257389069998</c:v>
                </c:pt>
                <c:pt idx="33762">
                  <c:v>3.9009773731230002</c:v>
                </c:pt>
                <c:pt idx="33763">
                  <c:v>3.9013245105740002</c:v>
                </c:pt>
                <c:pt idx="33764">
                  <c:v>3.9015216827389998</c:v>
                </c:pt>
                <c:pt idx="33765">
                  <c:v>3.9016351699829999</c:v>
                </c:pt>
                <c:pt idx="33766">
                  <c:v>3.901796102524</c:v>
                </c:pt>
                <c:pt idx="33767">
                  <c:v>3.902132749557</c:v>
                </c:pt>
                <c:pt idx="33768">
                  <c:v>3.9022288322450001</c:v>
                </c:pt>
                <c:pt idx="33769">
                  <c:v>3.902326583862</c:v>
                </c:pt>
                <c:pt idx="33770">
                  <c:v>3.9024260044100001</c:v>
                </c:pt>
                <c:pt idx="33771">
                  <c:v>3.90252161026</c:v>
                </c:pt>
                <c:pt idx="33772">
                  <c:v>3.902617692947</c:v>
                </c:pt>
                <c:pt idx="33773">
                  <c:v>3.902711629868</c:v>
                </c:pt>
                <c:pt idx="33774">
                  <c:v>3.9028115272520001</c:v>
                </c:pt>
                <c:pt idx="33775">
                  <c:v>3.902910709381</c:v>
                </c:pt>
                <c:pt idx="33776">
                  <c:v>3.9030051231380001</c:v>
                </c:pt>
                <c:pt idx="33777">
                  <c:v>3.9031085968019998</c:v>
                </c:pt>
                <c:pt idx="33778">
                  <c:v>3.903151035309</c:v>
                </c:pt>
                <c:pt idx="33779">
                  <c:v>3.9031841754909999</c:v>
                </c:pt>
                <c:pt idx="33780">
                  <c:v>3.9032502174379999</c:v>
                </c:pt>
                <c:pt idx="33781">
                  <c:v>3.9032866954799998</c:v>
                </c:pt>
                <c:pt idx="33782">
                  <c:v>3.9033513069149999</c:v>
                </c:pt>
                <c:pt idx="33783">
                  <c:v>3.9033818244930001</c:v>
                </c:pt>
                <c:pt idx="33784">
                  <c:v>3.9034392833710001</c:v>
                </c:pt>
                <c:pt idx="33785">
                  <c:v>3.9035248756410001</c:v>
                </c:pt>
                <c:pt idx="33786">
                  <c:v>3.903625488281</c:v>
                </c:pt>
                <c:pt idx="33787">
                  <c:v>3.9036724567409999</c:v>
                </c:pt>
                <c:pt idx="33788">
                  <c:v>3.9037246704099999</c:v>
                </c:pt>
                <c:pt idx="33789">
                  <c:v>3.9037759304050001</c:v>
                </c:pt>
                <c:pt idx="33790">
                  <c:v>3.9038798809049999</c:v>
                </c:pt>
                <c:pt idx="33791">
                  <c:v>3.9039301872249998</c:v>
                </c:pt>
                <c:pt idx="33792">
                  <c:v>3.9039773941039999</c:v>
                </c:pt>
                <c:pt idx="33793">
                  <c:v>3.9040689468380001</c:v>
                </c:pt>
                <c:pt idx="33794">
                  <c:v>3.9042115211490001</c:v>
                </c:pt>
                <c:pt idx="33795">
                  <c:v>3.9044585227969999</c:v>
                </c:pt>
                <c:pt idx="33796">
                  <c:v>3.9046568870540002</c:v>
                </c:pt>
                <c:pt idx="33797">
                  <c:v>3.904861688614</c:v>
                </c:pt>
                <c:pt idx="33798">
                  <c:v>3.905032634735</c:v>
                </c:pt>
                <c:pt idx="33799">
                  <c:v>3.9052424430850001</c:v>
                </c:pt>
                <c:pt idx="33800">
                  <c:v>3.905555725098</c:v>
                </c:pt>
                <c:pt idx="33801">
                  <c:v>3.9057073593139999</c:v>
                </c:pt>
                <c:pt idx="33802">
                  <c:v>3.9058232307430001</c:v>
                </c:pt>
                <c:pt idx="33803">
                  <c:v>3.9060010910030001</c:v>
                </c:pt>
                <c:pt idx="33804">
                  <c:v>3.9061789512630001</c:v>
                </c:pt>
                <c:pt idx="33805">
                  <c:v>3.9063069820399998</c:v>
                </c:pt>
                <c:pt idx="33806">
                  <c:v>3.9064075946810002</c:v>
                </c:pt>
                <c:pt idx="33807">
                  <c:v>3.9064581394200002</c:v>
                </c:pt>
                <c:pt idx="33808">
                  <c:v>3.9065084457400001</c:v>
                </c:pt>
                <c:pt idx="33809">
                  <c:v>3.9066119194029998</c:v>
                </c:pt>
                <c:pt idx="33810">
                  <c:v>3.906659603119</c:v>
                </c:pt>
                <c:pt idx="33811">
                  <c:v>3.906705141068</c:v>
                </c:pt>
                <c:pt idx="33812">
                  <c:v>3.9067902564999999</c:v>
                </c:pt>
                <c:pt idx="33813">
                  <c:v>3.9068651199339999</c:v>
                </c:pt>
                <c:pt idx="33814">
                  <c:v>3.90713429451</c:v>
                </c:pt>
                <c:pt idx="33815">
                  <c:v>3.9072148799900002</c:v>
                </c:pt>
                <c:pt idx="33816">
                  <c:v>3.9072611331939999</c:v>
                </c:pt>
                <c:pt idx="33817">
                  <c:v>3.9073355197909998</c:v>
                </c:pt>
                <c:pt idx="33818">
                  <c:v>3.907453298569</c:v>
                </c:pt>
                <c:pt idx="33819">
                  <c:v>3.9076025485989998</c:v>
                </c:pt>
                <c:pt idx="33820">
                  <c:v>3.9077892303469999</c:v>
                </c:pt>
                <c:pt idx="33821">
                  <c:v>3.9079701900480002</c:v>
                </c:pt>
                <c:pt idx="33822">
                  <c:v>3.9080767631529998</c:v>
                </c:pt>
                <c:pt idx="33823">
                  <c:v>3.908208608627</c:v>
                </c:pt>
                <c:pt idx="33824">
                  <c:v>3.9082884788509999</c:v>
                </c:pt>
                <c:pt idx="33825">
                  <c:v>3.9083626270290002</c:v>
                </c:pt>
                <c:pt idx="33826">
                  <c:v>3.908435106277</c:v>
                </c:pt>
                <c:pt idx="33827">
                  <c:v>3.9085068702700001</c:v>
                </c:pt>
                <c:pt idx="33828">
                  <c:v>3.9085469245910001</c:v>
                </c:pt>
                <c:pt idx="33829">
                  <c:v>3.9085898399349999</c:v>
                </c:pt>
                <c:pt idx="33830">
                  <c:v>3.9086334705349999</c:v>
                </c:pt>
                <c:pt idx="33831">
                  <c:v>3.9086797237400002</c:v>
                </c:pt>
                <c:pt idx="33832">
                  <c:v>3.9087271690369998</c:v>
                </c:pt>
                <c:pt idx="33833">
                  <c:v>3.9087738990780001</c:v>
                </c:pt>
                <c:pt idx="33834">
                  <c:v>3.9088206291200001</c:v>
                </c:pt>
                <c:pt idx="33835">
                  <c:v>3.9088647365570002</c:v>
                </c:pt>
                <c:pt idx="33836">
                  <c:v>3.9089050292969998</c:v>
                </c:pt>
                <c:pt idx="33837">
                  <c:v>3.9089689254760001</c:v>
                </c:pt>
                <c:pt idx="33838">
                  <c:v>3.909010410309</c:v>
                </c:pt>
                <c:pt idx="33839">
                  <c:v>3.9090549945830002</c:v>
                </c:pt>
                <c:pt idx="33840">
                  <c:v>3.909102916718</c:v>
                </c:pt>
                <c:pt idx="33841">
                  <c:v>3.9091508388520002</c:v>
                </c:pt>
                <c:pt idx="33842">
                  <c:v>3.9091961383820002</c:v>
                </c:pt>
                <c:pt idx="33843">
                  <c:v>3.9092731475829998</c:v>
                </c:pt>
                <c:pt idx="33844">
                  <c:v>3.909416675568</c:v>
                </c:pt>
                <c:pt idx="33845">
                  <c:v>3.909573554993</c:v>
                </c:pt>
                <c:pt idx="33846">
                  <c:v>3.9097816944120001</c:v>
                </c:pt>
                <c:pt idx="33847">
                  <c:v>3.9098341465000002</c:v>
                </c:pt>
                <c:pt idx="33848">
                  <c:v>3.9098920822140002</c:v>
                </c:pt>
                <c:pt idx="33849">
                  <c:v>3.9099516868589999</c:v>
                </c:pt>
                <c:pt idx="33850">
                  <c:v>3.9100120067600002</c:v>
                </c:pt>
                <c:pt idx="33851">
                  <c:v>3.9100520610810001</c:v>
                </c:pt>
                <c:pt idx="33852">
                  <c:v>3.910107374191</c:v>
                </c:pt>
                <c:pt idx="33853">
                  <c:v>3.9101505279539999</c:v>
                </c:pt>
                <c:pt idx="33854">
                  <c:v>3.9101996421809999</c:v>
                </c:pt>
                <c:pt idx="33855">
                  <c:v>3.910234928131</c:v>
                </c:pt>
                <c:pt idx="33856">
                  <c:v>3.9102883338929999</c:v>
                </c:pt>
                <c:pt idx="33857">
                  <c:v>3.9103257656100001</c:v>
                </c:pt>
                <c:pt idx="33858">
                  <c:v>3.9103727340700001</c:v>
                </c:pt>
                <c:pt idx="33859">
                  <c:v>3.910412549973</c:v>
                </c:pt>
                <c:pt idx="33860">
                  <c:v>3.910459518433</c:v>
                </c:pt>
                <c:pt idx="33861">
                  <c:v>3.9105226993560001</c:v>
                </c:pt>
                <c:pt idx="33862">
                  <c:v>3.9105811119079998</c:v>
                </c:pt>
                <c:pt idx="33863">
                  <c:v>3.9106454849240002</c:v>
                </c:pt>
                <c:pt idx="33864">
                  <c:v>3.9107065200809998</c:v>
                </c:pt>
                <c:pt idx="33865">
                  <c:v>3.910768508911</c:v>
                </c:pt>
                <c:pt idx="33866">
                  <c:v>3.9108238220209999</c:v>
                </c:pt>
                <c:pt idx="33867">
                  <c:v>3.9108839035030001</c:v>
                </c:pt>
                <c:pt idx="33868">
                  <c:v>3.910941123962</c:v>
                </c:pt>
                <c:pt idx="33869">
                  <c:v>3.9110548496250002</c:v>
                </c:pt>
                <c:pt idx="33870">
                  <c:v>3.911153793335</c:v>
                </c:pt>
                <c:pt idx="33871">
                  <c:v>3.911284446716</c:v>
                </c:pt>
                <c:pt idx="33872">
                  <c:v>3.9114389419559998</c:v>
                </c:pt>
                <c:pt idx="33873">
                  <c:v>3.9115941524509998</c:v>
                </c:pt>
                <c:pt idx="33874">
                  <c:v>3.911916017532</c:v>
                </c:pt>
                <c:pt idx="33875">
                  <c:v>3.9120445251459999</c:v>
                </c:pt>
                <c:pt idx="33876">
                  <c:v>3.9121186733250002</c:v>
                </c:pt>
                <c:pt idx="33877">
                  <c:v>3.9122025966640002</c:v>
                </c:pt>
                <c:pt idx="33878">
                  <c:v>3.912278652191</c:v>
                </c:pt>
                <c:pt idx="33879">
                  <c:v>3.9123861789699999</c:v>
                </c:pt>
                <c:pt idx="33880">
                  <c:v>3.912457942963</c:v>
                </c:pt>
                <c:pt idx="33881">
                  <c:v>3.9125361442569999</c:v>
                </c:pt>
                <c:pt idx="33882">
                  <c:v>3.9126091003419998</c:v>
                </c:pt>
                <c:pt idx="33883">
                  <c:v>3.9126574993130001</c:v>
                </c:pt>
                <c:pt idx="33884">
                  <c:v>3.9126996994019998</c:v>
                </c:pt>
                <c:pt idx="33885">
                  <c:v>3.9127421379089999</c:v>
                </c:pt>
                <c:pt idx="33886">
                  <c:v>3.9128108024600001</c:v>
                </c:pt>
                <c:pt idx="33887">
                  <c:v>3.9128756523130002</c:v>
                </c:pt>
                <c:pt idx="33888">
                  <c:v>3.9132120609280001</c:v>
                </c:pt>
                <c:pt idx="33889">
                  <c:v>3.9132926464079998</c:v>
                </c:pt>
                <c:pt idx="33890">
                  <c:v>3.913361549377</c:v>
                </c:pt>
                <c:pt idx="33891">
                  <c:v>3.9134011268619999</c:v>
                </c:pt>
                <c:pt idx="33892">
                  <c:v>3.9134387969970001</c:v>
                </c:pt>
                <c:pt idx="33893">
                  <c:v>3.9134769439700001</c:v>
                </c:pt>
                <c:pt idx="33894">
                  <c:v>3.9136242866519999</c:v>
                </c:pt>
                <c:pt idx="33895">
                  <c:v>3.9139740467070001</c:v>
                </c:pt>
                <c:pt idx="33896">
                  <c:v>3.9143517017359999</c:v>
                </c:pt>
                <c:pt idx="33897">
                  <c:v>3.914433717728</c:v>
                </c:pt>
                <c:pt idx="33898">
                  <c:v>3.9145660400389999</c:v>
                </c:pt>
                <c:pt idx="33899">
                  <c:v>3.9146523475650001</c:v>
                </c:pt>
                <c:pt idx="33900">
                  <c:v>3.9147384166719998</c:v>
                </c:pt>
                <c:pt idx="33901">
                  <c:v>3.9149029254909999</c:v>
                </c:pt>
                <c:pt idx="33902">
                  <c:v>3.9152696132660001</c:v>
                </c:pt>
                <c:pt idx="33903">
                  <c:v>3.9153590202330002</c:v>
                </c:pt>
                <c:pt idx="33904">
                  <c:v>3.9154424667360002</c:v>
                </c:pt>
                <c:pt idx="33905">
                  <c:v>3.9155542850490002</c:v>
                </c:pt>
                <c:pt idx="33906">
                  <c:v>3.9156715869899998</c:v>
                </c:pt>
                <c:pt idx="33907">
                  <c:v>3.9157519340519999</c:v>
                </c:pt>
                <c:pt idx="33908">
                  <c:v>3.9158091545099998</c:v>
                </c:pt>
                <c:pt idx="33909">
                  <c:v>3.915860414505</c:v>
                </c:pt>
                <c:pt idx="33910">
                  <c:v>3.9159364700319998</c:v>
                </c:pt>
                <c:pt idx="33911">
                  <c:v>3.915991306305</c:v>
                </c:pt>
                <c:pt idx="33912">
                  <c:v>3.916033029556</c:v>
                </c:pt>
                <c:pt idx="33913">
                  <c:v>3.9160811901089998</c:v>
                </c:pt>
                <c:pt idx="33914">
                  <c:v>3.9161279201510002</c:v>
                </c:pt>
                <c:pt idx="33915">
                  <c:v>3.9161782264710001</c:v>
                </c:pt>
                <c:pt idx="33916">
                  <c:v>3.9162242412569999</c:v>
                </c:pt>
                <c:pt idx="33917">
                  <c:v>3.9163036346440001</c:v>
                </c:pt>
                <c:pt idx="33918">
                  <c:v>3.916355609894</c:v>
                </c:pt>
                <c:pt idx="33919">
                  <c:v>3.9164328575130001</c:v>
                </c:pt>
                <c:pt idx="33920">
                  <c:v>3.916688680649</c:v>
                </c:pt>
                <c:pt idx="33921">
                  <c:v>3.9167754650119999</c:v>
                </c:pt>
                <c:pt idx="33922">
                  <c:v>3.9168725013730001</c:v>
                </c:pt>
                <c:pt idx="33923">
                  <c:v>3.916964054108</c:v>
                </c:pt>
                <c:pt idx="33924">
                  <c:v>3.9170107841489998</c:v>
                </c:pt>
                <c:pt idx="33925">
                  <c:v>3.9170782566070002</c:v>
                </c:pt>
                <c:pt idx="33926">
                  <c:v>3.9171187877659999</c:v>
                </c:pt>
                <c:pt idx="33927">
                  <c:v>3.917145729065</c:v>
                </c:pt>
                <c:pt idx="33928">
                  <c:v>3.9171860218050001</c:v>
                </c:pt>
                <c:pt idx="33929">
                  <c:v>3.9172105789180001</c:v>
                </c:pt>
                <c:pt idx="33930">
                  <c:v>3.9172430038449999</c:v>
                </c:pt>
                <c:pt idx="33931">
                  <c:v>3.9172701835630002</c:v>
                </c:pt>
                <c:pt idx="33932">
                  <c:v>3.9173064231870001</c:v>
                </c:pt>
                <c:pt idx="33933">
                  <c:v>3.9173362255100002</c:v>
                </c:pt>
                <c:pt idx="33934">
                  <c:v>3.9173762798310001</c:v>
                </c:pt>
                <c:pt idx="33935">
                  <c:v>3.917428255081</c:v>
                </c:pt>
                <c:pt idx="33936">
                  <c:v>3.9174728393549998</c:v>
                </c:pt>
                <c:pt idx="33937">
                  <c:v>3.9175252914429999</c:v>
                </c:pt>
                <c:pt idx="33938">
                  <c:v>3.9176211357119999</c:v>
                </c:pt>
                <c:pt idx="33939">
                  <c:v>3.9177215099330001</c:v>
                </c:pt>
                <c:pt idx="33940">
                  <c:v>3.9178071022030001</c:v>
                </c:pt>
                <c:pt idx="33941">
                  <c:v>3.9178941249850001</c:v>
                </c:pt>
                <c:pt idx="33942">
                  <c:v>3.9179947376249999</c:v>
                </c:pt>
                <c:pt idx="33943">
                  <c:v>3.9180533885959998</c:v>
                </c:pt>
                <c:pt idx="33944">
                  <c:v>3.9181506633760002</c:v>
                </c:pt>
                <c:pt idx="33945">
                  <c:v>3.918244123459</c:v>
                </c:pt>
                <c:pt idx="33946">
                  <c:v>3.9183607101439999</c:v>
                </c:pt>
                <c:pt idx="33947">
                  <c:v>3.9187033176420001</c:v>
                </c:pt>
                <c:pt idx="33948">
                  <c:v>3.9190268516539999</c:v>
                </c:pt>
                <c:pt idx="33949">
                  <c:v>3.919367313385</c:v>
                </c:pt>
                <c:pt idx="33950">
                  <c:v>3.9195291995999999</c:v>
                </c:pt>
                <c:pt idx="33951">
                  <c:v>3.9196374416349999</c:v>
                </c:pt>
                <c:pt idx="33952">
                  <c:v>3.9197201728820001</c:v>
                </c:pt>
                <c:pt idx="33953">
                  <c:v>3.919803380966</c:v>
                </c:pt>
                <c:pt idx="33954">
                  <c:v>3.9201273918149999</c:v>
                </c:pt>
                <c:pt idx="33955">
                  <c:v>3.9201908111570001</c:v>
                </c:pt>
                <c:pt idx="33956">
                  <c:v>3.9202456474299998</c:v>
                </c:pt>
                <c:pt idx="33957">
                  <c:v>3.920301914215</c:v>
                </c:pt>
                <c:pt idx="33958">
                  <c:v>3.920370101929</c:v>
                </c:pt>
                <c:pt idx="33959">
                  <c:v>3.9204037189480001</c:v>
                </c:pt>
                <c:pt idx="33960">
                  <c:v>3.9204645156860001</c:v>
                </c:pt>
                <c:pt idx="33961">
                  <c:v>3.9205493926999999</c:v>
                </c:pt>
                <c:pt idx="33962">
                  <c:v>3.920680522919</c:v>
                </c:pt>
                <c:pt idx="33963">
                  <c:v>3.9210124015810002</c:v>
                </c:pt>
                <c:pt idx="33964">
                  <c:v>3.9213018417360002</c:v>
                </c:pt>
                <c:pt idx="33965">
                  <c:v>3.9213895797729998</c:v>
                </c:pt>
                <c:pt idx="33966">
                  <c:v>3.921468496323</c:v>
                </c:pt>
                <c:pt idx="33967">
                  <c:v>3.921777486801</c:v>
                </c:pt>
                <c:pt idx="33968">
                  <c:v>3.921955108643</c:v>
                </c:pt>
                <c:pt idx="33969">
                  <c:v>3.9221005439760002</c:v>
                </c:pt>
                <c:pt idx="33970">
                  <c:v>3.9222178459169998</c:v>
                </c:pt>
                <c:pt idx="33971">
                  <c:v>3.9223062992100002</c:v>
                </c:pt>
                <c:pt idx="33972">
                  <c:v>3.9223942756649999</c:v>
                </c:pt>
                <c:pt idx="33973">
                  <c:v>3.922480344772</c:v>
                </c:pt>
                <c:pt idx="33974">
                  <c:v>3.9226236343380001</c:v>
                </c:pt>
                <c:pt idx="33975">
                  <c:v>3.9228105545040002</c:v>
                </c:pt>
                <c:pt idx="33976">
                  <c:v>3.9228715896609998</c:v>
                </c:pt>
                <c:pt idx="33977">
                  <c:v>3.9229540824889999</c:v>
                </c:pt>
                <c:pt idx="33978">
                  <c:v>3.923001289368</c:v>
                </c:pt>
                <c:pt idx="33979">
                  <c:v>3.9230895042420002</c:v>
                </c:pt>
                <c:pt idx="33980">
                  <c:v>3.9231629371640002</c:v>
                </c:pt>
                <c:pt idx="33981">
                  <c:v>3.9232182502750002</c:v>
                </c:pt>
                <c:pt idx="33982">
                  <c:v>3.9233078956599998</c:v>
                </c:pt>
                <c:pt idx="33983">
                  <c:v>3.9233963489530002</c:v>
                </c:pt>
                <c:pt idx="33984">
                  <c:v>3.9235227107999999</c:v>
                </c:pt>
                <c:pt idx="33985">
                  <c:v>3.9236457347870002</c:v>
                </c:pt>
                <c:pt idx="33986">
                  <c:v>3.9237964153289999</c:v>
                </c:pt>
                <c:pt idx="33987">
                  <c:v>3.9240734577179999</c:v>
                </c:pt>
                <c:pt idx="33988">
                  <c:v>3.9241251945500002</c:v>
                </c:pt>
                <c:pt idx="33989">
                  <c:v>3.9242002964020002</c:v>
                </c:pt>
                <c:pt idx="33990">
                  <c:v>3.9242434501650001</c:v>
                </c:pt>
                <c:pt idx="33991">
                  <c:v>3.9242665767670002</c:v>
                </c:pt>
                <c:pt idx="33992">
                  <c:v>3.9243071079249998</c:v>
                </c:pt>
                <c:pt idx="33993">
                  <c:v>3.9243311882020002</c:v>
                </c:pt>
                <c:pt idx="33994">
                  <c:v>3.9243719577789999</c:v>
                </c:pt>
                <c:pt idx="33995">
                  <c:v>3.9243957996369998</c:v>
                </c:pt>
                <c:pt idx="33996">
                  <c:v>3.924435138702</c:v>
                </c:pt>
                <c:pt idx="33997">
                  <c:v>3.9244604110719998</c:v>
                </c:pt>
                <c:pt idx="33998">
                  <c:v>3.9245035648350002</c:v>
                </c:pt>
                <c:pt idx="33999">
                  <c:v>3.9245593547820001</c:v>
                </c:pt>
                <c:pt idx="34000">
                  <c:v>3.9246051311489998</c:v>
                </c:pt>
                <c:pt idx="34001">
                  <c:v>3.924659729004</c:v>
                </c:pt>
                <c:pt idx="34002">
                  <c:v>3.92475771904</c:v>
                </c:pt>
                <c:pt idx="34003">
                  <c:v>3.9248509407040002</c:v>
                </c:pt>
                <c:pt idx="34004">
                  <c:v>3.9249432086940002</c:v>
                </c:pt>
                <c:pt idx="34005">
                  <c:v>3.925043582916</c:v>
                </c:pt>
                <c:pt idx="34006">
                  <c:v>3.9251458644869999</c:v>
                </c:pt>
                <c:pt idx="34007">
                  <c:v>3.9252445697780001</c:v>
                </c:pt>
                <c:pt idx="34008">
                  <c:v>3.925416707993</c:v>
                </c:pt>
                <c:pt idx="34009">
                  <c:v>3.9257395267490001</c:v>
                </c:pt>
                <c:pt idx="34010">
                  <c:v>3.925919055939</c:v>
                </c:pt>
                <c:pt idx="34011">
                  <c:v>3.9261062145230001</c:v>
                </c:pt>
                <c:pt idx="34012">
                  <c:v>3.9264438152309999</c:v>
                </c:pt>
                <c:pt idx="34013">
                  <c:v>3.9266510009769999</c:v>
                </c:pt>
                <c:pt idx="34014">
                  <c:v>3.9269239902500002</c:v>
                </c:pt>
                <c:pt idx="34015">
                  <c:v>3.9270668029790001</c:v>
                </c:pt>
                <c:pt idx="34016">
                  <c:v>3.9271826744079998</c:v>
                </c:pt>
                <c:pt idx="34017">
                  <c:v>3.9272649288179999</c:v>
                </c:pt>
                <c:pt idx="34018">
                  <c:v>3.9273581504820001</c:v>
                </c:pt>
                <c:pt idx="34019">
                  <c:v>3.9274544715880002</c:v>
                </c:pt>
                <c:pt idx="34020">
                  <c:v>3.9275484085080001</c:v>
                </c:pt>
                <c:pt idx="34021">
                  <c:v>3.9276432991029999</c:v>
                </c:pt>
                <c:pt idx="34022">
                  <c:v>3.9276912212370001</c:v>
                </c:pt>
                <c:pt idx="34023">
                  <c:v>3.9277596473690002</c:v>
                </c:pt>
                <c:pt idx="34024">
                  <c:v>3.927835702896</c:v>
                </c:pt>
                <c:pt idx="34025">
                  <c:v>3.9281575679779999</c:v>
                </c:pt>
                <c:pt idx="34026">
                  <c:v>3.9284553527830002</c:v>
                </c:pt>
                <c:pt idx="34027">
                  <c:v>3.9285304546359998</c:v>
                </c:pt>
                <c:pt idx="34028">
                  <c:v>3.9286000728610002</c:v>
                </c:pt>
                <c:pt idx="34029">
                  <c:v>3.9286448955540001</c:v>
                </c:pt>
                <c:pt idx="34030">
                  <c:v>3.9286909103390002</c:v>
                </c:pt>
                <c:pt idx="34031">
                  <c:v>3.9287679195399998</c:v>
                </c:pt>
                <c:pt idx="34032">
                  <c:v>3.9288196563720001</c:v>
                </c:pt>
                <c:pt idx="34033">
                  <c:v>3.9288759231569998</c:v>
                </c:pt>
                <c:pt idx="34034">
                  <c:v>3.9289546012879999</c:v>
                </c:pt>
                <c:pt idx="34035">
                  <c:v>3.9290068149569999</c:v>
                </c:pt>
                <c:pt idx="34036">
                  <c:v>3.9290523529049999</c:v>
                </c:pt>
                <c:pt idx="34037">
                  <c:v>3.9290950298310001</c:v>
                </c:pt>
                <c:pt idx="34038">
                  <c:v>3.9291601181029998</c:v>
                </c:pt>
                <c:pt idx="34039">
                  <c:v>3.9293010234830001</c:v>
                </c:pt>
                <c:pt idx="34040">
                  <c:v>3.92946600914</c:v>
                </c:pt>
                <c:pt idx="34041">
                  <c:v>3.9297602176669999</c:v>
                </c:pt>
                <c:pt idx="34042">
                  <c:v>3.9298465251920001</c:v>
                </c:pt>
                <c:pt idx="34043">
                  <c:v>3.9298925399779998</c:v>
                </c:pt>
                <c:pt idx="34044">
                  <c:v>3.9299423694610001</c:v>
                </c:pt>
                <c:pt idx="34045">
                  <c:v>3.9299950599670002</c:v>
                </c:pt>
                <c:pt idx="34046">
                  <c:v>3.930037975311</c:v>
                </c:pt>
                <c:pt idx="34047">
                  <c:v>3.9300692081449999</c:v>
                </c:pt>
                <c:pt idx="34048">
                  <c:v>3.9301066398620002</c:v>
                </c:pt>
                <c:pt idx="34049">
                  <c:v>3.9301385879519999</c:v>
                </c:pt>
                <c:pt idx="34050">
                  <c:v>3.9301745891570001</c:v>
                </c:pt>
                <c:pt idx="34051">
                  <c:v>3.9302370548250001</c:v>
                </c:pt>
                <c:pt idx="34052">
                  <c:v>3.9302883148190002</c:v>
                </c:pt>
                <c:pt idx="34053">
                  <c:v>3.9303457736969998</c:v>
                </c:pt>
                <c:pt idx="34054">
                  <c:v>3.930472135544</c:v>
                </c:pt>
                <c:pt idx="34055">
                  <c:v>3.930655479431</c:v>
                </c:pt>
                <c:pt idx="34056">
                  <c:v>3.931000709534</c:v>
                </c:pt>
                <c:pt idx="34057">
                  <c:v>3.9313287734990001</c:v>
                </c:pt>
                <c:pt idx="34058">
                  <c:v>3.9314231872560002</c:v>
                </c:pt>
                <c:pt idx="34059">
                  <c:v>3.9315195083619998</c:v>
                </c:pt>
                <c:pt idx="34060">
                  <c:v>3.9315633773799998</c:v>
                </c:pt>
                <c:pt idx="34061">
                  <c:v>3.9316611289979999</c:v>
                </c:pt>
                <c:pt idx="34062">
                  <c:v>3.9318196773529999</c:v>
                </c:pt>
                <c:pt idx="34063">
                  <c:v>3.9321622848510001</c:v>
                </c:pt>
                <c:pt idx="34064">
                  <c:v>3.9322812557220002</c:v>
                </c:pt>
                <c:pt idx="34065">
                  <c:v>3.932358980179</c:v>
                </c:pt>
                <c:pt idx="34066">
                  <c:v>3.9324331283570002</c:v>
                </c:pt>
                <c:pt idx="34067">
                  <c:v>3.9326674938199999</c:v>
                </c:pt>
                <c:pt idx="34068">
                  <c:v>3.9327819347380002</c:v>
                </c:pt>
                <c:pt idx="34069">
                  <c:v>3.9328675270079998</c:v>
                </c:pt>
                <c:pt idx="34070">
                  <c:v>3.9329476356509998</c:v>
                </c:pt>
                <c:pt idx="34071">
                  <c:v>3.9330334663389999</c:v>
                </c:pt>
                <c:pt idx="34072">
                  <c:v>3.9331219196320002</c:v>
                </c:pt>
                <c:pt idx="34073">
                  <c:v>3.9332089424130001</c:v>
                </c:pt>
                <c:pt idx="34074">
                  <c:v>3.9333207607270002</c:v>
                </c:pt>
                <c:pt idx="34075">
                  <c:v>3.9334063529969998</c:v>
                </c:pt>
                <c:pt idx="34076">
                  <c:v>3.9335224628450001</c:v>
                </c:pt>
                <c:pt idx="34077">
                  <c:v>3.9336488246919998</c:v>
                </c:pt>
                <c:pt idx="34078">
                  <c:v>3.9339187145230001</c:v>
                </c:pt>
                <c:pt idx="34079">
                  <c:v>3.9340381622309999</c:v>
                </c:pt>
                <c:pt idx="34080">
                  <c:v>3.9341914653779999</c:v>
                </c:pt>
                <c:pt idx="34081">
                  <c:v>3.9345495700840001</c:v>
                </c:pt>
                <c:pt idx="34082">
                  <c:v>3.9348871707919999</c:v>
                </c:pt>
                <c:pt idx="34083">
                  <c:v>3.934995889664</c:v>
                </c:pt>
                <c:pt idx="34084">
                  <c:v>3.9350838661190002</c:v>
                </c:pt>
                <c:pt idx="34085">
                  <c:v>3.935173749924</c:v>
                </c:pt>
                <c:pt idx="34086">
                  <c:v>3.935264348984</c:v>
                </c:pt>
                <c:pt idx="34087">
                  <c:v>3.9353613853449998</c:v>
                </c:pt>
                <c:pt idx="34088">
                  <c:v>3.9354462623600002</c:v>
                </c:pt>
                <c:pt idx="34089">
                  <c:v>3.9355952739719999</c:v>
                </c:pt>
                <c:pt idx="34090">
                  <c:v>3.9358148574829999</c:v>
                </c:pt>
                <c:pt idx="34091">
                  <c:v>3.9359712600710002</c:v>
                </c:pt>
                <c:pt idx="34092">
                  <c:v>3.9360811710360002</c:v>
                </c:pt>
                <c:pt idx="34093">
                  <c:v>3.93616938591</c:v>
                </c:pt>
                <c:pt idx="34094">
                  <c:v>3.9362616538999999</c:v>
                </c:pt>
                <c:pt idx="34095">
                  <c:v>3.9363896846770001</c:v>
                </c:pt>
                <c:pt idx="34096">
                  <c:v>3.9367411136629999</c:v>
                </c:pt>
                <c:pt idx="34097">
                  <c:v>3.9370899200439999</c:v>
                </c:pt>
                <c:pt idx="34098">
                  <c:v>3.9371733665469999</c:v>
                </c:pt>
                <c:pt idx="34099">
                  <c:v>3.937273025513</c:v>
                </c:pt>
                <c:pt idx="34100">
                  <c:v>3.9373261928560002</c:v>
                </c:pt>
                <c:pt idx="34101">
                  <c:v>3.9373776912689999</c:v>
                </c:pt>
                <c:pt idx="34102">
                  <c:v>3.937432050705</c:v>
                </c:pt>
                <c:pt idx="34103">
                  <c:v>3.937485933304</c:v>
                </c:pt>
                <c:pt idx="34104">
                  <c:v>3.9375405311580001</c:v>
                </c:pt>
                <c:pt idx="34105">
                  <c:v>3.9375917911529998</c:v>
                </c:pt>
                <c:pt idx="34106">
                  <c:v>3.9376907348630001</c:v>
                </c:pt>
                <c:pt idx="34107">
                  <c:v>3.937782526016</c:v>
                </c:pt>
                <c:pt idx="34108">
                  <c:v>3.9379084110260001</c:v>
                </c:pt>
                <c:pt idx="34109">
                  <c:v>3.9381022453310002</c:v>
                </c:pt>
                <c:pt idx="34110">
                  <c:v>3.938404798508</c:v>
                </c:pt>
                <c:pt idx="34111">
                  <c:v>3.9386172294619999</c:v>
                </c:pt>
                <c:pt idx="34112">
                  <c:v>3.9388692379000001</c:v>
                </c:pt>
                <c:pt idx="34113">
                  <c:v>3.938907146454</c:v>
                </c:pt>
                <c:pt idx="34114">
                  <c:v>3.938959598541</c:v>
                </c:pt>
                <c:pt idx="34115">
                  <c:v>3.93901014328</c:v>
                </c:pt>
                <c:pt idx="34116">
                  <c:v>3.9390828609469999</c:v>
                </c:pt>
                <c:pt idx="34117">
                  <c:v>3.9391517639160001</c:v>
                </c:pt>
                <c:pt idx="34118">
                  <c:v>3.9391975402830002</c:v>
                </c:pt>
                <c:pt idx="34119">
                  <c:v>3.939240455627</c:v>
                </c:pt>
                <c:pt idx="34120">
                  <c:v>3.9392848014830002</c:v>
                </c:pt>
                <c:pt idx="34121">
                  <c:v>3.9393529891969998</c:v>
                </c:pt>
                <c:pt idx="34122">
                  <c:v>3.9394323825840001</c:v>
                </c:pt>
                <c:pt idx="34123">
                  <c:v>3.939481258392</c:v>
                </c:pt>
                <c:pt idx="34124">
                  <c:v>3.9395692348479998</c:v>
                </c:pt>
                <c:pt idx="34125">
                  <c:v>3.9396476745609998</c:v>
                </c:pt>
                <c:pt idx="34126">
                  <c:v>3.9397277832030002</c:v>
                </c:pt>
                <c:pt idx="34127">
                  <c:v>3.9398064613339998</c:v>
                </c:pt>
                <c:pt idx="34128">
                  <c:v>3.9398560523990001</c:v>
                </c:pt>
                <c:pt idx="34129">
                  <c:v>3.9399092197419998</c:v>
                </c:pt>
                <c:pt idx="34130">
                  <c:v>3.9399628639220001</c:v>
                </c:pt>
                <c:pt idx="34131">
                  <c:v>3.9400117397310002</c:v>
                </c:pt>
                <c:pt idx="34132">
                  <c:v>3.9400682449339999</c:v>
                </c:pt>
                <c:pt idx="34133">
                  <c:v>3.9401204586029999</c:v>
                </c:pt>
                <c:pt idx="34134">
                  <c:v>3.9401755332950001</c:v>
                </c:pt>
                <c:pt idx="34135">
                  <c:v>3.9404745101929999</c:v>
                </c:pt>
                <c:pt idx="34136">
                  <c:v>3.9405670166019999</c:v>
                </c:pt>
                <c:pt idx="34137">
                  <c:v>3.9406645297999998</c:v>
                </c:pt>
                <c:pt idx="34138">
                  <c:v>3.9406960010529999</c:v>
                </c:pt>
                <c:pt idx="34139">
                  <c:v>3.94074010849</c:v>
                </c:pt>
                <c:pt idx="34140">
                  <c:v>3.9407763481139999</c:v>
                </c:pt>
                <c:pt idx="34141">
                  <c:v>3.9408259391780001</c:v>
                </c:pt>
                <c:pt idx="34142">
                  <c:v>3.9408643245700001</c:v>
                </c:pt>
                <c:pt idx="34143">
                  <c:v>3.940905570984</c:v>
                </c:pt>
                <c:pt idx="34144">
                  <c:v>3.9409437179569999</c:v>
                </c:pt>
                <c:pt idx="34145">
                  <c:v>3.9409887790679998</c:v>
                </c:pt>
                <c:pt idx="34146">
                  <c:v>3.9410216808320002</c:v>
                </c:pt>
                <c:pt idx="34147">
                  <c:v>3.9410681724550001</c:v>
                </c:pt>
                <c:pt idx="34148">
                  <c:v>3.9411232471469999</c:v>
                </c:pt>
                <c:pt idx="34149">
                  <c:v>3.9412252902980001</c:v>
                </c:pt>
                <c:pt idx="34150">
                  <c:v>3.9413290023799998</c:v>
                </c:pt>
                <c:pt idx="34151">
                  <c:v>3.9413862228390002</c:v>
                </c:pt>
                <c:pt idx="34152">
                  <c:v>3.9414420127869998</c:v>
                </c:pt>
                <c:pt idx="34153">
                  <c:v>3.9414963722229999</c:v>
                </c:pt>
                <c:pt idx="34154">
                  <c:v>3.9415535926819998</c:v>
                </c:pt>
                <c:pt idx="34155">
                  <c:v>3.9416100978849999</c:v>
                </c:pt>
                <c:pt idx="34156">
                  <c:v>3.9416692256929999</c:v>
                </c:pt>
                <c:pt idx="34157">
                  <c:v>3.9417285919189999</c:v>
                </c:pt>
                <c:pt idx="34158">
                  <c:v>3.9417908191679998</c:v>
                </c:pt>
                <c:pt idx="34159">
                  <c:v>3.9418480396270001</c:v>
                </c:pt>
                <c:pt idx="34160">
                  <c:v>3.941906690598</c:v>
                </c:pt>
                <c:pt idx="34161">
                  <c:v>3.9419617652890002</c:v>
                </c:pt>
                <c:pt idx="34162">
                  <c:v>3.9420161247249998</c:v>
                </c:pt>
                <c:pt idx="34163">
                  <c:v>3.9420676231380001</c:v>
                </c:pt>
                <c:pt idx="34164">
                  <c:v>3.9421219825740001</c:v>
                </c:pt>
                <c:pt idx="34165">
                  <c:v>3.942217111588</c:v>
                </c:pt>
                <c:pt idx="34166">
                  <c:v>3.942301034927</c:v>
                </c:pt>
                <c:pt idx="34167">
                  <c:v>3.9424121379849999</c:v>
                </c:pt>
                <c:pt idx="34168">
                  <c:v>3.9425837993620001</c:v>
                </c:pt>
                <c:pt idx="34169">
                  <c:v>3.9428994655610001</c:v>
                </c:pt>
                <c:pt idx="34170">
                  <c:v>3.943033218384</c:v>
                </c:pt>
                <c:pt idx="34171">
                  <c:v>3.9432027339940001</c:v>
                </c:pt>
                <c:pt idx="34172">
                  <c:v>3.9435272216800001</c:v>
                </c:pt>
                <c:pt idx="34173">
                  <c:v>3.9438395500180001</c:v>
                </c:pt>
                <c:pt idx="34174">
                  <c:v>3.9440712928770001</c:v>
                </c:pt>
                <c:pt idx="34175">
                  <c:v>3.9441697597499998</c:v>
                </c:pt>
                <c:pt idx="34176">
                  <c:v>3.9442377090449998</c:v>
                </c:pt>
                <c:pt idx="34177">
                  <c:v>3.944306135178</c:v>
                </c:pt>
                <c:pt idx="34178">
                  <c:v>3.9443886280060001</c:v>
                </c:pt>
                <c:pt idx="34179">
                  <c:v>3.944503307343</c:v>
                </c:pt>
                <c:pt idx="34180">
                  <c:v>3.9448406696320002</c:v>
                </c:pt>
                <c:pt idx="34181">
                  <c:v>3.9451775550839998</c:v>
                </c:pt>
                <c:pt idx="34182">
                  <c:v>3.9453799724579999</c:v>
                </c:pt>
                <c:pt idx="34183">
                  <c:v>3.9457216262819998</c:v>
                </c:pt>
                <c:pt idx="34184">
                  <c:v>3.9460442066189998</c:v>
                </c:pt>
                <c:pt idx="34185">
                  <c:v>3.946393728256</c:v>
                </c:pt>
                <c:pt idx="34186">
                  <c:v>3.9465572834009999</c:v>
                </c:pt>
                <c:pt idx="34187">
                  <c:v>3.94664478302</c:v>
                </c:pt>
                <c:pt idx="34188">
                  <c:v>3.94673204422</c:v>
                </c:pt>
                <c:pt idx="34189">
                  <c:v>3.9467804431919999</c:v>
                </c:pt>
                <c:pt idx="34190">
                  <c:v>3.9468293189999999</c:v>
                </c:pt>
                <c:pt idx="34191">
                  <c:v>3.9468705654140002</c:v>
                </c:pt>
                <c:pt idx="34192">
                  <c:v>3.94690823555</c:v>
                </c:pt>
                <c:pt idx="34193">
                  <c:v>3.9469842910769999</c:v>
                </c:pt>
                <c:pt idx="34194">
                  <c:v>3.947314500809</c:v>
                </c:pt>
                <c:pt idx="34195">
                  <c:v>3.9474003314970001</c:v>
                </c:pt>
                <c:pt idx="34196">
                  <c:v>3.9474828243259998</c:v>
                </c:pt>
                <c:pt idx="34197">
                  <c:v>3.9475440978999998</c:v>
                </c:pt>
                <c:pt idx="34198">
                  <c:v>3.9476015567779998</c:v>
                </c:pt>
                <c:pt idx="34199">
                  <c:v>3.9477179050450002</c:v>
                </c:pt>
                <c:pt idx="34200">
                  <c:v>3.9478361606600001</c:v>
                </c:pt>
                <c:pt idx="34201">
                  <c:v>3.947952747345</c:v>
                </c:pt>
                <c:pt idx="34202">
                  <c:v>3.9480397701259999</c:v>
                </c:pt>
                <c:pt idx="34203">
                  <c:v>3.9481284618379999</c:v>
                </c:pt>
                <c:pt idx="34204">
                  <c:v>3.948191642761</c:v>
                </c:pt>
                <c:pt idx="34205">
                  <c:v>3.9482462406160002</c:v>
                </c:pt>
                <c:pt idx="34206">
                  <c:v>3.9482958316799999</c:v>
                </c:pt>
                <c:pt idx="34207">
                  <c:v>3.948343276978</c:v>
                </c:pt>
                <c:pt idx="34208">
                  <c:v>3.9483931064609998</c:v>
                </c:pt>
                <c:pt idx="34209">
                  <c:v>3.9484362602230001</c:v>
                </c:pt>
                <c:pt idx="34210">
                  <c:v>3.948491811752</c:v>
                </c:pt>
                <c:pt idx="34211">
                  <c:v>3.9485487937929999</c:v>
                </c:pt>
                <c:pt idx="34212">
                  <c:v>3.9486052989960001</c:v>
                </c:pt>
                <c:pt idx="34213">
                  <c:v>3.948658704758</c:v>
                </c:pt>
                <c:pt idx="34214">
                  <c:v>3.9487786293029998</c:v>
                </c:pt>
                <c:pt idx="34215">
                  <c:v>3.9489295482640001</c:v>
                </c:pt>
                <c:pt idx="34216">
                  <c:v>3.9490289688110001</c:v>
                </c:pt>
                <c:pt idx="34217">
                  <c:v>3.9490864276890001</c:v>
                </c:pt>
                <c:pt idx="34218">
                  <c:v>3.949138641357</c:v>
                </c:pt>
                <c:pt idx="34219">
                  <c:v>3.9491770267490001</c:v>
                </c:pt>
                <c:pt idx="34220">
                  <c:v>3.9492347240450001</c:v>
                </c:pt>
                <c:pt idx="34221">
                  <c:v>3.9492802619930001</c:v>
                </c:pt>
                <c:pt idx="34222">
                  <c:v>3.949338912964</c:v>
                </c:pt>
                <c:pt idx="34223">
                  <c:v>3.9493925571439998</c:v>
                </c:pt>
                <c:pt idx="34224">
                  <c:v>3.9494533538819998</c:v>
                </c:pt>
                <c:pt idx="34225">
                  <c:v>3.949501276016</c:v>
                </c:pt>
                <c:pt idx="34226">
                  <c:v>3.949555397034</c:v>
                </c:pt>
                <c:pt idx="34227">
                  <c:v>3.9496014118190002</c:v>
                </c:pt>
                <c:pt idx="34228">
                  <c:v>3.9496595859529999</c:v>
                </c:pt>
                <c:pt idx="34229">
                  <c:v>3.9497294425959999</c:v>
                </c:pt>
                <c:pt idx="34230">
                  <c:v>3.9497931003570002</c:v>
                </c:pt>
                <c:pt idx="34231">
                  <c:v>3.949856996536</c:v>
                </c:pt>
                <c:pt idx="34232">
                  <c:v>3.9499189853669998</c:v>
                </c:pt>
                <c:pt idx="34233">
                  <c:v>3.9499771594999999</c:v>
                </c:pt>
                <c:pt idx="34234">
                  <c:v>3.9500358104709998</c:v>
                </c:pt>
                <c:pt idx="34235">
                  <c:v>3.9501020908359998</c:v>
                </c:pt>
                <c:pt idx="34236">
                  <c:v>3.9501626491550001</c:v>
                </c:pt>
                <c:pt idx="34237">
                  <c:v>3.950221538544</c:v>
                </c:pt>
                <c:pt idx="34238">
                  <c:v>3.9502780437470002</c:v>
                </c:pt>
                <c:pt idx="34239">
                  <c:v>3.9503755569460002</c:v>
                </c:pt>
                <c:pt idx="34240">
                  <c:v>3.9504649639129998</c:v>
                </c:pt>
                <c:pt idx="34241">
                  <c:v>3.950629472733</c:v>
                </c:pt>
                <c:pt idx="34242">
                  <c:v>3.9507472515109998</c:v>
                </c:pt>
                <c:pt idx="34243">
                  <c:v>3.9511239528659998</c:v>
                </c:pt>
                <c:pt idx="34244">
                  <c:v>3.9514470100399999</c:v>
                </c:pt>
                <c:pt idx="34245">
                  <c:v>3.9516451358800002</c:v>
                </c:pt>
                <c:pt idx="34246">
                  <c:v>3.9517223834989998</c:v>
                </c:pt>
                <c:pt idx="34247">
                  <c:v>3.9517989158629998</c:v>
                </c:pt>
                <c:pt idx="34248">
                  <c:v>3.951843500137</c:v>
                </c:pt>
                <c:pt idx="34249">
                  <c:v>3.951887130737</c:v>
                </c:pt>
                <c:pt idx="34250">
                  <c:v>3.9519486427310002</c:v>
                </c:pt>
                <c:pt idx="34251">
                  <c:v>3.9520146846770001</c:v>
                </c:pt>
                <c:pt idx="34252">
                  <c:v>3.9520897865300002</c:v>
                </c:pt>
                <c:pt idx="34253">
                  <c:v>3.9521405696869998</c:v>
                </c:pt>
                <c:pt idx="34254">
                  <c:v>3.9522120952609998</c:v>
                </c:pt>
                <c:pt idx="34255">
                  <c:v>3.9522781372070002</c:v>
                </c:pt>
                <c:pt idx="34256">
                  <c:v>3.9523468017579999</c:v>
                </c:pt>
                <c:pt idx="34257">
                  <c:v>3.9526703357700002</c:v>
                </c:pt>
                <c:pt idx="34258">
                  <c:v>3.9527859687809999</c:v>
                </c:pt>
                <c:pt idx="34259">
                  <c:v>3.9529080390929998</c:v>
                </c:pt>
                <c:pt idx="34260">
                  <c:v>3.95299243927</c:v>
                </c:pt>
                <c:pt idx="34261">
                  <c:v>3.9530827999109999</c:v>
                </c:pt>
                <c:pt idx="34262">
                  <c:v>3.9531488418579999</c:v>
                </c:pt>
                <c:pt idx="34263">
                  <c:v>3.9531853199009999</c:v>
                </c:pt>
                <c:pt idx="34264">
                  <c:v>3.9532110691070002</c:v>
                </c:pt>
                <c:pt idx="34265">
                  <c:v>3.9532411098479998</c:v>
                </c:pt>
                <c:pt idx="34266">
                  <c:v>3.953268051147</c:v>
                </c:pt>
                <c:pt idx="34267">
                  <c:v>3.9533007144929999</c:v>
                </c:pt>
                <c:pt idx="34268">
                  <c:v>3.9533600807189999</c:v>
                </c:pt>
                <c:pt idx="34269">
                  <c:v>3.9534294605259999</c:v>
                </c:pt>
                <c:pt idx="34270">
                  <c:v>3.9535205364229999</c:v>
                </c:pt>
                <c:pt idx="34271">
                  <c:v>3.9536199569699999</c:v>
                </c:pt>
                <c:pt idx="34272">
                  <c:v>3.9536716938019998</c:v>
                </c:pt>
                <c:pt idx="34273">
                  <c:v>3.9537711143490002</c:v>
                </c:pt>
                <c:pt idx="34274">
                  <c:v>3.9538614749910002</c:v>
                </c:pt>
                <c:pt idx="34275">
                  <c:v>3.953946352005</c:v>
                </c:pt>
                <c:pt idx="34276">
                  <c:v>3.9540646076199999</c:v>
                </c:pt>
                <c:pt idx="34277">
                  <c:v>3.9544012546539999</c:v>
                </c:pt>
                <c:pt idx="34278">
                  <c:v>3.9544847011569999</c:v>
                </c:pt>
                <c:pt idx="34279">
                  <c:v>3.9545903205870001</c:v>
                </c:pt>
                <c:pt idx="34280">
                  <c:v>3.954701423645</c:v>
                </c:pt>
                <c:pt idx="34281">
                  <c:v>3.954787015915</c:v>
                </c:pt>
                <c:pt idx="34282">
                  <c:v>3.9548692703250001</c:v>
                </c:pt>
                <c:pt idx="34283">
                  <c:v>3.9549167156220002</c:v>
                </c:pt>
                <c:pt idx="34284">
                  <c:v>3.9549705982210002</c:v>
                </c:pt>
                <c:pt idx="34285">
                  <c:v>3.955039739609</c:v>
                </c:pt>
                <c:pt idx="34286">
                  <c:v>3.9551122188569998</c:v>
                </c:pt>
                <c:pt idx="34287">
                  <c:v>3.9552545547490001</c:v>
                </c:pt>
                <c:pt idx="34288">
                  <c:v>3.955378293991</c:v>
                </c:pt>
                <c:pt idx="34289">
                  <c:v>3.955461740494</c:v>
                </c:pt>
                <c:pt idx="34290">
                  <c:v>3.955517530441</c:v>
                </c:pt>
                <c:pt idx="34291">
                  <c:v>3.955622434616</c:v>
                </c:pt>
                <c:pt idx="34292">
                  <c:v>3.9557626247409998</c:v>
                </c:pt>
                <c:pt idx="34293">
                  <c:v>3.956120967865</c:v>
                </c:pt>
                <c:pt idx="34294">
                  <c:v>3.9563140869139999</c:v>
                </c:pt>
                <c:pt idx="34295">
                  <c:v>3.9565329551700001</c:v>
                </c:pt>
                <c:pt idx="34296">
                  <c:v>3.9566211700439999</c:v>
                </c:pt>
                <c:pt idx="34297">
                  <c:v>3.956713676453</c:v>
                </c:pt>
                <c:pt idx="34298">
                  <c:v>3.9568054676059998</c:v>
                </c:pt>
                <c:pt idx="34299">
                  <c:v>3.9568994045260002</c:v>
                </c:pt>
                <c:pt idx="34300">
                  <c:v>3.9570274353029999</c:v>
                </c:pt>
                <c:pt idx="34301">
                  <c:v>3.9572679996489999</c:v>
                </c:pt>
                <c:pt idx="34302">
                  <c:v>3.9573490619660001</c:v>
                </c:pt>
                <c:pt idx="34303">
                  <c:v>3.957436084747</c:v>
                </c:pt>
                <c:pt idx="34304">
                  <c:v>3.9575166702270002</c:v>
                </c:pt>
                <c:pt idx="34305">
                  <c:v>3.957601547241</c:v>
                </c:pt>
                <c:pt idx="34306">
                  <c:v>3.9577207565310002</c:v>
                </c:pt>
                <c:pt idx="34307">
                  <c:v>3.9580354690549999</c:v>
                </c:pt>
                <c:pt idx="34308">
                  <c:v>3.9581186771389998</c:v>
                </c:pt>
                <c:pt idx="34309">
                  <c:v>3.958212137222</c:v>
                </c:pt>
                <c:pt idx="34310">
                  <c:v>3.958278179169</c:v>
                </c:pt>
                <c:pt idx="34311">
                  <c:v>3.958312749863</c:v>
                </c:pt>
                <c:pt idx="34312">
                  <c:v>3.95836186409</c:v>
                </c:pt>
                <c:pt idx="34313">
                  <c:v>3.958400011063</c:v>
                </c:pt>
                <c:pt idx="34314">
                  <c:v>3.9584476947780001</c:v>
                </c:pt>
                <c:pt idx="34315">
                  <c:v>3.9584848880769998</c:v>
                </c:pt>
                <c:pt idx="34316">
                  <c:v>3.9585349559780001</c:v>
                </c:pt>
                <c:pt idx="34317">
                  <c:v>3.9585700035100002</c:v>
                </c:pt>
                <c:pt idx="34318">
                  <c:v>3.9586179256439999</c:v>
                </c:pt>
                <c:pt idx="34319">
                  <c:v>3.9586749076840002</c:v>
                </c:pt>
                <c:pt idx="34320">
                  <c:v>3.9587283134460001</c:v>
                </c:pt>
                <c:pt idx="34321">
                  <c:v>3.9587814807889998</c:v>
                </c:pt>
                <c:pt idx="34322">
                  <c:v>3.9588255882259999</c:v>
                </c:pt>
                <c:pt idx="34323">
                  <c:v>3.9589171409609998</c:v>
                </c:pt>
                <c:pt idx="34324">
                  <c:v>3.9589993953699998</c:v>
                </c:pt>
                <c:pt idx="34325">
                  <c:v>3.95916056633</c:v>
                </c:pt>
                <c:pt idx="34326">
                  <c:v>3.9593193531040001</c:v>
                </c:pt>
                <c:pt idx="34327">
                  <c:v>3.9594473838809998</c:v>
                </c:pt>
                <c:pt idx="34328">
                  <c:v>3.9595329761509999</c:v>
                </c:pt>
                <c:pt idx="34329">
                  <c:v>3.959622621536</c:v>
                </c:pt>
                <c:pt idx="34330">
                  <c:v>3.959800481796</c:v>
                </c:pt>
                <c:pt idx="34331">
                  <c:v>3.9601345062259998</c:v>
                </c:pt>
                <c:pt idx="34332">
                  <c:v>3.9604582786560001</c:v>
                </c:pt>
                <c:pt idx="34333">
                  <c:v>3.96054148674</c:v>
                </c:pt>
                <c:pt idx="34334">
                  <c:v>3.9606475830079999</c:v>
                </c:pt>
                <c:pt idx="34335">
                  <c:v>3.9607322216030001</c:v>
                </c:pt>
                <c:pt idx="34336">
                  <c:v>3.9608635902399998</c:v>
                </c:pt>
                <c:pt idx="34337">
                  <c:v>3.9609196186069999</c:v>
                </c:pt>
                <c:pt idx="34338">
                  <c:v>3.9609885215760001</c:v>
                </c:pt>
                <c:pt idx="34339">
                  <c:v>3.9610638618470002</c:v>
                </c:pt>
                <c:pt idx="34340">
                  <c:v>3.9612605571750001</c:v>
                </c:pt>
                <c:pt idx="34341">
                  <c:v>3.961399555206</c:v>
                </c:pt>
                <c:pt idx="34342">
                  <c:v>3.9616487026209999</c:v>
                </c:pt>
                <c:pt idx="34343">
                  <c:v>3.96173787117</c:v>
                </c:pt>
                <c:pt idx="34344">
                  <c:v>3.9617950916289999</c:v>
                </c:pt>
                <c:pt idx="34345">
                  <c:v>3.961849451065</c:v>
                </c:pt>
                <c:pt idx="34346">
                  <c:v>3.9618928432459999</c:v>
                </c:pt>
                <c:pt idx="34347">
                  <c:v>3.961940288544</c:v>
                </c:pt>
                <c:pt idx="34348">
                  <c:v>3.962207078934</c:v>
                </c:pt>
                <c:pt idx="34349">
                  <c:v>3.9622931480410002</c:v>
                </c:pt>
                <c:pt idx="34350">
                  <c:v>3.9623794555659999</c:v>
                </c:pt>
                <c:pt idx="34351">
                  <c:v>3.962465047836</c:v>
                </c:pt>
                <c:pt idx="34352">
                  <c:v>3.9625432491299999</c:v>
                </c:pt>
                <c:pt idx="34353">
                  <c:v>3.96262383461</c:v>
                </c:pt>
                <c:pt idx="34354">
                  <c:v>3.9627327919009998</c:v>
                </c:pt>
                <c:pt idx="34355">
                  <c:v>3.9630153179169998</c:v>
                </c:pt>
                <c:pt idx="34356">
                  <c:v>3.9630920886990002</c:v>
                </c:pt>
                <c:pt idx="34357">
                  <c:v>3.963166236877</c:v>
                </c:pt>
                <c:pt idx="34358">
                  <c:v>3.9632449150090001</c:v>
                </c:pt>
                <c:pt idx="34359">
                  <c:v>3.9632999896999999</c:v>
                </c:pt>
                <c:pt idx="34360">
                  <c:v>3.9635088443759998</c:v>
                </c:pt>
                <c:pt idx="34361">
                  <c:v>3.9638330936430002</c:v>
                </c:pt>
                <c:pt idx="34362">
                  <c:v>3.9641361236570001</c:v>
                </c:pt>
                <c:pt idx="34363">
                  <c:v>3.9644577503199998</c:v>
                </c:pt>
                <c:pt idx="34364">
                  <c:v>3.9645564556120001</c:v>
                </c:pt>
                <c:pt idx="34365">
                  <c:v>3.9646370410920002</c:v>
                </c:pt>
                <c:pt idx="34366">
                  <c:v>3.9647278785709998</c:v>
                </c:pt>
                <c:pt idx="34367">
                  <c:v>3.9648511409760001</c:v>
                </c:pt>
                <c:pt idx="34368">
                  <c:v>3.9650521278380002</c:v>
                </c:pt>
                <c:pt idx="34369">
                  <c:v>3.965175151825</c:v>
                </c:pt>
                <c:pt idx="34370">
                  <c:v>3.9653484821320002</c:v>
                </c:pt>
                <c:pt idx="34371">
                  <c:v>3.9655058383939998</c:v>
                </c:pt>
                <c:pt idx="34372">
                  <c:v>3.9656248092649999</c:v>
                </c:pt>
                <c:pt idx="34373">
                  <c:v>3.9657826423650002</c:v>
                </c:pt>
                <c:pt idx="34374">
                  <c:v>3.9659042358400001</c:v>
                </c:pt>
                <c:pt idx="34375">
                  <c:v>3.9660079479219998</c:v>
                </c:pt>
                <c:pt idx="34376">
                  <c:v>3.9661140441890002</c:v>
                </c:pt>
                <c:pt idx="34377">
                  <c:v>3.9663970470429999</c:v>
                </c:pt>
                <c:pt idx="34378">
                  <c:v>3.9665164947510001</c:v>
                </c:pt>
                <c:pt idx="34379">
                  <c:v>3.966599464417</c:v>
                </c:pt>
                <c:pt idx="34380">
                  <c:v>3.9666850566859999</c:v>
                </c:pt>
                <c:pt idx="34381">
                  <c:v>3.9667930603029999</c:v>
                </c:pt>
                <c:pt idx="34382">
                  <c:v>3.9668455123899999</c:v>
                </c:pt>
                <c:pt idx="34383">
                  <c:v>3.966899871826</c:v>
                </c:pt>
                <c:pt idx="34384">
                  <c:v>3.9669532775879999</c:v>
                </c:pt>
                <c:pt idx="34385">
                  <c:v>3.9670066833500002</c:v>
                </c:pt>
                <c:pt idx="34386">
                  <c:v>3.9670543670649998</c:v>
                </c:pt>
                <c:pt idx="34387">
                  <c:v>3.9671490192409999</c:v>
                </c:pt>
                <c:pt idx="34388">
                  <c:v>3.9675025939939998</c:v>
                </c:pt>
                <c:pt idx="34389">
                  <c:v>3.9678668975829998</c:v>
                </c:pt>
                <c:pt idx="34390">
                  <c:v>3.9680604934689998</c:v>
                </c:pt>
                <c:pt idx="34391">
                  <c:v>3.9681615829469998</c:v>
                </c:pt>
                <c:pt idx="34392">
                  <c:v>3.968233823776</c:v>
                </c:pt>
                <c:pt idx="34393">
                  <c:v>3.9682793617250001</c:v>
                </c:pt>
                <c:pt idx="34394">
                  <c:v>3.9683253765109998</c:v>
                </c:pt>
                <c:pt idx="34395">
                  <c:v>3.9683754444120001</c:v>
                </c:pt>
                <c:pt idx="34396">
                  <c:v>3.9684193134310002</c:v>
                </c:pt>
                <c:pt idx="34397">
                  <c:v>3.968471050262</c:v>
                </c:pt>
                <c:pt idx="34398">
                  <c:v>3.968518018723</c:v>
                </c:pt>
                <c:pt idx="34399">
                  <c:v>3.9685664176939999</c:v>
                </c:pt>
                <c:pt idx="34400">
                  <c:v>3.9686114788059998</c:v>
                </c:pt>
                <c:pt idx="34401">
                  <c:v>3.9686622619629999</c:v>
                </c:pt>
                <c:pt idx="34402">
                  <c:v>3.96870470047</c:v>
                </c:pt>
                <c:pt idx="34403">
                  <c:v>3.9687519073490001</c:v>
                </c:pt>
                <c:pt idx="34404">
                  <c:v>3.9687964916229999</c:v>
                </c:pt>
                <c:pt idx="34405">
                  <c:v>3.9688401222229999</c:v>
                </c:pt>
                <c:pt idx="34406">
                  <c:v>3.968888044357</c:v>
                </c:pt>
                <c:pt idx="34407">
                  <c:v>3.9689354896550002</c:v>
                </c:pt>
                <c:pt idx="34408">
                  <c:v>3.968985557556</c:v>
                </c:pt>
                <c:pt idx="34409">
                  <c:v>3.9690711498260001</c:v>
                </c:pt>
                <c:pt idx="34410">
                  <c:v>3.9692442417140001</c:v>
                </c:pt>
                <c:pt idx="34411">
                  <c:v>3.969367265701</c:v>
                </c:pt>
                <c:pt idx="34412">
                  <c:v>3.9694504737849998</c:v>
                </c:pt>
                <c:pt idx="34413">
                  <c:v>3.9697494506840001</c:v>
                </c:pt>
                <c:pt idx="34414">
                  <c:v>3.9698338508609998</c:v>
                </c:pt>
                <c:pt idx="34415">
                  <c:v>3.9698867797849999</c:v>
                </c:pt>
                <c:pt idx="34416">
                  <c:v>3.9699473381039998</c:v>
                </c:pt>
                <c:pt idx="34417">
                  <c:v>3.9700410366060002</c:v>
                </c:pt>
                <c:pt idx="34418">
                  <c:v>3.9701304435729998</c:v>
                </c:pt>
                <c:pt idx="34419">
                  <c:v>3.970232248306</c:v>
                </c:pt>
                <c:pt idx="34420">
                  <c:v>3.9702875614169999</c:v>
                </c:pt>
                <c:pt idx="34421">
                  <c:v>3.9703397750849998</c:v>
                </c:pt>
                <c:pt idx="34422">
                  <c:v>3.9703924655909999</c:v>
                </c:pt>
                <c:pt idx="34423">
                  <c:v>3.9704439640050002</c:v>
                </c:pt>
                <c:pt idx="34424">
                  <c:v>3.9704983234409998</c:v>
                </c:pt>
                <c:pt idx="34425">
                  <c:v>3.9705562591549999</c:v>
                </c:pt>
                <c:pt idx="34426">
                  <c:v>3.9706192016599999</c:v>
                </c:pt>
                <c:pt idx="34427">
                  <c:v>3.9706845283510002</c:v>
                </c:pt>
                <c:pt idx="34428">
                  <c:v>3.9707486629490001</c:v>
                </c:pt>
                <c:pt idx="34429">
                  <c:v>3.9708051681519998</c:v>
                </c:pt>
                <c:pt idx="34430">
                  <c:v>3.9708604812620001</c:v>
                </c:pt>
                <c:pt idx="34431">
                  <c:v>3.9709165096280001</c:v>
                </c:pt>
                <c:pt idx="34432">
                  <c:v>3.9709756374360001</c:v>
                </c:pt>
                <c:pt idx="34433">
                  <c:v>3.9710326194759999</c:v>
                </c:pt>
                <c:pt idx="34434">
                  <c:v>3.9710872173310001</c:v>
                </c:pt>
                <c:pt idx="34435">
                  <c:v>3.9711787700649999</c:v>
                </c:pt>
                <c:pt idx="34436">
                  <c:v>3.971507072449</c:v>
                </c:pt>
                <c:pt idx="34437">
                  <c:v>3.9716548919679999</c:v>
                </c:pt>
                <c:pt idx="34438">
                  <c:v>3.97177028656</c:v>
                </c:pt>
                <c:pt idx="34439">
                  <c:v>3.971848964691</c:v>
                </c:pt>
                <c:pt idx="34440">
                  <c:v>3.9719243049620001</c:v>
                </c:pt>
                <c:pt idx="34441">
                  <c:v>3.9719913005829999</c:v>
                </c:pt>
                <c:pt idx="34442">
                  <c:v>3.9720380306240002</c:v>
                </c:pt>
                <c:pt idx="34443">
                  <c:v>3.9720830917360002</c:v>
                </c:pt>
                <c:pt idx="34444">
                  <c:v>3.9721240997309999</c:v>
                </c:pt>
                <c:pt idx="34445">
                  <c:v>3.9721806049350001</c:v>
                </c:pt>
                <c:pt idx="34446">
                  <c:v>3.97225356102</c:v>
                </c:pt>
                <c:pt idx="34447">
                  <c:v>3.9724345207209999</c:v>
                </c:pt>
                <c:pt idx="34448">
                  <c:v>3.9725434780120001</c:v>
                </c:pt>
                <c:pt idx="34449">
                  <c:v>3.9726209640499999</c:v>
                </c:pt>
                <c:pt idx="34450">
                  <c:v>3.9729669094090001</c:v>
                </c:pt>
                <c:pt idx="34451">
                  <c:v>3.9730529785159998</c:v>
                </c:pt>
                <c:pt idx="34452">
                  <c:v>3.973129034042</c:v>
                </c:pt>
                <c:pt idx="34453">
                  <c:v>3.973200559616</c:v>
                </c:pt>
                <c:pt idx="34454">
                  <c:v>3.9734160900119999</c:v>
                </c:pt>
                <c:pt idx="34455">
                  <c:v>3.9736475944520002</c:v>
                </c:pt>
                <c:pt idx="34456">
                  <c:v>3.9737453460690002</c:v>
                </c:pt>
                <c:pt idx="34457">
                  <c:v>3.9737946987149999</c:v>
                </c:pt>
                <c:pt idx="34458">
                  <c:v>3.9738516807559998</c:v>
                </c:pt>
                <c:pt idx="34459">
                  <c:v>3.9739089012150002</c:v>
                </c:pt>
                <c:pt idx="34460">
                  <c:v>3.9739685058590002</c:v>
                </c:pt>
                <c:pt idx="34461">
                  <c:v>3.9740204811100002</c:v>
                </c:pt>
                <c:pt idx="34462">
                  <c:v>3.974126577377</c:v>
                </c:pt>
                <c:pt idx="34463">
                  <c:v>3.9741854667659999</c:v>
                </c:pt>
                <c:pt idx="34464">
                  <c:v>3.9742434024810001</c:v>
                </c:pt>
                <c:pt idx="34465">
                  <c:v>3.974304199219</c:v>
                </c:pt>
                <c:pt idx="34466">
                  <c:v>3.9743642807009998</c:v>
                </c:pt>
                <c:pt idx="34467">
                  <c:v>3.9744203090669998</c:v>
                </c:pt>
                <c:pt idx="34468">
                  <c:v>3.97447514534</c:v>
                </c:pt>
                <c:pt idx="34469">
                  <c:v>3.9745321273799998</c:v>
                </c:pt>
                <c:pt idx="34470">
                  <c:v>3.9745876789090002</c:v>
                </c:pt>
                <c:pt idx="34471">
                  <c:v>3.9746479988100001</c:v>
                </c:pt>
                <c:pt idx="34472">
                  <c:v>3.974749088287</c:v>
                </c:pt>
                <c:pt idx="34473">
                  <c:v>3.9748399257660001</c:v>
                </c:pt>
                <c:pt idx="34474">
                  <c:v>3.974975585938</c:v>
                </c:pt>
                <c:pt idx="34475">
                  <c:v>3.9751896858219999</c:v>
                </c:pt>
                <c:pt idx="34476">
                  <c:v>3.9753129482270002</c:v>
                </c:pt>
                <c:pt idx="34477">
                  <c:v>3.9754452705380001</c:v>
                </c:pt>
                <c:pt idx="34478">
                  <c:v>3.9755175113679999</c:v>
                </c:pt>
                <c:pt idx="34479">
                  <c:v>3.9756181240080002</c:v>
                </c:pt>
                <c:pt idx="34480">
                  <c:v>3.9757232666019999</c:v>
                </c:pt>
                <c:pt idx="34481">
                  <c:v>3.9758110046390001</c:v>
                </c:pt>
                <c:pt idx="34482">
                  <c:v>3.9758896827700001</c:v>
                </c:pt>
                <c:pt idx="34483">
                  <c:v>3.9759917259219999</c:v>
                </c:pt>
                <c:pt idx="34484">
                  <c:v>3.9760928153989998</c:v>
                </c:pt>
                <c:pt idx="34485">
                  <c:v>3.9762053489690001</c:v>
                </c:pt>
                <c:pt idx="34486">
                  <c:v>3.9765386581420001</c:v>
                </c:pt>
                <c:pt idx="34487">
                  <c:v>3.9766945838929999</c:v>
                </c:pt>
                <c:pt idx="34488">
                  <c:v>3.9768157005310001</c:v>
                </c:pt>
                <c:pt idx="34489">
                  <c:v>3.9768962860110002</c:v>
                </c:pt>
                <c:pt idx="34490">
                  <c:v>3.977056264877</c:v>
                </c:pt>
                <c:pt idx="34491">
                  <c:v>3.9772033691409998</c:v>
                </c:pt>
                <c:pt idx="34492">
                  <c:v>3.9772787094119999</c:v>
                </c:pt>
                <c:pt idx="34493">
                  <c:v>3.9773583412170002</c:v>
                </c:pt>
                <c:pt idx="34494">
                  <c:v>3.9774644374850001</c:v>
                </c:pt>
                <c:pt idx="34495">
                  <c:v>3.9775855541229999</c:v>
                </c:pt>
                <c:pt idx="34496">
                  <c:v>3.9777183532709999</c:v>
                </c:pt>
                <c:pt idx="34497">
                  <c:v>3.9778802394869999</c:v>
                </c:pt>
                <c:pt idx="34498">
                  <c:v>3.9780733585360002</c:v>
                </c:pt>
                <c:pt idx="34499">
                  <c:v>3.9781603813170001</c:v>
                </c:pt>
                <c:pt idx="34500">
                  <c:v>3.97824883461</c:v>
                </c:pt>
                <c:pt idx="34501">
                  <c:v>3.9783337116239998</c:v>
                </c:pt>
                <c:pt idx="34502">
                  <c:v>3.9784169197080002</c:v>
                </c:pt>
                <c:pt idx="34503">
                  <c:v>3.9785354137420001</c:v>
                </c:pt>
                <c:pt idx="34504">
                  <c:v>3.9786517620090001</c:v>
                </c:pt>
                <c:pt idx="34505">
                  <c:v>3.9787800312039998</c:v>
                </c:pt>
                <c:pt idx="34506">
                  <c:v>3.978864192963</c:v>
                </c:pt>
                <c:pt idx="34507">
                  <c:v>3.9789702892299998</c:v>
                </c:pt>
                <c:pt idx="34508">
                  <c:v>3.9790556430819999</c:v>
                </c:pt>
                <c:pt idx="34509">
                  <c:v>3.9791707992549998</c:v>
                </c:pt>
                <c:pt idx="34510">
                  <c:v>3.979483366013</c:v>
                </c:pt>
                <c:pt idx="34511">
                  <c:v>3.9795877933499999</c:v>
                </c:pt>
                <c:pt idx="34512">
                  <c:v>3.9796946048740001</c:v>
                </c:pt>
                <c:pt idx="34513">
                  <c:v>3.9797716140750001</c:v>
                </c:pt>
                <c:pt idx="34514">
                  <c:v>3.9798526763919999</c:v>
                </c:pt>
                <c:pt idx="34515">
                  <c:v>3.9799277782439999</c:v>
                </c:pt>
                <c:pt idx="34516">
                  <c:v>3.9800059795379998</c:v>
                </c:pt>
                <c:pt idx="34517">
                  <c:v>3.980086565018</c:v>
                </c:pt>
                <c:pt idx="34518">
                  <c:v>3.9801359176640001</c:v>
                </c:pt>
                <c:pt idx="34519">
                  <c:v>3.980180978775</c:v>
                </c:pt>
                <c:pt idx="34520">
                  <c:v>3.9802575111389999</c:v>
                </c:pt>
                <c:pt idx="34521">
                  <c:v>3.9803333282470001</c:v>
                </c:pt>
                <c:pt idx="34522">
                  <c:v>3.9804475307459999</c:v>
                </c:pt>
                <c:pt idx="34523">
                  <c:v>3.9805641174319999</c:v>
                </c:pt>
                <c:pt idx="34524">
                  <c:v>3.9806823730469998</c:v>
                </c:pt>
                <c:pt idx="34525">
                  <c:v>3.9809792041779999</c:v>
                </c:pt>
                <c:pt idx="34526">
                  <c:v>3.981072187424</c:v>
                </c:pt>
                <c:pt idx="34527">
                  <c:v>3.9811635017400002</c:v>
                </c:pt>
                <c:pt idx="34528">
                  <c:v>3.9812850952150001</c:v>
                </c:pt>
                <c:pt idx="34529">
                  <c:v>3.9815473556519998</c:v>
                </c:pt>
                <c:pt idx="34530">
                  <c:v>3.9816730022429998</c:v>
                </c:pt>
                <c:pt idx="34531">
                  <c:v>3.981760978699</c:v>
                </c:pt>
                <c:pt idx="34532">
                  <c:v>3.9818525314330002</c:v>
                </c:pt>
                <c:pt idx="34533">
                  <c:v>3.9819486141199998</c:v>
                </c:pt>
                <c:pt idx="34534">
                  <c:v>3.9820446968079999</c:v>
                </c:pt>
                <c:pt idx="34535">
                  <c:v>3.9823036193850001</c:v>
                </c:pt>
                <c:pt idx="34536">
                  <c:v>3.9824893474579999</c:v>
                </c:pt>
                <c:pt idx="34537">
                  <c:v>3.9826624393459999</c:v>
                </c:pt>
                <c:pt idx="34538">
                  <c:v>3.98282122612</c:v>
                </c:pt>
                <c:pt idx="34539">
                  <c:v>3.9829604625699999</c:v>
                </c:pt>
                <c:pt idx="34540">
                  <c:v>3.9830563068389999</c:v>
                </c:pt>
                <c:pt idx="34541">
                  <c:v>3.9831538200379999</c:v>
                </c:pt>
                <c:pt idx="34542">
                  <c:v>3.9832265377040001</c:v>
                </c:pt>
                <c:pt idx="34543">
                  <c:v>3.983299255371</c:v>
                </c:pt>
                <c:pt idx="34544">
                  <c:v>3.9833736419679999</c:v>
                </c:pt>
                <c:pt idx="34545">
                  <c:v>3.9834458827970001</c:v>
                </c:pt>
                <c:pt idx="34546">
                  <c:v>3.9835143089290002</c:v>
                </c:pt>
                <c:pt idx="34547">
                  <c:v>3.9836072921749999</c:v>
                </c:pt>
                <c:pt idx="34548">
                  <c:v>3.9836955070500002</c:v>
                </c:pt>
                <c:pt idx="34549">
                  <c:v>3.9837799072269999</c:v>
                </c:pt>
                <c:pt idx="34550">
                  <c:v>3.9839026927950001</c:v>
                </c:pt>
                <c:pt idx="34551">
                  <c:v>3.9841301441189998</c:v>
                </c:pt>
                <c:pt idx="34552">
                  <c:v>3.9844529628749998</c:v>
                </c:pt>
                <c:pt idx="34553">
                  <c:v>3.9845468997959999</c:v>
                </c:pt>
                <c:pt idx="34554">
                  <c:v>3.9846284389500002</c:v>
                </c:pt>
                <c:pt idx="34555">
                  <c:v>3.9847452640530001</c:v>
                </c:pt>
                <c:pt idx="34556">
                  <c:v>3.9848241806029998</c:v>
                </c:pt>
                <c:pt idx="34557">
                  <c:v>3.9848988056180001</c:v>
                </c:pt>
                <c:pt idx="34558">
                  <c:v>3.984971761703</c:v>
                </c:pt>
                <c:pt idx="34559">
                  <c:v>3.9850220680240001</c:v>
                </c:pt>
                <c:pt idx="34560">
                  <c:v>3.9850738048549998</c:v>
                </c:pt>
                <c:pt idx="34561">
                  <c:v>3.985121488571</c:v>
                </c:pt>
                <c:pt idx="34562">
                  <c:v>3.9851977825159999</c:v>
                </c:pt>
                <c:pt idx="34563">
                  <c:v>3.9853081703190001</c:v>
                </c:pt>
                <c:pt idx="34564">
                  <c:v>3.9855718612670001</c:v>
                </c:pt>
                <c:pt idx="34565">
                  <c:v>3.9856526851649998</c:v>
                </c:pt>
                <c:pt idx="34566">
                  <c:v>3.9857349395749999</c:v>
                </c:pt>
                <c:pt idx="34567">
                  <c:v>3.9858508110050002</c:v>
                </c:pt>
                <c:pt idx="34568">
                  <c:v>3.9859313964840002</c:v>
                </c:pt>
                <c:pt idx="34569">
                  <c:v>3.9860198497770001</c:v>
                </c:pt>
                <c:pt idx="34570">
                  <c:v>3.986143112183</c:v>
                </c:pt>
                <c:pt idx="34571">
                  <c:v>3.9864385128020001</c:v>
                </c:pt>
                <c:pt idx="34572">
                  <c:v>3.9866428375240002</c:v>
                </c:pt>
                <c:pt idx="34573">
                  <c:v>3.986872434616</c:v>
                </c:pt>
                <c:pt idx="34574">
                  <c:v>3.987221002579</c:v>
                </c:pt>
                <c:pt idx="34575">
                  <c:v>3.98756980896</c:v>
                </c:pt>
                <c:pt idx="34576">
                  <c:v>3.9877243041989998</c:v>
                </c:pt>
                <c:pt idx="34577">
                  <c:v>3.987874984741</c:v>
                </c:pt>
                <c:pt idx="34578">
                  <c:v>3.988172769547</c:v>
                </c:pt>
                <c:pt idx="34579">
                  <c:v>3.9884307384489999</c:v>
                </c:pt>
                <c:pt idx="34580">
                  <c:v>3.9887492656710002</c:v>
                </c:pt>
                <c:pt idx="34581">
                  <c:v>3.9888360500340001</c:v>
                </c:pt>
                <c:pt idx="34582">
                  <c:v>3.9891562461849999</c:v>
                </c:pt>
                <c:pt idx="34583">
                  <c:v>3.989316940308</c:v>
                </c:pt>
                <c:pt idx="34584">
                  <c:v>3.989399194717</c:v>
                </c:pt>
                <c:pt idx="34585">
                  <c:v>3.98947763443</c:v>
                </c:pt>
                <c:pt idx="34586">
                  <c:v>3.989587545395</c:v>
                </c:pt>
                <c:pt idx="34587">
                  <c:v>3.9896767139430001</c:v>
                </c:pt>
                <c:pt idx="34588">
                  <c:v>3.990039348602</c:v>
                </c:pt>
                <c:pt idx="34589">
                  <c:v>3.9901657104489998</c:v>
                </c:pt>
                <c:pt idx="34590">
                  <c:v>3.9903962612149999</c:v>
                </c:pt>
                <c:pt idx="34591">
                  <c:v>3.9905633926389998</c:v>
                </c:pt>
                <c:pt idx="34592">
                  <c:v>3.9906313419339998</c:v>
                </c:pt>
                <c:pt idx="34593">
                  <c:v>3.9906725883480001</c:v>
                </c:pt>
                <c:pt idx="34594">
                  <c:v>3.9907131195069998</c:v>
                </c:pt>
                <c:pt idx="34595">
                  <c:v>3.9907634258270002</c:v>
                </c:pt>
                <c:pt idx="34596">
                  <c:v>3.9908072948459998</c:v>
                </c:pt>
                <c:pt idx="34597">
                  <c:v>3.9908573627470001</c:v>
                </c:pt>
                <c:pt idx="34598">
                  <c:v>3.990904092789</c:v>
                </c:pt>
                <c:pt idx="34599">
                  <c:v>3.990954637527</c:v>
                </c:pt>
                <c:pt idx="34600">
                  <c:v>3.9910111427310002</c:v>
                </c:pt>
                <c:pt idx="34601">
                  <c:v>3.991062641144</c:v>
                </c:pt>
                <c:pt idx="34602">
                  <c:v>3.991116762161</c:v>
                </c:pt>
                <c:pt idx="34603">
                  <c:v>3.9912514686580001</c:v>
                </c:pt>
                <c:pt idx="34604">
                  <c:v>3.9916150569919999</c:v>
                </c:pt>
                <c:pt idx="34605">
                  <c:v>3.9919426441189998</c:v>
                </c:pt>
                <c:pt idx="34606">
                  <c:v>3.9922285079959998</c:v>
                </c:pt>
                <c:pt idx="34607">
                  <c:v>3.99232172966</c:v>
                </c:pt>
                <c:pt idx="34608">
                  <c:v>3.9923920631410001</c:v>
                </c:pt>
                <c:pt idx="34609">
                  <c:v>3.9924588203429998</c:v>
                </c:pt>
                <c:pt idx="34610">
                  <c:v>3.9925253391269999</c:v>
                </c:pt>
                <c:pt idx="34611">
                  <c:v>3.9926030635830001</c:v>
                </c:pt>
                <c:pt idx="34612">
                  <c:v>3.9929132461550001</c:v>
                </c:pt>
                <c:pt idx="34613">
                  <c:v>3.9931905269620001</c:v>
                </c:pt>
                <c:pt idx="34614">
                  <c:v>3.9935345649720002</c:v>
                </c:pt>
                <c:pt idx="34615">
                  <c:v>3.9937162399289998</c:v>
                </c:pt>
                <c:pt idx="34616">
                  <c:v>3.9938659667969998</c:v>
                </c:pt>
                <c:pt idx="34617">
                  <c:v>3.9940178394319998</c:v>
                </c:pt>
                <c:pt idx="34618">
                  <c:v>3.994133472443</c:v>
                </c:pt>
                <c:pt idx="34619">
                  <c:v>3.994246959686</c:v>
                </c:pt>
                <c:pt idx="34620">
                  <c:v>3.994534492493</c:v>
                </c:pt>
                <c:pt idx="34621">
                  <c:v>3.994609594345</c:v>
                </c:pt>
                <c:pt idx="34622">
                  <c:v>3.9946589469910001</c:v>
                </c:pt>
                <c:pt idx="34623">
                  <c:v>3.994733333588</c:v>
                </c:pt>
                <c:pt idx="34624">
                  <c:v>3.9947869777679998</c:v>
                </c:pt>
                <c:pt idx="34625">
                  <c:v>3.9948647022250001</c:v>
                </c:pt>
                <c:pt idx="34626">
                  <c:v>3.9949414730070001</c:v>
                </c:pt>
                <c:pt idx="34627">
                  <c:v>3.9950728416439998</c:v>
                </c:pt>
                <c:pt idx="34628">
                  <c:v>3.9951505661010001</c:v>
                </c:pt>
                <c:pt idx="34629">
                  <c:v>3.9952692985530001</c:v>
                </c:pt>
                <c:pt idx="34630">
                  <c:v>3.9953801631929999</c:v>
                </c:pt>
                <c:pt idx="34631">
                  <c:v>3.9956512451170001</c:v>
                </c:pt>
                <c:pt idx="34632">
                  <c:v>3.995762348175</c:v>
                </c:pt>
                <c:pt idx="34633">
                  <c:v>3.9958460330959999</c:v>
                </c:pt>
                <c:pt idx="34634">
                  <c:v>3.9961593151089998</c:v>
                </c:pt>
                <c:pt idx="34635">
                  <c:v>3.9962255954739998</c:v>
                </c:pt>
                <c:pt idx="34636">
                  <c:v>3.9963150024409999</c:v>
                </c:pt>
                <c:pt idx="34637">
                  <c:v>3.9964365959169998</c:v>
                </c:pt>
                <c:pt idx="34638">
                  <c:v>3.9965310096739999</c:v>
                </c:pt>
                <c:pt idx="34639">
                  <c:v>3.9966285228729999</c:v>
                </c:pt>
                <c:pt idx="34640">
                  <c:v>3.9966790676119999</c:v>
                </c:pt>
                <c:pt idx="34641">
                  <c:v>3.9967882633210001</c:v>
                </c:pt>
                <c:pt idx="34642">
                  <c:v>3.996840238571</c:v>
                </c:pt>
                <c:pt idx="34643">
                  <c:v>3.9969301223749998</c:v>
                </c:pt>
                <c:pt idx="34644">
                  <c:v>3.99702334404</c:v>
                </c:pt>
                <c:pt idx="34645">
                  <c:v>3.997119426727</c:v>
                </c:pt>
                <c:pt idx="34646">
                  <c:v>3.997211456299</c:v>
                </c:pt>
                <c:pt idx="34647">
                  <c:v>3.9973063468930001</c:v>
                </c:pt>
                <c:pt idx="34648">
                  <c:v>3.9974074363710002</c:v>
                </c:pt>
                <c:pt idx="34649">
                  <c:v>3.9974570274349999</c:v>
                </c:pt>
                <c:pt idx="34650">
                  <c:v>3.9975562095639998</c:v>
                </c:pt>
                <c:pt idx="34651">
                  <c:v>3.9976499080660002</c:v>
                </c:pt>
                <c:pt idx="34652">
                  <c:v>3.9977345466609999</c:v>
                </c:pt>
                <c:pt idx="34653">
                  <c:v>3.9978327751160001</c:v>
                </c:pt>
                <c:pt idx="34654">
                  <c:v>3.997928380966</c:v>
                </c:pt>
                <c:pt idx="34655">
                  <c:v>3.9980163574219998</c:v>
                </c:pt>
                <c:pt idx="34656">
                  <c:v>3.9981036186219998</c:v>
                </c:pt>
                <c:pt idx="34657">
                  <c:v>3.9981920719150001</c:v>
                </c:pt>
                <c:pt idx="34658">
                  <c:v>3.998455047607</c:v>
                </c:pt>
                <c:pt idx="34659">
                  <c:v>3.9985349178309999</c:v>
                </c:pt>
                <c:pt idx="34660">
                  <c:v>3.9987399578090002</c:v>
                </c:pt>
                <c:pt idx="34661">
                  <c:v>3.9988119602199999</c:v>
                </c:pt>
                <c:pt idx="34662">
                  <c:v>3.998878717422</c:v>
                </c:pt>
                <c:pt idx="34663">
                  <c:v>3.998962640762</c:v>
                </c:pt>
                <c:pt idx="34664">
                  <c:v>3.999074220657</c:v>
                </c:pt>
                <c:pt idx="34665">
                  <c:v>3.9991965293880001</c:v>
                </c:pt>
                <c:pt idx="34666">
                  <c:v>3.9995021820069998</c:v>
                </c:pt>
                <c:pt idx="34667">
                  <c:v>3.9996585845950001</c:v>
                </c:pt>
                <c:pt idx="34668">
                  <c:v>3.9998002052310002</c:v>
                </c:pt>
                <c:pt idx="34669">
                  <c:v>4.0000114440920003</c:v>
                </c:pt>
                <c:pt idx="34670">
                  <c:v>4.0003437995909996</c:v>
                </c:pt>
                <c:pt idx="34671">
                  <c:v>4.0006861686709998</c:v>
                </c:pt>
                <c:pt idx="34672">
                  <c:v>4.0008006095889996</c:v>
                </c:pt>
                <c:pt idx="34673">
                  <c:v>4.0008678436279999</c:v>
                </c:pt>
                <c:pt idx="34674">
                  <c:v>4.0009403228759997</c:v>
                </c:pt>
                <c:pt idx="34675">
                  <c:v>4.0010061264040004</c:v>
                </c:pt>
                <c:pt idx="34676">
                  <c:v>4.0010814666750001</c:v>
                </c:pt>
                <c:pt idx="34677">
                  <c:v>4.0011639595029997</c:v>
                </c:pt>
                <c:pt idx="34678">
                  <c:v>4.0012617111209998</c:v>
                </c:pt>
                <c:pt idx="34679">
                  <c:v>4.0013518333439997</c:v>
                </c:pt>
                <c:pt idx="34680">
                  <c:v>4.0013990402220001</c:v>
                </c:pt>
                <c:pt idx="34681">
                  <c:v>4.0014877319339996</c:v>
                </c:pt>
                <c:pt idx="34682">
                  <c:v>4.0016102790829997</c:v>
                </c:pt>
                <c:pt idx="34683">
                  <c:v>4.0018401145939997</c:v>
                </c:pt>
                <c:pt idx="34684">
                  <c:v>4.0019559860229998</c:v>
                </c:pt>
                <c:pt idx="34685">
                  <c:v>4.0020360946659999</c:v>
                </c:pt>
                <c:pt idx="34686">
                  <c:v>4.0021262168879996</c:v>
                </c:pt>
                <c:pt idx="34687">
                  <c:v>4.0022068023679997</c:v>
                </c:pt>
                <c:pt idx="34688">
                  <c:v>4.0023293495179999</c:v>
                </c:pt>
                <c:pt idx="34689">
                  <c:v>4.0024747848509996</c:v>
                </c:pt>
                <c:pt idx="34690">
                  <c:v>4.0026245117189996</c:v>
                </c:pt>
                <c:pt idx="34691">
                  <c:v>4.0028357505800001</c:v>
                </c:pt>
                <c:pt idx="34692">
                  <c:v>4.0031547546389996</c:v>
                </c:pt>
                <c:pt idx="34693">
                  <c:v>4.0033221244810004</c:v>
                </c:pt>
                <c:pt idx="34694">
                  <c:v>4.003501415253</c:v>
                </c:pt>
                <c:pt idx="34695">
                  <c:v>4.0036506652829997</c:v>
                </c:pt>
                <c:pt idx="34696">
                  <c:v>4.0037107467649999</c:v>
                </c:pt>
                <c:pt idx="34697">
                  <c:v>4.0037560462949999</c:v>
                </c:pt>
                <c:pt idx="34698">
                  <c:v>4.0038080215449998</c:v>
                </c:pt>
                <c:pt idx="34699">
                  <c:v>4.0038604736329999</c:v>
                </c:pt>
                <c:pt idx="34700">
                  <c:v>4.0039043426510004</c:v>
                </c:pt>
                <c:pt idx="34701">
                  <c:v>4.0040111541750001</c:v>
                </c:pt>
                <c:pt idx="34702">
                  <c:v>4.004122257233</c:v>
                </c:pt>
                <c:pt idx="34703">
                  <c:v>4.0041980743409997</c:v>
                </c:pt>
                <c:pt idx="34704">
                  <c:v>4.0043125152589996</c:v>
                </c:pt>
                <c:pt idx="34705">
                  <c:v>4.004655838013</c:v>
                </c:pt>
                <c:pt idx="34706">
                  <c:v>4.0049729347229999</c:v>
                </c:pt>
                <c:pt idx="34707">
                  <c:v>4.0052504539490004</c:v>
                </c:pt>
                <c:pt idx="34708">
                  <c:v>4.0055866241459999</c:v>
                </c:pt>
                <c:pt idx="34709">
                  <c:v>4.0058240890499999</c:v>
                </c:pt>
                <c:pt idx="34710">
                  <c:v>4.0059852600100001</c:v>
                </c:pt>
                <c:pt idx="34711">
                  <c:v>4.0061030387879999</c:v>
                </c:pt>
                <c:pt idx="34712">
                  <c:v>4.0062189102170001</c:v>
                </c:pt>
                <c:pt idx="34713">
                  <c:v>4.0062980651859998</c:v>
                </c:pt>
                <c:pt idx="34714">
                  <c:v>4.0064606666560003</c:v>
                </c:pt>
                <c:pt idx="34715">
                  <c:v>4.0066094398500001</c:v>
                </c:pt>
                <c:pt idx="34716">
                  <c:v>4.0068969726560004</c:v>
                </c:pt>
                <c:pt idx="34717">
                  <c:v>4.0072350502010003</c:v>
                </c:pt>
                <c:pt idx="34718">
                  <c:v>4.0073823928829997</c:v>
                </c:pt>
                <c:pt idx="34719">
                  <c:v>4.0074591636659997</c:v>
                </c:pt>
                <c:pt idx="34720">
                  <c:v>4.007536888123</c:v>
                </c:pt>
                <c:pt idx="34721">
                  <c:v>4.0076580047609998</c:v>
                </c:pt>
                <c:pt idx="34722">
                  <c:v>4.0077385902399998</c:v>
                </c:pt>
                <c:pt idx="34723">
                  <c:v>4.007826328278</c:v>
                </c:pt>
                <c:pt idx="34724">
                  <c:v>4.0079402923579996</c:v>
                </c:pt>
                <c:pt idx="34725">
                  <c:v>4.0081496238709997</c:v>
                </c:pt>
                <c:pt idx="34726">
                  <c:v>4.0083889961240002</c:v>
                </c:pt>
                <c:pt idx="34727">
                  <c:v>4.0087151527399998</c:v>
                </c:pt>
                <c:pt idx="34728">
                  <c:v>4.0088977813720001</c:v>
                </c:pt>
                <c:pt idx="34729">
                  <c:v>4.0090780258179999</c:v>
                </c:pt>
                <c:pt idx="34730">
                  <c:v>4.0092582702639996</c:v>
                </c:pt>
                <c:pt idx="34731">
                  <c:v>4.0095810890200001</c:v>
                </c:pt>
                <c:pt idx="34732">
                  <c:v>4.0096936225890003</c:v>
                </c:pt>
                <c:pt idx="34733">
                  <c:v>4.0098066329959998</c:v>
                </c:pt>
                <c:pt idx="34734">
                  <c:v>4.0101327896120003</c:v>
                </c:pt>
                <c:pt idx="34735">
                  <c:v>4.0103402137759998</c:v>
                </c:pt>
                <c:pt idx="34736">
                  <c:v>4.0104117393490002</c:v>
                </c:pt>
                <c:pt idx="34737">
                  <c:v>4.0105357170099998</c:v>
                </c:pt>
                <c:pt idx="34738">
                  <c:v>4.0106363296509997</c:v>
                </c:pt>
                <c:pt idx="34739">
                  <c:v>4.0107245445249999</c:v>
                </c:pt>
                <c:pt idx="34740">
                  <c:v>4.0108208656309996</c:v>
                </c:pt>
                <c:pt idx="34741">
                  <c:v>4.0109148025510004</c:v>
                </c:pt>
                <c:pt idx="34742">
                  <c:v>4.0110044479370002</c:v>
                </c:pt>
                <c:pt idx="34743">
                  <c:v>4.011122226715</c:v>
                </c:pt>
                <c:pt idx="34744">
                  <c:v>4.0114493370059998</c:v>
                </c:pt>
                <c:pt idx="34745">
                  <c:v>4.0115876197810003</c:v>
                </c:pt>
                <c:pt idx="34746">
                  <c:v>4.0116634368900002</c:v>
                </c:pt>
                <c:pt idx="34747">
                  <c:v>4.0117092132570003</c:v>
                </c:pt>
                <c:pt idx="34748">
                  <c:v>4.011753559113</c:v>
                </c:pt>
                <c:pt idx="34749">
                  <c:v>4.0118265151979999</c:v>
                </c:pt>
                <c:pt idx="34750">
                  <c:v>4.0118942260740003</c:v>
                </c:pt>
                <c:pt idx="34751">
                  <c:v>4.0119686126709997</c:v>
                </c:pt>
                <c:pt idx="34752">
                  <c:v>4.0120272636410004</c:v>
                </c:pt>
                <c:pt idx="34753">
                  <c:v>4.012063980103</c:v>
                </c:pt>
                <c:pt idx="34754">
                  <c:v>4.0120992660520001</c:v>
                </c:pt>
                <c:pt idx="34755">
                  <c:v>4.012140750885</c:v>
                </c:pt>
                <c:pt idx="34756">
                  <c:v>4.012178897858</c:v>
                </c:pt>
                <c:pt idx="34757">
                  <c:v>4.0122289657590002</c:v>
                </c:pt>
                <c:pt idx="34758">
                  <c:v>4.0122814178470003</c:v>
                </c:pt>
                <c:pt idx="34759">
                  <c:v>4.0123577117920002</c:v>
                </c:pt>
                <c:pt idx="34760">
                  <c:v>4.012437343597</c:v>
                </c:pt>
                <c:pt idx="34761">
                  <c:v>4.0125160217289997</c:v>
                </c:pt>
                <c:pt idx="34762">
                  <c:v>4.0127654075620001</c:v>
                </c:pt>
                <c:pt idx="34763">
                  <c:v>4.012880325317</c:v>
                </c:pt>
                <c:pt idx="34764">
                  <c:v>4.0130343437190001</c:v>
                </c:pt>
                <c:pt idx="34765">
                  <c:v>4.0132975578309997</c:v>
                </c:pt>
                <c:pt idx="34766">
                  <c:v>4.013525485992</c:v>
                </c:pt>
                <c:pt idx="34767">
                  <c:v>4.0136461257929996</c:v>
                </c:pt>
                <c:pt idx="34768">
                  <c:v>4.0137591362</c:v>
                </c:pt>
                <c:pt idx="34769">
                  <c:v>4.0138721466060003</c:v>
                </c:pt>
                <c:pt idx="34770">
                  <c:v>4.0139479637150002</c:v>
                </c:pt>
                <c:pt idx="34771">
                  <c:v>4.014034748077</c:v>
                </c:pt>
                <c:pt idx="34772">
                  <c:v>4.0141129493710004</c:v>
                </c:pt>
                <c:pt idx="34773">
                  <c:v>4.014153003693</c:v>
                </c:pt>
                <c:pt idx="34774">
                  <c:v>4.0141940116879997</c:v>
                </c:pt>
                <c:pt idx="34775">
                  <c:v>4.0142397880549998</c:v>
                </c:pt>
                <c:pt idx="34776">
                  <c:v>4.0142865180970002</c:v>
                </c:pt>
                <c:pt idx="34777">
                  <c:v>4.0143337249759998</c:v>
                </c:pt>
                <c:pt idx="34778">
                  <c:v>4.0143804550170001</c:v>
                </c:pt>
                <c:pt idx="34779">
                  <c:v>4.01442527771</c:v>
                </c:pt>
                <c:pt idx="34780">
                  <c:v>4.0144696235659998</c:v>
                </c:pt>
                <c:pt idx="34781">
                  <c:v>4.0145239830020003</c:v>
                </c:pt>
                <c:pt idx="34782">
                  <c:v>4.0145807266239997</c:v>
                </c:pt>
                <c:pt idx="34783">
                  <c:v>4.014637947083</c:v>
                </c:pt>
                <c:pt idx="34784">
                  <c:v>4.0146956443789996</c:v>
                </c:pt>
                <c:pt idx="34785">
                  <c:v>4.0147514343259996</c:v>
                </c:pt>
                <c:pt idx="34786">
                  <c:v>4.014809131622</c:v>
                </c:pt>
                <c:pt idx="34787">
                  <c:v>4.0148658752440003</c:v>
                </c:pt>
                <c:pt idx="34788">
                  <c:v>4.0149221420290004</c:v>
                </c:pt>
                <c:pt idx="34789">
                  <c:v>4.0149774551390003</c:v>
                </c:pt>
                <c:pt idx="34790">
                  <c:v>4.0150337219240004</c:v>
                </c:pt>
                <c:pt idx="34791">
                  <c:v>4.015084266663</c:v>
                </c:pt>
                <c:pt idx="34792">
                  <c:v>4.01513671875</c:v>
                </c:pt>
                <c:pt idx="34793">
                  <c:v>4.015234470367</c:v>
                </c:pt>
                <c:pt idx="34794">
                  <c:v>4.0153059959409996</c:v>
                </c:pt>
                <c:pt idx="34795">
                  <c:v>4.0154099464420003</c:v>
                </c:pt>
                <c:pt idx="34796">
                  <c:v>4.0157136917110003</c:v>
                </c:pt>
                <c:pt idx="34797">
                  <c:v>4.01602268219</c:v>
                </c:pt>
                <c:pt idx="34798">
                  <c:v>4.016329288483</c:v>
                </c:pt>
                <c:pt idx="34799">
                  <c:v>4.0164074897770004</c:v>
                </c:pt>
                <c:pt idx="34800">
                  <c:v>4.0164604187009996</c:v>
                </c:pt>
                <c:pt idx="34801">
                  <c:v>4.0165090560910004</c:v>
                </c:pt>
                <c:pt idx="34802">
                  <c:v>4.0165600776670001</c:v>
                </c:pt>
                <c:pt idx="34803">
                  <c:v>4.0166039466859997</c:v>
                </c:pt>
                <c:pt idx="34804">
                  <c:v>4.0166826248170002</c:v>
                </c:pt>
                <c:pt idx="34805">
                  <c:v>4.0167503356929997</c:v>
                </c:pt>
                <c:pt idx="34806">
                  <c:v>4.016800403595</c:v>
                </c:pt>
                <c:pt idx="34807">
                  <c:v>4.0168495178220001</c:v>
                </c:pt>
                <c:pt idx="34808">
                  <c:v>4.0168967247009997</c:v>
                </c:pt>
                <c:pt idx="34809">
                  <c:v>4.0169410705570003</c:v>
                </c:pt>
                <c:pt idx="34810">
                  <c:v>4.0169925689700001</c:v>
                </c:pt>
                <c:pt idx="34811">
                  <c:v>4.0170388221740003</c:v>
                </c:pt>
                <c:pt idx="34812">
                  <c:v>4.0171093940729996</c:v>
                </c:pt>
                <c:pt idx="34813">
                  <c:v>4.0171790122989997</c:v>
                </c:pt>
                <c:pt idx="34814">
                  <c:v>4.0172533988949999</c:v>
                </c:pt>
                <c:pt idx="34815">
                  <c:v>4.017302513123</c:v>
                </c:pt>
                <c:pt idx="34816">
                  <c:v>4.0173482894900001</c:v>
                </c:pt>
                <c:pt idx="34817">
                  <c:v>4.0174303054809997</c:v>
                </c:pt>
                <c:pt idx="34818">
                  <c:v>4.0175070762629996</c:v>
                </c:pt>
                <c:pt idx="34819">
                  <c:v>4.0176301002499999</c:v>
                </c:pt>
                <c:pt idx="34820">
                  <c:v>4.0179610252379998</c:v>
                </c:pt>
                <c:pt idx="34821">
                  <c:v>4.0180516242979998</c:v>
                </c:pt>
                <c:pt idx="34822">
                  <c:v>4.0180892944339996</c:v>
                </c:pt>
                <c:pt idx="34823">
                  <c:v>4.0181288719179999</c:v>
                </c:pt>
                <c:pt idx="34824">
                  <c:v>4.0181727409360004</c:v>
                </c:pt>
                <c:pt idx="34825">
                  <c:v>4.0182151794429997</c:v>
                </c:pt>
                <c:pt idx="34826">
                  <c:v>4.0182561874390004</c:v>
                </c:pt>
                <c:pt idx="34827">
                  <c:v>4.0182986259459996</c:v>
                </c:pt>
                <c:pt idx="34828">
                  <c:v>4.0183401107790004</c:v>
                </c:pt>
                <c:pt idx="34829">
                  <c:v>4.0183811187740002</c:v>
                </c:pt>
                <c:pt idx="34830">
                  <c:v>4.01842212677</c:v>
                </c:pt>
                <c:pt idx="34831">
                  <c:v>4.0185036659240003</c:v>
                </c:pt>
                <c:pt idx="34832">
                  <c:v>4.0185990333559998</c:v>
                </c:pt>
                <c:pt idx="34833">
                  <c:v>4.0186519622799999</c:v>
                </c:pt>
                <c:pt idx="34834">
                  <c:v>4.0187573432920001</c:v>
                </c:pt>
                <c:pt idx="34835">
                  <c:v>4.0188107490540004</c:v>
                </c:pt>
                <c:pt idx="34836">
                  <c:v>4.0188708305359997</c:v>
                </c:pt>
                <c:pt idx="34837">
                  <c:v>4.0189256668090003</c:v>
                </c:pt>
                <c:pt idx="34838">
                  <c:v>4.0189862251279997</c:v>
                </c:pt>
                <c:pt idx="34839">
                  <c:v>4.0190443992610003</c:v>
                </c:pt>
                <c:pt idx="34840">
                  <c:v>4.0191493034360004</c:v>
                </c:pt>
                <c:pt idx="34841">
                  <c:v>4.0192508697509997</c:v>
                </c:pt>
                <c:pt idx="34842">
                  <c:v>4.0193500518800001</c:v>
                </c:pt>
                <c:pt idx="34843">
                  <c:v>4.0194401741029999</c:v>
                </c:pt>
                <c:pt idx="34844">
                  <c:v>4.0195283889770002</c:v>
                </c:pt>
                <c:pt idx="34845">
                  <c:v>4.0196208953859998</c:v>
                </c:pt>
                <c:pt idx="34846">
                  <c:v>4.0199527740479999</c:v>
                </c:pt>
                <c:pt idx="34847">
                  <c:v>4.0202279090879998</c:v>
                </c:pt>
                <c:pt idx="34848">
                  <c:v>4.0203046798709998</c:v>
                </c:pt>
                <c:pt idx="34849">
                  <c:v>4.0203838348390004</c:v>
                </c:pt>
                <c:pt idx="34850">
                  <c:v>4.0204896926879998</c:v>
                </c:pt>
                <c:pt idx="34851">
                  <c:v>4.0205645561220003</c:v>
                </c:pt>
                <c:pt idx="34852">
                  <c:v>4.0206108093259996</c:v>
                </c:pt>
                <c:pt idx="34853">
                  <c:v>4.0206556320190003</c:v>
                </c:pt>
                <c:pt idx="34854">
                  <c:v>4.020699501038</c:v>
                </c:pt>
                <c:pt idx="34855">
                  <c:v>4.0207462310790003</c:v>
                </c:pt>
                <c:pt idx="34856">
                  <c:v>4.0208187103270001</c:v>
                </c:pt>
                <c:pt idx="34857">
                  <c:v>4.0208897590639996</c:v>
                </c:pt>
                <c:pt idx="34858">
                  <c:v>4.0209379196170003</c:v>
                </c:pt>
                <c:pt idx="34859">
                  <c:v>4.0210089683529997</c:v>
                </c:pt>
                <c:pt idx="34860">
                  <c:v>4.0210785865779997</c:v>
                </c:pt>
                <c:pt idx="34861">
                  <c:v>4.0211534500120001</c:v>
                </c:pt>
                <c:pt idx="34862">
                  <c:v>4.0212302207950001</c:v>
                </c:pt>
                <c:pt idx="34863">
                  <c:v>4.0214538574220002</c:v>
                </c:pt>
                <c:pt idx="34864">
                  <c:v>4.0215544700620001</c:v>
                </c:pt>
                <c:pt idx="34865">
                  <c:v>4.0216112136840003</c:v>
                </c:pt>
                <c:pt idx="34866">
                  <c:v>4.0216560363770002</c:v>
                </c:pt>
                <c:pt idx="34867">
                  <c:v>4.0216989517209996</c:v>
                </c:pt>
                <c:pt idx="34868">
                  <c:v>4.0217418670649998</c:v>
                </c:pt>
                <c:pt idx="34869">
                  <c:v>4.0217857360840004</c:v>
                </c:pt>
                <c:pt idx="34870">
                  <c:v>4.0218281745909996</c:v>
                </c:pt>
                <c:pt idx="34871">
                  <c:v>4.0218777656559999</c:v>
                </c:pt>
                <c:pt idx="34872">
                  <c:v>4.0219240188600001</c:v>
                </c:pt>
                <c:pt idx="34873">
                  <c:v>4.0219721794129999</c:v>
                </c:pt>
                <c:pt idx="34874">
                  <c:v>4.02201795578</c:v>
                </c:pt>
                <c:pt idx="34875">
                  <c:v>4.0220675468440001</c:v>
                </c:pt>
                <c:pt idx="34876">
                  <c:v>4.0221338272090001</c:v>
                </c:pt>
                <c:pt idx="34877">
                  <c:v>4.0222015380859997</c:v>
                </c:pt>
                <c:pt idx="34878">
                  <c:v>4.0222716331479997</c:v>
                </c:pt>
                <c:pt idx="34879">
                  <c:v>4.0223402976990004</c:v>
                </c:pt>
                <c:pt idx="34880">
                  <c:v>4.0224065780640004</c:v>
                </c:pt>
                <c:pt idx="34881">
                  <c:v>4.0224723815920003</c:v>
                </c:pt>
                <c:pt idx="34882">
                  <c:v>4.0225358009340004</c:v>
                </c:pt>
                <c:pt idx="34883">
                  <c:v>4.0226016044620003</c:v>
                </c:pt>
                <c:pt idx="34884">
                  <c:v>4.0226635932920001</c:v>
                </c:pt>
                <c:pt idx="34885">
                  <c:v>4.0227174758909996</c:v>
                </c:pt>
                <c:pt idx="34886">
                  <c:v>4.0227699279789997</c:v>
                </c:pt>
                <c:pt idx="34887">
                  <c:v>4.022823810577</c:v>
                </c:pt>
                <c:pt idx="34888">
                  <c:v>4.022869110107</c:v>
                </c:pt>
                <c:pt idx="34889">
                  <c:v>4.0229625701899998</c:v>
                </c:pt>
                <c:pt idx="34890">
                  <c:v>4.0230422019959997</c:v>
                </c:pt>
                <c:pt idx="34891">
                  <c:v>4.0231471061709998</c:v>
                </c:pt>
                <c:pt idx="34892">
                  <c:v>4.0233774185179998</c:v>
                </c:pt>
                <c:pt idx="34893">
                  <c:v>4.0234603881839996</c:v>
                </c:pt>
                <c:pt idx="34894">
                  <c:v>4.0235681533810004</c:v>
                </c:pt>
                <c:pt idx="34895">
                  <c:v>4.0236940383909996</c:v>
                </c:pt>
                <c:pt idx="34896">
                  <c:v>4.023800373077</c:v>
                </c:pt>
                <c:pt idx="34897">
                  <c:v>4.0238723754879997</c:v>
                </c:pt>
                <c:pt idx="34898">
                  <c:v>4.0239419937129997</c:v>
                </c:pt>
                <c:pt idx="34899">
                  <c:v>4.0239806175229997</c:v>
                </c:pt>
                <c:pt idx="34900">
                  <c:v>4.0240473747249998</c:v>
                </c:pt>
                <c:pt idx="34901">
                  <c:v>4.0240936279300001</c:v>
                </c:pt>
                <c:pt idx="34902">
                  <c:v>4.0241718292239996</c:v>
                </c:pt>
                <c:pt idx="34903">
                  <c:v>4.024257183075</c:v>
                </c:pt>
                <c:pt idx="34904">
                  <c:v>4.0243592262270003</c:v>
                </c:pt>
                <c:pt idx="34905">
                  <c:v>4.0244584083559998</c:v>
                </c:pt>
                <c:pt idx="34906">
                  <c:v>4.0245308876039996</c:v>
                </c:pt>
                <c:pt idx="34907">
                  <c:v>4.024612903595</c:v>
                </c:pt>
                <c:pt idx="34908">
                  <c:v>4.0247578620909996</c:v>
                </c:pt>
                <c:pt idx="34909">
                  <c:v>4.0250096321109998</c:v>
                </c:pt>
                <c:pt idx="34910">
                  <c:v>4.0251140594479997</c:v>
                </c:pt>
                <c:pt idx="34911">
                  <c:v>4.0251946449279998</c:v>
                </c:pt>
                <c:pt idx="34912">
                  <c:v>4.0252513885500001</c:v>
                </c:pt>
                <c:pt idx="34913">
                  <c:v>4.0253143310550001</c:v>
                </c:pt>
                <c:pt idx="34914">
                  <c:v>4.0253677368160004</c:v>
                </c:pt>
                <c:pt idx="34915">
                  <c:v>4.0254244804379997</c:v>
                </c:pt>
                <c:pt idx="34916">
                  <c:v>4.0254826545720004</c:v>
                </c:pt>
                <c:pt idx="34917">
                  <c:v>4.0255703926089996</c:v>
                </c:pt>
                <c:pt idx="34918">
                  <c:v>4.0256619453429998</c:v>
                </c:pt>
                <c:pt idx="34919">
                  <c:v>4.0257549285890004</c:v>
                </c:pt>
                <c:pt idx="34920">
                  <c:v>4.0258460044859996</c:v>
                </c:pt>
                <c:pt idx="34921">
                  <c:v>4.0260167121889996</c:v>
                </c:pt>
                <c:pt idx="34922">
                  <c:v>4.0262141227720001</c:v>
                </c:pt>
                <c:pt idx="34923">
                  <c:v>4.0262928009029997</c:v>
                </c:pt>
                <c:pt idx="34924">
                  <c:v>4.0263714790340002</c:v>
                </c:pt>
                <c:pt idx="34925">
                  <c:v>4.0264840126039996</c:v>
                </c:pt>
                <c:pt idx="34926">
                  <c:v>4.026803016663</c:v>
                </c:pt>
                <c:pt idx="34927">
                  <c:v>4.0268735885620002</c:v>
                </c:pt>
                <c:pt idx="34928">
                  <c:v>4.0269451141359998</c:v>
                </c:pt>
                <c:pt idx="34929">
                  <c:v>4.0270171165470003</c:v>
                </c:pt>
                <c:pt idx="34930">
                  <c:v>4.0270972251890003</c:v>
                </c:pt>
                <c:pt idx="34931">
                  <c:v>4.0272064208979996</c:v>
                </c:pt>
                <c:pt idx="34932">
                  <c:v>4.0273413658140003</c:v>
                </c:pt>
                <c:pt idx="34933">
                  <c:v>4.0274586677549999</c:v>
                </c:pt>
                <c:pt idx="34934">
                  <c:v>4.0275764465329997</c:v>
                </c:pt>
                <c:pt idx="34935">
                  <c:v>4.0276603698729998</c:v>
                </c:pt>
                <c:pt idx="34936">
                  <c:v>4.0277080535890004</c:v>
                </c:pt>
                <c:pt idx="34937">
                  <c:v>4.0277833938600001</c:v>
                </c:pt>
                <c:pt idx="34938">
                  <c:v>4.0281186103820001</c:v>
                </c:pt>
                <c:pt idx="34939">
                  <c:v>4.0284500122070002</c:v>
                </c:pt>
                <c:pt idx="34940">
                  <c:v>4.0287990570070003</c:v>
                </c:pt>
                <c:pt idx="34941">
                  <c:v>4.029049396515</c:v>
                </c:pt>
                <c:pt idx="34942">
                  <c:v>4.0292768478390002</c:v>
                </c:pt>
                <c:pt idx="34943">
                  <c:v>4.0295891761779998</c:v>
                </c:pt>
                <c:pt idx="34944">
                  <c:v>4.0298528671260003</c:v>
                </c:pt>
                <c:pt idx="34945">
                  <c:v>4.0300312042239996</c:v>
                </c:pt>
                <c:pt idx="34946">
                  <c:v>4.0301780700679997</c:v>
                </c:pt>
                <c:pt idx="34947">
                  <c:v>4.030262947083</c:v>
                </c:pt>
                <c:pt idx="34948">
                  <c:v>4.0303492546079998</c:v>
                </c:pt>
                <c:pt idx="34949">
                  <c:v>4.0304446220400001</c:v>
                </c:pt>
                <c:pt idx="34950">
                  <c:v>4.0305428504940002</c:v>
                </c:pt>
                <c:pt idx="34951">
                  <c:v>4.0305938720699999</c:v>
                </c:pt>
                <c:pt idx="34952">
                  <c:v>4.0306344032289996</c:v>
                </c:pt>
                <c:pt idx="34953">
                  <c:v>4.030678272247</c:v>
                </c:pt>
                <c:pt idx="34954">
                  <c:v>4.0307168960570001</c:v>
                </c:pt>
                <c:pt idx="34955">
                  <c:v>4.0307593345640003</c:v>
                </c:pt>
                <c:pt idx="34956">
                  <c:v>4.0308008193970002</c:v>
                </c:pt>
                <c:pt idx="34957">
                  <c:v>4.0308442115779997</c:v>
                </c:pt>
                <c:pt idx="34958">
                  <c:v>4.0309171676639997</c:v>
                </c:pt>
                <c:pt idx="34959">
                  <c:v>4.0309934616090004</c:v>
                </c:pt>
                <c:pt idx="34960">
                  <c:v>4.0310783386229998</c:v>
                </c:pt>
                <c:pt idx="34961">
                  <c:v>4.0314340591429998</c:v>
                </c:pt>
                <c:pt idx="34962">
                  <c:v>4.0315446853639996</c:v>
                </c:pt>
                <c:pt idx="34963">
                  <c:v>4.0316781997679998</c:v>
                </c:pt>
                <c:pt idx="34964">
                  <c:v>4.0320148468020003</c:v>
                </c:pt>
                <c:pt idx="34965">
                  <c:v>4.0321249961849999</c:v>
                </c:pt>
                <c:pt idx="34966">
                  <c:v>4.0322365760799999</c:v>
                </c:pt>
                <c:pt idx="34967">
                  <c:v>4.0324816703800002</c:v>
                </c:pt>
                <c:pt idx="34968">
                  <c:v>4.032742977142</c:v>
                </c:pt>
                <c:pt idx="34969">
                  <c:v>4.0328173637390003</c:v>
                </c:pt>
                <c:pt idx="34970">
                  <c:v>4.0328931808470001</c:v>
                </c:pt>
                <c:pt idx="34971">
                  <c:v>4.033000946045</c:v>
                </c:pt>
                <c:pt idx="34972">
                  <c:v>4.033126354218</c:v>
                </c:pt>
                <c:pt idx="34973">
                  <c:v>4.0332846641540003</c:v>
                </c:pt>
                <c:pt idx="34974">
                  <c:v>4.0334930419920001</c:v>
                </c:pt>
                <c:pt idx="34975">
                  <c:v>4.0336503982540002</c:v>
                </c:pt>
                <c:pt idx="34976">
                  <c:v>4.0337772369379996</c:v>
                </c:pt>
                <c:pt idx="34977">
                  <c:v>4.0340566635129997</c:v>
                </c:pt>
                <c:pt idx="34978">
                  <c:v>4.0341911315920003</c:v>
                </c:pt>
                <c:pt idx="34979">
                  <c:v>4.0342721939089996</c:v>
                </c:pt>
                <c:pt idx="34980">
                  <c:v>4.0343379974370004</c:v>
                </c:pt>
                <c:pt idx="34981">
                  <c:v>4.034409999847</c:v>
                </c:pt>
                <c:pt idx="34982">
                  <c:v>4.0344476699829999</c:v>
                </c:pt>
                <c:pt idx="34983">
                  <c:v>4.0345344543459998</c:v>
                </c:pt>
                <c:pt idx="34984">
                  <c:v>4.0346336364750002</c:v>
                </c:pt>
                <c:pt idx="34985">
                  <c:v>4.034741401672</c:v>
                </c:pt>
                <c:pt idx="34986">
                  <c:v>4.0347995758059998</c:v>
                </c:pt>
                <c:pt idx="34987">
                  <c:v>4.0348572731020003</c:v>
                </c:pt>
                <c:pt idx="34988">
                  <c:v>4.0349135398860003</c:v>
                </c:pt>
                <c:pt idx="34989">
                  <c:v>4.0349736213679996</c:v>
                </c:pt>
                <c:pt idx="34990">
                  <c:v>4.0350313186650002</c:v>
                </c:pt>
                <c:pt idx="34991">
                  <c:v>4.0350890159609998</c:v>
                </c:pt>
                <c:pt idx="34992">
                  <c:v>4.0351443290709996</c:v>
                </c:pt>
                <c:pt idx="34993">
                  <c:v>4.03519821167</c:v>
                </c:pt>
                <c:pt idx="34994">
                  <c:v>4.0352950096129998</c:v>
                </c:pt>
                <c:pt idx="34995">
                  <c:v>4.0356159210209999</c:v>
                </c:pt>
                <c:pt idx="34996">
                  <c:v>4.0357589721679998</c:v>
                </c:pt>
                <c:pt idx="34997">
                  <c:v>4.0358657836910004</c:v>
                </c:pt>
                <c:pt idx="34998">
                  <c:v>4.0359978675840003</c:v>
                </c:pt>
                <c:pt idx="34999">
                  <c:v>4.0362343788150001</c:v>
                </c:pt>
                <c:pt idx="35000">
                  <c:v>4.0364904403689996</c:v>
                </c:pt>
                <c:pt idx="35001">
                  <c:v>4.0365676879879997</c:v>
                </c:pt>
                <c:pt idx="35002">
                  <c:v>4.0366325378420003</c:v>
                </c:pt>
                <c:pt idx="35003">
                  <c:v>4.036676883698</c:v>
                </c:pt>
                <c:pt idx="35004">
                  <c:v>4.0367236137390003</c:v>
                </c:pt>
                <c:pt idx="35005">
                  <c:v>4.0367889404300001</c:v>
                </c:pt>
                <c:pt idx="35006">
                  <c:v>4.0368385314940003</c:v>
                </c:pt>
                <c:pt idx="35007">
                  <c:v>4.03688621521</c:v>
                </c:pt>
                <c:pt idx="35008">
                  <c:v>4.0369586944579998</c:v>
                </c:pt>
                <c:pt idx="35009">
                  <c:v>4.0370140075679997</c:v>
                </c:pt>
                <c:pt idx="35010">
                  <c:v>4.0370426177979999</c:v>
                </c:pt>
                <c:pt idx="35011">
                  <c:v>4.0370788574220002</c:v>
                </c:pt>
                <c:pt idx="35012">
                  <c:v>4.0371069908140003</c:v>
                </c:pt>
                <c:pt idx="35013">
                  <c:v>4.037137508392</c:v>
                </c:pt>
                <c:pt idx="35014">
                  <c:v>4.0372428894040002</c:v>
                </c:pt>
                <c:pt idx="35015">
                  <c:v>4.0375952720640003</c:v>
                </c:pt>
                <c:pt idx="35016">
                  <c:v>4.0379438400270002</c:v>
                </c:pt>
                <c:pt idx="35017">
                  <c:v>4.0381345748899999</c:v>
                </c:pt>
                <c:pt idx="35018">
                  <c:v>4.0383782386779998</c:v>
                </c:pt>
                <c:pt idx="35019">
                  <c:v>4.0385198593140004</c:v>
                </c:pt>
                <c:pt idx="35020">
                  <c:v>4.0385732650759998</c:v>
                </c:pt>
                <c:pt idx="35021">
                  <c:v>4.0386252403259997</c:v>
                </c:pt>
                <c:pt idx="35022">
                  <c:v>4.0386815071109998</c:v>
                </c:pt>
                <c:pt idx="35023">
                  <c:v>4.0387406349179997</c:v>
                </c:pt>
                <c:pt idx="35024">
                  <c:v>4.038801193237</c:v>
                </c:pt>
                <c:pt idx="35025">
                  <c:v>4.0388560295099998</c:v>
                </c:pt>
                <c:pt idx="35026">
                  <c:v>4.038908958435</c:v>
                </c:pt>
                <c:pt idx="35027">
                  <c:v>4.0389566421509997</c:v>
                </c:pt>
                <c:pt idx="35028">
                  <c:v>4.0390052795409996</c:v>
                </c:pt>
                <c:pt idx="35029">
                  <c:v>4.0390501022340004</c:v>
                </c:pt>
                <c:pt idx="35030">
                  <c:v>4.0390934944149999</c:v>
                </c:pt>
                <c:pt idx="35031">
                  <c:v>4.0391345024109997</c:v>
                </c:pt>
                <c:pt idx="35032">
                  <c:v>4.0391759872439996</c:v>
                </c:pt>
                <c:pt idx="35033">
                  <c:v>4.0392441749570001</c:v>
                </c:pt>
                <c:pt idx="35034">
                  <c:v>4.0393323898320004</c:v>
                </c:pt>
                <c:pt idx="35035">
                  <c:v>4.0394349098209998</c:v>
                </c:pt>
                <c:pt idx="35036">
                  <c:v>4.0394878387449999</c:v>
                </c:pt>
                <c:pt idx="35037">
                  <c:v>4.0395989418029998</c:v>
                </c:pt>
                <c:pt idx="35038">
                  <c:v>4.0396537780759996</c:v>
                </c:pt>
                <c:pt idx="35039">
                  <c:v>4.0397124290470003</c:v>
                </c:pt>
                <c:pt idx="35040">
                  <c:v>4.0397715568540002</c:v>
                </c:pt>
                <c:pt idx="35041">
                  <c:v>4.0398273468020003</c:v>
                </c:pt>
                <c:pt idx="35042">
                  <c:v>4.0398797988890003</c:v>
                </c:pt>
                <c:pt idx="35043">
                  <c:v>4.039930820465</c:v>
                </c:pt>
                <c:pt idx="35044">
                  <c:v>4.0399785041809997</c:v>
                </c:pt>
                <c:pt idx="35045">
                  <c:v>4.0400567054750001</c:v>
                </c:pt>
                <c:pt idx="35046">
                  <c:v>4.0401248931879996</c:v>
                </c:pt>
                <c:pt idx="35047">
                  <c:v>4.0402126312259998</c:v>
                </c:pt>
                <c:pt idx="35048">
                  <c:v>4.0405287742610003</c:v>
                </c:pt>
                <c:pt idx="35049">
                  <c:v>4.0406594276429999</c:v>
                </c:pt>
                <c:pt idx="35050">
                  <c:v>4.0408959388729997</c:v>
                </c:pt>
                <c:pt idx="35051">
                  <c:v>4.0409750938420004</c:v>
                </c:pt>
                <c:pt idx="35052">
                  <c:v>4.041064739227</c:v>
                </c:pt>
                <c:pt idx="35053">
                  <c:v>4.0411171913150001</c:v>
                </c:pt>
                <c:pt idx="35054">
                  <c:v>4.0411629676820002</c:v>
                </c:pt>
                <c:pt idx="35055">
                  <c:v>4.0412302017209996</c:v>
                </c:pt>
                <c:pt idx="35056">
                  <c:v>4.0412788391110004</c:v>
                </c:pt>
                <c:pt idx="35057">
                  <c:v>4.0413274765010003</c:v>
                </c:pt>
                <c:pt idx="35058">
                  <c:v>4.0414009094240004</c:v>
                </c:pt>
                <c:pt idx="35059">
                  <c:v>4.0414938926700001</c:v>
                </c:pt>
                <c:pt idx="35060">
                  <c:v>4.041563034058</c:v>
                </c:pt>
                <c:pt idx="35061">
                  <c:v>4.0416355133059998</c:v>
                </c:pt>
                <c:pt idx="35062">
                  <c:v>4.0419511795040002</c:v>
                </c:pt>
                <c:pt idx="35063">
                  <c:v>4.0422835350039996</c:v>
                </c:pt>
                <c:pt idx="35064">
                  <c:v>4.0423755645749999</c:v>
                </c:pt>
                <c:pt idx="35065">
                  <c:v>4.0424427986150002</c:v>
                </c:pt>
                <c:pt idx="35066">
                  <c:v>4.0425109863279998</c:v>
                </c:pt>
                <c:pt idx="35067">
                  <c:v>4.04257106781</c:v>
                </c:pt>
                <c:pt idx="35068">
                  <c:v>4.0427055358889996</c:v>
                </c:pt>
                <c:pt idx="35069">
                  <c:v>4.04301071167</c:v>
                </c:pt>
                <c:pt idx="35070">
                  <c:v>4.0430951118470002</c:v>
                </c:pt>
                <c:pt idx="35071">
                  <c:v>4.0431723594670004</c:v>
                </c:pt>
                <c:pt idx="35072">
                  <c:v>4.0432953834529997</c:v>
                </c:pt>
                <c:pt idx="35073">
                  <c:v>4.043418884277</c:v>
                </c:pt>
                <c:pt idx="35074">
                  <c:v>4.0436868667599999</c:v>
                </c:pt>
                <c:pt idx="35075">
                  <c:v>4.0438423156740004</c:v>
                </c:pt>
                <c:pt idx="35076">
                  <c:v>4.043952465057</c:v>
                </c:pt>
                <c:pt idx="35077">
                  <c:v>4.0442285537720002</c:v>
                </c:pt>
                <c:pt idx="35078">
                  <c:v>4.0443444252010003</c:v>
                </c:pt>
                <c:pt idx="35079">
                  <c:v>4.0445671081540002</c:v>
                </c:pt>
                <c:pt idx="35080">
                  <c:v>4.0449204444889997</c:v>
                </c:pt>
                <c:pt idx="35081">
                  <c:v>4.0455827713010004</c:v>
                </c:pt>
                <c:pt idx="35082">
                  <c:v>4.0463747978209996</c:v>
                </c:pt>
                <c:pt idx="35083">
                  <c:v>4.0472474098209998</c:v>
                </c:pt>
                <c:pt idx="35084">
                  <c:v>4.0481986999509996</c:v>
                </c:pt>
                <c:pt idx="35085">
                  <c:v>4.0492520332339996</c:v>
                </c:pt>
                <c:pt idx="35086">
                  <c:v>4.050418376923</c:v>
                </c:pt>
                <c:pt idx="35087">
                  <c:v>4.0516419410709998</c:v>
                </c:pt>
                <c:pt idx="35088">
                  <c:v>4.0528955459590001</c:v>
                </c:pt>
                <c:pt idx="35089">
                  <c:v>4.0541577339170001</c:v>
                </c:pt>
                <c:pt idx="35090">
                  <c:v>4.0551490783690003</c:v>
                </c:pt>
                <c:pt idx="35091">
                  <c:v>4.0557994842529999</c:v>
                </c:pt>
                <c:pt idx="35092">
                  <c:v>4.0563287734989997</c:v>
                </c:pt>
                <c:pt idx="35093">
                  <c:v>4.0567817687990004</c:v>
                </c:pt>
                <c:pt idx="35094">
                  <c:v>4.0571599006649999</c:v>
                </c:pt>
                <c:pt idx="35095">
                  <c:v>4.0574312210079997</c:v>
                </c:pt>
                <c:pt idx="35096">
                  <c:v>4.0575952529909998</c:v>
                </c:pt>
                <c:pt idx="35097">
                  <c:v>4.0576987266540003</c:v>
                </c:pt>
                <c:pt idx="35098">
                  <c:v>4.0577783584590001</c:v>
                </c:pt>
                <c:pt idx="35099">
                  <c:v>4.0578446388240001</c:v>
                </c:pt>
                <c:pt idx="35100">
                  <c:v>4.0579023361209998</c:v>
                </c:pt>
                <c:pt idx="35101">
                  <c:v>4.0579509735109998</c:v>
                </c:pt>
                <c:pt idx="35102">
                  <c:v>4.0579953193660003</c:v>
                </c:pt>
                <c:pt idx="35103">
                  <c:v>4.0580315589899998</c:v>
                </c:pt>
                <c:pt idx="35104">
                  <c:v>4.0580658912659997</c:v>
                </c:pt>
                <c:pt idx="35105">
                  <c:v>4.0581259727479999</c:v>
                </c:pt>
                <c:pt idx="35106">
                  <c:v>4.0581531524659997</c:v>
                </c:pt>
                <c:pt idx="35107">
                  <c:v>4.0582022666929998</c:v>
                </c:pt>
                <c:pt idx="35108">
                  <c:v>4.0582418441770001</c:v>
                </c:pt>
                <c:pt idx="35109">
                  <c:v>4.0582737922670002</c:v>
                </c:pt>
                <c:pt idx="35110">
                  <c:v>4.0583000183109998</c:v>
                </c:pt>
                <c:pt idx="35111">
                  <c:v>4.0583257675170001</c:v>
                </c:pt>
                <c:pt idx="35112">
                  <c:v>4.058346271515</c:v>
                </c:pt>
                <c:pt idx="35113">
                  <c:v>4.0583696365359998</c:v>
                </c:pt>
                <c:pt idx="35114">
                  <c:v>4.0583853721620002</c:v>
                </c:pt>
                <c:pt idx="35115">
                  <c:v>4.0584001541139996</c:v>
                </c:pt>
                <c:pt idx="35116">
                  <c:v>4.0584125518800001</c:v>
                </c:pt>
                <c:pt idx="35117">
                  <c:v>4.0584287643429997</c:v>
                </c:pt>
                <c:pt idx="35118">
                  <c:v>4.0584344863890003</c:v>
                </c:pt>
                <c:pt idx="35119">
                  <c:v>4.0584487915040004</c:v>
                </c:pt>
                <c:pt idx="35120">
                  <c:v>4.05845785141</c:v>
                </c:pt>
                <c:pt idx="35121">
                  <c:v>4.0584654808040002</c:v>
                </c:pt>
                <c:pt idx="35122">
                  <c:v>4.0584640502929998</c:v>
                </c:pt>
                <c:pt idx="35123">
                  <c:v>4.0584697723390004</c:v>
                </c:pt>
                <c:pt idx="35124">
                  <c:v>4.0584712028499998</c:v>
                </c:pt>
                <c:pt idx="35125">
                  <c:v>4.0584707260129997</c:v>
                </c:pt>
                <c:pt idx="35126">
                  <c:v>4.058471679688</c:v>
                </c:pt>
                <c:pt idx="35127">
                  <c:v>4.0584745407099998</c:v>
                </c:pt>
                <c:pt idx="35128">
                  <c:v>4.058475017548</c:v>
                </c:pt>
                <c:pt idx="35129">
                  <c:v>4.0584769248960004</c:v>
                </c:pt>
                <c:pt idx="35130">
                  <c:v>4.058471679688</c:v>
                </c:pt>
                <c:pt idx="35131">
                  <c:v>4.0584673881529998</c:v>
                </c:pt>
                <c:pt idx="35132">
                  <c:v>4.0584607124329999</c:v>
                </c:pt>
                <c:pt idx="35133">
                  <c:v>4.0584526062009996</c:v>
                </c:pt>
                <c:pt idx="35134">
                  <c:v>4.058436870575</c:v>
                </c:pt>
                <c:pt idx="35135">
                  <c:v>4.0584316253660004</c:v>
                </c:pt>
                <c:pt idx="35136">
                  <c:v>4.0584249496459996</c:v>
                </c:pt>
                <c:pt idx="35137">
                  <c:v>4.0584149360659998</c:v>
                </c:pt>
                <c:pt idx="35138">
                  <c:v>4.0584001541139996</c:v>
                </c:pt>
                <c:pt idx="35139">
                  <c:v>4.0583906173709998</c:v>
                </c:pt>
                <c:pt idx="35140">
                  <c:v>4.0583772659299999</c:v>
                </c:pt>
                <c:pt idx="35141">
                  <c:v>4.0583691596979996</c:v>
                </c:pt>
                <c:pt idx="35142">
                  <c:v>4.0583605766300002</c:v>
                </c:pt>
                <c:pt idx="35143">
                  <c:v>4.0583477020260004</c:v>
                </c:pt>
                <c:pt idx="35144">
                  <c:v>4.0583367347720003</c:v>
                </c:pt>
                <c:pt idx="35145">
                  <c:v>4.0583305358889996</c:v>
                </c:pt>
                <c:pt idx="35146">
                  <c:v>4.0583248138429999</c:v>
                </c:pt>
                <c:pt idx="35147">
                  <c:v>4.0583162307740004</c:v>
                </c:pt>
                <c:pt idx="35148">
                  <c:v>4.058304309845</c:v>
                </c:pt>
                <c:pt idx="35149">
                  <c:v>4.0582952499390004</c:v>
                </c:pt>
                <c:pt idx="35150">
                  <c:v>4.0582838058470001</c:v>
                </c:pt>
                <c:pt idx="35151">
                  <c:v>4.0582747459409996</c:v>
                </c:pt>
                <c:pt idx="35152">
                  <c:v>4.0582613945009998</c:v>
                </c:pt>
                <c:pt idx="35153">
                  <c:v>4.0582509040829997</c:v>
                </c:pt>
                <c:pt idx="35154">
                  <c:v>4.05824136734</c:v>
                </c:pt>
                <c:pt idx="35155">
                  <c:v>4.0582289695740004</c:v>
                </c:pt>
                <c:pt idx="35156">
                  <c:v>4.0582194328309997</c:v>
                </c:pt>
                <c:pt idx="35157">
                  <c:v>4.0582060813899998</c:v>
                </c:pt>
                <c:pt idx="35158">
                  <c:v>4.0581908226010004</c:v>
                </c:pt>
                <c:pt idx="35159">
                  <c:v>4.058178901672</c:v>
                </c:pt>
                <c:pt idx="35160">
                  <c:v>4.0581641197199998</c:v>
                </c:pt>
                <c:pt idx="35161">
                  <c:v>4.0581512451170001</c:v>
                </c:pt>
                <c:pt idx="35162">
                  <c:v>4.0581412315370002</c:v>
                </c:pt>
                <c:pt idx="35163">
                  <c:v>4.0581302642820001</c:v>
                </c:pt>
                <c:pt idx="35164">
                  <c:v>4.0581188201899998</c:v>
                </c:pt>
                <c:pt idx="35165">
                  <c:v>4.0581049919129999</c:v>
                </c:pt>
                <c:pt idx="35166">
                  <c:v>4.0580906867979998</c:v>
                </c:pt>
                <c:pt idx="35167">
                  <c:v>4.058073997498</c:v>
                </c:pt>
                <c:pt idx="35168">
                  <c:v>4.0580577850340003</c:v>
                </c:pt>
                <c:pt idx="35169">
                  <c:v>4.0580406188960003</c:v>
                </c:pt>
                <c:pt idx="35170">
                  <c:v>4.0580272674559996</c:v>
                </c:pt>
                <c:pt idx="35171">
                  <c:v>4.0580201148989996</c:v>
                </c:pt>
                <c:pt idx="35172">
                  <c:v>4.0580153465270001</c:v>
                </c:pt>
                <c:pt idx="35173">
                  <c:v>4.0580139160159998</c:v>
                </c:pt>
                <c:pt idx="35174">
                  <c:v>4.0580105781559999</c:v>
                </c:pt>
                <c:pt idx="35175">
                  <c:v>4.058004379272</c:v>
                </c:pt>
                <c:pt idx="35176">
                  <c:v>4.0579934120179999</c:v>
                </c:pt>
                <c:pt idx="35177">
                  <c:v>4.057983398438</c:v>
                </c:pt>
                <c:pt idx="35178">
                  <c:v>4.0579714775089997</c:v>
                </c:pt>
                <c:pt idx="35179">
                  <c:v>4.057959079742</c:v>
                </c:pt>
                <c:pt idx="35180">
                  <c:v>4.0579500198360003</c:v>
                </c:pt>
                <c:pt idx="35181">
                  <c:v>4.057938098907</c:v>
                </c:pt>
                <c:pt idx="35182">
                  <c:v>4.057917118073</c:v>
                </c:pt>
                <c:pt idx="35183">
                  <c:v>4.0579061508179999</c:v>
                </c:pt>
                <c:pt idx="35184">
                  <c:v>4.0578942298890004</c:v>
                </c:pt>
                <c:pt idx="35185">
                  <c:v>4.0578808784479996</c:v>
                </c:pt>
                <c:pt idx="35186">
                  <c:v>4.0578746795649998</c:v>
                </c:pt>
                <c:pt idx="35187">
                  <c:v>4.0578675270079998</c:v>
                </c:pt>
                <c:pt idx="35188">
                  <c:v>4.0578622817990002</c:v>
                </c:pt>
                <c:pt idx="35189">
                  <c:v>4.0578584671020002</c:v>
                </c:pt>
                <c:pt idx="35190">
                  <c:v>4.0578513145450001</c:v>
                </c:pt>
                <c:pt idx="35191">
                  <c:v>4.0578384399410004</c:v>
                </c:pt>
                <c:pt idx="35192">
                  <c:v>4.0578293800349998</c:v>
                </c:pt>
                <c:pt idx="35193">
                  <c:v>4.0578217506409997</c:v>
                </c:pt>
                <c:pt idx="35194">
                  <c:v>4.057819366455</c:v>
                </c:pt>
                <c:pt idx="35195">
                  <c:v>4.0578188896179999</c:v>
                </c:pt>
                <c:pt idx="35196">
                  <c:v>4.0578155517579999</c:v>
                </c:pt>
                <c:pt idx="35197">
                  <c:v>4.0578103065490003</c:v>
                </c:pt>
                <c:pt idx="35198">
                  <c:v>4.0578017234799999</c:v>
                </c:pt>
                <c:pt idx="35199">
                  <c:v>4.0578007698059997</c:v>
                </c:pt>
                <c:pt idx="35200">
                  <c:v>4.057805538177</c:v>
                </c:pt>
                <c:pt idx="35201">
                  <c:v>4.0578060150150002</c:v>
                </c:pt>
                <c:pt idx="35202">
                  <c:v>4.057805538177</c:v>
                </c:pt>
                <c:pt idx="35203">
                  <c:v>4.0577926635740003</c:v>
                </c:pt>
                <c:pt idx="35204">
                  <c:v>4.0577888488770002</c:v>
                </c:pt>
                <c:pt idx="35205">
                  <c:v>4.0578064918520003</c:v>
                </c:pt>
                <c:pt idx="35206">
                  <c:v>4.0578045845029997</c:v>
                </c:pt>
                <c:pt idx="35207">
                  <c:v>4.0578165054320001</c:v>
                </c:pt>
                <c:pt idx="35208">
                  <c:v>4.057829856873</c:v>
                </c:pt>
                <c:pt idx="35209">
                  <c:v>4.0578618049620001</c:v>
                </c:pt>
                <c:pt idx="35210">
                  <c:v>4.0578932762150002</c:v>
                </c:pt>
                <c:pt idx="35211">
                  <c:v>4.0579156875609996</c:v>
                </c:pt>
                <c:pt idx="35212">
                  <c:v>4.0579428672790003</c:v>
                </c:pt>
                <c:pt idx="35213">
                  <c:v>4.0579748153689996</c:v>
                </c:pt>
                <c:pt idx="35214">
                  <c:v>4.0580124855040003</c:v>
                </c:pt>
                <c:pt idx="35215">
                  <c:v>4.058039188385</c:v>
                </c:pt>
                <c:pt idx="35216">
                  <c:v>4.0580797195429996</c:v>
                </c:pt>
                <c:pt idx="35217">
                  <c:v>4.0581011772159998</c:v>
                </c:pt>
                <c:pt idx="35218">
                  <c:v>4.0581312179570004</c:v>
                </c:pt>
                <c:pt idx="35219">
                  <c:v>4.0581841468809996</c:v>
                </c:pt>
                <c:pt idx="35220">
                  <c:v>4.0582113265990003</c:v>
                </c:pt>
                <c:pt idx="35221">
                  <c:v>4.058227539063</c:v>
                </c:pt>
                <c:pt idx="35222">
                  <c:v>4.0582633018490002</c:v>
                </c:pt>
                <c:pt idx="35223">
                  <c:v>4.0582890510559997</c:v>
                </c:pt>
                <c:pt idx="35224">
                  <c:v>4.0583090782170004</c:v>
                </c:pt>
                <c:pt idx="35225">
                  <c:v>4.0583572387700002</c:v>
                </c:pt>
                <c:pt idx="35226">
                  <c:v>4.058405399323</c:v>
                </c:pt>
                <c:pt idx="35227">
                  <c:v>4.058429718018</c:v>
                </c:pt>
                <c:pt idx="35228">
                  <c:v>4.0584492683409996</c:v>
                </c:pt>
                <c:pt idx="35229">
                  <c:v>4.0584602355959998</c:v>
                </c:pt>
                <c:pt idx="35230">
                  <c:v>4.0584897995000002</c:v>
                </c:pt>
                <c:pt idx="35231">
                  <c:v>4.0585269927979999</c:v>
                </c:pt>
                <c:pt idx="35232">
                  <c:v>4.0585541725159997</c:v>
                </c:pt>
                <c:pt idx="35233">
                  <c:v>4.0585870742800001</c:v>
                </c:pt>
                <c:pt idx="35234">
                  <c:v>4.0586156845090002</c:v>
                </c:pt>
                <c:pt idx="35235">
                  <c:v>4.0586476325990004</c:v>
                </c:pt>
                <c:pt idx="35236">
                  <c:v>4.0587162971500002</c:v>
                </c:pt>
                <c:pt idx="35237">
                  <c:v>4.0587687492370002</c:v>
                </c:pt>
                <c:pt idx="35238">
                  <c:v>4.0588202476499999</c:v>
                </c:pt>
                <c:pt idx="35239">
                  <c:v>4.0588421821590002</c:v>
                </c:pt>
                <c:pt idx="35240">
                  <c:v>4.0588679313659997</c:v>
                </c:pt>
                <c:pt idx="35241">
                  <c:v>4.0588927268979997</c:v>
                </c:pt>
                <c:pt idx="35242">
                  <c:v>4.0589194297790003</c:v>
                </c:pt>
                <c:pt idx="35243">
                  <c:v>4.0589456558229999</c:v>
                </c:pt>
                <c:pt idx="35244">
                  <c:v>4.0589814186100002</c:v>
                </c:pt>
                <c:pt idx="35245">
                  <c:v>4.0590133666990003</c:v>
                </c:pt>
                <c:pt idx="35246">
                  <c:v>4.0590448379520003</c:v>
                </c:pt>
                <c:pt idx="35247">
                  <c:v>4.0590729713440004</c:v>
                </c:pt>
                <c:pt idx="35248">
                  <c:v>4.0591044425960003</c:v>
                </c:pt>
                <c:pt idx="35249">
                  <c:v>4.0591392517090004</c:v>
                </c:pt>
                <c:pt idx="35250">
                  <c:v>4.0591740608220004</c:v>
                </c:pt>
                <c:pt idx="35251">
                  <c:v>4.0592122077940003</c:v>
                </c:pt>
                <c:pt idx="35252">
                  <c:v>4.0592541694640003</c:v>
                </c:pt>
                <c:pt idx="35253">
                  <c:v>4.0592918396000002</c:v>
                </c:pt>
                <c:pt idx="35254">
                  <c:v>4.0593562126159997</c:v>
                </c:pt>
                <c:pt idx="35255">
                  <c:v>4.0594558715820002</c:v>
                </c:pt>
                <c:pt idx="35256">
                  <c:v>4.0595335960390004</c:v>
                </c:pt>
                <c:pt idx="35257">
                  <c:v>4.0595784187320003</c:v>
                </c:pt>
                <c:pt idx="35258">
                  <c:v>4.0596165657040002</c:v>
                </c:pt>
                <c:pt idx="35259">
                  <c:v>4.0596566200259998</c:v>
                </c:pt>
                <c:pt idx="35260">
                  <c:v>4.0596971511840003</c:v>
                </c:pt>
                <c:pt idx="35261">
                  <c:v>4.059741020203</c:v>
                </c:pt>
                <c:pt idx="35262">
                  <c:v>4.0597600936890004</c:v>
                </c:pt>
                <c:pt idx="35263">
                  <c:v>4.0598053932190004</c:v>
                </c:pt>
                <c:pt idx="35264">
                  <c:v>4.0598602294920001</c:v>
                </c:pt>
                <c:pt idx="35265">
                  <c:v>4.0599360465999998</c:v>
                </c:pt>
                <c:pt idx="35266">
                  <c:v>4.0599870681760004</c:v>
                </c:pt>
                <c:pt idx="35267">
                  <c:v>4.0600452423100002</c:v>
                </c:pt>
                <c:pt idx="35268">
                  <c:v>4.0600962638849998</c:v>
                </c:pt>
                <c:pt idx="35269">
                  <c:v>4.06014919281</c:v>
                </c:pt>
                <c:pt idx="35270">
                  <c:v>4.0602326393129999</c:v>
                </c:pt>
                <c:pt idx="35271">
                  <c:v>4.0606231689449999</c:v>
                </c:pt>
                <c:pt idx="35272">
                  <c:v>4.0608124732970001</c:v>
                </c:pt>
                <c:pt idx="35273">
                  <c:v>4.0609493255620004</c:v>
                </c:pt>
                <c:pt idx="35274">
                  <c:v>4.061069965363</c:v>
                </c:pt>
                <c:pt idx="35275">
                  <c:v>4.061139583588</c:v>
                </c:pt>
                <c:pt idx="35276">
                  <c:v>4.0612092018129999</c:v>
                </c:pt>
                <c:pt idx="35277">
                  <c:v>4.0612840652470004</c:v>
                </c:pt>
                <c:pt idx="35278">
                  <c:v>4.0613613128660004</c:v>
                </c:pt>
                <c:pt idx="35279">
                  <c:v>4.0614414215089996</c:v>
                </c:pt>
                <c:pt idx="35280">
                  <c:v>4.0615291595459997</c:v>
                </c:pt>
                <c:pt idx="35281">
                  <c:v>4.0616164207459997</c:v>
                </c:pt>
                <c:pt idx="35282">
                  <c:v>4.0616993904110004</c:v>
                </c:pt>
                <c:pt idx="35283">
                  <c:v>4.0617818832400001</c:v>
                </c:pt>
                <c:pt idx="35284">
                  <c:v>4.0618662834170003</c:v>
                </c:pt>
                <c:pt idx="35285">
                  <c:v>4.0619478225709997</c:v>
                </c:pt>
                <c:pt idx="35286">
                  <c:v>4.0620260238650001</c:v>
                </c:pt>
                <c:pt idx="35287">
                  <c:v>4.0621008872989997</c:v>
                </c:pt>
                <c:pt idx="35288">
                  <c:v>4.0621743202209997</c:v>
                </c:pt>
                <c:pt idx="35289">
                  <c:v>4.0622444152829997</c:v>
                </c:pt>
                <c:pt idx="35290">
                  <c:v>4.0623097419740004</c:v>
                </c:pt>
                <c:pt idx="35291">
                  <c:v>4.0623703002929998</c:v>
                </c:pt>
                <c:pt idx="35292">
                  <c:v>4.0624899864200001</c:v>
                </c:pt>
                <c:pt idx="35293">
                  <c:v>4.0629215240479999</c:v>
                </c:pt>
                <c:pt idx="35294">
                  <c:v>4.0629911422729998</c:v>
                </c:pt>
                <c:pt idx="35295">
                  <c:v>4.063047409058</c:v>
                </c:pt>
                <c:pt idx="35296">
                  <c:v>4.0631060600279998</c:v>
                </c:pt>
                <c:pt idx="35297">
                  <c:v>4.0632014274600001</c:v>
                </c:pt>
                <c:pt idx="35298">
                  <c:v>4.063410282135</c:v>
                </c:pt>
                <c:pt idx="35299">
                  <c:v>4.0635232925420004</c:v>
                </c:pt>
                <c:pt idx="35300">
                  <c:v>4.0635790824890003</c:v>
                </c:pt>
                <c:pt idx="35301">
                  <c:v>4.0636157989499999</c:v>
                </c:pt>
                <c:pt idx="35302">
                  <c:v>4.0636625289920003</c:v>
                </c:pt>
                <c:pt idx="35303">
                  <c:v>4.0637211799620001</c:v>
                </c:pt>
                <c:pt idx="35304">
                  <c:v>4.0637779235840004</c:v>
                </c:pt>
                <c:pt idx="35305">
                  <c:v>4.0638332366940002</c:v>
                </c:pt>
                <c:pt idx="35306">
                  <c:v>4.0638842582699999</c:v>
                </c:pt>
                <c:pt idx="35307">
                  <c:v>4.0639381408690003</c:v>
                </c:pt>
                <c:pt idx="35308">
                  <c:v>4.0639901161190002</c:v>
                </c:pt>
                <c:pt idx="35309">
                  <c:v>4.0640425682070003</c:v>
                </c:pt>
                <c:pt idx="35310">
                  <c:v>4.0640931129459998</c:v>
                </c:pt>
                <c:pt idx="35311">
                  <c:v>4.0641450881959997</c:v>
                </c:pt>
                <c:pt idx="35312">
                  <c:v>4.0641679763790002</c:v>
                </c:pt>
                <c:pt idx="35313">
                  <c:v>4.064212322235</c:v>
                </c:pt>
                <c:pt idx="35314">
                  <c:v>4.0642633438109996</c:v>
                </c:pt>
                <c:pt idx="35315">
                  <c:v>4.0643148422240003</c:v>
                </c:pt>
                <c:pt idx="35316">
                  <c:v>4.0643672943120004</c:v>
                </c:pt>
                <c:pt idx="35317">
                  <c:v>4.0644192695620003</c:v>
                </c:pt>
                <c:pt idx="35318">
                  <c:v>4.0644779205320001</c:v>
                </c:pt>
                <c:pt idx="35319">
                  <c:v>4.0645284652709996</c:v>
                </c:pt>
                <c:pt idx="35320">
                  <c:v>4.0645875930789996</c:v>
                </c:pt>
                <c:pt idx="35321">
                  <c:v>4.064648151398</c:v>
                </c:pt>
                <c:pt idx="35322">
                  <c:v>4.064711093903</c:v>
                </c:pt>
                <c:pt idx="35323">
                  <c:v>4.064774036407</c:v>
                </c:pt>
                <c:pt idx="35324">
                  <c:v>4.0648412704470003</c:v>
                </c:pt>
                <c:pt idx="35325">
                  <c:v>4.0649061202999999</c:v>
                </c:pt>
                <c:pt idx="35326">
                  <c:v>4.0649642944339996</c:v>
                </c:pt>
                <c:pt idx="35327">
                  <c:v>4.0650200843809996</c:v>
                </c:pt>
                <c:pt idx="35328">
                  <c:v>4.0650763511659997</c:v>
                </c:pt>
                <c:pt idx="35329">
                  <c:v>4.0651397705079999</c:v>
                </c:pt>
                <c:pt idx="35330">
                  <c:v>4.0652394294740004</c:v>
                </c:pt>
                <c:pt idx="35331">
                  <c:v>4.0654969215390002</c:v>
                </c:pt>
                <c:pt idx="35332">
                  <c:v>4.065645694733</c:v>
                </c:pt>
                <c:pt idx="35333">
                  <c:v>4.0657429695129998</c:v>
                </c:pt>
                <c:pt idx="35334">
                  <c:v>4.0658779144289996</c:v>
                </c:pt>
                <c:pt idx="35335">
                  <c:v>4.06595993042</c:v>
                </c:pt>
                <c:pt idx="35336">
                  <c:v>4.0660357475279998</c:v>
                </c:pt>
                <c:pt idx="35337">
                  <c:v>4.0661535263059996</c:v>
                </c:pt>
                <c:pt idx="35338">
                  <c:v>4.0662398338320003</c:v>
                </c:pt>
                <c:pt idx="35339">
                  <c:v>4.0663409233090002</c:v>
                </c:pt>
                <c:pt idx="35340">
                  <c:v>4.0664439201349998</c:v>
                </c:pt>
                <c:pt idx="35341">
                  <c:v>4.0665464401250002</c:v>
                </c:pt>
                <c:pt idx="35342">
                  <c:v>4.0666909217829996</c:v>
                </c:pt>
                <c:pt idx="35343">
                  <c:v>4.0668926239010004</c:v>
                </c:pt>
                <c:pt idx="35344">
                  <c:v>4.0669984817499998</c:v>
                </c:pt>
                <c:pt idx="35345">
                  <c:v>4.0671019554140004</c:v>
                </c:pt>
                <c:pt idx="35346">
                  <c:v>4.0671887397770004</c:v>
                </c:pt>
                <c:pt idx="35347">
                  <c:v>4.0672965049740002</c:v>
                </c:pt>
                <c:pt idx="35348">
                  <c:v>4.0675125122070002</c:v>
                </c:pt>
                <c:pt idx="35349">
                  <c:v>4.0676178932190004</c:v>
                </c:pt>
                <c:pt idx="35350">
                  <c:v>4.0677118301390003</c:v>
                </c:pt>
                <c:pt idx="35351">
                  <c:v>4.0677747726440003</c:v>
                </c:pt>
                <c:pt idx="35352">
                  <c:v>4.0678267478940002</c:v>
                </c:pt>
                <c:pt idx="35353">
                  <c:v>4.0678877830509999</c:v>
                </c:pt>
                <c:pt idx="35354">
                  <c:v>4.0679416656490002</c:v>
                </c:pt>
                <c:pt idx="35355">
                  <c:v>4.0680022239689997</c:v>
                </c:pt>
                <c:pt idx="35356">
                  <c:v>4.0680575370790004</c:v>
                </c:pt>
                <c:pt idx="35357">
                  <c:v>4.0681204795839996</c:v>
                </c:pt>
                <c:pt idx="35358">
                  <c:v>4.0681724548340004</c:v>
                </c:pt>
                <c:pt idx="35359">
                  <c:v>4.0682287216189996</c:v>
                </c:pt>
                <c:pt idx="35360">
                  <c:v>4.0682806968690004</c:v>
                </c:pt>
                <c:pt idx="35361">
                  <c:v>4.0683341026309998</c:v>
                </c:pt>
                <c:pt idx="35362">
                  <c:v>4.0683851242070004</c:v>
                </c:pt>
                <c:pt idx="35363">
                  <c:v>4.0684370994570003</c:v>
                </c:pt>
                <c:pt idx="35364">
                  <c:v>4.0684895515440003</c:v>
                </c:pt>
                <c:pt idx="35365">
                  <c:v>4.0685439109799999</c:v>
                </c:pt>
                <c:pt idx="35366">
                  <c:v>4.068600177765</c:v>
                </c:pt>
                <c:pt idx="35367">
                  <c:v>4.0686521530149999</c:v>
                </c:pt>
                <c:pt idx="35368">
                  <c:v>4.0687069892879997</c:v>
                </c:pt>
                <c:pt idx="35369">
                  <c:v>4.0687594413759998</c:v>
                </c:pt>
                <c:pt idx="35370">
                  <c:v>4.0688085556029998</c:v>
                </c:pt>
                <c:pt idx="35371">
                  <c:v>4.0688557624820003</c:v>
                </c:pt>
                <c:pt idx="35372">
                  <c:v>4.0689120292660004</c:v>
                </c:pt>
                <c:pt idx="35373">
                  <c:v>4.0689711570740004</c:v>
                </c:pt>
                <c:pt idx="35374">
                  <c:v>4.0690302848820004</c:v>
                </c:pt>
                <c:pt idx="35375">
                  <c:v>4.0690932273860003</c:v>
                </c:pt>
                <c:pt idx="35376">
                  <c:v>4.0691566467289997</c:v>
                </c:pt>
                <c:pt idx="35377">
                  <c:v>4.0692439079279996</c:v>
                </c:pt>
                <c:pt idx="35378">
                  <c:v>4.0694079399109997</c:v>
                </c:pt>
                <c:pt idx="35379">
                  <c:v>4.0695490837100001</c:v>
                </c:pt>
                <c:pt idx="35380">
                  <c:v>4.0699200630189996</c:v>
                </c:pt>
                <c:pt idx="35381">
                  <c:v>4.0699687004090004</c:v>
                </c:pt>
                <c:pt idx="35382">
                  <c:v>4.0700130462650002</c:v>
                </c:pt>
                <c:pt idx="35383">
                  <c:v>4.0700626373290003</c:v>
                </c:pt>
                <c:pt idx="35384">
                  <c:v>4.0701050758359996</c:v>
                </c:pt>
                <c:pt idx="35385">
                  <c:v>4.0701541900629996</c:v>
                </c:pt>
                <c:pt idx="35386">
                  <c:v>4.0701994895939997</c:v>
                </c:pt>
                <c:pt idx="35387">
                  <c:v>4.0702476501460003</c:v>
                </c:pt>
                <c:pt idx="35388">
                  <c:v>4.0702886581420001</c:v>
                </c:pt>
                <c:pt idx="35389">
                  <c:v>4.0703363418579999</c:v>
                </c:pt>
                <c:pt idx="35390">
                  <c:v>4.0703773498539997</c:v>
                </c:pt>
                <c:pt idx="35391">
                  <c:v>4.0704259872439996</c:v>
                </c:pt>
                <c:pt idx="35392">
                  <c:v>4.0704789161679997</c:v>
                </c:pt>
                <c:pt idx="35393">
                  <c:v>4.0705900192259996</c:v>
                </c:pt>
                <c:pt idx="35394">
                  <c:v>4.0706987380979998</c:v>
                </c:pt>
                <c:pt idx="35395">
                  <c:v>4.0707468986509996</c:v>
                </c:pt>
                <c:pt idx="35396">
                  <c:v>4.0708947181699999</c:v>
                </c:pt>
                <c:pt idx="35397">
                  <c:v>4.0711555480959998</c:v>
                </c:pt>
                <c:pt idx="35398">
                  <c:v>4.0712513923650002</c:v>
                </c:pt>
                <c:pt idx="35399">
                  <c:v>4.071529865265</c:v>
                </c:pt>
                <c:pt idx="35400">
                  <c:v>4.0719103813170001</c:v>
                </c:pt>
                <c:pt idx="35401">
                  <c:v>4.072004318237</c:v>
                </c:pt>
                <c:pt idx="35402">
                  <c:v>4.0720624923709998</c:v>
                </c:pt>
                <c:pt idx="35403">
                  <c:v>4.0721168518070003</c:v>
                </c:pt>
                <c:pt idx="35404">
                  <c:v>4.0721778869629999</c:v>
                </c:pt>
                <c:pt idx="35405">
                  <c:v>4.0722351074220002</c:v>
                </c:pt>
                <c:pt idx="35406">
                  <c:v>4.072289943695</c:v>
                </c:pt>
                <c:pt idx="35407">
                  <c:v>4.0723433494570003</c:v>
                </c:pt>
                <c:pt idx="35408">
                  <c:v>4.0723948478700001</c:v>
                </c:pt>
                <c:pt idx="35409">
                  <c:v>4.0724444389340002</c:v>
                </c:pt>
                <c:pt idx="35410">
                  <c:v>4.072495937347</c:v>
                </c:pt>
                <c:pt idx="35411">
                  <c:v>4.0725808143620004</c:v>
                </c:pt>
                <c:pt idx="35412">
                  <c:v>4.0726728439329998</c:v>
                </c:pt>
                <c:pt idx="35413">
                  <c:v>4.0728664398190002</c:v>
                </c:pt>
                <c:pt idx="35414">
                  <c:v>4.0729670524600001</c:v>
                </c:pt>
                <c:pt idx="35415">
                  <c:v>4.0730905532839996</c:v>
                </c:pt>
                <c:pt idx="35416">
                  <c:v>4.0731768608090002</c:v>
                </c:pt>
                <c:pt idx="35417">
                  <c:v>4.07351064682</c:v>
                </c:pt>
                <c:pt idx="35418">
                  <c:v>4.0737905502320002</c:v>
                </c:pt>
                <c:pt idx="35419">
                  <c:v>4.0738554000849998</c:v>
                </c:pt>
                <c:pt idx="35420">
                  <c:v>4.0739278793329996</c:v>
                </c:pt>
                <c:pt idx="35421">
                  <c:v>4.0740089416499998</c:v>
                </c:pt>
                <c:pt idx="35422">
                  <c:v>4.0740785598749998</c:v>
                </c:pt>
                <c:pt idx="35423">
                  <c:v>4.0741996765139996</c:v>
                </c:pt>
                <c:pt idx="35424">
                  <c:v>4.0744414329529999</c:v>
                </c:pt>
                <c:pt idx="35425">
                  <c:v>4.0746064186100002</c:v>
                </c:pt>
                <c:pt idx="35426">
                  <c:v>4.0747427940370002</c:v>
                </c:pt>
                <c:pt idx="35427">
                  <c:v>4.0748658180239996</c:v>
                </c:pt>
                <c:pt idx="35428">
                  <c:v>4.074958324432</c:v>
                </c:pt>
                <c:pt idx="35429">
                  <c:v>4.0750470161439996</c:v>
                </c:pt>
                <c:pt idx="35430">
                  <c:v>4.0751457214359998</c:v>
                </c:pt>
                <c:pt idx="35431">
                  <c:v>4.0752868652340002</c:v>
                </c:pt>
                <c:pt idx="35432">
                  <c:v>4.0754575729370002</c:v>
                </c:pt>
                <c:pt idx="35433">
                  <c:v>4.0755138397220003</c:v>
                </c:pt>
                <c:pt idx="35434">
                  <c:v>4.0755715370179999</c:v>
                </c:pt>
                <c:pt idx="35435">
                  <c:v>4.0756607055660004</c:v>
                </c:pt>
                <c:pt idx="35436">
                  <c:v>4.0757946968079999</c:v>
                </c:pt>
                <c:pt idx="35437">
                  <c:v>4.0761957168579999</c:v>
                </c:pt>
                <c:pt idx="35438">
                  <c:v>4.0762701034550002</c:v>
                </c:pt>
                <c:pt idx="35439">
                  <c:v>4.0763454437259998</c:v>
                </c:pt>
                <c:pt idx="35440">
                  <c:v>4.0764241218570003</c:v>
                </c:pt>
                <c:pt idx="35441">
                  <c:v>4.0766859054570004</c:v>
                </c:pt>
                <c:pt idx="35442">
                  <c:v>4.0769691467289997</c:v>
                </c:pt>
                <c:pt idx="35443">
                  <c:v>4.07705783844</c:v>
                </c:pt>
                <c:pt idx="35444">
                  <c:v>4.0772013664250002</c:v>
                </c:pt>
                <c:pt idx="35445">
                  <c:v>4.0772995948790003</c:v>
                </c:pt>
                <c:pt idx="35446">
                  <c:v>4.0773940086360003</c:v>
                </c:pt>
                <c:pt idx="35447">
                  <c:v>4.0774860382079998</c:v>
                </c:pt>
                <c:pt idx="35448">
                  <c:v>4.0776076316829997</c:v>
                </c:pt>
                <c:pt idx="35449">
                  <c:v>4.0778574943540002</c:v>
                </c:pt>
                <c:pt idx="35450">
                  <c:v>4.0779376029970003</c:v>
                </c:pt>
                <c:pt idx="35451">
                  <c:v>4.0780196189879998</c:v>
                </c:pt>
                <c:pt idx="35452">
                  <c:v>4.0781064033509997</c:v>
                </c:pt>
                <c:pt idx="35453">
                  <c:v>4.0781917572020001</c:v>
                </c:pt>
                <c:pt idx="35454">
                  <c:v>4.0782780647279999</c:v>
                </c:pt>
                <c:pt idx="35455">
                  <c:v>4.0783557891850002</c:v>
                </c:pt>
                <c:pt idx="35456">
                  <c:v>4.0784401893620004</c:v>
                </c:pt>
                <c:pt idx="35457">
                  <c:v>4.0784964561460004</c:v>
                </c:pt>
                <c:pt idx="35458">
                  <c:v>4.0785732269289996</c:v>
                </c:pt>
                <c:pt idx="35459">
                  <c:v>4.0786294937129997</c:v>
                </c:pt>
                <c:pt idx="35460">
                  <c:v>4.0786786079409998</c:v>
                </c:pt>
                <c:pt idx="35461">
                  <c:v>4.0787272453309997</c:v>
                </c:pt>
                <c:pt idx="35462">
                  <c:v>4.0787858963010004</c:v>
                </c:pt>
                <c:pt idx="35463">
                  <c:v>4.078840255737</c:v>
                </c:pt>
                <c:pt idx="35464">
                  <c:v>4.0788879394529998</c:v>
                </c:pt>
                <c:pt idx="35465">
                  <c:v>4.0789389610290003</c:v>
                </c:pt>
                <c:pt idx="35466">
                  <c:v>4.0789942741390002</c:v>
                </c:pt>
                <c:pt idx="35467">
                  <c:v>4.079045772552</c:v>
                </c:pt>
                <c:pt idx="35468">
                  <c:v>4.0790934562679997</c:v>
                </c:pt>
                <c:pt idx="35469">
                  <c:v>4.0791454315189997</c:v>
                </c:pt>
                <c:pt idx="35470">
                  <c:v>4.0792040824890003</c:v>
                </c:pt>
                <c:pt idx="35471">
                  <c:v>4.0792908668520003</c:v>
                </c:pt>
                <c:pt idx="35472">
                  <c:v>4.0794582366940002</c:v>
                </c:pt>
                <c:pt idx="35473">
                  <c:v>4.0797905921939996</c:v>
                </c:pt>
                <c:pt idx="35474">
                  <c:v>4.0798826217649999</c:v>
                </c:pt>
                <c:pt idx="35475">
                  <c:v>4.0799760818479998</c:v>
                </c:pt>
                <c:pt idx="35476">
                  <c:v>4.080102443695</c:v>
                </c:pt>
                <c:pt idx="35477">
                  <c:v>4.0804786682129999</c:v>
                </c:pt>
                <c:pt idx="35478">
                  <c:v>4.0806565284729999</c:v>
                </c:pt>
                <c:pt idx="35479">
                  <c:v>4.0807523727420003</c:v>
                </c:pt>
                <c:pt idx="35480">
                  <c:v>4.0808568000790002</c:v>
                </c:pt>
                <c:pt idx="35481">
                  <c:v>4.0809125900270002</c:v>
                </c:pt>
                <c:pt idx="35482">
                  <c:v>4.0809669494629999</c:v>
                </c:pt>
                <c:pt idx="35483">
                  <c:v>4.0810670852659996</c:v>
                </c:pt>
                <c:pt idx="35484">
                  <c:v>4.0811686515809997</c:v>
                </c:pt>
                <c:pt idx="35485">
                  <c:v>4.0812635421749999</c:v>
                </c:pt>
                <c:pt idx="35486">
                  <c:v>4.0813541412349998</c:v>
                </c:pt>
                <c:pt idx="35487">
                  <c:v>4.0814566612240002</c:v>
                </c:pt>
                <c:pt idx="35488">
                  <c:v>4.0815143585209999</c:v>
                </c:pt>
                <c:pt idx="35489">
                  <c:v>4.0815701484679998</c:v>
                </c:pt>
                <c:pt idx="35490">
                  <c:v>4.0816612243649999</c:v>
                </c:pt>
                <c:pt idx="35491">
                  <c:v>4.0817441940309998</c:v>
                </c:pt>
                <c:pt idx="35492">
                  <c:v>4.0818247795099998</c:v>
                </c:pt>
                <c:pt idx="35493">
                  <c:v>4.081919670105</c:v>
                </c:pt>
                <c:pt idx="35494">
                  <c:v>4.0822930336000001</c:v>
                </c:pt>
                <c:pt idx="35495">
                  <c:v>4.0824227333070002</c:v>
                </c:pt>
                <c:pt idx="35496">
                  <c:v>4.0825500488279998</c:v>
                </c:pt>
                <c:pt idx="35497">
                  <c:v>4.082638263702</c:v>
                </c:pt>
                <c:pt idx="35498">
                  <c:v>4.0827193260190002</c:v>
                </c:pt>
                <c:pt idx="35499">
                  <c:v>4.0827703475949999</c:v>
                </c:pt>
                <c:pt idx="35500">
                  <c:v>4.0828232765200001</c:v>
                </c:pt>
                <c:pt idx="35501">
                  <c:v>4.0829434394839996</c:v>
                </c:pt>
                <c:pt idx="35502">
                  <c:v>4.0830349922179998</c:v>
                </c:pt>
                <c:pt idx="35503">
                  <c:v>4.08318567276</c:v>
                </c:pt>
                <c:pt idx="35504">
                  <c:v>4.0833101272579997</c:v>
                </c:pt>
                <c:pt idx="35505">
                  <c:v>4.0834050178529999</c:v>
                </c:pt>
                <c:pt idx="35506">
                  <c:v>4.0837731361390004</c:v>
                </c:pt>
                <c:pt idx="35507">
                  <c:v>4.0838661193850001</c:v>
                </c:pt>
                <c:pt idx="35508">
                  <c:v>4.0839662551879998</c:v>
                </c:pt>
                <c:pt idx="35509">
                  <c:v>4.0840215682979997</c:v>
                </c:pt>
                <c:pt idx="35510">
                  <c:v>4.0840735435489997</c:v>
                </c:pt>
                <c:pt idx="35511">
                  <c:v>4.084130764008</c:v>
                </c:pt>
                <c:pt idx="35512">
                  <c:v>4.0841860771179999</c:v>
                </c:pt>
                <c:pt idx="35513">
                  <c:v>4.0842471122740003</c:v>
                </c:pt>
                <c:pt idx="35514">
                  <c:v>4.0843038558959996</c:v>
                </c:pt>
                <c:pt idx="35515">
                  <c:v>4.0843586921690003</c:v>
                </c:pt>
                <c:pt idx="35516">
                  <c:v>4.0844106674190002</c:v>
                </c:pt>
                <c:pt idx="35517">
                  <c:v>4.084496974945</c:v>
                </c:pt>
                <c:pt idx="35518">
                  <c:v>4.0845699310299999</c:v>
                </c:pt>
                <c:pt idx="35519">
                  <c:v>4.0846710205079999</c:v>
                </c:pt>
                <c:pt idx="35520">
                  <c:v>4.0847721099849998</c:v>
                </c:pt>
                <c:pt idx="35521">
                  <c:v>4.0848455429079999</c:v>
                </c:pt>
                <c:pt idx="35522">
                  <c:v>4.0851964950559996</c:v>
                </c:pt>
                <c:pt idx="35523">
                  <c:v>4.0852932929990002</c:v>
                </c:pt>
                <c:pt idx="35524">
                  <c:v>4.0853748321529997</c:v>
                </c:pt>
                <c:pt idx="35525">
                  <c:v>4.085428237915</c:v>
                </c:pt>
                <c:pt idx="35526">
                  <c:v>4.0854754447939996</c:v>
                </c:pt>
                <c:pt idx="35527">
                  <c:v>4.0855193138120001</c:v>
                </c:pt>
                <c:pt idx="35528">
                  <c:v>4.085560798645</c:v>
                </c:pt>
                <c:pt idx="35529">
                  <c:v>4.0856075286870004</c:v>
                </c:pt>
                <c:pt idx="35530">
                  <c:v>4.0856494903560003</c:v>
                </c:pt>
                <c:pt idx="35531">
                  <c:v>4.0856943130490002</c:v>
                </c:pt>
                <c:pt idx="35532">
                  <c:v>4.0857400894170004</c:v>
                </c:pt>
                <c:pt idx="35533">
                  <c:v>4.0857887268070003</c:v>
                </c:pt>
                <c:pt idx="35534">
                  <c:v>4.0858311653139996</c:v>
                </c:pt>
                <c:pt idx="35535">
                  <c:v>4.0858798027040004</c:v>
                </c:pt>
                <c:pt idx="35536">
                  <c:v>4.085961818695</c:v>
                </c:pt>
                <c:pt idx="35537">
                  <c:v>4.0863108634950001</c:v>
                </c:pt>
                <c:pt idx="35538">
                  <c:v>4.0866742134090002</c:v>
                </c:pt>
                <c:pt idx="35539">
                  <c:v>4.0869688987729997</c:v>
                </c:pt>
                <c:pt idx="35540">
                  <c:v>4.0872578620909996</c:v>
                </c:pt>
                <c:pt idx="35541">
                  <c:v>4.0874247550960003</c:v>
                </c:pt>
                <c:pt idx="35542">
                  <c:v>4.0876264572140002</c:v>
                </c:pt>
                <c:pt idx="35543">
                  <c:v>4.0878810882570003</c:v>
                </c:pt>
                <c:pt idx="35544">
                  <c:v>4.0882101058959996</c:v>
                </c:pt>
                <c:pt idx="35545">
                  <c:v>4.0883145332339996</c:v>
                </c:pt>
                <c:pt idx="35546">
                  <c:v>4.0884122848509996</c:v>
                </c:pt>
                <c:pt idx="35547">
                  <c:v>4.0884947776790002</c:v>
                </c:pt>
                <c:pt idx="35548">
                  <c:v>4.0885763168329996</c:v>
                </c:pt>
                <c:pt idx="35549">
                  <c:v>4.0886497497559997</c:v>
                </c:pt>
                <c:pt idx="35550">
                  <c:v>4.0887460708620003</c:v>
                </c:pt>
                <c:pt idx="35551">
                  <c:v>4.0888619422910004</c:v>
                </c:pt>
                <c:pt idx="35552">
                  <c:v>4.088950634003</c:v>
                </c:pt>
                <c:pt idx="35553">
                  <c:v>4.0890393257140003</c:v>
                </c:pt>
                <c:pt idx="35554">
                  <c:v>4.0891280174259999</c:v>
                </c:pt>
                <c:pt idx="35555">
                  <c:v>4.0892539024349999</c:v>
                </c:pt>
                <c:pt idx="35556">
                  <c:v>4.0894927978520004</c:v>
                </c:pt>
                <c:pt idx="35557">
                  <c:v>4.0898466110229998</c:v>
                </c:pt>
                <c:pt idx="35558">
                  <c:v>4.0899305343629999</c:v>
                </c:pt>
                <c:pt idx="35559">
                  <c:v>4.0900130271909996</c:v>
                </c:pt>
                <c:pt idx="35560">
                  <c:v>4.0900931358339996</c:v>
                </c:pt>
                <c:pt idx="35561">
                  <c:v>4.0901427268979997</c:v>
                </c:pt>
                <c:pt idx="35562">
                  <c:v>4.0901937484740003</c:v>
                </c:pt>
                <c:pt idx="35563">
                  <c:v>4.0903358459470001</c:v>
                </c:pt>
                <c:pt idx="35564">
                  <c:v>4.0904831886290003</c:v>
                </c:pt>
                <c:pt idx="35565">
                  <c:v>4.0905661582950001</c:v>
                </c:pt>
                <c:pt idx="35566">
                  <c:v>4.0906209945679999</c:v>
                </c:pt>
                <c:pt idx="35567">
                  <c:v>4.0906682014470004</c:v>
                </c:pt>
                <c:pt idx="35568">
                  <c:v>4.0907211303709996</c:v>
                </c:pt>
                <c:pt idx="35569">
                  <c:v>4.0907707214359998</c:v>
                </c:pt>
                <c:pt idx="35570">
                  <c:v>4.09081697464</c:v>
                </c:pt>
                <c:pt idx="35571">
                  <c:v>4.0908689498899999</c:v>
                </c:pt>
                <c:pt idx="35572">
                  <c:v>4.0909233093259996</c:v>
                </c:pt>
                <c:pt idx="35573">
                  <c:v>4.0909714698790003</c:v>
                </c:pt>
                <c:pt idx="35574">
                  <c:v>4.0910487174989996</c:v>
                </c:pt>
                <c:pt idx="35575">
                  <c:v>4.0911259651179996</c:v>
                </c:pt>
                <c:pt idx="35576">
                  <c:v>4.0911984443660003</c:v>
                </c:pt>
                <c:pt idx="35577">
                  <c:v>4.0912871360779999</c:v>
                </c:pt>
                <c:pt idx="35578">
                  <c:v>4.0914731025700002</c:v>
                </c:pt>
                <c:pt idx="35579">
                  <c:v>4.0915441513059996</c:v>
                </c:pt>
                <c:pt idx="35580">
                  <c:v>4.0916218757629998</c:v>
                </c:pt>
                <c:pt idx="35581">
                  <c:v>4.0916972160340004</c:v>
                </c:pt>
                <c:pt idx="35582">
                  <c:v>4.0917844772340004</c:v>
                </c:pt>
                <c:pt idx="35583">
                  <c:v>4.0919117927549999</c:v>
                </c:pt>
                <c:pt idx="35584">
                  <c:v>4.092006206512</c:v>
                </c:pt>
                <c:pt idx="35585">
                  <c:v>4.0920972824100001</c:v>
                </c:pt>
                <c:pt idx="35586">
                  <c:v>4.0921869277949998</c:v>
                </c:pt>
                <c:pt idx="35587">
                  <c:v>4.0922822952270002</c:v>
                </c:pt>
                <c:pt idx="35588">
                  <c:v>4.0923771858220004</c:v>
                </c:pt>
                <c:pt idx="35589">
                  <c:v>4.0925078392029999</c:v>
                </c:pt>
                <c:pt idx="35590">
                  <c:v>4.0926780700679997</c:v>
                </c:pt>
                <c:pt idx="35591">
                  <c:v>4.0928688049320003</c:v>
                </c:pt>
                <c:pt idx="35592">
                  <c:v>4.0929908752440003</c:v>
                </c:pt>
                <c:pt idx="35593">
                  <c:v>4.0931553840639996</c:v>
                </c:pt>
                <c:pt idx="35594">
                  <c:v>4.0932607650759998</c:v>
                </c:pt>
                <c:pt idx="35595">
                  <c:v>4.093554973602</c:v>
                </c:pt>
                <c:pt idx="35596">
                  <c:v>4.0936388969420001</c:v>
                </c:pt>
                <c:pt idx="35597">
                  <c:v>4.0937204360959996</c:v>
                </c:pt>
                <c:pt idx="35598">
                  <c:v>4.0937972068789996</c:v>
                </c:pt>
                <c:pt idx="35599">
                  <c:v>4.0939183235170002</c:v>
                </c:pt>
                <c:pt idx="35600">
                  <c:v>4.0940093994140003</c:v>
                </c:pt>
                <c:pt idx="35601">
                  <c:v>4.0940909385679998</c:v>
                </c:pt>
                <c:pt idx="35602">
                  <c:v>4.0941767692570004</c:v>
                </c:pt>
                <c:pt idx="35603">
                  <c:v>4.0942997932429996</c:v>
                </c:pt>
                <c:pt idx="35604">
                  <c:v>4.0943913459779999</c:v>
                </c:pt>
                <c:pt idx="35605">
                  <c:v>4.0944418907170004</c:v>
                </c:pt>
                <c:pt idx="35606">
                  <c:v>4.0944919586179997</c:v>
                </c:pt>
                <c:pt idx="35607">
                  <c:v>4.0945363044740004</c:v>
                </c:pt>
                <c:pt idx="35608">
                  <c:v>4.094586849213</c:v>
                </c:pt>
                <c:pt idx="35609">
                  <c:v>4.0946383476259998</c:v>
                </c:pt>
                <c:pt idx="35610">
                  <c:v>4.094688415527</c:v>
                </c:pt>
                <c:pt idx="35611">
                  <c:v>4.0947384834290004</c:v>
                </c:pt>
                <c:pt idx="35612">
                  <c:v>4.0947980880739996</c:v>
                </c:pt>
                <c:pt idx="35613">
                  <c:v>4.0948448181149999</c:v>
                </c:pt>
                <c:pt idx="35614">
                  <c:v>4.0948934555049998</c:v>
                </c:pt>
                <c:pt idx="35615">
                  <c:v>4.0949482917789997</c:v>
                </c:pt>
                <c:pt idx="35616">
                  <c:v>4.0950307846070002</c:v>
                </c:pt>
                <c:pt idx="35617">
                  <c:v>4.095145225525</c:v>
                </c:pt>
                <c:pt idx="35618">
                  <c:v>4.0953555107120003</c:v>
                </c:pt>
                <c:pt idx="35619">
                  <c:v>4.0954351425170001</c:v>
                </c:pt>
                <c:pt idx="35620">
                  <c:v>4.09547996521</c:v>
                </c:pt>
                <c:pt idx="35621">
                  <c:v>4.0955247879029999</c:v>
                </c:pt>
                <c:pt idx="35622">
                  <c:v>4.0955762863159997</c:v>
                </c:pt>
                <c:pt idx="35623">
                  <c:v>4.0956258773799998</c:v>
                </c:pt>
                <c:pt idx="35624">
                  <c:v>4.0956802368160004</c:v>
                </c:pt>
                <c:pt idx="35625">
                  <c:v>4.0957336425779998</c:v>
                </c:pt>
                <c:pt idx="35626">
                  <c:v>4.0957846641540003</c:v>
                </c:pt>
                <c:pt idx="35627">
                  <c:v>4.0958318710329999</c:v>
                </c:pt>
                <c:pt idx="35628">
                  <c:v>4.0958862304689996</c:v>
                </c:pt>
                <c:pt idx="35629">
                  <c:v>4.0959501266479998</c:v>
                </c:pt>
                <c:pt idx="35630">
                  <c:v>4.0960021018979997</c:v>
                </c:pt>
                <c:pt idx="35631">
                  <c:v>4.0960593223570001</c:v>
                </c:pt>
                <c:pt idx="35632">
                  <c:v>4.0961637496950001</c:v>
                </c:pt>
                <c:pt idx="35633">
                  <c:v>4.0962572097779999</c:v>
                </c:pt>
                <c:pt idx="35634">
                  <c:v>4.0963544845579998</c:v>
                </c:pt>
                <c:pt idx="35635">
                  <c:v>4.0964512825010004</c:v>
                </c:pt>
                <c:pt idx="35636">
                  <c:v>4.0965042114259997</c:v>
                </c:pt>
                <c:pt idx="35637">
                  <c:v>4.0965566635129997</c:v>
                </c:pt>
                <c:pt idx="35638">
                  <c:v>4.096613407135</c:v>
                </c:pt>
                <c:pt idx="35639">
                  <c:v>4.0966677665709996</c:v>
                </c:pt>
                <c:pt idx="35640">
                  <c:v>4.0967226028440002</c:v>
                </c:pt>
                <c:pt idx="35641">
                  <c:v>4.096777439117</c:v>
                </c:pt>
                <c:pt idx="35642">
                  <c:v>4.0968279838560004</c:v>
                </c:pt>
                <c:pt idx="35643">
                  <c:v>4.0969247817990002</c:v>
                </c:pt>
                <c:pt idx="35644">
                  <c:v>4.0972790718079999</c:v>
                </c:pt>
                <c:pt idx="35645">
                  <c:v>4.0974063873290003</c:v>
                </c:pt>
                <c:pt idx="35646">
                  <c:v>4.0975179672240003</c:v>
                </c:pt>
                <c:pt idx="35647">
                  <c:v>4.097628116608</c:v>
                </c:pt>
                <c:pt idx="35648">
                  <c:v>4.0977787971500002</c:v>
                </c:pt>
                <c:pt idx="35649">
                  <c:v>4.0978922843929997</c:v>
                </c:pt>
                <c:pt idx="35650">
                  <c:v>4.0979886054990002</c:v>
                </c:pt>
                <c:pt idx="35651">
                  <c:v>4.0980367660520001</c:v>
                </c:pt>
                <c:pt idx="35652">
                  <c:v>4.0980820655820001</c:v>
                </c:pt>
                <c:pt idx="35653">
                  <c:v>4.098155021667</c:v>
                </c:pt>
                <c:pt idx="35654">
                  <c:v>4.0982055664060004</c:v>
                </c:pt>
                <c:pt idx="35655">
                  <c:v>4.0982604026790002</c:v>
                </c:pt>
                <c:pt idx="35656">
                  <c:v>4.098336219788</c:v>
                </c:pt>
                <c:pt idx="35657">
                  <c:v>4.0983948707579998</c:v>
                </c:pt>
                <c:pt idx="35658">
                  <c:v>4.0984735488890003</c:v>
                </c:pt>
                <c:pt idx="35659">
                  <c:v>4.0985403060910004</c:v>
                </c:pt>
                <c:pt idx="35660">
                  <c:v>4.0985898971559998</c:v>
                </c:pt>
                <c:pt idx="35661">
                  <c:v>4.0986428260799999</c:v>
                </c:pt>
                <c:pt idx="35662">
                  <c:v>4.0987133979800001</c:v>
                </c:pt>
                <c:pt idx="35663">
                  <c:v>4.0989127159120002</c:v>
                </c:pt>
                <c:pt idx="35664">
                  <c:v>4.0990366935729998</c:v>
                </c:pt>
                <c:pt idx="35665">
                  <c:v>4.0991239547729998</c:v>
                </c:pt>
                <c:pt idx="35666">
                  <c:v>4.0992169380189996</c:v>
                </c:pt>
                <c:pt idx="35667">
                  <c:v>4.0993118286129997</c:v>
                </c:pt>
                <c:pt idx="35668">
                  <c:v>4.0994062423709998</c:v>
                </c:pt>
                <c:pt idx="35669">
                  <c:v>4.0994901657099998</c:v>
                </c:pt>
                <c:pt idx="35670">
                  <c:v>4.0995788574220002</c:v>
                </c:pt>
                <c:pt idx="35671">
                  <c:v>4.0996737480160004</c:v>
                </c:pt>
                <c:pt idx="35672">
                  <c:v>4.0997691154479998</c:v>
                </c:pt>
                <c:pt idx="35673">
                  <c:v>4.099815368652</c:v>
                </c:pt>
                <c:pt idx="35674">
                  <c:v>4.0998997688290002</c:v>
                </c:pt>
                <c:pt idx="35675">
                  <c:v>4.0999469757079998</c:v>
                </c:pt>
                <c:pt idx="35676">
                  <c:v>4.1000390052800002</c:v>
                </c:pt>
                <c:pt idx="35677">
                  <c:v>4.1000742912290002</c:v>
                </c:pt>
                <c:pt idx="35678">
                  <c:v>4.1001143455509999</c:v>
                </c:pt>
                <c:pt idx="35679">
                  <c:v>4.1001839637759998</c:v>
                </c:pt>
                <c:pt idx="35680">
                  <c:v>4.100251197815</c:v>
                </c:pt>
                <c:pt idx="35681">
                  <c:v>4.1003198623659998</c:v>
                </c:pt>
                <c:pt idx="35682">
                  <c:v>4.1003770828250001</c:v>
                </c:pt>
                <c:pt idx="35683">
                  <c:v>4.1004390716549999</c:v>
                </c:pt>
                <c:pt idx="35684">
                  <c:v>4.1004657745359996</c:v>
                </c:pt>
                <c:pt idx="35685">
                  <c:v>4.1005220413209997</c:v>
                </c:pt>
                <c:pt idx="35686">
                  <c:v>4.1005740165709996</c:v>
                </c:pt>
                <c:pt idx="35687">
                  <c:v>4.1006188392640004</c:v>
                </c:pt>
                <c:pt idx="35688">
                  <c:v>4.1006374359129998</c:v>
                </c:pt>
                <c:pt idx="35689">
                  <c:v>4.1006531715390002</c:v>
                </c:pt>
              </c:numCache>
            </c:numRef>
          </c:xVal>
          <c:yVal>
            <c:numRef>
              <c:f>'General Summary'!$H:$H</c:f>
              <c:numCache>
                <c:formatCode>General</c:formatCode>
                <c:ptCount val="1048576"/>
                <c:pt idx="0">
                  <c:v>2.7390422363280001E-2</c:v>
                </c:pt>
                <c:pt idx="1">
                  <c:v>2.7473247070313601E-2</c:v>
                </c:pt>
                <c:pt idx="2">
                  <c:v>2.7475932617187195E-2</c:v>
                </c:pt>
                <c:pt idx="3">
                  <c:v>2.7320722656249598E-2</c:v>
                </c:pt>
                <c:pt idx="4">
                  <c:v>2.7220097656249598E-2</c:v>
                </c:pt>
                <c:pt idx="5">
                  <c:v>2.7328078613280002E-2</c:v>
                </c:pt>
                <c:pt idx="6">
                  <c:v>2.7474738769532801E-2</c:v>
                </c:pt>
                <c:pt idx="7">
                  <c:v>2.7326687011718399E-2</c:v>
                </c:pt>
                <c:pt idx="8">
                  <c:v>2.7455646972656001E-2</c:v>
                </c:pt>
                <c:pt idx="9">
                  <c:v>2.7269714355468801E-2</c:v>
                </c:pt>
                <c:pt idx="10">
                  <c:v>2.7353334960937597E-2</c:v>
                </c:pt>
                <c:pt idx="11">
                  <c:v>2.74391430664064E-2</c:v>
                </c:pt>
                <c:pt idx="12">
                  <c:v>2.7406530761718399E-2</c:v>
                </c:pt>
                <c:pt idx="13">
                  <c:v>2.7547719726563204E-2</c:v>
                </c:pt>
                <c:pt idx="14">
                  <c:v>2.7244458007811199E-2</c:v>
                </c:pt>
                <c:pt idx="15">
                  <c:v>2.7539567871094399E-2</c:v>
                </c:pt>
                <c:pt idx="16">
                  <c:v>2.7377695312499201E-2</c:v>
                </c:pt>
                <c:pt idx="17">
                  <c:v>2.7328476562499197E-2</c:v>
                </c:pt>
                <c:pt idx="18">
                  <c:v>2.7486372070313601E-2</c:v>
                </c:pt>
                <c:pt idx="19">
                  <c:v>2.7496215820313603E-2</c:v>
                </c:pt>
                <c:pt idx="20">
                  <c:v>2.75640258789056E-2</c:v>
                </c:pt>
                <c:pt idx="21">
                  <c:v>2.7743896484374402E-2</c:v>
                </c:pt>
                <c:pt idx="22">
                  <c:v>2.79507104492192E-2</c:v>
                </c:pt>
                <c:pt idx="23">
                  <c:v>2.7824433593750402E-2</c:v>
                </c:pt>
                <c:pt idx="24">
                  <c:v>2.7774421386719997E-2</c:v>
                </c:pt>
                <c:pt idx="25">
                  <c:v>2.80803662109376E-2</c:v>
                </c:pt>
                <c:pt idx="26">
                  <c:v>2.8380246582032E-2</c:v>
                </c:pt>
                <c:pt idx="27">
                  <c:v>2.8632700195312003E-2</c:v>
                </c:pt>
                <c:pt idx="28">
                  <c:v>2.8795070800780802E-2</c:v>
                </c:pt>
                <c:pt idx="29">
                  <c:v>2.8998603515625603E-2</c:v>
                </c:pt>
                <c:pt idx="30">
                  <c:v>2.9107578125001601E-2</c:v>
                </c:pt>
                <c:pt idx="31">
                  <c:v>2.9432812499999999E-2</c:v>
                </c:pt>
                <c:pt idx="32">
                  <c:v>2.9600751953126402E-2</c:v>
                </c:pt>
                <c:pt idx="33">
                  <c:v>2.9925190429686395E-2</c:v>
                </c:pt>
                <c:pt idx="34">
                  <c:v>2.9967348632812803E-2</c:v>
                </c:pt>
                <c:pt idx="35">
                  <c:v>3.0290495605468801E-2</c:v>
                </c:pt>
                <c:pt idx="36">
                  <c:v>3.0438747558595197E-2</c:v>
                </c:pt>
                <c:pt idx="37">
                  <c:v>3.0781682128905603E-2</c:v>
                </c:pt>
                <c:pt idx="38">
                  <c:v>3.08638110351552E-2</c:v>
                </c:pt>
                <c:pt idx="39">
                  <c:v>3.1041789550780803E-2</c:v>
                </c:pt>
                <c:pt idx="40">
                  <c:v>3.12490014648448E-2</c:v>
                </c:pt>
                <c:pt idx="41">
                  <c:v>3.1459792480467201E-2</c:v>
                </c:pt>
                <c:pt idx="42">
                  <c:v>3.1749433593750397E-2</c:v>
                </c:pt>
                <c:pt idx="43">
                  <c:v>3.1717614746092797E-2</c:v>
                </c:pt>
                <c:pt idx="44">
                  <c:v>3.2068603515616002E-2</c:v>
                </c:pt>
                <c:pt idx="45">
                  <c:v>3.2266071777343995E-2</c:v>
                </c:pt>
                <c:pt idx="46">
                  <c:v>3.2465627441408004E-2</c:v>
                </c:pt>
                <c:pt idx="47">
                  <c:v>3.2557700195327999E-2</c:v>
                </c:pt>
                <c:pt idx="48">
                  <c:v>3.2700778808608E-2</c:v>
                </c:pt>
                <c:pt idx="49">
                  <c:v>3.3072646484383995E-2</c:v>
                </c:pt>
                <c:pt idx="50">
                  <c:v>3.3259575195327996E-2</c:v>
                </c:pt>
                <c:pt idx="51">
                  <c:v>3.3442727050784E-2</c:v>
                </c:pt>
                <c:pt idx="52">
                  <c:v>3.3488959960928003E-2</c:v>
                </c:pt>
                <c:pt idx="53">
                  <c:v>3.3812507324224E-2</c:v>
                </c:pt>
                <c:pt idx="54">
                  <c:v>3.3872661132799999E-2</c:v>
                </c:pt>
                <c:pt idx="55">
                  <c:v>3.4116960449215999E-2</c:v>
                </c:pt>
                <c:pt idx="56">
                  <c:v>3.4386713867200006E-2</c:v>
                </c:pt>
                <c:pt idx="57">
                  <c:v>3.4640659179679997E-2</c:v>
                </c:pt>
                <c:pt idx="58">
                  <c:v>3.4962712402336005E-2</c:v>
                </c:pt>
                <c:pt idx="59">
                  <c:v>3.5104997558591998E-2</c:v>
                </c:pt>
                <c:pt idx="60">
                  <c:v>3.5445146484383995E-2</c:v>
                </c:pt>
                <c:pt idx="61">
                  <c:v>3.5627402343744001E-2</c:v>
                </c:pt>
                <c:pt idx="62">
                  <c:v>3.5955422363296005E-2</c:v>
                </c:pt>
                <c:pt idx="63">
                  <c:v>3.6143444824224005E-2</c:v>
                </c:pt>
                <c:pt idx="64">
                  <c:v>3.6375612792960005E-2</c:v>
                </c:pt>
                <c:pt idx="65">
                  <c:v>3.6705422363295999E-2</c:v>
                </c:pt>
                <c:pt idx="66">
                  <c:v>3.6984323730463994E-2</c:v>
                </c:pt>
                <c:pt idx="67">
                  <c:v>3.7282712402336E-2</c:v>
                </c:pt>
                <c:pt idx="68">
                  <c:v>3.7506330566400001E-2</c:v>
                </c:pt>
                <c:pt idx="69">
                  <c:v>3.7651000976576005E-2</c:v>
                </c:pt>
                <c:pt idx="70">
                  <c:v>3.7916081542976002E-2</c:v>
                </c:pt>
                <c:pt idx="71">
                  <c:v>3.8265280761727999E-2</c:v>
                </c:pt>
                <c:pt idx="72">
                  <c:v>3.8392250976576003E-2</c:v>
                </c:pt>
                <c:pt idx="73">
                  <c:v>3.8447634277343996E-2</c:v>
                </c:pt>
                <c:pt idx="74">
                  <c:v>3.8653056640639998E-2</c:v>
                </c:pt>
                <c:pt idx="75">
                  <c:v>3.8991716308607996E-2</c:v>
                </c:pt>
                <c:pt idx="76">
                  <c:v>3.9209565429696003E-2</c:v>
                </c:pt>
                <c:pt idx="77">
                  <c:v>3.9562741699232004E-2</c:v>
                </c:pt>
                <c:pt idx="78">
                  <c:v>3.9854270019520001E-2</c:v>
                </c:pt>
                <c:pt idx="79">
                  <c:v>4.0179506835935998E-2</c:v>
                </c:pt>
                <c:pt idx="80">
                  <c:v>4.0169763183583999E-2</c:v>
                </c:pt>
                <c:pt idx="81">
                  <c:v>4.0517568359359997E-2</c:v>
                </c:pt>
                <c:pt idx="82">
                  <c:v>4.0575634765631995E-2</c:v>
                </c:pt>
                <c:pt idx="83">
                  <c:v>4.0899179687487998E-2</c:v>
                </c:pt>
                <c:pt idx="84">
                  <c:v>4.1197568359359997E-2</c:v>
                </c:pt>
                <c:pt idx="85">
                  <c:v>4.1578486328128002E-2</c:v>
                </c:pt>
                <c:pt idx="86">
                  <c:v>4.1873891601568007E-2</c:v>
                </c:pt>
                <c:pt idx="87">
                  <c:v>4.2245659179679991E-2</c:v>
                </c:pt>
                <c:pt idx="88">
                  <c:v>4.2468183593759999E-2</c:v>
                </c:pt>
                <c:pt idx="89">
                  <c:v>4.2791733398431994E-2</c:v>
                </c:pt>
                <c:pt idx="90">
                  <c:v>4.3057705078111998E-2</c:v>
                </c:pt>
                <c:pt idx="91">
                  <c:v>4.3275659179679994E-2</c:v>
                </c:pt>
                <c:pt idx="92">
                  <c:v>4.3648320312511993E-2</c:v>
                </c:pt>
                <c:pt idx="93">
                  <c:v>4.397097167967999E-2</c:v>
                </c:pt>
                <c:pt idx="94">
                  <c:v>4.4300976562495993E-2</c:v>
                </c:pt>
                <c:pt idx="95">
                  <c:v>4.4485224609375998E-2</c:v>
                </c:pt>
                <c:pt idx="96">
                  <c:v>4.4820800781247998E-2</c:v>
                </c:pt>
                <c:pt idx="97">
                  <c:v>4.5219018554687997E-2</c:v>
                </c:pt>
                <c:pt idx="98">
                  <c:v>4.5502392578111998E-2</c:v>
                </c:pt>
                <c:pt idx="99">
                  <c:v>4.5773535156256005E-2</c:v>
                </c:pt>
                <c:pt idx="100">
                  <c:v>4.6188657226560001E-2</c:v>
                </c:pt>
                <c:pt idx="101">
                  <c:v>4.6283911132800004E-2</c:v>
                </c:pt>
                <c:pt idx="102">
                  <c:v>4.6597114257824E-2</c:v>
                </c:pt>
                <c:pt idx="103">
                  <c:v>4.6968188476575995E-2</c:v>
                </c:pt>
                <c:pt idx="104">
                  <c:v>4.7308535156256007E-2</c:v>
                </c:pt>
                <c:pt idx="105">
                  <c:v>4.7633374023424005E-2</c:v>
                </c:pt>
                <c:pt idx="106">
                  <c:v>4.8008027343743993E-2</c:v>
                </c:pt>
                <c:pt idx="107">
                  <c:v>4.8330478515615997E-2</c:v>
                </c:pt>
                <c:pt idx="108">
                  <c:v>4.8606499023424003E-2</c:v>
                </c:pt>
                <c:pt idx="109">
                  <c:v>4.8989204101568005E-2</c:v>
                </c:pt>
                <c:pt idx="110">
                  <c:v>4.9245732421888004E-2</c:v>
                </c:pt>
                <c:pt idx="111">
                  <c:v>4.9515585937504006E-2</c:v>
                </c:pt>
                <c:pt idx="112">
                  <c:v>4.9839926757823998E-2</c:v>
                </c:pt>
                <c:pt idx="113">
                  <c:v>4.9783349609375999E-2</c:v>
                </c:pt>
                <c:pt idx="114">
                  <c:v>5.0134140624991996E-2</c:v>
                </c:pt>
                <c:pt idx="115">
                  <c:v>5.049E-2</c:v>
                </c:pt>
                <c:pt idx="116">
                  <c:v>5.0662412109375998E-2</c:v>
                </c:pt>
                <c:pt idx="117">
                  <c:v>5.0991225585951996E-2</c:v>
                </c:pt>
                <c:pt idx="118">
                  <c:v>5.1340722656256006E-2</c:v>
                </c:pt>
                <c:pt idx="119">
                  <c:v>5.1729394531263996E-2</c:v>
                </c:pt>
                <c:pt idx="120">
                  <c:v>5.1992885742176004E-2</c:v>
                </c:pt>
                <c:pt idx="121">
                  <c:v>5.2381953124991998E-2</c:v>
                </c:pt>
                <c:pt idx="122">
                  <c:v>5.2745468750015991E-2</c:v>
                </c:pt>
                <c:pt idx="123">
                  <c:v>5.3086118164064E-2</c:v>
                </c:pt>
                <c:pt idx="124">
                  <c:v>5.3151245117183998E-2</c:v>
                </c:pt>
                <c:pt idx="125">
                  <c:v>5.3498354492192E-2</c:v>
                </c:pt>
                <c:pt idx="126">
                  <c:v>5.3896469726560002E-2</c:v>
                </c:pt>
                <c:pt idx="127">
                  <c:v>5.4332373046880003E-2</c:v>
                </c:pt>
                <c:pt idx="128">
                  <c:v>5.4653032226560004E-2</c:v>
                </c:pt>
                <c:pt idx="129">
                  <c:v>5.5016054687488006E-2</c:v>
                </c:pt>
                <c:pt idx="130">
                  <c:v>5.5199599609375996E-2</c:v>
                </c:pt>
                <c:pt idx="131">
                  <c:v>5.5533286132800008E-2</c:v>
                </c:pt>
                <c:pt idx="132">
                  <c:v>5.5813481445312001E-2</c:v>
                </c:pt>
                <c:pt idx="133">
                  <c:v>5.6083037109375997E-2</c:v>
                </c:pt>
                <c:pt idx="134">
                  <c:v>5.6438496093760011E-2</c:v>
                </c:pt>
                <c:pt idx="135">
                  <c:v>5.6809672851551994E-2</c:v>
                </c:pt>
                <c:pt idx="136">
                  <c:v>5.7203510742176E-2</c:v>
                </c:pt>
                <c:pt idx="137">
                  <c:v>5.7634042968736005E-2</c:v>
                </c:pt>
                <c:pt idx="138">
                  <c:v>5.7998652343744003E-2</c:v>
                </c:pt>
                <c:pt idx="139">
                  <c:v>5.8326572265632003E-2</c:v>
                </c:pt>
                <c:pt idx="140">
                  <c:v>5.869635253907201E-2</c:v>
                </c:pt>
                <c:pt idx="141">
                  <c:v>5.9108691406239991E-2</c:v>
                </c:pt>
                <c:pt idx="142">
                  <c:v>5.9486923828128008E-2</c:v>
                </c:pt>
                <c:pt idx="143">
                  <c:v>5.9869628906239994E-2</c:v>
                </c:pt>
                <c:pt idx="144">
                  <c:v>6.0216640624991991E-2</c:v>
                </c:pt>
                <c:pt idx="145">
                  <c:v>6.0653437499999997E-2</c:v>
                </c:pt>
                <c:pt idx="146">
                  <c:v>6.0996865234367995E-2</c:v>
                </c:pt>
                <c:pt idx="147">
                  <c:v>6.1347656250015994E-2</c:v>
                </c:pt>
                <c:pt idx="148">
                  <c:v>6.1689497070303995E-2</c:v>
                </c:pt>
                <c:pt idx="149">
                  <c:v>6.2041079101568003E-2</c:v>
                </c:pt>
                <c:pt idx="150">
                  <c:v>6.2423388671871992E-2</c:v>
                </c:pt>
                <c:pt idx="151">
                  <c:v>6.2789091796863997E-2</c:v>
                </c:pt>
                <c:pt idx="152">
                  <c:v>6.3140375976575999E-2</c:v>
                </c:pt>
                <c:pt idx="153">
                  <c:v>6.3511054687488008E-2</c:v>
                </c:pt>
                <c:pt idx="154">
                  <c:v>6.3874169921888005E-2</c:v>
                </c:pt>
                <c:pt idx="155">
                  <c:v>6.4253300781247996E-2</c:v>
                </c:pt>
                <c:pt idx="156">
                  <c:v>6.4629243164064001E-2</c:v>
                </c:pt>
                <c:pt idx="157">
                  <c:v>6.5102631835935995E-2</c:v>
                </c:pt>
                <c:pt idx="158">
                  <c:v>6.5501743164064E-2</c:v>
                </c:pt>
                <c:pt idx="159">
                  <c:v>6.5830258789056004E-2</c:v>
                </c:pt>
                <c:pt idx="160">
                  <c:v>6.6180747070303997E-2</c:v>
                </c:pt>
                <c:pt idx="161">
                  <c:v>6.6549433593760005E-2</c:v>
                </c:pt>
                <c:pt idx="162">
                  <c:v>6.6940292968736007E-2</c:v>
                </c:pt>
                <c:pt idx="163">
                  <c:v>6.7315839843744008E-2</c:v>
                </c:pt>
                <c:pt idx="164">
                  <c:v>6.7696757812511998E-2</c:v>
                </c:pt>
                <c:pt idx="165">
                  <c:v>6.8133056640639997E-2</c:v>
                </c:pt>
                <c:pt idx="166">
                  <c:v>6.8501445312511997E-2</c:v>
                </c:pt>
                <c:pt idx="167">
                  <c:v>6.8979506835935997E-2</c:v>
                </c:pt>
                <c:pt idx="168">
                  <c:v>6.9346699218752E-2</c:v>
                </c:pt>
                <c:pt idx="169">
                  <c:v>6.9774248046879997E-2</c:v>
                </c:pt>
                <c:pt idx="170">
                  <c:v>7.0128715820320001E-2</c:v>
                </c:pt>
                <c:pt idx="171">
                  <c:v>7.0456337890624013E-2</c:v>
                </c:pt>
                <c:pt idx="172">
                  <c:v>7.0850576171872001E-2</c:v>
                </c:pt>
                <c:pt idx="173">
                  <c:v>7.1266196289056005E-2</c:v>
                </c:pt>
                <c:pt idx="174">
                  <c:v>7.165675781251199E-2</c:v>
                </c:pt>
                <c:pt idx="175">
                  <c:v>7.2057656250015992E-2</c:v>
                </c:pt>
                <c:pt idx="176">
                  <c:v>7.2411728515616003E-2</c:v>
                </c:pt>
                <c:pt idx="177">
                  <c:v>7.2835498046879998E-2</c:v>
                </c:pt>
                <c:pt idx="178">
                  <c:v>7.3213037109375989E-2</c:v>
                </c:pt>
                <c:pt idx="179">
                  <c:v>7.3637700195328004E-2</c:v>
                </c:pt>
                <c:pt idx="180">
                  <c:v>7.4002807617184002E-2</c:v>
                </c:pt>
                <c:pt idx="181">
                  <c:v>7.4404106445312007E-2</c:v>
                </c:pt>
                <c:pt idx="182">
                  <c:v>7.4762651367199992E-2</c:v>
                </c:pt>
                <c:pt idx="183">
                  <c:v>7.5121396484383998E-2</c:v>
                </c:pt>
                <c:pt idx="184">
                  <c:v>7.5500224609375999E-2</c:v>
                </c:pt>
                <c:pt idx="185">
                  <c:v>7.5862543945312E-2</c:v>
                </c:pt>
                <c:pt idx="186">
                  <c:v>7.6189072265631999E-2</c:v>
                </c:pt>
                <c:pt idx="187">
                  <c:v>7.6525742187488005E-2</c:v>
                </c:pt>
                <c:pt idx="188">
                  <c:v>7.6947426757823997E-2</c:v>
                </c:pt>
                <c:pt idx="189">
                  <c:v>7.7351806640639995E-2</c:v>
                </c:pt>
                <c:pt idx="190">
                  <c:v>7.7682216796864004E-2</c:v>
                </c:pt>
                <c:pt idx="191">
                  <c:v>7.8071982421887995E-2</c:v>
                </c:pt>
                <c:pt idx="192">
                  <c:v>7.8451005859360004E-2</c:v>
                </c:pt>
                <c:pt idx="193">
                  <c:v>7.8840078124991997E-2</c:v>
                </c:pt>
                <c:pt idx="194">
                  <c:v>7.9290297851551991E-2</c:v>
                </c:pt>
                <c:pt idx="195">
                  <c:v>7.9611655273439996E-2</c:v>
                </c:pt>
                <c:pt idx="196">
                  <c:v>8.0076391601568001E-2</c:v>
                </c:pt>
                <c:pt idx="197">
                  <c:v>8.0493300781248001E-2</c:v>
                </c:pt>
                <c:pt idx="198">
                  <c:v>8.0866459960927992E-2</c:v>
                </c:pt>
                <c:pt idx="199">
                  <c:v>8.1187519531263991E-2</c:v>
                </c:pt>
                <c:pt idx="200">
                  <c:v>8.154129394531201E-2</c:v>
                </c:pt>
                <c:pt idx="201">
                  <c:v>8.1919521484384E-2</c:v>
                </c:pt>
                <c:pt idx="202">
                  <c:v>8.2338222656255997E-2</c:v>
                </c:pt>
                <c:pt idx="203">
                  <c:v>8.2832294921887997E-2</c:v>
                </c:pt>
                <c:pt idx="204">
                  <c:v>8.3298916015615995E-2</c:v>
                </c:pt>
                <c:pt idx="205">
                  <c:v>8.3642148437504005E-2</c:v>
                </c:pt>
                <c:pt idx="206">
                  <c:v>8.4060849609375987E-2</c:v>
                </c:pt>
                <c:pt idx="207">
                  <c:v>8.4469501953120002E-2</c:v>
                </c:pt>
                <c:pt idx="208">
                  <c:v>8.4807968750016005E-2</c:v>
                </c:pt>
                <c:pt idx="209">
                  <c:v>8.5260068359359981E-2</c:v>
                </c:pt>
                <c:pt idx="210">
                  <c:v>8.5683447265631998E-2</c:v>
                </c:pt>
                <c:pt idx="211">
                  <c:v>8.6058300781248001E-2</c:v>
                </c:pt>
                <c:pt idx="212">
                  <c:v>8.6382636718752001E-2</c:v>
                </c:pt>
                <c:pt idx="213">
                  <c:v>8.6754003906239996E-2</c:v>
                </c:pt>
                <c:pt idx="214">
                  <c:v>8.7167832031264006E-2</c:v>
                </c:pt>
                <c:pt idx="215">
                  <c:v>8.752081054687999E-2</c:v>
                </c:pt>
                <c:pt idx="216">
                  <c:v>8.7971630859359981E-2</c:v>
                </c:pt>
                <c:pt idx="217">
                  <c:v>8.8496123046879996E-2</c:v>
                </c:pt>
                <c:pt idx="218">
                  <c:v>8.8862226562495997E-2</c:v>
                </c:pt>
                <c:pt idx="219">
                  <c:v>8.9370703124991985E-2</c:v>
                </c:pt>
                <c:pt idx="220">
                  <c:v>8.9704492187487994E-2</c:v>
                </c:pt>
                <c:pt idx="221">
                  <c:v>9.0142880859359981E-2</c:v>
                </c:pt>
                <c:pt idx="222">
                  <c:v>9.0544374999999996E-2</c:v>
                </c:pt>
                <c:pt idx="223">
                  <c:v>9.1009609375008016E-2</c:v>
                </c:pt>
                <c:pt idx="224">
                  <c:v>9.1427617187487986E-2</c:v>
                </c:pt>
                <c:pt idx="225">
                  <c:v>9.1811015624991985E-2</c:v>
                </c:pt>
                <c:pt idx="226">
                  <c:v>9.2207939453120003E-2</c:v>
                </c:pt>
                <c:pt idx="227">
                  <c:v>9.2327353515615995E-2</c:v>
                </c:pt>
                <c:pt idx="228">
                  <c:v>9.2763759765632003E-2</c:v>
                </c:pt>
                <c:pt idx="229">
                  <c:v>9.314188476563201E-2</c:v>
                </c:pt>
                <c:pt idx="230">
                  <c:v>9.3474785156255999E-2</c:v>
                </c:pt>
                <c:pt idx="231">
                  <c:v>9.3847646484383998E-2</c:v>
                </c:pt>
                <c:pt idx="232">
                  <c:v>9.4270224609375994E-2</c:v>
                </c:pt>
                <c:pt idx="233">
                  <c:v>9.4612656250016011E-2</c:v>
                </c:pt>
                <c:pt idx="234">
                  <c:v>9.4946142578112E-2</c:v>
                </c:pt>
                <c:pt idx="235">
                  <c:v>9.5361464843743998E-2</c:v>
                </c:pt>
                <c:pt idx="236">
                  <c:v>9.5740292968735999E-2</c:v>
                </c:pt>
                <c:pt idx="237">
                  <c:v>9.6081533203136019E-2</c:v>
                </c:pt>
                <c:pt idx="238">
                  <c:v>9.6494472656255992E-2</c:v>
                </c:pt>
                <c:pt idx="239">
                  <c:v>9.6877968750016002E-2</c:v>
                </c:pt>
                <c:pt idx="240">
                  <c:v>9.7214443359359984E-2</c:v>
                </c:pt>
                <c:pt idx="241">
                  <c:v>9.7658496093760011E-2</c:v>
                </c:pt>
                <c:pt idx="242">
                  <c:v>9.8024101562495997E-2</c:v>
                </c:pt>
                <c:pt idx="243">
                  <c:v>9.8362060546879987E-2</c:v>
                </c:pt>
                <c:pt idx="244">
                  <c:v>9.8764755859359982E-2</c:v>
                </c:pt>
                <c:pt idx="245">
                  <c:v>9.9129267578111996E-2</c:v>
                </c:pt>
                <c:pt idx="246">
                  <c:v>9.9594599609376E-2</c:v>
                </c:pt>
                <c:pt idx="247">
                  <c:v>9.9923017578112006E-2</c:v>
                </c:pt>
                <c:pt idx="248">
                  <c:v>0.10037213867187199</c:v>
                </c:pt>
                <c:pt idx="249">
                  <c:v>0.10082255859376001</c:v>
                </c:pt>
                <c:pt idx="250">
                  <c:v>0.10124533203126401</c:v>
                </c:pt>
                <c:pt idx="251">
                  <c:v>0.10160288085935999</c:v>
                </c:pt>
                <c:pt idx="252">
                  <c:v>0.102065429687488</c:v>
                </c:pt>
                <c:pt idx="253">
                  <c:v>0.10241065429686398</c:v>
                </c:pt>
                <c:pt idx="254">
                  <c:v>0.102875585937504</c:v>
                </c:pt>
                <c:pt idx="255">
                  <c:v>0.10329478515625599</c:v>
                </c:pt>
                <c:pt idx="256">
                  <c:v>0.103683857421888</c:v>
                </c:pt>
                <c:pt idx="257">
                  <c:v>0.10402321289062401</c:v>
                </c:pt>
                <c:pt idx="258">
                  <c:v>0.104400351562496</c:v>
                </c:pt>
                <c:pt idx="259">
                  <c:v>0.10477668945312001</c:v>
                </c:pt>
                <c:pt idx="260">
                  <c:v>0.105112070312512</c:v>
                </c:pt>
                <c:pt idx="261">
                  <c:v>0.105532353515616</c:v>
                </c:pt>
                <c:pt idx="262">
                  <c:v>0.105982080078112</c:v>
                </c:pt>
                <c:pt idx="263">
                  <c:v>0.10637324218748799</c:v>
                </c:pt>
                <c:pt idx="264">
                  <c:v>0.10672342773436799</c:v>
                </c:pt>
                <c:pt idx="265">
                  <c:v>0.10712631835935998</c:v>
                </c:pt>
                <c:pt idx="266">
                  <c:v>0.10760417968748799</c:v>
                </c:pt>
                <c:pt idx="267">
                  <c:v>0.108094267578112</c:v>
                </c:pt>
                <c:pt idx="268">
                  <c:v>0.10852877929686398</c:v>
                </c:pt>
                <c:pt idx="269">
                  <c:v>0.10886664062499199</c:v>
                </c:pt>
                <c:pt idx="270">
                  <c:v>0.10919963867187199</c:v>
                </c:pt>
                <c:pt idx="271">
                  <c:v>0.109601728515616</c:v>
                </c:pt>
                <c:pt idx="272">
                  <c:v>0.11001068359376</c:v>
                </c:pt>
                <c:pt idx="273">
                  <c:v>0.11035103515625601</c:v>
                </c:pt>
                <c:pt idx="274">
                  <c:v>0.11072458984374399</c:v>
                </c:pt>
                <c:pt idx="275">
                  <c:v>0.11108662109376</c:v>
                </c:pt>
                <c:pt idx="276">
                  <c:v>0.11144307617187199</c:v>
                </c:pt>
                <c:pt idx="277">
                  <c:v>0.11181981445312</c:v>
                </c:pt>
                <c:pt idx="278">
                  <c:v>0.112187207031264</c:v>
                </c:pt>
                <c:pt idx="279">
                  <c:v>0.11257716796873599</c:v>
                </c:pt>
                <c:pt idx="280">
                  <c:v>0.11306448242188799</c:v>
                </c:pt>
                <c:pt idx="281">
                  <c:v>0.11348994140624001</c:v>
                </c:pt>
                <c:pt idx="282">
                  <c:v>0.11396212890624001</c:v>
                </c:pt>
                <c:pt idx="283">
                  <c:v>0.114465546875008</c:v>
                </c:pt>
                <c:pt idx="284">
                  <c:v>0.114916552734368</c:v>
                </c:pt>
                <c:pt idx="285">
                  <c:v>0.11538666015625601</c:v>
                </c:pt>
                <c:pt idx="286">
                  <c:v>0.11577001953126401</c:v>
                </c:pt>
                <c:pt idx="287">
                  <c:v>0.11611727539062401</c:v>
                </c:pt>
                <c:pt idx="288">
                  <c:v>0.11648830078124801</c:v>
                </c:pt>
                <c:pt idx="289">
                  <c:v>0.11690756835936</c:v>
                </c:pt>
                <c:pt idx="290">
                  <c:v>0.1174496875</c:v>
                </c:pt>
                <c:pt idx="291">
                  <c:v>0.11791581054688</c:v>
                </c:pt>
                <c:pt idx="292">
                  <c:v>0.11837895507811201</c:v>
                </c:pt>
                <c:pt idx="293">
                  <c:v>0.11881095703126401</c:v>
                </c:pt>
                <c:pt idx="294">
                  <c:v>0.11924455078124802</c:v>
                </c:pt>
                <c:pt idx="295">
                  <c:v>0.11961229492188799</c:v>
                </c:pt>
                <c:pt idx="296">
                  <c:v>0.12003276367187199</c:v>
                </c:pt>
                <c:pt idx="297">
                  <c:v>0.12045571289062401</c:v>
                </c:pt>
                <c:pt idx="298">
                  <c:v>0.12081977539062401</c:v>
                </c:pt>
                <c:pt idx="299">
                  <c:v>0.12126013671875199</c:v>
                </c:pt>
                <c:pt idx="300">
                  <c:v>0.121705078124992</c:v>
                </c:pt>
                <c:pt idx="301">
                  <c:v>0.12211728515625601</c:v>
                </c:pt>
                <c:pt idx="302">
                  <c:v>0.12257813476563201</c:v>
                </c:pt>
                <c:pt idx="303">
                  <c:v>0.12302724609375998</c:v>
                </c:pt>
                <c:pt idx="304">
                  <c:v>0.123422148437504</c:v>
                </c:pt>
                <c:pt idx="305">
                  <c:v>0.12389772460937599</c:v>
                </c:pt>
                <c:pt idx="306">
                  <c:v>0.12434375</c:v>
                </c:pt>
                <c:pt idx="307">
                  <c:v>0.12476163085936</c:v>
                </c:pt>
                <c:pt idx="308">
                  <c:v>0.12522556640624002</c:v>
                </c:pt>
                <c:pt idx="309">
                  <c:v>0.12563587890624001</c:v>
                </c:pt>
                <c:pt idx="310">
                  <c:v>0.12617630859375997</c:v>
                </c:pt>
                <c:pt idx="311">
                  <c:v>0.12660293945312001</c:v>
                </c:pt>
                <c:pt idx="312">
                  <c:v>0.12696611328124802</c:v>
                </c:pt>
                <c:pt idx="313">
                  <c:v>0.12737812500000001</c:v>
                </c:pt>
                <c:pt idx="314">
                  <c:v>0.127826337890624</c:v>
                </c:pt>
                <c:pt idx="315">
                  <c:v>0.12830997070313599</c:v>
                </c:pt>
                <c:pt idx="316">
                  <c:v>0.12868049804688</c:v>
                </c:pt>
                <c:pt idx="317">
                  <c:v>0.12913021484374398</c:v>
                </c:pt>
                <c:pt idx="318">
                  <c:v>0.12955385742188799</c:v>
                </c:pt>
                <c:pt idx="319">
                  <c:v>0.13007976562499202</c:v>
                </c:pt>
                <c:pt idx="320">
                  <c:v>0.130540517578112</c:v>
                </c:pt>
                <c:pt idx="321">
                  <c:v>0.130999472656256</c:v>
                </c:pt>
                <c:pt idx="322">
                  <c:v>0.13145157226563201</c:v>
                </c:pt>
                <c:pt idx="323">
                  <c:v>0.13201338867187198</c:v>
                </c:pt>
                <c:pt idx="324">
                  <c:v>0.13242549804688</c:v>
                </c:pt>
                <c:pt idx="325">
                  <c:v>0.13293259765625601</c:v>
                </c:pt>
                <c:pt idx="326">
                  <c:v>0.13348466796873598</c:v>
                </c:pt>
                <c:pt idx="327">
                  <c:v>0.13405761718748802</c:v>
                </c:pt>
                <c:pt idx="328">
                  <c:v>0.13453299804687999</c:v>
                </c:pt>
                <c:pt idx="329">
                  <c:v>0.135035429687488</c:v>
                </c:pt>
                <c:pt idx="330">
                  <c:v>0.13553337890624001</c:v>
                </c:pt>
                <c:pt idx="331">
                  <c:v>0.13585497070313601</c:v>
                </c:pt>
                <c:pt idx="332">
                  <c:v>0.13630279296873599</c:v>
                </c:pt>
                <c:pt idx="333">
                  <c:v>0.13677249023436799</c:v>
                </c:pt>
                <c:pt idx="334">
                  <c:v>0.13719544921875199</c:v>
                </c:pt>
                <c:pt idx="335">
                  <c:v>0.13769528320313601</c:v>
                </c:pt>
                <c:pt idx="336">
                  <c:v>0.13811724609375997</c:v>
                </c:pt>
                <c:pt idx="337">
                  <c:v>0.138718847656256</c:v>
                </c:pt>
                <c:pt idx="338">
                  <c:v>0.13923858398438399</c:v>
                </c:pt>
                <c:pt idx="339">
                  <c:v>0.139773837890624</c:v>
                </c:pt>
                <c:pt idx="340">
                  <c:v>0.140292089843744</c:v>
                </c:pt>
                <c:pt idx="341">
                  <c:v>0.14085489257811201</c:v>
                </c:pt>
                <c:pt idx="342">
                  <c:v>0.141308886718752</c:v>
                </c:pt>
                <c:pt idx="343">
                  <c:v>0.141775302734368</c:v>
                </c:pt>
                <c:pt idx="344">
                  <c:v>0.14226450195312002</c:v>
                </c:pt>
                <c:pt idx="345">
                  <c:v>0.14275977539062401</c:v>
                </c:pt>
                <c:pt idx="346">
                  <c:v>0.14318669921875199</c:v>
                </c:pt>
                <c:pt idx="347">
                  <c:v>0.143609951171872</c:v>
                </c:pt>
                <c:pt idx="348">
                  <c:v>0.14411944335936</c:v>
                </c:pt>
                <c:pt idx="349">
                  <c:v>0.14463649414064</c:v>
                </c:pt>
                <c:pt idx="350">
                  <c:v>0.14513783203126401</c:v>
                </c:pt>
                <c:pt idx="351">
                  <c:v>0.14567895507811202</c:v>
                </c:pt>
                <c:pt idx="352">
                  <c:v>0.146303134765632</c:v>
                </c:pt>
                <c:pt idx="353">
                  <c:v>0.14690085937500799</c:v>
                </c:pt>
                <c:pt idx="354">
                  <c:v>0.14747491210937599</c:v>
                </c:pt>
                <c:pt idx="355">
                  <c:v>0.14798440429686399</c:v>
                </c:pt>
                <c:pt idx="356">
                  <c:v>0.148545224609376</c:v>
                </c:pt>
                <c:pt idx="357">
                  <c:v>0.14901750976563199</c:v>
                </c:pt>
                <c:pt idx="358">
                  <c:v>0.14942932617187199</c:v>
                </c:pt>
                <c:pt idx="359">
                  <c:v>0.14994229492188799</c:v>
                </c:pt>
                <c:pt idx="360">
                  <c:v>0.15051186523436799</c:v>
                </c:pt>
                <c:pt idx="361">
                  <c:v>0.15097639648438399</c:v>
                </c:pt>
                <c:pt idx="362">
                  <c:v>0.15149882812499199</c:v>
                </c:pt>
                <c:pt idx="363">
                  <c:v>0.15199627929686399</c:v>
                </c:pt>
                <c:pt idx="364">
                  <c:v>0.15241823242188798</c:v>
                </c:pt>
                <c:pt idx="365">
                  <c:v>0.15295796875001602</c:v>
                </c:pt>
                <c:pt idx="366">
                  <c:v>0.15332740234374398</c:v>
                </c:pt>
                <c:pt idx="367">
                  <c:v>0.153914980468736</c:v>
                </c:pt>
                <c:pt idx="368">
                  <c:v>0.15447112304687999</c:v>
                </c:pt>
                <c:pt idx="369">
                  <c:v>0.15487925781251199</c:v>
                </c:pt>
                <c:pt idx="370">
                  <c:v>0.15522521484374399</c:v>
                </c:pt>
                <c:pt idx="371">
                  <c:v>0.15560818359376</c:v>
                </c:pt>
                <c:pt idx="372">
                  <c:v>0.15595791992188798</c:v>
                </c:pt>
                <c:pt idx="373">
                  <c:v>0.15628100585936</c:v>
                </c:pt>
                <c:pt idx="374">
                  <c:v>0.15692409179686401</c:v>
                </c:pt>
                <c:pt idx="375">
                  <c:v>0.157297705078112</c:v>
                </c:pt>
                <c:pt idx="376">
                  <c:v>0.15796584960937599</c:v>
                </c:pt>
                <c:pt idx="377">
                  <c:v>0.15854626953126399</c:v>
                </c:pt>
                <c:pt idx="378">
                  <c:v>0.159109179687488</c:v>
                </c:pt>
                <c:pt idx="379">
                  <c:v>0.15973206054687999</c:v>
                </c:pt>
                <c:pt idx="380">
                  <c:v>0.16027816406249601</c:v>
                </c:pt>
                <c:pt idx="381">
                  <c:v>0.16063625976563201</c:v>
                </c:pt>
                <c:pt idx="382">
                  <c:v>0.16112476562499201</c:v>
                </c:pt>
                <c:pt idx="383">
                  <c:v>0.16171284179686399</c:v>
                </c:pt>
                <c:pt idx="384">
                  <c:v>0.162034033203136</c:v>
                </c:pt>
                <c:pt idx="385">
                  <c:v>0.16263433593750401</c:v>
                </c:pt>
                <c:pt idx="386">
                  <c:v>0.163278017578112</c:v>
                </c:pt>
                <c:pt idx="387">
                  <c:v>0.16391890625001601</c:v>
                </c:pt>
                <c:pt idx="388">
                  <c:v>0.164242988281248</c:v>
                </c:pt>
                <c:pt idx="389">
                  <c:v>0.16490298828124803</c:v>
                </c:pt>
                <c:pt idx="390">
                  <c:v>0.16549693359375997</c:v>
                </c:pt>
                <c:pt idx="391">
                  <c:v>0.166119707031264</c:v>
                </c:pt>
                <c:pt idx="392">
                  <c:v>0.166758417968736</c:v>
                </c:pt>
                <c:pt idx="393">
                  <c:v>0.167135917968736</c:v>
                </c:pt>
                <c:pt idx="394">
                  <c:v>0.167858671875008</c:v>
                </c:pt>
                <c:pt idx="395">
                  <c:v>0.16854412109375999</c:v>
                </c:pt>
                <c:pt idx="396">
                  <c:v>0.16892759765625601</c:v>
                </c:pt>
                <c:pt idx="397">
                  <c:v>0.169303105468736</c:v>
                </c:pt>
                <c:pt idx="398">
                  <c:v>0.169675625</c:v>
                </c:pt>
                <c:pt idx="399">
                  <c:v>0.170021582031264</c:v>
                </c:pt>
                <c:pt idx="400">
                  <c:v>0.170375800781248</c:v>
                </c:pt>
                <c:pt idx="401">
                  <c:v>0.171060957031264</c:v>
                </c:pt>
                <c:pt idx="402">
                  <c:v>0.17175208984374399</c:v>
                </c:pt>
                <c:pt idx="403">
                  <c:v>0.1723984375</c:v>
                </c:pt>
                <c:pt idx="404">
                  <c:v>0.172743105468736</c:v>
                </c:pt>
                <c:pt idx="405">
                  <c:v>0.17341664062499201</c:v>
                </c:pt>
                <c:pt idx="406">
                  <c:v>0.173749863281248</c:v>
                </c:pt>
                <c:pt idx="407">
                  <c:v>0.17418624999999999</c:v>
                </c:pt>
                <c:pt idx="408">
                  <c:v>0.174565722656256</c:v>
                </c:pt>
                <c:pt idx="409">
                  <c:v>0.17492242187500801</c:v>
                </c:pt>
                <c:pt idx="410">
                  <c:v>0.17529664062499201</c:v>
                </c:pt>
                <c:pt idx="411">
                  <c:v>0.175671347656256</c:v>
                </c:pt>
                <c:pt idx="412">
                  <c:v>0.17601552734374398</c:v>
                </c:pt>
                <c:pt idx="413">
                  <c:v>0.17636367187500801</c:v>
                </c:pt>
                <c:pt idx="414">
                  <c:v>0.17671123046873599</c:v>
                </c:pt>
                <c:pt idx="415">
                  <c:v>0.17732765625001601</c:v>
                </c:pt>
                <c:pt idx="416">
                  <c:v>0.17766625</c:v>
                </c:pt>
                <c:pt idx="417">
                  <c:v>0.177990117187488</c:v>
                </c:pt>
                <c:pt idx="418">
                  <c:v>0.178356679687488</c:v>
                </c:pt>
                <c:pt idx="419">
                  <c:v>0.178686230468736</c:v>
                </c:pt>
                <c:pt idx="420">
                  <c:v>0.17901984375001601</c:v>
                </c:pt>
                <c:pt idx="421">
                  <c:v>0.179651386718752</c:v>
                </c:pt>
                <c:pt idx="422">
                  <c:v>0.18004052734374398</c:v>
                </c:pt>
                <c:pt idx="423">
                  <c:v>0.18040269531251199</c:v>
                </c:pt>
                <c:pt idx="424">
                  <c:v>0.180722792968736</c:v>
                </c:pt>
                <c:pt idx="425">
                  <c:v>0.18131197265625601</c:v>
                </c:pt>
                <c:pt idx="426">
                  <c:v>0.181964511718752</c:v>
                </c:pt>
                <c:pt idx="427">
                  <c:v>0.18229873046873599</c:v>
                </c:pt>
                <c:pt idx="428">
                  <c:v>0.18271402343750401</c:v>
                </c:pt>
                <c:pt idx="429">
                  <c:v>0.18314611328124802</c:v>
                </c:pt>
                <c:pt idx="430">
                  <c:v>0.183860625</c:v>
                </c:pt>
                <c:pt idx="431">
                  <c:v>0.18421683593750399</c:v>
                </c:pt>
                <c:pt idx="432">
                  <c:v>0.18459035156249601</c:v>
                </c:pt>
                <c:pt idx="433">
                  <c:v>0.18497210937500799</c:v>
                </c:pt>
                <c:pt idx="434">
                  <c:v>0.1853834375</c:v>
                </c:pt>
                <c:pt idx="435">
                  <c:v>0.18575148437500799</c:v>
                </c:pt>
                <c:pt idx="436">
                  <c:v>0.186167167968736</c:v>
                </c:pt>
                <c:pt idx="437">
                  <c:v>0.18651601562499201</c:v>
                </c:pt>
                <c:pt idx="438">
                  <c:v>0.18719650390624001</c:v>
                </c:pt>
                <c:pt idx="439">
                  <c:v>0.187586015624992</c:v>
                </c:pt>
                <c:pt idx="440">
                  <c:v>0.187950390624992</c:v>
                </c:pt>
                <c:pt idx="441">
                  <c:v>0.18829763671875199</c:v>
                </c:pt>
                <c:pt idx="442">
                  <c:v>0.18868021484374398</c:v>
                </c:pt>
                <c:pt idx="443">
                  <c:v>0.18901054687500798</c:v>
                </c:pt>
                <c:pt idx="444">
                  <c:v>0.18939033203126401</c:v>
                </c:pt>
                <c:pt idx="445">
                  <c:v>0.18974374999999999</c:v>
                </c:pt>
                <c:pt idx="446">
                  <c:v>0.19010035156249599</c:v>
                </c:pt>
                <c:pt idx="447">
                  <c:v>0.19055175781251199</c:v>
                </c:pt>
                <c:pt idx="448">
                  <c:v>0.19087494140624001</c:v>
                </c:pt>
                <c:pt idx="449">
                  <c:v>0.19119732421875199</c:v>
                </c:pt>
                <c:pt idx="450">
                  <c:v>0.19159492187500798</c:v>
                </c:pt>
                <c:pt idx="451">
                  <c:v>0.19198873046873599</c:v>
                </c:pt>
                <c:pt idx="452">
                  <c:v>0.192359550781248</c:v>
                </c:pt>
                <c:pt idx="453">
                  <c:v>0.192726210937504</c:v>
                </c:pt>
                <c:pt idx="454">
                  <c:v>0.193110273437504</c:v>
                </c:pt>
                <c:pt idx="455">
                  <c:v>0.19345154296873598</c:v>
                </c:pt>
                <c:pt idx="456">
                  <c:v>0.19386673828124801</c:v>
                </c:pt>
                <c:pt idx="457">
                  <c:v>0.19419460937500799</c:v>
                </c:pt>
                <c:pt idx="458">
                  <c:v>0.19459865234374399</c:v>
                </c:pt>
                <c:pt idx="459">
                  <c:v>0.19499146484374399</c:v>
                </c:pt>
                <c:pt idx="460">
                  <c:v>0.19536408203126401</c:v>
                </c:pt>
                <c:pt idx="461">
                  <c:v>0.195733515624992</c:v>
                </c:pt>
                <c:pt idx="462">
                  <c:v>0.196116582031264</c:v>
                </c:pt>
                <c:pt idx="463">
                  <c:v>0.19655187499999999</c:v>
                </c:pt>
                <c:pt idx="464">
                  <c:v>0.19688332031251199</c:v>
                </c:pt>
                <c:pt idx="465">
                  <c:v>0.19729830078124802</c:v>
                </c:pt>
                <c:pt idx="466">
                  <c:v>0.19766564453126401</c:v>
                </c:pt>
                <c:pt idx="467">
                  <c:v>0.19805249999999999</c:v>
                </c:pt>
                <c:pt idx="468">
                  <c:v>0.19843466796873599</c:v>
                </c:pt>
                <c:pt idx="469">
                  <c:v>0.19882658203126402</c:v>
                </c:pt>
                <c:pt idx="470">
                  <c:v>0.19922486328124803</c:v>
                </c:pt>
                <c:pt idx="471">
                  <c:v>0.19957033203126401</c:v>
                </c:pt>
                <c:pt idx="472">
                  <c:v>0.199952597656256</c:v>
                </c:pt>
                <c:pt idx="473">
                  <c:v>0.20028472656249599</c:v>
                </c:pt>
                <c:pt idx="474">
                  <c:v>0.20068123046873598</c:v>
                </c:pt>
                <c:pt idx="475">
                  <c:v>0.20103076171875198</c:v>
                </c:pt>
                <c:pt idx="476">
                  <c:v>0.20142755859375999</c:v>
                </c:pt>
                <c:pt idx="477">
                  <c:v>0.20185947265625601</c:v>
                </c:pt>
                <c:pt idx="478">
                  <c:v>0.20227097656249601</c:v>
                </c:pt>
                <c:pt idx="479">
                  <c:v>0.20269671875001602</c:v>
                </c:pt>
                <c:pt idx="480">
                  <c:v>0.203114492187488</c:v>
                </c:pt>
                <c:pt idx="481">
                  <c:v>0.20358599609375999</c:v>
                </c:pt>
                <c:pt idx="482">
                  <c:v>0.20399720703126401</c:v>
                </c:pt>
                <c:pt idx="483">
                  <c:v>0.204431289062496</c:v>
                </c:pt>
                <c:pt idx="484">
                  <c:v>0.20491662109375999</c:v>
                </c:pt>
                <c:pt idx="485">
                  <c:v>0.20536144531251199</c:v>
                </c:pt>
                <c:pt idx="486">
                  <c:v>0.20582230468748799</c:v>
                </c:pt>
                <c:pt idx="487">
                  <c:v>0.20619164062499201</c:v>
                </c:pt>
                <c:pt idx="488">
                  <c:v>0.20663218750000001</c:v>
                </c:pt>
                <c:pt idx="489">
                  <c:v>0.20699177734374399</c:v>
                </c:pt>
                <c:pt idx="490">
                  <c:v>0.207405292968736</c:v>
                </c:pt>
                <c:pt idx="491">
                  <c:v>0.20781998046873598</c:v>
                </c:pt>
                <c:pt idx="492">
                  <c:v>0.20823408203126401</c:v>
                </c:pt>
                <c:pt idx="493">
                  <c:v>0.20863406249999999</c:v>
                </c:pt>
                <c:pt idx="494">
                  <c:v>0.209370351562496</c:v>
                </c:pt>
                <c:pt idx="495">
                  <c:v>0.21011011718748801</c:v>
                </c:pt>
                <c:pt idx="496">
                  <c:v>0.21050669921875198</c:v>
                </c:pt>
                <c:pt idx="497">
                  <c:v>0.21092925781251198</c:v>
                </c:pt>
                <c:pt idx="498">
                  <c:v>0.21132287109376</c:v>
                </c:pt>
                <c:pt idx="499">
                  <c:v>0.21166574218748802</c:v>
                </c:pt>
                <c:pt idx="500">
                  <c:v>0.21207666015625601</c:v>
                </c:pt>
                <c:pt idx="501">
                  <c:v>0.21246101562499201</c:v>
                </c:pt>
                <c:pt idx="502">
                  <c:v>0.21292326171875198</c:v>
                </c:pt>
                <c:pt idx="503">
                  <c:v>0.213327519531264</c:v>
                </c:pt>
                <c:pt idx="504">
                  <c:v>0.21376060546873599</c:v>
                </c:pt>
                <c:pt idx="505">
                  <c:v>0.21420503906249599</c:v>
                </c:pt>
                <c:pt idx="506">
                  <c:v>0.214546328124992</c:v>
                </c:pt>
                <c:pt idx="507">
                  <c:v>0.21500677734374399</c:v>
                </c:pt>
                <c:pt idx="508">
                  <c:v>0.21540556640624001</c:v>
                </c:pt>
                <c:pt idx="509">
                  <c:v>0.21588492187500799</c:v>
                </c:pt>
                <c:pt idx="510">
                  <c:v>0.21626560546873599</c:v>
                </c:pt>
                <c:pt idx="511">
                  <c:v>0.21670994140624</c:v>
                </c:pt>
                <c:pt idx="512">
                  <c:v>0.21711449218748802</c:v>
                </c:pt>
                <c:pt idx="513">
                  <c:v>0.217539023437504</c:v>
                </c:pt>
                <c:pt idx="514">
                  <c:v>0.21802246093750399</c:v>
                </c:pt>
                <c:pt idx="515">
                  <c:v>0.21838523437500801</c:v>
                </c:pt>
                <c:pt idx="516">
                  <c:v>0.21886089843750398</c:v>
                </c:pt>
                <c:pt idx="517">
                  <c:v>0.21925978515625602</c:v>
                </c:pt>
                <c:pt idx="518">
                  <c:v>0.21972480468748798</c:v>
                </c:pt>
                <c:pt idx="519">
                  <c:v>0.22012667968748797</c:v>
                </c:pt>
                <c:pt idx="520">
                  <c:v>0.22061726562499201</c:v>
                </c:pt>
                <c:pt idx="521">
                  <c:v>0.22102976562499199</c:v>
                </c:pt>
                <c:pt idx="522">
                  <c:v>0.22145361328124802</c:v>
                </c:pt>
                <c:pt idx="523">
                  <c:v>0.221918847656256</c:v>
                </c:pt>
                <c:pt idx="524">
                  <c:v>0.22232201171875199</c:v>
                </c:pt>
                <c:pt idx="525">
                  <c:v>0.22282285156249604</c:v>
                </c:pt>
                <c:pt idx="526">
                  <c:v>0.22324998046873598</c:v>
                </c:pt>
                <c:pt idx="527">
                  <c:v>0.22369451171875199</c:v>
                </c:pt>
                <c:pt idx="528">
                  <c:v>0.224070605468736</c:v>
                </c:pt>
                <c:pt idx="529">
                  <c:v>0.22449207031251203</c:v>
                </c:pt>
                <c:pt idx="530">
                  <c:v>0.224950136718752</c:v>
                </c:pt>
                <c:pt idx="531">
                  <c:v>0.22546619140624002</c:v>
                </c:pt>
                <c:pt idx="532">
                  <c:v>0.22596037109375999</c:v>
                </c:pt>
                <c:pt idx="533">
                  <c:v>0.22637068359375997</c:v>
                </c:pt>
                <c:pt idx="534">
                  <c:v>0.22686875000000001</c:v>
                </c:pt>
                <c:pt idx="535">
                  <c:v>0.22729816406249603</c:v>
                </c:pt>
                <c:pt idx="536">
                  <c:v>0.227793535156256</c:v>
                </c:pt>
                <c:pt idx="537">
                  <c:v>0.22827048828124802</c:v>
                </c:pt>
                <c:pt idx="538">
                  <c:v>0.22875958984374398</c:v>
                </c:pt>
                <c:pt idx="539">
                  <c:v>0.22930281250000001</c:v>
                </c:pt>
                <c:pt idx="540">
                  <c:v>0.22970566406249604</c:v>
                </c:pt>
                <c:pt idx="541">
                  <c:v>0.23013318359375998</c:v>
                </c:pt>
                <c:pt idx="542">
                  <c:v>0.23057722656249602</c:v>
                </c:pt>
                <c:pt idx="543">
                  <c:v>0.231109394531264</c:v>
                </c:pt>
                <c:pt idx="544">
                  <c:v>0.23152339843750397</c:v>
                </c:pt>
                <c:pt idx="545">
                  <c:v>0.23198306640624003</c:v>
                </c:pt>
                <c:pt idx="546">
                  <c:v>0.232413769531264</c:v>
                </c:pt>
                <c:pt idx="547">
                  <c:v>0.23283054687500801</c:v>
                </c:pt>
                <c:pt idx="548">
                  <c:v>0.23336441406249603</c:v>
                </c:pt>
                <c:pt idx="549">
                  <c:v>0.23377999999999999</c:v>
                </c:pt>
                <c:pt idx="550">
                  <c:v>0.23422554687500799</c:v>
                </c:pt>
                <c:pt idx="551">
                  <c:v>0.23465853515625601</c:v>
                </c:pt>
                <c:pt idx="552">
                  <c:v>0.235120078124992</c:v>
                </c:pt>
                <c:pt idx="553">
                  <c:v>0.235533886718752</c:v>
                </c:pt>
                <c:pt idx="554">
                  <c:v>0.235987285156256</c:v>
                </c:pt>
                <c:pt idx="555">
                  <c:v>0.23645519531251202</c:v>
                </c:pt>
                <c:pt idx="556">
                  <c:v>0.23688988281251203</c:v>
                </c:pt>
                <c:pt idx="557">
                  <c:v>0.23738525390624002</c:v>
                </c:pt>
                <c:pt idx="558">
                  <c:v>0.23778662109375998</c:v>
                </c:pt>
                <c:pt idx="559">
                  <c:v>0.23827660156249603</c:v>
                </c:pt>
                <c:pt idx="560">
                  <c:v>0.23879863281251201</c:v>
                </c:pt>
                <c:pt idx="561">
                  <c:v>0.23929230468748797</c:v>
                </c:pt>
                <c:pt idx="562">
                  <c:v>0.23977892578124801</c:v>
                </c:pt>
                <c:pt idx="563">
                  <c:v>0.24019093750000001</c:v>
                </c:pt>
                <c:pt idx="564">
                  <c:v>0.240660332031264</c:v>
                </c:pt>
                <c:pt idx="565">
                  <c:v>0.241089355468736</c:v>
                </c:pt>
                <c:pt idx="566">
                  <c:v>0.24158830078124802</c:v>
                </c:pt>
                <c:pt idx="567">
                  <c:v>0.24204208984374398</c:v>
                </c:pt>
                <c:pt idx="568">
                  <c:v>0.24249847656249601</c:v>
                </c:pt>
                <c:pt idx="569">
                  <c:v>0.24292322265625602</c:v>
                </c:pt>
                <c:pt idx="570">
                  <c:v>0.24335630859375998</c:v>
                </c:pt>
                <c:pt idx="571">
                  <c:v>0.243807910156256</c:v>
                </c:pt>
                <c:pt idx="572">
                  <c:v>0.24419792968748799</c:v>
                </c:pt>
                <c:pt idx="573">
                  <c:v>0.24469898437500801</c:v>
                </c:pt>
                <c:pt idx="574">
                  <c:v>0.245158144531264</c:v>
                </c:pt>
                <c:pt idx="575">
                  <c:v>0.24562873046873598</c:v>
                </c:pt>
                <c:pt idx="576">
                  <c:v>0.24611246093750397</c:v>
                </c:pt>
                <c:pt idx="577">
                  <c:v>0.24657201171875198</c:v>
                </c:pt>
                <c:pt idx="578">
                  <c:v>0.24704162109375999</c:v>
                </c:pt>
                <c:pt idx="579">
                  <c:v>0.24749361328124803</c:v>
                </c:pt>
                <c:pt idx="580">
                  <c:v>0.247983222656256</c:v>
                </c:pt>
                <c:pt idx="581">
                  <c:v>0.248423281250016</c:v>
                </c:pt>
                <c:pt idx="582">
                  <c:v>0.24888662109375997</c:v>
                </c:pt>
                <c:pt idx="583">
                  <c:v>0.24932876953126401</c:v>
                </c:pt>
                <c:pt idx="584">
                  <c:v>0.24979777343750398</c:v>
                </c:pt>
                <c:pt idx="585">
                  <c:v>0.25029533203126403</c:v>
                </c:pt>
                <c:pt idx="586">
                  <c:v>0.250749921875008</c:v>
                </c:pt>
                <c:pt idx="587">
                  <c:v>0.25119474609375997</c:v>
                </c:pt>
                <c:pt idx="588">
                  <c:v>0.25162537109375999</c:v>
                </c:pt>
                <c:pt idx="589">
                  <c:v>0.25210939453126402</c:v>
                </c:pt>
                <c:pt idx="590">
                  <c:v>0.252610722656256</c:v>
                </c:pt>
                <c:pt idx="591">
                  <c:v>0.25308917968748795</c:v>
                </c:pt>
                <c:pt idx="592">
                  <c:v>0.25360384765625599</c:v>
                </c:pt>
                <c:pt idx="593">
                  <c:v>0.254101601562496</c:v>
                </c:pt>
                <c:pt idx="594">
                  <c:v>0.2546321875</c:v>
                </c:pt>
                <c:pt idx="595">
                  <c:v>0.25507234375001597</c:v>
                </c:pt>
                <c:pt idx="596">
                  <c:v>0.25556681640624002</c:v>
                </c:pt>
                <c:pt idx="597">
                  <c:v>0.25607740234374399</c:v>
                </c:pt>
                <c:pt idx="598">
                  <c:v>0.25659873046873599</c:v>
                </c:pt>
                <c:pt idx="599">
                  <c:v>0.25709111328124801</c:v>
                </c:pt>
                <c:pt idx="600">
                  <c:v>0.25752023437500798</c:v>
                </c:pt>
                <c:pt idx="601">
                  <c:v>0.25803568359376</c:v>
                </c:pt>
                <c:pt idx="602">
                  <c:v>0.25851722656249604</c:v>
                </c:pt>
                <c:pt idx="603">
                  <c:v>0.25901867187500799</c:v>
                </c:pt>
                <c:pt idx="604">
                  <c:v>0.25943396484374398</c:v>
                </c:pt>
                <c:pt idx="605">
                  <c:v>0.25991978515625602</c:v>
                </c:pt>
                <c:pt idx="606">
                  <c:v>0.26039654296873599</c:v>
                </c:pt>
                <c:pt idx="607">
                  <c:v>0.260885742187488</c:v>
                </c:pt>
                <c:pt idx="608">
                  <c:v>0.26141404296873599</c:v>
                </c:pt>
                <c:pt idx="609">
                  <c:v>0.26191726562499201</c:v>
                </c:pt>
                <c:pt idx="610">
                  <c:v>0.26247519531251201</c:v>
                </c:pt>
                <c:pt idx="611">
                  <c:v>0.262922519531264</c:v>
                </c:pt>
                <c:pt idx="612">
                  <c:v>0.26346671875001598</c:v>
                </c:pt>
                <c:pt idx="613">
                  <c:v>0.26396568359375999</c:v>
                </c:pt>
                <c:pt idx="614">
                  <c:v>0.26449605468748799</c:v>
                </c:pt>
                <c:pt idx="615">
                  <c:v>0.26501490234374397</c:v>
                </c:pt>
                <c:pt idx="616">
                  <c:v>0.26547416015625602</c:v>
                </c:pt>
                <c:pt idx="617">
                  <c:v>0.26597718749999999</c:v>
                </c:pt>
                <c:pt idx="618">
                  <c:v>0.26638154296873601</c:v>
                </c:pt>
                <c:pt idx="619">
                  <c:v>0.26685880859375999</c:v>
                </c:pt>
                <c:pt idx="620">
                  <c:v>0.26728005859375997</c:v>
                </c:pt>
                <c:pt idx="621">
                  <c:v>0.26780894531251204</c:v>
                </c:pt>
                <c:pt idx="622">
                  <c:v>0.26827058593750397</c:v>
                </c:pt>
                <c:pt idx="623">
                  <c:v>0.26872000000000001</c:v>
                </c:pt>
                <c:pt idx="624">
                  <c:v>0.269216660156256</c:v>
                </c:pt>
                <c:pt idx="625">
                  <c:v>0.26969083984374398</c:v>
                </c:pt>
                <c:pt idx="626">
                  <c:v>0.27026380859375998</c:v>
                </c:pt>
                <c:pt idx="627">
                  <c:v>0.27074972656249602</c:v>
                </c:pt>
                <c:pt idx="628">
                  <c:v>0.27133261718748797</c:v>
                </c:pt>
                <c:pt idx="629">
                  <c:v>0.27183554687500799</c:v>
                </c:pt>
                <c:pt idx="630">
                  <c:v>0.27237726562499198</c:v>
                </c:pt>
                <c:pt idx="631">
                  <c:v>0.272905664062496</c:v>
                </c:pt>
                <c:pt idx="632">
                  <c:v>0.27340412109376</c:v>
                </c:pt>
                <c:pt idx="633">
                  <c:v>0.27398412109375997</c:v>
                </c:pt>
                <c:pt idx="634">
                  <c:v>0.274484570312512</c:v>
                </c:pt>
                <c:pt idx="635">
                  <c:v>0.27506189453126401</c:v>
                </c:pt>
                <c:pt idx="636">
                  <c:v>0.27553607421875198</c:v>
                </c:pt>
                <c:pt idx="637">
                  <c:v>0.27606408203126398</c:v>
                </c:pt>
                <c:pt idx="638">
                  <c:v>0.27662021484374399</c:v>
                </c:pt>
                <c:pt idx="639">
                  <c:v>0.27716681640624002</c:v>
                </c:pt>
                <c:pt idx="640">
                  <c:v>0.27777031250000001</c:v>
                </c:pt>
                <c:pt idx="641">
                  <c:v>0.278251542968736</c:v>
                </c:pt>
                <c:pt idx="642">
                  <c:v>0.278796855468736</c:v>
                </c:pt>
                <c:pt idx="643">
                  <c:v>0.279298984375008</c:v>
                </c:pt>
                <c:pt idx="644">
                  <c:v>0.27987154296873601</c:v>
                </c:pt>
                <c:pt idx="645">
                  <c:v>0.28039544921875198</c:v>
                </c:pt>
                <c:pt idx="646">
                  <c:v>0.28088703125001602</c:v>
                </c:pt>
                <c:pt idx="647">
                  <c:v>0.28148666015625601</c:v>
                </c:pt>
                <c:pt idx="648">
                  <c:v>0.28196820312499199</c:v>
                </c:pt>
                <c:pt idx="649">
                  <c:v>0.28248027343750398</c:v>
                </c:pt>
                <c:pt idx="650">
                  <c:v>0.28293216796873599</c:v>
                </c:pt>
                <c:pt idx="651">
                  <c:v>0.283495175781248</c:v>
                </c:pt>
                <c:pt idx="652">
                  <c:v>0.28403499999999998</c:v>
                </c:pt>
                <c:pt idx="653">
                  <c:v>0.28454519531251204</c:v>
                </c:pt>
                <c:pt idx="654">
                  <c:v>0.285063945312512</c:v>
                </c:pt>
                <c:pt idx="655">
                  <c:v>0.285541894531264</c:v>
                </c:pt>
                <c:pt idx="656">
                  <c:v>0.28614917968748799</c:v>
                </c:pt>
                <c:pt idx="657">
                  <c:v>0.2866371875</c:v>
                </c:pt>
                <c:pt idx="658">
                  <c:v>0.287208339843744</c:v>
                </c:pt>
                <c:pt idx="659">
                  <c:v>0.28779710937500802</c:v>
                </c:pt>
                <c:pt idx="660">
                  <c:v>0.28833695312499202</c:v>
                </c:pt>
                <c:pt idx="661">
                  <c:v>0.28890662109375997</c:v>
                </c:pt>
                <c:pt idx="662">
                  <c:v>0.28944386718748799</c:v>
                </c:pt>
                <c:pt idx="663">
                  <c:v>0.29006216796873602</c:v>
                </c:pt>
                <c:pt idx="664">
                  <c:v>0.29061583984374401</c:v>
                </c:pt>
                <c:pt idx="665">
                  <c:v>0.29124279296873601</c:v>
                </c:pt>
                <c:pt idx="666">
                  <c:v>0.29181654296873599</c:v>
                </c:pt>
                <c:pt idx="667">
                  <c:v>0.29241607421875199</c:v>
                </c:pt>
                <c:pt idx="668">
                  <c:v>0.29300015625001602</c:v>
                </c:pt>
                <c:pt idx="669">
                  <c:v>0.29355113281251199</c:v>
                </c:pt>
                <c:pt idx="670">
                  <c:v>0.29415910156249603</c:v>
                </c:pt>
                <c:pt idx="671">
                  <c:v>0.29473146484374396</c:v>
                </c:pt>
                <c:pt idx="672">
                  <c:v>0.29535435546873601</c:v>
                </c:pt>
                <c:pt idx="673">
                  <c:v>0.29588224609375996</c:v>
                </c:pt>
                <c:pt idx="674">
                  <c:v>0.29647380859375999</c:v>
                </c:pt>
                <c:pt idx="675">
                  <c:v>0.29703978515625601</c:v>
                </c:pt>
                <c:pt idx="676">
                  <c:v>0.29762458984374401</c:v>
                </c:pt>
                <c:pt idx="677">
                  <c:v>0.29821892578124803</c:v>
                </c:pt>
                <c:pt idx="678">
                  <c:v>0.29874195312499202</c:v>
                </c:pt>
                <c:pt idx="679">
                  <c:v>0.299324843750016</c:v>
                </c:pt>
                <c:pt idx="680">
                  <c:v>0.29988318359375998</c:v>
                </c:pt>
                <c:pt idx="681">
                  <c:v>0.30046529296873598</c:v>
                </c:pt>
                <c:pt idx="682">
                  <c:v>0.30100830078124802</c:v>
                </c:pt>
                <c:pt idx="683">
                  <c:v>0.301582050781248</c:v>
                </c:pt>
                <c:pt idx="684">
                  <c:v>0.30212634765625601</c:v>
                </c:pt>
                <c:pt idx="685">
                  <c:v>0.30272884765625602</c:v>
                </c:pt>
                <c:pt idx="686">
                  <c:v>0.30328976562499199</c:v>
                </c:pt>
                <c:pt idx="687">
                  <c:v>0.30381308593750395</c:v>
                </c:pt>
                <c:pt idx="688">
                  <c:v>0.30439748046873599</c:v>
                </c:pt>
                <c:pt idx="689">
                  <c:v>0.30495115234374398</c:v>
                </c:pt>
                <c:pt idx="690">
                  <c:v>0.30552410156249604</c:v>
                </c:pt>
                <c:pt idx="691">
                  <c:v>0.30607119140624001</c:v>
                </c:pt>
                <c:pt idx="692">
                  <c:v>0.30660306640624002</c:v>
                </c:pt>
                <c:pt idx="693">
                  <c:v>0.30721650390624</c:v>
                </c:pt>
                <c:pt idx="694">
                  <c:v>0.30775773437500797</c:v>
                </c:pt>
                <c:pt idx="695">
                  <c:v>0.30828970703126402</c:v>
                </c:pt>
                <c:pt idx="696">
                  <c:v>0.30874945312499202</c:v>
                </c:pt>
                <c:pt idx="697">
                  <c:v>0.30925158203126402</c:v>
                </c:pt>
                <c:pt idx="698">
                  <c:v>0.30975152343750395</c:v>
                </c:pt>
                <c:pt idx="699">
                  <c:v>0.31028718750000001</c:v>
                </c:pt>
                <c:pt idx="700">
                  <c:v>0.310813281250016</c:v>
                </c:pt>
                <c:pt idx="701">
                  <c:v>0.311344863281248</c:v>
                </c:pt>
                <c:pt idx="702">
                  <c:v>0.31194517578124803</c:v>
                </c:pt>
                <c:pt idx="703">
                  <c:v>0.31243904296873598</c:v>
                </c:pt>
                <c:pt idx="704">
                  <c:v>0.31307527343750396</c:v>
                </c:pt>
                <c:pt idx="705">
                  <c:v>0.31360175781251204</c:v>
                </c:pt>
                <c:pt idx="706">
                  <c:v>0.31426564453126399</c:v>
                </c:pt>
                <c:pt idx="707">
                  <c:v>0.314886347656256</c:v>
                </c:pt>
                <c:pt idx="708">
                  <c:v>0.31551519531251204</c:v>
                </c:pt>
                <c:pt idx="709">
                  <c:v>0.31610644531251203</c:v>
                </c:pt>
                <c:pt idx="710">
                  <c:v>0.31666269531251201</c:v>
                </c:pt>
                <c:pt idx="711">
                  <c:v>0.31722322265625602</c:v>
                </c:pt>
                <c:pt idx="712">
                  <c:v>0.31774962890624003</c:v>
                </c:pt>
                <c:pt idx="713">
                  <c:v>0.318352910156256</c:v>
                </c:pt>
                <c:pt idx="714">
                  <c:v>0.31886349609375997</c:v>
                </c:pt>
                <c:pt idx="715">
                  <c:v>0.31945904296873601</c:v>
                </c:pt>
                <c:pt idx="716">
                  <c:v>0.32002134765632001</c:v>
                </c:pt>
                <c:pt idx="717">
                  <c:v>0.32060632812512002</c:v>
                </c:pt>
                <c:pt idx="718">
                  <c:v>0.32118447265632</c:v>
                </c:pt>
                <c:pt idx="719">
                  <c:v>0.32173224609376</c:v>
                </c:pt>
                <c:pt idx="720">
                  <c:v>0.32231386718751998</c:v>
                </c:pt>
                <c:pt idx="721">
                  <c:v>0.32290531250015997</c:v>
                </c:pt>
                <c:pt idx="722">
                  <c:v>0.32352064453120005</c:v>
                </c:pt>
                <c:pt idx="723">
                  <c:v>0.32408792968736005</c:v>
                </c:pt>
                <c:pt idx="724">
                  <c:v>0.32469093750015998</c:v>
                </c:pt>
                <c:pt idx="725">
                  <c:v>0.32527412109375997</c:v>
                </c:pt>
                <c:pt idx="726">
                  <c:v>0.32584150390624</c:v>
                </c:pt>
                <c:pt idx="727">
                  <c:v>0.32642808593760003</c:v>
                </c:pt>
                <c:pt idx="728">
                  <c:v>0.32702929687487997</c:v>
                </c:pt>
                <c:pt idx="729">
                  <c:v>0.32766292968736005</c:v>
                </c:pt>
                <c:pt idx="730">
                  <c:v>0.32826136718751997</c:v>
                </c:pt>
                <c:pt idx="731">
                  <c:v>0.32887269531263996</c:v>
                </c:pt>
                <c:pt idx="732">
                  <c:v>0.32946207031263997</c:v>
                </c:pt>
                <c:pt idx="733">
                  <c:v>0.33007660156256008</c:v>
                </c:pt>
                <c:pt idx="734">
                  <c:v>0.33071789062495999</c:v>
                </c:pt>
                <c:pt idx="735">
                  <c:v>0.33134148437504002</c:v>
                </c:pt>
                <c:pt idx="736">
                  <c:v>0.33200046875008005</c:v>
                </c:pt>
                <c:pt idx="737">
                  <c:v>0.33263363281248004</c:v>
                </c:pt>
                <c:pt idx="738">
                  <c:v>0.33324128906240003</c:v>
                </c:pt>
                <c:pt idx="739">
                  <c:v>0.33385363281248004</c:v>
                </c:pt>
                <c:pt idx="740">
                  <c:v>0.33447203124991998</c:v>
                </c:pt>
                <c:pt idx="741">
                  <c:v>0.33515234375008002</c:v>
                </c:pt>
                <c:pt idx="742">
                  <c:v>0.3357780859376</c:v>
                </c:pt>
                <c:pt idx="743">
                  <c:v>0.33635781250016</c:v>
                </c:pt>
                <c:pt idx="744">
                  <c:v>0.33691109375007999</c:v>
                </c:pt>
                <c:pt idx="745">
                  <c:v>0.33753445312511998</c:v>
                </c:pt>
                <c:pt idx="746">
                  <c:v>0.33813625000000003</c:v>
                </c:pt>
                <c:pt idx="747">
                  <c:v>0.33871687499999997</c:v>
                </c:pt>
                <c:pt idx="748">
                  <c:v>0.33935937500000002</c:v>
                </c:pt>
                <c:pt idx="749">
                  <c:v>0.33999867187487998</c:v>
                </c:pt>
                <c:pt idx="750">
                  <c:v>0.34060742187488002</c:v>
                </c:pt>
                <c:pt idx="751">
                  <c:v>0.34118367187488002</c:v>
                </c:pt>
                <c:pt idx="752">
                  <c:v>0.34182746093759997</c:v>
                </c:pt>
                <c:pt idx="753">
                  <c:v>0.34245847656256007</c:v>
                </c:pt>
                <c:pt idx="754">
                  <c:v>0.34313699218751997</c:v>
                </c:pt>
                <c:pt idx="755">
                  <c:v>0.34374386718751998</c:v>
                </c:pt>
                <c:pt idx="756">
                  <c:v>0.34436624999999998</c:v>
                </c:pt>
                <c:pt idx="757">
                  <c:v>0.34499421875008002</c:v>
                </c:pt>
                <c:pt idx="758">
                  <c:v>0.34559988281248005</c:v>
                </c:pt>
                <c:pt idx="759">
                  <c:v>0.34624925781248006</c:v>
                </c:pt>
                <c:pt idx="760">
                  <c:v>0.34688378906240003</c:v>
                </c:pt>
                <c:pt idx="761">
                  <c:v>0.34749890624991997</c:v>
                </c:pt>
                <c:pt idx="762">
                  <c:v>0.34806796875008</c:v>
                </c:pt>
                <c:pt idx="763">
                  <c:v>0.34869695312512</c:v>
                </c:pt>
                <c:pt idx="764">
                  <c:v>0.34923578124992</c:v>
                </c:pt>
                <c:pt idx="765">
                  <c:v>0.34985449218751996</c:v>
                </c:pt>
                <c:pt idx="766">
                  <c:v>0.35041710937504006</c:v>
                </c:pt>
                <c:pt idx="767">
                  <c:v>0.35102246093759998</c:v>
                </c:pt>
                <c:pt idx="768">
                  <c:v>0.35165125000000003</c:v>
                </c:pt>
                <c:pt idx="769">
                  <c:v>0.35217984375008005</c:v>
                </c:pt>
                <c:pt idx="770">
                  <c:v>0.35282777343743993</c:v>
                </c:pt>
                <c:pt idx="771">
                  <c:v>0.35338999999999998</c:v>
                </c:pt>
                <c:pt idx="772">
                  <c:v>0.35403296875008</c:v>
                </c:pt>
                <c:pt idx="773">
                  <c:v>0.35467597656256006</c:v>
                </c:pt>
                <c:pt idx="774">
                  <c:v>0.35536609375007999</c:v>
                </c:pt>
                <c:pt idx="775">
                  <c:v>0.35600488281248005</c:v>
                </c:pt>
                <c:pt idx="776">
                  <c:v>0.35665871093759999</c:v>
                </c:pt>
                <c:pt idx="777">
                  <c:v>0.35734230468736</c:v>
                </c:pt>
                <c:pt idx="778">
                  <c:v>0.35793472656256003</c:v>
                </c:pt>
                <c:pt idx="779">
                  <c:v>0.35861312499999998</c:v>
                </c:pt>
                <c:pt idx="780">
                  <c:v>0.35923375000000002</c:v>
                </c:pt>
                <c:pt idx="781">
                  <c:v>0.35992457031263997</c:v>
                </c:pt>
                <c:pt idx="782">
                  <c:v>0.36057699218751998</c:v>
                </c:pt>
                <c:pt idx="783">
                  <c:v>0.36118835937504001</c:v>
                </c:pt>
                <c:pt idx="784">
                  <c:v>0.36183371093759997</c:v>
                </c:pt>
                <c:pt idx="785">
                  <c:v>0.36246156250015998</c:v>
                </c:pt>
                <c:pt idx="786">
                  <c:v>0.36316175781248006</c:v>
                </c:pt>
                <c:pt idx="787">
                  <c:v>0.36377488281248005</c:v>
                </c:pt>
                <c:pt idx="788">
                  <c:v>0.36447507812511998</c:v>
                </c:pt>
                <c:pt idx="789">
                  <c:v>0.36514203124992001</c:v>
                </c:pt>
                <c:pt idx="790">
                  <c:v>0.36586339843743992</c:v>
                </c:pt>
                <c:pt idx="791">
                  <c:v>0.36657363281248001</c:v>
                </c:pt>
                <c:pt idx="792">
                  <c:v>0.36719640624992</c:v>
                </c:pt>
                <c:pt idx="793">
                  <c:v>0.36793140624991999</c:v>
                </c:pt>
                <c:pt idx="794">
                  <c:v>0.36857191406240003</c:v>
                </c:pt>
                <c:pt idx="795">
                  <c:v>0.36925687499999998</c:v>
                </c:pt>
                <c:pt idx="796">
                  <c:v>0.36985757812511999</c:v>
                </c:pt>
                <c:pt idx="797">
                  <c:v>0.37051738281248003</c:v>
                </c:pt>
                <c:pt idx="798">
                  <c:v>0.37114292968736001</c:v>
                </c:pt>
                <c:pt idx="799">
                  <c:v>0.37179011718751998</c:v>
                </c:pt>
                <c:pt idx="800">
                  <c:v>0.37242234375008004</c:v>
                </c:pt>
                <c:pt idx="801">
                  <c:v>0.3730399609376</c:v>
                </c:pt>
                <c:pt idx="802">
                  <c:v>0.37375546875008003</c:v>
                </c:pt>
                <c:pt idx="803">
                  <c:v>0.37434351562495999</c:v>
                </c:pt>
                <c:pt idx="804">
                  <c:v>0.37501746093759997</c:v>
                </c:pt>
                <c:pt idx="805">
                  <c:v>0.37563417968736001</c:v>
                </c:pt>
                <c:pt idx="806">
                  <c:v>0.37635691406240002</c:v>
                </c:pt>
                <c:pt idx="807">
                  <c:v>0.37700746093760001</c:v>
                </c:pt>
                <c:pt idx="808">
                  <c:v>0.37767632812512003</c:v>
                </c:pt>
                <c:pt idx="809">
                  <c:v>0.37836335937504001</c:v>
                </c:pt>
                <c:pt idx="810">
                  <c:v>0.37902406250015996</c:v>
                </c:pt>
                <c:pt idx="811">
                  <c:v>0.37975554687488</c:v>
                </c:pt>
                <c:pt idx="812">
                  <c:v>0.38040093750015996</c:v>
                </c:pt>
                <c:pt idx="813">
                  <c:v>0.38112855468736001</c:v>
                </c:pt>
                <c:pt idx="814">
                  <c:v>0.38185601562495997</c:v>
                </c:pt>
                <c:pt idx="815">
                  <c:v>0.38259218750016</c:v>
                </c:pt>
                <c:pt idx="816">
                  <c:v>0.38326460937504003</c:v>
                </c:pt>
                <c:pt idx="817">
                  <c:v>0.38395085937504003</c:v>
                </c:pt>
                <c:pt idx="818">
                  <c:v>0.38468894531263997</c:v>
                </c:pt>
                <c:pt idx="819">
                  <c:v>0.38535750000000002</c:v>
                </c:pt>
                <c:pt idx="820">
                  <c:v>0.38600972656256005</c:v>
                </c:pt>
                <c:pt idx="821">
                  <c:v>0.38666515624991998</c:v>
                </c:pt>
                <c:pt idx="822">
                  <c:v>0.38737187499999998</c:v>
                </c:pt>
                <c:pt idx="823">
                  <c:v>0.38801773437504006</c:v>
                </c:pt>
                <c:pt idx="824">
                  <c:v>0.3886768359376</c:v>
                </c:pt>
                <c:pt idx="825">
                  <c:v>0.38937164062495999</c:v>
                </c:pt>
                <c:pt idx="826">
                  <c:v>0.39001812499999999</c:v>
                </c:pt>
                <c:pt idx="827">
                  <c:v>0.39073152343743994</c:v>
                </c:pt>
                <c:pt idx="828">
                  <c:v>0.39137531250016</c:v>
                </c:pt>
                <c:pt idx="829">
                  <c:v>0.39204664062495997</c:v>
                </c:pt>
                <c:pt idx="830">
                  <c:v>0.39270605468736003</c:v>
                </c:pt>
                <c:pt idx="831">
                  <c:v>0.39333667968736002</c:v>
                </c:pt>
                <c:pt idx="832">
                  <c:v>0.39403468750015996</c:v>
                </c:pt>
                <c:pt idx="833">
                  <c:v>0.39469664062495996</c:v>
                </c:pt>
                <c:pt idx="834">
                  <c:v>0.39531160156256007</c:v>
                </c:pt>
                <c:pt idx="835">
                  <c:v>0.39589121093759999</c:v>
                </c:pt>
                <c:pt idx="836">
                  <c:v>0.39655687499999998</c:v>
                </c:pt>
                <c:pt idx="837">
                  <c:v>0.39718105468736004</c:v>
                </c:pt>
                <c:pt idx="838">
                  <c:v>0.39782601562495995</c:v>
                </c:pt>
                <c:pt idx="839">
                  <c:v>0.39846781250016</c:v>
                </c:pt>
                <c:pt idx="840">
                  <c:v>0.39917972656256007</c:v>
                </c:pt>
                <c:pt idx="841">
                  <c:v>0.39991589843743997</c:v>
                </c:pt>
                <c:pt idx="842">
                  <c:v>0.40054398437504002</c:v>
                </c:pt>
                <c:pt idx="843">
                  <c:v>0.40121332031263995</c:v>
                </c:pt>
                <c:pt idx="844">
                  <c:v>0.40195816406240004</c:v>
                </c:pt>
                <c:pt idx="845">
                  <c:v>0.40266949218751996</c:v>
                </c:pt>
                <c:pt idx="846">
                  <c:v>0.40335542968736005</c:v>
                </c:pt>
                <c:pt idx="847">
                  <c:v>0.40407281250015997</c:v>
                </c:pt>
                <c:pt idx="848">
                  <c:v>0.40482632812511998</c:v>
                </c:pt>
                <c:pt idx="849">
                  <c:v>0.40557406250015998</c:v>
                </c:pt>
                <c:pt idx="850">
                  <c:v>0.40630843750015999</c:v>
                </c:pt>
                <c:pt idx="851">
                  <c:v>0.40699898437504001</c:v>
                </c:pt>
                <c:pt idx="852">
                  <c:v>0.40772847656256006</c:v>
                </c:pt>
                <c:pt idx="853">
                  <c:v>0.40850707031264</c:v>
                </c:pt>
                <c:pt idx="854">
                  <c:v>0.40919101562495996</c:v>
                </c:pt>
                <c:pt idx="855">
                  <c:v>0.40997328124992</c:v>
                </c:pt>
                <c:pt idx="856">
                  <c:v>0.41069722656256002</c:v>
                </c:pt>
                <c:pt idx="857">
                  <c:v>0.41143906250015999</c:v>
                </c:pt>
                <c:pt idx="858">
                  <c:v>0.41210355468736004</c:v>
                </c:pt>
                <c:pt idx="859">
                  <c:v>0.41281265624991997</c:v>
                </c:pt>
                <c:pt idx="860">
                  <c:v>0.41354070312511998</c:v>
                </c:pt>
                <c:pt idx="861">
                  <c:v>0.41421351562495995</c:v>
                </c:pt>
                <c:pt idx="862">
                  <c:v>0.41494929687487997</c:v>
                </c:pt>
                <c:pt idx="863">
                  <c:v>0.41564054687488</c:v>
                </c:pt>
                <c:pt idx="864">
                  <c:v>0.41638828124992</c:v>
                </c:pt>
                <c:pt idx="865">
                  <c:v>0.41703683593759999</c:v>
                </c:pt>
                <c:pt idx="866">
                  <c:v>0.41776394531263999</c:v>
                </c:pt>
                <c:pt idx="867">
                  <c:v>0.41844007812512002</c:v>
                </c:pt>
                <c:pt idx="868">
                  <c:v>0.41914152343743993</c:v>
                </c:pt>
                <c:pt idx="869">
                  <c:v>0.41987554687487999</c:v>
                </c:pt>
                <c:pt idx="870">
                  <c:v>0.42050062500000002</c:v>
                </c:pt>
                <c:pt idx="871">
                  <c:v>0.42122753906240001</c:v>
                </c:pt>
                <c:pt idx="872">
                  <c:v>0.42192207031263995</c:v>
                </c:pt>
                <c:pt idx="873">
                  <c:v>0.42262503906240001</c:v>
                </c:pt>
                <c:pt idx="874">
                  <c:v>0.42328730468736003</c:v>
                </c:pt>
                <c:pt idx="875">
                  <c:v>0.42405613281248006</c:v>
                </c:pt>
                <c:pt idx="876">
                  <c:v>0.42481785156256008</c:v>
                </c:pt>
                <c:pt idx="877">
                  <c:v>0.42555335937504002</c:v>
                </c:pt>
                <c:pt idx="878">
                  <c:v>0.42631648437504005</c:v>
                </c:pt>
                <c:pt idx="879">
                  <c:v>0.42701011718751997</c:v>
                </c:pt>
                <c:pt idx="880">
                  <c:v>0.42782804687488002</c:v>
                </c:pt>
                <c:pt idx="881">
                  <c:v>0.42859132812512002</c:v>
                </c:pt>
                <c:pt idx="882">
                  <c:v>0.42935972656256005</c:v>
                </c:pt>
                <c:pt idx="883">
                  <c:v>0.43011937500000003</c:v>
                </c:pt>
                <c:pt idx="884">
                  <c:v>0.43083835937504006</c:v>
                </c:pt>
                <c:pt idx="885">
                  <c:v>0.43154382812511999</c:v>
                </c:pt>
                <c:pt idx="886">
                  <c:v>0.43219277343743995</c:v>
                </c:pt>
                <c:pt idx="887">
                  <c:v>0.43295562500000001</c:v>
                </c:pt>
                <c:pt idx="888">
                  <c:v>0.43375117187487999</c:v>
                </c:pt>
                <c:pt idx="889">
                  <c:v>0.43455152343743997</c:v>
                </c:pt>
                <c:pt idx="890">
                  <c:v>0.43532511718751998</c:v>
                </c:pt>
                <c:pt idx="891">
                  <c:v>0.43603148437504002</c:v>
                </c:pt>
                <c:pt idx="892">
                  <c:v>0.43674437500000002</c:v>
                </c:pt>
                <c:pt idx="893">
                  <c:v>0.43748464843743995</c:v>
                </c:pt>
                <c:pt idx="894">
                  <c:v>0.43831773437503996</c:v>
                </c:pt>
                <c:pt idx="895">
                  <c:v>0.43906933593759995</c:v>
                </c:pt>
                <c:pt idx="896">
                  <c:v>0.43990199218751996</c:v>
                </c:pt>
                <c:pt idx="897">
                  <c:v>0.44064078124991995</c:v>
                </c:pt>
                <c:pt idx="898">
                  <c:v>0.44130453124991997</c:v>
                </c:pt>
                <c:pt idx="899">
                  <c:v>0.44204691406240004</c:v>
                </c:pt>
                <c:pt idx="900">
                  <c:v>0.44269187500000001</c:v>
                </c:pt>
                <c:pt idx="901">
                  <c:v>0.44348792968736001</c:v>
                </c:pt>
                <c:pt idx="902">
                  <c:v>0.44425863281248001</c:v>
                </c:pt>
                <c:pt idx="903">
                  <c:v>0.44501800781248002</c:v>
                </c:pt>
                <c:pt idx="904">
                  <c:v>0.44574843750015997</c:v>
                </c:pt>
                <c:pt idx="905">
                  <c:v>0.446465</c:v>
                </c:pt>
                <c:pt idx="906">
                  <c:v>0.44717523437503998</c:v>
                </c:pt>
                <c:pt idx="907">
                  <c:v>0.44791402343744002</c:v>
                </c:pt>
                <c:pt idx="908">
                  <c:v>0.44868800781248003</c:v>
                </c:pt>
                <c:pt idx="909">
                  <c:v>0.44938617187488</c:v>
                </c:pt>
                <c:pt idx="910">
                  <c:v>0.45014117187488001</c:v>
                </c:pt>
                <c:pt idx="911">
                  <c:v>0.45083000000000001</c:v>
                </c:pt>
                <c:pt idx="912">
                  <c:v>0.45148117187488002</c:v>
                </c:pt>
                <c:pt idx="913">
                  <c:v>0.45223374999999999</c:v>
                </c:pt>
                <c:pt idx="914">
                  <c:v>0.45290070312511999</c:v>
                </c:pt>
                <c:pt idx="915">
                  <c:v>0.45372683593759994</c:v>
                </c:pt>
                <c:pt idx="916">
                  <c:v>0.45444738281248004</c:v>
                </c:pt>
                <c:pt idx="917">
                  <c:v>0.45520277343743998</c:v>
                </c:pt>
                <c:pt idx="918">
                  <c:v>0.45595398437503992</c:v>
                </c:pt>
                <c:pt idx="919">
                  <c:v>0.45670062500000003</c:v>
                </c:pt>
                <c:pt idx="920">
                  <c:v>0.45750542968736002</c:v>
                </c:pt>
                <c:pt idx="921">
                  <c:v>0.45828398437503992</c:v>
                </c:pt>
                <c:pt idx="922">
                  <c:v>0.45911585937503996</c:v>
                </c:pt>
                <c:pt idx="923">
                  <c:v>0.45986269531263996</c:v>
                </c:pt>
                <c:pt idx="924">
                  <c:v>0.46070742187488001</c:v>
                </c:pt>
                <c:pt idx="925">
                  <c:v>0.46144878906240006</c:v>
                </c:pt>
                <c:pt idx="926">
                  <c:v>0.46225687500000001</c:v>
                </c:pt>
                <c:pt idx="927">
                  <c:v>0.46311699218751995</c:v>
                </c:pt>
                <c:pt idx="928">
                  <c:v>0.46389925781248004</c:v>
                </c:pt>
                <c:pt idx="929">
                  <c:v>0.46474566406240009</c:v>
                </c:pt>
                <c:pt idx="930">
                  <c:v>0.46545082031263996</c:v>
                </c:pt>
                <c:pt idx="931">
                  <c:v>0.46627003906240005</c:v>
                </c:pt>
                <c:pt idx="932">
                  <c:v>0.46699480468736004</c:v>
                </c:pt>
                <c:pt idx="933">
                  <c:v>0.46777863281248006</c:v>
                </c:pt>
                <c:pt idx="934">
                  <c:v>0.46852089843743999</c:v>
                </c:pt>
                <c:pt idx="935">
                  <c:v>0.46929121093759996</c:v>
                </c:pt>
                <c:pt idx="936">
                  <c:v>0.47012437499999998</c:v>
                </c:pt>
                <c:pt idx="937">
                  <c:v>0.47084273437503993</c:v>
                </c:pt>
                <c:pt idx="938">
                  <c:v>0.47164636718751995</c:v>
                </c:pt>
                <c:pt idx="939">
                  <c:v>0.47236238281248005</c:v>
                </c:pt>
                <c:pt idx="940">
                  <c:v>0.47321503906240009</c:v>
                </c:pt>
                <c:pt idx="941">
                  <c:v>0.47397371093759993</c:v>
                </c:pt>
                <c:pt idx="942">
                  <c:v>0.47478507812512</c:v>
                </c:pt>
                <c:pt idx="943">
                  <c:v>0.47564042968736003</c:v>
                </c:pt>
                <c:pt idx="944">
                  <c:v>0.47641832031263998</c:v>
                </c:pt>
                <c:pt idx="945">
                  <c:v>0.47724414062496007</c:v>
                </c:pt>
                <c:pt idx="946">
                  <c:v>0.47797035156256001</c:v>
                </c:pt>
                <c:pt idx="947">
                  <c:v>0.47874464843744002</c:v>
                </c:pt>
                <c:pt idx="948">
                  <c:v>0.47953824218751995</c:v>
                </c:pt>
                <c:pt idx="949">
                  <c:v>0.48031449218751998</c:v>
                </c:pt>
                <c:pt idx="950">
                  <c:v>0.48112050781248006</c:v>
                </c:pt>
                <c:pt idx="951">
                  <c:v>0.48189429687488</c:v>
                </c:pt>
                <c:pt idx="952">
                  <c:v>0.48274132812512</c:v>
                </c:pt>
                <c:pt idx="953">
                  <c:v>0.48349609375008007</c:v>
                </c:pt>
                <c:pt idx="954">
                  <c:v>0.48436339843743997</c:v>
                </c:pt>
                <c:pt idx="955">
                  <c:v>0.48521804687488002</c:v>
                </c:pt>
                <c:pt idx="956">
                  <c:v>0.48603828124991993</c:v>
                </c:pt>
                <c:pt idx="957">
                  <c:v>0.48687980468736003</c:v>
                </c:pt>
                <c:pt idx="958">
                  <c:v>0.48770878906240006</c:v>
                </c:pt>
                <c:pt idx="959">
                  <c:v>0.48860999999999999</c:v>
                </c:pt>
                <c:pt idx="960">
                  <c:v>0.48944617187487999</c:v>
                </c:pt>
                <c:pt idx="961">
                  <c:v>0.49032996093759995</c:v>
                </c:pt>
                <c:pt idx="962">
                  <c:v>0.49112394531263998</c:v>
                </c:pt>
                <c:pt idx="963">
                  <c:v>0.49191574218751999</c:v>
                </c:pt>
                <c:pt idx="964">
                  <c:v>0.49269667968736003</c:v>
                </c:pt>
                <c:pt idx="965">
                  <c:v>0.49342265624991993</c:v>
                </c:pt>
                <c:pt idx="966">
                  <c:v>0.49425519531263995</c:v>
                </c:pt>
                <c:pt idx="967">
                  <c:v>0.49502105468736002</c:v>
                </c:pt>
                <c:pt idx="968">
                  <c:v>0.49580050781248003</c:v>
                </c:pt>
                <c:pt idx="969">
                  <c:v>0.49659058593759992</c:v>
                </c:pt>
                <c:pt idx="970">
                  <c:v>0.49734828124991992</c:v>
                </c:pt>
                <c:pt idx="971">
                  <c:v>0.49808175781248004</c:v>
                </c:pt>
                <c:pt idx="972">
                  <c:v>0.49884324218751996</c:v>
                </c:pt>
                <c:pt idx="973">
                  <c:v>0.49967890624991995</c:v>
                </c:pt>
                <c:pt idx="974">
                  <c:v>0.50045617187488001</c:v>
                </c:pt>
                <c:pt idx="975">
                  <c:v>0.50123222656256006</c:v>
                </c:pt>
                <c:pt idx="976">
                  <c:v>0.50201488281248008</c:v>
                </c:pt>
                <c:pt idx="977">
                  <c:v>0.50278617187487995</c:v>
                </c:pt>
                <c:pt idx="978">
                  <c:v>0.50352882812512001</c:v>
                </c:pt>
                <c:pt idx="979">
                  <c:v>0.50426171875008008</c:v>
                </c:pt>
                <c:pt idx="980">
                  <c:v>0.50505820312511995</c:v>
                </c:pt>
                <c:pt idx="981">
                  <c:v>0.50581835937503994</c:v>
                </c:pt>
                <c:pt idx="982">
                  <c:v>0.50666246093759992</c:v>
                </c:pt>
                <c:pt idx="983">
                  <c:v>0.50743804687488003</c:v>
                </c:pt>
                <c:pt idx="984">
                  <c:v>0.50827937499999998</c:v>
                </c:pt>
                <c:pt idx="985">
                  <c:v>0.50912160156256003</c:v>
                </c:pt>
                <c:pt idx="986">
                  <c:v>0.50989160156255997</c:v>
                </c:pt>
                <c:pt idx="987">
                  <c:v>0.51070558593759996</c:v>
                </c:pt>
                <c:pt idx="988">
                  <c:v>0.51154234375008012</c:v>
                </c:pt>
                <c:pt idx="989">
                  <c:v>0.51238503906240007</c:v>
                </c:pt>
                <c:pt idx="990">
                  <c:v>0.51320250000000001</c:v>
                </c:pt>
                <c:pt idx="991">
                  <c:v>0.51411117187487998</c:v>
                </c:pt>
                <c:pt idx="992">
                  <c:v>0.51494195312512003</c:v>
                </c:pt>
                <c:pt idx="993">
                  <c:v>0.51574796875008011</c:v>
                </c:pt>
                <c:pt idx="994">
                  <c:v>0.51655996093759993</c:v>
                </c:pt>
                <c:pt idx="995">
                  <c:v>0.51734507812511998</c:v>
                </c:pt>
                <c:pt idx="996">
                  <c:v>0.51818632812512</c:v>
                </c:pt>
                <c:pt idx="997">
                  <c:v>0.5190120312499199</c:v>
                </c:pt>
                <c:pt idx="998">
                  <c:v>0.51985039062496008</c:v>
                </c:pt>
                <c:pt idx="999">
                  <c:v>0.52066195312511998</c:v>
                </c:pt>
                <c:pt idx="1000">
                  <c:v>0.52148050781248001</c:v>
                </c:pt>
                <c:pt idx="1001">
                  <c:v>0.52225398437503989</c:v>
                </c:pt>
                <c:pt idx="1002">
                  <c:v>0.52304769531263995</c:v>
                </c:pt>
                <c:pt idx="1003">
                  <c:v>0.52385062500000001</c:v>
                </c:pt>
                <c:pt idx="1004">
                  <c:v>0.52463175781248006</c:v>
                </c:pt>
                <c:pt idx="1005">
                  <c:v>0.52541402343744004</c:v>
                </c:pt>
                <c:pt idx="1006">
                  <c:v>0.52616453124991991</c:v>
                </c:pt>
                <c:pt idx="1007">
                  <c:v>0.52700882812511995</c:v>
                </c:pt>
                <c:pt idx="1008">
                  <c:v>0.52783433593759999</c:v>
                </c:pt>
                <c:pt idx="1009">
                  <c:v>0.52866992187488004</c:v>
                </c:pt>
                <c:pt idx="1010">
                  <c:v>0.52949273437503996</c:v>
                </c:pt>
                <c:pt idx="1011">
                  <c:v>0.53029824218751997</c:v>
                </c:pt>
                <c:pt idx="1012">
                  <c:v>0.53114277343743999</c:v>
                </c:pt>
                <c:pt idx="1013">
                  <c:v>0.53192988281247999</c:v>
                </c:pt>
                <c:pt idx="1014">
                  <c:v>0.53278800781248004</c:v>
                </c:pt>
                <c:pt idx="1015">
                  <c:v>0.53366207031264001</c:v>
                </c:pt>
                <c:pt idx="1016">
                  <c:v>0.53457023437503992</c:v>
                </c:pt>
                <c:pt idx="1017">
                  <c:v>0.53542132812512</c:v>
                </c:pt>
                <c:pt idx="1018">
                  <c:v>0.53616289062496003</c:v>
                </c:pt>
                <c:pt idx="1019">
                  <c:v>0.53701851562496006</c:v>
                </c:pt>
                <c:pt idx="1020">
                  <c:v>0.53783089843744003</c:v>
                </c:pt>
                <c:pt idx="1021">
                  <c:v>0.53868945312511995</c:v>
                </c:pt>
                <c:pt idx="1022">
                  <c:v>0.53952210937503997</c:v>
                </c:pt>
                <c:pt idx="1023">
                  <c:v>0.54042652343744002</c:v>
                </c:pt>
                <c:pt idx="1024">
                  <c:v>0.54122488281248005</c:v>
                </c:pt>
                <c:pt idx="1025">
                  <c:v>0.542065625</c:v>
                </c:pt>
                <c:pt idx="1026">
                  <c:v>0.54290960937503996</c:v>
                </c:pt>
                <c:pt idx="1027">
                  <c:v>0.54371273437503997</c:v>
                </c:pt>
                <c:pt idx="1028">
                  <c:v>0.54462578124991989</c:v>
                </c:pt>
                <c:pt idx="1029">
                  <c:v>0.54542605468736005</c:v>
                </c:pt>
                <c:pt idx="1030">
                  <c:v>0.54627871093759994</c:v>
                </c:pt>
                <c:pt idx="1031">
                  <c:v>0.54713058593759989</c:v>
                </c:pt>
                <c:pt idx="1032">
                  <c:v>0.54796933593759989</c:v>
                </c:pt>
                <c:pt idx="1033">
                  <c:v>0.54884804687487998</c:v>
                </c:pt>
                <c:pt idx="1034">
                  <c:v>0.54972230468736005</c:v>
                </c:pt>
                <c:pt idx="1035">
                  <c:v>0.55062917968736003</c:v>
                </c:pt>
                <c:pt idx="1036">
                  <c:v>0.55143847656255995</c:v>
                </c:pt>
                <c:pt idx="1037">
                  <c:v>0.55229433593759991</c:v>
                </c:pt>
                <c:pt idx="1038">
                  <c:v>0.55309687500000004</c:v>
                </c:pt>
                <c:pt idx="1039">
                  <c:v>0.55393859375008003</c:v>
                </c:pt>
                <c:pt idx="1040">
                  <c:v>0.55479277343744005</c:v>
                </c:pt>
                <c:pt idx="1041">
                  <c:v>0.5555849609375999</c:v>
                </c:pt>
                <c:pt idx="1042">
                  <c:v>0.55642507812511999</c:v>
                </c:pt>
                <c:pt idx="1043">
                  <c:v>0.55718445312511999</c:v>
                </c:pt>
                <c:pt idx="1044">
                  <c:v>0.55800550781248004</c:v>
                </c:pt>
                <c:pt idx="1045">
                  <c:v>0.55878296875008004</c:v>
                </c:pt>
                <c:pt idx="1046">
                  <c:v>0.55961292968735998</c:v>
                </c:pt>
                <c:pt idx="1047">
                  <c:v>0.56041488281248009</c:v>
                </c:pt>
                <c:pt idx="1048">
                  <c:v>0.56128386718751999</c:v>
                </c:pt>
                <c:pt idx="1049">
                  <c:v>0.56213265624991993</c:v>
                </c:pt>
                <c:pt idx="1050">
                  <c:v>0.56293269531264001</c:v>
                </c:pt>
                <c:pt idx="1051">
                  <c:v>0.56384656250015996</c:v>
                </c:pt>
                <c:pt idx="1052">
                  <c:v>0.56463019531264003</c:v>
                </c:pt>
                <c:pt idx="1053">
                  <c:v>0.56552812500000005</c:v>
                </c:pt>
                <c:pt idx="1054">
                  <c:v>0.56634425781247999</c:v>
                </c:pt>
                <c:pt idx="1055">
                  <c:v>0.56720738281248007</c:v>
                </c:pt>
                <c:pt idx="1056">
                  <c:v>0.56807726562496008</c:v>
                </c:pt>
                <c:pt idx="1057">
                  <c:v>0.56895371093759994</c:v>
                </c:pt>
                <c:pt idx="1058">
                  <c:v>0.56984855468736006</c:v>
                </c:pt>
                <c:pt idx="1059">
                  <c:v>0.57074109375008009</c:v>
                </c:pt>
                <c:pt idx="1060">
                  <c:v>0.57165046875008008</c:v>
                </c:pt>
                <c:pt idx="1061">
                  <c:v>0.57244863281248004</c:v>
                </c:pt>
                <c:pt idx="1062">
                  <c:v>0.57338066406240007</c:v>
                </c:pt>
                <c:pt idx="1063">
                  <c:v>0.57423968750015997</c:v>
                </c:pt>
                <c:pt idx="1064">
                  <c:v>0.57515207031263993</c:v>
                </c:pt>
                <c:pt idx="1065">
                  <c:v>0.57607496093759991</c:v>
                </c:pt>
                <c:pt idx="1066">
                  <c:v>0.57696351562496007</c:v>
                </c:pt>
                <c:pt idx="1067">
                  <c:v>0.57789300781247999</c:v>
                </c:pt>
                <c:pt idx="1068">
                  <c:v>0.57878703124991993</c:v>
                </c:pt>
                <c:pt idx="1069">
                  <c:v>0.57970374999999996</c:v>
                </c:pt>
                <c:pt idx="1070">
                  <c:v>0.58062250000000004</c:v>
                </c:pt>
                <c:pt idx="1071">
                  <c:v>0.58160527343743995</c:v>
                </c:pt>
                <c:pt idx="1072">
                  <c:v>0.58252585937503998</c:v>
                </c:pt>
                <c:pt idx="1073">
                  <c:v>0.58346714843743996</c:v>
                </c:pt>
                <c:pt idx="1074">
                  <c:v>0.58442070312511996</c:v>
                </c:pt>
                <c:pt idx="1075">
                  <c:v>0.5852835937500801</c:v>
                </c:pt>
                <c:pt idx="1076">
                  <c:v>0.58623742187488004</c:v>
                </c:pt>
                <c:pt idx="1077">
                  <c:v>0.5871310937500801</c:v>
                </c:pt>
                <c:pt idx="1078">
                  <c:v>0.58802054687488003</c:v>
                </c:pt>
                <c:pt idx="1079">
                  <c:v>0.58888863281248005</c:v>
                </c:pt>
                <c:pt idx="1080">
                  <c:v>0.58974578124991994</c:v>
                </c:pt>
                <c:pt idx="1081">
                  <c:v>0.59068082031264002</c:v>
                </c:pt>
                <c:pt idx="1082">
                  <c:v>0.59155925781247998</c:v>
                </c:pt>
                <c:pt idx="1083">
                  <c:v>0.59244414062496009</c:v>
                </c:pt>
                <c:pt idx="1084">
                  <c:v>0.59328148437503991</c:v>
                </c:pt>
                <c:pt idx="1085">
                  <c:v>0.59421445312512</c:v>
                </c:pt>
                <c:pt idx="1086">
                  <c:v>0.59505320312512</c:v>
                </c:pt>
                <c:pt idx="1087">
                  <c:v>0.59596363281247999</c:v>
                </c:pt>
                <c:pt idx="1088">
                  <c:v>0.59688445312511995</c:v>
                </c:pt>
                <c:pt idx="1089">
                  <c:v>0.59782304687487997</c:v>
                </c:pt>
                <c:pt idx="1090">
                  <c:v>0.59880234375008012</c:v>
                </c:pt>
                <c:pt idx="1091">
                  <c:v>0.59964269531263992</c:v>
                </c:pt>
                <c:pt idx="1092">
                  <c:v>0.60058687499999996</c:v>
                </c:pt>
                <c:pt idx="1093">
                  <c:v>0.601515625</c:v>
                </c:pt>
                <c:pt idx="1094">
                  <c:v>0.60250386718751991</c:v>
                </c:pt>
                <c:pt idx="1095">
                  <c:v>0.60340550781248004</c:v>
                </c:pt>
                <c:pt idx="1096">
                  <c:v>0.60437144531263998</c:v>
                </c:pt>
                <c:pt idx="1097">
                  <c:v>0.60527722656256</c:v>
                </c:pt>
                <c:pt idx="1098">
                  <c:v>0.60622382812511999</c:v>
                </c:pt>
                <c:pt idx="1099">
                  <c:v>0.60711566406240003</c:v>
                </c:pt>
                <c:pt idx="1100">
                  <c:v>0.60802753906240004</c:v>
                </c:pt>
                <c:pt idx="1101">
                  <c:v>0.60898503906240009</c:v>
                </c:pt>
                <c:pt idx="1102">
                  <c:v>0.60990007812512004</c:v>
                </c:pt>
                <c:pt idx="1103">
                  <c:v>0.61082007812511996</c:v>
                </c:pt>
                <c:pt idx="1104">
                  <c:v>0.61170855468736007</c:v>
                </c:pt>
                <c:pt idx="1105">
                  <c:v>0.61260023437503996</c:v>
                </c:pt>
                <c:pt idx="1106">
                  <c:v>0.6135235156249601</c:v>
                </c:pt>
                <c:pt idx="1107">
                  <c:v>0.61444054687488003</c:v>
                </c:pt>
                <c:pt idx="1108">
                  <c:v>0.61533667968736006</c:v>
                </c:pt>
                <c:pt idx="1109">
                  <c:v>0.61621441406240007</c:v>
                </c:pt>
                <c:pt idx="1110">
                  <c:v>0.61708082031264</c:v>
                </c:pt>
                <c:pt idx="1111">
                  <c:v>0.6179237109375999</c:v>
                </c:pt>
                <c:pt idx="1112">
                  <c:v>0.61881378906240003</c:v>
                </c:pt>
                <c:pt idx="1113">
                  <c:v>0.61969460937503995</c:v>
                </c:pt>
                <c:pt idx="1114">
                  <c:v>0.62058457031264003</c:v>
                </c:pt>
                <c:pt idx="1115">
                  <c:v>0.62151058593759989</c:v>
                </c:pt>
                <c:pt idx="1116">
                  <c:v>0.62232523437503995</c:v>
                </c:pt>
                <c:pt idx="1117">
                  <c:v>0.62325062499999995</c:v>
                </c:pt>
                <c:pt idx="1118">
                  <c:v>0.62410804687487997</c:v>
                </c:pt>
                <c:pt idx="1119">
                  <c:v>0.62505343750015996</c:v>
                </c:pt>
                <c:pt idx="1120">
                  <c:v>0.62600039062496005</c:v>
                </c:pt>
                <c:pt idx="1121">
                  <c:v>0.62694585937503988</c:v>
                </c:pt>
                <c:pt idx="1122">
                  <c:v>0.62790191406240004</c:v>
                </c:pt>
                <c:pt idx="1123">
                  <c:v>0.62878910156255996</c:v>
                </c:pt>
                <c:pt idx="1124">
                  <c:v>0.62975285156256</c:v>
                </c:pt>
                <c:pt idx="1125">
                  <c:v>0.63065972656255997</c:v>
                </c:pt>
                <c:pt idx="1126">
                  <c:v>0.63168789062496011</c:v>
                </c:pt>
                <c:pt idx="1127">
                  <c:v>0.63260449218752002</c:v>
                </c:pt>
                <c:pt idx="1128">
                  <c:v>0.63358050781247999</c:v>
                </c:pt>
                <c:pt idx="1129">
                  <c:v>0.63456718750015995</c:v>
                </c:pt>
                <c:pt idx="1130">
                  <c:v>0.6354929687500801</c:v>
                </c:pt>
                <c:pt idx="1131">
                  <c:v>0.63647851562496005</c:v>
                </c:pt>
                <c:pt idx="1132">
                  <c:v>0.63737296875008009</c:v>
                </c:pt>
                <c:pt idx="1133">
                  <c:v>0.63837574218751991</c:v>
                </c:pt>
                <c:pt idx="1134">
                  <c:v>0.63933214843744002</c:v>
                </c:pt>
                <c:pt idx="1135">
                  <c:v>0.64030527343744004</c:v>
                </c:pt>
                <c:pt idx="1136">
                  <c:v>0.64125273437503993</c:v>
                </c:pt>
                <c:pt idx="1137">
                  <c:v>0.64221015624991995</c:v>
                </c:pt>
                <c:pt idx="1138">
                  <c:v>0.64317722656256004</c:v>
                </c:pt>
                <c:pt idx="1139">
                  <c:v>0.64409531250015994</c:v>
                </c:pt>
                <c:pt idx="1140">
                  <c:v>0.64508316406240007</c:v>
                </c:pt>
                <c:pt idx="1141">
                  <c:v>0.64599234375008008</c:v>
                </c:pt>
                <c:pt idx="1142">
                  <c:v>0.64694699218751994</c:v>
                </c:pt>
                <c:pt idx="1143">
                  <c:v>0.64788507812511997</c:v>
                </c:pt>
                <c:pt idx="1144">
                  <c:v>0.64881355468736002</c:v>
                </c:pt>
                <c:pt idx="1145">
                  <c:v>0.64976617187487995</c:v>
                </c:pt>
                <c:pt idx="1146">
                  <c:v>0.65066421875008007</c:v>
                </c:pt>
                <c:pt idx="1147">
                  <c:v>0.65164699218751998</c:v>
                </c:pt>
                <c:pt idx="1148">
                  <c:v>0.65255734375008012</c:v>
                </c:pt>
                <c:pt idx="1149">
                  <c:v>0.65353207031263993</c:v>
                </c:pt>
                <c:pt idx="1150">
                  <c:v>0.65447070312512001</c:v>
                </c:pt>
                <c:pt idx="1151">
                  <c:v>0.65540796875008012</c:v>
                </c:pt>
                <c:pt idx="1152">
                  <c:v>0.65638093750016002</c:v>
                </c:pt>
                <c:pt idx="1153">
                  <c:v>0.65732867187487987</c:v>
                </c:pt>
                <c:pt idx="1154">
                  <c:v>0.65831804687487994</c:v>
                </c:pt>
                <c:pt idx="1155">
                  <c:v>0.65926265624991998</c:v>
                </c:pt>
                <c:pt idx="1156">
                  <c:v>0.66031031250016003</c:v>
                </c:pt>
                <c:pt idx="1157">
                  <c:v>0.66125210937503998</c:v>
                </c:pt>
                <c:pt idx="1158">
                  <c:v>0.66224156250016009</c:v>
                </c:pt>
                <c:pt idx="1159">
                  <c:v>0.66317203124991997</c:v>
                </c:pt>
                <c:pt idx="1160">
                  <c:v>0.66412992187487985</c:v>
                </c:pt>
                <c:pt idx="1161">
                  <c:v>0.66516507812512016</c:v>
                </c:pt>
                <c:pt idx="1162">
                  <c:v>0.66615109375008008</c:v>
                </c:pt>
                <c:pt idx="1163">
                  <c:v>0.6671432031251201</c:v>
                </c:pt>
                <c:pt idx="1164">
                  <c:v>0.66809773437503994</c:v>
                </c:pt>
                <c:pt idx="1165">
                  <c:v>0.66912687500000001</c:v>
                </c:pt>
                <c:pt idx="1166">
                  <c:v>0.67001140624991995</c:v>
                </c:pt>
                <c:pt idx="1167">
                  <c:v>0.67098882812512006</c:v>
                </c:pt>
                <c:pt idx="1168">
                  <c:v>0.67197164062496006</c:v>
                </c:pt>
                <c:pt idx="1169">
                  <c:v>0.67296101562496002</c:v>
                </c:pt>
                <c:pt idx="1170">
                  <c:v>0.67393664062496006</c:v>
                </c:pt>
                <c:pt idx="1171">
                  <c:v>0.67488320312512007</c:v>
                </c:pt>
                <c:pt idx="1172">
                  <c:v>0.67586421875008007</c:v>
                </c:pt>
                <c:pt idx="1173">
                  <c:v>0.67682593750016007</c:v>
                </c:pt>
                <c:pt idx="1174">
                  <c:v>0.67778359375008002</c:v>
                </c:pt>
                <c:pt idx="1175">
                  <c:v>0.67868359375008003</c:v>
                </c:pt>
                <c:pt idx="1176">
                  <c:v>0.67968835937503991</c:v>
                </c:pt>
                <c:pt idx="1177">
                  <c:v>0.68068874999999995</c:v>
                </c:pt>
                <c:pt idx="1178">
                  <c:v>0.68162999999999996</c:v>
                </c:pt>
                <c:pt idx="1179">
                  <c:v>0.68261945312512007</c:v>
                </c:pt>
                <c:pt idx="1180">
                  <c:v>0.6835863281251201</c:v>
                </c:pt>
                <c:pt idx="1181">
                  <c:v>0.68462968750016007</c:v>
                </c:pt>
                <c:pt idx="1182">
                  <c:v>0.68561687500000001</c:v>
                </c:pt>
                <c:pt idx="1183">
                  <c:v>0.68664398437503993</c:v>
                </c:pt>
                <c:pt idx="1184">
                  <c:v>0.68770476562496008</c:v>
                </c:pt>
                <c:pt idx="1185">
                  <c:v>0.68876234375008005</c:v>
                </c:pt>
                <c:pt idx="1186">
                  <c:v>0.68983820312512012</c:v>
                </c:pt>
                <c:pt idx="1187">
                  <c:v>0.69085617187487991</c:v>
                </c:pt>
                <c:pt idx="1188">
                  <c:v>0.69194156250016003</c:v>
                </c:pt>
                <c:pt idx="1189">
                  <c:v>0.69299664062496003</c:v>
                </c:pt>
                <c:pt idx="1190">
                  <c:v>0.69404984375008005</c:v>
                </c:pt>
                <c:pt idx="1191">
                  <c:v>0.69505625000000004</c:v>
                </c:pt>
                <c:pt idx="1192">
                  <c:v>0.69613703124991988</c:v>
                </c:pt>
                <c:pt idx="1193">
                  <c:v>0.69720164062496004</c:v>
                </c:pt>
                <c:pt idx="1194">
                  <c:v>0.69822570312512011</c:v>
                </c:pt>
                <c:pt idx="1195">
                  <c:v>0.69932382812512006</c:v>
                </c:pt>
                <c:pt idx="1196">
                  <c:v>0.70031898437503992</c:v>
                </c:pt>
                <c:pt idx="1197">
                  <c:v>0.70138843750016</c:v>
                </c:pt>
                <c:pt idx="1198">
                  <c:v>0.7024427343750399</c:v>
                </c:pt>
                <c:pt idx="1199">
                  <c:v>0.70346507812512016</c:v>
                </c:pt>
                <c:pt idx="1200">
                  <c:v>0.70457007812512007</c:v>
                </c:pt>
                <c:pt idx="1201">
                  <c:v>0.70566914062496011</c:v>
                </c:pt>
                <c:pt idx="1202">
                  <c:v>0.7067130468748799</c:v>
                </c:pt>
                <c:pt idx="1203">
                  <c:v>0.70770906250016008</c:v>
                </c:pt>
                <c:pt idx="1204">
                  <c:v>0.70874625000000002</c:v>
                </c:pt>
                <c:pt idx="1205">
                  <c:v>0.70977257812512007</c:v>
                </c:pt>
                <c:pt idx="1206">
                  <c:v>0.7108572656249601</c:v>
                </c:pt>
                <c:pt idx="1207">
                  <c:v>0.71185617187487993</c:v>
                </c:pt>
                <c:pt idx="1208">
                  <c:v>0.71285406250016004</c:v>
                </c:pt>
                <c:pt idx="1209">
                  <c:v>0.7138876562499199</c:v>
                </c:pt>
                <c:pt idx="1210">
                  <c:v>0.7148260937500801</c:v>
                </c:pt>
                <c:pt idx="1211">
                  <c:v>0.71577765624991996</c:v>
                </c:pt>
                <c:pt idx="1212">
                  <c:v>0.71675265624991991</c:v>
                </c:pt>
                <c:pt idx="1213">
                  <c:v>0.71779671875008011</c:v>
                </c:pt>
                <c:pt idx="1214">
                  <c:v>0.71879085937503995</c:v>
                </c:pt>
                <c:pt idx="1215">
                  <c:v>0.71975351562496004</c:v>
                </c:pt>
                <c:pt idx="1216">
                  <c:v>0.72077257812512008</c:v>
                </c:pt>
                <c:pt idx="1217">
                  <c:v>0.72175757812512009</c:v>
                </c:pt>
                <c:pt idx="1218">
                  <c:v>0.72278359375008006</c:v>
                </c:pt>
                <c:pt idx="1219">
                  <c:v>0.72374273437503989</c:v>
                </c:pt>
                <c:pt idx="1220">
                  <c:v>0.72480468750016003</c:v>
                </c:pt>
                <c:pt idx="1221">
                  <c:v>0.72578632812512012</c:v>
                </c:pt>
                <c:pt idx="1222">
                  <c:v>0.72675937499999999</c:v>
                </c:pt>
                <c:pt idx="1223">
                  <c:v>0.72772359375008011</c:v>
                </c:pt>
                <c:pt idx="1224">
                  <c:v>0.7287282031251201</c:v>
                </c:pt>
                <c:pt idx="1225">
                  <c:v>0.72980234375008002</c:v>
                </c:pt>
                <c:pt idx="1226">
                  <c:v>0.73080359375008008</c:v>
                </c:pt>
                <c:pt idx="1227">
                  <c:v>0.7318452343750399</c:v>
                </c:pt>
                <c:pt idx="1228">
                  <c:v>0.73282382812512015</c:v>
                </c:pt>
                <c:pt idx="1229">
                  <c:v>0.73390718750016004</c:v>
                </c:pt>
                <c:pt idx="1230">
                  <c:v>0.73488562499999999</c:v>
                </c:pt>
                <c:pt idx="1231">
                  <c:v>0.73594328124991992</c:v>
                </c:pt>
                <c:pt idx="1232">
                  <c:v>0.73704015624991992</c:v>
                </c:pt>
                <c:pt idx="1233">
                  <c:v>0.73805906250016007</c:v>
                </c:pt>
                <c:pt idx="1234">
                  <c:v>0.73911242187487991</c:v>
                </c:pt>
                <c:pt idx="1235">
                  <c:v>0.74009859375008002</c:v>
                </c:pt>
                <c:pt idx="1236">
                  <c:v>0.74112898437503993</c:v>
                </c:pt>
                <c:pt idx="1237">
                  <c:v>0.74217750000000005</c:v>
                </c:pt>
                <c:pt idx="1238">
                  <c:v>0.74319968750016008</c:v>
                </c:pt>
                <c:pt idx="1239">
                  <c:v>0.74421203124991997</c:v>
                </c:pt>
                <c:pt idx="1240">
                  <c:v>0.74527874999999999</c:v>
                </c:pt>
                <c:pt idx="1241">
                  <c:v>0.74631843750016003</c:v>
                </c:pt>
                <c:pt idx="1242">
                  <c:v>0.74729875000000001</c:v>
                </c:pt>
                <c:pt idx="1243">
                  <c:v>0.74842062499999995</c:v>
                </c:pt>
                <c:pt idx="1244">
                  <c:v>0.74946812500000004</c:v>
                </c:pt>
                <c:pt idx="1245">
                  <c:v>0.75052546875008008</c:v>
                </c:pt>
                <c:pt idx="1246">
                  <c:v>0.7515732031251201</c:v>
                </c:pt>
                <c:pt idx="1247">
                  <c:v>0.75260859375008005</c:v>
                </c:pt>
                <c:pt idx="1248">
                  <c:v>0.75373382812512013</c:v>
                </c:pt>
                <c:pt idx="1249">
                  <c:v>0.75478335937503993</c:v>
                </c:pt>
                <c:pt idx="1250">
                  <c:v>0.75593046875008008</c:v>
                </c:pt>
                <c:pt idx="1251">
                  <c:v>0.75701109375008002</c:v>
                </c:pt>
                <c:pt idx="1252">
                  <c:v>0.75812703124991998</c:v>
                </c:pt>
                <c:pt idx="1253">
                  <c:v>0.75915921875008008</c:v>
                </c:pt>
                <c:pt idx="1254">
                  <c:v>0.76022539062496008</c:v>
                </c:pt>
                <c:pt idx="1255">
                  <c:v>0.76131046875008002</c:v>
                </c:pt>
                <c:pt idx="1256">
                  <c:v>0.76238921875008003</c:v>
                </c:pt>
                <c:pt idx="1257">
                  <c:v>0.76352687500000005</c:v>
                </c:pt>
                <c:pt idx="1258">
                  <c:v>0.76455890624991996</c:v>
                </c:pt>
                <c:pt idx="1259">
                  <c:v>0.7656766406249601</c:v>
                </c:pt>
                <c:pt idx="1260">
                  <c:v>0.76663726562496004</c:v>
                </c:pt>
                <c:pt idx="1261">
                  <c:v>0.76771421875008006</c:v>
                </c:pt>
                <c:pt idx="1262">
                  <c:v>0.76883976562496004</c:v>
                </c:pt>
                <c:pt idx="1263">
                  <c:v>0.76993617187487995</c:v>
                </c:pt>
                <c:pt idx="1264">
                  <c:v>0.77100953124991989</c:v>
                </c:pt>
                <c:pt idx="1265">
                  <c:v>0.77204499999999998</c:v>
                </c:pt>
                <c:pt idx="1266">
                  <c:v>0.7730739062499199</c:v>
                </c:pt>
                <c:pt idx="1267">
                  <c:v>0.77405937499999999</c:v>
                </c:pt>
                <c:pt idx="1268">
                  <c:v>0.77513570312512015</c:v>
                </c:pt>
                <c:pt idx="1269">
                  <c:v>0.77612609375008001</c:v>
                </c:pt>
                <c:pt idx="1270">
                  <c:v>0.77714507812512013</c:v>
                </c:pt>
                <c:pt idx="1271">
                  <c:v>0.77815999999999996</c:v>
                </c:pt>
                <c:pt idx="1272">
                  <c:v>0.77915328124991989</c:v>
                </c:pt>
                <c:pt idx="1273">
                  <c:v>0.78024562500000005</c:v>
                </c:pt>
                <c:pt idx="1274">
                  <c:v>0.78128914062496002</c:v>
                </c:pt>
                <c:pt idx="1275">
                  <c:v>0.78237984375008007</c:v>
                </c:pt>
                <c:pt idx="1276">
                  <c:v>0.7834922656249601</c:v>
                </c:pt>
                <c:pt idx="1277">
                  <c:v>0.78460406250016002</c:v>
                </c:pt>
                <c:pt idx="1278">
                  <c:v>0.78566218750016004</c:v>
                </c:pt>
                <c:pt idx="1279">
                  <c:v>0.78676734375008006</c:v>
                </c:pt>
                <c:pt idx="1280">
                  <c:v>0.78794757812512006</c:v>
                </c:pt>
                <c:pt idx="1281">
                  <c:v>0.78904492187487985</c:v>
                </c:pt>
                <c:pt idx="1282">
                  <c:v>0.79013992187487991</c:v>
                </c:pt>
                <c:pt idx="1283">
                  <c:v>0.79112179687487993</c:v>
                </c:pt>
                <c:pt idx="1284">
                  <c:v>0.79223664062496002</c:v>
                </c:pt>
                <c:pt idx="1285">
                  <c:v>0.79332109375008009</c:v>
                </c:pt>
                <c:pt idx="1286">
                  <c:v>0.79435906250016008</c:v>
                </c:pt>
                <c:pt idx="1287">
                  <c:v>0.79542734375008006</c:v>
                </c:pt>
                <c:pt idx="1288">
                  <c:v>0.79654898437503996</c:v>
                </c:pt>
                <c:pt idx="1289">
                  <c:v>0.79769851562496008</c:v>
                </c:pt>
                <c:pt idx="1290">
                  <c:v>0.79876187499999995</c:v>
                </c:pt>
                <c:pt idx="1291">
                  <c:v>0.79989500000000002</c:v>
                </c:pt>
                <c:pt idx="1292">
                  <c:v>0.80101453124991995</c:v>
                </c:pt>
                <c:pt idx="1293">
                  <c:v>0.80214523437503993</c:v>
                </c:pt>
                <c:pt idx="1294">
                  <c:v>0.80325593750016</c:v>
                </c:pt>
                <c:pt idx="1295">
                  <c:v>0.80435296875008011</c:v>
                </c:pt>
                <c:pt idx="1296">
                  <c:v>0.80549124999999999</c:v>
                </c:pt>
                <c:pt idx="1297">
                  <c:v>0.80661085937503996</c:v>
                </c:pt>
                <c:pt idx="1298">
                  <c:v>0.80771335937503996</c:v>
                </c:pt>
                <c:pt idx="1299">
                  <c:v>0.80880156250016</c:v>
                </c:pt>
                <c:pt idx="1300">
                  <c:v>0.80989828124991992</c:v>
                </c:pt>
                <c:pt idx="1301">
                  <c:v>0.81099023437503992</c:v>
                </c:pt>
                <c:pt idx="1302">
                  <c:v>0.81203414062496004</c:v>
                </c:pt>
                <c:pt idx="1303">
                  <c:v>0.81316726562496011</c:v>
                </c:pt>
                <c:pt idx="1304">
                  <c:v>0.8142752343750399</c:v>
                </c:pt>
                <c:pt idx="1305">
                  <c:v>0.81543703124991995</c:v>
                </c:pt>
                <c:pt idx="1306">
                  <c:v>0.81654070312512006</c:v>
                </c:pt>
                <c:pt idx="1307">
                  <c:v>0.81764765624991997</c:v>
                </c:pt>
                <c:pt idx="1308">
                  <c:v>0.81879374999999999</c:v>
                </c:pt>
                <c:pt idx="1309">
                  <c:v>0.81987546875008011</c:v>
                </c:pt>
                <c:pt idx="1310">
                  <c:v>0.82101609375008011</c:v>
                </c:pt>
                <c:pt idx="1311">
                  <c:v>0.82215578124991995</c:v>
                </c:pt>
                <c:pt idx="1312">
                  <c:v>0.82333250000000002</c:v>
                </c:pt>
                <c:pt idx="1313">
                  <c:v>0.82444757812512015</c:v>
                </c:pt>
                <c:pt idx="1314">
                  <c:v>0.82563218750015999</c:v>
                </c:pt>
                <c:pt idx="1315">
                  <c:v>0.82673718750016001</c:v>
                </c:pt>
                <c:pt idx="1316">
                  <c:v>0.82792382812512011</c:v>
                </c:pt>
                <c:pt idx="1317">
                  <c:v>0.82913156250016007</c:v>
                </c:pt>
                <c:pt idx="1318">
                  <c:v>0.83026624999999998</c:v>
                </c:pt>
                <c:pt idx="1319">
                  <c:v>0.83146874999999998</c:v>
                </c:pt>
                <c:pt idx="1320">
                  <c:v>0.8326253906249601</c:v>
                </c:pt>
                <c:pt idx="1321">
                  <c:v>0.83377203124991994</c:v>
                </c:pt>
                <c:pt idx="1322">
                  <c:v>0.83492343750016007</c:v>
                </c:pt>
                <c:pt idx="1323">
                  <c:v>0.83610187499999999</c:v>
                </c:pt>
                <c:pt idx="1324">
                  <c:v>0.83726148437503989</c:v>
                </c:pt>
                <c:pt idx="1325">
                  <c:v>0.83842398437503995</c:v>
                </c:pt>
                <c:pt idx="1326">
                  <c:v>0.8395755468748799</c:v>
                </c:pt>
                <c:pt idx="1327">
                  <c:v>0.84064671875008012</c:v>
                </c:pt>
                <c:pt idx="1328">
                  <c:v>0.84181718750015999</c:v>
                </c:pt>
                <c:pt idx="1329">
                  <c:v>0.84290257812512015</c:v>
                </c:pt>
                <c:pt idx="1330">
                  <c:v>0.84403242187487992</c:v>
                </c:pt>
                <c:pt idx="1331">
                  <c:v>0.84511476562496002</c:v>
                </c:pt>
                <c:pt idx="1332">
                  <c:v>0.84621531250016002</c:v>
                </c:pt>
                <c:pt idx="1333">
                  <c:v>0.84737062500000004</c:v>
                </c:pt>
                <c:pt idx="1334">
                  <c:v>0.84840812499999996</c:v>
                </c:pt>
                <c:pt idx="1335">
                  <c:v>0.84954093750016002</c:v>
                </c:pt>
                <c:pt idx="1336">
                  <c:v>0.85060109375008008</c:v>
                </c:pt>
                <c:pt idx="1337">
                  <c:v>0.8517282031251201</c:v>
                </c:pt>
                <c:pt idx="1338">
                  <c:v>0.85282343750015999</c:v>
                </c:pt>
                <c:pt idx="1339">
                  <c:v>0.85401242187487991</c:v>
                </c:pt>
                <c:pt idx="1340">
                  <c:v>0.85515156250016</c:v>
                </c:pt>
                <c:pt idx="1341">
                  <c:v>0.8563324218748799</c:v>
                </c:pt>
                <c:pt idx="1342">
                  <c:v>0.85754429687487987</c:v>
                </c:pt>
                <c:pt idx="1343">
                  <c:v>0.85868906250016008</c:v>
                </c:pt>
                <c:pt idx="1344">
                  <c:v>0.85992664062496005</c:v>
                </c:pt>
                <c:pt idx="1345">
                  <c:v>0.86104210937503989</c:v>
                </c:pt>
                <c:pt idx="1346">
                  <c:v>0.86223929687487988</c:v>
                </c:pt>
                <c:pt idx="1347">
                  <c:v>0.86344351562496002</c:v>
                </c:pt>
                <c:pt idx="1348">
                  <c:v>0.86458710937503991</c:v>
                </c:pt>
                <c:pt idx="1349">
                  <c:v>0.86577484375008007</c:v>
                </c:pt>
                <c:pt idx="1350">
                  <c:v>0.86690960937503991</c:v>
                </c:pt>
                <c:pt idx="1351">
                  <c:v>0.86806109375008011</c:v>
                </c:pt>
                <c:pt idx="1352">
                  <c:v>0.8691932812499199</c:v>
                </c:pt>
                <c:pt idx="1353">
                  <c:v>0.87031429687487993</c:v>
                </c:pt>
                <c:pt idx="1354">
                  <c:v>0.87144539062496007</c:v>
                </c:pt>
                <c:pt idx="1355">
                  <c:v>0.87261796875008002</c:v>
                </c:pt>
                <c:pt idx="1356">
                  <c:v>0.87377320312512008</c:v>
                </c:pt>
                <c:pt idx="1357">
                  <c:v>0.87487578124992005</c:v>
                </c:pt>
                <c:pt idx="1358">
                  <c:v>0.87604593750016002</c:v>
                </c:pt>
                <c:pt idx="1359">
                  <c:v>0.87709234375007994</c:v>
                </c:pt>
                <c:pt idx="1360">
                  <c:v>0.87826890624992004</c:v>
                </c:pt>
                <c:pt idx="1361">
                  <c:v>0.87948398437503994</c:v>
                </c:pt>
                <c:pt idx="1362">
                  <c:v>0.88063765624992008</c:v>
                </c:pt>
                <c:pt idx="1363">
                  <c:v>0.88182125</c:v>
                </c:pt>
                <c:pt idx="1364">
                  <c:v>0.88294585937503989</c:v>
                </c:pt>
                <c:pt idx="1365">
                  <c:v>0.88411140624992002</c:v>
                </c:pt>
                <c:pt idx="1366">
                  <c:v>0.88523898437503989</c:v>
                </c:pt>
                <c:pt idx="1367">
                  <c:v>0.88643117187487985</c:v>
                </c:pt>
                <c:pt idx="1368">
                  <c:v>0.88758976562496006</c:v>
                </c:pt>
                <c:pt idx="1369">
                  <c:v>0.88882773437503992</c:v>
                </c:pt>
                <c:pt idx="1370">
                  <c:v>0.88999070312512008</c:v>
                </c:pt>
                <c:pt idx="1371">
                  <c:v>0.89109773437503992</c:v>
                </c:pt>
                <c:pt idx="1372">
                  <c:v>0.89226281250016004</c:v>
                </c:pt>
                <c:pt idx="1373">
                  <c:v>0.89339843750016001</c:v>
                </c:pt>
                <c:pt idx="1374">
                  <c:v>0.89454390624992008</c:v>
                </c:pt>
                <c:pt idx="1375">
                  <c:v>0.89563593750016013</c:v>
                </c:pt>
                <c:pt idx="1376">
                  <c:v>0.89680062500000002</c:v>
                </c:pt>
                <c:pt idx="1377">
                  <c:v>0.89795328124992013</c:v>
                </c:pt>
                <c:pt idx="1378">
                  <c:v>0.899094375</c:v>
                </c:pt>
                <c:pt idx="1379">
                  <c:v>0.90025078124992008</c:v>
                </c:pt>
                <c:pt idx="1380">
                  <c:v>0.90143609375007983</c:v>
                </c:pt>
                <c:pt idx="1381">
                  <c:v>0.90261054687487996</c:v>
                </c:pt>
                <c:pt idx="1382">
                  <c:v>0.90376843750016012</c:v>
                </c:pt>
                <c:pt idx="1383">
                  <c:v>0.90492515624992009</c:v>
                </c:pt>
                <c:pt idx="1384">
                  <c:v>0.90613898437503992</c:v>
                </c:pt>
                <c:pt idx="1385">
                  <c:v>0.90735265624992012</c:v>
                </c:pt>
                <c:pt idx="1386">
                  <c:v>0.908593125</c:v>
                </c:pt>
                <c:pt idx="1387">
                  <c:v>0.90975398437503996</c:v>
                </c:pt>
                <c:pt idx="1388">
                  <c:v>0.91092914062496011</c:v>
                </c:pt>
                <c:pt idx="1389">
                  <c:v>0.91206656250016016</c:v>
                </c:pt>
                <c:pt idx="1390">
                  <c:v>0.91325640624992011</c:v>
                </c:pt>
                <c:pt idx="1391">
                  <c:v>0.91439992187487995</c:v>
                </c:pt>
                <c:pt idx="1392">
                  <c:v>0.91553578124992008</c:v>
                </c:pt>
                <c:pt idx="1393">
                  <c:v>0.91672601562496003</c:v>
                </c:pt>
                <c:pt idx="1394">
                  <c:v>0.91787593750016017</c:v>
                </c:pt>
                <c:pt idx="1395">
                  <c:v>0.9190696093750399</c:v>
                </c:pt>
                <c:pt idx="1396">
                  <c:v>0.92019437500000001</c:v>
                </c:pt>
                <c:pt idx="1397">
                  <c:v>0.9214023437500799</c:v>
                </c:pt>
                <c:pt idx="1398">
                  <c:v>0.92261124999999999</c:v>
                </c:pt>
                <c:pt idx="1399">
                  <c:v>0.92379960937503991</c:v>
                </c:pt>
                <c:pt idx="1400">
                  <c:v>0.92495179687488005</c:v>
                </c:pt>
                <c:pt idx="1401">
                  <c:v>0.9261116406249601</c:v>
                </c:pt>
                <c:pt idx="1402">
                  <c:v>0.92730781250016014</c:v>
                </c:pt>
                <c:pt idx="1403">
                  <c:v>0.92847335937503994</c:v>
                </c:pt>
                <c:pt idx="1404">
                  <c:v>0.92966218750016016</c:v>
                </c:pt>
                <c:pt idx="1405">
                  <c:v>0.93085703124992014</c:v>
                </c:pt>
                <c:pt idx="1406">
                  <c:v>0.93203476562496002</c:v>
                </c:pt>
                <c:pt idx="1407">
                  <c:v>0.93321312499999998</c:v>
                </c:pt>
                <c:pt idx="1408">
                  <c:v>0.93444906250016013</c:v>
                </c:pt>
                <c:pt idx="1409">
                  <c:v>0.93569960937503993</c:v>
                </c:pt>
                <c:pt idx="1410">
                  <c:v>0.93692828124992011</c:v>
                </c:pt>
                <c:pt idx="1411">
                  <c:v>0.93824757812512005</c:v>
                </c:pt>
                <c:pt idx="1412">
                  <c:v>0.9395146875001601</c:v>
                </c:pt>
                <c:pt idx="1413">
                  <c:v>0.94078453124992012</c:v>
                </c:pt>
                <c:pt idx="1414">
                  <c:v>0.94202242187487994</c:v>
                </c:pt>
                <c:pt idx="1415">
                  <c:v>0.94324460937503996</c:v>
                </c:pt>
                <c:pt idx="1416">
                  <c:v>0.94448468750016012</c:v>
                </c:pt>
                <c:pt idx="1417">
                  <c:v>0.94570664062496002</c:v>
                </c:pt>
                <c:pt idx="1418">
                  <c:v>0.94692671875007983</c:v>
                </c:pt>
                <c:pt idx="1419">
                  <c:v>0.94809312499999998</c:v>
                </c:pt>
                <c:pt idx="1420">
                  <c:v>0.94929156250016011</c:v>
                </c:pt>
                <c:pt idx="1421">
                  <c:v>0.95043718750016015</c:v>
                </c:pt>
                <c:pt idx="1422">
                  <c:v>0.95167078124992011</c:v>
                </c:pt>
                <c:pt idx="1423">
                  <c:v>0.95291867187488</c:v>
                </c:pt>
                <c:pt idx="1424">
                  <c:v>0.95411117187488004</c:v>
                </c:pt>
                <c:pt idx="1425">
                  <c:v>0.95537484375007986</c:v>
                </c:pt>
                <c:pt idx="1426">
                  <c:v>0.95661062500000005</c:v>
                </c:pt>
                <c:pt idx="1427">
                  <c:v>0.95790398437503999</c:v>
                </c:pt>
                <c:pt idx="1428">
                  <c:v>0.95911093750016019</c:v>
                </c:pt>
                <c:pt idx="1429">
                  <c:v>0.96040804687488002</c:v>
                </c:pt>
                <c:pt idx="1430">
                  <c:v>0.96168585937503992</c:v>
                </c:pt>
                <c:pt idx="1431">
                  <c:v>0.96301390624992012</c:v>
                </c:pt>
                <c:pt idx="1432">
                  <c:v>0.96426945312512002</c:v>
                </c:pt>
                <c:pt idx="1433">
                  <c:v>0.96548945312512002</c:v>
                </c:pt>
                <c:pt idx="1434">
                  <c:v>0.96683242187487994</c:v>
                </c:pt>
                <c:pt idx="1435">
                  <c:v>0.96813140624992011</c:v>
                </c:pt>
                <c:pt idx="1436">
                  <c:v>0.96946757812511997</c:v>
                </c:pt>
                <c:pt idx="1437">
                  <c:v>0.97072476562496002</c:v>
                </c:pt>
                <c:pt idx="1438">
                  <c:v>0.97204343750016009</c:v>
                </c:pt>
                <c:pt idx="1439">
                  <c:v>0.97330601562496011</c:v>
                </c:pt>
                <c:pt idx="1440">
                  <c:v>0.97456140624992016</c:v>
                </c:pt>
                <c:pt idx="1441">
                  <c:v>0.97582773437503989</c:v>
                </c:pt>
                <c:pt idx="1442">
                  <c:v>0.97705515624992012</c:v>
                </c:pt>
                <c:pt idx="1443">
                  <c:v>0.97833531250016015</c:v>
                </c:pt>
                <c:pt idx="1444">
                  <c:v>0.97954039062496001</c:v>
                </c:pt>
                <c:pt idx="1445">
                  <c:v>0.98077343750016011</c:v>
                </c:pt>
                <c:pt idx="1446">
                  <c:v>0.98194835937503988</c:v>
                </c:pt>
                <c:pt idx="1447">
                  <c:v>0.98318499999999998</c:v>
                </c:pt>
                <c:pt idx="1448">
                  <c:v>0.98441367187488005</c:v>
                </c:pt>
                <c:pt idx="1449">
                  <c:v>0.98567749999999998</c:v>
                </c:pt>
                <c:pt idx="1450">
                  <c:v>0.98691773437503993</c:v>
                </c:pt>
                <c:pt idx="1451">
                  <c:v>0.98804953124992012</c:v>
                </c:pt>
                <c:pt idx="1452">
                  <c:v>0.98932406250016014</c:v>
                </c:pt>
                <c:pt idx="1453">
                  <c:v>0.99052367187488</c:v>
                </c:pt>
                <c:pt idx="1454">
                  <c:v>0.99177664062496007</c:v>
                </c:pt>
                <c:pt idx="1455">
                  <c:v>0.99300523437503996</c:v>
                </c:pt>
                <c:pt idx="1456">
                  <c:v>0.99428554687488002</c:v>
                </c:pt>
                <c:pt idx="1457">
                  <c:v>0.99555499999999997</c:v>
                </c:pt>
                <c:pt idx="1458">
                  <c:v>0.99674726562496008</c:v>
                </c:pt>
                <c:pt idx="1459">
                  <c:v>0.99798289062496004</c:v>
                </c:pt>
                <c:pt idx="1460">
                  <c:v>0.99921781250016017</c:v>
                </c:pt>
                <c:pt idx="1461">
                  <c:v>1.00056789062496</c:v>
                </c:pt>
                <c:pt idx="1462">
                  <c:v>1.0017912499999999</c:v>
                </c:pt>
                <c:pt idx="1463">
                  <c:v>1.0030922656249601</c:v>
                </c:pt>
                <c:pt idx="1464">
                  <c:v>1.004353125</c:v>
                </c:pt>
                <c:pt idx="1465">
                  <c:v>1.0055667187500799</c:v>
                </c:pt>
                <c:pt idx="1466">
                  <c:v>1.0068410156249601</c:v>
                </c:pt>
                <c:pt idx="1467">
                  <c:v>1.0080844531251201</c:v>
                </c:pt>
                <c:pt idx="1468">
                  <c:v>1.0094135937500799</c:v>
                </c:pt>
                <c:pt idx="1469">
                  <c:v>1.01067757812512</c:v>
                </c:pt>
                <c:pt idx="1470">
                  <c:v>1.0120160937500799</c:v>
                </c:pt>
                <c:pt idx="1471">
                  <c:v>1.01331257812512</c:v>
                </c:pt>
                <c:pt idx="1472">
                  <c:v>1.0146318750000001</c:v>
                </c:pt>
                <c:pt idx="1473">
                  <c:v>1.0159190625001602</c:v>
                </c:pt>
                <c:pt idx="1474">
                  <c:v>1.01720671875008</c:v>
                </c:pt>
                <c:pt idx="1475">
                  <c:v>1.0185571875001602</c:v>
                </c:pt>
                <c:pt idx="1476">
                  <c:v>1.01981226562496</c:v>
                </c:pt>
                <c:pt idx="1477">
                  <c:v>1.02113726562496</c:v>
                </c:pt>
                <c:pt idx="1478">
                  <c:v>1.02241835937504</c:v>
                </c:pt>
                <c:pt idx="1479">
                  <c:v>1.0237026562499201</c:v>
                </c:pt>
                <c:pt idx="1480">
                  <c:v>1.0249146093750399</c:v>
                </c:pt>
                <c:pt idx="1481">
                  <c:v>1.0261454687500799</c:v>
                </c:pt>
                <c:pt idx="1482">
                  <c:v>1.0273965625001602</c:v>
                </c:pt>
                <c:pt idx="1483">
                  <c:v>1.0286611718748799</c:v>
                </c:pt>
                <c:pt idx="1484">
                  <c:v>1.0299528125001602</c:v>
                </c:pt>
                <c:pt idx="1485">
                  <c:v>1.0312021875001602</c:v>
                </c:pt>
                <c:pt idx="1486">
                  <c:v>1.0324989062499201</c:v>
                </c:pt>
                <c:pt idx="1487">
                  <c:v>1.0337545312499201</c:v>
                </c:pt>
                <c:pt idx="1488">
                  <c:v>1.0350495312499202</c:v>
                </c:pt>
                <c:pt idx="1489">
                  <c:v>1.0363653906249601</c:v>
                </c:pt>
                <c:pt idx="1490">
                  <c:v>1.03770929687488</c:v>
                </c:pt>
                <c:pt idx="1491">
                  <c:v>1.03903515624992</c:v>
                </c:pt>
                <c:pt idx="1492">
                  <c:v>1.0402853125001601</c:v>
                </c:pt>
                <c:pt idx="1493">
                  <c:v>1.04160429687488</c:v>
                </c:pt>
                <c:pt idx="1494">
                  <c:v>1.04289875</c:v>
                </c:pt>
                <c:pt idx="1495">
                  <c:v>1.04417773437504</c:v>
                </c:pt>
                <c:pt idx="1496">
                  <c:v>1.04551523437504</c:v>
                </c:pt>
                <c:pt idx="1497">
                  <c:v>1.0468166406249602</c:v>
                </c:pt>
                <c:pt idx="1498">
                  <c:v>1.0481563281251201</c:v>
                </c:pt>
                <c:pt idx="1499">
                  <c:v>1.0494430468748801</c:v>
                </c:pt>
                <c:pt idx="1500">
                  <c:v>1.05072875</c:v>
                </c:pt>
                <c:pt idx="1501">
                  <c:v>1.0520160937500798</c:v>
                </c:pt>
                <c:pt idx="1502">
                  <c:v>1.0533951562499202</c:v>
                </c:pt>
                <c:pt idx="1503">
                  <c:v>1.05470351562496</c:v>
                </c:pt>
                <c:pt idx="1504">
                  <c:v>1.0560148437500798</c:v>
                </c:pt>
                <c:pt idx="1505">
                  <c:v>1.0573678125001602</c:v>
                </c:pt>
                <c:pt idx="1506">
                  <c:v>1.0586303906249601</c:v>
                </c:pt>
                <c:pt idx="1507">
                  <c:v>1.0599573437500798</c:v>
                </c:pt>
                <c:pt idx="1508">
                  <c:v>1.06121320312512</c:v>
                </c:pt>
                <c:pt idx="1509">
                  <c:v>1.0624751562499202</c:v>
                </c:pt>
                <c:pt idx="1510">
                  <c:v>1.0637361718748799</c:v>
                </c:pt>
                <c:pt idx="1511">
                  <c:v>1.0650466406249601</c:v>
                </c:pt>
                <c:pt idx="1512">
                  <c:v>1.06631601562496</c:v>
                </c:pt>
                <c:pt idx="1513">
                  <c:v>1.0675578125001601</c:v>
                </c:pt>
                <c:pt idx="1514">
                  <c:v>1.0688823437500798</c:v>
                </c:pt>
                <c:pt idx="1515">
                  <c:v>1.0701696093750399</c:v>
                </c:pt>
                <c:pt idx="1516">
                  <c:v>1.0714424218748799</c:v>
                </c:pt>
                <c:pt idx="1517">
                  <c:v>1.0726906249999999</c:v>
                </c:pt>
                <c:pt idx="1518">
                  <c:v>1.07398117187488</c:v>
                </c:pt>
                <c:pt idx="1519">
                  <c:v>1.0753116406249601</c:v>
                </c:pt>
                <c:pt idx="1520">
                  <c:v>1.0766534375001602</c:v>
                </c:pt>
                <c:pt idx="1521">
                  <c:v>1.0779972656249601</c:v>
                </c:pt>
                <c:pt idx="1522">
                  <c:v>1.0793278906249602</c:v>
                </c:pt>
                <c:pt idx="1523">
                  <c:v>1.0807085937500798</c:v>
                </c:pt>
                <c:pt idx="1524">
                  <c:v>1.08202945312512</c:v>
                </c:pt>
                <c:pt idx="1525">
                  <c:v>1.0834000781251201</c:v>
                </c:pt>
                <c:pt idx="1526">
                  <c:v>1.0848019531251201</c:v>
                </c:pt>
                <c:pt idx="1527">
                  <c:v>1.0862067968748801</c:v>
                </c:pt>
                <c:pt idx="1528">
                  <c:v>1.08761617187488</c:v>
                </c:pt>
                <c:pt idx="1529">
                  <c:v>1.0890199218748799</c:v>
                </c:pt>
                <c:pt idx="1530">
                  <c:v>1.09047101562496</c:v>
                </c:pt>
                <c:pt idx="1531">
                  <c:v>1.0918489062499201</c:v>
                </c:pt>
                <c:pt idx="1532">
                  <c:v>1.0932368750000001</c:v>
                </c:pt>
                <c:pt idx="1533">
                  <c:v>1.09463773437504</c:v>
                </c:pt>
                <c:pt idx="1534">
                  <c:v>1.0960557812499201</c:v>
                </c:pt>
                <c:pt idx="1535">
                  <c:v>1.097474375</c:v>
                </c:pt>
                <c:pt idx="1536">
                  <c:v>1.0988624218748799</c:v>
                </c:pt>
                <c:pt idx="1537">
                  <c:v>1.10024039062496</c:v>
                </c:pt>
                <c:pt idx="1538">
                  <c:v>1.1015667968748799</c:v>
                </c:pt>
                <c:pt idx="1539">
                  <c:v>1.1030065625001602</c:v>
                </c:pt>
                <c:pt idx="1540">
                  <c:v>1.1043925000000001</c:v>
                </c:pt>
                <c:pt idx="1541">
                  <c:v>1.10579992187488</c:v>
                </c:pt>
                <c:pt idx="1542">
                  <c:v>1.107235</c:v>
                </c:pt>
                <c:pt idx="1543">
                  <c:v>1.10864507812512</c:v>
                </c:pt>
                <c:pt idx="1544">
                  <c:v>1.1100166406249601</c:v>
                </c:pt>
                <c:pt idx="1545">
                  <c:v>1.1113723437500798</c:v>
                </c:pt>
                <c:pt idx="1546">
                  <c:v>1.11278429687488</c:v>
                </c:pt>
                <c:pt idx="1547">
                  <c:v>1.1141934375001601</c:v>
                </c:pt>
                <c:pt idx="1548">
                  <c:v>1.11563523437504</c:v>
                </c:pt>
                <c:pt idx="1549">
                  <c:v>1.117016875</c:v>
                </c:pt>
                <c:pt idx="1550">
                  <c:v>1.1183279687500798</c:v>
                </c:pt>
                <c:pt idx="1551">
                  <c:v>1.1196952343750399</c:v>
                </c:pt>
                <c:pt idx="1552">
                  <c:v>1.1210248437500798</c:v>
                </c:pt>
                <c:pt idx="1553">
                  <c:v>1.1223892187500799</c:v>
                </c:pt>
                <c:pt idx="1554">
                  <c:v>1.1237946093750399</c:v>
                </c:pt>
                <c:pt idx="1555">
                  <c:v>1.1252457812499201</c:v>
                </c:pt>
                <c:pt idx="1556">
                  <c:v>1.1266503125001601</c:v>
                </c:pt>
                <c:pt idx="1557">
                  <c:v>1.1280625781251199</c:v>
                </c:pt>
                <c:pt idx="1558">
                  <c:v>1.1294558593750399</c:v>
                </c:pt>
                <c:pt idx="1559">
                  <c:v>1.13080929687488</c:v>
                </c:pt>
                <c:pt idx="1560">
                  <c:v>1.1322615625001602</c:v>
                </c:pt>
                <c:pt idx="1561">
                  <c:v>1.1336582812499201</c:v>
                </c:pt>
                <c:pt idx="1562">
                  <c:v>1.13513289062496</c:v>
                </c:pt>
                <c:pt idx="1563">
                  <c:v>1.1365263281251201</c:v>
                </c:pt>
                <c:pt idx="1564">
                  <c:v>1.13788742187488</c:v>
                </c:pt>
                <c:pt idx="1565">
                  <c:v>1.1392335937500799</c:v>
                </c:pt>
                <c:pt idx="1566">
                  <c:v>1.1405651562499202</c:v>
                </c:pt>
                <c:pt idx="1567">
                  <c:v>1.1419415625001601</c:v>
                </c:pt>
                <c:pt idx="1568">
                  <c:v>1.1433072656249601</c:v>
                </c:pt>
                <c:pt idx="1569">
                  <c:v>1.14471132812512</c:v>
                </c:pt>
                <c:pt idx="1570">
                  <c:v>1.1460595312499202</c:v>
                </c:pt>
                <c:pt idx="1571">
                  <c:v>1.1474414062499201</c:v>
                </c:pt>
                <c:pt idx="1572">
                  <c:v>1.14879351562496</c:v>
                </c:pt>
                <c:pt idx="1573">
                  <c:v>1.1501371093750399</c:v>
                </c:pt>
                <c:pt idx="1574">
                  <c:v>1.1514945312499201</c:v>
                </c:pt>
                <c:pt idx="1575">
                  <c:v>1.1528247656249602</c:v>
                </c:pt>
                <c:pt idx="1576">
                  <c:v>1.1542433593750399</c:v>
                </c:pt>
                <c:pt idx="1577">
                  <c:v>1.15559335937504</c:v>
                </c:pt>
                <c:pt idx="1578">
                  <c:v>1.1569907812499201</c:v>
                </c:pt>
                <c:pt idx="1579">
                  <c:v>1.15838054687488</c:v>
                </c:pt>
                <c:pt idx="1580">
                  <c:v>1.15976429687488</c:v>
                </c:pt>
                <c:pt idx="1581">
                  <c:v>1.1611571093750399</c:v>
                </c:pt>
                <c:pt idx="1582">
                  <c:v>1.16253101562496</c:v>
                </c:pt>
                <c:pt idx="1583">
                  <c:v>1.1639673437500799</c:v>
                </c:pt>
                <c:pt idx="1584">
                  <c:v>1.165428125</c:v>
                </c:pt>
                <c:pt idx="1585">
                  <c:v>1.16686445312512</c:v>
                </c:pt>
                <c:pt idx="1586">
                  <c:v>1.16830375</c:v>
                </c:pt>
                <c:pt idx="1587">
                  <c:v>1.169711875</c:v>
                </c:pt>
                <c:pt idx="1588">
                  <c:v>1.1711354687500799</c:v>
                </c:pt>
                <c:pt idx="1589">
                  <c:v>1.17250601562496</c:v>
                </c:pt>
                <c:pt idx="1590">
                  <c:v>1.1739773437500798</c:v>
                </c:pt>
                <c:pt idx="1591">
                  <c:v>1.1753932812499202</c:v>
                </c:pt>
                <c:pt idx="1592">
                  <c:v>1.17681585937504</c:v>
                </c:pt>
                <c:pt idx="1593">
                  <c:v>1.1782439843750399</c:v>
                </c:pt>
                <c:pt idx="1594">
                  <c:v>1.1796265625001601</c:v>
                </c:pt>
                <c:pt idx="1595">
                  <c:v>1.1810627343750399</c:v>
                </c:pt>
                <c:pt idx="1596">
                  <c:v>1.1824239843750399</c:v>
                </c:pt>
                <c:pt idx="1597">
                  <c:v>1.18385593750016</c:v>
                </c:pt>
                <c:pt idx="1598">
                  <c:v>1.1852049218748799</c:v>
                </c:pt>
                <c:pt idx="1599">
                  <c:v>1.18659570312512</c:v>
                </c:pt>
                <c:pt idx="1600">
                  <c:v>1.18797320312512</c:v>
                </c:pt>
                <c:pt idx="1601">
                  <c:v>1.1893532812499201</c:v>
                </c:pt>
                <c:pt idx="1602">
                  <c:v>1.1907698437500798</c:v>
                </c:pt>
                <c:pt idx="1603">
                  <c:v>1.1921303125001601</c:v>
                </c:pt>
                <c:pt idx="1604">
                  <c:v>1.1935175</c:v>
                </c:pt>
                <c:pt idx="1605">
                  <c:v>1.1948738281251201</c:v>
                </c:pt>
                <c:pt idx="1606">
                  <c:v>1.1962679687500799</c:v>
                </c:pt>
                <c:pt idx="1607">
                  <c:v>1.1976439062499202</c:v>
                </c:pt>
                <c:pt idx="1608">
                  <c:v>1.19911289062496</c:v>
                </c:pt>
                <c:pt idx="1609">
                  <c:v>1.2005738281251199</c:v>
                </c:pt>
                <c:pt idx="1610">
                  <c:v>1.20197148437504</c:v>
                </c:pt>
                <c:pt idx="1611">
                  <c:v>1.2034455468748799</c:v>
                </c:pt>
                <c:pt idx="1612">
                  <c:v>1.2048234375001601</c:v>
                </c:pt>
                <c:pt idx="1613">
                  <c:v>1.2062410937500798</c:v>
                </c:pt>
                <c:pt idx="1614">
                  <c:v>1.20764773437504</c:v>
                </c:pt>
                <c:pt idx="1615">
                  <c:v>1.2091065625001602</c:v>
                </c:pt>
                <c:pt idx="1616">
                  <c:v>1.21056960937504</c:v>
                </c:pt>
                <c:pt idx="1617">
                  <c:v>1.2120109375001602</c:v>
                </c:pt>
                <c:pt idx="1618">
                  <c:v>1.2134678125001601</c:v>
                </c:pt>
                <c:pt idx="1619">
                  <c:v>1.2148774218748799</c:v>
                </c:pt>
                <c:pt idx="1620">
                  <c:v>1.2163395312499201</c:v>
                </c:pt>
                <c:pt idx="1621">
                  <c:v>1.21772226562496</c:v>
                </c:pt>
                <c:pt idx="1622">
                  <c:v>1.2192057812499202</c:v>
                </c:pt>
                <c:pt idx="1623">
                  <c:v>1.2206815625001601</c:v>
                </c:pt>
                <c:pt idx="1624">
                  <c:v>1.2221264843750399</c:v>
                </c:pt>
                <c:pt idx="1625">
                  <c:v>1.2235242187500799</c:v>
                </c:pt>
                <c:pt idx="1626">
                  <c:v>1.2249079687500799</c:v>
                </c:pt>
                <c:pt idx="1627">
                  <c:v>1.2263662500000001</c:v>
                </c:pt>
                <c:pt idx="1628">
                  <c:v>1.22776023437504</c:v>
                </c:pt>
                <c:pt idx="1629">
                  <c:v>1.229196875</c:v>
                </c:pt>
                <c:pt idx="1630">
                  <c:v>1.2306079687500799</c:v>
                </c:pt>
                <c:pt idx="1631">
                  <c:v>1.2320256249999999</c:v>
                </c:pt>
                <c:pt idx="1632">
                  <c:v>1.23345851562496</c:v>
                </c:pt>
                <c:pt idx="1633">
                  <c:v>1.2348816406249601</c:v>
                </c:pt>
                <c:pt idx="1634">
                  <c:v>1.2363727343750399</c:v>
                </c:pt>
                <c:pt idx="1635">
                  <c:v>1.2378464843750399</c:v>
                </c:pt>
                <c:pt idx="1636">
                  <c:v>1.2394038281251201</c:v>
                </c:pt>
                <c:pt idx="1637">
                  <c:v>1.2408822656249601</c:v>
                </c:pt>
                <c:pt idx="1638">
                  <c:v>1.24235031250016</c:v>
                </c:pt>
                <c:pt idx="1639">
                  <c:v>1.2438207812499202</c:v>
                </c:pt>
                <c:pt idx="1640">
                  <c:v>1.2453619531251201</c:v>
                </c:pt>
                <c:pt idx="1641">
                  <c:v>1.2469148437500799</c:v>
                </c:pt>
                <c:pt idx="1642">
                  <c:v>1.2484133593750399</c:v>
                </c:pt>
                <c:pt idx="1643">
                  <c:v>1.2499999218748801</c:v>
                </c:pt>
                <c:pt idx="1644">
                  <c:v>1.2515340625001601</c:v>
                </c:pt>
                <c:pt idx="1645">
                  <c:v>1.2531085156249602</c:v>
                </c:pt>
                <c:pt idx="1646">
                  <c:v>1.2546489843750399</c:v>
                </c:pt>
                <c:pt idx="1647">
                  <c:v>1.25620117187488</c:v>
                </c:pt>
                <c:pt idx="1648">
                  <c:v>1.2578117187500799</c:v>
                </c:pt>
                <c:pt idx="1649">
                  <c:v>1.2593809375001601</c:v>
                </c:pt>
                <c:pt idx="1650">
                  <c:v>1.2609079687500799</c:v>
                </c:pt>
                <c:pt idx="1651">
                  <c:v>1.2624167968748801</c:v>
                </c:pt>
                <c:pt idx="1652">
                  <c:v>1.26397335937504</c:v>
                </c:pt>
                <c:pt idx="1653">
                  <c:v>1.2654406250000001</c:v>
                </c:pt>
                <c:pt idx="1654">
                  <c:v>1.2669532031251201</c:v>
                </c:pt>
                <c:pt idx="1655">
                  <c:v>1.2683933593750398</c:v>
                </c:pt>
                <c:pt idx="1656">
                  <c:v>1.2698498437500798</c:v>
                </c:pt>
                <c:pt idx="1657">
                  <c:v>1.2713454687500798</c:v>
                </c:pt>
                <c:pt idx="1658">
                  <c:v>1.2727664062499202</c:v>
                </c:pt>
                <c:pt idx="1659">
                  <c:v>1.274275625</c:v>
                </c:pt>
                <c:pt idx="1660">
                  <c:v>1.2756912499999999</c:v>
                </c:pt>
                <c:pt idx="1661">
                  <c:v>1.2771596875001601</c:v>
                </c:pt>
                <c:pt idx="1662">
                  <c:v>1.27856757812512</c:v>
                </c:pt>
                <c:pt idx="1663">
                  <c:v>1.2800321875001601</c:v>
                </c:pt>
                <c:pt idx="1664">
                  <c:v>1.2814883593750399</c:v>
                </c:pt>
                <c:pt idx="1665">
                  <c:v>1.2829762499999999</c:v>
                </c:pt>
                <c:pt idx="1666">
                  <c:v>1.28444773437504</c:v>
                </c:pt>
                <c:pt idx="1667">
                  <c:v>1.2858421093750398</c:v>
                </c:pt>
                <c:pt idx="1668">
                  <c:v>1.2873429687500799</c:v>
                </c:pt>
                <c:pt idx="1669">
                  <c:v>1.2887684375001602</c:v>
                </c:pt>
                <c:pt idx="1670">
                  <c:v>1.29026375</c:v>
                </c:pt>
                <c:pt idx="1671">
                  <c:v>1.2917494531251199</c:v>
                </c:pt>
                <c:pt idx="1672">
                  <c:v>1.2932524999999999</c:v>
                </c:pt>
                <c:pt idx="1673">
                  <c:v>1.29472046875008</c:v>
                </c:pt>
                <c:pt idx="1674">
                  <c:v>1.2961479687500799</c:v>
                </c:pt>
                <c:pt idx="1675">
                  <c:v>1.2976672656249602</c:v>
                </c:pt>
                <c:pt idx="1676">
                  <c:v>1.2991228125001602</c:v>
                </c:pt>
                <c:pt idx="1677">
                  <c:v>1.30063820312512</c:v>
                </c:pt>
                <c:pt idx="1678">
                  <c:v>1.30209585937504</c:v>
                </c:pt>
                <c:pt idx="1679">
                  <c:v>1.3036003125001601</c:v>
                </c:pt>
                <c:pt idx="1680">
                  <c:v>1.3050949999999999</c:v>
                </c:pt>
                <c:pt idx="1681">
                  <c:v>1.3065715625001602</c:v>
                </c:pt>
                <c:pt idx="1682">
                  <c:v>1.3081268749999999</c:v>
                </c:pt>
                <c:pt idx="1683">
                  <c:v>1.3096049999999999</c:v>
                </c:pt>
                <c:pt idx="1684">
                  <c:v>1.3110656249999999</c:v>
                </c:pt>
                <c:pt idx="1685">
                  <c:v>1.3125603125001601</c:v>
                </c:pt>
                <c:pt idx="1686">
                  <c:v>1.3140729687500798</c:v>
                </c:pt>
                <c:pt idx="1687">
                  <c:v>1.31559421875008</c:v>
                </c:pt>
                <c:pt idx="1688">
                  <c:v>1.3170759375001602</c:v>
                </c:pt>
                <c:pt idx="1689">
                  <c:v>1.31859734375008</c:v>
                </c:pt>
                <c:pt idx="1690">
                  <c:v>1.3200809375001601</c:v>
                </c:pt>
                <c:pt idx="1691">
                  <c:v>1.3216032812499201</c:v>
                </c:pt>
                <c:pt idx="1692">
                  <c:v>1.3230267187500799</c:v>
                </c:pt>
                <c:pt idx="1693">
                  <c:v>1.3246015625001601</c:v>
                </c:pt>
                <c:pt idx="1694">
                  <c:v>1.3262017187500799</c:v>
                </c:pt>
                <c:pt idx="1695">
                  <c:v>1.3277001562499202</c:v>
                </c:pt>
                <c:pt idx="1696">
                  <c:v>1.329245625</c:v>
                </c:pt>
                <c:pt idx="1697">
                  <c:v>1.3307939062499201</c:v>
                </c:pt>
                <c:pt idx="1698">
                  <c:v>1.3324075</c:v>
                </c:pt>
                <c:pt idx="1699">
                  <c:v>1.3339160937500798</c:v>
                </c:pt>
                <c:pt idx="1700">
                  <c:v>1.3355382812499201</c:v>
                </c:pt>
                <c:pt idx="1701">
                  <c:v>1.3370876562499201</c:v>
                </c:pt>
                <c:pt idx="1702">
                  <c:v>1.3386682812499202</c:v>
                </c:pt>
                <c:pt idx="1703">
                  <c:v>1.34022296875008</c:v>
                </c:pt>
                <c:pt idx="1704">
                  <c:v>1.3417765625001601</c:v>
                </c:pt>
                <c:pt idx="1705">
                  <c:v>1.3433423437500798</c:v>
                </c:pt>
                <c:pt idx="1706">
                  <c:v>1.34488031250016</c:v>
                </c:pt>
                <c:pt idx="1707">
                  <c:v>1.3464378125001601</c:v>
                </c:pt>
                <c:pt idx="1708">
                  <c:v>1.34792203124992</c:v>
                </c:pt>
                <c:pt idx="1709">
                  <c:v>1.3494620312499201</c:v>
                </c:pt>
                <c:pt idx="1710">
                  <c:v>1.3509731250000001</c:v>
                </c:pt>
                <c:pt idx="1711">
                  <c:v>1.3524960937500798</c:v>
                </c:pt>
                <c:pt idx="1712">
                  <c:v>1.3540112500000001</c:v>
                </c:pt>
                <c:pt idx="1713">
                  <c:v>1.3554560937500799</c:v>
                </c:pt>
                <c:pt idx="1714">
                  <c:v>1.3569834375001602</c:v>
                </c:pt>
                <c:pt idx="1715">
                  <c:v>1.358459375</c:v>
                </c:pt>
                <c:pt idx="1716">
                  <c:v>1.3599284375001601</c:v>
                </c:pt>
                <c:pt idx="1717">
                  <c:v>1.3613696875001602</c:v>
                </c:pt>
                <c:pt idx="1718">
                  <c:v>1.3629196875001601</c:v>
                </c:pt>
                <c:pt idx="1719">
                  <c:v>1.36447656250016</c:v>
                </c:pt>
                <c:pt idx="1720">
                  <c:v>1.36597875</c:v>
                </c:pt>
                <c:pt idx="1721">
                  <c:v>1.36754625</c:v>
                </c:pt>
                <c:pt idx="1722">
                  <c:v>1.36904328124992</c:v>
                </c:pt>
                <c:pt idx="1723">
                  <c:v>1.3706392187500798</c:v>
                </c:pt>
                <c:pt idx="1724">
                  <c:v>1.3721526562499202</c:v>
                </c:pt>
                <c:pt idx="1725">
                  <c:v>1.3737340625001602</c:v>
                </c:pt>
                <c:pt idx="1726">
                  <c:v>1.3753860937500799</c:v>
                </c:pt>
                <c:pt idx="1727">
                  <c:v>1.376970625</c:v>
                </c:pt>
                <c:pt idx="1728">
                  <c:v>1.3785446875001601</c:v>
                </c:pt>
                <c:pt idx="1729">
                  <c:v>1.3800392187500798</c:v>
                </c:pt>
                <c:pt idx="1730">
                  <c:v>1.3816073437500798</c:v>
                </c:pt>
                <c:pt idx="1731">
                  <c:v>1.3831859375001601</c:v>
                </c:pt>
                <c:pt idx="1732">
                  <c:v>1.3848354687500799</c:v>
                </c:pt>
                <c:pt idx="1733">
                  <c:v>1.3863670312499201</c:v>
                </c:pt>
                <c:pt idx="1734">
                  <c:v>1.3879148437500799</c:v>
                </c:pt>
                <c:pt idx="1735">
                  <c:v>1.3895129687500798</c:v>
                </c:pt>
                <c:pt idx="1736">
                  <c:v>1.3909775</c:v>
                </c:pt>
                <c:pt idx="1737">
                  <c:v>1.3925279687500798</c:v>
                </c:pt>
                <c:pt idx="1738">
                  <c:v>1.3940356249999999</c:v>
                </c:pt>
                <c:pt idx="1739">
                  <c:v>1.3956157812499201</c:v>
                </c:pt>
                <c:pt idx="1740">
                  <c:v>1.3971248437500798</c:v>
                </c:pt>
                <c:pt idx="1741">
                  <c:v>1.39857125</c:v>
                </c:pt>
                <c:pt idx="1742">
                  <c:v>1.40005265624992</c:v>
                </c:pt>
                <c:pt idx="1743">
                  <c:v>1.4015378125001601</c:v>
                </c:pt>
                <c:pt idx="1744">
                  <c:v>1.40308156250016</c:v>
                </c:pt>
                <c:pt idx="1745">
                  <c:v>1.404519375</c:v>
                </c:pt>
                <c:pt idx="1746">
                  <c:v>1.4060915625001602</c:v>
                </c:pt>
                <c:pt idx="1747">
                  <c:v>1.4075481249999999</c:v>
                </c:pt>
                <c:pt idx="1748">
                  <c:v>1.40901046875008</c:v>
                </c:pt>
                <c:pt idx="1749">
                  <c:v>1.4105479687500799</c:v>
                </c:pt>
                <c:pt idx="1750">
                  <c:v>1.4120823437500798</c:v>
                </c:pt>
                <c:pt idx="1751">
                  <c:v>1.4136726562499202</c:v>
                </c:pt>
                <c:pt idx="1752">
                  <c:v>1.415265</c:v>
                </c:pt>
                <c:pt idx="1753">
                  <c:v>1.4169128125001602</c:v>
                </c:pt>
                <c:pt idx="1754">
                  <c:v>1.4185000000000001</c:v>
                </c:pt>
                <c:pt idx="1755">
                  <c:v>1.4201357812499202</c:v>
                </c:pt>
                <c:pt idx="1756">
                  <c:v>1.42175546875008</c:v>
                </c:pt>
                <c:pt idx="1757">
                  <c:v>1.423440625</c:v>
                </c:pt>
                <c:pt idx="1758">
                  <c:v>1.425135625</c:v>
                </c:pt>
                <c:pt idx="1759">
                  <c:v>1.4267046875001601</c:v>
                </c:pt>
                <c:pt idx="1760">
                  <c:v>1.4283012500000001</c:v>
                </c:pt>
                <c:pt idx="1761">
                  <c:v>1.4298653125001601</c:v>
                </c:pt>
                <c:pt idx="1762">
                  <c:v>1.4314332812499202</c:v>
                </c:pt>
                <c:pt idx="1763">
                  <c:v>1.4330350000000001</c:v>
                </c:pt>
                <c:pt idx="1764">
                  <c:v>1.4346448437500798</c:v>
                </c:pt>
                <c:pt idx="1765">
                  <c:v>1.4362157812499201</c:v>
                </c:pt>
                <c:pt idx="1766">
                  <c:v>1.43774125</c:v>
                </c:pt>
                <c:pt idx="1767">
                  <c:v>1.4393520312499202</c:v>
                </c:pt>
                <c:pt idx="1768">
                  <c:v>1.4408749999999999</c:v>
                </c:pt>
                <c:pt idx="1769">
                  <c:v>1.4424753125001601</c:v>
                </c:pt>
                <c:pt idx="1770">
                  <c:v>1.4440703125001602</c:v>
                </c:pt>
                <c:pt idx="1771">
                  <c:v>1.4456960937500798</c:v>
                </c:pt>
                <c:pt idx="1772">
                  <c:v>1.4472809375001601</c:v>
                </c:pt>
                <c:pt idx="1773">
                  <c:v>1.4487399999999999</c:v>
                </c:pt>
                <c:pt idx="1774">
                  <c:v>1.45030843750016</c:v>
                </c:pt>
                <c:pt idx="1775">
                  <c:v>1.4518748437500799</c:v>
                </c:pt>
                <c:pt idx="1776">
                  <c:v>1.4534782812499201</c:v>
                </c:pt>
                <c:pt idx="1777">
                  <c:v>1.45500546875008</c:v>
                </c:pt>
                <c:pt idx="1778">
                  <c:v>1.4566057812499202</c:v>
                </c:pt>
                <c:pt idx="1779">
                  <c:v>1.4581985937500799</c:v>
                </c:pt>
                <c:pt idx="1780">
                  <c:v>1.4597829687500798</c:v>
                </c:pt>
                <c:pt idx="1781">
                  <c:v>1.4614024999999999</c:v>
                </c:pt>
                <c:pt idx="1782">
                  <c:v>1.4630490625001602</c:v>
                </c:pt>
                <c:pt idx="1783">
                  <c:v>1.4647742187500798</c:v>
                </c:pt>
                <c:pt idx="1784">
                  <c:v>1.466368125</c:v>
                </c:pt>
                <c:pt idx="1785">
                  <c:v>1.4680143750000001</c:v>
                </c:pt>
                <c:pt idx="1786">
                  <c:v>1.4696370312499201</c:v>
                </c:pt>
                <c:pt idx="1787">
                  <c:v>1.4712396875001601</c:v>
                </c:pt>
                <c:pt idx="1788">
                  <c:v>1.4728626562499201</c:v>
                </c:pt>
                <c:pt idx="1789">
                  <c:v>1.4744851562499202</c:v>
                </c:pt>
                <c:pt idx="1790">
                  <c:v>1.4761151562499202</c:v>
                </c:pt>
                <c:pt idx="1791">
                  <c:v>1.4776723437500798</c:v>
                </c:pt>
                <c:pt idx="1792">
                  <c:v>1.4792307812499201</c:v>
                </c:pt>
                <c:pt idx="1793">
                  <c:v>1.4808254687500799</c:v>
                </c:pt>
                <c:pt idx="1794">
                  <c:v>1.4823851562499202</c:v>
                </c:pt>
                <c:pt idx="1795">
                  <c:v>1.4839665625001601</c:v>
                </c:pt>
                <c:pt idx="1796">
                  <c:v>1.4854812500000001</c:v>
                </c:pt>
                <c:pt idx="1797">
                  <c:v>1.48706125</c:v>
                </c:pt>
                <c:pt idx="1798">
                  <c:v>1.48866609375008</c:v>
                </c:pt>
                <c:pt idx="1799">
                  <c:v>1.4902285937500799</c:v>
                </c:pt>
                <c:pt idx="1800">
                  <c:v>1.491740625</c:v>
                </c:pt>
                <c:pt idx="1801">
                  <c:v>1.493265625</c:v>
                </c:pt>
                <c:pt idx="1802">
                  <c:v>1.494808125</c:v>
                </c:pt>
                <c:pt idx="1803">
                  <c:v>1.4963385937500799</c:v>
                </c:pt>
                <c:pt idx="1804">
                  <c:v>1.4979779687500798</c:v>
                </c:pt>
                <c:pt idx="1805">
                  <c:v>1.4995264062499201</c:v>
                </c:pt>
                <c:pt idx="1806">
                  <c:v>1.5011546875001602</c:v>
                </c:pt>
                <c:pt idx="1807">
                  <c:v>1.5027535937500798</c:v>
                </c:pt>
                <c:pt idx="1808">
                  <c:v>1.5042935937500799</c:v>
                </c:pt>
                <c:pt idx="1809">
                  <c:v>1.5059007812499201</c:v>
                </c:pt>
                <c:pt idx="1810">
                  <c:v>1.5075371875001602</c:v>
                </c:pt>
                <c:pt idx="1811">
                  <c:v>1.5092598437500799</c:v>
                </c:pt>
                <c:pt idx="1812">
                  <c:v>1.5108776562499202</c:v>
                </c:pt>
                <c:pt idx="1813">
                  <c:v>1.5125010937500798</c:v>
                </c:pt>
                <c:pt idx="1814">
                  <c:v>1.5140698437500799</c:v>
                </c:pt>
                <c:pt idx="1815">
                  <c:v>1.5157075</c:v>
                </c:pt>
                <c:pt idx="1816">
                  <c:v>1.5173367187500799</c:v>
                </c:pt>
                <c:pt idx="1817">
                  <c:v>1.5189428125001601</c:v>
                </c:pt>
                <c:pt idx="1818">
                  <c:v>1.5206026562499202</c:v>
                </c:pt>
                <c:pt idx="1819">
                  <c:v>1.5222079687500798</c:v>
                </c:pt>
                <c:pt idx="1820">
                  <c:v>1.5237917187500798</c:v>
                </c:pt>
                <c:pt idx="1821">
                  <c:v>1.5253187500000001</c:v>
                </c:pt>
                <c:pt idx="1822">
                  <c:v>1.5269124999999999</c:v>
                </c:pt>
                <c:pt idx="1823">
                  <c:v>1.5285234375001602</c:v>
                </c:pt>
                <c:pt idx="1824">
                  <c:v>1.5301370312499201</c:v>
                </c:pt>
                <c:pt idx="1825">
                  <c:v>1.53170953124992</c:v>
                </c:pt>
                <c:pt idx="1826">
                  <c:v>1.5332425000000001</c:v>
                </c:pt>
                <c:pt idx="1827">
                  <c:v>1.5348487500000001</c:v>
                </c:pt>
                <c:pt idx="1828">
                  <c:v>1.5363807812499202</c:v>
                </c:pt>
                <c:pt idx="1829">
                  <c:v>1.5379792187500798</c:v>
                </c:pt>
                <c:pt idx="1830">
                  <c:v>1.5396073437500799</c:v>
                </c:pt>
                <c:pt idx="1831">
                  <c:v>1.5411942187500798</c:v>
                </c:pt>
                <c:pt idx="1832">
                  <c:v>1.5428181249999999</c:v>
                </c:pt>
                <c:pt idx="1833">
                  <c:v>1.5443745312499202</c:v>
                </c:pt>
                <c:pt idx="1834">
                  <c:v>1.5459248437500799</c:v>
                </c:pt>
                <c:pt idx="1835">
                  <c:v>1.54748</c:v>
                </c:pt>
                <c:pt idx="1836">
                  <c:v>1.5491357812499202</c:v>
                </c:pt>
                <c:pt idx="1837">
                  <c:v>1.5507243749999999</c:v>
                </c:pt>
                <c:pt idx="1838">
                  <c:v>1.5523276562499202</c:v>
                </c:pt>
                <c:pt idx="1839">
                  <c:v>1.5539139062499201</c:v>
                </c:pt>
                <c:pt idx="1840">
                  <c:v>1.555479375</c:v>
                </c:pt>
                <c:pt idx="1841">
                  <c:v>1.5571139062499202</c:v>
                </c:pt>
                <c:pt idx="1842">
                  <c:v>1.5587121875001602</c:v>
                </c:pt>
                <c:pt idx="1843">
                  <c:v>1.5603521875001602</c:v>
                </c:pt>
                <c:pt idx="1844">
                  <c:v>1.5619945312499202</c:v>
                </c:pt>
                <c:pt idx="1845">
                  <c:v>1.5636228125001601</c:v>
                </c:pt>
                <c:pt idx="1846">
                  <c:v>1.56524140624992</c:v>
                </c:pt>
                <c:pt idx="1847">
                  <c:v>1.5668685937500799</c:v>
                </c:pt>
                <c:pt idx="1848">
                  <c:v>1.5685743750000001</c:v>
                </c:pt>
                <c:pt idx="1849">
                  <c:v>1.5702114062499202</c:v>
                </c:pt>
                <c:pt idx="1850">
                  <c:v>1.5718987499999999</c:v>
                </c:pt>
                <c:pt idx="1851">
                  <c:v>1.5735240625001601</c:v>
                </c:pt>
                <c:pt idx="1852">
                  <c:v>1.57516515624992</c:v>
                </c:pt>
                <c:pt idx="1853">
                  <c:v>1.5767909375001601</c:v>
                </c:pt>
                <c:pt idx="1854">
                  <c:v>1.5784296875001602</c:v>
                </c:pt>
                <c:pt idx="1855">
                  <c:v>1.5800981249999999</c:v>
                </c:pt>
                <c:pt idx="1856">
                  <c:v>1.5817462499999999</c:v>
                </c:pt>
                <c:pt idx="1857">
                  <c:v>1.58348125</c:v>
                </c:pt>
                <c:pt idx="1858">
                  <c:v>1.5851434375001601</c:v>
                </c:pt>
                <c:pt idx="1859">
                  <c:v>1.58684</c:v>
                </c:pt>
                <c:pt idx="1860">
                  <c:v>1.5885190625001602</c:v>
                </c:pt>
                <c:pt idx="1861">
                  <c:v>1.5902449999999999</c:v>
                </c:pt>
                <c:pt idx="1862">
                  <c:v>1.5920278125001601</c:v>
                </c:pt>
                <c:pt idx="1863">
                  <c:v>1.5937423437500799</c:v>
                </c:pt>
                <c:pt idx="1864">
                  <c:v>1.5955051562499201</c:v>
                </c:pt>
                <c:pt idx="1865">
                  <c:v>1.5972701562499201</c:v>
                </c:pt>
                <c:pt idx="1866">
                  <c:v>1.5990671875001601</c:v>
                </c:pt>
                <c:pt idx="1867">
                  <c:v>1.6007545312499201</c:v>
                </c:pt>
                <c:pt idx="1868">
                  <c:v>1.60248734375008</c:v>
                </c:pt>
                <c:pt idx="1869">
                  <c:v>1.6042432812499201</c:v>
                </c:pt>
                <c:pt idx="1870">
                  <c:v>1.6059993749999999</c:v>
                </c:pt>
                <c:pt idx="1871">
                  <c:v>1.6077234375001601</c:v>
                </c:pt>
                <c:pt idx="1872">
                  <c:v>1.6093748437500799</c:v>
                </c:pt>
                <c:pt idx="1873">
                  <c:v>1.6111887499999999</c:v>
                </c:pt>
                <c:pt idx="1874">
                  <c:v>1.6128770312499201</c:v>
                </c:pt>
                <c:pt idx="1875">
                  <c:v>1.6145740625001601</c:v>
                </c:pt>
                <c:pt idx="1876">
                  <c:v>1.6161740625001602</c:v>
                </c:pt>
                <c:pt idx="1877">
                  <c:v>1.6178276562499201</c:v>
                </c:pt>
                <c:pt idx="1878">
                  <c:v>1.6194965625001601</c:v>
                </c:pt>
                <c:pt idx="1879">
                  <c:v>1.6211279687500799</c:v>
                </c:pt>
                <c:pt idx="1880">
                  <c:v>1.62279343750016</c:v>
                </c:pt>
                <c:pt idx="1881">
                  <c:v>1.62441218750016</c:v>
                </c:pt>
                <c:pt idx="1882">
                  <c:v>1.6260985937500798</c:v>
                </c:pt>
                <c:pt idx="1883">
                  <c:v>1.6276503125001602</c:v>
                </c:pt>
                <c:pt idx="1884">
                  <c:v>1.6292865625001602</c:v>
                </c:pt>
                <c:pt idx="1885">
                  <c:v>1.6309032812499202</c:v>
                </c:pt>
                <c:pt idx="1886">
                  <c:v>1.632535625</c:v>
                </c:pt>
                <c:pt idx="1887">
                  <c:v>1.6342290625001601</c:v>
                </c:pt>
                <c:pt idx="1888">
                  <c:v>1.6358004687500798</c:v>
                </c:pt>
                <c:pt idx="1889">
                  <c:v>1.6374203125001601</c:v>
                </c:pt>
                <c:pt idx="1890">
                  <c:v>1.63898609375008</c:v>
                </c:pt>
                <c:pt idx="1891">
                  <c:v>1.6406220312499202</c:v>
                </c:pt>
                <c:pt idx="1892">
                  <c:v>1.6422343749999999</c:v>
                </c:pt>
                <c:pt idx="1893">
                  <c:v>1.6438778125001601</c:v>
                </c:pt>
                <c:pt idx="1894">
                  <c:v>1.6454759375001602</c:v>
                </c:pt>
                <c:pt idx="1895">
                  <c:v>1.6470609375001601</c:v>
                </c:pt>
                <c:pt idx="1896">
                  <c:v>1.6487737499999999</c:v>
                </c:pt>
                <c:pt idx="1897">
                  <c:v>1.650319375</c:v>
                </c:pt>
                <c:pt idx="1898">
                  <c:v>1.6520309375001601</c:v>
                </c:pt>
                <c:pt idx="1899">
                  <c:v>1.6537001562499201</c:v>
                </c:pt>
                <c:pt idx="1900">
                  <c:v>1.6554074999999999</c:v>
                </c:pt>
                <c:pt idx="1901">
                  <c:v>1.6571234375001602</c:v>
                </c:pt>
                <c:pt idx="1902">
                  <c:v>1.6588171875001601</c:v>
                </c:pt>
                <c:pt idx="1903">
                  <c:v>1.6605574999999999</c:v>
                </c:pt>
                <c:pt idx="1904">
                  <c:v>1.6622626562499201</c:v>
                </c:pt>
                <c:pt idx="1905">
                  <c:v>1.66407281250016</c:v>
                </c:pt>
                <c:pt idx="1906">
                  <c:v>1.665745</c:v>
                </c:pt>
                <c:pt idx="1907">
                  <c:v>1.6675734375001601</c:v>
                </c:pt>
                <c:pt idx="1908">
                  <c:v>1.6692842187500798</c:v>
                </c:pt>
                <c:pt idx="1909">
                  <c:v>1.67098375</c:v>
                </c:pt>
                <c:pt idx="1910">
                  <c:v>1.6727323437500798</c:v>
                </c:pt>
                <c:pt idx="1911">
                  <c:v>1.67438625</c:v>
                </c:pt>
                <c:pt idx="1912">
                  <c:v>1.6760542187500798</c:v>
                </c:pt>
                <c:pt idx="1913">
                  <c:v>1.6776431249999999</c:v>
                </c:pt>
                <c:pt idx="1914">
                  <c:v>1.67938125</c:v>
                </c:pt>
                <c:pt idx="1915">
                  <c:v>1.68102859375008</c:v>
                </c:pt>
                <c:pt idx="1916">
                  <c:v>1.6826901562499201</c:v>
                </c:pt>
                <c:pt idx="1917">
                  <c:v>1.6843468749999999</c:v>
                </c:pt>
                <c:pt idx="1918">
                  <c:v>1.6859712499999999</c:v>
                </c:pt>
                <c:pt idx="1919">
                  <c:v>1.6876982812499202</c:v>
                </c:pt>
                <c:pt idx="1920">
                  <c:v>1.6893220312499202</c:v>
                </c:pt>
                <c:pt idx="1921">
                  <c:v>1.6910726562499201</c:v>
                </c:pt>
                <c:pt idx="1922">
                  <c:v>1.6927582812499202</c:v>
                </c:pt>
                <c:pt idx="1923">
                  <c:v>1.6945257812499201</c:v>
                </c:pt>
                <c:pt idx="1924">
                  <c:v>1.69624703124992</c:v>
                </c:pt>
                <c:pt idx="1925">
                  <c:v>1.6979299999999999</c:v>
                </c:pt>
                <c:pt idx="1926">
                  <c:v>1.6997078125001601</c:v>
                </c:pt>
                <c:pt idx="1927">
                  <c:v>1.7013932812499202</c:v>
                </c:pt>
                <c:pt idx="1928">
                  <c:v>1.7031692187500798</c:v>
                </c:pt>
                <c:pt idx="1929">
                  <c:v>1.70479984375008</c:v>
                </c:pt>
                <c:pt idx="1930">
                  <c:v>1.7065217187500799</c:v>
                </c:pt>
                <c:pt idx="1931">
                  <c:v>1.7081479687500798</c:v>
                </c:pt>
                <c:pt idx="1932">
                  <c:v>1.7098678125001601</c:v>
                </c:pt>
                <c:pt idx="1933">
                  <c:v>1.71156765624992</c:v>
                </c:pt>
                <c:pt idx="1934">
                  <c:v>1.7131868750000001</c:v>
                </c:pt>
                <c:pt idx="1935">
                  <c:v>1.7149271875001602</c:v>
                </c:pt>
                <c:pt idx="1936">
                  <c:v>1.71654906250016</c:v>
                </c:pt>
                <c:pt idx="1937">
                  <c:v>1.71824625</c:v>
                </c:pt>
                <c:pt idx="1938">
                  <c:v>1.7198576562499202</c:v>
                </c:pt>
                <c:pt idx="1939">
                  <c:v>1.7215954687500798</c:v>
                </c:pt>
                <c:pt idx="1940">
                  <c:v>1.7232539062499201</c:v>
                </c:pt>
                <c:pt idx="1941">
                  <c:v>1.72495765624992</c:v>
                </c:pt>
                <c:pt idx="1942">
                  <c:v>1.7266385937500799</c:v>
                </c:pt>
                <c:pt idx="1943">
                  <c:v>1.7282795312499202</c:v>
                </c:pt>
                <c:pt idx="1944">
                  <c:v>1.73001593750016</c:v>
                </c:pt>
                <c:pt idx="1945">
                  <c:v>1.7316214062499202</c:v>
                </c:pt>
                <c:pt idx="1946">
                  <c:v>1.733278125</c:v>
                </c:pt>
                <c:pt idx="1947">
                  <c:v>1.7348682812499201</c:v>
                </c:pt>
                <c:pt idx="1948">
                  <c:v>1.7365410937500798</c:v>
                </c:pt>
                <c:pt idx="1949">
                  <c:v>1.7381884375001602</c:v>
                </c:pt>
                <c:pt idx="1950">
                  <c:v>1.73985875</c:v>
                </c:pt>
                <c:pt idx="1951">
                  <c:v>1.7415710937500799</c:v>
                </c:pt>
                <c:pt idx="1952">
                  <c:v>1.7431987499999999</c:v>
                </c:pt>
                <c:pt idx="1953">
                  <c:v>1.74495203124992</c:v>
                </c:pt>
                <c:pt idx="1954">
                  <c:v>1.7465967187500799</c:v>
                </c:pt>
                <c:pt idx="1955">
                  <c:v>1.7483725000000001</c:v>
                </c:pt>
                <c:pt idx="1956">
                  <c:v>1.7501620312499202</c:v>
                </c:pt>
                <c:pt idx="1957">
                  <c:v>1.75195046875008</c:v>
                </c:pt>
                <c:pt idx="1958">
                  <c:v>1.7537556249999999</c:v>
                </c:pt>
                <c:pt idx="1959">
                  <c:v>1.7555223437500798</c:v>
                </c:pt>
                <c:pt idx="1960">
                  <c:v>1.7573285937500798</c:v>
                </c:pt>
                <c:pt idx="1961">
                  <c:v>1.7591120312499202</c:v>
                </c:pt>
                <c:pt idx="1962">
                  <c:v>1.76095531250016</c:v>
                </c:pt>
                <c:pt idx="1963">
                  <c:v>1.7627245312499202</c:v>
                </c:pt>
                <c:pt idx="1964">
                  <c:v>1.7645801562499202</c:v>
                </c:pt>
                <c:pt idx="1965">
                  <c:v>1.7663434375001599</c:v>
                </c:pt>
                <c:pt idx="1966">
                  <c:v>1.7680835937500798</c:v>
                </c:pt>
                <c:pt idx="1967">
                  <c:v>1.7698503125001599</c:v>
                </c:pt>
                <c:pt idx="1968">
                  <c:v>1.7715814062499202</c:v>
                </c:pt>
                <c:pt idx="1969">
                  <c:v>1.77335031250016</c:v>
                </c:pt>
                <c:pt idx="1970">
                  <c:v>1.7750885937500798</c:v>
                </c:pt>
                <c:pt idx="1971">
                  <c:v>1.7768065625001599</c:v>
                </c:pt>
                <c:pt idx="1972">
                  <c:v>1.7784962499999999</c:v>
                </c:pt>
                <c:pt idx="1973">
                  <c:v>1.7802159375001598</c:v>
                </c:pt>
                <c:pt idx="1974">
                  <c:v>1.7819310937500799</c:v>
                </c:pt>
                <c:pt idx="1975">
                  <c:v>1.7836915625001599</c:v>
                </c:pt>
                <c:pt idx="1976">
                  <c:v>1.78546953124992</c:v>
                </c:pt>
                <c:pt idx="1977">
                  <c:v>1.7872470312499202</c:v>
                </c:pt>
                <c:pt idx="1978">
                  <c:v>1.7890059375001599</c:v>
                </c:pt>
                <c:pt idx="1979">
                  <c:v>1.7907276562499201</c:v>
                </c:pt>
                <c:pt idx="1980">
                  <c:v>1.7925084375001596</c:v>
                </c:pt>
                <c:pt idx="1981">
                  <c:v>1.7942739062499202</c:v>
                </c:pt>
                <c:pt idx="1982">
                  <c:v>1.7960734375001597</c:v>
                </c:pt>
                <c:pt idx="1983">
                  <c:v>1.7978442187500798</c:v>
                </c:pt>
                <c:pt idx="1984">
                  <c:v>1.7996228125001597</c:v>
                </c:pt>
                <c:pt idx="1985">
                  <c:v>1.8014121875001596</c:v>
                </c:pt>
                <c:pt idx="1986">
                  <c:v>1.8031420312499202</c:v>
                </c:pt>
                <c:pt idx="1987">
                  <c:v>1.8049068749999999</c:v>
                </c:pt>
                <c:pt idx="1988">
                  <c:v>1.8067046875001598</c:v>
                </c:pt>
                <c:pt idx="1989">
                  <c:v>1.8085021875001597</c:v>
                </c:pt>
                <c:pt idx="1990">
                  <c:v>1.8102575000000001</c:v>
                </c:pt>
                <c:pt idx="1991">
                  <c:v>1.8119726562499201</c:v>
                </c:pt>
                <c:pt idx="1992">
                  <c:v>1.813796875</c:v>
                </c:pt>
                <c:pt idx="1993">
                  <c:v>1.8155451562499201</c:v>
                </c:pt>
                <c:pt idx="1994">
                  <c:v>1.8172623437500799</c:v>
                </c:pt>
                <c:pt idx="1995">
                  <c:v>1.8189534375001597</c:v>
                </c:pt>
                <c:pt idx="1996">
                  <c:v>1.8206960937500798</c:v>
                </c:pt>
                <c:pt idx="1997">
                  <c:v>1.8224173437500799</c:v>
                </c:pt>
                <c:pt idx="1998">
                  <c:v>1.8241328125001597</c:v>
                </c:pt>
                <c:pt idx="1999">
                  <c:v>1.8258587500000001</c:v>
                </c:pt>
                <c:pt idx="2000">
                  <c:v>1.8275578125001597</c:v>
                </c:pt>
                <c:pt idx="2001">
                  <c:v>1.8293335937500799</c:v>
                </c:pt>
                <c:pt idx="2002">
                  <c:v>1.831</c:v>
                </c:pt>
                <c:pt idx="2003">
                  <c:v>1.8327892187500798</c:v>
                </c:pt>
                <c:pt idx="2004">
                  <c:v>1.8345570312499202</c:v>
                </c:pt>
                <c:pt idx="2005">
                  <c:v>1.8363198437500798</c:v>
                </c:pt>
                <c:pt idx="2006">
                  <c:v>1.8380510937500798</c:v>
                </c:pt>
                <c:pt idx="2007">
                  <c:v>1.8397860937500798</c:v>
                </c:pt>
                <c:pt idx="2008">
                  <c:v>1.8415664062499202</c:v>
                </c:pt>
                <c:pt idx="2009">
                  <c:v>1.8433132812499202</c:v>
                </c:pt>
                <c:pt idx="2010">
                  <c:v>1.8451517187500799</c:v>
                </c:pt>
                <c:pt idx="2011">
                  <c:v>1.8469115625001598</c:v>
                </c:pt>
                <c:pt idx="2012">
                  <c:v>1.8487248437500798</c:v>
                </c:pt>
                <c:pt idx="2013">
                  <c:v>1.850455</c:v>
                </c:pt>
                <c:pt idx="2014">
                  <c:v>1.8522121875001598</c:v>
                </c:pt>
                <c:pt idx="2015">
                  <c:v>1.85398703124992</c:v>
                </c:pt>
                <c:pt idx="2016">
                  <c:v>1.8557868749999999</c:v>
                </c:pt>
                <c:pt idx="2017">
                  <c:v>1.8575914062499201</c:v>
                </c:pt>
                <c:pt idx="2018">
                  <c:v>1.8593057812499201</c:v>
                </c:pt>
                <c:pt idx="2019">
                  <c:v>1.8611173437500799</c:v>
                </c:pt>
                <c:pt idx="2020">
                  <c:v>1.86285109375008</c:v>
                </c:pt>
                <c:pt idx="2021">
                  <c:v>1.8646392187500798</c:v>
                </c:pt>
                <c:pt idx="2022">
                  <c:v>1.8663720312499201</c:v>
                </c:pt>
                <c:pt idx="2023">
                  <c:v>1.8680987499999999</c:v>
                </c:pt>
                <c:pt idx="2024">
                  <c:v>1.8698339062499201</c:v>
                </c:pt>
                <c:pt idx="2025">
                  <c:v>1.8715320312499202</c:v>
                </c:pt>
                <c:pt idx="2026">
                  <c:v>1.8732532812499201</c:v>
                </c:pt>
                <c:pt idx="2027">
                  <c:v>1.8749585937500799</c:v>
                </c:pt>
                <c:pt idx="2028">
                  <c:v>1.8767400000000001</c:v>
                </c:pt>
                <c:pt idx="2029">
                  <c:v>1.8784192187500799</c:v>
                </c:pt>
                <c:pt idx="2030">
                  <c:v>1.88010671875008</c:v>
                </c:pt>
                <c:pt idx="2031">
                  <c:v>1.8818090625001598</c:v>
                </c:pt>
                <c:pt idx="2032">
                  <c:v>1.8835057812499201</c:v>
                </c:pt>
                <c:pt idx="2033">
                  <c:v>1.8852770312499201</c:v>
                </c:pt>
                <c:pt idx="2034">
                  <c:v>1.8870328125001596</c:v>
                </c:pt>
                <c:pt idx="2035">
                  <c:v>1.8888374999999999</c:v>
                </c:pt>
                <c:pt idx="2036">
                  <c:v>1.8905929687500798</c:v>
                </c:pt>
                <c:pt idx="2037">
                  <c:v>1.8923920312499201</c:v>
                </c:pt>
                <c:pt idx="2038">
                  <c:v>1.8941579687500798</c:v>
                </c:pt>
                <c:pt idx="2039">
                  <c:v>1.8960125000000001</c:v>
                </c:pt>
                <c:pt idx="2040">
                  <c:v>1.8978464062499201</c:v>
                </c:pt>
                <c:pt idx="2041">
                  <c:v>1.8996431250000001</c:v>
                </c:pt>
                <c:pt idx="2042">
                  <c:v>1.9014535937500798</c:v>
                </c:pt>
                <c:pt idx="2043">
                  <c:v>1.9031942187500799</c:v>
                </c:pt>
                <c:pt idx="2044">
                  <c:v>1.9050020312499201</c:v>
                </c:pt>
                <c:pt idx="2045">
                  <c:v>1.9067914062499201</c:v>
                </c:pt>
                <c:pt idx="2046">
                  <c:v>1.9085629687500798</c:v>
                </c:pt>
                <c:pt idx="2047">
                  <c:v>1.9103125000000001</c:v>
                </c:pt>
                <c:pt idx="2048">
                  <c:v>1.9120496875001598</c:v>
                </c:pt>
                <c:pt idx="2049">
                  <c:v>1.9137510937500799</c:v>
                </c:pt>
                <c:pt idx="2050">
                  <c:v>1.9154307812499201</c:v>
                </c:pt>
                <c:pt idx="2051">
                  <c:v>1.9172182812499201</c:v>
                </c:pt>
                <c:pt idx="2052">
                  <c:v>1.9189276562499202</c:v>
                </c:pt>
                <c:pt idx="2053">
                  <c:v>1.9207242187500799</c:v>
                </c:pt>
                <c:pt idx="2054">
                  <c:v>1.9224567187500798</c:v>
                </c:pt>
                <c:pt idx="2055">
                  <c:v>1.9241520312499201</c:v>
                </c:pt>
                <c:pt idx="2056">
                  <c:v>1.9259379687500799</c:v>
                </c:pt>
                <c:pt idx="2057">
                  <c:v>1.9277284375001598</c:v>
                </c:pt>
                <c:pt idx="2058">
                  <c:v>1.9295240625001597</c:v>
                </c:pt>
                <c:pt idx="2059">
                  <c:v>1.9312724999999999</c:v>
                </c:pt>
                <c:pt idx="2060">
                  <c:v>1.93315578124992</c:v>
                </c:pt>
                <c:pt idx="2061">
                  <c:v>1.934935625</c:v>
                </c:pt>
                <c:pt idx="2062">
                  <c:v>1.9367945312499202</c:v>
                </c:pt>
                <c:pt idx="2063">
                  <c:v>1.93864578124992</c:v>
                </c:pt>
                <c:pt idx="2064">
                  <c:v>1.9404934375001597</c:v>
                </c:pt>
                <c:pt idx="2065">
                  <c:v>1.9423854687500799</c:v>
                </c:pt>
                <c:pt idx="2066">
                  <c:v>1.9442084375001598</c:v>
                </c:pt>
                <c:pt idx="2067">
                  <c:v>1.9460662500000001</c:v>
                </c:pt>
                <c:pt idx="2068">
                  <c:v>1.9479429687500798</c:v>
                </c:pt>
                <c:pt idx="2069">
                  <c:v>1.9498392187500799</c:v>
                </c:pt>
                <c:pt idx="2070">
                  <c:v>1.9516759375001598</c:v>
                </c:pt>
                <c:pt idx="2071">
                  <c:v>1.9535701562499201</c:v>
                </c:pt>
                <c:pt idx="2072">
                  <c:v>1.95548609375008</c:v>
                </c:pt>
                <c:pt idx="2073">
                  <c:v>1.9573446875001597</c:v>
                </c:pt>
                <c:pt idx="2074">
                  <c:v>1.9592357812499201</c:v>
                </c:pt>
                <c:pt idx="2075">
                  <c:v>1.9611118750000001</c:v>
                </c:pt>
                <c:pt idx="2076">
                  <c:v>1.9630226562499202</c:v>
                </c:pt>
                <c:pt idx="2077">
                  <c:v>1.9648517187500798</c:v>
                </c:pt>
                <c:pt idx="2078">
                  <c:v>1.9666887500000001</c:v>
                </c:pt>
                <c:pt idx="2079">
                  <c:v>1.9685451562499201</c:v>
                </c:pt>
                <c:pt idx="2080">
                  <c:v>1.9703762499999999</c:v>
                </c:pt>
                <c:pt idx="2081">
                  <c:v>1.9721503125001598</c:v>
                </c:pt>
                <c:pt idx="2082">
                  <c:v>1.9738150000000001</c:v>
                </c:pt>
                <c:pt idx="2083">
                  <c:v>1.9755892187500799</c:v>
                </c:pt>
                <c:pt idx="2084">
                  <c:v>1.9773335937500798</c:v>
                </c:pt>
                <c:pt idx="2085">
                  <c:v>1.9790671875001598</c:v>
                </c:pt>
                <c:pt idx="2086">
                  <c:v>1.9808153125001597</c:v>
                </c:pt>
                <c:pt idx="2087">
                  <c:v>1.9826012500000001</c:v>
                </c:pt>
                <c:pt idx="2088">
                  <c:v>1.9843135937500798</c:v>
                </c:pt>
                <c:pt idx="2089">
                  <c:v>1.986058125</c:v>
                </c:pt>
                <c:pt idx="2090">
                  <c:v>1.9877910937500798</c:v>
                </c:pt>
                <c:pt idx="2091">
                  <c:v>1.9895534375001598</c:v>
                </c:pt>
                <c:pt idx="2092">
                  <c:v>1.9914215625001597</c:v>
                </c:pt>
                <c:pt idx="2093">
                  <c:v>1.9931640625001597</c:v>
                </c:pt>
                <c:pt idx="2094">
                  <c:v>1.9949370312499202</c:v>
                </c:pt>
                <c:pt idx="2095">
                  <c:v>1.99670375</c:v>
                </c:pt>
                <c:pt idx="2096">
                  <c:v>1.9984982812499201</c:v>
                </c:pt>
                <c:pt idx="2097">
                  <c:v>2.0003345312499201</c:v>
                </c:pt>
                <c:pt idx="2098">
                  <c:v>2.0021656249999999</c:v>
                </c:pt>
                <c:pt idx="2099">
                  <c:v>2.0039779687500801</c:v>
                </c:pt>
                <c:pt idx="2100">
                  <c:v>2.0057993750000001</c:v>
                </c:pt>
                <c:pt idx="2101">
                  <c:v>2.0076326562499203</c:v>
                </c:pt>
                <c:pt idx="2102">
                  <c:v>2.0094420312499199</c:v>
                </c:pt>
                <c:pt idx="2103">
                  <c:v>2.0112826562499202</c:v>
                </c:pt>
                <c:pt idx="2104">
                  <c:v>2.0131596875001598</c:v>
                </c:pt>
                <c:pt idx="2105">
                  <c:v>2.01501890624992</c:v>
                </c:pt>
                <c:pt idx="2106">
                  <c:v>2.01681953124992</c:v>
                </c:pt>
                <c:pt idx="2107">
                  <c:v>2.0185820312499203</c:v>
                </c:pt>
                <c:pt idx="2108">
                  <c:v>2.02042515624992</c:v>
                </c:pt>
                <c:pt idx="2109">
                  <c:v>2.0222282812499199</c:v>
                </c:pt>
                <c:pt idx="2110">
                  <c:v>2.0240314062499203</c:v>
                </c:pt>
                <c:pt idx="2111">
                  <c:v>2.02581015624992</c:v>
                </c:pt>
                <c:pt idx="2112">
                  <c:v>2.0276045312499202</c:v>
                </c:pt>
                <c:pt idx="2113">
                  <c:v>2.0294007812499202</c:v>
                </c:pt>
                <c:pt idx="2114">
                  <c:v>2.0311009375001596</c:v>
                </c:pt>
                <c:pt idx="2115">
                  <c:v>2.03291765624992</c:v>
                </c:pt>
                <c:pt idx="2116">
                  <c:v>2.0347351562499201</c:v>
                </c:pt>
                <c:pt idx="2117">
                  <c:v>2.03658218750016</c:v>
                </c:pt>
                <c:pt idx="2118">
                  <c:v>2.0383879687500799</c:v>
                </c:pt>
                <c:pt idx="2119">
                  <c:v>2.0402337500000001</c:v>
                </c:pt>
                <c:pt idx="2120">
                  <c:v>2.0420896875001597</c:v>
                </c:pt>
                <c:pt idx="2121">
                  <c:v>2.0439621875001599</c:v>
                </c:pt>
                <c:pt idx="2122">
                  <c:v>2.0458554687500801</c:v>
                </c:pt>
                <c:pt idx="2123">
                  <c:v>2.0477003125001598</c:v>
                </c:pt>
                <c:pt idx="2124">
                  <c:v>2.0496893749999998</c:v>
                </c:pt>
                <c:pt idx="2125">
                  <c:v>2.0515349999999999</c:v>
                </c:pt>
                <c:pt idx="2126">
                  <c:v>2.0533989062499201</c:v>
                </c:pt>
                <c:pt idx="2127">
                  <c:v>2.0552535937500798</c:v>
                </c:pt>
                <c:pt idx="2128">
                  <c:v>2.0571078125001598</c:v>
                </c:pt>
                <c:pt idx="2129">
                  <c:v>2.0589635937500801</c:v>
                </c:pt>
                <c:pt idx="2130">
                  <c:v>2.06078359375008</c:v>
                </c:pt>
                <c:pt idx="2131">
                  <c:v>2.0626432812499202</c:v>
                </c:pt>
                <c:pt idx="2132">
                  <c:v>2.0644331249999999</c:v>
                </c:pt>
                <c:pt idx="2133">
                  <c:v>2.0662664062499201</c:v>
                </c:pt>
                <c:pt idx="2134">
                  <c:v>2.0680131249999998</c:v>
                </c:pt>
                <c:pt idx="2135">
                  <c:v>2.0698134375001596</c:v>
                </c:pt>
                <c:pt idx="2136">
                  <c:v>2.0715793749999998</c:v>
                </c:pt>
                <c:pt idx="2137">
                  <c:v>2.0732989062499203</c:v>
                </c:pt>
                <c:pt idx="2138">
                  <c:v>2.0750576562499203</c:v>
                </c:pt>
                <c:pt idx="2139">
                  <c:v>2.0767967187500798</c:v>
                </c:pt>
                <c:pt idx="2140">
                  <c:v>2.0786082812499203</c:v>
                </c:pt>
                <c:pt idx="2141">
                  <c:v>2.08031875</c:v>
                </c:pt>
                <c:pt idx="2142">
                  <c:v>2.0821179687500799</c:v>
                </c:pt>
                <c:pt idx="2143">
                  <c:v>2.0839185937500799</c:v>
                </c:pt>
                <c:pt idx="2144">
                  <c:v>2.0857131249999998</c:v>
                </c:pt>
                <c:pt idx="2145">
                  <c:v>2.0874976562499201</c:v>
                </c:pt>
                <c:pt idx="2146">
                  <c:v>2.0892974999999998</c:v>
                </c:pt>
                <c:pt idx="2147">
                  <c:v>2.0911832812499203</c:v>
                </c:pt>
                <c:pt idx="2148">
                  <c:v>2.0930259375001596</c:v>
                </c:pt>
                <c:pt idx="2149">
                  <c:v>2.0949176562499203</c:v>
                </c:pt>
                <c:pt idx="2150">
                  <c:v>2.0967379687500798</c:v>
                </c:pt>
                <c:pt idx="2151">
                  <c:v>2.0986617187500798</c:v>
                </c:pt>
                <c:pt idx="2152">
                  <c:v>2.1005162500000001</c:v>
                </c:pt>
                <c:pt idx="2153">
                  <c:v>2.1023896875001595</c:v>
                </c:pt>
                <c:pt idx="2154">
                  <c:v>2.1042298437500797</c:v>
                </c:pt>
                <c:pt idx="2155">
                  <c:v>2.10613453124992</c:v>
                </c:pt>
                <c:pt idx="2156">
                  <c:v>2.1080296875001596</c:v>
                </c:pt>
                <c:pt idx="2157">
                  <c:v>2.1098275000000002</c:v>
                </c:pt>
                <c:pt idx="2158">
                  <c:v>2.1116829687500798</c:v>
                </c:pt>
                <c:pt idx="2159">
                  <c:v>2.1134218749999998</c:v>
                </c:pt>
                <c:pt idx="2160">
                  <c:v>2.11522609375008</c:v>
                </c:pt>
                <c:pt idx="2161">
                  <c:v>2.1170365625001599</c:v>
                </c:pt>
                <c:pt idx="2162">
                  <c:v>2.1188015625001597</c:v>
                </c:pt>
                <c:pt idx="2163">
                  <c:v>2.1206101562499202</c:v>
                </c:pt>
                <c:pt idx="2164">
                  <c:v>2.1224168749999999</c:v>
                </c:pt>
                <c:pt idx="2165">
                  <c:v>2.1242264062499201</c:v>
                </c:pt>
                <c:pt idx="2166">
                  <c:v>2.1260390625001597</c:v>
                </c:pt>
                <c:pt idx="2167">
                  <c:v>2.12792421875008</c:v>
                </c:pt>
                <c:pt idx="2168">
                  <c:v>2.1297557812499202</c:v>
                </c:pt>
                <c:pt idx="2169">
                  <c:v>2.1316935937500801</c:v>
                </c:pt>
                <c:pt idx="2170">
                  <c:v>2.1335820312499201</c:v>
                </c:pt>
                <c:pt idx="2171">
                  <c:v>2.1354209375001596</c:v>
                </c:pt>
                <c:pt idx="2172">
                  <c:v>2.1373139062499202</c:v>
                </c:pt>
                <c:pt idx="2173">
                  <c:v>2.1391439062499202</c:v>
                </c:pt>
                <c:pt idx="2174">
                  <c:v>2.1410760937500797</c:v>
                </c:pt>
                <c:pt idx="2175">
                  <c:v>2.1429309375001599</c:v>
                </c:pt>
                <c:pt idx="2176">
                  <c:v>2.1448296875001596</c:v>
                </c:pt>
                <c:pt idx="2177">
                  <c:v>2.1467215625001597</c:v>
                </c:pt>
                <c:pt idx="2178">
                  <c:v>2.14862765624992</c:v>
                </c:pt>
                <c:pt idx="2179">
                  <c:v>2.1505009375001598</c:v>
                </c:pt>
                <c:pt idx="2180">
                  <c:v>2.1523948437500797</c:v>
                </c:pt>
                <c:pt idx="2181">
                  <c:v>2.154309375</c:v>
                </c:pt>
                <c:pt idx="2182">
                  <c:v>2.1562265625001595</c:v>
                </c:pt>
                <c:pt idx="2183">
                  <c:v>2.15821</c:v>
                </c:pt>
                <c:pt idx="2184">
                  <c:v>2.16007203124992</c:v>
                </c:pt>
                <c:pt idx="2185">
                  <c:v>2.1619690625001597</c:v>
                </c:pt>
                <c:pt idx="2186">
                  <c:v>2.1638112500000002</c:v>
                </c:pt>
                <c:pt idx="2187">
                  <c:v>2.16563109375008</c:v>
                </c:pt>
                <c:pt idx="2188">
                  <c:v>2.1674660937500798</c:v>
                </c:pt>
                <c:pt idx="2189">
                  <c:v>2.1692892187500799</c:v>
                </c:pt>
                <c:pt idx="2190">
                  <c:v>2.1711759375001596</c:v>
                </c:pt>
                <c:pt idx="2191">
                  <c:v>2.1729712499999998</c:v>
                </c:pt>
                <c:pt idx="2192">
                  <c:v>2.1748120312499202</c:v>
                </c:pt>
                <c:pt idx="2193">
                  <c:v>2.1765920312499203</c:v>
                </c:pt>
                <c:pt idx="2194">
                  <c:v>2.1784260937500797</c:v>
                </c:pt>
                <c:pt idx="2195">
                  <c:v>2.18028203124992</c:v>
                </c:pt>
                <c:pt idx="2196">
                  <c:v>2.1821946875001599</c:v>
                </c:pt>
                <c:pt idx="2197">
                  <c:v>2.1841092187500797</c:v>
                </c:pt>
                <c:pt idx="2198">
                  <c:v>2.1859707812499201</c:v>
                </c:pt>
                <c:pt idx="2199">
                  <c:v>2.18791390624992</c:v>
                </c:pt>
                <c:pt idx="2200">
                  <c:v>2.18973140624992</c:v>
                </c:pt>
                <c:pt idx="2201">
                  <c:v>2.1916684375001596</c:v>
                </c:pt>
                <c:pt idx="2202">
                  <c:v>2.1935842187500798</c:v>
                </c:pt>
                <c:pt idx="2203">
                  <c:v>2.1954909375001597</c:v>
                </c:pt>
                <c:pt idx="2204">
                  <c:v>2.1974300000000002</c:v>
                </c:pt>
                <c:pt idx="2205">
                  <c:v>2.1993131250000002</c:v>
                </c:pt>
                <c:pt idx="2206">
                  <c:v>2.2012021875001597</c:v>
                </c:pt>
                <c:pt idx="2207">
                  <c:v>2.2030806250000001</c:v>
                </c:pt>
                <c:pt idx="2208">
                  <c:v>2.2050151562499201</c:v>
                </c:pt>
                <c:pt idx="2209">
                  <c:v>2.20687046875008</c:v>
                </c:pt>
                <c:pt idx="2210">
                  <c:v>2.2088018749999998</c:v>
                </c:pt>
                <c:pt idx="2211">
                  <c:v>2.2107078125001598</c:v>
                </c:pt>
                <c:pt idx="2212">
                  <c:v>2.2126182812499202</c:v>
                </c:pt>
                <c:pt idx="2213">
                  <c:v>2.2145332812499201</c:v>
                </c:pt>
                <c:pt idx="2214">
                  <c:v>2.2163556249999998</c:v>
                </c:pt>
                <c:pt idx="2215">
                  <c:v>2.2182517187500799</c:v>
                </c:pt>
                <c:pt idx="2216">
                  <c:v>2.2201356250000002</c:v>
                </c:pt>
                <c:pt idx="2217">
                  <c:v>2.2220210937500799</c:v>
                </c:pt>
                <c:pt idx="2218">
                  <c:v>2.2239193749999999</c:v>
                </c:pt>
                <c:pt idx="2219">
                  <c:v>2.2258295312499201</c:v>
                </c:pt>
                <c:pt idx="2220">
                  <c:v>2.2277201562499203</c:v>
                </c:pt>
                <c:pt idx="2221">
                  <c:v>2.2295318750000002</c:v>
                </c:pt>
                <c:pt idx="2222">
                  <c:v>2.2313892187500799</c:v>
                </c:pt>
                <c:pt idx="2223">
                  <c:v>2.2332128125001596</c:v>
                </c:pt>
                <c:pt idx="2224">
                  <c:v>2.2351520312499202</c:v>
                </c:pt>
                <c:pt idx="2225">
                  <c:v>2.2370506250000002</c:v>
                </c:pt>
                <c:pt idx="2226">
                  <c:v>2.23890078124992</c:v>
                </c:pt>
                <c:pt idx="2227">
                  <c:v>2.2407843750000001</c:v>
                </c:pt>
                <c:pt idx="2228">
                  <c:v>2.2426101562499201</c:v>
                </c:pt>
                <c:pt idx="2229">
                  <c:v>2.2444765625001599</c:v>
                </c:pt>
                <c:pt idx="2230">
                  <c:v>2.2463296875001597</c:v>
                </c:pt>
                <c:pt idx="2231">
                  <c:v>2.2482625000000001</c:v>
                </c:pt>
                <c:pt idx="2232">
                  <c:v>2.2501403125001596</c:v>
                </c:pt>
                <c:pt idx="2233">
                  <c:v>2.2520839062499203</c:v>
                </c:pt>
                <c:pt idx="2234">
                  <c:v>2.2539332812499202</c:v>
                </c:pt>
                <c:pt idx="2235">
                  <c:v>2.2557831249999998</c:v>
                </c:pt>
                <c:pt idx="2236">
                  <c:v>2.2576565625001597</c:v>
                </c:pt>
                <c:pt idx="2237">
                  <c:v>2.2595043750000001</c:v>
                </c:pt>
                <c:pt idx="2238">
                  <c:v>2.26149656250016</c:v>
                </c:pt>
                <c:pt idx="2239">
                  <c:v>2.2633842187500797</c:v>
                </c:pt>
                <c:pt idx="2240">
                  <c:v>2.2653264062499203</c:v>
                </c:pt>
                <c:pt idx="2241">
                  <c:v>2.2672389062499203</c:v>
                </c:pt>
                <c:pt idx="2242">
                  <c:v>2.2691264062499203</c:v>
                </c:pt>
                <c:pt idx="2243">
                  <c:v>2.2710415625001596</c:v>
                </c:pt>
                <c:pt idx="2244">
                  <c:v>2.2729417187500798</c:v>
                </c:pt>
                <c:pt idx="2245">
                  <c:v>2.2748507812499201</c:v>
                </c:pt>
                <c:pt idx="2246">
                  <c:v>2.27679125</c:v>
                </c:pt>
                <c:pt idx="2247">
                  <c:v>2.2787270312499199</c:v>
                </c:pt>
                <c:pt idx="2248">
                  <c:v>2.2805078125001597</c:v>
                </c:pt>
                <c:pt idx="2249">
                  <c:v>2.2823995312499203</c:v>
                </c:pt>
                <c:pt idx="2250">
                  <c:v>2.2842531250000002</c:v>
                </c:pt>
                <c:pt idx="2251">
                  <c:v>2.2860681249999999</c:v>
                </c:pt>
                <c:pt idx="2252">
                  <c:v>2.2879114062499202</c:v>
                </c:pt>
                <c:pt idx="2253">
                  <c:v>2.2897118750000001</c:v>
                </c:pt>
                <c:pt idx="2254">
                  <c:v>2.2915562500000002</c:v>
                </c:pt>
                <c:pt idx="2255">
                  <c:v>2.29337484375008</c:v>
                </c:pt>
                <c:pt idx="2256">
                  <c:v>2.2952051562499203</c:v>
                </c:pt>
                <c:pt idx="2257">
                  <c:v>2.2969656249999999</c:v>
                </c:pt>
                <c:pt idx="2258">
                  <c:v>2.2988525000000002</c:v>
                </c:pt>
                <c:pt idx="2259">
                  <c:v>2.3006832812499201</c:v>
                </c:pt>
                <c:pt idx="2260">
                  <c:v>2.3025293750000002</c:v>
                </c:pt>
                <c:pt idx="2261">
                  <c:v>2.3044264062499202</c:v>
                </c:pt>
                <c:pt idx="2262">
                  <c:v>2.30632171875008</c:v>
                </c:pt>
                <c:pt idx="2263">
                  <c:v>2.3082184375001598</c:v>
                </c:pt>
                <c:pt idx="2264">
                  <c:v>2.3101179687500797</c:v>
                </c:pt>
                <c:pt idx="2265">
                  <c:v>2.3120557812499203</c:v>
                </c:pt>
                <c:pt idx="2266">
                  <c:v>2.31390921875008</c:v>
                </c:pt>
                <c:pt idx="2267">
                  <c:v>2.3158773437500799</c:v>
                </c:pt>
                <c:pt idx="2268">
                  <c:v>2.3177593750000001</c:v>
                </c:pt>
                <c:pt idx="2269">
                  <c:v>2.3196423437500799</c:v>
                </c:pt>
                <c:pt idx="2270">
                  <c:v>2.3215406249999999</c:v>
                </c:pt>
                <c:pt idx="2271">
                  <c:v>2.3234409375001599</c:v>
                </c:pt>
                <c:pt idx="2272">
                  <c:v>2.3253509375001595</c:v>
                </c:pt>
                <c:pt idx="2273">
                  <c:v>2.3271700000000002</c:v>
                </c:pt>
                <c:pt idx="2274">
                  <c:v>2.3290600000000001</c:v>
                </c:pt>
                <c:pt idx="2275">
                  <c:v>2.33093828124992</c:v>
                </c:pt>
                <c:pt idx="2276">
                  <c:v>2.3328490625001597</c:v>
                </c:pt>
                <c:pt idx="2277">
                  <c:v>2.33470765624992</c:v>
                </c:pt>
                <c:pt idx="2278">
                  <c:v>2.3366153125001596</c:v>
                </c:pt>
                <c:pt idx="2279">
                  <c:v>2.3386100000000001</c:v>
                </c:pt>
                <c:pt idx="2280">
                  <c:v>2.340530625</c:v>
                </c:pt>
                <c:pt idx="2281">
                  <c:v>2.34249796875008</c:v>
                </c:pt>
                <c:pt idx="2282">
                  <c:v>2.3444179687500797</c:v>
                </c:pt>
                <c:pt idx="2283">
                  <c:v>2.3464624999999999</c:v>
                </c:pt>
                <c:pt idx="2284">
                  <c:v>2.3484324999999999</c:v>
                </c:pt>
                <c:pt idx="2285">
                  <c:v>2.3504178125001598</c:v>
                </c:pt>
                <c:pt idx="2286">
                  <c:v>2.3524712499999998</c:v>
                </c:pt>
                <c:pt idx="2287">
                  <c:v>2.3545145312499201</c:v>
                </c:pt>
                <c:pt idx="2288">
                  <c:v>2.3565434375001599</c:v>
                </c:pt>
                <c:pt idx="2289">
                  <c:v>2.3584640625001598</c:v>
                </c:pt>
                <c:pt idx="2290">
                  <c:v>2.360460625</c:v>
                </c:pt>
                <c:pt idx="2291">
                  <c:v>2.3624240625001596</c:v>
                </c:pt>
                <c:pt idx="2292">
                  <c:v>2.36443953124992</c:v>
                </c:pt>
                <c:pt idx="2293">
                  <c:v>2.3664320312499201</c:v>
                </c:pt>
                <c:pt idx="2294">
                  <c:v>2.3683904687500799</c:v>
                </c:pt>
                <c:pt idx="2295">
                  <c:v>2.3703307812499199</c:v>
                </c:pt>
                <c:pt idx="2296">
                  <c:v>2.37219921875008</c:v>
                </c:pt>
                <c:pt idx="2297">
                  <c:v>2.3740999999999999</c:v>
                </c:pt>
                <c:pt idx="2298">
                  <c:v>2.3759865625001599</c:v>
                </c:pt>
                <c:pt idx="2299">
                  <c:v>2.3779446875001597</c:v>
                </c:pt>
                <c:pt idx="2300">
                  <c:v>2.3798564062499201</c:v>
                </c:pt>
                <c:pt idx="2301">
                  <c:v>2.3817451562499201</c:v>
                </c:pt>
                <c:pt idx="2302">
                  <c:v>2.3836220312499203</c:v>
                </c:pt>
                <c:pt idx="2303">
                  <c:v>2.385458125</c:v>
                </c:pt>
                <c:pt idx="2304">
                  <c:v>2.3873578125001598</c:v>
                </c:pt>
                <c:pt idx="2305">
                  <c:v>2.3892215625001598</c:v>
                </c:pt>
                <c:pt idx="2306">
                  <c:v>2.3911129687500798</c:v>
                </c:pt>
                <c:pt idx="2307">
                  <c:v>2.3930245312499201</c:v>
                </c:pt>
                <c:pt idx="2308">
                  <c:v>2.3949364062499203</c:v>
                </c:pt>
                <c:pt idx="2309">
                  <c:v>2.3968120312499201</c:v>
                </c:pt>
                <c:pt idx="2310">
                  <c:v>2.3986910937500801</c:v>
                </c:pt>
                <c:pt idx="2311">
                  <c:v>2.4006064062499202</c:v>
                </c:pt>
                <c:pt idx="2312">
                  <c:v>2.4024915625001597</c:v>
                </c:pt>
                <c:pt idx="2313">
                  <c:v>2.4044118750000001</c:v>
                </c:pt>
                <c:pt idx="2314">
                  <c:v>2.406290625</c:v>
                </c:pt>
                <c:pt idx="2315">
                  <c:v>2.4082515625001597</c:v>
                </c:pt>
                <c:pt idx="2316">
                  <c:v>2.4102117187500798</c:v>
                </c:pt>
                <c:pt idx="2317">
                  <c:v>2.4121659375001596</c:v>
                </c:pt>
                <c:pt idx="2318">
                  <c:v>2.4140973437500799</c:v>
                </c:pt>
                <c:pt idx="2319">
                  <c:v>2.416038125</c:v>
                </c:pt>
                <c:pt idx="2320">
                  <c:v>2.4179818750000002</c:v>
                </c:pt>
                <c:pt idx="2321">
                  <c:v>2.4198654687500798</c:v>
                </c:pt>
                <c:pt idx="2322">
                  <c:v>2.4218729687500797</c:v>
                </c:pt>
                <c:pt idx="2323">
                  <c:v>2.4237760937500799</c:v>
                </c:pt>
                <c:pt idx="2324">
                  <c:v>2.4257590625001599</c:v>
                </c:pt>
                <c:pt idx="2325">
                  <c:v>2.4276654687500798</c:v>
                </c:pt>
                <c:pt idx="2326">
                  <c:v>2.42955343750016</c:v>
                </c:pt>
                <c:pt idx="2327">
                  <c:v>2.4314896875001599</c:v>
                </c:pt>
                <c:pt idx="2328">
                  <c:v>2.4334239062499203</c:v>
                </c:pt>
                <c:pt idx="2329">
                  <c:v>2.4353756249999998</c:v>
                </c:pt>
                <c:pt idx="2330">
                  <c:v>2.4373149999999999</c:v>
                </c:pt>
                <c:pt idx="2331">
                  <c:v>2.439276875</c:v>
                </c:pt>
                <c:pt idx="2332">
                  <c:v>2.4411648437500797</c:v>
                </c:pt>
                <c:pt idx="2333">
                  <c:v>2.4431328125001599</c:v>
                </c:pt>
                <c:pt idx="2334">
                  <c:v>2.44509031250016</c:v>
                </c:pt>
                <c:pt idx="2335">
                  <c:v>2.44708078124992</c:v>
                </c:pt>
                <c:pt idx="2336">
                  <c:v>2.4490975000000001</c:v>
                </c:pt>
                <c:pt idx="2337">
                  <c:v>2.4510678125001597</c:v>
                </c:pt>
                <c:pt idx="2338">
                  <c:v>2.4530820312499202</c:v>
                </c:pt>
                <c:pt idx="2339">
                  <c:v>2.4550578125001596</c:v>
                </c:pt>
                <c:pt idx="2340">
                  <c:v>2.45707609375008</c:v>
                </c:pt>
                <c:pt idx="2341">
                  <c:v>2.4590640625001599</c:v>
                </c:pt>
                <c:pt idx="2342">
                  <c:v>2.4610201562499201</c:v>
                </c:pt>
                <c:pt idx="2343">
                  <c:v>2.46302890624992</c:v>
                </c:pt>
                <c:pt idx="2344">
                  <c:v>2.465001875</c:v>
                </c:pt>
                <c:pt idx="2345">
                  <c:v>2.4670023437500799</c:v>
                </c:pt>
                <c:pt idx="2346">
                  <c:v>2.4689614062499201</c:v>
                </c:pt>
                <c:pt idx="2347">
                  <c:v>2.4709421875001598</c:v>
                </c:pt>
                <c:pt idx="2348">
                  <c:v>2.4729134375001598</c:v>
                </c:pt>
                <c:pt idx="2349">
                  <c:v>2.4748770312499202</c:v>
                </c:pt>
                <c:pt idx="2350">
                  <c:v>2.4768045312499201</c:v>
                </c:pt>
                <c:pt idx="2351">
                  <c:v>2.4787746875001599</c:v>
                </c:pt>
                <c:pt idx="2352">
                  <c:v>2.4807492187500797</c:v>
                </c:pt>
                <c:pt idx="2353">
                  <c:v>2.4826620312499199</c:v>
                </c:pt>
                <c:pt idx="2354">
                  <c:v>2.4846326562499201</c:v>
                </c:pt>
                <c:pt idx="2355">
                  <c:v>2.4865487499999999</c:v>
                </c:pt>
                <c:pt idx="2356">
                  <c:v>2.4884920312499199</c:v>
                </c:pt>
                <c:pt idx="2357">
                  <c:v>2.4904379687500797</c:v>
                </c:pt>
                <c:pt idx="2358">
                  <c:v>2.49232046875008</c:v>
                </c:pt>
                <c:pt idx="2359">
                  <c:v>2.4942298437500798</c:v>
                </c:pt>
                <c:pt idx="2360">
                  <c:v>2.4961237500000002</c:v>
                </c:pt>
                <c:pt idx="2361">
                  <c:v>2.4980239062499203</c:v>
                </c:pt>
                <c:pt idx="2362">
                  <c:v>2.49989640624992</c:v>
                </c:pt>
                <c:pt idx="2363">
                  <c:v>2.5018534375001598</c:v>
                </c:pt>
                <c:pt idx="2364">
                  <c:v>2.5037196875001597</c:v>
                </c:pt>
                <c:pt idx="2365">
                  <c:v>2.5056093750000001</c:v>
                </c:pt>
                <c:pt idx="2366">
                  <c:v>2.5075060937500799</c:v>
                </c:pt>
                <c:pt idx="2367">
                  <c:v>2.5093749999999999</c:v>
                </c:pt>
                <c:pt idx="2368">
                  <c:v>2.5112984375001597</c:v>
                </c:pt>
                <c:pt idx="2369">
                  <c:v>2.5132203125001595</c:v>
                </c:pt>
                <c:pt idx="2370">
                  <c:v>2.5152287499999999</c:v>
                </c:pt>
                <c:pt idx="2371">
                  <c:v>2.51717203124992</c:v>
                </c:pt>
                <c:pt idx="2372">
                  <c:v>2.5192023437500799</c:v>
                </c:pt>
                <c:pt idx="2373">
                  <c:v>2.5211784375001596</c:v>
                </c:pt>
                <c:pt idx="2374">
                  <c:v>2.5232059375001596</c:v>
                </c:pt>
                <c:pt idx="2375">
                  <c:v>2.5252376562499199</c:v>
                </c:pt>
                <c:pt idx="2376">
                  <c:v>2.5272418750000001</c:v>
                </c:pt>
                <c:pt idx="2377">
                  <c:v>2.5293014062499202</c:v>
                </c:pt>
                <c:pt idx="2378">
                  <c:v>2.5313573437500798</c:v>
                </c:pt>
                <c:pt idx="2379">
                  <c:v>2.5334439062499201</c:v>
                </c:pt>
                <c:pt idx="2380">
                  <c:v>2.53544171875008</c:v>
                </c:pt>
                <c:pt idx="2381">
                  <c:v>2.5375198437500797</c:v>
                </c:pt>
                <c:pt idx="2382">
                  <c:v>2.5395709375001596</c:v>
                </c:pt>
                <c:pt idx="2383">
                  <c:v>2.5416040625001597</c:v>
                </c:pt>
                <c:pt idx="2384">
                  <c:v>2.54365734375008</c:v>
                </c:pt>
                <c:pt idx="2385">
                  <c:v>2.5456737500000002</c:v>
                </c:pt>
                <c:pt idx="2386">
                  <c:v>2.5477373437500797</c:v>
                </c:pt>
                <c:pt idx="2387">
                  <c:v>2.5496650000000001</c:v>
                </c:pt>
                <c:pt idx="2388">
                  <c:v>2.5516809375001599</c:v>
                </c:pt>
                <c:pt idx="2389">
                  <c:v>2.5536578125001599</c:v>
                </c:pt>
                <c:pt idx="2390">
                  <c:v>2.5556759375001596</c:v>
                </c:pt>
                <c:pt idx="2391">
                  <c:v>2.5576828125001598</c:v>
                </c:pt>
                <c:pt idx="2392">
                  <c:v>2.5596421875001596</c:v>
                </c:pt>
                <c:pt idx="2393">
                  <c:v>2.5616637500000001</c:v>
                </c:pt>
                <c:pt idx="2394">
                  <c:v>2.5636565625001597</c:v>
                </c:pt>
                <c:pt idx="2395">
                  <c:v>2.5657204687500799</c:v>
                </c:pt>
                <c:pt idx="2396">
                  <c:v>2.56770453124992</c:v>
                </c:pt>
                <c:pt idx="2397">
                  <c:v>2.5697796875001599</c:v>
                </c:pt>
                <c:pt idx="2398">
                  <c:v>2.5717587499999999</c:v>
                </c:pt>
                <c:pt idx="2399">
                  <c:v>2.573790625</c:v>
                </c:pt>
                <c:pt idx="2400">
                  <c:v>2.5758546875001596</c:v>
                </c:pt>
                <c:pt idx="2401">
                  <c:v>2.5778979687500798</c:v>
                </c:pt>
                <c:pt idx="2402">
                  <c:v>2.5799990625001596</c:v>
                </c:pt>
                <c:pt idx="2403">
                  <c:v>2.5819829687500797</c:v>
                </c:pt>
                <c:pt idx="2404">
                  <c:v>2.5840285937500798</c:v>
                </c:pt>
                <c:pt idx="2405">
                  <c:v>2.5860564062499201</c:v>
                </c:pt>
                <c:pt idx="2406">
                  <c:v>2.5881578125001599</c:v>
                </c:pt>
                <c:pt idx="2407">
                  <c:v>2.5901865625001599</c:v>
                </c:pt>
                <c:pt idx="2408">
                  <c:v>2.5921901562499201</c:v>
                </c:pt>
                <c:pt idx="2409">
                  <c:v>2.5941914062499203</c:v>
                </c:pt>
                <c:pt idx="2410">
                  <c:v>2.5960967187500801</c:v>
                </c:pt>
                <c:pt idx="2411">
                  <c:v>2.5980868749999999</c:v>
                </c:pt>
                <c:pt idx="2412">
                  <c:v>2.6000245312499199</c:v>
                </c:pt>
                <c:pt idx="2413">
                  <c:v>2.6020581250000001</c:v>
                </c:pt>
                <c:pt idx="2414">
                  <c:v>2.6039979687500798</c:v>
                </c:pt>
                <c:pt idx="2415">
                  <c:v>2.60591765624992</c:v>
                </c:pt>
                <c:pt idx="2416">
                  <c:v>2.6078489062499202</c:v>
                </c:pt>
                <c:pt idx="2417">
                  <c:v>2.60975953124992</c:v>
                </c:pt>
                <c:pt idx="2418">
                  <c:v>2.6117531249999999</c:v>
                </c:pt>
                <c:pt idx="2419">
                  <c:v>2.6136540625001596</c:v>
                </c:pt>
                <c:pt idx="2420">
                  <c:v>2.6156553125001598</c:v>
                </c:pt>
                <c:pt idx="2421">
                  <c:v>2.6175790625001598</c:v>
                </c:pt>
                <c:pt idx="2422">
                  <c:v>2.61950171875008</c:v>
                </c:pt>
                <c:pt idx="2423">
                  <c:v>2.6214235937500798</c:v>
                </c:pt>
                <c:pt idx="2424">
                  <c:v>2.6233474999999999</c:v>
                </c:pt>
                <c:pt idx="2425">
                  <c:v>2.6253378125001596</c:v>
                </c:pt>
                <c:pt idx="2426">
                  <c:v>2.6272559375001596</c:v>
                </c:pt>
                <c:pt idx="2427">
                  <c:v>2.6293000000000002</c:v>
                </c:pt>
                <c:pt idx="2428">
                  <c:v>2.6313006250000002</c:v>
                </c:pt>
                <c:pt idx="2429">
                  <c:v>2.6333593749999999</c:v>
                </c:pt>
                <c:pt idx="2430">
                  <c:v>2.6353896875001599</c:v>
                </c:pt>
                <c:pt idx="2431">
                  <c:v>2.6374206249999999</c:v>
                </c:pt>
                <c:pt idx="2432">
                  <c:v>2.639481875</c:v>
                </c:pt>
                <c:pt idx="2433">
                  <c:v>2.6415403125001595</c:v>
                </c:pt>
                <c:pt idx="2434">
                  <c:v>2.6436521875001597</c:v>
                </c:pt>
                <c:pt idx="2435">
                  <c:v>2.6456553125001596</c:v>
                </c:pt>
                <c:pt idx="2436">
                  <c:v>2.6477365625001599</c:v>
                </c:pt>
                <c:pt idx="2437">
                  <c:v>2.6497003125001597</c:v>
                </c:pt>
                <c:pt idx="2438">
                  <c:v>2.651745</c:v>
                </c:pt>
                <c:pt idx="2439">
                  <c:v>2.6537384375001598</c:v>
                </c:pt>
                <c:pt idx="2440">
                  <c:v>2.65572281250016</c:v>
                </c:pt>
                <c:pt idx="2441">
                  <c:v>2.6576890625001597</c:v>
                </c:pt>
                <c:pt idx="2442">
                  <c:v>2.6596796875001596</c:v>
                </c:pt>
                <c:pt idx="2443">
                  <c:v>2.661645</c:v>
                </c:pt>
                <c:pt idx="2444">
                  <c:v>2.6635715625001599</c:v>
                </c:pt>
                <c:pt idx="2445">
                  <c:v>2.6655700000000002</c:v>
                </c:pt>
                <c:pt idx="2446">
                  <c:v>2.6675246875001597</c:v>
                </c:pt>
                <c:pt idx="2447">
                  <c:v>2.6695487500000001</c:v>
                </c:pt>
                <c:pt idx="2448">
                  <c:v>2.6715118750000002</c:v>
                </c:pt>
                <c:pt idx="2449">
                  <c:v>2.6735046875001598</c:v>
                </c:pt>
                <c:pt idx="2450">
                  <c:v>2.6755662500000001</c:v>
                </c:pt>
                <c:pt idx="2451">
                  <c:v>2.67759875</c:v>
                </c:pt>
                <c:pt idx="2452">
                  <c:v>2.6796037500000001</c:v>
                </c:pt>
                <c:pt idx="2453">
                  <c:v>2.6815868749999998</c:v>
                </c:pt>
                <c:pt idx="2454">
                  <c:v>2.6836556250000001</c:v>
                </c:pt>
                <c:pt idx="2455">
                  <c:v>2.6857324999999999</c:v>
                </c:pt>
                <c:pt idx="2456">
                  <c:v>2.6877765625001597</c:v>
                </c:pt>
                <c:pt idx="2457">
                  <c:v>2.6898640625001597</c:v>
                </c:pt>
                <c:pt idx="2458">
                  <c:v>2.6918843749999999</c:v>
                </c:pt>
                <c:pt idx="2459">
                  <c:v>2.6939359375001599</c:v>
                </c:pt>
                <c:pt idx="2460">
                  <c:v>2.695846875</c:v>
                </c:pt>
                <c:pt idx="2461">
                  <c:v>2.6978853125001598</c:v>
                </c:pt>
                <c:pt idx="2462">
                  <c:v>2.6998790625001599</c:v>
                </c:pt>
                <c:pt idx="2463">
                  <c:v>2.7018825</c:v>
                </c:pt>
                <c:pt idx="2464">
                  <c:v>2.7038871875001598</c:v>
                </c:pt>
                <c:pt idx="2465">
                  <c:v>2.7058465625001595</c:v>
                </c:pt>
                <c:pt idx="2466">
                  <c:v>2.7078718749999999</c:v>
                </c:pt>
                <c:pt idx="2467">
                  <c:v>2.7098075000000001</c:v>
                </c:pt>
                <c:pt idx="2468">
                  <c:v>2.7118087499999999</c:v>
                </c:pt>
                <c:pt idx="2469">
                  <c:v>2.7137678125001599</c:v>
                </c:pt>
                <c:pt idx="2470">
                  <c:v>2.7158099999999998</c:v>
                </c:pt>
                <c:pt idx="2471">
                  <c:v>2.71779468750016</c:v>
                </c:pt>
                <c:pt idx="2472">
                  <c:v>2.7197915625001596</c:v>
                </c:pt>
                <c:pt idx="2473">
                  <c:v>2.7218753125001598</c:v>
                </c:pt>
                <c:pt idx="2474">
                  <c:v>2.7238518749999998</c:v>
                </c:pt>
                <c:pt idx="2475">
                  <c:v>2.7258628125001598</c:v>
                </c:pt>
                <c:pt idx="2476">
                  <c:v>2.7277987499999998</c:v>
                </c:pt>
                <c:pt idx="2477">
                  <c:v>2.7298503125001599</c:v>
                </c:pt>
                <c:pt idx="2478">
                  <c:v>2.73189875</c:v>
                </c:pt>
                <c:pt idx="2479">
                  <c:v>2.7339484375001599</c:v>
                </c:pt>
                <c:pt idx="2480">
                  <c:v>2.7360903125001599</c:v>
                </c:pt>
                <c:pt idx="2481">
                  <c:v>2.7381856249999998</c:v>
                </c:pt>
                <c:pt idx="2482">
                  <c:v>2.7403159375001596</c:v>
                </c:pt>
                <c:pt idx="2483">
                  <c:v>2.7423690625001598</c:v>
                </c:pt>
                <c:pt idx="2484">
                  <c:v>2.7445053125001597</c:v>
                </c:pt>
                <c:pt idx="2485">
                  <c:v>2.7466709375001597</c:v>
                </c:pt>
                <c:pt idx="2486">
                  <c:v>2.7488828125001596</c:v>
                </c:pt>
                <c:pt idx="2487">
                  <c:v>2.7509975</c:v>
                </c:pt>
                <c:pt idx="2488">
                  <c:v>2.7531203125001595</c:v>
                </c:pt>
                <c:pt idx="2489">
                  <c:v>2.7553299999999998</c:v>
                </c:pt>
                <c:pt idx="2490">
                  <c:v>2.7574015625001596</c:v>
                </c:pt>
                <c:pt idx="2491">
                  <c:v>2.7595540625001598</c:v>
                </c:pt>
                <c:pt idx="2492">
                  <c:v>2.7616615625001599</c:v>
                </c:pt>
                <c:pt idx="2493">
                  <c:v>2.7637671875001599</c:v>
                </c:pt>
                <c:pt idx="2494">
                  <c:v>2.7658540625001597</c:v>
                </c:pt>
                <c:pt idx="2495">
                  <c:v>2.7678750000000001</c:v>
                </c:pt>
                <c:pt idx="2496">
                  <c:v>2.7699659375001597</c:v>
                </c:pt>
                <c:pt idx="2497">
                  <c:v>2.7720256249999999</c:v>
                </c:pt>
                <c:pt idx="2498">
                  <c:v>2.7740743750000001</c:v>
                </c:pt>
                <c:pt idx="2499">
                  <c:v>2.7760253125001597</c:v>
                </c:pt>
                <c:pt idx="2500">
                  <c:v>2.7780443749999999</c:v>
                </c:pt>
                <c:pt idx="2501">
                  <c:v>2.7800203125001599</c:v>
                </c:pt>
                <c:pt idx="2502">
                  <c:v>2.7820146875001597</c:v>
                </c:pt>
                <c:pt idx="2503">
                  <c:v>2.7840134375001599</c:v>
                </c:pt>
                <c:pt idx="2504">
                  <c:v>2.7859631249999999</c:v>
                </c:pt>
                <c:pt idx="2505">
                  <c:v>2.7879631250000001</c:v>
                </c:pt>
                <c:pt idx="2506">
                  <c:v>2.7898690625001596</c:v>
                </c:pt>
                <c:pt idx="2507">
                  <c:v>2.7919034375001597</c:v>
                </c:pt>
                <c:pt idx="2508">
                  <c:v>2.7938809375001599</c:v>
                </c:pt>
                <c:pt idx="2509">
                  <c:v>2.7959018750000002</c:v>
                </c:pt>
                <c:pt idx="2510">
                  <c:v>2.7979409375001598</c:v>
                </c:pt>
                <c:pt idx="2511">
                  <c:v>2.7999184375001596</c:v>
                </c:pt>
                <c:pt idx="2512">
                  <c:v>2.8019709375001596</c:v>
                </c:pt>
                <c:pt idx="2513">
                  <c:v>2.8039978125001599</c:v>
                </c:pt>
                <c:pt idx="2514">
                  <c:v>2.8060315625001597</c:v>
                </c:pt>
                <c:pt idx="2515">
                  <c:v>2.8080674999999999</c:v>
                </c:pt>
                <c:pt idx="2516">
                  <c:v>2.8101656249999998</c:v>
                </c:pt>
                <c:pt idx="2517">
                  <c:v>2.8121596875001598</c:v>
                </c:pt>
                <c:pt idx="2518">
                  <c:v>2.8141881249999998</c:v>
                </c:pt>
                <c:pt idx="2519">
                  <c:v>2.8162437499999999</c:v>
                </c:pt>
                <c:pt idx="2520">
                  <c:v>2.8182171875001596</c:v>
                </c:pt>
                <c:pt idx="2521">
                  <c:v>2.8203078125001597</c:v>
                </c:pt>
                <c:pt idx="2522">
                  <c:v>2.8223262500000001</c:v>
                </c:pt>
                <c:pt idx="2523">
                  <c:v>2.8243568749999999</c:v>
                </c:pt>
                <c:pt idx="2524">
                  <c:v>2.826418125</c:v>
                </c:pt>
                <c:pt idx="2525">
                  <c:v>2.828388125</c:v>
                </c:pt>
                <c:pt idx="2526">
                  <c:v>2.8303540625001595</c:v>
                </c:pt>
                <c:pt idx="2527">
                  <c:v>2.8323478125001595</c:v>
                </c:pt>
                <c:pt idx="2528">
                  <c:v>2.8343965625001597</c:v>
                </c:pt>
                <c:pt idx="2529">
                  <c:v>2.8363337500000001</c:v>
                </c:pt>
                <c:pt idx="2530">
                  <c:v>2.838371875</c:v>
                </c:pt>
                <c:pt idx="2531">
                  <c:v>2.8403578125001596</c:v>
                </c:pt>
                <c:pt idx="2532">
                  <c:v>2.8423337499999999</c:v>
                </c:pt>
                <c:pt idx="2533">
                  <c:v>2.84438406250016</c:v>
                </c:pt>
                <c:pt idx="2534">
                  <c:v>2.8463781250000002</c:v>
                </c:pt>
                <c:pt idx="2535">
                  <c:v>2.8484996875001598</c:v>
                </c:pt>
                <c:pt idx="2536">
                  <c:v>2.8505331250000001</c:v>
                </c:pt>
                <c:pt idx="2537">
                  <c:v>2.8526768749999998</c:v>
                </c:pt>
                <c:pt idx="2538">
                  <c:v>2.8547712500000002</c:v>
                </c:pt>
                <c:pt idx="2539">
                  <c:v>2.8569034375001596</c:v>
                </c:pt>
                <c:pt idx="2540">
                  <c:v>2.85900031250016</c:v>
                </c:pt>
                <c:pt idx="2541">
                  <c:v>2.8611200000000001</c:v>
                </c:pt>
                <c:pt idx="2542">
                  <c:v>2.8632537500000002</c:v>
                </c:pt>
                <c:pt idx="2543">
                  <c:v>2.8653274999999998</c:v>
                </c:pt>
                <c:pt idx="2544">
                  <c:v>2.8675128125001597</c:v>
                </c:pt>
                <c:pt idx="2545">
                  <c:v>2.8695671875001598</c:v>
                </c:pt>
                <c:pt idx="2546">
                  <c:v>2.8717084375001596</c:v>
                </c:pt>
                <c:pt idx="2547">
                  <c:v>2.873785625</c:v>
                </c:pt>
                <c:pt idx="2548">
                  <c:v>2.8758081249999998</c:v>
                </c:pt>
                <c:pt idx="2549">
                  <c:v>2.8779168749999999</c:v>
                </c:pt>
                <c:pt idx="2550">
                  <c:v>2.8799706249999999</c:v>
                </c:pt>
                <c:pt idx="2551">
                  <c:v>2.8819996875001599</c:v>
                </c:pt>
                <c:pt idx="2552">
                  <c:v>2.8840181249999999</c:v>
                </c:pt>
                <c:pt idx="2553">
                  <c:v>2.8860637499999999</c:v>
                </c:pt>
                <c:pt idx="2554">
                  <c:v>2.8880378125001598</c:v>
                </c:pt>
                <c:pt idx="2555">
                  <c:v>2.8900621875001598</c:v>
                </c:pt>
                <c:pt idx="2556">
                  <c:v>2.8920724999999998</c:v>
                </c:pt>
                <c:pt idx="2557">
                  <c:v>2.8940359375001599</c:v>
                </c:pt>
                <c:pt idx="2558">
                  <c:v>2.8960893749999999</c:v>
                </c:pt>
                <c:pt idx="2559">
                  <c:v>2.8980834375001598</c:v>
                </c:pt>
                <c:pt idx="2560">
                  <c:v>2.9000959375001596</c:v>
                </c:pt>
                <c:pt idx="2561">
                  <c:v>2.9020965625001596</c:v>
                </c:pt>
                <c:pt idx="2562">
                  <c:v>2.904108125</c:v>
                </c:pt>
                <c:pt idx="2563">
                  <c:v>2.906173125</c:v>
                </c:pt>
                <c:pt idx="2564">
                  <c:v>2.9081790625001598</c:v>
                </c:pt>
                <c:pt idx="2565">
                  <c:v>2.9102531250000001</c:v>
                </c:pt>
                <c:pt idx="2566">
                  <c:v>2.91229125</c:v>
                </c:pt>
                <c:pt idx="2567">
                  <c:v>2.9143371875001596</c:v>
                </c:pt>
                <c:pt idx="2568">
                  <c:v>2.9163643750000001</c:v>
                </c:pt>
                <c:pt idx="2569">
                  <c:v>2.9184181250000001</c:v>
                </c:pt>
                <c:pt idx="2570">
                  <c:v>2.9204784375001598</c:v>
                </c:pt>
                <c:pt idx="2571">
                  <c:v>2.9225209375001597</c:v>
                </c:pt>
                <c:pt idx="2572">
                  <c:v>2.9245981250000002</c:v>
                </c:pt>
                <c:pt idx="2573">
                  <c:v>2.9265365625001598</c:v>
                </c:pt>
                <c:pt idx="2574">
                  <c:v>2.9285665625001598</c:v>
                </c:pt>
                <c:pt idx="2575">
                  <c:v>2.9305443750000002</c:v>
                </c:pt>
                <c:pt idx="2576">
                  <c:v>2.9325771875001596</c:v>
                </c:pt>
                <c:pt idx="2577">
                  <c:v>2.9346540625001598</c:v>
                </c:pt>
                <c:pt idx="2578">
                  <c:v>2.9366206250000002</c:v>
                </c:pt>
                <c:pt idx="2579">
                  <c:v>2.938620625</c:v>
                </c:pt>
                <c:pt idx="2580">
                  <c:v>2.9405978125001599</c:v>
                </c:pt>
                <c:pt idx="2581">
                  <c:v>2.9426656250000001</c:v>
                </c:pt>
                <c:pt idx="2582">
                  <c:v>2.9446706250000001</c:v>
                </c:pt>
                <c:pt idx="2583">
                  <c:v>2.9467209375001597</c:v>
                </c:pt>
                <c:pt idx="2584">
                  <c:v>2.9487746875001597</c:v>
                </c:pt>
                <c:pt idx="2585">
                  <c:v>2.950820625</c:v>
                </c:pt>
                <c:pt idx="2586">
                  <c:v>2.9528331250000002</c:v>
                </c:pt>
                <c:pt idx="2587">
                  <c:v>2.9548015625001596</c:v>
                </c:pt>
                <c:pt idx="2588">
                  <c:v>2.9569118749999999</c:v>
                </c:pt>
                <c:pt idx="2589">
                  <c:v>2.9589612500000002</c:v>
                </c:pt>
                <c:pt idx="2590">
                  <c:v>2.9610500000000002</c:v>
                </c:pt>
                <c:pt idx="2591">
                  <c:v>2.9630890625001598</c:v>
                </c:pt>
                <c:pt idx="2592">
                  <c:v>2.965141875</c:v>
                </c:pt>
                <c:pt idx="2593">
                  <c:v>2.9672706249999998</c:v>
                </c:pt>
                <c:pt idx="2594">
                  <c:v>2.9693662500000002</c:v>
                </c:pt>
                <c:pt idx="2595">
                  <c:v>2.9714834375001598</c:v>
                </c:pt>
                <c:pt idx="2596">
                  <c:v>2.9736025000000001</c:v>
                </c:pt>
                <c:pt idx="2597">
                  <c:v>2.9757256249999999</c:v>
                </c:pt>
                <c:pt idx="2598">
                  <c:v>2.9778318750000001</c:v>
                </c:pt>
                <c:pt idx="2599">
                  <c:v>2.9799768750000002</c:v>
                </c:pt>
                <c:pt idx="2600">
                  <c:v>2.9821143750000001</c:v>
                </c:pt>
                <c:pt idx="2601">
                  <c:v>2.9841875</c:v>
                </c:pt>
                <c:pt idx="2602">
                  <c:v>2.9863409375001599</c:v>
                </c:pt>
                <c:pt idx="2603">
                  <c:v>2.9884265625001598</c:v>
                </c:pt>
                <c:pt idx="2604">
                  <c:v>2.9905021875001596</c:v>
                </c:pt>
                <c:pt idx="2605">
                  <c:v>2.9925584375001599</c:v>
                </c:pt>
                <c:pt idx="2606">
                  <c:v>2.9946362500000001</c:v>
                </c:pt>
                <c:pt idx="2607">
                  <c:v>2.9967334375001595</c:v>
                </c:pt>
                <c:pt idx="2608">
                  <c:v>2.99878</c:v>
                </c:pt>
                <c:pt idx="2609">
                  <c:v>3.0008346875001597</c:v>
                </c:pt>
                <c:pt idx="2610">
                  <c:v>3.0028896875001596</c:v>
                </c:pt>
                <c:pt idx="2611">
                  <c:v>3.0049656250000001</c:v>
                </c:pt>
                <c:pt idx="2612">
                  <c:v>3.0070281250000002</c:v>
                </c:pt>
                <c:pt idx="2613">
                  <c:v>3.0090537500000001</c:v>
                </c:pt>
                <c:pt idx="2614">
                  <c:v>3.0111378125001598</c:v>
                </c:pt>
                <c:pt idx="2615">
                  <c:v>3.0131621875001597</c:v>
                </c:pt>
                <c:pt idx="2616">
                  <c:v>3.0152328125001597</c:v>
                </c:pt>
                <c:pt idx="2617">
                  <c:v>3.0172837499999998</c:v>
                </c:pt>
                <c:pt idx="2618">
                  <c:v>3.0193978125001597</c:v>
                </c:pt>
                <c:pt idx="2619">
                  <c:v>3.0214349999999999</c:v>
                </c:pt>
                <c:pt idx="2620">
                  <c:v>3.0234912500000002</c:v>
                </c:pt>
                <c:pt idx="2621">
                  <c:v>3.0256128125001598</c:v>
                </c:pt>
                <c:pt idx="2622">
                  <c:v>3.0276865625001599</c:v>
                </c:pt>
                <c:pt idx="2623">
                  <c:v>3.0298449999999999</c:v>
                </c:pt>
                <c:pt idx="2624">
                  <c:v>3.0319137500000002</c:v>
                </c:pt>
                <c:pt idx="2625">
                  <c:v>3.0340865625001596</c:v>
                </c:pt>
                <c:pt idx="2626">
                  <c:v>3.0361528125001596</c:v>
                </c:pt>
                <c:pt idx="2627">
                  <c:v>3.0382781250000002</c:v>
                </c:pt>
                <c:pt idx="2628">
                  <c:v>3.0403862500000001</c:v>
                </c:pt>
                <c:pt idx="2629">
                  <c:v>3.042505625</c:v>
                </c:pt>
                <c:pt idx="2630">
                  <c:v>3.04463531250016</c:v>
                </c:pt>
                <c:pt idx="2631">
                  <c:v>3.0466556250000001</c:v>
                </c:pt>
                <c:pt idx="2632">
                  <c:v>3.0487540625001599</c:v>
                </c:pt>
                <c:pt idx="2633">
                  <c:v>3.0507853125001598</c:v>
                </c:pt>
                <c:pt idx="2634">
                  <c:v>3.0528824999999999</c:v>
                </c:pt>
                <c:pt idx="2635">
                  <c:v>3.0549115625001599</c:v>
                </c:pt>
                <c:pt idx="2636">
                  <c:v>3.0569909375001596</c:v>
                </c:pt>
                <c:pt idx="2637">
                  <c:v>3.0590418750000001</c:v>
                </c:pt>
                <c:pt idx="2638">
                  <c:v>3.0610715625001599</c:v>
                </c:pt>
                <c:pt idx="2639">
                  <c:v>3.0631503125001598</c:v>
                </c:pt>
                <c:pt idx="2640">
                  <c:v>3.0651768750000001</c:v>
                </c:pt>
                <c:pt idx="2641">
                  <c:v>3.0673053125001597</c:v>
                </c:pt>
                <c:pt idx="2642">
                  <c:v>3.0693843749999998</c:v>
                </c:pt>
                <c:pt idx="2643">
                  <c:v>3.0714478125001596</c:v>
                </c:pt>
                <c:pt idx="2644">
                  <c:v>3.0735143749999998</c:v>
                </c:pt>
                <c:pt idx="2645">
                  <c:v>3.0755609375001596</c:v>
                </c:pt>
                <c:pt idx="2646">
                  <c:v>3.0776881249999999</c:v>
                </c:pt>
                <c:pt idx="2647">
                  <c:v>3.0797565625001599</c:v>
                </c:pt>
                <c:pt idx="2648">
                  <c:v>3.0818015625001598</c:v>
                </c:pt>
                <c:pt idx="2649">
                  <c:v>3.0838334375001599</c:v>
                </c:pt>
                <c:pt idx="2650">
                  <c:v>3.0859368749999998</c:v>
                </c:pt>
                <c:pt idx="2651">
                  <c:v>3.0880093749999999</c:v>
                </c:pt>
                <c:pt idx="2652">
                  <c:v>3.0900756249999999</c:v>
                </c:pt>
                <c:pt idx="2653">
                  <c:v>3.092196875</c:v>
                </c:pt>
                <c:pt idx="2654">
                  <c:v>3.0942153125001597</c:v>
                </c:pt>
                <c:pt idx="2655">
                  <c:v>3.0963375000000002</c:v>
                </c:pt>
                <c:pt idx="2656">
                  <c:v>3.098365625</c:v>
                </c:pt>
                <c:pt idx="2657">
                  <c:v>3.1004437500000002</c:v>
                </c:pt>
                <c:pt idx="2658">
                  <c:v>3.1025812500000001</c:v>
                </c:pt>
                <c:pt idx="2659">
                  <c:v>3.104695</c:v>
                </c:pt>
                <c:pt idx="2660">
                  <c:v>3.1067671875001599</c:v>
                </c:pt>
                <c:pt idx="2661">
                  <c:v>3.1088078125001597</c:v>
                </c:pt>
                <c:pt idx="2662">
                  <c:v>3.1108768750000002</c:v>
                </c:pt>
                <c:pt idx="2663">
                  <c:v>3.1129125000000002</c:v>
                </c:pt>
                <c:pt idx="2664">
                  <c:v>3.1150031249999999</c:v>
                </c:pt>
                <c:pt idx="2665">
                  <c:v>3.1170796875001598</c:v>
                </c:pt>
                <c:pt idx="2666">
                  <c:v>3.1191615625001599</c:v>
                </c:pt>
                <c:pt idx="2667">
                  <c:v>3.1211959375001599</c:v>
                </c:pt>
                <c:pt idx="2668">
                  <c:v>3.1232015625001597</c:v>
                </c:pt>
                <c:pt idx="2669">
                  <c:v>3.1252384375001596</c:v>
                </c:pt>
                <c:pt idx="2670">
                  <c:v>3.1272656250000002</c:v>
                </c:pt>
                <c:pt idx="2671">
                  <c:v>3.1293206250000001</c:v>
                </c:pt>
                <c:pt idx="2672">
                  <c:v>3.1313987499999998</c:v>
                </c:pt>
                <c:pt idx="2673">
                  <c:v>3.1334328125001596</c:v>
                </c:pt>
                <c:pt idx="2674">
                  <c:v>3.135504375</c:v>
                </c:pt>
                <c:pt idx="2675">
                  <c:v>3.1375234375001599</c:v>
                </c:pt>
                <c:pt idx="2676">
                  <c:v>3.1395887500000002</c:v>
                </c:pt>
                <c:pt idx="2677">
                  <c:v>3.1416624999999998</c:v>
                </c:pt>
                <c:pt idx="2678">
                  <c:v>3.1437784375001598</c:v>
                </c:pt>
                <c:pt idx="2679">
                  <c:v>3.1459209375001596</c:v>
                </c:pt>
                <c:pt idx="2680">
                  <c:v>3.1480337500000002</c:v>
                </c:pt>
                <c:pt idx="2681">
                  <c:v>3.1502318749999998</c:v>
                </c:pt>
                <c:pt idx="2682">
                  <c:v>3.1522725</c:v>
                </c:pt>
                <c:pt idx="2683">
                  <c:v>3.1544650000000001</c:v>
                </c:pt>
                <c:pt idx="2684">
                  <c:v>3.1565906250000002</c:v>
                </c:pt>
                <c:pt idx="2685">
                  <c:v>3.1587943749999998</c:v>
                </c:pt>
                <c:pt idx="2686">
                  <c:v>3.1609434375001597</c:v>
                </c:pt>
                <c:pt idx="2687">
                  <c:v>3.1631209375001599</c:v>
                </c:pt>
                <c:pt idx="2688">
                  <c:v>3.1652921875001598</c:v>
                </c:pt>
                <c:pt idx="2689">
                  <c:v>3.1673784375001599</c:v>
                </c:pt>
                <c:pt idx="2690">
                  <c:v>3.16954718750016</c:v>
                </c:pt>
                <c:pt idx="2691">
                  <c:v>3.1716031249999999</c:v>
                </c:pt>
                <c:pt idx="2692">
                  <c:v>3.1738137499999999</c:v>
                </c:pt>
                <c:pt idx="2693">
                  <c:v>3.1759149999999998</c:v>
                </c:pt>
                <c:pt idx="2694">
                  <c:v>3.1780396875001595</c:v>
                </c:pt>
                <c:pt idx="2695">
                  <c:v>3.1801140625001598</c:v>
                </c:pt>
                <c:pt idx="2696">
                  <c:v>3.1821896875001596</c:v>
                </c:pt>
                <c:pt idx="2697">
                  <c:v>3.1843184375001599</c:v>
                </c:pt>
                <c:pt idx="2698">
                  <c:v>3.186379375</c:v>
                </c:pt>
                <c:pt idx="2699">
                  <c:v>3.18850875</c:v>
                </c:pt>
                <c:pt idx="2700">
                  <c:v>3.1905703125001597</c:v>
                </c:pt>
                <c:pt idx="2701">
                  <c:v>3.1926868750000001</c:v>
                </c:pt>
                <c:pt idx="2702">
                  <c:v>3.1948012499999998</c:v>
                </c:pt>
                <c:pt idx="2703">
                  <c:v>3.1968978125001599</c:v>
                </c:pt>
                <c:pt idx="2704">
                  <c:v>3.1990118750000001</c:v>
                </c:pt>
                <c:pt idx="2705">
                  <c:v>3.2011718750016001</c:v>
                </c:pt>
                <c:pt idx="2706">
                  <c:v>3.2033624999999999</c:v>
                </c:pt>
                <c:pt idx="2707">
                  <c:v>3.2054703124991999</c:v>
                </c:pt>
                <c:pt idx="2708">
                  <c:v>3.2076134375007999</c:v>
                </c:pt>
                <c:pt idx="2709">
                  <c:v>3.2097899999999999</c:v>
                </c:pt>
                <c:pt idx="2710">
                  <c:v>3.2119321875007998</c:v>
                </c:pt>
                <c:pt idx="2711">
                  <c:v>3.2140918750016003</c:v>
                </c:pt>
                <c:pt idx="2712">
                  <c:v>3.2161615624992002</c:v>
                </c:pt>
                <c:pt idx="2713">
                  <c:v>3.2183428124992002</c:v>
                </c:pt>
                <c:pt idx="2714">
                  <c:v>3.2205050000000002</c:v>
                </c:pt>
                <c:pt idx="2715">
                  <c:v>3.2226515624992</c:v>
                </c:pt>
                <c:pt idx="2716">
                  <c:v>3.2247496875007999</c:v>
                </c:pt>
                <c:pt idx="2717">
                  <c:v>3.2268746875007999</c:v>
                </c:pt>
                <c:pt idx="2718">
                  <c:v>3.2290018750016003</c:v>
                </c:pt>
                <c:pt idx="2719">
                  <c:v>3.2310706250016001</c:v>
                </c:pt>
                <c:pt idx="2720">
                  <c:v>3.233215</c:v>
                </c:pt>
                <c:pt idx="2721">
                  <c:v>3.2353100000000001</c:v>
                </c:pt>
                <c:pt idx="2722">
                  <c:v>3.2374503124992002</c:v>
                </c:pt>
                <c:pt idx="2723">
                  <c:v>3.23949</c:v>
                </c:pt>
                <c:pt idx="2724">
                  <c:v>3.2415750000000001</c:v>
                </c:pt>
                <c:pt idx="2725">
                  <c:v>3.2436318750016002</c:v>
                </c:pt>
                <c:pt idx="2726">
                  <c:v>3.2457203124992002</c:v>
                </c:pt>
                <c:pt idx="2727">
                  <c:v>3.2478449999999999</c:v>
                </c:pt>
                <c:pt idx="2728">
                  <c:v>3.2499031250016004</c:v>
                </c:pt>
                <c:pt idx="2729">
                  <c:v>3.2520074999999999</c:v>
                </c:pt>
                <c:pt idx="2730">
                  <c:v>3.2540825</c:v>
                </c:pt>
                <c:pt idx="2731">
                  <c:v>3.25615875</c:v>
                </c:pt>
                <c:pt idx="2732">
                  <c:v>3.2582009375008001</c:v>
                </c:pt>
                <c:pt idx="2733">
                  <c:v>3.2602600000000002</c:v>
                </c:pt>
                <c:pt idx="2734">
                  <c:v>3.2623712500000002</c:v>
                </c:pt>
                <c:pt idx="2735">
                  <c:v>3.2644415624992003</c:v>
                </c:pt>
                <c:pt idx="2736">
                  <c:v>3.2665640624992003</c:v>
                </c:pt>
                <c:pt idx="2737">
                  <c:v>3.2686218750016001</c:v>
                </c:pt>
                <c:pt idx="2738">
                  <c:v>3.2707471875007998</c:v>
                </c:pt>
                <c:pt idx="2739">
                  <c:v>3.2728409375008001</c:v>
                </c:pt>
                <c:pt idx="2740">
                  <c:v>3.2749140624991999</c:v>
                </c:pt>
                <c:pt idx="2741">
                  <c:v>3.2770565624992001</c:v>
                </c:pt>
                <c:pt idx="2742">
                  <c:v>3.2791753124992002</c:v>
                </c:pt>
                <c:pt idx="2743">
                  <c:v>3.2813303124991999</c:v>
                </c:pt>
                <c:pt idx="2744">
                  <c:v>3.2834384375007999</c:v>
                </c:pt>
                <c:pt idx="2745">
                  <c:v>3.2856190624992001</c:v>
                </c:pt>
                <c:pt idx="2746">
                  <c:v>3.2877171875008</c:v>
                </c:pt>
                <c:pt idx="2747">
                  <c:v>3.2898706250016003</c:v>
                </c:pt>
                <c:pt idx="2748">
                  <c:v>3.2920381250016</c:v>
                </c:pt>
                <c:pt idx="2749">
                  <c:v>3.2941975000000001</c:v>
                </c:pt>
                <c:pt idx="2750">
                  <c:v>3.2963540624992</c:v>
                </c:pt>
                <c:pt idx="2751">
                  <c:v>3.2984090624992</c:v>
                </c:pt>
                <c:pt idx="2752">
                  <c:v>3.3005453124991999</c:v>
                </c:pt>
                <c:pt idx="2753">
                  <c:v>3.3026984375007999</c:v>
                </c:pt>
                <c:pt idx="2754">
                  <c:v>3.3048315624992002</c:v>
                </c:pt>
                <c:pt idx="2755">
                  <c:v>3.3069128124992</c:v>
                </c:pt>
                <c:pt idx="2756">
                  <c:v>3.3090087499999998</c:v>
                </c:pt>
                <c:pt idx="2757">
                  <c:v>3.3111371875007998</c:v>
                </c:pt>
                <c:pt idx="2758">
                  <c:v>3.3132090624992001</c:v>
                </c:pt>
                <c:pt idx="2759">
                  <c:v>3.3153146875007997</c:v>
                </c:pt>
                <c:pt idx="2760">
                  <c:v>3.3174440624992001</c:v>
                </c:pt>
                <c:pt idx="2761">
                  <c:v>3.3196315624991999</c:v>
                </c:pt>
                <c:pt idx="2762">
                  <c:v>3.3218084375007999</c:v>
                </c:pt>
                <c:pt idx="2763">
                  <c:v>3.3239409375008</c:v>
                </c:pt>
                <c:pt idx="2764">
                  <c:v>3.3260703124991999</c:v>
                </c:pt>
                <c:pt idx="2765">
                  <c:v>3.3282106250016001</c:v>
                </c:pt>
                <c:pt idx="2766">
                  <c:v>3.3303928124992002</c:v>
                </c:pt>
                <c:pt idx="2767">
                  <c:v>3.3324715624992001</c:v>
                </c:pt>
                <c:pt idx="2768">
                  <c:v>3.3345903124992002</c:v>
                </c:pt>
                <c:pt idx="2769">
                  <c:v>3.3367259375008</c:v>
                </c:pt>
                <c:pt idx="2770">
                  <c:v>3.3389193750016002</c:v>
                </c:pt>
                <c:pt idx="2771">
                  <c:v>3.3410465624992001</c:v>
                </c:pt>
                <c:pt idx="2772">
                  <c:v>3.34313875</c:v>
                </c:pt>
                <c:pt idx="2773">
                  <c:v>3.34522875</c:v>
                </c:pt>
                <c:pt idx="2774">
                  <c:v>3.3473390624992003</c:v>
                </c:pt>
                <c:pt idx="2775">
                  <c:v>3.3494668750016001</c:v>
                </c:pt>
                <c:pt idx="2776">
                  <c:v>3.3515081250016001</c:v>
                </c:pt>
                <c:pt idx="2777">
                  <c:v>3.3536340624992</c:v>
                </c:pt>
                <c:pt idx="2778">
                  <c:v>3.3557440624992001</c:v>
                </c:pt>
                <c:pt idx="2779">
                  <c:v>3.3577859375007999</c:v>
                </c:pt>
                <c:pt idx="2780">
                  <c:v>3.3597559375007999</c:v>
                </c:pt>
                <c:pt idx="2781">
                  <c:v>3.3618018750016003</c:v>
                </c:pt>
                <c:pt idx="2782">
                  <c:v>3.3638478124992002</c:v>
                </c:pt>
                <c:pt idx="2783">
                  <c:v>3.3658859375007997</c:v>
                </c:pt>
                <c:pt idx="2784">
                  <c:v>3.3678762500000001</c:v>
                </c:pt>
                <c:pt idx="2785">
                  <c:v>3.3698546875008</c:v>
                </c:pt>
                <c:pt idx="2786">
                  <c:v>3.3719046875008001</c:v>
                </c:pt>
                <c:pt idx="2787">
                  <c:v>3.3739031250016001</c:v>
                </c:pt>
                <c:pt idx="2788">
                  <c:v>3.3759146875007997</c:v>
                </c:pt>
                <c:pt idx="2789">
                  <c:v>3.3779949999999999</c:v>
                </c:pt>
                <c:pt idx="2790">
                  <c:v>3.3800728124992001</c:v>
                </c:pt>
                <c:pt idx="2791">
                  <c:v>3.3821412500000001</c:v>
                </c:pt>
                <c:pt idx="2792">
                  <c:v>3.3842028124992001</c:v>
                </c:pt>
                <c:pt idx="2793">
                  <c:v>3.3863021875007999</c:v>
                </c:pt>
                <c:pt idx="2794">
                  <c:v>3.3884534375007997</c:v>
                </c:pt>
                <c:pt idx="2795">
                  <c:v>3.3906553124992</c:v>
                </c:pt>
                <c:pt idx="2796">
                  <c:v>3.3928534375007997</c:v>
                </c:pt>
                <c:pt idx="2797">
                  <c:v>3.39503625</c:v>
                </c:pt>
                <c:pt idx="2798">
                  <c:v>3.3972668750016002</c:v>
                </c:pt>
                <c:pt idx="2799">
                  <c:v>3.3994746875008</c:v>
                </c:pt>
                <c:pt idx="2800">
                  <c:v>3.4017559375007997</c:v>
                </c:pt>
                <c:pt idx="2801">
                  <c:v>3.4039628124992003</c:v>
                </c:pt>
                <c:pt idx="2802">
                  <c:v>3.4061843750016001</c:v>
                </c:pt>
                <c:pt idx="2803">
                  <c:v>3.4084546875007997</c:v>
                </c:pt>
                <c:pt idx="2804">
                  <c:v>3.4106287499999999</c:v>
                </c:pt>
                <c:pt idx="2805">
                  <c:v>3.4128334375008</c:v>
                </c:pt>
                <c:pt idx="2806">
                  <c:v>3.4149640624991999</c:v>
                </c:pt>
                <c:pt idx="2807">
                  <c:v>3.4171159375008</c:v>
                </c:pt>
                <c:pt idx="2808">
                  <c:v>3.4192459375007997</c:v>
                </c:pt>
                <c:pt idx="2809">
                  <c:v>3.4213715624992003</c:v>
                </c:pt>
                <c:pt idx="2810">
                  <c:v>3.4234403124992001</c:v>
                </c:pt>
                <c:pt idx="2811">
                  <c:v>3.4255656250016</c:v>
                </c:pt>
                <c:pt idx="2812">
                  <c:v>3.4277206250016001</c:v>
                </c:pt>
                <c:pt idx="2813">
                  <c:v>3.4297668750016004</c:v>
                </c:pt>
                <c:pt idx="2814">
                  <c:v>3.4319006250016</c:v>
                </c:pt>
                <c:pt idx="2815">
                  <c:v>3.4339231250016002</c:v>
                </c:pt>
                <c:pt idx="2816">
                  <c:v>3.4360703124992003</c:v>
                </c:pt>
                <c:pt idx="2817">
                  <c:v>3.4381890624992</c:v>
                </c:pt>
                <c:pt idx="2818">
                  <c:v>3.4402956250016001</c:v>
                </c:pt>
                <c:pt idx="2819">
                  <c:v>3.4424218750016</c:v>
                </c:pt>
                <c:pt idx="2820">
                  <c:v>3.4445509375008001</c:v>
                </c:pt>
                <c:pt idx="2821">
                  <c:v>3.4467065624991999</c:v>
                </c:pt>
                <c:pt idx="2822">
                  <c:v>3.4488112499999999</c:v>
                </c:pt>
                <c:pt idx="2823">
                  <c:v>3.4510093750016</c:v>
                </c:pt>
                <c:pt idx="2824">
                  <c:v>3.4531731250016002</c:v>
                </c:pt>
                <c:pt idx="2825">
                  <c:v>3.4553590624992001</c:v>
                </c:pt>
                <c:pt idx="2826">
                  <c:v>3.4575006250016003</c:v>
                </c:pt>
                <c:pt idx="2827">
                  <c:v>3.4596775000000002</c:v>
                </c:pt>
                <c:pt idx="2828">
                  <c:v>3.4618606250016</c:v>
                </c:pt>
                <c:pt idx="2829">
                  <c:v>3.4639628124991999</c:v>
                </c:pt>
                <c:pt idx="2830">
                  <c:v>3.4661134375008</c:v>
                </c:pt>
                <c:pt idx="2831">
                  <c:v>3.4682393750016001</c:v>
                </c:pt>
                <c:pt idx="2832">
                  <c:v>3.4703903124991999</c:v>
                </c:pt>
                <c:pt idx="2833">
                  <c:v>3.4725125000000001</c:v>
                </c:pt>
                <c:pt idx="2834">
                  <c:v>3.4746212500000002</c:v>
                </c:pt>
                <c:pt idx="2835">
                  <c:v>3.4767334375007999</c:v>
                </c:pt>
                <c:pt idx="2836">
                  <c:v>3.4788331250016</c:v>
                </c:pt>
                <c:pt idx="2837">
                  <c:v>3.4809571875007999</c:v>
                </c:pt>
                <c:pt idx="2838">
                  <c:v>3.4830353124992</c:v>
                </c:pt>
                <c:pt idx="2839">
                  <c:v>3.4851637499999999</c:v>
                </c:pt>
                <c:pt idx="2840">
                  <c:v>3.4871924999999999</c:v>
                </c:pt>
                <c:pt idx="2841">
                  <c:v>3.4892546875007997</c:v>
                </c:pt>
                <c:pt idx="2842">
                  <c:v>3.49131875</c:v>
                </c:pt>
                <c:pt idx="2843">
                  <c:v>3.4933509375008001</c:v>
                </c:pt>
                <c:pt idx="2844">
                  <c:v>3.4954596875007997</c:v>
                </c:pt>
                <c:pt idx="2845">
                  <c:v>3.4975431250016</c:v>
                </c:pt>
                <c:pt idx="2846">
                  <c:v>3.4996553124992005</c:v>
                </c:pt>
                <c:pt idx="2847">
                  <c:v>3.5017612499999999</c:v>
                </c:pt>
                <c:pt idx="2848">
                  <c:v>3.5038853124992007</c:v>
                </c:pt>
                <c:pt idx="2849">
                  <c:v>3.5060528124992003</c:v>
                </c:pt>
                <c:pt idx="2850">
                  <c:v>3.5082721875007996</c:v>
                </c:pt>
                <c:pt idx="2851">
                  <c:v>3.5104593750016</c:v>
                </c:pt>
                <c:pt idx="2852">
                  <c:v>3.5126200000000001</c:v>
                </c:pt>
                <c:pt idx="2853">
                  <c:v>3.5148475000000001</c:v>
                </c:pt>
                <c:pt idx="2854">
                  <c:v>3.5170121875007996</c:v>
                </c:pt>
                <c:pt idx="2855">
                  <c:v>3.5192059375007996</c:v>
                </c:pt>
                <c:pt idx="2856">
                  <c:v>3.5213421875007995</c:v>
                </c:pt>
                <c:pt idx="2857">
                  <c:v>3.5235165624992004</c:v>
                </c:pt>
                <c:pt idx="2858">
                  <c:v>3.5256790624992007</c:v>
                </c:pt>
                <c:pt idx="2859">
                  <c:v>3.5277690624992006</c:v>
                </c:pt>
                <c:pt idx="2860">
                  <c:v>3.5299296875007995</c:v>
                </c:pt>
                <c:pt idx="2861">
                  <c:v>3.5320568750016004</c:v>
                </c:pt>
                <c:pt idx="2862">
                  <c:v>3.5342143750016004</c:v>
                </c:pt>
                <c:pt idx="2863">
                  <c:v>3.5363275000000001</c:v>
                </c:pt>
                <c:pt idx="2864">
                  <c:v>3.53844</c:v>
                </c:pt>
                <c:pt idx="2865">
                  <c:v>3.5405409375007997</c:v>
                </c:pt>
                <c:pt idx="2866">
                  <c:v>3.5426734375007993</c:v>
                </c:pt>
                <c:pt idx="2867">
                  <c:v>3.5447406250016003</c:v>
                </c:pt>
                <c:pt idx="2868">
                  <c:v>3.5468187499999999</c:v>
                </c:pt>
                <c:pt idx="2869">
                  <c:v>3.54894</c:v>
                </c:pt>
                <c:pt idx="2870">
                  <c:v>3.5509650000000001</c:v>
                </c:pt>
                <c:pt idx="2871">
                  <c:v>3.5530343750016002</c:v>
                </c:pt>
                <c:pt idx="2872">
                  <c:v>3.5551178124992004</c:v>
                </c:pt>
                <c:pt idx="2873">
                  <c:v>3.5571965624992004</c:v>
                </c:pt>
                <c:pt idx="2874">
                  <c:v>3.5593699999999999</c:v>
                </c:pt>
                <c:pt idx="2875">
                  <c:v>3.5615225000000001</c:v>
                </c:pt>
                <c:pt idx="2876">
                  <c:v>3.5636609375007997</c:v>
                </c:pt>
                <c:pt idx="2877">
                  <c:v>3.5658178124992004</c:v>
                </c:pt>
                <c:pt idx="2878">
                  <c:v>3.5680028124992007</c:v>
                </c:pt>
                <c:pt idx="2879">
                  <c:v>3.5701734375007996</c:v>
                </c:pt>
                <c:pt idx="2880">
                  <c:v>3.5723559375007996</c:v>
                </c:pt>
                <c:pt idx="2881">
                  <c:v>3.5745484375007996</c:v>
                </c:pt>
                <c:pt idx="2882">
                  <c:v>3.5767562499999999</c:v>
                </c:pt>
                <c:pt idx="2883">
                  <c:v>3.5789325000000001</c:v>
                </c:pt>
                <c:pt idx="2884">
                  <c:v>3.5810253124992006</c:v>
                </c:pt>
                <c:pt idx="2885">
                  <c:v>3.5832009375007994</c:v>
                </c:pt>
                <c:pt idx="2886">
                  <c:v>3.5853128124992004</c:v>
                </c:pt>
                <c:pt idx="2887">
                  <c:v>3.5874234375007994</c:v>
                </c:pt>
                <c:pt idx="2888">
                  <c:v>3.5895256250016008</c:v>
                </c:pt>
                <c:pt idx="2889">
                  <c:v>3.5916340624992005</c:v>
                </c:pt>
                <c:pt idx="2890">
                  <c:v>3.5937781250016005</c:v>
                </c:pt>
                <c:pt idx="2891">
                  <c:v>3.5958787499999998</c:v>
                </c:pt>
                <c:pt idx="2892">
                  <c:v>3.5979668750016005</c:v>
                </c:pt>
                <c:pt idx="2893">
                  <c:v>3.6000640624992006</c:v>
                </c:pt>
                <c:pt idx="2894">
                  <c:v>3.6021728124992003</c:v>
                </c:pt>
                <c:pt idx="2895">
                  <c:v>3.6042759375007996</c:v>
                </c:pt>
                <c:pt idx="2896">
                  <c:v>3.6064128124992005</c:v>
                </c:pt>
                <c:pt idx="2897">
                  <c:v>3.6085531250016007</c:v>
                </c:pt>
                <c:pt idx="2898">
                  <c:v>3.610665</c:v>
                </c:pt>
                <c:pt idx="2899">
                  <c:v>3.6128053124992006</c:v>
                </c:pt>
                <c:pt idx="2900">
                  <c:v>3.6149387499999999</c:v>
                </c:pt>
                <c:pt idx="2901">
                  <c:v>3.6171134375007994</c:v>
                </c:pt>
                <c:pt idx="2902">
                  <c:v>3.6192631250016007</c:v>
                </c:pt>
                <c:pt idx="2903">
                  <c:v>3.6214034375007995</c:v>
                </c:pt>
                <c:pt idx="2904">
                  <c:v>3.6236603124992004</c:v>
                </c:pt>
                <c:pt idx="2905">
                  <c:v>3.6257765624992007</c:v>
                </c:pt>
                <c:pt idx="2906">
                  <c:v>3.6280103124992005</c:v>
                </c:pt>
                <c:pt idx="2907">
                  <c:v>3.6302224999999999</c:v>
                </c:pt>
                <c:pt idx="2908">
                  <c:v>3.6324996875007995</c:v>
                </c:pt>
                <c:pt idx="2909">
                  <c:v>3.6347253124992007</c:v>
                </c:pt>
                <c:pt idx="2910">
                  <c:v>3.6369743750016004</c:v>
                </c:pt>
                <c:pt idx="2911">
                  <c:v>3.6392128124992005</c:v>
                </c:pt>
                <c:pt idx="2912">
                  <c:v>3.6414531250016005</c:v>
                </c:pt>
                <c:pt idx="2913">
                  <c:v>3.6437634375007995</c:v>
                </c:pt>
                <c:pt idx="2914">
                  <c:v>3.6459443750016005</c:v>
                </c:pt>
                <c:pt idx="2915">
                  <c:v>3.6482518750016006</c:v>
                </c:pt>
                <c:pt idx="2916">
                  <c:v>3.6504659375007993</c:v>
                </c:pt>
                <c:pt idx="2917">
                  <c:v>3.6527281250016004</c:v>
                </c:pt>
                <c:pt idx="2918">
                  <c:v>3.654935</c:v>
                </c:pt>
                <c:pt idx="2919">
                  <c:v>3.6571528124992003</c:v>
                </c:pt>
                <c:pt idx="2920">
                  <c:v>3.6593115624992003</c:v>
                </c:pt>
                <c:pt idx="2921">
                  <c:v>3.6614300000000002</c:v>
                </c:pt>
                <c:pt idx="2922">
                  <c:v>3.6636671875007996</c:v>
                </c:pt>
                <c:pt idx="2923">
                  <c:v>3.6657931250016005</c:v>
                </c:pt>
                <c:pt idx="2924">
                  <c:v>3.6679715624992006</c:v>
                </c:pt>
                <c:pt idx="2925">
                  <c:v>3.6700471875007996</c:v>
                </c:pt>
                <c:pt idx="2926">
                  <c:v>3.6721706250016006</c:v>
                </c:pt>
                <c:pt idx="2927">
                  <c:v>3.6742465624992007</c:v>
                </c:pt>
                <c:pt idx="2928">
                  <c:v>3.67630875</c:v>
                </c:pt>
                <c:pt idx="2929">
                  <c:v>3.6783881250016006</c:v>
                </c:pt>
                <c:pt idx="2930">
                  <c:v>3.6804840624992003</c:v>
                </c:pt>
                <c:pt idx="2931">
                  <c:v>3.6826724999999998</c:v>
                </c:pt>
                <c:pt idx="2932">
                  <c:v>3.6847118750016006</c:v>
                </c:pt>
                <c:pt idx="2933">
                  <c:v>3.6868949999999998</c:v>
                </c:pt>
                <c:pt idx="2934">
                  <c:v>3.6890100000000001</c:v>
                </c:pt>
                <c:pt idx="2935">
                  <c:v>3.6911981250016006</c:v>
                </c:pt>
                <c:pt idx="2936">
                  <c:v>3.6934084375007994</c:v>
                </c:pt>
                <c:pt idx="2937">
                  <c:v>3.69555875</c:v>
                </c:pt>
                <c:pt idx="2938">
                  <c:v>3.6977378124992004</c:v>
                </c:pt>
                <c:pt idx="2939">
                  <c:v>3.6999425000000001</c:v>
                </c:pt>
                <c:pt idx="2940">
                  <c:v>3.70217375</c:v>
                </c:pt>
                <c:pt idx="2941">
                  <c:v>3.7043321875007993</c:v>
                </c:pt>
                <c:pt idx="2942">
                  <c:v>3.7065178124992006</c:v>
                </c:pt>
                <c:pt idx="2943">
                  <c:v>3.7086140624992003</c:v>
                </c:pt>
                <c:pt idx="2944">
                  <c:v>3.7107265624992003</c:v>
                </c:pt>
                <c:pt idx="2945">
                  <c:v>3.7129056250016004</c:v>
                </c:pt>
                <c:pt idx="2946">
                  <c:v>3.7149475000000001</c:v>
                </c:pt>
                <c:pt idx="2947">
                  <c:v>3.7170937500000001</c:v>
                </c:pt>
                <c:pt idx="2948">
                  <c:v>3.7191990624992006</c:v>
                </c:pt>
                <c:pt idx="2949">
                  <c:v>3.7212912500000002</c:v>
                </c:pt>
                <c:pt idx="2950">
                  <c:v>3.7233106250016004</c:v>
                </c:pt>
                <c:pt idx="2951">
                  <c:v>3.7253875000000001</c:v>
                </c:pt>
                <c:pt idx="2952">
                  <c:v>3.7274856250016004</c:v>
                </c:pt>
                <c:pt idx="2953">
                  <c:v>3.7295515624992004</c:v>
                </c:pt>
                <c:pt idx="2954">
                  <c:v>3.7316518750016008</c:v>
                </c:pt>
                <c:pt idx="2955">
                  <c:v>3.7336631250016006</c:v>
                </c:pt>
                <c:pt idx="2956">
                  <c:v>3.7357859375007996</c:v>
                </c:pt>
                <c:pt idx="2957">
                  <c:v>3.7378381250016006</c:v>
                </c:pt>
                <c:pt idx="2958">
                  <c:v>3.73998125</c:v>
                </c:pt>
                <c:pt idx="2959">
                  <c:v>3.7420900000000001</c:v>
                </c:pt>
                <c:pt idx="2960">
                  <c:v>3.7442640624992003</c:v>
                </c:pt>
                <c:pt idx="2961">
                  <c:v>3.7464228124992003</c:v>
                </c:pt>
                <c:pt idx="2962">
                  <c:v>3.7485962499999999</c:v>
                </c:pt>
                <c:pt idx="2963">
                  <c:v>3.7508775000000001</c:v>
                </c:pt>
                <c:pt idx="2964">
                  <c:v>3.7530521875007996</c:v>
                </c:pt>
                <c:pt idx="2965">
                  <c:v>3.7553068750016005</c:v>
                </c:pt>
                <c:pt idx="2966">
                  <c:v>3.7575165624992004</c:v>
                </c:pt>
                <c:pt idx="2967">
                  <c:v>3.7597934375007993</c:v>
                </c:pt>
                <c:pt idx="2968">
                  <c:v>3.76202375</c:v>
                </c:pt>
                <c:pt idx="2969">
                  <c:v>3.7642462499999998</c:v>
                </c:pt>
                <c:pt idx="2970">
                  <c:v>3.7665137500000001</c:v>
                </c:pt>
                <c:pt idx="2971">
                  <c:v>3.7687296875007994</c:v>
                </c:pt>
                <c:pt idx="2972">
                  <c:v>3.7709328124992005</c:v>
                </c:pt>
                <c:pt idx="2973">
                  <c:v>3.7730259375007993</c:v>
                </c:pt>
                <c:pt idx="2974">
                  <c:v>3.7752156250016005</c:v>
                </c:pt>
                <c:pt idx="2975">
                  <c:v>3.7773421875007993</c:v>
                </c:pt>
                <c:pt idx="2976">
                  <c:v>3.7794987500000001</c:v>
                </c:pt>
                <c:pt idx="2977">
                  <c:v>3.7816196875007995</c:v>
                </c:pt>
                <c:pt idx="2978">
                  <c:v>3.7836846875007994</c:v>
                </c:pt>
                <c:pt idx="2979">
                  <c:v>3.7857956250016005</c:v>
                </c:pt>
                <c:pt idx="2980">
                  <c:v>3.7878103124992006</c:v>
                </c:pt>
                <c:pt idx="2981">
                  <c:v>3.7898796875007994</c:v>
                </c:pt>
                <c:pt idx="2982">
                  <c:v>3.7919109375007993</c:v>
                </c:pt>
                <c:pt idx="2983">
                  <c:v>3.7940659375007995</c:v>
                </c:pt>
                <c:pt idx="2984">
                  <c:v>3.7961475</c:v>
                </c:pt>
                <c:pt idx="2985">
                  <c:v>3.7982399999999998</c:v>
                </c:pt>
                <c:pt idx="2986">
                  <c:v>3.8003925000000001</c:v>
                </c:pt>
                <c:pt idx="2987">
                  <c:v>3.8024656250016005</c:v>
                </c:pt>
                <c:pt idx="2988">
                  <c:v>3.8046309375007996</c:v>
                </c:pt>
                <c:pt idx="2989">
                  <c:v>3.8067684375007995</c:v>
                </c:pt>
                <c:pt idx="2990">
                  <c:v>3.8089490624992006</c:v>
                </c:pt>
                <c:pt idx="2991">
                  <c:v>3.8111215624992005</c:v>
                </c:pt>
                <c:pt idx="2992">
                  <c:v>3.8133187500000001</c:v>
                </c:pt>
                <c:pt idx="2993">
                  <c:v>3.8154234375007996</c:v>
                </c:pt>
                <c:pt idx="2994">
                  <c:v>3.8175812499999999</c:v>
                </c:pt>
                <c:pt idx="2995">
                  <c:v>3.8197653124992006</c:v>
                </c:pt>
                <c:pt idx="2996">
                  <c:v>3.8218318750016005</c:v>
                </c:pt>
                <c:pt idx="2997">
                  <c:v>3.8240809375007996</c:v>
                </c:pt>
                <c:pt idx="2998">
                  <c:v>3.8262618750016006</c:v>
                </c:pt>
                <c:pt idx="2999">
                  <c:v>3.8284746875007993</c:v>
                </c:pt>
                <c:pt idx="3000">
                  <c:v>3.8306849999999999</c:v>
                </c:pt>
                <c:pt idx="3001">
                  <c:v>3.8328456250016005</c:v>
                </c:pt>
                <c:pt idx="3002">
                  <c:v>3.8349918750016005</c:v>
                </c:pt>
                <c:pt idx="3003">
                  <c:v>3.8371724999999999</c:v>
                </c:pt>
                <c:pt idx="3004">
                  <c:v>3.8394040624992005</c:v>
                </c:pt>
                <c:pt idx="3005">
                  <c:v>3.8415565624992003</c:v>
                </c:pt>
                <c:pt idx="3006">
                  <c:v>3.8438162500000002</c:v>
                </c:pt>
                <c:pt idx="3007">
                  <c:v>3.8458940624992004</c:v>
                </c:pt>
                <c:pt idx="3008">
                  <c:v>3.8480359375007995</c:v>
                </c:pt>
                <c:pt idx="3009">
                  <c:v>3.8502021875007997</c:v>
                </c:pt>
                <c:pt idx="3010">
                  <c:v>3.8523075000000002</c:v>
                </c:pt>
                <c:pt idx="3011">
                  <c:v>3.8544262499999999</c:v>
                </c:pt>
                <c:pt idx="3012">
                  <c:v>3.8565478124992003</c:v>
                </c:pt>
                <c:pt idx="3013">
                  <c:v>3.8587381250016004</c:v>
                </c:pt>
                <c:pt idx="3014">
                  <c:v>3.8608271875007993</c:v>
                </c:pt>
                <c:pt idx="3015">
                  <c:v>3.8630168750016005</c:v>
                </c:pt>
                <c:pt idx="3016">
                  <c:v>3.8651396875007995</c:v>
                </c:pt>
                <c:pt idx="3017">
                  <c:v>3.8673812500000002</c:v>
                </c:pt>
                <c:pt idx="3018">
                  <c:v>3.8695828124992007</c:v>
                </c:pt>
                <c:pt idx="3019">
                  <c:v>3.8717131250016004</c:v>
                </c:pt>
                <c:pt idx="3020">
                  <c:v>3.8739625000000002</c:v>
                </c:pt>
                <c:pt idx="3021">
                  <c:v>3.8762131250016005</c:v>
                </c:pt>
                <c:pt idx="3022">
                  <c:v>3.8785349999999998</c:v>
                </c:pt>
                <c:pt idx="3023">
                  <c:v>3.88072375</c:v>
                </c:pt>
                <c:pt idx="3024">
                  <c:v>3.883</c:v>
                </c:pt>
                <c:pt idx="3025">
                  <c:v>3.8852321875007996</c:v>
                </c:pt>
                <c:pt idx="3026">
                  <c:v>3.8874734375007995</c:v>
                </c:pt>
                <c:pt idx="3027">
                  <c:v>3.8897081250016008</c:v>
                </c:pt>
                <c:pt idx="3028">
                  <c:v>3.8919684375007995</c:v>
                </c:pt>
                <c:pt idx="3029">
                  <c:v>3.8942271875007997</c:v>
                </c:pt>
                <c:pt idx="3030">
                  <c:v>3.8963675000000002</c:v>
                </c:pt>
                <c:pt idx="3031">
                  <c:v>3.8985781250016007</c:v>
                </c:pt>
                <c:pt idx="3032">
                  <c:v>3.9006928124992006</c:v>
                </c:pt>
                <c:pt idx="3033">
                  <c:v>3.9028581250016008</c:v>
                </c:pt>
                <c:pt idx="3034">
                  <c:v>3.9050390624992004</c:v>
                </c:pt>
                <c:pt idx="3035">
                  <c:v>3.9072053124992006</c:v>
                </c:pt>
                <c:pt idx="3036">
                  <c:v>3.9094028124992004</c:v>
                </c:pt>
                <c:pt idx="3037">
                  <c:v>3.9115253124992004</c:v>
                </c:pt>
                <c:pt idx="3038">
                  <c:v>3.9137046875007995</c:v>
                </c:pt>
                <c:pt idx="3039">
                  <c:v>3.9158009375007996</c:v>
                </c:pt>
                <c:pt idx="3040">
                  <c:v>3.9180378124992004</c:v>
                </c:pt>
                <c:pt idx="3041">
                  <c:v>3.9201271875007997</c:v>
                </c:pt>
                <c:pt idx="3042">
                  <c:v>3.9223321875007997</c:v>
                </c:pt>
                <c:pt idx="3043">
                  <c:v>3.9245478124992004</c:v>
                </c:pt>
                <c:pt idx="3044">
                  <c:v>3.9266968750016007</c:v>
                </c:pt>
                <c:pt idx="3045">
                  <c:v>3.9288793750016007</c:v>
                </c:pt>
                <c:pt idx="3046">
                  <c:v>3.9310156250016006</c:v>
                </c:pt>
                <c:pt idx="3047">
                  <c:v>3.9332706250016005</c:v>
                </c:pt>
                <c:pt idx="3048">
                  <c:v>3.9353875</c:v>
                </c:pt>
                <c:pt idx="3049">
                  <c:v>3.9376415624992007</c:v>
                </c:pt>
                <c:pt idx="3050">
                  <c:v>3.9398153124992006</c:v>
                </c:pt>
                <c:pt idx="3051">
                  <c:v>3.9420606250016004</c:v>
                </c:pt>
                <c:pt idx="3052">
                  <c:v>3.9442606250016006</c:v>
                </c:pt>
                <c:pt idx="3053">
                  <c:v>3.9464221875007994</c:v>
                </c:pt>
                <c:pt idx="3054">
                  <c:v>3.9485881250016006</c:v>
                </c:pt>
                <c:pt idx="3055">
                  <c:v>3.9507303124992004</c:v>
                </c:pt>
                <c:pt idx="3056">
                  <c:v>3.9529131250016007</c:v>
                </c:pt>
                <c:pt idx="3057">
                  <c:v>3.9549965624992005</c:v>
                </c:pt>
                <c:pt idx="3058">
                  <c:v>3.9571953124992003</c:v>
                </c:pt>
                <c:pt idx="3059">
                  <c:v>3.9593250000000002</c:v>
                </c:pt>
                <c:pt idx="3060">
                  <c:v>3.9614549999999999</c:v>
                </c:pt>
                <c:pt idx="3061">
                  <c:v>3.9636212500000001</c:v>
                </c:pt>
                <c:pt idx="3062">
                  <c:v>3.9657365624992007</c:v>
                </c:pt>
                <c:pt idx="3063">
                  <c:v>3.9679250000000001</c:v>
                </c:pt>
                <c:pt idx="3064">
                  <c:v>3.9701121875007996</c:v>
                </c:pt>
                <c:pt idx="3065">
                  <c:v>3.9723118750016004</c:v>
                </c:pt>
                <c:pt idx="3066">
                  <c:v>3.9744250000000001</c:v>
                </c:pt>
                <c:pt idx="3067">
                  <c:v>3.9766387500000002</c:v>
                </c:pt>
                <c:pt idx="3068">
                  <c:v>3.9787628124992005</c:v>
                </c:pt>
                <c:pt idx="3069">
                  <c:v>3.9809343750016004</c:v>
                </c:pt>
                <c:pt idx="3070">
                  <c:v>3.9831349999999999</c:v>
                </c:pt>
                <c:pt idx="3071">
                  <c:v>3.9852409375007993</c:v>
                </c:pt>
                <c:pt idx="3072">
                  <c:v>3.9874203124992005</c:v>
                </c:pt>
                <c:pt idx="3073">
                  <c:v>3.9894987500000001</c:v>
                </c:pt>
                <c:pt idx="3074">
                  <c:v>3.9916640624992006</c:v>
                </c:pt>
                <c:pt idx="3075">
                  <c:v>3.9937678124992004</c:v>
                </c:pt>
                <c:pt idx="3076">
                  <c:v>3.9960059375007995</c:v>
                </c:pt>
                <c:pt idx="3077">
                  <c:v>3.9981537500000002</c:v>
                </c:pt>
                <c:pt idx="3078">
                  <c:v>4.0003237499999997</c:v>
                </c:pt>
                <c:pt idx="3079">
                  <c:v>4.0025446875007997</c:v>
                </c:pt>
                <c:pt idx="3080">
                  <c:v>4.0046809375007992</c:v>
                </c:pt>
                <c:pt idx="3081">
                  <c:v>4.0069096875007997</c:v>
                </c:pt>
                <c:pt idx="3082">
                  <c:v>4.0090465624992007</c:v>
                </c:pt>
                <c:pt idx="3083">
                  <c:v>4.0112612499999996</c:v>
                </c:pt>
                <c:pt idx="3084">
                  <c:v>4.0134403124992009</c:v>
                </c:pt>
                <c:pt idx="3085">
                  <c:v>4.0156803124992004</c:v>
                </c:pt>
                <c:pt idx="3086">
                  <c:v>4.0178059375007997</c:v>
                </c:pt>
                <c:pt idx="3087">
                  <c:v>4.0199778124992003</c:v>
                </c:pt>
                <c:pt idx="3088">
                  <c:v>4.0221890624992005</c:v>
                </c:pt>
                <c:pt idx="3089">
                  <c:v>4.0242953124992003</c:v>
                </c:pt>
                <c:pt idx="3090">
                  <c:v>4.0264793750016006</c:v>
                </c:pt>
                <c:pt idx="3091">
                  <c:v>4.0286009375007996</c:v>
                </c:pt>
                <c:pt idx="3092">
                  <c:v>4.030820625001601</c:v>
                </c:pt>
                <c:pt idx="3093">
                  <c:v>4.03302125</c:v>
                </c:pt>
                <c:pt idx="3094">
                  <c:v>4.0351681250016007</c:v>
                </c:pt>
                <c:pt idx="3095">
                  <c:v>4.0373190624992006</c:v>
                </c:pt>
                <c:pt idx="3096">
                  <c:v>4.0394625</c:v>
                </c:pt>
                <c:pt idx="3097">
                  <c:v>4.0416156250016009</c:v>
                </c:pt>
                <c:pt idx="3098">
                  <c:v>4.0437275000000001</c:v>
                </c:pt>
                <c:pt idx="3099">
                  <c:v>4.0459393750016002</c:v>
                </c:pt>
                <c:pt idx="3100">
                  <c:v>4.0480868750016006</c:v>
                </c:pt>
                <c:pt idx="3101">
                  <c:v>4.0502540624992003</c:v>
                </c:pt>
                <c:pt idx="3102">
                  <c:v>4.0523665624992002</c:v>
                </c:pt>
                <c:pt idx="3103">
                  <c:v>4.0544840624992009</c:v>
                </c:pt>
                <c:pt idx="3104">
                  <c:v>4.0566615624992002</c:v>
                </c:pt>
                <c:pt idx="3105">
                  <c:v>4.0588165624992003</c:v>
                </c:pt>
                <c:pt idx="3106">
                  <c:v>4.0610512500000002</c:v>
                </c:pt>
                <c:pt idx="3107">
                  <c:v>4.0631981250016009</c:v>
                </c:pt>
                <c:pt idx="3108">
                  <c:v>4.0653812499999997</c:v>
                </c:pt>
                <c:pt idx="3109">
                  <c:v>4.0674928124992009</c:v>
                </c:pt>
                <c:pt idx="3110">
                  <c:v>4.0696456250016002</c:v>
                </c:pt>
                <c:pt idx="3111">
                  <c:v>4.0718912500000002</c:v>
                </c:pt>
                <c:pt idx="3112">
                  <c:v>4.0741156250016006</c:v>
                </c:pt>
                <c:pt idx="3113">
                  <c:v>4.0763699999999998</c:v>
                </c:pt>
                <c:pt idx="3114">
                  <c:v>4.0785556250016004</c:v>
                </c:pt>
                <c:pt idx="3115">
                  <c:v>4.0807556250016006</c:v>
                </c:pt>
                <c:pt idx="3116">
                  <c:v>4.0829275000000003</c:v>
                </c:pt>
                <c:pt idx="3117">
                  <c:v>4.0851740624992008</c:v>
                </c:pt>
                <c:pt idx="3118">
                  <c:v>4.0873943750016002</c:v>
                </c:pt>
                <c:pt idx="3119">
                  <c:v>4.0896774999999996</c:v>
                </c:pt>
                <c:pt idx="3120">
                  <c:v>4.0919284375007994</c:v>
                </c:pt>
                <c:pt idx="3121">
                  <c:v>4.0940471875007995</c:v>
                </c:pt>
                <c:pt idx="3122">
                  <c:v>4.0962234375007993</c:v>
                </c:pt>
                <c:pt idx="3123">
                  <c:v>4.0983331250016004</c:v>
                </c:pt>
                <c:pt idx="3124">
                  <c:v>4.1005543750016002</c:v>
                </c:pt>
                <c:pt idx="3125">
                  <c:v>4.1027590624992003</c:v>
                </c:pt>
                <c:pt idx="3126">
                  <c:v>4.1050115624992003</c:v>
                </c:pt>
                <c:pt idx="3127">
                  <c:v>4.1071671875007993</c:v>
                </c:pt>
                <c:pt idx="3128">
                  <c:v>4.1093790624992002</c:v>
                </c:pt>
                <c:pt idx="3129">
                  <c:v>4.1115821875007992</c:v>
                </c:pt>
                <c:pt idx="3130">
                  <c:v>4.1137540624992006</c:v>
                </c:pt>
                <c:pt idx="3131">
                  <c:v>4.1160271875007997</c:v>
                </c:pt>
                <c:pt idx="3132">
                  <c:v>4.1182234375007996</c:v>
                </c:pt>
                <c:pt idx="3133">
                  <c:v>4.1204925000000001</c:v>
                </c:pt>
                <c:pt idx="3134">
                  <c:v>4.1226778124992007</c:v>
                </c:pt>
                <c:pt idx="3135">
                  <c:v>4.1248815624992003</c:v>
                </c:pt>
                <c:pt idx="3136">
                  <c:v>4.1270300000000004</c:v>
                </c:pt>
                <c:pt idx="3137">
                  <c:v>4.1292943750016002</c:v>
                </c:pt>
                <c:pt idx="3138">
                  <c:v>4.1315515624992001</c:v>
                </c:pt>
                <c:pt idx="3139">
                  <c:v>4.1337231250016009</c:v>
                </c:pt>
                <c:pt idx="3140">
                  <c:v>4.1359853124992005</c:v>
                </c:pt>
                <c:pt idx="3141">
                  <c:v>4.1382025000000002</c:v>
                </c:pt>
                <c:pt idx="3142">
                  <c:v>4.1404821875007993</c:v>
                </c:pt>
                <c:pt idx="3143">
                  <c:v>4.1426981250016004</c:v>
                </c:pt>
                <c:pt idx="3144">
                  <c:v>4.1449362499999998</c:v>
                </c:pt>
                <c:pt idx="3145">
                  <c:v>4.1471590624992007</c:v>
                </c:pt>
                <c:pt idx="3146">
                  <c:v>4.1494321875007998</c:v>
                </c:pt>
                <c:pt idx="3147">
                  <c:v>4.1516043750016003</c:v>
                </c:pt>
                <c:pt idx="3148">
                  <c:v>4.1537221875007999</c:v>
                </c:pt>
                <c:pt idx="3149">
                  <c:v>4.1558896875007996</c:v>
                </c:pt>
                <c:pt idx="3150">
                  <c:v>4.1580128124992006</c:v>
                </c:pt>
                <c:pt idx="3151">
                  <c:v>4.1602481250016004</c:v>
                </c:pt>
                <c:pt idx="3152">
                  <c:v>4.1623921875007994</c:v>
                </c:pt>
                <c:pt idx="3153">
                  <c:v>4.1645412500000001</c:v>
                </c:pt>
                <c:pt idx="3154">
                  <c:v>4.1666918750016002</c:v>
                </c:pt>
                <c:pt idx="3155">
                  <c:v>4.1687700000000003</c:v>
                </c:pt>
                <c:pt idx="3156">
                  <c:v>4.1708740624992009</c:v>
                </c:pt>
                <c:pt idx="3157">
                  <c:v>4.1730040624992002</c:v>
                </c:pt>
                <c:pt idx="3158">
                  <c:v>4.1751474999999996</c:v>
                </c:pt>
                <c:pt idx="3159">
                  <c:v>4.1772981250016006</c:v>
                </c:pt>
                <c:pt idx="3160">
                  <c:v>4.1794700000000002</c:v>
                </c:pt>
                <c:pt idx="3161">
                  <c:v>4.1815249999999997</c:v>
                </c:pt>
                <c:pt idx="3162">
                  <c:v>4.1836506250016008</c:v>
                </c:pt>
                <c:pt idx="3163">
                  <c:v>4.1858090624992004</c:v>
                </c:pt>
                <c:pt idx="3164">
                  <c:v>4.1879128124992002</c:v>
                </c:pt>
                <c:pt idx="3165">
                  <c:v>4.1901475000000001</c:v>
                </c:pt>
                <c:pt idx="3166">
                  <c:v>4.1922662500000003</c:v>
                </c:pt>
                <c:pt idx="3167">
                  <c:v>4.1944756250016004</c:v>
                </c:pt>
                <c:pt idx="3168">
                  <c:v>4.1966459375007998</c:v>
                </c:pt>
                <c:pt idx="3169">
                  <c:v>4.1988624999999997</c:v>
                </c:pt>
                <c:pt idx="3170">
                  <c:v>4.2010831250016007</c:v>
                </c:pt>
                <c:pt idx="3171">
                  <c:v>4.2032906250016007</c:v>
                </c:pt>
                <c:pt idx="3172">
                  <c:v>4.2054859375007991</c:v>
                </c:pt>
                <c:pt idx="3173">
                  <c:v>4.2076896875007996</c:v>
                </c:pt>
                <c:pt idx="3174">
                  <c:v>4.2099609375007994</c:v>
                </c:pt>
                <c:pt idx="3175">
                  <c:v>4.2121328124992008</c:v>
                </c:pt>
                <c:pt idx="3176">
                  <c:v>4.2143984375007992</c:v>
                </c:pt>
                <c:pt idx="3177">
                  <c:v>4.2165887499999997</c:v>
                </c:pt>
                <c:pt idx="3178">
                  <c:v>4.2187931250016009</c:v>
                </c:pt>
                <c:pt idx="3179">
                  <c:v>4.2209296875007993</c:v>
                </c:pt>
                <c:pt idx="3180">
                  <c:v>4.2230371875007995</c:v>
                </c:pt>
                <c:pt idx="3181">
                  <c:v>4.2252368750016007</c:v>
                </c:pt>
                <c:pt idx="3182">
                  <c:v>4.2274334375007996</c:v>
                </c:pt>
                <c:pt idx="3183">
                  <c:v>4.2296412500000002</c:v>
                </c:pt>
                <c:pt idx="3184">
                  <c:v>4.2317456250016008</c:v>
                </c:pt>
                <c:pt idx="3185">
                  <c:v>4.2339506250016008</c:v>
                </c:pt>
                <c:pt idx="3186">
                  <c:v>4.236103125001601</c:v>
                </c:pt>
                <c:pt idx="3187">
                  <c:v>4.2382734375007995</c:v>
                </c:pt>
                <c:pt idx="3188">
                  <c:v>4.2404893750016006</c:v>
                </c:pt>
                <c:pt idx="3189">
                  <c:v>4.2426487499999999</c:v>
                </c:pt>
                <c:pt idx="3190">
                  <c:v>4.244855625001601</c:v>
                </c:pt>
                <c:pt idx="3191">
                  <c:v>4.2470465624992002</c:v>
                </c:pt>
                <c:pt idx="3192">
                  <c:v>4.2492509375007996</c:v>
                </c:pt>
                <c:pt idx="3193">
                  <c:v>4.2513424999999998</c:v>
                </c:pt>
                <c:pt idx="3194">
                  <c:v>4.2535365624992005</c:v>
                </c:pt>
                <c:pt idx="3195">
                  <c:v>4.2556756250016008</c:v>
                </c:pt>
                <c:pt idx="3196">
                  <c:v>4.2578431250016004</c:v>
                </c:pt>
                <c:pt idx="3197">
                  <c:v>4.2600212500000003</c:v>
                </c:pt>
                <c:pt idx="3198">
                  <c:v>4.2621443750016006</c:v>
                </c:pt>
                <c:pt idx="3199">
                  <c:v>4.2643721875007996</c:v>
                </c:pt>
                <c:pt idx="3200">
                  <c:v>4.2665550000000003</c:v>
                </c:pt>
                <c:pt idx="3201">
                  <c:v>4.2687384375007991</c:v>
                </c:pt>
                <c:pt idx="3202">
                  <c:v>4.2708871875007999</c:v>
                </c:pt>
                <c:pt idx="3203">
                  <c:v>4.2731521875007994</c:v>
                </c:pt>
                <c:pt idx="3204">
                  <c:v>4.2753728124992003</c:v>
                </c:pt>
                <c:pt idx="3205">
                  <c:v>4.2775578124992002</c:v>
                </c:pt>
                <c:pt idx="3206">
                  <c:v>4.2797215624992004</c:v>
                </c:pt>
                <c:pt idx="3207">
                  <c:v>4.2818565624992004</c:v>
                </c:pt>
                <c:pt idx="3208">
                  <c:v>4.2840593750016005</c:v>
                </c:pt>
                <c:pt idx="3209">
                  <c:v>4.2861731250016009</c:v>
                </c:pt>
                <c:pt idx="3210">
                  <c:v>4.2883153124992006</c:v>
                </c:pt>
                <c:pt idx="3211">
                  <c:v>4.2903846875007998</c:v>
                </c:pt>
                <c:pt idx="3212">
                  <c:v>4.2924993750016007</c:v>
                </c:pt>
                <c:pt idx="3213">
                  <c:v>4.2946037500000003</c:v>
                </c:pt>
                <c:pt idx="3214">
                  <c:v>4.2966790624992006</c:v>
                </c:pt>
                <c:pt idx="3215">
                  <c:v>4.2988234375007996</c:v>
                </c:pt>
                <c:pt idx="3216">
                  <c:v>4.3008965624992008</c:v>
                </c:pt>
                <c:pt idx="3217">
                  <c:v>4.3030312500000001</c:v>
                </c:pt>
                <c:pt idx="3218">
                  <c:v>4.3051231250016002</c:v>
                </c:pt>
                <c:pt idx="3219">
                  <c:v>4.3073053124992002</c:v>
                </c:pt>
                <c:pt idx="3220">
                  <c:v>4.3094653124992002</c:v>
                </c:pt>
                <c:pt idx="3221">
                  <c:v>4.3116540624992004</c:v>
                </c:pt>
                <c:pt idx="3222">
                  <c:v>4.3138468750016008</c:v>
                </c:pt>
                <c:pt idx="3223">
                  <c:v>4.3159834375007993</c:v>
                </c:pt>
                <c:pt idx="3224">
                  <c:v>4.3182043750016001</c:v>
                </c:pt>
                <c:pt idx="3225">
                  <c:v>4.32036</c:v>
                </c:pt>
                <c:pt idx="3226">
                  <c:v>4.3226418750016009</c:v>
                </c:pt>
                <c:pt idx="3227">
                  <c:v>4.324865</c:v>
                </c:pt>
                <c:pt idx="3228">
                  <c:v>4.3271087499999998</c:v>
                </c:pt>
                <c:pt idx="3229">
                  <c:v>4.3293193750016004</c:v>
                </c:pt>
                <c:pt idx="3230">
                  <c:v>4.3315040624992003</c:v>
                </c:pt>
                <c:pt idx="3231">
                  <c:v>4.3337378124992005</c:v>
                </c:pt>
                <c:pt idx="3232">
                  <c:v>4.3359787499999998</c:v>
                </c:pt>
                <c:pt idx="3233">
                  <c:v>4.3382084375007999</c:v>
                </c:pt>
                <c:pt idx="3234">
                  <c:v>4.3404034375007994</c:v>
                </c:pt>
                <c:pt idx="3235">
                  <c:v>4.3426715624992003</c:v>
                </c:pt>
                <c:pt idx="3236">
                  <c:v>4.3448821875007999</c:v>
                </c:pt>
                <c:pt idx="3237">
                  <c:v>4.3471034375007997</c:v>
                </c:pt>
                <c:pt idx="3238">
                  <c:v>4.3493846875007991</c:v>
                </c:pt>
                <c:pt idx="3239">
                  <c:v>4.3516087499999996</c:v>
                </c:pt>
                <c:pt idx="3240">
                  <c:v>4.3539196875007997</c:v>
                </c:pt>
                <c:pt idx="3241">
                  <c:v>4.3561096875007994</c:v>
                </c:pt>
                <c:pt idx="3242">
                  <c:v>4.3583081250016003</c:v>
                </c:pt>
                <c:pt idx="3243">
                  <c:v>4.3605571875007998</c:v>
                </c:pt>
                <c:pt idx="3244">
                  <c:v>4.3628059375007995</c:v>
                </c:pt>
                <c:pt idx="3245">
                  <c:v>4.3650675000000003</c:v>
                </c:pt>
                <c:pt idx="3246">
                  <c:v>4.3672728124992002</c:v>
                </c:pt>
                <c:pt idx="3247">
                  <c:v>4.3695068750016004</c:v>
                </c:pt>
                <c:pt idx="3248">
                  <c:v>4.3716175000000002</c:v>
                </c:pt>
                <c:pt idx="3249">
                  <c:v>4.3738493750016003</c:v>
                </c:pt>
                <c:pt idx="3250">
                  <c:v>4.3760346875007992</c:v>
                </c:pt>
                <c:pt idx="3251">
                  <c:v>4.37829625</c:v>
                </c:pt>
                <c:pt idx="3252">
                  <c:v>4.3805259375007992</c:v>
                </c:pt>
                <c:pt idx="3253">
                  <c:v>4.3827293750016008</c:v>
                </c:pt>
                <c:pt idx="3254">
                  <c:v>4.3849703124992008</c:v>
                </c:pt>
                <c:pt idx="3255">
                  <c:v>4.38713</c:v>
                </c:pt>
                <c:pt idx="3256">
                  <c:v>4.3894015624992004</c:v>
                </c:pt>
                <c:pt idx="3257">
                  <c:v>4.3915984375007993</c:v>
                </c:pt>
                <c:pt idx="3258">
                  <c:v>4.3939237499999999</c:v>
                </c:pt>
                <c:pt idx="3259">
                  <c:v>4.3961443750016009</c:v>
                </c:pt>
                <c:pt idx="3260">
                  <c:v>4.3983274999999997</c:v>
                </c:pt>
                <c:pt idx="3261">
                  <c:v>4.4005450000000002</c:v>
                </c:pt>
                <c:pt idx="3262">
                  <c:v>4.4027378124992005</c:v>
                </c:pt>
                <c:pt idx="3263">
                  <c:v>4.4050046875007993</c:v>
                </c:pt>
                <c:pt idx="3264">
                  <c:v>4.4071571875007995</c:v>
                </c:pt>
                <c:pt idx="3265">
                  <c:v>4.4093778124992005</c:v>
                </c:pt>
                <c:pt idx="3266">
                  <c:v>4.4115231250016009</c:v>
                </c:pt>
                <c:pt idx="3267">
                  <c:v>4.4136878124992007</c:v>
                </c:pt>
                <c:pt idx="3268">
                  <c:v>4.4157937499999997</c:v>
                </c:pt>
                <c:pt idx="3269">
                  <c:v>4.4179346875007992</c:v>
                </c:pt>
                <c:pt idx="3270">
                  <c:v>4.4201396875007992</c:v>
                </c:pt>
                <c:pt idx="3271">
                  <c:v>4.4222537500000003</c:v>
                </c:pt>
                <c:pt idx="3272">
                  <c:v>4.4244587500000003</c:v>
                </c:pt>
                <c:pt idx="3273">
                  <c:v>4.4265621875007994</c:v>
                </c:pt>
                <c:pt idx="3274">
                  <c:v>4.4287412499999999</c:v>
                </c:pt>
                <c:pt idx="3275">
                  <c:v>4.4308481250016003</c:v>
                </c:pt>
                <c:pt idx="3276">
                  <c:v>4.4330028124992005</c:v>
                </c:pt>
                <c:pt idx="3277">
                  <c:v>4.4351934375007991</c:v>
                </c:pt>
                <c:pt idx="3278">
                  <c:v>4.4373206250016004</c:v>
                </c:pt>
                <c:pt idx="3279">
                  <c:v>4.4394900000000002</c:v>
                </c:pt>
                <c:pt idx="3280">
                  <c:v>4.4415943750016007</c:v>
                </c:pt>
                <c:pt idx="3281">
                  <c:v>4.4437743750016008</c:v>
                </c:pt>
                <c:pt idx="3282">
                  <c:v>4.4459359375007992</c:v>
                </c:pt>
                <c:pt idx="3283">
                  <c:v>4.44809375</c:v>
                </c:pt>
                <c:pt idx="3284">
                  <c:v>4.4502943750016009</c:v>
                </c:pt>
                <c:pt idx="3285">
                  <c:v>4.452471875001601</c:v>
                </c:pt>
                <c:pt idx="3286">
                  <c:v>4.4546628124992003</c:v>
                </c:pt>
                <c:pt idx="3287">
                  <c:v>4.4567931250016004</c:v>
                </c:pt>
                <c:pt idx="3288">
                  <c:v>4.4589868750016004</c:v>
                </c:pt>
                <c:pt idx="3289">
                  <c:v>4.4611521875007991</c:v>
                </c:pt>
                <c:pt idx="3290">
                  <c:v>4.463359375001601</c:v>
                </c:pt>
                <c:pt idx="3291">
                  <c:v>4.4655390624992002</c:v>
                </c:pt>
                <c:pt idx="3292">
                  <c:v>4.4676440624992004</c:v>
                </c:pt>
                <c:pt idx="3293">
                  <c:v>4.4698596875007999</c:v>
                </c:pt>
                <c:pt idx="3294">
                  <c:v>4.4719756250016003</c:v>
                </c:pt>
                <c:pt idx="3295">
                  <c:v>4.4741421875007994</c:v>
                </c:pt>
                <c:pt idx="3296">
                  <c:v>4.4762668750016008</c:v>
                </c:pt>
                <c:pt idx="3297">
                  <c:v>4.4784456250016005</c:v>
                </c:pt>
                <c:pt idx="3298">
                  <c:v>4.4806196875007993</c:v>
                </c:pt>
                <c:pt idx="3299">
                  <c:v>4.4827728124992001</c:v>
                </c:pt>
                <c:pt idx="3300">
                  <c:v>4.4849050000000004</c:v>
                </c:pt>
                <c:pt idx="3301">
                  <c:v>4.4870215624992005</c:v>
                </c:pt>
                <c:pt idx="3302">
                  <c:v>4.4891806250016009</c:v>
                </c:pt>
                <c:pt idx="3303">
                  <c:v>4.4912637499999999</c:v>
                </c:pt>
                <c:pt idx="3304">
                  <c:v>4.4934103124992006</c:v>
                </c:pt>
                <c:pt idx="3305">
                  <c:v>4.4955603124992001</c:v>
                </c:pt>
                <c:pt idx="3306">
                  <c:v>4.4977093750016008</c:v>
                </c:pt>
                <c:pt idx="3307">
                  <c:v>4.4998503124992002</c:v>
                </c:pt>
                <c:pt idx="3308">
                  <c:v>4.5019593750016007</c:v>
                </c:pt>
                <c:pt idx="3309">
                  <c:v>4.5041193750016006</c:v>
                </c:pt>
                <c:pt idx="3310">
                  <c:v>4.5062793750016006</c:v>
                </c:pt>
                <c:pt idx="3311">
                  <c:v>4.5084684375007997</c:v>
                </c:pt>
                <c:pt idx="3312">
                  <c:v>4.5106481250016008</c:v>
                </c:pt>
                <c:pt idx="3313">
                  <c:v>4.5127884375007996</c:v>
                </c:pt>
                <c:pt idx="3314">
                  <c:v>4.5149949999999999</c:v>
                </c:pt>
                <c:pt idx="3315">
                  <c:v>4.5171434375007999</c:v>
                </c:pt>
                <c:pt idx="3316">
                  <c:v>4.5193756250016008</c:v>
                </c:pt>
                <c:pt idx="3317">
                  <c:v>4.5215662500000002</c:v>
                </c:pt>
                <c:pt idx="3318">
                  <c:v>4.5238106250016008</c:v>
                </c:pt>
                <c:pt idx="3319">
                  <c:v>4.5259606250016002</c:v>
                </c:pt>
                <c:pt idx="3320">
                  <c:v>4.5281293750016003</c:v>
                </c:pt>
                <c:pt idx="3321">
                  <c:v>4.5303296875007995</c:v>
                </c:pt>
                <c:pt idx="3322">
                  <c:v>4.5325424999999999</c:v>
                </c:pt>
                <c:pt idx="3323">
                  <c:v>4.5348153124992008</c:v>
                </c:pt>
                <c:pt idx="3324">
                  <c:v>4.5369259375007998</c:v>
                </c:pt>
                <c:pt idx="3325">
                  <c:v>4.5391378124992006</c:v>
                </c:pt>
                <c:pt idx="3326">
                  <c:v>4.5412781250016003</c:v>
                </c:pt>
                <c:pt idx="3327">
                  <c:v>4.5434712499999996</c:v>
                </c:pt>
                <c:pt idx="3328">
                  <c:v>4.5456099999999999</c:v>
                </c:pt>
                <c:pt idx="3329">
                  <c:v>4.5477999999999996</c:v>
                </c:pt>
                <c:pt idx="3330">
                  <c:v>4.5499665624992005</c:v>
                </c:pt>
                <c:pt idx="3331">
                  <c:v>4.5521143750016009</c:v>
                </c:pt>
                <c:pt idx="3332">
                  <c:v>4.5542665624992003</c:v>
                </c:pt>
                <c:pt idx="3333">
                  <c:v>4.5564028124992006</c:v>
                </c:pt>
                <c:pt idx="3334">
                  <c:v>4.5586406250016003</c:v>
                </c:pt>
                <c:pt idx="3335">
                  <c:v>4.5608300000000002</c:v>
                </c:pt>
                <c:pt idx="3336">
                  <c:v>4.5629859375007991</c:v>
                </c:pt>
                <c:pt idx="3337">
                  <c:v>4.5651962499999996</c:v>
                </c:pt>
                <c:pt idx="3338">
                  <c:v>4.5674056250016006</c:v>
                </c:pt>
                <c:pt idx="3339">
                  <c:v>4.5696796875007992</c:v>
                </c:pt>
                <c:pt idx="3340">
                  <c:v>4.571936875001601</c:v>
                </c:pt>
                <c:pt idx="3341">
                  <c:v>4.574234375001601</c:v>
                </c:pt>
                <c:pt idx="3342">
                  <c:v>4.576486875001601</c:v>
                </c:pt>
                <c:pt idx="3343">
                  <c:v>4.5787753124992001</c:v>
                </c:pt>
                <c:pt idx="3344">
                  <c:v>4.5810703124992003</c:v>
                </c:pt>
                <c:pt idx="3345">
                  <c:v>4.5833259375007991</c:v>
                </c:pt>
                <c:pt idx="3346">
                  <c:v>4.5856890624992008</c:v>
                </c:pt>
                <c:pt idx="3347">
                  <c:v>4.5879809375007996</c:v>
                </c:pt>
                <c:pt idx="3348">
                  <c:v>4.5902950000000002</c:v>
                </c:pt>
                <c:pt idx="3349">
                  <c:v>4.592581875001601</c:v>
                </c:pt>
                <c:pt idx="3350">
                  <c:v>4.594893125001601</c:v>
                </c:pt>
                <c:pt idx="3351">
                  <c:v>4.5971799999999998</c:v>
                </c:pt>
                <c:pt idx="3352">
                  <c:v>4.5994512500000004</c:v>
                </c:pt>
                <c:pt idx="3353">
                  <c:v>4.6017418750016006</c:v>
                </c:pt>
                <c:pt idx="3354">
                  <c:v>4.6039496875007995</c:v>
                </c:pt>
                <c:pt idx="3355">
                  <c:v>4.6062528124992008</c:v>
                </c:pt>
                <c:pt idx="3356">
                  <c:v>4.6084337499999997</c:v>
                </c:pt>
                <c:pt idx="3357">
                  <c:v>4.6106881250016007</c:v>
                </c:pt>
                <c:pt idx="3358">
                  <c:v>4.6129006250016005</c:v>
                </c:pt>
                <c:pt idx="3359">
                  <c:v>4.6150584375007995</c:v>
                </c:pt>
                <c:pt idx="3360">
                  <c:v>4.6171859375007998</c:v>
                </c:pt>
                <c:pt idx="3361">
                  <c:v>4.6192900000000003</c:v>
                </c:pt>
                <c:pt idx="3362">
                  <c:v>4.6214487499999999</c:v>
                </c:pt>
                <c:pt idx="3363">
                  <c:v>4.6235334375007993</c:v>
                </c:pt>
                <c:pt idx="3364">
                  <c:v>4.6257131250016004</c:v>
                </c:pt>
                <c:pt idx="3365">
                  <c:v>4.6278278124992003</c:v>
                </c:pt>
                <c:pt idx="3366">
                  <c:v>4.6299618750016007</c:v>
                </c:pt>
                <c:pt idx="3367">
                  <c:v>4.6320121875007993</c:v>
                </c:pt>
                <c:pt idx="3368">
                  <c:v>4.6341365624992008</c:v>
                </c:pt>
                <c:pt idx="3369">
                  <c:v>4.6362768750016006</c:v>
                </c:pt>
                <c:pt idx="3370">
                  <c:v>4.6384400000000001</c:v>
                </c:pt>
                <c:pt idx="3371">
                  <c:v>4.6406312500000002</c:v>
                </c:pt>
                <c:pt idx="3372">
                  <c:v>4.6427587499999996</c:v>
                </c:pt>
                <c:pt idx="3373">
                  <c:v>4.6449368750016005</c:v>
                </c:pt>
                <c:pt idx="3374">
                  <c:v>4.6470978124992008</c:v>
                </c:pt>
                <c:pt idx="3375">
                  <c:v>4.6492381250016006</c:v>
                </c:pt>
                <c:pt idx="3376">
                  <c:v>4.6514590624992005</c:v>
                </c:pt>
                <c:pt idx="3377">
                  <c:v>4.6536568750016007</c:v>
                </c:pt>
                <c:pt idx="3378">
                  <c:v>4.6558612500000001</c:v>
                </c:pt>
                <c:pt idx="3379">
                  <c:v>4.6580450000000004</c:v>
                </c:pt>
                <c:pt idx="3380">
                  <c:v>4.6602712500000001</c:v>
                </c:pt>
                <c:pt idx="3381">
                  <c:v>4.662424375001601</c:v>
                </c:pt>
                <c:pt idx="3382">
                  <c:v>4.6646531250016006</c:v>
                </c:pt>
                <c:pt idx="3383">
                  <c:v>4.6668368750016009</c:v>
                </c:pt>
                <c:pt idx="3384">
                  <c:v>4.6690146875007992</c:v>
                </c:pt>
                <c:pt idx="3385">
                  <c:v>4.6712256250016004</c:v>
                </c:pt>
                <c:pt idx="3386">
                  <c:v>4.6733434375007992</c:v>
                </c:pt>
                <c:pt idx="3387">
                  <c:v>4.6755265624992006</c:v>
                </c:pt>
                <c:pt idx="3388">
                  <c:v>4.6776834375007992</c:v>
                </c:pt>
                <c:pt idx="3389">
                  <c:v>4.6798765624992003</c:v>
                </c:pt>
                <c:pt idx="3390">
                  <c:v>4.682003125001601</c:v>
                </c:pt>
                <c:pt idx="3391">
                  <c:v>4.6841409375007999</c:v>
                </c:pt>
                <c:pt idx="3392">
                  <c:v>4.6862325</c:v>
                </c:pt>
                <c:pt idx="3393">
                  <c:v>4.6883528124992004</c:v>
                </c:pt>
                <c:pt idx="3394">
                  <c:v>4.6904734375007999</c:v>
                </c:pt>
                <c:pt idx="3395">
                  <c:v>4.6925675</c:v>
                </c:pt>
                <c:pt idx="3396">
                  <c:v>4.6947759375007996</c:v>
                </c:pt>
                <c:pt idx="3397">
                  <c:v>4.6969181250016003</c:v>
                </c:pt>
                <c:pt idx="3398">
                  <c:v>4.6990896875007993</c:v>
                </c:pt>
                <c:pt idx="3399">
                  <c:v>4.7012499999999999</c:v>
                </c:pt>
                <c:pt idx="3400">
                  <c:v>4.7034606250016004</c:v>
                </c:pt>
                <c:pt idx="3401">
                  <c:v>4.7057315624992002</c:v>
                </c:pt>
                <c:pt idx="3402">
                  <c:v>4.7080387500000001</c:v>
                </c:pt>
                <c:pt idx="3403">
                  <c:v>4.7103646875007996</c:v>
                </c:pt>
                <c:pt idx="3404">
                  <c:v>4.7127012500000003</c:v>
                </c:pt>
                <c:pt idx="3405">
                  <c:v>4.7150090624992007</c:v>
                </c:pt>
                <c:pt idx="3406">
                  <c:v>4.717295</c:v>
                </c:pt>
                <c:pt idx="3407">
                  <c:v>4.7195656250016009</c:v>
                </c:pt>
                <c:pt idx="3408">
                  <c:v>4.7218621875007996</c:v>
                </c:pt>
                <c:pt idx="3409">
                  <c:v>4.7240962499999997</c:v>
                </c:pt>
                <c:pt idx="3410">
                  <c:v>4.7263925000000002</c:v>
                </c:pt>
                <c:pt idx="3411">
                  <c:v>4.7286081250016005</c:v>
                </c:pt>
                <c:pt idx="3412">
                  <c:v>4.7308056250016008</c:v>
                </c:pt>
                <c:pt idx="3413">
                  <c:v>4.7329853124992001</c:v>
                </c:pt>
                <c:pt idx="3414">
                  <c:v>4.7351365624992008</c:v>
                </c:pt>
                <c:pt idx="3415">
                  <c:v>4.7373696875007996</c:v>
                </c:pt>
                <c:pt idx="3416">
                  <c:v>4.7394753124992004</c:v>
                </c:pt>
                <c:pt idx="3417">
                  <c:v>4.7416524999999998</c:v>
                </c:pt>
                <c:pt idx="3418">
                  <c:v>4.7437715624992007</c:v>
                </c:pt>
                <c:pt idx="3419">
                  <c:v>4.7459843750016004</c:v>
                </c:pt>
                <c:pt idx="3420">
                  <c:v>4.7480803124992006</c:v>
                </c:pt>
                <c:pt idx="3421">
                  <c:v>4.7502162500000003</c:v>
                </c:pt>
                <c:pt idx="3422">
                  <c:v>4.7523896875007994</c:v>
                </c:pt>
                <c:pt idx="3423">
                  <c:v>4.7545099999999998</c:v>
                </c:pt>
                <c:pt idx="3424">
                  <c:v>4.7566815624992005</c:v>
                </c:pt>
                <c:pt idx="3425">
                  <c:v>4.75875</c:v>
                </c:pt>
                <c:pt idx="3426">
                  <c:v>4.7609818750016002</c:v>
                </c:pt>
                <c:pt idx="3427">
                  <c:v>4.7630868750016004</c:v>
                </c:pt>
                <c:pt idx="3428">
                  <c:v>4.7652243750016003</c:v>
                </c:pt>
                <c:pt idx="3429">
                  <c:v>4.7673403124992006</c:v>
                </c:pt>
                <c:pt idx="3430">
                  <c:v>4.7694756250016006</c:v>
                </c:pt>
                <c:pt idx="3431">
                  <c:v>4.7716443750016007</c:v>
                </c:pt>
                <c:pt idx="3432">
                  <c:v>4.7737656250016007</c:v>
                </c:pt>
                <c:pt idx="3433">
                  <c:v>4.7759806250016004</c:v>
                </c:pt>
                <c:pt idx="3434">
                  <c:v>4.7780950000000004</c:v>
                </c:pt>
                <c:pt idx="3435">
                  <c:v>4.7803353124992007</c:v>
                </c:pt>
                <c:pt idx="3436">
                  <c:v>4.7824696875007993</c:v>
                </c:pt>
                <c:pt idx="3437">
                  <c:v>4.7847306250016004</c:v>
                </c:pt>
                <c:pt idx="3438">
                  <c:v>4.7868962499999999</c:v>
                </c:pt>
                <c:pt idx="3439">
                  <c:v>4.7890356250016008</c:v>
                </c:pt>
                <c:pt idx="3440">
                  <c:v>4.7912356250016002</c:v>
                </c:pt>
                <c:pt idx="3441">
                  <c:v>4.7933559375007997</c:v>
                </c:pt>
                <c:pt idx="3442">
                  <c:v>4.7955337499999997</c:v>
                </c:pt>
                <c:pt idx="3443">
                  <c:v>4.7976681250016009</c:v>
                </c:pt>
                <c:pt idx="3444">
                  <c:v>4.7998321875007992</c:v>
                </c:pt>
                <c:pt idx="3445">
                  <c:v>4.8019118750016005</c:v>
                </c:pt>
                <c:pt idx="3446">
                  <c:v>4.8040296875007993</c:v>
                </c:pt>
                <c:pt idx="3447">
                  <c:v>4.8062021875007996</c:v>
                </c:pt>
                <c:pt idx="3448">
                  <c:v>4.8083675000000001</c:v>
                </c:pt>
                <c:pt idx="3449">
                  <c:v>4.8105678124992002</c:v>
                </c:pt>
                <c:pt idx="3450">
                  <c:v>4.8127053124992001</c:v>
                </c:pt>
                <c:pt idx="3451">
                  <c:v>4.8149015624992009</c:v>
                </c:pt>
                <c:pt idx="3452">
                  <c:v>4.8169868750016009</c:v>
                </c:pt>
                <c:pt idx="3453">
                  <c:v>4.8191293750016007</c:v>
                </c:pt>
                <c:pt idx="3454">
                  <c:v>4.82125</c:v>
                </c:pt>
                <c:pt idx="3455">
                  <c:v>4.8234628124992005</c:v>
                </c:pt>
                <c:pt idx="3456">
                  <c:v>4.8256162500000004</c:v>
                </c:pt>
                <c:pt idx="3457">
                  <c:v>4.8277046875007992</c:v>
                </c:pt>
                <c:pt idx="3458">
                  <c:v>4.829885</c:v>
                </c:pt>
                <c:pt idx="3459">
                  <c:v>4.8320550000000004</c:v>
                </c:pt>
                <c:pt idx="3460">
                  <c:v>4.8342109375007993</c:v>
                </c:pt>
                <c:pt idx="3461">
                  <c:v>4.8363218750016008</c:v>
                </c:pt>
                <c:pt idx="3462">
                  <c:v>4.8385690624992002</c:v>
                </c:pt>
                <c:pt idx="3463">
                  <c:v>4.8407678124992009</c:v>
                </c:pt>
                <c:pt idx="3464">
                  <c:v>4.8430328124992004</c:v>
                </c:pt>
                <c:pt idx="3465">
                  <c:v>4.8452621875007997</c:v>
                </c:pt>
                <c:pt idx="3466">
                  <c:v>4.8474993750016004</c:v>
                </c:pt>
                <c:pt idx="3467">
                  <c:v>4.8497665624992008</c:v>
                </c:pt>
                <c:pt idx="3468">
                  <c:v>4.8519837499999996</c:v>
                </c:pt>
                <c:pt idx="3469">
                  <c:v>4.8542081250016009</c:v>
                </c:pt>
                <c:pt idx="3470">
                  <c:v>4.8564671875007992</c:v>
                </c:pt>
                <c:pt idx="3471">
                  <c:v>4.85877625</c:v>
                </c:pt>
                <c:pt idx="3472">
                  <c:v>4.8610024999999997</c:v>
                </c:pt>
                <c:pt idx="3473">
                  <c:v>4.8631824999999997</c:v>
                </c:pt>
                <c:pt idx="3474">
                  <c:v>4.8654053124992007</c:v>
                </c:pt>
                <c:pt idx="3475">
                  <c:v>4.8676000000000004</c:v>
                </c:pt>
                <c:pt idx="3476">
                  <c:v>4.8697887499999997</c:v>
                </c:pt>
                <c:pt idx="3477">
                  <c:v>4.8719359375007993</c:v>
                </c:pt>
                <c:pt idx="3478">
                  <c:v>4.8740909375007995</c:v>
                </c:pt>
                <c:pt idx="3479">
                  <c:v>4.8761946875007993</c:v>
                </c:pt>
                <c:pt idx="3480">
                  <c:v>4.8783468750016006</c:v>
                </c:pt>
                <c:pt idx="3481">
                  <c:v>4.8804506250016004</c:v>
                </c:pt>
                <c:pt idx="3482">
                  <c:v>4.8825446875007996</c:v>
                </c:pt>
                <c:pt idx="3483">
                  <c:v>4.8846971875007998</c:v>
                </c:pt>
                <c:pt idx="3484">
                  <c:v>4.8867406250016003</c:v>
                </c:pt>
                <c:pt idx="3485">
                  <c:v>4.8888971875007998</c:v>
                </c:pt>
                <c:pt idx="3486">
                  <c:v>4.8910046875007991</c:v>
                </c:pt>
                <c:pt idx="3487">
                  <c:v>4.8931621875007991</c:v>
                </c:pt>
                <c:pt idx="3488">
                  <c:v>4.8953112499999998</c:v>
                </c:pt>
                <c:pt idx="3489">
                  <c:v>4.8974653124992003</c:v>
                </c:pt>
                <c:pt idx="3490">
                  <c:v>4.8996515624992005</c:v>
                </c:pt>
                <c:pt idx="3491">
                  <c:v>4.9018256250016004</c:v>
                </c:pt>
                <c:pt idx="3492">
                  <c:v>4.9040609375007991</c:v>
                </c:pt>
                <c:pt idx="3493">
                  <c:v>4.9062459375007998</c:v>
                </c:pt>
                <c:pt idx="3494">
                  <c:v>4.9085040624992002</c:v>
                </c:pt>
                <c:pt idx="3495">
                  <c:v>4.9106081250016009</c:v>
                </c:pt>
                <c:pt idx="3496">
                  <c:v>4.9127996875007991</c:v>
                </c:pt>
                <c:pt idx="3497">
                  <c:v>4.9149603124992005</c:v>
                </c:pt>
                <c:pt idx="3498">
                  <c:v>4.9171071875007994</c:v>
                </c:pt>
                <c:pt idx="3499">
                  <c:v>4.9192931250016008</c:v>
                </c:pt>
                <c:pt idx="3500">
                  <c:v>4.9213543750016004</c:v>
                </c:pt>
                <c:pt idx="3501">
                  <c:v>4.9235390624992004</c:v>
                </c:pt>
                <c:pt idx="3502">
                  <c:v>4.9256503124992008</c:v>
                </c:pt>
                <c:pt idx="3503">
                  <c:v>4.9277825000000002</c:v>
                </c:pt>
                <c:pt idx="3504">
                  <c:v>4.9298403124992003</c:v>
                </c:pt>
                <c:pt idx="3505">
                  <c:v>4.9319415624992002</c:v>
                </c:pt>
                <c:pt idx="3506">
                  <c:v>4.9340590624992009</c:v>
                </c:pt>
                <c:pt idx="3507">
                  <c:v>4.9361328124992001</c:v>
                </c:pt>
                <c:pt idx="3508">
                  <c:v>4.9382506250016007</c:v>
                </c:pt>
                <c:pt idx="3509">
                  <c:v>4.9403234375007994</c:v>
                </c:pt>
                <c:pt idx="3510">
                  <c:v>4.9425034375007995</c:v>
                </c:pt>
                <c:pt idx="3511">
                  <c:v>4.9445278124992003</c:v>
                </c:pt>
                <c:pt idx="3512">
                  <c:v>4.9466490624992003</c:v>
                </c:pt>
                <c:pt idx="3513">
                  <c:v>4.9487971875007997</c:v>
                </c:pt>
                <c:pt idx="3514">
                  <c:v>4.9509193750016003</c:v>
                </c:pt>
                <c:pt idx="3515">
                  <c:v>4.9530809375007996</c:v>
                </c:pt>
                <c:pt idx="3516">
                  <c:v>4.9552100000000001</c:v>
                </c:pt>
                <c:pt idx="3517">
                  <c:v>4.9572990624992004</c:v>
                </c:pt>
                <c:pt idx="3518">
                  <c:v>4.9593931250016006</c:v>
                </c:pt>
                <c:pt idx="3519">
                  <c:v>4.9615856250016002</c:v>
                </c:pt>
                <c:pt idx="3520">
                  <c:v>4.9637087500000003</c:v>
                </c:pt>
                <c:pt idx="3521">
                  <c:v>4.9659021875007996</c:v>
                </c:pt>
                <c:pt idx="3522">
                  <c:v>4.9679934375007999</c:v>
                </c:pt>
                <c:pt idx="3523">
                  <c:v>4.9700490624992009</c:v>
                </c:pt>
                <c:pt idx="3524">
                  <c:v>4.9722568750016007</c:v>
                </c:pt>
                <c:pt idx="3525">
                  <c:v>4.9743353124992007</c:v>
                </c:pt>
                <c:pt idx="3526">
                  <c:v>4.97648125</c:v>
                </c:pt>
                <c:pt idx="3527">
                  <c:v>4.9786765624992002</c:v>
                </c:pt>
                <c:pt idx="3528">
                  <c:v>4.9808849999999998</c:v>
                </c:pt>
                <c:pt idx="3529">
                  <c:v>4.9829987500000001</c:v>
                </c:pt>
                <c:pt idx="3530">
                  <c:v>4.9851559375007994</c:v>
                </c:pt>
                <c:pt idx="3531">
                  <c:v>4.987311875001601</c:v>
                </c:pt>
                <c:pt idx="3532">
                  <c:v>4.9894871875007993</c:v>
                </c:pt>
                <c:pt idx="3533">
                  <c:v>4.9917024999999997</c:v>
                </c:pt>
                <c:pt idx="3534">
                  <c:v>4.9937881250016005</c:v>
                </c:pt>
                <c:pt idx="3535">
                  <c:v>4.9960040624992006</c:v>
                </c:pt>
                <c:pt idx="3536">
                  <c:v>4.9981109375007993</c:v>
                </c:pt>
                <c:pt idx="3537">
                  <c:v>5.0002562499999996</c:v>
                </c:pt>
                <c:pt idx="3538">
                  <c:v>5.0023549999999997</c:v>
                </c:pt>
                <c:pt idx="3539">
                  <c:v>5.0045124999999997</c:v>
                </c:pt>
                <c:pt idx="3540">
                  <c:v>5.0066178124992007</c:v>
                </c:pt>
                <c:pt idx="3541">
                  <c:v>5.0086237499999999</c:v>
                </c:pt>
                <c:pt idx="3542">
                  <c:v>5.0107028124992006</c:v>
                </c:pt>
                <c:pt idx="3543">
                  <c:v>5.0127199999999998</c:v>
                </c:pt>
                <c:pt idx="3544">
                  <c:v>5.01479125</c:v>
                </c:pt>
                <c:pt idx="3545">
                  <c:v>5.0167990624992003</c:v>
                </c:pt>
                <c:pt idx="3546">
                  <c:v>5.0188471875007998</c:v>
                </c:pt>
                <c:pt idx="3547">
                  <c:v>5.0209078124992006</c:v>
                </c:pt>
                <c:pt idx="3548">
                  <c:v>5.0230143750016003</c:v>
                </c:pt>
                <c:pt idx="3549">
                  <c:v>5.0250278124992009</c:v>
                </c:pt>
                <c:pt idx="3550">
                  <c:v>5.027101875001601</c:v>
                </c:pt>
                <c:pt idx="3551">
                  <c:v>5.0292878124992004</c:v>
                </c:pt>
                <c:pt idx="3552">
                  <c:v>5.0314065624992006</c:v>
                </c:pt>
                <c:pt idx="3553">
                  <c:v>5.0335206250016009</c:v>
                </c:pt>
                <c:pt idx="3554">
                  <c:v>5.0356068750016005</c:v>
                </c:pt>
                <c:pt idx="3555">
                  <c:v>5.0377321875007999</c:v>
                </c:pt>
                <c:pt idx="3556">
                  <c:v>5.0398571875007994</c:v>
                </c:pt>
                <c:pt idx="3557">
                  <c:v>5.0419678124992009</c:v>
                </c:pt>
                <c:pt idx="3558">
                  <c:v>5.0440496875007996</c:v>
                </c:pt>
                <c:pt idx="3559">
                  <c:v>5.0462049999999996</c:v>
                </c:pt>
                <c:pt idx="3560">
                  <c:v>5.0483096875007991</c:v>
                </c:pt>
                <c:pt idx="3561">
                  <c:v>5.0503796875007998</c:v>
                </c:pt>
                <c:pt idx="3562">
                  <c:v>5.0524809375007997</c:v>
                </c:pt>
                <c:pt idx="3563">
                  <c:v>5.0545850000000003</c:v>
                </c:pt>
                <c:pt idx="3564">
                  <c:v>5.0567481250016009</c:v>
                </c:pt>
                <c:pt idx="3565">
                  <c:v>5.0588771875007996</c:v>
                </c:pt>
                <c:pt idx="3566">
                  <c:v>5.0610499999999998</c:v>
                </c:pt>
                <c:pt idx="3567">
                  <c:v>5.0632018750016003</c:v>
                </c:pt>
                <c:pt idx="3568">
                  <c:v>5.0653168750016002</c:v>
                </c:pt>
                <c:pt idx="3569">
                  <c:v>5.0674756250016006</c:v>
                </c:pt>
                <c:pt idx="3570">
                  <c:v>5.0696056250016008</c:v>
                </c:pt>
                <c:pt idx="3571">
                  <c:v>5.0717581250016002</c:v>
                </c:pt>
                <c:pt idx="3572">
                  <c:v>5.0739071875007991</c:v>
                </c:pt>
                <c:pt idx="3573">
                  <c:v>5.0760978124992002</c:v>
                </c:pt>
                <c:pt idx="3574">
                  <c:v>5.0782265624992009</c:v>
                </c:pt>
                <c:pt idx="3575">
                  <c:v>5.0803721875007994</c:v>
                </c:pt>
                <c:pt idx="3576">
                  <c:v>5.0825399999999998</c:v>
                </c:pt>
                <c:pt idx="3577">
                  <c:v>5.0846809375007993</c:v>
                </c:pt>
                <c:pt idx="3578">
                  <c:v>5.0869074999999997</c:v>
                </c:pt>
                <c:pt idx="3579">
                  <c:v>5.0890621875007991</c:v>
                </c:pt>
                <c:pt idx="3580">
                  <c:v>5.0912584375007999</c:v>
                </c:pt>
                <c:pt idx="3581">
                  <c:v>5.0934712500000003</c:v>
                </c:pt>
                <c:pt idx="3582">
                  <c:v>5.0956846875007997</c:v>
                </c:pt>
                <c:pt idx="3583">
                  <c:v>5.0978756250016009</c:v>
                </c:pt>
                <c:pt idx="3584">
                  <c:v>5.1000956250016003</c:v>
                </c:pt>
                <c:pt idx="3585">
                  <c:v>5.1023849999999999</c:v>
                </c:pt>
                <c:pt idx="3586">
                  <c:v>5.1045812499999998</c:v>
                </c:pt>
                <c:pt idx="3587">
                  <c:v>5.1068181250016007</c:v>
                </c:pt>
                <c:pt idx="3588">
                  <c:v>5.1090093750016008</c:v>
                </c:pt>
                <c:pt idx="3589">
                  <c:v>5.1112309375007996</c:v>
                </c:pt>
                <c:pt idx="3590">
                  <c:v>5.1134646875007999</c:v>
                </c:pt>
                <c:pt idx="3591">
                  <c:v>5.1156531250016002</c:v>
                </c:pt>
                <c:pt idx="3592">
                  <c:v>5.1178528124992004</c:v>
                </c:pt>
                <c:pt idx="3593">
                  <c:v>5.1200568750016009</c:v>
                </c:pt>
                <c:pt idx="3594">
                  <c:v>5.1223071875007999</c:v>
                </c:pt>
                <c:pt idx="3595">
                  <c:v>5.1244196875007999</c:v>
                </c:pt>
                <c:pt idx="3596">
                  <c:v>5.1266081250016002</c:v>
                </c:pt>
                <c:pt idx="3597">
                  <c:v>5.1287968750016004</c:v>
                </c:pt>
                <c:pt idx="3598">
                  <c:v>5.1309603124992007</c:v>
                </c:pt>
                <c:pt idx="3599">
                  <c:v>5.1331253124992005</c:v>
                </c:pt>
                <c:pt idx="3600">
                  <c:v>5.1352131250016004</c:v>
                </c:pt>
                <c:pt idx="3601">
                  <c:v>5.1373768750016007</c:v>
                </c:pt>
                <c:pt idx="3602">
                  <c:v>5.1394975000000001</c:v>
                </c:pt>
                <c:pt idx="3603">
                  <c:v>5.1416171875007999</c:v>
                </c:pt>
                <c:pt idx="3604">
                  <c:v>5.1437215624992003</c:v>
                </c:pt>
                <c:pt idx="3605">
                  <c:v>5.1459356250016004</c:v>
                </c:pt>
                <c:pt idx="3606">
                  <c:v>5.1480543750016006</c:v>
                </c:pt>
                <c:pt idx="3607">
                  <c:v>5.1501675000000002</c:v>
                </c:pt>
                <c:pt idx="3608">
                  <c:v>5.152278125001601</c:v>
                </c:pt>
                <c:pt idx="3609">
                  <c:v>5.1543721875007993</c:v>
                </c:pt>
                <c:pt idx="3610">
                  <c:v>5.1565946875007995</c:v>
                </c:pt>
                <c:pt idx="3611">
                  <c:v>5.1587178124992006</c:v>
                </c:pt>
                <c:pt idx="3612">
                  <c:v>5.1608446875007994</c:v>
                </c:pt>
                <c:pt idx="3613">
                  <c:v>5.1629753124992002</c:v>
                </c:pt>
                <c:pt idx="3614">
                  <c:v>5.1651368750016005</c:v>
                </c:pt>
                <c:pt idx="3615">
                  <c:v>5.1672484375007999</c:v>
                </c:pt>
                <c:pt idx="3616">
                  <c:v>5.1693771875007997</c:v>
                </c:pt>
                <c:pt idx="3617">
                  <c:v>5.1714971875007993</c:v>
                </c:pt>
                <c:pt idx="3618">
                  <c:v>5.1736271875007995</c:v>
                </c:pt>
                <c:pt idx="3619">
                  <c:v>5.1758540624992007</c:v>
                </c:pt>
                <c:pt idx="3620">
                  <c:v>5.1779837500000001</c:v>
                </c:pt>
                <c:pt idx="3621">
                  <c:v>5.1801890624992009</c:v>
                </c:pt>
                <c:pt idx="3622">
                  <c:v>5.1823581250016009</c:v>
                </c:pt>
                <c:pt idx="3623">
                  <c:v>5.18459</c:v>
                </c:pt>
                <c:pt idx="3624">
                  <c:v>5.1867971875007992</c:v>
                </c:pt>
                <c:pt idx="3625">
                  <c:v>5.1889734375007999</c:v>
                </c:pt>
                <c:pt idx="3626">
                  <c:v>5.1911890624992001</c:v>
                </c:pt>
                <c:pt idx="3627">
                  <c:v>5.1933993750016008</c:v>
                </c:pt>
                <c:pt idx="3628">
                  <c:v>5.1956971875007998</c:v>
                </c:pt>
                <c:pt idx="3629">
                  <c:v>5.1978640624992005</c:v>
                </c:pt>
                <c:pt idx="3630">
                  <c:v>5.2000834375007994</c:v>
                </c:pt>
                <c:pt idx="3631">
                  <c:v>5.2022521875007994</c:v>
                </c:pt>
                <c:pt idx="3632">
                  <c:v>5.2044603124992008</c:v>
                </c:pt>
                <c:pt idx="3633">
                  <c:v>5.2066381250016009</c:v>
                </c:pt>
                <c:pt idx="3634">
                  <c:v>5.2087824999999999</c:v>
                </c:pt>
                <c:pt idx="3635">
                  <c:v>5.2110137500000002</c:v>
                </c:pt>
                <c:pt idx="3636">
                  <c:v>5.2132046875007996</c:v>
                </c:pt>
                <c:pt idx="3637">
                  <c:v>5.2154784375007992</c:v>
                </c:pt>
                <c:pt idx="3638">
                  <c:v>5.2176521875007991</c:v>
                </c:pt>
                <c:pt idx="3639">
                  <c:v>5.2198331250016006</c:v>
                </c:pt>
                <c:pt idx="3640">
                  <c:v>5.2220568750016003</c:v>
                </c:pt>
                <c:pt idx="3641">
                  <c:v>5.2242878124992007</c:v>
                </c:pt>
                <c:pt idx="3642">
                  <c:v>5.2265246875007998</c:v>
                </c:pt>
                <c:pt idx="3643">
                  <c:v>5.2287156250016009</c:v>
                </c:pt>
                <c:pt idx="3644">
                  <c:v>5.2309790624992001</c:v>
                </c:pt>
                <c:pt idx="3645">
                  <c:v>5.233148125001601</c:v>
                </c:pt>
                <c:pt idx="3646">
                  <c:v>5.2353937500000001</c:v>
                </c:pt>
                <c:pt idx="3647">
                  <c:v>5.2375668750016002</c:v>
                </c:pt>
                <c:pt idx="3648">
                  <c:v>5.2397768750016009</c:v>
                </c:pt>
                <c:pt idx="3649">
                  <c:v>5.2419868750016008</c:v>
                </c:pt>
                <c:pt idx="3650">
                  <c:v>5.2441756250016001</c:v>
                </c:pt>
                <c:pt idx="3651">
                  <c:v>5.2464606250015997</c:v>
                </c:pt>
                <c:pt idx="3652">
                  <c:v>5.2486474999999997</c:v>
                </c:pt>
                <c:pt idx="3653">
                  <c:v>5.2509131250015999</c:v>
                </c:pt>
                <c:pt idx="3654">
                  <c:v>5.2530806250015996</c:v>
                </c:pt>
                <c:pt idx="3655">
                  <c:v>5.2553562500000002</c:v>
                </c:pt>
                <c:pt idx="3656">
                  <c:v>5.2575743750015995</c:v>
                </c:pt>
                <c:pt idx="3657">
                  <c:v>5.25983</c:v>
                </c:pt>
                <c:pt idx="3658">
                  <c:v>5.26206</c:v>
                </c:pt>
                <c:pt idx="3659">
                  <c:v>5.2642837499999997</c:v>
                </c:pt>
                <c:pt idx="3660">
                  <c:v>5.2664981250015996</c:v>
                </c:pt>
                <c:pt idx="3661">
                  <c:v>5.2686431250016001</c:v>
                </c:pt>
                <c:pt idx="3662">
                  <c:v>5.2709062500000003</c:v>
                </c:pt>
                <c:pt idx="3663">
                  <c:v>5.2731137500000003</c:v>
                </c:pt>
                <c:pt idx="3664">
                  <c:v>5.27536</c:v>
                </c:pt>
                <c:pt idx="3665">
                  <c:v>5.2775449999999999</c:v>
                </c:pt>
                <c:pt idx="3666">
                  <c:v>5.2797456250015999</c:v>
                </c:pt>
                <c:pt idx="3667">
                  <c:v>5.2819056250015999</c:v>
                </c:pt>
                <c:pt idx="3668">
                  <c:v>5.2840924999999999</c:v>
                </c:pt>
                <c:pt idx="3669">
                  <c:v>5.2863462500000002</c:v>
                </c:pt>
                <c:pt idx="3670">
                  <c:v>5.2885987500000002</c:v>
                </c:pt>
                <c:pt idx="3671">
                  <c:v>5.29088125</c:v>
                </c:pt>
                <c:pt idx="3672">
                  <c:v>5.2931568750015998</c:v>
                </c:pt>
                <c:pt idx="3673">
                  <c:v>5.2954712500000003</c:v>
                </c:pt>
                <c:pt idx="3674">
                  <c:v>5.2977518750015999</c:v>
                </c:pt>
                <c:pt idx="3675">
                  <c:v>5.3000974999999997</c:v>
                </c:pt>
                <c:pt idx="3676">
                  <c:v>5.3024475000000004</c:v>
                </c:pt>
                <c:pt idx="3677">
                  <c:v>5.3048312500000003</c:v>
                </c:pt>
                <c:pt idx="3678">
                  <c:v>5.3072612499999998</c:v>
                </c:pt>
                <c:pt idx="3679">
                  <c:v>5.3096243750015999</c:v>
                </c:pt>
                <c:pt idx="3680">
                  <c:v>5.3120275000000001</c:v>
                </c:pt>
                <c:pt idx="3681">
                  <c:v>5.3143937499999998</c:v>
                </c:pt>
                <c:pt idx="3682">
                  <c:v>5.3167799999999996</c:v>
                </c:pt>
                <c:pt idx="3683">
                  <c:v>5.3191356250016</c:v>
                </c:pt>
                <c:pt idx="3684">
                  <c:v>5.3215356250015997</c:v>
                </c:pt>
                <c:pt idx="3685">
                  <c:v>5.3239231250015999</c:v>
                </c:pt>
                <c:pt idx="3686">
                  <c:v>5.3262625000000003</c:v>
                </c:pt>
                <c:pt idx="3687">
                  <c:v>5.3286787499999999</c:v>
                </c:pt>
                <c:pt idx="3688">
                  <c:v>5.3309862499999996</c:v>
                </c:pt>
                <c:pt idx="3689">
                  <c:v>5.3334337500000002</c:v>
                </c:pt>
                <c:pt idx="3690">
                  <c:v>5.3357718750015994</c:v>
                </c:pt>
                <c:pt idx="3691">
                  <c:v>5.3381493750016</c:v>
                </c:pt>
                <c:pt idx="3692">
                  <c:v>5.3405318750015995</c:v>
                </c:pt>
                <c:pt idx="3693">
                  <c:v>5.3428681250015995</c:v>
                </c:pt>
                <c:pt idx="3694">
                  <c:v>5.3451924999999996</c:v>
                </c:pt>
                <c:pt idx="3695">
                  <c:v>5.3474593750016002</c:v>
                </c:pt>
                <c:pt idx="3696">
                  <c:v>5.3498524999999999</c:v>
                </c:pt>
                <c:pt idx="3697">
                  <c:v>5.3521625000000004</c:v>
                </c:pt>
                <c:pt idx="3698">
                  <c:v>5.3545468750016001</c:v>
                </c:pt>
                <c:pt idx="3699">
                  <c:v>5.3568468750016001</c:v>
                </c:pt>
                <c:pt idx="3700">
                  <c:v>5.3591749999999996</c:v>
                </c:pt>
                <c:pt idx="3701">
                  <c:v>5.3615374999999998</c:v>
                </c:pt>
                <c:pt idx="3702">
                  <c:v>5.3638743750015996</c:v>
                </c:pt>
                <c:pt idx="3703">
                  <c:v>5.3663306250015994</c:v>
                </c:pt>
                <c:pt idx="3704">
                  <c:v>5.3687550000000002</c:v>
                </c:pt>
                <c:pt idx="3705">
                  <c:v>5.371245</c:v>
                </c:pt>
                <c:pt idx="3706">
                  <c:v>5.3736168750015993</c:v>
                </c:pt>
                <c:pt idx="3707">
                  <c:v>5.3759674999999998</c:v>
                </c:pt>
                <c:pt idx="3708">
                  <c:v>5.3783293750015995</c:v>
                </c:pt>
                <c:pt idx="3709">
                  <c:v>5.3807212499999997</c:v>
                </c:pt>
                <c:pt idx="3710">
                  <c:v>5.3831812499999998</c:v>
                </c:pt>
                <c:pt idx="3711">
                  <c:v>5.3855449999999996</c:v>
                </c:pt>
                <c:pt idx="3712">
                  <c:v>5.3879549999999998</c:v>
                </c:pt>
                <c:pt idx="3713">
                  <c:v>5.3902637499999999</c:v>
                </c:pt>
                <c:pt idx="3714">
                  <c:v>5.3926425</c:v>
                </c:pt>
                <c:pt idx="3715">
                  <c:v>5.3949325000000004</c:v>
                </c:pt>
                <c:pt idx="3716">
                  <c:v>5.3973281250016001</c:v>
                </c:pt>
                <c:pt idx="3717">
                  <c:v>5.3997299999999999</c:v>
                </c:pt>
                <c:pt idx="3718">
                  <c:v>5.4020650000000003</c:v>
                </c:pt>
                <c:pt idx="3719">
                  <c:v>5.4044418750015994</c:v>
                </c:pt>
                <c:pt idx="3720">
                  <c:v>5.4067162499999997</c:v>
                </c:pt>
                <c:pt idx="3721">
                  <c:v>5.4090550000000004</c:v>
                </c:pt>
                <c:pt idx="3722">
                  <c:v>5.4113550000000004</c:v>
                </c:pt>
                <c:pt idx="3723">
                  <c:v>5.4137037499999998</c:v>
                </c:pt>
                <c:pt idx="3724">
                  <c:v>5.4159768750015997</c:v>
                </c:pt>
                <c:pt idx="3725">
                  <c:v>5.4183206250015994</c:v>
                </c:pt>
                <c:pt idx="3726">
                  <c:v>5.4206537499999996</c:v>
                </c:pt>
                <c:pt idx="3727">
                  <c:v>5.4229631250015995</c:v>
                </c:pt>
                <c:pt idx="3728">
                  <c:v>5.4253487500000004</c:v>
                </c:pt>
                <c:pt idx="3729">
                  <c:v>5.4276556250015995</c:v>
                </c:pt>
                <c:pt idx="3730">
                  <c:v>5.4301037499999998</c:v>
                </c:pt>
                <c:pt idx="3731">
                  <c:v>5.4325168750015997</c:v>
                </c:pt>
                <c:pt idx="3732">
                  <c:v>5.4349668750015994</c:v>
                </c:pt>
                <c:pt idx="3733">
                  <c:v>5.437405</c:v>
                </c:pt>
                <c:pt idx="3734">
                  <c:v>5.4399224999999998</c:v>
                </c:pt>
                <c:pt idx="3735">
                  <c:v>5.4424418750015997</c:v>
                </c:pt>
                <c:pt idx="3736">
                  <c:v>5.4448718750016001</c:v>
                </c:pt>
                <c:pt idx="3737">
                  <c:v>5.44736625</c:v>
                </c:pt>
                <c:pt idx="3738">
                  <c:v>5.4497999999999998</c:v>
                </c:pt>
                <c:pt idx="3739">
                  <c:v>5.4522837500000003</c:v>
                </c:pt>
                <c:pt idx="3740">
                  <c:v>5.4546962499999996</c:v>
                </c:pt>
                <c:pt idx="3741">
                  <c:v>5.4571331250016</c:v>
                </c:pt>
                <c:pt idx="3742">
                  <c:v>5.4595212499999999</c:v>
                </c:pt>
                <c:pt idx="3743">
                  <c:v>5.4619206250015999</c:v>
                </c:pt>
                <c:pt idx="3744">
                  <c:v>5.4642731250015997</c:v>
                </c:pt>
                <c:pt idx="3745">
                  <c:v>5.4665800000000004</c:v>
                </c:pt>
                <c:pt idx="3746">
                  <c:v>5.4689724999999996</c:v>
                </c:pt>
                <c:pt idx="3747">
                  <c:v>5.4713268750015995</c:v>
                </c:pt>
                <c:pt idx="3748">
                  <c:v>5.4737356250015994</c:v>
                </c:pt>
                <c:pt idx="3749">
                  <c:v>5.4760187499999997</c:v>
                </c:pt>
                <c:pt idx="3750">
                  <c:v>5.4783675000000001</c:v>
                </c:pt>
                <c:pt idx="3751">
                  <c:v>5.4806981250015996</c:v>
                </c:pt>
                <c:pt idx="3752">
                  <c:v>5.4830387500000004</c:v>
                </c:pt>
                <c:pt idx="3753">
                  <c:v>5.48539625</c:v>
                </c:pt>
                <c:pt idx="3754">
                  <c:v>5.4877368750016</c:v>
                </c:pt>
                <c:pt idx="3755">
                  <c:v>5.4901318750015999</c:v>
                </c:pt>
                <c:pt idx="3756">
                  <c:v>5.4924675000000001</c:v>
                </c:pt>
                <c:pt idx="3757">
                  <c:v>5.49487375</c:v>
                </c:pt>
                <c:pt idx="3758">
                  <c:v>5.4972481250016001</c:v>
                </c:pt>
                <c:pt idx="3759">
                  <c:v>5.4997325000000004</c:v>
                </c:pt>
                <c:pt idx="3760">
                  <c:v>5.5021631250015997</c:v>
                </c:pt>
                <c:pt idx="3761">
                  <c:v>5.5045743750015994</c:v>
                </c:pt>
                <c:pt idx="3762">
                  <c:v>5.5070656250015997</c:v>
                </c:pt>
                <c:pt idx="3763">
                  <c:v>5.5094824999999998</c:v>
                </c:pt>
                <c:pt idx="3764">
                  <c:v>5.5119968750016</c:v>
                </c:pt>
                <c:pt idx="3765">
                  <c:v>5.5144493750015995</c:v>
                </c:pt>
                <c:pt idx="3766">
                  <c:v>5.5169506250015994</c:v>
                </c:pt>
                <c:pt idx="3767">
                  <c:v>5.5193543750015994</c:v>
                </c:pt>
                <c:pt idx="3768">
                  <c:v>5.5217937499999996</c:v>
                </c:pt>
                <c:pt idx="3769">
                  <c:v>5.52424625</c:v>
                </c:pt>
                <c:pt idx="3770">
                  <c:v>5.5266450000000003</c:v>
                </c:pt>
                <c:pt idx="3771">
                  <c:v>5.52910375</c:v>
                </c:pt>
                <c:pt idx="3772">
                  <c:v>5.5314562499999997</c:v>
                </c:pt>
                <c:pt idx="3773">
                  <c:v>5.5339043750016002</c:v>
                </c:pt>
                <c:pt idx="3774">
                  <c:v>5.5362687499999996</c:v>
                </c:pt>
                <c:pt idx="3775">
                  <c:v>5.5387362500000004</c:v>
                </c:pt>
                <c:pt idx="3776">
                  <c:v>5.5411637499999999</c:v>
                </c:pt>
                <c:pt idx="3777">
                  <c:v>5.5436406250015997</c:v>
                </c:pt>
                <c:pt idx="3778">
                  <c:v>5.5461087500000001</c:v>
                </c:pt>
                <c:pt idx="3779">
                  <c:v>5.5485506250015995</c:v>
                </c:pt>
                <c:pt idx="3780">
                  <c:v>5.5510549999999999</c:v>
                </c:pt>
                <c:pt idx="3781">
                  <c:v>5.5535012500000001</c:v>
                </c:pt>
                <c:pt idx="3782">
                  <c:v>5.55603625</c:v>
                </c:pt>
                <c:pt idx="3783">
                  <c:v>5.5585606250015998</c:v>
                </c:pt>
                <c:pt idx="3784">
                  <c:v>5.5611081250016001</c:v>
                </c:pt>
                <c:pt idx="3785">
                  <c:v>5.5635956250016001</c:v>
                </c:pt>
                <c:pt idx="3786">
                  <c:v>5.5661687500000001</c:v>
                </c:pt>
                <c:pt idx="3787">
                  <c:v>5.5687431250015997</c:v>
                </c:pt>
                <c:pt idx="3788">
                  <c:v>5.5713093750015998</c:v>
                </c:pt>
                <c:pt idx="3789">
                  <c:v>5.5739131250015994</c:v>
                </c:pt>
                <c:pt idx="3790">
                  <c:v>5.5764775000000002</c:v>
                </c:pt>
                <c:pt idx="3791">
                  <c:v>5.5791331250015999</c:v>
                </c:pt>
                <c:pt idx="3792">
                  <c:v>5.5816456250015998</c:v>
                </c:pt>
                <c:pt idx="3793">
                  <c:v>5.5841706250016001</c:v>
                </c:pt>
                <c:pt idx="3794">
                  <c:v>5.5867187500000002</c:v>
                </c:pt>
                <c:pt idx="3795">
                  <c:v>5.5892312500000001</c:v>
                </c:pt>
                <c:pt idx="3796">
                  <c:v>5.5916762499999999</c:v>
                </c:pt>
                <c:pt idx="3797">
                  <c:v>5.5940675000000004</c:v>
                </c:pt>
                <c:pt idx="3798">
                  <c:v>5.5964781250015996</c:v>
                </c:pt>
                <c:pt idx="3799">
                  <c:v>5.5988175</c:v>
                </c:pt>
                <c:pt idx="3800">
                  <c:v>5.6011906250015997</c:v>
                </c:pt>
                <c:pt idx="3801">
                  <c:v>5.6034693750016</c:v>
                </c:pt>
                <c:pt idx="3802">
                  <c:v>5.6058725000000003</c:v>
                </c:pt>
                <c:pt idx="3803">
                  <c:v>5.6082456250016</c:v>
                </c:pt>
                <c:pt idx="3804">
                  <c:v>5.6105493750016002</c:v>
                </c:pt>
                <c:pt idx="3805">
                  <c:v>5.6128724999999999</c:v>
                </c:pt>
                <c:pt idx="3806">
                  <c:v>5.6152150000000001</c:v>
                </c:pt>
                <c:pt idx="3807">
                  <c:v>5.6176756250016</c:v>
                </c:pt>
                <c:pt idx="3808">
                  <c:v>5.6200581250015995</c:v>
                </c:pt>
                <c:pt idx="3809">
                  <c:v>5.6225056250016001</c:v>
                </c:pt>
                <c:pt idx="3810">
                  <c:v>5.6249349999999998</c:v>
                </c:pt>
                <c:pt idx="3811">
                  <c:v>5.6273843750015997</c:v>
                </c:pt>
                <c:pt idx="3812">
                  <c:v>5.6298056250016</c:v>
                </c:pt>
                <c:pt idx="3813">
                  <c:v>5.6322243750015994</c:v>
                </c:pt>
                <c:pt idx="3814">
                  <c:v>5.6347031250016002</c:v>
                </c:pt>
                <c:pt idx="3815">
                  <c:v>5.6371656250015993</c:v>
                </c:pt>
                <c:pt idx="3816">
                  <c:v>5.6396912500000003</c:v>
                </c:pt>
                <c:pt idx="3817">
                  <c:v>5.642055</c:v>
                </c:pt>
                <c:pt idx="3818">
                  <c:v>5.6444974999999999</c:v>
                </c:pt>
                <c:pt idx="3819">
                  <c:v>5.6468668750016002</c:v>
                </c:pt>
                <c:pt idx="3820">
                  <c:v>5.6491749999999996</c:v>
                </c:pt>
                <c:pt idx="3821">
                  <c:v>5.6515112500000004</c:v>
                </c:pt>
                <c:pt idx="3822">
                  <c:v>5.6538300000000001</c:v>
                </c:pt>
                <c:pt idx="3823">
                  <c:v>5.6561149999999998</c:v>
                </c:pt>
                <c:pt idx="3824">
                  <c:v>5.6583287499999999</c:v>
                </c:pt>
                <c:pt idx="3825">
                  <c:v>5.6606268750015998</c:v>
                </c:pt>
                <c:pt idx="3826">
                  <c:v>5.6628293750015999</c:v>
                </c:pt>
                <c:pt idx="3827">
                  <c:v>5.6651137499999997</c:v>
                </c:pt>
                <c:pt idx="3828">
                  <c:v>5.6673768750016</c:v>
                </c:pt>
                <c:pt idx="3829">
                  <c:v>5.6696606250016002</c:v>
                </c:pt>
                <c:pt idx="3830">
                  <c:v>5.6720668750016001</c:v>
                </c:pt>
                <c:pt idx="3831">
                  <c:v>5.6744343750016002</c:v>
                </c:pt>
                <c:pt idx="3832">
                  <c:v>5.6768687499999997</c:v>
                </c:pt>
                <c:pt idx="3833">
                  <c:v>5.6792818750015996</c:v>
                </c:pt>
                <c:pt idx="3834">
                  <c:v>5.6817787500000003</c:v>
                </c:pt>
                <c:pt idx="3835">
                  <c:v>5.6842237500000001</c:v>
                </c:pt>
                <c:pt idx="3836">
                  <c:v>5.6866731250016</c:v>
                </c:pt>
                <c:pt idx="3837">
                  <c:v>5.6891362499999998</c:v>
                </c:pt>
                <c:pt idx="3838">
                  <c:v>5.6916268750015995</c:v>
                </c:pt>
                <c:pt idx="3839">
                  <c:v>5.6941787499999998</c:v>
                </c:pt>
                <c:pt idx="3840">
                  <c:v>5.6965931250016002</c:v>
                </c:pt>
                <c:pt idx="3841">
                  <c:v>5.6990687500000003</c:v>
                </c:pt>
                <c:pt idx="3842">
                  <c:v>5.7014787499999997</c:v>
                </c:pt>
                <c:pt idx="3843">
                  <c:v>5.7039562500000001</c:v>
                </c:pt>
                <c:pt idx="3844">
                  <c:v>5.7062862499999998</c:v>
                </c:pt>
                <c:pt idx="3845">
                  <c:v>5.7085693750016002</c:v>
                </c:pt>
                <c:pt idx="3846">
                  <c:v>5.7108631250016</c:v>
                </c:pt>
                <c:pt idx="3847">
                  <c:v>5.7130749999999999</c:v>
                </c:pt>
                <c:pt idx="3848">
                  <c:v>5.7153093750016</c:v>
                </c:pt>
                <c:pt idx="3849">
                  <c:v>5.7174137500000004</c:v>
                </c:pt>
                <c:pt idx="3850">
                  <c:v>5.7196249999999997</c:v>
                </c:pt>
                <c:pt idx="3851">
                  <c:v>5.7217856250015995</c:v>
                </c:pt>
                <c:pt idx="3852">
                  <c:v>5.7239693750015999</c:v>
                </c:pt>
                <c:pt idx="3853">
                  <c:v>5.7260731250015997</c:v>
                </c:pt>
                <c:pt idx="3854">
                  <c:v>5.7282331250015996</c:v>
                </c:pt>
                <c:pt idx="3855">
                  <c:v>5.7304475000000004</c:v>
                </c:pt>
                <c:pt idx="3856">
                  <c:v>5.7326437500000003</c:v>
                </c:pt>
                <c:pt idx="3857">
                  <c:v>5.7349706250015995</c:v>
                </c:pt>
                <c:pt idx="3858">
                  <c:v>5.7372037499999999</c:v>
                </c:pt>
                <c:pt idx="3859">
                  <c:v>5.7395075000000002</c:v>
                </c:pt>
                <c:pt idx="3860">
                  <c:v>5.7417518750015999</c:v>
                </c:pt>
                <c:pt idx="3861">
                  <c:v>5.7440337499999998</c:v>
                </c:pt>
                <c:pt idx="3862">
                  <c:v>5.7463056250015994</c:v>
                </c:pt>
                <c:pt idx="3863">
                  <c:v>5.7486387499999996</c:v>
                </c:pt>
                <c:pt idx="3864">
                  <c:v>5.7510075000000001</c:v>
                </c:pt>
                <c:pt idx="3865">
                  <c:v>5.7532949999999996</c:v>
                </c:pt>
                <c:pt idx="3866">
                  <c:v>5.7556556250015998</c:v>
                </c:pt>
                <c:pt idx="3867">
                  <c:v>5.7579418750015998</c:v>
                </c:pt>
                <c:pt idx="3868">
                  <c:v>5.7602881250015994</c:v>
                </c:pt>
                <c:pt idx="3869">
                  <c:v>5.7625956250015999</c:v>
                </c:pt>
                <c:pt idx="3870">
                  <c:v>5.7649987500000002</c:v>
                </c:pt>
                <c:pt idx="3871">
                  <c:v>5.7673581250015999</c:v>
                </c:pt>
                <c:pt idx="3872">
                  <c:v>5.7696793750015996</c:v>
                </c:pt>
                <c:pt idx="3873">
                  <c:v>5.7719943750015998</c:v>
                </c:pt>
                <c:pt idx="3874">
                  <c:v>5.7742943750015998</c:v>
                </c:pt>
                <c:pt idx="3875">
                  <c:v>5.7767087500000001</c:v>
                </c:pt>
                <c:pt idx="3876">
                  <c:v>5.7790299999999997</c:v>
                </c:pt>
                <c:pt idx="3877">
                  <c:v>5.7813600000000003</c:v>
                </c:pt>
                <c:pt idx="3878">
                  <c:v>5.7836675</c:v>
                </c:pt>
                <c:pt idx="3879">
                  <c:v>5.7860212500000001</c:v>
                </c:pt>
                <c:pt idx="3880">
                  <c:v>5.7883374999999999</c:v>
                </c:pt>
                <c:pt idx="3881">
                  <c:v>5.790635</c:v>
                </c:pt>
                <c:pt idx="3882">
                  <c:v>5.7929618750016001</c:v>
                </c:pt>
                <c:pt idx="3883">
                  <c:v>5.7952681250015994</c:v>
                </c:pt>
                <c:pt idx="3884">
                  <c:v>5.79763875</c:v>
                </c:pt>
                <c:pt idx="3885">
                  <c:v>5.7999656250016001</c:v>
                </c:pt>
                <c:pt idx="3886">
                  <c:v>5.8023600000000002</c:v>
                </c:pt>
                <c:pt idx="3887">
                  <c:v>5.8047368750016002</c:v>
                </c:pt>
                <c:pt idx="3888">
                  <c:v>5.8071149999999996</c:v>
                </c:pt>
                <c:pt idx="3889">
                  <c:v>5.80957875</c:v>
                </c:pt>
                <c:pt idx="3890">
                  <c:v>5.8120000000000003</c:v>
                </c:pt>
                <c:pt idx="3891">
                  <c:v>5.8144706250015998</c:v>
                </c:pt>
                <c:pt idx="3892">
                  <c:v>5.8169062499999997</c:v>
                </c:pt>
                <c:pt idx="3893">
                  <c:v>5.8194049999999997</c:v>
                </c:pt>
                <c:pt idx="3894">
                  <c:v>5.82184875</c:v>
                </c:pt>
                <c:pt idx="3895">
                  <c:v>5.8243181250016001</c:v>
                </c:pt>
                <c:pt idx="3896">
                  <c:v>5.8267231250015996</c:v>
                </c:pt>
                <c:pt idx="3897">
                  <c:v>5.8291268750015997</c:v>
                </c:pt>
                <c:pt idx="3898">
                  <c:v>5.8315393750015998</c:v>
                </c:pt>
                <c:pt idx="3899">
                  <c:v>5.8338406250016002</c:v>
                </c:pt>
                <c:pt idx="3900">
                  <c:v>5.8362224999999999</c:v>
                </c:pt>
                <c:pt idx="3901">
                  <c:v>5.8385356250016001</c:v>
                </c:pt>
                <c:pt idx="3902">
                  <c:v>5.8408743750015999</c:v>
                </c:pt>
                <c:pt idx="3903">
                  <c:v>5.8431537499999999</c:v>
                </c:pt>
                <c:pt idx="3904">
                  <c:v>5.8454825000000001</c:v>
                </c:pt>
                <c:pt idx="3905">
                  <c:v>5.8477350000000001</c:v>
                </c:pt>
                <c:pt idx="3906">
                  <c:v>5.8500275000000004</c:v>
                </c:pt>
                <c:pt idx="3907">
                  <c:v>5.8523575000000001</c:v>
                </c:pt>
                <c:pt idx="3908">
                  <c:v>5.8546300000000002</c:v>
                </c:pt>
                <c:pt idx="3909">
                  <c:v>5.8569374999999999</c:v>
                </c:pt>
                <c:pt idx="3910">
                  <c:v>5.8591812499999998</c:v>
                </c:pt>
                <c:pt idx="3911">
                  <c:v>5.8615181250015995</c:v>
                </c:pt>
                <c:pt idx="3912">
                  <c:v>5.8638393750016</c:v>
                </c:pt>
                <c:pt idx="3913">
                  <c:v>5.866155</c:v>
                </c:pt>
                <c:pt idx="3914">
                  <c:v>5.8684381250015996</c:v>
                </c:pt>
                <c:pt idx="3915">
                  <c:v>5.8707506250015999</c:v>
                </c:pt>
                <c:pt idx="3916">
                  <c:v>5.8730881250015994</c:v>
                </c:pt>
                <c:pt idx="3917">
                  <c:v>5.8754074999999997</c:v>
                </c:pt>
                <c:pt idx="3918">
                  <c:v>5.8777993750016</c:v>
                </c:pt>
                <c:pt idx="3919">
                  <c:v>5.8801406250015997</c:v>
                </c:pt>
                <c:pt idx="3920">
                  <c:v>5.8824624999999999</c:v>
                </c:pt>
                <c:pt idx="3921">
                  <c:v>5.8846862499999997</c:v>
                </c:pt>
                <c:pt idx="3922">
                  <c:v>5.8869449999999999</c:v>
                </c:pt>
                <c:pt idx="3923">
                  <c:v>5.8892150000000001</c:v>
                </c:pt>
                <c:pt idx="3924">
                  <c:v>5.89141125</c:v>
                </c:pt>
                <c:pt idx="3925">
                  <c:v>5.8936737499999996</c:v>
                </c:pt>
                <c:pt idx="3926">
                  <c:v>5.8958062499999997</c:v>
                </c:pt>
                <c:pt idx="3927">
                  <c:v>5.8980243750015999</c:v>
                </c:pt>
                <c:pt idx="3928">
                  <c:v>5.90018625</c:v>
                </c:pt>
                <c:pt idx="3929">
                  <c:v>5.90236625</c:v>
                </c:pt>
                <c:pt idx="3930">
                  <c:v>5.9045256250015994</c:v>
                </c:pt>
                <c:pt idx="3931">
                  <c:v>5.9067375000000002</c:v>
                </c:pt>
                <c:pt idx="3932">
                  <c:v>5.9089425000000002</c:v>
                </c:pt>
                <c:pt idx="3933">
                  <c:v>5.9110674999999997</c:v>
                </c:pt>
                <c:pt idx="3934">
                  <c:v>5.9132943750016</c:v>
                </c:pt>
                <c:pt idx="3935">
                  <c:v>5.9154881250016</c:v>
                </c:pt>
                <c:pt idx="3936">
                  <c:v>5.9177437499999996</c:v>
                </c:pt>
                <c:pt idx="3937">
                  <c:v>5.9199200000000003</c:v>
                </c:pt>
                <c:pt idx="3938">
                  <c:v>5.9220937500000002</c:v>
                </c:pt>
                <c:pt idx="3939">
                  <c:v>5.9242743750016</c:v>
                </c:pt>
                <c:pt idx="3940">
                  <c:v>5.9264906250016001</c:v>
                </c:pt>
                <c:pt idx="3941">
                  <c:v>5.9287693750015995</c:v>
                </c:pt>
                <c:pt idx="3942">
                  <c:v>5.9309468750015997</c:v>
                </c:pt>
                <c:pt idx="3943">
                  <c:v>5.93324125</c:v>
                </c:pt>
                <c:pt idx="3944">
                  <c:v>5.9354081250016</c:v>
                </c:pt>
                <c:pt idx="3945">
                  <c:v>5.9376056250015994</c:v>
                </c:pt>
                <c:pt idx="3946">
                  <c:v>5.9397893750015998</c:v>
                </c:pt>
                <c:pt idx="3947">
                  <c:v>5.94196875</c:v>
                </c:pt>
                <c:pt idx="3948">
                  <c:v>5.9441800000000002</c:v>
                </c:pt>
                <c:pt idx="3949">
                  <c:v>5.9463125000000003</c:v>
                </c:pt>
                <c:pt idx="3950">
                  <c:v>5.9484712499999999</c:v>
                </c:pt>
                <c:pt idx="3951">
                  <c:v>5.9504906250016001</c:v>
                </c:pt>
                <c:pt idx="3952">
                  <c:v>5.9525931250015995</c:v>
                </c:pt>
                <c:pt idx="3953">
                  <c:v>5.9545793750015994</c:v>
                </c:pt>
                <c:pt idx="3954">
                  <c:v>5.9566681250015998</c:v>
                </c:pt>
                <c:pt idx="3955">
                  <c:v>5.9586581250016</c:v>
                </c:pt>
                <c:pt idx="3956">
                  <c:v>5.9606618750016001</c:v>
                </c:pt>
                <c:pt idx="3957">
                  <c:v>5.9626568750016</c:v>
                </c:pt>
                <c:pt idx="3958">
                  <c:v>5.964645</c:v>
                </c:pt>
                <c:pt idx="3959">
                  <c:v>5.9666674999999998</c:v>
                </c:pt>
                <c:pt idx="3960">
                  <c:v>5.9686287499999997</c:v>
                </c:pt>
                <c:pt idx="3961">
                  <c:v>5.9706718750015995</c:v>
                </c:pt>
                <c:pt idx="3962">
                  <c:v>5.9726012500000003</c:v>
                </c:pt>
                <c:pt idx="3963">
                  <c:v>5.9746449999999998</c:v>
                </c:pt>
                <c:pt idx="3964">
                  <c:v>5.9766831250015997</c:v>
                </c:pt>
                <c:pt idx="3965">
                  <c:v>5.9786931250016</c:v>
                </c:pt>
                <c:pt idx="3966">
                  <c:v>5.9807431250015997</c:v>
                </c:pt>
                <c:pt idx="3967">
                  <c:v>5.9827831250015997</c:v>
                </c:pt>
                <c:pt idx="3968">
                  <c:v>5.9848356250016002</c:v>
                </c:pt>
                <c:pt idx="3969">
                  <c:v>5.98689625</c:v>
                </c:pt>
                <c:pt idx="3970">
                  <c:v>5.9889906250016001</c:v>
                </c:pt>
                <c:pt idx="3971">
                  <c:v>5.9909968750016001</c:v>
                </c:pt>
                <c:pt idx="3972">
                  <c:v>5.9930793750015994</c:v>
                </c:pt>
                <c:pt idx="3973">
                  <c:v>5.9951668750015994</c:v>
                </c:pt>
                <c:pt idx="3974">
                  <c:v>5.9971787499999998</c:v>
                </c:pt>
                <c:pt idx="3975">
                  <c:v>5.9993043750016</c:v>
                </c:pt>
                <c:pt idx="3976">
                  <c:v>6.0013731250015994</c:v>
                </c:pt>
                <c:pt idx="3977">
                  <c:v>6.00346125</c:v>
                </c:pt>
                <c:pt idx="3978">
                  <c:v>6.0054456250015997</c:v>
                </c:pt>
                <c:pt idx="3979">
                  <c:v>6.0074568750015995</c:v>
                </c:pt>
                <c:pt idx="3980">
                  <c:v>6.0094743750015995</c:v>
                </c:pt>
                <c:pt idx="3981">
                  <c:v>6.0115768750015999</c:v>
                </c:pt>
                <c:pt idx="3982">
                  <c:v>6.0136649999999996</c:v>
                </c:pt>
                <c:pt idx="3983">
                  <c:v>6.0156393750015997</c:v>
                </c:pt>
                <c:pt idx="3984">
                  <c:v>6.0177668750016</c:v>
                </c:pt>
                <c:pt idx="3985">
                  <c:v>6.0197931250016001</c:v>
                </c:pt>
                <c:pt idx="3986">
                  <c:v>6.02187625</c:v>
                </c:pt>
                <c:pt idx="3987">
                  <c:v>6.0238843750015993</c:v>
                </c:pt>
                <c:pt idx="3988">
                  <c:v>6.0260125000000002</c:v>
                </c:pt>
                <c:pt idx="3989">
                  <c:v>6.0281500000000001</c:v>
                </c:pt>
                <c:pt idx="3990">
                  <c:v>6.0302800000000003</c:v>
                </c:pt>
                <c:pt idx="3991">
                  <c:v>6.0323587500000002</c:v>
                </c:pt>
                <c:pt idx="3992">
                  <c:v>6.0344612499999997</c:v>
                </c:pt>
                <c:pt idx="3993">
                  <c:v>6.0366806250015994</c:v>
                </c:pt>
                <c:pt idx="3994">
                  <c:v>6.0387950000000004</c:v>
                </c:pt>
                <c:pt idx="3995">
                  <c:v>6.0409681250015996</c:v>
                </c:pt>
                <c:pt idx="3996">
                  <c:v>6.0430662499999999</c:v>
                </c:pt>
                <c:pt idx="3997">
                  <c:v>6.0452493750015996</c:v>
                </c:pt>
                <c:pt idx="3998">
                  <c:v>6.0473437499999996</c:v>
                </c:pt>
                <c:pt idx="3999">
                  <c:v>6.0494018750015996</c:v>
                </c:pt>
                <c:pt idx="4000">
                  <c:v>6.0514412499999999</c:v>
                </c:pt>
                <c:pt idx="4001">
                  <c:v>6.0534356250016002</c:v>
                </c:pt>
                <c:pt idx="4002">
                  <c:v>6.0554600000000001</c:v>
                </c:pt>
                <c:pt idx="4003">
                  <c:v>6.0573656250015997</c:v>
                </c:pt>
                <c:pt idx="4004">
                  <c:v>6.0592750000000004</c:v>
                </c:pt>
                <c:pt idx="4005">
                  <c:v>6.0611318750015997</c:v>
                </c:pt>
                <c:pt idx="4006">
                  <c:v>6.0629756250015996</c:v>
                </c:pt>
                <c:pt idx="4007">
                  <c:v>6.0647737499999996</c:v>
                </c:pt>
                <c:pt idx="4008">
                  <c:v>6.0665893750016</c:v>
                </c:pt>
                <c:pt idx="4009">
                  <c:v>6.0683931250015997</c:v>
                </c:pt>
                <c:pt idx="4010">
                  <c:v>6.0701556250015996</c:v>
                </c:pt>
                <c:pt idx="4011">
                  <c:v>6.0719687499999999</c:v>
                </c:pt>
                <c:pt idx="4012">
                  <c:v>6.0737518750015997</c:v>
                </c:pt>
                <c:pt idx="4013">
                  <c:v>6.0755724999999998</c:v>
                </c:pt>
                <c:pt idx="4014">
                  <c:v>6.0773437499999998</c:v>
                </c:pt>
                <c:pt idx="4015">
                  <c:v>6.0791356250015998</c:v>
                </c:pt>
                <c:pt idx="4016">
                  <c:v>6.0809674999999999</c:v>
                </c:pt>
                <c:pt idx="4017">
                  <c:v>6.08278125</c:v>
                </c:pt>
                <c:pt idx="4018">
                  <c:v>6.0846368750015998</c:v>
                </c:pt>
                <c:pt idx="4019">
                  <c:v>6.0864556250015998</c:v>
                </c:pt>
                <c:pt idx="4020">
                  <c:v>6.0883706250016001</c:v>
                </c:pt>
                <c:pt idx="4021">
                  <c:v>6.0902987499999997</c:v>
                </c:pt>
                <c:pt idx="4022">
                  <c:v>6.0921925000000003</c:v>
                </c:pt>
                <c:pt idx="4023">
                  <c:v>6.0941006250015999</c:v>
                </c:pt>
                <c:pt idx="4024">
                  <c:v>6.0960349999999996</c:v>
                </c:pt>
                <c:pt idx="4025">
                  <c:v>6.0979906250016001</c:v>
                </c:pt>
                <c:pt idx="4026">
                  <c:v>6.0999049999999997</c:v>
                </c:pt>
                <c:pt idx="4027">
                  <c:v>6.1018862499999997</c:v>
                </c:pt>
                <c:pt idx="4028">
                  <c:v>6.1038024999999996</c:v>
                </c:pt>
                <c:pt idx="4029">
                  <c:v>6.1058112500000004</c:v>
                </c:pt>
                <c:pt idx="4030">
                  <c:v>6.1076937500000001</c:v>
                </c:pt>
                <c:pt idx="4031">
                  <c:v>6.1096031250016001</c:v>
                </c:pt>
                <c:pt idx="4032">
                  <c:v>6.1115349999999999</c:v>
                </c:pt>
                <c:pt idx="4033">
                  <c:v>6.1134406250015996</c:v>
                </c:pt>
                <c:pt idx="4034">
                  <c:v>6.1153712499999999</c:v>
                </c:pt>
                <c:pt idx="4035">
                  <c:v>6.1172118750015994</c:v>
                </c:pt>
                <c:pt idx="4036">
                  <c:v>6.1191418750016</c:v>
                </c:pt>
                <c:pt idx="4037">
                  <c:v>6.1210106250015999</c:v>
                </c:pt>
                <c:pt idx="4038">
                  <c:v>6.1229018750015998</c:v>
                </c:pt>
                <c:pt idx="4039">
                  <c:v>6.1246781250015996</c:v>
                </c:pt>
                <c:pt idx="4040">
                  <c:v>6.1265131250015994</c:v>
                </c:pt>
                <c:pt idx="4041">
                  <c:v>6.1283349999999999</c:v>
                </c:pt>
                <c:pt idx="4042">
                  <c:v>6.1301106250016</c:v>
                </c:pt>
                <c:pt idx="4043">
                  <c:v>6.1319150000000002</c:v>
                </c:pt>
                <c:pt idx="4044">
                  <c:v>6.1336506250016001</c:v>
                </c:pt>
                <c:pt idx="4045">
                  <c:v>6.1354375000000001</c:v>
                </c:pt>
                <c:pt idx="4046">
                  <c:v>6.1371599999999997</c:v>
                </c:pt>
                <c:pt idx="4047">
                  <c:v>6.1389300000000002</c:v>
                </c:pt>
                <c:pt idx="4048">
                  <c:v>6.1406631250016002</c:v>
                </c:pt>
                <c:pt idx="4049">
                  <c:v>6.1424675000000004</c:v>
                </c:pt>
                <c:pt idx="4050">
                  <c:v>6.1442587499999997</c:v>
                </c:pt>
                <c:pt idx="4051">
                  <c:v>6.1459812500000002</c:v>
                </c:pt>
                <c:pt idx="4052">
                  <c:v>6.1477412500000002</c:v>
                </c:pt>
                <c:pt idx="4053">
                  <c:v>6.1494756250015996</c:v>
                </c:pt>
                <c:pt idx="4054">
                  <c:v>6.1512399999999996</c:v>
                </c:pt>
                <c:pt idx="4055">
                  <c:v>6.1529481250015996</c:v>
                </c:pt>
                <c:pt idx="4056">
                  <c:v>6.1546525000000001</c:v>
                </c:pt>
                <c:pt idx="4057">
                  <c:v>6.1562849999999996</c:v>
                </c:pt>
                <c:pt idx="4058">
                  <c:v>6.1578949999999999</c:v>
                </c:pt>
                <c:pt idx="4059">
                  <c:v>6.1595006250016002</c:v>
                </c:pt>
                <c:pt idx="4060">
                  <c:v>6.1610550000000002</c:v>
                </c:pt>
                <c:pt idx="4061">
                  <c:v>6.1626706250016001</c:v>
                </c:pt>
                <c:pt idx="4062">
                  <c:v>6.1642037500000004</c:v>
                </c:pt>
                <c:pt idx="4063">
                  <c:v>6.1657487499999997</c:v>
                </c:pt>
                <c:pt idx="4064">
                  <c:v>6.1672212499999999</c:v>
                </c:pt>
                <c:pt idx="4065">
                  <c:v>6.1687118750016001</c:v>
                </c:pt>
                <c:pt idx="4066">
                  <c:v>6.1702225000000004</c:v>
                </c:pt>
                <c:pt idx="4067">
                  <c:v>6.17171</c:v>
                </c:pt>
                <c:pt idx="4068">
                  <c:v>6.1732512499999999</c:v>
                </c:pt>
                <c:pt idx="4069">
                  <c:v>6.1747318750015996</c:v>
                </c:pt>
                <c:pt idx="4070">
                  <c:v>6.1763106250015998</c:v>
                </c:pt>
                <c:pt idx="4071">
                  <c:v>6.1778281250016001</c:v>
                </c:pt>
                <c:pt idx="4072">
                  <c:v>6.1793781250016</c:v>
                </c:pt>
                <c:pt idx="4073">
                  <c:v>6.1809118750016001</c:v>
                </c:pt>
                <c:pt idx="4074">
                  <c:v>6.1824693750015998</c:v>
                </c:pt>
                <c:pt idx="4075">
                  <c:v>6.1840793750016001</c:v>
                </c:pt>
                <c:pt idx="4076">
                  <c:v>6.1856993750016001</c:v>
                </c:pt>
                <c:pt idx="4077">
                  <c:v>6.1873325000000001</c:v>
                </c:pt>
                <c:pt idx="4078">
                  <c:v>6.1888887500000003</c:v>
                </c:pt>
                <c:pt idx="4079">
                  <c:v>6.1905650000000003</c:v>
                </c:pt>
                <c:pt idx="4080">
                  <c:v>6.1921193750015995</c:v>
                </c:pt>
                <c:pt idx="4081">
                  <c:v>6.1937056250015994</c:v>
                </c:pt>
                <c:pt idx="4082">
                  <c:v>6.1953456250015995</c:v>
                </c:pt>
                <c:pt idx="4083">
                  <c:v>6.1969500000000002</c:v>
                </c:pt>
                <c:pt idx="4084">
                  <c:v>6.1985956250015999</c:v>
                </c:pt>
                <c:pt idx="4085">
                  <c:v>6.2002062499999999</c:v>
                </c:pt>
                <c:pt idx="4086">
                  <c:v>6.2017612499999997</c:v>
                </c:pt>
                <c:pt idx="4087">
                  <c:v>6.2033056250016001</c:v>
                </c:pt>
                <c:pt idx="4088">
                  <c:v>6.2049006250016001</c:v>
                </c:pt>
                <c:pt idx="4089">
                  <c:v>6.2064287499999997</c:v>
                </c:pt>
                <c:pt idx="4090">
                  <c:v>6.2080124999999997</c:v>
                </c:pt>
                <c:pt idx="4091">
                  <c:v>6.2095649999999996</c:v>
                </c:pt>
                <c:pt idx="4092">
                  <c:v>6.2110693750015997</c:v>
                </c:pt>
                <c:pt idx="4093">
                  <c:v>6.2126312500000003</c:v>
                </c:pt>
                <c:pt idx="4094">
                  <c:v>6.2140768750015996</c:v>
                </c:pt>
                <c:pt idx="4095">
                  <c:v>6.2155300000000002</c:v>
                </c:pt>
                <c:pt idx="4096">
                  <c:v>6.2169668750015994</c:v>
                </c:pt>
                <c:pt idx="4097">
                  <c:v>6.2183943750015995</c:v>
                </c:pt>
                <c:pt idx="4098">
                  <c:v>6.2197750000000003</c:v>
                </c:pt>
                <c:pt idx="4099">
                  <c:v>6.2210868750015997</c:v>
                </c:pt>
                <c:pt idx="4100">
                  <c:v>6.2223581250016</c:v>
                </c:pt>
                <c:pt idx="4101">
                  <c:v>6.2235668750016</c:v>
                </c:pt>
                <c:pt idx="4102">
                  <c:v>6.2248268750015994</c:v>
                </c:pt>
                <c:pt idx="4103">
                  <c:v>6.2259612500000001</c:v>
                </c:pt>
                <c:pt idx="4104">
                  <c:v>6.2271824999999996</c:v>
                </c:pt>
                <c:pt idx="4105">
                  <c:v>6.2282999999999999</c:v>
                </c:pt>
                <c:pt idx="4106">
                  <c:v>6.2294074999999998</c:v>
                </c:pt>
                <c:pt idx="4107">
                  <c:v>6.2305200000000003</c:v>
                </c:pt>
                <c:pt idx="4108">
                  <c:v>6.2316637500000001</c:v>
                </c:pt>
                <c:pt idx="4109">
                  <c:v>6.2328256250015999</c:v>
                </c:pt>
                <c:pt idx="4110">
                  <c:v>6.2339025000000001</c:v>
                </c:pt>
                <c:pt idx="4111">
                  <c:v>6.2350256250016001</c:v>
                </c:pt>
                <c:pt idx="4112">
                  <c:v>6.2360550000000003</c:v>
                </c:pt>
                <c:pt idx="4113">
                  <c:v>6.2371887499999996</c:v>
                </c:pt>
                <c:pt idx="4114">
                  <c:v>6.2382474999999999</c:v>
                </c:pt>
                <c:pt idx="4115">
                  <c:v>6.2393337500000001</c:v>
                </c:pt>
                <c:pt idx="4116">
                  <c:v>6.2403806250015998</c:v>
                </c:pt>
                <c:pt idx="4117">
                  <c:v>6.2413749999999997</c:v>
                </c:pt>
                <c:pt idx="4118">
                  <c:v>6.24238625</c:v>
                </c:pt>
                <c:pt idx="4119">
                  <c:v>6.2433856250015998</c:v>
                </c:pt>
                <c:pt idx="4120">
                  <c:v>6.2444243750016</c:v>
                </c:pt>
                <c:pt idx="4121">
                  <c:v>6.2454156250016002</c:v>
                </c:pt>
                <c:pt idx="4122">
                  <c:v>6.2464637500000002</c:v>
                </c:pt>
                <c:pt idx="4123">
                  <c:v>6.2474712500000003</c:v>
                </c:pt>
                <c:pt idx="4124">
                  <c:v>6.2484875000000004</c:v>
                </c:pt>
                <c:pt idx="4125">
                  <c:v>6.2494975000000004</c:v>
                </c:pt>
                <c:pt idx="4126">
                  <c:v>6.2505693750016</c:v>
                </c:pt>
                <c:pt idx="4127">
                  <c:v>6.2516524999999996</c:v>
                </c:pt>
                <c:pt idx="4128">
                  <c:v>6.2526799999999998</c:v>
                </c:pt>
                <c:pt idx="4129">
                  <c:v>6.2537406250015994</c:v>
                </c:pt>
                <c:pt idx="4130">
                  <c:v>6.2547993750015998</c:v>
                </c:pt>
                <c:pt idx="4131">
                  <c:v>6.2559368750016002</c:v>
                </c:pt>
                <c:pt idx="4132">
                  <c:v>6.2570031250015994</c:v>
                </c:pt>
                <c:pt idx="4133">
                  <c:v>6.2580206250015999</c:v>
                </c:pt>
                <c:pt idx="4134">
                  <c:v>6.2590731250016001</c:v>
                </c:pt>
                <c:pt idx="4135">
                  <c:v>6.2601206250015995</c:v>
                </c:pt>
                <c:pt idx="4136">
                  <c:v>6.2612168750016002</c:v>
                </c:pt>
                <c:pt idx="4137">
                  <c:v>6.2622625000000003</c:v>
                </c:pt>
                <c:pt idx="4138">
                  <c:v>6.2633893750015996</c:v>
                </c:pt>
                <c:pt idx="4139">
                  <c:v>6.2644962499999997</c:v>
                </c:pt>
                <c:pt idx="4140">
                  <c:v>6.2656324999999997</c:v>
                </c:pt>
                <c:pt idx="4141">
                  <c:v>6.2666874999999997</c:v>
                </c:pt>
                <c:pt idx="4142">
                  <c:v>6.2677837500000004</c:v>
                </c:pt>
                <c:pt idx="4143">
                  <c:v>6.2688874999999999</c:v>
                </c:pt>
                <c:pt idx="4144">
                  <c:v>6.2699606250016</c:v>
                </c:pt>
                <c:pt idx="4145">
                  <c:v>6.2711093750015996</c:v>
                </c:pt>
                <c:pt idx="4146">
                  <c:v>6.2721143750015997</c:v>
                </c:pt>
                <c:pt idx="4147">
                  <c:v>6.2732168750015997</c:v>
                </c:pt>
                <c:pt idx="4148">
                  <c:v>6.2742081250016</c:v>
                </c:pt>
                <c:pt idx="4149">
                  <c:v>6.2751925000000002</c:v>
                </c:pt>
                <c:pt idx="4150">
                  <c:v>6.2761856250015997</c:v>
                </c:pt>
                <c:pt idx="4151">
                  <c:v>6.2771762500000001</c:v>
                </c:pt>
                <c:pt idx="4152">
                  <c:v>6.2781762499999996</c:v>
                </c:pt>
                <c:pt idx="4153">
                  <c:v>6.2791481250015995</c:v>
                </c:pt>
                <c:pt idx="4154">
                  <c:v>6.2802043750015999</c:v>
                </c:pt>
                <c:pt idx="4155">
                  <c:v>6.2811356250015997</c:v>
                </c:pt>
                <c:pt idx="4156">
                  <c:v>6.2821687500000003</c:v>
                </c:pt>
                <c:pt idx="4157">
                  <c:v>6.2831374999999996</c:v>
                </c:pt>
                <c:pt idx="4158">
                  <c:v>6.2841556250016</c:v>
                </c:pt>
                <c:pt idx="4159">
                  <c:v>6.2851918750015994</c:v>
                </c:pt>
                <c:pt idx="4160">
                  <c:v>6.2862487500000004</c:v>
                </c:pt>
                <c:pt idx="4161">
                  <c:v>6.2872893750015999</c:v>
                </c:pt>
                <c:pt idx="4162">
                  <c:v>6.2882593750015996</c:v>
                </c:pt>
                <c:pt idx="4163">
                  <c:v>6.2893187499999996</c:v>
                </c:pt>
                <c:pt idx="4164">
                  <c:v>6.2902737499999999</c:v>
                </c:pt>
                <c:pt idx="4165">
                  <c:v>6.2913100000000002</c:v>
                </c:pt>
                <c:pt idx="4166">
                  <c:v>6.2923687499999996</c:v>
                </c:pt>
                <c:pt idx="4167">
                  <c:v>6.2933874999999997</c:v>
                </c:pt>
                <c:pt idx="4168">
                  <c:v>6.2943924999999998</c:v>
                </c:pt>
                <c:pt idx="4169">
                  <c:v>6.2953187499999999</c:v>
                </c:pt>
                <c:pt idx="4170">
                  <c:v>6.2962481250015996</c:v>
                </c:pt>
                <c:pt idx="4171">
                  <c:v>6.2971843750016001</c:v>
                </c:pt>
                <c:pt idx="4172">
                  <c:v>6.2981924999999999</c:v>
                </c:pt>
                <c:pt idx="4173">
                  <c:v>6.2991281250015998</c:v>
                </c:pt>
                <c:pt idx="4174">
                  <c:v>6.3000943750016001</c:v>
                </c:pt>
                <c:pt idx="4175">
                  <c:v>6.3010606250015995</c:v>
                </c:pt>
                <c:pt idx="4176">
                  <c:v>6.3018900000000002</c:v>
                </c:pt>
                <c:pt idx="4177">
                  <c:v>6.3028481250016002</c:v>
                </c:pt>
                <c:pt idx="4178">
                  <c:v>6.3037406250016002</c:v>
                </c:pt>
                <c:pt idx="4179">
                  <c:v>6.3047318750015995</c:v>
                </c:pt>
                <c:pt idx="4180">
                  <c:v>6.3056712499999996</c:v>
                </c:pt>
                <c:pt idx="4181">
                  <c:v>6.3066618750016001</c:v>
                </c:pt>
                <c:pt idx="4182">
                  <c:v>6.3075524999999999</c:v>
                </c:pt>
                <c:pt idx="4183">
                  <c:v>6.3084850000000001</c:v>
                </c:pt>
                <c:pt idx="4184">
                  <c:v>6.3094374999999996</c:v>
                </c:pt>
                <c:pt idx="4185">
                  <c:v>6.3103812499999998</c:v>
                </c:pt>
                <c:pt idx="4186">
                  <c:v>6.3114281250015996</c:v>
                </c:pt>
                <c:pt idx="4187">
                  <c:v>6.3124231250016001</c:v>
                </c:pt>
                <c:pt idx="4188">
                  <c:v>6.3135581250015997</c:v>
                </c:pt>
                <c:pt idx="4189">
                  <c:v>6.3146056250016001</c:v>
                </c:pt>
                <c:pt idx="4190">
                  <c:v>6.3157106250016</c:v>
                </c:pt>
                <c:pt idx="4191">
                  <c:v>6.3167656250016</c:v>
                </c:pt>
                <c:pt idx="4192">
                  <c:v>6.3179293750015999</c:v>
                </c:pt>
                <c:pt idx="4193">
                  <c:v>6.3190662499999997</c:v>
                </c:pt>
                <c:pt idx="4194">
                  <c:v>6.3202368750015996</c:v>
                </c:pt>
                <c:pt idx="4195">
                  <c:v>6.3214368750015995</c:v>
                </c:pt>
                <c:pt idx="4196">
                  <c:v>6.3226212500000001</c:v>
                </c:pt>
                <c:pt idx="4197">
                  <c:v>6.3237993750015997</c:v>
                </c:pt>
                <c:pt idx="4198">
                  <c:v>6.32492375</c:v>
                </c:pt>
                <c:pt idx="4199">
                  <c:v>6.3261000000000003</c:v>
                </c:pt>
                <c:pt idx="4200">
                  <c:v>6.3272231250016002</c:v>
                </c:pt>
                <c:pt idx="4201">
                  <c:v>6.3284156250015995</c:v>
                </c:pt>
                <c:pt idx="4202">
                  <c:v>6.3295475000000003</c:v>
                </c:pt>
                <c:pt idx="4203">
                  <c:v>6.3306931250015994</c:v>
                </c:pt>
                <c:pt idx="4204">
                  <c:v>6.3318287499999997</c:v>
                </c:pt>
                <c:pt idx="4205">
                  <c:v>6.3329231250015994</c:v>
                </c:pt>
                <c:pt idx="4206">
                  <c:v>6.3340350000000001</c:v>
                </c:pt>
                <c:pt idx="4207">
                  <c:v>6.3351187500000004</c:v>
                </c:pt>
                <c:pt idx="4208">
                  <c:v>6.3361731250015998</c:v>
                </c:pt>
                <c:pt idx="4209">
                  <c:v>6.3372062500000004</c:v>
                </c:pt>
                <c:pt idx="4210">
                  <c:v>6.3382325000000002</c:v>
                </c:pt>
                <c:pt idx="4211">
                  <c:v>6.3392818750015998</c:v>
                </c:pt>
                <c:pt idx="4212">
                  <c:v>6.3402481250016001</c:v>
                </c:pt>
                <c:pt idx="4213">
                  <c:v>6.3412875</c:v>
                </c:pt>
                <c:pt idx="4214">
                  <c:v>6.3422462499999996</c:v>
                </c:pt>
                <c:pt idx="4215">
                  <c:v>6.3432031250016001</c:v>
                </c:pt>
                <c:pt idx="4216">
                  <c:v>6.3441749999999999</c:v>
                </c:pt>
                <c:pt idx="4217">
                  <c:v>6.3451131250015997</c:v>
                </c:pt>
                <c:pt idx="4218">
                  <c:v>6.3460931250015999</c:v>
                </c:pt>
                <c:pt idx="4219">
                  <c:v>6.3470500000000003</c:v>
                </c:pt>
                <c:pt idx="4220">
                  <c:v>6.3480350000000003</c:v>
                </c:pt>
                <c:pt idx="4221">
                  <c:v>6.3489693750015999</c:v>
                </c:pt>
                <c:pt idx="4222">
                  <c:v>6.3499737500000002</c:v>
                </c:pt>
                <c:pt idx="4223">
                  <c:v>6.3509099999999998</c:v>
                </c:pt>
                <c:pt idx="4224">
                  <c:v>6.3518756250015995</c:v>
                </c:pt>
                <c:pt idx="4225">
                  <c:v>6.3528706250016</c:v>
                </c:pt>
                <c:pt idx="4226">
                  <c:v>6.3538337499999997</c:v>
                </c:pt>
                <c:pt idx="4227">
                  <c:v>6.3548393750015997</c:v>
                </c:pt>
                <c:pt idx="4228">
                  <c:v>6.3557825000000001</c:v>
                </c:pt>
                <c:pt idx="4229">
                  <c:v>6.3568268750015999</c:v>
                </c:pt>
                <c:pt idx="4230">
                  <c:v>6.3577831250015997</c:v>
                </c:pt>
                <c:pt idx="4231">
                  <c:v>6.3587506250015995</c:v>
                </c:pt>
                <c:pt idx="4232">
                  <c:v>6.3597431250016001</c:v>
                </c:pt>
                <c:pt idx="4233">
                  <c:v>6.3607281250016001</c:v>
                </c:pt>
                <c:pt idx="4234">
                  <c:v>6.3617431250015999</c:v>
                </c:pt>
                <c:pt idx="4235">
                  <c:v>6.3626343750015995</c:v>
                </c:pt>
                <c:pt idx="4236">
                  <c:v>6.3634881250015995</c:v>
                </c:pt>
                <c:pt idx="4237">
                  <c:v>6.36433625</c:v>
                </c:pt>
                <c:pt idx="4238">
                  <c:v>6.3652381250015999</c:v>
                </c:pt>
                <c:pt idx="4239">
                  <c:v>6.3659893750015994</c:v>
                </c:pt>
                <c:pt idx="4240">
                  <c:v>6.3668300000000002</c:v>
                </c:pt>
                <c:pt idx="4241">
                  <c:v>6.3675893750016002</c:v>
                </c:pt>
                <c:pt idx="4242">
                  <c:v>6.3683587499999996</c:v>
                </c:pt>
                <c:pt idx="4243">
                  <c:v>6.3691037499999998</c:v>
                </c:pt>
                <c:pt idx="4244">
                  <c:v>6.3698100000000002</c:v>
                </c:pt>
                <c:pt idx="4245">
                  <c:v>6.3706162500000003</c:v>
                </c:pt>
                <c:pt idx="4246">
                  <c:v>6.3713962500000001</c:v>
                </c:pt>
                <c:pt idx="4247">
                  <c:v>6.3722206250015994</c:v>
                </c:pt>
                <c:pt idx="4248">
                  <c:v>6.3729568750015995</c:v>
                </c:pt>
                <c:pt idx="4249">
                  <c:v>6.3737899999999996</c:v>
                </c:pt>
                <c:pt idx="4250">
                  <c:v>6.3745837500000002</c:v>
                </c:pt>
                <c:pt idx="4251">
                  <c:v>6.3754281250015996</c:v>
                </c:pt>
                <c:pt idx="4252">
                  <c:v>6.3762737500000002</c:v>
                </c:pt>
                <c:pt idx="4253">
                  <c:v>6.3771012499999999</c:v>
                </c:pt>
                <c:pt idx="4254">
                  <c:v>6.3779612500000002</c:v>
                </c:pt>
                <c:pt idx="4255">
                  <c:v>6.3787481250016</c:v>
                </c:pt>
                <c:pt idx="4256">
                  <c:v>6.3796018750016001</c:v>
                </c:pt>
                <c:pt idx="4257">
                  <c:v>6.3803887499999998</c:v>
                </c:pt>
                <c:pt idx="4258">
                  <c:v>6.3812106250016001</c:v>
                </c:pt>
                <c:pt idx="4259">
                  <c:v>6.3819912499999996</c:v>
                </c:pt>
                <c:pt idx="4260">
                  <c:v>6.3827918750016002</c:v>
                </c:pt>
                <c:pt idx="4261">
                  <c:v>6.3836093750015994</c:v>
                </c:pt>
                <c:pt idx="4262">
                  <c:v>6.38436</c:v>
                </c:pt>
                <c:pt idx="4263">
                  <c:v>6.3851443750015999</c:v>
                </c:pt>
                <c:pt idx="4264">
                  <c:v>6.3858768750015997</c:v>
                </c:pt>
                <c:pt idx="4265">
                  <c:v>6.3867312500000004</c:v>
                </c:pt>
                <c:pt idx="4266">
                  <c:v>6.3875212499999998</c:v>
                </c:pt>
                <c:pt idx="4267">
                  <c:v>6.3883293750016001</c:v>
                </c:pt>
                <c:pt idx="4268">
                  <c:v>6.3891381250016002</c:v>
                </c:pt>
                <c:pt idx="4269">
                  <c:v>6.3899125000000003</c:v>
                </c:pt>
                <c:pt idx="4270">
                  <c:v>6.3906512500000003</c:v>
                </c:pt>
                <c:pt idx="4271">
                  <c:v>6.3913106250015996</c:v>
                </c:pt>
                <c:pt idx="4272">
                  <c:v>6.3920500000000002</c:v>
                </c:pt>
                <c:pt idx="4273">
                  <c:v>6.3927106250015999</c:v>
                </c:pt>
                <c:pt idx="4274">
                  <c:v>6.3934087499999999</c:v>
                </c:pt>
                <c:pt idx="4275">
                  <c:v>6.3940481250015999</c:v>
                </c:pt>
                <c:pt idx="4276">
                  <c:v>6.3946674999999997</c:v>
                </c:pt>
                <c:pt idx="4277">
                  <c:v>6.3952418750015996</c:v>
                </c:pt>
                <c:pt idx="4278">
                  <c:v>6.3958387500000002</c:v>
                </c:pt>
                <c:pt idx="4279">
                  <c:v>6.3964443750015993</c:v>
                </c:pt>
                <c:pt idx="4280">
                  <c:v>6.3970256250016</c:v>
                </c:pt>
                <c:pt idx="4281">
                  <c:v>6.3977149999999998</c:v>
                </c:pt>
                <c:pt idx="4282">
                  <c:v>6.3982999999999999</c:v>
                </c:pt>
                <c:pt idx="4283">
                  <c:v>6.3989531250015999</c:v>
                </c:pt>
                <c:pt idx="4284">
                  <c:v>6.3995456250015996</c:v>
                </c:pt>
                <c:pt idx="4285">
                  <c:v>6.4001524999999999</c:v>
                </c:pt>
                <c:pt idx="4286">
                  <c:v>6.4007793750015995</c:v>
                </c:pt>
                <c:pt idx="4287">
                  <c:v>6.4014175</c:v>
                </c:pt>
                <c:pt idx="4288">
                  <c:v>6.4020587500000001</c:v>
                </c:pt>
                <c:pt idx="4289">
                  <c:v>6.4026506250016002</c:v>
                </c:pt>
                <c:pt idx="4290">
                  <c:v>6.4033806250016001</c:v>
                </c:pt>
                <c:pt idx="4291">
                  <c:v>6.4039893750015997</c:v>
                </c:pt>
                <c:pt idx="4292">
                  <c:v>6.4047225000000001</c:v>
                </c:pt>
                <c:pt idx="4293">
                  <c:v>6.4054118750016</c:v>
                </c:pt>
                <c:pt idx="4294">
                  <c:v>6.4061743750015996</c:v>
                </c:pt>
                <c:pt idx="4295">
                  <c:v>6.4069568750016002</c:v>
                </c:pt>
                <c:pt idx="4296">
                  <c:v>6.4077675000000003</c:v>
                </c:pt>
                <c:pt idx="4297">
                  <c:v>6.4086306250015994</c:v>
                </c:pt>
                <c:pt idx="4298">
                  <c:v>6.4094162499999996</c:v>
                </c:pt>
                <c:pt idx="4299">
                  <c:v>6.4103618750016</c:v>
                </c:pt>
                <c:pt idx="4300">
                  <c:v>6.4111531250015998</c:v>
                </c:pt>
                <c:pt idx="4301">
                  <c:v>6.4120143750015997</c:v>
                </c:pt>
                <c:pt idx="4302">
                  <c:v>6.4128474999999998</c:v>
                </c:pt>
                <c:pt idx="4303">
                  <c:v>6.4136781250016002</c:v>
                </c:pt>
                <c:pt idx="4304">
                  <c:v>6.4145362500000003</c:v>
                </c:pt>
                <c:pt idx="4305">
                  <c:v>6.4152987499999998</c:v>
                </c:pt>
                <c:pt idx="4306">
                  <c:v>6.4161043750015994</c:v>
                </c:pt>
                <c:pt idx="4307">
                  <c:v>6.4168168750015999</c:v>
                </c:pt>
                <c:pt idx="4308">
                  <c:v>6.4176187499999999</c:v>
                </c:pt>
                <c:pt idx="4309">
                  <c:v>6.4183087499999996</c:v>
                </c:pt>
                <c:pt idx="4310">
                  <c:v>6.4191225000000003</c:v>
                </c:pt>
                <c:pt idx="4311">
                  <c:v>6.4198768750015995</c:v>
                </c:pt>
                <c:pt idx="4312">
                  <c:v>6.4205637500000003</c:v>
                </c:pt>
                <c:pt idx="4313">
                  <c:v>6.4212949999999998</c:v>
                </c:pt>
                <c:pt idx="4314">
                  <c:v>6.4219556250015994</c:v>
                </c:pt>
                <c:pt idx="4315">
                  <c:v>6.4227125000000003</c:v>
                </c:pt>
                <c:pt idx="4316">
                  <c:v>6.4233593750016</c:v>
                </c:pt>
                <c:pt idx="4317">
                  <c:v>6.4241056250015998</c:v>
                </c:pt>
                <c:pt idx="4318">
                  <c:v>6.4247631250015997</c:v>
                </c:pt>
                <c:pt idx="4319">
                  <c:v>6.4254281250015994</c:v>
                </c:pt>
                <c:pt idx="4320">
                  <c:v>6.4260343750016</c:v>
                </c:pt>
                <c:pt idx="4321">
                  <c:v>6.4266249999999996</c:v>
                </c:pt>
                <c:pt idx="4322">
                  <c:v>6.4272799999999997</c:v>
                </c:pt>
                <c:pt idx="4323">
                  <c:v>6.4278781250015999</c:v>
                </c:pt>
                <c:pt idx="4324">
                  <c:v>6.4285350000000001</c:v>
                </c:pt>
                <c:pt idx="4325">
                  <c:v>6.4290574999999999</c:v>
                </c:pt>
                <c:pt idx="4326">
                  <c:v>6.4296325000000003</c:v>
                </c:pt>
                <c:pt idx="4327">
                  <c:v>6.4301399999999997</c:v>
                </c:pt>
                <c:pt idx="4328">
                  <c:v>6.4306799999999997</c:v>
                </c:pt>
                <c:pt idx="4329">
                  <c:v>6.4312387500000003</c:v>
                </c:pt>
                <c:pt idx="4330">
                  <c:v>6.4317425000000004</c:v>
                </c:pt>
                <c:pt idx="4331">
                  <c:v>6.4322850000000003</c:v>
                </c:pt>
                <c:pt idx="4332">
                  <c:v>6.4327362499999996</c:v>
                </c:pt>
                <c:pt idx="4333">
                  <c:v>6.4332824999999998</c:v>
                </c:pt>
                <c:pt idx="4334">
                  <c:v>6.4337081250015995</c:v>
                </c:pt>
                <c:pt idx="4335">
                  <c:v>6.4342050000000004</c:v>
                </c:pt>
                <c:pt idx="4336">
                  <c:v>6.4346956250015994</c:v>
                </c:pt>
                <c:pt idx="4337">
                  <c:v>6.4351762499999996</c:v>
                </c:pt>
                <c:pt idx="4338">
                  <c:v>6.4357418750016002</c:v>
                </c:pt>
                <c:pt idx="4339">
                  <c:v>6.4361750000000004</c:v>
                </c:pt>
                <c:pt idx="4340">
                  <c:v>6.4366512499999997</c:v>
                </c:pt>
                <c:pt idx="4341">
                  <c:v>6.4371175000000003</c:v>
                </c:pt>
                <c:pt idx="4342">
                  <c:v>6.4376593750015996</c:v>
                </c:pt>
                <c:pt idx="4343">
                  <c:v>6.4381431250015995</c:v>
                </c:pt>
                <c:pt idx="4344">
                  <c:v>6.4386381250015994</c:v>
                </c:pt>
                <c:pt idx="4345">
                  <c:v>6.4391631250015999</c:v>
                </c:pt>
                <c:pt idx="4346">
                  <c:v>6.4396406250015996</c:v>
                </c:pt>
                <c:pt idx="4347">
                  <c:v>6.4401306250015997</c:v>
                </c:pt>
                <c:pt idx="4348">
                  <c:v>6.4405124999999996</c:v>
                </c:pt>
                <c:pt idx="4349">
                  <c:v>6.4410281250015995</c:v>
                </c:pt>
                <c:pt idx="4350">
                  <c:v>6.4414850000000001</c:v>
                </c:pt>
                <c:pt idx="4351">
                  <c:v>6.4419431250015995</c:v>
                </c:pt>
                <c:pt idx="4352">
                  <c:v>6.4423237499999999</c:v>
                </c:pt>
                <c:pt idx="4353">
                  <c:v>6.4426993750015997</c:v>
                </c:pt>
                <c:pt idx="4354">
                  <c:v>6.4431537499999996</c:v>
                </c:pt>
                <c:pt idx="4355">
                  <c:v>6.4435106250015997</c:v>
                </c:pt>
                <c:pt idx="4356">
                  <c:v>6.4439250000000001</c:v>
                </c:pt>
                <c:pt idx="4357">
                  <c:v>6.4442824999999999</c:v>
                </c:pt>
                <c:pt idx="4358">
                  <c:v>6.4446743750015996</c:v>
                </c:pt>
                <c:pt idx="4359">
                  <c:v>6.4452981250015995</c:v>
                </c:pt>
                <c:pt idx="4360">
                  <c:v>6.4459118750015998</c:v>
                </c:pt>
                <c:pt idx="4361">
                  <c:v>6.4463381250016001</c:v>
                </c:pt>
                <c:pt idx="4362">
                  <c:v>6.4467281250015995</c:v>
                </c:pt>
                <c:pt idx="4363">
                  <c:v>6.4471106250016001</c:v>
                </c:pt>
                <c:pt idx="4364">
                  <c:v>6.4474931250015999</c:v>
                </c:pt>
                <c:pt idx="4365">
                  <c:v>6.4478793750015999</c:v>
                </c:pt>
                <c:pt idx="4366">
                  <c:v>6.4483156250015998</c:v>
                </c:pt>
                <c:pt idx="4367">
                  <c:v>6.4486856250016</c:v>
                </c:pt>
                <c:pt idx="4368">
                  <c:v>6.4490600000000002</c:v>
                </c:pt>
                <c:pt idx="4369">
                  <c:v>6.4494756250015994</c:v>
                </c:pt>
                <c:pt idx="4370">
                  <c:v>6.4499018750015997</c:v>
                </c:pt>
                <c:pt idx="4371">
                  <c:v>6.4503843750016001</c:v>
                </c:pt>
                <c:pt idx="4372">
                  <c:v>6.4509356250016001</c:v>
                </c:pt>
                <c:pt idx="4373">
                  <c:v>6.4513731250015995</c:v>
                </c:pt>
                <c:pt idx="4374">
                  <c:v>6.4518293750015996</c:v>
                </c:pt>
                <c:pt idx="4375">
                  <c:v>6.4522618750016001</c:v>
                </c:pt>
                <c:pt idx="4376">
                  <c:v>6.4526337500000004</c:v>
                </c:pt>
                <c:pt idx="4377">
                  <c:v>6.4530324999999999</c:v>
                </c:pt>
                <c:pt idx="4378">
                  <c:v>6.4535675000000001</c:v>
                </c:pt>
                <c:pt idx="4379">
                  <c:v>6.4539031250015997</c:v>
                </c:pt>
                <c:pt idx="4380">
                  <c:v>6.4543787500000001</c:v>
                </c:pt>
                <c:pt idx="4381">
                  <c:v>6.4547718750016001</c:v>
                </c:pt>
                <c:pt idx="4382">
                  <c:v>6.4551299999999996</c:v>
                </c:pt>
                <c:pt idx="4383">
                  <c:v>6.4554618750015997</c:v>
                </c:pt>
                <c:pt idx="4384">
                  <c:v>6.4558068750016</c:v>
                </c:pt>
                <c:pt idx="4385">
                  <c:v>6.4561918750015996</c:v>
                </c:pt>
                <c:pt idx="4386">
                  <c:v>6.4565593750015999</c:v>
                </c:pt>
                <c:pt idx="4387">
                  <c:v>6.4570118750015997</c:v>
                </c:pt>
                <c:pt idx="4388">
                  <c:v>6.4574706250015996</c:v>
                </c:pt>
                <c:pt idx="4389">
                  <c:v>6.4578768750015998</c:v>
                </c:pt>
                <c:pt idx="4390">
                  <c:v>6.4582481250015995</c:v>
                </c:pt>
                <c:pt idx="4391">
                  <c:v>6.4586287499999999</c:v>
                </c:pt>
                <c:pt idx="4392">
                  <c:v>6.4590237500000001</c:v>
                </c:pt>
                <c:pt idx="4393">
                  <c:v>6.4595050000000001</c:v>
                </c:pt>
                <c:pt idx="4394">
                  <c:v>6.4599381250015995</c:v>
                </c:pt>
                <c:pt idx="4395">
                  <c:v>6.4604212499999996</c:v>
                </c:pt>
                <c:pt idx="4396">
                  <c:v>6.4608125000000003</c:v>
                </c:pt>
                <c:pt idx="4397">
                  <c:v>6.4607799999999997</c:v>
                </c:pt>
                <c:pt idx="4398">
                  <c:v>6.4604575000000004</c:v>
                </c:pt>
                <c:pt idx="4399">
                  <c:v>6.4599918750015997</c:v>
                </c:pt>
                <c:pt idx="4400">
                  <c:v>6.4595818750016001</c:v>
                </c:pt>
                <c:pt idx="4401">
                  <c:v>6.4591968750015996</c:v>
                </c:pt>
                <c:pt idx="4402">
                  <c:v>6.4588749999999999</c:v>
                </c:pt>
                <c:pt idx="4403">
                  <c:v>6.4584324999999998</c:v>
                </c:pt>
                <c:pt idx="4404">
                  <c:v>6.4580925000000002</c:v>
                </c:pt>
                <c:pt idx="4405">
                  <c:v>6.4577324999999997</c:v>
                </c:pt>
                <c:pt idx="4406">
                  <c:v>6.4572675000000004</c:v>
                </c:pt>
                <c:pt idx="4407">
                  <c:v>6.4568481250016001</c:v>
                </c:pt>
                <c:pt idx="4408">
                  <c:v>6.4564881250015995</c:v>
                </c:pt>
                <c:pt idx="4409">
                  <c:v>6.4561581250015996</c:v>
                </c:pt>
                <c:pt idx="4410">
                  <c:v>6.4558206250015999</c:v>
                </c:pt>
                <c:pt idx="4411">
                  <c:v>6.4553374999999997</c:v>
                </c:pt>
                <c:pt idx="4412">
                  <c:v>6.4548843750015994</c:v>
                </c:pt>
                <c:pt idx="4413">
                  <c:v>6.4543393750015996</c:v>
                </c:pt>
                <c:pt idx="4414">
                  <c:v>6.4538012499999997</c:v>
                </c:pt>
                <c:pt idx="4415">
                  <c:v>6.4531481250015998</c:v>
                </c:pt>
                <c:pt idx="4416">
                  <c:v>6.4528024999999998</c:v>
                </c:pt>
                <c:pt idx="4417">
                  <c:v>6.4524468750016002</c:v>
                </c:pt>
                <c:pt idx="4418">
                  <c:v>6.4517962500000001</c:v>
                </c:pt>
                <c:pt idx="4419">
                  <c:v>6.4514512499999999</c:v>
                </c:pt>
                <c:pt idx="4420">
                  <c:v>6.4511025000000002</c:v>
                </c:pt>
                <c:pt idx="4421">
                  <c:v>6.4506643750016002</c:v>
                </c:pt>
                <c:pt idx="4422">
                  <c:v>6.4502068750015997</c:v>
                </c:pt>
                <c:pt idx="4423">
                  <c:v>6.4497249999999999</c:v>
                </c:pt>
                <c:pt idx="4424">
                  <c:v>6.4492374999999997</c:v>
                </c:pt>
                <c:pt idx="4425">
                  <c:v>6.44877375</c:v>
                </c:pt>
                <c:pt idx="4426">
                  <c:v>6.4482906250015999</c:v>
                </c:pt>
                <c:pt idx="4427">
                  <c:v>6.4477731250015999</c:v>
                </c:pt>
                <c:pt idx="4428">
                  <c:v>6.4472468750015999</c:v>
                </c:pt>
                <c:pt idx="4429">
                  <c:v>6.4467262500000002</c:v>
                </c:pt>
                <c:pt idx="4430">
                  <c:v>6.4461218750015998</c:v>
                </c:pt>
                <c:pt idx="4431">
                  <c:v>6.4456625000000001</c:v>
                </c:pt>
                <c:pt idx="4432">
                  <c:v>6.4450912499999999</c:v>
                </c:pt>
                <c:pt idx="4433">
                  <c:v>6.4445762499999999</c:v>
                </c:pt>
                <c:pt idx="4434">
                  <c:v>6.4440193750015995</c:v>
                </c:pt>
                <c:pt idx="4435">
                  <c:v>6.4434806250015999</c:v>
                </c:pt>
                <c:pt idx="4436">
                  <c:v>6.4429768750015999</c:v>
                </c:pt>
                <c:pt idx="4437">
                  <c:v>6.4423731250016001</c:v>
                </c:pt>
                <c:pt idx="4438">
                  <c:v>6.4418668750016002</c:v>
                </c:pt>
                <c:pt idx="4439">
                  <c:v>6.4413125000000004</c:v>
                </c:pt>
                <c:pt idx="4440">
                  <c:v>6.4408787500000004</c:v>
                </c:pt>
                <c:pt idx="4441">
                  <c:v>6.4402481250015997</c:v>
                </c:pt>
                <c:pt idx="4442">
                  <c:v>6.4397587500000002</c:v>
                </c:pt>
                <c:pt idx="4443">
                  <c:v>6.4391643750015994</c:v>
                </c:pt>
                <c:pt idx="4444">
                  <c:v>6.4386025</c:v>
                </c:pt>
                <c:pt idx="4445">
                  <c:v>6.4379675000000001</c:v>
                </c:pt>
                <c:pt idx="4446">
                  <c:v>6.4372606250016</c:v>
                </c:pt>
                <c:pt idx="4447">
                  <c:v>6.4366000000000003</c:v>
                </c:pt>
                <c:pt idx="4448">
                  <c:v>6.4358399999999998</c:v>
                </c:pt>
                <c:pt idx="4449">
                  <c:v>6.4350674999999997</c:v>
                </c:pt>
                <c:pt idx="4450">
                  <c:v>6.434215</c:v>
                </c:pt>
                <c:pt idx="4451">
                  <c:v>6.4334187500000004</c:v>
                </c:pt>
                <c:pt idx="4452">
                  <c:v>6.4325275</c:v>
                </c:pt>
                <c:pt idx="4453">
                  <c:v>6.4316750000000003</c:v>
                </c:pt>
                <c:pt idx="4454">
                  <c:v>6.4307843750015996</c:v>
                </c:pt>
                <c:pt idx="4455">
                  <c:v>6.4298268750015994</c:v>
                </c:pt>
                <c:pt idx="4456">
                  <c:v>6.4289543750015996</c:v>
                </c:pt>
                <c:pt idx="4457">
                  <c:v>6.4279700000000002</c:v>
                </c:pt>
                <c:pt idx="4458">
                  <c:v>6.4270343750015995</c:v>
                </c:pt>
                <c:pt idx="4459">
                  <c:v>6.4260299999999999</c:v>
                </c:pt>
                <c:pt idx="4460">
                  <c:v>6.4248874999999996</c:v>
                </c:pt>
                <c:pt idx="4461">
                  <c:v>6.4235912500000003</c:v>
                </c:pt>
                <c:pt idx="4462">
                  <c:v>6.4222225000000002</c:v>
                </c:pt>
                <c:pt idx="4463">
                  <c:v>6.4208037500000001</c:v>
                </c:pt>
                <c:pt idx="4464">
                  <c:v>6.4193262500000001</c:v>
                </c:pt>
                <c:pt idx="4465">
                  <c:v>6.4179300000000001</c:v>
                </c:pt>
                <c:pt idx="4466">
                  <c:v>6.4164025000000002</c:v>
                </c:pt>
                <c:pt idx="4467">
                  <c:v>6.4148662500000002</c:v>
                </c:pt>
                <c:pt idx="4468">
                  <c:v>6.41325375</c:v>
                </c:pt>
                <c:pt idx="4469">
                  <c:v>6.4116456250015998</c:v>
                </c:pt>
                <c:pt idx="4470">
                  <c:v>6.4101218750015994</c:v>
                </c:pt>
                <c:pt idx="4471">
                  <c:v>6.4086781250015994</c:v>
                </c:pt>
                <c:pt idx="4472">
                  <c:v>6.4073037499999996</c:v>
                </c:pt>
                <c:pt idx="4473">
                  <c:v>6.4058912499999998</c:v>
                </c:pt>
                <c:pt idx="4474">
                  <c:v>6.4044956250015996</c:v>
                </c:pt>
                <c:pt idx="4475">
                  <c:v>6.4030787499999997</c:v>
                </c:pt>
                <c:pt idx="4476">
                  <c:v>6.4016762500000004</c:v>
                </c:pt>
                <c:pt idx="4477">
                  <c:v>6.4003575000000001</c:v>
                </c:pt>
                <c:pt idx="4478">
                  <c:v>6.3989849999999997</c:v>
                </c:pt>
                <c:pt idx="4479">
                  <c:v>6.3976575000000002</c:v>
                </c:pt>
                <c:pt idx="4480">
                  <c:v>6.3963362500000001</c:v>
                </c:pt>
                <c:pt idx="4481">
                  <c:v>6.3950218750015999</c:v>
                </c:pt>
                <c:pt idx="4482">
                  <c:v>6.3936393750015998</c:v>
                </c:pt>
                <c:pt idx="4483">
                  <c:v>6.3923375</c:v>
                </c:pt>
                <c:pt idx="4484">
                  <c:v>6.3910425000000002</c:v>
                </c:pt>
                <c:pt idx="4485">
                  <c:v>6.3896143750015995</c:v>
                </c:pt>
                <c:pt idx="4486">
                  <c:v>6.3882187500000001</c:v>
                </c:pt>
                <c:pt idx="4487">
                  <c:v>6.3867406250015994</c:v>
                </c:pt>
                <c:pt idx="4488">
                  <c:v>6.385345</c:v>
                </c:pt>
                <c:pt idx="4489">
                  <c:v>6.3838931250015998</c:v>
                </c:pt>
                <c:pt idx="4490">
                  <c:v>6.3824556250016</c:v>
                </c:pt>
                <c:pt idx="4491">
                  <c:v>6.3809793750015995</c:v>
                </c:pt>
                <c:pt idx="4492">
                  <c:v>6.3795343750016</c:v>
                </c:pt>
                <c:pt idx="4493">
                  <c:v>6.3780031250015998</c:v>
                </c:pt>
                <c:pt idx="4494">
                  <c:v>6.3764818750016001</c:v>
                </c:pt>
                <c:pt idx="4495">
                  <c:v>6.37507</c:v>
                </c:pt>
                <c:pt idx="4496">
                  <c:v>6.3735937500000004</c:v>
                </c:pt>
                <c:pt idx="4497">
                  <c:v>6.3722099999999999</c:v>
                </c:pt>
                <c:pt idx="4498">
                  <c:v>6.3707437499999999</c:v>
                </c:pt>
                <c:pt idx="4499">
                  <c:v>6.3693518750016</c:v>
                </c:pt>
                <c:pt idx="4500">
                  <c:v>6.3678593750015997</c:v>
                </c:pt>
                <c:pt idx="4501">
                  <c:v>6.3664762499999998</c:v>
                </c:pt>
                <c:pt idx="4502">
                  <c:v>6.3650437499999999</c:v>
                </c:pt>
                <c:pt idx="4503">
                  <c:v>6.3636093750015998</c:v>
                </c:pt>
                <c:pt idx="4504">
                  <c:v>6.3622056250016001</c:v>
                </c:pt>
                <c:pt idx="4505">
                  <c:v>6.3607368750016002</c:v>
                </c:pt>
                <c:pt idx="4506">
                  <c:v>6.3593318750016001</c:v>
                </c:pt>
                <c:pt idx="4507">
                  <c:v>6.3578231250016</c:v>
                </c:pt>
                <c:pt idx="4508">
                  <c:v>6.3563918750015995</c:v>
                </c:pt>
                <c:pt idx="4509">
                  <c:v>6.3548906250016</c:v>
                </c:pt>
                <c:pt idx="4510">
                  <c:v>6.3534606250015999</c:v>
                </c:pt>
                <c:pt idx="4511">
                  <c:v>6.3519525000000003</c:v>
                </c:pt>
                <c:pt idx="4512">
                  <c:v>6.3504812499999996</c:v>
                </c:pt>
                <c:pt idx="4513">
                  <c:v>6.3490506250015999</c:v>
                </c:pt>
                <c:pt idx="4514">
                  <c:v>6.3475687499999998</c:v>
                </c:pt>
                <c:pt idx="4515">
                  <c:v>6.3461806250016002</c:v>
                </c:pt>
                <c:pt idx="4516">
                  <c:v>6.3447268750015997</c:v>
                </c:pt>
                <c:pt idx="4517">
                  <c:v>6.3433200000000003</c:v>
                </c:pt>
                <c:pt idx="4518">
                  <c:v>6.34193125</c:v>
                </c:pt>
                <c:pt idx="4519">
                  <c:v>6.3405649999999998</c:v>
                </c:pt>
                <c:pt idx="4520">
                  <c:v>6.3392318750015999</c:v>
                </c:pt>
                <c:pt idx="4521">
                  <c:v>6.3379056250015999</c:v>
                </c:pt>
                <c:pt idx="4522">
                  <c:v>6.3366300000000004</c:v>
                </c:pt>
                <c:pt idx="4523">
                  <c:v>6.3353524999999999</c:v>
                </c:pt>
                <c:pt idx="4524">
                  <c:v>6.3341243750015996</c:v>
                </c:pt>
                <c:pt idx="4525">
                  <c:v>6.3328175</c:v>
                </c:pt>
                <c:pt idx="4526">
                  <c:v>6.3315900000000003</c:v>
                </c:pt>
                <c:pt idx="4527">
                  <c:v>6.3303968750015995</c:v>
                </c:pt>
                <c:pt idx="4528">
                  <c:v>6.3291393750016001</c:v>
                </c:pt>
                <c:pt idx="4529">
                  <c:v>6.3279337499999997</c:v>
                </c:pt>
                <c:pt idx="4530">
                  <c:v>6.3266968750016002</c:v>
                </c:pt>
                <c:pt idx="4531">
                  <c:v>6.3255262500000002</c:v>
                </c:pt>
                <c:pt idx="4532">
                  <c:v>6.3242900000000004</c:v>
                </c:pt>
                <c:pt idx="4533">
                  <c:v>6.3231456250016</c:v>
                </c:pt>
                <c:pt idx="4534">
                  <c:v>6.3219900000000004</c:v>
                </c:pt>
                <c:pt idx="4535">
                  <c:v>6.3208743750015994</c:v>
                </c:pt>
                <c:pt idx="4536">
                  <c:v>6.3197850000000004</c:v>
                </c:pt>
                <c:pt idx="4537">
                  <c:v>6.3186581250015994</c:v>
                </c:pt>
                <c:pt idx="4538">
                  <c:v>6.3176381250015998</c:v>
                </c:pt>
                <c:pt idx="4539">
                  <c:v>6.3165800000000001</c:v>
                </c:pt>
                <c:pt idx="4540">
                  <c:v>6.3155275</c:v>
                </c:pt>
                <c:pt idx="4541">
                  <c:v>6.3144900000000002</c:v>
                </c:pt>
                <c:pt idx="4542">
                  <c:v>6.3135331250015998</c:v>
                </c:pt>
                <c:pt idx="4543">
                  <c:v>6.3125368750015998</c:v>
                </c:pt>
                <c:pt idx="4544">
                  <c:v>6.3115712500000001</c:v>
                </c:pt>
                <c:pt idx="4545">
                  <c:v>6.3106893750015995</c:v>
                </c:pt>
                <c:pt idx="4546">
                  <c:v>6.3096918750016</c:v>
                </c:pt>
                <c:pt idx="4547">
                  <c:v>6.3087906250015999</c:v>
                </c:pt>
                <c:pt idx="4548">
                  <c:v>6.3078118750016001</c:v>
                </c:pt>
                <c:pt idx="4549">
                  <c:v>6.3069325000000003</c:v>
                </c:pt>
                <c:pt idx="4550">
                  <c:v>6.3060887499999998</c:v>
                </c:pt>
                <c:pt idx="4551">
                  <c:v>6.3052431250016001</c:v>
                </c:pt>
                <c:pt idx="4552">
                  <c:v>6.3043637500000003</c:v>
                </c:pt>
                <c:pt idx="4553">
                  <c:v>6.3034499999999998</c:v>
                </c:pt>
                <c:pt idx="4554">
                  <c:v>6.3025843750016</c:v>
                </c:pt>
                <c:pt idx="4555">
                  <c:v>6.3016218750016</c:v>
                </c:pt>
                <c:pt idx="4556">
                  <c:v>6.3008106250016001</c:v>
                </c:pt>
                <c:pt idx="4557">
                  <c:v>6.2999393750015997</c:v>
                </c:pt>
                <c:pt idx="4558">
                  <c:v>6.2991537500000003</c:v>
                </c:pt>
                <c:pt idx="4559">
                  <c:v>6.2983031250015999</c:v>
                </c:pt>
                <c:pt idx="4560">
                  <c:v>6.2974381250015998</c:v>
                </c:pt>
                <c:pt idx="4561">
                  <c:v>6.2965831250016002</c:v>
                </c:pt>
                <c:pt idx="4562">
                  <c:v>6.2957543750016001</c:v>
                </c:pt>
                <c:pt idx="4563">
                  <c:v>6.2949675000000003</c:v>
                </c:pt>
                <c:pt idx="4564">
                  <c:v>6.2941162500000001</c:v>
                </c:pt>
                <c:pt idx="4565">
                  <c:v>6.29334375</c:v>
                </c:pt>
                <c:pt idx="4566">
                  <c:v>6.2925762499999998</c:v>
                </c:pt>
                <c:pt idx="4567">
                  <c:v>6.2918206250016002</c:v>
                </c:pt>
                <c:pt idx="4568">
                  <c:v>6.2910231250016002</c:v>
                </c:pt>
                <c:pt idx="4569">
                  <c:v>6.2902006250015994</c:v>
                </c:pt>
                <c:pt idx="4570">
                  <c:v>6.2894474999999996</c:v>
                </c:pt>
                <c:pt idx="4571">
                  <c:v>6.2886531250016002</c:v>
                </c:pt>
                <c:pt idx="4572">
                  <c:v>6.2879368750015994</c:v>
                </c:pt>
                <c:pt idx="4573">
                  <c:v>6.2872031250016001</c:v>
                </c:pt>
                <c:pt idx="4574">
                  <c:v>6.2865425000000004</c:v>
                </c:pt>
                <c:pt idx="4575">
                  <c:v>6.2858768750016001</c:v>
                </c:pt>
                <c:pt idx="4576">
                  <c:v>6.2850900000000003</c:v>
                </c:pt>
                <c:pt idx="4577">
                  <c:v>6.2844243750016</c:v>
                </c:pt>
                <c:pt idx="4578">
                  <c:v>6.2837199999999998</c:v>
                </c:pt>
                <c:pt idx="4579">
                  <c:v>6.2830756250016</c:v>
                </c:pt>
                <c:pt idx="4580">
                  <c:v>6.2823956250016</c:v>
                </c:pt>
                <c:pt idx="4581">
                  <c:v>6.2817387499999997</c:v>
                </c:pt>
                <c:pt idx="4582">
                  <c:v>6.2810812499999997</c:v>
                </c:pt>
                <c:pt idx="4583">
                  <c:v>6.2803781250016</c:v>
                </c:pt>
                <c:pt idx="4584">
                  <c:v>6.2796393750016</c:v>
                </c:pt>
                <c:pt idx="4585">
                  <c:v>6.2788581250015998</c:v>
                </c:pt>
                <c:pt idx="4586">
                  <c:v>6.2782306250015996</c:v>
                </c:pt>
                <c:pt idx="4587">
                  <c:v>6.2774893750015996</c:v>
                </c:pt>
                <c:pt idx="4588">
                  <c:v>6.2768462500000002</c:v>
                </c:pt>
                <c:pt idx="4589">
                  <c:v>6.2761550000000002</c:v>
                </c:pt>
                <c:pt idx="4590">
                  <c:v>6.2754718750015996</c:v>
                </c:pt>
                <c:pt idx="4591">
                  <c:v>6.27480875</c:v>
                </c:pt>
                <c:pt idx="4592">
                  <c:v>6.2741193750016002</c:v>
                </c:pt>
                <c:pt idx="4593">
                  <c:v>6.2735168750015999</c:v>
                </c:pt>
                <c:pt idx="4594">
                  <c:v>6.2729106250015993</c:v>
                </c:pt>
                <c:pt idx="4595">
                  <c:v>6.27239375</c:v>
                </c:pt>
                <c:pt idx="4596">
                  <c:v>6.2717568750016</c:v>
                </c:pt>
                <c:pt idx="4597">
                  <c:v>6.2711562499999998</c:v>
                </c:pt>
                <c:pt idx="4598">
                  <c:v>6.2705643750015998</c:v>
                </c:pt>
                <c:pt idx="4599">
                  <c:v>6.2700031250016002</c:v>
                </c:pt>
                <c:pt idx="4600">
                  <c:v>6.2694306250015996</c:v>
                </c:pt>
                <c:pt idx="4601">
                  <c:v>6.2688525000000004</c:v>
                </c:pt>
                <c:pt idx="4602">
                  <c:v>6.2683062500000002</c:v>
                </c:pt>
                <c:pt idx="4603">
                  <c:v>6.2676812499999999</c:v>
                </c:pt>
                <c:pt idx="4604">
                  <c:v>6.2670931250016002</c:v>
                </c:pt>
                <c:pt idx="4605">
                  <c:v>6.2664462500000004</c:v>
                </c:pt>
                <c:pt idx="4606">
                  <c:v>6.2659237499999998</c:v>
                </c:pt>
                <c:pt idx="4607">
                  <c:v>6.2653924999999999</c:v>
                </c:pt>
                <c:pt idx="4608">
                  <c:v>6.2648056250015998</c:v>
                </c:pt>
                <c:pt idx="4609">
                  <c:v>6.2642212500000003</c:v>
                </c:pt>
                <c:pt idx="4610">
                  <c:v>6.2636356250015996</c:v>
                </c:pt>
                <c:pt idx="4611">
                  <c:v>6.2631331250016</c:v>
                </c:pt>
                <c:pt idx="4612">
                  <c:v>6.2625725000000001</c:v>
                </c:pt>
                <c:pt idx="4613">
                  <c:v>6.2620581250015999</c:v>
                </c:pt>
                <c:pt idx="4614">
                  <c:v>6.2615375000000002</c:v>
                </c:pt>
                <c:pt idx="4615">
                  <c:v>6.2610156250015994</c:v>
                </c:pt>
                <c:pt idx="4616">
                  <c:v>6.2604825000000002</c:v>
                </c:pt>
                <c:pt idx="4617">
                  <c:v>6.2599281250015997</c:v>
                </c:pt>
                <c:pt idx="4618">
                  <c:v>6.2594075</c:v>
                </c:pt>
                <c:pt idx="4619">
                  <c:v>6.2588518750016</c:v>
                </c:pt>
                <c:pt idx="4620">
                  <c:v>6.2583631250015994</c:v>
                </c:pt>
                <c:pt idx="4621">
                  <c:v>6.2578381250015997</c:v>
                </c:pt>
                <c:pt idx="4622">
                  <c:v>6.2573224999999999</c:v>
                </c:pt>
                <c:pt idx="4623">
                  <c:v>6.2568512500000004</c:v>
                </c:pt>
                <c:pt idx="4624">
                  <c:v>6.2563743750015997</c:v>
                </c:pt>
                <c:pt idx="4625">
                  <c:v>6.2559475000000004</c:v>
                </c:pt>
                <c:pt idx="4626">
                  <c:v>6.2554412499999996</c:v>
                </c:pt>
                <c:pt idx="4627">
                  <c:v>6.2549812500000002</c:v>
                </c:pt>
                <c:pt idx="4628">
                  <c:v>6.2545068750016002</c:v>
                </c:pt>
                <c:pt idx="4629">
                  <c:v>6.2541131250015995</c:v>
                </c:pt>
                <c:pt idx="4630">
                  <c:v>6.2536106250015999</c:v>
                </c:pt>
                <c:pt idx="4631">
                  <c:v>6.2531181250015999</c:v>
                </c:pt>
                <c:pt idx="4632">
                  <c:v>6.2526656250016002</c:v>
                </c:pt>
                <c:pt idx="4633">
                  <c:v>6.2521956250016002</c:v>
                </c:pt>
                <c:pt idx="4634">
                  <c:v>6.25174875</c:v>
                </c:pt>
                <c:pt idx="4635">
                  <c:v>6.2512631250016</c:v>
                </c:pt>
                <c:pt idx="4636">
                  <c:v>6.2507993750016002</c:v>
                </c:pt>
                <c:pt idx="4637">
                  <c:v>6.2503643750015998</c:v>
                </c:pt>
                <c:pt idx="4638">
                  <c:v>6.2498987499999998</c:v>
                </c:pt>
                <c:pt idx="4639">
                  <c:v>6.2493756250015995</c:v>
                </c:pt>
                <c:pt idx="4640">
                  <c:v>6.2489637499999997</c:v>
                </c:pt>
                <c:pt idx="4641">
                  <c:v>6.2485412499999997</c:v>
                </c:pt>
                <c:pt idx="4642">
                  <c:v>6.2480362500000002</c:v>
                </c:pt>
                <c:pt idx="4643">
                  <c:v>6.2475887500000002</c:v>
                </c:pt>
                <c:pt idx="4644">
                  <c:v>6.2471106250016</c:v>
                </c:pt>
                <c:pt idx="4645">
                  <c:v>6.2466487500000003</c:v>
                </c:pt>
                <c:pt idx="4646">
                  <c:v>6.2462243750016002</c:v>
                </c:pt>
                <c:pt idx="4647">
                  <c:v>6.2457368750016</c:v>
                </c:pt>
                <c:pt idx="4648">
                  <c:v>6.2453381250015996</c:v>
                </c:pt>
                <c:pt idx="4649">
                  <c:v>6.2449381250015996</c:v>
                </c:pt>
                <c:pt idx="4650">
                  <c:v>6.2445681250015994</c:v>
                </c:pt>
                <c:pt idx="4651">
                  <c:v>6.2441181250015996</c:v>
                </c:pt>
                <c:pt idx="4652">
                  <c:v>6.2437156250015997</c:v>
                </c:pt>
                <c:pt idx="4653">
                  <c:v>6.2433231250015995</c:v>
                </c:pt>
                <c:pt idx="4654">
                  <c:v>6.2429231250015995</c:v>
                </c:pt>
                <c:pt idx="4655">
                  <c:v>6.2425424999999999</c:v>
                </c:pt>
                <c:pt idx="4656">
                  <c:v>6.2421143750015995</c:v>
                </c:pt>
                <c:pt idx="4657">
                  <c:v>6.2417481250015996</c:v>
                </c:pt>
                <c:pt idx="4658">
                  <c:v>6.2412887499999998</c:v>
                </c:pt>
                <c:pt idx="4659">
                  <c:v>6.2409081250015994</c:v>
                </c:pt>
                <c:pt idx="4660">
                  <c:v>6.2404700000000002</c:v>
                </c:pt>
                <c:pt idx="4661">
                  <c:v>6.2400843750016</c:v>
                </c:pt>
                <c:pt idx="4662">
                  <c:v>6.2397312500000002</c:v>
                </c:pt>
                <c:pt idx="4663">
                  <c:v>6.2393081250015996</c:v>
                </c:pt>
                <c:pt idx="4664">
                  <c:v>6.2388812500000004</c:v>
                </c:pt>
                <c:pt idx="4665">
                  <c:v>6.2384575</c:v>
                </c:pt>
                <c:pt idx="4666">
                  <c:v>6.238105</c:v>
                </c:pt>
                <c:pt idx="4667">
                  <c:v>6.2376856250015997</c:v>
                </c:pt>
                <c:pt idx="4668">
                  <c:v>6.2373368750016001</c:v>
                </c:pt>
                <c:pt idx="4669">
                  <c:v>6.2369050000000001</c:v>
                </c:pt>
                <c:pt idx="4670">
                  <c:v>6.2365018750015997</c:v>
                </c:pt>
                <c:pt idx="4671">
                  <c:v>6.2361131250015998</c:v>
                </c:pt>
                <c:pt idx="4672">
                  <c:v>6.2356681250015997</c:v>
                </c:pt>
                <c:pt idx="4673">
                  <c:v>6.2352506250015995</c:v>
                </c:pt>
                <c:pt idx="4674">
                  <c:v>6.2348262500000002</c:v>
                </c:pt>
                <c:pt idx="4675">
                  <c:v>6.2344087500000001</c:v>
                </c:pt>
                <c:pt idx="4676">
                  <c:v>6.2339437499999999</c:v>
                </c:pt>
                <c:pt idx="4677">
                  <c:v>6.2335212499999999</c:v>
                </c:pt>
                <c:pt idx="4678">
                  <c:v>6.2330612500000004</c:v>
                </c:pt>
                <c:pt idx="4679">
                  <c:v>6.2326318750015997</c:v>
                </c:pt>
                <c:pt idx="4680">
                  <c:v>6.2321949999999999</c:v>
                </c:pt>
                <c:pt idx="4681">
                  <c:v>6.2317762500000002</c:v>
                </c:pt>
                <c:pt idx="4682">
                  <c:v>6.2314012500000002</c:v>
                </c:pt>
                <c:pt idx="4683">
                  <c:v>6.2309431250016001</c:v>
                </c:pt>
                <c:pt idx="4684">
                  <c:v>6.2306049999999997</c:v>
                </c:pt>
                <c:pt idx="4685">
                  <c:v>6.2301762500000004</c:v>
                </c:pt>
                <c:pt idx="4686">
                  <c:v>6.2298175000000002</c:v>
                </c:pt>
                <c:pt idx="4687">
                  <c:v>6.2294731250015998</c:v>
                </c:pt>
                <c:pt idx="4688">
                  <c:v>6.2291068750015999</c:v>
                </c:pt>
                <c:pt idx="4689">
                  <c:v>6.2284443750016001</c:v>
                </c:pt>
                <c:pt idx="4690">
                  <c:v>6.2281081250015999</c:v>
                </c:pt>
                <c:pt idx="4691">
                  <c:v>6.2276999999999996</c:v>
                </c:pt>
                <c:pt idx="4692">
                  <c:v>6.2269956250015994</c:v>
                </c:pt>
                <c:pt idx="4693">
                  <c:v>6.2266706250016002</c:v>
                </c:pt>
                <c:pt idx="4694">
                  <c:v>6.2263056250015998</c:v>
                </c:pt>
                <c:pt idx="4695">
                  <c:v>6.2259493750015995</c:v>
                </c:pt>
                <c:pt idx="4696">
                  <c:v>6.2256068750016</c:v>
                </c:pt>
                <c:pt idx="4697">
                  <c:v>6.2252018750015994</c:v>
                </c:pt>
                <c:pt idx="4698">
                  <c:v>6.2248631250016002</c:v>
                </c:pt>
                <c:pt idx="4699">
                  <c:v>6.2244787500000003</c:v>
                </c:pt>
                <c:pt idx="4700">
                  <c:v>6.2237962500000004</c:v>
                </c:pt>
                <c:pt idx="4701">
                  <c:v>6.2232431250015994</c:v>
                </c:pt>
                <c:pt idx="4702">
                  <c:v>6.2228418750015999</c:v>
                </c:pt>
                <c:pt idx="4703">
                  <c:v>6.2224937499999999</c:v>
                </c:pt>
                <c:pt idx="4704">
                  <c:v>6.2221356250015996</c:v>
                </c:pt>
                <c:pt idx="4705">
                  <c:v>6.2214887499999998</c:v>
                </c:pt>
                <c:pt idx="4706">
                  <c:v>6.2208618750015994</c:v>
                </c:pt>
                <c:pt idx="4707">
                  <c:v>6.2205093750015994</c:v>
                </c:pt>
                <c:pt idx="4708">
                  <c:v>6.22016875</c:v>
                </c:pt>
                <c:pt idx="4709">
                  <c:v>6.2198237499999998</c:v>
                </c:pt>
                <c:pt idx="4710">
                  <c:v>6.2192756250015995</c:v>
                </c:pt>
                <c:pt idx="4711">
                  <c:v>6.2186824999999999</c:v>
                </c:pt>
                <c:pt idx="4712">
                  <c:v>6.2182037499999998</c:v>
                </c:pt>
                <c:pt idx="4713">
                  <c:v>6.2178518750015996</c:v>
                </c:pt>
                <c:pt idx="4714">
                  <c:v>6.2172431250016</c:v>
                </c:pt>
                <c:pt idx="4715">
                  <c:v>6.2167306250015999</c:v>
                </c:pt>
                <c:pt idx="4716">
                  <c:v>6.2161900000000001</c:v>
                </c:pt>
                <c:pt idx="4717">
                  <c:v>6.2155518750015997</c:v>
                </c:pt>
                <c:pt idx="4718">
                  <c:v>6.2152031250016</c:v>
                </c:pt>
                <c:pt idx="4719">
                  <c:v>6.2146981250015996</c:v>
                </c:pt>
                <c:pt idx="4720">
                  <c:v>6.2141374999999996</c:v>
                </c:pt>
                <c:pt idx="4721">
                  <c:v>6.2136393750016001</c:v>
                </c:pt>
                <c:pt idx="4722">
                  <c:v>6.2131618750015996</c:v>
                </c:pt>
                <c:pt idx="4723">
                  <c:v>6.2127687500000004</c:v>
                </c:pt>
                <c:pt idx="4724">
                  <c:v>6.2122462499999997</c:v>
                </c:pt>
                <c:pt idx="4725">
                  <c:v>6.2117300000000002</c:v>
                </c:pt>
                <c:pt idx="4726">
                  <c:v>6.21123125</c:v>
                </c:pt>
                <c:pt idx="4727">
                  <c:v>6.2107675000000002</c:v>
                </c:pt>
                <c:pt idx="4728">
                  <c:v>6.2102656250015995</c:v>
                </c:pt>
                <c:pt idx="4729">
                  <c:v>6.2098956250016002</c:v>
                </c:pt>
                <c:pt idx="4730">
                  <c:v>6.2094468750015999</c:v>
                </c:pt>
                <c:pt idx="4731">
                  <c:v>6.2089800000000004</c:v>
                </c:pt>
                <c:pt idx="4732">
                  <c:v>6.2085118750015997</c:v>
                </c:pt>
                <c:pt idx="4733">
                  <c:v>6.2080574999999998</c:v>
                </c:pt>
                <c:pt idx="4734">
                  <c:v>6.2076018750015995</c:v>
                </c:pt>
                <c:pt idx="4735">
                  <c:v>6.2071493750015998</c:v>
                </c:pt>
                <c:pt idx="4736">
                  <c:v>6.2067168750016002</c:v>
                </c:pt>
                <c:pt idx="4737">
                  <c:v>6.2062249999999999</c:v>
                </c:pt>
                <c:pt idx="4738">
                  <c:v>6.2058187499999997</c:v>
                </c:pt>
                <c:pt idx="4739">
                  <c:v>6.2053693750015997</c:v>
                </c:pt>
                <c:pt idx="4740">
                  <c:v>6.2049775</c:v>
                </c:pt>
                <c:pt idx="4741">
                  <c:v>6.2045356250015997</c:v>
                </c:pt>
                <c:pt idx="4742">
                  <c:v>6.2041237499999999</c:v>
                </c:pt>
                <c:pt idx="4743">
                  <c:v>6.20364</c:v>
                </c:pt>
                <c:pt idx="4744">
                  <c:v>6.2031706250015999</c:v>
                </c:pt>
                <c:pt idx="4745">
                  <c:v>6.2027975</c:v>
                </c:pt>
                <c:pt idx="4746">
                  <c:v>6.2023087500000003</c:v>
                </c:pt>
                <c:pt idx="4747">
                  <c:v>6.2018637500000002</c:v>
                </c:pt>
                <c:pt idx="4748">
                  <c:v>6.2014624999999999</c:v>
                </c:pt>
                <c:pt idx="4749">
                  <c:v>6.2010975000000004</c:v>
                </c:pt>
                <c:pt idx="4750">
                  <c:v>6.20060375</c:v>
                </c:pt>
                <c:pt idx="4751">
                  <c:v>6.2002393750015994</c:v>
                </c:pt>
                <c:pt idx="4752">
                  <c:v>6.1998974999999996</c:v>
                </c:pt>
                <c:pt idx="4753">
                  <c:v>6.1994962500000002</c:v>
                </c:pt>
                <c:pt idx="4754">
                  <c:v>6.1991681250015995</c:v>
                </c:pt>
                <c:pt idx="4755">
                  <c:v>6.1986718750016001</c:v>
                </c:pt>
                <c:pt idx="4756">
                  <c:v>6.1982431250015999</c:v>
                </c:pt>
                <c:pt idx="4757">
                  <c:v>6.1977481250016</c:v>
                </c:pt>
                <c:pt idx="4758">
                  <c:v>6.1974168750015997</c:v>
                </c:pt>
                <c:pt idx="4759">
                  <c:v>6.1970687499999997</c:v>
                </c:pt>
                <c:pt idx="4760">
                  <c:v>6.1966318750016001</c:v>
                </c:pt>
                <c:pt idx="4761">
                  <c:v>6.1961674999999996</c:v>
                </c:pt>
                <c:pt idx="4762">
                  <c:v>6.1958225000000002</c:v>
                </c:pt>
                <c:pt idx="4763">
                  <c:v>6.1954581250015996</c:v>
                </c:pt>
                <c:pt idx="4764">
                  <c:v>6.1949981250016002</c:v>
                </c:pt>
                <c:pt idx="4765">
                  <c:v>6.1945818750015995</c:v>
                </c:pt>
                <c:pt idx="4766">
                  <c:v>6.1941125000000001</c:v>
                </c:pt>
                <c:pt idx="4767">
                  <c:v>6.1936299999999997</c:v>
                </c:pt>
                <c:pt idx="4768">
                  <c:v>6.1932256250015998</c:v>
                </c:pt>
                <c:pt idx="4769">
                  <c:v>6.1927981250016</c:v>
                </c:pt>
                <c:pt idx="4770">
                  <c:v>6.1923918750015998</c:v>
                </c:pt>
                <c:pt idx="4771">
                  <c:v>6.1919406250015996</c:v>
                </c:pt>
                <c:pt idx="4772">
                  <c:v>6.1915262499999999</c:v>
                </c:pt>
                <c:pt idx="4773">
                  <c:v>6.1910562499999999</c:v>
                </c:pt>
                <c:pt idx="4774">
                  <c:v>6.1905799999999997</c:v>
                </c:pt>
                <c:pt idx="4775">
                  <c:v>6.1902575000000004</c:v>
                </c:pt>
                <c:pt idx="4776">
                  <c:v>6.1897025000000001</c:v>
                </c:pt>
                <c:pt idx="4777">
                  <c:v>6.1892718750015998</c:v>
                </c:pt>
                <c:pt idx="4778">
                  <c:v>6.1886999999999999</c:v>
                </c:pt>
                <c:pt idx="4779">
                  <c:v>6.1883800000000004</c:v>
                </c:pt>
                <c:pt idx="4780">
                  <c:v>6.1877956250016002</c:v>
                </c:pt>
                <c:pt idx="4781">
                  <c:v>6.1872831250016</c:v>
                </c:pt>
                <c:pt idx="4782">
                  <c:v>6.1866137500000002</c:v>
                </c:pt>
                <c:pt idx="4783">
                  <c:v>6.1862806250015998</c:v>
                </c:pt>
                <c:pt idx="4784">
                  <c:v>6.1859531250015998</c:v>
                </c:pt>
                <c:pt idx="4785">
                  <c:v>6.1853587499999998</c:v>
                </c:pt>
                <c:pt idx="4786">
                  <c:v>6.1849931250015997</c:v>
                </c:pt>
                <c:pt idx="4787">
                  <c:v>6.1843337500000004</c:v>
                </c:pt>
                <c:pt idx="4788">
                  <c:v>6.1837431250015999</c:v>
                </c:pt>
                <c:pt idx="4789">
                  <c:v>6.1831812499999996</c:v>
                </c:pt>
                <c:pt idx="4790">
                  <c:v>6.1828087500000004</c:v>
                </c:pt>
                <c:pt idx="4791">
                  <c:v>6.1822262500000003</c:v>
                </c:pt>
                <c:pt idx="4792">
                  <c:v>6.1816156250015997</c:v>
                </c:pt>
                <c:pt idx="4793">
                  <c:v>6.1810643750015997</c:v>
                </c:pt>
                <c:pt idx="4794">
                  <c:v>6.1807343750015997</c:v>
                </c:pt>
                <c:pt idx="4795">
                  <c:v>6.18021625</c:v>
                </c:pt>
                <c:pt idx="4796">
                  <c:v>6.1797275000000003</c:v>
                </c:pt>
                <c:pt idx="4797">
                  <c:v>6.1791881250016001</c:v>
                </c:pt>
                <c:pt idx="4798">
                  <c:v>6.1785449999999997</c:v>
                </c:pt>
                <c:pt idx="4799">
                  <c:v>6.1779012499999997</c:v>
                </c:pt>
                <c:pt idx="4800">
                  <c:v>6.1775512499999996</c:v>
                </c:pt>
                <c:pt idx="4801">
                  <c:v>6.1772175000000002</c:v>
                </c:pt>
                <c:pt idx="4802">
                  <c:v>6.1768918750015995</c:v>
                </c:pt>
                <c:pt idx="4803">
                  <c:v>6.1765506250015996</c:v>
                </c:pt>
                <c:pt idx="4804">
                  <c:v>6.1761987500000002</c:v>
                </c:pt>
                <c:pt idx="4805">
                  <c:v>6.1757987500000002</c:v>
                </c:pt>
                <c:pt idx="4806">
                  <c:v>6.1754418750015994</c:v>
                </c:pt>
                <c:pt idx="4807">
                  <c:v>6.1750881250015999</c:v>
                </c:pt>
                <c:pt idx="4808">
                  <c:v>6.1747543750015996</c:v>
                </c:pt>
                <c:pt idx="4809">
                  <c:v>6.1743874999999999</c:v>
                </c:pt>
                <c:pt idx="4810">
                  <c:v>6.1739906250015997</c:v>
                </c:pt>
                <c:pt idx="4811">
                  <c:v>6.17357625</c:v>
                </c:pt>
                <c:pt idx="4812">
                  <c:v>6.1731749999999996</c:v>
                </c:pt>
                <c:pt idx="4813">
                  <c:v>6.1727049999999997</c:v>
                </c:pt>
                <c:pt idx="4814">
                  <c:v>6.1722650000000003</c:v>
                </c:pt>
                <c:pt idx="4815">
                  <c:v>6.1718756250015998</c:v>
                </c:pt>
                <c:pt idx="4816">
                  <c:v>6.1714431250016002</c:v>
                </c:pt>
                <c:pt idx="4817">
                  <c:v>6.1710599999999998</c:v>
                </c:pt>
                <c:pt idx="4818">
                  <c:v>6.1705943750015999</c:v>
                </c:pt>
                <c:pt idx="4819">
                  <c:v>6.1701724999999996</c:v>
                </c:pt>
                <c:pt idx="4820">
                  <c:v>6.16974</c:v>
                </c:pt>
                <c:pt idx="4821">
                  <c:v>6.1693643750015994</c:v>
                </c:pt>
                <c:pt idx="4822">
                  <c:v>6.1689012500000002</c:v>
                </c:pt>
                <c:pt idx="4823">
                  <c:v>6.1685143750015996</c:v>
                </c:pt>
                <c:pt idx="4824">
                  <c:v>6.1681437499999996</c:v>
                </c:pt>
                <c:pt idx="4825">
                  <c:v>6.1677418750015995</c:v>
                </c:pt>
                <c:pt idx="4826">
                  <c:v>6.1673749999999998</c:v>
                </c:pt>
                <c:pt idx="4827">
                  <c:v>6.1669312500000002</c:v>
                </c:pt>
                <c:pt idx="4828">
                  <c:v>6.1665900000000002</c:v>
                </c:pt>
                <c:pt idx="4829">
                  <c:v>6.1662081250015994</c:v>
                </c:pt>
                <c:pt idx="4830">
                  <c:v>6.1658468750016002</c:v>
                </c:pt>
                <c:pt idx="4831">
                  <c:v>6.1653906250016002</c:v>
                </c:pt>
                <c:pt idx="4832">
                  <c:v>6.1650099999999997</c:v>
                </c:pt>
                <c:pt idx="4833">
                  <c:v>6.1645837500000003</c:v>
                </c:pt>
                <c:pt idx="4834">
                  <c:v>6.1641462499999999</c:v>
                </c:pt>
                <c:pt idx="4835">
                  <c:v>6.1637606250015997</c:v>
                </c:pt>
                <c:pt idx="4836">
                  <c:v>6.1633412500000002</c:v>
                </c:pt>
                <c:pt idx="4837">
                  <c:v>6.1629618750016002</c:v>
                </c:pt>
                <c:pt idx="4838">
                  <c:v>6.1624793750015998</c:v>
                </c:pt>
                <c:pt idx="4839">
                  <c:v>6.1621056250016002</c:v>
                </c:pt>
                <c:pt idx="4840">
                  <c:v>6.1616906250015999</c:v>
                </c:pt>
                <c:pt idx="4841">
                  <c:v>6.1612793750015999</c:v>
                </c:pt>
                <c:pt idx="4842">
                  <c:v>6.1608981250015997</c:v>
                </c:pt>
                <c:pt idx="4843">
                  <c:v>6.1604862499999999</c:v>
                </c:pt>
                <c:pt idx="4844">
                  <c:v>6.1600462499999997</c:v>
                </c:pt>
                <c:pt idx="4845">
                  <c:v>6.1595856250015997</c:v>
                </c:pt>
                <c:pt idx="4846">
                  <c:v>6.1591837500000004</c:v>
                </c:pt>
                <c:pt idx="4847">
                  <c:v>6.1587587499999996</c:v>
                </c:pt>
                <c:pt idx="4848">
                  <c:v>6.1583674999999998</c:v>
                </c:pt>
                <c:pt idx="4849">
                  <c:v>6.157915</c:v>
                </c:pt>
                <c:pt idx="4850">
                  <c:v>6.1575249999999997</c:v>
                </c:pt>
                <c:pt idx="4851">
                  <c:v>6.1571068750015998</c:v>
                </c:pt>
                <c:pt idx="4852">
                  <c:v>6.1566650000000003</c:v>
                </c:pt>
                <c:pt idx="4853">
                  <c:v>6.1563143750015996</c:v>
                </c:pt>
                <c:pt idx="4854">
                  <c:v>6.1558975</c:v>
                </c:pt>
                <c:pt idx="4855">
                  <c:v>6.1555324999999996</c:v>
                </c:pt>
                <c:pt idx="4856">
                  <c:v>6.1551299999999998</c:v>
                </c:pt>
                <c:pt idx="4857">
                  <c:v>6.15463</c:v>
                </c:pt>
                <c:pt idx="4858">
                  <c:v>6.1541081250016001</c:v>
                </c:pt>
                <c:pt idx="4859">
                  <c:v>6.1535612500000001</c:v>
                </c:pt>
                <c:pt idx="4860">
                  <c:v>6.1529499999999997</c:v>
                </c:pt>
                <c:pt idx="4861">
                  <c:v>6.1524112500000001</c:v>
                </c:pt>
                <c:pt idx="4862">
                  <c:v>6.1518825000000001</c:v>
                </c:pt>
                <c:pt idx="4863">
                  <c:v>6.1512343750016001</c:v>
                </c:pt>
                <c:pt idx="4864">
                  <c:v>6.1506968750016</c:v>
                </c:pt>
                <c:pt idx="4865">
                  <c:v>6.1501218750015996</c:v>
                </c:pt>
                <c:pt idx="4866">
                  <c:v>6.1495056250015994</c:v>
                </c:pt>
                <c:pt idx="4867">
                  <c:v>6.1490206250016</c:v>
                </c:pt>
                <c:pt idx="4868">
                  <c:v>6.1485768750015994</c:v>
                </c:pt>
                <c:pt idx="4869">
                  <c:v>6.1481287499999997</c:v>
                </c:pt>
                <c:pt idx="4870">
                  <c:v>6.1476843750015995</c:v>
                </c:pt>
                <c:pt idx="4871">
                  <c:v>6.1472918750016001</c:v>
                </c:pt>
                <c:pt idx="4872">
                  <c:v>6.1468075000000004</c:v>
                </c:pt>
                <c:pt idx="4873">
                  <c:v>6.1464131250016001</c:v>
                </c:pt>
                <c:pt idx="4874">
                  <c:v>6.1460049999999997</c:v>
                </c:pt>
                <c:pt idx="4875">
                  <c:v>6.1455793750016001</c:v>
                </c:pt>
                <c:pt idx="4876">
                  <c:v>6.1452087500000001</c:v>
                </c:pt>
                <c:pt idx="4877">
                  <c:v>6.1447587500000003</c:v>
                </c:pt>
                <c:pt idx="4878">
                  <c:v>6.1443362500000003</c:v>
                </c:pt>
                <c:pt idx="4879">
                  <c:v>6.1439143750016001</c:v>
                </c:pt>
                <c:pt idx="4880">
                  <c:v>6.1435768750015995</c:v>
                </c:pt>
                <c:pt idx="4881">
                  <c:v>6.1431306250016</c:v>
                </c:pt>
                <c:pt idx="4882">
                  <c:v>6.1427918750016</c:v>
                </c:pt>
                <c:pt idx="4883">
                  <c:v>6.1424312499999996</c:v>
                </c:pt>
                <c:pt idx="4884">
                  <c:v>6.1420443750015998</c:v>
                </c:pt>
                <c:pt idx="4885">
                  <c:v>6.1416831250015997</c:v>
                </c:pt>
                <c:pt idx="4886">
                  <c:v>6.1412862500000003</c:v>
                </c:pt>
                <c:pt idx="4887">
                  <c:v>6.1406099999999997</c:v>
                </c:pt>
                <c:pt idx="4888">
                  <c:v>6.1402706250015999</c:v>
                </c:pt>
                <c:pt idx="4889">
                  <c:v>6.1398318750016001</c:v>
                </c:pt>
                <c:pt idx="4890">
                  <c:v>6.1393756250016001</c:v>
                </c:pt>
                <c:pt idx="4891">
                  <c:v>6.1388918750016002</c:v>
                </c:pt>
                <c:pt idx="4892">
                  <c:v>6.1384181250015999</c:v>
                </c:pt>
                <c:pt idx="4893">
                  <c:v>6.1379587500000001</c:v>
                </c:pt>
                <c:pt idx="4894">
                  <c:v>6.1374143750016001</c:v>
                </c:pt>
                <c:pt idx="4895">
                  <c:v>6.1369618750015995</c:v>
                </c:pt>
                <c:pt idx="4896">
                  <c:v>6.1363925000000004</c:v>
                </c:pt>
                <c:pt idx="4897">
                  <c:v>6.1359287499999997</c:v>
                </c:pt>
                <c:pt idx="4898">
                  <c:v>6.1353949999999999</c:v>
                </c:pt>
                <c:pt idx="4899">
                  <c:v>6.1348637500000001</c:v>
                </c:pt>
                <c:pt idx="4900">
                  <c:v>6.1343987499999999</c:v>
                </c:pt>
                <c:pt idx="4901">
                  <c:v>6.1339181250015997</c:v>
                </c:pt>
                <c:pt idx="4902">
                  <c:v>6.1334581250015994</c:v>
                </c:pt>
                <c:pt idx="4903">
                  <c:v>6.1329725000000002</c:v>
                </c:pt>
                <c:pt idx="4904">
                  <c:v>6.1325818750016001</c:v>
                </c:pt>
                <c:pt idx="4905">
                  <c:v>6.1321262499999998</c:v>
                </c:pt>
                <c:pt idx="4906">
                  <c:v>6.1316943750016</c:v>
                </c:pt>
                <c:pt idx="4907">
                  <c:v>6.1312587499999998</c:v>
                </c:pt>
                <c:pt idx="4908">
                  <c:v>6.1308218750016001</c:v>
                </c:pt>
                <c:pt idx="4909">
                  <c:v>6.13045375</c:v>
                </c:pt>
                <c:pt idx="4910">
                  <c:v>6.13007875</c:v>
                </c:pt>
                <c:pt idx="4911">
                  <c:v>6.1294431250015995</c:v>
                </c:pt>
                <c:pt idx="4912">
                  <c:v>6.1290962499999999</c:v>
                </c:pt>
                <c:pt idx="4913">
                  <c:v>6.1287093750016002</c:v>
                </c:pt>
                <c:pt idx="4914">
                  <c:v>6.1283218750015998</c:v>
                </c:pt>
                <c:pt idx="4915">
                  <c:v>6.1279768750015995</c:v>
                </c:pt>
                <c:pt idx="4916">
                  <c:v>6.1276262499999996</c:v>
                </c:pt>
                <c:pt idx="4917">
                  <c:v>6.1272918750015997</c:v>
                </c:pt>
                <c:pt idx="4918">
                  <c:v>6.1269418750015996</c:v>
                </c:pt>
                <c:pt idx="4919">
                  <c:v>6.1266043750015999</c:v>
                </c:pt>
                <c:pt idx="4920">
                  <c:v>6.12616125</c:v>
                </c:pt>
                <c:pt idx="4921">
                  <c:v>6.1258006250015997</c:v>
                </c:pt>
                <c:pt idx="4922">
                  <c:v>6.1254618750015997</c:v>
                </c:pt>
                <c:pt idx="4923">
                  <c:v>6.1250968750016002</c:v>
                </c:pt>
                <c:pt idx="4924">
                  <c:v>6.1244187500000002</c:v>
                </c:pt>
                <c:pt idx="4925">
                  <c:v>6.1240575000000002</c:v>
                </c:pt>
                <c:pt idx="4926">
                  <c:v>6.1236862500000004</c:v>
                </c:pt>
                <c:pt idx="4927">
                  <c:v>6.123335</c:v>
                </c:pt>
                <c:pt idx="4928">
                  <c:v>6.1229918750015999</c:v>
                </c:pt>
                <c:pt idx="4929">
                  <c:v>6.1223150000000004</c:v>
                </c:pt>
                <c:pt idx="4930">
                  <c:v>6.1219749999999999</c:v>
                </c:pt>
                <c:pt idx="4931">
                  <c:v>6.1213231250015996</c:v>
                </c:pt>
                <c:pt idx="4932">
                  <c:v>6.1207131250015996</c:v>
                </c:pt>
                <c:pt idx="4933">
                  <c:v>6.1203737499999997</c:v>
                </c:pt>
                <c:pt idx="4934">
                  <c:v>6.11975625</c:v>
                </c:pt>
                <c:pt idx="4935">
                  <c:v>6.1192443750015997</c:v>
                </c:pt>
                <c:pt idx="4936">
                  <c:v>6.1185824999999996</c:v>
                </c:pt>
                <c:pt idx="4937">
                  <c:v>6.1180112500000003</c:v>
                </c:pt>
                <c:pt idx="4938">
                  <c:v>6.1174631250016001</c:v>
                </c:pt>
                <c:pt idx="4939">
                  <c:v>6.1171325000000003</c:v>
                </c:pt>
                <c:pt idx="4940">
                  <c:v>6.1164093750015995</c:v>
                </c:pt>
                <c:pt idx="4941">
                  <c:v>6.1160518750015997</c:v>
                </c:pt>
                <c:pt idx="4942">
                  <c:v>6.1157149999999998</c:v>
                </c:pt>
                <c:pt idx="4943">
                  <c:v>6.1151225</c:v>
                </c:pt>
                <c:pt idx="4944">
                  <c:v>6.1147106250015995</c:v>
                </c:pt>
                <c:pt idx="4945">
                  <c:v>6.1143574999999997</c:v>
                </c:pt>
                <c:pt idx="4946">
                  <c:v>6.1140181250015999</c:v>
                </c:pt>
                <c:pt idx="4947">
                  <c:v>6.1136881250016</c:v>
                </c:pt>
                <c:pt idx="4948">
                  <c:v>6.1131406250015994</c:v>
                </c:pt>
                <c:pt idx="4949">
                  <c:v>6.1125556250016002</c:v>
                </c:pt>
                <c:pt idx="4950">
                  <c:v>6.1119424999999996</c:v>
                </c:pt>
                <c:pt idx="4951">
                  <c:v>6.1114474999999997</c:v>
                </c:pt>
                <c:pt idx="4952">
                  <c:v>6.11112375</c:v>
                </c:pt>
                <c:pt idx="4953">
                  <c:v>6.1105762500000003</c:v>
                </c:pt>
                <c:pt idx="4954">
                  <c:v>6.1099456250015995</c:v>
                </c:pt>
                <c:pt idx="4955">
                  <c:v>6.1094306250015995</c:v>
                </c:pt>
                <c:pt idx="4956">
                  <c:v>6.1088456250015994</c:v>
                </c:pt>
                <c:pt idx="4957">
                  <c:v>6.1083268750016</c:v>
                </c:pt>
                <c:pt idx="4958">
                  <c:v>6.1077700000000004</c:v>
                </c:pt>
                <c:pt idx="4959">
                  <c:v>6.1072300000000004</c:v>
                </c:pt>
                <c:pt idx="4960">
                  <c:v>6.1068949999999997</c:v>
                </c:pt>
                <c:pt idx="4961">
                  <c:v>6.1064543750015998</c:v>
                </c:pt>
                <c:pt idx="4962">
                  <c:v>6.1059693750015995</c:v>
                </c:pt>
                <c:pt idx="4963">
                  <c:v>6.1054987499999998</c:v>
                </c:pt>
                <c:pt idx="4964">
                  <c:v>6.1051781250015997</c:v>
                </c:pt>
                <c:pt idx="4965">
                  <c:v>6.1046812499999996</c:v>
                </c:pt>
                <c:pt idx="4966">
                  <c:v>6.1042168750016002</c:v>
                </c:pt>
                <c:pt idx="4967">
                  <c:v>6.1037231250015997</c:v>
                </c:pt>
                <c:pt idx="4968">
                  <c:v>6.1031837500000004</c:v>
                </c:pt>
                <c:pt idx="4969">
                  <c:v>6.10272375</c:v>
                </c:pt>
                <c:pt idx="4970">
                  <c:v>6.1022081250015994</c:v>
                </c:pt>
                <c:pt idx="4971">
                  <c:v>6.1017118750015999</c:v>
                </c:pt>
                <c:pt idx="4972">
                  <c:v>6.1012081250015999</c:v>
                </c:pt>
                <c:pt idx="4973">
                  <c:v>6.1007899999999999</c:v>
                </c:pt>
                <c:pt idx="4974">
                  <c:v>6.1003737500000002</c:v>
                </c:pt>
                <c:pt idx="4975">
                  <c:v>6.1000075000000002</c:v>
                </c:pt>
                <c:pt idx="4976">
                  <c:v>6.0995843750015997</c:v>
                </c:pt>
                <c:pt idx="4977">
                  <c:v>6.0991106250015994</c:v>
                </c:pt>
                <c:pt idx="4978">
                  <c:v>6.0986456250016001</c:v>
                </c:pt>
                <c:pt idx="4979">
                  <c:v>6.0982099999999999</c:v>
                </c:pt>
                <c:pt idx="4980">
                  <c:v>6.0977775000000003</c:v>
                </c:pt>
                <c:pt idx="4981">
                  <c:v>6.0974237499999999</c:v>
                </c:pt>
                <c:pt idx="4982">
                  <c:v>6.0970706250015994</c:v>
                </c:pt>
                <c:pt idx="4983">
                  <c:v>6.0966918750015999</c:v>
                </c:pt>
                <c:pt idx="4984">
                  <c:v>6.0962718750015998</c:v>
                </c:pt>
                <c:pt idx="4985">
                  <c:v>6.0958493750015998</c:v>
                </c:pt>
                <c:pt idx="4986">
                  <c:v>6.0954293750015998</c:v>
                </c:pt>
                <c:pt idx="4987">
                  <c:v>6.0950143750015995</c:v>
                </c:pt>
                <c:pt idx="4988">
                  <c:v>6.0946437500000004</c:v>
                </c:pt>
                <c:pt idx="4989">
                  <c:v>6.0942056250015995</c:v>
                </c:pt>
                <c:pt idx="4990">
                  <c:v>6.0938287500000001</c:v>
                </c:pt>
                <c:pt idx="4991">
                  <c:v>6.0934381250016001</c:v>
                </c:pt>
                <c:pt idx="4992">
                  <c:v>6.0930462500000004</c:v>
                </c:pt>
                <c:pt idx="4993">
                  <c:v>6.0926287500000003</c:v>
                </c:pt>
                <c:pt idx="4994">
                  <c:v>6.0922693750015995</c:v>
                </c:pt>
                <c:pt idx="4995">
                  <c:v>6.0918368750015999</c:v>
                </c:pt>
                <c:pt idx="4996">
                  <c:v>6.0913143750016001</c:v>
                </c:pt>
                <c:pt idx="4997">
                  <c:v>6.0909143750016002</c:v>
                </c:pt>
                <c:pt idx="4998">
                  <c:v>6.0905031250016002</c:v>
                </c:pt>
                <c:pt idx="4999">
                  <c:v>6.0900706250015997</c:v>
                </c:pt>
                <c:pt idx="5000">
                  <c:v>6.0896993750016</c:v>
                </c:pt>
                <c:pt idx="5001">
                  <c:v>6.0893562499999998</c:v>
                </c:pt>
                <c:pt idx="5002">
                  <c:v>6.0889693750016001</c:v>
                </c:pt>
                <c:pt idx="5003">
                  <c:v>6.0886100000000001</c:v>
                </c:pt>
                <c:pt idx="5004">
                  <c:v>6.0881218750016002</c:v>
                </c:pt>
                <c:pt idx="5005">
                  <c:v>6.0876999999999999</c:v>
                </c:pt>
                <c:pt idx="5006">
                  <c:v>6.0873012500000003</c:v>
                </c:pt>
                <c:pt idx="5007">
                  <c:v>6.0869737500000003</c:v>
                </c:pt>
                <c:pt idx="5008">
                  <c:v>6.0865968750016002</c:v>
                </c:pt>
                <c:pt idx="5009">
                  <c:v>6.0861974999999999</c:v>
                </c:pt>
                <c:pt idx="5010">
                  <c:v>6.0858343750015997</c:v>
                </c:pt>
                <c:pt idx="5011">
                  <c:v>6.0853806250015996</c:v>
                </c:pt>
                <c:pt idx="5012">
                  <c:v>6.0849875000000004</c:v>
                </c:pt>
                <c:pt idx="5013">
                  <c:v>6.0845275000000001</c:v>
                </c:pt>
                <c:pt idx="5014">
                  <c:v>6.0840993750015997</c:v>
                </c:pt>
                <c:pt idx="5015">
                  <c:v>6.0837306250015999</c:v>
                </c:pt>
                <c:pt idx="5016">
                  <c:v>6.0831993750016</c:v>
                </c:pt>
                <c:pt idx="5017">
                  <c:v>6.0827756250015996</c:v>
                </c:pt>
                <c:pt idx="5018">
                  <c:v>6.0824162499999996</c:v>
                </c:pt>
                <c:pt idx="5019">
                  <c:v>6.0820650000000001</c:v>
                </c:pt>
                <c:pt idx="5020">
                  <c:v>6.0816724999999998</c:v>
                </c:pt>
                <c:pt idx="5021">
                  <c:v>6.0812937500000004</c:v>
                </c:pt>
                <c:pt idx="5022">
                  <c:v>6.0809337499999998</c:v>
                </c:pt>
                <c:pt idx="5023">
                  <c:v>6.0805175</c:v>
                </c:pt>
                <c:pt idx="5024">
                  <c:v>6.0801362499999998</c:v>
                </c:pt>
                <c:pt idx="5025">
                  <c:v>6.0796668750015996</c:v>
                </c:pt>
                <c:pt idx="5026">
                  <c:v>6.0793324999999996</c:v>
                </c:pt>
                <c:pt idx="5027">
                  <c:v>6.0789968750016001</c:v>
                </c:pt>
                <c:pt idx="5028">
                  <c:v>6.0784506250015999</c:v>
                </c:pt>
                <c:pt idx="5029">
                  <c:v>6.07804375</c:v>
                </c:pt>
                <c:pt idx="5030">
                  <c:v>6.0776925000000004</c:v>
                </c:pt>
                <c:pt idx="5031">
                  <c:v>6.0772818750016002</c:v>
                </c:pt>
                <c:pt idx="5032">
                  <c:v>6.0768762499999998</c:v>
                </c:pt>
                <c:pt idx="5033">
                  <c:v>6.0764218750015999</c:v>
                </c:pt>
                <c:pt idx="5034">
                  <c:v>6.0759756250015995</c:v>
                </c:pt>
                <c:pt idx="5035">
                  <c:v>6.0755456250015998</c:v>
                </c:pt>
                <c:pt idx="5036">
                  <c:v>6.0750650000000004</c:v>
                </c:pt>
                <c:pt idx="5037">
                  <c:v>6.0747131250016002</c:v>
                </c:pt>
                <c:pt idx="5038">
                  <c:v>6.0742781250015998</c:v>
                </c:pt>
                <c:pt idx="5039">
                  <c:v>6.07386625</c:v>
                </c:pt>
                <c:pt idx="5040">
                  <c:v>6.0734056250016</c:v>
                </c:pt>
                <c:pt idx="5041">
                  <c:v>6.0729418750016002</c:v>
                </c:pt>
                <c:pt idx="5042">
                  <c:v>6.0724749999999998</c:v>
                </c:pt>
                <c:pt idx="5043">
                  <c:v>6.0720718750015994</c:v>
                </c:pt>
                <c:pt idx="5044">
                  <c:v>6.0716156250015993</c:v>
                </c:pt>
                <c:pt idx="5045">
                  <c:v>6.0712200000000003</c:v>
                </c:pt>
                <c:pt idx="5046">
                  <c:v>6.0707968750015997</c:v>
                </c:pt>
                <c:pt idx="5047">
                  <c:v>6.0703068750015996</c:v>
                </c:pt>
                <c:pt idx="5048">
                  <c:v>6.06989</c:v>
                </c:pt>
                <c:pt idx="5049">
                  <c:v>6.0695012500000001</c:v>
                </c:pt>
                <c:pt idx="5050">
                  <c:v>6.0689793750016001</c:v>
                </c:pt>
                <c:pt idx="5051">
                  <c:v>6.0685106250015997</c:v>
                </c:pt>
                <c:pt idx="5052">
                  <c:v>6.0680387500000004</c:v>
                </c:pt>
                <c:pt idx="5053">
                  <c:v>6.0674625000000004</c:v>
                </c:pt>
                <c:pt idx="5054">
                  <c:v>6.0669174999999997</c:v>
                </c:pt>
                <c:pt idx="5055">
                  <c:v>6.0664850000000001</c:v>
                </c:pt>
                <c:pt idx="5056">
                  <c:v>6.0660674999999999</c:v>
                </c:pt>
                <c:pt idx="5057">
                  <c:v>6.0656487500000003</c:v>
                </c:pt>
                <c:pt idx="5058">
                  <c:v>6.0652018750016001</c:v>
                </c:pt>
                <c:pt idx="5059">
                  <c:v>6.0646743750015997</c:v>
                </c:pt>
                <c:pt idx="5060">
                  <c:v>6.0641768750015999</c:v>
                </c:pt>
                <c:pt idx="5061">
                  <c:v>6.0636650000000003</c:v>
                </c:pt>
                <c:pt idx="5062">
                  <c:v>6.0631762499999997</c:v>
                </c:pt>
                <c:pt idx="5063">
                  <c:v>6.0627512499999998</c:v>
                </c:pt>
                <c:pt idx="5064">
                  <c:v>6.06237125</c:v>
                </c:pt>
                <c:pt idx="5065">
                  <c:v>6.0619412500000003</c:v>
                </c:pt>
                <c:pt idx="5066">
                  <c:v>6.0615543750015997</c:v>
                </c:pt>
                <c:pt idx="5067">
                  <c:v>6.0611268750015999</c:v>
                </c:pt>
                <c:pt idx="5068">
                  <c:v>6.0606731250015997</c:v>
                </c:pt>
                <c:pt idx="5069">
                  <c:v>6.0602337500000001</c:v>
                </c:pt>
                <c:pt idx="5070">
                  <c:v>6.0597943750015997</c:v>
                </c:pt>
                <c:pt idx="5071">
                  <c:v>6.0592756250016002</c:v>
                </c:pt>
                <c:pt idx="5072">
                  <c:v>6.0588781250016002</c:v>
                </c:pt>
                <c:pt idx="5073">
                  <c:v>6.0584962500000001</c:v>
                </c:pt>
                <c:pt idx="5074">
                  <c:v>6.0580075000000004</c:v>
                </c:pt>
                <c:pt idx="5075">
                  <c:v>6.0576331250016002</c:v>
                </c:pt>
                <c:pt idx="5076">
                  <c:v>6.0572093750015998</c:v>
                </c:pt>
                <c:pt idx="5077">
                  <c:v>6.0568018750016002</c:v>
                </c:pt>
                <c:pt idx="5078">
                  <c:v>6.0564343750015999</c:v>
                </c:pt>
                <c:pt idx="5079">
                  <c:v>6.0560206250016</c:v>
                </c:pt>
                <c:pt idx="5080">
                  <c:v>6.0556781250015996</c:v>
                </c:pt>
                <c:pt idx="5081">
                  <c:v>6.0551812500000004</c:v>
                </c:pt>
                <c:pt idx="5082">
                  <c:v>6.0548262499999996</c:v>
                </c:pt>
                <c:pt idx="5083">
                  <c:v>6.0543899999999997</c:v>
                </c:pt>
                <c:pt idx="5084">
                  <c:v>6.0539687500000001</c:v>
                </c:pt>
                <c:pt idx="5085">
                  <c:v>6.0536424999999996</c:v>
                </c:pt>
                <c:pt idx="5086">
                  <c:v>6.0532649999999997</c:v>
                </c:pt>
                <c:pt idx="5087">
                  <c:v>6.0528424999999997</c:v>
                </c:pt>
                <c:pt idx="5088">
                  <c:v>6.0523181250015998</c:v>
                </c:pt>
                <c:pt idx="5089">
                  <c:v>6.0519774999999996</c:v>
                </c:pt>
                <c:pt idx="5090">
                  <c:v>6.0516281250016002</c:v>
                </c:pt>
                <c:pt idx="5091">
                  <c:v>6.0512106250016</c:v>
                </c:pt>
                <c:pt idx="5092">
                  <c:v>6.0508718750016</c:v>
                </c:pt>
                <c:pt idx="5093">
                  <c:v>6.0505218750015999</c:v>
                </c:pt>
                <c:pt idx="5094">
                  <c:v>6.0501218750015999</c:v>
                </c:pt>
                <c:pt idx="5095">
                  <c:v>6.0496893750015994</c:v>
                </c:pt>
                <c:pt idx="5096">
                  <c:v>6.0493468750016</c:v>
                </c:pt>
                <c:pt idx="5097">
                  <c:v>6.0490050000000002</c:v>
                </c:pt>
                <c:pt idx="5098">
                  <c:v>6.0486768750015996</c:v>
                </c:pt>
                <c:pt idx="5099">
                  <c:v>6.0482725000000004</c:v>
                </c:pt>
                <c:pt idx="5100">
                  <c:v>6.04801375</c:v>
                </c:pt>
                <c:pt idx="5101">
                  <c:v>6.0476681250016</c:v>
                </c:pt>
                <c:pt idx="5102">
                  <c:v>6.0473168750015995</c:v>
                </c:pt>
                <c:pt idx="5103">
                  <c:v>6.0469518750016</c:v>
                </c:pt>
                <c:pt idx="5104">
                  <c:v>6.0465956250015997</c:v>
                </c:pt>
                <c:pt idx="5105">
                  <c:v>6.0464774999999999</c:v>
                </c:pt>
                <c:pt idx="5106">
                  <c:v>6.0462362499999998</c:v>
                </c:pt>
                <c:pt idx="5107">
                  <c:v>6.0461612499999999</c:v>
                </c:pt>
                <c:pt idx="5108">
                  <c:v>6.0458268750016</c:v>
                </c:pt>
                <c:pt idx="5109">
                  <c:v>6.0455968750015998</c:v>
                </c:pt>
                <c:pt idx="5110">
                  <c:v>6.0454231250015997</c:v>
                </c:pt>
                <c:pt idx="5111">
                  <c:v>6.0454643750015995</c:v>
                </c:pt>
                <c:pt idx="5112">
                  <c:v>6.0456918750015998</c:v>
                </c:pt>
                <c:pt idx="5113">
                  <c:v>6.0457225000000001</c:v>
                </c:pt>
                <c:pt idx="5114">
                  <c:v>6.0460856250015995</c:v>
                </c:pt>
                <c:pt idx="5115">
                  <c:v>6.0464306250015998</c:v>
                </c:pt>
                <c:pt idx="5116">
                  <c:v>6.04678</c:v>
                </c:pt>
                <c:pt idx="5117">
                  <c:v>6.0471643750016</c:v>
                </c:pt>
                <c:pt idx="5118">
                  <c:v>6.0475156250015996</c:v>
                </c:pt>
                <c:pt idx="5119">
                  <c:v>6.0478993750015997</c:v>
                </c:pt>
                <c:pt idx="5120">
                  <c:v>6.0482537499999998</c:v>
                </c:pt>
                <c:pt idx="5121">
                  <c:v>6.0485850000000001</c:v>
                </c:pt>
                <c:pt idx="5122">
                  <c:v>6.0490081250015999</c:v>
                </c:pt>
                <c:pt idx="5123">
                  <c:v>6.0493424999999998</c:v>
                </c:pt>
                <c:pt idx="5124">
                  <c:v>6.0496987500000001</c:v>
                </c:pt>
                <c:pt idx="5125">
                  <c:v>6.0500456250015997</c:v>
                </c:pt>
                <c:pt idx="5126">
                  <c:v>6.0504474999999998</c:v>
                </c:pt>
                <c:pt idx="5127">
                  <c:v>6.05080375</c:v>
                </c:pt>
                <c:pt idx="5128">
                  <c:v>6.0511581250016002</c:v>
                </c:pt>
                <c:pt idx="5129">
                  <c:v>6.0515093750015998</c:v>
                </c:pt>
                <c:pt idx="5130">
                  <c:v>6.0519499999999997</c:v>
                </c:pt>
                <c:pt idx="5131">
                  <c:v>6.0523006250015996</c:v>
                </c:pt>
                <c:pt idx="5132">
                  <c:v>6.0527687500000003</c:v>
                </c:pt>
                <c:pt idx="5133">
                  <c:v>6.0531974999999996</c:v>
                </c:pt>
                <c:pt idx="5134">
                  <c:v>6.0536293750015995</c:v>
                </c:pt>
                <c:pt idx="5135">
                  <c:v>6.0539912500000002</c:v>
                </c:pt>
                <c:pt idx="5136">
                  <c:v>6.0543825</c:v>
                </c:pt>
                <c:pt idx="5137">
                  <c:v>6.0548356250015996</c:v>
                </c:pt>
                <c:pt idx="5138">
                  <c:v>6.0552262499999996</c:v>
                </c:pt>
                <c:pt idx="5139">
                  <c:v>6.0555887500000001</c:v>
                </c:pt>
                <c:pt idx="5140">
                  <c:v>6.0559818750016001</c:v>
                </c:pt>
                <c:pt idx="5141">
                  <c:v>6.0563037499999997</c:v>
                </c:pt>
                <c:pt idx="5142">
                  <c:v>6.0567581250015996</c:v>
                </c:pt>
                <c:pt idx="5143">
                  <c:v>6.0571412499999999</c:v>
                </c:pt>
                <c:pt idx="5144">
                  <c:v>6.0575374999999996</c:v>
                </c:pt>
                <c:pt idx="5145">
                  <c:v>6.0578643750015999</c:v>
                </c:pt>
                <c:pt idx="5146">
                  <c:v>6.0582193750015998</c:v>
                </c:pt>
                <c:pt idx="5147">
                  <c:v>6.0586356250015996</c:v>
                </c:pt>
                <c:pt idx="5148">
                  <c:v>6.0589768750015995</c:v>
                </c:pt>
                <c:pt idx="5149">
                  <c:v>6.0594650000000003</c:v>
                </c:pt>
                <c:pt idx="5150">
                  <c:v>6.0599018750016</c:v>
                </c:pt>
                <c:pt idx="5151">
                  <c:v>6.0603437500000004</c:v>
                </c:pt>
                <c:pt idx="5152">
                  <c:v>6.0607812499999998</c:v>
                </c:pt>
                <c:pt idx="5153">
                  <c:v>6.0612550000000001</c:v>
                </c:pt>
                <c:pt idx="5154">
                  <c:v>6.0617112500000001</c:v>
                </c:pt>
                <c:pt idx="5155">
                  <c:v>6.0620543750015994</c:v>
                </c:pt>
                <c:pt idx="5156">
                  <c:v>6.0624681250016001</c:v>
                </c:pt>
                <c:pt idx="5157">
                  <c:v>6.0628612500000001</c:v>
                </c:pt>
                <c:pt idx="5158">
                  <c:v>6.0632774999999999</c:v>
                </c:pt>
                <c:pt idx="5159">
                  <c:v>6.0636743750016002</c:v>
                </c:pt>
                <c:pt idx="5160">
                  <c:v>6.0641043750015999</c:v>
                </c:pt>
                <c:pt idx="5161">
                  <c:v>6.0644606250016002</c:v>
                </c:pt>
                <c:pt idx="5162">
                  <c:v>6.0647943750015996</c:v>
                </c:pt>
                <c:pt idx="5163">
                  <c:v>6.0652049999999997</c:v>
                </c:pt>
                <c:pt idx="5164">
                  <c:v>6.0655968750015994</c:v>
                </c:pt>
                <c:pt idx="5165">
                  <c:v>6.0659974999999999</c:v>
                </c:pt>
                <c:pt idx="5166">
                  <c:v>6.0663237499999996</c:v>
                </c:pt>
                <c:pt idx="5167">
                  <c:v>6.0667324999999996</c:v>
                </c:pt>
                <c:pt idx="5168">
                  <c:v>6.0671243750016002</c:v>
                </c:pt>
                <c:pt idx="5169">
                  <c:v>6.0674618750015998</c:v>
                </c:pt>
                <c:pt idx="5170">
                  <c:v>6.0677937499999999</c:v>
                </c:pt>
                <c:pt idx="5171">
                  <c:v>6.0681581250015997</c:v>
                </c:pt>
                <c:pt idx="5172">
                  <c:v>6.0685081250015998</c:v>
                </c:pt>
                <c:pt idx="5173">
                  <c:v>6.0688437500000001</c:v>
                </c:pt>
                <c:pt idx="5174">
                  <c:v>6.0691787499999998</c:v>
                </c:pt>
                <c:pt idx="5175">
                  <c:v>6.0696837500000003</c:v>
                </c:pt>
                <c:pt idx="5176">
                  <c:v>6.0700281250015999</c:v>
                </c:pt>
                <c:pt idx="5177">
                  <c:v>6.0704099999999999</c:v>
                </c:pt>
                <c:pt idx="5178">
                  <c:v>6.0707506250016001</c:v>
                </c:pt>
                <c:pt idx="5179">
                  <c:v>6.0710812499999998</c:v>
                </c:pt>
                <c:pt idx="5180">
                  <c:v>6.0715906250015994</c:v>
                </c:pt>
                <c:pt idx="5181">
                  <c:v>6.0719281250016</c:v>
                </c:pt>
                <c:pt idx="5182">
                  <c:v>6.0722899999999997</c:v>
                </c:pt>
                <c:pt idx="5183">
                  <c:v>6.0727418750015998</c:v>
                </c:pt>
                <c:pt idx="5184">
                  <c:v>6.0731218750015996</c:v>
                </c:pt>
                <c:pt idx="5185">
                  <c:v>6.0734668750015999</c:v>
                </c:pt>
                <c:pt idx="5186">
                  <c:v>6.0738612500000002</c:v>
                </c:pt>
                <c:pt idx="5187">
                  <c:v>6.0741843750015994</c:v>
                </c:pt>
                <c:pt idx="5188">
                  <c:v>6.0745399999999998</c:v>
                </c:pt>
                <c:pt idx="5189">
                  <c:v>6.0749381250015997</c:v>
                </c:pt>
                <c:pt idx="5190">
                  <c:v>6.0754481250015999</c:v>
                </c:pt>
                <c:pt idx="5191">
                  <c:v>6.0759325000000004</c:v>
                </c:pt>
                <c:pt idx="5192">
                  <c:v>6.0763625000000001</c:v>
                </c:pt>
                <c:pt idx="5193">
                  <c:v>6.0767218750016001</c:v>
                </c:pt>
                <c:pt idx="5194">
                  <c:v>6.0771693750016</c:v>
                </c:pt>
                <c:pt idx="5195">
                  <c:v>6.0775399999999999</c:v>
                </c:pt>
                <c:pt idx="5196">
                  <c:v>6.0778981250015995</c:v>
                </c:pt>
                <c:pt idx="5197">
                  <c:v>6.0782593750015996</c:v>
                </c:pt>
                <c:pt idx="5198">
                  <c:v>6.0786581250016001</c:v>
                </c:pt>
                <c:pt idx="5199">
                  <c:v>6.07904</c:v>
                </c:pt>
                <c:pt idx="5200">
                  <c:v>6.0794981250015994</c:v>
                </c:pt>
                <c:pt idx="5201">
                  <c:v>6.0798831250015999</c:v>
                </c:pt>
                <c:pt idx="5202">
                  <c:v>6.0802468750015999</c:v>
                </c:pt>
                <c:pt idx="5203">
                  <c:v>6.0806056250016001</c:v>
                </c:pt>
                <c:pt idx="5204">
                  <c:v>6.0810381250015997</c:v>
                </c:pt>
                <c:pt idx="5205">
                  <c:v>6.0813756250016002</c:v>
                </c:pt>
                <c:pt idx="5206">
                  <c:v>6.0818112500000003</c:v>
                </c:pt>
                <c:pt idx="5207">
                  <c:v>6.0822156250015995</c:v>
                </c:pt>
                <c:pt idx="5208">
                  <c:v>6.0825993750015996</c:v>
                </c:pt>
                <c:pt idx="5209">
                  <c:v>6.0829793750015995</c:v>
                </c:pt>
                <c:pt idx="5210">
                  <c:v>6.0833349999999999</c:v>
                </c:pt>
                <c:pt idx="5211">
                  <c:v>6.08374375</c:v>
                </c:pt>
                <c:pt idx="5212">
                  <c:v>6.0841037499999997</c:v>
                </c:pt>
                <c:pt idx="5213">
                  <c:v>6.0844825</c:v>
                </c:pt>
                <c:pt idx="5214">
                  <c:v>6.0848318750015995</c:v>
                </c:pt>
                <c:pt idx="5215">
                  <c:v>6.0852443750015999</c:v>
                </c:pt>
                <c:pt idx="5216">
                  <c:v>6.0857162499999999</c:v>
                </c:pt>
                <c:pt idx="5217">
                  <c:v>6.0861324999999997</c:v>
                </c:pt>
                <c:pt idx="5218">
                  <c:v>6.0864987499999996</c:v>
                </c:pt>
                <c:pt idx="5219">
                  <c:v>6.0868368750016</c:v>
                </c:pt>
                <c:pt idx="5220">
                  <c:v>6.0872437499999998</c:v>
                </c:pt>
                <c:pt idx="5221">
                  <c:v>6.0876693750015995</c:v>
                </c:pt>
                <c:pt idx="5222">
                  <c:v>6.0880243750015994</c:v>
                </c:pt>
                <c:pt idx="5223">
                  <c:v>6.0884131250015994</c:v>
                </c:pt>
                <c:pt idx="5224">
                  <c:v>6.0888131250016002</c:v>
                </c:pt>
                <c:pt idx="5225">
                  <c:v>6.0892756250015996</c:v>
                </c:pt>
                <c:pt idx="5226">
                  <c:v>6.0897343750015995</c:v>
                </c:pt>
                <c:pt idx="5227">
                  <c:v>6.0900937500000003</c:v>
                </c:pt>
                <c:pt idx="5228">
                  <c:v>6.0904831250016001</c:v>
                </c:pt>
                <c:pt idx="5229">
                  <c:v>6.0910393750015999</c:v>
                </c:pt>
                <c:pt idx="5230">
                  <c:v>6.09139125</c:v>
                </c:pt>
                <c:pt idx="5231">
                  <c:v>6.0918343750016</c:v>
                </c:pt>
                <c:pt idx="5232">
                  <c:v>6.0923612499999997</c:v>
                </c:pt>
                <c:pt idx="5233">
                  <c:v>6.09274</c:v>
                </c:pt>
                <c:pt idx="5234">
                  <c:v>6.0930818750015998</c:v>
                </c:pt>
                <c:pt idx="5235">
                  <c:v>6.0934549999999996</c:v>
                </c:pt>
                <c:pt idx="5236">
                  <c:v>6.0938699999999999</c:v>
                </c:pt>
                <c:pt idx="5237">
                  <c:v>6.0942187499999996</c:v>
                </c:pt>
                <c:pt idx="5238">
                  <c:v>6.0946468750016001</c:v>
                </c:pt>
                <c:pt idx="5239">
                  <c:v>6.0950531250015993</c:v>
                </c:pt>
                <c:pt idx="5240">
                  <c:v>6.0954693750016</c:v>
                </c:pt>
                <c:pt idx="5241">
                  <c:v>6.0958656250015997</c:v>
                </c:pt>
                <c:pt idx="5242">
                  <c:v>6.0963237499999998</c:v>
                </c:pt>
                <c:pt idx="5243">
                  <c:v>6.0967599999999997</c:v>
                </c:pt>
                <c:pt idx="5244">
                  <c:v>6.0971737499999996</c:v>
                </c:pt>
                <c:pt idx="5245">
                  <c:v>6.0976968750016001</c:v>
                </c:pt>
                <c:pt idx="5246">
                  <c:v>6.0981312499999998</c:v>
                </c:pt>
                <c:pt idx="5247">
                  <c:v>6.0985287499999998</c:v>
                </c:pt>
                <c:pt idx="5248">
                  <c:v>6.0989149999999999</c:v>
                </c:pt>
                <c:pt idx="5249">
                  <c:v>6.0993568750015994</c:v>
                </c:pt>
                <c:pt idx="5250">
                  <c:v>6.0997443750015998</c:v>
                </c:pt>
                <c:pt idx="5251">
                  <c:v>6.1001725000000002</c:v>
                </c:pt>
                <c:pt idx="5252">
                  <c:v>6.1005893750015998</c:v>
                </c:pt>
                <c:pt idx="5253">
                  <c:v>6.1009874999999996</c:v>
                </c:pt>
                <c:pt idx="5254">
                  <c:v>6.1013425000000003</c:v>
                </c:pt>
                <c:pt idx="5255">
                  <c:v>6.1017187499999999</c:v>
                </c:pt>
                <c:pt idx="5256">
                  <c:v>6.1021049999999999</c:v>
                </c:pt>
                <c:pt idx="5257">
                  <c:v>6.1025274999999999</c:v>
                </c:pt>
                <c:pt idx="5258">
                  <c:v>6.1029118750015998</c:v>
                </c:pt>
                <c:pt idx="5259">
                  <c:v>6.1033293750016</c:v>
                </c:pt>
                <c:pt idx="5260">
                  <c:v>6.1036824999999997</c:v>
                </c:pt>
                <c:pt idx="5261">
                  <c:v>6.1040475000000001</c:v>
                </c:pt>
                <c:pt idx="5262">
                  <c:v>6.1044562500000001</c:v>
                </c:pt>
                <c:pt idx="5263">
                  <c:v>6.1048506250015997</c:v>
                </c:pt>
                <c:pt idx="5264">
                  <c:v>6.1052381250016001</c:v>
                </c:pt>
                <c:pt idx="5265">
                  <c:v>6.1055643750015998</c:v>
                </c:pt>
                <c:pt idx="5266">
                  <c:v>6.1059937499999997</c:v>
                </c:pt>
                <c:pt idx="5267">
                  <c:v>6.1063200000000002</c:v>
                </c:pt>
                <c:pt idx="5268">
                  <c:v>6.1066568750016001</c:v>
                </c:pt>
                <c:pt idx="5269">
                  <c:v>6.1071481250015998</c:v>
                </c:pt>
                <c:pt idx="5270">
                  <c:v>6.1075268750016001</c:v>
                </c:pt>
                <c:pt idx="5271">
                  <c:v>6.1078543750016001</c:v>
                </c:pt>
                <c:pt idx="5272">
                  <c:v>6.10826125</c:v>
                </c:pt>
                <c:pt idx="5273">
                  <c:v>6.1086306250015996</c:v>
                </c:pt>
                <c:pt idx="5274">
                  <c:v>6.1089693750015996</c:v>
                </c:pt>
                <c:pt idx="5275">
                  <c:v>6.10929375</c:v>
                </c:pt>
                <c:pt idx="5276">
                  <c:v>6.1098474999999999</c:v>
                </c:pt>
                <c:pt idx="5277">
                  <c:v>6.1103087499999997</c:v>
                </c:pt>
                <c:pt idx="5278">
                  <c:v>6.1106987500000001</c:v>
                </c:pt>
                <c:pt idx="5279">
                  <c:v>6.1111862500000003</c:v>
                </c:pt>
                <c:pt idx="5280">
                  <c:v>6.1115956250016001</c:v>
                </c:pt>
                <c:pt idx="5281">
                  <c:v>6.1120681250016</c:v>
                </c:pt>
                <c:pt idx="5282">
                  <c:v>6.1124731250015998</c:v>
                </c:pt>
                <c:pt idx="5283">
                  <c:v>6.1129262500000001</c:v>
                </c:pt>
                <c:pt idx="5284">
                  <c:v>6.1133331250016001</c:v>
                </c:pt>
                <c:pt idx="5285">
                  <c:v>6.1137781250016001</c:v>
                </c:pt>
                <c:pt idx="5286">
                  <c:v>6.1141018750015999</c:v>
                </c:pt>
                <c:pt idx="5287">
                  <c:v>6.1144425</c:v>
                </c:pt>
                <c:pt idx="5288">
                  <c:v>6.1147743750016001</c:v>
                </c:pt>
                <c:pt idx="5289">
                  <c:v>6.1151999999999997</c:v>
                </c:pt>
                <c:pt idx="5290">
                  <c:v>6.1156449999999998</c:v>
                </c:pt>
                <c:pt idx="5291">
                  <c:v>6.1160368750015994</c:v>
                </c:pt>
                <c:pt idx="5292">
                  <c:v>6.1164062499999998</c:v>
                </c:pt>
                <c:pt idx="5293">
                  <c:v>6.1168006250015994</c:v>
                </c:pt>
                <c:pt idx="5294">
                  <c:v>6.1171393750015994</c:v>
                </c:pt>
                <c:pt idx="5295">
                  <c:v>6.1175081250016001</c:v>
                </c:pt>
                <c:pt idx="5296">
                  <c:v>6.1179106250016</c:v>
                </c:pt>
                <c:pt idx="5297">
                  <c:v>6.1184043750015995</c:v>
                </c:pt>
                <c:pt idx="5298">
                  <c:v>6.11883</c:v>
                </c:pt>
                <c:pt idx="5299">
                  <c:v>6.1191556250015999</c:v>
                </c:pt>
                <c:pt idx="5300">
                  <c:v>6.1194949999999997</c:v>
                </c:pt>
                <c:pt idx="5301">
                  <c:v>6.1198818750015995</c:v>
                </c:pt>
                <c:pt idx="5302">
                  <c:v>6.1202437500000002</c:v>
                </c:pt>
                <c:pt idx="5303">
                  <c:v>6.1206112499999996</c:v>
                </c:pt>
                <c:pt idx="5304">
                  <c:v>6.1210162500000003</c:v>
                </c:pt>
                <c:pt idx="5305">
                  <c:v>6.1214075000000001</c:v>
                </c:pt>
                <c:pt idx="5306">
                  <c:v>6.1218743750015996</c:v>
                </c:pt>
                <c:pt idx="5307">
                  <c:v>6.1222462499999999</c:v>
                </c:pt>
                <c:pt idx="5308">
                  <c:v>6.1226112500000003</c:v>
                </c:pt>
                <c:pt idx="5309">
                  <c:v>6.1229756250016001</c:v>
                </c:pt>
                <c:pt idx="5310">
                  <c:v>6.1233012499999999</c:v>
                </c:pt>
                <c:pt idx="5311">
                  <c:v>6.1236825000000001</c:v>
                </c:pt>
                <c:pt idx="5312">
                  <c:v>6.1240462500000001</c:v>
                </c:pt>
                <c:pt idx="5313">
                  <c:v>6.1244231250015995</c:v>
                </c:pt>
                <c:pt idx="5314">
                  <c:v>6.1248206250015995</c:v>
                </c:pt>
                <c:pt idx="5315">
                  <c:v>6.1252081250015999</c:v>
                </c:pt>
                <c:pt idx="5316">
                  <c:v>6.1255706250015995</c:v>
                </c:pt>
                <c:pt idx="5317">
                  <c:v>6.1258918750015994</c:v>
                </c:pt>
                <c:pt idx="5318">
                  <c:v>6.1262593750015997</c:v>
                </c:pt>
                <c:pt idx="5319">
                  <c:v>6.1266912500000004</c:v>
                </c:pt>
                <c:pt idx="5320">
                  <c:v>6.1270918750016001</c:v>
                </c:pt>
                <c:pt idx="5321">
                  <c:v>6.1274581250016</c:v>
                </c:pt>
                <c:pt idx="5322">
                  <c:v>6.1278243750015999</c:v>
                </c:pt>
                <c:pt idx="5323">
                  <c:v>6.1281837499999998</c:v>
                </c:pt>
                <c:pt idx="5324">
                  <c:v>6.1285550000000004</c:v>
                </c:pt>
                <c:pt idx="5325">
                  <c:v>6.1289937500000002</c:v>
                </c:pt>
                <c:pt idx="5326">
                  <c:v>6.1294012499999999</c:v>
                </c:pt>
                <c:pt idx="5327">
                  <c:v>6.1297974999999996</c:v>
                </c:pt>
                <c:pt idx="5328">
                  <c:v>6.1302331250015998</c:v>
                </c:pt>
                <c:pt idx="5329">
                  <c:v>6.1306243750015996</c:v>
                </c:pt>
                <c:pt idx="5330">
                  <c:v>6.1311187499999997</c:v>
                </c:pt>
                <c:pt idx="5331">
                  <c:v>6.1315243750016002</c:v>
                </c:pt>
                <c:pt idx="5332">
                  <c:v>6.1318868750015998</c:v>
                </c:pt>
                <c:pt idx="5333">
                  <c:v>6.1322962499999996</c:v>
                </c:pt>
                <c:pt idx="5334">
                  <c:v>6.1327362499999998</c:v>
                </c:pt>
                <c:pt idx="5335">
                  <c:v>6.1331593750015996</c:v>
                </c:pt>
                <c:pt idx="5336">
                  <c:v>6.1334956250015997</c:v>
                </c:pt>
                <c:pt idx="5337">
                  <c:v>6.1338324999999996</c:v>
                </c:pt>
                <c:pt idx="5338">
                  <c:v>6.1342156250016</c:v>
                </c:pt>
                <c:pt idx="5339">
                  <c:v>6.13458375</c:v>
                </c:pt>
                <c:pt idx="5340">
                  <c:v>6.1349774999999998</c:v>
                </c:pt>
                <c:pt idx="5341">
                  <c:v>6.1353243750016002</c:v>
                </c:pt>
                <c:pt idx="5342">
                  <c:v>6.1357181250016</c:v>
                </c:pt>
                <c:pt idx="5343">
                  <c:v>6.1360987500000004</c:v>
                </c:pt>
                <c:pt idx="5344">
                  <c:v>6.1364506250015998</c:v>
                </c:pt>
                <c:pt idx="5345">
                  <c:v>6.1367937499999998</c:v>
                </c:pt>
                <c:pt idx="5346">
                  <c:v>6.13721125</c:v>
                </c:pt>
                <c:pt idx="5347">
                  <c:v>6.1375737499999996</c:v>
                </c:pt>
                <c:pt idx="5348">
                  <c:v>6.1380587499999999</c:v>
                </c:pt>
                <c:pt idx="5349">
                  <c:v>6.1384518750015999</c:v>
                </c:pt>
                <c:pt idx="5350">
                  <c:v>6.1388425</c:v>
                </c:pt>
                <c:pt idx="5351">
                  <c:v>6.1392831250016</c:v>
                </c:pt>
                <c:pt idx="5352">
                  <c:v>6.1396575000000002</c:v>
                </c:pt>
                <c:pt idx="5353">
                  <c:v>6.1400899999999998</c:v>
                </c:pt>
                <c:pt idx="5354">
                  <c:v>6.1404837499999996</c:v>
                </c:pt>
                <c:pt idx="5355">
                  <c:v>6.1408624999999999</c:v>
                </c:pt>
                <c:pt idx="5356">
                  <c:v>6.1411943750016</c:v>
                </c:pt>
                <c:pt idx="5357">
                  <c:v>6.1416818750016002</c:v>
                </c:pt>
                <c:pt idx="5358">
                  <c:v>6.1420787499999996</c:v>
                </c:pt>
                <c:pt idx="5359">
                  <c:v>6.1424937499999999</c:v>
                </c:pt>
                <c:pt idx="5360">
                  <c:v>6.1429006250015998</c:v>
                </c:pt>
                <c:pt idx="5361">
                  <c:v>6.14331125</c:v>
                </c:pt>
                <c:pt idx="5362">
                  <c:v>6.1436475000000002</c:v>
                </c:pt>
                <c:pt idx="5363">
                  <c:v>6.14396875</c:v>
                </c:pt>
                <c:pt idx="5364">
                  <c:v>6.1438193750016001</c:v>
                </c:pt>
                <c:pt idx="5365">
                  <c:v>6.1439874999999997</c:v>
                </c:pt>
                <c:pt idx="5366">
                  <c:v>6.1443337500000004</c:v>
                </c:pt>
                <c:pt idx="5367">
                  <c:v>6.1447087500000004</c:v>
                </c:pt>
                <c:pt idx="5368">
                  <c:v>6.1449781250015993</c:v>
                </c:pt>
                <c:pt idx="5369">
                  <c:v>6.1452049999999998</c:v>
                </c:pt>
                <c:pt idx="5370">
                  <c:v>6.14535125</c:v>
                </c:pt>
                <c:pt idx="5371">
                  <c:v>6.1456437499999996</c:v>
                </c:pt>
                <c:pt idx="5372">
                  <c:v>6.1459275</c:v>
                </c:pt>
                <c:pt idx="5373">
                  <c:v>6.1462568750016002</c:v>
                </c:pt>
                <c:pt idx="5374">
                  <c:v>6.1466156250015995</c:v>
                </c:pt>
                <c:pt idx="5375">
                  <c:v>6.1469931250015994</c:v>
                </c:pt>
                <c:pt idx="5376">
                  <c:v>6.1474012499999997</c:v>
                </c:pt>
                <c:pt idx="5377">
                  <c:v>6.14772125</c:v>
                </c:pt>
                <c:pt idx="5378">
                  <c:v>6.1480625</c:v>
                </c:pt>
                <c:pt idx="5379">
                  <c:v>6.1484612500000004</c:v>
                </c:pt>
                <c:pt idx="5380">
                  <c:v>6.1487887499999996</c:v>
                </c:pt>
                <c:pt idx="5381">
                  <c:v>6.1492449999999996</c:v>
                </c:pt>
                <c:pt idx="5382">
                  <c:v>6.1496762499999997</c:v>
                </c:pt>
                <c:pt idx="5383">
                  <c:v>6.1500387500000002</c:v>
                </c:pt>
                <c:pt idx="5384">
                  <c:v>6.15042125</c:v>
                </c:pt>
                <c:pt idx="5385">
                  <c:v>6.1509381250016002</c:v>
                </c:pt>
                <c:pt idx="5386">
                  <c:v>6.1513150000000003</c:v>
                </c:pt>
                <c:pt idx="5387">
                  <c:v>6.1516943750015995</c:v>
                </c:pt>
                <c:pt idx="5388">
                  <c:v>6.1520374999999996</c:v>
                </c:pt>
                <c:pt idx="5389">
                  <c:v>6.1524312500000002</c:v>
                </c:pt>
                <c:pt idx="5390">
                  <c:v>6.1528987500000003</c:v>
                </c:pt>
                <c:pt idx="5391">
                  <c:v>6.1532349999999996</c:v>
                </c:pt>
                <c:pt idx="5392">
                  <c:v>6.1536212499999996</c:v>
                </c:pt>
                <c:pt idx="5393">
                  <c:v>6.1539756250015998</c:v>
                </c:pt>
                <c:pt idx="5394">
                  <c:v>6.1543956250015999</c:v>
                </c:pt>
                <c:pt idx="5395">
                  <c:v>6.1547743750016002</c:v>
                </c:pt>
                <c:pt idx="5396">
                  <c:v>6.1551843750015998</c:v>
                </c:pt>
                <c:pt idx="5397">
                  <c:v>6.1555443750015995</c:v>
                </c:pt>
                <c:pt idx="5398">
                  <c:v>6.1558656250016002</c:v>
                </c:pt>
                <c:pt idx="5399">
                  <c:v>6.1563162499999997</c:v>
                </c:pt>
                <c:pt idx="5400">
                  <c:v>6.1567268750016</c:v>
                </c:pt>
                <c:pt idx="5401">
                  <c:v>6.1571075000000004</c:v>
                </c:pt>
                <c:pt idx="5402">
                  <c:v>6.1574637499999998</c:v>
                </c:pt>
                <c:pt idx="5403">
                  <c:v>6.1577856250015994</c:v>
                </c:pt>
                <c:pt idx="5404">
                  <c:v>6.1581337500000002</c:v>
                </c:pt>
                <c:pt idx="5405">
                  <c:v>6.1584874999999997</c:v>
                </c:pt>
                <c:pt idx="5406">
                  <c:v>6.1588168750015999</c:v>
                </c:pt>
                <c:pt idx="5407">
                  <c:v>6.1592343750016001</c:v>
                </c:pt>
                <c:pt idx="5408">
                  <c:v>6.1595837500000004</c:v>
                </c:pt>
                <c:pt idx="5409">
                  <c:v>6.1599449999999996</c:v>
                </c:pt>
                <c:pt idx="5410">
                  <c:v>6.1602943750015999</c:v>
                </c:pt>
                <c:pt idx="5411">
                  <c:v>6.1606581250015999</c:v>
                </c:pt>
                <c:pt idx="5412">
                  <c:v>6.1610518750015997</c:v>
                </c:pt>
                <c:pt idx="5413">
                  <c:v>6.1615143750015999</c:v>
                </c:pt>
                <c:pt idx="5414">
                  <c:v>6.1619324999999998</c:v>
                </c:pt>
                <c:pt idx="5415">
                  <c:v>6.1623487499999996</c:v>
                </c:pt>
                <c:pt idx="5416">
                  <c:v>6.1627706250015999</c:v>
                </c:pt>
                <c:pt idx="5417">
                  <c:v>6.1631862499999999</c:v>
                </c:pt>
                <c:pt idx="5418">
                  <c:v>6.1635131250016002</c:v>
                </c:pt>
                <c:pt idx="5419">
                  <c:v>6.1638450000000002</c:v>
                </c:pt>
                <c:pt idx="5420">
                  <c:v>6.1642193750015997</c:v>
                </c:pt>
                <c:pt idx="5421">
                  <c:v>6.1645925000000004</c:v>
                </c:pt>
                <c:pt idx="5422">
                  <c:v>6.1649981250015999</c:v>
                </c:pt>
                <c:pt idx="5423">
                  <c:v>6.1653606250015995</c:v>
                </c:pt>
                <c:pt idx="5424">
                  <c:v>6.1657787500000003</c:v>
                </c:pt>
                <c:pt idx="5425">
                  <c:v>6.1661968750015994</c:v>
                </c:pt>
                <c:pt idx="5426">
                  <c:v>6.1665781250015996</c:v>
                </c:pt>
                <c:pt idx="5427">
                  <c:v>6.1669156250016002</c:v>
                </c:pt>
                <c:pt idx="5428">
                  <c:v>6.1672806250015997</c:v>
                </c:pt>
                <c:pt idx="5429">
                  <c:v>6.1676318750016002</c:v>
                </c:pt>
                <c:pt idx="5430">
                  <c:v>6.1680256250015999</c:v>
                </c:pt>
                <c:pt idx="5431">
                  <c:v>6.1683893750015999</c:v>
                </c:pt>
                <c:pt idx="5432">
                  <c:v>6.1687356250015997</c:v>
                </c:pt>
                <c:pt idx="5433">
                  <c:v>6.1691606250015996</c:v>
                </c:pt>
                <c:pt idx="5434">
                  <c:v>6.1694806250015999</c:v>
                </c:pt>
                <c:pt idx="5435">
                  <c:v>6.1698737499999998</c:v>
                </c:pt>
                <c:pt idx="5436">
                  <c:v>6.1702243750015997</c:v>
                </c:pt>
                <c:pt idx="5437">
                  <c:v>6.1705556250016</c:v>
                </c:pt>
                <c:pt idx="5438">
                  <c:v>6.1709037499999999</c:v>
                </c:pt>
                <c:pt idx="5439">
                  <c:v>6.1712749999999996</c:v>
                </c:pt>
                <c:pt idx="5440">
                  <c:v>6.1717224999999996</c:v>
                </c:pt>
                <c:pt idx="5441">
                  <c:v>6.1720481250015995</c:v>
                </c:pt>
                <c:pt idx="5442">
                  <c:v>6.1723875000000001</c:v>
                </c:pt>
                <c:pt idx="5443">
                  <c:v>6.1727193750015994</c:v>
                </c:pt>
                <c:pt idx="5444">
                  <c:v>6.1730981250015997</c:v>
                </c:pt>
                <c:pt idx="5445">
                  <c:v>6.1734212499999996</c:v>
                </c:pt>
                <c:pt idx="5446">
                  <c:v>6.1737818750016</c:v>
                </c:pt>
                <c:pt idx="5447">
                  <c:v>6.1741687499999998</c:v>
                </c:pt>
                <c:pt idx="5448">
                  <c:v>6.17451375</c:v>
                </c:pt>
                <c:pt idx="5449">
                  <c:v>6.1749200000000002</c:v>
                </c:pt>
                <c:pt idx="5450">
                  <c:v>6.1752818750016001</c:v>
                </c:pt>
                <c:pt idx="5451">
                  <c:v>6.1756181250015993</c:v>
                </c:pt>
                <c:pt idx="5452">
                  <c:v>6.1759506250016001</c:v>
                </c:pt>
                <c:pt idx="5453">
                  <c:v>6.1763337500000004</c:v>
                </c:pt>
                <c:pt idx="5454">
                  <c:v>6.1766924999999997</c:v>
                </c:pt>
                <c:pt idx="5455">
                  <c:v>6.1770643750016001</c:v>
                </c:pt>
                <c:pt idx="5456">
                  <c:v>6.1774337499999996</c:v>
                </c:pt>
                <c:pt idx="5457">
                  <c:v>6.177765</c:v>
                </c:pt>
                <c:pt idx="5458">
                  <c:v>6.1781443750016001</c:v>
                </c:pt>
                <c:pt idx="5459">
                  <c:v>6.1784924999999999</c:v>
                </c:pt>
                <c:pt idx="5460">
                  <c:v>6.1788218750016002</c:v>
                </c:pt>
                <c:pt idx="5461">
                  <c:v>6.1791600000000004</c:v>
                </c:pt>
                <c:pt idx="5462">
                  <c:v>6.1795018750016002</c:v>
                </c:pt>
                <c:pt idx="5463">
                  <c:v>6.1796968750015999</c:v>
                </c:pt>
                <c:pt idx="5464">
                  <c:v>6.17998125</c:v>
                </c:pt>
                <c:pt idx="5465">
                  <c:v>6.1800056250016002</c:v>
                </c:pt>
                <c:pt idx="5466">
                  <c:v>6.1796568750015997</c:v>
                </c:pt>
                <c:pt idx="5467">
                  <c:v>6.1793062499999998</c:v>
                </c:pt>
                <c:pt idx="5468">
                  <c:v>6.1789199999999997</c:v>
                </c:pt>
                <c:pt idx="5469">
                  <c:v>6.1785750000000004</c:v>
                </c:pt>
                <c:pt idx="5470">
                  <c:v>6.1784606250016001</c:v>
                </c:pt>
                <c:pt idx="5471">
                  <c:v>6.17821</c:v>
                </c:pt>
                <c:pt idx="5472">
                  <c:v>6.1778793750015994</c:v>
                </c:pt>
                <c:pt idx="5473">
                  <c:v>6.1775574999999998</c:v>
                </c:pt>
                <c:pt idx="5474">
                  <c:v>6.1775981250015999</c:v>
                </c:pt>
                <c:pt idx="5475">
                  <c:v>6.1775256250016</c:v>
                </c:pt>
                <c:pt idx="5476">
                  <c:v>6.1776731250015997</c:v>
                </c:pt>
                <c:pt idx="5477">
                  <c:v>6.1778468750015998</c:v>
                </c:pt>
                <c:pt idx="5478">
                  <c:v>6.1779081250015997</c:v>
                </c:pt>
                <c:pt idx="5479">
                  <c:v>6.1780118750015998</c:v>
                </c:pt>
                <c:pt idx="5480">
                  <c:v>6.1777543750015997</c:v>
                </c:pt>
                <c:pt idx="5481">
                  <c:v>6.1776737500000003</c:v>
                </c:pt>
                <c:pt idx="5482">
                  <c:v>6.1777456250015996</c:v>
                </c:pt>
                <c:pt idx="5483">
                  <c:v>6.1777237500000002</c:v>
                </c:pt>
                <c:pt idx="5484">
                  <c:v>6.1779718750015995</c:v>
                </c:pt>
                <c:pt idx="5485">
                  <c:v>6.1783349999999997</c:v>
                </c:pt>
                <c:pt idx="5486">
                  <c:v>6.1786950000000003</c:v>
                </c:pt>
                <c:pt idx="5487">
                  <c:v>6.1790456250016002</c:v>
                </c:pt>
                <c:pt idx="5488">
                  <c:v>6.1793849999999999</c:v>
                </c:pt>
                <c:pt idx="5489">
                  <c:v>6.1797181250015996</c:v>
                </c:pt>
                <c:pt idx="5490">
                  <c:v>6.1800949999999997</c:v>
                </c:pt>
                <c:pt idx="5491">
                  <c:v>6.1804281250016002</c:v>
                </c:pt>
                <c:pt idx="5492">
                  <c:v>6.1807487500000002</c:v>
                </c:pt>
                <c:pt idx="5493">
                  <c:v>6.1810756250015997</c:v>
                </c:pt>
                <c:pt idx="5494">
                  <c:v>6.1814175000000002</c:v>
                </c:pt>
                <c:pt idx="5495">
                  <c:v>6.1817568750016001</c:v>
                </c:pt>
                <c:pt idx="5496">
                  <c:v>6.1820956250016001</c:v>
                </c:pt>
                <c:pt idx="5497">
                  <c:v>6.1824643750016</c:v>
                </c:pt>
                <c:pt idx="5498">
                  <c:v>6.1828218750015997</c:v>
                </c:pt>
                <c:pt idx="5499">
                  <c:v>6.1832500000000001</c:v>
                </c:pt>
                <c:pt idx="5500">
                  <c:v>6.1835737499999999</c:v>
                </c:pt>
                <c:pt idx="5501">
                  <c:v>6.1840087500000003</c:v>
                </c:pt>
                <c:pt idx="5502">
                  <c:v>6.1844762500000003</c:v>
                </c:pt>
                <c:pt idx="5503">
                  <c:v>6.1848131250015994</c:v>
                </c:pt>
                <c:pt idx="5504">
                  <c:v>6.1852462499999996</c:v>
                </c:pt>
                <c:pt idx="5505">
                  <c:v>6.185575</c:v>
                </c:pt>
                <c:pt idx="5506">
                  <c:v>6.1859581250015996</c:v>
                </c:pt>
                <c:pt idx="5507">
                  <c:v>6.1863268750015994</c:v>
                </c:pt>
                <c:pt idx="5508">
                  <c:v>6.1866775000000001</c:v>
                </c:pt>
                <c:pt idx="5509">
                  <c:v>6.1871231250015999</c:v>
                </c:pt>
                <c:pt idx="5510">
                  <c:v>6.1875274999999998</c:v>
                </c:pt>
                <c:pt idx="5511">
                  <c:v>6.18786375</c:v>
                </c:pt>
                <c:pt idx="5512">
                  <c:v>6.1881918750015998</c:v>
                </c:pt>
                <c:pt idx="5513">
                  <c:v>6.1886112500000001</c:v>
                </c:pt>
                <c:pt idx="5514">
                  <c:v>6.1889843750016</c:v>
                </c:pt>
                <c:pt idx="5515">
                  <c:v>6.18945875</c:v>
                </c:pt>
                <c:pt idx="5516">
                  <c:v>6.1898150000000003</c:v>
                </c:pt>
                <c:pt idx="5517">
                  <c:v>6.1902200000000001</c:v>
                </c:pt>
                <c:pt idx="5518">
                  <c:v>6.1906231250015997</c:v>
                </c:pt>
                <c:pt idx="5519">
                  <c:v>6.1909912499999997</c:v>
                </c:pt>
                <c:pt idx="5520">
                  <c:v>6.1913206250016</c:v>
                </c:pt>
                <c:pt idx="5521">
                  <c:v>6.1916956250016</c:v>
                </c:pt>
                <c:pt idx="5522">
                  <c:v>6.1920718750015995</c:v>
                </c:pt>
                <c:pt idx="5523">
                  <c:v>6.1925518750016</c:v>
                </c:pt>
                <c:pt idx="5524">
                  <c:v>6.1929018750016001</c:v>
                </c:pt>
                <c:pt idx="5525">
                  <c:v>6.1932793750016</c:v>
                </c:pt>
                <c:pt idx="5526">
                  <c:v>6.1936799999999996</c:v>
                </c:pt>
                <c:pt idx="5527">
                  <c:v>6.1940274999999998</c:v>
                </c:pt>
                <c:pt idx="5528">
                  <c:v>6.1944606250016001</c:v>
                </c:pt>
                <c:pt idx="5529">
                  <c:v>6.1949112499999996</c:v>
                </c:pt>
                <c:pt idx="5530">
                  <c:v>6.1952962500000002</c:v>
                </c:pt>
                <c:pt idx="5531">
                  <c:v>6.1957843750016002</c:v>
                </c:pt>
                <c:pt idx="5532">
                  <c:v>6.1961731250016001</c:v>
                </c:pt>
                <c:pt idx="5533">
                  <c:v>6.1965750000000002</c:v>
                </c:pt>
                <c:pt idx="5534">
                  <c:v>6.1969075</c:v>
                </c:pt>
                <c:pt idx="5535">
                  <c:v>6.1972543750015996</c:v>
                </c:pt>
                <c:pt idx="5536">
                  <c:v>6.1977168750015998</c:v>
                </c:pt>
                <c:pt idx="5537">
                  <c:v>6.1980862500000002</c:v>
                </c:pt>
                <c:pt idx="5538">
                  <c:v>6.1985374999999996</c:v>
                </c:pt>
                <c:pt idx="5539">
                  <c:v>6.1989956250015998</c:v>
                </c:pt>
                <c:pt idx="5540">
                  <c:v>6.1994556250016002</c:v>
                </c:pt>
                <c:pt idx="5541">
                  <c:v>6.1998868750015994</c:v>
                </c:pt>
                <c:pt idx="5542">
                  <c:v>6.2003143750016001</c:v>
                </c:pt>
                <c:pt idx="5543">
                  <c:v>6.2008306250015996</c:v>
                </c:pt>
                <c:pt idx="5544">
                  <c:v>6.2012037500000003</c:v>
                </c:pt>
                <c:pt idx="5545">
                  <c:v>6.2015481250016</c:v>
                </c:pt>
                <c:pt idx="5546">
                  <c:v>6.2020187499999997</c:v>
                </c:pt>
                <c:pt idx="5547">
                  <c:v>6.2024043750016</c:v>
                </c:pt>
                <c:pt idx="5548">
                  <c:v>6.2027650000000003</c:v>
                </c:pt>
                <c:pt idx="5549">
                  <c:v>6.2031793750016</c:v>
                </c:pt>
                <c:pt idx="5550">
                  <c:v>6.2036350000000002</c:v>
                </c:pt>
                <c:pt idx="5551">
                  <c:v>6.2040706250015996</c:v>
                </c:pt>
                <c:pt idx="5552">
                  <c:v>6.2044662500000003</c:v>
                </c:pt>
                <c:pt idx="5553">
                  <c:v>6.2048249999999996</c:v>
                </c:pt>
                <c:pt idx="5554">
                  <c:v>6.2051468750016001</c:v>
                </c:pt>
                <c:pt idx="5555">
                  <c:v>6.2055449999999999</c:v>
                </c:pt>
                <c:pt idx="5556">
                  <c:v>6.2059168750015994</c:v>
                </c:pt>
                <c:pt idx="5557">
                  <c:v>6.2063550000000003</c:v>
                </c:pt>
                <c:pt idx="5558">
                  <c:v>6.2067118750015995</c:v>
                </c:pt>
                <c:pt idx="5559">
                  <c:v>6.2071768750015996</c:v>
                </c:pt>
                <c:pt idx="5560">
                  <c:v>6.2075950000000004</c:v>
                </c:pt>
                <c:pt idx="5561">
                  <c:v>6.20799375</c:v>
                </c:pt>
                <c:pt idx="5562">
                  <c:v>6.2084668750015997</c:v>
                </c:pt>
                <c:pt idx="5563">
                  <c:v>6.2088518750016002</c:v>
                </c:pt>
                <c:pt idx="5564">
                  <c:v>6.2093112499999998</c:v>
                </c:pt>
                <c:pt idx="5565">
                  <c:v>6.2097612499999997</c:v>
                </c:pt>
                <c:pt idx="5566">
                  <c:v>6.2101781250016002</c:v>
                </c:pt>
                <c:pt idx="5567">
                  <c:v>6.2106156250015996</c:v>
                </c:pt>
                <c:pt idx="5568">
                  <c:v>6.2111162499999999</c:v>
                </c:pt>
                <c:pt idx="5569">
                  <c:v>6.2114856250015995</c:v>
                </c:pt>
                <c:pt idx="5570">
                  <c:v>6.2119118750015998</c:v>
                </c:pt>
                <c:pt idx="5571">
                  <c:v>6.2122718750015995</c:v>
                </c:pt>
                <c:pt idx="5572">
                  <c:v>6.2125962499999998</c:v>
                </c:pt>
                <c:pt idx="5573">
                  <c:v>6.2130406250016001</c:v>
                </c:pt>
                <c:pt idx="5574">
                  <c:v>6.2134437499999997</c:v>
                </c:pt>
                <c:pt idx="5575">
                  <c:v>6.2138450000000001</c:v>
                </c:pt>
                <c:pt idx="5576">
                  <c:v>6.2142262500000003</c:v>
                </c:pt>
                <c:pt idx="5577">
                  <c:v>6.2146175000000001</c:v>
                </c:pt>
                <c:pt idx="5578">
                  <c:v>6.2150243750016001</c:v>
                </c:pt>
                <c:pt idx="5579">
                  <c:v>6.2154118750015996</c:v>
                </c:pt>
                <c:pt idx="5580">
                  <c:v>6.2157756250015996</c:v>
                </c:pt>
                <c:pt idx="5581">
                  <c:v>6.2162193750016002</c:v>
                </c:pt>
                <c:pt idx="5582">
                  <c:v>6.2165893750015995</c:v>
                </c:pt>
                <c:pt idx="5583">
                  <c:v>6.2170018750015998</c:v>
                </c:pt>
                <c:pt idx="5584">
                  <c:v>6.2174506250016002</c:v>
                </c:pt>
                <c:pt idx="5585">
                  <c:v>6.2178393750016001</c:v>
                </c:pt>
                <c:pt idx="5586">
                  <c:v>6.2181949999999997</c:v>
                </c:pt>
                <c:pt idx="5587">
                  <c:v>6.2186343750016002</c:v>
                </c:pt>
                <c:pt idx="5588">
                  <c:v>6.2190112500000003</c:v>
                </c:pt>
                <c:pt idx="5589">
                  <c:v>6.2193350000000001</c:v>
                </c:pt>
                <c:pt idx="5590">
                  <c:v>6.2197737499999999</c:v>
                </c:pt>
                <c:pt idx="5591">
                  <c:v>6.2201581250015998</c:v>
                </c:pt>
                <c:pt idx="5592">
                  <c:v>6.2205781250015999</c:v>
                </c:pt>
                <c:pt idx="5593">
                  <c:v>6.2210056250015997</c:v>
                </c:pt>
                <c:pt idx="5594">
                  <c:v>6.2214099999999997</c:v>
                </c:pt>
                <c:pt idx="5595">
                  <c:v>6.2218637499999998</c:v>
                </c:pt>
                <c:pt idx="5596">
                  <c:v>6.2222350000000004</c:v>
                </c:pt>
                <c:pt idx="5597">
                  <c:v>6.2225799999999998</c:v>
                </c:pt>
                <c:pt idx="5598">
                  <c:v>6.2229706250015999</c:v>
                </c:pt>
                <c:pt idx="5599">
                  <c:v>6.2233331250015995</c:v>
                </c:pt>
                <c:pt idx="5600">
                  <c:v>6.2238162499999996</c:v>
                </c:pt>
                <c:pt idx="5601">
                  <c:v>6.2241881250016</c:v>
                </c:pt>
                <c:pt idx="5602">
                  <c:v>6.2245425000000001</c:v>
                </c:pt>
                <c:pt idx="5603">
                  <c:v>6.2249718750016001</c:v>
                </c:pt>
                <c:pt idx="5604">
                  <c:v>6.2253699999999998</c:v>
                </c:pt>
                <c:pt idx="5605">
                  <c:v>6.2257274999999996</c:v>
                </c:pt>
                <c:pt idx="5606">
                  <c:v>6.2261362499999997</c:v>
                </c:pt>
                <c:pt idx="5607">
                  <c:v>6.2265525000000004</c:v>
                </c:pt>
                <c:pt idx="5608">
                  <c:v>6.2268887499999996</c:v>
                </c:pt>
                <c:pt idx="5609">
                  <c:v>6.2272606250016</c:v>
                </c:pt>
                <c:pt idx="5610">
                  <c:v>6.2275893750015996</c:v>
                </c:pt>
                <c:pt idx="5611">
                  <c:v>6.2279937500000004</c:v>
                </c:pt>
                <c:pt idx="5612">
                  <c:v>6.2283156250016001</c:v>
                </c:pt>
                <c:pt idx="5613">
                  <c:v>6.2286568750016</c:v>
                </c:pt>
                <c:pt idx="5614">
                  <c:v>6.2289824999999999</c:v>
                </c:pt>
                <c:pt idx="5615">
                  <c:v>6.2294793750016</c:v>
                </c:pt>
                <c:pt idx="5616">
                  <c:v>6.2298281250015997</c:v>
                </c:pt>
                <c:pt idx="5617">
                  <c:v>6.2301587500000002</c:v>
                </c:pt>
                <c:pt idx="5618">
                  <c:v>6.2305843750015999</c:v>
                </c:pt>
                <c:pt idx="5619">
                  <c:v>6.2309918750015996</c:v>
                </c:pt>
                <c:pt idx="5620">
                  <c:v>6.2314262500000002</c:v>
                </c:pt>
                <c:pt idx="5621">
                  <c:v>6.2318312499999999</c:v>
                </c:pt>
                <c:pt idx="5622">
                  <c:v>6.2321906250015999</c:v>
                </c:pt>
                <c:pt idx="5623">
                  <c:v>6.2326112499999997</c:v>
                </c:pt>
                <c:pt idx="5624">
                  <c:v>6.2329612499999998</c:v>
                </c:pt>
                <c:pt idx="5625">
                  <c:v>6.2333499999999997</c:v>
                </c:pt>
                <c:pt idx="5626">
                  <c:v>6.2337600000000002</c:v>
                </c:pt>
                <c:pt idx="5627">
                  <c:v>6.23419875</c:v>
                </c:pt>
                <c:pt idx="5628">
                  <c:v>6.2345418750016002</c:v>
                </c:pt>
                <c:pt idx="5629">
                  <c:v>6.2350300000000001</c:v>
                </c:pt>
                <c:pt idx="5630">
                  <c:v>6.2354368750016</c:v>
                </c:pt>
                <c:pt idx="5631">
                  <c:v>6.2359099999999996</c:v>
                </c:pt>
                <c:pt idx="5632">
                  <c:v>6.2362450000000003</c:v>
                </c:pt>
                <c:pt idx="5633">
                  <c:v>6.2366175000000004</c:v>
                </c:pt>
                <c:pt idx="5634">
                  <c:v>6.2370324999999998</c:v>
                </c:pt>
                <c:pt idx="5635">
                  <c:v>6.2374412499999998</c:v>
                </c:pt>
                <c:pt idx="5636">
                  <c:v>6.2378150000000003</c:v>
                </c:pt>
                <c:pt idx="5637">
                  <c:v>6.2381462499999998</c:v>
                </c:pt>
                <c:pt idx="5638">
                  <c:v>6.2384843750016001</c:v>
                </c:pt>
                <c:pt idx="5639">
                  <c:v>6.2388362500000003</c:v>
                </c:pt>
                <c:pt idx="5640">
                  <c:v>6.2392081250015998</c:v>
                </c:pt>
                <c:pt idx="5641">
                  <c:v>6.23959375</c:v>
                </c:pt>
                <c:pt idx="5642">
                  <c:v>6.2400431250016002</c:v>
                </c:pt>
                <c:pt idx="5643">
                  <c:v>6.2404081250015997</c:v>
                </c:pt>
                <c:pt idx="5644">
                  <c:v>6.2408006250015999</c:v>
                </c:pt>
                <c:pt idx="5645">
                  <c:v>6.2411331250015998</c:v>
                </c:pt>
                <c:pt idx="5646">
                  <c:v>6.24147125</c:v>
                </c:pt>
                <c:pt idx="5647">
                  <c:v>6.2418562499999997</c:v>
                </c:pt>
                <c:pt idx="5648">
                  <c:v>6.2422493750015997</c:v>
                </c:pt>
                <c:pt idx="5649">
                  <c:v>6.2425843750015995</c:v>
                </c:pt>
                <c:pt idx="5650">
                  <c:v>6.2429893750016001</c:v>
                </c:pt>
                <c:pt idx="5651">
                  <c:v>6.2433668750016</c:v>
                </c:pt>
                <c:pt idx="5652">
                  <c:v>6.2437518750015997</c:v>
                </c:pt>
                <c:pt idx="5653">
                  <c:v>6.2440787499999999</c:v>
                </c:pt>
                <c:pt idx="5654">
                  <c:v>6.2444968750015999</c:v>
                </c:pt>
                <c:pt idx="5655">
                  <c:v>6.2449306250015999</c:v>
                </c:pt>
                <c:pt idx="5656">
                  <c:v>6.24529625</c:v>
                </c:pt>
                <c:pt idx="5657">
                  <c:v>6.2456662500000002</c:v>
                </c:pt>
                <c:pt idx="5658">
                  <c:v>6.2460137500000004</c:v>
                </c:pt>
                <c:pt idx="5659">
                  <c:v>6.2463350000000002</c:v>
                </c:pt>
                <c:pt idx="5660">
                  <c:v>6.2467318750015997</c:v>
                </c:pt>
                <c:pt idx="5661">
                  <c:v>6.2470675</c:v>
                </c:pt>
                <c:pt idx="5662">
                  <c:v>6.2474562499999999</c:v>
                </c:pt>
                <c:pt idx="5663">
                  <c:v>6.2477850000000004</c:v>
                </c:pt>
                <c:pt idx="5664">
                  <c:v>6.2482306250016002</c:v>
                </c:pt>
                <c:pt idx="5665">
                  <c:v>6.2485818750015998</c:v>
                </c:pt>
                <c:pt idx="5666">
                  <c:v>6.2489343750015998</c:v>
                </c:pt>
                <c:pt idx="5667">
                  <c:v>6.2493368750015996</c:v>
                </c:pt>
                <c:pt idx="5668">
                  <c:v>6.2496900000000002</c:v>
                </c:pt>
                <c:pt idx="5669">
                  <c:v>6.2500443750015995</c:v>
                </c:pt>
                <c:pt idx="5670">
                  <c:v>6.2504431250015999</c:v>
                </c:pt>
                <c:pt idx="5671">
                  <c:v>6.2507781250015997</c:v>
                </c:pt>
                <c:pt idx="5672">
                  <c:v>6.2512299999999996</c:v>
                </c:pt>
                <c:pt idx="5673">
                  <c:v>6.2516724999999997</c:v>
                </c:pt>
                <c:pt idx="5674">
                  <c:v>6.2520718750016</c:v>
                </c:pt>
                <c:pt idx="5675">
                  <c:v>6.2524693750016</c:v>
                </c:pt>
                <c:pt idx="5676">
                  <c:v>6.2529312499999996</c:v>
                </c:pt>
                <c:pt idx="5677">
                  <c:v>6.2533075</c:v>
                </c:pt>
                <c:pt idx="5678">
                  <c:v>6.2536956250015994</c:v>
                </c:pt>
                <c:pt idx="5679">
                  <c:v>6.2541156250015995</c:v>
                </c:pt>
                <c:pt idx="5680">
                  <c:v>6.2544493750015997</c:v>
                </c:pt>
                <c:pt idx="5681">
                  <c:v>6.2548906250015994</c:v>
                </c:pt>
                <c:pt idx="5682">
                  <c:v>6.2553768750016001</c:v>
                </c:pt>
                <c:pt idx="5683">
                  <c:v>6.2557549999999997</c:v>
                </c:pt>
                <c:pt idx="5684">
                  <c:v>6.2561274999999998</c:v>
                </c:pt>
                <c:pt idx="5685">
                  <c:v>6.2565256250015997</c:v>
                </c:pt>
                <c:pt idx="5686">
                  <c:v>6.2569006250015997</c:v>
                </c:pt>
                <c:pt idx="5687">
                  <c:v>6.2573224999999999</c:v>
                </c:pt>
                <c:pt idx="5688">
                  <c:v>6.2576568750015999</c:v>
                </c:pt>
                <c:pt idx="5689">
                  <c:v>6.2579968750015995</c:v>
                </c:pt>
                <c:pt idx="5690">
                  <c:v>6.2583593750016</c:v>
                </c:pt>
                <c:pt idx="5691">
                  <c:v>6.2586843750016001</c:v>
                </c:pt>
                <c:pt idx="5692">
                  <c:v>6.2590775000000001</c:v>
                </c:pt>
                <c:pt idx="5693">
                  <c:v>6.2594362500000003</c:v>
                </c:pt>
                <c:pt idx="5694">
                  <c:v>6.2598081250015998</c:v>
                </c:pt>
                <c:pt idx="5695">
                  <c:v>6.2601512499999998</c:v>
                </c:pt>
                <c:pt idx="5696">
                  <c:v>6.2605137500000003</c:v>
                </c:pt>
                <c:pt idx="5697">
                  <c:v>6.2609199999999996</c:v>
                </c:pt>
                <c:pt idx="5698">
                  <c:v>6.2612637500000003</c:v>
                </c:pt>
                <c:pt idx="5699">
                  <c:v>6.2616350000000001</c:v>
                </c:pt>
                <c:pt idx="5700">
                  <c:v>6.2620250000000004</c:v>
                </c:pt>
                <c:pt idx="5701">
                  <c:v>6.262435</c:v>
                </c:pt>
                <c:pt idx="5702">
                  <c:v>6.2627662500000003</c:v>
                </c:pt>
                <c:pt idx="5703">
                  <c:v>6.2631268750015998</c:v>
                </c:pt>
                <c:pt idx="5704">
                  <c:v>6.2634487500000002</c:v>
                </c:pt>
                <c:pt idx="5705">
                  <c:v>6.2638387499999997</c:v>
                </c:pt>
                <c:pt idx="5706">
                  <c:v>6.2642037500000001</c:v>
                </c:pt>
                <c:pt idx="5707">
                  <c:v>6.2646093750015996</c:v>
                </c:pt>
                <c:pt idx="5708">
                  <c:v>6.2649400000000002</c:v>
                </c:pt>
                <c:pt idx="5709">
                  <c:v>6.2652643750015997</c:v>
                </c:pt>
                <c:pt idx="5710">
                  <c:v>6.2656206250016</c:v>
                </c:pt>
                <c:pt idx="5711">
                  <c:v>6.2660137499999999</c:v>
                </c:pt>
                <c:pt idx="5712">
                  <c:v>6.2663693750015996</c:v>
                </c:pt>
                <c:pt idx="5713">
                  <c:v>6.2667374999999996</c:v>
                </c:pt>
                <c:pt idx="5714">
                  <c:v>6.2670987499999997</c:v>
                </c:pt>
                <c:pt idx="5715">
                  <c:v>6.2674450000000004</c:v>
                </c:pt>
                <c:pt idx="5716">
                  <c:v>6.26783</c:v>
                </c:pt>
                <c:pt idx="5717">
                  <c:v>6.2681775000000002</c:v>
                </c:pt>
                <c:pt idx="5718">
                  <c:v>6.2685468750015998</c:v>
                </c:pt>
                <c:pt idx="5719">
                  <c:v>6.2689300000000001</c:v>
                </c:pt>
                <c:pt idx="5720">
                  <c:v>6.2693393750016</c:v>
                </c:pt>
                <c:pt idx="5721">
                  <c:v>6.2697200000000004</c:v>
                </c:pt>
                <c:pt idx="5722">
                  <c:v>6.2700512499999999</c:v>
                </c:pt>
                <c:pt idx="5723">
                  <c:v>6.2704168750016001</c:v>
                </c:pt>
                <c:pt idx="5724">
                  <c:v>6.2707468750016</c:v>
                </c:pt>
                <c:pt idx="5725">
                  <c:v>6.2711768750015997</c:v>
                </c:pt>
                <c:pt idx="5726">
                  <c:v>6.2715949999999996</c:v>
                </c:pt>
                <c:pt idx="5727">
                  <c:v>6.2719287499999998</c:v>
                </c:pt>
                <c:pt idx="5728">
                  <c:v>6.2723374999999999</c:v>
                </c:pt>
                <c:pt idx="5729">
                  <c:v>6.2727506250016001</c:v>
                </c:pt>
                <c:pt idx="5730">
                  <c:v>6.27307375</c:v>
                </c:pt>
                <c:pt idx="5731">
                  <c:v>6.2735631250015995</c:v>
                </c:pt>
                <c:pt idx="5732">
                  <c:v>6.2739743750015995</c:v>
                </c:pt>
                <c:pt idx="5733">
                  <c:v>6.2743962499999997</c:v>
                </c:pt>
                <c:pt idx="5734">
                  <c:v>6.2747374999999996</c:v>
                </c:pt>
                <c:pt idx="5735">
                  <c:v>6.27509125</c:v>
                </c:pt>
                <c:pt idx="5736">
                  <c:v>6.2754706250016001</c:v>
                </c:pt>
                <c:pt idx="5737">
                  <c:v>6.2757931250015995</c:v>
                </c:pt>
                <c:pt idx="5738">
                  <c:v>6.2761331250015999</c:v>
                </c:pt>
                <c:pt idx="5739">
                  <c:v>6.2765050000000002</c:v>
                </c:pt>
                <c:pt idx="5740">
                  <c:v>6.2768674999999998</c:v>
                </c:pt>
                <c:pt idx="5741">
                  <c:v>6.2773081250015998</c:v>
                </c:pt>
                <c:pt idx="5742">
                  <c:v>6.2776468750015999</c:v>
                </c:pt>
                <c:pt idx="5743">
                  <c:v>6.2780212500000001</c:v>
                </c:pt>
                <c:pt idx="5744">
                  <c:v>6.2783924999999998</c:v>
                </c:pt>
                <c:pt idx="5745">
                  <c:v>6.2787343750015996</c:v>
                </c:pt>
                <c:pt idx="5746">
                  <c:v>6.2790643750015995</c:v>
                </c:pt>
                <c:pt idx="5747">
                  <c:v>6.2794612499999998</c:v>
                </c:pt>
                <c:pt idx="5748">
                  <c:v>6.2798974999999997</c:v>
                </c:pt>
                <c:pt idx="5749">
                  <c:v>6.2802837499999997</c:v>
                </c:pt>
                <c:pt idx="5750">
                  <c:v>6.2806306250016002</c:v>
                </c:pt>
                <c:pt idx="5751">
                  <c:v>6.2810499999999996</c:v>
                </c:pt>
                <c:pt idx="5752">
                  <c:v>6.2814643750016002</c:v>
                </c:pt>
                <c:pt idx="5753">
                  <c:v>6.2818856250015997</c:v>
                </c:pt>
                <c:pt idx="5754">
                  <c:v>6.2822199999999997</c:v>
                </c:pt>
                <c:pt idx="5755">
                  <c:v>6.2825674999999999</c:v>
                </c:pt>
                <c:pt idx="5756">
                  <c:v>6.28294</c:v>
                </c:pt>
                <c:pt idx="5757">
                  <c:v>6.2833768750015997</c:v>
                </c:pt>
                <c:pt idx="5758">
                  <c:v>6.2837662500000002</c:v>
                </c:pt>
                <c:pt idx="5759">
                  <c:v>6.2840956250015996</c:v>
                </c:pt>
                <c:pt idx="5760">
                  <c:v>6.2844587499999998</c:v>
                </c:pt>
                <c:pt idx="5761">
                  <c:v>6.28480375</c:v>
                </c:pt>
                <c:pt idx="5762">
                  <c:v>6.28513375</c:v>
                </c:pt>
                <c:pt idx="5763">
                  <c:v>6.2854406250016002</c:v>
                </c:pt>
                <c:pt idx="5764">
                  <c:v>6.2858193750015996</c:v>
                </c:pt>
                <c:pt idx="5765">
                  <c:v>6.2861568750016001</c:v>
                </c:pt>
                <c:pt idx="5766">
                  <c:v>6.2865225000000002</c:v>
                </c:pt>
                <c:pt idx="5767">
                  <c:v>6.2868556250015999</c:v>
                </c:pt>
                <c:pt idx="5768">
                  <c:v>6.2872512499999997</c:v>
                </c:pt>
                <c:pt idx="5769">
                  <c:v>6.2876631250015995</c:v>
                </c:pt>
                <c:pt idx="5770">
                  <c:v>6.2879874999999998</c:v>
                </c:pt>
                <c:pt idx="5771">
                  <c:v>6.2883149999999999</c:v>
                </c:pt>
                <c:pt idx="5772">
                  <c:v>6.2886449999999998</c:v>
                </c:pt>
                <c:pt idx="5773">
                  <c:v>6.2890437500000003</c:v>
                </c:pt>
                <c:pt idx="5774">
                  <c:v>6.2893718750016001</c:v>
                </c:pt>
                <c:pt idx="5775">
                  <c:v>6.2897243750016001</c:v>
                </c:pt>
                <c:pt idx="5776">
                  <c:v>6.2901550000000004</c:v>
                </c:pt>
                <c:pt idx="5777">
                  <c:v>6.2904818750015998</c:v>
                </c:pt>
                <c:pt idx="5778">
                  <c:v>6.2908181250016</c:v>
                </c:pt>
                <c:pt idx="5779">
                  <c:v>6.2911799999999998</c:v>
                </c:pt>
                <c:pt idx="5780">
                  <c:v>6.2915274999999999</c:v>
                </c:pt>
                <c:pt idx="5781">
                  <c:v>6.2919593750015999</c:v>
                </c:pt>
                <c:pt idx="5782">
                  <c:v>6.2923562500000001</c:v>
                </c:pt>
                <c:pt idx="5783">
                  <c:v>6.2927412499999997</c:v>
                </c:pt>
                <c:pt idx="5784">
                  <c:v>6.2930681250016001</c:v>
                </c:pt>
                <c:pt idx="5785">
                  <c:v>6.2934349999999997</c:v>
                </c:pt>
                <c:pt idx="5786">
                  <c:v>6.2937818750016001</c:v>
                </c:pt>
                <c:pt idx="5787">
                  <c:v>6.2941506250015999</c:v>
                </c:pt>
                <c:pt idx="5788">
                  <c:v>6.2944256250016002</c:v>
                </c:pt>
                <c:pt idx="5789">
                  <c:v>6.2944881250015996</c:v>
                </c:pt>
                <c:pt idx="5790">
                  <c:v>6.2948562499999996</c:v>
                </c:pt>
                <c:pt idx="5791">
                  <c:v>6.2952312499999996</c:v>
                </c:pt>
                <c:pt idx="5792">
                  <c:v>6.2955618750015994</c:v>
                </c:pt>
                <c:pt idx="5793">
                  <c:v>6.2959231250015995</c:v>
                </c:pt>
                <c:pt idx="5794">
                  <c:v>6.29632375</c:v>
                </c:pt>
                <c:pt idx="5795">
                  <c:v>6.29665125</c:v>
                </c:pt>
                <c:pt idx="5796">
                  <c:v>6.2970343750015996</c:v>
                </c:pt>
                <c:pt idx="5797">
                  <c:v>6.2974043750015998</c:v>
                </c:pt>
                <c:pt idx="5798">
                  <c:v>6.2977850000000002</c:v>
                </c:pt>
                <c:pt idx="5799">
                  <c:v>6.2981581250016001</c:v>
                </c:pt>
                <c:pt idx="5800">
                  <c:v>6.2985262500000001</c:v>
                </c:pt>
                <c:pt idx="5801">
                  <c:v>6.2988793750015999</c:v>
                </c:pt>
                <c:pt idx="5802">
                  <c:v>6.2993281250016002</c:v>
                </c:pt>
                <c:pt idx="5803">
                  <c:v>6.2997674999999997</c:v>
                </c:pt>
                <c:pt idx="5804">
                  <c:v>6.3000962500000002</c:v>
                </c:pt>
                <c:pt idx="5805">
                  <c:v>6.3004600000000002</c:v>
                </c:pt>
                <c:pt idx="5806">
                  <c:v>6.3007806250015994</c:v>
                </c:pt>
                <c:pt idx="5807">
                  <c:v>6.3011668750015994</c:v>
                </c:pt>
                <c:pt idx="5808">
                  <c:v>6.3015031250015996</c:v>
                </c:pt>
                <c:pt idx="5809">
                  <c:v>6.3018912499999997</c:v>
                </c:pt>
                <c:pt idx="5810">
                  <c:v>6.3022643750015996</c:v>
                </c:pt>
                <c:pt idx="5811">
                  <c:v>6.3026268750016001</c:v>
                </c:pt>
                <c:pt idx="5812">
                  <c:v>6.3029543750016002</c:v>
                </c:pt>
                <c:pt idx="5813">
                  <c:v>6.3033187499999999</c:v>
                </c:pt>
                <c:pt idx="5814">
                  <c:v>6.3036950000000003</c:v>
                </c:pt>
                <c:pt idx="5815">
                  <c:v>6.3040206250016002</c:v>
                </c:pt>
                <c:pt idx="5816">
                  <c:v>6.3043750000000003</c:v>
                </c:pt>
                <c:pt idx="5817">
                  <c:v>6.3047412500000002</c:v>
                </c:pt>
                <c:pt idx="5818">
                  <c:v>6.3051543750015995</c:v>
                </c:pt>
                <c:pt idx="5819">
                  <c:v>6.3055168750016</c:v>
                </c:pt>
                <c:pt idx="5820">
                  <c:v>6.3058424999999998</c:v>
                </c:pt>
                <c:pt idx="5821">
                  <c:v>6.30626</c:v>
                </c:pt>
                <c:pt idx="5822">
                  <c:v>6.3065818750015996</c:v>
                </c:pt>
                <c:pt idx="5823">
                  <c:v>6.3070006250016002</c:v>
                </c:pt>
                <c:pt idx="5824">
                  <c:v>6.3074431250015994</c:v>
                </c:pt>
                <c:pt idx="5825">
                  <c:v>6.3077687500000001</c:v>
                </c:pt>
                <c:pt idx="5826">
                  <c:v>6.3080943750016001</c:v>
                </c:pt>
                <c:pt idx="5827">
                  <c:v>6.3084712500000002</c:v>
                </c:pt>
                <c:pt idx="5828">
                  <c:v>6.3088393750015994</c:v>
                </c:pt>
                <c:pt idx="5829">
                  <c:v>6.3092431250015997</c:v>
                </c:pt>
                <c:pt idx="5830">
                  <c:v>6.3096412500000003</c:v>
                </c:pt>
                <c:pt idx="5831">
                  <c:v>6.3099875000000001</c:v>
                </c:pt>
                <c:pt idx="5832">
                  <c:v>6.3103887500000004</c:v>
                </c:pt>
                <c:pt idx="5833">
                  <c:v>6.3108162500000002</c:v>
                </c:pt>
                <c:pt idx="5834">
                  <c:v>6.3112006250016002</c:v>
                </c:pt>
                <c:pt idx="5835">
                  <c:v>6.3115312499999998</c:v>
                </c:pt>
                <c:pt idx="5836">
                  <c:v>6.3118749999999997</c:v>
                </c:pt>
                <c:pt idx="5837">
                  <c:v>6.3122768750015998</c:v>
                </c:pt>
                <c:pt idx="5838">
                  <c:v>6.3126550000000003</c:v>
                </c:pt>
                <c:pt idx="5839">
                  <c:v>6.3129887499999997</c:v>
                </c:pt>
                <c:pt idx="5840">
                  <c:v>6.3134293750015997</c:v>
                </c:pt>
                <c:pt idx="5841">
                  <c:v>6.3137825000000003</c:v>
                </c:pt>
                <c:pt idx="5842">
                  <c:v>6.3141193750015994</c:v>
                </c:pt>
                <c:pt idx="5843">
                  <c:v>6.3145331250016001</c:v>
                </c:pt>
                <c:pt idx="5844">
                  <c:v>6.3149525000000004</c:v>
                </c:pt>
                <c:pt idx="5845">
                  <c:v>6.3153543750015997</c:v>
                </c:pt>
                <c:pt idx="5846">
                  <c:v>6.3156818750015997</c:v>
                </c:pt>
                <c:pt idx="5847">
                  <c:v>6.3160949999999998</c:v>
                </c:pt>
                <c:pt idx="5848">
                  <c:v>6.3164474999999998</c:v>
                </c:pt>
                <c:pt idx="5849">
                  <c:v>6.3168718750016</c:v>
                </c:pt>
                <c:pt idx="5850">
                  <c:v>6.3172375000000001</c:v>
                </c:pt>
                <c:pt idx="5851">
                  <c:v>6.3176706250015995</c:v>
                </c:pt>
                <c:pt idx="5852">
                  <c:v>6.31806</c:v>
                </c:pt>
                <c:pt idx="5853">
                  <c:v>6.3184068750015996</c:v>
                </c:pt>
                <c:pt idx="5854">
                  <c:v>6.3188106250015998</c:v>
                </c:pt>
                <c:pt idx="5855">
                  <c:v>6.3191787499999998</c:v>
                </c:pt>
                <c:pt idx="5856">
                  <c:v>6.3194987500000002</c:v>
                </c:pt>
                <c:pt idx="5857">
                  <c:v>6.3199068750015996</c:v>
                </c:pt>
                <c:pt idx="5858">
                  <c:v>6.3202274999999997</c:v>
                </c:pt>
                <c:pt idx="5859">
                  <c:v>6.3205656250016</c:v>
                </c:pt>
                <c:pt idx="5860">
                  <c:v>6.32093375</c:v>
                </c:pt>
                <c:pt idx="5861">
                  <c:v>6.3213724999999998</c:v>
                </c:pt>
                <c:pt idx="5862">
                  <c:v>6.3217325000000004</c:v>
                </c:pt>
                <c:pt idx="5863">
                  <c:v>6.3221425</c:v>
                </c:pt>
                <c:pt idx="5864">
                  <c:v>6.3225793750015997</c:v>
                </c:pt>
                <c:pt idx="5865">
                  <c:v>6.3230075000000001</c:v>
                </c:pt>
                <c:pt idx="5866">
                  <c:v>6.3233424999999999</c:v>
                </c:pt>
                <c:pt idx="5867">
                  <c:v>6.3237587499999997</c:v>
                </c:pt>
                <c:pt idx="5868">
                  <c:v>6.3242000000000003</c:v>
                </c:pt>
                <c:pt idx="5869">
                  <c:v>6.3245737499999999</c:v>
                </c:pt>
                <c:pt idx="5870">
                  <c:v>6.3249424999999997</c:v>
                </c:pt>
                <c:pt idx="5871">
                  <c:v>6.3253349999999999</c:v>
                </c:pt>
                <c:pt idx="5872">
                  <c:v>6.32579125</c:v>
                </c:pt>
                <c:pt idx="5873">
                  <c:v>6.3261993750015995</c:v>
                </c:pt>
                <c:pt idx="5874">
                  <c:v>6.3266287500000002</c:v>
                </c:pt>
                <c:pt idx="5875">
                  <c:v>6.3270418750015995</c:v>
                </c:pt>
                <c:pt idx="5876">
                  <c:v>6.3274524999999997</c:v>
                </c:pt>
                <c:pt idx="5877">
                  <c:v>6.3278206250015998</c:v>
                </c:pt>
                <c:pt idx="5878">
                  <c:v>6.3281743750016002</c:v>
                </c:pt>
                <c:pt idx="5879">
                  <c:v>6.3285412499999998</c:v>
                </c:pt>
                <c:pt idx="5880">
                  <c:v>6.3289162499999998</c:v>
                </c:pt>
                <c:pt idx="5881">
                  <c:v>6.3292612500000001</c:v>
                </c:pt>
                <c:pt idx="5882">
                  <c:v>6.3296468750015995</c:v>
                </c:pt>
                <c:pt idx="5883">
                  <c:v>6.3299787500000004</c:v>
                </c:pt>
                <c:pt idx="5884">
                  <c:v>6.3304925000000001</c:v>
                </c:pt>
                <c:pt idx="5885">
                  <c:v>6.3308218750015994</c:v>
                </c:pt>
                <c:pt idx="5886">
                  <c:v>6.3311437499999998</c:v>
                </c:pt>
                <c:pt idx="5887">
                  <c:v>6.3314862500000002</c:v>
                </c:pt>
                <c:pt idx="5888">
                  <c:v>6.3319256250015998</c:v>
                </c:pt>
                <c:pt idx="5889">
                  <c:v>6.3323768750016001</c:v>
                </c:pt>
                <c:pt idx="5890">
                  <c:v>6.3327</c:v>
                </c:pt>
                <c:pt idx="5891">
                  <c:v>6.3330849999999996</c:v>
                </c:pt>
                <c:pt idx="5892">
                  <c:v>6.3334843750015999</c:v>
                </c:pt>
                <c:pt idx="5893">
                  <c:v>6.3339612499999998</c:v>
                </c:pt>
                <c:pt idx="5894">
                  <c:v>6.3343137499999997</c:v>
                </c:pt>
                <c:pt idx="5895">
                  <c:v>6.3346837499999999</c:v>
                </c:pt>
                <c:pt idx="5896">
                  <c:v>6.3351424999999999</c:v>
                </c:pt>
                <c:pt idx="5897">
                  <c:v>6.3356118750016002</c:v>
                </c:pt>
                <c:pt idx="5898">
                  <c:v>6.33597375</c:v>
                </c:pt>
                <c:pt idx="5899">
                  <c:v>6.3363731250016002</c:v>
                </c:pt>
                <c:pt idx="5900">
                  <c:v>6.3368143750015999</c:v>
                </c:pt>
                <c:pt idx="5901">
                  <c:v>6.3371487499999999</c:v>
                </c:pt>
                <c:pt idx="5902">
                  <c:v>6.3375399999999997</c:v>
                </c:pt>
                <c:pt idx="5903">
                  <c:v>6.3378893750016001</c:v>
                </c:pt>
                <c:pt idx="5904">
                  <c:v>6.3382743750015997</c:v>
                </c:pt>
                <c:pt idx="5905">
                  <c:v>6.3386806250015999</c:v>
                </c:pt>
                <c:pt idx="5906">
                  <c:v>6.3390918750015999</c:v>
                </c:pt>
                <c:pt idx="5907">
                  <c:v>6.3394181250015995</c:v>
                </c:pt>
                <c:pt idx="5908">
                  <c:v>6.3398218750015998</c:v>
                </c:pt>
                <c:pt idx="5909">
                  <c:v>6.3401787499999998</c:v>
                </c:pt>
                <c:pt idx="5910">
                  <c:v>6.3406512499999996</c:v>
                </c:pt>
                <c:pt idx="5911">
                  <c:v>6.3411162499999998</c:v>
                </c:pt>
                <c:pt idx="5912">
                  <c:v>6.3414712499999997</c:v>
                </c:pt>
                <c:pt idx="5913">
                  <c:v>6.3418643750015997</c:v>
                </c:pt>
                <c:pt idx="5914">
                  <c:v>6.3421906250015994</c:v>
                </c:pt>
                <c:pt idx="5915">
                  <c:v>6.3427049999999996</c:v>
                </c:pt>
                <c:pt idx="5916">
                  <c:v>6.3431224999999998</c:v>
                </c:pt>
                <c:pt idx="5917">
                  <c:v>6.3434543750015999</c:v>
                </c:pt>
                <c:pt idx="5918">
                  <c:v>6.3438774999999996</c:v>
                </c:pt>
                <c:pt idx="5919">
                  <c:v>6.3442006250015996</c:v>
                </c:pt>
                <c:pt idx="5920">
                  <c:v>6.3446037500000001</c:v>
                </c:pt>
                <c:pt idx="5921">
                  <c:v>6.3449324999999996</c:v>
                </c:pt>
                <c:pt idx="5922">
                  <c:v>6.3452737499999996</c:v>
                </c:pt>
                <c:pt idx="5923">
                  <c:v>6.3456806250015996</c:v>
                </c:pt>
                <c:pt idx="5924">
                  <c:v>6.346025</c:v>
                </c:pt>
                <c:pt idx="5925">
                  <c:v>6.3464475</c:v>
                </c:pt>
                <c:pt idx="5926">
                  <c:v>6.34681125</c:v>
                </c:pt>
                <c:pt idx="5927">
                  <c:v>6.3471631250015994</c:v>
                </c:pt>
                <c:pt idx="5928">
                  <c:v>6.3475675000000003</c:v>
                </c:pt>
                <c:pt idx="5929">
                  <c:v>6.3480056250015995</c:v>
                </c:pt>
                <c:pt idx="5930">
                  <c:v>6.34833625</c:v>
                </c:pt>
                <c:pt idx="5931">
                  <c:v>6.3487387499999999</c:v>
                </c:pt>
                <c:pt idx="5932">
                  <c:v>6.3492525000000004</c:v>
                </c:pt>
                <c:pt idx="5933">
                  <c:v>6.3496043750015998</c:v>
                </c:pt>
                <c:pt idx="5934">
                  <c:v>6.3500456250015995</c:v>
                </c:pt>
                <c:pt idx="5935">
                  <c:v>6.3505706250016001</c:v>
                </c:pt>
                <c:pt idx="5936">
                  <c:v>6.3510118750015998</c:v>
                </c:pt>
                <c:pt idx="5937">
                  <c:v>6.3513493750015995</c:v>
                </c:pt>
                <c:pt idx="5938">
                  <c:v>6.3517493750015994</c:v>
                </c:pt>
                <c:pt idx="5939">
                  <c:v>6.3521599999999996</c:v>
                </c:pt>
                <c:pt idx="5940">
                  <c:v>6.3525581250015994</c:v>
                </c:pt>
                <c:pt idx="5941">
                  <c:v>6.3529787500000001</c:v>
                </c:pt>
                <c:pt idx="5942">
                  <c:v>6.3533593750015998</c:v>
                </c:pt>
                <c:pt idx="5943">
                  <c:v>6.3537718750016001</c:v>
                </c:pt>
                <c:pt idx="5944">
                  <c:v>6.3541724999999998</c:v>
                </c:pt>
                <c:pt idx="5945">
                  <c:v>6.3546256250016002</c:v>
                </c:pt>
                <c:pt idx="5946">
                  <c:v>6.3551268750015995</c:v>
                </c:pt>
                <c:pt idx="5947">
                  <c:v>6.3554843750016001</c:v>
                </c:pt>
                <c:pt idx="5948">
                  <c:v>6.3558325</c:v>
                </c:pt>
                <c:pt idx="5949">
                  <c:v>6.3562174999999996</c:v>
                </c:pt>
                <c:pt idx="5950">
                  <c:v>6.35659375</c:v>
                </c:pt>
                <c:pt idx="5951">
                  <c:v>6.3570231250016001</c:v>
                </c:pt>
                <c:pt idx="5952">
                  <c:v>6.3573637500000002</c:v>
                </c:pt>
                <c:pt idx="5953">
                  <c:v>6.3577199999999996</c:v>
                </c:pt>
                <c:pt idx="5954">
                  <c:v>6.3580743750015998</c:v>
                </c:pt>
                <c:pt idx="5955">
                  <c:v>6.3584474999999996</c:v>
                </c:pt>
                <c:pt idx="5956">
                  <c:v>6.3588531250016</c:v>
                </c:pt>
                <c:pt idx="5957">
                  <c:v>6.3591962500000001</c:v>
                </c:pt>
                <c:pt idx="5958">
                  <c:v>6.3596881250015995</c:v>
                </c:pt>
                <c:pt idx="5959">
                  <c:v>6.3600987499999997</c:v>
                </c:pt>
                <c:pt idx="5960">
                  <c:v>6.3604562500000004</c:v>
                </c:pt>
                <c:pt idx="5961">
                  <c:v>6.3608056250015999</c:v>
                </c:pt>
                <c:pt idx="5962">
                  <c:v>6.3611281250016001</c:v>
                </c:pt>
                <c:pt idx="5963">
                  <c:v>6.3615550000000001</c:v>
                </c:pt>
                <c:pt idx="5964">
                  <c:v>6.3619037499999997</c:v>
                </c:pt>
                <c:pt idx="5965">
                  <c:v>6.3622918750016</c:v>
                </c:pt>
                <c:pt idx="5966">
                  <c:v>6.3626843750016002</c:v>
                </c:pt>
                <c:pt idx="5967">
                  <c:v>6.3630199999999997</c:v>
                </c:pt>
                <c:pt idx="5968">
                  <c:v>6.3633981250015994</c:v>
                </c:pt>
                <c:pt idx="5969">
                  <c:v>6.3638137500000003</c:v>
                </c:pt>
                <c:pt idx="5970">
                  <c:v>6.3641543750015996</c:v>
                </c:pt>
                <c:pt idx="5971">
                  <c:v>6.3645731250016002</c:v>
                </c:pt>
                <c:pt idx="5972">
                  <c:v>6.3649624999999999</c:v>
                </c:pt>
                <c:pt idx="5973">
                  <c:v>6.3652924999999998</c:v>
                </c:pt>
                <c:pt idx="5974">
                  <c:v>6.3656331250016001</c:v>
                </c:pt>
                <c:pt idx="5975">
                  <c:v>6.3659706250015997</c:v>
                </c:pt>
                <c:pt idx="5976">
                  <c:v>6.3664325000000002</c:v>
                </c:pt>
                <c:pt idx="5977">
                  <c:v>6.3668581250015999</c:v>
                </c:pt>
                <c:pt idx="5978">
                  <c:v>6.3672750000000002</c:v>
                </c:pt>
                <c:pt idx="5979">
                  <c:v>6.3677256250015999</c:v>
                </c:pt>
                <c:pt idx="5980">
                  <c:v>6.3681518750016002</c:v>
                </c:pt>
                <c:pt idx="5981">
                  <c:v>6.3684756250015999</c:v>
                </c:pt>
                <c:pt idx="5982">
                  <c:v>6.3688262499999997</c:v>
                </c:pt>
                <c:pt idx="5983">
                  <c:v>6.3691743750015997</c:v>
                </c:pt>
                <c:pt idx="5984">
                  <c:v>6.3695575</c:v>
                </c:pt>
                <c:pt idx="5985">
                  <c:v>6.3699812500000004</c:v>
                </c:pt>
                <c:pt idx="5986">
                  <c:v>6.3703312499999996</c:v>
                </c:pt>
                <c:pt idx="5987">
                  <c:v>6.3707225000000003</c:v>
                </c:pt>
                <c:pt idx="5988">
                  <c:v>6.3711956250016</c:v>
                </c:pt>
                <c:pt idx="5989">
                  <c:v>6.3715431250016001</c:v>
                </c:pt>
                <c:pt idx="5990">
                  <c:v>6.3719687499999997</c:v>
                </c:pt>
                <c:pt idx="5991">
                  <c:v>6.3723237499999996</c:v>
                </c:pt>
                <c:pt idx="5992">
                  <c:v>6.3727031250015997</c:v>
                </c:pt>
                <c:pt idx="5993">
                  <c:v>6.3730993750015994</c:v>
                </c:pt>
                <c:pt idx="5994">
                  <c:v>6.3734250000000001</c:v>
                </c:pt>
                <c:pt idx="5995">
                  <c:v>6.3737493750015997</c:v>
                </c:pt>
                <c:pt idx="5996">
                  <c:v>6.3741206250015994</c:v>
                </c:pt>
                <c:pt idx="5997">
                  <c:v>6.3744568750015995</c:v>
                </c:pt>
                <c:pt idx="5998">
                  <c:v>6.37480125</c:v>
                </c:pt>
                <c:pt idx="5999">
                  <c:v>6.3751968750015999</c:v>
                </c:pt>
                <c:pt idx="6000">
                  <c:v>6.3755331250016001</c:v>
                </c:pt>
                <c:pt idx="6001">
                  <c:v>6.3759831250015999</c:v>
                </c:pt>
                <c:pt idx="6002">
                  <c:v>6.3763106250016</c:v>
                </c:pt>
                <c:pt idx="6003">
                  <c:v>6.3768012499999998</c:v>
                </c:pt>
                <c:pt idx="6004">
                  <c:v>6.3771843750016002</c:v>
                </c:pt>
                <c:pt idx="6005">
                  <c:v>6.3777143750015997</c:v>
                </c:pt>
                <c:pt idx="6006">
                  <c:v>6.3780425000000003</c:v>
                </c:pt>
                <c:pt idx="6007">
                  <c:v>6.3783762499999996</c:v>
                </c:pt>
                <c:pt idx="6008">
                  <c:v>6.3788574999999996</c:v>
                </c:pt>
                <c:pt idx="6009">
                  <c:v>6.3792237500000004</c:v>
                </c:pt>
                <c:pt idx="6010">
                  <c:v>6.3796531250015995</c:v>
                </c:pt>
                <c:pt idx="6011">
                  <c:v>6.3801350000000001</c:v>
                </c:pt>
                <c:pt idx="6012">
                  <c:v>6.3805449999999997</c:v>
                </c:pt>
                <c:pt idx="6013">
                  <c:v>6.3810431250016002</c:v>
                </c:pt>
                <c:pt idx="6014">
                  <c:v>6.3814518750015994</c:v>
                </c:pt>
                <c:pt idx="6015">
                  <c:v>6.3818099999999998</c:v>
                </c:pt>
                <c:pt idx="6016">
                  <c:v>6.3821399999999997</c:v>
                </c:pt>
                <c:pt idx="6017">
                  <c:v>6.3825124999999998</c:v>
                </c:pt>
                <c:pt idx="6018">
                  <c:v>6.3828849999999999</c:v>
                </c:pt>
                <c:pt idx="6019">
                  <c:v>6.3833318750016002</c:v>
                </c:pt>
                <c:pt idx="6020">
                  <c:v>6.3837212499999998</c:v>
                </c:pt>
                <c:pt idx="6021">
                  <c:v>6.3841099999999997</c:v>
                </c:pt>
                <c:pt idx="6022">
                  <c:v>6.3844637500000001</c:v>
                </c:pt>
                <c:pt idx="6023">
                  <c:v>6.3848725000000002</c:v>
                </c:pt>
                <c:pt idx="6024">
                  <c:v>6.3852712499999997</c:v>
                </c:pt>
                <c:pt idx="6025">
                  <c:v>6.3856099999999998</c:v>
                </c:pt>
                <c:pt idx="6026">
                  <c:v>6.3860349999999997</c:v>
                </c:pt>
                <c:pt idx="6027">
                  <c:v>6.3864631250016002</c:v>
                </c:pt>
                <c:pt idx="6028">
                  <c:v>6.3867937499999998</c:v>
                </c:pt>
                <c:pt idx="6029">
                  <c:v>6.3871168750015999</c:v>
                </c:pt>
                <c:pt idx="6030">
                  <c:v>6.3874612500000003</c:v>
                </c:pt>
                <c:pt idx="6031">
                  <c:v>6.3878643750016</c:v>
                </c:pt>
                <c:pt idx="6032">
                  <c:v>6.3882300000000001</c:v>
                </c:pt>
                <c:pt idx="6033">
                  <c:v>6.38864375</c:v>
                </c:pt>
                <c:pt idx="6034">
                  <c:v>6.3890093750016002</c:v>
                </c:pt>
                <c:pt idx="6035">
                  <c:v>6.3893668750015999</c:v>
                </c:pt>
                <c:pt idx="6036">
                  <c:v>6.38978</c:v>
                </c:pt>
                <c:pt idx="6037">
                  <c:v>6.3901693750015998</c:v>
                </c:pt>
                <c:pt idx="6038">
                  <c:v>6.3905456250016002</c:v>
                </c:pt>
                <c:pt idx="6039">
                  <c:v>6.3908731250016002</c:v>
                </c:pt>
                <c:pt idx="6040">
                  <c:v>6.3913481250016</c:v>
                </c:pt>
                <c:pt idx="6041">
                  <c:v>6.3917081250015997</c:v>
                </c:pt>
                <c:pt idx="6042">
                  <c:v>6.3921081250015996</c:v>
                </c:pt>
                <c:pt idx="6043">
                  <c:v>6.3924881250015995</c:v>
                </c:pt>
                <c:pt idx="6044">
                  <c:v>6.3928425000000004</c:v>
                </c:pt>
                <c:pt idx="6045">
                  <c:v>6.3931968750015997</c:v>
                </c:pt>
                <c:pt idx="6046">
                  <c:v>6.3935325000000001</c:v>
                </c:pt>
                <c:pt idx="6047">
                  <c:v>6.3938806250016</c:v>
                </c:pt>
                <c:pt idx="6048">
                  <c:v>6.3942993750015997</c:v>
                </c:pt>
                <c:pt idx="6049">
                  <c:v>6.3947718750015996</c:v>
                </c:pt>
                <c:pt idx="6050">
                  <c:v>6.3951368750016</c:v>
                </c:pt>
                <c:pt idx="6051">
                  <c:v>6.3954781250016</c:v>
                </c:pt>
                <c:pt idx="6052">
                  <c:v>6.3958381250015996</c:v>
                </c:pt>
                <c:pt idx="6053">
                  <c:v>6.3962424999999996</c:v>
                </c:pt>
                <c:pt idx="6054">
                  <c:v>6.3966118750016001</c:v>
                </c:pt>
                <c:pt idx="6055">
                  <c:v>6.3969899999999997</c:v>
                </c:pt>
                <c:pt idx="6056">
                  <c:v>6.3974250000000001</c:v>
                </c:pt>
                <c:pt idx="6057">
                  <c:v>6.3977643750016</c:v>
                </c:pt>
                <c:pt idx="6058">
                  <c:v>6.3980906250015996</c:v>
                </c:pt>
                <c:pt idx="6059">
                  <c:v>6.3984756250016002</c:v>
                </c:pt>
                <c:pt idx="6060">
                  <c:v>6.3988062499999998</c:v>
                </c:pt>
                <c:pt idx="6061">
                  <c:v>6.3991406250015999</c:v>
                </c:pt>
                <c:pt idx="6062">
                  <c:v>6.3994656250016</c:v>
                </c:pt>
                <c:pt idx="6063">
                  <c:v>6.3999012500000001</c:v>
                </c:pt>
                <c:pt idx="6064">
                  <c:v>6.4003437500000002</c:v>
                </c:pt>
                <c:pt idx="6065">
                  <c:v>6.4007031250016002</c:v>
                </c:pt>
                <c:pt idx="6066">
                  <c:v>6.4010731250015995</c:v>
                </c:pt>
                <c:pt idx="6067">
                  <c:v>6.4015000000000004</c:v>
                </c:pt>
                <c:pt idx="6068">
                  <c:v>6.4018537499999999</c:v>
                </c:pt>
                <c:pt idx="6069">
                  <c:v>6.4022249999999996</c:v>
                </c:pt>
                <c:pt idx="6070">
                  <c:v>6.4026800000000001</c:v>
                </c:pt>
                <c:pt idx="6071">
                  <c:v>6.4030312499999997</c:v>
                </c:pt>
                <c:pt idx="6072">
                  <c:v>6.4034143750016002</c:v>
                </c:pt>
                <c:pt idx="6073">
                  <c:v>6.4037600000000001</c:v>
                </c:pt>
                <c:pt idx="6074">
                  <c:v>6.4042193750015999</c:v>
                </c:pt>
                <c:pt idx="6075">
                  <c:v>6.4047043750016002</c:v>
                </c:pt>
                <c:pt idx="6076">
                  <c:v>6.4051562500000001</c:v>
                </c:pt>
                <c:pt idx="6077">
                  <c:v>6.4055281250015996</c:v>
                </c:pt>
                <c:pt idx="6078">
                  <c:v>6.4058900000000003</c:v>
                </c:pt>
                <c:pt idx="6079">
                  <c:v>6.4062981250015998</c:v>
                </c:pt>
                <c:pt idx="6080">
                  <c:v>6.4066187499999998</c:v>
                </c:pt>
                <c:pt idx="6081">
                  <c:v>6.4070312500000002</c:v>
                </c:pt>
                <c:pt idx="6082">
                  <c:v>6.4073918750015997</c:v>
                </c:pt>
                <c:pt idx="6083">
                  <c:v>6.4077243750015995</c:v>
                </c:pt>
                <c:pt idx="6084">
                  <c:v>6.4080712499999999</c:v>
                </c:pt>
                <c:pt idx="6085">
                  <c:v>6.4084043750015995</c:v>
                </c:pt>
                <c:pt idx="6086">
                  <c:v>6.4088500000000002</c:v>
                </c:pt>
                <c:pt idx="6087">
                  <c:v>6.4092762499999996</c:v>
                </c:pt>
                <c:pt idx="6088">
                  <c:v>6.4096562500000003</c:v>
                </c:pt>
                <c:pt idx="6089">
                  <c:v>6.4101606250016001</c:v>
                </c:pt>
                <c:pt idx="6090">
                  <c:v>6.4105875000000001</c:v>
                </c:pt>
                <c:pt idx="6091">
                  <c:v>6.4109749999999996</c:v>
                </c:pt>
                <c:pt idx="6092">
                  <c:v>6.4113281250015994</c:v>
                </c:pt>
                <c:pt idx="6093">
                  <c:v>6.4117600000000001</c:v>
                </c:pt>
                <c:pt idx="6094">
                  <c:v>6.4121212500000002</c:v>
                </c:pt>
                <c:pt idx="6095">
                  <c:v>6.4125018750015998</c:v>
                </c:pt>
                <c:pt idx="6096">
                  <c:v>6.4128949999999998</c:v>
                </c:pt>
                <c:pt idx="6097">
                  <c:v>6.4132300000000004</c:v>
                </c:pt>
                <c:pt idx="6098">
                  <c:v>6.4136706250015996</c:v>
                </c:pt>
                <c:pt idx="6099">
                  <c:v>6.4141193750015999</c:v>
                </c:pt>
                <c:pt idx="6100">
                  <c:v>6.4145681250016002</c:v>
                </c:pt>
                <c:pt idx="6101">
                  <c:v>6.4149462499999998</c:v>
                </c:pt>
                <c:pt idx="6102">
                  <c:v>6.4154287500000002</c:v>
                </c:pt>
                <c:pt idx="6103">
                  <c:v>6.4157893750015997</c:v>
                </c:pt>
                <c:pt idx="6104">
                  <c:v>6.4162112499999999</c:v>
                </c:pt>
                <c:pt idx="6105">
                  <c:v>6.4165768750016001</c:v>
                </c:pt>
                <c:pt idx="6106">
                  <c:v>6.4169262500000004</c:v>
                </c:pt>
                <c:pt idx="6107">
                  <c:v>6.4173487500000004</c:v>
                </c:pt>
                <c:pt idx="6108">
                  <c:v>6.4177724999999999</c:v>
                </c:pt>
                <c:pt idx="6109">
                  <c:v>6.4180937499999997</c:v>
                </c:pt>
                <c:pt idx="6110">
                  <c:v>6.4185031250015996</c:v>
                </c:pt>
                <c:pt idx="6111">
                  <c:v>6.4189068750015998</c:v>
                </c:pt>
                <c:pt idx="6112">
                  <c:v>6.4193212500000003</c:v>
                </c:pt>
                <c:pt idx="6113">
                  <c:v>6.4197143750015995</c:v>
                </c:pt>
                <c:pt idx="6114">
                  <c:v>6.4202162500000002</c:v>
                </c:pt>
                <c:pt idx="6115">
                  <c:v>6.4205887500000003</c:v>
                </c:pt>
                <c:pt idx="6116">
                  <c:v>6.4209656250015996</c:v>
                </c:pt>
                <c:pt idx="6117">
                  <c:v>6.4212956250015996</c:v>
                </c:pt>
                <c:pt idx="6118">
                  <c:v>6.4216724999999997</c:v>
                </c:pt>
                <c:pt idx="6119">
                  <c:v>6.42207375</c:v>
                </c:pt>
                <c:pt idx="6120">
                  <c:v>6.4225518750015995</c:v>
                </c:pt>
                <c:pt idx="6121">
                  <c:v>6.4229418750015999</c:v>
                </c:pt>
                <c:pt idx="6122">
                  <c:v>6.4233062500000004</c:v>
                </c:pt>
                <c:pt idx="6123">
                  <c:v>6.42376375</c:v>
                </c:pt>
                <c:pt idx="6124">
                  <c:v>6.4241687499999998</c:v>
                </c:pt>
                <c:pt idx="6125">
                  <c:v>6.4245868750015998</c:v>
                </c:pt>
                <c:pt idx="6126">
                  <c:v>6.4249925000000001</c:v>
                </c:pt>
                <c:pt idx="6127">
                  <c:v>6.4253774999999997</c:v>
                </c:pt>
                <c:pt idx="6128">
                  <c:v>6.4257956250015997</c:v>
                </c:pt>
                <c:pt idx="6129">
                  <c:v>6.4263031250016001</c:v>
                </c:pt>
                <c:pt idx="6130">
                  <c:v>6.4267637500000001</c:v>
                </c:pt>
                <c:pt idx="6131">
                  <c:v>6.4271149999999997</c:v>
                </c:pt>
                <c:pt idx="6132">
                  <c:v>6.4274443750015999</c:v>
                </c:pt>
                <c:pt idx="6133">
                  <c:v>6.4278649999999997</c:v>
                </c:pt>
                <c:pt idx="6134">
                  <c:v>6.4282443750015998</c:v>
                </c:pt>
                <c:pt idx="6135">
                  <c:v>6.4287112500000001</c:v>
                </c:pt>
                <c:pt idx="6136">
                  <c:v>6.4291756250015997</c:v>
                </c:pt>
                <c:pt idx="6137">
                  <c:v>6.4295306250015996</c:v>
                </c:pt>
                <c:pt idx="6138">
                  <c:v>6.4299362499999999</c:v>
                </c:pt>
                <c:pt idx="6139">
                  <c:v>6.4303150000000002</c:v>
                </c:pt>
                <c:pt idx="6140">
                  <c:v>6.4306606250015994</c:v>
                </c:pt>
                <c:pt idx="6141">
                  <c:v>6.431</c:v>
                </c:pt>
                <c:pt idx="6142">
                  <c:v>6.4313493750015995</c:v>
                </c:pt>
                <c:pt idx="6143">
                  <c:v>6.4317574999999998</c:v>
                </c:pt>
                <c:pt idx="6144">
                  <c:v>6.4321225000000002</c:v>
                </c:pt>
                <c:pt idx="6145">
                  <c:v>6.4325749999999999</c:v>
                </c:pt>
                <c:pt idx="6146">
                  <c:v>6.43296125</c:v>
                </c:pt>
                <c:pt idx="6147">
                  <c:v>6.4333150000000003</c:v>
                </c:pt>
                <c:pt idx="6148">
                  <c:v>6.4337081250015995</c:v>
                </c:pt>
                <c:pt idx="6149">
                  <c:v>6.4341499999999998</c:v>
                </c:pt>
                <c:pt idx="6150">
                  <c:v>6.4346656250015997</c:v>
                </c:pt>
                <c:pt idx="6151">
                  <c:v>6.4351799999999999</c:v>
                </c:pt>
                <c:pt idx="6152">
                  <c:v>6.4355593750016</c:v>
                </c:pt>
                <c:pt idx="6153">
                  <c:v>6.4360549999999996</c:v>
                </c:pt>
                <c:pt idx="6154">
                  <c:v>6.4364931250015998</c:v>
                </c:pt>
                <c:pt idx="6155">
                  <c:v>6.4368968750016</c:v>
                </c:pt>
                <c:pt idx="6156">
                  <c:v>6.4373950000000004</c:v>
                </c:pt>
                <c:pt idx="6157">
                  <c:v>6.4378231250016</c:v>
                </c:pt>
                <c:pt idx="6158">
                  <c:v>6.4381849999999998</c:v>
                </c:pt>
                <c:pt idx="6159">
                  <c:v>6.4386824999999996</c:v>
                </c:pt>
                <c:pt idx="6160">
                  <c:v>6.4390193750015996</c:v>
                </c:pt>
                <c:pt idx="6161">
                  <c:v>6.4394043750016001</c:v>
                </c:pt>
                <c:pt idx="6162">
                  <c:v>6.4398081250015995</c:v>
                </c:pt>
                <c:pt idx="6163">
                  <c:v>6.4402168750015996</c:v>
                </c:pt>
                <c:pt idx="6164">
                  <c:v>6.4405587500000001</c:v>
                </c:pt>
                <c:pt idx="6165">
                  <c:v>6.4408881250015995</c:v>
                </c:pt>
                <c:pt idx="6166">
                  <c:v>6.4412324999999999</c:v>
                </c:pt>
                <c:pt idx="6167">
                  <c:v>6.4416443750015997</c:v>
                </c:pt>
                <c:pt idx="6168">
                  <c:v>6.4420181250016002</c:v>
                </c:pt>
                <c:pt idx="6169">
                  <c:v>6.4423756250016</c:v>
                </c:pt>
                <c:pt idx="6170">
                  <c:v>6.4427956250016001</c:v>
                </c:pt>
                <c:pt idx="6171">
                  <c:v>6.4431349999999998</c:v>
                </c:pt>
                <c:pt idx="6172">
                  <c:v>6.4434593750015994</c:v>
                </c:pt>
                <c:pt idx="6173">
                  <c:v>6.4438062499999997</c:v>
                </c:pt>
                <c:pt idx="6174">
                  <c:v>6.4442606250015997</c:v>
                </c:pt>
                <c:pt idx="6175">
                  <c:v>6.4446181250015995</c:v>
                </c:pt>
                <c:pt idx="6176">
                  <c:v>6.4450193750015998</c:v>
                </c:pt>
                <c:pt idx="6177">
                  <c:v>6.4453531250016001</c:v>
                </c:pt>
                <c:pt idx="6178">
                  <c:v>6.4458374999999997</c:v>
                </c:pt>
                <c:pt idx="6179">
                  <c:v>6.4462031250015999</c:v>
                </c:pt>
                <c:pt idx="6180">
                  <c:v>6.4465731250016001</c:v>
                </c:pt>
                <c:pt idx="6181">
                  <c:v>6.4469975000000002</c:v>
                </c:pt>
                <c:pt idx="6182">
                  <c:v>6.44731875</c:v>
                </c:pt>
                <c:pt idx="6183">
                  <c:v>6.4476487499999999</c:v>
                </c:pt>
                <c:pt idx="6184">
                  <c:v>6.4480518750015996</c:v>
                </c:pt>
                <c:pt idx="6185">
                  <c:v>6.4484981250016</c:v>
                </c:pt>
                <c:pt idx="6186">
                  <c:v>6.4488681250016002</c:v>
                </c:pt>
                <c:pt idx="6187">
                  <c:v>6.4492012499999998</c:v>
                </c:pt>
                <c:pt idx="6188">
                  <c:v>6.4496549999999999</c:v>
                </c:pt>
                <c:pt idx="6189">
                  <c:v>6.4500393750015999</c:v>
                </c:pt>
                <c:pt idx="6190">
                  <c:v>6.4504656250016001</c:v>
                </c:pt>
                <c:pt idx="6191">
                  <c:v>6.4508962500000004</c:v>
                </c:pt>
                <c:pt idx="6192">
                  <c:v>6.4512306250015996</c:v>
                </c:pt>
                <c:pt idx="6193">
                  <c:v>6.4515812500000003</c:v>
                </c:pt>
                <c:pt idx="6194">
                  <c:v>6.4519831250015995</c:v>
                </c:pt>
                <c:pt idx="6195">
                  <c:v>6.4523875000000004</c:v>
                </c:pt>
                <c:pt idx="6196">
                  <c:v>6.4528493750016001</c:v>
                </c:pt>
                <c:pt idx="6197">
                  <c:v>6.4531743750016002</c:v>
                </c:pt>
                <c:pt idx="6198">
                  <c:v>6.4536518750015999</c:v>
                </c:pt>
                <c:pt idx="6199">
                  <c:v>6.4540387499999996</c:v>
                </c:pt>
                <c:pt idx="6200">
                  <c:v>6.4543731250015997</c:v>
                </c:pt>
                <c:pt idx="6201">
                  <c:v>6.4547587499999999</c:v>
                </c:pt>
                <c:pt idx="6202">
                  <c:v>6.4550806250015995</c:v>
                </c:pt>
                <c:pt idx="6203">
                  <c:v>6.4554318750016</c:v>
                </c:pt>
                <c:pt idx="6204">
                  <c:v>6.4557956250016</c:v>
                </c:pt>
                <c:pt idx="6205">
                  <c:v>6.4562687499999996</c:v>
                </c:pt>
                <c:pt idx="6206">
                  <c:v>6.4566993750016</c:v>
                </c:pt>
                <c:pt idx="6207">
                  <c:v>6.4570825000000003</c:v>
                </c:pt>
                <c:pt idx="6208">
                  <c:v>6.4574193750015993</c:v>
                </c:pt>
                <c:pt idx="6209">
                  <c:v>6.4579231250015994</c:v>
                </c:pt>
                <c:pt idx="6210">
                  <c:v>6.4582693750016</c:v>
                </c:pt>
                <c:pt idx="6211">
                  <c:v>6.4586143750015994</c:v>
                </c:pt>
                <c:pt idx="6212">
                  <c:v>6.4589587499999999</c:v>
                </c:pt>
                <c:pt idx="6213">
                  <c:v>6.4594456250015995</c:v>
                </c:pt>
                <c:pt idx="6214">
                  <c:v>6.4597662500000004</c:v>
                </c:pt>
                <c:pt idx="6215">
                  <c:v>6.4602531250016</c:v>
                </c:pt>
                <c:pt idx="6216">
                  <c:v>6.4605812499999997</c:v>
                </c:pt>
                <c:pt idx="6217">
                  <c:v>6.4609256250015994</c:v>
                </c:pt>
                <c:pt idx="6218">
                  <c:v>6.4614087500000004</c:v>
                </c:pt>
                <c:pt idx="6219">
                  <c:v>6.4617649999999998</c:v>
                </c:pt>
                <c:pt idx="6220">
                  <c:v>6.4621381250015997</c:v>
                </c:pt>
                <c:pt idx="6221">
                  <c:v>6.4624612499999996</c:v>
                </c:pt>
                <c:pt idx="6222">
                  <c:v>6.4628474999999996</c:v>
                </c:pt>
                <c:pt idx="6223">
                  <c:v>6.4633212499999999</c:v>
                </c:pt>
                <c:pt idx="6224">
                  <c:v>6.4637243750015996</c:v>
                </c:pt>
                <c:pt idx="6225">
                  <c:v>6.4641112500000002</c:v>
                </c:pt>
                <c:pt idx="6226">
                  <c:v>6.4645543750016001</c:v>
                </c:pt>
                <c:pt idx="6227">
                  <c:v>6.4649843750015998</c:v>
                </c:pt>
                <c:pt idx="6228">
                  <c:v>6.4653431250016</c:v>
                </c:pt>
                <c:pt idx="6229">
                  <c:v>6.4656775</c:v>
                </c:pt>
                <c:pt idx="6230">
                  <c:v>6.4660399999999996</c:v>
                </c:pt>
                <c:pt idx="6231">
                  <c:v>6.4663893750015999</c:v>
                </c:pt>
                <c:pt idx="6232">
                  <c:v>6.4667925000000004</c:v>
                </c:pt>
                <c:pt idx="6233">
                  <c:v>6.4672031250015998</c:v>
                </c:pt>
                <c:pt idx="6234">
                  <c:v>6.4676099999999996</c:v>
                </c:pt>
                <c:pt idx="6235">
                  <c:v>6.4681506250015994</c:v>
                </c:pt>
                <c:pt idx="6236">
                  <c:v>6.4685306250016001</c:v>
                </c:pt>
                <c:pt idx="6237">
                  <c:v>6.4689306250016001</c:v>
                </c:pt>
                <c:pt idx="6238">
                  <c:v>6.4692568750015997</c:v>
                </c:pt>
                <c:pt idx="6239">
                  <c:v>6.4697106250015999</c:v>
                </c:pt>
                <c:pt idx="6240">
                  <c:v>6.4700956250015995</c:v>
                </c:pt>
                <c:pt idx="6241">
                  <c:v>6.4704337499999998</c:v>
                </c:pt>
                <c:pt idx="6242">
                  <c:v>6.4709012499999998</c:v>
                </c:pt>
                <c:pt idx="6243">
                  <c:v>6.47134375</c:v>
                </c:pt>
                <c:pt idx="6244">
                  <c:v>6.4717824999999998</c:v>
                </c:pt>
                <c:pt idx="6245">
                  <c:v>6.4721281250015998</c:v>
                </c:pt>
                <c:pt idx="6246">
                  <c:v>6.4724762499999997</c:v>
                </c:pt>
                <c:pt idx="6247">
                  <c:v>6.4729268750015994</c:v>
                </c:pt>
                <c:pt idx="6248">
                  <c:v>6.4734550000000004</c:v>
                </c:pt>
                <c:pt idx="6249">
                  <c:v>6.4739068750015996</c:v>
                </c:pt>
                <c:pt idx="6250">
                  <c:v>6.4742631250015998</c:v>
                </c:pt>
                <c:pt idx="6251">
                  <c:v>6.4746718750015999</c:v>
                </c:pt>
                <c:pt idx="6252">
                  <c:v>6.47500125</c:v>
                </c:pt>
                <c:pt idx="6253">
                  <c:v>6.4754125</c:v>
                </c:pt>
                <c:pt idx="6254">
                  <c:v>6.4757674999999999</c:v>
                </c:pt>
                <c:pt idx="6255">
                  <c:v>6.4761437500000003</c:v>
                </c:pt>
                <c:pt idx="6256">
                  <c:v>6.4765318750015997</c:v>
                </c:pt>
                <c:pt idx="6257">
                  <c:v>6.4769406250015997</c:v>
                </c:pt>
                <c:pt idx="6258">
                  <c:v>6.4773462500000001</c:v>
                </c:pt>
                <c:pt idx="6259">
                  <c:v>6.4777081250016</c:v>
                </c:pt>
                <c:pt idx="6260">
                  <c:v>6.4781831250015998</c:v>
                </c:pt>
                <c:pt idx="6261">
                  <c:v>6.4786099999999998</c:v>
                </c:pt>
                <c:pt idx="6262">
                  <c:v>6.4790937499999997</c:v>
                </c:pt>
                <c:pt idx="6263">
                  <c:v>6.4795943750016001</c:v>
                </c:pt>
                <c:pt idx="6264">
                  <c:v>6.4800662500000001</c:v>
                </c:pt>
                <c:pt idx="6265">
                  <c:v>6.4803943750016</c:v>
                </c:pt>
                <c:pt idx="6266">
                  <c:v>6.4807868750016002</c:v>
                </c:pt>
                <c:pt idx="6267">
                  <c:v>6.4812312500000004</c:v>
                </c:pt>
                <c:pt idx="6268">
                  <c:v>6.4816087500000004</c:v>
                </c:pt>
                <c:pt idx="6269">
                  <c:v>6.48201625</c:v>
                </c:pt>
                <c:pt idx="6270">
                  <c:v>6.4823700000000004</c:v>
                </c:pt>
                <c:pt idx="6271">
                  <c:v>6.4828656250016001</c:v>
                </c:pt>
                <c:pt idx="6272">
                  <c:v>6.4832824999999996</c:v>
                </c:pt>
                <c:pt idx="6273">
                  <c:v>6.4836206250016</c:v>
                </c:pt>
                <c:pt idx="6274">
                  <c:v>6.4840037500000003</c:v>
                </c:pt>
                <c:pt idx="6275">
                  <c:v>6.4843662499999999</c:v>
                </c:pt>
                <c:pt idx="6276">
                  <c:v>6.4848268750016</c:v>
                </c:pt>
                <c:pt idx="6277">
                  <c:v>6.4851593750015999</c:v>
                </c:pt>
                <c:pt idx="6278">
                  <c:v>6.4855925000000001</c:v>
                </c:pt>
                <c:pt idx="6279">
                  <c:v>6.4859850000000003</c:v>
                </c:pt>
                <c:pt idx="6280">
                  <c:v>6.4863456250015998</c:v>
                </c:pt>
                <c:pt idx="6281">
                  <c:v>6.4867181250015999</c:v>
                </c:pt>
                <c:pt idx="6282">
                  <c:v>6.4870631250016002</c:v>
                </c:pt>
                <c:pt idx="6283">
                  <c:v>6.4874006250015999</c:v>
                </c:pt>
                <c:pt idx="6284">
                  <c:v>6.4878762500000002</c:v>
                </c:pt>
                <c:pt idx="6285">
                  <c:v>6.4882418750015995</c:v>
                </c:pt>
                <c:pt idx="6286">
                  <c:v>6.4886249999999999</c:v>
                </c:pt>
                <c:pt idx="6287">
                  <c:v>6.48910125</c:v>
                </c:pt>
                <c:pt idx="6288">
                  <c:v>6.4895618750016002</c:v>
                </c:pt>
                <c:pt idx="6289">
                  <c:v>6.4899250000000004</c:v>
                </c:pt>
                <c:pt idx="6290">
                  <c:v>6.49038</c:v>
                </c:pt>
                <c:pt idx="6291">
                  <c:v>6.4907506250016</c:v>
                </c:pt>
                <c:pt idx="6292">
                  <c:v>6.4910743750015998</c:v>
                </c:pt>
                <c:pt idx="6293">
                  <c:v>6.4915093750016002</c:v>
                </c:pt>
                <c:pt idx="6294">
                  <c:v>6.4918631250015997</c:v>
                </c:pt>
                <c:pt idx="6295">
                  <c:v>6.4922393750016001</c:v>
                </c:pt>
                <c:pt idx="6296">
                  <c:v>6.4926531250016</c:v>
                </c:pt>
                <c:pt idx="6297">
                  <c:v>6.4931299999999998</c:v>
                </c:pt>
                <c:pt idx="6298">
                  <c:v>6.4934931250016001</c:v>
                </c:pt>
                <c:pt idx="6299">
                  <c:v>6.4938893750015998</c:v>
                </c:pt>
                <c:pt idx="6300">
                  <c:v>6.4942900000000003</c:v>
                </c:pt>
                <c:pt idx="6301">
                  <c:v>6.4946568750016</c:v>
                </c:pt>
                <c:pt idx="6302">
                  <c:v>6.4949806250015998</c:v>
                </c:pt>
                <c:pt idx="6303">
                  <c:v>6.4954556250015996</c:v>
                </c:pt>
                <c:pt idx="6304">
                  <c:v>6.4958150000000003</c:v>
                </c:pt>
                <c:pt idx="6305">
                  <c:v>6.4962862499999998</c:v>
                </c:pt>
                <c:pt idx="6306">
                  <c:v>6.4966506250015996</c:v>
                </c:pt>
                <c:pt idx="6307">
                  <c:v>6.4970762500000001</c:v>
                </c:pt>
                <c:pt idx="6308">
                  <c:v>6.4974431250015998</c:v>
                </c:pt>
                <c:pt idx="6309">
                  <c:v>6.4977906250016</c:v>
                </c:pt>
                <c:pt idx="6310">
                  <c:v>6.4981875000000002</c:v>
                </c:pt>
                <c:pt idx="6311">
                  <c:v>6.49851125</c:v>
                </c:pt>
                <c:pt idx="6312">
                  <c:v>6.4989287500000001</c:v>
                </c:pt>
                <c:pt idx="6313">
                  <c:v>6.4993224999999999</c:v>
                </c:pt>
                <c:pt idx="6314">
                  <c:v>6.4998081250016</c:v>
                </c:pt>
                <c:pt idx="6315">
                  <c:v>6.5001806250016001</c:v>
                </c:pt>
                <c:pt idx="6316">
                  <c:v>6.5005137499999996</c:v>
                </c:pt>
                <c:pt idx="6317">
                  <c:v>6.5009368750015994</c:v>
                </c:pt>
                <c:pt idx="6318">
                  <c:v>6.5013293750015997</c:v>
                </c:pt>
                <c:pt idx="6319">
                  <c:v>6.5017125</c:v>
                </c:pt>
                <c:pt idx="6320">
                  <c:v>6.5020931250015996</c:v>
                </c:pt>
                <c:pt idx="6321">
                  <c:v>6.5024312499999999</c:v>
                </c:pt>
                <c:pt idx="6322">
                  <c:v>6.5028381250015999</c:v>
                </c:pt>
                <c:pt idx="6323">
                  <c:v>6.5031631250016</c:v>
                </c:pt>
                <c:pt idx="6324">
                  <c:v>6.5035812499999999</c:v>
                </c:pt>
                <c:pt idx="6325">
                  <c:v>6.5039325000000003</c:v>
                </c:pt>
                <c:pt idx="6326">
                  <c:v>6.50427</c:v>
                </c:pt>
                <c:pt idx="6327">
                  <c:v>6.5046518750016</c:v>
                </c:pt>
                <c:pt idx="6328">
                  <c:v>6.5050393750015996</c:v>
                </c:pt>
                <c:pt idx="6329">
                  <c:v>6.5053843750015998</c:v>
                </c:pt>
                <c:pt idx="6330">
                  <c:v>6.5058137499999997</c:v>
                </c:pt>
                <c:pt idx="6331">
                  <c:v>6.5062593750015996</c:v>
                </c:pt>
                <c:pt idx="6332">
                  <c:v>6.5065900000000001</c:v>
                </c:pt>
                <c:pt idx="6333">
                  <c:v>6.5069237500000003</c:v>
                </c:pt>
                <c:pt idx="6334">
                  <c:v>6.5072443750015996</c:v>
                </c:pt>
                <c:pt idx="6335">
                  <c:v>6.5077587499999998</c:v>
                </c:pt>
                <c:pt idx="6336">
                  <c:v>6.5081887500000004</c:v>
                </c:pt>
                <c:pt idx="6337">
                  <c:v>6.5085231250015996</c:v>
                </c:pt>
                <c:pt idx="6338">
                  <c:v>6.5088837499999999</c:v>
                </c:pt>
                <c:pt idx="6339">
                  <c:v>6.5092431250015999</c:v>
                </c:pt>
                <c:pt idx="6340">
                  <c:v>6.5096018750016</c:v>
                </c:pt>
                <c:pt idx="6341">
                  <c:v>6.5099487500000004</c:v>
                </c:pt>
                <c:pt idx="6342">
                  <c:v>6.5102687499999998</c:v>
                </c:pt>
                <c:pt idx="6343">
                  <c:v>6.5107200000000001</c:v>
                </c:pt>
                <c:pt idx="6344">
                  <c:v>6.5111049999999997</c:v>
                </c:pt>
                <c:pt idx="6345">
                  <c:v>6.5114999999999998</c:v>
                </c:pt>
                <c:pt idx="6346">
                  <c:v>6.5118893750015996</c:v>
                </c:pt>
                <c:pt idx="6347">
                  <c:v>6.5122356250015994</c:v>
                </c:pt>
                <c:pt idx="6348">
                  <c:v>6.5125956250015999</c:v>
                </c:pt>
                <c:pt idx="6349">
                  <c:v>6.5129218750015996</c:v>
                </c:pt>
                <c:pt idx="6350">
                  <c:v>6.5133625000000004</c:v>
                </c:pt>
                <c:pt idx="6351">
                  <c:v>6.5137437499999997</c:v>
                </c:pt>
                <c:pt idx="6352">
                  <c:v>6.5141737500000003</c:v>
                </c:pt>
                <c:pt idx="6353">
                  <c:v>6.5146012500000001</c:v>
                </c:pt>
                <c:pt idx="6354">
                  <c:v>6.5149600000000003</c:v>
                </c:pt>
                <c:pt idx="6355">
                  <c:v>6.5152806250015995</c:v>
                </c:pt>
                <c:pt idx="6356">
                  <c:v>6.5156781250015996</c:v>
                </c:pt>
                <c:pt idx="6357">
                  <c:v>6.516025</c:v>
                </c:pt>
                <c:pt idx="6358">
                  <c:v>6.5164643750015996</c:v>
                </c:pt>
                <c:pt idx="6359">
                  <c:v>6.5169499999999996</c:v>
                </c:pt>
                <c:pt idx="6360">
                  <c:v>6.5173018750015999</c:v>
                </c:pt>
                <c:pt idx="6361">
                  <c:v>6.5176774999999996</c:v>
                </c:pt>
                <c:pt idx="6362">
                  <c:v>6.5180049999999996</c:v>
                </c:pt>
                <c:pt idx="6363">
                  <c:v>6.5184768750015998</c:v>
                </c:pt>
                <c:pt idx="6364">
                  <c:v>6.5189075000000001</c:v>
                </c:pt>
                <c:pt idx="6365">
                  <c:v>6.5193443750015998</c:v>
                </c:pt>
                <c:pt idx="6366">
                  <c:v>6.5197856250015995</c:v>
                </c:pt>
                <c:pt idx="6367">
                  <c:v>6.5201849999999997</c:v>
                </c:pt>
                <c:pt idx="6368">
                  <c:v>6.5205568750016001</c:v>
                </c:pt>
                <c:pt idx="6369">
                  <c:v>6.5209793750016001</c:v>
                </c:pt>
                <c:pt idx="6370">
                  <c:v>6.5214212500000004</c:v>
                </c:pt>
                <c:pt idx="6371">
                  <c:v>6.5218375000000002</c:v>
                </c:pt>
                <c:pt idx="6372">
                  <c:v>6.5222606250016</c:v>
                </c:pt>
                <c:pt idx="6373">
                  <c:v>6.5225999999999997</c:v>
                </c:pt>
                <c:pt idx="6374">
                  <c:v>6.5230593750015995</c:v>
                </c:pt>
                <c:pt idx="6375">
                  <c:v>6.5235300000000001</c:v>
                </c:pt>
                <c:pt idx="6376">
                  <c:v>6.5239418750015998</c:v>
                </c:pt>
                <c:pt idx="6377">
                  <c:v>6.52429375</c:v>
                </c:pt>
                <c:pt idx="6378">
                  <c:v>6.5247081250015997</c:v>
                </c:pt>
                <c:pt idx="6379">
                  <c:v>6.5251731250015998</c:v>
                </c:pt>
                <c:pt idx="6380">
                  <c:v>6.5255287500000003</c:v>
                </c:pt>
                <c:pt idx="6381">
                  <c:v>6.5259443750015995</c:v>
                </c:pt>
                <c:pt idx="6382">
                  <c:v>6.5263406250016001</c:v>
                </c:pt>
                <c:pt idx="6383">
                  <c:v>6.5266718750015995</c:v>
                </c:pt>
                <c:pt idx="6384">
                  <c:v>6.5271637499999997</c:v>
                </c:pt>
                <c:pt idx="6385">
                  <c:v>6.5275962500000002</c:v>
                </c:pt>
                <c:pt idx="6386">
                  <c:v>6.5279862499999997</c:v>
                </c:pt>
                <c:pt idx="6387">
                  <c:v>6.5283893750016002</c:v>
                </c:pt>
                <c:pt idx="6388">
                  <c:v>6.5287912500000003</c:v>
                </c:pt>
                <c:pt idx="6389">
                  <c:v>6.52912625</c:v>
                </c:pt>
                <c:pt idx="6390">
                  <c:v>6.5294474999999998</c:v>
                </c:pt>
                <c:pt idx="6391">
                  <c:v>6.5297725</c:v>
                </c:pt>
                <c:pt idx="6392">
                  <c:v>6.5302687500000003</c:v>
                </c:pt>
                <c:pt idx="6393">
                  <c:v>6.5307006250016002</c:v>
                </c:pt>
                <c:pt idx="6394">
                  <c:v>6.5310275000000004</c:v>
                </c:pt>
                <c:pt idx="6395">
                  <c:v>6.5314468750015999</c:v>
                </c:pt>
                <c:pt idx="6396">
                  <c:v>6.5318768750015996</c:v>
                </c:pt>
                <c:pt idx="6397">
                  <c:v>6.5322918750015999</c:v>
                </c:pt>
                <c:pt idx="6398">
                  <c:v>6.5327043750015994</c:v>
                </c:pt>
                <c:pt idx="6399">
                  <c:v>6.5331318750016001</c:v>
                </c:pt>
                <c:pt idx="6400">
                  <c:v>6.5335118750015999</c:v>
                </c:pt>
                <c:pt idx="6401">
                  <c:v>6.5339225000000001</c:v>
                </c:pt>
                <c:pt idx="6402">
                  <c:v>6.5343506250015997</c:v>
                </c:pt>
                <c:pt idx="6403">
                  <c:v>6.5347656250016</c:v>
                </c:pt>
                <c:pt idx="6404">
                  <c:v>6.5350906250016001</c:v>
                </c:pt>
                <c:pt idx="6405">
                  <c:v>6.5354374999999996</c:v>
                </c:pt>
                <c:pt idx="6406">
                  <c:v>6.5358968750016002</c:v>
                </c:pt>
                <c:pt idx="6407">
                  <c:v>6.5363249999999997</c:v>
                </c:pt>
                <c:pt idx="6408">
                  <c:v>6.5366481250015998</c:v>
                </c:pt>
                <c:pt idx="6409">
                  <c:v>6.5369843750015999</c:v>
                </c:pt>
                <c:pt idx="6410">
                  <c:v>6.5374506250015996</c:v>
                </c:pt>
                <c:pt idx="6411">
                  <c:v>6.5378931250015997</c:v>
                </c:pt>
                <c:pt idx="6412">
                  <c:v>6.5382162499999996</c:v>
                </c:pt>
                <c:pt idx="6413">
                  <c:v>6.5385593750015998</c:v>
                </c:pt>
                <c:pt idx="6414">
                  <c:v>6.5389437499999996</c:v>
                </c:pt>
                <c:pt idx="6415">
                  <c:v>6.5393212500000004</c:v>
                </c:pt>
                <c:pt idx="6416">
                  <c:v>6.5396862499999999</c:v>
                </c:pt>
                <c:pt idx="6417">
                  <c:v>6.5400106250015995</c:v>
                </c:pt>
                <c:pt idx="6418">
                  <c:v>6.5403374999999997</c:v>
                </c:pt>
                <c:pt idx="6419">
                  <c:v>6.5407812500000002</c:v>
                </c:pt>
                <c:pt idx="6420">
                  <c:v>6.5411299999999999</c:v>
                </c:pt>
                <c:pt idx="6421">
                  <c:v>6.5414943750015997</c:v>
                </c:pt>
                <c:pt idx="6422">
                  <c:v>6.5418450000000004</c:v>
                </c:pt>
                <c:pt idx="6423">
                  <c:v>6.5421706250015994</c:v>
                </c:pt>
                <c:pt idx="6424">
                  <c:v>6.5425543750015995</c:v>
                </c:pt>
                <c:pt idx="6425">
                  <c:v>6.5429000000000004</c:v>
                </c:pt>
                <c:pt idx="6426">
                  <c:v>6.5432493750015999</c:v>
                </c:pt>
                <c:pt idx="6427">
                  <c:v>6.5436174999999999</c:v>
                </c:pt>
                <c:pt idx="6428">
                  <c:v>6.5439768750015999</c:v>
                </c:pt>
                <c:pt idx="6429">
                  <c:v>6.5443637499999996</c:v>
                </c:pt>
                <c:pt idx="6430">
                  <c:v>6.5446868750015996</c:v>
                </c:pt>
                <c:pt idx="6431">
                  <c:v>6.5450281250015996</c:v>
                </c:pt>
                <c:pt idx="6432">
                  <c:v>6.5453993750016002</c:v>
                </c:pt>
                <c:pt idx="6433">
                  <c:v>6.5457368750015998</c:v>
                </c:pt>
                <c:pt idx="6434">
                  <c:v>6.5460824999999998</c:v>
                </c:pt>
                <c:pt idx="6435">
                  <c:v>6.5465049999999998</c:v>
                </c:pt>
                <c:pt idx="6436">
                  <c:v>6.5469256250015997</c:v>
                </c:pt>
                <c:pt idx="6437">
                  <c:v>6.5474024999999996</c:v>
                </c:pt>
                <c:pt idx="6438">
                  <c:v>6.5477949999999998</c:v>
                </c:pt>
                <c:pt idx="6439">
                  <c:v>6.5481375000000002</c:v>
                </c:pt>
                <c:pt idx="6440">
                  <c:v>6.5485318750015997</c:v>
                </c:pt>
                <c:pt idx="6441">
                  <c:v>6.5488943750016002</c:v>
                </c:pt>
                <c:pt idx="6442">
                  <c:v>6.5492631250016</c:v>
                </c:pt>
                <c:pt idx="6443">
                  <c:v>6.5496231250015997</c:v>
                </c:pt>
                <c:pt idx="6444">
                  <c:v>6.5500562499999999</c:v>
                </c:pt>
                <c:pt idx="6445">
                  <c:v>6.5503912499999997</c:v>
                </c:pt>
                <c:pt idx="6446">
                  <c:v>6.5507718750016002</c:v>
                </c:pt>
                <c:pt idx="6447">
                  <c:v>6.5511018750016001</c:v>
                </c:pt>
                <c:pt idx="6448">
                  <c:v>6.5514368750015999</c:v>
                </c:pt>
                <c:pt idx="6449">
                  <c:v>6.5518418750015996</c:v>
                </c:pt>
                <c:pt idx="6450">
                  <c:v>6.5522406250016001</c:v>
                </c:pt>
                <c:pt idx="6451">
                  <c:v>6.5525787500000003</c:v>
                </c:pt>
                <c:pt idx="6452">
                  <c:v>6.5529643750015998</c:v>
                </c:pt>
                <c:pt idx="6453">
                  <c:v>6.5533743750015994</c:v>
                </c:pt>
                <c:pt idx="6454">
                  <c:v>6.5537925000000001</c:v>
                </c:pt>
                <c:pt idx="6455">
                  <c:v>6.55420625</c:v>
                </c:pt>
                <c:pt idx="6456">
                  <c:v>6.5545681250015999</c:v>
                </c:pt>
                <c:pt idx="6457">
                  <c:v>6.5549175000000002</c:v>
                </c:pt>
                <c:pt idx="6458">
                  <c:v>6.5553493750016001</c:v>
                </c:pt>
                <c:pt idx="6459">
                  <c:v>6.5557724999999998</c:v>
                </c:pt>
                <c:pt idx="6460">
                  <c:v>6.5562112499999996</c:v>
                </c:pt>
                <c:pt idx="6461">
                  <c:v>6.5565818750015996</c:v>
                </c:pt>
                <c:pt idx="6462">
                  <c:v>6.55692875</c:v>
                </c:pt>
                <c:pt idx="6463">
                  <c:v>6.5573581250016</c:v>
                </c:pt>
                <c:pt idx="6464">
                  <c:v>6.5576993750015999</c:v>
                </c:pt>
                <c:pt idx="6465">
                  <c:v>6.5580337499999999</c:v>
                </c:pt>
                <c:pt idx="6466">
                  <c:v>6.5584137499999997</c:v>
                </c:pt>
                <c:pt idx="6467">
                  <c:v>6.5588637500000004</c:v>
                </c:pt>
                <c:pt idx="6468">
                  <c:v>6.5593181250015995</c:v>
                </c:pt>
                <c:pt idx="6469">
                  <c:v>6.5597193750015999</c:v>
                </c:pt>
                <c:pt idx="6470">
                  <c:v>6.5600681250015995</c:v>
                </c:pt>
                <c:pt idx="6471">
                  <c:v>6.5604562499999997</c:v>
                </c:pt>
                <c:pt idx="6472">
                  <c:v>6.5608018750015997</c:v>
                </c:pt>
                <c:pt idx="6473">
                  <c:v>6.5612399999999997</c:v>
                </c:pt>
                <c:pt idx="6474">
                  <c:v>6.5615968750015998</c:v>
                </c:pt>
                <c:pt idx="6475">
                  <c:v>6.5619781250016</c:v>
                </c:pt>
                <c:pt idx="6476">
                  <c:v>6.5624731250016</c:v>
                </c:pt>
                <c:pt idx="6477">
                  <c:v>6.5628518750015994</c:v>
                </c:pt>
                <c:pt idx="6478">
                  <c:v>6.5632343750016</c:v>
                </c:pt>
                <c:pt idx="6479">
                  <c:v>6.5635556250015998</c:v>
                </c:pt>
                <c:pt idx="6480">
                  <c:v>6.5639050000000001</c:v>
                </c:pt>
                <c:pt idx="6481">
                  <c:v>6.5642756250016001</c:v>
                </c:pt>
                <c:pt idx="6482">
                  <c:v>6.5647018750015995</c:v>
                </c:pt>
                <c:pt idx="6483">
                  <c:v>6.5651875000000004</c:v>
                </c:pt>
                <c:pt idx="6484">
                  <c:v>6.5655937499999997</c:v>
                </c:pt>
                <c:pt idx="6485">
                  <c:v>6.5659812500000001</c:v>
                </c:pt>
                <c:pt idx="6486">
                  <c:v>6.5664306250015994</c:v>
                </c:pt>
                <c:pt idx="6487">
                  <c:v>6.5668193750016002</c:v>
                </c:pt>
                <c:pt idx="6488">
                  <c:v>6.5672125000000001</c:v>
                </c:pt>
                <c:pt idx="6489">
                  <c:v>6.5675493750016001</c:v>
                </c:pt>
                <c:pt idx="6490">
                  <c:v>6.5678956250015998</c:v>
                </c:pt>
                <c:pt idx="6491">
                  <c:v>6.5682637499999998</c:v>
                </c:pt>
                <c:pt idx="6492">
                  <c:v>6.5686343750015999</c:v>
                </c:pt>
                <c:pt idx="6493">
                  <c:v>6.5690212499999996</c:v>
                </c:pt>
                <c:pt idx="6494">
                  <c:v>6.5694306250015995</c:v>
                </c:pt>
                <c:pt idx="6495">
                  <c:v>6.5697812500000001</c:v>
                </c:pt>
                <c:pt idx="6496">
                  <c:v>6.5701537500000002</c:v>
                </c:pt>
                <c:pt idx="6497">
                  <c:v>6.5705181250016</c:v>
                </c:pt>
                <c:pt idx="6498">
                  <c:v>6.5709718750016002</c:v>
                </c:pt>
                <c:pt idx="6499">
                  <c:v>6.5712993750016002</c:v>
                </c:pt>
                <c:pt idx="6500">
                  <c:v>6.5716850000000004</c:v>
                </c:pt>
                <c:pt idx="6501">
                  <c:v>6.5720749999999999</c:v>
                </c:pt>
                <c:pt idx="6502">
                  <c:v>6.5724537500000002</c:v>
                </c:pt>
                <c:pt idx="6503">
                  <c:v>6.5727950000000002</c:v>
                </c:pt>
                <c:pt idx="6504">
                  <c:v>6.5732175000000002</c:v>
                </c:pt>
                <c:pt idx="6505">
                  <c:v>6.5736268750016</c:v>
                </c:pt>
                <c:pt idx="6506">
                  <c:v>6.5739562500000002</c:v>
                </c:pt>
                <c:pt idx="6507">
                  <c:v>6.5744706250015996</c:v>
                </c:pt>
                <c:pt idx="6508">
                  <c:v>6.5749075000000001</c:v>
                </c:pt>
                <c:pt idx="6509">
                  <c:v>6.5753037499999998</c:v>
                </c:pt>
                <c:pt idx="6510">
                  <c:v>6.5756525000000003</c:v>
                </c:pt>
                <c:pt idx="6511">
                  <c:v>6.5760268750015998</c:v>
                </c:pt>
                <c:pt idx="6512">
                  <c:v>6.5764418750016</c:v>
                </c:pt>
                <c:pt idx="6513">
                  <c:v>6.5768118750015994</c:v>
                </c:pt>
                <c:pt idx="6514">
                  <c:v>6.5771781250016002</c:v>
                </c:pt>
                <c:pt idx="6515">
                  <c:v>6.5775899999999998</c:v>
                </c:pt>
                <c:pt idx="6516">
                  <c:v>6.5780006250016001</c:v>
                </c:pt>
                <c:pt idx="6517">
                  <c:v>6.5783668750016</c:v>
                </c:pt>
                <c:pt idx="6518">
                  <c:v>6.5786924999999998</c:v>
                </c:pt>
                <c:pt idx="6519">
                  <c:v>6.5791843750016001</c:v>
                </c:pt>
                <c:pt idx="6520">
                  <c:v>6.5796093750016</c:v>
                </c:pt>
                <c:pt idx="6521">
                  <c:v>6.5800293750016001</c:v>
                </c:pt>
                <c:pt idx="6522">
                  <c:v>6.5804037500000003</c:v>
                </c:pt>
                <c:pt idx="6523">
                  <c:v>6.5808012500000004</c:v>
                </c:pt>
                <c:pt idx="6524">
                  <c:v>6.5813018750015999</c:v>
                </c:pt>
                <c:pt idx="6525">
                  <c:v>6.5817406250015997</c:v>
                </c:pt>
                <c:pt idx="6526">
                  <c:v>6.5820825000000003</c:v>
                </c:pt>
                <c:pt idx="6527">
                  <c:v>6.5825831250015998</c:v>
                </c:pt>
                <c:pt idx="6528">
                  <c:v>6.5829256250016002</c:v>
                </c:pt>
                <c:pt idx="6529">
                  <c:v>6.5832724999999996</c:v>
                </c:pt>
                <c:pt idx="6530">
                  <c:v>6.5836981250016002</c:v>
                </c:pt>
                <c:pt idx="6531">
                  <c:v>6.584085</c:v>
                </c:pt>
                <c:pt idx="6532">
                  <c:v>6.5844093750015995</c:v>
                </c:pt>
                <c:pt idx="6533">
                  <c:v>6.5848212500000001</c:v>
                </c:pt>
                <c:pt idx="6534">
                  <c:v>6.58529125</c:v>
                </c:pt>
                <c:pt idx="6535">
                  <c:v>6.5856181250015995</c:v>
                </c:pt>
                <c:pt idx="6536">
                  <c:v>6.5859462500000001</c:v>
                </c:pt>
                <c:pt idx="6537">
                  <c:v>6.5862943750016001</c:v>
                </c:pt>
                <c:pt idx="6538">
                  <c:v>6.5866443750016002</c:v>
                </c:pt>
                <c:pt idx="6539">
                  <c:v>6.5870812499999998</c:v>
                </c:pt>
                <c:pt idx="6540">
                  <c:v>6.5875406250015995</c:v>
                </c:pt>
                <c:pt idx="6541">
                  <c:v>6.5880118750015999</c:v>
                </c:pt>
                <c:pt idx="6542">
                  <c:v>6.5883768750015994</c:v>
                </c:pt>
                <c:pt idx="6543">
                  <c:v>6.5887631250015994</c:v>
                </c:pt>
                <c:pt idx="6544">
                  <c:v>6.5891262499999996</c:v>
                </c:pt>
                <c:pt idx="6545">
                  <c:v>6.5895268750015994</c:v>
                </c:pt>
                <c:pt idx="6546">
                  <c:v>6.5898649999999996</c:v>
                </c:pt>
                <c:pt idx="6547">
                  <c:v>6.5902424999999996</c:v>
                </c:pt>
                <c:pt idx="6548">
                  <c:v>6.5905975000000003</c:v>
                </c:pt>
                <c:pt idx="6549">
                  <c:v>6.5910299999999999</c:v>
                </c:pt>
                <c:pt idx="6550">
                  <c:v>6.5914518750015993</c:v>
                </c:pt>
                <c:pt idx="6551">
                  <c:v>6.5918068750016001</c:v>
                </c:pt>
                <c:pt idx="6552">
                  <c:v>6.5921268750015996</c:v>
                </c:pt>
                <c:pt idx="6553">
                  <c:v>6.5924831250015998</c:v>
                </c:pt>
                <c:pt idx="6554">
                  <c:v>6.5928174999999998</c:v>
                </c:pt>
                <c:pt idx="6555">
                  <c:v>6.5931937500000002</c:v>
                </c:pt>
                <c:pt idx="6556">
                  <c:v>6.5936956250016001</c:v>
                </c:pt>
                <c:pt idx="6557">
                  <c:v>6.5940843750016001</c:v>
                </c:pt>
                <c:pt idx="6558">
                  <c:v>6.59455875</c:v>
                </c:pt>
                <c:pt idx="6559">
                  <c:v>6.5949299999999997</c:v>
                </c:pt>
                <c:pt idx="6560">
                  <c:v>6.5952556250015997</c:v>
                </c:pt>
                <c:pt idx="6561">
                  <c:v>6.5956506250015998</c:v>
                </c:pt>
                <c:pt idx="6562">
                  <c:v>6.5960000000000001</c:v>
                </c:pt>
                <c:pt idx="6563">
                  <c:v>6.5963900000000004</c:v>
                </c:pt>
                <c:pt idx="6564">
                  <c:v>6.5967918750015997</c:v>
                </c:pt>
                <c:pt idx="6565">
                  <c:v>6.5972206250015999</c:v>
                </c:pt>
                <c:pt idx="6566">
                  <c:v>6.5975912499999998</c:v>
                </c:pt>
                <c:pt idx="6567">
                  <c:v>6.5979793750016</c:v>
                </c:pt>
                <c:pt idx="6568">
                  <c:v>6.59833625</c:v>
                </c:pt>
                <c:pt idx="6569">
                  <c:v>6.5987456250015999</c:v>
                </c:pt>
                <c:pt idx="6570">
                  <c:v>6.5991662499999997</c:v>
                </c:pt>
                <c:pt idx="6571">
                  <c:v>6.5995987500000002</c:v>
                </c:pt>
                <c:pt idx="6572">
                  <c:v>6.5999306250015994</c:v>
                </c:pt>
                <c:pt idx="6573">
                  <c:v>6.6003949999999998</c:v>
                </c:pt>
                <c:pt idx="6574">
                  <c:v>6.6008668750016</c:v>
                </c:pt>
                <c:pt idx="6575">
                  <c:v>6.6012568750015994</c:v>
                </c:pt>
                <c:pt idx="6576">
                  <c:v>6.6015862500000004</c:v>
                </c:pt>
                <c:pt idx="6577">
                  <c:v>6.6019568750015996</c:v>
                </c:pt>
                <c:pt idx="6578">
                  <c:v>6.6022768750015999</c:v>
                </c:pt>
                <c:pt idx="6579">
                  <c:v>6.6026999999999996</c:v>
                </c:pt>
                <c:pt idx="6580">
                  <c:v>6.6031293750015996</c:v>
                </c:pt>
                <c:pt idx="6581">
                  <c:v>6.6034543750015997</c:v>
                </c:pt>
                <c:pt idx="6582">
                  <c:v>6.6038443750016</c:v>
                </c:pt>
                <c:pt idx="6583">
                  <c:v>6.6042699999999996</c:v>
                </c:pt>
                <c:pt idx="6584">
                  <c:v>6.6047587500000002</c:v>
                </c:pt>
                <c:pt idx="6585">
                  <c:v>6.6052456250015998</c:v>
                </c:pt>
                <c:pt idx="6586">
                  <c:v>6.6056900000000001</c:v>
                </c:pt>
                <c:pt idx="6587">
                  <c:v>6.60595</c:v>
                </c:pt>
                <c:pt idx="6588">
                  <c:v>6.6063768750016001</c:v>
                </c:pt>
                <c:pt idx="6589">
                  <c:v>6.6068125000000002</c:v>
                </c:pt>
                <c:pt idx="6590">
                  <c:v>6.6072556250016001</c:v>
                </c:pt>
                <c:pt idx="6591">
                  <c:v>6.6076693750016</c:v>
                </c:pt>
                <c:pt idx="6592">
                  <c:v>6.6080899999999998</c:v>
                </c:pt>
                <c:pt idx="6593">
                  <c:v>6.6084868750016001</c:v>
                </c:pt>
                <c:pt idx="6594">
                  <c:v>6.6088093750015995</c:v>
                </c:pt>
                <c:pt idx="6595">
                  <c:v>6.6092362500000004</c:v>
                </c:pt>
                <c:pt idx="6596">
                  <c:v>6.6095787499999998</c:v>
                </c:pt>
                <c:pt idx="6597">
                  <c:v>6.61004375</c:v>
                </c:pt>
                <c:pt idx="6598">
                  <c:v>6.6104306250015998</c:v>
                </c:pt>
                <c:pt idx="6599">
                  <c:v>6.6107881250015996</c:v>
                </c:pt>
                <c:pt idx="6600">
                  <c:v>6.6111137500000003</c:v>
                </c:pt>
                <c:pt idx="6601">
                  <c:v>6.6114449999999998</c:v>
                </c:pt>
                <c:pt idx="6602">
                  <c:v>6.6118118750015995</c:v>
                </c:pt>
                <c:pt idx="6603">
                  <c:v>6.61224875</c:v>
                </c:pt>
                <c:pt idx="6604">
                  <c:v>6.6126218750015999</c:v>
                </c:pt>
                <c:pt idx="6605">
                  <c:v>6.6130837500000004</c:v>
                </c:pt>
                <c:pt idx="6606">
                  <c:v>6.6135018750015995</c:v>
                </c:pt>
                <c:pt idx="6607">
                  <c:v>6.61389125</c:v>
                </c:pt>
                <c:pt idx="6608">
                  <c:v>6.6142537499999996</c:v>
                </c:pt>
                <c:pt idx="6609">
                  <c:v>6.6147150000000003</c:v>
                </c:pt>
                <c:pt idx="6610">
                  <c:v>6.6150768750015994</c:v>
                </c:pt>
                <c:pt idx="6611">
                  <c:v>6.6154537500000004</c:v>
                </c:pt>
                <c:pt idx="6612">
                  <c:v>6.6158556250015996</c:v>
                </c:pt>
                <c:pt idx="6613">
                  <c:v>6.6162456250016</c:v>
                </c:pt>
                <c:pt idx="6614">
                  <c:v>6.6166987500000003</c:v>
                </c:pt>
                <c:pt idx="6615">
                  <c:v>6.6170318750015999</c:v>
                </c:pt>
                <c:pt idx="6616">
                  <c:v>6.61738625</c:v>
                </c:pt>
                <c:pt idx="6617">
                  <c:v>6.6177774999999999</c:v>
                </c:pt>
                <c:pt idx="6618">
                  <c:v>6.6181406250016002</c:v>
                </c:pt>
                <c:pt idx="6619">
                  <c:v>6.6185150000000004</c:v>
                </c:pt>
                <c:pt idx="6620">
                  <c:v>6.6188918750015997</c:v>
                </c:pt>
                <c:pt idx="6621">
                  <c:v>6.6192893750015998</c:v>
                </c:pt>
                <c:pt idx="6622">
                  <c:v>6.61963875</c:v>
                </c:pt>
                <c:pt idx="6623">
                  <c:v>6.6199762499999997</c:v>
                </c:pt>
                <c:pt idx="6624">
                  <c:v>6.6203393750016</c:v>
                </c:pt>
                <c:pt idx="6625">
                  <c:v>6.6206818750015994</c:v>
                </c:pt>
                <c:pt idx="6626">
                  <c:v>6.6210687500000001</c:v>
                </c:pt>
                <c:pt idx="6627">
                  <c:v>6.6214199999999996</c:v>
                </c:pt>
                <c:pt idx="6628">
                  <c:v>6.62175125</c:v>
                </c:pt>
                <c:pt idx="6629">
                  <c:v>6.6221062499999999</c:v>
                </c:pt>
                <c:pt idx="6630">
                  <c:v>6.6224600000000002</c:v>
                </c:pt>
                <c:pt idx="6631">
                  <c:v>6.6227918750015995</c:v>
                </c:pt>
                <c:pt idx="6632">
                  <c:v>6.6231987500000002</c:v>
                </c:pt>
                <c:pt idx="6633">
                  <c:v>6.6236100000000002</c:v>
                </c:pt>
                <c:pt idx="6634">
                  <c:v>6.6240237500000001</c:v>
                </c:pt>
                <c:pt idx="6635">
                  <c:v>6.6244624999999999</c:v>
                </c:pt>
                <c:pt idx="6636">
                  <c:v>6.6248337499999996</c:v>
                </c:pt>
                <c:pt idx="6637">
                  <c:v>6.6252112500000004</c:v>
                </c:pt>
                <c:pt idx="6638">
                  <c:v>6.6255499999999996</c:v>
                </c:pt>
                <c:pt idx="6639">
                  <c:v>6.6259350000000001</c:v>
                </c:pt>
                <c:pt idx="6640">
                  <c:v>6.6262718750016001</c:v>
                </c:pt>
                <c:pt idx="6641">
                  <c:v>6.6266212500000004</c:v>
                </c:pt>
                <c:pt idx="6642">
                  <c:v>6.6269443750015995</c:v>
                </c:pt>
                <c:pt idx="6643">
                  <c:v>6.6272937499999998</c:v>
                </c:pt>
                <c:pt idx="6644">
                  <c:v>6.6276799999999998</c:v>
                </c:pt>
                <c:pt idx="6645">
                  <c:v>6.6281481250015997</c:v>
                </c:pt>
                <c:pt idx="6646">
                  <c:v>6.6284981250015997</c:v>
                </c:pt>
                <c:pt idx="6647">
                  <c:v>6.6288549999999997</c:v>
                </c:pt>
                <c:pt idx="6648">
                  <c:v>6.6292481250015998</c:v>
                </c:pt>
                <c:pt idx="6649">
                  <c:v>6.6296206250015999</c:v>
                </c:pt>
                <c:pt idx="6650">
                  <c:v>6.62995</c:v>
                </c:pt>
                <c:pt idx="6651">
                  <c:v>6.6302756250015999</c:v>
                </c:pt>
                <c:pt idx="6652">
                  <c:v>6.6306331250015997</c:v>
                </c:pt>
                <c:pt idx="6653">
                  <c:v>6.6309787499999997</c:v>
                </c:pt>
                <c:pt idx="6654">
                  <c:v>6.6314950000000001</c:v>
                </c:pt>
                <c:pt idx="6655">
                  <c:v>6.6320156250015998</c:v>
                </c:pt>
                <c:pt idx="6656">
                  <c:v>6.6323431250015998</c:v>
                </c:pt>
                <c:pt idx="6657">
                  <c:v>6.6326693750015995</c:v>
                </c:pt>
                <c:pt idx="6658">
                  <c:v>6.6330200000000001</c:v>
                </c:pt>
                <c:pt idx="6659">
                  <c:v>6.6333900000000003</c:v>
                </c:pt>
                <c:pt idx="6660">
                  <c:v>6.6337431250016001</c:v>
                </c:pt>
                <c:pt idx="6661">
                  <c:v>6.6340693750015998</c:v>
                </c:pt>
                <c:pt idx="6662">
                  <c:v>6.6344225000000003</c:v>
                </c:pt>
                <c:pt idx="6663">
                  <c:v>6.6347674999999997</c:v>
                </c:pt>
                <c:pt idx="6664">
                  <c:v>6.6351093750015995</c:v>
                </c:pt>
                <c:pt idx="6665">
                  <c:v>6.6354525000000004</c:v>
                </c:pt>
                <c:pt idx="6666">
                  <c:v>6.6358231250015995</c:v>
                </c:pt>
                <c:pt idx="6667">
                  <c:v>6.6361943750016001</c:v>
                </c:pt>
                <c:pt idx="6668">
                  <c:v>6.6365524999999996</c:v>
                </c:pt>
                <c:pt idx="6669">
                  <c:v>6.6368762500000003</c:v>
                </c:pt>
                <c:pt idx="6670">
                  <c:v>6.6372462499999996</c:v>
                </c:pt>
                <c:pt idx="6671">
                  <c:v>6.6375993750015994</c:v>
                </c:pt>
                <c:pt idx="6672">
                  <c:v>6.6380018750016001</c:v>
                </c:pt>
                <c:pt idx="6673">
                  <c:v>6.6383925000000001</c:v>
                </c:pt>
                <c:pt idx="6674">
                  <c:v>6.6387793750016</c:v>
                </c:pt>
                <c:pt idx="6675">
                  <c:v>6.6391131250016002</c:v>
                </c:pt>
                <c:pt idx="6676">
                  <c:v>6.6395</c:v>
                </c:pt>
                <c:pt idx="6677">
                  <c:v>6.6398599999999997</c:v>
                </c:pt>
                <c:pt idx="6678">
                  <c:v>6.6401968750015996</c:v>
                </c:pt>
                <c:pt idx="6679">
                  <c:v>6.6405324999999999</c:v>
                </c:pt>
                <c:pt idx="6680">
                  <c:v>6.6408662500000002</c:v>
                </c:pt>
                <c:pt idx="6681">
                  <c:v>6.6412406250015996</c:v>
                </c:pt>
                <c:pt idx="6682">
                  <c:v>6.6416162500000002</c:v>
                </c:pt>
                <c:pt idx="6683">
                  <c:v>6.64201</c:v>
                </c:pt>
                <c:pt idx="6684">
                  <c:v>6.6423631250015998</c:v>
                </c:pt>
                <c:pt idx="6685">
                  <c:v>6.6427087499999997</c:v>
                </c:pt>
                <c:pt idx="6686">
                  <c:v>6.6431218750015999</c:v>
                </c:pt>
                <c:pt idx="6687">
                  <c:v>6.6434531250015993</c:v>
                </c:pt>
                <c:pt idx="6688">
                  <c:v>6.6437825000000004</c:v>
                </c:pt>
                <c:pt idx="6689">
                  <c:v>6.6441818750015997</c:v>
                </c:pt>
                <c:pt idx="6690">
                  <c:v>6.6445781250015994</c:v>
                </c:pt>
                <c:pt idx="6691">
                  <c:v>6.6449243750016</c:v>
                </c:pt>
                <c:pt idx="6692">
                  <c:v>6.6453175</c:v>
                </c:pt>
                <c:pt idx="6693">
                  <c:v>6.6456456250015998</c:v>
                </c:pt>
                <c:pt idx="6694">
                  <c:v>6.6460106250016002</c:v>
                </c:pt>
                <c:pt idx="6695">
                  <c:v>6.6463893750015997</c:v>
                </c:pt>
                <c:pt idx="6696">
                  <c:v>6.6467243750015994</c:v>
                </c:pt>
                <c:pt idx="6697">
                  <c:v>6.6471662499999997</c:v>
                </c:pt>
                <c:pt idx="6698">
                  <c:v>6.6475293750016</c:v>
                </c:pt>
                <c:pt idx="6699">
                  <c:v>6.6479037500000002</c:v>
                </c:pt>
                <c:pt idx="6700">
                  <c:v>6.6482737500000004</c:v>
                </c:pt>
                <c:pt idx="6701">
                  <c:v>6.6486675000000002</c:v>
                </c:pt>
                <c:pt idx="6702">
                  <c:v>6.6490175000000002</c:v>
                </c:pt>
                <c:pt idx="6703">
                  <c:v>6.6493687499999998</c:v>
                </c:pt>
                <c:pt idx="6704">
                  <c:v>6.6497718750015995</c:v>
                </c:pt>
                <c:pt idx="6705">
                  <c:v>6.6501799999999998</c:v>
                </c:pt>
                <c:pt idx="6706">
                  <c:v>6.6505274999999999</c:v>
                </c:pt>
                <c:pt idx="6707">
                  <c:v>6.6509256250015998</c:v>
                </c:pt>
                <c:pt idx="6708">
                  <c:v>6.6513225</c:v>
                </c:pt>
                <c:pt idx="6709">
                  <c:v>6.6516993750015994</c:v>
                </c:pt>
                <c:pt idx="6710">
                  <c:v>6.6520743750015994</c:v>
                </c:pt>
                <c:pt idx="6711">
                  <c:v>6.6524362500000001</c:v>
                </c:pt>
                <c:pt idx="6712">
                  <c:v>6.6527837500000002</c:v>
                </c:pt>
                <c:pt idx="6713">
                  <c:v>6.6531843750016</c:v>
                </c:pt>
                <c:pt idx="6714">
                  <c:v>6.6527593750016001</c:v>
                </c:pt>
                <c:pt idx="6715">
                  <c:v>6.6524187499999998</c:v>
                </c:pt>
                <c:pt idx="6716">
                  <c:v>6.652075</c:v>
                </c:pt>
                <c:pt idx="6717">
                  <c:v>6.6516662499999999</c:v>
                </c:pt>
                <c:pt idx="6718">
                  <c:v>6.6512856250015995</c:v>
                </c:pt>
                <c:pt idx="6719">
                  <c:v>6.65084125</c:v>
                </c:pt>
                <c:pt idx="6720">
                  <c:v>6.6503493750015998</c:v>
                </c:pt>
                <c:pt idx="6721">
                  <c:v>6.6498618750015996</c:v>
                </c:pt>
                <c:pt idx="6722">
                  <c:v>6.6494068750016</c:v>
                </c:pt>
                <c:pt idx="6723">
                  <c:v>6.6489231250016001</c:v>
                </c:pt>
                <c:pt idx="6724">
                  <c:v>6.64847375</c:v>
                </c:pt>
                <c:pt idx="6725">
                  <c:v>6.6479893750015995</c:v>
                </c:pt>
                <c:pt idx="6726">
                  <c:v>6.6476162499999996</c:v>
                </c:pt>
                <c:pt idx="6727">
                  <c:v>6.6472300000000004</c:v>
                </c:pt>
                <c:pt idx="6728">
                  <c:v>6.6469093750015995</c:v>
                </c:pt>
                <c:pt idx="6729">
                  <c:v>6.6465687500000001</c:v>
                </c:pt>
                <c:pt idx="6730">
                  <c:v>6.6461724999999996</c:v>
                </c:pt>
                <c:pt idx="6731">
                  <c:v>6.6458300000000001</c:v>
                </c:pt>
                <c:pt idx="6732">
                  <c:v>6.6454568750015994</c:v>
                </c:pt>
                <c:pt idx="6733">
                  <c:v>6.6455343750016</c:v>
                </c:pt>
                <c:pt idx="6734">
                  <c:v>6.6455743750015994</c:v>
                </c:pt>
                <c:pt idx="6735">
                  <c:v>6.6456187499999997</c:v>
                </c:pt>
                <c:pt idx="6736">
                  <c:v>6.6458162500000002</c:v>
                </c:pt>
                <c:pt idx="6737">
                  <c:v>6.6462124999999999</c:v>
                </c:pt>
                <c:pt idx="6738">
                  <c:v>6.64659625</c:v>
                </c:pt>
                <c:pt idx="6739">
                  <c:v>6.6467581250015995</c:v>
                </c:pt>
                <c:pt idx="6740">
                  <c:v>6.6464231250015997</c:v>
                </c:pt>
                <c:pt idx="6741">
                  <c:v>6.6463018750015994</c:v>
                </c:pt>
                <c:pt idx="6742">
                  <c:v>6.6462506250016</c:v>
                </c:pt>
                <c:pt idx="6743">
                  <c:v>6.6466093750016002</c:v>
                </c:pt>
                <c:pt idx="6744">
                  <c:v>6.6468518750015999</c:v>
                </c:pt>
                <c:pt idx="6745">
                  <c:v>6.6471756250015996</c:v>
                </c:pt>
                <c:pt idx="6746">
                  <c:v>6.64736875</c:v>
                </c:pt>
                <c:pt idx="6747">
                  <c:v>6.6477162500000002</c:v>
                </c:pt>
                <c:pt idx="6748">
                  <c:v>6.6481250000000003</c:v>
                </c:pt>
                <c:pt idx="6749">
                  <c:v>6.6484593750015994</c:v>
                </c:pt>
                <c:pt idx="6750">
                  <c:v>6.6488256250015993</c:v>
                </c:pt>
                <c:pt idx="6751">
                  <c:v>6.6491481250015996</c:v>
                </c:pt>
                <c:pt idx="6752">
                  <c:v>6.6495481250015995</c:v>
                </c:pt>
                <c:pt idx="6753">
                  <c:v>6.6499137499999996</c:v>
                </c:pt>
                <c:pt idx="6754">
                  <c:v>6.6502800000000004</c:v>
                </c:pt>
                <c:pt idx="6755">
                  <c:v>6.6506156250016</c:v>
                </c:pt>
                <c:pt idx="6756">
                  <c:v>6.6510681250015997</c:v>
                </c:pt>
                <c:pt idx="6757">
                  <c:v>6.6513949999999999</c:v>
                </c:pt>
                <c:pt idx="6758">
                  <c:v>6.6517456250015998</c:v>
                </c:pt>
                <c:pt idx="6759">
                  <c:v>6.6521606250016001</c:v>
                </c:pt>
                <c:pt idx="6760">
                  <c:v>6.6525068750015999</c:v>
                </c:pt>
                <c:pt idx="6761">
                  <c:v>6.6529100000000003</c:v>
                </c:pt>
                <c:pt idx="6762">
                  <c:v>6.6533049999999996</c:v>
                </c:pt>
                <c:pt idx="6763">
                  <c:v>6.6536400000000002</c:v>
                </c:pt>
                <c:pt idx="6764">
                  <c:v>6.6540143750015996</c:v>
                </c:pt>
                <c:pt idx="6765">
                  <c:v>6.6543806250015995</c:v>
                </c:pt>
                <c:pt idx="6766">
                  <c:v>6.6547187499999998</c:v>
                </c:pt>
                <c:pt idx="6767">
                  <c:v>6.6550543750015994</c:v>
                </c:pt>
                <c:pt idx="6768">
                  <c:v>6.6554387500000001</c:v>
                </c:pt>
                <c:pt idx="6769">
                  <c:v>6.6558362500000001</c:v>
                </c:pt>
                <c:pt idx="6770">
                  <c:v>6.6561899999999996</c:v>
                </c:pt>
                <c:pt idx="6771">
                  <c:v>6.6565918750015998</c:v>
                </c:pt>
                <c:pt idx="6772">
                  <c:v>6.6569731250016</c:v>
                </c:pt>
                <c:pt idx="6773">
                  <c:v>6.6573324999999999</c:v>
                </c:pt>
                <c:pt idx="6774">
                  <c:v>6.6576837500000003</c:v>
                </c:pt>
                <c:pt idx="6775">
                  <c:v>6.6581168750015998</c:v>
                </c:pt>
                <c:pt idx="6776">
                  <c:v>6.6584950000000003</c:v>
                </c:pt>
                <c:pt idx="6777">
                  <c:v>6.6589018750015994</c:v>
                </c:pt>
                <c:pt idx="6778">
                  <c:v>6.6593200000000001</c:v>
                </c:pt>
                <c:pt idx="6779">
                  <c:v>6.6597637499999998</c:v>
                </c:pt>
                <c:pt idx="6780">
                  <c:v>6.6601712500000003</c:v>
                </c:pt>
                <c:pt idx="6781">
                  <c:v>6.6604937499999997</c:v>
                </c:pt>
                <c:pt idx="6782">
                  <c:v>6.6608143750015998</c:v>
                </c:pt>
                <c:pt idx="6783">
                  <c:v>6.6611349999999998</c:v>
                </c:pt>
                <c:pt idx="6784">
                  <c:v>6.6615281250015999</c:v>
                </c:pt>
                <c:pt idx="6785">
                  <c:v>6.6618575</c:v>
                </c:pt>
                <c:pt idx="6786">
                  <c:v>6.6622706250016002</c:v>
                </c:pt>
                <c:pt idx="6787">
                  <c:v>6.662655</c:v>
                </c:pt>
                <c:pt idx="6788">
                  <c:v>6.6629831250015998</c:v>
                </c:pt>
                <c:pt idx="6789">
                  <c:v>6.6634124999999997</c:v>
                </c:pt>
                <c:pt idx="6790">
                  <c:v>6.6637337499999996</c:v>
                </c:pt>
                <c:pt idx="6791">
                  <c:v>6.6640893750016001</c:v>
                </c:pt>
                <c:pt idx="6792">
                  <c:v>6.6644537499999998</c:v>
                </c:pt>
                <c:pt idx="6793">
                  <c:v>6.6647881250015999</c:v>
                </c:pt>
                <c:pt idx="6794">
                  <c:v>6.6651962500000002</c:v>
                </c:pt>
                <c:pt idx="6795">
                  <c:v>6.6655199999999999</c:v>
                </c:pt>
                <c:pt idx="6796">
                  <c:v>6.6658606250016001</c:v>
                </c:pt>
                <c:pt idx="6797">
                  <c:v>6.6662112499999999</c:v>
                </c:pt>
                <c:pt idx="6798">
                  <c:v>6.66653875</c:v>
                </c:pt>
                <c:pt idx="6799">
                  <c:v>6.6668881250015994</c:v>
                </c:pt>
                <c:pt idx="6800">
                  <c:v>6.6673068750016</c:v>
                </c:pt>
                <c:pt idx="6801">
                  <c:v>6.6676781250015997</c:v>
                </c:pt>
                <c:pt idx="6802">
                  <c:v>6.6680187499999999</c:v>
                </c:pt>
                <c:pt idx="6803">
                  <c:v>6.6684381250015994</c:v>
                </c:pt>
                <c:pt idx="6804">
                  <c:v>6.6688393750015997</c:v>
                </c:pt>
                <c:pt idx="6805">
                  <c:v>6.6691968750015995</c:v>
                </c:pt>
                <c:pt idx="6806">
                  <c:v>6.6695849999999997</c:v>
                </c:pt>
                <c:pt idx="6807">
                  <c:v>6.6700081250015995</c:v>
                </c:pt>
                <c:pt idx="6808">
                  <c:v>6.6703281250015998</c:v>
                </c:pt>
                <c:pt idx="6809">
                  <c:v>6.6707856250016002</c:v>
                </c:pt>
                <c:pt idx="6810">
                  <c:v>6.6711850000000004</c:v>
                </c:pt>
                <c:pt idx="6811">
                  <c:v>6.6715343750015998</c:v>
                </c:pt>
                <c:pt idx="6812">
                  <c:v>6.6718662499999999</c:v>
                </c:pt>
                <c:pt idx="6813">
                  <c:v>6.6722068750016001</c:v>
                </c:pt>
                <c:pt idx="6814">
                  <c:v>6.6725593750016001</c:v>
                </c:pt>
                <c:pt idx="6815">
                  <c:v>6.6729987499999996</c:v>
                </c:pt>
                <c:pt idx="6816">
                  <c:v>6.6733312500000004</c:v>
                </c:pt>
                <c:pt idx="6817">
                  <c:v>6.6737118750016</c:v>
                </c:pt>
                <c:pt idx="6818">
                  <c:v>6.6740443750015999</c:v>
                </c:pt>
                <c:pt idx="6819">
                  <c:v>6.6743893750016001</c:v>
                </c:pt>
                <c:pt idx="6820">
                  <c:v>6.6747131250015999</c:v>
                </c:pt>
                <c:pt idx="6821">
                  <c:v>6.6750818750015997</c:v>
                </c:pt>
                <c:pt idx="6822">
                  <c:v>6.6754300000000004</c:v>
                </c:pt>
                <c:pt idx="6823">
                  <c:v>6.6757981250015996</c:v>
                </c:pt>
                <c:pt idx="6824">
                  <c:v>6.6762087499999998</c:v>
                </c:pt>
                <c:pt idx="6825">
                  <c:v>6.6765762500000001</c:v>
                </c:pt>
                <c:pt idx="6826">
                  <c:v>6.6769625000000001</c:v>
                </c:pt>
                <c:pt idx="6827">
                  <c:v>6.6773168750015994</c:v>
                </c:pt>
                <c:pt idx="6828">
                  <c:v>6.6776406250016</c:v>
                </c:pt>
                <c:pt idx="6829">
                  <c:v>6.6780006250015997</c:v>
                </c:pt>
                <c:pt idx="6830">
                  <c:v>6.6783281250015998</c:v>
                </c:pt>
                <c:pt idx="6831">
                  <c:v>6.6786937499999999</c:v>
                </c:pt>
                <c:pt idx="6832">
                  <c:v>6.6790818750016001</c:v>
                </c:pt>
                <c:pt idx="6833">
                  <c:v>6.6794950000000002</c:v>
                </c:pt>
                <c:pt idx="6834">
                  <c:v>6.6798425000000003</c:v>
                </c:pt>
                <c:pt idx="6835">
                  <c:v>6.6802824999999997</c:v>
                </c:pt>
                <c:pt idx="6836">
                  <c:v>6.6806562500000002</c:v>
                </c:pt>
                <c:pt idx="6837">
                  <c:v>6.6809962499999997</c:v>
                </c:pt>
                <c:pt idx="6838">
                  <c:v>6.6814143750015997</c:v>
                </c:pt>
                <c:pt idx="6839">
                  <c:v>6.6817737499999996</c:v>
                </c:pt>
                <c:pt idx="6840">
                  <c:v>6.6822249999999999</c:v>
                </c:pt>
                <c:pt idx="6841">
                  <c:v>6.6825531250015997</c:v>
                </c:pt>
                <c:pt idx="6842">
                  <c:v>6.6829749999999999</c:v>
                </c:pt>
                <c:pt idx="6843">
                  <c:v>6.6833387499999999</c:v>
                </c:pt>
                <c:pt idx="6844">
                  <c:v>6.6836687499999998</c:v>
                </c:pt>
                <c:pt idx="6845">
                  <c:v>6.6840250000000001</c:v>
                </c:pt>
                <c:pt idx="6846">
                  <c:v>6.6844256250015999</c:v>
                </c:pt>
                <c:pt idx="6847">
                  <c:v>6.6847612500000002</c:v>
                </c:pt>
                <c:pt idx="6848">
                  <c:v>6.6850918750016</c:v>
                </c:pt>
                <c:pt idx="6849">
                  <c:v>6.6854250000000004</c:v>
                </c:pt>
                <c:pt idx="6850">
                  <c:v>6.6857818750015996</c:v>
                </c:pt>
                <c:pt idx="6851">
                  <c:v>6.6861831250015999</c:v>
                </c:pt>
                <c:pt idx="6852">
                  <c:v>6.6865212500000002</c:v>
                </c:pt>
                <c:pt idx="6853">
                  <c:v>6.6868749999999997</c:v>
                </c:pt>
                <c:pt idx="6854">
                  <c:v>6.6872562499999999</c:v>
                </c:pt>
                <c:pt idx="6855">
                  <c:v>6.6876518750015999</c:v>
                </c:pt>
                <c:pt idx="6856">
                  <c:v>6.6880375000000001</c:v>
                </c:pt>
                <c:pt idx="6857">
                  <c:v>6.6884550000000003</c:v>
                </c:pt>
                <c:pt idx="6858">
                  <c:v>6.6888543750015996</c:v>
                </c:pt>
                <c:pt idx="6859">
                  <c:v>6.6892725000000004</c:v>
                </c:pt>
                <c:pt idx="6860">
                  <c:v>6.6896787499999997</c:v>
                </c:pt>
                <c:pt idx="6861">
                  <c:v>6.6901487499999996</c:v>
                </c:pt>
                <c:pt idx="6862">
                  <c:v>6.6905856250015994</c:v>
                </c:pt>
                <c:pt idx="6863">
                  <c:v>6.6910100000000003</c:v>
                </c:pt>
                <c:pt idx="6864">
                  <c:v>6.6914393750015995</c:v>
                </c:pt>
                <c:pt idx="6865">
                  <c:v>6.6918331250016001</c:v>
                </c:pt>
                <c:pt idx="6866">
                  <c:v>6.6922637500000004</c:v>
                </c:pt>
                <c:pt idx="6867">
                  <c:v>6.69269625</c:v>
                </c:pt>
                <c:pt idx="6868">
                  <c:v>6.6932162499999999</c:v>
                </c:pt>
                <c:pt idx="6869">
                  <c:v>6.69368125</c:v>
                </c:pt>
                <c:pt idx="6870">
                  <c:v>6.6940462500000004</c:v>
                </c:pt>
                <c:pt idx="6871">
                  <c:v>6.6944393750015996</c:v>
                </c:pt>
                <c:pt idx="6872">
                  <c:v>6.6948106250016002</c:v>
                </c:pt>
                <c:pt idx="6873">
                  <c:v>6.6951781250015996</c:v>
                </c:pt>
                <c:pt idx="6874">
                  <c:v>6.6955675000000001</c:v>
                </c:pt>
                <c:pt idx="6875">
                  <c:v>6.6959837499999999</c:v>
                </c:pt>
                <c:pt idx="6876">
                  <c:v>6.6963512500000002</c:v>
                </c:pt>
                <c:pt idx="6877">
                  <c:v>6.6966824999999996</c:v>
                </c:pt>
                <c:pt idx="6878">
                  <c:v>6.6970431250016</c:v>
                </c:pt>
                <c:pt idx="6879">
                  <c:v>6.6974637499999998</c:v>
                </c:pt>
                <c:pt idx="6880">
                  <c:v>6.6978562500000001</c:v>
                </c:pt>
                <c:pt idx="6881">
                  <c:v>6.6981975</c:v>
                </c:pt>
                <c:pt idx="6882">
                  <c:v>6.6986006250015997</c:v>
                </c:pt>
                <c:pt idx="6883">
                  <c:v>6.6989212499999997</c:v>
                </c:pt>
                <c:pt idx="6884">
                  <c:v>6.6992581250015997</c:v>
                </c:pt>
                <c:pt idx="6885">
                  <c:v>6.6996124999999997</c:v>
                </c:pt>
                <c:pt idx="6886">
                  <c:v>6.7001243750016002</c:v>
                </c:pt>
                <c:pt idx="6887">
                  <c:v>6.7004574999999997</c:v>
                </c:pt>
                <c:pt idx="6888">
                  <c:v>6.7007899999999996</c:v>
                </c:pt>
                <c:pt idx="6889">
                  <c:v>6.7011818750016001</c:v>
                </c:pt>
                <c:pt idx="6890">
                  <c:v>6.7015962499999997</c:v>
                </c:pt>
                <c:pt idx="6891">
                  <c:v>6.7019399999999996</c:v>
                </c:pt>
                <c:pt idx="6892">
                  <c:v>6.7023931250016</c:v>
                </c:pt>
                <c:pt idx="6893">
                  <c:v>6.7027768750016001</c:v>
                </c:pt>
                <c:pt idx="6894">
                  <c:v>6.7031493750015994</c:v>
                </c:pt>
                <c:pt idx="6895">
                  <c:v>6.7035687499999996</c:v>
                </c:pt>
                <c:pt idx="6896">
                  <c:v>6.7040537499999999</c:v>
                </c:pt>
                <c:pt idx="6897">
                  <c:v>6.7043856250016001</c:v>
                </c:pt>
                <c:pt idx="6898">
                  <c:v>6.7047381250016</c:v>
                </c:pt>
                <c:pt idx="6899">
                  <c:v>6.7050856250016002</c:v>
                </c:pt>
                <c:pt idx="6900">
                  <c:v>6.7054543750016</c:v>
                </c:pt>
                <c:pt idx="6901">
                  <c:v>6.7058724999999999</c:v>
                </c:pt>
                <c:pt idx="6902">
                  <c:v>6.7061937499999997</c:v>
                </c:pt>
                <c:pt idx="6903">
                  <c:v>6.70651625</c:v>
                </c:pt>
                <c:pt idx="6904">
                  <c:v>6.7069599999999996</c:v>
                </c:pt>
                <c:pt idx="6905">
                  <c:v>6.7073225000000001</c:v>
                </c:pt>
                <c:pt idx="6906">
                  <c:v>6.7077612499999999</c:v>
                </c:pt>
                <c:pt idx="6907">
                  <c:v>6.7080918750015996</c:v>
                </c:pt>
                <c:pt idx="6908">
                  <c:v>6.7084168750015998</c:v>
                </c:pt>
                <c:pt idx="6909">
                  <c:v>6.7088162499999999</c:v>
                </c:pt>
                <c:pt idx="6910">
                  <c:v>6.7092131250015994</c:v>
                </c:pt>
                <c:pt idx="6911">
                  <c:v>6.7096656250016</c:v>
                </c:pt>
                <c:pt idx="6912">
                  <c:v>6.7101381250015999</c:v>
                </c:pt>
                <c:pt idx="6913">
                  <c:v>6.7105231250015995</c:v>
                </c:pt>
                <c:pt idx="6914">
                  <c:v>6.7109856250015998</c:v>
                </c:pt>
                <c:pt idx="6915">
                  <c:v>6.7113687500000001</c:v>
                </c:pt>
                <c:pt idx="6916">
                  <c:v>6.7118087500000003</c:v>
                </c:pt>
                <c:pt idx="6917">
                  <c:v>6.7122493750015995</c:v>
                </c:pt>
                <c:pt idx="6918">
                  <c:v>6.7127743750016</c:v>
                </c:pt>
                <c:pt idx="6919">
                  <c:v>6.7132037499999999</c:v>
                </c:pt>
                <c:pt idx="6920">
                  <c:v>6.7135362499999998</c:v>
                </c:pt>
                <c:pt idx="6921">
                  <c:v>6.7138693750015994</c:v>
                </c:pt>
                <c:pt idx="6922">
                  <c:v>6.7142625000000002</c:v>
                </c:pt>
                <c:pt idx="6923">
                  <c:v>6.7146418750015995</c:v>
                </c:pt>
                <c:pt idx="6924">
                  <c:v>6.7149850000000004</c:v>
                </c:pt>
                <c:pt idx="6925">
                  <c:v>6.7153468750015994</c:v>
                </c:pt>
                <c:pt idx="6926">
                  <c:v>6.7157256250015998</c:v>
                </c:pt>
                <c:pt idx="6927">
                  <c:v>6.7160568750016001</c:v>
                </c:pt>
                <c:pt idx="6928">
                  <c:v>6.7164349999999997</c:v>
                </c:pt>
                <c:pt idx="6929">
                  <c:v>6.7167931250016002</c:v>
                </c:pt>
                <c:pt idx="6930">
                  <c:v>6.7171956250016001</c:v>
                </c:pt>
                <c:pt idx="6931">
                  <c:v>6.7175756250015999</c:v>
                </c:pt>
                <c:pt idx="6932">
                  <c:v>6.7179000000000002</c:v>
                </c:pt>
                <c:pt idx="6933">
                  <c:v>6.7182775000000001</c:v>
                </c:pt>
                <c:pt idx="6934">
                  <c:v>6.7187187499999999</c:v>
                </c:pt>
                <c:pt idx="6935">
                  <c:v>6.7190668750015998</c:v>
                </c:pt>
                <c:pt idx="6936">
                  <c:v>6.71939625</c:v>
                </c:pt>
                <c:pt idx="6937">
                  <c:v>6.7197693750015999</c:v>
                </c:pt>
                <c:pt idx="6938">
                  <c:v>6.7202237499999997</c:v>
                </c:pt>
                <c:pt idx="6939">
                  <c:v>6.7206425000000003</c:v>
                </c:pt>
                <c:pt idx="6940">
                  <c:v>6.7210206250016</c:v>
                </c:pt>
                <c:pt idx="6941">
                  <c:v>6.7214349999999996</c:v>
                </c:pt>
                <c:pt idx="6942">
                  <c:v>6.72183625</c:v>
                </c:pt>
                <c:pt idx="6943">
                  <c:v>6.7221743750015994</c:v>
                </c:pt>
                <c:pt idx="6944">
                  <c:v>6.72251625</c:v>
                </c:pt>
                <c:pt idx="6945">
                  <c:v>6.7228512499999997</c:v>
                </c:pt>
                <c:pt idx="6946">
                  <c:v>6.7231868750016002</c:v>
                </c:pt>
                <c:pt idx="6947">
                  <c:v>6.7235874999999998</c:v>
                </c:pt>
                <c:pt idx="6948">
                  <c:v>6.7239968750015997</c:v>
                </c:pt>
                <c:pt idx="6949">
                  <c:v>6.7243256250016001</c:v>
                </c:pt>
                <c:pt idx="6950">
                  <c:v>6.7247325</c:v>
                </c:pt>
                <c:pt idx="6951">
                  <c:v>6.7251381250015996</c:v>
                </c:pt>
                <c:pt idx="6952">
                  <c:v>6.7255487499999997</c:v>
                </c:pt>
                <c:pt idx="6953">
                  <c:v>6.7259812500000002</c:v>
                </c:pt>
                <c:pt idx="6954">
                  <c:v>6.7263762500000004</c:v>
                </c:pt>
                <c:pt idx="6955">
                  <c:v>6.7267849999999996</c:v>
                </c:pt>
                <c:pt idx="6956">
                  <c:v>6.7272100000000004</c:v>
                </c:pt>
                <c:pt idx="6957">
                  <c:v>6.7275743750016002</c:v>
                </c:pt>
                <c:pt idx="6958">
                  <c:v>6.7279062500000002</c:v>
                </c:pt>
                <c:pt idx="6959">
                  <c:v>6.7282543750016002</c:v>
                </c:pt>
                <c:pt idx="6960">
                  <c:v>6.7285856250015996</c:v>
                </c:pt>
                <c:pt idx="6961">
                  <c:v>6.7289399999999997</c:v>
                </c:pt>
                <c:pt idx="6962">
                  <c:v>6.7292762499999998</c:v>
                </c:pt>
                <c:pt idx="6963">
                  <c:v>6.7297124999999998</c:v>
                </c:pt>
                <c:pt idx="6964">
                  <c:v>6.7300756250016001</c:v>
                </c:pt>
                <c:pt idx="6965">
                  <c:v>6.7305262499999996</c:v>
                </c:pt>
                <c:pt idx="6966">
                  <c:v>6.7308562500000004</c:v>
                </c:pt>
                <c:pt idx="6967">
                  <c:v>6.7312675000000004</c:v>
                </c:pt>
                <c:pt idx="6968">
                  <c:v>6.7317143750015997</c:v>
                </c:pt>
                <c:pt idx="6969">
                  <c:v>6.7320824999999997</c:v>
                </c:pt>
                <c:pt idx="6970">
                  <c:v>6.7325162499999998</c:v>
                </c:pt>
                <c:pt idx="6971">
                  <c:v>6.7328537500000003</c:v>
                </c:pt>
                <c:pt idx="6972">
                  <c:v>6.7333012500000002</c:v>
                </c:pt>
                <c:pt idx="6973">
                  <c:v>6.7337400000000001</c:v>
                </c:pt>
                <c:pt idx="6974">
                  <c:v>6.7341006250015996</c:v>
                </c:pt>
                <c:pt idx="6975">
                  <c:v>6.7345868750015994</c:v>
                </c:pt>
                <c:pt idx="6976">
                  <c:v>6.7349512499999999</c:v>
                </c:pt>
                <c:pt idx="6977">
                  <c:v>6.7353893750016001</c:v>
                </c:pt>
                <c:pt idx="6978">
                  <c:v>6.7357868750016001</c:v>
                </c:pt>
                <c:pt idx="6979">
                  <c:v>6.7361075000000001</c:v>
                </c:pt>
                <c:pt idx="6980">
                  <c:v>6.7364293750015998</c:v>
                </c:pt>
                <c:pt idx="6981">
                  <c:v>6.7368243750015999</c:v>
                </c:pt>
                <c:pt idx="6982">
                  <c:v>6.7371568750015998</c:v>
                </c:pt>
                <c:pt idx="6983">
                  <c:v>6.7374887499999998</c:v>
                </c:pt>
                <c:pt idx="6984">
                  <c:v>6.7379593750015996</c:v>
                </c:pt>
                <c:pt idx="6985">
                  <c:v>6.7382918750015994</c:v>
                </c:pt>
                <c:pt idx="6986">
                  <c:v>6.7386212499999996</c:v>
                </c:pt>
                <c:pt idx="6987">
                  <c:v>6.7391062499999999</c:v>
                </c:pt>
                <c:pt idx="6988">
                  <c:v>6.7394562499999999</c:v>
                </c:pt>
                <c:pt idx="6989">
                  <c:v>6.7398306250015994</c:v>
                </c:pt>
                <c:pt idx="6990">
                  <c:v>6.7401668750015995</c:v>
                </c:pt>
                <c:pt idx="6991">
                  <c:v>6.7406224999999997</c:v>
                </c:pt>
                <c:pt idx="6992">
                  <c:v>6.7410275000000004</c:v>
                </c:pt>
                <c:pt idx="6993">
                  <c:v>6.7414156250015997</c:v>
                </c:pt>
                <c:pt idx="6994">
                  <c:v>6.74184625</c:v>
                </c:pt>
                <c:pt idx="6995">
                  <c:v>6.7422087499999996</c:v>
                </c:pt>
                <c:pt idx="6996">
                  <c:v>6.7425312499999999</c:v>
                </c:pt>
                <c:pt idx="6997">
                  <c:v>6.7428812499999999</c:v>
                </c:pt>
                <c:pt idx="6998">
                  <c:v>6.7432531250015995</c:v>
                </c:pt>
                <c:pt idx="6999">
                  <c:v>6.7435875000000003</c:v>
                </c:pt>
                <c:pt idx="7000">
                  <c:v>6.7439643750015996</c:v>
                </c:pt>
                <c:pt idx="7001">
                  <c:v>6.74431125</c:v>
                </c:pt>
                <c:pt idx="7002">
                  <c:v>6.7446856250015994</c:v>
                </c:pt>
                <c:pt idx="7003">
                  <c:v>6.7450193750015996</c:v>
                </c:pt>
                <c:pt idx="7004">
                  <c:v>6.7454562500000002</c:v>
                </c:pt>
                <c:pt idx="7005">
                  <c:v>6.7457918750015997</c:v>
                </c:pt>
                <c:pt idx="7006">
                  <c:v>6.7461806250015997</c:v>
                </c:pt>
                <c:pt idx="7007">
                  <c:v>6.7465406250015993</c:v>
                </c:pt>
                <c:pt idx="7008">
                  <c:v>6.7470181250015999</c:v>
                </c:pt>
                <c:pt idx="7009">
                  <c:v>6.7473400000000003</c:v>
                </c:pt>
                <c:pt idx="7010">
                  <c:v>6.7477625000000003</c:v>
                </c:pt>
                <c:pt idx="7011">
                  <c:v>6.7481356250015994</c:v>
                </c:pt>
                <c:pt idx="7012">
                  <c:v>6.7484762500000004</c:v>
                </c:pt>
                <c:pt idx="7013">
                  <c:v>6.7488568750016</c:v>
                </c:pt>
                <c:pt idx="7014">
                  <c:v>6.7492618750015998</c:v>
                </c:pt>
                <c:pt idx="7015">
                  <c:v>6.7496499999999999</c:v>
                </c:pt>
                <c:pt idx="7016">
                  <c:v>6.7500099999999996</c:v>
                </c:pt>
                <c:pt idx="7017">
                  <c:v>6.7503968750015995</c:v>
                </c:pt>
                <c:pt idx="7018">
                  <c:v>6.7507493750015994</c:v>
                </c:pt>
                <c:pt idx="7019">
                  <c:v>6.7511556250015996</c:v>
                </c:pt>
                <c:pt idx="7020">
                  <c:v>6.7515475</c:v>
                </c:pt>
                <c:pt idx="7021">
                  <c:v>6.7519356250015994</c:v>
                </c:pt>
                <c:pt idx="7022">
                  <c:v>6.7523600000000004</c:v>
                </c:pt>
                <c:pt idx="7023">
                  <c:v>6.7527418750015995</c:v>
                </c:pt>
                <c:pt idx="7024">
                  <c:v>6.7531081250015994</c:v>
                </c:pt>
                <c:pt idx="7025">
                  <c:v>6.7535175000000001</c:v>
                </c:pt>
                <c:pt idx="7026">
                  <c:v>6.7538412499999998</c:v>
                </c:pt>
                <c:pt idx="7027">
                  <c:v>6.7541712499999997</c:v>
                </c:pt>
                <c:pt idx="7028">
                  <c:v>6.75449375</c:v>
                </c:pt>
                <c:pt idx="7029">
                  <c:v>6.7548162500000002</c:v>
                </c:pt>
                <c:pt idx="7030">
                  <c:v>6.7552012499999998</c:v>
                </c:pt>
                <c:pt idx="7031">
                  <c:v>6.7555787499999997</c:v>
                </c:pt>
                <c:pt idx="7032">
                  <c:v>6.7559631250015997</c:v>
                </c:pt>
                <c:pt idx="7033">
                  <c:v>6.7563537499999997</c:v>
                </c:pt>
                <c:pt idx="7034">
                  <c:v>6.7567418750016</c:v>
                </c:pt>
                <c:pt idx="7035">
                  <c:v>6.7571568750016002</c:v>
                </c:pt>
                <c:pt idx="7036">
                  <c:v>6.7575925000000003</c:v>
                </c:pt>
                <c:pt idx="7037">
                  <c:v>6.7580206250015999</c:v>
                </c:pt>
                <c:pt idx="7038">
                  <c:v>6.7583743750015994</c:v>
                </c:pt>
                <c:pt idx="7039">
                  <c:v>6.7587225000000002</c:v>
                </c:pt>
                <c:pt idx="7040">
                  <c:v>6.75918625</c:v>
                </c:pt>
                <c:pt idx="7041">
                  <c:v>6.7595587500000001</c:v>
                </c:pt>
                <c:pt idx="7042">
                  <c:v>6.7599106250015994</c:v>
                </c:pt>
                <c:pt idx="7043">
                  <c:v>6.7603418750015996</c:v>
                </c:pt>
                <c:pt idx="7044">
                  <c:v>6.7606631250015994</c:v>
                </c:pt>
                <c:pt idx="7045">
                  <c:v>6.7610749999999999</c:v>
                </c:pt>
                <c:pt idx="7046">
                  <c:v>6.7614237499999996</c:v>
                </c:pt>
                <c:pt idx="7047">
                  <c:v>6.7617606250015996</c:v>
                </c:pt>
                <c:pt idx="7048">
                  <c:v>6.7621181250015994</c:v>
                </c:pt>
                <c:pt idx="7049">
                  <c:v>6.7624456250015994</c:v>
                </c:pt>
                <c:pt idx="7050">
                  <c:v>6.7627918750016001</c:v>
                </c:pt>
                <c:pt idx="7051">
                  <c:v>6.7631825000000001</c:v>
                </c:pt>
                <c:pt idx="7052">
                  <c:v>6.7635325000000002</c:v>
                </c:pt>
                <c:pt idx="7053">
                  <c:v>6.7638662500000004</c:v>
                </c:pt>
                <c:pt idx="7054">
                  <c:v>6.7641900000000001</c:v>
                </c:pt>
                <c:pt idx="7055">
                  <c:v>6.7645400000000002</c:v>
                </c:pt>
                <c:pt idx="7056">
                  <c:v>6.7648906250016001</c:v>
                </c:pt>
                <c:pt idx="7057">
                  <c:v>6.7652143750015998</c:v>
                </c:pt>
                <c:pt idx="7058">
                  <c:v>6.7655818750016001</c:v>
                </c:pt>
                <c:pt idx="7059">
                  <c:v>6.7660299999999998</c:v>
                </c:pt>
                <c:pt idx="7060">
                  <c:v>6.7664531250015996</c:v>
                </c:pt>
                <c:pt idx="7061">
                  <c:v>6.7668281250015996</c:v>
                </c:pt>
                <c:pt idx="7062">
                  <c:v>6.7671481250015999</c:v>
                </c:pt>
                <c:pt idx="7063">
                  <c:v>6.7674831250015997</c:v>
                </c:pt>
                <c:pt idx="7064">
                  <c:v>6.7678824999999998</c:v>
                </c:pt>
                <c:pt idx="7065">
                  <c:v>6.7682618750015999</c:v>
                </c:pt>
                <c:pt idx="7066">
                  <c:v>6.7686093750016001</c:v>
                </c:pt>
                <c:pt idx="7067">
                  <c:v>6.7689993750015995</c:v>
                </c:pt>
                <c:pt idx="7068">
                  <c:v>6.7693899999999996</c:v>
                </c:pt>
                <c:pt idx="7069">
                  <c:v>6.7697743750015995</c:v>
                </c:pt>
                <c:pt idx="7070">
                  <c:v>6.7701281250015999</c:v>
                </c:pt>
                <c:pt idx="7071">
                  <c:v>6.7705399999999996</c:v>
                </c:pt>
                <c:pt idx="7072">
                  <c:v>6.7709737499999996</c:v>
                </c:pt>
                <c:pt idx="7073">
                  <c:v>6.7712993750015995</c:v>
                </c:pt>
                <c:pt idx="7074">
                  <c:v>6.7717337500000001</c:v>
                </c:pt>
                <c:pt idx="7075">
                  <c:v>6.7721225</c:v>
                </c:pt>
                <c:pt idx="7076">
                  <c:v>6.7724875000000004</c:v>
                </c:pt>
                <c:pt idx="7077">
                  <c:v>6.7729100000000004</c:v>
                </c:pt>
                <c:pt idx="7078">
                  <c:v>6.7732643750015997</c:v>
                </c:pt>
                <c:pt idx="7079">
                  <c:v>6.7736618750015998</c:v>
                </c:pt>
                <c:pt idx="7080">
                  <c:v>6.7740150000000003</c:v>
                </c:pt>
                <c:pt idx="7081">
                  <c:v>6.7742106250015999</c:v>
                </c:pt>
                <c:pt idx="7082">
                  <c:v>6.7745093750015997</c:v>
                </c:pt>
                <c:pt idx="7083">
                  <c:v>6.7748650000000001</c:v>
                </c:pt>
                <c:pt idx="7084">
                  <c:v>6.7752224999999999</c:v>
                </c:pt>
                <c:pt idx="7085">
                  <c:v>6.7756612499999997</c:v>
                </c:pt>
                <c:pt idx="7086">
                  <c:v>6.7761231250015994</c:v>
                </c:pt>
                <c:pt idx="7087">
                  <c:v>6.7764787499999999</c:v>
                </c:pt>
                <c:pt idx="7088">
                  <c:v>6.7768562499999998</c:v>
                </c:pt>
                <c:pt idx="7089">
                  <c:v>6.7771768750015999</c:v>
                </c:pt>
                <c:pt idx="7090">
                  <c:v>6.7775043750016</c:v>
                </c:pt>
                <c:pt idx="7091">
                  <c:v>6.7778706250015999</c:v>
                </c:pt>
                <c:pt idx="7092">
                  <c:v>6.7782306250015996</c:v>
                </c:pt>
                <c:pt idx="7093">
                  <c:v>6.7786200000000001</c:v>
                </c:pt>
                <c:pt idx="7094">
                  <c:v>6.7787881250015998</c:v>
                </c:pt>
                <c:pt idx="7095">
                  <c:v>6.7789056250015998</c:v>
                </c:pt>
                <c:pt idx="7096">
                  <c:v>6.7792462499999999</c:v>
                </c:pt>
                <c:pt idx="7097">
                  <c:v>6.7795006250015994</c:v>
                </c:pt>
                <c:pt idx="7098">
                  <c:v>6.7795125000000001</c:v>
                </c:pt>
                <c:pt idx="7099">
                  <c:v>6.7796649999999996</c:v>
                </c:pt>
                <c:pt idx="7100">
                  <c:v>6.7800112500000003</c:v>
                </c:pt>
                <c:pt idx="7101">
                  <c:v>6.7803356250015998</c:v>
                </c:pt>
                <c:pt idx="7102">
                  <c:v>6.78041625</c:v>
                </c:pt>
                <c:pt idx="7103">
                  <c:v>6.78079125</c:v>
                </c:pt>
                <c:pt idx="7104">
                  <c:v>6.7811174999999997</c:v>
                </c:pt>
                <c:pt idx="7105">
                  <c:v>6.7814768750015997</c:v>
                </c:pt>
                <c:pt idx="7106">
                  <c:v>6.7818368750015994</c:v>
                </c:pt>
                <c:pt idx="7107">
                  <c:v>6.7822500000000003</c:v>
                </c:pt>
                <c:pt idx="7108">
                  <c:v>6.7825850000000001</c:v>
                </c:pt>
                <c:pt idx="7109">
                  <c:v>6.7830037499999998</c:v>
                </c:pt>
                <c:pt idx="7110">
                  <c:v>6.7832906250015998</c:v>
                </c:pt>
                <c:pt idx="7111">
                  <c:v>6.7836381250016</c:v>
                </c:pt>
                <c:pt idx="7112">
                  <c:v>6.7840274999999997</c:v>
                </c:pt>
                <c:pt idx="7113">
                  <c:v>6.7844118750015996</c:v>
                </c:pt>
                <c:pt idx="7114">
                  <c:v>6.7847499999999998</c:v>
                </c:pt>
                <c:pt idx="7115">
                  <c:v>6.7850937499999997</c:v>
                </c:pt>
                <c:pt idx="7116">
                  <c:v>6.7854293750016001</c:v>
                </c:pt>
                <c:pt idx="7117">
                  <c:v>6.7857943750015997</c:v>
                </c:pt>
                <c:pt idx="7118">
                  <c:v>6.7861568750016001</c:v>
                </c:pt>
                <c:pt idx="7119">
                  <c:v>6.7865518750015994</c:v>
                </c:pt>
                <c:pt idx="7120">
                  <c:v>6.7869693750015996</c:v>
                </c:pt>
                <c:pt idx="7121">
                  <c:v>6.7873212499999998</c:v>
                </c:pt>
                <c:pt idx="7122">
                  <c:v>6.7876718750015996</c:v>
                </c:pt>
                <c:pt idx="7123">
                  <c:v>6.7880131250015996</c:v>
                </c:pt>
                <c:pt idx="7124">
                  <c:v>6.7883612500000003</c:v>
                </c:pt>
                <c:pt idx="7125">
                  <c:v>6.7887218750015998</c:v>
                </c:pt>
                <c:pt idx="7126">
                  <c:v>6.7890806250016</c:v>
                </c:pt>
                <c:pt idx="7127">
                  <c:v>6.7894787499999998</c:v>
                </c:pt>
                <c:pt idx="7128">
                  <c:v>6.7898737499999999</c:v>
                </c:pt>
                <c:pt idx="7129">
                  <c:v>6.7902618750016002</c:v>
                </c:pt>
                <c:pt idx="7130">
                  <c:v>6.7906012499999999</c:v>
                </c:pt>
                <c:pt idx="7131">
                  <c:v>6.7909249999999997</c:v>
                </c:pt>
                <c:pt idx="7132">
                  <c:v>6.7912637499999997</c:v>
                </c:pt>
                <c:pt idx="7133">
                  <c:v>6.7867875</c:v>
                </c:pt>
                <c:pt idx="7134">
                  <c:v>6.7804762500000004</c:v>
                </c:pt>
                <c:pt idx="7135">
                  <c:v>6.7739118750016001</c:v>
                </c:pt>
                <c:pt idx="7136">
                  <c:v>6.7671262499999996</c:v>
                </c:pt>
                <c:pt idx="7137">
                  <c:v>6.7601318750015995</c:v>
                </c:pt>
                <c:pt idx="7138">
                  <c:v>6.7529349999999999</c:v>
                </c:pt>
                <c:pt idx="7139">
                  <c:v>6.74557875</c:v>
                </c:pt>
                <c:pt idx="7140">
                  <c:v>6.7381068750016002</c:v>
                </c:pt>
                <c:pt idx="7141">
                  <c:v>6.7304443750015999</c:v>
                </c:pt>
                <c:pt idx="7142">
                  <c:v>6.7227418750016001</c:v>
                </c:pt>
                <c:pt idx="7143">
                  <c:v>6.7194518750015995</c:v>
                </c:pt>
                <c:pt idx="7144">
                  <c:v>6.7178412500000002</c:v>
                </c:pt>
                <c:pt idx="7145">
                  <c:v>6.7163868750016</c:v>
                </c:pt>
                <c:pt idx="7146">
                  <c:v>6.7150281250015995</c:v>
                </c:pt>
                <c:pt idx="7147">
                  <c:v>6.7137874999999996</c:v>
                </c:pt>
                <c:pt idx="7148">
                  <c:v>6.7125743750015996</c:v>
                </c:pt>
                <c:pt idx="7149">
                  <c:v>6.7114381250015995</c:v>
                </c:pt>
                <c:pt idx="7150">
                  <c:v>6.7103393750015998</c:v>
                </c:pt>
                <c:pt idx="7151">
                  <c:v>6.7093812499999999</c:v>
                </c:pt>
                <c:pt idx="7152">
                  <c:v>6.7083631250015996</c:v>
                </c:pt>
                <c:pt idx="7153">
                  <c:v>6.7074343750015997</c:v>
                </c:pt>
                <c:pt idx="7154">
                  <c:v>6.7064512499999998</c:v>
                </c:pt>
                <c:pt idx="7155">
                  <c:v>6.7055993750015999</c:v>
                </c:pt>
                <c:pt idx="7156">
                  <c:v>6.70470875</c:v>
                </c:pt>
                <c:pt idx="7157">
                  <c:v>6.7038187499999999</c:v>
                </c:pt>
                <c:pt idx="7158">
                  <c:v>6.7030124999999998</c:v>
                </c:pt>
                <c:pt idx="7159">
                  <c:v>6.7022187500000001</c:v>
                </c:pt>
                <c:pt idx="7160">
                  <c:v>6.7014243750015998</c:v>
                </c:pt>
                <c:pt idx="7161">
                  <c:v>6.7005731250015996</c:v>
                </c:pt>
                <c:pt idx="7162">
                  <c:v>6.6998274999999996</c:v>
                </c:pt>
                <c:pt idx="7163">
                  <c:v>6.6990387499999997</c:v>
                </c:pt>
                <c:pt idx="7164">
                  <c:v>6.6983600000000001</c:v>
                </c:pt>
                <c:pt idx="7165">
                  <c:v>6.6976043750015997</c:v>
                </c:pt>
                <c:pt idx="7166">
                  <c:v>6.6969225000000003</c:v>
                </c:pt>
                <c:pt idx="7167">
                  <c:v>6.6962856250015994</c:v>
                </c:pt>
                <c:pt idx="7168">
                  <c:v>6.6955962500000004</c:v>
                </c:pt>
                <c:pt idx="7169">
                  <c:v>6.6948981250015995</c:v>
                </c:pt>
                <c:pt idx="7170">
                  <c:v>6.6942037499999998</c:v>
                </c:pt>
                <c:pt idx="7171">
                  <c:v>6.6935687499999998</c:v>
                </c:pt>
                <c:pt idx="7172">
                  <c:v>6.69292</c:v>
                </c:pt>
                <c:pt idx="7173">
                  <c:v>6.6923225000000004</c:v>
                </c:pt>
                <c:pt idx="7174">
                  <c:v>6.6916931250016001</c:v>
                </c:pt>
                <c:pt idx="7175">
                  <c:v>6.6910181250015999</c:v>
                </c:pt>
                <c:pt idx="7176">
                  <c:v>6.6904356250015997</c:v>
                </c:pt>
                <c:pt idx="7177">
                  <c:v>6.6898668750015995</c:v>
                </c:pt>
                <c:pt idx="7178">
                  <c:v>6.6893593750016</c:v>
                </c:pt>
                <c:pt idx="7179">
                  <c:v>6.6888212500000002</c:v>
                </c:pt>
                <c:pt idx="7180">
                  <c:v>6.6883406250016</c:v>
                </c:pt>
                <c:pt idx="7181">
                  <c:v>6.6877849999999999</c:v>
                </c:pt>
                <c:pt idx="7182">
                  <c:v>6.6873125</c:v>
                </c:pt>
                <c:pt idx="7183">
                  <c:v>6.6868206250015998</c:v>
                </c:pt>
                <c:pt idx="7184">
                  <c:v>6.6863168750015998</c:v>
                </c:pt>
                <c:pt idx="7185">
                  <c:v>6.6858768750015996</c:v>
                </c:pt>
                <c:pt idx="7186">
                  <c:v>6.6853606250016</c:v>
                </c:pt>
                <c:pt idx="7187">
                  <c:v>6.6848425000000002</c:v>
                </c:pt>
                <c:pt idx="7188">
                  <c:v>6.6842974999999996</c:v>
                </c:pt>
                <c:pt idx="7189">
                  <c:v>6.6838312499999999</c:v>
                </c:pt>
                <c:pt idx="7190">
                  <c:v>6.6833</c:v>
                </c:pt>
                <c:pt idx="7191">
                  <c:v>6.6828331250015998</c:v>
                </c:pt>
                <c:pt idx="7192">
                  <c:v>6.6823162500000004</c:v>
                </c:pt>
                <c:pt idx="7193">
                  <c:v>6.6818324999999996</c:v>
                </c:pt>
                <c:pt idx="7194">
                  <c:v>6.6813593750016</c:v>
                </c:pt>
                <c:pt idx="7195">
                  <c:v>6.6808918750016</c:v>
                </c:pt>
                <c:pt idx="7196">
                  <c:v>6.6804756250016002</c:v>
                </c:pt>
                <c:pt idx="7197">
                  <c:v>6.6799881250016</c:v>
                </c:pt>
                <c:pt idx="7198">
                  <c:v>6.6795693750015994</c:v>
                </c:pt>
                <c:pt idx="7199">
                  <c:v>6.6791175000000003</c:v>
                </c:pt>
                <c:pt idx="7200">
                  <c:v>6.6787043750016002</c:v>
                </c:pt>
                <c:pt idx="7201">
                  <c:v>6.6782487499999998</c:v>
                </c:pt>
                <c:pt idx="7202">
                  <c:v>6.6778562499999996</c:v>
                </c:pt>
                <c:pt idx="7203">
                  <c:v>6.6774118750015994</c:v>
                </c:pt>
                <c:pt idx="7204">
                  <c:v>6.6769499999999997</c:v>
                </c:pt>
                <c:pt idx="7205">
                  <c:v>6.6765262500000002</c:v>
                </c:pt>
                <c:pt idx="7206">
                  <c:v>6.6760612500000001</c:v>
                </c:pt>
                <c:pt idx="7207">
                  <c:v>6.6756762500000004</c:v>
                </c:pt>
                <c:pt idx="7208">
                  <c:v>6.6752324999999999</c:v>
                </c:pt>
                <c:pt idx="7209">
                  <c:v>6.67483</c:v>
                </c:pt>
                <c:pt idx="7210">
                  <c:v>6.6744349999999999</c:v>
                </c:pt>
                <c:pt idx="7211">
                  <c:v>6.6741074999999999</c:v>
                </c:pt>
                <c:pt idx="7212">
                  <c:v>6.6737268750015994</c:v>
                </c:pt>
                <c:pt idx="7213">
                  <c:v>6.6733393750015999</c:v>
                </c:pt>
                <c:pt idx="7214">
                  <c:v>6.6729787500000004</c:v>
                </c:pt>
                <c:pt idx="7215">
                  <c:v>6.6725837500000003</c:v>
                </c:pt>
                <c:pt idx="7216">
                  <c:v>6.6719068750016</c:v>
                </c:pt>
                <c:pt idx="7217">
                  <c:v>6.6715818750015998</c:v>
                </c:pt>
                <c:pt idx="7218">
                  <c:v>6.6712606250016</c:v>
                </c:pt>
                <c:pt idx="7219">
                  <c:v>6.6708981250015995</c:v>
                </c:pt>
                <c:pt idx="7220">
                  <c:v>6.6705543750015996</c:v>
                </c:pt>
                <c:pt idx="7221">
                  <c:v>6.6701518750015998</c:v>
                </c:pt>
                <c:pt idx="7222">
                  <c:v>6.6698262499999998</c:v>
                </c:pt>
                <c:pt idx="7223">
                  <c:v>6.6692475</c:v>
                </c:pt>
                <c:pt idx="7224">
                  <c:v>6.6689150000000001</c:v>
                </c:pt>
                <c:pt idx="7225">
                  <c:v>6.6682968750015998</c:v>
                </c:pt>
                <c:pt idx="7226">
                  <c:v>6.6679199999999996</c:v>
                </c:pt>
                <c:pt idx="7227">
                  <c:v>6.6673493750016002</c:v>
                </c:pt>
                <c:pt idx="7228">
                  <c:v>6.6668287499999996</c:v>
                </c:pt>
                <c:pt idx="7229">
                  <c:v>6.6662249999999998</c:v>
                </c:pt>
                <c:pt idx="7230">
                  <c:v>6.6656993750015996</c:v>
                </c:pt>
                <c:pt idx="7231">
                  <c:v>6.6653624999999996</c:v>
                </c:pt>
                <c:pt idx="7232">
                  <c:v>6.6648862500000003</c:v>
                </c:pt>
                <c:pt idx="7233">
                  <c:v>6.6642943750015995</c:v>
                </c:pt>
                <c:pt idx="7234">
                  <c:v>6.663805</c:v>
                </c:pt>
                <c:pt idx="7235">
                  <c:v>6.6633218750015999</c:v>
                </c:pt>
                <c:pt idx="7236">
                  <c:v>6.6629056250016001</c:v>
                </c:pt>
                <c:pt idx="7237">
                  <c:v>6.6624118750015997</c:v>
                </c:pt>
                <c:pt idx="7238">
                  <c:v>6.6619068750016002</c:v>
                </c:pt>
                <c:pt idx="7239">
                  <c:v>6.6614100000000001</c:v>
                </c:pt>
                <c:pt idx="7240">
                  <c:v>6.6609262500000002</c:v>
                </c:pt>
                <c:pt idx="7241">
                  <c:v>6.6604481250015999</c:v>
                </c:pt>
                <c:pt idx="7242">
                  <c:v>6.6600206250016001</c:v>
                </c:pt>
                <c:pt idx="7243">
                  <c:v>6.6596218750015996</c:v>
                </c:pt>
                <c:pt idx="7244">
                  <c:v>6.6592312500000004</c:v>
                </c:pt>
                <c:pt idx="7245">
                  <c:v>6.6588181250015994</c:v>
                </c:pt>
                <c:pt idx="7246">
                  <c:v>6.6583868750016002</c:v>
                </c:pt>
                <c:pt idx="7247">
                  <c:v>6.6580149999999998</c:v>
                </c:pt>
                <c:pt idx="7248">
                  <c:v>6.6575006250015996</c:v>
                </c:pt>
                <c:pt idx="7249">
                  <c:v>6.6571224999999998</c:v>
                </c:pt>
                <c:pt idx="7250">
                  <c:v>6.65672</c:v>
                </c:pt>
                <c:pt idx="7251">
                  <c:v>6.6563712500000003</c:v>
                </c:pt>
                <c:pt idx="7252">
                  <c:v>6.6559712500000003</c:v>
                </c:pt>
                <c:pt idx="7253">
                  <c:v>6.6554918750015997</c:v>
                </c:pt>
                <c:pt idx="7254">
                  <c:v>6.6551375000000004</c:v>
                </c:pt>
                <c:pt idx="7255">
                  <c:v>6.6546849999999997</c:v>
                </c:pt>
                <c:pt idx="7256">
                  <c:v>6.6543368750015999</c:v>
                </c:pt>
                <c:pt idx="7257">
                  <c:v>6.6538874999999997</c:v>
                </c:pt>
                <c:pt idx="7258">
                  <c:v>6.6534181250015996</c:v>
                </c:pt>
                <c:pt idx="7259">
                  <c:v>6.6530931250015994</c:v>
                </c:pt>
                <c:pt idx="7260">
                  <c:v>6.6527225000000003</c:v>
                </c:pt>
                <c:pt idx="7261">
                  <c:v>6.6523987499999997</c:v>
                </c:pt>
                <c:pt idx="7262">
                  <c:v>6.6520318750016001</c:v>
                </c:pt>
                <c:pt idx="7263">
                  <c:v>6.6516437499999999</c:v>
                </c:pt>
                <c:pt idx="7264">
                  <c:v>6.6512975000000001</c:v>
                </c:pt>
                <c:pt idx="7265">
                  <c:v>6.6509299999999998</c:v>
                </c:pt>
                <c:pt idx="7266">
                  <c:v>6.6505668750015996</c:v>
                </c:pt>
                <c:pt idx="7267">
                  <c:v>6.6502006250015997</c:v>
                </c:pt>
                <c:pt idx="7268">
                  <c:v>6.6498524999999997</c:v>
                </c:pt>
                <c:pt idx="7269">
                  <c:v>6.6497324999999998</c:v>
                </c:pt>
                <c:pt idx="7270">
                  <c:v>6.6497025000000001</c:v>
                </c:pt>
                <c:pt idx="7271">
                  <c:v>6.6497443750015996</c:v>
                </c:pt>
                <c:pt idx="7272">
                  <c:v>6.6500318750015994</c:v>
                </c:pt>
                <c:pt idx="7273">
                  <c:v>6.6503775000000003</c:v>
                </c:pt>
                <c:pt idx="7274">
                  <c:v>6.6507187500000002</c:v>
                </c:pt>
                <c:pt idx="7275">
                  <c:v>6.6510581250016001</c:v>
                </c:pt>
                <c:pt idx="7276">
                  <c:v>6.6514268750015999</c:v>
                </c:pt>
                <c:pt idx="7277">
                  <c:v>6.6517981250015996</c:v>
                </c:pt>
                <c:pt idx="7278">
                  <c:v>6.6521756250015995</c:v>
                </c:pt>
                <c:pt idx="7279">
                  <c:v>6.6525418750015994</c:v>
                </c:pt>
                <c:pt idx="7280">
                  <c:v>6.6529049999999996</c:v>
                </c:pt>
                <c:pt idx="7281">
                  <c:v>6.6532549999999997</c:v>
                </c:pt>
                <c:pt idx="7282">
                  <c:v>6.6536299999999997</c:v>
                </c:pt>
                <c:pt idx="7283">
                  <c:v>6.6540274999999998</c:v>
                </c:pt>
                <c:pt idx="7284">
                  <c:v>6.65445625</c:v>
                </c:pt>
                <c:pt idx="7285">
                  <c:v>6.6547862499999999</c:v>
                </c:pt>
                <c:pt idx="7286">
                  <c:v>6.6551231250015999</c:v>
                </c:pt>
                <c:pt idx="7287">
                  <c:v>6.6554493750015995</c:v>
                </c:pt>
                <c:pt idx="7288">
                  <c:v>6.6558893750015997</c:v>
                </c:pt>
                <c:pt idx="7289">
                  <c:v>6.6563362499999998</c:v>
                </c:pt>
                <c:pt idx="7290">
                  <c:v>6.6567162499999997</c:v>
                </c:pt>
                <c:pt idx="7291">
                  <c:v>6.6570524999999998</c:v>
                </c:pt>
                <c:pt idx="7292">
                  <c:v>6.6574006250015998</c:v>
                </c:pt>
                <c:pt idx="7293">
                  <c:v>6.6577931250016</c:v>
                </c:pt>
                <c:pt idx="7294">
                  <c:v>6.6582549999999996</c:v>
                </c:pt>
                <c:pt idx="7295">
                  <c:v>6.6587043750015997</c:v>
                </c:pt>
                <c:pt idx="7296">
                  <c:v>6.6590293750015999</c:v>
                </c:pt>
                <c:pt idx="7297">
                  <c:v>6.6594274999999996</c:v>
                </c:pt>
                <c:pt idx="7298">
                  <c:v>6.6597868750015996</c:v>
                </c:pt>
                <c:pt idx="7299">
                  <c:v>6.6602075000000003</c:v>
                </c:pt>
                <c:pt idx="7300">
                  <c:v>6.6606474999999996</c:v>
                </c:pt>
                <c:pt idx="7301">
                  <c:v>6.6609699999999998</c:v>
                </c:pt>
                <c:pt idx="7302">
                  <c:v>6.661295</c:v>
                </c:pt>
                <c:pt idx="7303">
                  <c:v>6.6616650000000002</c:v>
                </c:pt>
                <c:pt idx="7304">
                  <c:v>6.6619999999999999</c:v>
                </c:pt>
                <c:pt idx="7305">
                  <c:v>6.6623787500000002</c:v>
                </c:pt>
                <c:pt idx="7306">
                  <c:v>6.6627606250015994</c:v>
                </c:pt>
                <c:pt idx="7307">
                  <c:v>6.6630862500000001</c:v>
                </c:pt>
                <c:pt idx="7308">
                  <c:v>6.6635162499999998</c:v>
                </c:pt>
                <c:pt idx="7309">
                  <c:v>6.66383875</c:v>
                </c:pt>
                <c:pt idx="7310">
                  <c:v>6.66418</c:v>
                </c:pt>
                <c:pt idx="7311">
                  <c:v>6.6645793750015994</c:v>
                </c:pt>
                <c:pt idx="7312">
                  <c:v>6.6649975000000001</c:v>
                </c:pt>
                <c:pt idx="7313">
                  <c:v>6.6653975000000001</c:v>
                </c:pt>
                <c:pt idx="7314">
                  <c:v>6.6657368750015999</c:v>
                </c:pt>
                <c:pt idx="7315">
                  <c:v>6.6660968750015996</c:v>
                </c:pt>
                <c:pt idx="7316">
                  <c:v>6.6665362500000001</c:v>
                </c:pt>
                <c:pt idx="7317">
                  <c:v>6.6668568750016002</c:v>
                </c:pt>
                <c:pt idx="7318">
                  <c:v>6.6671943750015998</c:v>
                </c:pt>
                <c:pt idx="7319">
                  <c:v>6.6675468750015998</c:v>
                </c:pt>
                <c:pt idx="7320">
                  <c:v>6.6680156250015994</c:v>
                </c:pt>
                <c:pt idx="7321">
                  <c:v>6.6684412499999999</c:v>
                </c:pt>
                <c:pt idx="7322">
                  <c:v>6.6688000000000001</c:v>
                </c:pt>
                <c:pt idx="7323">
                  <c:v>6.6691937499999998</c:v>
                </c:pt>
                <c:pt idx="7324">
                  <c:v>6.6695243750015996</c:v>
                </c:pt>
                <c:pt idx="7325">
                  <c:v>6.6698581250015998</c:v>
                </c:pt>
                <c:pt idx="7326">
                  <c:v>6.6702362500000003</c:v>
                </c:pt>
                <c:pt idx="7327">
                  <c:v>6.6706374999999998</c:v>
                </c:pt>
                <c:pt idx="7328">
                  <c:v>6.6710368750016</c:v>
                </c:pt>
                <c:pt idx="7329">
                  <c:v>6.6714181250015994</c:v>
                </c:pt>
                <c:pt idx="7330">
                  <c:v>6.6718087500000003</c:v>
                </c:pt>
                <c:pt idx="7331">
                  <c:v>6.6721368750016001</c:v>
                </c:pt>
                <c:pt idx="7332">
                  <c:v>6.6724612499999996</c:v>
                </c:pt>
                <c:pt idx="7333">
                  <c:v>6.6727912500000004</c:v>
                </c:pt>
                <c:pt idx="7334">
                  <c:v>6.6731749999999996</c:v>
                </c:pt>
                <c:pt idx="7335">
                  <c:v>6.6735043750015999</c:v>
                </c:pt>
                <c:pt idx="7336">
                  <c:v>6.6738356250016002</c:v>
                </c:pt>
                <c:pt idx="7337">
                  <c:v>6.6742381250016001</c:v>
                </c:pt>
                <c:pt idx="7338">
                  <c:v>6.6746406250015999</c:v>
                </c:pt>
                <c:pt idx="7339">
                  <c:v>6.6749637499999999</c:v>
                </c:pt>
                <c:pt idx="7340">
                  <c:v>6.6753562500000001</c:v>
                </c:pt>
                <c:pt idx="7341">
                  <c:v>6.6757650000000002</c:v>
                </c:pt>
                <c:pt idx="7342">
                  <c:v>6.6761156250016001</c:v>
                </c:pt>
                <c:pt idx="7343">
                  <c:v>6.6764725</c:v>
                </c:pt>
                <c:pt idx="7344">
                  <c:v>6.67688375</c:v>
                </c:pt>
                <c:pt idx="7345">
                  <c:v>6.6772931250015999</c:v>
                </c:pt>
                <c:pt idx="7346">
                  <c:v>6.6777031250015995</c:v>
                </c:pt>
                <c:pt idx="7347">
                  <c:v>6.6780862499999998</c:v>
                </c:pt>
                <c:pt idx="7348">
                  <c:v>6.6785275000000004</c:v>
                </c:pt>
                <c:pt idx="7349">
                  <c:v>6.6788768750015999</c:v>
                </c:pt>
                <c:pt idx="7350">
                  <c:v>6.6792243750016</c:v>
                </c:pt>
                <c:pt idx="7351">
                  <c:v>6.6796449999999998</c:v>
                </c:pt>
                <c:pt idx="7352">
                  <c:v>6.6799831250016002</c:v>
                </c:pt>
                <c:pt idx="7353">
                  <c:v>6.6803499999999998</c:v>
                </c:pt>
                <c:pt idx="7354">
                  <c:v>6.6806981250015998</c:v>
                </c:pt>
                <c:pt idx="7355">
                  <c:v>6.6811843750015996</c:v>
                </c:pt>
                <c:pt idx="7356">
                  <c:v>6.6815812499999998</c:v>
                </c:pt>
                <c:pt idx="7357">
                  <c:v>6.6819806250016001</c:v>
                </c:pt>
                <c:pt idx="7358">
                  <c:v>6.6823287499999999</c:v>
                </c:pt>
                <c:pt idx="7359">
                  <c:v>6.6827418750016001</c:v>
                </c:pt>
                <c:pt idx="7360">
                  <c:v>6.6831187500000002</c:v>
                </c:pt>
                <c:pt idx="7361">
                  <c:v>6.6834643750015994</c:v>
                </c:pt>
                <c:pt idx="7362">
                  <c:v>6.6838325000000003</c:v>
                </c:pt>
                <c:pt idx="7363">
                  <c:v>6.6842237500000001</c:v>
                </c:pt>
                <c:pt idx="7364">
                  <c:v>6.6845443750015994</c:v>
                </c:pt>
                <c:pt idx="7365">
                  <c:v>6.6849143750015996</c:v>
                </c:pt>
                <c:pt idx="7366">
                  <c:v>6.6853756250015994</c:v>
                </c:pt>
                <c:pt idx="7367">
                  <c:v>6.6857150000000001</c:v>
                </c:pt>
                <c:pt idx="7368">
                  <c:v>6.6860650000000001</c:v>
                </c:pt>
                <c:pt idx="7369">
                  <c:v>6.6865143750015994</c:v>
                </c:pt>
                <c:pt idx="7370">
                  <c:v>6.6869437500000002</c:v>
                </c:pt>
                <c:pt idx="7371">
                  <c:v>6.6873662500000002</c:v>
                </c:pt>
                <c:pt idx="7372">
                  <c:v>6.6877000000000004</c:v>
                </c:pt>
                <c:pt idx="7373">
                  <c:v>6.6880762499999999</c:v>
                </c:pt>
                <c:pt idx="7374">
                  <c:v>6.6884699999999997</c:v>
                </c:pt>
                <c:pt idx="7375">
                  <c:v>6.6889368750016001</c:v>
                </c:pt>
                <c:pt idx="7376">
                  <c:v>6.6893556250015997</c:v>
                </c:pt>
                <c:pt idx="7377">
                  <c:v>6.68969375</c:v>
                </c:pt>
                <c:pt idx="7378">
                  <c:v>6.6900243750015997</c:v>
                </c:pt>
                <c:pt idx="7379">
                  <c:v>6.6903525000000004</c:v>
                </c:pt>
                <c:pt idx="7380">
                  <c:v>6.6907168750016002</c:v>
                </c:pt>
                <c:pt idx="7381">
                  <c:v>6.6911387500000004</c:v>
                </c:pt>
                <c:pt idx="7382">
                  <c:v>6.6915125</c:v>
                </c:pt>
                <c:pt idx="7383">
                  <c:v>6.6918525000000004</c:v>
                </c:pt>
                <c:pt idx="7384">
                  <c:v>6.6922649999999999</c:v>
                </c:pt>
                <c:pt idx="7385">
                  <c:v>6.6926474999999996</c:v>
                </c:pt>
                <c:pt idx="7386">
                  <c:v>6.6930325000000002</c:v>
                </c:pt>
                <c:pt idx="7387">
                  <c:v>6.6933631250015999</c:v>
                </c:pt>
                <c:pt idx="7388">
                  <c:v>6.6938250000000004</c:v>
                </c:pt>
                <c:pt idx="7389">
                  <c:v>6.6942518750015996</c:v>
                </c:pt>
                <c:pt idx="7390">
                  <c:v>6.6947150000000004</c:v>
                </c:pt>
                <c:pt idx="7391">
                  <c:v>6.6950368750016001</c:v>
                </c:pt>
                <c:pt idx="7392">
                  <c:v>6.6954156250015995</c:v>
                </c:pt>
                <c:pt idx="7393">
                  <c:v>6.6958525</c:v>
                </c:pt>
                <c:pt idx="7394">
                  <c:v>6.6962643750015998</c:v>
                </c:pt>
                <c:pt idx="7395">
                  <c:v>6.6966462499999997</c:v>
                </c:pt>
                <c:pt idx="7396">
                  <c:v>6.6970268750016002</c:v>
                </c:pt>
                <c:pt idx="7397">
                  <c:v>6.6974237499999996</c:v>
                </c:pt>
                <c:pt idx="7398">
                  <c:v>6.6978637499999998</c:v>
                </c:pt>
                <c:pt idx="7399">
                  <c:v>6.6983031250015994</c:v>
                </c:pt>
                <c:pt idx="7400">
                  <c:v>6.6986287500000001</c:v>
                </c:pt>
                <c:pt idx="7401">
                  <c:v>6.6990481250015996</c:v>
                </c:pt>
                <c:pt idx="7402">
                  <c:v>6.6994924999999999</c:v>
                </c:pt>
                <c:pt idx="7403">
                  <c:v>6.6999831250015998</c:v>
                </c:pt>
                <c:pt idx="7404">
                  <c:v>6.7003093750015994</c:v>
                </c:pt>
                <c:pt idx="7405">
                  <c:v>6.7006399999999999</c:v>
                </c:pt>
                <c:pt idx="7406">
                  <c:v>6.7009906250015998</c:v>
                </c:pt>
                <c:pt idx="7407">
                  <c:v>6.7013643750015994</c:v>
                </c:pt>
                <c:pt idx="7408">
                  <c:v>6.7017656250015998</c:v>
                </c:pt>
                <c:pt idx="7409">
                  <c:v>6.7021537499999999</c:v>
                </c:pt>
                <c:pt idx="7410">
                  <c:v>6.7025068750015997</c:v>
                </c:pt>
                <c:pt idx="7411">
                  <c:v>6.7028499999999998</c:v>
                </c:pt>
                <c:pt idx="7412">
                  <c:v>6.7032006250015996</c:v>
                </c:pt>
                <c:pt idx="7413">
                  <c:v>6.7036256250015995</c:v>
                </c:pt>
                <c:pt idx="7414">
                  <c:v>6.7039499999999999</c:v>
                </c:pt>
                <c:pt idx="7415">
                  <c:v>6.7042718750015995</c:v>
                </c:pt>
                <c:pt idx="7416">
                  <c:v>6.70470875</c:v>
                </c:pt>
                <c:pt idx="7417">
                  <c:v>6.7051518750015999</c:v>
                </c:pt>
                <c:pt idx="7418">
                  <c:v>6.7055224999999998</c:v>
                </c:pt>
                <c:pt idx="7419">
                  <c:v>6.7059300000000004</c:v>
                </c:pt>
                <c:pt idx="7420">
                  <c:v>6.7063237500000001</c:v>
                </c:pt>
                <c:pt idx="7421">
                  <c:v>6.7066687500000004</c:v>
                </c:pt>
                <c:pt idx="7422">
                  <c:v>6.70709</c:v>
                </c:pt>
                <c:pt idx="7423">
                  <c:v>6.7074625000000001</c:v>
                </c:pt>
                <c:pt idx="7424">
                  <c:v>6.7077875000000002</c:v>
                </c:pt>
                <c:pt idx="7425">
                  <c:v>6.7081468750016002</c:v>
                </c:pt>
                <c:pt idx="7426">
                  <c:v>6.7085731250015996</c:v>
                </c:pt>
                <c:pt idx="7427">
                  <c:v>6.7089093750015998</c:v>
                </c:pt>
                <c:pt idx="7428">
                  <c:v>6.7093793750015998</c:v>
                </c:pt>
                <c:pt idx="7429">
                  <c:v>6.7098337499999996</c:v>
                </c:pt>
                <c:pt idx="7430">
                  <c:v>6.7102543750015995</c:v>
                </c:pt>
                <c:pt idx="7431">
                  <c:v>6.7106700000000004</c:v>
                </c:pt>
                <c:pt idx="7432">
                  <c:v>6.7111218750015995</c:v>
                </c:pt>
                <c:pt idx="7433">
                  <c:v>6.7114462499999998</c:v>
                </c:pt>
                <c:pt idx="7434">
                  <c:v>6.7118481250016</c:v>
                </c:pt>
                <c:pt idx="7435">
                  <c:v>6.71221625</c:v>
                </c:pt>
                <c:pt idx="7436">
                  <c:v>6.7125462499999999</c:v>
                </c:pt>
                <c:pt idx="7437">
                  <c:v>6.7129731250016</c:v>
                </c:pt>
                <c:pt idx="7438">
                  <c:v>6.7133818750016001</c:v>
                </c:pt>
                <c:pt idx="7439">
                  <c:v>6.7137218750015997</c:v>
                </c:pt>
                <c:pt idx="7440">
                  <c:v>6.7140881250015996</c:v>
                </c:pt>
                <c:pt idx="7441">
                  <c:v>6.7144443750015999</c:v>
                </c:pt>
                <c:pt idx="7442">
                  <c:v>6.7148862500000002</c:v>
                </c:pt>
                <c:pt idx="7443">
                  <c:v>6.7153124999999996</c:v>
                </c:pt>
                <c:pt idx="7444">
                  <c:v>6.7157118750015998</c:v>
                </c:pt>
                <c:pt idx="7445">
                  <c:v>6.71620375</c:v>
                </c:pt>
                <c:pt idx="7446">
                  <c:v>6.7166281250016002</c:v>
                </c:pt>
                <c:pt idx="7447">
                  <c:v>6.7169743750016</c:v>
                </c:pt>
                <c:pt idx="7448">
                  <c:v>6.7174168750016001</c:v>
                </c:pt>
                <c:pt idx="7449">
                  <c:v>6.7177449999999999</c:v>
                </c:pt>
                <c:pt idx="7450">
                  <c:v>6.7180806250015994</c:v>
                </c:pt>
                <c:pt idx="7451">
                  <c:v>6.7184787500000001</c:v>
                </c:pt>
                <c:pt idx="7452">
                  <c:v>6.7187987500000004</c:v>
                </c:pt>
                <c:pt idx="7453">
                  <c:v>6.7191318750016</c:v>
                </c:pt>
                <c:pt idx="7454">
                  <c:v>6.7194581250015997</c:v>
                </c:pt>
                <c:pt idx="7455">
                  <c:v>6.7199024999999999</c:v>
                </c:pt>
                <c:pt idx="7456">
                  <c:v>6.7202793750016001</c:v>
                </c:pt>
                <c:pt idx="7457">
                  <c:v>6.7207387499999998</c:v>
                </c:pt>
                <c:pt idx="7458">
                  <c:v>6.7210931250015999</c:v>
                </c:pt>
                <c:pt idx="7459">
                  <c:v>6.7214693750015995</c:v>
                </c:pt>
                <c:pt idx="7460">
                  <c:v>6.7219218750016001</c:v>
                </c:pt>
                <c:pt idx="7461">
                  <c:v>6.7223556250016001</c:v>
                </c:pt>
                <c:pt idx="7462">
                  <c:v>6.7227068750015997</c:v>
                </c:pt>
                <c:pt idx="7463">
                  <c:v>6.7230724999999998</c:v>
                </c:pt>
                <c:pt idx="7464">
                  <c:v>6.72340625</c:v>
                </c:pt>
                <c:pt idx="7465">
                  <c:v>6.7237450000000001</c:v>
                </c:pt>
                <c:pt idx="7466">
                  <c:v>6.7241937500000004</c:v>
                </c:pt>
                <c:pt idx="7467">
                  <c:v>6.7245262500000003</c:v>
                </c:pt>
                <c:pt idx="7468">
                  <c:v>6.7248793750016</c:v>
                </c:pt>
                <c:pt idx="7469">
                  <c:v>6.7252431250016</c:v>
                </c:pt>
                <c:pt idx="7470">
                  <c:v>6.7257150000000001</c:v>
                </c:pt>
                <c:pt idx="7471">
                  <c:v>6.7261393750015994</c:v>
                </c:pt>
                <c:pt idx="7472">
                  <c:v>6.7266112500000004</c:v>
                </c:pt>
                <c:pt idx="7473">
                  <c:v>6.7269874999999999</c:v>
                </c:pt>
                <c:pt idx="7474">
                  <c:v>6.7273343750015995</c:v>
                </c:pt>
                <c:pt idx="7475">
                  <c:v>6.7276731250015995</c:v>
                </c:pt>
                <c:pt idx="7476">
                  <c:v>6.7280474999999997</c:v>
                </c:pt>
                <c:pt idx="7477">
                  <c:v>6.7284518750015998</c:v>
                </c:pt>
                <c:pt idx="7478">
                  <c:v>6.7288093750015996</c:v>
                </c:pt>
                <c:pt idx="7479">
                  <c:v>6.7292137500000004</c:v>
                </c:pt>
                <c:pt idx="7480">
                  <c:v>6.7295524999999996</c:v>
                </c:pt>
                <c:pt idx="7481">
                  <c:v>6.7298843750015998</c:v>
                </c:pt>
                <c:pt idx="7482">
                  <c:v>6.7302543750016</c:v>
                </c:pt>
                <c:pt idx="7483">
                  <c:v>6.7305950000000001</c:v>
                </c:pt>
                <c:pt idx="7484">
                  <c:v>6.7310518750016</c:v>
                </c:pt>
                <c:pt idx="7485">
                  <c:v>6.7313781250015996</c:v>
                </c:pt>
                <c:pt idx="7486">
                  <c:v>6.7317637499999998</c:v>
                </c:pt>
                <c:pt idx="7487">
                  <c:v>6.7321774999999997</c:v>
                </c:pt>
                <c:pt idx="7488">
                  <c:v>6.7325131250016002</c:v>
                </c:pt>
                <c:pt idx="7489">
                  <c:v>6.7328925000000002</c:v>
                </c:pt>
                <c:pt idx="7490">
                  <c:v>6.7332256250015998</c:v>
                </c:pt>
                <c:pt idx="7491">
                  <c:v>6.7336806250015995</c:v>
                </c:pt>
                <c:pt idx="7492">
                  <c:v>6.7340350000000004</c:v>
                </c:pt>
                <c:pt idx="7493">
                  <c:v>6.7343837500000001</c:v>
                </c:pt>
                <c:pt idx="7494">
                  <c:v>6.7347431250016001</c:v>
                </c:pt>
                <c:pt idx="7495">
                  <c:v>6.7351156250016002</c:v>
                </c:pt>
                <c:pt idx="7496">
                  <c:v>6.7355581250015994</c:v>
                </c:pt>
                <c:pt idx="7497">
                  <c:v>6.7359299999999998</c:v>
                </c:pt>
                <c:pt idx="7498">
                  <c:v>6.7363375000000003</c:v>
                </c:pt>
                <c:pt idx="7499">
                  <c:v>6.7367518750016</c:v>
                </c:pt>
                <c:pt idx="7500">
                  <c:v>6.7371350000000003</c:v>
                </c:pt>
                <c:pt idx="7501">
                  <c:v>6.7375162499999997</c:v>
                </c:pt>
                <c:pt idx="7502">
                  <c:v>6.7378793750015999</c:v>
                </c:pt>
                <c:pt idx="7503">
                  <c:v>6.7382418750015995</c:v>
                </c:pt>
                <c:pt idx="7504">
                  <c:v>6.7386862499999998</c:v>
                </c:pt>
                <c:pt idx="7505">
                  <c:v>6.7390956250015996</c:v>
                </c:pt>
                <c:pt idx="7506">
                  <c:v>6.7394768750015999</c:v>
                </c:pt>
                <c:pt idx="7507">
                  <c:v>6.7398806250016001</c:v>
                </c:pt>
                <c:pt idx="7508">
                  <c:v>6.7402368750015995</c:v>
                </c:pt>
                <c:pt idx="7509">
                  <c:v>6.7406556250016001</c:v>
                </c:pt>
                <c:pt idx="7510">
                  <c:v>6.7410375</c:v>
                </c:pt>
                <c:pt idx="7511">
                  <c:v>6.7414581250015999</c:v>
                </c:pt>
                <c:pt idx="7512">
                  <c:v>6.7418100000000001</c:v>
                </c:pt>
                <c:pt idx="7513">
                  <c:v>6.742235</c:v>
                </c:pt>
                <c:pt idx="7514">
                  <c:v>6.7425812499999997</c:v>
                </c:pt>
                <c:pt idx="7515">
                  <c:v>6.7429224999999997</c:v>
                </c:pt>
                <c:pt idx="7516">
                  <c:v>6.7433775000000002</c:v>
                </c:pt>
                <c:pt idx="7517">
                  <c:v>6.7437224999999996</c:v>
                </c:pt>
                <c:pt idx="7518">
                  <c:v>6.7442006250016</c:v>
                </c:pt>
                <c:pt idx="7519">
                  <c:v>6.7445325</c:v>
                </c:pt>
                <c:pt idx="7520">
                  <c:v>6.7449343750016002</c:v>
                </c:pt>
                <c:pt idx="7521">
                  <c:v>6.7452712500000001</c:v>
                </c:pt>
                <c:pt idx="7522">
                  <c:v>6.7457231250016001</c:v>
                </c:pt>
                <c:pt idx="7523">
                  <c:v>6.7461037499999996</c:v>
                </c:pt>
                <c:pt idx="7524">
                  <c:v>6.7464881250015996</c:v>
                </c:pt>
                <c:pt idx="7525">
                  <c:v>6.7468537499999996</c:v>
                </c:pt>
                <c:pt idx="7526">
                  <c:v>6.7471800000000002</c:v>
                </c:pt>
                <c:pt idx="7527">
                  <c:v>6.7475006250015994</c:v>
                </c:pt>
                <c:pt idx="7528">
                  <c:v>6.7478212500000003</c:v>
                </c:pt>
                <c:pt idx="7529">
                  <c:v>6.7481912499999996</c:v>
                </c:pt>
                <c:pt idx="7530">
                  <c:v>6.7485162499999998</c:v>
                </c:pt>
                <c:pt idx="7531">
                  <c:v>6.7489781250015994</c:v>
                </c:pt>
                <c:pt idx="7532">
                  <c:v>6.74939</c:v>
                </c:pt>
                <c:pt idx="7533">
                  <c:v>6.7497618750015995</c:v>
                </c:pt>
                <c:pt idx="7534">
                  <c:v>6.7501943750016</c:v>
                </c:pt>
                <c:pt idx="7535">
                  <c:v>6.7506043750015996</c:v>
                </c:pt>
                <c:pt idx="7536">
                  <c:v>6.75092625</c:v>
                </c:pt>
                <c:pt idx="7537">
                  <c:v>6.7512512500000001</c:v>
                </c:pt>
                <c:pt idx="7538">
                  <c:v>6.7516237500000003</c:v>
                </c:pt>
                <c:pt idx="7539">
                  <c:v>6.7519956250015998</c:v>
                </c:pt>
                <c:pt idx="7540">
                  <c:v>6.7523231250015998</c:v>
                </c:pt>
                <c:pt idx="7541">
                  <c:v>6.7527818750015998</c:v>
                </c:pt>
                <c:pt idx="7542">
                  <c:v>6.7531918750016002</c:v>
                </c:pt>
                <c:pt idx="7543">
                  <c:v>6.7536025000000004</c:v>
                </c:pt>
                <c:pt idx="7544">
                  <c:v>6.7541018750015995</c:v>
                </c:pt>
                <c:pt idx="7545">
                  <c:v>6.7545656250016002</c:v>
                </c:pt>
                <c:pt idx="7546">
                  <c:v>6.7549675000000002</c:v>
                </c:pt>
                <c:pt idx="7547">
                  <c:v>6.7554456250015997</c:v>
                </c:pt>
                <c:pt idx="7548">
                  <c:v>6.7557868750015997</c:v>
                </c:pt>
                <c:pt idx="7549">
                  <c:v>6.7561931250015999</c:v>
                </c:pt>
                <c:pt idx="7550">
                  <c:v>6.7566106250016</c:v>
                </c:pt>
                <c:pt idx="7551">
                  <c:v>6.7569806250015993</c:v>
                </c:pt>
                <c:pt idx="7552">
                  <c:v>6.7573449999999999</c:v>
                </c:pt>
                <c:pt idx="7553">
                  <c:v>6.7577400000000001</c:v>
                </c:pt>
                <c:pt idx="7554">
                  <c:v>6.7581350000000002</c:v>
                </c:pt>
                <c:pt idx="7555">
                  <c:v>6.7585462500000002</c:v>
                </c:pt>
                <c:pt idx="7556">
                  <c:v>6.7589756250016002</c:v>
                </c:pt>
                <c:pt idx="7557">
                  <c:v>6.7593418750016001</c:v>
                </c:pt>
                <c:pt idx="7558">
                  <c:v>6.7597162500000003</c:v>
                </c:pt>
                <c:pt idx="7559">
                  <c:v>6.7600693750016001</c:v>
                </c:pt>
                <c:pt idx="7560">
                  <c:v>6.7604856250015999</c:v>
                </c:pt>
                <c:pt idx="7561">
                  <c:v>6.7608287499999999</c:v>
                </c:pt>
                <c:pt idx="7562">
                  <c:v>6.7612181250015997</c:v>
                </c:pt>
                <c:pt idx="7563">
                  <c:v>6.7616250000000004</c:v>
                </c:pt>
                <c:pt idx="7564">
                  <c:v>6.7620374999999999</c:v>
                </c:pt>
                <c:pt idx="7565">
                  <c:v>6.7623962500000001</c:v>
                </c:pt>
                <c:pt idx="7566">
                  <c:v>6.7628318750015994</c:v>
                </c:pt>
                <c:pt idx="7567">
                  <c:v>6.7632962499999998</c:v>
                </c:pt>
                <c:pt idx="7568">
                  <c:v>6.7636812500000003</c:v>
                </c:pt>
                <c:pt idx="7569">
                  <c:v>6.7640824999999998</c:v>
                </c:pt>
                <c:pt idx="7570">
                  <c:v>6.7644975000000001</c:v>
                </c:pt>
                <c:pt idx="7571">
                  <c:v>6.7648475000000001</c:v>
                </c:pt>
                <c:pt idx="7572">
                  <c:v>6.7651993750015995</c:v>
                </c:pt>
                <c:pt idx="7573">
                  <c:v>6.7656349999999996</c:v>
                </c:pt>
                <c:pt idx="7574">
                  <c:v>6.7660162499999998</c:v>
                </c:pt>
                <c:pt idx="7575">
                  <c:v>6.7664231250015998</c:v>
                </c:pt>
                <c:pt idx="7576">
                  <c:v>6.7668675</c:v>
                </c:pt>
                <c:pt idx="7577">
                  <c:v>6.7671881250016002</c:v>
                </c:pt>
                <c:pt idx="7578">
                  <c:v>6.767595</c:v>
                </c:pt>
                <c:pt idx="7579">
                  <c:v>6.7680206250015997</c:v>
                </c:pt>
                <c:pt idx="7580">
                  <c:v>6.7683687499999996</c:v>
                </c:pt>
                <c:pt idx="7581">
                  <c:v>6.7687456250015998</c:v>
                </c:pt>
                <c:pt idx="7582">
                  <c:v>6.7691575000000004</c:v>
                </c:pt>
                <c:pt idx="7583">
                  <c:v>6.7695356250016001</c:v>
                </c:pt>
                <c:pt idx="7584">
                  <c:v>6.7699425</c:v>
                </c:pt>
                <c:pt idx="7585">
                  <c:v>6.7702650000000002</c:v>
                </c:pt>
                <c:pt idx="7586">
                  <c:v>6.7706825000000004</c:v>
                </c:pt>
                <c:pt idx="7587">
                  <c:v>6.7710362499999999</c:v>
                </c:pt>
                <c:pt idx="7588">
                  <c:v>6.7714606250016001</c:v>
                </c:pt>
                <c:pt idx="7589">
                  <c:v>6.7718575000000003</c:v>
                </c:pt>
                <c:pt idx="7590">
                  <c:v>6.7722281250015994</c:v>
                </c:pt>
                <c:pt idx="7591">
                  <c:v>6.7726493750015999</c:v>
                </c:pt>
                <c:pt idx="7592">
                  <c:v>6.7729887499999997</c:v>
                </c:pt>
                <c:pt idx="7593">
                  <c:v>6.7733362499999998</c:v>
                </c:pt>
                <c:pt idx="7594">
                  <c:v>6.7736787500000002</c:v>
                </c:pt>
                <c:pt idx="7595">
                  <c:v>6.7740781250015996</c:v>
                </c:pt>
                <c:pt idx="7596">
                  <c:v>6.7744299999999997</c:v>
                </c:pt>
                <c:pt idx="7597">
                  <c:v>6.77476375</c:v>
                </c:pt>
                <c:pt idx="7598">
                  <c:v>6.7751981250015998</c:v>
                </c:pt>
                <c:pt idx="7599">
                  <c:v>6.7756212500000004</c:v>
                </c:pt>
                <c:pt idx="7600">
                  <c:v>6.7759712499999996</c:v>
                </c:pt>
                <c:pt idx="7601">
                  <c:v>6.7763806250015994</c:v>
                </c:pt>
                <c:pt idx="7602">
                  <c:v>6.7768106250016</c:v>
                </c:pt>
                <c:pt idx="7603">
                  <c:v>6.7771925</c:v>
                </c:pt>
                <c:pt idx="7604">
                  <c:v>6.7776106250015999</c:v>
                </c:pt>
                <c:pt idx="7605">
                  <c:v>6.7779368750015996</c:v>
                </c:pt>
                <c:pt idx="7606">
                  <c:v>6.7782887499999998</c:v>
                </c:pt>
                <c:pt idx="7607">
                  <c:v>6.7786125000000004</c:v>
                </c:pt>
                <c:pt idx="7608">
                  <c:v>6.7789849999999996</c:v>
                </c:pt>
                <c:pt idx="7609">
                  <c:v>6.7793893750015997</c:v>
                </c:pt>
                <c:pt idx="7610">
                  <c:v>6.7798456250015997</c:v>
                </c:pt>
                <c:pt idx="7611">
                  <c:v>6.7802631250015999</c:v>
                </c:pt>
                <c:pt idx="7612">
                  <c:v>6.7806649999999999</c:v>
                </c:pt>
                <c:pt idx="7613">
                  <c:v>6.7810087499999998</c:v>
                </c:pt>
                <c:pt idx="7614">
                  <c:v>6.7813512500000002</c:v>
                </c:pt>
                <c:pt idx="7615">
                  <c:v>6.7817806250016002</c:v>
                </c:pt>
                <c:pt idx="7616">
                  <c:v>6.7821912500000003</c:v>
                </c:pt>
                <c:pt idx="7617">
                  <c:v>6.7826587500000004</c:v>
                </c:pt>
                <c:pt idx="7618">
                  <c:v>6.782985</c:v>
                </c:pt>
                <c:pt idx="7619">
                  <c:v>6.7834081250015998</c:v>
                </c:pt>
                <c:pt idx="7620">
                  <c:v>6.7837381250015998</c:v>
                </c:pt>
                <c:pt idx="7621">
                  <c:v>6.7840637499999996</c:v>
                </c:pt>
                <c:pt idx="7622">
                  <c:v>6.7844418750016002</c:v>
                </c:pt>
                <c:pt idx="7623">
                  <c:v>6.7847999999999997</c:v>
                </c:pt>
                <c:pt idx="7624">
                  <c:v>6.7852156250015998</c:v>
                </c:pt>
                <c:pt idx="7625">
                  <c:v>6.7855543750015999</c:v>
                </c:pt>
                <c:pt idx="7626">
                  <c:v>6.7859449999999999</c:v>
                </c:pt>
                <c:pt idx="7627">
                  <c:v>6.7863424999999999</c:v>
                </c:pt>
                <c:pt idx="7628">
                  <c:v>6.7867024999999996</c:v>
                </c:pt>
                <c:pt idx="7629">
                  <c:v>6.7870631250016</c:v>
                </c:pt>
                <c:pt idx="7630">
                  <c:v>6.7873950000000001</c:v>
                </c:pt>
                <c:pt idx="7631">
                  <c:v>6.7877793750016</c:v>
                </c:pt>
                <c:pt idx="7632">
                  <c:v>6.7881712500000004</c:v>
                </c:pt>
                <c:pt idx="7633">
                  <c:v>6.7885518750016001</c:v>
                </c:pt>
                <c:pt idx="7634">
                  <c:v>6.7889499999999998</c:v>
                </c:pt>
                <c:pt idx="7635">
                  <c:v>6.7894275000000004</c:v>
                </c:pt>
                <c:pt idx="7636">
                  <c:v>6.7897837499999998</c:v>
                </c:pt>
                <c:pt idx="7637">
                  <c:v>6.7902224999999996</c:v>
                </c:pt>
                <c:pt idx="7638">
                  <c:v>6.7906656250015995</c:v>
                </c:pt>
                <c:pt idx="7639">
                  <c:v>6.7910406250015996</c:v>
                </c:pt>
                <c:pt idx="7640">
                  <c:v>6.7913606250015999</c:v>
                </c:pt>
                <c:pt idx="7641">
                  <c:v>6.7917787499999998</c:v>
                </c:pt>
                <c:pt idx="7642">
                  <c:v>6.7921218750015999</c:v>
                </c:pt>
                <c:pt idx="7643">
                  <c:v>6.7925412500000002</c:v>
                </c:pt>
                <c:pt idx="7644">
                  <c:v>6.7929849999999998</c:v>
                </c:pt>
                <c:pt idx="7645">
                  <c:v>6.7933512499999997</c:v>
                </c:pt>
                <c:pt idx="7646">
                  <c:v>6.7936768750015997</c:v>
                </c:pt>
                <c:pt idx="7647">
                  <c:v>6.7940306250016</c:v>
                </c:pt>
                <c:pt idx="7648">
                  <c:v>6.79435375</c:v>
                </c:pt>
                <c:pt idx="7649">
                  <c:v>6.7947068750015998</c:v>
                </c:pt>
                <c:pt idx="7650">
                  <c:v>6.7950837499999999</c:v>
                </c:pt>
                <c:pt idx="7651">
                  <c:v>6.79543125</c:v>
                </c:pt>
                <c:pt idx="7652">
                  <c:v>6.7957799999999997</c:v>
                </c:pt>
                <c:pt idx="7653">
                  <c:v>6.7962056250015994</c:v>
                </c:pt>
                <c:pt idx="7654">
                  <c:v>6.7966406250015998</c:v>
                </c:pt>
                <c:pt idx="7655">
                  <c:v>6.7970662500000003</c:v>
                </c:pt>
                <c:pt idx="7656">
                  <c:v>6.79747375</c:v>
                </c:pt>
                <c:pt idx="7657">
                  <c:v>6.7978174999999998</c:v>
                </c:pt>
                <c:pt idx="7658">
                  <c:v>6.7982331250015999</c:v>
                </c:pt>
                <c:pt idx="7659">
                  <c:v>6.7986681250015994</c:v>
                </c:pt>
                <c:pt idx="7660">
                  <c:v>6.7990293750015995</c:v>
                </c:pt>
                <c:pt idx="7661">
                  <c:v>6.7994199999999996</c:v>
                </c:pt>
                <c:pt idx="7662">
                  <c:v>6.7997856250015998</c:v>
                </c:pt>
                <c:pt idx="7663">
                  <c:v>6.8001550000000002</c:v>
                </c:pt>
                <c:pt idx="7664">
                  <c:v>6.8005500000000003</c:v>
                </c:pt>
                <c:pt idx="7665">
                  <c:v>6.8008850000000001</c:v>
                </c:pt>
                <c:pt idx="7666">
                  <c:v>6.8013187500000001</c:v>
                </c:pt>
                <c:pt idx="7667">
                  <c:v>6.8017018750015996</c:v>
                </c:pt>
                <c:pt idx="7668">
                  <c:v>6.8020662500000002</c:v>
                </c:pt>
                <c:pt idx="7669">
                  <c:v>6.8024475000000004</c:v>
                </c:pt>
                <c:pt idx="7670">
                  <c:v>6.8029056250015998</c:v>
                </c:pt>
                <c:pt idx="7671">
                  <c:v>6.8032806250015998</c:v>
                </c:pt>
                <c:pt idx="7672">
                  <c:v>6.8037112500000001</c:v>
                </c:pt>
                <c:pt idx="7673">
                  <c:v>6.80415875</c:v>
                </c:pt>
                <c:pt idx="7674">
                  <c:v>6.8044812500000003</c:v>
                </c:pt>
                <c:pt idx="7675">
                  <c:v>6.8048225000000002</c:v>
                </c:pt>
                <c:pt idx="7676">
                  <c:v>6.8051593750016002</c:v>
                </c:pt>
                <c:pt idx="7677">
                  <c:v>6.805485</c:v>
                </c:pt>
                <c:pt idx="7678">
                  <c:v>6.8058300000000003</c:v>
                </c:pt>
                <c:pt idx="7679">
                  <c:v>6.8062018750015998</c:v>
                </c:pt>
                <c:pt idx="7680">
                  <c:v>6.8066431250015995</c:v>
                </c:pt>
                <c:pt idx="7681">
                  <c:v>6.8069637500000004</c:v>
                </c:pt>
                <c:pt idx="7682">
                  <c:v>6.8072931250015998</c:v>
                </c:pt>
                <c:pt idx="7683">
                  <c:v>6.8076381250016</c:v>
                </c:pt>
                <c:pt idx="7684">
                  <c:v>6.8080356250016001</c:v>
                </c:pt>
                <c:pt idx="7685">
                  <c:v>6.8083749999999998</c:v>
                </c:pt>
                <c:pt idx="7686">
                  <c:v>6.8087131250016002</c:v>
                </c:pt>
                <c:pt idx="7687">
                  <c:v>6.8090675000000003</c:v>
                </c:pt>
                <c:pt idx="7688">
                  <c:v>6.8094843750015999</c:v>
                </c:pt>
                <c:pt idx="7689">
                  <c:v>6.8099100000000004</c:v>
                </c:pt>
                <c:pt idx="7690">
                  <c:v>6.8102743750016002</c:v>
                </c:pt>
                <c:pt idx="7691">
                  <c:v>6.8107575000000002</c:v>
                </c:pt>
                <c:pt idx="7692">
                  <c:v>6.8111231250015996</c:v>
                </c:pt>
                <c:pt idx="7693">
                  <c:v>6.811445</c:v>
                </c:pt>
                <c:pt idx="7694">
                  <c:v>6.8117875000000003</c:v>
                </c:pt>
                <c:pt idx="7695">
                  <c:v>6.8122100000000003</c:v>
                </c:pt>
                <c:pt idx="7696">
                  <c:v>6.8126199999999999</c:v>
                </c:pt>
                <c:pt idx="7697">
                  <c:v>6.8129900000000001</c:v>
                </c:pt>
                <c:pt idx="7698">
                  <c:v>6.8133224999999999</c:v>
                </c:pt>
                <c:pt idx="7699">
                  <c:v>6.8136662499999998</c:v>
                </c:pt>
                <c:pt idx="7700">
                  <c:v>6.8140662499999998</c:v>
                </c:pt>
                <c:pt idx="7701">
                  <c:v>6.8144</c:v>
                </c:pt>
                <c:pt idx="7702">
                  <c:v>6.8147906250016002</c:v>
                </c:pt>
                <c:pt idx="7703">
                  <c:v>6.8151368750015999</c:v>
                </c:pt>
                <c:pt idx="7704">
                  <c:v>6.8155087500000002</c:v>
                </c:pt>
                <c:pt idx="7705">
                  <c:v>6.8158831250015997</c:v>
                </c:pt>
                <c:pt idx="7706">
                  <c:v>6.8162799999999999</c:v>
                </c:pt>
                <c:pt idx="7707">
                  <c:v>6.8166725000000001</c:v>
                </c:pt>
                <c:pt idx="7708">
                  <c:v>6.8170012499999997</c:v>
                </c:pt>
                <c:pt idx="7709">
                  <c:v>6.8173306250015999</c:v>
                </c:pt>
                <c:pt idx="7710">
                  <c:v>6.8177199999999996</c:v>
                </c:pt>
                <c:pt idx="7711">
                  <c:v>6.8180843750015994</c:v>
                </c:pt>
                <c:pt idx="7712">
                  <c:v>6.8184368750016002</c:v>
                </c:pt>
                <c:pt idx="7713">
                  <c:v>6.8188487499999999</c:v>
                </c:pt>
                <c:pt idx="7714">
                  <c:v>6.8192962499999998</c:v>
                </c:pt>
                <c:pt idx="7715">
                  <c:v>6.8196849999999998</c:v>
                </c:pt>
                <c:pt idx="7716">
                  <c:v>6.8200243750015996</c:v>
                </c:pt>
                <c:pt idx="7717">
                  <c:v>6.8203687500000001</c:v>
                </c:pt>
                <c:pt idx="7718">
                  <c:v>6.8207612500000003</c:v>
                </c:pt>
                <c:pt idx="7719">
                  <c:v>6.8212137500000001</c:v>
                </c:pt>
                <c:pt idx="7720">
                  <c:v>6.8215424999999996</c:v>
                </c:pt>
                <c:pt idx="7721">
                  <c:v>6.8219237499999998</c:v>
                </c:pt>
                <c:pt idx="7722">
                  <c:v>6.8222924999999996</c:v>
                </c:pt>
                <c:pt idx="7723">
                  <c:v>6.8226575</c:v>
                </c:pt>
                <c:pt idx="7724">
                  <c:v>6.8229881250015998</c:v>
                </c:pt>
                <c:pt idx="7725">
                  <c:v>6.8234668750015999</c:v>
                </c:pt>
                <c:pt idx="7726">
                  <c:v>6.8237956250015994</c:v>
                </c:pt>
                <c:pt idx="7727">
                  <c:v>6.8242362500000002</c:v>
                </c:pt>
                <c:pt idx="7728">
                  <c:v>6.8245587499999996</c:v>
                </c:pt>
                <c:pt idx="7729">
                  <c:v>6.8250118750016</c:v>
                </c:pt>
                <c:pt idx="7730">
                  <c:v>6.82538</c:v>
                </c:pt>
                <c:pt idx="7731">
                  <c:v>6.8257481250016001</c:v>
                </c:pt>
                <c:pt idx="7732">
                  <c:v>6.8262006250015999</c:v>
                </c:pt>
                <c:pt idx="7733">
                  <c:v>6.8266281250015997</c:v>
                </c:pt>
                <c:pt idx="7734">
                  <c:v>6.8270418750015995</c:v>
                </c:pt>
                <c:pt idx="7735">
                  <c:v>6.8274012500000003</c:v>
                </c:pt>
                <c:pt idx="7736">
                  <c:v>6.8277662499999998</c:v>
                </c:pt>
                <c:pt idx="7737">
                  <c:v>6.8281681250016</c:v>
                </c:pt>
                <c:pt idx="7738">
                  <c:v>6.8285187499999997</c:v>
                </c:pt>
                <c:pt idx="7739">
                  <c:v>6.8289318750015999</c:v>
                </c:pt>
                <c:pt idx="7740">
                  <c:v>6.8293074999999996</c:v>
                </c:pt>
                <c:pt idx="7741">
                  <c:v>6.8296281250015998</c:v>
                </c:pt>
                <c:pt idx="7742">
                  <c:v>6.8300593750015999</c:v>
                </c:pt>
                <c:pt idx="7743">
                  <c:v>6.8304718750015994</c:v>
                </c:pt>
                <c:pt idx="7744">
                  <c:v>6.8308637499999998</c:v>
                </c:pt>
                <c:pt idx="7745">
                  <c:v>6.8312106250015994</c:v>
                </c:pt>
                <c:pt idx="7746">
                  <c:v>6.8316062500000001</c:v>
                </c:pt>
                <c:pt idx="7747">
                  <c:v>6.8319993750016001</c:v>
                </c:pt>
                <c:pt idx="7748">
                  <c:v>6.8323412499999998</c:v>
                </c:pt>
                <c:pt idx="7749">
                  <c:v>6.8327312500000001</c:v>
                </c:pt>
                <c:pt idx="7750">
                  <c:v>6.8331274999999998</c:v>
                </c:pt>
                <c:pt idx="7751">
                  <c:v>6.8334637499999999</c:v>
                </c:pt>
                <c:pt idx="7752">
                  <c:v>6.8338162499999999</c:v>
                </c:pt>
                <c:pt idx="7753">
                  <c:v>6.8341624999999997</c:v>
                </c:pt>
                <c:pt idx="7754">
                  <c:v>6.8345406250015994</c:v>
                </c:pt>
                <c:pt idx="7755">
                  <c:v>6.8349843750015999</c:v>
                </c:pt>
                <c:pt idx="7756">
                  <c:v>6.8354299999999997</c:v>
                </c:pt>
                <c:pt idx="7757">
                  <c:v>6.8358093750015998</c:v>
                </c:pt>
                <c:pt idx="7758">
                  <c:v>6.8361393750015997</c:v>
                </c:pt>
                <c:pt idx="7759">
                  <c:v>6.8364725000000002</c:v>
                </c:pt>
                <c:pt idx="7760">
                  <c:v>6.8368312500000004</c:v>
                </c:pt>
                <c:pt idx="7761">
                  <c:v>6.8372250000000001</c:v>
                </c:pt>
                <c:pt idx="7762">
                  <c:v>6.8376087500000002</c:v>
                </c:pt>
                <c:pt idx="7763">
                  <c:v>6.8379956250016001</c:v>
                </c:pt>
                <c:pt idx="7764">
                  <c:v>6.8383431250015994</c:v>
                </c:pt>
                <c:pt idx="7765">
                  <c:v>6.8387143750016</c:v>
                </c:pt>
                <c:pt idx="7766">
                  <c:v>6.8390868750016001</c:v>
                </c:pt>
                <c:pt idx="7767">
                  <c:v>6.8394643750016</c:v>
                </c:pt>
                <c:pt idx="7768">
                  <c:v>6.8398149999999998</c:v>
                </c:pt>
                <c:pt idx="7769">
                  <c:v>6.8402593750016001</c:v>
                </c:pt>
                <c:pt idx="7770">
                  <c:v>6.8406718750015996</c:v>
                </c:pt>
                <c:pt idx="7771">
                  <c:v>6.8410556250015997</c:v>
                </c:pt>
                <c:pt idx="7772">
                  <c:v>6.8414237499999997</c:v>
                </c:pt>
                <c:pt idx="7773">
                  <c:v>6.8417962499999998</c:v>
                </c:pt>
                <c:pt idx="7774">
                  <c:v>6.8422412499999998</c:v>
                </c:pt>
                <c:pt idx="7775">
                  <c:v>6.8426543750016</c:v>
                </c:pt>
                <c:pt idx="7776">
                  <c:v>6.8430274999999998</c:v>
                </c:pt>
                <c:pt idx="7777">
                  <c:v>6.8433950000000001</c:v>
                </c:pt>
                <c:pt idx="7778">
                  <c:v>6.8438406250016</c:v>
                </c:pt>
                <c:pt idx="7779">
                  <c:v>6.8441781250015996</c:v>
                </c:pt>
                <c:pt idx="7780">
                  <c:v>6.8445031250015997</c:v>
                </c:pt>
                <c:pt idx="7781">
                  <c:v>6.8448737499999996</c:v>
                </c:pt>
                <c:pt idx="7782">
                  <c:v>6.8453549999999996</c:v>
                </c:pt>
                <c:pt idx="7783">
                  <c:v>6.8457218750016002</c:v>
                </c:pt>
                <c:pt idx="7784">
                  <c:v>6.8462256250015994</c:v>
                </c:pt>
                <c:pt idx="7785">
                  <c:v>6.84662375</c:v>
                </c:pt>
                <c:pt idx="7786">
                  <c:v>6.8469462500000002</c:v>
                </c:pt>
                <c:pt idx="7787">
                  <c:v>6.8474206250015994</c:v>
                </c:pt>
                <c:pt idx="7788">
                  <c:v>6.8478937499999999</c:v>
                </c:pt>
                <c:pt idx="7789">
                  <c:v>6.8482287499999996</c:v>
                </c:pt>
                <c:pt idx="7790">
                  <c:v>6.8486031250016</c:v>
                </c:pt>
                <c:pt idx="7791">
                  <c:v>6.8489618750016001</c:v>
                </c:pt>
                <c:pt idx="7792">
                  <c:v>6.8493762499999997</c:v>
                </c:pt>
                <c:pt idx="7793">
                  <c:v>6.8498150000000004</c:v>
                </c:pt>
                <c:pt idx="7794">
                  <c:v>6.8501368750016001</c:v>
                </c:pt>
                <c:pt idx="7795">
                  <c:v>6.8505824999999998</c:v>
                </c:pt>
                <c:pt idx="7796">
                  <c:v>6.8509387500000001</c:v>
                </c:pt>
                <c:pt idx="7797">
                  <c:v>6.8513418750015997</c:v>
                </c:pt>
                <c:pt idx="7798">
                  <c:v>6.8517606250015994</c:v>
                </c:pt>
                <c:pt idx="7799">
                  <c:v>6.8521912499999997</c:v>
                </c:pt>
                <c:pt idx="7800">
                  <c:v>6.8525306250015996</c:v>
                </c:pt>
                <c:pt idx="7801">
                  <c:v>6.8529324999999996</c:v>
                </c:pt>
                <c:pt idx="7802">
                  <c:v>6.8533506250015996</c:v>
                </c:pt>
                <c:pt idx="7803">
                  <c:v>6.8537093750015998</c:v>
                </c:pt>
                <c:pt idx="7804">
                  <c:v>6.8540468750015995</c:v>
                </c:pt>
                <c:pt idx="7805">
                  <c:v>6.8544737500000004</c:v>
                </c:pt>
                <c:pt idx="7806">
                  <c:v>6.8548850000000003</c:v>
                </c:pt>
                <c:pt idx="7807">
                  <c:v>6.8553487500000001</c:v>
                </c:pt>
                <c:pt idx="7808">
                  <c:v>6.8557024999999996</c:v>
                </c:pt>
                <c:pt idx="7809">
                  <c:v>6.8561075000000002</c:v>
                </c:pt>
                <c:pt idx="7810">
                  <c:v>6.8564468750016001</c:v>
                </c:pt>
                <c:pt idx="7811">
                  <c:v>6.8568293750015998</c:v>
                </c:pt>
                <c:pt idx="7812">
                  <c:v>6.8572256250015995</c:v>
                </c:pt>
                <c:pt idx="7813">
                  <c:v>6.8576268750015998</c:v>
                </c:pt>
                <c:pt idx="7814">
                  <c:v>6.8580168750016002</c:v>
                </c:pt>
                <c:pt idx="7815">
                  <c:v>6.8583956250015996</c:v>
                </c:pt>
                <c:pt idx="7816">
                  <c:v>6.8587575000000003</c:v>
                </c:pt>
                <c:pt idx="7817">
                  <c:v>6.8590918750015994</c:v>
                </c:pt>
                <c:pt idx="7818">
                  <c:v>6.8594774999999997</c:v>
                </c:pt>
                <c:pt idx="7819">
                  <c:v>6.8598381250016001</c:v>
                </c:pt>
                <c:pt idx="7820">
                  <c:v>6.8602187499999996</c:v>
                </c:pt>
                <c:pt idx="7821">
                  <c:v>6.8605499999999999</c:v>
                </c:pt>
                <c:pt idx="7822">
                  <c:v>6.8608806250015997</c:v>
                </c:pt>
                <c:pt idx="7823">
                  <c:v>6.8612837500000001</c:v>
                </c:pt>
                <c:pt idx="7824">
                  <c:v>6.8616606250015995</c:v>
                </c:pt>
                <c:pt idx="7825">
                  <c:v>6.8620587500000001</c:v>
                </c:pt>
                <c:pt idx="7826">
                  <c:v>6.8624387499999999</c:v>
                </c:pt>
                <c:pt idx="7827">
                  <c:v>6.8628843750015998</c:v>
                </c:pt>
                <c:pt idx="7828">
                  <c:v>6.8632118750015998</c:v>
                </c:pt>
                <c:pt idx="7829">
                  <c:v>6.8635774999999999</c:v>
                </c:pt>
                <c:pt idx="7830">
                  <c:v>6.8639150000000004</c:v>
                </c:pt>
                <c:pt idx="7831">
                  <c:v>6.8643143750015998</c:v>
                </c:pt>
                <c:pt idx="7832">
                  <c:v>6.86475875</c:v>
                </c:pt>
                <c:pt idx="7833">
                  <c:v>6.8651518750016001</c:v>
                </c:pt>
                <c:pt idx="7834">
                  <c:v>6.8654793750016001</c:v>
                </c:pt>
                <c:pt idx="7835">
                  <c:v>6.8658418750015997</c:v>
                </c:pt>
                <c:pt idx="7836">
                  <c:v>6.8662574999999997</c:v>
                </c:pt>
                <c:pt idx="7837">
                  <c:v>6.8666206250016</c:v>
                </c:pt>
                <c:pt idx="7838">
                  <c:v>6.8669549999999999</c:v>
                </c:pt>
                <c:pt idx="7839">
                  <c:v>6.8673425000000003</c:v>
                </c:pt>
                <c:pt idx="7840">
                  <c:v>6.8677687499999998</c:v>
                </c:pt>
                <c:pt idx="7841">
                  <c:v>6.8681912499999997</c:v>
                </c:pt>
                <c:pt idx="7842">
                  <c:v>6.8685387499999999</c:v>
                </c:pt>
                <c:pt idx="7843">
                  <c:v>6.8689581250015994</c:v>
                </c:pt>
                <c:pt idx="7844">
                  <c:v>6.8692987499999996</c:v>
                </c:pt>
                <c:pt idx="7845">
                  <c:v>6.8696987500000004</c:v>
                </c:pt>
                <c:pt idx="7846">
                  <c:v>6.8700887499999999</c:v>
                </c:pt>
                <c:pt idx="7847">
                  <c:v>6.8704587500000001</c:v>
                </c:pt>
                <c:pt idx="7848">
                  <c:v>6.8708843750015998</c:v>
                </c:pt>
                <c:pt idx="7849">
                  <c:v>6.8713487500000001</c:v>
                </c:pt>
                <c:pt idx="7850">
                  <c:v>6.8717393750015994</c:v>
                </c:pt>
                <c:pt idx="7851">
                  <c:v>6.8721137499999996</c:v>
                </c:pt>
                <c:pt idx="7852">
                  <c:v>6.8724712500000003</c:v>
                </c:pt>
                <c:pt idx="7853">
                  <c:v>6.8728674999999999</c:v>
                </c:pt>
                <c:pt idx="7854">
                  <c:v>6.8732612499999997</c:v>
                </c:pt>
                <c:pt idx="7855">
                  <c:v>6.8736556250016001</c:v>
                </c:pt>
                <c:pt idx="7856">
                  <c:v>6.8740174999999999</c:v>
                </c:pt>
                <c:pt idx="7857">
                  <c:v>6.8744187500000002</c:v>
                </c:pt>
                <c:pt idx="7858">
                  <c:v>6.8747587499999998</c:v>
                </c:pt>
                <c:pt idx="7859">
                  <c:v>6.8750987500000003</c:v>
                </c:pt>
                <c:pt idx="7860">
                  <c:v>6.8754706250015998</c:v>
                </c:pt>
                <c:pt idx="7861">
                  <c:v>6.8758662499999996</c:v>
                </c:pt>
                <c:pt idx="7862">
                  <c:v>6.8762387499999997</c:v>
                </c:pt>
                <c:pt idx="7863">
                  <c:v>6.8766274999999997</c:v>
                </c:pt>
                <c:pt idx="7864">
                  <c:v>6.8770081250016002</c:v>
                </c:pt>
                <c:pt idx="7865">
                  <c:v>6.8773574999999996</c:v>
                </c:pt>
                <c:pt idx="7866">
                  <c:v>6.8777281250015996</c:v>
                </c:pt>
                <c:pt idx="7867">
                  <c:v>6.8780562500000002</c:v>
                </c:pt>
                <c:pt idx="7868">
                  <c:v>6.8784331250015995</c:v>
                </c:pt>
                <c:pt idx="7869">
                  <c:v>6.8787856250015995</c:v>
                </c:pt>
                <c:pt idx="7870">
                  <c:v>6.8783250000000002</c:v>
                </c:pt>
                <c:pt idx="7871">
                  <c:v>6.8780006250015999</c:v>
                </c:pt>
                <c:pt idx="7872">
                  <c:v>6.8783131250015996</c:v>
                </c:pt>
                <c:pt idx="7873">
                  <c:v>6.8786350000000001</c:v>
                </c:pt>
                <c:pt idx="7874">
                  <c:v>6.8789749999999996</c:v>
                </c:pt>
                <c:pt idx="7875">
                  <c:v>6.8793843750015995</c:v>
                </c:pt>
                <c:pt idx="7876">
                  <c:v>6.8797487500000001</c:v>
                </c:pt>
                <c:pt idx="7877">
                  <c:v>6.8800843750015996</c:v>
                </c:pt>
                <c:pt idx="7878">
                  <c:v>6.8804718750016001</c:v>
                </c:pt>
                <c:pt idx="7879">
                  <c:v>6.8807937499999996</c:v>
                </c:pt>
                <c:pt idx="7880">
                  <c:v>6.8811868750015996</c:v>
                </c:pt>
                <c:pt idx="7881">
                  <c:v>6.8815287500000002</c:v>
                </c:pt>
                <c:pt idx="7882">
                  <c:v>6.8818931250016</c:v>
                </c:pt>
                <c:pt idx="7883">
                  <c:v>6.8823449999999999</c:v>
                </c:pt>
                <c:pt idx="7884">
                  <c:v>6.8825512499999997</c:v>
                </c:pt>
                <c:pt idx="7885">
                  <c:v>6.8828768750015996</c:v>
                </c:pt>
                <c:pt idx="7886">
                  <c:v>6.8832212500000001</c:v>
                </c:pt>
                <c:pt idx="7887">
                  <c:v>6.8835581250016</c:v>
                </c:pt>
                <c:pt idx="7888">
                  <c:v>6.8839249999999996</c:v>
                </c:pt>
                <c:pt idx="7889">
                  <c:v>6.8842812499999999</c:v>
                </c:pt>
                <c:pt idx="7890">
                  <c:v>6.8846731250015996</c:v>
                </c:pt>
                <c:pt idx="7891">
                  <c:v>6.8850699999999998</c:v>
                </c:pt>
                <c:pt idx="7892">
                  <c:v>6.8854243750016</c:v>
                </c:pt>
                <c:pt idx="7893">
                  <c:v>6.8858687500000002</c:v>
                </c:pt>
                <c:pt idx="7894">
                  <c:v>6.8863200000000004</c:v>
                </c:pt>
                <c:pt idx="7895">
                  <c:v>6.8866418750016001</c:v>
                </c:pt>
                <c:pt idx="7896">
                  <c:v>6.8870356250015998</c:v>
                </c:pt>
                <c:pt idx="7897">
                  <c:v>6.8873656250015998</c:v>
                </c:pt>
                <c:pt idx="7898">
                  <c:v>6.8877350000000002</c:v>
                </c:pt>
                <c:pt idx="7899">
                  <c:v>6.8881174999999999</c:v>
                </c:pt>
                <c:pt idx="7900">
                  <c:v>6.8884481250015996</c:v>
                </c:pt>
                <c:pt idx="7901">
                  <c:v>6.8888306250015994</c:v>
                </c:pt>
                <c:pt idx="7902">
                  <c:v>6.8892381250015999</c:v>
                </c:pt>
                <c:pt idx="7903">
                  <c:v>6.8896393750015994</c:v>
                </c:pt>
                <c:pt idx="7904">
                  <c:v>6.8899875000000002</c:v>
                </c:pt>
                <c:pt idx="7905">
                  <c:v>6.8904118750015995</c:v>
                </c:pt>
                <c:pt idx="7906">
                  <c:v>6.8908431250015996</c:v>
                </c:pt>
                <c:pt idx="7907">
                  <c:v>6.8911749999999996</c:v>
                </c:pt>
                <c:pt idx="7908">
                  <c:v>6.8915706250015996</c:v>
                </c:pt>
                <c:pt idx="7909">
                  <c:v>6.8919012500000001</c:v>
                </c:pt>
                <c:pt idx="7910">
                  <c:v>6.8922999999999996</c:v>
                </c:pt>
                <c:pt idx="7911">
                  <c:v>6.8926375000000002</c:v>
                </c:pt>
                <c:pt idx="7912">
                  <c:v>6.8929918750015995</c:v>
                </c:pt>
                <c:pt idx="7913">
                  <c:v>6.8933900000000001</c:v>
                </c:pt>
                <c:pt idx="7914">
                  <c:v>6.8937556250015994</c:v>
                </c:pt>
                <c:pt idx="7915">
                  <c:v>6.8942093750015996</c:v>
                </c:pt>
                <c:pt idx="7916">
                  <c:v>6.8945850000000002</c:v>
                </c:pt>
                <c:pt idx="7917">
                  <c:v>6.8949331250016002</c:v>
                </c:pt>
                <c:pt idx="7918">
                  <c:v>6.8952543750016</c:v>
                </c:pt>
                <c:pt idx="7919">
                  <c:v>6.8956106250015994</c:v>
                </c:pt>
                <c:pt idx="7920">
                  <c:v>6.8960206250015998</c:v>
                </c:pt>
                <c:pt idx="7921">
                  <c:v>6.8964268750016</c:v>
                </c:pt>
                <c:pt idx="7922">
                  <c:v>6.8969206250015995</c:v>
                </c:pt>
                <c:pt idx="7923">
                  <c:v>6.8973331250015999</c:v>
                </c:pt>
                <c:pt idx="7924">
                  <c:v>6.8977306250015999</c:v>
                </c:pt>
                <c:pt idx="7925">
                  <c:v>6.8981268750015996</c:v>
                </c:pt>
                <c:pt idx="7926">
                  <c:v>6.898485</c:v>
                </c:pt>
                <c:pt idx="7927">
                  <c:v>6.8988562499999997</c:v>
                </c:pt>
                <c:pt idx="7928">
                  <c:v>6.8992856250015997</c:v>
                </c:pt>
                <c:pt idx="7929">
                  <c:v>6.8997268750015994</c:v>
                </c:pt>
                <c:pt idx="7930">
                  <c:v>6.9000849999999998</c:v>
                </c:pt>
                <c:pt idx="7931">
                  <c:v>6.900455</c:v>
                </c:pt>
                <c:pt idx="7932">
                  <c:v>6.9009337500000001</c:v>
                </c:pt>
                <c:pt idx="7933">
                  <c:v>6.9013093750015999</c:v>
                </c:pt>
                <c:pt idx="7934">
                  <c:v>6.9017437499999996</c:v>
                </c:pt>
                <c:pt idx="7935">
                  <c:v>6.9021693750016002</c:v>
                </c:pt>
                <c:pt idx="7936">
                  <c:v>6.9025562499999999</c:v>
                </c:pt>
                <c:pt idx="7937">
                  <c:v>6.9029524999999996</c:v>
                </c:pt>
                <c:pt idx="7938">
                  <c:v>6.9033268750015999</c:v>
                </c:pt>
                <c:pt idx="7939">
                  <c:v>6.9037449999999998</c:v>
                </c:pt>
                <c:pt idx="7940">
                  <c:v>6.9041543750015997</c:v>
                </c:pt>
                <c:pt idx="7941">
                  <c:v>6.9045025000000004</c:v>
                </c:pt>
                <c:pt idx="7942">
                  <c:v>6.9048337499999999</c:v>
                </c:pt>
                <c:pt idx="7943">
                  <c:v>6.9051543750016</c:v>
                </c:pt>
                <c:pt idx="7944">
                  <c:v>6.9055756250015996</c:v>
                </c:pt>
                <c:pt idx="7945">
                  <c:v>6.9059343750015998</c:v>
                </c:pt>
                <c:pt idx="7946">
                  <c:v>6.9062912499999998</c:v>
                </c:pt>
                <c:pt idx="7947">
                  <c:v>6.9067106250016002</c:v>
                </c:pt>
                <c:pt idx="7948">
                  <c:v>6.9070737500000003</c:v>
                </c:pt>
                <c:pt idx="7949">
                  <c:v>6.9075006250015996</c:v>
                </c:pt>
                <c:pt idx="7950">
                  <c:v>6.9078612499999998</c:v>
                </c:pt>
                <c:pt idx="7951">
                  <c:v>6.9082774999999996</c:v>
                </c:pt>
                <c:pt idx="7952">
                  <c:v>6.9086018750016001</c:v>
                </c:pt>
                <c:pt idx="7953">
                  <c:v>6.9089556250015995</c:v>
                </c:pt>
                <c:pt idx="7954">
                  <c:v>6.9093456250015999</c:v>
                </c:pt>
                <c:pt idx="7955">
                  <c:v>6.9097412499999997</c:v>
                </c:pt>
                <c:pt idx="7956">
                  <c:v>6.91013375</c:v>
                </c:pt>
                <c:pt idx="7957">
                  <c:v>6.9105762500000001</c:v>
                </c:pt>
                <c:pt idx="7958">
                  <c:v>6.9109318750015998</c:v>
                </c:pt>
                <c:pt idx="7959">
                  <c:v>6.91127</c:v>
                </c:pt>
                <c:pt idx="7960">
                  <c:v>6.9116212499999996</c:v>
                </c:pt>
                <c:pt idx="7961">
                  <c:v>6.9119993750016002</c:v>
                </c:pt>
                <c:pt idx="7962">
                  <c:v>6.91238375</c:v>
                </c:pt>
                <c:pt idx="7963">
                  <c:v>6.9127412499999998</c:v>
                </c:pt>
                <c:pt idx="7964">
                  <c:v>6.9131512500000003</c:v>
                </c:pt>
                <c:pt idx="7965">
                  <c:v>6.9135993750016</c:v>
                </c:pt>
                <c:pt idx="7966">
                  <c:v>6.9140174999999999</c:v>
                </c:pt>
                <c:pt idx="7967">
                  <c:v>6.9144468750015999</c:v>
                </c:pt>
                <c:pt idx="7968">
                  <c:v>6.9148256250015994</c:v>
                </c:pt>
                <c:pt idx="7969">
                  <c:v>6.9151474999999998</c:v>
                </c:pt>
                <c:pt idx="7970">
                  <c:v>6.9155118750015996</c:v>
                </c:pt>
                <c:pt idx="7971">
                  <c:v>6.9158856250016001</c:v>
                </c:pt>
                <c:pt idx="7972">
                  <c:v>6.9162712500000003</c:v>
                </c:pt>
                <c:pt idx="7973">
                  <c:v>6.9166662499999996</c:v>
                </c:pt>
                <c:pt idx="7974">
                  <c:v>6.9170168750015995</c:v>
                </c:pt>
                <c:pt idx="7975">
                  <c:v>6.9173524999999998</c:v>
                </c:pt>
                <c:pt idx="7976">
                  <c:v>6.9177293750016</c:v>
                </c:pt>
                <c:pt idx="7977">
                  <c:v>6.9181693750016002</c:v>
                </c:pt>
                <c:pt idx="7978">
                  <c:v>6.9185262500000002</c:v>
                </c:pt>
                <c:pt idx="7979">
                  <c:v>6.9189224999999999</c:v>
                </c:pt>
                <c:pt idx="7980">
                  <c:v>6.9192537500000002</c:v>
                </c:pt>
                <c:pt idx="7981">
                  <c:v>6.9196331250015994</c:v>
                </c:pt>
                <c:pt idx="7982">
                  <c:v>6.9200306250015995</c:v>
                </c:pt>
                <c:pt idx="7983">
                  <c:v>6.9203787500000002</c:v>
                </c:pt>
                <c:pt idx="7984">
                  <c:v>6.9207043750016002</c:v>
                </c:pt>
                <c:pt idx="7985">
                  <c:v>6.9211268750016002</c:v>
                </c:pt>
                <c:pt idx="7986">
                  <c:v>6.9214912499999999</c:v>
                </c:pt>
                <c:pt idx="7987">
                  <c:v>6.9218662499999999</c:v>
                </c:pt>
                <c:pt idx="7988">
                  <c:v>6.9222225000000002</c:v>
                </c:pt>
                <c:pt idx="7989">
                  <c:v>6.9225843750016001</c:v>
                </c:pt>
                <c:pt idx="7990">
                  <c:v>6.9229943750015996</c:v>
                </c:pt>
                <c:pt idx="7991">
                  <c:v>6.9233231250016001</c:v>
                </c:pt>
                <c:pt idx="7992">
                  <c:v>6.9237437499999999</c:v>
                </c:pt>
                <c:pt idx="7993">
                  <c:v>6.9241918750015996</c:v>
                </c:pt>
                <c:pt idx="7994">
                  <c:v>6.92458375</c:v>
                </c:pt>
                <c:pt idx="7995">
                  <c:v>6.9249543750016</c:v>
                </c:pt>
                <c:pt idx="7996">
                  <c:v>6.9252987499999996</c:v>
                </c:pt>
                <c:pt idx="7997">
                  <c:v>6.9256737499999996</c:v>
                </c:pt>
                <c:pt idx="7998">
                  <c:v>6.9260281250015998</c:v>
                </c:pt>
                <c:pt idx="7999">
                  <c:v>6.9263649999999997</c:v>
                </c:pt>
                <c:pt idx="8000">
                  <c:v>6.9267456250016002</c:v>
                </c:pt>
                <c:pt idx="8001">
                  <c:v>6.9270775000000002</c:v>
                </c:pt>
                <c:pt idx="8002">
                  <c:v>6.9274306250016</c:v>
                </c:pt>
                <c:pt idx="8003">
                  <c:v>6.9278000000000004</c:v>
                </c:pt>
                <c:pt idx="8004">
                  <c:v>6.9281437500000003</c:v>
                </c:pt>
                <c:pt idx="8005">
                  <c:v>6.9285187500000003</c:v>
                </c:pt>
                <c:pt idx="8006">
                  <c:v>6.9288593750015997</c:v>
                </c:pt>
                <c:pt idx="8007">
                  <c:v>6.9292125000000002</c:v>
                </c:pt>
                <c:pt idx="8008">
                  <c:v>6.9295431250016</c:v>
                </c:pt>
                <c:pt idx="8009">
                  <c:v>6.9299156250016001</c:v>
                </c:pt>
                <c:pt idx="8010">
                  <c:v>6.9302925000000002</c:v>
                </c:pt>
                <c:pt idx="8011">
                  <c:v>6.9306856250015993</c:v>
                </c:pt>
                <c:pt idx="8012">
                  <c:v>6.9310918750015995</c:v>
                </c:pt>
                <c:pt idx="8013">
                  <c:v>6.9314162499999998</c:v>
                </c:pt>
                <c:pt idx="8014">
                  <c:v>6.9318099999999996</c:v>
                </c:pt>
                <c:pt idx="8015">
                  <c:v>6.9321587500000001</c:v>
                </c:pt>
                <c:pt idx="8016">
                  <c:v>6.9325893750015997</c:v>
                </c:pt>
                <c:pt idx="8017">
                  <c:v>6.9329281250015997</c:v>
                </c:pt>
                <c:pt idx="8018">
                  <c:v>6.9333237499999996</c:v>
                </c:pt>
                <c:pt idx="8019">
                  <c:v>6.9336693750015996</c:v>
                </c:pt>
                <c:pt idx="8020">
                  <c:v>6.9340256250015999</c:v>
                </c:pt>
                <c:pt idx="8021">
                  <c:v>6.9344031250015998</c:v>
                </c:pt>
                <c:pt idx="8022">
                  <c:v>6.9347331250015998</c:v>
                </c:pt>
                <c:pt idx="8023">
                  <c:v>6.9351212499999999</c:v>
                </c:pt>
                <c:pt idx="8024">
                  <c:v>6.9354481250015994</c:v>
                </c:pt>
                <c:pt idx="8025">
                  <c:v>6.9358481250016002</c:v>
                </c:pt>
                <c:pt idx="8026">
                  <c:v>6.9362250000000003</c:v>
                </c:pt>
                <c:pt idx="8027">
                  <c:v>6.9365862500000004</c:v>
                </c:pt>
                <c:pt idx="8028">
                  <c:v>6.9369356250015999</c:v>
                </c:pt>
                <c:pt idx="8029">
                  <c:v>6.9372662500000004</c:v>
                </c:pt>
                <c:pt idx="8030">
                  <c:v>6.9375925000000001</c:v>
                </c:pt>
                <c:pt idx="8031">
                  <c:v>6.9379799999999996</c:v>
                </c:pt>
                <c:pt idx="8032">
                  <c:v>6.9383193750015995</c:v>
                </c:pt>
                <c:pt idx="8033">
                  <c:v>6.9387449999999999</c:v>
                </c:pt>
                <c:pt idx="8034">
                  <c:v>6.9392212500000001</c:v>
                </c:pt>
                <c:pt idx="8035">
                  <c:v>6.9395556250016002</c:v>
                </c:pt>
                <c:pt idx="8036">
                  <c:v>6.9399075000000003</c:v>
                </c:pt>
                <c:pt idx="8037">
                  <c:v>6.9402600000000003</c:v>
                </c:pt>
                <c:pt idx="8038">
                  <c:v>6.94062</c:v>
                </c:pt>
                <c:pt idx="8039">
                  <c:v>6.9410531250015994</c:v>
                </c:pt>
                <c:pt idx="8040">
                  <c:v>6.9414337499999998</c:v>
                </c:pt>
                <c:pt idx="8041">
                  <c:v>6.9418368750015995</c:v>
                </c:pt>
                <c:pt idx="8042">
                  <c:v>6.9421681250015999</c:v>
                </c:pt>
                <c:pt idx="8043">
                  <c:v>6.9424968750015994</c:v>
                </c:pt>
                <c:pt idx="8044">
                  <c:v>6.9428524999999999</c:v>
                </c:pt>
                <c:pt idx="8045">
                  <c:v>6.9432256250015998</c:v>
                </c:pt>
                <c:pt idx="8046">
                  <c:v>6.9436125000000004</c:v>
                </c:pt>
                <c:pt idx="8047">
                  <c:v>6.9439718750015995</c:v>
                </c:pt>
                <c:pt idx="8048">
                  <c:v>6.9443918750015996</c:v>
                </c:pt>
                <c:pt idx="8049">
                  <c:v>6.9447400000000004</c:v>
                </c:pt>
                <c:pt idx="8050">
                  <c:v>6.9450906250015993</c:v>
                </c:pt>
                <c:pt idx="8051">
                  <c:v>6.9454531250015998</c:v>
                </c:pt>
                <c:pt idx="8052">
                  <c:v>6.9457868750016001</c:v>
                </c:pt>
                <c:pt idx="8053">
                  <c:v>6.94611</c:v>
                </c:pt>
                <c:pt idx="8054">
                  <c:v>6.9464525000000004</c:v>
                </c:pt>
                <c:pt idx="8055">
                  <c:v>6.9467850000000002</c:v>
                </c:pt>
                <c:pt idx="8056">
                  <c:v>6.9471218750016002</c:v>
                </c:pt>
                <c:pt idx="8057">
                  <c:v>6.9474693750015994</c:v>
                </c:pt>
                <c:pt idx="8058">
                  <c:v>6.9476468750015998</c:v>
                </c:pt>
                <c:pt idx="8059">
                  <c:v>6.9480250000000003</c:v>
                </c:pt>
                <c:pt idx="8060">
                  <c:v>6.9483781250016001</c:v>
                </c:pt>
                <c:pt idx="8061">
                  <c:v>6.9487356250015999</c:v>
                </c:pt>
                <c:pt idx="8062">
                  <c:v>6.9490818750015997</c:v>
                </c:pt>
                <c:pt idx="8063">
                  <c:v>6.9494706250015996</c:v>
                </c:pt>
                <c:pt idx="8064">
                  <c:v>6.9498081250016002</c:v>
                </c:pt>
                <c:pt idx="8065">
                  <c:v>6.9501856250016001</c:v>
                </c:pt>
                <c:pt idx="8066">
                  <c:v>6.9505256250015996</c:v>
                </c:pt>
                <c:pt idx="8067">
                  <c:v>6.9508999999999999</c:v>
                </c:pt>
                <c:pt idx="8068">
                  <c:v>6.951295</c:v>
                </c:pt>
                <c:pt idx="8069">
                  <c:v>6.9516437499999997</c:v>
                </c:pt>
                <c:pt idx="8070">
                  <c:v>6.9520543750016</c:v>
                </c:pt>
                <c:pt idx="8071">
                  <c:v>6.9524887499999997</c:v>
                </c:pt>
                <c:pt idx="8072">
                  <c:v>6.9528612499999998</c:v>
                </c:pt>
                <c:pt idx="8073">
                  <c:v>6.9532274999999997</c:v>
                </c:pt>
                <c:pt idx="8074">
                  <c:v>6.9535862499999999</c:v>
                </c:pt>
                <c:pt idx="8075">
                  <c:v>6.9539356250016002</c:v>
                </c:pt>
                <c:pt idx="8076">
                  <c:v>6.9543493750016001</c:v>
                </c:pt>
                <c:pt idx="8077">
                  <c:v>6.9546700000000001</c:v>
                </c:pt>
                <c:pt idx="8078">
                  <c:v>6.9550068750016001</c:v>
                </c:pt>
                <c:pt idx="8079">
                  <c:v>6.9553712499999998</c:v>
                </c:pt>
                <c:pt idx="8080">
                  <c:v>6.9557056250015998</c:v>
                </c:pt>
                <c:pt idx="8081">
                  <c:v>6.9560756250016</c:v>
                </c:pt>
                <c:pt idx="8082">
                  <c:v>6.9564762499999997</c:v>
                </c:pt>
                <c:pt idx="8083">
                  <c:v>6.9568381250015996</c:v>
                </c:pt>
                <c:pt idx="8084">
                  <c:v>6.9571768750015996</c:v>
                </c:pt>
                <c:pt idx="8085">
                  <c:v>6.9571762499999998</c:v>
                </c:pt>
                <c:pt idx="8086">
                  <c:v>6.9575624999999999</c:v>
                </c:pt>
                <c:pt idx="8087">
                  <c:v>6.95794625</c:v>
                </c:pt>
                <c:pt idx="8088">
                  <c:v>6.9582718750015999</c:v>
                </c:pt>
                <c:pt idx="8089">
                  <c:v>6.9586881250015997</c:v>
                </c:pt>
                <c:pt idx="8090">
                  <c:v>6.9590093750015996</c:v>
                </c:pt>
                <c:pt idx="8091">
                  <c:v>6.9593375000000002</c:v>
                </c:pt>
                <c:pt idx="8092">
                  <c:v>6.9596625000000003</c:v>
                </c:pt>
                <c:pt idx="8093">
                  <c:v>6.9600968750016001</c:v>
                </c:pt>
                <c:pt idx="8094">
                  <c:v>6.9604400000000002</c:v>
                </c:pt>
                <c:pt idx="8095">
                  <c:v>6.9608175000000001</c:v>
                </c:pt>
                <c:pt idx="8096">
                  <c:v>6.96122</c:v>
                </c:pt>
                <c:pt idx="8097">
                  <c:v>6.9615631250016001</c:v>
                </c:pt>
                <c:pt idx="8098">
                  <c:v>6.9618918750015997</c:v>
                </c:pt>
                <c:pt idx="8099">
                  <c:v>6.9622612500000001</c:v>
                </c:pt>
                <c:pt idx="8100">
                  <c:v>6.9625931250016002</c:v>
                </c:pt>
                <c:pt idx="8101">
                  <c:v>6.9629349999999999</c:v>
                </c:pt>
                <c:pt idx="8102">
                  <c:v>6.9633906250016002</c:v>
                </c:pt>
                <c:pt idx="8103">
                  <c:v>6.9637775</c:v>
                </c:pt>
                <c:pt idx="8104">
                  <c:v>6.9640993750015996</c:v>
                </c:pt>
                <c:pt idx="8105">
                  <c:v>6.9644243750015997</c:v>
                </c:pt>
                <c:pt idx="8106">
                  <c:v>6.9647587499999997</c:v>
                </c:pt>
                <c:pt idx="8107">
                  <c:v>6.9650418750015994</c:v>
                </c:pt>
                <c:pt idx="8108">
                  <c:v>6.9653956250015998</c:v>
                </c:pt>
                <c:pt idx="8109">
                  <c:v>6.9657406250016001</c:v>
                </c:pt>
                <c:pt idx="8110">
                  <c:v>6.9660931250016001</c:v>
                </c:pt>
                <c:pt idx="8111">
                  <c:v>6.9664431250016001</c:v>
                </c:pt>
                <c:pt idx="8112">
                  <c:v>6.9668262500000004</c:v>
                </c:pt>
                <c:pt idx="8113">
                  <c:v>6.9672868750015997</c:v>
                </c:pt>
                <c:pt idx="8114">
                  <c:v>6.96763625</c:v>
                </c:pt>
                <c:pt idx="8115">
                  <c:v>6.9680200000000001</c:v>
                </c:pt>
                <c:pt idx="8116">
                  <c:v>6.9683818750016</c:v>
                </c:pt>
                <c:pt idx="8117">
                  <c:v>6.96871375</c:v>
                </c:pt>
                <c:pt idx="8118">
                  <c:v>6.9690512499999997</c:v>
                </c:pt>
                <c:pt idx="8119">
                  <c:v>6.9693825</c:v>
                </c:pt>
                <c:pt idx="8120">
                  <c:v>6.9697231250015994</c:v>
                </c:pt>
                <c:pt idx="8121">
                  <c:v>6.9700462500000002</c:v>
                </c:pt>
                <c:pt idx="8122">
                  <c:v>6.9704043750015998</c:v>
                </c:pt>
                <c:pt idx="8123">
                  <c:v>6.9708137499999996</c:v>
                </c:pt>
                <c:pt idx="8124">
                  <c:v>6.9711431250015998</c:v>
                </c:pt>
                <c:pt idx="8125">
                  <c:v>6.9715087499999999</c:v>
                </c:pt>
                <c:pt idx="8126">
                  <c:v>6.9718487500000004</c:v>
                </c:pt>
                <c:pt idx="8127">
                  <c:v>6.9721887499999999</c:v>
                </c:pt>
                <c:pt idx="8128">
                  <c:v>6.9725256250015999</c:v>
                </c:pt>
                <c:pt idx="8129">
                  <c:v>6.9728756250016</c:v>
                </c:pt>
                <c:pt idx="8130">
                  <c:v>6.9732000000000003</c:v>
                </c:pt>
                <c:pt idx="8131">
                  <c:v>6.9735500000000004</c:v>
                </c:pt>
                <c:pt idx="8132">
                  <c:v>6.9738550000000004</c:v>
                </c:pt>
                <c:pt idx="8133">
                  <c:v>6.9742218750016001</c:v>
                </c:pt>
                <c:pt idx="8134">
                  <c:v>6.9746275000000004</c:v>
                </c:pt>
                <c:pt idx="8135">
                  <c:v>6.9750275000000004</c:v>
                </c:pt>
                <c:pt idx="8136">
                  <c:v>6.9753668750015994</c:v>
                </c:pt>
                <c:pt idx="8137">
                  <c:v>6.9757199999999999</c:v>
                </c:pt>
                <c:pt idx="8138">
                  <c:v>6.9760974999999998</c:v>
                </c:pt>
                <c:pt idx="8139">
                  <c:v>6.9764568750015998</c:v>
                </c:pt>
                <c:pt idx="8140">
                  <c:v>6.9768150000000002</c:v>
                </c:pt>
                <c:pt idx="8141">
                  <c:v>6.9771625000000004</c:v>
                </c:pt>
                <c:pt idx="8142">
                  <c:v>6.9776012500000002</c:v>
                </c:pt>
                <c:pt idx="8143">
                  <c:v>6.9779406250016001</c:v>
                </c:pt>
                <c:pt idx="8144">
                  <c:v>6.9782725000000001</c:v>
                </c:pt>
                <c:pt idx="8145">
                  <c:v>6.9785937499999999</c:v>
                </c:pt>
                <c:pt idx="8146">
                  <c:v>6.9789424999999996</c:v>
                </c:pt>
                <c:pt idx="8147">
                  <c:v>6.9792924999999997</c:v>
                </c:pt>
                <c:pt idx="8148">
                  <c:v>6.9796781250016</c:v>
                </c:pt>
                <c:pt idx="8149">
                  <c:v>6.9800018750015997</c:v>
                </c:pt>
                <c:pt idx="8150">
                  <c:v>6.98034</c:v>
                </c:pt>
                <c:pt idx="8151">
                  <c:v>6.9807068750015997</c:v>
                </c:pt>
                <c:pt idx="8152">
                  <c:v>6.9810656250015999</c:v>
                </c:pt>
                <c:pt idx="8153">
                  <c:v>6.9814693750016001</c:v>
                </c:pt>
                <c:pt idx="8154">
                  <c:v>6.9818337499999998</c:v>
                </c:pt>
                <c:pt idx="8155">
                  <c:v>6.9821831250016002</c:v>
                </c:pt>
                <c:pt idx="8156">
                  <c:v>6.9825387499999998</c:v>
                </c:pt>
                <c:pt idx="8157">
                  <c:v>6.9829331250015994</c:v>
                </c:pt>
                <c:pt idx="8158">
                  <c:v>6.9833362499999998</c:v>
                </c:pt>
                <c:pt idx="8159">
                  <c:v>6.9837175</c:v>
                </c:pt>
                <c:pt idx="8160">
                  <c:v>6.9841493750015999</c:v>
                </c:pt>
                <c:pt idx="8161">
                  <c:v>6.9844875000000002</c:v>
                </c:pt>
                <c:pt idx="8162">
                  <c:v>6.9848375000000003</c:v>
                </c:pt>
                <c:pt idx="8163">
                  <c:v>6.9852100000000004</c:v>
                </c:pt>
                <c:pt idx="8164">
                  <c:v>6.9855868750015997</c:v>
                </c:pt>
                <c:pt idx="8165">
                  <c:v>6.9860037500000001</c:v>
                </c:pt>
                <c:pt idx="8166">
                  <c:v>6.98640375</c:v>
                </c:pt>
                <c:pt idx="8167">
                  <c:v>6.9867887499999997</c:v>
                </c:pt>
                <c:pt idx="8168">
                  <c:v>6.9871406250015999</c:v>
                </c:pt>
                <c:pt idx="8169">
                  <c:v>6.9874731250015998</c:v>
                </c:pt>
                <c:pt idx="8170">
                  <c:v>6.9877968750015995</c:v>
                </c:pt>
                <c:pt idx="8171">
                  <c:v>6.9881618750015999</c:v>
                </c:pt>
                <c:pt idx="8172">
                  <c:v>6.9885524999999999</c:v>
                </c:pt>
                <c:pt idx="8173">
                  <c:v>6.9889956250015999</c:v>
                </c:pt>
                <c:pt idx="8174">
                  <c:v>6.9894056250015995</c:v>
                </c:pt>
                <c:pt idx="8175">
                  <c:v>6.9897574999999996</c:v>
                </c:pt>
                <c:pt idx="8176">
                  <c:v>6.9901162499999998</c:v>
                </c:pt>
                <c:pt idx="8177">
                  <c:v>6.9905162499999998</c:v>
                </c:pt>
                <c:pt idx="8178">
                  <c:v>6.9908556250015987</c:v>
                </c:pt>
                <c:pt idx="8179">
                  <c:v>6.9911943750015988</c:v>
                </c:pt>
                <c:pt idx="8180">
                  <c:v>6.9915237499999998</c:v>
                </c:pt>
                <c:pt idx="8181">
                  <c:v>6.991891875001599</c:v>
                </c:pt>
                <c:pt idx="8182">
                  <c:v>6.9923237499999997</c:v>
                </c:pt>
                <c:pt idx="8183">
                  <c:v>6.9927225000000002</c:v>
                </c:pt>
                <c:pt idx="8184">
                  <c:v>6.99306625</c:v>
                </c:pt>
                <c:pt idx="8185">
                  <c:v>6.9934381250015987</c:v>
                </c:pt>
                <c:pt idx="8186">
                  <c:v>6.9937743750015988</c:v>
                </c:pt>
                <c:pt idx="8187">
                  <c:v>6.9941537499999997</c:v>
                </c:pt>
                <c:pt idx="8188">
                  <c:v>6.9945737499999998</c:v>
                </c:pt>
                <c:pt idx="8189">
                  <c:v>6.9950487499999996</c:v>
                </c:pt>
                <c:pt idx="8190">
                  <c:v>6.9954425000000002</c:v>
                </c:pt>
                <c:pt idx="8191">
                  <c:v>6.9958206250015991</c:v>
                </c:pt>
                <c:pt idx="8192">
                  <c:v>6.9962</c:v>
                </c:pt>
                <c:pt idx="8193">
                  <c:v>6.9966037500000002</c:v>
                </c:pt>
                <c:pt idx="8194">
                  <c:v>6.9970062500000001</c:v>
                </c:pt>
                <c:pt idx="8195">
                  <c:v>6.9974343750015988</c:v>
                </c:pt>
                <c:pt idx="8196">
                  <c:v>6.9978212500000003</c:v>
                </c:pt>
                <c:pt idx="8197">
                  <c:v>6.9982637499999996</c:v>
                </c:pt>
                <c:pt idx="8198">
                  <c:v>6.9987068750015986</c:v>
                </c:pt>
                <c:pt idx="8199">
                  <c:v>6.9990481250015986</c:v>
                </c:pt>
                <c:pt idx="8200">
                  <c:v>6.9993937500000003</c:v>
                </c:pt>
                <c:pt idx="8201">
                  <c:v>6.9998256250015993</c:v>
                </c:pt>
                <c:pt idx="8202">
                  <c:v>7.0001881250015989</c:v>
                </c:pt>
                <c:pt idx="8203">
                  <c:v>7.0005118750015987</c:v>
                </c:pt>
                <c:pt idx="8204">
                  <c:v>7.0009237500000001</c:v>
                </c:pt>
                <c:pt idx="8205">
                  <c:v>7.0013043750015989</c:v>
                </c:pt>
                <c:pt idx="8206">
                  <c:v>7.0017031250015993</c:v>
                </c:pt>
                <c:pt idx="8207">
                  <c:v>7.0021487499999999</c:v>
                </c:pt>
                <c:pt idx="8208">
                  <c:v>7.0025112500000004</c:v>
                </c:pt>
                <c:pt idx="8209">
                  <c:v>7.0028943750015991</c:v>
                </c:pt>
                <c:pt idx="8210">
                  <c:v>7.0032174999999999</c:v>
                </c:pt>
                <c:pt idx="8211">
                  <c:v>7.0036456250015986</c:v>
                </c:pt>
                <c:pt idx="8212">
                  <c:v>7.0040624999999999</c:v>
                </c:pt>
                <c:pt idx="8213">
                  <c:v>7.0044856250015988</c:v>
                </c:pt>
                <c:pt idx="8214">
                  <c:v>7.0048149999999998</c:v>
                </c:pt>
                <c:pt idx="8215">
                  <c:v>7.0051712500000001</c:v>
                </c:pt>
                <c:pt idx="8216">
                  <c:v>7.0055731250015993</c:v>
                </c:pt>
                <c:pt idx="8217">
                  <c:v>7.0059931250015994</c:v>
                </c:pt>
                <c:pt idx="8218">
                  <c:v>7.0063387500000003</c:v>
                </c:pt>
                <c:pt idx="8219">
                  <c:v>7.0067006250015993</c:v>
                </c:pt>
                <c:pt idx="8220">
                  <c:v>7.0070637500000004</c:v>
                </c:pt>
                <c:pt idx="8221">
                  <c:v>7.0074149999999999</c:v>
                </c:pt>
                <c:pt idx="8222">
                  <c:v>7.0077818750015988</c:v>
                </c:pt>
                <c:pt idx="8223">
                  <c:v>7.00810625</c:v>
                </c:pt>
                <c:pt idx="8224">
                  <c:v>7.0085175</c:v>
                </c:pt>
                <c:pt idx="8225">
                  <c:v>7.0089331250015992</c:v>
                </c:pt>
                <c:pt idx="8226">
                  <c:v>7.0092668750015994</c:v>
                </c:pt>
                <c:pt idx="8227">
                  <c:v>7.0096306250015994</c:v>
                </c:pt>
                <c:pt idx="8228">
                  <c:v>7.0099687499999996</c:v>
                </c:pt>
                <c:pt idx="8229">
                  <c:v>7.0103168750015987</c:v>
                </c:pt>
                <c:pt idx="8230">
                  <c:v>7.0107412499999997</c:v>
                </c:pt>
                <c:pt idx="8231">
                  <c:v>7.011073125001599</c:v>
                </c:pt>
                <c:pt idx="8232">
                  <c:v>7.0114687499999997</c:v>
                </c:pt>
                <c:pt idx="8233">
                  <c:v>7.0118549999999997</c:v>
                </c:pt>
                <c:pt idx="8234">
                  <c:v>7.0121806250015988</c:v>
                </c:pt>
                <c:pt idx="8235">
                  <c:v>7.012550625001599</c:v>
                </c:pt>
                <c:pt idx="8236">
                  <c:v>7.0128856250015987</c:v>
                </c:pt>
                <c:pt idx="8237">
                  <c:v>7.0132700000000003</c:v>
                </c:pt>
                <c:pt idx="8238">
                  <c:v>7.0136599999999998</c:v>
                </c:pt>
                <c:pt idx="8239">
                  <c:v>7.0140824999999998</c:v>
                </c:pt>
                <c:pt idx="8240">
                  <c:v>7.0144399999999996</c:v>
                </c:pt>
                <c:pt idx="8241">
                  <c:v>7.0148006250015991</c:v>
                </c:pt>
                <c:pt idx="8242">
                  <c:v>7.0152025</c:v>
                </c:pt>
                <c:pt idx="8243">
                  <c:v>7.0155687499999999</c:v>
                </c:pt>
                <c:pt idx="8244">
                  <c:v>7.0159481250015991</c:v>
                </c:pt>
                <c:pt idx="8245">
                  <c:v>7.0163225000000002</c:v>
                </c:pt>
                <c:pt idx="8246">
                  <c:v>7.0166906250015986</c:v>
                </c:pt>
                <c:pt idx="8247">
                  <c:v>7.0170187500000001</c:v>
                </c:pt>
                <c:pt idx="8248">
                  <c:v>7.0173424999999998</c:v>
                </c:pt>
                <c:pt idx="8249">
                  <c:v>7.0176674999999999</c:v>
                </c:pt>
                <c:pt idx="8250">
                  <c:v>7.0180381250015991</c:v>
                </c:pt>
                <c:pt idx="8251">
                  <c:v>7.0184731250015986</c:v>
                </c:pt>
                <c:pt idx="8252">
                  <c:v>7.0188800000000002</c:v>
                </c:pt>
                <c:pt idx="8253">
                  <c:v>7.0192300000000003</c:v>
                </c:pt>
                <c:pt idx="8254">
                  <c:v>7.0194856250015993</c:v>
                </c:pt>
                <c:pt idx="8255">
                  <c:v>7.01985875</c:v>
                </c:pt>
                <c:pt idx="8256">
                  <c:v>7.0202518750015992</c:v>
                </c:pt>
                <c:pt idx="8257">
                  <c:v>7.020656875001599</c:v>
                </c:pt>
                <c:pt idx="8258">
                  <c:v>7.0209987500000004</c:v>
                </c:pt>
                <c:pt idx="8259">
                  <c:v>7.0213262500000004</c:v>
                </c:pt>
                <c:pt idx="8260">
                  <c:v>7.0216675000000004</c:v>
                </c:pt>
                <c:pt idx="8261">
                  <c:v>7.0219912500000001</c:v>
                </c:pt>
                <c:pt idx="8262">
                  <c:v>7.0223631250015988</c:v>
                </c:pt>
                <c:pt idx="8263">
                  <c:v>7.0227218750015989</c:v>
                </c:pt>
                <c:pt idx="8264">
                  <c:v>7.0231124999999999</c:v>
                </c:pt>
                <c:pt idx="8265">
                  <c:v>7.0234924999999997</c:v>
                </c:pt>
                <c:pt idx="8266">
                  <c:v>7.0238768750015987</c:v>
                </c:pt>
                <c:pt idx="8267">
                  <c:v>7.0242481250015993</c:v>
                </c:pt>
                <c:pt idx="8268">
                  <c:v>7.0246112500000004</c:v>
                </c:pt>
                <c:pt idx="8269">
                  <c:v>7.0249862500000004</c:v>
                </c:pt>
                <c:pt idx="8270">
                  <c:v>7.0253812499999997</c:v>
                </c:pt>
                <c:pt idx="8271">
                  <c:v>7.02572625</c:v>
                </c:pt>
                <c:pt idx="8272">
                  <c:v>7.0261206250015986</c:v>
                </c:pt>
                <c:pt idx="8273">
                  <c:v>7.02647625</c:v>
                </c:pt>
                <c:pt idx="8274">
                  <c:v>7.026919375001599</c:v>
                </c:pt>
                <c:pt idx="8275">
                  <c:v>7.0273068750015986</c:v>
                </c:pt>
                <c:pt idx="8276">
                  <c:v>7.0276362499999996</c:v>
                </c:pt>
                <c:pt idx="8277">
                  <c:v>7.0280550000000002</c:v>
                </c:pt>
                <c:pt idx="8278">
                  <c:v>7.0284593750015993</c:v>
                </c:pt>
                <c:pt idx="8279">
                  <c:v>7.0288325</c:v>
                </c:pt>
                <c:pt idx="8280">
                  <c:v>7.0292062499999997</c:v>
                </c:pt>
                <c:pt idx="8281">
                  <c:v>7.0295843750015994</c:v>
                </c:pt>
                <c:pt idx="8282">
                  <c:v>7.0299849999999999</c:v>
                </c:pt>
                <c:pt idx="8283">
                  <c:v>7.0303199999999997</c:v>
                </c:pt>
                <c:pt idx="8284">
                  <c:v>7.030696875001599</c:v>
                </c:pt>
                <c:pt idx="8285">
                  <c:v>7.03105125</c:v>
                </c:pt>
                <c:pt idx="8286">
                  <c:v>7.0314681250015987</c:v>
                </c:pt>
                <c:pt idx="8287">
                  <c:v>7.0319156250015986</c:v>
                </c:pt>
                <c:pt idx="8288">
                  <c:v>7.0322525000000002</c:v>
                </c:pt>
                <c:pt idx="8289">
                  <c:v>7.0326225000000004</c:v>
                </c:pt>
                <c:pt idx="8290">
                  <c:v>7.0329600000000001</c:v>
                </c:pt>
                <c:pt idx="8291">
                  <c:v>7.0332931250015989</c:v>
                </c:pt>
                <c:pt idx="8292">
                  <c:v>7.0336593750015988</c:v>
                </c:pt>
                <c:pt idx="8293">
                  <c:v>7.0340037500000001</c:v>
                </c:pt>
                <c:pt idx="8294">
                  <c:v>7.0343499999999999</c:v>
                </c:pt>
                <c:pt idx="8295">
                  <c:v>7.0346700000000002</c:v>
                </c:pt>
                <c:pt idx="8296">
                  <c:v>7.0350737499999996</c:v>
                </c:pt>
                <c:pt idx="8297">
                  <c:v>7.0354200000000002</c:v>
                </c:pt>
                <c:pt idx="8298">
                  <c:v>7.0357556250015989</c:v>
                </c:pt>
                <c:pt idx="8299">
                  <c:v>7.0361143750015991</c:v>
                </c:pt>
                <c:pt idx="8300">
                  <c:v>7.03647125</c:v>
                </c:pt>
                <c:pt idx="8301">
                  <c:v>7.0368031250015992</c:v>
                </c:pt>
                <c:pt idx="8302">
                  <c:v>7.0371531250015993</c:v>
                </c:pt>
                <c:pt idx="8303">
                  <c:v>7.0375518750015988</c:v>
                </c:pt>
                <c:pt idx="8304">
                  <c:v>7.0378906250015989</c:v>
                </c:pt>
                <c:pt idx="8305">
                  <c:v>7.0382968750015991</c:v>
                </c:pt>
                <c:pt idx="8306">
                  <c:v>7.0386350000000002</c:v>
                </c:pt>
                <c:pt idx="8307">
                  <c:v>7.0390543750015988</c:v>
                </c:pt>
                <c:pt idx="8308">
                  <c:v>7.0394062499999999</c:v>
                </c:pt>
                <c:pt idx="8309">
                  <c:v>7.0398075000000002</c:v>
                </c:pt>
                <c:pt idx="8310">
                  <c:v>7.040163125001599</c:v>
                </c:pt>
                <c:pt idx="8311">
                  <c:v>7.0405462500000002</c:v>
                </c:pt>
                <c:pt idx="8312">
                  <c:v>7.0409206250015988</c:v>
                </c:pt>
                <c:pt idx="8313">
                  <c:v>7.0413800000000002</c:v>
                </c:pt>
                <c:pt idx="8314">
                  <c:v>7.0417631250015988</c:v>
                </c:pt>
                <c:pt idx="8315">
                  <c:v>7.0421306250015991</c:v>
                </c:pt>
                <c:pt idx="8316">
                  <c:v>7.0424581250015992</c:v>
                </c:pt>
                <c:pt idx="8317">
                  <c:v>7.0427868750015987</c:v>
                </c:pt>
                <c:pt idx="8318">
                  <c:v>7.043145</c:v>
                </c:pt>
                <c:pt idx="8319">
                  <c:v>7.0434650000000003</c:v>
                </c:pt>
                <c:pt idx="8320">
                  <c:v>7.0437968750015987</c:v>
                </c:pt>
                <c:pt idx="8321">
                  <c:v>7.044175625001599</c:v>
                </c:pt>
                <c:pt idx="8322">
                  <c:v>7.0446181250015991</c:v>
                </c:pt>
                <c:pt idx="8323">
                  <c:v>7.0449968750015994</c:v>
                </c:pt>
                <c:pt idx="8324">
                  <c:v>7.0454400000000001</c:v>
                </c:pt>
                <c:pt idx="8325">
                  <c:v>7.04590125</c:v>
                </c:pt>
                <c:pt idx="8326">
                  <c:v>7.0463137500000004</c:v>
                </c:pt>
                <c:pt idx="8327">
                  <c:v>7.0467037499999998</c:v>
                </c:pt>
                <c:pt idx="8328">
                  <c:v>7.0470256250015986</c:v>
                </c:pt>
                <c:pt idx="8329">
                  <c:v>7.0473743750015991</c:v>
                </c:pt>
                <c:pt idx="8330">
                  <c:v>7.0477249999999998</c:v>
                </c:pt>
                <c:pt idx="8331">
                  <c:v>7.0480543750015991</c:v>
                </c:pt>
                <c:pt idx="8332">
                  <c:v>7.0485562499999999</c:v>
                </c:pt>
                <c:pt idx="8333">
                  <c:v>7.0489125000000001</c:v>
                </c:pt>
                <c:pt idx="8334">
                  <c:v>7.0492524999999997</c:v>
                </c:pt>
                <c:pt idx="8335">
                  <c:v>7.0496249999999998</c:v>
                </c:pt>
                <c:pt idx="8336">
                  <c:v>7.0500593750015987</c:v>
                </c:pt>
                <c:pt idx="8337">
                  <c:v>7.0504568750015988</c:v>
                </c:pt>
                <c:pt idx="8338">
                  <c:v>7.0508943750015991</c:v>
                </c:pt>
                <c:pt idx="8339">
                  <c:v>7.0513068750015986</c:v>
                </c:pt>
                <c:pt idx="8340">
                  <c:v>7.0516593750015986</c:v>
                </c:pt>
                <c:pt idx="8341">
                  <c:v>7.0520793750015986</c:v>
                </c:pt>
                <c:pt idx="8342">
                  <c:v>7.0524181250015987</c:v>
                </c:pt>
                <c:pt idx="8343">
                  <c:v>7.0528475000000004</c:v>
                </c:pt>
                <c:pt idx="8344">
                  <c:v>7.0532050000000002</c:v>
                </c:pt>
                <c:pt idx="8345">
                  <c:v>7.0536362500000003</c:v>
                </c:pt>
                <c:pt idx="8346">
                  <c:v>7.0539756250015992</c:v>
                </c:pt>
                <c:pt idx="8347">
                  <c:v>7.054380625001599</c:v>
                </c:pt>
                <c:pt idx="8348">
                  <c:v>7.0547631250015987</c:v>
                </c:pt>
                <c:pt idx="8349">
                  <c:v>7.0551550000000001</c:v>
                </c:pt>
                <c:pt idx="8350">
                  <c:v>7.0554906250015987</c:v>
                </c:pt>
                <c:pt idx="8351">
                  <c:v>7.0558643750015992</c:v>
                </c:pt>
                <c:pt idx="8352">
                  <c:v>7.0562193750015991</c:v>
                </c:pt>
                <c:pt idx="8353">
                  <c:v>7.0565487500000001</c:v>
                </c:pt>
                <c:pt idx="8354">
                  <c:v>7.0568931250015989</c:v>
                </c:pt>
                <c:pt idx="8355">
                  <c:v>7.0573649999999999</c:v>
                </c:pt>
                <c:pt idx="8356">
                  <c:v>7.0577399999999999</c:v>
                </c:pt>
                <c:pt idx="8357">
                  <c:v>7.0580724999999997</c:v>
                </c:pt>
                <c:pt idx="8358">
                  <c:v>7.058395</c:v>
                </c:pt>
                <c:pt idx="8359">
                  <c:v>7.0587893750015986</c:v>
                </c:pt>
                <c:pt idx="8360">
                  <c:v>7.0591356250015993</c:v>
                </c:pt>
                <c:pt idx="8361">
                  <c:v>7.0594637499999999</c:v>
                </c:pt>
                <c:pt idx="8362">
                  <c:v>7.0598025</c:v>
                </c:pt>
                <c:pt idx="8363">
                  <c:v>7.0601624999999997</c:v>
                </c:pt>
                <c:pt idx="8364">
                  <c:v>7.0604943750015989</c:v>
                </c:pt>
                <c:pt idx="8365">
                  <c:v>7.0608868750015992</c:v>
                </c:pt>
                <c:pt idx="8366">
                  <c:v>7.0612562499999996</c:v>
                </c:pt>
                <c:pt idx="8367">
                  <c:v>7.061490625001599</c:v>
                </c:pt>
                <c:pt idx="8368">
                  <c:v>7.0618412499999996</c:v>
                </c:pt>
                <c:pt idx="8369">
                  <c:v>7.0622749999999996</c:v>
                </c:pt>
                <c:pt idx="8370">
                  <c:v>7.0626893750015993</c:v>
                </c:pt>
                <c:pt idx="8371">
                  <c:v>7.0630387499999996</c:v>
                </c:pt>
                <c:pt idx="8372">
                  <c:v>7.0633600000000003</c:v>
                </c:pt>
                <c:pt idx="8373">
                  <c:v>7.0637825000000003</c:v>
                </c:pt>
                <c:pt idx="8374">
                  <c:v>7.0641237500000003</c:v>
                </c:pt>
                <c:pt idx="8375">
                  <c:v>7.0645568750015988</c:v>
                </c:pt>
                <c:pt idx="8376">
                  <c:v>7.0648918750015994</c:v>
                </c:pt>
                <c:pt idx="8377">
                  <c:v>7.0652400000000002</c:v>
                </c:pt>
                <c:pt idx="8378">
                  <c:v>7.0656249999999998</c:v>
                </c:pt>
                <c:pt idx="8379">
                  <c:v>7.0659631250015993</c:v>
                </c:pt>
                <c:pt idx="8380">
                  <c:v>7.0663443750015986</c:v>
                </c:pt>
                <c:pt idx="8381">
                  <c:v>7.066826875001599</c:v>
                </c:pt>
                <c:pt idx="8382">
                  <c:v>7.0672300000000003</c:v>
                </c:pt>
                <c:pt idx="8383">
                  <c:v>7.0676837499999996</c:v>
                </c:pt>
                <c:pt idx="8384">
                  <c:v>7.0680818750015986</c:v>
                </c:pt>
                <c:pt idx="8385">
                  <c:v>7.0684368750015993</c:v>
                </c:pt>
                <c:pt idx="8386">
                  <c:v>7.0687568750015988</c:v>
                </c:pt>
                <c:pt idx="8387">
                  <c:v>7.0691274999999996</c:v>
                </c:pt>
                <c:pt idx="8388">
                  <c:v>7.0694949999999999</c:v>
                </c:pt>
                <c:pt idx="8389">
                  <c:v>7.0698893750015994</c:v>
                </c:pt>
                <c:pt idx="8390">
                  <c:v>7.0702356250015992</c:v>
                </c:pt>
                <c:pt idx="8391">
                  <c:v>7.0706681250015988</c:v>
                </c:pt>
                <c:pt idx="8392">
                  <c:v>7.0710449999999998</c:v>
                </c:pt>
                <c:pt idx="8393">
                  <c:v>7.0714499999999996</c:v>
                </c:pt>
                <c:pt idx="8394">
                  <c:v>7.0718287499999999</c:v>
                </c:pt>
                <c:pt idx="8395">
                  <c:v>7.072210625001599</c:v>
                </c:pt>
                <c:pt idx="8396">
                  <c:v>7.0726325000000001</c:v>
                </c:pt>
                <c:pt idx="8397">
                  <c:v>7.0729843750015986</c:v>
                </c:pt>
                <c:pt idx="8398">
                  <c:v>7.073080625001599</c:v>
                </c:pt>
                <c:pt idx="8399">
                  <c:v>7.0734318750015994</c:v>
                </c:pt>
                <c:pt idx="8400">
                  <c:v>7.0738406250015986</c:v>
                </c:pt>
                <c:pt idx="8401">
                  <c:v>7.0742037499999997</c:v>
                </c:pt>
                <c:pt idx="8402">
                  <c:v>7.0745268750015988</c:v>
                </c:pt>
                <c:pt idx="8403">
                  <c:v>7.0749412500000002</c:v>
                </c:pt>
                <c:pt idx="8404">
                  <c:v>7.0752962500000001</c:v>
                </c:pt>
                <c:pt idx="8405">
                  <c:v>7.0756818750015986</c:v>
                </c:pt>
                <c:pt idx="8406">
                  <c:v>7.0761693750015988</c:v>
                </c:pt>
                <c:pt idx="8407">
                  <c:v>7.0765181250015994</c:v>
                </c:pt>
                <c:pt idx="8408">
                  <c:v>7.0769624999999996</c:v>
                </c:pt>
                <c:pt idx="8409">
                  <c:v>7.0774156250015992</c:v>
                </c:pt>
                <c:pt idx="8410">
                  <c:v>7.0778249999999998</c:v>
                </c:pt>
                <c:pt idx="8411">
                  <c:v>7.0783081250015991</c:v>
                </c:pt>
                <c:pt idx="8412">
                  <c:v>7.0786418750015994</c:v>
                </c:pt>
                <c:pt idx="8413">
                  <c:v>7.0790618750015986</c:v>
                </c:pt>
                <c:pt idx="8414">
                  <c:v>7.0794231250015986</c:v>
                </c:pt>
                <c:pt idx="8415">
                  <c:v>7.0797493750015992</c:v>
                </c:pt>
                <c:pt idx="8416">
                  <c:v>7.0801125000000003</c:v>
                </c:pt>
                <c:pt idx="8417">
                  <c:v>7.0805087499999999</c:v>
                </c:pt>
                <c:pt idx="8418">
                  <c:v>7.0808537500000002</c:v>
                </c:pt>
                <c:pt idx="8419">
                  <c:v>7.0813143750015994</c:v>
                </c:pt>
                <c:pt idx="8420">
                  <c:v>7.0816987500000002</c:v>
                </c:pt>
                <c:pt idx="8421">
                  <c:v>7.0820531250015986</c:v>
                </c:pt>
                <c:pt idx="8422">
                  <c:v>7.0824600000000002</c:v>
                </c:pt>
                <c:pt idx="8423">
                  <c:v>7.0828118750015987</c:v>
                </c:pt>
                <c:pt idx="8424">
                  <c:v>7.0831412499999997</c:v>
                </c:pt>
                <c:pt idx="8425">
                  <c:v>7.0834718750015986</c:v>
                </c:pt>
                <c:pt idx="8426">
                  <c:v>7.0838031250015989</c:v>
                </c:pt>
                <c:pt idx="8427">
                  <c:v>7.084155</c:v>
                </c:pt>
                <c:pt idx="8428">
                  <c:v>7.0845081250015989</c:v>
                </c:pt>
                <c:pt idx="8429">
                  <c:v>7.0848975000000003</c:v>
                </c:pt>
                <c:pt idx="8430">
                  <c:v>7.0853425000000003</c:v>
                </c:pt>
                <c:pt idx="8431">
                  <c:v>7.0857787500000002</c:v>
                </c:pt>
                <c:pt idx="8432">
                  <c:v>7.0861400000000003</c:v>
                </c:pt>
                <c:pt idx="8433">
                  <c:v>7.0863506250015993</c:v>
                </c:pt>
                <c:pt idx="8434">
                  <c:v>7.08672375</c:v>
                </c:pt>
                <c:pt idx="8435">
                  <c:v>7.0871731250015992</c:v>
                </c:pt>
                <c:pt idx="8436">
                  <c:v>7.0876349999999997</c:v>
                </c:pt>
                <c:pt idx="8437">
                  <c:v>7.0879956250015992</c:v>
                </c:pt>
                <c:pt idx="8438">
                  <c:v>7.0883393750015991</c:v>
                </c:pt>
                <c:pt idx="8439">
                  <c:v>7.0886881250015987</c:v>
                </c:pt>
                <c:pt idx="8440">
                  <c:v>7.0890275000000003</c:v>
                </c:pt>
                <c:pt idx="8441">
                  <c:v>7.0893812499999997</c:v>
                </c:pt>
                <c:pt idx="8442">
                  <c:v>7.0897174999999999</c:v>
                </c:pt>
                <c:pt idx="8443">
                  <c:v>7.0901125</c:v>
                </c:pt>
                <c:pt idx="8444">
                  <c:v>7.0904625000000001</c:v>
                </c:pt>
                <c:pt idx="8445">
                  <c:v>7.0908456250015988</c:v>
                </c:pt>
                <c:pt idx="8446">
                  <c:v>7.0912193750015993</c:v>
                </c:pt>
                <c:pt idx="8447">
                  <c:v>7.0915699999999999</c:v>
                </c:pt>
                <c:pt idx="8448">
                  <c:v>7.0919074999999996</c:v>
                </c:pt>
                <c:pt idx="8449">
                  <c:v>7.0922493750015994</c:v>
                </c:pt>
                <c:pt idx="8450">
                  <c:v>7.0926087500000001</c:v>
                </c:pt>
                <c:pt idx="8451">
                  <c:v>7.0929843750015991</c:v>
                </c:pt>
                <c:pt idx="8452">
                  <c:v>7.0933293750015993</c:v>
                </c:pt>
                <c:pt idx="8453">
                  <c:v>7.0936756250015991</c:v>
                </c:pt>
                <c:pt idx="8454">
                  <c:v>7.0940000000000003</c:v>
                </c:pt>
                <c:pt idx="8455">
                  <c:v>7.0943543750015987</c:v>
                </c:pt>
                <c:pt idx="8456">
                  <c:v>7.0947493750015989</c:v>
                </c:pt>
                <c:pt idx="8457">
                  <c:v>7.0950806250015992</c:v>
                </c:pt>
                <c:pt idx="8458">
                  <c:v>7.0955000000000004</c:v>
                </c:pt>
                <c:pt idx="8459">
                  <c:v>7.0958975000000004</c:v>
                </c:pt>
                <c:pt idx="8460">
                  <c:v>7.0963068750015994</c:v>
                </c:pt>
                <c:pt idx="8461">
                  <c:v>7.0966962499999999</c:v>
                </c:pt>
                <c:pt idx="8462">
                  <c:v>7.0970468750015989</c:v>
                </c:pt>
                <c:pt idx="8463">
                  <c:v>7.0974543750015986</c:v>
                </c:pt>
                <c:pt idx="8464">
                  <c:v>7.0977743750015989</c:v>
                </c:pt>
                <c:pt idx="8465">
                  <c:v>7.0980987500000001</c:v>
                </c:pt>
                <c:pt idx="8466">
                  <c:v>7.0984625000000001</c:v>
                </c:pt>
                <c:pt idx="8467">
                  <c:v>7.0988787499999999</c:v>
                </c:pt>
                <c:pt idx="8468">
                  <c:v>7.0993000000000004</c:v>
                </c:pt>
                <c:pt idx="8469">
                  <c:v>7.0996587499999997</c:v>
                </c:pt>
                <c:pt idx="8470">
                  <c:v>7.0999887499999996</c:v>
                </c:pt>
                <c:pt idx="8471">
                  <c:v>7.1003962500000002</c:v>
                </c:pt>
                <c:pt idx="8472">
                  <c:v>7.1007612499999997</c:v>
                </c:pt>
                <c:pt idx="8473">
                  <c:v>7.1010912499999996</c:v>
                </c:pt>
                <c:pt idx="8474">
                  <c:v>7.1014587499999999</c:v>
                </c:pt>
                <c:pt idx="8475">
                  <c:v>7.101845</c:v>
                </c:pt>
                <c:pt idx="8476">
                  <c:v>7.1021843750015989</c:v>
                </c:pt>
                <c:pt idx="8477">
                  <c:v>7.1025906250015991</c:v>
                </c:pt>
                <c:pt idx="8478">
                  <c:v>7.10297</c:v>
                </c:pt>
                <c:pt idx="8479">
                  <c:v>7.1032950000000001</c:v>
                </c:pt>
                <c:pt idx="8480">
                  <c:v>7.1037006250015988</c:v>
                </c:pt>
                <c:pt idx="8481">
                  <c:v>7.1040737500000004</c:v>
                </c:pt>
                <c:pt idx="8482">
                  <c:v>7.1044499999999999</c:v>
                </c:pt>
                <c:pt idx="8483">
                  <c:v>7.1048906250015991</c:v>
                </c:pt>
                <c:pt idx="8484">
                  <c:v>7.1052687499999996</c:v>
                </c:pt>
                <c:pt idx="8485">
                  <c:v>7.1056662499999996</c:v>
                </c:pt>
                <c:pt idx="8486">
                  <c:v>7.1060612499999998</c:v>
                </c:pt>
                <c:pt idx="8487">
                  <c:v>7.1064343750015988</c:v>
                </c:pt>
                <c:pt idx="8488">
                  <c:v>7.1067643750015987</c:v>
                </c:pt>
                <c:pt idx="8489">
                  <c:v>7.1070950000000002</c:v>
                </c:pt>
                <c:pt idx="8490">
                  <c:v>7.10758125</c:v>
                </c:pt>
                <c:pt idx="8491">
                  <c:v>7.1079762500000001</c:v>
                </c:pt>
                <c:pt idx="8492">
                  <c:v>7.1083175000000001</c:v>
                </c:pt>
                <c:pt idx="8493">
                  <c:v>7.1086749999999999</c:v>
                </c:pt>
                <c:pt idx="8494">
                  <c:v>7.1090018750015993</c:v>
                </c:pt>
                <c:pt idx="8495">
                  <c:v>7.1094225</c:v>
                </c:pt>
                <c:pt idx="8496">
                  <c:v>7.1094893750015986</c:v>
                </c:pt>
                <c:pt idx="8497">
                  <c:v>7.1098218750015993</c:v>
                </c:pt>
                <c:pt idx="8498">
                  <c:v>7.1102081250015994</c:v>
                </c:pt>
                <c:pt idx="8499">
                  <c:v>7.1105581250015986</c:v>
                </c:pt>
                <c:pt idx="8500">
                  <c:v>7.1109031250015988</c:v>
                </c:pt>
                <c:pt idx="8501">
                  <c:v>7.1112531250015989</c:v>
                </c:pt>
                <c:pt idx="8502">
                  <c:v>7.1115806250015989</c:v>
                </c:pt>
                <c:pt idx="8503">
                  <c:v>7.1119725000000003</c:v>
                </c:pt>
                <c:pt idx="8504">
                  <c:v>7.1123268750015987</c:v>
                </c:pt>
                <c:pt idx="8505">
                  <c:v>7.1126756250015992</c:v>
                </c:pt>
                <c:pt idx="8506">
                  <c:v>7.1130081250015991</c:v>
                </c:pt>
                <c:pt idx="8507">
                  <c:v>7.1133756250015994</c:v>
                </c:pt>
                <c:pt idx="8508">
                  <c:v>7.1137825000000001</c:v>
                </c:pt>
                <c:pt idx="8509">
                  <c:v>7.1141693750015991</c:v>
                </c:pt>
                <c:pt idx="8510">
                  <c:v>7.1145618750015993</c:v>
                </c:pt>
                <c:pt idx="8511">
                  <c:v>7.1149287499999998</c:v>
                </c:pt>
                <c:pt idx="8512">
                  <c:v>7.1152681250015988</c:v>
                </c:pt>
                <c:pt idx="8513">
                  <c:v>7.1157056250015991</c:v>
                </c:pt>
                <c:pt idx="8514">
                  <c:v>7.1160843750015994</c:v>
                </c:pt>
                <c:pt idx="8515">
                  <c:v>7.1164543750015987</c:v>
                </c:pt>
                <c:pt idx="8516">
                  <c:v>7.116788125001599</c:v>
                </c:pt>
                <c:pt idx="8517">
                  <c:v>7.1171125000000002</c:v>
                </c:pt>
                <c:pt idx="8518">
                  <c:v>7.1174462500000004</c:v>
                </c:pt>
                <c:pt idx="8519">
                  <c:v>7.1177687499999998</c:v>
                </c:pt>
                <c:pt idx="8520">
                  <c:v>7.118125625001599</c:v>
                </c:pt>
                <c:pt idx="8521">
                  <c:v>7.1184687499999999</c:v>
                </c:pt>
                <c:pt idx="8522">
                  <c:v>7.1188149999999997</c:v>
                </c:pt>
                <c:pt idx="8523">
                  <c:v>7.1191512499999998</c:v>
                </c:pt>
                <c:pt idx="8524">
                  <c:v>7.1194806250015992</c:v>
                </c:pt>
                <c:pt idx="8525">
                  <c:v>7.1198331250015992</c:v>
                </c:pt>
                <c:pt idx="8526">
                  <c:v>7.1198762499999999</c:v>
                </c:pt>
                <c:pt idx="8527">
                  <c:v>7.120215</c:v>
                </c:pt>
                <c:pt idx="8528">
                  <c:v>7.12062375</c:v>
                </c:pt>
                <c:pt idx="8529">
                  <c:v>7.1209600000000002</c:v>
                </c:pt>
                <c:pt idx="8530">
                  <c:v>7.1212825000000004</c:v>
                </c:pt>
                <c:pt idx="8531">
                  <c:v>7.1216143750015988</c:v>
                </c:pt>
                <c:pt idx="8532">
                  <c:v>7.1219618750015989</c:v>
                </c:pt>
                <c:pt idx="8533">
                  <c:v>7.1223068750015992</c:v>
                </c:pt>
                <c:pt idx="8534">
                  <c:v>7.1226618750015991</c:v>
                </c:pt>
                <c:pt idx="8535">
                  <c:v>7.1230087500000003</c:v>
                </c:pt>
                <c:pt idx="8536">
                  <c:v>7.1234037499999996</c:v>
                </c:pt>
                <c:pt idx="8537">
                  <c:v>7.1237512499999998</c:v>
                </c:pt>
                <c:pt idx="8538">
                  <c:v>7.12407375</c:v>
                </c:pt>
                <c:pt idx="8539">
                  <c:v>7.1244699999999996</c:v>
                </c:pt>
                <c:pt idx="8540">
                  <c:v>7.1248206250015986</c:v>
                </c:pt>
                <c:pt idx="8541">
                  <c:v>7.1251550000000003</c:v>
                </c:pt>
                <c:pt idx="8542">
                  <c:v>7.1254956250015988</c:v>
                </c:pt>
                <c:pt idx="8543">
                  <c:v>7.1258781250015986</c:v>
                </c:pt>
                <c:pt idx="8544">
                  <c:v>7.1262224999999999</c:v>
                </c:pt>
                <c:pt idx="8545">
                  <c:v>7.1265768750015992</c:v>
                </c:pt>
                <c:pt idx="8546">
                  <c:v>7.1269675000000001</c:v>
                </c:pt>
                <c:pt idx="8547">
                  <c:v>7.127404375001599</c:v>
                </c:pt>
                <c:pt idx="8548">
                  <c:v>7.1277974999999998</c:v>
                </c:pt>
                <c:pt idx="8549">
                  <c:v>7.1281493750015992</c:v>
                </c:pt>
                <c:pt idx="8550">
                  <c:v>7.1285150000000002</c:v>
                </c:pt>
                <c:pt idx="8551">
                  <c:v>7.1288412499999998</c:v>
                </c:pt>
                <c:pt idx="8552">
                  <c:v>7.129175</c:v>
                </c:pt>
                <c:pt idx="8553">
                  <c:v>7.1295549999999999</c:v>
                </c:pt>
                <c:pt idx="8554">
                  <c:v>7.1299056250015989</c:v>
                </c:pt>
                <c:pt idx="8555">
                  <c:v>7.1299881250015993</c:v>
                </c:pt>
                <c:pt idx="8556">
                  <c:v>7.1303731250015989</c:v>
                </c:pt>
                <c:pt idx="8557">
                  <c:v>7.1307843750015989</c:v>
                </c:pt>
                <c:pt idx="8558">
                  <c:v>7.131109375001599</c:v>
                </c:pt>
                <c:pt idx="8559">
                  <c:v>7.1314293750015993</c:v>
                </c:pt>
                <c:pt idx="8560">
                  <c:v>7.1317512499999998</c:v>
                </c:pt>
                <c:pt idx="8561">
                  <c:v>7.1320756250015993</c:v>
                </c:pt>
                <c:pt idx="8562">
                  <c:v>7.1323937500000003</c:v>
                </c:pt>
                <c:pt idx="8563">
                  <c:v>7.1327143750015987</c:v>
                </c:pt>
                <c:pt idx="8564">
                  <c:v>7.1329418750015989</c:v>
                </c:pt>
                <c:pt idx="8565">
                  <c:v>7.1332718750015989</c:v>
                </c:pt>
                <c:pt idx="8566">
                  <c:v>7.1336318750015986</c:v>
                </c:pt>
                <c:pt idx="8567">
                  <c:v>7.1339750000000004</c:v>
                </c:pt>
                <c:pt idx="8568">
                  <c:v>7.1343362499999996</c:v>
                </c:pt>
                <c:pt idx="8569">
                  <c:v>7.1346749999999997</c:v>
                </c:pt>
                <c:pt idx="8570">
                  <c:v>7.135004375001599</c:v>
                </c:pt>
                <c:pt idx="8571">
                  <c:v>7.1353825000000004</c:v>
                </c:pt>
                <c:pt idx="8572">
                  <c:v>7.1357837499999999</c:v>
                </c:pt>
                <c:pt idx="8573">
                  <c:v>7.1361306250015986</c:v>
                </c:pt>
                <c:pt idx="8574">
                  <c:v>7.1365187499999996</c:v>
                </c:pt>
                <c:pt idx="8575">
                  <c:v>7.1369218750015992</c:v>
                </c:pt>
                <c:pt idx="8576">
                  <c:v>7.1372437499999997</c:v>
                </c:pt>
                <c:pt idx="8577">
                  <c:v>7.137584375001599</c:v>
                </c:pt>
                <c:pt idx="8578">
                  <c:v>7.1380212500000004</c:v>
                </c:pt>
                <c:pt idx="8579">
                  <c:v>7.1384600000000002</c:v>
                </c:pt>
                <c:pt idx="8580">
                  <c:v>7.1388562499999999</c:v>
                </c:pt>
                <c:pt idx="8581">
                  <c:v>7.1392168750015994</c:v>
                </c:pt>
                <c:pt idx="8582">
                  <c:v>7.1395818750015989</c:v>
                </c:pt>
                <c:pt idx="8583">
                  <c:v>7.1399024999999998</c:v>
                </c:pt>
                <c:pt idx="8584">
                  <c:v>7.1403318750015989</c:v>
                </c:pt>
                <c:pt idx="8585">
                  <c:v>7.1405349999999999</c:v>
                </c:pt>
                <c:pt idx="8586">
                  <c:v>7.1409037499999997</c:v>
                </c:pt>
                <c:pt idx="8587">
                  <c:v>7.1412568750015986</c:v>
                </c:pt>
                <c:pt idx="8588">
                  <c:v>7.1416674999999996</c:v>
                </c:pt>
                <c:pt idx="8589">
                  <c:v>7.1419931250015987</c:v>
                </c:pt>
                <c:pt idx="8590">
                  <c:v>7.1423743750015989</c:v>
                </c:pt>
                <c:pt idx="8591">
                  <c:v>7.1427862500000003</c:v>
                </c:pt>
                <c:pt idx="8592">
                  <c:v>7.1431606250015989</c:v>
                </c:pt>
                <c:pt idx="8593">
                  <c:v>7.1435325000000001</c:v>
                </c:pt>
                <c:pt idx="8594">
                  <c:v>7.1439731250015992</c:v>
                </c:pt>
                <c:pt idx="8595">
                  <c:v>7.1444293750015992</c:v>
                </c:pt>
                <c:pt idx="8596">
                  <c:v>7.1448193750015987</c:v>
                </c:pt>
                <c:pt idx="8597">
                  <c:v>7.1452400000000003</c:v>
                </c:pt>
                <c:pt idx="8598">
                  <c:v>7.1456456250015989</c:v>
                </c:pt>
                <c:pt idx="8599">
                  <c:v>7.1461056250015993</c:v>
                </c:pt>
                <c:pt idx="8600">
                  <c:v>7.1464556250015994</c:v>
                </c:pt>
                <c:pt idx="8601">
                  <c:v>7.1468937500000003</c:v>
                </c:pt>
                <c:pt idx="8602">
                  <c:v>7.1472300000000004</c:v>
                </c:pt>
                <c:pt idx="8603">
                  <c:v>7.1475743750015992</c:v>
                </c:pt>
                <c:pt idx="8604">
                  <c:v>7.1479481250015988</c:v>
                </c:pt>
                <c:pt idx="8605">
                  <c:v>7.1483837499999998</c:v>
                </c:pt>
                <c:pt idx="8606">
                  <c:v>7.1487568750015988</c:v>
                </c:pt>
                <c:pt idx="8607">
                  <c:v>7.1492068750015987</c:v>
                </c:pt>
                <c:pt idx="8608">
                  <c:v>7.1495837499999997</c:v>
                </c:pt>
                <c:pt idx="8609">
                  <c:v>7.1499587499999997</c:v>
                </c:pt>
                <c:pt idx="8610">
                  <c:v>7.1503331250015991</c:v>
                </c:pt>
                <c:pt idx="8611">
                  <c:v>7.1508106250015988</c:v>
                </c:pt>
                <c:pt idx="8612">
                  <c:v>7.15121875</c:v>
                </c:pt>
                <c:pt idx="8613">
                  <c:v>7.1515737499999998</c:v>
                </c:pt>
                <c:pt idx="8614">
                  <c:v>7.1519337500000004</c:v>
                </c:pt>
                <c:pt idx="8615">
                  <c:v>7.1523243750015988</c:v>
                </c:pt>
                <c:pt idx="8616">
                  <c:v>7.1526737499999999</c:v>
                </c:pt>
                <c:pt idx="8617">
                  <c:v>7.1530193750015991</c:v>
                </c:pt>
                <c:pt idx="8618">
                  <c:v>7.153444375001599</c:v>
                </c:pt>
                <c:pt idx="8619">
                  <c:v>7.1538562499999996</c:v>
                </c:pt>
                <c:pt idx="8620">
                  <c:v>7.1540343750015989</c:v>
                </c:pt>
                <c:pt idx="8621">
                  <c:v>7.1543731250015989</c:v>
                </c:pt>
                <c:pt idx="8622">
                  <c:v>7.1547181250015992</c:v>
                </c:pt>
                <c:pt idx="8623">
                  <c:v>7.1550606250015987</c:v>
                </c:pt>
                <c:pt idx="8624">
                  <c:v>7.1554043750015994</c:v>
                </c:pt>
                <c:pt idx="8625">
                  <c:v>7.1557756250015991</c:v>
                </c:pt>
                <c:pt idx="8626">
                  <c:v>7.1562099999999997</c:v>
                </c:pt>
                <c:pt idx="8627">
                  <c:v>7.156555</c:v>
                </c:pt>
                <c:pt idx="8628">
                  <c:v>7.1569518750015986</c:v>
                </c:pt>
                <c:pt idx="8629">
                  <c:v>7.15733</c:v>
                </c:pt>
                <c:pt idx="8630">
                  <c:v>7.1577675000000003</c:v>
                </c:pt>
                <c:pt idx="8631">
                  <c:v>7.1581768750015993</c:v>
                </c:pt>
                <c:pt idx="8632">
                  <c:v>7.15855</c:v>
                </c:pt>
                <c:pt idx="8633">
                  <c:v>7.1588993750015986</c:v>
                </c:pt>
                <c:pt idx="8634">
                  <c:v>7.1592406250015994</c:v>
                </c:pt>
                <c:pt idx="8635">
                  <c:v>7.1596324999999998</c:v>
                </c:pt>
                <c:pt idx="8636">
                  <c:v>7.1600118750015991</c:v>
                </c:pt>
                <c:pt idx="8637">
                  <c:v>7.1603731250015992</c:v>
                </c:pt>
                <c:pt idx="8638">
                  <c:v>7.1608012499999996</c:v>
                </c:pt>
                <c:pt idx="8639">
                  <c:v>7.1611631250015986</c:v>
                </c:pt>
                <c:pt idx="8640">
                  <c:v>7.1615437499999999</c:v>
                </c:pt>
                <c:pt idx="8641">
                  <c:v>7.1618775000000001</c:v>
                </c:pt>
                <c:pt idx="8642">
                  <c:v>7.1622199999999996</c:v>
                </c:pt>
                <c:pt idx="8643">
                  <c:v>7.1625893750015992</c:v>
                </c:pt>
                <c:pt idx="8644">
                  <c:v>7.163005625001599</c:v>
                </c:pt>
                <c:pt idx="8645">
                  <c:v>7.16334625</c:v>
                </c:pt>
                <c:pt idx="8646">
                  <c:v>7.1638187499999999</c:v>
                </c:pt>
                <c:pt idx="8647">
                  <c:v>7.1641868750015991</c:v>
                </c:pt>
                <c:pt idx="8648">
                  <c:v>7.1645181250015986</c:v>
                </c:pt>
                <c:pt idx="8649">
                  <c:v>7.1648412500000003</c:v>
                </c:pt>
                <c:pt idx="8650">
                  <c:v>7.1652193750015991</c:v>
                </c:pt>
                <c:pt idx="8651">
                  <c:v>7.1655912500000003</c:v>
                </c:pt>
                <c:pt idx="8652">
                  <c:v>7.1659712500000001</c:v>
                </c:pt>
                <c:pt idx="8653">
                  <c:v>7.1663075000000003</c:v>
                </c:pt>
                <c:pt idx="8654">
                  <c:v>7.1666637499999997</c:v>
                </c:pt>
                <c:pt idx="8655">
                  <c:v>7.1670343750015988</c:v>
                </c:pt>
                <c:pt idx="8656">
                  <c:v>7.1673675000000001</c:v>
                </c:pt>
                <c:pt idx="8657">
                  <c:v>7.1677087500000001</c:v>
                </c:pt>
                <c:pt idx="8658">
                  <c:v>7.1680687499999998</c:v>
                </c:pt>
                <c:pt idx="8659">
                  <c:v>7.1684043750015993</c:v>
                </c:pt>
                <c:pt idx="8660">
                  <c:v>7.1687412500000001</c:v>
                </c:pt>
                <c:pt idx="8661">
                  <c:v>7.1690624999999999</c:v>
                </c:pt>
                <c:pt idx="8662">
                  <c:v>7.1694081250015991</c:v>
                </c:pt>
                <c:pt idx="8663">
                  <c:v>7.1697437500000003</c:v>
                </c:pt>
                <c:pt idx="8664">
                  <c:v>7.1701568750015987</c:v>
                </c:pt>
                <c:pt idx="8665">
                  <c:v>7.1705575000000001</c:v>
                </c:pt>
                <c:pt idx="8666">
                  <c:v>7.1709118750015994</c:v>
                </c:pt>
                <c:pt idx="8667">
                  <c:v>7.1712706250015987</c:v>
                </c:pt>
                <c:pt idx="8668">
                  <c:v>7.1716587499999997</c:v>
                </c:pt>
                <c:pt idx="8669">
                  <c:v>7.1719900000000001</c:v>
                </c:pt>
                <c:pt idx="8670">
                  <c:v>7.1723662499999996</c:v>
                </c:pt>
                <c:pt idx="8671">
                  <c:v>7.1727524999999996</c:v>
                </c:pt>
                <c:pt idx="8672">
                  <c:v>7.1731637499999996</c:v>
                </c:pt>
                <c:pt idx="8673">
                  <c:v>7.1735093750015988</c:v>
                </c:pt>
                <c:pt idx="8674">
                  <c:v>7.1738549999999996</c:v>
                </c:pt>
                <c:pt idx="8675">
                  <c:v>7.1742150000000002</c:v>
                </c:pt>
                <c:pt idx="8676">
                  <c:v>7.1745712499999996</c:v>
                </c:pt>
                <c:pt idx="8677">
                  <c:v>7.1748987499999997</c:v>
                </c:pt>
                <c:pt idx="8678">
                  <c:v>7.1752950000000002</c:v>
                </c:pt>
                <c:pt idx="8679">
                  <c:v>7.1756318750015993</c:v>
                </c:pt>
                <c:pt idx="8680">
                  <c:v>7.1760099999999998</c:v>
                </c:pt>
                <c:pt idx="8681">
                  <c:v>7.1764187499999998</c:v>
                </c:pt>
                <c:pt idx="8682">
                  <c:v>7.1768749999999999</c:v>
                </c:pt>
                <c:pt idx="8683">
                  <c:v>7.1772012500000004</c:v>
                </c:pt>
                <c:pt idx="8684">
                  <c:v>7.1776281250015987</c:v>
                </c:pt>
                <c:pt idx="8685">
                  <c:v>7.1779881250015993</c:v>
                </c:pt>
                <c:pt idx="8686">
                  <c:v>7.1778287499999998</c:v>
                </c:pt>
                <c:pt idx="8687">
                  <c:v>7.1781531250015993</c:v>
                </c:pt>
                <c:pt idx="8688">
                  <c:v>7.1785218750015991</c:v>
                </c:pt>
                <c:pt idx="8689">
                  <c:v>7.1788468750015992</c:v>
                </c:pt>
                <c:pt idx="8690">
                  <c:v>7.1792100000000003</c:v>
                </c:pt>
                <c:pt idx="8691">
                  <c:v>7.1795468750015994</c:v>
                </c:pt>
                <c:pt idx="8692">
                  <c:v>7.1799643750015987</c:v>
                </c:pt>
                <c:pt idx="8693">
                  <c:v>7.1802918750015987</c:v>
                </c:pt>
                <c:pt idx="8694">
                  <c:v>7.1806225000000001</c:v>
                </c:pt>
                <c:pt idx="8695">
                  <c:v>7.1809450000000004</c:v>
                </c:pt>
                <c:pt idx="8696">
                  <c:v>7.1812956250015993</c:v>
                </c:pt>
                <c:pt idx="8697">
                  <c:v>7.1816306250015991</c:v>
                </c:pt>
                <c:pt idx="8698">
                  <c:v>7.1819643750015993</c:v>
                </c:pt>
                <c:pt idx="8699">
                  <c:v>7.1823056250015993</c:v>
                </c:pt>
                <c:pt idx="8700">
                  <c:v>7.1826993750015991</c:v>
                </c:pt>
                <c:pt idx="8701">
                  <c:v>7.1830524999999996</c:v>
                </c:pt>
                <c:pt idx="8702">
                  <c:v>7.1833762500000002</c:v>
                </c:pt>
                <c:pt idx="8703">
                  <c:v>7.1837974999999998</c:v>
                </c:pt>
                <c:pt idx="8704">
                  <c:v>7.1841212499999996</c:v>
                </c:pt>
                <c:pt idx="8705">
                  <c:v>7.1844718750015986</c:v>
                </c:pt>
                <c:pt idx="8706">
                  <c:v>7.1848799999999997</c:v>
                </c:pt>
                <c:pt idx="8707">
                  <c:v>7.1852237499999996</c:v>
                </c:pt>
                <c:pt idx="8708">
                  <c:v>7.1855893750015989</c:v>
                </c:pt>
                <c:pt idx="8709">
                  <c:v>7.1860156250015992</c:v>
                </c:pt>
                <c:pt idx="8710">
                  <c:v>7.1863887499999999</c:v>
                </c:pt>
                <c:pt idx="8711">
                  <c:v>7.1866925000000004</c:v>
                </c:pt>
                <c:pt idx="8712">
                  <c:v>7.1870862500000001</c:v>
                </c:pt>
                <c:pt idx="8713">
                  <c:v>7.1868793750015989</c:v>
                </c:pt>
                <c:pt idx="8714">
                  <c:v>7.1872068750015989</c:v>
                </c:pt>
                <c:pt idx="8715">
                  <c:v>7.1875299999999998</c:v>
                </c:pt>
                <c:pt idx="8716">
                  <c:v>7.1878624999999996</c:v>
                </c:pt>
                <c:pt idx="8717">
                  <c:v>7.18821625</c:v>
                </c:pt>
                <c:pt idx="8718">
                  <c:v>7.1885599999999998</c:v>
                </c:pt>
                <c:pt idx="8719">
                  <c:v>7.188885</c:v>
                </c:pt>
                <c:pt idx="8720">
                  <c:v>7.1892149999999999</c:v>
                </c:pt>
                <c:pt idx="8721">
                  <c:v>7.1895375000000001</c:v>
                </c:pt>
                <c:pt idx="8722">
                  <c:v>7.18994</c:v>
                </c:pt>
                <c:pt idx="8723">
                  <c:v>7.1903100000000002</c:v>
                </c:pt>
                <c:pt idx="8724">
                  <c:v>7.1906612499999998</c:v>
                </c:pt>
                <c:pt idx="8725">
                  <c:v>7.1909875000000003</c:v>
                </c:pt>
                <c:pt idx="8726">
                  <c:v>7.1913206250015991</c:v>
                </c:pt>
                <c:pt idx="8727">
                  <c:v>7.1917499999999999</c:v>
                </c:pt>
                <c:pt idx="8728">
                  <c:v>7.1920999999999999</c:v>
                </c:pt>
                <c:pt idx="8729">
                  <c:v>7.1924631250015993</c:v>
                </c:pt>
                <c:pt idx="8730">
                  <c:v>7.1924868750015989</c:v>
                </c:pt>
                <c:pt idx="8731">
                  <c:v>7.1928099999999997</c:v>
                </c:pt>
                <c:pt idx="8732">
                  <c:v>7.1931762499999996</c:v>
                </c:pt>
                <c:pt idx="8733">
                  <c:v>7.1936368750015989</c:v>
                </c:pt>
                <c:pt idx="8734">
                  <c:v>7.1939818750015991</c:v>
                </c:pt>
                <c:pt idx="8735">
                  <c:v>7.194303125001599</c:v>
                </c:pt>
                <c:pt idx="8736">
                  <c:v>7.1946700000000003</c:v>
                </c:pt>
                <c:pt idx="8737">
                  <c:v>7.1949906250015987</c:v>
                </c:pt>
                <c:pt idx="8738">
                  <c:v>7.1953174999999998</c:v>
                </c:pt>
                <c:pt idx="8739">
                  <c:v>7.1957231250015994</c:v>
                </c:pt>
                <c:pt idx="8740">
                  <c:v>7.1960625</c:v>
                </c:pt>
                <c:pt idx="8741">
                  <c:v>7.1964712500000001</c:v>
                </c:pt>
                <c:pt idx="8742">
                  <c:v>7.1968350000000001</c:v>
                </c:pt>
                <c:pt idx="8743">
                  <c:v>7.1963862499999998</c:v>
                </c:pt>
                <c:pt idx="8744">
                  <c:v>7.1964231250015986</c:v>
                </c:pt>
                <c:pt idx="8745">
                  <c:v>7.1967831250015992</c:v>
                </c:pt>
                <c:pt idx="8746">
                  <c:v>7.1971556250015993</c:v>
                </c:pt>
                <c:pt idx="8747">
                  <c:v>7.1975006250015987</c:v>
                </c:pt>
                <c:pt idx="8748">
                  <c:v>7.1978818750015989</c:v>
                </c:pt>
                <c:pt idx="8749">
                  <c:v>7.1982193750015986</c:v>
                </c:pt>
                <c:pt idx="8750">
                  <c:v>7.198606875001599</c:v>
                </c:pt>
                <c:pt idx="8751">
                  <c:v>7.19898375</c:v>
                </c:pt>
                <c:pt idx="8752">
                  <c:v>7.1993337500000001</c:v>
                </c:pt>
                <c:pt idx="8753">
                  <c:v>7.1996512499999996</c:v>
                </c:pt>
                <c:pt idx="8754">
                  <c:v>7.1996693750015988</c:v>
                </c:pt>
                <c:pt idx="8755">
                  <c:v>7.1998118750015987</c:v>
                </c:pt>
                <c:pt idx="8756">
                  <c:v>7.1998850000000001</c:v>
                </c:pt>
                <c:pt idx="8757">
                  <c:v>7.2002068750015988</c:v>
                </c:pt>
                <c:pt idx="8758">
                  <c:v>7.2005331250015994</c:v>
                </c:pt>
                <c:pt idx="8759">
                  <c:v>7.2008749999999999</c:v>
                </c:pt>
                <c:pt idx="8760">
                  <c:v>7.2012562500000001</c:v>
                </c:pt>
                <c:pt idx="8761">
                  <c:v>7.201598125001599</c:v>
                </c:pt>
                <c:pt idx="8762">
                  <c:v>7.2019324999999998</c:v>
                </c:pt>
                <c:pt idx="8763">
                  <c:v>7.2020981250015987</c:v>
                </c:pt>
                <c:pt idx="8764">
                  <c:v>7.2022374999999998</c:v>
                </c:pt>
                <c:pt idx="8765">
                  <c:v>7.2025781250015992</c:v>
                </c:pt>
                <c:pt idx="8766">
                  <c:v>7.2029543750015987</c:v>
                </c:pt>
                <c:pt idx="8767">
                  <c:v>7.2033156250015988</c:v>
                </c:pt>
                <c:pt idx="8768">
                  <c:v>7.2036637499999996</c:v>
                </c:pt>
                <c:pt idx="8769">
                  <c:v>7.2039912499999996</c:v>
                </c:pt>
                <c:pt idx="8770">
                  <c:v>7.2043156250015992</c:v>
                </c:pt>
                <c:pt idx="8771">
                  <c:v>7.2047212500000004</c:v>
                </c:pt>
                <c:pt idx="8772">
                  <c:v>7.2050962500000004</c:v>
                </c:pt>
                <c:pt idx="8773">
                  <c:v>7.2053481250015992</c:v>
                </c:pt>
                <c:pt idx="8774">
                  <c:v>7.2056050000000003</c:v>
                </c:pt>
                <c:pt idx="8775">
                  <c:v>7.2059262500000001</c:v>
                </c:pt>
                <c:pt idx="8776">
                  <c:v>7.2062837499999999</c:v>
                </c:pt>
                <c:pt idx="8777">
                  <c:v>7.2066718750015992</c:v>
                </c:pt>
                <c:pt idx="8778">
                  <c:v>7.2070568750015989</c:v>
                </c:pt>
                <c:pt idx="8779">
                  <c:v>7.2074512500000001</c:v>
                </c:pt>
                <c:pt idx="8780">
                  <c:v>7.2078393750015994</c:v>
                </c:pt>
                <c:pt idx="8781">
                  <c:v>7.2081856250015992</c:v>
                </c:pt>
                <c:pt idx="8782">
                  <c:v>7.2085262500000002</c:v>
                </c:pt>
                <c:pt idx="8783">
                  <c:v>7.2089631250015991</c:v>
                </c:pt>
                <c:pt idx="8784">
                  <c:v>7.2094131250015989</c:v>
                </c:pt>
                <c:pt idx="8785">
                  <c:v>7.2097362499999997</c:v>
                </c:pt>
                <c:pt idx="8786">
                  <c:v>7.2100618750015988</c:v>
                </c:pt>
                <c:pt idx="8787">
                  <c:v>7.2104181250015991</c:v>
                </c:pt>
                <c:pt idx="8788">
                  <c:v>7.2107849999999996</c:v>
                </c:pt>
                <c:pt idx="8789">
                  <c:v>7.2111131250015994</c:v>
                </c:pt>
                <c:pt idx="8790">
                  <c:v>7.2114962499999997</c:v>
                </c:pt>
                <c:pt idx="8791">
                  <c:v>7.2114106250015988</c:v>
                </c:pt>
                <c:pt idx="8792">
                  <c:v>7.2110681250015993</c:v>
                </c:pt>
                <c:pt idx="8793">
                  <c:v>7.2107025</c:v>
                </c:pt>
                <c:pt idx="8794">
                  <c:v>7.2102937499999999</c:v>
                </c:pt>
                <c:pt idx="8795">
                  <c:v>7.2099468750015987</c:v>
                </c:pt>
                <c:pt idx="8796">
                  <c:v>7.2096743750015992</c:v>
                </c:pt>
                <c:pt idx="8797">
                  <c:v>7.2092675000000002</c:v>
                </c:pt>
                <c:pt idx="8798">
                  <c:v>7.2091593750015992</c:v>
                </c:pt>
                <c:pt idx="8799">
                  <c:v>7.2094800000000001</c:v>
                </c:pt>
                <c:pt idx="8800">
                  <c:v>7.2098199999999997</c:v>
                </c:pt>
                <c:pt idx="8801">
                  <c:v>7.2102181250015986</c:v>
                </c:pt>
                <c:pt idx="8802">
                  <c:v>7.2105481250015986</c:v>
                </c:pt>
                <c:pt idx="8803">
                  <c:v>7.2109287499999999</c:v>
                </c:pt>
                <c:pt idx="8804">
                  <c:v>7.2112737500000001</c:v>
                </c:pt>
                <c:pt idx="8805">
                  <c:v>7.2115968750015993</c:v>
                </c:pt>
                <c:pt idx="8806">
                  <c:v>7.2116125000000002</c:v>
                </c:pt>
                <c:pt idx="8807">
                  <c:v>7.2119375000000003</c:v>
                </c:pt>
                <c:pt idx="8808">
                  <c:v>7.212331875001599</c:v>
                </c:pt>
                <c:pt idx="8809">
                  <c:v>7.2123968750015992</c:v>
                </c:pt>
                <c:pt idx="8810">
                  <c:v>7.2126943750015986</c:v>
                </c:pt>
                <c:pt idx="8811">
                  <c:v>7.2125506250015992</c:v>
                </c:pt>
                <c:pt idx="8812">
                  <c:v>7.2125362500000003</c:v>
                </c:pt>
                <c:pt idx="8813">
                  <c:v>7.2123937500000004</c:v>
                </c:pt>
                <c:pt idx="8814">
                  <c:v>7.2126818750015991</c:v>
                </c:pt>
                <c:pt idx="8815">
                  <c:v>7.2130443750015987</c:v>
                </c:pt>
                <c:pt idx="8816">
                  <c:v>7.2134268750015993</c:v>
                </c:pt>
                <c:pt idx="8817">
                  <c:v>7.2137737499999997</c:v>
                </c:pt>
                <c:pt idx="8818">
                  <c:v>7.2140768750015987</c:v>
                </c:pt>
                <c:pt idx="8819">
                  <c:v>7.2144512499999998</c:v>
                </c:pt>
                <c:pt idx="8820">
                  <c:v>7.2147812499999997</c:v>
                </c:pt>
                <c:pt idx="8821">
                  <c:v>7.2149975</c:v>
                </c:pt>
                <c:pt idx="8822">
                  <c:v>7.2147862500000004</c:v>
                </c:pt>
                <c:pt idx="8823">
                  <c:v>7.2150499999999997</c:v>
                </c:pt>
                <c:pt idx="8824">
                  <c:v>7.2153768750015992</c:v>
                </c:pt>
                <c:pt idx="8825">
                  <c:v>7.2156874999999996</c:v>
                </c:pt>
                <c:pt idx="8826">
                  <c:v>7.2160893750015989</c:v>
                </c:pt>
                <c:pt idx="8827">
                  <c:v>7.2159493750015988</c:v>
                </c:pt>
                <c:pt idx="8828">
                  <c:v>7.2162387499999996</c:v>
                </c:pt>
                <c:pt idx="8829">
                  <c:v>7.2162325000000003</c:v>
                </c:pt>
                <c:pt idx="8830">
                  <c:v>7.2160337500000002</c:v>
                </c:pt>
                <c:pt idx="8831">
                  <c:v>7.2164025000000001</c:v>
                </c:pt>
                <c:pt idx="8832">
                  <c:v>7.2167987499999997</c:v>
                </c:pt>
                <c:pt idx="8833">
                  <c:v>7.2171618750015991</c:v>
                </c:pt>
                <c:pt idx="8834">
                  <c:v>7.2175231250015992</c:v>
                </c:pt>
                <c:pt idx="8835">
                  <c:v>7.2178550000000001</c:v>
                </c:pt>
                <c:pt idx="8836">
                  <c:v>7.2182068750015986</c:v>
                </c:pt>
                <c:pt idx="8837">
                  <c:v>7.2184387499999998</c:v>
                </c:pt>
                <c:pt idx="8838">
                  <c:v>7.2187837500000001</c:v>
                </c:pt>
                <c:pt idx="8839">
                  <c:v>7.21916125</c:v>
                </c:pt>
                <c:pt idx="8840">
                  <c:v>7.219545625001599</c:v>
                </c:pt>
                <c:pt idx="8841">
                  <c:v>7.2198806250015988</c:v>
                </c:pt>
                <c:pt idx="8842">
                  <c:v>7.2202831250015986</c:v>
                </c:pt>
                <c:pt idx="8843">
                  <c:v>7.2206524999999999</c:v>
                </c:pt>
                <c:pt idx="8844">
                  <c:v>7.221048125001599</c:v>
                </c:pt>
                <c:pt idx="8845">
                  <c:v>7.2214</c:v>
                </c:pt>
                <c:pt idx="8846">
                  <c:v>7.2217925000000003</c:v>
                </c:pt>
                <c:pt idx="8847">
                  <c:v>7.2221806250015987</c:v>
                </c:pt>
                <c:pt idx="8848">
                  <c:v>7.2225068750015993</c:v>
                </c:pt>
                <c:pt idx="8849">
                  <c:v>7.2225450000000002</c:v>
                </c:pt>
                <c:pt idx="8850">
                  <c:v>7.2226949999999999</c:v>
                </c:pt>
                <c:pt idx="8851">
                  <c:v>7.2230556250015994</c:v>
                </c:pt>
                <c:pt idx="8852">
                  <c:v>7.2233912499999997</c:v>
                </c:pt>
                <c:pt idx="8853">
                  <c:v>7.2233731250015989</c:v>
                </c:pt>
                <c:pt idx="8854">
                  <c:v>7.2231631250015988</c:v>
                </c:pt>
                <c:pt idx="8855">
                  <c:v>7.2235637500000003</c:v>
                </c:pt>
                <c:pt idx="8856">
                  <c:v>7.2239306250015991</c:v>
                </c:pt>
                <c:pt idx="8857">
                  <c:v>7.2242625</c:v>
                </c:pt>
                <c:pt idx="8858">
                  <c:v>7.224671875001599</c:v>
                </c:pt>
                <c:pt idx="8859">
                  <c:v>7.2250118750015986</c:v>
                </c:pt>
                <c:pt idx="8860">
                  <c:v>7.2254256250015994</c:v>
                </c:pt>
                <c:pt idx="8861">
                  <c:v>7.2258656250015987</c:v>
                </c:pt>
                <c:pt idx="8862">
                  <c:v>7.2262775000000001</c:v>
                </c:pt>
                <c:pt idx="8863">
                  <c:v>7.2266874999999997</c:v>
                </c:pt>
                <c:pt idx="8864">
                  <c:v>7.2270868750015991</c:v>
                </c:pt>
                <c:pt idx="8865">
                  <c:v>7.2274475000000002</c:v>
                </c:pt>
                <c:pt idx="8866">
                  <c:v>7.2277931250015994</c:v>
                </c:pt>
                <c:pt idx="8867">
                  <c:v>7.228133125001599</c:v>
                </c:pt>
                <c:pt idx="8868">
                  <c:v>7.2285143750015992</c:v>
                </c:pt>
                <c:pt idx="8869">
                  <c:v>7.2288981250015993</c:v>
                </c:pt>
                <c:pt idx="8870">
                  <c:v>7.2292231250015986</c:v>
                </c:pt>
                <c:pt idx="8871">
                  <c:v>7.2296662500000002</c:v>
                </c:pt>
                <c:pt idx="8872">
                  <c:v>7.2300487499999999</c:v>
                </c:pt>
                <c:pt idx="8873">
                  <c:v>7.230396875001599</c:v>
                </c:pt>
                <c:pt idx="8874">
                  <c:v>7.2308225000000004</c:v>
                </c:pt>
                <c:pt idx="8875">
                  <c:v>7.2311825000000001</c:v>
                </c:pt>
                <c:pt idx="8876">
                  <c:v>7.2315418750015992</c:v>
                </c:pt>
                <c:pt idx="8877">
                  <c:v>7.2319718750015989</c:v>
                </c:pt>
                <c:pt idx="8878">
                  <c:v>7.2323581250015989</c:v>
                </c:pt>
                <c:pt idx="8879">
                  <c:v>7.2320018750015986</c:v>
                </c:pt>
                <c:pt idx="8880">
                  <c:v>7.2314031250015987</c:v>
                </c:pt>
                <c:pt idx="8881">
                  <c:v>7.2310256250015987</c:v>
                </c:pt>
                <c:pt idx="8882">
                  <c:v>7.2303981250015994</c:v>
                </c:pt>
                <c:pt idx="8883">
                  <c:v>7.2300143750015993</c:v>
                </c:pt>
                <c:pt idx="8884">
                  <c:v>7.2296800000000001</c:v>
                </c:pt>
                <c:pt idx="8885">
                  <c:v>7.2293262499999997</c:v>
                </c:pt>
                <c:pt idx="8886">
                  <c:v>7.2289587500000003</c:v>
                </c:pt>
                <c:pt idx="8887">
                  <c:v>7.2285562499999996</c:v>
                </c:pt>
                <c:pt idx="8888">
                  <c:v>7.2285325</c:v>
                </c:pt>
                <c:pt idx="8889">
                  <c:v>7.2288843750015994</c:v>
                </c:pt>
                <c:pt idx="8890">
                  <c:v>7.2292212500000002</c:v>
                </c:pt>
                <c:pt idx="8891">
                  <c:v>7.2290812500000001</c:v>
                </c:pt>
                <c:pt idx="8892">
                  <c:v>7.2293706250015992</c:v>
                </c:pt>
                <c:pt idx="8893">
                  <c:v>7.2297324999999999</c:v>
                </c:pt>
                <c:pt idx="8894">
                  <c:v>7.2301212499999998</c:v>
                </c:pt>
                <c:pt idx="8895">
                  <c:v>7.2304887500000001</c:v>
                </c:pt>
                <c:pt idx="8896">
                  <c:v>7.2308424999999996</c:v>
                </c:pt>
                <c:pt idx="8897">
                  <c:v>7.231183125001599</c:v>
                </c:pt>
                <c:pt idx="8898">
                  <c:v>7.2315375</c:v>
                </c:pt>
                <c:pt idx="8899">
                  <c:v>7.2318712500000002</c:v>
                </c:pt>
                <c:pt idx="8900">
                  <c:v>7.2322181250015989</c:v>
                </c:pt>
                <c:pt idx="8901">
                  <c:v>7.2325825000000004</c:v>
                </c:pt>
                <c:pt idx="8902">
                  <c:v>7.2329518750015991</c:v>
                </c:pt>
                <c:pt idx="8903">
                  <c:v>7.2332756250015988</c:v>
                </c:pt>
                <c:pt idx="8904">
                  <c:v>7.2336324999999997</c:v>
                </c:pt>
                <c:pt idx="8905">
                  <c:v>7.233975625001599</c:v>
                </c:pt>
                <c:pt idx="8906">
                  <c:v>7.2337674999999999</c:v>
                </c:pt>
                <c:pt idx="8907">
                  <c:v>7.2339262499999997</c:v>
                </c:pt>
                <c:pt idx="8908">
                  <c:v>7.2340074999999997</c:v>
                </c:pt>
                <c:pt idx="8909">
                  <c:v>7.2342293750015987</c:v>
                </c:pt>
                <c:pt idx="8910">
                  <c:v>7.2345899999999999</c:v>
                </c:pt>
                <c:pt idx="8911">
                  <c:v>7.2349800000000002</c:v>
                </c:pt>
                <c:pt idx="8912">
                  <c:v>7.2353325000000002</c:v>
                </c:pt>
                <c:pt idx="8913">
                  <c:v>7.2357424999999997</c:v>
                </c:pt>
                <c:pt idx="8914">
                  <c:v>7.2361206250015986</c:v>
                </c:pt>
                <c:pt idx="8915">
                  <c:v>7.2364406250015989</c:v>
                </c:pt>
                <c:pt idx="8916">
                  <c:v>7.2368268750015989</c:v>
                </c:pt>
                <c:pt idx="8917">
                  <c:v>7.2371625000000002</c:v>
                </c:pt>
                <c:pt idx="8918">
                  <c:v>7.2374999999999998</c:v>
                </c:pt>
                <c:pt idx="8919">
                  <c:v>7.2378312500000002</c:v>
                </c:pt>
                <c:pt idx="8920">
                  <c:v>7.2382068750015991</c:v>
                </c:pt>
                <c:pt idx="8921">
                  <c:v>7.2385493750015986</c:v>
                </c:pt>
                <c:pt idx="8922">
                  <c:v>7.2388943750015988</c:v>
                </c:pt>
                <c:pt idx="8923">
                  <c:v>7.2392312499999996</c:v>
                </c:pt>
                <c:pt idx="8924">
                  <c:v>7.2396124999999998</c:v>
                </c:pt>
                <c:pt idx="8925">
                  <c:v>7.2399649999999998</c:v>
                </c:pt>
                <c:pt idx="8926">
                  <c:v>7.2403787499999996</c:v>
                </c:pt>
                <c:pt idx="8927">
                  <c:v>7.240719375001599</c:v>
                </c:pt>
                <c:pt idx="8928">
                  <c:v>7.2410618750015994</c:v>
                </c:pt>
                <c:pt idx="8929">
                  <c:v>7.2413831250015992</c:v>
                </c:pt>
                <c:pt idx="8930">
                  <c:v>7.2417218750015993</c:v>
                </c:pt>
                <c:pt idx="8931">
                  <c:v>7.2420187499999997</c:v>
                </c:pt>
                <c:pt idx="8932">
                  <c:v>7.242350625001599</c:v>
                </c:pt>
                <c:pt idx="8933">
                  <c:v>7.2425350000000002</c:v>
                </c:pt>
                <c:pt idx="8934">
                  <c:v>7.24283375</c:v>
                </c:pt>
                <c:pt idx="8935">
                  <c:v>7.2428556250015994</c:v>
                </c:pt>
                <c:pt idx="8936">
                  <c:v>7.2432400000000001</c:v>
                </c:pt>
                <c:pt idx="8937">
                  <c:v>7.2435943750015994</c:v>
                </c:pt>
                <c:pt idx="8938">
                  <c:v>7.2440462500000002</c:v>
                </c:pt>
                <c:pt idx="8939">
                  <c:v>7.2444075000000003</c:v>
                </c:pt>
                <c:pt idx="8940">
                  <c:v>7.2448337499999997</c:v>
                </c:pt>
                <c:pt idx="8941">
                  <c:v>7.2451937500000003</c:v>
                </c:pt>
                <c:pt idx="8942">
                  <c:v>7.2455343750015988</c:v>
                </c:pt>
                <c:pt idx="8943">
                  <c:v>7.2453018750015987</c:v>
                </c:pt>
                <c:pt idx="8944">
                  <c:v>7.2452593750015986</c:v>
                </c:pt>
                <c:pt idx="8945">
                  <c:v>7.245565</c:v>
                </c:pt>
                <c:pt idx="8946">
                  <c:v>7.2459437500000003</c:v>
                </c:pt>
                <c:pt idx="8947">
                  <c:v>7.2463143750015986</c:v>
                </c:pt>
                <c:pt idx="8948">
                  <c:v>7.2467106250015991</c:v>
                </c:pt>
                <c:pt idx="8949">
                  <c:v>7.24705625</c:v>
                </c:pt>
                <c:pt idx="8950">
                  <c:v>7.2474675</c:v>
                </c:pt>
                <c:pt idx="8951">
                  <c:v>7.2478006250015987</c:v>
                </c:pt>
                <c:pt idx="8952">
                  <c:v>7.2481412499999998</c:v>
                </c:pt>
                <c:pt idx="8953">
                  <c:v>7.2484818750015991</c:v>
                </c:pt>
                <c:pt idx="8954">
                  <c:v>7.2489137499999998</c:v>
                </c:pt>
                <c:pt idx="8955">
                  <c:v>7.24923875</c:v>
                </c:pt>
                <c:pt idx="8956">
                  <c:v>7.2497037500000001</c:v>
                </c:pt>
                <c:pt idx="8957">
                  <c:v>7.2500806250015986</c:v>
                </c:pt>
                <c:pt idx="8958">
                  <c:v>7.2504018750015993</c:v>
                </c:pt>
                <c:pt idx="8959">
                  <c:v>7.2507493750015986</c:v>
                </c:pt>
                <c:pt idx="8960">
                  <c:v>7.2511299999999999</c:v>
                </c:pt>
                <c:pt idx="8961">
                  <c:v>7.2515150000000004</c:v>
                </c:pt>
                <c:pt idx="8962">
                  <c:v>7.2519187499999997</c:v>
                </c:pt>
                <c:pt idx="8963">
                  <c:v>7.2522900000000003</c:v>
                </c:pt>
                <c:pt idx="8964">
                  <c:v>7.2526762500000004</c:v>
                </c:pt>
                <c:pt idx="8965">
                  <c:v>7.2530631250015993</c:v>
                </c:pt>
                <c:pt idx="8966">
                  <c:v>7.2527524999999997</c:v>
                </c:pt>
                <c:pt idx="8967">
                  <c:v>7.2526875000000004</c:v>
                </c:pt>
                <c:pt idx="8968">
                  <c:v>7.2530168750015989</c:v>
                </c:pt>
                <c:pt idx="8969">
                  <c:v>7.2533818750015993</c:v>
                </c:pt>
                <c:pt idx="8970">
                  <c:v>7.2537331250015988</c:v>
                </c:pt>
                <c:pt idx="8971">
                  <c:v>7.2541000000000002</c:v>
                </c:pt>
                <c:pt idx="8972">
                  <c:v>7.2544437500000001</c:v>
                </c:pt>
                <c:pt idx="8973">
                  <c:v>7.2548187500000001</c:v>
                </c:pt>
                <c:pt idx="8974">
                  <c:v>7.2551399999999999</c:v>
                </c:pt>
                <c:pt idx="8975">
                  <c:v>7.2556318750015993</c:v>
                </c:pt>
                <c:pt idx="8976">
                  <c:v>7.2560737499999997</c:v>
                </c:pt>
                <c:pt idx="8977">
                  <c:v>7.2564318750015993</c:v>
                </c:pt>
                <c:pt idx="8978">
                  <c:v>7.2567593750015993</c:v>
                </c:pt>
                <c:pt idx="8979">
                  <c:v>7.2570268750015989</c:v>
                </c:pt>
                <c:pt idx="8980">
                  <c:v>7.2573931250015988</c:v>
                </c:pt>
                <c:pt idx="8981">
                  <c:v>7.2577693750015992</c:v>
                </c:pt>
                <c:pt idx="8982">
                  <c:v>7.2581131250015991</c:v>
                </c:pt>
                <c:pt idx="8983">
                  <c:v>7.2585237500000002</c:v>
                </c:pt>
                <c:pt idx="8984">
                  <c:v>7.2589137499999996</c:v>
                </c:pt>
                <c:pt idx="8985">
                  <c:v>7.2592587499999999</c:v>
                </c:pt>
                <c:pt idx="8986">
                  <c:v>7.2596375000000002</c:v>
                </c:pt>
                <c:pt idx="8987">
                  <c:v>7.2599756250015988</c:v>
                </c:pt>
                <c:pt idx="8988">
                  <c:v>7.2603562500000001</c:v>
                </c:pt>
                <c:pt idx="8989">
                  <c:v>7.2606768750015993</c:v>
                </c:pt>
                <c:pt idx="8990">
                  <c:v>7.2610475000000001</c:v>
                </c:pt>
                <c:pt idx="8991">
                  <c:v>7.2613993750015986</c:v>
                </c:pt>
                <c:pt idx="8992">
                  <c:v>7.2617950000000002</c:v>
                </c:pt>
                <c:pt idx="8993">
                  <c:v>7.2622043750015992</c:v>
                </c:pt>
                <c:pt idx="8994">
                  <c:v>7.2625987500000004</c:v>
                </c:pt>
                <c:pt idx="8995">
                  <c:v>7.2629962499999996</c:v>
                </c:pt>
                <c:pt idx="8996">
                  <c:v>7.2634650000000001</c:v>
                </c:pt>
                <c:pt idx="8997">
                  <c:v>7.2638281250015986</c:v>
                </c:pt>
                <c:pt idx="8998">
                  <c:v>7.2641612499999999</c:v>
                </c:pt>
                <c:pt idx="8999">
                  <c:v>7.2645062500000002</c:v>
                </c:pt>
                <c:pt idx="9000">
                  <c:v>7.2642131250015991</c:v>
                </c:pt>
                <c:pt idx="9001">
                  <c:v>7.26439375</c:v>
                </c:pt>
                <c:pt idx="9002">
                  <c:v>7.26469875</c:v>
                </c:pt>
                <c:pt idx="9003">
                  <c:v>7.2650643750015993</c:v>
                </c:pt>
                <c:pt idx="9004">
                  <c:v>7.2654068750015988</c:v>
                </c:pt>
                <c:pt idx="9005">
                  <c:v>7.265776875001599</c:v>
                </c:pt>
                <c:pt idx="9006">
                  <c:v>7.2661343750015988</c:v>
                </c:pt>
                <c:pt idx="9007">
                  <c:v>7.2665068750015989</c:v>
                </c:pt>
                <c:pt idx="9008">
                  <c:v>7.2668518750015991</c:v>
                </c:pt>
                <c:pt idx="9009">
                  <c:v>7.2671793750015992</c:v>
                </c:pt>
                <c:pt idx="9010">
                  <c:v>7.2675193750015987</c:v>
                </c:pt>
                <c:pt idx="9011">
                  <c:v>7.2678606250015987</c:v>
                </c:pt>
                <c:pt idx="9012">
                  <c:v>7.2683212499999996</c:v>
                </c:pt>
                <c:pt idx="9013">
                  <c:v>7.2686987500000004</c:v>
                </c:pt>
                <c:pt idx="9014">
                  <c:v>7.2690306250015988</c:v>
                </c:pt>
                <c:pt idx="9015">
                  <c:v>7.2693812500000003</c:v>
                </c:pt>
                <c:pt idx="9016">
                  <c:v>7.2698156250015993</c:v>
                </c:pt>
                <c:pt idx="9017">
                  <c:v>7.2701737499999997</c:v>
                </c:pt>
                <c:pt idx="9018">
                  <c:v>7.270505</c:v>
                </c:pt>
                <c:pt idx="9019">
                  <c:v>7.2708412500000001</c:v>
                </c:pt>
                <c:pt idx="9020">
                  <c:v>7.271171875001599</c:v>
                </c:pt>
                <c:pt idx="9021">
                  <c:v>7.2715968750015989</c:v>
                </c:pt>
                <c:pt idx="9022">
                  <c:v>7.2719612500000004</c:v>
                </c:pt>
                <c:pt idx="9023">
                  <c:v>7.2722825000000002</c:v>
                </c:pt>
                <c:pt idx="9024">
                  <c:v>7.2726206250015988</c:v>
                </c:pt>
                <c:pt idx="9025">
                  <c:v>7.273015</c:v>
                </c:pt>
                <c:pt idx="9026">
                  <c:v>7.2733906250015989</c:v>
                </c:pt>
                <c:pt idx="9027">
                  <c:v>7.2737387499999997</c:v>
                </c:pt>
                <c:pt idx="9028">
                  <c:v>7.2741218750015992</c:v>
                </c:pt>
                <c:pt idx="9029">
                  <c:v>7.2744499999999999</c:v>
                </c:pt>
                <c:pt idx="9030">
                  <c:v>7.2747868750015989</c:v>
                </c:pt>
                <c:pt idx="9031">
                  <c:v>7.2751625000000004</c:v>
                </c:pt>
                <c:pt idx="9032">
                  <c:v>7.2755312500000002</c:v>
                </c:pt>
                <c:pt idx="9033">
                  <c:v>7.2758931250015992</c:v>
                </c:pt>
                <c:pt idx="9034">
                  <c:v>7.2762643750015989</c:v>
                </c:pt>
                <c:pt idx="9035">
                  <c:v>7.2762450000000003</c:v>
                </c:pt>
                <c:pt idx="9036">
                  <c:v>7.2766306250015989</c:v>
                </c:pt>
                <c:pt idx="9037">
                  <c:v>7.2770287500000004</c:v>
                </c:pt>
                <c:pt idx="9038">
                  <c:v>7.2773762499999997</c:v>
                </c:pt>
                <c:pt idx="9039">
                  <c:v>7.2778068750015992</c:v>
                </c:pt>
                <c:pt idx="9040">
                  <c:v>7.2781456250015992</c:v>
                </c:pt>
                <c:pt idx="9041">
                  <c:v>7.2780868750015992</c:v>
                </c:pt>
                <c:pt idx="9042">
                  <c:v>7.2784718750015989</c:v>
                </c:pt>
                <c:pt idx="9043">
                  <c:v>7.2787237500000002</c:v>
                </c:pt>
                <c:pt idx="9044">
                  <c:v>7.279045</c:v>
                </c:pt>
                <c:pt idx="9045">
                  <c:v>7.2794037500000002</c:v>
                </c:pt>
                <c:pt idx="9046">
                  <c:v>7.2797799999999997</c:v>
                </c:pt>
                <c:pt idx="9047">
                  <c:v>7.2801612499999999</c:v>
                </c:pt>
                <c:pt idx="9048">
                  <c:v>7.2805125000000004</c:v>
                </c:pt>
                <c:pt idx="9049">
                  <c:v>7.2806956250015986</c:v>
                </c:pt>
                <c:pt idx="9050">
                  <c:v>7.2810881250015989</c:v>
                </c:pt>
                <c:pt idx="9051">
                  <c:v>7.2811862500000002</c:v>
                </c:pt>
                <c:pt idx="9052">
                  <c:v>7.2814075000000003</c:v>
                </c:pt>
                <c:pt idx="9053">
                  <c:v>7.2817493750015991</c:v>
                </c:pt>
                <c:pt idx="9054">
                  <c:v>7.2821274999999996</c:v>
                </c:pt>
                <c:pt idx="9055">
                  <c:v>7.2824518750015992</c:v>
                </c:pt>
                <c:pt idx="9056">
                  <c:v>7.2824737500000003</c:v>
                </c:pt>
                <c:pt idx="9057">
                  <c:v>7.2824712500000004</c:v>
                </c:pt>
                <c:pt idx="9058">
                  <c:v>7.2825125000000002</c:v>
                </c:pt>
                <c:pt idx="9059">
                  <c:v>7.2827456250015992</c:v>
                </c:pt>
                <c:pt idx="9060">
                  <c:v>7.2831299999999999</c:v>
                </c:pt>
                <c:pt idx="9061">
                  <c:v>7.2833100000000002</c:v>
                </c:pt>
                <c:pt idx="9062">
                  <c:v>7.2836425</c:v>
                </c:pt>
                <c:pt idx="9063">
                  <c:v>7.2838950000000002</c:v>
                </c:pt>
                <c:pt idx="9064">
                  <c:v>7.2842512499999996</c:v>
                </c:pt>
                <c:pt idx="9065">
                  <c:v>7.2843593750015989</c:v>
                </c:pt>
                <c:pt idx="9066">
                  <c:v>7.2846418750015989</c:v>
                </c:pt>
                <c:pt idx="9067">
                  <c:v>7.2849968750015988</c:v>
                </c:pt>
                <c:pt idx="9068">
                  <c:v>7.285353125001599</c:v>
                </c:pt>
                <c:pt idx="9069">
                  <c:v>7.2857687499999999</c:v>
                </c:pt>
                <c:pt idx="9070">
                  <c:v>7.2861118750015992</c:v>
                </c:pt>
                <c:pt idx="9071">
                  <c:v>7.2865074999999999</c:v>
                </c:pt>
                <c:pt idx="9072">
                  <c:v>7.2868700000000004</c:v>
                </c:pt>
                <c:pt idx="9073">
                  <c:v>7.2871206250015987</c:v>
                </c:pt>
                <c:pt idx="9074">
                  <c:v>7.2868725000000003</c:v>
                </c:pt>
                <c:pt idx="9075">
                  <c:v>7.2872731250015992</c:v>
                </c:pt>
                <c:pt idx="9076">
                  <c:v>7.2876443750015989</c:v>
                </c:pt>
                <c:pt idx="9077">
                  <c:v>7.2876156250015987</c:v>
                </c:pt>
                <c:pt idx="9078">
                  <c:v>7.2874556250015994</c:v>
                </c:pt>
                <c:pt idx="9079">
                  <c:v>7.2876925000000004</c:v>
                </c:pt>
                <c:pt idx="9080">
                  <c:v>7.2875087499999998</c:v>
                </c:pt>
                <c:pt idx="9081">
                  <c:v>7.2878631250015991</c:v>
                </c:pt>
                <c:pt idx="9082">
                  <c:v>7.2883212500000001</c:v>
                </c:pt>
                <c:pt idx="9083">
                  <c:v>7.2886831250015991</c:v>
                </c:pt>
                <c:pt idx="9084">
                  <c:v>7.2890756250015993</c:v>
                </c:pt>
                <c:pt idx="9085">
                  <c:v>7.2894337499999997</c:v>
                </c:pt>
                <c:pt idx="9086">
                  <c:v>7.2897743750015991</c:v>
                </c:pt>
                <c:pt idx="9087">
                  <c:v>7.2898637500000003</c:v>
                </c:pt>
                <c:pt idx="9088">
                  <c:v>7.2898174999999998</c:v>
                </c:pt>
                <c:pt idx="9089">
                  <c:v>7.2899500000000002</c:v>
                </c:pt>
                <c:pt idx="9090">
                  <c:v>7.2903700000000002</c:v>
                </c:pt>
                <c:pt idx="9091">
                  <c:v>7.2906968750015988</c:v>
                </c:pt>
                <c:pt idx="9092">
                  <c:v>7.2911218750015987</c:v>
                </c:pt>
                <c:pt idx="9093">
                  <c:v>7.291500625001599</c:v>
                </c:pt>
                <c:pt idx="9094">
                  <c:v>7.2918975000000001</c:v>
                </c:pt>
                <c:pt idx="9095">
                  <c:v>7.2923</c:v>
                </c:pt>
                <c:pt idx="9096">
                  <c:v>7.2926450000000003</c:v>
                </c:pt>
                <c:pt idx="9097">
                  <c:v>7.293025625001599</c:v>
                </c:pt>
                <c:pt idx="9098">
                  <c:v>7.2933662500000001</c:v>
                </c:pt>
                <c:pt idx="9099">
                  <c:v>7.2937343750015993</c:v>
                </c:pt>
                <c:pt idx="9100">
                  <c:v>7.2940618750015993</c:v>
                </c:pt>
                <c:pt idx="9101">
                  <c:v>7.2944362500000004</c:v>
                </c:pt>
                <c:pt idx="9102">
                  <c:v>7.2948287499999998</c:v>
                </c:pt>
                <c:pt idx="9103">
                  <c:v>7.2952624999999998</c:v>
                </c:pt>
                <c:pt idx="9104">
                  <c:v>7.29561875</c:v>
                </c:pt>
                <c:pt idx="9105">
                  <c:v>7.296064375001599</c:v>
                </c:pt>
                <c:pt idx="9106">
                  <c:v>7.2964056250015989</c:v>
                </c:pt>
                <c:pt idx="9107">
                  <c:v>7.2961287500000003</c:v>
                </c:pt>
                <c:pt idx="9108">
                  <c:v>7.2957487499999996</c:v>
                </c:pt>
                <c:pt idx="9109">
                  <c:v>7.295406875001599</c:v>
                </c:pt>
                <c:pt idx="9110">
                  <c:v>7.2954850000000002</c:v>
                </c:pt>
                <c:pt idx="9111">
                  <c:v>7.29585375</c:v>
                </c:pt>
                <c:pt idx="9112">
                  <c:v>7.2960706250015992</c:v>
                </c:pt>
                <c:pt idx="9113">
                  <c:v>7.2964731250015991</c:v>
                </c:pt>
                <c:pt idx="9114">
                  <c:v>7.2968837500000001</c:v>
                </c:pt>
                <c:pt idx="9115">
                  <c:v>7.2972637499999999</c:v>
                </c:pt>
                <c:pt idx="9116">
                  <c:v>7.2976987500000003</c:v>
                </c:pt>
                <c:pt idx="9117">
                  <c:v>7.2980612499999999</c:v>
                </c:pt>
                <c:pt idx="9118">
                  <c:v>7.2984287500000002</c:v>
                </c:pt>
                <c:pt idx="9119">
                  <c:v>7.2987950000000001</c:v>
                </c:pt>
                <c:pt idx="9120">
                  <c:v>7.2991793750015992</c:v>
                </c:pt>
                <c:pt idx="9121">
                  <c:v>7.29951375</c:v>
                </c:pt>
                <c:pt idx="9122">
                  <c:v>7.2998537499999996</c:v>
                </c:pt>
                <c:pt idx="9123">
                  <c:v>7.3002856250015986</c:v>
                </c:pt>
                <c:pt idx="9124">
                  <c:v>7.3006287499999996</c:v>
                </c:pt>
                <c:pt idx="9125">
                  <c:v>7.3009837500000003</c:v>
                </c:pt>
                <c:pt idx="9126">
                  <c:v>7.3006537500000004</c:v>
                </c:pt>
                <c:pt idx="9127">
                  <c:v>7.3010037499999996</c:v>
                </c:pt>
                <c:pt idx="9128">
                  <c:v>7.3013631250015987</c:v>
                </c:pt>
                <c:pt idx="9129">
                  <c:v>7.3017068750015994</c:v>
                </c:pt>
                <c:pt idx="9130">
                  <c:v>7.302046875001599</c:v>
                </c:pt>
                <c:pt idx="9131">
                  <c:v>7.3024025000000004</c:v>
                </c:pt>
                <c:pt idx="9132">
                  <c:v>7.30277625</c:v>
                </c:pt>
                <c:pt idx="9133">
                  <c:v>7.3031337499999998</c:v>
                </c:pt>
                <c:pt idx="9134">
                  <c:v>7.3034668750015994</c:v>
                </c:pt>
                <c:pt idx="9135">
                  <c:v>7.3038875000000001</c:v>
                </c:pt>
                <c:pt idx="9136">
                  <c:v>7.3042243750015992</c:v>
                </c:pt>
                <c:pt idx="9137">
                  <c:v>7.3045731250015988</c:v>
                </c:pt>
                <c:pt idx="9138">
                  <c:v>7.3048943750015987</c:v>
                </c:pt>
                <c:pt idx="9139">
                  <c:v>7.3052156250015994</c:v>
                </c:pt>
                <c:pt idx="9140">
                  <c:v>7.3055793750015994</c:v>
                </c:pt>
                <c:pt idx="9141">
                  <c:v>7.305706875001599</c:v>
                </c:pt>
                <c:pt idx="9142">
                  <c:v>7.3060481250015989</c:v>
                </c:pt>
                <c:pt idx="9143">
                  <c:v>7.3063781250015989</c:v>
                </c:pt>
                <c:pt idx="9144">
                  <c:v>7.3067025000000001</c:v>
                </c:pt>
                <c:pt idx="9145">
                  <c:v>7.3070337500000004</c:v>
                </c:pt>
                <c:pt idx="9146">
                  <c:v>7.3073937500000001</c:v>
                </c:pt>
                <c:pt idx="9147">
                  <c:v>7.3077575000000001</c:v>
                </c:pt>
                <c:pt idx="9148">
                  <c:v>7.3080825000000003</c:v>
                </c:pt>
                <c:pt idx="9149">
                  <c:v>7.3085125</c:v>
                </c:pt>
                <c:pt idx="9150">
                  <c:v>7.3088787499999999</c:v>
                </c:pt>
                <c:pt idx="9151">
                  <c:v>7.3092699999999997</c:v>
                </c:pt>
                <c:pt idx="9152">
                  <c:v>7.309613125001599</c:v>
                </c:pt>
                <c:pt idx="9153">
                  <c:v>7.3100112499999996</c:v>
                </c:pt>
                <c:pt idx="9154">
                  <c:v>7.3103556250015993</c:v>
                </c:pt>
                <c:pt idx="9155">
                  <c:v>7.3106881250015991</c:v>
                </c:pt>
                <c:pt idx="9156">
                  <c:v>7.31108125</c:v>
                </c:pt>
                <c:pt idx="9157">
                  <c:v>7.3114306250015986</c:v>
                </c:pt>
                <c:pt idx="9158">
                  <c:v>7.3117700000000001</c:v>
                </c:pt>
                <c:pt idx="9159">
                  <c:v>7.3122249999999998</c:v>
                </c:pt>
                <c:pt idx="9160">
                  <c:v>7.3126312499999999</c:v>
                </c:pt>
                <c:pt idx="9161">
                  <c:v>7.313015</c:v>
                </c:pt>
                <c:pt idx="9162">
                  <c:v>7.3134075000000003</c:v>
                </c:pt>
                <c:pt idx="9163">
                  <c:v>7.3136062500000003</c:v>
                </c:pt>
                <c:pt idx="9164">
                  <c:v>7.3139343750015993</c:v>
                </c:pt>
                <c:pt idx="9165">
                  <c:v>7.3137887499999996</c:v>
                </c:pt>
                <c:pt idx="9166">
                  <c:v>7.3142181250015987</c:v>
                </c:pt>
                <c:pt idx="9167">
                  <c:v>7.3146437500000001</c:v>
                </c:pt>
                <c:pt idx="9168">
                  <c:v>7.3150381250015988</c:v>
                </c:pt>
                <c:pt idx="9169">
                  <c:v>7.3154250000000003</c:v>
                </c:pt>
                <c:pt idx="9170">
                  <c:v>7.3158124999999998</c:v>
                </c:pt>
                <c:pt idx="9171">
                  <c:v>7.3161550000000002</c:v>
                </c:pt>
                <c:pt idx="9172">
                  <c:v>7.3165956250015993</c:v>
                </c:pt>
                <c:pt idx="9173">
                  <c:v>7.3169362500000004</c:v>
                </c:pt>
                <c:pt idx="9174">
                  <c:v>7.3168706250015987</c:v>
                </c:pt>
                <c:pt idx="9175">
                  <c:v>7.3171912499999996</c:v>
                </c:pt>
                <c:pt idx="9176">
                  <c:v>7.3174893750015988</c:v>
                </c:pt>
                <c:pt idx="9177">
                  <c:v>7.3178381250015994</c:v>
                </c:pt>
                <c:pt idx="9178">
                  <c:v>7.3182200000000002</c:v>
                </c:pt>
                <c:pt idx="9179">
                  <c:v>7.3185731250015991</c:v>
                </c:pt>
                <c:pt idx="9180">
                  <c:v>7.3189599999999997</c:v>
                </c:pt>
                <c:pt idx="9181">
                  <c:v>7.3192993750015987</c:v>
                </c:pt>
                <c:pt idx="9182">
                  <c:v>7.3194949999999999</c:v>
                </c:pt>
                <c:pt idx="9183">
                  <c:v>7.3198206250015989</c:v>
                </c:pt>
                <c:pt idx="9184">
                  <c:v>7.3201650000000003</c:v>
                </c:pt>
                <c:pt idx="9185">
                  <c:v>7.3205181250015992</c:v>
                </c:pt>
                <c:pt idx="9186">
                  <c:v>7.3209062500000002</c:v>
                </c:pt>
                <c:pt idx="9187">
                  <c:v>7.3212450000000002</c:v>
                </c:pt>
                <c:pt idx="9188">
                  <c:v>7.3216700000000001</c:v>
                </c:pt>
                <c:pt idx="9189">
                  <c:v>7.3220274999999999</c:v>
                </c:pt>
                <c:pt idx="9190">
                  <c:v>7.3223587500000002</c:v>
                </c:pt>
                <c:pt idx="9191">
                  <c:v>7.3226793750015986</c:v>
                </c:pt>
                <c:pt idx="9192">
                  <c:v>7.323066875001599</c:v>
                </c:pt>
                <c:pt idx="9193">
                  <c:v>7.3234062499999997</c:v>
                </c:pt>
                <c:pt idx="9194">
                  <c:v>7.3237281250015993</c:v>
                </c:pt>
                <c:pt idx="9195">
                  <c:v>7.3240718750015992</c:v>
                </c:pt>
                <c:pt idx="9196">
                  <c:v>7.324499375001599</c:v>
                </c:pt>
                <c:pt idx="9197">
                  <c:v>7.3248793750015988</c:v>
                </c:pt>
                <c:pt idx="9198">
                  <c:v>7.3252006250015986</c:v>
                </c:pt>
                <c:pt idx="9199">
                  <c:v>7.3255587499999999</c:v>
                </c:pt>
                <c:pt idx="9200">
                  <c:v>7.3259193750015994</c:v>
                </c:pt>
                <c:pt idx="9201">
                  <c:v>7.3262512500000003</c:v>
                </c:pt>
                <c:pt idx="9202">
                  <c:v>7.3266168750015987</c:v>
                </c:pt>
                <c:pt idx="9203">
                  <c:v>7.3270324999999996</c:v>
                </c:pt>
                <c:pt idx="9204">
                  <c:v>7.3273568750015992</c:v>
                </c:pt>
                <c:pt idx="9205">
                  <c:v>7.3275137499999996</c:v>
                </c:pt>
                <c:pt idx="9206">
                  <c:v>7.3277156250015993</c:v>
                </c:pt>
                <c:pt idx="9207">
                  <c:v>7.3280562500000004</c:v>
                </c:pt>
                <c:pt idx="9208">
                  <c:v>7.3283531250015992</c:v>
                </c:pt>
                <c:pt idx="9209">
                  <c:v>7.3287325000000001</c:v>
                </c:pt>
                <c:pt idx="9210">
                  <c:v>7.32907625</c:v>
                </c:pt>
                <c:pt idx="9211">
                  <c:v>7.3294350000000001</c:v>
                </c:pt>
                <c:pt idx="9212">
                  <c:v>7.3298587499999996</c:v>
                </c:pt>
                <c:pt idx="9213">
                  <c:v>7.3302781250015991</c:v>
                </c:pt>
                <c:pt idx="9214">
                  <c:v>7.330658125001599</c:v>
                </c:pt>
                <c:pt idx="9215">
                  <c:v>7.3309881250015989</c:v>
                </c:pt>
                <c:pt idx="9216">
                  <c:v>7.3313481250015986</c:v>
                </c:pt>
                <c:pt idx="9217">
                  <c:v>7.331690625001599</c:v>
                </c:pt>
                <c:pt idx="9218">
                  <c:v>7.3320218750015993</c:v>
                </c:pt>
                <c:pt idx="9219">
                  <c:v>7.3324212500000003</c:v>
                </c:pt>
                <c:pt idx="9220">
                  <c:v>7.3327600000000004</c:v>
                </c:pt>
                <c:pt idx="9221">
                  <c:v>7.3331356250015993</c:v>
                </c:pt>
                <c:pt idx="9222">
                  <c:v>7.3334643750015989</c:v>
                </c:pt>
                <c:pt idx="9223">
                  <c:v>7.3334131250015986</c:v>
                </c:pt>
                <c:pt idx="9224">
                  <c:v>7.3335843750015988</c:v>
                </c:pt>
                <c:pt idx="9225">
                  <c:v>7.3339549999999996</c:v>
                </c:pt>
                <c:pt idx="9226">
                  <c:v>7.3343749999999996</c:v>
                </c:pt>
                <c:pt idx="9227">
                  <c:v>7.3347943750015991</c:v>
                </c:pt>
                <c:pt idx="9228">
                  <c:v>7.3351600000000001</c:v>
                </c:pt>
                <c:pt idx="9229">
                  <c:v>7.3354949999999999</c:v>
                </c:pt>
                <c:pt idx="9230">
                  <c:v>7.3358793750015989</c:v>
                </c:pt>
                <c:pt idx="9231">
                  <c:v>7.3362137499999998</c:v>
                </c:pt>
                <c:pt idx="9232">
                  <c:v>7.3365631250015992</c:v>
                </c:pt>
                <c:pt idx="9233">
                  <c:v>7.3370050000000004</c:v>
                </c:pt>
                <c:pt idx="9234">
                  <c:v>7.3373718750015993</c:v>
                </c:pt>
                <c:pt idx="9235">
                  <c:v>7.3375431250015986</c:v>
                </c:pt>
                <c:pt idx="9236">
                  <c:v>7.33787375</c:v>
                </c:pt>
                <c:pt idx="9237">
                  <c:v>7.3382812499999996</c:v>
                </c:pt>
                <c:pt idx="9238">
                  <c:v>7.3386256250015993</c:v>
                </c:pt>
                <c:pt idx="9239">
                  <c:v>7.3385112499999998</c:v>
                </c:pt>
                <c:pt idx="9240">
                  <c:v>7.3388437499999997</c:v>
                </c:pt>
                <c:pt idx="9241">
                  <c:v>7.3386281250015992</c:v>
                </c:pt>
                <c:pt idx="9242">
                  <c:v>7.33895125</c:v>
                </c:pt>
                <c:pt idx="9243">
                  <c:v>7.339349375001599</c:v>
                </c:pt>
                <c:pt idx="9244">
                  <c:v>7.3396887499999997</c:v>
                </c:pt>
                <c:pt idx="9245">
                  <c:v>7.3400249999999998</c:v>
                </c:pt>
                <c:pt idx="9246">
                  <c:v>7.3405081250015991</c:v>
                </c:pt>
                <c:pt idx="9247">
                  <c:v>7.34089875</c:v>
                </c:pt>
                <c:pt idx="9248">
                  <c:v>7.3412893750015993</c:v>
                </c:pt>
                <c:pt idx="9249">
                  <c:v>7.3416318750015988</c:v>
                </c:pt>
                <c:pt idx="9250">
                  <c:v>7.3419699999999999</c:v>
                </c:pt>
                <c:pt idx="9251">
                  <c:v>7.342295</c:v>
                </c:pt>
                <c:pt idx="9252">
                  <c:v>7.3427281250015994</c:v>
                </c:pt>
                <c:pt idx="9253">
                  <c:v>7.3431256250015986</c:v>
                </c:pt>
                <c:pt idx="9254">
                  <c:v>7.343454375001599</c:v>
                </c:pt>
                <c:pt idx="9255">
                  <c:v>7.3436737499999998</c:v>
                </c:pt>
                <c:pt idx="9256">
                  <c:v>7.3440406250015986</c:v>
                </c:pt>
                <c:pt idx="9257">
                  <c:v>7.3443924999999997</c:v>
                </c:pt>
                <c:pt idx="9258">
                  <c:v>7.3447943750015989</c:v>
                </c:pt>
                <c:pt idx="9259">
                  <c:v>7.3450587499999997</c:v>
                </c:pt>
                <c:pt idx="9260">
                  <c:v>7.3452668750015988</c:v>
                </c:pt>
                <c:pt idx="9261">
                  <c:v>7.3455543750015986</c:v>
                </c:pt>
                <c:pt idx="9262">
                  <c:v>7.3458775000000003</c:v>
                </c:pt>
                <c:pt idx="9263">
                  <c:v>7.3462212500000001</c:v>
                </c:pt>
                <c:pt idx="9264">
                  <c:v>7.3466125</c:v>
                </c:pt>
                <c:pt idx="9265">
                  <c:v>7.3469493750015991</c:v>
                </c:pt>
                <c:pt idx="9266">
                  <c:v>7.3471074999999999</c:v>
                </c:pt>
                <c:pt idx="9267">
                  <c:v>7.3470243750015989</c:v>
                </c:pt>
                <c:pt idx="9268">
                  <c:v>7.3473943750015991</c:v>
                </c:pt>
                <c:pt idx="9269">
                  <c:v>7.3477343750015987</c:v>
                </c:pt>
                <c:pt idx="9270">
                  <c:v>7.3481412500000003</c:v>
                </c:pt>
                <c:pt idx="9271">
                  <c:v>7.3485537499999998</c:v>
                </c:pt>
                <c:pt idx="9272">
                  <c:v>7.3488862499999996</c:v>
                </c:pt>
                <c:pt idx="9273">
                  <c:v>7.349344375001599</c:v>
                </c:pt>
                <c:pt idx="9274">
                  <c:v>7.3496918750015992</c:v>
                </c:pt>
                <c:pt idx="9275">
                  <c:v>7.350105625001599</c:v>
                </c:pt>
                <c:pt idx="9276">
                  <c:v>7.3504550000000002</c:v>
                </c:pt>
                <c:pt idx="9277">
                  <c:v>7.3507843750015986</c:v>
                </c:pt>
                <c:pt idx="9278">
                  <c:v>7.3511262500000001</c:v>
                </c:pt>
                <c:pt idx="9279">
                  <c:v>7.3514618750015988</c:v>
                </c:pt>
                <c:pt idx="9280">
                  <c:v>7.3518074999999996</c:v>
                </c:pt>
                <c:pt idx="9281">
                  <c:v>7.3521643750015988</c:v>
                </c:pt>
                <c:pt idx="9282">
                  <c:v>7.3525218750015986</c:v>
                </c:pt>
                <c:pt idx="9283">
                  <c:v>7.3528606250015986</c:v>
                </c:pt>
                <c:pt idx="9284">
                  <c:v>7.3532512499999996</c:v>
                </c:pt>
                <c:pt idx="9285">
                  <c:v>7.3536062500000003</c:v>
                </c:pt>
                <c:pt idx="9286">
                  <c:v>7.3539881250015986</c:v>
                </c:pt>
                <c:pt idx="9287">
                  <c:v>7.3543500000000002</c:v>
                </c:pt>
                <c:pt idx="9288">
                  <c:v>7.3547124999999998</c:v>
                </c:pt>
                <c:pt idx="9289">
                  <c:v>7.3550424999999997</c:v>
                </c:pt>
                <c:pt idx="9290">
                  <c:v>7.3553912500000003</c:v>
                </c:pt>
                <c:pt idx="9291">
                  <c:v>7.3557443750015992</c:v>
                </c:pt>
                <c:pt idx="9292">
                  <c:v>7.3559156250015993</c:v>
                </c:pt>
                <c:pt idx="9293">
                  <c:v>7.3558462499999999</c:v>
                </c:pt>
                <c:pt idx="9294">
                  <c:v>7.3560499999999998</c:v>
                </c:pt>
                <c:pt idx="9295">
                  <c:v>7.3556881250015991</c:v>
                </c:pt>
                <c:pt idx="9296">
                  <c:v>7.3553187500000003</c:v>
                </c:pt>
                <c:pt idx="9297">
                  <c:v>7.3556018750015992</c:v>
                </c:pt>
                <c:pt idx="9298">
                  <c:v>7.3559743750015993</c:v>
                </c:pt>
                <c:pt idx="9299">
                  <c:v>7.3562975000000002</c:v>
                </c:pt>
                <c:pt idx="9300">
                  <c:v>7.3566193750015989</c:v>
                </c:pt>
                <c:pt idx="9301">
                  <c:v>7.3569543750015987</c:v>
                </c:pt>
                <c:pt idx="9302">
                  <c:v>7.3573406250015987</c:v>
                </c:pt>
                <c:pt idx="9303">
                  <c:v>7.3577525000000001</c:v>
                </c:pt>
                <c:pt idx="9304">
                  <c:v>7.3581174999999996</c:v>
                </c:pt>
                <c:pt idx="9305">
                  <c:v>7.3585018750015987</c:v>
                </c:pt>
                <c:pt idx="9306">
                  <c:v>7.3588449999999996</c:v>
                </c:pt>
                <c:pt idx="9307">
                  <c:v>7.3592525000000002</c:v>
                </c:pt>
                <c:pt idx="9308">
                  <c:v>7.3596243750015988</c:v>
                </c:pt>
                <c:pt idx="9309">
                  <c:v>7.3600543750015994</c:v>
                </c:pt>
                <c:pt idx="9310">
                  <c:v>7.3603812499999997</c:v>
                </c:pt>
                <c:pt idx="9311">
                  <c:v>7.3608074999999999</c:v>
                </c:pt>
                <c:pt idx="9312">
                  <c:v>7.3611275000000003</c:v>
                </c:pt>
                <c:pt idx="9313">
                  <c:v>7.361460625001599</c:v>
                </c:pt>
                <c:pt idx="9314">
                  <c:v>7.3619000000000003</c:v>
                </c:pt>
                <c:pt idx="9315">
                  <c:v>7.3623275000000001</c:v>
                </c:pt>
                <c:pt idx="9316">
                  <c:v>7.3622212500000002</c:v>
                </c:pt>
                <c:pt idx="9317">
                  <c:v>7.3624356250015994</c:v>
                </c:pt>
                <c:pt idx="9318">
                  <c:v>7.3627812500000003</c:v>
                </c:pt>
                <c:pt idx="9319">
                  <c:v>7.3631231250015992</c:v>
                </c:pt>
                <c:pt idx="9320">
                  <c:v>7.3634993750015987</c:v>
                </c:pt>
                <c:pt idx="9321">
                  <c:v>7.3638574999999999</c:v>
                </c:pt>
                <c:pt idx="9322">
                  <c:v>7.3642162500000001</c:v>
                </c:pt>
                <c:pt idx="9323">
                  <c:v>7.3645918750015991</c:v>
                </c:pt>
                <c:pt idx="9324">
                  <c:v>7.3649518750015988</c:v>
                </c:pt>
                <c:pt idx="9325">
                  <c:v>7.3652756250015994</c:v>
                </c:pt>
                <c:pt idx="9326">
                  <c:v>7.3657131250015988</c:v>
                </c:pt>
                <c:pt idx="9327">
                  <c:v>7.3661043750015986</c:v>
                </c:pt>
                <c:pt idx="9328">
                  <c:v>7.3665637500000001</c:v>
                </c:pt>
                <c:pt idx="9329">
                  <c:v>7.3667356250015992</c:v>
                </c:pt>
                <c:pt idx="9330">
                  <c:v>7.3670868750015988</c:v>
                </c:pt>
                <c:pt idx="9331">
                  <c:v>7.3666700000000001</c:v>
                </c:pt>
                <c:pt idx="9332">
                  <c:v>7.3668493750015989</c:v>
                </c:pt>
                <c:pt idx="9333">
                  <c:v>7.3672006250015993</c:v>
                </c:pt>
                <c:pt idx="9334">
                  <c:v>7.367409375001599</c:v>
                </c:pt>
                <c:pt idx="9335">
                  <c:v>7.36766875</c:v>
                </c:pt>
                <c:pt idx="9336">
                  <c:v>7.3678837499999998</c:v>
                </c:pt>
                <c:pt idx="9337">
                  <c:v>7.368240625001599</c:v>
                </c:pt>
                <c:pt idx="9338">
                  <c:v>7.3686268750015991</c:v>
                </c:pt>
                <c:pt idx="9339">
                  <c:v>7.3689912499999997</c:v>
                </c:pt>
                <c:pt idx="9340">
                  <c:v>7.3693306250015986</c:v>
                </c:pt>
                <c:pt idx="9341">
                  <c:v>7.3696962499999996</c:v>
                </c:pt>
                <c:pt idx="9342">
                  <c:v>7.3700774999999998</c:v>
                </c:pt>
                <c:pt idx="9343">
                  <c:v>7.3703981250015991</c:v>
                </c:pt>
                <c:pt idx="9344">
                  <c:v>7.3707556250015989</c:v>
                </c:pt>
                <c:pt idx="9345">
                  <c:v>7.3710800000000001</c:v>
                </c:pt>
                <c:pt idx="9346">
                  <c:v>7.3714343750015994</c:v>
                </c:pt>
                <c:pt idx="9347">
                  <c:v>7.3718087499999996</c:v>
                </c:pt>
                <c:pt idx="9348">
                  <c:v>7.3721449999999997</c:v>
                </c:pt>
                <c:pt idx="9349">
                  <c:v>7.3724825000000003</c:v>
                </c:pt>
                <c:pt idx="9350">
                  <c:v>7.3728474999999998</c:v>
                </c:pt>
                <c:pt idx="9351">
                  <c:v>7.3727243750015994</c:v>
                </c:pt>
                <c:pt idx="9352">
                  <c:v>7.3730549999999999</c:v>
                </c:pt>
                <c:pt idx="9353">
                  <c:v>7.3733912500000001</c:v>
                </c:pt>
                <c:pt idx="9354">
                  <c:v>7.3736593750015986</c:v>
                </c:pt>
                <c:pt idx="9355">
                  <c:v>7.3738462499999997</c:v>
                </c:pt>
                <c:pt idx="9356">
                  <c:v>7.3742131250015994</c:v>
                </c:pt>
                <c:pt idx="9357">
                  <c:v>7.3745775</c:v>
                </c:pt>
                <c:pt idx="9358">
                  <c:v>7.3749874999999996</c:v>
                </c:pt>
                <c:pt idx="9359">
                  <c:v>7.375350625001599</c:v>
                </c:pt>
                <c:pt idx="9360">
                  <c:v>7.3757112500000002</c:v>
                </c:pt>
                <c:pt idx="9361">
                  <c:v>7.3760500000000002</c:v>
                </c:pt>
                <c:pt idx="9362">
                  <c:v>7.3764331250015989</c:v>
                </c:pt>
                <c:pt idx="9363">
                  <c:v>7.3768124999999998</c:v>
                </c:pt>
                <c:pt idx="9364">
                  <c:v>7.3771612500000003</c:v>
                </c:pt>
                <c:pt idx="9365">
                  <c:v>7.3768137500000002</c:v>
                </c:pt>
                <c:pt idx="9366">
                  <c:v>7.3765637499999999</c:v>
                </c:pt>
                <c:pt idx="9367">
                  <c:v>7.3768718750015987</c:v>
                </c:pt>
                <c:pt idx="9368">
                  <c:v>7.3772399999999996</c:v>
                </c:pt>
                <c:pt idx="9369">
                  <c:v>7.3776206250015992</c:v>
                </c:pt>
                <c:pt idx="9370">
                  <c:v>7.3779693750015989</c:v>
                </c:pt>
                <c:pt idx="9371">
                  <c:v>7.3783668750015989</c:v>
                </c:pt>
                <c:pt idx="9372">
                  <c:v>7.3787381250015986</c:v>
                </c:pt>
                <c:pt idx="9373">
                  <c:v>7.3790825</c:v>
                </c:pt>
                <c:pt idx="9374">
                  <c:v>7.3794068750015986</c:v>
                </c:pt>
                <c:pt idx="9375">
                  <c:v>7.3797600000000001</c:v>
                </c:pt>
                <c:pt idx="9376">
                  <c:v>7.380135625001599</c:v>
                </c:pt>
                <c:pt idx="9377">
                  <c:v>7.3805118750015986</c:v>
                </c:pt>
                <c:pt idx="9378">
                  <c:v>7.3809518750015988</c:v>
                </c:pt>
                <c:pt idx="9379">
                  <c:v>7.3812962500000001</c:v>
                </c:pt>
                <c:pt idx="9380">
                  <c:v>7.381674375001599</c:v>
                </c:pt>
                <c:pt idx="9381">
                  <c:v>7.3820174999999999</c:v>
                </c:pt>
                <c:pt idx="9382">
                  <c:v>7.3824312499999998</c:v>
                </c:pt>
                <c:pt idx="9383">
                  <c:v>7.3827875000000001</c:v>
                </c:pt>
                <c:pt idx="9384">
                  <c:v>7.3832587500000004</c:v>
                </c:pt>
                <c:pt idx="9385">
                  <c:v>7.3836399999999998</c:v>
                </c:pt>
                <c:pt idx="9386">
                  <c:v>7.3839956250015986</c:v>
                </c:pt>
                <c:pt idx="9387">
                  <c:v>7.3843412500000003</c:v>
                </c:pt>
                <c:pt idx="9388">
                  <c:v>7.3847612500000004</c:v>
                </c:pt>
                <c:pt idx="9389">
                  <c:v>7.3851143750015993</c:v>
                </c:pt>
                <c:pt idx="9390">
                  <c:v>7.3854662500000003</c:v>
                </c:pt>
                <c:pt idx="9391">
                  <c:v>7.3857999999999997</c:v>
                </c:pt>
                <c:pt idx="9392">
                  <c:v>7.386165625001599</c:v>
                </c:pt>
                <c:pt idx="9393">
                  <c:v>7.3858556250015992</c:v>
                </c:pt>
                <c:pt idx="9394">
                  <c:v>7.3858981250015994</c:v>
                </c:pt>
                <c:pt idx="9395">
                  <c:v>7.3862275000000004</c:v>
                </c:pt>
                <c:pt idx="9396">
                  <c:v>7.3863831250015988</c:v>
                </c:pt>
                <c:pt idx="9397">
                  <c:v>7.3864668750015987</c:v>
                </c:pt>
                <c:pt idx="9398">
                  <c:v>7.3865931250015988</c:v>
                </c:pt>
                <c:pt idx="9399">
                  <c:v>7.3869249999999997</c:v>
                </c:pt>
                <c:pt idx="9400">
                  <c:v>7.3873443750015992</c:v>
                </c:pt>
                <c:pt idx="9401">
                  <c:v>7.3877343750015987</c:v>
                </c:pt>
                <c:pt idx="9402">
                  <c:v>7.3880712500000003</c:v>
                </c:pt>
                <c:pt idx="9403">
                  <c:v>7.388440625001599</c:v>
                </c:pt>
                <c:pt idx="9404">
                  <c:v>7.3889212500000001</c:v>
                </c:pt>
                <c:pt idx="9405">
                  <c:v>7.3893068750015987</c:v>
                </c:pt>
                <c:pt idx="9406">
                  <c:v>7.3897756250015991</c:v>
                </c:pt>
                <c:pt idx="9407">
                  <c:v>7.3901399999999997</c:v>
                </c:pt>
                <c:pt idx="9408">
                  <c:v>7.3904681250015987</c:v>
                </c:pt>
                <c:pt idx="9409">
                  <c:v>7.3908056250015992</c:v>
                </c:pt>
                <c:pt idx="9410">
                  <c:v>7.3911868750015994</c:v>
                </c:pt>
                <c:pt idx="9411">
                  <c:v>7.3915506250015994</c:v>
                </c:pt>
                <c:pt idx="9412">
                  <c:v>7.391938125001599</c:v>
                </c:pt>
                <c:pt idx="9413">
                  <c:v>7.3923106250015991</c:v>
                </c:pt>
                <c:pt idx="9414">
                  <c:v>7.3926368750015987</c:v>
                </c:pt>
                <c:pt idx="9415">
                  <c:v>7.3929762500000002</c:v>
                </c:pt>
                <c:pt idx="9416">
                  <c:v>7.39337</c:v>
                </c:pt>
                <c:pt idx="9417">
                  <c:v>7.3936962499999996</c:v>
                </c:pt>
                <c:pt idx="9418">
                  <c:v>7.3940243750015986</c:v>
                </c:pt>
                <c:pt idx="9419">
                  <c:v>7.3943925000000004</c:v>
                </c:pt>
                <c:pt idx="9420">
                  <c:v>7.39478875</c:v>
                </c:pt>
                <c:pt idx="9421">
                  <c:v>7.3951406250015994</c:v>
                </c:pt>
                <c:pt idx="9422">
                  <c:v>7.3954387500000003</c:v>
                </c:pt>
                <c:pt idx="9423">
                  <c:v>7.3958131250015988</c:v>
                </c:pt>
                <c:pt idx="9424">
                  <c:v>7.396138125001599</c:v>
                </c:pt>
                <c:pt idx="9425">
                  <c:v>7.3965212500000002</c:v>
                </c:pt>
                <c:pt idx="9426">
                  <c:v>7.3967218750015986</c:v>
                </c:pt>
                <c:pt idx="9427">
                  <c:v>7.396991875001599</c:v>
                </c:pt>
                <c:pt idx="9428">
                  <c:v>7.397075625001599</c:v>
                </c:pt>
                <c:pt idx="9429">
                  <c:v>7.39729875</c:v>
                </c:pt>
                <c:pt idx="9430">
                  <c:v>7.3969681250015986</c:v>
                </c:pt>
                <c:pt idx="9431">
                  <c:v>7.3970681250015993</c:v>
                </c:pt>
                <c:pt idx="9432">
                  <c:v>7.3974406250015994</c:v>
                </c:pt>
                <c:pt idx="9433">
                  <c:v>7.3978175000000004</c:v>
                </c:pt>
                <c:pt idx="9434">
                  <c:v>7.3981525000000001</c:v>
                </c:pt>
                <c:pt idx="9435">
                  <c:v>7.398516875001599</c:v>
                </c:pt>
                <c:pt idx="9436">
                  <c:v>7.3989193750015989</c:v>
                </c:pt>
                <c:pt idx="9437">
                  <c:v>7.3992899999999997</c:v>
                </c:pt>
                <c:pt idx="9438">
                  <c:v>7.3996731250015992</c:v>
                </c:pt>
                <c:pt idx="9439">
                  <c:v>7.4000518750015987</c:v>
                </c:pt>
                <c:pt idx="9440">
                  <c:v>7.4004349999999999</c:v>
                </c:pt>
                <c:pt idx="9441">
                  <c:v>7.400758125001599</c:v>
                </c:pt>
                <c:pt idx="9442">
                  <c:v>7.4009981250015988</c:v>
                </c:pt>
                <c:pt idx="9443">
                  <c:v>7.4013662499999997</c:v>
                </c:pt>
                <c:pt idx="9444">
                  <c:v>7.401709375001599</c:v>
                </c:pt>
                <c:pt idx="9445">
                  <c:v>7.4020806250015987</c:v>
                </c:pt>
                <c:pt idx="9446">
                  <c:v>7.4025043750015991</c:v>
                </c:pt>
                <c:pt idx="9447">
                  <c:v>7.4028481250015989</c:v>
                </c:pt>
                <c:pt idx="9448">
                  <c:v>7.4032462499999996</c:v>
                </c:pt>
                <c:pt idx="9449">
                  <c:v>7.403586875001599</c:v>
                </c:pt>
                <c:pt idx="9450">
                  <c:v>7.4039225000000002</c:v>
                </c:pt>
                <c:pt idx="9451">
                  <c:v>7.4043131250015986</c:v>
                </c:pt>
                <c:pt idx="9452">
                  <c:v>7.4044393750015987</c:v>
                </c:pt>
                <c:pt idx="9453">
                  <c:v>7.40485375</c:v>
                </c:pt>
                <c:pt idx="9454">
                  <c:v>7.4051925000000001</c:v>
                </c:pt>
                <c:pt idx="9455">
                  <c:v>7.4055893750015986</c:v>
                </c:pt>
                <c:pt idx="9456">
                  <c:v>7.4059112499999999</c:v>
                </c:pt>
                <c:pt idx="9457">
                  <c:v>7.40586375</c:v>
                </c:pt>
                <c:pt idx="9458">
                  <c:v>7.4061837500000003</c:v>
                </c:pt>
                <c:pt idx="9459">
                  <c:v>7.4065768750015986</c:v>
                </c:pt>
                <c:pt idx="9460">
                  <c:v>7.4070012500000004</c:v>
                </c:pt>
                <c:pt idx="9461">
                  <c:v>7.4073349999999998</c:v>
                </c:pt>
                <c:pt idx="9462">
                  <c:v>7.4077168750015989</c:v>
                </c:pt>
                <c:pt idx="9463">
                  <c:v>7.4079056250015993</c:v>
                </c:pt>
                <c:pt idx="9464">
                  <c:v>7.4082368750015988</c:v>
                </c:pt>
                <c:pt idx="9465">
                  <c:v>7.4086237500000003</c:v>
                </c:pt>
                <c:pt idx="9466">
                  <c:v>7.4089693750015986</c:v>
                </c:pt>
                <c:pt idx="9467">
                  <c:v>7.4093031250015988</c:v>
                </c:pt>
                <c:pt idx="9468">
                  <c:v>7.4096306250015989</c:v>
                </c:pt>
                <c:pt idx="9469">
                  <c:v>7.409966875001599</c:v>
                </c:pt>
                <c:pt idx="9470">
                  <c:v>7.4103325</c:v>
                </c:pt>
                <c:pt idx="9471">
                  <c:v>7.4107212499999999</c:v>
                </c:pt>
                <c:pt idx="9472">
                  <c:v>7.4110699999999996</c:v>
                </c:pt>
                <c:pt idx="9473">
                  <c:v>7.4114112499999996</c:v>
                </c:pt>
                <c:pt idx="9474">
                  <c:v>7.4117612499999996</c:v>
                </c:pt>
                <c:pt idx="9475">
                  <c:v>7.4119475000000001</c:v>
                </c:pt>
                <c:pt idx="9476">
                  <c:v>7.4118362500000003</c:v>
                </c:pt>
                <c:pt idx="9477">
                  <c:v>7.4120200000000001</c:v>
                </c:pt>
                <c:pt idx="9478">
                  <c:v>7.4122174999999997</c:v>
                </c:pt>
                <c:pt idx="9479">
                  <c:v>7.4121300000000003</c:v>
                </c:pt>
                <c:pt idx="9480">
                  <c:v>7.4126043750015986</c:v>
                </c:pt>
                <c:pt idx="9481">
                  <c:v>7.4123999999999999</c:v>
                </c:pt>
                <c:pt idx="9482">
                  <c:v>7.4120600000000003</c:v>
                </c:pt>
                <c:pt idx="9483">
                  <c:v>7.412406875001599</c:v>
                </c:pt>
                <c:pt idx="9484">
                  <c:v>7.412759375001599</c:v>
                </c:pt>
                <c:pt idx="9485">
                  <c:v>7.4131387499999999</c:v>
                </c:pt>
                <c:pt idx="9486">
                  <c:v>7.4135581250015994</c:v>
                </c:pt>
                <c:pt idx="9487">
                  <c:v>7.4139618750015988</c:v>
                </c:pt>
                <c:pt idx="9488">
                  <c:v>7.4143731250015987</c:v>
                </c:pt>
                <c:pt idx="9489">
                  <c:v>7.4147331250015993</c:v>
                </c:pt>
                <c:pt idx="9490">
                  <c:v>7.4151231250015988</c:v>
                </c:pt>
                <c:pt idx="9491">
                  <c:v>7.4154506250015988</c:v>
                </c:pt>
                <c:pt idx="9492">
                  <c:v>7.4158418750015986</c:v>
                </c:pt>
                <c:pt idx="9493">
                  <c:v>7.4161725000000001</c:v>
                </c:pt>
                <c:pt idx="9494">
                  <c:v>7.4165700000000001</c:v>
                </c:pt>
                <c:pt idx="9495">
                  <c:v>7.4169093750015991</c:v>
                </c:pt>
                <c:pt idx="9496">
                  <c:v>7.4172900000000004</c:v>
                </c:pt>
                <c:pt idx="9497">
                  <c:v>7.4176806250015987</c:v>
                </c:pt>
                <c:pt idx="9498">
                  <c:v>7.4179037499999998</c:v>
                </c:pt>
                <c:pt idx="9499">
                  <c:v>7.4180531250015989</c:v>
                </c:pt>
                <c:pt idx="9500">
                  <c:v>7.417978125001599</c:v>
                </c:pt>
                <c:pt idx="9501">
                  <c:v>7.4183006250015993</c:v>
                </c:pt>
                <c:pt idx="9502">
                  <c:v>7.418660625001599</c:v>
                </c:pt>
                <c:pt idx="9503">
                  <c:v>7.4190775000000002</c:v>
                </c:pt>
                <c:pt idx="9504">
                  <c:v>7.4194975000000003</c:v>
                </c:pt>
                <c:pt idx="9505">
                  <c:v>7.4198737499999998</c:v>
                </c:pt>
                <c:pt idx="9506">
                  <c:v>7.4202256250015992</c:v>
                </c:pt>
                <c:pt idx="9507">
                  <c:v>7.4205956250015994</c:v>
                </c:pt>
                <c:pt idx="9508">
                  <c:v>7.4209731250015993</c:v>
                </c:pt>
                <c:pt idx="9509">
                  <c:v>7.4213737499999999</c:v>
                </c:pt>
                <c:pt idx="9510">
                  <c:v>7.4217256250015993</c:v>
                </c:pt>
                <c:pt idx="9511">
                  <c:v>7.4217887500000002</c:v>
                </c:pt>
                <c:pt idx="9512">
                  <c:v>7.4221525000000002</c:v>
                </c:pt>
                <c:pt idx="9513">
                  <c:v>7.4224093750015987</c:v>
                </c:pt>
                <c:pt idx="9514">
                  <c:v>7.4226862499999999</c:v>
                </c:pt>
                <c:pt idx="9515">
                  <c:v>7.4230400000000003</c:v>
                </c:pt>
                <c:pt idx="9516">
                  <c:v>7.4234168750015987</c:v>
                </c:pt>
                <c:pt idx="9517">
                  <c:v>7.4237218750015987</c:v>
                </c:pt>
                <c:pt idx="9518">
                  <c:v>7.4240587500000004</c:v>
                </c:pt>
                <c:pt idx="9519">
                  <c:v>7.4244368750015992</c:v>
                </c:pt>
                <c:pt idx="9520">
                  <c:v>7.4248206250015993</c:v>
                </c:pt>
                <c:pt idx="9521">
                  <c:v>7.4252525</c:v>
                </c:pt>
                <c:pt idx="9522">
                  <c:v>7.4256556250015988</c:v>
                </c:pt>
                <c:pt idx="9523">
                  <c:v>7.4260193750015988</c:v>
                </c:pt>
                <c:pt idx="9524">
                  <c:v>7.4263750000000002</c:v>
                </c:pt>
                <c:pt idx="9525">
                  <c:v>7.4267568750015993</c:v>
                </c:pt>
                <c:pt idx="9526">
                  <c:v>7.4270912500000001</c:v>
                </c:pt>
                <c:pt idx="9527">
                  <c:v>7.4272937499999996</c:v>
                </c:pt>
                <c:pt idx="9528">
                  <c:v>7.4276900000000001</c:v>
                </c:pt>
                <c:pt idx="9529">
                  <c:v>7.4280281250015987</c:v>
                </c:pt>
                <c:pt idx="9530">
                  <c:v>7.4284168750015986</c:v>
                </c:pt>
                <c:pt idx="9531">
                  <c:v>7.4287918750015987</c:v>
                </c:pt>
                <c:pt idx="9532">
                  <c:v>7.428946875001599</c:v>
                </c:pt>
                <c:pt idx="9533">
                  <c:v>7.4291875000000003</c:v>
                </c:pt>
                <c:pt idx="9534">
                  <c:v>7.4295687499999996</c:v>
                </c:pt>
                <c:pt idx="9535">
                  <c:v>7.4293412500000002</c:v>
                </c:pt>
                <c:pt idx="9536">
                  <c:v>7.4290181250015994</c:v>
                </c:pt>
                <c:pt idx="9537">
                  <c:v>7.429358125001599</c:v>
                </c:pt>
                <c:pt idx="9538">
                  <c:v>7.4297812499999996</c:v>
                </c:pt>
                <c:pt idx="9539">
                  <c:v>7.4301981250015992</c:v>
                </c:pt>
                <c:pt idx="9540">
                  <c:v>7.4305443750015989</c:v>
                </c:pt>
                <c:pt idx="9541">
                  <c:v>7.4308687500000001</c:v>
                </c:pt>
                <c:pt idx="9542">
                  <c:v>7.4312881250015987</c:v>
                </c:pt>
                <c:pt idx="9543">
                  <c:v>7.4316612500000003</c:v>
                </c:pt>
                <c:pt idx="9544">
                  <c:v>7.4320168750015991</c:v>
                </c:pt>
                <c:pt idx="9545">
                  <c:v>7.4323506250015994</c:v>
                </c:pt>
                <c:pt idx="9546">
                  <c:v>7.4322237500000004</c:v>
                </c:pt>
                <c:pt idx="9547">
                  <c:v>7.4320206250015994</c:v>
                </c:pt>
                <c:pt idx="9548">
                  <c:v>7.4320518750015987</c:v>
                </c:pt>
                <c:pt idx="9549">
                  <c:v>7.4324812500000004</c:v>
                </c:pt>
                <c:pt idx="9550">
                  <c:v>7.4328868750015991</c:v>
                </c:pt>
                <c:pt idx="9551">
                  <c:v>7.4332874999999996</c:v>
                </c:pt>
                <c:pt idx="9552">
                  <c:v>7.4336543750015993</c:v>
                </c:pt>
                <c:pt idx="9553">
                  <c:v>7.4340349999999997</c:v>
                </c:pt>
                <c:pt idx="9554">
                  <c:v>7.4343674999999996</c:v>
                </c:pt>
                <c:pt idx="9555">
                  <c:v>7.43471875</c:v>
                </c:pt>
                <c:pt idx="9556">
                  <c:v>7.4351849999999997</c:v>
                </c:pt>
                <c:pt idx="9557">
                  <c:v>7.4355818750015992</c:v>
                </c:pt>
                <c:pt idx="9558">
                  <c:v>7.4356906250015991</c:v>
                </c:pt>
                <c:pt idx="9559">
                  <c:v>7.4356393750015988</c:v>
                </c:pt>
                <c:pt idx="9560">
                  <c:v>7.4360212499999996</c:v>
                </c:pt>
                <c:pt idx="9561">
                  <c:v>7.4362943750015988</c:v>
                </c:pt>
                <c:pt idx="9562">
                  <c:v>7.4366574999999999</c:v>
                </c:pt>
                <c:pt idx="9563">
                  <c:v>7.4366093750015994</c:v>
                </c:pt>
                <c:pt idx="9564">
                  <c:v>7.4362706250015993</c:v>
                </c:pt>
                <c:pt idx="9565">
                  <c:v>7.4359331250015988</c:v>
                </c:pt>
                <c:pt idx="9566">
                  <c:v>7.4356799999999996</c:v>
                </c:pt>
                <c:pt idx="9567">
                  <c:v>7.4357106250015992</c:v>
                </c:pt>
                <c:pt idx="9568">
                  <c:v>7.4360512500000002</c:v>
                </c:pt>
                <c:pt idx="9569">
                  <c:v>7.436373125001599</c:v>
                </c:pt>
                <c:pt idx="9570">
                  <c:v>7.4368287500000001</c:v>
                </c:pt>
                <c:pt idx="9571">
                  <c:v>7.43715875</c:v>
                </c:pt>
                <c:pt idx="9572">
                  <c:v>7.4375162499999998</c:v>
                </c:pt>
                <c:pt idx="9573">
                  <c:v>7.4378487499999997</c:v>
                </c:pt>
                <c:pt idx="9574">
                  <c:v>7.4382462499999997</c:v>
                </c:pt>
                <c:pt idx="9575">
                  <c:v>7.4386824999999996</c:v>
                </c:pt>
                <c:pt idx="9576">
                  <c:v>7.4390743750015993</c:v>
                </c:pt>
                <c:pt idx="9577">
                  <c:v>7.4394774999999997</c:v>
                </c:pt>
                <c:pt idx="9578">
                  <c:v>7.4398981250015987</c:v>
                </c:pt>
                <c:pt idx="9579">
                  <c:v>7.4402493750015992</c:v>
                </c:pt>
                <c:pt idx="9580">
                  <c:v>7.4405774999999998</c:v>
                </c:pt>
                <c:pt idx="9581">
                  <c:v>7.4408874999999997</c:v>
                </c:pt>
                <c:pt idx="9582">
                  <c:v>7.4412587500000003</c:v>
                </c:pt>
                <c:pt idx="9583">
                  <c:v>7.4415856250015988</c:v>
                </c:pt>
                <c:pt idx="9584">
                  <c:v>7.4419531250015991</c:v>
                </c:pt>
                <c:pt idx="9585">
                  <c:v>7.4423381250015987</c:v>
                </c:pt>
                <c:pt idx="9586">
                  <c:v>7.4427149999999997</c:v>
                </c:pt>
                <c:pt idx="9587">
                  <c:v>7.4430718750015989</c:v>
                </c:pt>
                <c:pt idx="9588">
                  <c:v>7.4431718750015987</c:v>
                </c:pt>
                <c:pt idx="9589">
                  <c:v>7.4431181250015994</c:v>
                </c:pt>
                <c:pt idx="9590">
                  <c:v>7.4434787499999997</c:v>
                </c:pt>
                <c:pt idx="9591">
                  <c:v>7.4438618750015992</c:v>
                </c:pt>
                <c:pt idx="9592">
                  <c:v>7.4441949999999997</c:v>
                </c:pt>
                <c:pt idx="9593">
                  <c:v>7.4438512499999998</c:v>
                </c:pt>
                <c:pt idx="9594">
                  <c:v>7.44375125</c:v>
                </c:pt>
                <c:pt idx="9595">
                  <c:v>7.4441474999999997</c:v>
                </c:pt>
                <c:pt idx="9596">
                  <c:v>7.4444956250015988</c:v>
                </c:pt>
                <c:pt idx="9597">
                  <c:v>7.44462125</c:v>
                </c:pt>
                <c:pt idx="9598">
                  <c:v>7.4449874999999999</c:v>
                </c:pt>
                <c:pt idx="9599">
                  <c:v>7.4453631250015988</c:v>
                </c:pt>
                <c:pt idx="9600">
                  <c:v>7.44574625</c:v>
                </c:pt>
                <c:pt idx="9601">
                  <c:v>7.4460787499999999</c:v>
                </c:pt>
                <c:pt idx="9602">
                  <c:v>7.4464674999999998</c:v>
                </c:pt>
                <c:pt idx="9603">
                  <c:v>7.4467943750015992</c:v>
                </c:pt>
                <c:pt idx="9604">
                  <c:v>7.4471150000000002</c:v>
                </c:pt>
                <c:pt idx="9605">
                  <c:v>7.4474999999999998</c:v>
                </c:pt>
                <c:pt idx="9606">
                  <c:v>7.4478425000000001</c:v>
                </c:pt>
                <c:pt idx="9607">
                  <c:v>7.4481631250015994</c:v>
                </c:pt>
                <c:pt idx="9608">
                  <c:v>7.4481112500000002</c:v>
                </c:pt>
                <c:pt idx="9609">
                  <c:v>7.4477568750015992</c:v>
                </c:pt>
                <c:pt idx="9610">
                  <c:v>7.4480906250015986</c:v>
                </c:pt>
                <c:pt idx="9611">
                  <c:v>7.4480868750015992</c:v>
                </c:pt>
                <c:pt idx="9612">
                  <c:v>7.4484631250015987</c:v>
                </c:pt>
                <c:pt idx="9613">
                  <c:v>7.4488168750015991</c:v>
                </c:pt>
                <c:pt idx="9614">
                  <c:v>7.4492124999999998</c:v>
                </c:pt>
                <c:pt idx="9615">
                  <c:v>7.4496137500000001</c:v>
                </c:pt>
                <c:pt idx="9616">
                  <c:v>7.4499481250015993</c:v>
                </c:pt>
                <c:pt idx="9617">
                  <c:v>7.4503325</c:v>
                </c:pt>
                <c:pt idx="9618">
                  <c:v>7.4506806250015991</c:v>
                </c:pt>
                <c:pt idx="9619">
                  <c:v>7.4510106250015991</c:v>
                </c:pt>
                <c:pt idx="9620">
                  <c:v>7.4513362499999998</c:v>
                </c:pt>
                <c:pt idx="9621">
                  <c:v>7.4516724999999999</c:v>
                </c:pt>
                <c:pt idx="9622">
                  <c:v>7.4516943750015994</c:v>
                </c:pt>
                <c:pt idx="9623">
                  <c:v>7.4520231250015989</c:v>
                </c:pt>
                <c:pt idx="9624">
                  <c:v>7.4523631250015994</c:v>
                </c:pt>
                <c:pt idx="9625">
                  <c:v>7.4525137499999996</c:v>
                </c:pt>
                <c:pt idx="9626">
                  <c:v>7.4521862499999996</c:v>
                </c:pt>
                <c:pt idx="9627">
                  <c:v>7.452515</c:v>
                </c:pt>
                <c:pt idx="9628">
                  <c:v>7.4525568750015987</c:v>
                </c:pt>
                <c:pt idx="9629">
                  <c:v>7.4529399999999999</c:v>
                </c:pt>
                <c:pt idx="9630">
                  <c:v>7.4533006250015994</c:v>
                </c:pt>
                <c:pt idx="9631">
                  <c:v>7.4536625000000001</c:v>
                </c:pt>
                <c:pt idx="9632">
                  <c:v>7.4541149999999998</c:v>
                </c:pt>
                <c:pt idx="9633">
                  <c:v>7.4544525000000004</c:v>
                </c:pt>
                <c:pt idx="9634">
                  <c:v>7.4547906250015989</c:v>
                </c:pt>
                <c:pt idx="9635">
                  <c:v>7.4551987500000001</c:v>
                </c:pt>
                <c:pt idx="9636">
                  <c:v>7.4556568750015986</c:v>
                </c:pt>
                <c:pt idx="9637">
                  <c:v>7.4560106250015989</c:v>
                </c:pt>
                <c:pt idx="9638">
                  <c:v>7.4563325000000003</c:v>
                </c:pt>
                <c:pt idx="9639">
                  <c:v>7.4567081250015992</c:v>
                </c:pt>
                <c:pt idx="9640">
                  <c:v>7.4570418750015994</c:v>
                </c:pt>
                <c:pt idx="9641">
                  <c:v>7.4574350000000003</c:v>
                </c:pt>
                <c:pt idx="9642">
                  <c:v>7.457815625001599</c:v>
                </c:pt>
                <c:pt idx="9643">
                  <c:v>7.4581381250015992</c:v>
                </c:pt>
                <c:pt idx="9644">
                  <c:v>7.4584662499999999</c:v>
                </c:pt>
                <c:pt idx="9645">
                  <c:v>7.4588362500000001</c:v>
                </c:pt>
                <c:pt idx="9646">
                  <c:v>7.4591950000000002</c:v>
                </c:pt>
                <c:pt idx="9647">
                  <c:v>7.4591537499999996</c:v>
                </c:pt>
                <c:pt idx="9648">
                  <c:v>7.458811875001599</c:v>
                </c:pt>
                <c:pt idx="9649">
                  <c:v>7.4584650000000003</c:v>
                </c:pt>
                <c:pt idx="9650">
                  <c:v>7.458084375001599</c:v>
                </c:pt>
                <c:pt idx="9651">
                  <c:v>7.4577643750015987</c:v>
                </c:pt>
                <c:pt idx="9652">
                  <c:v>7.4573212499999997</c:v>
                </c:pt>
                <c:pt idx="9653">
                  <c:v>7.4569268750015993</c:v>
                </c:pt>
                <c:pt idx="9654">
                  <c:v>7.4571718750015989</c:v>
                </c:pt>
                <c:pt idx="9655">
                  <c:v>7.4575262499999999</c:v>
                </c:pt>
                <c:pt idx="9656">
                  <c:v>7.4578487500000001</c:v>
                </c:pt>
                <c:pt idx="9657">
                  <c:v>7.4581893750015986</c:v>
                </c:pt>
                <c:pt idx="9658">
                  <c:v>7.4584975</c:v>
                </c:pt>
                <c:pt idx="9659">
                  <c:v>7.4588999999999999</c:v>
                </c:pt>
                <c:pt idx="9660">
                  <c:v>7.4592437499999997</c:v>
                </c:pt>
                <c:pt idx="9661">
                  <c:v>7.4596574999999996</c:v>
                </c:pt>
                <c:pt idx="9662">
                  <c:v>7.460031875001599</c:v>
                </c:pt>
                <c:pt idx="9663">
                  <c:v>7.4604131250015993</c:v>
                </c:pt>
                <c:pt idx="9664">
                  <c:v>7.4608074999999996</c:v>
                </c:pt>
                <c:pt idx="9665">
                  <c:v>7.461195</c:v>
                </c:pt>
                <c:pt idx="9666">
                  <c:v>7.4615462499999996</c:v>
                </c:pt>
                <c:pt idx="9667">
                  <c:v>7.4618962499999997</c:v>
                </c:pt>
                <c:pt idx="9668">
                  <c:v>7.4622812500000002</c:v>
                </c:pt>
                <c:pt idx="9669">
                  <c:v>7.4620643750015994</c:v>
                </c:pt>
                <c:pt idx="9670">
                  <c:v>7.4624556250015992</c:v>
                </c:pt>
                <c:pt idx="9671">
                  <c:v>7.4628162500000004</c:v>
                </c:pt>
                <c:pt idx="9672">
                  <c:v>7.4630524999999999</c:v>
                </c:pt>
                <c:pt idx="9673">
                  <c:v>7.463425</c:v>
                </c:pt>
                <c:pt idx="9674">
                  <c:v>7.4636793750015986</c:v>
                </c:pt>
                <c:pt idx="9675">
                  <c:v>7.46402375</c:v>
                </c:pt>
                <c:pt idx="9676">
                  <c:v>7.4644450000000004</c:v>
                </c:pt>
                <c:pt idx="9677">
                  <c:v>7.4647887500000003</c:v>
                </c:pt>
                <c:pt idx="9678">
                  <c:v>7.4651768750015988</c:v>
                </c:pt>
                <c:pt idx="9679">
                  <c:v>7.4655281250015992</c:v>
                </c:pt>
                <c:pt idx="9680">
                  <c:v>7.4658543750015989</c:v>
                </c:pt>
                <c:pt idx="9681">
                  <c:v>7.4657024999999999</c:v>
                </c:pt>
                <c:pt idx="9682">
                  <c:v>7.4660824999999997</c:v>
                </c:pt>
                <c:pt idx="9683">
                  <c:v>7.4661406250015991</c:v>
                </c:pt>
                <c:pt idx="9684">
                  <c:v>7.4662437500000003</c:v>
                </c:pt>
                <c:pt idx="9685">
                  <c:v>7.4665981250015987</c:v>
                </c:pt>
                <c:pt idx="9686">
                  <c:v>7.466976875001599</c:v>
                </c:pt>
                <c:pt idx="9687">
                  <c:v>7.4673575000000003</c:v>
                </c:pt>
                <c:pt idx="9688">
                  <c:v>7.4676856250015993</c:v>
                </c:pt>
                <c:pt idx="9689">
                  <c:v>7.4680099999999996</c:v>
                </c:pt>
                <c:pt idx="9690">
                  <c:v>7.4683299999999999</c:v>
                </c:pt>
                <c:pt idx="9691">
                  <c:v>7.468666875001599</c:v>
                </c:pt>
                <c:pt idx="9692">
                  <c:v>7.4690112500000003</c:v>
                </c:pt>
                <c:pt idx="9693">
                  <c:v>7.46939625</c:v>
                </c:pt>
                <c:pt idx="9694">
                  <c:v>7.4697831250015989</c:v>
                </c:pt>
                <c:pt idx="9695">
                  <c:v>7.4702081250015988</c:v>
                </c:pt>
                <c:pt idx="9696">
                  <c:v>7.4705393750015991</c:v>
                </c:pt>
                <c:pt idx="9697">
                  <c:v>7.4707931250015989</c:v>
                </c:pt>
                <c:pt idx="9698">
                  <c:v>7.4711231250015988</c:v>
                </c:pt>
                <c:pt idx="9699">
                  <c:v>7.471470625001599</c:v>
                </c:pt>
                <c:pt idx="9700">
                  <c:v>7.471809375001599</c:v>
                </c:pt>
                <c:pt idx="9701">
                  <c:v>7.4721493750015986</c:v>
                </c:pt>
                <c:pt idx="9702">
                  <c:v>7.472575</c:v>
                </c:pt>
                <c:pt idx="9703">
                  <c:v>7.4729218750015987</c:v>
                </c:pt>
                <c:pt idx="9704">
                  <c:v>7.4733018750015994</c:v>
                </c:pt>
                <c:pt idx="9705">
                  <c:v>7.4736243750015987</c:v>
                </c:pt>
                <c:pt idx="9706">
                  <c:v>7.4739506250015992</c:v>
                </c:pt>
                <c:pt idx="9707">
                  <c:v>7.4743250000000003</c:v>
                </c:pt>
                <c:pt idx="9708">
                  <c:v>7.47397125</c:v>
                </c:pt>
                <c:pt idx="9709">
                  <c:v>7.4735825</c:v>
                </c:pt>
                <c:pt idx="9710">
                  <c:v>7.4732568750015993</c:v>
                </c:pt>
                <c:pt idx="9711">
                  <c:v>7.4729299999999999</c:v>
                </c:pt>
                <c:pt idx="9712">
                  <c:v>7.4726024999999998</c:v>
                </c:pt>
                <c:pt idx="9713">
                  <c:v>7.4729237499999996</c:v>
                </c:pt>
                <c:pt idx="9714">
                  <c:v>7.4733106250015986</c:v>
                </c:pt>
                <c:pt idx="9715">
                  <c:v>7.4736824999999998</c:v>
                </c:pt>
                <c:pt idx="9716">
                  <c:v>7.4740437499999999</c:v>
                </c:pt>
                <c:pt idx="9717">
                  <c:v>7.4744175000000004</c:v>
                </c:pt>
                <c:pt idx="9718">
                  <c:v>7.4747431250015994</c:v>
                </c:pt>
                <c:pt idx="9719">
                  <c:v>7.4751712499999998</c:v>
                </c:pt>
                <c:pt idx="9720">
                  <c:v>7.4755506250015991</c:v>
                </c:pt>
                <c:pt idx="9721">
                  <c:v>7.4758668750015991</c:v>
                </c:pt>
                <c:pt idx="9722">
                  <c:v>7.4760118750015989</c:v>
                </c:pt>
                <c:pt idx="9723">
                  <c:v>7.4759399999999996</c:v>
                </c:pt>
                <c:pt idx="9724">
                  <c:v>7.4762893750015991</c:v>
                </c:pt>
                <c:pt idx="9725">
                  <c:v>7.4766531250015991</c:v>
                </c:pt>
                <c:pt idx="9726">
                  <c:v>7.4769918750015991</c:v>
                </c:pt>
                <c:pt idx="9727">
                  <c:v>7.4773399999999999</c:v>
                </c:pt>
                <c:pt idx="9728">
                  <c:v>7.4776693750015992</c:v>
                </c:pt>
                <c:pt idx="9729">
                  <c:v>7.4780887500000004</c:v>
                </c:pt>
                <c:pt idx="9730">
                  <c:v>7.4784100000000002</c:v>
                </c:pt>
                <c:pt idx="9731">
                  <c:v>7.4787800000000004</c:v>
                </c:pt>
                <c:pt idx="9732">
                  <c:v>7.4791731250015987</c:v>
                </c:pt>
                <c:pt idx="9733">
                  <c:v>7.4795299999999996</c:v>
                </c:pt>
                <c:pt idx="9734">
                  <c:v>7.4797112500000003</c:v>
                </c:pt>
                <c:pt idx="9735">
                  <c:v>7.4801562500000003</c:v>
                </c:pt>
                <c:pt idx="9736">
                  <c:v>7.4805381250015994</c:v>
                </c:pt>
                <c:pt idx="9737">
                  <c:v>7.4808787499999996</c:v>
                </c:pt>
                <c:pt idx="9738">
                  <c:v>7.4813168750015988</c:v>
                </c:pt>
                <c:pt idx="9739">
                  <c:v>7.4812843750015992</c:v>
                </c:pt>
                <c:pt idx="9740">
                  <c:v>7.48119625</c:v>
                </c:pt>
                <c:pt idx="9741">
                  <c:v>7.4815718750015989</c:v>
                </c:pt>
                <c:pt idx="9742">
                  <c:v>7.4819387500000003</c:v>
                </c:pt>
                <c:pt idx="9743">
                  <c:v>7.4822662500000003</c:v>
                </c:pt>
                <c:pt idx="9744">
                  <c:v>7.4825887499999997</c:v>
                </c:pt>
                <c:pt idx="9745">
                  <c:v>7.4829918750015993</c:v>
                </c:pt>
                <c:pt idx="9746">
                  <c:v>7.4833299999999996</c:v>
                </c:pt>
                <c:pt idx="9747">
                  <c:v>7.4836593750015989</c:v>
                </c:pt>
                <c:pt idx="9748">
                  <c:v>7.483986875001599</c:v>
                </c:pt>
                <c:pt idx="9749">
                  <c:v>7.484361875001599</c:v>
                </c:pt>
                <c:pt idx="9750">
                  <c:v>7.4847537500000003</c:v>
                </c:pt>
                <c:pt idx="9751">
                  <c:v>7.4851981250015989</c:v>
                </c:pt>
                <c:pt idx="9752">
                  <c:v>7.4855625000000003</c:v>
                </c:pt>
                <c:pt idx="9753">
                  <c:v>7.4859306250015987</c:v>
                </c:pt>
                <c:pt idx="9754">
                  <c:v>7.4862762500000004</c:v>
                </c:pt>
                <c:pt idx="9755">
                  <c:v>7.4866549999999998</c:v>
                </c:pt>
                <c:pt idx="9756">
                  <c:v>7.4869962499999998</c:v>
                </c:pt>
                <c:pt idx="9757">
                  <c:v>7.4873743750015986</c:v>
                </c:pt>
                <c:pt idx="9758">
                  <c:v>7.48773</c:v>
                </c:pt>
                <c:pt idx="9759">
                  <c:v>7.487868125001599</c:v>
                </c:pt>
                <c:pt idx="9760">
                  <c:v>7.4874974999999999</c:v>
                </c:pt>
                <c:pt idx="9761">
                  <c:v>7.4877737499999997</c:v>
                </c:pt>
                <c:pt idx="9762">
                  <c:v>7.4874499999999999</c:v>
                </c:pt>
                <c:pt idx="9763">
                  <c:v>7.4871081250015994</c:v>
                </c:pt>
                <c:pt idx="9764">
                  <c:v>7.4867743750015991</c:v>
                </c:pt>
                <c:pt idx="9765">
                  <c:v>7.48644</c:v>
                </c:pt>
                <c:pt idx="9766">
                  <c:v>7.4868625</c:v>
                </c:pt>
                <c:pt idx="9767">
                  <c:v>7.4872656250015988</c:v>
                </c:pt>
                <c:pt idx="9768">
                  <c:v>7.4874906250015991</c:v>
                </c:pt>
                <c:pt idx="9769">
                  <c:v>7.4878712500000004</c:v>
                </c:pt>
                <c:pt idx="9770">
                  <c:v>7.4882299999999997</c:v>
                </c:pt>
                <c:pt idx="9771">
                  <c:v>7.4885868750015989</c:v>
                </c:pt>
                <c:pt idx="9772">
                  <c:v>7.4889237499999997</c:v>
                </c:pt>
                <c:pt idx="9773">
                  <c:v>7.4892562500000004</c:v>
                </c:pt>
                <c:pt idx="9774">
                  <c:v>7.4895818750015986</c:v>
                </c:pt>
                <c:pt idx="9775">
                  <c:v>7.4899250000000004</c:v>
                </c:pt>
                <c:pt idx="9776">
                  <c:v>7.4903056250015991</c:v>
                </c:pt>
                <c:pt idx="9777">
                  <c:v>7.49062625</c:v>
                </c:pt>
                <c:pt idx="9778">
                  <c:v>7.4909687500000004</c:v>
                </c:pt>
                <c:pt idx="9779">
                  <c:v>7.4913281250015986</c:v>
                </c:pt>
                <c:pt idx="9780">
                  <c:v>7.4916687499999997</c:v>
                </c:pt>
                <c:pt idx="9781">
                  <c:v>7.4919906250015993</c:v>
                </c:pt>
                <c:pt idx="9782">
                  <c:v>7.4924012500000003</c:v>
                </c:pt>
                <c:pt idx="9783">
                  <c:v>7.4923599999999997</c:v>
                </c:pt>
                <c:pt idx="9784">
                  <c:v>7.4919131250015987</c:v>
                </c:pt>
                <c:pt idx="9785">
                  <c:v>7.4915675000000004</c:v>
                </c:pt>
                <c:pt idx="9786">
                  <c:v>7.4914656250015987</c:v>
                </c:pt>
                <c:pt idx="9787">
                  <c:v>7.4912087500000002</c:v>
                </c:pt>
                <c:pt idx="9788">
                  <c:v>7.4915393750015991</c:v>
                </c:pt>
                <c:pt idx="9789">
                  <c:v>7.4918975000000003</c:v>
                </c:pt>
                <c:pt idx="9790">
                  <c:v>7.4917875</c:v>
                </c:pt>
                <c:pt idx="9791">
                  <c:v>7.4921431250015988</c:v>
                </c:pt>
                <c:pt idx="9792">
                  <c:v>7.4924868750015987</c:v>
                </c:pt>
                <c:pt idx="9793">
                  <c:v>7.4928168750015987</c:v>
                </c:pt>
                <c:pt idx="9794">
                  <c:v>7.4931693750015986</c:v>
                </c:pt>
                <c:pt idx="9795">
                  <c:v>7.4931468750015986</c:v>
                </c:pt>
                <c:pt idx="9796">
                  <c:v>7.4934806250015988</c:v>
                </c:pt>
                <c:pt idx="9797">
                  <c:v>7.4938343750015992</c:v>
                </c:pt>
                <c:pt idx="9798">
                  <c:v>7.4941768750015987</c:v>
                </c:pt>
                <c:pt idx="9799">
                  <c:v>7.4941831250015989</c:v>
                </c:pt>
                <c:pt idx="9800">
                  <c:v>7.4945237499999999</c:v>
                </c:pt>
                <c:pt idx="9801">
                  <c:v>7.4948787499999998</c:v>
                </c:pt>
                <c:pt idx="9802">
                  <c:v>7.4944750000000004</c:v>
                </c:pt>
                <c:pt idx="9803">
                  <c:v>7.494625625001599</c:v>
                </c:pt>
                <c:pt idx="9804">
                  <c:v>7.4948662500000003</c:v>
                </c:pt>
                <c:pt idx="9805">
                  <c:v>7.4950743750015993</c:v>
                </c:pt>
                <c:pt idx="9806">
                  <c:v>7.4954218750015986</c:v>
                </c:pt>
                <c:pt idx="9807">
                  <c:v>7.4957431250015993</c:v>
                </c:pt>
                <c:pt idx="9808">
                  <c:v>7.4961124999999997</c:v>
                </c:pt>
                <c:pt idx="9809">
                  <c:v>7.4964743750015987</c:v>
                </c:pt>
                <c:pt idx="9810">
                  <c:v>7.4968174999999997</c:v>
                </c:pt>
                <c:pt idx="9811">
                  <c:v>7.496959375001599</c:v>
                </c:pt>
                <c:pt idx="9812">
                  <c:v>7.4968681250015994</c:v>
                </c:pt>
                <c:pt idx="9813">
                  <c:v>7.496525625001599</c:v>
                </c:pt>
                <c:pt idx="9814">
                  <c:v>7.4961287499999996</c:v>
                </c:pt>
                <c:pt idx="9815">
                  <c:v>7.4957562500000003</c:v>
                </c:pt>
                <c:pt idx="9816">
                  <c:v>7.4954099999999997</c:v>
                </c:pt>
                <c:pt idx="9817">
                  <c:v>7.4950556250015987</c:v>
                </c:pt>
                <c:pt idx="9818">
                  <c:v>7.4953293750015986</c:v>
                </c:pt>
                <c:pt idx="9819">
                  <c:v>7.4957068750015994</c:v>
                </c:pt>
                <c:pt idx="9820">
                  <c:v>7.4960275000000003</c:v>
                </c:pt>
                <c:pt idx="9821">
                  <c:v>7.4964193750015991</c:v>
                </c:pt>
                <c:pt idx="9822">
                  <c:v>7.4967887500000003</c:v>
                </c:pt>
                <c:pt idx="9823">
                  <c:v>7.497124375001599</c:v>
                </c:pt>
                <c:pt idx="9824">
                  <c:v>7.4974681250015989</c:v>
                </c:pt>
                <c:pt idx="9825">
                  <c:v>7.4978899999999999</c:v>
                </c:pt>
                <c:pt idx="9826">
                  <c:v>7.4980000000000002</c:v>
                </c:pt>
                <c:pt idx="9827">
                  <c:v>7.4977031250015989</c:v>
                </c:pt>
                <c:pt idx="9828">
                  <c:v>7.4979656250015987</c:v>
                </c:pt>
                <c:pt idx="9829">
                  <c:v>7.4982912500000003</c:v>
                </c:pt>
                <c:pt idx="9830">
                  <c:v>7.4984543750015993</c:v>
                </c:pt>
                <c:pt idx="9831">
                  <c:v>7.4987743750015987</c:v>
                </c:pt>
                <c:pt idx="9832">
                  <c:v>7.4989868750015987</c:v>
                </c:pt>
                <c:pt idx="9833">
                  <c:v>7.4992925000000001</c:v>
                </c:pt>
                <c:pt idx="9834">
                  <c:v>7.4988950000000001</c:v>
                </c:pt>
                <c:pt idx="9835">
                  <c:v>7.4985293750015991</c:v>
                </c:pt>
                <c:pt idx="9836">
                  <c:v>7.4981993750015992</c:v>
                </c:pt>
                <c:pt idx="9837">
                  <c:v>7.4977993750015992</c:v>
                </c:pt>
                <c:pt idx="9838">
                  <c:v>7.4974724999999998</c:v>
                </c:pt>
                <c:pt idx="9839">
                  <c:v>7.4971306250015992</c:v>
                </c:pt>
                <c:pt idx="9840">
                  <c:v>7.4974143750015987</c:v>
                </c:pt>
                <c:pt idx="9841">
                  <c:v>7.4977625000000003</c:v>
                </c:pt>
                <c:pt idx="9842">
                  <c:v>7.4979025000000004</c:v>
                </c:pt>
                <c:pt idx="9843">
                  <c:v>7.4980687499999998</c:v>
                </c:pt>
                <c:pt idx="9844">
                  <c:v>7.4978031250015986</c:v>
                </c:pt>
                <c:pt idx="9845">
                  <c:v>7.4975575000000001</c:v>
                </c:pt>
                <c:pt idx="9846">
                  <c:v>7.4979268750015988</c:v>
                </c:pt>
                <c:pt idx="9847">
                  <c:v>7.4981150000000003</c:v>
                </c:pt>
                <c:pt idx="9848">
                  <c:v>7.4981549999999997</c:v>
                </c:pt>
                <c:pt idx="9849">
                  <c:v>7.4984868750015989</c:v>
                </c:pt>
                <c:pt idx="9850">
                  <c:v>7.4988599999999996</c:v>
                </c:pt>
                <c:pt idx="9851">
                  <c:v>7.4992099999999997</c:v>
                </c:pt>
                <c:pt idx="9852">
                  <c:v>7.4995324999999999</c:v>
                </c:pt>
                <c:pt idx="9853">
                  <c:v>7.4998874999999998</c:v>
                </c:pt>
                <c:pt idx="9854">
                  <c:v>7.4999231250015992</c:v>
                </c:pt>
                <c:pt idx="9855">
                  <c:v>7.4997981250015986</c:v>
                </c:pt>
                <c:pt idx="9856">
                  <c:v>7.4999074999999999</c:v>
                </c:pt>
                <c:pt idx="9857">
                  <c:v>7.4995631250015986</c:v>
                </c:pt>
                <c:pt idx="9858">
                  <c:v>7.4994174999999998</c:v>
                </c:pt>
                <c:pt idx="9859">
                  <c:v>7.4997981250015986</c:v>
                </c:pt>
                <c:pt idx="9860">
                  <c:v>7.5001818750015987</c:v>
                </c:pt>
                <c:pt idx="9861">
                  <c:v>7.5004049999999998</c:v>
                </c:pt>
                <c:pt idx="9862">
                  <c:v>7.5003812500000002</c:v>
                </c:pt>
                <c:pt idx="9863">
                  <c:v>7.5000312500000001</c:v>
                </c:pt>
                <c:pt idx="9864">
                  <c:v>7.5000737500000003</c:v>
                </c:pt>
                <c:pt idx="9865">
                  <c:v>7.5004024999999999</c:v>
                </c:pt>
                <c:pt idx="9866">
                  <c:v>7.5007262499999996</c:v>
                </c:pt>
                <c:pt idx="9867">
                  <c:v>7.5010475000000003</c:v>
                </c:pt>
                <c:pt idx="9868">
                  <c:v>7.501394375001599</c:v>
                </c:pt>
                <c:pt idx="9869">
                  <c:v>7.5017643750015992</c:v>
                </c:pt>
                <c:pt idx="9870">
                  <c:v>7.5021500000000003</c:v>
                </c:pt>
                <c:pt idx="9871">
                  <c:v>7.5024337499999998</c:v>
                </c:pt>
                <c:pt idx="9872">
                  <c:v>7.5025618750015992</c:v>
                </c:pt>
                <c:pt idx="9873">
                  <c:v>7.5027381250015992</c:v>
                </c:pt>
                <c:pt idx="9874">
                  <c:v>7.5028668750015992</c:v>
                </c:pt>
                <c:pt idx="9875">
                  <c:v>7.5032462500000001</c:v>
                </c:pt>
                <c:pt idx="9876">
                  <c:v>7.5036418750015992</c:v>
                </c:pt>
                <c:pt idx="9877">
                  <c:v>7.5037574999999999</c:v>
                </c:pt>
                <c:pt idx="9878">
                  <c:v>7.5033862500000001</c:v>
                </c:pt>
                <c:pt idx="9879">
                  <c:v>7.5029181250015986</c:v>
                </c:pt>
                <c:pt idx="9880">
                  <c:v>7.5024850000000001</c:v>
                </c:pt>
                <c:pt idx="9881">
                  <c:v>7.5021037499999998</c:v>
                </c:pt>
                <c:pt idx="9882">
                  <c:v>7.5016937500000003</c:v>
                </c:pt>
                <c:pt idx="9883">
                  <c:v>7.501371875001599</c:v>
                </c:pt>
                <c:pt idx="9884">
                  <c:v>7.5011306250015988</c:v>
                </c:pt>
                <c:pt idx="9885">
                  <c:v>7.5007943750015986</c:v>
                </c:pt>
                <c:pt idx="9886">
                  <c:v>7.5004962500000003</c:v>
                </c:pt>
                <c:pt idx="9887">
                  <c:v>7.5007418750015988</c:v>
                </c:pt>
                <c:pt idx="9888">
                  <c:v>7.501159375001599</c:v>
                </c:pt>
                <c:pt idx="9889">
                  <c:v>7.5015181250015992</c:v>
                </c:pt>
                <c:pt idx="9890">
                  <c:v>7.5018587500000002</c:v>
                </c:pt>
                <c:pt idx="9891">
                  <c:v>7.5022768750015993</c:v>
                </c:pt>
                <c:pt idx="9892">
                  <c:v>7.5026081250015988</c:v>
                </c:pt>
                <c:pt idx="9893">
                  <c:v>7.5029331250015989</c:v>
                </c:pt>
                <c:pt idx="9894">
                  <c:v>7.5028643750015993</c:v>
                </c:pt>
                <c:pt idx="9895">
                  <c:v>7.5024337499999998</c:v>
                </c:pt>
                <c:pt idx="9896">
                  <c:v>7.5020800000000003</c:v>
                </c:pt>
                <c:pt idx="9897">
                  <c:v>7.5018406250015994</c:v>
                </c:pt>
                <c:pt idx="9898">
                  <c:v>7.5021987499999998</c:v>
                </c:pt>
                <c:pt idx="9899">
                  <c:v>7.5021674999999997</c:v>
                </c:pt>
                <c:pt idx="9900">
                  <c:v>7.5023</c:v>
                </c:pt>
                <c:pt idx="9901">
                  <c:v>7.5025412500000002</c:v>
                </c:pt>
                <c:pt idx="9902">
                  <c:v>7.5022956250015991</c:v>
                </c:pt>
                <c:pt idx="9903">
                  <c:v>7.5020850000000001</c:v>
                </c:pt>
                <c:pt idx="9904">
                  <c:v>7.5020962500000001</c:v>
                </c:pt>
                <c:pt idx="9905">
                  <c:v>7.5019999999999998</c:v>
                </c:pt>
                <c:pt idx="9906">
                  <c:v>7.5021399999999998</c:v>
                </c:pt>
                <c:pt idx="9907">
                  <c:v>7.5025237499999999</c:v>
                </c:pt>
                <c:pt idx="9908">
                  <c:v>7.5029574999999999</c:v>
                </c:pt>
                <c:pt idx="9909">
                  <c:v>7.5033431250015994</c:v>
                </c:pt>
                <c:pt idx="9910">
                  <c:v>7.5036350000000001</c:v>
                </c:pt>
                <c:pt idx="9911">
                  <c:v>7.5038468750015994</c:v>
                </c:pt>
                <c:pt idx="9912">
                  <c:v>7.5039575000000003</c:v>
                </c:pt>
                <c:pt idx="9913">
                  <c:v>7.5036031250015993</c:v>
                </c:pt>
                <c:pt idx="9914">
                  <c:v>7.5032775000000003</c:v>
                </c:pt>
                <c:pt idx="9915">
                  <c:v>7.5029574999999999</c:v>
                </c:pt>
                <c:pt idx="9916">
                  <c:v>7.5025612500000003</c:v>
                </c:pt>
                <c:pt idx="9917">
                  <c:v>7.5021687500000001</c:v>
                </c:pt>
                <c:pt idx="9918">
                  <c:v>7.5021531250015991</c:v>
                </c:pt>
                <c:pt idx="9919">
                  <c:v>7.5023999999999997</c:v>
                </c:pt>
                <c:pt idx="9920">
                  <c:v>7.5028193750015992</c:v>
                </c:pt>
                <c:pt idx="9921">
                  <c:v>7.5026781250015988</c:v>
                </c:pt>
                <c:pt idx="9922">
                  <c:v>7.5022818750015992</c:v>
                </c:pt>
                <c:pt idx="9923">
                  <c:v>7.5018500000000001</c:v>
                </c:pt>
                <c:pt idx="9924">
                  <c:v>7.5015262500000004</c:v>
                </c:pt>
                <c:pt idx="9925">
                  <c:v>7.5011143750015989</c:v>
                </c:pt>
                <c:pt idx="9926">
                  <c:v>7.5007756250015989</c:v>
                </c:pt>
                <c:pt idx="9927">
                  <c:v>7.5003881250015993</c:v>
                </c:pt>
                <c:pt idx="9928">
                  <c:v>7.4999781250015989</c:v>
                </c:pt>
                <c:pt idx="9929">
                  <c:v>7.4995131250015987</c:v>
                </c:pt>
                <c:pt idx="9930">
                  <c:v>7.499494375001599</c:v>
                </c:pt>
                <c:pt idx="9931">
                  <c:v>7.4995918750015989</c:v>
                </c:pt>
                <c:pt idx="9932">
                  <c:v>7.4999656250015994</c:v>
                </c:pt>
                <c:pt idx="9933">
                  <c:v>7.5003200000000003</c:v>
                </c:pt>
                <c:pt idx="9934">
                  <c:v>7.5006518750015987</c:v>
                </c:pt>
                <c:pt idx="9935">
                  <c:v>7.5006431250015986</c:v>
                </c:pt>
                <c:pt idx="9936">
                  <c:v>7.5003156250015994</c:v>
                </c:pt>
                <c:pt idx="9937">
                  <c:v>7.4999093750015993</c:v>
                </c:pt>
                <c:pt idx="9938">
                  <c:v>7.4995624999999997</c:v>
                </c:pt>
                <c:pt idx="9939">
                  <c:v>7.4994193750015992</c:v>
                </c:pt>
                <c:pt idx="9940">
                  <c:v>7.4994537499999998</c:v>
                </c:pt>
                <c:pt idx="9941">
                  <c:v>7.4997812499999998</c:v>
                </c:pt>
                <c:pt idx="9942">
                  <c:v>7.5000312500000001</c:v>
                </c:pt>
                <c:pt idx="9943">
                  <c:v>7.5003956250015991</c:v>
                </c:pt>
                <c:pt idx="9944">
                  <c:v>7.5007406250015993</c:v>
                </c:pt>
                <c:pt idx="9945">
                  <c:v>7.5009643750015993</c:v>
                </c:pt>
                <c:pt idx="9946">
                  <c:v>7.5008712500000003</c:v>
                </c:pt>
                <c:pt idx="9947">
                  <c:v>7.5004749999999998</c:v>
                </c:pt>
                <c:pt idx="9948">
                  <c:v>7.5001462500000002</c:v>
                </c:pt>
                <c:pt idx="9949">
                  <c:v>7.4997350000000003</c:v>
                </c:pt>
                <c:pt idx="9950">
                  <c:v>7.4994100000000001</c:v>
                </c:pt>
                <c:pt idx="9951">
                  <c:v>7.4990181250015988</c:v>
                </c:pt>
                <c:pt idx="9952">
                  <c:v>7.4986943750015991</c:v>
                </c:pt>
                <c:pt idx="9953">
                  <c:v>7.4987674999999996</c:v>
                </c:pt>
                <c:pt idx="9954">
                  <c:v>7.4984443750015988</c:v>
                </c:pt>
                <c:pt idx="9955">
                  <c:v>7.4980975000000001</c:v>
                </c:pt>
                <c:pt idx="9956">
                  <c:v>7.4977774999999998</c:v>
                </c:pt>
                <c:pt idx="9957">
                  <c:v>7.4974987500000001</c:v>
                </c:pt>
                <c:pt idx="9958">
                  <c:v>7.4974825000000003</c:v>
                </c:pt>
                <c:pt idx="9959">
                  <c:v>7.4976368750015991</c:v>
                </c:pt>
                <c:pt idx="9960">
                  <c:v>7.4977662499999997</c:v>
                </c:pt>
                <c:pt idx="9961">
                  <c:v>7.497686875001599</c:v>
                </c:pt>
                <c:pt idx="9962">
                  <c:v>7.4975437500000002</c:v>
                </c:pt>
                <c:pt idx="9963">
                  <c:v>7.4978356250015992</c:v>
                </c:pt>
                <c:pt idx="9964">
                  <c:v>7.4976787500000004</c:v>
                </c:pt>
                <c:pt idx="9965">
                  <c:v>7.4975681250015986</c:v>
                </c:pt>
                <c:pt idx="9966">
                  <c:v>7.4972462499999999</c:v>
                </c:pt>
                <c:pt idx="9967">
                  <c:v>7.4970462500000004</c:v>
                </c:pt>
                <c:pt idx="9968">
                  <c:v>7.4969381250015994</c:v>
                </c:pt>
                <c:pt idx="9969">
                  <c:v>7.4965093750015992</c:v>
                </c:pt>
                <c:pt idx="9970">
                  <c:v>7.4961799999999998</c:v>
                </c:pt>
                <c:pt idx="9971">
                  <c:v>7.4957162500000001</c:v>
                </c:pt>
                <c:pt idx="9972">
                  <c:v>7.495375625001599</c:v>
                </c:pt>
                <c:pt idx="9973">
                  <c:v>7.4950356250015986</c:v>
                </c:pt>
                <c:pt idx="9974">
                  <c:v>7.4946237499999997</c:v>
                </c:pt>
                <c:pt idx="9975">
                  <c:v>7.4945325</c:v>
                </c:pt>
                <c:pt idx="9976">
                  <c:v>7.4945025000000003</c:v>
                </c:pt>
                <c:pt idx="9977">
                  <c:v>7.4945862500000002</c:v>
                </c:pt>
                <c:pt idx="9978">
                  <c:v>7.4948399999999999</c:v>
                </c:pt>
                <c:pt idx="9979">
                  <c:v>7.4945525000000002</c:v>
                </c:pt>
                <c:pt idx="9980">
                  <c:v>7.4942206250015992</c:v>
                </c:pt>
                <c:pt idx="9981">
                  <c:v>7.4939206250015991</c:v>
                </c:pt>
                <c:pt idx="9982">
                  <c:v>7.4936974999999997</c:v>
                </c:pt>
                <c:pt idx="9983">
                  <c:v>7.4936918750015993</c:v>
                </c:pt>
                <c:pt idx="9984">
                  <c:v>7.4932931250015988</c:v>
                </c:pt>
                <c:pt idx="9985">
                  <c:v>7.4929481250015986</c:v>
                </c:pt>
                <c:pt idx="9986">
                  <c:v>7.4925162500000004</c:v>
                </c:pt>
                <c:pt idx="9987">
                  <c:v>7.4921462500000002</c:v>
                </c:pt>
                <c:pt idx="9988">
                  <c:v>7.4918087499999997</c:v>
                </c:pt>
                <c:pt idx="9989">
                  <c:v>7.4916781250015987</c:v>
                </c:pt>
                <c:pt idx="9990">
                  <c:v>7.49128375</c:v>
                </c:pt>
                <c:pt idx="9991">
                  <c:v>7.4909112499999999</c:v>
                </c:pt>
                <c:pt idx="9992">
                  <c:v>7.4905368750015988</c:v>
                </c:pt>
                <c:pt idx="9993">
                  <c:v>7.4901781250015986</c:v>
                </c:pt>
                <c:pt idx="9994">
                  <c:v>7.4898237500000002</c:v>
                </c:pt>
                <c:pt idx="9995">
                  <c:v>7.4894662500000004</c:v>
                </c:pt>
                <c:pt idx="9996">
                  <c:v>7.4890762500000001</c:v>
                </c:pt>
                <c:pt idx="9997">
                  <c:v>7.4887318750015988</c:v>
                </c:pt>
                <c:pt idx="9998">
                  <c:v>7.4884012499999999</c:v>
                </c:pt>
                <c:pt idx="9999">
                  <c:v>7.4884925000000004</c:v>
                </c:pt>
                <c:pt idx="10000">
                  <c:v>7.4887581250015991</c:v>
                </c:pt>
                <c:pt idx="10001">
                  <c:v>7.4883949999999997</c:v>
                </c:pt>
                <c:pt idx="10002">
                  <c:v>7.4882356250015993</c:v>
                </c:pt>
                <c:pt idx="10003">
                  <c:v>7.4879899999999999</c:v>
                </c:pt>
                <c:pt idx="10004">
                  <c:v>7.4879724999999997</c:v>
                </c:pt>
                <c:pt idx="10005">
                  <c:v>7.4880950000000004</c:v>
                </c:pt>
                <c:pt idx="10006">
                  <c:v>7.4881468750015987</c:v>
                </c:pt>
                <c:pt idx="10007">
                  <c:v>7.4878018750015993</c:v>
                </c:pt>
                <c:pt idx="10008">
                  <c:v>7.4873762499999996</c:v>
                </c:pt>
                <c:pt idx="10009">
                  <c:v>7.4870293750015993</c:v>
                </c:pt>
                <c:pt idx="10010">
                  <c:v>7.4866887499999999</c:v>
                </c:pt>
                <c:pt idx="10011">
                  <c:v>7.486286875001599</c:v>
                </c:pt>
                <c:pt idx="10012">
                  <c:v>7.486026875001599</c:v>
                </c:pt>
                <c:pt idx="10013">
                  <c:v>7.4857062499999998</c:v>
                </c:pt>
                <c:pt idx="10014">
                  <c:v>7.485324375001599</c:v>
                </c:pt>
                <c:pt idx="10015">
                  <c:v>7.4849125000000001</c:v>
                </c:pt>
                <c:pt idx="10016">
                  <c:v>7.4845912500000003</c:v>
                </c:pt>
                <c:pt idx="10017">
                  <c:v>7.4842550000000001</c:v>
                </c:pt>
                <c:pt idx="10018">
                  <c:v>7.4840906250015991</c:v>
                </c:pt>
                <c:pt idx="10019">
                  <c:v>7.4842843750015993</c:v>
                </c:pt>
                <c:pt idx="10020">
                  <c:v>7.4844068750015991</c:v>
                </c:pt>
                <c:pt idx="10021">
                  <c:v>7.4840912499999996</c:v>
                </c:pt>
                <c:pt idx="10022">
                  <c:v>7.4843518750015994</c:v>
                </c:pt>
                <c:pt idx="10023">
                  <c:v>7.4842506250015992</c:v>
                </c:pt>
                <c:pt idx="10024">
                  <c:v>7.4842756250015992</c:v>
                </c:pt>
                <c:pt idx="10025">
                  <c:v>7.4838731250015993</c:v>
                </c:pt>
                <c:pt idx="10026">
                  <c:v>7.4835206250015993</c:v>
                </c:pt>
                <c:pt idx="10027">
                  <c:v>7.4833906250015989</c:v>
                </c:pt>
                <c:pt idx="10028">
                  <c:v>7.4831656250015994</c:v>
                </c:pt>
                <c:pt idx="10029">
                  <c:v>7.4833368750015987</c:v>
                </c:pt>
                <c:pt idx="10030">
                  <c:v>7.4837118750015987</c:v>
                </c:pt>
                <c:pt idx="10031">
                  <c:v>7.4839475000000002</c:v>
                </c:pt>
                <c:pt idx="10032">
                  <c:v>7.4836243750015994</c:v>
                </c:pt>
                <c:pt idx="10033">
                  <c:v>7.4831987499999997</c:v>
                </c:pt>
                <c:pt idx="10034">
                  <c:v>7.4828574999999997</c:v>
                </c:pt>
                <c:pt idx="10035">
                  <c:v>7.4824374999999996</c:v>
                </c:pt>
                <c:pt idx="10036">
                  <c:v>7.4820925000000003</c:v>
                </c:pt>
                <c:pt idx="10037">
                  <c:v>7.4817787500000001</c:v>
                </c:pt>
                <c:pt idx="10038">
                  <c:v>7.4816543750015994</c:v>
                </c:pt>
                <c:pt idx="10039">
                  <c:v>7.4814637499999996</c:v>
                </c:pt>
                <c:pt idx="10040">
                  <c:v>7.4814712500000002</c:v>
                </c:pt>
                <c:pt idx="10041">
                  <c:v>7.4818143750015986</c:v>
                </c:pt>
                <c:pt idx="10042">
                  <c:v>7.4821518750015992</c:v>
                </c:pt>
                <c:pt idx="10043">
                  <c:v>7.48250875</c:v>
                </c:pt>
                <c:pt idx="10044">
                  <c:v>7.4828962499999996</c:v>
                </c:pt>
                <c:pt idx="10045">
                  <c:v>7.4831068750015994</c:v>
                </c:pt>
                <c:pt idx="10046">
                  <c:v>7.4834681250015986</c:v>
                </c:pt>
                <c:pt idx="10047">
                  <c:v>7.4838006250015994</c:v>
                </c:pt>
                <c:pt idx="10048">
                  <c:v>7.4834849999999999</c:v>
                </c:pt>
                <c:pt idx="10049">
                  <c:v>7.4829956250015988</c:v>
                </c:pt>
                <c:pt idx="10050">
                  <c:v>7.4825737500000002</c:v>
                </c:pt>
                <c:pt idx="10051">
                  <c:v>7.4822443750015992</c:v>
                </c:pt>
                <c:pt idx="10052">
                  <c:v>7.4818481250015987</c:v>
                </c:pt>
                <c:pt idx="10053">
                  <c:v>7.4816306250015989</c:v>
                </c:pt>
                <c:pt idx="10054">
                  <c:v>7.48168875</c:v>
                </c:pt>
                <c:pt idx="10055">
                  <c:v>7.4813681250015991</c:v>
                </c:pt>
                <c:pt idx="10056">
                  <c:v>7.4812181250015986</c:v>
                </c:pt>
                <c:pt idx="10057">
                  <c:v>7.4810287500000001</c:v>
                </c:pt>
                <c:pt idx="10058">
                  <c:v>7.4812025000000002</c:v>
                </c:pt>
                <c:pt idx="10059">
                  <c:v>7.4815543750015987</c:v>
                </c:pt>
                <c:pt idx="10060">
                  <c:v>7.4812712499999998</c:v>
                </c:pt>
                <c:pt idx="10061">
                  <c:v>7.481323125001599</c:v>
                </c:pt>
                <c:pt idx="10062">
                  <c:v>7.4812218750015989</c:v>
                </c:pt>
                <c:pt idx="10063">
                  <c:v>7.481135625001599</c:v>
                </c:pt>
                <c:pt idx="10064">
                  <c:v>7.4814818750015988</c:v>
                </c:pt>
                <c:pt idx="10065">
                  <c:v>7.4818693750015992</c:v>
                </c:pt>
                <c:pt idx="10066">
                  <c:v>7.4822100000000002</c:v>
                </c:pt>
                <c:pt idx="10067">
                  <c:v>7.4825656250015991</c:v>
                </c:pt>
                <c:pt idx="10068">
                  <c:v>7.4828443750015987</c:v>
                </c:pt>
                <c:pt idx="10069">
                  <c:v>7.4826206250015987</c:v>
                </c:pt>
                <c:pt idx="10070">
                  <c:v>7.4822274999999996</c:v>
                </c:pt>
                <c:pt idx="10071">
                  <c:v>7.4818137499999997</c:v>
                </c:pt>
                <c:pt idx="10072">
                  <c:v>7.4814893750015994</c:v>
                </c:pt>
                <c:pt idx="10073">
                  <c:v>7.4812824999999998</c:v>
                </c:pt>
                <c:pt idx="10074">
                  <c:v>7.4813743750015993</c:v>
                </c:pt>
                <c:pt idx="10075">
                  <c:v>7.4815168750015992</c:v>
                </c:pt>
                <c:pt idx="10076">
                  <c:v>7.4811537499999998</c:v>
                </c:pt>
                <c:pt idx="10077">
                  <c:v>7.4807062499999999</c:v>
                </c:pt>
                <c:pt idx="10078">
                  <c:v>7.4803218750015992</c:v>
                </c:pt>
                <c:pt idx="10079">
                  <c:v>7.48</c:v>
                </c:pt>
                <c:pt idx="10080">
                  <c:v>7.4796606250015989</c:v>
                </c:pt>
                <c:pt idx="10081">
                  <c:v>7.4791800000000004</c:v>
                </c:pt>
                <c:pt idx="10082">
                  <c:v>7.4787549999999996</c:v>
                </c:pt>
                <c:pt idx="10083">
                  <c:v>7.4783187499999997</c:v>
                </c:pt>
                <c:pt idx="10084">
                  <c:v>7.4777224999999996</c:v>
                </c:pt>
                <c:pt idx="10085">
                  <c:v>7.4771925000000001</c:v>
                </c:pt>
                <c:pt idx="10086">
                  <c:v>7.4765750000000004</c:v>
                </c:pt>
                <c:pt idx="10087">
                  <c:v>7.4759993750015994</c:v>
                </c:pt>
                <c:pt idx="10088">
                  <c:v>7.4753543750015989</c:v>
                </c:pt>
                <c:pt idx="10089">
                  <c:v>7.4747031250015992</c:v>
                </c:pt>
                <c:pt idx="10090">
                  <c:v>7.4741618750015988</c:v>
                </c:pt>
                <c:pt idx="10091">
                  <c:v>7.4738081250015993</c:v>
                </c:pt>
                <c:pt idx="10092">
                  <c:v>7.4732450000000004</c:v>
                </c:pt>
                <c:pt idx="10093">
                  <c:v>7.4728543750015994</c:v>
                </c:pt>
                <c:pt idx="10094">
                  <c:v>7.4725131250015986</c:v>
                </c:pt>
                <c:pt idx="10095">
                  <c:v>7.4721181250015993</c:v>
                </c:pt>
                <c:pt idx="10096">
                  <c:v>7.47174125</c:v>
                </c:pt>
                <c:pt idx="10097">
                  <c:v>7.4713443750015989</c:v>
                </c:pt>
                <c:pt idx="10098">
                  <c:v>7.4709762499999997</c:v>
                </c:pt>
                <c:pt idx="10099">
                  <c:v>7.4706081250015988</c:v>
                </c:pt>
                <c:pt idx="10100">
                  <c:v>7.4702624999999996</c:v>
                </c:pt>
                <c:pt idx="10101">
                  <c:v>7.4698862500000001</c:v>
                </c:pt>
                <c:pt idx="10102">
                  <c:v>7.4693968750015989</c:v>
                </c:pt>
                <c:pt idx="10103">
                  <c:v>7.4689500000000004</c:v>
                </c:pt>
                <c:pt idx="10104">
                  <c:v>7.4684868750015987</c:v>
                </c:pt>
                <c:pt idx="10105">
                  <c:v>7.4681218750015992</c:v>
                </c:pt>
                <c:pt idx="10106">
                  <c:v>7.4677218750015992</c:v>
                </c:pt>
                <c:pt idx="10107">
                  <c:v>7.4672856250015993</c:v>
                </c:pt>
                <c:pt idx="10108">
                  <c:v>7.4669193750015994</c:v>
                </c:pt>
                <c:pt idx="10109">
                  <c:v>7.4665712500000003</c:v>
                </c:pt>
                <c:pt idx="10110">
                  <c:v>7.4661243750015993</c:v>
                </c:pt>
                <c:pt idx="10111">
                  <c:v>7.4657943750015994</c:v>
                </c:pt>
                <c:pt idx="10112">
                  <c:v>7.4654499999999997</c:v>
                </c:pt>
                <c:pt idx="10113">
                  <c:v>7.4651037499999999</c:v>
                </c:pt>
                <c:pt idx="10114">
                  <c:v>7.4647443750015992</c:v>
                </c:pt>
                <c:pt idx="10115">
                  <c:v>7.4646606250015992</c:v>
                </c:pt>
                <c:pt idx="10116">
                  <c:v>7.4642212499999996</c:v>
                </c:pt>
                <c:pt idx="10117">
                  <c:v>7.4642200000000001</c:v>
                </c:pt>
                <c:pt idx="10118">
                  <c:v>7.4644174999999997</c:v>
                </c:pt>
                <c:pt idx="10119">
                  <c:v>7.4641437499999999</c:v>
                </c:pt>
                <c:pt idx="10120">
                  <c:v>7.4637862500000001</c:v>
                </c:pt>
                <c:pt idx="10121">
                  <c:v>7.4634268750015993</c:v>
                </c:pt>
                <c:pt idx="10122">
                  <c:v>7.463188125001599</c:v>
                </c:pt>
                <c:pt idx="10123">
                  <c:v>7.4631581250015993</c:v>
                </c:pt>
                <c:pt idx="10124">
                  <c:v>7.4634225000000001</c:v>
                </c:pt>
                <c:pt idx="10125">
                  <c:v>7.463716875001599</c:v>
                </c:pt>
                <c:pt idx="10126">
                  <c:v>7.4633750000000001</c:v>
                </c:pt>
                <c:pt idx="10127">
                  <c:v>7.4630218750015986</c:v>
                </c:pt>
                <c:pt idx="10128">
                  <c:v>7.4626543750015992</c:v>
                </c:pt>
                <c:pt idx="10129">
                  <c:v>7.4622025000000001</c:v>
                </c:pt>
                <c:pt idx="10130">
                  <c:v>7.4618587500000002</c:v>
                </c:pt>
                <c:pt idx="10131">
                  <c:v>7.4613512499999999</c:v>
                </c:pt>
                <c:pt idx="10132">
                  <c:v>7.4608812499999999</c:v>
                </c:pt>
                <c:pt idx="10133">
                  <c:v>7.4605212500000002</c:v>
                </c:pt>
                <c:pt idx="10134">
                  <c:v>7.4602006250015993</c:v>
                </c:pt>
                <c:pt idx="10135">
                  <c:v>7.4597893750015993</c:v>
                </c:pt>
                <c:pt idx="10136">
                  <c:v>7.4594518750015988</c:v>
                </c:pt>
                <c:pt idx="10137">
                  <c:v>7.4591131250015987</c:v>
                </c:pt>
                <c:pt idx="10138">
                  <c:v>7.4587487499999998</c:v>
                </c:pt>
                <c:pt idx="10139">
                  <c:v>7.4584112500000002</c:v>
                </c:pt>
                <c:pt idx="10140">
                  <c:v>7.4583937499999999</c:v>
                </c:pt>
                <c:pt idx="10141">
                  <c:v>7.4582931250015987</c:v>
                </c:pt>
                <c:pt idx="10142">
                  <c:v>7.4579481250015993</c:v>
                </c:pt>
                <c:pt idx="10143">
                  <c:v>7.45759375</c:v>
                </c:pt>
                <c:pt idx="10144">
                  <c:v>7.4577799999999996</c:v>
                </c:pt>
                <c:pt idx="10145">
                  <c:v>7.4574224999999998</c:v>
                </c:pt>
                <c:pt idx="10146">
                  <c:v>7.457463125001599</c:v>
                </c:pt>
                <c:pt idx="10147">
                  <c:v>7.4577324999999997</c:v>
                </c:pt>
                <c:pt idx="10148">
                  <c:v>7.4578356250015991</c:v>
                </c:pt>
                <c:pt idx="10149">
                  <c:v>7.4576943750015987</c:v>
                </c:pt>
                <c:pt idx="10150">
                  <c:v>7.4573387499999999</c:v>
                </c:pt>
                <c:pt idx="10151">
                  <c:v>7.456925</c:v>
                </c:pt>
                <c:pt idx="10152">
                  <c:v>7.4565181250015993</c:v>
                </c:pt>
                <c:pt idx="10153">
                  <c:v>7.45601</c:v>
                </c:pt>
                <c:pt idx="10154">
                  <c:v>7.4556849999999999</c:v>
                </c:pt>
                <c:pt idx="10155">
                  <c:v>7.4552662500000002</c:v>
                </c:pt>
                <c:pt idx="10156">
                  <c:v>7.454871875001599</c:v>
                </c:pt>
                <c:pt idx="10157">
                  <c:v>7.454471875001599</c:v>
                </c:pt>
                <c:pt idx="10158">
                  <c:v>7.4539731250015988</c:v>
                </c:pt>
                <c:pt idx="10159">
                  <c:v>7.4535887499999998</c:v>
                </c:pt>
                <c:pt idx="10160">
                  <c:v>7.4535206250015991</c:v>
                </c:pt>
                <c:pt idx="10161">
                  <c:v>7.4531537500000002</c:v>
                </c:pt>
                <c:pt idx="10162">
                  <c:v>7.4532781250015994</c:v>
                </c:pt>
                <c:pt idx="10163">
                  <c:v>7.4532793750015989</c:v>
                </c:pt>
                <c:pt idx="10164">
                  <c:v>7.4530262499999997</c:v>
                </c:pt>
                <c:pt idx="10165">
                  <c:v>7.453369375001599</c:v>
                </c:pt>
                <c:pt idx="10166">
                  <c:v>7.4533968750015989</c:v>
                </c:pt>
                <c:pt idx="10167">
                  <c:v>7.4533699999999996</c:v>
                </c:pt>
                <c:pt idx="10168">
                  <c:v>7.4535225000000001</c:v>
                </c:pt>
                <c:pt idx="10169">
                  <c:v>7.4534343750015992</c:v>
                </c:pt>
                <c:pt idx="10170">
                  <c:v>7.4534743750015986</c:v>
                </c:pt>
                <c:pt idx="10171">
                  <c:v>7.4534750000000001</c:v>
                </c:pt>
                <c:pt idx="10172">
                  <c:v>7.4534268750015986</c:v>
                </c:pt>
                <c:pt idx="10173">
                  <c:v>7.4530450000000004</c:v>
                </c:pt>
                <c:pt idx="10174">
                  <c:v>7.4527206250015992</c:v>
                </c:pt>
                <c:pt idx="10175">
                  <c:v>7.4522468750015989</c:v>
                </c:pt>
                <c:pt idx="10176">
                  <c:v>7.4519250000000001</c:v>
                </c:pt>
                <c:pt idx="10177">
                  <c:v>7.4516900000000001</c:v>
                </c:pt>
                <c:pt idx="10178">
                  <c:v>7.4519068750015993</c:v>
                </c:pt>
                <c:pt idx="10179">
                  <c:v>7.4515406250015994</c:v>
                </c:pt>
                <c:pt idx="10180">
                  <c:v>7.451516875001599</c:v>
                </c:pt>
                <c:pt idx="10181">
                  <c:v>7.4511593750015992</c:v>
                </c:pt>
                <c:pt idx="10182">
                  <c:v>7.4510756250015993</c:v>
                </c:pt>
                <c:pt idx="10183">
                  <c:v>7.4511012499999998</c:v>
                </c:pt>
                <c:pt idx="10184">
                  <c:v>7.451153125001599</c:v>
                </c:pt>
                <c:pt idx="10185">
                  <c:v>7.4515112500000003</c:v>
                </c:pt>
                <c:pt idx="10186">
                  <c:v>7.4518943750015989</c:v>
                </c:pt>
                <c:pt idx="10187">
                  <c:v>7.4522718750015988</c:v>
                </c:pt>
                <c:pt idx="10188">
                  <c:v>7.4525462500000001</c:v>
                </c:pt>
                <c:pt idx="10189">
                  <c:v>7.4528793750015989</c:v>
                </c:pt>
                <c:pt idx="10190">
                  <c:v>7.4527712499999996</c:v>
                </c:pt>
                <c:pt idx="10191">
                  <c:v>7.4527537500000003</c:v>
                </c:pt>
                <c:pt idx="10192">
                  <c:v>7.4526574999999999</c:v>
                </c:pt>
                <c:pt idx="10193">
                  <c:v>7.4522093750015994</c:v>
                </c:pt>
                <c:pt idx="10194">
                  <c:v>7.4518849999999999</c:v>
                </c:pt>
                <c:pt idx="10195">
                  <c:v>7.4515212499999999</c:v>
                </c:pt>
                <c:pt idx="10196">
                  <c:v>7.4512868750015988</c:v>
                </c:pt>
                <c:pt idx="10197">
                  <c:v>7.4509387499999997</c:v>
                </c:pt>
                <c:pt idx="10198">
                  <c:v>7.4505987500000002</c:v>
                </c:pt>
                <c:pt idx="10199">
                  <c:v>7.4502768750015989</c:v>
                </c:pt>
                <c:pt idx="10200">
                  <c:v>7.4504056250015989</c:v>
                </c:pt>
                <c:pt idx="10201">
                  <c:v>7.450576875001599</c:v>
                </c:pt>
                <c:pt idx="10202">
                  <c:v>7.4510100000000001</c:v>
                </c:pt>
                <c:pt idx="10203">
                  <c:v>7.4513375000000002</c:v>
                </c:pt>
                <c:pt idx="10204">
                  <c:v>7.4517449999999998</c:v>
                </c:pt>
                <c:pt idx="10205">
                  <c:v>7.4520718750015993</c:v>
                </c:pt>
                <c:pt idx="10206">
                  <c:v>7.4517437500000003</c:v>
                </c:pt>
                <c:pt idx="10207">
                  <c:v>7.4519568750015992</c:v>
                </c:pt>
                <c:pt idx="10208">
                  <c:v>7.4515475000000002</c:v>
                </c:pt>
                <c:pt idx="10209">
                  <c:v>7.4512025</c:v>
                </c:pt>
                <c:pt idx="10210">
                  <c:v>7.45083875</c:v>
                </c:pt>
                <c:pt idx="10211">
                  <c:v>7.4505956250015988</c:v>
                </c:pt>
                <c:pt idx="10212">
                  <c:v>7.4506562499999998</c:v>
                </c:pt>
                <c:pt idx="10213">
                  <c:v>7.4504524999999999</c:v>
                </c:pt>
                <c:pt idx="10214">
                  <c:v>7.4500599999999997</c:v>
                </c:pt>
                <c:pt idx="10215">
                  <c:v>7.449698125001599</c:v>
                </c:pt>
                <c:pt idx="10216">
                  <c:v>7.4494687500000003</c:v>
                </c:pt>
                <c:pt idx="10217">
                  <c:v>7.4491325000000002</c:v>
                </c:pt>
                <c:pt idx="10218">
                  <c:v>7.4491231250015986</c:v>
                </c:pt>
                <c:pt idx="10219">
                  <c:v>7.4493893750015987</c:v>
                </c:pt>
                <c:pt idx="10220">
                  <c:v>7.4490931250015988</c:v>
                </c:pt>
                <c:pt idx="10221">
                  <c:v>7.4489200000000002</c:v>
                </c:pt>
                <c:pt idx="10222">
                  <c:v>7.4491306250015992</c:v>
                </c:pt>
                <c:pt idx="10223">
                  <c:v>7.4487581250015991</c:v>
                </c:pt>
                <c:pt idx="10224">
                  <c:v>7.4486381250015992</c:v>
                </c:pt>
                <c:pt idx="10225">
                  <c:v>7.4482237500000004</c:v>
                </c:pt>
                <c:pt idx="10226">
                  <c:v>7.4477574999999998</c:v>
                </c:pt>
                <c:pt idx="10227">
                  <c:v>7.4474262500000004</c:v>
                </c:pt>
                <c:pt idx="10228">
                  <c:v>7.4473200000000004</c:v>
                </c:pt>
                <c:pt idx="10229">
                  <c:v>7.4473743750015986</c:v>
                </c:pt>
                <c:pt idx="10230">
                  <c:v>7.4477212499999998</c:v>
                </c:pt>
                <c:pt idx="10231">
                  <c:v>7.4480637500000002</c:v>
                </c:pt>
                <c:pt idx="10232">
                  <c:v>7.4478974999999998</c:v>
                </c:pt>
                <c:pt idx="10233">
                  <c:v>7.4475643750015994</c:v>
                </c:pt>
                <c:pt idx="10234">
                  <c:v>7.4471562499999999</c:v>
                </c:pt>
                <c:pt idx="10235">
                  <c:v>7.4467493750015992</c:v>
                </c:pt>
                <c:pt idx="10236">
                  <c:v>7.4464956250015986</c:v>
                </c:pt>
                <c:pt idx="10237">
                  <c:v>7.4466806250015987</c:v>
                </c:pt>
                <c:pt idx="10238">
                  <c:v>7.4467999999999996</c:v>
                </c:pt>
                <c:pt idx="10239">
                  <c:v>7.4471375000000002</c:v>
                </c:pt>
                <c:pt idx="10240">
                  <c:v>7.4474612499999999</c:v>
                </c:pt>
                <c:pt idx="10241">
                  <c:v>7.4476893750015991</c:v>
                </c:pt>
                <c:pt idx="10242">
                  <c:v>7.4474843750015989</c:v>
                </c:pt>
                <c:pt idx="10243">
                  <c:v>7.44715375</c:v>
                </c:pt>
                <c:pt idx="10244">
                  <c:v>7.4467962500000002</c:v>
                </c:pt>
                <c:pt idx="10245">
                  <c:v>7.4463400000000002</c:v>
                </c:pt>
                <c:pt idx="10246">
                  <c:v>7.4460006250015986</c:v>
                </c:pt>
                <c:pt idx="10247">
                  <c:v>7.4456206250015988</c:v>
                </c:pt>
                <c:pt idx="10248">
                  <c:v>7.4456131250015991</c:v>
                </c:pt>
                <c:pt idx="10249">
                  <c:v>7.4456468750015992</c:v>
                </c:pt>
                <c:pt idx="10250">
                  <c:v>7.4452550000000004</c:v>
                </c:pt>
                <c:pt idx="10251">
                  <c:v>7.444971875001599</c:v>
                </c:pt>
                <c:pt idx="10252">
                  <c:v>7.4449100000000001</c:v>
                </c:pt>
                <c:pt idx="10253">
                  <c:v>7.4447768750015992</c:v>
                </c:pt>
                <c:pt idx="10254">
                  <c:v>7.4444256250015988</c:v>
                </c:pt>
                <c:pt idx="10255">
                  <c:v>7.4440875000000002</c:v>
                </c:pt>
                <c:pt idx="10256">
                  <c:v>7.4437431250015988</c:v>
                </c:pt>
                <c:pt idx="10257">
                  <c:v>7.4437318750015988</c:v>
                </c:pt>
                <c:pt idx="10258">
                  <c:v>7.4440368750015988</c:v>
                </c:pt>
                <c:pt idx="10259">
                  <c:v>7.4440225</c:v>
                </c:pt>
                <c:pt idx="10260">
                  <c:v>7.4441931250015987</c:v>
                </c:pt>
                <c:pt idx="10261">
                  <c:v>7.4438275000000003</c:v>
                </c:pt>
                <c:pt idx="10262">
                  <c:v>7.4434975000000003</c:v>
                </c:pt>
                <c:pt idx="10263">
                  <c:v>7.4431750000000001</c:v>
                </c:pt>
                <c:pt idx="10264">
                  <c:v>7.4428356250015986</c:v>
                </c:pt>
                <c:pt idx="10265">
                  <c:v>7.4424931250015991</c:v>
                </c:pt>
                <c:pt idx="10266">
                  <c:v>7.4421512500000002</c:v>
                </c:pt>
                <c:pt idx="10267">
                  <c:v>7.4419399999999998</c:v>
                </c:pt>
                <c:pt idx="10268">
                  <c:v>7.4417981250015988</c:v>
                </c:pt>
                <c:pt idx="10269">
                  <c:v>7.4421225</c:v>
                </c:pt>
                <c:pt idx="10270">
                  <c:v>7.4423450000000004</c:v>
                </c:pt>
                <c:pt idx="10271">
                  <c:v>7.4426843750015994</c:v>
                </c:pt>
                <c:pt idx="10272">
                  <c:v>7.4430874999999999</c:v>
                </c:pt>
                <c:pt idx="10273">
                  <c:v>7.4434256250015993</c:v>
                </c:pt>
                <c:pt idx="10274">
                  <c:v>7.4434525000000002</c:v>
                </c:pt>
                <c:pt idx="10275">
                  <c:v>7.4435512499999996</c:v>
                </c:pt>
                <c:pt idx="10276">
                  <c:v>7.4431231250015992</c:v>
                </c:pt>
                <c:pt idx="10277">
                  <c:v>7.4427037499999997</c:v>
                </c:pt>
                <c:pt idx="10278">
                  <c:v>7.4423156250015987</c:v>
                </c:pt>
                <c:pt idx="10279">
                  <c:v>7.441935</c:v>
                </c:pt>
                <c:pt idx="10280">
                  <c:v>7.4417493750015993</c:v>
                </c:pt>
                <c:pt idx="10281">
                  <c:v>7.441370625001599</c:v>
                </c:pt>
                <c:pt idx="10282">
                  <c:v>7.4409843750015989</c:v>
                </c:pt>
                <c:pt idx="10283">
                  <c:v>7.4406462500000004</c:v>
                </c:pt>
                <c:pt idx="10284">
                  <c:v>7.4409043750015993</c:v>
                </c:pt>
                <c:pt idx="10285">
                  <c:v>7.4410593750015988</c:v>
                </c:pt>
                <c:pt idx="10286">
                  <c:v>7.4412943750015987</c:v>
                </c:pt>
                <c:pt idx="10287">
                  <c:v>7.4416175000000004</c:v>
                </c:pt>
                <c:pt idx="10288">
                  <c:v>7.4417925</c:v>
                </c:pt>
                <c:pt idx="10289">
                  <c:v>7.4414381250015991</c:v>
                </c:pt>
                <c:pt idx="10290">
                  <c:v>7.4416781250015989</c:v>
                </c:pt>
                <c:pt idx="10291">
                  <c:v>7.4413274999999999</c:v>
                </c:pt>
                <c:pt idx="10292">
                  <c:v>7.4409225000000001</c:v>
                </c:pt>
                <c:pt idx="10293">
                  <c:v>7.4410531250015994</c:v>
                </c:pt>
                <c:pt idx="10294">
                  <c:v>7.4408899999999996</c:v>
                </c:pt>
                <c:pt idx="10295">
                  <c:v>7.4405287500000004</c:v>
                </c:pt>
                <c:pt idx="10296">
                  <c:v>7.4401975</c:v>
                </c:pt>
                <c:pt idx="10297">
                  <c:v>7.439856875001599</c:v>
                </c:pt>
                <c:pt idx="10298">
                  <c:v>7.43948375</c:v>
                </c:pt>
                <c:pt idx="10299">
                  <c:v>7.4391593750015987</c:v>
                </c:pt>
                <c:pt idx="10300">
                  <c:v>7.4388287499999999</c:v>
                </c:pt>
                <c:pt idx="10301">
                  <c:v>7.4385037499999997</c:v>
                </c:pt>
                <c:pt idx="10302">
                  <c:v>7.43818</c:v>
                </c:pt>
                <c:pt idx="10303">
                  <c:v>7.4378443750015988</c:v>
                </c:pt>
                <c:pt idx="10304">
                  <c:v>7.4377362500000004</c:v>
                </c:pt>
                <c:pt idx="10305">
                  <c:v>7.4375412499999998</c:v>
                </c:pt>
                <c:pt idx="10306">
                  <c:v>7.4378687499999998</c:v>
                </c:pt>
                <c:pt idx="10307">
                  <c:v>7.43821625</c:v>
                </c:pt>
                <c:pt idx="10308">
                  <c:v>7.4385881250015986</c:v>
                </c:pt>
                <c:pt idx="10309">
                  <c:v>7.4389681250015993</c:v>
                </c:pt>
                <c:pt idx="10310">
                  <c:v>7.4393475000000002</c:v>
                </c:pt>
                <c:pt idx="10311">
                  <c:v>7.4395325000000003</c:v>
                </c:pt>
                <c:pt idx="10312">
                  <c:v>7.4396187500000002</c:v>
                </c:pt>
                <c:pt idx="10313">
                  <c:v>7.4392818750015994</c:v>
                </c:pt>
                <c:pt idx="10314">
                  <c:v>7.4388512499999999</c:v>
                </c:pt>
                <c:pt idx="10315">
                  <c:v>7.4384481250015986</c:v>
                </c:pt>
                <c:pt idx="10316">
                  <c:v>7.4381818750015993</c:v>
                </c:pt>
                <c:pt idx="10317">
                  <c:v>7.4380768750015989</c:v>
                </c:pt>
                <c:pt idx="10318">
                  <c:v>7.4380312499999999</c:v>
                </c:pt>
                <c:pt idx="10319">
                  <c:v>7.437665</c:v>
                </c:pt>
                <c:pt idx="10320">
                  <c:v>7.4373243750015989</c:v>
                </c:pt>
                <c:pt idx="10321">
                  <c:v>7.4369912500000002</c:v>
                </c:pt>
                <c:pt idx="10322">
                  <c:v>7.4366337500000004</c:v>
                </c:pt>
                <c:pt idx="10323">
                  <c:v>7.4370306250015989</c:v>
                </c:pt>
                <c:pt idx="10324">
                  <c:v>7.4373424999999997</c:v>
                </c:pt>
                <c:pt idx="10325">
                  <c:v>7.4377374999999999</c:v>
                </c:pt>
                <c:pt idx="10326">
                  <c:v>7.4380899999999999</c:v>
                </c:pt>
                <c:pt idx="10327">
                  <c:v>7.4384199999999998</c:v>
                </c:pt>
                <c:pt idx="10328">
                  <c:v>7.4387612499999998</c:v>
                </c:pt>
                <c:pt idx="10329">
                  <c:v>7.4389318750015994</c:v>
                </c:pt>
                <c:pt idx="10330">
                  <c:v>7.4391375000000002</c:v>
                </c:pt>
                <c:pt idx="10331">
                  <c:v>7.4395018750015991</c:v>
                </c:pt>
                <c:pt idx="10332">
                  <c:v>7.4392493750015989</c:v>
                </c:pt>
                <c:pt idx="10333">
                  <c:v>7.4394718750015993</c:v>
                </c:pt>
                <c:pt idx="10334">
                  <c:v>7.4395918750015992</c:v>
                </c:pt>
                <c:pt idx="10335">
                  <c:v>7.4392518750015988</c:v>
                </c:pt>
                <c:pt idx="10336">
                  <c:v>7.43884875</c:v>
                </c:pt>
                <c:pt idx="10337">
                  <c:v>7.4385543750015986</c:v>
                </c:pt>
                <c:pt idx="10338">
                  <c:v>7.4389087500000004</c:v>
                </c:pt>
                <c:pt idx="10339">
                  <c:v>7.4385887500000001</c:v>
                </c:pt>
                <c:pt idx="10340">
                  <c:v>7.438248125001599</c:v>
                </c:pt>
                <c:pt idx="10341">
                  <c:v>7.4380525000000004</c:v>
                </c:pt>
                <c:pt idx="10342">
                  <c:v>7.4381700000000004</c:v>
                </c:pt>
                <c:pt idx="10343">
                  <c:v>7.4381643750015991</c:v>
                </c:pt>
                <c:pt idx="10344">
                  <c:v>7.4383712500000003</c:v>
                </c:pt>
                <c:pt idx="10345">
                  <c:v>7.4385018750015988</c:v>
                </c:pt>
                <c:pt idx="10346">
                  <c:v>7.4388881250015988</c:v>
                </c:pt>
                <c:pt idx="10347">
                  <c:v>7.4392781250015991</c:v>
                </c:pt>
                <c:pt idx="10348">
                  <c:v>7.4396224999999996</c:v>
                </c:pt>
                <c:pt idx="10349">
                  <c:v>7.4400131250015988</c:v>
                </c:pt>
                <c:pt idx="10350">
                  <c:v>7.4403468750015991</c:v>
                </c:pt>
                <c:pt idx="10351">
                  <c:v>7.4407224999999997</c:v>
                </c:pt>
                <c:pt idx="10352">
                  <c:v>7.4411062499999998</c:v>
                </c:pt>
                <c:pt idx="10353">
                  <c:v>7.4414606250015991</c:v>
                </c:pt>
                <c:pt idx="10354">
                  <c:v>7.4416206250015993</c:v>
                </c:pt>
                <c:pt idx="10355">
                  <c:v>7.441463125001599</c:v>
                </c:pt>
                <c:pt idx="10356">
                  <c:v>7.4415224999999996</c:v>
                </c:pt>
                <c:pt idx="10357">
                  <c:v>7.4414193750015993</c:v>
                </c:pt>
                <c:pt idx="10358">
                  <c:v>7.4414199999999999</c:v>
                </c:pt>
                <c:pt idx="10359">
                  <c:v>7.4410912500000004</c:v>
                </c:pt>
                <c:pt idx="10360">
                  <c:v>7.4407481250015994</c:v>
                </c:pt>
                <c:pt idx="10361">
                  <c:v>7.4405975</c:v>
                </c:pt>
                <c:pt idx="10362">
                  <c:v>7.4402600000000003</c:v>
                </c:pt>
                <c:pt idx="10363">
                  <c:v>7.4401624999999996</c:v>
                </c:pt>
                <c:pt idx="10364">
                  <c:v>7.4405268750015994</c:v>
                </c:pt>
                <c:pt idx="10365">
                  <c:v>7.4409368750015989</c:v>
                </c:pt>
                <c:pt idx="10366">
                  <c:v>7.4412762499999996</c:v>
                </c:pt>
                <c:pt idx="10367">
                  <c:v>7.4416318750015993</c:v>
                </c:pt>
                <c:pt idx="10368">
                  <c:v>7.4419562499999996</c:v>
                </c:pt>
                <c:pt idx="10369">
                  <c:v>7.4423106250015989</c:v>
                </c:pt>
                <c:pt idx="10370">
                  <c:v>7.4427687499999999</c:v>
                </c:pt>
                <c:pt idx="10371">
                  <c:v>7.4427037499999997</c:v>
                </c:pt>
                <c:pt idx="10372">
                  <c:v>7.4428675000000002</c:v>
                </c:pt>
                <c:pt idx="10373">
                  <c:v>7.4432124999999996</c:v>
                </c:pt>
                <c:pt idx="10374">
                  <c:v>7.4433868750015986</c:v>
                </c:pt>
                <c:pt idx="10375">
                  <c:v>7.4437331250015992</c:v>
                </c:pt>
                <c:pt idx="10376">
                  <c:v>7.4440662499999997</c:v>
                </c:pt>
                <c:pt idx="10377">
                  <c:v>7.4443999999999999</c:v>
                </c:pt>
                <c:pt idx="10378">
                  <c:v>7.4447406250015993</c:v>
                </c:pt>
                <c:pt idx="10379">
                  <c:v>7.4450762499999996</c:v>
                </c:pt>
                <c:pt idx="10380">
                  <c:v>7.4451062500000003</c:v>
                </c:pt>
                <c:pt idx="10381">
                  <c:v>7.4447681250015991</c:v>
                </c:pt>
                <c:pt idx="10382">
                  <c:v>7.4443768750015993</c:v>
                </c:pt>
                <c:pt idx="10383">
                  <c:v>7.4439875000000004</c:v>
                </c:pt>
                <c:pt idx="10384">
                  <c:v>7.4435587500000002</c:v>
                </c:pt>
                <c:pt idx="10385">
                  <c:v>7.4439368750015991</c:v>
                </c:pt>
                <c:pt idx="10386">
                  <c:v>7.4443231250015991</c:v>
                </c:pt>
                <c:pt idx="10387">
                  <c:v>7.4447243750015986</c:v>
                </c:pt>
                <c:pt idx="10388">
                  <c:v>7.4449431250015987</c:v>
                </c:pt>
                <c:pt idx="10389">
                  <c:v>7.4452668750015993</c:v>
                </c:pt>
                <c:pt idx="10390">
                  <c:v>7.4453212500000001</c:v>
                </c:pt>
                <c:pt idx="10391">
                  <c:v>7.4449731250015994</c:v>
                </c:pt>
                <c:pt idx="10392">
                  <c:v>7.4449781250015992</c:v>
                </c:pt>
                <c:pt idx="10393">
                  <c:v>7.445310625001599</c:v>
                </c:pt>
                <c:pt idx="10394">
                  <c:v>7.4456318750015988</c:v>
                </c:pt>
                <c:pt idx="10395">
                  <c:v>7.4460350000000002</c:v>
                </c:pt>
                <c:pt idx="10396">
                  <c:v>7.4460812499999998</c:v>
                </c:pt>
                <c:pt idx="10397">
                  <c:v>7.4464106250015991</c:v>
                </c:pt>
                <c:pt idx="10398">
                  <c:v>7.446835625001599</c:v>
                </c:pt>
                <c:pt idx="10399">
                  <c:v>7.4472618750015993</c:v>
                </c:pt>
                <c:pt idx="10400">
                  <c:v>7.4476037499999999</c:v>
                </c:pt>
                <c:pt idx="10401">
                  <c:v>7.4479818750015987</c:v>
                </c:pt>
                <c:pt idx="10402">
                  <c:v>7.4483193750015992</c:v>
                </c:pt>
                <c:pt idx="10403">
                  <c:v>7.4485706250015991</c:v>
                </c:pt>
                <c:pt idx="10404">
                  <c:v>7.4485374999999996</c:v>
                </c:pt>
                <c:pt idx="10405">
                  <c:v>7.4480874999999997</c:v>
                </c:pt>
                <c:pt idx="10406">
                  <c:v>7.4477574999999998</c:v>
                </c:pt>
                <c:pt idx="10407">
                  <c:v>7.4474212499999997</c:v>
                </c:pt>
                <c:pt idx="10408">
                  <c:v>7.4476618750015993</c:v>
                </c:pt>
                <c:pt idx="10409">
                  <c:v>7.4473093750015993</c:v>
                </c:pt>
                <c:pt idx="10410">
                  <c:v>7.4473675000000004</c:v>
                </c:pt>
                <c:pt idx="10411">
                  <c:v>7.4476837500000004</c:v>
                </c:pt>
                <c:pt idx="10412">
                  <c:v>7.44790625</c:v>
                </c:pt>
                <c:pt idx="10413">
                  <c:v>7.447761875001599</c:v>
                </c:pt>
                <c:pt idx="10414">
                  <c:v>7.44811625</c:v>
                </c:pt>
                <c:pt idx="10415">
                  <c:v>7.4484849999999998</c:v>
                </c:pt>
                <c:pt idx="10416">
                  <c:v>7.4488225000000003</c:v>
                </c:pt>
                <c:pt idx="10417">
                  <c:v>7.4491931250015986</c:v>
                </c:pt>
                <c:pt idx="10418">
                  <c:v>7.4495800000000001</c:v>
                </c:pt>
                <c:pt idx="10419">
                  <c:v>7.4499981250015992</c:v>
                </c:pt>
                <c:pt idx="10420">
                  <c:v>7.4503606250015988</c:v>
                </c:pt>
                <c:pt idx="10421">
                  <c:v>7.4507637500000001</c:v>
                </c:pt>
                <c:pt idx="10422">
                  <c:v>7.4511018750015987</c:v>
                </c:pt>
                <c:pt idx="10423">
                  <c:v>7.4514668750015991</c:v>
                </c:pt>
                <c:pt idx="10424">
                  <c:v>7.4518181250015987</c:v>
                </c:pt>
                <c:pt idx="10425">
                  <c:v>7.4514643750015992</c:v>
                </c:pt>
                <c:pt idx="10426">
                  <c:v>7.45083625</c:v>
                </c:pt>
                <c:pt idx="10427">
                  <c:v>7.4504062500000003</c:v>
                </c:pt>
                <c:pt idx="10428">
                  <c:v>7.4500137500000001</c:v>
                </c:pt>
                <c:pt idx="10429">
                  <c:v>7.4494737500000001</c:v>
                </c:pt>
                <c:pt idx="10430">
                  <c:v>7.4490175000000001</c:v>
                </c:pt>
                <c:pt idx="10431">
                  <c:v>7.4485000000000001</c:v>
                </c:pt>
                <c:pt idx="10432">
                  <c:v>7.4479724999999997</c:v>
                </c:pt>
                <c:pt idx="10433">
                  <c:v>7.4475081250015993</c:v>
                </c:pt>
                <c:pt idx="10434">
                  <c:v>7.4468787499999998</c:v>
                </c:pt>
                <c:pt idx="10435">
                  <c:v>7.4463350000000004</c:v>
                </c:pt>
                <c:pt idx="10436">
                  <c:v>7.4457125</c:v>
                </c:pt>
                <c:pt idx="10437">
                  <c:v>7.4452087499999999</c:v>
                </c:pt>
                <c:pt idx="10438">
                  <c:v>7.4446137500000003</c:v>
                </c:pt>
                <c:pt idx="10439">
                  <c:v>7.4441181250015989</c:v>
                </c:pt>
                <c:pt idx="10440">
                  <c:v>7.4436193750015986</c:v>
                </c:pt>
                <c:pt idx="10441">
                  <c:v>7.4431337500000003</c:v>
                </c:pt>
                <c:pt idx="10442">
                  <c:v>7.4427349999999999</c:v>
                </c:pt>
                <c:pt idx="10443">
                  <c:v>7.4423318750015994</c:v>
                </c:pt>
                <c:pt idx="10444">
                  <c:v>7.4418449999999998</c:v>
                </c:pt>
                <c:pt idx="10445">
                  <c:v>7.4414362499999998</c:v>
                </c:pt>
                <c:pt idx="10446">
                  <c:v>7.4409887499999998</c:v>
                </c:pt>
                <c:pt idx="10447">
                  <c:v>7.4406662499999996</c:v>
                </c:pt>
                <c:pt idx="10448">
                  <c:v>7.4402718750015993</c:v>
                </c:pt>
                <c:pt idx="10449">
                  <c:v>7.4398768750015991</c:v>
                </c:pt>
                <c:pt idx="10450">
                  <c:v>7.4395068750015989</c:v>
                </c:pt>
                <c:pt idx="10451">
                  <c:v>7.4391781250015994</c:v>
                </c:pt>
                <c:pt idx="10452">
                  <c:v>7.4387631250015991</c:v>
                </c:pt>
                <c:pt idx="10453">
                  <c:v>7.4383237500000003</c:v>
                </c:pt>
                <c:pt idx="10454">
                  <c:v>7.4379743750015992</c:v>
                </c:pt>
                <c:pt idx="10455">
                  <c:v>7.4376393750015986</c:v>
                </c:pt>
                <c:pt idx="10456">
                  <c:v>7.4377550000000001</c:v>
                </c:pt>
                <c:pt idx="10457">
                  <c:v>7.4380318750015988</c:v>
                </c:pt>
                <c:pt idx="10458">
                  <c:v>7.4384193750015992</c:v>
                </c:pt>
                <c:pt idx="10459">
                  <c:v>7.4387825000000003</c:v>
                </c:pt>
                <c:pt idx="10460">
                  <c:v>7.4391331250015993</c:v>
                </c:pt>
                <c:pt idx="10461">
                  <c:v>7.4393775</c:v>
                </c:pt>
                <c:pt idx="10462">
                  <c:v>7.439633125001599</c:v>
                </c:pt>
                <c:pt idx="10463">
                  <c:v>7.4393668750015989</c:v>
                </c:pt>
                <c:pt idx="10464">
                  <c:v>7.4390162499999999</c:v>
                </c:pt>
                <c:pt idx="10465">
                  <c:v>7.4385862500000002</c:v>
                </c:pt>
                <c:pt idx="10466">
                  <c:v>7.4382068750015993</c:v>
                </c:pt>
                <c:pt idx="10467">
                  <c:v>7.4386068750015992</c:v>
                </c:pt>
                <c:pt idx="10468">
                  <c:v>7.4389537499999996</c:v>
                </c:pt>
                <c:pt idx="10469">
                  <c:v>7.4385587500000003</c:v>
                </c:pt>
                <c:pt idx="10470">
                  <c:v>7.4381887500000001</c:v>
                </c:pt>
                <c:pt idx="10471">
                  <c:v>7.4382743750015994</c:v>
                </c:pt>
                <c:pt idx="10472">
                  <c:v>7.4380643750015993</c:v>
                </c:pt>
                <c:pt idx="10473">
                  <c:v>7.4377043750015988</c:v>
                </c:pt>
                <c:pt idx="10474">
                  <c:v>7.437861875001599</c:v>
                </c:pt>
                <c:pt idx="10475">
                  <c:v>7.4381937499999999</c:v>
                </c:pt>
                <c:pt idx="10476">
                  <c:v>7.4385768750015986</c:v>
                </c:pt>
                <c:pt idx="10477">
                  <c:v>7.4389925000000003</c:v>
                </c:pt>
                <c:pt idx="10478">
                  <c:v>7.4393456250015992</c:v>
                </c:pt>
                <c:pt idx="10479">
                  <c:v>7.4393418750015989</c:v>
                </c:pt>
                <c:pt idx="10480">
                  <c:v>7.4389981250015991</c:v>
                </c:pt>
                <c:pt idx="10481">
                  <c:v>7.4386362500000001</c:v>
                </c:pt>
                <c:pt idx="10482">
                  <c:v>7.4383131250015992</c:v>
                </c:pt>
                <c:pt idx="10483">
                  <c:v>7.4381312499999996</c:v>
                </c:pt>
                <c:pt idx="10484">
                  <c:v>7.43771</c:v>
                </c:pt>
                <c:pt idx="10485">
                  <c:v>7.4380724999999996</c:v>
                </c:pt>
                <c:pt idx="10486">
                  <c:v>7.4384181250015988</c:v>
                </c:pt>
                <c:pt idx="10487">
                  <c:v>7.4388118750015986</c:v>
                </c:pt>
                <c:pt idx="10488">
                  <c:v>7.4392087499999997</c:v>
                </c:pt>
                <c:pt idx="10489">
                  <c:v>7.4396506250015992</c:v>
                </c:pt>
                <c:pt idx="10490">
                  <c:v>7.439974375001599</c:v>
                </c:pt>
                <c:pt idx="10491">
                  <c:v>7.440324375001599</c:v>
                </c:pt>
                <c:pt idx="10492">
                  <c:v>7.4407449999999997</c:v>
                </c:pt>
                <c:pt idx="10493">
                  <c:v>7.4411187500000002</c:v>
                </c:pt>
                <c:pt idx="10494">
                  <c:v>7.4408831250015988</c:v>
                </c:pt>
                <c:pt idx="10495">
                  <c:v>7.4410862499999997</c:v>
                </c:pt>
                <c:pt idx="10496">
                  <c:v>7.4414224999999998</c:v>
                </c:pt>
                <c:pt idx="10497">
                  <c:v>7.4417806250015994</c:v>
                </c:pt>
                <c:pt idx="10498">
                  <c:v>7.4421181250015991</c:v>
                </c:pt>
                <c:pt idx="10499">
                  <c:v>7.4425481250015988</c:v>
                </c:pt>
                <c:pt idx="10500">
                  <c:v>7.4429125000000003</c:v>
                </c:pt>
                <c:pt idx="10501">
                  <c:v>7.4427812500000003</c:v>
                </c:pt>
                <c:pt idx="10502">
                  <c:v>7.4423975000000002</c:v>
                </c:pt>
                <c:pt idx="10503">
                  <c:v>7.442518125001599</c:v>
                </c:pt>
                <c:pt idx="10504">
                  <c:v>7.4421949999999999</c:v>
                </c:pt>
                <c:pt idx="10505">
                  <c:v>7.4417712500000004</c:v>
                </c:pt>
                <c:pt idx="10506">
                  <c:v>7.4415487499999999</c:v>
                </c:pt>
                <c:pt idx="10507">
                  <c:v>7.4418199999999999</c:v>
                </c:pt>
                <c:pt idx="10508">
                  <c:v>7.4421631250015992</c:v>
                </c:pt>
                <c:pt idx="10509">
                  <c:v>7.4425968750015992</c:v>
                </c:pt>
                <c:pt idx="10510">
                  <c:v>7.4429468750015992</c:v>
                </c:pt>
                <c:pt idx="10511">
                  <c:v>7.4433568750015988</c:v>
                </c:pt>
                <c:pt idx="10512">
                  <c:v>7.4437443750015992</c:v>
                </c:pt>
                <c:pt idx="10513">
                  <c:v>7.4442312499999996</c:v>
                </c:pt>
                <c:pt idx="10514">
                  <c:v>7.4446287499999997</c:v>
                </c:pt>
                <c:pt idx="10515">
                  <c:v>7.4446943750015988</c:v>
                </c:pt>
                <c:pt idx="10516">
                  <c:v>7.4450968750015987</c:v>
                </c:pt>
                <c:pt idx="10517">
                  <c:v>7.445450625001599</c:v>
                </c:pt>
                <c:pt idx="10518">
                  <c:v>7.4450368750015992</c:v>
                </c:pt>
                <c:pt idx="10519">
                  <c:v>7.4447131250015994</c:v>
                </c:pt>
                <c:pt idx="10520">
                  <c:v>7.4444956250015988</c:v>
                </c:pt>
                <c:pt idx="10521">
                  <c:v>7.4448381250015991</c:v>
                </c:pt>
                <c:pt idx="10522">
                  <c:v>7.4451668750015987</c:v>
                </c:pt>
                <c:pt idx="10523">
                  <c:v>7.444806875001599</c:v>
                </c:pt>
                <c:pt idx="10524">
                  <c:v>7.4444518750015991</c:v>
                </c:pt>
                <c:pt idx="10525">
                  <c:v>7.4446518750015986</c:v>
                </c:pt>
                <c:pt idx="10526">
                  <c:v>7.44485625</c:v>
                </c:pt>
                <c:pt idx="10527">
                  <c:v>7.4450925000000003</c:v>
                </c:pt>
                <c:pt idx="10528">
                  <c:v>7.4455087500000001</c:v>
                </c:pt>
                <c:pt idx="10529">
                  <c:v>7.4458931250015992</c:v>
                </c:pt>
                <c:pt idx="10530">
                  <c:v>7.4462549999999998</c:v>
                </c:pt>
                <c:pt idx="10531">
                  <c:v>7.4465943750015988</c:v>
                </c:pt>
                <c:pt idx="10532">
                  <c:v>7.4469831250015988</c:v>
                </c:pt>
                <c:pt idx="10533">
                  <c:v>7.4473500000000001</c:v>
                </c:pt>
                <c:pt idx="10534">
                  <c:v>7.4477343750015992</c:v>
                </c:pt>
                <c:pt idx="10535">
                  <c:v>7.4481443750015988</c:v>
                </c:pt>
                <c:pt idx="10536">
                  <c:v>7.4484831250015988</c:v>
                </c:pt>
                <c:pt idx="10537">
                  <c:v>7.4488387500000002</c:v>
                </c:pt>
                <c:pt idx="10538">
                  <c:v>7.4491856250015989</c:v>
                </c:pt>
                <c:pt idx="10539">
                  <c:v>7.4495087499999997</c:v>
                </c:pt>
                <c:pt idx="10540">
                  <c:v>7.4494862499999996</c:v>
                </c:pt>
                <c:pt idx="10541">
                  <c:v>7.449686875001599</c:v>
                </c:pt>
                <c:pt idx="10542">
                  <c:v>7.4500781250015988</c:v>
                </c:pt>
                <c:pt idx="10543">
                  <c:v>7.4495837500000004</c:v>
                </c:pt>
                <c:pt idx="10544">
                  <c:v>7.4491162500000003</c:v>
                </c:pt>
                <c:pt idx="10545">
                  <c:v>7.44865625</c:v>
                </c:pt>
                <c:pt idx="10546">
                  <c:v>7.4483031250015994</c:v>
                </c:pt>
                <c:pt idx="10547">
                  <c:v>7.4479625</c:v>
                </c:pt>
                <c:pt idx="10548">
                  <c:v>7.4475724999999997</c:v>
                </c:pt>
                <c:pt idx="10549">
                  <c:v>7.4476631250015988</c:v>
                </c:pt>
                <c:pt idx="10550">
                  <c:v>7.4480456250015994</c:v>
                </c:pt>
                <c:pt idx="10551">
                  <c:v>7.4483662500000003</c:v>
                </c:pt>
                <c:pt idx="10552">
                  <c:v>7.4486962500000002</c:v>
                </c:pt>
                <c:pt idx="10553">
                  <c:v>7.4490568750015989</c:v>
                </c:pt>
                <c:pt idx="10554">
                  <c:v>7.4495699999999996</c:v>
                </c:pt>
                <c:pt idx="10555">
                  <c:v>7.4499881250015987</c:v>
                </c:pt>
                <c:pt idx="10556">
                  <c:v>7.4504418750015988</c:v>
                </c:pt>
                <c:pt idx="10557">
                  <c:v>7.4508143750015989</c:v>
                </c:pt>
                <c:pt idx="10558">
                  <c:v>7.4512274999999999</c:v>
                </c:pt>
                <c:pt idx="10559">
                  <c:v>7.4516712500000004</c:v>
                </c:pt>
                <c:pt idx="10560">
                  <c:v>7.45203375</c:v>
                </c:pt>
                <c:pt idx="10561">
                  <c:v>7.4518924999999996</c:v>
                </c:pt>
                <c:pt idx="10562">
                  <c:v>7.4518437500000001</c:v>
                </c:pt>
                <c:pt idx="10563">
                  <c:v>7.4517125000000002</c:v>
                </c:pt>
                <c:pt idx="10564">
                  <c:v>7.4513643750015994</c:v>
                </c:pt>
                <c:pt idx="10565">
                  <c:v>7.4510768750015988</c:v>
                </c:pt>
                <c:pt idx="10566">
                  <c:v>7.4506193750015992</c:v>
                </c:pt>
                <c:pt idx="10567">
                  <c:v>7.450296875001599</c:v>
                </c:pt>
                <c:pt idx="10568">
                  <c:v>7.4499243750015989</c:v>
                </c:pt>
                <c:pt idx="10569">
                  <c:v>7.4500624999999996</c:v>
                </c:pt>
                <c:pt idx="10570">
                  <c:v>7.4496568750015992</c:v>
                </c:pt>
                <c:pt idx="10571">
                  <c:v>7.4498724999999997</c:v>
                </c:pt>
                <c:pt idx="10572">
                  <c:v>7.4502924999999998</c:v>
                </c:pt>
                <c:pt idx="10573">
                  <c:v>7.4506862500000004</c:v>
                </c:pt>
                <c:pt idx="10574">
                  <c:v>7.4510174999999998</c:v>
                </c:pt>
                <c:pt idx="10575">
                  <c:v>7.45142375</c:v>
                </c:pt>
                <c:pt idx="10576">
                  <c:v>7.4518000000000004</c:v>
                </c:pt>
                <c:pt idx="10577">
                  <c:v>7.4521881250015989</c:v>
                </c:pt>
                <c:pt idx="10578">
                  <c:v>7.4526106250015989</c:v>
                </c:pt>
                <c:pt idx="10579">
                  <c:v>7.4529350000000001</c:v>
                </c:pt>
                <c:pt idx="10580">
                  <c:v>7.4533618750015993</c:v>
                </c:pt>
                <c:pt idx="10581">
                  <c:v>7.4537174999999998</c:v>
                </c:pt>
                <c:pt idx="10582">
                  <c:v>7.4540881250015989</c:v>
                </c:pt>
                <c:pt idx="10583">
                  <c:v>7.4544837499999996</c:v>
                </c:pt>
                <c:pt idx="10584">
                  <c:v>7.4549093750015993</c:v>
                </c:pt>
                <c:pt idx="10585">
                  <c:v>7.4552825</c:v>
                </c:pt>
                <c:pt idx="10586">
                  <c:v>7.4553975000000001</c:v>
                </c:pt>
                <c:pt idx="10587">
                  <c:v>7.4556181250015987</c:v>
                </c:pt>
                <c:pt idx="10588">
                  <c:v>7.4555906250015989</c:v>
                </c:pt>
                <c:pt idx="10589">
                  <c:v>7.4552631250015988</c:v>
                </c:pt>
                <c:pt idx="10590">
                  <c:v>7.4548731250015994</c:v>
                </c:pt>
                <c:pt idx="10591">
                  <c:v>7.4545287499999997</c:v>
                </c:pt>
                <c:pt idx="10592">
                  <c:v>7.4546068750015992</c:v>
                </c:pt>
                <c:pt idx="10593">
                  <c:v>7.4549500000000002</c:v>
                </c:pt>
                <c:pt idx="10594">
                  <c:v>7.4553793750015993</c:v>
                </c:pt>
                <c:pt idx="10595">
                  <c:v>7.4555375000000002</c:v>
                </c:pt>
                <c:pt idx="10596">
                  <c:v>7.4555262500000001</c:v>
                </c:pt>
                <c:pt idx="10597">
                  <c:v>7.4551981250015986</c:v>
                </c:pt>
                <c:pt idx="10598">
                  <c:v>7.4548662500000002</c:v>
                </c:pt>
                <c:pt idx="10599">
                  <c:v>7.4545050000000002</c:v>
                </c:pt>
                <c:pt idx="10600">
                  <c:v>7.4548306250015992</c:v>
                </c:pt>
                <c:pt idx="10601">
                  <c:v>7.4550456250015991</c:v>
                </c:pt>
                <c:pt idx="10602">
                  <c:v>7.4553725000000002</c:v>
                </c:pt>
                <c:pt idx="10603">
                  <c:v>7.4555693750015992</c:v>
                </c:pt>
                <c:pt idx="10604">
                  <c:v>7.4558912499999996</c:v>
                </c:pt>
                <c:pt idx="10605">
                  <c:v>7.4563287499999999</c:v>
                </c:pt>
                <c:pt idx="10606">
                  <c:v>7.4566962500000002</c:v>
                </c:pt>
                <c:pt idx="10607">
                  <c:v>7.4571006250015994</c:v>
                </c:pt>
                <c:pt idx="10608">
                  <c:v>7.4574643750015994</c:v>
                </c:pt>
                <c:pt idx="10609">
                  <c:v>7.4578575000000003</c:v>
                </c:pt>
                <c:pt idx="10610">
                  <c:v>7.4576362500000002</c:v>
                </c:pt>
                <c:pt idx="10611">
                  <c:v>7.4572681250015993</c:v>
                </c:pt>
                <c:pt idx="10612">
                  <c:v>7.4569400000000003</c:v>
                </c:pt>
                <c:pt idx="10613">
                  <c:v>7.4572624999999997</c:v>
                </c:pt>
                <c:pt idx="10614">
                  <c:v>7.4575825</c:v>
                </c:pt>
                <c:pt idx="10615">
                  <c:v>7.45792375</c:v>
                </c:pt>
                <c:pt idx="10616">
                  <c:v>7.4583637500000002</c:v>
                </c:pt>
                <c:pt idx="10617">
                  <c:v>7.4587500000000002</c:v>
                </c:pt>
                <c:pt idx="10618">
                  <c:v>7.4590793750015987</c:v>
                </c:pt>
                <c:pt idx="10619">
                  <c:v>7.4595218750015988</c:v>
                </c:pt>
                <c:pt idx="10620">
                  <c:v>7.4598449999999996</c:v>
                </c:pt>
                <c:pt idx="10621">
                  <c:v>7.4595174999999996</c:v>
                </c:pt>
                <c:pt idx="10622">
                  <c:v>7.4591543750015994</c:v>
                </c:pt>
                <c:pt idx="10623">
                  <c:v>7.4588306250015988</c:v>
                </c:pt>
                <c:pt idx="10624">
                  <c:v>7.4584743750015994</c:v>
                </c:pt>
                <c:pt idx="10625">
                  <c:v>7.4581218750015994</c:v>
                </c:pt>
                <c:pt idx="10626">
                  <c:v>7.4582531250015993</c:v>
                </c:pt>
                <c:pt idx="10627">
                  <c:v>7.4585774999999996</c:v>
                </c:pt>
                <c:pt idx="10628">
                  <c:v>7.4589112499999999</c:v>
                </c:pt>
                <c:pt idx="10629">
                  <c:v>7.4592700000000001</c:v>
                </c:pt>
                <c:pt idx="10630">
                  <c:v>7.459399375001599</c:v>
                </c:pt>
                <c:pt idx="10631">
                  <c:v>7.4597231250015987</c:v>
                </c:pt>
                <c:pt idx="10632">
                  <c:v>7.460045625001599</c:v>
                </c:pt>
                <c:pt idx="10633">
                  <c:v>7.4604043750015991</c:v>
                </c:pt>
                <c:pt idx="10634">
                  <c:v>7.4605762499999999</c:v>
                </c:pt>
                <c:pt idx="10635">
                  <c:v>7.4602468750015989</c:v>
                </c:pt>
                <c:pt idx="10636">
                  <c:v>7.4606112500000004</c:v>
                </c:pt>
                <c:pt idx="10637">
                  <c:v>7.46101875</c:v>
                </c:pt>
                <c:pt idx="10638">
                  <c:v>7.4614562500000003</c:v>
                </c:pt>
                <c:pt idx="10639">
                  <c:v>7.4618012499999997</c:v>
                </c:pt>
                <c:pt idx="10640">
                  <c:v>7.4621543750015986</c:v>
                </c:pt>
                <c:pt idx="10641">
                  <c:v>7.4625068750015986</c:v>
                </c:pt>
                <c:pt idx="10642">
                  <c:v>7.4628443750015991</c:v>
                </c:pt>
                <c:pt idx="10643">
                  <c:v>7.463246875001599</c:v>
                </c:pt>
                <c:pt idx="10644">
                  <c:v>7.4637118750015992</c:v>
                </c:pt>
                <c:pt idx="10645">
                  <c:v>7.4641468750015987</c:v>
                </c:pt>
                <c:pt idx="10646">
                  <c:v>7.4644956250015992</c:v>
                </c:pt>
                <c:pt idx="10647">
                  <c:v>7.4648250000000003</c:v>
                </c:pt>
                <c:pt idx="10648">
                  <c:v>7.4644512499999998</c:v>
                </c:pt>
                <c:pt idx="10649">
                  <c:v>7.4641037499999996</c:v>
                </c:pt>
                <c:pt idx="10650">
                  <c:v>7.4636587499999996</c:v>
                </c:pt>
                <c:pt idx="10651">
                  <c:v>7.4633099999999999</c:v>
                </c:pt>
                <c:pt idx="10652">
                  <c:v>7.4629006250015992</c:v>
                </c:pt>
                <c:pt idx="10653">
                  <c:v>7.4632525000000003</c:v>
                </c:pt>
                <c:pt idx="10654">
                  <c:v>7.4629293750015986</c:v>
                </c:pt>
                <c:pt idx="10655">
                  <c:v>7.4627474999999999</c:v>
                </c:pt>
                <c:pt idx="10656">
                  <c:v>7.4628818750015986</c:v>
                </c:pt>
                <c:pt idx="10657">
                  <c:v>7.4627843750015987</c:v>
                </c:pt>
                <c:pt idx="10658">
                  <c:v>7.4630987500000003</c:v>
                </c:pt>
                <c:pt idx="10659">
                  <c:v>7.4634412499999998</c:v>
                </c:pt>
                <c:pt idx="10660">
                  <c:v>7.4638049999999998</c:v>
                </c:pt>
                <c:pt idx="10661">
                  <c:v>7.4642350000000004</c:v>
                </c:pt>
                <c:pt idx="10662">
                  <c:v>7.464561875001599</c:v>
                </c:pt>
                <c:pt idx="10663">
                  <c:v>7.4649324999999997</c:v>
                </c:pt>
                <c:pt idx="10664">
                  <c:v>7.4652931250015993</c:v>
                </c:pt>
                <c:pt idx="10665">
                  <c:v>7.4656156250015986</c:v>
                </c:pt>
                <c:pt idx="10666">
                  <c:v>7.4659887500000002</c:v>
                </c:pt>
                <c:pt idx="10667">
                  <c:v>7.4663243750015988</c:v>
                </c:pt>
                <c:pt idx="10668">
                  <c:v>7.4666899999999998</c:v>
                </c:pt>
                <c:pt idx="10669">
                  <c:v>7.4666393750015994</c:v>
                </c:pt>
                <c:pt idx="10670">
                  <c:v>7.4665100000000004</c:v>
                </c:pt>
                <c:pt idx="10671">
                  <c:v>7.4668462499999997</c:v>
                </c:pt>
                <c:pt idx="10672">
                  <c:v>7.4670825000000001</c:v>
                </c:pt>
                <c:pt idx="10673">
                  <c:v>7.4667168750015991</c:v>
                </c:pt>
                <c:pt idx="10674">
                  <c:v>7.4663006250015993</c:v>
                </c:pt>
                <c:pt idx="10675">
                  <c:v>7.4659706250015994</c:v>
                </c:pt>
                <c:pt idx="10676">
                  <c:v>7.4656293750015994</c:v>
                </c:pt>
                <c:pt idx="10677">
                  <c:v>7.4656700000000003</c:v>
                </c:pt>
                <c:pt idx="10678">
                  <c:v>7.465793125001599</c:v>
                </c:pt>
                <c:pt idx="10679">
                  <c:v>7.4654524999999996</c:v>
                </c:pt>
                <c:pt idx="10680">
                  <c:v>7.4653774999999998</c:v>
                </c:pt>
                <c:pt idx="10681">
                  <c:v>7.4657443750015986</c:v>
                </c:pt>
                <c:pt idx="10682">
                  <c:v>7.4661012500000004</c:v>
                </c:pt>
                <c:pt idx="10683">
                  <c:v>7.4664943750015986</c:v>
                </c:pt>
                <c:pt idx="10684">
                  <c:v>7.4668393750015989</c:v>
                </c:pt>
                <c:pt idx="10685">
                  <c:v>7.4672918750015986</c:v>
                </c:pt>
                <c:pt idx="10686">
                  <c:v>7.4676856250015993</c:v>
                </c:pt>
                <c:pt idx="10687">
                  <c:v>7.4680524999999998</c:v>
                </c:pt>
                <c:pt idx="10688">
                  <c:v>7.4684774999999997</c:v>
                </c:pt>
                <c:pt idx="10689">
                  <c:v>7.4688600000000003</c:v>
                </c:pt>
                <c:pt idx="10690">
                  <c:v>7.468994375001599</c:v>
                </c:pt>
                <c:pt idx="10691">
                  <c:v>7.4689224999999997</c:v>
                </c:pt>
                <c:pt idx="10692">
                  <c:v>7.4689743750015989</c:v>
                </c:pt>
                <c:pt idx="10693">
                  <c:v>7.4686287499999997</c:v>
                </c:pt>
                <c:pt idx="10694">
                  <c:v>7.4690200000000004</c:v>
                </c:pt>
                <c:pt idx="10695">
                  <c:v>7.4693649999999998</c:v>
                </c:pt>
                <c:pt idx="10696">
                  <c:v>7.4697075000000002</c:v>
                </c:pt>
                <c:pt idx="10697">
                  <c:v>7.4700499999999996</c:v>
                </c:pt>
                <c:pt idx="10698">
                  <c:v>7.4703731250015988</c:v>
                </c:pt>
                <c:pt idx="10699">
                  <c:v>7.4704662500000003</c:v>
                </c:pt>
                <c:pt idx="10700">
                  <c:v>7.4705106250015989</c:v>
                </c:pt>
                <c:pt idx="10701">
                  <c:v>7.4704674999999998</c:v>
                </c:pt>
                <c:pt idx="10702">
                  <c:v>7.4706362500000001</c:v>
                </c:pt>
                <c:pt idx="10703">
                  <c:v>7.4702718750015986</c:v>
                </c:pt>
                <c:pt idx="10704">
                  <c:v>7.4705662500000001</c:v>
                </c:pt>
                <c:pt idx="10705">
                  <c:v>7.47040375</c:v>
                </c:pt>
                <c:pt idx="10706">
                  <c:v>7.47005125</c:v>
                </c:pt>
                <c:pt idx="10707">
                  <c:v>7.4704168750015993</c:v>
                </c:pt>
                <c:pt idx="10708">
                  <c:v>7.4707499999999998</c:v>
                </c:pt>
                <c:pt idx="10709">
                  <c:v>7.4711143750015987</c:v>
                </c:pt>
                <c:pt idx="10710">
                  <c:v>7.4707137499999998</c:v>
                </c:pt>
                <c:pt idx="10711">
                  <c:v>7.4703175000000002</c:v>
                </c:pt>
                <c:pt idx="10712">
                  <c:v>7.4707743750015991</c:v>
                </c:pt>
                <c:pt idx="10713">
                  <c:v>7.471118125001599</c:v>
                </c:pt>
                <c:pt idx="10714">
                  <c:v>7.47145875</c:v>
                </c:pt>
                <c:pt idx="10715">
                  <c:v>7.4718068750015991</c:v>
                </c:pt>
                <c:pt idx="10716">
                  <c:v>7.4721468750015987</c:v>
                </c:pt>
                <c:pt idx="10717">
                  <c:v>7.4725200000000003</c:v>
                </c:pt>
                <c:pt idx="10718">
                  <c:v>7.4728824999999999</c:v>
                </c:pt>
                <c:pt idx="10719">
                  <c:v>7.4730387499999997</c:v>
                </c:pt>
                <c:pt idx="10720">
                  <c:v>7.4733656250015992</c:v>
                </c:pt>
                <c:pt idx="10721">
                  <c:v>7.4734056250015986</c:v>
                </c:pt>
                <c:pt idx="10722">
                  <c:v>7.4735287499999998</c:v>
                </c:pt>
                <c:pt idx="10723">
                  <c:v>7.4738937500000002</c:v>
                </c:pt>
                <c:pt idx="10724">
                  <c:v>7.4743237499999999</c:v>
                </c:pt>
                <c:pt idx="10725">
                  <c:v>7.4739800000000001</c:v>
                </c:pt>
                <c:pt idx="10726">
                  <c:v>7.473488125001599</c:v>
                </c:pt>
                <c:pt idx="10727">
                  <c:v>7.4730400000000001</c:v>
                </c:pt>
                <c:pt idx="10728">
                  <c:v>7.4725225000000002</c:v>
                </c:pt>
                <c:pt idx="10729">
                  <c:v>7.472021875001599</c:v>
                </c:pt>
                <c:pt idx="10730">
                  <c:v>7.471691875001599</c:v>
                </c:pt>
                <c:pt idx="10731">
                  <c:v>7.4713706250015992</c:v>
                </c:pt>
                <c:pt idx="10732">
                  <c:v>7.4709775</c:v>
                </c:pt>
                <c:pt idx="10733">
                  <c:v>7.4707224999999999</c:v>
                </c:pt>
                <c:pt idx="10734">
                  <c:v>7.4704912500000002</c:v>
                </c:pt>
                <c:pt idx="10735">
                  <c:v>7.4708418750015992</c:v>
                </c:pt>
                <c:pt idx="10736">
                  <c:v>7.4710162499999999</c:v>
                </c:pt>
                <c:pt idx="10737">
                  <c:v>7.4714281250015988</c:v>
                </c:pt>
                <c:pt idx="10738">
                  <c:v>7.4717912499999999</c:v>
                </c:pt>
                <c:pt idx="10739">
                  <c:v>7.4721406250015994</c:v>
                </c:pt>
                <c:pt idx="10740">
                  <c:v>7.4724787499999996</c:v>
                </c:pt>
                <c:pt idx="10741">
                  <c:v>7.4728037499999997</c:v>
                </c:pt>
                <c:pt idx="10742">
                  <c:v>7.4731624999999999</c:v>
                </c:pt>
                <c:pt idx="10743">
                  <c:v>7.4735100000000001</c:v>
                </c:pt>
                <c:pt idx="10744">
                  <c:v>7.4738643750015994</c:v>
                </c:pt>
                <c:pt idx="10745">
                  <c:v>7.4735981250015993</c:v>
                </c:pt>
                <c:pt idx="10746">
                  <c:v>7.4739906250015986</c:v>
                </c:pt>
                <c:pt idx="10747">
                  <c:v>7.4743831250015988</c:v>
                </c:pt>
                <c:pt idx="10748">
                  <c:v>7.4747062499999997</c:v>
                </c:pt>
                <c:pt idx="10749">
                  <c:v>7.4743143750015992</c:v>
                </c:pt>
                <c:pt idx="10750">
                  <c:v>7.4738943750015991</c:v>
                </c:pt>
                <c:pt idx="10751">
                  <c:v>7.4735306250015991</c:v>
                </c:pt>
                <c:pt idx="10752">
                  <c:v>7.4732106250015988</c:v>
                </c:pt>
                <c:pt idx="10753">
                  <c:v>7.4731050000000003</c:v>
                </c:pt>
                <c:pt idx="10754">
                  <c:v>7.4729493750015994</c:v>
                </c:pt>
                <c:pt idx="10755">
                  <c:v>7.4726925</c:v>
                </c:pt>
                <c:pt idx="10756">
                  <c:v>7.4724118750015993</c:v>
                </c:pt>
                <c:pt idx="10757">
                  <c:v>7.4723724999999996</c:v>
                </c:pt>
                <c:pt idx="10758">
                  <c:v>7.4725193750015988</c:v>
                </c:pt>
                <c:pt idx="10759">
                  <c:v>7.4729043750015993</c:v>
                </c:pt>
                <c:pt idx="10760">
                  <c:v>7.4732287499999996</c:v>
                </c:pt>
                <c:pt idx="10761">
                  <c:v>7.4735899999999997</c:v>
                </c:pt>
                <c:pt idx="10762">
                  <c:v>7.473955625001599</c:v>
                </c:pt>
                <c:pt idx="10763">
                  <c:v>7.4743012499999999</c:v>
                </c:pt>
                <c:pt idx="10764">
                  <c:v>7.4747031250015992</c:v>
                </c:pt>
                <c:pt idx="10765">
                  <c:v>7.4750287499999999</c:v>
                </c:pt>
                <c:pt idx="10766">
                  <c:v>7.4754331250015991</c:v>
                </c:pt>
                <c:pt idx="10767">
                  <c:v>7.4750043750015989</c:v>
                </c:pt>
                <c:pt idx="10768">
                  <c:v>7.4745575000000004</c:v>
                </c:pt>
                <c:pt idx="10769">
                  <c:v>7.4741225</c:v>
                </c:pt>
                <c:pt idx="10770">
                  <c:v>7.4737318750015991</c:v>
                </c:pt>
                <c:pt idx="10771">
                  <c:v>7.4733831250015994</c:v>
                </c:pt>
                <c:pt idx="10772">
                  <c:v>7.4730131250015992</c:v>
                </c:pt>
                <c:pt idx="10773">
                  <c:v>7.4726237500000003</c:v>
                </c:pt>
                <c:pt idx="10774">
                  <c:v>7.4722575000000004</c:v>
                </c:pt>
                <c:pt idx="10775">
                  <c:v>7.4719112499999998</c:v>
                </c:pt>
                <c:pt idx="10776">
                  <c:v>7.4715724999999997</c:v>
                </c:pt>
                <c:pt idx="10777">
                  <c:v>7.4712218750015991</c:v>
                </c:pt>
                <c:pt idx="10778">
                  <c:v>7.4708456250015987</c:v>
                </c:pt>
                <c:pt idx="10779">
                  <c:v>7.4704575000000002</c:v>
                </c:pt>
                <c:pt idx="10780">
                  <c:v>7.4700350000000002</c:v>
                </c:pt>
                <c:pt idx="10781">
                  <c:v>7.4696550000000004</c:v>
                </c:pt>
                <c:pt idx="10782">
                  <c:v>7.4693056250015992</c:v>
                </c:pt>
                <c:pt idx="10783">
                  <c:v>7.46892625</c:v>
                </c:pt>
                <c:pt idx="10784">
                  <c:v>7.4687762500000003</c:v>
                </c:pt>
                <c:pt idx="10785">
                  <c:v>7.468924375001599</c:v>
                </c:pt>
                <c:pt idx="10786">
                  <c:v>7.4689174999999999</c:v>
                </c:pt>
                <c:pt idx="10787">
                  <c:v>7.469394375001599</c:v>
                </c:pt>
                <c:pt idx="10788">
                  <c:v>7.4697656250015987</c:v>
                </c:pt>
                <c:pt idx="10789">
                  <c:v>7.4700962500000001</c:v>
                </c:pt>
                <c:pt idx="10790">
                  <c:v>7.4698681250015992</c:v>
                </c:pt>
                <c:pt idx="10791">
                  <c:v>7.4696318750015989</c:v>
                </c:pt>
                <c:pt idx="10792">
                  <c:v>7.4696162499999996</c:v>
                </c:pt>
                <c:pt idx="10793">
                  <c:v>7.4694968750015986</c:v>
                </c:pt>
                <c:pt idx="10794">
                  <c:v>7.4694743750015986</c:v>
                </c:pt>
                <c:pt idx="10795">
                  <c:v>7.4692106250015993</c:v>
                </c:pt>
                <c:pt idx="10796">
                  <c:v>7.4688625000000002</c:v>
                </c:pt>
                <c:pt idx="10797">
                  <c:v>7.468515</c:v>
                </c:pt>
                <c:pt idx="10798">
                  <c:v>7.4681218750015992</c:v>
                </c:pt>
                <c:pt idx="10799">
                  <c:v>7.467704375001599</c:v>
                </c:pt>
                <c:pt idx="10800">
                  <c:v>7.467340625001599</c:v>
                </c:pt>
                <c:pt idx="10801">
                  <c:v>7.4670106250015991</c:v>
                </c:pt>
                <c:pt idx="10802">
                  <c:v>7.4673012500000002</c:v>
                </c:pt>
                <c:pt idx="10803">
                  <c:v>7.4677437500000003</c:v>
                </c:pt>
                <c:pt idx="10804">
                  <c:v>7.4681206250015988</c:v>
                </c:pt>
                <c:pt idx="10805">
                  <c:v>7.4684868750015987</c:v>
                </c:pt>
                <c:pt idx="10806">
                  <c:v>7.4688949999999998</c:v>
                </c:pt>
                <c:pt idx="10807">
                  <c:v>7.4692918750015993</c:v>
                </c:pt>
                <c:pt idx="10808">
                  <c:v>7.4696943750015992</c:v>
                </c:pt>
                <c:pt idx="10809">
                  <c:v>7.469416875001599</c:v>
                </c:pt>
                <c:pt idx="10810">
                  <c:v>7.4689231250015986</c:v>
                </c:pt>
                <c:pt idx="10811">
                  <c:v>7.4685943750015991</c:v>
                </c:pt>
                <c:pt idx="10812">
                  <c:v>7.4687062500000003</c:v>
                </c:pt>
                <c:pt idx="10813">
                  <c:v>7.4687356250015986</c:v>
                </c:pt>
                <c:pt idx="10814">
                  <c:v>7.4688618750015987</c:v>
                </c:pt>
                <c:pt idx="10815">
                  <c:v>7.4692425</c:v>
                </c:pt>
                <c:pt idx="10816">
                  <c:v>7.4695768750015992</c:v>
                </c:pt>
                <c:pt idx="10817">
                  <c:v>7.469945625001599</c:v>
                </c:pt>
                <c:pt idx="10818">
                  <c:v>7.4703468750015993</c:v>
                </c:pt>
                <c:pt idx="10819">
                  <c:v>7.4707081250015994</c:v>
                </c:pt>
                <c:pt idx="10820">
                  <c:v>7.4710574999999997</c:v>
                </c:pt>
                <c:pt idx="10821">
                  <c:v>7.4713975000000001</c:v>
                </c:pt>
                <c:pt idx="10822">
                  <c:v>7.4709349999999999</c:v>
                </c:pt>
                <c:pt idx="10823">
                  <c:v>7.4705450000000004</c:v>
                </c:pt>
                <c:pt idx="10824">
                  <c:v>7.4701300000000002</c:v>
                </c:pt>
                <c:pt idx="10825">
                  <c:v>7.4697125</c:v>
                </c:pt>
                <c:pt idx="10826">
                  <c:v>7.4693481250015994</c:v>
                </c:pt>
                <c:pt idx="10827">
                  <c:v>7.4689287499999999</c:v>
                </c:pt>
                <c:pt idx="10828">
                  <c:v>7.468524375001599</c:v>
                </c:pt>
                <c:pt idx="10829">
                  <c:v>7.4685431250015988</c:v>
                </c:pt>
                <c:pt idx="10830">
                  <c:v>7.4688843750015987</c:v>
                </c:pt>
                <c:pt idx="10831">
                  <c:v>7.4692337499999999</c:v>
                </c:pt>
                <c:pt idx="10832">
                  <c:v>7.4695743750015993</c:v>
                </c:pt>
                <c:pt idx="10833">
                  <c:v>7.4698962499999997</c:v>
                </c:pt>
                <c:pt idx="10834">
                  <c:v>7.4703212499999996</c:v>
                </c:pt>
                <c:pt idx="10835">
                  <c:v>7.4706587500000001</c:v>
                </c:pt>
                <c:pt idx="10836">
                  <c:v>7.4709831250015988</c:v>
                </c:pt>
                <c:pt idx="10837">
                  <c:v>7.4714418750015987</c:v>
                </c:pt>
                <c:pt idx="10838">
                  <c:v>7.4716475000000004</c:v>
                </c:pt>
                <c:pt idx="10839">
                  <c:v>7.4712750000000003</c:v>
                </c:pt>
                <c:pt idx="10840">
                  <c:v>7.4708806250015991</c:v>
                </c:pt>
                <c:pt idx="10841">
                  <c:v>7.4705481250015993</c:v>
                </c:pt>
                <c:pt idx="10842">
                  <c:v>7.4702237499999997</c:v>
                </c:pt>
                <c:pt idx="10843">
                  <c:v>7.4702450000000002</c:v>
                </c:pt>
                <c:pt idx="10844">
                  <c:v>7.4706581250015986</c:v>
                </c:pt>
                <c:pt idx="10845">
                  <c:v>7.4710349999999996</c:v>
                </c:pt>
                <c:pt idx="10846">
                  <c:v>7.4712381250015989</c:v>
                </c:pt>
                <c:pt idx="10847">
                  <c:v>7.471081875001599</c:v>
                </c:pt>
                <c:pt idx="10848">
                  <c:v>7.4713162500000001</c:v>
                </c:pt>
                <c:pt idx="10849">
                  <c:v>7.4716924999999996</c:v>
                </c:pt>
                <c:pt idx="10850">
                  <c:v>7.4719768750015989</c:v>
                </c:pt>
                <c:pt idx="10851">
                  <c:v>7.4723024999999996</c:v>
                </c:pt>
                <c:pt idx="10852">
                  <c:v>7.4726974999999998</c:v>
                </c:pt>
                <c:pt idx="10853">
                  <c:v>7.4731112499999997</c:v>
                </c:pt>
                <c:pt idx="10854">
                  <c:v>7.473463125001599</c:v>
                </c:pt>
                <c:pt idx="10855">
                  <c:v>7.4733312500000002</c:v>
                </c:pt>
                <c:pt idx="10856">
                  <c:v>7.4734462500000003</c:v>
                </c:pt>
                <c:pt idx="10857">
                  <c:v>7.4731206250015987</c:v>
                </c:pt>
                <c:pt idx="10858">
                  <c:v>7.4727906250015987</c:v>
                </c:pt>
                <c:pt idx="10859">
                  <c:v>7.4723862499999996</c:v>
                </c:pt>
                <c:pt idx="10860">
                  <c:v>7.4721675000000003</c:v>
                </c:pt>
                <c:pt idx="10861">
                  <c:v>7.4725043750015994</c:v>
                </c:pt>
                <c:pt idx="10862">
                  <c:v>7.47265625</c:v>
                </c:pt>
                <c:pt idx="10863">
                  <c:v>7.4728868750015991</c:v>
                </c:pt>
                <c:pt idx="10864">
                  <c:v>7.4728387500000002</c:v>
                </c:pt>
                <c:pt idx="10865">
                  <c:v>7.4724662500000001</c:v>
                </c:pt>
                <c:pt idx="10866">
                  <c:v>7.4721887499999999</c:v>
                </c:pt>
                <c:pt idx="10867">
                  <c:v>7.4724199999999996</c:v>
                </c:pt>
                <c:pt idx="10868">
                  <c:v>7.4720393750015992</c:v>
                </c:pt>
                <c:pt idx="10869">
                  <c:v>7.4720643750015991</c:v>
                </c:pt>
                <c:pt idx="10870">
                  <c:v>7.4725112500000002</c:v>
                </c:pt>
                <c:pt idx="10871">
                  <c:v>7.472853125001599</c:v>
                </c:pt>
                <c:pt idx="10872">
                  <c:v>7.4732406250015986</c:v>
                </c:pt>
                <c:pt idx="10873">
                  <c:v>7.4735849999999999</c:v>
                </c:pt>
                <c:pt idx="10874">
                  <c:v>7.47394625</c:v>
                </c:pt>
                <c:pt idx="10875">
                  <c:v>7.47431</c:v>
                </c:pt>
                <c:pt idx="10876">
                  <c:v>7.4747987499999997</c:v>
                </c:pt>
                <c:pt idx="10877">
                  <c:v>7.4752299999999998</c:v>
                </c:pt>
                <c:pt idx="10878">
                  <c:v>7.4756212499999997</c:v>
                </c:pt>
                <c:pt idx="10879">
                  <c:v>7.4759818750015992</c:v>
                </c:pt>
                <c:pt idx="10880">
                  <c:v>7.4763650000000004</c:v>
                </c:pt>
                <c:pt idx="10881">
                  <c:v>7.4767906250015992</c:v>
                </c:pt>
                <c:pt idx="10882">
                  <c:v>7.4771556250015987</c:v>
                </c:pt>
                <c:pt idx="10883">
                  <c:v>7.4774781250015989</c:v>
                </c:pt>
                <c:pt idx="10884">
                  <c:v>7.4778799999999999</c:v>
                </c:pt>
                <c:pt idx="10885">
                  <c:v>7.4782043750015994</c:v>
                </c:pt>
                <c:pt idx="10886">
                  <c:v>7.4778668750015989</c:v>
                </c:pt>
                <c:pt idx="10887">
                  <c:v>7.4779099999999996</c:v>
                </c:pt>
                <c:pt idx="10888">
                  <c:v>7.4775524999999998</c:v>
                </c:pt>
                <c:pt idx="10889">
                  <c:v>7.4771637499999999</c:v>
                </c:pt>
                <c:pt idx="10890">
                  <c:v>7.4768331250015994</c:v>
                </c:pt>
                <c:pt idx="10891">
                  <c:v>7.4764531250015986</c:v>
                </c:pt>
                <c:pt idx="10892">
                  <c:v>7.4761331250015992</c:v>
                </c:pt>
                <c:pt idx="10893">
                  <c:v>7.475740625001599</c:v>
                </c:pt>
                <c:pt idx="10894">
                  <c:v>7.4752606250015994</c:v>
                </c:pt>
                <c:pt idx="10895">
                  <c:v>7.47483875</c:v>
                </c:pt>
                <c:pt idx="10896">
                  <c:v>7.4744374999999996</c:v>
                </c:pt>
                <c:pt idx="10897">
                  <c:v>7.4745956250015988</c:v>
                </c:pt>
                <c:pt idx="10898">
                  <c:v>7.4749618750015987</c:v>
                </c:pt>
                <c:pt idx="10899">
                  <c:v>7.4752824999999996</c:v>
                </c:pt>
                <c:pt idx="10900">
                  <c:v>7.4756600000000004</c:v>
                </c:pt>
                <c:pt idx="10901">
                  <c:v>7.4757831250015991</c:v>
                </c:pt>
                <c:pt idx="10902">
                  <c:v>7.4761606250015991</c:v>
                </c:pt>
                <c:pt idx="10903">
                  <c:v>7.4765318750015988</c:v>
                </c:pt>
                <c:pt idx="10904">
                  <c:v>7.4769412500000003</c:v>
                </c:pt>
                <c:pt idx="10905">
                  <c:v>7.4772618750015987</c:v>
                </c:pt>
                <c:pt idx="10906">
                  <c:v>7.4775956250015989</c:v>
                </c:pt>
                <c:pt idx="10907">
                  <c:v>7.4780437500000003</c:v>
                </c:pt>
                <c:pt idx="10908">
                  <c:v>7.4785093750015994</c:v>
                </c:pt>
                <c:pt idx="10909">
                  <c:v>7.4789250000000003</c:v>
                </c:pt>
                <c:pt idx="10910">
                  <c:v>7.4791806250015993</c:v>
                </c:pt>
                <c:pt idx="10911">
                  <c:v>7.4795100000000003</c:v>
                </c:pt>
                <c:pt idx="10912">
                  <c:v>7.4792568750015986</c:v>
                </c:pt>
                <c:pt idx="10913">
                  <c:v>7.4789256250015992</c:v>
                </c:pt>
                <c:pt idx="10914">
                  <c:v>7.4785737499999998</c:v>
                </c:pt>
                <c:pt idx="10915">
                  <c:v>7.4782118750015991</c:v>
                </c:pt>
                <c:pt idx="10916">
                  <c:v>7.4778706250015992</c:v>
                </c:pt>
                <c:pt idx="10917">
                  <c:v>7.4774487499999998</c:v>
                </c:pt>
                <c:pt idx="10918">
                  <c:v>7.4775368750015989</c:v>
                </c:pt>
                <c:pt idx="10919">
                  <c:v>7.4775087500000001</c:v>
                </c:pt>
                <c:pt idx="10920">
                  <c:v>7.4773206250015987</c:v>
                </c:pt>
                <c:pt idx="10921">
                  <c:v>7.4776600000000002</c:v>
                </c:pt>
                <c:pt idx="10922">
                  <c:v>7.4780175</c:v>
                </c:pt>
                <c:pt idx="10923">
                  <c:v>7.4783687499999996</c:v>
                </c:pt>
                <c:pt idx="10924">
                  <c:v>7.4787049999999997</c:v>
                </c:pt>
                <c:pt idx="10925">
                  <c:v>7.4787043750015991</c:v>
                </c:pt>
                <c:pt idx="10926">
                  <c:v>7.478356875001599</c:v>
                </c:pt>
                <c:pt idx="10927">
                  <c:v>7.4786106250015987</c:v>
                </c:pt>
                <c:pt idx="10928">
                  <c:v>7.4782818750015991</c:v>
                </c:pt>
                <c:pt idx="10929">
                  <c:v>7.4780806250015992</c:v>
                </c:pt>
                <c:pt idx="10930">
                  <c:v>7.478133125001599</c:v>
                </c:pt>
                <c:pt idx="10931">
                  <c:v>7.4784681250015987</c:v>
                </c:pt>
                <c:pt idx="10932">
                  <c:v>7.4788093750015987</c:v>
                </c:pt>
                <c:pt idx="10933">
                  <c:v>7.4791949999999998</c:v>
                </c:pt>
                <c:pt idx="10934">
                  <c:v>7.4795674999999999</c:v>
                </c:pt>
                <c:pt idx="10935">
                  <c:v>7.4799175</c:v>
                </c:pt>
                <c:pt idx="10936">
                  <c:v>7.4802918750015994</c:v>
                </c:pt>
                <c:pt idx="10937">
                  <c:v>7.4807168750015993</c:v>
                </c:pt>
                <c:pt idx="10938">
                  <c:v>7.4810774999999996</c:v>
                </c:pt>
                <c:pt idx="10939">
                  <c:v>7.4814249999999998</c:v>
                </c:pt>
                <c:pt idx="10940">
                  <c:v>7.4816606250015987</c:v>
                </c:pt>
                <c:pt idx="10941">
                  <c:v>7.4820706250015991</c:v>
                </c:pt>
                <c:pt idx="10942">
                  <c:v>7.4824831250015986</c:v>
                </c:pt>
                <c:pt idx="10943">
                  <c:v>7.4828324999999998</c:v>
                </c:pt>
                <c:pt idx="10944">
                  <c:v>7.4832074999999998</c:v>
                </c:pt>
                <c:pt idx="10945">
                  <c:v>7.4835849999999997</c:v>
                </c:pt>
                <c:pt idx="10946">
                  <c:v>7.4832112500000001</c:v>
                </c:pt>
                <c:pt idx="10947">
                  <c:v>7.4830712500000001</c:v>
                </c:pt>
                <c:pt idx="10948">
                  <c:v>7.4827293750015986</c:v>
                </c:pt>
                <c:pt idx="10949">
                  <c:v>7.482380625001599</c:v>
                </c:pt>
                <c:pt idx="10950">
                  <c:v>7.4820149999999996</c:v>
                </c:pt>
                <c:pt idx="10951">
                  <c:v>7.4816706250015992</c:v>
                </c:pt>
                <c:pt idx="10952">
                  <c:v>7.4815368750015994</c:v>
                </c:pt>
                <c:pt idx="10953">
                  <c:v>7.4811287499999999</c:v>
                </c:pt>
                <c:pt idx="10954">
                  <c:v>7.4811206250015987</c:v>
                </c:pt>
                <c:pt idx="10955">
                  <c:v>7.4814562499999999</c:v>
                </c:pt>
                <c:pt idx="10956">
                  <c:v>7.4819174999999998</c:v>
                </c:pt>
                <c:pt idx="10957">
                  <c:v>7.482344375001599</c:v>
                </c:pt>
                <c:pt idx="10958">
                  <c:v>7.4822993750015989</c:v>
                </c:pt>
                <c:pt idx="10959">
                  <c:v>7.4821931250015989</c:v>
                </c:pt>
                <c:pt idx="10960">
                  <c:v>7.4818337499999998</c:v>
                </c:pt>
                <c:pt idx="10961">
                  <c:v>7.4814593750015987</c:v>
                </c:pt>
                <c:pt idx="10962">
                  <c:v>7.4818024999999997</c:v>
                </c:pt>
                <c:pt idx="10963">
                  <c:v>7.482168125001599</c:v>
                </c:pt>
                <c:pt idx="10964">
                  <c:v>7.4825031250015988</c:v>
                </c:pt>
                <c:pt idx="10965">
                  <c:v>7.4828906250015992</c:v>
                </c:pt>
                <c:pt idx="10966">
                  <c:v>7.4832181250015992</c:v>
                </c:pt>
                <c:pt idx="10967">
                  <c:v>7.4835768750015994</c:v>
                </c:pt>
                <c:pt idx="10968">
                  <c:v>7.48337875</c:v>
                </c:pt>
                <c:pt idx="10969">
                  <c:v>7.4836999999999998</c:v>
                </c:pt>
                <c:pt idx="10970">
                  <c:v>7.4840425000000002</c:v>
                </c:pt>
                <c:pt idx="10971">
                  <c:v>7.4840362499999999</c:v>
                </c:pt>
                <c:pt idx="10972">
                  <c:v>7.4836606250015993</c:v>
                </c:pt>
                <c:pt idx="10973">
                  <c:v>7.4836475</c:v>
                </c:pt>
                <c:pt idx="10974">
                  <c:v>7.4840006250015989</c:v>
                </c:pt>
                <c:pt idx="10975">
                  <c:v>7.4843606250015986</c:v>
                </c:pt>
                <c:pt idx="10976">
                  <c:v>7.4845662500000003</c:v>
                </c:pt>
                <c:pt idx="10977">
                  <c:v>7.48424625</c:v>
                </c:pt>
                <c:pt idx="10978">
                  <c:v>7.4842993750015987</c:v>
                </c:pt>
                <c:pt idx="10979">
                  <c:v>7.4845206250015988</c:v>
                </c:pt>
                <c:pt idx="10980">
                  <c:v>7.4846406250015987</c:v>
                </c:pt>
                <c:pt idx="10981">
                  <c:v>7.4843512499999996</c:v>
                </c:pt>
                <c:pt idx="10982">
                  <c:v>7.4845325000000003</c:v>
                </c:pt>
                <c:pt idx="10983">
                  <c:v>7.4848675</c:v>
                </c:pt>
                <c:pt idx="10984">
                  <c:v>7.48525375</c:v>
                </c:pt>
                <c:pt idx="10985">
                  <c:v>7.4856912500000004</c:v>
                </c:pt>
                <c:pt idx="10986">
                  <c:v>7.4860931250015987</c:v>
                </c:pt>
                <c:pt idx="10987">
                  <c:v>7.4865374999999998</c:v>
                </c:pt>
                <c:pt idx="10988">
                  <c:v>7.4869012499999998</c:v>
                </c:pt>
                <c:pt idx="10989">
                  <c:v>7.487258125001599</c:v>
                </c:pt>
                <c:pt idx="10990">
                  <c:v>7.4876431250015987</c:v>
                </c:pt>
                <c:pt idx="10991">
                  <c:v>7.487999375001599</c:v>
                </c:pt>
                <c:pt idx="10992">
                  <c:v>7.4883068750015989</c:v>
                </c:pt>
                <c:pt idx="10993">
                  <c:v>7.48870375</c:v>
                </c:pt>
                <c:pt idx="10994">
                  <c:v>7.4890362499999998</c:v>
                </c:pt>
                <c:pt idx="10995">
                  <c:v>7.4891662500000002</c:v>
                </c:pt>
                <c:pt idx="10996">
                  <c:v>7.4888343750015993</c:v>
                </c:pt>
                <c:pt idx="10997">
                  <c:v>7.4884149999999998</c:v>
                </c:pt>
                <c:pt idx="10998">
                  <c:v>7.4879312499999999</c:v>
                </c:pt>
                <c:pt idx="10999">
                  <c:v>7.4874156250015993</c:v>
                </c:pt>
                <c:pt idx="11000">
                  <c:v>7.4870337500000002</c:v>
                </c:pt>
                <c:pt idx="11001">
                  <c:v>7.4866425000000003</c:v>
                </c:pt>
                <c:pt idx="11002">
                  <c:v>7.4863181250015991</c:v>
                </c:pt>
                <c:pt idx="11003">
                  <c:v>7.4859125000000004</c:v>
                </c:pt>
                <c:pt idx="11004">
                  <c:v>7.4855093750015991</c:v>
                </c:pt>
                <c:pt idx="11005">
                  <c:v>7.4849500000000004</c:v>
                </c:pt>
                <c:pt idx="11006">
                  <c:v>7.4845056250015993</c:v>
                </c:pt>
                <c:pt idx="11007">
                  <c:v>7.4840006250015989</c:v>
                </c:pt>
                <c:pt idx="11008">
                  <c:v>7.4835043750015986</c:v>
                </c:pt>
                <c:pt idx="11009">
                  <c:v>7.4831599999999998</c:v>
                </c:pt>
                <c:pt idx="11010">
                  <c:v>7.4832299999999998</c:v>
                </c:pt>
                <c:pt idx="11011">
                  <c:v>7.4835618750015991</c:v>
                </c:pt>
                <c:pt idx="11012">
                  <c:v>7.4836737500000003</c:v>
                </c:pt>
                <c:pt idx="11013">
                  <c:v>7.4840937500000004</c:v>
                </c:pt>
                <c:pt idx="11014">
                  <c:v>7.4844756250015987</c:v>
                </c:pt>
                <c:pt idx="11015">
                  <c:v>7.4848499999999998</c:v>
                </c:pt>
                <c:pt idx="11016">
                  <c:v>7.4852425</c:v>
                </c:pt>
                <c:pt idx="11017">
                  <c:v>7.4856331250015993</c:v>
                </c:pt>
                <c:pt idx="11018">
                  <c:v>7.4859825000000004</c:v>
                </c:pt>
                <c:pt idx="11019">
                  <c:v>7.4863981250015987</c:v>
                </c:pt>
                <c:pt idx="11020">
                  <c:v>7.4867368750015988</c:v>
                </c:pt>
                <c:pt idx="11021">
                  <c:v>7.4871462500000003</c:v>
                </c:pt>
                <c:pt idx="11022">
                  <c:v>7.4875049999999996</c:v>
                </c:pt>
                <c:pt idx="11023">
                  <c:v>7.4878506250015988</c:v>
                </c:pt>
                <c:pt idx="11024">
                  <c:v>7.4882974999999998</c:v>
                </c:pt>
                <c:pt idx="11025">
                  <c:v>7.4886887499999997</c:v>
                </c:pt>
                <c:pt idx="11026">
                  <c:v>7.4890606250015992</c:v>
                </c:pt>
                <c:pt idx="11027">
                  <c:v>7.4894943750015992</c:v>
                </c:pt>
                <c:pt idx="11028">
                  <c:v>7.4898456250015988</c:v>
                </c:pt>
                <c:pt idx="11029">
                  <c:v>7.4901693750015994</c:v>
                </c:pt>
                <c:pt idx="11030">
                  <c:v>7.4905668750015986</c:v>
                </c:pt>
                <c:pt idx="11031">
                  <c:v>7.4904631250015994</c:v>
                </c:pt>
                <c:pt idx="11032">
                  <c:v>7.4906275000000004</c:v>
                </c:pt>
                <c:pt idx="11033">
                  <c:v>7.49018125</c:v>
                </c:pt>
                <c:pt idx="11034">
                  <c:v>7.4897925000000001</c:v>
                </c:pt>
                <c:pt idx="11035">
                  <c:v>7.4895300000000002</c:v>
                </c:pt>
                <c:pt idx="11036">
                  <c:v>7.4891649999999998</c:v>
                </c:pt>
                <c:pt idx="11037">
                  <c:v>7.4887699999999997</c:v>
                </c:pt>
                <c:pt idx="11038">
                  <c:v>7.4884275000000002</c:v>
                </c:pt>
                <c:pt idx="11039">
                  <c:v>7.4880287499999998</c:v>
                </c:pt>
                <c:pt idx="11040">
                  <c:v>7.4876649999999998</c:v>
                </c:pt>
                <c:pt idx="11041">
                  <c:v>7.4872868750015993</c:v>
                </c:pt>
                <c:pt idx="11042">
                  <c:v>7.4869568750015993</c:v>
                </c:pt>
                <c:pt idx="11043">
                  <c:v>7.4871762500000001</c:v>
                </c:pt>
                <c:pt idx="11044">
                  <c:v>7.4875168750015986</c:v>
                </c:pt>
                <c:pt idx="11045">
                  <c:v>7.4876624999999999</c:v>
                </c:pt>
                <c:pt idx="11046">
                  <c:v>7.4876262499999999</c:v>
                </c:pt>
                <c:pt idx="11047">
                  <c:v>7.4879737500000001</c:v>
                </c:pt>
                <c:pt idx="11048">
                  <c:v>7.4883406250015989</c:v>
                </c:pt>
                <c:pt idx="11049">
                  <c:v>7.4886974999999998</c:v>
                </c:pt>
                <c:pt idx="11050">
                  <c:v>7.4890262500000002</c:v>
                </c:pt>
                <c:pt idx="11051">
                  <c:v>7.4893574999999997</c:v>
                </c:pt>
                <c:pt idx="11052">
                  <c:v>7.4897781250015987</c:v>
                </c:pt>
                <c:pt idx="11053">
                  <c:v>7.4901512500000003</c:v>
                </c:pt>
                <c:pt idx="11054">
                  <c:v>7.4905575000000004</c:v>
                </c:pt>
                <c:pt idx="11055">
                  <c:v>7.4908999999999999</c:v>
                </c:pt>
                <c:pt idx="11056">
                  <c:v>7.4910537499999998</c:v>
                </c:pt>
                <c:pt idx="11057">
                  <c:v>7.4910481250015986</c:v>
                </c:pt>
                <c:pt idx="11058">
                  <c:v>7.4906887500000003</c:v>
                </c:pt>
                <c:pt idx="11059">
                  <c:v>7.4903437500000001</c:v>
                </c:pt>
                <c:pt idx="11060">
                  <c:v>7.4899512499999998</c:v>
                </c:pt>
                <c:pt idx="11061">
                  <c:v>7.4894137499999998</c:v>
                </c:pt>
                <c:pt idx="11062">
                  <c:v>7.4890412499999996</c:v>
                </c:pt>
                <c:pt idx="11063">
                  <c:v>7.48945375</c:v>
                </c:pt>
                <c:pt idx="11064">
                  <c:v>7.4895325000000001</c:v>
                </c:pt>
                <c:pt idx="11065">
                  <c:v>7.48980625</c:v>
                </c:pt>
                <c:pt idx="11066">
                  <c:v>7.4901393750015988</c:v>
                </c:pt>
                <c:pt idx="11067">
                  <c:v>7.490321875001599</c:v>
                </c:pt>
                <c:pt idx="11068">
                  <c:v>7.4901437499999997</c:v>
                </c:pt>
                <c:pt idx="11069">
                  <c:v>7.4900275000000001</c:v>
                </c:pt>
                <c:pt idx="11070">
                  <c:v>7.4899706250015994</c:v>
                </c:pt>
                <c:pt idx="11071">
                  <c:v>7.490391875001599</c:v>
                </c:pt>
                <c:pt idx="11072">
                  <c:v>7.4905737500000003</c:v>
                </c:pt>
                <c:pt idx="11073">
                  <c:v>7.4909018750015992</c:v>
                </c:pt>
                <c:pt idx="11074">
                  <c:v>7.4912268750015993</c:v>
                </c:pt>
                <c:pt idx="11075">
                  <c:v>7.4916206250015991</c:v>
                </c:pt>
                <c:pt idx="11076">
                  <c:v>7.4921300000000004</c:v>
                </c:pt>
                <c:pt idx="11077">
                  <c:v>7.4925300000000004</c:v>
                </c:pt>
                <c:pt idx="11078">
                  <c:v>7.4929062499999999</c:v>
                </c:pt>
                <c:pt idx="11079">
                  <c:v>7.4932912500000004</c:v>
                </c:pt>
                <c:pt idx="11080">
                  <c:v>7.4936668750015993</c:v>
                </c:pt>
                <c:pt idx="11081">
                  <c:v>7.4938362500000002</c:v>
                </c:pt>
                <c:pt idx="11082">
                  <c:v>7.4941525000000002</c:v>
                </c:pt>
                <c:pt idx="11083">
                  <c:v>7.4939425000000002</c:v>
                </c:pt>
                <c:pt idx="11084">
                  <c:v>7.4935881250015992</c:v>
                </c:pt>
                <c:pt idx="11085">
                  <c:v>7.4934068750015994</c:v>
                </c:pt>
                <c:pt idx="11086">
                  <c:v>7.4934925000000003</c:v>
                </c:pt>
                <c:pt idx="11087">
                  <c:v>7.4938437499999999</c:v>
                </c:pt>
                <c:pt idx="11088">
                  <c:v>7.4941962499999999</c:v>
                </c:pt>
                <c:pt idx="11089">
                  <c:v>7.4945293750015987</c:v>
                </c:pt>
                <c:pt idx="11090">
                  <c:v>7.4948806250015991</c:v>
                </c:pt>
                <c:pt idx="11091">
                  <c:v>7.4952212500000002</c:v>
                </c:pt>
                <c:pt idx="11092">
                  <c:v>7.494885</c:v>
                </c:pt>
                <c:pt idx="11093">
                  <c:v>7.4948949999999996</c:v>
                </c:pt>
                <c:pt idx="11094">
                  <c:v>7.4945762499999997</c:v>
                </c:pt>
                <c:pt idx="11095">
                  <c:v>7.4942531250015989</c:v>
                </c:pt>
                <c:pt idx="11096">
                  <c:v>7.4939150000000003</c:v>
                </c:pt>
                <c:pt idx="11097">
                  <c:v>7.4935756250015988</c:v>
                </c:pt>
                <c:pt idx="11098">
                  <c:v>7.4934399999999997</c:v>
                </c:pt>
                <c:pt idx="11099">
                  <c:v>7.4937768750015987</c:v>
                </c:pt>
                <c:pt idx="11100">
                  <c:v>7.4941456250015994</c:v>
                </c:pt>
                <c:pt idx="11101">
                  <c:v>7.4937793750015986</c:v>
                </c:pt>
                <c:pt idx="11102">
                  <c:v>7.4934256250015991</c:v>
                </c:pt>
                <c:pt idx="11103">
                  <c:v>7.4937881250015987</c:v>
                </c:pt>
                <c:pt idx="11104">
                  <c:v>7.4941500000000003</c:v>
                </c:pt>
                <c:pt idx="11105">
                  <c:v>7.4937743750015988</c:v>
                </c:pt>
                <c:pt idx="11106">
                  <c:v>7.49339625</c:v>
                </c:pt>
                <c:pt idx="11107">
                  <c:v>7.4929750000000004</c:v>
                </c:pt>
                <c:pt idx="11108">
                  <c:v>7.4926368750015993</c:v>
                </c:pt>
                <c:pt idx="11109">
                  <c:v>7.4923012499999997</c:v>
                </c:pt>
                <c:pt idx="11110">
                  <c:v>7.4922137500000003</c:v>
                </c:pt>
                <c:pt idx="11111">
                  <c:v>7.4918543750015987</c:v>
                </c:pt>
                <c:pt idx="11112">
                  <c:v>7.4915093750015993</c:v>
                </c:pt>
                <c:pt idx="11113">
                  <c:v>7.4916381250015993</c:v>
                </c:pt>
                <c:pt idx="11114">
                  <c:v>7.491998125001599</c:v>
                </c:pt>
                <c:pt idx="11115">
                  <c:v>7.4924324999999996</c:v>
                </c:pt>
                <c:pt idx="11116">
                  <c:v>7.4928831250015993</c:v>
                </c:pt>
                <c:pt idx="11117">
                  <c:v>7.4933531250015992</c:v>
                </c:pt>
                <c:pt idx="11118">
                  <c:v>7.4936781250015994</c:v>
                </c:pt>
                <c:pt idx="11119">
                  <c:v>7.4940006250015987</c:v>
                </c:pt>
                <c:pt idx="11120">
                  <c:v>7.4943531250015987</c:v>
                </c:pt>
                <c:pt idx="11121">
                  <c:v>7.4947287500000002</c:v>
                </c:pt>
                <c:pt idx="11122">
                  <c:v>7.4949649999999997</c:v>
                </c:pt>
                <c:pt idx="11123">
                  <c:v>7.4953468750015988</c:v>
                </c:pt>
                <c:pt idx="11124">
                  <c:v>7.4957237499999998</c:v>
                </c:pt>
                <c:pt idx="11125">
                  <c:v>7.4960618750015993</c:v>
                </c:pt>
                <c:pt idx="11126">
                  <c:v>7.4956768750015987</c:v>
                </c:pt>
                <c:pt idx="11127">
                  <c:v>7.4952181250015988</c:v>
                </c:pt>
                <c:pt idx="11128">
                  <c:v>7.4946568750015992</c:v>
                </c:pt>
                <c:pt idx="11129">
                  <c:v>7.4941050000000002</c:v>
                </c:pt>
                <c:pt idx="11130">
                  <c:v>7.4937018750015989</c:v>
                </c:pt>
                <c:pt idx="11131">
                  <c:v>7.4933606250015989</c:v>
                </c:pt>
                <c:pt idx="11132">
                  <c:v>7.4927918750015987</c:v>
                </c:pt>
                <c:pt idx="11133">
                  <c:v>7.4924087500000001</c:v>
                </c:pt>
                <c:pt idx="11134">
                  <c:v>7.492115625001599</c:v>
                </c:pt>
                <c:pt idx="11135">
                  <c:v>7.491765</c:v>
                </c:pt>
                <c:pt idx="11136">
                  <c:v>7.4915149999999997</c:v>
                </c:pt>
                <c:pt idx="11137">
                  <c:v>7.4918475000000004</c:v>
                </c:pt>
                <c:pt idx="11138">
                  <c:v>7.4922124999999999</c:v>
                </c:pt>
                <c:pt idx="11139">
                  <c:v>7.4925393750015994</c:v>
                </c:pt>
                <c:pt idx="11140">
                  <c:v>7.4928606250015992</c:v>
                </c:pt>
                <c:pt idx="11141">
                  <c:v>7.4932137499999998</c:v>
                </c:pt>
                <c:pt idx="11142">
                  <c:v>7.4935887499999998</c:v>
                </c:pt>
                <c:pt idx="11143">
                  <c:v>7.4937881250015987</c:v>
                </c:pt>
                <c:pt idx="11144">
                  <c:v>7.4942612500000001</c:v>
                </c:pt>
                <c:pt idx="11145">
                  <c:v>7.4946087500000003</c:v>
                </c:pt>
                <c:pt idx="11146">
                  <c:v>7.4950756250015989</c:v>
                </c:pt>
                <c:pt idx="11147">
                  <c:v>7.4954493750015994</c:v>
                </c:pt>
                <c:pt idx="11148">
                  <c:v>7.4957712499999998</c:v>
                </c:pt>
                <c:pt idx="11149">
                  <c:v>7.4961081250015988</c:v>
                </c:pt>
                <c:pt idx="11150">
                  <c:v>7.4965568750015992</c:v>
                </c:pt>
                <c:pt idx="11151">
                  <c:v>7.49689125</c:v>
                </c:pt>
                <c:pt idx="11152">
                  <c:v>7.4972937499999999</c:v>
                </c:pt>
                <c:pt idx="11153">
                  <c:v>7.4976824999999998</c:v>
                </c:pt>
                <c:pt idx="11154">
                  <c:v>7.4981799999999996</c:v>
                </c:pt>
                <c:pt idx="11155">
                  <c:v>7.4985443750015994</c:v>
                </c:pt>
                <c:pt idx="11156">
                  <c:v>7.4988681250015992</c:v>
                </c:pt>
                <c:pt idx="11157">
                  <c:v>7.49919125</c:v>
                </c:pt>
                <c:pt idx="11158">
                  <c:v>7.4995206250015993</c:v>
                </c:pt>
                <c:pt idx="11159">
                  <c:v>7.4990406250015988</c:v>
                </c:pt>
                <c:pt idx="11160">
                  <c:v>7.4986406250015989</c:v>
                </c:pt>
                <c:pt idx="11161">
                  <c:v>7.4983006250015993</c:v>
                </c:pt>
                <c:pt idx="11162">
                  <c:v>7.4979293750015987</c:v>
                </c:pt>
                <c:pt idx="11163">
                  <c:v>7.4975975000000004</c:v>
                </c:pt>
                <c:pt idx="11164">
                  <c:v>7.4972093750015993</c:v>
                </c:pt>
                <c:pt idx="11165">
                  <c:v>7.4968225000000004</c:v>
                </c:pt>
                <c:pt idx="11166">
                  <c:v>7.49641</c:v>
                </c:pt>
                <c:pt idx="11167">
                  <c:v>7.495915625001599</c:v>
                </c:pt>
                <c:pt idx="11168">
                  <c:v>7.4955499999999997</c:v>
                </c:pt>
                <c:pt idx="11169">
                  <c:v>7.4951568750015989</c:v>
                </c:pt>
                <c:pt idx="11170">
                  <c:v>7.4948362499999996</c:v>
                </c:pt>
                <c:pt idx="11171">
                  <c:v>7.4944431250015988</c:v>
                </c:pt>
                <c:pt idx="11172">
                  <c:v>7.4941093750015986</c:v>
                </c:pt>
                <c:pt idx="11173">
                  <c:v>7.493758125001599</c:v>
                </c:pt>
                <c:pt idx="11174">
                  <c:v>7.4935862499999999</c:v>
                </c:pt>
                <c:pt idx="11175">
                  <c:v>7.4937656250015987</c:v>
                </c:pt>
                <c:pt idx="11176">
                  <c:v>7.4938900000000004</c:v>
                </c:pt>
                <c:pt idx="11177">
                  <c:v>7.4942574999999998</c:v>
                </c:pt>
                <c:pt idx="11178">
                  <c:v>7.4945849999999998</c:v>
                </c:pt>
                <c:pt idx="11179">
                  <c:v>7.4949750000000002</c:v>
                </c:pt>
                <c:pt idx="11180">
                  <c:v>7.4953493750015987</c:v>
                </c:pt>
                <c:pt idx="11181">
                  <c:v>7.4956950000000004</c:v>
                </c:pt>
                <c:pt idx="11182">
                  <c:v>7.4960268750015988</c:v>
                </c:pt>
                <c:pt idx="11183">
                  <c:v>7.4963937500000002</c:v>
                </c:pt>
                <c:pt idx="11184">
                  <c:v>7.4967699999999997</c:v>
                </c:pt>
                <c:pt idx="11185">
                  <c:v>7.4971249999999996</c:v>
                </c:pt>
                <c:pt idx="11186">
                  <c:v>7.4975337499999997</c:v>
                </c:pt>
                <c:pt idx="11187">
                  <c:v>7.4977318750015991</c:v>
                </c:pt>
                <c:pt idx="11188">
                  <c:v>7.4974018750015992</c:v>
                </c:pt>
                <c:pt idx="11189">
                  <c:v>7.4970018750015992</c:v>
                </c:pt>
                <c:pt idx="11190">
                  <c:v>7.496595625001599</c:v>
                </c:pt>
                <c:pt idx="11191">
                  <c:v>7.4962431250015991</c:v>
                </c:pt>
                <c:pt idx="11192">
                  <c:v>7.4965849999999996</c:v>
                </c:pt>
                <c:pt idx="11193">
                  <c:v>7.4969062500000003</c:v>
                </c:pt>
                <c:pt idx="11194">
                  <c:v>7.4973274999999999</c:v>
                </c:pt>
                <c:pt idx="11195">
                  <c:v>7.497278125001599</c:v>
                </c:pt>
                <c:pt idx="11196">
                  <c:v>7.4970506250015987</c:v>
                </c:pt>
                <c:pt idx="11197">
                  <c:v>7.4974724999999998</c:v>
                </c:pt>
                <c:pt idx="11198">
                  <c:v>7.4974731250015987</c:v>
                </c:pt>
                <c:pt idx="11199">
                  <c:v>7.4971437500000002</c:v>
                </c:pt>
                <c:pt idx="11200">
                  <c:v>7.4968025000000003</c:v>
                </c:pt>
                <c:pt idx="11201">
                  <c:v>7.4965400000000004</c:v>
                </c:pt>
                <c:pt idx="11202">
                  <c:v>7.496584375001599</c:v>
                </c:pt>
                <c:pt idx="11203">
                  <c:v>7.4961500000000001</c:v>
                </c:pt>
                <c:pt idx="11204">
                  <c:v>7.4958268750015993</c:v>
                </c:pt>
                <c:pt idx="11205">
                  <c:v>7.4954643750015988</c:v>
                </c:pt>
                <c:pt idx="11206">
                  <c:v>7.4950812500000001</c:v>
                </c:pt>
                <c:pt idx="11207">
                  <c:v>7.4945681250015994</c:v>
                </c:pt>
                <c:pt idx="11208">
                  <c:v>7.4942387500000001</c:v>
                </c:pt>
                <c:pt idx="11209">
                  <c:v>7.4945837500000003</c:v>
                </c:pt>
                <c:pt idx="11210">
                  <c:v>7.4949631250015987</c:v>
                </c:pt>
                <c:pt idx="11211">
                  <c:v>7.4953687499999999</c:v>
                </c:pt>
                <c:pt idx="11212">
                  <c:v>7.49578875</c:v>
                </c:pt>
                <c:pt idx="11213">
                  <c:v>7.4961987499999996</c:v>
                </c:pt>
                <c:pt idx="11214">
                  <c:v>7.4965406250015993</c:v>
                </c:pt>
                <c:pt idx="11215">
                  <c:v>7.4969093750015992</c:v>
                </c:pt>
                <c:pt idx="11216">
                  <c:v>7.4972537499999996</c:v>
                </c:pt>
                <c:pt idx="11217">
                  <c:v>7.4977493750015993</c:v>
                </c:pt>
                <c:pt idx="11218">
                  <c:v>7.4981062500000002</c:v>
                </c:pt>
                <c:pt idx="11219">
                  <c:v>7.4984549999999999</c:v>
                </c:pt>
                <c:pt idx="11220">
                  <c:v>7.4988606250015986</c:v>
                </c:pt>
                <c:pt idx="11221">
                  <c:v>7.4992181250015992</c:v>
                </c:pt>
                <c:pt idx="11222">
                  <c:v>7.4995537499999996</c:v>
                </c:pt>
                <c:pt idx="11223">
                  <c:v>7.4998406250015988</c:v>
                </c:pt>
                <c:pt idx="11224">
                  <c:v>7.5000787500000001</c:v>
                </c:pt>
                <c:pt idx="11225">
                  <c:v>7.4997524999999996</c:v>
                </c:pt>
                <c:pt idx="11226">
                  <c:v>7.4993668750015994</c:v>
                </c:pt>
                <c:pt idx="11227">
                  <c:v>7.4989868750015987</c:v>
                </c:pt>
                <c:pt idx="11228">
                  <c:v>7.4986224999999997</c:v>
                </c:pt>
                <c:pt idx="11229">
                  <c:v>7.4986593750015986</c:v>
                </c:pt>
                <c:pt idx="11230">
                  <c:v>7.4982993750015989</c:v>
                </c:pt>
                <c:pt idx="11231">
                  <c:v>7.4979699999999996</c:v>
                </c:pt>
                <c:pt idx="11232">
                  <c:v>7.4975350000000001</c:v>
                </c:pt>
                <c:pt idx="11233">
                  <c:v>7.4970974999999997</c:v>
                </c:pt>
                <c:pt idx="11234">
                  <c:v>7.4966618750015988</c:v>
                </c:pt>
                <c:pt idx="11235">
                  <c:v>7.4962900000000001</c:v>
                </c:pt>
                <c:pt idx="11236">
                  <c:v>7.4958737500000003</c:v>
                </c:pt>
                <c:pt idx="11237">
                  <c:v>7.4955162499999997</c:v>
                </c:pt>
                <c:pt idx="11238">
                  <c:v>7.4958068750015991</c:v>
                </c:pt>
                <c:pt idx="11239">
                  <c:v>7.4961799999999998</c:v>
                </c:pt>
                <c:pt idx="11240">
                  <c:v>7.4965925000000002</c:v>
                </c:pt>
                <c:pt idx="11241">
                  <c:v>7.4968606250015988</c:v>
                </c:pt>
                <c:pt idx="11242">
                  <c:v>7.4971806250015991</c:v>
                </c:pt>
                <c:pt idx="11243">
                  <c:v>7.4967924999999997</c:v>
                </c:pt>
                <c:pt idx="11244">
                  <c:v>7.4965250000000001</c:v>
                </c:pt>
                <c:pt idx="11245">
                  <c:v>7.4961912499999999</c:v>
                </c:pt>
                <c:pt idx="11246">
                  <c:v>7.495845625001599</c:v>
                </c:pt>
                <c:pt idx="11247">
                  <c:v>7.4955156250015991</c:v>
                </c:pt>
                <c:pt idx="11248">
                  <c:v>7.4950025</c:v>
                </c:pt>
                <c:pt idx="11249">
                  <c:v>7.4946543750015993</c:v>
                </c:pt>
                <c:pt idx="11250">
                  <c:v>7.4947843750015988</c:v>
                </c:pt>
                <c:pt idx="11251">
                  <c:v>7.4951625000000002</c:v>
                </c:pt>
                <c:pt idx="11252">
                  <c:v>7.4955943750015992</c:v>
                </c:pt>
                <c:pt idx="11253">
                  <c:v>7.4959875</c:v>
                </c:pt>
                <c:pt idx="11254">
                  <c:v>7.496363125001599</c:v>
                </c:pt>
                <c:pt idx="11255">
                  <c:v>7.4966875000000002</c:v>
                </c:pt>
                <c:pt idx="11256">
                  <c:v>7.49710375</c:v>
                </c:pt>
                <c:pt idx="11257">
                  <c:v>7.4974337499999999</c:v>
                </c:pt>
                <c:pt idx="11258">
                  <c:v>7.4978468750015992</c:v>
                </c:pt>
                <c:pt idx="11259">
                  <c:v>7.4981937500000004</c:v>
                </c:pt>
                <c:pt idx="11260">
                  <c:v>7.4985150000000003</c:v>
                </c:pt>
                <c:pt idx="11261">
                  <c:v>7.4985718750015993</c:v>
                </c:pt>
                <c:pt idx="11262">
                  <c:v>7.4982037500000001</c:v>
                </c:pt>
                <c:pt idx="11263">
                  <c:v>7.4978449999999999</c:v>
                </c:pt>
                <c:pt idx="11264">
                  <c:v>7.4975018750015989</c:v>
                </c:pt>
                <c:pt idx="11265">
                  <c:v>7.4971212500000002</c:v>
                </c:pt>
                <c:pt idx="11266">
                  <c:v>7.4967518750015989</c:v>
                </c:pt>
                <c:pt idx="11267">
                  <c:v>7.4963962500000001</c:v>
                </c:pt>
                <c:pt idx="11268">
                  <c:v>7.496044375001599</c:v>
                </c:pt>
                <c:pt idx="11269">
                  <c:v>7.49566</c:v>
                </c:pt>
                <c:pt idx="11270">
                  <c:v>7.4951893750015994</c:v>
                </c:pt>
                <c:pt idx="11271">
                  <c:v>7.4947837499999999</c:v>
                </c:pt>
                <c:pt idx="11272">
                  <c:v>7.4946900000000003</c:v>
                </c:pt>
                <c:pt idx="11273">
                  <c:v>7.4950343750015991</c:v>
                </c:pt>
                <c:pt idx="11274">
                  <c:v>7.495423125001599</c:v>
                </c:pt>
                <c:pt idx="11275">
                  <c:v>7.4957856250015986</c:v>
                </c:pt>
                <c:pt idx="11276">
                  <c:v>7.4961293750015994</c:v>
                </c:pt>
                <c:pt idx="11277">
                  <c:v>7.4965000000000002</c:v>
                </c:pt>
                <c:pt idx="11278">
                  <c:v>7.4968637500000002</c:v>
                </c:pt>
                <c:pt idx="11279">
                  <c:v>7.4971931250015986</c:v>
                </c:pt>
                <c:pt idx="11280">
                  <c:v>7.4975268750015989</c:v>
                </c:pt>
                <c:pt idx="11281">
                  <c:v>7.4979756250015992</c:v>
                </c:pt>
                <c:pt idx="11282">
                  <c:v>7.4983449999999996</c:v>
                </c:pt>
                <c:pt idx="11283">
                  <c:v>7.4987137500000003</c:v>
                </c:pt>
                <c:pt idx="11284">
                  <c:v>7.4990393750015993</c:v>
                </c:pt>
                <c:pt idx="11285">
                  <c:v>7.4994543750015987</c:v>
                </c:pt>
                <c:pt idx="11286">
                  <c:v>7.4997956250015987</c:v>
                </c:pt>
                <c:pt idx="11287">
                  <c:v>7.50019875</c:v>
                </c:pt>
                <c:pt idx="11288">
                  <c:v>7.5005424999999999</c:v>
                </c:pt>
                <c:pt idx="11289">
                  <c:v>7.5008631250015991</c:v>
                </c:pt>
                <c:pt idx="11290">
                  <c:v>7.5011975</c:v>
                </c:pt>
                <c:pt idx="11291">
                  <c:v>7.50158375</c:v>
                </c:pt>
                <c:pt idx="11292">
                  <c:v>7.5016218750015993</c:v>
                </c:pt>
                <c:pt idx="11293">
                  <c:v>7.5013187500000003</c:v>
                </c:pt>
                <c:pt idx="11294">
                  <c:v>7.5009618750015994</c:v>
                </c:pt>
                <c:pt idx="11295">
                  <c:v>7.5005012500000001</c:v>
                </c:pt>
                <c:pt idx="11296">
                  <c:v>7.5000762500000002</c:v>
                </c:pt>
                <c:pt idx="11297">
                  <c:v>7.4996643750015988</c:v>
                </c:pt>
                <c:pt idx="11298">
                  <c:v>7.4992650000000003</c:v>
                </c:pt>
                <c:pt idx="11299">
                  <c:v>7.4988006250015991</c:v>
                </c:pt>
                <c:pt idx="11300">
                  <c:v>7.4984275</c:v>
                </c:pt>
                <c:pt idx="11301">
                  <c:v>7.4980012499999997</c:v>
                </c:pt>
                <c:pt idx="11302">
                  <c:v>7.4976649999999996</c:v>
                </c:pt>
                <c:pt idx="11303">
                  <c:v>7.4973143750015989</c:v>
                </c:pt>
                <c:pt idx="11304">
                  <c:v>7.4969237499999997</c:v>
                </c:pt>
                <c:pt idx="11305">
                  <c:v>7.4965175000000004</c:v>
                </c:pt>
                <c:pt idx="11306">
                  <c:v>7.4969062500000003</c:v>
                </c:pt>
                <c:pt idx="11307">
                  <c:v>7.4972856250015987</c:v>
                </c:pt>
                <c:pt idx="11308">
                  <c:v>7.49761875</c:v>
                </c:pt>
                <c:pt idx="11309">
                  <c:v>7.4979406250015987</c:v>
                </c:pt>
                <c:pt idx="11310">
                  <c:v>7.4982781250015993</c:v>
                </c:pt>
                <c:pt idx="11311">
                  <c:v>7.4986050000000004</c:v>
                </c:pt>
                <c:pt idx="11312">
                  <c:v>7.4989612499999998</c:v>
                </c:pt>
                <c:pt idx="11313">
                  <c:v>7.4993106250015993</c:v>
                </c:pt>
                <c:pt idx="11314">
                  <c:v>7.4996749999999999</c:v>
                </c:pt>
                <c:pt idx="11315">
                  <c:v>7.5000187499999997</c:v>
                </c:pt>
                <c:pt idx="11316">
                  <c:v>7.4996943750015994</c:v>
                </c:pt>
                <c:pt idx="11317">
                  <c:v>7.4993468750015992</c:v>
                </c:pt>
                <c:pt idx="11318">
                  <c:v>7.4989462500000004</c:v>
                </c:pt>
                <c:pt idx="11319">
                  <c:v>7.4986137499999996</c:v>
                </c:pt>
                <c:pt idx="11320">
                  <c:v>7.498249375001599</c:v>
                </c:pt>
                <c:pt idx="11321">
                  <c:v>7.4978306250015994</c:v>
                </c:pt>
                <c:pt idx="11322">
                  <c:v>7.49740875</c:v>
                </c:pt>
                <c:pt idx="11323">
                  <c:v>7.496995625001599</c:v>
                </c:pt>
                <c:pt idx="11324">
                  <c:v>7.4966324999999996</c:v>
                </c:pt>
                <c:pt idx="11325">
                  <c:v>7.49675125</c:v>
                </c:pt>
                <c:pt idx="11326">
                  <c:v>7.4971206250015987</c:v>
                </c:pt>
                <c:pt idx="11327">
                  <c:v>7.4975331250015991</c:v>
                </c:pt>
                <c:pt idx="11328">
                  <c:v>7.4979187500000002</c:v>
                </c:pt>
                <c:pt idx="11329">
                  <c:v>7.4982468750015991</c:v>
                </c:pt>
                <c:pt idx="11330">
                  <c:v>7.4986543750015988</c:v>
                </c:pt>
                <c:pt idx="11331">
                  <c:v>7.4989581250015993</c:v>
                </c:pt>
                <c:pt idx="11332">
                  <c:v>7.4993581250015993</c:v>
                </c:pt>
                <c:pt idx="11333">
                  <c:v>7.4997037500000001</c:v>
                </c:pt>
                <c:pt idx="11334">
                  <c:v>7.5000418750015987</c:v>
                </c:pt>
                <c:pt idx="11335">
                  <c:v>7.4997131250015991</c:v>
                </c:pt>
                <c:pt idx="11336">
                  <c:v>7.4993825000000003</c:v>
                </c:pt>
                <c:pt idx="11337">
                  <c:v>7.4994775000000002</c:v>
                </c:pt>
                <c:pt idx="11338">
                  <c:v>7.4998343750015986</c:v>
                </c:pt>
                <c:pt idx="11339">
                  <c:v>7.50017625</c:v>
                </c:pt>
                <c:pt idx="11340">
                  <c:v>7.4998312499999997</c:v>
                </c:pt>
                <c:pt idx="11341">
                  <c:v>7.4994612500000004</c:v>
                </c:pt>
                <c:pt idx="11342">
                  <c:v>7.4991168750015991</c:v>
                </c:pt>
                <c:pt idx="11343">
                  <c:v>7.4992656250015992</c:v>
                </c:pt>
                <c:pt idx="11344">
                  <c:v>7.4992293750015993</c:v>
                </c:pt>
                <c:pt idx="11345">
                  <c:v>7.4988450000000002</c:v>
                </c:pt>
                <c:pt idx="11346">
                  <c:v>7.4990987499999999</c:v>
                </c:pt>
                <c:pt idx="11347">
                  <c:v>7.4991174999999997</c:v>
                </c:pt>
                <c:pt idx="11348">
                  <c:v>7.4994637500000003</c:v>
                </c:pt>
                <c:pt idx="11349">
                  <c:v>7.4997887499999996</c:v>
                </c:pt>
                <c:pt idx="11350">
                  <c:v>7.500126875001599</c:v>
                </c:pt>
                <c:pt idx="11351">
                  <c:v>7.5004612499999999</c:v>
                </c:pt>
                <c:pt idx="11352">
                  <c:v>7.5008875000000002</c:v>
                </c:pt>
                <c:pt idx="11353">
                  <c:v>7.5012350000000003</c:v>
                </c:pt>
                <c:pt idx="11354">
                  <c:v>7.5016531250015994</c:v>
                </c:pt>
                <c:pt idx="11355">
                  <c:v>7.5020112499999998</c:v>
                </c:pt>
                <c:pt idx="11356">
                  <c:v>7.5023524999999998</c:v>
                </c:pt>
                <c:pt idx="11357">
                  <c:v>7.5027606250015992</c:v>
                </c:pt>
                <c:pt idx="11358">
                  <c:v>7.5031256250015987</c:v>
                </c:pt>
                <c:pt idx="11359">
                  <c:v>7.5035075000000004</c:v>
                </c:pt>
                <c:pt idx="11360">
                  <c:v>7.5039175</c:v>
                </c:pt>
                <c:pt idx="11361">
                  <c:v>7.5042893750015986</c:v>
                </c:pt>
                <c:pt idx="11362">
                  <c:v>7.5046406250015991</c:v>
                </c:pt>
                <c:pt idx="11363">
                  <c:v>7.5043162499999996</c:v>
                </c:pt>
                <c:pt idx="11364">
                  <c:v>7.5038993750015992</c:v>
                </c:pt>
                <c:pt idx="11365">
                  <c:v>7.5034687499999997</c:v>
                </c:pt>
                <c:pt idx="11366">
                  <c:v>7.5031162499999997</c:v>
                </c:pt>
                <c:pt idx="11367">
                  <c:v>7.5027831250015993</c:v>
                </c:pt>
                <c:pt idx="11368">
                  <c:v>7.5023462500000004</c:v>
                </c:pt>
                <c:pt idx="11369">
                  <c:v>7.5019237499999996</c:v>
                </c:pt>
                <c:pt idx="11370">
                  <c:v>7.5015918750015986</c:v>
                </c:pt>
                <c:pt idx="11371">
                  <c:v>7.5012031250015987</c:v>
                </c:pt>
                <c:pt idx="11372">
                  <c:v>7.5008393750015987</c:v>
                </c:pt>
                <c:pt idx="11373">
                  <c:v>7.5004281250015987</c:v>
                </c:pt>
                <c:pt idx="11374">
                  <c:v>7.5000531250015987</c:v>
                </c:pt>
                <c:pt idx="11375">
                  <c:v>7.4996831250015994</c:v>
                </c:pt>
                <c:pt idx="11376">
                  <c:v>7.4993556250015994</c:v>
                </c:pt>
                <c:pt idx="11377">
                  <c:v>7.4996049999999999</c:v>
                </c:pt>
                <c:pt idx="11378">
                  <c:v>7.4999893750015989</c:v>
                </c:pt>
                <c:pt idx="11379">
                  <c:v>7.5003062500000004</c:v>
                </c:pt>
                <c:pt idx="11380">
                  <c:v>7.500655625001599</c:v>
                </c:pt>
                <c:pt idx="11381">
                  <c:v>7.5010225000000004</c:v>
                </c:pt>
                <c:pt idx="11382">
                  <c:v>7.5014206250015993</c:v>
                </c:pt>
                <c:pt idx="11383">
                  <c:v>7.5017500000000004</c:v>
                </c:pt>
                <c:pt idx="11384">
                  <c:v>7.5021043750015988</c:v>
                </c:pt>
                <c:pt idx="11385">
                  <c:v>7.5025262499999998</c:v>
                </c:pt>
                <c:pt idx="11386">
                  <c:v>7.5029374999999998</c:v>
                </c:pt>
                <c:pt idx="11387">
                  <c:v>7.5033062499999996</c:v>
                </c:pt>
                <c:pt idx="11388">
                  <c:v>7.50369625</c:v>
                </c:pt>
                <c:pt idx="11389">
                  <c:v>7.5040168750015992</c:v>
                </c:pt>
                <c:pt idx="11390">
                  <c:v>7.5039512500000001</c:v>
                </c:pt>
                <c:pt idx="11391">
                  <c:v>7.5036224999999996</c:v>
                </c:pt>
                <c:pt idx="11392">
                  <c:v>7.5031618750015987</c:v>
                </c:pt>
                <c:pt idx="11393">
                  <c:v>7.5028031250015994</c:v>
                </c:pt>
                <c:pt idx="11394">
                  <c:v>7.50247625</c:v>
                </c:pt>
                <c:pt idx="11395">
                  <c:v>7.50198125</c:v>
                </c:pt>
                <c:pt idx="11396">
                  <c:v>7.5015631250015993</c:v>
                </c:pt>
                <c:pt idx="11397">
                  <c:v>7.5011412499999999</c:v>
                </c:pt>
                <c:pt idx="11398">
                  <c:v>7.5007625000000004</c:v>
                </c:pt>
                <c:pt idx="11399">
                  <c:v>7.5003481250015991</c:v>
                </c:pt>
                <c:pt idx="11400">
                  <c:v>7.4999556250015988</c:v>
                </c:pt>
                <c:pt idx="11401">
                  <c:v>7.499611875001599</c:v>
                </c:pt>
                <c:pt idx="11402">
                  <c:v>7.4992543750015992</c:v>
                </c:pt>
                <c:pt idx="11403">
                  <c:v>7.4988643750015989</c:v>
                </c:pt>
                <c:pt idx="11404">
                  <c:v>7.4985137499999999</c:v>
                </c:pt>
                <c:pt idx="11405">
                  <c:v>7.4981893750015987</c:v>
                </c:pt>
                <c:pt idx="11406">
                  <c:v>7.4978587499999998</c:v>
                </c:pt>
                <c:pt idx="11407">
                  <c:v>7.4981862499999998</c:v>
                </c:pt>
                <c:pt idx="11408">
                  <c:v>7.4985643750015987</c:v>
                </c:pt>
                <c:pt idx="11409">
                  <c:v>7.4988937499999997</c:v>
                </c:pt>
                <c:pt idx="11410">
                  <c:v>7.49925</c:v>
                </c:pt>
                <c:pt idx="11411">
                  <c:v>7.4996462499999996</c:v>
                </c:pt>
                <c:pt idx="11412">
                  <c:v>7.5000512500000003</c:v>
                </c:pt>
                <c:pt idx="11413">
                  <c:v>7.5000943750015994</c:v>
                </c:pt>
                <c:pt idx="11414">
                  <c:v>7.4997481250015987</c:v>
                </c:pt>
                <c:pt idx="11415">
                  <c:v>7.5001375000000001</c:v>
                </c:pt>
                <c:pt idx="11416">
                  <c:v>7.5004943750015993</c:v>
                </c:pt>
                <c:pt idx="11417">
                  <c:v>7.5007743750015994</c:v>
                </c:pt>
                <c:pt idx="11418">
                  <c:v>7.50111375</c:v>
                </c:pt>
                <c:pt idx="11419">
                  <c:v>7.5014456250015993</c:v>
                </c:pt>
                <c:pt idx="11420">
                  <c:v>7.5018006250015992</c:v>
                </c:pt>
                <c:pt idx="11421">
                  <c:v>7.5022149999999996</c:v>
                </c:pt>
                <c:pt idx="11422">
                  <c:v>7.5025706250015993</c:v>
                </c:pt>
                <c:pt idx="11423">
                  <c:v>7.5029587500000003</c:v>
                </c:pt>
                <c:pt idx="11424">
                  <c:v>7.5033475000000003</c:v>
                </c:pt>
                <c:pt idx="11425">
                  <c:v>7.5035756250015986</c:v>
                </c:pt>
                <c:pt idx="11426">
                  <c:v>7.5039075000000004</c:v>
                </c:pt>
                <c:pt idx="11427">
                  <c:v>7.5042512500000003</c:v>
                </c:pt>
                <c:pt idx="11428">
                  <c:v>7.5043049999999996</c:v>
                </c:pt>
                <c:pt idx="11429">
                  <c:v>7.5039318750015989</c:v>
                </c:pt>
                <c:pt idx="11430">
                  <c:v>7.5034925000000001</c:v>
                </c:pt>
                <c:pt idx="11431">
                  <c:v>7.5029950000000003</c:v>
                </c:pt>
                <c:pt idx="11432">
                  <c:v>7.5024568750015987</c:v>
                </c:pt>
                <c:pt idx="11433">
                  <c:v>7.5020306250015993</c:v>
                </c:pt>
                <c:pt idx="11434">
                  <c:v>7.501850625001599</c:v>
                </c:pt>
                <c:pt idx="11435">
                  <c:v>7.5014931250015993</c:v>
                </c:pt>
                <c:pt idx="11436">
                  <c:v>7.5011081250015987</c:v>
                </c:pt>
                <c:pt idx="11437">
                  <c:v>7.5006775000000001</c:v>
                </c:pt>
                <c:pt idx="11438">
                  <c:v>7.5002037499999998</c:v>
                </c:pt>
                <c:pt idx="11439">
                  <c:v>7.4997637499999996</c:v>
                </c:pt>
                <c:pt idx="11440">
                  <c:v>7.4994399999999999</c:v>
                </c:pt>
                <c:pt idx="11441">
                  <c:v>7.4994424999999998</c:v>
                </c:pt>
                <c:pt idx="11442">
                  <c:v>7.4998293750015987</c:v>
                </c:pt>
                <c:pt idx="11443">
                  <c:v>7.5002050000000002</c:v>
                </c:pt>
                <c:pt idx="11444">
                  <c:v>7.5006068750015986</c:v>
                </c:pt>
                <c:pt idx="11445">
                  <c:v>7.5009937500000001</c:v>
                </c:pt>
                <c:pt idx="11446">
                  <c:v>7.5013318750015987</c:v>
                </c:pt>
                <c:pt idx="11447">
                  <c:v>7.5017075000000002</c:v>
                </c:pt>
                <c:pt idx="11448">
                  <c:v>7.5020462500000002</c:v>
                </c:pt>
                <c:pt idx="11449">
                  <c:v>7.5021818750015994</c:v>
                </c:pt>
                <c:pt idx="11450">
                  <c:v>7.5025606250015988</c:v>
                </c:pt>
                <c:pt idx="11451">
                  <c:v>7.5028612499999996</c:v>
                </c:pt>
                <c:pt idx="11452">
                  <c:v>7.5029743750015987</c:v>
                </c:pt>
                <c:pt idx="11453">
                  <c:v>7.503143125001599</c:v>
                </c:pt>
                <c:pt idx="11454">
                  <c:v>7.5035481250015987</c:v>
                </c:pt>
                <c:pt idx="11455">
                  <c:v>7.5031049999999997</c:v>
                </c:pt>
                <c:pt idx="11456">
                  <c:v>7.5027137499999998</c:v>
                </c:pt>
                <c:pt idx="11457">
                  <c:v>7.5023749999999998</c:v>
                </c:pt>
                <c:pt idx="11458">
                  <c:v>7.5020499999999997</c:v>
                </c:pt>
                <c:pt idx="11459">
                  <c:v>7.5017025000000004</c:v>
                </c:pt>
                <c:pt idx="11460">
                  <c:v>7.5014174999999996</c:v>
                </c:pt>
                <c:pt idx="11461">
                  <c:v>7.5010543750015986</c:v>
                </c:pt>
                <c:pt idx="11462">
                  <c:v>7.5007056250015989</c:v>
                </c:pt>
                <c:pt idx="11463">
                  <c:v>7.500350625001599</c:v>
                </c:pt>
                <c:pt idx="11464">
                  <c:v>7.4999537500000004</c:v>
                </c:pt>
                <c:pt idx="11465">
                  <c:v>7.4995612500000002</c:v>
                </c:pt>
                <c:pt idx="11466">
                  <c:v>7.4990575000000002</c:v>
                </c:pt>
                <c:pt idx="11467">
                  <c:v>7.4987293750015986</c:v>
                </c:pt>
                <c:pt idx="11468">
                  <c:v>7.4982756250015994</c:v>
                </c:pt>
                <c:pt idx="11469">
                  <c:v>7.497921875001599</c:v>
                </c:pt>
                <c:pt idx="11470">
                  <c:v>7.4975906250015987</c:v>
                </c:pt>
                <c:pt idx="11471">
                  <c:v>7.4978568750015988</c:v>
                </c:pt>
                <c:pt idx="11472">
                  <c:v>7.4982662500000004</c:v>
                </c:pt>
                <c:pt idx="11473">
                  <c:v>7.4982637499999996</c:v>
                </c:pt>
                <c:pt idx="11474">
                  <c:v>7.4986412500000004</c:v>
                </c:pt>
                <c:pt idx="11475">
                  <c:v>7.4990125000000001</c:v>
                </c:pt>
                <c:pt idx="11476">
                  <c:v>7.4994043750015988</c:v>
                </c:pt>
                <c:pt idx="11477">
                  <c:v>7.4997968750015991</c:v>
                </c:pt>
                <c:pt idx="11478">
                  <c:v>7.5001499999999997</c:v>
                </c:pt>
                <c:pt idx="11479">
                  <c:v>7.5005556250015992</c:v>
                </c:pt>
                <c:pt idx="11480">
                  <c:v>7.5010268750015987</c:v>
                </c:pt>
                <c:pt idx="11481">
                  <c:v>7.5013612500000004</c:v>
                </c:pt>
                <c:pt idx="11482">
                  <c:v>7.5017843750015993</c:v>
                </c:pt>
                <c:pt idx="11483">
                  <c:v>7.5021743750015988</c:v>
                </c:pt>
                <c:pt idx="11484">
                  <c:v>7.5018193750015989</c:v>
                </c:pt>
                <c:pt idx="11485">
                  <c:v>7.5014725000000002</c:v>
                </c:pt>
                <c:pt idx="11486">
                  <c:v>7.5010156250015987</c:v>
                </c:pt>
                <c:pt idx="11487">
                  <c:v>7.5004675000000001</c:v>
                </c:pt>
                <c:pt idx="11488">
                  <c:v>7.5000787500000001</c:v>
                </c:pt>
                <c:pt idx="11489">
                  <c:v>7.4997487500000002</c:v>
                </c:pt>
                <c:pt idx="11490">
                  <c:v>7.4994218750015991</c:v>
                </c:pt>
                <c:pt idx="11491">
                  <c:v>7.4987031250015992</c:v>
                </c:pt>
                <c:pt idx="11492">
                  <c:v>7.4981068750015991</c:v>
                </c:pt>
                <c:pt idx="11493">
                  <c:v>7.4977206250015991</c:v>
                </c:pt>
                <c:pt idx="11494">
                  <c:v>7.4973918750015986</c:v>
                </c:pt>
                <c:pt idx="11495">
                  <c:v>7.4974456250015988</c:v>
                </c:pt>
                <c:pt idx="11496">
                  <c:v>7.4976900000000004</c:v>
                </c:pt>
                <c:pt idx="11497">
                  <c:v>7.4981181250015991</c:v>
                </c:pt>
                <c:pt idx="11498">
                  <c:v>7.4984743750015994</c:v>
                </c:pt>
                <c:pt idx="11499">
                  <c:v>7.4988331250015987</c:v>
                </c:pt>
                <c:pt idx="11500">
                  <c:v>7.4992074999999998</c:v>
                </c:pt>
                <c:pt idx="11501">
                  <c:v>7.4996293750015992</c:v>
                </c:pt>
                <c:pt idx="11502">
                  <c:v>7.50007</c:v>
                </c:pt>
                <c:pt idx="11503">
                  <c:v>7.5004368750015988</c:v>
                </c:pt>
                <c:pt idx="11504">
                  <c:v>7.5007893750015988</c:v>
                </c:pt>
                <c:pt idx="11505">
                  <c:v>7.5011756250015988</c:v>
                </c:pt>
                <c:pt idx="11506">
                  <c:v>7.5009456250015987</c:v>
                </c:pt>
                <c:pt idx="11507">
                  <c:v>7.5009249999999996</c:v>
                </c:pt>
                <c:pt idx="11508">
                  <c:v>7.5006606250015988</c:v>
                </c:pt>
                <c:pt idx="11509">
                  <c:v>7.5003612500000001</c:v>
                </c:pt>
                <c:pt idx="11510">
                  <c:v>7.4999312500000004</c:v>
                </c:pt>
                <c:pt idx="11511">
                  <c:v>7.4995731250015991</c:v>
                </c:pt>
                <c:pt idx="11512">
                  <c:v>7.4992025</c:v>
                </c:pt>
                <c:pt idx="11513">
                  <c:v>7.4991743750015987</c:v>
                </c:pt>
                <c:pt idx="11514">
                  <c:v>7.4988587500000001</c:v>
                </c:pt>
                <c:pt idx="11515">
                  <c:v>7.4984887499999999</c:v>
                </c:pt>
                <c:pt idx="11516">
                  <c:v>7.498109375001599</c:v>
                </c:pt>
                <c:pt idx="11517">
                  <c:v>7.4979943750015989</c:v>
                </c:pt>
                <c:pt idx="11518">
                  <c:v>7.4983818750015994</c:v>
                </c:pt>
                <c:pt idx="11519">
                  <c:v>7.4987031250015992</c:v>
                </c:pt>
                <c:pt idx="11520">
                  <c:v>7.4990543750015988</c:v>
                </c:pt>
                <c:pt idx="11521">
                  <c:v>7.4994424999999998</c:v>
                </c:pt>
                <c:pt idx="11522">
                  <c:v>7.4997674999999999</c:v>
                </c:pt>
                <c:pt idx="11523">
                  <c:v>7.5002050000000002</c:v>
                </c:pt>
                <c:pt idx="11524">
                  <c:v>7.5005656250015988</c:v>
                </c:pt>
                <c:pt idx="11525">
                  <c:v>7.5006087499999996</c:v>
                </c:pt>
                <c:pt idx="11526">
                  <c:v>7.5002231250015994</c:v>
                </c:pt>
                <c:pt idx="11527">
                  <c:v>7.5005481250015986</c:v>
                </c:pt>
                <c:pt idx="11528">
                  <c:v>7.5009075000000003</c:v>
                </c:pt>
                <c:pt idx="11529">
                  <c:v>7.5005262500000001</c:v>
                </c:pt>
                <c:pt idx="11530">
                  <c:v>7.5000825000000004</c:v>
                </c:pt>
                <c:pt idx="11531">
                  <c:v>7.4997237500000002</c:v>
                </c:pt>
                <c:pt idx="11532">
                  <c:v>7.4993568750015989</c:v>
                </c:pt>
                <c:pt idx="11533">
                  <c:v>7.4989712500000003</c:v>
                </c:pt>
                <c:pt idx="11534">
                  <c:v>7.4991512499999997</c:v>
                </c:pt>
                <c:pt idx="11535">
                  <c:v>7.4987243750015988</c:v>
                </c:pt>
                <c:pt idx="11536">
                  <c:v>7.4983174999999997</c:v>
                </c:pt>
                <c:pt idx="11537">
                  <c:v>7.49862625</c:v>
                </c:pt>
                <c:pt idx="11538">
                  <c:v>7.4989699999999999</c:v>
                </c:pt>
                <c:pt idx="11539">
                  <c:v>7.4993168750015986</c:v>
                </c:pt>
                <c:pt idx="11540">
                  <c:v>7.49965875</c:v>
                </c:pt>
                <c:pt idx="11541">
                  <c:v>7.5000481250015989</c:v>
                </c:pt>
                <c:pt idx="11542">
                  <c:v>7.5003912499999998</c:v>
                </c:pt>
                <c:pt idx="11543">
                  <c:v>7.5007231250015991</c:v>
                </c:pt>
                <c:pt idx="11544">
                  <c:v>7.501078125001599</c:v>
                </c:pt>
                <c:pt idx="11545">
                  <c:v>7.5011631250015993</c:v>
                </c:pt>
                <c:pt idx="11546">
                  <c:v>7.5013899999999998</c:v>
                </c:pt>
                <c:pt idx="11547">
                  <c:v>7.5016687500000003</c:v>
                </c:pt>
                <c:pt idx="11548">
                  <c:v>7.502015625001599</c:v>
                </c:pt>
                <c:pt idx="11549">
                  <c:v>7.5016400000000001</c:v>
                </c:pt>
                <c:pt idx="11550">
                  <c:v>7.50127875</c:v>
                </c:pt>
                <c:pt idx="11551">
                  <c:v>7.5008781250015986</c:v>
                </c:pt>
                <c:pt idx="11552">
                  <c:v>7.5004781250015986</c:v>
                </c:pt>
                <c:pt idx="11553">
                  <c:v>7.4999093750015993</c:v>
                </c:pt>
                <c:pt idx="11554">
                  <c:v>7.4994256250015994</c:v>
                </c:pt>
                <c:pt idx="11555">
                  <c:v>7.4990012500000001</c:v>
                </c:pt>
                <c:pt idx="11556">
                  <c:v>7.4986193750015993</c:v>
                </c:pt>
                <c:pt idx="11557">
                  <c:v>7.4982487500000001</c:v>
                </c:pt>
                <c:pt idx="11558">
                  <c:v>7.4979275000000003</c:v>
                </c:pt>
                <c:pt idx="11559">
                  <c:v>7.4975056250015992</c:v>
                </c:pt>
                <c:pt idx="11560">
                  <c:v>7.4970999999999997</c:v>
                </c:pt>
                <c:pt idx="11561">
                  <c:v>7.4966481250015988</c:v>
                </c:pt>
                <c:pt idx="11562">
                  <c:v>7.4961831250015987</c:v>
                </c:pt>
                <c:pt idx="11563">
                  <c:v>7.4958512500000003</c:v>
                </c:pt>
                <c:pt idx="11564">
                  <c:v>7.4956681250015986</c:v>
                </c:pt>
                <c:pt idx="11565">
                  <c:v>7.4960843750015993</c:v>
                </c:pt>
                <c:pt idx="11566">
                  <c:v>7.4965406250015993</c:v>
                </c:pt>
                <c:pt idx="11567">
                  <c:v>7.4969906250015992</c:v>
                </c:pt>
                <c:pt idx="11568">
                  <c:v>7.4973793750015991</c:v>
                </c:pt>
                <c:pt idx="11569">
                  <c:v>7.4977150000000004</c:v>
                </c:pt>
                <c:pt idx="11570">
                  <c:v>7.4973799999999997</c:v>
                </c:pt>
                <c:pt idx="11571">
                  <c:v>7.4970474999999999</c:v>
                </c:pt>
                <c:pt idx="11572">
                  <c:v>7.4973925000000001</c:v>
                </c:pt>
                <c:pt idx="11573">
                  <c:v>7.49780625</c:v>
                </c:pt>
                <c:pt idx="11574">
                  <c:v>7.4981393750015988</c:v>
                </c:pt>
                <c:pt idx="11575">
                  <c:v>7.4984612500000001</c:v>
                </c:pt>
                <c:pt idx="11576">
                  <c:v>7.4982100000000003</c:v>
                </c:pt>
                <c:pt idx="11577">
                  <c:v>7.4980387500000001</c:v>
                </c:pt>
                <c:pt idx="11578">
                  <c:v>7.4976943750015987</c:v>
                </c:pt>
                <c:pt idx="11579">
                  <c:v>7.4978331250015993</c:v>
                </c:pt>
                <c:pt idx="11580">
                  <c:v>7.4980493750015986</c:v>
                </c:pt>
                <c:pt idx="11581">
                  <c:v>7.4983987499999998</c:v>
                </c:pt>
                <c:pt idx="11582">
                  <c:v>7.4987743750015987</c:v>
                </c:pt>
                <c:pt idx="11583">
                  <c:v>7.4991050000000001</c:v>
                </c:pt>
                <c:pt idx="11584">
                  <c:v>7.4989443750015994</c:v>
                </c:pt>
                <c:pt idx="11585">
                  <c:v>7.4992312500000002</c:v>
                </c:pt>
                <c:pt idx="11586">
                  <c:v>7.499471875001599</c:v>
                </c:pt>
                <c:pt idx="11587">
                  <c:v>7.4994449999999997</c:v>
                </c:pt>
                <c:pt idx="11588">
                  <c:v>7.4990050000000004</c:v>
                </c:pt>
                <c:pt idx="11589">
                  <c:v>7.4986575000000002</c:v>
                </c:pt>
                <c:pt idx="11590">
                  <c:v>7.4986181250015989</c:v>
                </c:pt>
                <c:pt idx="11591">
                  <c:v>7.4989393750015987</c:v>
                </c:pt>
                <c:pt idx="11592">
                  <c:v>7.4985518750015991</c:v>
                </c:pt>
                <c:pt idx="11593">
                  <c:v>7.4982281250015994</c:v>
                </c:pt>
                <c:pt idx="11594">
                  <c:v>7.4980149999999997</c:v>
                </c:pt>
                <c:pt idx="11595">
                  <c:v>7.4975931250015986</c:v>
                </c:pt>
                <c:pt idx="11596">
                  <c:v>7.4974562499999999</c:v>
                </c:pt>
                <c:pt idx="11597">
                  <c:v>7.4978731250015986</c:v>
                </c:pt>
                <c:pt idx="11598">
                  <c:v>7.4982356250015991</c:v>
                </c:pt>
                <c:pt idx="11599">
                  <c:v>7.4986587499999997</c:v>
                </c:pt>
                <c:pt idx="11600">
                  <c:v>7.4989818750015989</c:v>
                </c:pt>
                <c:pt idx="11601">
                  <c:v>7.499388125001599</c:v>
                </c:pt>
                <c:pt idx="11602">
                  <c:v>7.4997393750015986</c:v>
                </c:pt>
                <c:pt idx="11603">
                  <c:v>7.5001337499999998</c:v>
                </c:pt>
                <c:pt idx="11604">
                  <c:v>7.5005068750015988</c:v>
                </c:pt>
                <c:pt idx="11605">
                  <c:v>7.5008274999999998</c:v>
                </c:pt>
                <c:pt idx="11606">
                  <c:v>7.5011518750015993</c:v>
                </c:pt>
                <c:pt idx="11607">
                  <c:v>7.5015356250015994</c:v>
                </c:pt>
                <c:pt idx="11608">
                  <c:v>7.5015193750015987</c:v>
                </c:pt>
                <c:pt idx="11609">
                  <c:v>7.501475625001599</c:v>
                </c:pt>
                <c:pt idx="11610">
                  <c:v>7.5012499999999998</c:v>
                </c:pt>
                <c:pt idx="11611">
                  <c:v>7.5012287500000001</c:v>
                </c:pt>
                <c:pt idx="11612">
                  <c:v>7.5008893750015986</c:v>
                </c:pt>
                <c:pt idx="11613">
                  <c:v>7.5008268750015992</c:v>
                </c:pt>
                <c:pt idx="11614">
                  <c:v>7.5004956250015988</c:v>
                </c:pt>
                <c:pt idx="11615">
                  <c:v>7.5001531250015994</c:v>
                </c:pt>
                <c:pt idx="11616">
                  <c:v>7.4997593750015987</c:v>
                </c:pt>
                <c:pt idx="11617">
                  <c:v>7.4994112499999996</c:v>
                </c:pt>
                <c:pt idx="11618">
                  <c:v>7.4989856250015992</c:v>
                </c:pt>
                <c:pt idx="11619">
                  <c:v>7.4985937500000004</c:v>
                </c:pt>
                <c:pt idx="11620">
                  <c:v>7.4981999999999998</c:v>
                </c:pt>
                <c:pt idx="11621">
                  <c:v>7.4978081250015993</c:v>
                </c:pt>
                <c:pt idx="11622">
                  <c:v>7.4974581250015992</c:v>
                </c:pt>
                <c:pt idx="11623">
                  <c:v>7.4971368750015994</c:v>
                </c:pt>
                <c:pt idx="11624">
                  <c:v>7.4968906250015994</c:v>
                </c:pt>
                <c:pt idx="11625">
                  <c:v>7.4968237499999999</c:v>
                </c:pt>
                <c:pt idx="11626">
                  <c:v>7.4972518750015986</c:v>
                </c:pt>
                <c:pt idx="11627">
                  <c:v>7.4975793750015987</c:v>
                </c:pt>
                <c:pt idx="11628">
                  <c:v>7.4972081250015989</c:v>
                </c:pt>
                <c:pt idx="11629">
                  <c:v>7.4968868750015991</c:v>
                </c:pt>
                <c:pt idx="11630">
                  <c:v>7.4965299999999999</c:v>
                </c:pt>
                <c:pt idx="11631">
                  <c:v>7.4961262499999997</c:v>
                </c:pt>
                <c:pt idx="11632">
                  <c:v>7.4956800000000001</c:v>
                </c:pt>
                <c:pt idx="11633">
                  <c:v>7.495258125001599</c:v>
                </c:pt>
                <c:pt idx="11634">
                  <c:v>7.49482625</c:v>
                </c:pt>
                <c:pt idx="11635">
                  <c:v>7.4944499999999996</c:v>
                </c:pt>
                <c:pt idx="11636">
                  <c:v>7.4940175</c:v>
                </c:pt>
                <c:pt idx="11637">
                  <c:v>7.4936681250015988</c:v>
                </c:pt>
                <c:pt idx="11638">
                  <c:v>7.4932499999999997</c:v>
                </c:pt>
                <c:pt idx="11639">
                  <c:v>7.4934599999999998</c:v>
                </c:pt>
                <c:pt idx="11640">
                  <c:v>7.4937374999999999</c:v>
                </c:pt>
                <c:pt idx="11641">
                  <c:v>7.4941706250015994</c:v>
                </c:pt>
                <c:pt idx="11642">
                  <c:v>7.4945218750015989</c:v>
                </c:pt>
                <c:pt idx="11643">
                  <c:v>7.4948449999999998</c:v>
                </c:pt>
                <c:pt idx="11644">
                  <c:v>7.4951868750015986</c:v>
                </c:pt>
                <c:pt idx="11645">
                  <c:v>7.4954862499999999</c:v>
                </c:pt>
                <c:pt idx="11646">
                  <c:v>7.4953493750015987</c:v>
                </c:pt>
                <c:pt idx="11647">
                  <c:v>7.4956725000000004</c:v>
                </c:pt>
                <c:pt idx="11648">
                  <c:v>7.4960068750015987</c:v>
                </c:pt>
                <c:pt idx="11649">
                  <c:v>7.4959968750015991</c:v>
                </c:pt>
                <c:pt idx="11650">
                  <c:v>7.4953806250015989</c:v>
                </c:pt>
                <c:pt idx="11651">
                  <c:v>7.4950574999999997</c:v>
                </c:pt>
                <c:pt idx="11652">
                  <c:v>7.4947118750015989</c:v>
                </c:pt>
                <c:pt idx="11653">
                  <c:v>7.4943187499999997</c:v>
                </c:pt>
                <c:pt idx="11654">
                  <c:v>7.4939412499999998</c:v>
                </c:pt>
                <c:pt idx="11655">
                  <c:v>7.4934525000000001</c:v>
                </c:pt>
                <c:pt idx="11656">
                  <c:v>7.4930337500000004</c:v>
                </c:pt>
                <c:pt idx="11657">
                  <c:v>7.4925575000000002</c:v>
                </c:pt>
                <c:pt idx="11658">
                  <c:v>7.4921093750015988</c:v>
                </c:pt>
                <c:pt idx="11659">
                  <c:v>7.4917468750015992</c:v>
                </c:pt>
                <c:pt idx="11660">
                  <c:v>7.4912631250015993</c:v>
                </c:pt>
                <c:pt idx="11661">
                  <c:v>7.49085</c:v>
                </c:pt>
                <c:pt idx="11662">
                  <c:v>7.4911537499999996</c:v>
                </c:pt>
                <c:pt idx="11663">
                  <c:v>7.4908318750015992</c:v>
                </c:pt>
                <c:pt idx="11664">
                  <c:v>7.4904131250015986</c:v>
                </c:pt>
                <c:pt idx="11665">
                  <c:v>7.490086875001599</c:v>
                </c:pt>
                <c:pt idx="11666">
                  <c:v>7.4904343750015991</c:v>
                </c:pt>
                <c:pt idx="11667">
                  <c:v>7.4907981250015991</c:v>
                </c:pt>
                <c:pt idx="11668">
                  <c:v>7.4909499999999998</c:v>
                </c:pt>
                <c:pt idx="11669">
                  <c:v>7.4912762500000003</c:v>
                </c:pt>
                <c:pt idx="11670">
                  <c:v>7.4916</c:v>
                </c:pt>
                <c:pt idx="11671">
                  <c:v>7.4920175000000002</c:v>
                </c:pt>
                <c:pt idx="11672">
                  <c:v>7.4923581250015987</c:v>
                </c:pt>
                <c:pt idx="11673">
                  <c:v>7.4922543750015986</c:v>
                </c:pt>
                <c:pt idx="11674">
                  <c:v>7.492560625001599</c:v>
                </c:pt>
                <c:pt idx="11675">
                  <c:v>7.49294875</c:v>
                </c:pt>
                <c:pt idx="11676">
                  <c:v>7.4931099999999997</c:v>
                </c:pt>
                <c:pt idx="11677">
                  <c:v>7.4934562500000004</c:v>
                </c:pt>
                <c:pt idx="11678">
                  <c:v>7.493923125001599</c:v>
                </c:pt>
                <c:pt idx="11679">
                  <c:v>7.494298125001599</c:v>
                </c:pt>
                <c:pt idx="11680">
                  <c:v>7.4946425000000003</c:v>
                </c:pt>
                <c:pt idx="11681">
                  <c:v>7.4950349999999997</c:v>
                </c:pt>
                <c:pt idx="11682">
                  <c:v>7.4953568750015993</c:v>
                </c:pt>
                <c:pt idx="11683">
                  <c:v>7.4955600000000002</c:v>
                </c:pt>
                <c:pt idx="11684">
                  <c:v>7.4953374999999998</c:v>
                </c:pt>
                <c:pt idx="11685">
                  <c:v>7.4949318750015994</c:v>
                </c:pt>
                <c:pt idx="11686">
                  <c:v>7.4945218750015989</c:v>
                </c:pt>
                <c:pt idx="11687">
                  <c:v>7.4941599999999999</c:v>
                </c:pt>
                <c:pt idx="11688">
                  <c:v>7.4938174999999996</c:v>
                </c:pt>
                <c:pt idx="11689">
                  <c:v>7.493489375001599</c:v>
                </c:pt>
                <c:pt idx="11690">
                  <c:v>7.4931812500000001</c:v>
                </c:pt>
                <c:pt idx="11691">
                  <c:v>7.4927337500000002</c:v>
                </c:pt>
                <c:pt idx="11692">
                  <c:v>7.4923275</c:v>
                </c:pt>
                <c:pt idx="11693">
                  <c:v>7.4921412500000004</c:v>
                </c:pt>
                <c:pt idx="11694">
                  <c:v>7.4921468750015991</c:v>
                </c:pt>
                <c:pt idx="11695">
                  <c:v>7.4917674999999999</c:v>
                </c:pt>
                <c:pt idx="11696">
                  <c:v>7.4917199999999999</c:v>
                </c:pt>
                <c:pt idx="11697">
                  <c:v>7.4921231250015987</c:v>
                </c:pt>
                <c:pt idx="11698">
                  <c:v>7.4924968750015992</c:v>
                </c:pt>
                <c:pt idx="11699">
                  <c:v>7.4927837500000001</c:v>
                </c:pt>
                <c:pt idx="11700">
                  <c:v>7.4931925000000001</c:v>
                </c:pt>
                <c:pt idx="11701">
                  <c:v>7.49356125</c:v>
                </c:pt>
                <c:pt idx="11702">
                  <c:v>7.4936306250015994</c:v>
                </c:pt>
                <c:pt idx="11703">
                  <c:v>7.4937156250015988</c:v>
                </c:pt>
                <c:pt idx="11704">
                  <c:v>7.4936625000000001</c:v>
                </c:pt>
                <c:pt idx="11705">
                  <c:v>7.4940175</c:v>
                </c:pt>
                <c:pt idx="11706">
                  <c:v>7.4943843750015988</c:v>
                </c:pt>
                <c:pt idx="11707">
                  <c:v>7.4947806250015994</c:v>
                </c:pt>
                <c:pt idx="11708">
                  <c:v>7.4948087499999998</c:v>
                </c:pt>
                <c:pt idx="11709">
                  <c:v>7.4944674999999998</c:v>
                </c:pt>
                <c:pt idx="11710">
                  <c:v>7.4939662499999997</c:v>
                </c:pt>
                <c:pt idx="11711">
                  <c:v>7.4935475</c:v>
                </c:pt>
                <c:pt idx="11712">
                  <c:v>7.4931106250015986</c:v>
                </c:pt>
                <c:pt idx="11713">
                  <c:v>7.492748125001599</c:v>
                </c:pt>
                <c:pt idx="11714">
                  <c:v>7.4923081250015988</c:v>
                </c:pt>
                <c:pt idx="11715">
                  <c:v>7.4919700000000002</c:v>
                </c:pt>
                <c:pt idx="11716">
                  <c:v>7.4916043750015993</c:v>
                </c:pt>
                <c:pt idx="11717">
                  <c:v>7.491178125001599</c:v>
                </c:pt>
                <c:pt idx="11718">
                  <c:v>7.4907568750015994</c:v>
                </c:pt>
                <c:pt idx="11719">
                  <c:v>7.4903424999999997</c:v>
                </c:pt>
                <c:pt idx="11720">
                  <c:v>7.4905581250015993</c:v>
                </c:pt>
                <c:pt idx="11721">
                  <c:v>7.4909018750015992</c:v>
                </c:pt>
                <c:pt idx="11722">
                  <c:v>7.490568125001599</c:v>
                </c:pt>
                <c:pt idx="11723">
                  <c:v>7.490190625001599</c:v>
                </c:pt>
                <c:pt idx="11724">
                  <c:v>7.4896931250015992</c:v>
                </c:pt>
                <c:pt idx="11725">
                  <c:v>7.4893324999999997</c:v>
                </c:pt>
                <c:pt idx="11726">
                  <c:v>7.4889574999999997</c:v>
                </c:pt>
                <c:pt idx="11727">
                  <c:v>7.4885593750015991</c:v>
                </c:pt>
                <c:pt idx="11728">
                  <c:v>7.4882362499999999</c:v>
                </c:pt>
                <c:pt idx="11729">
                  <c:v>7.488268125001599</c:v>
                </c:pt>
                <c:pt idx="11730">
                  <c:v>7.4886225</c:v>
                </c:pt>
                <c:pt idx="11731">
                  <c:v>7.4889987500000004</c:v>
                </c:pt>
                <c:pt idx="11732">
                  <c:v>7.4893200000000002</c:v>
                </c:pt>
                <c:pt idx="11733">
                  <c:v>7.4897518750015992</c:v>
                </c:pt>
                <c:pt idx="11734">
                  <c:v>7.4901125000000004</c:v>
                </c:pt>
                <c:pt idx="11735">
                  <c:v>7.4905350000000004</c:v>
                </c:pt>
                <c:pt idx="11736">
                  <c:v>7.4909843750015987</c:v>
                </c:pt>
                <c:pt idx="11737">
                  <c:v>7.491424375001599</c:v>
                </c:pt>
                <c:pt idx="11738">
                  <c:v>7.491788125001599</c:v>
                </c:pt>
                <c:pt idx="11739">
                  <c:v>7.4921787499999999</c:v>
                </c:pt>
                <c:pt idx="11740">
                  <c:v>7.49254</c:v>
                </c:pt>
                <c:pt idx="11741">
                  <c:v>7.4929362499999996</c:v>
                </c:pt>
                <c:pt idx="11742">
                  <c:v>7.493324375001599</c:v>
                </c:pt>
                <c:pt idx="11743">
                  <c:v>7.4933725000000004</c:v>
                </c:pt>
                <c:pt idx="11744">
                  <c:v>7.4939</c:v>
                </c:pt>
                <c:pt idx="11745">
                  <c:v>7.4942200000000003</c:v>
                </c:pt>
                <c:pt idx="11746">
                  <c:v>7.4939637499999998</c:v>
                </c:pt>
                <c:pt idx="11747">
                  <c:v>7.49355875</c:v>
                </c:pt>
                <c:pt idx="11748">
                  <c:v>7.4931337500000001</c:v>
                </c:pt>
                <c:pt idx="11749">
                  <c:v>7.49261</c:v>
                </c:pt>
                <c:pt idx="11750">
                  <c:v>7.4920612499999999</c:v>
                </c:pt>
                <c:pt idx="11751">
                  <c:v>7.4916756250015988</c:v>
                </c:pt>
                <c:pt idx="11752">
                  <c:v>7.4910724999999996</c:v>
                </c:pt>
                <c:pt idx="11753">
                  <c:v>7.4905931250015989</c:v>
                </c:pt>
                <c:pt idx="11754">
                  <c:v>7.4901362499999999</c:v>
                </c:pt>
                <c:pt idx="11755">
                  <c:v>7.4897487500000004</c:v>
                </c:pt>
                <c:pt idx="11756">
                  <c:v>7.4893718750015994</c:v>
                </c:pt>
                <c:pt idx="11757">
                  <c:v>7.4889824999999997</c:v>
                </c:pt>
                <c:pt idx="11758">
                  <c:v>7.4885450000000002</c:v>
                </c:pt>
                <c:pt idx="11759">
                  <c:v>7.4881662499999999</c:v>
                </c:pt>
                <c:pt idx="11760">
                  <c:v>7.4877306250015989</c:v>
                </c:pt>
                <c:pt idx="11761">
                  <c:v>7.4880043750015988</c:v>
                </c:pt>
                <c:pt idx="11762">
                  <c:v>7.4883924999999998</c:v>
                </c:pt>
                <c:pt idx="11763">
                  <c:v>7.4887612499999996</c:v>
                </c:pt>
                <c:pt idx="11764">
                  <c:v>7.48902</c:v>
                </c:pt>
                <c:pt idx="11765">
                  <c:v>7.4893625000000004</c:v>
                </c:pt>
                <c:pt idx="11766">
                  <c:v>7.4897400000000003</c:v>
                </c:pt>
                <c:pt idx="11767">
                  <c:v>7.4902199999999999</c:v>
                </c:pt>
                <c:pt idx="11768">
                  <c:v>7.4905587499999999</c:v>
                </c:pt>
                <c:pt idx="11769">
                  <c:v>7.4909362499999999</c:v>
                </c:pt>
                <c:pt idx="11770">
                  <c:v>7.49132</c:v>
                </c:pt>
                <c:pt idx="11771">
                  <c:v>7.4917100000000003</c:v>
                </c:pt>
                <c:pt idx="11772">
                  <c:v>7.4920531250015987</c:v>
                </c:pt>
                <c:pt idx="11773">
                  <c:v>7.4924543750015991</c:v>
                </c:pt>
                <c:pt idx="11774">
                  <c:v>7.4928056250015986</c:v>
                </c:pt>
                <c:pt idx="11775">
                  <c:v>7.4932175000000001</c:v>
                </c:pt>
                <c:pt idx="11776">
                  <c:v>7.4934675000000004</c:v>
                </c:pt>
                <c:pt idx="11777">
                  <c:v>7.493850625001599</c:v>
                </c:pt>
                <c:pt idx="11778">
                  <c:v>7.4941706250015994</c:v>
                </c:pt>
                <c:pt idx="11779">
                  <c:v>7.4945968750015988</c:v>
                </c:pt>
                <c:pt idx="11780">
                  <c:v>7.4950225000000001</c:v>
                </c:pt>
                <c:pt idx="11781">
                  <c:v>7.4953968750015987</c:v>
                </c:pt>
                <c:pt idx="11782">
                  <c:v>7.4957587500000002</c:v>
                </c:pt>
                <c:pt idx="11783">
                  <c:v>7.4961231250015992</c:v>
                </c:pt>
                <c:pt idx="11784">
                  <c:v>7.4957856250015986</c:v>
                </c:pt>
                <c:pt idx="11785">
                  <c:v>7.4954106250015986</c:v>
                </c:pt>
                <c:pt idx="11786">
                  <c:v>7.4950524999999999</c:v>
                </c:pt>
                <c:pt idx="11787">
                  <c:v>7.4946975</c:v>
                </c:pt>
                <c:pt idx="11788">
                  <c:v>7.4941031250015993</c:v>
                </c:pt>
                <c:pt idx="11789">
                  <c:v>7.4937543750015987</c:v>
                </c:pt>
                <c:pt idx="11790">
                  <c:v>7.4933856250015989</c:v>
                </c:pt>
                <c:pt idx="11791">
                  <c:v>7.4930281250015991</c:v>
                </c:pt>
                <c:pt idx="11792">
                  <c:v>7.4926693750015989</c:v>
                </c:pt>
                <c:pt idx="11793">
                  <c:v>7.4923106250015987</c:v>
                </c:pt>
                <c:pt idx="11794">
                  <c:v>7.49198875</c:v>
                </c:pt>
                <c:pt idx="11795">
                  <c:v>7.4913893750015994</c:v>
                </c:pt>
                <c:pt idx="11796">
                  <c:v>7.491001875001599</c:v>
                </c:pt>
                <c:pt idx="11797">
                  <c:v>7.4906318750015988</c:v>
                </c:pt>
                <c:pt idx="11798">
                  <c:v>7.490156875001599</c:v>
                </c:pt>
                <c:pt idx="11799">
                  <c:v>7.4897718750015994</c:v>
                </c:pt>
                <c:pt idx="11800">
                  <c:v>7.4893675000000002</c:v>
                </c:pt>
                <c:pt idx="11801">
                  <c:v>7.48929125</c:v>
                </c:pt>
                <c:pt idx="11802">
                  <c:v>7.4892881250015986</c:v>
                </c:pt>
                <c:pt idx="11803">
                  <c:v>7.4889406250015993</c:v>
                </c:pt>
                <c:pt idx="11804">
                  <c:v>7.4891481250015994</c:v>
                </c:pt>
                <c:pt idx="11805">
                  <c:v>7.4894774999999996</c:v>
                </c:pt>
                <c:pt idx="11806">
                  <c:v>7.4890568750015989</c:v>
                </c:pt>
                <c:pt idx="11807">
                  <c:v>7.4887056250015993</c:v>
                </c:pt>
                <c:pt idx="11808">
                  <c:v>7.4887600000000001</c:v>
                </c:pt>
                <c:pt idx="11809">
                  <c:v>7.488419375001599</c:v>
                </c:pt>
                <c:pt idx="11810">
                  <c:v>7.4883418750015993</c:v>
                </c:pt>
                <c:pt idx="11811">
                  <c:v>7.4879831250015991</c:v>
                </c:pt>
                <c:pt idx="11812">
                  <c:v>7.4876593750015994</c:v>
                </c:pt>
                <c:pt idx="11813">
                  <c:v>7.4878450000000001</c:v>
                </c:pt>
                <c:pt idx="11814">
                  <c:v>7.4881718750015986</c:v>
                </c:pt>
                <c:pt idx="11815">
                  <c:v>7.4884993750015987</c:v>
                </c:pt>
                <c:pt idx="11816">
                  <c:v>7.4888537499999996</c:v>
                </c:pt>
                <c:pt idx="11817">
                  <c:v>7.4892387500000002</c:v>
                </c:pt>
                <c:pt idx="11818">
                  <c:v>7.4895975000000004</c:v>
                </c:pt>
                <c:pt idx="11819">
                  <c:v>7.4899287499999998</c:v>
                </c:pt>
                <c:pt idx="11820">
                  <c:v>7.4899506250015992</c:v>
                </c:pt>
                <c:pt idx="11821">
                  <c:v>7.4902343750015987</c:v>
                </c:pt>
                <c:pt idx="11822">
                  <c:v>7.4906337499999998</c:v>
                </c:pt>
                <c:pt idx="11823">
                  <c:v>7.4905062500000001</c:v>
                </c:pt>
                <c:pt idx="11824">
                  <c:v>7.4900781250015989</c:v>
                </c:pt>
                <c:pt idx="11825">
                  <c:v>7.4897556250015986</c:v>
                </c:pt>
                <c:pt idx="11826">
                  <c:v>7.4901162499999998</c:v>
                </c:pt>
                <c:pt idx="11827">
                  <c:v>7.490436875001599</c:v>
                </c:pt>
                <c:pt idx="11828">
                  <c:v>7.49003</c:v>
                </c:pt>
                <c:pt idx="11829">
                  <c:v>7.4896318750015993</c:v>
                </c:pt>
                <c:pt idx="11830">
                  <c:v>7.4894131250015992</c:v>
                </c:pt>
                <c:pt idx="11831">
                  <c:v>7.4889968750015994</c:v>
                </c:pt>
                <c:pt idx="11832">
                  <c:v>7.4885706250015991</c:v>
                </c:pt>
                <c:pt idx="11833">
                  <c:v>7.4881181250015993</c:v>
                </c:pt>
                <c:pt idx="11834">
                  <c:v>7.4877962499999997</c:v>
                </c:pt>
                <c:pt idx="11835">
                  <c:v>7.4873950000000002</c:v>
                </c:pt>
                <c:pt idx="11836">
                  <c:v>7.4870543750015992</c:v>
                </c:pt>
                <c:pt idx="11837">
                  <c:v>7.4866568750015992</c:v>
                </c:pt>
                <c:pt idx="11838">
                  <c:v>7.4863225</c:v>
                </c:pt>
                <c:pt idx="11839">
                  <c:v>7.4858931250015992</c:v>
                </c:pt>
                <c:pt idx="11840">
                  <c:v>7.4855668750015987</c:v>
                </c:pt>
                <c:pt idx="11841">
                  <c:v>7.4859443750015986</c:v>
                </c:pt>
                <c:pt idx="11842">
                  <c:v>7.4863537500000001</c:v>
                </c:pt>
                <c:pt idx="11843">
                  <c:v>7.4867875000000002</c:v>
                </c:pt>
                <c:pt idx="11844">
                  <c:v>7.4871493750015992</c:v>
                </c:pt>
                <c:pt idx="11845">
                  <c:v>7.4875262500000002</c:v>
                </c:pt>
                <c:pt idx="11846">
                  <c:v>7.4878487500000004</c:v>
                </c:pt>
                <c:pt idx="11847">
                  <c:v>7.4876781250015991</c:v>
                </c:pt>
                <c:pt idx="11848">
                  <c:v>7.4878318750015991</c:v>
                </c:pt>
                <c:pt idx="11849">
                  <c:v>7.4879606250015991</c:v>
                </c:pt>
                <c:pt idx="11850">
                  <c:v>7.4876037499999999</c:v>
                </c:pt>
                <c:pt idx="11851">
                  <c:v>7.4871956250015987</c:v>
                </c:pt>
                <c:pt idx="11852">
                  <c:v>7.4868256250015994</c:v>
                </c:pt>
                <c:pt idx="11853">
                  <c:v>7.4865025000000003</c:v>
                </c:pt>
                <c:pt idx="11854">
                  <c:v>7.4859024999999999</c:v>
                </c:pt>
                <c:pt idx="11855">
                  <c:v>7.4855081250015987</c:v>
                </c:pt>
                <c:pt idx="11856">
                  <c:v>7.4851737500000004</c:v>
                </c:pt>
                <c:pt idx="11857">
                  <c:v>7.4848218750015993</c:v>
                </c:pt>
                <c:pt idx="11858">
                  <c:v>7.4844718750015993</c:v>
                </c:pt>
                <c:pt idx="11859">
                  <c:v>7.4848268750015992</c:v>
                </c:pt>
                <c:pt idx="11860">
                  <c:v>7.4851562500000002</c:v>
                </c:pt>
                <c:pt idx="11861">
                  <c:v>7.4855431250015991</c:v>
                </c:pt>
                <c:pt idx="11862">
                  <c:v>7.4858849999999997</c:v>
                </c:pt>
                <c:pt idx="11863">
                  <c:v>7.48624125</c:v>
                </c:pt>
                <c:pt idx="11864">
                  <c:v>7.4865824999999999</c:v>
                </c:pt>
                <c:pt idx="11865">
                  <c:v>7.4869975000000002</c:v>
                </c:pt>
                <c:pt idx="11866">
                  <c:v>7.4874406250015992</c:v>
                </c:pt>
                <c:pt idx="11867">
                  <c:v>7.4877725000000002</c:v>
                </c:pt>
                <c:pt idx="11868">
                  <c:v>7.4881718750015986</c:v>
                </c:pt>
                <c:pt idx="11869">
                  <c:v>7.4885187499999999</c:v>
                </c:pt>
                <c:pt idx="11870">
                  <c:v>7.4889068750015992</c:v>
                </c:pt>
                <c:pt idx="11871">
                  <c:v>7.4892718750015987</c:v>
                </c:pt>
                <c:pt idx="11872">
                  <c:v>7.4896218750015988</c:v>
                </c:pt>
                <c:pt idx="11873">
                  <c:v>7.4899481250015993</c:v>
                </c:pt>
                <c:pt idx="11874">
                  <c:v>7.4903075000000001</c:v>
                </c:pt>
                <c:pt idx="11875">
                  <c:v>7.4906387499999996</c:v>
                </c:pt>
                <c:pt idx="11876">
                  <c:v>7.4910181250015988</c:v>
                </c:pt>
                <c:pt idx="11877">
                  <c:v>7.4913912500000004</c:v>
                </c:pt>
                <c:pt idx="11878">
                  <c:v>7.491810625001599</c:v>
                </c:pt>
                <c:pt idx="11879">
                  <c:v>7.4921525000000004</c:v>
                </c:pt>
                <c:pt idx="11880">
                  <c:v>7.4925649999999999</c:v>
                </c:pt>
                <c:pt idx="11881">
                  <c:v>7.4928949999999999</c:v>
                </c:pt>
                <c:pt idx="11882">
                  <c:v>7.4924974999999998</c:v>
                </c:pt>
                <c:pt idx="11883">
                  <c:v>7.4920318750015991</c:v>
                </c:pt>
                <c:pt idx="11884">
                  <c:v>7.4916187499999998</c:v>
                </c:pt>
                <c:pt idx="11885">
                  <c:v>7.49116625</c:v>
                </c:pt>
                <c:pt idx="11886">
                  <c:v>7.4906325000000002</c:v>
                </c:pt>
                <c:pt idx="11887">
                  <c:v>7.4900906250015993</c:v>
                </c:pt>
                <c:pt idx="11888">
                  <c:v>7.4897218750015986</c:v>
                </c:pt>
                <c:pt idx="11889">
                  <c:v>7.489029375001599</c:v>
                </c:pt>
                <c:pt idx="11890">
                  <c:v>7.4886418750015986</c:v>
                </c:pt>
                <c:pt idx="11891">
                  <c:v>7.4879093750015988</c:v>
                </c:pt>
                <c:pt idx="11892">
                  <c:v>7.4875381250015991</c:v>
                </c:pt>
                <c:pt idx="11893">
                  <c:v>7.487048125001599</c:v>
                </c:pt>
                <c:pt idx="11894">
                  <c:v>7.4866412499999999</c:v>
                </c:pt>
                <c:pt idx="11895">
                  <c:v>7.486180625001599</c:v>
                </c:pt>
                <c:pt idx="11896">
                  <c:v>7.4858287499999996</c:v>
                </c:pt>
                <c:pt idx="11897">
                  <c:v>7.4854525000000001</c:v>
                </c:pt>
                <c:pt idx="11898">
                  <c:v>7.4849193750015992</c:v>
                </c:pt>
                <c:pt idx="11899">
                  <c:v>7.4845687500000002</c:v>
                </c:pt>
                <c:pt idx="11900">
                  <c:v>7.4842199999999997</c:v>
                </c:pt>
                <c:pt idx="11901">
                  <c:v>7.483846875001599</c:v>
                </c:pt>
                <c:pt idx="11902">
                  <c:v>7.4835212499999999</c:v>
                </c:pt>
                <c:pt idx="11903">
                  <c:v>7.4839537500000004</c:v>
                </c:pt>
                <c:pt idx="11904">
                  <c:v>7.4842843750015993</c:v>
                </c:pt>
                <c:pt idx="11905">
                  <c:v>7.4838825</c:v>
                </c:pt>
                <c:pt idx="11906">
                  <c:v>7.4835099999999999</c:v>
                </c:pt>
                <c:pt idx="11907">
                  <c:v>7.4838337499999996</c:v>
                </c:pt>
                <c:pt idx="11908">
                  <c:v>7.4841612499999997</c:v>
                </c:pt>
                <c:pt idx="11909">
                  <c:v>7.4845275000000004</c:v>
                </c:pt>
                <c:pt idx="11910">
                  <c:v>7.48490375</c:v>
                </c:pt>
                <c:pt idx="11911">
                  <c:v>7.4852693750015993</c:v>
                </c:pt>
                <c:pt idx="11912">
                  <c:v>7.4857006250015994</c:v>
                </c:pt>
                <c:pt idx="11913">
                  <c:v>7.4860449999999998</c:v>
                </c:pt>
                <c:pt idx="11914">
                  <c:v>7.4864300000000004</c:v>
                </c:pt>
                <c:pt idx="11915">
                  <c:v>7.4868556250015992</c:v>
                </c:pt>
                <c:pt idx="11916">
                  <c:v>7.4871943750015992</c:v>
                </c:pt>
                <c:pt idx="11917">
                  <c:v>7.4875562499999999</c:v>
                </c:pt>
                <c:pt idx="11918">
                  <c:v>7.4879031250015986</c:v>
                </c:pt>
                <c:pt idx="11919">
                  <c:v>7.4883462500000002</c:v>
                </c:pt>
                <c:pt idx="11920">
                  <c:v>7.4886668750015986</c:v>
                </c:pt>
                <c:pt idx="11921">
                  <c:v>7.4890387499999997</c:v>
                </c:pt>
                <c:pt idx="11922">
                  <c:v>7.4894043750015991</c:v>
                </c:pt>
                <c:pt idx="11923">
                  <c:v>7.4894856250015991</c:v>
                </c:pt>
                <c:pt idx="11924">
                  <c:v>7.4892237499999998</c:v>
                </c:pt>
                <c:pt idx="11925">
                  <c:v>7.48877375</c:v>
                </c:pt>
                <c:pt idx="11926">
                  <c:v>7.4884131250015988</c:v>
                </c:pt>
                <c:pt idx="11927">
                  <c:v>7.488055625001599</c:v>
                </c:pt>
                <c:pt idx="11928">
                  <c:v>7.4875237500000003</c:v>
                </c:pt>
                <c:pt idx="11929">
                  <c:v>7.4871606250015992</c:v>
                </c:pt>
                <c:pt idx="11930">
                  <c:v>7.4867350000000004</c:v>
                </c:pt>
                <c:pt idx="11931">
                  <c:v>7.4862799999999998</c:v>
                </c:pt>
                <c:pt idx="11932">
                  <c:v>7.485805625001599</c:v>
                </c:pt>
                <c:pt idx="11933">
                  <c:v>7.4854768750015994</c:v>
                </c:pt>
                <c:pt idx="11934">
                  <c:v>7.4853525000000003</c:v>
                </c:pt>
                <c:pt idx="11935">
                  <c:v>7.4849387500000004</c:v>
                </c:pt>
                <c:pt idx="11936">
                  <c:v>7.4845893750015993</c:v>
                </c:pt>
                <c:pt idx="11937">
                  <c:v>7.4847625000000004</c:v>
                </c:pt>
                <c:pt idx="11938">
                  <c:v>7.4849193750015992</c:v>
                </c:pt>
                <c:pt idx="11939">
                  <c:v>7.4853337499999997</c:v>
                </c:pt>
                <c:pt idx="11940">
                  <c:v>7.4857306250015991</c:v>
                </c:pt>
                <c:pt idx="11941">
                  <c:v>7.4860993750015989</c:v>
                </c:pt>
                <c:pt idx="11942">
                  <c:v>7.4864343750015987</c:v>
                </c:pt>
                <c:pt idx="11943">
                  <c:v>7.4867956250015988</c:v>
                </c:pt>
                <c:pt idx="11944">
                  <c:v>7.4871512500000001</c:v>
                </c:pt>
                <c:pt idx="11945">
                  <c:v>7.4872031250015993</c:v>
                </c:pt>
                <c:pt idx="11946">
                  <c:v>7.4875593750015987</c:v>
                </c:pt>
                <c:pt idx="11947">
                  <c:v>7.4879056250015994</c:v>
                </c:pt>
                <c:pt idx="11948">
                  <c:v>7.4883175</c:v>
                </c:pt>
                <c:pt idx="11949">
                  <c:v>7.4886456250015989</c:v>
                </c:pt>
                <c:pt idx="11950">
                  <c:v>7.4888168750015991</c:v>
                </c:pt>
                <c:pt idx="11951">
                  <c:v>7.4884787499999996</c:v>
                </c:pt>
                <c:pt idx="11952">
                  <c:v>7.4887474999999997</c:v>
                </c:pt>
                <c:pt idx="11953">
                  <c:v>7.4891693750015991</c:v>
                </c:pt>
                <c:pt idx="11954">
                  <c:v>7.4895199999999997</c:v>
                </c:pt>
                <c:pt idx="11955">
                  <c:v>7.4894862499999997</c:v>
                </c:pt>
                <c:pt idx="11956">
                  <c:v>7.4892768750015986</c:v>
                </c:pt>
                <c:pt idx="11957">
                  <c:v>7.4888393750015991</c:v>
                </c:pt>
                <c:pt idx="11958">
                  <c:v>7.4883193750015993</c:v>
                </c:pt>
                <c:pt idx="11959">
                  <c:v>7.4878493750015993</c:v>
                </c:pt>
                <c:pt idx="11960">
                  <c:v>7.4874662499999998</c:v>
                </c:pt>
                <c:pt idx="11961">
                  <c:v>7.4870650000000003</c:v>
                </c:pt>
                <c:pt idx="11962">
                  <c:v>7.4866849999999996</c:v>
                </c:pt>
                <c:pt idx="11963">
                  <c:v>7.4863575000000004</c:v>
                </c:pt>
                <c:pt idx="11964">
                  <c:v>7.4860331250015992</c:v>
                </c:pt>
                <c:pt idx="11965">
                  <c:v>7.4855900000000002</c:v>
                </c:pt>
                <c:pt idx="11966">
                  <c:v>7.4851731250015989</c:v>
                </c:pt>
                <c:pt idx="11967">
                  <c:v>7.4847437499999998</c:v>
                </c:pt>
                <c:pt idx="11968">
                  <c:v>7.48417625</c:v>
                </c:pt>
                <c:pt idx="11969">
                  <c:v>7.4836256250015989</c:v>
                </c:pt>
                <c:pt idx="11970">
                  <c:v>7.4831568750015993</c:v>
                </c:pt>
                <c:pt idx="11971">
                  <c:v>7.4826825000000001</c:v>
                </c:pt>
                <c:pt idx="11972">
                  <c:v>7.4822593750015987</c:v>
                </c:pt>
                <c:pt idx="11973">
                  <c:v>7.4818787499999999</c:v>
                </c:pt>
                <c:pt idx="11974">
                  <c:v>7.4814806250015993</c:v>
                </c:pt>
                <c:pt idx="11975">
                  <c:v>7.4810893750015994</c:v>
                </c:pt>
                <c:pt idx="11976">
                  <c:v>7.4806931250015989</c:v>
                </c:pt>
                <c:pt idx="11977">
                  <c:v>7.4803556250015992</c:v>
                </c:pt>
                <c:pt idx="11978">
                  <c:v>7.480128125001599</c:v>
                </c:pt>
                <c:pt idx="11979">
                  <c:v>7.4804250000000003</c:v>
                </c:pt>
                <c:pt idx="11980">
                  <c:v>7.4807462500000002</c:v>
                </c:pt>
                <c:pt idx="11981">
                  <c:v>7.4811275000000004</c:v>
                </c:pt>
                <c:pt idx="11982">
                  <c:v>7.4814737500000001</c:v>
                </c:pt>
                <c:pt idx="11983">
                  <c:v>7.4818112499999998</c:v>
                </c:pt>
                <c:pt idx="11984">
                  <c:v>7.4821993750015992</c:v>
                </c:pt>
                <c:pt idx="11985">
                  <c:v>7.482531875001599</c:v>
                </c:pt>
                <c:pt idx="11986">
                  <c:v>7.48295625</c:v>
                </c:pt>
                <c:pt idx="11987">
                  <c:v>7.4832799999999997</c:v>
                </c:pt>
                <c:pt idx="11988">
                  <c:v>7.4837437500000004</c:v>
                </c:pt>
                <c:pt idx="11989">
                  <c:v>7.4840856250015992</c:v>
                </c:pt>
                <c:pt idx="11990">
                  <c:v>7.4844393750015987</c:v>
                </c:pt>
                <c:pt idx="11991">
                  <c:v>7.4848518750015991</c:v>
                </c:pt>
                <c:pt idx="11992">
                  <c:v>7.4853018750015989</c:v>
                </c:pt>
                <c:pt idx="11993">
                  <c:v>7.4856506250015986</c:v>
                </c:pt>
                <c:pt idx="11994">
                  <c:v>7.4859724999999999</c:v>
                </c:pt>
                <c:pt idx="11995">
                  <c:v>7.4857906250015986</c:v>
                </c:pt>
                <c:pt idx="11996">
                  <c:v>7.4859606250015993</c:v>
                </c:pt>
                <c:pt idx="11997">
                  <c:v>7.4863650000000002</c:v>
                </c:pt>
                <c:pt idx="11998">
                  <c:v>7.4866237499999997</c:v>
                </c:pt>
                <c:pt idx="11999">
                  <c:v>7.4862599999999997</c:v>
                </c:pt>
                <c:pt idx="12000">
                  <c:v>7.4860312499999999</c:v>
                </c:pt>
                <c:pt idx="12001">
                  <c:v>7.4860825000000002</c:v>
                </c:pt>
                <c:pt idx="12002">
                  <c:v>7.4864850000000001</c:v>
                </c:pt>
                <c:pt idx="12003">
                  <c:v>7.4868818750015986</c:v>
                </c:pt>
                <c:pt idx="12004">
                  <c:v>7.4872631250015989</c:v>
                </c:pt>
                <c:pt idx="12005">
                  <c:v>7.4875962500000002</c:v>
                </c:pt>
                <c:pt idx="12006">
                  <c:v>7.4871637499999997</c:v>
                </c:pt>
                <c:pt idx="12007">
                  <c:v>7.4866312500000003</c:v>
                </c:pt>
                <c:pt idx="12008">
                  <c:v>7.4861743750015988</c:v>
                </c:pt>
                <c:pt idx="12009">
                  <c:v>7.4858437499999999</c:v>
                </c:pt>
                <c:pt idx="12010">
                  <c:v>7.4855037500000003</c:v>
                </c:pt>
                <c:pt idx="12011">
                  <c:v>7.485369375001599</c:v>
                </c:pt>
                <c:pt idx="12012">
                  <c:v>7.4852793750015989</c:v>
                </c:pt>
                <c:pt idx="12013">
                  <c:v>7.4852575000000003</c:v>
                </c:pt>
                <c:pt idx="12014">
                  <c:v>7.4848137499999998</c:v>
                </c:pt>
                <c:pt idx="12015">
                  <c:v>7.4844593750015989</c:v>
                </c:pt>
                <c:pt idx="12016">
                  <c:v>7.4840987500000002</c:v>
                </c:pt>
                <c:pt idx="12017">
                  <c:v>7.4836799999999997</c:v>
                </c:pt>
                <c:pt idx="12018">
                  <c:v>7.4832349999999996</c:v>
                </c:pt>
                <c:pt idx="12019">
                  <c:v>7.4828856250015994</c:v>
                </c:pt>
                <c:pt idx="12020">
                  <c:v>7.4831337500000004</c:v>
                </c:pt>
                <c:pt idx="12021">
                  <c:v>7.4834399999999999</c:v>
                </c:pt>
                <c:pt idx="12022">
                  <c:v>7.4837987500000001</c:v>
                </c:pt>
                <c:pt idx="12023">
                  <c:v>7.4841325000000003</c:v>
                </c:pt>
                <c:pt idx="12024">
                  <c:v>7.4845406250015989</c:v>
                </c:pt>
                <c:pt idx="12025">
                  <c:v>7.4849231250015986</c:v>
                </c:pt>
                <c:pt idx="12026">
                  <c:v>7.4852506250015987</c:v>
                </c:pt>
                <c:pt idx="12027">
                  <c:v>7.4856306250015994</c:v>
                </c:pt>
                <c:pt idx="12028">
                  <c:v>7.4856606250015991</c:v>
                </c:pt>
                <c:pt idx="12029">
                  <c:v>7.4859887499999997</c:v>
                </c:pt>
                <c:pt idx="12030">
                  <c:v>7.4864356250015991</c:v>
                </c:pt>
                <c:pt idx="12031">
                  <c:v>7.4867900000000001</c:v>
                </c:pt>
                <c:pt idx="12032">
                  <c:v>7.4871687500000004</c:v>
                </c:pt>
                <c:pt idx="12033">
                  <c:v>7.4867931250015989</c:v>
                </c:pt>
                <c:pt idx="12034">
                  <c:v>7.4864131250015991</c:v>
                </c:pt>
                <c:pt idx="12035">
                  <c:v>7.4861993750015987</c:v>
                </c:pt>
                <c:pt idx="12036">
                  <c:v>7.4858468750015987</c:v>
                </c:pt>
                <c:pt idx="12037">
                  <c:v>7.4859537500000002</c:v>
                </c:pt>
                <c:pt idx="12038">
                  <c:v>7.4863200000000001</c:v>
                </c:pt>
                <c:pt idx="12039">
                  <c:v>7.4867143750015988</c:v>
                </c:pt>
                <c:pt idx="12040">
                  <c:v>7.4866356250015986</c:v>
                </c:pt>
                <c:pt idx="12041">
                  <c:v>7.4868987499999999</c:v>
                </c:pt>
                <c:pt idx="12042">
                  <c:v>7.4872325000000002</c:v>
                </c:pt>
                <c:pt idx="12043">
                  <c:v>7.4876162500000003</c:v>
                </c:pt>
                <c:pt idx="12044">
                  <c:v>7.4877237499999998</c:v>
                </c:pt>
                <c:pt idx="12045">
                  <c:v>7.4880743750015988</c:v>
                </c:pt>
                <c:pt idx="12046">
                  <c:v>7.4884743750015987</c:v>
                </c:pt>
                <c:pt idx="12047">
                  <c:v>7.4887993750015989</c:v>
                </c:pt>
                <c:pt idx="12048">
                  <c:v>7.4892856250015987</c:v>
                </c:pt>
                <c:pt idx="12049">
                  <c:v>7.4896181250015994</c:v>
                </c:pt>
                <c:pt idx="12050">
                  <c:v>7.4898600000000002</c:v>
                </c:pt>
                <c:pt idx="12051">
                  <c:v>7.4898168750015994</c:v>
                </c:pt>
                <c:pt idx="12052">
                  <c:v>7.4894718750015992</c:v>
                </c:pt>
                <c:pt idx="12053">
                  <c:v>7.4891006250015986</c:v>
                </c:pt>
                <c:pt idx="12054">
                  <c:v>7.4894350000000003</c:v>
                </c:pt>
                <c:pt idx="12055">
                  <c:v>7.4890837499999998</c:v>
                </c:pt>
                <c:pt idx="12056">
                  <c:v>7.4887537499999999</c:v>
                </c:pt>
                <c:pt idx="12057">
                  <c:v>7.488478125001599</c:v>
                </c:pt>
                <c:pt idx="12058">
                  <c:v>7.4880575</c:v>
                </c:pt>
                <c:pt idx="12059">
                  <c:v>7.4878143750015989</c:v>
                </c:pt>
                <c:pt idx="12060">
                  <c:v>7.4874768750015992</c:v>
                </c:pt>
                <c:pt idx="12061">
                  <c:v>7.48706125</c:v>
                </c:pt>
                <c:pt idx="12062">
                  <c:v>7.4864462500000002</c:v>
                </c:pt>
                <c:pt idx="12063">
                  <c:v>7.4860956250015986</c:v>
                </c:pt>
                <c:pt idx="12064">
                  <c:v>7.4856674999999999</c:v>
                </c:pt>
                <c:pt idx="12065">
                  <c:v>7.4852812499999999</c:v>
                </c:pt>
                <c:pt idx="12066">
                  <c:v>7.4848356250015993</c:v>
                </c:pt>
                <c:pt idx="12067">
                  <c:v>7.4843824999999997</c:v>
                </c:pt>
                <c:pt idx="12068">
                  <c:v>7.4839475000000002</c:v>
                </c:pt>
                <c:pt idx="12069">
                  <c:v>7.4834556250015991</c:v>
                </c:pt>
                <c:pt idx="12070">
                  <c:v>7.4829862499999997</c:v>
                </c:pt>
                <c:pt idx="12071">
                  <c:v>7.4824593750015991</c:v>
                </c:pt>
                <c:pt idx="12072">
                  <c:v>7.4820943750015987</c:v>
                </c:pt>
                <c:pt idx="12073">
                  <c:v>7.4817006250015989</c:v>
                </c:pt>
                <c:pt idx="12074">
                  <c:v>7.4812700000000003</c:v>
                </c:pt>
                <c:pt idx="12075">
                  <c:v>7.4808093750015994</c:v>
                </c:pt>
                <c:pt idx="12076">
                  <c:v>7.4811724999999996</c:v>
                </c:pt>
                <c:pt idx="12077">
                  <c:v>7.4815593750015994</c:v>
                </c:pt>
                <c:pt idx="12078">
                  <c:v>7.48194625</c:v>
                </c:pt>
                <c:pt idx="12079">
                  <c:v>7.48239125</c:v>
                </c:pt>
                <c:pt idx="12080">
                  <c:v>7.4827506250015992</c:v>
                </c:pt>
                <c:pt idx="12081">
                  <c:v>7.4832106250015986</c:v>
                </c:pt>
                <c:pt idx="12082">
                  <c:v>7.4835687499999999</c:v>
                </c:pt>
                <c:pt idx="12083">
                  <c:v>7.4839406250015994</c:v>
                </c:pt>
                <c:pt idx="12084">
                  <c:v>7.4843231250015991</c:v>
                </c:pt>
                <c:pt idx="12085">
                  <c:v>7.4847662499999998</c:v>
                </c:pt>
                <c:pt idx="12086">
                  <c:v>7.4852806250015993</c:v>
                </c:pt>
                <c:pt idx="12087">
                  <c:v>7.4856487500000002</c:v>
                </c:pt>
                <c:pt idx="12088">
                  <c:v>7.4860406250015989</c:v>
                </c:pt>
                <c:pt idx="12089">
                  <c:v>7.4863993750015991</c:v>
                </c:pt>
                <c:pt idx="12090">
                  <c:v>7.4867112499999999</c:v>
                </c:pt>
                <c:pt idx="12091">
                  <c:v>7.4868118750015986</c:v>
                </c:pt>
                <c:pt idx="12092">
                  <c:v>7.4865293750015987</c:v>
                </c:pt>
                <c:pt idx="12093">
                  <c:v>7.4861924999999996</c:v>
                </c:pt>
                <c:pt idx="12094">
                  <c:v>7.4858799999999999</c:v>
                </c:pt>
                <c:pt idx="12095">
                  <c:v>7.4855524999999998</c:v>
                </c:pt>
                <c:pt idx="12096">
                  <c:v>7.4859212499999996</c:v>
                </c:pt>
                <c:pt idx="12097">
                  <c:v>7.4863675000000001</c:v>
                </c:pt>
                <c:pt idx="12098">
                  <c:v>7.4867956250015988</c:v>
                </c:pt>
                <c:pt idx="12099">
                  <c:v>7.4871549999999996</c:v>
                </c:pt>
                <c:pt idx="12100">
                  <c:v>7.4871381250015991</c:v>
                </c:pt>
                <c:pt idx="12101">
                  <c:v>7.4874900000000002</c:v>
                </c:pt>
                <c:pt idx="12102">
                  <c:v>7.4871631250015991</c:v>
                </c:pt>
                <c:pt idx="12103">
                  <c:v>7.4867387499999998</c:v>
                </c:pt>
                <c:pt idx="12104">
                  <c:v>7.4864131250015991</c:v>
                </c:pt>
                <c:pt idx="12105">
                  <c:v>7.4860437500000003</c:v>
                </c:pt>
                <c:pt idx="12106">
                  <c:v>7.4855406250015992</c:v>
                </c:pt>
                <c:pt idx="12107">
                  <c:v>7.4851643750015988</c:v>
                </c:pt>
                <c:pt idx="12108">
                  <c:v>7.4848293750015991</c:v>
                </c:pt>
                <c:pt idx="12109">
                  <c:v>7.484454375001599</c:v>
                </c:pt>
                <c:pt idx="12110">
                  <c:v>7.484115625001599</c:v>
                </c:pt>
                <c:pt idx="12111">
                  <c:v>7.48408125</c:v>
                </c:pt>
                <c:pt idx="12112">
                  <c:v>7.4844537500000001</c:v>
                </c:pt>
                <c:pt idx="12113">
                  <c:v>7.4841356250015991</c:v>
                </c:pt>
                <c:pt idx="12114">
                  <c:v>7.484208125001599</c:v>
                </c:pt>
                <c:pt idx="12115">
                  <c:v>7.4845412500000004</c:v>
                </c:pt>
                <c:pt idx="12116">
                  <c:v>7.4848818750015988</c:v>
                </c:pt>
                <c:pt idx="12117">
                  <c:v>7.4852762500000001</c:v>
                </c:pt>
                <c:pt idx="12118">
                  <c:v>7.4856387499999997</c:v>
                </c:pt>
                <c:pt idx="12119">
                  <c:v>7.4860125000000002</c:v>
                </c:pt>
                <c:pt idx="12120">
                  <c:v>7.4863650000000002</c:v>
                </c:pt>
                <c:pt idx="12121">
                  <c:v>7.4867018750015992</c:v>
                </c:pt>
                <c:pt idx="12122">
                  <c:v>7.4870468750015986</c:v>
                </c:pt>
                <c:pt idx="12123">
                  <c:v>7.487529375001599</c:v>
                </c:pt>
                <c:pt idx="12124">
                  <c:v>7.4878862499999999</c:v>
                </c:pt>
                <c:pt idx="12125">
                  <c:v>7.4882706250015989</c:v>
                </c:pt>
                <c:pt idx="12126">
                  <c:v>7.488609375001599</c:v>
                </c:pt>
                <c:pt idx="12127">
                  <c:v>7.48879625</c:v>
                </c:pt>
                <c:pt idx="12128">
                  <c:v>7.4886900000000001</c:v>
                </c:pt>
                <c:pt idx="12129">
                  <c:v>7.4890381250015992</c:v>
                </c:pt>
                <c:pt idx="12130">
                  <c:v>7.48938375</c:v>
                </c:pt>
                <c:pt idx="12131">
                  <c:v>7.4897143750015989</c:v>
                </c:pt>
                <c:pt idx="12132">
                  <c:v>7.4893737500000004</c:v>
                </c:pt>
                <c:pt idx="12133">
                  <c:v>7.4889281250015989</c:v>
                </c:pt>
                <c:pt idx="12134">
                  <c:v>7.4883931250015987</c:v>
                </c:pt>
                <c:pt idx="12135">
                  <c:v>7.4877387500000001</c:v>
                </c:pt>
                <c:pt idx="12136">
                  <c:v>7.4873487499999998</c:v>
                </c:pt>
                <c:pt idx="12137">
                  <c:v>7.4869743750015987</c:v>
                </c:pt>
                <c:pt idx="12138">
                  <c:v>7.4866337500000002</c:v>
                </c:pt>
                <c:pt idx="12139">
                  <c:v>7.4862675000000003</c:v>
                </c:pt>
                <c:pt idx="12140">
                  <c:v>7.4859181250015991</c:v>
                </c:pt>
                <c:pt idx="12141">
                  <c:v>7.4854137500000002</c:v>
                </c:pt>
                <c:pt idx="12142">
                  <c:v>7.4850112500000003</c:v>
                </c:pt>
                <c:pt idx="12143">
                  <c:v>7.4846725000000003</c:v>
                </c:pt>
                <c:pt idx="12144">
                  <c:v>7.4850256250015992</c:v>
                </c:pt>
                <c:pt idx="12145">
                  <c:v>7.4853656250015987</c:v>
                </c:pt>
                <c:pt idx="12146">
                  <c:v>7.4851599999999996</c:v>
                </c:pt>
                <c:pt idx="12147">
                  <c:v>7.4847506250015989</c:v>
                </c:pt>
                <c:pt idx="12148">
                  <c:v>7.4844274999999998</c:v>
                </c:pt>
                <c:pt idx="12149">
                  <c:v>7.4840743750015992</c:v>
                </c:pt>
                <c:pt idx="12150">
                  <c:v>7.4841993750015989</c:v>
                </c:pt>
                <c:pt idx="12151">
                  <c:v>7.48421</c:v>
                </c:pt>
                <c:pt idx="12152">
                  <c:v>7.4845818750015987</c:v>
                </c:pt>
                <c:pt idx="12153">
                  <c:v>7.4844925</c:v>
                </c:pt>
                <c:pt idx="12154">
                  <c:v>7.484115625001599</c:v>
                </c:pt>
                <c:pt idx="12155">
                  <c:v>7.4837162499999996</c:v>
                </c:pt>
                <c:pt idx="12156">
                  <c:v>7.4833431250015989</c:v>
                </c:pt>
                <c:pt idx="12157">
                  <c:v>7.4829743750015991</c:v>
                </c:pt>
                <c:pt idx="12158">
                  <c:v>7.4826137499999996</c:v>
                </c:pt>
                <c:pt idx="12159">
                  <c:v>7.4825274999999998</c:v>
                </c:pt>
                <c:pt idx="12160">
                  <c:v>7.4820562500000003</c:v>
                </c:pt>
                <c:pt idx="12161">
                  <c:v>7.4817175000000002</c:v>
                </c:pt>
                <c:pt idx="12162">
                  <c:v>7.4818668750015993</c:v>
                </c:pt>
                <c:pt idx="12163">
                  <c:v>7.4819306250015991</c:v>
                </c:pt>
                <c:pt idx="12164">
                  <c:v>7.4814912500000004</c:v>
                </c:pt>
                <c:pt idx="12165">
                  <c:v>7.4810924999999999</c:v>
                </c:pt>
                <c:pt idx="12166">
                  <c:v>7.4807218750015991</c:v>
                </c:pt>
                <c:pt idx="12167">
                  <c:v>7.4810474999999999</c:v>
                </c:pt>
                <c:pt idx="12168">
                  <c:v>7.4807199999999998</c:v>
                </c:pt>
                <c:pt idx="12169">
                  <c:v>7.480514375001599</c:v>
                </c:pt>
                <c:pt idx="12170">
                  <c:v>7.4808681250015994</c:v>
                </c:pt>
                <c:pt idx="12171">
                  <c:v>7.4811899999999998</c:v>
                </c:pt>
                <c:pt idx="12172">
                  <c:v>7.4816124999999998</c:v>
                </c:pt>
                <c:pt idx="12173">
                  <c:v>7.4820018750015986</c:v>
                </c:pt>
                <c:pt idx="12174">
                  <c:v>7.4823449999999996</c:v>
                </c:pt>
                <c:pt idx="12175">
                  <c:v>7.4826787499999998</c:v>
                </c:pt>
                <c:pt idx="12176">
                  <c:v>7.4830174999999999</c:v>
                </c:pt>
                <c:pt idx="12177">
                  <c:v>7.4833962500000002</c:v>
                </c:pt>
                <c:pt idx="12178">
                  <c:v>7.4837781250015993</c:v>
                </c:pt>
                <c:pt idx="12179">
                  <c:v>7.4841243750015991</c:v>
                </c:pt>
                <c:pt idx="12180">
                  <c:v>7.4844556250015986</c:v>
                </c:pt>
                <c:pt idx="12181">
                  <c:v>7.4846318750015994</c:v>
                </c:pt>
                <c:pt idx="12182">
                  <c:v>7.4843074999999999</c:v>
                </c:pt>
                <c:pt idx="12183">
                  <c:v>7.4839493750015986</c:v>
                </c:pt>
                <c:pt idx="12184">
                  <c:v>7.48370625</c:v>
                </c:pt>
                <c:pt idx="12185">
                  <c:v>7.4838849999999999</c:v>
                </c:pt>
                <c:pt idx="12186">
                  <c:v>7.4835118750015992</c:v>
                </c:pt>
                <c:pt idx="12187">
                  <c:v>7.4829974999999997</c:v>
                </c:pt>
                <c:pt idx="12188">
                  <c:v>7.482335</c:v>
                </c:pt>
                <c:pt idx="12189">
                  <c:v>7.481756875001599</c:v>
                </c:pt>
                <c:pt idx="12190">
                  <c:v>7.4813749999999999</c:v>
                </c:pt>
                <c:pt idx="12191">
                  <c:v>7.4809043750015993</c:v>
                </c:pt>
                <c:pt idx="12192">
                  <c:v>7.4804899999999996</c:v>
                </c:pt>
                <c:pt idx="12193">
                  <c:v>7.4800118750015994</c:v>
                </c:pt>
                <c:pt idx="12194">
                  <c:v>7.4796087499999997</c:v>
                </c:pt>
                <c:pt idx="12195">
                  <c:v>7.4792874999999999</c:v>
                </c:pt>
                <c:pt idx="12196">
                  <c:v>7.4788637500000004</c:v>
                </c:pt>
                <c:pt idx="12197">
                  <c:v>7.4784600000000001</c:v>
                </c:pt>
                <c:pt idx="12198">
                  <c:v>7.4780468750015991</c:v>
                </c:pt>
                <c:pt idx="12199">
                  <c:v>7.4776168750015986</c:v>
                </c:pt>
                <c:pt idx="12200">
                  <c:v>7.4772762500000001</c:v>
                </c:pt>
                <c:pt idx="12201">
                  <c:v>7.4769275000000004</c:v>
                </c:pt>
                <c:pt idx="12202">
                  <c:v>7.4767518750015993</c:v>
                </c:pt>
                <c:pt idx="12203">
                  <c:v>7.4768931250015989</c:v>
                </c:pt>
                <c:pt idx="12204">
                  <c:v>7.4772325000000004</c:v>
                </c:pt>
                <c:pt idx="12205">
                  <c:v>7.4775556250015986</c:v>
                </c:pt>
                <c:pt idx="12206">
                  <c:v>7.4780081250015993</c:v>
                </c:pt>
                <c:pt idx="12207">
                  <c:v>7.4784556250015992</c:v>
                </c:pt>
                <c:pt idx="12208">
                  <c:v>7.47885125</c:v>
                </c:pt>
                <c:pt idx="12209">
                  <c:v>7.4792331250015991</c:v>
                </c:pt>
                <c:pt idx="12210">
                  <c:v>7.4795556250015993</c:v>
                </c:pt>
                <c:pt idx="12211">
                  <c:v>7.4800224999999996</c:v>
                </c:pt>
                <c:pt idx="12212">
                  <c:v>7.4804562499999996</c:v>
                </c:pt>
                <c:pt idx="12213">
                  <c:v>7.4808775000000001</c:v>
                </c:pt>
                <c:pt idx="12214">
                  <c:v>7.4810749999999997</c:v>
                </c:pt>
                <c:pt idx="12215">
                  <c:v>7.48150125</c:v>
                </c:pt>
                <c:pt idx="12216">
                  <c:v>7.4820043750015994</c:v>
                </c:pt>
                <c:pt idx="12217">
                  <c:v>7.4824131250015986</c:v>
                </c:pt>
                <c:pt idx="12218">
                  <c:v>7.4827562500000004</c:v>
                </c:pt>
                <c:pt idx="12219">
                  <c:v>7.4831018750015987</c:v>
                </c:pt>
                <c:pt idx="12220">
                  <c:v>7.483555</c:v>
                </c:pt>
                <c:pt idx="12221">
                  <c:v>7.4840056250015987</c:v>
                </c:pt>
                <c:pt idx="12222">
                  <c:v>7.4843631250015994</c:v>
                </c:pt>
                <c:pt idx="12223">
                  <c:v>7.4847068750015993</c:v>
                </c:pt>
                <c:pt idx="12224">
                  <c:v>7.4850831250015988</c:v>
                </c:pt>
                <c:pt idx="12225">
                  <c:v>7.4846293750015986</c:v>
                </c:pt>
                <c:pt idx="12226">
                  <c:v>7.4842156250015988</c:v>
                </c:pt>
                <c:pt idx="12227">
                  <c:v>7.4837206250015988</c:v>
                </c:pt>
                <c:pt idx="12228">
                  <c:v>7.4832062500000003</c:v>
                </c:pt>
                <c:pt idx="12229">
                  <c:v>7.4828475000000001</c:v>
                </c:pt>
                <c:pt idx="12230">
                  <c:v>7.4825231250015989</c:v>
                </c:pt>
                <c:pt idx="12231">
                  <c:v>7.4820212499999998</c:v>
                </c:pt>
                <c:pt idx="12232">
                  <c:v>7.4816849999999997</c:v>
                </c:pt>
                <c:pt idx="12233">
                  <c:v>7.4813625000000004</c:v>
                </c:pt>
                <c:pt idx="12234">
                  <c:v>7.4810024999999998</c:v>
                </c:pt>
                <c:pt idx="12235">
                  <c:v>7.4806818750015989</c:v>
                </c:pt>
                <c:pt idx="12236">
                  <c:v>7.4803412500000004</c:v>
                </c:pt>
                <c:pt idx="12237">
                  <c:v>7.4799837499999997</c:v>
                </c:pt>
                <c:pt idx="12238">
                  <c:v>7.4796068750015987</c:v>
                </c:pt>
                <c:pt idx="12239">
                  <c:v>7.4792800000000002</c:v>
                </c:pt>
                <c:pt idx="12240">
                  <c:v>7.4788350000000001</c:v>
                </c:pt>
                <c:pt idx="12241">
                  <c:v>7.4784043750015989</c:v>
                </c:pt>
                <c:pt idx="12242">
                  <c:v>7.47797</c:v>
                </c:pt>
                <c:pt idx="12243">
                  <c:v>7.477500625001599</c:v>
                </c:pt>
                <c:pt idx="12244">
                  <c:v>7.4771568750015991</c:v>
                </c:pt>
                <c:pt idx="12245">
                  <c:v>7.4768037500000002</c:v>
                </c:pt>
                <c:pt idx="12246">
                  <c:v>7.4764625000000002</c:v>
                </c:pt>
                <c:pt idx="12247">
                  <c:v>7.47610625</c:v>
                </c:pt>
                <c:pt idx="12248">
                  <c:v>7.4764731250015988</c:v>
                </c:pt>
                <c:pt idx="12249">
                  <c:v>7.4768268750015991</c:v>
                </c:pt>
                <c:pt idx="12250">
                  <c:v>7.4772762500000001</c:v>
                </c:pt>
                <c:pt idx="12251">
                  <c:v>7.4777143750015993</c:v>
                </c:pt>
                <c:pt idx="12252">
                  <c:v>7.4781006250015993</c:v>
                </c:pt>
                <c:pt idx="12253">
                  <c:v>7.4782149999999996</c:v>
                </c:pt>
                <c:pt idx="12254">
                  <c:v>7.4782056250015989</c:v>
                </c:pt>
                <c:pt idx="12255">
                  <c:v>7.4785856250015987</c:v>
                </c:pt>
                <c:pt idx="12256">
                  <c:v>7.4789056250015991</c:v>
                </c:pt>
                <c:pt idx="12257">
                  <c:v>7.4793287499999996</c:v>
                </c:pt>
                <c:pt idx="12258">
                  <c:v>7.4796750000000003</c:v>
                </c:pt>
                <c:pt idx="12259">
                  <c:v>7.4800212500000001</c:v>
                </c:pt>
                <c:pt idx="12260">
                  <c:v>7.4803600000000001</c:v>
                </c:pt>
                <c:pt idx="12261">
                  <c:v>7.4807281250015993</c:v>
                </c:pt>
                <c:pt idx="12262">
                  <c:v>7.481101875001599</c:v>
                </c:pt>
                <c:pt idx="12263">
                  <c:v>7.481488125001599</c:v>
                </c:pt>
                <c:pt idx="12264">
                  <c:v>7.4812962499999998</c:v>
                </c:pt>
                <c:pt idx="12265">
                  <c:v>7.4816743750015986</c:v>
                </c:pt>
                <c:pt idx="12266">
                  <c:v>7.4814600000000002</c:v>
                </c:pt>
                <c:pt idx="12267">
                  <c:v>7.4811249999999996</c:v>
                </c:pt>
                <c:pt idx="12268">
                  <c:v>7.4807212500000002</c:v>
                </c:pt>
                <c:pt idx="12269">
                  <c:v>7.4803724999999996</c:v>
                </c:pt>
                <c:pt idx="12270">
                  <c:v>7.4800312499999997</c:v>
                </c:pt>
                <c:pt idx="12271">
                  <c:v>7.4796899999999997</c:v>
                </c:pt>
                <c:pt idx="12272">
                  <c:v>7.4793331250015989</c:v>
                </c:pt>
                <c:pt idx="12273">
                  <c:v>7.4792112499999996</c:v>
                </c:pt>
                <c:pt idx="12274">
                  <c:v>7.4789537499999996</c:v>
                </c:pt>
                <c:pt idx="12275">
                  <c:v>7.4788399999999999</c:v>
                </c:pt>
                <c:pt idx="12276">
                  <c:v>7.4791868750015986</c:v>
                </c:pt>
                <c:pt idx="12277">
                  <c:v>7.4790656250015992</c:v>
                </c:pt>
                <c:pt idx="12278">
                  <c:v>7.4794281250015988</c:v>
                </c:pt>
                <c:pt idx="12279">
                  <c:v>7.47983625</c:v>
                </c:pt>
                <c:pt idx="12280">
                  <c:v>7.4801900000000003</c:v>
                </c:pt>
                <c:pt idx="12281">
                  <c:v>7.4805937499999997</c:v>
                </c:pt>
                <c:pt idx="12282">
                  <c:v>7.48105625</c:v>
                </c:pt>
                <c:pt idx="12283">
                  <c:v>7.481488125001599</c:v>
                </c:pt>
                <c:pt idx="12284">
                  <c:v>7.4818381250015991</c:v>
                </c:pt>
                <c:pt idx="12285">
                  <c:v>7.4822243750015991</c:v>
                </c:pt>
                <c:pt idx="12286">
                  <c:v>7.4825787500000001</c:v>
                </c:pt>
                <c:pt idx="12287">
                  <c:v>7.4830256250015994</c:v>
                </c:pt>
                <c:pt idx="12288">
                  <c:v>7.4834174999999998</c:v>
                </c:pt>
                <c:pt idx="12289">
                  <c:v>7.4837456250015988</c:v>
                </c:pt>
                <c:pt idx="12290">
                  <c:v>7.4837868750015986</c:v>
                </c:pt>
                <c:pt idx="12291">
                  <c:v>7.4834481250015994</c:v>
                </c:pt>
                <c:pt idx="12292">
                  <c:v>7.4830981250015993</c:v>
                </c:pt>
                <c:pt idx="12293">
                  <c:v>7.4826300000000003</c:v>
                </c:pt>
                <c:pt idx="12294">
                  <c:v>7.4822024999999996</c:v>
                </c:pt>
                <c:pt idx="12295">
                  <c:v>7.4816193750015989</c:v>
                </c:pt>
                <c:pt idx="12296">
                  <c:v>7.4812862500000001</c:v>
                </c:pt>
                <c:pt idx="12297">
                  <c:v>7.4809437499999998</c:v>
                </c:pt>
                <c:pt idx="12298">
                  <c:v>7.4805799999999998</c:v>
                </c:pt>
                <c:pt idx="12299">
                  <c:v>7.480055625001599</c:v>
                </c:pt>
                <c:pt idx="12300">
                  <c:v>7.4795049999999996</c:v>
                </c:pt>
                <c:pt idx="12301">
                  <c:v>7.4789975000000002</c:v>
                </c:pt>
                <c:pt idx="12302">
                  <c:v>7.4786250000000001</c:v>
                </c:pt>
                <c:pt idx="12303">
                  <c:v>7.478135</c:v>
                </c:pt>
                <c:pt idx="12304">
                  <c:v>7.4777762499999998</c:v>
                </c:pt>
                <c:pt idx="12305">
                  <c:v>7.4774087500000004</c:v>
                </c:pt>
                <c:pt idx="12306">
                  <c:v>7.4770818750015993</c:v>
                </c:pt>
                <c:pt idx="12307">
                  <c:v>7.4765931250015987</c:v>
                </c:pt>
                <c:pt idx="12308">
                  <c:v>7.4760893750015986</c:v>
                </c:pt>
                <c:pt idx="12309">
                  <c:v>7.4756156250015993</c:v>
                </c:pt>
                <c:pt idx="12310">
                  <c:v>7.4751062499999996</c:v>
                </c:pt>
                <c:pt idx="12311">
                  <c:v>7.4746112499999997</c:v>
                </c:pt>
                <c:pt idx="12312">
                  <c:v>7.47425125</c:v>
                </c:pt>
                <c:pt idx="12313">
                  <c:v>7.4739281250015992</c:v>
                </c:pt>
                <c:pt idx="12314">
                  <c:v>7.4743612500000003</c:v>
                </c:pt>
                <c:pt idx="12315">
                  <c:v>7.474719375001599</c:v>
                </c:pt>
                <c:pt idx="12316">
                  <c:v>7.4751181250015986</c:v>
                </c:pt>
                <c:pt idx="12317">
                  <c:v>7.4755025000000002</c:v>
                </c:pt>
                <c:pt idx="12318">
                  <c:v>7.4758250000000004</c:v>
                </c:pt>
                <c:pt idx="12319">
                  <c:v>7.4762149999999998</c:v>
                </c:pt>
                <c:pt idx="12320">
                  <c:v>7.4765418750015993</c:v>
                </c:pt>
                <c:pt idx="12321">
                  <c:v>7.4768774999999996</c:v>
                </c:pt>
                <c:pt idx="12322">
                  <c:v>7.4772212500000004</c:v>
                </c:pt>
                <c:pt idx="12323">
                  <c:v>7.4776449999999999</c:v>
                </c:pt>
                <c:pt idx="12324">
                  <c:v>7.4774599999999998</c:v>
                </c:pt>
                <c:pt idx="12325">
                  <c:v>7.4770831250015988</c:v>
                </c:pt>
                <c:pt idx="12326">
                  <c:v>7.4766968750015987</c:v>
                </c:pt>
                <c:pt idx="12327">
                  <c:v>7.4763518750015994</c:v>
                </c:pt>
                <c:pt idx="12328">
                  <c:v>7.4767749999999999</c:v>
                </c:pt>
                <c:pt idx="12329">
                  <c:v>7.4771962500000004</c:v>
                </c:pt>
                <c:pt idx="12330">
                  <c:v>7.4775299999999998</c:v>
                </c:pt>
                <c:pt idx="12331">
                  <c:v>7.4778768750015994</c:v>
                </c:pt>
                <c:pt idx="12332">
                  <c:v>7.47824125</c:v>
                </c:pt>
                <c:pt idx="12333">
                  <c:v>7.4779768750015991</c:v>
                </c:pt>
                <c:pt idx="12334">
                  <c:v>7.4779068750015991</c:v>
                </c:pt>
                <c:pt idx="12335">
                  <c:v>7.4780843750015986</c:v>
                </c:pt>
                <c:pt idx="12336">
                  <c:v>7.4784706250015986</c:v>
                </c:pt>
                <c:pt idx="12337">
                  <c:v>7.4787993750015991</c:v>
                </c:pt>
                <c:pt idx="12338">
                  <c:v>7.4791662499999996</c:v>
                </c:pt>
                <c:pt idx="12339">
                  <c:v>7.4795618750015986</c:v>
                </c:pt>
                <c:pt idx="12340">
                  <c:v>7.4798981250015988</c:v>
                </c:pt>
                <c:pt idx="12341">
                  <c:v>7.4802512500000002</c:v>
                </c:pt>
                <c:pt idx="12342">
                  <c:v>7.4806737500000002</c:v>
                </c:pt>
                <c:pt idx="12343">
                  <c:v>7.4810375000000002</c:v>
                </c:pt>
                <c:pt idx="12344">
                  <c:v>7.4814362499999998</c:v>
                </c:pt>
                <c:pt idx="12345">
                  <c:v>7.4817843750015989</c:v>
                </c:pt>
                <c:pt idx="12346">
                  <c:v>7.482156875001599</c:v>
                </c:pt>
                <c:pt idx="12347">
                  <c:v>7.482484375001599</c:v>
                </c:pt>
                <c:pt idx="12348">
                  <c:v>7.4821168750015987</c:v>
                </c:pt>
                <c:pt idx="12349">
                  <c:v>7.4816218750015988</c:v>
                </c:pt>
                <c:pt idx="12350">
                  <c:v>7.481194375001599</c:v>
                </c:pt>
                <c:pt idx="12351">
                  <c:v>7.4808700000000004</c:v>
                </c:pt>
                <c:pt idx="12352">
                  <c:v>7.4802368750015988</c:v>
                </c:pt>
                <c:pt idx="12353">
                  <c:v>7.4796768750015987</c:v>
                </c:pt>
                <c:pt idx="12354">
                  <c:v>7.4791743750015991</c:v>
                </c:pt>
                <c:pt idx="12355">
                  <c:v>7.4788249999999996</c:v>
                </c:pt>
                <c:pt idx="12356">
                  <c:v>7.4784499999999996</c:v>
                </c:pt>
                <c:pt idx="12357">
                  <c:v>7.4779993750015992</c:v>
                </c:pt>
                <c:pt idx="12358">
                  <c:v>7.4775143750015989</c:v>
                </c:pt>
                <c:pt idx="12359">
                  <c:v>7.4769481250015986</c:v>
                </c:pt>
                <c:pt idx="12360">
                  <c:v>7.4764324999999996</c:v>
                </c:pt>
                <c:pt idx="12361">
                  <c:v>7.4758881250015987</c:v>
                </c:pt>
                <c:pt idx="12362">
                  <c:v>7.4752943750015994</c:v>
                </c:pt>
                <c:pt idx="12363">
                  <c:v>7.4748324999999998</c:v>
                </c:pt>
                <c:pt idx="12364">
                  <c:v>7.4743374999999999</c:v>
                </c:pt>
                <c:pt idx="12365">
                  <c:v>7.4739793750015986</c:v>
                </c:pt>
                <c:pt idx="12366">
                  <c:v>7.4735793750015986</c:v>
                </c:pt>
                <c:pt idx="12367">
                  <c:v>7.4731562499999997</c:v>
                </c:pt>
                <c:pt idx="12368">
                  <c:v>7.4727706250015986</c:v>
                </c:pt>
                <c:pt idx="12369">
                  <c:v>7.47209375</c:v>
                </c:pt>
                <c:pt idx="12370">
                  <c:v>7.471459375001599</c:v>
                </c:pt>
                <c:pt idx="12371">
                  <c:v>7.4711256250015987</c:v>
                </c:pt>
                <c:pt idx="12372">
                  <c:v>7.4706706250015991</c:v>
                </c:pt>
                <c:pt idx="12373">
                  <c:v>7.4703350000000004</c:v>
                </c:pt>
                <c:pt idx="12374">
                  <c:v>7.4706574999999997</c:v>
                </c:pt>
                <c:pt idx="12375">
                  <c:v>7.4711350000000003</c:v>
                </c:pt>
                <c:pt idx="12376">
                  <c:v>7.4714743750015993</c:v>
                </c:pt>
                <c:pt idx="12377">
                  <c:v>7.4719024999999997</c:v>
                </c:pt>
                <c:pt idx="12378">
                  <c:v>7.472315</c:v>
                </c:pt>
                <c:pt idx="12379">
                  <c:v>7.4726643750015986</c:v>
                </c:pt>
                <c:pt idx="12380">
                  <c:v>7.4730037500000002</c:v>
                </c:pt>
                <c:pt idx="12381">
                  <c:v>7.4734437500000004</c:v>
                </c:pt>
                <c:pt idx="12382">
                  <c:v>7.4738493750015991</c:v>
                </c:pt>
                <c:pt idx="12383">
                  <c:v>7.4741987500000002</c:v>
                </c:pt>
                <c:pt idx="12384">
                  <c:v>7.4746087499999998</c:v>
                </c:pt>
                <c:pt idx="12385">
                  <c:v>7.4749974999999997</c:v>
                </c:pt>
                <c:pt idx="12386">
                  <c:v>7.4753462500000003</c:v>
                </c:pt>
                <c:pt idx="12387">
                  <c:v>7.4757168750015994</c:v>
                </c:pt>
                <c:pt idx="12388">
                  <c:v>7.4760499999999999</c:v>
                </c:pt>
                <c:pt idx="12389">
                  <c:v>7.4763975</c:v>
                </c:pt>
                <c:pt idx="12390">
                  <c:v>7.4767412499999999</c:v>
                </c:pt>
                <c:pt idx="12391">
                  <c:v>7.4771406250015993</c:v>
                </c:pt>
                <c:pt idx="12392">
                  <c:v>7.4775518750015992</c:v>
                </c:pt>
                <c:pt idx="12393">
                  <c:v>7.47795875</c:v>
                </c:pt>
                <c:pt idx="12394">
                  <c:v>7.4783406250015991</c:v>
                </c:pt>
                <c:pt idx="12395">
                  <c:v>7.4788193750015992</c:v>
                </c:pt>
                <c:pt idx="12396">
                  <c:v>7.4792106250015991</c:v>
                </c:pt>
                <c:pt idx="12397">
                  <c:v>7.4795687500000003</c:v>
                </c:pt>
                <c:pt idx="12398">
                  <c:v>7.480035</c:v>
                </c:pt>
                <c:pt idx="12399">
                  <c:v>7.4804218750015989</c:v>
                </c:pt>
                <c:pt idx="12400">
                  <c:v>7.4807418750015993</c:v>
                </c:pt>
                <c:pt idx="12401">
                  <c:v>7.4803050000000004</c:v>
                </c:pt>
                <c:pt idx="12402">
                  <c:v>7.4799787499999999</c:v>
                </c:pt>
                <c:pt idx="12403">
                  <c:v>7.4796018750015989</c:v>
                </c:pt>
                <c:pt idx="12404">
                  <c:v>7.47915625</c:v>
                </c:pt>
                <c:pt idx="12405">
                  <c:v>7.4787706250015988</c:v>
                </c:pt>
                <c:pt idx="12406">
                  <c:v>7.4783268750015992</c:v>
                </c:pt>
                <c:pt idx="12407">
                  <c:v>7.4779643750015987</c:v>
                </c:pt>
                <c:pt idx="12408">
                  <c:v>7.4775475</c:v>
                </c:pt>
                <c:pt idx="12409">
                  <c:v>7.4771262500000004</c:v>
                </c:pt>
                <c:pt idx="12410">
                  <c:v>7.4765906250015988</c:v>
                </c:pt>
                <c:pt idx="12411">
                  <c:v>7.4761712500000002</c:v>
                </c:pt>
                <c:pt idx="12412">
                  <c:v>7.47580125</c:v>
                </c:pt>
                <c:pt idx="12413">
                  <c:v>7.4754224999999996</c:v>
                </c:pt>
                <c:pt idx="12414">
                  <c:v>7.47502625</c:v>
                </c:pt>
                <c:pt idx="12415">
                  <c:v>7.4744943750015986</c:v>
                </c:pt>
                <c:pt idx="12416">
                  <c:v>7.474028125001599</c:v>
                </c:pt>
                <c:pt idx="12417">
                  <c:v>7.4736656250015994</c:v>
                </c:pt>
                <c:pt idx="12418">
                  <c:v>7.47333625</c:v>
                </c:pt>
                <c:pt idx="12419">
                  <c:v>7.4729631250015993</c:v>
                </c:pt>
                <c:pt idx="12420">
                  <c:v>7.4725625000000004</c:v>
                </c:pt>
                <c:pt idx="12421">
                  <c:v>7.4729074999999998</c:v>
                </c:pt>
                <c:pt idx="12422">
                  <c:v>7.4732918750015989</c:v>
                </c:pt>
                <c:pt idx="12423">
                  <c:v>7.4737068750015991</c:v>
                </c:pt>
                <c:pt idx="12424">
                  <c:v>7.4740725000000001</c:v>
                </c:pt>
                <c:pt idx="12425">
                  <c:v>7.4745537500000001</c:v>
                </c:pt>
                <c:pt idx="12426">
                  <c:v>7.4750518750015988</c:v>
                </c:pt>
                <c:pt idx="12427">
                  <c:v>7.475388125001599</c:v>
                </c:pt>
                <c:pt idx="12428">
                  <c:v>7.4758112499999996</c:v>
                </c:pt>
                <c:pt idx="12429">
                  <c:v>7.4761793750015988</c:v>
                </c:pt>
                <c:pt idx="12430">
                  <c:v>7.4765612499999996</c:v>
                </c:pt>
                <c:pt idx="12431">
                  <c:v>7.4769137499999996</c:v>
                </c:pt>
                <c:pt idx="12432">
                  <c:v>7.4772949999999998</c:v>
                </c:pt>
                <c:pt idx="12433">
                  <c:v>7.4776493750015991</c:v>
                </c:pt>
                <c:pt idx="12434">
                  <c:v>7.4780112499999998</c:v>
                </c:pt>
                <c:pt idx="12435">
                  <c:v>7.4784075000000003</c:v>
                </c:pt>
                <c:pt idx="12436">
                  <c:v>7.478813125001599</c:v>
                </c:pt>
                <c:pt idx="12437">
                  <c:v>7.4791743750015991</c:v>
                </c:pt>
                <c:pt idx="12438">
                  <c:v>7.4794037500000004</c:v>
                </c:pt>
                <c:pt idx="12439">
                  <c:v>7.4790318750015992</c:v>
                </c:pt>
                <c:pt idx="12440">
                  <c:v>7.4793856250015986</c:v>
                </c:pt>
                <c:pt idx="12441">
                  <c:v>7.4790462499999997</c:v>
                </c:pt>
                <c:pt idx="12442">
                  <c:v>7.4785856250015987</c:v>
                </c:pt>
                <c:pt idx="12443">
                  <c:v>7.4781981250015992</c:v>
                </c:pt>
                <c:pt idx="12444">
                  <c:v>7.4778087500000003</c:v>
                </c:pt>
                <c:pt idx="12445">
                  <c:v>7.47746625</c:v>
                </c:pt>
                <c:pt idx="12446">
                  <c:v>7.4770937499999999</c:v>
                </c:pt>
                <c:pt idx="12447">
                  <c:v>7.4767574999999997</c:v>
                </c:pt>
                <c:pt idx="12448">
                  <c:v>7.4763324999999998</c:v>
                </c:pt>
                <c:pt idx="12449">
                  <c:v>7.475939375001599</c:v>
                </c:pt>
                <c:pt idx="12450">
                  <c:v>7.4756043750015992</c:v>
                </c:pt>
                <c:pt idx="12451">
                  <c:v>7.47519125</c:v>
                </c:pt>
                <c:pt idx="12452">
                  <c:v>7.4748374999999996</c:v>
                </c:pt>
                <c:pt idx="12453">
                  <c:v>7.4744831250015986</c:v>
                </c:pt>
                <c:pt idx="12454">
                  <c:v>7.4741350000000004</c:v>
                </c:pt>
                <c:pt idx="12455">
                  <c:v>7.4736906250015993</c:v>
                </c:pt>
                <c:pt idx="12456">
                  <c:v>7.47347625</c:v>
                </c:pt>
                <c:pt idx="12457">
                  <c:v>7.4733675000000002</c:v>
                </c:pt>
                <c:pt idx="12458">
                  <c:v>7.4737631250015992</c:v>
                </c:pt>
                <c:pt idx="12459">
                  <c:v>7.4738256250015986</c:v>
                </c:pt>
                <c:pt idx="12460">
                  <c:v>7.4734687500000003</c:v>
                </c:pt>
                <c:pt idx="12461">
                  <c:v>7.4739300000000002</c:v>
                </c:pt>
                <c:pt idx="12462">
                  <c:v>7.4742981250015994</c:v>
                </c:pt>
                <c:pt idx="12463">
                  <c:v>7.4746424999999999</c:v>
                </c:pt>
                <c:pt idx="12464">
                  <c:v>7.4748999999999999</c:v>
                </c:pt>
                <c:pt idx="12465">
                  <c:v>7.4750812499999997</c:v>
                </c:pt>
                <c:pt idx="12466">
                  <c:v>7.4750874999999999</c:v>
                </c:pt>
                <c:pt idx="12467">
                  <c:v>7.4754275000000003</c:v>
                </c:pt>
                <c:pt idx="12468">
                  <c:v>7.4757662500000004</c:v>
                </c:pt>
                <c:pt idx="12469">
                  <c:v>7.4761431250015988</c:v>
                </c:pt>
                <c:pt idx="12470">
                  <c:v>7.4765443750015992</c:v>
                </c:pt>
                <c:pt idx="12471">
                  <c:v>7.4768868750015987</c:v>
                </c:pt>
                <c:pt idx="12472">
                  <c:v>7.4772362499999998</c:v>
                </c:pt>
                <c:pt idx="12473">
                  <c:v>7.4771512500000004</c:v>
                </c:pt>
                <c:pt idx="12474">
                  <c:v>7.4767837500000001</c:v>
                </c:pt>
                <c:pt idx="12475">
                  <c:v>7.4763562500000003</c:v>
                </c:pt>
                <c:pt idx="12476">
                  <c:v>7.4759881250015994</c:v>
                </c:pt>
                <c:pt idx="12477">
                  <c:v>7.4756524999999998</c:v>
                </c:pt>
                <c:pt idx="12478">
                  <c:v>7.4758087499999997</c:v>
                </c:pt>
                <c:pt idx="12479">
                  <c:v>7.4753825000000003</c:v>
                </c:pt>
                <c:pt idx="12480">
                  <c:v>7.4750068750015988</c:v>
                </c:pt>
                <c:pt idx="12481">
                  <c:v>7.4745999999999997</c:v>
                </c:pt>
                <c:pt idx="12482">
                  <c:v>7.4749556250015994</c:v>
                </c:pt>
                <c:pt idx="12483">
                  <c:v>7.4745575000000004</c:v>
                </c:pt>
                <c:pt idx="12484">
                  <c:v>7.4742199999999999</c:v>
                </c:pt>
                <c:pt idx="12485">
                  <c:v>7.4738681250015988</c:v>
                </c:pt>
                <c:pt idx="12486">
                  <c:v>7.4737756250015988</c:v>
                </c:pt>
                <c:pt idx="12487">
                  <c:v>7.4735987499999998</c:v>
                </c:pt>
                <c:pt idx="12488">
                  <c:v>7.4739962499999999</c:v>
                </c:pt>
                <c:pt idx="12489">
                  <c:v>7.4738131250015991</c:v>
                </c:pt>
                <c:pt idx="12490">
                  <c:v>7.4737349999999996</c:v>
                </c:pt>
                <c:pt idx="12491">
                  <c:v>7.474156875001599</c:v>
                </c:pt>
                <c:pt idx="12492">
                  <c:v>7.4745056250015987</c:v>
                </c:pt>
                <c:pt idx="12493">
                  <c:v>7.4748824999999997</c:v>
                </c:pt>
                <c:pt idx="12494">
                  <c:v>7.4752049999999999</c:v>
                </c:pt>
                <c:pt idx="12495">
                  <c:v>7.4752574999999997</c:v>
                </c:pt>
                <c:pt idx="12496">
                  <c:v>7.4753325000000004</c:v>
                </c:pt>
                <c:pt idx="12497">
                  <c:v>7.4750806250015991</c:v>
                </c:pt>
                <c:pt idx="12498">
                  <c:v>7.4746656250015988</c:v>
                </c:pt>
                <c:pt idx="12499">
                  <c:v>7.4743418750015991</c:v>
                </c:pt>
                <c:pt idx="12500">
                  <c:v>7.4740118750015991</c:v>
                </c:pt>
                <c:pt idx="12501">
                  <c:v>7.473885625001599</c:v>
                </c:pt>
                <c:pt idx="12502">
                  <c:v>7.4736512499999996</c:v>
                </c:pt>
                <c:pt idx="12503">
                  <c:v>7.4735343750015986</c:v>
                </c:pt>
                <c:pt idx="12504">
                  <c:v>7.4738093750015988</c:v>
                </c:pt>
                <c:pt idx="12505">
                  <c:v>7.4741675000000001</c:v>
                </c:pt>
                <c:pt idx="12506">
                  <c:v>7.4745618750015987</c:v>
                </c:pt>
                <c:pt idx="12507">
                  <c:v>7.4748881250015993</c:v>
                </c:pt>
                <c:pt idx="12508">
                  <c:v>7.4748200000000002</c:v>
                </c:pt>
                <c:pt idx="12509">
                  <c:v>7.4746662500000003</c:v>
                </c:pt>
                <c:pt idx="12510">
                  <c:v>7.4744324999999998</c:v>
                </c:pt>
                <c:pt idx="12511">
                  <c:v>7.4740656250015993</c:v>
                </c:pt>
                <c:pt idx="12512">
                  <c:v>7.4737181250015992</c:v>
                </c:pt>
                <c:pt idx="12513">
                  <c:v>7.47336125</c:v>
                </c:pt>
                <c:pt idx="12514">
                  <c:v>7.4736362500000002</c:v>
                </c:pt>
                <c:pt idx="12515">
                  <c:v>7.4732700000000003</c:v>
                </c:pt>
                <c:pt idx="12516">
                  <c:v>7.4728331250015989</c:v>
                </c:pt>
                <c:pt idx="12517">
                  <c:v>7.472374375001599</c:v>
                </c:pt>
                <c:pt idx="12518">
                  <c:v>7.4719937500000002</c:v>
                </c:pt>
                <c:pt idx="12519">
                  <c:v>7.4715674999999999</c:v>
                </c:pt>
                <c:pt idx="12520">
                  <c:v>7.4712174999999998</c:v>
                </c:pt>
                <c:pt idx="12521">
                  <c:v>7.4708924999999997</c:v>
                </c:pt>
                <c:pt idx="12522">
                  <c:v>7.4708481250015986</c:v>
                </c:pt>
                <c:pt idx="12523">
                  <c:v>7.4712287499999999</c:v>
                </c:pt>
                <c:pt idx="12524">
                  <c:v>7.4715875</c:v>
                </c:pt>
                <c:pt idx="12525">
                  <c:v>7.4719487500000001</c:v>
                </c:pt>
                <c:pt idx="12526">
                  <c:v>7.4722893750015986</c:v>
                </c:pt>
                <c:pt idx="12527">
                  <c:v>7.4726118750015988</c:v>
                </c:pt>
                <c:pt idx="12528">
                  <c:v>7.4729381250015994</c:v>
                </c:pt>
                <c:pt idx="12529">
                  <c:v>7.4733274999999999</c:v>
                </c:pt>
                <c:pt idx="12530">
                  <c:v>7.4736668750015989</c:v>
                </c:pt>
                <c:pt idx="12531">
                  <c:v>7.4740818750015992</c:v>
                </c:pt>
                <c:pt idx="12532">
                  <c:v>7.474414375001599</c:v>
                </c:pt>
                <c:pt idx="12533">
                  <c:v>7.474741875001599</c:v>
                </c:pt>
                <c:pt idx="12534">
                  <c:v>7.4751300000000001</c:v>
                </c:pt>
                <c:pt idx="12535">
                  <c:v>7.4755287499999996</c:v>
                </c:pt>
                <c:pt idx="12536">
                  <c:v>7.4758649999999998</c:v>
                </c:pt>
                <c:pt idx="12537">
                  <c:v>7.4762062499999997</c:v>
                </c:pt>
                <c:pt idx="12538">
                  <c:v>7.4757037500000001</c:v>
                </c:pt>
                <c:pt idx="12539">
                  <c:v>7.4752437499999997</c:v>
                </c:pt>
                <c:pt idx="12540">
                  <c:v>7.4746912500000002</c:v>
                </c:pt>
                <c:pt idx="12541">
                  <c:v>7.4742212500000003</c:v>
                </c:pt>
                <c:pt idx="12542">
                  <c:v>7.4738237500000002</c:v>
                </c:pt>
                <c:pt idx="12543">
                  <c:v>7.4734193750015994</c:v>
                </c:pt>
                <c:pt idx="12544">
                  <c:v>7.4730756250015986</c:v>
                </c:pt>
                <c:pt idx="12545">
                  <c:v>7.4726049999999997</c:v>
                </c:pt>
                <c:pt idx="12546">
                  <c:v>7.4722606250015993</c:v>
                </c:pt>
                <c:pt idx="12547">
                  <c:v>7.4719206250015988</c:v>
                </c:pt>
                <c:pt idx="12548">
                  <c:v>7.4715775000000004</c:v>
                </c:pt>
                <c:pt idx="12549">
                  <c:v>7.4711187499999996</c:v>
                </c:pt>
                <c:pt idx="12550">
                  <c:v>7.4707593750015988</c:v>
                </c:pt>
                <c:pt idx="12551">
                  <c:v>7.470368125001599</c:v>
                </c:pt>
                <c:pt idx="12552">
                  <c:v>7.4698137500000001</c:v>
                </c:pt>
                <c:pt idx="12553">
                  <c:v>7.4692175000000001</c:v>
                </c:pt>
                <c:pt idx="12554">
                  <c:v>7.4688418750015986</c:v>
                </c:pt>
                <c:pt idx="12555">
                  <c:v>7.4684912499999996</c:v>
                </c:pt>
                <c:pt idx="12556">
                  <c:v>7.468138125001599</c:v>
                </c:pt>
                <c:pt idx="12557">
                  <c:v>7.4677793750015988</c:v>
                </c:pt>
                <c:pt idx="12558">
                  <c:v>7.4673887499999996</c:v>
                </c:pt>
                <c:pt idx="12559">
                  <c:v>7.4667568750015993</c:v>
                </c:pt>
                <c:pt idx="12560">
                  <c:v>7.4663018750015988</c:v>
                </c:pt>
                <c:pt idx="12561">
                  <c:v>7.4659362500000004</c:v>
                </c:pt>
                <c:pt idx="12562">
                  <c:v>7.4654393750015986</c:v>
                </c:pt>
                <c:pt idx="12563">
                  <c:v>7.465088125001599</c:v>
                </c:pt>
                <c:pt idx="12564">
                  <c:v>7.4647568750015987</c:v>
                </c:pt>
                <c:pt idx="12565">
                  <c:v>7.4651506250015993</c:v>
                </c:pt>
                <c:pt idx="12566">
                  <c:v>7.4654756250015986</c:v>
                </c:pt>
                <c:pt idx="12567">
                  <c:v>7.4658175</c:v>
                </c:pt>
                <c:pt idx="12568">
                  <c:v>7.465991875001599</c:v>
                </c:pt>
                <c:pt idx="12569">
                  <c:v>7.465980625001599</c:v>
                </c:pt>
                <c:pt idx="12570">
                  <c:v>7.4662487500000001</c:v>
                </c:pt>
                <c:pt idx="12571">
                  <c:v>7.4665974999999998</c:v>
                </c:pt>
                <c:pt idx="12572">
                  <c:v>7.4669825000000003</c:v>
                </c:pt>
                <c:pt idx="12573">
                  <c:v>7.4673131250015992</c:v>
                </c:pt>
                <c:pt idx="12574">
                  <c:v>7.4676418750015987</c:v>
                </c:pt>
                <c:pt idx="12575">
                  <c:v>7.4679900000000004</c:v>
                </c:pt>
                <c:pt idx="12576">
                  <c:v>7.4681768750015989</c:v>
                </c:pt>
                <c:pt idx="12577">
                  <c:v>7.4678412500000002</c:v>
                </c:pt>
                <c:pt idx="12578">
                  <c:v>7.4674993750015988</c:v>
                </c:pt>
                <c:pt idx="12579">
                  <c:v>7.4671268750015987</c:v>
                </c:pt>
                <c:pt idx="12580">
                  <c:v>7.4668018750015994</c:v>
                </c:pt>
                <c:pt idx="12581">
                  <c:v>7.4664599999999997</c:v>
                </c:pt>
                <c:pt idx="12582">
                  <c:v>7.4661187499999997</c:v>
                </c:pt>
                <c:pt idx="12583">
                  <c:v>7.4656399999999996</c:v>
                </c:pt>
                <c:pt idx="12584">
                  <c:v>7.4652568750015993</c:v>
                </c:pt>
                <c:pt idx="12585">
                  <c:v>7.4649093750015991</c:v>
                </c:pt>
                <c:pt idx="12586">
                  <c:v>7.4645768750015993</c:v>
                </c:pt>
                <c:pt idx="12587">
                  <c:v>7.4642231250015989</c:v>
                </c:pt>
                <c:pt idx="12588">
                  <c:v>7.46383375</c:v>
                </c:pt>
                <c:pt idx="12589">
                  <c:v>7.4637843750015991</c:v>
                </c:pt>
                <c:pt idx="12590">
                  <c:v>7.4641093750015992</c:v>
                </c:pt>
                <c:pt idx="12591">
                  <c:v>7.4645462499999997</c:v>
                </c:pt>
                <c:pt idx="12592">
                  <c:v>7.4649543750015992</c:v>
                </c:pt>
                <c:pt idx="12593">
                  <c:v>7.4653831250015994</c:v>
                </c:pt>
                <c:pt idx="12594">
                  <c:v>7.4657162499999998</c:v>
                </c:pt>
                <c:pt idx="12595">
                  <c:v>7.4660687499999998</c:v>
                </c:pt>
                <c:pt idx="12596">
                  <c:v>7.4664493750015986</c:v>
                </c:pt>
                <c:pt idx="12597">
                  <c:v>7.466859375001599</c:v>
                </c:pt>
                <c:pt idx="12598">
                  <c:v>7.4667112500000004</c:v>
                </c:pt>
                <c:pt idx="12599">
                  <c:v>7.4670293750015988</c:v>
                </c:pt>
                <c:pt idx="12600">
                  <c:v>7.4673643750015986</c:v>
                </c:pt>
                <c:pt idx="12601">
                  <c:v>7.4677249999999997</c:v>
                </c:pt>
                <c:pt idx="12602">
                  <c:v>7.46805875</c:v>
                </c:pt>
                <c:pt idx="12603">
                  <c:v>7.4683856250015994</c:v>
                </c:pt>
                <c:pt idx="12604">
                  <c:v>7.4688381250015992</c:v>
                </c:pt>
                <c:pt idx="12605">
                  <c:v>7.4691893750015987</c:v>
                </c:pt>
                <c:pt idx="12606">
                  <c:v>7.4690687499999999</c:v>
                </c:pt>
                <c:pt idx="12607">
                  <c:v>7.4689800000000002</c:v>
                </c:pt>
                <c:pt idx="12608">
                  <c:v>7.4687887499999999</c:v>
                </c:pt>
                <c:pt idx="12609">
                  <c:v>7.468409375001599</c:v>
                </c:pt>
                <c:pt idx="12610">
                  <c:v>7.4680343750015989</c:v>
                </c:pt>
                <c:pt idx="12611">
                  <c:v>7.4676256250015989</c:v>
                </c:pt>
                <c:pt idx="12612">
                  <c:v>7.46726125</c:v>
                </c:pt>
                <c:pt idx="12613">
                  <c:v>7.4668200000000002</c:v>
                </c:pt>
                <c:pt idx="12614">
                  <c:v>7.4663181250015986</c:v>
                </c:pt>
                <c:pt idx="12615">
                  <c:v>7.4657099999999996</c:v>
                </c:pt>
                <c:pt idx="12616">
                  <c:v>7.4652137500000002</c:v>
                </c:pt>
                <c:pt idx="12617">
                  <c:v>7.4648862500000002</c:v>
                </c:pt>
                <c:pt idx="12618">
                  <c:v>7.4645981250015989</c:v>
                </c:pt>
                <c:pt idx="12619">
                  <c:v>7.4642356250015993</c:v>
                </c:pt>
                <c:pt idx="12620">
                  <c:v>7.4638087500000001</c:v>
                </c:pt>
                <c:pt idx="12621">
                  <c:v>7.4634506250015988</c:v>
                </c:pt>
                <c:pt idx="12622">
                  <c:v>7.4630425000000002</c:v>
                </c:pt>
                <c:pt idx="12623">
                  <c:v>7.4628012500000001</c:v>
                </c:pt>
                <c:pt idx="12624">
                  <c:v>7.4624731250015994</c:v>
                </c:pt>
                <c:pt idx="12625">
                  <c:v>7.4621362500000004</c:v>
                </c:pt>
                <c:pt idx="12626">
                  <c:v>7.46174625</c:v>
                </c:pt>
                <c:pt idx="12627">
                  <c:v>7.4614025000000002</c:v>
                </c:pt>
                <c:pt idx="12628">
                  <c:v>7.461816875001599</c:v>
                </c:pt>
                <c:pt idx="12629">
                  <c:v>7.4621424999999997</c:v>
                </c:pt>
                <c:pt idx="12630">
                  <c:v>7.4625293750015986</c:v>
                </c:pt>
                <c:pt idx="12631">
                  <c:v>7.4628531250015993</c:v>
                </c:pt>
                <c:pt idx="12632">
                  <c:v>7.4632525000000003</c:v>
                </c:pt>
                <c:pt idx="12633">
                  <c:v>7.4636006250015994</c:v>
                </c:pt>
                <c:pt idx="12634">
                  <c:v>7.4639262500000001</c:v>
                </c:pt>
                <c:pt idx="12635">
                  <c:v>7.4639143750015986</c:v>
                </c:pt>
                <c:pt idx="12636">
                  <c:v>7.4635449999999999</c:v>
                </c:pt>
                <c:pt idx="12637">
                  <c:v>7.4637543750015993</c:v>
                </c:pt>
                <c:pt idx="12638">
                  <c:v>7.4640825</c:v>
                </c:pt>
                <c:pt idx="12639">
                  <c:v>7.4642575000000004</c:v>
                </c:pt>
                <c:pt idx="12640">
                  <c:v>7.4639031250015986</c:v>
                </c:pt>
                <c:pt idx="12641">
                  <c:v>7.4637862500000001</c:v>
                </c:pt>
                <c:pt idx="12642">
                  <c:v>7.4640731250015993</c:v>
                </c:pt>
                <c:pt idx="12643">
                  <c:v>7.4637156250015986</c:v>
                </c:pt>
                <c:pt idx="12644">
                  <c:v>7.4637181250015994</c:v>
                </c:pt>
                <c:pt idx="12645">
                  <c:v>7.4641112500000002</c:v>
                </c:pt>
                <c:pt idx="12646">
                  <c:v>7.4644700000000004</c:v>
                </c:pt>
                <c:pt idx="12647">
                  <c:v>7.4646418750015986</c:v>
                </c:pt>
                <c:pt idx="12648">
                  <c:v>7.4642756250015987</c:v>
                </c:pt>
                <c:pt idx="12649">
                  <c:v>7.4639243750015991</c:v>
                </c:pt>
                <c:pt idx="12650">
                  <c:v>7.4642187499999997</c:v>
                </c:pt>
                <c:pt idx="12651">
                  <c:v>7.463893125001599</c:v>
                </c:pt>
                <c:pt idx="12652">
                  <c:v>7.4634168750015988</c:v>
                </c:pt>
                <c:pt idx="12653">
                  <c:v>7.463093125001599</c:v>
                </c:pt>
                <c:pt idx="12654">
                  <c:v>7.462695625001599</c:v>
                </c:pt>
                <c:pt idx="12655">
                  <c:v>7.4623031250015988</c:v>
                </c:pt>
                <c:pt idx="12656">
                  <c:v>7.4619731250015988</c:v>
                </c:pt>
                <c:pt idx="12657">
                  <c:v>7.4616343750015988</c:v>
                </c:pt>
                <c:pt idx="12658">
                  <c:v>7.4613131250015989</c:v>
                </c:pt>
                <c:pt idx="12659">
                  <c:v>7.4616756250015994</c:v>
                </c:pt>
                <c:pt idx="12660">
                  <c:v>7.4620525000000004</c:v>
                </c:pt>
                <c:pt idx="12661">
                  <c:v>7.4623993750015991</c:v>
                </c:pt>
                <c:pt idx="12662">
                  <c:v>7.4627193750015994</c:v>
                </c:pt>
                <c:pt idx="12663">
                  <c:v>7.4630943750015986</c:v>
                </c:pt>
                <c:pt idx="12664">
                  <c:v>7.4634668750015987</c:v>
                </c:pt>
                <c:pt idx="12665">
                  <c:v>7.4638081250015986</c:v>
                </c:pt>
                <c:pt idx="12666">
                  <c:v>7.4641937499999997</c:v>
                </c:pt>
                <c:pt idx="12667">
                  <c:v>7.4646100000000004</c:v>
                </c:pt>
                <c:pt idx="12668">
                  <c:v>7.4649850000000004</c:v>
                </c:pt>
                <c:pt idx="12669">
                  <c:v>7.4654618750015986</c:v>
                </c:pt>
                <c:pt idx="12670">
                  <c:v>7.4659018750015989</c:v>
                </c:pt>
                <c:pt idx="12671">
                  <c:v>7.4663031250015992</c:v>
                </c:pt>
                <c:pt idx="12672">
                  <c:v>7.4666924999999997</c:v>
                </c:pt>
                <c:pt idx="12673">
                  <c:v>7.4670318750015987</c:v>
                </c:pt>
                <c:pt idx="12674">
                  <c:v>7.4671775</c:v>
                </c:pt>
                <c:pt idx="12675">
                  <c:v>7.4668487499999996</c:v>
                </c:pt>
                <c:pt idx="12676">
                  <c:v>7.4664856250015994</c:v>
                </c:pt>
                <c:pt idx="12677">
                  <c:v>7.4661381250015992</c:v>
                </c:pt>
                <c:pt idx="12678">
                  <c:v>7.46563</c:v>
                </c:pt>
                <c:pt idx="12679">
                  <c:v>7.4651287499999999</c:v>
                </c:pt>
                <c:pt idx="12680">
                  <c:v>7.4645931250015991</c:v>
                </c:pt>
                <c:pt idx="12681">
                  <c:v>7.4640849999999999</c:v>
                </c:pt>
                <c:pt idx="12682">
                  <c:v>7.4636668750015991</c:v>
                </c:pt>
                <c:pt idx="12683">
                  <c:v>7.4632981250015993</c:v>
                </c:pt>
                <c:pt idx="12684">
                  <c:v>7.462849375001599</c:v>
                </c:pt>
                <c:pt idx="12685">
                  <c:v>7.4624418750015993</c:v>
                </c:pt>
                <c:pt idx="12686">
                  <c:v>7.4620443750015992</c:v>
                </c:pt>
                <c:pt idx="12687">
                  <c:v>7.461721875001599</c:v>
                </c:pt>
                <c:pt idx="12688">
                  <c:v>7.46111375</c:v>
                </c:pt>
                <c:pt idx="12689">
                  <c:v>7.4607875000000003</c:v>
                </c:pt>
                <c:pt idx="12690">
                  <c:v>7.46019875</c:v>
                </c:pt>
                <c:pt idx="12691">
                  <c:v>7.4596225</c:v>
                </c:pt>
                <c:pt idx="12692">
                  <c:v>7.4592287500000003</c:v>
                </c:pt>
                <c:pt idx="12693">
                  <c:v>7.4588099999999997</c:v>
                </c:pt>
                <c:pt idx="12694">
                  <c:v>7.4584668750015988</c:v>
                </c:pt>
                <c:pt idx="12695">
                  <c:v>7.45808625</c:v>
                </c:pt>
                <c:pt idx="12696">
                  <c:v>7.4577543750015991</c:v>
                </c:pt>
                <c:pt idx="12697">
                  <c:v>7.4580687499999998</c:v>
                </c:pt>
                <c:pt idx="12698">
                  <c:v>7.45791</c:v>
                </c:pt>
                <c:pt idx="12699">
                  <c:v>7.4582843750015986</c:v>
                </c:pt>
                <c:pt idx="12700">
                  <c:v>7.4586331250015991</c:v>
                </c:pt>
                <c:pt idx="12701">
                  <c:v>7.4589825000000003</c:v>
                </c:pt>
                <c:pt idx="12702">
                  <c:v>7.4593187500000004</c:v>
                </c:pt>
                <c:pt idx="12703">
                  <c:v>7.4596668750015986</c:v>
                </c:pt>
                <c:pt idx="12704">
                  <c:v>7.4600193750015986</c:v>
                </c:pt>
                <c:pt idx="12705">
                  <c:v>7.4603837500000001</c:v>
                </c:pt>
                <c:pt idx="12706">
                  <c:v>7.4607625000000004</c:v>
                </c:pt>
                <c:pt idx="12707">
                  <c:v>7.4610856250015987</c:v>
                </c:pt>
                <c:pt idx="12708">
                  <c:v>7.4605899999999998</c:v>
                </c:pt>
                <c:pt idx="12709">
                  <c:v>7.4602318750015986</c:v>
                </c:pt>
                <c:pt idx="12710">
                  <c:v>7.4605550000000003</c:v>
                </c:pt>
                <c:pt idx="12711">
                  <c:v>7.4609981250015993</c:v>
                </c:pt>
                <c:pt idx="12712">
                  <c:v>7.4614031250015991</c:v>
                </c:pt>
                <c:pt idx="12713">
                  <c:v>7.4618443750015988</c:v>
                </c:pt>
                <c:pt idx="12714">
                  <c:v>7.4621706250015993</c:v>
                </c:pt>
                <c:pt idx="12715">
                  <c:v>7.4625087499999996</c:v>
                </c:pt>
                <c:pt idx="12716">
                  <c:v>7.4624218750015991</c:v>
                </c:pt>
                <c:pt idx="12717">
                  <c:v>7.4626437499999998</c:v>
                </c:pt>
                <c:pt idx="12718">
                  <c:v>7.4621674999999996</c:v>
                </c:pt>
                <c:pt idx="12719">
                  <c:v>7.4617981250015992</c:v>
                </c:pt>
                <c:pt idx="12720">
                  <c:v>7.4614268750015986</c:v>
                </c:pt>
                <c:pt idx="12721">
                  <c:v>7.4611018750015994</c:v>
                </c:pt>
                <c:pt idx="12722">
                  <c:v>7.46076125</c:v>
                </c:pt>
                <c:pt idx="12723">
                  <c:v>7.4608568750015989</c:v>
                </c:pt>
                <c:pt idx="12724">
                  <c:v>7.4605187500000003</c:v>
                </c:pt>
                <c:pt idx="12725">
                  <c:v>7.4601775000000004</c:v>
                </c:pt>
                <c:pt idx="12726">
                  <c:v>7.4598231250015994</c:v>
                </c:pt>
                <c:pt idx="12727">
                  <c:v>7.4598306250015991</c:v>
                </c:pt>
                <c:pt idx="12728">
                  <c:v>7.4593674999999999</c:v>
                </c:pt>
                <c:pt idx="12729">
                  <c:v>7.4588175000000003</c:v>
                </c:pt>
                <c:pt idx="12730">
                  <c:v>7.4582393750015994</c:v>
                </c:pt>
                <c:pt idx="12731">
                  <c:v>7.4576693750015988</c:v>
                </c:pt>
                <c:pt idx="12732">
                  <c:v>7.4571687500000001</c:v>
                </c:pt>
                <c:pt idx="12733">
                  <c:v>7.4567731250015994</c:v>
                </c:pt>
                <c:pt idx="12734">
                  <c:v>7.4563862500000004</c:v>
                </c:pt>
                <c:pt idx="12735">
                  <c:v>7.456008125001599</c:v>
                </c:pt>
                <c:pt idx="12736">
                  <c:v>7.4563406250015989</c:v>
                </c:pt>
                <c:pt idx="12737">
                  <c:v>7.4566749999999997</c:v>
                </c:pt>
                <c:pt idx="12738">
                  <c:v>7.4571500000000004</c:v>
                </c:pt>
                <c:pt idx="12739">
                  <c:v>7.4575637500000003</c:v>
                </c:pt>
                <c:pt idx="12740">
                  <c:v>7.45801625</c:v>
                </c:pt>
                <c:pt idx="12741">
                  <c:v>7.45834375</c:v>
                </c:pt>
                <c:pt idx="12742">
                  <c:v>7.458766875001599</c:v>
                </c:pt>
                <c:pt idx="12743">
                  <c:v>7.4592431250015991</c:v>
                </c:pt>
                <c:pt idx="12744">
                  <c:v>7.4595862500000001</c:v>
                </c:pt>
                <c:pt idx="12745">
                  <c:v>7.459950625001599</c:v>
                </c:pt>
                <c:pt idx="12746">
                  <c:v>7.4603237499999997</c:v>
                </c:pt>
                <c:pt idx="12747">
                  <c:v>7.4607450000000002</c:v>
                </c:pt>
                <c:pt idx="12748">
                  <c:v>7.4606874999999997</c:v>
                </c:pt>
                <c:pt idx="12749">
                  <c:v>7.4606349999999999</c:v>
                </c:pt>
                <c:pt idx="12750">
                  <c:v>7.4610218750015989</c:v>
                </c:pt>
                <c:pt idx="12751">
                  <c:v>7.4607250000000001</c:v>
                </c:pt>
                <c:pt idx="12752">
                  <c:v>7.4603400000000004</c:v>
                </c:pt>
                <c:pt idx="12753">
                  <c:v>7.45982375</c:v>
                </c:pt>
                <c:pt idx="12754">
                  <c:v>7.4592324999999997</c:v>
                </c:pt>
                <c:pt idx="12755">
                  <c:v>7.4586181250015988</c:v>
                </c:pt>
                <c:pt idx="12756">
                  <c:v>7.4582724999999996</c:v>
                </c:pt>
                <c:pt idx="12757">
                  <c:v>7.4577531250015987</c:v>
                </c:pt>
                <c:pt idx="12758">
                  <c:v>7.4572775</c:v>
                </c:pt>
                <c:pt idx="12759">
                  <c:v>7.4569062500000003</c:v>
                </c:pt>
                <c:pt idx="12760">
                  <c:v>7.4565737499999996</c:v>
                </c:pt>
                <c:pt idx="12761">
                  <c:v>7.4569537500000003</c:v>
                </c:pt>
                <c:pt idx="12762">
                  <c:v>7.4569518750015993</c:v>
                </c:pt>
                <c:pt idx="12763">
                  <c:v>7.4572893750015989</c:v>
                </c:pt>
                <c:pt idx="12764">
                  <c:v>7.4576574999999998</c:v>
                </c:pt>
                <c:pt idx="12765">
                  <c:v>7.4579906250015986</c:v>
                </c:pt>
                <c:pt idx="12766">
                  <c:v>7.4584581250015987</c:v>
                </c:pt>
                <c:pt idx="12767">
                  <c:v>7.4587987499999997</c:v>
                </c:pt>
                <c:pt idx="12768">
                  <c:v>7.4591268750015987</c:v>
                </c:pt>
                <c:pt idx="12769">
                  <c:v>7.4592824999999996</c:v>
                </c:pt>
                <c:pt idx="12770">
                  <c:v>7.4590056250015992</c:v>
                </c:pt>
                <c:pt idx="12771">
                  <c:v>7.4586024999999996</c:v>
                </c:pt>
                <c:pt idx="12772">
                  <c:v>7.4582325000000003</c:v>
                </c:pt>
                <c:pt idx="12773">
                  <c:v>7.4577150000000003</c:v>
                </c:pt>
                <c:pt idx="12774">
                  <c:v>7.4572250000000002</c:v>
                </c:pt>
                <c:pt idx="12775">
                  <c:v>7.456889375001599</c:v>
                </c:pt>
                <c:pt idx="12776">
                  <c:v>7.4562662499999997</c:v>
                </c:pt>
                <c:pt idx="12777">
                  <c:v>7.4556618750015993</c:v>
                </c:pt>
                <c:pt idx="12778">
                  <c:v>7.4551443750015993</c:v>
                </c:pt>
                <c:pt idx="12779">
                  <c:v>7.454706875001599</c:v>
                </c:pt>
                <c:pt idx="12780">
                  <c:v>7.4542418750015988</c:v>
                </c:pt>
                <c:pt idx="12781">
                  <c:v>7.4538275000000001</c:v>
                </c:pt>
                <c:pt idx="12782">
                  <c:v>7.4534349999999998</c:v>
                </c:pt>
                <c:pt idx="12783">
                  <c:v>7.4530750000000001</c:v>
                </c:pt>
                <c:pt idx="12784">
                  <c:v>7.45273875</c:v>
                </c:pt>
                <c:pt idx="12785">
                  <c:v>7.4523356250015986</c:v>
                </c:pt>
                <c:pt idx="12786">
                  <c:v>7.4519893750015989</c:v>
                </c:pt>
                <c:pt idx="12787">
                  <c:v>7.4515862500000001</c:v>
                </c:pt>
                <c:pt idx="12788">
                  <c:v>7.4511537499999996</c:v>
                </c:pt>
                <c:pt idx="12789">
                  <c:v>7.4508037500000004</c:v>
                </c:pt>
                <c:pt idx="12790">
                  <c:v>7.4504400000000004</c:v>
                </c:pt>
                <c:pt idx="12791">
                  <c:v>7.4501118750015989</c:v>
                </c:pt>
                <c:pt idx="12792">
                  <c:v>7.4497743750015992</c:v>
                </c:pt>
                <c:pt idx="12793">
                  <c:v>7.4496737499999997</c:v>
                </c:pt>
                <c:pt idx="12794">
                  <c:v>7.449874375001599</c:v>
                </c:pt>
                <c:pt idx="12795">
                  <c:v>7.450215625001599</c:v>
                </c:pt>
                <c:pt idx="12796">
                  <c:v>7.4505887499999996</c:v>
                </c:pt>
                <c:pt idx="12797">
                  <c:v>7.4509256250015987</c:v>
                </c:pt>
                <c:pt idx="12798">
                  <c:v>7.4512943750015994</c:v>
                </c:pt>
                <c:pt idx="12799">
                  <c:v>7.4516637499999998</c:v>
                </c:pt>
                <c:pt idx="12800">
                  <c:v>7.4520256250015988</c:v>
                </c:pt>
                <c:pt idx="12801">
                  <c:v>7.4523887499999999</c:v>
                </c:pt>
                <c:pt idx="12802">
                  <c:v>7.452899375001599</c:v>
                </c:pt>
                <c:pt idx="12803">
                  <c:v>7.453428125001599</c:v>
                </c:pt>
                <c:pt idx="12804">
                  <c:v>7.4537562499999996</c:v>
                </c:pt>
                <c:pt idx="12805">
                  <c:v>7.4539912499999996</c:v>
                </c:pt>
                <c:pt idx="12806">
                  <c:v>7.4543600000000003</c:v>
                </c:pt>
                <c:pt idx="12807">
                  <c:v>7.4547031250015987</c:v>
                </c:pt>
                <c:pt idx="12808">
                  <c:v>7.4544275000000004</c:v>
                </c:pt>
                <c:pt idx="12809">
                  <c:v>7.4540737500000001</c:v>
                </c:pt>
                <c:pt idx="12810">
                  <c:v>7.4537199999999997</c:v>
                </c:pt>
                <c:pt idx="12811">
                  <c:v>7.4538568750015992</c:v>
                </c:pt>
                <c:pt idx="12812">
                  <c:v>7.4542018750015986</c:v>
                </c:pt>
                <c:pt idx="12813">
                  <c:v>7.4545356250015988</c:v>
                </c:pt>
                <c:pt idx="12814">
                  <c:v>7.4549424999999996</c:v>
                </c:pt>
                <c:pt idx="12815">
                  <c:v>7.4554175000000003</c:v>
                </c:pt>
                <c:pt idx="12816">
                  <c:v>7.4557962499999997</c:v>
                </c:pt>
                <c:pt idx="12817">
                  <c:v>7.4560631250015987</c:v>
                </c:pt>
                <c:pt idx="12818">
                  <c:v>7.4557337500000003</c:v>
                </c:pt>
                <c:pt idx="12819">
                  <c:v>7.4553562500000004</c:v>
                </c:pt>
                <c:pt idx="12820">
                  <c:v>7.4550349999999996</c:v>
                </c:pt>
                <c:pt idx="12821">
                  <c:v>7.4553237499999998</c:v>
                </c:pt>
                <c:pt idx="12822">
                  <c:v>7.4552649999999998</c:v>
                </c:pt>
                <c:pt idx="12823">
                  <c:v>7.4552812499999996</c:v>
                </c:pt>
                <c:pt idx="12824">
                  <c:v>7.4551281250015986</c:v>
                </c:pt>
                <c:pt idx="12825">
                  <c:v>7.4554787500000002</c:v>
                </c:pt>
                <c:pt idx="12826">
                  <c:v>7.4551024999999997</c:v>
                </c:pt>
                <c:pt idx="12827">
                  <c:v>7.4547499999999998</c:v>
                </c:pt>
                <c:pt idx="12828">
                  <c:v>7.4543631250015991</c:v>
                </c:pt>
                <c:pt idx="12829">
                  <c:v>7.4539650000000002</c:v>
                </c:pt>
                <c:pt idx="12830">
                  <c:v>7.4535843750015989</c:v>
                </c:pt>
                <c:pt idx="12831">
                  <c:v>7.4532112499999998</c:v>
                </c:pt>
                <c:pt idx="12832">
                  <c:v>7.4527475000000001</c:v>
                </c:pt>
                <c:pt idx="12833">
                  <c:v>7.4522824999999999</c:v>
                </c:pt>
                <c:pt idx="12834">
                  <c:v>7.4518581250015989</c:v>
                </c:pt>
                <c:pt idx="12835">
                  <c:v>7.4513618750015986</c:v>
                </c:pt>
                <c:pt idx="12836">
                  <c:v>7.4508218750015986</c:v>
                </c:pt>
                <c:pt idx="12837">
                  <c:v>7.4504268750015994</c:v>
                </c:pt>
                <c:pt idx="12838">
                  <c:v>7.4499874999999998</c:v>
                </c:pt>
                <c:pt idx="12839">
                  <c:v>7.449440625001599</c:v>
                </c:pt>
                <c:pt idx="12840">
                  <c:v>7.4490562499999999</c:v>
                </c:pt>
                <c:pt idx="12841">
                  <c:v>7.4486993750015991</c:v>
                </c:pt>
                <c:pt idx="12842">
                  <c:v>7.4486356250015993</c:v>
                </c:pt>
                <c:pt idx="12843">
                  <c:v>7.4481437499999998</c:v>
                </c:pt>
                <c:pt idx="12844">
                  <c:v>7.4477268750015986</c:v>
                </c:pt>
                <c:pt idx="12845">
                  <c:v>7.4473275000000001</c:v>
                </c:pt>
                <c:pt idx="12846">
                  <c:v>7.4469900000000004</c:v>
                </c:pt>
                <c:pt idx="12847">
                  <c:v>7.4470187499999998</c:v>
                </c:pt>
                <c:pt idx="12848">
                  <c:v>7.4474356250015994</c:v>
                </c:pt>
                <c:pt idx="12849">
                  <c:v>7.447798125001599</c:v>
                </c:pt>
                <c:pt idx="12850">
                  <c:v>7.4481925000000002</c:v>
                </c:pt>
                <c:pt idx="12851">
                  <c:v>7.4485868750015989</c:v>
                </c:pt>
                <c:pt idx="12852">
                  <c:v>7.4483237500000001</c:v>
                </c:pt>
                <c:pt idx="12853">
                  <c:v>7.4486668750015994</c:v>
                </c:pt>
                <c:pt idx="12854">
                  <c:v>7.4487762499999999</c:v>
                </c:pt>
                <c:pt idx="12855">
                  <c:v>7.4483787499999998</c:v>
                </c:pt>
                <c:pt idx="12856">
                  <c:v>7.4485068750015992</c:v>
                </c:pt>
                <c:pt idx="12857">
                  <c:v>7.4481349999999997</c:v>
                </c:pt>
                <c:pt idx="12858">
                  <c:v>7.4476699999999996</c:v>
                </c:pt>
                <c:pt idx="12859">
                  <c:v>7.4472568750015986</c:v>
                </c:pt>
                <c:pt idx="12860">
                  <c:v>7.4469075</c:v>
                </c:pt>
                <c:pt idx="12861">
                  <c:v>7.4468187500000003</c:v>
                </c:pt>
                <c:pt idx="12862">
                  <c:v>7.4463718750015992</c:v>
                </c:pt>
                <c:pt idx="12863">
                  <c:v>7.4459074999999997</c:v>
                </c:pt>
                <c:pt idx="12864">
                  <c:v>7.4455049999999998</c:v>
                </c:pt>
                <c:pt idx="12865">
                  <c:v>7.4456681250015988</c:v>
                </c:pt>
                <c:pt idx="12866">
                  <c:v>7.4456456250015988</c:v>
                </c:pt>
                <c:pt idx="12867">
                  <c:v>7.44532375</c:v>
                </c:pt>
                <c:pt idx="12868">
                  <c:v>7.4452706250015988</c:v>
                </c:pt>
                <c:pt idx="12869">
                  <c:v>7.4454406250015994</c:v>
                </c:pt>
                <c:pt idx="12870">
                  <c:v>7.4453737499999999</c:v>
                </c:pt>
                <c:pt idx="12871">
                  <c:v>7.4456556250015993</c:v>
                </c:pt>
                <c:pt idx="12872">
                  <c:v>7.4459837499999999</c:v>
                </c:pt>
                <c:pt idx="12873">
                  <c:v>7.4463118750015989</c:v>
                </c:pt>
                <c:pt idx="12874">
                  <c:v>7.4464218750015991</c:v>
                </c:pt>
                <c:pt idx="12875">
                  <c:v>7.4460256250015986</c:v>
                </c:pt>
                <c:pt idx="12876">
                  <c:v>7.4456818750015987</c:v>
                </c:pt>
                <c:pt idx="12877">
                  <c:v>7.4453212500000001</c:v>
                </c:pt>
                <c:pt idx="12878">
                  <c:v>7.4449118750015986</c:v>
                </c:pt>
                <c:pt idx="12879">
                  <c:v>7.4444568750015989</c:v>
                </c:pt>
                <c:pt idx="12880">
                  <c:v>7.4440825000000004</c:v>
                </c:pt>
                <c:pt idx="12881">
                  <c:v>7.4439762500000004</c:v>
                </c:pt>
                <c:pt idx="12882">
                  <c:v>7.4435975000000001</c:v>
                </c:pt>
                <c:pt idx="12883">
                  <c:v>7.4439312500000003</c:v>
                </c:pt>
                <c:pt idx="12884">
                  <c:v>7.4442624999999998</c:v>
                </c:pt>
                <c:pt idx="12885">
                  <c:v>7.4441481250015986</c:v>
                </c:pt>
                <c:pt idx="12886">
                  <c:v>7.4437556250015993</c:v>
                </c:pt>
                <c:pt idx="12887">
                  <c:v>7.4434125</c:v>
                </c:pt>
                <c:pt idx="12888">
                  <c:v>7.4439356250015987</c:v>
                </c:pt>
                <c:pt idx="12889">
                  <c:v>7.4442993750015987</c:v>
                </c:pt>
                <c:pt idx="12890">
                  <c:v>7.4446343750015993</c:v>
                </c:pt>
                <c:pt idx="12891">
                  <c:v>7.44501875</c:v>
                </c:pt>
                <c:pt idx="12892">
                  <c:v>7.4446706250015993</c:v>
                </c:pt>
                <c:pt idx="12893">
                  <c:v>7.44435</c:v>
                </c:pt>
                <c:pt idx="12894">
                  <c:v>7.4438649999999997</c:v>
                </c:pt>
                <c:pt idx="12895">
                  <c:v>7.44354125</c:v>
                </c:pt>
                <c:pt idx="12896">
                  <c:v>7.4432087500000002</c:v>
                </c:pt>
                <c:pt idx="12897">
                  <c:v>7.4427487499999998</c:v>
                </c:pt>
                <c:pt idx="12898">
                  <c:v>7.4422743750015989</c:v>
                </c:pt>
                <c:pt idx="12899">
                  <c:v>7.441933125001599</c:v>
                </c:pt>
                <c:pt idx="12900">
                  <c:v>7.4415131250015989</c:v>
                </c:pt>
                <c:pt idx="12901">
                  <c:v>7.4411768750015987</c:v>
                </c:pt>
                <c:pt idx="12902">
                  <c:v>7.440618125001599</c:v>
                </c:pt>
                <c:pt idx="12903">
                  <c:v>7.4400649999999997</c:v>
                </c:pt>
                <c:pt idx="12904">
                  <c:v>7.4396750000000003</c:v>
                </c:pt>
                <c:pt idx="12905">
                  <c:v>7.4391106250015993</c:v>
                </c:pt>
                <c:pt idx="12906">
                  <c:v>7.4385750000000002</c:v>
                </c:pt>
                <c:pt idx="12907">
                  <c:v>7.4380550000000003</c:v>
                </c:pt>
                <c:pt idx="12908">
                  <c:v>7.4376318750015988</c:v>
                </c:pt>
                <c:pt idx="12909">
                  <c:v>7.4372581250015992</c:v>
                </c:pt>
                <c:pt idx="12910">
                  <c:v>7.4369337499999997</c:v>
                </c:pt>
                <c:pt idx="12911">
                  <c:v>7.4365581250015991</c:v>
                </c:pt>
                <c:pt idx="12912">
                  <c:v>7.4369643750015992</c:v>
                </c:pt>
                <c:pt idx="12913">
                  <c:v>7.4373293750015987</c:v>
                </c:pt>
                <c:pt idx="12914">
                  <c:v>7.4376543750015989</c:v>
                </c:pt>
                <c:pt idx="12915">
                  <c:v>7.4380206250015988</c:v>
                </c:pt>
                <c:pt idx="12916">
                  <c:v>7.4383618750015987</c:v>
                </c:pt>
                <c:pt idx="12917">
                  <c:v>7.4387506250015987</c:v>
                </c:pt>
                <c:pt idx="12918">
                  <c:v>7.4388362499999996</c:v>
                </c:pt>
                <c:pt idx="12919">
                  <c:v>7.4391812499999999</c:v>
                </c:pt>
                <c:pt idx="12920">
                  <c:v>7.4396318750015986</c:v>
                </c:pt>
                <c:pt idx="12921">
                  <c:v>7.439621875001599</c:v>
                </c:pt>
                <c:pt idx="12922">
                  <c:v>7.4395674999999999</c:v>
                </c:pt>
                <c:pt idx="12923">
                  <c:v>7.4399231250015987</c:v>
                </c:pt>
                <c:pt idx="12924">
                  <c:v>7.4398362499999999</c:v>
                </c:pt>
                <c:pt idx="12925">
                  <c:v>7.4401056250015989</c:v>
                </c:pt>
                <c:pt idx="12926">
                  <c:v>7.4397549999999999</c:v>
                </c:pt>
                <c:pt idx="12927">
                  <c:v>7.4393950000000002</c:v>
                </c:pt>
                <c:pt idx="12928">
                  <c:v>7.4390656250015992</c:v>
                </c:pt>
                <c:pt idx="12929">
                  <c:v>7.4385975000000002</c:v>
                </c:pt>
                <c:pt idx="12930">
                  <c:v>7.4382362500000001</c:v>
                </c:pt>
                <c:pt idx="12931">
                  <c:v>7.437674375001599</c:v>
                </c:pt>
                <c:pt idx="12932">
                  <c:v>7.4373056250015992</c:v>
                </c:pt>
                <c:pt idx="12933">
                  <c:v>7.4367906250015992</c:v>
                </c:pt>
                <c:pt idx="12934">
                  <c:v>7.4364306250015986</c:v>
                </c:pt>
                <c:pt idx="12935">
                  <c:v>7.4360668750015986</c:v>
                </c:pt>
                <c:pt idx="12936">
                  <c:v>7.4355993750015994</c:v>
                </c:pt>
                <c:pt idx="12937">
                  <c:v>7.43506</c:v>
                </c:pt>
                <c:pt idx="12938">
                  <c:v>7.4346443750015991</c:v>
                </c:pt>
                <c:pt idx="12939">
                  <c:v>7.4343206250015994</c:v>
                </c:pt>
                <c:pt idx="12940">
                  <c:v>7.4339968750015988</c:v>
                </c:pt>
                <c:pt idx="12941">
                  <c:v>7.4336718750015987</c:v>
                </c:pt>
                <c:pt idx="12942">
                  <c:v>7.4334056250015994</c:v>
                </c:pt>
                <c:pt idx="12943">
                  <c:v>7.4329806250015986</c:v>
                </c:pt>
                <c:pt idx="12944">
                  <c:v>7.4325768750015992</c:v>
                </c:pt>
                <c:pt idx="12945">
                  <c:v>7.4322524999999997</c:v>
                </c:pt>
                <c:pt idx="12946">
                  <c:v>7.4318925</c:v>
                </c:pt>
                <c:pt idx="12947">
                  <c:v>7.4315193750015993</c:v>
                </c:pt>
                <c:pt idx="12948">
                  <c:v>7.4310974999999999</c:v>
                </c:pt>
                <c:pt idx="12949">
                  <c:v>7.43063875</c:v>
                </c:pt>
                <c:pt idx="12950">
                  <c:v>7.4301618750015992</c:v>
                </c:pt>
                <c:pt idx="12951">
                  <c:v>7.429615625001599</c:v>
                </c:pt>
                <c:pt idx="12952">
                  <c:v>7.4290124999999998</c:v>
                </c:pt>
                <c:pt idx="12953">
                  <c:v>7.4285837499999996</c:v>
                </c:pt>
                <c:pt idx="12954">
                  <c:v>7.4282087499999996</c:v>
                </c:pt>
                <c:pt idx="12955">
                  <c:v>7.4278481250015993</c:v>
                </c:pt>
                <c:pt idx="12956">
                  <c:v>7.4274393750015992</c:v>
                </c:pt>
                <c:pt idx="12957">
                  <c:v>7.4269506250015986</c:v>
                </c:pt>
                <c:pt idx="12958">
                  <c:v>7.4264756250015989</c:v>
                </c:pt>
                <c:pt idx="12959">
                  <c:v>7.4258418750015993</c:v>
                </c:pt>
                <c:pt idx="12960">
                  <c:v>7.4251750000000003</c:v>
                </c:pt>
                <c:pt idx="12961">
                  <c:v>7.4199806250015987</c:v>
                </c:pt>
                <c:pt idx="12962">
                  <c:v>7.4133731250015993</c:v>
                </c:pt>
                <c:pt idx="12963">
                  <c:v>7.4060924999999997</c:v>
                </c:pt>
                <c:pt idx="12964">
                  <c:v>7.3983112499999999</c:v>
                </c:pt>
                <c:pt idx="12965">
                  <c:v>7.3903568750015989</c:v>
                </c:pt>
                <c:pt idx="12966">
                  <c:v>7.3821206250015994</c:v>
                </c:pt>
                <c:pt idx="12967">
                  <c:v>7.3737725000000003</c:v>
                </c:pt>
                <c:pt idx="12968">
                  <c:v>7.365263125001599</c:v>
                </c:pt>
                <c:pt idx="12969">
                  <c:v>7.3566712499999998</c:v>
                </c:pt>
                <c:pt idx="12970">
                  <c:v>7.3482856250015987</c:v>
                </c:pt>
                <c:pt idx="12971">
                  <c:v>7.3443287499999999</c:v>
                </c:pt>
                <c:pt idx="12972">
                  <c:v>7.3416912500000002</c:v>
                </c:pt>
                <c:pt idx="12973">
                  <c:v>7.3396587499999999</c:v>
                </c:pt>
                <c:pt idx="12974">
                  <c:v>7.3380150000000004</c:v>
                </c:pt>
                <c:pt idx="12975">
                  <c:v>7.3366568750015988</c:v>
                </c:pt>
                <c:pt idx="12976">
                  <c:v>7.335479375001599</c:v>
                </c:pt>
                <c:pt idx="12977">
                  <c:v>7.3344631250015988</c:v>
                </c:pt>
                <c:pt idx="12978">
                  <c:v>7.3335125000000003</c:v>
                </c:pt>
                <c:pt idx="12979">
                  <c:v>7.33266375</c:v>
                </c:pt>
                <c:pt idx="12980">
                  <c:v>7.3318475000000003</c:v>
                </c:pt>
                <c:pt idx="12981">
                  <c:v>7.3311643750015989</c:v>
                </c:pt>
                <c:pt idx="12982">
                  <c:v>7.3305693750015992</c:v>
                </c:pt>
                <c:pt idx="12983">
                  <c:v>7.3299556250015989</c:v>
                </c:pt>
                <c:pt idx="12984">
                  <c:v>7.3294024999999996</c:v>
                </c:pt>
                <c:pt idx="12985">
                  <c:v>7.3288556250015988</c:v>
                </c:pt>
                <c:pt idx="12986">
                  <c:v>7.3283406250015988</c:v>
                </c:pt>
                <c:pt idx="12987">
                  <c:v>7.3278474999999998</c:v>
                </c:pt>
                <c:pt idx="12988">
                  <c:v>7.3274437499999996</c:v>
                </c:pt>
                <c:pt idx="12989">
                  <c:v>7.3270118750015989</c:v>
                </c:pt>
                <c:pt idx="12990">
                  <c:v>7.3266499999999999</c:v>
                </c:pt>
                <c:pt idx="12991">
                  <c:v>7.3262806250015986</c:v>
                </c:pt>
                <c:pt idx="12992">
                  <c:v>7.3258762500000003</c:v>
                </c:pt>
                <c:pt idx="12993">
                  <c:v>7.3252256250015986</c:v>
                </c:pt>
                <c:pt idx="12994">
                  <c:v>7.3246500000000001</c:v>
                </c:pt>
                <c:pt idx="12995">
                  <c:v>7.3240575000000003</c:v>
                </c:pt>
                <c:pt idx="12996">
                  <c:v>7.3235393750015989</c:v>
                </c:pt>
                <c:pt idx="12997">
                  <c:v>7.3229731250015986</c:v>
                </c:pt>
                <c:pt idx="12998">
                  <c:v>7.3225368750015987</c:v>
                </c:pt>
                <c:pt idx="12999">
                  <c:v>7.3220375000000004</c:v>
                </c:pt>
                <c:pt idx="13000">
                  <c:v>7.3215075000000001</c:v>
                </c:pt>
                <c:pt idx="13001">
                  <c:v>7.3210343750015987</c:v>
                </c:pt>
                <c:pt idx="13002">
                  <c:v>7.320640625001599</c:v>
                </c:pt>
                <c:pt idx="13003">
                  <c:v>7.3201824999999996</c:v>
                </c:pt>
                <c:pt idx="13004">
                  <c:v>7.3197793750015991</c:v>
                </c:pt>
                <c:pt idx="13005">
                  <c:v>7.3193725000000001</c:v>
                </c:pt>
                <c:pt idx="13006">
                  <c:v>7.3189399999999996</c:v>
                </c:pt>
                <c:pt idx="13007">
                  <c:v>7.3184512499999999</c:v>
                </c:pt>
                <c:pt idx="13008">
                  <c:v>7.3179731250015987</c:v>
                </c:pt>
                <c:pt idx="13009">
                  <c:v>7.3175281250015987</c:v>
                </c:pt>
                <c:pt idx="13010">
                  <c:v>7.3171268750015992</c:v>
                </c:pt>
                <c:pt idx="13011">
                  <c:v>7.3167274999999998</c:v>
                </c:pt>
                <c:pt idx="13012">
                  <c:v>7.3163812500000001</c:v>
                </c:pt>
                <c:pt idx="13013">
                  <c:v>7.3159599999999996</c:v>
                </c:pt>
                <c:pt idx="13014">
                  <c:v>7.3154737499999998</c:v>
                </c:pt>
                <c:pt idx="13015">
                  <c:v>7.3151137500000001</c:v>
                </c:pt>
                <c:pt idx="13016">
                  <c:v>7.3146618750015993</c:v>
                </c:pt>
                <c:pt idx="13017">
                  <c:v>7.3141693750015992</c:v>
                </c:pt>
                <c:pt idx="13018">
                  <c:v>7.313765625001599</c:v>
                </c:pt>
                <c:pt idx="13019">
                  <c:v>7.3134181250015988</c:v>
                </c:pt>
                <c:pt idx="13020">
                  <c:v>7.3129724999999999</c:v>
                </c:pt>
                <c:pt idx="13021">
                  <c:v>7.3126006250015987</c:v>
                </c:pt>
                <c:pt idx="13022">
                  <c:v>7.3122037500000001</c:v>
                </c:pt>
                <c:pt idx="13023">
                  <c:v>7.3118350000000003</c:v>
                </c:pt>
                <c:pt idx="13024">
                  <c:v>7.3114943750015993</c:v>
                </c:pt>
                <c:pt idx="13025">
                  <c:v>7.311171875001599</c:v>
                </c:pt>
                <c:pt idx="13026">
                  <c:v>7.3107806250015992</c:v>
                </c:pt>
                <c:pt idx="13027">
                  <c:v>7.3103937500000002</c:v>
                </c:pt>
                <c:pt idx="13028">
                  <c:v>7.3100162500000003</c:v>
                </c:pt>
                <c:pt idx="13029">
                  <c:v>7.3096068750015988</c:v>
                </c:pt>
                <c:pt idx="13030">
                  <c:v>7.3092481250015986</c:v>
                </c:pt>
                <c:pt idx="13031">
                  <c:v>7.3088806250015992</c:v>
                </c:pt>
                <c:pt idx="13032">
                  <c:v>7.3085456250015994</c:v>
                </c:pt>
                <c:pt idx="13033">
                  <c:v>7.3081525000000003</c:v>
                </c:pt>
                <c:pt idx="13034">
                  <c:v>7.3077993750015988</c:v>
                </c:pt>
                <c:pt idx="13035">
                  <c:v>7.3073987499999999</c:v>
                </c:pt>
                <c:pt idx="13036">
                  <c:v>7.3070762499999997</c:v>
                </c:pt>
                <c:pt idx="13037">
                  <c:v>7.3067012499999997</c:v>
                </c:pt>
                <c:pt idx="13038">
                  <c:v>7.3062931250015986</c:v>
                </c:pt>
                <c:pt idx="13039">
                  <c:v>7.3059512499999997</c:v>
                </c:pt>
                <c:pt idx="13040">
                  <c:v>7.30561375</c:v>
                </c:pt>
                <c:pt idx="13041">
                  <c:v>7.3051968750015988</c:v>
                </c:pt>
                <c:pt idx="13042">
                  <c:v>7.30484125</c:v>
                </c:pt>
                <c:pt idx="13043">
                  <c:v>7.304498125001599</c:v>
                </c:pt>
                <c:pt idx="13044">
                  <c:v>7.3044181250015994</c:v>
                </c:pt>
                <c:pt idx="13045">
                  <c:v>7.3047581250015989</c:v>
                </c:pt>
                <c:pt idx="13046">
                  <c:v>7.3047243750015989</c:v>
                </c:pt>
                <c:pt idx="13047">
                  <c:v>7.3049150000000003</c:v>
                </c:pt>
                <c:pt idx="13048">
                  <c:v>7.3052693750015987</c:v>
                </c:pt>
                <c:pt idx="13049">
                  <c:v>7.3049243750015993</c:v>
                </c:pt>
                <c:pt idx="13050">
                  <c:v>7.3045825000000004</c:v>
                </c:pt>
                <c:pt idx="13051">
                  <c:v>7.3041406250015992</c:v>
                </c:pt>
                <c:pt idx="13052">
                  <c:v>7.3035531250015993</c:v>
                </c:pt>
                <c:pt idx="13053">
                  <c:v>7.302925625001599</c:v>
                </c:pt>
                <c:pt idx="13054">
                  <c:v>7.3025581250015987</c:v>
                </c:pt>
                <c:pt idx="13055">
                  <c:v>7.3021462499999998</c:v>
                </c:pt>
                <c:pt idx="13056">
                  <c:v>7.3016699999999997</c:v>
                </c:pt>
                <c:pt idx="13057">
                  <c:v>7.3011806250015994</c:v>
                </c:pt>
                <c:pt idx="13058">
                  <c:v>7.3007706250015989</c:v>
                </c:pt>
                <c:pt idx="13059">
                  <c:v>7.3003743750015992</c:v>
                </c:pt>
                <c:pt idx="13060">
                  <c:v>7.3000350000000003</c:v>
                </c:pt>
                <c:pt idx="13061">
                  <c:v>7.2993456250015987</c:v>
                </c:pt>
                <c:pt idx="13062">
                  <c:v>7.2988762500000002</c:v>
                </c:pt>
                <c:pt idx="13063">
                  <c:v>7.2985306250015993</c:v>
                </c:pt>
                <c:pt idx="13064">
                  <c:v>7.298188125001599</c:v>
                </c:pt>
                <c:pt idx="13065">
                  <c:v>7.29786</c:v>
                </c:pt>
                <c:pt idx="13066">
                  <c:v>7.2974350000000001</c:v>
                </c:pt>
                <c:pt idx="13067">
                  <c:v>7.2970781250015992</c:v>
                </c:pt>
                <c:pt idx="13068">
                  <c:v>7.2967424999999997</c:v>
                </c:pt>
                <c:pt idx="13069">
                  <c:v>7.2967381250015988</c:v>
                </c:pt>
                <c:pt idx="13070">
                  <c:v>7.2970662500000003</c:v>
                </c:pt>
                <c:pt idx="13071">
                  <c:v>7.29744875</c:v>
                </c:pt>
                <c:pt idx="13072">
                  <c:v>7.2979393750015991</c:v>
                </c:pt>
                <c:pt idx="13073">
                  <c:v>7.2983606250015987</c:v>
                </c:pt>
                <c:pt idx="13074">
                  <c:v>7.2987156250015994</c:v>
                </c:pt>
                <c:pt idx="13075">
                  <c:v>7.2990637500000002</c:v>
                </c:pt>
                <c:pt idx="13076">
                  <c:v>7.2988774999999997</c:v>
                </c:pt>
                <c:pt idx="13077">
                  <c:v>7.2988712500000004</c:v>
                </c:pt>
                <c:pt idx="13078">
                  <c:v>7.2992687500000004</c:v>
                </c:pt>
                <c:pt idx="13079">
                  <c:v>7.2996999999999996</c:v>
                </c:pt>
                <c:pt idx="13080">
                  <c:v>7.3001062499999998</c:v>
                </c:pt>
                <c:pt idx="13081">
                  <c:v>7.3004862499999996</c:v>
                </c:pt>
                <c:pt idx="13082">
                  <c:v>7.3008168750015994</c:v>
                </c:pt>
                <c:pt idx="13083">
                  <c:v>7.3011625000000002</c:v>
                </c:pt>
                <c:pt idx="13084">
                  <c:v>7.3015650000000001</c:v>
                </c:pt>
                <c:pt idx="13085">
                  <c:v>7.3019356250015992</c:v>
                </c:pt>
                <c:pt idx="13086">
                  <c:v>7.302256875001599</c:v>
                </c:pt>
                <c:pt idx="13087">
                  <c:v>7.3026450000000001</c:v>
                </c:pt>
                <c:pt idx="13088">
                  <c:v>7.3022912499999997</c:v>
                </c:pt>
                <c:pt idx="13089">
                  <c:v>7.30185</c:v>
                </c:pt>
                <c:pt idx="13090">
                  <c:v>7.3015193750015994</c:v>
                </c:pt>
                <c:pt idx="13091">
                  <c:v>7.3011175000000001</c:v>
                </c:pt>
                <c:pt idx="13092">
                  <c:v>7.3007268750015992</c:v>
                </c:pt>
                <c:pt idx="13093">
                  <c:v>7.3002968750015986</c:v>
                </c:pt>
                <c:pt idx="13094">
                  <c:v>7.2998599999999998</c:v>
                </c:pt>
                <c:pt idx="13095">
                  <c:v>7.2994737499999998</c:v>
                </c:pt>
                <c:pt idx="13096">
                  <c:v>7.2990956250015993</c:v>
                </c:pt>
                <c:pt idx="13097">
                  <c:v>7.298728125001599</c:v>
                </c:pt>
                <c:pt idx="13098">
                  <c:v>7.2982687500000001</c:v>
                </c:pt>
                <c:pt idx="13099">
                  <c:v>7.2976925000000001</c:v>
                </c:pt>
                <c:pt idx="13100">
                  <c:v>7.2973031250015987</c:v>
                </c:pt>
                <c:pt idx="13101">
                  <c:v>7.2969437499999996</c:v>
                </c:pt>
                <c:pt idx="13102">
                  <c:v>7.2965137499999999</c:v>
                </c:pt>
                <c:pt idx="13103">
                  <c:v>7.2961787500000002</c:v>
                </c:pt>
                <c:pt idx="13104">
                  <c:v>7.2957912499999997</c:v>
                </c:pt>
                <c:pt idx="13105">
                  <c:v>7.2954387499999998</c:v>
                </c:pt>
                <c:pt idx="13106">
                  <c:v>7.2950900000000001</c:v>
                </c:pt>
                <c:pt idx="13107">
                  <c:v>7.2947106250015992</c:v>
                </c:pt>
                <c:pt idx="13108">
                  <c:v>7.295149375001599</c:v>
                </c:pt>
                <c:pt idx="13109">
                  <c:v>7.2955293750015988</c:v>
                </c:pt>
                <c:pt idx="13110">
                  <c:v>7.2958631250015991</c:v>
                </c:pt>
                <c:pt idx="13111">
                  <c:v>7.296265</c:v>
                </c:pt>
                <c:pt idx="13112">
                  <c:v>7.2966181250015989</c:v>
                </c:pt>
                <c:pt idx="13113">
                  <c:v>7.2969462500000004</c:v>
                </c:pt>
                <c:pt idx="13114">
                  <c:v>7.297284375001599</c:v>
                </c:pt>
                <c:pt idx="13115">
                  <c:v>7.2976968750015994</c:v>
                </c:pt>
                <c:pt idx="13116">
                  <c:v>7.2980700000000001</c:v>
                </c:pt>
                <c:pt idx="13117">
                  <c:v>7.2983993750015994</c:v>
                </c:pt>
                <c:pt idx="13118">
                  <c:v>7.2989375000000001</c:v>
                </c:pt>
                <c:pt idx="13119">
                  <c:v>7.2993468750015991</c:v>
                </c:pt>
                <c:pt idx="13120">
                  <c:v>7.2997893750015992</c:v>
                </c:pt>
                <c:pt idx="13121">
                  <c:v>7.3002131250015987</c:v>
                </c:pt>
                <c:pt idx="13122">
                  <c:v>7.3006543750015993</c:v>
                </c:pt>
                <c:pt idx="13123">
                  <c:v>7.3009793750015994</c:v>
                </c:pt>
                <c:pt idx="13124">
                  <c:v>7.3013275000000002</c:v>
                </c:pt>
                <c:pt idx="13125">
                  <c:v>7.3009493750015988</c:v>
                </c:pt>
                <c:pt idx="13126">
                  <c:v>7.3010568750015992</c:v>
                </c:pt>
                <c:pt idx="13127">
                  <c:v>7.3013843750015992</c:v>
                </c:pt>
                <c:pt idx="13128">
                  <c:v>7.3017368750015992</c:v>
                </c:pt>
                <c:pt idx="13129">
                  <c:v>7.3020631250015988</c:v>
                </c:pt>
                <c:pt idx="13130">
                  <c:v>7.3016837499999996</c:v>
                </c:pt>
                <c:pt idx="13131">
                  <c:v>7.301319375001599</c:v>
                </c:pt>
                <c:pt idx="13132">
                  <c:v>7.300991875001599</c:v>
                </c:pt>
                <c:pt idx="13133">
                  <c:v>7.3005987499999998</c:v>
                </c:pt>
                <c:pt idx="13134">
                  <c:v>7.300838125001599</c:v>
                </c:pt>
                <c:pt idx="13135">
                  <c:v>7.3006099999999998</c:v>
                </c:pt>
                <c:pt idx="13136">
                  <c:v>7.3006806250015988</c:v>
                </c:pt>
                <c:pt idx="13137">
                  <c:v>7.3002237499999998</c:v>
                </c:pt>
                <c:pt idx="13138">
                  <c:v>7.2997987499999999</c:v>
                </c:pt>
                <c:pt idx="13139">
                  <c:v>7.2994300000000001</c:v>
                </c:pt>
                <c:pt idx="13140">
                  <c:v>7.2990206250015994</c:v>
                </c:pt>
                <c:pt idx="13141">
                  <c:v>7.2986887500000002</c:v>
                </c:pt>
                <c:pt idx="13142">
                  <c:v>7.2983081250015989</c:v>
                </c:pt>
                <c:pt idx="13143">
                  <c:v>7.2979475000000003</c:v>
                </c:pt>
                <c:pt idx="13144">
                  <c:v>7.2983062500000004</c:v>
                </c:pt>
                <c:pt idx="13145">
                  <c:v>7.2986374999999999</c:v>
                </c:pt>
                <c:pt idx="13146">
                  <c:v>7.2989943750015991</c:v>
                </c:pt>
                <c:pt idx="13147">
                  <c:v>7.2994043750015987</c:v>
                </c:pt>
                <c:pt idx="13148">
                  <c:v>7.2997550000000002</c:v>
                </c:pt>
                <c:pt idx="13149">
                  <c:v>7.2998637500000001</c:v>
                </c:pt>
                <c:pt idx="13150">
                  <c:v>7.2995025</c:v>
                </c:pt>
                <c:pt idx="13151">
                  <c:v>7.2998225000000003</c:v>
                </c:pt>
                <c:pt idx="13152">
                  <c:v>7.3002331250015988</c:v>
                </c:pt>
                <c:pt idx="13153">
                  <c:v>7.3005931250015994</c:v>
                </c:pt>
                <c:pt idx="13154">
                  <c:v>7.3009662500000001</c:v>
                </c:pt>
                <c:pt idx="13155">
                  <c:v>7.3013706250015993</c:v>
                </c:pt>
                <c:pt idx="13156">
                  <c:v>7.3017412500000001</c:v>
                </c:pt>
                <c:pt idx="13157">
                  <c:v>7.3021481250015992</c:v>
                </c:pt>
                <c:pt idx="13158">
                  <c:v>7.3025781250015989</c:v>
                </c:pt>
                <c:pt idx="13159">
                  <c:v>7.3031218750015992</c:v>
                </c:pt>
                <c:pt idx="13160">
                  <c:v>7.3034456250015989</c:v>
                </c:pt>
                <c:pt idx="13161">
                  <c:v>7.3039649999999998</c:v>
                </c:pt>
                <c:pt idx="13162">
                  <c:v>7.3042862499999996</c:v>
                </c:pt>
                <c:pt idx="13163">
                  <c:v>7.3047050000000002</c:v>
                </c:pt>
                <c:pt idx="13164">
                  <c:v>7.3050768750015989</c:v>
                </c:pt>
                <c:pt idx="13165">
                  <c:v>7.3054662500000003</c:v>
                </c:pt>
                <c:pt idx="13166">
                  <c:v>7.3058612500000004</c:v>
                </c:pt>
                <c:pt idx="13167">
                  <c:v>7.3062193750015991</c:v>
                </c:pt>
                <c:pt idx="13168">
                  <c:v>7.3058949999999996</c:v>
                </c:pt>
                <c:pt idx="13169">
                  <c:v>7.3055062499999996</c:v>
                </c:pt>
                <c:pt idx="13170">
                  <c:v>7.3051349999999999</c:v>
                </c:pt>
                <c:pt idx="13171">
                  <c:v>7.304805</c:v>
                </c:pt>
                <c:pt idx="13172">
                  <c:v>7.3044137500000001</c:v>
                </c:pt>
                <c:pt idx="13173">
                  <c:v>7.3040493750015987</c:v>
                </c:pt>
                <c:pt idx="13174">
                  <c:v>7.3038550000000004</c:v>
                </c:pt>
                <c:pt idx="13175">
                  <c:v>7.3034393750015987</c:v>
                </c:pt>
                <c:pt idx="13176">
                  <c:v>7.3030612499999998</c:v>
                </c:pt>
                <c:pt idx="13177">
                  <c:v>7.3026937500000004</c:v>
                </c:pt>
                <c:pt idx="13178">
                  <c:v>7.3022287500000003</c:v>
                </c:pt>
                <c:pt idx="13179">
                  <c:v>7.30202375</c:v>
                </c:pt>
                <c:pt idx="13180">
                  <c:v>7.3016412500000003</c:v>
                </c:pt>
                <c:pt idx="13181">
                  <c:v>7.301285</c:v>
                </c:pt>
                <c:pt idx="13182">
                  <c:v>7.3009649999999997</c:v>
                </c:pt>
                <c:pt idx="13183">
                  <c:v>7.3012887500000003</c:v>
                </c:pt>
                <c:pt idx="13184">
                  <c:v>7.301615</c:v>
                </c:pt>
                <c:pt idx="13185">
                  <c:v>7.3019387499999997</c:v>
                </c:pt>
                <c:pt idx="13186">
                  <c:v>7.3022650000000002</c:v>
                </c:pt>
                <c:pt idx="13187">
                  <c:v>7.3025906250015993</c:v>
                </c:pt>
                <c:pt idx="13188">
                  <c:v>7.3029312500000003</c:v>
                </c:pt>
                <c:pt idx="13189">
                  <c:v>7.3033762500000003</c:v>
                </c:pt>
                <c:pt idx="13190">
                  <c:v>7.3037700000000001</c:v>
                </c:pt>
                <c:pt idx="13191">
                  <c:v>7.3041887499999998</c:v>
                </c:pt>
                <c:pt idx="13192">
                  <c:v>7.3045618750015988</c:v>
                </c:pt>
                <c:pt idx="13193">
                  <c:v>7.3049900000000001</c:v>
                </c:pt>
                <c:pt idx="13194">
                  <c:v>7.3054456250015987</c:v>
                </c:pt>
                <c:pt idx="13195">
                  <c:v>7.3058449999999997</c:v>
                </c:pt>
                <c:pt idx="13196">
                  <c:v>7.3062618750015993</c:v>
                </c:pt>
                <c:pt idx="13197">
                  <c:v>7.30662375</c:v>
                </c:pt>
                <c:pt idx="13198">
                  <c:v>7.3069924999999998</c:v>
                </c:pt>
                <c:pt idx="13199">
                  <c:v>7.307478125001599</c:v>
                </c:pt>
                <c:pt idx="13200">
                  <c:v>7.3078381250015987</c:v>
                </c:pt>
                <c:pt idx="13201">
                  <c:v>7.3082324999999999</c:v>
                </c:pt>
                <c:pt idx="13202">
                  <c:v>7.3085812499999996</c:v>
                </c:pt>
                <c:pt idx="13203">
                  <c:v>7.3089731250015992</c:v>
                </c:pt>
                <c:pt idx="13204">
                  <c:v>7.3089431250015986</c:v>
                </c:pt>
                <c:pt idx="13205">
                  <c:v>7.3086099999999998</c:v>
                </c:pt>
                <c:pt idx="13206">
                  <c:v>7.3082587500000002</c:v>
                </c:pt>
                <c:pt idx="13207">
                  <c:v>7.3083962500000004</c:v>
                </c:pt>
                <c:pt idx="13208">
                  <c:v>7.3087718750015993</c:v>
                </c:pt>
                <c:pt idx="13209">
                  <c:v>7.3091356250015993</c:v>
                </c:pt>
                <c:pt idx="13210">
                  <c:v>7.3090475000000001</c:v>
                </c:pt>
                <c:pt idx="13211">
                  <c:v>7.3086568750015992</c:v>
                </c:pt>
                <c:pt idx="13212">
                  <c:v>7.3082956250015991</c:v>
                </c:pt>
                <c:pt idx="13213">
                  <c:v>7.3081518750015988</c:v>
                </c:pt>
                <c:pt idx="13214">
                  <c:v>7.3077006250015986</c:v>
                </c:pt>
                <c:pt idx="13215">
                  <c:v>7.3073643750015993</c:v>
                </c:pt>
                <c:pt idx="13216">
                  <c:v>7.3069393750015994</c:v>
                </c:pt>
                <c:pt idx="13217">
                  <c:v>7.3065112499999998</c:v>
                </c:pt>
                <c:pt idx="13218">
                  <c:v>7.3061224999999999</c:v>
                </c:pt>
                <c:pt idx="13219">
                  <c:v>7.3056381250015994</c:v>
                </c:pt>
                <c:pt idx="13220">
                  <c:v>7.3052406250015993</c:v>
                </c:pt>
                <c:pt idx="13221">
                  <c:v>7.3055975000000002</c:v>
                </c:pt>
                <c:pt idx="13222">
                  <c:v>7.3059656250015994</c:v>
                </c:pt>
                <c:pt idx="13223">
                  <c:v>7.3062856250015988</c:v>
                </c:pt>
                <c:pt idx="13224">
                  <c:v>7.3066656250015987</c:v>
                </c:pt>
                <c:pt idx="13225">
                  <c:v>7.3071337500000002</c:v>
                </c:pt>
                <c:pt idx="13226">
                  <c:v>7.3074837500000003</c:v>
                </c:pt>
                <c:pt idx="13227">
                  <c:v>7.30791375</c:v>
                </c:pt>
                <c:pt idx="13228">
                  <c:v>7.3083375000000004</c:v>
                </c:pt>
                <c:pt idx="13229">
                  <c:v>7.3087706250015989</c:v>
                </c:pt>
                <c:pt idx="13230">
                  <c:v>7.3092187500000003</c:v>
                </c:pt>
                <c:pt idx="13231">
                  <c:v>7.3093862500000002</c:v>
                </c:pt>
                <c:pt idx="13232">
                  <c:v>7.3097843750015992</c:v>
                </c:pt>
                <c:pt idx="13233">
                  <c:v>7.3101181250015994</c:v>
                </c:pt>
                <c:pt idx="13234">
                  <c:v>7.310505</c:v>
                </c:pt>
                <c:pt idx="13235">
                  <c:v>7.3108775000000001</c:v>
                </c:pt>
                <c:pt idx="13236">
                  <c:v>7.3112637500000002</c:v>
                </c:pt>
                <c:pt idx="13237">
                  <c:v>7.3115893750015992</c:v>
                </c:pt>
                <c:pt idx="13238">
                  <c:v>7.3115731250015994</c:v>
                </c:pt>
                <c:pt idx="13239">
                  <c:v>7.3115862500000004</c:v>
                </c:pt>
                <c:pt idx="13240">
                  <c:v>7.3112293750015986</c:v>
                </c:pt>
                <c:pt idx="13241">
                  <c:v>7.3109018750015986</c:v>
                </c:pt>
                <c:pt idx="13242">
                  <c:v>7.3105037499999996</c:v>
                </c:pt>
                <c:pt idx="13243">
                  <c:v>7.3099106250015993</c:v>
                </c:pt>
                <c:pt idx="13244">
                  <c:v>7.3093818750015993</c:v>
                </c:pt>
                <c:pt idx="13245">
                  <c:v>7.3086950000000002</c:v>
                </c:pt>
                <c:pt idx="13246">
                  <c:v>7.3083499999999999</c:v>
                </c:pt>
                <c:pt idx="13247">
                  <c:v>7.3079162499999999</c:v>
                </c:pt>
                <c:pt idx="13248">
                  <c:v>7.307559375001599</c:v>
                </c:pt>
                <c:pt idx="13249">
                  <c:v>7.3071206250015992</c:v>
                </c:pt>
                <c:pt idx="13250">
                  <c:v>7.3066700000000004</c:v>
                </c:pt>
                <c:pt idx="13251">
                  <c:v>7.306258125001599</c:v>
                </c:pt>
                <c:pt idx="13252">
                  <c:v>7.3058187500000003</c:v>
                </c:pt>
                <c:pt idx="13253">
                  <c:v>7.3054143750015994</c:v>
                </c:pt>
                <c:pt idx="13254">
                  <c:v>7.3049925</c:v>
                </c:pt>
                <c:pt idx="13255">
                  <c:v>7.3046281250015994</c:v>
                </c:pt>
                <c:pt idx="13256">
                  <c:v>7.3042499999999997</c:v>
                </c:pt>
                <c:pt idx="13257">
                  <c:v>7.3037162499999999</c:v>
                </c:pt>
                <c:pt idx="13258">
                  <c:v>7.3032993750015986</c:v>
                </c:pt>
                <c:pt idx="13259">
                  <c:v>7.3029768750015993</c:v>
                </c:pt>
                <c:pt idx="13260">
                  <c:v>7.3025543750015993</c:v>
                </c:pt>
                <c:pt idx="13261">
                  <c:v>7.3026706250015989</c:v>
                </c:pt>
                <c:pt idx="13262">
                  <c:v>7.3024950000000004</c:v>
                </c:pt>
                <c:pt idx="13263">
                  <c:v>7.3029493750015986</c:v>
                </c:pt>
                <c:pt idx="13264">
                  <c:v>7.3033562500000002</c:v>
                </c:pt>
                <c:pt idx="13265">
                  <c:v>7.3037749999999999</c:v>
                </c:pt>
                <c:pt idx="13266">
                  <c:v>7.3041018750015994</c:v>
                </c:pt>
                <c:pt idx="13267">
                  <c:v>7.3044631250015986</c:v>
                </c:pt>
                <c:pt idx="13268">
                  <c:v>7.3047950000000004</c:v>
                </c:pt>
                <c:pt idx="13269">
                  <c:v>7.3053062500000001</c:v>
                </c:pt>
                <c:pt idx="13270">
                  <c:v>7.3056762500000003</c:v>
                </c:pt>
                <c:pt idx="13271">
                  <c:v>7.3060368750015989</c:v>
                </c:pt>
                <c:pt idx="13272">
                  <c:v>7.3064712500000004</c:v>
                </c:pt>
                <c:pt idx="13273">
                  <c:v>7.3068231250015989</c:v>
                </c:pt>
                <c:pt idx="13274">
                  <c:v>7.3071656250015993</c:v>
                </c:pt>
                <c:pt idx="13275">
                  <c:v>7.3074975000000002</c:v>
                </c:pt>
                <c:pt idx="13276">
                  <c:v>7.3079099999999997</c:v>
                </c:pt>
                <c:pt idx="13277">
                  <c:v>7.3083200000000001</c:v>
                </c:pt>
                <c:pt idx="13278">
                  <c:v>7.3088368750015986</c:v>
                </c:pt>
                <c:pt idx="13279">
                  <c:v>7.3093118750015993</c:v>
                </c:pt>
                <c:pt idx="13280">
                  <c:v>7.3096456250015986</c:v>
                </c:pt>
                <c:pt idx="13281">
                  <c:v>7.3100737499999999</c:v>
                </c:pt>
                <c:pt idx="13282">
                  <c:v>7.310444375001599</c:v>
                </c:pt>
                <c:pt idx="13283">
                  <c:v>7.3108012499999999</c:v>
                </c:pt>
                <c:pt idx="13284">
                  <c:v>7.3111993750015989</c:v>
                </c:pt>
                <c:pt idx="13285">
                  <c:v>7.3115387500000004</c:v>
                </c:pt>
                <c:pt idx="13286">
                  <c:v>7.3117725</c:v>
                </c:pt>
                <c:pt idx="13287">
                  <c:v>7.3113468750015986</c:v>
                </c:pt>
                <c:pt idx="13288">
                  <c:v>7.3109318750015992</c:v>
                </c:pt>
                <c:pt idx="13289">
                  <c:v>7.3104575000000001</c:v>
                </c:pt>
                <c:pt idx="13290">
                  <c:v>7.3099637499999996</c:v>
                </c:pt>
                <c:pt idx="13291">
                  <c:v>7.3095337499999999</c:v>
                </c:pt>
                <c:pt idx="13292">
                  <c:v>7.3091731250015988</c:v>
                </c:pt>
                <c:pt idx="13293">
                  <c:v>7.3088437500000003</c:v>
                </c:pt>
                <c:pt idx="13294">
                  <c:v>7.3085162500000003</c:v>
                </c:pt>
                <c:pt idx="13295">
                  <c:v>7.3081756250015992</c:v>
                </c:pt>
                <c:pt idx="13296">
                  <c:v>7.3078443750015989</c:v>
                </c:pt>
                <c:pt idx="13297">
                  <c:v>7.3073656250015988</c:v>
                </c:pt>
                <c:pt idx="13298">
                  <c:v>7.3068799999999996</c:v>
                </c:pt>
                <c:pt idx="13299">
                  <c:v>7.3063425000000004</c:v>
                </c:pt>
                <c:pt idx="13300">
                  <c:v>7.3059225000000003</c:v>
                </c:pt>
                <c:pt idx="13301">
                  <c:v>7.30544875</c:v>
                </c:pt>
                <c:pt idx="13302">
                  <c:v>7.3049668750015986</c:v>
                </c:pt>
                <c:pt idx="13303">
                  <c:v>7.3046093750015988</c:v>
                </c:pt>
                <c:pt idx="13304">
                  <c:v>7.3044906250015993</c:v>
                </c:pt>
                <c:pt idx="13305">
                  <c:v>7.3045256250015989</c:v>
                </c:pt>
                <c:pt idx="13306">
                  <c:v>7.30488625</c:v>
                </c:pt>
                <c:pt idx="13307">
                  <c:v>7.3051787499999996</c:v>
                </c:pt>
                <c:pt idx="13308">
                  <c:v>7.3055250000000003</c:v>
                </c:pt>
                <c:pt idx="13309">
                  <c:v>7.3059712499999998</c:v>
                </c:pt>
                <c:pt idx="13310">
                  <c:v>7.3065018750015991</c:v>
                </c:pt>
                <c:pt idx="13311">
                  <c:v>7.3068612499999999</c:v>
                </c:pt>
                <c:pt idx="13312">
                  <c:v>7.3072262500000003</c:v>
                </c:pt>
                <c:pt idx="13313">
                  <c:v>7.30755</c:v>
                </c:pt>
                <c:pt idx="13314">
                  <c:v>7.3078793750015993</c:v>
                </c:pt>
                <c:pt idx="13315">
                  <c:v>7.3083106250015986</c:v>
                </c:pt>
                <c:pt idx="13316">
                  <c:v>7.3086312500000004</c:v>
                </c:pt>
                <c:pt idx="13317">
                  <c:v>7.3089525000000002</c:v>
                </c:pt>
                <c:pt idx="13318">
                  <c:v>7.3092974999999996</c:v>
                </c:pt>
                <c:pt idx="13319">
                  <c:v>7.3096443750015991</c:v>
                </c:pt>
                <c:pt idx="13320">
                  <c:v>7.3099800000000004</c:v>
                </c:pt>
                <c:pt idx="13321">
                  <c:v>7.3103862499999996</c:v>
                </c:pt>
                <c:pt idx="13322">
                  <c:v>7.3107193750015993</c:v>
                </c:pt>
                <c:pt idx="13323">
                  <c:v>7.3110925</c:v>
                </c:pt>
                <c:pt idx="13324">
                  <c:v>7.3108206250015986</c:v>
                </c:pt>
                <c:pt idx="13325">
                  <c:v>7.3104325000000001</c:v>
                </c:pt>
                <c:pt idx="13326">
                  <c:v>7.3100156250015988</c:v>
                </c:pt>
                <c:pt idx="13327">
                  <c:v>7.3095593750015988</c:v>
                </c:pt>
                <c:pt idx="13328">
                  <c:v>7.3091287500000002</c:v>
                </c:pt>
                <c:pt idx="13329">
                  <c:v>7.3086043750015994</c:v>
                </c:pt>
                <c:pt idx="13330">
                  <c:v>7.3081043750015988</c:v>
                </c:pt>
                <c:pt idx="13331">
                  <c:v>7.3076937500000003</c:v>
                </c:pt>
                <c:pt idx="13332">
                  <c:v>7.3072499999999998</c:v>
                </c:pt>
                <c:pt idx="13333">
                  <c:v>7.3069024999999996</c:v>
                </c:pt>
                <c:pt idx="13334">
                  <c:v>7.3070806250015989</c:v>
                </c:pt>
                <c:pt idx="13335">
                  <c:v>7.3067087500000003</c:v>
                </c:pt>
                <c:pt idx="13336">
                  <c:v>7.3063331250015988</c:v>
                </c:pt>
                <c:pt idx="13337">
                  <c:v>7.3059837500000002</c:v>
                </c:pt>
                <c:pt idx="13338">
                  <c:v>7.3056412499999999</c:v>
                </c:pt>
                <c:pt idx="13339">
                  <c:v>7.306023125001599</c:v>
                </c:pt>
                <c:pt idx="13340">
                  <c:v>7.3058406250015988</c:v>
                </c:pt>
                <c:pt idx="13341">
                  <c:v>7.3054968750015989</c:v>
                </c:pt>
                <c:pt idx="13342">
                  <c:v>7.3053287500000001</c:v>
                </c:pt>
                <c:pt idx="13343">
                  <c:v>7.3057893750015994</c:v>
                </c:pt>
                <c:pt idx="13344">
                  <c:v>7.3061256250015987</c:v>
                </c:pt>
                <c:pt idx="13345">
                  <c:v>7.3064493750015993</c:v>
                </c:pt>
                <c:pt idx="13346">
                  <c:v>7.3068806250015994</c:v>
                </c:pt>
                <c:pt idx="13347">
                  <c:v>7.3072462500000004</c:v>
                </c:pt>
                <c:pt idx="13348">
                  <c:v>7.3076474999999999</c:v>
                </c:pt>
                <c:pt idx="13349">
                  <c:v>7.3080493750015991</c:v>
                </c:pt>
                <c:pt idx="13350">
                  <c:v>7.3084962500000001</c:v>
                </c:pt>
                <c:pt idx="13351">
                  <c:v>7.3089362500000004</c:v>
                </c:pt>
                <c:pt idx="13352">
                  <c:v>7.3092712500000001</c:v>
                </c:pt>
                <c:pt idx="13353">
                  <c:v>7.3096643750015993</c:v>
                </c:pt>
                <c:pt idx="13354">
                  <c:v>7.3094968750015994</c:v>
                </c:pt>
                <c:pt idx="13355">
                  <c:v>7.3091018750015992</c:v>
                </c:pt>
                <c:pt idx="13356">
                  <c:v>7.3086587500000002</c:v>
                </c:pt>
                <c:pt idx="13357">
                  <c:v>7.3081818750015994</c:v>
                </c:pt>
                <c:pt idx="13358">
                  <c:v>7.3077643750015993</c:v>
                </c:pt>
                <c:pt idx="13359">
                  <c:v>7.3072731250015988</c:v>
                </c:pt>
                <c:pt idx="13360">
                  <c:v>7.3068831250015993</c:v>
                </c:pt>
                <c:pt idx="13361">
                  <c:v>7.3064225</c:v>
                </c:pt>
                <c:pt idx="13362">
                  <c:v>7.3058699999999996</c:v>
                </c:pt>
                <c:pt idx="13363">
                  <c:v>7.3053868750015987</c:v>
                </c:pt>
                <c:pt idx="13364">
                  <c:v>7.3048993750015994</c:v>
                </c:pt>
                <c:pt idx="13365">
                  <c:v>7.304450625001599</c:v>
                </c:pt>
                <c:pt idx="13366">
                  <c:v>7.3040618750015991</c:v>
                </c:pt>
                <c:pt idx="13367">
                  <c:v>7.303585</c:v>
                </c:pt>
                <c:pt idx="13368">
                  <c:v>7.3031231250015987</c:v>
                </c:pt>
                <c:pt idx="13369">
                  <c:v>7.3027818750015987</c:v>
                </c:pt>
                <c:pt idx="13370">
                  <c:v>7.3031143750015994</c:v>
                </c:pt>
                <c:pt idx="13371">
                  <c:v>7.3033225000000002</c:v>
                </c:pt>
                <c:pt idx="13372">
                  <c:v>7.3037000000000001</c:v>
                </c:pt>
                <c:pt idx="13373">
                  <c:v>7.3040537499999996</c:v>
                </c:pt>
                <c:pt idx="13374">
                  <c:v>7.3044018750015987</c:v>
                </c:pt>
                <c:pt idx="13375">
                  <c:v>7.3047874999999998</c:v>
                </c:pt>
                <c:pt idx="13376">
                  <c:v>7.3052250000000001</c:v>
                </c:pt>
                <c:pt idx="13377">
                  <c:v>7.3056193750015987</c:v>
                </c:pt>
                <c:pt idx="13378">
                  <c:v>7.30594375</c:v>
                </c:pt>
                <c:pt idx="13379">
                  <c:v>7.3063306250015989</c:v>
                </c:pt>
                <c:pt idx="13380">
                  <c:v>7.3066993750015987</c:v>
                </c:pt>
                <c:pt idx="13381">
                  <c:v>7.3064925000000001</c:v>
                </c:pt>
                <c:pt idx="13382">
                  <c:v>7.3068781250015986</c:v>
                </c:pt>
                <c:pt idx="13383">
                  <c:v>7.3072724999999998</c:v>
                </c:pt>
                <c:pt idx="13384">
                  <c:v>7.3075937499999997</c:v>
                </c:pt>
                <c:pt idx="13385">
                  <c:v>7.3080125000000002</c:v>
                </c:pt>
                <c:pt idx="13386">
                  <c:v>7.30838375</c:v>
                </c:pt>
                <c:pt idx="13387">
                  <c:v>7.30884</c:v>
                </c:pt>
                <c:pt idx="13388">
                  <c:v>7.3092012500000001</c:v>
                </c:pt>
                <c:pt idx="13389">
                  <c:v>7.3092612499999996</c:v>
                </c:pt>
                <c:pt idx="13390">
                  <c:v>7.3088431250015988</c:v>
                </c:pt>
                <c:pt idx="13391">
                  <c:v>7.3084775000000004</c:v>
                </c:pt>
                <c:pt idx="13392">
                  <c:v>7.3080368750015987</c:v>
                </c:pt>
                <c:pt idx="13393">
                  <c:v>7.3075881250015993</c:v>
                </c:pt>
                <c:pt idx="13394">
                  <c:v>7.307243125001599</c:v>
                </c:pt>
                <c:pt idx="13395">
                  <c:v>7.3071112500000002</c:v>
                </c:pt>
                <c:pt idx="13396">
                  <c:v>7.3069506250015994</c:v>
                </c:pt>
                <c:pt idx="13397">
                  <c:v>7.3072837499999999</c:v>
                </c:pt>
                <c:pt idx="13398">
                  <c:v>7.3076612499999998</c:v>
                </c:pt>
                <c:pt idx="13399">
                  <c:v>7.3080024999999997</c:v>
                </c:pt>
                <c:pt idx="13400">
                  <c:v>7.3079568750015991</c:v>
                </c:pt>
                <c:pt idx="13401">
                  <c:v>7.3078568750015993</c:v>
                </c:pt>
                <c:pt idx="13402">
                  <c:v>7.3081987499999999</c:v>
                </c:pt>
                <c:pt idx="13403">
                  <c:v>7.3084881250015989</c:v>
                </c:pt>
                <c:pt idx="13404">
                  <c:v>7.3088906250015988</c:v>
                </c:pt>
                <c:pt idx="13405">
                  <c:v>7.3086043750015994</c:v>
                </c:pt>
                <c:pt idx="13406">
                  <c:v>7.308216875001599</c:v>
                </c:pt>
                <c:pt idx="13407">
                  <c:v>7.3078587500000003</c:v>
                </c:pt>
                <c:pt idx="13408">
                  <c:v>7.3074331250015989</c:v>
                </c:pt>
                <c:pt idx="13409">
                  <c:v>7.3070168750015991</c:v>
                </c:pt>
                <c:pt idx="13410">
                  <c:v>7.3066406250015987</c:v>
                </c:pt>
                <c:pt idx="13411">
                  <c:v>7.3062399999999998</c:v>
                </c:pt>
                <c:pt idx="13412">
                  <c:v>7.3057106250015993</c:v>
                </c:pt>
                <c:pt idx="13413">
                  <c:v>7.3052812500000002</c:v>
                </c:pt>
                <c:pt idx="13414">
                  <c:v>7.3046612499999997</c:v>
                </c:pt>
                <c:pt idx="13415">
                  <c:v>7.3040962499999997</c:v>
                </c:pt>
                <c:pt idx="13416">
                  <c:v>7.3035631250015989</c:v>
                </c:pt>
                <c:pt idx="13417">
                  <c:v>7.3031312499999999</c:v>
                </c:pt>
                <c:pt idx="13418">
                  <c:v>7.3026281250015987</c:v>
                </c:pt>
                <c:pt idx="13419">
                  <c:v>7.3022712500000004</c:v>
                </c:pt>
                <c:pt idx="13420">
                  <c:v>7.3018599999999996</c:v>
                </c:pt>
                <c:pt idx="13421">
                  <c:v>7.3020537499999998</c:v>
                </c:pt>
                <c:pt idx="13422">
                  <c:v>7.3023125000000002</c:v>
                </c:pt>
                <c:pt idx="13423">
                  <c:v>7.3026968750015993</c:v>
                </c:pt>
                <c:pt idx="13424">
                  <c:v>7.3030575000000004</c:v>
                </c:pt>
                <c:pt idx="13425">
                  <c:v>7.3034125000000003</c:v>
                </c:pt>
                <c:pt idx="13426">
                  <c:v>7.3037475000000001</c:v>
                </c:pt>
                <c:pt idx="13427">
                  <c:v>7.3040918750015988</c:v>
                </c:pt>
                <c:pt idx="13428">
                  <c:v>7.3045056250015987</c:v>
                </c:pt>
                <c:pt idx="13429">
                  <c:v>7.3048712499999997</c:v>
                </c:pt>
                <c:pt idx="13430">
                  <c:v>7.3052668750015988</c:v>
                </c:pt>
                <c:pt idx="13431">
                  <c:v>7.3056206250015991</c:v>
                </c:pt>
                <c:pt idx="13432">
                  <c:v>7.3059475000000003</c:v>
                </c:pt>
                <c:pt idx="13433">
                  <c:v>7.306328125001599</c:v>
                </c:pt>
                <c:pt idx="13434">
                  <c:v>7.3066906250015986</c:v>
                </c:pt>
                <c:pt idx="13435">
                  <c:v>7.3070225000000004</c:v>
                </c:pt>
                <c:pt idx="13436">
                  <c:v>7.3074662500000001</c:v>
                </c:pt>
                <c:pt idx="13437">
                  <c:v>7.3077887500000003</c:v>
                </c:pt>
                <c:pt idx="13438">
                  <c:v>7.3082331250015988</c:v>
                </c:pt>
                <c:pt idx="13439">
                  <c:v>7.3086718750015987</c:v>
                </c:pt>
                <c:pt idx="13440">
                  <c:v>7.309061875001599</c:v>
                </c:pt>
                <c:pt idx="13441">
                  <c:v>7.3094243750015986</c:v>
                </c:pt>
                <c:pt idx="13442">
                  <c:v>7.3097475000000003</c:v>
                </c:pt>
                <c:pt idx="13443">
                  <c:v>7.310105625001599</c:v>
                </c:pt>
                <c:pt idx="13444">
                  <c:v>7.3097006250015992</c:v>
                </c:pt>
                <c:pt idx="13445">
                  <c:v>7.30931</c:v>
                </c:pt>
                <c:pt idx="13446">
                  <c:v>7.3089537499999997</c:v>
                </c:pt>
                <c:pt idx="13447">
                  <c:v>7.3084681250015988</c:v>
                </c:pt>
                <c:pt idx="13448">
                  <c:v>7.3079493750015994</c:v>
                </c:pt>
                <c:pt idx="13449">
                  <c:v>7.3073306250015992</c:v>
                </c:pt>
                <c:pt idx="13450">
                  <c:v>7.3066481250015993</c:v>
                </c:pt>
                <c:pt idx="13451">
                  <c:v>7.3060937499999996</c:v>
                </c:pt>
                <c:pt idx="13452">
                  <c:v>7.3056824999999996</c:v>
                </c:pt>
                <c:pt idx="13453">
                  <c:v>7.3052099999999998</c:v>
                </c:pt>
                <c:pt idx="13454">
                  <c:v>7.3048118750015991</c:v>
                </c:pt>
                <c:pt idx="13455">
                  <c:v>7.3044450000000003</c:v>
                </c:pt>
                <c:pt idx="13456">
                  <c:v>7.3040768750015994</c:v>
                </c:pt>
                <c:pt idx="13457">
                  <c:v>7.3043856250015988</c:v>
                </c:pt>
                <c:pt idx="13458">
                  <c:v>7.3042168750015986</c:v>
                </c:pt>
                <c:pt idx="13459">
                  <c:v>7.3044787500000004</c:v>
                </c:pt>
                <c:pt idx="13460">
                  <c:v>7.3048243750015986</c:v>
                </c:pt>
                <c:pt idx="13461">
                  <c:v>7.3052018750015986</c:v>
                </c:pt>
                <c:pt idx="13462">
                  <c:v>7.305541875001599</c:v>
                </c:pt>
                <c:pt idx="13463">
                  <c:v>7.3059093750015993</c:v>
                </c:pt>
                <c:pt idx="13464">
                  <c:v>7.3062568750015986</c:v>
                </c:pt>
                <c:pt idx="13465">
                  <c:v>7.3066781250015991</c:v>
                </c:pt>
                <c:pt idx="13466">
                  <c:v>7.3070318750015986</c:v>
                </c:pt>
                <c:pt idx="13467">
                  <c:v>7.3074856250015987</c:v>
                </c:pt>
                <c:pt idx="13468">
                  <c:v>7.3078443750015989</c:v>
                </c:pt>
                <c:pt idx="13469">
                  <c:v>7.3081812499999996</c:v>
                </c:pt>
                <c:pt idx="13470">
                  <c:v>7.3085174999999998</c:v>
                </c:pt>
                <c:pt idx="13471">
                  <c:v>7.3088931250015987</c:v>
                </c:pt>
                <c:pt idx="13472">
                  <c:v>7.3092781250015992</c:v>
                </c:pt>
                <c:pt idx="13473">
                  <c:v>7.3096281250015993</c:v>
                </c:pt>
                <c:pt idx="13474">
                  <c:v>7.3099843750015987</c:v>
                </c:pt>
                <c:pt idx="13475">
                  <c:v>7.3103943750015992</c:v>
                </c:pt>
                <c:pt idx="13476">
                  <c:v>7.3107906250015988</c:v>
                </c:pt>
                <c:pt idx="13477">
                  <c:v>7.3107724999999997</c:v>
                </c:pt>
                <c:pt idx="13478">
                  <c:v>7.3111143750015986</c:v>
                </c:pt>
                <c:pt idx="13479">
                  <c:v>7.3114724999999998</c:v>
                </c:pt>
                <c:pt idx="13480">
                  <c:v>7.3110225</c:v>
                </c:pt>
                <c:pt idx="13481">
                  <c:v>7.3104387500000003</c:v>
                </c:pt>
                <c:pt idx="13482">
                  <c:v>7.3100512499999999</c:v>
                </c:pt>
                <c:pt idx="13483">
                  <c:v>7.3097225000000003</c:v>
                </c:pt>
                <c:pt idx="13484">
                  <c:v>7.3093468750015989</c:v>
                </c:pt>
                <c:pt idx="13485">
                  <c:v>7.30891</c:v>
                </c:pt>
                <c:pt idx="13486">
                  <c:v>7.3084512500000001</c:v>
                </c:pt>
                <c:pt idx="13487">
                  <c:v>7.3080118750015988</c:v>
                </c:pt>
                <c:pt idx="13488">
                  <c:v>7.3075381250015994</c:v>
                </c:pt>
                <c:pt idx="13489">
                  <c:v>7.3070550000000001</c:v>
                </c:pt>
                <c:pt idx="13490">
                  <c:v>7.3066656250015987</c:v>
                </c:pt>
                <c:pt idx="13491">
                  <c:v>7.3061625000000001</c:v>
                </c:pt>
                <c:pt idx="13492">
                  <c:v>7.3056968750015994</c:v>
                </c:pt>
                <c:pt idx="13493">
                  <c:v>7.305166875001599</c:v>
                </c:pt>
                <c:pt idx="13494">
                  <c:v>7.304665</c:v>
                </c:pt>
                <c:pt idx="13495">
                  <c:v>7.3042862499999996</c:v>
                </c:pt>
                <c:pt idx="13496">
                  <c:v>7.3039187500000002</c:v>
                </c:pt>
                <c:pt idx="13497">
                  <c:v>7.3035956250015994</c:v>
                </c:pt>
                <c:pt idx="13498">
                  <c:v>7.3030537500000001</c:v>
                </c:pt>
                <c:pt idx="13499">
                  <c:v>7.3025462499999998</c:v>
                </c:pt>
                <c:pt idx="13500">
                  <c:v>7.3022256250015989</c:v>
                </c:pt>
                <c:pt idx="13501">
                  <c:v>7.3018175000000003</c:v>
                </c:pt>
                <c:pt idx="13502">
                  <c:v>7.3014437499999998</c:v>
                </c:pt>
                <c:pt idx="13503">
                  <c:v>7.3011218750015994</c:v>
                </c:pt>
                <c:pt idx="13504">
                  <c:v>7.3007962500000003</c:v>
                </c:pt>
                <c:pt idx="13505">
                  <c:v>7.3010887499999999</c:v>
                </c:pt>
                <c:pt idx="13506">
                  <c:v>7.3015237500000003</c:v>
                </c:pt>
                <c:pt idx="13507">
                  <c:v>7.3018543750015992</c:v>
                </c:pt>
                <c:pt idx="13508">
                  <c:v>7.3022693750015986</c:v>
                </c:pt>
                <c:pt idx="13509">
                  <c:v>7.3026712500000004</c:v>
                </c:pt>
                <c:pt idx="13510">
                  <c:v>7.3030287500000002</c:v>
                </c:pt>
                <c:pt idx="13511">
                  <c:v>7.3033681250015992</c:v>
                </c:pt>
                <c:pt idx="13512">
                  <c:v>7.3037243750015994</c:v>
                </c:pt>
                <c:pt idx="13513">
                  <c:v>7.3040881250015994</c:v>
                </c:pt>
                <c:pt idx="13514">
                  <c:v>7.3044681250015993</c:v>
                </c:pt>
                <c:pt idx="13515">
                  <c:v>7.3047893750015991</c:v>
                </c:pt>
                <c:pt idx="13516">
                  <c:v>7.3052337500000002</c:v>
                </c:pt>
                <c:pt idx="13517">
                  <c:v>7.3055750000000002</c:v>
                </c:pt>
                <c:pt idx="13518">
                  <c:v>7.3059612500000002</c:v>
                </c:pt>
                <c:pt idx="13519">
                  <c:v>7.3063293750015994</c:v>
                </c:pt>
                <c:pt idx="13520">
                  <c:v>7.3067306250015989</c:v>
                </c:pt>
                <c:pt idx="13521">
                  <c:v>7.3071000000000002</c:v>
                </c:pt>
                <c:pt idx="13522">
                  <c:v>7.3075343750015991</c:v>
                </c:pt>
                <c:pt idx="13523">
                  <c:v>7.3079556250015987</c:v>
                </c:pt>
                <c:pt idx="13524">
                  <c:v>7.3084425</c:v>
                </c:pt>
                <c:pt idx="13525">
                  <c:v>7.3089674999999996</c:v>
                </c:pt>
                <c:pt idx="13526">
                  <c:v>7.3093281250015991</c:v>
                </c:pt>
                <c:pt idx="13527">
                  <c:v>7.3097387500000002</c:v>
                </c:pt>
                <c:pt idx="13528">
                  <c:v>7.3096931250015986</c:v>
                </c:pt>
                <c:pt idx="13529">
                  <c:v>7.3093187500000001</c:v>
                </c:pt>
                <c:pt idx="13530">
                  <c:v>7.3089612500000003</c:v>
                </c:pt>
                <c:pt idx="13531">
                  <c:v>7.3084568750015988</c:v>
                </c:pt>
                <c:pt idx="13532">
                  <c:v>7.3079106250015986</c:v>
                </c:pt>
                <c:pt idx="13533">
                  <c:v>7.3075556250015987</c:v>
                </c:pt>
                <c:pt idx="13534">
                  <c:v>7.3071400000000004</c:v>
                </c:pt>
                <c:pt idx="13535">
                  <c:v>7.3066993750015987</c:v>
                </c:pt>
                <c:pt idx="13536">
                  <c:v>7.3061974999999997</c:v>
                </c:pt>
                <c:pt idx="13537">
                  <c:v>7.3058174999999999</c:v>
                </c:pt>
                <c:pt idx="13538">
                  <c:v>7.3053381250015992</c:v>
                </c:pt>
                <c:pt idx="13539">
                  <c:v>7.3049175000000002</c:v>
                </c:pt>
                <c:pt idx="13540">
                  <c:v>7.3043449999999996</c:v>
                </c:pt>
                <c:pt idx="13541">
                  <c:v>7.3039343750015986</c:v>
                </c:pt>
                <c:pt idx="13542">
                  <c:v>7.3035237500000001</c:v>
                </c:pt>
                <c:pt idx="13543">
                  <c:v>7.3030806250015994</c:v>
                </c:pt>
                <c:pt idx="13544">
                  <c:v>7.3027318750015988</c:v>
                </c:pt>
                <c:pt idx="13545">
                  <c:v>7.3022793750015991</c:v>
                </c:pt>
                <c:pt idx="13546">
                  <c:v>7.3019331250015993</c:v>
                </c:pt>
                <c:pt idx="13547">
                  <c:v>7.3015693750015993</c:v>
                </c:pt>
                <c:pt idx="13548">
                  <c:v>7.3011868750015987</c:v>
                </c:pt>
                <c:pt idx="13549">
                  <c:v>7.3008612499999996</c:v>
                </c:pt>
                <c:pt idx="13550">
                  <c:v>7.3012193750015992</c:v>
                </c:pt>
                <c:pt idx="13551">
                  <c:v>7.3015481250015988</c:v>
                </c:pt>
                <c:pt idx="13552">
                  <c:v>7.3019487500000002</c:v>
                </c:pt>
                <c:pt idx="13553">
                  <c:v>7.302340625001599</c:v>
                </c:pt>
                <c:pt idx="13554">
                  <c:v>7.3027356250015991</c:v>
                </c:pt>
                <c:pt idx="13555">
                  <c:v>7.3031893750015993</c:v>
                </c:pt>
                <c:pt idx="13556">
                  <c:v>7.3035443750015991</c:v>
                </c:pt>
                <c:pt idx="13557">
                  <c:v>7.303899375001599</c:v>
                </c:pt>
                <c:pt idx="13558">
                  <c:v>7.3042850000000001</c:v>
                </c:pt>
                <c:pt idx="13559">
                  <c:v>7.3039424999999998</c:v>
                </c:pt>
                <c:pt idx="13560">
                  <c:v>7.3036162500000001</c:v>
                </c:pt>
                <c:pt idx="13561">
                  <c:v>7.3039387500000004</c:v>
                </c:pt>
                <c:pt idx="13562">
                  <c:v>7.304335</c:v>
                </c:pt>
                <c:pt idx="13563">
                  <c:v>7.3047025000000003</c:v>
                </c:pt>
                <c:pt idx="13564">
                  <c:v>7.3051050000000002</c:v>
                </c:pt>
                <c:pt idx="13565">
                  <c:v>7.3054893750015992</c:v>
                </c:pt>
                <c:pt idx="13566">
                  <c:v>7.3059574999999999</c:v>
                </c:pt>
                <c:pt idx="13567">
                  <c:v>7.3062793750015986</c:v>
                </c:pt>
                <c:pt idx="13568">
                  <c:v>7.3058443750015991</c:v>
                </c:pt>
                <c:pt idx="13569">
                  <c:v>7.3054825000000001</c:v>
                </c:pt>
                <c:pt idx="13570">
                  <c:v>7.3051868750015991</c:v>
                </c:pt>
                <c:pt idx="13571">
                  <c:v>7.30502875</c:v>
                </c:pt>
                <c:pt idx="13572">
                  <c:v>7.3054724999999996</c:v>
                </c:pt>
                <c:pt idx="13573">
                  <c:v>7.3058187500000003</c:v>
                </c:pt>
                <c:pt idx="13574">
                  <c:v>7.3053693750015993</c:v>
                </c:pt>
                <c:pt idx="13575">
                  <c:v>7.3049743750015992</c:v>
                </c:pt>
                <c:pt idx="13576">
                  <c:v>7.3044556250015988</c:v>
                </c:pt>
                <c:pt idx="13577">
                  <c:v>7.3040025000000002</c:v>
                </c:pt>
                <c:pt idx="13578">
                  <c:v>7.3035668750015992</c:v>
                </c:pt>
                <c:pt idx="13579">
                  <c:v>7.3031600000000001</c:v>
                </c:pt>
                <c:pt idx="13580">
                  <c:v>7.3027431250015988</c:v>
                </c:pt>
                <c:pt idx="13581">
                  <c:v>7.3023600000000002</c:v>
                </c:pt>
                <c:pt idx="13582">
                  <c:v>7.3019287500000001</c:v>
                </c:pt>
                <c:pt idx="13583">
                  <c:v>7.3014543750015992</c:v>
                </c:pt>
                <c:pt idx="13584">
                  <c:v>7.3011268750015992</c:v>
                </c:pt>
                <c:pt idx="13585">
                  <c:v>7.3007999999999997</c:v>
                </c:pt>
                <c:pt idx="13586">
                  <c:v>7.3004237500000002</c:v>
                </c:pt>
                <c:pt idx="13587">
                  <c:v>7.3000749999999996</c:v>
                </c:pt>
                <c:pt idx="13588">
                  <c:v>7.2996974999999997</c:v>
                </c:pt>
                <c:pt idx="13589">
                  <c:v>7.2993437500000002</c:v>
                </c:pt>
                <c:pt idx="13590">
                  <c:v>7.2989306250015993</c:v>
                </c:pt>
                <c:pt idx="13591">
                  <c:v>7.2985875</c:v>
                </c:pt>
                <c:pt idx="13592">
                  <c:v>7.2981775000000004</c:v>
                </c:pt>
                <c:pt idx="13593">
                  <c:v>7.2986031250015992</c:v>
                </c:pt>
                <c:pt idx="13594">
                  <c:v>7.2989506250015994</c:v>
                </c:pt>
                <c:pt idx="13595">
                  <c:v>7.2992774999999996</c:v>
                </c:pt>
                <c:pt idx="13596">
                  <c:v>7.299688125001599</c:v>
                </c:pt>
                <c:pt idx="13597">
                  <c:v>7.3000724999999997</c:v>
                </c:pt>
                <c:pt idx="13598">
                  <c:v>7.3004731250015986</c:v>
                </c:pt>
                <c:pt idx="13599">
                  <c:v>7.3009068750015986</c:v>
                </c:pt>
                <c:pt idx="13600">
                  <c:v>7.3012537499999999</c:v>
                </c:pt>
                <c:pt idx="13601">
                  <c:v>7.3016550000000002</c:v>
                </c:pt>
                <c:pt idx="13602">
                  <c:v>7.3020593750015994</c:v>
                </c:pt>
                <c:pt idx="13603">
                  <c:v>7.3024556250015991</c:v>
                </c:pt>
                <c:pt idx="13604">
                  <c:v>7.3028012499999999</c:v>
                </c:pt>
                <c:pt idx="13605">
                  <c:v>7.303185</c:v>
                </c:pt>
                <c:pt idx="13606">
                  <c:v>7.3035887500000003</c:v>
                </c:pt>
                <c:pt idx="13607">
                  <c:v>7.3039562499999997</c:v>
                </c:pt>
                <c:pt idx="13608">
                  <c:v>7.3043393750015992</c:v>
                </c:pt>
                <c:pt idx="13609">
                  <c:v>7.3047068750015987</c:v>
                </c:pt>
                <c:pt idx="13610">
                  <c:v>7.30505125</c:v>
                </c:pt>
                <c:pt idx="13611">
                  <c:v>7.3054012500000001</c:v>
                </c:pt>
                <c:pt idx="13612">
                  <c:v>7.3057449999999999</c:v>
                </c:pt>
                <c:pt idx="13613">
                  <c:v>7.3054050000000004</c:v>
                </c:pt>
                <c:pt idx="13614">
                  <c:v>7.3053150000000002</c:v>
                </c:pt>
                <c:pt idx="13615">
                  <c:v>7.3048068750015993</c:v>
                </c:pt>
                <c:pt idx="13616">
                  <c:v>7.3044512499999996</c:v>
                </c:pt>
                <c:pt idx="13617">
                  <c:v>7.3040806250015988</c:v>
                </c:pt>
                <c:pt idx="13618">
                  <c:v>7.3037262500000004</c:v>
                </c:pt>
                <c:pt idx="13619">
                  <c:v>7.3032231250015993</c:v>
                </c:pt>
                <c:pt idx="13620">
                  <c:v>7.3026531250015987</c:v>
                </c:pt>
                <c:pt idx="13621">
                  <c:v>7.3021537500000004</c:v>
                </c:pt>
                <c:pt idx="13622">
                  <c:v>7.3016518750015988</c:v>
                </c:pt>
                <c:pt idx="13623">
                  <c:v>7.3012518750015989</c:v>
                </c:pt>
                <c:pt idx="13624">
                  <c:v>7.3008162499999996</c:v>
                </c:pt>
                <c:pt idx="13625">
                  <c:v>7.3004493750015991</c:v>
                </c:pt>
                <c:pt idx="13626">
                  <c:v>7.2999787500000002</c:v>
                </c:pt>
                <c:pt idx="13627">
                  <c:v>7.2995743750015993</c:v>
                </c:pt>
                <c:pt idx="13628">
                  <c:v>7.2991243750015986</c:v>
                </c:pt>
                <c:pt idx="13629">
                  <c:v>7.298728125001599</c:v>
                </c:pt>
                <c:pt idx="13630">
                  <c:v>7.2983943750015987</c:v>
                </c:pt>
                <c:pt idx="13631">
                  <c:v>7.297905625001599</c:v>
                </c:pt>
                <c:pt idx="13632">
                  <c:v>7.2975293750015986</c:v>
                </c:pt>
                <c:pt idx="13633">
                  <c:v>7.2977037500000002</c:v>
                </c:pt>
                <c:pt idx="13634">
                  <c:v>7.2978562499999997</c:v>
                </c:pt>
                <c:pt idx="13635">
                  <c:v>7.2981875</c:v>
                </c:pt>
                <c:pt idx="13636">
                  <c:v>7.2985274999999996</c:v>
                </c:pt>
                <c:pt idx="13637">
                  <c:v>7.298868125001599</c:v>
                </c:pt>
                <c:pt idx="13638">
                  <c:v>7.299125625001599</c:v>
                </c:pt>
                <c:pt idx="13639">
                  <c:v>7.2994481250015992</c:v>
                </c:pt>
                <c:pt idx="13640">
                  <c:v>7.2997787499999998</c:v>
                </c:pt>
                <c:pt idx="13641">
                  <c:v>7.3001118750015994</c:v>
                </c:pt>
                <c:pt idx="13642">
                  <c:v>7.3004356250015991</c:v>
                </c:pt>
                <c:pt idx="13643">
                  <c:v>7.3009199999999996</c:v>
                </c:pt>
                <c:pt idx="13644">
                  <c:v>7.3012600000000001</c:v>
                </c:pt>
                <c:pt idx="13645">
                  <c:v>7.3016575000000001</c:v>
                </c:pt>
                <c:pt idx="13646">
                  <c:v>7.3020637500000003</c:v>
                </c:pt>
                <c:pt idx="13647">
                  <c:v>7.3022018750015993</c:v>
                </c:pt>
                <c:pt idx="13648">
                  <c:v>7.3017731250015991</c:v>
                </c:pt>
                <c:pt idx="13649">
                  <c:v>7.3014374999999996</c:v>
                </c:pt>
                <c:pt idx="13650">
                  <c:v>7.3010443750015988</c:v>
                </c:pt>
                <c:pt idx="13651">
                  <c:v>7.3006425000000004</c:v>
                </c:pt>
                <c:pt idx="13652">
                  <c:v>7.3002943750015987</c:v>
                </c:pt>
                <c:pt idx="13653">
                  <c:v>7.2998712499999998</c:v>
                </c:pt>
                <c:pt idx="13654">
                  <c:v>7.2995081250015987</c:v>
                </c:pt>
                <c:pt idx="13655">
                  <c:v>7.2990562499999996</c:v>
                </c:pt>
                <c:pt idx="13656">
                  <c:v>7.2984068750015991</c:v>
                </c:pt>
                <c:pt idx="13657">
                  <c:v>7.2980749999999999</c:v>
                </c:pt>
                <c:pt idx="13658">
                  <c:v>7.2974743750015989</c:v>
                </c:pt>
                <c:pt idx="13659">
                  <c:v>7.29707375</c:v>
                </c:pt>
                <c:pt idx="13660">
                  <c:v>7.2966818750015987</c:v>
                </c:pt>
                <c:pt idx="13661">
                  <c:v>7.296358125001599</c:v>
                </c:pt>
                <c:pt idx="13662">
                  <c:v>7.2960318750015993</c:v>
                </c:pt>
                <c:pt idx="13663">
                  <c:v>7.295583125001599</c:v>
                </c:pt>
                <c:pt idx="13664">
                  <c:v>7.2951168750015993</c:v>
                </c:pt>
                <c:pt idx="13665">
                  <c:v>7.2947100000000002</c:v>
                </c:pt>
                <c:pt idx="13666">
                  <c:v>7.2943049999999996</c:v>
                </c:pt>
                <c:pt idx="13667">
                  <c:v>7.2939800000000004</c:v>
                </c:pt>
                <c:pt idx="13668">
                  <c:v>7.293976875001599</c:v>
                </c:pt>
                <c:pt idx="13669">
                  <c:v>7.2943018750015991</c:v>
                </c:pt>
                <c:pt idx="13670">
                  <c:v>7.29468125</c:v>
                </c:pt>
                <c:pt idx="13671">
                  <c:v>7.2950531250015986</c:v>
                </c:pt>
                <c:pt idx="13672">
                  <c:v>7.2954224999999999</c:v>
                </c:pt>
                <c:pt idx="13673">
                  <c:v>7.2953849999999996</c:v>
                </c:pt>
                <c:pt idx="13674">
                  <c:v>7.2957256250015989</c:v>
                </c:pt>
                <c:pt idx="13675">
                  <c:v>7.2961637499999998</c:v>
                </c:pt>
                <c:pt idx="13676">
                  <c:v>7.2964931250015992</c:v>
                </c:pt>
                <c:pt idx="13677">
                  <c:v>7.2968856250015994</c:v>
                </c:pt>
                <c:pt idx="13678">
                  <c:v>7.297284375001599</c:v>
                </c:pt>
                <c:pt idx="13679">
                  <c:v>7.2977212500000004</c:v>
                </c:pt>
                <c:pt idx="13680">
                  <c:v>7.2980618750015989</c:v>
                </c:pt>
                <c:pt idx="13681">
                  <c:v>7.2984499999999999</c:v>
                </c:pt>
                <c:pt idx="13682">
                  <c:v>7.298890625001599</c:v>
                </c:pt>
                <c:pt idx="13683">
                  <c:v>7.2993249999999996</c:v>
                </c:pt>
                <c:pt idx="13684">
                  <c:v>7.2996593750015988</c:v>
                </c:pt>
                <c:pt idx="13685">
                  <c:v>7.2997643750015992</c:v>
                </c:pt>
                <c:pt idx="13686">
                  <c:v>7.2995031250015989</c:v>
                </c:pt>
                <c:pt idx="13687">
                  <c:v>7.2991456250015991</c:v>
                </c:pt>
                <c:pt idx="13688">
                  <c:v>7.2987437499999999</c:v>
                </c:pt>
                <c:pt idx="13689">
                  <c:v>7.298176875001599</c:v>
                </c:pt>
                <c:pt idx="13690">
                  <c:v>7.2977299999999996</c:v>
                </c:pt>
                <c:pt idx="13691">
                  <c:v>7.2973931250015989</c:v>
                </c:pt>
                <c:pt idx="13692">
                  <c:v>7.2970681250015987</c:v>
                </c:pt>
                <c:pt idx="13693">
                  <c:v>7.2967475000000004</c:v>
                </c:pt>
                <c:pt idx="13694">
                  <c:v>7.2964068750015993</c:v>
                </c:pt>
                <c:pt idx="13695">
                  <c:v>7.29630125</c:v>
                </c:pt>
                <c:pt idx="13696">
                  <c:v>7.2967018750015988</c:v>
                </c:pt>
                <c:pt idx="13697">
                  <c:v>7.2970518750015989</c:v>
                </c:pt>
                <c:pt idx="13698">
                  <c:v>7.2969499999999998</c:v>
                </c:pt>
                <c:pt idx="13699">
                  <c:v>7.2966187500000004</c:v>
                </c:pt>
                <c:pt idx="13700">
                  <c:v>7.2965625000000003</c:v>
                </c:pt>
                <c:pt idx="13701">
                  <c:v>7.2962049999999996</c:v>
                </c:pt>
                <c:pt idx="13702">
                  <c:v>7.2957843750015989</c:v>
                </c:pt>
                <c:pt idx="13703">
                  <c:v>7.2960993750015986</c:v>
                </c:pt>
                <c:pt idx="13704">
                  <c:v>7.2964500000000001</c:v>
                </c:pt>
                <c:pt idx="13705">
                  <c:v>7.2968568750015992</c:v>
                </c:pt>
                <c:pt idx="13706">
                  <c:v>7.29721625</c:v>
                </c:pt>
                <c:pt idx="13707">
                  <c:v>7.2975762499999997</c:v>
                </c:pt>
                <c:pt idx="13708">
                  <c:v>7.2979362500000002</c:v>
                </c:pt>
                <c:pt idx="13709">
                  <c:v>7.2983725000000002</c:v>
                </c:pt>
                <c:pt idx="13710">
                  <c:v>7.2989199999999999</c:v>
                </c:pt>
                <c:pt idx="13711">
                  <c:v>7.2993193750015992</c:v>
                </c:pt>
                <c:pt idx="13712">
                  <c:v>7.2996575000000004</c:v>
                </c:pt>
                <c:pt idx="13713">
                  <c:v>7.3000350000000003</c:v>
                </c:pt>
                <c:pt idx="13714">
                  <c:v>7.3003031250015988</c:v>
                </c:pt>
                <c:pt idx="13715">
                  <c:v>7.3003893750015987</c:v>
                </c:pt>
                <c:pt idx="13716">
                  <c:v>7.29991375</c:v>
                </c:pt>
                <c:pt idx="13717">
                  <c:v>7.2994124999999999</c:v>
                </c:pt>
                <c:pt idx="13718">
                  <c:v>7.2990643750015991</c:v>
                </c:pt>
                <c:pt idx="13719">
                  <c:v>7.2987187499999999</c:v>
                </c:pt>
                <c:pt idx="13720">
                  <c:v>7.2982387500000003</c:v>
                </c:pt>
                <c:pt idx="13721">
                  <c:v>7.2977431250015989</c:v>
                </c:pt>
                <c:pt idx="13722">
                  <c:v>7.2972806250015987</c:v>
                </c:pt>
                <c:pt idx="13723">
                  <c:v>7.296825625001599</c:v>
                </c:pt>
                <c:pt idx="13724">
                  <c:v>7.2963862500000003</c:v>
                </c:pt>
                <c:pt idx="13725">
                  <c:v>7.2958887499999996</c:v>
                </c:pt>
                <c:pt idx="13726">
                  <c:v>7.2953918750015987</c:v>
                </c:pt>
                <c:pt idx="13727">
                  <c:v>7.2949087500000003</c:v>
                </c:pt>
                <c:pt idx="13728">
                  <c:v>7.2944593750015994</c:v>
                </c:pt>
                <c:pt idx="13729">
                  <c:v>7.29409375</c:v>
                </c:pt>
                <c:pt idx="13730">
                  <c:v>7.2935268750015991</c:v>
                </c:pt>
                <c:pt idx="13731">
                  <c:v>7.29301625</c:v>
                </c:pt>
                <c:pt idx="13732">
                  <c:v>7.2926025000000001</c:v>
                </c:pt>
                <c:pt idx="13733">
                  <c:v>7.2922362500000002</c:v>
                </c:pt>
                <c:pt idx="13734">
                  <c:v>7.2918668750015989</c:v>
                </c:pt>
                <c:pt idx="13735">
                  <c:v>7.2922881250015994</c:v>
                </c:pt>
                <c:pt idx="13736">
                  <c:v>7.2927524999999997</c:v>
                </c:pt>
                <c:pt idx="13737">
                  <c:v>7.2930837500000001</c:v>
                </c:pt>
                <c:pt idx="13738">
                  <c:v>7.2934262500000004</c:v>
                </c:pt>
                <c:pt idx="13739">
                  <c:v>7.293753125001599</c:v>
                </c:pt>
                <c:pt idx="13740">
                  <c:v>7.2941050000000001</c:v>
                </c:pt>
                <c:pt idx="13741">
                  <c:v>7.2941050000000001</c:v>
                </c:pt>
                <c:pt idx="13742">
                  <c:v>7.2944668750015991</c:v>
                </c:pt>
                <c:pt idx="13743">
                  <c:v>7.2948431250015986</c:v>
                </c:pt>
                <c:pt idx="13744">
                  <c:v>7.295196875001599</c:v>
                </c:pt>
                <c:pt idx="13745">
                  <c:v>7.2955406250015988</c:v>
                </c:pt>
                <c:pt idx="13746">
                  <c:v>7.2959343750015986</c:v>
                </c:pt>
                <c:pt idx="13747">
                  <c:v>7.2962699999999998</c:v>
                </c:pt>
                <c:pt idx="13748">
                  <c:v>7.29662875</c:v>
                </c:pt>
                <c:pt idx="13749">
                  <c:v>7.29697</c:v>
                </c:pt>
                <c:pt idx="13750">
                  <c:v>7.2973325000000004</c:v>
                </c:pt>
                <c:pt idx="13751">
                  <c:v>7.2974081250015992</c:v>
                </c:pt>
                <c:pt idx="13752">
                  <c:v>7.2974100000000002</c:v>
                </c:pt>
                <c:pt idx="13753">
                  <c:v>7.2977331250015993</c:v>
                </c:pt>
                <c:pt idx="13754">
                  <c:v>7.2977118750015988</c:v>
                </c:pt>
                <c:pt idx="13755">
                  <c:v>7.2973837499999998</c:v>
                </c:pt>
                <c:pt idx="13756">
                  <c:v>7.2970187500000003</c:v>
                </c:pt>
                <c:pt idx="13757">
                  <c:v>7.2966375000000001</c:v>
                </c:pt>
                <c:pt idx="13758">
                  <c:v>7.2962974999999997</c:v>
                </c:pt>
                <c:pt idx="13759">
                  <c:v>7.29597125</c:v>
                </c:pt>
                <c:pt idx="13760">
                  <c:v>7.2956162500000001</c:v>
                </c:pt>
                <c:pt idx="13761">
                  <c:v>7.2952681250015994</c:v>
                </c:pt>
                <c:pt idx="13762">
                  <c:v>7.2949418750015989</c:v>
                </c:pt>
                <c:pt idx="13763">
                  <c:v>7.2946099999999996</c:v>
                </c:pt>
                <c:pt idx="13764">
                  <c:v>7.2947481250015986</c:v>
                </c:pt>
                <c:pt idx="13765">
                  <c:v>7.2951293750015989</c:v>
                </c:pt>
                <c:pt idx="13766">
                  <c:v>7.2954999999999997</c:v>
                </c:pt>
                <c:pt idx="13767">
                  <c:v>7.2959181250015988</c:v>
                </c:pt>
                <c:pt idx="13768">
                  <c:v>7.2962493750015991</c:v>
                </c:pt>
                <c:pt idx="13769">
                  <c:v>7.296556875001599</c:v>
                </c:pt>
                <c:pt idx="13770">
                  <c:v>7.2969481250015988</c:v>
                </c:pt>
                <c:pt idx="13771">
                  <c:v>7.2972806250015987</c:v>
                </c:pt>
                <c:pt idx="13772">
                  <c:v>7.297695</c:v>
                </c:pt>
                <c:pt idx="13773">
                  <c:v>7.2980462499999996</c:v>
                </c:pt>
                <c:pt idx="13774">
                  <c:v>7.2983831250015987</c:v>
                </c:pt>
                <c:pt idx="13775">
                  <c:v>7.2988231250015989</c:v>
                </c:pt>
                <c:pt idx="13776">
                  <c:v>7.2991725000000001</c:v>
                </c:pt>
                <c:pt idx="13777">
                  <c:v>7.2993456250015987</c:v>
                </c:pt>
                <c:pt idx="13778">
                  <c:v>7.2997993750015988</c:v>
                </c:pt>
                <c:pt idx="13779">
                  <c:v>7.3001543750015987</c:v>
                </c:pt>
                <c:pt idx="13780">
                  <c:v>7.3001418750015992</c:v>
                </c:pt>
                <c:pt idx="13781">
                  <c:v>7.29981875</c:v>
                </c:pt>
                <c:pt idx="13782">
                  <c:v>7.2994250000000003</c:v>
                </c:pt>
                <c:pt idx="13783">
                  <c:v>7.2989218750015992</c:v>
                </c:pt>
                <c:pt idx="13784">
                  <c:v>7.298434375001599</c:v>
                </c:pt>
                <c:pt idx="13785">
                  <c:v>7.2980049999999999</c:v>
                </c:pt>
                <c:pt idx="13786">
                  <c:v>7.2976787500000002</c:v>
                </c:pt>
                <c:pt idx="13787">
                  <c:v>7.2973175000000001</c:v>
                </c:pt>
                <c:pt idx="13788">
                  <c:v>7.296898125001599</c:v>
                </c:pt>
                <c:pt idx="13789">
                  <c:v>7.296545625001599</c:v>
                </c:pt>
                <c:pt idx="13790">
                  <c:v>7.2962106250015992</c:v>
                </c:pt>
                <c:pt idx="13791">
                  <c:v>7.2959075000000002</c:v>
                </c:pt>
                <c:pt idx="13792">
                  <c:v>7.295488125001599</c:v>
                </c:pt>
                <c:pt idx="13793">
                  <c:v>7.2951325000000002</c:v>
                </c:pt>
                <c:pt idx="13794">
                  <c:v>7.2946356250015993</c:v>
                </c:pt>
                <c:pt idx="13795">
                  <c:v>7.2941268750015986</c:v>
                </c:pt>
                <c:pt idx="13796">
                  <c:v>7.2936406250015988</c:v>
                </c:pt>
                <c:pt idx="13797">
                  <c:v>7.2931506250015987</c:v>
                </c:pt>
                <c:pt idx="13798">
                  <c:v>7.2926056250015989</c:v>
                </c:pt>
                <c:pt idx="13799">
                  <c:v>7.2921518750015988</c:v>
                </c:pt>
                <c:pt idx="13800">
                  <c:v>7.2917512499999999</c:v>
                </c:pt>
                <c:pt idx="13801">
                  <c:v>7.2913625</c:v>
                </c:pt>
                <c:pt idx="13802">
                  <c:v>7.291735625001599</c:v>
                </c:pt>
                <c:pt idx="13803">
                  <c:v>7.2920606250015991</c:v>
                </c:pt>
                <c:pt idx="13804">
                  <c:v>7.2919512500000003</c:v>
                </c:pt>
                <c:pt idx="13805">
                  <c:v>7.291511875001599</c:v>
                </c:pt>
                <c:pt idx="13806">
                  <c:v>7.2911531250015988</c:v>
                </c:pt>
                <c:pt idx="13807">
                  <c:v>7.2911006250015991</c:v>
                </c:pt>
                <c:pt idx="13808">
                  <c:v>7.2914812500000004</c:v>
                </c:pt>
                <c:pt idx="13809">
                  <c:v>7.2918562500000004</c:v>
                </c:pt>
                <c:pt idx="13810">
                  <c:v>7.2922156250015986</c:v>
                </c:pt>
                <c:pt idx="13811">
                  <c:v>7.2925500000000003</c:v>
                </c:pt>
                <c:pt idx="13812">
                  <c:v>7.2929899999999996</c:v>
                </c:pt>
                <c:pt idx="13813">
                  <c:v>7.2933181250015986</c:v>
                </c:pt>
                <c:pt idx="13814">
                  <c:v>7.2936568750015986</c:v>
                </c:pt>
                <c:pt idx="13815">
                  <c:v>7.2940375</c:v>
                </c:pt>
                <c:pt idx="13816">
                  <c:v>7.2941050000000001</c:v>
                </c:pt>
                <c:pt idx="13817">
                  <c:v>7.2936343750015986</c:v>
                </c:pt>
                <c:pt idx="13818">
                  <c:v>7.2932056250015993</c:v>
                </c:pt>
                <c:pt idx="13819">
                  <c:v>7.2928318750015988</c:v>
                </c:pt>
                <c:pt idx="13820">
                  <c:v>7.2924718750015991</c:v>
                </c:pt>
                <c:pt idx="13821">
                  <c:v>7.2926631250015994</c:v>
                </c:pt>
                <c:pt idx="13822">
                  <c:v>7.2929006250015993</c:v>
                </c:pt>
                <c:pt idx="13823">
                  <c:v>7.2931249999999999</c:v>
                </c:pt>
                <c:pt idx="13824">
                  <c:v>7.2934943750015986</c:v>
                </c:pt>
                <c:pt idx="13825">
                  <c:v>7.2938425000000002</c:v>
                </c:pt>
                <c:pt idx="13826">
                  <c:v>7.2939749999999997</c:v>
                </c:pt>
                <c:pt idx="13827">
                  <c:v>7.2943231250015987</c:v>
                </c:pt>
                <c:pt idx="13828">
                  <c:v>7.2938324999999997</c:v>
                </c:pt>
                <c:pt idx="13829">
                  <c:v>7.2934349999999997</c:v>
                </c:pt>
                <c:pt idx="13830">
                  <c:v>7.2936418750015992</c:v>
                </c:pt>
                <c:pt idx="13831">
                  <c:v>7.293999375001599</c:v>
                </c:pt>
                <c:pt idx="13832">
                  <c:v>7.2943237500000002</c:v>
                </c:pt>
                <c:pt idx="13833">
                  <c:v>7.2948143750015992</c:v>
                </c:pt>
                <c:pt idx="13834">
                  <c:v>7.2952568750015994</c:v>
                </c:pt>
                <c:pt idx="13835">
                  <c:v>7.2956206250015994</c:v>
                </c:pt>
                <c:pt idx="13836">
                  <c:v>7.295958125001599</c:v>
                </c:pt>
                <c:pt idx="13837">
                  <c:v>7.2962899999999999</c:v>
                </c:pt>
                <c:pt idx="13838">
                  <c:v>7.2967143750015993</c:v>
                </c:pt>
                <c:pt idx="13839">
                  <c:v>7.2970474999999997</c:v>
                </c:pt>
                <c:pt idx="13840">
                  <c:v>7.2966662500000004</c:v>
                </c:pt>
                <c:pt idx="13841">
                  <c:v>7.2967187500000001</c:v>
                </c:pt>
                <c:pt idx="13842">
                  <c:v>7.2963268750015988</c:v>
                </c:pt>
                <c:pt idx="13843">
                  <c:v>7.2959606250015989</c:v>
                </c:pt>
                <c:pt idx="13844">
                  <c:v>7.2955649999999999</c:v>
                </c:pt>
                <c:pt idx="13845">
                  <c:v>7.295149375001599</c:v>
                </c:pt>
                <c:pt idx="13846">
                  <c:v>7.2947331250015992</c:v>
                </c:pt>
                <c:pt idx="13847">
                  <c:v>7.2943350000000002</c:v>
                </c:pt>
                <c:pt idx="13848">
                  <c:v>7.2939612499999997</c:v>
                </c:pt>
                <c:pt idx="13849">
                  <c:v>7.2936318750015987</c:v>
                </c:pt>
                <c:pt idx="13850">
                  <c:v>7.2936531250015992</c:v>
                </c:pt>
                <c:pt idx="13851">
                  <c:v>7.2940512499999999</c:v>
                </c:pt>
                <c:pt idx="13852">
                  <c:v>7.2944674999999997</c:v>
                </c:pt>
                <c:pt idx="13853">
                  <c:v>7.2948399999999998</c:v>
                </c:pt>
                <c:pt idx="13854">
                  <c:v>7.2952818750015993</c:v>
                </c:pt>
                <c:pt idx="13855">
                  <c:v>7.2956562500000004</c:v>
                </c:pt>
                <c:pt idx="13856">
                  <c:v>7.2952531250015991</c:v>
                </c:pt>
                <c:pt idx="13857">
                  <c:v>7.2948931250015994</c:v>
                </c:pt>
                <c:pt idx="13858">
                  <c:v>7.295090625001599</c:v>
                </c:pt>
                <c:pt idx="13859">
                  <c:v>7.2954306250015986</c:v>
                </c:pt>
                <c:pt idx="13860">
                  <c:v>7.2958825000000003</c:v>
                </c:pt>
                <c:pt idx="13861">
                  <c:v>7.2962143750015986</c:v>
                </c:pt>
                <c:pt idx="13862">
                  <c:v>7.2958462500000003</c:v>
                </c:pt>
                <c:pt idx="13863">
                  <c:v>7.2955256250015994</c:v>
                </c:pt>
                <c:pt idx="13864">
                  <c:v>7.2951231250015987</c:v>
                </c:pt>
                <c:pt idx="13865">
                  <c:v>7.2946850000000003</c:v>
                </c:pt>
                <c:pt idx="13866">
                  <c:v>7.2943387499999996</c:v>
                </c:pt>
                <c:pt idx="13867">
                  <c:v>7.2941918750015988</c:v>
                </c:pt>
                <c:pt idx="13868">
                  <c:v>7.2941018750015987</c:v>
                </c:pt>
                <c:pt idx="13869">
                  <c:v>7.2941543750015994</c:v>
                </c:pt>
                <c:pt idx="13870">
                  <c:v>7.2945131250015987</c:v>
                </c:pt>
                <c:pt idx="13871">
                  <c:v>7.2949324999999998</c:v>
                </c:pt>
                <c:pt idx="13872">
                  <c:v>7.2953187499999999</c:v>
                </c:pt>
                <c:pt idx="13873">
                  <c:v>7.2956393750015991</c:v>
                </c:pt>
                <c:pt idx="13874">
                  <c:v>7.2952237499999999</c:v>
                </c:pt>
                <c:pt idx="13875">
                  <c:v>7.2948056250015991</c:v>
                </c:pt>
                <c:pt idx="13876">
                  <c:v>7.2943899999999999</c:v>
                </c:pt>
                <c:pt idx="13877">
                  <c:v>7.2938331250015986</c:v>
                </c:pt>
                <c:pt idx="13878">
                  <c:v>7.2933756250015991</c:v>
                </c:pt>
                <c:pt idx="13879">
                  <c:v>7.29299125</c:v>
                </c:pt>
                <c:pt idx="13880">
                  <c:v>7.29261625</c:v>
                </c:pt>
                <c:pt idx="13881">
                  <c:v>7.2921500000000004</c:v>
                </c:pt>
                <c:pt idx="13882">
                  <c:v>7.2918212499999999</c:v>
                </c:pt>
                <c:pt idx="13883">
                  <c:v>7.2913975000000004</c:v>
                </c:pt>
                <c:pt idx="13884">
                  <c:v>7.2910550000000001</c:v>
                </c:pt>
                <c:pt idx="13885">
                  <c:v>7.2909881250015989</c:v>
                </c:pt>
                <c:pt idx="13886">
                  <c:v>7.2906250000000004</c:v>
                </c:pt>
                <c:pt idx="13887">
                  <c:v>7.2902981250015992</c:v>
                </c:pt>
                <c:pt idx="13888">
                  <c:v>7.2899037499999997</c:v>
                </c:pt>
                <c:pt idx="13889">
                  <c:v>7.2895593750015992</c:v>
                </c:pt>
                <c:pt idx="13890">
                  <c:v>7.2891918750015989</c:v>
                </c:pt>
                <c:pt idx="13891">
                  <c:v>7.2888324999999998</c:v>
                </c:pt>
                <c:pt idx="13892">
                  <c:v>7.2884543750015993</c:v>
                </c:pt>
                <c:pt idx="13893">
                  <c:v>7.288475625001599</c:v>
                </c:pt>
                <c:pt idx="13894">
                  <c:v>7.2888099999999998</c:v>
                </c:pt>
                <c:pt idx="13895">
                  <c:v>7.2891674999999996</c:v>
                </c:pt>
                <c:pt idx="13896">
                  <c:v>7.2895481250015992</c:v>
                </c:pt>
                <c:pt idx="13897">
                  <c:v>7.2900024999999999</c:v>
                </c:pt>
                <c:pt idx="13898">
                  <c:v>7.2903799999999999</c:v>
                </c:pt>
                <c:pt idx="13899">
                  <c:v>7.2908356250015993</c:v>
                </c:pt>
                <c:pt idx="13900">
                  <c:v>7.2912506250015987</c:v>
                </c:pt>
                <c:pt idx="13901">
                  <c:v>7.2916156250015991</c:v>
                </c:pt>
                <c:pt idx="13902">
                  <c:v>7.291981875001599</c:v>
                </c:pt>
                <c:pt idx="13903">
                  <c:v>7.2923774999999997</c:v>
                </c:pt>
                <c:pt idx="13904">
                  <c:v>7.2927712500000004</c:v>
                </c:pt>
                <c:pt idx="13905">
                  <c:v>7.2930999999999999</c:v>
                </c:pt>
                <c:pt idx="13906">
                  <c:v>7.2934281250015989</c:v>
                </c:pt>
                <c:pt idx="13907">
                  <c:v>7.2938237499999996</c:v>
                </c:pt>
                <c:pt idx="13908">
                  <c:v>7.2941456250015992</c:v>
                </c:pt>
                <c:pt idx="13909">
                  <c:v>7.2945762500000004</c:v>
                </c:pt>
                <c:pt idx="13910">
                  <c:v>7.294975</c:v>
                </c:pt>
                <c:pt idx="13911">
                  <c:v>7.2954418750015986</c:v>
                </c:pt>
                <c:pt idx="13912">
                  <c:v>7.2958912500000004</c:v>
                </c:pt>
                <c:pt idx="13913">
                  <c:v>7.2963418750015991</c:v>
                </c:pt>
                <c:pt idx="13914">
                  <c:v>7.2966831250015991</c:v>
                </c:pt>
                <c:pt idx="13915">
                  <c:v>7.2970662500000003</c:v>
                </c:pt>
                <c:pt idx="13916">
                  <c:v>7.2968549999999999</c:v>
                </c:pt>
                <c:pt idx="13917">
                  <c:v>7.2964318750015993</c:v>
                </c:pt>
                <c:pt idx="13918">
                  <c:v>7.2960856250015986</c:v>
                </c:pt>
                <c:pt idx="13919">
                  <c:v>7.2956862500000002</c:v>
                </c:pt>
                <c:pt idx="13920">
                  <c:v>7.2953025</c:v>
                </c:pt>
                <c:pt idx="13921">
                  <c:v>7.2949712499999997</c:v>
                </c:pt>
                <c:pt idx="13922">
                  <c:v>7.2945781250015989</c:v>
                </c:pt>
                <c:pt idx="13923">
                  <c:v>7.2941762499999996</c:v>
                </c:pt>
                <c:pt idx="13924">
                  <c:v>7.2937143750015991</c:v>
                </c:pt>
                <c:pt idx="13925">
                  <c:v>7.2933693750015989</c:v>
                </c:pt>
                <c:pt idx="13926">
                  <c:v>7.2930081250015988</c:v>
                </c:pt>
                <c:pt idx="13927">
                  <c:v>7.2926131250015986</c:v>
                </c:pt>
                <c:pt idx="13928">
                  <c:v>7.2921325000000001</c:v>
                </c:pt>
                <c:pt idx="13929">
                  <c:v>7.2916781250015994</c:v>
                </c:pt>
                <c:pt idx="13930">
                  <c:v>7.2910762499999997</c:v>
                </c:pt>
                <c:pt idx="13931">
                  <c:v>7.2904131250015993</c:v>
                </c:pt>
                <c:pt idx="13932">
                  <c:v>7.2898362499999996</c:v>
                </c:pt>
                <c:pt idx="13933">
                  <c:v>7.2892450000000002</c:v>
                </c:pt>
                <c:pt idx="13934">
                  <c:v>7.2887487499999999</c:v>
                </c:pt>
                <c:pt idx="13935">
                  <c:v>7.2883006250015994</c:v>
                </c:pt>
                <c:pt idx="13936">
                  <c:v>7.2878043750015991</c:v>
                </c:pt>
                <c:pt idx="13937">
                  <c:v>7.2874381250015992</c:v>
                </c:pt>
                <c:pt idx="13938">
                  <c:v>7.28778375</c:v>
                </c:pt>
                <c:pt idx="13939">
                  <c:v>7.2881631250015992</c:v>
                </c:pt>
                <c:pt idx="13940">
                  <c:v>7.2885287500000002</c:v>
                </c:pt>
                <c:pt idx="13941">
                  <c:v>7.2888631250015994</c:v>
                </c:pt>
                <c:pt idx="13942">
                  <c:v>7.2892324999999998</c:v>
                </c:pt>
                <c:pt idx="13943">
                  <c:v>7.28965</c:v>
                </c:pt>
                <c:pt idx="13944">
                  <c:v>7.2900356250015994</c:v>
                </c:pt>
                <c:pt idx="13945">
                  <c:v>7.2903781250015989</c:v>
                </c:pt>
                <c:pt idx="13946">
                  <c:v>7.2907356250015987</c:v>
                </c:pt>
                <c:pt idx="13947">
                  <c:v>7.2911068750015993</c:v>
                </c:pt>
                <c:pt idx="13948">
                  <c:v>7.2914631250015987</c:v>
                </c:pt>
                <c:pt idx="13949">
                  <c:v>7.2910349999999999</c:v>
                </c:pt>
                <c:pt idx="13950">
                  <c:v>7.2914918750015989</c:v>
                </c:pt>
                <c:pt idx="13951">
                  <c:v>7.2919187499999998</c:v>
                </c:pt>
                <c:pt idx="13952">
                  <c:v>7.2922018750015987</c:v>
                </c:pt>
                <c:pt idx="13953">
                  <c:v>7.2926168750015989</c:v>
                </c:pt>
                <c:pt idx="13954">
                  <c:v>7.2929512499999998</c:v>
                </c:pt>
                <c:pt idx="13955">
                  <c:v>7.29334375</c:v>
                </c:pt>
                <c:pt idx="13956">
                  <c:v>7.2936556250015991</c:v>
                </c:pt>
                <c:pt idx="13957">
                  <c:v>7.2940631250015988</c:v>
                </c:pt>
                <c:pt idx="13958">
                  <c:v>7.2936368750015994</c:v>
                </c:pt>
                <c:pt idx="13959">
                  <c:v>7.2931418750015986</c:v>
                </c:pt>
                <c:pt idx="13960">
                  <c:v>7.2927162499999998</c:v>
                </c:pt>
                <c:pt idx="13961">
                  <c:v>7.2922968750015986</c:v>
                </c:pt>
                <c:pt idx="13962">
                  <c:v>7.2918718750015987</c:v>
                </c:pt>
                <c:pt idx="13963">
                  <c:v>7.2918106250015988</c:v>
                </c:pt>
                <c:pt idx="13964">
                  <c:v>7.2914856250015987</c:v>
                </c:pt>
                <c:pt idx="13965">
                  <c:v>7.2910737499999998</c:v>
                </c:pt>
                <c:pt idx="13966">
                  <c:v>7.2906743750015988</c:v>
                </c:pt>
                <c:pt idx="13967">
                  <c:v>7.2902531250015992</c:v>
                </c:pt>
                <c:pt idx="13968">
                  <c:v>7.2899131250015987</c:v>
                </c:pt>
                <c:pt idx="13969">
                  <c:v>7.2894656250015988</c:v>
                </c:pt>
                <c:pt idx="13970">
                  <c:v>7.2890631250015989</c:v>
                </c:pt>
                <c:pt idx="13971">
                  <c:v>7.2886168750015994</c:v>
                </c:pt>
                <c:pt idx="13972">
                  <c:v>7.2882575000000003</c:v>
                </c:pt>
                <c:pt idx="13973">
                  <c:v>7.2877900000000002</c:v>
                </c:pt>
                <c:pt idx="13974">
                  <c:v>7.2873156250015994</c:v>
                </c:pt>
                <c:pt idx="13975">
                  <c:v>7.287465625001599</c:v>
                </c:pt>
                <c:pt idx="13976">
                  <c:v>7.2872199999999996</c:v>
                </c:pt>
                <c:pt idx="13977">
                  <c:v>7.286855625001599</c:v>
                </c:pt>
                <c:pt idx="13978">
                  <c:v>7.286444375001599</c:v>
                </c:pt>
                <c:pt idx="13979">
                  <c:v>7.285999375001599</c:v>
                </c:pt>
                <c:pt idx="13980">
                  <c:v>7.2856674999999997</c:v>
                </c:pt>
                <c:pt idx="13981">
                  <c:v>7.2856481250015994</c:v>
                </c:pt>
                <c:pt idx="13982">
                  <c:v>7.2859756250015986</c:v>
                </c:pt>
                <c:pt idx="13983">
                  <c:v>7.2864143750015993</c:v>
                </c:pt>
                <c:pt idx="13984">
                  <c:v>7.2868137500000003</c:v>
                </c:pt>
                <c:pt idx="13985">
                  <c:v>7.2870831250015993</c:v>
                </c:pt>
                <c:pt idx="13986">
                  <c:v>7.2874443750015994</c:v>
                </c:pt>
                <c:pt idx="13987">
                  <c:v>7.2878131250015992</c:v>
                </c:pt>
                <c:pt idx="13988">
                  <c:v>7.2881368750015989</c:v>
                </c:pt>
                <c:pt idx="13989">
                  <c:v>7.2884781250015989</c:v>
                </c:pt>
                <c:pt idx="13990">
                  <c:v>7.2887231250015994</c:v>
                </c:pt>
                <c:pt idx="13991">
                  <c:v>7.2890825000000001</c:v>
                </c:pt>
                <c:pt idx="13992">
                  <c:v>7.2894300000000003</c:v>
                </c:pt>
                <c:pt idx="13993">
                  <c:v>7.2898037499999999</c:v>
                </c:pt>
                <c:pt idx="13994">
                  <c:v>7.2901418750015994</c:v>
                </c:pt>
                <c:pt idx="13995">
                  <c:v>7.2904662499999997</c:v>
                </c:pt>
                <c:pt idx="13996">
                  <c:v>7.2899750000000001</c:v>
                </c:pt>
                <c:pt idx="13997">
                  <c:v>7.2894287499999999</c:v>
                </c:pt>
                <c:pt idx="13998">
                  <c:v>7.2889131250015993</c:v>
                </c:pt>
                <c:pt idx="13999">
                  <c:v>7.2884806250015988</c:v>
                </c:pt>
                <c:pt idx="14000">
                  <c:v>7.2880906250015993</c:v>
                </c:pt>
                <c:pt idx="14001">
                  <c:v>7.2876081250015989</c:v>
                </c:pt>
                <c:pt idx="14002">
                  <c:v>7.2872656250015986</c:v>
                </c:pt>
                <c:pt idx="14003">
                  <c:v>7.2874581250015993</c:v>
                </c:pt>
                <c:pt idx="14004">
                  <c:v>7.2877987500000003</c:v>
                </c:pt>
                <c:pt idx="14005">
                  <c:v>7.2882474999999998</c:v>
                </c:pt>
                <c:pt idx="14006">
                  <c:v>7.288579375001599</c:v>
                </c:pt>
                <c:pt idx="14007">
                  <c:v>7.2889175000000002</c:v>
                </c:pt>
                <c:pt idx="14008">
                  <c:v>7.2892531250015988</c:v>
                </c:pt>
                <c:pt idx="14009">
                  <c:v>7.2896725</c:v>
                </c:pt>
                <c:pt idx="14010">
                  <c:v>7.2900281250015988</c:v>
                </c:pt>
                <c:pt idx="14011">
                  <c:v>7.2903606250015986</c:v>
                </c:pt>
                <c:pt idx="14012">
                  <c:v>7.29071625</c:v>
                </c:pt>
                <c:pt idx="14013">
                  <c:v>7.2905581250015992</c:v>
                </c:pt>
                <c:pt idx="14014">
                  <c:v>7.290434375001599</c:v>
                </c:pt>
                <c:pt idx="14015">
                  <c:v>7.2899843750015991</c:v>
                </c:pt>
                <c:pt idx="14016">
                  <c:v>7.2895956250015992</c:v>
                </c:pt>
                <c:pt idx="14017">
                  <c:v>7.2892637499999999</c:v>
                </c:pt>
                <c:pt idx="14018">
                  <c:v>7.2887225000000004</c:v>
                </c:pt>
                <c:pt idx="14019">
                  <c:v>7.2883506250015992</c:v>
                </c:pt>
                <c:pt idx="14020">
                  <c:v>7.2879987499999999</c:v>
                </c:pt>
                <c:pt idx="14021">
                  <c:v>7.287675625001599</c:v>
                </c:pt>
                <c:pt idx="14022">
                  <c:v>7.2876799999999999</c:v>
                </c:pt>
                <c:pt idx="14023">
                  <c:v>7.2881193750015987</c:v>
                </c:pt>
                <c:pt idx="14024">
                  <c:v>7.2885143750015988</c:v>
                </c:pt>
                <c:pt idx="14025">
                  <c:v>7.2888725000000001</c:v>
                </c:pt>
                <c:pt idx="14026">
                  <c:v>7.2892531250015988</c:v>
                </c:pt>
                <c:pt idx="14027">
                  <c:v>7.2889187499999997</c:v>
                </c:pt>
                <c:pt idx="14028">
                  <c:v>7.28891125</c:v>
                </c:pt>
                <c:pt idx="14029">
                  <c:v>7.2893506250015987</c:v>
                </c:pt>
                <c:pt idx="14030">
                  <c:v>7.2898325000000002</c:v>
                </c:pt>
                <c:pt idx="14031">
                  <c:v>7.290233125001599</c:v>
                </c:pt>
                <c:pt idx="14032">
                  <c:v>7.2906962499999999</c:v>
                </c:pt>
                <c:pt idx="14033">
                  <c:v>7.2910843750015992</c:v>
                </c:pt>
                <c:pt idx="14034">
                  <c:v>7.2914743750015987</c:v>
                </c:pt>
                <c:pt idx="14035">
                  <c:v>7.2915850000000004</c:v>
                </c:pt>
                <c:pt idx="14036">
                  <c:v>7.2919581250015986</c:v>
                </c:pt>
                <c:pt idx="14037">
                  <c:v>7.2920112499999998</c:v>
                </c:pt>
                <c:pt idx="14038">
                  <c:v>7.2916800000000004</c:v>
                </c:pt>
                <c:pt idx="14039">
                  <c:v>7.2913399999999999</c:v>
                </c:pt>
                <c:pt idx="14040">
                  <c:v>7.2915856250015993</c:v>
                </c:pt>
                <c:pt idx="14041">
                  <c:v>7.2920112499999998</c:v>
                </c:pt>
                <c:pt idx="14042">
                  <c:v>7.2923512500000003</c:v>
                </c:pt>
                <c:pt idx="14043">
                  <c:v>7.2919012499999996</c:v>
                </c:pt>
                <c:pt idx="14044">
                  <c:v>7.2914950000000003</c:v>
                </c:pt>
                <c:pt idx="14045">
                  <c:v>7.2911293750015993</c:v>
                </c:pt>
                <c:pt idx="14046">
                  <c:v>7.2907512499999996</c:v>
                </c:pt>
                <c:pt idx="14047">
                  <c:v>7.2907768750015993</c:v>
                </c:pt>
                <c:pt idx="14048">
                  <c:v>7.2903812500000003</c:v>
                </c:pt>
                <c:pt idx="14049">
                  <c:v>7.2899987499999996</c:v>
                </c:pt>
                <c:pt idx="14050">
                  <c:v>7.2895156250015987</c:v>
                </c:pt>
                <c:pt idx="14051">
                  <c:v>7.2891037499999998</c:v>
                </c:pt>
                <c:pt idx="14052">
                  <c:v>7.288568125001599</c:v>
                </c:pt>
                <c:pt idx="14053">
                  <c:v>7.2878887499999996</c:v>
                </c:pt>
                <c:pt idx="14054">
                  <c:v>7.2875624999999999</c:v>
                </c:pt>
                <c:pt idx="14055">
                  <c:v>7.2871525000000004</c:v>
                </c:pt>
                <c:pt idx="14056">
                  <c:v>7.2865218750015988</c:v>
                </c:pt>
                <c:pt idx="14057">
                  <c:v>7.2861731250015991</c:v>
                </c:pt>
                <c:pt idx="14058">
                  <c:v>7.285786875001599</c:v>
                </c:pt>
                <c:pt idx="14059">
                  <c:v>7.2852431250015988</c:v>
                </c:pt>
                <c:pt idx="14060">
                  <c:v>7.2847581250015994</c:v>
                </c:pt>
                <c:pt idx="14061">
                  <c:v>7.2843593750015989</c:v>
                </c:pt>
                <c:pt idx="14062">
                  <c:v>7.2839268750015993</c:v>
                </c:pt>
                <c:pt idx="14063">
                  <c:v>7.2835343750015991</c:v>
                </c:pt>
                <c:pt idx="14064">
                  <c:v>7.2831106250015987</c:v>
                </c:pt>
                <c:pt idx="14065">
                  <c:v>7.282644375001599</c:v>
                </c:pt>
                <c:pt idx="14066">
                  <c:v>7.2822187500000002</c:v>
                </c:pt>
                <c:pt idx="14067">
                  <c:v>7.2818775000000002</c:v>
                </c:pt>
                <c:pt idx="14068">
                  <c:v>7.2821981250015986</c:v>
                </c:pt>
                <c:pt idx="14069">
                  <c:v>7.2826112500000004</c:v>
                </c:pt>
                <c:pt idx="14070">
                  <c:v>7.2830700000000004</c:v>
                </c:pt>
                <c:pt idx="14071">
                  <c:v>7.2833924999999997</c:v>
                </c:pt>
                <c:pt idx="14072">
                  <c:v>7.283746875001599</c:v>
                </c:pt>
                <c:pt idx="14073">
                  <c:v>7.2841874999999998</c:v>
                </c:pt>
                <c:pt idx="14074">
                  <c:v>7.2845643750015991</c:v>
                </c:pt>
                <c:pt idx="14075">
                  <c:v>7.2849112500000004</c:v>
                </c:pt>
                <c:pt idx="14076">
                  <c:v>7.2851862499999998</c:v>
                </c:pt>
                <c:pt idx="14077">
                  <c:v>7.2855256250015987</c:v>
                </c:pt>
                <c:pt idx="14078">
                  <c:v>7.2858781250015987</c:v>
                </c:pt>
                <c:pt idx="14079">
                  <c:v>7.2862312500000002</c:v>
                </c:pt>
                <c:pt idx="14080">
                  <c:v>7.2865518750015994</c:v>
                </c:pt>
                <c:pt idx="14081">
                  <c:v>7.2861831250015987</c:v>
                </c:pt>
                <c:pt idx="14082">
                  <c:v>7.286491875001599</c:v>
                </c:pt>
                <c:pt idx="14083">
                  <c:v>7.2867931250015987</c:v>
                </c:pt>
                <c:pt idx="14084">
                  <c:v>7.2871837499999996</c:v>
                </c:pt>
                <c:pt idx="14085">
                  <c:v>7.2875493750015989</c:v>
                </c:pt>
                <c:pt idx="14086">
                  <c:v>7.2879281250015993</c:v>
                </c:pt>
                <c:pt idx="14087">
                  <c:v>7.2883306250015991</c:v>
                </c:pt>
                <c:pt idx="14088">
                  <c:v>7.2886556250015992</c:v>
                </c:pt>
                <c:pt idx="14089">
                  <c:v>7.2882618750015986</c:v>
                </c:pt>
                <c:pt idx="14090">
                  <c:v>7.2878668750015994</c:v>
                </c:pt>
                <c:pt idx="14091">
                  <c:v>7.2875325000000002</c:v>
                </c:pt>
                <c:pt idx="14092">
                  <c:v>7.2872043750015987</c:v>
                </c:pt>
                <c:pt idx="14093">
                  <c:v>7.2876025000000002</c:v>
                </c:pt>
                <c:pt idx="14094">
                  <c:v>7.2880306250015989</c:v>
                </c:pt>
                <c:pt idx="14095">
                  <c:v>7.2883893750015991</c:v>
                </c:pt>
                <c:pt idx="14096">
                  <c:v>7.28872125</c:v>
                </c:pt>
                <c:pt idx="14097">
                  <c:v>7.2890693750015991</c:v>
                </c:pt>
                <c:pt idx="14098">
                  <c:v>7.2894437500000002</c:v>
                </c:pt>
                <c:pt idx="14099">
                  <c:v>7.2896524999999999</c:v>
                </c:pt>
                <c:pt idx="14100">
                  <c:v>7.2896518750015993</c:v>
                </c:pt>
                <c:pt idx="14101">
                  <c:v>7.2897712500000003</c:v>
                </c:pt>
                <c:pt idx="14102">
                  <c:v>7.2897024999999998</c:v>
                </c:pt>
                <c:pt idx="14103">
                  <c:v>7.2898768750015988</c:v>
                </c:pt>
                <c:pt idx="14104">
                  <c:v>7.2902087499999997</c:v>
                </c:pt>
                <c:pt idx="14105">
                  <c:v>7.2897462500000003</c:v>
                </c:pt>
                <c:pt idx="14106">
                  <c:v>7.2892837500000001</c:v>
                </c:pt>
                <c:pt idx="14107">
                  <c:v>7.2889400000000002</c:v>
                </c:pt>
                <c:pt idx="14108">
                  <c:v>7.2883649999999998</c:v>
                </c:pt>
                <c:pt idx="14109">
                  <c:v>7.2878331250015993</c:v>
                </c:pt>
                <c:pt idx="14110">
                  <c:v>7.2873749999999999</c:v>
                </c:pt>
                <c:pt idx="14111">
                  <c:v>7.2868318750015986</c:v>
                </c:pt>
                <c:pt idx="14112">
                  <c:v>7.2863368750015987</c:v>
                </c:pt>
                <c:pt idx="14113">
                  <c:v>7.2858581250015986</c:v>
                </c:pt>
                <c:pt idx="14114">
                  <c:v>7.2854862499999999</c:v>
                </c:pt>
                <c:pt idx="14115">
                  <c:v>7.2850824999999997</c:v>
                </c:pt>
                <c:pt idx="14116">
                  <c:v>7.2847343750015989</c:v>
                </c:pt>
                <c:pt idx="14117">
                  <c:v>7.2843668750015986</c:v>
                </c:pt>
                <c:pt idx="14118">
                  <c:v>7.2839974999999999</c:v>
                </c:pt>
                <c:pt idx="14119">
                  <c:v>7.2836306250015994</c:v>
                </c:pt>
                <c:pt idx="14120">
                  <c:v>7.2832675</c:v>
                </c:pt>
                <c:pt idx="14121">
                  <c:v>7.2829306250015993</c:v>
                </c:pt>
                <c:pt idx="14122">
                  <c:v>7.2825831250015991</c:v>
                </c:pt>
                <c:pt idx="14123">
                  <c:v>7.2824175000000002</c:v>
                </c:pt>
                <c:pt idx="14124">
                  <c:v>7.2828099999999996</c:v>
                </c:pt>
                <c:pt idx="14125">
                  <c:v>7.2831531250015988</c:v>
                </c:pt>
                <c:pt idx="14126">
                  <c:v>7.2835493750015994</c:v>
                </c:pt>
                <c:pt idx="14127">
                  <c:v>7.2839668750015987</c:v>
                </c:pt>
                <c:pt idx="14128">
                  <c:v>7.2843299999999997</c:v>
                </c:pt>
                <c:pt idx="14129">
                  <c:v>7.2847543750015991</c:v>
                </c:pt>
                <c:pt idx="14130">
                  <c:v>7.2851968750015992</c:v>
                </c:pt>
                <c:pt idx="14131">
                  <c:v>7.2856881250015988</c:v>
                </c:pt>
                <c:pt idx="14132">
                  <c:v>7.2861562500000003</c:v>
                </c:pt>
                <c:pt idx="14133">
                  <c:v>7.2865062500000004</c:v>
                </c:pt>
                <c:pt idx="14134">
                  <c:v>7.2869193750015988</c:v>
                </c:pt>
                <c:pt idx="14135">
                  <c:v>7.2872993750015986</c:v>
                </c:pt>
                <c:pt idx="14136">
                  <c:v>7.2877987500000003</c:v>
                </c:pt>
                <c:pt idx="14137">
                  <c:v>7.2881562500000001</c:v>
                </c:pt>
                <c:pt idx="14138">
                  <c:v>7.2886293750015989</c:v>
                </c:pt>
                <c:pt idx="14139">
                  <c:v>7.2889531250015986</c:v>
                </c:pt>
                <c:pt idx="14140">
                  <c:v>7.289376875001599</c:v>
                </c:pt>
                <c:pt idx="14141">
                  <c:v>7.2897825000000003</c:v>
                </c:pt>
                <c:pt idx="14142">
                  <c:v>7.2901075000000004</c:v>
                </c:pt>
                <c:pt idx="14143">
                  <c:v>7.2904475</c:v>
                </c:pt>
                <c:pt idx="14144">
                  <c:v>7.2907324999999998</c:v>
                </c:pt>
                <c:pt idx="14145">
                  <c:v>7.2911062500000003</c:v>
                </c:pt>
                <c:pt idx="14146">
                  <c:v>7.2908875000000002</c:v>
                </c:pt>
                <c:pt idx="14147">
                  <c:v>7.2905218750015992</c:v>
                </c:pt>
                <c:pt idx="14148">
                  <c:v>7.2900324999999997</c:v>
                </c:pt>
                <c:pt idx="14149">
                  <c:v>7.2895268750015987</c:v>
                </c:pt>
                <c:pt idx="14150">
                  <c:v>7.2891787499999996</c:v>
                </c:pt>
                <c:pt idx="14151">
                  <c:v>7.2885862499999998</c:v>
                </c:pt>
                <c:pt idx="14152">
                  <c:v>7.2881187499999998</c:v>
                </c:pt>
                <c:pt idx="14153">
                  <c:v>7.2877112500000001</c:v>
                </c:pt>
                <c:pt idx="14154">
                  <c:v>7.2873762500000003</c:v>
                </c:pt>
                <c:pt idx="14155">
                  <c:v>7.2869887499999999</c:v>
                </c:pt>
                <c:pt idx="14156">
                  <c:v>7.286528125001599</c:v>
                </c:pt>
                <c:pt idx="14157">
                  <c:v>7.2862006250015989</c:v>
                </c:pt>
                <c:pt idx="14158">
                  <c:v>7.2858043750015993</c:v>
                </c:pt>
                <c:pt idx="14159">
                  <c:v>7.2853599999999998</c:v>
                </c:pt>
                <c:pt idx="14160">
                  <c:v>7.2849437500000001</c:v>
                </c:pt>
                <c:pt idx="14161">
                  <c:v>7.2846218750015987</c:v>
                </c:pt>
                <c:pt idx="14162">
                  <c:v>7.2841950000000004</c:v>
                </c:pt>
                <c:pt idx="14163">
                  <c:v>7.2837031250015993</c:v>
                </c:pt>
                <c:pt idx="14164">
                  <c:v>7.2832168750015986</c:v>
                </c:pt>
                <c:pt idx="14165">
                  <c:v>7.2827006250015991</c:v>
                </c:pt>
                <c:pt idx="14166">
                  <c:v>7.2821431250015989</c:v>
                </c:pt>
                <c:pt idx="14167">
                  <c:v>7.2817699999999999</c:v>
                </c:pt>
                <c:pt idx="14168">
                  <c:v>7.2813918750015993</c:v>
                </c:pt>
                <c:pt idx="14169">
                  <c:v>7.2809731250015988</c:v>
                </c:pt>
                <c:pt idx="14170">
                  <c:v>7.2805406250015992</c:v>
                </c:pt>
                <c:pt idx="14171">
                  <c:v>7.2802037500000001</c:v>
                </c:pt>
                <c:pt idx="14172">
                  <c:v>7.27983125</c:v>
                </c:pt>
                <c:pt idx="14173">
                  <c:v>7.2794949999999998</c:v>
                </c:pt>
                <c:pt idx="14174">
                  <c:v>7.2798206250015989</c:v>
                </c:pt>
                <c:pt idx="14175">
                  <c:v>7.2801499999999999</c:v>
                </c:pt>
                <c:pt idx="14176">
                  <c:v>7.2805656250015991</c:v>
                </c:pt>
                <c:pt idx="14177">
                  <c:v>7.2808893750015988</c:v>
                </c:pt>
                <c:pt idx="14178">
                  <c:v>7.2812093750015991</c:v>
                </c:pt>
                <c:pt idx="14179">
                  <c:v>7.2816562500000002</c:v>
                </c:pt>
                <c:pt idx="14180">
                  <c:v>7.2821606250015991</c:v>
                </c:pt>
                <c:pt idx="14181">
                  <c:v>7.2825662500000004</c:v>
                </c:pt>
                <c:pt idx="14182">
                  <c:v>7.2829056250015993</c:v>
                </c:pt>
                <c:pt idx="14183">
                  <c:v>7.2833087499999998</c:v>
                </c:pt>
                <c:pt idx="14184">
                  <c:v>7.2837293750015988</c:v>
                </c:pt>
                <c:pt idx="14185">
                  <c:v>7.2841018750015989</c:v>
                </c:pt>
                <c:pt idx="14186">
                  <c:v>7.2844587499999998</c:v>
                </c:pt>
                <c:pt idx="14187">
                  <c:v>7.2847837499999999</c:v>
                </c:pt>
                <c:pt idx="14188">
                  <c:v>7.2851274999999998</c:v>
                </c:pt>
                <c:pt idx="14189">
                  <c:v>7.2854850000000004</c:v>
                </c:pt>
                <c:pt idx="14190">
                  <c:v>7.2851218750015994</c:v>
                </c:pt>
                <c:pt idx="14191">
                  <c:v>7.2846681250015992</c:v>
                </c:pt>
                <c:pt idx="14192">
                  <c:v>7.2842231250015992</c:v>
                </c:pt>
                <c:pt idx="14193">
                  <c:v>7.2837868750015993</c:v>
                </c:pt>
                <c:pt idx="14194">
                  <c:v>7.2833787499999998</c:v>
                </c:pt>
                <c:pt idx="14195">
                  <c:v>7.2829962500000001</c:v>
                </c:pt>
                <c:pt idx="14196">
                  <c:v>7.2830337500000004</c:v>
                </c:pt>
                <c:pt idx="14197">
                  <c:v>7.282680625001599</c:v>
                </c:pt>
                <c:pt idx="14198">
                  <c:v>7.2825143750015986</c:v>
                </c:pt>
                <c:pt idx="14199">
                  <c:v>7.2828862499999998</c:v>
                </c:pt>
                <c:pt idx="14200">
                  <c:v>7.2832237500000003</c:v>
                </c:pt>
                <c:pt idx="14201">
                  <c:v>7.283640625001599</c:v>
                </c:pt>
                <c:pt idx="14202">
                  <c:v>7.2841006250015994</c:v>
                </c:pt>
                <c:pt idx="14203">
                  <c:v>7.284426875001599</c:v>
                </c:pt>
                <c:pt idx="14204">
                  <c:v>7.2839556250015987</c:v>
                </c:pt>
                <c:pt idx="14205">
                  <c:v>7.2835056250015988</c:v>
                </c:pt>
                <c:pt idx="14206">
                  <c:v>7.2831543750015992</c:v>
                </c:pt>
                <c:pt idx="14207">
                  <c:v>7.2834818750015993</c:v>
                </c:pt>
                <c:pt idx="14208">
                  <c:v>7.2839212499999997</c:v>
                </c:pt>
                <c:pt idx="14209">
                  <c:v>7.2842768750015994</c:v>
                </c:pt>
                <c:pt idx="14210">
                  <c:v>7.2847056250015987</c:v>
                </c:pt>
                <c:pt idx="14211">
                  <c:v>7.2851212500000004</c:v>
                </c:pt>
                <c:pt idx="14212">
                  <c:v>7.2854875000000003</c:v>
                </c:pt>
                <c:pt idx="14213">
                  <c:v>7.2852293750015988</c:v>
                </c:pt>
                <c:pt idx="14214">
                  <c:v>7.2850537500000003</c:v>
                </c:pt>
                <c:pt idx="14215">
                  <c:v>7.284628125001599</c:v>
                </c:pt>
                <c:pt idx="14216">
                  <c:v>7.2842324999999999</c:v>
                </c:pt>
                <c:pt idx="14217">
                  <c:v>7.2838043750015986</c:v>
                </c:pt>
                <c:pt idx="14218">
                  <c:v>7.28346625</c:v>
                </c:pt>
                <c:pt idx="14219">
                  <c:v>7.2830599999999999</c:v>
                </c:pt>
                <c:pt idx="14220">
                  <c:v>7.2827312500000003</c:v>
                </c:pt>
                <c:pt idx="14221">
                  <c:v>7.282398125001599</c:v>
                </c:pt>
                <c:pt idx="14222">
                  <c:v>7.2820537500000002</c:v>
                </c:pt>
                <c:pt idx="14223">
                  <c:v>7.2819124999999998</c:v>
                </c:pt>
                <c:pt idx="14224">
                  <c:v>7.2815593750015992</c:v>
                </c:pt>
                <c:pt idx="14225">
                  <c:v>7.28118</c:v>
                </c:pt>
                <c:pt idx="14226">
                  <c:v>7.2808187499999999</c:v>
                </c:pt>
                <c:pt idx="14227">
                  <c:v>7.2809524999999997</c:v>
                </c:pt>
                <c:pt idx="14228">
                  <c:v>7.2812768750015993</c:v>
                </c:pt>
                <c:pt idx="14229">
                  <c:v>7.2816893750015987</c:v>
                </c:pt>
                <c:pt idx="14230">
                  <c:v>7.2820331250015986</c:v>
                </c:pt>
                <c:pt idx="14231">
                  <c:v>7.2823537500000004</c:v>
                </c:pt>
                <c:pt idx="14232">
                  <c:v>7.2827181250015993</c:v>
                </c:pt>
                <c:pt idx="14233">
                  <c:v>7.2830387500000002</c:v>
                </c:pt>
                <c:pt idx="14234">
                  <c:v>7.2833956250015994</c:v>
                </c:pt>
                <c:pt idx="14235">
                  <c:v>7.2837531250015992</c:v>
                </c:pt>
                <c:pt idx="14236">
                  <c:v>7.283875625001599</c:v>
                </c:pt>
                <c:pt idx="14237">
                  <c:v>7.2835443750015987</c:v>
                </c:pt>
                <c:pt idx="14238">
                  <c:v>7.2831412499999999</c:v>
                </c:pt>
                <c:pt idx="14239">
                  <c:v>7.2827262499999996</c:v>
                </c:pt>
                <c:pt idx="14240">
                  <c:v>7.2828331250015994</c:v>
                </c:pt>
                <c:pt idx="14241">
                  <c:v>7.2824006250015989</c:v>
                </c:pt>
                <c:pt idx="14242">
                  <c:v>7.2826037499999998</c:v>
                </c:pt>
                <c:pt idx="14243">
                  <c:v>7.2830287499999997</c:v>
                </c:pt>
                <c:pt idx="14244">
                  <c:v>7.2831543750015992</c:v>
                </c:pt>
                <c:pt idx="14245">
                  <c:v>7.2827737499999996</c:v>
                </c:pt>
                <c:pt idx="14246">
                  <c:v>7.2824418750015987</c:v>
                </c:pt>
                <c:pt idx="14247">
                  <c:v>7.2820506250015988</c:v>
                </c:pt>
                <c:pt idx="14248">
                  <c:v>7.281555</c:v>
                </c:pt>
                <c:pt idx="14249">
                  <c:v>7.2811050000000002</c:v>
                </c:pt>
                <c:pt idx="14250">
                  <c:v>7.2806875</c:v>
                </c:pt>
                <c:pt idx="14251">
                  <c:v>7.2802343750015988</c:v>
                </c:pt>
                <c:pt idx="14252">
                  <c:v>7.2800624999999997</c:v>
                </c:pt>
                <c:pt idx="14253">
                  <c:v>7.2804068750015993</c:v>
                </c:pt>
                <c:pt idx="14254">
                  <c:v>7.2802181250015989</c:v>
                </c:pt>
                <c:pt idx="14255">
                  <c:v>7.2797318750015991</c:v>
                </c:pt>
                <c:pt idx="14256">
                  <c:v>7.2792450000000004</c:v>
                </c:pt>
                <c:pt idx="14257">
                  <c:v>7.2788950000000003</c:v>
                </c:pt>
                <c:pt idx="14258">
                  <c:v>7.2784224999999996</c:v>
                </c:pt>
                <c:pt idx="14259">
                  <c:v>7.2779825000000002</c:v>
                </c:pt>
                <c:pt idx="14260">
                  <c:v>7.2775675</c:v>
                </c:pt>
                <c:pt idx="14261">
                  <c:v>7.2771774999999996</c:v>
                </c:pt>
                <c:pt idx="14262">
                  <c:v>7.2768193750015993</c:v>
                </c:pt>
                <c:pt idx="14263">
                  <c:v>7.27642875</c:v>
                </c:pt>
                <c:pt idx="14264">
                  <c:v>7.2760375000000002</c:v>
                </c:pt>
                <c:pt idx="14265">
                  <c:v>7.2755781250015987</c:v>
                </c:pt>
                <c:pt idx="14266">
                  <c:v>7.275114375001599</c:v>
                </c:pt>
                <c:pt idx="14267">
                  <c:v>7.2747218750015987</c:v>
                </c:pt>
                <c:pt idx="14268">
                  <c:v>7.2743650000000004</c:v>
                </c:pt>
                <c:pt idx="14269">
                  <c:v>7.2739156250015986</c:v>
                </c:pt>
                <c:pt idx="14270">
                  <c:v>7.2735468750015988</c:v>
                </c:pt>
                <c:pt idx="14271">
                  <c:v>7.2732793750015992</c:v>
                </c:pt>
                <c:pt idx="14272">
                  <c:v>7.2736206250015991</c:v>
                </c:pt>
                <c:pt idx="14273">
                  <c:v>7.2739637500000001</c:v>
                </c:pt>
                <c:pt idx="14274">
                  <c:v>7.2743324999999999</c:v>
                </c:pt>
                <c:pt idx="14275">
                  <c:v>7.274386875001599</c:v>
                </c:pt>
                <c:pt idx="14276">
                  <c:v>7.2744324999999996</c:v>
                </c:pt>
                <c:pt idx="14277">
                  <c:v>7.2747631250015994</c:v>
                </c:pt>
                <c:pt idx="14278">
                  <c:v>7.2751018750015986</c:v>
                </c:pt>
                <c:pt idx="14279">
                  <c:v>7.2755150000000004</c:v>
                </c:pt>
                <c:pt idx="14280">
                  <c:v>7.2758912499999999</c:v>
                </c:pt>
                <c:pt idx="14281">
                  <c:v>7.2762225000000003</c:v>
                </c:pt>
                <c:pt idx="14282">
                  <c:v>7.2765781250015991</c:v>
                </c:pt>
                <c:pt idx="14283">
                  <c:v>7.2770418750015988</c:v>
                </c:pt>
                <c:pt idx="14284">
                  <c:v>7.2773818750015993</c:v>
                </c:pt>
                <c:pt idx="14285">
                  <c:v>7.2777431250015994</c:v>
                </c:pt>
                <c:pt idx="14286">
                  <c:v>7.2780962499999999</c:v>
                </c:pt>
                <c:pt idx="14287">
                  <c:v>7.2784468750015989</c:v>
                </c:pt>
                <c:pt idx="14288">
                  <c:v>7.2787825000000002</c:v>
                </c:pt>
                <c:pt idx="14289">
                  <c:v>7.2788168750015991</c:v>
                </c:pt>
                <c:pt idx="14290">
                  <c:v>7.2784856250015988</c:v>
                </c:pt>
                <c:pt idx="14291">
                  <c:v>7.2781225000000003</c:v>
                </c:pt>
                <c:pt idx="14292">
                  <c:v>7.2776787499999998</c:v>
                </c:pt>
                <c:pt idx="14293">
                  <c:v>7.2773143750015992</c:v>
                </c:pt>
                <c:pt idx="14294">
                  <c:v>7.2769593750015993</c:v>
                </c:pt>
                <c:pt idx="14295">
                  <c:v>7.2767731250015988</c:v>
                </c:pt>
                <c:pt idx="14296">
                  <c:v>7.2764112499999998</c:v>
                </c:pt>
                <c:pt idx="14297">
                  <c:v>7.2759218750015986</c:v>
                </c:pt>
                <c:pt idx="14298">
                  <c:v>7.2755274999999999</c:v>
                </c:pt>
                <c:pt idx="14299">
                  <c:v>7.2748612499999998</c:v>
                </c:pt>
                <c:pt idx="14300">
                  <c:v>7.2744825000000004</c:v>
                </c:pt>
                <c:pt idx="14301">
                  <c:v>7.2740718750015994</c:v>
                </c:pt>
                <c:pt idx="14302">
                  <c:v>7.2736487500000004</c:v>
                </c:pt>
                <c:pt idx="14303">
                  <c:v>7.27326125</c:v>
                </c:pt>
                <c:pt idx="14304">
                  <c:v>7.2729187499999997</c:v>
                </c:pt>
                <c:pt idx="14305">
                  <c:v>7.2724018750015986</c:v>
                </c:pt>
                <c:pt idx="14306">
                  <c:v>7.2719587499999996</c:v>
                </c:pt>
                <c:pt idx="14307">
                  <c:v>7.2715987499999999</c:v>
                </c:pt>
                <c:pt idx="14308">
                  <c:v>7.271440625001599</c:v>
                </c:pt>
                <c:pt idx="14309">
                  <c:v>7.2710949999999999</c:v>
                </c:pt>
                <c:pt idx="14310">
                  <c:v>7.27077375</c:v>
                </c:pt>
                <c:pt idx="14311">
                  <c:v>7.27037625</c:v>
                </c:pt>
                <c:pt idx="14312">
                  <c:v>7.2706962500000003</c:v>
                </c:pt>
                <c:pt idx="14313">
                  <c:v>7.2711300000000003</c:v>
                </c:pt>
                <c:pt idx="14314">
                  <c:v>7.2714687500000004</c:v>
                </c:pt>
                <c:pt idx="14315">
                  <c:v>7.2718112499999998</c:v>
                </c:pt>
                <c:pt idx="14316">
                  <c:v>7.2723231250015994</c:v>
                </c:pt>
                <c:pt idx="14317">
                  <c:v>7.2726749999999996</c:v>
                </c:pt>
                <c:pt idx="14318">
                  <c:v>7.2730325000000002</c:v>
                </c:pt>
                <c:pt idx="14319">
                  <c:v>7.2734068750015988</c:v>
                </c:pt>
                <c:pt idx="14320">
                  <c:v>7.2737506250015986</c:v>
                </c:pt>
                <c:pt idx="14321">
                  <c:v>7.2741456250015988</c:v>
                </c:pt>
                <c:pt idx="14322">
                  <c:v>7.2745343750015987</c:v>
                </c:pt>
                <c:pt idx="14323">
                  <c:v>7.2748737500000002</c:v>
                </c:pt>
                <c:pt idx="14324">
                  <c:v>7.2751975</c:v>
                </c:pt>
                <c:pt idx="14325">
                  <c:v>7.2755787500000002</c:v>
                </c:pt>
                <c:pt idx="14326">
                  <c:v>7.2759799999999997</c:v>
                </c:pt>
                <c:pt idx="14327">
                  <c:v>7.2763318750015991</c:v>
                </c:pt>
                <c:pt idx="14328">
                  <c:v>7.2767543750015991</c:v>
                </c:pt>
                <c:pt idx="14329">
                  <c:v>7.2770918750015987</c:v>
                </c:pt>
                <c:pt idx="14330">
                  <c:v>7.2774574999999997</c:v>
                </c:pt>
                <c:pt idx="14331">
                  <c:v>7.2777981250015991</c:v>
                </c:pt>
                <c:pt idx="14332">
                  <c:v>7.2774631250015993</c:v>
                </c:pt>
                <c:pt idx="14333">
                  <c:v>7.2770462499999997</c:v>
                </c:pt>
                <c:pt idx="14334">
                  <c:v>7.2766668750015988</c:v>
                </c:pt>
                <c:pt idx="14335">
                  <c:v>7.2762225000000003</c:v>
                </c:pt>
                <c:pt idx="14336">
                  <c:v>7.2758174999999996</c:v>
                </c:pt>
                <c:pt idx="14337">
                  <c:v>7.2753462500000001</c:v>
                </c:pt>
                <c:pt idx="14338">
                  <c:v>7.2749949999999997</c:v>
                </c:pt>
                <c:pt idx="14339">
                  <c:v>7.2746437500000001</c:v>
                </c:pt>
                <c:pt idx="14340">
                  <c:v>7.2742706250015994</c:v>
                </c:pt>
                <c:pt idx="14341">
                  <c:v>7.2738224999999996</c:v>
                </c:pt>
                <c:pt idx="14342">
                  <c:v>7.2734381250015989</c:v>
                </c:pt>
                <c:pt idx="14343">
                  <c:v>7.273401875001599</c:v>
                </c:pt>
                <c:pt idx="14344">
                  <c:v>7.2737443750015993</c:v>
                </c:pt>
                <c:pt idx="14345">
                  <c:v>7.2737806250015993</c:v>
                </c:pt>
                <c:pt idx="14346">
                  <c:v>7.2741243750015991</c:v>
                </c:pt>
                <c:pt idx="14347">
                  <c:v>7.2737524999999996</c:v>
                </c:pt>
                <c:pt idx="14348">
                  <c:v>7.2734224999999997</c:v>
                </c:pt>
                <c:pt idx="14349">
                  <c:v>7.2730568750015987</c:v>
                </c:pt>
                <c:pt idx="14350">
                  <c:v>7.2727318750015986</c:v>
                </c:pt>
                <c:pt idx="14351">
                  <c:v>7.272321875001599</c:v>
                </c:pt>
                <c:pt idx="14352">
                  <c:v>7.2725362499999999</c:v>
                </c:pt>
                <c:pt idx="14353">
                  <c:v>7.2729531250015986</c:v>
                </c:pt>
                <c:pt idx="14354">
                  <c:v>7.2733187499999996</c:v>
                </c:pt>
                <c:pt idx="14355">
                  <c:v>7.2734443750015991</c:v>
                </c:pt>
                <c:pt idx="14356">
                  <c:v>7.2737793750015989</c:v>
                </c:pt>
                <c:pt idx="14357">
                  <c:v>7.2734443750015991</c:v>
                </c:pt>
                <c:pt idx="14358">
                  <c:v>7.2732743750015993</c:v>
                </c:pt>
                <c:pt idx="14359">
                  <c:v>7.2732243750015986</c:v>
                </c:pt>
                <c:pt idx="14360">
                  <c:v>7.2728218750015987</c:v>
                </c:pt>
                <c:pt idx="14361">
                  <c:v>7.2724537500000004</c:v>
                </c:pt>
                <c:pt idx="14362">
                  <c:v>7.2720312500000004</c:v>
                </c:pt>
                <c:pt idx="14363">
                  <c:v>7.2716937499999998</c:v>
                </c:pt>
                <c:pt idx="14364">
                  <c:v>7.27129125</c:v>
                </c:pt>
                <c:pt idx="14365">
                  <c:v>7.270925625001599</c:v>
                </c:pt>
                <c:pt idx="14366">
                  <c:v>7.2710006250015988</c:v>
                </c:pt>
                <c:pt idx="14367">
                  <c:v>7.2713087500000002</c:v>
                </c:pt>
                <c:pt idx="14368">
                  <c:v>7.2712975000000002</c:v>
                </c:pt>
                <c:pt idx="14369">
                  <c:v>7.2716293750015986</c:v>
                </c:pt>
                <c:pt idx="14370">
                  <c:v>7.2719800000000001</c:v>
                </c:pt>
                <c:pt idx="14371">
                  <c:v>7.2723793750015986</c:v>
                </c:pt>
                <c:pt idx="14372">
                  <c:v>7.2720806250015988</c:v>
                </c:pt>
                <c:pt idx="14373">
                  <c:v>7.2716993750015986</c:v>
                </c:pt>
                <c:pt idx="14374">
                  <c:v>7.2713362500000001</c:v>
                </c:pt>
                <c:pt idx="14375">
                  <c:v>7.2709112500000002</c:v>
                </c:pt>
                <c:pt idx="14376">
                  <c:v>7.2703768750015989</c:v>
                </c:pt>
                <c:pt idx="14377">
                  <c:v>7.2698468750015994</c:v>
                </c:pt>
                <c:pt idx="14378">
                  <c:v>7.2693950000000003</c:v>
                </c:pt>
                <c:pt idx="14379">
                  <c:v>7.26898</c:v>
                </c:pt>
                <c:pt idx="14380">
                  <c:v>7.268625625001599</c:v>
                </c:pt>
                <c:pt idx="14381">
                  <c:v>7.2684131250015991</c:v>
                </c:pt>
                <c:pt idx="14382">
                  <c:v>7.268029375001599</c:v>
                </c:pt>
                <c:pt idx="14383">
                  <c:v>7.2683724999999999</c:v>
                </c:pt>
                <c:pt idx="14384">
                  <c:v>7.2687524999999997</c:v>
                </c:pt>
                <c:pt idx="14385">
                  <c:v>7.26908625</c:v>
                </c:pt>
                <c:pt idx="14386">
                  <c:v>7.2694218750015986</c:v>
                </c:pt>
                <c:pt idx="14387">
                  <c:v>7.2697425000000004</c:v>
                </c:pt>
                <c:pt idx="14388">
                  <c:v>7.270175625001599</c:v>
                </c:pt>
                <c:pt idx="14389">
                  <c:v>7.270525625001599</c:v>
                </c:pt>
                <c:pt idx="14390">
                  <c:v>7.2708500000000003</c:v>
                </c:pt>
                <c:pt idx="14391">
                  <c:v>7.2711856250015989</c:v>
                </c:pt>
                <c:pt idx="14392">
                  <c:v>7.2712837500000003</c:v>
                </c:pt>
                <c:pt idx="14393">
                  <c:v>7.2713574999999997</c:v>
                </c:pt>
                <c:pt idx="14394">
                  <c:v>7.2710231250015989</c:v>
                </c:pt>
                <c:pt idx="14395">
                  <c:v>7.2709431250015992</c:v>
                </c:pt>
                <c:pt idx="14396">
                  <c:v>7.2705774999999999</c:v>
                </c:pt>
                <c:pt idx="14397">
                  <c:v>7.2701668750015989</c:v>
                </c:pt>
                <c:pt idx="14398">
                  <c:v>7.2696606250015989</c:v>
                </c:pt>
                <c:pt idx="14399">
                  <c:v>7.2691618750015987</c:v>
                </c:pt>
                <c:pt idx="14400">
                  <c:v>7.2686456250015992</c:v>
                </c:pt>
                <c:pt idx="14401">
                  <c:v>7.2682700000000002</c:v>
                </c:pt>
                <c:pt idx="14402">
                  <c:v>7.267839375001599</c:v>
                </c:pt>
                <c:pt idx="14403">
                  <c:v>7.2674262499999998</c:v>
                </c:pt>
                <c:pt idx="14404">
                  <c:v>7.2669949999999996</c:v>
                </c:pt>
                <c:pt idx="14405">
                  <c:v>7.2665912500000003</c:v>
                </c:pt>
                <c:pt idx="14406">
                  <c:v>7.2662000000000004</c:v>
                </c:pt>
                <c:pt idx="14407">
                  <c:v>7.2658306250015992</c:v>
                </c:pt>
                <c:pt idx="14408">
                  <c:v>7.2661318750015988</c:v>
                </c:pt>
                <c:pt idx="14409">
                  <c:v>7.26654</c:v>
                </c:pt>
                <c:pt idx="14410">
                  <c:v>7.2668993750015991</c:v>
                </c:pt>
                <c:pt idx="14411">
                  <c:v>7.2672481250015988</c:v>
                </c:pt>
                <c:pt idx="14412">
                  <c:v>7.2675731250015989</c:v>
                </c:pt>
                <c:pt idx="14413">
                  <c:v>7.2675243750015994</c:v>
                </c:pt>
                <c:pt idx="14414">
                  <c:v>7.2678124999999998</c:v>
                </c:pt>
                <c:pt idx="14415">
                  <c:v>7.2682106250015988</c:v>
                </c:pt>
                <c:pt idx="14416">
                  <c:v>7.2678537499999996</c:v>
                </c:pt>
                <c:pt idx="14417">
                  <c:v>7.2674475000000003</c:v>
                </c:pt>
                <c:pt idx="14418">
                  <c:v>7.2673362499999996</c:v>
                </c:pt>
                <c:pt idx="14419">
                  <c:v>7.2670012499999999</c:v>
                </c:pt>
                <c:pt idx="14420">
                  <c:v>7.2666606250015988</c:v>
                </c:pt>
                <c:pt idx="14421">
                  <c:v>7.2662593750015994</c:v>
                </c:pt>
                <c:pt idx="14422">
                  <c:v>7.2658656250015987</c:v>
                </c:pt>
                <c:pt idx="14423">
                  <c:v>7.2655099999999999</c:v>
                </c:pt>
                <c:pt idx="14424">
                  <c:v>7.2653299999999996</c:v>
                </c:pt>
                <c:pt idx="14425">
                  <c:v>7.2649893750015986</c:v>
                </c:pt>
                <c:pt idx="14426">
                  <c:v>7.2645949999999999</c:v>
                </c:pt>
                <c:pt idx="14427">
                  <c:v>7.2642068750015989</c:v>
                </c:pt>
                <c:pt idx="14428">
                  <c:v>7.2645443750015986</c:v>
                </c:pt>
                <c:pt idx="14429">
                  <c:v>7.2648968750015994</c:v>
                </c:pt>
                <c:pt idx="14430">
                  <c:v>7.2653206250015989</c:v>
                </c:pt>
                <c:pt idx="14431">
                  <c:v>7.2656587500000001</c:v>
                </c:pt>
                <c:pt idx="14432">
                  <c:v>7.2659993750015994</c:v>
                </c:pt>
                <c:pt idx="14433">
                  <c:v>7.2664150000000003</c:v>
                </c:pt>
                <c:pt idx="14434">
                  <c:v>7.2667793750015992</c:v>
                </c:pt>
                <c:pt idx="14435">
                  <c:v>7.2670356250015988</c:v>
                </c:pt>
                <c:pt idx="14436">
                  <c:v>7.2666849999999998</c:v>
                </c:pt>
                <c:pt idx="14437">
                  <c:v>7.26627125</c:v>
                </c:pt>
                <c:pt idx="14438">
                  <c:v>7.2659462499999998</c:v>
                </c:pt>
                <c:pt idx="14439">
                  <c:v>7.2655593750015992</c:v>
                </c:pt>
                <c:pt idx="14440">
                  <c:v>7.2651993750015986</c:v>
                </c:pt>
                <c:pt idx="14441">
                  <c:v>7.2647737499999998</c:v>
                </c:pt>
                <c:pt idx="14442">
                  <c:v>7.2642550000000004</c:v>
                </c:pt>
                <c:pt idx="14443">
                  <c:v>7.2638987500000001</c:v>
                </c:pt>
                <c:pt idx="14444">
                  <c:v>7.2634056250015986</c:v>
                </c:pt>
                <c:pt idx="14445">
                  <c:v>7.2629793750015992</c:v>
                </c:pt>
                <c:pt idx="14446">
                  <c:v>7.2625887499999999</c:v>
                </c:pt>
                <c:pt idx="14447">
                  <c:v>7.2622299999999997</c:v>
                </c:pt>
                <c:pt idx="14448">
                  <c:v>7.2618956250015989</c:v>
                </c:pt>
                <c:pt idx="14449">
                  <c:v>7.2615737500000002</c:v>
                </c:pt>
                <c:pt idx="14450">
                  <c:v>7.2616631250015988</c:v>
                </c:pt>
                <c:pt idx="14451">
                  <c:v>7.2612631250015989</c:v>
                </c:pt>
                <c:pt idx="14452">
                  <c:v>7.260885</c:v>
                </c:pt>
                <c:pt idx="14453">
                  <c:v>7.2605468750015989</c:v>
                </c:pt>
                <c:pt idx="14454">
                  <c:v>7.2602124999999997</c:v>
                </c:pt>
                <c:pt idx="14455">
                  <c:v>7.2598549999999999</c:v>
                </c:pt>
                <c:pt idx="14456">
                  <c:v>7.2595000000000001</c:v>
                </c:pt>
                <c:pt idx="14457">
                  <c:v>7.2591487499999996</c:v>
                </c:pt>
                <c:pt idx="14458">
                  <c:v>7.2587493750015986</c:v>
                </c:pt>
                <c:pt idx="14459">
                  <c:v>7.2583450000000003</c:v>
                </c:pt>
                <c:pt idx="14460">
                  <c:v>7.2585431250015988</c:v>
                </c:pt>
                <c:pt idx="14461">
                  <c:v>7.2588737500000002</c:v>
                </c:pt>
                <c:pt idx="14462">
                  <c:v>7.2592131250015992</c:v>
                </c:pt>
                <c:pt idx="14463">
                  <c:v>7.2595712499999996</c:v>
                </c:pt>
                <c:pt idx="14464">
                  <c:v>7.259981875001599</c:v>
                </c:pt>
                <c:pt idx="14465">
                  <c:v>7.260390625001599</c:v>
                </c:pt>
                <c:pt idx="14466">
                  <c:v>7.2607868750015987</c:v>
                </c:pt>
                <c:pt idx="14467">
                  <c:v>7.2611499999999998</c:v>
                </c:pt>
                <c:pt idx="14468">
                  <c:v>7.2615031250015987</c:v>
                </c:pt>
                <c:pt idx="14469">
                  <c:v>7.2619668750015993</c:v>
                </c:pt>
                <c:pt idx="14470">
                  <c:v>7.2623712500000002</c:v>
                </c:pt>
                <c:pt idx="14471">
                  <c:v>7.2619281250015986</c:v>
                </c:pt>
                <c:pt idx="14472">
                  <c:v>7.2614581250015986</c:v>
                </c:pt>
                <c:pt idx="14473">
                  <c:v>7.2609481250015993</c:v>
                </c:pt>
                <c:pt idx="14474">
                  <c:v>7.260603125001599</c:v>
                </c:pt>
                <c:pt idx="14475">
                  <c:v>7.2602768750015994</c:v>
                </c:pt>
                <c:pt idx="14476">
                  <c:v>7.260415625001599</c:v>
                </c:pt>
                <c:pt idx="14477">
                  <c:v>7.2607900000000001</c:v>
                </c:pt>
                <c:pt idx="14478">
                  <c:v>7.2611668750015994</c:v>
                </c:pt>
                <c:pt idx="14479">
                  <c:v>7.2615362499999998</c:v>
                </c:pt>
                <c:pt idx="14480">
                  <c:v>7.2612100000000002</c:v>
                </c:pt>
                <c:pt idx="14481">
                  <c:v>7.2613925000000004</c:v>
                </c:pt>
                <c:pt idx="14482">
                  <c:v>7.2609368750015992</c:v>
                </c:pt>
                <c:pt idx="14483">
                  <c:v>7.2605575</c:v>
                </c:pt>
                <c:pt idx="14484">
                  <c:v>7.2602293750015994</c:v>
                </c:pt>
                <c:pt idx="14485">
                  <c:v>7.2598925000000003</c:v>
                </c:pt>
                <c:pt idx="14486">
                  <c:v>7.2595074999999998</c:v>
                </c:pt>
                <c:pt idx="14487">
                  <c:v>7.2591443750015987</c:v>
                </c:pt>
                <c:pt idx="14488">
                  <c:v>7.2587599999999997</c:v>
                </c:pt>
                <c:pt idx="14489">
                  <c:v>7.2582793750015986</c:v>
                </c:pt>
                <c:pt idx="14490">
                  <c:v>7.2578756250015992</c:v>
                </c:pt>
                <c:pt idx="14491">
                  <c:v>7.2574300000000003</c:v>
                </c:pt>
                <c:pt idx="14492">
                  <c:v>7.2575712499999998</c:v>
                </c:pt>
                <c:pt idx="14493">
                  <c:v>7.257939375001599</c:v>
                </c:pt>
                <c:pt idx="14494">
                  <c:v>7.2583950000000002</c:v>
                </c:pt>
                <c:pt idx="14495">
                  <c:v>7.2587412499999999</c:v>
                </c:pt>
                <c:pt idx="14496">
                  <c:v>7.2590481250015992</c:v>
                </c:pt>
                <c:pt idx="14497">
                  <c:v>7.2593743750015989</c:v>
                </c:pt>
                <c:pt idx="14498">
                  <c:v>7.2597637500000003</c:v>
                </c:pt>
                <c:pt idx="14499">
                  <c:v>7.2600937500000002</c:v>
                </c:pt>
                <c:pt idx="14500">
                  <c:v>7.2604375000000001</c:v>
                </c:pt>
                <c:pt idx="14501">
                  <c:v>7.260801875001599</c:v>
                </c:pt>
                <c:pt idx="14502">
                  <c:v>7.2611287500000001</c:v>
                </c:pt>
                <c:pt idx="14503">
                  <c:v>7.2614643750015988</c:v>
                </c:pt>
                <c:pt idx="14504">
                  <c:v>7.2617943750015987</c:v>
                </c:pt>
                <c:pt idx="14505">
                  <c:v>7.2622156250015992</c:v>
                </c:pt>
                <c:pt idx="14506">
                  <c:v>7.2625818750015991</c:v>
                </c:pt>
                <c:pt idx="14507">
                  <c:v>7.2623350000000002</c:v>
                </c:pt>
                <c:pt idx="14508">
                  <c:v>7.2618856250015993</c:v>
                </c:pt>
                <c:pt idx="14509">
                  <c:v>7.2615325000000004</c:v>
                </c:pt>
                <c:pt idx="14510">
                  <c:v>7.261154375001599</c:v>
                </c:pt>
                <c:pt idx="14511">
                  <c:v>7.2607949999999999</c:v>
                </c:pt>
                <c:pt idx="14512">
                  <c:v>7.2603643750015987</c:v>
                </c:pt>
                <c:pt idx="14513">
                  <c:v>7.2598893750015989</c:v>
                </c:pt>
                <c:pt idx="14514">
                  <c:v>7.2595431250015992</c:v>
                </c:pt>
                <c:pt idx="14515">
                  <c:v>7.2591781250015988</c:v>
                </c:pt>
                <c:pt idx="14516">
                  <c:v>7.2587181250015993</c:v>
                </c:pt>
                <c:pt idx="14517">
                  <c:v>7.2583312500000003</c:v>
                </c:pt>
                <c:pt idx="14518">
                  <c:v>7.2579781250015989</c:v>
                </c:pt>
                <c:pt idx="14519">
                  <c:v>7.2575256250015991</c:v>
                </c:pt>
                <c:pt idx="14520">
                  <c:v>7.2570499999999996</c:v>
                </c:pt>
                <c:pt idx="14521">
                  <c:v>7.2567287499999997</c:v>
                </c:pt>
                <c:pt idx="14522">
                  <c:v>7.2562531250015994</c:v>
                </c:pt>
                <c:pt idx="14523">
                  <c:v>7.2557937499999996</c:v>
                </c:pt>
                <c:pt idx="14524">
                  <c:v>7.2553375000000004</c:v>
                </c:pt>
                <c:pt idx="14525">
                  <c:v>7.255006875001599</c:v>
                </c:pt>
                <c:pt idx="14526">
                  <c:v>7.2550549999999996</c:v>
                </c:pt>
                <c:pt idx="14527">
                  <c:v>7.2554237500000003</c:v>
                </c:pt>
                <c:pt idx="14528">
                  <c:v>7.2558456250015988</c:v>
                </c:pt>
                <c:pt idx="14529">
                  <c:v>7.2561962500000003</c:v>
                </c:pt>
                <c:pt idx="14530">
                  <c:v>7.2560268750015986</c:v>
                </c:pt>
                <c:pt idx="14531">
                  <c:v>7.2563599999999999</c:v>
                </c:pt>
                <c:pt idx="14532">
                  <c:v>7.2567456250015994</c:v>
                </c:pt>
                <c:pt idx="14533">
                  <c:v>7.257141875001599</c:v>
                </c:pt>
                <c:pt idx="14534">
                  <c:v>7.2575262499999997</c:v>
                </c:pt>
                <c:pt idx="14535">
                  <c:v>7.2578543750015987</c:v>
                </c:pt>
                <c:pt idx="14536">
                  <c:v>7.2578831250015989</c:v>
                </c:pt>
                <c:pt idx="14537">
                  <c:v>7.2582493750015988</c:v>
                </c:pt>
                <c:pt idx="14538">
                  <c:v>7.2586250000000003</c:v>
                </c:pt>
                <c:pt idx="14539">
                  <c:v>7.2589806250015991</c:v>
                </c:pt>
                <c:pt idx="14540">
                  <c:v>7.2585356250015991</c:v>
                </c:pt>
                <c:pt idx="14541">
                  <c:v>7.2581168750015994</c:v>
                </c:pt>
                <c:pt idx="14542">
                  <c:v>7.2575431250015994</c:v>
                </c:pt>
                <c:pt idx="14543">
                  <c:v>7.2570075000000003</c:v>
                </c:pt>
                <c:pt idx="14544">
                  <c:v>7.2565256250015988</c:v>
                </c:pt>
                <c:pt idx="14545">
                  <c:v>7.256120625001599</c:v>
                </c:pt>
                <c:pt idx="14546">
                  <c:v>7.2557450000000001</c:v>
                </c:pt>
                <c:pt idx="14547">
                  <c:v>7.2553693750015986</c:v>
                </c:pt>
                <c:pt idx="14548">
                  <c:v>7.2550281250015987</c:v>
                </c:pt>
                <c:pt idx="14549">
                  <c:v>7.254643125001599</c:v>
                </c:pt>
                <c:pt idx="14550">
                  <c:v>7.2541612500000001</c:v>
                </c:pt>
                <c:pt idx="14551">
                  <c:v>7.2538024999999999</c:v>
                </c:pt>
                <c:pt idx="14552">
                  <c:v>7.2534587500000001</c:v>
                </c:pt>
                <c:pt idx="14553">
                  <c:v>7.2530124999999996</c:v>
                </c:pt>
                <c:pt idx="14554">
                  <c:v>7.2526112500000002</c:v>
                </c:pt>
                <c:pt idx="14555">
                  <c:v>7.2522481250015991</c:v>
                </c:pt>
                <c:pt idx="14556">
                  <c:v>7.25195875</c:v>
                </c:pt>
                <c:pt idx="14557">
                  <c:v>7.2519212499999997</c:v>
                </c:pt>
                <c:pt idx="14558">
                  <c:v>7.2523012500000004</c:v>
                </c:pt>
                <c:pt idx="14559">
                  <c:v>7.2527456250015989</c:v>
                </c:pt>
                <c:pt idx="14560">
                  <c:v>7.2531243750015992</c:v>
                </c:pt>
                <c:pt idx="14561">
                  <c:v>7.253470625001599</c:v>
                </c:pt>
                <c:pt idx="14562">
                  <c:v>7.2538143750015989</c:v>
                </c:pt>
                <c:pt idx="14563">
                  <c:v>7.2542943750015993</c:v>
                </c:pt>
                <c:pt idx="14564">
                  <c:v>7.25465625</c:v>
                </c:pt>
                <c:pt idx="14565">
                  <c:v>7.2550325000000004</c:v>
                </c:pt>
                <c:pt idx="14566">
                  <c:v>7.2553925000000001</c:v>
                </c:pt>
                <c:pt idx="14567">
                  <c:v>7.2557162499999999</c:v>
                </c:pt>
                <c:pt idx="14568">
                  <c:v>7.2561581250015994</c:v>
                </c:pt>
                <c:pt idx="14569">
                  <c:v>7.2566162500000004</c:v>
                </c:pt>
                <c:pt idx="14570">
                  <c:v>7.25714375</c:v>
                </c:pt>
                <c:pt idx="14571">
                  <c:v>7.257625</c:v>
                </c:pt>
                <c:pt idx="14572">
                  <c:v>7.2579793750015993</c:v>
                </c:pt>
                <c:pt idx="14573">
                  <c:v>7.2583537500000004</c:v>
                </c:pt>
                <c:pt idx="14574">
                  <c:v>7.2587543750015993</c:v>
                </c:pt>
                <c:pt idx="14575">
                  <c:v>7.2591443750015987</c:v>
                </c:pt>
                <c:pt idx="14576">
                  <c:v>7.2594937499999999</c:v>
                </c:pt>
                <c:pt idx="14577">
                  <c:v>7.259911875001599</c:v>
                </c:pt>
                <c:pt idx="14578">
                  <c:v>7.2602687499999998</c:v>
                </c:pt>
                <c:pt idx="14579">
                  <c:v>7.2606012499999997</c:v>
                </c:pt>
                <c:pt idx="14580">
                  <c:v>7.2609531250015991</c:v>
                </c:pt>
                <c:pt idx="14581">
                  <c:v>7.2612874999999999</c:v>
                </c:pt>
                <c:pt idx="14582">
                  <c:v>7.2616137500000004</c:v>
                </c:pt>
                <c:pt idx="14583">
                  <c:v>7.2619443750015993</c:v>
                </c:pt>
                <c:pt idx="14584">
                  <c:v>7.2622962500000003</c:v>
                </c:pt>
                <c:pt idx="14585">
                  <c:v>7.2625293750015993</c:v>
                </c:pt>
                <c:pt idx="14586">
                  <c:v>7.2621956250015991</c:v>
                </c:pt>
                <c:pt idx="14587">
                  <c:v>7.2618650000000002</c:v>
                </c:pt>
                <c:pt idx="14588">
                  <c:v>7.2613718750015988</c:v>
                </c:pt>
                <c:pt idx="14589">
                  <c:v>7.2609256250015992</c:v>
                </c:pt>
                <c:pt idx="14590">
                  <c:v>7.2604812499999998</c:v>
                </c:pt>
                <c:pt idx="14591">
                  <c:v>7.2601231250015994</c:v>
                </c:pt>
                <c:pt idx="14592">
                  <c:v>7.2603656250015991</c:v>
                </c:pt>
                <c:pt idx="14593">
                  <c:v>7.260004375001599</c:v>
                </c:pt>
                <c:pt idx="14594">
                  <c:v>7.2596818750015988</c:v>
                </c:pt>
                <c:pt idx="14595">
                  <c:v>7.2593687500000001</c:v>
                </c:pt>
                <c:pt idx="14596">
                  <c:v>7.2597593750015994</c:v>
                </c:pt>
                <c:pt idx="14597">
                  <c:v>7.2600825000000002</c:v>
                </c:pt>
                <c:pt idx="14598">
                  <c:v>7.2604537499999999</c:v>
                </c:pt>
                <c:pt idx="14599">
                  <c:v>7.2608193750015992</c:v>
                </c:pt>
                <c:pt idx="14600">
                  <c:v>7.2612093750015987</c:v>
                </c:pt>
                <c:pt idx="14601">
                  <c:v>7.2615956250015987</c:v>
                </c:pt>
                <c:pt idx="14602">
                  <c:v>7.2619637499999996</c:v>
                </c:pt>
                <c:pt idx="14603">
                  <c:v>7.2623712500000002</c:v>
                </c:pt>
                <c:pt idx="14604">
                  <c:v>7.2627093750015987</c:v>
                </c:pt>
                <c:pt idx="14605">
                  <c:v>7.2623300000000004</c:v>
                </c:pt>
                <c:pt idx="14606">
                  <c:v>7.2619262500000001</c:v>
                </c:pt>
                <c:pt idx="14607">
                  <c:v>7.2614318750015991</c:v>
                </c:pt>
                <c:pt idx="14608">
                  <c:v>7.2619674999999999</c:v>
                </c:pt>
                <c:pt idx="14609">
                  <c:v>7.2623087499999999</c:v>
                </c:pt>
                <c:pt idx="14610">
                  <c:v>7.2626668750015986</c:v>
                </c:pt>
                <c:pt idx="14611">
                  <c:v>7.2629962499999996</c:v>
                </c:pt>
                <c:pt idx="14612">
                  <c:v>7.263359375001599</c:v>
                </c:pt>
                <c:pt idx="14613">
                  <c:v>7.2637999999999998</c:v>
                </c:pt>
                <c:pt idx="14614">
                  <c:v>7.2641493750015993</c:v>
                </c:pt>
                <c:pt idx="14615">
                  <c:v>7.2645462500000004</c:v>
                </c:pt>
                <c:pt idx="14616">
                  <c:v>7.264920625001599</c:v>
                </c:pt>
                <c:pt idx="14617">
                  <c:v>7.2652418750015988</c:v>
                </c:pt>
                <c:pt idx="14618">
                  <c:v>7.2655956250015992</c:v>
                </c:pt>
                <c:pt idx="14619">
                  <c:v>7.2659450000000003</c:v>
                </c:pt>
                <c:pt idx="14620">
                  <c:v>7.2659181250015994</c:v>
                </c:pt>
                <c:pt idx="14621">
                  <c:v>7.2655781250015989</c:v>
                </c:pt>
                <c:pt idx="14622">
                  <c:v>7.2652150000000004</c:v>
                </c:pt>
                <c:pt idx="14623">
                  <c:v>7.2648343750015991</c:v>
                </c:pt>
                <c:pt idx="14624">
                  <c:v>7.2644599999999997</c:v>
                </c:pt>
                <c:pt idx="14625">
                  <c:v>7.2640725000000002</c:v>
                </c:pt>
                <c:pt idx="14626">
                  <c:v>7.2636693750015988</c:v>
                </c:pt>
                <c:pt idx="14627">
                  <c:v>7.2632768750015986</c:v>
                </c:pt>
                <c:pt idx="14628">
                  <c:v>7.2630018750015992</c:v>
                </c:pt>
                <c:pt idx="14629">
                  <c:v>7.2625400000000004</c:v>
                </c:pt>
                <c:pt idx="14630">
                  <c:v>7.2622131250015993</c:v>
                </c:pt>
                <c:pt idx="14631">
                  <c:v>7.2616350000000001</c:v>
                </c:pt>
                <c:pt idx="14632">
                  <c:v>7.2610568750015991</c:v>
                </c:pt>
                <c:pt idx="14633">
                  <c:v>7.2606868750015989</c:v>
                </c:pt>
                <c:pt idx="14634">
                  <c:v>7.2603175000000002</c:v>
                </c:pt>
                <c:pt idx="14635">
                  <c:v>7.2596931250015988</c:v>
                </c:pt>
                <c:pt idx="14636">
                  <c:v>7.2592893750015994</c:v>
                </c:pt>
                <c:pt idx="14637">
                  <c:v>7.2589612499999996</c:v>
                </c:pt>
                <c:pt idx="14638">
                  <c:v>7.2583324999999999</c:v>
                </c:pt>
                <c:pt idx="14639">
                  <c:v>7.2578156250015988</c:v>
                </c:pt>
                <c:pt idx="14640">
                  <c:v>7.2573281250015986</c:v>
                </c:pt>
                <c:pt idx="14641">
                  <c:v>7.2569981250015987</c:v>
                </c:pt>
                <c:pt idx="14642">
                  <c:v>7.2566731250015986</c:v>
                </c:pt>
                <c:pt idx="14643">
                  <c:v>7.2562337499999998</c:v>
                </c:pt>
                <c:pt idx="14644">
                  <c:v>7.2558443750015993</c:v>
                </c:pt>
                <c:pt idx="14645">
                  <c:v>7.2554331250015993</c:v>
                </c:pt>
                <c:pt idx="14646">
                  <c:v>7.2550437499999996</c:v>
                </c:pt>
                <c:pt idx="14647">
                  <c:v>7.2546856250015992</c:v>
                </c:pt>
                <c:pt idx="14648">
                  <c:v>7.2543974999999996</c:v>
                </c:pt>
                <c:pt idx="14649">
                  <c:v>7.2545306250015988</c:v>
                </c:pt>
                <c:pt idx="14650">
                  <c:v>7.2549237499999997</c:v>
                </c:pt>
                <c:pt idx="14651">
                  <c:v>7.2552612500000002</c:v>
                </c:pt>
                <c:pt idx="14652">
                  <c:v>7.2556387500000001</c:v>
                </c:pt>
                <c:pt idx="14653">
                  <c:v>7.2561018750015993</c:v>
                </c:pt>
                <c:pt idx="14654">
                  <c:v>7.2564437499999999</c:v>
                </c:pt>
                <c:pt idx="14655">
                  <c:v>7.2561974999999999</c:v>
                </c:pt>
                <c:pt idx="14656">
                  <c:v>7.2558768750015989</c:v>
                </c:pt>
                <c:pt idx="14657">
                  <c:v>7.2555343750015986</c:v>
                </c:pt>
                <c:pt idx="14658">
                  <c:v>7.2557662499999998</c:v>
                </c:pt>
                <c:pt idx="14659">
                  <c:v>7.2561881250015992</c:v>
                </c:pt>
                <c:pt idx="14660">
                  <c:v>7.2560312500000004</c:v>
                </c:pt>
                <c:pt idx="14661">
                  <c:v>7.255686875001599</c:v>
                </c:pt>
                <c:pt idx="14662">
                  <c:v>7.2553468750015986</c:v>
                </c:pt>
                <c:pt idx="14663">
                  <c:v>7.255451875001599</c:v>
                </c:pt>
                <c:pt idx="14664">
                  <c:v>7.2559337499999996</c:v>
                </c:pt>
                <c:pt idx="14665">
                  <c:v>7.2562837499999997</c:v>
                </c:pt>
                <c:pt idx="14666">
                  <c:v>7.2566631250015989</c:v>
                </c:pt>
                <c:pt idx="14667">
                  <c:v>7.2570312499999998</c:v>
                </c:pt>
                <c:pt idx="14668">
                  <c:v>7.2571468750015988</c:v>
                </c:pt>
                <c:pt idx="14669">
                  <c:v>7.25749625</c:v>
                </c:pt>
                <c:pt idx="14670">
                  <c:v>7.2578812499999996</c:v>
                </c:pt>
                <c:pt idx="14671">
                  <c:v>7.2575393750015991</c:v>
                </c:pt>
                <c:pt idx="14672">
                  <c:v>7.2571849999999998</c:v>
                </c:pt>
                <c:pt idx="14673">
                  <c:v>7.2568106250015987</c:v>
                </c:pt>
                <c:pt idx="14674">
                  <c:v>7.2564181250015993</c:v>
                </c:pt>
                <c:pt idx="14675">
                  <c:v>7.2560118750015992</c:v>
                </c:pt>
                <c:pt idx="14676">
                  <c:v>7.2561274999999998</c:v>
                </c:pt>
                <c:pt idx="14677">
                  <c:v>7.2557312500000002</c:v>
                </c:pt>
                <c:pt idx="14678">
                  <c:v>7.25536125</c:v>
                </c:pt>
                <c:pt idx="14679">
                  <c:v>7.2548737499999998</c:v>
                </c:pt>
                <c:pt idx="14680">
                  <c:v>7.2543118750015987</c:v>
                </c:pt>
                <c:pt idx="14681">
                  <c:v>7.2539175</c:v>
                </c:pt>
                <c:pt idx="14682">
                  <c:v>7.2535943750015992</c:v>
                </c:pt>
                <c:pt idx="14683">
                  <c:v>7.2529568750015994</c:v>
                </c:pt>
                <c:pt idx="14684">
                  <c:v>7.252331875001599</c:v>
                </c:pt>
                <c:pt idx="14685">
                  <c:v>7.2519</c:v>
                </c:pt>
                <c:pt idx="14686">
                  <c:v>7.2515606250015994</c:v>
                </c:pt>
                <c:pt idx="14687">
                  <c:v>7.2517118750015994</c:v>
                </c:pt>
                <c:pt idx="14688">
                  <c:v>7.2520943750015991</c:v>
                </c:pt>
                <c:pt idx="14689">
                  <c:v>7.252463125001599</c:v>
                </c:pt>
                <c:pt idx="14690">
                  <c:v>7.2523281250015987</c:v>
                </c:pt>
                <c:pt idx="14691">
                  <c:v>7.2519206250015991</c:v>
                </c:pt>
                <c:pt idx="14692">
                  <c:v>7.2514968750015987</c:v>
                </c:pt>
                <c:pt idx="14693">
                  <c:v>7.2511074999999998</c:v>
                </c:pt>
                <c:pt idx="14694">
                  <c:v>7.2506968750015988</c:v>
                </c:pt>
                <c:pt idx="14695">
                  <c:v>7.25026875</c:v>
                </c:pt>
                <c:pt idx="14696">
                  <c:v>7.2498337499999996</c:v>
                </c:pt>
                <c:pt idx="14697">
                  <c:v>7.2493631250015991</c:v>
                </c:pt>
                <c:pt idx="14698">
                  <c:v>7.2487581250015989</c:v>
                </c:pt>
                <c:pt idx="14699">
                  <c:v>7.2483093750015986</c:v>
                </c:pt>
                <c:pt idx="14700">
                  <c:v>7.2478756250015994</c:v>
                </c:pt>
                <c:pt idx="14701">
                  <c:v>7.2473781250015987</c:v>
                </c:pt>
                <c:pt idx="14702">
                  <c:v>7.2470106250015993</c:v>
                </c:pt>
                <c:pt idx="14703">
                  <c:v>7.2466462500000004</c:v>
                </c:pt>
                <c:pt idx="14704">
                  <c:v>7.2466943750015993</c:v>
                </c:pt>
                <c:pt idx="14705">
                  <c:v>7.24668125</c:v>
                </c:pt>
                <c:pt idx="14706">
                  <c:v>7.2470706250015988</c:v>
                </c:pt>
                <c:pt idx="14707">
                  <c:v>7.24745375</c:v>
                </c:pt>
                <c:pt idx="14708">
                  <c:v>7.2478487500000002</c:v>
                </c:pt>
                <c:pt idx="14709">
                  <c:v>7.2481837499999999</c:v>
                </c:pt>
                <c:pt idx="14710">
                  <c:v>7.2485356250015993</c:v>
                </c:pt>
                <c:pt idx="14711">
                  <c:v>7.2488975</c:v>
                </c:pt>
                <c:pt idx="14712">
                  <c:v>7.2492675000000002</c:v>
                </c:pt>
                <c:pt idx="14713">
                  <c:v>7.2496543750015991</c:v>
                </c:pt>
                <c:pt idx="14714">
                  <c:v>7.2500262500000003</c:v>
                </c:pt>
                <c:pt idx="14715">
                  <c:v>7.2503606250015986</c:v>
                </c:pt>
                <c:pt idx="14716">
                  <c:v>7.2507743750015994</c:v>
                </c:pt>
                <c:pt idx="14717">
                  <c:v>7.2511318750015992</c:v>
                </c:pt>
                <c:pt idx="14718">
                  <c:v>7.2514868750015991</c:v>
                </c:pt>
                <c:pt idx="14719">
                  <c:v>7.2518856250015986</c:v>
                </c:pt>
                <c:pt idx="14720">
                  <c:v>7.2522543750015993</c:v>
                </c:pt>
                <c:pt idx="14721">
                  <c:v>7.2526131250015986</c:v>
                </c:pt>
                <c:pt idx="14722">
                  <c:v>7.2529487499999998</c:v>
                </c:pt>
                <c:pt idx="14723">
                  <c:v>7.2533106250015988</c:v>
                </c:pt>
                <c:pt idx="14724">
                  <c:v>7.25353125</c:v>
                </c:pt>
                <c:pt idx="14725">
                  <c:v>7.252989375001599</c:v>
                </c:pt>
                <c:pt idx="14726">
                  <c:v>7.2524412500000004</c:v>
                </c:pt>
                <c:pt idx="14727">
                  <c:v>7.2519331250015986</c:v>
                </c:pt>
                <c:pt idx="14728">
                  <c:v>7.2513593750015986</c:v>
                </c:pt>
                <c:pt idx="14729">
                  <c:v>7.2507675000000003</c:v>
                </c:pt>
                <c:pt idx="14730">
                  <c:v>7.2501256250015986</c:v>
                </c:pt>
                <c:pt idx="14731">
                  <c:v>7.2495381250015987</c:v>
                </c:pt>
                <c:pt idx="14732">
                  <c:v>7.2488881250015993</c:v>
                </c:pt>
                <c:pt idx="14733">
                  <c:v>7.2483612500000003</c:v>
                </c:pt>
                <c:pt idx="14734">
                  <c:v>7.2478568750015988</c:v>
                </c:pt>
                <c:pt idx="14735">
                  <c:v>7.24743125</c:v>
                </c:pt>
                <c:pt idx="14736">
                  <c:v>7.2470531250015986</c:v>
                </c:pt>
                <c:pt idx="14737">
                  <c:v>7.246503125001599</c:v>
                </c:pt>
                <c:pt idx="14738">
                  <c:v>7.2461181250015994</c:v>
                </c:pt>
                <c:pt idx="14739">
                  <c:v>7.2457181250015994</c:v>
                </c:pt>
                <c:pt idx="14740">
                  <c:v>7.2452100000000002</c:v>
                </c:pt>
                <c:pt idx="14741">
                  <c:v>7.2445575</c:v>
                </c:pt>
                <c:pt idx="14742">
                  <c:v>7.2442324999999999</c:v>
                </c:pt>
                <c:pt idx="14743">
                  <c:v>7.2439031250015988</c:v>
                </c:pt>
                <c:pt idx="14744">
                  <c:v>7.2435074999999998</c:v>
                </c:pt>
                <c:pt idx="14745">
                  <c:v>7.243100625001599</c:v>
                </c:pt>
                <c:pt idx="14746">
                  <c:v>7.242666875001599</c:v>
                </c:pt>
                <c:pt idx="14747">
                  <c:v>7.2422631250015987</c:v>
                </c:pt>
                <c:pt idx="14748">
                  <c:v>7.2418818750015994</c:v>
                </c:pt>
                <c:pt idx="14749">
                  <c:v>7.2415256250015991</c:v>
                </c:pt>
                <c:pt idx="14750">
                  <c:v>7.2409437499999996</c:v>
                </c:pt>
                <c:pt idx="14751">
                  <c:v>7.2405125000000004</c:v>
                </c:pt>
                <c:pt idx="14752">
                  <c:v>7.2402662500000003</c:v>
                </c:pt>
                <c:pt idx="14753">
                  <c:v>7.2402474999999997</c:v>
                </c:pt>
                <c:pt idx="14754">
                  <c:v>7.2403149999999998</c:v>
                </c:pt>
                <c:pt idx="14755">
                  <c:v>7.2399800000000001</c:v>
                </c:pt>
                <c:pt idx="14756">
                  <c:v>7.2395949999999996</c:v>
                </c:pt>
                <c:pt idx="14757">
                  <c:v>7.2392506250015991</c:v>
                </c:pt>
                <c:pt idx="14758">
                  <c:v>7.2390037500000002</c:v>
                </c:pt>
                <c:pt idx="14759">
                  <c:v>7.238668125001599</c:v>
                </c:pt>
                <c:pt idx="14760">
                  <c:v>7.2385487499999996</c:v>
                </c:pt>
                <c:pt idx="14761">
                  <c:v>7.2388962499999998</c:v>
                </c:pt>
                <c:pt idx="14762">
                  <c:v>7.2392775</c:v>
                </c:pt>
                <c:pt idx="14763">
                  <c:v>7.2396250000000002</c:v>
                </c:pt>
                <c:pt idx="14764">
                  <c:v>7.2392381250015987</c:v>
                </c:pt>
                <c:pt idx="14765">
                  <c:v>7.238900625001599</c:v>
                </c:pt>
                <c:pt idx="14766">
                  <c:v>7.2385200000000003</c:v>
                </c:pt>
                <c:pt idx="14767">
                  <c:v>7.238911875001599</c:v>
                </c:pt>
                <c:pt idx="14768">
                  <c:v>7.2392481250015992</c:v>
                </c:pt>
                <c:pt idx="14769">
                  <c:v>7.2395737499999999</c:v>
                </c:pt>
                <c:pt idx="14770">
                  <c:v>7.23994625</c:v>
                </c:pt>
                <c:pt idx="14771">
                  <c:v>7.2403143750015992</c:v>
                </c:pt>
                <c:pt idx="14772">
                  <c:v>7.2406750000000004</c:v>
                </c:pt>
                <c:pt idx="14773">
                  <c:v>7.2410443750015991</c:v>
                </c:pt>
                <c:pt idx="14774">
                  <c:v>7.2413756250015986</c:v>
                </c:pt>
                <c:pt idx="14775">
                  <c:v>7.24165875</c:v>
                </c:pt>
                <c:pt idx="14776">
                  <c:v>7.2420531250015987</c:v>
                </c:pt>
                <c:pt idx="14777">
                  <c:v>7.242373125001599</c:v>
                </c:pt>
                <c:pt idx="14778">
                  <c:v>7.2427293750015993</c:v>
                </c:pt>
                <c:pt idx="14779">
                  <c:v>7.2430925000000004</c:v>
                </c:pt>
                <c:pt idx="14780">
                  <c:v>7.24348875</c:v>
                </c:pt>
                <c:pt idx="14781">
                  <c:v>7.2438787500000004</c:v>
                </c:pt>
                <c:pt idx="14782">
                  <c:v>7.2442231250015992</c:v>
                </c:pt>
                <c:pt idx="14783">
                  <c:v>7.2440162499999996</c:v>
                </c:pt>
                <c:pt idx="14784">
                  <c:v>7.2435287500000003</c:v>
                </c:pt>
                <c:pt idx="14785">
                  <c:v>7.2430731250015992</c:v>
                </c:pt>
                <c:pt idx="14786">
                  <c:v>7.242703125001599</c:v>
                </c:pt>
                <c:pt idx="14787">
                  <c:v>7.2423512499999996</c:v>
                </c:pt>
                <c:pt idx="14788">
                  <c:v>7.2418168750015992</c:v>
                </c:pt>
                <c:pt idx="14789">
                  <c:v>7.2412418750015988</c:v>
                </c:pt>
                <c:pt idx="14790">
                  <c:v>7.2404968750015986</c:v>
                </c:pt>
                <c:pt idx="14791">
                  <c:v>7.2400562500000003</c:v>
                </c:pt>
                <c:pt idx="14792">
                  <c:v>7.2395856250015989</c:v>
                </c:pt>
                <c:pt idx="14793">
                  <c:v>7.2390981250015987</c:v>
                </c:pt>
                <c:pt idx="14794">
                  <c:v>7.2386831250015993</c:v>
                </c:pt>
                <c:pt idx="14795">
                  <c:v>7.238315625001599</c:v>
                </c:pt>
                <c:pt idx="14796">
                  <c:v>7.2377956250015991</c:v>
                </c:pt>
                <c:pt idx="14797">
                  <c:v>7.2372431250015987</c:v>
                </c:pt>
                <c:pt idx="14798">
                  <c:v>7.2367974999999998</c:v>
                </c:pt>
                <c:pt idx="14799">
                  <c:v>7.2362543750015993</c:v>
                </c:pt>
                <c:pt idx="14800">
                  <c:v>7.235674375001599</c:v>
                </c:pt>
                <c:pt idx="14801">
                  <c:v>7.235206875001599</c:v>
                </c:pt>
                <c:pt idx="14802">
                  <c:v>7.2348024999999998</c:v>
                </c:pt>
                <c:pt idx="14803">
                  <c:v>7.2347987500000004</c:v>
                </c:pt>
                <c:pt idx="14804">
                  <c:v>7.2348518750015991</c:v>
                </c:pt>
                <c:pt idx="14805">
                  <c:v>7.2352375000000002</c:v>
                </c:pt>
                <c:pt idx="14806">
                  <c:v>7.235593125001599</c:v>
                </c:pt>
                <c:pt idx="14807">
                  <c:v>7.23595875</c:v>
                </c:pt>
                <c:pt idx="14808">
                  <c:v>7.2364506250015994</c:v>
                </c:pt>
                <c:pt idx="14809">
                  <c:v>7.2368843750015994</c:v>
                </c:pt>
                <c:pt idx="14810">
                  <c:v>7.2373156250015986</c:v>
                </c:pt>
                <c:pt idx="14811">
                  <c:v>7.2376418750015992</c:v>
                </c:pt>
                <c:pt idx="14812">
                  <c:v>7.2380318750015986</c:v>
                </c:pt>
                <c:pt idx="14813">
                  <c:v>7.238466875001599</c:v>
                </c:pt>
                <c:pt idx="14814">
                  <c:v>7.2388162500000002</c:v>
                </c:pt>
                <c:pt idx="14815">
                  <c:v>7.2391481250015994</c:v>
                </c:pt>
                <c:pt idx="14816">
                  <c:v>7.2396637500000001</c:v>
                </c:pt>
                <c:pt idx="14817">
                  <c:v>7.2400068750015993</c:v>
                </c:pt>
                <c:pt idx="14818">
                  <c:v>7.2403393750015992</c:v>
                </c:pt>
                <c:pt idx="14819">
                  <c:v>7.2407937499999999</c:v>
                </c:pt>
                <c:pt idx="14820">
                  <c:v>7.2408700000000001</c:v>
                </c:pt>
                <c:pt idx="14821">
                  <c:v>7.2405418750015986</c:v>
                </c:pt>
                <c:pt idx="14822">
                  <c:v>7.2401274999999998</c:v>
                </c:pt>
                <c:pt idx="14823">
                  <c:v>7.2397781250015987</c:v>
                </c:pt>
                <c:pt idx="14824">
                  <c:v>7.2394075000000004</c:v>
                </c:pt>
                <c:pt idx="14825">
                  <c:v>7.2390481250015988</c:v>
                </c:pt>
                <c:pt idx="14826">
                  <c:v>7.2385912499999998</c:v>
                </c:pt>
                <c:pt idx="14827">
                  <c:v>7.2382099999999996</c:v>
                </c:pt>
                <c:pt idx="14828">
                  <c:v>7.2378306250015987</c:v>
                </c:pt>
                <c:pt idx="14829">
                  <c:v>7.2374268750015993</c:v>
                </c:pt>
                <c:pt idx="14830">
                  <c:v>7.2370456250015991</c:v>
                </c:pt>
                <c:pt idx="14831">
                  <c:v>7.2366081250015988</c:v>
                </c:pt>
                <c:pt idx="14832">
                  <c:v>7.2361881250015987</c:v>
                </c:pt>
                <c:pt idx="14833">
                  <c:v>7.2359868750015988</c:v>
                </c:pt>
                <c:pt idx="14834">
                  <c:v>7.2362218750015987</c:v>
                </c:pt>
                <c:pt idx="14835">
                  <c:v>7.2359937499999996</c:v>
                </c:pt>
                <c:pt idx="14836">
                  <c:v>7.2363499999999998</c:v>
                </c:pt>
                <c:pt idx="14837">
                  <c:v>7.2367268750015992</c:v>
                </c:pt>
                <c:pt idx="14838">
                  <c:v>7.2370737500000004</c:v>
                </c:pt>
                <c:pt idx="14839">
                  <c:v>7.2375012500000002</c:v>
                </c:pt>
                <c:pt idx="14840">
                  <c:v>7.2379499999999997</c:v>
                </c:pt>
                <c:pt idx="14841">
                  <c:v>7.2383875</c:v>
                </c:pt>
                <c:pt idx="14842">
                  <c:v>7.2387712500000001</c:v>
                </c:pt>
                <c:pt idx="14843">
                  <c:v>7.2391181250015988</c:v>
                </c:pt>
                <c:pt idx="14844">
                  <c:v>7.2387050000000004</c:v>
                </c:pt>
                <c:pt idx="14845">
                  <c:v>7.2383643750015993</c:v>
                </c:pt>
                <c:pt idx="14846">
                  <c:v>7.238010625001599</c:v>
                </c:pt>
                <c:pt idx="14847">
                  <c:v>7.2376149999999999</c:v>
                </c:pt>
                <c:pt idx="14848">
                  <c:v>7.23720125</c:v>
                </c:pt>
                <c:pt idx="14849">
                  <c:v>7.2368731250015994</c:v>
                </c:pt>
                <c:pt idx="14850">
                  <c:v>7.2364687500000002</c:v>
                </c:pt>
                <c:pt idx="14851">
                  <c:v>7.2360418750015993</c:v>
                </c:pt>
                <c:pt idx="14852">
                  <c:v>7.235651875001599</c:v>
                </c:pt>
                <c:pt idx="14853">
                  <c:v>7.2352712500000003</c:v>
                </c:pt>
                <c:pt idx="14854">
                  <c:v>7.234784375001599</c:v>
                </c:pt>
                <c:pt idx="14855">
                  <c:v>7.2344281250015987</c:v>
                </c:pt>
                <c:pt idx="14856">
                  <c:v>7.2339568750015992</c:v>
                </c:pt>
                <c:pt idx="14857">
                  <c:v>7.2333968750015991</c:v>
                </c:pt>
                <c:pt idx="14858">
                  <c:v>7.2327993750015986</c:v>
                </c:pt>
                <c:pt idx="14859">
                  <c:v>7.2324193750015988</c:v>
                </c:pt>
                <c:pt idx="14860">
                  <c:v>7.2317881250015992</c:v>
                </c:pt>
                <c:pt idx="14861">
                  <c:v>7.2314206250015989</c:v>
                </c:pt>
                <c:pt idx="14862">
                  <c:v>7.2310937500000003</c:v>
                </c:pt>
                <c:pt idx="14863">
                  <c:v>7.2307312499999998</c:v>
                </c:pt>
                <c:pt idx="14864">
                  <c:v>7.2301906250015993</c:v>
                </c:pt>
                <c:pt idx="14865">
                  <c:v>7.2297124999999998</c:v>
                </c:pt>
                <c:pt idx="14866">
                  <c:v>7.2293512499999997</c:v>
                </c:pt>
                <c:pt idx="14867">
                  <c:v>7.2289443750015989</c:v>
                </c:pt>
                <c:pt idx="14868">
                  <c:v>7.2284637500000004</c:v>
                </c:pt>
                <c:pt idx="14869">
                  <c:v>7.2280312499999999</c:v>
                </c:pt>
                <c:pt idx="14870">
                  <c:v>7.2276193750015993</c:v>
                </c:pt>
                <c:pt idx="14871">
                  <c:v>7.2271843750015989</c:v>
                </c:pt>
                <c:pt idx="14872">
                  <c:v>7.2268281250015987</c:v>
                </c:pt>
                <c:pt idx="14873">
                  <c:v>7.2264887499999997</c:v>
                </c:pt>
                <c:pt idx="14874">
                  <c:v>7.2264137499999999</c:v>
                </c:pt>
                <c:pt idx="14875">
                  <c:v>7.2267875000000004</c:v>
                </c:pt>
                <c:pt idx="14876">
                  <c:v>7.2271306250015988</c:v>
                </c:pt>
                <c:pt idx="14877">
                  <c:v>7.2271543750015992</c:v>
                </c:pt>
                <c:pt idx="14878">
                  <c:v>7.2275700000000001</c:v>
                </c:pt>
                <c:pt idx="14879">
                  <c:v>7.2279537500000002</c:v>
                </c:pt>
                <c:pt idx="14880">
                  <c:v>7.2282937499999997</c:v>
                </c:pt>
                <c:pt idx="14881">
                  <c:v>7.2284218750015992</c:v>
                </c:pt>
                <c:pt idx="14882">
                  <c:v>7.2287493750015992</c:v>
                </c:pt>
                <c:pt idx="14883">
                  <c:v>7.2291350000000003</c:v>
                </c:pt>
                <c:pt idx="14884">
                  <c:v>7.2295962500000002</c:v>
                </c:pt>
                <c:pt idx="14885">
                  <c:v>7.2299562499999999</c:v>
                </c:pt>
                <c:pt idx="14886">
                  <c:v>7.2303131250015991</c:v>
                </c:pt>
                <c:pt idx="14887">
                  <c:v>7.2306662499999996</c:v>
                </c:pt>
                <c:pt idx="14888">
                  <c:v>7.2311043750015989</c:v>
                </c:pt>
                <c:pt idx="14889">
                  <c:v>7.2314887499999996</c:v>
                </c:pt>
                <c:pt idx="14890">
                  <c:v>7.2319012499999999</c:v>
                </c:pt>
                <c:pt idx="14891">
                  <c:v>7.2320187499999999</c:v>
                </c:pt>
                <c:pt idx="14892">
                  <c:v>7.2316912499999999</c:v>
                </c:pt>
                <c:pt idx="14893">
                  <c:v>7.2313531250015988</c:v>
                </c:pt>
                <c:pt idx="14894">
                  <c:v>7.2310306250015994</c:v>
                </c:pt>
                <c:pt idx="14895">
                  <c:v>7.2306931250015989</c:v>
                </c:pt>
                <c:pt idx="14896">
                  <c:v>7.230338125001599</c:v>
                </c:pt>
                <c:pt idx="14897">
                  <c:v>7.2299431250015989</c:v>
                </c:pt>
                <c:pt idx="14898">
                  <c:v>7.2295112499999998</c:v>
                </c:pt>
                <c:pt idx="14899">
                  <c:v>7.2291387499999997</c:v>
                </c:pt>
                <c:pt idx="14900">
                  <c:v>7.2288050000000004</c:v>
                </c:pt>
                <c:pt idx="14901">
                  <c:v>7.2289374999999998</c:v>
                </c:pt>
                <c:pt idx="14902">
                  <c:v>7.2285849999999998</c:v>
                </c:pt>
                <c:pt idx="14903">
                  <c:v>7.2282587500000002</c:v>
                </c:pt>
                <c:pt idx="14904">
                  <c:v>7.2286675000000002</c:v>
                </c:pt>
                <c:pt idx="14905">
                  <c:v>7.2289987499999997</c:v>
                </c:pt>
                <c:pt idx="14906">
                  <c:v>7.2293981250015991</c:v>
                </c:pt>
                <c:pt idx="14907">
                  <c:v>7.2297518750015994</c:v>
                </c:pt>
                <c:pt idx="14908">
                  <c:v>7.2301012499999997</c:v>
                </c:pt>
                <c:pt idx="14909">
                  <c:v>7.2300750000000003</c:v>
                </c:pt>
                <c:pt idx="14910">
                  <c:v>7.2299143750015986</c:v>
                </c:pt>
                <c:pt idx="14911">
                  <c:v>7.2295493750015991</c:v>
                </c:pt>
                <c:pt idx="14912">
                  <c:v>7.2299362499999997</c:v>
                </c:pt>
                <c:pt idx="14913">
                  <c:v>7.2302574999999996</c:v>
                </c:pt>
                <c:pt idx="14914">
                  <c:v>7.2305849999999996</c:v>
                </c:pt>
                <c:pt idx="14915">
                  <c:v>7.2310618750015987</c:v>
                </c:pt>
                <c:pt idx="14916">
                  <c:v>7.2314150000000001</c:v>
                </c:pt>
                <c:pt idx="14917">
                  <c:v>7.2313406250015992</c:v>
                </c:pt>
                <c:pt idx="14918">
                  <c:v>7.2309968750015994</c:v>
                </c:pt>
                <c:pt idx="14919">
                  <c:v>7.2305856250015994</c:v>
                </c:pt>
                <c:pt idx="14920">
                  <c:v>7.2301968750015986</c:v>
                </c:pt>
                <c:pt idx="14921">
                  <c:v>7.2297212499999999</c:v>
                </c:pt>
                <c:pt idx="14922">
                  <c:v>7.2293987499999997</c:v>
                </c:pt>
                <c:pt idx="14923">
                  <c:v>7.2288699999999997</c:v>
                </c:pt>
                <c:pt idx="14924">
                  <c:v>7.2282543750015993</c:v>
                </c:pt>
                <c:pt idx="14925">
                  <c:v>7.2274743750015986</c:v>
                </c:pt>
                <c:pt idx="14926">
                  <c:v>7.2265937500000001</c:v>
                </c:pt>
                <c:pt idx="14927">
                  <c:v>7.2255737499999997</c:v>
                </c:pt>
                <c:pt idx="14928">
                  <c:v>7.2245031250015987</c:v>
                </c:pt>
                <c:pt idx="14929">
                  <c:v>7.2233031250015989</c:v>
                </c:pt>
                <c:pt idx="14930">
                  <c:v>7.2220962499999999</c:v>
                </c:pt>
                <c:pt idx="14931">
                  <c:v>7.2207743750015991</c:v>
                </c:pt>
                <c:pt idx="14932">
                  <c:v>7.2194156250015986</c:v>
                </c:pt>
                <c:pt idx="14933">
                  <c:v>7.2182124999999999</c:v>
                </c:pt>
                <c:pt idx="14934">
                  <c:v>7.2171331250015989</c:v>
                </c:pt>
                <c:pt idx="14935">
                  <c:v>7.2161687499999996</c:v>
                </c:pt>
                <c:pt idx="14936">
                  <c:v>7.2152631250015986</c:v>
                </c:pt>
                <c:pt idx="14937">
                  <c:v>7.2144056250015991</c:v>
                </c:pt>
                <c:pt idx="14938">
                  <c:v>7.2136212500000001</c:v>
                </c:pt>
                <c:pt idx="14939">
                  <c:v>7.2128325000000002</c:v>
                </c:pt>
                <c:pt idx="14940">
                  <c:v>7.2121037499999998</c:v>
                </c:pt>
                <c:pt idx="14941">
                  <c:v>7.2113787499999997</c:v>
                </c:pt>
                <c:pt idx="14942">
                  <c:v>7.2107018750015994</c:v>
                </c:pt>
                <c:pt idx="14943">
                  <c:v>7.2101031250015986</c:v>
                </c:pt>
                <c:pt idx="14944">
                  <c:v>7.2095568750015993</c:v>
                </c:pt>
                <c:pt idx="14945">
                  <c:v>7.208999375001599</c:v>
                </c:pt>
                <c:pt idx="14946">
                  <c:v>7.2084662499999999</c:v>
                </c:pt>
                <c:pt idx="14947">
                  <c:v>7.2080074999999999</c:v>
                </c:pt>
                <c:pt idx="14948">
                  <c:v>7.2075100000000001</c:v>
                </c:pt>
                <c:pt idx="14949">
                  <c:v>7.2070868750015986</c:v>
                </c:pt>
                <c:pt idx="14950">
                  <c:v>7.2066281250015987</c:v>
                </c:pt>
                <c:pt idx="14951">
                  <c:v>7.2061918750015987</c:v>
                </c:pt>
                <c:pt idx="14952">
                  <c:v>7.2057700000000002</c:v>
                </c:pt>
                <c:pt idx="14953">
                  <c:v>7.2053912499999999</c:v>
                </c:pt>
                <c:pt idx="14954">
                  <c:v>7.2050700000000001</c:v>
                </c:pt>
                <c:pt idx="14955">
                  <c:v>7.204530625001599</c:v>
                </c:pt>
                <c:pt idx="14956">
                  <c:v>7.2040812499999998</c:v>
                </c:pt>
                <c:pt idx="14957">
                  <c:v>7.2037125</c:v>
                </c:pt>
                <c:pt idx="14958">
                  <c:v>7.2033537499999998</c:v>
                </c:pt>
                <c:pt idx="14959">
                  <c:v>7.2029068750015988</c:v>
                </c:pt>
                <c:pt idx="14960">
                  <c:v>7.2024812499999999</c:v>
                </c:pt>
                <c:pt idx="14961">
                  <c:v>7.2021418750015993</c:v>
                </c:pt>
                <c:pt idx="14962">
                  <c:v>7.201693125001599</c:v>
                </c:pt>
                <c:pt idx="14963">
                  <c:v>7.2013606250015991</c:v>
                </c:pt>
                <c:pt idx="14964">
                  <c:v>7.2009668750015994</c:v>
                </c:pt>
                <c:pt idx="14965">
                  <c:v>7.2006612499999996</c:v>
                </c:pt>
                <c:pt idx="14966">
                  <c:v>7.2005631250015991</c:v>
                </c:pt>
                <c:pt idx="14967">
                  <c:v>7.20055625</c:v>
                </c:pt>
                <c:pt idx="14968">
                  <c:v>7.2002318750015988</c:v>
                </c:pt>
                <c:pt idx="14969">
                  <c:v>7.1998337499999998</c:v>
                </c:pt>
                <c:pt idx="14970">
                  <c:v>7.1994712500000002</c:v>
                </c:pt>
                <c:pt idx="14971">
                  <c:v>7.199628125001599</c:v>
                </c:pt>
                <c:pt idx="14972">
                  <c:v>7.1994281250015986</c:v>
                </c:pt>
                <c:pt idx="14973">
                  <c:v>7.19907875</c:v>
                </c:pt>
                <c:pt idx="14974">
                  <c:v>7.1987024999999996</c:v>
                </c:pt>
                <c:pt idx="14975">
                  <c:v>7.1983075000000003</c:v>
                </c:pt>
                <c:pt idx="14976">
                  <c:v>7.1979731250015986</c:v>
                </c:pt>
                <c:pt idx="14977">
                  <c:v>7.1976287499999998</c:v>
                </c:pt>
                <c:pt idx="14978">
                  <c:v>7.1972268750015989</c:v>
                </c:pt>
                <c:pt idx="14979">
                  <c:v>7.1968818750015986</c:v>
                </c:pt>
                <c:pt idx="14980">
                  <c:v>7.1964162500000004</c:v>
                </c:pt>
                <c:pt idx="14981">
                  <c:v>7.19597</c:v>
                </c:pt>
                <c:pt idx="14982">
                  <c:v>7.1955637499999998</c:v>
                </c:pt>
                <c:pt idx="14983">
                  <c:v>7.1950793750015993</c:v>
                </c:pt>
                <c:pt idx="14984">
                  <c:v>7.1947393750015989</c:v>
                </c:pt>
                <c:pt idx="14985">
                  <c:v>7.1943012499999996</c:v>
                </c:pt>
                <c:pt idx="14986">
                  <c:v>7.1938343750015994</c:v>
                </c:pt>
                <c:pt idx="14987">
                  <c:v>7.1934481250015994</c:v>
                </c:pt>
                <c:pt idx="14988">
                  <c:v>7.1930118750015986</c:v>
                </c:pt>
                <c:pt idx="14989">
                  <c:v>7.19267375</c:v>
                </c:pt>
                <c:pt idx="14990">
                  <c:v>7.1922949999999997</c:v>
                </c:pt>
                <c:pt idx="14991">
                  <c:v>7.1921631250015992</c:v>
                </c:pt>
                <c:pt idx="14992">
                  <c:v>7.1923268750015987</c:v>
                </c:pt>
                <c:pt idx="14993">
                  <c:v>7.1927412500000001</c:v>
                </c:pt>
                <c:pt idx="14994">
                  <c:v>7.19307125</c:v>
                </c:pt>
                <c:pt idx="14995">
                  <c:v>7.1934006250015994</c:v>
                </c:pt>
                <c:pt idx="14996">
                  <c:v>7.1938012499999999</c:v>
                </c:pt>
                <c:pt idx="14997">
                  <c:v>7.1942287499999997</c:v>
                </c:pt>
                <c:pt idx="14998">
                  <c:v>7.1938831250015989</c:v>
                </c:pt>
                <c:pt idx="14999">
                  <c:v>7.1941075000000003</c:v>
                </c:pt>
                <c:pt idx="15000">
                  <c:v>7.19370625</c:v>
                </c:pt>
                <c:pt idx="15001">
                  <c:v>7.1935731250015991</c:v>
                </c:pt>
                <c:pt idx="15002">
                  <c:v>7.1935549999999999</c:v>
                </c:pt>
                <c:pt idx="15003">
                  <c:v>7.1932206250015991</c:v>
                </c:pt>
                <c:pt idx="15004">
                  <c:v>7.19325875</c:v>
                </c:pt>
                <c:pt idx="15005">
                  <c:v>7.1936581250015994</c:v>
                </c:pt>
                <c:pt idx="15006">
                  <c:v>7.1938043750015987</c:v>
                </c:pt>
                <c:pt idx="15007">
                  <c:v>7.1933431250015989</c:v>
                </c:pt>
                <c:pt idx="15008">
                  <c:v>7.1929006250015988</c:v>
                </c:pt>
                <c:pt idx="15009">
                  <c:v>7.1924868750015989</c:v>
                </c:pt>
                <c:pt idx="15010">
                  <c:v>7.191896875001599</c:v>
                </c:pt>
                <c:pt idx="15011">
                  <c:v>7.191311875001599</c:v>
                </c:pt>
                <c:pt idx="15012">
                  <c:v>7.1907043750015989</c:v>
                </c:pt>
                <c:pt idx="15013">
                  <c:v>7.1901337500000002</c:v>
                </c:pt>
                <c:pt idx="15014">
                  <c:v>7.1896775000000002</c:v>
                </c:pt>
                <c:pt idx="15015">
                  <c:v>7.1893387500000001</c:v>
                </c:pt>
                <c:pt idx="15016">
                  <c:v>7.1887756250015986</c:v>
                </c:pt>
                <c:pt idx="15017">
                  <c:v>7.1884456250015987</c:v>
                </c:pt>
                <c:pt idx="15018">
                  <c:v>7.1880187500000003</c:v>
                </c:pt>
                <c:pt idx="15019">
                  <c:v>7.1879912499999996</c:v>
                </c:pt>
                <c:pt idx="15020">
                  <c:v>7.1882312500000003</c:v>
                </c:pt>
                <c:pt idx="15021">
                  <c:v>7.1881362500000003</c:v>
                </c:pt>
                <c:pt idx="15022">
                  <c:v>7.1883675</c:v>
                </c:pt>
                <c:pt idx="15023">
                  <c:v>7.1886987500000004</c:v>
                </c:pt>
                <c:pt idx="15024">
                  <c:v>7.1890218750015986</c:v>
                </c:pt>
                <c:pt idx="15025">
                  <c:v>7.1894274999999999</c:v>
                </c:pt>
                <c:pt idx="15026">
                  <c:v>7.1898299999999997</c:v>
                </c:pt>
                <c:pt idx="15027">
                  <c:v>7.1902324999999996</c:v>
                </c:pt>
                <c:pt idx="15028">
                  <c:v>7.1906056250015986</c:v>
                </c:pt>
                <c:pt idx="15029">
                  <c:v>7.1909968750015993</c:v>
                </c:pt>
                <c:pt idx="15030">
                  <c:v>7.1913499999999999</c:v>
                </c:pt>
                <c:pt idx="15031">
                  <c:v>7.1910262500000002</c:v>
                </c:pt>
                <c:pt idx="15032">
                  <c:v>7.1906806250015993</c:v>
                </c:pt>
                <c:pt idx="15033">
                  <c:v>7.19023375</c:v>
                </c:pt>
                <c:pt idx="15034">
                  <c:v>7.1898850000000003</c:v>
                </c:pt>
                <c:pt idx="15035">
                  <c:v>7.1895118750015987</c:v>
                </c:pt>
                <c:pt idx="15036">
                  <c:v>7.1891812499999999</c:v>
                </c:pt>
                <c:pt idx="15037">
                  <c:v>7.1887306250015994</c:v>
                </c:pt>
                <c:pt idx="15038">
                  <c:v>7.1883668750015994</c:v>
                </c:pt>
                <c:pt idx="15039">
                  <c:v>7.1886937499999997</c:v>
                </c:pt>
                <c:pt idx="15040">
                  <c:v>7.1887981250015986</c:v>
                </c:pt>
                <c:pt idx="15041">
                  <c:v>7.1891368750015987</c:v>
                </c:pt>
                <c:pt idx="15042">
                  <c:v>7.1895931250015988</c:v>
                </c:pt>
                <c:pt idx="15043">
                  <c:v>7.1899487500000001</c:v>
                </c:pt>
                <c:pt idx="15044">
                  <c:v>7.19035125</c:v>
                </c:pt>
                <c:pt idx="15045">
                  <c:v>7.1908206250015994</c:v>
                </c:pt>
                <c:pt idx="15046">
                  <c:v>7.1911918750015991</c:v>
                </c:pt>
                <c:pt idx="15047">
                  <c:v>7.1915637500000003</c:v>
                </c:pt>
                <c:pt idx="15048">
                  <c:v>7.1919399999999998</c:v>
                </c:pt>
                <c:pt idx="15049">
                  <c:v>7.1919149999999998</c:v>
                </c:pt>
                <c:pt idx="15050">
                  <c:v>7.1915125</c:v>
                </c:pt>
                <c:pt idx="15051">
                  <c:v>7.1910643750015986</c:v>
                </c:pt>
                <c:pt idx="15052">
                  <c:v>7.1905681250015991</c:v>
                </c:pt>
                <c:pt idx="15053">
                  <c:v>7.1899781250015993</c:v>
                </c:pt>
                <c:pt idx="15054">
                  <c:v>7.1896156250015988</c:v>
                </c:pt>
                <c:pt idx="15055">
                  <c:v>7.1889768750015994</c:v>
                </c:pt>
                <c:pt idx="15056">
                  <c:v>7.1885043750015987</c:v>
                </c:pt>
                <c:pt idx="15057">
                  <c:v>7.1881156250015987</c:v>
                </c:pt>
                <c:pt idx="15058">
                  <c:v>7.1876418750015993</c:v>
                </c:pt>
                <c:pt idx="15059">
                  <c:v>7.1874712499999998</c:v>
                </c:pt>
                <c:pt idx="15060">
                  <c:v>7.1870956250015992</c:v>
                </c:pt>
                <c:pt idx="15061">
                  <c:v>7.1867518750015993</c:v>
                </c:pt>
                <c:pt idx="15062">
                  <c:v>7.1863225000000002</c:v>
                </c:pt>
                <c:pt idx="15063">
                  <c:v>7.1859425000000003</c:v>
                </c:pt>
                <c:pt idx="15064">
                  <c:v>7.1855950000000002</c:v>
                </c:pt>
                <c:pt idx="15065">
                  <c:v>7.1855000000000002</c:v>
                </c:pt>
                <c:pt idx="15066">
                  <c:v>7.1858712499999999</c:v>
                </c:pt>
                <c:pt idx="15067">
                  <c:v>7.1861937500000002</c:v>
                </c:pt>
                <c:pt idx="15068">
                  <c:v>7.1865443750015991</c:v>
                </c:pt>
                <c:pt idx="15069">
                  <c:v>7.1869606250015989</c:v>
                </c:pt>
                <c:pt idx="15070">
                  <c:v>7.1873593750015994</c:v>
                </c:pt>
                <c:pt idx="15071">
                  <c:v>7.1876924999999998</c:v>
                </c:pt>
                <c:pt idx="15072">
                  <c:v>7.1880893750015993</c:v>
                </c:pt>
                <c:pt idx="15073">
                  <c:v>7.1879299999999997</c:v>
                </c:pt>
                <c:pt idx="15074">
                  <c:v>7.1881156250015987</c:v>
                </c:pt>
                <c:pt idx="15075">
                  <c:v>7.1878975000000001</c:v>
                </c:pt>
                <c:pt idx="15076">
                  <c:v>7.1875712500000004</c:v>
                </c:pt>
                <c:pt idx="15077">
                  <c:v>7.1876600000000002</c:v>
                </c:pt>
                <c:pt idx="15078">
                  <c:v>7.1879881250015991</c:v>
                </c:pt>
                <c:pt idx="15079">
                  <c:v>7.18845125</c:v>
                </c:pt>
                <c:pt idx="15080">
                  <c:v>7.1887887499999996</c:v>
                </c:pt>
                <c:pt idx="15081">
                  <c:v>7.1891856250015991</c:v>
                </c:pt>
                <c:pt idx="15082">
                  <c:v>7.1895350000000002</c:v>
                </c:pt>
                <c:pt idx="15083">
                  <c:v>7.1898893750015986</c:v>
                </c:pt>
                <c:pt idx="15084">
                  <c:v>7.1902381250015992</c:v>
                </c:pt>
                <c:pt idx="15085">
                  <c:v>7.1905950000000001</c:v>
                </c:pt>
                <c:pt idx="15086">
                  <c:v>7.1909518750015993</c:v>
                </c:pt>
                <c:pt idx="15087">
                  <c:v>7.1913781250015987</c:v>
                </c:pt>
                <c:pt idx="15088">
                  <c:v>7.1917749999999998</c:v>
                </c:pt>
                <c:pt idx="15089">
                  <c:v>7.1921231250015989</c:v>
                </c:pt>
                <c:pt idx="15090">
                  <c:v>7.1921081250015986</c:v>
                </c:pt>
                <c:pt idx="15091">
                  <c:v>7.1916812500000002</c:v>
                </c:pt>
                <c:pt idx="15092">
                  <c:v>7.19135875</c:v>
                </c:pt>
                <c:pt idx="15093">
                  <c:v>7.1909450000000001</c:v>
                </c:pt>
                <c:pt idx="15094">
                  <c:v>7.1904475000000003</c:v>
                </c:pt>
                <c:pt idx="15095">
                  <c:v>7.189996875001599</c:v>
                </c:pt>
                <c:pt idx="15096">
                  <c:v>7.1896224999999996</c:v>
                </c:pt>
                <c:pt idx="15097">
                  <c:v>7.1890256250015989</c:v>
                </c:pt>
                <c:pt idx="15098">
                  <c:v>7.18847375</c:v>
                </c:pt>
                <c:pt idx="15099">
                  <c:v>7.188015625001599</c:v>
                </c:pt>
                <c:pt idx="15100">
                  <c:v>7.1875081250015986</c:v>
                </c:pt>
                <c:pt idx="15101">
                  <c:v>7.1871331250015986</c:v>
                </c:pt>
                <c:pt idx="15102">
                  <c:v>7.1870937499999998</c:v>
                </c:pt>
                <c:pt idx="15103">
                  <c:v>7.1874149999999997</c:v>
                </c:pt>
                <c:pt idx="15104">
                  <c:v>7.1876693750015992</c:v>
                </c:pt>
                <c:pt idx="15105">
                  <c:v>7.1879925</c:v>
                </c:pt>
                <c:pt idx="15106">
                  <c:v>7.1883481250015988</c:v>
                </c:pt>
                <c:pt idx="15107">
                  <c:v>7.1880056250015993</c:v>
                </c:pt>
                <c:pt idx="15108">
                  <c:v>7.1875718750015993</c:v>
                </c:pt>
                <c:pt idx="15109">
                  <c:v>7.1878643750015989</c:v>
                </c:pt>
                <c:pt idx="15110">
                  <c:v>7.1882318750015992</c:v>
                </c:pt>
                <c:pt idx="15111">
                  <c:v>7.1886025</c:v>
                </c:pt>
                <c:pt idx="15112">
                  <c:v>7.1889512499999997</c:v>
                </c:pt>
                <c:pt idx="15113">
                  <c:v>7.1893037499999997</c:v>
                </c:pt>
                <c:pt idx="15114">
                  <c:v>7.1896606250015989</c:v>
                </c:pt>
                <c:pt idx="15115">
                  <c:v>7.1900156250015987</c:v>
                </c:pt>
                <c:pt idx="15116">
                  <c:v>7.1904762499999997</c:v>
                </c:pt>
                <c:pt idx="15117">
                  <c:v>7.1908975000000002</c:v>
                </c:pt>
                <c:pt idx="15118">
                  <c:v>7.1913218750015986</c:v>
                </c:pt>
                <c:pt idx="15119">
                  <c:v>7.1916450000000003</c:v>
                </c:pt>
                <c:pt idx="15120">
                  <c:v>7.191793125001599</c:v>
                </c:pt>
                <c:pt idx="15121">
                  <c:v>7.1917799999999996</c:v>
                </c:pt>
                <c:pt idx="15122">
                  <c:v>7.1917843750015988</c:v>
                </c:pt>
                <c:pt idx="15123">
                  <c:v>7.1917031250015988</c:v>
                </c:pt>
                <c:pt idx="15124">
                  <c:v>7.1913375000000004</c:v>
                </c:pt>
                <c:pt idx="15125">
                  <c:v>7.1913843750015989</c:v>
                </c:pt>
                <c:pt idx="15126">
                  <c:v>7.1909700000000001</c:v>
                </c:pt>
                <c:pt idx="15127">
                  <c:v>7.1905093750015991</c:v>
                </c:pt>
                <c:pt idx="15128">
                  <c:v>7.1901118750015991</c:v>
                </c:pt>
                <c:pt idx="15129">
                  <c:v>7.189761875001599</c:v>
                </c:pt>
                <c:pt idx="15130">
                  <c:v>7.1894318750015991</c:v>
                </c:pt>
                <c:pt idx="15131">
                  <c:v>7.1890518750015993</c:v>
                </c:pt>
                <c:pt idx="15132">
                  <c:v>7.1885793750015994</c:v>
                </c:pt>
                <c:pt idx="15133">
                  <c:v>7.1882281250015989</c:v>
                </c:pt>
                <c:pt idx="15134">
                  <c:v>7.1879037500000003</c:v>
                </c:pt>
                <c:pt idx="15135">
                  <c:v>7.1875387499999999</c:v>
                </c:pt>
                <c:pt idx="15136">
                  <c:v>7.1872175</c:v>
                </c:pt>
                <c:pt idx="15137">
                  <c:v>7.18678375</c:v>
                </c:pt>
                <c:pt idx="15138">
                  <c:v>7.1863599999999996</c:v>
                </c:pt>
                <c:pt idx="15139">
                  <c:v>7.1859925000000002</c:v>
                </c:pt>
                <c:pt idx="15140">
                  <c:v>7.1855881250015994</c:v>
                </c:pt>
                <c:pt idx="15141">
                  <c:v>7.1851918750015988</c:v>
                </c:pt>
                <c:pt idx="15142">
                  <c:v>7.1848606250015994</c:v>
                </c:pt>
                <c:pt idx="15143">
                  <c:v>7.1844625000000004</c:v>
                </c:pt>
                <c:pt idx="15144">
                  <c:v>7.1840137500000001</c:v>
                </c:pt>
                <c:pt idx="15145">
                  <c:v>7.1836668750015988</c:v>
                </c:pt>
                <c:pt idx="15146">
                  <c:v>7.1833200000000001</c:v>
                </c:pt>
                <c:pt idx="15147">
                  <c:v>7.1835800000000001</c:v>
                </c:pt>
                <c:pt idx="15148">
                  <c:v>7.1836399999999996</c:v>
                </c:pt>
                <c:pt idx="15149">
                  <c:v>7.1838893750015993</c:v>
                </c:pt>
                <c:pt idx="15150">
                  <c:v>7.1843218750015989</c:v>
                </c:pt>
                <c:pt idx="15151">
                  <c:v>7.1846724999999996</c:v>
                </c:pt>
                <c:pt idx="15152">
                  <c:v>7.1851112500000003</c:v>
                </c:pt>
                <c:pt idx="15153">
                  <c:v>7.1855250000000002</c:v>
                </c:pt>
                <c:pt idx="15154">
                  <c:v>7.1858506250015992</c:v>
                </c:pt>
                <c:pt idx="15155">
                  <c:v>7.1861881250015989</c:v>
                </c:pt>
                <c:pt idx="15156">
                  <c:v>7.1866981250015991</c:v>
                </c:pt>
                <c:pt idx="15157">
                  <c:v>7.1870200000000004</c:v>
                </c:pt>
                <c:pt idx="15158">
                  <c:v>7.1873550000000002</c:v>
                </c:pt>
                <c:pt idx="15159">
                  <c:v>7.1877487499999999</c:v>
                </c:pt>
                <c:pt idx="15160">
                  <c:v>7.1881087499999996</c:v>
                </c:pt>
                <c:pt idx="15161">
                  <c:v>7.188496875001599</c:v>
                </c:pt>
                <c:pt idx="15162">
                  <c:v>7.1888506250015993</c:v>
                </c:pt>
                <c:pt idx="15163">
                  <c:v>7.18920125</c:v>
                </c:pt>
                <c:pt idx="15164">
                  <c:v>7.1895218750015992</c:v>
                </c:pt>
                <c:pt idx="15165">
                  <c:v>7.1891856250015991</c:v>
                </c:pt>
                <c:pt idx="15166">
                  <c:v>7.1887206250015989</c:v>
                </c:pt>
                <c:pt idx="15167">
                  <c:v>7.1881406250015987</c:v>
                </c:pt>
                <c:pt idx="15168">
                  <c:v>7.1878056250015989</c:v>
                </c:pt>
                <c:pt idx="15169">
                  <c:v>7.1874174999999996</c:v>
                </c:pt>
                <c:pt idx="15170">
                  <c:v>7.1870343750015993</c:v>
                </c:pt>
                <c:pt idx="15171">
                  <c:v>7.1866968750015987</c:v>
                </c:pt>
                <c:pt idx="15172">
                  <c:v>7.1862950000000003</c:v>
                </c:pt>
                <c:pt idx="15173">
                  <c:v>7.1859212499999998</c:v>
                </c:pt>
                <c:pt idx="15174">
                  <c:v>7.1853581250015992</c:v>
                </c:pt>
                <c:pt idx="15175">
                  <c:v>7.1848468750015986</c:v>
                </c:pt>
                <c:pt idx="15176">
                  <c:v>7.1844587500000001</c:v>
                </c:pt>
                <c:pt idx="15177">
                  <c:v>7.1839862500000002</c:v>
                </c:pt>
                <c:pt idx="15178">
                  <c:v>7.183616875001599</c:v>
                </c:pt>
                <c:pt idx="15179">
                  <c:v>7.1831787499999997</c:v>
                </c:pt>
                <c:pt idx="15180">
                  <c:v>7.1826843750015987</c:v>
                </c:pt>
                <c:pt idx="15181">
                  <c:v>7.1821725000000001</c:v>
                </c:pt>
                <c:pt idx="15182">
                  <c:v>7.1816906250015986</c:v>
                </c:pt>
                <c:pt idx="15183">
                  <c:v>7.1813362500000002</c:v>
                </c:pt>
                <c:pt idx="15184">
                  <c:v>7.1808493750015989</c:v>
                </c:pt>
                <c:pt idx="15185">
                  <c:v>7.1804924999999997</c:v>
                </c:pt>
                <c:pt idx="15186">
                  <c:v>7.180071875001599</c:v>
                </c:pt>
                <c:pt idx="15187">
                  <c:v>7.1802593750015991</c:v>
                </c:pt>
                <c:pt idx="15188">
                  <c:v>7.1806181250015992</c:v>
                </c:pt>
                <c:pt idx="15189">
                  <c:v>7.1810393750015988</c:v>
                </c:pt>
                <c:pt idx="15190">
                  <c:v>7.1814506250015988</c:v>
                </c:pt>
                <c:pt idx="15191">
                  <c:v>7.1819474999999997</c:v>
                </c:pt>
                <c:pt idx="15192">
                  <c:v>7.1823375</c:v>
                </c:pt>
                <c:pt idx="15193">
                  <c:v>7.1827681250015987</c:v>
                </c:pt>
                <c:pt idx="15194">
                  <c:v>7.1831687500000001</c:v>
                </c:pt>
                <c:pt idx="15195">
                  <c:v>7.1836137500000001</c:v>
                </c:pt>
                <c:pt idx="15196">
                  <c:v>7.1840012499999997</c:v>
                </c:pt>
                <c:pt idx="15197">
                  <c:v>7.1843268750015987</c:v>
                </c:pt>
                <c:pt idx="15198">
                  <c:v>7.1847512499999997</c:v>
                </c:pt>
                <c:pt idx="15199">
                  <c:v>7.1851006250015992</c:v>
                </c:pt>
                <c:pt idx="15200">
                  <c:v>7.1846775000000003</c:v>
                </c:pt>
                <c:pt idx="15201">
                  <c:v>7.1841381250015992</c:v>
                </c:pt>
                <c:pt idx="15202">
                  <c:v>7.1838106250015992</c:v>
                </c:pt>
                <c:pt idx="15203">
                  <c:v>7.1834462500000003</c:v>
                </c:pt>
                <c:pt idx="15204">
                  <c:v>7.1830306250015994</c:v>
                </c:pt>
                <c:pt idx="15205">
                  <c:v>7.1826100000000004</c:v>
                </c:pt>
                <c:pt idx="15206">
                  <c:v>7.1822343750015989</c:v>
                </c:pt>
                <c:pt idx="15207">
                  <c:v>7.1818762500000002</c:v>
                </c:pt>
                <c:pt idx="15208">
                  <c:v>7.1815424999999999</c:v>
                </c:pt>
                <c:pt idx="15209">
                  <c:v>7.1812224999999996</c:v>
                </c:pt>
                <c:pt idx="15210">
                  <c:v>7.1807631250015991</c:v>
                </c:pt>
                <c:pt idx="15211">
                  <c:v>7.181025</c:v>
                </c:pt>
                <c:pt idx="15212">
                  <c:v>7.1814543750015991</c:v>
                </c:pt>
                <c:pt idx="15213">
                  <c:v>7.1818200000000001</c:v>
                </c:pt>
                <c:pt idx="15214">
                  <c:v>7.1821868750015989</c:v>
                </c:pt>
                <c:pt idx="15215">
                  <c:v>7.1825299999999999</c:v>
                </c:pt>
                <c:pt idx="15216">
                  <c:v>7.1829037500000004</c:v>
                </c:pt>
                <c:pt idx="15217">
                  <c:v>7.1832593750015992</c:v>
                </c:pt>
                <c:pt idx="15218">
                  <c:v>7.1837012500000004</c:v>
                </c:pt>
                <c:pt idx="15219">
                  <c:v>7.1841143750015988</c:v>
                </c:pt>
                <c:pt idx="15220">
                  <c:v>7.18446125</c:v>
                </c:pt>
                <c:pt idx="15221">
                  <c:v>7.1846424999999998</c:v>
                </c:pt>
                <c:pt idx="15222">
                  <c:v>7.1842412500000004</c:v>
                </c:pt>
                <c:pt idx="15223">
                  <c:v>7.1838568750015988</c:v>
                </c:pt>
                <c:pt idx="15224">
                  <c:v>7.1834037500000001</c:v>
                </c:pt>
                <c:pt idx="15225">
                  <c:v>7.1829824999999996</c:v>
                </c:pt>
                <c:pt idx="15226">
                  <c:v>7.1829431250015991</c:v>
                </c:pt>
                <c:pt idx="15227">
                  <c:v>7.1827975000000004</c:v>
                </c:pt>
                <c:pt idx="15228">
                  <c:v>7.1823306250015992</c:v>
                </c:pt>
                <c:pt idx="15229">
                  <c:v>7.1819643750015993</c:v>
                </c:pt>
                <c:pt idx="15230">
                  <c:v>7.181599375001599</c:v>
                </c:pt>
                <c:pt idx="15231">
                  <c:v>7.1812656250015987</c:v>
                </c:pt>
                <c:pt idx="15232">
                  <c:v>7.1815868750015994</c:v>
                </c:pt>
                <c:pt idx="15233">
                  <c:v>7.1814443750015986</c:v>
                </c:pt>
                <c:pt idx="15234">
                  <c:v>7.18185875</c:v>
                </c:pt>
                <c:pt idx="15235">
                  <c:v>7.1821968750015994</c:v>
                </c:pt>
                <c:pt idx="15236">
                  <c:v>7.1826406250015991</c:v>
                </c:pt>
                <c:pt idx="15237">
                  <c:v>7.1830249999999998</c:v>
                </c:pt>
                <c:pt idx="15238">
                  <c:v>7.1833743750015993</c:v>
                </c:pt>
                <c:pt idx="15239">
                  <c:v>7.1837425000000001</c:v>
                </c:pt>
                <c:pt idx="15240">
                  <c:v>7.1841662499999996</c:v>
                </c:pt>
                <c:pt idx="15241">
                  <c:v>7.1845506250015987</c:v>
                </c:pt>
                <c:pt idx="15242">
                  <c:v>7.1849093750015989</c:v>
                </c:pt>
                <c:pt idx="15243">
                  <c:v>7.1845699999999999</c:v>
                </c:pt>
                <c:pt idx="15244">
                  <c:v>7.1840931250015991</c:v>
                </c:pt>
                <c:pt idx="15245">
                  <c:v>7.1835950000000004</c:v>
                </c:pt>
                <c:pt idx="15246">
                  <c:v>7.1832599999999998</c:v>
                </c:pt>
                <c:pt idx="15247">
                  <c:v>7.1828568750015993</c:v>
                </c:pt>
                <c:pt idx="15248">
                  <c:v>7.1825275</c:v>
                </c:pt>
                <c:pt idx="15249">
                  <c:v>7.1820525000000002</c:v>
                </c:pt>
                <c:pt idx="15250">
                  <c:v>7.1815718750015991</c:v>
                </c:pt>
                <c:pt idx="15251">
                  <c:v>7.1811668750015993</c:v>
                </c:pt>
                <c:pt idx="15252">
                  <c:v>7.1805968750015987</c:v>
                </c:pt>
                <c:pt idx="15253">
                  <c:v>7.1801325</c:v>
                </c:pt>
                <c:pt idx="15254">
                  <c:v>7.1796924999999998</c:v>
                </c:pt>
                <c:pt idx="15255">
                  <c:v>7.1791731250015989</c:v>
                </c:pt>
                <c:pt idx="15256">
                  <c:v>7.1788249999999998</c:v>
                </c:pt>
                <c:pt idx="15257">
                  <c:v>7.178266875001599</c:v>
                </c:pt>
                <c:pt idx="15258">
                  <c:v>7.1778481250015993</c:v>
                </c:pt>
                <c:pt idx="15259">
                  <c:v>7.1775218750015988</c:v>
                </c:pt>
                <c:pt idx="15260">
                  <c:v>7.1771312500000004</c:v>
                </c:pt>
                <c:pt idx="15261">
                  <c:v>7.1767887500000001</c:v>
                </c:pt>
                <c:pt idx="15262">
                  <c:v>7.1763531250015991</c:v>
                </c:pt>
                <c:pt idx="15263">
                  <c:v>7.1758693750015992</c:v>
                </c:pt>
                <c:pt idx="15264">
                  <c:v>7.1753537500000002</c:v>
                </c:pt>
                <c:pt idx="15265">
                  <c:v>7.1749324999999997</c:v>
                </c:pt>
                <c:pt idx="15266">
                  <c:v>7.1745850000000004</c:v>
                </c:pt>
                <c:pt idx="15267">
                  <c:v>7.1743756250015993</c:v>
                </c:pt>
                <c:pt idx="15268">
                  <c:v>7.1741593750015991</c:v>
                </c:pt>
                <c:pt idx="15269">
                  <c:v>7.1741831250015986</c:v>
                </c:pt>
                <c:pt idx="15270">
                  <c:v>7.1746193750015994</c:v>
                </c:pt>
                <c:pt idx="15271">
                  <c:v>7.1750249999999998</c:v>
                </c:pt>
                <c:pt idx="15272">
                  <c:v>7.1754193750015993</c:v>
                </c:pt>
                <c:pt idx="15273">
                  <c:v>7.17577</c:v>
                </c:pt>
                <c:pt idx="15274">
                  <c:v>7.1754049999999996</c:v>
                </c:pt>
                <c:pt idx="15275">
                  <c:v>7.1752468750015987</c:v>
                </c:pt>
                <c:pt idx="15276">
                  <c:v>7.1755775000000002</c:v>
                </c:pt>
                <c:pt idx="15277">
                  <c:v>7.1759612500000003</c:v>
                </c:pt>
                <c:pt idx="15278">
                  <c:v>7.1764293750015993</c:v>
                </c:pt>
                <c:pt idx="15279">
                  <c:v>7.1767606250015987</c:v>
                </c:pt>
                <c:pt idx="15280">
                  <c:v>7.1771768750015994</c:v>
                </c:pt>
                <c:pt idx="15281">
                  <c:v>7.177575</c:v>
                </c:pt>
                <c:pt idx="15282">
                  <c:v>7.1780256250015988</c:v>
                </c:pt>
                <c:pt idx="15283">
                  <c:v>7.1784587499999999</c:v>
                </c:pt>
                <c:pt idx="15284">
                  <c:v>7.1786881250015986</c:v>
                </c:pt>
                <c:pt idx="15285">
                  <c:v>7.17904125</c:v>
                </c:pt>
                <c:pt idx="15286">
                  <c:v>7.1794443750015988</c:v>
                </c:pt>
                <c:pt idx="15287">
                  <c:v>7.1792843750015987</c:v>
                </c:pt>
                <c:pt idx="15288">
                  <c:v>7.1795993750015992</c:v>
                </c:pt>
                <c:pt idx="15289">
                  <c:v>7.1791112500000001</c:v>
                </c:pt>
                <c:pt idx="15290">
                  <c:v>7.1787531250015988</c:v>
                </c:pt>
                <c:pt idx="15291">
                  <c:v>7.1783425000000003</c:v>
                </c:pt>
                <c:pt idx="15292">
                  <c:v>7.17782125</c:v>
                </c:pt>
                <c:pt idx="15293">
                  <c:v>7.1773256250015987</c:v>
                </c:pt>
                <c:pt idx="15294">
                  <c:v>7.1767500000000002</c:v>
                </c:pt>
                <c:pt idx="15295">
                  <c:v>7.1761862499999998</c:v>
                </c:pt>
                <c:pt idx="15296">
                  <c:v>7.1756012499999997</c:v>
                </c:pt>
                <c:pt idx="15297">
                  <c:v>7.1750793750015989</c:v>
                </c:pt>
                <c:pt idx="15298">
                  <c:v>7.1745987500000004</c:v>
                </c:pt>
                <c:pt idx="15299">
                  <c:v>7.1741306250015988</c:v>
                </c:pt>
                <c:pt idx="15300">
                  <c:v>7.1737106250015987</c:v>
                </c:pt>
                <c:pt idx="15301">
                  <c:v>7.1733081250015989</c:v>
                </c:pt>
                <c:pt idx="15302">
                  <c:v>7.1729862500000001</c:v>
                </c:pt>
                <c:pt idx="15303">
                  <c:v>7.1725250000000003</c:v>
                </c:pt>
                <c:pt idx="15304">
                  <c:v>7.1721256250015992</c:v>
                </c:pt>
                <c:pt idx="15305">
                  <c:v>7.1723731250015987</c:v>
                </c:pt>
                <c:pt idx="15306">
                  <c:v>7.1727356250015992</c:v>
                </c:pt>
                <c:pt idx="15307">
                  <c:v>7.1731175</c:v>
                </c:pt>
                <c:pt idx="15308">
                  <c:v>7.173445625001599</c:v>
                </c:pt>
                <c:pt idx="15309">
                  <c:v>7.1737837500000001</c:v>
                </c:pt>
                <c:pt idx="15310">
                  <c:v>7.1741756250015989</c:v>
                </c:pt>
                <c:pt idx="15311">
                  <c:v>7.1745087500000002</c:v>
                </c:pt>
                <c:pt idx="15312">
                  <c:v>7.1748806250015988</c:v>
                </c:pt>
                <c:pt idx="15313">
                  <c:v>7.1753012500000004</c:v>
                </c:pt>
                <c:pt idx="15314">
                  <c:v>7.1756831250015987</c:v>
                </c:pt>
                <c:pt idx="15315">
                  <c:v>7.1760362500000001</c:v>
                </c:pt>
                <c:pt idx="15316">
                  <c:v>7.1763562500000004</c:v>
                </c:pt>
                <c:pt idx="15317">
                  <c:v>7.1767181250015986</c:v>
                </c:pt>
                <c:pt idx="15318">
                  <c:v>7.1771149999999997</c:v>
                </c:pt>
                <c:pt idx="15319">
                  <c:v>7.1774493750015989</c:v>
                </c:pt>
                <c:pt idx="15320">
                  <c:v>7.17784625</c:v>
                </c:pt>
                <c:pt idx="15321">
                  <c:v>7.1778756250015991</c:v>
                </c:pt>
                <c:pt idx="15322">
                  <c:v>7.1779706250015991</c:v>
                </c:pt>
                <c:pt idx="15323">
                  <c:v>7.1775518750015994</c:v>
                </c:pt>
                <c:pt idx="15324">
                  <c:v>7.1769506250015986</c:v>
                </c:pt>
                <c:pt idx="15325">
                  <c:v>7.1765737500000002</c:v>
                </c:pt>
                <c:pt idx="15326">
                  <c:v>7.1760131250015986</c:v>
                </c:pt>
                <c:pt idx="15327">
                  <c:v>7.1754100000000003</c:v>
                </c:pt>
                <c:pt idx="15328">
                  <c:v>7.1750081250015993</c:v>
                </c:pt>
                <c:pt idx="15329">
                  <c:v>7.1746400000000001</c:v>
                </c:pt>
                <c:pt idx="15330">
                  <c:v>7.1744056250015991</c:v>
                </c:pt>
                <c:pt idx="15331">
                  <c:v>7.1739593750015986</c:v>
                </c:pt>
                <c:pt idx="15332">
                  <c:v>7.1734356250015994</c:v>
                </c:pt>
                <c:pt idx="15333">
                  <c:v>7.1729912499999999</c:v>
                </c:pt>
                <c:pt idx="15334">
                  <c:v>7.1725743750015987</c:v>
                </c:pt>
                <c:pt idx="15335">
                  <c:v>7.1722362500000001</c:v>
                </c:pt>
                <c:pt idx="15336">
                  <c:v>7.1719049999999998</c:v>
                </c:pt>
                <c:pt idx="15337">
                  <c:v>7.1715806250015994</c:v>
                </c:pt>
                <c:pt idx="15338">
                  <c:v>7.1711631250015992</c:v>
                </c:pt>
                <c:pt idx="15339">
                  <c:v>7.1707462499999997</c:v>
                </c:pt>
                <c:pt idx="15340">
                  <c:v>7.1707662499999998</c:v>
                </c:pt>
                <c:pt idx="15341">
                  <c:v>7.17085375</c:v>
                </c:pt>
                <c:pt idx="15342">
                  <c:v>7.17122875</c:v>
                </c:pt>
                <c:pt idx="15343">
                  <c:v>7.1715781250015986</c:v>
                </c:pt>
                <c:pt idx="15344">
                  <c:v>7.1716981250015994</c:v>
                </c:pt>
                <c:pt idx="15345">
                  <c:v>7.17205125</c:v>
                </c:pt>
                <c:pt idx="15346">
                  <c:v>7.1724056250015993</c:v>
                </c:pt>
                <c:pt idx="15347">
                  <c:v>7.1727499999999997</c:v>
                </c:pt>
                <c:pt idx="15348">
                  <c:v>7.1731106250015992</c:v>
                </c:pt>
                <c:pt idx="15349">
                  <c:v>7.1734981250015988</c:v>
                </c:pt>
                <c:pt idx="15350">
                  <c:v>7.1738418750015986</c:v>
                </c:pt>
                <c:pt idx="15351">
                  <c:v>7.1742900000000001</c:v>
                </c:pt>
                <c:pt idx="15352">
                  <c:v>7.1747575000000001</c:v>
                </c:pt>
                <c:pt idx="15353">
                  <c:v>7.1750987500000001</c:v>
                </c:pt>
                <c:pt idx="15354">
                  <c:v>7.1754837499999997</c:v>
                </c:pt>
                <c:pt idx="15355">
                  <c:v>7.1753887499999998</c:v>
                </c:pt>
                <c:pt idx="15356">
                  <c:v>7.17545375</c:v>
                </c:pt>
                <c:pt idx="15357">
                  <c:v>7.1750712500000002</c:v>
                </c:pt>
                <c:pt idx="15358">
                  <c:v>7.1745774999999998</c:v>
                </c:pt>
                <c:pt idx="15359">
                  <c:v>7.1740874999999997</c:v>
                </c:pt>
                <c:pt idx="15360">
                  <c:v>7.1736656250015987</c:v>
                </c:pt>
                <c:pt idx="15361">
                  <c:v>7.1734225</c:v>
                </c:pt>
                <c:pt idx="15362">
                  <c:v>7.173023125001599</c:v>
                </c:pt>
                <c:pt idx="15363">
                  <c:v>7.1726193750015987</c:v>
                </c:pt>
                <c:pt idx="15364">
                  <c:v>7.1720743750015989</c:v>
                </c:pt>
                <c:pt idx="15365">
                  <c:v>7.1717399999999998</c:v>
                </c:pt>
                <c:pt idx="15366">
                  <c:v>7.1713737499999999</c:v>
                </c:pt>
                <c:pt idx="15367">
                  <c:v>7.1710118750015992</c:v>
                </c:pt>
                <c:pt idx="15368">
                  <c:v>7.1706562500000004</c:v>
                </c:pt>
                <c:pt idx="15369">
                  <c:v>7.1703018750015994</c:v>
                </c:pt>
                <c:pt idx="15370">
                  <c:v>7.1698962499999999</c:v>
                </c:pt>
                <c:pt idx="15371">
                  <c:v>7.1693787499999999</c:v>
                </c:pt>
                <c:pt idx="15372">
                  <c:v>7.1688900000000002</c:v>
                </c:pt>
                <c:pt idx="15373">
                  <c:v>7.1684168750015989</c:v>
                </c:pt>
                <c:pt idx="15374">
                  <c:v>7.1679768750015986</c:v>
                </c:pt>
                <c:pt idx="15375">
                  <c:v>7.1675337499999996</c:v>
                </c:pt>
                <c:pt idx="15376">
                  <c:v>7.1671750000000003</c:v>
                </c:pt>
                <c:pt idx="15377">
                  <c:v>7.1675706250015994</c:v>
                </c:pt>
                <c:pt idx="15378">
                  <c:v>7.1678918750015992</c:v>
                </c:pt>
                <c:pt idx="15379">
                  <c:v>7.1683468750015988</c:v>
                </c:pt>
                <c:pt idx="15380">
                  <c:v>7.168685</c:v>
                </c:pt>
                <c:pt idx="15381">
                  <c:v>7.1691562500000003</c:v>
                </c:pt>
                <c:pt idx="15382">
                  <c:v>7.1694812499999996</c:v>
                </c:pt>
                <c:pt idx="15383">
                  <c:v>7.1691337500000003</c:v>
                </c:pt>
                <c:pt idx="15384">
                  <c:v>7.1693712500000002</c:v>
                </c:pt>
                <c:pt idx="15385">
                  <c:v>7.1690256250015993</c:v>
                </c:pt>
                <c:pt idx="15386">
                  <c:v>7.1686818750015986</c:v>
                </c:pt>
                <c:pt idx="15387">
                  <c:v>7.1689387499999997</c:v>
                </c:pt>
                <c:pt idx="15388">
                  <c:v>7.1686724999999996</c:v>
                </c:pt>
                <c:pt idx="15389">
                  <c:v>7.1690224999999996</c:v>
                </c:pt>
                <c:pt idx="15390">
                  <c:v>7.1694318750015986</c:v>
                </c:pt>
                <c:pt idx="15391">
                  <c:v>7.169819375001599</c:v>
                </c:pt>
                <c:pt idx="15392">
                  <c:v>7.1702374999999998</c:v>
                </c:pt>
                <c:pt idx="15393">
                  <c:v>7.1706137500000002</c:v>
                </c:pt>
                <c:pt idx="15394">
                  <c:v>7.1709606250015989</c:v>
                </c:pt>
                <c:pt idx="15395">
                  <c:v>7.1713731250015993</c:v>
                </c:pt>
                <c:pt idx="15396">
                  <c:v>7.1717956250015993</c:v>
                </c:pt>
                <c:pt idx="15397">
                  <c:v>7.1721250000000003</c:v>
                </c:pt>
                <c:pt idx="15398">
                  <c:v>7.1724625</c:v>
                </c:pt>
                <c:pt idx="15399">
                  <c:v>7.1727825000000003</c:v>
                </c:pt>
                <c:pt idx="15400">
                  <c:v>7.1731056250015994</c:v>
                </c:pt>
                <c:pt idx="15401">
                  <c:v>7.1727168750015986</c:v>
                </c:pt>
                <c:pt idx="15402">
                  <c:v>7.172390625001599</c:v>
                </c:pt>
                <c:pt idx="15403">
                  <c:v>7.1720068750015988</c:v>
                </c:pt>
                <c:pt idx="15404">
                  <c:v>7.172189375001599</c:v>
                </c:pt>
                <c:pt idx="15405">
                  <c:v>7.1724562499999998</c:v>
                </c:pt>
                <c:pt idx="15406">
                  <c:v>7.1720193750015993</c:v>
                </c:pt>
                <c:pt idx="15407">
                  <c:v>7.1715249999999999</c:v>
                </c:pt>
                <c:pt idx="15408">
                  <c:v>7.1708999999999996</c:v>
                </c:pt>
                <c:pt idx="15409">
                  <c:v>7.1705062499999999</c:v>
                </c:pt>
                <c:pt idx="15410">
                  <c:v>7.1700687500000004</c:v>
                </c:pt>
                <c:pt idx="15411">
                  <c:v>7.1695581250015987</c:v>
                </c:pt>
                <c:pt idx="15412">
                  <c:v>7.1690393750015993</c:v>
                </c:pt>
                <c:pt idx="15413">
                  <c:v>7.1685112499999999</c:v>
                </c:pt>
                <c:pt idx="15414">
                  <c:v>7.1678899999999999</c:v>
                </c:pt>
                <c:pt idx="15415">
                  <c:v>7.1673062500000002</c:v>
                </c:pt>
                <c:pt idx="15416">
                  <c:v>7.1667093750015987</c:v>
                </c:pt>
                <c:pt idx="15417">
                  <c:v>7.16615</c:v>
                </c:pt>
                <c:pt idx="15418">
                  <c:v>7.1657025000000001</c:v>
                </c:pt>
                <c:pt idx="15419">
                  <c:v>7.1653162500000001</c:v>
                </c:pt>
                <c:pt idx="15420">
                  <c:v>7.1649931250015992</c:v>
                </c:pt>
                <c:pt idx="15421">
                  <c:v>7.1644206250015987</c:v>
                </c:pt>
                <c:pt idx="15422">
                  <c:v>7.1639762500000002</c:v>
                </c:pt>
                <c:pt idx="15423">
                  <c:v>7.1635643750015987</c:v>
                </c:pt>
                <c:pt idx="15424">
                  <c:v>7.1632075000000004</c:v>
                </c:pt>
                <c:pt idx="15425">
                  <c:v>7.1635468750015994</c:v>
                </c:pt>
                <c:pt idx="15426">
                  <c:v>7.1638668750015988</c:v>
                </c:pt>
                <c:pt idx="15427">
                  <c:v>7.1641937499999999</c:v>
                </c:pt>
                <c:pt idx="15428">
                  <c:v>7.1645750000000001</c:v>
                </c:pt>
                <c:pt idx="15429">
                  <c:v>7.1650200000000002</c:v>
                </c:pt>
                <c:pt idx="15430">
                  <c:v>7.1654162499999998</c:v>
                </c:pt>
                <c:pt idx="15431">
                  <c:v>7.165739375001599</c:v>
                </c:pt>
                <c:pt idx="15432">
                  <c:v>7.1661374999999996</c:v>
                </c:pt>
                <c:pt idx="15433">
                  <c:v>7.1665781250015987</c:v>
                </c:pt>
                <c:pt idx="15434">
                  <c:v>7.1670356250015992</c:v>
                </c:pt>
                <c:pt idx="15435">
                  <c:v>7.1673912499999997</c:v>
                </c:pt>
                <c:pt idx="15436">
                  <c:v>7.1669406250015992</c:v>
                </c:pt>
                <c:pt idx="15437">
                  <c:v>7.1666062500000001</c:v>
                </c:pt>
                <c:pt idx="15438">
                  <c:v>7.1669681250015991</c:v>
                </c:pt>
                <c:pt idx="15439">
                  <c:v>7.1673887499999998</c:v>
                </c:pt>
                <c:pt idx="15440">
                  <c:v>7.1671887500000002</c:v>
                </c:pt>
                <c:pt idx="15441">
                  <c:v>7.1675899999999997</c:v>
                </c:pt>
                <c:pt idx="15442">
                  <c:v>7.1679306250015991</c:v>
                </c:pt>
                <c:pt idx="15443">
                  <c:v>7.1677481250015989</c:v>
                </c:pt>
                <c:pt idx="15444">
                  <c:v>7.1673543750015991</c:v>
                </c:pt>
                <c:pt idx="15445">
                  <c:v>7.1669543750015992</c:v>
                </c:pt>
                <c:pt idx="15446">
                  <c:v>7.1665962499999996</c:v>
                </c:pt>
                <c:pt idx="15447">
                  <c:v>7.1661281250015989</c:v>
                </c:pt>
                <c:pt idx="15448">
                  <c:v>7.1661175000000004</c:v>
                </c:pt>
                <c:pt idx="15449">
                  <c:v>7.166419375001599</c:v>
                </c:pt>
                <c:pt idx="15450">
                  <c:v>7.1660743750015987</c:v>
                </c:pt>
                <c:pt idx="15451">
                  <c:v>7.1656162500000002</c:v>
                </c:pt>
                <c:pt idx="15452">
                  <c:v>7.1652681250015986</c:v>
                </c:pt>
                <c:pt idx="15453">
                  <c:v>7.1649237499999998</c:v>
                </c:pt>
                <c:pt idx="15454">
                  <c:v>7.1645587500000003</c:v>
                </c:pt>
                <c:pt idx="15455">
                  <c:v>7.1641462499999999</c:v>
                </c:pt>
                <c:pt idx="15456">
                  <c:v>7.1637712499999999</c:v>
                </c:pt>
                <c:pt idx="15457">
                  <c:v>7.1634206250015993</c:v>
                </c:pt>
                <c:pt idx="15458">
                  <c:v>7.1630043750015986</c:v>
                </c:pt>
                <c:pt idx="15459">
                  <c:v>7.1633031250015993</c:v>
                </c:pt>
                <c:pt idx="15460">
                  <c:v>7.1637381250015988</c:v>
                </c:pt>
                <c:pt idx="15461">
                  <c:v>7.1641718750015988</c:v>
                </c:pt>
                <c:pt idx="15462">
                  <c:v>7.1643625000000002</c:v>
                </c:pt>
                <c:pt idx="15463">
                  <c:v>7.1638987500000004</c:v>
                </c:pt>
                <c:pt idx="15464">
                  <c:v>7.1633899999999997</c:v>
                </c:pt>
                <c:pt idx="15465">
                  <c:v>7.1630606250015987</c:v>
                </c:pt>
                <c:pt idx="15466">
                  <c:v>7.1626874999999997</c:v>
                </c:pt>
                <c:pt idx="15467">
                  <c:v>7.1622337500000004</c:v>
                </c:pt>
                <c:pt idx="15468">
                  <c:v>7.1618137500000003</c:v>
                </c:pt>
                <c:pt idx="15469">
                  <c:v>7.1613606250015991</c:v>
                </c:pt>
                <c:pt idx="15470">
                  <c:v>7.1609612499999997</c:v>
                </c:pt>
                <c:pt idx="15471">
                  <c:v>7.1605081250015994</c:v>
                </c:pt>
                <c:pt idx="15472">
                  <c:v>7.1600712499999997</c:v>
                </c:pt>
                <c:pt idx="15473">
                  <c:v>7.1596599999999997</c:v>
                </c:pt>
                <c:pt idx="15474">
                  <c:v>7.1592587500000002</c:v>
                </c:pt>
                <c:pt idx="15475">
                  <c:v>7.1588599999999998</c:v>
                </c:pt>
                <c:pt idx="15476">
                  <c:v>7.1583918750015991</c:v>
                </c:pt>
                <c:pt idx="15477">
                  <c:v>7.1580043750015987</c:v>
                </c:pt>
                <c:pt idx="15478">
                  <c:v>7.1576112500000004</c:v>
                </c:pt>
                <c:pt idx="15479">
                  <c:v>7.1572312499999997</c:v>
                </c:pt>
                <c:pt idx="15480">
                  <c:v>7.156880625001599</c:v>
                </c:pt>
                <c:pt idx="15481">
                  <c:v>7.1564056250015993</c:v>
                </c:pt>
                <c:pt idx="15482">
                  <c:v>7.1559637499999997</c:v>
                </c:pt>
                <c:pt idx="15483">
                  <c:v>7.155568125001599</c:v>
                </c:pt>
                <c:pt idx="15484">
                  <c:v>7.1552393750015986</c:v>
                </c:pt>
                <c:pt idx="15485">
                  <c:v>7.1555562500000001</c:v>
                </c:pt>
                <c:pt idx="15486">
                  <c:v>7.155943125001599</c:v>
                </c:pt>
                <c:pt idx="15487">
                  <c:v>7.1563375000000002</c:v>
                </c:pt>
                <c:pt idx="15488">
                  <c:v>7.1566850000000004</c:v>
                </c:pt>
                <c:pt idx="15489">
                  <c:v>7.1567662500000004</c:v>
                </c:pt>
                <c:pt idx="15490">
                  <c:v>7.1571093750015988</c:v>
                </c:pt>
                <c:pt idx="15491">
                  <c:v>7.1575562499999998</c:v>
                </c:pt>
                <c:pt idx="15492">
                  <c:v>7.1579012500000001</c:v>
                </c:pt>
                <c:pt idx="15493">
                  <c:v>7.1583387500000004</c:v>
                </c:pt>
                <c:pt idx="15494">
                  <c:v>7.1586856250015991</c:v>
                </c:pt>
                <c:pt idx="15495">
                  <c:v>7.1591081250015991</c:v>
                </c:pt>
                <c:pt idx="15496">
                  <c:v>7.1594456250015988</c:v>
                </c:pt>
                <c:pt idx="15497">
                  <c:v>7.159885625001599</c:v>
                </c:pt>
                <c:pt idx="15498">
                  <c:v>7.1603187500000001</c:v>
                </c:pt>
                <c:pt idx="15499">
                  <c:v>7.1607268750015987</c:v>
                </c:pt>
                <c:pt idx="15500">
                  <c:v>7.1611149999999997</c:v>
                </c:pt>
                <c:pt idx="15501">
                  <c:v>7.1615468750015987</c:v>
                </c:pt>
                <c:pt idx="15502">
                  <c:v>7.1619287500000004</c:v>
                </c:pt>
                <c:pt idx="15503">
                  <c:v>7.1622518750015987</c:v>
                </c:pt>
                <c:pt idx="15504">
                  <c:v>7.1626450000000004</c:v>
                </c:pt>
                <c:pt idx="15505">
                  <c:v>7.1621287499999999</c:v>
                </c:pt>
                <c:pt idx="15506">
                  <c:v>7.1617756250015994</c:v>
                </c:pt>
                <c:pt idx="15507">
                  <c:v>7.1613749999999996</c:v>
                </c:pt>
                <c:pt idx="15508">
                  <c:v>7.1608643750015988</c:v>
                </c:pt>
                <c:pt idx="15509">
                  <c:v>7.1604537500000003</c:v>
                </c:pt>
                <c:pt idx="15510">
                  <c:v>7.1600725000000001</c:v>
                </c:pt>
                <c:pt idx="15511">
                  <c:v>7.1597125000000004</c:v>
                </c:pt>
                <c:pt idx="15512">
                  <c:v>7.1591668750015991</c:v>
                </c:pt>
                <c:pt idx="15513">
                  <c:v>7.1586093750015989</c:v>
                </c:pt>
                <c:pt idx="15514">
                  <c:v>7.1582437499999996</c:v>
                </c:pt>
                <c:pt idx="15515">
                  <c:v>7.1579031250015994</c:v>
                </c:pt>
                <c:pt idx="15516">
                  <c:v>7.15750625</c:v>
                </c:pt>
                <c:pt idx="15517">
                  <c:v>7.1571606250015991</c:v>
                </c:pt>
                <c:pt idx="15518">
                  <c:v>7.15672</c:v>
                </c:pt>
                <c:pt idx="15519">
                  <c:v>7.1563162499999997</c:v>
                </c:pt>
                <c:pt idx="15520">
                  <c:v>7.1559112499999999</c:v>
                </c:pt>
                <c:pt idx="15521">
                  <c:v>7.1555431250015991</c:v>
                </c:pt>
                <c:pt idx="15522">
                  <c:v>7.1549874999999998</c:v>
                </c:pt>
                <c:pt idx="15523">
                  <c:v>7.1545631250015989</c:v>
                </c:pt>
                <c:pt idx="15524">
                  <c:v>7.1541575000000002</c:v>
                </c:pt>
                <c:pt idx="15525">
                  <c:v>7.1539781250015988</c:v>
                </c:pt>
                <c:pt idx="15526">
                  <c:v>7.15435</c:v>
                </c:pt>
                <c:pt idx="15527">
                  <c:v>7.1547237499999996</c:v>
                </c:pt>
                <c:pt idx="15528">
                  <c:v>7.1551306250015987</c:v>
                </c:pt>
                <c:pt idx="15529">
                  <c:v>7.1555281250015987</c:v>
                </c:pt>
                <c:pt idx="15530">
                  <c:v>7.1559587499999999</c:v>
                </c:pt>
                <c:pt idx="15531">
                  <c:v>7.1563243750015992</c:v>
                </c:pt>
                <c:pt idx="15532">
                  <c:v>7.1566993750015993</c:v>
                </c:pt>
                <c:pt idx="15533">
                  <c:v>7.1570781250015987</c:v>
                </c:pt>
                <c:pt idx="15534">
                  <c:v>7.1574643750015987</c:v>
                </c:pt>
                <c:pt idx="15535">
                  <c:v>7.1579031250015994</c:v>
                </c:pt>
                <c:pt idx="15536">
                  <c:v>7.1582499999999998</c:v>
                </c:pt>
                <c:pt idx="15537">
                  <c:v>7.1586449999999999</c:v>
                </c:pt>
                <c:pt idx="15538">
                  <c:v>7.1589725</c:v>
                </c:pt>
                <c:pt idx="15539">
                  <c:v>7.158595</c:v>
                </c:pt>
                <c:pt idx="15540">
                  <c:v>7.1582524999999997</c:v>
                </c:pt>
                <c:pt idx="15541">
                  <c:v>7.1579881250015989</c:v>
                </c:pt>
                <c:pt idx="15542">
                  <c:v>7.1579937500000002</c:v>
                </c:pt>
                <c:pt idx="15543">
                  <c:v>7.1583781250015992</c:v>
                </c:pt>
                <c:pt idx="15544">
                  <c:v>7.1588668750015989</c:v>
                </c:pt>
                <c:pt idx="15545">
                  <c:v>7.1591887500000002</c:v>
                </c:pt>
                <c:pt idx="15546">
                  <c:v>7.1592906250015993</c:v>
                </c:pt>
                <c:pt idx="15547">
                  <c:v>7.1589099999999997</c:v>
                </c:pt>
                <c:pt idx="15548">
                  <c:v>7.1583874999999999</c:v>
                </c:pt>
                <c:pt idx="15549">
                  <c:v>7.1580606250015988</c:v>
                </c:pt>
                <c:pt idx="15550">
                  <c:v>7.15769375</c:v>
                </c:pt>
                <c:pt idx="15551">
                  <c:v>7.1573549999999999</c:v>
                </c:pt>
                <c:pt idx="15552">
                  <c:v>7.1570131250015994</c:v>
                </c:pt>
                <c:pt idx="15553">
                  <c:v>7.1566806250015986</c:v>
                </c:pt>
                <c:pt idx="15554">
                  <c:v>7.1563356250015993</c:v>
                </c:pt>
                <c:pt idx="15555">
                  <c:v>7.1559837499999999</c:v>
                </c:pt>
                <c:pt idx="15556">
                  <c:v>7.1555431250015991</c:v>
                </c:pt>
                <c:pt idx="15557">
                  <c:v>7.1552106250015992</c:v>
                </c:pt>
                <c:pt idx="15558">
                  <c:v>7.1548249999999998</c:v>
                </c:pt>
                <c:pt idx="15559">
                  <c:v>7.1544956250015987</c:v>
                </c:pt>
                <c:pt idx="15560">
                  <c:v>7.1541268750015989</c:v>
                </c:pt>
                <c:pt idx="15561">
                  <c:v>7.1538424999999997</c:v>
                </c:pt>
                <c:pt idx="15562">
                  <c:v>7.1534631250015988</c:v>
                </c:pt>
                <c:pt idx="15563">
                  <c:v>7.1530125</c:v>
                </c:pt>
                <c:pt idx="15564">
                  <c:v>7.1526862500000004</c:v>
                </c:pt>
                <c:pt idx="15565">
                  <c:v>7.1523443750015989</c:v>
                </c:pt>
                <c:pt idx="15566">
                  <c:v>7.1518825000000001</c:v>
                </c:pt>
                <c:pt idx="15567">
                  <c:v>7.1514456250015987</c:v>
                </c:pt>
                <c:pt idx="15568">
                  <c:v>7.1510531250015994</c:v>
                </c:pt>
                <c:pt idx="15569">
                  <c:v>7.15070125</c:v>
                </c:pt>
                <c:pt idx="15570">
                  <c:v>7.1505081250015987</c:v>
                </c:pt>
                <c:pt idx="15571">
                  <c:v>7.1508668750015989</c:v>
                </c:pt>
                <c:pt idx="15572">
                  <c:v>7.1507300000000003</c:v>
                </c:pt>
                <c:pt idx="15573">
                  <c:v>7.1503331250015991</c:v>
                </c:pt>
                <c:pt idx="15574">
                  <c:v>7.1505293750015992</c:v>
                </c:pt>
                <c:pt idx="15575">
                  <c:v>7.1508781250015989</c:v>
                </c:pt>
                <c:pt idx="15576">
                  <c:v>7.1507456250015986</c:v>
                </c:pt>
                <c:pt idx="15577">
                  <c:v>7.1510800000000003</c:v>
                </c:pt>
                <c:pt idx="15578">
                  <c:v>7.1514125000000002</c:v>
                </c:pt>
                <c:pt idx="15579">
                  <c:v>7.1517787500000001</c:v>
                </c:pt>
                <c:pt idx="15580">
                  <c:v>7.1521312500000001</c:v>
                </c:pt>
                <c:pt idx="15581">
                  <c:v>7.1524425000000003</c:v>
                </c:pt>
                <c:pt idx="15582">
                  <c:v>7.1522031250015994</c:v>
                </c:pt>
                <c:pt idx="15583">
                  <c:v>7.1517974999999998</c:v>
                </c:pt>
                <c:pt idx="15584">
                  <c:v>7.1513737500000003</c:v>
                </c:pt>
                <c:pt idx="15585">
                  <c:v>7.1510268750015991</c:v>
                </c:pt>
                <c:pt idx="15586">
                  <c:v>7.1505887499999998</c:v>
                </c:pt>
                <c:pt idx="15587">
                  <c:v>7.1502274999999997</c:v>
                </c:pt>
                <c:pt idx="15588">
                  <c:v>7.1497993750015993</c:v>
                </c:pt>
                <c:pt idx="15589">
                  <c:v>7.1492662500000002</c:v>
                </c:pt>
                <c:pt idx="15590">
                  <c:v>7.1488393750015993</c:v>
                </c:pt>
                <c:pt idx="15591">
                  <c:v>7.1484168750015993</c:v>
                </c:pt>
                <c:pt idx="15592">
                  <c:v>7.1480587499999997</c:v>
                </c:pt>
                <c:pt idx="15593">
                  <c:v>7.1477037499999998</c:v>
                </c:pt>
                <c:pt idx="15594">
                  <c:v>7.147685625001599</c:v>
                </c:pt>
                <c:pt idx="15595">
                  <c:v>7.1477343750015994</c:v>
                </c:pt>
                <c:pt idx="15596">
                  <c:v>7.1480724999999996</c:v>
                </c:pt>
                <c:pt idx="15597">
                  <c:v>7.1484206250015987</c:v>
                </c:pt>
                <c:pt idx="15598">
                  <c:v>7.1488593750015994</c:v>
                </c:pt>
                <c:pt idx="15599">
                  <c:v>7.1493287499999996</c:v>
                </c:pt>
                <c:pt idx="15600">
                  <c:v>7.1497587500000002</c:v>
                </c:pt>
                <c:pt idx="15601">
                  <c:v>7.1501975</c:v>
                </c:pt>
                <c:pt idx="15602">
                  <c:v>7.1505206250015991</c:v>
                </c:pt>
                <c:pt idx="15603">
                  <c:v>7.1502837499999998</c:v>
                </c:pt>
                <c:pt idx="15604">
                  <c:v>7.1497556250015988</c:v>
                </c:pt>
                <c:pt idx="15605">
                  <c:v>7.1493124999999997</c:v>
                </c:pt>
                <c:pt idx="15606">
                  <c:v>7.1489462499999998</c:v>
                </c:pt>
                <c:pt idx="15607">
                  <c:v>7.1485950000000003</c:v>
                </c:pt>
                <c:pt idx="15608">
                  <c:v>7.1490512500000003</c:v>
                </c:pt>
                <c:pt idx="15609">
                  <c:v>7.1495018750015991</c:v>
                </c:pt>
                <c:pt idx="15610">
                  <c:v>7.1498768750015991</c:v>
                </c:pt>
                <c:pt idx="15611">
                  <c:v>7.1503699999999997</c:v>
                </c:pt>
                <c:pt idx="15612">
                  <c:v>7.1506987500000001</c:v>
                </c:pt>
                <c:pt idx="15613">
                  <c:v>7.1510387499999997</c:v>
                </c:pt>
                <c:pt idx="15614">
                  <c:v>7.1513631250015992</c:v>
                </c:pt>
                <c:pt idx="15615">
                  <c:v>7.1516893750015988</c:v>
                </c:pt>
                <c:pt idx="15616">
                  <c:v>7.1520349999999997</c:v>
                </c:pt>
                <c:pt idx="15617">
                  <c:v>7.1524274999999999</c:v>
                </c:pt>
                <c:pt idx="15618">
                  <c:v>7.1528181250015992</c:v>
                </c:pt>
                <c:pt idx="15619">
                  <c:v>7.1529912500000004</c:v>
                </c:pt>
                <c:pt idx="15620">
                  <c:v>7.1530556250015991</c:v>
                </c:pt>
                <c:pt idx="15621">
                  <c:v>7.1526912500000002</c:v>
                </c:pt>
                <c:pt idx="15622">
                  <c:v>7.1523431250015994</c:v>
                </c:pt>
                <c:pt idx="15623">
                  <c:v>7.1518143750015986</c:v>
                </c:pt>
                <c:pt idx="15624">
                  <c:v>7.1512574999999998</c:v>
                </c:pt>
                <c:pt idx="15625">
                  <c:v>7.1509331250015986</c:v>
                </c:pt>
                <c:pt idx="15626">
                  <c:v>7.150581875001599</c:v>
                </c:pt>
                <c:pt idx="15627">
                  <c:v>7.150231875001599</c:v>
                </c:pt>
                <c:pt idx="15628">
                  <c:v>7.149868125001599</c:v>
                </c:pt>
                <c:pt idx="15629">
                  <c:v>7.1494187499999997</c:v>
                </c:pt>
                <c:pt idx="15630">
                  <c:v>7.1490037500000003</c:v>
                </c:pt>
                <c:pt idx="15631">
                  <c:v>7.1485487499999998</c:v>
                </c:pt>
                <c:pt idx="15632">
                  <c:v>7.1481756250015991</c:v>
                </c:pt>
                <c:pt idx="15633">
                  <c:v>7.1478187499999999</c:v>
                </c:pt>
                <c:pt idx="15634">
                  <c:v>7.147450625001599</c:v>
                </c:pt>
                <c:pt idx="15635">
                  <c:v>7.1468281250015986</c:v>
                </c:pt>
                <c:pt idx="15636">
                  <c:v>7.1465031250015993</c:v>
                </c:pt>
                <c:pt idx="15637">
                  <c:v>7.1459443750015987</c:v>
                </c:pt>
                <c:pt idx="15638">
                  <c:v>7.1454831250015989</c:v>
                </c:pt>
                <c:pt idx="15639">
                  <c:v>7.1449668750015993</c:v>
                </c:pt>
                <c:pt idx="15640">
                  <c:v>7.1445912500000004</c:v>
                </c:pt>
                <c:pt idx="15641">
                  <c:v>7.1441587499999999</c:v>
                </c:pt>
                <c:pt idx="15642">
                  <c:v>7.1438243750015991</c:v>
                </c:pt>
                <c:pt idx="15643">
                  <c:v>7.1434962500000001</c:v>
                </c:pt>
                <c:pt idx="15644">
                  <c:v>7.1431131250015989</c:v>
                </c:pt>
                <c:pt idx="15645">
                  <c:v>7.1427818750015986</c:v>
                </c:pt>
                <c:pt idx="15646">
                  <c:v>7.1431887500000002</c:v>
                </c:pt>
                <c:pt idx="15647">
                  <c:v>7.1428537499999996</c:v>
                </c:pt>
                <c:pt idx="15648">
                  <c:v>7.1424993750015986</c:v>
                </c:pt>
                <c:pt idx="15649">
                  <c:v>7.142475625001599</c:v>
                </c:pt>
                <c:pt idx="15650">
                  <c:v>7.1428437499999999</c:v>
                </c:pt>
                <c:pt idx="15651">
                  <c:v>7.1431837500000004</c:v>
                </c:pt>
                <c:pt idx="15652">
                  <c:v>7.1435399999999998</c:v>
                </c:pt>
                <c:pt idx="15653">
                  <c:v>7.1439156250015987</c:v>
                </c:pt>
                <c:pt idx="15654">
                  <c:v>7.1442562499999998</c:v>
                </c:pt>
                <c:pt idx="15655">
                  <c:v>7.1446275000000004</c:v>
                </c:pt>
                <c:pt idx="15656">
                  <c:v>7.144974375001599</c:v>
                </c:pt>
                <c:pt idx="15657">
                  <c:v>7.1453262500000001</c:v>
                </c:pt>
                <c:pt idx="15658">
                  <c:v>7.1457393750015994</c:v>
                </c:pt>
                <c:pt idx="15659">
                  <c:v>7.1461699999999997</c:v>
                </c:pt>
                <c:pt idx="15660">
                  <c:v>7.1465887500000003</c:v>
                </c:pt>
                <c:pt idx="15661">
                  <c:v>7.1469643750015992</c:v>
                </c:pt>
                <c:pt idx="15662">
                  <c:v>7.1473418750015991</c:v>
                </c:pt>
                <c:pt idx="15663">
                  <c:v>7.1476924999999998</c:v>
                </c:pt>
                <c:pt idx="15664">
                  <c:v>7.1481237499999999</c:v>
                </c:pt>
                <c:pt idx="15665">
                  <c:v>7.1484856250015989</c:v>
                </c:pt>
                <c:pt idx="15666">
                  <c:v>7.1489500000000001</c:v>
                </c:pt>
                <c:pt idx="15667">
                  <c:v>7.14931625</c:v>
                </c:pt>
                <c:pt idx="15668">
                  <c:v>7.1496912500000001</c:v>
                </c:pt>
                <c:pt idx="15669">
                  <c:v>7.1501112500000001</c:v>
                </c:pt>
                <c:pt idx="15670">
                  <c:v>7.1504824999999999</c:v>
                </c:pt>
                <c:pt idx="15671">
                  <c:v>7.1509518750015992</c:v>
                </c:pt>
                <c:pt idx="15672">
                  <c:v>7.1512975000000001</c:v>
                </c:pt>
                <c:pt idx="15673">
                  <c:v>7.1513243750015993</c:v>
                </c:pt>
                <c:pt idx="15674">
                  <c:v>7.1509756250015988</c:v>
                </c:pt>
                <c:pt idx="15675">
                  <c:v>7.1506431250015989</c:v>
                </c:pt>
                <c:pt idx="15676">
                  <c:v>7.1501706250015991</c:v>
                </c:pt>
                <c:pt idx="15677">
                  <c:v>7.1497450000000002</c:v>
                </c:pt>
                <c:pt idx="15678">
                  <c:v>7.1493362500000002</c:v>
                </c:pt>
                <c:pt idx="15679">
                  <c:v>7.1488399999999999</c:v>
                </c:pt>
                <c:pt idx="15680">
                  <c:v>7.148295625001599</c:v>
                </c:pt>
                <c:pt idx="15681">
                  <c:v>7.1477568750015994</c:v>
                </c:pt>
                <c:pt idx="15682">
                  <c:v>7.1473162500000003</c:v>
                </c:pt>
                <c:pt idx="15683">
                  <c:v>7.1467881250015992</c:v>
                </c:pt>
                <c:pt idx="15684">
                  <c:v>7.1463881250015993</c:v>
                </c:pt>
                <c:pt idx="15685">
                  <c:v>7.145905</c:v>
                </c:pt>
                <c:pt idx="15686">
                  <c:v>7.1455756250015989</c:v>
                </c:pt>
                <c:pt idx="15687">
                  <c:v>7.1452037500000003</c:v>
                </c:pt>
                <c:pt idx="15688">
                  <c:v>7.1448043750015993</c:v>
                </c:pt>
                <c:pt idx="15689">
                  <c:v>7.144330625001599</c:v>
                </c:pt>
                <c:pt idx="15690">
                  <c:v>7.1439824999999999</c:v>
                </c:pt>
                <c:pt idx="15691">
                  <c:v>7.1436493750015986</c:v>
                </c:pt>
                <c:pt idx="15692">
                  <c:v>7.144036875001599</c:v>
                </c:pt>
                <c:pt idx="15693">
                  <c:v>7.1444349999999996</c:v>
                </c:pt>
                <c:pt idx="15694">
                  <c:v>7.144918125001599</c:v>
                </c:pt>
                <c:pt idx="15695">
                  <c:v>7.1452656250015991</c:v>
                </c:pt>
                <c:pt idx="15696">
                  <c:v>7.145609375001599</c:v>
                </c:pt>
                <c:pt idx="15697">
                  <c:v>7.1459818750015991</c:v>
                </c:pt>
                <c:pt idx="15698">
                  <c:v>7.1463774999999998</c:v>
                </c:pt>
                <c:pt idx="15699">
                  <c:v>7.1467287500000003</c:v>
                </c:pt>
                <c:pt idx="15700">
                  <c:v>7.147098125001599</c:v>
                </c:pt>
                <c:pt idx="15701">
                  <c:v>7.1474399999999996</c:v>
                </c:pt>
                <c:pt idx="15702">
                  <c:v>7.1477693750015989</c:v>
                </c:pt>
                <c:pt idx="15703">
                  <c:v>7.1481718750015988</c:v>
                </c:pt>
                <c:pt idx="15704">
                  <c:v>7.1486099999999997</c:v>
                </c:pt>
                <c:pt idx="15705">
                  <c:v>7.1490412499999998</c:v>
                </c:pt>
                <c:pt idx="15706">
                  <c:v>7.1494099999999996</c:v>
                </c:pt>
                <c:pt idx="15707">
                  <c:v>7.1498881250015991</c:v>
                </c:pt>
                <c:pt idx="15708">
                  <c:v>7.150254375001599</c:v>
                </c:pt>
                <c:pt idx="15709">
                  <c:v>7.150618125001599</c:v>
                </c:pt>
                <c:pt idx="15710">
                  <c:v>7.1509718750015994</c:v>
                </c:pt>
                <c:pt idx="15711">
                  <c:v>7.1510300000000004</c:v>
                </c:pt>
                <c:pt idx="15712">
                  <c:v>7.1509506250015988</c:v>
                </c:pt>
                <c:pt idx="15713">
                  <c:v>7.1506256250015987</c:v>
                </c:pt>
                <c:pt idx="15714">
                  <c:v>7.1502268750015991</c:v>
                </c:pt>
                <c:pt idx="15715">
                  <c:v>7.1502325000000004</c:v>
                </c:pt>
                <c:pt idx="15716">
                  <c:v>7.1499062499999999</c:v>
                </c:pt>
                <c:pt idx="15717">
                  <c:v>7.1493931250015992</c:v>
                </c:pt>
                <c:pt idx="15718">
                  <c:v>7.1490324999999997</c:v>
                </c:pt>
                <c:pt idx="15719">
                  <c:v>7.1486631250015993</c:v>
                </c:pt>
                <c:pt idx="15720">
                  <c:v>7.1483006250015988</c:v>
                </c:pt>
                <c:pt idx="15721">
                  <c:v>7.1479706250015989</c:v>
                </c:pt>
                <c:pt idx="15722">
                  <c:v>7.1475743750015992</c:v>
                </c:pt>
                <c:pt idx="15723">
                  <c:v>7.1472375000000001</c:v>
                </c:pt>
                <c:pt idx="15724">
                  <c:v>7.1475581250015994</c:v>
                </c:pt>
                <c:pt idx="15725">
                  <c:v>7.1472350000000002</c:v>
                </c:pt>
                <c:pt idx="15726">
                  <c:v>7.1468818750015988</c:v>
                </c:pt>
                <c:pt idx="15727">
                  <c:v>7.1464687500000004</c:v>
                </c:pt>
                <c:pt idx="15728">
                  <c:v>7.1459406250015993</c:v>
                </c:pt>
                <c:pt idx="15729">
                  <c:v>7.1454456250015994</c:v>
                </c:pt>
                <c:pt idx="15730">
                  <c:v>7.1451231250015992</c:v>
                </c:pt>
                <c:pt idx="15731">
                  <c:v>7.14471875</c:v>
                </c:pt>
                <c:pt idx="15732">
                  <c:v>7.1449912500000003</c:v>
                </c:pt>
                <c:pt idx="15733">
                  <c:v>7.1453118750015987</c:v>
                </c:pt>
                <c:pt idx="15734">
                  <c:v>7.1450943750015989</c:v>
                </c:pt>
                <c:pt idx="15735">
                  <c:v>7.1446762499999998</c:v>
                </c:pt>
                <c:pt idx="15736">
                  <c:v>7.1443143750015992</c:v>
                </c:pt>
                <c:pt idx="15737">
                  <c:v>7.1439874999999997</c:v>
                </c:pt>
                <c:pt idx="15738">
                  <c:v>7.1435750000000002</c:v>
                </c:pt>
                <c:pt idx="15739">
                  <c:v>7.1432443750015988</c:v>
                </c:pt>
                <c:pt idx="15740">
                  <c:v>7.1428250000000002</c:v>
                </c:pt>
                <c:pt idx="15741">
                  <c:v>7.1424568750015993</c:v>
                </c:pt>
                <c:pt idx="15742">
                  <c:v>7.1420662500000001</c:v>
                </c:pt>
                <c:pt idx="15743">
                  <c:v>7.1419856250015989</c:v>
                </c:pt>
                <c:pt idx="15744">
                  <c:v>7.1415843750015986</c:v>
                </c:pt>
                <c:pt idx="15745">
                  <c:v>7.1412637500000002</c:v>
                </c:pt>
                <c:pt idx="15746">
                  <c:v>7.1413262499999997</c:v>
                </c:pt>
                <c:pt idx="15747">
                  <c:v>7.1414049999999998</c:v>
                </c:pt>
                <c:pt idx="15748">
                  <c:v>7.1417624999999996</c:v>
                </c:pt>
                <c:pt idx="15749">
                  <c:v>7.1420993750015986</c:v>
                </c:pt>
                <c:pt idx="15750">
                  <c:v>7.1425906250015991</c:v>
                </c:pt>
                <c:pt idx="15751">
                  <c:v>7.1429131250015994</c:v>
                </c:pt>
                <c:pt idx="15752">
                  <c:v>7.1432681250015992</c:v>
                </c:pt>
                <c:pt idx="15753">
                  <c:v>7.1436124999999997</c:v>
                </c:pt>
                <c:pt idx="15754">
                  <c:v>7.14408625</c:v>
                </c:pt>
                <c:pt idx="15755">
                  <c:v>7.1444112500000001</c:v>
                </c:pt>
                <c:pt idx="15756">
                  <c:v>7.1447562500000004</c:v>
                </c:pt>
                <c:pt idx="15757">
                  <c:v>7.1451312500000004</c:v>
                </c:pt>
                <c:pt idx="15758">
                  <c:v>7.1454606250015988</c:v>
                </c:pt>
                <c:pt idx="15759">
                  <c:v>7.1458031250015992</c:v>
                </c:pt>
                <c:pt idx="15760">
                  <c:v>7.1462362500000003</c:v>
                </c:pt>
                <c:pt idx="15761">
                  <c:v>7.1466587500000003</c:v>
                </c:pt>
                <c:pt idx="15762">
                  <c:v>7.1470450000000003</c:v>
                </c:pt>
                <c:pt idx="15763">
                  <c:v>7.1466068750015994</c:v>
                </c:pt>
                <c:pt idx="15764">
                  <c:v>7.1461056250015993</c:v>
                </c:pt>
                <c:pt idx="15765">
                  <c:v>7.1457474999999997</c:v>
                </c:pt>
                <c:pt idx="15766">
                  <c:v>7.1453081250015993</c:v>
                </c:pt>
                <c:pt idx="15767">
                  <c:v>7.1449749999999996</c:v>
                </c:pt>
                <c:pt idx="15768">
                  <c:v>7.144588125001599</c:v>
                </c:pt>
                <c:pt idx="15769">
                  <c:v>7.1442531250015993</c:v>
                </c:pt>
                <c:pt idx="15770">
                  <c:v>7.1437799999999996</c:v>
                </c:pt>
                <c:pt idx="15771">
                  <c:v>7.1433406250015992</c:v>
                </c:pt>
                <c:pt idx="15772">
                  <c:v>7.1428306250015989</c:v>
                </c:pt>
                <c:pt idx="15773">
                  <c:v>7.1424450000000004</c:v>
                </c:pt>
                <c:pt idx="15774">
                  <c:v>7.1420468750015988</c:v>
                </c:pt>
                <c:pt idx="15775">
                  <c:v>7.1417149999999996</c:v>
                </c:pt>
                <c:pt idx="15776">
                  <c:v>7.1413256250015991</c:v>
                </c:pt>
                <c:pt idx="15777">
                  <c:v>7.1409506250015991</c:v>
                </c:pt>
                <c:pt idx="15778">
                  <c:v>7.1406206250015991</c:v>
                </c:pt>
                <c:pt idx="15779">
                  <c:v>7.1410106250015986</c:v>
                </c:pt>
                <c:pt idx="15780">
                  <c:v>7.141339375001599</c:v>
                </c:pt>
                <c:pt idx="15781">
                  <c:v>7.1417543750015993</c:v>
                </c:pt>
                <c:pt idx="15782">
                  <c:v>7.1421181250015993</c:v>
                </c:pt>
                <c:pt idx="15783">
                  <c:v>7.1421218750015987</c:v>
                </c:pt>
                <c:pt idx="15784">
                  <c:v>7.1424693750015988</c:v>
                </c:pt>
                <c:pt idx="15785">
                  <c:v>7.1428262499999997</c:v>
                </c:pt>
                <c:pt idx="15786">
                  <c:v>7.1432374999999997</c:v>
                </c:pt>
                <c:pt idx="15787">
                  <c:v>7.1436475000000002</c:v>
                </c:pt>
                <c:pt idx="15788">
                  <c:v>7.1439956250015992</c:v>
                </c:pt>
                <c:pt idx="15789">
                  <c:v>7.1443543750015994</c:v>
                </c:pt>
                <c:pt idx="15790">
                  <c:v>7.1446893750015992</c:v>
                </c:pt>
                <c:pt idx="15791">
                  <c:v>7.145116875001599</c:v>
                </c:pt>
                <c:pt idx="15792">
                  <c:v>7.1455081250015988</c:v>
                </c:pt>
                <c:pt idx="15793">
                  <c:v>7.1454068750015987</c:v>
                </c:pt>
                <c:pt idx="15794">
                  <c:v>7.1456637499999998</c:v>
                </c:pt>
                <c:pt idx="15795">
                  <c:v>7.1460524999999997</c:v>
                </c:pt>
                <c:pt idx="15796">
                  <c:v>7.1459356250015986</c:v>
                </c:pt>
                <c:pt idx="15797">
                  <c:v>7.1455131250015986</c:v>
                </c:pt>
                <c:pt idx="15798">
                  <c:v>7.1451356250015987</c:v>
                </c:pt>
                <c:pt idx="15799">
                  <c:v>7.1448087500000002</c:v>
                </c:pt>
                <c:pt idx="15800">
                  <c:v>7.1443599999999998</c:v>
                </c:pt>
                <c:pt idx="15801">
                  <c:v>7.1439275000000002</c:v>
                </c:pt>
                <c:pt idx="15802">
                  <c:v>7.1433749999999998</c:v>
                </c:pt>
                <c:pt idx="15803">
                  <c:v>7.1428693750015988</c:v>
                </c:pt>
                <c:pt idx="15804">
                  <c:v>7.1423268750015989</c:v>
                </c:pt>
                <c:pt idx="15805">
                  <c:v>7.1418956250015988</c:v>
                </c:pt>
                <c:pt idx="15806">
                  <c:v>7.1415118750015987</c:v>
                </c:pt>
                <c:pt idx="15807">
                  <c:v>7.1411387499999996</c:v>
                </c:pt>
                <c:pt idx="15808">
                  <c:v>7.1408018750015989</c:v>
                </c:pt>
                <c:pt idx="15809">
                  <c:v>7.1409037499999997</c:v>
                </c:pt>
                <c:pt idx="15810">
                  <c:v>7.1410287500000003</c:v>
                </c:pt>
                <c:pt idx="15811">
                  <c:v>7.141373125001599</c:v>
                </c:pt>
                <c:pt idx="15812">
                  <c:v>7.1414831250015993</c:v>
                </c:pt>
                <c:pt idx="15813">
                  <c:v>7.1414312500000001</c:v>
                </c:pt>
                <c:pt idx="15814">
                  <c:v>7.1416487499999999</c:v>
                </c:pt>
                <c:pt idx="15815">
                  <c:v>7.1416768750015986</c:v>
                </c:pt>
                <c:pt idx="15816">
                  <c:v>7.1412262499999999</c:v>
                </c:pt>
                <c:pt idx="15817">
                  <c:v>7.1409006250015992</c:v>
                </c:pt>
                <c:pt idx="15818">
                  <c:v>7.140516875001599</c:v>
                </c:pt>
                <c:pt idx="15819">
                  <c:v>7.1400456250015987</c:v>
                </c:pt>
                <c:pt idx="15820">
                  <c:v>7.1396556250015992</c:v>
                </c:pt>
                <c:pt idx="15821">
                  <c:v>7.1391543750015991</c:v>
                </c:pt>
                <c:pt idx="15822">
                  <c:v>7.1387906250015991</c:v>
                </c:pt>
                <c:pt idx="15823">
                  <c:v>7.1390324999999999</c:v>
                </c:pt>
                <c:pt idx="15824">
                  <c:v>7.1395468750015993</c:v>
                </c:pt>
                <c:pt idx="15825">
                  <c:v>7.139884375001599</c:v>
                </c:pt>
                <c:pt idx="15826">
                  <c:v>7.1402668750015987</c:v>
                </c:pt>
                <c:pt idx="15827">
                  <c:v>7.1406968750015993</c:v>
                </c:pt>
                <c:pt idx="15828">
                  <c:v>7.1411381250015991</c:v>
                </c:pt>
                <c:pt idx="15829">
                  <c:v>7.1415881250015989</c:v>
                </c:pt>
                <c:pt idx="15830">
                  <c:v>7.1419368750015986</c:v>
                </c:pt>
                <c:pt idx="15831">
                  <c:v>7.1422825000000003</c:v>
                </c:pt>
                <c:pt idx="15832">
                  <c:v>7.1426249999999998</c:v>
                </c:pt>
                <c:pt idx="15833">
                  <c:v>7.1429693750015986</c:v>
                </c:pt>
                <c:pt idx="15834">
                  <c:v>7.1433249999999999</c:v>
                </c:pt>
                <c:pt idx="15835">
                  <c:v>7.1436606250015986</c:v>
                </c:pt>
                <c:pt idx="15836">
                  <c:v>7.1440318750015992</c:v>
                </c:pt>
                <c:pt idx="15837">
                  <c:v>7.1435862500000002</c:v>
                </c:pt>
                <c:pt idx="15838">
                  <c:v>7.1432312500000004</c:v>
                </c:pt>
                <c:pt idx="15839">
                  <c:v>7.1429012500000004</c:v>
                </c:pt>
                <c:pt idx="15840">
                  <c:v>7.1425212499999997</c:v>
                </c:pt>
                <c:pt idx="15841">
                  <c:v>7.1421581250015986</c:v>
                </c:pt>
                <c:pt idx="15842">
                  <c:v>7.1417462499999997</c:v>
                </c:pt>
                <c:pt idx="15843">
                  <c:v>7.1411293750015989</c:v>
                </c:pt>
                <c:pt idx="15844">
                  <c:v>7.1407737500000001</c:v>
                </c:pt>
                <c:pt idx="15845">
                  <c:v>7.1403350000000003</c:v>
                </c:pt>
                <c:pt idx="15846">
                  <c:v>7.1398893750015988</c:v>
                </c:pt>
                <c:pt idx="15847">
                  <c:v>7.1394331250015988</c:v>
                </c:pt>
                <c:pt idx="15848">
                  <c:v>7.1390818750015992</c:v>
                </c:pt>
                <c:pt idx="15849">
                  <c:v>7.1386200000000004</c:v>
                </c:pt>
                <c:pt idx="15850">
                  <c:v>7.1381568750015987</c:v>
                </c:pt>
                <c:pt idx="15851">
                  <c:v>7.1377974999999996</c:v>
                </c:pt>
                <c:pt idx="15852">
                  <c:v>7.1374262499999999</c:v>
                </c:pt>
                <c:pt idx="15853">
                  <c:v>7.1370062499999998</c:v>
                </c:pt>
                <c:pt idx="15854">
                  <c:v>7.1366681250015986</c:v>
                </c:pt>
                <c:pt idx="15855">
                  <c:v>7.1362306250015992</c:v>
                </c:pt>
                <c:pt idx="15856">
                  <c:v>7.1358387499999996</c:v>
                </c:pt>
                <c:pt idx="15857">
                  <c:v>7.1353731250015988</c:v>
                </c:pt>
                <c:pt idx="15858">
                  <c:v>7.13521625</c:v>
                </c:pt>
                <c:pt idx="15859">
                  <c:v>7.1355493750015988</c:v>
                </c:pt>
                <c:pt idx="15860">
                  <c:v>7.1358912500000002</c:v>
                </c:pt>
                <c:pt idx="15861">
                  <c:v>7.1362187500000003</c:v>
                </c:pt>
                <c:pt idx="15862">
                  <c:v>7.1365581250015993</c:v>
                </c:pt>
                <c:pt idx="15863">
                  <c:v>7.136881875001599</c:v>
                </c:pt>
                <c:pt idx="15864">
                  <c:v>7.1372187499999997</c:v>
                </c:pt>
                <c:pt idx="15865">
                  <c:v>7.1375856250015994</c:v>
                </c:pt>
                <c:pt idx="15866">
                  <c:v>7.1379306250015988</c:v>
                </c:pt>
                <c:pt idx="15867">
                  <c:v>7.1382568750015993</c:v>
                </c:pt>
                <c:pt idx="15868">
                  <c:v>7.1386387500000001</c:v>
                </c:pt>
                <c:pt idx="15869">
                  <c:v>7.1391237500000004</c:v>
                </c:pt>
                <c:pt idx="15870">
                  <c:v>7.1395724999999999</c:v>
                </c:pt>
                <c:pt idx="15871">
                  <c:v>7.1393993750015987</c:v>
                </c:pt>
                <c:pt idx="15872">
                  <c:v>7.1389731250015993</c:v>
                </c:pt>
                <c:pt idx="15873">
                  <c:v>7.1388737500000001</c:v>
                </c:pt>
                <c:pt idx="15874">
                  <c:v>7.1392093750015988</c:v>
                </c:pt>
                <c:pt idx="15875">
                  <c:v>7.139531875001599</c:v>
                </c:pt>
                <c:pt idx="15876">
                  <c:v>7.1399862499999998</c:v>
                </c:pt>
                <c:pt idx="15877">
                  <c:v>7.1403937500000003</c:v>
                </c:pt>
                <c:pt idx="15878">
                  <c:v>7.140763125001599</c:v>
                </c:pt>
                <c:pt idx="15879">
                  <c:v>7.1411312499999999</c:v>
                </c:pt>
                <c:pt idx="15880">
                  <c:v>7.14145875</c:v>
                </c:pt>
                <c:pt idx="15881">
                  <c:v>7.1418893750015986</c:v>
                </c:pt>
                <c:pt idx="15882">
                  <c:v>7.14230125</c:v>
                </c:pt>
                <c:pt idx="15883">
                  <c:v>7.1426981250015986</c:v>
                </c:pt>
                <c:pt idx="15884">
                  <c:v>7.1425799999999997</c:v>
                </c:pt>
                <c:pt idx="15885">
                  <c:v>7.1422231250015988</c:v>
                </c:pt>
                <c:pt idx="15886">
                  <c:v>7.1418112499999999</c:v>
                </c:pt>
                <c:pt idx="15887">
                  <c:v>7.1413950000000002</c:v>
                </c:pt>
                <c:pt idx="15888">
                  <c:v>7.1410574999999996</c:v>
                </c:pt>
                <c:pt idx="15889">
                  <c:v>7.1407974999999997</c:v>
                </c:pt>
                <c:pt idx="15890">
                  <c:v>7.140555</c:v>
                </c:pt>
                <c:pt idx="15891">
                  <c:v>7.140189375001599</c:v>
                </c:pt>
                <c:pt idx="15892">
                  <c:v>7.1398281250015989</c:v>
                </c:pt>
                <c:pt idx="15893">
                  <c:v>7.1398568750015992</c:v>
                </c:pt>
                <c:pt idx="15894">
                  <c:v>7.1402193750015988</c:v>
                </c:pt>
                <c:pt idx="15895">
                  <c:v>7.140284375001599</c:v>
                </c:pt>
                <c:pt idx="15896">
                  <c:v>7.1399568750015989</c:v>
                </c:pt>
                <c:pt idx="15897">
                  <c:v>7.1395143750015988</c:v>
                </c:pt>
                <c:pt idx="15898">
                  <c:v>7.1390856250015986</c:v>
                </c:pt>
                <c:pt idx="15899">
                  <c:v>7.1386668750015989</c:v>
                </c:pt>
                <c:pt idx="15900">
                  <c:v>7.1382399999999997</c:v>
                </c:pt>
                <c:pt idx="15901">
                  <c:v>7.137878125001599</c:v>
                </c:pt>
                <c:pt idx="15902">
                  <c:v>7.1374750000000002</c:v>
                </c:pt>
                <c:pt idx="15903">
                  <c:v>7.1371162500000001</c:v>
                </c:pt>
                <c:pt idx="15904">
                  <c:v>7.1367881250015994</c:v>
                </c:pt>
                <c:pt idx="15905">
                  <c:v>7.1362137499999996</c:v>
                </c:pt>
                <c:pt idx="15906">
                  <c:v>7.1358568750015987</c:v>
                </c:pt>
                <c:pt idx="15907">
                  <c:v>7.1353937500000004</c:v>
                </c:pt>
                <c:pt idx="15908">
                  <c:v>7.1348950000000002</c:v>
                </c:pt>
                <c:pt idx="15909">
                  <c:v>7.1345462499999996</c:v>
                </c:pt>
                <c:pt idx="15910">
                  <c:v>7.1343724999999996</c:v>
                </c:pt>
                <c:pt idx="15911">
                  <c:v>7.1346512500000001</c:v>
                </c:pt>
                <c:pt idx="15912">
                  <c:v>7.1350112499999998</c:v>
                </c:pt>
                <c:pt idx="15913">
                  <c:v>7.1353312500000001</c:v>
                </c:pt>
                <c:pt idx="15914">
                  <c:v>7.1356781250015988</c:v>
                </c:pt>
                <c:pt idx="15915">
                  <c:v>7.1360681250015991</c:v>
                </c:pt>
                <c:pt idx="15916">
                  <c:v>7.1364556250015987</c:v>
                </c:pt>
                <c:pt idx="15917">
                  <c:v>7.1368074999999997</c:v>
                </c:pt>
                <c:pt idx="15918">
                  <c:v>7.1371368750015991</c:v>
                </c:pt>
                <c:pt idx="15919">
                  <c:v>7.1374906250015986</c:v>
                </c:pt>
                <c:pt idx="15920">
                  <c:v>7.1378700000000004</c:v>
                </c:pt>
                <c:pt idx="15921">
                  <c:v>7.1379462499999997</c:v>
                </c:pt>
                <c:pt idx="15922">
                  <c:v>7.1380487500000003</c:v>
                </c:pt>
                <c:pt idx="15923">
                  <c:v>7.1379781250015988</c:v>
                </c:pt>
                <c:pt idx="15924">
                  <c:v>7.1383743750015993</c:v>
                </c:pt>
                <c:pt idx="15925">
                  <c:v>7.1387193750015987</c:v>
                </c:pt>
                <c:pt idx="15926">
                  <c:v>7.1390675000000003</c:v>
                </c:pt>
                <c:pt idx="15927">
                  <c:v>7.139428125001599</c:v>
                </c:pt>
                <c:pt idx="15928">
                  <c:v>7.1398537500000003</c:v>
                </c:pt>
                <c:pt idx="15929">
                  <c:v>7.1401818750015993</c:v>
                </c:pt>
                <c:pt idx="15930">
                  <c:v>7.1405818750015992</c:v>
                </c:pt>
                <c:pt idx="15931">
                  <c:v>7.1409200000000004</c:v>
                </c:pt>
                <c:pt idx="15932">
                  <c:v>7.1406712499999996</c:v>
                </c:pt>
                <c:pt idx="15933">
                  <c:v>7.1403512500000001</c:v>
                </c:pt>
                <c:pt idx="15934">
                  <c:v>7.1399031250015987</c:v>
                </c:pt>
                <c:pt idx="15935">
                  <c:v>7.1393206250015986</c:v>
                </c:pt>
                <c:pt idx="15936">
                  <c:v>7.1389593750015994</c:v>
                </c:pt>
                <c:pt idx="15937">
                  <c:v>7.1385043750015988</c:v>
                </c:pt>
                <c:pt idx="15938">
                  <c:v>7.138006875001599</c:v>
                </c:pt>
                <c:pt idx="15939">
                  <c:v>7.1374481250015993</c:v>
                </c:pt>
                <c:pt idx="15940">
                  <c:v>7.1369600000000002</c:v>
                </c:pt>
                <c:pt idx="15941">
                  <c:v>7.1364749999999999</c:v>
                </c:pt>
                <c:pt idx="15942">
                  <c:v>7.1360212499999998</c:v>
                </c:pt>
                <c:pt idx="15943">
                  <c:v>7.1356612500000001</c:v>
                </c:pt>
                <c:pt idx="15944">
                  <c:v>7.1351199999999997</c:v>
                </c:pt>
                <c:pt idx="15945">
                  <c:v>7.1346706250015988</c:v>
                </c:pt>
                <c:pt idx="15946">
                  <c:v>7.1341693750015986</c:v>
                </c:pt>
                <c:pt idx="15947">
                  <c:v>7.1338225</c:v>
                </c:pt>
                <c:pt idx="15948">
                  <c:v>7.1334887499999997</c:v>
                </c:pt>
                <c:pt idx="15949">
                  <c:v>7.1333187499999999</c:v>
                </c:pt>
                <c:pt idx="15950">
                  <c:v>7.1337137500000001</c:v>
                </c:pt>
                <c:pt idx="15951">
                  <c:v>7.1341262499999996</c:v>
                </c:pt>
                <c:pt idx="15952">
                  <c:v>7.1344537499999996</c:v>
                </c:pt>
                <c:pt idx="15953">
                  <c:v>7.1348437499999999</c:v>
                </c:pt>
                <c:pt idx="15954">
                  <c:v>7.1351987499999998</c:v>
                </c:pt>
                <c:pt idx="15955">
                  <c:v>7.1356068750015993</c:v>
                </c:pt>
                <c:pt idx="15956">
                  <c:v>7.1360081250015988</c:v>
                </c:pt>
                <c:pt idx="15957">
                  <c:v>7.1363881250015986</c:v>
                </c:pt>
                <c:pt idx="15958">
                  <c:v>7.1367381250015987</c:v>
                </c:pt>
                <c:pt idx="15959">
                  <c:v>7.1371706250015992</c:v>
                </c:pt>
                <c:pt idx="15960">
                  <c:v>7.1375531250015989</c:v>
                </c:pt>
                <c:pt idx="15961">
                  <c:v>7.1379156250015994</c:v>
                </c:pt>
                <c:pt idx="15962">
                  <c:v>7.1383968750015994</c:v>
                </c:pt>
                <c:pt idx="15963">
                  <c:v>7.1388012500000002</c:v>
                </c:pt>
                <c:pt idx="15964">
                  <c:v>7.138980625001599</c:v>
                </c:pt>
                <c:pt idx="15965">
                  <c:v>7.1388512500000001</c:v>
                </c:pt>
                <c:pt idx="15966">
                  <c:v>7.1391687499999996</c:v>
                </c:pt>
                <c:pt idx="15967">
                  <c:v>7.1395850000000003</c:v>
                </c:pt>
                <c:pt idx="15968">
                  <c:v>7.1399806250015994</c:v>
                </c:pt>
                <c:pt idx="15969">
                  <c:v>7.1403100000000004</c:v>
                </c:pt>
                <c:pt idx="15970">
                  <c:v>7.1405287499999996</c:v>
                </c:pt>
                <c:pt idx="15971">
                  <c:v>7.1400956250015986</c:v>
                </c:pt>
                <c:pt idx="15972">
                  <c:v>7.1395631250015992</c:v>
                </c:pt>
                <c:pt idx="15973">
                  <c:v>7.13904125</c:v>
                </c:pt>
                <c:pt idx="15974">
                  <c:v>7.1386881250015986</c:v>
                </c:pt>
                <c:pt idx="15975">
                  <c:v>7.138020625001599</c:v>
                </c:pt>
                <c:pt idx="15976">
                  <c:v>7.13749375</c:v>
                </c:pt>
                <c:pt idx="15977">
                  <c:v>7.1369437500000004</c:v>
                </c:pt>
                <c:pt idx="15978">
                  <c:v>7.1365862499999997</c:v>
                </c:pt>
                <c:pt idx="15979">
                  <c:v>7.1362249999999996</c:v>
                </c:pt>
                <c:pt idx="15980">
                  <c:v>7.1358793750015987</c:v>
                </c:pt>
                <c:pt idx="15981">
                  <c:v>7.1355356250015989</c:v>
                </c:pt>
                <c:pt idx="15982">
                  <c:v>7.135535</c:v>
                </c:pt>
                <c:pt idx="15983">
                  <c:v>7.1355575</c:v>
                </c:pt>
                <c:pt idx="15984">
                  <c:v>7.1354168750015994</c:v>
                </c:pt>
                <c:pt idx="15985">
                  <c:v>7.1357518750015991</c:v>
                </c:pt>
                <c:pt idx="15986">
                  <c:v>7.1362118750015986</c:v>
                </c:pt>
                <c:pt idx="15987">
                  <c:v>7.1365387499999997</c:v>
                </c:pt>
                <c:pt idx="15988">
                  <c:v>7.1366149999999999</c:v>
                </c:pt>
                <c:pt idx="15989">
                  <c:v>7.13695375</c:v>
                </c:pt>
                <c:pt idx="15990">
                  <c:v>7.1374368750015993</c:v>
                </c:pt>
                <c:pt idx="15991">
                  <c:v>7.1377693750015991</c:v>
                </c:pt>
                <c:pt idx="15992">
                  <c:v>7.1379743750015994</c:v>
                </c:pt>
                <c:pt idx="15993">
                  <c:v>7.1376087500000001</c:v>
                </c:pt>
                <c:pt idx="15994">
                  <c:v>7.1372531250015987</c:v>
                </c:pt>
                <c:pt idx="15995">
                  <c:v>7.1368293750015992</c:v>
                </c:pt>
                <c:pt idx="15996">
                  <c:v>7.1364768750015992</c:v>
                </c:pt>
                <c:pt idx="15997">
                  <c:v>7.136095625001599</c:v>
                </c:pt>
                <c:pt idx="15998">
                  <c:v>7.1356212499999998</c:v>
                </c:pt>
                <c:pt idx="15999">
                  <c:v>7.1351637500000002</c:v>
                </c:pt>
                <c:pt idx="16000">
                  <c:v>7.1346350000000003</c:v>
                </c:pt>
                <c:pt idx="16001">
                  <c:v>7.1343056250015993</c:v>
                </c:pt>
                <c:pt idx="16002">
                  <c:v>7.1337549999999998</c:v>
                </c:pt>
                <c:pt idx="16003">
                  <c:v>7.1331443750015993</c:v>
                </c:pt>
                <c:pt idx="16004">
                  <c:v>7.1327037500000001</c:v>
                </c:pt>
                <c:pt idx="16005">
                  <c:v>7.1322625000000004</c:v>
                </c:pt>
                <c:pt idx="16006">
                  <c:v>7.1323074999999996</c:v>
                </c:pt>
                <c:pt idx="16007">
                  <c:v>7.1323474999999998</c:v>
                </c:pt>
                <c:pt idx="16008">
                  <c:v>7.1326962500000004</c:v>
                </c:pt>
                <c:pt idx="16009">
                  <c:v>7.1330406250015992</c:v>
                </c:pt>
                <c:pt idx="16010">
                  <c:v>7.1334468750015994</c:v>
                </c:pt>
                <c:pt idx="16011">
                  <c:v>7.1330987500000003</c:v>
                </c:pt>
                <c:pt idx="16012">
                  <c:v>7.1327350000000003</c:v>
                </c:pt>
                <c:pt idx="16013">
                  <c:v>7.1323281250015986</c:v>
                </c:pt>
                <c:pt idx="16014">
                  <c:v>7.1319531250015986</c:v>
                </c:pt>
                <c:pt idx="16015">
                  <c:v>7.1315900000000001</c:v>
                </c:pt>
                <c:pt idx="16016">
                  <c:v>7.1311656250015991</c:v>
                </c:pt>
                <c:pt idx="16017">
                  <c:v>7.1308018750015991</c:v>
                </c:pt>
                <c:pt idx="16018">
                  <c:v>7.1304037500000002</c:v>
                </c:pt>
                <c:pt idx="16019">
                  <c:v>7.1299587500000001</c:v>
                </c:pt>
                <c:pt idx="16020">
                  <c:v>7.1295493750015986</c:v>
                </c:pt>
                <c:pt idx="16021">
                  <c:v>7.1291849999999997</c:v>
                </c:pt>
                <c:pt idx="16022">
                  <c:v>7.1287337500000003</c:v>
                </c:pt>
                <c:pt idx="16023">
                  <c:v>7.1282981250015993</c:v>
                </c:pt>
                <c:pt idx="16024">
                  <c:v>7.1283250000000002</c:v>
                </c:pt>
                <c:pt idx="16025">
                  <c:v>7.12876625</c:v>
                </c:pt>
                <c:pt idx="16026">
                  <c:v>7.1291549999999999</c:v>
                </c:pt>
                <c:pt idx="16027">
                  <c:v>7.1295025000000001</c:v>
                </c:pt>
                <c:pt idx="16028">
                  <c:v>7.1299606250015986</c:v>
                </c:pt>
                <c:pt idx="16029">
                  <c:v>7.1303774999999998</c:v>
                </c:pt>
                <c:pt idx="16030">
                  <c:v>7.1307074999999998</c:v>
                </c:pt>
                <c:pt idx="16031">
                  <c:v>7.1310418750015989</c:v>
                </c:pt>
                <c:pt idx="16032">
                  <c:v>7.1311056250015987</c:v>
                </c:pt>
                <c:pt idx="16033">
                  <c:v>7.1314612500000001</c:v>
                </c:pt>
                <c:pt idx="16034">
                  <c:v>7.1313593750015993</c:v>
                </c:pt>
                <c:pt idx="16035">
                  <c:v>7.1317312499999996</c:v>
                </c:pt>
                <c:pt idx="16036">
                  <c:v>7.132085</c:v>
                </c:pt>
                <c:pt idx="16037">
                  <c:v>7.1324168750015993</c:v>
                </c:pt>
                <c:pt idx="16038">
                  <c:v>7.1325781250015989</c:v>
                </c:pt>
                <c:pt idx="16039">
                  <c:v>7.1321931250015993</c:v>
                </c:pt>
                <c:pt idx="16040">
                  <c:v>7.1317412500000001</c:v>
                </c:pt>
                <c:pt idx="16041">
                  <c:v>7.1312956250015986</c:v>
                </c:pt>
                <c:pt idx="16042">
                  <c:v>7.1307762500000003</c:v>
                </c:pt>
                <c:pt idx="16043">
                  <c:v>7.1302593750015992</c:v>
                </c:pt>
                <c:pt idx="16044">
                  <c:v>7.1297699999999997</c:v>
                </c:pt>
                <c:pt idx="16045">
                  <c:v>7.1293543750015989</c:v>
                </c:pt>
                <c:pt idx="16046">
                  <c:v>7.1288900000000002</c:v>
                </c:pt>
                <c:pt idx="16047">
                  <c:v>7.1285499999999997</c:v>
                </c:pt>
                <c:pt idx="16048">
                  <c:v>7.1281212500000004</c:v>
                </c:pt>
                <c:pt idx="16049">
                  <c:v>7.1277012500000003</c:v>
                </c:pt>
                <c:pt idx="16050">
                  <c:v>7.1273356250015993</c:v>
                </c:pt>
                <c:pt idx="16051">
                  <c:v>7.1269625000000003</c:v>
                </c:pt>
                <c:pt idx="16052">
                  <c:v>7.1271156250015988</c:v>
                </c:pt>
                <c:pt idx="16053">
                  <c:v>7.1274806250015992</c:v>
                </c:pt>
                <c:pt idx="16054">
                  <c:v>7.12785125</c:v>
                </c:pt>
                <c:pt idx="16055">
                  <c:v>7.1282350000000001</c:v>
                </c:pt>
                <c:pt idx="16056">
                  <c:v>7.1285600000000002</c:v>
                </c:pt>
                <c:pt idx="16057">
                  <c:v>7.1290206250015986</c:v>
                </c:pt>
                <c:pt idx="16058">
                  <c:v>7.1294518750015987</c:v>
                </c:pt>
                <c:pt idx="16059">
                  <c:v>7.1298149999999998</c:v>
                </c:pt>
                <c:pt idx="16060">
                  <c:v>7.1301818750015986</c:v>
                </c:pt>
                <c:pt idx="16061">
                  <c:v>7.1305437500000002</c:v>
                </c:pt>
                <c:pt idx="16062">
                  <c:v>7.1308825000000002</c:v>
                </c:pt>
                <c:pt idx="16063">
                  <c:v>7.1313287499999998</c:v>
                </c:pt>
                <c:pt idx="16064">
                  <c:v>7.13169875</c:v>
                </c:pt>
                <c:pt idx="16065">
                  <c:v>7.1320481250015986</c:v>
                </c:pt>
                <c:pt idx="16066">
                  <c:v>7.1324812499999997</c:v>
                </c:pt>
                <c:pt idx="16067">
                  <c:v>7.1328656250015987</c:v>
                </c:pt>
                <c:pt idx="16068">
                  <c:v>7.1331956250015986</c:v>
                </c:pt>
                <c:pt idx="16069">
                  <c:v>7.1335181250015989</c:v>
                </c:pt>
                <c:pt idx="16070">
                  <c:v>7.1338837499999999</c:v>
                </c:pt>
                <c:pt idx="16071">
                  <c:v>7.1337518750015994</c:v>
                </c:pt>
                <c:pt idx="16072">
                  <c:v>7.1334012500000004</c:v>
                </c:pt>
                <c:pt idx="16073">
                  <c:v>7.1337331250015987</c:v>
                </c:pt>
                <c:pt idx="16074">
                  <c:v>7.1340856250015987</c:v>
                </c:pt>
                <c:pt idx="16075">
                  <c:v>7.13401</c:v>
                </c:pt>
                <c:pt idx="16076">
                  <c:v>7.1335775000000003</c:v>
                </c:pt>
                <c:pt idx="16077">
                  <c:v>7.1331543750015989</c:v>
                </c:pt>
                <c:pt idx="16078">
                  <c:v>7.1327506250015986</c:v>
                </c:pt>
                <c:pt idx="16079">
                  <c:v>7.1323018750015992</c:v>
                </c:pt>
                <c:pt idx="16080">
                  <c:v>7.1317787499999996</c:v>
                </c:pt>
                <c:pt idx="16081">
                  <c:v>7.1312499999999996</c:v>
                </c:pt>
                <c:pt idx="16082">
                  <c:v>7.1309081250015991</c:v>
                </c:pt>
                <c:pt idx="16083">
                  <c:v>7.1303856250015993</c:v>
                </c:pt>
                <c:pt idx="16084">
                  <c:v>7.1298525000000001</c:v>
                </c:pt>
                <c:pt idx="16085">
                  <c:v>7.1294318750015986</c:v>
                </c:pt>
                <c:pt idx="16086">
                  <c:v>7.1290731250015993</c:v>
                </c:pt>
                <c:pt idx="16087">
                  <c:v>7.1286512499999999</c:v>
                </c:pt>
                <c:pt idx="16088">
                  <c:v>7.1282800000000002</c:v>
                </c:pt>
                <c:pt idx="16089">
                  <c:v>7.1277974999999998</c:v>
                </c:pt>
                <c:pt idx="16090">
                  <c:v>7.1272799999999998</c:v>
                </c:pt>
                <c:pt idx="16091">
                  <c:v>7.1266331250015993</c:v>
                </c:pt>
                <c:pt idx="16092">
                  <c:v>7.1260243750015988</c:v>
                </c:pt>
                <c:pt idx="16093">
                  <c:v>7.1256750000000002</c:v>
                </c:pt>
                <c:pt idx="16094">
                  <c:v>7.1252912500000001</c:v>
                </c:pt>
                <c:pt idx="16095">
                  <c:v>7.1249237499999998</c:v>
                </c:pt>
                <c:pt idx="16096">
                  <c:v>7.1243024999999998</c:v>
                </c:pt>
                <c:pt idx="16097">
                  <c:v>7.1238231250015991</c:v>
                </c:pt>
                <c:pt idx="16098">
                  <c:v>7.1233256250015993</c:v>
                </c:pt>
                <c:pt idx="16099">
                  <c:v>7.1229550000000001</c:v>
                </c:pt>
                <c:pt idx="16100">
                  <c:v>7.1225843750015994</c:v>
                </c:pt>
                <c:pt idx="16101">
                  <c:v>7.122476875001599</c:v>
                </c:pt>
                <c:pt idx="16102">
                  <c:v>7.1228493750015991</c:v>
                </c:pt>
                <c:pt idx="16103">
                  <c:v>7.12318125</c:v>
                </c:pt>
                <c:pt idx="16104">
                  <c:v>7.1235774999999997</c:v>
                </c:pt>
                <c:pt idx="16105">
                  <c:v>7.1239425000000001</c:v>
                </c:pt>
                <c:pt idx="16106">
                  <c:v>7.1242743750015993</c:v>
                </c:pt>
                <c:pt idx="16107">
                  <c:v>7.1245968750015987</c:v>
                </c:pt>
                <c:pt idx="16108">
                  <c:v>7.12491875</c:v>
                </c:pt>
                <c:pt idx="16109">
                  <c:v>7.1251493750015991</c:v>
                </c:pt>
                <c:pt idx="16110">
                  <c:v>7.1252199999999997</c:v>
                </c:pt>
                <c:pt idx="16111">
                  <c:v>7.1255912500000003</c:v>
                </c:pt>
                <c:pt idx="16112">
                  <c:v>7.1259412500000003</c:v>
                </c:pt>
                <c:pt idx="16113">
                  <c:v>7.1262637499999997</c:v>
                </c:pt>
                <c:pt idx="16114">
                  <c:v>7.1266187499999996</c:v>
                </c:pt>
                <c:pt idx="16115">
                  <c:v>7.1270531250015994</c:v>
                </c:pt>
                <c:pt idx="16116">
                  <c:v>7.1274093750015988</c:v>
                </c:pt>
                <c:pt idx="16117">
                  <c:v>7.1278681250015987</c:v>
                </c:pt>
                <c:pt idx="16118">
                  <c:v>7.1282525000000003</c:v>
                </c:pt>
                <c:pt idx="16119">
                  <c:v>7.1286424999999998</c:v>
                </c:pt>
                <c:pt idx="16120">
                  <c:v>7.1290624999999999</c:v>
                </c:pt>
                <c:pt idx="16121">
                  <c:v>7.128624375001599</c:v>
                </c:pt>
                <c:pt idx="16122">
                  <c:v>7.1282906250015987</c:v>
                </c:pt>
                <c:pt idx="16123">
                  <c:v>7.1280906250015992</c:v>
                </c:pt>
                <c:pt idx="16124">
                  <c:v>7.1281243750015992</c:v>
                </c:pt>
                <c:pt idx="16125">
                  <c:v>7.127790625001599</c:v>
                </c:pt>
                <c:pt idx="16126">
                  <c:v>7.1274668750015993</c:v>
                </c:pt>
                <c:pt idx="16127">
                  <c:v>7.1270706250015987</c:v>
                </c:pt>
                <c:pt idx="16128">
                  <c:v>7.1266281250015986</c:v>
                </c:pt>
                <c:pt idx="16129">
                  <c:v>7.1260918750015989</c:v>
                </c:pt>
                <c:pt idx="16130">
                  <c:v>7.1257068750015993</c:v>
                </c:pt>
                <c:pt idx="16131">
                  <c:v>7.1253231250015991</c:v>
                </c:pt>
                <c:pt idx="16132">
                  <c:v>7.1249918750015988</c:v>
                </c:pt>
                <c:pt idx="16133">
                  <c:v>7.1246537500000002</c:v>
                </c:pt>
                <c:pt idx="16134">
                  <c:v>7.1247024999999997</c:v>
                </c:pt>
                <c:pt idx="16135">
                  <c:v>7.1243137499999998</c:v>
                </c:pt>
                <c:pt idx="16136">
                  <c:v>7.1243924999999999</c:v>
                </c:pt>
                <c:pt idx="16137">
                  <c:v>7.1240643750015993</c:v>
                </c:pt>
                <c:pt idx="16138">
                  <c:v>7.1238700000000001</c:v>
                </c:pt>
                <c:pt idx="16139">
                  <c:v>7.124236875001599</c:v>
                </c:pt>
                <c:pt idx="16140">
                  <c:v>7.1243843750015987</c:v>
                </c:pt>
                <c:pt idx="16141">
                  <c:v>7.1247618750015986</c:v>
                </c:pt>
                <c:pt idx="16142">
                  <c:v>7.1251531250015994</c:v>
                </c:pt>
                <c:pt idx="16143">
                  <c:v>7.1255756250015994</c:v>
                </c:pt>
                <c:pt idx="16144">
                  <c:v>7.1259199999999998</c:v>
                </c:pt>
                <c:pt idx="16145">
                  <c:v>7.1264031250015991</c:v>
                </c:pt>
                <c:pt idx="16146">
                  <c:v>7.1268687499999999</c:v>
                </c:pt>
                <c:pt idx="16147">
                  <c:v>7.1272631250015994</c:v>
                </c:pt>
                <c:pt idx="16148">
                  <c:v>7.1276349999999997</c:v>
                </c:pt>
                <c:pt idx="16149">
                  <c:v>7.1280462499999997</c:v>
                </c:pt>
                <c:pt idx="16150">
                  <c:v>7.1283693750015988</c:v>
                </c:pt>
                <c:pt idx="16151">
                  <c:v>7.1288024999999999</c:v>
                </c:pt>
                <c:pt idx="16152">
                  <c:v>7.1291731250015991</c:v>
                </c:pt>
                <c:pt idx="16153">
                  <c:v>7.1295456250015992</c:v>
                </c:pt>
                <c:pt idx="16154">
                  <c:v>7.129903125001599</c:v>
                </c:pt>
                <c:pt idx="16155">
                  <c:v>7.1302443750015989</c:v>
                </c:pt>
                <c:pt idx="16156">
                  <c:v>7.1306324999999999</c:v>
                </c:pt>
                <c:pt idx="16157">
                  <c:v>7.1310018750015987</c:v>
                </c:pt>
                <c:pt idx="16158">
                  <c:v>7.131405</c:v>
                </c:pt>
                <c:pt idx="16159">
                  <c:v>7.1318043750015994</c:v>
                </c:pt>
                <c:pt idx="16160">
                  <c:v>7.1321925000000004</c:v>
                </c:pt>
                <c:pt idx="16161">
                  <c:v>7.1325225000000003</c:v>
                </c:pt>
                <c:pt idx="16162">
                  <c:v>7.1325393750015991</c:v>
                </c:pt>
                <c:pt idx="16163">
                  <c:v>7.1328800000000001</c:v>
                </c:pt>
                <c:pt idx="16164">
                  <c:v>7.1326375000000004</c:v>
                </c:pt>
                <c:pt idx="16165">
                  <c:v>7.1321187500000001</c:v>
                </c:pt>
                <c:pt idx="16166">
                  <c:v>7.1317287499999997</c:v>
                </c:pt>
                <c:pt idx="16167">
                  <c:v>7.1314012499999997</c:v>
                </c:pt>
                <c:pt idx="16168">
                  <c:v>7.1310356250015987</c:v>
                </c:pt>
                <c:pt idx="16169">
                  <c:v>7.1305906250015987</c:v>
                </c:pt>
                <c:pt idx="16170">
                  <c:v>7.1300187499999996</c:v>
                </c:pt>
                <c:pt idx="16171">
                  <c:v>7.1295962499999996</c:v>
                </c:pt>
                <c:pt idx="16172">
                  <c:v>7.1289781250015993</c:v>
                </c:pt>
                <c:pt idx="16173">
                  <c:v>7.1283587500000003</c:v>
                </c:pt>
                <c:pt idx="16174">
                  <c:v>7.1276906250015992</c:v>
                </c:pt>
                <c:pt idx="16175">
                  <c:v>7.1268975000000001</c:v>
                </c:pt>
                <c:pt idx="16176">
                  <c:v>7.126100625001599</c:v>
                </c:pt>
                <c:pt idx="16177">
                  <c:v>7.1252387500000003</c:v>
                </c:pt>
                <c:pt idx="16178">
                  <c:v>7.1244375</c:v>
                </c:pt>
                <c:pt idx="16179">
                  <c:v>7.1236318750015988</c:v>
                </c:pt>
                <c:pt idx="16180">
                  <c:v>7.1229306250015991</c:v>
                </c:pt>
                <c:pt idx="16181">
                  <c:v>7.1223462499999997</c:v>
                </c:pt>
                <c:pt idx="16182">
                  <c:v>7.1218281250015991</c:v>
                </c:pt>
                <c:pt idx="16183">
                  <c:v>7.1214199999999996</c:v>
                </c:pt>
                <c:pt idx="16184">
                  <c:v>7.1210325000000001</c:v>
                </c:pt>
                <c:pt idx="16185">
                  <c:v>7.1205131250015992</c:v>
                </c:pt>
                <c:pt idx="16186">
                  <c:v>7.1201031250015987</c:v>
                </c:pt>
                <c:pt idx="16187">
                  <c:v>7.1197162499999997</c:v>
                </c:pt>
                <c:pt idx="16188">
                  <c:v>7.119239375001599</c:v>
                </c:pt>
                <c:pt idx="16189">
                  <c:v>7.1188512499999996</c:v>
                </c:pt>
                <c:pt idx="16190">
                  <c:v>7.1187756250015992</c:v>
                </c:pt>
                <c:pt idx="16191">
                  <c:v>7.1191268750015988</c:v>
                </c:pt>
                <c:pt idx="16192">
                  <c:v>7.1194625</c:v>
                </c:pt>
                <c:pt idx="16193">
                  <c:v>7.1197962500000003</c:v>
                </c:pt>
                <c:pt idx="16194">
                  <c:v>7.1201212500000004</c:v>
                </c:pt>
                <c:pt idx="16195">
                  <c:v>7.1205224999999999</c:v>
                </c:pt>
                <c:pt idx="16196">
                  <c:v>7.1208593750015989</c:v>
                </c:pt>
                <c:pt idx="16197">
                  <c:v>7.1212331250015986</c:v>
                </c:pt>
                <c:pt idx="16198">
                  <c:v>7.1216743750015992</c:v>
                </c:pt>
                <c:pt idx="16199">
                  <c:v>7.1220024999999998</c:v>
                </c:pt>
                <c:pt idx="16200">
                  <c:v>7.1224556250015993</c:v>
                </c:pt>
                <c:pt idx="16201">
                  <c:v>7.1228737500000001</c:v>
                </c:pt>
                <c:pt idx="16202">
                  <c:v>7.1232312499999999</c:v>
                </c:pt>
                <c:pt idx="16203">
                  <c:v>7.1235575000000004</c:v>
                </c:pt>
                <c:pt idx="16204">
                  <c:v>7.1238950000000001</c:v>
                </c:pt>
                <c:pt idx="16205">
                  <c:v>7.1242700000000001</c:v>
                </c:pt>
                <c:pt idx="16206">
                  <c:v>7.1246087500000002</c:v>
                </c:pt>
                <c:pt idx="16207">
                  <c:v>7.1250737500000003</c:v>
                </c:pt>
                <c:pt idx="16208">
                  <c:v>7.1254006250015989</c:v>
                </c:pt>
                <c:pt idx="16209">
                  <c:v>7.1250450000000001</c:v>
                </c:pt>
                <c:pt idx="16210">
                  <c:v>7.1246375000000004</c:v>
                </c:pt>
                <c:pt idx="16211">
                  <c:v>7.1246012500000004</c:v>
                </c:pt>
                <c:pt idx="16212">
                  <c:v>7.1247468750015992</c:v>
                </c:pt>
                <c:pt idx="16213">
                  <c:v>7.1243637499999997</c:v>
                </c:pt>
                <c:pt idx="16214">
                  <c:v>7.1239556250015994</c:v>
                </c:pt>
                <c:pt idx="16215">
                  <c:v>7.1235706250015989</c:v>
                </c:pt>
                <c:pt idx="16216">
                  <c:v>7.1233593750015993</c:v>
                </c:pt>
                <c:pt idx="16217">
                  <c:v>7.1237106250015989</c:v>
                </c:pt>
                <c:pt idx="16218">
                  <c:v>7.1233093750015986</c:v>
                </c:pt>
                <c:pt idx="16219">
                  <c:v>7.122958125001599</c:v>
                </c:pt>
                <c:pt idx="16220">
                  <c:v>7.1225456250015986</c:v>
                </c:pt>
                <c:pt idx="16221">
                  <c:v>7.1221612500000004</c:v>
                </c:pt>
                <c:pt idx="16222">
                  <c:v>7.1217674999999998</c:v>
                </c:pt>
                <c:pt idx="16223">
                  <c:v>7.1213468750015991</c:v>
                </c:pt>
                <c:pt idx="16224">
                  <c:v>7.1208400000000003</c:v>
                </c:pt>
                <c:pt idx="16225">
                  <c:v>7.1203737499999997</c:v>
                </c:pt>
                <c:pt idx="16226">
                  <c:v>7.119908125001599</c:v>
                </c:pt>
                <c:pt idx="16227">
                  <c:v>7.119485625001599</c:v>
                </c:pt>
                <c:pt idx="16228">
                  <c:v>7.1191543750015986</c:v>
                </c:pt>
                <c:pt idx="16229">
                  <c:v>7.1190031250015986</c:v>
                </c:pt>
                <c:pt idx="16230">
                  <c:v>7.1193506250015988</c:v>
                </c:pt>
                <c:pt idx="16231">
                  <c:v>7.1198193750015992</c:v>
                </c:pt>
                <c:pt idx="16232">
                  <c:v>7.1201912500000004</c:v>
                </c:pt>
                <c:pt idx="16233">
                  <c:v>7.1205968750015991</c:v>
                </c:pt>
                <c:pt idx="16234">
                  <c:v>7.1209187500000004</c:v>
                </c:pt>
                <c:pt idx="16235">
                  <c:v>7.121290625001599</c:v>
                </c:pt>
                <c:pt idx="16236">
                  <c:v>7.1216531250015986</c:v>
                </c:pt>
                <c:pt idx="16237">
                  <c:v>7.1218331250015989</c:v>
                </c:pt>
                <c:pt idx="16238">
                  <c:v>7.1222012499999998</c:v>
                </c:pt>
                <c:pt idx="16239">
                  <c:v>7.1225787499999997</c:v>
                </c:pt>
                <c:pt idx="16240">
                  <c:v>7.1228474999999998</c:v>
                </c:pt>
                <c:pt idx="16241">
                  <c:v>7.1225018750015989</c:v>
                </c:pt>
                <c:pt idx="16242">
                  <c:v>7.1220993750015991</c:v>
                </c:pt>
                <c:pt idx="16243">
                  <c:v>7.1217625</c:v>
                </c:pt>
                <c:pt idx="16244">
                  <c:v>7.1214181250015987</c:v>
                </c:pt>
                <c:pt idx="16245">
                  <c:v>7.1213143750015986</c:v>
                </c:pt>
                <c:pt idx="16246">
                  <c:v>7.1209681250015988</c:v>
                </c:pt>
                <c:pt idx="16247">
                  <c:v>7.1206156250015988</c:v>
                </c:pt>
                <c:pt idx="16248">
                  <c:v>7.1207775</c:v>
                </c:pt>
                <c:pt idx="16249">
                  <c:v>7.1204324999999997</c:v>
                </c:pt>
                <c:pt idx="16250">
                  <c:v>7.1205125000000002</c:v>
                </c:pt>
                <c:pt idx="16251">
                  <c:v>7.1209143750015986</c:v>
                </c:pt>
                <c:pt idx="16252">
                  <c:v>7.1213243750015991</c:v>
                </c:pt>
                <c:pt idx="16253">
                  <c:v>7.1217775000000003</c:v>
                </c:pt>
                <c:pt idx="16254">
                  <c:v>7.1221912500000002</c:v>
                </c:pt>
                <c:pt idx="16255">
                  <c:v>7.1225968750015989</c:v>
                </c:pt>
                <c:pt idx="16256">
                  <c:v>7.1230256250015991</c:v>
                </c:pt>
                <c:pt idx="16257">
                  <c:v>7.1234900000000003</c:v>
                </c:pt>
                <c:pt idx="16258">
                  <c:v>7.1238706250015991</c:v>
                </c:pt>
                <c:pt idx="16259">
                  <c:v>7.1242743750015993</c:v>
                </c:pt>
                <c:pt idx="16260">
                  <c:v>7.1239018750015992</c:v>
                </c:pt>
                <c:pt idx="16261">
                  <c:v>7.123509375001599</c:v>
                </c:pt>
                <c:pt idx="16262">
                  <c:v>7.1231881250015991</c:v>
                </c:pt>
                <c:pt idx="16263">
                  <c:v>7.1227762500000003</c:v>
                </c:pt>
                <c:pt idx="16264">
                  <c:v>7.1222962499999998</c:v>
                </c:pt>
                <c:pt idx="16265">
                  <c:v>7.1218106250015989</c:v>
                </c:pt>
                <c:pt idx="16266">
                  <c:v>7.121478125001599</c:v>
                </c:pt>
                <c:pt idx="16267">
                  <c:v>7.1210624999999999</c:v>
                </c:pt>
                <c:pt idx="16268">
                  <c:v>7.1214737499999998</c:v>
                </c:pt>
                <c:pt idx="16269">
                  <c:v>7.1216987500000002</c:v>
                </c:pt>
                <c:pt idx="16270">
                  <c:v>7.1218156250015987</c:v>
                </c:pt>
                <c:pt idx="16271">
                  <c:v>7.1218399999999997</c:v>
                </c:pt>
                <c:pt idx="16272">
                  <c:v>7.1216893750015986</c:v>
                </c:pt>
                <c:pt idx="16273">
                  <c:v>7.1213606250015991</c:v>
                </c:pt>
                <c:pt idx="16274">
                  <c:v>7.1209587499999998</c:v>
                </c:pt>
                <c:pt idx="16275">
                  <c:v>7.1205437500000004</c:v>
                </c:pt>
                <c:pt idx="16276">
                  <c:v>7.1201912500000004</c:v>
                </c:pt>
                <c:pt idx="16277">
                  <c:v>7.1198162500000004</c:v>
                </c:pt>
                <c:pt idx="16278">
                  <c:v>7.1198293750015988</c:v>
                </c:pt>
                <c:pt idx="16279">
                  <c:v>7.1196262499999996</c:v>
                </c:pt>
                <c:pt idx="16280">
                  <c:v>7.1194418750015993</c:v>
                </c:pt>
                <c:pt idx="16281">
                  <c:v>7.1190974999999996</c:v>
                </c:pt>
                <c:pt idx="16282">
                  <c:v>7.1187674999999997</c:v>
                </c:pt>
                <c:pt idx="16283">
                  <c:v>7.1188349999999998</c:v>
                </c:pt>
                <c:pt idx="16284">
                  <c:v>7.1192093750015992</c:v>
                </c:pt>
                <c:pt idx="16285">
                  <c:v>7.1193056250015987</c:v>
                </c:pt>
                <c:pt idx="16286">
                  <c:v>7.1196425000000003</c:v>
                </c:pt>
                <c:pt idx="16287">
                  <c:v>7.1195456250015994</c:v>
                </c:pt>
                <c:pt idx="16288">
                  <c:v>7.1197231250015989</c:v>
                </c:pt>
                <c:pt idx="16289">
                  <c:v>7.1193137499999999</c:v>
                </c:pt>
                <c:pt idx="16290">
                  <c:v>7.1191193750015991</c:v>
                </c:pt>
                <c:pt idx="16291">
                  <c:v>7.1187881250015987</c:v>
                </c:pt>
                <c:pt idx="16292">
                  <c:v>7.1189206250015991</c:v>
                </c:pt>
                <c:pt idx="16293">
                  <c:v>7.1192631250015994</c:v>
                </c:pt>
                <c:pt idx="16294">
                  <c:v>7.1189262500000003</c:v>
                </c:pt>
                <c:pt idx="16295">
                  <c:v>7.1185993750015992</c:v>
                </c:pt>
                <c:pt idx="16296">
                  <c:v>7.1182156250015991</c:v>
                </c:pt>
                <c:pt idx="16297">
                  <c:v>7.1178731250015987</c:v>
                </c:pt>
                <c:pt idx="16298">
                  <c:v>7.1174487500000003</c:v>
                </c:pt>
                <c:pt idx="16299">
                  <c:v>7.1170318750015991</c:v>
                </c:pt>
                <c:pt idx="16300">
                  <c:v>7.1169093750015993</c:v>
                </c:pt>
                <c:pt idx="16301">
                  <c:v>7.1172012499999999</c:v>
                </c:pt>
                <c:pt idx="16302">
                  <c:v>7.1176293750015986</c:v>
                </c:pt>
                <c:pt idx="16303">
                  <c:v>7.1179406250015989</c:v>
                </c:pt>
                <c:pt idx="16304">
                  <c:v>7.1183681250015987</c:v>
                </c:pt>
                <c:pt idx="16305">
                  <c:v>7.1187031250015993</c:v>
                </c:pt>
                <c:pt idx="16306">
                  <c:v>7.1183562499999997</c:v>
                </c:pt>
                <c:pt idx="16307">
                  <c:v>7.1178637499999997</c:v>
                </c:pt>
                <c:pt idx="16308">
                  <c:v>7.1175387499999996</c:v>
                </c:pt>
                <c:pt idx="16309">
                  <c:v>7.1175612499999996</c:v>
                </c:pt>
                <c:pt idx="16310">
                  <c:v>7.1178862499999997</c:v>
                </c:pt>
                <c:pt idx="16311">
                  <c:v>7.1183018750015989</c:v>
                </c:pt>
                <c:pt idx="16312">
                  <c:v>7.1186956250015987</c:v>
                </c:pt>
                <c:pt idx="16313">
                  <c:v>7.1190318750015988</c:v>
                </c:pt>
                <c:pt idx="16314">
                  <c:v>7.1194181250015989</c:v>
                </c:pt>
                <c:pt idx="16315">
                  <c:v>7.1198456250015987</c:v>
                </c:pt>
                <c:pt idx="16316">
                  <c:v>7.1202587499999996</c:v>
                </c:pt>
                <c:pt idx="16317">
                  <c:v>7.1204056250015988</c:v>
                </c:pt>
                <c:pt idx="16318">
                  <c:v>7.1207925000000003</c:v>
                </c:pt>
                <c:pt idx="16319">
                  <c:v>7.1203806250015989</c:v>
                </c:pt>
                <c:pt idx="16320">
                  <c:v>7.1200475000000001</c:v>
                </c:pt>
                <c:pt idx="16321">
                  <c:v>7.1196768750015993</c:v>
                </c:pt>
                <c:pt idx="16322">
                  <c:v>7.1192843750015991</c:v>
                </c:pt>
                <c:pt idx="16323">
                  <c:v>7.1188681250015993</c:v>
                </c:pt>
                <c:pt idx="16324">
                  <c:v>7.1184456250015993</c:v>
                </c:pt>
                <c:pt idx="16325">
                  <c:v>7.1180925000000004</c:v>
                </c:pt>
                <c:pt idx="16326">
                  <c:v>7.1174606250015993</c:v>
                </c:pt>
                <c:pt idx="16327">
                  <c:v>7.1170675000000001</c:v>
                </c:pt>
                <c:pt idx="16328">
                  <c:v>7.1167181250015989</c:v>
                </c:pt>
                <c:pt idx="16329">
                  <c:v>7.1162693750015986</c:v>
                </c:pt>
                <c:pt idx="16330">
                  <c:v>7.1159274999999997</c:v>
                </c:pt>
                <c:pt idx="16331">
                  <c:v>7.1153225000000004</c:v>
                </c:pt>
                <c:pt idx="16332">
                  <c:v>7.1147974999999999</c:v>
                </c:pt>
                <c:pt idx="16333">
                  <c:v>7.1144381250015991</c:v>
                </c:pt>
                <c:pt idx="16334">
                  <c:v>7.1139506250015989</c:v>
                </c:pt>
                <c:pt idx="16335">
                  <c:v>7.1135250000000001</c:v>
                </c:pt>
                <c:pt idx="16336">
                  <c:v>7.1131462499999998</c:v>
                </c:pt>
                <c:pt idx="16337">
                  <c:v>7.1127675000000004</c:v>
                </c:pt>
                <c:pt idx="16338">
                  <c:v>7.1123612500000002</c:v>
                </c:pt>
                <c:pt idx="16339">
                  <c:v>7.1120324999999998</c:v>
                </c:pt>
                <c:pt idx="16340">
                  <c:v>7.1118550000000003</c:v>
                </c:pt>
                <c:pt idx="16341">
                  <c:v>7.1122743750015989</c:v>
                </c:pt>
                <c:pt idx="16342">
                  <c:v>7.1125999999999996</c:v>
                </c:pt>
                <c:pt idx="16343">
                  <c:v>7.113033125001599</c:v>
                </c:pt>
                <c:pt idx="16344">
                  <c:v>7.1134199999999996</c:v>
                </c:pt>
                <c:pt idx="16345">
                  <c:v>7.1137787499999998</c:v>
                </c:pt>
                <c:pt idx="16346">
                  <c:v>7.1141268750015989</c:v>
                </c:pt>
                <c:pt idx="16347">
                  <c:v>7.1144687500000003</c:v>
                </c:pt>
                <c:pt idx="16348">
                  <c:v>7.1149437500000001</c:v>
                </c:pt>
                <c:pt idx="16349">
                  <c:v>7.11527625</c:v>
                </c:pt>
                <c:pt idx="16350">
                  <c:v>7.1156256250015986</c:v>
                </c:pt>
                <c:pt idx="16351">
                  <c:v>7.11604875</c:v>
                </c:pt>
                <c:pt idx="16352">
                  <c:v>7.1163887499999996</c:v>
                </c:pt>
                <c:pt idx="16353">
                  <c:v>7.1167550000000004</c:v>
                </c:pt>
                <c:pt idx="16354">
                  <c:v>7.117151875001599</c:v>
                </c:pt>
                <c:pt idx="16355">
                  <c:v>7.1175143750015986</c:v>
                </c:pt>
                <c:pt idx="16356">
                  <c:v>7.1178350000000004</c:v>
                </c:pt>
                <c:pt idx="16357">
                  <c:v>7.1182074999999996</c:v>
                </c:pt>
                <c:pt idx="16358">
                  <c:v>7.1186550000000004</c:v>
                </c:pt>
                <c:pt idx="16359">
                  <c:v>7.1191006250015993</c:v>
                </c:pt>
                <c:pt idx="16360">
                  <c:v>7.1195449999999996</c:v>
                </c:pt>
                <c:pt idx="16361">
                  <c:v>7.1200349999999997</c:v>
                </c:pt>
                <c:pt idx="16362">
                  <c:v>7.1204268750015993</c:v>
                </c:pt>
                <c:pt idx="16363">
                  <c:v>7.1208</c:v>
                </c:pt>
                <c:pt idx="16364">
                  <c:v>7.1204562500000002</c:v>
                </c:pt>
                <c:pt idx="16365">
                  <c:v>7.120036875001599</c:v>
                </c:pt>
                <c:pt idx="16366">
                  <c:v>7.1196074999999999</c:v>
                </c:pt>
                <c:pt idx="16367">
                  <c:v>7.11921625</c:v>
                </c:pt>
                <c:pt idx="16368">
                  <c:v>7.1188531250015989</c:v>
                </c:pt>
                <c:pt idx="16369">
                  <c:v>7.118699375001599</c:v>
                </c:pt>
                <c:pt idx="16370">
                  <c:v>7.1185243750015994</c:v>
                </c:pt>
                <c:pt idx="16371">
                  <c:v>7.1183812499999997</c:v>
                </c:pt>
                <c:pt idx="16372">
                  <c:v>7.11804375</c:v>
                </c:pt>
                <c:pt idx="16373">
                  <c:v>7.1176931250015993</c:v>
                </c:pt>
                <c:pt idx="16374">
                  <c:v>7.1173706250015991</c:v>
                </c:pt>
                <c:pt idx="16375">
                  <c:v>7.117244375001599</c:v>
                </c:pt>
                <c:pt idx="16376">
                  <c:v>7.1175800000000002</c:v>
                </c:pt>
                <c:pt idx="16377">
                  <c:v>7.1179587499999997</c:v>
                </c:pt>
                <c:pt idx="16378">
                  <c:v>7.1175693750015991</c:v>
                </c:pt>
                <c:pt idx="16379">
                  <c:v>7.1176874999999997</c:v>
                </c:pt>
                <c:pt idx="16380">
                  <c:v>7.1178743750015991</c:v>
                </c:pt>
                <c:pt idx="16381">
                  <c:v>7.1182618750015987</c:v>
                </c:pt>
                <c:pt idx="16382">
                  <c:v>7.1186643750015994</c:v>
                </c:pt>
                <c:pt idx="16383">
                  <c:v>7.1190493750015991</c:v>
                </c:pt>
                <c:pt idx="16384">
                  <c:v>7.119379375001599</c:v>
                </c:pt>
                <c:pt idx="16385">
                  <c:v>7.1190387499999996</c:v>
                </c:pt>
                <c:pt idx="16386">
                  <c:v>7.1186499999999997</c:v>
                </c:pt>
                <c:pt idx="16387">
                  <c:v>7.1183081250015992</c:v>
                </c:pt>
                <c:pt idx="16388">
                  <c:v>7.1179056250015993</c:v>
                </c:pt>
                <c:pt idx="16389">
                  <c:v>7.1180137500000003</c:v>
                </c:pt>
                <c:pt idx="16390">
                  <c:v>7.1176593750015993</c:v>
                </c:pt>
                <c:pt idx="16391">
                  <c:v>7.1173124999999997</c:v>
                </c:pt>
                <c:pt idx="16392">
                  <c:v>7.1169399999999996</c:v>
                </c:pt>
                <c:pt idx="16393">
                  <c:v>7.1164062499999998</c:v>
                </c:pt>
                <c:pt idx="16394">
                  <c:v>7.1158587500000001</c:v>
                </c:pt>
                <c:pt idx="16395">
                  <c:v>7.1152812499999998</c:v>
                </c:pt>
                <c:pt idx="16396">
                  <c:v>7.1148931250015988</c:v>
                </c:pt>
                <c:pt idx="16397">
                  <c:v>7.1144825000000003</c:v>
                </c:pt>
                <c:pt idx="16398">
                  <c:v>7.1141306250015992</c:v>
                </c:pt>
                <c:pt idx="16399">
                  <c:v>7.1142337500000004</c:v>
                </c:pt>
                <c:pt idx="16400">
                  <c:v>7.1139043750015993</c:v>
                </c:pt>
                <c:pt idx="16401">
                  <c:v>7.1134512499999998</c:v>
                </c:pt>
                <c:pt idx="16402">
                  <c:v>7.112893125001599</c:v>
                </c:pt>
                <c:pt idx="16403">
                  <c:v>7.1123424999999996</c:v>
                </c:pt>
                <c:pt idx="16404">
                  <c:v>7.1120000000000001</c:v>
                </c:pt>
                <c:pt idx="16405">
                  <c:v>7.1113981250015987</c:v>
                </c:pt>
                <c:pt idx="16406">
                  <c:v>7.1109337500000001</c:v>
                </c:pt>
                <c:pt idx="16407">
                  <c:v>7.1104793750015993</c:v>
                </c:pt>
                <c:pt idx="16408">
                  <c:v>7.1103187500000002</c:v>
                </c:pt>
                <c:pt idx="16409">
                  <c:v>7.1106175</c:v>
                </c:pt>
                <c:pt idx="16410">
                  <c:v>7.1102912500000004</c:v>
                </c:pt>
                <c:pt idx="16411">
                  <c:v>7.1102781250015994</c:v>
                </c:pt>
                <c:pt idx="16412">
                  <c:v>7.1106175</c:v>
                </c:pt>
                <c:pt idx="16413">
                  <c:v>7.1109787500000001</c:v>
                </c:pt>
                <c:pt idx="16414">
                  <c:v>7.1114224999999998</c:v>
                </c:pt>
                <c:pt idx="16415">
                  <c:v>7.1118531250015993</c:v>
                </c:pt>
                <c:pt idx="16416">
                  <c:v>7.1122056250015993</c:v>
                </c:pt>
                <c:pt idx="16417">
                  <c:v>7.1118743750015989</c:v>
                </c:pt>
                <c:pt idx="16418">
                  <c:v>7.1119637500000001</c:v>
                </c:pt>
                <c:pt idx="16419">
                  <c:v>7.1123037499999997</c:v>
                </c:pt>
                <c:pt idx="16420">
                  <c:v>7.1125162499999997</c:v>
                </c:pt>
                <c:pt idx="16421">
                  <c:v>7.1121224999999999</c:v>
                </c:pt>
                <c:pt idx="16422">
                  <c:v>7.1117074999999996</c:v>
                </c:pt>
                <c:pt idx="16423">
                  <c:v>7.1118056250015993</c:v>
                </c:pt>
                <c:pt idx="16424">
                  <c:v>7.1115700000000004</c:v>
                </c:pt>
                <c:pt idx="16425">
                  <c:v>7.1119300000000001</c:v>
                </c:pt>
                <c:pt idx="16426">
                  <c:v>7.1116349999999997</c:v>
                </c:pt>
                <c:pt idx="16427">
                  <c:v>7.1113043750015992</c:v>
                </c:pt>
                <c:pt idx="16428">
                  <c:v>7.110979375001599</c:v>
                </c:pt>
                <c:pt idx="16429">
                  <c:v>7.1110481250015987</c:v>
                </c:pt>
                <c:pt idx="16430">
                  <c:v>7.1113781250015986</c:v>
                </c:pt>
                <c:pt idx="16431">
                  <c:v>7.1117493750015992</c:v>
                </c:pt>
                <c:pt idx="16432">
                  <c:v>7.112106875001599</c:v>
                </c:pt>
                <c:pt idx="16433">
                  <c:v>7.1125256250015987</c:v>
                </c:pt>
                <c:pt idx="16434">
                  <c:v>7.112940625001599</c:v>
                </c:pt>
                <c:pt idx="16435">
                  <c:v>7.1133262500000001</c:v>
                </c:pt>
                <c:pt idx="16436">
                  <c:v>7.1136631250015991</c:v>
                </c:pt>
                <c:pt idx="16437">
                  <c:v>7.11386875</c:v>
                </c:pt>
                <c:pt idx="16438">
                  <c:v>7.1141981250015993</c:v>
                </c:pt>
                <c:pt idx="16439">
                  <c:v>7.1145306250015992</c:v>
                </c:pt>
                <c:pt idx="16440">
                  <c:v>7.1149224999999996</c:v>
                </c:pt>
                <c:pt idx="16441">
                  <c:v>7.1152768750015989</c:v>
                </c:pt>
                <c:pt idx="16442">
                  <c:v>7.1156724999999996</c:v>
                </c:pt>
                <c:pt idx="16443">
                  <c:v>7.1156087499999998</c:v>
                </c:pt>
                <c:pt idx="16444">
                  <c:v>7.1152181250015989</c:v>
                </c:pt>
                <c:pt idx="16445">
                  <c:v>7.1148206250015988</c:v>
                </c:pt>
                <c:pt idx="16446">
                  <c:v>7.1142593750015992</c:v>
                </c:pt>
                <c:pt idx="16447">
                  <c:v>7.1138343750015993</c:v>
                </c:pt>
                <c:pt idx="16448">
                  <c:v>7.1133431250015988</c:v>
                </c:pt>
                <c:pt idx="16449">
                  <c:v>7.1128918750015986</c:v>
                </c:pt>
                <c:pt idx="16450">
                  <c:v>7.1124475</c:v>
                </c:pt>
                <c:pt idx="16451">
                  <c:v>7.1121249999999998</c:v>
                </c:pt>
                <c:pt idx="16452">
                  <c:v>7.1117650000000001</c:v>
                </c:pt>
                <c:pt idx="16453">
                  <c:v>7.1113731250015988</c:v>
                </c:pt>
                <c:pt idx="16454">
                  <c:v>7.111038125001599</c:v>
                </c:pt>
                <c:pt idx="16455">
                  <c:v>7.1107031250015993</c:v>
                </c:pt>
                <c:pt idx="16456">
                  <c:v>7.1110481250015987</c:v>
                </c:pt>
                <c:pt idx="16457">
                  <c:v>7.1114525000000004</c:v>
                </c:pt>
                <c:pt idx="16458">
                  <c:v>7.1118437500000002</c:v>
                </c:pt>
                <c:pt idx="16459">
                  <c:v>7.1115149999999998</c:v>
                </c:pt>
                <c:pt idx="16460">
                  <c:v>7.1111500000000003</c:v>
                </c:pt>
                <c:pt idx="16461">
                  <c:v>7.1108262499999997</c:v>
                </c:pt>
                <c:pt idx="16462">
                  <c:v>7.1104737499999997</c:v>
                </c:pt>
                <c:pt idx="16463">
                  <c:v>7.1101018750015994</c:v>
                </c:pt>
                <c:pt idx="16464">
                  <c:v>7.10966875</c:v>
                </c:pt>
                <c:pt idx="16465">
                  <c:v>7.1092762499999997</c:v>
                </c:pt>
                <c:pt idx="16466">
                  <c:v>7.1088793750015986</c:v>
                </c:pt>
                <c:pt idx="16467">
                  <c:v>7.1089943750015987</c:v>
                </c:pt>
                <c:pt idx="16468">
                  <c:v>7.1090731250015988</c:v>
                </c:pt>
                <c:pt idx="16469">
                  <c:v>7.1092475000000004</c:v>
                </c:pt>
                <c:pt idx="16470">
                  <c:v>7.1090881250015991</c:v>
                </c:pt>
                <c:pt idx="16471">
                  <c:v>7.1088306250015991</c:v>
                </c:pt>
                <c:pt idx="16472">
                  <c:v>7.1091100000000003</c:v>
                </c:pt>
                <c:pt idx="16473">
                  <c:v>7.1095168750015993</c:v>
                </c:pt>
                <c:pt idx="16474">
                  <c:v>7.1099093750015987</c:v>
                </c:pt>
                <c:pt idx="16475">
                  <c:v>7.1103862500000004</c:v>
                </c:pt>
                <c:pt idx="16476">
                  <c:v>7.1108218750015988</c:v>
                </c:pt>
                <c:pt idx="16477">
                  <c:v>7.1110587499999998</c:v>
                </c:pt>
                <c:pt idx="16478">
                  <c:v>7.1114568750015987</c:v>
                </c:pt>
                <c:pt idx="16479">
                  <c:v>7.1118643750015993</c:v>
                </c:pt>
                <c:pt idx="16480">
                  <c:v>7.1122056250015993</c:v>
                </c:pt>
                <c:pt idx="16481">
                  <c:v>7.1126418750015992</c:v>
                </c:pt>
                <c:pt idx="16482">
                  <c:v>7.1130006250015994</c:v>
                </c:pt>
                <c:pt idx="16483">
                  <c:v>7.1129325000000003</c:v>
                </c:pt>
                <c:pt idx="16484">
                  <c:v>7.1125931250015988</c:v>
                </c:pt>
                <c:pt idx="16485">
                  <c:v>7.1121125000000003</c:v>
                </c:pt>
                <c:pt idx="16486">
                  <c:v>7.1116531250015989</c:v>
                </c:pt>
                <c:pt idx="16487">
                  <c:v>7.1112687499999998</c:v>
                </c:pt>
                <c:pt idx="16488">
                  <c:v>7.1109400000000003</c:v>
                </c:pt>
                <c:pt idx="16489">
                  <c:v>7.1106037500000001</c:v>
                </c:pt>
                <c:pt idx="16490">
                  <c:v>7.1101218750015986</c:v>
                </c:pt>
                <c:pt idx="16491">
                  <c:v>7.1095462500000002</c:v>
                </c:pt>
                <c:pt idx="16492">
                  <c:v>7.1088606250015989</c:v>
                </c:pt>
                <c:pt idx="16493">
                  <c:v>7.1083875000000001</c:v>
                </c:pt>
                <c:pt idx="16494">
                  <c:v>7.1079037500000002</c:v>
                </c:pt>
                <c:pt idx="16495">
                  <c:v>7.1073437500000001</c:v>
                </c:pt>
                <c:pt idx="16496">
                  <c:v>7.1067918750015986</c:v>
                </c:pt>
                <c:pt idx="16497">
                  <c:v>7.1062131250015987</c:v>
                </c:pt>
                <c:pt idx="16498">
                  <c:v>7.1056137499999998</c:v>
                </c:pt>
                <c:pt idx="16499">
                  <c:v>7.1050987499999998</c:v>
                </c:pt>
                <c:pt idx="16500">
                  <c:v>7.1045781250015994</c:v>
                </c:pt>
                <c:pt idx="16501">
                  <c:v>7.1040868750015989</c:v>
                </c:pt>
                <c:pt idx="16502">
                  <c:v>7.1036656250015993</c:v>
                </c:pt>
                <c:pt idx="16503">
                  <c:v>7.1033418750015986</c:v>
                </c:pt>
                <c:pt idx="16504">
                  <c:v>7.1030049999999996</c:v>
                </c:pt>
                <c:pt idx="16505">
                  <c:v>7.102441875001599</c:v>
                </c:pt>
                <c:pt idx="16506">
                  <c:v>7.1020293750015986</c:v>
                </c:pt>
                <c:pt idx="16507">
                  <c:v>7.1016493750015988</c:v>
                </c:pt>
                <c:pt idx="16508">
                  <c:v>7.1012437500000001</c:v>
                </c:pt>
                <c:pt idx="16509">
                  <c:v>7.1008412500000002</c:v>
                </c:pt>
                <c:pt idx="16510">
                  <c:v>7.100516875001599</c:v>
                </c:pt>
                <c:pt idx="16511">
                  <c:v>7.1001156250015987</c:v>
                </c:pt>
                <c:pt idx="16512">
                  <c:v>7.1000743750015989</c:v>
                </c:pt>
                <c:pt idx="16513">
                  <c:v>7.1003143750015987</c:v>
                </c:pt>
                <c:pt idx="16514">
                  <c:v>7.1006393750015988</c:v>
                </c:pt>
                <c:pt idx="16515">
                  <c:v>7.1009731250015991</c:v>
                </c:pt>
                <c:pt idx="16516">
                  <c:v>7.1013818750015991</c:v>
                </c:pt>
                <c:pt idx="16517">
                  <c:v>7.1017562500000002</c:v>
                </c:pt>
                <c:pt idx="16518">
                  <c:v>7.1021200000000002</c:v>
                </c:pt>
                <c:pt idx="16519">
                  <c:v>7.1025531250015987</c:v>
                </c:pt>
                <c:pt idx="16520">
                  <c:v>7.1029468750015994</c:v>
                </c:pt>
                <c:pt idx="16521">
                  <c:v>7.1033443750015994</c:v>
                </c:pt>
                <c:pt idx="16522">
                  <c:v>7.1036912499999998</c:v>
                </c:pt>
                <c:pt idx="16523">
                  <c:v>7.10405</c:v>
                </c:pt>
                <c:pt idx="16524">
                  <c:v>7.1044031250015989</c:v>
                </c:pt>
                <c:pt idx="16525">
                  <c:v>7.1047574999999998</c:v>
                </c:pt>
                <c:pt idx="16526">
                  <c:v>7.10509375</c:v>
                </c:pt>
                <c:pt idx="16527">
                  <c:v>7.1054174999999997</c:v>
                </c:pt>
                <c:pt idx="16528">
                  <c:v>7.105033125001599</c:v>
                </c:pt>
                <c:pt idx="16529">
                  <c:v>7.1046899999999997</c:v>
                </c:pt>
                <c:pt idx="16530">
                  <c:v>7.1051512499999996</c:v>
                </c:pt>
                <c:pt idx="16531">
                  <c:v>7.1054762499999997</c:v>
                </c:pt>
                <c:pt idx="16532">
                  <c:v>7.1058124999999999</c:v>
                </c:pt>
                <c:pt idx="16533">
                  <c:v>7.1062099999999999</c:v>
                </c:pt>
                <c:pt idx="16534">
                  <c:v>7.1065899999999997</c:v>
                </c:pt>
                <c:pt idx="16535">
                  <c:v>7.1069168750015992</c:v>
                </c:pt>
                <c:pt idx="16536">
                  <c:v>7.1065750000000003</c:v>
                </c:pt>
                <c:pt idx="16537">
                  <c:v>7.1061300000000003</c:v>
                </c:pt>
                <c:pt idx="16538">
                  <c:v>7.1055281250015989</c:v>
                </c:pt>
                <c:pt idx="16539">
                  <c:v>7.1051875000000004</c:v>
                </c:pt>
                <c:pt idx="16540">
                  <c:v>7.1045431250015989</c:v>
                </c:pt>
                <c:pt idx="16541">
                  <c:v>7.1042149999999999</c:v>
                </c:pt>
                <c:pt idx="16542">
                  <c:v>7.1038724999999996</c:v>
                </c:pt>
                <c:pt idx="16543">
                  <c:v>7.1034081250015992</c:v>
                </c:pt>
                <c:pt idx="16544">
                  <c:v>7.1029524999999998</c:v>
                </c:pt>
                <c:pt idx="16545">
                  <c:v>7.1025193750015987</c:v>
                </c:pt>
                <c:pt idx="16546">
                  <c:v>7.1021831250015994</c:v>
                </c:pt>
                <c:pt idx="16547">
                  <c:v>7.1018474999999999</c:v>
                </c:pt>
                <c:pt idx="16548">
                  <c:v>7.1014312500000001</c:v>
                </c:pt>
                <c:pt idx="16549">
                  <c:v>7.101034375001599</c:v>
                </c:pt>
                <c:pt idx="16550">
                  <c:v>7.1009431250015993</c:v>
                </c:pt>
                <c:pt idx="16551">
                  <c:v>7.1007337499999998</c:v>
                </c:pt>
                <c:pt idx="16552">
                  <c:v>7.1008193750015991</c:v>
                </c:pt>
                <c:pt idx="16553">
                  <c:v>7.1011437500000003</c:v>
                </c:pt>
                <c:pt idx="16554">
                  <c:v>7.1014893750015986</c:v>
                </c:pt>
                <c:pt idx="16555">
                  <c:v>7.1018168750015986</c:v>
                </c:pt>
                <c:pt idx="16556">
                  <c:v>7.1021668750015987</c:v>
                </c:pt>
                <c:pt idx="16557">
                  <c:v>7.1025318750015991</c:v>
                </c:pt>
                <c:pt idx="16558">
                  <c:v>7.1029749999999998</c:v>
                </c:pt>
                <c:pt idx="16559">
                  <c:v>7.1026337499999999</c:v>
                </c:pt>
                <c:pt idx="16560">
                  <c:v>7.1021725</c:v>
                </c:pt>
                <c:pt idx="16561">
                  <c:v>7.1018425000000001</c:v>
                </c:pt>
                <c:pt idx="16562">
                  <c:v>7.1021981250015989</c:v>
                </c:pt>
                <c:pt idx="16563">
                  <c:v>7.1025762500000003</c:v>
                </c:pt>
                <c:pt idx="16564">
                  <c:v>7.1029662499999997</c:v>
                </c:pt>
                <c:pt idx="16565">
                  <c:v>7.1032937499999997</c:v>
                </c:pt>
                <c:pt idx="16566">
                  <c:v>7.103625625001599</c:v>
                </c:pt>
                <c:pt idx="16567">
                  <c:v>7.1036056250015989</c:v>
                </c:pt>
                <c:pt idx="16568">
                  <c:v>7.1039856250015987</c:v>
                </c:pt>
                <c:pt idx="16569">
                  <c:v>7.1042056250015992</c:v>
                </c:pt>
                <c:pt idx="16570">
                  <c:v>7.1042649999999998</c:v>
                </c:pt>
                <c:pt idx="16571">
                  <c:v>7.1038756250015993</c:v>
                </c:pt>
                <c:pt idx="16572">
                  <c:v>7.1033218750015994</c:v>
                </c:pt>
                <c:pt idx="16573">
                  <c:v>7.1025637499999998</c:v>
                </c:pt>
                <c:pt idx="16574">
                  <c:v>7.1021274999999999</c:v>
                </c:pt>
                <c:pt idx="16575">
                  <c:v>7.1016168750015991</c:v>
                </c:pt>
                <c:pt idx="16576">
                  <c:v>7.1011274999999996</c:v>
                </c:pt>
                <c:pt idx="16577">
                  <c:v>7.1006537500000002</c:v>
                </c:pt>
                <c:pt idx="16578">
                  <c:v>7.1002087500000002</c:v>
                </c:pt>
                <c:pt idx="16579">
                  <c:v>7.0997118750015993</c:v>
                </c:pt>
                <c:pt idx="16580">
                  <c:v>7.0992499999999996</c:v>
                </c:pt>
                <c:pt idx="16581">
                  <c:v>7.098851875001599</c:v>
                </c:pt>
                <c:pt idx="16582">
                  <c:v>7.0984168750015986</c:v>
                </c:pt>
                <c:pt idx="16583">
                  <c:v>7.0978856250015987</c:v>
                </c:pt>
                <c:pt idx="16584">
                  <c:v>7.0974399999999997</c:v>
                </c:pt>
                <c:pt idx="16585">
                  <c:v>7.0970275000000003</c:v>
                </c:pt>
                <c:pt idx="16586">
                  <c:v>7.0966887500000002</c:v>
                </c:pt>
                <c:pt idx="16587">
                  <c:v>7.0962406250015988</c:v>
                </c:pt>
                <c:pt idx="16588">
                  <c:v>7.0959093750015994</c:v>
                </c:pt>
                <c:pt idx="16589">
                  <c:v>7.0959931250015993</c:v>
                </c:pt>
                <c:pt idx="16590">
                  <c:v>7.0964043750015993</c:v>
                </c:pt>
                <c:pt idx="16591">
                  <c:v>7.0967618750015991</c:v>
                </c:pt>
                <c:pt idx="16592">
                  <c:v>7.0971131250015986</c:v>
                </c:pt>
                <c:pt idx="16593">
                  <c:v>7.0974962499999998</c:v>
                </c:pt>
                <c:pt idx="16594">
                  <c:v>7.0979762500000003</c:v>
                </c:pt>
                <c:pt idx="16595">
                  <c:v>7.0984137499999997</c:v>
                </c:pt>
                <c:pt idx="16596">
                  <c:v>7.09885375</c:v>
                </c:pt>
                <c:pt idx="16597">
                  <c:v>7.0992443750015992</c:v>
                </c:pt>
                <c:pt idx="16598">
                  <c:v>7.099624375001599</c:v>
                </c:pt>
                <c:pt idx="16599">
                  <c:v>7.1000750000000004</c:v>
                </c:pt>
                <c:pt idx="16600">
                  <c:v>7.1004856250015989</c:v>
                </c:pt>
                <c:pt idx="16601">
                  <c:v>7.1008881250015987</c:v>
                </c:pt>
                <c:pt idx="16602">
                  <c:v>7.1012106250015989</c:v>
                </c:pt>
                <c:pt idx="16603">
                  <c:v>7.1015750000000004</c:v>
                </c:pt>
                <c:pt idx="16604">
                  <c:v>7.101915</c:v>
                </c:pt>
                <c:pt idx="16605">
                  <c:v>7.1022912500000004</c:v>
                </c:pt>
                <c:pt idx="16606">
                  <c:v>7.1026893750015994</c:v>
                </c:pt>
                <c:pt idx="16607">
                  <c:v>7.1030875</c:v>
                </c:pt>
                <c:pt idx="16608">
                  <c:v>7.1034456250015987</c:v>
                </c:pt>
                <c:pt idx="16609">
                  <c:v>7.1037962500000003</c:v>
                </c:pt>
                <c:pt idx="16610">
                  <c:v>7.1041493750015992</c:v>
                </c:pt>
                <c:pt idx="16611">
                  <c:v>7.1044856250015993</c:v>
                </c:pt>
                <c:pt idx="16612">
                  <c:v>7.1048531250015987</c:v>
                </c:pt>
                <c:pt idx="16613">
                  <c:v>7.1051812500000002</c:v>
                </c:pt>
                <c:pt idx="16614">
                  <c:v>7.1049593750015987</c:v>
                </c:pt>
                <c:pt idx="16615">
                  <c:v>7.1046275000000003</c:v>
                </c:pt>
                <c:pt idx="16616">
                  <c:v>7.1042618750015993</c:v>
                </c:pt>
                <c:pt idx="16617">
                  <c:v>7.1039393750015991</c:v>
                </c:pt>
                <c:pt idx="16618">
                  <c:v>7.1035637500000002</c:v>
                </c:pt>
                <c:pt idx="16619">
                  <c:v>7.10324125</c:v>
                </c:pt>
                <c:pt idx="16620">
                  <c:v>7.1026943750015992</c:v>
                </c:pt>
                <c:pt idx="16621">
                  <c:v>7.1021018750015994</c:v>
                </c:pt>
                <c:pt idx="16622">
                  <c:v>7.1014962500000003</c:v>
                </c:pt>
                <c:pt idx="16623">
                  <c:v>7.101009375001599</c:v>
                </c:pt>
                <c:pt idx="16624">
                  <c:v>7.1005543750015994</c:v>
                </c:pt>
                <c:pt idx="16625">
                  <c:v>7.1002225000000001</c:v>
                </c:pt>
                <c:pt idx="16626">
                  <c:v>7.0997443750015989</c:v>
                </c:pt>
                <c:pt idx="16627">
                  <c:v>7.0992843750015986</c:v>
                </c:pt>
                <c:pt idx="16628">
                  <c:v>7.0987806250015986</c:v>
                </c:pt>
                <c:pt idx="16629">
                  <c:v>7.0982668750015989</c:v>
                </c:pt>
                <c:pt idx="16630">
                  <c:v>7.0978268750015987</c:v>
                </c:pt>
                <c:pt idx="16631">
                  <c:v>7.0974012499999999</c:v>
                </c:pt>
                <c:pt idx="16632">
                  <c:v>7.0970374999999999</c:v>
                </c:pt>
                <c:pt idx="16633">
                  <c:v>7.096680625001599</c:v>
                </c:pt>
                <c:pt idx="16634">
                  <c:v>7.0970118750015994</c:v>
                </c:pt>
                <c:pt idx="16635">
                  <c:v>7.097396875001599</c:v>
                </c:pt>
                <c:pt idx="16636">
                  <c:v>7.0977362499999996</c:v>
                </c:pt>
                <c:pt idx="16637">
                  <c:v>7.0981156250015989</c:v>
                </c:pt>
                <c:pt idx="16638">
                  <c:v>7.0982668750015989</c:v>
                </c:pt>
                <c:pt idx="16639">
                  <c:v>7.0979231250015991</c:v>
                </c:pt>
                <c:pt idx="16640">
                  <c:v>7.09786625</c:v>
                </c:pt>
                <c:pt idx="16641">
                  <c:v>7.0973674999999998</c:v>
                </c:pt>
                <c:pt idx="16642">
                  <c:v>7.0970449999999996</c:v>
                </c:pt>
                <c:pt idx="16643">
                  <c:v>7.0972243750015993</c:v>
                </c:pt>
                <c:pt idx="16644">
                  <c:v>7.0976156250015991</c:v>
                </c:pt>
                <c:pt idx="16645">
                  <c:v>7.0978143750015992</c:v>
                </c:pt>
                <c:pt idx="16646">
                  <c:v>7.0978312499999996</c:v>
                </c:pt>
                <c:pt idx="16647">
                  <c:v>7.0974906250015986</c:v>
                </c:pt>
                <c:pt idx="16648">
                  <c:v>7.0974062499999997</c:v>
                </c:pt>
                <c:pt idx="16649">
                  <c:v>7.0970737499999998</c:v>
                </c:pt>
                <c:pt idx="16650">
                  <c:v>7.0972625000000003</c:v>
                </c:pt>
                <c:pt idx="16651">
                  <c:v>7.0972781250015986</c:v>
                </c:pt>
                <c:pt idx="16652">
                  <c:v>7.0974137500000003</c:v>
                </c:pt>
                <c:pt idx="16653">
                  <c:v>7.0977581250015991</c:v>
                </c:pt>
                <c:pt idx="16654">
                  <c:v>7.0981043750015989</c:v>
                </c:pt>
                <c:pt idx="16655">
                  <c:v>7.0976606250015992</c:v>
                </c:pt>
                <c:pt idx="16656">
                  <c:v>7.0972125000000004</c:v>
                </c:pt>
                <c:pt idx="16657">
                  <c:v>7.0968381250015993</c:v>
                </c:pt>
                <c:pt idx="16658">
                  <c:v>7.0964537500000002</c:v>
                </c:pt>
                <c:pt idx="16659">
                  <c:v>7.0961006250015988</c:v>
                </c:pt>
                <c:pt idx="16660">
                  <c:v>7.0957125000000003</c:v>
                </c:pt>
                <c:pt idx="16661">
                  <c:v>7.0953631250015992</c:v>
                </c:pt>
                <c:pt idx="16662">
                  <c:v>7.095038125001599</c:v>
                </c:pt>
                <c:pt idx="16663">
                  <c:v>7.0947893750015991</c:v>
                </c:pt>
                <c:pt idx="16664">
                  <c:v>7.0943843750015994</c:v>
                </c:pt>
                <c:pt idx="16665">
                  <c:v>7.0940462499999999</c:v>
                </c:pt>
                <c:pt idx="16666">
                  <c:v>7.0938531250015986</c:v>
                </c:pt>
                <c:pt idx="16667">
                  <c:v>7.0941124999999996</c:v>
                </c:pt>
                <c:pt idx="16668">
                  <c:v>7.0940856250015987</c:v>
                </c:pt>
                <c:pt idx="16669">
                  <c:v>7.0944293750015994</c:v>
                </c:pt>
                <c:pt idx="16670">
                  <c:v>7.0948068750015993</c:v>
                </c:pt>
                <c:pt idx="16671">
                  <c:v>7.0951275000000003</c:v>
                </c:pt>
                <c:pt idx="16672">
                  <c:v>7.0955250000000003</c:v>
                </c:pt>
                <c:pt idx="16673">
                  <c:v>7.0958562499999998</c:v>
                </c:pt>
                <c:pt idx="16674">
                  <c:v>7.0962100000000001</c:v>
                </c:pt>
                <c:pt idx="16675">
                  <c:v>7.09660125</c:v>
                </c:pt>
                <c:pt idx="16676">
                  <c:v>7.096965</c:v>
                </c:pt>
                <c:pt idx="16677">
                  <c:v>7.0972868750015987</c:v>
                </c:pt>
                <c:pt idx="16678">
                  <c:v>7.097738125001599</c:v>
                </c:pt>
                <c:pt idx="16679">
                  <c:v>7.0980931250015988</c:v>
                </c:pt>
                <c:pt idx="16680">
                  <c:v>7.0984431250015989</c:v>
                </c:pt>
                <c:pt idx="16681">
                  <c:v>7.0987787500000001</c:v>
                </c:pt>
                <c:pt idx="16682">
                  <c:v>7.0991262500000003</c:v>
                </c:pt>
                <c:pt idx="16683">
                  <c:v>7.0996062499999999</c:v>
                </c:pt>
                <c:pt idx="16684">
                  <c:v>7.1000287499999999</c:v>
                </c:pt>
                <c:pt idx="16685">
                  <c:v>7.1003693750015993</c:v>
                </c:pt>
                <c:pt idx="16686">
                  <c:v>7.1006956250015989</c:v>
                </c:pt>
                <c:pt idx="16687">
                  <c:v>7.1010756250015987</c:v>
                </c:pt>
                <c:pt idx="16688">
                  <c:v>7.1008756250015992</c:v>
                </c:pt>
                <c:pt idx="16689">
                  <c:v>7.1004750000000003</c:v>
                </c:pt>
                <c:pt idx="16690">
                  <c:v>7.0999731250015987</c:v>
                </c:pt>
                <c:pt idx="16691">
                  <c:v>7.0995056250015987</c:v>
                </c:pt>
                <c:pt idx="16692">
                  <c:v>7.0989868750015992</c:v>
                </c:pt>
                <c:pt idx="16693">
                  <c:v>7.0984125000000002</c:v>
                </c:pt>
                <c:pt idx="16694">
                  <c:v>7.0977437500000002</c:v>
                </c:pt>
                <c:pt idx="16695">
                  <c:v>7.0974181250015986</c:v>
                </c:pt>
                <c:pt idx="16696">
                  <c:v>7.0967337500000003</c:v>
                </c:pt>
                <c:pt idx="16697">
                  <c:v>7.0963812500000003</c:v>
                </c:pt>
                <c:pt idx="16698">
                  <c:v>7.0959756250015991</c:v>
                </c:pt>
                <c:pt idx="16699">
                  <c:v>7.0956068750015993</c:v>
                </c:pt>
                <c:pt idx="16700">
                  <c:v>7.0952431250015993</c:v>
                </c:pt>
                <c:pt idx="16701">
                  <c:v>7.0948874999999996</c:v>
                </c:pt>
                <c:pt idx="16702">
                  <c:v>7.094498125001599</c:v>
                </c:pt>
                <c:pt idx="16703">
                  <c:v>7.0940968750015987</c:v>
                </c:pt>
                <c:pt idx="16704">
                  <c:v>7.0936956250015992</c:v>
                </c:pt>
                <c:pt idx="16705">
                  <c:v>7.0932924999999996</c:v>
                </c:pt>
                <c:pt idx="16706">
                  <c:v>7.0927125000000002</c:v>
                </c:pt>
                <c:pt idx="16707">
                  <c:v>7.092189375001599</c:v>
                </c:pt>
                <c:pt idx="16708">
                  <c:v>7.0916550000000003</c:v>
                </c:pt>
                <c:pt idx="16709">
                  <c:v>7.0912581250015991</c:v>
                </c:pt>
                <c:pt idx="16710">
                  <c:v>7.0909199999999997</c:v>
                </c:pt>
                <c:pt idx="16711">
                  <c:v>7.090521875001599</c:v>
                </c:pt>
                <c:pt idx="16712">
                  <c:v>7.0901906250015987</c:v>
                </c:pt>
                <c:pt idx="16713">
                  <c:v>7.08977375</c:v>
                </c:pt>
                <c:pt idx="16714">
                  <c:v>7.0894368750015992</c:v>
                </c:pt>
                <c:pt idx="16715">
                  <c:v>7.0892650000000001</c:v>
                </c:pt>
                <c:pt idx="16716">
                  <c:v>7.0888231250015989</c:v>
                </c:pt>
                <c:pt idx="16717">
                  <c:v>7.0883562500000004</c:v>
                </c:pt>
                <c:pt idx="16718">
                  <c:v>7.0879675000000004</c:v>
                </c:pt>
                <c:pt idx="16719">
                  <c:v>7.0876156250015994</c:v>
                </c:pt>
                <c:pt idx="16720">
                  <c:v>7.0871487499999999</c:v>
                </c:pt>
                <c:pt idx="16721">
                  <c:v>7.0869581250015994</c:v>
                </c:pt>
                <c:pt idx="16722">
                  <c:v>7.0864975000000001</c:v>
                </c:pt>
                <c:pt idx="16723">
                  <c:v>7.0860706250015992</c:v>
                </c:pt>
                <c:pt idx="16724">
                  <c:v>7.08548125</c:v>
                </c:pt>
                <c:pt idx="16725">
                  <c:v>7.0849418750015989</c:v>
                </c:pt>
                <c:pt idx="16726">
                  <c:v>7.0845568750015993</c:v>
                </c:pt>
                <c:pt idx="16727">
                  <c:v>7.0844631250015988</c:v>
                </c:pt>
                <c:pt idx="16728">
                  <c:v>7.0848837500000004</c:v>
                </c:pt>
                <c:pt idx="16729">
                  <c:v>7.0852293750015987</c:v>
                </c:pt>
                <c:pt idx="16730">
                  <c:v>7.0856343750015993</c:v>
                </c:pt>
                <c:pt idx="16731">
                  <c:v>7.086005625001599</c:v>
                </c:pt>
                <c:pt idx="16732">
                  <c:v>7.0864031250015991</c:v>
                </c:pt>
                <c:pt idx="16733">
                  <c:v>7.0867849999999999</c:v>
                </c:pt>
                <c:pt idx="16734">
                  <c:v>7.0871943750015989</c:v>
                </c:pt>
                <c:pt idx="16735">
                  <c:v>7.0875750000000002</c:v>
                </c:pt>
                <c:pt idx="16736">
                  <c:v>7.0879443750015989</c:v>
                </c:pt>
                <c:pt idx="16737">
                  <c:v>7.0882668750015991</c:v>
                </c:pt>
                <c:pt idx="16738">
                  <c:v>7.0887037499999996</c:v>
                </c:pt>
                <c:pt idx="16739">
                  <c:v>7.0891056250015989</c:v>
                </c:pt>
                <c:pt idx="16740">
                  <c:v>7.0894325</c:v>
                </c:pt>
                <c:pt idx="16741">
                  <c:v>7.0897612499999996</c:v>
                </c:pt>
                <c:pt idx="16742">
                  <c:v>7.0901293750015988</c:v>
                </c:pt>
                <c:pt idx="16743">
                  <c:v>7.0904699999999998</c:v>
                </c:pt>
                <c:pt idx="16744">
                  <c:v>7.0908306250015993</c:v>
                </c:pt>
                <c:pt idx="16745">
                  <c:v>7.0911968750015992</c:v>
                </c:pt>
                <c:pt idx="16746">
                  <c:v>7.0916818750015986</c:v>
                </c:pt>
                <c:pt idx="16747">
                  <c:v>7.0920206250015987</c:v>
                </c:pt>
                <c:pt idx="16748">
                  <c:v>7.0923587499999998</c:v>
                </c:pt>
                <c:pt idx="16749">
                  <c:v>7.0925700000000003</c:v>
                </c:pt>
                <c:pt idx="16750">
                  <c:v>7.0923718750015992</c:v>
                </c:pt>
                <c:pt idx="16751">
                  <c:v>7.0919906250015989</c:v>
                </c:pt>
                <c:pt idx="16752">
                  <c:v>7.0915675</c:v>
                </c:pt>
                <c:pt idx="16753">
                  <c:v>7.0911062500000002</c:v>
                </c:pt>
                <c:pt idx="16754">
                  <c:v>7.0904606250015991</c:v>
                </c:pt>
                <c:pt idx="16755">
                  <c:v>7.0900937500000003</c:v>
                </c:pt>
                <c:pt idx="16756">
                  <c:v>7.0896581250015993</c:v>
                </c:pt>
                <c:pt idx="16757">
                  <c:v>7.0892825000000004</c:v>
                </c:pt>
                <c:pt idx="16758">
                  <c:v>7.08885875</c:v>
                </c:pt>
                <c:pt idx="16759">
                  <c:v>7.0883812500000003</c:v>
                </c:pt>
                <c:pt idx="16760">
                  <c:v>7.0879218750015989</c:v>
                </c:pt>
                <c:pt idx="16761">
                  <c:v>7.0874818750015987</c:v>
                </c:pt>
                <c:pt idx="16762">
                  <c:v>7.0871306250015991</c:v>
                </c:pt>
                <c:pt idx="16763">
                  <c:v>7.0867718750015989</c:v>
                </c:pt>
                <c:pt idx="16764">
                  <c:v>7.0861749999999999</c:v>
                </c:pt>
                <c:pt idx="16765">
                  <c:v>7.0856181250015986</c:v>
                </c:pt>
                <c:pt idx="16766">
                  <c:v>7.0851056250015993</c:v>
                </c:pt>
                <c:pt idx="16767">
                  <c:v>7.0847093750015988</c:v>
                </c:pt>
                <c:pt idx="16768">
                  <c:v>7.0843287500000001</c:v>
                </c:pt>
                <c:pt idx="16769">
                  <c:v>7.08402625</c:v>
                </c:pt>
                <c:pt idx="16770">
                  <c:v>7.08369625</c:v>
                </c:pt>
                <c:pt idx="16771">
                  <c:v>7.0840912500000002</c:v>
                </c:pt>
                <c:pt idx="16772">
                  <c:v>7.0844187500000002</c:v>
                </c:pt>
                <c:pt idx="16773">
                  <c:v>7.0848643750015992</c:v>
                </c:pt>
                <c:pt idx="16774">
                  <c:v>7.0852612500000003</c:v>
                </c:pt>
                <c:pt idx="16775">
                  <c:v>7.0856468750015988</c:v>
                </c:pt>
                <c:pt idx="16776">
                  <c:v>7.0860093750015993</c:v>
                </c:pt>
                <c:pt idx="16777">
                  <c:v>7.0863924999999997</c:v>
                </c:pt>
                <c:pt idx="16778">
                  <c:v>7.0867212500000001</c:v>
                </c:pt>
                <c:pt idx="16779">
                  <c:v>7.087074375001599</c:v>
                </c:pt>
                <c:pt idx="16780">
                  <c:v>7.0875475000000003</c:v>
                </c:pt>
                <c:pt idx="16781">
                  <c:v>7.0880493750015994</c:v>
                </c:pt>
                <c:pt idx="16782">
                  <c:v>7.0883900000000004</c:v>
                </c:pt>
                <c:pt idx="16783">
                  <c:v>7.0887162500000001</c:v>
                </c:pt>
                <c:pt idx="16784">
                  <c:v>7.0891531250015989</c:v>
                </c:pt>
                <c:pt idx="16785">
                  <c:v>7.0895156250015994</c:v>
                </c:pt>
                <c:pt idx="16786">
                  <c:v>7.08913875</c:v>
                </c:pt>
                <c:pt idx="16787">
                  <c:v>7.0894662500000001</c:v>
                </c:pt>
                <c:pt idx="16788">
                  <c:v>7.0891056250015989</c:v>
                </c:pt>
                <c:pt idx="16789">
                  <c:v>7.0887443750015988</c:v>
                </c:pt>
                <c:pt idx="16790">
                  <c:v>7.0891250000000001</c:v>
                </c:pt>
                <c:pt idx="16791">
                  <c:v>7.0895156250015994</c:v>
                </c:pt>
                <c:pt idx="16792">
                  <c:v>7.0898918750015989</c:v>
                </c:pt>
                <c:pt idx="16793">
                  <c:v>7.0895681250015992</c:v>
                </c:pt>
                <c:pt idx="16794">
                  <c:v>7.0890700000000004</c:v>
                </c:pt>
                <c:pt idx="16795">
                  <c:v>7.0887200000000004</c:v>
                </c:pt>
                <c:pt idx="16796">
                  <c:v>7.0883368750015991</c:v>
                </c:pt>
                <c:pt idx="16797">
                  <c:v>7.0879943750015988</c:v>
                </c:pt>
                <c:pt idx="16798">
                  <c:v>7.08761375</c:v>
                </c:pt>
                <c:pt idx="16799">
                  <c:v>7.0872481250015991</c:v>
                </c:pt>
                <c:pt idx="16800">
                  <c:v>7.0869262500000003</c:v>
                </c:pt>
                <c:pt idx="16801">
                  <c:v>7.0865875000000003</c:v>
                </c:pt>
                <c:pt idx="16802">
                  <c:v>7.0864475000000002</c:v>
                </c:pt>
                <c:pt idx="16803">
                  <c:v>7.0864143750015991</c:v>
                </c:pt>
                <c:pt idx="16804">
                  <c:v>7.0868006250015991</c:v>
                </c:pt>
                <c:pt idx="16805">
                  <c:v>7.0871374999999999</c:v>
                </c:pt>
                <c:pt idx="16806">
                  <c:v>7.0866481250015987</c:v>
                </c:pt>
                <c:pt idx="16807">
                  <c:v>7.0862556250015993</c:v>
                </c:pt>
                <c:pt idx="16808">
                  <c:v>7.085818125001599</c:v>
                </c:pt>
                <c:pt idx="16809">
                  <c:v>7.0852468750015989</c:v>
                </c:pt>
                <c:pt idx="16810">
                  <c:v>7.0849131250015986</c:v>
                </c:pt>
                <c:pt idx="16811">
                  <c:v>7.0845306250015989</c:v>
                </c:pt>
                <c:pt idx="16812">
                  <c:v>7.08418875</c:v>
                </c:pt>
                <c:pt idx="16813">
                  <c:v>7.0837987499999997</c:v>
                </c:pt>
                <c:pt idx="16814">
                  <c:v>7.0831637499999998</c:v>
                </c:pt>
                <c:pt idx="16815">
                  <c:v>7.0825699999999996</c:v>
                </c:pt>
                <c:pt idx="16816">
                  <c:v>7.081923125001599</c:v>
                </c:pt>
                <c:pt idx="16817">
                  <c:v>7.0813406250015989</c:v>
                </c:pt>
                <c:pt idx="16818">
                  <c:v>7.0809162499999996</c:v>
                </c:pt>
                <c:pt idx="16819">
                  <c:v>7.0804987500000003</c:v>
                </c:pt>
                <c:pt idx="16820">
                  <c:v>7.0800824999999996</c:v>
                </c:pt>
                <c:pt idx="16821">
                  <c:v>7.0796493750015994</c:v>
                </c:pt>
                <c:pt idx="16822">
                  <c:v>7.0792318750015992</c:v>
                </c:pt>
                <c:pt idx="16823">
                  <c:v>7.0790125000000002</c:v>
                </c:pt>
                <c:pt idx="16824">
                  <c:v>7.0793493750015992</c:v>
                </c:pt>
                <c:pt idx="16825">
                  <c:v>7.0797437499999996</c:v>
                </c:pt>
                <c:pt idx="16826">
                  <c:v>7.0800781250015987</c:v>
                </c:pt>
                <c:pt idx="16827">
                  <c:v>7.080423125001599</c:v>
                </c:pt>
                <c:pt idx="16828">
                  <c:v>7.0800506250015989</c:v>
                </c:pt>
                <c:pt idx="16829">
                  <c:v>7.0796893750015988</c:v>
                </c:pt>
                <c:pt idx="16830">
                  <c:v>7.0793625000000002</c:v>
                </c:pt>
                <c:pt idx="16831">
                  <c:v>7.0790243750015991</c:v>
                </c:pt>
                <c:pt idx="16832">
                  <c:v>7.0793875000000002</c:v>
                </c:pt>
                <c:pt idx="16833">
                  <c:v>7.0797137499999998</c:v>
                </c:pt>
                <c:pt idx="16834">
                  <c:v>7.0800675000000002</c:v>
                </c:pt>
                <c:pt idx="16835">
                  <c:v>7.0804243750015994</c:v>
                </c:pt>
                <c:pt idx="16836">
                  <c:v>7.0808418750015987</c:v>
                </c:pt>
                <c:pt idx="16837">
                  <c:v>7.0811675000000003</c:v>
                </c:pt>
                <c:pt idx="16838">
                  <c:v>7.0815506250015989</c:v>
                </c:pt>
                <c:pt idx="16839">
                  <c:v>7.0819106250015986</c:v>
                </c:pt>
                <c:pt idx="16840">
                  <c:v>7.0822543750015994</c:v>
                </c:pt>
                <c:pt idx="16841">
                  <c:v>7.0826037499999996</c:v>
                </c:pt>
                <c:pt idx="16842">
                  <c:v>7.0829412500000002</c:v>
                </c:pt>
                <c:pt idx="16843">
                  <c:v>7.0833862500000002</c:v>
                </c:pt>
                <c:pt idx="16844">
                  <c:v>7.0837787499999996</c:v>
                </c:pt>
                <c:pt idx="16845">
                  <c:v>7.0841181250015994</c:v>
                </c:pt>
                <c:pt idx="16846">
                  <c:v>7.0837906250015994</c:v>
                </c:pt>
                <c:pt idx="16847">
                  <c:v>7.0834681250015992</c:v>
                </c:pt>
                <c:pt idx="16848">
                  <c:v>7.0828543750015989</c:v>
                </c:pt>
                <c:pt idx="16849">
                  <c:v>7.0823850000000004</c:v>
                </c:pt>
                <c:pt idx="16850">
                  <c:v>7.0819049999999999</c:v>
                </c:pt>
                <c:pt idx="16851">
                  <c:v>7.0815506250015989</c:v>
                </c:pt>
                <c:pt idx="16852">
                  <c:v>7.0811512499999996</c:v>
                </c:pt>
                <c:pt idx="16853">
                  <c:v>7.0806843750015993</c:v>
                </c:pt>
                <c:pt idx="16854">
                  <c:v>7.0802787499999997</c:v>
                </c:pt>
                <c:pt idx="16855">
                  <c:v>7.0799281250015991</c:v>
                </c:pt>
                <c:pt idx="16856">
                  <c:v>7.0800562500000002</c:v>
                </c:pt>
                <c:pt idx="16857">
                  <c:v>7.079860625001599</c:v>
                </c:pt>
                <c:pt idx="16858">
                  <c:v>7.0795387500000002</c:v>
                </c:pt>
                <c:pt idx="16859">
                  <c:v>7.0799231250015993</c:v>
                </c:pt>
                <c:pt idx="16860">
                  <c:v>7.0802681250015986</c:v>
                </c:pt>
                <c:pt idx="16861">
                  <c:v>7.0806087499999997</c:v>
                </c:pt>
                <c:pt idx="16862">
                  <c:v>7.0808212499999996</c:v>
                </c:pt>
                <c:pt idx="16863">
                  <c:v>7.0804331250015986</c:v>
                </c:pt>
                <c:pt idx="16864">
                  <c:v>7.0800681250015991</c:v>
                </c:pt>
                <c:pt idx="16865">
                  <c:v>7.0797306250015986</c:v>
                </c:pt>
                <c:pt idx="16866">
                  <c:v>7.0798662500000002</c:v>
                </c:pt>
                <c:pt idx="16867">
                  <c:v>7.0798874999999999</c:v>
                </c:pt>
                <c:pt idx="16868">
                  <c:v>7.0798531250015992</c:v>
                </c:pt>
                <c:pt idx="16869">
                  <c:v>7.0798350000000001</c:v>
                </c:pt>
                <c:pt idx="16870">
                  <c:v>7.0801981250015986</c:v>
                </c:pt>
                <c:pt idx="16871">
                  <c:v>7.0805281250015986</c:v>
                </c:pt>
                <c:pt idx="16872">
                  <c:v>7.0808549999999997</c:v>
                </c:pt>
                <c:pt idx="16873">
                  <c:v>7.0812062500000001</c:v>
                </c:pt>
                <c:pt idx="16874">
                  <c:v>7.0815475000000001</c:v>
                </c:pt>
                <c:pt idx="16875">
                  <c:v>7.0818793750015994</c:v>
                </c:pt>
                <c:pt idx="16876">
                  <c:v>7.0820499999999997</c:v>
                </c:pt>
                <c:pt idx="16877">
                  <c:v>7.0816606250015992</c:v>
                </c:pt>
                <c:pt idx="16878">
                  <c:v>7.0811743750015994</c:v>
                </c:pt>
                <c:pt idx="16879">
                  <c:v>7.0807668750015988</c:v>
                </c:pt>
                <c:pt idx="16880">
                  <c:v>7.080316875001599</c:v>
                </c:pt>
                <c:pt idx="16881">
                  <c:v>7.0799618750015991</c:v>
                </c:pt>
                <c:pt idx="16882">
                  <c:v>7.0796262499999996</c:v>
                </c:pt>
                <c:pt idx="16883">
                  <c:v>7.0792574999999998</c:v>
                </c:pt>
                <c:pt idx="16884">
                  <c:v>7.0789024999999999</c:v>
                </c:pt>
                <c:pt idx="16885">
                  <c:v>7.0785031250015988</c:v>
                </c:pt>
                <c:pt idx="16886">
                  <c:v>7.0781531250015988</c:v>
                </c:pt>
                <c:pt idx="16887">
                  <c:v>7.0777318750015992</c:v>
                </c:pt>
                <c:pt idx="16888">
                  <c:v>7.0773287500000004</c:v>
                </c:pt>
                <c:pt idx="16889">
                  <c:v>7.0769175000000004</c:v>
                </c:pt>
                <c:pt idx="16890">
                  <c:v>7.0765256250015991</c:v>
                </c:pt>
                <c:pt idx="16891">
                  <c:v>7.076128125001599</c:v>
                </c:pt>
                <c:pt idx="16892">
                  <c:v>7.0761275000000001</c:v>
                </c:pt>
                <c:pt idx="16893">
                  <c:v>7.0766206250015991</c:v>
                </c:pt>
                <c:pt idx="16894">
                  <c:v>7.0769887499999999</c:v>
                </c:pt>
                <c:pt idx="16895">
                  <c:v>7.0773675000000003</c:v>
                </c:pt>
                <c:pt idx="16896">
                  <c:v>7.0777162499999999</c:v>
                </c:pt>
                <c:pt idx="16897">
                  <c:v>7.0780668750015989</c:v>
                </c:pt>
                <c:pt idx="16898">
                  <c:v>7.0784200000000004</c:v>
                </c:pt>
                <c:pt idx="16899">
                  <c:v>7.0787481250015993</c:v>
                </c:pt>
                <c:pt idx="16900">
                  <c:v>7.079121875001599</c:v>
                </c:pt>
                <c:pt idx="16901">
                  <c:v>7.0795325</c:v>
                </c:pt>
                <c:pt idx="16902">
                  <c:v>7.0799812500000003</c:v>
                </c:pt>
                <c:pt idx="16903">
                  <c:v>7.0803562500000004</c:v>
                </c:pt>
                <c:pt idx="16904">
                  <c:v>7.0807331250015988</c:v>
                </c:pt>
                <c:pt idx="16905">
                  <c:v>7.0811593750015991</c:v>
                </c:pt>
                <c:pt idx="16906">
                  <c:v>7.0815462499999997</c:v>
                </c:pt>
                <c:pt idx="16907">
                  <c:v>7.0819099999999997</c:v>
                </c:pt>
                <c:pt idx="16908">
                  <c:v>7.0818706250015993</c:v>
                </c:pt>
                <c:pt idx="16909">
                  <c:v>7.0815056250015989</c:v>
                </c:pt>
                <c:pt idx="16910">
                  <c:v>7.0814968750015987</c:v>
                </c:pt>
                <c:pt idx="16911">
                  <c:v>7.0809499999999996</c:v>
                </c:pt>
                <c:pt idx="16912">
                  <c:v>7.0805206250015988</c:v>
                </c:pt>
                <c:pt idx="16913">
                  <c:v>7.0800762500000003</c:v>
                </c:pt>
                <c:pt idx="16914">
                  <c:v>7.0798281250015993</c:v>
                </c:pt>
                <c:pt idx="16915">
                  <c:v>7.079424375001599</c:v>
                </c:pt>
                <c:pt idx="16916">
                  <c:v>7.079074375001599</c:v>
                </c:pt>
                <c:pt idx="16917">
                  <c:v>7.0785868750015988</c:v>
                </c:pt>
                <c:pt idx="16918">
                  <c:v>7.0780212499999999</c:v>
                </c:pt>
                <c:pt idx="16919">
                  <c:v>7.0776775000000001</c:v>
                </c:pt>
                <c:pt idx="16920">
                  <c:v>7.0770231250015989</c:v>
                </c:pt>
                <c:pt idx="16921">
                  <c:v>7.0764612500000004</c:v>
                </c:pt>
                <c:pt idx="16922">
                  <c:v>7.0760424999999998</c:v>
                </c:pt>
                <c:pt idx="16923">
                  <c:v>7.0756224999999997</c:v>
                </c:pt>
                <c:pt idx="16924">
                  <c:v>7.0752674999999998</c:v>
                </c:pt>
                <c:pt idx="16925">
                  <c:v>7.0749356250015989</c:v>
                </c:pt>
                <c:pt idx="16926">
                  <c:v>7.0749000000000004</c:v>
                </c:pt>
                <c:pt idx="16927">
                  <c:v>7.0752274999999996</c:v>
                </c:pt>
                <c:pt idx="16928">
                  <c:v>7.0756174999999999</c:v>
                </c:pt>
                <c:pt idx="16929">
                  <c:v>7.0759843750015987</c:v>
                </c:pt>
                <c:pt idx="16930">
                  <c:v>7.0756600000000001</c:v>
                </c:pt>
                <c:pt idx="16931">
                  <c:v>7.0753362500000003</c:v>
                </c:pt>
                <c:pt idx="16932">
                  <c:v>7.0749568750015994</c:v>
                </c:pt>
                <c:pt idx="16933">
                  <c:v>7.0744606250015991</c:v>
                </c:pt>
                <c:pt idx="16934">
                  <c:v>7.0740331250015993</c:v>
                </c:pt>
                <c:pt idx="16935">
                  <c:v>7.0735531250015988</c:v>
                </c:pt>
                <c:pt idx="16936">
                  <c:v>7.0730437500000001</c:v>
                </c:pt>
                <c:pt idx="16937">
                  <c:v>7.0725818750015987</c:v>
                </c:pt>
                <c:pt idx="16938">
                  <c:v>7.0722087499999997</c:v>
                </c:pt>
                <c:pt idx="16939">
                  <c:v>7.071754375001599</c:v>
                </c:pt>
                <c:pt idx="16940">
                  <c:v>7.0713556250015994</c:v>
                </c:pt>
                <c:pt idx="16941">
                  <c:v>7.070909375001599</c:v>
                </c:pt>
                <c:pt idx="16942">
                  <c:v>7.070498125001599</c:v>
                </c:pt>
                <c:pt idx="16943">
                  <c:v>7.0700956250015992</c:v>
                </c:pt>
                <c:pt idx="16944">
                  <c:v>7.069711875001599</c:v>
                </c:pt>
                <c:pt idx="16945">
                  <c:v>7.0693781250015988</c:v>
                </c:pt>
                <c:pt idx="16946">
                  <c:v>7.0690087500000001</c:v>
                </c:pt>
                <c:pt idx="16947">
                  <c:v>7.0686693750015994</c:v>
                </c:pt>
                <c:pt idx="16948">
                  <c:v>7.0682731250015989</c:v>
                </c:pt>
                <c:pt idx="16949">
                  <c:v>7.067918125001599</c:v>
                </c:pt>
                <c:pt idx="16950">
                  <c:v>7.0675175000000001</c:v>
                </c:pt>
                <c:pt idx="16951">
                  <c:v>7.0671249999999999</c:v>
                </c:pt>
                <c:pt idx="16952">
                  <c:v>7.0669856250015988</c:v>
                </c:pt>
                <c:pt idx="16953">
                  <c:v>7.067341875001599</c:v>
                </c:pt>
                <c:pt idx="16954">
                  <c:v>7.0677068750015986</c:v>
                </c:pt>
                <c:pt idx="16955">
                  <c:v>7.0681031250015991</c:v>
                </c:pt>
                <c:pt idx="16956">
                  <c:v>7.0685012499999997</c:v>
                </c:pt>
                <c:pt idx="16957">
                  <c:v>7.0689268750015986</c:v>
                </c:pt>
                <c:pt idx="16958">
                  <c:v>7.0692837500000003</c:v>
                </c:pt>
                <c:pt idx="16959">
                  <c:v>7.0696275000000002</c:v>
                </c:pt>
                <c:pt idx="16960">
                  <c:v>7.0697062500000003</c:v>
                </c:pt>
                <c:pt idx="16961">
                  <c:v>7.0700612500000002</c:v>
                </c:pt>
                <c:pt idx="16962">
                  <c:v>7.0704818750015992</c:v>
                </c:pt>
                <c:pt idx="16963">
                  <c:v>7.0709068750015991</c:v>
                </c:pt>
                <c:pt idx="16964">
                  <c:v>7.0712287500000004</c:v>
                </c:pt>
                <c:pt idx="16965">
                  <c:v>7.071625</c:v>
                </c:pt>
                <c:pt idx="16966">
                  <c:v>7.0717368750015988</c:v>
                </c:pt>
                <c:pt idx="16967">
                  <c:v>7.0720781250015987</c:v>
                </c:pt>
                <c:pt idx="16968">
                  <c:v>7.0716718750015986</c:v>
                </c:pt>
                <c:pt idx="16969">
                  <c:v>7.0711093750015994</c:v>
                </c:pt>
                <c:pt idx="16970">
                  <c:v>7.0706550000000004</c:v>
                </c:pt>
                <c:pt idx="16971">
                  <c:v>7.0703337499999996</c:v>
                </c:pt>
                <c:pt idx="16972">
                  <c:v>7.0699837499999996</c:v>
                </c:pt>
                <c:pt idx="16973">
                  <c:v>7.06938625</c:v>
                </c:pt>
                <c:pt idx="16974">
                  <c:v>7.0689537500000004</c:v>
                </c:pt>
                <c:pt idx="16975">
                  <c:v>7.0686099999999996</c:v>
                </c:pt>
                <c:pt idx="16976">
                  <c:v>7.0689693750015987</c:v>
                </c:pt>
                <c:pt idx="16977">
                  <c:v>7.0692987499999997</c:v>
                </c:pt>
                <c:pt idx="16978">
                  <c:v>7.0696656250015986</c:v>
                </c:pt>
                <c:pt idx="16979">
                  <c:v>7.0700312500000004</c:v>
                </c:pt>
                <c:pt idx="16980">
                  <c:v>7.0703968750015989</c:v>
                </c:pt>
                <c:pt idx="16981">
                  <c:v>7.0707243750015989</c:v>
                </c:pt>
                <c:pt idx="16982">
                  <c:v>7.0711050000000002</c:v>
                </c:pt>
                <c:pt idx="16983">
                  <c:v>7.07142625</c:v>
                </c:pt>
                <c:pt idx="16984">
                  <c:v>7.0717600000000003</c:v>
                </c:pt>
                <c:pt idx="16985">
                  <c:v>7.0715824999999999</c:v>
                </c:pt>
                <c:pt idx="16986">
                  <c:v>7.0711893750015991</c:v>
                </c:pt>
                <c:pt idx="16987">
                  <c:v>7.0708000000000002</c:v>
                </c:pt>
                <c:pt idx="16988">
                  <c:v>7.0702268750015991</c:v>
                </c:pt>
                <c:pt idx="16989">
                  <c:v>7.069759375001599</c:v>
                </c:pt>
                <c:pt idx="16990">
                  <c:v>7.0692831250015988</c:v>
                </c:pt>
                <c:pt idx="16991">
                  <c:v>7.0689362500000001</c:v>
                </c:pt>
                <c:pt idx="16992">
                  <c:v>7.0685943750015987</c:v>
                </c:pt>
                <c:pt idx="16993">
                  <c:v>7.0682381250015993</c:v>
                </c:pt>
                <c:pt idx="16994">
                  <c:v>7.0681468750015988</c:v>
                </c:pt>
                <c:pt idx="16995">
                  <c:v>7.0683081250015993</c:v>
                </c:pt>
                <c:pt idx="16996">
                  <c:v>7.0687431250015988</c:v>
                </c:pt>
                <c:pt idx="16997">
                  <c:v>7.0690875000000002</c:v>
                </c:pt>
                <c:pt idx="16998">
                  <c:v>7.0692612500000003</c:v>
                </c:pt>
                <c:pt idx="16999">
                  <c:v>7.0689281250015989</c:v>
                </c:pt>
                <c:pt idx="17000">
                  <c:v>7.0684393750015992</c:v>
                </c:pt>
                <c:pt idx="17001">
                  <c:v>7.0679556250015994</c:v>
                </c:pt>
                <c:pt idx="17002">
                  <c:v>7.0674400000000004</c:v>
                </c:pt>
                <c:pt idx="17003">
                  <c:v>7.0670668750015988</c:v>
                </c:pt>
                <c:pt idx="17004">
                  <c:v>7.0667037500000003</c:v>
                </c:pt>
                <c:pt idx="17005">
                  <c:v>7.0662993750015994</c:v>
                </c:pt>
                <c:pt idx="17006">
                  <c:v>7.0659793750015991</c:v>
                </c:pt>
                <c:pt idx="17007">
                  <c:v>7.0656112499999999</c:v>
                </c:pt>
                <c:pt idx="17008">
                  <c:v>7.0655831250015986</c:v>
                </c:pt>
                <c:pt idx="17009">
                  <c:v>7.0656962500000002</c:v>
                </c:pt>
                <c:pt idx="17010">
                  <c:v>7.0661431250015987</c:v>
                </c:pt>
                <c:pt idx="17011">
                  <c:v>7.0664850000000001</c:v>
                </c:pt>
                <c:pt idx="17012">
                  <c:v>7.0668206250015988</c:v>
                </c:pt>
                <c:pt idx="17013">
                  <c:v>7.0672337499999998</c:v>
                </c:pt>
                <c:pt idx="17014">
                  <c:v>7.0674056250015989</c:v>
                </c:pt>
                <c:pt idx="17015">
                  <c:v>7.06727375</c:v>
                </c:pt>
                <c:pt idx="17016">
                  <c:v>7.0669106250015989</c:v>
                </c:pt>
                <c:pt idx="17017">
                  <c:v>7.0665025000000004</c:v>
                </c:pt>
                <c:pt idx="17018">
                  <c:v>7.0661775000000002</c:v>
                </c:pt>
                <c:pt idx="17019">
                  <c:v>7.0657668750015992</c:v>
                </c:pt>
                <c:pt idx="17020">
                  <c:v>7.065279375001599</c:v>
                </c:pt>
                <c:pt idx="17021">
                  <c:v>7.0649575000000002</c:v>
                </c:pt>
                <c:pt idx="17022">
                  <c:v>7.0645575000000003</c:v>
                </c:pt>
                <c:pt idx="17023">
                  <c:v>7.0641712500000002</c:v>
                </c:pt>
                <c:pt idx="17024">
                  <c:v>7.0636643750015988</c:v>
                </c:pt>
                <c:pt idx="17025">
                  <c:v>7.0632556250015988</c:v>
                </c:pt>
                <c:pt idx="17026">
                  <c:v>7.0627031250015992</c:v>
                </c:pt>
                <c:pt idx="17027">
                  <c:v>7.0623518750015988</c:v>
                </c:pt>
                <c:pt idx="17028">
                  <c:v>7.0616862500000002</c:v>
                </c:pt>
                <c:pt idx="17029">
                  <c:v>7.0612768750015986</c:v>
                </c:pt>
                <c:pt idx="17030">
                  <c:v>7.0606368750015989</c:v>
                </c:pt>
                <c:pt idx="17031">
                  <c:v>7.0600731250015993</c:v>
                </c:pt>
                <c:pt idx="17032">
                  <c:v>7.059624375001599</c:v>
                </c:pt>
                <c:pt idx="17033">
                  <c:v>7.0592275000000004</c:v>
                </c:pt>
                <c:pt idx="17034">
                  <c:v>7.0588487500000001</c:v>
                </c:pt>
                <c:pt idx="17035">
                  <c:v>7.0583918750015986</c:v>
                </c:pt>
                <c:pt idx="17036">
                  <c:v>7.0580381250015991</c:v>
                </c:pt>
                <c:pt idx="17037">
                  <c:v>7.0583531250015987</c:v>
                </c:pt>
                <c:pt idx="17038">
                  <c:v>7.0585518750015988</c:v>
                </c:pt>
                <c:pt idx="17039">
                  <c:v>7.0587768750015991</c:v>
                </c:pt>
                <c:pt idx="17040">
                  <c:v>7.059213125001599</c:v>
                </c:pt>
                <c:pt idx="17041">
                  <c:v>7.0595387499999998</c:v>
                </c:pt>
                <c:pt idx="17042">
                  <c:v>7.0599262500000002</c:v>
                </c:pt>
                <c:pt idx="17043">
                  <c:v>7.0601237499999998</c:v>
                </c:pt>
                <c:pt idx="17044">
                  <c:v>7.0602131250015994</c:v>
                </c:pt>
                <c:pt idx="17045">
                  <c:v>7.0599325000000004</c:v>
                </c:pt>
                <c:pt idx="17046">
                  <c:v>7.0596031250015994</c:v>
                </c:pt>
                <c:pt idx="17047">
                  <c:v>7.0591243750015993</c:v>
                </c:pt>
                <c:pt idx="17048">
                  <c:v>7.0587312500000001</c:v>
                </c:pt>
                <c:pt idx="17049">
                  <c:v>7.0583349999999996</c:v>
                </c:pt>
                <c:pt idx="17050">
                  <c:v>7.0580081250015994</c:v>
                </c:pt>
                <c:pt idx="17051">
                  <c:v>7.0575293750015993</c:v>
                </c:pt>
                <c:pt idx="17052">
                  <c:v>7.0575925000000002</c:v>
                </c:pt>
                <c:pt idx="17053">
                  <c:v>7.0571950000000001</c:v>
                </c:pt>
                <c:pt idx="17054">
                  <c:v>7.0567806250015988</c:v>
                </c:pt>
                <c:pt idx="17055">
                  <c:v>7.0563599999999997</c:v>
                </c:pt>
                <c:pt idx="17056">
                  <c:v>7.0560299999999998</c:v>
                </c:pt>
                <c:pt idx="17057">
                  <c:v>7.0556824999999996</c:v>
                </c:pt>
                <c:pt idx="17058">
                  <c:v>7.0553168750015987</c:v>
                </c:pt>
                <c:pt idx="17059">
                  <c:v>7.05547375</c:v>
                </c:pt>
                <c:pt idx="17060">
                  <c:v>7.0558149999999999</c:v>
                </c:pt>
                <c:pt idx="17061">
                  <c:v>7.0558643750015992</c:v>
                </c:pt>
                <c:pt idx="17062">
                  <c:v>7.0562674999999997</c:v>
                </c:pt>
                <c:pt idx="17063">
                  <c:v>7.0566818750015994</c:v>
                </c:pt>
                <c:pt idx="17064">
                  <c:v>7.0567675000000003</c:v>
                </c:pt>
                <c:pt idx="17065">
                  <c:v>7.0566825</c:v>
                </c:pt>
                <c:pt idx="17066">
                  <c:v>7.0569281250015994</c:v>
                </c:pt>
                <c:pt idx="17067">
                  <c:v>7.0573174999999999</c:v>
                </c:pt>
                <c:pt idx="17068">
                  <c:v>7.057701875001599</c:v>
                </c:pt>
                <c:pt idx="17069">
                  <c:v>7.0580868750015986</c:v>
                </c:pt>
                <c:pt idx="17070">
                  <c:v>7.0584512500000001</c:v>
                </c:pt>
                <c:pt idx="17071">
                  <c:v>7.0588668750015993</c:v>
                </c:pt>
                <c:pt idx="17072">
                  <c:v>7.0592356250015991</c:v>
                </c:pt>
                <c:pt idx="17073">
                  <c:v>7.0596143750015994</c:v>
                </c:pt>
                <c:pt idx="17074">
                  <c:v>7.0599543750015989</c:v>
                </c:pt>
                <c:pt idx="17075">
                  <c:v>7.0603024999999997</c:v>
                </c:pt>
                <c:pt idx="17076">
                  <c:v>7.0606868750015988</c:v>
                </c:pt>
                <c:pt idx="17077">
                  <c:v>7.0610743750015992</c:v>
                </c:pt>
                <c:pt idx="17078">
                  <c:v>7.0613962499999996</c:v>
                </c:pt>
                <c:pt idx="17079">
                  <c:v>7.0617787500000002</c:v>
                </c:pt>
                <c:pt idx="17080">
                  <c:v>7.0621499999999999</c:v>
                </c:pt>
                <c:pt idx="17081">
                  <c:v>7.0625181250015991</c:v>
                </c:pt>
                <c:pt idx="17082">
                  <c:v>7.0621843750015989</c:v>
                </c:pt>
                <c:pt idx="17083">
                  <c:v>7.0618231250015988</c:v>
                </c:pt>
                <c:pt idx="17084">
                  <c:v>7.0613824999999997</c:v>
                </c:pt>
                <c:pt idx="17085">
                  <c:v>7.061020625001599</c:v>
                </c:pt>
                <c:pt idx="17086">
                  <c:v>7.0606412499999998</c:v>
                </c:pt>
                <c:pt idx="17087">
                  <c:v>7.0601681250015993</c:v>
                </c:pt>
                <c:pt idx="17088">
                  <c:v>7.0595568750015989</c:v>
                </c:pt>
                <c:pt idx="17089">
                  <c:v>7.0592300000000003</c:v>
                </c:pt>
                <c:pt idx="17090">
                  <c:v>7.0588643750015994</c:v>
                </c:pt>
                <c:pt idx="17091">
                  <c:v>7.0585125</c:v>
                </c:pt>
                <c:pt idx="17092">
                  <c:v>7.0581424999999998</c:v>
                </c:pt>
                <c:pt idx="17093">
                  <c:v>7.0577037499999999</c:v>
                </c:pt>
                <c:pt idx="17094">
                  <c:v>7.0573468750015991</c:v>
                </c:pt>
                <c:pt idx="17095">
                  <c:v>7.0569075000000003</c:v>
                </c:pt>
                <c:pt idx="17096">
                  <c:v>7.0565775000000004</c:v>
                </c:pt>
                <c:pt idx="17097">
                  <c:v>7.0560337500000001</c:v>
                </c:pt>
                <c:pt idx="17098">
                  <c:v>7.0556037500000004</c:v>
                </c:pt>
                <c:pt idx="17099">
                  <c:v>7.0550800000000002</c:v>
                </c:pt>
                <c:pt idx="17100">
                  <c:v>7.0545462499999996</c:v>
                </c:pt>
                <c:pt idx="17101">
                  <c:v>7.0541999999999998</c:v>
                </c:pt>
                <c:pt idx="17102">
                  <c:v>7.0538037500000002</c:v>
                </c:pt>
                <c:pt idx="17103">
                  <c:v>7.0534625000000002</c:v>
                </c:pt>
                <c:pt idx="17104">
                  <c:v>7.0532856250015987</c:v>
                </c:pt>
                <c:pt idx="17105">
                  <c:v>7.0529818750015991</c:v>
                </c:pt>
                <c:pt idx="17106">
                  <c:v>7.0533262499999996</c:v>
                </c:pt>
                <c:pt idx="17107">
                  <c:v>7.0537043750015993</c:v>
                </c:pt>
                <c:pt idx="17108">
                  <c:v>7.0541618750015989</c:v>
                </c:pt>
                <c:pt idx="17109">
                  <c:v>7.0544987499999996</c:v>
                </c:pt>
                <c:pt idx="17110">
                  <c:v>7.0546125000000002</c:v>
                </c:pt>
                <c:pt idx="17111">
                  <c:v>7.0541581250015986</c:v>
                </c:pt>
                <c:pt idx="17112">
                  <c:v>7.0545531250015987</c:v>
                </c:pt>
                <c:pt idx="17113">
                  <c:v>7.0549518750015991</c:v>
                </c:pt>
                <c:pt idx="17114">
                  <c:v>7.05533375</c:v>
                </c:pt>
                <c:pt idx="17115">
                  <c:v>7.0556556250015987</c:v>
                </c:pt>
                <c:pt idx="17116">
                  <c:v>7.0559956250015992</c:v>
                </c:pt>
                <c:pt idx="17117">
                  <c:v>7.0563668750015989</c:v>
                </c:pt>
                <c:pt idx="17118">
                  <c:v>7.05669375</c:v>
                </c:pt>
                <c:pt idx="17119">
                  <c:v>7.0565131250015991</c:v>
                </c:pt>
                <c:pt idx="17120">
                  <c:v>7.0568731250015988</c:v>
                </c:pt>
                <c:pt idx="17121">
                  <c:v>7.0564331250015986</c:v>
                </c:pt>
                <c:pt idx="17122">
                  <c:v>7.0558606250015989</c:v>
                </c:pt>
                <c:pt idx="17123">
                  <c:v>7.0554550000000003</c:v>
                </c:pt>
                <c:pt idx="17124">
                  <c:v>7.0550962500000001</c:v>
                </c:pt>
                <c:pt idx="17125">
                  <c:v>7.0547131250015989</c:v>
                </c:pt>
                <c:pt idx="17126">
                  <c:v>7.0541574999999996</c:v>
                </c:pt>
                <c:pt idx="17127">
                  <c:v>7.0536374999999998</c:v>
                </c:pt>
                <c:pt idx="17128">
                  <c:v>7.0532406250015987</c:v>
                </c:pt>
                <c:pt idx="17129">
                  <c:v>7.052774375001599</c:v>
                </c:pt>
                <c:pt idx="17130">
                  <c:v>7.05240125</c:v>
                </c:pt>
                <c:pt idx="17131">
                  <c:v>7.0519637499999996</c:v>
                </c:pt>
                <c:pt idx="17132">
                  <c:v>7.0514175000000003</c:v>
                </c:pt>
                <c:pt idx="17133">
                  <c:v>7.0509050000000002</c:v>
                </c:pt>
                <c:pt idx="17134">
                  <c:v>7.0504300000000004</c:v>
                </c:pt>
                <c:pt idx="17135">
                  <c:v>7.0499318750015991</c:v>
                </c:pt>
                <c:pt idx="17136">
                  <c:v>7.0495312500000002</c:v>
                </c:pt>
                <c:pt idx="17137">
                  <c:v>7.0491087500000003</c:v>
                </c:pt>
                <c:pt idx="17138">
                  <c:v>7.0486800000000001</c:v>
                </c:pt>
                <c:pt idx="17139">
                  <c:v>7.0483406250015994</c:v>
                </c:pt>
                <c:pt idx="17140">
                  <c:v>7.0479943750015988</c:v>
                </c:pt>
                <c:pt idx="17141">
                  <c:v>7.0478550000000002</c:v>
                </c:pt>
                <c:pt idx="17142">
                  <c:v>7.04824625</c:v>
                </c:pt>
                <c:pt idx="17143">
                  <c:v>7.0486037499999998</c:v>
                </c:pt>
                <c:pt idx="17144">
                  <c:v>7.0489162500000004</c:v>
                </c:pt>
                <c:pt idx="17145">
                  <c:v>7.0485637499999996</c:v>
                </c:pt>
                <c:pt idx="17146">
                  <c:v>7.0481924999999999</c:v>
                </c:pt>
                <c:pt idx="17147">
                  <c:v>7.0478562499999997</c:v>
                </c:pt>
                <c:pt idx="17148">
                  <c:v>7.0477712500000003</c:v>
                </c:pt>
                <c:pt idx="17149">
                  <c:v>7.0481212500000003</c:v>
                </c:pt>
                <c:pt idx="17150">
                  <c:v>7.0484650000000002</c:v>
                </c:pt>
                <c:pt idx="17151">
                  <c:v>7.0488262500000003</c:v>
                </c:pt>
                <c:pt idx="17152">
                  <c:v>7.0491774999999999</c:v>
                </c:pt>
                <c:pt idx="17153">
                  <c:v>7.0495012499999996</c:v>
                </c:pt>
                <c:pt idx="17154">
                  <c:v>7.0498843750015991</c:v>
                </c:pt>
                <c:pt idx="17155">
                  <c:v>7.0502231250015992</c:v>
                </c:pt>
                <c:pt idx="17156">
                  <c:v>7.0505725000000004</c:v>
                </c:pt>
                <c:pt idx="17157">
                  <c:v>7.0506525</c:v>
                </c:pt>
                <c:pt idx="17158">
                  <c:v>7.0510068750015993</c:v>
                </c:pt>
                <c:pt idx="17159">
                  <c:v>7.0513768750015986</c:v>
                </c:pt>
                <c:pt idx="17160">
                  <c:v>7.0512012500000001</c:v>
                </c:pt>
                <c:pt idx="17161">
                  <c:v>7.0508768750015989</c:v>
                </c:pt>
                <c:pt idx="17162">
                  <c:v>7.0510362500000001</c:v>
                </c:pt>
                <c:pt idx="17163">
                  <c:v>7.0506356250015987</c:v>
                </c:pt>
                <c:pt idx="17164">
                  <c:v>7.0502906250015993</c:v>
                </c:pt>
                <c:pt idx="17165">
                  <c:v>7.0499512500000003</c:v>
                </c:pt>
                <c:pt idx="17166">
                  <c:v>7.0495712499999996</c:v>
                </c:pt>
                <c:pt idx="17167">
                  <c:v>7.0492324999999996</c:v>
                </c:pt>
                <c:pt idx="17168">
                  <c:v>7.0487706250015991</c:v>
                </c:pt>
                <c:pt idx="17169">
                  <c:v>7.0482699999999996</c:v>
                </c:pt>
                <c:pt idx="17170">
                  <c:v>7.0477468750015992</c:v>
                </c:pt>
                <c:pt idx="17171">
                  <c:v>7.0472212499999998</c:v>
                </c:pt>
                <c:pt idx="17172">
                  <c:v>7.0467399999999998</c:v>
                </c:pt>
                <c:pt idx="17173">
                  <c:v>7.0461962500000004</c:v>
                </c:pt>
                <c:pt idx="17174">
                  <c:v>7.0458299999999996</c:v>
                </c:pt>
                <c:pt idx="17175">
                  <c:v>7.0454587499999999</c:v>
                </c:pt>
                <c:pt idx="17176">
                  <c:v>7.0450593750015988</c:v>
                </c:pt>
                <c:pt idx="17177">
                  <c:v>7.0446993750015992</c:v>
                </c:pt>
                <c:pt idx="17178">
                  <c:v>7.0450981250015987</c:v>
                </c:pt>
                <c:pt idx="17179">
                  <c:v>7.0450381250015992</c:v>
                </c:pt>
                <c:pt idx="17180">
                  <c:v>7.0447137499999997</c:v>
                </c:pt>
                <c:pt idx="17181">
                  <c:v>7.0443875</c:v>
                </c:pt>
                <c:pt idx="17182">
                  <c:v>7.0439224999999999</c:v>
                </c:pt>
                <c:pt idx="17183">
                  <c:v>7.0435462500000003</c:v>
                </c:pt>
                <c:pt idx="17184">
                  <c:v>7.0431568750015989</c:v>
                </c:pt>
                <c:pt idx="17185">
                  <c:v>7.0434937499999997</c:v>
                </c:pt>
                <c:pt idx="17186">
                  <c:v>7.0438324999999997</c:v>
                </c:pt>
                <c:pt idx="17187">
                  <c:v>7.0441356250015987</c:v>
                </c:pt>
                <c:pt idx="17188">
                  <c:v>7.0444631250015988</c:v>
                </c:pt>
                <c:pt idx="17189">
                  <c:v>7.0447881250015989</c:v>
                </c:pt>
                <c:pt idx="17190">
                  <c:v>7.0451362499999997</c:v>
                </c:pt>
                <c:pt idx="17191">
                  <c:v>7.0456200000000004</c:v>
                </c:pt>
                <c:pt idx="17192">
                  <c:v>7.0459575000000001</c:v>
                </c:pt>
                <c:pt idx="17193">
                  <c:v>7.0462812499999998</c:v>
                </c:pt>
                <c:pt idx="17194">
                  <c:v>7.0466437500000003</c:v>
                </c:pt>
                <c:pt idx="17195">
                  <c:v>7.0469856250015992</c:v>
                </c:pt>
                <c:pt idx="17196">
                  <c:v>7.0470350000000002</c:v>
                </c:pt>
                <c:pt idx="17197">
                  <c:v>7.0466893750015993</c:v>
                </c:pt>
                <c:pt idx="17198">
                  <c:v>7.0466831250015991</c:v>
                </c:pt>
                <c:pt idx="17199">
                  <c:v>7.0468299999999999</c:v>
                </c:pt>
                <c:pt idx="17200">
                  <c:v>7.04723875</c:v>
                </c:pt>
                <c:pt idx="17201">
                  <c:v>7.0476443750015987</c:v>
                </c:pt>
                <c:pt idx="17202">
                  <c:v>7.0477981250015986</c:v>
                </c:pt>
                <c:pt idx="17203">
                  <c:v>7.04801375</c:v>
                </c:pt>
                <c:pt idx="17204">
                  <c:v>7.0480387499999999</c:v>
                </c:pt>
                <c:pt idx="17205">
                  <c:v>7.0483624999999996</c:v>
                </c:pt>
                <c:pt idx="17206">
                  <c:v>7.0482075000000002</c:v>
                </c:pt>
                <c:pt idx="17207">
                  <c:v>7.0476650000000003</c:v>
                </c:pt>
                <c:pt idx="17208">
                  <c:v>7.0470587499999997</c:v>
                </c:pt>
                <c:pt idx="17209">
                  <c:v>7.0466562499999998</c:v>
                </c:pt>
                <c:pt idx="17210">
                  <c:v>7.0462106250015992</c:v>
                </c:pt>
                <c:pt idx="17211">
                  <c:v>7.0458362499999998</c:v>
                </c:pt>
                <c:pt idx="17212">
                  <c:v>7.04538625</c:v>
                </c:pt>
                <c:pt idx="17213">
                  <c:v>7.0449593750015991</c:v>
                </c:pt>
                <c:pt idx="17214">
                  <c:v>7.0445237499999998</c:v>
                </c:pt>
                <c:pt idx="17215">
                  <c:v>7.0441118750015992</c:v>
                </c:pt>
                <c:pt idx="17216">
                  <c:v>7.0434906250015992</c:v>
                </c:pt>
                <c:pt idx="17217">
                  <c:v>7.043005</c:v>
                </c:pt>
                <c:pt idx="17218">
                  <c:v>7.0425199999999997</c:v>
                </c:pt>
                <c:pt idx="17219">
                  <c:v>7.0421575000000001</c:v>
                </c:pt>
                <c:pt idx="17220">
                  <c:v>7.0416793750015989</c:v>
                </c:pt>
                <c:pt idx="17221">
                  <c:v>7.0413474999999996</c:v>
                </c:pt>
                <c:pt idx="17222">
                  <c:v>7.0409312499999999</c:v>
                </c:pt>
                <c:pt idx="17223">
                  <c:v>7.0404843750015988</c:v>
                </c:pt>
                <c:pt idx="17224">
                  <c:v>7.0401256250015987</c:v>
                </c:pt>
                <c:pt idx="17225">
                  <c:v>7.0397806250015993</c:v>
                </c:pt>
                <c:pt idx="17226">
                  <c:v>7.0394325000000002</c:v>
                </c:pt>
                <c:pt idx="17227">
                  <c:v>7.0390949999999997</c:v>
                </c:pt>
                <c:pt idx="17228">
                  <c:v>7.0389987500000002</c:v>
                </c:pt>
                <c:pt idx="17229">
                  <c:v>7.039343125001599</c:v>
                </c:pt>
                <c:pt idx="17230">
                  <c:v>7.0396937499999996</c:v>
                </c:pt>
                <c:pt idx="17231">
                  <c:v>7.0400400000000003</c:v>
                </c:pt>
                <c:pt idx="17232">
                  <c:v>7.0403612500000001</c:v>
                </c:pt>
                <c:pt idx="17233">
                  <c:v>7.0407206250015992</c:v>
                </c:pt>
                <c:pt idx="17234">
                  <c:v>7.0410418750015991</c:v>
                </c:pt>
                <c:pt idx="17235">
                  <c:v>7.0414525000000001</c:v>
                </c:pt>
                <c:pt idx="17236">
                  <c:v>7.0418275000000001</c:v>
                </c:pt>
                <c:pt idx="17237">
                  <c:v>7.0421787499999997</c:v>
                </c:pt>
                <c:pt idx="17238">
                  <c:v>7.0425968750015988</c:v>
                </c:pt>
                <c:pt idx="17239">
                  <c:v>7.0430662499999999</c:v>
                </c:pt>
                <c:pt idx="17240">
                  <c:v>7.0435299999999996</c:v>
                </c:pt>
                <c:pt idx="17241">
                  <c:v>7.043929375001599</c:v>
                </c:pt>
                <c:pt idx="17242">
                  <c:v>7.0443212500000003</c:v>
                </c:pt>
                <c:pt idx="17243">
                  <c:v>7.0446956250015988</c:v>
                </c:pt>
                <c:pt idx="17244">
                  <c:v>7.0450650000000001</c:v>
                </c:pt>
                <c:pt idx="17245">
                  <c:v>7.0454243750015992</c:v>
                </c:pt>
                <c:pt idx="17246">
                  <c:v>7.0457906250015991</c:v>
                </c:pt>
                <c:pt idx="17247">
                  <c:v>7.0461650000000002</c:v>
                </c:pt>
                <c:pt idx="17248">
                  <c:v>7.0465743750015992</c:v>
                </c:pt>
                <c:pt idx="17249">
                  <c:v>7.0468956250015991</c:v>
                </c:pt>
                <c:pt idx="17250">
                  <c:v>7.047248125001599</c:v>
                </c:pt>
                <c:pt idx="17251">
                  <c:v>7.0469031250015988</c:v>
                </c:pt>
                <c:pt idx="17252">
                  <c:v>7.0465218750015994</c:v>
                </c:pt>
                <c:pt idx="17253">
                  <c:v>7.0461937499999996</c:v>
                </c:pt>
                <c:pt idx="17254">
                  <c:v>7.04564375</c:v>
                </c:pt>
                <c:pt idx="17255">
                  <c:v>7.0452118750015993</c:v>
                </c:pt>
                <c:pt idx="17256">
                  <c:v>7.0446437499999996</c:v>
                </c:pt>
                <c:pt idx="17257">
                  <c:v>7.0439474999999998</c:v>
                </c:pt>
                <c:pt idx="17258">
                  <c:v>7.0435331250015993</c:v>
                </c:pt>
                <c:pt idx="17259">
                  <c:v>7.04301625</c:v>
                </c:pt>
                <c:pt idx="17260">
                  <c:v>7.0425543750015986</c:v>
                </c:pt>
                <c:pt idx="17261">
                  <c:v>7.0421793750015986</c:v>
                </c:pt>
                <c:pt idx="17262">
                  <c:v>7.0416868750015986</c:v>
                </c:pt>
                <c:pt idx="17263">
                  <c:v>7.0412212500000004</c:v>
                </c:pt>
                <c:pt idx="17264">
                  <c:v>7.0408106250015994</c:v>
                </c:pt>
                <c:pt idx="17265">
                  <c:v>7.0404668750015986</c:v>
                </c:pt>
                <c:pt idx="17266">
                  <c:v>7.0401325000000003</c:v>
                </c:pt>
                <c:pt idx="17267">
                  <c:v>7.0395500000000002</c:v>
                </c:pt>
                <c:pt idx="17268">
                  <c:v>7.0389412499999997</c:v>
                </c:pt>
                <c:pt idx="17269">
                  <c:v>7.0386075000000003</c:v>
                </c:pt>
                <c:pt idx="17270">
                  <c:v>7.0380112500000003</c:v>
                </c:pt>
                <c:pt idx="17271">
                  <c:v>7.0374375000000002</c:v>
                </c:pt>
                <c:pt idx="17272">
                  <c:v>7.0368243750015989</c:v>
                </c:pt>
                <c:pt idx="17273">
                  <c:v>7.0364887500000002</c:v>
                </c:pt>
                <c:pt idx="17274">
                  <c:v>7.0360043750015988</c:v>
                </c:pt>
                <c:pt idx="17275">
                  <c:v>7.0356281250015993</c:v>
                </c:pt>
                <c:pt idx="17276">
                  <c:v>7.035658125001599</c:v>
                </c:pt>
                <c:pt idx="17277">
                  <c:v>7.0359887499999996</c:v>
                </c:pt>
                <c:pt idx="17278">
                  <c:v>7.03637625</c:v>
                </c:pt>
                <c:pt idx="17279">
                  <c:v>7.0367518750015989</c:v>
                </c:pt>
                <c:pt idx="17280">
                  <c:v>7.0371068750015988</c:v>
                </c:pt>
                <c:pt idx="17281">
                  <c:v>7.0374774999999996</c:v>
                </c:pt>
                <c:pt idx="17282">
                  <c:v>7.0378474999999998</c:v>
                </c:pt>
                <c:pt idx="17283">
                  <c:v>7.0382637499999996</c:v>
                </c:pt>
                <c:pt idx="17284">
                  <c:v>7.0385918750015986</c:v>
                </c:pt>
                <c:pt idx="17285">
                  <c:v>7.0389343750015989</c:v>
                </c:pt>
                <c:pt idx="17286">
                  <c:v>7.0393306250015986</c:v>
                </c:pt>
                <c:pt idx="17287">
                  <c:v>7.0396843750015989</c:v>
                </c:pt>
                <c:pt idx="17288">
                  <c:v>7.040034375001599</c:v>
                </c:pt>
                <c:pt idx="17289">
                  <c:v>7.0404049999999998</c:v>
                </c:pt>
                <c:pt idx="17290">
                  <c:v>7.0408343750015989</c:v>
                </c:pt>
                <c:pt idx="17291">
                  <c:v>7.0411893750015988</c:v>
                </c:pt>
                <c:pt idx="17292">
                  <c:v>7.0416012500000003</c:v>
                </c:pt>
                <c:pt idx="17293">
                  <c:v>7.0419349999999996</c:v>
                </c:pt>
                <c:pt idx="17294">
                  <c:v>7.0422618750015991</c:v>
                </c:pt>
                <c:pt idx="17295">
                  <c:v>7.0426662499999999</c:v>
                </c:pt>
                <c:pt idx="17296">
                  <c:v>7.0429906250015986</c:v>
                </c:pt>
                <c:pt idx="17297">
                  <c:v>7.0433337500000004</c:v>
                </c:pt>
                <c:pt idx="17298">
                  <c:v>7.0428175</c:v>
                </c:pt>
                <c:pt idx="17299">
                  <c:v>7.0422900000000004</c:v>
                </c:pt>
                <c:pt idx="17300">
                  <c:v>7.0419637499999999</c:v>
                </c:pt>
                <c:pt idx="17301">
                  <c:v>7.0415925000000001</c:v>
                </c:pt>
                <c:pt idx="17302">
                  <c:v>7.0412056250015986</c:v>
                </c:pt>
                <c:pt idx="17303">
                  <c:v>7.0407062500000004</c:v>
                </c:pt>
                <c:pt idx="17304">
                  <c:v>7.0403112500000002</c:v>
                </c:pt>
                <c:pt idx="17305">
                  <c:v>7.0397056250015986</c:v>
                </c:pt>
                <c:pt idx="17306">
                  <c:v>7.0392425000000003</c:v>
                </c:pt>
                <c:pt idx="17307">
                  <c:v>7.0388631250015994</c:v>
                </c:pt>
                <c:pt idx="17308">
                  <c:v>7.0385574999999996</c:v>
                </c:pt>
                <c:pt idx="17309">
                  <c:v>7.0380618750015991</c:v>
                </c:pt>
                <c:pt idx="17310">
                  <c:v>7.0376837500000002</c:v>
                </c:pt>
                <c:pt idx="17311">
                  <c:v>7.0372831250015988</c:v>
                </c:pt>
                <c:pt idx="17312">
                  <c:v>7.0368981250015992</c:v>
                </c:pt>
                <c:pt idx="17313">
                  <c:v>7.0366981250015987</c:v>
                </c:pt>
                <c:pt idx="17314">
                  <c:v>7.0370712500000003</c:v>
                </c:pt>
                <c:pt idx="17315">
                  <c:v>7.0374756250015986</c:v>
                </c:pt>
                <c:pt idx="17316">
                  <c:v>7.037806875001599</c:v>
                </c:pt>
                <c:pt idx="17317">
                  <c:v>7.0381324999999997</c:v>
                </c:pt>
                <c:pt idx="17318">
                  <c:v>7.0384531250015989</c:v>
                </c:pt>
                <c:pt idx="17319">
                  <c:v>7.0388925000000002</c:v>
                </c:pt>
                <c:pt idx="17320">
                  <c:v>7.0393368750015988</c:v>
                </c:pt>
                <c:pt idx="17321">
                  <c:v>7.03975375</c:v>
                </c:pt>
                <c:pt idx="17322">
                  <c:v>7.0401243750015992</c:v>
                </c:pt>
                <c:pt idx="17323">
                  <c:v>7.0405150000000001</c:v>
                </c:pt>
                <c:pt idx="17324">
                  <c:v>7.0408925</c:v>
                </c:pt>
                <c:pt idx="17325">
                  <c:v>7.0412862499999997</c:v>
                </c:pt>
                <c:pt idx="17326">
                  <c:v>7.0411450000000002</c:v>
                </c:pt>
                <c:pt idx="17327">
                  <c:v>7.0414937499999999</c:v>
                </c:pt>
                <c:pt idx="17328">
                  <c:v>7.0418537499999996</c:v>
                </c:pt>
                <c:pt idx="17329">
                  <c:v>7.0419806250015986</c:v>
                </c:pt>
                <c:pt idx="17330">
                  <c:v>7.0420206250015989</c:v>
                </c:pt>
                <c:pt idx="17331">
                  <c:v>7.0422893750015989</c:v>
                </c:pt>
                <c:pt idx="17332">
                  <c:v>7.04191375</c:v>
                </c:pt>
                <c:pt idx="17333">
                  <c:v>7.0414112500000003</c:v>
                </c:pt>
                <c:pt idx="17334">
                  <c:v>7.0408243750015993</c:v>
                </c:pt>
                <c:pt idx="17335">
                  <c:v>7.0404631250015992</c:v>
                </c:pt>
                <c:pt idx="17336">
                  <c:v>7.0400281250015988</c:v>
                </c:pt>
                <c:pt idx="17337">
                  <c:v>7.0396537500000003</c:v>
                </c:pt>
                <c:pt idx="17338">
                  <c:v>7.03923875</c:v>
                </c:pt>
                <c:pt idx="17339">
                  <c:v>7.0388793750015992</c:v>
                </c:pt>
                <c:pt idx="17340">
                  <c:v>7.0384806250015988</c:v>
                </c:pt>
                <c:pt idx="17341">
                  <c:v>7.0381431250015991</c:v>
                </c:pt>
                <c:pt idx="17342">
                  <c:v>7.0377625000000004</c:v>
                </c:pt>
                <c:pt idx="17343">
                  <c:v>7.0373124999999996</c:v>
                </c:pt>
                <c:pt idx="17344">
                  <c:v>7.0369612500000001</c:v>
                </c:pt>
                <c:pt idx="17345">
                  <c:v>7.0365331250015988</c:v>
                </c:pt>
                <c:pt idx="17346">
                  <c:v>7.0359125000000002</c:v>
                </c:pt>
                <c:pt idx="17347">
                  <c:v>7.0354987500000004</c:v>
                </c:pt>
                <c:pt idx="17348">
                  <c:v>7.03515625</c:v>
                </c:pt>
                <c:pt idx="17349">
                  <c:v>7.0348337499999998</c:v>
                </c:pt>
                <c:pt idx="17350">
                  <c:v>7.0344924999999998</c:v>
                </c:pt>
                <c:pt idx="17351">
                  <c:v>7.0341637500000003</c:v>
                </c:pt>
                <c:pt idx="17352">
                  <c:v>7.0338050000000001</c:v>
                </c:pt>
                <c:pt idx="17353">
                  <c:v>7.0335618750015989</c:v>
                </c:pt>
                <c:pt idx="17354">
                  <c:v>7.0338900000000004</c:v>
                </c:pt>
                <c:pt idx="17355">
                  <c:v>7.0337737499999999</c:v>
                </c:pt>
                <c:pt idx="17356">
                  <c:v>7.0341849999999999</c:v>
                </c:pt>
                <c:pt idx="17357">
                  <c:v>7.0343537500000002</c:v>
                </c:pt>
                <c:pt idx="17358">
                  <c:v>7.034015625001599</c:v>
                </c:pt>
                <c:pt idx="17359">
                  <c:v>7.0335306250015988</c:v>
                </c:pt>
                <c:pt idx="17360">
                  <c:v>7.0331968750015994</c:v>
                </c:pt>
                <c:pt idx="17361">
                  <c:v>7.0327887499999999</c:v>
                </c:pt>
                <c:pt idx="17362">
                  <c:v>7.0323856250015986</c:v>
                </c:pt>
                <c:pt idx="17363">
                  <c:v>7.0320650000000002</c:v>
                </c:pt>
                <c:pt idx="17364">
                  <c:v>7.0317224999999999</c:v>
                </c:pt>
                <c:pt idx="17365">
                  <c:v>7.0317212500000004</c:v>
                </c:pt>
                <c:pt idx="17366">
                  <c:v>7.0321674999999999</c:v>
                </c:pt>
                <c:pt idx="17367">
                  <c:v>7.0324999999999998</c:v>
                </c:pt>
                <c:pt idx="17368">
                  <c:v>7.0327568750015992</c:v>
                </c:pt>
                <c:pt idx="17369">
                  <c:v>7.0330956250015992</c:v>
                </c:pt>
                <c:pt idx="17370">
                  <c:v>7.0334381250015987</c:v>
                </c:pt>
                <c:pt idx="17371">
                  <c:v>7.0335712499999996</c:v>
                </c:pt>
                <c:pt idx="17372">
                  <c:v>7.0332049999999997</c:v>
                </c:pt>
                <c:pt idx="17373">
                  <c:v>7.0333474999999996</c:v>
                </c:pt>
                <c:pt idx="17374">
                  <c:v>7.0336931250015988</c:v>
                </c:pt>
                <c:pt idx="17375">
                  <c:v>7.0341487499999999</c:v>
                </c:pt>
                <c:pt idx="17376">
                  <c:v>7.034555625001599</c:v>
                </c:pt>
                <c:pt idx="17377">
                  <c:v>7.034885625001599</c:v>
                </c:pt>
                <c:pt idx="17378">
                  <c:v>7.0352987499999999</c:v>
                </c:pt>
                <c:pt idx="17379">
                  <c:v>7.0356787499999998</c:v>
                </c:pt>
                <c:pt idx="17380">
                  <c:v>7.0361149999999997</c:v>
                </c:pt>
                <c:pt idx="17381">
                  <c:v>7.0365293750015994</c:v>
                </c:pt>
                <c:pt idx="17382">
                  <c:v>7.0363493750015991</c:v>
                </c:pt>
                <c:pt idx="17383">
                  <c:v>7.0360231250015994</c:v>
                </c:pt>
                <c:pt idx="17384">
                  <c:v>7.0356862500000004</c:v>
                </c:pt>
                <c:pt idx="17385">
                  <c:v>7.035283125001599</c:v>
                </c:pt>
                <c:pt idx="17386">
                  <c:v>7.0348918750015992</c:v>
                </c:pt>
                <c:pt idx="17387">
                  <c:v>7.0345406250015987</c:v>
                </c:pt>
                <c:pt idx="17388">
                  <c:v>7.0342181250015994</c:v>
                </c:pt>
                <c:pt idx="17389">
                  <c:v>7.0338656250015994</c:v>
                </c:pt>
                <c:pt idx="17390">
                  <c:v>7.0335349999999996</c:v>
                </c:pt>
                <c:pt idx="17391">
                  <c:v>7.0331931250015991</c:v>
                </c:pt>
                <c:pt idx="17392">
                  <c:v>7.0328493750015992</c:v>
                </c:pt>
                <c:pt idx="17393">
                  <c:v>7.0331787500000003</c:v>
                </c:pt>
                <c:pt idx="17394">
                  <c:v>7.0335412499999999</c:v>
                </c:pt>
                <c:pt idx="17395">
                  <c:v>7.0334256250015992</c:v>
                </c:pt>
                <c:pt idx="17396">
                  <c:v>7.0329575000000002</c:v>
                </c:pt>
                <c:pt idx="17397">
                  <c:v>7.03254</c:v>
                </c:pt>
                <c:pt idx="17398">
                  <c:v>7.0329368750015986</c:v>
                </c:pt>
                <c:pt idx="17399">
                  <c:v>7.0332856250015992</c:v>
                </c:pt>
                <c:pt idx="17400">
                  <c:v>7.0336287500000001</c:v>
                </c:pt>
                <c:pt idx="17401">
                  <c:v>7.0340337499999999</c:v>
                </c:pt>
                <c:pt idx="17402">
                  <c:v>7.0345306250015991</c:v>
                </c:pt>
                <c:pt idx="17403">
                  <c:v>7.0348825000000001</c:v>
                </c:pt>
                <c:pt idx="17404">
                  <c:v>7.0346956250015991</c:v>
                </c:pt>
                <c:pt idx="17405">
                  <c:v>7.0343731250015988</c:v>
                </c:pt>
                <c:pt idx="17406">
                  <c:v>7.0340493750015991</c:v>
                </c:pt>
                <c:pt idx="17407">
                  <c:v>7.0335856250015993</c:v>
                </c:pt>
                <c:pt idx="17408">
                  <c:v>7.0332031250015987</c:v>
                </c:pt>
                <c:pt idx="17409">
                  <c:v>7.0333625</c:v>
                </c:pt>
                <c:pt idx="17410">
                  <c:v>7.03376</c:v>
                </c:pt>
                <c:pt idx="17411">
                  <c:v>7.0337912500000002</c:v>
                </c:pt>
                <c:pt idx="17412">
                  <c:v>7.0334300000000001</c:v>
                </c:pt>
                <c:pt idx="17413">
                  <c:v>7.0332406250015991</c:v>
                </c:pt>
                <c:pt idx="17414">
                  <c:v>7.03292875</c:v>
                </c:pt>
                <c:pt idx="17415">
                  <c:v>7.0332524999999997</c:v>
                </c:pt>
                <c:pt idx="17416">
                  <c:v>7.0335887499999998</c:v>
                </c:pt>
                <c:pt idx="17417">
                  <c:v>7.0332012500000003</c:v>
                </c:pt>
                <c:pt idx="17418">
                  <c:v>7.0328481250015988</c:v>
                </c:pt>
                <c:pt idx="17419">
                  <c:v>7.0322987499999998</c:v>
                </c:pt>
                <c:pt idx="17420">
                  <c:v>7.0317749999999997</c:v>
                </c:pt>
                <c:pt idx="17421">
                  <c:v>7.0313212500000004</c:v>
                </c:pt>
                <c:pt idx="17422">
                  <c:v>7.0309324999999996</c:v>
                </c:pt>
                <c:pt idx="17423">
                  <c:v>7.0306087499999999</c:v>
                </c:pt>
                <c:pt idx="17424">
                  <c:v>7.0303468750015989</c:v>
                </c:pt>
                <c:pt idx="17425">
                  <c:v>7.0300143750015991</c:v>
                </c:pt>
                <c:pt idx="17426">
                  <c:v>7.0296900000000004</c:v>
                </c:pt>
                <c:pt idx="17427">
                  <c:v>7.0293337500000002</c:v>
                </c:pt>
                <c:pt idx="17428">
                  <c:v>7.0290506250015987</c:v>
                </c:pt>
                <c:pt idx="17429">
                  <c:v>7.0287106250015992</c:v>
                </c:pt>
                <c:pt idx="17430">
                  <c:v>7.028385625001599</c:v>
                </c:pt>
                <c:pt idx="17431">
                  <c:v>7.0278793750015991</c:v>
                </c:pt>
                <c:pt idx="17432">
                  <c:v>7.0273968750015987</c:v>
                </c:pt>
                <c:pt idx="17433">
                  <c:v>7.0269037499999998</c:v>
                </c:pt>
                <c:pt idx="17434">
                  <c:v>7.0264724999999997</c:v>
                </c:pt>
                <c:pt idx="17435">
                  <c:v>7.0260831250015992</c:v>
                </c:pt>
                <c:pt idx="17436">
                  <c:v>7.0257206250015987</c:v>
                </c:pt>
                <c:pt idx="17437">
                  <c:v>7.0253531250015993</c:v>
                </c:pt>
                <c:pt idx="17438">
                  <c:v>7.0249199999999998</c:v>
                </c:pt>
                <c:pt idx="17439">
                  <c:v>7.0244668750015986</c:v>
                </c:pt>
                <c:pt idx="17440">
                  <c:v>7.0239975000000001</c:v>
                </c:pt>
                <c:pt idx="17441">
                  <c:v>7.0235481250015992</c:v>
                </c:pt>
                <c:pt idx="17442">
                  <c:v>7.0233350000000003</c:v>
                </c:pt>
                <c:pt idx="17443">
                  <c:v>7.0233949999999998</c:v>
                </c:pt>
                <c:pt idx="17444">
                  <c:v>7.0237462500000003</c:v>
                </c:pt>
                <c:pt idx="17445">
                  <c:v>7.0241843750015986</c:v>
                </c:pt>
                <c:pt idx="17446">
                  <c:v>7.0245906250015988</c:v>
                </c:pt>
                <c:pt idx="17447">
                  <c:v>7.024915</c:v>
                </c:pt>
                <c:pt idx="17448">
                  <c:v>7.0253056250015993</c:v>
                </c:pt>
                <c:pt idx="17449">
                  <c:v>7.0257756250015992</c:v>
                </c:pt>
                <c:pt idx="17450">
                  <c:v>7.0256237500000003</c:v>
                </c:pt>
                <c:pt idx="17451">
                  <c:v>7.0252293750015991</c:v>
                </c:pt>
                <c:pt idx="17452">
                  <c:v>7.0248981250015987</c:v>
                </c:pt>
                <c:pt idx="17453">
                  <c:v>7.0246887500000001</c:v>
                </c:pt>
                <c:pt idx="17454">
                  <c:v>7.0247275</c:v>
                </c:pt>
                <c:pt idx="17455">
                  <c:v>7.0250918750015989</c:v>
                </c:pt>
                <c:pt idx="17456">
                  <c:v>7.0254706250015992</c:v>
                </c:pt>
                <c:pt idx="17457">
                  <c:v>7.0258068750015994</c:v>
                </c:pt>
                <c:pt idx="17458">
                  <c:v>7.0261681250015986</c:v>
                </c:pt>
                <c:pt idx="17459">
                  <c:v>7.0259531250015987</c:v>
                </c:pt>
                <c:pt idx="17460">
                  <c:v>7.0255581250015986</c:v>
                </c:pt>
                <c:pt idx="17461">
                  <c:v>7.0252274999999997</c:v>
                </c:pt>
                <c:pt idx="17462">
                  <c:v>7.0247525</c:v>
                </c:pt>
                <c:pt idx="17463">
                  <c:v>7.0243631250015994</c:v>
                </c:pt>
                <c:pt idx="17464">
                  <c:v>7.0239799999999999</c:v>
                </c:pt>
                <c:pt idx="17465">
                  <c:v>7.0236425000000002</c:v>
                </c:pt>
                <c:pt idx="17466">
                  <c:v>7.0239537500000004</c:v>
                </c:pt>
                <c:pt idx="17467">
                  <c:v>7.0243262499999997</c:v>
                </c:pt>
                <c:pt idx="17468">
                  <c:v>7.0246606250015988</c:v>
                </c:pt>
                <c:pt idx="17469">
                  <c:v>7.025148125001599</c:v>
                </c:pt>
                <c:pt idx="17470">
                  <c:v>7.0255450000000002</c:v>
                </c:pt>
                <c:pt idx="17471">
                  <c:v>7.0260306250015994</c:v>
                </c:pt>
                <c:pt idx="17472">
                  <c:v>7.0264618750015986</c:v>
                </c:pt>
                <c:pt idx="17473">
                  <c:v>7.0268462500000002</c:v>
                </c:pt>
                <c:pt idx="17474">
                  <c:v>7.0272550000000003</c:v>
                </c:pt>
                <c:pt idx="17475">
                  <c:v>7.0276206250015987</c:v>
                </c:pt>
                <c:pt idx="17476">
                  <c:v>7.0274206250015991</c:v>
                </c:pt>
                <c:pt idx="17477">
                  <c:v>7.0273156250015987</c:v>
                </c:pt>
                <c:pt idx="17478">
                  <c:v>7.0275499999999997</c:v>
                </c:pt>
                <c:pt idx="17479">
                  <c:v>7.0274737500000004</c:v>
                </c:pt>
                <c:pt idx="17480">
                  <c:v>7.0271437499999996</c:v>
                </c:pt>
                <c:pt idx="17481">
                  <c:v>7.0267712500000004</c:v>
                </c:pt>
                <c:pt idx="17482">
                  <c:v>7.0263768750015991</c:v>
                </c:pt>
                <c:pt idx="17483">
                  <c:v>7.0260543750015989</c:v>
                </c:pt>
                <c:pt idx="17484">
                  <c:v>7.0257081250015991</c:v>
                </c:pt>
                <c:pt idx="17485">
                  <c:v>7.0253474999999996</c:v>
                </c:pt>
                <c:pt idx="17486">
                  <c:v>7.0249075000000003</c:v>
                </c:pt>
                <c:pt idx="17487">
                  <c:v>7.0245474999999997</c:v>
                </c:pt>
                <c:pt idx="17488">
                  <c:v>7.0240606250015993</c:v>
                </c:pt>
                <c:pt idx="17489">
                  <c:v>7.0236262500000004</c:v>
                </c:pt>
                <c:pt idx="17490">
                  <c:v>7.023270625001599</c:v>
                </c:pt>
                <c:pt idx="17491">
                  <c:v>7.0229400000000002</c:v>
                </c:pt>
                <c:pt idx="17492">
                  <c:v>7.0226012500000001</c:v>
                </c:pt>
                <c:pt idx="17493">
                  <c:v>7.0222300000000004</c:v>
                </c:pt>
                <c:pt idx="17494">
                  <c:v>7.0219087499999997</c:v>
                </c:pt>
                <c:pt idx="17495">
                  <c:v>7.0215587499999996</c:v>
                </c:pt>
                <c:pt idx="17496">
                  <c:v>7.0211543750015988</c:v>
                </c:pt>
                <c:pt idx="17497">
                  <c:v>7.021006875001599</c:v>
                </c:pt>
                <c:pt idx="17498">
                  <c:v>7.0206818750015989</c:v>
                </c:pt>
                <c:pt idx="17499">
                  <c:v>7.02032875</c:v>
                </c:pt>
                <c:pt idx="17500">
                  <c:v>7.0199274999999997</c:v>
                </c:pt>
                <c:pt idx="17501">
                  <c:v>7.0197762499999996</c:v>
                </c:pt>
                <c:pt idx="17502">
                  <c:v>7.0196687500000001</c:v>
                </c:pt>
                <c:pt idx="17503">
                  <c:v>7.0200149999999999</c:v>
                </c:pt>
                <c:pt idx="17504">
                  <c:v>7.0204199999999997</c:v>
                </c:pt>
                <c:pt idx="17505">
                  <c:v>7.0208456250015994</c:v>
                </c:pt>
                <c:pt idx="17506">
                  <c:v>7.021185</c:v>
                </c:pt>
                <c:pt idx="17507">
                  <c:v>7.0215818750015986</c:v>
                </c:pt>
                <c:pt idx="17508">
                  <c:v>7.0219831250015989</c:v>
                </c:pt>
                <c:pt idx="17509">
                  <c:v>7.0223418750015991</c:v>
                </c:pt>
                <c:pt idx="17510">
                  <c:v>7.0227612500000003</c:v>
                </c:pt>
                <c:pt idx="17511">
                  <c:v>7.0231731250015992</c:v>
                </c:pt>
                <c:pt idx="17512">
                  <c:v>7.0235287499999997</c:v>
                </c:pt>
                <c:pt idx="17513">
                  <c:v>7.0238537499999998</c:v>
                </c:pt>
                <c:pt idx="17514">
                  <c:v>7.0242356250015989</c:v>
                </c:pt>
                <c:pt idx="17515">
                  <c:v>7.0246243750015989</c:v>
                </c:pt>
                <c:pt idx="17516">
                  <c:v>7.0249643750015993</c:v>
                </c:pt>
                <c:pt idx="17517">
                  <c:v>7.0254243750015988</c:v>
                </c:pt>
                <c:pt idx="17518">
                  <c:v>7.0257775000000002</c:v>
                </c:pt>
                <c:pt idx="17519">
                  <c:v>7.0261293750015987</c:v>
                </c:pt>
                <c:pt idx="17520">
                  <c:v>7.0264543750015989</c:v>
                </c:pt>
                <c:pt idx="17521">
                  <c:v>7.0267925</c:v>
                </c:pt>
                <c:pt idx="17522">
                  <c:v>7.0266081250015988</c:v>
                </c:pt>
                <c:pt idx="17523">
                  <c:v>7.0265050000000002</c:v>
                </c:pt>
                <c:pt idx="17524">
                  <c:v>7.0261725000000004</c:v>
                </c:pt>
                <c:pt idx="17525">
                  <c:v>7.025783125001599</c:v>
                </c:pt>
                <c:pt idx="17526">
                  <c:v>7.0254468750015988</c:v>
                </c:pt>
                <c:pt idx="17527">
                  <c:v>7.0249787499999998</c:v>
                </c:pt>
                <c:pt idx="17528">
                  <c:v>7.0244087500000001</c:v>
                </c:pt>
                <c:pt idx="17529">
                  <c:v>7.0240031250015988</c:v>
                </c:pt>
                <c:pt idx="17530">
                  <c:v>7.0235812500000003</c:v>
                </c:pt>
                <c:pt idx="17531">
                  <c:v>7.0231356250015988</c:v>
                </c:pt>
                <c:pt idx="17532">
                  <c:v>7.0226668750015993</c:v>
                </c:pt>
                <c:pt idx="17533">
                  <c:v>7.0222568750015988</c:v>
                </c:pt>
                <c:pt idx="17534">
                  <c:v>7.0218006250015987</c:v>
                </c:pt>
                <c:pt idx="17535">
                  <c:v>7.0213875000000003</c:v>
                </c:pt>
                <c:pt idx="17536">
                  <c:v>7.0210675</c:v>
                </c:pt>
                <c:pt idx="17537">
                  <c:v>7.0205787500000003</c:v>
                </c:pt>
                <c:pt idx="17538">
                  <c:v>7.0202200000000001</c:v>
                </c:pt>
                <c:pt idx="17539">
                  <c:v>7.0198799999999997</c:v>
                </c:pt>
                <c:pt idx="17540">
                  <c:v>7.019554375001599</c:v>
                </c:pt>
                <c:pt idx="17541">
                  <c:v>7.0193856250015987</c:v>
                </c:pt>
                <c:pt idx="17542">
                  <c:v>7.0197087500000004</c:v>
                </c:pt>
                <c:pt idx="17543">
                  <c:v>7.0199687500000003</c:v>
                </c:pt>
                <c:pt idx="17544">
                  <c:v>7.0204031250015992</c:v>
                </c:pt>
                <c:pt idx="17545">
                  <c:v>7.0207937500000002</c:v>
                </c:pt>
                <c:pt idx="17546">
                  <c:v>7.0210618750015987</c:v>
                </c:pt>
                <c:pt idx="17547">
                  <c:v>7.0212731250015992</c:v>
                </c:pt>
                <c:pt idx="17548">
                  <c:v>7.0216275000000001</c:v>
                </c:pt>
                <c:pt idx="17549">
                  <c:v>7.0219849999999999</c:v>
                </c:pt>
                <c:pt idx="17550">
                  <c:v>7.0223118750015994</c:v>
                </c:pt>
                <c:pt idx="17551">
                  <c:v>7.0226362499999997</c:v>
                </c:pt>
                <c:pt idx="17552">
                  <c:v>7.0229837499999999</c:v>
                </c:pt>
                <c:pt idx="17553">
                  <c:v>7.023415</c:v>
                </c:pt>
                <c:pt idx="17554">
                  <c:v>7.0238474999999996</c:v>
                </c:pt>
                <c:pt idx="17555">
                  <c:v>7.0241693750015992</c:v>
                </c:pt>
                <c:pt idx="17556">
                  <c:v>7.0245643750015994</c:v>
                </c:pt>
                <c:pt idx="17557">
                  <c:v>7.0249293750015989</c:v>
                </c:pt>
                <c:pt idx="17558">
                  <c:v>7.0252687500000004</c:v>
                </c:pt>
                <c:pt idx="17559">
                  <c:v>7.0256212500000004</c:v>
                </c:pt>
                <c:pt idx="17560">
                  <c:v>7.0252462500000004</c:v>
                </c:pt>
                <c:pt idx="17561">
                  <c:v>7.0248943750015993</c:v>
                </c:pt>
                <c:pt idx="17562">
                  <c:v>7.0244900000000001</c:v>
                </c:pt>
                <c:pt idx="17563">
                  <c:v>7.0239406250015994</c:v>
                </c:pt>
                <c:pt idx="17564">
                  <c:v>7.0233850000000002</c:v>
                </c:pt>
                <c:pt idx="17565">
                  <c:v>7.0227731250015992</c:v>
                </c:pt>
                <c:pt idx="17566">
                  <c:v>7.0223093750015986</c:v>
                </c:pt>
                <c:pt idx="17567">
                  <c:v>7.0218756250015986</c:v>
                </c:pt>
                <c:pt idx="17568">
                  <c:v>7.0214418750015986</c:v>
                </c:pt>
                <c:pt idx="17569">
                  <c:v>7.0210943750015993</c:v>
                </c:pt>
                <c:pt idx="17570">
                  <c:v>7.0207043750015989</c:v>
                </c:pt>
                <c:pt idx="17571">
                  <c:v>7.0202600000000004</c:v>
                </c:pt>
                <c:pt idx="17572">
                  <c:v>7.0198618750015989</c:v>
                </c:pt>
                <c:pt idx="17573">
                  <c:v>7.0193300000000001</c:v>
                </c:pt>
                <c:pt idx="17574">
                  <c:v>7.0188449999999998</c:v>
                </c:pt>
                <c:pt idx="17575">
                  <c:v>7.018261875001599</c:v>
                </c:pt>
                <c:pt idx="17576">
                  <c:v>7.0176568750015988</c:v>
                </c:pt>
                <c:pt idx="17577">
                  <c:v>7.0171606250015994</c:v>
                </c:pt>
                <c:pt idx="17578">
                  <c:v>7.01671625</c:v>
                </c:pt>
                <c:pt idx="17579">
                  <c:v>7.0162131250015989</c:v>
                </c:pt>
                <c:pt idx="17580">
                  <c:v>7.0158075000000002</c:v>
                </c:pt>
                <c:pt idx="17581">
                  <c:v>7.0154343750015986</c:v>
                </c:pt>
                <c:pt idx="17582">
                  <c:v>7.0150706250015986</c:v>
                </c:pt>
                <c:pt idx="17583">
                  <c:v>7.0147381250015988</c:v>
                </c:pt>
                <c:pt idx="17584">
                  <c:v>7.0146612499999996</c:v>
                </c:pt>
                <c:pt idx="17585">
                  <c:v>7.014638125001599</c:v>
                </c:pt>
                <c:pt idx="17586">
                  <c:v>7.0150443750015992</c:v>
                </c:pt>
                <c:pt idx="17587">
                  <c:v>7.0154062499999998</c:v>
                </c:pt>
                <c:pt idx="17588">
                  <c:v>7.0157468750015992</c:v>
                </c:pt>
                <c:pt idx="17589">
                  <c:v>7.0161562499999999</c:v>
                </c:pt>
                <c:pt idx="17590">
                  <c:v>7.0165125000000002</c:v>
                </c:pt>
                <c:pt idx="17591">
                  <c:v>7.01683375</c:v>
                </c:pt>
                <c:pt idx="17592">
                  <c:v>7.0172524999999997</c:v>
                </c:pt>
                <c:pt idx="17593">
                  <c:v>7.0169118750015986</c:v>
                </c:pt>
                <c:pt idx="17594">
                  <c:v>7.0165575000000002</c:v>
                </c:pt>
                <c:pt idx="17595">
                  <c:v>7.0167425000000003</c:v>
                </c:pt>
                <c:pt idx="17596">
                  <c:v>7.0163831250015987</c:v>
                </c:pt>
                <c:pt idx="17597">
                  <c:v>7.0160218750015986</c:v>
                </c:pt>
                <c:pt idx="17598">
                  <c:v>7.0155099999999999</c:v>
                </c:pt>
                <c:pt idx="17599">
                  <c:v>7.0151325</c:v>
                </c:pt>
                <c:pt idx="17600">
                  <c:v>7.0148018750015986</c:v>
                </c:pt>
                <c:pt idx="17601">
                  <c:v>7.014428125001599</c:v>
                </c:pt>
                <c:pt idx="17602">
                  <c:v>7.01403</c:v>
                </c:pt>
                <c:pt idx="17603">
                  <c:v>7.0136768750015994</c:v>
                </c:pt>
                <c:pt idx="17604">
                  <c:v>7.0133243750015986</c:v>
                </c:pt>
                <c:pt idx="17605">
                  <c:v>7.012878125001599</c:v>
                </c:pt>
                <c:pt idx="17606">
                  <c:v>7.0124543750015986</c:v>
                </c:pt>
                <c:pt idx="17607">
                  <c:v>7.011974375001599</c:v>
                </c:pt>
                <c:pt idx="17608">
                  <c:v>7.0116399999999999</c:v>
                </c:pt>
                <c:pt idx="17609">
                  <c:v>7.0112987499999999</c:v>
                </c:pt>
                <c:pt idx="17610">
                  <c:v>7.0112687500000002</c:v>
                </c:pt>
                <c:pt idx="17611">
                  <c:v>7.011271875001599</c:v>
                </c:pt>
                <c:pt idx="17612">
                  <c:v>7.011624375001599</c:v>
                </c:pt>
                <c:pt idx="17613">
                  <c:v>7.0119606250015991</c:v>
                </c:pt>
                <c:pt idx="17614">
                  <c:v>7.0123168750015994</c:v>
                </c:pt>
                <c:pt idx="17615">
                  <c:v>7.0127693750015991</c:v>
                </c:pt>
                <c:pt idx="17616">
                  <c:v>7.0132106250015989</c:v>
                </c:pt>
                <c:pt idx="17617">
                  <c:v>7.01356</c:v>
                </c:pt>
                <c:pt idx="17618">
                  <c:v>7.013933125001599</c:v>
                </c:pt>
                <c:pt idx="17619">
                  <c:v>7.0137787500000002</c:v>
                </c:pt>
                <c:pt idx="17620">
                  <c:v>7.0141331250015986</c:v>
                </c:pt>
                <c:pt idx="17621">
                  <c:v>7.0142924999999998</c:v>
                </c:pt>
                <c:pt idx="17622">
                  <c:v>7.0138850000000001</c:v>
                </c:pt>
                <c:pt idx="17623">
                  <c:v>7.0134825000000003</c:v>
                </c:pt>
                <c:pt idx="17624">
                  <c:v>7.0131375</c:v>
                </c:pt>
                <c:pt idx="17625">
                  <c:v>7.0128575</c:v>
                </c:pt>
                <c:pt idx="17626">
                  <c:v>7.0125324999999998</c:v>
                </c:pt>
                <c:pt idx="17627">
                  <c:v>7.0120256250015993</c:v>
                </c:pt>
                <c:pt idx="17628">
                  <c:v>7.0115800000000004</c:v>
                </c:pt>
                <c:pt idx="17629">
                  <c:v>7.0116418750015992</c:v>
                </c:pt>
                <c:pt idx="17630">
                  <c:v>7.0119906250015989</c:v>
                </c:pt>
                <c:pt idx="17631">
                  <c:v>7.0116643750015992</c:v>
                </c:pt>
                <c:pt idx="17632">
                  <c:v>7.0112300000000003</c:v>
                </c:pt>
                <c:pt idx="17633">
                  <c:v>7.0107512500000002</c:v>
                </c:pt>
                <c:pt idx="17634">
                  <c:v>7.0102324999999999</c:v>
                </c:pt>
                <c:pt idx="17635">
                  <c:v>7.0096818750015988</c:v>
                </c:pt>
                <c:pt idx="17636">
                  <c:v>7.00923125</c:v>
                </c:pt>
                <c:pt idx="17637">
                  <c:v>7.0086843750015992</c:v>
                </c:pt>
                <c:pt idx="17638">
                  <c:v>7.0082843750015993</c:v>
                </c:pt>
                <c:pt idx="17639">
                  <c:v>7.0079493750015986</c:v>
                </c:pt>
                <c:pt idx="17640">
                  <c:v>7.0076281250015988</c:v>
                </c:pt>
                <c:pt idx="17641">
                  <c:v>7.0070862500000004</c:v>
                </c:pt>
                <c:pt idx="17642">
                  <c:v>7.0065999999999997</c:v>
                </c:pt>
                <c:pt idx="17643">
                  <c:v>7.0061312500000001</c:v>
                </c:pt>
                <c:pt idx="17644">
                  <c:v>7.0057431250015991</c:v>
                </c:pt>
                <c:pt idx="17645">
                  <c:v>7.0053025</c:v>
                </c:pt>
                <c:pt idx="17646">
                  <c:v>7.0049587500000001</c:v>
                </c:pt>
                <c:pt idx="17647">
                  <c:v>7.0053156250015993</c:v>
                </c:pt>
                <c:pt idx="17648">
                  <c:v>7.0057312500000002</c:v>
                </c:pt>
                <c:pt idx="17649">
                  <c:v>7.0061049999999998</c:v>
                </c:pt>
                <c:pt idx="17650">
                  <c:v>7.0064925000000002</c:v>
                </c:pt>
                <c:pt idx="17651">
                  <c:v>7.0068799999999998</c:v>
                </c:pt>
                <c:pt idx="17652">
                  <c:v>7.0072650000000003</c:v>
                </c:pt>
                <c:pt idx="17653">
                  <c:v>7.0076193750015987</c:v>
                </c:pt>
                <c:pt idx="17654">
                  <c:v>7.007975625001599</c:v>
                </c:pt>
                <c:pt idx="17655">
                  <c:v>7.0083606250015986</c:v>
                </c:pt>
                <c:pt idx="17656">
                  <c:v>7.0086849999999998</c:v>
                </c:pt>
                <c:pt idx="17657">
                  <c:v>7.0089237500000001</c:v>
                </c:pt>
                <c:pt idx="17658">
                  <c:v>7.0092268750015991</c:v>
                </c:pt>
                <c:pt idx="17659">
                  <c:v>7.0095799999999997</c:v>
                </c:pt>
                <c:pt idx="17660">
                  <c:v>7.0091275</c:v>
                </c:pt>
                <c:pt idx="17661">
                  <c:v>7.0087981250015989</c:v>
                </c:pt>
                <c:pt idx="17662">
                  <c:v>7.0083087500000003</c:v>
                </c:pt>
                <c:pt idx="17663">
                  <c:v>7.0078456250015986</c:v>
                </c:pt>
                <c:pt idx="17664">
                  <c:v>7.0074818750015986</c:v>
                </c:pt>
                <c:pt idx="17665">
                  <c:v>7.0073056250015986</c:v>
                </c:pt>
                <c:pt idx="17666">
                  <c:v>7.0070043750015989</c:v>
                </c:pt>
                <c:pt idx="17667">
                  <c:v>7.0069850000000002</c:v>
                </c:pt>
                <c:pt idx="17668">
                  <c:v>7.0073575000000003</c:v>
                </c:pt>
                <c:pt idx="17669">
                  <c:v>7.0077575000000003</c:v>
                </c:pt>
                <c:pt idx="17670">
                  <c:v>7.008196875001599</c:v>
                </c:pt>
                <c:pt idx="17671">
                  <c:v>7.0086406250015987</c:v>
                </c:pt>
                <c:pt idx="17672">
                  <c:v>7.0090268750015987</c:v>
                </c:pt>
                <c:pt idx="17673">
                  <c:v>7.0086575</c:v>
                </c:pt>
                <c:pt idx="17674">
                  <c:v>7.0082518750015987</c:v>
                </c:pt>
                <c:pt idx="17675">
                  <c:v>7.0078512499999999</c:v>
                </c:pt>
                <c:pt idx="17676">
                  <c:v>7.0074043750015989</c:v>
                </c:pt>
                <c:pt idx="17677">
                  <c:v>7.0070068750015988</c:v>
                </c:pt>
                <c:pt idx="17678">
                  <c:v>7.0066243750015991</c:v>
                </c:pt>
                <c:pt idx="17679">
                  <c:v>7.0064212499999998</c:v>
                </c:pt>
                <c:pt idx="17680">
                  <c:v>7.0060962499999997</c:v>
                </c:pt>
                <c:pt idx="17681">
                  <c:v>7.0058512500000001</c:v>
                </c:pt>
                <c:pt idx="17682">
                  <c:v>7.0059387500000003</c:v>
                </c:pt>
                <c:pt idx="17683">
                  <c:v>7.005583125001599</c:v>
                </c:pt>
                <c:pt idx="17684">
                  <c:v>7.0051893750015992</c:v>
                </c:pt>
                <c:pt idx="17685">
                  <c:v>7.0046925</c:v>
                </c:pt>
                <c:pt idx="17686">
                  <c:v>7.0041706250015991</c:v>
                </c:pt>
                <c:pt idx="17687">
                  <c:v>7.0037043750015986</c:v>
                </c:pt>
                <c:pt idx="17688">
                  <c:v>7.00336625</c:v>
                </c:pt>
                <c:pt idx="17689">
                  <c:v>7.0029000000000003</c:v>
                </c:pt>
                <c:pt idx="17690">
                  <c:v>7.0023499999999999</c:v>
                </c:pt>
                <c:pt idx="17691">
                  <c:v>7.0020024999999997</c:v>
                </c:pt>
                <c:pt idx="17692">
                  <c:v>7.00167625</c:v>
                </c:pt>
                <c:pt idx="17693">
                  <c:v>7.0013206250015987</c:v>
                </c:pt>
                <c:pt idx="17694">
                  <c:v>7.0016600000000002</c:v>
                </c:pt>
                <c:pt idx="17695">
                  <c:v>7.0019893750015987</c:v>
                </c:pt>
                <c:pt idx="17696">
                  <c:v>7.0022900000000003</c:v>
                </c:pt>
                <c:pt idx="17697">
                  <c:v>7.0026612500000001</c:v>
                </c:pt>
                <c:pt idx="17698">
                  <c:v>7.0028724999999996</c:v>
                </c:pt>
                <c:pt idx="17699">
                  <c:v>7.002535</c:v>
                </c:pt>
                <c:pt idx="17700">
                  <c:v>7.0023431250015991</c:v>
                </c:pt>
                <c:pt idx="17701">
                  <c:v>7.0027549999999996</c:v>
                </c:pt>
                <c:pt idx="17702">
                  <c:v>7.0031924999999999</c:v>
                </c:pt>
                <c:pt idx="17703">
                  <c:v>7.0035187499999996</c:v>
                </c:pt>
                <c:pt idx="17704">
                  <c:v>7.0038743750015993</c:v>
                </c:pt>
                <c:pt idx="17705">
                  <c:v>7.0040075000000002</c:v>
                </c:pt>
                <c:pt idx="17706">
                  <c:v>7.0043362499999997</c:v>
                </c:pt>
                <c:pt idx="17707">
                  <c:v>7.0047362499999997</c:v>
                </c:pt>
                <c:pt idx="17708">
                  <c:v>7.0051699999999997</c:v>
                </c:pt>
                <c:pt idx="17709">
                  <c:v>7.005605625001599</c:v>
                </c:pt>
                <c:pt idx="17710">
                  <c:v>7.0059568750015986</c:v>
                </c:pt>
                <c:pt idx="17711">
                  <c:v>7.0063868750015992</c:v>
                </c:pt>
                <c:pt idx="17712">
                  <c:v>7.00674375</c:v>
                </c:pt>
                <c:pt idx="17713">
                  <c:v>7.0071237499999999</c:v>
                </c:pt>
                <c:pt idx="17714">
                  <c:v>7.007083125001599</c:v>
                </c:pt>
                <c:pt idx="17715">
                  <c:v>7.0067606250015988</c:v>
                </c:pt>
                <c:pt idx="17716">
                  <c:v>7.0063143750015993</c:v>
                </c:pt>
                <c:pt idx="17717">
                  <c:v>7.0059881250015987</c:v>
                </c:pt>
                <c:pt idx="17718">
                  <c:v>7.0053700000000001</c:v>
                </c:pt>
                <c:pt idx="17719">
                  <c:v>7.0048387500000002</c:v>
                </c:pt>
                <c:pt idx="17720">
                  <c:v>7.0043118750015987</c:v>
                </c:pt>
                <c:pt idx="17721">
                  <c:v>7.0039875</c:v>
                </c:pt>
                <c:pt idx="17722">
                  <c:v>7.0036550000000002</c:v>
                </c:pt>
                <c:pt idx="17723">
                  <c:v>7.0033181250015986</c:v>
                </c:pt>
                <c:pt idx="17724">
                  <c:v>7.0026337500000002</c:v>
                </c:pt>
                <c:pt idx="17725">
                  <c:v>7.0022099999999998</c:v>
                </c:pt>
                <c:pt idx="17726">
                  <c:v>7.0017637500000003</c:v>
                </c:pt>
                <c:pt idx="17727">
                  <c:v>7.0012737500000002</c:v>
                </c:pt>
                <c:pt idx="17728">
                  <c:v>7.0007868750015989</c:v>
                </c:pt>
                <c:pt idx="17729">
                  <c:v>7.0002293750015987</c:v>
                </c:pt>
                <c:pt idx="17730">
                  <c:v>6.9997481250015987</c:v>
                </c:pt>
                <c:pt idx="17731">
                  <c:v>6.9992587500000001</c:v>
                </c:pt>
                <c:pt idx="17732">
                  <c:v>6.9987281250015991</c:v>
                </c:pt>
                <c:pt idx="17733">
                  <c:v>6.9982537499999999</c:v>
                </c:pt>
                <c:pt idx="17734">
                  <c:v>6.9977943750015994</c:v>
                </c:pt>
                <c:pt idx="17735">
                  <c:v>6.9973812500000001</c:v>
                </c:pt>
                <c:pt idx="17736">
                  <c:v>6.9969568750015991</c:v>
                </c:pt>
                <c:pt idx="17737">
                  <c:v>6.9964368750015993</c:v>
                </c:pt>
                <c:pt idx="17738">
                  <c:v>6.9959449999999999</c:v>
                </c:pt>
                <c:pt idx="17739">
                  <c:v>6.9954756250015988</c:v>
                </c:pt>
                <c:pt idx="17740">
                  <c:v>6.99501375</c:v>
                </c:pt>
                <c:pt idx="17741">
                  <c:v>6.9945975000000002</c:v>
                </c:pt>
                <c:pt idx="17742">
                  <c:v>6.9946475000000001</c:v>
                </c:pt>
                <c:pt idx="17743">
                  <c:v>6.9949856250015987</c:v>
                </c:pt>
                <c:pt idx="17744">
                  <c:v>6.9953137500000002</c:v>
                </c:pt>
                <c:pt idx="17745">
                  <c:v>6.9957106250015988</c:v>
                </c:pt>
                <c:pt idx="17746">
                  <c:v>6.9960500000000003</c:v>
                </c:pt>
                <c:pt idx="17747">
                  <c:v>6.9964168750015991</c:v>
                </c:pt>
                <c:pt idx="17748">
                  <c:v>6.996785625001599</c:v>
                </c:pt>
                <c:pt idx="17749">
                  <c:v>6.9972243750015988</c:v>
                </c:pt>
                <c:pt idx="17750">
                  <c:v>6.9975874999999998</c:v>
                </c:pt>
                <c:pt idx="17751">
                  <c:v>6.997969375001599</c:v>
                </c:pt>
                <c:pt idx="17752">
                  <c:v>6.9983062499999997</c:v>
                </c:pt>
                <c:pt idx="17753">
                  <c:v>6.9986518750015989</c:v>
                </c:pt>
                <c:pt idx="17754">
                  <c:v>6.9990093750015987</c:v>
                </c:pt>
                <c:pt idx="17755">
                  <c:v>6.9993918750015993</c:v>
                </c:pt>
                <c:pt idx="17756">
                  <c:v>6.9997912500000004</c:v>
                </c:pt>
                <c:pt idx="17757">
                  <c:v>7.0001937500000002</c:v>
                </c:pt>
                <c:pt idx="17758">
                  <c:v>7.0005162500000004</c:v>
                </c:pt>
                <c:pt idx="17759">
                  <c:v>7.0004243750015993</c:v>
                </c:pt>
                <c:pt idx="17760">
                  <c:v>7.0000031250015988</c:v>
                </c:pt>
                <c:pt idx="17761">
                  <c:v>6.9995725000000002</c:v>
                </c:pt>
                <c:pt idx="17762">
                  <c:v>6.9992337500000001</c:v>
                </c:pt>
                <c:pt idx="17763">
                  <c:v>6.9988768750015993</c:v>
                </c:pt>
                <c:pt idx="17764">
                  <c:v>6.9985087500000001</c:v>
                </c:pt>
                <c:pt idx="17765">
                  <c:v>6.9980675000000003</c:v>
                </c:pt>
                <c:pt idx="17766">
                  <c:v>6.99756</c:v>
                </c:pt>
                <c:pt idx="17767">
                  <c:v>6.9970393750015987</c:v>
                </c:pt>
                <c:pt idx="17768">
                  <c:v>6.9965962499999996</c:v>
                </c:pt>
                <c:pt idx="17769">
                  <c:v>6.9961668750015988</c:v>
                </c:pt>
                <c:pt idx="17770">
                  <c:v>6.9958087500000001</c:v>
                </c:pt>
                <c:pt idx="17771">
                  <c:v>6.9959006250015987</c:v>
                </c:pt>
                <c:pt idx="17772">
                  <c:v>6.9959449999999999</c:v>
                </c:pt>
                <c:pt idx="17773">
                  <c:v>6.9953956250015992</c:v>
                </c:pt>
                <c:pt idx="17774">
                  <c:v>6.9949500000000002</c:v>
                </c:pt>
                <c:pt idx="17775">
                  <c:v>6.9943887499999997</c:v>
                </c:pt>
                <c:pt idx="17776">
                  <c:v>6.9937462500000001</c:v>
                </c:pt>
                <c:pt idx="17777">
                  <c:v>6.9930806250015989</c:v>
                </c:pt>
                <c:pt idx="17778">
                  <c:v>6.9922818750015994</c:v>
                </c:pt>
                <c:pt idx="17779">
                  <c:v>6.9914462500000001</c:v>
                </c:pt>
                <c:pt idx="17780">
                  <c:v>6.9905568750015989</c:v>
                </c:pt>
                <c:pt idx="17781">
                  <c:v>6.9897125000000004</c:v>
                </c:pt>
                <c:pt idx="17782">
                  <c:v>6.9890243750016001</c:v>
                </c:pt>
                <c:pt idx="17783">
                  <c:v>6.9884143750016001</c:v>
                </c:pt>
                <c:pt idx="17784">
                  <c:v>6.9878850000000003</c:v>
                </c:pt>
                <c:pt idx="17785">
                  <c:v>6.9873781250015998</c:v>
                </c:pt>
                <c:pt idx="17786">
                  <c:v>6.9869562500000004</c:v>
                </c:pt>
                <c:pt idx="17787">
                  <c:v>6.9865975000000002</c:v>
                </c:pt>
                <c:pt idx="17788">
                  <c:v>6.9861062499999997</c:v>
                </c:pt>
                <c:pt idx="17789">
                  <c:v>6.9856337499999999</c:v>
                </c:pt>
                <c:pt idx="17790">
                  <c:v>6.9852768750015999</c:v>
                </c:pt>
                <c:pt idx="17791">
                  <c:v>6.9849325000000002</c:v>
                </c:pt>
                <c:pt idx="17792">
                  <c:v>6.9849362499999996</c:v>
                </c:pt>
                <c:pt idx="17793">
                  <c:v>6.9853174999999998</c:v>
                </c:pt>
                <c:pt idx="17794">
                  <c:v>6.9857043750015997</c:v>
                </c:pt>
                <c:pt idx="17795">
                  <c:v>6.9860393750015994</c:v>
                </c:pt>
                <c:pt idx="17796">
                  <c:v>6.9863856250016001</c:v>
                </c:pt>
                <c:pt idx="17797">
                  <c:v>6.9867175000000001</c:v>
                </c:pt>
                <c:pt idx="17798">
                  <c:v>6.9870481250015999</c:v>
                </c:pt>
                <c:pt idx="17799">
                  <c:v>6.9874499999999999</c:v>
                </c:pt>
                <c:pt idx="17800">
                  <c:v>6.9877168750015999</c:v>
                </c:pt>
                <c:pt idx="17801">
                  <c:v>6.98809375</c:v>
                </c:pt>
                <c:pt idx="17802">
                  <c:v>6.9876831250015998</c:v>
                </c:pt>
                <c:pt idx="17803">
                  <c:v>6.9871937500000003</c:v>
                </c:pt>
                <c:pt idx="17804">
                  <c:v>6.9868418750016001</c:v>
                </c:pt>
                <c:pt idx="17805">
                  <c:v>6.9865156250015996</c:v>
                </c:pt>
                <c:pt idx="17806">
                  <c:v>6.9861331250015999</c:v>
                </c:pt>
                <c:pt idx="17807">
                  <c:v>6.9858118750016001</c:v>
                </c:pt>
                <c:pt idx="17808">
                  <c:v>6.9854643750015999</c:v>
                </c:pt>
                <c:pt idx="17809">
                  <c:v>6.9850656250015994</c:v>
                </c:pt>
                <c:pt idx="17810">
                  <c:v>6.9847200000000003</c:v>
                </c:pt>
                <c:pt idx="17811">
                  <c:v>6.98466875</c:v>
                </c:pt>
                <c:pt idx="17812">
                  <c:v>6.9843306250015997</c:v>
                </c:pt>
                <c:pt idx="17813">
                  <c:v>6.9839543750016002</c:v>
                </c:pt>
                <c:pt idx="17814">
                  <c:v>6.9836049999999998</c:v>
                </c:pt>
                <c:pt idx="17815">
                  <c:v>6.98319125</c:v>
                </c:pt>
                <c:pt idx="17816">
                  <c:v>6.9827943750015997</c:v>
                </c:pt>
                <c:pt idx="17817">
                  <c:v>6.9824000000000002</c:v>
                </c:pt>
                <c:pt idx="17818">
                  <c:v>6.9820293750015994</c:v>
                </c:pt>
                <c:pt idx="17819">
                  <c:v>6.9816918750015997</c:v>
                </c:pt>
                <c:pt idx="17820">
                  <c:v>6.9815118750015994</c:v>
                </c:pt>
                <c:pt idx="17821">
                  <c:v>6.9811550000000002</c:v>
                </c:pt>
                <c:pt idx="17822">
                  <c:v>6.9814875000000001</c:v>
                </c:pt>
                <c:pt idx="17823">
                  <c:v>6.9818318750015997</c:v>
                </c:pt>
                <c:pt idx="17824">
                  <c:v>6.9821875000000002</c:v>
                </c:pt>
                <c:pt idx="17825">
                  <c:v>6.9825218750015994</c:v>
                </c:pt>
                <c:pt idx="17826">
                  <c:v>6.9828543750016001</c:v>
                </c:pt>
                <c:pt idx="17827">
                  <c:v>6.9829162499999997</c:v>
                </c:pt>
                <c:pt idx="17828">
                  <c:v>6.9825743750016001</c:v>
                </c:pt>
                <c:pt idx="17829">
                  <c:v>6.98215875</c:v>
                </c:pt>
                <c:pt idx="17830">
                  <c:v>6.9818181250015998</c:v>
                </c:pt>
                <c:pt idx="17831">
                  <c:v>6.9821524999999998</c:v>
                </c:pt>
                <c:pt idx="17832">
                  <c:v>6.9818006250015996</c:v>
                </c:pt>
                <c:pt idx="17833">
                  <c:v>6.9812718750015996</c:v>
                </c:pt>
                <c:pt idx="17834">
                  <c:v>6.9808531250015999</c:v>
                </c:pt>
                <c:pt idx="17835">
                  <c:v>6.9807168750016002</c:v>
                </c:pt>
                <c:pt idx="17836">
                  <c:v>6.9803674999999998</c:v>
                </c:pt>
                <c:pt idx="17837">
                  <c:v>6.9799943750016</c:v>
                </c:pt>
                <c:pt idx="17838">
                  <c:v>6.9796743750015997</c:v>
                </c:pt>
                <c:pt idx="17839">
                  <c:v>6.9797831250015996</c:v>
                </c:pt>
                <c:pt idx="17840">
                  <c:v>6.9797493750015995</c:v>
                </c:pt>
                <c:pt idx="17841">
                  <c:v>6.9796831250015998</c:v>
                </c:pt>
                <c:pt idx="17842">
                  <c:v>6.9793387500000001</c:v>
                </c:pt>
                <c:pt idx="17843">
                  <c:v>6.9789806250015998</c:v>
                </c:pt>
                <c:pt idx="17844">
                  <c:v>6.9786318750016001</c:v>
                </c:pt>
                <c:pt idx="17845">
                  <c:v>6.9782712499999997</c:v>
                </c:pt>
                <c:pt idx="17846">
                  <c:v>6.9785218750015998</c:v>
                </c:pt>
                <c:pt idx="17847">
                  <c:v>6.9789043750015995</c:v>
                </c:pt>
                <c:pt idx="17848">
                  <c:v>6.9792325000000002</c:v>
                </c:pt>
                <c:pt idx="17849">
                  <c:v>6.9795981250015995</c:v>
                </c:pt>
                <c:pt idx="17850">
                  <c:v>6.9792131250015998</c:v>
                </c:pt>
                <c:pt idx="17851">
                  <c:v>6.9788806250016</c:v>
                </c:pt>
                <c:pt idx="17852">
                  <c:v>6.9785312499999996</c:v>
                </c:pt>
                <c:pt idx="17853">
                  <c:v>6.9781293750015996</c:v>
                </c:pt>
                <c:pt idx="17854">
                  <c:v>6.97779375</c:v>
                </c:pt>
                <c:pt idx="17855">
                  <c:v>6.9774468750015997</c:v>
                </c:pt>
                <c:pt idx="17856">
                  <c:v>6.9770918750015998</c:v>
                </c:pt>
                <c:pt idx="17857">
                  <c:v>6.9767712499999996</c:v>
                </c:pt>
                <c:pt idx="17858">
                  <c:v>6.9766399999999997</c:v>
                </c:pt>
                <c:pt idx="17859">
                  <c:v>6.9762231250015994</c:v>
                </c:pt>
                <c:pt idx="17860">
                  <c:v>6.9758212500000001</c:v>
                </c:pt>
                <c:pt idx="17861">
                  <c:v>6.9754350000000001</c:v>
                </c:pt>
                <c:pt idx="17862">
                  <c:v>6.97504875</c:v>
                </c:pt>
                <c:pt idx="17863">
                  <c:v>6.9746625</c:v>
                </c:pt>
                <c:pt idx="17864">
                  <c:v>6.9743268750015996</c:v>
                </c:pt>
                <c:pt idx="17865">
                  <c:v>6.9739456250015994</c:v>
                </c:pt>
                <c:pt idx="17866">
                  <c:v>6.9735093750015995</c:v>
                </c:pt>
                <c:pt idx="17867">
                  <c:v>6.9731637500000003</c:v>
                </c:pt>
                <c:pt idx="17868">
                  <c:v>6.9728356250015997</c:v>
                </c:pt>
                <c:pt idx="17869">
                  <c:v>6.9724275000000002</c:v>
                </c:pt>
                <c:pt idx="17870">
                  <c:v>6.9720887500000002</c:v>
                </c:pt>
                <c:pt idx="17871">
                  <c:v>6.9717593750016</c:v>
                </c:pt>
                <c:pt idx="17872">
                  <c:v>6.9714099999999997</c:v>
                </c:pt>
                <c:pt idx="17873">
                  <c:v>6.9710881250016001</c:v>
                </c:pt>
                <c:pt idx="17874">
                  <c:v>6.9707600000000003</c:v>
                </c:pt>
                <c:pt idx="17875">
                  <c:v>6.9707600000000003</c:v>
                </c:pt>
                <c:pt idx="17876">
                  <c:v>6.9709631250015995</c:v>
                </c:pt>
                <c:pt idx="17877">
                  <c:v>6.9712218750016</c:v>
                </c:pt>
                <c:pt idx="17878">
                  <c:v>6.9713606250015996</c:v>
                </c:pt>
                <c:pt idx="17879">
                  <c:v>6.9717631250015994</c:v>
                </c:pt>
                <c:pt idx="17880">
                  <c:v>6.9721687499999998</c:v>
                </c:pt>
                <c:pt idx="17881">
                  <c:v>6.9725425000000003</c:v>
                </c:pt>
                <c:pt idx="17882">
                  <c:v>6.9729162499999999</c:v>
                </c:pt>
                <c:pt idx="17883">
                  <c:v>6.9732343750016001</c:v>
                </c:pt>
                <c:pt idx="17884">
                  <c:v>6.9736318750016002</c:v>
                </c:pt>
                <c:pt idx="17885">
                  <c:v>6.9739737499999999</c:v>
                </c:pt>
                <c:pt idx="17886">
                  <c:v>6.974405</c:v>
                </c:pt>
                <c:pt idx="17887">
                  <c:v>6.9748087500000002</c:v>
                </c:pt>
                <c:pt idx="17888">
                  <c:v>6.9752031250015998</c:v>
                </c:pt>
                <c:pt idx="17889">
                  <c:v>6.9755731250016</c:v>
                </c:pt>
                <c:pt idx="17890">
                  <c:v>6.9759343750016001</c:v>
                </c:pt>
                <c:pt idx="17891">
                  <c:v>6.9763662499999999</c:v>
                </c:pt>
                <c:pt idx="17892">
                  <c:v>6.9767981250015998</c:v>
                </c:pt>
                <c:pt idx="17893">
                  <c:v>6.9771406250016001</c:v>
                </c:pt>
                <c:pt idx="17894">
                  <c:v>6.9774693750015997</c:v>
                </c:pt>
                <c:pt idx="17895">
                  <c:v>6.9772993750015999</c:v>
                </c:pt>
                <c:pt idx="17896">
                  <c:v>6.9768400000000002</c:v>
                </c:pt>
                <c:pt idx="17897">
                  <c:v>6.9764856250016001</c:v>
                </c:pt>
                <c:pt idx="17898">
                  <c:v>6.9760662499999997</c:v>
                </c:pt>
                <c:pt idx="17899">
                  <c:v>6.9756181250016001</c:v>
                </c:pt>
                <c:pt idx="17900">
                  <c:v>6.9752118750015999</c:v>
                </c:pt>
                <c:pt idx="17901">
                  <c:v>6.9747818750016002</c:v>
                </c:pt>
                <c:pt idx="17902">
                  <c:v>6.9743300000000001</c:v>
                </c:pt>
                <c:pt idx="17903">
                  <c:v>6.9738137499999997</c:v>
                </c:pt>
                <c:pt idx="17904">
                  <c:v>6.9734343750015997</c:v>
                </c:pt>
                <c:pt idx="17905">
                  <c:v>6.9729506250015998</c:v>
                </c:pt>
                <c:pt idx="17906">
                  <c:v>6.9725400000000004</c:v>
                </c:pt>
                <c:pt idx="17907">
                  <c:v>6.9721687499999998</c:v>
                </c:pt>
                <c:pt idx="17908">
                  <c:v>6.9718487500000004</c:v>
                </c:pt>
                <c:pt idx="17909">
                  <c:v>6.9717862500000001</c:v>
                </c:pt>
                <c:pt idx="17910">
                  <c:v>6.9714631250016001</c:v>
                </c:pt>
                <c:pt idx="17911">
                  <c:v>6.9718074999999997</c:v>
                </c:pt>
                <c:pt idx="17912">
                  <c:v>6.9721656250016002</c:v>
                </c:pt>
                <c:pt idx="17913">
                  <c:v>6.9725912499999998</c:v>
                </c:pt>
                <c:pt idx="17914">
                  <c:v>6.9729487499999996</c:v>
                </c:pt>
                <c:pt idx="17915">
                  <c:v>6.9733218750015995</c:v>
                </c:pt>
                <c:pt idx="17916">
                  <c:v>6.9736443750015997</c:v>
                </c:pt>
                <c:pt idx="17917">
                  <c:v>6.9733181250016001</c:v>
                </c:pt>
                <c:pt idx="17918">
                  <c:v>6.9729343750016</c:v>
                </c:pt>
                <c:pt idx="17919">
                  <c:v>6.9725837500000001</c:v>
                </c:pt>
                <c:pt idx="17920">
                  <c:v>6.9722906250015999</c:v>
                </c:pt>
                <c:pt idx="17921">
                  <c:v>6.9719662500000004</c:v>
                </c:pt>
                <c:pt idx="17922">
                  <c:v>6.9715231250015997</c:v>
                </c:pt>
                <c:pt idx="17923">
                  <c:v>6.9711774999999996</c:v>
                </c:pt>
                <c:pt idx="17924">
                  <c:v>6.9706737499999996</c:v>
                </c:pt>
                <c:pt idx="17925">
                  <c:v>6.9701806250015999</c:v>
                </c:pt>
                <c:pt idx="17926">
                  <c:v>6.9697837500000004</c:v>
                </c:pt>
                <c:pt idx="17927">
                  <c:v>6.96944125</c:v>
                </c:pt>
                <c:pt idx="17928">
                  <c:v>6.9689868750016002</c:v>
                </c:pt>
                <c:pt idx="17929">
                  <c:v>6.9685968750015999</c:v>
                </c:pt>
                <c:pt idx="17930">
                  <c:v>6.9681312499999999</c:v>
                </c:pt>
                <c:pt idx="17931">
                  <c:v>6.9676956250015998</c:v>
                </c:pt>
                <c:pt idx="17932">
                  <c:v>6.9672662499999998</c:v>
                </c:pt>
                <c:pt idx="17933">
                  <c:v>6.9667599999999998</c:v>
                </c:pt>
                <c:pt idx="17934">
                  <c:v>6.9662125000000001</c:v>
                </c:pt>
                <c:pt idx="17935">
                  <c:v>6.9657137499999999</c:v>
                </c:pt>
                <c:pt idx="17936">
                  <c:v>6.9651987499999999</c:v>
                </c:pt>
                <c:pt idx="17937">
                  <c:v>6.9647681250015996</c:v>
                </c:pt>
                <c:pt idx="17938">
                  <c:v>6.9643656250015997</c:v>
                </c:pt>
                <c:pt idx="17939">
                  <c:v>6.9641612500000001</c:v>
                </c:pt>
                <c:pt idx="17940">
                  <c:v>6.9642462500000004</c:v>
                </c:pt>
                <c:pt idx="17941">
                  <c:v>6.9639006250015996</c:v>
                </c:pt>
                <c:pt idx="17942">
                  <c:v>6.9642575000000004</c:v>
                </c:pt>
                <c:pt idx="17943">
                  <c:v>6.9646618750015996</c:v>
                </c:pt>
                <c:pt idx="17944">
                  <c:v>6.9651281250016002</c:v>
                </c:pt>
                <c:pt idx="17945">
                  <c:v>6.9655449999999997</c:v>
                </c:pt>
                <c:pt idx="17946">
                  <c:v>6.9659206250015995</c:v>
                </c:pt>
                <c:pt idx="17947">
                  <c:v>6.9662818750015996</c:v>
                </c:pt>
                <c:pt idx="17948">
                  <c:v>6.9666218750016</c:v>
                </c:pt>
                <c:pt idx="17949">
                  <c:v>6.9669837499999998</c:v>
                </c:pt>
                <c:pt idx="17950">
                  <c:v>6.9673756250015995</c:v>
                </c:pt>
                <c:pt idx="17951">
                  <c:v>6.9677418750015994</c:v>
                </c:pt>
                <c:pt idx="17952">
                  <c:v>6.9676168750015997</c:v>
                </c:pt>
                <c:pt idx="17953">
                  <c:v>6.9672574999999997</c:v>
                </c:pt>
                <c:pt idx="17954">
                  <c:v>6.9668562500000002</c:v>
                </c:pt>
                <c:pt idx="17955">
                  <c:v>6.9665168750015996</c:v>
                </c:pt>
                <c:pt idx="17956">
                  <c:v>6.9665437499999996</c:v>
                </c:pt>
                <c:pt idx="17957">
                  <c:v>6.9669581250016002</c:v>
                </c:pt>
                <c:pt idx="17958">
                  <c:v>6.9673756250015995</c:v>
                </c:pt>
                <c:pt idx="17959">
                  <c:v>6.9677587499999998</c:v>
                </c:pt>
                <c:pt idx="17960">
                  <c:v>6.9681318750015997</c:v>
                </c:pt>
                <c:pt idx="17961">
                  <c:v>6.9685087499999998</c:v>
                </c:pt>
                <c:pt idx="17962">
                  <c:v>6.9689093750015996</c:v>
                </c:pt>
                <c:pt idx="17963">
                  <c:v>6.9692656250015999</c:v>
                </c:pt>
                <c:pt idx="17964">
                  <c:v>6.9695993750016001</c:v>
                </c:pt>
                <c:pt idx="17965">
                  <c:v>6.9699650000000002</c:v>
                </c:pt>
                <c:pt idx="17966">
                  <c:v>6.9703237500000004</c:v>
                </c:pt>
                <c:pt idx="17967">
                  <c:v>6.9706706250016</c:v>
                </c:pt>
                <c:pt idx="17968">
                  <c:v>6.9711081250015994</c:v>
                </c:pt>
                <c:pt idx="17969">
                  <c:v>6.9714637499999998</c:v>
                </c:pt>
                <c:pt idx="17970">
                  <c:v>6.9718099999999996</c:v>
                </c:pt>
                <c:pt idx="17971">
                  <c:v>6.9722324999999996</c:v>
                </c:pt>
                <c:pt idx="17972">
                  <c:v>6.9726118750015997</c:v>
                </c:pt>
                <c:pt idx="17973">
                  <c:v>6.9729593750015999</c:v>
                </c:pt>
                <c:pt idx="17974">
                  <c:v>6.9734412499999996</c:v>
                </c:pt>
                <c:pt idx="17975">
                  <c:v>6.9739012499999999</c:v>
                </c:pt>
                <c:pt idx="17976">
                  <c:v>6.9743906250015995</c:v>
                </c:pt>
                <c:pt idx="17977">
                  <c:v>6.9747118750016002</c:v>
                </c:pt>
                <c:pt idx="17978">
                  <c:v>6.9752406250016001</c:v>
                </c:pt>
                <c:pt idx="17979">
                  <c:v>6.9755762499999996</c:v>
                </c:pt>
                <c:pt idx="17980">
                  <c:v>6.9759593750016</c:v>
                </c:pt>
                <c:pt idx="17981">
                  <c:v>6.9763237499999997</c:v>
                </c:pt>
                <c:pt idx="17982">
                  <c:v>6.9759124999999997</c:v>
                </c:pt>
                <c:pt idx="17983">
                  <c:v>6.9754206250015995</c:v>
                </c:pt>
                <c:pt idx="17984">
                  <c:v>6.9750724999999996</c:v>
                </c:pt>
                <c:pt idx="17985">
                  <c:v>6.9746775000000003</c:v>
                </c:pt>
                <c:pt idx="17986">
                  <c:v>6.9741068750016</c:v>
                </c:pt>
                <c:pt idx="17987">
                  <c:v>6.9737062500000002</c:v>
                </c:pt>
                <c:pt idx="17988">
                  <c:v>6.9732762499999996</c:v>
                </c:pt>
                <c:pt idx="17989">
                  <c:v>6.9726499999999998</c:v>
                </c:pt>
                <c:pt idx="17990">
                  <c:v>6.9720412500000002</c:v>
                </c:pt>
                <c:pt idx="17991">
                  <c:v>6.9713181250015994</c:v>
                </c:pt>
                <c:pt idx="17992">
                  <c:v>6.9706268750015994</c:v>
                </c:pt>
                <c:pt idx="17993">
                  <c:v>6.9700199999999999</c:v>
                </c:pt>
                <c:pt idx="17994">
                  <c:v>6.9693399999999999</c:v>
                </c:pt>
                <c:pt idx="17995">
                  <c:v>6.9687312500000003</c:v>
                </c:pt>
                <c:pt idx="17996">
                  <c:v>6.9680981250015996</c:v>
                </c:pt>
                <c:pt idx="17997">
                  <c:v>6.9675387500000001</c:v>
                </c:pt>
                <c:pt idx="17998">
                  <c:v>6.9669987500000001</c:v>
                </c:pt>
                <c:pt idx="17999">
                  <c:v>6.9665737500000002</c:v>
                </c:pt>
                <c:pt idx="18000">
                  <c:v>6.9661756250015996</c:v>
                </c:pt>
                <c:pt idx="18001">
                  <c:v>6.9657518750016001</c:v>
                </c:pt>
                <c:pt idx="18002">
                  <c:v>6.9653831250015994</c:v>
                </c:pt>
                <c:pt idx="18003">
                  <c:v>6.9650031250015996</c:v>
                </c:pt>
                <c:pt idx="18004">
                  <c:v>6.9645950000000001</c:v>
                </c:pt>
                <c:pt idx="18005">
                  <c:v>6.9642162499999998</c:v>
                </c:pt>
                <c:pt idx="18006">
                  <c:v>6.9636125</c:v>
                </c:pt>
                <c:pt idx="18007">
                  <c:v>6.9630531250015997</c:v>
                </c:pt>
                <c:pt idx="18008">
                  <c:v>6.9625887500000001</c:v>
                </c:pt>
                <c:pt idx="18009">
                  <c:v>6.9621437500000001</c:v>
                </c:pt>
                <c:pt idx="18010">
                  <c:v>6.9616593750015996</c:v>
                </c:pt>
                <c:pt idx="18011">
                  <c:v>6.9612643750015994</c:v>
                </c:pt>
                <c:pt idx="18012">
                  <c:v>6.9609275000000004</c:v>
                </c:pt>
                <c:pt idx="18013">
                  <c:v>6.9609462500000001</c:v>
                </c:pt>
                <c:pt idx="18014">
                  <c:v>6.9612981250015995</c:v>
                </c:pt>
                <c:pt idx="18015">
                  <c:v>6.9616481250015996</c:v>
                </c:pt>
                <c:pt idx="18016">
                  <c:v>6.9620456250015996</c:v>
                </c:pt>
                <c:pt idx="18017">
                  <c:v>6.9624256250015994</c:v>
                </c:pt>
                <c:pt idx="18018">
                  <c:v>6.9627556250015994</c:v>
                </c:pt>
                <c:pt idx="18019">
                  <c:v>6.9631812499999999</c:v>
                </c:pt>
                <c:pt idx="18020">
                  <c:v>6.9635643750015994</c:v>
                </c:pt>
                <c:pt idx="18021">
                  <c:v>6.9639206250015997</c:v>
                </c:pt>
                <c:pt idx="18022">
                  <c:v>6.9643075000000003</c:v>
                </c:pt>
                <c:pt idx="18023">
                  <c:v>6.964645</c:v>
                </c:pt>
                <c:pt idx="18024">
                  <c:v>6.9651131250015998</c:v>
                </c:pt>
                <c:pt idx="18025">
                  <c:v>6.9655787499999997</c:v>
                </c:pt>
                <c:pt idx="18026">
                  <c:v>6.9659481250016002</c:v>
                </c:pt>
                <c:pt idx="18027">
                  <c:v>6.9662787499999999</c:v>
                </c:pt>
                <c:pt idx="18028">
                  <c:v>6.9666487500000001</c:v>
                </c:pt>
                <c:pt idx="18029">
                  <c:v>6.9670693750016</c:v>
                </c:pt>
                <c:pt idx="18030">
                  <c:v>6.9674806250015999</c:v>
                </c:pt>
                <c:pt idx="18031">
                  <c:v>6.9678531250016</c:v>
                </c:pt>
                <c:pt idx="18032">
                  <c:v>6.9674975000000003</c:v>
                </c:pt>
                <c:pt idx="18033">
                  <c:v>6.9669462500000003</c:v>
                </c:pt>
                <c:pt idx="18034">
                  <c:v>6.9664993750016002</c:v>
                </c:pt>
                <c:pt idx="18035">
                  <c:v>6.9659381250015997</c:v>
                </c:pt>
                <c:pt idx="18036">
                  <c:v>6.9654581250016001</c:v>
                </c:pt>
                <c:pt idx="18037">
                  <c:v>6.9650737500000002</c:v>
                </c:pt>
                <c:pt idx="18038">
                  <c:v>6.9647137499999996</c:v>
                </c:pt>
                <c:pt idx="18039">
                  <c:v>6.9643899999999999</c:v>
                </c:pt>
                <c:pt idx="18040">
                  <c:v>6.9640300000000002</c:v>
                </c:pt>
                <c:pt idx="18041">
                  <c:v>6.9635756250015994</c:v>
                </c:pt>
                <c:pt idx="18042">
                  <c:v>6.9631618750015996</c:v>
                </c:pt>
                <c:pt idx="18043">
                  <c:v>6.9630000000000001</c:v>
                </c:pt>
                <c:pt idx="18044">
                  <c:v>6.9632637500000003</c:v>
                </c:pt>
                <c:pt idx="18045">
                  <c:v>6.9630999999999998</c:v>
                </c:pt>
                <c:pt idx="18046">
                  <c:v>6.9632656250015996</c:v>
                </c:pt>
                <c:pt idx="18047">
                  <c:v>6.9636631250015997</c:v>
                </c:pt>
                <c:pt idx="18048">
                  <c:v>6.9639937500000002</c:v>
                </c:pt>
                <c:pt idx="18049">
                  <c:v>6.963705</c:v>
                </c:pt>
                <c:pt idx="18050">
                  <c:v>6.9632725000000004</c:v>
                </c:pt>
                <c:pt idx="18051">
                  <c:v>6.9628075000000003</c:v>
                </c:pt>
                <c:pt idx="18052">
                  <c:v>6.9624206250015996</c:v>
                </c:pt>
                <c:pt idx="18053">
                  <c:v>6.9620793750015997</c:v>
                </c:pt>
                <c:pt idx="18054">
                  <c:v>6.9616106250016001</c:v>
                </c:pt>
                <c:pt idx="18055">
                  <c:v>6.9612556250016002</c:v>
                </c:pt>
                <c:pt idx="18056">
                  <c:v>6.9615931250015999</c:v>
                </c:pt>
                <c:pt idx="18057">
                  <c:v>6.9611931250015999</c:v>
                </c:pt>
                <c:pt idx="18058">
                  <c:v>6.9608237500000003</c:v>
                </c:pt>
                <c:pt idx="18059">
                  <c:v>6.9604468750016002</c:v>
                </c:pt>
                <c:pt idx="18060">
                  <c:v>6.9599343750016001</c:v>
                </c:pt>
                <c:pt idx="18061">
                  <c:v>6.9594550000000002</c:v>
                </c:pt>
                <c:pt idx="18062">
                  <c:v>6.9589112499999999</c:v>
                </c:pt>
                <c:pt idx="18063">
                  <c:v>6.9585049999999997</c:v>
                </c:pt>
                <c:pt idx="18064">
                  <c:v>6.9581125000000004</c:v>
                </c:pt>
                <c:pt idx="18065">
                  <c:v>6.9577243750015993</c:v>
                </c:pt>
                <c:pt idx="18066">
                  <c:v>6.9577187499999997</c:v>
                </c:pt>
                <c:pt idx="18067">
                  <c:v>6.9579968750015997</c:v>
                </c:pt>
                <c:pt idx="18068">
                  <c:v>6.9576574999999998</c:v>
                </c:pt>
                <c:pt idx="18069">
                  <c:v>6.9572687499999999</c:v>
                </c:pt>
                <c:pt idx="18070">
                  <c:v>6.9569349999999996</c:v>
                </c:pt>
                <c:pt idx="18071">
                  <c:v>6.9572443750015998</c:v>
                </c:pt>
                <c:pt idx="18072">
                  <c:v>6.9575687500000001</c:v>
                </c:pt>
                <c:pt idx="18073">
                  <c:v>6.9579050000000002</c:v>
                </c:pt>
                <c:pt idx="18074">
                  <c:v>6.9577631250016001</c:v>
                </c:pt>
                <c:pt idx="18075">
                  <c:v>6.9573906250016</c:v>
                </c:pt>
                <c:pt idx="18076">
                  <c:v>6.9569587500000001</c:v>
                </c:pt>
                <c:pt idx="18077">
                  <c:v>6.9565662499999998</c:v>
                </c:pt>
                <c:pt idx="18078">
                  <c:v>6.9562137499999999</c:v>
                </c:pt>
                <c:pt idx="18079">
                  <c:v>6.9559037500000001</c:v>
                </c:pt>
                <c:pt idx="18080">
                  <c:v>6.9559893750016002</c:v>
                </c:pt>
                <c:pt idx="18081">
                  <c:v>6.9560368750016002</c:v>
                </c:pt>
                <c:pt idx="18082">
                  <c:v>6.9557831250015996</c:v>
                </c:pt>
                <c:pt idx="18083">
                  <c:v>6.9553793750016002</c:v>
                </c:pt>
                <c:pt idx="18084">
                  <c:v>6.9554518750016001</c:v>
                </c:pt>
                <c:pt idx="18085">
                  <c:v>6.9559312499999999</c:v>
                </c:pt>
                <c:pt idx="18086">
                  <c:v>6.9563543750015997</c:v>
                </c:pt>
                <c:pt idx="18087">
                  <c:v>6.9567418750016001</c:v>
                </c:pt>
                <c:pt idx="18088">
                  <c:v>6.9571312499999998</c:v>
                </c:pt>
                <c:pt idx="18089">
                  <c:v>6.9573731250015998</c:v>
                </c:pt>
                <c:pt idx="18090">
                  <c:v>6.9577731250015997</c:v>
                </c:pt>
                <c:pt idx="18091">
                  <c:v>6.9581425000000001</c:v>
                </c:pt>
                <c:pt idx="18092">
                  <c:v>6.9578106250016001</c:v>
                </c:pt>
                <c:pt idx="18093">
                  <c:v>6.9574318750015998</c:v>
                </c:pt>
                <c:pt idx="18094">
                  <c:v>6.9570375000000002</c:v>
                </c:pt>
                <c:pt idx="18095">
                  <c:v>6.9566437499999996</c:v>
                </c:pt>
                <c:pt idx="18096">
                  <c:v>6.9562937500000004</c:v>
                </c:pt>
                <c:pt idx="18097">
                  <c:v>6.9559724999999997</c:v>
                </c:pt>
                <c:pt idx="18098">
                  <c:v>6.9556143750016002</c:v>
                </c:pt>
                <c:pt idx="18099">
                  <c:v>6.9552693750015999</c:v>
                </c:pt>
                <c:pt idx="18100">
                  <c:v>6.9549225000000003</c:v>
                </c:pt>
                <c:pt idx="18101">
                  <c:v>6.9544818750015995</c:v>
                </c:pt>
                <c:pt idx="18102">
                  <c:v>6.9541412500000002</c:v>
                </c:pt>
                <c:pt idx="18103">
                  <c:v>6.9537781250016</c:v>
                </c:pt>
                <c:pt idx="18104">
                  <c:v>6.9534312500000004</c:v>
                </c:pt>
                <c:pt idx="18105">
                  <c:v>6.9529399999999999</c:v>
                </c:pt>
                <c:pt idx="18106">
                  <c:v>6.9525906250015996</c:v>
                </c:pt>
                <c:pt idx="18107">
                  <c:v>6.9521100000000002</c:v>
                </c:pt>
                <c:pt idx="18108">
                  <c:v>6.9515262499999997</c:v>
                </c:pt>
                <c:pt idx="18109">
                  <c:v>6.9510068750015996</c:v>
                </c:pt>
                <c:pt idx="18110">
                  <c:v>6.9505156250016</c:v>
                </c:pt>
                <c:pt idx="18111">
                  <c:v>6.9500831250015995</c:v>
                </c:pt>
                <c:pt idx="18112">
                  <c:v>6.9496874999999996</c:v>
                </c:pt>
                <c:pt idx="18113">
                  <c:v>6.9492793750016002</c:v>
                </c:pt>
                <c:pt idx="18114">
                  <c:v>6.9489356250015994</c:v>
                </c:pt>
                <c:pt idx="18115">
                  <c:v>6.9485956250015999</c:v>
                </c:pt>
                <c:pt idx="18116">
                  <c:v>6.9482237500000004</c:v>
                </c:pt>
                <c:pt idx="18117">
                  <c:v>6.9486175000000001</c:v>
                </c:pt>
                <c:pt idx="18118">
                  <c:v>6.9489706250015999</c:v>
                </c:pt>
                <c:pt idx="18119">
                  <c:v>6.9493968750016002</c:v>
                </c:pt>
                <c:pt idx="18120">
                  <c:v>6.9498318750015997</c:v>
                </c:pt>
                <c:pt idx="18121">
                  <c:v>6.9501743750016001</c:v>
                </c:pt>
                <c:pt idx="18122">
                  <c:v>6.9505206250015998</c:v>
                </c:pt>
                <c:pt idx="18123">
                  <c:v>6.9508650000000003</c:v>
                </c:pt>
                <c:pt idx="18124">
                  <c:v>6.9511925000000003</c:v>
                </c:pt>
                <c:pt idx="18125">
                  <c:v>6.9510087499999997</c:v>
                </c:pt>
                <c:pt idx="18126">
                  <c:v>6.9506212500000002</c:v>
                </c:pt>
                <c:pt idx="18127">
                  <c:v>6.95027375</c:v>
                </c:pt>
                <c:pt idx="18128">
                  <c:v>6.9499518750015996</c:v>
                </c:pt>
                <c:pt idx="18129">
                  <c:v>6.9495993750015996</c:v>
                </c:pt>
                <c:pt idx="18130">
                  <c:v>6.9492518750015995</c:v>
                </c:pt>
                <c:pt idx="18131">
                  <c:v>6.9489093750016</c:v>
                </c:pt>
                <c:pt idx="18132">
                  <c:v>6.9489731250015998</c:v>
                </c:pt>
                <c:pt idx="18133">
                  <c:v>6.9486400000000001</c:v>
                </c:pt>
                <c:pt idx="18134">
                  <c:v>6.9483006250015995</c:v>
                </c:pt>
                <c:pt idx="18135">
                  <c:v>6.9479668750016002</c:v>
                </c:pt>
                <c:pt idx="18136">
                  <c:v>6.9475787499999999</c:v>
                </c:pt>
                <c:pt idx="18137">
                  <c:v>6.9471168750015995</c:v>
                </c:pt>
                <c:pt idx="18138">
                  <c:v>6.9465793750015994</c:v>
                </c:pt>
                <c:pt idx="18139">
                  <c:v>6.9462456250016</c:v>
                </c:pt>
                <c:pt idx="18140">
                  <c:v>6.9459187499999997</c:v>
                </c:pt>
                <c:pt idx="18141">
                  <c:v>6.9453656250015996</c:v>
                </c:pt>
                <c:pt idx="18142">
                  <c:v>6.9449906250015996</c:v>
                </c:pt>
                <c:pt idx="18143">
                  <c:v>6.9445043750015998</c:v>
                </c:pt>
                <c:pt idx="18144">
                  <c:v>6.94410375</c:v>
                </c:pt>
                <c:pt idx="18145">
                  <c:v>6.9437674999999999</c:v>
                </c:pt>
                <c:pt idx="18146">
                  <c:v>6.9434399999999998</c:v>
                </c:pt>
                <c:pt idx="18147">
                  <c:v>6.9431118750016001</c:v>
                </c:pt>
                <c:pt idx="18148">
                  <c:v>6.94271875</c:v>
                </c:pt>
                <c:pt idx="18149">
                  <c:v>6.9423968750015996</c:v>
                </c:pt>
                <c:pt idx="18150">
                  <c:v>6.9420700000000002</c:v>
                </c:pt>
                <c:pt idx="18151">
                  <c:v>6.9421087500000001</c:v>
                </c:pt>
                <c:pt idx="18152">
                  <c:v>6.9424293750016002</c:v>
                </c:pt>
                <c:pt idx="18153">
                  <c:v>6.9428018750015994</c:v>
                </c:pt>
                <c:pt idx="18154">
                  <c:v>6.9432193750015996</c:v>
                </c:pt>
                <c:pt idx="18155">
                  <c:v>6.9435587500000002</c:v>
                </c:pt>
                <c:pt idx="18156">
                  <c:v>6.9439093750016001</c:v>
                </c:pt>
                <c:pt idx="18157">
                  <c:v>6.9443324999999998</c:v>
                </c:pt>
                <c:pt idx="18158">
                  <c:v>6.9446818750016002</c:v>
                </c:pt>
                <c:pt idx="18159">
                  <c:v>6.9450599999999998</c:v>
                </c:pt>
                <c:pt idx="18160">
                  <c:v>6.9455062500000002</c:v>
                </c:pt>
                <c:pt idx="18161">
                  <c:v>6.9458918750015997</c:v>
                </c:pt>
                <c:pt idx="18162">
                  <c:v>6.9462256250015999</c:v>
                </c:pt>
                <c:pt idx="18163">
                  <c:v>6.9465631250015996</c:v>
                </c:pt>
                <c:pt idx="18164">
                  <c:v>6.9464174999999999</c:v>
                </c:pt>
                <c:pt idx="18165">
                  <c:v>6.9461831250015997</c:v>
                </c:pt>
                <c:pt idx="18166">
                  <c:v>6.9458549999999999</c:v>
                </c:pt>
                <c:pt idx="18167">
                  <c:v>6.9455062500000002</c:v>
                </c:pt>
                <c:pt idx="18168">
                  <c:v>6.9451593750015999</c:v>
                </c:pt>
                <c:pt idx="18169">
                  <c:v>6.9448131250016001</c:v>
                </c:pt>
                <c:pt idx="18170">
                  <c:v>6.9444918750015994</c:v>
                </c:pt>
                <c:pt idx="18171">
                  <c:v>6.9439981250015999</c:v>
                </c:pt>
                <c:pt idx="18172">
                  <c:v>6.9435993750015994</c:v>
                </c:pt>
                <c:pt idx="18173">
                  <c:v>6.9429837499999998</c:v>
                </c:pt>
                <c:pt idx="18174">
                  <c:v>6.9424037500000004</c:v>
                </c:pt>
                <c:pt idx="18175">
                  <c:v>6.9416868750015999</c:v>
                </c:pt>
                <c:pt idx="18176">
                  <c:v>6.9412693750015997</c:v>
                </c:pt>
                <c:pt idx="18177">
                  <c:v>6.9408556250015998</c:v>
                </c:pt>
                <c:pt idx="18178">
                  <c:v>6.9403800000000002</c:v>
                </c:pt>
                <c:pt idx="18179">
                  <c:v>6.9399606250015999</c:v>
                </c:pt>
                <c:pt idx="18180">
                  <c:v>6.9395881250015998</c:v>
                </c:pt>
                <c:pt idx="18181">
                  <c:v>6.9390131250015994</c:v>
                </c:pt>
                <c:pt idx="18182">
                  <c:v>6.9386675000000002</c:v>
                </c:pt>
                <c:pt idx="18183">
                  <c:v>6.9383400000000002</c:v>
                </c:pt>
                <c:pt idx="18184">
                  <c:v>6.9378181250016002</c:v>
                </c:pt>
                <c:pt idx="18185">
                  <c:v>6.9374956250016</c:v>
                </c:pt>
                <c:pt idx="18186">
                  <c:v>6.9370050000000001</c:v>
                </c:pt>
                <c:pt idx="18187">
                  <c:v>6.9364343750015998</c:v>
                </c:pt>
                <c:pt idx="18188">
                  <c:v>6.9359112500000002</c:v>
                </c:pt>
                <c:pt idx="18189">
                  <c:v>6.9354137500000004</c:v>
                </c:pt>
                <c:pt idx="18190">
                  <c:v>6.9348643750015997</c:v>
                </c:pt>
                <c:pt idx="18191">
                  <c:v>6.9342993750015998</c:v>
                </c:pt>
                <c:pt idx="18192">
                  <c:v>6.9336906250016002</c:v>
                </c:pt>
                <c:pt idx="18193">
                  <c:v>6.9331924999999996</c:v>
                </c:pt>
                <c:pt idx="18194">
                  <c:v>6.9326431250015998</c:v>
                </c:pt>
                <c:pt idx="18195">
                  <c:v>6.9320556250015999</c:v>
                </c:pt>
                <c:pt idx="18196">
                  <c:v>6.9317343750016001</c:v>
                </c:pt>
                <c:pt idx="18197">
                  <c:v>6.9312050000000003</c:v>
                </c:pt>
                <c:pt idx="18198">
                  <c:v>6.9307368750015996</c:v>
                </c:pt>
                <c:pt idx="18199">
                  <c:v>6.9303074999999996</c:v>
                </c:pt>
                <c:pt idx="18200">
                  <c:v>6.9299324999999996</c:v>
                </c:pt>
                <c:pt idx="18201">
                  <c:v>6.9295831250016002</c:v>
                </c:pt>
                <c:pt idx="18202">
                  <c:v>6.9291074999999998</c:v>
                </c:pt>
                <c:pt idx="18203">
                  <c:v>6.9286887500000001</c:v>
                </c:pt>
                <c:pt idx="18204">
                  <c:v>6.9282618750016001</c:v>
                </c:pt>
                <c:pt idx="18205">
                  <c:v>6.9276481250015998</c:v>
                </c:pt>
                <c:pt idx="18206">
                  <c:v>6.9251575000000001</c:v>
                </c:pt>
                <c:pt idx="18207">
                  <c:v>6.9187349999999999</c:v>
                </c:pt>
                <c:pt idx="18208">
                  <c:v>6.9114056250016001</c:v>
                </c:pt>
                <c:pt idx="18209">
                  <c:v>6.9033931250015996</c:v>
                </c:pt>
                <c:pt idx="18210">
                  <c:v>6.8948681250016</c:v>
                </c:pt>
                <c:pt idx="18211">
                  <c:v>6.8858224999999997</c:v>
                </c:pt>
                <c:pt idx="18212">
                  <c:v>6.8764456250016002</c:v>
                </c:pt>
                <c:pt idx="18213">
                  <c:v>6.8668837500000004</c:v>
                </c:pt>
                <c:pt idx="18214">
                  <c:v>6.8570556250015997</c:v>
                </c:pt>
                <c:pt idx="18215">
                  <c:v>6.8471612500000001</c:v>
                </c:pt>
                <c:pt idx="18216">
                  <c:v>6.8392737500000003</c:v>
                </c:pt>
                <c:pt idx="18217">
                  <c:v>6.8352031250016001</c:v>
                </c:pt>
                <c:pt idx="18218">
                  <c:v>6.83196125</c:v>
                </c:pt>
                <c:pt idx="18219">
                  <c:v>6.8292418750015997</c:v>
                </c:pt>
                <c:pt idx="18220">
                  <c:v>6.8270437499999996</c:v>
                </c:pt>
                <c:pt idx="18221">
                  <c:v>6.8252468750016</c:v>
                </c:pt>
                <c:pt idx="18222">
                  <c:v>6.8237993750015997</c:v>
                </c:pt>
                <c:pt idx="18223">
                  <c:v>6.8225024999999997</c:v>
                </c:pt>
                <c:pt idx="18224">
                  <c:v>6.8214456250015996</c:v>
                </c:pt>
                <c:pt idx="18225">
                  <c:v>6.8205837499999999</c:v>
                </c:pt>
                <c:pt idx="18226">
                  <c:v>6.8198043750016</c:v>
                </c:pt>
                <c:pt idx="18227">
                  <c:v>6.8191818750015996</c:v>
                </c:pt>
                <c:pt idx="18228">
                  <c:v>6.8185881250015994</c:v>
                </c:pt>
                <c:pt idx="18229">
                  <c:v>6.8181043750015995</c:v>
                </c:pt>
                <c:pt idx="18230">
                  <c:v>6.8175949999999998</c:v>
                </c:pt>
                <c:pt idx="18231">
                  <c:v>6.8171774999999997</c:v>
                </c:pt>
                <c:pt idx="18232">
                  <c:v>6.8167643750015996</c:v>
                </c:pt>
                <c:pt idx="18233">
                  <c:v>6.8164031250015995</c:v>
                </c:pt>
                <c:pt idx="18234">
                  <c:v>6.8157662500000002</c:v>
                </c:pt>
                <c:pt idx="18235">
                  <c:v>6.8151837500000001</c:v>
                </c:pt>
                <c:pt idx="18236">
                  <c:v>6.8146618750016001</c:v>
                </c:pt>
                <c:pt idx="18237">
                  <c:v>6.8141668750016002</c:v>
                </c:pt>
                <c:pt idx="18238">
                  <c:v>6.8136893750015997</c:v>
                </c:pt>
                <c:pt idx="18239">
                  <c:v>6.8131631250015996</c:v>
                </c:pt>
                <c:pt idx="18240">
                  <c:v>6.8126724999999997</c:v>
                </c:pt>
                <c:pt idx="18241">
                  <c:v>6.8122493750016</c:v>
                </c:pt>
                <c:pt idx="18242">
                  <c:v>6.8118837499999998</c:v>
                </c:pt>
                <c:pt idx="18243">
                  <c:v>6.8115562499999998</c:v>
                </c:pt>
                <c:pt idx="18244">
                  <c:v>6.8112162500000002</c:v>
                </c:pt>
                <c:pt idx="18245">
                  <c:v>6.8108881250015996</c:v>
                </c:pt>
                <c:pt idx="18246">
                  <c:v>6.8104743750015997</c:v>
                </c:pt>
                <c:pt idx="18247">
                  <c:v>6.8101087500000004</c:v>
                </c:pt>
                <c:pt idx="18248">
                  <c:v>6.8097193750015999</c:v>
                </c:pt>
                <c:pt idx="18249">
                  <c:v>6.8092912500000002</c:v>
                </c:pt>
                <c:pt idx="18250">
                  <c:v>6.80894625</c:v>
                </c:pt>
                <c:pt idx="18251">
                  <c:v>6.8085437500000001</c:v>
                </c:pt>
                <c:pt idx="18252">
                  <c:v>6.8080181250015999</c:v>
                </c:pt>
                <c:pt idx="18253">
                  <c:v>6.8076918750016002</c:v>
                </c:pt>
                <c:pt idx="18254">
                  <c:v>6.8072806250015994</c:v>
                </c:pt>
                <c:pt idx="18255">
                  <c:v>6.8069562499999998</c:v>
                </c:pt>
                <c:pt idx="18256">
                  <c:v>6.8065850000000001</c:v>
                </c:pt>
                <c:pt idx="18257">
                  <c:v>6.8062300000000002</c:v>
                </c:pt>
                <c:pt idx="18258">
                  <c:v>6.8058193750016001</c:v>
                </c:pt>
                <c:pt idx="18259">
                  <c:v>6.8054268750015998</c:v>
                </c:pt>
                <c:pt idx="18260">
                  <c:v>6.8050531250016002</c:v>
                </c:pt>
                <c:pt idx="18261">
                  <c:v>6.8046637499999996</c:v>
                </c:pt>
                <c:pt idx="18262">
                  <c:v>6.8041799999999997</c:v>
                </c:pt>
                <c:pt idx="18263">
                  <c:v>6.8037968750015994</c:v>
                </c:pt>
                <c:pt idx="18264">
                  <c:v>6.8034249999999998</c:v>
                </c:pt>
                <c:pt idx="18265">
                  <c:v>6.8029837500000001</c:v>
                </c:pt>
                <c:pt idx="18266">
                  <c:v>6.8026431250016</c:v>
                </c:pt>
                <c:pt idx="18267">
                  <c:v>6.8022499999999999</c:v>
                </c:pt>
                <c:pt idx="18268">
                  <c:v>6.8018531250015997</c:v>
                </c:pt>
                <c:pt idx="18269">
                  <c:v>6.8015231250015997</c:v>
                </c:pt>
                <c:pt idx="18270">
                  <c:v>6.8011012500000003</c:v>
                </c:pt>
                <c:pt idx="18271">
                  <c:v>6.8007237500000004</c:v>
                </c:pt>
                <c:pt idx="18272">
                  <c:v>6.8003143750015997</c:v>
                </c:pt>
                <c:pt idx="18273">
                  <c:v>6.7999081250015996</c:v>
                </c:pt>
                <c:pt idx="18274">
                  <c:v>6.7995437499999998</c:v>
                </c:pt>
                <c:pt idx="18275">
                  <c:v>6.7991293750016002</c:v>
                </c:pt>
                <c:pt idx="18276">
                  <c:v>6.7987556250015997</c:v>
                </c:pt>
                <c:pt idx="18277">
                  <c:v>6.7984137499999999</c:v>
                </c:pt>
                <c:pt idx="18278">
                  <c:v>6.7980668750015996</c:v>
                </c:pt>
                <c:pt idx="18279">
                  <c:v>6.7980349999999996</c:v>
                </c:pt>
                <c:pt idx="18280">
                  <c:v>6.79786</c:v>
                </c:pt>
                <c:pt idx="18281">
                  <c:v>6.7979031250016</c:v>
                </c:pt>
                <c:pt idx="18282">
                  <c:v>6.7979481250016001</c:v>
                </c:pt>
                <c:pt idx="18283">
                  <c:v>6.7975700000000003</c:v>
                </c:pt>
                <c:pt idx="18284">
                  <c:v>6.7971106250015998</c:v>
                </c:pt>
                <c:pt idx="18285">
                  <c:v>6.7965287500000002</c:v>
                </c:pt>
                <c:pt idx="18286">
                  <c:v>6.7960849999999997</c:v>
                </c:pt>
                <c:pt idx="18287">
                  <c:v>6.7953431250016001</c:v>
                </c:pt>
                <c:pt idx="18288">
                  <c:v>6.7949700000000002</c:v>
                </c:pt>
                <c:pt idx="18289">
                  <c:v>6.7945975000000001</c:v>
                </c:pt>
                <c:pt idx="18290">
                  <c:v>6.7942543750016</c:v>
                </c:pt>
                <c:pt idx="18291">
                  <c:v>6.7936825000000001</c:v>
                </c:pt>
                <c:pt idx="18292">
                  <c:v>6.7930962499999996</c:v>
                </c:pt>
                <c:pt idx="18293">
                  <c:v>6.7927612499999999</c:v>
                </c:pt>
                <c:pt idx="18294">
                  <c:v>6.7923993750016001</c:v>
                </c:pt>
                <c:pt idx="18295">
                  <c:v>6.7926681250016001</c:v>
                </c:pt>
                <c:pt idx="18296">
                  <c:v>6.7930262499999996</c:v>
                </c:pt>
                <c:pt idx="18297">
                  <c:v>6.7933693750015998</c:v>
                </c:pt>
                <c:pt idx="18298">
                  <c:v>6.7936956250015994</c:v>
                </c:pt>
                <c:pt idx="18299">
                  <c:v>6.7940087499999997</c:v>
                </c:pt>
                <c:pt idx="18300">
                  <c:v>6.7943775000000004</c:v>
                </c:pt>
                <c:pt idx="18301">
                  <c:v>6.7940137500000004</c:v>
                </c:pt>
                <c:pt idx="18302">
                  <c:v>6.7933806250015998</c:v>
                </c:pt>
                <c:pt idx="18303">
                  <c:v>6.7930187499999999</c:v>
                </c:pt>
                <c:pt idx="18304">
                  <c:v>6.7925868750016001</c:v>
                </c:pt>
                <c:pt idx="18305">
                  <c:v>6.7919</c:v>
                </c:pt>
                <c:pt idx="18306">
                  <c:v>6.79156125</c:v>
                </c:pt>
                <c:pt idx="18307">
                  <c:v>6.7912006250015997</c:v>
                </c:pt>
                <c:pt idx="18308">
                  <c:v>6.7908037500000002</c:v>
                </c:pt>
                <c:pt idx="18309">
                  <c:v>6.7903874999999996</c:v>
                </c:pt>
                <c:pt idx="18310">
                  <c:v>6.7900168750015997</c:v>
                </c:pt>
                <c:pt idx="18311">
                  <c:v>6.78965</c:v>
                </c:pt>
                <c:pt idx="18312">
                  <c:v>6.7891712499999999</c:v>
                </c:pt>
                <c:pt idx="18313">
                  <c:v>6.7885318750015999</c:v>
                </c:pt>
                <c:pt idx="18314">
                  <c:v>6.7880037499999997</c:v>
                </c:pt>
                <c:pt idx="18315">
                  <c:v>6.7874406250015999</c:v>
                </c:pt>
                <c:pt idx="18316">
                  <c:v>6.7869624999999996</c:v>
                </c:pt>
                <c:pt idx="18317">
                  <c:v>6.7865806250015996</c:v>
                </c:pt>
                <c:pt idx="18318">
                  <c:v>6.7862675000000001</c:v>
                </c:pt>
                <c:pt idx="18319">
                  <c:v>6.7863787499999999</c:v>
                </c:pt>
                <c:pt idx="18320">
                  <c:v>6.7867775000000004</c:v>
                </c:pt>
                <c:pt idx="18321">
                  <c:v>6.7872062499999997</c:v>
                </c:pt>
                <c:pt idx="18322">
                  <c:v>6.7876668750015998</c:v>
                </c:pt>
                <c:pt idx="18323">
                  <c:v>6.7880181250015994</c:v>
                </c:pt>
                <c:pt idx="18324">
                  <c:v>6.7884925000000003</c:v>
                </c:pt>
                <c:pt idx="18325">
                  <c:v>6.7888693750015996</c:v>
                </c:pt>
                <c:pt idx="18326">
                  <c:v>6.7892512500000004</c:v>
                </c:pt>
                <c:pt idx="18327">
                  <c:v>6.7895868750016</c:v>
                </c:pt>
                <c:pt idx="18328">
                  <c:v>6.7899106250015997</c:v>
                </c:pt>
                <c:pt idx="18329">
                  <c:v>6.7900906250016</c:v>
                </c:pt>
                <c:pt idx="18330">
                  <c:v>6.7904193750015995</c:v>
                </c:pt>
                <c:pt idx="18331">
                  <c:v>6.7906031250016001</c:v>
                </c:pt>
                <c:pt idx="18332">
                  <c:v>6.7909506250015994</c:v>
                </c:pt>
                <c:pt idx="18333">
                  <c:v>6.7912956250015997</c:v>
                </c:pt>
                <c:pt idx="18334">
                  <c:v>6.7916299999999996</c:v>
                </c:pt>
                <c:pt idx="18335">
                  <c:v>6.7919693750015995</c:v>
                </c:pt>
                <c:pt idx="18336">
                  <c:v>6.7923681250015999</c:v>
                </c:pt>
                <c:pt idx="18337">
                  <c:v>6.7927437499999996</c:v>
                </c:pt>
                <c:pt idx="18338">
                  <c:v>6.7931093750015998</c:v>
                </c:pt>
                <c:pt idx="18339">
                  <c:v>6.7934518750016002</c:v>
                </c:pt>
                <c:pt idx="18340">
                  <c:v>6.7938593750015999</c:v>
                </c:pt>
                <c:pt idx="18341">
                  <c:v>6.7942668750015995</c:v>
                </c:pt>
                <c:pt idx="18342">
                  <c:v>6.7946037500000003</c:v>
                </c:pt>
                <c:pt idx="18343">
                  <c:v>6.7950324999999996</c:v>
                </c:pt>
                <c:pt idx="18344">
                  <c:v>6.7955050000000004</c:v>
                </c:pt>
                <c:pt idx="18345">
                  <c:v>6.7958449999999999</c:v>
                </c:pt>
                <c:pt idx="18346">
                  <c:v>6.7955193750016001</c:v>
                </c:pt>
                <c:pt idx="18347">
                  <c:v>6.7950150000000002</c:v>
                </c:pt>
                <c:pt idx="18348">
                  <c:v>6.7944806250015999</c:v>
                </c:pt>
                <c:pt idx="18349">
                  <c:v>6.7940562499999997</c:v>
                </c:pt>
                <c:pt idx="18350">
                  <c:v>6.7936918750016</c:v>
                </c:pt>
                <c:pt idx="18351">
                  <c:v>6.7933593750016001</c:v>
                </c:pt>
                <c:pt idx="18352">
                  <c:v>6.7930262499999996</c:v>
                </c:pt>
                <c:pt idx="18353">
                  <c:v>6.7925968750015997</c:v>
                </c:pt>
                <c:pt idx="18354">
                  <c:v>6.7922731250016</c:v>
                </c:pt>
                <c:pt idx="18355">
                  <c:v>6.7923887499999998</c:v>
                </c:pt>
                <c:pt idx="18356">
                  <c:v>6.7920387499999997</c:v>
                </c:pt>
                <c:pt idx="18357">
                  <c:v>6.7917143750015994</c:v>
                </c:pt>
                <c:pt idx="18358">
                  <c:v>6.7913081250016001</c:v>
                </c:pt>
                <c:pt idx="18359">
                  <c:v>6.7909712500000001</c:v>
                </c:pt>
                <c:pt idx="18360">
                  <c:v>6.7907693750015996</c:v>
                </c:pt>
                <c:pt idx="18361">
                  <c:v>6.7904037500000003</c:v>
                </c:pt>
                <c:pt idx="18362">
                  <c:v>6.7900312500000002</c:v>
                </c:pt>
                <c:pt idx="18363">
                  <c:v>6.7895493750015996</c:v>
                </c:pt>
                <c:pt idx="18364">
                  <c:v>6.7891237499999999</c:v>
                </c:pt>
                <c:pt idx="18365">
                  <c:v>6.7887193750015999</c:v>
                </c:pt>
                <c:pt idx="18366">
                  <c:v>6.7883125</c:v>
                </c:pt>
                <c:pt idx="18367">
                  <c:v>6.78834625</c:v>
                </c:pt>
                <c:pt idx="18368">
                  <c:v>6.7886956250015995</c:v>
                </c:pt>
                <c:pt idx="18369">
                  <c:v>6.7890937500000001</c:v>
                </c:pt>
                <c:pt idx="18370">
                  <c:v>6.7894212500000002</c:v>
                </c:pt>
                <c:pt idx="18371">
                  <c:v>6.7892343750016</c:v>
                </c:pt>
                <c:pt idx="18372">
                  <c:v>6.7896599999999996</c:v>
                </c:pt>
                <c:pt idx="18373">
                  <c:v>6.7898787499999997</c:v>
                </c:pt>
                <c:pt idx="18374">
                  <c:v>6.7902874999999998</c:v>
                </c:pt>
                <c:pt idx="18375">
                  <c:v>6.7906431250015995</c:v>
                </c:pt>
                <c:pt idx="18376">
                  <c:v>6.7909831250016</c:v>
                </c:pt>
                <c:pt idx="18377">
                  <c:v>6.7913587499999997</c:v>
                </c:pt>
                <c:pt idx="18378">
                  <c:v>6.79170125</c:v>
                </c:pt>
                <c:pt idx="18379">
                  <c:v>6.7920293750015999</c:v>
                </c:pt>
                <c:pt idx="18380">
                  <c:v>6.7923943750015994</c:v>
                </c:pt>
                <c:pt idx="18381">
                  <c:v>6.7928068750015997</c:v>
                </c:pt>
                <c:pt idx="18382">
                  <c:v>6.7933237499999999</c:v>
                </c:pt>
                <c:pt idx="18383">
                  <c:v>6.7937637500000001</c:v>
                </c:pt>
                <c:pt idx="18384">
                  <c:v>6.7941462499999998</c:v>
                </c:pt>
                <c:pt idx="18385">
                  <c:v>6.7944918750015999</c:v>
                </c:pt>
                <c:pt idx="18386">
                  <c:v>6.7944793750015995</c:v>
                </c:pt>
                <c:pt idx="18387">
                  <c:v>6.7943962500000001</c:v>
                </c:pt>
                <c:pt idx="18388">
                  <c:v>6.7944943750015998</c:v>
                </c:pt>
                <c:pt idx="18389">
                  <c:v>6.7941493750015995</c:v>
                </c:pt>
                <c:pt idx="18390">
                  <c:v>6.7938074999999998</c:v>
                </c:pt>
                <c:pt idx="18391">
                  <c:v>6.7933887500000001</c:v>
                </c:pt>
                <c:pt idx="18392">
                  <c:v>6.7928937500000002</c:v>
                </c:pt>
                <c:pt idx="18393">
                  <c:v>6.7924806250016001</c:v>
                </c:pt>
                <c:pt idx="18394">
                  <c:v>6.7920724999999997</c:v>
                </c:pt>
                <c:pt idx="18395">
                  <c:v>6.7917231250015995</c:v>
                </c:pt>
                <c:pt idx="18396">
                  <c:v>6.7913606250015999</c:v>
                </c:pt>
                <c:pt idx="18397">
                  <c:v>6.79095125</c:v>
                </c:pt>
                <c:pt idx="18398">
                  <c:v>6.7904712500000004</c:v>
                </c:pt>
                <c:pt idx="18399">
                  <c:v>6.7900268750016002</c:v>
                </c:pt>
                <c:pt idx="18400">
                  <c:v>6.7894893750016001</c:v>
                </c:pt>
                <c:pt idx="18401">
                  <c:v>6.7891256250016001</c:v>
                </c:pt>
                <c:pt idx="18402">
                  <c:v>6.7886493750015999</c:v>
                </c:pt>
                <c:pt idx="18403">
                  <c:v>6.7882118750015996</c:v>
                </c:pt>
                <c:pt idx="18404">
                  <c:v>6.7877893750015996</c:v>
                </c:pt>
                <c:pt idx="18405">
                  <c:v>6.78728</c:v>
                </c:pt>
                <c:pt idx="18406">
                  <c:v>6.7867412500000004</c:v>
                </c:pt>
                <c:pt idx="18407">
                  <c:v>6.7860975000000003</c:v>
                </c:pt>
                <c:pt idx="18408">
                  <c:v>6.7854537500000003</c:v>
                </c:pt>
                <c:pt idx="18409">
                  <c:v>6.7849468750015998</c:v>
                </c:pt>
                <c:pt idx="18410">
                  <c:v>6.784535</c:v>
                </c:pt>
                <c:pt idx="18411">
                  <c:v>6.7841356250015998</c:v>
                </c:pt>
                <c:pt idx="18412">
                  <c:v>6.7837106250015999</c:v>
                </c:pt>
                <c:pt idx="18413">
                  <c:v>6.7833868750016002</c:v>
                </c:pt>
                <c:pt idx="18414">
                  <c:v>6.7837449999999997</c:v>
                </c:pt>
                <c:pt idx="18415">
                  <c:v>6.7841550000000002</c:v>
                </c:pt>
                <c:pt idx="18416">
                  <c:v>6.7846450000000003</c:v>
                </c:pt>
                <c:pt idx="18417">
                  <c:v>6.7850006250015999</c:v>
                </c:pt>
                <c:pt idx="18418">
                  <c:v>6.7853399999999997</c:v>
                </c:pt>
                <c:pt idx="18419">
                  <c:v>6.7857168750015999</c:v>
                </c:pt>
                <c:pt idx="18420">
                  <c:v>6.7861193750015998</c:v>
                </c:pt>
                <c:pt idx="18421">
                  <c:v>6.7864443750015999</c:v>
                </c:pt>
                <c:pt idx="18422">
                  <c:v>6.7868231250016002</c:v>
                </c:pt>
                <c:pt idx="18423">
                  <c:v>6.7871643750016002</c:v>
                </c:pt>
                <c:pt idx="18424">
                  <c:v>6.7875300000000003</c:v>
                </c:pt>
                <c:pt idx="18425">
                  <c:v>6.7879812499999996</c:v>
                </c:pt>
                <c:pt idx="18426">
                  <c:v>6.78837125</c:v>
                </c:pt>
                <c:pt idx="18427">
                  <c:v>6.7887056250016</c:v>
                </c:pt>
                <c:pt idx="18428">
                  <c:v>6.7892337500000002</c:v>
                </c:pt>
                <c:pt idx="18429">
                  <c:v>6.7896025</c:v>
                </c:pt>
                <c:pt idx="18430">
                  <c:v>6.7900037500000003</c:v>
                </c:pt>
                <c:pt idx="18431">
                  <c:v>6.7904737500000003</c:v>
                </c:pt>
                <c:pt idx="18432">
                  <c:v>6.7908256250015997</c:v>
                </c:pt>
                <c:pt idx="18433">
                  <c:v>6.7912137499999998</c:v>
                </c:pt>
                <c:pt idx="18434">
                  <c:v>6.7916193750015994</c:v>
                </c:pt>
                <c:pt idx="18435">
                  <c:v>6.7919518750016001</c:v>
                </c:pt>
                <c:pt idx="18436">
                  <c:v>6.7923993750016001</c:v>
                </c:pt>
                <c:pt idx="18437">
                  <c:v>6.7928449999999998</c:v>
                </c:pt>
                <c:pt idx="18438">
                  <c:v>6.7931681250015998</c:v>
                </c:pt>
                <c:pt idx="18439">
                  <c:v>6.7934962499999996</c:v>
                </c:pt>
                <c:pt idx="18440">
                  <c:v>6.7933218750015998</c:v>
                </c:pt>
                <c:pt idx="18441">
                  <c:v>6.7929887500000001</c:v>
                </c:pt>
                <c:pt idx="18442">
                  <c:v>6.7925443750015999</c:v>
                </c:pt>
                <c:pt idx="18443">
                  <c:v>6.7921993750015996</c:v>
                </c:pt>
                <c:pt idx="18444">
                  <c:v>6.7917781250016001</c:v>
                </c:pt>
                <c:pt idx="18445">
                  <c:v>6.7914043750015995</c:v>
                </c:pt>
                <c:pt idx="18446">
                  <c:v>6.7908774999999997</c:v>
                </c:pt>
                <c:pt idx="18447">
                  <c:v>6.7903599999999997</c:v>
                </c:pt>
                <c:pt idx="18448">
                  <c:v>6.7899293750015994</c:v>
                </c:pt>
                <c:pt idx="18449">
                  <c:v>6.7894143750015994</c:v>
                </c:pt>
                <c:pt idx="18450">
                  <c:v>6.7888756250015998</c:v>
                </c:pt>
                <c:pt idx="18451">
                  <c:v>6.7883793750015995</c:v>
                </c:pt>
                <c:pt idx="18452">
                  <c:v>6.7880406250015994</c:v>
                </c:pt>
                <c:pt idx="18453">
                  <c:v>6.7876468750015997</c:v>
                </c:pt>
                <c:pt idx="18454">
                  <c:v>6.7880468750015996</c:v>
                </c:pt>
                <c:pt idx="18455">
                  <c:v>6.7884462499999998</c:v>
                </c:pt>
                <c:pt idx="18456">
                  <c:v>6.7888081250015997</c:v>
                </c:pt>
                <c:pt idx="18457">
                  <c:v>6.7892831250015995</c:v>
                </c:pt>
                <c:pt idx="18458">
                  <c:v>6.7896256250015998</c:v>
                </c:pt>
                <c:pt idx="18459">
                  <c:v>6.7899468750015997</c:v>
                </c:pt>
                <c:pt idx="18460">
                  <c:v>6.7902881250015996</c:v>
                </c:pt>
                <c:pt idx="18461">
                  <c:v>6.7906718750015997</c:v>
                </c:pt>
                <c:pt idx="18462">
                  <c:v>6.7910237499999999</c:v>
                </c:pt>
                <c:pt idx="18463">
                  <c:v>6.7915006250015999</c:v>
                </c:pt>
                <c:pt idx="18464">
                  <c:v>6.7918525000000001</c:v>
                </c:pt>
                <c:pt idx="18465">
                  <c:v>6.7921856250015997</c:v>
                </c:pt>
                <c:pt idx="18466">
                  <c:v>6.7926112500000002</c:v>
                </c:pt>
                <c:pt idx="18467">
                  <c:v>6.79301625</c:v>
                </c:pt>
                <c:pt idx="18468">
                  <c:v>6.7933656250015995</c:v>
                </c:pt>
                <c:pt idx="18469">
                  <c:v>6.7937250000000002</c:v>
                </c:pt>
                <c:pt idx="18470">
                  <c:v>6.7938162499999999</c:v>
                </c:pt>
                <c:pt idx="18471">
                  <c:v>6.7938087500000002</c:v>
                </c:pt>
                <c:pt idx="18472">
                  <c:v>6.7938643750015997</c:v>
                </c:pt>
                <c:pt idx="18473">
                  <c:v>6.7935231250015997</c:v>
                </c:pt>
                <c:pt idx="18474">
                  <c:v>6.7929712499999999</c:v>
                </c:pt>
                <c:pt idx="18475">
                  <c:v>6.7924818750015996</c:v>
                </c:pt>
                <c:pt idx="18476">
                  <c:v>6.7920193750015994</c:v>
                </c:pt>
                <c:pt idx="18477">
                  <c:v>6.7916862499999997</c:v>
                </c:pt>
                <c:pt idx="18478">
                  <c:v>6.7913056250016002</c:v>
                </c:pt>
                <c:pt idx="18479">
                  <c:v>6.7909143750015994</c:v>
                </c:pt>
                <c:pt idx="18480">
                  <c:v>6.7905906250015997</c:v>
                </c:pt>
                <c:pt idx="18481">
                  <c:v>6.7902381250015997</c:v>
                </c:pt>
                <c:pt idx="18482">
                  <c:v>6.7899106250015997</c:v>
                </c:pt>
                <c:pt idx="18483">
                  <c:v>6.7895162500000001</c:v>
                </c:pt>
                <c:pt idx="18484">
                  <c:v>6.7891118750016002</c:v>
                </c:pt>
                <c:pt idx="18485">
                  <c:v>6.7887143750016001</c:v>
                </c:pt>
                <c:pt idx="18486">
                  <c:v>6.7882862499999996</c:v>
                </c:pt>
                <c:pt idx="18487">
                  <c:v>6.7878800000000004</c:v>
                </c:pt>
                <c:pt idx="18488">
                  <c:v>6.7875337499999997</c:v>
                </c:pt>
                <c:pt idx="18489">
                  <c:v>6.7872062499999997</c:v>
                </c:pt>
                <c:pt idx="18490">
                  <c:v>6.7868543750015995</c:v>
                </c:pt>
                <c:pt idx="18491">
                  <c:v>6.7864550000000001</c:v>
                </c:pt>
                <c:pt idx="18492">
                  <c:v>6.7860325000000001</c:v>
                </c:pt>
                <c:pt idx="18493">
                  <c:v>6.7855681250015998</c:v>
                </c:pt>
                <c:pt idx="18494">
                  <c:v>6.7851306250015995</c:v>
                </c:pt>
                <c:pt idx="18495">
                  <c:v>6.7848075000000003</c:v>
                </c:pt>
                <c:pt idx="18496">
                  <c:v>6.7851400000000002</c:v>
                </c:pt>
                <c:pt idx="18497">
                  <c:v>6.7854650000000003</c:v>
                </c:pt>
                <c:pt idx="18498">
                  <c:v>6.7858043750016002</c:v>
                </c:pt>
                <c:pt idx="18499">
                  <c:v>6.7859775000000004</c:v>
                </c:pt>
                <c:pt idx="18500">
                  <c:v>6.7863943750016</c:v>
                </c:pt>
                <c:pt idx="18501">
                  <c:v>6.7867531250016002</c:v>
                </c:pt>
                <c:pt idx="18502">
                  <c:v>6.7870931250015998</c:v>
                </c:pt>
                <c:pt idx="18503">
                  <c:v>6.7874637499999997</c:v>
                </c:pt>
                <c:pt idx="18504">
                  <c:v>6.7874249999999998</c:v>
                </c:pt>
                <c:pt idx="18505">
                  <c:v>6.7871912500000002</c:v>
                </c:pt>
                <c:pt idx="18506">
                  <c:v>6.7875631250015998</c:v>
                </c:pt>
                <c:pt idx="18507">
                  <c:v>6.7879318750015996</c:v>
                </c:pt>
                <c:pt idx="18508">
                  <c:v>6.7883318750015995</c:v>
                </c:pt>
                <c:pt idx="18509">
                  <c:v>6.7886681250015997</c:v>
                </c:pt>
                <c:pt idx="18510">
                  <c:v>6.7889993750016</c:v>
                </c:pt>
                <c:pt idx="18511">
                  <c:v>6.7893881250015999</c:v>
                </c:pt>
                <c:pt idx="18512">
                  <c:v>6.7897299999999996</c:v>
                </c:pt>
                <c:pt idx="18513">
                  <c:v>6.7901718750016</c:v>
                </c:pt>
                <c:pt idx="18514">
                  <c:v>6.7905625000000001</c:v>
                </c:pt>
                <c:pt idx="18515">
                  <c:v>6.7909106250016</c:v>
                </c:pt>
                <c:pt idx="18516">
                  <c:v>6.7905893750016002</c:v>
                </c:pt>
                <c:pt idx="18517">
                  <c:v>6.7908937500000004</c:v>
                </c:pt>
                <c:pt idx="18518">
                  <c:v>6.7913193750016001</c:v>
                </c:pt>
                <c:pt idx="18519">
                  <c:v>6.7917437500000002</c:v>
                </c:pt>
                <c:pt idx="18520">
                  <c:v>6.7920906250015998</c:v>
                </c:pt>
                <c:pt idx="18521">
                  <c:v>6.7916187499999996</c:v>
                </c:pt>
                <c:pt idx="18522">
                  <c:v>6.7910381250015996</c:v>
                </c:pt>
                <c:pt idx="18523">
                  <c:v>6.7904212499999996</c:v>
                </c:pt>
                <c:pt idx="18524">
                  <c:v>6.7900668750015996</c:v>
                </c:pt>
                <c:pt idx="18525">
                  <c:v>6.7896531250015997</c:v>
                </c:pt>
                <c:pt idx="18526">
                  <c:v>6.7892006250015999</c:v>
                </c:pt>
                <c:pt idx="18527">
                  <c:v>6.7887218750015998</c:v>
                </c:pt>
                <c:pt idx="18528">
                  <c:v>6.7882112499999998</c:v>
                </c:pt>
                <c:pt idx="18529">
                  <c:v>6.7877150000000004</c:v>
                </c:pt>
                <c:pt idx="18530">
                  <c:v>6.7872993750015995</c:v>
                </c:pt>
                <c:pt idx="18531">
                  <c:v>6.7868899999999996</c:v>
                </c:pt>
                <c:pt idx="18532">
                  <c:v>6.7862687499999996</c:v>
                </c:pt>
                <c:pt idx="18533">
                  <c:v>6.7857906250015994</c:v>
                </c:pt>
                <c:pt idx="18534">
                  <c:v>6.7854443750015996</c:v>
                </c:pt>
                <c:pt idx="18535">
                  <c:v>6.7849025000000003</c:v>
                </c:pt>
                <c:pt idx="18536">
                  <c:v>6.7843150000000003</c:v>
                </c:pt>
                <c:pt idx="18537">
                  <c:v>6.7836724999999998</c:v>
                </c:pt>
                <c:pt idx="18538">
                  <c:v>6.7833237500000001</c:v>
                </c:pt>
                <c:pt idx="18539">
                  <c:v>6.7827025000000001</c:v>
                </c:pt>
                <c:pt idx="18540">
                  <c:v>6.7821375000000002</c:v>
                </c:pt>
                <c:pt idx="18541">
                  <c:v>6.7817512500000001</c:v>
                </c:pt>
                <c:pt idx="18542">
                  <c:v>6.7814306250016001</c:v>
                </c:pt>
                <c:pt idx="18543">
                  <c:v>6.7814637500000003</c:v>
                </c:pt>
                <c:pt idx="18544">
                  <c:v>6.781695</c:v>
                </c:pt>
                <c:pt idx="18545">
                  <c:v>6.7821425</c:v>
                </c:pt>
                <c:pt idx="18546">
                  <c:v>6.7825024999999997</c:v>
                </c:pt>
                <c:pt idx="18547">
                  <c:v>6.7828875000000002</c:v>
                </c:pt>
                <c:pt idx="18548">
                  <c:v>6.7832937500000003</c:v>
                </c:pt>
                <c:pt idx="18549">
                  <c:v>6.78369</c:v>
                </c:pt>
                <c:pt idx="18550">
                  <c:v>6.7841449999999996</c:v>
                </c:pt>
                <c:pt idx="18551">
                  <c:v>6.7844924999999998</c:v>
                </c:pt>
                <c:pt idx="18552">
                  <c:v>6.7841437500000001</c:v>
                </c:pt>
                <c:pt idx="18553">
                  <c:v>6.7837893750016001</c:v>
                </c:pt>
                <c:pt idx="18554">
                  <c:v>6.7834475000000003</c:v>
                </c:pt>
                <c:pt idx="18555">
                  <c:v>6.7830343750016002</c:v>
                </c:pt>
                <c:pt idx="18556">
                  <c:v>6.7825737500000001</c:v>
                </c:pt>
                <c:pt idx="18557">
                  <c:v>6.7820681250015999</c:v>
                </c:pt>
                <c:pt idx="18558">
                  <c:v>6.7816462499999997</c:v>
                </c:pt>
                <c:pt idx="18559">
                  <c:v>6.7813212500000004</c:v>
                </c:pt>
                <c:pt idx="18560">
                  <c:v>6.7816993750016001</c:v>
                </c:pt>
                <c:pt idx="18561">
                  <c:v>6.7820462499999996</c:v>
                </c:pt>
                <c:pt idx="18562">
                  <c:v>6.7824524999999998</c:v>
                </c:pt>
                <c:pt idx="18563">
                  <c:v>6.78285625</c:v>
                </c:pt>
                <c:pt idx="18564">
                  <c:v>6.7832156250016</c:v>
                </c:pt>
                <c:pt idx="18565">
                  <c:v>6.7835850000000004</c:v>
                </c:pt>
                <c:pt idx="18566">
                  <c:v>6.7839693750015995</c:v>
                </c:pt>
                <c:pt idx="18567">
                  <c:v>6.7843749999999998</c:v>
                </c:pt>
                <c:pt idx="18568">
                  <c:v>6.7847512500000002</c:v>
                </c:pt>
                <c:pt idx="18569">
                  <c:v>6.7851093750015998</c:v>
                </c:pt>
                <c:pt idx="18570">
                  <c:v>6.7854743750016002</c:v>
                </c:pt>
                <c:pt idx="18571">
                  <c:v>6.7858762500000003</c:v>
                </c:pt>
                <c:pt idx="18572">
                  <c:v>6.7861975000000001</c:v>
                </c:pt>
                <c:pt idx="18573">
                  <c:v>6.7860781250016</c:v>
                </c:pt>
                <c:pt idx="18574">
                  <c:v>6.7864599999999999</c:v>
                </c:pt>
                <c:pt idx="18575">
                  <c:v>6.7866568750015999</c:v>
                </c:pt>
                <c:pt idx="18576">
                  <c:v>6.7870743750016</c:v>
                </c:pt>
                <c:pt idx="18577">
                  <c:v>6.7874056250015995</c:v>
                </c:pt>
                <c:pt idx="18578">
                  <c:v>6.7877606250015994</c:v>
                </c:pt>
                <c:pt idx="18579">
                  <c:v>6.7881993750016001</c:v>
                </c:pt>
                <c:pt idx="18580">
                  <c:v>6.7876643750015999</c:v>
                </c:pt>
                <c:pt idx="18581">
                  <c:v>6.7871456250015996</c:v>
                </c:pt>
                <c:pt idx="18582">
                  <c:v>6.7866512500000002</c:v>
                </c:pt>
                <c:pt idx="18583">
                  <c:v>6.7861668750015998</c:v>
                </c:pt>
                <c:pt idx="18584">
                  <c:v>6.7858400000000003</c:v>
                </c:pt>
                <c:pt idx="18585">
                  <c:v>6.7854062500000003</c:v>
                </c:pt>
                <c:pt idx="18586">
                  <c:v>6.7850725000000001</c:v>
                </c:pt>
                <c:pt idx="18587">
                  <c:v>6.7846824999999997</c:v>
                </c:pt>
                <c:pt idx="18588">
                  <c:v>6.7841581250015999</c:v>
                </c:pt>
                <c:pt idx="18589">
                  <c:v>6.7837806250016</c:v>
                </c:pt>
                <c:pt idx="18590">
                  <c:v>6.7830606250015997</c:v>
                </c:pt>
                <c:pt idx="18591">
                  <c:v>6.7824368750015998</c:v>
                </c:pt>
                <c:pt idx="18592">
                  <c:v>6.7819506250016</c:v>
                </c:pt>
                <c:pt idx="18593">
                  <c:v>6.7815775</c:v>
                </c:pt>
                <c:pt idx="18594">
                  <c:v>6.7819031250016</c:v>
                </c:pt>
                <c:pt idx="18595">
                  <c:v>6.7823131250015996</c:v>
                </c:pt>
                <c:pt idx="18596">
                  <c:v>6.7826843750016002</c:v>
                </c:pt>
                <c:pt idx="18597">
                  <c:v>6.7821481250015996</c:v>
                </c:pt>
                <c:pt idx="18598">
                  <c:v>6.7818050000000003</c:v>
                </c:pt>
                <c:pt idx="18599">
                  <c:v>6.7814831250015999</c:v>
                </c:pt>
                <c:pt idx="18600">
                  <c:v>6.7810993750015998</c:v>
                </c:pt>
                <c:pt idx="18601">
                  <c:v>6.7807300000000001</c:v>
                </c:pt>
                <c:pt idx="18602">
                  <c:v>6.7802524999999996</c:v>
                </c:pt>
                <c:pt idx="18603">
                  <c:v>6.7798737500000001</c:v>
                </c:pt>
                <c:pt idx="18604">
                  <c:v>6.7795056250016001</c:v>
                </c:pt>
                <c:pt idx="18605">
                  <c:v>6.7794662499999996</c:v>
                </c:pt>
                <c:pt idx="18606">
                  <c:v>6.7797124999999996</c:v>
                </c:pt>
                <c:pt idx="18607">
                  <c:v>6.7795018750015998</c:v>
                </c:pt>
                <c:pt idx="18608">
                  <c:v>6.7790999999999997</c:v>
                </c:pt>
                <c:pt idx="18609">
                  <c:v>6.7787262500000001</c:v>
                </c:pt>
                <c:pt idx="18610">
                  <c:v>6.7782956250015998</c:v>
                </c:pt>
                <c:pt idx="18611">
                  <c:v>6.7779662500000004</c:v>
                </c:pt>
                <c:pt idx="18612">
                  <c:v>6.7776149999999999</c:v>
                </c:pt>
                <c:pt idx="18613">
                  <c:v>6.7776287499999999</c:v>
                </c:pt>
                <c:pt idx="18614">
                  <c:v>6.7777106250015997</c:v>
                </c:pt>
                <c:pt idx="18615">
                  <c:v>6.7773718750015997</c:v>
                </c:pt>
                <c:pt idx="18616">
                  <c:v>6.7770206250016001</c:v>
                </c:pt>
                <c:pt idx="18617">
                  <c:v>6.7766493750015995</c:v>
                </c:pt>
                <c:pt idx="18618">
                  <c:v>6.7762762499999996</c:v>
                </c:pt>
                <c:pt idx="18619">
                  <c:v>6.7759037500000003</c:v>
                </c:pt>
                <c:pt idx="18620">
                  <c:v>6.7755168750015997</c:v>
                </c:pt>
                <c:pt idx="18621">
                  <c:v>6.7751018750015994</c:v>
                </c:pt>
                <c:pt idx="18622">
                  <c:v>6.77476375</c:v>
                </c:pt>
                <c:pt idx="18623">
                  <c:v>6.7747099999999998</c:v>
                </c:pt>
                <c:pt idx="18624">
                  <c:v>6.7750431250015994</c:v>
                </c:pt>
                <c:pt idx="18625">
                  <c:v>6.7751237499999997</c:v>
                </c:pt>
                <c:pt idx="18626">
                  <c:v>6.7751099999999997</c:v>
                </c:pt>
                <c:pt idx="18627">
                  <c:v>6.7751337500000002</c:v>
                </c:pt>
                <c:pt idx="18628">
                  <c:v>6.7755106250015995</c:v>
                </c:pt>
                <c:pt idx="18629">
                  <c:v>6.7758456250016001</c:v>
                </c:pt>
                <c:pt idx="18630">
                  <c:v>6.7760131250016</c:v>
                </c:pt>
                <c:pt idx="18631">
                  <c:v>6.7761587499999996</c:v>
                </c:pt>
                <c:pt idx="18632">
                  <c:v>6.7765156250015997</c:v>
                </c:pt>
                <c:pt idx="18633">
                  <c:v>6.7768674999999998</c:v>
                </c:pt>
                <c:pt idx="18634">
                  <c:v>6.77720375</c:v>
                </c:pt>
                <c:pt idx="18635">
                  <c:v>6.7775387499999997</c:v>
                </c:pt>
                <c:pt idx="18636">
                  <c:v>6.7779187500000004</c:v>
                </c:pt>
                <c:pt idx="18637">
                  <c:v>6.7783168750015994</c:v>
                </c:pt>
                <c:pt idx="18638">
                  <c:v>6.7787218750016001</c:v>
                </c:pt>
                <c:pt idx="18639">
                  <c:v>6.7791162500000004</c:v>
                </c:pt>
                <c:pt idx="18640">
                  <c:v>6.7794675</c:v>
                </c:pt>
                <c:pt idx="18641">
                  <c:v>6.7798018750016</c:v>
                </c:pt>
                <c:pt idx="18642">
                  <c:v>6.7794100000000004</c:v>
                </c:pt>
                <c:pt idx="18643">
                  <c:v>6.7789993750016002</c:v>
                </c:pt>
                <c:pt idx="18644">
                  <c:v>6.7785193750015997</c:v>
                </c:pt>
                <c:pt idx="18645">
                  <c:v>6.7779856250016</c:v>
                </c:pt>
                <c:pt idx="18646">
                  <c:v>6.7775437500000004</c:v>
                </c:pt>
                <c:pt idx="18647">
                  <c:v>6.7771487500000003</c:v>
                </c:pt>
                <c:pt idx="18648">
                  <c:v>6.7767675000000001</c:v>
                </c:pt>
                <c:pt idx="18649">
                  <c:v>6.7764143750015995</c:v>
                </c:pt>
                <c:pt idx="18650">
                  <c:v>6.7759693750015995</c:v>
                </c:pt>
                <c:pt idx="18651">
                  <c:v>6.7755306250015996</c:v>
                </c:pt>
                <c:pt idx="18652">
                  <c:v>6.7751787500000002</c:v>
                </c:pt>
                <c:pt idx="18653">
                  <c:v>6.7748024999999998</c:v>
                </c:pt>
                <c:pt idx="18654">
                  <c:v>6.7744524999999998</c:v>
                </c:pt>
                <c:pt idx="18655">
                  <c:v>6.7744068750016</c:v>
                </c:pt>
                <c:pt idx="18656">
                  <c:v>6.7740731250015997</c:v>
                </c:pt>
                <c:pt idx="18657">
                  <c:v>6.7738262499999999</c:v>
                </c:pt>
                <c:pt idx="18658">
                  <c:v>6.7742056250016001</c:v>
                </c:pt>
                <c:pt idx="18659">
                  <c:v>6.7745825000000002</c:v>
                </c:pt>
                <c:pt idx="18660">
                  <c:v>6.7749649999999999</c:v>
                </c:pt>
                <c:pt idx="18661">
                  <c:v>6.7753537499999998</c:v>
                </c:pt>
                <c:pt idx="18662">
                  <c:v>6.7757581250015999</c:v>
                </c:pt>
                <c:pt idx="18663">
                  <c:v>6.7762287499999996</c:v>
                </c:pt>
                <c:pt idx="18664">
                  <c:v>6.7766443750015997</c:v>
                </c:pt>
                <c:pt idx="18665">
                  <c:v>6.7769643750016</c:v>
                </c:pt>
                <c:pt idx="18666">
                  <c:v>6.7774931250015999</c:v>
                </c:pt>
                <c:pt idx="18667">
                  <c:v>6.7778637499999999</c:v>
                </c:pt>
                <c:pt idx="18668">
                  <c:v>6.7782487500000004</c:v>
                </c:pt>
                <c:pt idx="18669">
                  <c:v>6.7786418750015995</c:v>
                </c:pt>
                <c:pt idx="18670">
                  <c:v>6.7790925</c:v>
                </c:pt>
                <c:pt idx="18671">
                  <c:v>6.7794568750015998</c:v>
                </c:pt>
                <c:pt idx="18672">
                  <c:v>6.7792568750015993</c:v>
                </c:pt>
                <c:pt idx="18673">
                  <c:v>6.7787825000000002</c:v>
                </c:pt>
                <c:pt idx="18674">
                  <c:v>6.7782400000000003</c:v>
                </c:pt>
                <c:pt idx="18675">
                  <c:v>6.7777993750015995</c:v>
                </c:pt>
                <c:pt idx="18676">
                  <c:v>6.7773643750015999</c:v>
                </c:pt>
                <c:pt idx="18677">
                  <c:v>6.7769987499999997</c:v>
                </c:pt>
                <c:pt idx="18678">
                  <c:v>6.7766718750015995</c:v>
                </c:pt>
                <c:pt idx="18679">
                  <c:v>6.7767587499999999</c:v>
                </c:pt>
                <c:pt idx="18680">
                  <c:v>6.7768168750015993</c:v>
                </c:pt>
                <c:pt idx="18681">
                  <c:v>6.7764575000000002</c:v>
                </c:pt>
                <c:pt idx="18682">
                  <c:v>6.7760375000000002</c:v>
                </c:pt>
                <c:pt idx="18683">
                  <c:v>6.7755793750016</c:v>
                </c:pt>
                <c:pt idx="18684">
                  <c:v>6.77506875</c:v>
                </c:pt>
                <c:pt idx="18685">
                  <c:v>6.7747425000000003</c:v>
                </c:pt>
                <c:pt idx="18686">
                  <c:v>6.7742924999999996</c:v>
                </c:pt>
                <c:pt idx="18687">
                  <c:v>6.7738412500000003</c:v>
                </c:pt>
                <c:pt idx="18688">
                  <c:v>6.7734168750016002</c:v>
                </c:pt>
                <c:pt idx="18689">
                  <c:v>6.7730018750015999</c:v>
                </c:pt>
                <c:pt idx="18690">
                  <c:v>6.77258125</c:v>
                </c:pt>
                <c:pt idx="18691">
                  <c:v>6.7722249999999997</c:v>
                </c:pt>
                <c:pt idx="18692">
                  <c:v>6.7718737500000001</c:v>
                </c:pt>
                <c:pt idx="18693">
                  <c:v>6.7715256250015994</c:v>
                </c:pt>
                <c:pt idx="18694">
                  <c:v>6.7711381250015998</c:v>
                </c:pt>
                <c:pt idx="18695">
                  <c:v>6.7708131250015997</c:v>
                </c:pt>
                <c:pt idx="18696">
                  <c:v>6.7711812499999997</c:v>
                </c:pt>
                <c:pt idx="18697">
                  <c:v>6.7715737499999999</c:v>
                </c:pt>
                <c:pt idx="18698">
                  <c:v>6.7719356250015998</c:v>
                </c:pt>
                <c:pt idx="18699">
                  <c:v>6.7722674999999999</c:v>
                </c:pt>
                <c:pt idx="18700">
                  <c:v>6.7726024999999996</c:v>
                </c:pt>
                <c:pt idx="18701">
                  <c:v>6.7729668750015994</c:v>
                </c:pt>
                <c:pt idx="18702">
                  <c:v>6.7732943750015995</c:v>
                </c:pt>
                <c:pt idx="18703">
                  <c:v>6.7736824999999996</c:v>
                </c:pt>
                <c:pt idx="18704">
                  <c:v>6.7732043750016002</c:v>
                </c:pt>
                <c:pt idx="18705">
                  <c:v>6.7727987499999998</c:v>
                </c:pt>
                <c:pt idx="18706">
                  <c:v>6.7723087499999997</c:v>
                </c:pt>
                <c:pt idx="18707">
                  <c:v>6.7719456250015995</c:v>
                </c:pt>
                <c:pt idx="18708">
                  <c:v>6.7715993750015997</c:v>
                </c:pt>
                <c:pt idx="18709">
                  <c:v>6.7718068750015998</c:v>
                </c:pt>
                <c:pt idx="18710">
                  <c:v>6.77215875</c:v>
                </c:pt>
                <c:pt idx="18711">
                  <c:v>6.7718362499999998</c:v>
                </c:pt>
                <c:pt idx="18712">
                  <c:v>6.7718031250015995</c:v>
                </c:pt>
                <c:pt idx="18713">
                  <c:v>6.7714487500000002</c:v>
                </c:pt>
                <c:pt idx="18714">
                  <c:v>6.7718031250015995</c:v>
                </c:pt>
                <c:pt idx="18715">
                  <c:v>6.7721443750015995</c:v>
                </c:pt>
                <c:pt idx="18716">
                  <c:v>6.7724693750015996</c:v>
                </c:pt>
                <c:pt idx="18717">
                  <c:v>6.7724975000000001</c:v>
                </c:pt>
                <c:pt idx="18718">
                  <c:v>6.7728912499999998</c:v>
                </c:pt>
                <c:pt idx="18719">
                  <c:v>6.7733387499999997</c:v>
                </c:pt>
                <c:pt idx="18720">
                  <c:v>6.7737468750016001</c:v>
                </c:pt>
                <c:pt idx="18721">
                  <c:v>6.7741437500000004</c:v>
                </c:pt>
                <c:pt idx="18722">
                  <c:v>6.7739262499999997</c:v>
                </c:pt>
                <c:pt idx="18723">
                  <c:v>6.7733825000000003</c:v>
                </c:pt>
                <c:pt idx="18724">
                  <c:v>6.7729693750015993</c:v>
                </c:pt>
                <c:pt idx="18725">
                  <c:v>6.7726087499999998</c:v>
                </c:pt>
                <c:pt idx="18726">
                  <c:v>6.7729324999999996</c:v>
                </c:pt>
                <c:pt idx="18727">
                  <c:v>6.7733318750015998</c:v>
                </c:pt>
                <c:pt idx="18728">
                  <c:v>6.7737524999999996</c:v>
                </c:pt>
                <c:pt idx="18729">
                  <c:v>6.7740925000000001</c:v>
                </c:pt>
                <c:pt idx="18730">
                  <c:v>6.7740756250015997</c:v>
                </c:pt>
                <c:pt idx="18731">
                  <c:v>6.7737100000000003</c:v>
                </c:pt>
                <c:pt idx="18732">
                  <c:v>6.7733249999999998</c:v>
                </c:pt>
                <c:pt idx="18733">
                  <c:v>6.7728662499999999</c:v>
                </c:pt>
                <c:pt idx="18734">
                  <c:v>6.7725318750015999</c:v>
                </c:pt>
                <c:pt idx="18735">
                  <c:v>6.7720281250015999</c:v>
                </c:pt>
                <c:pt idx="18736">
                  <c:v>6.7716212499999999</c:v>
                </c:pt>
                <c:pt idx="18737">
                  <c:v>6.7712174999999997</c:v>
                </c:pt>
                <c:pt idx="18738">
                  <c:v>6.7706999999999997</c:v>
                </c:pt>
                <c:pt idx="18739">
                  <c:v>6.7701868750015999</c:v>
                </c:pt>
                <c:pt idx="18740">
                  <c:v>6.7696606250015998</c:v>
                </c:pt>
                <c:pt idx="18741">
                  <c:v>6.7692249999999996</c:v>
                </c:pt>
                <c:pt idx="18742">
                  <c:v>6.7688087499999998</c:v>
                </c:pt>
                <c:pt idx="18743">
                  <c:v>6.7684031250015995</c:v>
                </c:pt>
                <c:pt idx="18744">
                  <c:v>6.7680556250016002</c:v>
                </c:pt>
                <c:pt idx="18745">
                  <c:v>6.7678437499999999</c:v>
                </c:pt>
                <c:pt idx="18746">
                  <c:v>6.7675043750016002</c:v>
                </c:pt>
                <c:pt idx="18747">
                  <c:v>6.7671437499999998</c:v>
                </c:pt>
                <c:pt idx="18748">
                  <c:v>6.7667074999999999</c:v>
                </c:pt>
                <c:pt idx="18749">
                  <c:v>6.7662381250015997</c:v>
                </c:pt>
                <c:pt idx="18750">
                  <c:v>6.76577625</c:v>
                </c:pt>
                <c:pt idx="18751">
                  <c:v>6.7653981250015995</c:v>
                </c:pt>
                <c:pt idx="18752">
                  <c:v>6.7650687500000002</c:v>
                </c:pt>
                <c:pt idx="18753">
                  <c:v>6.7654687500000001</c:v>
                </c:pt>
                <c:pt idx="18754">
                  <c:v>6.7658143750016002</c:v>
                </c:pt>
                <c:pt idx="18755">
                  <c:v>6.7661612499999997</c:v>
                </c:pt>
                <c:pt idx="18756">
                  <c:v>6.7662168750016001</c:v>
                </c:pt>
                <c:pt idx="18757">
                  <c:v>6.7665368750015995</c:v>
                </c:pt>
                <c:pt idx="18758">
                  <c:v>6.7668762500000001</c:v>
                </c:pt>
                <c:pt idx="18759">
                  <c:v>6.7672331250015993</c:v>
                </c:pt>
                <c:pt idx="18760">
                  <c:v>6.7676656250015998</c:v>
                </c:pt>
                <c:pt idx="18761">
                  <c:v>6.7680487500000002</c:v>
                </c:pt>
                <c:pt idx="18762">
                  <c:v>6.7683781250015995</c:v>
                </c:pt>
                <c:pt idx="18763">
                  <c:v>6.7687287500000002</c:v>
                </c:pt>
                <c:pt idx="18764">
                  <c:v>6.76906125</c:v>
                </c:pt>
                <c:pt idx="18765">
                  <c:v>6.7689056250016</c:v>
                </c:pt>
                <c:pt idx="18766">
                  <c:v>6.7684918750016001</c:v>
                </c:pt>
                <c:pt idx="18767">
                  <c:v>6.7681537499999997</c:v>
                </c:pt>
                <c:pt idx="18768">
                  <c:v>6.7678137500000002</c:v>
                </c:pt>
                <c:pt idx="18769">
                  <c:v>6.7674212499999999</c:v>
                </c:pt>
                <c:pt idx="18770">
                  <c:v>6.7670006250016002</c:v>
                </c:pt>
                <c:pt idx="18771">
                  <c:v>6.7665806250016001</c:v>
                </c:pt>
                <c:pt idx="18772">
                  <c:v>6.7661481250015996</c:v>
                </c:pt>
                <c:pt idx="18773">
                  <c:v>6.7655218750015997</c:v>
                </c:pt>
                <c:pt idx="18774">
                  <c:v>6.7648893750015997</c:v>
                </c:pt>
                <c:pt idx="18775">
                  <c:v>6.7643149999999999</c:v>
                </c:pt>
                <c:pt idx="18776">
                  <c:v>6.7638400000000001</c:v>
                </c:pt>
                <c:pt idx="18777">
                  <c:v>6.7634224999999999</c:v>
                </c:pt>
                <c:pt idx="18778">
                  <c:v>6.7630737500000002</c:v>
                </c:pt>
                <c:pt idx="18779">
                  <c:v>6.7627306250016002</c:v>
                </c:pt>
                <c:pt idx="18780">
                  <c:v>6.7624081250015999</c:v>
                </c:pt>
                <c:pt idx="18781">
                  <c:v>6.7620481250015994</c:v>
                </c:pt>
                <c:pt idx="18782">
                  <c:v>6.7622712500000004</c:v>
                </c:pt>
                <c:pt idx="18783">
                  <c:v>6.7626218750015994</c:v>
                </c:pt>
                <c:pt idx="18784">
                  <c:v>6.7629981250015998</c:v>
                </c:pt>
                <c:pt idx="18785">
                  <c:v>6.7633518750016002</c:v>
                </c:pt>
                <c:pt idx="18786">
                  <c:v>6.7637175000000003</c:v>
                </c:pt>
                <c:pt idx="18787">
                  <c:v>6.7640475000000002</c:v>
                </c:pt>
                <c:pt idx="18788">
                  <c:v>6.7644618750015999</c:v>
                </c:pt>
                <c:pt idx="18789">
                  <c:v>6.7647868750016</c:v>
                </c:pt>
                <c:pt idx="18790">
                  <c:v>6.7651493750015996</c:v>
                </c:pt>
                <c:pt idx="18791">
                  <c:v>6.7654793750015996</c:v>
                </c:pt>
                <c:pt idx="18792">
                  <c:v>6.7658043750015997</c:v>
                </c:pt>
                <c:pt idx="18793">
                  <c:v>6.7661625000000001</c:v>
                </c:pt>
                <c:pt idx="18794">
                  <c:v>6.7665656250015997</c:v>
                </c:pt>
                <c:pt idx="18795">
                  <c:v>6.7669462500000002</c:v>
                </c:pt>
                <c:pt idx="18796">
                  <c:v>6.7669550000000003</c:v>
                </c:pt>
                <c:pt idx="18797">
                  <c:v>6.7666075000000001</c:v>
                </c:pt>
                <c:pt idx="18798">
                  <c:v>6.7662481250016002</c:v>
                </c:pt>
                <c:pt idx="18799">
                  <c:v>6.7659262499999997</c:v>
                </c:pt>
                <c:pt idx="18800">
                  <c:v>6.7655900000000004</c:v>
                </c:pt>
                <c:pt idx="18801">
                  <c:v>6.7652343750016</c:v>
                </c:pt>
                <c:pt idx="18802">
                  <c:v>6.7648624999999996</c:v>
                </c:pt>
                <c:pt idx="18803">
                  <c:v>6.7644781250015997</c:v>
                </c:pt>
                <c:pt idx="18804">
                  <c:v>6.7639943750015998</c:v>
                </c:pt>
                <c:pt idx="18805">
                  <c:v>6.7634856250016</c:v>
                </c:pt>
                <c:pt idx="18806">
                  <c:v>6.7628718750015997</c:v>
                </c:pt>
                <c:pt idx="18807">
                  <c:v>6.7625043750015994</c:v>
                </c:pt>
                <c:pt idx="18808">
                  <c:v>6.7621681250016001</c:v>
                </c:pt>
                <c:pt idx="18809">
                  <c:v>6.761825</c:v>
                </c:pt>
                <c:pt idx="18810">
                  <c:v>6.7612343750015995</c:v>
                </c:pt>
                <c:pt idx="18811">
                  <c:v>6.7607375000000003</c:v>
                </c:pt>
                <c:pt idx="18812">
                  <c:v>6.7602406250015994</c:v>
                </c:pt>
                <c:pt idx="18813">
                  <c:v>6.7598893750015998</c:v>
                </c:pt>
                <c:pt idx="18814">
                  <c:v>6.7594962499999998</c:v>
                </c:pt>
                <c:pt idx="18815">
                  <c:v>6.7596006250015996</c:v>
                </c:pt>
                <c:pt idx="18816">
                  <c:v>6.7598149999999997</c:v>
                </c:pt>
                <c:pt idx="18817">
                  <c:v>6.7597618750016002</c:v>
                </c:pt>
                <c:pt idx="18818">
                  <c:v>6.7599768750016</c:v>
                </c:pt>
                <c:pt idx="18819">
                  <c:v>6.7603524999999998</c:v>
                </c:pt>
                <c:pt idx="18820">
                  <c:v>6.7599206250016</c:v>
                </c:pt>
                <c:pt idx="18821">
                  <c:v>6.7595268750016002</c:v>
                </c:pt>
                <c:pt idx="18822">
                  <c:v>6.7590181250015995</c:v>
                </c:pt>
                <c:pt idx="18823">
                  <c:v>6.7586874999999997</c:v>
                </c:pt>
                <c:pt idx="18824">
                  <c:v>6.7583537500000004</c:v>
                </c:pt>
                <c:pt idx="18825">
                  <c:v>6.7578775000000002</c:v>
                </c:pt>
                <c:pt idx="18826">
                  <c:v>6.7575456250016002</c:v>
                </c:pt>
                <c:pt idx="18827">
                  <c:v>6.7571925000000004</c:v>
                </c:pt>
                <c:pt idx="18828">
                  <c:v>6.7568406250016002</c:v>
                </c:pt>
                <c:pt idx="18829">
                  <c:v>6.7564468750015996</c:v>
                </c:pt>
                <c:pt idx="18830">
                  <c:v>6.7560856250015995</c:v>
                </c:pt>
                <c:pt idx="18831">
                  <c:v>6.7557625000000003</c:v>
                </c:pt>
                <c:pt idx="18832">
                  <c:v>6.7554412499999996</c:v>
                </c:pt>
                <c:pt idx="18833">
                  <c:v>6.7550650000000001</c:v>
                </c:pt>
                <c:pt idx="18834">
                  <c:v>6.7547181250015997</c:v>
                </c:pt>
                <c:pt idx="18835">
                  <c:v>6.7543443750016001</c:v>
                </c:pt>
                <c:pt idx="18836">
                  <c:v>6.7545143750015999</c:v>
                </c:pt>
                <c:pt idx="18837">
                  <c:v>6.7549568750016</c:v>
                </c:pt>
                <c:pt idx="18838">
                  <c:v>6.7548131250015997</c:v>
                </c:pt>
                <c:pt idx="18839">
                  <c:v>6.7544643750016</c:v>
                </c:pt>
                <c:pt idx="18840">
                  <c:v>6.7540737499999999</c:v>
                </c:pt>
                <c:pt idx="18841">
                  <c:v>6.7537225000000003</c:v>
                </c:pt>
                <c:pt idx="18842">
                  <c:v>6.7532649999999999</c:v>
                </c:pt>
                <c:pt idx="18843">
                  <c:v>6.7529162500000002</c:v>
                </c:pt>
                <c:pt idx="18844">
                  <c:v>6.7525481250016002</c:v>
                </c:pt>
                <c:pt idx="18845">
                  <c:v>6.7525631250015996</c:v>
                </c:pt>
                <c:pt idx="18846">
                  <c:v>6.7525981250016001</c:v>
                </c:pt>
                <c:pt idx="18847">
                  <c:v>6.7524462500000002</c:v>
                </c:pt>
                <c:pt idx="18848">
                  <c:v>6.7520550000000004</c:v>
                </c:pt>
                <c:pt idx="18849">
                  <c:v>6.7521831250015998</c:v>
                </c:pt>
                <c:pt idx="18850">
                  <c:v>6.7525662500000001</c:v>
                </c:pt>
                <c:pt idx="18851">
                  <c:v>6.7528993750015998</c:v>
                </c:pt>
                <c:pt idx="18852">
                  <c:v>6.7532424999999998</c:v>
                </c:pt>
                <c:pt idx="18853">
                  <c:v>6.7536437500000002</c:v>
                </c:pt>
                <c:pt idx="18854">
                  <c:v>6.7540612500000003</c:v>
                </c:pt>
                <c:pt idx="18855">
                  <c:v>6.7544106250015998</c:v>
                </c:pt>
                <c:pt idx="18856">
                  <c:v>6.7547531250016002</c:v>
                </c:pt>
                <c:pt idx="18857">
                  <c:v>6.75441</c:v>
                </c:pt>
                <c:pt idx="18858">
                  <c:v>6.7540081250016</c:v>
                </c:pt>
                <c:pt idx="18859">
                  <c:v>6.7543706250015996</c:v>
                </c:pt>
                <c:pt idx="18860">
                  <c:v>6.75472625</c:v>
                </c:pt>
                <c:pt idx="18861">
                  <c:v>6.7550837499999998</c:v>
                </c:pt>
                <c:pt idx="18862">
                  <c:v>6.7554381250016</c:v>
                </c:pt>
                <c:pt idx="18863">
                  <c:v>6.7557593750015998</c:v>
                </c:pt>
                <c:pt idx="18864">
                  <c:v>6.7560849999999997</c:v>
                </c:pt>
                <c:pt idx="18865">
                  <c:v>6.7562818750015996</c:v>
                </c:pt>
                <c:pt idx="18866">
                  <c:v>6.7561125000000004</c:v>
                </c:pt>
                <c:pt idx="18867">
                  <c:v>6.7556706250016001</c:v>
                </c:pt>
                <c:pt idx="18868">
                  <c:v>6.7552631250015995</c:v>
                </c:pt>
                <c:pt idx="18869">
                  <c:v>6.7556456250016002</c:v>
                </c:pt>
                <c:pt idx="18870">
                  <c:v>6.7553743750016002</c:v>
                </c:pt>
                <c:pt idx="18871">
                  <c:v>6.7550543750015999</c:v>
                </c:pt>
                <c:pt idx="18872">
                  <c:v>6.7545824999999997</c:v>
                </c:pt>
                <c:pt idx="18873">
                  <c:v>6.7542200000000001</c:v>
                </c:pt>
                <c:pt idx="18874">
                  <c:v>6.7538831250015994</c:v>
                </c:pt>
                <c:pt idx="18875">
                  <c:v>6.7535274999999997</c:v>
                </c:pt>
                <c:pt idx="18876">
                  <c:v>6.7530450000000002</c:v>
                </c:pt>
                <c:pt idx="18877">
                  <c:v>6.7524424999999999</c:v>
                </c:pt>
                <c:pt idx="18878">
                  <c:v>6.7520112499999998</c:v>
                </c:pt>
                <c:pt idx="18879">
                  <c:v>6.7516474999999998</c:v>
                </c:pt>
                <c:pt idx="18880">
                  <c:v>6.7512837499999998</c:v>
                </c:pt>
                <c:pt idx="18881">
                  <c:v>6.7509181250015997</c:v>
                </c:pt>
                <c:pt idx="18882">
                  <c:v>6.7505056250016002</c:v>
                </c:pt>
                <c:pt idx="18883">
                  <c:v>6.7500231250015998</c:v>
                </c:pt>
                <c:pt idx="18884">
                  <c:v>6.7495643750015999</c:v>
                </c:pt>
                <c:pt idx="18885">
                  <c:v>6.7491343750016002</c:v>
                </c:pt>
                <c:pt idx="18886">
                  <c:v>6.7487518750015996</c:v>
                </c:pt>
                <c:pt idx="18887">
                  <c:v>6.7482843750015995</c:v>
                </c:pt>
                <c:pt idx="18888">
                  <c:v>6.7477600000000004</c:v>
                </c:pt>
                <c:pt idx="18889">
                  <c:v>6.7472131250015996</c:v>
                </c:pt>
                <c:pt idx="18890">
                  <c:v>6.7467606250015999</c:v>
                </c:pt>
                <c:pt idx="18891">
                  <c:v>6.7463668750016001</c:v>
                </c:pt>
                <c:pt idx="18892">
                  <c:v>6.7460181250015996</c:v>
                </c:pt>
                <c:pt idx="18893">
                  <c:v>6.7456931250015995</c:v>
                </c:pt>
                <c:pt idx="18894">
                  <c:v>6.7460518750015996</c:v>
                </c:pt>
                <c:pt idx="18895">
                  <c:v>6.7460924999999996</c:v>
                </c:pt>
                <c:pt idx="18896">
                  <c:v>6.7458881250016001</c:v>
                </c:pt>
                <c:pt idx="18897">
                  <c:v>6.7462968750016001</c:v>
                </c:pt>
                <c:pt idx="18898">
                  <c:v>6.7466887499999997</c:v>
                </c:pt>
                <c:pt idx="18899">
                  <c:v>6.74709</c:v>
                </c:pt>
                <c:pt idx="18900">
                  <c:v>6.7475093750015995</c:v>
                </c:pt>
                <c:pt idx="18901">
                  <c:v>6.7478968750016</c:v>
                </c:pt>
                <c:pt idx="18902">
                  <c:v>6.7483124999999999</c:v>
                </c:pt>
                <c:pt idx="18903">
                  <c:v>6.7486750000000004</c:v>
                </c:pt>
                <c:pt idx="18904">
                  <c:v>6.7491268750015996</c:v>
                </c:pt>
                <c:pt idx="18905">
                  <c:v>6.7494725000000004</c:v>
                </c:pt>
                <c:pt idx="18906">
                  <c:v>6.7498781250016</c:v>
                </c:pt>
                <c:pt idx="18907">
                  <c:v>6.7503387500000001</c:v>
                </c:pt>
                <c:pt idx="18908">
                  <c:v>6.7507987500000004</c:v>
                </c:pt>
                <c:pt idx="18909">
                  <c:v>6.7511493750015994</c:v>
                </c:pt>
                <c:pt idx="18910">
                  <c:v>6.7515031250015998</c:v>
                </c:pt>
                <c:pt idx="18911">
                  <c:v>6.7518987499999996</c:v>
                </c:pt>
                <c:pt idx="18912">
                  <c:v>6.7522718750015995</c:v>
                </c:pt>
                <c:pt idx="18913">
                  <c:v>6.7526875000000004</c:v>
                </c:pt>
                <c:pt idx="18914">
                  <c:v>6.7530524999999999</c:v>
                </c:pt>
                <c:pt idx="18915">
                  <c:v>6.7533981250016</c:v>
                </c:pt>
                <c:pt idx="18916">
                  <c:v>6.7538499999999999</c:v>
                </c:pt>
                <c:pt idx="18917">
                  <c:v>6.7541893750015998</c:v>
                </c:pt>
                <c:pt idx="18918">
                  <c:v>6.7546668750015995</c:v>
                </c:pt>
                <c:pt idx="18919">
                  <c:v>6.7550856250016</c:v>
                </c:pt>
                <c:pt idx="18920">
                  <c:v>6.7554293750015999</c:v>
                </c:pt>
                <c:pt idx="18921">
                  <c:v>6.7557774999999998</c:v>
                </c:pt>
                <c:pt idx="18922">
                  <c:v>6.7561293750016</c:v>
                </c:pt>
                <c:pt idx="18923">
                  <c:v>6.7557462499999996</c:v>
                </c:pt>
                <c:pt idx="18924">
                  <c:v>6.7552887500000001</c:v>
                </c:pt>
                <c:pt idx="18925">
                  <c:v>6.7546606250016001</c:v>
                </c:pt>
                <c:pt idx="18926">
                  <c:v>6.7542637499999998</c:v>
                </c:pt>
                <c:pt idx="18927">
                  <c:v>6.7538125000000004</c:v>
                </c:pt>
                <c:pt idx="18928">
                  <c:v>6.7534375000000004</c:v>
                </c:pt>
                <c:pt idx="18929">
                  <c:v>6.7529849999999998</c:v>
                </c:pt>
                <c:pt idx="18930">
                  <c:v>6.7525887500000001</c:v>
                </c:pt>
                <c:pt idx="18931">
                  <c:v>6.7522418750015998</c:v>
                </c:pt>
                <c:pt idx="18932">
                  <c:v>6.7517575000000001</c:v>
                </c:pt>
                <c:pt idx="18933">
                  <c:v>6.7513375</c:v>
                </c:pt>
                <c:pt idx="18934">
                  <c:v>6.7509050000000004</c:v>
                </c:pt>
                <c:pt idx="18935">
                  <c:v>6.7504956250015997</c:v>
                </c:pt>
                <c:pt idx="18936">
                  <c:v>6.7500600000000004</c:v>
                </c:pt>
                <c:pt idx="18937">
                  <c:v>6.7496181250016001</c:v>
                </c:pt>
                <c:pt idx="18938">
                  <c:v>6.7492212499999997</c:v>
                </c:pt>
                <c:pt idx="18939">
                  <c:v>6.7487506250016001</c:v>
                </c:pt>
                <c:pt idx="18940">
                  <c:v>6.7482831250016</c:v>
                </c:pt>
                <c:pt idx="18941">
                  <c:v>6.7477356250015994</c:v>
                </c:pt>
                <c:pt idx="18942">
                  <c:v>6.7472793750015994</c:v>
                </c:pt>
                <c:pt idx="18943">
                  <c:v>6.7467137499999996</c:v>
                </c:pt>
                <c:pt idx="18944">
                  <c:v>6.7460481250016002</c:v>
                </c:pt>
                <c:pt idx="18945">
                  <c:v>6.7453443750015998</c:v>
                </c:pt>
                <c:pt idx="18946">
                  <c:v>6.7445106250015998</c:v>
                </c:pt>
                <c:pt idx="18947">
                  <c:v>6.7436575000000003</c:v>
                </c:pt>
                <c:pt idx="18948">
                  <c:v>6.7427506250015998</c:v>
                </c:pt>
                <c:pt idx="18949">
                  <c:v>6.7419406250015994</c:v>
                </c:pt>
                <c:pt idx="18950">
                  <c:v>6.7410743750015998</c:v>
                </c:pt>
                <c:pt idx="18951">
                  <c:v>6.7402606250015999</c:v>
                </c:pt>
                <c:pt idx="18952">
                  <c:v>6.7394768750015999</c:v>
                </c:pt>
                <c:pt idx="18953">
                  <c:v>6.7387681250015996</c:v>
                </c:pt>
                <c:pt idx="18954">
                  <c:v>6.7381531250015998</c:v>
                </c:pt>
                <c:pt idx="18955">
                  <c:v>6.7375968750016</c:v>
                </c:pt>
                <c:pt idx="18956">
                  <c:v>6.7371843750015996</c:v>
                </c:pt>
                <c:pt idx="18957">
                  <c:v>6.7368112499999997</c:v>
                </c:pt>
                <c:pt idx="18958">
                  <c:v>6.7364612499999996</c:v>
                </c:pt>
                <c:pt idx="18959">
                  <c:v>6.7361343750015994</c:v>
                </c:pt>
                <c:pt idx="18960">
                  <c:v>6.7356531250015994</c:v>
                </c:pt>
                <c:pt idx="18961">
                  <c:v>6.73527875</c:v>
                </c:pt>
                <c:pt idx="18962">
                  <c:v>6.7349249999999996</c:v>
                </c:pt>
                <c:pt idx="18963">
                  <c:v>6.7353275000000004</c:v>
                </c:pt>
                <c:pt idx="18964">
                  <c:v>6.7356600000000002</c:v>
                </c:pt>
                <c:pt idx="18965">
                  <c:v>6.7360337499999998</c:v>
                </c:pt>
                <c:pt idx="18966">
                  <c:v>6.7364412500000004</c:v>
                </c:pt>
                <c:pt idx="18967">
                  <c:v>6.7368168750016002</c:v>
                </c:pt>
                <c:pt idx="18968">
                  <c:v>6.7371943750016001</c:v>
                </c:pt>
                <c:pt idx="18969">
                  <c:v>6.7375418750015994</c:v>
                </c:pt>
                <c:pt idx="18970">
                  <c:v>6.7379343750015996</c:v>
                </c:pt>
                <c:pt idx="18971">
                  <c:v>6.7383643750015993</c:v>
                </c:pt>
                <c:pt idx="18972">
                  <c:v>6.7388149999999998</c:v>
                </c:pt>
                <c:pt idx="18973">
                  <c:v>6.7392156250015995</c:v>
                </c:pt>
                <c:pt idx="18974">
                  <c:v>6.7395725000000004</c:v>
                </c:pt>
                <c:pt idx="18975">
                  <c:v>6.7399825</c:v>
                </c:pt>
                <c:pt idx="18976">
                  <c:v>6.7403237499999999</c:v>
                </c:pt>
                <c:pt idx="18977">
                  <c:v>6.7407137500000003</c:v>
                </c:pt>
                <c:pt idx="18978">
                  <c:v>6.7411587500000003</c:v>
                </c:pt>
                <c:pt idx="18979">
                  <c:v>6.7414899999999998</c:v>
                </c:pt>
                <c:pt idx="18980">
                  <c:v>6.7418125</c:v>
                </c:pt>
                <c:pt idx="18981">
                  <c:v>6.7421600000000002</c:v>
                </c:pt>
                <c:pt idx="18982">
                  <c:v>6.7417856250015999</c:v>
                </c:pt>
                <c:pt idx="18983">
                  <c:v>6.7414362499999996</c:v>
                </c:pt>
                <c:pt idx="18984">
                  <c:v>6.7410800000000002</c:v>
                </c:pt>
                <c:pt idx="18985">
                  <c:v>6.7407112500000004</c:v>
                </c:pt>
                <c:pt idx="18986">
                  <c:v>6.7408956250015999</c:v>
                </c:pt>
                <c:pt idx="18987">
                  <c:v>6.7411975000000002</c:v>
                </c:pt>
                <c:pt idx="18988">
                  <c:v>6.7416124999999996</c:v>
                </c:pt>
                <c:pt idx="18989">
                  <c:v>6.7419506250015999</c:v>
                </c:pt>
                <c:pt idx="18990">
                  <c:v>6.7423262499999996</c:v>
                </c:pt>
                <c:pt idx="18991">
                  <c:v>6.7428137499999998</c:v>
                </c:pt>
                <c:pt idx="18992">
                  <c:v>6.7431443750015996</c:v>
                </c:pt>
                <c:pt idx="18993">
                  <c:v>6.7435324999999997</c:v>
                </c:pt>
                <c:pt idx="18994">
                  <c:v>6.7438787500000004</c:v>
                </c:pt>
                <c:pt idx="18995">
                  <c:v>6.7442037499999996</c:v>
                </c:pt>
                <c:pt idx="18996">
                  <c:v>6.7445750000000002</c:v>
                </c:pt>
                <c:pt idx="18997">
                  <c:v>6.7447575000000004</c:v>
                </c:pt>
                <c:pt idx="18998">
                  <c:v>6.7444325000000003</c:v>
                </c:pt>
                <c:pt idx="18999">
                  <c:v>6.7439862499999998</c:v>
                </c:pt>
                <c:pt idx="19000">
                  <c:v>6.7436137499999997</c:v>
                </c:pt>
                <c:pt idx="19001">
                  <c:v>6.7432125000000003</c:v>
                </c:pt>
                <c:pt idx="19002">
                  <c:v>6.7428056250015995</c:v>
                </c:pt>
                <c:pt idx="19003">
                  <c:v>6.7424093750015999</c:v>
                </c:pt>
                <c:pt idx="19004">
                  <c:v>6.7420200000000001</c:v>
                </c:pt>
                <c:pt idx="19005">
                  <c:v>6.7416437499999997</c:v>
                </c:pt>
                <c:pt idx="19006">
                  <c:v>6.74125</c:v>
                </c:pt>
                <c:pt idx="19007">
                  <c:v>6.7409006250015997</c:v>
                </c:pt>
                <c:pt idx="19008">
                  <c:v>6.7405231250015998</c:v>
                </c:pt>
                <c:pt idx="19009">
                  <c:v>6.7401093750015999</c:v>
                </c:pt>
                <c:pt idx="19010">
                  <c:v>6.7396512499999996</c:v>
                </c:pt>
                <c:pt idx="19011">
                  <c:v>6.7392812500000003</c:v>
                </c:pt>
                <c:pt idx="19012">
                  <c:v>6.7389212499999998</c:v>
                </c:pt>
                <c:pt idx="19013">
                  <c:v>6.7384718750015997</c:v>
                </c:pt>
                <c:pt idx="19014">
                  <c:v>6.7380562499999996</c:v>
                </c:pt>
                <c:pt idx="19015">
                  <c:v>6.7374556250015996</c:v>
                </c:pt>
                <c:pt idx="19016">
                  <c:v>6.7368112499999997</c:v>
                </c:pt>
                <c:pt idx="19017">
                  <c:v>6.7361918750015999</c:v>
                </c:pt>
                <c:pt idx="19018">
                  <c:v>6.7357212500000001</c:v>
                </c:pt>
                <c:pt idx="19019">
                  <c:v>6.7352193750015994</c:v>
                </c:pt>
                <c:pt idx="19020">
                  <c:v>6.7347999999999999</c:v>
                </c:pt>
                <c:pt idx="19021">
                  <c:v>6.7344637499999997</c:v>
                </c:pt>
                <c:pt idx="19022">
                  <c:v>6.7340724999999999</c:v>
                </c:pt>
                <c:pt idx="19023">
                  <c:v>6.7337499999999997</c:v>
                </c:pt>
                <c:pt idx="19024">
                  <c:v>6.7334106250015999</c:v>
                </c:pt>
                <c:pt idx="19025">
                  <c:v>6.7335212499999999</c:v>
                </c:pt>
                <c:pt idx="19026">
                  <c:v>6.7338956250016002</c:v>
                </c:pt>
                <c:pt idx="19027">
                  <c:v>6.7339543750016002</c:v>
                </c:pt>
                <c:pt idx="19028">
                  <c:v>6.7342437500000001</c:v>
                </c:pt>
                <c:pt idx="19029">
                  <c:v>6.7347556250015996</c:v>
                </c:pt>
                <c:pt idx="19030">
                  <c:v>6.73518375</c:v>
                </c:pt>
                <c:pt idx="19031">
                  <c:v>6.73570125</c:v>
                </c:pt>
                <c:pt idx="19032">
                  <c:v>6.7360256250015995</c:v>
                </c:pt>
                <c:pt idx="19033">
                  <c:v>6.7363993750016</c:v>
                </c:pt>
                <c:pt idx="19034">
                  <c:v>6.7367224999999999</c:v>
                </c:pt>
                <c:pt idx="19035">
                  <c:v>6.7371231250015997</c:v>
                </c:pt>
                <c:pt idx="19036">
                  <c:v>6.7375325000000004</c:v>
                </c:pt>
                <c:pt idx="19037">
                  <c:v>6.7378793750015999</c:v>
                </c:pt>
                <c:pt idx="19038">
                  <c:v>6.7382031250015997</c:v>
                </c:pt>
                <c:pt idx="19039">
                  <c:v>6.7379912500000003</c:v>
                </c:pt>
                <c:pt idx="19040">
                  <c:v>6.7376525000000003</c:v>
                </c:pt>
                <c:pt idx="19041">
                  <c:v>6.7371731250015996</c:v>
                </c:pt>
                <c:pt idx="19042">
                  <c:v>6.7367974999999998</c:v>
                </c:pt>
                <c:pt idx="19043">
                  <c:v>6.7364350000000002</c:v>
                </c:pt>
                <c:pt idx="19044">
                  <c:v>6.7360337499999998</c:v>
                </c:pt>
                <c:pt idx="19045">
                  <c:v>6.7356087499999999</c:v>
                </c:pt>
                <c:pt idx="19046">
                  <c:v>6.7351643750015997</c:v>
                </c:pt>
                <c:pt idx="19047">
                  <c:v>6.7345887500000003</c:v>
                </c:pt>
                <c:pt idx="19048">
                  <c:v>6.7341924999999998</c:v>
                </c:pt>
                <c:pt idx="19049">
                  <c:v>6.7337899999999999</c:v>
                </c:pt>
                <c:pt idx="19050">
                  <c:v>6.7334093750015995</c:v>
                </c:pt>
                <c:pt idx="19051">
                  <c:v>6.7329468750016002</c:v>
                </c:pt>
                <c:pt idx="19052">
                  <c:v>6.7324687499999998</c:v>
                </c:pt>
                <c:pt idx="19053">
                  <c:v>6.7319325000000001</c:v>
                </c:pt>
                <c:pt idx="19054">
                  <c:v>6.7314612499999997</c:v>
                </c:pt>
                <c:pt idx="19055">
                  <c:v>6.7309806250015995</c:v>
                </c:pt>
                <c:pt idx="19056">
                  <c:v>6.7305706250016</c:v>
                </c:pt>
                <c:pt idx="19057">
                  <c:v>6.7302387499999998</c:v>
                </c:pt>
                <c:pt idx="19058">
                  <c:v>6.7296449999999997</c:v>
                </c:pt>
                <c:pt idx="19059">
                  <c:v>6.7291699999999999</c:v>
                </c:pt>
                <c:pt idx="19060">
                  <c:v>6.7288474999999996</c:v>
                </c:pt>
                <c:pt idx="19061">
                  <c:v>6.7285156250015996</c:v>
                </c:pt>
                <c:pt idx="19062">
                  <c:v>6.7285325</c:v>
                </c:pt>
                <c:pt idx="19063">
                  <c:v>6.7289093750015994</c:v>
                </c:pt>
                <c:pt idx="19064">
                  <c:v>6.7292568750015995</c:v>
                </c:pt>
                <c:pt idx="19065">
                  <c:v>6.7296193750016</c:v>
                </c:pt>
                <c:pt idx="19066">
                  <c:v>6.7300087499999997</c:v>
                </c:pt>
                <c:pt idx="19067">
                  <c:v>6.7304068750015995</c:v>
                </c:pt>
                <c:pt idx="19068">
                  <c:v>6.7307350000000001</c:v>
                </c:pt>
                <c:pt idx="19069">
                  <c:v>6.7310962500000002</c:v>
                </c:pt>
                <c:pt idx="19070">
                  <c:v>6.7314575000000003</c:v>
                </c:pt>
                <c:pt idx="19071">
                  <c:v>6.7315231250015994</c:v>
                </c:pt>
                <c:pt idx="19072">
                  <c:v>6.7319287499999998</c:v>
                </c:pt>
                <c:pt idx="19073">
                  <c:v>6.7322706250015996</c:v>
                </c:pt>
                <c:pt idx="19074">
                  <c:v>6.7327343750016002</c:v>
                </c:pt>
                <c:pt idx="19075">
                  <c:v>6.7331124999999998</c:v>
                </c:pt>
                <c:pt idx="19076">
                  <c:v>6.7334387500000004</c:v>
                </c:pt>
                <c:pt idx="19077">
                  <c:v>6.7338393750016001</c:v>
                </c:pt>
                <c:pt idx="19078">
                  <c:v>6.7342174999999997</c:v>
                </c:pt>
                <c:pt idx="19079">
                  <c:v>6.7346343750016002</c:v>
                </c:pt>
                <c:pt idx="19080">
                  <c:v>6.7350025000000002</c:v>
                </c:pt>
                <c:pt idx="19081">
                  <c:v>6.73534875</c:v>
                </c:pt>
                <c:pt idx="19082">
                  <c:v>6.7357125</c:v>
                </c:pt>
                <c:pt idx="19083">
                  <c:v>6.7360731250015995</c:v>
                </c:pt>
                <c:pt idx="19084">
                  <c:v>6.7356949999999998</c:v>
                </c:pt>
                <c:pt idx="19085">
                  <c:v>6.7351993750016002</c:v>
                </c:pt>
                <c:pt idx="19086">
                  <c:v>6.7346412500000001</c:v>
                </c:pt>
                <c:pt idx="19087">
                  <c:v>6.7341256250015995</c:v>
                </c:pt>
                <c:pt idx="19088">
                  <c:v>6.7336168750015997</c:v>
                </c:pt>
                <c:pt idx="19089">
                  <c:v>6.7330643750016002</c:v>
                </c:pt>
                <c:pt idx="19090">
                  <c:v>6.7324906250016001</c:v>
                </c:pt>
                <c:pt idx="19091">
                  <c:v>6.7321243750016002</c:v>
                </c:pt>
                <c:pt idx="19092">
                  <c:v>6.7316624999999997</c:v>
                </c:pt>
                <c:pt idx="19093">
                  <c:v>6.7312768750015994</c:v>
                </c:pt>
                <c:pt idx="19094">
                  <c:v>6.7308124999999999</c:v>
                </c:pt>
                <c:pt idx="19095">
                  <c:v>6.7302743750016001</c:v>
                </c:pt>
                <c:pt idx="19096">
                  <c:v>6.7299362499999997</c:v>
                </c:pt>
                <c:pt idx="19097">
                  <c:v>6.7296093750015995</c:v>
                </c:pt>
                <c:pt idx="19098">
                  <c:v>6.7292831250015999</c:v>
                </c:pt>
                <c:pt idx="19099">
                  <c:v>6.7289556250015998</c:v>
                </c:pt>
                <c:pt idx="19100">
                  <c:v>6.7286324999999998</c:v>
                </c:pt>
                <c:pt idx="19101">
                  <c:v>6.7282324999999998</c:v>
                </c:pt>
                <c:pt idx="19102">
                  <c:v>6.7276831250016</c:v>
                </c:pt>
                <c:pt idx="19103">
                  <c:v>6.7272181250015999</c:v>
                </c:pt>
                <c:pt idx="19104">
                  <c:v>6.7267312500000003</c:v>
                </c:pt>
                <c:pt idx="19105">
                  <c:v>6.7263731250015999</c:v>
                </c:pt>
                <c:pt idx="19106">
                  <c:v>6.7260187499999997</c:v>
                </c:pt>
                <c:pt idx="19107">
                  <c:v>6.7254224999999996</c:v>
                </c:pt>
                <c:pt idx="19108">
                  <c:v>6.7248087500000002</c:v>
                </c:pt>
                <c:pt idx="19109">
                  <c:v>6.7243181250015995</c:v>
                </c:pt>
                <c:pt idx="19110">
                  <c:v>6.7236912499999999</c:v>
                </c:pt>
                <c:pt idx="19111">
                  <c:v>6.7231912500000002</c:v>
                </c:pt>
                <c:pt idx="19112">
                  <c:v>6.7227837499999996</c:v>
                </c:pt>
                <c:pt idx="19113">
                  <c:v>6.7224487499999999</c:v>
                </c:pt>
                <c:pt idx="19114">
                  <c:v>6.7227937500000001</c:v>
                </c:pt>
                <c:pt idx="19115">
                  <c:v>6.7231718750015999</c:v>
                </c:pt>
                <c:pt idx="19116">
                  <c:v>6.7235699999999996</c:v>
                </c:pt>
                <c:pt idx="19117">
                  <c:v>6.7239025000000003</c:v>
                </c:pt>
                <c:pt idx="19118">
                  <c:v>6.7242931250015996</c:v>
                </c:pt>
                <c:pt idx="19119">
                  <c:v>6.7246456250015996</c:v>
                </c:pt>
                <c:pt idx="19120">
                  <c:v>6.7244487499999996</c:v>
                </c:pt>
                <c:pt idx="19121">
                  <c:v>6.7241031250015997</c:v>
                </c:pt>
                <c:pt idx="19122">
                  <c:v>6.7237793750015999</c:v>
                </c:pt>
                <c:pt idx="19123">
                  <c:v>6.7233524999999998</c:v>
                </c:pt>
                <c:pt idx="19124">
                  <c:v>6.7230131250016001</c:v>
                </c:pt>
                <c:pt idx="19125">
                  <c:v>6.7225918750015996</c:v>
                </c:pt>
                <c:pt idx="19126">
                  <c:v>6.7220287499999998</c:v>
                </c:pt>
                <c:pt idx="19127">
                  <c:v>6.7216612500000004</c:v>
                </c:pt>
                <c:pt idx="19128">
                  <c:v>6.7211999999999996</c:v>
                </c:pt>
                <c:pt idx="19129">
                  <c:v>6.7208187500000003</c:v>
                </c:pt>
                <c:pt idx="19130">
                  <c:v>6.7204181250015997</c:v>
                </c:pt>
                <c:pt idx="19131">
                  <c:v>6.7205968750015996</c:v>
                </c:pt>
                <c:pt idx="19132">
                  <c:v>6.72094375</c:v>
                </c:pt>
                <c:pt idx="19133">
                  <c:v>6.72127125</c:v>
                </c:pt>
                <c:pt idx="19134">
                  <c:v>6.7216624999999999</c:v>
                </c:pt>
                <c:pt idx="19135">
                  <c:v>6.7218818750015998</c:v>
                </c:pt>
                <c:pt idx="19136">
                  <c:v>6.7222049999999998</c:v>
                </c:pt>
                <c:pt idx="19137">
                  <c:v>6.7225756250015998</c:v>
                </c:pt>
                <c:pt idx="19138">
                  <c:v>6.7229631250016002</c:v>
                </c:pt>
                <c:pt idx="19139">
                  <c:v>6.7233506250015997</c:v>
                </c:pt>
                <c:pt idx="19140">
                  <c:v>6.7237774999999997</c:v>
                </c:pt>
                <c:pt idx="19141">
                  <c:v>6.7242212500000003</c:v>
                </c:pt>
                <c:pt idx="19142">
                  <c:v>6.7246162500000004</c:v>
                </c:pt>
                <c:pt idx="19143">
                  <c:v>6.7249793750015998</c:v>
                </c:pt>
                <c:pt idx="19144">
                  <c:v>6.7249368750015996</c:v>
                </c:pt>
                <c:pt idx="19145">
                  <c:v>6.7252875000000003</c:v>
                </c:pt>
                <c:pt idx="19146">
                  <c:v>6.7257187500000004</c:v>
                </c:pt>
                <c:pt idx="19147">
                  <c:v>6.7260568750015999</c:v>
                </c:pt>
                <c:pt idx="19148">
                  <c:v>6.7259693750015996</c:v>
                </c:pt>
                <c:pt idx="19149">
                  <c:v>6.7256037500000003</c:v>
                </c:pt>
                <c:pt idx="19150">
                  <c:v>6.7251987499999997</c:v>
                </c:pt>
                <c:pt idx="19151">
                  <c:v>6.7248093750016</c:v>
                </c:pt>
                <c:pt idx="19152">
                  <c:v>6.7244156250015994</c:v>
                </c:pt>
                <c:pt idx="19153">
                  <c:v>6.7240662499999999</c:v>
                </c:pt>
                <c:pt idx="19154">
                  <c:v>6.7236587500000002</c:v>
                </c:pt>
                <c:pt idx="19155">
                  <c:v>6.7232112500000003</c:v>
                </c:pt>
                <c:pt idx="19156">
                  <c:v>6.7227731250015994</c:v>
                </c:pt>
                <c:pt idx="19157">
                  <c:v>6.7223974999999996</c:v>
                </c:pt>
                <c:pt idx="19158">
                  <c:v>6.7219662500000004</c:v>
                </c:pt>
                <c:pt idx="19159">
                  <c:v>6.7214656250016001</c:v>
                </c:pt>
                <c:pt idx="19160">
                  <c:v>6.7211125000000003</c:v>
                </c:pt>
                <c:pt idx="19161">
                  <c:v>6.7207656250015999</c:v>
                </c:pt>
                <c:pt idx="19162">
                  <c:v>6.7208162500000004</c:v>
                </c:pt>
                <c:pt idx="19163">
                  <c:v>6.7207512500000002</c:v>
                </c:pt>
                <c:pt idx="19164">
                  <c:v>6.7208937500000001</c:v>
                </c:pt>
                <c:pt idx="19165">
                  <c:v>6.7210306250015996</c:v>
                </c:pt>
                <c:pt idx="19166">
                  <c:v>6.7209775</c:v>
                </c:pt>
                <c:pt idx="19167">
                  <c:v>6.7206262499999996</c:v>
                </c:pt>
                <c:pt idx="19168">
                  <c:v>6.7210006250015999</c:v>
                </c:pt>
                <c:pt idx="19169">
                  <c:v>6.7214400000000003</c:v>
                </c:pt>
                <c:pt idx="19170">
                  <c:v>6.7218543750016</c:v>
                </c:pt>
                <c:pt idx="19171">
                  <c:v>6.7222093750015999</c:v>
                </c:pt>
                <c:pt idx="19172">
                  <c:v>6.7219375000000001</c:v>
                </c:pt>
                <c:pt idx="19173">
                  <c:v>6.7214706250015999</c:v>
                </c:pt>
                <c:pt idx="19174">
                  <c:v>6.7210675000000002</c:v>
                </c:pt>
                <c:pt idx="19175">
                  <c:v>6.7204125000000001</c:v>
                </c:pt>
                <c:pt idx="19176">
                  <c:v>6.7200875</c:v>
                </c:pt>
                <c:pt idx="19177">
                  <c:v>6.7197018750015998</c:v>
                </c:pt>
                <c:pt idx="19178">
                  <c:v>6.7191206250016</c:v>
                </c:pt>
                <c:pt idx="19179">
                  <c:v>6.7187549999999998</c:v>
                </c:pt>
                <c:pt idx="19180">
                  <c:v>6.7180474999999999</c:v>
                </c:pt>
                <c:pt idx="19181">
                  <c:v>6.7176931250015999</c:v>
                </c:pt>
                <c:pt idx="19182">
                  <c:v>6.7173575000000003</c:v>
                </c:pt>
                <c:pt idx="19183">
                  <c:v>6.7170081250016</c:v>
                </c:pt>
                <c:pt idx="19184">
                  <c:v>6.7164225000000002</c:v>
                </c:pt>
                <c:pt idx="19185">
                  <c:v>6.7157900000000001</c:v>
                </c:pt>
                <c:pt idx="19186">
                  <c:v>6.7152599999999998</c:v>
                </c:pt>
                <c:pt idx="19187">
                  <c:v>6.7149175000000003</c:v>
                </c:pt>
                <c:pt idx="19188">
                  <c:v>6.7148506250016</c:v>
                </c:pt>
                <c:pt idx="19189">
                  <c:v>6.7152475000000003</c:v>
                </c:pt>
                <c:pt idx="19190">
                  <c:v>6.7155750000000003</c:v>
                </c:pt>
                <c:pt idx="19191">
                  <c:v>6.7159037499999998</c:v>
                </c:pt>
                <c:pt idx="19192">
                  <c:v>6.7162293750015998</c:v>
                </c:pt>
                <c:pt idx="19193">
                  <c:v>6.7165593750015997</c:v>
                </c:pt>
                <c:pt idx="19194">
                  <c:v>6.7169737500000002</c:v>
                </c:pt>
                <c:pt idx="19195">
                  <c:v>6.7173637499999996</c:v>
                </c:pt>
                <c:pt idx="19196">
                  <c:v>6.7178081250016</c:v>
                </c:pt>
                <c:pt idx="19197">
                  <c:v>6.7181506250015994</c:v>
                </c:pt>
                <c:pt idx="19198">
                  <c:v>6.7184712500000003</c:v>
                </c:pt>
                <c:pt idx="19199">
                  <c:v>6.7188943750016001</c:v>
                </c:pt>
                <c:pt idx="19200">
                  <c:v>6.7192568750015997</c:v>
                </c:pt>
                <c:pt idx="19201">
                  <c:v>6.7195900000000002</c:v>
                </c:pt>
                <c:pt idx="19202">
                  <c:v>6.7200412500000004</c:v>
                </c:pt>
                <c:pt idx="19203">
                  <c:v>6.72038125</c:v>
                </c:pt>
                <c:pt idx="19204">
                  <c:v>6.7207906250015998</c:v>
                </c:pt>
                <c:pt idx="19205">
                  <c:v>6.7211168750015995</c:v>
                </c:pt>
                <c:pt idx="19206">
                  <c:v>6.7214693750015995</c:v>
                </c:pt>
                <c:pt idx="19207">
                  <c:v>6.7218087500000001</c:v>
                </c:pt>
                <c:pt idx="19208">
                  <c:v>6.7221981250015999</c:v>
                </c:pt>
                <c:pt idx="19209">
                  <c:v>6.7225856250015994</c:v>
                </c:pt>
                <c:pt idx="19210">
                  <c:v>6.7229731250015998</c:v>
                </c:pt>
                <c:pt idx="19211">
                  <c:v>6.7234100000000003</c:v>
                </c:pt>
                <c:pt idx="19212">
                  <c:v>6.7238674999999999</c:v>
                </c:pt>
                <c:pt idx="19213">
                  <c:v>6.72424</c:v>
                </c:pt>
                <c:pt idx="19214">
                  <c:v>6.7245643750015995</c:v>
                </c:pt>
                <c:pt idx="19215">
                  <c:v>6.7241875000000002</c:v>
                </c:pt>
                <c:pt idx="19216">
                  <c:v>6.7238481250015996</c:v>
                </c:pt>
                <c:pt idx="19217">
                  <c:v>6.7235256250016002</c:v>
                </c:pt>
                <c:pt idx="19218">
                  <c:v>6.7229287500000003</c:v>
                </c:pt>
                <c:pt idx="19219">
                  <c:v>6.7225212499999998</c:v>
                </c:pt>
                <c:pt idx="19220">
                  <c:v>6.7220418750016</c:v>
                </c:pt>
                <c:pt idx="19221">
                  <c:v>6.7216018750015998</c:v>
                </c:pt>
                <c:pt idx="19222">
                  <c:v>6.7211524999999996</c:v>
                </c:pt>
                <c:pt idx="19223">
                  <c:v>6.7207143750015996</c:v>
                </c:pt>
                <c:pt idx="19224">
                  <c:v>6.7202481250016</c:v>
                </c:pt>
                <c:pt idx="19225">
                  <c:v>6.7197643750016001</c:v>
                </c:pt>
                <c:pt idx="19226">
                  <c:v>6.7193556250016</c:v>
                </c:pt>
                <c:pt idx="19227">
                  <c:v>6.7189137499999996</c:v>
                </c:pt>
                <c:pt idx="19228">
                  <c:v>6.71852625</c:v>
                </c:pt>
                <c:pt idx="19229">
                  <c:v>6.7180724999999999</c:v>
                </c:pt>
                <c:pt idx="19230">
                  <c:v>6.7177006250015996</c:v>
                </c:pt>
                <c:pt idx="19231">
                  <c:v>6.7172381250016002</c:v>
                </c:pt>
                <c:pt idx="19232">
                  <c:v>6.7167349999999999</c:v>
                </c:pt>
                <c:pt idx="19233">
                  <c:v>6.7162587499999997</c:v>
                </c:pt>
                <c:pt idx="19234">
                  <c:v>6.7156862500000001</c:v>
                </c:pt>
                <c:pt idx="19235">
                  <c:v>6.7151437500000002</c:v>
                </c:pt>
                <c:pt idx="19236">
                  <c:v>6.7145112500000002</c:v>
                </c:pt>
                <c:pt idx="19237">
                  <c:v>6.7138806250015994</c:v>
                </c:pt>
                <c:pt idx="19238">
                  <c:v>6.7133237499999998</c:v>
                </c:pt>
                <c:pt idx="19239">
                  <c:v>6.7127468750016002</c:v>
                </c:pt>
                <c:pt idx="19240">
                  <c:v>6.7121281250016001</c:v>
                </c:pt>
                <c:pt idx="19241">
                  <c:v>6.7114893750015998</c:v>
                </c:pt>
                <c:pt idx="19242">
                  <c:v>6.7108875000000001</c:v>
                </c:pt>
                <c:pt idx="19243">
                  <c:v>6.7102043750015996</c:v>
                </c:pt>
                <c:pt idx="19244">
                  <c:v>6.7096349999999996</c:v>
                </c:pt>
                <c:pt idx="19245">
                  <c:v>6.7090956250015994</c:v>
                </c:pt>
                <c:pt idx="19246">
                  <c:v>6.7085825000000003</c:v>
                </c:pt>
                <c:pt idx="19247">
                  <c:v>6.7081243750016002</c:v>
                </c:pt>
                <c:pt idx="19248">
                  <c:v>6.7075849999999999</c:v>
                </c:pt>
                <c:pt idx="19249">
                  <c:v>6.7071187500000002</c:v>
                </c:pt>
                <c:pt idx="19250">
                  <c:v>6.7066462500000004</c:v>
                </c:pt>
                <c:pt idx="19251">
                  <c:v>6.7062612499999998</c:v>
                </c:pt>
                <c:pt idx="19252">
                  <c:v>6.7058618750015997</c:v>
                </c:pt>
                <c:pt idx="19253">
                  <c:v>6.7055012500000002</c:v>
                </c:pt>
                <c:pt idx="19254">
                  <c:v>6.7051400000000001</c:v>
                </c:pt>
                <c:pt idx="19255">
                  <c:v>6.7047175000000001</c:v>
                </c:pt>
                <c:pt idx="19256">
                  <c:v>6.7043468750016002</c:v>
                </c:pt>
                <c:pt idx="19257">
                  <c:v>6.7039806250015994</c:v>
                </c:pt>
                <c:pt idx="19258">
                  <c:v>6.7036224999999998</c:v>
                </c:pt>
                <c:pt idx="19259">
                  <c:v>6.7030812500000003</c:v>
                </c:pt>
                <c:pt idx="19260">
                  <c:v>6.7026643750016</c:v>
                </c:pt>
                <c:pt idx="19261">
                  <c:v>6.7028150000000002</c:v>
                </c:pt>
                <c:pt idx="19262">
                  <c:v>6.7031556250015996</c:v>
                </c:pt>
                <c:pt idx="19263">
                  <c:v>6.7035537500000002</c:v>
                </c:pt>
                <c:pt idx="19264">
                  <c:v>6.7039856250016001</c:v>
                </c:pt>
                <c:pt idx="19265">
                  <c:v>6.7044012500000001</c:v>
                </c:pt>
                <c:pt idx="19266">
                  <c:v>6.7047425</c:v>
                </c:pt>
                <c:pt idx="19267">
                  <c:v>6.7050974999999999</c:v>
                </c:pt>
                <c:pt idx="19268">
                  <c:v>6.7055606250016</c:v>
                </c:pt>
                <c:pt idx="19269">
                  <c:v>6.7059993750015998</c:v>
                </c:pt>
                <c:pt idx="19270">
                  <c:v>6.7064575</c:v>
                </c:pt>
                <c:pt idx="19271">
                  <c:v>6.7068306250015999</c:v>
                </c:pt>
                <c:pt idx="19272">
                  <c:v>6.7072968750015995</c:v>
                </c:pt>
                <c:pt idx="19273">
                  <c:v>6.7076987499999996</c:v>
                </c:pt>
                <c:pt idx="19274">
                  <c:v>6.7080818750016</c:v>
                </c:pt>
                <c:pt idx="19275">
                  <c:v>6.7084056250015998</c:v>
                </c:pt>
                <c:pt idx="19276">
                  <c:v>6.7087668750015998</c:v>
                </c:pt>
                <c:pt idx="19277">
                  <c:v>6.7091337500000003</c:v>
                </c:pt>
                <c:pt idx="19278">
                  <c:v>6.7094631250015997</c:v>
                </c:pt>
                <c:pt idx="19279">
                  <c:v>6.7099131250015995</c:v>
                </c:pt>
                <c:pt idx="19280">
                  <c:v>6.7102862500000002</c:v>
                </c:pt>
                <c:pt idx="19281">
                  <c:v>6.7099056250015998</c:v>
                </c:pt>
                <c:pt idx="19282">
                  <c:v>6.7094674999999997</c:v>
                </c:pt>
                <c:pt idx="19283">
                  <c:v>6.7098468750015998</c:v>
                </c:pt>
                <c:pt idx="19284">
                  <c:v>6.7102793750015994</c:v>
                </c:pt>
                <c:pt idx="19285">
                  <c:v>6.7106993750015995</c:v>
                </c:pt>
                <c:pt idx="19286">
                  <c:v>6.7110312499999996</c:v>
                </c:pt>
                <c:pt idx="19287">
                  <c:v>6.7113637500000003</c:v>
                </c:pt>
                <c:pt idx="19288">
                  <c:v>6.7117125</c:v>
                </c:pt>
                <c:pt idx="19289">
                  <c:v>6.7120424999999999</c:v>
                </c:pt>
                <c:pt idx="19290">
                  <c:v>6.7116974999999996</c:v>
                </c:pt>
                <c:pt idx="19291">
                  <c:v>6.7113268750015997</c:v>
                </c:pt>
                <c:pt idx="19292">
                  <c:v>6.7107993750016002</c:v>
                </c:pt>
                <c:pt idx="19293">
                  <c:v>6.7103406250016002</c:v>
                </c:pt>
                <c:pt idx="19294">
                  <c:v>6.7099337500000003</c:v>
                </c:pt>
                <c:pt idx="19295">
                  <c:v>6.7095106250015997</c:v>
                </c:pt>
                <c:pt idx="19296">
                  <c:v>6.7090331250016</c:v>
                </c:pt>
                <c:pt idx="19297">
                  <c:v>6.7085218750015994</c:v>
                </c:pt>
                <c:pt idx="19298">
                  <c:v>6.7079924999999996</c:v>
                </c:pt>
                <c:pt idx="19299">
                  <c:v>6.7075812499999996</c:v>
                </c:pt>
                <c:pt idx="19300">
                  <c:v>6.7071474999999996</c:v>
                </c:pt>
                <c:pt idx="19301">
                  <c:v>6.7068037499999997</c:v>
                </c:pt>
                <c:pt idx="19302">
                  <c:v>6.70646875</c:v>
                </c:pt>
                <c:pt idx="19303">
                  <c:v>6.7060181250015996</c:v>
                </c:pt>
                <c:pt idx="19304">
                  <c:v>6.7056406250015996</c:v>
                </c:pt>
                <c:pt idx="19305">
                  <c:v>6.7056874999999998</c:v>
                </c:pt>
                <c:pt idx="19306">
                  <c:v>6.7059637499999996</c:v>
                </c:pt>
                <c:pt idx="19307">
                  <c:v>6.7055818750015996</c:v>
                </c:pt>
                <c:pt idx="19308">
                  <c:v>6.7051912500000004</c:v>
                </c:pt>
                <c:pt idx="19309">
                  <c:v>6.7052893750016</c:v>
                </c:pt>
                <c:pt idx="19310">
                  <c:v>6.7056587499999996</c:v>
                </c:pt>
                <c:pt idx="19311">
                  <c:v>6.70609375</c:v>
                </c:pt>
                <c:pt idx="19312">
                  <c:v>6.7064362500000003</c:v>
                </c:pt>
                <c:pt idx="19313">
                  <c:v>6.7067918750016</c:v>
                </c:pt>
                <c:pt idx="19314">
                  <c:v>6.7072000000000003</c:v>
                </c:pt>
                <c:pt idx="19315">
                  <c:v>6.7076268750015995</c:v>
                </c:pt>
                <c:pt idx="19316">
                  <c:v>6.7079868750016001</c:v>
                </c:pt>
                <c:pt idx="19317">
                  <c:v>6.7083643750016</c:v>
                </c:pt>
                <c:pt idx="19318">
                  <c:v>6.7088468750015995</c:v>
                </c:pt>
                <c:pt idx="19319">
                  <c:v>6.7091768750015994</c:v>
                </c:pt>
                <c:pt idx="19320">
                  <c:v>6.7095418750015998</c:v>
                </c:pt>
                <c:pt idx="19321">
                  <c:v>6.7099549999999999</c:v>
                </c:pt>
                <c:pt idx="19322">
                  <c:v>6.7103718750015995</c:v>
                </c:pt>
                <c:pt idx="19323">
                  <c:v>6.7107118750015999</c:v>
                </c:pt>
                <c:pt idx="19324">
                  <c:v>6.7110487499999998</c:v>
                </c:pt>
                <c:pt idx="19325">
                  <c:v>6.7111749999999999</c:v>
                </c:pt>
                <c:pt idx="19326">
                  <c:v>6.7110537499999996</c:v>
                </c:pt>
                <c:pt idx="19327">
                  <c:v>6.7106831250015997</c:v>
                </c:pt>
                <c:pt idx="19328">
                  <c:v>6.7103262499999996</c:v>
                </c:pt>
                <c:pt idx="19329">
                  <c:v>6.7098493750015997</c:v>
                </c:pt>
                <c:pt idx="19330">
                  <c:v>6.7093237500000003</c:v>
                </c:pt>
                <c:pt idx="19331">
                  <c:v>6.7088431250016001</c:v>
                </c:pt>
                <c:pt idx="19332">
                  <c:v>6.7083700000000004</c:v>
                </c:pt>
                <c:pt idx="19333">
                  <c:v>6.7079981250016001</c:v>
                </c:pt>
                <c:pt idx="19334">
                  <c:v>6.7076456250016001</c:v>
                </c:pt>
                <c:pt idx="19335">
                  <c:v>6.7072193750015998</c:v>
                </c:pt>
                <c:pt idx="19336">
                  <c:v>6.7068462499999999</c:v>
                </c:pt>
                <c:pt idx="19337">
                  <c:v>6.7065025</c:v>
                </c:pt>
                <c:pt idx="19338">
                  <c:v>6.7061475000000002</c:v>
                </c:pt>
                <c:pt idx="19339">
                  <c:v>6.7057787500000003</c:v>
                </c:pt>
                <c:pt idx="19340">
                  <c:v>6.7053743750015995</c:v>
                </c:pt>
                <c:pt idx="19341">
                  <c:v>6.7051812499999999</c:v>
                </c:pt>
                <c:pt idx="19342">
                  <c:v>6.7053293750015994</c:v>
                </c:pt>
                <c:pt idx="19343">
                  <c:v>6.7056868750016001</c:v>
                </c:pt>
                <c:pt idx="19344">
                  <c:v>6.7053293750015994</c:v>
                </c:pt>
                <c:pt idx="19345">
                  <c:v>6.7050087500000002</c:v>
                </c:pt>
                <c:pt idx="19346">
                  <c:v>6.7046881250016002</c:v>
                </c:pt>
                <c:pt idx="19347">
                  <c:v>6.7042231250016</c:v>
                </c:pt>
                <c:pt idx="19348">
                  <c:v>6.7038981250015999</c:v>
                </c:pt>
                <c:pt idx="19349">
                  <c:v>6.7035143750015997</c:v>
                </c:pt>
                <c:pt idx="19350">
                  <c:v>6.7030900000000004</c:v>
                </c:pt>
                <c:pt idx="19351">
                  <c:v>6.7026818750016002</c:v>
                </c:pt>
                <c:pt idx="19352">
                  <c:v>6.7021937500000002</c:v>
                </c:pt>
                <c:pt idx="19353">
                  <c:v>6.7018356250015998</c:v>
                </c:pt>
                <c:pt idx="19354">
                  <c:v>6.7014899999999997</c:v>
                </c:pt>
                <c:pt idx="19355">
                  <c:v>6.7011174999999996</c:v>
                </c:pt>
                <c:pt idx="19356">
                  <c:v>6.7012443750015995</c:v>
                </c:pt>
                <c:pt idx="19357">
                  <c:v>6.70170625</c:v>
                </c:pt>
                <c:pt idx="19358">
                  <c:v>6.7021050000000004</c:v>
                </c:pt>
                <c:pt idx="19359">
                  <c:v>6.702585</c:v>
                </c:pt>
                <c:pt idx="19360">
                  <c:v>6.7030649999999996</c:v>
                </c:pt>
                <c:pt idx="19361">
                  <c:v>6.7035762500000002</c:v>
                </c:pt>
                <c:pt idx="19362">
                  <c:v>6.7041368750016002</c:v>
                </c:pt>
                <c:pt idx="19363">
                  <c:v>6.7047274999999997</c:v>
                </c:pt>
                <c:pt idx="19364">
                  <c:v>6.7052968750015998</c:v>
                </c:pt>
                <c:pt idx="19365">
                  <c:v>6.7057956250016</c:v>
                </c:pt>
                <c:pt idx="19366">
                  <c:v>6.7063468750016</c:v>
                </c:pt>
                <c:pt idx="19367">
                  <c:v>6.7066668750015994</c:v>
                </c:pt>
                <c:pt idx="19368">
                  <c:v>6.7072425000000004</c:v>
                </c:pt>
                <c:pt idx="19369">
                  <c:v>6.7077925</c:v>
                </c:pt>
                <c:pt idx="19370">
                  <c:v>6.7084668750015997</c:v>
                </c:pt>
                <c:pt idx="19371">
                  <c:v>6.7087893750015999</c:v>
                </c:pt>
                <c:pt idx="19372">
                  <c:v>6.7093393750015995</c:v>
                </c:pt>
                <c:pt idx="19373">
                  <c:v>6.7099087500000003</c:v>
                </c:pt>
                <c:pt idx="19374">
                  <c:v>6.7104499999999998</c:v>
                </c:pt>
                <c:pt idx="19375">
                  <c:v>6.7110075</c:v>
                </c:pt>
                <c:pt idx="19376">
                  <c:v>6.7114243750015996</c:v>
                </c:pt>
                <c:pt idx="19377">
                  <c:v>6.7118874999999996</c:v>
                </c:pt>
                <c:pt idx="19378">
                  <c:v>6.7122693750015996</c:v>
                </c:pt>
                <c:pt idx="19379">
                  <c:v>6.7119918750015994</c:v>
                </c:pt>
                <c:pt idx="19380">
                  <c:v>6.711595</c:v>
                </c:pt>
                <c:pt idx="19381">
                  <c:v>6.7111393750015997</c:v>
                </c:pt>
                <c:pt idx="19382">
                  <c:v>6.7107568750016</c:v>
                </c:pt>
                <c:pt idx="19383">
                  <c:v>6.7103093750016001</c:v>
                </c:pt>
                <c:pt idx="19384">
                  <c:v>6.7098768750015996</c:v>
                </c:pt>
                <c:pt idx="19385">
                  <c:v>6.7095331250015997</c:v>
                </c:pt>
                <c:pt idx="19386">
                  <c:v>6.7090575000000001</c:v>
                </c:pt>
                <c:pt idx="19387">
                  <c:v>6.7085312500000001</c:v>
                </c:pt>
                <c:pt idx="19388">
                  <c:v>6.7080587500000002</c:v>
                </c:pt>
                <c:pt idx="19389">
                  <c:v>6.7075406250015996</c:v>
                </c:pt>
                <c:pt idx="19390">
                  <c:v>6.7069637499999999</c:v>
                </c:pt>
                <c:pt idx="19391">
                  <c:v>6.7065268750015994</c:v>
                </c:pt>
                <c:pt idx="19392">
                  <c:v>6.7061181250016002</c:v>
                </c:pt>
                <c:pt idx="19393">
                  <c:v>6.7056962499999999</c:v>
                </c:pt>
                <c:pt idx="19394">
                  <c:v>6.7053206250016002</c:v>
                </c:pt>
                <c:pt idx="19395">
                  <c:v>6.7049899999999996</c:v>
                </c:pt>
                <c:pt idx="19396">
                  <c:v>6.7046562500000002</c:v>
                </c:pt>
                <c:pt idx="19397">
                  <c:v>6.7039756250015996</c:v>
                </c:pt>
                <c:pt idx="19398">
                  <c:v>6.7036043750015999</c:v>
                </c:pt>
                <c:pt idx="19399">
                  <c:v>6.7032662500000004</c:v>
                </c:pt>
                <c:pt idx="19400">
                  <c:v>6.7028474999999998</c:v>
                </c:pt>
                <c:pt idx="19401">
                  <c:v>6.7024524999999997</c:v>
                </c:pt>
                <c:pt idx="19402">
                  <c:v>6.7020724999999999</c:v>
                </c:pt>
                <c:pt idx="19403">
                  <c:v>6.7014337499999996</c:v>
                </c:pt>
                <c:pt idx="19404">
                  <c:v>6.7010224999999997</c:v>
                </c:pt>
                <c:pt idx="19405">
                  <c:v>6.7006968750015998</c:v>
                </c:pt>
                <c:pt idx="19406">
                  <c:v>6.7000768750016002</c:v>
                </c:pt>
                <c:pt idx="19407">
                  <c:v>6.6997262500000003</c:v>
                </c:pt>
                <c:pt idx="19408">
                  <c:v>6.6992181250015994</c:v>
                </c:pt>
                <c:pt idx="19409">
                  <c:v>6.6986843750015996</c:v>
                </c:pt>
                <c:pt idx="19410">
                  <c:v>6.6983187500000003</c:v>
                </c:pt>
                <c:pt idx="19411">
                  <c:v>6.6979362499999997</c:v>
                </c:pt>
                <c:pt idx="19412">
                  <c:v>6.6975693750016001</c:v>
                </c:pt>
                <c:pt idx="19413">
                  <c:v>6.6971943750016001</c:v>
                </c:pt>
                <c:pt idx="19414">
                  <c:v>6.6973781250015998</c:v>
                </c:pt>
                <c:pt idx="19415">
                  <c:v>6.6977406250015994</c:v>
                </c:pt>
                <c:pt idx="19416">
                  <c:v>6.6980631250015996</c:v>
                </c:pt>
                <c:pt idx="19417">
                  <c:v>6.6984987499999997</c:v>
                </c:pt>
                <c:pt idx="19418">
                  <c:v>6.6988268750015996</c:v>
                </c:pt>
                <c:pt idx="19419">
                  <c:v>6.6991575000000001</c:v>
                </c:pt>
                <c:pt idx="19420">
                  <c:v>6.6995100000000001</c:v>
                </c:pt>
                <c:pt idx="19421">
                  <c:v>6.6999156250015997</c:v>
                </c:pt>
                <c:pt idx="19422">
                  <c:v>6.7003443750015999</c:v>
                </c:pt>
                <c:pt idx="19423">
                  <c:v>6.7007075</c:v>
                </c:pt>
                <c:pt idx="19424">
                  <c:v>6.7010362499999996</c:v>
                </c:pt>
                <c:pt idx="19425">
                  <c:v>6.7013793750015997</c:v>
                </c:pt>
                <c:pt idx="19426">
                  <c:v>6.7016999999999998</c:v>
                </c:pt>
                <c:pt idx="19427">
                  <c:v>6.7020662499999997</c:v>
                </c:pt>
                <c:pt idx="19428">
                  <c:v>6.7024012500000003</c:v>
                </c:pt>
                <c:pt idx="19429">
                  <c:v>6.7027662499999998</c:v>
                </c:pt>
                <c:pt idx="19430">
                  <c:v>6.7031099999999997</c:v>
                </c:pt>
                <c:pt idx="19431">
                  <c:v>6.7034731250016</c:v>
                </c:pt>
                <c:pt idx="19432">
                  <c:v>6.7038737499999996</c:v>
                </c:pt>
                <c:pt idx="19433">
                  <c:v>6.7042624999999996</c:v>
                </c:pt>
                <c:pt idx="19434">
                  <c:v>6.7046293750016002</c:v>
                </c:pt>
                <c:pt idx="19435">
                  <c:v>6.7049818750016001</c:v>
                </c:pt>
                <c:pt idx="19436">
                  <c:v>6.7053931250016001</c:v>
                </c:pt>
                <c:pt idx="19437">
                  <c:v>6.7057912499999999</c:v>
                </c:pt>
                <c:pt idx="19438">
                  <c:v>6.7061231250016</c:v>
                </c:pt>
                <c:pt idx="19439">
                  <c:v>6.7064568750015994</c:v>
                </c:pt>
                <c:pt idx="19440">
                  <c:v>6.70663125</c:v>
                </c:pt>
                <c:pt idx="19441">
                  <c:v>6.7060712499999999</c:v>
                </c:pt>
                <c:pt idx="19442">
                  <c:v>6.7056993750015996</c:v>
                </c:pt>
                <c:pt idx="19443">
                  <c:v>6.7052681250015995</c:v>
                </c:pt>
                <c:pt idx="19444">
                  <c:v>6.7048181250015997</c:v>
                </c:pt>
                <c:pt idx="19445">
                  <c:v>6.7043662499999996</c:v>
                </c:pt>
                <c:pt idx="19446">
                  <c:v>6.7039093750015999</c:v>
                </c:pt>
                <c:pt idx="19447">
                  <c:v>6.7034968750015995</c:v>
                </c:pt>
                <c:pt idx="19448">
                  <c:v>6.7030768750015994</c:v>
                </c:pt>
                <c:pt idx="19449">
                  <c:v>6.70266625</c:v>
                </c:pt>
                <c:pt idx="19450">
                  <c:v>6.7021449999999998</c:v>
                </c:pt>
                <c:pt idx="19451">
                  <c:v>6.7017556250016002</c:v>
                </c:pt>
                <c:pt idx="19452">
                  <c:v>6.7013562499999999</c:v>
                </c:pt>
                <c:pt idx="19453">
                  <c:v>6.7010331250016</c:v>
                </c:pt>
                <c:pt idx="19454">
                  <c:v>6.7007093750015994</c:v>
                </c:pt>
                <c:pt idx="19455">
                  <c:v>6.7003318750015994</c:v>
                </c:pt>
                <c:pt idx="19456">
                  <c:v>6.7001343750015998</c:v>
                </c:pt>
                <c:pt idx="19457">
                  <c:v>6.7005650000000001</c:v>
                </c:pt>
                <c:pt idx="19458">
                  <c:v>6.7009074999999996</c:v>
                </c:pt>
                <c:pt idx="19459">
                  <c:v>6.7012618750015998</c:v>
                </c:pt>
                <c:pt idx="19460">
                  <c:v>6.7015906250016002</c:v>
                </c:pt>
                <c:pt idx="19461">
                  <c:v>6.7019668750015997</c:v>
                </c:pt>
                <c:pt idx="19462">
                  <c:v>6.7023068750016002</c:v>
                </c:pt>
                <c:pt idx="19463">
                  <c:v>6.7026725000000003</c:v>
                </c:pt>
                <c:pt idx="19464">
                  <c:v>6.7030275000000001</c:v>
                </c:pt>
                <c:pt idx="19465">
                  <c:v>6.7034262499999997</c:v>
                </c:pt>
                <c:pt idx="19466">
                  <c:v>6.7038293750015994</c:v>
                </c:pt>
                <c:pt idx="19467">
                  <c:v>6.7035212499999997</c:v>
                </c:pt>
                <c:pt idx="19468">
                  <c:v>6.7031562500000001</c:v>
                </c:pt>
                <c:pt idx="19469">
                  <c:v>6.7032287500000001</c:v>
                </c:pt>
                <c:pt idx="19470">
                  <c:v>6.7028037500000002</c:v>
                </c:pt>
                <c:pt idx="19471">
                  <c:v>6.7024474999999999</c:v>
                </c:pt>
                <c:pt idx="19472">
                  <c:v>6.7020524999999997</c:v>
                </c:pt>
                <c:pt idx="19473">
                  <c:v>6.7017249999999997</c:v>
                </c:pt>
                <c:pt idx="19474">
                  <c:v>6.7012381250016002</c:v>
                </c:pt>
                <c:pt idx="19475">
                  <c:v>6.7008281250015997</c:v>
                </c:pt>
                <c:pt idx="19476">
                  <c:v>6.7002943750016</c:v>
                </c:pt>
                <c:pt idx="19477">
                  <c:v>6.6998462500000002</c:v>
                </c:pt>
                <c:pt idx="19478">
                  <c:v>6.6993612499999999</c:v>
                </c:pt>
                <c:pt idx="19479">
                  <c:v>6.6989206250016</c:v>
                </c:pt>
                <c:pt idx="19480">
                  <c:v>6.6984750000000002</c:v>
                </c:pt>
                <c:pt idx="19481">
                  <c:v>6.6981418750015997</c:v>
                </c:pt>
                <c:pt idx="19482">
                  <c:v>6.6977962499999997</c:v>
                </c:pt>
                <c:pt idx="19483">
                  <c:v>6.6973462499999998</c:v>
                </c:pt>
                <c:pt idx="19484">
                  <c:v>6.6967518750016</c:v>
                </c:pt>
                <c:pt idx="19485">
                  <c:v>6.6963806250015994</c:v>
                </c:pt>
                <c:pt idx="19486">
                  <c:v>6.6957956250016002</c:v>
                </c:pt>
                <c:pt idx="19487">
                  <c:v>6.6954287499999996</c:v>
                </c:pt>
                <c:pt idx="19488">
                  <c:v>6.6947993750016002</c:v>
                </c:pt>
                <c:pt idx="19489">
                  <c:v>6.6942012499999999</c:v>
                </c:pt>
                <c:pt idx="19490">
                  <c:v>6.69363375</c:v>
                </c:pt>
                <c:pt idx="19491">
                  <c:v>6.6931143750016</c:v>
                </c:pt>
                <c:pt idx="19492">
                  <c:v>6.6925987500000002</c:v>
                </c:pt>
                <c:pt idx="19493">
                  <c:v>6.6921999999999997</c:v>
                </c:pt>
                <c:pt idx="19494">
                  <c:v>6.6918199999999999</c:v>
                </c:pt>
                <c:pt idx="19495">
                  <c:v>6.6913999999999998</c:v>
                </c:pt>
                <c:pt idx="19496">
                  <c:v>6.6915406250015996</c:v>
                </c:pt>
                <c:pt idx="19497">
                  <c:v>6.6916256250016</c:v>
                </c:pt>
                <c:pt idx="19498">
                  <c:v>6.6919906250015995</c:v>
                </c:pt>
                <c:pt idx="19499">
                  <c:v>6.6923262499999998</c:v>
                </c:pt>
                <c:pt idx="19500">
                  <c:v>6.6927243750015997</c:v>
                </c:pt>
                <c:pt idx="19501">
                  <c:v>6.6931543750015994</c:v>
                </c:pt>
                <c:pt idx="19502">
                  <c:v>6.6935200000000004</c:v>
                </c:pt>
                <c:pt idx="19503">
                  <c:v>6.6938856250015997</c:v>
                </c:pt>
                <c:pt idx="19504">
                  <c:v>6.6942331250015998</c:v>
                </c:pt>
                <c:pt idx="19505">
                  <c:v>6.6946199999999996</c:v>
                </c:pt>
                <c:pt idx="19506">
                  <c:v>6.6950368750016001</c:v>
                </c:pt>
                <c:pt idx="19507">
                  <c:v>6.6954112500000003</c:v>
                </c:pt>
                <c:pt idx="19508">
                  <c:v>6.6957431250015995</c:v>
                </c:pt>
                <c:pt idx="19509">
                  <c:v>6.6961012499999999</c:v>
                </c:pt>
                <c:pt idx="19510">
                  <c:v>6.6961668750015999</c:v>
                </c:pt>
                <c:pt idx="19511">
                  <c:v>6.6958250000000001</c:v>
                </c:pt>
                <c:pt idx="19512">
                  <c:v>6.6956706250015996</c:v>
                </c:pt>
                <c:pt idx="19513">
                  <c:v>6.6951706250015999</c:v>
                </c:pt>
                <c:pt idx="19514">
                  <c:v>6.6947918750015996</c:v>
                </c:pt>
                <c:pt idx="19515">
                  <c:v>6.6943368750015999</c:v>
                </c:pt>
                <c:pt idx="19516">
                  <c:v>6.6939912499999998</c:v>
                </c:pt>
                <c:pt idx="19517">
                  <c:v>6.6939356250015996</c:v>
                </c:pt>
                <c:pt idx="19518">
                  <c:v>6.6938031250016001</c:v>
                </c:pt>
                <c:pt idx="19519">
                  <c:v>6.6934674999999997</c:v>
                </c:pt>
                <c:pt idx="19520">
                  <c:v>6.6930506250016002</c:v>
                </c:pt>
                <c:pt idx="19521">
                  <c:v>6.6926681250015996</c:v>
                </c:pt>
                <c:pt idx="19522">
                  <c:v>6.6922412500000004</c:v>
                </c:pt>
                <c:pt idx="19523">
                  <c:v>6.6918643750015994</c:v>
                </c:pt>
                <c:pt idx="19524">
                  <c:v>6.69137</c:v>
                </c:pt>
                <c:pt idx="19525">
                  <c:v>6.6908906250015994</c:v>
                </c:pt>
                <c:pt idx="19526">
                  <c:v>6.6904525000000001</c:v>
                </c:pt>
                <c:pt idx="19527">
                  <c:v>6.6901137500000001</c:v>
                </c:pt>
                <c:pt idx="19528">
                  <c:v>6.6896693750015999</c:v>
                </c:pt>
                <c:pt idx="19529">
                  <c:v>6.68920125</c:v>
                </c:pt>
                <c:pt idx="19530">
                  <c:v>6.6888112499999997</c:v>
                </c:pt>
                <c:pt idx="19531">
                  <c:v>6.6883925</c:v>
                </c:pt>
                <c:pt idx="19532">
                  <c:v>6.6880243750016</c:v>
                </c:pt>
                <c:pt idx="19533">
                  <c:v>6.6876056250015994</c:v>
                </c:pt>
                <c:pt idx="19534">
                  <c:v>6.6869837499999996</c:v>
                </c:pt>
                <c:pt idx="19535">
                  <c:v>6.6866000000000003</c:v>
                </c:pt>
                <c:pt idx="19536">
                  <c:v>6.6862399999999997</c:v>
                </c:pt>
                <c:pt idx="19537">
                  <c:v>6.6858849999999999</c:v>
                </c:pt>
                <c:pt idx="19538">
                  <c:v>6.6854849999999999</c:v>
                </c:pt>
                <c:pt idx="19539">
                  <c:v>6.6850568750015995</c:v>
                </c:pt>
                <c:pt idx="19540">
                  <c:v>6.6846525000000003</c:v>
                </c:pt>
                <c:pt idx="19541">
                  <c:v>6.6842762499999999</c:v>
                </c:pt>
                <c:pt idx="19542">
                  <c:v>6.6838656250015998</c:v>
                </c:pt>
                <c:pt idx="19543">
                  <c:v>6.6834393750015995</c:v>
                </c:pt>
                <c:pt idx="19544">
                  <c:v>6.6830256250015996</c:v>
                </c:pt>
                <c:pt idx="19545">
                  <c:v>6.6831393750016002</c:v>
                </c:pt>
                <c:pt idx="19546">
                  <c:v>6.6835075000000002</c:v>
                </c:pt>
                <c:pt idx="19547">
                  <c:v>6.6838362499999997</c:v>
                </c:pt>
                <c:pt idx="19548">
                  <c:v>6.6841787500000001</c:v>
                </c:pt>
                <c:pt idx="19549">
                  <c:v>6.6840087500000003</c:v>
                </c:pt>
                <c:pt idx="19550">
                  <c:v>6.6843575</c:v>
                </c:pt>
                <c:pt idx="19551">
                  <c:v>6.6846818750015995</c:v>
                </c:pt>
                <c:pt idx="19552">
                  <c:v>6.68466</c:v>
                </c:pt>
                <c:pt idx="19553">
                  <c:v>6.6847943750015997</c:v>
                </c:pt>
                <c:pt idx="19554">
                  <c:v>6.6851656250015994</c:v>
                </c:pt>
                <c:pt idx="19555">
                  <c:v>6.6855000000000002</c:v>
                </c:pt>
                <c:pt idx="19556">
                  <c:v>6.6859999999999999</c:v>
                </c:pt>
                <c:pt idx="19557">
                  <c:v>6.6864724999999998</c:v>
                </c:pt>
                <c:pt idx="19558">
                  <c:v>6.6868687500000004</c:v>
                </c:pt>
                <c:pt idx="19559">
                  <c:v>6.6872400000000001</c:v>
                </c:pt>
                <c:pt idx="19560">
                  <c:v>6.6876487500000001</c:v>
                </c:pt>
                <c:pt idx="19561">
                  <c:v>6.6880118750015995</c:v>
                </c:pt>
                <c:pt idx="19562">
                  <c:v>6.6883931250015998</c:v>
                </c:pt>
                <c:pt idx="19563">
                  <c:v>6.6888237500000001</c:v>
                </c:pt>
                <c:pt idx="19564">
                  <c:v>6.6891843750015996</c:v>
                </c:pt>
                <c:pt idx="19565">
                  <c:v>6.68952875</c:v>
                </c:pt>
                <c:pt idx="19566">
                  <c:v>6.6890487500000004</c:v>
                </c:pt>
                <c:pt idx="19567">
                  <c:v>6.6886950000000001</c:v>
                </c:pt>
                <c:pt idx="19568">
                  <c:v>6.6882256250015999</c:v>
                </c:pt>
                <c:pt idx="19569">
                  <c:v>6.6878837500000001</c:v>
                </c:pt>
                <c:pt idx="19570">
                  <c:v>6.6877187500000002</c:v>
                </c:pt>
                <c:pt idx="19571">
                  <c:v>6.6875531250015996</c:v>
                </c:pt>
                <c:pt idx="19572">
                  <c:v>6.6872293750015999</c:v>
                </c:pt>
                <c:pt idx="19573">
                  <c:v>6.6872362499999998</c:v>
                </c:pt>
                <c:pt idx="19574">
                  <c:v>6.6871868750015997</c:v>
                </c:pt>
                <c:pt idx="19575">
                  <c:v>6.6867231250015999</c:v>
                </c:pt>
                <c:pt idx="19576">
                  <c:v>6.6862950000000003</c:v>
                </c:pt>
                <c:pt idx="19577">
                  <c:v>6.6859574999999998</c:v>
                </c:pt>
                <c:pt idx="19578">
                  <c:v>6.6855568750016001</c:v>
                </c:pt>
                <c:pt idx="19579">
                  <c:v>6.6854518750015997</c:v>
                </c:pt>
                <c:pt idx="19580">
                  <c:v>6.6857881250015998</c:v>
                </c:pt>
                <c:pt idx="19581">
                  <c:v>6.6861949999999997</c:v>
                </c:pt>
                <c:pt idx="19582">
                  <c:v>6.6865443750016</c:v>
                </c:pt>
                <c:pt idx="19583">
                  <c:v>6.6869781250016</c:v>
                </c:pt>
                <c:pt idx="19584">
                  <c:v>6.6869275000000004</c:v>
                </c:pt>
                <c:pt idx="19585">
                  <c:v>6.6865649999999999</c:v>
                </c:pt>
                <c:pt idx="19586">
                  <c:v>6.6861762499999999</c:v>
                </c:pt>
                <c:pt idx="19587">
                  <c:v>6.6857112499999998</c:v>
                </c:pt>
                <c:pt idx="19588">
                  <c:v>6.6853256250015995</c:v>
                </c:pt>
                <c:pt idx="19589">
                  <c:v>6.6850881250015997</c:v>
                </c:pt>
                <c:pt idx="19590">
                  <c:v>6.6848549999999998</c:v>
                </c:pt>
                <c:pt idx="19591">
                  <c:v>6.6844737500000004</c:v>
                </c:pt>
                <c:pt idx="19592">
                  <c:v>6.6840893750015997</c:v>
                </c:pt>
                <c:pt idx="19593">
                  <c:v>6.6836987499999996</c:v>
                </c:pt>
                <c:pt idx="19594">
                  <c:v>6.6833506250015997</c:v>
                </c:pt>
                <c:pt idx="19595">
                  <c:v>6.6829168750015997</c:v>
                </c:pt>
                <c:pt idx="19596">
                  <c:v>6.6825568750016</c:v>
                </c:pt>
                <c:pt idx="19597">
                  <c:v>6.6821312500000003</c:v>
                </c:pt>
                <c:pt idx="19598">
                  <c:v>6.6817168750015998</c:v>
                </c:pt>
                <c:pt idx="19599">
                  <c:v>6.6813293750015994</c:v>
                </c:pt>
                <c:pt idx="19600">
                  <c:v>6.6809943750015996</c:v>
                </c:pt>
                <c:pt idx="19601">
                  <c:v>6.6807499999999997</c:v>
                </c:pt>
                <c:pt idx="19602">
                  <c:v>6.6810893750015996</c:v>
                </c:pt>
                <c:pt idx="19603">
                  <c:v>6.6805862500000002</c:v>
                </c:pt>
                <c:pt idx="19604">
                  <c:v>6.6802000000000001</c:v>
                </c:pt>
                <c:pt idx="19605">
                  <c:v>6.6798593750016</c:v>
                </c:pt>
                <c:pt idx="19606">
                  <c:v>6.6794174999999996</c:v>
                </c:pt>
                <c:pt idx="19607">
                  <c:v>6.6789512499999999</c:v>
                </c:pt>
                <c:pt idx="19608">
                  <c:v>6.6790131250015996</c:v>
                </c:pt>
                <c:pt idx="19609">
                  <c:v>6.6793750000000003</c:v>
                </c:pt>
                <c:pt idx="19610">
                  <c:v>6.6793081250016</c:v>
                </c:pt>
                <c:pt idx="19611">
                  <c:v>6.6789449999999997</c:v>
                </c:pt>
                <c:pt idx="19612">
                  <c:v>6.6785949999999996</c:v>
                </c:pt>
                <c:pt idx="19613">
                  <c:v>6.6782662500000001</c:v>
                </c:pt>
                <c:pt idx="19614">
                  <c:v>6.6778812500000004</c:v>
                </c:pt>
                <c:pt idx="19615">
                  <c:v>6.6782043750015996</c:v>
                </c:pt>
                <c:pt idx="19616">
                  <c:v>6.6786300000000001</c:v>
                </c:pt>
                <c:pt idx="19617">
                  <c:v>6.6790124999999998</c:v>
                </c:pt>
                <c:pt idx="19618">
                  <c:v>6.6794468750015996</c:v>
                </c:pt>
                <c:pt idx="19619">
                  <c:v>6.6798918750015996</c:v>
                </c:pt>
                <c:pt idx="19620">
                  <c:v>6.68032</c:v>
                </c:pt>
                <c:pt idx="19621">
                  <c:v>6.6807281250015995</c:v>
                </c:pt>
                <c:pt idx="19622">
                  <c:v>6.6810493750016002</c:v>
                </c:pt>
                <c:pt idx="19623">
                  <c:v>6.6806781250015996</c:v>
                </c:pt>
                <c:pt idx="19624">
                  <c:v>6.6803368750015997</c:v>
                </c:pt>
                <c:pt idx="19625">
                  <c:v>6.6800056250016002</c:v>
                </c:pt>
                <c:pt idx="19626">
                  <c:v>6.6796293750015998</c:v>
                </c:pt>
                <c:pt idx="19627">
                  <c:v>6.6792531250015994</c:v>
                </c:pt>
                <c:pt idx="19628">
                  <c:v>6.6788368750015996</c:v>
                </c:pt>
                <c:pt idx="19629">
                  <c:v>6.6783406250016002</c:v>
                </c:pt>
                <c:pt idx="19630">
                  <c:v>6.6777406250015998</c:v>
                </c:pt>
                <c:pt idx="19631">
                  <c:v>6.6774025000000004</c:v>
                </c:pt>
                <c:pt idx="19632">
                  <c:v>6.6768637499999999</c:v>
                </c:pt>
                <c:pt idx="19633">
                  <c:v>6.6764031250015998</c:v>
                </c:pt>
                <c:pt idx="19634">
                  <c:v>6.6760687499999998</c:v>
                </c:pt>
                <c:pt idx="19635">
                  <c:v>6.676005</c:v>
                </c:pt>
                <c:pt idx="19636">
                  <c:v>6.6763412500000001</c:v>
                </c:pt>
                <c:pt idx="19637">
                  <c:v>6.6766762499999999</c:v>
                </c:pt>
                <c:pt idx="19638">
                  <c:v>6.6770018750015998</c:v>
                </c:pt>
                <c:pt idx="19639">
                  <c:v>6.6773718750016</c:v>
                </c:pt>
                <c:pt idx="19640">
                  <c:v>6.6778031250016001</c:v>
                </c:pt>
                <c:pt idx="19641">
                  <c:v>6.6781731250015994</c:v>
                </c:pt>
                <c:pt idx="19642">
                  <c:v>6.6785881250015997</c:v>
                </c:pt>
                <c:pt idx="19643">
                  <c:v>6.6789181250015996</c:v>
                </c:pt>
                <c:pt idx="19644">
                  <c:v>6.6792400000000001</c:v>
                </c:pt>
                <c:pt idx="19645">
                  <c:v>6.6796068750015998</c:v>
                </c:pt>
                <c:pt idx="19646">
                  <c:v>6.6792775000000004</c:v>
                </c:pt>
                <c:pt idx="19647">
                  <c:v>6.67911375</c:v>
                </c:pt>
                <c:pt idx="19648">
                  <c:v>6.6787312500000002</c:v>
                </c:pt>
                <c:pt idx="19649">
                  <c:v>6.6783799999999998</c:v>
                </c:pt>
                <c:pt idx="19650">
                  <c:v>6.6781218750016</c:v>
                </c:pt>
                <c:pt idx="19651">
                  <c:v>6.6777049999999996</c:v>
                </c:pt>
                <c:pt idx="19652">
                  <c:v>6.6773150000000001</c:v>
                </c:pt>
                <c:pt idx="19653">
                  <c:v>6.6769593750015996</c:v>
                </c:pt>
                <c:pt idx="19654">
                  <c:v>6.6765493750016001</c:v>
                </c:pt>
                <c:pt idx="19655">
                  <c:v>6.6761875000000002</c:v>
                </c:pt>
                <c:pt idx="19656">
                  <c:v>6.6757637499999998</c:v>
                </c:pt>
                <c:pt idx="19657">
                  <c:v>6.6754962500000001</c:v>
                </c:pt>
                <c:pt idx="19658">
                  <c:v>6.6751343750015995</c:v>
                </c:pt>
                <c:pt idx="19659">
                  <c:v>6.6747993750015997</c:v>
                </c:pt>
                <c:pt idx="19660">
                  <c:v>6.6744087499999996</c:v>
                </c:pt>
                <c:pt idx="19661">
                  <c:v>6.6739606250015999</c:v>
                </c:pt>
                <c:pt idx="19662">
                  <c:v>6.6735906250015997</c:v>
                </c:pt>
                <c:pt idx="19663">
                  <c:v>6.6732037499999999</c:v>
                </c:pt>
                <c:pt idx="19664">
                  <c:v>6.6728418750016001</c:v>
                </c:pt>
                <c:pt idx="19665">
                  <c:v>6.6729525000000001</c:v>
                </c:pt>
                <c:pt idx="19666">
                  <c:v>6.6731518750015999</c:v>
                </c:pt>
                <c:pt idx="19667">
                  <c:v>6.6735431250015997</c:v>
                </c:pt>
                <c:pt idx="19668">
                  <c:v>6.6739775000000003</c:v>
                </c:pt>
                <c:pt idx="19669">
                  <c:v>6.6743050000000004</c:v>
                </c:pt>
                <c:pt idx="19670">
                  <c:v>6.6746818750015997</c:v>
                </c:pt>
                <c:pt idx="19671">
                  <c:v>6.6750106250016001</c:v>
                </c:pt>
                <c:pt idx="19672">
                  <c:v>6.6754024999999997</c:v>
                </c:pt>
                <c:pt idx="19673">
                  <c:v>6.6757612499999999</c:v>
                </c:pt>
                <c:pt idx="19674">
                  <c:v>6.6760937499999997</c:v>
                </c:pt>
                <c:pt idx="19675">
                  <c:v>6.6766218750016</c:v>
                </c:pt>
                <c:pt idx="19676">
                  <c:v>6.6769825000000003</c:v>
                </c:pt>
                <c:pt idx="19677">
                  <c:v>6.6773375000000001</c:v>
                </c:pt>
                <c:pt idx="19678">
                  <c:v>6.6776912499999996</c:v>
                </c:pt>
                <c:pt idx="19679">
                  <c:v>6.6781231250015995</c:v>
                </c:pt>
                <c:pt idx="19680">
                  <c:v>6.67854875</c:v>
                </c:pt>
                <c:pt idx="19681">
                  <c:v>6.6789118750015994</c:v>
                </c:pt>
                <c:pt idx="19682">
                  <c:v>6.6792556250016002</c:v>
                </c:pt>
                <c:pt idx="19683">
                  <c:v>6.6792443750016002</c:v>
                </c:pt>
                <c:pt idx="19684">
                  <c:v>6.6789187500000002</c:v>
                </c:pt>
                <c:pt idx="19685">
                  <c:v>6.6784224999999999</c:v>
                </c:pt>
                <c:pt idx="19686">
                  <c:v>6.6779831250015995</c:v>
                </c:pt>
                <c:pt idx="19687">
                  <c:v>6.6775099999999998</c:v>
                </c:pt>
                <c:pt idx="19688">
                  <c:v>6.6770199999999997</c:v>
                </c:pt>
                <c:pt idx="19689">
                  <c:v>6.6765143750015996</c:v>
                </c:pt>
                <c:pt idx="19690">
                  <c:v>6.6760368750015999</c:v>
                </c:pt>
                <c:pt idx="19691">
                  <c:v>6.6754531250015994</c:v>
                </c:pt>
                <c:pt idx="19692">
                  <c:v>6.674925</c:v>
                </c:pt>
                <c:pt idx="19693">
                  <c:v>6.6744643750015999</c:v>
                </c:pt>
                <c:pt idx="19694">
                  <c:v>6.6740124999999999</c:v>
                </c:pt>
                <c:pt idx="19695">
                  <c:v>6.6735793750015997</c:v>
                </c:pt>
                <c:pt idx="19696">
                  <c:v>6.6732374999999999</c:v>
                </c:pt>
                <c:pt idx="19697">
                  <c:v>6.6732156250015997</c:v>
                </c:pt>
                <c:pt idx="19698">
                  <c:v>6.6728899999999998</c:v>
                </c:pt>
                <c:pt idx="19699">
                  <c:v>6.6725675000000004</c:v>
                </c:pt>
                <c:pt idx="19700">
                  <c:v>6.6722293750016002</c:v>
                </c:pt>
                <c:pt idx="19701">
                  <c:v>6.6723556250015994</c:v>
                </c:pt>
                <c:pt idx="19702">
                  <c:v>6.6722168750015998</c:v>
                </c:pt>
                <c:pt idx="19703">
                  <c:v>6.6718106250015996</c:v>
                </c:pt>
                <c:pt idx="19704">
                  <c:v>6.6714787500000003</c:v>
                </c:pt>
                <c:pt idx="19705">
                  <c:v>6.6711462499999996</c:v>
                </c:pt>
                <c:pt idx="19706">
                  <c:v>6.6707000000000001</c:v>
                </c:pt>
                <c:pt idx="19707">
                  <c:v>6.6703343750016</c:v>
                </c:pt>
                <c:pt idx="19708">
                  <c:v>6.6706612500000002</c:v>
                </c:pt>
                <c:pt idx="19709">
                  <c:v>6.6710275000000001</c:v>
                </c:pt>
                <c:pt idx="19710">
                  <c:v>6.6714268750015995</c:v>
                </c:pt>
                <c:pt idx="19711">
                  <c:v>6.6718431250016001</c:v>
                </c:pt>
                <c:pt idx="19712">
                  <c:v>6.6720006250015995</c:v>
                </c:pt>
                <c:pt idx="19713">
                  <c:v>6.6718012499999997</c:v>
                </c:pt>
                <c:pt idx="19714">
                  <c:v>6.6714374999999997</c:v>
                </c:pt>
                <c:pt idx="19715">
                  <c:v>6.6710918750015997</c:v>
                </c:pt>
                <c:pt idx="19716">
                  <c:v>6.6707700000000001</c:v>
                </c:pt>
                <c:pt idx="19717">
                  <c:v>6.6703475000000001</c:v>
                </c:pt>
                <c:pt idx="19718">
                  <c:v>6.6700974999999998</c:v>
                </c:pt>
                <c:pt idx="19719">
                  <c:v>6.6703568750016</c:v>
                </c:pt>
                <c:pt idx="19720">
                  <c:v>6.6708256250015996</c:v>
                </c:pt>
                <c:pt idx="19721">
                  <c:v>6.6713087499999997</c:v>
                </c:pt>
                <c:pt idx="19722">
                  <c:v>6.6716499999999996</c:v>
                </c:pt>
                <c:pt idx="19723">
                  <c:v>6.6719787500000001</c:v>
                </c:pt>
                <c:pt idx="19724">
                  <c:v>6.6724018750015999</c:v>
                </c:pt>
                <c:pt idx="19725">
                  <c:v>6.6727262500000002</c:v>
                </c:pt>
                <c:pt idx="19726">
                  <c:v>6.6728531250016001</c:v>
                </c:pt>
                <c:pt idx="19727">
                  <c:v>6.6729387500000001</c:v>
                </c:pt>
                <c:pt idx="19728">
                  <c:v>6.6725231250016002</c:v>
                </c:pt>
                <c:pt idx="19729">
                  <c:v>6.6721250000000003</c:v>
                </c:pt>
                <c:pt idx="19730">
                  <c:v>6.6717968750015997</c:v>
                </c:pt>
                <c:pt idx="19731">
                  <c:v>6.6721525000000002</c:v>
                </c:pt>
                <c:pt idx="19732">
                  <c:v>6.6718531250015998</c:v>
                </c:pt>
                <c:pt idx="19733">
                  <c:v>6.6714225000000003</c:v>
                </c:pt>
                <c:pt idx="19734">
                  <c:v>6.6712393750015995</c:v>
                </c:pt>
                <c:pt idx="19735">
                  <c:v>6.6714525</c:v>
                </c:pt>
                <c:pt idx="19736">
                  <c:v>6.6717831250015998</c:v>
                </c:pt>
                <c:pt idx="19737">
                  <c:v>6.6721343750016002</c:v>
                </c:pt>
                <c:pt idx="19738">
                  <c:v>6.6724668750016001</c:v>
                </c:pt>
                <c:pt idx="19739">
                  <c:v>6.6728056250016001</c:v>
                </c:pt>
                <c:pt idx="19740">
                  <c:v>6.6731281250015995</c:v>
                </c:pt>
                <c:pt idx="19741">
                  <c:v>6.6735150000000001</c:v>
                </c:pt>
                <c:pt idx="19742">
                  <c:v>6.6738818750015998</c:v>
                </c:pt>
                <c:pt idx="19743">
                  <c:v>6.6739668750016001</c:v>
                </c:pt>
                <c:pt idx="19744">
                  <c:v>6.6735449999999998</c:v>
                </c:pt>
                <c:pt idx="19745">
                  <c:v>6.6731825000000002</c:v>
                </c:pt>
                <c:pt idx="19746">
                  <c:v>6.6727212500000004</c:v>
                </c:pt>
                <c:pt idx="19747">
                  <c:v>6.67239</c:v>
                </c:pt>
                <c:pt idx="19748">
                  <c:v>6.6719381250016001</c:v>
                </c:pt>
                <c:pt idx="19749">
                  <c:v>6.6714168750015999</c:v>
                </c:pt>
                <c:pt idx="19750">
                  <c:v>6.6710243750015996</c:v>
                </c:pt>
                <c:pt idx="19751">
                  <c:v>6.6705899999999998</c:v>
                </c:pt>
                <c:pt idx="19752">
                  <c:v>6.6701418750016002</c:v>
                </c:pt>
                <c:pt idx="19753">
                  <c:v>6.6696512500000003</c:v>
                </c:pt>
                <c:pt idx="19754">
                  <c:v>6.6692256250015998</c:v>
                </c:pt>
                <c:pt idx="19755">
                  <c:v>6.6686637500000003</c:v>
                </c:pt>
                <c:pt idx="19756">
                  <c:v>6.6681981250015996</c:v>
                </c:pt>
                <c:pt idx="19757">
                  <c:v>6.6676931250016001</c:v>
                </c:pt>
                <c:pt idx="19758">
                  <c:v>6.6672081250015998</c:v>
                </c:pt>
                <c:pt idx="19759">
                  <c:v>6.6667587499999996</c:v>
                </c:pt>
                <c:pt idx="19760">
                  <c:v>6.6663537499999999</c:v>
                </c:pt>
                <c:pt idx="19761">
                  <c:v>6.6660037499999998</c:v>
                </c:pt>
                <c:pt idx="19762">
                  <c:v>6.6656443750015999</c:v>
                </c:pt>
                <c:pt idx="19763">
                  <c:v>6.6649250000000002</c:v>
                </c:pt>
                <c:pt idx="19764">
                  <c:v>6.6644193750016001</c:v>
                </c:pt>
                <c:pt idx="19765">
                  <c:v>6.6640974999999996</c:v>
                </c:pt>
                <c:pt idx="19766">
                  <c:v>6.6634893750015998</c:v>
                </c:pt>
                <c:pt idx="19767">
                  <c:v>6.6629525000000003</c:v>
                </c:pt>
                <c:pt idx="19768">
                  <c:v>6.6624924999999999</c:v>
                </c:pt>
                <c:pt idx="19769">
                  <c:v>6.6621300000000003</c:v>
                </c:pt>
                <c:pt idx="19770">
                  <c:v>6.6616918750015994</c:v>
                </c:pt>
                <c:pt idx="19771">
                  <c:v>6.6613118750015996</c:v>
                </c:pt>
                <c:pt idx="19772">
                  <c:v>6.6609487500000002</c:v>
                </c:pt>
                <c:pt idx="19773">
                  <c:v>6.6604737500000004</c:v>
                </c:pt>
                <c:pt idx="19774">
                  <c:v>6.6601425000000001</c:v>
                </c:pt>
                <c:pt idx="19775">
                  <c:v>6.6604631250016002</c:v>
                </c:pt>
                <c:pt idx="19776">
                  <c:v>6.6608549999999997</c:v>
                </c:pt>
                <c:pt idx="19777">
                  <c:v>6.6612331250015995</c:v>
                </c:pt>
                <c:pt idx="19778">
                  <c:v>6.6615774999999999</c:v>
                </c:pt>
                <c:pt idx="19779">
                  <c:v>6.6619768750016002</c:v>
                </c:pt>
                <c:pt idx="19780">
                  <c:v>6.6623849999999996</c:v>
                </c:pt>
                <c:pt idx="19781">
                  <c:v>6.6628550000000004</c:v>
                </c:pt>
                <c:pt idx="19782">
                  <c:v>6.6632262500000001</c:v>
                </c:pt>
                <c:pt idx="19783">
                  <c:v>6.6635931250015998</c:v>
                </c:pt>
                <c:pt idx="19784">
                  <c:v>6.6639762500000002</c:v>
                </c:pt>
                <c:pt idx="19785">
                  <c:v>6.6643968750016001</c:v>
                </c:pt>
                <c:pt idx="19786">
                  <c:v>6.6647581250016001</c:v>
                </c:pt>
                <c:pt idx="19787">
                  <c:v>6.6651699999999998</c:v>
                </c:pt>
                <c:pt idx="19788">
                  <c:v>6.66552875</c:v>
                </c:pt>
                <c:pt idx="19789">
                  <c:v>6.6652831250015998</c:v>
                </c:pt>
                <c:pt idx="19790">
                  <c:v>6.6655274999999996</c:v>
                </c:pt>
                <c:pt idx="19791">
                  <c:v>6.6658662499999997</c:v>
                </c:pt>
                <c:pt idx="19792">
                  <c:v>6.6655325000000003</c:v>
                </c:pt>
                <c:pt idx="19793">
                  <c:v>6.6654281250015996</c:v>
                </c:pt>
                <c:pt idx="19794">
                  <c:v>6.6657962499999996</c:v>
                </c:pt>
                <c:pt idx="19795">
                  <c:v>6.6661468750015995</c:v>
                </c:pt>
                <c:pt idx="19796">
                  <c:v>6.6665574999999997</c:v>
                </c:pt>
                <c:pt idx="19797">
                  <c:v>6.6669043750016002</c:v>
                </c:pt>
                <c:pt idx="19798">
                  <c:v>6.6672450000000003</c:v>
                </c:pt>
                <c:pt idx="19799">
                  <c:v>6.6676368750016</c:v>
                </c:pt>
                <c:pt idx="19800">
                  <c:v>6.6675968750015997</c:v>
                </c:pt>
                <c:pt idx="19801">
                  <c:v>6.6672293750015994</c:v>
                </c:pt>
                <c:pt idx="19802">
                  <c:v>6.6668937499999998</c:v>
                </c:pt>
                <c:pt idx="19803">
                  <c:v>6.6668581250015997</c:v>
                </c:pt>
                <c:pt idx="19804">
                  <c:v>6.6664725000000002</c:v>
                </c:pt>
                <c:pt idx="19805">
                  <c:v>6.6659937500000002</c:v>
                </c:pt>
                <c:pt idx="19806">
                  <c:v>6.6654450000000001</c:v>
                </c:pt>
                <c:pt idx="19807">
                  <c:v>6.6651212500000003</c:v>
                </c:pt>
                <c:pt idx="19808">
                  <c:v>6.6644874999999999</c:v>
                </c:pt>
                <c:pt idx="19809">
                  <c:v>6.6638606250015995</c:v>
                </c:pt>
                <c:pt idx="19810">
                  <c:v>6.6633606250015998</c:v>
                </c:pt>
                <c:pt idx="19811">
                  <c:v>6.6628956250015996</c:v>
                </c:pt>
                <c:pt idx="19812">
                  <c:v>6.6624243750016001</c:v>
                </c:pt>
                <c:pt idx="19813">
                  <c:v>6.6618118750016002</c:v>
                </c:pt>
                <c:pt idx="19814">
                  <c:v>6.6611856250015995</c:v>
                </c:pt>
                <c:pt idx="19815">
                  <c:v>6.6608606250015994</c:v>
                </c:pt>
                <c:pt idx="19816">
                  <c:v>6.6604587500000001</c:v>
                </c:pt>
                <c:pt idx="19817">
                  <c:v>6.6601206250015998</c:v>
                </c:pt>
                <c:pt idx="19818">
                  <c:v>6.6594012500000002</c:v>
                </c:pt>
                <c:pt idx="19819">
                  <c:v>6.6587762499999998</c:v>
                </c:pt>
                <c:pt idx="19820">
                  <c:v>6.6581268750015994</c:v>
                </c:pt>
                <c:pt idx="19821">
                  <c:v>6.6575024999999997</c:v>
                </c:pt>
                <c:pt idx="19822">
                  <c:v>6.6571443750016002</c:v>
                </c:pt>
                <c:pt idx="19823">
                  <c:v>6.6564781250016001</c:v>
                </c:pt>
                <c:pt idx="19824">
                  <c:v>6.6559156250016001</c:v>
                </c:pt>
                <c:pt idx="19825">
                  <c:v>6.6554399999999996</c:v>
                </c:pt>
                <c:pt idx="19826">
                  <c:v>6.6550631250015995</c:v>
                </c:pt>
                <c:pt idx="19827">
                  <c:v>6.6547287500000003</c:v>
                </c:pt>
                <c:pt idx="19828">
                  <c:v>6.6549287499999998</c:v>
                </c:pt>
                <c:pt idx="19829">
                  <c:v>6.6552699999999998</c:v>
                </c:pt>
                <c:pt idx="19830">
                  <c:v>6.6556043750015998</c:v>
                </c:pt>
                <c:pt idx="19831">
                  <c:v>6.6559993750016</c:v>
                </c:pt>
                <c:pt idx="19832">
                  <c:v>6.6563625000000002</c:v>
                </c:pt>
                <c:pt idx="19833">
                  <c:v>6.6567118750015997</c:v>
                </c:pt>
                <c:pt idx="19834">
                  <c:v>6.6570337500000001</c:v>
                </c:pt>
                <c:pt idx="19835">
                  <c:v>6.6574181250016</c:v>
                </c:pt>
                <c:pt idx="19836">
                  <c:v>6.6577412499999999</c:v>
                </c:pt>
                <c:pt idx="19837">
                  <c:v>6.6581512500000004</c:v>
                </c:pt>
                <c:pt idx="19838">
                  <c:v>6.6585037500000004</c:v>
                </c:pt>
                <c:pt idx="19839">
                  <c:v>6.6588799999999999</c:v>
                </c:pt>
                <c:pt idx="19840">
                  <c:v>6.6592843750016</c:v>
                </c:pt>
                <c:pt idx="19841">
                  <c:v>6.6596675000000003</c:v>
                </c:pt>
                <c:pt idx="19842">
                  <c:v>6.6600925000000002</c:v>
                </c:pt>
                <c:pt idx="19843">
                  <c:v>6.6604543750016001</c:v>
                </c:pt>
                <c:pt idx="19844">
                  <c:v>6.6608456250015999</c:v>
                </c:pt>
                <c:pt idx="19845">
                  <c:v>6.6612412499999998</c:v>
                </c:pt>
                <c:pt idx="19846">
                  <c:v>6.6616906250015999</c:v>
                </c:pt>
                <c:pt idx="19847">
                  <c:v>6.6621412500000003</c:v>
                </c:pt>
                <c:pt idx="19848">
                  <c:v>6.6625887500000003</c:v>
                </c:pt>
                <c:pt idx="19849">
                  <c:v>6.6629893750016</c:v>
                </c:pt>
                <c:pt idx="19850">
                  <c:v>6.6634031250015999</c:v>
                </c:pt>
                <c:pt idx="19851">
                  <c:v>6.6637512499999998</c:v>
                </c:pt>
                <c:pt idx="19852">
                  <c:v>6.6641162500000002</c:v>
                </c:pt>
                <c:pt idx="19853">
                  <c:v>6.6644399999999999</c:v>
                </c:pt>
                <c:pt idx="19854">
                  <c:v>6.6646662499999998</c:v>
                </c:pt>
                <c:pt idx="19855">
                  <c:v>6.6642700000000001</c:v>
                </c:pt>
                <c:pt idx="19856">
                  <c:v>6.6635868750015996</c:v>
                </c:pt>
                <c:pt idx="19857">
                  <c:v>6.6631531250015996</c:v>
                </c:pt>
                <c:pt idx="19858">
                  <c:v>6.6626975000000002</c:v>
                </c:pt>
                <c:pt idx="19859">
                  <c:v>6.6621812499999997</c:v>
                </c:pt>
                <c:pt idx="19860">
                  <c:v>6.6616456250015998</c:v>
                </c:pt>
                <c:pt idx="19861">
                  <c:v>6.6610756250016001</c:v>
                </c:pt>
                <c:pt idx="19862">
                  <c:v>6.6604543750016001</c:v>
                </c:pt>
                <c:pt idx="19863">
                  <c:v>6.6599275000000002</c:v>
                </c:pt>
                <c:pt idx="19864">
                  <c:v>6.6594481250015995</c:v>
                </c:pt>
                <c:pt idx="19865">
                  <c:v>6.6590962500000002</c:v>
                </c:pt>
                <c:pt idx="19866">
                  <c:v>6.6586118750015997</c:v>
                </c:pt>
                <c:pt idx="19867">
                  <c:v>6.6581537500000003</c:v>
                </c:pt>
                <c:pt idx="19868">
                  <c:v>6.6576725000000003</c:v>
                </c:pt>
                <c:pt idx="19869">
                  <c:v>6.6571643750015994</c:v>
                </c:pt>
                <c:pt idx="19870">
                  <c:v>6.6567137499999998</c:v>
                </c:pt>
                <c:pt idx="19871">
                  <c:v>6.6562543750016001</c:v>
                </c:pt>
                <c:pt idx="19872">
                  <c:v>6.6558531250015998</c:v>
                </c:pt>
                <c:pt idx="19873">
                  <c:v>6.6554556250015997</c:v>
                </c:pt>
                <c:pt idx="19874">
                  <c:v>6.6550712499999998</c:v>
                </c:pt>
                <c:pt idx="19875">
                  <c:v>6.6545443750016</c:v>
                </c:pt>
                <c:pt idx="19876">
                  <c:v>6.6542006250016001</c:v>
                </c:pt>
                <c:pt idx="19877">
                  <c:v>6.6538025000000003</c:v>
                </c:pt>
                <c:pt idx="19878">
                  <c:v>6.6535099999999998</c:v>
                </c:pt>
                <c:pt idx="19879">
                  <c:v>6.65354125</c:v>
                </c:pt>
                <c:pt idx="19880">
                  <c:v>6.6539200000000003</c:v>
                </c:pt>
                <c:pt idx="19881">
                  <c:v>6.65431375</c:v>
                </c:pt>
                <c:pt idx="19882">
                  <c:v>6.6547406250016001</c:v>
                </c:pt>
                <c:pt idx="19883">
                  <c:v>6.6551568750015999</c:v>
                </c:pt>
                <c:pt idx="19884">
                  <c:v>6.6555037500000003</c:v>
                </c:pt>
                <c:pt idx="19885">
                  <c:v>6.6558656250016002</c:v>
                </c:pt>
                <c:pt idx="19886">
                  <c:v>6.6562950000000001</c:v>
                </c:pt>
                <c:pt idx="19887">
                  <c:v>6.6566256250015998</c:v>
                </c:pt>
                <c:pt idx="19888">
                  <c:v>6.6569487499999997</c:v>
                </c:pt>
                <c:pt idx="19889">
                  <c:v>6.6572693750015999</c:v>
                </c:pt>
                <c:pt idx="19890">
                  <c:v>6.6576787499999996</c:v>
                </c:pt>
                <c:pt idx="19891">
                  <c:v>6.6580543750015995</c:v>
                </c:pt>
                <c:pt idx="19892">
                  <c:v>6.6584506250016</c:v>
                </c:pt>
                <c:pt idx="19893">
                  <c:v>6.6583649999999999</c:v>
                </c:pt>
                <c:pt idx="19894">
                  <c:v>6.6579874999999999</c:v>
                </c:pt>
                <c:pt idx="19895">
                  <c:v>6.6575274999999996</c:v>
                </c:pt>
                <c:pt idx="19896">
                  <c:v>6.6571606250016</c:v>
                </c:pt>
                <c:pt idx="19897">
                  <c:v>6.6566306250015996</c:v>
                </c:pt>
                <c:pt idx="19898">
                  <c:v>6.6561281250016</c:v>
                </c:pt>
                <c:pt idx="19899">
                  <c:v>6.6556850000000001</c:v>
                </c:pt>
                <c:pt idx="19900">
                  <c:v>6.6553306250016</c:v>
                </c:pt>
                <c:pt idx="19901">
                  <c:v>6.65518375</c:v>
                </c:pt>
                <c:pt idx="19902">
                  <c:v>6.6547574999999997</c:v>
                </c:pt>
                <c:pt idx="19903">
                  <c:v>6.6544006250015997</c:v>
                </c:pt>
                <c:pt idx="19904">
                  <c:v>6.6540318750015999</c:v>
                </c:pt>
                <c:pt idx="19905">
                  <c:v>6.6536818750015998</c:v>
                </c:pt>
                <c:pt idx="19906">
                  <c:v>6.6533350000000002</c:v>
                </c:pt>
                <c:pt idx="19907">
                  <c:v>6.6529718750016</c:v>
                </c:pt>
                <c:pt idx="19908">
                  <c:v>6.6530387500000003</c:v>
                </c:pt>
                <c:pt idx="19909">
                  <c:v>6.6534325000000001</c:v>
                </c:pt>
                <c:pt idx="19910">
                  <c:v>6.6538168750016</c:v>
                </c:pt>
                <c:pt idx="19911">
                  <c:v>6.6542050000000001</c:v>
                </c:pt>
                <c:pt idx="19912">
                  <c:v>6.6544462500000003</c:v>
                </c:pt>
                <c:pt idx="19913">
                  <c:v>6.6546843750016</c:v>
                </c:pt>
                <c:pt idx="19914">
                  <c:v>6.6547568750016</c:v>
                </c:pt>
                <c:pt idx="19915">
                  <c:v>6.6543318750016001</c:v>
                </c:pt>
                <c:pt idx="19916">
                  <c:v>6.6538743750015996</c:v>
                </c:pt>
                <c:pt idx="19917">
                  <c:v>6.6533043750015999</c:v>
                </c:pt>
                <c:pt idx="19918">
                  <c:v>6.6527243750015996</c:v>
                </c:pt>
                <c:pt idx="19919">
                  <c:v>6.6523593750016001</c:v>
                </c:pt>
                <c:pt idx="19920">
                  <c:v>6.6518974999999996</c:v>
                </c:pt>
                <c:pt idx="19921">
                  <c:v>6.6515256250016002</c:v>
                </c:pt>
                <c:pt idx="19922">
                  <c:v>6.6511975000000003</c:v>
                </c:pt>
                <c:pt idx="19923">
                  <c:v>6.6514024999999997</c:v>
                </c:pt>
                <c:pt idx="19924">
                  <c:v>6.6509725</c:v>
                </c:pt>
                <c:pt idx="19925">
                  <c:v>6.6511187500000002</c:v>
                </c:pt>
                <c:pt idx="19926">
                  <c:v>6.6514643750015994</c:v>
                </c:pt>
                <c:pt idx="19927">
                  <c:v>6.6518050000000004</c:v>
                </c:pt>
                <c:pt idx="19928">
                  <c:v>6.6522312499999998</c:v>
                </c:pt>
                <c:pt idx="19929">
                  <c:v>6.6525518750015999</c:v>
                </c:pt>
                <c:pt idx="19930">
                  <c:v>6.6529937500000003</c:v>
                </c:pt>
                <c:pt idx="19931">
                  <c:v>6.6534050000000002</c:v>
                </c:pt>
                <c:pt idx="19932">
                  <c:v>6.6538537499999997</c:v>
                </c:pt>
                <c:pt idx="19933">
                  <c:v>6.6541893750016001</c:v>
                </c:pt>
                <c:pt idx="19934">
                  <c:v>6.6546112500000003</c:v>
                </c:pt>
                <c:pt idx="19935">
                  <c:v>6.6549993750015997</c:v>
                </c:pt>
                <c:pt idx="19936">
                  <c:v>6.6553743750015997</c:v>
                </c:pt>
                <c:pt idx="19937">
                  <c:v>6.6557899999999997</c:v>
                </c:pt>
                <c:pt idx="19938">
                  <c:v>6.6561674999999996</c:v>
                </c:pt>
                <c:pt idx="19939">
                  <c:v>6.6560268750015998</c:v>
                </c:pt>
                <c:pt idx="19940">
                  <c:v>6.6556537499999999</c:v>
                </c:pt>
                <c:pt idx="19941">
                  <c:v>6.6552631250015999</c:v>
                </c:pt>
                <c:pt idx="19942">
                  <c:v>6.6548868750015995</c:v>
                </c:pt>
                <c:pt idx="19943">
                  <c:v>6.6545468750015999</c:v>
                </c:pt>
                <c:pt idx="19944">
                  <c:v>6.6540068750015999</c:v>
                </c:pt>
                <c:pt idx="19945">
                  <c:v>6.6534987499999998</c:v>
                </c:pt>
                <c:pt idx="19946">
                  <c:v>6.6530506250016002</c:v>
                </c:pt>
                <c:pt idx="19947">
                  <c:v>6.6526281250016002</c:v>
                </c:pt>
                <c:pt idx="19948">
                  <c:v>6.6522987499999999</c:v>
                </c:pt>
                <c:pt idx="19949">
                  <c:v>6.6519312499999996</c:v>
                </c:pt>
                <c:pt idx="19950">
                  <c:v>6.6522537499999999</c:v>
                </c:pt>
                <c:pt idx="19951">
                  <c:v>6.6526243750015999</c:v>
                </c:pt>
                <c:pt idx="19952">
                  <c:v>6.6529968750016</c:v>
                </c:pt>
                <c:pt idx="19953">
                  <c:v>6.6529587499999998</c:v>
                </c:pt>
                <c:pt idx="19954">
                  <c:v>6.6533081250016002</c:v>
                </c:pt>
                <c:pt idx="19955">
                  <c:v>6.6536299999999997</c:v>
                </c:pt>
                <c:pt idx="19956">
                  <c:v>6.6540081250015994</c:v>
                </c:pt>
                <c:pt idx="19957">
                  <c:v>6.6543681250016</c:v>
                </c:pt>
                <c:pt idx="19958">
                  <c:v>6.6547043750016002</c:v>
                </c:pt>
                <c:pt idx="19959">
                  <c:v>6.6546231250016001</c:v>
                </c:pt>
                <c:pt idx="19960">
                  <c:v>6.6542868750016</c:v>
                </c:pt>
                <c:pt idx="19961">
                  <c:v>6.6538006250016002</c:v>
                </c:pt>
                <c:pt idx="19962">
                  <c:v>6.6533831250016</c:v>
                </c:pt>
                <c:pt idx="19963">
                  <c:v>6.6528606250015994</c:v>
                </c:pt>
                <c:pt idx="19964">
                  <c:v>6.6525368750015996</c:v>
                </c:pt>
                <c:pt idx="19965">
                  <c:v>6.6518881250015998</c:v>
                </c:pt>
                <c:pt idx="19966">
                  <c:v>6.6511149999999999</c:v>
                </c:pt>
                <c:pt idx="19967">
                  <c:v>6.6506993750015999</c:v>
                </c:pt>
                <c:pt idx="19968">
                  <c:v>6.6503093750015996</c:v>
                </c:pt>
                <c:pt idx="19969">
                  <c:v>6.6499568750015996</c:v>
                </c:pt>
                <c:pt idx="19970">
                  <c:v>6.6493518750015994</c:v>
                </c:pt>
                <c:pt idx="19971">
                  <c:v>6.6489124999999998</c:v>
                </c:pt>
                <c:pt idx="19972">
                  <c:v>6.6485649999999996</c:v>
                </c:pt>
                <c:pt idx="19973">
                  <c:v>6.6482250000000001</c:v>
                </c:pt>
                <c:pt idx="19974">
                  <c:v>6.6478087500000003</c:v>
                </c:pt>
                <c:pt idx="19975">
                  <c:v>6.6476887500000004</c:v>
                </c:pt>
                <c:pt idx="19976">
                  <c:v>6.6473174999999998</c:v>
                </c:pt>
                <c:pt idx="19977">
                  <c:v>6.6469881250015996</c:v>
                </c:pt>
                <c:pt idx="19978">
                  <c:v>6.6465787499999998</c:v>
                </c:pt>
                <c:pt idx="19979">
                  <c:v>6.6462468750015997</c:v>
                </c:pt>
                <c:pt idx="19980">
                  <c:v>6.6458250000000003</c:v>
                </c:pt>
                <c:pt idx="19981">
                  <c:v>6.6458193750015999</c:v>
                </c:pt>
                <c:pt idx="19982">
                  <c:v>6.6460681250015998</c:v>
                </c:pt>
                <c:pt idx="19983">
                  <c:v>6.6464468750016001</c:v>
                </c:pt>
                <c:pt idx="19984">
                  <c:v>6.6467725</c:v>
                </c:pt>
                <c:pt idx="19985">
                  <c:v>6.6472268750015999</c:v>
                </c:pt>
                <c:pt idx="19986">
                  <c:v>6.6475999999999997</c:v>
                </c:pt>
                <c:pt idx="19987">
                  <c:v>6.6480062499999999</c:v>
                </c:pt>
                <c:pt idx="19988">
                  <c:v>6.6484025000000004</c:v>
                </c:pt>
                <c:pt idx="19989">
                  <c:v>6.6487356250016001</c:v>
                </c:pt>
                <c:pt idx="19990">
                  <c:v>6.6490656250016</c:v>
                </c:pt>
                <c:pt idx="19991">
                  <c:v>6.6494531250015996</c:v>
                </c:pt>
                <c:pt idx="19992">
                  <c:v>6.6498887499999997</c:v>
                </c:pt>
                <c:pt idx="19993">
                  <c:v>6.65029</c:v>
                </c:pt>
                <c:pt idx="19994">
                  <c:v>6.6506350000000003</c:v>
                </c:pt>
                <c:pt idx="19995">
                  <c:v>6.6510012500000002</c:v>
                </c:pt>
                <c:pt idx="19996">
                  <c:v>6.6513937500000004</c:v>
                </c:pt>
                <c:pt idx="19997">
                  <c:v>6.6517231250015998</c:v>
                </c:pt>
                <c:pt idx="19998">
                  <c:v>6.6520774999999999</c:v>
                </c:pt>
                <c:pt idx="19999">
                  <c:v>6.6524806250015995</c:v>
                </c:pt>
                <c:pt idx="20000">
                  <c:v>6.6528831250015994</c:v>
                </c:pt>
                <c:pt idx="20001">
                  <c:v>6.6532193750015995</c:v>
                </c:pt>
                <c:pt idx="20002">
                  <c:v>6.6535650000000004</c:v>
                </c:pt>
                <c:pt idx="20003">
                  <c:v>6.6539006250016</c:v>
                </c:pt>
                <c:pt idx="20004">
                  <c:v>6.6542475000000003</c:v>
                </c:pt>
                <c:pt idx="20005">
                  <c:v>6.6545968750015998</c:v>
                </c:pt>
                <c:pt idx="20006">
                  <c:v>6.6549881250015996</c:v>
                </c:pt>
                <c:pt idx="20007">
                  <c:v>6.6546456250016002</c:v>
                </c:pt>
                <c:pt idx="20008">
                  <c:v>6.6539299999999999</c:v>
                </c:pt>
                <c:pt idx="20009">
                  <c:v>6.6535562500000003</c:v>
                </c:pt>
                <c:pt idx="20010">
                  <c:v>6.6530787499999997</c:v>
                </c:pt>
                <c:pt idx="20011">
                  <c:v>6.6524918750015996</c:v>
                </c:pt>
                <c:pt idx="20012">
                  <c:v>6.6519399999999997</c:v>
                </c:pt>
                <c:pt idx="20013">
                  <c:v>6.6513237500000004</c:v>
                </c:pt>
                <c:pt idx="20014">
                  <c:v>6.6507593750015994</c:v>
                </c:pt>
                <c:pt idx="20015">
                  <c:v>6.6502568750015998</c:v>
                </c:pt>
                <c:pt idx="20016">
                  <c:v>6.6498100000000004</c:v>
                </c:pt>
                <c:pt idx="20017">
                  <c:v>6.6494162499999998</c:v>
                </c:pt>
                <c:pt idx="20018">
                  <c:v>6.6490487500000004</c:v>
                </c:pt>
                <c:pt idx="20019">
                  <c:v>6.6487168750015995</c:v>
                </c:pt>
                <c:pt idx="20020">
                  <c:v>6.6482562500000002</c:v>
                </c:pt>
                <c:pt idx="20021">
                  <c:v>6.6478056250015998</c:v>
                </c:pt>
                <c:pt idx="20022">
                  <c:v>6.6473806250015999</c:v>
                </c:pt>
                <c:pt idx="20023">
                  <c:v>6.6468299999999996</c:v>
                </c:pt>
                <c:pt idx="20024">
                  <c:v>6.6462512499999997</c:v>
                </c:pt>
                <c:pt idx="20025">
                  <c:v>6.6455968750015995</c:v>
                </c:pt>
                <c:pt idx="20026">
                  <c:v>6.64525875</c:v>
                </c:pt>
                <c:pt idx="20027">
                  <c:v>6.6446750000000003</c:v>
                </c:pt>
                <c:pt idx="20028">
                  <c:v>6.6441074999999996</c:v>
                </c:pt>
                <c:pt idx="20029">
                  <c:v>6.6436712499999997</c:v>
                </c:pt>
                <c:pt idx="20030">
                  <c:v>6.6432931250016001</c:v>
                </c:pt>
                <c:pt idx="20031">
                  <c:v>6.6429431250016</c:v>
                </c:pt>
                <c:pt idx="20032">
                  <c:v>6.6426049999999996</c:v>
                </c:pt>
                <c:pt idx="20033">
                  <c:v>6.6428806250015997</c:v>
                </c:pt>
                <c:pt idx="20034">
                  <c:v>6.6432525</c:v>
                </c:pt>
                <c:pt idx="20035">
                  <c:v>6.6436262499999996</c:v>
                </c:pt>
                <c:pt idx="20036">
                  <c:v>6.6439768750015995</c:v>
                </c:pt>
                <c:pt idx="20037">
                  <c:v>6.6443725000000002</c:v>
                </c:pt>
                <c:pt idx="20038">
                  <c:v>6.6448062500000002</c:v>
                </c:pt>
                <c:pt idx="20039">
                  <c:v>6.6451374999999997</c:v>
                </c:pt>
                <c:pt idx="20040">
                  <c:v>6.6455537500000004</c:v>
                </c:pt>
                <c:pt idx="20041">
                  <c:v>6.6459900000000003</c:v>
                </c:pt>
                <c:pt idx="20042">
                  <c:v>6.6463131250015994</c:v>
                </c:pt>
                <c:pt idx="20043">
                  <c:v>6.6463893750015997</c:v>
                </c:pt>
                <c:pt idx="20044">
                  <c:v>6.6459793750016001</c:v>
                </c:pt>
                <c:pt idx="20045">
                  <c:v>6.6456581250015994</c:v>
                </c:pt>
                <c:pt idx="20046">
                  <c:v>6.6456068750016</c:v>
                </c:pt>
                <c:pt idx="20047">
                  <c:v>6.6452381250016002</c:v>
                </c:pt>
                <c:pt idx="20048">
                  <c:v>6.6449131250016</c:v>
                </c:pt>
                <c:pt idx="20049">
                  <c:v>6.6445524999999996</c:v>
                </c:pt>
                <c:pt idx="20050">
                  <c:v>6.6441493750016001</c:v>
                </c:pt>
                <c:pt idx="20051">
                  <c:v>6.6438093750015996</c:v>
                </c:pt>
                <c:pt idx="20052">
                  <c:v>6.6439368750016001</c:v>
                </c:pt>
                <c:pt idx="20053">
                  <c:v>6.64359375</c:v>
                </c:pt>
                <c:pt idx="20054">
                  <c:v>6.6431975000000003</c:v>
                </c:pt>
                <c:pt idx="20055">
                  <c:v>6.6428624999999997</c:v>
                </c:pt>
                <c:pt idx="20056">
                  <c:v>6.6425368750015998</c:v>
                </c:pt>
                <c:pt idx="20057">
                  <c:v>6.6428799999999999</c:v>
                </c:pt>
                <c:pt idx="20058">
                  <c:v>6.6425143750015998</c:v>
                </c:pt>
                <c:pt idx="20059">
                  <c:v>6.6421700000000001</c:v>
                </c:pt>
                <c:pt idx="20060">
                  <c:v>6.6422749999999997</c:v>
                </c:pt>
                <c:pt idx="20061">
                  <c:v>6.6425318750016</c:v>
                </c:pt>
                <c:pt idx="20062">
                  <c:v>6.6428543750015994</c:v>
                </c:pt>
                <c:pt idx="20063">
                  <c:v>6.6432231250016001</c:v>
                </c:pt>
                <c:pt idx="20064">
                  <c:v>6.6435956250016002</c:v>
                </c:pt>
                <c:pt idx="20065">
                  <c:v>6.6439325</c:v>
                </c:pt>
                <c:pt idx="20066">
                  <c:v>6.6443099999999999</c:v>
                </c:pt>
                <c:pt idx="20067">
                  <c:v>6.6447000000000003</c:v>
                </c:pt>
                <c:pt idx="20068">
                  <c:v>6.64506</c:v>
                </c:pt>
                <c:pt idx="20069">
                  <c:v>6.6451087500000003</c:v>
                </c:pt>
                <c:pt idx="20070">
                  <c:v>6.6450593750015994</c:v>
                </c:pt>
                <c:pt idx="20071">
                  <c:v>6.6446649999999998</c:v>
                </c:pt>
                <c:pt idx="20072">
                  <c:v>6.6443356250015997</c:v>
                </c:pt>
                <c:pt idx="20073">
                  <c:v>6.6447231250016001</c:v>
                </c:pt>
                <c:pt idx="20074">
                  <c:v>6.6450443750015999</c:v>
                </c:pt>
                <c:pt idx="20075">
                  <c:v>6.6453806250016001</c:v>
                </c:pt>
                <c:pt idx="20076">
                  <c:v>6.6456031250015997</c:v>
                </c:pt>
                <c:pt idx="20077">
                  <c:v>6.6451650000000004</c:v>
                </c:pt>
                <c:pt idx="20078">
                  <c:v>6.6448006250015998</c:v>
                </c:pt>
                <c:pt idx="20079">
                  <c:v>6.6444606250015994</c:v>
                </c:pt>
                <c:pt idx="20080">
                  <c:v>6.6440781250015997</c:v>
                </c:pt>
                <c:pt idx="20081">
                  <c:v>6.643675</c:v>
                </c:pt>
                <c:pt idx="20082">
                  <c:v>6.6432106250015996</c:v>
                </c:pt>
                <c:pt idx="20083">
                  <c:v>6.6427725000000004</c:v>
                </c:pt>
                <c:pt idx="20084">
                  <c:v>6.6423449999999997</c:v>
                </c:pt>
                <c:pt idx="20085">
                  <c:v>6.6418606250016001</c:v>
                </c:pt>
                <c:pt idx="20086">
                  <c:v>6.6415212500000003</c:v>
                </c:pt>
                <c:pt idx="20087">
                  <c:v>6.6411375000000001</c:v>
                </c:pt>
                <c:pt idx="20088">
                  <c:v>6.6407518750015999</c:v>
                </c:pt>
                <c:pt idx="20089">
                  <c:v>6.6402568750016</c:v>
                </c:pt>
                <c:pt idx="20090">
                  <c:v>6.6397118750016002</c:v>
                </c:pt>
                <c:pt idx="20091">
                  <c:v>6.6391400000000003</c:v>
                </c:pt>
                <c:pt idx="20092">
                  <c:v>6.6386343750016001</c:v>
                </c:pt>
                <c:pt idx="20093">
                  <c:v>6.6381224999999997</c:v>
                </c:pt>
                <c:pt idx="20094">
                  <c:v>6.6375581250015996</c:v>
                </c:pt>
                <c:pt idx="20095">
                  <c:v>6.6370656250015996</c:v>
                </c:pt>
                <c:pt idx="20096">
                  <c:v>6.6366181250015996</c:v>
                </c:pt>
                <c:pt idx="20097">
                  <c:v>6.6362762499999999</c:v>
                </c:pt>
                <c:pt idx="20098">
                  <c:v>6.6358962500000001</c:v>
                </c:pt>
                <c:pt idx="20099">
                  <c:v>6.6355506250016001</c:v>
                </c:pt>
                <c:pt idx="20100">
                  <c:v>6.6350462500000003</c:v>
                </c:pt>
                <c:pt idx="20101">
                  <c:v>6.6345606250015994</c:v>
                </c:pt>
                <c:pt idx="20102">
                  <c:v>6.6341493750015994</c:v>
                </c:pt>
                <c:pt idx="20103">
                  <c:v>6.6337437499999998</c:v>
                </c:pt>
                <c:pt idx="20104">
                  <c:v>6.6339412500000003</c:v>
                </c:pt>
                <c:pt idx="20105">
                  <c:v>6.6343100000000002</c:v>
                </c:pt>
                <c:pt idx="20106">
                  <c:v>6.6343106250016</c:v>
                </c:pt>
                <c:pt idx="20107">
                  <c:v>6.6346506250015995</c:v>
                </c:pt>
                <c:pt idx="20108">
                  <c:v>6.6350068750015998</c:v>
                </c:pt>
                <c:pt idx="20109">
                  <c:v>6.6354631250015998</c:v>
                </c:pt>
                <c:pt idx="20110">
                  <c:v>6.6357875000000002</c:v>
                </c:pt>
                <c:pt idx="20111">
                  <c:v>6.6362137499999996</c:v>
                </c:pt>
                <c:pt idx="20112">
                  <c:v>6.6365881250015999</c:v>
                </c:pt>
                <c:pt idx="20113">
                  <c:v>6.6369518750015999</c:v>
                </c:pt>
                <c:pt idx="20114">
                  <c:v>6.6373818750015996</c:v>
                </c:pt>
                <c:pt idx="20115">
                  <c:v>6.6379006250015999</c:v>
                </c:pt>
                <c:pt idx="20116">
                  <c:v>6.6382343750016002</c:v>
                </c:pt>
                <c:pt idx="20117">
                  <c:v>6.6385787499999998</c:v>
                </c:pt>
                <c:pt idx="20118">
                  <c:v>6.6389081250016</c:v>
                </c:pt>
                <c:pt idx="20119">
                  <c:v>6.6392724999999997</c:v>
                </c:pt>
                <c:pt idx="20120">
                  <c:v>6.6396643750016002</c:v>
                </c:pt>
                <c:pt idx="20121">
                  <c:v>6.6400993750015997</c:v>
                </c:pt>
                <c:pt idx="20122">
                  <c:v>6.6405012499999998</c:v>
                </c:pt>
                <c:pt idx="20123">
                  <c:v>6.6408649999999998</c:v>
                </c:pt>
                <c:pt idx="20124">
                  <c:v>6.6411893750016002</c:v>
                </c:pt>
                <c:pt idx="20125">
                  <c:v>6.6415625</c:v>
                </c:pt>
                <c:pt idx="20126">
                  <c:v>6.6412224999999996</c:v>
                </c:pt>
                <c:pt idx="20127">
                  <c:v>6.6408924999999996</c:v>
                </c:pt>
                <c:pt idx="20128">
                  <c:v>6.6405362500000003</c:v>
                </c:pt>
                <c:pt idx="20129">
                  <c:v>6.6401050000000001</c:v>
                </c:pt>
                <c:pt idx="20130">
                  <c:v>6.6396100000000002</c:v>
                </c:pt>
                <c:pt idx="20131">
                  <c:v>6.6390662499999999</c:v>
                </c:pt>
                <c:pt idx="20132">
                  <c:v>6.6385800000000001</c:v>
                </c:pt>
                <c:pt idx="20133">
                  <c:v>6.6379806250015996</c:v>
                </c:pt>
                <c:pt idx="20134">
                  <c:v>6.6375968750015995</c:v>
                </c:pt>
                <c:pt idx="20135">
                  <c:v>6.6372650000000002</c:v>
                </c:pt>
                <c:pt idx="20136">
                  <c:v>6.6365474999999998</c:v>
                </c:pt>
                <c:pt idx="20137">
                  <c:v>6.6361600000000003</c:v>
                </c:pt>
                <c:pt idx="20138">
                  <c:v>6.6358006250015995</c:v>
                </c:pt>
                <c:pt idx="20139">
                  <c:v>6.6353799999999996</c:v>
                </c:pt>
                <c:pt idx="20140">
                  <c:v>6.6350150000000001</c:v>
                </c:pt>
                <c:pt idx="20141">
                  <c:v>6.6343612500000004</c:v>
                </c:pt>
                <c:pt idx="20142">
                  <c:v>6.6337343750016</c:v>
                </c:pt>
                <c:pt idx="20143">
                  <c:v>6.6333387500000001</c:v>
                </c:pt>
                <c:pt idx="20144">
                  <c:v>6.6328193750016</c:v>
                </c:pt>
                <c:pt idx="20145">
                  <c:v>6.6323187499999996</c:v>
                </c:pt>
                <c:pt idx="20146">
                  <c:v>6.6319256250015997</c:v>
                </c:pt>
                <c:pt idx="20147">
                  <c:v>6.6315900000000001</c:v>
                </c:pt>
                <c:pt idx="20148">
                  <c:v>6.6315200000000001</c:v>
                </c:pt>
                <c:pt idx="20149">
                  <c:v>6.6318531250015997</c:v>
                </c:pt>
                <c:pt idx="20150">
                  <c:v>6.6322643750015997</c:v>
                </c:pt>
                <c:pt idx="20151">
                  <c:v>6.6325862500000001</c:v>
                </c:pt>
                <c:pt idx="20152">
                  <c:v>6.6329750000000001</c:v>
                </c:pt>
                <c:pt idx="20153">
                  <c:v>6.6333025000000001</c:v>
                </c:pt>
                <c:pt idx="20154">
                  <c:v>6.6336762499999997</c:v>
                </c:pt>
                <c:pt idx="20155">
                  <c:v>6.6340493750015996</c:v>
                </c:pt>
                <c:pt idx="20156">
                  <c:v>6.6344462499999999</c:v>
                </c:pt>
                <c:pt idx="20157">
                  <c:v>6.6347800000000001</c:v>
                </c:pt>
                <c:pt idx="20158">
                  <c:v>6.6351750000000003</c:v>
                </c:pt>
                <c:pt idx="20159">
                  <c:v>6.6355381250015997</c:v>
                </c:pt>
                <c:pt idx="20160">
                  <c:v>6.6352231250016001</c:v>
                </c:pt>
                <c:pt idx="20161">
                  <c:v>6.6347943750015999</c:v>
                </c:pt>
                <c:pt idx="20162">
                  <c:v>6.6344512499999997</c:v>
                </c:pt>
                <c:pt idx="20163">
                  <c:v>6.6340424999999996</c:v>
                </c:pt>
                <c:pt idx="20164">
                  <c:v>6.6341093750016</c:v>
                </c:pt>
                <c:pt idx="20165">
                  <c:v>6.63453625</c:v>
                </c:pt>
                <c:pt idx="20166">
                  <c:v>6.6349062500000002</c:v>
                </c:pt>
                <c:pt idx="20167">
                  <c:v>6.6352712499999997</c:v>
                </c:pt>
                <c:pt idx="20168">
                  <c:v>6.6355950000000004</c:v>
                </c:pt>
                <c:pt idx="20169">
                  <c:v>6.6359493750015996</c:v>
                </c:pt>
                <c:pt idx="20170">
                  <c:v>6.6363037499999997</c:v>
                </c:pt>
                <c:pt idx="20171">
                  <c:v>6.6366474999999996</c:v>
                </c:pt>
                <c:pt idx="20172">
                  <c:v>6.6370624999999999</c:v>
                </c:pt>
                <c:pt idx="20173">
                  <c:v>6.6374487499999999</c:v>
                </c:pt>
                <c:pt idx="20174">
                  <c:v>6.6377743750015998</c:v>
                </c:pt>
                <c:pt idx="20175">
                  <c:v>6.6373112499999998</c:v>
                </c:pt>
                <c:pt idx="20176">
                  <c:v>6.6368737500000003</c:v>
                </c:pt>
                <c:pt idx="20177">
                  <c:v>6.6364687499999997</c:v>
                </c:pt>
                <c:pt idx="20178">
                  <c:v>6.6359824999999999</c:v>
                </c:pt>
                <c:pt idx="20179">
                  <c:v>6.6355581250015998</c:v>
                </c:pt>
                <c:pt idx="20180">
                  <c:v>6.6352374999999997</c:v>
                </c:pt>
                <c:pt idx="20181">
                  <c:v>6.6348268750015995</c:v>
                </c:pt>
                <c:pt idx="20182">
                  <c:v>6.6344762499999996</c:v>
                </c:pt>
                <c:pt idx="20183">
                  <c:v>6.6341524999999999</c:v>
                </c:pt>
                <c:pt idx="20184">
                  <c:v>6.6337362500000001</c:v>
                </c:pt>
                <c:pt idx="20185">
                  <c:v>6.6332050000000002</c:v>
                </c:pt>
                <c:pt idx="20186">
                  <c:v>6.6326499999999999</c:v>
                </c:pt>
                <c:pt idx="20187">
                  <c:v>6.6321731250016001</c:v>
                </c:pt>
                <c:pt idx="20188">
                  <c:v>6.6317781250015999</c:v>
                </c:pt>
                <c:pt idx="20189">
                  <c:v>6.6314225000000002</c:v>
                </c:pt>
                <c:pt idx="20190">
                  <c:v>6.6310324999999999</c:v>
                </c:pt>
                <c:pt idx="20191">
                  <c:v>6.6313562499999996</c:v>
                </c:pt>
                <c:pt idx="20192">
                  <c:v>6.6317137500000003</c:v>
                </c:pt>
                <c:pt idx="20193">
                  <c:v>6.6320868750016002</c:v>
                </c:pt>
                <c:pt idx="20194">
                  <c:v>6.6324693750015999</c:v>
                </c:pt>
                <c:pt idx="20195">
                  <c:v>6.6328518750015997</c:v>
                </c:pt>
                <c:pt idx="20196">
                  <c:v>6.6324987499999999</c:v>
                </c:pt>
                <c:pt idx="20197">
                  <c:v>6.6325087500000004</c:v>
                </c:pt>
                <c:pt idx="20198">
                  <c:v>6.6321462499999999</c:v>
                </c:pt>
                <c:pt idx="20199">
                  <c:v>6.6321450000000004</c:v>
                </c:pt>
                <c:pt idx="20200">
                  <c:v>6.6324775000000002</c:v>
                </c:pt>
                <c:pt idx="20201">
                  <c:v>6.6326824999999996</c:v>
                </c:pt>
                <c:pt idx="20202">
                  <c:v>6.6323100000000004</c:v>
                </c:pt>
                <c:pt idx="20203">
                  <c:v>6.6319256250015997</c:v>
                </c:pt>
                <c:pt idx="20204">
                  <c:v>6.6315268750016001</c:v>
                </c:pt>
                <c:pt idx="20205">
                  <c:v>6.6311787500000001</c:v>
                </c:pt>
                <c:pt idx="20206">
                  <c:v>6.6308143750015995</c:v>
                </c:pt>
                <c:pt idx="20207">
                  <c:v>6.6307106250015995</c:v>
                </c:pt>
                <c:pt idx="20208">
                  <c:v>6.6310843750016</c:v>
                </c:pt>
                <c:pt idx="20209">
                  <c:v>6.6314762500000004</c:v>
                </c:pt>
                <c:pt idx="20210">
                  <c:v>6.6318074999999999</c:v>
                </c:pt>
                <c:pt idx="20211">
                  <c:v>6.6321993750015995</c:v>
                </c:pt>
                <c:pt idx="20212">
                  <c:v>6.6326206250016</c:v>
                </c:pt>
                <c:pt idx="20213">
                  <c:v>6.6331143750015995</c:v>
                </c:pt>
                <c:pt idx="20214">
                  <c:v>6.63354</c:v>
                </c:pt>
                <c:pt idx="20215">
                  <c:v>6.6339187500000003</c:v>
                </c:pt>
                <c:pt idx="20216">
                  <c:v>6.6343193750016001</c:v>
                </c:pt>
                <c:pt idx="20217">
                  <c:v>6.6339199999999998</c:v>
                </c:pt>
                <c:pt idx="20218">
                  <c:v>6.6335181250015998</c:v>
                </c:pt>
                <c:pt idx="20219">
                  <c:v>6.6330268750016002</c:v>
                </c:pt>
                <c:pt idx="20220">
                  <c:v>6.6327037500000001</c:v>
                </c:pt>
                <c:pt idx="20221">
                  <c:v>6.6323018750016001</c:v>
                </c:pt>
                <c:pt idx="20222">
                  <c:v>6.6319418750015995</c:v>
                </c:pt>
                <c:pt idx="20223">
                  <c:v>6.6314599999999997</c:v>
                </c:pt>
                <c:pt idx="20224">
                  <c:v>6.6310893750015998</c:v>
                </c:pt>
                <c:pt idx="20225">
                  <c:v>6.6314993750015994</c:v>
                </c:pt>
                <c:pt idx="20226">
                  <c:v>6.6318437499999998</c:v>
                </c:pt>
                <c:pt idx="20227">
                  <c:v>6.6321812500000004</c:v>
                </c:pt>
                <c:pt idx="20228">
                  <c:v>6.6319368750015997</c:v>
                </c:pt>
                <c:pt idx="20229">
                  <c:v>6.6314824999999997</c:v>
                </c:pt>
                <c:pt idx="20230">
                  <c:v>6.630935</c:v>
                </c:pt>
                <c:pt idx="20231">
                  <c:v>6.6303906250016</c:v>
                </c:pt>
                <c:pt idx="20232">
                  <c:v>6.6300143750015996</c:v>
                </c:pt>
                <c:pt idx="20233">
                  <c:v>6.6296237500000004</c:v>
                </c:pt>
                <c:pt idx="20234">
                  <c:v>6.6291781250015998</c:v>
                </c:pt>
                <c:pt idx="20235">
                  <c:v>6.6287812500000003</c:v>
                </c:pt>
                <c:pt idx="20236">
                  <c:v>6.6284031250015998</c:v>
                </c:pt>
                <c:pt idx="20237">
                  <c:v>6.6280156250015994</c:v>
                </c:pt>
                <c:pt idx="20238">
                  <c:v>6.6274768750015998</c:v>
                </c:pt>
                <c:pt idx="20239">
                  <c:v>6.6269518750016001</c:v>
                </c:pt>
                <c:pt idx="20240">
                  <c:v>6.6264568750016002</c:v>
                </c:pt>
                <c:pt idx="20241">
                  <c:v>6.6259943750015999</c:v>
                </c:pt>
                <c:pt idx="20242">
                  <c:v>6.6255543750015997</c:v>
                </c:pt>
                <c:pt idx="20243">
                  <c:v>6.6251924999999998</c:v>
                </c:pt>
                <c:pt idx="20244">
                  <c:v>6.6247800000000003</c:v>
                </c:pt>
                <c:pt idx="20245">
                  <c:v>6.6243731250015996</c:v>
                </c:pt>
                <c:pt idx="20246">
                  <c:v>6.6239850000000002</c:v>
                </c:pt>
                <c:pt idx="20247">
                  <c:v>6.6236300000000004</c:v>
                </c:pt>
                <c:pt idx="20248">
                  <c:v>6.6232468750016</c:v>
                </c:pt>
                <c:pt idx="20249">
                  <c:v>6.6228562499999999</c:v>
                </c:pt>
                <c:pt idx="20250">
                  <c:v>6.6224468750016001</c:v>
                </c:pt>
                <c:pt idx="20251">
                  <c:v>6.6222006250016001</c:v>
                </c:pt>
                <c:pt idx="20252">
                  <c:v>6.6224531250015994</c:v>
                </c:pt>
                <c:pt idx="20253">
                  <c:v>6.6228212500000003</c:v>
                </c:pt>
                <c:pt idx="20254">
                  <c:v>6.6231906250015999</c:v>
                </c:pt>
                <c:pt idx="20255">
                  <c:v>6.6235400000000002</c:v>
                </c:pt>
                <c:pt idx="20256">
                  <c:v>6.6238893750015997</c:v>
                </c:pt>
                <c:pt idx="20257">
                  <c:v>6.6242768750016001</c:v>
                </c:pt>
                <c:pt idx="20258">
                  <c:v>6.6246274999999999</c:v>
                </c:pt>
                <c:pt idx="20259">
                  <c:v>6.6249599999999997</c:v>
                </c:pt>
                <c:pt idx="20260">
                  <c:v>6.6254256250015997</c:v>
                </c:pt>
                <c:pt idx="20261">
                  <c:v>6.6258368750015997</c:v>
                </c:pt>
                <c:pt idx="20262">
                  <c:v>6.6261725</c:v>
                </c:pt>
                <c:pt idx="20263">
                  <c:v>6.6265437499999997</c:v>
                </c:pt>
                <c:pt idx="20264">
                  <c:v>6.6268824999999998</c:v>
                </c:pt>
                <c:pt idx="20265">
                  <c:v>6.6272781250015997</c:v>
                </c:pt>
                <c:pt idx="20266">
                  <c:v>6.6276031250015999</c:v>
                </c:pt>
                <c:pt idx="20267">
                  <c:v>6.6279562500000004</c:v>
                </c:pt>
                <c:pt idx="20268">
                  <c:v>6.6282887500000003</c:v>
                </c:pt>
                <c:pt idx="20269">
                  <c:v>6.6286587499999996</c:v>
                </c:pt>
                <c:pt idx="20270">
                  <c:v>6.6289912500000003</c:v>
                </c:pt>
                <c:pt idx="20271">
                  <c:v>6.6288156250016002</c:v>
                </c:pt>
                <c:pt idx="20272">
                  <c:v>6.6284806250015995</c:v>
                </c:pt>
                <c:pt idx="20273">
                  <c:v>6.6280706250015999</c:v>
                </c:pt>
                <c:pt idx="20274">
                  <c:v>6.6277306250015995</c:v>
                </c:pt>
                <c:pt idx="20275">
                  <c:v>6.6273850000000003</c:v>
                </c:pt>
                <c:pt idx="20276">
                  <c:v>6.6269981250015997</c:v>
                </c:pt>
                <c:pt idx="20277">
                  <c:v>6.6265443750015995</c:v>
                </c:pt>
                <c:pt idx="20278">
                  <c:v>6.6260818750016002</c:v>
                </c:pt>
                <c:pt idx="20279">
                  <c:v>6.6255949999999997</c:v>
                </c:pt>
                <c:pt idx="20280">
                  <c:v>6.6251387499999996</c:v>
                </c:pt>
                <c:pt idx="20281">
                  <c:v>6.6247693750016001</c:v>
                </c:pt>
                <c:pt idx="20282">
                  <c:v>6.6244068750015996</c:v>
                </c:pt>
                <c:pt idx="20283">
                  <c:v>6.6240868750016002</c:v>
                </c:pt>
                <c:pt idx="20284">
                  <c:v>6.6236962500000001</c:v>
                </c:pt>
                <c:pt idx="20285">
                  <c:v>6.6233718750015997</c:v>
                </c:pt>
                <c:pt idx="20286">
                  <c:v>6.6230399999999996</c:v>
                </c:pt>
                <c:pt idx="20287">
                  <c:v>6.6230681250016001</c:v>
                </c:pt>
                <c:pt idx="20288">
                  <c:v>6.6227318750016</c:v>
                </c:pt>
                <c:pt idx="20289">
                  <c:v>6.6222962499999998</c:v>
                </c:pt>
                <c:pt idx="20290">
                  <c:v>6.6219562500000002</c:v>
                </c:pt>
                <c:pt idx="20291">
                  <c:v>6.6215662499999999</c:v>
                </c:pt>
                <c:pt idx="20292">
                  <c:v>6.62113</c:v>
                </c:pt>
                <c:pt idx="20293">
                  <c:v>6.62067125</c:v>
                </c:pt>
                <c:pt idx="20294">
                  <c:v>6.6202312499999998</c:v>
                </c:pt>
                <c:pt idx="20295">
                  <c:v>6.6199031250016001</c:v>
                </c:pt>
                <c:pt idx="20296">
                  <c:v>6.6195337500000004</c:v>
                </c:pt>
                <c:pt idx="20297">
                  <c:v>6.6191831250015998</c:v>
                </c:pt>
                <c:pt idx="20298">
                  <c:v>6.61883</c:v>
                </c:pt>
                <c:pt idx="20299">
                  <c:v>6.6184612500000002</c:v>
                </c:pt>
                <c:pt idx="20300">
                  <c:v>6.6183612500000004</c:v>
                </c:pt>
                <c:pt idx="20301">
                  <c:v>6.6187368750015994</c:v>
                </c:pt>
                <c:pt idx="20302">
                  <c:v>6.6191406250015996</c:v>
                </c:pt>
                <c:pt idx="20303">
                  <c:v>6.6195849999999998</c:v>
                </c:pt>
                <c:pt idx="20304">
                  <c:v>6.61992125</c:v>
                </c:pt>
                <c:pt idx="20305">
                  <c:v>6.6203225000000003</c:v>
                </c:pt>
                <c:pt idx="20306">
                  <c:v>6.6207406250015994</c:v>
                </c:pt>
                <c:pt idx="20307">
                  <c:v>6.6211737499999996</c:v>
                </c:pt>
                <c:pt idx="20308">
                  <c:v>6.6215443750015996</c:v>
                </c:pt>
                <c:pt idx="20309">
                  <c:v>6.6215518750015994</c:v>
                </c:pt>
                <c:pt idx="20310">
                  <c:v>6.6211743750015994</c:v>
                </c:pt>
                <c:pt idx="20311">
                  <c:v>6.6208918750015995</c:v>
                </c:pt>
                <c:pt idx="20312">
                  <c:v>6.6204518750016002</c:v>
                </c:pt>
                <c:pt idx="20313">
                  <c:v>6.6200574999999997</c:v>
                </c:pt>
                <c:pt idx="20314">
                  <c:v>6.6197218750015994</c:v>
                </c:pt>
                <c:pt idx="20315">
                  <c:v>6.6193781250015995</c:v>
                </c:pt>
                <c:pt idx="20316">
                  <c:v>6.6192793750016001</c:v>
                </c:pt>
                <c:pt idx="20317">
                  <c:v>6.6188737499999997</c:v>
                </c:pt>
                <c:pt idx="20318">
                  <c:v>6.6184349999999998</c:v>
                </c:pt>
                <c:pt idx="20319">
                  <c:v>6.61822</c:v>
                </c:pt>
                <c:pt idx="20320">
                  <c:v>6.61780875</c:v>
                </c:pt>
                <c:pt idx="20321">
                  <c:v>6.6172506250016001</c:v>
                </c:pt>
                <c:pt idx="20322">
                  <c:v>6.6166612499999999</c:v>
                </c:pt>
                <c:pt idx="20323">
                  <c:v>6.6161025000000002</c:v>
                </c:pt>
                <c:pt idx="20324">
                  <c:v>6.6156193750016001</c:v>
                </c:pt>
                <c:pt idx="20325">
                  <c:v>6.6152012500000001</c:v>
                </c:pt>
                <c:pt idx="20326">
                  <c:v>6.6148112499999998</c:v>
                </c:pt>
                <c:pt idx="20327">
                  <c:v>6.6144731250015996</c:v>
                </c:pt>
                <c:pt idx="20328">
                  <c:v>6.6148087499999999</c:v>
                </c:pt>
                <c:pt idx="20329">
                  <c:v>6.6152406250015998</c:v>
                </c:pt>
                <c:pt idx="20330">
                  <c:v>6.6155862499999998</c:v>
                </c:pt>
                <c:pt idx="20331">
                  <c:v>6.6160062499999999</c:v>
                </c:pt>
                <c:pt idx="20332">
                  <c:v>6.61637875</c:v>
                </c:pt>
                <c:pt idx="20333">
                  <c:v>6.6167024999999997</c:v>
                </c:pt>
                <c:pt idx="20334">
                  <c:v>6.6170450000000001</c:v>
                </c:pt>
                <c:pt idx="20335">
                  <c:v>6.6173931250016</c:v>
                </c:pt>
                <c:pt idx="20336">
                  <c:v>6.6177506250015998</c:v>
                </c:pt>
                <c:pt idx="20337">
                  <c:v>6.6180718750015997</c:v>
                </c:pt>
                <c:pt idx="20338">
                  <c:v>6.6184168750015999</c:v>
                </c:pt>
                <c:pt idx="20339">
                  <c:v>6.6187612500000004</c:v>
                </c:pt>
                <c:pt idx="20340">
                  <c:v>6.6190831250016</c:v>
                </c:pt>
                <c:pt idx="20341">
                  <c:v>6.6194168750015994</c:v>
                </c:pt>
                <c:pt idx="20342">
                  <c:v>6.6198625</c:v>
                </c:pt>
                <c:pt idx="20343">
                  <c:v>6.6202256250015994</c:v>
                </c:pt>
                <c:pt idx="20344">
                  <c:v>6.6206125</c:v>
                </c:pt>
                <c:pt idx="20345">
                  <c:v>6.6209712500000002</c:v>
                </c:pt>
                <c:pt idx="20346">
                  <c:v>6.6213499999999996</c:v>
                </c:pt>
                <c:pt idx="20347">
                  <c:v>6.6217156250015998</c:v>
                </c:pt>
                <c:pt idx="20348">
                  <c:v>6.6222031250016</c:v>
                </c:pt>
                <c:pt idx="20349">
                  <c:v>6.6226500000000001</c:v>
                </c:pt>
                <c:pt idx="20350">
                  <c:v>6.6230824999999998</c:v>
                </c:pt>
                <c:pt idx="20351">
                  <c:v>6.6226799999999999</c:v>
                </c:pt>
                <c:pt idx="20352">
                  <c:v>6.6222831250015997</c:v>
                </c:pt>
                <c:pt idx="20353">
                  <c:v>6.6219087500000002</c:v>
                </c:pt>
                <c:pt idx="20354">
                  <c:v>6.6213550000000003</c:v>
                </c:pt>
                <c:pt idx="20355">
                  <c:v>6.6209800000000003</c:v>
                </c:pt>
                <c:pt idx="20356">
                  <c:v>6.6206281250016001</c:v>
                </c:pt>
                <c:pt idx="20357">
                  <c:v>6.62020125</c:v>
                </c:pt>
                <c:pt idx="20358">
                  <c:v>6.6197900000000001</c:v>
                </c:pt>
                <c:pt idx="20359">
                  <c:v>6.6192362500000002</c:v>
                </c:pt>
                <c:pt idx="20360">
                  <c:v>6.6187093750015995</c:v>
                </c:pt>
                <c:pt idx="20361">
                  <c:v>6.6181787500000002</c:v>
                </c:pt>
                <c:pt idx="20362">
                  <c:v>6.6176593750016002</c:v>
                </c:pt>
                <c:pt idx="20363">
                  <c:v>6.6171468750016</c:v>
                </c:pt>
                <c:pt idx="20364">
                  <c:v>6.6167350000000003</c:v>
                </c:pt>
                <c:pt idx="20365">
                  <c:v>6.6163462500000003</c:v>
                </c:pt>
                <c:pt idx="20366">
                  <c:v>6.6158456250016</c:v>
                </c:pt>
                <c:pt idx="20367">
                  <c:v>6.6154537500000004</c:v>
                </c:pt>
                <c:pt idx="20368">
                  <c:v>6.6149899999999997</c:v>
                </c:pt>
                <c:pt idx="20369">
                  <c:v>6.6146374999999997</c:v>
                </c:pt>
                <c:pt idx="20370">
                  <c:v>6.6142562500000004</c:v>
                </c:pt>
                <c:pt idx="20371">
                  <c:v>6.6138543750015995</c:v>
                </c:pt>
                <c:pt idx="20372">
                  <c:v>6.6134787499999996</c:v>
                </c:pt>
                <c:pt idx="20373">
                  <c:v>6.6130406250015996</c:v>
                </c:pt>
                <c:pt idx="20374">
                  <c:v>6.6126275000000003</c:v>
                </c:pt>
                <c:pt idx="20375">
                  <c:v>6.6122337499999997</c:v>
                </c:pt>
                <c:pt idx="20376">
                  <c:v>6.6118918750016</c:v>
                </c:pt>
                <c:pt idx="20377">
                  <c:v>6.6115656250015995</c:v>
                </c:pt>
                <c:pt idx="20378">
                  <c:v>6.6110606250016</c:v>
                </c:pt>
                <c:pt idx="20379">
                  <c:v>6.6106437500000004</c:v>
                </c:pt>
                <c:pt idx="20380">
                  <c:v>6.6102693750016002</c:v>
                </c:pt>
                <c:pt idx="20381">
                  <c:v>6.6098749999999997</c:v>
                </c:pt>
                <c:pt idx="20382">
                  <c:v>6.6094949999999999</c:v>
                </c:pt>
                <c:pt idx="20383">
                  <c:v>6.6090981250015997</c:v>
                </c:pt>
                <c:pt idx="20384">
                  <c:v>6.6090987500000002</c:v>
                </c:pt>
                <c:pt idx="20385">
                  <c:v>6.6094412499999997</c:v>
                </c:pt>
                <c:pt idx="20386">
                  <c:v>6.6098031250015996</c:v>
                </c:pt>
                <c:pt idx="20387">
                  <c:v>6.6101737500000004</c:v>
                </c:pt>
                <c:pt idx="20388">
                  <c:v>6.6106193750015994</c:v>
                </c:pt>
                <c:pt idx="20389">
                  <c:v>6.6109412499999998</c:v>
                </c:pt>
                <c:pt idx="20390">
                  <c:v>6.6112774999999999</c:v>
                </c:pt>
                <c:pt idx="20391">
                  <c:v>6.6117974999999998</c:v>
                </c:pt>
                <c:pt idx="20392">
                  <c:v>6.6122337499999997</c:v>
                </c:pt>
                <c:pt idx="20393">
                  <c:v>6.6125800000000003</c:v>
                </c:pt>
                <c:pt idx="20394">
                  <c:v>6.6129550000000004</c:v>
                </c:pt>
                <c:pt idx="20395">
                  <c:v>6.6134037499999998</c:v>
                </c:pt>
                <c:pt idx="20396">
                  <c:v>6.61374</c:v>
                </c:pt>
                <c:pt idx="20397">
                  <c:v>6.6141756250016002</c:v>
                </c:pt>
                <c:pt idx="20398">
                  <c:v>6.6146056250015999</c:v>
                </c:pt>
                <c:pt idx="20399">
                  <c:v>6.6150256250016</c:v>
                </c:pt>
                <c:pt idx="20400">
                  <c:v>6.6153906250015995</c:v>
                </c:pt>
                <c:pt idx="20401">
                  <c:v>6.6158756250015998</c:v>
                </c:pt>
                <c:pt idx="20402">
                  <c:v>6.6163556250015993</c:v>
                </c:pt>
                <c:pt idx="20403">
                  <c:v>6.6167143750015995</c:v>
                </c:pt>
                <c:pt idx="20404">
                  <c:v>6.6171968750015999</c:v>
                </c:pt>
                <c:pt idx="20405">
                  <c:v>6.6175443750016001</c:v>
                </c:pt>
                <c:pt idx="20406">
                  <c:v>6.6179093750015996</c:v>
                </c:pt>
                <c:pt idx="20407">
                  <c:v>6.6181312500000002</c:v>
                </c:pt>
                <c:pt idx="20408">
                  <c:v>6.6177099999999998</c:v>
                </c:pt>
                <c:pt idx="20409">
                  <c:v>6.6173612500000001</c:v>
                </c:pt>
                <c:pt idx="20410">
                  <c:v>6.6170687499999996</c:v>
                </c:pt>
                <c:pt idx="20411">
                  <c:v>6.6166987500000003</c:v>
                </c:pt>
                <c:pt idx="20412">
                  <c:v>6.61625</c:v>
                </c:pt>
                <c:pt idx="20413">
                  <c:v>6.6159287500000001</c:v>
                </c:pt>
                <c:pt idx="20414">
                  <c:v>6.6155206250015999</c:v>
                </c:pt>
                <c:pt idx="20415">
                  <c:v>6.6151737500000003</c:v>
                </c:pt>
                <c:pt idx="20416">
                  <c:v>6.6148387499999997</c:v>
                </c:pt>
                <c:pt idx="20417">
                  <c:v>6.6144543750015998</c:v>
                </c:pt>
                <c:pt idx="20418">
                  <c:v>6.6140875000000001</c:v>
                </c:pt>
                <c:pt idx="20419">
                  <c:v>6.6136999999999997</c:v>
                </c:pt>
                <c:pt idx="20420">
                  <c:v>6.6132543750016</c:v>
                </c:pt>
                <c:pt idx="20421">
                  <c:v>6.6127912499999999</c:v>
                </c:pt>
                <c:pt idx="20422">
                  <c:v>6.6123706250016001</c:v>
                </c:pt>
                <c:pt idx="20423">
                  <c:v>6.6119987499999997</c:v>
                </c:pt>
                <c:pt idx="20424">
                  <c:v>6.6115581250015998</c:v>
                </c:pt>
                <c:pt idx="20425">
                  <c:v>6.6109631250016001</c:v>
                </c:pt>
                <c:pt idx="20426">
                  <c:v>6.6103006250015994</c:v>
                </c:pt>
                <c:pt idx="20427">
                  <c:v>6.6099137499999996</c:v>
                </c:pt>
                <c:pt idx="20428">
                  <c:v>6.6092512499999998</c:v>
                </c:pt>
                <c:pt idx="20429">
                  <c:v>6.6086831250015994</c:v>
                </c:pt>
                <c:pt idx="20430">
                  <c:v>6.6083156250016</c:v>
                </c:pt>
                <c:pt idx="20431">
                  <c:v>6.6078175000000003</c:v>
                </c:pt>
                <c:pt idx="20432">
                  <c:v>6.6073681250015994</c:v>
                </c:pt>
                <c:pt idx="20433">
                  <c:v>6.6068718750016</c:v>
                </c:pt>
                <c:pt idx="20434">
                  <c:v>6.6065243750015998</c:v>
                </c:pt>
                <c:pt idx="20435">
                  <c:v>6.6060968750016</c:v>
                </c:pt>
                <c:pt idx="20436">
                  <c:v>6.60567875</c:v>
                </c:pt>
                <c:pt idx="20437">
                  <c:v>6.6053443750016001</c:v>
                </c:pt>
                <c:pt idx="20438">
                  <c:v>6.6053199999999999</c:v>
                </c:pt>
                <c:pt idx="20439">
                  <c:v>6.6054075000000001</c:v>
                </c:pt>
                <c:pt idx="20440">
                  <c:v>6.6057800000000002</c:v>
                </c:pt>
                <c:pt idx="20441">
                  <c:v>6.6061456250015995</c:v>
                </c:pt>
                <c:pt idx="20442">
                  <c:v>6.6061756250016002</c:v>
                </c:pt>
                <c:pt idx="20443">
                  <c:v>6.6065531250016001</c:v>
                </c:pt>
                <c:pt idx="20444">
                  <c:v>6.6068781250016002</c:v>
                </c:pt>
                <c:pt idx="20445">
                  <c:v>6.6068262500000001</c:v>
                </c:pt>
                <c:pt idx="20446">
                  <c:v>6.6071906250015999</c:v>
                </c:pt>
                <c:pt idx="20447">
                  <c:v>6.6076131250015999</c:v>
                </c:pt>
                <c:pt idx="20448">
                  <c:v>6.6079806250016002</c:v>
                </c:pt>
                <c:pt idx="20449">
                  <c:v>6.6083887499999996</c:v>
                </c:pt>
                <c:pt idx="20450">
                  <c:v>6.6087156250015999</c:v>
                </c:pt>
                <c:pt idx="20451">
                  <c:v>6.6085624999999997</c:v>
                </c:pt>
                <c:pt idx="20452">
                  <c:v>6.6088950000000004</c:v>
                </c:pt>
                <c:pt idx="20453">
                  <c:v>6.6092381250015997</c:v>
                </c:pt>
                <c:pt idx="20454">
                  <c:v>6.6095937500000002</c:v>
                </c:pt>
                <c:pt idx="20455">
                  <c:v>6.6099375</c:v>
                </c:pt>
                <c:pt idx="20456">
                  <c:v>6.6103550000000002</c:v>
                </c:pt>
                <c:pt idx="20457">
                  <c:v>6.6106881250015999</c:v>
                </c:pt>
                <c:pt idx="20458">
                  <c:v>6.6110443750016001</c:v>
                </c:pt>
                <c:pt idx="20459">
                  <c:v>6.6113974999999998</c:v>
                </c:pt>
                <c:pt idx="20460">
                  <c:v>6.6111018750015997</c:v>
                </c:pt>
                <c:pt idx="20461">
                  <c:v>6.6106593750015996</c:v>
                </c:pt>
                <c:pt idx="20462">
                  <c:v>6.6103187500000002</c:v>
                </c:pt>
                <c:pt idx="20463">
                  <c:v>6.6099156250015998</c:v>
                </c:pt>
                <c:pt idx="20464">
                  <c:v>6.6094231250015998</c:v>
                </c:pt>
                <c:pt idx="20465">
                  <c:v>6.6090737500000003</c:v>
                </c:pt>
                <c:pt idx="20466">
                  <c:v>6.6085568750016002</c:v>
                </c:pt>
                <c:pt idx="20467">
                  <c:v>6.6081231250016002</c:v>
                </c:pt>
                <c:pt idx="20468">
                  <c:v>6.6080918750016</c:v>
                </c:pt>
                <c:pt idx="20469">
                  <c:v>6.6085056250015999</c:v>
                </c:pt>
                <c:pt idx="20470">
                  <c:v>6.6089362500000002</c:v>
                </c:pt>
                <c:pt idx="20471">
                  <c:v>6.6092993750015996</c:v>
                </c:pt>
                <c:pt idx="20472">
                  <c:v>6.6096325</c:v>
                </c:pt>
                <c:pt idx="20473">
                  <c:v>6.6099662500000003</c:v>
                </c:pt>
                <c:pt idx="20474">
                  <c:v>6.6101318750016</c:v>
                </c:pt>
                <c:pt idx="20475">
                  <c:v>6.6097175000000004</c:v>
                </c:pt>
                <c:pt idx="20476">
                  <c:v>6.6093450000000002</c:v>
                </c:pt>
                <c:pt idx="20477">
                  <c:v>6.6089337500000003</c:v>
                </c:pt>
                <c:pt idx="20478">
                  <c:v>6.6085649999999996</c:v>
                </c:pt>
                <c:pt idx="20479">
                  <c:v>6.6081506250016</c:v>
                </c:pt>
                <c:pt idx="20480">
                  <c:v>6.6075906250015999</c:v>
                </c:pt>
                <c:pt idx="20481">
                  <c:v>6.6070668750015997</c:v>
                </c:pt>
                <c:pt idx="20482">
                  <c:v>6.6065118750015994</c:v>
                </c:pt>
                <c:pt idx="20483">
                  <c:v>6.6060268750016</c:v>
                </c:pt>
                <c:pt idx="20484">
                  <c:v>6.6055756250015998</c:v>
                </c:pt>
                <c:pt idx="20485">
                  <c:v>6.6052400000000002</c:v>
                </c:pt>
                <c:pt idx="20486">
                  <c:v>6.6054399999999998</c:v>
                </c:pt>
                <c:pt idx="20487">
                  <c:v>6.6058137500000003</c:v>
                </c:pt>
                <c:pt idx="20488">
                  <c:v>6.6061899999999998</c:v>
                </c:pt>
                <c:pt idx="20489">
                  <c:v>6.60661875</c:v>
                </c:pt>
                <c:pt idx="20490">
                  <c:v>6.6070068750016002</c:v>
                </c:pt>
                <c:pt idx="20491">
                  <c:v>6.6073487499999999</c:v>
                </c:pt>
                <c:pt idx="20492">
                  <c:v>6.6076981250015994</c:v>
                </c:pt>
                <c:pt idx="20493">
                  <c:v>6.6080231250015995</c:v>
                </c:pt>
                <c:pt idx="20494">
                  <c:v>6.6083856250016</c:v>
                </c:pt>
                <c:pt idx="20495">
                  <c:v>6.6087862499999996</c:v>
                </c:pt>
                <c:pt idx="20496">
                  <c:v>6.6092206250015995</c:v>
                </c:pt>
                <c:pt idx="20497">
                  <c:v>6.6096318750015994</c:v>
                </c:pt>
                <c:pt idx="20498">
                  <c:v>6.6101218750015995</c:v>
                </c:pt>
                <c:pt idx="20499">
                  <c:v>6.6104649999999996</c:v>
                </c:pt>
                <c:pt idx="20500">
                  <c:v>6.6109287500000002</c:v>
                </c:pt>
                <c:pt idx="20501">
                  <c:v>6.6112512499999996</c:v>
                </c:pt>
                <c:pt idx="20502">
                  <c:v>6.6116006250016</c:v>
                </c:pt>
                <c:pt idx="20503">
                  <c:v>6.6112712499999997</c:v>
                </c:pt>
                <c:pt idx="20504">
                  <c:v>6.6108843750016</c:v>
                </c:pt>
                <c:pt idx="20505">
                  <c:v>6.6105024999999999</c:v>
                </c:pt>
                <c:pt idx="20506">
                  <c:v>6.6101531250015997</c:v>
                </c:pt>
                <c:pt idx="20507">
                  <c:v>6.6097706250016</c:v>
                </c:pt>
                <c:pt idx="20508">
                  <c:v>6.6092006250016002</c:v>
                </c:pt>
                <c:pt idx="20509">
                  <c:v>6.6086818750015999</c:v>
                </c:pt>
                <c:pt idx="20510">
                  <c:v>6.6083243750016001</c:v>
                </c:pt>
                <c:pt idx="20511">
                  <c:v>6.60779125</c:v>
                </c:pt>
                <c:pt idx="20512">
                  <c:v>6.6072862499999996</c:v>
                </c:pt>
                <c:pt idx="20513">
                  <c:v>6.6068568750015997</c:v>
                </c:pt>
                <c:pt idx="20514">
                  <c:v>6.6064743750016</c:v>
                </c:pt>
                <c:pt idx="20515">
                  <c:v>6.6061512499999999</c:v>
                </c:pt>
                <c:pt idx="20516">
                  <c:v>6.6057481250015995</c:v>
                </c:pt>
                <c:pt idx="20517">
                  <c:v>6.6053387499999996</c:v>
                </c:pt>
                <c:pt idx="20518">
                  <c:v>6.6048274999999999</c:v>
                </c:pt>
                <c:pt idx="20519">
                  <c:v>6.6044481250015998</c:v>
                </c:pt>
                <c:pt idx="20520">
                  <c:v>6.6041062500000001</c:v>
                </c:pt>
                <c:pt idx="20521">
                  <c:v>6.6038924999999997</c:v>
                </c:pt>
                <c:pt idx="20522">
                  <c:v>6.6035218750015998</c:v>
                </c:pt>
                <c:pt idx="20523">
                  <c:v>6.6033281250015996</c:v>
                </c:pt>
                <c:pt idx="20524">
                  <c:v>6.6034543750015997</c:v>
                </c:pt>
                <c:pt idx="20525">
                  <c:v>6.6034206250015997</c:v>
                </c:pt>
                <c:pt idx="20526">
                  <c:v>6.6037831250016001</c:v>
                </c:pt>
                <c:pt idx="20527">
                  <c:v>6.6042018750015998</c:v>
                </c:pt>
                <c:pt idx="20528">
                  <c:v>6.6045968750016</c:v>
                </c:pt>
                <c:pt idx="20529">
                  <c:v>6.6049231250015996</c:v>
                </c:pt>
                <c:pt idx="20530">
                  <c:v>6.6053893750016002</c:v>
                </c:pt>
                <c:pt idx="20531">
                  <c:v>6.6057112499999997</c:v>
                </c:pt>
                <c:pt idx="20532">
                  <c:v>6.6060456250015998</c:v>
                </c:pt>
                <c:pt idx="20533">
                  <c:v>6.6065075000000002</c:v>
                </c:pt>
                <c:pt idx="20534">
                  <c:v>6.6069275000000003</c:v>
                </c:pt>
                <c:pt idx="20535">
                  <c:v>6.6073012499999999</c:v>
                </c:pt>
                <c:pt idx="20536">
                  <c:v>6.6076350000000001</c:v>
                </c:pt>
                <c:pt idx="20537">
                  <c:v>6.6080506250016002</c:v>
                </c:pt>
                <c:pt idx="20538">
                  <c:v>6.6084118750015994</c:v>
                </c:pt>
                <c:pt idx="20539">
                  <c:v>6.6087862499999996</c:v>
                </c:pt>
                <c:pt idx="20540">
                  <c:v>6.60863625</c:v>
                </c:pt>
                <c:pt idx="20541">
                  <c:v>6.6082781250015996</c:v>
                </c:pt>
                <c:pt idx="20542">
                  <c:v>6.6078637499999999</c:v>
                </c:pt>
                <c:pt idx="20543">
                  <c:v>6.6074137500000001</c:v>
                </c:pt>
                <c:pt idx="20544">
                  <c:v>6.60684</c:v>
                </c:pt>
                <c:pt idx="20545">
                  <c:v>6.6060931250015997</c:v>
                </c:pt>
                <c:pt idx="20546">
                  <c:v>6.6056487500000003</c:v>
                </c:pt>
                <c:pt idx="20547">
                  <c:v>6.6051662499999999</c:v>
                </c:pt>
                <c:pt idx="20548">
                  <c:v>6.6046256250016002</c:v>
                </c:pt>
                <c:pt idx="20549">
                  <c:v>6.6041325000000004</c:v>
                </c:pt>
                <c:pt idx="20550">
                  <c:v>6.6035556250015999</c:v>
                </c:pt>
                <c:pt idx="20551">
                  <c:v>6.6031300000000002</c:v>
                </c:pt>
                <c:pt idx="20552">
                  <c:v>6.6026987500000001</c:v>
                </c:pt>
                <c:pt idx="20553">
                  <c:v>6.6023699999999996</c:v>
                </c:pt>
                <c:pt idx="20554">
                  <c:v>6.6018400000000002</c:v>
                </c:pt>
                <c:pt idx="20555">
                  <c:v>6.6014656250015999</c:v>
                </c:pt>
                <c:pt idx="20556">
                  <c:v>6.6010881250016</c:v>
                </c:pt>
                <c:pt idx="20557">
                  <c:v>6.6005624999999997</c:v>
                </c:pt>
                <c:pt idx="20558">
                  <c:v>6.6001643750015999</c:v>
                </c:pt>
                <c:pt idx="20559">
                  <c:v>6.59981375</c:v>
                </c:pt>
                <c:pt idx="20560">
                  <c:v>6.5994143750015999</c:v>
                </c:pt>
                <c:pt idx="20561">
                  <c:v>6.5990887499999999</c:v>
                </c:pt>
                <c:pt idx="20562">
                  <c:v>6.5986462499999998</c:v>
                </c:pt>
                <c:pt idx="20563">
                  <c:v>6.5982293750015995</c:v>
                </c:pt>
                <c:pt idx="20564">
                  <c:v>6.5979006250015999</c:v>
                </c:pt>
                <c:pt idx="20565">
                  <c:v>6.5975275</c:v>
                </c:pt>
                <c:pt idx="20566">
                  <c:v>6.597175</c:v>
                </c:pt>
                <c:pt idx="20567">
                  <c:v>6.5973381250015999</c:v>
                </c:pt>
                <c:pt idx="20568">
                  <c:v>6.5974181250015995</c:v>
                </c:pt>
                <c:pt idx="20569">
                  <c:v>6.5970500000000003</c:v>
                </c:pt>
                <c:pt idx="20570">
                  <c:v>6.5974006250016002</c:v>
                </c:pt>
                <c:pt idx="20571">
                  <c:v>6.5978043750015996</c:v>
                </c:pt>
                <c:pt idx="20572">
                  <c:v>6.5981518750015997</c:v>
                </c:pt>
                <c:pt idx="20573">
                  <c:v>6.5985481250015994</c:v>
                </c:pt>
                <c:pt idx="20574">
                  <c:v>6.5986618750016</c:v>
                </c:pt>
                <c:pt idx="20575">
                  <c:v>6.5986131250015996</c:v>
                </c:pt>
                <c:pt idx="20576">
                  <c:v>6.5989412500000002</c:v>
                </c:pt>
                <c:pt idx="20577">
                  <c:v>6.5985924999999996</c:v>
                </c:pt>
                <c:pt idx="20578">
                  <c:v>6.5989293750015996</c:v>
                </c:pt>
                <c:pt idx="20579">
                  <c:v>6.5992731250015995</c:v>
                </c:pt>
                <c:pt idx="20580">
                  <c:v>6.5996068750015997</c:v>
                </c:pt>
                <c:pt idx="20581">
                  <c:v>6.5999431250015999</c:v>
                </c:pt>
                <c:pt idx="20582">
                  <c:v>6.6003362499999998</c:v>
                </c:pt>
                <c:pt idx="20583">
                  <c:v>6.6006731250015998</c:v>
                </c:pt>
                <c:pt idx="20584">
                  <c:v>6.6010262500000003</c:v>
                </c:pt>
                <c:pt idx="20585">
                  <c:v>6.6013662499999999</c:v>
                </c:pt>
                <c:pt idx="20586">
                  <c:v>6.6017275</c:v>
                </c:pt>
                <c:pt idx="20587">
                  <c:v>6.6021400000000003</c:v>
                </c:pt>
                <c:pt idx="20588">
                  <c:v>6.6025093750016</c:v>
                </c:pt>
                <c:pt idx="20589">
                  <c:v>6.6028831250015996</c:v>
                </c:pt>
                <c:pt idx="20590">
                  <c:v>6.6025006250015998</c:v>
                </c:pt>
                <c:pt idx="20591">
                  <c:v>6.6020675000000004</c:v>
                </c:pt>
                <c:pt idx="20592">
                  <c:v>6.6016468750015997</c:v>
                </c:pt>
                <c:pt idx="20593">
                  <c:v>6.6011474999999997</c:v>
                </c:pt>
                <c:pt idx="20594">
                  <c:v>6.600625</c:v>
                </c:pt>
                <c:pt idx="20595">
                  <c:v>6.6002312500000002</c:v>
                </c:pt>
                <c:pt idx="20596">
                  <c:v>6.5998299999999999</c:v>
                </c:pt>
                <c:pt idx="20597">
                  <c:v>6.5993149999999998</c:v>
                </c:pt>
                <c:pt idx="20598">
                  <c:v>6.5988212500000003</c:v>
                </c:pt>
                <c:pt idx="20599">
                  <c:v>6.5982706250016001</c:v>
                </c:pt>
                <c:pt idx="20600">
                  <c:v>6.5977518750015998</c:v>
                </c:pt>
                <c:pt idx="20601">
                  <c:v>6.5971918750015996</c:v>
                </c:pt>
                <c:pt idx="20602">
                  <c:v>6.5966481250015994</c:v>
                </c:pt>
                <c:pt idx="20603">
                  <c:v>6.5960562500000002</c:v>
                </c:pt>
                <c:pt idx="20604">
                  <c:v>6.595415</c:v>
                </c:pt>
                <c:pt idx="20605">
                  <c:v>6.5948693750015996</c:v>
                </c:pt>
                <c:pt idx="20606">
                  <c:v>6.5942506250015995</c:v>
                </c:pt>
                <c:pt idx="20607">
                  <c:v>6.5937556250015996</c:v>
                </c:pt>
                <c:pt idx="20608">
                  <c:v>6.5932187500000001</c:v>
                </c:pt>
                <c:pt idx="20609">
                  <c:v>6.5926862499999999</c:v>
                </c:pt>
                <c:pt idx="20610">
                  <c:v>6.5922256250015998</c:v>
                </c:pt>
                <c:pt idx="20611">
                  <c:v>6.5917674999999996</c:v>
                </c:pt>
                <c:pt idx="20612">
                  <c:v>6.5913506250016001</c:v>
                </c:pt>
                <c:pt idx="20613">
                  <c:v>6.5909593750016002</c:v>
                </c:pt>
                <c:pt idx="20614">
                  <c:v>6.5906275000000001</c:v>
                </c:pt>
                <c:pt idx="20615">
                  <c:v>6.5902693750015997</c:v>
                </c:pt>
                <c:pt idx="20616">
                  <c:v>6.5896593750015997</c:v>
                </c:pt>
                <c:pt idx="20617">
                  <c:v>6.5892768750016</c:v>
                </c:pt>
                <c:pt idx="20618">
                  <c:v>6.5886468750015998</c:v>
                </c:pt>
                <c:pt idx="20619">
                  <c:v>6.5880187499999998</c:v>
                </c:pt>
                <c:pt idx="20620">
                  <c:v>6.5874443750016001</c:v>
                </c:pt>
                <c:pt idx="20621">
                  <c:v>6.5869012500000004</c:v>
                </c:pt>
                <c:pt idx="20622">
                  <c:v>6.5864656250015994</c:v>
                </c:pt>
                <c:pt idx="20623">
                  <c:v>6.5860631250015995</c:v>
                </c:pt>
                <c:pt idx="20624">
                  <c:v>6.5856581250015997</c:v>
                </c:pt>
                <c:pt idx="20625">
                  <c:v>6.585305</c:v>
                </c:pt>
                <c:pt idx="20626">
                  <c:v>6.5848800000000001</c:v>
                </c:pt>
                <c:pt idx="20627">
                  <c:v>6.5845381250015995</c:v>
                </c:pt>
                <c:pt idx="20628">
                  <c:v>6.5841712499999998</c:v>
                </c:pt>
                <c:pt idx="20629">
                  <c:v>6.5837868750016</c:v>
                </c:pt>
                <c:pt idx="20630">
                  <c:v>6.5841612500000002</c:v>
                </c:pt>
                <c:pt idx="20631">
                  <c:v>6.5845543750015993</c:v>
                </c:pt>
                <c:pt idx="20632">
                  <c:v>6.5849318750016002</c:v>
                </c:pt>
                <c:pt idx="20633">
                  <c:v>6.5852762499999997</c:v>
                </c:pt>
                <c:pt idx="20634">
                  <c:v>6.5856525000000001</c:v>
                </c:pt>
                <c:pt idx="20635">
                  <c:v>6.5859868750016002</c:v>
                </c:pt>
                <c:pt idx="20636">
                  <c:v>6.5863368750015994</c:v>
                </c:pt>
                <c:pt idx="20637">
                  <c:v>6.5866618750015995</c:v>
                </c:pt>
                <c:pt idx="20638">
                  <c:v>6.5870881250015998</c:v>
                </c:pt>
                <c:pt idx="20639">
                  <c:v>6.5874775000000003</c:v>
                </c:pt>
                <c:pt idx="20640">
                  <c:v>6.5878156250015998</c:v>
                </c:pt>
                <c:pt idx="20641">
                  <c:v>6.58815375</c:v>
                </c:pt>
                <c:pt idx="20642">
                  <c:v>6.5885056250015994</c:v>
                </c:pt>
                <c:pt idx="20643">
                  <c:v>6.5888375000000003</c:v>
                </c:pt>
                <c:pt idx="20644">
                  <c:v>6.5891975</c:v>
                </c:pt>
                <c:pt idx="20645">
                  <c:v>6.5895593750015999</c:v>
                </c:pt>
                <c:pt idx="20646">
                  <c:v>6.5899237499999996</c:v>
                </c:pt>
                <c:pt idx="20647">
                  <c:v>6.5897843750015994</c:v>
                </c:pt>
                <c:pt idx="20648">
                  <c:v>6.5894587500000004</c:v>
                </c:pt>
                <c:pt idx="20649">
                  <c:v>6.5890924999999996</c:v>
                </c:pt>
                <c:pt idx="20650">
                  <c:v>6.5887612500000001</c:v>
                </c:pt>
                <c:pt idx="20651">
                  <c:v>6.5883981250015999</c:v>
                </c:pt>
                <c:pt idx="20652">
                  <c:v>6.5880493750015994</c:v>
                </c:pt>
                <c:pt idx="20653">
                  <c:v>6.5875868750016</c:v>
                </c:pt>
                <c:pt idx="20654">
                  <c:v>6.5872562500000003</c:v>
                </c:pt>
                <c:pt idx="20655">
                  <c:v>6.5867649999999998</c:v>
                </c:pt>
                <c:pt idx="20656">
                  <c:v>6.5862462500000003</c:v>
                </c:pt>
                <c:pt idx="20657">
                  <c:v>6.5856893750015999</c:v>
                </c:pt>
                <c:pt idx="20658">
                  <c:v>6.5852368750016002</c:v>
                </c:pt>
                <c:pt idx="20659">
                  <c:v>6.5848068750015996</c:v>
                </c:pt>
                <c:pt idx="20660">
                  <c:v>6.5846912499999997</c:v>
                </c:pt>
                <c:pt idx="20661">
                  <c:v>6.5850381250016001</c:v>
                </c:pt>
                <c:pt idx="20662">
                  <c:v>6.5854231250015998</c:v>
                </c:pt>
                <c:pt idx="20663">
                  <c:v>6.5858431250015999</c:v>
                </c:pt>
                <c:pt idx="20664">
                  <c:v>6.5862168750015995</c:v>
                </c:pt>
                <c:pt idx="20665">
                  <c:v>6.5866931250015996</c:v>
                </c:pt>
                <c:pt idx="20666">
                  <c:v>6.5870631250015999</c:v>
                </c:pt>
                <c:pt idx="20667">
                  <c:v>6.5874300000000003</c:v>
                </c:pt>
                <c:pt idx="20668">
                  <c:v>6.5878056250016002</c:v>
                </c:pt>
                <c:pt idx="20669">
                  <c:v>6.5881850000000002</c:v>
                </c:pt>
                <c:pt idx="20670">
                  <c:v>6.5885793750015997</c:v>
                </c:pt>
                <c:pt idx="20671">
                  <c:v>6.5889643750015994</c:v>
                </c:pt>
                <c:pt idx="20672">
                  <c:v>6.5893181250015997</c:v>
                </c:pt>
                <c:pt idx="20673">
                  <c:v>6.58974875</c:v>
                </c:pt>
                <c:pt idx="20674">
                  <c:v>6.5901293750015997</c:v>
                </c:pt>
                <c:pt idx="20675">
                  <c:v>6.58979625</c:v>
                </c:pt>
                <c:pt idx="20676">
                  <c:v>6.5894731250016001</c:v>
                </c:pt>
                <c:pt idx="20677">
                  <c:v>6.5894931250016002</c:v>
                </c:pt>
                <c:pt idx="20678">
                  <c:v>6.5892518750016</c:v>
                </c:pt>
                <c:pt idx="20679">
                  <c:v>6.5895975</c:v>
                </c:pt>
                <c:pt idx="20680">
                  <c:v>6.5892412499999997</c:v>
                </c:pt>
                <c:pt idx="20681">
                  <c:v>6.5889125000000002</c:v>
                </c:pt>
                <c:pt idx="20682">
                  <c:v>6.5885775000000004</c:v>
                </c:pt>
                <c:pt idx="20683">
                  <c:v>6.5882075000000002</c:v>
                </c:pt>
                <c:pt idx="20684">
                  <c:v>6.5877949999999998</c:v>
                </c:pt>
                <c:pt idx="20685">
                  <c:v>6.5874693750016</c:v>
                </c:pt>
                <c:pt idx="20686">
                  <c:v>6.5871468750015998</c:v>
                </c:pt>
                <c:pt idx="20687">
                  <c:v>6.5867931250015994</c:v>
                </c:pt>
                <c:pt idx="20688">
                  <c:v>6.5863731250016002</c:v>
                </c:pt>
                <c:pt idx="20689">
                  <c:v>6.5859781250016001</c:v>
                </c:pt>
                <c:pt idx="20690">
                  <c:v>6.5855762499999999</c:v>
                </c:pt>
                <c:pt idx="20691">
                  <c:v>6.5852256250016001</c:v>
                </c:pt>
                <c:pt idx="20692">
                  <c:v>6.5848487499999999</c:v>
                </c:pt>
                <c:pt idx="20693">
                  <c:v>6.5845031250016</c:v>
                </c:pt>
                <c:pt idx="20694">
                  <c:v>6.5841406250015995</c:v>
                </c:pt>
                <c:pt idx="20695">
                  <c:v>6.5838975</c:v>
                </c:pt>
                <c:pt idx="20696">
                  <c:v>6.5843293750015999</c:v>
                </c:pt>
                <c:pt idx="20697">
                  <c:v>6.5846524999999998</c:v>
                </c:pt>
                <c:pt idx="20698">
                  <c:v>6.5850568750015999</c:v>
                </c:pt>
                <c:pt idx="20699">
                  <c:v>6.58538625</c:v>
                </c:pt>
                <c:pt idx="20700">
                  <c:v>6.5849531250015998</c:v>
                </c:pt>
                <c:pt idx="20701">
                  <c:v>6.5845500000000001</c:v>
                </c:pt>
                <c:pt idx="20702">
                  <c:v>6.5842068750016001</c:v>
                </c:pt>
                <c:pt idx="20703">
                  <c:v>6.5838725</c:v>
                </c:pt>
                <c:pt idx="20704">
                  <c:v>6.5835331250015994</c:v>
                </c:pt>
                <c:pt idx="20705">
                  <c:v>6.5831762500000002</c:v>
                </c:pt>
                <c:pt idx="20706">
                  <c:v>6.5827406250016001</c:v>
                </c:pt>
                <c:pt idx="20707">
                  <c:v>6.5823831250015994</c:v>
                </c:pt>
                <c:pt idx="20708">
                  <c:v>6.5819587500000001</c:v>
                </c:pt>
                <c:pt idx="20709">
                  <c:v>6.5816293750015999</c:v>
                </c:pt>
                <c:pt idx="20710">
                  <c:v>6.5812068750016</c:v>
                </c:pt>
                <c:pt idx="20711">
                  <c:v>6.5808499999999999</c:v>
                </c:pt>
                <c:pt idx="20712">
                  <c:v>6.5805281250015994</c:v>
                </c:pt>
                <c:pt idx="20713">
                  <c:v>6.5800824999999996</c:v>
                </c:pt>
                <c:pt idx="20714">
                  <c:v>6.5796262499999996</c:v>
                </c:pt>
                <c:pt idx="20715">
                  <c:v>6.5792025000000001</c:v>
                </c:pt>
                <c:pt idx="20716">
                  <c:v>6.5788006250016</c:v>
                </c:pt>
                <c:pt idx="20717">
                  <c:v>6.5784681250016002</c:v>
                </c:pt>
                <c:pt idx="20718">
                  <c:v>6.5782449999999999</c:v>
                </c:pt>
                <c:pt idx="20719">
                  <c:v>6.57823125</c:v>
                </c:pt>
                <c:pt idx="20720">
                  <c:v>6.5778306250015994</c:v>
                </c:pt>
                <c:pt idx="20721">
                  <c:v>6.5774468750016002</c:v>
                </c:pt>
                <c:pt idx="20722">
                  <c:v>6.5771068750015997</c:v>
                </c:pt>
                <c:pt idx="20723">
                  <c:v>6.5766574999999996</c:v>
                </c:pt>
                <c:pt idx="20724">
                  <c:v>6.5761968750015996</c:v>
                </c:pt>
                <c:pt idx="20725">
                  <c:v>6.5765368750016</c:v>
                </c:pt>
                <c:pt idx="20726">
                  <c:v>6.5764618750016002</c:v>
                </c:pt>
                <c:pt idx="20727">
                  <c:v>6.5760924999999997</c:v>
                </c:pt>
                <c:pt idx="20728">
                  <c:v>6.5763118750015996</c:v>
                </c:pt>
                <c:pt idx="20729">
                  <c:v>6.5766756250015996</c:v>
                </c:pt>
                <c:pt idx="20730">
                  <c:v>6.5770343750015998</c:v>
                </c:pt>
                <c:pt idx="20731">
                  <c:v>6.5771343750015996</c:v>
                </c:pt>
                <c:pt idx="20732">
                  <c:v>6.5775381250015998</c:v>
                </c:pt>
                <c:pt idx="20733">
                  <c:v>6.5779275000000004</c:v>
                </c:pt>
                <c:pt idx="20734">
                  <c:v>6.5783125</c:v>
                </c:pt>
                <c:pt idx="20735">
                  <c:v>6.5786818750015996</c:v>
                </c:pt>
                <c:pt idx="20736">
                  <c:v>6.5786575000000003</c:v>
                </c:pt>
                <c:pt idx="20737">
                  <c:v>6.5788962499999997</c:v>
                </c:pt>
                <c:pt idx="20738">
                  <c:v>6.5783756250016001</c:v>
                </c:pt>
                <c:pt idx="20739">
                  <c:v>6.57799625</c:v>
                </c:pt>
                <c:pt idx="20740">
                  <c:v>6.5775381250015998</c:v>
                </c:pt>
                <c:pt idx="20741">
                  <c:v>6.5770706250015998</c:v>
                </c:pt>
                <c:pt idx="20742">
                  <c:v>6.5767237500000002</c:v>
                </c:pt>
                <c:pt idx="20743">
                  <c:v>6.5763687500000003</c:v>
                </c:pt>
                <c:pt idx="20744">
                  <c:v>6.5760275000000004</c:v>
                </c:pt>
                <c:pt idx="20745">
                  <c:v>6.5756899999999998</c:v>
                </c:pt>
                <c:pt idx="20746">
                  <c:v>6.5753381250015996</c:v>
                </c:pt>
                <c:pt idx="20747">
                  <c:v>6.5751524999999997</c:v>
                </c:pt>
                <c:pt idx="20748">
                  <c:v>6.5748162499999996</c:v>
                </c:pt>
                <c:pt idx="20749">
                  <c:v>6.5751881250016</c:v>
                </c:pt>
                <c:pt idx="20750">
                  <c:v>6.5755125000000003</c:v>
                </c:pt>
                <c:pt idx="20751">
                  <c:v>6.5759281250015995</c:v>
                </c:pt>
                <c:pt idx="20752">
                  <c:v>6.5763468750016001</c:v>
                </c:pt>
                <c:pt idx="20753">
                  <c:v>6.5766843750015997</c:v>
                </c:pt>
                <c:pt idx="20754">
                  <c:v>6.57701125</c:v>
                </c:pt>
                <c:pt idx="20755">
                  <c:v>6.5771199999999999</c:v>
                </c:pt>
                <c:pt idx="20756">
                  <c:v>6.5774831250016002</c:v>
                </c:pt>
                <c:pt idx="20757">
                  <c:v>6.5770787500000001</c:v>
                </c:pt>
                <c:pt idx="20758">
                  <c:v>6.5767224999999998</c:v>
                </c:pt>
                <c:pt idx="20759">
                  <c:v>6.5763699999999998</c:v>
                </c:pt>
                <c:pt idx="20760">
                  <c:v>6.5759206250015998</c:v>
                </c:pt>
                <c:pt idx="20761">
                  <c:v>6.5756243750015999</c:v>
                </c:pt>
                <c:pt idx="20762">
                  <c:v>6.5759550000000004</c:v>
                </c:pt>
                <c:pt idx="20763">
                  <c:v>6.5758025</c:v>
                </c:pt>
                <c:pt idx="20764">
                  <c:v>6.5760537499999998</c:v>
                </c:pt>
                <c:pt idx="20765">
                  <c:v>6.5755825000000003</c:v>
                </c:pt>
                <c:pt idx="20766">
                  <c:v>6.5752568750015996</c:v>
                </c:pt>
                <c:pt idx="20767">
                  <c:v>6.5748893750016002</c:v>
                </c:pt>
                <c:pt idx="20768">
                  <c:v>6.5744356250016001</c:v>
                </c:pt>
                <c:pt idx="20769">
                  <c:v>6.5739900000000002</c:v>
                </c:pt>
                <c:pt idx="20770">
                  <c:v>6.5736249999999998</c:v>
                </c:pt>
                <c:pt idx="20771">
                  <c:v>6.5731618750015999</c:v>
                </c:pt>
                <c:pt idx="20772">
                  <c:v>6.5728387499999998</c:v>
                </c:pt>
                <c:pt idx="20773">
                  <c:v>6.5724243750015994</c:v>
                </c:pt>
                <c:pt idx="20774">
                  <c:v>6.5720093750016</c:v>
                </c:pt>
                <c:pt idx="20775">
                  <c:v>6.5716587500000001</c:v>
                </c:pt>
                <c:pt idx="20776">
                  <c:v>6.5712950000000001</c:v>
                </c:pt>
                <c:pt idx="20777">
                  <c:v>6.5712656250016002</c:v>
                </c:pt>
                <c:pt idx="20778">
                  <c:v>6.5716143750015998</c:v>
                </c:pt>
                <c:pt idx="20779">
                  <c:v>6.5717074999999996</c:v>
                </c:pt>
                <c:pt idx="20780">
                  <c:v>6.5713900000000001</c:v>
                </c:pt>
                <c:pt idx="20781">
                  <c:v>6.5717187499999996</c:v>
                </c:pt>
                <c:pt idx="20782">
                  <c:v>6.5721731250015996</c:v>
                </c:pt>
                <c:pt idx="20783">
                  <c:v>6.5725524999999996</c:v>
                </c:pt>
                <c:pt idx="20784">
                  <c:v>6.5729737500000001</c:v>
                </c:pt>
                <c:pt idx="20785">
                  <c:v>6.57339875</c:v>
                </c:pt>
                <c:pt idx="20786">
                  <c:v>6.5737193750016001</c:v>
                </c:pt>
                <c:pt idx="20787">
                  <c:v>6.5741462500000001</c:v>
                </c:pt>
                <c:pt idx="20788">
                  <c:v>6.5744862499999996</c:v>
                </c:pt>
                <c:pt idx="20789">
                  <c:v>6.5748137499999997</c:v>
                </c:pt>
                <c:pt idx="20790">
                  <c:v>6.5753037499999998</c:v>
                </c:pt>
                <c:pt idx="20791">
                  <c:v>6.5756581250016</c:v>
                </c:pt>
                <c:pt idx="20792">
                  <c:v>6.5761050000000001</c:v>
                </c:pt>
                <c:pt idx="20793">
                  <c:v>6.5766049999999998</c:v>
                </c:pt>
                <c:pt idx="20794">
                  <c:v>6.5769549999999999</c:v>
                </c:pt>
                <c:pt idx="20795">
                  <c:v>6.5772931250015993</c:v>
                </c:pt>
                <c:pt idx="20796">
                  <c:v>6.5776931250016002</c:v>
                </c:pt>
                <c:pt idx="20797">
                  <c:v>6.5780374999999998</c:v>
                </c:pt>
                <c:pt idx="20798">
                  <c:v>6.5784687499999999</c:v>
                </c:pt>
                <c:pt idx="20799">
                  <c:v>6.5782031250015995</c:v>
                </c:pt>
                <c:pt idx="20800">
                  <c:v>6.5777187499999998</c:v>
                </c:pt>
                <c:pt idx="20801">
                  <c:v>6.5770706250015998</c:v>
                </c:pt>
                <c:pt idx="20802">
                  <c:v>6.5767175</c:v>
                </c:pt>
                <c:pt idx="20803">
                  <c:v>6.5763674999999999</c:v>
                </c:pt>
                <c:pt idx="20804">
                  <c:v>6.5760268750015998</c:v>
                </c:pt>
                <c:pt idx="20805">
                  <c:v>6.5755131250016001</c:v>
                </c:pt>
                <c:pt idx="20806">
                  <c:v>6.5750943750015995</c:v>
                </c:pt>
                <c:pt idx="20807">
                  <c:v>6.57471125</c:v>
                </c:pt>
                <c:pt idx="20808">
                  <c:v>6.5743600000000004</c:v>
                </c:pt>
                <c:pt idx="20809">
                  <c:v>6.5740193750015994</c:v>
                </c:pt>
                <c:pt idx="20810">
                  <c:v>6.5736024999999998</c:v>
                </c:pt>
                <c:pt idx="20811">
                  <c:v>6.5732281250015996</c:v>
                </c:pt>
                <c:pt idx="20812">
                  <c:v>6.5727793750016001</c:v>
                </c:pt>
                <c:pt idx="20813">
                  <c:v>6.5721924999999999</c:v>
                </c:pt>
                <c:pt idx="20814">
                  <c:v>6.5715418750015999</c:v>
                </c:pt>
                <c:pt idx="20815">
                  <c:v>6.5711674999999996</c:v>
                </c:pt>
                <c:pt idx="20816">
                  <c:v>6.5707787499999997</c:v>
                </c:pt>
                <c:pt idx="20817">
                  <c:v>6.5704418750015998</c:v>
                </c:pt>
                <c:pt idx="20818">
                  <c:v>6.5697831250015994</c:v>
                </c:pt>
                <c:pt idx="20819">
                  <c:v>6.5691199999999998</c:v>
                </c:pt>
                <c:pt idx="20820">
                  <c:v>6.5686062500000002</c:v>
                </c:pt>
                <c:pt idx="20821">
                  <c:v>6.5681762499999996</c:v>
                </c:pt>
                <c:pt idx="20822">
                  <c:v>6.5677775</c:v>
                </c:pt>
                <c:pt idx="20823">
                  <c:v>6.5674149999999996</c:v>
                </c:pt>
                <c:pt idx="20824">
                  <c:v>6.5669912500000001</c:v>
                </c:pt>
                <c:pt idx="20825">
                  <c:v>6.5665881250015996</c:v>
                </c:pt>
                <c:pt idx="20826">
                  <c:v>6.5662137500000002</c:v>
                </c:pt>
                <c:pt idx="20827">
                  <c:v>6.5658124999999998</c:v>
                </c:pt>
                <c:pt idx="20828">
                  <c:v>6.5654618750016001</c:v>
                </c:pt>
                <c:pt idx="20829">
                  <c:v>6.5653668750016001</c:v>
                </c:pt>
                <c:pt idx="20830">
                  <c:v>6.5657931250015995</c:v>
                </c:pt>
                <c:pt idx="20831">
                  <c:v>6.5661325000000001</c:v>
                </c:pt>
                <c:pt idx="20832">
                  <c:v>6.5665681250015995</c:v>
                </c:pt>
                <c:pt idx="20833">
                  <c:v>6.5669406250015996</c:v>
                </c:pt>
                <c:pt idx="20834">
                  <c:v>6.5673174999999997</c:v>
                </c:pt>
                <c:pt idx="20835">
                  <c:v>6.5677431250015994</c:v>
                </c:pt>
                <c:pt idx="20836">
                  <c:v>6.5681431250015994</c:v>
                </c:pt>
                <c:pt idx="20837">
                  <c:v>6.5685618750015999</c:v>
                </c:pt>
                <c:pt idx="20838">
                  <c:v>6.5689556250015997</c:v>
                </c:pt>
                <c:pt idx="20839">
                  <c:v>6.569375</c:v>
                </c:pt>
                <c:pt idx="20840">
                  <c:v>6.5698093750015998</c:v>
                </c:pt>
                <c:pt idx="20841">
                  <c:v>6.5702350000000003</c:v>
                </c:pt>
                <c:pt idx="20842">
                  <c:v>6.5706506250015995</c:v>
                </c:pt>
                <c:pt idx="20843">
                  <c:v>6.5710381250015999</c:v>
                </c:pt>
                <c:pt idx="20844">
                  <c:v>6.5714525000000004</c:v>
                </c:pt>
                <c:pt idx="20845">
                  <c:v>6.5718100000000002</c:v>
                </c:pt>
                <c:pt idx="20846">
                  <c:v>6.5722206250015995</c:v>
                </c:pt>
                <c:pt idx="20847">
                  <c:v>6.5725643750015994</c:v>
                </c:pt>
                <c:pt idx="20848">
                  <c:v>6.5729875</c:v>
                </c:pt>
                <c:pt idx="20849">
                  <c:v>6.5730237499999999</c:v>
                </c:pt>
                <c:pt idx="20850">
                  <c:v>6.5724062500000002</c:v>
                </c:pt>
                <c:pt idx="20851">
                  <c:v>6.5720712499999996</c:v>
                </c:pt>
                <c:pt idx="20852">
                  <c:v>6.5716818750015999</c:v>
                </c:pt>
                <c:pt idx="20853">
                  <c:v>6.5712406250016002</c:v>
                </c:pt>
                <c:pt idx="20854">
                  <c:v>6.5708818750016</c:v>
                </c:pt>
                <c:pt idx="20855">
                  <c:v>6.57051125</c:v>
                </c:pt>
                <c:pt idx="20856">
                  <c:v>6.5701749999999999</c:v>
                </c:pt>
                <c:pt idx="20857">
                  <c:v>6.5696849999999998</c:v>
                </c:pt>
                <c:pt idx="20858">
                  <c:v>6.5693012499999996</c:v>
                </c:pt>
                <c:pt idx="20859">
                  <c:v>6.5688649999999997</c:v>
                </c:pt>
                <c:pt idx="20860">
                  <c:v>6.5684587499999996</c:v>
                </c:pt>
                <c:pt idx="20861">
                  <c:v>6.5679631250016</c:v>
                </c:pt>
                <c:pt idx="20862">
                  <c:v>6.5676012500000001</c:v>
                </c:pt>
                <c:pt idx="20863">
                  <c:v>6.5672056250016002</c:v>
                </c:pt>
                <c:pt idx="20864">
                  <c:v>6.5667062500000002</c:v>
                </c:pt>
                <c:pt idx="20865">
                  <c:v>6.5663612499999999</c:v>
                </c:pt>
                <c:pt idx="20866">
                  <c:v>6.5656856250016</c:v>
                </c:pt>
                <c:pt idx="20867">
                  <c:v>6.5651006250016</c:v>
                </c:pt>
                <c:pt idx="20868">
                  <c:v>6.5645918750016001</c:v>
                </c:pt>
                <c:pt idx="20869">
                  <c:v>6.5642412500000002</c:v>
                </c:pt>
                <c:pt idx="20870">
                  <c:v>6.5640656250016001</c:v>
                </c:pt>
                <c:pt idx="20871">
                  <c:v>6.5636799999999997</c:v>
                </c:pt>
                <c:pt idx="20872">
                  <c:v>6.5631824999999999</c:v>
                </c:pt>
                <c:pt idx="20873">
                  <c:v>6.5628581250015996</c:v>
                </c:pt>
                <c:pt idx="20874">
                  <c:v>6.5625287500000002</c:v>
                </c:pt>
                <c:pt idx="20875">
                  <c:v>6.5621625000000003</c:v>
                </c:pt>
                <c:pt idx="20876">
                  <c:v>6.5618325000000004</c:v>
                </c:pt>
                <c:pt idx="20877">
                  <c:v>6.5614081250015994</c:v>
                </c:pt>
                <c:pt idx="20878">
                  <c:v>6.5610743750016001</c:v>
                </c:pt>
                <c:pt idx="20879">
                  <c:v>6.5607499999999996</c:v>
                </c:pt>
                <c:pt idx="20880">
                  <c:v>6.5601500000000001</c:v>
                </c:pt>
                <c:pt idx="20881">
                  <c:v>6.5596412500000003</c:v>
                </c:pt>
                <c:pt idx="20882">
                  <c:v>6.5592118750015995</c:v>
                </c:pt>
                <c:pt idx="20883">
                  <c:v>6.5588775000000004</c:v>
                </c:pt>
                <c:pt idx="20884">
                  <c:v>6.5585418750016</c:v>
                </c:pt>
                <c:pt idx="20885">
                  <c:v>6.5584631250015999</c:v>
                </c:pt>
                <c:pt idx="20886">
                  <c:v>6.5588368750015995</c:v>
                </c:pt>
                <c:pt idx="20887">
                  <c:v>6.5591856250016001</c:v>
                </c:pt>
                <c:pt idx="20888">
                  <c:v>6.5595425000000001</c:v>
                </c:pt>
                <c:pt idx="20889">
                  <c:v>6.5599018750016</c:v>
                </c:pt>
                <c:pt idx="20890">
                  <c:v>6.5599675</c:v>
                </c:pt>
                <c:pt idx="20891">
                  <c:v>6.5598387499999999</c:v>
                </c:pt>
                <c:pt idx="20892">
                  <c:v>6.5594856250015994</c:v>
                </c:pt>
                <c:pt idx="20893">
                  <c:v>6.5598043750016002</c:v>
                </c:pt>
                <c:pt idx="20894">
                  <c:v>6.5600224999999996</c:v>
                </c:pt>
                <c:pt idx="20895">
                  <c:v>6.5600793750015995</c:v>
                </c:pt>
                <c:pt idx="20896">
                  <c:v>6.5601799999999999</c:v>
                </c:pt>
                <c:pt idx="20897">
                  <c:v>6.5605806250015997</c:v>
                </c:pt>
                <c:pt idx="20898">
                  <c:v>6.5609381250015995</c:v>
                </c:pt>
                <c:pt idx="20899">
                  <c:v>6.5612862500000002</c:v>
                </c:pt>
                <c:pt idx="20900">
                  <c:v>6.56173875</c:v>
                </c:pt>
                <c:pt idx="20901">
                  <c:v>6.5621668750015996</c:v>
                </c:pt>
                <c:pt idx="20902">
                  <c:v>6.5625650000000002</c:v>
                </c:pt>
                <c:pt idx="20903">
                  <c:v>6.5629843750015997</c:v>
                </c:pt>
                <c:pt idx="20904">
                  <c:v>6.5633706250015997</c:v>
                </c:pt>
                <c:pt idx="20905">
                  <c:v>6.5637587499999999</c:v>
                </c:pt>
                <c:pt idx="20906">
                  <c:v>6.5636856250015994</c:v>
                </c:pt>
                <c:pt idx="20907">
                  <c:v>6.5633043750016</c:v>
                </c:pt>
                <c:pt idx="20908">
                  <c:v>6.5629387499999998</c:v>
                </c:pt>
                <c:pt idx="20909">
                  <c:v>6.5625012500000004</c:v>
                </c:pt>
                <c:pt idx="20910">
                  <c:v>6.5619931250015995</c:v>
                </c:pt>
                <c:pt idx="20911">
                  <c:v>6.5613793750016001</c:v>
                </c:pt>
                <c:pt idx="20912">
                  <c:v>6.5609931250016</c:v>
                </c:pt>
                <c:pt idx="20913">
                  <c:v>6.5606631250016001</c:v>
                </c:pt>
                <c:pt idx="20914">
                  <c:v>6.5599831250016001</c:v>
                </c:pt>
                <c:pt idx="20915">
                  <c:v>6.5596399999999999</c:v>
                </c:pt>
                <c:pt idx="20916">
                  <c:v>6.5592724999999996</c:v>
                </c:pt>
                <c:pt idx="20917">
                  <c:v>6.5586824999999997</c:v>
                </c:pt>
                <c:pt idx="20918">
                  <c:v>6.5581387500000003</c:v>
                </c:pt>
                <c:pt idx="20919">
                  <c:v>6.5576412499999996</c:v>
                </c:pt>
                <c:pt idx="20920">
                  <c:v>6.5572487500000003</c:v>
                </c:pt>
                <c:pt idx="20921">
                  <c:v>6.5569143750015995</c:v>
                </c:pt>
                <c:pt idx="20922">
                  <c:v>6.5565550000000004</c:v>
                </c:pt>
                <c:pt idx="20923">
                  <c:v>6.5561625000000001</c:v>
                </c:pt>
                <c:pt idx="20924">
                  <c:v>6.5564268750016002</c:v>
                </c:pt>
                <c:pt idx="20925">
                  <c:v>6.5567624999999996</c:v>
                </c:pt>
                <c:pt idx="20926">
                  <c:v>6.5570737499999998</c:v>
                </c:pt>
                <c:pt idx="20927">
                  <c:v>6.5573956250015994</c:v>
                </c:pt>
                <c:pt idx="20928">
                  <c:v>6.55786625</c:v>
                </c:pt>
                <c:pt idx="20929">
                  <c:v>6.5582281250015999</c:v>
                </c:pt>
                <c:pt idx="20930">
                  <c:v>6.5585899999999997</c:v>
                </c:pt>
                <c:pt idx="20931">
                  <c:v>6.5589312499999997</c:v>
                </c:pt>
                <c:pt idx="20932">
                  <c:v>6.5593012499999999</c:v>
                </c:pt>
                <c:pt idx="20933">
                  <c:v>6.55962625</c:v>
                </c:pt>
                <c:pt idx="20934">
                  <c:v>6.5599831250016001</c:v>
                </c:pt>
                <c:pt idx="20935">
                  <c:v>6.5603118750015996</c:v>
                </c:pt>
                <c:pt idx="20936">
                  <c:v>6.5602600000000004</c:v>
                </c:pt>
                <c:pt idx="20937">
                  <c:v>6.5598881250016001</c:v>
                </c:pt>
                <c:pt idx="20938">
                  <c:v>6.5595143750015996</c:v>
                </c:pt>
                <c:pt idx="20939">
                  <c:v>6.55918125</c:v>
                </c:pt>
                <c:pt idx="20940">
                  <c:v>6.5588162499999996</c:v>
                </c:pt>
                <c:pt idx="20941">
                  <c:v>6.5584331250016001</c:v>
                </c:pt>
                <c:pt idx="20942">
                  <c:v>6.5580993750015999</c:v>
                </c:pt>
                <c:pt idx="20943">
                  <c:v>6.5577593750015994</c:v>
                </c:pt>
                <c:pt idx="20944">
                  <c:v>6.5572900000000001</c:v>
                </c:pt>
                <c:pt idx="20945">
                  <c:v>6.5567518750015994</c:v>
                </c:pt>
                <c:pt idx="20946">
                  <c:v>6.5561712500000002</c:v>
                </c:pt>
                <c:pt idx="20947">
                  <c:v>6.5555862500000002</c:v>
                </c:pt>
                <c:pt idx="20948">
                  <c:v>6.5552068750016002</c:v>
                </c:pt>
                <c:pt idx="20949">
                  <c:v>6.5548799999999998</c:v>
                </c:pt>
                <c:pt idx="20950">
                  <c:v>6.5543193750016</c:v>
                </c:pt>
                <c:pt idx="20951">
                  <c:v>6.5538724999999998</c:v>
                </c:pt>
                <c:pt idx="20952">
                  <c:v>6.5535512499999999</c:v>
                </c:pt>
                <c:pt idx="20953">
                  <c:v>6.5537781250015996</c:v>
                </c:pt>
                <c:pt idx="20954">
                  <c:v>6.5534156250016</c:v>
                </c:pt>
                <c:pt idx="20955">
                  <c:v>6.5530443750015994</c:v>
                </c:pt>
                <c:pt idx="20956">
                  <c:v>6.5527112499999998</c:v>
                </c:pt>
                <c:pt idx="20957">
                  <c:v>6.5523793750015997</c:v>
                </c:pt>
                <c:pt idx="20958">
                  <c:v>6.5519674999999999</c:v>
                </c:pt>
                <c:pt idx="20959">
                  <c:v>6.5515774999999996</c:v>
                </c:pt>
                <c:pt idx="20960">
                  <c:v>6.5512300000000003</c:v>
                </c:pt>
                <c:pt idx="20961">
                  <c:v>6.5508249999999997</c:v>
                </c:pt>
                <c:pt idx="20962">
                  <c:v>6.55042875</c:v>
                </c:pt>
                <c:pt idx="20963">
                  <c:v>6.5499087500000002</c:v>
                </c:pt>
                <c:pt idx="20964">
                  <c:v>6.54935125</c:v>
                </c:pt>
                <c:pt idx="20965">
                  <c:v>6.5490043750015996</c:v>
                </c:pt>
                <c:pt idx="20966">
                  <c:v>6.5484962500000004</c:v>
                </c:pt>
                <c:pt idx="20967">
                  <c:v>6.5481175</c:v>
                </c:pt>
                <c:pt idx="20968">
                  <c:v>6.5476749999999999</c:v>
                </c:pt>
                <c:pt idx="20969">
                  <c:v>6.5473774999999996</c:v>
                </c:pt>
                <c:pt idx="20970">
                  <c:v>6.5473518750016</c:v>
                </c:pt>
                <c:pt idx="20971">
                  <c:v>6.5476718750015994</c:v>
                </c:pt>
                <c:pt idx="20972">
                  <c:v>6.5480181250016001</c:v>
                </c:pt>
                <c:pt idx="20973">
                  <c:v>6.5484337500000001</c:v>
                </c:pt>
                <c:pt idx="20974">
                  <c:v>6.5487812500000002</c:v>
                </c:pt>
                <c:pt idx="20975">
                  <c:v>6.5492393750015996</c:v>
                </c:pt>
                <c:pt idx="20976">
                  <c:v>6.5495656250016001</c:v>
                </c:pt>
                <c:pt idx="20977">
                  <c:v>6.5498968750015996</c:v>
                </c:pt>
                <c:pt idx="20978">
                  <c:v>6.5503749999999998</c:v>
                </c:pt>
                <c:pt idx="20979">
                  <c:v>6.5508556250016001</c:v>
                </c:pt>
                <c:pt idx="20980">
                  <c:v>6.5512662500000003</c:v>
                </c:pt>
                <c:pt idx="20981">
                  <c:v>6.5516306250016001</c:v>
                </c:pt>
                <c:pt idx="20982">
                  <c:v>6.5519749999999997</c:v>
                </c:pt>
                <c:pt idx="20983">
                  <c:v>6.5524093750015995</c:v>
                </c:pt>
                <c:pt idx="20984">
                  <c:v>6.5528156250015996</c:v>
                </c:pt>
                <c:pt idx="20985">
                  <c:v>6.5531693750016</c:v>
                </c:pt>
                <c:pt idx="20986">
                  <c:v>6.5535325000000002</c:v>
                </c:pt>
                <c:pt idx="20987">
                  <c:v>6.5539293750015997</c:v>
                </c:pt>
                <c:pt idx="20988">
                  <c:v>6.5543199999999997</c:v>
                </c:pt>
                <c:pt idx="20989">
                  <c:v>6.5539968750015998</c:v>
                </c:pt>
                <c:pt idx="20990">
                  <c:v>6.5534974999999998</c:v>
                </c:pt>
                <c:pt idx="20991">
                  <c:v>6.5530312500000001</c:v>
                </c:pt>
                <c:pt idx="20992">
                  <c:v>6.5526087500000001</c:v>
                </c:pt>
                <c:pt idx="20993">
                  <c:v>6.5522343750015999</c:v>
                </c:pt>
                <c:pt idx="20994">
                  <c:v>6.5519056250015995</c:v>
                </c:pt>
                <c:pt idx="20995">
                  <c:v>6.5515587499999999</c:v>
                </c:pt>
                <c:pt idx="20996">
                  <c:v>6.5512312499999998</c:v>
                </c:pt>
                <c:pt idx="20997">
                  <c:v>6.5507974999999998</c:v>
                </c:pt>
                <c:pt idx="20998">
                  <c:v>6.5503537500000002</c:v>
                </c:pt>
                <c:pt idx="20999">
                  <c:v>6.5500175</c:v>
                </c:pt>
                <c:pt idx="21000">
                  <c:v>6.5496168750015995</c:v>
                </c:pt>
                <c:pt idx="21001">
                  <c:v>6.5491243750015995</c:v>
                </c:pt>
                <c:pt idx="21002">
                  <c:v>6.5486368750016002</c:v>
                </c:pt>
                <c:pt idx="21003">
                  <c:v>6.5482968750015997</c:v>
                </c:pt>
                <c:pt idx="21004">
                  <c:v>6.5485468750016</c:v>
                </c:pt>
                <c:pt idx="21005">
                  <c:v>6.5490093750015994</c:v>
                </c:pt>
                <c:pt idx="21006">
                  <c:v>6.5494606250015996</c:v>
                </c:pt>
                <c:pt idx="21007">
                  <c:v>6.5498450000000004</c:v>
                </c:pt>
                <c:pt idx="21008">
                  <c:v>6.5502737499999997</c:v>
                </c:pt>
                <c:pt idx="21009">
                  <c:v>6.5506443750015997</c:v>
                </c:pt>
                <c:pt idx="21010">
                  <c:v>6.5511150000000002</c:v>
                </c:pt>
                <c:pt idx="21011">
                  <c:v>6.5515587499999999</c:v>
                </c:pt>
                <c:pt idx="21012">
                  <c:v>6.5519368750015996</c:v>
                </c:pt>
                <c:pt idx="21013">
                  <c:v>6.5522718750015994</c:v>
                </c:pt>
                <c:pt idx="21014">
                  <c:v>6.5526506250015997</c:v>
                </c:pt>
                <c:pt idx="21015">
                  <c:v>6.5531156250015998</c:v>
                </c:pt>
                <c:pt idx="21016">
                  <c:v>6.553515</c:v>
                </c:pt>
                <c:pt idx="21017">
                  <c:v>6.5539137500000004</c:v>
                </c:pt>
                <c:pt idx="21018">
                  <c:v>6.5543143750016002</c:v>
                </c:pt>
                <c:pt idx="21019">
                  <c:v>6.5547250000000004</c:v>
                </c:pt>
                <c:pt idx="21020">
                  <c:v>6.5551006250016002</c:v>
                </c:pt>
                <c:pt idx="21021">
                  <c:v>6.55558</c:v>
                </c:pt>
                <c:pt idx="21022">
                  <c:v>6.5559262499999997</c:v>
                </c:pt>
                <c:pt idx="21023">
                  <c:v>6.55633</c:v>
                </c:pt>
                <c:pt idx="21024">
                  <c:v>6.5559843750016</c:v>
                </c:pt>
                <c:pt idx="21025">
                  <c:v>6.55563875</c:v>
                </c:pt>
                <c:pt idx="21026">
                  <c:v>6.5551606250015997</c:v>
                </c:pt>
                <c:pt idx="21027">
                  <c:v>6.5547449999999996</c:v>
                </c:pt>
                <c:pt idx="21028">
                  <c:v>6.5543174999999998</c:v>
                </c:pt>
                <c:pt idx="21029">
                  <c:v>6.5537437499999998</c:v>
                </c:pt>
                <c:pt idx="21030">
                  <c:v>6.5532731250016001</c:v>
                </c:pt>
                <c:pt idx="21031">
                  <c:v>6.5527693750016001</c:v>
                </c:pt>
                <c:pt idx="21032">
                  <c:v>6.5523393750015995</c:v>
                </c:pt>
                <c:pt idx="21033">
                  <c:v>6.5519600000000002</c:v>
                </c:pt>
                <c:pt idx="21034">
                  <c:v>6.5515643750015995</c:v>
                </c:pt>
                <c:pt idx="21035">
                  <c:v>6.5511093750015998</c:v>
                </c:pt>
                <c:pt idx="21036">
                  <c:v>6.5507562500000001</c:v>
                </c:pt>
                <c:pt idx="21037">
                  <c:v>6.5507749999999998</c:v>
                </c:pt>
                <c:pt idx="21038">
                  <c:v>6.5511406250016</c:v>
                </c:pt>
                <c:pt idx="21039">
                  <c:v>6.5515306250015994</c:v>
                </c:pt>
                <c:pt idx="21040">
                  <c:v>6.5518625000000004</c:v>
                </c:pt>
                <c:pt idx="21041">
                  <c:v>6.5522481250015998</c:v>
                </c:pt>
                <c:pt idx="21042">
                  <c:v>6.5521031250016</c:v>
                </c:pt>
                <c:pt idx="21043">
                  <c:v>6.5517462499999999</c:v>
                </c:pt>
                <c:pt idx="21044">
                  <c:v>6.5514156250015994</c:v>
                </c:pt>
                <c:pt idx="21045">
                  <c:v>6.5510518750015994</c:v>
                </c:pt>
                <c:pt idx="21046">
                  <c:v>6.5507668750015995</c:v>
                </c:pt>
                <c:pt idx="21047">
                  <c:v>6.5504193750016002</c:v>
                </c:pt>
                <c:pt idx="21048">
                  <c:v>6.5500006250015996</c:v>
                </c:pt>
                <c:pt idx="21049">
                  <c:v>6.5496306250015994</c:v>
                </c:pt>
                <c:pt idx="21050">
                  <c:v>6.5497949999999996</c:v>
                </c:pt>
                <c:pt idx="21051">
                  <c:v>6.5500362499999998</c:v>
                </c:pt>
                <c:pt idx="21052">
                  <c:v>6.5503881250016001</c:v>
                </c:pt>
                <c:pt idx="21053">
                  <c:v>6.5507437499999996</c:v>
                </c:pt>
                <c:pt idx="21054">
                  <c:v>6.5510656250016002</c:v>
                </c:pt>
                <c:pt idx="21055">
                  <c:v>6.5515212500000004</c:v>
                </c:pt>
                <c:pt idx="21056">
                  <c:v>6.5519231250015997</c:v>
                </c:pt>
                <c:pt idx="21057">
                  <c:v>6.5516750000000004</c:v>
                </c:pt>
                <c:pt idx="21058">
                  <c:v>6.5520193750016</c:v>
                </c:pt>
                <c:pt idx="21059">
                  <c:v>6.5523731250015995</c:v>
                </c:pt>
                <c:pt idx="21060">
                  <c:v>6.5520399999999999</c:v>
                </c:pt>
                <c:pt idx="21061">
                  <c:v>6.5515749999999997</c:v>
                </c:pt>
                <c:pt idx="21062">
                  <c:v>6.5511843750015997</c:v>
                </c:pt>
                <c:pt idx="21063">
                  <c:v>6.5507900000000001</c:v>
                </c:pt>
                <c:pt idx="21064">
                  <c:v>6.5503431250016</c:v>
                </c:pt>
                <c:pt idx="21065">
                  <c:v>6.5500143750015996</c:v>
                </c:pt>
                <c:pt idx="21066">
                  <c:v>6.5495756250015997</c:v>
                </c:pt>
                <c:pt idx="21067">
                  <c:v>6.5491006250016</c:v>
                </c:pt>
                <c:pt idx="21068">
                  <c:v>6.5485800000000003</c:v>
                </c:pt>
                <c:pt idx="21069">
                  <c:v>6.5481056250015994</c:v>
                </c:pt>
                <c:pt idx="21070">
                  <c:v>6.5475931250016002</c:v>
                </c:pt>
                <c:pt idx="21071">
                  <c:v>6.5471793750015994</c:v>
                </c:pt>
                <c:pt idx="21072">
                  <c:v>6.5466068750015998</c:v>
                </c:pt>
                <c:pt idx="21073">
                  <c:v>6.5460687499999999</c:v>
                </c:pt>
                <c:pt idx="21074">
                  <c:v>6.5454843750015996</c:v>
                </c:pt>
                <c:pt idx="21075">
                  <c:v>6.5449318750016001</c:v>
                </c:pt>
                <c:pt idx="21076">
                  <c:v>6.54461125</c:v>
                </c:pt>
                <c:pt idx="21077">
                  <c:v>6.5441162500000001</c:v>
                </c:pt>
                <c:pt idx="21078">
                  <c:v>6.5437512499999997</c:v>
                </c:pt>
                <c:pt idx="21079">
                  <c:v>6.5433918750015998</c:v>
                </c:pt>
                <c:pt idx="21080">
                  <c:v>6.5430618750015999</c:v>
                </c:pt>
                <c:pt idx="21081">
                  <c:v>6.5427012500000004</c:v>
                </c:pt>
                <c:pt idx="21082">
                  <c:v>6.5422762499999996</c:v>
                </c:pt>
                <c:pt idx="21083">
                  <c:v>6.5418881250015994</c:v>
                </c:pt>
                <c:pt idx="21084">
                  <c:v>6.5414925000000004</c:v>
                </c:pt>
                <c:pt idx="21085">
                  <c:v>6.5412375000000003</c:v>
                </c:pt>
                <c:pt idx="21086">
                  <c:v>6.5411493750015994</c:v>
                </c:pt>
                <c:pt idx="21087">
                  <c:v>6.5414256250016001</c:v>
                </c:pt>
                <c:pt idx="21088">
                  <c:v>6.5416774999999996</c:v>
                </c:pt>
                <c:pt idx="21089">
                  <c:v>6.5412118750015997</c:v>
                </c:pt>
                <c:pt idx="21090">
                  <c:v>6.5408231250015998</c:v>
                </c:pt>
                <c:pt idx="21091">
                  <c:v>6.5402500000000003</c:v>
                </c:pt>
                <c:pt idx="21092">
                  <c:v>6.5397181250015999</c:v>
                </c:pt>
                <c:pt idx="21093">
                  <c:v>6.5392968750015994</c:v>
                </c:pt>
                <c:pt idx="21094">
                  <c:v>6.5389400000000002</c:v>
                </c:pt>
                <c:pt idx="21095">
                  <c:v>6.5385524999999998</c:v>
                </c:pt>
                <c:pt idx="21096">
                  <c:v>6.5381749999999998</c:v>
                </c:pt>
                <c:pt idx="21097">
                  <c:v>6.5378043750015999</c:v>
                </c:pt>
                <c:pt idx="21098">
                  <c:v>6.5379568750015995</c:v>
                </c:pt>
                <c:pt idx="21099">
                  <c:v>6.5376725000000002</c:v>
                </c:pt>
                <c:pt idx="21100">
                  <c:v>6.5380743750015995</c:v>
                </c:pt>
                <c:pt idx="21101">
                  <c:v>6.5384662499999999</c:v>
                </c:pt>
                <c:pt idx="21102">
                  <c:v>6.5388768750016002</c:v>
                </c:pt>
                <c:pt idx="21103">
                  <c:v>6.5392031250015998</c:v>
                </c:pt>
                <c:pt idx="21104">
                  <c:v>6.5396324999999997</c:v>
                </c:pt>
                <c:pt idx="21105">
                  <c:v>6.5399925000000003</c:v>
                </c:pt>
                <c:pt idx="21106">
                  <c:v>6.5403856250015995</c:v>
                </c:pt>
                <c:pt idx="21107">
                  <c:v>6.5407368750015999</c:v>
                </c:pt>
                <c:pt idx="21108">
                  <c:v>6.5411262499999996</c:v>
                </c:pt>
                <c:pt idx="21109">
                  <c:v>6.5415631250016002</c:v>
                </c:pt>
                <c:pt idx="21110">
                  <c:v>6.5420018750016</c:v>
                </c:pt>
                <c:pt idx="21111">
                  <c:v>6.5423943750015994</c:v>
                </c:pt>
                <c:pt idx="21112">
                  <c:v>6.5427456250015998</c:v>
                </c:pt>
                <c:pt idx="21113">
                  <c:v>6.5427293750016</c:v>
                </c:pt>
                <c:pt idx="21114">
                  <c:v>6.5423062500000002</c:v>
                </c:pt>
                <c:pt idx="21115">
                  <c:v>6.54184375</c:v>
                </c:pt>
                <c:pt idx="21116">
                  <c:v>6.54221875</c:v>
                </c:pt>
                <c:pt idx="21117">
                  <c:v>6.5426743750015994</c:v>
                </c:pt>
                <c:pt idx="21118">
                  <c:v>6.5429962499999998</c:v>
                </c:pt>
                <c:pt idx="21119">
                  <c:v>6.5433543750015994</c:v>
                </c:pt>
                <c:pt idx="21120">
                  <c:v>6.5433975000000002</c:v>
                </c:pt>
                <c:pt idx="21121">
                  <c:v>6.54301625</c:v>
                </c:pt>
                <c:pt idx="21122">
                  <c:v>6.5426762500000004</c:v>
                </c:pt>
                <c:pt idx="21123">
                  <c:v>6.5422750000000001</c:v>
                </c:pt>
                <c:pt idx="21124">
                  <c:v>6.5417243750015999</c:v>
                </c:pt>
                <c:pt idx="21125">
                  <c:v>6.5411187499999999</c:v>
                </c:pt>
                <c:pt idx="21126">
                  <c:v>6.5406118750015994</c:v>
                </c:pt>
                <c:pt idx="21127">
                  <c:v>6.5399712499999998</c:v>
                </c:pt>
                <c:pt idx="21128">
                  <c:v>6.5394131250015999</c:v>
                </c:pt>
                <c:pt idx="21129">
                  <c:v>6.5388475000000001</c:v>
                </c:pt>
                <c:pt idx="21130">
                  <c:v>6.5384681250016001</c:v>
                </c:pt>
                <c:pt idx="21131">
                  <c:v>6.5381099999999996</c:v>
                </c:pt>
                <c:pt idx="21132">
                  <c:v>6.5375968750015998</c:v>
                </c:pt>
                <c:pt idx="21133">
                  <c:v>6.5370112499999999</c:v>
                </c:pt>
                <c:pt idx="21134">
                  <c:v>6.5364100000000001</c:v>
                </c:pt>
                <c:pt idx="21135">
                  <c:v>6.5357881250015994</c:v>
                </c:pt>
                <c:pt idx="21136">
                  <c:v>6.5351031250015996</c:v>
                </c:pt>
                <c:pt idx="21137">
                  <c:v>6.5343749999999998</c:v>
                </c:pt>
                <c:pt idx="21138">
                  <c:v>6.5336274999999997</c:v>
                </c:pt>
                <c:pt idx="21139">
                  <c:v>6.5328006250015997</c:v>
                </c:pt>
                <c:pt idx="21140">
                  <c:v>6.5319912499999999</c:v>
                </c:pt>
                <c:pt idx="21141">
                  <c:v>6.5311856250015996</c:v>
                </c:pt>
                <c:pt idx="21142">
                  <c:v>6.5304450000000003</c:v>
                </c:pt>
                <c:pt idx="21143">
                  <c:v>6.5297887499999998</c:v>
                </c:pt>
                <c:pt idx="21144">
                  <c:v>6.5291068750015997</c:v>
                </c:pt>
                <c:pt idx="21145">
                  <c:v>6.5284737499999999</c:v>
                </c:pt>
                <c:pt idx="21146">
                  <c:v>6.5279131250016</c:v>
                </c:pt>
                <c:pt idx="21147">
                  <c:v>6.5273856250015996</c:v>
                </c:pt>
                <c:pt idx="21148">
                  <c:v>6.5268668750016001</c:v>
                </c:pt>
                <c:pt idx="21149">
                  <c:v>6.52640625</c:v>
                </c:pt>
                <c:pt idx="21150">
                  <c:v>6.5260856250015999</c:v>
                </c:pt>
                <c:pt idx="21151">
                  <c:v>6.5256731250015996</c:v>
                </c:pt>
                <c:pt idx="21152">
                  <c:v>6.5249962500000001</c:v>
                </c:pt>
                <c:pt idx="21153">
                  <c:v>6.5245387499999996</c:v>
                </c:pt>
                <c:pt idx="21154">
                  <c:v>6.5240118750015998</c:v>
                </c:pt>
                <c:pt idx="21155">
                  <c:v>6.5235081250015998</c:v>
                </c:pt>
                <c:pt idx="21156">
                  <c:v>6.5230443750016001</c:v>
                </c:pt>
                <c:pt idx="21157">
                  <c:v>6.5226424999999999</c:v>
                </c:pt>
                <c:pt idx="21158">
                  <c:v>6.5223100000000001</c:v>
                </c:pt>
                <c:pt idx="21159">
                  <c:v>6.5223874999999998</c:v>
                </c:pt>
                <c:pt idx="21160">
                  <c:v>6.5227837500000003</c:v>
                </c:pt>
                <c:pt idx="21161">
                  <c:v>6.5231149999999998</c:v>
                </c:pt>
                <c:pt idx="21162">
                  <c:v>6.5235231250016001</c:v>
                </c:pt>
                <c:pt idx="21163">
                  <c:v>6.5238568750015995</c:v>
                </c:pt>
                <c:pt idx="21164">
                  <c:v>6.52419875</c:v>
                </c:pt>
                <c:pt idx="21165">
                  <c:v>6.5245550000000003</c:v>
                </c:pt>
                <c:pt idx="21166">
                  <c:v>6.5249100000000002</c:v>
                </c:pt>
                <c:pt idx="21167">
                  <c:v>6.5253443750016</c:v>
                </c:pt>
                <c:pt idx="21168">
                  <c:v>6.5257587499999996</c:v>
                </c:pt>
                <c:pt idx="21169">
                  <c:v>6.5260981250015995</c:v>
                </c:pt>
                <c:pt idx="21170">
                  <c:v>6.5258812500000003</c:v>
                </c:pt>
                <c:pt idx="21171">
                  <c:v>6.5254374999999998</c:v>
                </c:pt>
                <c:pt idx="21172">
                  <c:v>6.5250156250015996</c:v>
                </c:pt>
                <c:pt idx="21173">
                  <c:v>6.5246856250015997</c:v>
                </c:pt>
                <c:pt idx="21174">
                  <c:v>6.5243156250015995</c:v>
                </c:pt>
                <c:pt idx="21175">
                  <c:v>6.5238781250016</c:v>
                </c:pt>
                <c:pt idx="21176">
                  <c:v>6.5235543750015994</c:v>
                </c:pt>
                <c:pt idx="21177">
                  <c:v>6.5231568750015994</c:v>
                </c:pt>
                <c:pt idx="21178">
                  <c:v>6.5232531250015997</c:v>
                </c:pt>
                <c:pt idx="21179">
                  <c:v>6.5236387499999999</c:v>
                </c:pt>
                <c:pt idx="21180">
                  <c:v>6.5239687499999999</c:v>
                </c:pt>
                <c:pt idx="21181">
                  <c:v>6.5243293750015994</c:v>
                </c:pt>
                <c:pt idx="21182">
                  <c:v>6.5246912500000001</c:v>
                </c:pt>
                <c:pt idx="21183">
                  <c:v>6.5242800000000001</c:v>
                </c:pt>
                <c:pt idx="21184">
                  <c:v>6.5239168750015999</c:v>
                </c:pt>
                <c:pt idx="21185">
                  <c:v>6.5238768750015996</c:v>
                </c:pt>
                <c:pt idx="21186">
                  <c:v>6.5242624999999999</c:v>
                </c:pt>
                <c:pt idx="21187">
                  <c:v>6.5247431250016001</c:v>
                </c:pt>
                <c:pt idx="21188">
                  <c:v>6.5250925000000004</c:v>
                </c:pt>
                <c:pt idx="21189">
                  <c:v>6.5254149999999997</c:v>
                </c:pt>
                <c:pt idx="21190">
                  <c:v>6.5257918750016</c:v>
                </c:pt>
                <c:pt idx="21191">
                  <c:v>6.52614625</c:v>
                </c:pt>
                <c:pt idx="21192">
                  <c:v>6.5265124999999999</c:v>
                </c:pt>
                <c:pt idx="21193">
                  <c:v>6.5267093750015999</c:v>
                </c:pt>
                <c:pt idx="21194">
                  <c:v>6.5271675</c:v>
                </c:pt>
                <c:pt idx="21195">
                  <c:v>6.5276206250015996</c:v>
                </c:pt>
                <c:pt idx="21196">
                  <c:v>6.5279924999999999</c:v>
                </c:pt>
                <c:pt idx="21197">
                  <c:v>6.5283637499999996</c:v>
                </c:pt>
                <c:pt idx="21198">
                  <c:v>6.5287543750015997</c:v>
                </c:pt>
                <c:pt idx="21199">
                  <c:v>6.5290900000000001</c:v>
                </c:pt>
                <c:pt idx="21200">
                  <c:v>6.5294368750015996</c:v>
                </c:pt>
                <c:pt idx="21201">
                  <c:v>6.5298093750015997</c:v>
                </c:pt>
                <c:pt idx="21202">
                  <c:v>6.5301868750015997</c:v>
                </c:pt>
                <c:pt idx="21203">
                  <c:v>6.5305412499999997</c:v>
                </c:pt>
                <c:pt idx="21204">
                  <c:v>6.5309587499999999</c:v>
                </c:pt>
                <c:pt idx="21205">
                  <c:v>6.5313600000000003</c:v>
                </c:pt>
                <c:pt idx="21206">
                  <c:v>6.5317637499999996</c:v>
                </c:pt>
                <c:pt idx="21207">
                  <c:v>6.5321231250015996</c:v>
                </c:pt>
                <c:pt idx="21208">
                  <c:v>6.5317375000000002</c:v>
                </c:pt>
                <c:pt idx="21209">
                  <c:v>6.5313037500000002</c:v>
                </c:pt>
                <c:pt idx="21210">
                  <c:v>6.5307668750015999</c:v>
                </c:pt>
                <c:pt idx="21211">
                  <c:v>6.5304237499999997</c:v>
                </c:pt>
                <c:pt idx="21212">
                  <c:v>6.5300431250016002</c:v>
                </c:pt>
                <c:pt idx="21213">
                  <c:v>6.5296768750015994</c:v>
                </c:pt>
                <c:pt idx="21214">
                  <c:v>6.5292393750016</c:v>
                </c:pt>
                <c:pt idx="21215">
                  <c:v>6.5287499999999996</c:v>
                </c:pt>
                <c:pt idx="21216">
                  <c:v>6.5281650000000004</c:v>
                </c:pt>
                <c:pt idx="21217">
                  <c:v>6.5276431250015996</c:v>
                </c:pt>
                <c:pt idx="21218">
                  <c:v>6.5270593750015999</c:v>
                </c:pt>
                <c:pt idx="21219">
                  <c:v>6.5264968750015999</c:v>
                </c:pt>
                <c:pt idx="21220">
                  <c:v>6.5259725</c:v>
                </c:pt>
                <c:pt idx="21221">
                  <c:v>6.5254206250015994</c:v>
                </c:pt>
                <c:pt idx="21222">
                  <c:v>6.5248918750015994</c:v>
                </c:pt>
                <c:pt idx="21223">
                  <c:v>6.5243099999999998</c:v>
                </c:pt>
                <c:pt idx="21224">
                  <c:v>6.5237687500000003</c:v>
                </c:pt>
                <c:pt idx="21225">
                  <c:v>6.5232293750016002</c:v>
                </c:pt>
                <c:pt idx="21226">
                  <c:v>6.5227531250016</c:v>
                </c:pt>
                <c:pt idx="21227">
                  <c:v>6.5223168750016001</c:v>
                </c:pt>
                <c:pt idx="21228">
                  <c:v>6.52187625</c:v>
                </c:pt>
                <c:pt idx="21229">
                  <c:v>6.5215075000000002</c:v>
                </c:pt>
                <c:pt idx="21230">
                  <c:v>6.5211075000000003</c:v>
                </c:pt>
                <c:pt idx="21231">
                  <c:v>6.5207543750015997</c:v>
                </c:pt>
                <c:pt idx="21232">
                  <c:v>6.5204206250015995</c:v>
                </c:pt>
                <c:pt idx="21233">
                  <c:v>6.5198131250015994</c:v>
                </c:pt>
                <c:pt idx="21234">
                  <c:v>6.5192318750015996</c:v>
                </c:pt>
                <c:pt idx="21235">
                  <c:v>6.5187218750015994</c:v>
                </c:pt>
                <c:pt idx="21236">
                  <c:v>6.5181637500000003</c:v>
                </c:pt>
                <c:pt idx="21237">
                  <c:v>6.5177193750016</c:v>
                </c:pt>
                <c:pt idx="21238">
                  <c:v>6.5172856250016</c:v>
                </c:pt>
                <c:pt idx="21239">
                  <c:v>6.5169493750015999</c:v>
                </c:pt>
                <c:pt idx="21240">
                  <c:v>6.5169493750015999</c:v>
                </c:pt>
                <c:pt idx="21241">
                  <c:v>6.5172762500000001</c:v>
                </c:pt>
                <c:pt idx="21242">
                  <c:v>6.5176331250016002</c:v>
                </c:pt>
                <c:pt idx="21243">
                  <c:v>6.5179631250016001</c:v>
                </c:pt>
                <c:pt idx="21244">
                  <c:v>6.5183200000000001</c:v>
                </c:pt>
                <c:pt idx="21245">
                  <c:v>6.51873375</c:v>
                </c:pt>
                <c:pt idx="21246">
                  <c:v>6.5191974999999998</c:v>
                </c:pt>
                <c:pt idx="21247">
                  <c:v>6.5195262500000002</c:v>
                </c:pt>
                <c:pt idx="21248">
                  <c:v>6.5199199999999999</c:v>
                </c:pt>
                <c:pt idx="21249">
                  <c:v>6.5203262500000001</c:v>
                </c:pt>
                <c:pt idx="21250">
                  <c:v>6.5206881250016</c:v>
                </c:pt>
                <c:pt idx="21251">
                  <c:v>6.5210187499999996</c:v>
                </c:pt>
                <c:pt idx="21252">
                  <c:v>6.5213706250015999</c:v>
                </c:pt>
                <c:pt idx="21253">
                  <c:v>6.5217937499999996</c:v>
                </c:pt>
                <c:pt idx="21254">
                  <c:v>6.5219331250015999</c:v>
                </c:pt>
                <c:pt idx="21255">
                  <c:v>6.5219118750015994</c:v>
                </c:pt>
                <c:pt idx="21256">
                  <c:v>6.5215687500000001</c:v>
                </c:pt>
                <c:pt idx="21257">
                  <c:v>6.5211424999999998</c:v>
                </c:pt>
                <c:pt idx="21258">
                  <c:v>6.5208050000000002</c:v>
                </c:pt>
                <c:pt idx="21259">
                  <c:v>6.5208649999999997</c:v>
                </c:pt>
                <c:pt idx="21260">
                  <c:v>6.5213031250015998</c:v>
                </c:pt>
                <c:pt idx="21261">
                  <c:v>6.5217331250015995</c:v>
                </c:pt>
                <c:pt idx="21262">
                  <c:v>6.5220531250015998</c:v>
                </c:pt>
                <c:pt idx="21263">
                  <c:v>6.5224931250016001</c:v>
                </c:pt>
                <c:pt idx="21264">
                  <c:v>6.5228156250015994</c:v>
                </c:pt>
                <c:pt idx="21265">
                  <c:v>6.52321375</c:v>
                </c:pt>
                <c:pt idx="21266">
                  <c:v>6.5236150000000004</c:v>
                </c:pt>
                <c:pt idx="21267">
                  <c:v>6.5239831250015996</c:v>
                </c:pt>
                <c:pt idx="21268">
                  <c:v>6.5243031250015999</c:v>
                </c:pt>
                <c:pt idx="21269">
                  <c:v>6.5246437500000001</c:v>
                </c:pt>
                <c:pt idx="21270">
                  <c:v>6.5244137499999999</c:v>
                </c:pt>
                <c:pt idx="21271">
                  <c:v>6.5240893750015996</c:v>
                </c:pt>
                <c:pt idx="21272">
                  <c:v>6.5237531250015994</c:v>
                </c:pt>
                <c:pt idx="21273">
                  <c:v>6.5233468750016002</c:v>
                </c:pt>
                <c:pt idx="21274">
                  <c:v>6.5228700000000002</c:v>
                </c:pt>
                <c:pt idx="21275">
                  <c:v>6.5223493750015997</c:v>
                </c:pt>
                <c:pt idx="21276">
                  <c:v>6.5219962499999999</c:v>
                </c:pt>
                <c:pt idx="21277">
                  <c:v>6.5214024999999998</c:v>
                </c:pt>
                <c:pt idx="21278">
                  <c:v>6.5209737499999996</c:v>
                </c:pt>
                <c:pt idx="21279">
                  <c:v>6.5206493750016001</c:v>
                </c:pt>
                <c:pt idx="21280">
                  <c:v>6.5202556250015995</c:v>
                </c:pt>
                <c:pt idx="21281">
                  <c:v>6.5199181250015998</c:v>
                </c:pt>
                <c:pt idx="21282">
                  <c:v>6.5193706250016001</c:v>
                </c:pt>
                <c:pt idx="21283">
                  <c:v>6.5190112500000001</c:v>
                </c:pt>
                <c:pt idx="21284">
                  <c:v>6.5186306250015997</c:v>
                </c:pt>
                <c:pt idx="21285">
                  <c:v>6.5182731250015999</c:v>
                </c:pt>
                <c:pt idx="21286">
                  <c:v>6.5178893750015998</c:v>
                </c:pt>
                <c:pt idx="21287">
                  <c:v>6.5175518750016002</c:v>
                </c:pt>
                <c:pt idx="21288">
                  <c:v>6.5178149999999997</c:v>
                </c:pt>
                <c:pt idx="21289">
                  <c:v>6.5180456250015997</c:v>
                </c:pt>
                <c:pt idx="21290">
                  <c:v>6.5184131250016</c:v>
                </c:pt>
                <c:pt idx="21291">
                  <c:v>6.5187556250015994</c:v>
                </c:pt>
                <c:pt idx="21292">
                  <c:v>6.51910875</c:v>
                </c:pt>
                <c:pt idx="21293">
                  <c:v>6.5194468750015995</c:v>
                </c:pt>
                <c:pt idx="21294">
                  <c:v>6.5198274999999999</c:v>
                </c:pt>
                <c:pt idx="21295">
                  <c:v>6.5202556250015995</c:v>
                </c:pt>
                <c:pt idx="21296">
                  <c:v>6.5205856250015994</c:v>
                </c:pt>
                <c:pt idx="21297">
                  <c:v>6.5210706250015997</c:v>
                </c:pt>
                <c:pt idx="21298">
                  <c:v>6.5214949999999998</c:v>
                </c:pt>
                <c:pt idx="21299">
                  <c:v>6.5219106250015999</c:v>
                </c:pt>
                <c:pt idx="21300">
                  <c:v>6.5222618750015995</c:v>
                </c:pt>
                <c:pt idx="21301">
                  <c:v>6.5227143750016001</c:v>
                </c:pt>
                <c:pt idx="21302">
                  <c:v>6.5230537499999999</c:v>
                </c:pt>
                <c:pt idx="21303">
                  <c:v>6.5235581250015997</c:v>
                </c:pt>
                <c:pt idx="21304">
                  <c:v>6.5240349999999996</c:v>
                </c:pt>
                <c:pt idx="21305">
                  <c:v>6.5243574999999998</c:v>
                </c:pt>
                <c:pt idx="21306">
                  <c:v>6.5242512499999998</c:v>
                </c:pt>
                <c:pt idx="21307">
                  <c:v>6.5238243750015998</c:v>
                </c:pt>
                <c:pt idx="21308">
                  <c:v>6.5234968750015998</c:v>
                </c:pt>
                <c:pt idx="21309">
                  <c:v>6.5230893750016001</c:v>
                </c:pt>
                <c:pt idx="21310">
                  <c:v>6.5226981250015994</c:v>
                </c:pt>
                <c:pt idx="21311">
                  <c:v>6.5223543750015995</c:v>
                </c:pt>
                <c:pt idx="21312">
                  <c:v>6.5219849999999999</c:v>
                </c:pt>
                <c:pt idx="21313">
                  <c:v>6.5215612500000004</c:v>
                </c:pt>
                <c:pt idx="21314">
                  <c:v>6.5210999999999997</c:v>
                </c:pt>
                <c:pt idx="21315">
                  <c:v>6.5206106250015994</c:v>
                </c:pt>
                <c:pt idx="21316">
                  <c:v>6.5200725000000004</c:v>
                </c:pt>
                <c:pt idx="21317">
                  <c:v>6.5196325000000002</c:v>
                </c:pt>
                <c:pt idx="21318">
                  <c:v>6.51929625</c:v>
                </c:pt>
                <c:pt idx="21319">
                  <c:v>6.5189018750015997</c:v>
                </c:pt>
                <c:pt idx="21320">
                  <c:v>6.5185500000000003</c:v>
                </c:pt>
                <c:pt idx="21321">
                  <c:v>6.5181437500000001</c:v>
                </c:pt>
                <c:pt idx="21322">
                  <c:v>6.5176999999999996</c:v>
                </c:pt>
                <c:pt idx="21323">
                  <c:v>6.5171356250015995</c:v>
                </c:pt>
                <c:pt idx="21324">
                  <c:v>6.5164774999999997</c:v>
                </c:pt>
                <c:pt idx="21325">
                  <c:v>6.5160637499999998</c:v>
                </c:pt>
                <c:pt idx="21326">
                  <c:v>6.5156487500000004</c:v>
                </c:pt>
                <c:pt idx="21327">
                  <c:v>6.5151956250016001</c:v>
                </c:pt>
                <c:pt idx="21328">
                  <c:v>6.5147943750015997</c:v>
                </c:pt>
                <c:pt idx="21329">
                  <c:v>6.5142862499999996</c:v>
                </c:pt>
                <c:pt idx="21330">
                  <c:v>6.5138412499999996</c:v>
                </c:pt>
                <c:pt idx="21331">
                  <c:v>6.5133406250016002</c:v>
                </c:pt>
                <c:pt idx="21332">
                  <c:v>6.5128493750015997</c:v>
                </c:pt>
                <c:pt idx="21333">
                  <c:v>6.5123775000000004</c:v>
                </c:pt>
                <c:pt idx="21334">
                  <c:v>6.5118456250015999</c:v>
                </c:pt>
                <c:pt idx="21335">
                  <c:v>6.5114093750016</c:v>
                </c:pt>
                <c:pt idx="21336">
                  <c:v>6.5109131250015997</c:v>
                </c:pt>
                <c:pt idx="21337">
                  <c:v>6.5104274999999996</c:v>
                </c:pt>
                <c:pt idx="21338">
                  <c:v>6.5099656250016</c:v>
                </c:pt>
                <c:pt idx="21339">
                  <c:v>6.5096431250015998</c:v>
                </c:pt>
                <c:pt idx="21340">
                  <c:v>6.5092549999999996</c:v>
                </c:pt>
                <c:pt idx="21341">
                  <c:v>6.5088662499999996</c:v>
                </c:pt>
                <c:pt idx="21342">
                  <c:v>6.5085437500000003</c:v>
                </c:pt>
                <c:pt idx="21343">
                  <c:v>6.5082075000000001</c:v>
                </c:pt>
                <c:pt idx="21344">
                  <c:v>6.5075975000000001</c:v>
                </c:pt>
                <c:pt idx="21345">
                  <c:v>6.5071462499999999</c:v>
                </c:pt>
                <c:pt idx="21346">
                  <c:v>6.5066293750015998</c:v>
                </c:pt>
                <c:pt idx="21347">
                  <c:v>6.5061781250015995</c:v>
                </c:pt>
                <c:pt idx="21348">
                  <c:v>6.5060468750015996</c:v>
                </c:pt>
                <c:pt idx="21349">
                  <c:v>6.5064349999999997</c:v>
                </c:pt>
                <c:pt idx="21350">
                  <c:v>6.5068368750015999</c:v>
                </c:pt>
                <c:pt idx="21351">
                  <c:v>6.5071587500000003</c:v>
                </c:pt>
                <c:pt idx="21352">
                  <c:v>6.5075200000000004</c:v>
                </c:pt>
                <c:pt idx="21353">
                  <c:v>6.5079450000000003</c:v>
                </c:pt>
                <c:pt idx="21354">
                  <c:v>6.5084375000000003</c:v>
                </c:pt>
                <c:pt idx="21355">
                  <c:v>6.5088018750016001</c:v>
                </c:pt>
                <c:pt idx="21356">
                  <c:v>6.5091887499999999</c:v>
                </c:pt>
                <c:pt idx="21357">
                  <c:v>6.5095118750015999</c:v>
                </c:pt>
                <c:pt idx="21358">
                  <c:v>6.5098743750015995</c:v>
                </c:pt>
                <c:pt idx="21359">
                  <c:v>6.5103537500000002</c:v>
                </c:pt>
                <c:pt idx="21360">
                  <c:v>6.5107606250016001</c:v>
                </c:pt>
                <c:pt idx="21361">
                  <c:v>6.5110950000000001</c:v>
                </c:pt>
                <c:pt idx="21362">
                  <c:v>6.5114256250015998</c:v>
                </c:pt>
                <c:pt idx="21363">
                  <c:v>6.5118187499999998</c:v>
                </c:pt>
                <c:pt idx="21364">
                  <c:v>6.5122799999999996</c:v>
                </c:pt>
                <c:pt idx="21365">
                  <c:v>6.5126774999999997</c:v>
                </c:pt>
                <c:pt idx="21366">
                  <c:v>6.5130800000000004</c:v>
                </c:pt>
                <c:pt idx="21367">
                  <c:v>6.5134387499999997</c:v>
                </c:pt>
                <c:pt idx="21368">
                  <c:v>6.5137918750015995</c:v>
                </c:pt>
                <c:pt idx="21369">
                  <c:v>6.5139125</c:v>
                </c:pt>
                <c:pt idx="21370">
                  <c:v>6.5135781250016</c:v>
                </c:pt>
                <c:pt idx="21371">
                  <c:v>6.51324375</c:v>
                </c:pt>
                <c:pt idx="21372">
                  <c:v>6.5129018750015994</c:v>
                </c:pt>
                <c:pt idx="21373">
                  <c:v>6.5125493750015995</c:v>
                </c:pt>
                <c:pt idx="21374">
                  <c:v>6.5122137499999999</c:v>
                </c:pt>
                <c:pt idx="21375">
                  <c:v>6.5118150000000004</c:v>
                </c:pt>
                <c:pt idx="21376">
                  <c:v>6.5114431250016001</c:v>
                </c:pt>
                <c:pt idx="21377">
                  <c:v>6.5111231250015997</c:v>
                </c:pt>
                <c:pt idx="21378">
                  <c:v>6.5107037500000002</c:v>
                </c:pt>
                <c:pt idx="21379">
                  <c:v>6.5102837500000001</c:v>
                </c:pt>
                <c:pt idx="21380">
                  <c:v>6.5099443750015995</c:v>
                </c:pt>
                <c:pt idx="21381">
                  <c:v>6.5096049999999996</c:v>
                </c:pt>
                <c:pt idx="21382">
                  <c:v>6.5092150000000002</c:v>
                </c:pt>
                <c:pt idx="21383">
                  <c:v>6.5088493750016001</c:v>
                </c:pt>
                <c:pt idx="21384">
                  <c:v>6.5084818750015998</c:v>
                </c:pt>
                <c:pt idx="21385">
                  <c:v>6.5080687499999996</c:v>
                </c:pt>
                <c:pt idx="21386">
                  <c:v>6.5077037500000001</c:v>
                </c:pt>
                <c:pt idx="21387">
                  <c:v>6.5076099999999997</c:v>
                </c:pt>
                <c:pt idx="21388">
                  <c:v>6.5080181250016</c:v>
                </c:pt>
                <c:pt idx="21389">
                  <c:v>6.5083981250015999</c:v>
                </c:pt>
                <c:pt idx="21390">
                  <c:v>6.5086925000000004</c:v>
                </c:pt>
                <c:pt idx="21391">
                  <c:v>6.5083124999999997</c:v>
                </c:pt>
                <c:pt idx="21392">
                  <c:v>6.5079056250015999</c:v>
                </c:pt>
                <c:pt idx="21393">
                  <c:v>6.5075075</c:v>
                </c:pt>
                <c:pt idx="21394">
                  <c:v>6.5071856250015996</c:v>
                </c:pt>
                <c:pt idx="21395">
                  <c:v>6.5068006250015999</c:v>
                </c:pt>
                <c:pt idx="21396">
                  <c:v>6.5066787499999998</c:v>
                </c:pt>
                <c:pt idx="21397">
                  <c:v>6.5068893750015997</c:v>
                </c:pt>
                <c:pt idx="21398">
                  <c:v>6.507225</c:v>
                </c:pt>
                <c:pt idx="21399">
                  <c:v>6.5076987500000003</c:v>
                </c:pt>
                <c:pt idx="21400">
                  <c:v>6.5080543750016</c:v>
                </c:pt>
                <c:pt idx="21401">
                  <c:v>6.5081337499999998</c:v>
                </c:pt>
                <c:pt idx="21402">
                  <c:v>6.5077425</c:v>
                </c:pt>
                <c:pt idx="21403">
                  <c:v>6.5073762500000001</c:v>
                </c:pt>
                <c:pt idx="21404">
                  <c:v>6.5077018750016</c:v>
                </c:pt>
                <c:pt idx="21405">
                  <c:v>6.5080962500000004</c:v>
                </c:pt>
                <c:pt idx="21406">
                  <c:v>6.5082487499999999</c:v>
                </c:pt>
                <c:pt idx="21407">
                  <c:v>6.50786</c:v>
                </c:pt>
                <c:pt idx="21408">
                  <c:v>6.5074762499999999</c:v>
                </c:pt>
                <c:pt idx="21409">
                  <c:v>6.5070831250015999</c:v>
                </c:pt>
                <c:pt idx="21410">
                  <c:v>6.5065212499999996</c:v>
                </c:pt>
                <c:pt idx="21411">
                  <c:v>6.5060262499999997</c:v>
                </c:pt>
                <c:pt idx="21412">
                  <c:v>6.5054231250015997</c:v>
                </c:pt>
                <c:pt idx="21413">
                  <c:v>6.5048018750015997</c:v>
                </c:pt>
                <c:pt idx="21414">
                  <c:v>6.5044725000000003</c:v>
                </c:pt>
                <c:pt idx="21415">
                  <c:v>6.5038200000000002</c:v>
                </c:pt>
                <c:pt idx="21416">
                  <c:v>6.503215</c:v>
                </c:pt>
                <c:pt idx="21417">
                  <c:v>6.5028756250016002</c:v>
                </c:pt>
                <c:pt idx="21418">
                  <c:v>6.5025281250016</c:v>
                </c:pt>
                <c:pt idx="21419">
                  <c:v>6.5021406250015996</c:v>
                </c:pt>
                <c:pt idx="21420">
                  <c:v>6.5015081250015996</c:v>
                </c:pt>
                <c:pt idx="21421">
                  <c:v>6.5008656250015999</c:v>
                </c:pt>
                <c:pt idx="21422">
                  <c:v>6.5005418750016002</c:v>
                </c:pt>
                <c:pt idx="21423">
                  <c:v>6.4999818750016001</c:v>
                </c:pt>
                <c:pt idx="21424">
                  <c:v>6.4995456250016002</c:v>
                </c:pt>
                <c:pt idx="21425">
                  <c:v>6.4991831250015997</c:v>
                </c:pt>
                <c:pt idx="21426">
                  <c:v>6.4988312500000003</c:v>
                </c:pt>
                <c:pt idx="21427">
                  <c:v>6.4991837500000003</c:v>
                </c:pt>
                <c:pt idx="21428">
                  <c:v>6.4995243750015996</c:v>
                </c:pt>
                <c:pt idx="21429">
                  <c:v>6.4999231250016001</c:v>
                </c:pt>
                <c:pt idx="21430">
                  <c:v>6.5002668750015999</c:v>
                </c:pt>
                <c:pt idx="21431">
                  <c:v>6.5006725000000003</c:v>
                </c:pt>
                <c:pt idx="21432">
                  <c:v>6.5010393750016</c:v>
                </c:pt>
                <c:pt idx="21433">
                  <c:v>6.5013862500000004</c:v>
                </c:pt>
                <c:pt idx="21434">
                  <c:v>6.5017793750015995</c:v>
                </c:pt>
                <c:pt idx="21435">
                  <c:v>6.5021981250016001</c:v>
                </c:pt>
                <c:pt idx="21436">
                  <c:v>6.5026137500000001</c:v>
                </c:pt>
                <c:pt idx="21437">
                  <c:v>6.5029368750016001</c:v>
                </c:pt>
                <c:pt idx="21438">
                  <c:v>6.5033181250015994</c:v>
                </c:pt>
                <c:pt idx="21439">
                  <c:v>6.5037068750015994</c:v>
                </c:pt>
                <c:pt idx="21440">
                  <c:v>6.5040487499999999</c:v>
                </c:pt>
                <c:pt idx="21441">
                  <c:v>6.50390625</c:v>
                </c:pt>
                <c:pt idx="21442">
                  <c:v>6.5035431250015998</c:v>
                </c:pt>
                <c:pt idx="21443">
                  <c:v>6.5031487500000003</c:v>
                </c:pt>
                <c:pt idx="21444">
                  <c:v>6.5028131250015999</c:v>
                </c:pt>
                <c:pt idx="21445">
                  <c:v>6.5023443750015995</c:v>
                </c:pt>
                <c:pt idx="21446">
                  <c:v>6.5021449999999996</c:v>
                </c:pt>
                <c:pt idx="21447">
                  <c:v>6.5019981250015997</c:v>
                </c:pt>
                <c:pt idx="21448">
                  <c:v>6.5016656250015998</c:v>
                </c:pt>
                <c:pt idx="21449">
                  <c:v>6.5012793750015998</c:v>
                </c:pt>
                <c:pt idx="21450">
                  <c:v>6.5008856250016001</c:v>
                </c:pt>
                <c:pt idx="21451">
                  <c:v>6.5003774999999999</c:v>
                </c:pt>
                <c:pt idx="21452">
                  <c:v>6.4999650000000004</c:v>
                </c:pt>
                <c:pt idx="21453">
                  <c:v>6.4996</c:v>
                </c:pt>
                <c:pt idx="21454">
                  <c:v>6.49925</c:v>
                </c:pt>
                <c:pt idx="21455">
                  <c:v>6.4989293750016</c:v>
                </c:pt>
                <c:pt idx="21456">
                  <c:v>6.4985731250015997</c:v>
                </c:pt>
                <c:pt idx="21457">
                  <c:v>6.4982075000000004</c:v>
                </c:pt>
                <c:pt idx="21458">
                  <c:v>6.4980549999999999</c:v>
                </c:pt>
                <c:pt idx="21459">
                  <c:v>6.4981037500000003</c:v>
                </c:pt>
                <c:pt idx="21460">
                  <c:v>6.4981456250015999</c:v>
                </c:pt>
                <c:pt idx="21461">
                  <c:v>6.4984668750015997</c:v>
                </c:pt>
                <c:pt idx="21462">
                  <c:v>6.4988412499999999</c:v>
                </c:pt>
                <c:pt idx="21463">
                  <c:v>6.4993281250015995</c:v>
                </c:pt>
                <c:pt idx="21464">
                  <c:v>6.4997493750016</c:v>
                </c:pt>
                <c:pt idx="21465">
                  <c:v>6.5001699999999998</c:v>
                </c:pt>
                <c:pt idx="21466">
                  <c:v>6.5006399999999998</c:v>
                </c:pt>
                <c:pt idx="21467">
                  <c:v>6.5010362500000003</c:v>
                </c:pt>
                <c:pt idx="21468">
                  <c:v>6.5013881250015997</c:v>
                </c:pt>
                <c:pt idx="21469">
                  <c:v>6.5017093750015995</c:v>
                </c:pt>
                <c:pt idx="21470">
                  <c:v>6.5022381250015995</c:v>
                </c:pt>
                <c:pt idx="21471">
                  <c:v>6.5026587500000002</c:v>
                </c:pt>
                <c:pt idx="21472">
                  <c:v>6.5031506250015996</c:v>
                </c:pt>
                <c:pt idx="21473">
                  <c:v>6.5035937500000003</c:v>
                </c:pt>
                <c:pt idx="21474">
                  <c:v>6.5040118750015994</c:v>
                </c:pt>
                <c:pt idx="21475">
                  <c:v>6.5043831250016</c:v>
                </c:pt>
                <c:pt idx="21476">
                  <c:v>6.5047981250015994</c:v>
                </c:pt>
                <c:pt idx="21477">
                  <c:v>6.5051775000000003</c:v>
                </c:pt>
                <c:pt idx="21478">
                  <c:v>6.5055843750015994</c:v>
                </c:pt>
                <c:pt idx="21479">
                  <c:v>6.5059243750015998</c:v>
                </c:pt>
                <c:pt idx="21480">
                  <c:v>6.5055912500000002</c:v>
                </c:pt>
                <c:pt idx="21481">
                  <c:v>6.5051350000000001</c:v>
                </c:pt>
                <c:pt idx="21482">
                  <c:v>6.5047093750015996</c:v>
                </c:pt>
                <c:pt idx="21483">
                  <c:v>6.5043731250015995</c:v>
                </c:pt>
                <c:pt idx="21484">
                  <c:v>6.5039724999999997</c:v>
                </c:pt>
                <c:pt idx="21485">
                  <c:v>6.5036287499999998</c:v>
                </c:pt>
                <c:pt idx="21486">
                  <c:v>6.5032412500000003</c:v>
                </c:pt>
                <c:pt idx="21487">
                  <c:v>6.5029062499999997</c:v>
                </c:pt>
                <c:pt idx="21488">
                  <c:v>6.5024100000000002</c:v>
                </c:pt>
                <c:pt idx="21489">
                  <c:v>6.5020243750016</c:v>
                </c:pt>
                <c:pt idx="21490">
                  <c:v>6.5015162499999999</c:v>
                </c:pt>
                <c:pt idx="21491">
                  <c:v>6.5010468750015997</c:v>
                </c:pt>
                <c:pt idx="21492">
                  <c:v>6.5006918750015998</c:v>
                </c:pt>
                <c:pt idx="21493">
                  <c:v>6.5003056250015998</c:v>
                </c:pt>
                <c:pt idx="21494">
                  <c:v>6.4999762499999996</c:v>
                </c:pt>
                <c:pt idx="21495">
                  <c:v>6.4995787500000004</c:v>
                </c:pt>
                <c:pt idx="21496">
                  <c:v>6.4992681250016</c:v>
                </c:pt>
                <c:pt idx="21497">
                  <c:v>6.4987756250016</c:v>
                </c:pt>
                <c:pt idx="21498">
                  <c:v>6.4983862500000003</c:v>
                </c:pt>
                <c:pt idx="21499">
                  <c:v>6.4980000000000002</c:v>
                </c:pt>
                <c:pt idx="21500">
                  <c:v>6.4976587500000003</c:v>
                </c:pt>
                <c:pt idx="21501">
                  <c:v>6.4972443750015998</c:v>
                </c:pt>
                <c:pt idx="21502">
                  <c:v>6.4968281250016</c:v>
                </c:pt>
                <c:pt idx="21503">
                  <c:v>6.4963800000000003</c:v>
                </c:pt>
                <c:pt idx="21504">
                  <c:v>6.4958693750015994</c:v>
                </c:pt>
                <c:pt idx="21505">
                  <c:v>6.4954824999999996</c:v>
                </c:pt>
                <c:pt idx="21506">
                  <c:v>6.4951493750016001</c:v>
                </c:pt>
                <c:pt idx="21507">
                  <c:v>6.4948231250015995</c:v>
                </c:pt>
                <c:pt idx="21508">
                  <c:v>6.4944481250015995</c:v>
                </c:pt>
                <c:pt idx="21509">
                  <c:v>6.4941062499999997</c:v>
                </c:pt>
                <c:pt idx="21510">
                  <c:v>6.4937493750015998</c:v>
                </c:pt>
                <c:pt idx="21511">
                  <c:v>6.4933287499999999</c:v>
                </c:pt>
                <c:pt idx="21512">
                  <c:v>6.4930062499999996</c:v>
                </c:pt>
                <c:pt idx="21513">
                  <c:v>6.4926606250015997</c:v>
                </c:pt>
                <c:pt idx="21514">
                  <c:v>6.4922331250015999</c:v>
                </c:pt>
                <c:pt idx="21515">
                  <c:v>6.4921949999999997</c:v>
                </c:pt>
                <c:pt idx="21516">
                  <c:v>6.4925487500000001</c:v>
                </c:pt>
                <c:pt idx="21517">
                  <c:v>6.4929581250016</c:v>
                </c:pt>
                <c:pt idx="21518">
                  <c:v>6.4933187500000003</c:v>
                </c:pt>
                <c:pt idx="21519">
                  <c:v>6.4936949999999998</c:v>
                </c:pt>
                <c:pt idx="21520">
                  <c:v>6.4940724999999997</c:v>
                </c:pt>
                <c:pt idx="21521">
                  <c:v>6.4945037499999998</c:v>
                </c:pt>
                <c:pt idx="21522">
                  <c:v>6.4948818750015995</c:v>
                </c:pt>
                <c:pt idx="21523">
                  <c:v>6.4952106250016</c:v>
                </c:pt>
                <c:pt idx="21524">
                  <c:v>6.4956143750016002</c:v>
                </c:pt>
                <c:pt idx="21525">
                  <c:v>6.4959593750015996</c:v>
                </c:pt>
                <c:pt idx="21526">
                  <c:v>6.4963081250016002</c:v>
                </c:pt>
                <c:pt idx="21527">
                  <c:v>6.4966637499999997</c:v>
                </c:pt>
                <c:pt idx="21528">
                  <c:v>6.4970825000000003</c:v>
                </c:pt>
                <c:pt idx="21529">
                  <c:v>6.4974456250015997</c:v>
                </c:pt>
                <c:pt idx="21530">
                  <c:v>6.4978281250015995</c:v>
                </c:pt>
                <c:pt idx="21531">
                  <c:v>6.4981774999999997</c:v>
                </c:pt>
                <c:pt idx="21532">
                  <c:v>6.4985212499999996</c:v>
                </c:pt>
                <c:pt idx="21533">
                  <c:v>6.498875</c:v>
                </c:pt>
                <c:pt idx="21534">
                  <c:v>6.4991968750015996</c:v>
                </c:pt>
                <c:pt idx="21535">
                  <c:v>6.4987737499999998</c:v>
                </c:pt>
                <c:pt idx="21536">
                  <c:v>6.4984193750015997</c:v>
                </c:pt>
                <c:pt idx="21537">
                  <c:v>6.4978724999999997</c:v>
                </c:pt>
                <c:pt idx="21538">
                  <c:v>6.4972093750016002</c:v>
                </c:pt>
                <c:pt idx="21539">
                  <c:v>6.4968287499999997</c:v>
                </c:pt>
                <c:pt idx="21540">
                  <c:v>6.4964268750015997</c:v>
                </c:pt>
                <c:pt idx="21541">
                  <c:v>6.4960731250016002</c:v>
                </c:pt>
                <c:pt idx="21542">
                  <c:v>6.4957200000000004</c:v>
                </c:pt>
                <c:pt idx="21543">
                  <c:v>6.4951068750015999</c:v>
                </c:pt>
                <c:pt idx="21544">
                  <c:v>6.4945156250015996</c:v>
                </c:pt>
                <c:pt idx="21545">
                  <c:v>6.4939900000000002</c:v>
                </c:pt>
                <c:pt idx="21546">
                  <c:v>6.4934525000000001</c:v>
                </c:pt>
                <c:pt idx="21547">
                  <c:v>6.4929237500000001</c:v>
                </c:pt>
                <c:pt idx="21548">
                  <c:v>6.4923687499999998</c:v>
                </c:pt>
                <c:pt idx="21549">
                  <c:v>6.4917893750015994</c:v>
                </c:pt>
                <c:pt idx="21550">
                  <c:v>6.4911693750015997</c:v>
                </c:pt>
                <c:pt idx="21551">
                  <c:v>6.4907575</c:v>
                </c:pt>
                <c:pt idx="21552">
                  <c:v>6.4903093750015994</c:v>
                </c:pt>
                <c:pt idx="21553">
                  <c:v>6.4898993750015999</c:v>
                </c:pt>
                <c:pt idx="21554">
                  <c:v>6.4895624999999999</c:v>
                </c:pt>
                <c:pt idx="21555">
                  <c:v>6.4891800000000002</c:v>
                </c:pt>
                <c:pt idx="21556">
                  <c:v>6.48881</c:v>
                </c:pt>
                <c:pt idx="21557">
                  <c:v>6.4883981250015994</c:v>
                </c:pt>
                <c:pt idx="21558">
                  <c:v>6.4880100000000001</c:v>
                </c:pt>
                <c:pt idx="21559">
                  <c:v>6.4876593750015994</c:v>
                </c:pt>
                <c:pt idx="21560">
                  <c:v>6.4879906250015997</c:v>
                </c:pt>
                <c:pt idx="21561">
                  <c:v>6.4883462500000002</c:v>
                </c:pt>
                <c:pt idx="21562">
                  <c:v>6.4886906250015999</c:v>
                </c:pt>
                <c:pt idx="21563">
                  <c:v>6.4889818750016</c:v>
                </c:pt>
                <c:pt idx="21564">
                  <c:v>6.4893206250016</c:v>
                </c:pt>
                <c:pt idx="21565">
                  <c:v>6.4897231250015999</c:v>
                </c:pt>
                <c:pt idx="21566">
                  <c:v>6.4901218750015994</c:v>
                </c:pt>
                <c:pt idx="21567">
                  <c:v>6.4905024999999998</c:v>
                </c:pt>
                <c:pt idx="21568">
                  <c:v>6.4908324999999998</c:v>
                </c:pt>
                <c:pt idx="21569">
                  <c:v>6.4909043750016</c:v>
                </c:pt>
                <c:pt idx="21570">
                  <c:v>6.4904681250016001</c:v>
                </c:pt>
                <c:pt idx="21571">
                  <c:v>6.4900237499999998</c:v>
                </c:pt>
                <c:pt idx="21572">
                  <c:v>6.4895518750015997</c:v>
                </c:pt>
                <c:pt idx="21573">
                  <c:v>6.4892149999999997</c:v>
                </c:pt>
                <c:pt idx="21574">
                  <c:v>6.4887724999999996</c:v>
                </c:pt>
                <c:pt idx="21575">
                  <c:v>6.4884412500000002</c:v>
                </c:pt>
                <c:pt idx="21576">
                  <c:v>6.488105</c:v>
                </c:pt>
                <c:pt idx="21577">
                  <c:v>6.4877443750015997</c:v>
                </c:pt>
                <c:pt idx="21578">
                  <c:v>6.4872437500000002</c:v>
                </c:pt>
                <c:pt idx="21579">
                  <c:v>6.4868975000000004</c:v>
                </c:pt>
                <c:pt idx="21580">
                  <c:v>6.4865556250015999</c:v>
                </c:pt>
                <c:pt idx="21581">
                  <c:v>6.4861568750015994</c:v>
                </c:pt>
                <c:pt idx="21582">
                  <c:v>6.4857031250016002</c:v>
                </c:pt>
                <c:pt idx="21583">
                  <c:v>6.4853381250015998</c:v>
                </c:pt>
                <c:pt idx="21584">
                  <c:v>6.4849762499999999</c:v>
                </c:pt>
                <c:pt idx="21585">
                  <c:v>6.4849193750016001</c:v>
                </c:pt>
                <c:pt idx="21586">
                  <c:v>6.4852749999999997</c:v>
                </c:pt>
                <c:pt idx="21587">
                  <c:v>6.4856231250015997</c:v>
                </c:pt>
                <c:pt idx="21588">
                  <c:v>6.4857731250016002</c:v>
                </c:pt>
                <c:pt idx="21589">
                  <c:v>6.4861149999999999</c:v>
                </c:pt>
                <c:pt idx="21590">
                  <c:v>6.4864800000000002</c:v>
                </c:pt>
                <c:pt idx="21591">
                  <c:v>6.4868437500000002</c:v>
                </c:pt>
                <c:pt idx="21592">
                  <c:v>6.4871693750016002</c:v>
                </c:pt>
                <c:pt idx="21593">
                  <c:v>6.4875087499999999</c:v>
                </c:pt>
                <c:pt idx="21594">
                  <c:v>6.4878331250015995</c:v>
                </c:pt>
                <c:pt idx="21595">
                  <c:v>6.4882425000000001</c:v>
                </c:pt>
                <c:pt idx="21596">
                  <c:v>6.4885981250015998</c:v>
                </c:pt>
                <c:pt idx="21597">
                  <c:v>6.4889318750016001</c:v>
                </c:pt>
                <c:pt idx="21598">
                  <c:v>6.4885887499999999</c:v>
                </c:pt>
                <c:pt idx="21599">
                  <c:v>6.48823375</c:v>
                </c:pt>
                <c:pt idx="21600">
                  <c:v>6.4879037500000001</c:v>
                </c:pt>
                <c:pt idx="21601">
                  <c:v>6.4875831250016001</c:v>
                </c:pt>
                <c:pt idx="21602">
                  <c:v>6.4874118750015999</c:v>
                </c:pt>
                <c:pt idx="21603">
                  <c:v>6.4869925000000004</c:v>
                </c:pt>
                <c:pt idx="21604">
                  <c:v>6.4866368750015999</c:v>
                </c:pt>
                <c:pt idx="21605">
                  <c:v>6.4862324999999998</c:v>
                </c:pt>
                <c:pt idx="21606">
                  <c:v>6.4858599999999997</c:v>
                </c:pt>
                <c:pt idx="21607">
                  <c:v>6.4855181250016001</c:v>
                </c:pt>
                <c:pt idx="21608">
                  <c:v>6.4850318750015994</c:v>
                </c:pt>
                <c:pt idx="21609">
                  <c:v>6.4846256250016001</c:v>
                </c:pt>
                <c:pt idx="21610">
                  <c:v>6.4842149999999998</c:v>
                </c:pt>
                <c:pt idx="21611">
                  <c:v>6.4838737499999999</c:v>
                </c:pt>
                <c:pt idx="21612">
                  <c:v>6.4835006250016001</c:v>
                </c:pt>
                <c:pt idx="21613">
                  <c:v>6.4830793750015996</c:v>
                </c:pt>
                <c:pt idx="21614">
                  <c:v>6.4826187500000003</c:v>
                </c:pt>
                <c:pt idx="21615">
                  <c:v>6.4821099999999996</c:v>
                </c:pt>
                <c:pt idx="21616">
                  <c:v>6.4816337500000003</c:v>
                </c:pt>
                <c:pt idx="21617">
                  <c:v>6.4812306250015999</c:v>
                </c:pt>
                <c:pt idx="21618">
                  <c:v>6.4809018750015994</c:v>
                </c:pt>
                <c:pt idx="21619">
                  <c:v>6.4805612500000001</c:v>
                </c:pt>
                <c:pt idx="21620">
                  <c:v>6.4803787499999999</c:v>
                </c:pt>
                <c:pt idx="21621">
                  <c:v>6.4808187500000001</c:v>
                </c:pt>
                <c:pt idx="21622">
                  <c:v>6.4812362500000003</c:v>
                </c:pt>
                <c:pt idx="21623">
                  <c:v>6.4816306250015998</c:v>
                </c:pt>
                <c:pt idx="21624">
                  <c:v>6.4820112500000002</c:v>
                </c:pt>
                <c:pt idx="21625">
                  <c:v>6.4823575</c:v>
                </c:pt>
                <c:pt idx="21626">
                  <c:v>6.4827556250015999</c:v>
                </c:pt>
                <c:pt idx="21627">
                  <c:v>6.48314375</c:v>
                </c:pt>
                <c:pt idx="21628">
                  <c:v>6.4835099999999999</c:v>
                </c:pt>
                <c:pt idx="21629">
                  <c:v>6.4838412500000002</c:v>
                </c:pt>
                <c:pt idx="21630">
                  <c:v>6.4841749999999996</c:v>
                </c:pt>
                <c:pt idx="21631">
                  <c:v>6.4845443750016001</c:v>
                </c:pt>
                <c:pt idx="21632">
                  <c:v>6.4848781250015994</c:v>
                </c:pt>
                <c:pt idx="21633">
                  <c:v>6.4851218750015995</c:v>
                </c:pt>
                <c:pt idx="21634">
                  <c:v>6.4854943750015996</c:v>
                </c:pt>
                <c:pt idx="21635">
                  <c:v>6.4859068750016</c:v>
                </c:pt>
                <c:pt idx="21636">
                  <c:v>6.4854675000000004</c:v>
                </c:pt>
                <c:pt idx="21637">
                  <c:v>6.4850993750015995</c:v>
                </c:pt>
                <c:pt idx="21638">
                  <c:v>6.4846531250016</c:v>
                </c:pt>
                <c:pt idx="21639">
                  <c:v>6.4842887500000002</c:v>
                </c:pt>
                <c:pt idx="21640">
                  <c:v>6.4838924999999996</c:v>
                </c:pt>
                <c:pt idx="21641">
                  <c:v>6.4834506250016002</c:v>
                </c:pt>
                <c:pt idx="21642">
                  <c:v>6.4830612500000004</c:v>
                </c:pt>
                <c:pt idx="21643">
                  <c:v>6.4824618750015999</c:v>
                </c:pt>
                <c:pt idx="21644">
                  <c:v>6.4818499999999997</c:v>
                </c:pt>
                <c:pt idx="21645">
                  <c:v>6.48128875</c:v>
                </c:pt>
                <c:pt idx="21646">
                  <c:v>6.4808643750016</c:v>
                </c:pt>
                <c:pt idx="21647">
                  <c:v>6.4805000000000001</c:v>
                </c:pt>
                <c:pt idx="21648">
                  <c:v>6.4801399999999996</c:v>
                </c:pt>
                <c:pt idx="21649">
                  <c:v>6.4798106250015994</c:v>
                </c:pt>
                <c:pt idx="21650">
                  <c:v>6.4793900000000004</c:v>
                </c:pt>
                <c:pt idx="21651">
                  <c:v>6.4790337500000001</c:v>
                </c:pt>
                <c:pt idx="21652">
                  <c:v>6.4786018750015995</c:v>
                </c:pt>
                <c:pt idx="21653">
                  <c:v>6.4782512499999996</c:v>
                </c:pt>
                <c:pt idx="21654">
                  <c:v>6.4778956250016</c:v>
                </c:pt>
                <c:pt idx="21655">
                  <c:v>6.4774206250016002</c:v>
                </c:pt>
                <c:pt idx="21656">
                  <c:v>6.4770481250016001</c:v>
                </c:pt>
                <c:pt idx="21657">
                  <c:v>6.4766475000000003</c:v>
                </c:pt>
                <c:pt idx="21658">
                  <c:v>6.4767037500000004</c:v>
                </c:pt>
                <c:pt idx="21659">
                  <c:v>6.4769406250015997</c:v>
                </c:pt>
                <c:pt idx="21660">
                  <c:v>6.47730125</c:v>
                </c:pt>
                <c:pt idx="21661">
                  <c:v>6.477665</c:v>
                </c:pt>
                <c:pt idx="21662">
                  <c:v>6.4780268750015999</c:v>
                </c:pt>
                <c:pt idx="21663">
                  <c:v>6.4784631250015998</c:v>
                </c:pt>
                <c:pt idx="21664">
                  <c:v>6.4788949999999996</c:v>
                </c:pt>
                <c:pt idx="21665">
                  <c:v>6.4792275000000004</c:v>
                </c:pt>
                <c:pt idx="21666">
                  <c:v>6.4788112499999997</c:v>
                </c:pt>
                <c:pt idx="21667">
                  <c:v>6.4783768750016</c:v>
                </c:pt>
                <c:pt idx="21668">
                  <c:v>6.4777512499999998</c:v>
                </c:pt>
                <c:pt idx="21669">
                  <c:v>6.4771893750015996</c:v>
                </c:pt>
                <c:pt idx="21670">
                  <c:v>6.4765081250016001</c:v>
                </c:pt>
                <c:pt idx="21671">
                  <c:v>6.4759706250016</c:v>
                </c:pt>
                <c:pt idx="21672">
                  <c:v>6.4754281250016001</c:v>
                </c:pt>
                <c:pt idx="21673">
                  <c:v>6.4750162500000004</c:v>
                </c:pt>
                <c:pt idx="21674">
                  <c:v>6.4745106250015994</c:v>
                </c:pt>
                <c:pt idx="21675">
                  <c:v>6.4740562500000003</c:v>
                </c:pt>
                <c:pt idx="21676">
                  <c:v>6.4737068750016</c:v>
                </c:pt>
                <c:pt idx="21677">
                  <c:v>6.4733481250015998</c:v>
                </c:pt>
                <c:pt idx="21678">
                  <c:v>6.4729487499999996</c:v>
                </c:pt>
                <c:pt idx="21679">
                  <c:v>6.4728193750015999</c:v>
                </c:pt>
                <c:pt idx="21680">
                  <c:v>6.47282125</c:v>
                </c:pt>
                <c:pt idx="21681">
                  <c:v>6.4731581250015999</c:v>
                </c:pt>
                <c:pt idx="21682">
                  <c:v>6.4735006250015994</c:v>
                </c:pt>
                <c:pt idx="21683">
                  <c:v>6.4738550000000004</c:v>
                </c:pt>
                <c:pt idx="21684">
                  <c:v>6.4742062499999999</c:v>
                </c:pt>
                <c:pt idx="21685">
                  <c:v>6.4745706250015997</c:v>
                </c:pt>
                <c:pt idx="21686">
                  <c:v>6.4749481250015997</c:v>
                </c:pt>
                <c:pt idx="21687">
                  <c:v>6.4752868750015997</c:v>
                </c:pt>
                <c:pt idx="21688">
                  <c:v>6.4756356250015994</c:v>
                </c:pt>
                <c:pt idx="21689">
                  <c:v>6.4759906250016002</c:v>
                </c:pt>
                <c:pt idx="21690">
                  <c:v>6.4763493750015995</c:v>
                </c:pt>
                <c:pt idx="21691">
                  <c:v>6.4768056250015995</c:v>
                </c:pt>
                <c:pt idx="21692">
                  <c:v>6.4771681250016</c:v>
                </c:pt>
                <c:pt idx="21693">
                  <c:v>6.4776150000000001</c:v>
                </c:pt>
                <c:pt idx="21694">
                  <c:v>6.4779662499999997</c:v>
                </c:pt>
                <c:pt idx="21695">
                  <c:v>6.4779856250016001</c:v>
                </c:pt>
                <c:pt idx="21696">
                  <c:v>6.4777399999999998</c:v>
                </c:pt>
                <c:pt idx="21697">
                  <c:v>6.4773693750015999</c:v>
                </c:pt>
                <c:pt idx="21698">
                  <c:v>6.4770325</c:v>
                </c:pt>
                <c:pt idx="21699">
                  <c:v>6.4766925000000004</c:v>
                </c:pt>
                <c:pt idx="21700">
                  <c:v>6.4763549999999999</c:v>
                </c:pt>
                <c:pt idx="21701">
                  <c:v>6.4759437499999999</c:v>
                </c:pt>
                <c:pt idx="21702">
                  <c:v>6.4762931250015994</c:v>
                </c:pt>
                <c:pt idx="21703">
                  <c:v>6.4766337500000004</c:v>
                </c:pt>
                <c:pt idx="21704">
                  <c:v>6.4769212500000002</c:v>
                </c:pt>
                <c:pt idx="21705">
                  <c:v>6.4773093750015995</c:v>
                </c:pt>
                <c:pt idx="21706">
                  <c:v>6.4777087499999997</c:v>
                </c:pt>
                <c:pt idx="21707">
                  <c:v>6.4773443750016</c:v>
                </c:pt>
                <c:pt idx="21708">
                  <c:v>6.4769543750015997</c:v>
                </c:pt>
                <c:pt idx="21709">
                  <c:v>6.4765162500000004</c:v>
                </c:pt>
                <c:pt idx="21710">
                  <c:v>6.4761643750015994</c:v>
                </c:pt>
                <c:pt idx="21711">
                  <c:v>6.4758443750015999</c:v>
                </c:pt>
                <c:pt idx="21712">
                  <c:v>6.4755206250016002</c:v>
                </c:pt>
                <c:pt idx="21713">
                  <c:v>6.4750456250015995</c:v>
                </c:pt>
                <c:pt idx="21714">
                  <c:v>6.4744531250015998</c:v>
                </c:pt>
                <c:pt idx="21715">
                  <c:v>6.4737737500000003</c:v>
                </c:pt>
                <c:pt idx="21716">
                  <c:v>6.4734212500000003</c:v>
                </c:pt>
                <c:pt idx="21717">
                  <c:v>6.4729868750015997</c:v>
                </c:pt>
                <c:pt idx="21718">
                  <c:v>6.4725993750016002</c:v>
                </c:pt>
                <c:pt idx="21719">
                  <c:v>6.4721662499999999</c:v>
                </c:pt>
                <c:pt idx="21720">
                  <c:v>6.4715462500000003</c:v>
                </c:pt>
                <c:pt idx="21721">
                  <c:v>6.4711843750015996</c:v>
                </c:pt>
                <c:pt idx="21722">
                  <c:v>6.47056875</c:v>
                </c:pt>
                <c:pt idx="21723">
                  <c:v>6.4700643750015994</c:v>
                </c:pt>
                <c:pt idx="21724">
                  <c:v>6.4696468750016001</c:v>
                </c:pt>
                <c:pt idx="21725">
                  <c:v>6.4692481250015996</c:v>
                </c:pt>
                <c:pt idx="21726">
                  <c:v>6.4689243750015999</c:v>
                </c:pt>
                <c:pt idx="21727">
                  <c:v>6.4687025</c:v>
                </c:pt>
                <c:pt idx="21728">
                  <c:v>6.4683693750015996</c:v>
                </c:pt>
                <c:pt idx="21729">
                  <c:v>6.4685468750016</c:v>
                </c:pt>
                <c:pt idx="21730">
                  <c:v>6.4689399999999999</c:v>
                </c:pt>
                <c:pt idx="21731">
                  <c:v>6.4693687500000001</c:v>
                </c:pt>
                <c:pt idx="21732">
                  <c:v>6.4697674999999997</c:v>
                </c:pt>
                <c:pt idx="21733">
                  <c:v>6.4701443750015999</c:v>
                </c:pt>
                <c:pt idx="21734">
                  <c:v>6.4706368750015999</c:v>
                </c:pt>
                <c:pt idx="21735">
                  <c:v>6.4710406250016002</c:v>
                </c:pt>
                <c:pt idx="21736">
                  <c:v>6.4714643750015997</c:v>
                </c:pt>
                <c:pt idx="21737">
                  <c:v>6.4719306250016002</c:v>
                </c:pt>
                <c:pt idx="21738">
                  <c:v>6.4723350000000002</c:v>
                </c:pt>
                <c:pt idx="21739">
                  <c:v>6.4726931250015998</c:v>
                </c:pt>
                <c:pt idx="21740">
                  <c:v>6.4730593750015997</c:v>
                </c:pt>
                <c:pt idx="21741">
                  <c:v>6.4734906250015998</c:v>
                </c:pt>
                <c:pt idx="21742">
                  <c:v>6.4738481250015996</c:v>
                </c:pt>
                <c:pt idx="21743">
                  <c:v>6.4742268750015999</c:v>
                </c:pt>
                <c:pt idx="21744">
                  <c:v>6.4741612499999999</c:v>
                </c:pt>
                <c:pt idx="21745">
                  <c:v>6.4739812499999996</c:v>
                </c:pt>
                <c:pt idx="21746">
                  <c:v>6.4736362500000002</c:v>
                </c:pt>
                <c:pt idx="21747">
                  <c:v>6.4732349999999999</c:v>
                </c:pt>
                <c:pt idx="21748">
                  <c:v>6.4728106250015998</c:v>
                </c:pt>
                <c:pt idx="21749">
                  <c:v>6.4725581250015995</c:v>
                </c:pt>
                <c:pt idx="21750">
                  <c:v>6.4721962499999997</c:v>
                </c:pt>
                <c:pt idx="21751">
                  <c:v>6.4724475000000004</c:v>
                </c:pt>
                <c:pt idx="21752">
                  <c:v>6.4728624999999997</c:v>
                </c:pt>
                <c:pt idx="21753">
                  <c:v>6.4732937499999998</c:v>
                </c:pt>
                <c:pt idx="21754">
                  <c:v>6.4737475</c:v>
                </c:pt>
                <c:pt idx="21755">
                  <c:v>6.474145</c:v>
                </c:pt>
                <c:pt idx="21756">
                  <c:v>6.4741962500000003</c:v>
                </c:pt>
                <c:pt idx="21757">
                  <c:v>6.4745418750015995</c:v>
                </c:pt>
                <c:pt idx="21758">
                  <c:v>6.4741099999999996</c:v>
                </c:pt>
                <c:pt idx="21759">
                  <c:v>6.4736712499999998</c:v>
                </c:pt>
                <c:pt idx="21760">
                  <c:v>6.4731331250016</c:v>
                </c:pt>
                <c:pt idx="21761">
                  <c:v>6.4727337499999997</c:v>
                </c:pt>
                <c:pt idx="21762">
                  <c:v>6.4723506250015994</c:v>
                </c:pt>
                <c:pt idx="21763">
                  <c:v>6.4719637499999996</c:v>
                </c:pt>
                <c:pt idx="21764">
                  <c:v>6.4715437500000004</c:v>
                </c:pt>
                <c:pt idx="21765">
                  <c:v>6.4711812499999999</c:v>
                </c:pt>
                <c:pt idx="21766">
                  <c:v>6.4708237500000001</c:v>
                </c:pt>
                <c:pt idx="21767">
                  <c:v>6.4704793750015996</c:v>
                </c:pt>
                <c:pt idx="21768">
                  <c:v>6.47002875</c:v>
                </c:pt>
                <c:pt idx="21769">
                  <c:v>6.4696168750015994</c:v>
                </c:pt>
                <c:pt idx="21770">
                  <c:v>6.4692912500000004</c:v>
                </c:pt>
                <c:pt idx="21771">
                  <c:v>6.4689631250015998</c:v>
                </c:pt>
                <c:pt idx="21772">
                  <c:v>6.4685881250015997</c:v>
                </c:pt>
                <c:pt idx="21773">
                  <c:v>6.4682475000000004</c:v>
                </c:pt>
                <c:pt idx="21774">
                  <c:v>6.4678912500000001</c:v>
                </c:pt>
                <c:pt idx="21775">
                  <c:v>6.4674806250015999</c:v>
                </c:pt>
                <c:pt idx="21776">
                  <c:v>6.4671012499999998</c:v>
                </c:pt>
                <c:pt idx="21777">
                  <c:v>6.4670112499999997</c:v>
                </c:pt>
                <c:pt idx="21778">
                  <c:v>6.4666131250015999</c:v>
                </c:pt>
                <c:pt idx="21779">
                  <c:v>6.4664418750015997</c:v>
                </c:pt>
                <c:pt idx="21780">
                  <c:v>6.4668531250015997</c:v>
                </c:pt>
                <c:pt idx="21781">
                  <c:v>6.4672243750015994</c:v>
                </c:pt>
                <c:pt idx="21782">
                  <c:v>6.46706</c:v>
                </c:pt>
                <c:pt idx="21783">
                  <c:v>6.4669293750015999</c:v>
                </c:pt>
                <c:pt idx="21784">
                  <c:v>6.4666750000000004</c:v>
                </c:pt>
                <c:pt idx="21785">
                  <c:v>6.4670162500000004</c:v>
                </c:pt>
                <c:pt idx="21786">
                  <c:v>6.4671750000000001</c:v>
                </c:pt>
                <c:pt idx="21787">
                  <c:v>6.4675293750015994</c:v>
                </c:pt>
                <c:pt idx="21788">
                  <c:v>6.4679087500000003</c:v>
                </c:pt>
                <c:pt idx="21789">
                  <c:v>6.4682775000000001</c:v>
                </c:pt>
                <c:pt idx="21790">
                  <c:v>6.4686056250016</c:v>
                </c:pt>
                <c:pt idx="21791">
                  <c:v>6.4682381250015997</c:v>
                </c:pt>
                <c:pt idx="21792">
                  <c:v>6.4677731250015995</c:v>
                </c:pt>
                <c:pt idx="21793">
                  <c:v>6.4671493750015996</c:v>
                </c:pt>
                <c:pt idx="21794">
                  <c:v>6.4668037500000004</c:v>
                </c:pt>
                <c:pt idx="21795">
                  <c:v>6.4661668750015995</c:v>
                </c:pt>
                <c:pt idx="21796">
                  <c:v>6.4655306250016</c:v>
                </c:pt>
                <c:pt idx="21797">
                  <c:v>6.4650187499999996</c:v>
                </c:pt>
                <c:pt idx="21798">
                  <c:v>6.4646481250015997</c:v>
                </c:pt>
                <c:pt idx="21799">
                  <c:v>6.4648899999999996</c:v>
                </c:pt>
                <c:pt idx="21800">
                  <c:v>6.4648281250016</c:v>
                </c:pt>
                <c:pt idx="21801">
                  <c:v>6.4643743750015998</c:v>
                </c:pt>
                <c:pt idx="21802">
                  <c:v>6.4638481250015998</c:v>
                </c:pt>
                <c:pt idx="21803">
                  <c:v>6.46347</c:v>
                </c:pt>
                <c:pt idx="21804">
                  <c:v>6.4630943750015994</c:v>
                </c:pt>
                <c:pt idx="21805">
                  <c:v>6.4627499999999998</c:v>
                </c:pt>
                <c:pt idx="21806">
                  <c:v>6.4630956250015998</c:v>
                </c:pt>
                <c:pt idx="21807">
                  <c:v>6.4634187499999998</c:v>
                </c:pt>
                <c:pt idx="21808">
                  <c:v>6.4637956250016</c:v>
                </c:pt>
                <c:pt idx="21809">
                  <c:v>6.4641281250015998</c:v>
                </c:pt>
                <c:pt idx="21810">
                  <c:v>6.4643787499999998</c:v>
                </c:pt>
                <c:pt idx="21811">
                  <c:v>6.4647118750015995</c:v>
                </c:pt>
                <c:pt idx="21812">
                  <c:v>6.4642749999999998</c:v>
                </c:pt>
                <c:pt idx="21813">
                  <c:v>6.4641962499999996</c:v>
                </c:pt>
                <c:pt idx="21814">
                  <c:v>6.4645950000000001</c:v>
                </c:pt>
                <c:pt idx="21815">
                  <c:v>6.4649599999999996</c:v>
                </c:pt>
                <c:pt idx="21816">
                  <c:v>6.4653574999999996</c:v>
                </c:pt>
                <c:pt idx="21817">
                  <c:v>6.4657</c:v>
                </c:pt>
                <c:pt idx="21818">
                  <c:v>6.4660556250015997</c:v>
                </c:pt>
                <c:pt idx="21819">
                  <c:v>6.4664624999999996</c:v>
                </c:pt>
                <c:pt idx="21820">
                  <c:v>6.4666818750015995</c:v>
                </c:pt>
                <c:pt idx="21821">
                  <c:v>6.4668774999999998</c:v>
                </c:pt>
                <c:pt idx="21822">
                  <c:v>6.4668231250015999</c:v>
                </c:pt>
                <c:pt idx="21823">
                  <c:v>6.4666018750015999</c:v>
                </c:pt>
                <c:pt idx="21824">
                  <c:v>6.4662031250015994</c:v>
                </c:pt>
                <c:pt idx="21825">
                  <c:v>6.4657418750015996</c:v>
                </c:pt>
                <c:pt idx="21826">
                  <c:v>6.4652862500000001</c:v>
                </c:pt>
                <c:pt idx="21827">
                  <c:v>6.4648512499999997</c:v>
                </c:pt>
                <c:pt idx="21828">
                  <c:v>6.4644762499999997</c:v>
                </c:pt>
                <c:pt idx="21829">
                  <c:v>6.4641175000000004</c:v>
                </c:pt>
                <c:pt idx="21830">
                  <c:v>6.4636449999999996</c:v>
                </c:pt>
                <c:pt idx="21831">
                  <c:v>6.4633137500000002</c:v>
                </c:pt>
                <c:pt idx="21832">
                  <c:v>6.4629687499999999</c:v>
                </c:pt>
                <c:pt idx="21833">
                  <c:v>6.4626225000000002</c:v>
                </c:pt>
                <c:pt idx="21834">
                  <c:v>6.4622806250015996</c:v>
                </c:pt>
                <c:pt idx="21835">
                  <c:v>6.4619593750015998</c:v>
                </c:pt>
                <c:pt idx="21836">
                  <c:v>6.4615312500000002</c:v>
                </c:pt>
                <c:pt idx="21837">
                  <c:v>6.4611287500000003</c:v>
                </c:pt>
                <c:pt idx="21838">
                  <c:v>6.4607074999999998</c:v>
                </c:pt>
                <c:pt idx="21839">
                  <c:v>6.4605412500000003</c:v>
                </c:pt>
                <c:pt idx="21840">
                  <c:v>6.4608956250015996</c:v>
                </c:pt>
                <c:pt idx="21841">
                  <c:v>6.4605243750015999</c:v>
                </c:pt>
                <c:pt idx="21842">
                  <c:v>6.4601881250015998</c:v>
                </c:pt>
                <c:pt idx="21843">
                  <c:v>6.4598656250015996</c:v>
                </c:pt>
                <c:pt idx="21844">
                  <c:v>6.4601981250015994</c:v>
                </c:pt>
                <c:pt idx="21845">
                  <c:v>6.4605575000000002</c:v>
                </c:pt>
                <c:pt idx="21846">
                  <c:v>6.4609112499999997</c:v>
                </c:pt>
                <c:pt idx="21847">
                  <c:v>6.4612506250015995</c:v>
                </c:pt>
                <c:pt idx="21848">
                  <c:v>6.4613631250015997</c:v>
                </c:pt>
                <c:pt idx="21849">
                  <c:v>6.4609775000000003</c:v>
                </c:pt>
                <c:pt idx="21850">
                  <c:v>6.4606537499999996</c:v>
                </c:pt>
                <c:pt idx="21851">
                  <c:v>6.4603099999999998</c:v>
                </c:pt>
                <c:pt idx="21852">
                  <c:v>6.4599193750015997</c:v>
                </c:pt>
                <c:pt idx="21853">
                  <c:v>6.4595706250016001</c:v>
                </c:pt>
                <c:pt idx="21854">
                  <c:v>6.4591725000000002</c:v>
                </c:pt>
                <c:pt idx="21855">
                  <c:v>6.4587424999999996</c:v>
                </c:pt>
                <c:pt idx="21856">
                  <c:v>6.4583925000000004</c:v>
                </c:pt>
                <c:pt idx="21857">
                  <c:v>6.4580606250015995</c:v>
                </c:pt>
                <c:pt idx="21858">
                  <c:v>6.4577131250016002</c:v>
                </c:pt>
                <c:pt idx="21859">
                  <c:v>6.4573925000000001</c:v>
                </c:pt>
                <c:pt idx="21860">
                  <c:v>6.4576000000000002</c:v>
                </c:pt>
                <c:pt idx="21861">
                  <c:v>6.457935</c:v>
                </c:pt>
                <c:pt idx="21862">
                  <c:v>6.4582993750015998</c:v>
                </c:pt>
                <c:pt idx="21863">
                  <c:v>6.4586637500000004</c:v>
                </c:pt>
                <c:pt idx="21864">
                  <c:v>6.4591356250015997</c:v>
                </c:pt>
                <c:pt idx="21865">
                  <c:v>6.4595093750016002</c:v>
                </c:pt>
                <c:pt idx="21866">
                  <c:v>6.4599456250016001</c:v>
                </c:pt>
                <c:pt idx="21867">
                  <c:v>6.4603487499999996</c:v>
                </c:pt>
                <c:pt idx="21868">
                  <c:v>6.4606731250016001</c:v>
                </c:pt>
                <c:pt idx="21869">
                  <c:v>6.4610475000000003</c:v>
                </c:pt>
                <c:pt idx="21870">
                  <c:v>6.4606843750016001</c:v>
                </c:pt>
                <c:pt idx="21871">
                  <c:v>6.4603393750015998</c:v>
                </c:pt>
                <c:pt idx="21872">
                  <c:v>6.4600081250015995</c:v>
                </c:pt>
                <c:pt idx="21873">
                  <c:v>6.4600749999999998</c:v>
                </c:pt>
                <c:pt idx="21874">
                  <c:v>6.4597431250015998</c:v>
                </c:pt>
                <c:pt idx="21875">
                  <c:v>6.4601431250015997</c:v>
                </c:pt>
                <c:pt idx="21876">
                  <c:v>6.4605237500000001</c:v>
                </c:pt>
                <c:pt idx="21877">
                  <c:v>6.4603437499999998</c:v>
                </c:pt>
                <c:pt idx="21878">
                  <c:v>6.4598512499999998</c:v>
                </c:pt>
                <c:pt idx="21879">
                  <c:v>6.4595062499999996</c:v>
                </c:pt>
                <c:pt idx="21880">
                  <c:v>6.4591156250015995</c:v>
                </c:pt>
                <c:pt idx="21881">
                  <c:v>6.4587899999999996</c:v>
                </c:pt>
                <c:pt idx="21882">
                  <c:v>6.45841625</c:v>
                </c:pt>
                <c:pt idx="21883">
                  <c:v>6.4580250000000001</c:v>
                </c:pt>
                <c:pt idx="21884">
                  <c:v>6.4575631250015997</c:v>
                </c:pt>
                <c:pt idx="21885">
                  <c:v>6.4571249999999996</c:v>
                </c:pt>
                <c:pt idx="21886">
                  <c:v>6.4567537499999998</c:v>
                </c:pt>
                <c:pt idx="21887">
                  <c:v>6.4563387499999996</c:v>
                </c:pt>
                <c:pt idx="21888">
                  <c:v>6.4558756250015996</c:v>
                </c:pt>
                <c:pt idx="21889">
                  <c:v>6.4553718750015996</c:v>
                </c:pt>
                <c:pt idx="21890">
                  <c:v>6.4549556250015998</c:v>
                </c:pt>
                <c:pt idx="21891">
                  <c:v>6.4546200000000002</c:v>
                </c:pt>
                <c:pt idx="21892">
                  <c:v>6.4542656250016002</c:v>
                </c:pt>
                <c:pt idx="21893">
                  <c:v>6.4538343750016001</c:v>
                </c:pt>
                <c:pt idx="21894">
                  <c:v>6.4534518750015994</c:v>
                </c:pt>
                <c:pt idx="21895">
                  <c:v>6.4530556250015998</c:v>
                </c:pt>
                <c:pt idx="21896">
                  <c:v>6.4526700000000003</c:v>
                </c:pt>
                <c:pt idx="21897">
                  <c:v>6.4523206250016001</c:v>
                </c:pt>
                <c:pt idx="21898">
                  <c:v>6.4526037499999997</c:v>
                </c:pt>
                <c:pt idx="21899">
                  <c:v>6.4530012499999998</c:v>
                </c:pt>
                <c:pt idx="21900">
                  <c:v>6.4533662500000002</c:v>
                </c:pt>
                <c:pt idx="21901">
                  <c:v>6.4536949999999997</c:v>
                </c:pt>
                <c:pt idx="21902">
                  <c:v>6.4540312499999999</c:v>
                </c:pt>
                <c:pt idx="21903">
                  <c:v>6.4543774999999997</c:v>
                </c:pt>
                <c:pt idx="21904">
                  <c:v>6.45472</c:v>
                </c:pt>
                <c:pt idx="21905">
                  <c:v>6.4551612499999997</c:v>
                </c:pt>
                <c:pt idx="21906">
                  <c:v>6.4555449999999999</c:v>
                </c:pt>
                <c:pt idx="21907">
                  <c:v>6.4559156250015999</c:v>
                </c:pt>
                <c:pt idx="21908">
                  <c:v>6.4564106250015998</c:v>
                </c:pt>
                <c:pt idx="21909">
                  <c:v>6.4568406250015995</c:v>
                </c:pt>
                <c:pt idx="21910">
                  <c:v>6.4572587500000003</c:v>
                </c:pt>
                <c:pt idx="21911">
                  <c:v>6.4576281250015999</c:v>
                </c:pt>
                <c:pt idx="21912">
                  <c:v>6.4579731250016001</c:v>
                </c:pt>
                <c:pt idx="21913">
                  <c:v>6.4584262499999996</c:v>
                </c:pt>
                <c:pt idx="21914">
                  <c:v>6.4587937499999999</c:v>
                </c:pt>
                <c:pt idx="21915">
                  <c:v>6.4592031250015998</c:v>
                </c:pt>
                <c:pt idx="21916">
                  <c:v>6.4596175000000002</c:v>
                </c:pt>
                <c:pt idx="21917">
                  <c:v>6.4599681250016001</c:v>
                </c:pt>
                <c:pt idx="21918">
                  <c:v>6.4603324999999998</c:v>
                </c:pt>
                <c:pt idx="21919">
                  <c:v>6.4606756250016</c:v>
                </c:pt>
                <c:pt idx="21920">
                  <c:v>6.4610099999999999</c:v>
                </c:pt>
                <c:pt idx="21921">
                  <c:v>6.4610318750015994</c:v>
                </c:pt>
                <c:pt idx="21922">
                  <c:v>6.4604987500000002</c:v>
                </c:pt>
                <c:pt idx="21923">
                  <c:v>6.4599756250015998</c:v>
                </c:pt>
                <c:pt idx="21924">
                  <c:v>6.4595200000000004</c:v>
                </c:pt>
                <c:pt idx="21925">
                  <c:v>6.4591687499999999</c:v>
                </c:pt>
                <c:pt idx="21926">
                  <c:v>6.4587181250015995</c:v>
                </c:pt>
                <c:pt idx="21927">
                  <c:v>6.4583818750016002</c:v>
                </c:pt>
                <c:pt idx="21928">
                  <c:v>6.4580056250015998</c:v>
                </c:pt>
                <c:pt idx="21929">
                  <c:v>6.4574156250015999</c:v>
                </c:pt>
                <c:pt idx="21930">
                  <c:v>6.4568193750015999</c:v>
                </c:pt>
                <c:pt idx="21931">
                  <c:v>6.4563593750015995</c:v>
                </c:pt>
                <c:pt idx="21932">
                  <c:v>6.4559712500000002</c:v>
                </c:pt>
                <c:pt idx="21933">
                  <c:v>6.4555756250015994</c:v>
                </c:pt>
                <c:pt idx="21934">
                  <c:v>6.4552256250015994</c:v>
                </c:pt>
                <c:pt idx="21935">
                  <c:v>6.4548118750015995</c:v>
                </c:pt>
                <c:pt idx="21936">
                  <c:v>6.4544293750015997</c:v>
                </c:pt>
                <c:pt idx="21937">
                  <c:v>6.4541006250016002</c:v>
                </c:pt>
                <c:pt idx="21938">
                  <c:v>6.4537100000000001</c:v>
                </c:pt>
                <c:pt idx="21939">
                  <c:v>6.4533643750016001</c:v>
                </c:pt>
                <c:pt idx="21940">
                  <c:v>6.4530312500000004</c:v>
                </c:pt>
                <c:pt idx="21941">
                  <c:v>6.4527000000000001</c:v>
                </c:pt>
                <c:pt idx="21942">
                  <c:v>6.4525331250016</c:v>
                </c:pt>
                <c:pt idx="21943">
                  <c:v>6.4521212500000003</c:v>
                </c:pt>
                <c:pt idx="21944">
                  <c:v>6.4517974999999996</c:v>
                </c:pt>
                <c:pt idx="21945">
                  <c:v>6.4520099999999996</c:v>
                </c:pt>
                <c:pt idx="21946">
                  <c:v>6.4524556250015994</c:v>
                </c:pt>
                <c:pt idx="21947">
                  <c:v>6.4528012500000003</c:v>
                </c:pt>
                <c:pt idx="21948">
                  <c:v>6.4531631250016002</c:v>
                </c:pt>
                <c:pt idx="21949">
                  <c:v>6.4535462499999996</c:v>
                </c:pt>
                <c:pt idx="21950">
                  <c:v>6.4538856250015995</c:v>
                </c:pt>
                <c:pt idx="21951">
                  <c:v>6.4542318750016001</c:v>
                </c:pt>
                <c:pt idx="21952">
                  <c:v>6.4545624999999998</c:v>
                </c:pt>
                <c:pt idx="21953">
                  <c:v>6.4549681250016002</c:v>
                </c:pt>
                <c:pt idx="21954">
                  <c:v>6.4553243750015996</c:v>
                </c:pt>
                <c:pt idx="21955">
                  <c:v>6.4556656250015996</c:v>
                </c:pt>
                <c:pt idx="21956">
                  <c:v>6.4560500000000003</c:v>
                </c:pt>
                <c:pt idx="21957">
                  <c:v>6.4560424999999997</c:v>
                </c:pt>
                <c:pt idx="21958">
                  <c:v>6.4555918750016001</c:v>
                </c:pt>
                <c:pt idx="21959">
                  <c:v>6.4551731250015996</c:v>
                </c:pt>
                <c:pt idx="21960">
                  <c:v>6.4547156250016</c:v>
                </c:pt>
                <c:pt idx="21961">
                  <c:v>6.4543600000000003</c:v>
                </c:pt>
                <c:pt idx="21962">
                  <c:v>6.4538225000000002</c:v>
                </c:pt>
                <c:pt idx="21963">
                  <c:v>6.4531193750015996</c:v>
                </c:pt>
                <c:pt idx="21964">
                  <c:v>6.4524781250015995</c:v>
                </c:pt>
                <c:pt idx="21965">
                  <c:v>6.4518912500000001</c:v>
                </c:pt>
                <c:pt idx="21966">
                  <c:v>6.4514856250015997</c:v>
                </c:pt>
                <c:pt idx="21967">
                  <c:v>6.4511606250015996</c:v>
                </c:pt>
                <c:pt idx="21968">
                  <c:v>6.4506181250015997</c:v>
                </c:pt>
                <c:pt idx="21969">
                  <c:v>6.4501018750016001</c:v>
                </c:pt>
                <c:pt idx="21970">
                  <c:v>6.4497768750016</c:v>
                </c:pt>
                <c:pt idx="21971">
                  <c:v>6.4491224999999996</c:v>
                </c:pt>
                <c:pt idx="21972">
                  <c:v>6.4484462499999999</c:v>
                </c:pt>
                <c:pt idx="21973">
                  <c:v>6.448105</c:v>
                </c:pt>
                <c:pt idx="21974">
                  <c:v>6.4477537500000004</c:v>
                </c:pt>
                <c:pt idx="21975">
                  <c:v>6.4471393750015995</c:v>
                </c:pt>
                <c:pt idx="21976">
                  <c:v>6.4466400000000004</c:v>
                </c:pt>
                <c:pt idx="21977">
                  <c:v>6.4461437500000001</c:v>
                </c:pt>
                <c:pt idx="21978">
                  <c:v>6.4457643750016</c:v>
                </c:pt>
                <c:pt idx="21979">
                  <c:v>6.4456493750016</c:v>
                </c:pt>
                <c:pt idx="21980">
                  <c:v>6.4459893750015995</c:v>
                </c:pt>
                <c:pt idx="21981">
                  <c:v>6.4463862499999998</c:v>
                </c:pt>
                <c:pt idx="21982">
                  <c:v>6.4467249999999998</c:v>
                </c:pt>
                <c:pt idx="21983">
                  <c:v>6.44699125</c:v>
                </c:pt>
                <c:pt idx="21984">
                  <c:v>6.4474237499999996</c:v>
                </c:pt>
                <c:pt idx="21985">
                  <c:v>6.4477624999999996</c:v>
                </c:pt>
                <c:pt idx="21986">
                  <c:v>6.4480987499999998</c:v>
                </c:pt>
                <c:pt idx="21987">
                  <c:v>6.4484718750015997</c:v>
                </c:pt>
                <c:pt idx="21988">
                  <c:v>6.4488468750015997</c:v>
                </c:pt>
                <c:pt idx="21989">
                  <c:v>6.4491912500000002</c:v>
                </c:pt>
                <c:pt idx="21990">
                  <c:v>6.4496068750015993</c:v>
                </c:pt>
                <c:pt idx="21991">
                  <c:v>6.4499437500000001</c:v>
                </c:pt>
                <c:pt idx="21992">
                  <c:v>6.4502668750016001</c:v>
                </c:pt>
                <c:pt idx="21993">
                  <c:v>6.4499325000000001</c:v>
                </c:pt>
                <c:pt idx="21994">
                  <c:v>6.449605</c:v>
                </c:pt>
                <c:pt idx="21995">
                  <c:v>6.4492487499999998</c:v>
                </c:pt>
                <c:pt idx="21996">
                  <c:v>6.4489112500000001</c:v>
                </c:pt>
                <c:pt idx="21997">
                  <c:v>6.4490731250015996</c:v>
                </c:pt>
                <c:pt idx="21998">
                  <c:v>6.4494400000000001</c:v>
                </c:pt>
                <c:pt idx="21999">
                  <c:v>6.4492068750015994</c:v>
                </c:pt>
                <c:pt idx="22000">
                  <c:v>6.4490875000000001</c:v>
                </c:pt>
                <c:pt idx="22001">
                  <c:v>6.4491575000000001</c:v>
                </c:pt>
                <c:pt idx="22002">
                  <c:v>6.4495093750015995</c:v>
                </c:pt>
                <c:pt idx="22003">
                  <c:v>6.4498981250015994</c:v>
                </c:pt>
                <c:pt idx="22004">
                  <c:v>6.4502924999999998</c:v>
                </c:pt>
                <c:pt idx="22005">
                  <c:v>6.4506375</c:v>
                </c:pt>
                <c:pt idx="22006">
                  <c:v>6.4508693750015995</c:v>
                </c:pt>
                <c:pt idx="22007">
                  <c:v>6.4504506250015998</c:v>
                </c:pt>
                <c:pt idx="22008">
                  <c:v>6.4499893750016</c:v>
                </c:pt>
                <c:pt idx="22009">
                  <c:v>6.4496343750016001</c:v>
                </c:pt>
                <c:pt idx="22010">
                  <c:v>6.4492587500000003</c:v>
                </c:pt>
                <c:pt idx="22011">
                  <c:v>6.4488881250015995</c:v>
                </c:pt>
                <c:pt idx="22012">
                  <c:v>6.44848</c:v>
                </c:pt>
                <c:pt idx="22013">
                  <c:v>6.4481237499999997</c:v>
                </c:pt>
                <c:pt idx="22014">
                  <c:v>6.4477712499999997</c:v>
                </c:pt>
                <c:pt idx="22015">
                  <c:v>6.4474200000000002</c:v>
                </c:pt>
                <c:pt idx="22016">
                  <c:v>6.4470381250016002</c:v>
                </c:pt>
                <c:pt idx="22017">
                  <c:v>6.4466749999999999</c:v>
                </c:pt>
                <c:pt idx="22018">
                  <c:v>6.4463218750015994</c:v>
                </c:pt>
                <c:pt idx="22019">
                  <c:v>6.4459162499999998</c:v>
                </c:pt>
                <c:pt idx="22020">
                  <c:v>6.4455418750015996</c:v>
                </c:pt>
                <c:pt idx="22021">
                  <c:v>6.445735</c:v>
                </c:pt>
                <c:pt idx="22022">
                  <c:v>6.4460593750015995</c:v>
                </c:pt>
                <c:pt idx="22023">
                  <c:v>6.4464468750016</c:v>
                </c:pt>
                <c:pt idx="22024">
                  <c:v>6.4468337499999997</c:v>
                </c:pt>
                <c:pt idx="22025">
                  <c:v>6.4471743750016</c:v>
                </c:pt>
                <c:pt idx="22026">
                  <c:v>6.4475199999999999</c:v>
                </c:pt>
                <c:pt idx="22027">
                  <c:v>6.4479100000000003</c:v>
                </c:pt>
                <c:pt idx="22028">
                  <c:v>6.4482675</c:v>
                </c:pt>
                <c:pt idx="22029">
                  <c:v>6.4486706250015997</c:v>
                </c:pt>
                <c:pt idx="22030">
                  <c:v>6.44832625</c:v>
                </c:pt>
                <c:pt idx="22031">
                  <c:v>6.4485625000000004</c:v>
                </c:pt>
                <c:pt idx="22032">
                  <c:v>6.4482243750016002</c:v>
                </c:pt>
                <c:pt idx="22033">
                  <c:v>6.4478475</c:v>
                </c:pt>
                <c:pt idx="22034">
                  <c:v>6.44743625</c:v>
                </c:pt>
                <c:pt idx="22035">
                  <c:v>6.44706125</c:v>
                </c:pt>
                <c:pt idx="22036">
                  <c:v>6.4466656250016001</c:v>
                </c:pt>
                <c:pt idx="22037">
                  <c:v>6.4462781250015997</c:v>
                </c:pt>
                <c:pt idx="22038">
                  <c:v>6.4459437499999996</c:v>
                </c:pt>
                <c:pt idx="22039">
                  <c:v>6.4462206250016001</c:v>
                </c:pt>
                <c:pt idx="22040">
                  <c:v>6.4466812500000001</c:v>
                </c:pt>
                <c:pt idx="22041">
                  <c:v>6.4469237499999998</c:v>
                </c:pt>
                <c:pt idx="22042">
                  <c:v>6.4470675000000002</c:v>
                </c:pt>
                <c:pt idx="22043">
                  <c:v>6.4466475000000001</c:v>
                </c:pt>
                <c:pt idx="22044">
                  <c:v>6.4462774999999999</c:v>
                </c:pt>
                <c:pt idx="22045">
                  <c:v>6.4459462500000004</c:v>
                </c:pt>
                <c:pt idx="22046">
                  <c:v>6.4456175</c:v>
                </c:pt>
                <c:pt idx="22047">
                  <c:v>6.4458687499999998</c:v>
                </c:pt>
                <c:pt idx="22048">
                  <c:v>6.4458693750015996</c:v>
                </c:pt>
                <c:pt idx="22049">
                  <c:v>6.4454000000000002</c:v>
                </c:pt>
                <c:pt idx="22050">
                  <c:v>6.4449624999999999</c:v>
                </c:pt>
                <c:pt idx="22051">
                  <c:v>6.4443993750016002</c:v>
                </c:pt>
                <c:pt idx="22052">
                  <c:v>6.4440431250015999</c:v>
                </c:pt>
                <c:pt idx="22053">
                  <c:v>6.4435318750016002</c:v>
                </c:pt>
                <c:pt idx="22054">
                  <c:v>6.4431124999999998</c:v>
                </c:pt>
                <c:pt idx="22055">
                  <c:v>6.4426706250015995</c:v>
                </c:pt>
                <c:pt idx="22056">
                  <c:v>6.4422156250015998</c:v>
                </c:pt>
                <c:pt idx="22057">
                  <c:v>6.4418593750015996</c:v>
                </c:pt>
                <c:pt idx="22058">
                  <c:v>6.4413799999999997</c:v>
                </c:pt>
                <c:pt idx="22059">
                  <c:v>6.4409181250016001</c:v>
                </c:pt>
                <c:pt idx="22060">
                  <c:v>6.4404118750016002</c:v>
                </c:pt>
                <c:pt idx="22061">
                  <c:v>6.4400237499999999</c:v>
                </c:pt>
                <c:pt idx="22062">
                  <c:v>6.4396025000000003</c:v>
                </c:pt>
                <c:pt idx="22063">
                  <c:v>6.4392325000000001</c:v>
                </c:pt>
                <c:pt idx="22064">
                  <c:v>6.4387812499999999</c:v>
                </c:pt>
                <c:pt idx="22065">
                  <c:v>6.4384131250015999</c:v>
                </c:pt>
                <c:pt idx="22066">
                  <c:v>6.4380568750015996</c:v>
                </c:pt>
                <c:pt idx="22067">
                  <c:v>6.4376600000000002</c:v>
                </c:pt>
                <c:pt idx="22068">
                  <c:v>6.4372962500000002</c:v>
                </c:pt>
                <c:pt idx="22069">
                  <c:v>6.4374349999999998</c:v>
                </c:pt>
                <c:pt idx="22070">
                  <c:v>6.4378481250016</c:v>
                </c:pt>
                <c:pt idx="22071">
                  <c:v>6.43832</c:v>
                </c:pt>
                <c:pt idx="22072">
                  <c:v>6.4387006250015997</c:v>
                </c:pt>
                <c:pt idx="22073">
                  <c:v>6.4390887499999998</c:v>
                </c:pt>
                <c:pt idx="22074">
                  <c:v>6.4389918750015998</c:v>
                </c:pt>
                <c:pt idx="22075">
                  <c:v>6.4393881250015994</c:v>
                </c:pt>
                <c:pt idx="22076">
                  <c:v>6.4397487499999997</c:v>
                </c:pt>
                <c:pt idx="22077">
                  <c:v>6.4400837500000003</c:v>
                </c:pt>
                <c:pt idx="22078">
                  <c:v>6.4405487499999996</c:v>
                </c:pt>
                <c:pt idx="22079">
                  <c:v>6.4408956250016001</c:v>
                </c:pt>
                <c:pt idx="22080">
                  <c:v>6.4412281250015999</c:v>
                </c:pt>
                <c:pt idx="22081">
                  <c:v>6.4415899999999997</c:v>
                </c:pt>
                <c:pt idx="22082">
                  <c:v>6.4418918750016001</c:v>
                </c:pt>
                <c:pt idx="22083">
                  <c:v>6.4422187500000003</c:v>
                </c:pt>
                <c:pt idx="22084">
                  <c:v>6.4423525000000001</c:v>
                </c:pt>
                <c:pt idx="22085">
                  <c:v>6.4419093750015994</c:v>
                </c:pt>
                <c:pt idx="22086">
                  <c:v>6.4414006250015996</c:v>
                </c:pt>
                <c:pt idx="22087">
                  <c:v>6.4409749999999999</c:v>
                </c:pt>
                <c:pt idx="22088">
                  <c:v>6.4405468750015995</c:v>
                </c:pt>
                <c:pt idx="22089">
                  <c:v>6.4401531250015998</c:v>
                </c:pt>
                <c:pt idx="22090">
                  <c:v>6.4397475000000002</c:v>
                </c:pt>
                <c:pt idx="22091">
                  <c:v>6.4393324999999999</c:v>
                </c:pt>
                <c:pt idx="22092">
                  <c:v>6.43880125</c:v>
                </c:pt>
                <c:pt idx="22093">
                  <c:v>6.4384412500000003</c:v>
                </c:pt>
                <c:pt idx="22094">
                  <c:v>6.4380424999999999</c:v>
                </c:pt>
                <c:pt idx="22095">
                  <c:v>6.4377025000000003</c:v>
                </c:pt>
                <c:pt idx="22096">
                  <c:v>6.4373743750015997</c:v>
                </c:pt>
                <c:pt idx="22097">
                  <c:v>6.4369131250015998</c:v>
                </c:pt>
                <c:pt idx="22098">
                  <c:v>6.4365162500000004</c:v>
                </c:pt>
                <c:pt idx="22099">
                  <c:v>6.4359881250016002</c:v>
                </c:pt>
                <c:pt idx="22100">
                  <c:v>6.4354581250015999</c:v>
                </c:pt>
                <c:pt idx="22101">
                  <c:v>6.4351068750015994</c:v>
                </c:pt>
                <c:pt idx="22102">
                  <c:v>6.4350500000000004</c:v>
                </c:pt>
                <c:pt idx="22103">
                  <c:v>6.4354556250016</c:v>
                </c:pt>
                <c:pt idx="22104">
                  <c:v>6.4358456250015994</c:v>
                </c:pt>
                <c:pt idx="22105">
                  <c:v>6.4362000000000004</c:v>
                </c:pt>
                <c:pt idx="22106">
                  <c:v>6.4365956250015994</c:v>
                </c:pt>
                <c:pt idx="22107">
                  <c:v>6.4369731250015993</c:v>
                </c:pt>
                <c:pt idx="22108">
                  <c:v>6.4373174999999998</c:v>
                </c:pt>
                <c:pt idx="22109">
                  <c:v>6.4376562499999999</c:v>
                </c:pt>
                <c:pt idx="22110">
                  <c:v>6.4381149999999998</c:v>
                </c:pt>
                <c:pt idx="22111">
                  <c:v>6.4385124999999999</c:v>
                </c:pt>
                <c:pt idx="22112">
                  <c:v>6.4388862500000004</c:v>
                </c:pt>
                <c:pt idx="22113">
                  <c:v>6.4393218750015997</c:v>
                </c:pt>
                <c:pt idx="22114">
                  <c:v>6.4396468750015998</c:v>
                </c:pt>
                <c:pt idx="22115">
                  <c:v>6.4400562499999996</c:v>
                </c:pt>
                <c:pt idx="22116">
                  <c:v>6.4403949999999996</c:v>
                </c:pt>
                <c:pt idx="22117">
                  <c:v>6.4406018750016001</c:v>
                </c:pt>
                <c:pt idx="22118">
                  <c:v>6.4402312500000001</c:v>
                </c:pt>
                <c:pt idx="22119">
                  <c:v>6.4397450000000003</c:v>
                </c:pt>
                <c:pt idx="22120">
                  <c:v>6.4391743750015999</c:v>
                </c:pt>
                <c:pt idx="22121">
                  <c:v>6.4385412500000001</c:v>
                </c:pt>
                <c:pt idx="22122">
                  <c:v>6.4378606250015995</c:v>
                </c:pt>
                <c:pt idx="22123">
                  <c:v>6.4375306250015996</c:v>
                </c:pt>
                <c:pt idx="22124">
                  <c:v>6.4369674999999997</c:v>
                </c:pt>
                <c:pt idx="22125">
                  <c:v>6.4365837499999996</c:v>
                </c:pt>
                <c:pt idx="22126">
                  <c:v>6.4362475000000003</c:v>
                </c:pt>
                <c:pt idx="22127">
                  <c:v>6.4358374999999999</c:v>
                </c:pt>
                <c:pt idx="22128">
                  <c:v>6.4353093750015997</c:v>
                </c:pt>
                <c:pt idx="22129">
                  <c:v>6.4346987499999999</c:v>
                </c:pt>
                <c:pt idx="22130">
                  <c:v>6.4342393750015994</c:v>
                </c:pt>
                <c:pt idx="22131">
                  <c:v>6.4338875</c:v>
                </c:pt>
                <c:pt idx="22132">
                  <c:v>6.4334218750016001</c:v>
                </c:pt>
                <c:pt idx="22133">
                  <c:v>6.4330274999999997</c:v>
                </c:pt>
                <c:pt idx="22134">
                  <c:v>6.4325293750016002</c:v>
                </c:pt>
                <c:pt idx="22135">
                  <c:v>6.4321337500000002</c:v>
                </c:pt>
                <c:pt idx="22136">
                  <c:v>6.4317831250015995</c:v>
                </c:pt>
                <c:pt idx="22137">
                  <c:v>6.4314043750016001</c:v>
                </c:pt>
                <c:pt idx="22138">
                  <c:v>6.4307949999999998</c:v>
                </c:pt>
                <c:pt idx="22139">
                  <c:v>6.4304356250015999</c:v>
                </c:pt>
                <c:pt idx="22140">
                  <c:v>6.4300850000000001</c:v>
                </c:pt>
                <c:pt idx="22141">
                  <c:v>6.4300412500000004</c:v>
                </c:pt>
                <c:pt idx="22142">
                  <c:v>6.4296875</c:v>
                </c:pt>
                <c:pt idx="22143">
                  <c:v>6.4297118750015994</c:v>
                </c:pt>
                <c:pt idx="22144">
                  <c:v>6.42995625</c:v>
                </c:pt>
                <c:pt idx="22145">
                  <c:v>6.4303637499999997</c:v>
                </c:pt>
                <c:pt idx="22146">
                  <c:v>6.4307068750015999</c:v>
                </c:pt>
                <c:pt idx="22147">
                  <c:v>6.43103625</c:v>
                </c:pt>
                <c:pt idx="22148">
                  <c:v>6.4308918750016</c:v>
                </c:pt>
                <c:pt idx="22149">
                  <c:v>6.4304924999999997</c:v>
                </c:pt>
                <c:pt idx="22150">
                  <c:v>6.4299868750015996</c:v>
                </c:pt>
                <c:pt idx="22151">
                  <c:v>6.4296481250015995</c:v>
                </c:pt>
                <c:pt idx="22152">
                  <c:v>6.4293437500000001</c:v>
                </c:pt>
                <c:pt idx="22153">
                  <c:v>6.4295643750015996</c:v>
                </c:pt>
                <c:pt idx="22154">
                  <c:v>6.4299087500000001</c:v>
                </c:pt>
                <c:pt idx="22155">
                  <c:v>6.4303212500000004</c:v>
                </c:pt>
                <c:pt idx="22156">
                  <c:v>6.4307956250015996</c:v>
                </c:pt>
                <c:pt idx="22157">
                  <c:v>6.4312474999999996</c:v>
                </c:pt>
                <c:pt idx="22158">
                  <c:v>6.4317031250015999</c:v>
                </c:pt>
                <c:pt idx="22159">
                  <c:v>6.4321918750015996</c:v>
                </c:pt>
                <c:pt idx="22160">
                  <c:v>6.4325425000000003</c:v>
                </c:pt>
                <c:pt idx="22161">
                  <c:v>6.4329943750015994</c:v>
                </c:pt>
                <c:pt idx="22162">
                  <c:v>6.4333881250016001</c:v>
                </c:pt>
                <c:pt idx="22163">
                  <c:v>6.4337456250015999</c:v>
                </c:pt>
                <c:pt idx="22164">
                  <c:v>6.4341143750015997</c:v>
                </c:pt>
                <c:pt idx="22165">
                  <c:v>6.4344574999999997</c:v>
                </c:pt>
                <c:pt idx="22166">
                  <c:v>6.4348081250015996</c:v>
                </c:pt>
                <c:pt idx="22167">
                  <c:v>6.4351581250015997</c:v>
                </c:pt>
                <c:pt idx="22168">
                  <c:v>6.4355356250015996</c:v>
                </c:pt>
                <c:pt idx="22169">
                  <c:v>6.4351099999999999</c:v>
                </c:pt>
                <c:pt idx="22170">
                  <c:v>6.4345675</c:v>
                </c:pt>
                <c:pt idx="22171">
                  <c:v>6.43389875</c:v>
                </c:pt>
                <c:pt idx="22172">
                  <c:v>6.4335300000000002</c:v>
                </c:pt>
                <c:pt idx="22173">
                  <c:v>6.43307875</c:v>
                </c:pt>
                <c:pt idx="22174">
                  <c:v>6.4327256250015994</c:v>
                </c:pt>
                <c:pt idx="22175">
                  <c:v>6.4323174999999999</c:v>
                </c:pt>
                <c:pt idx="22176">
                  <c:v>6.4319706250015996</c:v>
                </c:pt>
                <c:pt idx="22177">
                  <c:v>6.4313912499999999</c:v>
                </c:pt>
                <c:pt idx="22178">
                  <c:v>6.4309768750015994</c:v>
                </c:pt>
                <c:pt idx="22179">
                  <c:v>6.4306187499999998</c:v>
                </c:pt>
                <c:pt idx="22180">
                  <c:v>6.4302787500000003</c:v>
                </c:pt>
                <c:pt idx="22181">
                  <c:v>6.4298206250016001</c:v>
                </c:pt>
                <c:pt idx="22182">
                  <c:v>6.42948875</c:v>
                </c:pt>
                <c:pt idx="22183">
                  <c:v>6.4291225000000001</c:v>
                </c:pt>
                <c:pt idx="22184">
                  <c:v>6.4287562500000002</c:v>
                </c:pt>
                <c:pt idx="22185">
                  <c:v>6.4283556250015996</c:v>
                </c:pt>
                <c:pt idx="22186">
                  <c:v>6.4284825000000003</c:v>
                </c:pt>
                <c:pt idx="22187">
                  <c:v>6.4280462500000004</c:v>
                </c:pt>
                <c:pt idx="22188">
                  <c:v>6.4276862499999998</c:v>
                </c:pt>
                <c:pt idx="22189">
                  <c:v>6.4273587499999998</c:v>
                </c:pt>
                <c:pt idx="22190">
                  <c:v>6.4271925000000003</c:v>
                </c:pt>
                <c:pt idx="22191">
                  <c:v>6.4275774999999999</c:v>
                </c:pt>
                <c:pt idx="22192">
                  <c:v>6.4279574999999998</c:v>
                </c:pt>
                <c:pt idx="22193">
                  <c:v>6.4283337500000002</c:v>
                </c:pt>
                <c:pt idx="22194">
                  <c:v>6.4286643750015999</c:v>
                </c:pt>
                <c:pt idx="22195">
                  <c:v>6.4290450000000003</c:v>
                </c:pt>
                <c:pt idx="22196">
                  <c:v>6.4294493750015995</c:v>
                </c:pt>
                <c:pt idx="22197">
                  <c:v>6.4298106250015996</c:v>
                </c:pt>
                <c:pt idx="22198">
                  <c:v>6.4301612500000003</c:v>
                </c:pt>
                <c:pt idx="22199">
                  <c:v>6.4302956250015999</c:v>
                </c:pt>
                <c:pt idx="22200">
                  <c:v>6.4307037500000002</c:v>
                </c:pt>
                <c:pt idx="22201">
                  <c:v>6.4310312500000002</c:v>
                </c:pt>
                <c:pt idx="22202">
                  <c:v>6.4314368750015998</c:v>
                </c:pt>
                <c:pt idx="22203">
                  <c:v>6.4317912499999998</c:v>
                </c:pt>
                <c:pt idx="22204">
                  <c:v>6.4321756250015998</c:v>
                </c:pt>
                <c:pt idx="22205">
                  <c:v>6.4325393750015998</c:v>
                </c:pt>
                <c:pt idx="22206">
                  <c:v>6.4329181250016001</c:v>
                </c:pt>
                <c:pt idx="22207">
                  <c:v>6.4332574999999999</c:v>
                </c:pt>
                <c:pt idx="22208">
                  <c:v>6.4335106250015999</c:v>
                </c:pt>
                <c:pt idx="22209">
                  <c:v>6.4335399999999998</c:v>
                </c:pt>
                <c:pt idx="22210">
                  <c:v>6.4335418750016</c:v>
                </c:pt>
                <c:pt idx="22211">
                  <c:v>6.43305375</c:v>
                </c:pt>
                <c:pt idx="22212">
                  <c:v>6.4324374999999998</c:v>
                </c:pt>
                <c:pt idx="22213">
                  <c:v>6.4320387500000002</c:v>
                </c:pt>
                <c:pt idx="22214">
                  <c:v>6.4316156250015997</c:v>
                </c:pt>
                <c:pt idx="22215">
                  <c:v>6.4311806250016001</c:v>
                </c:pt>
                <c:pt idx="22216">
                  <c:v>6.4308218750016</c:v>
                </c:pt>
                <c:pt idx="22217">
                  <c:v>6.4304987499999999</c:v>
                </c:pt>
                <c:pt idx="22218">
                  <c:v>6.4298824999999997</c:v>
                </c:pt>
                <c:pt idx="22219">
                  <c:v>6.4294781250015998</c:v>
                </c:pt>
                <c:pt idx="22220">
                  <c:v>6.4291512500000003</c:v>
                </c:pt>
                <c:pt idx="22221">
                  <c:v>6.4288181250015999</c:v>
                </c:pt>
                <c:pt idx="22222">
                  <c:v>6.4284756250015995</c:v>
                </c:pt>
                <c:pt idx="22223">
                  <c:v>6.4283256250015999</c:v>
                </c:pt>
                <c:pt idx="22224">
                  <c:v>6.4281356250016</c:v>
                </c:pt>
                <c:pt idx="22225">
                  <c:v>6.4283831250015995</c:v>
                </c:pt>
                <c:pt idx="22226">
                  <c:v>6.4280156250016001</c:v>
                </c:pt>
                <c:pt idx="22227">
                  <c:v>6.4275643750015998</c:v>
                </c:pt>
                <c:pt idx="22228">
                  <c:v>6.4272143750015998</c:v>
                </c:pt>
                <c:pt idx="22229">
                  <c:v>6.4267987499999997</c:v>
                </c:pt>
                <c:pt idx="22230">
                  <c:v>6.4264650000000003</c:v>
                </c:pt>
                <c:pt idx="22231">
                  <c:v>6.4261299999999997</c:v>
                </c:pt>
                <c:pt idx="22232">
                  <c:v>6.4256212499999998</c:v>
                </c:pt>
                <c:pt idx="22233">
                  <c:v>6.4252475000000002</c:v>
                </c:pt>
                <c:pt idx="22234">
                  <c:v>6.4248793750016002</c:v>
                </c:pt>
                <c:pt idx="22235">
                  <c:v>6.4249368750015998</c:v>
                </c:pt>
                <c:pt idx="22236">
                  <c:v>6.4250393750015995</c:v>
                </c:pt>
                <c:pt idx="22237">
                  <c:v>6.425325</c:v>
                </c:pt>
                <c:pt idx="22238">
                  <c:v>6.4256481250016</c:v>
                </c:pt>
                <c:pt idx="22239">
                  <c:v>6.4259750000000002</c:v>
                </c:pt>
                <c:pt idx="22240">
                  <c:v>6.4260318750016001</c:v>
                </c:pt>
                <c:pt idx="22241">
                  <c:v>6.4262306250016001</c:v>
                </c:pt>
                <c:pt idx="22242">
                  <c:v>6.4261643750015995</c:v>
                </c:pt>
                <c:pt idx="22243">
                  <c:v>6.4257625000000003</c:v>
                </c:pt>
                <c:pt idx="22244">
                  <c:v>6.4253206250016</c:v>
                </c:pt>
                <c:pt idx="22245">
                  <c:v>6.4249937499999996</c:v>
                </c:pt>
                <c:pt idx="22246">
                  <c:v>6.4248668750015998</c:v>
                </c:pt>
                <c:pt idx="22247">
                  <c:v>6.4251512499999999</c:v>
                </c:pt>
                <c:pt idx="22248">
                  <c:v>6.4255037499999998</c:v>
                </c:pt>
                <c:pt idx="22249">
                  <c:v>6.4258662500000003</c:v>
                </c:pt>
                <c:pt idx="22250">
                  <c:v>6.4262381250015999</c:v>
                </c:pt>
                <c:pt idx="22251">
                  <c:v>6.4265762500000001</c:v>
                </c:pt>
                <c:pt idx="22252">
                  <c:v>6.4269068750015999</c:v>
                </c:pt>
                <c:pt idx="22253">
                  <c:v>6.4272481250015998</c:v>
                </c:pt>
                <c:pt idx="22254">
                  <c:v>6.4276043750016001</c:v>
                </c:pt>
                <c:pt idx="22255">
                  <c:v>6.4279381250015994</c:v>
                </c:pt>
                <c:pt idx="22256">
                  <c:v>6.4278993750015996</c:v>
                </c:pt>
                <c:pt idx="22257">
                  <c:v>6.4275512499999996</c:v>
                </c:pt>
                <c:pt idx="22258">
                  <c:v>6.4271581250015997</c:v>
                </c:pt>
                <c:pt idx="22259">
                  <c:v>6.4267593750016001</c:v>
                </c:pt>
                <c:pt idx="22260">
                  <c:v>6.4263956250016001</c:v>
                </c:pt>
                <c:pt idx="22261">
                  <c:v>6.4260612500000001</c:v>
                </c:pt>
                <c:pt idx="22262">
                  <c:v>6.4256362500000002</c:v>
                </c:pt>
                <c:pt idx="22263">
                  <c:v>6.4251468750015999</c:v>
                </c:pt>
                <c:pt idx="22264">
                  <c:v>6.4246256250015996</c:v>
                </c:pt>
                <c:pt idx="22265">
                  <c:v>6.4242249999999999</c:v>
                </c:pt>
                <c:pt idx="22266">
                  <c:v>6.4238425000000001</c:v>
                </c:pt>
                <c:pt idx="22267">
                  <c:v>6.4234818750015998</c:v>
                </c:pt>
                <c:pt idx="22268">
                  <c:v>6.4230375000000004</c:v>
                </c:pt>
                <c:pt idx="22269">
                  <c:v>6.4226774999999998</c:v>
                </c:pt>
                <c:pt idx="22270">
                  <c:v>6.4222675000000002</c:v>
                </c:pt>
                <c:pt idx="22271">
                  <c:v>6.4219462500000004</c:v>
                </c:pt>
                <c:pt idx="22272">
                  <c:v>6.4216068750015998</c:v>
                </c:pt>
                <c:pt idx="22273">
                  <c:v>6.4212018750016</c:v>
                </c:pt>
                <c:pt idx="22274">
                  <c:v>6.4208356250016001</c:v>
                </c:pt>
                <c:pt idx="22275">
                  <c:v>6.4204587499999999</c:v>
                </c:pt>
                <c:pt idx="22276">
                  <c:v>6.4207568750016</c:v>
                </c:pt>
                <c:pt idx="22277">
                  <c:v>6.4205543750015996</c:v>
                </c:pt>
                <c:pt idx="22278">
                  <c:v>6.4199650000000004</c:v>
                </c:pt>
                <c:pt idx="22279">
                  <c:v>6.4194481250016002</c:v>
                </c:pt>
                <c:pt idx="22280">
                  <c:v>6.4191018750015996</c:v>
                </c:pt>
                <c:pt idx="22281">
                  <c:v>6.4187093750016002</c:v>
                </c:pt>
                <c:pt idx="22282">
                  <c:v>6.4182568750015996</c:v>
                </c:pt>
                <c:pt idx="22283">
                  <c:v>6.4178625</c:v>
                </c:pt>
                <c:pt idx="22284">
                  <c:v>6.4175112499999996</c:v>
                </c:pt>
                <c:pt idx="22285">
                  <c:v>6.4170749999999996</c:v>
                </c:pt>
                <c:pt idx="22286">
                  <c:v>6.4166831250016001</c:v>
                </c:pt>
                <c:pt idx="22287">
                  <c:v>6.4162993750016</c:v>
                </c:pt>
                <c:pt idx="22288">
                  <c:v>6.4159649999999999</c:v>
                </c:pt>
                <c:pt idx="22289">
                  <c:v>6.4155850000000001</c:v>
                </c:pt>
                <c:pt idx="22290">
                  <c:v>6.4151381250016</c:v>
                </c:pt>
                <c:pt idx="22291">
                  <c:v>6.4147993750015999</c:v>
                </c:pt>
                <c:pt idx="22292">
                  <c:v>6.4144781250016001</c:v>
                </c:pt>
                <c:pt idx="22293">
                  <c:v>6.4142518750016002</c:v>
                </c:pt>
                <c:pt idx="22294">
                  <c:v>6.4142768750016002</c:v>
                </c:pt>
                <c:pt idx="22295">
                  <c:v>6.4146006250015999</c:v>
                </c:pt>
                <c:pt idx="22296">
                  <c:v>6.4149356250015996</c:v>
                </c:pt>
                <c:pt idx="22297">
                  <c:v>6.4153106250015997</c:v>
                </c:pt>
                <c:pt idx="22298">
                  <c:v>6.4156512499999998</c:v>
                </c:pt>
                <c:pt idx="22299">
                  <c:v>6.4160775000000001</c:v>
                </c:pt>
                <c:pt idx="22300">
                  <c:v>6.4164293750015995</c:v>
                </c:pt>
                <c:pt idx="22301">
                  <c:v>6.4168500000000002</c:v>
                </c:pt>
                <c:pt idx="22302">
                  <c:v>6.4172387500000001</c:v>
                </c:pt>
                <c:pt idx="22303">
                  <c:v>6.4175800000000001</c:v>
                </c:pt>
                <c:pt idx="22304">
                  <c:v>6.4179500000000003</c:v>
                </c:pt>
                <c:pt idx="22305">
                  <c:v>6.4183637500000001</c:v>
                </c:pt>
                <c:pt idx="22306">
                  <c:v>6.4187968750015996</c:v>
                </c:pt>
                <c:pt idx="22307">
                  <c:v>6.4191900000000004</c:v>
                </c:pt>
                <c:pt idx="22308">
                  <c:v>6.4195506250015999</c:v>
                </c:pt>
                <c:pt idx="22309">
                  <c:v>6.4199043750015994</c:v>
                </c:pt>
                <c:pt idx="22310">
                  <c:v>6.4202262499999998</c:v>
                </c:pt>
                <c:pt idx="22311">
                  <c:v>6.4198968750015997</c:v>
                </c:pt>
                <c:pt idx="22312">
                  <c:v>6.4194587500000004</c:v>
                </c:pt>
                <c:pt idx="22313">
                  <c:v>6.4191168750015999</c:v>
                </c:pt>
                <c:pt idx="22314">
                  <c:v>6.4187156250015995</c:v>
                </c:pt>
                <c:pt idx="22315">
                  <c:v>6.4183056250016</c:v>
                </c:pt>
                <c:pt idx="22316">
                  <c:v>6.4179337500000004</c:v>
                </c:pt>
                <c:pt idx="22317">
                  <c:v>6.4175156250015997</c:v>
                </c:pt>
                <c:pt idx="22318">
                  <c:v>6.4170881250015999</c:v>
                </c:pt>
                <c:pt idx="22319">
                  <c:v>6.4167312499999998</c:v>
                </c:pt>
                <c:pt idx="22320">
                  <c:v>6.4164068750015995</c:v>
                </c:pt>
                <c:pt idx="22321">
                  <c:v>6.4160231250016002</c:v>
                </c:pt>
                <c:pt idx="22322">
                  <c:v>6.4156368750016002</c:v>
                </c:pt>
                <c:pt idx="22323">
                  <c:v>6.4149368750016</c:v>
                </c:pt>
                <c:pt idx="22324">
                  <c:v>6.4142400000000004</c:v>
                </c:pt>
                <c:pt idx="22325">
                  <c:v>6.4138824999999997</c:v>
                </c:pt>
                <c:pt idx="22326">
                  <c:v>6.4134743750015994</c:v>
                </c:pt>
                <c:pt idx="22327">
                  <c:v>6.4130268750015995</c:v>
                </c:pt>
                <c:pt idx="22328">
                  <c:v>6.4126537499999996</c:v>
                </c:pt>
                <c:pt idx="22329">
                  <c:v>6.41226875</c:v>
                </c:pt>
                <c:pt idx="22330">
                  <c:v>6.4118618750016001</c:v>
                </c:pt>
                <c:pt idx="22331">
                  <c:v>6.4115118750016</c:v>
                </c:pt>
                <c:pt idx="22332">
                  <c:v>6.4111918750015997</c:v>
                </c:pt>
                <c:pt idx="22333">
                  <c:v>6.4111681250016002</c:v>
                </c:pt>
                <c:pt idx="22334">
                  <c:v>6.4114868750016001</c:v>
                </c:pt>
                <c:pt idx="22335">
                  <c:v>6.4119256250015999</c:v>
                </c:pt>
                <c:pt idx="22336">
                  <c:v>6.4122568750015994</c:v>
                </c:pt>
                <c:pt idx="22337">
                  <c:v>6.4125818750015995</c:v>
                </c:pt>
                <c:pt idx="22338">
                  <c:v>6.4130356250015996</c:v>
                </c:pt>
                <c:pt idx="22339">
                  <c:v>6.4133725000000004</c:v>
                </c:pt>
                <c:pt idx="22340">
                  <c:v>6.4137043750015996</c:v>
                </c:pt>
                <c:pt idx="22341">
                  <c:v>6.4140931250015996</c:v>
                </c:pt>
                <c:pt idx="22342">
                  <c:v>6.4144293750015997</c:v>
                </c:pt>
                <c:pt idx="22343">
                  <c:v>6.4143468750016002</c:v>
                </c:pt>
                <c:pt idx="22344">
                  <c:v>6.4140050000000004</c:v>
                </c:pt>
                <c:pt idx="22345">
                  <c:v>6.4136749999999996</c:v>
                </c:pt>
                <c:pt idx="22346">
                  <c:v>6.4132406250015999</c:v>
                </c:pt>
                <c:pt idx="22347">
                  <c:v>6.4127625000000004</c:v>
                </c:pt>
                <c:pt idx="22348">
                  <c:v>6.4123175000000003</c:v>
                </c:pt>
                <c:pt idx="22349">
                  <c:v>6.4119475000000001</c:v>
                </c:pt>
                <c:pt idx="22350">
                  <c:v>6.4115900000000003</c:v>
                </c:pt>
                <c:pt idx="22351">
                  <c:v>6.4119450000000002</c:v>
                </c:pt>
                <c:pt idx="22352">
                  <c:v>6.4122987499999997</c:v>
                </c:pt>
                <c:pt idx="22353">
                  <c:v>6.4127306250015996</c:v>
                </c:pt>
                <c:pt idx="22354">
                  <c:v>6.4130518750015995</c:v>
                </c:pt>
                <c:pt idx="22355">
                  <c:v>6.4134312500000004</c:v>
                </c:pt>
                <c:pt idx="22356">
                  <c:v>6.4137674999999996</c:v>
                </c:pt>
                <c:pt idx="22357">
                  <c:v>6.4141162500000002</c:v>
                </c:pt>
                <c:pt idx="22358">
                  <c:v>6.4137262499999999</c:v>
                </c:pt>
                <c:pt idx="22359">
                  <c:v>6.4132412499999996</c:v>
                </c:pt>
                <c:pt idx="22360">
                  <c:v>6.4127668750015996</c:v>
                </c:pt>
                <c:pt idx="22361">
                  <c:v>6.4123456250016</c:v>
                </c:pt>
                <c:pt idx="22362">
                  <c:v>6.4118168750016</c:v>
                </c:pt>
                <c:pt idx="22363">
                  <c:v>6.4114431250015995</c:v>
                </c:pt>
                <c:pt idx="22364">
                  <c:v>6.4111093750016002</c:v>
                </c:pt>
                <c:pt idx="22365">
                  <c:v>6.4106081250016</c:v>
                </c:pt>
                <c:pt idx="22366">
                  <c:v>6.4101612499999998</c:v>
                </c:pt>
                <c:pt idx="22367">
                  <c:v>6.4097806250015994</c:v>
                </c:pt>
                <c:pt idx="22368">
                  <c:v>6.4093956250015998</c:v>
                </c:pt>
                <c:pt idx="22369">
                  <c:v>6.4090749999999996</c:v>
                </c:pt>
                <c:pt idx="22370">
                  <c:v>6.4087168750016001</c:v>
                </c:pt>
                <c:pt idx="22371">
                  <c:v>6.4083312499999998</c:v>
                </c:pt>
                <c:pt idx="22372">
                  <c:v>6.4079943750016</c:v>
                </c:pt>
                <c:pt idx="22373">
                  <c:v>6.4079081250016001</c:v>
                </c:pt>
                <c:pt idx="22374">
                  <c:v>6.4083293750015997</c:v>
                </c:pt>
                <c:pt idx="22375">
                  <c:v>6.4086762500000001</c:v>
                </c:pt>
                <c:pt idx="22376">
                  <c:v>6.4089987500000003</c:v>
                </c:pt>
                <c:pt idx="22377">
                  <c:v>6.4091893750016</c:v>
                </c:pt>
                <c:pt idx="22378">
                  <c:v>6.4090968750016</c:v>
                </c:pt>
                <c:pt idx="22379">
                  <c:v>6.4087674999999997</c:v>
                </c:pt>
                <c:pt idx="22380">
                  <c:v>6.4088356250015996</c:v>
                </c:pt>
                <c:pt idx="22381">
                  <c:v>6.40846625</c:v>
                </c:pt>
                <c:pt idx="22382">
                  <c:v>6.4080293750015995</c:v>
                </c:pt>
                <c:pt idx="22383">
                  <c:v>6.4076131250015997</c:v>
                </c:pt>
                <c:pt idx="22384">
                  <c:v>6.4070831250015994</c:v>
                </c:pt>
                <c:pt idx="22385">
                  <c:v>6.4066462499999997</c:v>
                </c:pt>
                <c:pt idx="22386">
                  <c:v>6.4061956250016001</c:v>
                </c:pt>
                <c:pt idx="22387">
                  <c:v>6.4058312500000003</c:v>
                </c:pt>
                <c:pt idx="22388">
                  <c:v>6.4055087500000001</c:v>
                </c:pt>
                <c:pt idx="22389">
                  <c:v>6.4051631250016001</c:v>
                </c:pt>
                <c:pt idx="22390">
                  <c:v>6.4047962500000004</c:v>
                </c:pt>
                <c:pt idx="22391">
                  <c:v>6.4044125000000003</c:v>
                </c:pt>
                <c:pt idx="22392">
                  <c:v>6.4040187499999996</c:v>
                </c:pt>
                <c:pt idx="22393">
                  <c:v>6.4035849999999996</c:v>
                </c:pt>
                <c:pt idx="22394">
                  <c:v>6.4032381250016002</c:v>
                </c:pt>
                <c:pt idx="22395">
                  <c:v>6.4035868750015998</c:v>
                </c:pt>
                <c:pt idx="22396">
                  <c:v>6.4039737499999996</c:v>
                </c:pt>
                <c:pt idx="22397">
                  <c:v>6.4043481250015999</c:v>
                </c:pt>
                <c:pt idx="22398">
                  <c:v>6.4047218750015995</c:v>
                </c:pt>
                <c:pt idx="22399">
                  <c:v>6.4050831250015996</c:v>
                </c:pt>
                <c:pt idx="22400">
                  <c:v>6.4054106250015996</c:v>
                </c:pt>
                <c:pt idx="22401">
                  <c:v>6.4057481250016002</c:v>
                </c:pt>
                <c:pt idx="22402">
                  <c:v>6.4061037499999998</c:v>
                </c:pt>
                <c:pt idx="22403">
                  <c:v>6.4064918750016</c:v>
                </c:pt>
                <c:pt idx="22404">
                  <c:v>6.4069000000000003</c:v>
                </c:pt>
                <c:pt idx="22405">
                  <c:v>6.4072475000000004</c:v>
                </c:pt>
                <c:pt idx="22406">
                  <c:v>6.4075731250015995</c:v>
                </c:pt>
                <c:pt idx="22407">
                  <c:v>6.4078381250016001</c:v>
                </c:pt>
                <c:pt idx="22408">
                  <c:v>6.4074268750016001</c:v>
                </c:pt>
                <c:pt idx="22409">
                  <c:v>6.4070937499999996</c:v>
                </c:pt>
                <c:pt idx="22410">
                  <c:v>6.4066862499999999</c:v>
                </c:pt>
                <c:pt idx="22411">
                  <c:v>6.4067731250015996</c:v>
                </c:pt>
                <c:pt idx="22412">
                  <c:v>6.4071262500000001</c:v>
                </c:pt>
                <c:pt idx="22413">
                  <c:v>6.4075800000000003</c:v>
                </c:pt>
                <c:pt idx="22414">
                  <c:v>6.4079100000000002</c:v>
                </c:pt>
                <c:pt idx="22415">
                  <c:v>6.4080475000000003</c:v>
                </c:pt>
                <c:pt idx="22416">
                  <c:v>6.4075550000000003</c:v>
                </c:pt>
                <c:pt idx="22417">
                  <c:v>6.4070868750015997</c:v>
                </c:pt>
                <c:pt idx="22418">
                  <c:v>6.40672</c:v>
                </c:pt>
                <c:pt idx="22419">
                  <c:v>6.4062931250016</c:v>
                </c:pt>
                <c:pt idx="22420">
                  <c:v>6.4058531250015998</c:v>
                </c:pt>
                <c:pt idx="22421">
                  <c:v>6.4054143750015999</c:v>
                </c:pt>
                <c:pt idx="22422">
                  <c:v>6.4049206250015995</c:v>
                </c:pt>
                <c:pt idx="22423">
                  <c:v>6.4045212500000002</c:v>
                </c:pt>
                <c:pt idx="22424">
                  <c:v>6.4040243750016002</c:v>
                </c:pt>
                <c:pt idx="22425">
                  <c:v>6.4035281250015998</c:v>
                </c:pt>
                <c:pt idx="22426">
                  <c:v>6.4030112499999996</c:v>
                </c:pt>
                <c:pt idx="22427">
                  <c:v>6.4025437500000004</c:v>
                </c:pt>
                <c:pt idx="22428">
                  <c:v>6.4021543750015999</c:v>
                </c:pt>
                <c:pt idx="22429">
                  <c:v>6.4017893750015995</c:v>
                </c:pt>
                <c:pt idx="22430">
                  <c:v>6.4014137499999997</c:v>
                </c:pt>
                <c:pt idx="22431">
                  <c:v>6.4009968750016002</c:v>
                </c:pt>
                <c:pt idx="22432">
                  <c:v>6.4006175000000001</c:v>
                </c:pt>
                <c:pt idx="22433">
                  <c:v>6.4001356250015995</c:v>
                </c:pt>
                <c:pt idx="22434">
                  <c:v>6.3996918750015999</c:v>
                </c:pt>
                <c:pt idx="22435">
                  <c:v>6.3992399999999998</c:v>
                </c:pt>
                <c:pt idx="22436">
                  <c:v>6.3988075000000002</c:v>
                </c:pt>
                <c:pt idx="22437">
                  <c:v>6.398415</c:v>
                </c:pt>
                <c:pt idx="22438">
                  <c:v>6.3979549999999996</c:v>
                </c:pt>
                <c:pt idx="22439">
                  <c:v>6.3975631250016001</c:v>
                </c:pt>
                <c:pt idx="22440">
                  <c:v>6.3971999999999998</c:v>
                </c:pt>
                <c:pt idx="22441">
                  <c:v>6.3968724999999997</c:v>
                </c:pt>
                <c:pt idx="22442">
                  <c:v>6.3965100000000001</c:v>
                </c:pt>
                <c:pt idx="22443">
                  <c:v>6.3959518750016002</c:v>
                </c:pt>
                <c:pt idx="22444">
                  <c:v>6.3955762500000004</c:v>
                </c:pt>
                <c:pt idx="22445">
                  <c:v>6.3950968750015997</c:v>
                </c:pt>
                <c:pt idx="22446">
                  <c:v>6.3947287499999996</c:v>
                </c:pt>
                <c:pt idx="22447">
                  <c:v>6.3943500000000002</c:v>
                </c:pt>
                <c:pt idx="22448">
                  <c:v>6.3944762500000003</c:v>
                </c:pt>
                <c:pt idx="22449">
                  <c:v>6.3948487500000004</c:v>
                </c:pt>
                <c:pt idx="22450">
                  <c:v>6.3951824999999998</c:v>
                </c:pt>
                <c:pt idx="22451">
                  <c:v>6.39554125</c:v>
                </c:pt>
                <c:pt idx="22452">
                  <c:v>6.3959568750016</c:v>
                </c:pt>
                <c:pt idx="22453">
                  <c:v>6.3963324999999998</c:v>
                </c:pt>
                <c:pt idx="22454">
                  <c:v>6.3967531250015996</c:v>
                </c:pt>
                <c:pt idx="22455">
                  <c:v>6.3971856250016002</c:v>
                </c:pt>
                <c:pt idx="22456">
                  <c:v>6.3975537500000002</c:v>
                </c:pt>
                <c:pt idx="22457">
                  <c:v>6.3978881250016002</c:v>
                </c:pt>
                <c:pt idx="22458">
                  <c:v>6.3983543750015999</c:v>
                </c:pt>
                <c:pt idx="22459">
                  <c:v>6.3987875000000001</c:v>
                </c:pt>
                <c:pt idx="22460">
                  <c:v>6.3991362499999997</c:v>
                </c:pt>
                <c:pt idx="22461">
                  <c:v>6.3995506250015994</c:v>
                </c:pt>
                <c:pt idx="22462">
                  <c:v>6.3998862499999998</c:v>
                </c:pt>
                <c:pt idx="22463">
                  <c:v>6.4002875000000001</c:v>
                </c:pt>
                <c:pt idx="22464">
                  <c:v>6.4002287500000001</c:v>
                </c:pt>
                <c:pt idx="22465">
                  <c:v>6.3997737499999996</c:v>
                </c:pt>
                <c:pt idx="22466">
                  <c:v>6.3993106250015996</c:v>
                </c:pt>
                <c:pt idx="22467">
                  <c:v>6.3988881250015996</c:v>
                </c:pt>
                <c:pt idx="22468">
                  <c:v>6.3984300000000003</c:v>
                </c:pt>
                <c:pt idx="22469">
                  <c:v>6.3979831250016002</c:v>
                </c:pt>
                <c:pt idx="22470">
                  <c:v>6.3975687499999996</c:v>
                </c:pt>
                <c:pt idx="22471">
                  <c:v>6.3972156250015999</c:v>
                </c:pt>
                <c:pt idx="22472">
                  <c:v>6.3967893750015996</c:v>
                </c:pt>
                <c:pt idx="22473">
                  <c:v>6.3964681250015998</c:v>
                </c:pt>
                <c:pt idx="22474">
                  <c:v>6.3961281250016002</c:v>
                </c:pt>
                <c:pt idx="22475">
                  <c:v>6.3957756250015994</c:v>
                </c:pt>
                <c:pt idx="22476">
                  <c:v>6.3953899999999999</c:v>
                </c:pt>
                <c:pt idx="22477">
                  <c:v>6.3950993750015996</c:v>
                </c:pt>
                <c:pt idx="22478">
                  <c:v>6.3946062499999998</c:v>
                </c:pt>
                <c:pt idx="22479">
                  <c:v>6.3942237500000001</c:v>
                </c:pt>
                <c:pt idx="22480">
                  <c:v>6.3938081250016001</c:v>
                </c:pt>
                <c:pt idx="22481">
                  <c:v>6.3934718750016</c:v>
                </c:pt>
                <c:pt idx="22482">
                  <c:v>6.3931068750015996</c:v>
                </c:pt>
                <c:pt idx="22483">
                  <c:v>6.3928668750015998</c:v>
                </c:pt>
                <c:pt idx="22484">
                  <c:v>6.3928631250015995</c:v>
                </c:pt>
                <c:pt idx="22485">
                  <c:v>6.3928168750015999</c:v>
                </c:pt>
                <c:pt idx="22486">
                  <c:v>6.3931587499999996</c:v>
                </c:pt>
                <c:pt idx="22487">
                  <c:v>6.3934843750015995</c:v>
                </c:pt>
                <c:pt idx="22488">
                  <c:v>6.3938062499999999</c:v>
                </c:pt>
                <c:pt idx="22489">
                  <c:v>6.3941549999999996</c:v>
                </c:pt>
                <c:pt idx="22490">
                  <c:v>6.3946431250015996</c:v>
                </c:pt>
                <c:pt idx="22491">
                  <c:v>6.3949743750015999</c:v>
                </c:pt>
                <c:pt idx="22492">
                  <c:v>6.3950381250015997</c:v>
                </c:pt>
                <c:pt idx="22493">
                  <c:v>6.3951893750015998</c:v>
                </c:pt>
                <c:pt idx="22494">
                  <c:v>6.3952774999999997</c:v>
                </c:pt>
                <c:pt idx="22495">
                  <c:v>6.3949749999999996</c:v>
                </c:pt>
                <c:pt idx="22496">
                  <c:v>6.3946331250016</c:v>
                </c:pt>
                <c:pt idx="22497">
                  <c:v>6.3942887500000003</c:v>
                </c:pt>
                <c:pt idx="22498">
                  <c:v>6.3940143750015999</c:v>
                </c:pt>
                <c:pt idx="22499">
                  <c:v>6.3936525</c:v>
                </c:pt>
                <c:pt idx="22500">
                  <c:v>6.3938806250016</c:v>
                </c:pt>
                <c:pt idx="22501">
                  <c:v>6.3942531250016001</c:v>
                </c:pt>
                <c:pt idx="22502">
                  <c:v>6.3946237500000001</c:v>
                </c:pt>
                <c:pt idx="22503">
                  <c:v>6.3945881250015999</c:v>
                </c:pt>
                <c:pt idx="22504">
                  <c:v>6.3942506250015994</c:v>
                </c:pt>
                <c:pt idx="22505">
                  <c:v>6.3943675000000004</c:v>
                </c:pt>
                <c:pt idx="22506">
                  <c:v>6.3942218750016</c:v>
                </c:pt>
                <c:pt idx="22507">
                  <c:v>6.3940537500000003</c:v>
                </c:pt>
                <c:pt idx="22508">
                  <c:v>6.3942612499999996</c:v>
                </c:pt>
                <c:pt idx="22509">
                  <c:v>6.3947218750015997</c:v>
                </c:pt>
                <c:pt idx="22510">
                  <c:v>6.39513</c:v>
                </c:pt>
                <c:pt idx="22511">
                  <c:v>6.3955043750015994</c:v>
                </c:pt>
                <c:pt idx="22512">
                  <c:v>6.3958368750016001</c:v>
                </c:pt>
                <c:pt idx="22513">
                  <c:v>6.3962837500000003</c:v>
                </c:pt>
                <c:pt idx="22514">
                  <c:v>6.3966306250015998</c:v>
                </c:pt>
                <c:pt idx="22515">
                  <c:v>6.3962781250015999</c:v>
                </c:pt>
                <c:pt idx="22516">
                  <c:v>6.39582125</c:v>
                </c:pt>
                <c:pt idx="22517">
                  <c:v>6.3952337500000001</c:v>
                </c:pt>
                <c:pt idx="22518">
                  <c:v>6.3946375</c:v>
                </c:pt>
                <c:pt idx="22519">
                  <c:v>6.3941812499999999</c:v>
                </c:pt>
                <c:pt idx="22520">
                  <c:v>6.3936525</c:v>
                </c:pt>
                <c:pt idx="22521">
                  <c:v>6.3932531250015998</c:v>
                </c:pt>
                <c:pt idx="22522">
                  <c:v>6.3927350000000001</c:v>
                </c:pt>
                <c:pt idx="22523">
                  <c:v>6.3923818750015995</c:v>
                </c:pt>
                <c:pt idx="22524">
                  <c:v>6.3919643750016002</c:v>
                </c:pt>
                <c:pt idx="22525">
                  <c:v>6.3915781250016002</c:v>
                </c:pt>
                <c:pt idx="22526">
                  <c:v>6.3911637499999996</c:v>
                </c:pt>
                <c:pt idx="22527">
                  <c:v>6.3907724999999997</c:v>
                </c:pt>
                <c:pt idx="22528">
                  <c:v>6.3905731250016</c:v>
                </c:pt>
                <c:pt idx="22529">
                  <c:v>6.3908518750015997</c:v>
                </c:pt>
                <c:pt idx="22530">
                  <c:v>6.39127125</c:v>
                </c:pt>
                <c:pt idx="22531">
                  <c:v>6.3916931250015994</c:v>
                </c:pt>
                <c:pt idx="22532">
                  <c:v>6.39176375</c:v>
                </c:pt>
                <c:pt idx="22533">
                  <c:v>6.3920899999999996</c:v>
                </c:pt>
                <c:pt idx="22534">
                  <c:v>6.3924500000000002</c:v>
                </c:pt>
                <c:pt idx="22535">
                  <c:v>6.3928750000000001</c:v>
                </c:pt>
                <c:pt idx="22536">
                  <c:v>6.3932868750015999</c:v>
                </c:pt>
                <c:pt idx="22537">
                  <c:v>6.3936081250015997</c:v>
                </c:pt>
                <c:pt idx="22538">
                  <c:v>6.3940025</c:v>
                </c:pt>
                <c:pt idx="22539">
                  <c:v>6.3937762500000002</c:v>
                </c:pt>
                <c:pt idx="22540">
                  <c:v>6.3934343750015996</c:v>
                </c:pt>
                <c:pt idx="22541">
                  <c:v>6.3931031250016002</c:v>
                </c:pt>
                <c:pt idx="22542">
                  <c:v>6.3926193750015994</c:v>
                </c:pt>
                <c:pt idx="22543">
                  <c:v>6.3920849999999998</c:v>
                </c:pt>
                <c:pt idx="22544">
                  <c:v>6.3917368750015999</c:v>
                </c:pt>
                <c:pt idx="22545">
                  <c:v>6.3912849999999999</c:v>
                </c:pt>
                <c:pt idx="22546">
                  <c:v>6.3907749999999997</c:v>
                </c:pt>
                <c:pt idx="22547">
                  <c:v>6.3903387499999997</c:v>
                </c:pt>
                <c:pt idx="22548">
                  <c:v>6.3899693750016002</c:v>
                </c:pt>
                <c:pt idx="22549">
                  <c:v>6.3895962500000003</c:v>
                </c:pt>
                <c:pt idx="22550">
                  <c:v>6.3894475000000002</c:v>
                </c:pt>
                <c:pt idx="22551">
                  <c:v>6.3898356250015995</c:v>
                </c:pt>
                <c:pt idx="22552">
                  <c:v>6.3902081250015996</c:v>
                </c:pt>
                <c:pt idx="22553">
                  <c:v>6.3905925000000003</c:v>
                </c:pt>
                <c:pt idx="22554">
                  <c:v>6.3909406250015994</c:v>
                </c:pt>
                <c:pt idx="22555">
                  <c:v>6.3912750000000003</c:v>
                </c:pt>
                <c:pt idx="22556">
                  <c:v>6.3916124999999999</c:v>
                </c:pt>
                <c:pt idx="22557">
                  <c:v>6.3919381250015999</c:v>
                </c:pt>
                <c:pt idx="22558">
                  <c:v>6.3916124999999999</c:v>
                </c:pt>
                <c:pt idx="22559">
                  <c:v>6.3912862500000003</c:v>
                </c:pt>
                <c:pt idx="22560">
                  <c:v>6.3908956250015994</c:v>
                </c:pt>
                <c:pt idx="22561">
                  <c:v>6.3905275000000001</c:v>
                </c:pt>
                <c:pt idx="22562">
                  <c:v>6.3899806250015994</c:v>
                </c:pt>
                <c:pt idx="22563">
                  <c:v>6.3894074999999999</c:v>
                </c:pt>
                <c:pt idx="22564">
                  <c:v>6.3889093750015995</c:v>
                </c:pt>
                <c:pt idx="22565">
                  <c:v>6.3883274999999999</c:v>
                </c:pt>
                <c:pt idx="22566">
                  <c:v>6.3878168750016</c:v>
                </c:pt>
                <c:pt idx="22567">
                  <c:v>6.3874231250015994</c:v>
                </c:pt>
                <c:pt idx="22568">
                  <c:v>6.3870868750016001</c:v>
                </c:pt>
                <c:pt idx="22569">
                  <c:v>6.3867456250016001</c:v>
                </c:pt>
                <c:pt idx="22570">
                  <c:v>6.3864056250015997</c:v>
                </c:pt>
                <c:pt idx="22571">
                  <c:v>6.3860625000000004</c:v>
                </c:pt>
                <c:pt idx="22572">
                  <c:v>6.3863087500000004</c:v>
                </c:pt>
                <c:pt idx="22573">
                  <c:v>6.3866818750015995</c:v>
                </c:pt>
                <c:pt idx="22574">
                  <c:v>6.3871181250015994</c:v>
                </c:pt>
                <c:pt idx="22575">
                  <c:v>6.3875968750015995</c:v>
                </c:pt>
                <c:pt idx="22576">
                  <c:v>6.3880068750015999</c:v>
                </c:pt>
                <c:pt idx="22577">
                  <c:v>6.3884306250015994</c:v>
                </c:pt>
                <c:pt idx="22578">
                  <c:v>6.3888381250016</c:v>
                </c:pt>
                <c:pt idx="22579">
                  <c:v>6.3892150000000001</c:v>
                </c:pt>
                <c:pt idx="22580">
                  <c:v>6.3895818750015998</c:v>
                </c:pt>
                <c:pt idx="22581">
                  <c:v>6.3899600000000003</c:v>
                </c:pt>
                <c:pt idx="22582">
                  <c:v>6.3903406250015999</c:v>
                </c:pt>
                <c:pt idx="22583">
                  <c:v>6.3906824999999996</c:v>
                </c:pt>
                <c:pt idx="22584">
                  <c:v>6.3910043750016001</c:v>
                </c:pt>
                <c:pt idx="22585">
                  <c:v>6.3912231250015994</c:v>
                </c:pt>
                <c:pt idx="22586">
                  <c:v>6.3908793750015995</c:v>
                </c:pt>
                <c:pt idx="22587">
                  <c:v>6.3908281250016001</c:v>
                </c:pt>
                <c:pt idx="22588">
                  <c:v>6.3907387499999997</c:v>
                </c:pt>
                <c:pt idx="22589">
                  <c:v>6.3904168750016002</c:v>
                </c:pt>
                <c:pt idx="22590">
                  <c:v>6.3900187500000003</c:v>
                </c:pt>
                <c:pt idx="22591">
                  <c:v>6.3896618750015994</c:v>
                </c:pt>
                <c:pt idx="22592">
                  <c:v>6.3892381250015999</c:v>
                </c:pt>
                <c:pt idx="22593">
                  <c:v>6.3888775000000004</c:v>
                </c:pt>
                <c:pt idx="22594">
                  <c:v>6.3885562499999997</c:v>
                </c:pt>
                <c:pt idx="22595">
                  <c:v>6.3881306250016001</c:v>
                </c:pt>
                <c:pt idx="22596">
                  <c:v>6.3878081250015999</c:v>
                </c:pt>
                <c:pt idx="22597">
                  <c:v>6.3874006250016002</c:v>
                </c:pt>
                <c:pt idx="22598">
                  <c:v>6.3870081250016</c:v>
                </c:pt>
                <c:pt idx="22599">
                  <c:v>6.3866243750015999</c:v>
                </c:pt>
                <c:pt idx="22600">
                  <c:v>6.3862581250016</c:v>
                </c:pt>
                <c:pt idx="22601">
                  <c:v>6.3857006250015997</c:v>
                </c:pt>
                <c:pt idx="22602">
                  <c:v>6.38531125</c:v>
                </c:pt>
                <c:pt idx="22603">
                  <c:v>6.3849774999999998</c:v>
                </c:pt>
                <c:pt idx="22604">
                  <c:v>6.3846012500000002</c:v>
                </c:pt>
                <c:pt idx="22605">
                  <c:v>6.3842243750016001</c:v>
                </c:pt>
                <c:pt idx="22606">
                  <c:v>6.3837943750015995</c:v>
                </c:pt>
                <c:pt idx="22607">
                  <c:v>6.3833681250016001</c:v>
                </c:pt>
                <c:pt idx="22608">
                  <c:v>6.3829318750016002</c:v>
                </c:pt>
                <c:pt idx="22609">
                  <c:v>6.3825687499999999</c:v>
                </c:pt>
                <c:pt idx="22610">
                  <c:v>6.3822150000000004</c:v>
                </c:pt>
                <c:pt idx="22611">
                  <c:v>6.3818368750015999</c:v>
                </c:pt>
                <c:pt idx="22612">
                  <c:v>6.3819237500000003</c:v>
                </c:pt>
                <c:pt idx="22613">
                  <c:v>6.3822668750015996</c:v>
                </c:pt>
                <c:pt idx="22614">
                  <c:v>6.3826675000000002</c:v>
                </c:pt>
                <c:pt idx="22615">
                  <c:v>6.3830900000000002</c:v>
                </c:pt>
                <c:pt idx="22616">
                  <c:v>6.3834412499999997</c:v>
                </c:pt>
                <c:pt idx="22617">
                  <c:v>6.3837624999999996</c:v>
                </c:pt>
                <c:pt idx="22618">
                  <c:v>6.3840881250015995</c:v>
                </c:pt>
                <c:pt idx="22619">
                  <c:v>6.3845037500000004</c:v>
                </c:pt>
                <c:pt idx="22620">
                  <c:v>6.3848331250015997</c:v>
                </c:pt>
                <c:pt idx="22621">
                  <c:v>6.3852368750016</c:v>
                </c:pt>
                <c:pt idx="22622">
                  <c:v>6.3854924999999998</c:v>
                </c:pt>
                <c:pt idx="22623">
                  <c:v>6.3858449999999998</c:v>
                </c:pt>
                <c:pt idx="22624">
                  <c:v>6.3862350000000001</c:v>
                </c:pt>
                <c:pt idx="22625">
                  <c:v>6.3865868750015995</c:v>
                </c:pt>
                <c:pt idx="22626">
                  <c:v>6.3865987500000001</c:v>
                </c:pt>
                <c:pt idx="22627">
                  <c:v>6.3862337499999997</c:v>
                </c:pt>
                <c:pt idx="22628">
                  <c:v>6.3858937500000001</c:v>
                </c:pt>
                <c:pt idx="22629">
                  <c:v>6.3853999999999997</c:v>
                </c:pt>
                <c:pt idx="22630">
                  <c:v>6.3849012500000004</c:v>
                </c:pt>
                <c:pt idx="22631">
                  <c:v>6.3845337500000001</c:v>
                </c:pt>
                <c:pt idx="22632">
                  <c:v>6.3841956250015999</c:v>
                </c:pt>
                <c:pt idx="22633">
                  <c:v>6.3838125000000003</c:v>
                </c:pt>
                <c:pt idx="22634">
                  <c:v>6.3834356250016002</c:v>
                </c:pt>
                <c:pt idx="22635">
                  <c:v>6.3829099999999999</c:v>
                </c:pt>
                <c:pt idx="22636">
                  <c:v>6.3825643750015999</c:v>
                </c:pt>
                <c:pt idx="22637">
                  <c:v>6.3821824999999999</c:v>
                </c:pt>
                <c:pt idx="22638">
                  <c:v>6.3817587500000004</c:v>
                </c:pt>
                <c:pt idx="22639">
                  <c:v>6.3813843750016002</c:v>
                </c:pt>
                <c:pt idx="22640">
                  <c:v>6.3810231250016001</c:v>
                </c:pt>
                <c:pt idx="22641">
                  <c:v>6.3806706250016001</c:v>
                </c:pt>
                <c:pt idx="22642">
                  <c:v>6.3803406250016002</c:v>
                </c:pt>
                <c:pt idx="22643">
                  <c:v>6.3800131250016001</c:v>
                </c:pt>
                <c:pt idx="22644">
                  <c:v>6.3798681250015994</c:v>
                </c:pt>
                <c:pt idx="22645">
                  <c:v>6.3795368750015999</c:v>
                </c:pt>
                <c:pt idx="22646">
                  <c:v>6.3794993750015996</c:v>
                </c:pt>
                <c:pt idx="22647">
                  <c:v>6.3798412500000001</c:v>
                </c:pt>
                <c:pt idx="22648">
                  <c:v>6.3801662500000003</c:v>
                </c:pt>
                <c:pt idx="22649">
                  <c:v>6.3798418750015999</c:v>
                </c:pt>
                <c:pt idx="22650">
                  <c:v>6.3794181250015995</c:v>
                </c:pt>
                <c:pt idx="22651">
                  <c:v>6.3789993750015999</c:v>
                </c:pt>
                <c:pt idx="22652">
                  <c:v>6.3785718750016001</c:v>
                </c:pt>
                <c:pt idx="22653">
                  <c:v>6.3780087500000002</c:v>
                </c:pt>
                <c:pt idx="22654">
                  <c:v>6.3776356250015995</c:v>
                </c:pt>
                <c:pt idx="22655">
                  <c:v>6.3769749999999998</c:v>
                </c:pt>
                <c:pt idx="22656">
                  <c:v>6.3763831250015999</c:v>
                </c:pt>
                <c:pt idx="22657">
                  <c:v>6.3758568750015998</c:v>
                </c:pt>
                <c:pt idx="22658">
                  <c:v>6.3754518750016</c:v>
                </c:pt>
                <c:pt idx="22659">
                  <c:v>6.3751031250015995</c:v>
                </c:pt>
                <c:pt idx="22660">
                  <c:v>6.3747556250016002</c:v>
                </c:pt>
                <c:pt idx="22661">
                  <c:v>6.3744174999999998</c:v>
                </c:pt>
                <c:pt idx="22662">
                  <c:v>6.3745256250016</c:v>
                </c:pt>
                <c:pt idx="22663">
                  <c:v>6.3748725000000004</c:v>
                </c:pt>
                <c:pt idx="22664">
                  <c:v>6.3751981250015994</c:v>
                </c:pt>
                <c:pt idx="22665">
                  <c:v>6.3755437500000003</c:v>
                </c:pt>
                <c:pt idx="22666">
                  <c:v>6.3758850000000002</c:v>
                </c:pt>
                <c:pt idx="22667">
                  <c:v>6.3763456250015995</c:v>
                </c:pt>
                <c:pt idx="22668">
                  <c:v>6.3767518750015997</c:v>
                </c:pt>
                <c:pt idx="22669">
                  <c:v>6.3771312499999997</c:v>
                </c:pt>
                <c:pt idx="22670">
                  <c:v>6.3775018750015997</c:v>
                </c:pt>
                <c:pt idx="22671">
                  <c:v>6.3778300000000003</c:v>
                </c:pt>
                <c:pt idx="22672">
                  <c:v>6.3781581250016002</c:v>
                </c:pt>
                <c:pt idx="22673">
                  <c:v>6.3786081250016</c:v>
                </c:pt>
                <c:pt idx="22674">
                  <c:v>6.3790125</c:v>
                </c:pt>
                <c:pt idx="22675">
                  <c:v>6.3794137500000003</c:v>
                </c:pt>
                <c:pt idx="22676">
                  <c:v>6.3797437500000003</c:v>
                </c:pt>
                <c:pt idx="22677">
                  <c:v>6.3802143750016</c:v>
                </c:pt>
                <c:pt idx="22678">
                  <c:v>6.3806450000000003</c:v>
                </c:pt>
                <c:pt idx="22679">
                  <c:v>6.3810687499999998</c:v>
                </c:pt>
                <c:pt idx="22680">
                  <c:v>6.3814662499999999</c:v>
                </c:pt>
                <c:pt idx="22681">
                  <c:v>6.3819600000000003</c:v>
                </c:pt>
                <c:pt idx="22682">
                  <c:v>6.3823043750016</c:v>
                </c:pt>
                <c:pt idx="22683">
                  <c:v>6.3826631250016002</c:v>
                </c:pt>
                <c:pt idx="22684">
                  <c:v>6.3828912500000001</c:v>
                </c:pt>
                <c:pt idx="22685">
                  <c:v>6.3832825</c:v>
                </c:pt>
                <c:pt idx="22686">
                  <c:v>6.3836118750016002</c:v>
                </c:pt>
                <c:pt idx="22687">
                  <c:v>6.3839856250015998</c:v>
                </c:pt>
                <c:pt idx="22688">
                  <c:v>6.3843375</c:v>
                </c:pt>
                <c:pt idx="22689">
                  <c:v>6.3838925</c:v>
                </c:pt>
                <c:pt idx="22690">
                  <c:v>6.3835637500000004</c:v>
                </c:pt>
                <c:pt idx="22691">
                  <c:v>6.3832075000000001</c:v>
                </c:pt>
                <c:pt idx="22692">
                  <c:v>6.3836075000000001</c:v>
                </c:pt>
                <c:pt idx="22693">
                  <c:v>6.3839768750015997</c:v>
                </c:pt>
                <c:pt idx="22694">
                  <c:v>6.3841337500000002</c:v>
                </c:pt>
                <c:pt idx="22695">
                  <c:v>6.3836693750015998</c:v>
                </c:pt>
                <c:pt idx="22696">
                  <c:v>6.3832612500000003</c:v>
                </c:pt>
                <c:pt idx="22697">
                  <c:v>6.3828162500000003</c:v>
                </c:pt>
                <c:pt idx="22698">
                  <c:v>6.3822850000000004</c:v>
                </c:pt>
                <c:pt idx="22699">
                  <c:v>6.3818999999999999</c:v>
                </c:pt>
                <c:pt idx="22700">
                  <c:v>6.3815293750016</c:v>
                </c:pt>
                <c:pt idx="22701">
                  <c:v>6.38113625</c:v>
                </c:pt>
                <c:pt idx="22702">
                  <c:v>6.3807631250016001</c:v>
                </c:pt>
                <c:pt idx="22703">
                  <c:v>6.3803337500000001</c:v>
                </c:pt>
                <c:pt idx="22704">
                  <c:v>6.3799581250015995</c:v>
                </c:pt>
                <c:pt idx="22705">
                  <c:v>6.3795799999999998</c:v>
                </c:pt>
                <c:pt idx="22706">
                  <c:v>6.3791031250015999</c:v>
                </c:pt>
                <c:pt idx="22707">
                  <c:v>6.37876625</c:v>
                </c:pt>
                <c:pt idx="22708">
                  <c:v>6.37826</c:v>
                </c:pt>
                <c:pt idx="22709">
                  <c:v>6.3777993750016</c:v>
                </c:pt>
                <c:pt idx="22710">
                  <c:v>6.3772700000000002</c:v>
                </c:pt>
                <c:pt idx="22711">
                  <c:v>6.3769256250015998</c:v>
                </c:pt>
                <c:pt idx="22712">
                  <c:v>6.3763631250015997</c:v>
                </c:pt>
                <c:pt idx="22713">
                  <c:v>6.3759581250016</c:v>
                </c:pt>
                <c:pt idx="22714">
                  <c:v>6.3755943750016</c:v>
                </c:pt>
                <c:pt idx="22715">
                  <c:v>6.3752456250015994</c:v>
                </c:pt>
                <c:pt idx="22716">
                  <c:v>6.3748768750015996</c:v>
                </c:pt>
                <c:pt idx="22717">
                  <c:v>6.3745424999999996</c:v>
                </c:pt>
                <c:pt idx="22718">
                  <c:v>6.3744368750015994</c:v>
                </c:pt>
                <c:pt idx="22719">
                  <c:v>6.3742593750015999</c:v>
                </c:pt>
                <c:pt idx="22720">
                  <c:v>6.3746650000000002</c:v>
                </c:pt>
                <c:pt idx="22721">
                  <c:v>6.3750650000000002</c:v>
                </c:pt>
                <c:pt idx="22722">
                  <c:v>6.3753962499999997</c:v>
                </c:pt>
                <c:pt idx="22723">
                  <c:v>6.3757537500000003</c:v>
                </c:pt>
                <c:pt idx="22724">
                  <c:v>6.3761431250016001</c:v>
                </c:pt>
                <c:pt idx="22725">
                  <c:v>6.3763318750015996</c:v>
                </c:pt>
                <c:pt idx="22726">
                  <c:v>6.3767199999999997</c:v>
                </c:pt>
                <c:pt idx="22727">
                  <c:v>6.3770662500000004</c:v>
                </c:pt>
                <c:pt idx="22728">
                  <c:v>6.3772943750015996</c:v>
                </c:pt>
                <c:pt idx="22729">
                  <c:v>6.3768856250015995</c:v>
                </c:pt>
                <c:pt idx="22730">
                  <c:v>6.3763656250015996</c:v>
                </c:pt>
                <c:pt idx="22731">
                  <c:v>6.3758168750015995</c:v>
                </c:pt>
                <c:pt idx="22732">
                  <c:v>6.3752312499999997</c:v>
                </c:pt>
                <c:pt idx="22733">
                  <c:v>6.3748418750016</c:v>
                </c:pt>
                <c:pt idx="22734">
                  <c:v>6.3744781250016</c:v>
                </c:pt>
                <c:pt idx="22735">
                  <c:v>6.3741381250015996</c:v>
                </c:pt>
                <c:pt idx="22736">
                  <c:v>6.3736581250016</c:v>
                </c:pt>
                <c:pt idx="22737">
                  <c:v>6.3732093750015997</c:v>
                </c:pt>
                <c:pt idx="22738">
                  <c:v>6.3727768750016001</c:v>
                </c:pt>
                <c:pt idx="22739">
                  <c:v>6.3723068750016001</c:v>
                </c:pt>
                <c:pt idx="22740">
                  <c:v>6.3718568750015994</c:v>
                </c:pt>
                <c:pt idx="22741">
                  <c:v>6.3715250000000001</c:v>
                </c:pt>
                <c:pt idx="22742">
                  <c:v>6.3714781250015999</c:v>
                </c:pt>
                <c:pt idx="22743">
                  <c:v>6.3716987500000002</c:v>
                </c:pt>
                <c:pt idx="22744">
                  <c:v>6.3718174999999997</c:v>
                </c:pt>
                <c:pt idx="22745">
                  <c:v>6.3721531250016001</c:v>
                </c:pt>
                <c:pt idx="22746">
                  <c:v>6.3726306250015998</c:v>
                </c:pt>
                <c:pt idx="22747">
                  <c:v>6.3730431250016002</c:v>
                </c:pt>
                <c:pt idx="22748">
                  <c:v>6.3734112500000002</c:v>
                </c:pt>
                <c:pt idx="22749">
                  <c:v>6.3738468750015995</c:v>
                </c:pt>
                <c:pt idx="22750">
                  <c:v>6.3742743750016002</c:v>
                </c:pt>
                <c:pt idx="22751">
                  <c:v>6.3746443750015995</c:v>
                </c:pt>
                <c:pt idx="22752">
                  <c:v>6.37508125</c:v>
                </c:pt>
                <c:pt idx="22753">
                  <c:v>6.3754524999999997</c:v>
                </c:pt>
                <c:pt idx="22754">
                  <c:v>6.3758675</c:v>
                </c:pt>
                <c:pt idx="22755">
                  <c:v>6.3763350000000001</c:v>
                </c:pt>
                <c:pt idx="22756">
                  <c:v>6.37672375</c:v>
                </c:pt>
                <c:pt idx="22757">
                  <c:v>6.3765468750015994</c:v>
                </c:pt>
                <c:pt idx="22758">
                  <c:v>6.3761799999999997</c:v>
                </c:pt>
                <c:pt idx="22759">
                  <c:v>6.3757662499999999</c:v>
                </c:pt>
                <c:pt idx="22760">
                  <c:v>6.3751875</c:v>
                </c:pt>
                <c:pt idx="22761">
                  <c:v>6.3748556250016</c:v>
                </c:pt>
                <c:pt idx="22762">
                  <c:v>6.3743524999999996</c:v>
                </c:pt>
                <c:pt idx="22763">
                  <c:v>6.3739675</c:v>
                </c:pt>
                <c:pt idx="22764">
                  <c:v>6.3735443750015994</c:v>
                </c:pt>
                <c:pt idx="22765">
                  <c:v>6.3731637499999998</c:v>
                </c:pt>
                <c:pt idx="22766">
                  <c:v>6.3727299999999998</c:v>
                </c:pt>
                <c:pt idx="22767">
                  <c:v>6.3723150000000004</c:v>
                </c:pt>
                <c:pt idx="22768">
                  <c:v>6.3719893750015997</c:v>
                </c:pt>
                <c:pt idx="22769">
                  <c:v>6.3718718750015997</c:v>
                </c:pt>
                <c:pt idx="22770">
                  <c:v>6.3722250000000003</c:v>
                </c:pt>
                <c:pt idx="22771">
                  <c:v>6.3724893750015994</c:v>
                </c:pt>
                <c:pt idx="22772">
                  <c:v>6.3728150000000001</c:v>
                </c:pt>
                <c:pt idx="22773">
                  <c:v>6.3728293750015998</c:v>
                </c:pt>
                <c:pt idx="22774">
                  <c:v>6.3730312500000004</c:v>
                </c:pt>
                <c:pt idx="22775">
                  <c:v>6.3727062500000002</c:v>
                </c:pt>
                <c:pt idx="22776">
                  <c:v>6.3723618750015998</c:v>
                </c:pt>
                <c:pt idx="22777">
                  <c:v>6.3724943750016001</c:v>
                </c:pt>
                <c:pt idx="22778">
                  <c:v>6.3728168750015994</c:v>
                </c:pt>
                <c:pt idx="22779">
                  <c:v>6.3731406250016001</c:v>
                </c:pt>
                <c:pt idx="22780">
                  <c:v>6.3735774999999997</c:v>
                </c:pt>
                <c:pt idx="22781">
                  <c:v>6.3739375000000003</c:v>
                </c:pt>
                <c:pt idx="22782">
                  <c:v>6.3741037499999997</c:v>
                </c:pt>
                <c:pt idx="22783">
                  <c:v>6.3743918750016002</c:v>
                </c:pt>
                <c:pt idx="22784">
                  <c:v>6.3747612499999997</c:v>
                </c:pt>
                <c:pt idx="22785">
                  <c:v>6.3751274999999996</c:v>
                </c:pt>
                <c:pt idx="22786">
                  <c:v>6.3754368750015997</c:v>
                </c:pt>
                <c:pt idx="22787">
                  <c:v>6.37582</c:v>
                </c:pt>
                <c:pt idx="22788">
                  <c:v>6.3754087500000001</c:v>
                </c:pt>
                <c:pt idx="22789">
                  <c:v>6.3748899999999997</c:v>
                </c:pt>
                <c:pt idx="22790">
                  <c:v>6.3742381250015994</c:v>
                </c:pt>
                <c:pt idx="22791">
                  <c:v>6.3735756250015996</c:v>
                </c:pt>
                <c:pt idx="22792">
                  <c:v>6.3729481250015994</c:v>
                </c:pt>
                <c:pt idx="22793">
                  <c:v>6.3725743750015997</c:v>
                </c:pt>
                <c:pt idx="22794">
                  <c:v>6.3719849999999996</c:v>
                </c:pt>
                <c:pt idx="22795">
                  <c:v>6.3715900000000003</c:v>
                </c:pt>
                <c:pt idx="22796">
                  <c:v>6.3712162499999998</c:v>
                </c:pt>
                <c:pt idx="22797">
                  <c:v>6.3708875000000003</c:v>
                </c:pt>
                <c:pt idx="22798">
                  <c:v>6.3705368750015996</c:v>
                </c:pt>
                <c:pt idx="22799">
                  <c:v>6.3700443750015996</c:v>
                </c:pt>
                <c:pt idx="22800">
                  <c:v>6.3697031250015996</c:v>
                </c:pt>
                <c:pt idx="22801">
                  <c:v>6.3692893750015998</c:v>
                </c:pt>
                <c:pt idx="22802">
                  <c:v>6.3688937499999998</c:v>
                </c:pt>
                <c:pt idx="22803">
                  <c:v>6.3685124999999996</c:v>
                </c:pt>
                <c:pt idx="22804">
                  <c:v>6.3681512500000004</c:v>
                </c:pt>
                <c:pt idx="22805">
                  <c:v>6.3677431250016001</c:v>
                </c:pt>
                <c:pt idx="22806">
                  <c:v>6.3673881250016002</c:v>
                </c:pt>
                <c:pt idx="22807">
                  <c:v>6.3670412499999998</c:v>
                </c:pt>
                <c:pt idx="22808">
                  <c:v>6.36715125</c:v>
                </c:pt>
                <c:pt idx="22809">
                  <c:v>6.3674712500000004</c:v>
                </c:pt>
                <c:pt idx="22810">
                  <c:v>6.3676593750016002</c:v>
                </c:pt>
                <c:pt idx="22811">
                  <c:v>6.3679937500000001</c:v>
                </c:pt>
                <c:pt idx="22812">
                  <c:v>6.3683812499999997</c:v>
                </c:pt>
                <c:pt idx="22813">
                  <c:v>6.3687624999999999</c:v>
                </c:pt>
                <c:pt idx="22814">
                  <c:v>6.3691381250015997</c:v>
                </c:pt>
                <c:pt idx="22815">
                  <c:v>6.3695218750015998</c:v>
                </c:pt>
                <c:pt idx="22816">
                  <c:v>6.3698750000000004</c:v>
                </c:pt>
                <c:pt idx="22817">
                  <c:v>6.3702281250016002</c:v>
                </c:pt>
                <c:pt idx="22818">
                  <c:v>6.3706356250015999</c:v>
                </c:pt>
                <c:pt idx="22819">
                  <c:v>6.3710287499999998</c:v>
                </c:pt>
                <c:pt idx="22820">
                  <c:v>6.3713518750015998</c:v>
                </c:pt>
                <c:pt idx="22821">
                  <c:v>6.3710212500000001</c:v>
                </c:pt>
                <c:pt idx="22822">
                  <c:v>6.3706562499999997</c:v>
                </c:pt>
                <c:pt idx="22823">
                  <c:v>6.3701406250015999</c:v>
                </c:pt>
                <c:pt idx="22824">
                  <c:v>6.3696618750015999</c:v>
                </c:pt>
                <c:pt idx="22825">
                  <c:v>6.3690487500000001</c:v>
                </c:pt>
                <c:pt idx="22826">
                  <c:v>6.3687093750015995</c:v>
                </c:pt>
                <c:pt idx="22827">
                  <c:v>6.3683181250015997</c:v>
                </c:pt>
                <c:pt idx="22828">
                  <c:v>6.3677743750015994</c:v>
                </c:pt>
                <c:pt idx="22829">
                  <c:v>6.3673312500000003</c:v>
                </c:pt>
                <c:pt idx="22830">
                  <c:v>6.3667381250016</c:v>
                </c:pt>
                <c:pt idx="22831">
                  <c:v>6.3662931250015999</c:v>
                </c:pt>
                <c:pt idx="22832">
                  <c:v>6.3658956250015999</c:v>
                </c:pt>
                <c:pt idx="22833">
                  <c:v>6.3654631250015994</c:v>
                </c:pt>
                <c:pt idx="22834">
                  <c:v>6.3650668750015997</c:v>
                </c:pt>
                <c:pt idx="22835">
                  <c:v>6.3646425000000004</c:v>
                </c:pt>
                <c:pt idx="22836">
                  <c:v>6.3640162499999997</c:v>
                </c:pt>
                <c:pt idx="22837">
                  <c:v>6.3634506250016001</c:v>
                </c:pt>
                <c:pt idx="22838">
                  <c:v>6.3631137500000001</c:v>
                </c:pt>
                <c:pt idx="22839">
                  <c:v>6.3627793750016002</c:v>
                </c:pt>
                <c:pt idx="22840">
                  <c:v>6.36259</c:v>
                </c:pt>
                <c:pt idx="22841">
                  <c:v>6.36288125</c:v>
                </c:pt>
                <c:pt idx="22842">
                  <c:v>6.3632506250015997</c:v>
                </c:pt>
                <c:pt idx="22843">
                  <c:v>6.3636206250015999</c:v>
                </c:pt>
                <c:pt idx="22844">
                  <c:v>6.3640481250015997</c:v>
                </c:pt>
                <c:pt idx="22845">
                  <c:v>6.3643700000000001</c:v>
                </c:pt>
                <c:pt idx="22846">
                  <c:v>6.3648150000000001</c:v>
                </c:pt>
                <c:pt idx="22847">
                  <c:v>6.3652493750015999</c:v>
                </c:pt>
                <c:pt idx="22848">
                  <c:v>6.3656456250015996</c:v>
                </c:pt>
                <c:pt idx="22849">
                  <c:v>6.3661543750015994</c:v>
                </c:pt>
                <c:pt idx="22850">
                  <c:v>6.3666012500000004</c:v>
                </c:pt>
                <c:pt idx="22851">
                  <c:v>6.3669356250015996</c:v>
                </c:pt>
                <c:pt idx="22852">
                  <c:v>6.3672962499999999</c:v>
                </c:pt>
                <c:pt idx="22853">
                  <c:v>6.3677237499999997</c:v>
                </c:pt>
                <c:pt idx="22854">
                  <c:v>6.3680931250016002</c:v>
                </c:pt>
                <c:pt idx="22855">
                  <c:v>6.3684731250016</c:v>
                </c:pt>
                <c:pt idx="22856">
                  <c:v>6.3681274999999999</c:v>
                </c:pt>
                <c:pt idx="22857">
                  <c:v>6.3674974999999998</c:v>
                </c:pt>
                <c:pt idx="22858">
                  <c:v>6.3671018750016</c:v>
                </c:pt>
                <c:pt idx="22859">
                  <c:v>6.3666881250016001</c:v>
                </c:pt>
                <c:pt idx="22860">
                  <c:v>6.3663100000000004</c:v>
                </c:pt>
                <c:pt idx="22861">
                  <c:v>6.3658706250015999</c:v>
                </c:pt>
                <c:pt idx="22862">
                  <c:v>6.3655474999999999</c:v>
                </c:pt>
                <c:pt idx="22863">
                  <c:v>6.3651668750015995</c:v>
                </c:pt>
                <c:pt idx="22864">
                  <c:v>6.3646231250016001</c:v>
                </c:pt>
                <c:pt idx="22865">
                  <c:v>6.3642631250015995</c:v>
                </c:pt>
                <c:pt idx="22866">
                  <c:v>6.3639143750015998</c:v>
                </c:pt>
                <c:pt idx="22867">
                  <c:v>6.3635693750015996</c:v>
                </c:pt>
                <c:pt idx="22868">
                  <c:v>6.3631581250015996</c:v>
                </c:pt>
                <c:pt idx="22869">
                  <c:v>6.3628131250015993</c:v>
                </c:pt>
                <c:pt idx="22870">
                  <c:v>6.3627324999999999</c:v>
                </c:pt>
                <c:pt idx="22871">
                  <c:v>6.3623612500000002</c:v>
                </c:pt>
                <c:pt idx="22872">
                  <c:v>6.3624868750015997</c:v>
                </c:pt>
                <c:pt idx="22873">
                  <c:v>6.3625581250016001</c:v>
                </c:pt>
                <c:pt idx="22874">
                  <c:v>6.3622187500000003</c:v>
                </c:pt>
                <c:pt idx="22875">
                  <c:v>6.3618081250016001</c:v>
                </c:pt>
                <c:pt idx="22876">
                  <c:v>6.3614431250015997</c:v>
                </c:pt>
                <c:pt idx="22877">
                  <c:v>6.3611156250015997</c:v>
                </c:pt>
                <c:pt idx="22878">
                  <c:v>6.3606924999999999</c:v>
                </c:pt>
                <c:pt idx="22879">
                  <c:v>6.3602637499999997</c:v>
                </c:pt>
                <c:pt idx="22880">
                  <c:v>6.3599393750016002</c:v>
                </c:pt>
                <c:pt idx="22881">
                  <c:v>6.3602812499999999</c:v>
                </c:pt>
                <c:pt idx="22882">
                  <c:v>6.3606162499999996</c:v>
                </c:pt>
                <c:pt idx="22883">
                  <c:v>6.3606331250016002</c:v>
                </c:pt>
                <c:pt idx="22884">
                  <c:v>6.3610306250016002</c:v>
                </c:pt>
                <c:pt idx="22885">
                  <c:v>6.3614325000000003</c:v>
                </c:pt>
                <c:pt idx="22886">
                  <c:v>6.3618375</c:v>
                </c:pt>
                <c:pt idx="22887">
                  <c:v>6.3621956250015996</c:v>
                </c:pt>
                <c:pt idx="22888">
                  <c:v>6.3625806250016002</c:v>
                </c:pt>
                <c:pt idx="22889">
                  <c:v>6.3630100000000001</c:v>
                </c:pt>
                <c:pt idx="22890">
                  <c:v>6.3634118750016002</c:v>
                </c:pt>
                <c:pt idx="22891">
                  <c:v>6.3638093750015994</c:v>
                </c:pt>
                <c:pt idx="22892">
                  <c:v>6.3643400000000003</c:v>
                </c:pt>
                <c:pt idx="22893">
                  <c:v>6.3646925000000003</c:v>
                </c:pt>
                <c:pt idx="22894">
                  <c:v>6.3650943750015996</c:v>
                </c:pt>
                <c:pt idx="22895">
                  <c:v>6.3654168750015998</c:v>
                </c:pt>
                <c:pt idx="22896">
                  <c:v>6.3657424999999996</c:v>
                </c:pt>
                <c:pt idx="22897">
                  <c:v>6.3661331250015998</c:v>
                </c:pt>
                <c:pt idx="22898">
                  <c:v>6.3658324999999998</c:v>
                </c:pt>
                <c:pt idx="22899">
                  <c:v>6.3654787500000003</c:v>
                </c:pt>
                <c:pt idx="22900">
                  <c:v>6.3651012500000004</c:v>
                </c:pt>
                <c:pt idx="22901">
                  <c:v>6.3646012499999998</c:v>
                </c:pt>
                <c:pt idx="22902">
                  <c:v>6.3638874999999997</c:v>
                </c:pt>
                <c:pt idx="22903">
                  <c:v>6.3635156250015994</c:v>
                </c:pt>
                <c:pt idx="22904">
                  <c:v>6.3630756250016001</c:v>
                </c:pt>
                <c:pt idx="22905">
                  <c:v>6.3626431250015996</c:v>
                </c:pt>
                <c:pt idx="22906">
                  <c:v>6.3622062499999998</c:v>
                </c:pt>
                <c:pt idx="22907">
                  <c:v>6.3617049999999997</c:v>
                </c:pt>
                <c:pt idx="22908">
                  <c:v>6.36124125</c:v>
                </c:pt>
                <c:pt idx="22909">
                  <c:v>6.3608462499999998</c:v>
                </c:pt>
                <c:pt idx="22910">
                  <c:v>6.3605162499999999</c:v>
                </c:pt>
                <c:pt idx="22911">
                  <c:v>6.3599981250016002</c:v>
                </c:pt>
                <c:pt idx="22912">
                  <c:v>6.3596162500000002</c:v>
                </c:pt>
                <c:pt idx="22913">
                  <c:v>6.3592231250015994</c:v>
                </c:pt>
                <c:pt idx="22914">
                  <c:v>6.3587150000000001</c:v>
                </c:pt>
                <c:pt idx="22915">
                  <c:v>6.3582812500000001</c:v>
                </c:pt>
                <c:pt idx="22916">
                  <c:v>6.3579456250015998</c:v>
                </c:pt>
                <c:pt idx="22917">
                  <c:v>6.3575356250016002</c:v>
                </c:pt>
                <c:pt idx="22918">
                  <c:v>6.3570987499999996</c:v>
                </c:pt>
                <c:pt idx="22919">
                  <c:v>6.3566762499999996</c:v>
                </c:pt>
                <c:pt idx="22920">
                  <c:v>6.3563281250015997</c:v>
                </c:pt>
                <c:pt idx="22921">
                  <c:v>6.3559043750016002</c:v>
                </c:pt>
                <c:pt idx="22922">
                  <c:v>6.3553237500000002</c:v>
                </c:pt>
                <c:pt idx="22923">
                  <c:v>6.3549506250015995</c:v>
                </c:pt>
                <c:pt idx="22924">
                  <c:v>6.3546218750015999</c:v>
                </c:pt>
                <c:pt idx="22925">
                  <c:v>6.3541931250015997</c:v>
                </c:pt>
                <c:pt idx="22926">
                  <c:v>6.3542218750016</c:v>
                </c:pt>
                <c:pt idx="22927">
                  <c:v>6.3545887499999996</c:v>
                </c:pt>
                <c:pt idx="22928">
                  <c:v>6.3550243750015998</c:v>
                </c:pt>
                <c:pt idx="22929">
                  <c:v>6.3553993750015998</c:v>
                </c:pt>
                <c:pt idx="22930">
                  <c:v>6.3558674999999996</c:v>
                </c:pt>
                <c:pt idx="22931">
                  <c:v>6.3562675000000004</c:v>
                </c:pt>
                <c:pt idx="22932">
                  <c:v>6.3566093750016002</c:v>
                </c:pt>
                <c:pt idx="22933">
                  <c:v>6.3569706250015994</c:v>
                </c:pt>
                <c:pt idx="22934">
                  <c:v>6.35720375</c:v>
                </c:pt>
                <c:pt idx="22935">
                  <c:v>6.3573562499999996</c:v>
                </c:pt>
                <c:pt idx="22936">
                  <c:v>6.3568224999999998</c:v>
                </c:pt>
                <c:pt idx="22937">
                  <c:v>6.3563768750016001</c:v>
                </c:pt>
                <c:pt idx="22938">
                  <c:v>6.3560043750016</c:v>
                </c:pt>
                <c:pt idx="22939">
                  <c:v>6.3556537500000001</c:v>
                </c:pt>
                <c:pt idx="22940">
                  <c:v>6.3559943750015995</c:v>
                </c:pt>
                <c:pt idx="22941">
                  <c:v>6.3563499999999999</c:v>
                </c:pt>
                <c:pt idx="22942">
                  <c:v>6.3566912499999999</c:v>
                </c:pt>
                <c:pt idx="22943">
                  <c:v>6.3569037499999999</c:v>
                </c:pt>
                <c:pt idx="22944">
                  <c:v>6.3564512500000001</c:v>
                </c:pt>
                <c:pt idx="22945">
                  <c:v>6.3560974999999997</c:v>
                </c:pt>
                <c:pt idx="22946">
                  <c:v>6.3556662499999996</c:v>
                </c:pt>
                <c:pt idx="22947">
                  <c:v>6.3554581250015998</c:v>
                </c:pt>
                <c:pt idx="22948">
                  <c:v>6.3550637500000002</c:v>
                </c:pt>
                <c:pt idx="22949">
                  <c:v>6.3546818750015994</c:v>
                </c:pt>
                <c:pt idx="22950">
                  <c:v>6.3543399999999997</c:v>
                </c:pt>
                <c:pt idx="22951">
                  <c:v>6.3543581250015997</c:v>
                </c:pt>
                <c:pt idx="22952">
                  <c:v>6.3540274999999999</c:v>
                </c:pt>
                <c:pt idx="22953">
                  <c:v>6.3541712500000003</c:v>
                </c:pt>
                <c:pt idx="22954">
                  <c:v>6.3545100000000003</c:v>
                </c:pt>
                <c:pt idx="22955">
                  <c:v>6.3549162499999996</c:v>
                </c:pt>
                <c:pt idx="22956">
                  <c:v>6.3553274999999996</c:v>
                </c:pt>
                <c:pt idx="22957">
                  <c:v>6.3556493750016001</c:v>
                </c:pt>
                <c:pt idx="22958">
                  <c:v>6.3560625000000002</c:v>
                </c:pt>
                <c:pt idx="22959">
                  <c:v>6.3564543750015998</c:v>
                </c:pt>
                <c:pt idx="22960">
                  <c:v>6.3567893750015996</c:v>
                </c:pt>
                <c:pt idx="22961">
                  <c:v>6.3571600000000004</c:v>
                </c:pt>
                <c:pt idx="22962">
                  <c:v>6.3575274999999998</c:v>
                </c:pt>
                <c:pt idx="22963">
                  <c:v>6.3578643750015997</c:v>
                </c:pt>
                <c:pt idx="22964">
                  <c:v>6.3581081250015998</c:v>
                </c:pt>
                <c:pt idx="22965">
                  <c:v>6.3584318750015996</c:v>
                </c:pt>
                <c:pt idx="22966">
                  <c:v>6.3580518750015997</c:v>
                </c:pt>
                <c:pt idx="22967">
                  <c:v>6.3575937500000004</c:v>
                </c:pt>
                <c:pt idx="22968">
                  <c:v>6.3570743750015994</c:v>
                </c:pt>
                <c:pt idx="22969">
                  <c:v>6.3567524999999998</c:v>
                </c:pt>
                <c:pt idx="22970">
                  <c:v>6.3563437499999997</c:v>
                </c:pt>
                <c:pt idx="22971">
                  <c:v>6.3558218750015998</c:v>
                </c:pt>
                <c:pt idx="22972">
                  <c:v>6.3553012500000001</c:v>
                </c:pt>
                <c:pt idx="22973">
                  <c:v>6.3548875000000002</c:v>
                </c:pt>
                <c:pt idx="22974">
                  <c:v>6.3544393750015997</c:v>
                </c:pt>
                <c:pt idx="22975">
                  <c:v>6.3538306250016001</c:v>
                </c:pt>
                <c:pt idx="22976">
                  <c:v>6.3535037499999998</c:v>
                </c:pt>
                <c:pt idx="22977">
                  <c:v>6.3531318750015995</c:v>
                </c:pt>
                <c:pt idx="22978">
                  <c:v>6.3528093750016001</c:v>
                </c:pt>
                <c:pt idx="22979">
                  <c:v>6.3523118750015994</c:v>
                </c:pt>
                <c:pt idx="22980">
                  <c:v>6.3518987500000001</c:v>
                </c:pt>
                <c:pt idx="22981">
                  <c:v>6.3514200000000001</c:v>
                </c:pt>
                <c:pt idx="22982">
                  <c:v>6.3508687500000001</c:v>
                </c:pt>
                <c:pt idx="22983">
                  <c:v>6.3503262500000002</c:v>
                </c:pt>
                <c:pt idx="22984">
                  <c:v>6.3497768750015995</c:v>
                </c:pt>
                <c:pt idx="22985">
                  <c:v>6.3494262499999996</c:v>
                </c:pt>
                <c:pt idx="22986">
                  <c:v>6.3490643750015998</c:v>
                </c:pt>
                <c:pt idx="22987">
                  <c:v>6.3484781250015994</c:v>
                </c:pt>
                <c:pt idx="22988">
                  <c:v>6.3479787500000002</c:v>
                </c:pt>
                <c:pt idx="22989">
                  <c:v>6.3475831250015995</c:v>
                </c:pt>
                <c:pt idx="22990">
                  <c:v>6.3471806250015996</c:v>
                </c:pt>
                <c:pt idx="22991">
                  <c:v>6.3467593750016</c:v>
                </c:pt>
                <c:pt idx="22992">
                  <c:v>6.3468018750016002</c:v>
                </c:pt>
                <c:pt idx="22993">
                  <c:v>6.3471431250016002</c:v>
                </c:pt>
                <c:pt idx="22994">
                  <c:v>6.3472537500000001</c:v>
                </c:pt>
                <c:pt idx="22995">
                  <c:v>6.3475981250015998</c:v>
                </c:pt>
                <c:pt idx="22996">
                  <c:v>6.3479887499999998</c:v>
                </c:pt>
                <c:pt idx="22997">
                  <c:v>6.3483099999999997</c:v>
                </c:pt>
                <c:pt idx="22998">
                  <c:v>6.3487774999999997</c:v>
                </c:pt>
                <c:pt idx="22999">
                  <c:v>6.3491256250015997</c:v>
                </c:pt>
                <c:pt idx="23000">
                  <c:v>6.3496075000000003</c:v>
                </c:pt>
                <c:pt idx="23001">
                  <c:v>6.3500343750015995</c:v>
                </c:pt>
                <c:pt idx="23002">
                  <c:v>6.3503687500000003</c:v>
                </c:pt>
                <c:pt idx="23003">
                  <c:v>6.3508431250015995</c:v>
                </c:pt>
                <c:pt idx="23004">
                  <c:v>6.3513731250015999</c:v>
                </c:pt>
                <c:pt idx="23005">
                  <c:v>6.3518181250015999</c:v>
                </c:pt>
                <c:pt idx="23006">
                  <c:v>6.3521756250015997</c:v>
                </c:pt>
                <c:pt idx="23007">
                  <c:v>6.3526087499999999</c:v>
                </c:pt>
                <c:pt idx="23008">
                  <c:v>6.3530131250016</c:v>
                </c:pt>
                <c:pt idx="23009">
                  <c:v>6.3534781250016001</c:v>
                </c:pt>
                <c:pt idx="23010">
                  <c:v>6.3538631250015998</c:v>
                </c:pt>
                <c:pt idx="23011">
                  <c:v>6.3542587499999996</c:v>
                </c:pt>
                <c:pt idx="23012">
                  <c:v>6.3545974999999997</c:v>
                </c:pt>
                <c:pt idx="23013">
                  <c:v>6.3542231250015995</c:v>
                </c:pt>
                <c:pt idx="23014">
                  <c:v>6.3538906250015996</c:v>
                </c:pt>
                <c:pt idx="23015">
                  <c:v>6.3543000000000003</c:v>
                </c:pt>
                <c:pt idx="23016">
                  <c:v>6.3546212500000001</c:v>
                </c:pt>
                <c:pt idx="23017">
                  <c:v>6.3542975000000004</c:v>
                </c:pt>
                <c:pt idx="23018">
                  <c:v>6.3539543750015994</c:v>
                </c:pt>
                <c:pt idx="23019">
                  <c:v>6.3535243750015997</c:v>
                </c:pt>
                <c:pt idx="23020">
                  <c:v>6.3531893750016</c:v>
                </c:pt>
                <c:pt idx="23021">
                  <c:v>6.3528493750015995</c:v>
                </c:pt>
                <c:pt idx="23022">
                  <c:v>6.3524287499999996</c:v>
                </c:pt>
                <c:pt idx="23023">
                  <c:v>6.3519662500000003</c:v>
                </c:pt>
                <c:pt idx="23024">
                  <c:v>6.3514606250016001</c:v>
                </c:pt>
                <c:pt idx="23025">
                  <c:v>6.3508731250016002</c:v>
                </c:pt>
                <c:pt idx="23026">
                  <c:v>6.3505356250015996</c:v>
                </c:pt>
                <c:pt idx="23027">
                  <c:v>6.3499024999999998</c:v>
                </c:pt>
                <c:pt idx="23028">
                  <c:v>6.3495468750016002</c:v>
                </c:pt>
                <c:pt idx="23029">
                  <c:v>6.3489068750015996</c:v>
                </c:pt>
                <c:pt idx="23030">
                  <c:v>6.3485681250015995</c:v>
                </c:pt>
                <c:pt idx="23031">
                  <c:v>6.3479475000000001</c:v>
                </c:pt>
                <c:pt idx="23032">
                  <c:v>6.3474312499999996</c:v>
                </c:pt>
                <c:pt idx="23033">
                  <c:v>6.3468074999999997</c:v>
                </c:pt>
                <c:pt idx="23034">
                  <c:v>6.3462800000000001</c:v>
                </c:pt>
                <c:pt idx="23035">
                  <c:v>6.345815</c:v>
                </c:pt>
                <c:pt idx="23036">
                  <c:v>6.34533375</c:v>
                </c:pt>
                <c:pt idx="23037">
                  <c:v>6.3450137499999997</c:v>
                </c:pt>
                <c:pt idx="23038">
                  <c:v>6.3445356250015994</c:v>
                </c:pt>
                <c:pt idx="23039">
                  <c:v>6.34420625</c:v>
                </c:pt>
                <c:pt idx="23040">
                  <c:v>6.3438631250016</c:v>
                </c:pt>
                <c:pt idx="23041">
                  <c:v>6.3434718750016001</c:v>
                </c:pt>
                <c:pt idx="23042">
                  <c:v>6.3430593750015998</c:v>
                </c:pt>
                <c:pt idx="23043">
                  <c:v>6.3426043750016001</c:v>
                </c:pt>
                <c:pt idx="23044">
                  <c:v>6.3426593750015998</c:v>
                </c:pt>
                <c:pt idx="23045">
                  <c:v>6.3371837500000003</c:v>
                </c:pt>
                <c:pt idx="23046">
                  <c:v>6.3279018750015998</c:v>
                </c:pt>
                <c:pt idx="23047">
                  <c:v>6.3176593750015995</c:v>
                </c:pt>
                <c:pt idx="23048">
                  <c:v>6.3066162500000003</c:v>
                </c:pt>
                <c:pt idx="23049">
                  <c:v>6.2950731250015997</c:v>
                </c:pt>
                <c:pt idx="23050">
                  <c:v>6.2830275000000002</c:v>
                </c:pt>
                <c:pt idx="23051">
                  <c:v>6.2705450000000003</c:v>
                </c:pt>
                <c:pt idx="23052">
                  <c:v>6.2577612499999997</c:v>
                </c:pt>
                <c:pt idx="23053">
                  <c:v>6.24470875</c:v>
                </c:pt>
                <c:pt idx="23054">
                  <c:v>6.2315343750015995</c:v>
                </c:pt>
                <c:pt idx="23055">
                  <c:v>6.2235975000000003</c:v>
                </c:pt>
                <c:pt idx="23056">
                  <c:v>6.21934875</c:v>
                </c:pt>
                <c:pt idx="23057">
                  <c:v>6.2159987499999998</c:v>
                </c:pt>
                <c:pt idx="23058">
                  <c:v>6.2132768750015996</c:v>
                </c:pt>
                <c:pt idx="23059">
                  <c:v>6.2110824999999998</c:v>
                </c:pt>
                <c:pt idx="23060">
                  <c:v>6.2092650000000003</c:v>
                </c:pt>
                <c:pt idx="23061">
                  <c:v>6.2077850000000003</c:v>
                </c:pt>
                <c:pt idx="23062">
                  <c:v>6.2065537500000003</c:v>
                </c:pt>
                <c:pt idx="23063">
                  <c:v>6.20562375</c:v>
                </c:pt>
                <c:pt idx="23064">
                  <c:v>6.2047812499999999</c:v>
                </c:pt>
                <c:pt idx="23065">
                  <c:v>6.2039687499999996</c:v>
                </c:pt>
                <c:pt idx="23066">
                  <c:v>6.2033912500000001</c:v>
                </c:pt>
                <c:pt idx="23067">
                  <c:v>6.2028643750015995</c:v>
                </c:pt>
                <c:pt idx="23068">
                  <c:v>6.2024362499999999</c:v>
                </c:pt>
                <c:pt idx="23069">
                  <c:v>6.2019793750016001</c:v>
                </c:pt>
                <c:pt idx="23070">
                  <c:v>6.2015968750015995</c:v>
                </c:pt>
                <c:pt idx="23071">
                  <c:v>6.2012562500000001</c:v>
                </c:pt>
                <c:pt idx="23072">
                  <c:v>6.2005987500000002</c:v>
                </c:pt>
                <c:pt idx="23073">
                  <c:v>6.20013375</c:v>
                </c:pt>
                <c:pt idx="23074">
                  <c:v>6.1996037499999996</c:v>
                </c:pt>
                <c:pt idx="23075">
                  <c:v>6.1991018750015998</c:v>
                </c:pt>
                <c:pt idx="23076">
                  <c:v>6.1986350000000003</c:v>
                </c:pt>
                <c:pt idx="23077">
                  <c:v>6.1982412499999997</c:v>
                </c:pt>
                <c:pt idx="23078">
                  <c:v>6.1978143750015997</c:v>
                </c:pt>
                <c:pt idx="23079">
                  <c:v>6.1973543750015994</c:v>
                </c:pt>
                <c:pt idx="23080">
                  <c:v>6.1968693750016</c:v>
                </c:pt>
                <c:pt idx="23081">
                  <c:v>6.1965406250015995</c:v>
                </c:pt>
                <c:pt idx="23082">
                  <c:v>6.1961456250015994</c:v>
                </c:pt>
                <c:pt idx="23083">
                  <c:v>6.1956868750015994</c:v>
                </c:pt>
                <c:pt idx="23084">
                  <c:v>6.1953431250015996</c:v>
                </c:pt>
                <c:pt idx="23085">
                  <c:v>6.1950087500000004</c:v>
                </c:pt>
                <c:pt idx="23086">
                  <c:v>6.1945956250015994</c:v>
                </c:pt>
                <c:pt idx="23087">
                  <c:v>6.1942618750016001</c:v>
                </c:pt>
                <c:pt idx="23088">
                  <c:v>6.1938281250016001</c:v>
                </c:pt>
                <c:pt idx="23089">
                  <c:v>6.1934881250015996</c:v>
                </c:pt>
                <c:pt idx="23090">
                  <c:v>6.1931456250016002</c:v>
                </c:pt>
                <c:pt idx="23091">
                  <c:v>6.1926862500000004</c:v>
                </c:pt>
                <c:pt idx="23092">
                  <c:v>6.1923431250015994</c:v>
                </c:pt>
                <c:pt idx="23093">
                  <c:v>6.1919712499999999</c:v>
                </c:pt>
                <c:pt idx="23094">
                  <c:v>6.1914300000000004</c:v>
                </c:pt>
                <c:pt idx="23095">
                  <c:v>6.1910924999999999</c:v>
                </c:pt>
                <c:pt idx="23096">
                  <c:v>6.19067875</c:v>
                </c:pt>
                <c:pt idx="23097">
                  <c:v>6.1902862499999998</c:v>
                </c:pt>
                <c:pt idx="23098">
                  <c:v>6.1899424999999999</c:v>
                </c:pt>
                <c:pt idx="23099">
                  <c:v>6.1894956250015998</c:v>
                </c:pt>
                <c:pt idx="23100">
                  <c:v>6.1891031250015995</c:v>
                </c:pt>
                <c:pt idx="23101">
                  <c:v>6.1887368750015996</c:v>
                </c:pt>
                <c:pt idx="23102">
                  <c:v>6.1884062499999999</c:v>
                </c:pt>
                <c:pt idx="23103">
                  <c:v>6.1879774999999997</c:v>
                </c:pt>
                <c:pt idx="23104">
                  <c:v>6.1876487500000001</c:v>
                </c:pt>
                <c:pt idx="23105">
                  <c:v>6.1872768750015998</c:v>
                </c:pt>
                <c:pt idx="23106">
                  <c:v>6.1869062499999998</c:v>
                </c:pt>
                <c:pt idx="23107">
                  <c:v>6.1865818750015995</c:v>
                </c:pt>
                <c:pt idx="23108">
                  <c:v>6.1862500000000002</c:v>
                </c:pt>
                <c:pt idx="23109">
                  <c:v>6.1858418750016</c:v>
                </c:pt>
                <c:pt idx="23110">
                  <c:v>6.1855093750016001</c:v>
                </c:pt>
                <c:pt idx="23111">
                  <c:v>6.1851137500000002</c:v>
                </c:pt>
                <c:pt idx="23112">
                  <c:v>6.1846918750016</c:v>
                </c:pt>
                <c:pt idx="23113">
                  <c:v>6.1843637500000002</c:v>
                </c:pt>
                <c:pt idx="23114">
                  <c:v>6.1838431250015997</c:v>
                </c:pt>
                <c:pt idx="23115">
                  <c:v>6.1834056250015994</c:v>
                </c:pt>
                <c:pt idx="23116">
                  <c:v>6.1830100000000003</c:v>
                </c:pt>
                <c:pt idx="23117">
                  <c:v>6.1826481250015997</c:v>
                </c:pt>
                <c:pt idx="23118">
                  <c:v>6.1822800000000004</c:v>
                </c:pt>
                <c:pt idx="23119">
                  <c:v>6.1819581250016</c:v>
                </c:pt>
                <c:pt idx="23120">
                  <c:v>6.1816193750016</c:v>
                </c:pt>
                <c:pt idx="23121">
                  <c:v>6.1812199999999997</c:v>
                </c:pt>
                <c:pt idx="23122">
                  <c:v>6.1808931250015995</c:v>
                </c:pt>
                <c:pt idx="23123">
                  <c:v>6.1805281250016</c:v>
                </c:pt>
                <c:pt idx="23124">
                  <c:v>6.1801818750016002</c:v>
                </c:pt>
                <c:pt idx="23125">
                  <c:v>6.1798281250015998</c:v>
                </c:pt>
                <c:pt idx="23126">
                  <c:v>6.1794250000000002</c:v>
                </c:pt>
                <c:pt idx="23127">
                  <c:v>6.1790968750015995</c:v>
                </c:pt>
                <c:pt idx="23128">
                  <c:v>6.1787743750016002</c:v>
                </c:pt>
                <c:pt idx="23129">
                  <c:v>6.1784162499999997</c:v>
                </c:pt>
                <c:pt idx="23130">
                  <c:v>6.1781024999999996</c:v>
                </c:pt>
                <c:pt idx="23131">
                  <c:v>6.1777024999999997</c:v>
                </c:pt>
                <c:pt idx="23132">
                  <c:v>6.1778593750016002</c:v>
                </c:pt>
                <c:pt idx="23133">
                  <c:v>6.1781993750015998</c:v>
                </c:pt>
                <c:pt idx="23134">
                  <c:v>6.1786025000000002</c:v>
                </c:pt>
                <c:pt idx="23135">
                  <c:v>6.1786456250016002</c:v>
                </c:pt>
                <c:pt idx="23136">
                  <c:v>6.1785224999999997</c:v>
                </c:pt>
                <c:pt idx="23137">
                  <c:v>6.17803375</c:v>
                </c:pt>
                <c:pt idx="23138">
                  <c:v>6.1775931250016001</c:v>
                </c:pt>
                <c:pt idx="23139">
                  <c:v>6.1772531250015996</c:v>
                </c:pt>
                <c:pt idx="23140">
                  <c:v>6.1770656250015996</c:v>
                </c:pt>
                <c:pt idx="23141">
                  <c:v>6.1774156250015997</c:v>
                </c:pt>
                <c:pt idx="23142">
                  <c:v>6.1777637500000004</c:v>
                </c:pt>
                <c:pt idx="23143">
                  <c:v>6.1778787499999996</c:v>
                </c:pt>
                <c:pt idx="23144">
                  <c:v>6.1782581250015998</c:v>
                </c:pt>
                <c:pt idx="23145">
                  <c:v>6.1786624999999997</c:v>
                </c:pt>
                <c:pt idx="23146">
                  <c:v>6.1790462499999999</c:v>
                </c:pt>
                <c:pt idx="23147">
                  <c:v>6.1786599999999998</c:v>
                </c:pt>
                <c:pt idx="23148">
                  <c:v>6.1781724999999996</c:v>
                </c:pt>
                <c:pt idx="23149">
                  <c:v>6.1776249999999999</c:v>
                </c:pt>
                <c:pt idx="23150">
                  <c:v>6.1771225000000003</c:v>
                </c:pt>
                <c:pt idx="23151">
                  <c:v>6.1767506250016</c:v>
                </c:pt>
                <c:pt idx="23152">
                  <c:v>6.1763487499999998</c:v>
                </c:pt>
                <c:pt idx="23153">
                  <c:v>6.1764262499999996</c:v>
                </c:pt>
                <c:pt idx="23154">
                  <c:v>6.1768237499999996</c:v>
                </c:pt>
                <c:pt idx="23155">
                  <c:v>6.1771775</c:v>
                </c:pt>
                <c:pt idx="23156">
                  <c:v>6.1775018750015995</c:v>
                </c:pt>
                <c:pt idx="23157">
                  <c:v>6.1778568750015994</c:v>
                </c:pt>
                <c:pt idx="23158">
                  <c:v>6.1782893750015999</c:v>
                </c:pt>
                <c:pt idx="23159">
                  <c:v>6.1786487499999998</c:v>
                </c:pt>
                <c:pt idx="23160">
                  <c:v>6.1790993750015994</c:v>
                </c:pt>
                <c:pt idx="23161">
                  <c:v>6.1795412499999998</c:v>
                </c:pt>
                <c:pt idx="23162">
                  <c:v>6.1799512500000002</c:v>
                </c:pt>
                <c:pt idx="23163">
                  <c:v>6.1803406250016</c:v>
                </c:pt>
                <c:pt idx="23164">
                  <c:v>6.1806743750016002</c:v>
                </c:pt>
                <c:pt idx="23165">
                  <c:v>6.1810537500000002</c:v>
                </c:pt>
                <c:pt idx="23166">
                  <c:v>6.1814681250015999</c:v>
                </c:pt>
                <c:pt idx="23167">
                  <c:v>6.18185875</c:v>
                </c:pt>
                <c:pt idx="23168">
                  <c:v>6.18237375</c:v>
                </c:pt>
                <c:pt idx="23169">
                  <c:v>6.1827631250015997</c:v>
                </c:pt>
                <c:pt idx="23170">
                  <c:v>6.1832743750015995</c:v>
                </c:pt>
                <c:pt idx="23171">
                  <c:v>6.1835962499999999</c:v>
                </c:pt>
                <c:pt idx="23172">
                  <c:v>6.1839918750015999</c:v>
                </c:pt>
                <c:pt idx="23173">
                  <c:v>6.1843456250015993</c:v>
                </c:pt>
                <c:pt idx="23174">
                  <c:v>6.1838924999999998</c:v>
                </c:pt>
                <c:pt idx="23175">
                  <c:v>6.1833318750016</c:v>
                </c:pt>
                <c:pt idx="23176">
                  <c:v>6.1830012500000002</c:v>
                </c:pt>
                <c:pt idx="23177">
                  <c:v>6.1825143750015998</c:v>
                </c:pt>
                <c:pt idx="23178">
                  <c:v>6.1820381250015997</c:v>
                </c:pt>
                <c:pt idx="23179">
                  <c:v>6.1815100000000003</c:v>
                </c:pt>
                <c:pt idx="23180">
                  <c:v>6.1811337499999999</c:v>
                </c:pt>
                <c:pt idx="23181">
                  <c:v>6.1805225000000004</c:v>
                </c:pt>
                <c:pt idx="23182">
                  <c:v>6.1799043750016001</c:v>
                </c:pt>
                <c:pt idx="23183">
                  <c:v>6.1794118750016001</c:v>
                </c:pt>
                <c:pt idx="23184">
                  <c:v>6.1793306250016</c:v>
                </c:pt>
                <c:pt idx="23185">
                  <c:v>6.1796443750016001</c:v>
                </c:pt>
                <c:pt idx="23186">
                  <c:v>6.1799774999999997</c:v>
                </c:pt>
                <c:pt idx="23187">
                  <c:v>6.1803156250016</c:v>
                </c:pt>
                <c:pt idx="23188">
                  <c:v>6.1799875000000002</c:v>
                </c:pt>
                <c:pt idx="23189">
                  <c:v>6.1798787500000003</c:v>
                </c:pt>
                <c:pt idx="23190">
                  <c:v>6.1802956250015999</c:v>
                </c:pt>
                <c:pt idx="23191">
                  <c:v>6.1806831250015994</c:v>
                </c:pt>
                <c:pt idx="23192">
                  <c:v>6.1810768750016001</c:v>
                </c:pt>
                <c:pt idx="23193">
                  <c:v>6.1814400000000003</c:v>
                </c:pt>
                <c:pt idx="23194">
                  <c:v>6.1818724999999999</c:v>
                </c:pt>
                <c:pt idx="23195">
                  <c:v>6.1822931250015998</c:v>
                </c:pt>
                <c:pt idx="23196">
                  <c:v>6.1827025000000004</c:v>
                </c:pt>
                <c:pt idx="23197">
                  <c:v>6.1830618750015995</c:v>
                </c:pt>
                <c:pt idx="23198">
                  <c:v>6.1826556250015994</c:v>
                </c:pt>
                <c:pt idx="23199">
                  <c:v>6.1822287500000002</c:v>
                </c:pt>
                <c:pt idx="23200">
                  <c:v>6.1817312500000003</c:v>
                </c:pt>
                <c:pt idx="23201">
                  <c:v>6.1812362500000004</c:v>
                </c:pt>
                <c:pt idx="23202">
                  <c:v>6.1808743750015998</c:v>
                </c:pt>
                <c:pt idx="23203">
                  <c:v>6.1811100000000003</c:v>
                </c:pt>
                <c:pt idx="23204">
                  <c:v>6.1814387499999999</c:v>
                </c:pt>
                <c:pt idx="23205">
                  <c:v>6.1818150000000003</c:v>
                </c:pt>
                <c:pt idx="23206">
                  <c:v>6.1822512500000002</c:v>
                </c:pt>
                <c:pt idx="23207">
                  <c:v>6.1826756250015995</c:v>
                </c:pt>
                <c:pt idx="23208">
                  <c:v>6.1830274999999997</c:v>
                </c:pt>
                <c:pt idx="23209">
                  <c:v>6.1834356250016</c:v>
                </c:pt>
                <c:pt idx="23210">
                  <c:v>6.1837612499999999</c:v>
                </c:pt>
                <c:pt idx="23211">
                  <c:v>6.1833287500000003</c:v>
                </c:pt>
                <c:pt idx="23212">
                  <c:v>6.1829599999999996</c:v>
                </c:pt>
                <c:pt idx="23213">
                  <c:v>6.1829018750015994</c:v>
                </c:pt>
                <c:pt idx="23214">
                  <c:v>6.1825549999999998</c:v>
                </c:pt>
                <c:pt idx="23215">
                  <c:v>6.1824025000000002</c:v>
                </c:pt>
                <c:pt idx="23216">
                  <c:v>6.1825206250016</c:v>
                </c:pt>
                <c:pt idx="23217">
                  <c:v>6.1829475</c:v>
                </c:pt>
                <c:pt idx="23218">
                  <c:v>6.1832799999999999</c:v>
                </c:pt>
                <c:pt idx="23219">
                  <c:v>6.1837156250016001</c:v>
                </c:pt>
                <c:pt idx="23220">
                  <c:v>6.1840693750015996</c:v>
                </c:pt>
                <c:pt idx="23221">
                  <c:v>6.1844918750015996</c:v>
                </c:pt>
                <c:pt idx="23222">
                  <c:v>6.1848475000000001</c:v>
                </c:pt>
                <c:pt idx="23223">
                  <c:v>6.1852218750015995</c:v>
                </c:pt>
                <c:pt idx="23224">
                  <c:v>6.1855968750015995</c:v>
                </c:pt>
                <c:pt idx="23225">
                  <c:v>6.1859993750015994</c:v>
                </c:pt>
                <c:pt idx="23226">
                  <c:v>6.1864181250015999</c:v>
                </c:pt>
                <c:pt idx="23227">
                  <c:v>6.1867718750015994</c:v>
                </c:pt>
                <c:pt idx="23228">
                  <c:v>6.1871625000000003</c:v>
                </c:pt>
                <c:pt idx="23229">
                  <c:v>6.1875506250015997</c:v>
                </c:pt>
                <c:pt idx="23230">
                  <c:v>6.1879193750015995</c:v>
                </c:pt>
                <c:pt idx="23231">
                  <c:v>6.1882518750015993</c:v>
                </c:pt>
                <c:pt idx="23232">
                  <c:v>6.1886175000000003</c:v>
                </c:pt>
                <c:pt idx="23233">
                  <c:v>6.18894375</c:v>
                </c:pt>
                <c:pt idx="23234">
                  <c:v>6.1892781250016</c:v>
                </c:pt>
                <c:pt idx="23235">
                  <c:v>6.1889181250015994</c:v>
                </c:pt>
                <c:pt idx="23236">
                  <c:v>6.1885537499999996</c:v>
                </c:pt>
                <c:pt idx="23237">
                  <c:v>6.1880568750015996</c:v>
                </c:pt>
                <c:pt idx="23238">
                  <c:v>6.1877300000000002</c:v>
                </c:pt>
                <c:pt idx="23239">
                  <c:v>6.1877162500000003</c:v>
                </c:pt>
                <c:pt idx="23240">
                  <c:v>6.1880781250016001</c:v>
                </c:pt>
                <c:pt idx="23241">
                  <c:v>6.1884081250016001</c:v>
                </c:pt>
                <c:pt idx="23242">
                  <c:v>6.1888237500000001</c:v>
                </c:pt>
                <c:pt idx="23243">
                  <c:v>6.1892262499999999</c:v>
                </c:pt>
                <c:pt idx="23244">
                  <c:v>6.1892631250015997</c:v>
                </c:pt>
                <c:pt idx="23245">
                  <c:v>6.1895974999999996</c:v>
                </c:pt>
                <c:pt idx="23246">
                  <c:v>6.1893950000000002</c:v>
                </c:pt>
                <c:pt idx="23247">
                  <c:v>6.1896062499999998</c:v>
                </c:pt>
                <c:pt idx="23248">
                  <c:v>6.1892243750015998</c:v>
                </c:pt>
                <c:pt idx="23249">
                  <c:v>6.1888718750015999</c:v>
                </c:pt>
                <c:pt idx="23250">
                  <c:v>6.1892981250016001</c:v>
                </c:pt>
                <c:pt idx="23251">
                  <c:v>6.1896543750015995</c:v>
                </c:pt>
                <c:pt idx="23252">
                  <c:v>6.1893275000000001</c:v>
                </c:pt>
                <c:pt idx="23253">
                  <c:v>6.1889568750016002</c:v>
                </c:pt>
                <c:pt idx="23254">
                  <c:v>6.1886231250015999</c:v>
                </c:pt>
                <c:pt idx="23255">
                  <c:v>6.1882181250016002</c:v>
                </c:pt>
                <c:pt idx="23256">
                  <c:v>6.1877700000000004</c:v>
                </c:pt>
                <c:pt idx="23257">
                  <c:v>6.1873143750016002</c:v>
                </c:pt>
                <c:pt idx="23258">
                  <c:v>6.1867156250016002</c:v>
                </c:pt>
                <c:pt idx="23259">
                  <c:v>6.1863793750016001</c:v>
                </c:pt>
                <c:pt idx="23260">
                  <c:v>6.1857974999999996</c:v>
                </c:pt>
                <c:pt idx="23261">
                  <c:v>6.1854025000000004</c:v>
                </c:pt>
                <c:pt idx="23262">
                  <c:v>6.1849600000000002</c:v>
                </c:pt>
                <c:pt idx="23263">
                  <c:v>6.1846031250015994</c:v>
                </c:pt>
                <c:pt idx="23264">
                  <c:v>6.1842750000000004</c:v>
                </c:pt>
                <c:pt idx="23265">
                  <c:v>6.1839337499999996</c:v>
                </c:pt>
                <c:pt idx="23266">
                  <c:v>6.1836018750015995</c:v>
                </c:pt>
                <c:pt idx="23267">
                  <c:v>6.1832268750015995</c:v>
                </c:pt>
                <c:pt idx="23268">
                  <c:v>6.1836037499999996</c:v>
                </c:pt>
                <c:pt idx="23269">
                  <c:v>6.1839712499999999</c:v>
                </c:pt>
                <c:pt idx="23270">
                  <c:v>6.1843262499999998</c:v>
                </c:pt>
                <c:pt idx="23271">
                  <c:v>6.1847050000000001</c:v>
                </c:pt>
                <c:pt idx="23272">
                  <c:v>6.1850381250015998</c:v>
                </c:pt>
                <c:pt idx="23273">
                  <c:v>6.1853699999999998</c:v>
                </c:pt>
                <c:pt idx="23274">
                  <c:v>6.1858093750015994</c:v>
                </c:pt>
                <c:pt idx="23275">
                  <c:v>6.1862781250015999</c:v>
                </c:pt>
                <c:pt idx="23276">
                  <c:v>6.1866556250015998</c:v>
                </c:pt>
                <c:pt idx="23277">
                  <c:v>6.1866843750016001</c:v>
                </c:pt>
                <c:pt idx="23278">
                  <c:v>6.1870700000000003</c:v>
                </c:pt>
                <c:pt idx="23279">
                  <c:v>6.1871749999999999</c:v>
                </c:pt>
                <c:pt idx="23280">
                  <c:v>6.1872012500000002</c:v>
                </c:pt>
                <c:pt idx="23281">
                  <c:v>6.1870556250015998</c:v>
                </c:pt>
                <c:pt idx="23282">
                  <c:v>6.186725</c:v>
                </c:pt>
                <c:pt idx="23283">
                  <c:v>6.1865975000000004</c:v>
                </c:pt>
                <c:pt idx="23284">
                  <c:v>6.1865231250015995</c:v>
                </c:pt>
                <c:pt idx="23285">
                  <c:v>6.1868774999999996</c:v>
                </c:pt>
                <c:pt idx="23286">
                  <c:v>6.1871212499999997</c:v>
                </c:pt>
                <c:pt idx="23287">
                  <c:v>6.1874849999999997</c:v>
                </c:pt>
                <c:pt idx="23288">
                  <c:v>6.1871400000000003</c:v>
                </c:pt>
                <c:pt idx="23289">
                  <c:v>6.1876437500000003</c:v>
                </c:pt>
                <c:pt idx="23290">
                  <c:v>6.1880699999999997</c:v>
                </c:pt>
                <c:pt idx="23291">
                  <c:v>6.1884068750015997</c:v>
                </c:pt>
                <c:pt idx="23292">
                  <c:v>6.1887262500000002</c:v>
                </c:pt>
                <c:pt idx="23293">
                  <c:v>6.1890687499999997</c:v>
                </c:pt>
                <c:pt idx="23294">
                  <c:v>6.1893962499999997</c:v>
                </c:pt>
                <c:pt idx="23295">
                  <c:v>6.1897406250015994</c:v>
                </c:pt>
                <c:pt idx="23296">
                  <c:v>6.1902218750015994</c:v>
                </c:pt>
                <c:pt idx="23297">
                  <c:v>6.1905562500000002</c:v>
                </c:pt>
                <c:pt idx="23298">
                  <c:v>6.1909274999999999</c:v>
                </c:pt>
                <c:pt idx="23299">
                  <c:v>6.1912906250016002</c:v>
                </c:pt>
                <c:pt idx="23300">
                  <c:v>6.1916725000000001</c:v>
                </c:pt>
                <c:pt idx="23301">
                  <c:v>6.1920975</c:v>
                </c:pt>
                <c:pt idx="23302">
                  <c:v>6.1919174999999997</c:v>
                </c:pt>
                <c:pt idx="23303">
                  <c:v>6.1915656250015996</c:v>
                </c:pt>
                <c:pt idx="23304">
                  <c:v>6.1911593750015994</c:v>
                </c:pt>
                <c:pt idx="23305">
                  <c:v>6.1908068750015994</c:v>
                </c:pt>
                <c:pt idx="23306">
                  <c:v>6.1903681250015996</c:v>
                </c:pt>
                <c:pt idx="23307">
                  <c:v>6.1899850000000001</c:v>
                </c:pt>
                <c:pt idx="23308">
                  <c:v>6.1895531250015994</c:v>
                </c:pt>
                <c:pt idx="23309">
                  <c:v>6.1891850000000002</c:v>
                </c:pt>
                <c:pt idx="23310">
                  <c:v>6.1892412500000002</c:v>
                </c:pt>
                <c:pt idx="23311">
                  <c:v>6.1896037499999998</c:v>
                </c:pt>
                <c:pt idx="23312">
                  <c:v>6.1899375000000001</c:v>
                </c:pt>
                <c:pt idx="23313">
                  <c:v>6.1902806250015994</c:v>
                </c:pt>
                <c:pt idx="23314">
                  <c:v>6.1907156250015998</c:v>
                </c:pt>
                <c:pt idx="23315">
                  <c:v>6.1911100000000001</c:v>
                </c:pt>
                <c:pt idx="23316">
                  <c:v>6.1914368750015996</c:v>
                </c:pt>
                <c:pt idx="23317">
                  <c:v>6.1917574999999996</c:v>
                </c:pt>
                <c:pt idx="23318">
                  <c:v>6.1913818750015999</c:v>
                </c:pt>
                <c:pt idx="23319">
                  <c:v>6.19096125</c:v>
                </c:pt>
                <c:pt idx="23320">
                  <c:v>6.1905812500000001</c:v>
                </c:pt>
                <c:pt idx="23321">
                  <c:v>6.1902006250015997</c:v>
                </c:pt>
                <c:pt idx="23322">
                  <c:v>6.1898162499999998</c:v>
                </c:pt>
                <c:pt idx="23323">
                  <c:v>6.1894712500000004</c:v>
                </c:pt>
                <c:pt idx="23324">
                  <c:v>6.1890049999999999</c:v>
                </c:pt>
                <c:pt idx="23325">
                  <c:v>6.1885874999999997</c:v>
                </c:pt>
                <c:pt idx="23326">
                  <c:v>6.1881381250015997</c:v>
                </c:pt>
                <c:pt idx="23327">
                  <c:v>6.1878093750016001</c:v>
                </c:pt>
                <c:pt idx="23328">
                  <c:v>6.1874206250016002</c:v>
                </c:pt>
                <c:pt idx="23329">
                  <c:v>6.1872350000000003</c:v>
                </c:pt>
                <c:pt idx="23330">
                  <c:v>6.1875881250016</c:v>
                </c:pt>
                <c:pt idx="23331">
                  <c:v>6.1879206250015999</c:v>
                </c:pt>
                <c:pt idx="23332">
                  <c:v>6.1882418750015997</c:v>
                </c:pt>
                <c:pt idx="23333">
                  <c:v>6.1887112499999999</c:v>
                </c:pt>
                <c:pt idx="23334">
                  <c:v>6.1891325000000004</c:v>
                </c:pt>
                <c:pt idx="23335">
                  <c:v>6.1895643750015994</c:v>
                </c:pt>
                <c:pt idx="23336">
                  <c:v>6.19002125</c:v>
                </c:pt>
                <c:pt idx="23337">
                  <c:v>6.1904612500000002</c:v>
                </c:pt>
                <c:pt idx="23338">
                  <c:v>6.1908056250015999</c:v>
                </c:pt>
                <c:pt idx="23339">
                  <c:v>6.1911706250015994</c:v>
                </c:pt>
                <c:pt idx="23340">
                  <c:v>6.1913343750015999</c:v>
                </c:pt>
                <c:pt idx="23341">
                  <c:v>6.1917118750015998</c:v>
                </c:pt>
                <c:pt idx="23342">
                  <c:v>6.1920743750015994</c:v>
                </c:pt>
                <c:pt idx="23343">
                  <c:v>6.1924625000000004</c:v>
                </c:pt>
                <c:pt idx="23344">
                  <c:v>6.1920818750016</c:v>
                </c:pt>
                <c:pt idx="23345">
                  <c:v>6.1923906250015994</c:v>
                </c:pt>
                <c:pt idx="23346">
                  <c:v>6.1927762499999996</c:v>
                </c:pt>
                <c:pt idx="23347">
                  <c:v>6.1931050000000001</c:v>
                </c:pt>
                <c:pt idx="23348">
                  <c:v>6.19337625</c:v>
                </c:pt>
                <c:pt idx="23349">
                  <c:v>6.1937031250015995</c:v>
                </c:pt>
                <c:pt idx="23350">
                  <c:v>6.1940606250016002</c:v>
                </c:pt>
                <c:pt idx="23351">
                  <c:v>6.1944343750015998</c:v>
                </c:pt>
                <c:pt idx="23352">
                  <c:v>6.1942343750015993</c:v>
                </c:pt>
                <c:pt idx="23353">
                  <c:v>6.1938406250015996</c:v>
                </c:pt>
                <c:pt idx="23354">
                  <c:v>6.1934187500000002</c:v>
                </c:pt>
                <c:pt idx="23355">
                  <c:v>6.1929949999999998</c:v>
                </c:pt>
                <c:pt idx="23356">
                  <c:v>6.1924900000000003</c:v>
                </c:pt>
                <c:pt idx="23357">
                  <c:v>6.1919062499999997</c:v>
                </c:pt>
                <c:pt idx="23358">
                  <c:v>6.1915543750015996</c:v>
                </c:pt>
                <c:pt idx="23359">
                  <c:v>6.1910400000000001</c:v>
                </c:pt>
                <c:pt idx="23360">
                  <c:v>6.1905475000000001</c:v>
                </c:pt>
                <c:pt idx="23361">
                  <c:v>6.1901831250015995</c:v>
                </c:pt>
                <c:pt idx="23362">
                  <c:v>6.1898293750016</c:v>
                </c:pt>
                <c:pt idx="23363">
                  <c:v>6.1894850000000003</c:v>
                </c:pt>
                <c:pt idx="23364">
                  <c:v>6.18948375</c:v>
                </c:pt>
                <c:pt idx="23365">
                  <c:v>6.1898256250015997</c:v>
                </c:pt>
                <c:pt idx="23366">
                  <c:v>6.1902181250016</c:v>
                </c:pt>
                <c:pt idx="23367">
                  <c:v>6.1905537500000003</c:v>
                </c:pt>
                <c:pt idx="23368">
                  <c:v>6.1909731250015998</c:v>
                </c:pt>
                <c:pt idx="23369">
                  <c:v>6.1914431250015998</c:v>
                </c:pt>
                <c:pt idx="23370">
                  <c:v>6.1918106250016001</c:v>
                </c:pt>
                <c:pt idx="23371">
                  <c:v>6.1921456250015998</c:v>
                </c:pt>
                <c:pt idx="23372">
                  <c:v>6.1925287500000001</c:v>
                </c:pt>
                <c:pt idx="23373">
                  <c:v>6.1928787500000002</c:v>
                </c:pt>
                <c:pt idx="23374">
                  <c:v>6.1931993750015994</c:v>
                </c:pt>
                <c:pt idx="23375">
                  <c:v>6.1935218750015997</c:v>
                </c:pt>
                <c:pt idx="23376">
                  <c:v>6.1934100000000001</c:v>
                </c:pt>
                <c:pt idx="23377">
                  <c:v>6.1937300000000004</c:v>
                </c:pt>
                <c:pt idx="23378">
                  <c:v>6.1941293750015998</c:v>
                </c:pt>
                <c:pt idx="23379">
                  <c:v>6.1945431250015996</c:v>
                </c:pt>
                <c:pt idx="23380">
                  <c:v>6.1949525000000003</c:v>
                </c:pt>
                <c:pt idx="23381">
                  <c:v>6.1953081250016</c:v>
                </c:pt>
                <c:pt idx="23382">
                  <c:v>6.1949237500000001</c:v>
                </c:pt>
                <c:pt idx="23383">
                  <c:v>6.1944193750015994</c:v>
                </c:pt>
                <c:pt idx="23384">
                  <c:v>6.1938950000000004</c:v>
                </c:pt>
                <c:pt idx="23385">
                  <c:v>6.1933012500000002</c:v>
                </c:pt>
                <c:pt idx="23386">
                  <c:v>6.19286125</c:v>
                </c:pt>
                <c:pt idx="23387">
                  <c:v>6.1923562499999996</c:v>
                </c:pt>
                <c:pt idx="23388">
                  <c:v>6.1919606250015997</c:v>
                </c:pt>
                <c:pt idx="23389">
                  <c:v>6.1914949999999997</c:v>
                </c:pt>
                <c:pt idx="23390">
                  <c:v>6.1911462500000001</c:v>
                </c:pt>
                <c:pt idx="23391">
                  <c:v>6.19079625</c:v>
                </c:pt>
                <c:pt idx="23392">
                  <c:v>6.1903206250015996</c:v>
                </c:pt>
                <c:pt idx="23393">
                  <c:v>6.1898068750016</c:v>
                </c:pt>
                <c:pt idx="23394">
                  <c:v>6.1894631250016001</c:v>
                </c:pt>
                <c:pt idx="23395">
                  <c:v>6.1891243750016001</c:v>
                </c:pt>
                <c:pt idx="23396">
                  <c:v>6.1887600000000003</c:v>
                </c:pt>
                <c:pt idx="23397">
                  <c:v>6.1883837499999998</c:v>
                </c:pt>
                <c:pt idx="23398">
                  <c:v>6.1880612499999996</c:v>
                </c:pt>
                <c:pt idx="23399">
                  <c:v>6.1884706250015995</c:v>
                </c:pt>
                <c:pt idx="23400">
                  <c:v>6.1888125</c:v>
                </c:pt>
                <c:pt idx="23401">
                  <c:v>6.18927125</c:v>
                </c:pt>
                <c:pt idx="23402">
                  <c:v>6.1896143750016002</c:v>
                </c:pt>
                <c:pt idx="23403">
                  <c:v>6.1900275000000002</c:v>
                </c:pt>
                <c:pt idx="23404">
                  <c:v>6.1903775000000003</c:v>
                </c:pt>
                <c:pt idx="23405">
                  <c:v>6.1907587499999996</c:v>
                </c:pt>
                <c:pt idx="23406">
                  <c:v>6.1911318750015996</c:v>
                </c:pt>
                <c:pt idx="23407">
                  <c:v>6.1916006250016</c:v>
                </c:pt>
                <c:pt idx="23408">
                  <c:v>6.1919874999999998</c:v>
                </c:pt>
                <c:pt idx="23409">
                  <c:v>6.19238</c:v>
                </c:pt>
                <c:pt idx="23410">
                  <c:v>6.1927618750016</c:v>
                </c:pt>
                <c:pt idx="23411">
                  <c:v>6.1932124999999996</c:v>
                </c:pt>
                <c:pt idx="23412">
                  <c:v>6.1935874999999996</c:v>
                </c:pt>
                <c:pt idx="23413">
                  <c:v>6.1939650000000004</c:v>
                </c:pt>
                <c:pt idx="23414">
                  <c:v>6.1934968750015997</c:v>
                </c:pt>
                <c:pt idx="23415">
                  <c:v>6.1929918750016002</c:v>
                </c:pt>
                <c:pt idx="23416">
                  <c:v>6.1925043750016</c:v>
                </c:pt>
                <c:pt idx="23417">
                  <c:v>6.1920762500000004</c:v>
                </c:pt>
                <c:pt idx="23418">
                  <c:v>6.1917562500000001</c:v>
                </c:pt>
                <c:pt idx="23419">
                  <c:v>6.1914106250016001</c:v>
                </c:pt>
                <c:pt idx="23420">
                  <c:v>6.1912368750016</c:v>
                </c:pt>
                <c:pt idx="23421">
                  <c:v>6.1916156250015995</c:v>
                </c:pt>
                <c:pt idx="23422">
                  <c:v>6.1918087499999999</c:v>
                </c:pt>
                <c:pt idx="23423">
                  <c:v>6.1921843750015997</c:v>
                </c:pt>
                <c:pt idx="23424">
                  <c:v>6.1924281250015998</c:v>
                </c:pt>
                <c:pt idx="23425">
                  <c:v>6.1920731250015999</c:v>
                </c:pt>
                <c:pt idx="23426">
                  <c:v>6.1915399999999998</c:v>
                </c:pt>
                <c:pt idx="23427">
                  <c:v>6.1910381250016</c:v>
                </c:pt>
                <c:pt idx="23428">
                  <c:v>6.1905106250015995</c:v>
                </c:pt>
                <c:pt idx="23429">
                  <c:v>6.1899606250015999</c:v>
                </c:pt>
                <c:pt idx="23430">
                  <c:v>6.1896087499999997</c:v>
                </c:pt>
                <c:pt idx="23431">
                  <c:v>6.1890081250015996</c:v>
                </c:pt>
                <c:pt idx="23432">
                  <c:v>6.1886818750015999</c:v>
                </c:pt>
                <c:pt idx="23433">
                  <c:v>6.1880743750015998</c:v>
                </c:pt>
                <c:pt idx="23434">
                  <c:v>6.1873849999999999</c:v>
                </c:pt>
                <c:pt idx="23435">
                  <c:v>6.1868337499999999</c:v>
                </c:pt>
                <c:pt idx="23436">
                  <c:v>6.1863406250016002</c:v>
                </c:pt>
                <c:pt idx="23437">
                  <c:v>6.1859212499999998</c:v>
                </c:pt>
                <c:pt idx="23438">
                  <c:v>6.1863918750015996</c:v>
                </c:pt>
                <c:pt idx="23439">
                  <c:v>6.1867175000000003</c:v>
                </c:pt>
                <c:pt idx="23440">
                  <c:v>6.1870718750015996</c:v>
                </c:pt>
                <c:pt idx="23441">
                  <c:v>6.1874500000000001</c:v>
                </c:pt>
                <c:pt idx="23442">
                  <c:v>6.1878387500000001</c:v>
                </c:pt>
                <c:pt idx="23443">
                  <c:v>6.1881706250016002</c:v>
                </c:pt>
                <c:pt idx="23444">
                  <c:v>6.1885562500000004</c:v>
                </c:pt>
                <c:pt idx="23445">
                  <c:v>6.1889149999999997</c:v>
                </c:pt>
                <c:pt idx="23446">
                  <c:v>6.1892725000000004</c:v>
                </c:pt>
                <c:pt idx="23447">
                  <c:v>6.1895956250015995</c:v>
                </c:pt>
                <c:pt idx="23448">
                  <c:v>6.1899893750016002</c:v>
                </c:pt>
                <c:pt idx="23449">
                  <c:v>6.1903593750015995</c:v>
                </c:pt>
                <c:pt idx="23450">
                  <c:v>6.1907912500000002</c:v>
                </c:pt>
                <c:pt idx="23451">
                  <c:v>6.1912768750015994</c:v>
                </c:pt>
                <c:pt idx="23452">
                  <c:v>6.1916456250016001</c:v>
                </c:pt>
                <c:pt idx="23453">
                  <c:v>6.1914049999999996</c:v>
                </c:pt>
                <c:pt idx="23454">
                  <c:v>6.1916568750016001</c:v>
                </c:pt>
                <c:pt idx="23455">
                  <c:v>6.1913024999999999</c:v>
                </c:pt>
                <c:pt idx="23456">
                  <c:v>6.1913256250015998</c:v>
                </c:pt>
                <c:pt idx="23457">
                  <c:v>6.1916693750015996</c:v>
                </c:pt>
                <c:pt idx="23458">
                  <c:v>6.1920425000000003</c:v>
                </c:pt>
                <c:pt idx="23459">
                  <c:v>6.1924512500000004</c:v>
                </c:pt>
                <c:pt idx="23460">
                  <c:v>6.1928743750016002</c:v>
                </c:pt>
                <c:pt idx="23461">
                  <c:v>6.1933687500000003</c:v>
                </c:pt>
                <c:pt idx="23462">
                  <c:v>6.1937449999999998</c:v>
                </c:pt>
                <c:pt idx="23463">
                  <c:v>6.1942237499999999</c:v>
                </c:pt>
                <c:pt idx="23464">
                  <c:v>6.1946512499999997</c:v>
                </c:pt>
                <c:pt idx="23465">
                  <c:v>6.1949968750015998</c:v>
                </c:pt>
                <c:pt idx="23466">
                  <c:v>6.1953587499999996</c:v>
                </c:pt>
                <c:pt idx="23467">
                  <c:v>6.1957500000000003</c:v>
                </c:pt>
                <c:pt idx="23468">
                  <c:v>6.1957862500000003</c:v>
                </c:pt>
                <c:pt idx="23469">
                  <c:v>6.1954443750015997</c:v>
                </c:pt>
                <c:pt idx="23470">
                  <c:v>6.1951081250015996</c:v>
                </c:pt>
                <c:pt idx="23471">
                  <c:v>6.1947418750015997</c:v>
                </c:pt>
                <c:pt idx="23472">
                  <c:v>6.1942306250015999</c:v>
                </c:pt>
                <c:pt idx="23473">
                  <c:v>6.1937550000000003</c:v>
                </c:pt>
                <c:pt idx="23474">
                  <c:v>6.1932475</c:v>
                </c:pt>
                <c:pt idx="23475">
                  <c:v>6.1928574999999997</c:v>
                </c:pt>
                <c:pt idx="23476">
                  <c:v>6.1925043750016</c:v>
                </c:pt>
                <c:pt idx="23477">
                  <c:v>6.1920774999999999</c:v>
                </c:pt>
                <c:pt idx="23478">
                  <c:v>6.1917125000000004</c:v>
                </c:pt>
                <c:pt idx="23479">
                  <c:v>6.1920887499999999</c:v>
                </c:pt>
                <c:pt idx="23480">
                  <c:v>6.1922525000000004</c:v>
                </c:pt>
                <c:pt idx="23481">
                  <c:v>6.1918724999999997</c:v>
                </c:pt>
                <c:pt idx="23482">
                  <c:v>6.1919924999999996</c:v>
                </c:pt>
                <c:pt idx="23483">
                  <c:v>6.1924068750016001</c:v>
                </c:pt>
                <c:pt idx="23484">
                  <c:v>6.1928700000000001</c:v>
                </c:pt>
                <c:pt idx="23485">
                  <c:v>6.1933093750015997</c:v>
                </c:pt>
                <c:pt idx="23486">
                  <c:v>6.1936499999999999</c:v>
                </c:pt>
                <c:pt idx="23487">
                  <c:v>6.1939743750015994</c:v>
                </c:pt>
                <c:pt idx="23488">
                  <c:v>6.1943475000000001</c:v>
                </c:pt>
                <c:pt idx="23489">
                  <c:v>6.1946975000000002</c:v>
                </c:pt>
                <c:pt idx="23490">
                  <c:v>6.1943231250016</c:v>
                </c:pt>
                <c:pt idx="23491">
                  <c:v>6.1939212499999998</c:v>
                </c:pt>
                <c:pt idx="23492">
                  <c:v>6.1934893750016</c:v>
                </c:pt>
                <c:pt idx="23493">
                  <c:v>6.1929868750015995</c:v>
                </c:pt>
                <c:pt idx="23494">
                  <c:v>6.1923812500000004</c:v>
                </c:pt>
                <c:pt idx="23495">
                  <c:v>6.1917825000000004</c:v>
                </c:pt>
                <c:pt idx="23496">
                  <c:v>6.1911037499999999</c:v>
                </c:pt>
                <c:pt idx="23497">
                  <c:v>6.1903712500000001</c:v>
                </c:pt>
                <c:pt idx="23498">
                  <c:v>6.1896487499999999</c:v>
                </c:pt>
                <c:pt idx="23499">
                  <c:v>6.1890175000000003</c:v>
                </c:pt>
                <c:pt idx="23500">
                  <c:v>6.1884031250015994</c:v>
                </c:pt>
                <c:pt idx="23501">
                  <c:v>6.1878599999999997</c:v>
                </c:pt>
                <c:pt idx="23502">
                  <c:v>6.1873756250016001</c:v>
                </c:pt>
                <c:pt idx="23503">
                  <c:v>6.1868656250015999</c:v>
                </c:pt>
                <c:pt idx="23504">
                  <c:v>6.1864924999999999</c:v>
                </c:pt>
                <c:pt idx="23505">
                  <c:v>6.1860600000000003</c:v>
                </c:pt>
                <c:pt idx="23506">
                  <c:v>6.1856962500000003</c:v>
                </c:pt>
                <c:pt idx="23507">
                  <c:v>6.1850725000000004</c:v>
                </c:pt>
                <c:pt idx="23508">
                  <c:v>6.1845825000000003</c:v>
                </c:pt>
                <c:pt idx="23509">
                  <c:v>6.1841862499999998</c:v>
                </c:pt>
                <c:pt idx="23510">
                  <c:v>6.1838062499999999</c:v>
                </c:pt>
                <c:pt idx="23511">
                  <c:v>6.1834175</c:v>
                </c:pt>
                <c:pt idx="23512">
                  <c:v>6.1830262500000002</c:v>
                </c:pt>
                <c:pt idx="23513">
                  <c:v>6.18265625</c:v>
                </c:pt>
                <c:pt idx="23514">
                  <c:v>6.1822318750015999</c:v>
                </c:pt>
                <c:pt idx="23515">
                  <c:v>6.1818662499999997</c:v>
                </c:pt>
                <c:pt idx="23516">
                  <c:v>6.1815274999999996</c:v>
                </c:pt>
                <c:pt idx="23517">
                  <c:v>6.1810937499999996</c:v>
                </c:pt>
                <c:pt idx="23518">
                  <c:v>6.1807393750015995</c:v>
                </c:pt>
                <c:pt idx="23519">
                  <c:v>6.1803400000000002</c:v>
                </c:pt>
                <c:pt idx="23520">
                  <c:v>6.1799537500000001</c:v>
                </c:pt>
                <c:pt idx="23521">
                  <c:v>6.1795862499999998</c:v>
                </c:pt>
                <c:pt idx="23522">
                  <c:v>6.1792518750015999</c:v>
                </c:pt>
                <c:pt idx="23523">
                  <c:v>6.1791831250015994</c:v>
                </c:pt>
                <c:pt idx="23524">
                  <c:v>6.1795943750015994</c:v>
                </c:pt>
                <c:pt idx="23525">
                  <c:v>6.1799331250015994</c:v>
                </c:pt>
                <c:pt idx="23526">
                  <c:v>6.1802756250015998</c:v>
                </c:pt>
                <c:pt idx="23527">
                  <c:v>6.18018</c:v>
                </c:pt>
                <c:pt idx="23528">
                  <c:v>6.1798493750015995</c:v>
                </c:pt>
                <c:pt idx="23529">
                  <c:v>6.1793706250015994</c:v>
                </c:pt>
                <c:pt idx="23530">
                  <c:v>6.1789406250015997</c:v>
                </c:pt>
                <c:pt idx="23531">
                  <c:v>6.1786068750015994</c:v>
                </c:pt>
                <c:pt idx="23532">
                  <c:v>6.1782131250015997</c:v>
                </c:pt>
                <c:pt idx="23533">
                  <c:v>6.1785625</c:v>
                </c:pt>
                <c:pt idx="23534">
                  <c:v>6.1789643750016001</c:v>
                </c:pt>
                <c:pt idx="23535">
                  <c:v>6.1792937500000003</c:v>
                </c:pt>
                <c:pt idx="23536">
                  <c:v>6.1796781250016002</c:v>
                </c:pt>
                <c:pt idx="23537">
                  <c:v>6.1800593750015995</c:v>
                </c:pt>
                <c:pt idx="23538">
                  <c:v>6.1804656250015997</c:v>
                </c:pt>
                <c:pt idx="23539">
                  <c:v>6.1808137500000004</c:v>
                </c:pt>
                <c:pt idx="23540">
                  <c:v>6.1812031250016002</c:v>
                </c:pt>
                <c:pt idx="23541">
                  <c:v>6.1815237500000002</c:v>
                </c:pt>
                <c:pt idx="23542">
                  <c:v>6.1819318750015997</c:v>
                </c:pt>
                <c:pt idx="23543">
                  <c:v>6.18232625</c:v>
                </c:pt>
                <c:pt idx="23544">
                  <c:v>6.1827525000000003</c:v>
                </c:pt>
                <c:pt idx="23545">
                  <c:v>6.1831106250015999</c:v>
                </c:pt>
                <c:pt idx="23546">
                  <c:v>6.1832518750015995</c:v>
                </c:pt>
                <c:pt idx="23547">
                  <c:v>6.1835825</c:v>
                </c:pt>
                <c:pt idx="23548">
                  <c:v>6.1839325000000001</c:v>
                </c:pt>
                <c:pt idx="23549">
                  <c:v>6.1842237500000001</c:v>
                </c:pt>
                <c:pt idx="23550">
                  <c:v>6.1845518750016</c:v>
                </c:pt>
                <c:pt idx="23551">
                  <c:v>6.1849843750015996</c:v>
                </c:pt>
                <c:pt idx="23552">
                  <c:v>6.1853418750015994</c:v>
                </c:pt>
                <c:pt idx="23553">
                  <c:v>6.1848349999999996</c:v>
                </c:pt>
                <c:pt idx="23554">
                  <c:v>6.1842818750015995</c:v>
                </c:pt>
                <c:pt idx="23555">
                  <c:v>6.1838431250015997</c:v>
                </c:pt>
                <c:pt idx="23556">
                  <c:v>6.1834968750015999</c:v>
                </c:pt>
                <c:pt idx="23557">
                  <c:v>6.1830187499999996</c:v>
                </c:pt>
                <c:pt idx="23558">
                  <c:v>6.1825193750015996</c:v>
                </c:pt>
                <c:pt idx="23559">
                  <c:v>6.1818006250015998</c:v>
                </c:pt>
                <c:pt idx="23560">
                  <c:v>6.1811193750015994</c:v>
                </c:pt>
                <c:pt idx="23561">
                  <c:v>6.1805318750015994</c:v>
                </c:pt>
                <c:pt idx="23562">
                  <c:v>6.1798262499999996</c:v>
                </c:pt>
                <c:pt idx="23563">
                  <c:v>6.1791143750015998</c:v>
                </c:pt>
                <c:pt idx="23564">
                  <c:v>6.1783906250016001</c:v>
                </c:pt>
                <c:pt idx="23565">
                  <c:v>6.1777843750015995</c:v>
                </c:pt>
                <c:pt idx="23566">
                  <c:v>6.1770718750015998</c:v>
                </c:pt>
                <c:pt idx="23567">
                  <c:v>6.1763500000000002</c:v>
                </c:pt>
                <c:pt idx="23568">
                  <c:v>6.1756762500000004</c:v>
                </c:pt>
                <c:pt idx="23569">
                  <c:v>6.1750875000000001</c:v>
                </c:pt>
                <c:pt idx="23570">
                  <c:v>6.1744412500000001</c:v>
                </c:pt>
                <c:pt idx="23571">
                  <c:v>6.1738350000000004</c:v>
                </c:pt>
                <c:pt idx="23572">
                  <c:v>6.1733668750015998</c:v>
                </c:pt>
                <c:pt idx="23573">
                  <c:v>6.1727968750016</c:v>
                </c:pt>
                <c:pt idx="23574">
                  <c:v>6.1723262500000002</c:v>
                </c:pt>
                <c:pt idx="23575">
                  <c:v>6.1719131250016002</c:v>
                </c:pt>
                <c:pt idx="23576">
                  <c:v>6.1715306250015995</c:v>
                </c:pt>
                <c:pt idx="23577">
                  <c:v>6.1709300000000002</c:v>
                </c:pt>
                <c:pt idx="23578">
                  <c:v>6.1704699999999999</c:v>
                </c:pt>
                <c:pt idx="23579">
                  <c:v>6.1701300000000003</c:v>
                </c:pt>
                <c:pt idx="23580">
                  <c:v>6.1703318750016001</c:v>
                </c:pt>
                <c:pt idx="23581">
                  <c:v>6.1706706250016001</c:v>
                </c:pt>
                <c:pt idx="23582">
                  <c:v>6.1710331250015997</c:v>
                </c:pt>
                <c:pt idx="23583">
                  <c:v>6.1711206250016</c:v>
                </c:pt>
                <c:pt idx="23584">
                  <c:v>6.1709125</c:v>
                </c:pt>
                <c:pt idx="23585">
                  <c:v>6.1705543750015996</c:v>
                </c:pt>
                <c:pt idx="23586">
                  <c:v>6.1702093750015994</c:v>
                </c:pt>
                <c:pt idx="23587">
                  <c:v>6.1698281250016</c:v>
                </c:pt>
                <c:pt idx="23588">
                  <c:v>6.1694406250015996</c:v>
                </c:pt>
                <c:pt idx="23589">
                  <c:v>6.1689687500000003</c:v>
                </c:pt>
                <c:pt idx="23590">
                  <c:v>6.1685812499999999</c:v>
                </c:pt>
                <c:pt idx="23591">
                  <c:v>6.1681937500000004</c:v>
                </c:pt>
                <c:pt idx="23592">
                  <c:v>6.16787375</c:v>
                </c:pt>
                <c:pt idx="23593">
                  <c:v>6.1674906250015997</c:v>
                </c:pt>
                <c:pt idx="23594">
                  <c:v>6.1670593750015996</c:v>
                </c:pt>
                <c:pt idx="23595">
                  <c:v>6.1672306250015998</c:v>
                </c:pt>
                <c:pt idx="23596">
                  <c:v>6.1671343750015994</c:v>
                </c:pt>
                <c:pt idx="23597">
                  <c:v>6.1674943750016</c:v>
                </c:pt>
                <c:pt idx="23598">
                  <c:v>6.1679525000000002</c:v>
                </c:pt>
                <c:pt idx="23599">
                  <c:v>6.1683156250015996</c:v>
                </c:pt>
                <c:pt idx="23600">
                  <c:v>6.1686393750016002</c:v>
                </c:pt>
                <c:pt idx="23601">
                  <c:v>6.1689600000000002</c:v>
                </c:pt>
                <c:pt idx="23602">
                  <c:v>6.1693106250016001</c:v>
                </c:pt>
                <c:pt idx="23603">
                  <c:v>6.1696574999999996</c:v>
                </c:pt>
                <c:pt idx="23604">
                  <c:v>6.1700106250015994</c:v>
                </c:pt>
                <c:pt idx="23605">
                  <c:v>6.1700600000000003</c:v>
                </c:pt>
                <c:pt idx="23606">
                  <c:v>6.1696475</c:v>
                </c:pt>
                <c:pt idx="23607">
                  <c:v>6.169295</c:v>
                </c:pt>
                <c:pt idx="23608">
                  <c:v>6.16895375</c:v>
                </c:pt>
                <c:pt idx="23609">
                  <c:v>6.1685774999999996</c:v>
                </c:pt>
                <c:pt idx="23610">
                  <c:v>6.1681999999999997</c:v>
                </c:pt>
                <c:pt idx="23611">
                  <c:v>6.1678762499999999</c:v>
                </c:pt>
                <c:pt idx="23612">
                  <c:v>6.1675556250015999</c:v>
                </c:pt>
                <c:pt idx="23613">
                  <c:v>6.1671912500000001</c:v>
                </c:pt>
                <c:pt idx="23614">
                  <c:v>6.1666681250015998</c:v>
                </c:pt>
                <c:pt idx="23615">
                  <c:v>6.1663300000000003</c:v>
                </c:pt>
                <c:pt idx="23616">
                  <c:v>6.1659762499999999</c:v>
                </c:pt>
                <c:pt idx="23617">
                  <c:v>6.16562375</c:v>
                </c:pt>
                <c:pt idx="23618">
                  <c:v>6.1649731250016</c:v>
                </c:pt>
                <c:pt idx="23619">
                  <c:v>6.1643049999999997</c:v>
                </c:pt>
                <c:pt idx="23620">
                  <c:v>6.1639806250015994</c:v>
                </c:pt>
                <c:pt idx="23621">
                  <c:v>6.1636606250015999</c:v>
                </c:pt>
                <c:pt idx="23622">
                  <c:v>6.1632443750016002</c:v>
                </c:pt>
                <c:pt idx="23623">
                  <c:v>6.1628306250015994</c:v>
                </c:pt>
                <c:pt idx="23624">
                  <c:v>6.1624456250015998</c:v>
                </c:pt>
                <c:pt idx="23625">
                  <c:v>6.1619799999999998</c:v>
                </c:pt>
                <c:pt idx="23626">
                  <c:v>6.1615531250015998</c:v>
                </c:pt>
                <c:pt idx="23627">
                  <c:v>6.1611918750015997</c:v>
                </c:pt>
                <c:pt idx="23628">
                  <c:v>6.1608568750016</c:v>
                </c:pt>
                <c:pt idx="23629">
                  <c:v>6.1608743750016002</c:v>
                </c:pt>
                <c:pt idx="23630">
                  <c:v>6.1605156250016</c:v>
                </c:pt>
                <c:pt idx="23631">
                  <c:v>6.1604274999999999</c:v>
                </c:pt>
                <c:pt idx="23632">
                  <c:v>6.1604625000000004</c:v>
                </c:pt>
                <c:pt idx="23633">
                  <c:v>6.1603606250015996</c:v>
                </c:pt>
                <c:pt idx="23634">
                  <c:v>6.1607037499999997</c:v>
                </c:pt>
                <c:pt idx="23635">
                  <c:v>6.1611025000000001</c:v>
                </c:pt>
                <c:pt idx="23636">
                  <c:v>6.1614543750015995</c:v>
                </c:pt>
                <c:pt idx="23637">
                  <c:v>6.1610293750015996</c:v>
                </c:pt>
                <c:pt idx="23638">
                  <c:v>6.1606300000000003</c:v>
                </c:pt>
                <c:pt idx="23639">
                  <c:v>6.1602668750016001</c:v>
                </c:pt>
                <c:pt idx="23640">
                  <c:v>6.1603518750015995</c:v>
                </c:pt>
                <c:pt idx="23641">
                  <c:v>6.1605524999999997</c:v>
                </c:pt>
                <c:pt idx="23642">
                  <c:v>6.1600849999999996</c:v>
                </c:pt>
                <c:pt idx="23643">
                  <c:v>6.1595156250015997</c:v>
                </c:pt>
                <c:pt idx="23644">
                  <c:v>6.15916</c:v>
                </c:pt>
                <c:pt idx="23645">
                  <c:v>6.1586368750015996</c:v>
                </c:pt>
                <c:pt idx="23646">
                  <c:v>6.1581318750016001</c:v>
                </c:pt>
                <c:pt idx="23647">
                  <c:v>6.1575662500000004</c:v>
                </c:pt>
                <c:pt idx="23648">
                  <c:v>6.1570287500000003</c:v>
                </c:pt>
                <c:pt idx="23649">
                  <c:v>6.1565393750016</c:v>
                </c:pt>
                <c:pt idx="23650">
                  <c:v>6.1561481250016001</c:v>
                </c:pt>
                <c:pt idx="23651">
                  <c:v>6.1558212499999998</c:v>
                </c:pt>
                <c:pt idx="23652">
                  <c:v>6.1553581250015998</c:v>
                </c:pt>
                <c:pt idx="23653">
                  <c:v>6.1549500000000004</c:v>
                </c:pt>
                <c:pt idx="23654">
                  <c:v>6.1545368750015994</c:v>
                </c:pt>
                <c:pt idx="23655">
                  <c:v>6.1541712500000001</c:v>
                </c:pt>
                <c:pt idx="23656">
                  <c:v>6.1538068750015995</c:v>
                </c:pt>
                <c:pt idx="23657">
                  <c:v>6.1531012499999997</c:v>
                </c:pt>
                <c:pt idx="23658">
                  <c:v>6.1526825000000001</c:v>
                </c:pt>
                <c:pt idx="23659">
                  <c:v>6.1523424999999996</c:v>
                </c:pt>
                <c:pt idx="23660">
                  <c:v>6.1518837499999997</c:v>
                </c:pt>
                <c:pt idx="23661">
                  <c:v>6.1515381250015997</c:v>
                </c:pt>
                <c:pt idx="23662">
                  <c:v>6.1508787500000004</c:v>
                </c:pt>
                <c:pt idx="23663">
                  <c:v>6.1503300000000003</c:v>
                </c:pt>
                <c:pt idx="23664">
                  <c:v>6.1497962499999996</c:v>
                </c:pt>
                <c:pt idx="23665">
                  <c:v>6.1493900000000004</c:v>
                </c:pt>
                <c:pt idx="23666">
                  <c:v>6.1490106250015995</c:v>
                </c:pt>
                <c:pt idx="23667">
                  <c:v>6.1492693750015999</c:v>
                </c:pt>
                <c:pt idx="23668">
                  <c:v>6.1494468750015994</c:v>
                </c:pt>
                <c:pt idx="23669">
                  <c:v>6.1497731250015999</c:v>
                </c:pt>
                <c:pt idx="23670">
                  <c:v>6.1501425000000003</c:v>
                </c:pt>
                <c:pt idx="23671">
                  <c:v>6.1505475000000001</c:v>
                </c:pt>
                <c:pt idx="23672">
                  <c:v>6.1509531250015996</c:v>
                </c:pt>
                <c:pt idx="23673">
                  <c:v>6.1512831250015996</c:v>
                </c:pt>
                <c:pt idx="23674">
                  <c:v>6.1516362500000001</c:v>
                </c:pt>
                <c:pt idx="23675">
                  <c:v>6.1520481250015999</c:v>
                </c:pt>
                <c:pt idx="23676">
                  <c:v>6.1522112499999997</c:v>
                </c:pt>
                <c:pt idx="23677">
                  <c:v>6.1520493750015994</c:v>
                </c:pt>
                <c:pt idx="23678">
                  <c:v>6.1522006250015995</c:v>
                </c:pt>
                <c:pt idx="23679">
                  <c:v>6.1525631250016</c:v>
                </c:pt>
                <c:pt idx="23680">
                  <c:v>6.1529131250016</c:v>
                </c:pt>
                <c:pt idx="23681">
                  <c:v>6.1526662500000002</c:v>
                </c:pt>
                <c:pt idx="23682">
                  <c:v>6.1523343750016002</c:v>
                </c:pt>
                <c:pt idx="23683">
                  <c:v>6.1520068750016002</c:v>
                </c:pt>
                <c:pt idx="23684">
                  <c:v>6.15166375</c:v>
                </c:pt>
                <c:pt idx="23685">
                  <c:v>6.1514724999999997</c:v>
                </c:pt>
                <c:pt idx="23686">
                  <c:v>6.1518868750015994</c:v>
                </c:pt>
                <c:pt idx="23687">
                  <c:v>6.1519256250016001</c:v>
                </c:pt>
                <c:pt idx="23688">
                  <c:v>6.1523287499999997</c:v>
                </c:pt>
                <c:pt idx="23689">
                  <c:v>6.1526637500000003</c:v>
                </c:pt>
                <c:pt idx="23690">
                  <c:v>6.1528287500000003</c:v>
                </c:pt>
                <c:pt idx="23691">
                  <c:v>6.1524787500000002</c:v>
                </c:pt>
                <c:pt idx="23692">
                  <c:v>6.1520975</c:v>
                </c:pt>
                <c:pt idx="23693">
                  <c:v>6.1517231250015998</c:v>
                </c:pt>
                <c:pt idx="23694">
                  <c:v>6.1513974999999999</c:v>
                </c:pt>
                <c:pt idx="23695">
                  <c:v>6.1516318750016001</c:v>
                </c:pt>
                <c:pt idx="23696">
                  <c:v>6.1520074999999999</c:v>
                </c:pt>
                <c:pt idx="23697">
                  <c:v>6.1523456250016002</c:v>
                </c:pt>
                <c:pt idx="23698">
                  <c:v>6.1527343750016001</c:v>
                </c:pt>
                <c:pt idx="23699">
                  <c:v>6.1531099999999999</c:v>
                </c:pt>
                <c:pt idx="23700">
                  <c:v>6.1527112500000003</c:v>
                </c:pt>
                <c:pt idx="23701">
                  <c:v>6.1523862500000002</c:v>
                </c:pt>
                <c:pt idx="23702">
                  <c:v>6.1520262499999996</c:v>
                </c:pt>
                <c:pt idx="23703">
                  <c:v>6.1516937499999997</c:v>
                </c:pt>
                <c:pt idx="23704">
                  <c:v>6.1517793750015999</c:v>
                </c:pt>
                <c:pt idx="23705">
                  <c:v>6.1514112499999998</c:v>
                </c:pt>
                <c:pt idx="23706">
                  <c:v>6.1510056250015994</c:v>
                </c:pt>
                <c:pt idx="23707">
                  <c:v>6.1505893750015996</c:v>
                </c:pt>
                <c:pt idx="23708">
                  <c:v>6.1509293750016001</c:v>
                </c:pt>
                <c:pt idx="23709">
                  <c:v>6.1507406250015997</c:v>
                </c:pt>
                <c:pt idx="23710">
                  <c:v>6.1503131250015999</c:v>
                </c:pt>
                <c:pt idx="23711">
                  <c:v>6.1501543750016001</c:v>
                </c:pt>
                <c:pt idx="23712">
                  <c:v>6.1500862500000002</c:v>
                </c:pt>
                <c:pt idx="23713">
                  <c:v>6.1497374999999996</c:v>
                </c:pt>
                <c:pt idx="23714">
                  <c:v>6.1494125000000004</c:v>
                </c:pt>
                <c:pt idx="23715">
                  <c:v>6.1490524999999998</c:v>
                </c:pt>
                <c:pt idx="23716">
                  <c:v>6.1486475</c:v>
                </c:pt>
                <c:pt idx="23717">
                  <c:v>6.1483224999999999</c:v>
                </c:pt>
                <c:pt idx="23718">
                  <c:v>6.1479974999999998</c:v>
                </c:pt>
                <c:pt idx="23719">
                  <c:v>6.1483368750015996</c:v>
                </c:pt>
                <c:pt idx="23720">
                  <c:v>6.1486650000000003</c:v>
                </c:pt>
                <c:pt idx="23721">
                  <c:v>6.1489918750015997</c:v>
                </c:pt>
                <c:pt idx="23722">
                  <c:v>6.1493118750016</c:v>
                </c:pt>
                <c:pt idx="23723">
                  <c:v>6.1496543750015995</c:v>
                </c:pt>
                <c:pt idx="23724">
                  <c:v>6.1500043750015996</c:v>
                </c:pt>
                <c:pt idx="23725">
                  <c:v>6.1503381250015998</c:v>
                </c:pt>
                <c:pt idx="23726">
                  <c:v>6.1503081250016001</c:v>
                </c:pt>
                <c:pt idx="23727">
                  <c:v>6.1503412500000003</c:v>
                </c:pt>
                <c:pt idx="23728">
                  <c:v>6.1506893750015994</c:v>
                </c:pt>
                <c:pt idx="23729">
                  <c:v>6.1510112499999998</c:v>
                </c:pt>
                <c:pt idx="23730">
                  <c:v>6.1513875000000002</c:v>
                </c:pt>
                <c:pt idx="23731">
                  <c:v>6.1517524999999997</c:v>
                </c:pt>
                <c:pt idx="23732">
                  <c:v>6.1521256250015997</c:v>
                </c:pt>
                <c:pt idx="23733">
                  <c:v>6.1524937499999997</c:v>
                </c:pt>
                <c:pt idx="23734">
                  <c:v>6.1528156250016002</c:v>
                </c:pt>
                <c:pt idx="23735">
                  <c:v>6.1531700000000003</c:v>
                </c:pt>
                <c:pt idx="23736">
                  <c:v>6.15342375</c:v>
                </c:pt>
                <c:pt idx="23737">
                  <c:v>6.1533843750015995</c:v>
                </c:pt>
                <c:pt idx="23738">
                  <c:v>6.1530187500000002</c:v>
                </c:pt>
                <c:pt idx="23739">
                  <c:v>6.152495</c:v>
                </c:pt>
                <c:pt idx="23740">
                  <c:v>6.1520762500000004</c:v>
                </c:pt>
                <c:pt idx="23741">
                  <c:v>6.1516562500000003</c:v>
                </c:pt>
                <c:pt idx="23742">
                  <c:v>6.1511362500000004</c:v>
                </c:pt>
                <c:pt idx="23743">
                  <c:v>6.1506474999999998</c:v>
                </c:pt>
                <c:pt idx="23744">
                  <c:v>6.1500231250016002</c:v>
                </c:pt>
                <c:pt idx="23745">
                  <c:v>6.1494418750015996</c:v>
                </c:pt>
                <c:pt idx="23746">
                  <c:v>6.1487724999999998</c:v>
                </c:pt>
                <c:pt idx="23747">
                  <c:v>6.1480937500000001</c:v>
                </c:pt>
                <c:pt idx="23748">
                  <c:v>6.1475468750015994</c:v>
                </c:pt>
                <c:pt idx="23749">
                  <c:v>6.1469562499999997</c:v>
                </c:pt>
                <c:pt idx="23750">
                  <c:v>6.1464118750015997</c:v>
                </c:pt>
                <c:pt idx="23751">
                  <c:v>6.1457912500000003</c:v>
                </c:pt>
                <c:pt idx="23752">
                  <c:v>6.1452081250015995</c:v>
                </c:pt>
                <c:pt idx="23753">
                  <c:v>6.1445768750015999</c:v>
                </c:pt>
                <c:pt idx="23754">
                  <c:v>6.1439118750016002</c:v>
                </c:pt>
                <c:pt idx="23755">
                  <c:v>6.1432725000000001</c:v>
                </c:pt>
                <c:pt idx="23756">
                  <c:v>6.1426831250016001</c:v>
                </c:pt>
                <c:pt idx="23757">
                  <c:v>6.1421093750016</c:v>
                </c:pt>
                <c:pt idx="23758">
                  <c:v>6.1415056250015994</c:v>
                </c:pt>
                <c:pt idx="23759">
                  <c:v>6.1410150000000003</c:v>
                </c:pt>
                <c:pt idx="23760">
                  <c:v>6.1406049999999999</c:v>
                </c:pt>
                <c:pt idx="23761">
                  <c:v>6.1402206250016</c:v>
                </c:pt>
                <c:pt idx="23762">
                  <c:v>6.1396962500000001</c:v>
                </c:pt>
                <c:pt idx="23763">
                  <c:v>6.1393174999999998</c:v>
                </c:pt>
                <c:pt idx="23764">
                  <c:v>6.1389343750015994</c:v>
                </c:pt>
                <c:pt idx="23765">
                  <c:v>6.1385931250015995</c:v>
                </c:pt>
                <c:pt idx="23766">
                  <c:v>6.1380756250015995</c:v>
                </c:pt>
                <c:pt idx="23767">
                  <c:v>6.1380212500000004</c:v>
                </c:pt>
                <c:pt idx="23768">
                  <c:v>6.1383793750016</c:v>
                </c:pt>
                <c:pt idx="23769">
                  <c:v>6.1388068750015998</c:v>
                </c:pt>
                <c:pt idx="23770">
                  <c:v>6.1392556250016002</c:v>
                </c:pt>
                <c:pt idx="23771">
                  <c:v>6.1396343750015996</c:v>
                </c:pt>
                <c:pt idx="23772">
                  <c:v>6.14014375</c:v>
                </c:pt>
                <c:pt idx="23773">
                  <c:v>6.1404800000000002</c:v>
                </c:pt>
                <c:pt idx="23774">
                  <c:v>6.1408568750015995</c:v>
                </c:pt>
                <c:pt idx="23775">
                  <c:v>6.1412293750015996</c:v>
                </c:pt>
                <c:pt idx="23776">
                  <c:v>6.1416287499999997</c:v>
                </c:pt>
                <c:pt idx="23777">
                  <c:v>6.1419706250015995</c:v>
                </c:pt>
                <c:pt idx="23778">
                  <c:v>6.1424112500000003</c:v>
                </c:pt>
                <c:pt idx="23779">
                  <c:v>6.1428374999999997</c:v>
                </c:pt>
                <c:pt idx="23780">
                  <c:v>6.1433324999999996</c:v>
                </c:pt>
                <c:pt idx="23781">
                  <c:v>6.1437087500000001</c:v>
                </c:pt>
                <c:pt idx="23782">
                  <c:v>6.1441650000000001</c:v>
                </c:pt>
                <c:pt idx="23783">
                  <c:v>6.14459</c:v>
                </c:pt>
                <c:pt idx="23784">
                  <c:v>6.1449600000000002</c:v>
                </c:pt>
                <c:pt idx="23785">
                  <c:v>6.1445062500000001</c:v>
                </c:pt>
                <c:pt idx="23786">
                  <c:v>6.14405</c:v>
                </c:pt>
                <c:pt idx="23787">
                  <c:v>6.1435824999999999</c:v>
                </c:pt>
                <c:pt idx="23788">
                  <c:v>6.1430306250015994</c:v>
                </c:pt>
                <c:pt idx="23789">
                  <c:v>6.1426806250016002</c:v>
                </c:pt>
                <c:pt idx="23790">
                  <c:v>6.1423143750015994</c:v>
                </c:pt>
                <c:pt idx="23791">
                  <c:v>6.1418843750015997</c:v>
                </c:pt>
                <c:pt idx="23792">
                  <c:v>6.1415043750015998</c:v>
                </c:pt>
                <c:pt idx="23793">
                  <c:v>6.1417493750015995</c:v>
                </c:pt>
                <c:pt idx="23794">
                  <c:v>6.1420731250016001</c:v>
                </c:pt>
                <c:pt idx="23795">
                  <c:v>6.1422512500000002</c:v>
                </c:pt>
                <c:pt idx="23796">
                  <c:v>6.1418631250016</c:v>
                </c:pt>
                <c:pt idx="23797">
                  <c:v>6.1415237500000002</c:v>
                </c:pt>
                <c:pt idx="23798">
                  <c:v>6.141095</c:v>
                </c:pt>
                <c:pt idx="23799">
                  <c:v>6.1407699999999998</c:v>
                </c:pt>
                <c:pt idx="23800">
                  <c:v>6.1406000000000001</c:v>
                </c:pt>
                <c:pt idx="23801">
                  <c:v>6.1401787499999996</c:v>
                </c:pt>
                <c:pt idx="23802">
                  <c:v>6.1398299999999999</c:v>
                </c:pt>
                <c:pt idx="23803">
                  <c:v>6.1394318750016001</c:v>
                </c:pt>
                <c:pt idx="23804">
                  <c:v>6.1389156250015997</c:v>
                </c:pt>
                <c:pt idx="23805">
                  <c:v>6.1384393750015995</c:v>
                </c:pt>
                <c:pt idx="23806">
                  <c:v>6.1379887499999999</c:v>
                </c:pt>
                <c:pt idx="23807">
                  <c:v>6.1375218750015996</c:v>
                </c:pt>
                <c:pt idx="23808">
                  <c:v>6.1370006250015994</c:v>
                </c:pt>
                <c:pt idx="23809">
                  <c:v>6.1365693750016002</c:v>
                </c:pt>
                <c:pt idx="23810">
                  <c:v>6.1361543750015999</c:v>
                </c:pt>
                <c:pt idx="23811">
                  <c:v>6.1357687500000004</c:v>
                </c:pt>
                <c:pt idx="23812">
                  <c:v>6.1354331250016001</c:v>
                </c:pt>
                <c:pt idx="23813">
                  <c:v>6.13510125</c:v>
                </c:pt>
                <c:pt idx="23814">
                  <c:v>6.1353206250015999</c:v>
                </c:pt>
                <c:pt idx="23815">
                  <c:v>6.1348937499999998</c:v>
                </c:pt>
                <c:pt idx="23816">
                  <c:v>6.1344706250016001</c:v>
                </c:pt>
                <c:pt idx="23817">
                  <c:v>6.1340781250015999</c:v>
                </c:pt>
                <c:pt idx="23818">
                  <c:v>6.1337412499999999</c:v>
                </c:pt>
                <c:pt idx="23819">
                  <c:v>6.1334049999999998</c:v>
                </c:pt>
                <c:pt idx="23820">
                  <c:v>6.1338306250015995</c:v>
                </c:pt>
                <c:pt idx="23821">
                  <c:v>6.1341906250016001</c:v>
                </c:pt>
                <c:pt idx="23822">
                  <c:v>6.1345356250015994</c:v>
                </c:pt>
                <c:pt idx="23823">
                  <c:v>6.1348725000000002</c:v>
                </c:pt>
                <c:pt idx="23824">
                  <c:v>6.1352925000000003</c:v>
                </c:pt>
                <c:pt idx="23825">
                  <c:v>6.1356531250015998</c:v>
                </c:pt>
                <c:pt idx="23826">
                  <c:v>6.1359899999999996</c:v>
                </c:pt>
                <c:pt idx="23827">
                  <c:v>6.1363281250016</c:v>
                </c:pt>
                <c:pt idx="23828">
                  <c:v>6.1366737499999999</c:v>
                </c:pt>
                <c:pt idx="23829">
                  <c:v>6.1370931250015994</c:v>
                </c:pt>
                <c:pt idx="23830">
                  <c:v>6.1375131250015995</c:v>
                </c:pt>
                <c:pt idx="23831">
                  <c:v>6.1380362499999999</c:v>
                </c:pt>
                <c:pt idx="23832">
                  <c:v>6.1384662499999996</c:v>
                </c:pt>
                <c:pt idx="23833">
                  <c:v>6.1388131250016</c:v>
                </c:pt>
                <c:pt idx="23834">
                  <c:v>6.1391537500000002</c:v>
                </c:pt>
                <c:pt idx="23835">
                  <c:v>6.1396075000000003</c:v>
                </c:pt>
                <c:pt idx="23836">
                  <c:v>6.1399887499999997</c:v>
                </c:pt>
                <c:pt idx="23837">
                  <c:v>6.1403487500000002</c:v>
                </c:pt>
                <c:pt idx="23838">
                  <c:v>6.1407118750015997</c:v>
                </c:pt>
                <c:pt idx="23839">
                  <c:v>6.1411243750016</c:v>
                </c:pt>
                <c:pt idx="23840">
                  <c:v>6.1414743750016001</c:v>
                </c:pt>
                <c:pt idx="23841">
                  <c:v>6.1418474999999999</c:v>
                </c:pt>
                <c:pt idx="23842">
                  <c:v>6.1421962499999996</c:v>
                </c:pt>
                <c:pt idx="23843">
                  <c:v>6.1424937499999999</c:v>
                </c:pt>
                <c:pt idx="23844">
                  <c:v>6.1421212499999998</c:v>
                </c:pt>
                <c:pt idx="23845">
                  <c:v>6.1416518750015996</c:v>
                </c:pt>
                <c:pt idx="23846">
                  <c:v>6.1412874999999998</c:v>
                </c:pt>
                <c:pt idx="23847">
                  <c:v>6.1407949999999998</c:v>
                </c:pt>
                <c:pt idx="23848">
                  <c:v>6.1403781250015994</c:v>
                </c:pt>
                <c:pt idx="23849">
                  <c:v>6.1400406250015998</c:v>
                </c:pt>
                <c:pt idx="23850">
                  <c:v>6.1396743750015998</c:v>
                </c:pt>
                <c:pt idx="23851">
                  <c:v>6.1393000000000004</c:v>
                </c:pt>
                <c:pt idx="23852">
                  <c:v>6.1396625</c:v>
                </c:pt>
                <c:pt idx="23853">
                  <c:v>6.1400368750015994</c:v>
                </c:pt>
                <c:pt idx="23854">
                  <c:v>6.1403718750016001</c:v>
                </c:pt>
                <c:pt idx="23855">
                  <c:v>6.1405612500000002</c:v>
                </c:pt>
                <c:pt idx="23856">
                  <c:v>6.1409900000000004</c:v>
                </c:pt>
                <c:pt idx="23857">
                  <c:v>6.1413099999999998</c:v>
                </c:pt>
                <c:pt idx="23858">
                  <c:v>6.14079</c:v>
                </c:pt>
                <c:pt idx="23859">
                  <c:v>6.1403656250015999</c:v>
                </c:pt>
                <c:pt idx="23860">
                  <c:v>6.1399093750015998</c:v>
                </c:pt>
                <c:pt idx="23861">
                  <c:v>6.1393812499999996</c:v>
                </c:pt>
                <c:pt idx="23862">
                  <c:v>6.1388531250015994</c:v>
                </c:pt>
                <c:pt idx="23863">
                  <c:v>6.138185</c:v>
                </c:pt>
                <c:pt idx="23864">
                  <c:v>6.1375762500000004</c:v>
                </c:pt>
                <c:pt idx="23865">
                  <c:v>6.1368343750015999</c:v>
                </c:pt>
                <c:pt idx="23866">
                  <c:v>6.1362249999999996</c:v>
                </c:pt>
                <c:pt idx="23867">
                  <c:v>6.1358237500000001</c:v>
                </c:pt>
                <c:pt idx="23868">
                  <c:v>6.1354281250015994</c:v>
                </c:pt>
                <c:pt idx="23869">
                  <c:v>6.1349749999999998</c:v>
                </c:pt>
                <c:pt idx="23870">
                  <c:v>6.1345593750015999</c:v>
                </c:pt>
                <c:pt idx="23871">
                  <c:v>6.1341606250015994</c:v>
                </c:pt>
                <c:pt idx="23872">
                  <c:v>6.1337737499999996</c:v>
                </c:pt>
                <c:pt idx="23873">
                  <c:v>6.1333393750015999</c:v>
                </c:pt>
                <c:pt idx="23874">
                  <c:v>6.13294125</c:v>
                </c:pt>
                <c:pt idx="23875">
                  <c:v>6.1324462500000001</c:v>
                </c:pt>
                <c:pt idx="23876">
                  <c:v>6.1326018750015994</c:v>
                </c:pt>
                <c:pt idx="23877">
                  <c:v>6.1330618750015997</c:v>
                </c:pt>
                <c:pt idx="23878">
                  <c:v>6.1334412499999997</c:v>
                </c:pt>
                <c:pt idx="23879">
                  <c:v>6.1337618750015999</c:v>
                </c:pt>
                <c:pt idx="23880">
                  <c:v>6.13343375</c:v>
                </c:pt>
                <c:pt idx="23881">
                  <c:v>6.1330425000000002</c:v>
                </c:pt>
                <c:pt idx="23882">
                  <c:v>6.1326781250015996</c:v>
                </c:pt>
                <c:pt idx="23883">
                  <c:v>6.1323243750016001</c:v>
                </c:pt>
                <c:pt idx="23884">
                  <c:v>6.1317518750015996</c:v>
                </c:pt>
                <c:pt idx="23885">
                  <c:v>6.1313224999999996</c:v>
                </c:pt>
                <c:pt idx="23886">
                  <c:v>6.1308256250015996</c:v>
                </c:pt>
                <c:pt idx="23887">
                  <c:v>6.1303606250015994</c:v>
                </c:pt>
                <c:pt idx="23888">
                  <c:v>6.1299950000000001</c:v>
                </c:pt>
                <c:pt idx="23889">
                  <c:v>6.1296731250015997</c:v>
                </c:pt>
                <c:pt idx="23890">
                  <c:v>6.1298318750015994</c:v>
                </c:pt>
                <c:pt idx="23891">
                  <c:v>6.1302393750016</c:v>
                </c:pt>
                <c:pt idx="23892">
                  <c:v>6.13061875</c:v>
                </c:pt>
                <c:pt idx="23893">
                  <c:v>6.1310356250015996</c:v>
                </c:pt>
                <c:pt idx="23894">
                  <c:v>6.1313781250016</c:v>
                </c:pt>
                <c:pt idx="23895">
                  <c:v>6.1318918750015996</c:v>
                </c:pt>
                <c:pt idx="23896">
                  <c:v>6.1322124999999996</c:v>
                </c:pt>
                <c:pt idx="23897">
                  <c:v>6.1326043750016002</c:v>
                </c:pt>
                <c:pt idx="23898">
                  <c:v>6.13298875</c:v>
                </c:pt>
                <c:pt idx="23899">
                  <c:v>6.1333106250015996</c:v>
                </c:pt>
                <c:pt idx="23900">
                  <c:v>6.133705</c:v>
                </c:pt>
                <c:pt idx="23901">
                  <c:v>6.1341156250015993</c:v>
                </c:pt>
                <c:pt idx="23902">
                  <c:v>6.1345856250016002</c:v>
                </c:pt>
                <c:pt idx="23903">
                  <c:v>6.1349062500000002</c:v>
                </c:pt>
                <c:pt idx="23904">
                  <c:v>6.1352475000000002</c:v>
                </c:pt>
                <c:pt idx="23905">
                  <c:v>6.1356781250015997</c:v>
                </c:pt>
                <c:pt idx="23906">
                  <c:v>6.1360518750016002</c:v>
                </c:pt>
                <c:pt idx="23907">
                  <c:v>6.1356324999999998</c:v>
                </c:pt>
                <c:pt idx="23908">
                  <c:v>6.1352562500000003</c:v>
                </c:pt>
                <c:pt idx="23909">
                  <c:v>6.1348218750015997</c:v>
                </c:pt>
                <c:pt idx="23910">
                  <c:v>6.1344337500000004</c:v>
                </c:pt>
                <c:pt idx="23911">
                  <c:v>6.1339949999999996</c:v>
                </c:pt>
                <c:pt idx="23912">
                  <c:v>6.1335887500000004</c:v>
                </c:pt>
                <c:pt idx="23913">
                  <c:v>6.1331737500000001</c:v>
                </c:pt>
                <c:pt idx="23914">
                  <c:v>6.1327125000000002</c:v>
                </c:pt>
                <c:pt idx="23915">
                  <c:v>6.1323749999999997</c:v>
                </c:pt>
                <c:pt idx="23916">
                  <c:v>6.13205125</c:v>
                </c:pt>
                <c:pt idx="23917">
                  <c:v>6.1316468750016</c:v>
                </c:pt>
                <c:pt idx="23918">
                  <c:v>6.1311999999999998</c:v>
                </c:pt>
                <c:pt idx="23919">
                  <c:v>6.1307856250016002</c:v>
                </c:pt>
                <c:pt idx="23920">
                  <c:v>6.1303643750015997</c:v>
                </c:pt>
                <c:pt idx="23921">
                  <c:v>6.1300074999999996</c:v>
                </c:pt>
                <c:pt idx="23922">
                  <c:v>6.1296506250015996</c:v>
                </c:pt>
                <c:pt idx="23923">
                  <c:v>6.1298193750015999</c:v>
                </c:pt>
                <c:pt idx="23924">
                  <c:v>6.1301812499999997</c:v>
                </c:pt>
                <c:pt idx="23925">
                  <c:v>6.13052625</c:v>
                </c:pt>
                <c:pt idx="23926">
                  <c:v>6.1309718750015998</c:v>
                </c:pt>
                <c:pt idx="23927">
                  <c:v>6.1313081250015999</c:v>
                </c:pt>
                <c:pt idx="23928">
                  <c:v>6.1317506250016001</c:v>
                </c:pt>
                <c:pt idx="23929">
                  <c:v>6.1321381250015996</c:v>
                </c:pt>
                <c:pt idx="23930">
                  <c:v>6.1324631250015997</c:v>
                </c:pt>
                <c:pt idx="23931">
                  <c:v>6.1328556250016</c:v>
                </c:pt>
                <c:pt idx="23932">
                  <c:v>6.1331893750016002</c:v>
                </c:pt>
                <c:pt idx="23933">
                  <c:v>6.1335106250016</c:v>
                </c:pt>
                <c:pt idx="23934">
                  <c:v>6.1339050000000004</c:v>
                </c:pt>
                <c:pt idx="23935">
                  <c:v>6.1342831250016001</c:v>
                </c:pt>
                <c:pt idx="23936">
                  <c:v>6.1345637499999999</c:v>
                </c:pt>
                <c:pt idx="23937">
                  <c:v>6.1349650000000002</c:v>
                </c:pt>
                <c:pt idx="23938">
                  <c:v>6.1353512500000003</c:v>
                </c:pt>
                <c:pt idx="23939">
                  <c:v>6.1357331250015994</c:v>
                </c:pt>
                <c:pt idx="23940">
                  <c:v>6.1361074999999996</c:v>
                </c:pt>
                <c:pt idx="23941">
                  <c:v>6.1365600000000002</c:v>
                </c:pt>
                <c:pt idx="23942">
                  <c:v>6.1369600000000002</c:v>
                </c:pt>
                <c:pt idx="23943">
                  <c:v>6.1373206250015997</c:v>
                </c:pt>
                <c:pt idx="23944">
                  <c:v>6.1377056250016002</c:v>
                </c:pt>
                <c:pt idx="23945">
                  <c:v>6.1380262500000002</c:v>
                </c:pt>
                <c:pt idx="23946">
                  <c:v>6.1375374999999996</c:v>
                </c:pt>
                <c:pt idx="23947">
                  <c:v>6.1370899999999997</c:v>
                </c:pt>
                <c:pt idx="23948">
                  <c:v>6.1365731250015996</c:v>
                </c:pt>
                <c:pt idx="23949">
                  <c:v>6.1360731250015998</c:v>
                </c:pt>
                <c:pt idx="23950">
                  <c:v>6.13565</c:v>
                </c:pt>
                <c:pt idx="23951">
                  <c:v>6.1353106250015994</c:v>
                </c:pt>
                <c:pt idx="23952">
                  <c:v>6.1348262499999997</c:v>
                </c:pt>
                <c:pt idx="23953">
                  <c:v>6.1344812500000003</c:v>
                </c:pt>
                <c:pt idx="23954">
                  <c:v>6.1340337500000004</c:v>
                </c:pt>
                <c:pt idx="23955">
                  <c:v>6.1334831250016002</c:v>
                </c:pt>
                <c:pt idx="23956">
                  <c:v>6.1331612499999997</c:v>
                </c:pt>
                <c:pt idx="23957">
                  <c:v>6.1326537500000002</c:v>
                </c:pt>
                <c:pt idx="23958">
                  <c:v>6.1323062500000001</c:v>
                </c:pt>
                <c:pt idx="23959">
                  <c:v>6.1317418750016</c:v>
                </c:pt>
                <c:pt idx="23960">
                  <c:v>6.1313725000000003</c:v>
                </c:pt>
                <c:pt idx="23961">
                  <c:v>6.1310443750015997</c:v>
                </c:pt>
                <c:pt idx="23962">
                  <c:v>6.1306250000000002</c:v>
                </c:pt>
                <c:pt idx="23963">
                  <c:v>6.13029125</c:v>
                </c:pt>
                <c:pt idx="23964">
                  <c:v>6.1299025</c:v>
                </c:pt>
                <c:pt idx="23965">
                  <c:v>6.1291581250015996</c:v>
                </c:pt>
                <c:pt idx="23966">
                  <c:v>6.1287637500000001</c:v>
                </c:pt>
                <c:pt idx="23967">
                  <c:v>6.1282512499999999</c:v>
                </c:pt>
                <c:pt idx="23968">
                  <c:v>6.1278668750016001</c:v>
                </c:pt>
                <c:pt idx="23969">
                  <c:v>6.1275187500000001</c:v>
                </c:pt>
                <c:pt idx="23970">
                  <c:v>6.1270493750016</c:v>
                </c:pt>
                <c:pt idx="23971">
                  <c:v>6.1266112499999998</c:v>
                </c:pt>
                <c:pt idx="23972">
                  <c:v>6.1262600000000003</c:v>
                </c:pt>
                <c:pt idx="23973">
                  <c:v>6.1257431250016001</c:v>
                </c:pt>
                <c:pt idx="23974">
                  <c:v>6.1253149999999996</c:v>
                </c:pt>
                <c:pt idx="23975">
                  <c:v>6.1249387500000001</c:v>
                </c:pt>
                <c:pt idx="23976">
                  <c:v>6.124485</c:v>
                </c:pt>
                <c:pt idx="23977">
                  <c:v>6.1240387500000004</c:v>
                </c:pt>
                <c:pt idx="23978">
                  <c:v>6.1235974999999998</c:v>
                </c:pt>
                <c:pt idx="23979">
                  <c:v>6.1230862500000001</c:v>
                </c:pt>
                <c:pt idx="23980">
                  <c:v>6.1226225000000003</c:v>
                </c:pt>
                <c:pt idx="23981">
                  <c:v>6.1220843750015996</c:v>
                </c:pt>
                <c:pt idx="23982">
                  <c:v>6.1216531250015995</c:v>
                </c:pt>
                <c:pt idx="23983">
                  <c:v>6.1212643750015996</c:v>
                </c:pt>
                <c:pt idx="23984">
                  <c:v>6.1206393750016002</c:v>
                </c:pt>
                <c:pt idx="23985">
                  <c:v>6.1201350000000003</c:v>
                </c:pt>
                <c:pt idx="23986">
                  <c:v>6.1196593750016</c:v>
                </c:pt>
                <c:pt idx="23987">
                  <c:v>6.1192656250016002</c:v>
                </c:pt>
                <c:pt idx="23988">
                  <c:v>6.1195131250015997</c:v>
                </c:pt>
                <c:pt idx="23989">
                  <c:v>6.11992125</c:v>
                </c:pt>
                <c:pt idx="23990">
                  <c:v>6.12027375</c:v>
                </c:pt>
                <c:pt idx="23991">
                  <c:v>6.1206449999999997</c:v>
                </c:pt>
                <c:pt idx="23992">
                  <c:v>6.1210374999999999</c:v>
                </c:pt>
                <c:pt idx="23993">
                  <c:v>6.1213956250015995</c:v>
                </c:pt>
                <c:pt idx="23994">
                  <c:v>6.1218118750016002</c:v>
                </c:pt>
                <c:pt idx="23995">
                  <c:v>6.1221687500000002</c:v>
                </c:pt>
                <c:pt idx="23996">
                  <c:v>6.1225300000000002</c:v>
                </c:pt>
                <c:pt idx="23997">
                  <c:v>6.1228825000000002</c:v>
                </c:pt>
                <c:pt idx="23998">
                  <c:v>6.1233674999999996</c:v>
                </c:pt>
                <c:pt idx="23999">
                  <c:v>6.1237556250015999</c:v>
                </c:pt>
                <c:pt idx="24000">
                  <c:v>6.1240893750016001</c:v>
                </c:pt>
                <c:pt idx="24001">
                  <c:v>6.12442625</c:v>
                </c:pt>
                <c:pt idx="24002">
                  <c:v>6.1247724999999997</c:v>
                </c:pt>
                <c:pt idx="24003">
                  <c:v>6.1251093750015997</c:v>
                </c:pt>
                <c:pt idx="24004">
                  <c:v>6.1255581250016</c:v>
                </c:pt>
                <c:pt idx="24005">
                  <c:v>6.1258793750015998</c:v>
                </c:pt>
                <c:pt idx="24006">
                  <c:v>6.1262224999999999</c:v>
                </c:pt>
                <c:pt idx="24007">
                  <c:v>6.1266118750015996</c:v>
                </c:pt>
                <c:pt idx="24008">
                  <c:v>6.1269568750015999</c:v>
                </c:pt>
                <c:pt idx="24009">
                  <c:v>6.1273256250015997</c:v>
                </c:pt>
                <c:pt idx="24010">
                  <c:v>6.1276925000000002</c:v>
                </c:pt>
                <c:pt idx="24011">
                  <c:v>6.1278143750015994</c:v>
                </c:pt>
                <c:pt idx="24012">
                  <c:v>6.1274743750015999</c:v>
                </c:pt>
                <c:pt idx="24013">
                  <c:v>6.1272506250015999</c:v>
                </c:pt>
                <c:pt idx="24014">
                  <c:v>6.1268718750015996</c:v>
                </c:pt>
                <c:pt idx="24015">
                  <c:v>6.1265081250015996</c:v>
                </c:pt>
                <c:pt idx="24016">
                  <c:v>6.1261000000000001</c:v>
                </c:pt>
                <c:pt idx="24017">
                  <c:v>6.1257000000000001</c:v>
                </c:pt>
                <c:pt idx="24018">
                  <c:v>6.1253231250016</c:v>
                </c:pt>
                <c:pt idx="24019">
                  <c:v>6.1249606250015995</c:v>
                </c:pt>
                <c:pt idx="24020">
                  <c:v>6.1245868750015999</c:v>
                </c:pt>
                <c:pt idx="24021">
                  <c:v>6.12426125</c:v>
                </c:pt>
                <c:pt idx="24022">
                  <c:v>6.1238231250016</c:v>
                </c:pt>
                <c:pt idx="24023">
                  <c:v>6.1233506250016001</c:v>
                </c:pt>
                <c:pt idx="24024">
                  <c:v>6.1229618750016002</c:v>
                </c:pt>
                <c:pt idx="24025">
                  <c:v>6.1225906250015996</c:v>
                </c:pt>
                <c:pt idx="24026">
                  <c:v>6.1221550000000002</c:v>
                </c:pt>
                <c:pt idx="24027">
                  <c:v>6.1217931250015996</c:v>
                </c:pt>
                <c:pt idx="24028">
                  <c:v>6.1214387500000003</c:v>
                </c:pt>
                <c:pt idx="24029">
                  <c:v>6.1217643750016002</c:v>
                </c:pt>
                <c:pt idx="24030">
                  <c:v>6.12209</c:v>
                </c:pt>
                <c:pt idx="24031">
                  <c:v>6.1224618750015996</c:v>
                </c:pt>
                <c:pt idx="24032">
                  <c:v>6.1227981250015997</c:v>
                </c:pt>
                <c:pt idx="24033">
                  <c:v>6.1232268750015999</c:v>
                </c:pt>
                <c:pt idx="24034">
                  <c:v>6.1235893750015995</c:v>
                </c:pt>
                <c:pt idx="24035">
                  <c:v>6.1239168750015995</c:v>
                </c:pt>
                <c:pt idx="24036">
                  <c:v>6.1242868750015997</c:v>
                </c:pt>
                <c:pt idx="24037">
                  <c:v>6.1246268750016002</c:v>
                </c:pt>
                <c:pt idx="24038">
                  <c:v>6.1248081250016</c:v>
                </c:pt>
                <c:pt idx="24039">
                  <c:v>6.1244575000000001</c:v>
                </c:pt>
                <c:pt idx="24040">
                  <c:v>6.1240762499999999</c:v>
                </c:pt>
                <c:pt idx="24041">
                  <c:v>6.1237012499999999</c:v>
                </c:pt>
                <c:pt idx="24042">
                  <c:v>6.1232937500000002</c:v>
                </c:pt>
                <c:pt idx="24043">
                  <c:v>6.1226925000000003</c:v>
                </c:pt>
                <c:pt idx="24044">
                  <c:v>6.1220175000000001</c:v>
                </c:pt>
                <c:pt idx="24045">
                  <c:v>6.1213749999999996</c:v>
                </c:pt>
                <c:pt idx="24046">
                  <c:v>6.1208862499999999</c:v>
                </c:pt>
                <c:pt idx="24047">
                  <c:v>6.1204925000000001</c:v>
                </c:pt>
                <c:pt idx="24048">
                  <c:v>6.1201362499999998</c:v>
                </c:pt>
                <c:pt idx="24049">
                  <c:v>6.1197531250015995</c:v>
                </c:pt>
                <c:pt idx="24050">
                  <c:v>6.1193887499999997</c:v>
                </c:pt>
                <c:pt idx="24051">
                  <c:v>6.1190143750015995</c:v>
                </c:pt>
                <c:pt idx="24052">
                  <c:v>6.1186850000000002</c:v>
                </c:pt>
                <c:pt idx="24053">
                  <c:v>6.11834875</c:v>
                </c:pt>
                <c:pt idx="24054">
                  <c:v>6.1182974999999997</c:v>
                </c:pt>
                <c:pt idx="24055">
                  <c:v>6.1185324999999997</c:v>
                </c:pt>
                <c:pt idx="24056">
                  <c:v>6.1187956250015993</c:v>
                </c:pt>
                <c:pt idx="24057">
                  <c:v>6.1192306250015998</c:v>
                </c:pt>
                <c:pt idx="24058">
                  <c:v>6.1196156250015994</c:v>
                </c:pt>
                <c:pt idx="24059">
                  <c:v>6.1200031250015998</c:v>
                </c:pt>
                <c:pt idx="24060">
                  <c:v>6.1203431250015994</c:v>
                </c:pt>
                <c:pt idx="24061">
                  <c:v>6.1207768750015994</c:v>
                </c:pt>
                <c:pt idx="24062">
                  <c:v>6.1211862500000001</c:v>
                </c:pt>
                <c:pt idx="24063">
                  <c:v>6.1216425000000001</c:v>
                </c:pt>
                <c:pt idx="24064">
                  <c:v>6.1219706250015999</c:v>
                </c:pt>
                <c:pt idx="24065">
                  <c:v>6.1223712499999996</c:v>
                </c:pt>
                <c:pt idx="24066">
                  <c:v>6.1227412499999998</c:v>
                </c:pt>
                <c:pt idx="24067">
                  <c:v>6.1230812500000003</c:v>
                </c:pt>
                <c:pt idx="24068">
                  <c:v>6.1234493750015995</c:v>
                </c:pt>
                <c:pt idx="24069">
                  <c:v>6.1238556250015996</c:v>
                </c:pt>
                <c:pt idx="24070">
                  <c:v>6.1242225000000001</c:v>
                </c:pt>
                <c:pt idx="24071">
                  <c:v>6.1245712499999998</c:v>
                </c:pt>
                <c:pt idx="24072">
                  <c:v>6.1246562500000001</c:v>
                </c:pt>
                <c:pt idx="24073">
                  <c:v>6.1243656250015999</c:v>
                </c:pt>
                <c:pt idx="24074">
                  <c:v>6.1240343750015995</c:v>
                </c:pt>
                <c:pt idx="24075">
                  <c:v>6.1236593750015995</c:v>
                </c:pt>
                <c:pt idx="24076">
                  <c:v>6.1232793750015997</c:v>
                </c:pt>
                <c:pt idx="24077">
                  <c:v>6.1229543750015996</c:v>
                </c:pt>
                <c:pt idx="24078">
                  <c:v>6.1225287499999999</c:v>
                </c:pt>
                <c:pt idx="24079">
                  <c:v>6.1219812500000002</c:v>
                </c:pt>
                <c:pt idx="24080">
                  <c:v>6.1215725000000001</c:v>
                </c:pt>
                <c:pt idx="24081">
                  <c:v>6.1210481250016002</c:v>
                </c:pt>
                <c:pt idx="24082">
                  <c:v>6.1205056250015994</c:v>
                </c:pt>
                <c:pt idx="24083">
                  <c:v>6.1199775000000001</c:v>
                </c:pt>
                <c:pt idx="24084">
                  <c:v>6.1195124999999999</c:v>
                </c:pt>
                <c:pt idx="24085">
                  <c:v>6.1191374999999999</c:v>
                </c:pt>
                <c:pt idx="24086">
                  <c:v>6.1185556250015996</c:v>
                </c:pt>
                <c:pt idx="24087">
                  <c:v>6.1181637499999999</c:v>
                </c:pt>
                <c:pt idx="24088">
                  <c:v>6.1177875000000004</c:v>
                </c:pt>
                <c:pt idx="24089">
                  <c:v>6.1173824999999997</c:v>
                </c:pt>
                <c:pt idx="24090">
                  <c:v>6.1168750000000003</c:v>
                </c:pt>
                <c:pt idx="24091">
                  <c:v>6.1163768750015999</c:v>
                </c:pt>
                <c:pt idx="24092">
                  <c:v>6.1158518750016002</c:v>
                </c:pt>
                <c:pt idx="24093">
                  <c:v>6.1153000000000004</c:v>
                </c:pt>
                <c:pt idx="24094">
                  <c:v>6.1146874999999996</c:v>
                </c:pt>
                <c:pt idx="24095">
                  <c:v>6.1141556250016</c:v>
                </c:pt>
                <c:pt idx="24096">
                  <c:v>6.1137387500000004</c:v>
                </c:pt>
                <c:pt idx="24097">
                  <c:v>6.1133300000000004</c:v>
                </c:pt>
                <c:pt idx="24098">
                  <c:v>6.1129100000000003</c:v>
                </c:pt>
                <c:pt idx="24099">
                  <c:v>6.1125049999999996</c:v>
                </c:pt>
                <c:pt idx="24100">
                  <c:v>6.1119337500000004</c:v>
                </c:pt>
                <c:pt idx="24101">
                  <c:v>6.1113412499999997</c:v>
                </c:pt>
                <c:pt idx="24102">
                  <c:v>6.1109487500000004</c:v>
                </c:pt>
                <c:pt idx="24103">
                  <c:v>6.1105631250016001</c:v>
                </c:pt>
                <c:pt idx="24104">
                  <c:v>6.1101656250016001</c:v>
                </c:pt>
                <c:pt idx="24105">
                  <c:v>6.1101099999999997</c:v>
                </c:pt>
                <c:pt idx="24106">
                  <c:v>6.1104543750015994</c:v>
                </c:pt>
                <c:pt idx="24107">
                  <c:v>6.1108793750016002</c:v>
                </c:pt>
                <c:pt idx="24108">
                  <c:v>6.1112293750015994</c:v>
                </c:pt>
                <c:pt idx="24109">
                  <c:v>6.1115587500000004</c:v>
                </c:pt>
                <c:pt idx="24110">
                  <c:v>6.1119356250015997</c:v>
                </c:pt>
                <c:pt idx="24111">
                  <c:v>6.1123037499999997</c:v>
                </c:pt>
                <c:pt idx="24112">
                  <c:v>6.1127618750016</c:v>
                </c:pt>
                <c:pt idx="24113">
                  <c:v>6.1131099999999998</c:v>
                </c:pt>
                <c:pt idx="24114">
                  <c:v>6.1135168750015998</c:v>
                </c:pt>
                <c:pt idx="24115">
                  <c:v>6.1139168750015997</c:v>
                </c:pt>
                <c:pt idx="24116">
                  <c:v>6.1143074999999998</c:v>
                </c:pt>
                <c:pt idx="24117">
                  <c:v>6.1147600000000004</c:v>
                </c:pt>
                <c:pt idx="24118">
                  <c:v>6.1151768750016</c:v>
                </c:pt>
                <c:pt idx="24119">
                  <c:v>6.1155981250015996</c:v>
                </c:pt>
                <c:pt idx="24120">
                  <c:v>6.11597875</c:v>
                </c:pt>
                <c:pt idx="24121">
                  <c:v>6.1163049999999997</c:v>
                </c:pt>
                <c:pt idx="24122">
                  <c:v>6.1163337499999999</c:v>
                </c:pt>
                <c:pt idx="24123">
                  <c:v>6.1165250000000002</c:v>
                </c:pt>
                <c:pt idx="24124">
                  <c:v>6.1161050000000001</c:v>
                </c:pt>
                <c:pt idx="24125">
                  <c:v>6.1156699999999997</c:v>
                </c:pt>
                <c:pt idx="24126">
                  <c:v>6.1153012499999999</c:v>
                </c:pt>
                <c:pt idx="24127">
                  <c:v>6.1149568750015995</c:v>
                </c:pt>
                <c:pt idx="24128">
                  <c:v>6.1145981250016002</c:v>
                </c:pt>
                <c:pt idx="24129">
                  <c:v>6.1143381250016002</c:v>
                </c:pt>
                <c:pt idx="24130">
                  <c:v>6.1140081250015994</c:v>
                </c:pt>
                <c:pt idx="24131">
                  <c:v>6.1136737500000002</c:v>
                </c:pt>
                <c:pt idx="24132">
                  <c:v>6.1133368750015995</c:v>
                </c:pt>
                <c:pt idx="24133">
                  <c:v>6.1130025000000003</c:v>
                </c:pt>
                <c:pt idx="24134">
                  <c:v>6.1126181250015996</c:v>
                </c:pt>
                <c:pt idx="24135">
                  <c:v>6.1122643750016001</c:v>
                </c:pt>
                <c:pt idx="24136">
                  <c:v>6.1119168750016</c:v>
                </c:pt>
                <c:pt idx="24137">
                  <c:v>6.1115881250015995</c:v>
                </c:pt>
                <c:pt idx="24138">
                  <c:v>6.1119325</c:v>
                </c:pt>
                <c:pt idx="24139">
                  <c:v>6.1122006250015994</c:v>
                </c:pt>
                <c:pt idx="24140">
                  <c:v>6.1118418750016001</c:v>
                </c:pt>
                <c:pt idx="24141">
                  <c:v>6.1118806250016</c:v>
                </c:pt>
                <c:pt idx="24142">
                  <c:v>6.1122856250015998</c:v>
                </c:pt>
                <c:pt idx="24143">
                  <c:v>6.1126562499999997</c:v>
                </c:pt>
                <c:pt idx="24144">
                  <c:v>6.1130881250015996</c:v>
                </c:pt>
                <c:pt idx="24145">
                  <c:v>6.1134449999999996</c:v>
                </c:pt>
                <c:pt idx="24146">
                  <c:v>6.1137775000000003</c:v>
                </c:pt>
                <c:pt idx="24147">
                  <c:v>6.1141081250016001</c:v>
                </c:pt>
                <c:pt idx="24148">
                  <c:v>6.1145206250015995</c:v>
                </c:pt>
                <c:pt idx="24149">
                  <c:v>6.1149837500000004</c:v>
                </c:pt>
                <c:pt idx="24150">
                  <c:v>6.1154549999999999</c:v>
                </c:pt>
                <c:pt idx="24151">
                  <c:v>6.1158762500000003</c:v>
                </c:pt>
                <c:pt idx="24152">
                  <c:v>6.1162725</c:v>
                </c:pt>
                <c:pt idx="24153">
                  <c:v>6.1166993750016001</c:v>
                </c:pt>
                <c:pt idx="24154">
                  <c:v>6.1170499999999999</c:v>
                </c:pt>
                <c:pt idx="24155">
                  <c:v>6.1174575000000004</c:v>
                </c:pt>
                <c:pt idx="24156">
                  <c:v>6.1177781250015997</c:v>
                </c:pt>
                <c:pt idx="24157">
                  <c:v>6.1181925000000001</c:v>
                </c:pt>
                <c:pt idx="24158">
                  <c:v>6.1178893750015995</c:v>
                </c:pt>
                <c:pt idx="24159">
                  <c:v>6.1175631250015998</c:v>
                </c:pt>
                <c:pt idx="24160">
                  <c:v>6.1171300000000004</c:v>
                </c:pt>
                <c:pt idx="24161">
                  <c:v>6.1167868750015995</c:v>
                </c:pt>
                <c:pt idx="24162">
                  <c:v>6.11640125</c:v>
                </c:pt>
                <c:pt idx="24163">
                  <c:v>6.1159393750015996</c:v>
                </c:pt>
                <c:pt idx="24164">
                  <c:v>6.1156131250015999</c:v>
                </c:pt>
                <c:pt idx="24165">
                  <c:v>6.1151243750016002</c:v>
                </c:pt>
                <c:pt idx="24166">
                  <c:v>6.1145006250015994</c:v>
                </c:pt>
                <c:pt idx="24167">
                  <c:v>6.1139968750015994</c:v>
                </c:pt>
                <c:pt idx="24168">
                  <c:v>6.1136074999999996</c:v>
                </c:pt>
                <c:pt idx="24169">
                  <c:v>6.1132656250016</c:v>
                </c:pt>
                <c:pt idx="24170">
                  <c:v>6.1128381250016002</c:v>
                </c:pt>
                <c:pt idx="24171">
                  <c:v>6.1124431250016</c:v>
                </c:pt>
                <c:pt idx="24172">
                  <c:v>6.1120299999999999</c:v>
                </c:pt>
                <c:pt idx="24173">
                  <c:v>6.111675</c:v>
                </c:pt>
                <c:pt idx="24174">
                  <c:v>6.1112931250016</c:v>
                </c:pt>
                <c:pt idx="24175">
                  <c:v>6.1108287499999996</c:v>
                </c:pt>
                <c:pt idx="24176">
                  <c:v>6.1104975000000001</c:v>
                </c:pt>
                <c:pt idx="24177">
                  <c:v>6.1101668750015996</c:v>
                </c:pt>
                <c:pt idx="24178">
                  <c:v>6.1105049999999999</c:v>
                </c:pt>
                <c:pt idx="24179">
                  <c:v>6.11086375</c:v>
                </c:pt>
                <c:pt idx="24180">
                  <c:v>6.1112237499999997</c:v>
                </c:pt>
                <c:pt idx="24181">
                  <c:v>6.1117043750016</c:v>
                </c:pt>
                <c:pt idx="24182">
                  <c:v>6.1121506250015996</c:v>
                </c:pt>
                <c:pt idx="24183">
                  <c:v>6.1124806250015995</c:v>
                </c:pt>
                <c:pt idx="24184">
                  <c:v>6.1128274999999999</c:v>
                </c:pt>
                <c:pt idx="24185">
                  <c:v>6.1131500000000001</c:v>
                </c:pt>
                <c:pt idx="24186">
                  <c:v>6.1127706250016001</c:v>
                </c:pt>
                <c:pt idx="24187">
                  <c:v>6.1124268750016002</c:v>
                </c:pt>
                <c:pt idx="24188">
                  <c:v>6.1120599999999996</c:v>
                </c:pt>
                <c:pt idx="24189">
                  <c:v>6.1116025</c:v>
                </c:pt>
                <c:pt idx="24190">
                  <c:v>6.1110899999999999</c:v>
                </c:pt>
                <c:pt idx="24191">
                  <c:v>6.1105574999999996</c:v>
                </c:pt>
                <c:pt idx="24192">
                  <c:v>6.1100106250015997</c:v>
                </c:pt>
                <c:pt idx="24193">
                  <c:v>6.1095562499999998</c:v>
                </c:pt>
                <c:pt idx="24194">
                  <c:v>6.1091862499999996</c:v>
                </c:pt>
                <c:pt idx="24195">
                  <c:v>6.1087125000000002</c:v>
                </c:pt>
                <c:pt idx="24196">
                  <c:v>6.1083074999999996</c:v>
                </c:pt>
                <c:pt idx="24197">
                  <c:v>6.10865875</c:v>
                </c:pt>
                <c:pt idx="24198">
                  <c:v>6.1090993750016001</c:v>
                </c:pt>
                <c:pt idx="24199">
                  <c:v>6.1094881250016</c:v>
                </c:pt>
                <c:pt idx="24200">
                  <c:v>6.1098125000000003</c:v>
                </c:pt>
                <c:pt idx="24201">
                  <c:v>6.1099862500000004</c:v>
                </c:pt>
                <c:pt idx="24202">
                  <c:v>6.1103143750015994</c:v>
                </c:pt>
                <c:pt idx="24203">
                  <c:v>6.1099593750015995</c:v>
                </c:pt>
                <c:pt idx="24204">
                  <c:v>6.1094999999999997</c:v>
                </c:pt>
                <c:pt idx="24205">
                  <c:v>6.1090431250016</c:v>
                </c:pt>
                <c:pt idx="24206">
                  <c:v>6.1087187500000004</c:v>
                </c:pt>
                <c:pt idx="24207">
                  <c:v>6.1083156250016</c:v>
                </c:pt>
                <c:pt idx="24208">
                  <c:v>6.1078331250015996</c:v>
                </c:pt>
                <c:pt idx="24209">
                  <c:v>6.1073449999999996</c:v>
                </c:pt>
                <c:pt idx="24210">
                  <c:v>6.1068637499999996</c:v>
                </c:pt>
                <c:pt idx="24211">
                  <c:v>6.1064156250016</c:v>
                </c:pt>
                <c:pt idx="24212">
                  <c:v>6.1058837500000003</c:v>
                </c:pt>
                <c:pt idx="24213">
                  <c:v>6.1054000000000004</c:v>
                </c:pt>
                <c:pt idx="24214">
                  <c:v>6.1050125</c:v>
                </c:pt>
                <c:pt idx="24215">
                  <c:v>6.1046306250016</c:v>
                </c:pt>
                <c:pt idx="24216">
                  <c:v>6.1042381250015998</c:v>
                </c:pt>
                <c:pt idx="24217">
                  <c:v>6.1039012499999998</c:v>
                </c:pt>
                <c:pt idx="24218">
                  <c:v>6.1035006250016002</c:v>
                </c:pt>
                <c:pt idx="24219">
                  <c:v>6.1031131250015997</c:v>
                </c:pt>
                <c:pt idx="24220">
                  <c:v>6.1027193750016</c:v>
                </c:pt>
                <c:pt idx="24221">
                  <c:v>6.10232625</c:v>
                </c:pt>
                <c:pt idx="24222">
                  <c:v>6.1022125000000003</c:v>
                </c:pt>
                <c:pt idx="24223">
                  <c:v>6.1018431250015999</c:v>
                </c:pt>
                <c:pt idx="24224">
                  <c:v>6.1020618750016</c:v>
                </c:pt>
                <c:pt idx="24225">
                  <c:v>6.1023899999999998</c:v>
                </c:pt>
                <c:pt idx="24226">
                  <c:v>6.1027662500000002</c:v>
                </c:pt>
                <c:pt idx="24227">
                  <c:v>6.1031187500000001</c:v>
                </c:pt>
                <c:pt idx="24228">
                  <c:v>6.1034875</c:v>
                </c:pt>
                <c:pt idx="24229">
                  <c:v>6.1038275000000004</c:v>
                </c:pt>
                <c:pt idx="24230">
                  <c:v>6.1041699999999999</c:v>
                </c:pt>
                <c:pt idx="24231">
                  <c:v>6.1045706250015996</c:v>
                </c:pt>
                <c:pt idx="24232">
                  <c:v>6.1049362499999997</c:v>
                </c:pt>
                <c:pt idx="24233">
                  <c:v>6.1051087500000003</c:v>
                </c:pt>
                <c:pt idx="24234">
                  <c:v>6.1047293750015994</c:v>
                </c:pt>
                <c:pt idx="24235">
                  <c:v>6.1043925000000003</c:v>
                </c:pt>
                <c:pt idx="24236">
                  <c:v>6.1041650000000001</c:v>
                </c:pt>
                <c:pt idx="24237">
                  <c:v>6.1044693750015995</c:v>
                </c:pt>
                <c:pt idx="24238">
                  <c:v>6.1048037500000003</c:v>
                </c:pt>
                <c:pt idx="24239">
                  <c:v>6.1046431250015996</c:v>
                </c:pt>
                <c:pt idx="24240">
                  <c:v>6.1043143750016</c:v>
                </c:pt>
                <c:pt idx="24241">
                  <c:v>6.1045343750015997</c:v>
                </c:pt>
                <c:pt idx="24242">
                  <c:v>6.104095</c:v>
                </c:pt>
                <c:pt idx="24243">
                  <c:v>6.1037224999999999</c:v>
                </c:pt>
                <c:pt idx="24244">
                  <c:v>6.1033356250016002</c:v>
                </c:pt>
                <c:pt idx="24245">
                  <c:v>6.1029387499999999</c:v>
                </c:pt>
                <c:pt idx="24246">
                  <c:v>6.1025193750015996</c:v>
                </c:pt>
                <c:pt idx="24247">
                  <c:v>6.1021231250015999</c:v>
                </c:pt>
                <c:pt idx="24248">
                  <c:v>6.1017900000000003</c:v>
                </c:pt>
                <c:pt idx="24249">
                  <c:v>6.1013662499999999</c:v>
                </c:pt>
                <c:pt idx="24250">
                  <c:v>6.1010168750015996</c:v>
                </c:pt>
                <c:pt idx="24251">
                  <c:v>6.1008968750015997</c:v>
                </c:pt>
                <c:pt idx="24252">
                  <c:v>6.1005706250016001</c:v>
                </c:pt>
                <c:pt idx="24253">
                  <c:v>6.1003425</c:v>
                </c:pt>
                <c:pt idx="24254">
                  <c:v>6.1006443750015995</c:v>
                </c:pt>
                <c:pt idx="24255">
                  <c:v>6.1009874999999996</c:v>
                </c:pt>
                <c:pt idx="24256">
                  <c:v>6.1014324999999996</c:v>
                </c:pt>
                <c:pt idx="24257">
                  <c:v>6.1017806250015996</c:v>
                </c:pt>
                <c:pt idx="24258">
                  <c:v>6.1021650000000003</c:v>
                </c:pt>
                <c:pt idx="24259">
                  <c:v>6.1025931250015999</c:v>
                </c:pt>
                <c:pt idx="24260">
                  <c:v>6.1029843750015997</c:v>
                </c:pt>
                <c:pt idx="24261">
                  <c:v>6.1033656250016</c:v>
                </c:pt>
                <c:pt idx="24262">
                  <c:v>6.1038174999999999</c:v>
                </c:pt>
                <c:pt idx="24263">
                  <c:v>6.1039768750015995</c:v>
                </c:pt>
                <c:pt idx="24264">
                  <c:v>6.1043568750016002</c:v>
                </c:pt>
                <c:pt idx="24265">
                  <c:v>6.1047506250015999</c:v>
                </c:pt>
                <c:pt idx="24266">
                  <c:v>6.1047518750015994</c:v>
                </c:pt>
                <c:pt idx="24267">
                  <c:v>6.1043462499999999</c:v>
                </c:pt>
                <c:pt idx="24268">
                  <c:v>6.1039599999999998</c:v>
                </c:pt>
                <c:pt idx="24269">
                  <c:v>6.1036312500000003</c:v>
                </c:pt>
                <c:pt idx="24270">
                  <c:v>6.1032868750015998</c:v>
                </c:pt>
                <c:pt idx="24271">
                  <c:v>6.1028168750015999</c:v>
                </c:pt>
                <c:pt idx="24272">
                  <c:v>6.1024306250015998</c:v>
                </c:pt>
                <c:pt idx="24273">
                  <c:v>6.1019062499999999</c:v>
                </c:pt>
                <c:pt idx="24274">
                  <c:v>6.1015762499999999</c:v>
                </c:pt>
                <c:pt idx="24275">
                  <c:v>6.1012025000000003</c:v>
                </c:pt>
                <c:pt idx="24276">
                  <c:v>6.1007737500000001</c:v>
                </c:pt>
                <c:pt idx="24277">
                  <c:v>6.1004262499999999</c:v>
                </c:pt>
                <c:pt idx="24278">
                  <c:v>6.0999443750015994</c:v>
                </c:pt>
                <c:pt idx="24279">
                  <c:v>6.0994975</c:v>
                </c:pt>
                <c:pt idx="24280">
                  <c:v>6.0990218750015996</c:v>
                </c:pt>
                <c:pt idx="24281">
                  <c:v>6.0986156250015995</c:v>
                </c:pt>
                <c:pt idx="24282">
                  <c:v>6.0982200000000004</c:v>
                </c:pt>
                <c:pt idx="24283">
                  <c:v>6.0978187500000001</c:v>
                </c:pt>
                <c:pt idx="24284">
                  <c:v>6.0974975000000002</c:v>
                </c:pt>
                <c:pt idx="24285">
                  <c:v>6.0971756250015998</c:v>
                </c:pt>
                <c:pt idx="24286">
                  <c:v>6.0964656250016001</c:v>
                </c:pt>
                <c:pt idx="24287">
                  <c:v>6.0958837499999996</c:v>
                </c:pt>
                <c:pt idx="24288">
                  <c:v>6.0954456250015996</c:v>
                </c:pt>
                <c:pt idx="24289">
                  <c:v>6.0950325000000003</c:v>
                </c:pt>
                <c:pt idx="24290">
                  <c:v>6.0945281250015997</c:v>
                </c:pt>
                <c:pt idx="24291">
                  <c:v>6.0941731250015998</c:v>
                </c:pt>
                <c:pt idx="24292">
                  <c:v>6.0938293750015999</c:v>
                </c:pt>
                <c:pt idx="24293">
                  <c:v>6.0934331250015994</c:v>
                </c:pt>
                <c:pt idx="24294">
                  <c:v>6.0929487499999997</c:v>
                </c:pt>
                <c:pt idx="24295">
                  <c:v>6.0926181250016</c:v>
                </c:pt>
                <c:pt idx="24296">
                  <c:v>6.0921756250015999</c:v>
                </c:pt>
                <c:pt idx="24297">
                  <c:v>6.0917137500000003</c:v>
                </c:pt>
                <c:pt idx="24298">
                  <c:v>6.0913025000000003</c:v>
                </c:pt>
                <c:pt idx="24299">
                  <c:v>6.0907987500000003</c:v>
                </c:pt>
                <c:pt idx="24300">
                  <c:v>6.0902906250015993</c:v>
                </c:pt>
                <c:pt idx="24301">
                  <c:v>6.0897474999999996</c:v>
                </c:pt>
                <c:pt idx="24302">
                  <c:v>6.0892137499999999</c:v>
                </c:pt>
                <c:pt idx="24303">
                  <c:v>6.0887506250015999</c:v>
                </c:pt>
                <c:pt idx="24304">
                  <c:v>6.0883612500000002</c:v>
                </c:pt>
                <c:pt idx="24305">
                  <c:v>6.0879981250016</c:v>
                </c:pt>
                <c:pt idx="24306">
                  <c:v>6.0876337500000002</c:v>
                </c:pt>
                <c:pt idx="24307">
                  <c:v>6.0873093750015999</c:v>
                </c:pt>
                <c:pt idx="24308">
                  <c:v>6.0872968750015994</c:v>
                </c:pt>
                <c:pt idx="24309">
                  <c:v>6.0876537500000003</c:v>
                </c:pt>
                <c:pt idx="24310">
                  <c:v>6.0880387499999999</c:v>
                </c:pt>
                <c:pt idx="24311">
                  <c:v>6.0884175000000003</c:v>
                </c:pt>
                <c:pt idx="24312">
                  <c:v>6.0888006250015998</c:v>
                </c:pt>
                <c:pt idx="24313">
                  <c:v>6.0891343750016</c:v>
                </c:pt>
                <c:pt idx="24314">
                  <c:v>6.0894893750015999</c:v>
                </c:pt>
                <c:pt idx="24315">
                  <c:v>6.0898137500000002</c:v>
                </c:pt>
                <c:pt idx="24316">
                  <c:v>6.0901756250016001</c:v>
                </c:pt>
                <c:pt idx="24317">
                  <c:v>6.0906549999999999</c:v>
                </c:pt>
                <c:pt idx="24318">
                  <c:v>6.0911418750015995</c:v>
                </c:pt>
                <c:pt idx="24319">
                  <c:v>6.0915193750015995</c:v>
                </c:pt>
                <c:pt idx="24320">
                  <c:v>6.0919412499999996</c:v>
                </c:pt>
                <c:pt idx="24321">
                  <c:v>6.0923093750015997</c:v>
                </c:pt>
                <c:pt idx="24322">
                  <c:v>6.0927468750016001</c:v>
                </c:pt>
                <c:pt idx="24323">
                  <c:v>6.0931787499999999</c:v>
                </c:pt>
                <c:pt idx="24324">
                  <c:v>6.0935537499999999</c:v>
                </c:pt>
                <c:pt idx="24325">
                  <c:v>6.0932062499999997</c:v>
                </c:pt>
                <c:pt idx="24326">
                  <c:v>6.0929231250016</c:v>
                </c:pt>
                <c:pt idx="24327">
                  <c:v>6.0926487500000004</c:v>
                </c:pt>
                <c:pt idx="24328">
                  <c:v>6.0926631250016001</c:v>
                </c:pt>
                <c:pt idx="24329">
                  <c:v>6.0923337499999999</c:v>
                </c:pt>
                <c:pt idx="24330">
                  <c:v>6.0919812499999999</c:v>
                </c:pt>
                <c:pt idx="24331">
                  <c:v>6.0915756250015995</c:v>
                </c:pt>
                <c:pt idx="24332">
                  <c:v>6.0911556250015995</c:v>
                </c:pt>
                <c:pt idx="24333">
                  <c:v>6.0907568750015999</c:v>
                </c:pt>
                <c:pt idx="24334">
                  <c:v>6.0903493750016002</c:v>
                </c:pt>
                <c:pt idx="24335">
                  <c:v>6.0897693750016</c:v>
                </c:pt>
                <c:pt idx="24336">
                  <c:v>6.0892831250016002</c:v>
                </c:pt>
                <c:pt idx="24337">
                  <c:v>6.0887562500000003</c:v>
                </c:pt>
                <c:pt idx="24338">
                  <c:v>6.0882843750015994</c:v>
                </c:pt>
                <c:pt idx="24339">
                  <c:v>6.0878218750016</c:v>
                </c:pt>
                <c:pt idx="24340">
                  <c:v>6.0873274999999998</c:v>
                </c:pt>
                <c:pt idx="24341">
                  <c:v>6.0869331250015994</c:v>
                </c:pt>
                <c:pt idx="24342">
                  <c:v>6.0865375000000004</c:v>
                </c:pt>
                <c:pt idx="24343">
                  <c:v>6.0861893750015996</c:v>
                </c:pt>
                <c:pt idx="24344">
                  <c:v>6.0858231250015997</c:v>
                </c:pt>
                <c:pt idx="24345">
                  <c:v>6.0854637499999997</c:v>
                </c:pt>
                <c:pt idx="24346">
                  <c:v>6.0850987500000002</c:v>
                </c:pt>
                <c:pt idx="24347">
                  <c:v>6.0850949999999999</c:v>
                </c:pt>
                <c:pt idx="24348">
                  <c:v>6.0854356250016002</c:v>
                </c:pt>
                <c:pt idx="24349">
                  <c:v>6.0853737499999996</c:v>
                </c:pt>
                <c:pt idx="24350">
                  <c:v>6.08571375</c:v>
                </c:pt>
                <c:pt idx="24351">
                  <c:v>6.0860493750015996</c:v>
                </c:pt>
                <c:pt idx="24352">
                  <c:v>6.0856168750016</c:v>
                </c:pt>
                <c:pt idx="24353">
                  <c:v>6.08515125</c:v>
                </c:pt>
                <c:pt idx="24354">
                  <c:v>6.0846793750015999</c:v>
                </c:pt>
                <c:pt idx="24355">
                  <c:v>6.0842681250016</c:v>
                </c:pt>
                <c:pt idx="24356">
                  <c:v>6.0839081250015994</c:v>
                </c:pt>
                <c:pt idx="24357">
                  <c:v>6.0835150000000002</c:v>
                </c:pt>
                <c:pt idx="24358">
                  <c:v>6.0835868750015996</c:v>
                </c:pt>
                <c:pt idx="24359">
                  <c:v>6.0832212500000002</c:v>
                </c:pt>
                <c:pt idx="24360">
                  <c:v>6.0828281250015994</c:v>
                </c:pt>
                <c:pt idx="24361">
                  <c:v>6.0824906250015998</c:v>
                </c:pt>
                <c:pt idx="24362">
                  <c:v>6.0821300000000003</c:v>
                </c:pt>
                <c:pt idx="24363">
                  <c:v>6.0824856250015999</c:v>
                </c:pt>
                <c:pt idx="24364">
                  <c:v>6.0828331250016001</c:v>
                </c:pt>
                <c:pt idx="24365">
                  <c:v>6.0832018750015999</c:v>
                </c:pt>
                <c:pt idx="24366">
                  <c:v>6.083685</c:v>
                </c:pt>
                <c:pt idx="24367">
                  <c:v>6.0840949999999996</c:v>
                </c:pt>
                <c:pt idx="24368">
                  <c:v>6.0844300000000002</c:v>
                </c:pt>
                <c:pt idx="24369">
                  <c:v>6.0847893750016002</c:v>
                </c:pt>
                <c:pt idx="24370">
                  <c:v>6.0851550000000003</c:v>
                </c:pt>
                <c:pt idx="24371">
                  <c:v>6.0856275000000002</c:v>
                </c:pt>
                <c:pt idx="24372">
                  <c:v>6.0860599999999998</c:v>
                </c:pt>
                <c:pt idx="24373">
                  <c:v>6.0864931250016001</c:v>
                </c:pt>
                <c:pt idx="24374">
                  <c:v>6.0869825000000004</c:v>
                </c:pt>
                <c:pt idx="24375">
                  <c:v>6.0874106250016</c:v>
                </c:pt>
                <c:pt idx="24376">
                  <c:v>6.0878750000000004</c:v>
                </c:pt>
                <c:pt idx="24377">
                  <c:v>6.0882681250015995</c:v>
                </c:pt>
                <c:pt idx="24378">
                  <c:v>6.0886149999999999</c:v>
                </c:pt>
                <c:pt idx="24379">
                  <c:v>6.0881931250015997</c:v>
                </c:pt>
                <c:pt idx="24380">
                  <c:v>6.0877724999999998</c:v>
                </c:pt>
                <c:pt idx="24381">
                  <c:v>6.0873787500000001</c:v>
                </c:pt>
                <c:pt idx="24382">
                  <c:v>6.0870268750015999</c:v>
                </c:pt>
                <c:pt idx="24383">
                  <c:v>6.0866662500000004</c:v>
                </c:pt>
                <c:pt idx="24384">
                  <c:v>6.0862125000000002</c:v>
                </c:pt>
                <c:pt idx="24385">
                  <c:v>6.0857349999999997</c:v>
                </c:pt>
                <c:pt idx="24386">
                  <c:v>6.0853943750015995</c:v>
                </c:pt>
                <c:pt idx="24387">
                  <c:v>6.0850043750016001</c:v>
                </c:pt>
                <c:pt idx="24388">
                  <c:v>6.0853343750016</c:v>
                </c:pt>
                <c:pt idx="24389">
                  <c:v>6.0856700000000004</c:v>
                </c:pt>
                <c:pt idx="24390">
                  <c:v>6.0859924999999997</c:v>
                </c:pt>
                <c:pt idx="24391">
                  <c:v>6.0863131250015998</c:v>
                </c:pt>
                <c:pt idx="24392">
                  <c:v>6.0867993750015996</c:v>
                </c:pt>
                <c:pt idx="24393">
                  <c:v>6.0871525000000002</c:v>
                </c:pt>
                <c:pt idx="24394">
                  <c:v>6.087485</c:v>
                </c:pt>
                <c:pt idx="24395">
                  <c:v>6.0878418750016001</c:v>
                </c:pt>
                <c:pt idx="24396">
                  <c:v>6.0877837499999998</c:v>
                </c:pt>
                <c:pt idx="24397">
                  <c:v>6.0874525000000004</c:v>
                </c:pt>
                <c:pt idx="24398">
                  <c:v>6.0871168750016</c:v>
                </c:pt>
                <c:pt idx="24399">
                  <c:v>6.0866181250015998</c:v>
                </c:pt>
                <c:pt idx="24400">
                  <c:v>6.0858512500000002</c:v>
                </c:pt>
                <c:pt idx="24401">
                  <c:v>6.0853493750015994</c:v>
                </c:pt>
                <c:pt idx="24402">
                  <c:v>6.0847274999999996</c:v>
                </c:pt>
                <c:pt idx="24403">
                  <c:v>6.0841212499999999</c:v>
                </c:pt>
                <c:pt idx="24404">
                  <c:v>6.0835499999999998</c:v>
                </c:pt>
                <c:pt idx="24405">
                  <c:v>6.0830006250016</c:v>
                </c:pt>
                <c:pt idx="24406">
                  <c:v>6.0824718750016</c:v>
                </c:pt>
                <c:pt idx="24407">
                  <c:v>6.0818874999999997</c:v>
                </c:pt>
                <c:pt idx="24408">
                  <c:v>6.0813993750015998</c:v>
                </c:pt>
                <c:pt idx="24409">
                  <c:v>6.0809237500000002</c:v>
                </c:pt>
                <c:pt idx="24410">
                  <c:v>6.08060125</c:v>
                </c:pt>
                <c:pt idx="24411">
                  <c:v>6.0801012500000002</c:v>
                </c:pt>
                <c:pt idx="24412">
                  <c:v>6.0796437499999998</c:v>
                </c:pt>
                <c:pt idx="24413">
                  <c:v>6.0790993750015998</c:v>
                </c:pt>
                <c:pt idx="24414">
                  <c:v>6.0784837500000002</c:v>
                </c:pt>
                <c:pt idx="24415">
                  <c:v>6.0779087499999997</c:v>
                </c:pt>
                <c:pt idx="24416">
                  <c:v>6.0773243750015995</c:v>
                </c:pt>
                <c:pt idx="24417">
                  <c:v>6.0768050000000002</c:v>
                </c:pt>
                <c:pt idx="24418">
                  <c:v>6.07644875</c:v>
                </c:pt>
                <c:pt idx="24419">
                  <c:v>6.0760937500000001</c:v>
                </c:pt>
                <c:pt idx="24420">
                  <c:v>6.0764449999999997</c:v>
                </c:pt>
                <c:pt idx="24421">
                  <c:v>6.0768631250015996</c:v>
                </c:pt>
                <c:pt idx="24422">
                  <c:v>6.0773487499999996</c:v>
                </c:pt>
                <c:pt idx="24423">
                  <c:v>6.0777675000000002</c:v>
                </c:pt>
                <c:pt idx="24424">
                  <c:v>6.0781700000000001</c:v>
                </c:pt>
                <c:pt idx="24425">
                  <c:v>6.0784900000000004</c:v>
                </c:pt>
                <c:pt idx="24426">
                  <c:v>6.0788237499999997</c:v>
                </c:pt>
                <c:pt idx="24427">
                  <c:v>6.0791512499999998</c:v>
                </c:pt>
                <c:pt idx="24428">
                  <c:v>6.0795062499999997</c:v>
                </c:pt>
                <c:pt idx="24429">
                  <c:v>6.07991875</c:v>
                </c:pt>
                <c:pt idx="24430">
                  <c:v>6.0804099999999996</c:v>
                </c:pt>
                <c:pt idx="24431">
                  <c:v>6.0807656250016002</c:v>
                </c:pt>
                <c:pt idx="24432">
                  <c:v>6.0812162499999998</c:v>
                </c:pt>
                <c:pt idx="24433">
                  <c:v>6.0815918750015996</c:v>
                </c:pt>
                <c:pt idx="24434">
                  <c:v>6.0812187499999997</c:v>
                </c:pt>
                <c:pt idx="24435">
                  <c:v>6.0808881250016</c:v>
                </c:pt>
                <c:pt idx="24436">
                  <c:v>6.0805562499999999</c:v>
                </c:pt>
                <c:pt idx="24437">
                  <c:v>6.0809375000000001</c:v>
                </c:pt>
                <c:pt idx="24438">
                  <c:v>6.0812668750015995</c:v>
                </c:pt>
                <c:pt idx="24439">
                  <c:v>6.0815937499999997</c:v>
                </c:pt>
                <c:pt idx="24440">
                  <c:v>6.0820400000000001</c:v>
                </c:pt>
                <c:pt idx="24441">
                  <c:v>6.0821268750015998</c:v>
                </c:pt>
                <c:pt idx="24442">
                  <c:v>6.0825256250016002</c:v>
                </c:pt>
                <c:pt idx="24443">
                  <c:v>6.0828974999999996</c:v>
                </c:pt>
                <c:pt idx="24444">
                  <c:v>6.0832518750015998</c:v>
                </c:pt>
                <c:pt idx="24445">
                  <c:v>6.0836837499999996</c:v>
                </c:pt>
                <c:pt idx="24446">
                  <c:v>6.0840424999999998</c:v>
                </c:pt>
                <c:pt idx="24447">
                  <c:v>6.0842768750016001</c:v>
                </c:pt>
                <c:pt idx="24448">
                  <c:v>6.0839281250015995</c:v>
                </c:pt>
                <c:pt idx="24449">
                  <c:v>6.0834406250016002</c:v>
                </c:pt>
                <c:pt idx="24450">
                  <c:v>6.0830399999999996</c:v>
                </c:pt>
                <c:pt idx="24451">
                  <c:v>6.0826062500000004</c:v>
                </c:pt>
                <c:pt idx="24452">
                  <c:v>6.0820999999999996</c:v>
                </c:pt>
                <c:pt idx="24453">
                  <c:v>6.0817718750015999</c:v>
                </c:pt>
                <c:pt idx="24454">
                  <c:v>6.0814131250015997</c:v>
                </c:pt>
                <c:pt idx="24455">
                  <c:v>6.0810225000000004</c:v>
                </c:pt>
                <c:pt idx="24456">
                  <c:v>6.0806331250015999</c:v>
                </c:pt>
                <c:pt idx="24457">
                  <c:v>6.08024875</c:v>
                </c:pt>
                <c:pt idx="24458">
                  <c:v>6.0799068750015994</c:v>
                </c:pt>
                <c:pt idx="24459">
                  <c:v>6.0795381250015996</c:v>
                </c:pt>
                <c:pt idx="24460">
                  <c:v>6.0790468750016</c:v>
                </c:pt>
                <c:pt idx="24461">
                  <c:v>6.07858125</c:v>
                </c:pt>
                <c:pt idx="24462">
                  <c:v>6.0781468750015994</c:v>
                </c:pt>
                <c:pt idx="24463">
                  <c:v>6.077725</c:v>
                </c:pt>
                <c:pt idx="24464">
                  <c:v>6.0773687499999998</c:v>
                </c:pt>
                <c:pt idx="24465">
                  <c:v>6.0770274999999998</c:v>
                </c:pt>
                <c:pt idx="24466">
                  <c:v>6.0763431250015998</c:v>
                </c:pt>
                <c:pt idx="24467">
                  <c:v>6.0759356250016001</c:v>
                </c:pt>
                <c:pt idx="24468">
                  <c:v>6.0754062500000003</c:v>
                </c:pt>
                <c:pt idx="24469">
                  <c:v>6.0748087499999999</c:v>
                </c:pt>
                <c:pt idx="24470">
                  <c:v>6.0744468750016001</c:v>
                </c:pt>
                <c:pt idx="24471">
                  <c:v>6.0741168750016001</c:v>
                </c:pt>
                <c:pt idx="24472">
                  <c:v>6.0737825000000001</c:v>
                </c:pt>
                <c:pt idx="24473">
                  <c:v>6.0732143750015997</c:v>
                </c:pt>
                <c:pt idx="24474">
                  <c:v>6.0726618750016002</c:v>
                </c:pt>
                <c:pt idx="24475">
                  <c:v>6.0721731250015996</c:v>
                </c:pt>
                <c:pt idx="24476">
                  <c:v>6.0718337499999997</c:v>
                </c:pt>
                <c:pt idx="24477">
                  <c:v>6.0713856250016001</c:v>
                </c:pt>
                <c:pt idx="24478">
                  <c:v>6.0714168750016002</c:v>
                </c:pt>
                <c:pt idx="24479">
                  <c:v>6.0716975</c:v>
                </c:pt>
                <c:pt idx="24480">
                  <c:v>6.0719475000000003</c:v>
                </c:pt>
                <c:pt idx="24481">
                  <c:v>6.0716043750016002</c:v>
                </c:pt>
                <c:pt idx="24482">
                  <c:v>6.0718387500000004</c:v>
                </c:pt>
                <c:pt idx="24483">
                  <c:v>6.0721706250015997</c:v>
                </c:pt>
                <c:pt idx="24484">
                  <c:v>6.0725125000000002</c:v>
                </c:pt>
                <c:pt idx="24485">
                  <c:v>6.0728693750015994</c:v>
                </c:pt>
                <c:pt idx="24486">
                  <c:v>6.0732193750015995</c:v>
                </c:pt>
                <c:pt idx="24487">
                  <c:v>6.0735731250015998</c:v>
                </c:pt>
                <c:pt idx="24488">
                  <c:v>6.0732881250016</c:v>
                </c:pt>
                <c:pt idx="24489">
                  <c:v>6.0736368750015997</c:v>
                </c:pt>
                <c:pt idx="24490">
                  <c:v>6.0740081250015994</c:v>
                </c:pt>
                <c:pt idx="24491">
                  <c:v>6.0743468750015994</c:v>
                </c:pt>
                <c:pt idx="24492">
                  <c:v>6.07471125</c:v>
                </c:pt>
                <c:pt idx="24493">
                  <c:v>6.0751318750015999</c:v>
                </c:pt>
                <c:pt idx="24494">
                  <c:v>6.0747650000000002</c:v>
                </c:pt>
                <c:pt idx="24495">
                  <c:v>6.0744131250016</c:v>
                </c:pt>
                <c:pt idx="24496">
                  <c:v>6.0739824999999996</c:v>
                </c:pt>
                <c:pt idx="24497">
                  <c:v>6.0736581250016002</c:v>
                </c:pt>
                <c:pt idx="24498">
                  <c:v>6.0732737500000002</c:v>
                </c:pt>
                <c:pt idx="24499">
                  <c:v>6.0729487500000001</c:v>
                </c:pt>
                <c:pt idx="24500">
                  <c:v>6.07254</c:v>
                </c:pt>
                <c:pt idx="24501">
                  <c:v>6.0721868750015995</c:v>
                </c:pt>
                <c:pt idx="24502">
                  <c:v>6.0717031250015996</c:v>
                </c:pt>
                <c:pt idx="24503">
                  <c:v>6.0721256250015996</c:v>
                </c:pt>
                <c:pt idx="24504">
                  <c:v>6.0724543750016</c:v>
                </c:pt>
                <c:pt idx="24505">
                  <c:v>6.0723531250015998</c:v>
                </c:pt>
                <c:pt idx="24506">
                  <c:v>6.0720043750016002</c:v>
                </c:pt>
                <c:pt idx="24507">
                  <c:v>6.0716287500000004</c:v>
                </c:pt>
                <c:pt idx="24508">
                  <c:v>6.0719081250015998</c:v>
                </c:pt>
                <c:pt idx="24509">
                  <c:v>6.0716975</c:v>
                </c:pt>
                <c:pt idx="24510">
                  <c:v>6.0714418750016002</c:v>
                </c:pt>
                <c:pt idx="24511">
                  <c:v>6.0710525000000004</c:v>
                </c:pt>
                <c:pt idx="24512">
                  <c:v>6.0706562499999999</c:v>
                </c:pt>
                <c:pt idx="24513">
                  <c:v>6.0702556250016002</c:v>
                </c:pt>
                <c:pt idx="24514">
                  <c:v>6.0698043750016</c:v>
                </c:pt>
                <c:pt idx="24515">
                  <c:v>6.0694412499999997</c:v>
                </c:pt>
                <c:pt idx="24516">
                  <c:v>6.0693574999999997</c:v>
                </c:pt>
                <c:pt idx="24517">
                  <c:v>6.0697643750015997</c:v>
                </c:pt>
                <c:pt idx="24518">
                  <c:v>6.0701631250016002</c:v>
                </c:pt>
                <c:pt idx="24519">
                  <c:v>6.0705618750015997</c:v>
                </c:pt>
                <c:pt idx="24520">
                  <c:v>6.0709350000000004</c:v>
                </c:pt>
                <c:pt idx="24521">
                  <c:v>6.0713249999999999</c:v>
                </c:pt>
                <c:pt idx="24522">
                  <c:v>6.0717193750015994</c:v>
                </c:pt>
                <c:pt idx="24523">
                  <c:v>6.0720537500000002</c:v>
                </c:pt>
                <c:pt idx="24524">
                  <c:v>6.0724331250015995</c:v>
                </c:pt>
                <c:pt idx="24525">
                  <c:v>6.0726987499999998</c:v>
                </c:pt>
                <c:pt idx="24526">
                  <c:v>6.0730318750015995</c:v>
                </c:pt>
                <c:pt idx="24527">
                  <c:v>6.0726906250015995</c:v>
                </c:pt>
                <c:pt idx="24528">
                  <c:v>6.0722887500000002</c:v>
                </c:pt>
                <c:pt idx="24529">
                  <c:v>6.0718718750015999</c:v>
                </c:pt>
                <c:pt idx="24530">
                  <c:v>6.0714750000000004</c:v>
                </c:pt>
                <c:pt idx="24531">
                  <c:v>6.070945</c:v>
                </c:pt>
                <c:pt idx="24532">
                  <c:v>6.0703187500000002</c:v>
                </c:pt>
                <c:pt idx="24533">
                  <c:v>6.0697337500000001</c:v>
                </c:pt>
                <c:pt idx="24534">
                  <c:v>6.0693968750015994</c:v>
                </c:pt>
                <c:pt idx="24535">
                  <c:v>6.0687812499999998</c:v>
                </c:pt>
                <c:pt idx="24536">
                  <c:v>6.0682631250016001</c:v>
                </c:pt>
                <c:pt idx="24537">
                  <c:v>6.0679331250016002</c:v>
                </c:pt>
                <c:pt idx="24538">
                  <c:v>6.0675274999999997</c:v>
                </c:pt>
                <c:pt idx="24539">
                  <c:v>6.0670650000000004</c:v>
                </c:pt>
                <c:pt idx="24540">
                  <c:v>6.0666475000000002</c:v>
                </c:pt>
                <c:pt idx="24541">
                  <c:v>6.0661143750016002</c:v>
                </c:pt>
                <c:pt idx="24542">
                  <c:v>6.0654893750015999</c:v>
                </c:pt>
                <c:pt idx="24543">
                  <c:v>6.0648568750015999</c:v>
                </c:pt>
                <c:pt idx="24544">
                  <c:v>6.0644337500000001</c:v>
                </c:pt>
                <c:pt idx="24545">
                  <c:v>6.0640406250016001</c:v>
                </c:pt>
                <c:pt idx="24546">
                  <c:v>6.0634699999999997</c:v>
                </c:pt>
                <c:pt idx="24547">
                  <c:v>6.0630375000000001</c:v>
                </c:pt>
                <c:pt idx="24548">
                  <c:v>6.0625974999999999</c:v>
                </c:pt>
                <c:pt idx="24549">
                  <c:v>6.0621700000000001</c:v>
                </c:pt>
                <c:pt idx="24550">
                  <c:v>6.0618437500000004</c:v>
                </c:pt>
                <c:pt idx="24551">
                  <c:v>6.0614956250015997</c:v>
                </c:pt>
                <c:pt idx="24552">
                  <c:v>6.0612506250016001</c:v>
                </c:pt>
                <c:pt idx="24553">
                  <c:v>6.0612556250015999</c:v>
                </c:pt>
                <c:pt idx="24554">
                  <c:v>6.0616300000000001</c:v>
                </c:pt>
                <c:pt idx="24555">
                  <c:v>6.0619550000000002</c:v>
                </c:pt>
                <c:pt idx="24556">
                  <c:v>6.0624093750016002</c:v>
                </c:pt>
                <c:pt idx="24557">
                  <c:v>6.0627849999999999</c:v>
                </c:pt>
                <c:pt idx="24558">
                  <c:v>6.0631668750015999</c:v>
                </c:pt>
                <c:pt idx="24559">
                  <c:v>6.0635037499999997</c:v>
                </c:pt>
                <c:pt idx="24560">
                  <c:v>6.0638325000000002</c:v>
                </c:pt>
                <c:pt idx="24561">
                  <c:v>6.0641606250016</c:v>
                </c:pt>
                <c:pt idx="24562">
                  <c:v>6.0645499999999997</c:v>
                </c:pt>
                <c:pt idx="24563">
                  <c:v>6.0648881250016</c:v>
                </c:pt>
                <c:pt idx="24564">
                  <c:v>6.0652156250016001</c:v>
                </c:pt>
                <c:pt idx="24565">
                  <c:v>6.0656006250015997</c:v>
                </c:pt>
                <c:pt idx="24566">
                  <c:v>6.0659712499999996</c:v>
                </c:pt>
                <c:pt idx="24567">
                  <c:v>6.0663931250015999</c:v>
                </c:pt>
                <c:pt idx="24568">
                  <c:v>6.0667249999999999</c:v>
                </c:pt>
                <c:pt idx="24569">
                  <c:v>6.0671200000000001</c:v>
                </c:pt>
                <c:pt idx="24570">
                  <c:v>6.0675724999999998</c:v>
                </c:pt>
                <c:pt idx="24571">
                  <c:v>6.0679625000000001</c:v>
                </c:pt>
                <c:pt idx="24572">
                  <c:v>6.0683337499999999</c:v>
                </c:pt>
                <c:pt idx="24573">
                  <c:v>6.0687249999999997</c:v>
                </c:pt>
                <c:pt idx="24574">
                  <c:v>6.0690856250016001</c:v>
                </c:pt>
                <c:pt idx="24575">
                  <c:v>6.0695224999999997</c:v>
                </c:pt>
                <c:pt idx="24576">
                  <c:v>6.0690499999999998</c:v>
                </c:pt>
                <c:pt idx="24577">
                  <c:v>6.0685681250016001</c:v>
                </c:pt>
                <c:pt idx="24578">
                  <c:v>6.0681312500000004</c:v>
                </c:pt>
                <c:pt idx="24579">
                  <c:v>6.0676581250016</c:v>
                </c:pt>
                <c:pt idx="24580">
                  <c:v>6.0671318750015999</c:v>
                </c:pt>
                <c:pt idx="24581">
                  <c:v>6.0667843750015997</c:v>
                </c:pt>
                <c:pt idx="24582">
                  <c:v>6.0664562499999999</c:v>
                </c:pt>
                <c:pt idx="24583">
                  <c:v>6.0658412500000001</c:v>
                </c:pt>
                <c:pt idx="24584">
                  <c:v>6.0655131250015994</c:v>
                </c:pt>
                <c:pt idx="24585">
                  <c:v>6.0650931250015994</c:v>
                </c:pt>
                <c:pt idx="24586">
                  <c:v>6.0647381250015995</c:v>
                </c:pt>
                <c:pt idx="24587">
                  <c:v>6.0643493750015995</c:v>
                </c:pt>
                <c:pt idx="24588">
                  <c:v>6.0639725000000002</c:v>
                </c:pt>
                <c:pt idx="24589">
                  <c:v>6.0633987500000002</c:v>
                </c:pt>
                <c:pt idx="24590">
                  <c:v>6.0627700000000004</c:v>
                </c:pt>
                <c:pt idx="24591">
                  <c:v>6.0624293750015994</c:v>
                </c:pt>
                <c:pt idx="24592">
                  <c:v>6.0617725</c:v>
                </c:pt>
                <c:pt idx="24593">
                  <c:v>6.0611712500000001</c:v>
                </c:pt>
                <c:pt idx="24594">
                  <c:v>6.0606024999999999</c:v>
                </c:pt>
                <c:pt idx="24595">
                  <c:v>6.0600668750016</c:v>
                </c:pt>
                <c:pt idx="24596">
                  <c:v>6.0596362499999996</c:v>
                </c:pt>
                <c:pt idx="24597">
                  <c:v>6.0592206250015996</c:v>
                </c:pt>
                <c:pt idx="24598">
                  <c:v>6.0588818750015996</c:v>
                </c:pt>
                <c:pt idx="24599">
                  <c:v>6.0586656250016002</c:v>
                </c:pt>
                <c:pt idx="24600">
                  <c:v>6.0582856250015995</c:v>
                </c:pt>
                <c:pt idx="24601">
                  <c:v>6.0578806250015997</c:v>
                </c:pt>
                <c:pt idx="24602">
                  <c:v>6.0575599999999996</c:v>
                </c:pt>
                <c:pt idx="24603">
                  <c:v>6.0571837500000001</c:v>
                </c:pt>
                <c:pt idx="24604">
                  <c:v>6.0567762500000004</c:v>
                </c:pt>
                <c:pt idx="24605">
                  <c:v>6.0566881250015996</c:v>
                </c:pt>
                <c:pt idx="24606">
                  <c:v>6.0570268750015996</c:v>
                </c:pt>
                <c:pt idx="24607">
                  <c:v>6.0573899999999998</c:v>
                </c:pt>
                <c:pt idx="24608">
                  <c:v>6.0578206250015993</c:v>
                </c:pt>
                <c:pt idx="24609">
                  <c:v>6.0581893750016</c:v>
                </c:pt>
                <c:pt idx="24610">
                  <c:v>6.0585649999999998</c:v>
                </c:pt>
                <c:pt idx="24611">
                  <c:v>6.0589431250015995</c:v>
                </c:pt>
                <c:pt idx="24612">
                  <c:v>6.0593899999999996</c:v>
                </c:pt>
                <c:pt idx="24613">
                  <c:v>6.0597200000000004</c:v>
                </c:pt>
                <c:pt idx="24614">
                  <c:v>6.0593631250015996</c:v>
                </c:pt>
                <c:pt idx="24615">
                  <c:v>6.0589206250015994</c:v>
                </c:pt>
                <c:pt idx="24616">
                  <c:v>6.0585406250015996</c:v>
                </c:pt>
                <c:pt idx="24617">
                  <c:v>6.0582025000000002</c:v>
                </c:pt>
                <c:pt idx="24618">
                  <c:v>6.0578631250015995</c:v>
                </c:pt>
                <c:pt idx="24619">
                  <c:v>6.0575675000000002</c:v>
                </c:pt>
                <c:pt idx="24620">
                  <c:v>6.0579124999999996</c:v>
                </c:pt>
                <c:pt idx="24621">
                  <c:v>6.0582462499999998</c:v>
                </c:pt>
                <c:pt idx="24622">
                  <c:v>6.0586312500000004</c:v>
                </c:pt>
                <c:pt idx="24623">
                  <c:v>6.0589656250015995</c:v>
                </c:pt>
                <c:pt idx="24624">
                  <c:v>6.0593237499999999</c:v>
                </c:pt>
                <c:pt idx="24625">
                  <c:v>6.0592781250016001</c:v>
                </c:pt>
                <c:pt idx="24626">
                  <c:v>6.0589018750015997</c:v>
                </c:pt>
                <c:pt idx="24627">
                  <c:v>6.0584706250015996</c:v>
                </c:pt>
                <c:pt idx="24628">
                  <c:v>6.0580237500000003</c:v>
                </c:pt>
                <c:pt idx="24629">
                  <c:v>6.0576412499999996</c:v>
                </c:pt>
                <c:pt idx="24630">
                  <c:v>6.0572168750015996</c:v>
                </c:pt>
                <c:pt idx="24631">
                  <c:v>6.0567231250016</c:v>
                </c:pt>
                <c:pt idx="24632">
                  <c:v>6.0563012499999997</c:v>
                </c:pt>
                <c:pt idx="24633">
                  <c:v>6.0559462499999999</c:v>
                </c:pt>
                <c:pt idx="24634">
                  <c:v>6.0556262500000004</c:v>
                </c:pt>
                <c:pt idx="24635">
                  <c:v>6.0552543750016001</c:v>
                </c:pt>
                <c:pt idx="24636">
                  <c:v>6.0549212499999996</c:v>
                </c:pt>
                <c:pt idx="24637">
                  <c:v>6.0545524999999998</c:v>
                </c:pt>
                <c:pt idx="24638">
                  <c:v>6.0540906250016002</c:v>
                </c:pt>
                <c:pt idx="24639">
                  <c:v>6.0537200000000002</c:v>
                </c:pt>
                <c:pt idx="24640">
                  <c:v>6.0532493750015997</c:v>
                </c:pt>
                <c:pt idx="24641">
                  <c:v>6.0529062500000004</c:v>
                </c:pt>
                <c:pt idx="24642">
                  <c:v>6.0525774999999999</c:v>
                </c:pt>
                <c:pt idx="24643">
                  <c:v>6.0521968750015995</c:v>
                </c:pt>
                <c:pt idx="24644">
                  <c:v>6.0520312499999998</c:v>
                </c:pt>
                <c:pt idx="24645">
                  <c:v>6.0523499999999997</c:v>
                </c:pt>
                <c:pt idx="24646">
                  <c:v>6.0526968750016001</c:v>
                </c:pt>
                <c:pt idx="24647">
                  <c:v>6.0530443750015994</c:v>
                </c:pt>
                <c:pt idx="24648">
                  <c:v>6.0534156250016</c:v>
                </c:pt>
                <c:pt idx="24649">
                  <c:v>6.0535756250016002</c:v>
                </c:pt>
                <c:pt idx="24650">
                  <c:v>6.0537925000000001</c:v>
                </c:pt>
                <c:pt idx="24651">
                  <c:v>6.0541656250016</c:v>
                </c:pt>
                <c:pt idx="24652">
                  <c:v>6.0544862500000001</c:v>
                </c:pt>
                <c:pt idx="24653">
                  <c:v>6.0541625000000003</c:v>
                </c:pt>
                <c:pt idx="24654">
                  <c:v>6.0539693750015999</c:v>
                </c:pt>
                <c:pt idx="24655">
                  <c:v>6.0538356250016001</c:v>
                </c:pt>
                <c:pt idx="24656">
                  <c:v>6.0536593750016001</c:v>
                </c:pt>
                <c:pt idx="24657">
                  <c:v>6.0539968750015998</c:v>
                </c:pt>
                <c:pt idx="24658">
                  <c:v>6.0543806250015999</c:v>
                </c:pt>
                <c:pt idx="24659">
                  <c:v>6.0547075000000001</c:v>
                </c:pt>
                <c:pt idx="24660">
                  <c:v>6.0550350000000002</c:v>
                </c:pt>
                <c:pt idx="24661">
                  <c:v>6.0554062499999999</c:v>
                </c:pt>
                <c:pt idx="24662">
                  <c:v>6.0549318750015999</c:v>
                </c:pt>
                <c:pt idx="24663">
                  <c:v>6.0545481250015998</c:v>
                </c:pt>
                <c:pt idx="24664">
                  <c:v>6.0539756250016001</c:v>
                </c:pt>
                <c:pt idx="24665">
                  <c:v>6.0534393750015996</c:v>
                </c:pt>
                <c:pt idx="24666">
                  <c:v>6.0530350000000004</c:v>
                </c:pt>
                <c:pt idx="24667">
                  <c:v>6.0525893750015998</c:v>
                </c:pt>
                <c:pt idx="24668">
                  <c:v>6.0529650000000004</c:v>
                </c:pt>
                <c:pt idx="24669">
                  <c:v>6.0533112500000001</c:v>
                </c:pt>
                <c:pt idx="24670">
                  <c:v>6.0529237499999997</c:v>
                </c:pt>
                <c:pt idx="24671">
                  <c:v>6.0532225000000004</c:v>
                </c:pt>
                <c:pt idx="24672">
                  <c:v>6.0528424999999997</c:v>
                </c:pt>
                <c:pt idx="24673">
                  <c:v>6.0524112499999996</c:v>
                </c:pt>
                <c:pt idx="24674">
                  <c:v>6.0520718750015998</c:v>
                </c:pt>
                <c:pt idx="24675">
                  <c:v>6.0520756250016001</c:v>
                </c:pt>
                <c:pt idx="24676">
                  <c:v>6.0518675000000002</c:v>
                </c:pt>
                <c:pt idx="24677">
                  <c:v>6.0512499999999996</c:v>
                </c:pt>
                <c:pt idx="24678">
                  <c:v>6.0509112500000004</c:v>
                </c:pt>
                <c:pt idx="24679">
                  <c:v>6.0505612500000003</c:v>
                </c:pt>
                <c:pt idx="24680">
                  <c:v>6.0501262499999999</c:v>
                </c:pt>
                <c:pt idx="24681">
                  <c:v>6.0497249999999996</c:v>
                </c:pt>
                <c:pt idx="24682">
                  <c:v>6.0491781250015997</c:v>
                </c:pt>
                <c:pt idx="24683">
                  <c:v>6.0486893750016</c:v>
                </c:pt>
                <c:pt idx="24684">
                  <c:v>6.0482174999999998</c:v>
                </c:pt>
                <c:pt idx="24685">
                  <c:v>6.0477568750015998</c:v>
                </c:pt>
                <c:pt idx="24686">
                  <c:v>6.0473293750015999</c:v>
                </c:pt>
                <c:pt idx="24687">
                  <c:v>6.0468574999999998</c:v>
                </c:pt>
                <c:pt idx="24688">
                  <c:v>6.0465162499999998</c:v>
                </c:pt>
                <c:pt idx="24689">
                  <c:v>6.0461218750015995</c:v>
                </c:pt>
                <c:pt idx="24690">
                  <c:v>6.0457793750016</c:v>
                </c:pt>
                <c:pt idx="24691">
                  <c:v>6.0451862500000004</c:v>
                </c:pt>
                <c:pt idx="24692">
                  <c:v>6.0446631250016001</c:v>
                </c:pt>
                <c:pt idx="24693">
                  <c:v>6.0441781250015998</c:v>
                </c:pt>
                <c:pt idx="24694">
                  <c:v>6.0438025</c:v>
                </c:pt>
                <c:pt idx="24695">
                  <c:v>6.0433637500000001</c:v>
                </c:pt>
                <c:pt idx="24696">
                  <c:v>6.0430181250016002</c:v>
                </c:pt>
                <c:pt idx="24697">
                  <c:v>6.0426081250015997</c:v>
                </c:pt>
                <c:pt idx="24698">
                  <c:v>6.0422006250016</c:v>
                </c:pt>
                <c:pt idx="24699">
                  <c:v>6.0418237499999998</c:v>
                </c:pt>
                <c:pt idx="24700">
                  <c:v>6.0414656250015994</c:v>
                </c:pt>
                <c:pt idx="24701">
                  <c:v>6.0414881250015995</c:v>
                </c:pt>
                <c:pt idx="24702">
                  <c:v>6.0419268750016002</c:v>
                </c:pt>
                <c:pt idx="24703">
                  <c:v>6.0422968750015995</c:v>
                </c:pt>
                <c:pt idx="24704">
                  <c:v>6.0426693750015996</c:v>
                </c:pt>
                <c:pt idx="24705">
                  <c:v>6.0430506250015998</c:v>
                </c:pt>
                <c:pt idx="24706">
                  <c:v>6.04341375</c:v>
                </c:pt>
                <c:pt idx="24707">
                  <c:v>6.0438337500000001</c:v>
                </c:pt>
                <c:pt idx="24708">
                  <c:v>6.0442925000000001</c:v>
                </c:pt>
                <c:pt idx="24709">
                  <c:v>6.0446656250016</c:v>
                </c:pt>
                <c:pt idx="24710">
                  <c:v>6.0450162499999998</c:v>
                </c:pt>
                <c:pt idx="24711">
                  <c:v>6.0453818750016</c:v>
                </c:pt>
                <c:pt idx="24712">
                  <c:v>6.0457931250015999</c:v>
                </c:pt>
                <c:pt idx="24713">
                  <c:v>6.0461268750016002</c:v>
                </c:pt>
                <c:pt idx="24714">
                  <c:v>6.0465175000000002</c:v>
                </c:pt>
                <c:pt idx="24715">
                  <c:v>6.04683875</c:v>
                </c:pt>
                <c:pt idx="24716">
                  <c:v>6.0471718750015997</c:v>
                </c:pt>
                <c:pt idx="24717">
                  <c:v>6.0475256250016001</c:v>
                </c:pt>
                <c:pt idx="24718">
                  <c:v>6.0471450000000004</c:v>
                </c:pt>
                <c:pt idx="24719">
                  <c:v>6.0466812499999998</c:v>
                </c:pt>
                <c:pt idx="24720">
                  <c:v>6.0462456250015997</c:v>
                </c:pt>
                <c:pt idx="24721">
                  <c:v>6.0457118750015999</c:v>
                </c:pt>
                <c:pt idx="24722">
                  <c:v>6.0452368750016001</c:v>
                </c:pt>
                <c:pt idx="24723">
                  <c:v>6.0448756250016</c:v>
                </c:pt>
                <c:pt idx="24724">
                  <c:v>6.0444775000000002</c:v>
                </c:pt>
                <c:pt idx="24725">
                  <c:v>6.0447318750015997</c:v>
                </c:pt>
                <c:pt idx="24726">
                  <c:v>6.0450668750015994</c:v>
                </c:pt>
                <c:pt idx="24727">
                  <c:v>6.0454837499999998</c:v>
                </c:pt>
                <c:pt idx="24728">
                  <c:v>6.04587875</c:v>
                </c:pt>
                <c:pt idx="24729">
                  <c:v>6.0462493750016</c:v>
                </c:pt>
                <c:pt idx="24730">
                  <c:v>6.0466268750015999</c:v>
                </c:pt>
                <c:pt idx="24731">
                  <c:v>6.0469631250016</c:v>
                </c:pt>
                <c:pt idx="24732">
                  <c:v>6.0472999999999999</c:v>
                </c:pt>
                <c:pt idx="24733">
                  <c:v>6.0476806250015995</c:v>
                </c:pt>
                <c:pt idx="24734">
                  <c:v>6.0480031250015998</c:v>
                </c:pt>
                <c:pt idx="24735">
                  <c:v>6.0476243750015994</c:v>
                </c:pt>
                <c:pt idx="24736">
                  <c:v>6.0472968750015994</c:v>
                </c:pt>
                <c:pt idx="24737">
                  <c:v>6.0468462499999998</c:v>
                </c:pt>
                <c:pt idx="24738">
                  <c:v>6.0465012500000004</c:v>
                </c:pt>
                <c:pt idx="24739">
                  <c:v>6.0459843750015994</c:v>
                </c:pt>
                <c:pt idx="24740">
                  <c:v>6.0453306250015997</c:v>
                </c:pt>
                <c:pt idx="24741">
                  <c:v>6.0445868750015999</c:v>
                </c:pt>
                <c:pt idx="24742">
                  <c:v>6.0440187500000002</c:v>
                </c:pt>
                <c:pt idx="24743">
                  <c:v>6.04343875</c:v>
                </c:pt>
                <c:pt idx="24744">
                  <c:v>6.0427481250015997</c:v>
                </c:pt>
                <c:pt idx="24745">
                  <c:v>6.0420893750015994</c:v>
                </c:pt>
                <c:pt idx="24746">
                  <c:v>6.0414406250015995</c:v>
                </c:pt>
                <c:pt idx="24747">
                  <c:v>6.0408637499999998</c:v>
                </c:pt>
                <c:pt idx="24748">
                  <c:v>6.0402300000000002</c:v>
                </c:pt>
                <c:pt idx="24749">
                  <c:v>6.0396799999999997</c:v>
                </c:pt>
                <c:pt idx="24750">
                  <c:v>6.0392087500000002</c:v>
                </c:pt>
                <c:pt idx="24751">
                  <c:v>6.0387556250015999</c:v>
                </c:pt>
                <c:pt idx="24752">
                  <c:v>6.0381356250015994</c:v>
                </c:pt>
                <c:pt idx="24753">
                  <c:v>6.0377681250016</c:v>
                </c:pt>
                <c:pt idx="24754">
                  <c:v>6.0373506250015998</c:v>
                </c:pt>
                <c:pt idx="24755">
                  <c:v>6.0369512500000004</c:v>
                </c:pt>
                <c:pt idx="24756">
                  <c:v>6.0363887500000004</c:v>
                </c:pt>
                <c:pt idx="24757">
                  <c:v>6.0358618750015998</c:v>
                </c:pt>
                <c:pt idx="24758">
                  <c:v>6.0354112500000001</c:v>
                </c:pt>
                <c:pt idx="24759">
                  <c:v>6.0350268750015994</c:v>
                </c:pt>
                <c:pt idx="24760">
                  <c:v>6.0345849999999999</c:v>
                </c:pt>
                <c:pt idx="24761">
                  <c:v>6.0342237499999998</c:v>
                </c:pt>
                <c:pt idx="24762">
                  <c:v>6.0338837500000002</c:v>
                </c:pt>
                <c:pt idx="24763">
                  <c:v>6.0340043750015999</c:v>
                </c:pt>
                <c:pt idx="24764">
                  <c:v>6.0343306250015996</c:v>
                </c:pt>
                <c:pt idx="24765">
                  <c:v>6.0346737499999996</c:v>
                </c:pt>
                <c:pt idx="24766">
                  <c:v>6.0350987500000004</c:v>
                </c:pt>
                <c:pt idx="24767">
                  <c:v>6.0355031250015996</c:v>
                </c:pt>
                <c:pt idx="24768">
                  <c:v>6.0358818750015999</c:v>
                </c:pt>
                <c:pt idx="24769">
                  <c:v>6.0362093750015999</c:v>
                </c:pt>
                <c:pt idx="24770">
                  <c:v>6.0365700000000002</c:v>
                </c:pt>
                <c:pt idx="24771">
                  <c:v>6.0369218750015996</c:v>
                </c:pt>
                <c:pt idx="24772">
                  <c:v>6.0373275</c:v>
                </c:pt>
                <c:pt idx="24773">
                  <c:v>6.0377025</c:v>
                </c:pt>
                <c:pt idx="24774">
                  <c:v>6.0382793750015997</c:v>
                </c:pt>
                <c:pt idx="24775">
                  <c:v>6.0386125000000002</c:v>
                </c:pt>
                <c:pt idx="24776">
                  <c:v>6.0389637499999997</c:v>
                </c:pt>
                <c:pt idx="24777">
                  <c:v>6.0393506250015996</c:v>
                </c:pt>
                <c:pt idx="24778">
                  <c:v>6.039695</c:v>
                </c:pt>
                <c:pt idx="24779">
                  <c:v>6.0402006250015994</c:v>
                </c:pt>
                <c:pt idx="24780">
                  <c:v>6.0398256250015994</c:v>
                </c:pt>
                <c:pt idx="24781">
                  <c:v>6.0394093750015996</c:v>
                </c:pt>
                <c:pt idx="24782">
                  <c:v>6.0390174999999999</c:v>
                </c:pt>
                <c:pt idx="24783">
                  <c:v>6.0386249999999997</c:v>
                </c:pt>
                <c:pt idx="24784">
                  <c:v>6.0382793750015997</c:v>
                </c:pt>
                <c:pt idx="24785">
                  <c:v>6.0381187499999998</c:v>
                </c:pt>
                <c:pt idx="24786">
                  <c:v>6.0377099999999997</c:v>
                </c:pt>
                <c:pt idx="24787">
                  <c:v>6.0373568750016</c:v>
                </c:pt>
                <c:pt idx="24788">
                  <c:v>6.0368887500000001</c:v>
                </c:pt>
                <c:pt idx="24789">
                  <c:v>6.0364843750016002</c:v>
                </c:pt>
                <c:pt idx="24790">
                  <c:v>6.0361425000000004</c:v>
                </c:pt>
                <c:pt idx="24791">
                  <c:v>6.0357731250016</c:v>
                </c:pt>
                <c:pt idx="24792">
                  <c:v>6.0357950000000002</c:v>
                </c:pt>
                <c:pt idx="24793">
                  <c:v>6.0361218750015997</c:v>
                </c:pt>
                <c:pt idx="24794">
                  <c:v>6.0363262500000001</c:v>
                </c:pt>
                <c:pt idx="24795">
                  <c:v>6.036365</c:v>
                </c:pt>
                <c:pt idx="24796">
                  <c:v>6.0363343750015996</c:v>
                </c:pt>
                <c:pt idx="24797">
                  <c:v>6.0366724999999999</c:v>
                </c:pt>
                <c:pt idx="24798">
                  <c:v>6.0370143750015997</c:v>
                </c:pt>
                <c:pt idx="24799">
                  <c:v>6.0373799999999997</c:v>
                </c:pt>
                <c:pt idx="24800">
                  <c:v>6.0377375000000004</c:v>
                </c:pt>
                <c:pt idx="24801">
                  <c:v>6.0381356250015994</c:v>
                </c:pt>
                <c:pt idx="24802">
                  <c:v>6.0385881250016</c:v>
                </c:pt>
                <c:pt idx="24803">
                  <c:v>6.0389581250016002</c:v>
                </c:pt>
                <c:pt idx="24804">
                  <c:v>6.0393924999999999</c:v>
                </c:pt>
                <c:pt idx="24805">
                  <c:v>6.0397425</c:v>
                </c:pt>
                <c:pt idx="24806">
                  <c:v>6.0401706250015996</c:v>
                </c:pt>
                <c:pt idx="24807">
                  <c:v>6.0405068750015998</c:v>
                </c:pt>
                <c:pt idx="24808">
                  <c:v>6.0409649999999999</c:v>
                </c:pt>
                <c:pt idx="24809">
                  <c:v>6.0412868750015996</c:v>
                </c:pt>
                <c:pt idx="24810">
                  <c:v>6.0417131250015998</c:v>
                </c:pt>
                <c:pt idx="24811">
                  <c:v>6.0420756250015994</c:v>
                </c:pt>
                <c:pt idx="24812">
                  <c:v>6.0425131250015998</c:v>
                </c:pt>
                <c:pt idx="24813">
                  <c:v>6.0429281250016</c:v>
                </c:pt>
                <c:pt idx="24814">
                  <c:v>6.0434443750015996</c:v>
                </c:pt>
                <c:pt idx="24815">
                  <c:v>6.0438162499999999</c:v>
                </c:pt>
                <c:pt idx="24816">
                  <c:v>6.0442768750016</c:v>
                </c:pt>
                <c:pt idx="24817">
                  <c:v>6.0446868750015996</c:v>
                </c:pt>
                <c:pt idx="24818">
                  <c:v>6.0451012500000001</c:v>
                </c:pt>
                <c:pt idx="24819">
                  <c:v>6.0455781250016001</c:v>
                </c:pt>
                <c:pt idx="24820">
                  <c:v>6.0451137499999996</c:v>
                </c:pt>
                <c:pt idx="24821">
                  <c:v>6.0445774999999999</c:v>
                </c:pt>
                <c:pt idx="24822">
                  <c:v>6.0439618750015995</c:v>
                </c:pt>
                <c:pt idx="24823">
                  <c:v>6.0434281250015998</c:v>
                </c:pt>
                <c:pt idx="24824">
                  <c:v>6.0429406250015996</c:v>
                </c:pt>
                <c:pt idx="24825">
                  <c:v>6.0423831250015994</c:v>
                </c:pt>
                <c:pt idx="24826">
                  <c:v>6.0419974999999999</c:v>
                </c:pt>
                <c:pt idx="24827">
                  <c:v>6.0415937499999997</c:v>
                </c:pt>
                <c:pt idx="24828">
                  <c:v>6.0411081250015997</c:v>
                </c:pt>
                <c:pt idx="24829">
                  <c:v>6.0406124999999999</c:v>
                </c:pt>
                <c:pt idx="24830">
                  <c:v>6.0400799999999997</c:v>
                </c:pt>
                <c:pt idx="24831">
                  <c:v>6.0395275000000002</c:v>
                </c:pt>
                <c:pt idx="24832">
                  <c:v>6.0389187499999997</c:v>
                </c:pt>
                <c:pt idx="24833">
                  <c:v>6.0382406250015999</c:v>
                </c:pt>
                <c:pt idx="24834">
                  <c:v>6.0376631250015995</c:v>
                </c:pt>
                <c:pt idx="24835">
                  <c:v>6.0371162500000004</c:v>
                </c:pt>
                <c:pt idx="24836">
                  <c:v>6.0366125000000004</c:v>
                </c:pt>
                <c:pt idx="24837">
                  <c:v>6.0360575000000001</c:v>
                </c:pt>
                <c:pt idx="24838">
                  <c:v>6.0353475000000003</c:v>
                </c:pt>
                <c:pt idx="24839">
                  <c:v>6.0345387500000003</c:v>
                </c:pt>
                <c:pt idx="24840">
                  <c:v>6.0337037499999999</c:v>
                </c:pt>
                <c:pt idx="24841">
                  <c:v>6.0328918750015994</c:v>
                </c:pt>
                <c:pt idx="24842">
                  <c:v>6.0321006250015996</c:v>
                </c:pt>
                <c:pt idx="24843">
                  <c:v>6.03130875</c:v>
                </c:pt>
                <c:pt idx="24844">
                  <c:v>6.0304543750016002</c:v>
                </c:pt>
                <c:pt idx="24845">
                  <c:v>6.0295356250015999</c:v>
                </c:pt>
                <c:pt idx="24846">
                  <c:v>6.0286099999999996</c:v>
                </c:pt>
                <c:pt idx="24847">
                  <c:v>6.0277056250015999</c:v>
                </c:pt>
                <c:pt idx="24848">
                  <c:v>6.0269818750016002</c:v>
                </c:pt>
                <c:pt idx="24849">
                  <c:v>6.0263481250015998</c:v>
                </c:pt>
                <c:pt idx="24850">
                  <c:v>6.0258481250016001</c:v>
                </c:pt>
                <c:pt idx="24851">
                  <c:v>6.0253668750016001</c:v>
                </c:pt>
                <c:pt idx="24852">
                  <c:v>6.02488125</c:v>
                </c:pt>
                <c:pt idx="24853">
                  <c:v>6.0244762500000002</c:v>
                </c:pt>
                <c:pt idx="24854">
                  <c:v>6.0240450000000001</c:v>
                </c:pt>
                <c:pt idx="24855">
                  <c:v>6.0237175000000001</c:v>
                </c:pt>
                <c:pt idx="24856">
                  <c:v>6.0231337500000004</c:v>
                </c:pt>
                <c:pt idx="24857">
                  <c:v>6.0227543750015995</c:v>
                </c:pt>
                <c:pt idx="24858">
                  <c:v>6.0222375000000001</c:v>
                </c:pt>
                <c:pt idx="24859">
                  <c:v>6.0218100000000003</c:v>
                </c:pt>
                <c:pt idx="24860">
                  <c:v>6.0213675000000002</c:v>
                </c:pt>
                <c:pt idx="24861">
                  <c:v>6.0210443750015994</c:v>
                </c:pt>
                <c:pt idx="24862">
                  <c:v>6.0210018750016001</c:v>
                </c:pt>
                <c:pt idx="24863">
                  <c:v>6.0213625000000004</c:v>
                </c:pt>
                <c:pt idx="24864">
                  <c:v>6.0218712500000002</c:v>
                </c:pt>
                <c:pt idx="24865">
                  <c:v>6.0222362499999997</c:v>
                </c:pt>
                <c:pt idx="24866">
                  <c:v>6.0227174999999997</c:v>
                </c:pt>
                <c:pt idx="24867">
                  <c:v>6.0231768750015995</c:v>
                </c:pt>
                <c:pt idx="24868">
                  <c:v>6.0235018750015996</c:v>
                </c:pt>
                <c:pt idx="24869">
                  <c:v>6.0239781250015998</c:v>
                </c:pt>
                <c:pt idx="24870">
                  <c:v>6.0243143750015999</c:v>
                </c:pt>
                <c:pt idx="24871">
                  <c:v>6.0248150000000003</c:v>
                </c:pt>
                <c:pt idx="24872">
                  <c:v>6.0251400000000004</c:v>
                </c:pt>
                <c:pt idx="24873">
                  <c:v>6.0255706250015999</c:v>
                </c:pt>
                <c:pt idx="24874">
                  <c:v>6.0259568750015999</c:v>
                </c:pt>
                <c:pt idx="24875">
                  <c:v>6.0263068750016</c:v>
                </c:pt>
                <c:pt idx="24876">
                  <c:v>6.0267512500000002</c:v>
                </c:pt>
                <c:pt idx="24877">
                  <c:v>6.0271474999999999</c:v>
                </c:pt>
                <c:pt idx="24878">
                  <c:v>6.0275637499999997</c:v>
                </c:pt>
                <c:pt idx="24879">
                  <c:v>6.0279593750015996</c:v>
                </c:pt>
                <c:pt idx="24880">
                  <c:v>6.0283606250016</c:v>
                </c:pt>
                <c:pt idx="24881">
                  <c:v>6.0288168750016</c:v>
                </c:pt>
                <c:pt idx="24882">
                  <c:v>6.0292306250015999</c:v>
                </c:pt>
                <c:pt idx="24883">
                  <c:v>6.0296831250015996</c:v>
                </c:pt>
                <c:pt idx="24884">
                  <c:v>6.0300262499999997</c:v>
                </c:pt>
                <c:pt idx="24885">
                  <c:v>6.0299756250016001</c:v>
                </c:pt>
                <c:pt idx="24886">
                  <c:v>6.0303012499999999</c:v>
                </c:pt>
                <c:pt idx="24887">
                  <c:v>6.0301625000000003</c:v>
                </c:pt>
                <c:pt idx="24888">
                  <c:v>6.0298112499999998</c:v>
                </c:pt>
                <c:pt idx="24889">
                  <c:v>6.0293574999999997</c:v>
                </c:pt>
                <c:pt idx="24890">
                  <c:v>6.0290343750015998</c:v>
                </c:pt>
                <c:pt idx="24891">
                  <c:v>6.0286281250015996</c:v>
                </c:pt>
                <c:pt idx="24892">
                  <c:v>6.0282156250016001</c:v>
                </c:pt>
                <c:pt idx="24893">
                  <c:v>6.0278643750015997</c:v>
                </c:pt>
                <c:pt idx="24894">
                  <c:v>6.0275081250015994</c:v>
                </c:pt>
                <c:pt idx="24895">
                  <c:v>6.0273099999999999</c:v>
                </c:pt>
                <c:pt idx="24896">
                  <c:v>6.0275656250015999</c:v>
                </c:pt>
                <c:pt idx="24897">
                  <c:v>6.0272100000000002</c:v>
                </c:pt>
                <c:pt idx="24898">
                  <c:v>6.0265681250015994</c:v>
                </c:pt>
                <c:pt idx="24899">
                  <c:v>6.0261543750015996</c:v>
                </c:pt>
                <c:pt idx="24900">
                  <c:v>6.0257093750015995</c:v>
                </c:pt>
                <c:pt idx="24901">
                  <c:v>6.0252118750015997</c:v>
                </c:pt>
                <c:pt idx="24902">
                  <c:v>6.0246431250015995</c:v>
                </c:pt>
                <c:pt idx="24903">
                  <c:v>6.0240337500000001</c:v>
                </c:pt>
                <c:pt idx="24904">
                  <c:v>6.0234731250015994</c:v>
                </c:pt>
                <c:pt idx="24905">
                  <c:v>6.0229437499999996</c:v>
                </c:pt>
                <c:pt idx="24906">
                  <c:v>6.0223606250015997</c:v>
                </c:pt>
                <c:pt idx="24907">
                  <c:v>6.0219431250015996</c:v>
                </c:pt>
                <c:pt idx="24908">
                  <c:v>6.0214681250015998</c:v>
                </c:pt>
                <c:pt idx="24909">
                  <c:v>6.0210818750015997</c:v>
                </c:pt>
                <c:pt idx="24910">
                  <c:v>6.0206293750016</c:v>
                </c:pt>
                <c:pt idx="24911">
                  <c:v>6.0201837500000002</c:v>
                </c:pt>
                <c:pt idx="24912">
                  <c:v>6.0195381250016</c:v>
                </c:pt>
                <c:pt idx="24913">
                  <c:v>6.0191774999999996</c:v>
                </c:pt>
                <c:pt idx="24914">
                  <c:v>6.0188112499999997</c:v>
                </c:pt>
                <c:pt idx="24915">
                  <c:v>6.0184575000000002</c:v>
                </c:pt>
                <c:pt idx="24916">
                  <c:v>6.0180893750015994</c:v>
                </c:pt>
                <c:pt idx="24917">
                  <c:v>6.0175056250015997</c:v>
                </c:pt>
                <c:pt idx="24918">
                  <c:v>6.0170787499999996</c:v>
                </c:pt>
                <c:pt idx="24919">
                  <c:v>6.0166387500000003</c:v>
                </c:pt>
                <c:pt idx="24920">
                  <c:v>6.0162431250015995</c:v>
                </c:pt>
                <c:pt idx="24921">
                  <c:v>6.01662125</c:v>
                </c:pt>
                <c:pt idx="24922">
                  <c:v>6.0169600000000001</c:v>
                </c:pt>
                <c:pt idx="24923">
                  <c:v>6.0172931250015997</c:v>
                </c:pt>
                <c:pt idx="24924">
                  <c:v>6.0176437500000004</c:v>
                </c:pt>
                <c:pt idx="24925">
                  <c:v>6.0179806250015995</c:v>
                </c:pt>
                <c:pt idx="24926">
                  <c:v>6.0183506250015997</c:v>
                </c:pt>
                <c:pt idx="24927">
                  <c:v>6.0187618750015996</c:v>
                </c:pt>
                <c:pt idx="24928">
                  <c:v>6.0191287500000001</c:v>
                </c:pt>
                <c:pt idx="24929">
                  <c:v>6.0195074999999996</c:v>
                </c:pt>
                <c:pt idx="24930">
                  <c:v>6.0198324999999997</c:v>
                </c:pt>
                <c:pt idx="24931">
                  <c:v>6.0203243750016</c:v>
                </c:pt>
                <c:pt idx="24932">
                  <c:v>6.0207325000000003</c:v>
                </c:pt>
                <c:pt idx="24933">
                  <c:v>6.0210618750015996</c:v>
                </c:pt>
                <c:pt idx="24934">
                  <c:v>6.0214418750015994</c:v>
                </c:pt>
                <c:pt idx="24935">
                  <c:v>6.0217812500000001</c:v>
                </c:pt>
                <c:pt idx="24936">
                  <c:v>6.0214606250016001</c:v>
                </c:pt>
                <c:pt idx="24937">
                  <c:v>6.0217937499999996</c:v>
                </c:pt>
                <c:pt idx="24938">
                  <c:v>6.02182</c:v>
                </c:pt>
                <c:pt idx="24939">
                  <c:v>6.0221881250016001</c:v>
                </c:pt>
                <c:pt idx="24940">
                  <c:v>6.0221900000000002</c:v>
                </c:pt>
                <c:pt idx="24941">
                  <c:v>6.0218637499999996</c:v>
                </c:pt>
                <c:pt idx="24942">
                  <c:v>6.0220950000000002</c:v>
                </c:pt>
                <c:pt idx="24943">
                  <c:v>6.0217675000000002</c:v>
                </c:pt>
                <c:pt idx="24944">
                  <c:v>6.0212893750015999</c:v>
                </c:pt>
                <c:pt idx="24945">
                  <c:v>6.0208750000000002</c:v>
                </c:pt>
                <c:pt idx="24946">
                  <c:v>6.0204025000000003</c:v>
                </c:pt>
                <c:pt idx="24947">
                  <c:v>6.0200543750015996</c:v>
                </c:pt>
                <c:pt idx="24948">
                  <c:v>6.0197068750015994</c:v>
                </c:pt>
                <c:pt idx="24949">
                  <c:v>6.0192968750015998</c:v>
                </c:pt>
                <c:pt idx="24950">
                  <c:v>6.0188087499999998</c:v>
                </c:pt>
                <c:pt idx="24951">
                  <c:v>6.0184531250015993</c:v>
                </c:pt>
                <c:pt idx="24952">
                  <c:v>6.0180524999999996</c:v>
                </c:pt>
                <c:pt idx="24953">
                  <c:v>6.0176993750015999</c:v>
                </c:pt>
                <c:pt idx="24954">
                  <c:v>6.0171250000000001</c:v>
                </c:pt>
                <c:pt idx="24955">
                  <c:v>6.0166706250016002</c:v>
                </c:pt>
                <c:pt idx="24956">
                  <c:v>6.0161237500000002</c:v>
                </c:pt>
                <c:pt idx="24957">
                  <c:v>6.0157862499999997</c:v>
                </c:pt>
                <c:pt idx="24958">
                  <c:v>6.0151718750015997</c:v>
                </c:pt>
                <c:pt idx="24959">
                  <c:v>6.0146506250015994</c:v>
                </c:pt>
                <c:pt idx="24960">
                  <c:v>6.0142625000000001</c:v>
                </c:pt>
                <c:pt idx="24961">
                  <c:v>6.0139131250015998</c:v>
                </c:pt>
                <c:pt idx="24962">
                  <c:v>6.0135512499999999</c:v>
                </c:pt>
                <c:pt idx="24963">
                  <c:v>6.0134400000000001</c:v>
                </c:pt>
                <c:pt idx="24964">
                  <c:v>6.0130643750015995</c:v>
                </c:pt>
                <c:pt idx="24965">
                  <c:v>6.0126837499999999</c:v>
                </c:pt>
                <c:pt idx="24966">
                  <c:v>6.0123274999999996</c:v>
                </c:pt>
                <c:pt idx="24967">
                  <c:v>6.0119956250015996</c:v>
                </c:pt>
                <c:pt idx="24968">
                  <c:v>6.0123618750015995</c:v>
                </c:pt>
                <c:pt idx="24969">
                  <c:v>6.0126937500000004</c:v>
                </c:pt>
                <c:pt idx="24970">
                  <c:v>6.0131387500000004</c:v>
                </c:pt>
                <c:pt idx="24971">
                  <c:v>6.0135662500000002</c:v>
                </c:pt>
                <c:pt idx="24972">
                  <c:v>6.0140587500000002</c:v>
                </c:pt>
                <c:pt idx="24973">
                  <c:v>6.0143825</c:v>
                </c:pt>
                <c:pt idx="24974">
                  <c:v>6.0147906250015994</c:v>
                </c:pt>
                <c:pt idx="24975">
                  <c:v>6.0151268750015996</c:v>
                </c:pt>
                <c:pt idx="24976">
                  <c:v>6.0155075</c:v>
                </c:pt>
                <c:pt idx="24977">
                  <c:v>6.015835</c:v>
                </c:pt>
                <c:pt idx="24978">
                  <c:v>6.0160406250016001</c:v>
                </c:pt>
                <c:pt idx="24979">
                  <c:v>6.0160393750015997</c:v>
                </c:pt>
                <c:pt idx="24980">
                  <c:v>6.0157125000000002</c:v>
                </c:pt>
                <c:pt idx="24981">
                  <c:v>6.0153631250016</c:v>
                </c:pt>
                <c:pt idx="24982">
                  <c:v>6.0151543750015994</c:v>
                </c:pt>
                <c:pt idx="24983">
                  <c:v>6.0147775000000001</c:v>
                </c:pt>
                <c:pt idx="24984">
                  <c:v>6.0143599999999999</c:v>
                </c:pt>
                <c:pt idx="24985">
                  <c:v>6.0139031250016002</c:v>
                </c:pt>
                <c:pt idx="24986">
                  <c:v>6.0134693750016002</c:v>
                </c:pt>
                <c:pt idx="24987">
                  <c:v>6.0129518750016002</c:v>
                </c:pt>
                <c:pt idx="24988">
                  <c:v>6.0125068750016002</c:v>
                </c:pt>
                <c:pt idx="24989">
                  <c:v>6.0119868750015995</c:v>
                </c:pt>
                <c:pt idx="24990">
                  <c:v>6.0114425000000002</c:v>
                </c:pt>
                <c:pt idx="24991">
                  <c:v>6.0109174999999997</c:v>
                </c:pt>
                <c:pt idx="24992">
                  <c:v>6.0104087499999999</c:v>
                </c:pt>
                <c:pt idx="24993">
                  <c:v>6.0099037500000003</c:v>
                </c:pt>
                <c:pt idx="24994">
                  <c:v>6.0094849999999997</c:v>
                </c:pt>
                <c:pt idx="24995">
                  <c:v>6.0090937499999999</c:v>
                </c:pt>
                <c:pt idx="24996">
                  <c:v>6.0088575000000004</c:v>
                </c:pt>
                <c:pt idx="24997">
                  <c:v>6.0092118750015997</c:v>
                </c:pt>
                <c:pt idx="24998">
                  <c:v>6.0096425</c:v>
                </c:pt>
                <c:pt idx="24999">
                  <c:v>6.0100300000000004</c:v>
                </c:pt>
                <c:pt idx="25000">
                  <c:v>6.0104862499999996</c:v>
                </c:pt>
                <c:pt idx="25001">
                  <c:v>6.0108724999999996</c:v>
                </c:pt>
                <c:pt idx="25002">
                  <c:v>6.0113574999999999</c:v>
                </c:pt>
                <c:pt idx="25003">
                  <c:v>6.0118074999999997</c:v>
                </c:pt>
                <c:pt idx="25004">
                  <c:v>6.0121906250016002</c:v>
                </c:pt>
                <c:pt idx="25005">
                  <c:v>6.0126131250016002</c:v>
                </c:pt>
                <c:pt idx="25006">
                  <c:v>6.0130049999999997</c:v>
                </c:pt>
                <c:pt idx="25007">
                  <c:v>6.0133799999999997</c:v>
                </c:pt>
                <c:pt idx="25008">
                  <c:v>6.0137043750016002</c:v>
                </c:pt>
                <c:pt idx="25009">
                  <c:v>6.0140712499999998</c:v>
                </c:pt>
                <c:pt idx="25010">
                  <c:v>6.0144456250016001</c:v>
                </c:pt>
                <c:pt idx="25011">
                  <c:v>6.0148018750015995</c:v>
                </c:pt>
                <c:pt idx="25012">
                  <c:v>6.0153343750015997</c:v>
                </c:pt>
                <c:pt idx="25013">
                  <c:v>6.0157668750015993</c:v>
                </c:pt>
                <c:pt idx="25014">
                  <c:v>6.0161106250016001</c:v>
                </c:pt>
                <c:pt idx="25015">
                  <c:v>6.0164431250015999</c:v>
                </c:pt>
                <c:pt idx="25016">
                  <c:v>6.0160462499999996</c:v>
                </c:pt>
                <c:pt idx="25017">
                  <c:v>6.0155925000000003</c:v>
                </c:pt>
                <c:pt idx="25018">
                  <c:v>6.0152312500000003</c:v>
                </c:pt>
                <c:pt idx="25019">
                  <c:v>6.0148331250015996</c:v>
                </c:pt>
                <c:pt idx="25020">
                  <c:v>6.0143331250015999</c:v>
                </c:pt>
                <c:pt idx="25021">
                  <c:v>6.013865</c:v>
                </c:pt>
                <c:pt idx="25022">
                  <c:v>6.0133531250015997</c:v>
                </c:pt>
                <c:pt idx="25023">
                  <c:v>6.0128856250015996</c:v>
                </c:pt>
                <c:pt idx="25024">
                  <c:v>6.0123356250016</c:v>
                </c:pt>
                <c:pt idx="25025">
                  <c:v>6.0119249999999997</c:v>
                </c:pt>
                <c:pt idx="25026">
                  <c:v>6.0115118750015997</c:v>
                </c:pt>
                <c:pt idx="25027">
                  <c:v>6.0111912500000004</c:v>
                </c:pt>
                <c:pt idx="25028">
                  <c:v>6.0107843750015997</c:v>
                </c:pt>
                <c:pt idx="25029">
                  <c:v>6.0103925</c:v>
                </c:pt>
                <c:pt idx="25030">
                  <c:v>6.0104581250016</c:v>
                </c:pt>
                <c:pt idx="25031">
                  <c:v>6.0100112499999998</c:v>
                </c:pt>
                <c:pt idx="25032">
                  <c:v>6.0095081250015996</c:v>
                </c:pt>
                <c:pt idx="25033">
                  <c:v>6.0090031250016001</c:v>
                </c:pt>
                <c:pt idx="25034">
                  <c:v>6.0084524999999998</c:v>
                </c:pt>
                <c:pt idx="25035">
                  <c:v>6.0079843750016</c:v>
                </c:pt>
                <c:pt idx="25036">
                  <c:v>6.0075831250015996</c:v>
                </c:pt>
                <c:pt idx="25037">
                  <c:v>6.0072274999999999</c:v>
                </c:pt>
                <c:pt idx="25038">
                  <c:v>6.0069068750015999</c:v>
                </c:pt>
                <c:pt idx="25039">
                  <c:v>6.0065537500000001</c:v>
                </c:pt>
                <c:pt idx="25040">
                  <c:v>6.0062150000000001</c:v>
                </c:pt>
                <c:pt idx="25041">
                  <c:v>6.0061900000000001</c:v>
                </c:pt>
                <c:pt idx="25042">
                  <c:v>6.0065412499999997</c:v>
                </c:pt>
                <c:pt idx="25043">
                  <c:v>6.0070125000000001</c:v>
                </c:pt>
                <c:pt idx="25044">
                  <c:v>6.0073943750016001</c:v>
                </c:pt>
                <c:pt idx="25045">
                  <c:v>6.0077731250015995</c:v>
                </c:pt>
                <c:pt idx="25046">
                  <c:v>6.0081550000000004</c:v>
                </c:pt>
                <c:pt idx="25047">
                  <c:v>6.0085012500000001</c:v>
                </c:pt>
                <c:pt idx="25048">
                  <c:v>6.0090000000000003</c:v>
                </c:pt>
                <c:pt idx="25049">
                  <c:v>6.0094537499999996</c:v>
                </c:pt>
                <c:pt idx="25050">
                  <c:v>6.0098231250016001</c:v>
                </c:pt>
                <c:pt idx="25051">
                  <c:v>6.0102556250015997</c:v>
                </c:pt>
                <c:pt idx="25052">
                  <c:v>6.0106812500000002</c:v>
                </c:pt>
                <c:pt idx="25053">
                  <c:v>6.0110631250016002</c:v>
                </c:pt>
                <c:pt idx="25054">
                  <c:v>6.0113950000000003</c:v>
                </c:pt>
                <c:pt idx="25055">
                  <c:v>6.0118556250015995</c:v>
                </c:pt>
                <c:pt idx="25056">
                  <c:v>6.0123899999999999</c:v>
                </c:pt>
                <c:pt idx="25057">
                  <c:v>6.0128256250016001</c:v>
                </c:pt>
                <c:pt idx="25058">
                  <c:v>6.0131550000000002</c:v>
                </c:pt>
                <c:pt idx="25059">
                  <c:v>6.0135606250015998</c:v>
                </c:pt>
                <c:pt idx="25060">
                  <c:v>6.0139331250015999</c:v>
                </c:pt>
                <c:pt idx="25061">
                  <c:v>6.0142737500000001</c:v>
                </c:pt>
                <c:pt idx="25062">
                  <c:v>6.0146375000000001</c:v>
                </c:pt>
                <c:pt idx="25063">
                  <c:v>6.0150168750016002</c:v>
                </c:pt>
                <c:pt idx="25064">
                  <c:v>6.0153631250016</c:v>
                </c:pt>
                <c:pt idx="25065">
                  <c:v>6.01582375</c:v>
                </c:pt>
                <c:pt idx="25066">
                  <c:v>6.0161712500000002</c:v>
                </c:pt>
                <c:pt idx="25067">
                  <c:v>6.0165631250015998</c:v>
                </c:pt>
                <c:pt idx="25068">
                  <c:v>6.0169775000000003</c:v>
                </c:pt>
                <c:pt idx="25069">
                  <c:v>6.0173249999999996</c:v>
                </c:pt>
                <c:pt idx="25070">
                  <c:v>6.0169431250015997</c:v>
                </c:pt>
                <c:pt idx="25071">
                  <c:v>6.0166118750016002</c:v>
                </c:pt>
                <c:pt idx="25072">
                  <c:v>6.0161899999999999</c:v>
                </c:pt>
                <c:pt idx="25073">
                  <c:v>6.0158537499999998</c:v>
                </c:pt>
                <c:pt idx="25074">
                  <c:v>6.0154981250016002</c:v>
                </c:pt>
                <c:pt idx="25075">
                  <c:v>6.0150987499999999</c:v>
                </c:pt>
                <c:pt idx="25076">
                  <c:v>6.0148081250015997</c:v>
                </c:pt>
                <c:pt idx="25077">
                  <c:v>6.0144787500000003</c:v>
                </c:pt>
                <c:pt idx="25078">
                  <c:v>6.0141049999999998</c:v>
                </c:pt>
                <c:pt idx="25079">
                  <c:v>6.0136925000000003</c:v>
                </c:pt>
                <c:pt idx="25080">
                  <c:v>6.0132025000000002</c:v>
                </c:pt>
                <c:pt idx="25081">
                  <c:v>6.0127743750015998</c:v>
                </c:pt>
                <c:pt idx="25082">
                  <c:v>6.0123462500000002</c:v>
                </c:pt>
                <c:pt idx="25083">
                  <c:v>6.0119981250015995</c:v>
                </c:pt>
                <c:pt idx="25084">
                  <c:v>6.0116174999999998</c:v>
                </c:pt>
                <c:pt idx="25085">
                  <c:v>6.0111693750016002</c:v>
                </c:pt>
                <c:pt idx="25086">
                  <c:v>6.0106606250015995</c:v>
                </c:pt>
                <c:pt idx="25087">
                  <c:v>6.0100862499999996</c:v>
                </c:pt>
                <c:pt idx="25088">
                  <c:v>6.0095243750015994</c:v>
                </c:pt>
                <c:pt idx="25089">
                  <c:v>6.0088393750015996</c:v>
                </c:pt>
                <c:pt idx="25090">
                  <c:v>6.0082475000000004</c:v>
                </c:pt>
                <c:pt idx="25091">
                  <c:v>6.0075574999999999</c:v>
                </c:pt>
                <c:pt idx="25092">
                  <c:v>6.0068875000000004</c:v>
                </c:pt>
                <c:pt idx="25093">
                  <c:v>6.0063206250015995</c:v>
                </c:pt>
                <c:pt idx="25094">
                  <c:v>6.0058156250015999</c:v>
                </c:pt>
                <c:pt idx="25095">
                  <c:v>6.0054568750015997</c:v>
                </c:pt>
                <c:pt idx="25096">
                  <c:v>6.0050956250015997</c:v>
                </c:pt>
                <c:pt idx="25097">
                  <c:v>6.0045268750015994</c:v>
                </c:pt>
                <c:pt idx="25098">
                  <c:v>6.0039243750016</c:v>
                </c:pt>
                <c:pt idx="25099">
                  <c:v>6.0033856250015996</c:v>
                </c:pt>
                <c:pt idx="25100">
                  <c:v>6.0030593750015999</c:v>
                </c:pt>
                <c:pt idx="25101">
                  <c:v>6.0025418750016</c:v>
                </c:pt>
                <c:pt idx="25102">
                  <c:v>6.0020118750015996</c:v>
                </c:pt>
                <c:pt idx="25103">
                  <c:v>6.0014562500000004</c:v>
                </c:pt>
                <c:pt idx="25104">
                  <c:v>6.0009181250015997</c:v>
                </c:pt>
                <c:pt idx="25105">
                  <c:v>6.0005456250015996</c:v>
                </c:pt>
                <c:pt idx="25106">
                  <c:v>5.9999256250016</c:v>
                </c:pt>
                <c:pt idx="25107">
                  <c:v>5.9995681250016002</c:v>
                </c:pt>
                <c:pt idx="25108">
                  <c:v>5.9989393750015996</c:v>
                </c:pt>
                <c:pt idx="25109">
                  <c:v>5.9984824999999997</c:v>
                </c:pt>
                <c:pt idx="25110">
                  <c:v>5.9981393750015997</c:v>
                </c:pt>
                <c:pt idx="25111">
                  <c:v>5.9976693750015997</c:v>
                </c:pt>
                <c:pt idx="25112">
                  <c:v>5.9972981250016</c:v>
                </c:pt>
                <c:pt idx="25113">
                  <c:v>5.9976493750015996</c:v>
                </c:pt>
                <c:pt idx="25114">
                  <c:v>5.9977487500000004</c:v>
                </c:pt>
                <c:pt idx="25115">
                  <c:v>5.9982093750015997</c:v>
                </c:pt>
                <c:pt idx="25116">
                  <c:v>5.99855625</c:v>
                </c:pt>
                <c:pt idx="25117">
                  <c:v>5.9990325000000002</c:v>
                </c:pt>
                <c:pt idx="25118">
                  <c:v>5.9993956250015996</c:v>
                </c:pt>
                <c:pt idx="25119">
                  <c:v>5.9994318750015996</c:v>
                </c:pt>
                <c:pt idx="25120">
                  <c:v>5.9996925000000001</c:v>
                </c:pt>
                <c:pt idx="25121">
                  <c:v>5.9992543750016001</c:v>
                </c:pt>
                <c:pt idx="25122">
                  <c:v>5.9988931250016</c:v>
                </c:pt>
                <c:pt idx="25123">
                  <c:v>5.9984824999999997</c:v>
                </c:pt>
                <c:pt idx="25124">
                  <c:v>5.9981193750015995</c:v>
                </c:pt>
                <c:pt idx="25125">
                  <c:v>5.9977606250016002</c:v>
                </c:pt>
                <c:pt idx="25126">
                  <c:v>5.9973818750015999</c:v>
                </c:pt>
                <c:pt idx="25127">
                  <c:v>5.9970375000000002</c:v>
                </c:pt>
                <c:pt idx="25128">
                  <c:v>5.9965393750015998</c:v>
                </c:pt>
                <c:pt idx="25129">
                  <c:v>5.9960693750015999</c:v>
                </c:pt>
                <c:pt idx="25130">
                  <c:v>5.9956575000000001</c:v>
                </c:pt>
                <c:pt idx="25131">
                  <c:v>5.9951793750015998</c:v>
                </c:pt>
                <c:pt idx="25132">
                  <c:v>5.9947081250015994</c:v>
                </c:pt>
                <c:pt idx="25133">
                  <c:v>5.9943600000000004</c:v>
                </c:pt>
                <c:pt idx="25134">
                  <c:v>5.9939637499999998</c:v>
                </c:pt>
                <c:pt idx="25135">
                  <c:v>5.9934743750015995</c:v>
                </c:pt>
                <c:pt idx="25136">
                  <c:v>5.9931537500000003</c:v>
                </c:pt>
                <c:pt idx="25137">
                  <c:v>5.9927987500000004</c:v>
                </c:pt>
                <c:pt idx="25138">
                  <c:v>5.9928193750015994</c:v>
                </c:pt>
                <c:pt idx="25139">
                  <c:v>5.9932093750015998</c:v>
                </c:pt>
                <c:pt idx="25140">
                  <c:v>5.9936743750015999</c:v>
                </c:pt>
                <c:pt idx="25141">
                  <c:v>5.9939956250015998</c:v>
                </c:pt>
                <c:pt idx="25142">
                  <c:v>5.9944825000000002</c:v>
                </c:pt>
                <c:pt idx="25143">
                  <c:v>5.9948137499999996</c:v>
                </c:pt>
                <c:pt idx="25144">
                  <c:v>5.9951581250016002</c:v>
                </c:pt>
                <c:pt idx="25145">
                  <c:v>5.9954925000000001</c:v>
                </c:pt>
                <c:pt idx="25146">
                  <c:v>5.9958437499999997</c:v>
                </c:pt>
                <c:pt idx="25147">
                  <c:v>5.9961743750015994</c:v>
                </c:pt>
                <c:pt idx="25148">
                  <c:v>5.9965349999999997</c:v>
                </c:pt>
                <c:pt idx="25149">
                  <c:v>5.9968793750015994</c:v>
                </c:pt>
                <c:pt idx="25150">
                  <c:v>5.9972337500000004</c:v>
                </c:pt>
                <c:pt idx="25151">
                  <c:v>5.9976118750016001</c:v>
                </c:pt>
                <c:pt idx="25152">
                  <c:v>5.9979406250015996</c:v>
                </c:pt>
                <c:pt idx="25153">
                  <c:v>5.9982912500000003</c:v>
                </c:pt>
                <c:pt idx="25154">
                  <c:v>5.9986418750016002</c:v>
                </c:pt>
                <c:pt idx="25155">
                  <c:v>5.99912125</c:v>
                </c:pt>
                <c:pt idx="25156">
                  <c:v>5.9995500000000002</c:v>
                </c:pt>
                <c:pt idx="25157">
                  <c:v>5.9998818750015994</c:v>
                </c:pt>
                <c:pt idx="25158">
                  <c:v>6.000235</c:v>
                </c:pt>
                <c:pt idx="25159">
                  <c:v>6.0006062499999997</c:v>
                </c:pt>
                <c:pt idx="25160">
                  <c:v>6.0009268750015998</c:v>
                </c:pt>
                <c:pt idx="25161">
                  <c:v>6.0005100000000002</c:v>
                </c:pt>
                <c:pt idx="25162">
                  <c:v>6.0001468750016</c:v>
                </c:pt>
                <c:pt idx="25163">
                  <c:v>5.9998199999999997</c:v>
                </c:pt>
                <c:pt idx="25164">
                  <c:v>5.9994112499999996</c:v>
                </c:pt>
                <c:pt idx="25165">
                  <c:v>5.9990525000000003</c:v>
                </c:pt>
                <c:pt idx="25166">
                  <c:v>5.9986424999999999</c:v>
                </c:pt>
                <c:pt idx="25167">
                  <c:v>5.9983075000000001</c:v>
                </c:pt>
                <c:pt idx="25168">
                  <c:v>5.9979387500000003</c:v>
                </c:pt>
                <c:pt idx="25169">
                  <c:v>5.9975593750015994</c:v>
                </c:pt>
                <c:pt idx="25170">
                  <c:v>5.9969618750015998</c:v>
                </c:pt>
                <c:pt idx="25171">
                  <c:v>5.9966168750015996</c:v>
                </c:pt>
                <c:pt idx="25172">
                  <c:v>5.9959249999999997</c:v>
                </c:pt>
                <c:pt idx="25173">
                  <c:v>5.9955906250015998</c:v>
                </c:pt>
                <c:pt idx="25174">
                  <c:v>5.9949293750015995</c:v>
                </c:pt>
                <c:pt idx="25175">
                  <c:v>5.9945525000000002</c:v>
                </c:pt>
                <c:pt idx="25176">
                  <c:v>5.9942137500000001</c:v>
                </c:pt>
                <c:pt idx="25177">
                  <c:v>5.9938599999999997</c:v>
                </c:pt>
                <c:pt idx="25178">
                  <c:v>5.9934556250015998</c:v>
                </c:pt>
                <c:pt idx="25179">
                  <c:v>5.9930887500000001</c:v>
                </c:pt>
                <c:pt idx="25180">
                  <c:v>5.9926643750016</c:v>
                </c:pt>
                <c:pt idx="25181">
                  <c:v>5.9926525000000002</c:v>
                </c:pt>
                <c:pt idx="25182">
                  <c:v>5.9923306250015997</c:v>
                </c:pt>
                <c:pt idx="25183">
                  <c:v>5.9919487499999997</c:v>
                </c:pt>
                <c:pt idx="25184">
                  <c:v>5.99173125</c:v>
                </c:pt>
                <c:pt idx="25185">
                  <c:v>5.9912881250016001</c:v>
                </c:pt>
                <c:pt idx="25186">
                  <c:v>5.9906699999999997</c:v>
                </c:pt>
                <c:pt idx="25187">
                  <c:v>5.9900431250016002</c:v>
                </c:pt>
                <c:pt idx="25188">
                  <c:v>5.9895874999999998</c:v>
                </c:pt>
                <c:pt idx="25189">
                  <c:v>5.9892506250016</c:v>
                </c:pt>
                <c:pt idx="25190">
                  <c:v>5.9888543750015995</c:v>
                </c:pt>
                <c:pt idx="25191">
                  <c:v>5.9884731250016001</c:v>
                </c:pt>
                <c:pt idx="25192">
                  <c:v>5.9880968750015997</c:v>
                </c:pt>
                <c:pt idx="25193">
                  <c:v>5.9877062499999996</c:v>
                </c:pt>
                <c:pt idx="25194">
                  <c:v>5.9881231250016</c:v>
                </c:pt>
                <c:pt idx="25195">
                  <c:v>5.9884743750015996</c:v>
                </c:pt>
                <c:pt idx="25196">
                  <c:v>5.9888737499999998</c:v>
                </c:pt>
                <c:pt idx="25197">
                  <c:v>5.98919625</c:v>
                </c:pt>
                <c:pt idx="25198">
                  <c:v>5.9895800000000001</c:v>
                </c:pt>
                <c:pt idx="25199">
                  <c:v>5.9899381250015997</c:v>
                </c:pt>
                <c:pt idx="25200">
                  <c:v>5.9903693750015998</c:v>
                </c:pt>
                <c:pt idx="25201">
                  <c:v>5.9907725000000003</c:v>
                </c:pt>
                <c:pt idx="25202">
                  <c:v>5.9911750000000001</c:v>
                </c:pt>
                <c:pt idx="25203">
                  <c:v>5.9915712499999998</c:v>
                </c:pt>
                <c:pt idx="25204">
                  <c:v>5.9919324999999999</c:v>
                </c:pt>
                <c:pt idx="25205">
                  <c:v>5.9923731250015999</c:v>
                </c:pt>
                <c:pt idx="25206">
                  <c:v>5.9927149999999996</c:v>
                </c:pt>
                <c:pt idx="25207">
                  <c:v>5.9930618750016</c:v>
                </c:pt>
                <c:pt idx="25208">
                  <c:v>5.9935318750016</c:v>
                </c:pt>
                <c:pt idx="25209">
                  <c:v>5.9939156250016001</c:v>
                </c:pt>
                <c:pt idx="25210">
                  <c:v>5.9942918750015997</c:v>
                </c:pt>
                <c:pt idx="25211">
                  <c:v>5.9946950000000001</c:v>
                </c:pt>
                <c:pt idx="25212">
                  <c:v>5.9951243750016001</c:v>
                </c:pt>
                <c:pt idx="25213">
                  <c:v>5.9954693750015995</c:v>
                </c:pt>
                <c:pt idx="25214">
                  <c:v>5.9958331250015995</c:v>
                </c:pt>
                <c:pt idx="25215">
                  <c:v>5.9962150000000003</c:v>
                </c:pt>
                <c:pt idx="25216">
                  <c:v>5.9965450000000002</c:v>
                </c:pt>
                <c:pt idx="25217">
                  <c:v>5.9969118750015999</c:v>
                </c:pt>
                <c:pt idx="25218">
                  <c:v>5.9973418750015997</c:v>
                </c:pt>
                <c:pt idx="25219">
                  <c:v>5.9977437499999997</c:v>
                </c:pt>
                <c:pt idx="25220">
                  <c:v>5.9981706250015998</c:v>
                </c:pt>
                <c:pt idx="25221">
                  <c:v>5.9985656250016</c:v>
                </c:pt>
                <c:pt idx="25222">
                  <c:v>5.9988893750015997</c:v>
                </c:pt>
                <c:pt idx="25223">
                  <c:v>5.9984525</c:v>
                </c:pt>
                <c:pt idx="25224">
                  <c:v>5.9980406250015994</c:v>
                </c:pt>
                <c:pt idx="25225">
                  <c:v>5.9975050000000003</c:v>
                </c:pt>
                <c:pt idx="25226">
                  <c:v>5.9969556250015996</c:v>
                </c:pt>
                <c:pt idx="25227">
                  <c:v>5.9965956250015999</c:v>
                </c:pt>
                <c:pt idx="25228">
                  <c:v>5.9960737499999999</c:v>
                </c:pt>
                <c:pt idx="25229">
                  <c:v>5.9957374999999997</c:v>
                </c:pt>
                <c:pt idx="25230">
                  <c:v>5.9953725000000002</c:v>
                </c:pt>
                <c:pt idx="25231">
                  <c:v>5.9949349999999999</c:v>
                </c:pt>
                <c:pt idx="25232">
                  <c:v>5.99459125</c:v>
                </c:pt>
                <c:pt idx="25233">
                  <c:v>5.99419375</c:v>
                </c:pt>
                <c:pt idx="25234">
                  <c:v>5.9935256250015998</c:v>
                </c:pt>
                <c:pt idx="25235">
                  <c:v>5.9927374999999996</c:v>
                </c:pt>
                <c:pt idx="25236">
                  <c:v>5.9918224999999996</c:v>
                </c:pt>
                <c:pt idx="25237">
                  <c:v>5.9908956250015999</c:v>
                </c:pt>
                <c:pt idx="25238">
                  <c:v>5.9899187500000002</c:v>
                </c:pt>
                <c:pt idx="25239">
                  <c:v>5.9889062500000003</c:v>
                </c:pt>
                <c:pt idx="25240">
                  <c:v>5.9879412500000004</c:v>
                </c:pt>
                <c:pt idx="25241">
                  <c:v>5.9869487499999998</c:v>
                </c:pt>
                <c:pt idx="25242">
                  <c:v>5.9859468750015994</c:v>
                </c:pt>
                <c:pt idx="25243">
                  <c:v>5.9851181250016001</c:v>
                </c:pt>
                <c:pt idx="25244">
                  <c:v>5.9845537499999999</c:v>
                </c:pt>
                <c:pt idx="25245">
                  <c:v>5.98403375</c:v>
                </c:pt>
                <c:pt idx="25246">
                  <c:v>5.9835781250015998</c:v>
                </c:pt>
                <c:pt idx="25247">
                  <c:v>5.9831099999999999</c:v>
                </c:pt>
                <c:pt idx="25248">
                  <c:v>5.98269625</c:v>
                </c:pt>
                <c:pt idx="25249">
                  <c:v>5.9823368750016002</c:v>
                </c:pt>
                <c:pt idx="25250">
                  <c:v>5.9819118750015994</c:v>
                </c:pt>
                <c:pt idx="25251">
                  <c:v>5.9812956250016001</c:v>
                </c:pt>
                <c:pt idx="25252">
                  <c:v>5.9807674999999998</c:v>
                </c:pt>
                <c:pt idx="25253">
                  <c:v>5.9804006250016002</c:v>
                </c:pt>
                <c:pt idx="25254">
                  <c:v>5.9800256250016002</c:v>
                </c:pt>
                <c:pt idx="25255">
                  <c:v>5.9796431250015996</c:v>
                </c:pt>
                <c:pt idx="25256">
                  <c:v>5.9792699999999996</c:v>
                </c:pt>
                <c:pt idx="25257">
                  <c:v>5.9788743750015998</c:v>
                </c:pt>
                <c:pt idx="25258">
                  <c:v>5.9788237500000001</c:v>
                </c:pt>
                <c:pt idx="25259">
                  <c:v>5.9791981250015995</c:v>
                </c:pt>
                <c:pt idx="25260">
                  <c:v>5.9796606250015998</c:v>
                </c:pt>
                <c:pt idx="25261">
                  <c:v>5.9800218750015999</c:v>
                </c:pt>
                <c:pt idx="25262">
                  <c:v>5.9803662500000003</c:v>
                </c:pt>
                <c:pt idx="25263">
                  <c:v>5.9807812499999997</c:v>
                </c:pt>
                <c:pt idx="25264">
                  <c:v>5.9812006250016001</c:v>
                </c:pt>
                <c:pt idx="25265">
                  <c:v>5.9815556250016</c:v>
                </c:pt>
                <c:pt idx="25266">
                  <c:v>5.98192375</c:v>
                </c:pt>
                <c:pt idx="25267">
                  <c:v>5.9822543750015997</c:v>
                </c:pt>
                <c:pt idx="25268">
                  <c:v>5.9826487500000001</c:v>
                </c:pt>
                <c:pt idx="25269">
                  <c:v>5.9830393750016002</c:v>
                </c:pt>
                <c:pt idx="25270">
                  <c:v>5.9834268750015998</c:v>
                </c:pt>
                <c:pt idx="25271">
                  <c:v>5.9838531250016</c:v>
                </c:pt>
                <c:pt idx="25272">
                  <c:v>5.9842418750016</c:v>
                </c:pt>
                <c:pt idx="25273">
                  <c:v>5.9846225000000004</c:v>
                </c:pt>
                <c:pt idx="25274">
                  <c:v>5.9850137500000002</c:v>
                </c:pt>
                <c:pt idx="25275">
                  <c:v>5.9854337500000003</c:v>
                </c:pt>
                <c:pt idx="25276">
                  <c:v>5.9857818750015994</c:v>
                </c:pt>
                <c:pt idx="25277">
                  <c:v>5.9861062499999997</c:v>
                </c:pt>
                <c:pt idx="25278">
                  <c:v>5.98644</c:v>
                </c:pt>
                <c:pt idx="25279">
                  <c:v>5.9868031250015994</c:v>
                </c:pt>
                <c:pt idx="25280">
                  <c:v>5.9871499999999997</c:v>
                </c:pt>
                <c:pt idx="25281">
                  <c:v>5.9876337499999996</c:v>
                </c:pt>
                <c:pt idx="25282">
                  <c:v>5.9876581250015999</c:v>
                </c:pt>
                <c:pt idx="25283">
                  <c:v>5.9873131250015996</c:v>
                </c:pt>
                <c:pt idx="25284">
                  <c:v>5.9869406250015995</c:v>
                </c:pt>
                <c:pt idx="25285">
                  <c:v>5.9865174999999997</c:v>
                </c:pt>
                <c:pt idx="25286">
                  <c:v>5.9861862500000003</c:v>
                </c:pt>
                <c:pt idx="25287">
                  <c:v>5.9858418750015998</c:v>
                </c:pt>
                <c:pt idx="25288">
                  <c:v>5.9854243750015996</c:v>
                </c:pt>
                <c:pt idx="25289">
                  <c:v>5.9848881250015999</c:v>
                </c:pt>
                <c:pt idx="25290">
                  <c:v>5.9843943750015995</c:v>
                </c:pt>
                <c:pt idx="25291">
                  <c:v>5.9837918750016001</c:v>
                </c:pt>
                <c:pt idx="25292">
                  <c:v>5.9834318750015996</c:v>
                </c:pt>
                <c:pt idx="25293">
                  <c:v>5.9829631250016</c:v>
                </c:pt>
                <c:pt idx="25294">
                  <c:v>5.9826093750015996</c:v>
                </c:pt>
                <c:pt idx="25295">
                  <c:v>5.9821593750015998</c:v>
                </c:pt>
                <c:pt idx="25296">
                  <c:v>5.9817074999999997</c:v>
                </c:pt>
                <c:pt idx="25297">
                  <c:v>5.9813225000000001</c:v>
                </c:pt>
                <c:pt idx="25298">
                  <c:v>5.9809275</c:v>
                </c:pt>
                <c:pt idx="25299">
                  <c:v>5.9805481250015999</c:v>
                </c:pt>
                <c:pt idx="25300">
                  <c:v>5.9801143750015999</c:v>
                </c:pt>
                <c:pt idx="25301">
                  <c:v>5.9797768750015994</c:v>
                </c:pt>
                <c:pt idx="25302">
                  <c:v>5.9794456250015999</c:v>
                </c:pt>
                <c:pt idx="25303">
                  <c:v>5.9789018750015996</c:v>
                </c:pt>
                <c:pt idx="25304">
                  <c:v>5.9784687500000002</c:v>
                </c:pt>
                <c:pt idx="25305">
                  <c:v>5.9779774999999997</c:v>
                </c:pt>
                <c:pt idx="25306">
                  <c:v>5.9774831250015996</c:v>
                </c:pt>
                <c:pt idx="25307">
                  <c:v>5.9770843750016001</c:v>
                </c:pt>
                <c:pt idx="25308">
                  <c:v>5.9767587500000001</c:v>
                </c:pt>
                <c:pt idx="25309">
                  <c:v>5.9764350000000004</c:v>
                </c:pt>
                <c:pt idx="25310">
                  <c:v>5.9761056250015994</c:v>
                </c:pt>
                <c:pt idx="25311">
                  <c:v>5.9758387500000003</c:v>
                </c:pt>
                <c:pt idx="25312">
                  <c:v>5.9758731250016002</c:v>
                </c:pt>
                <c:pt idx="25313">
                  <c:v>5.9762568750015994</c:v>
                </c:pt>
                <c:pt idx="25314">
                  <c:v>5.9766500000000002</c:v>
                </c:pt>
                <c:pt idx="25315">
                  <c:v>5.97673875</c:v>
                </c:pt>
                <c:pt idx="25316">
                  <c:v>5.9763950000000001</c:v>
                </c:pt>
                <c:pt idx="25317">
                  <c:v>5.9759912499999999</c:v>
                </c:pt>
                <c:pt idx="25318">
                  <c:v>5.9755581250015997</c:v>
                </c:pt>
                <c:pt idx="25319">
                  <c:v>5.9751093750016002</c:v>
                </c:pt>
                <c:pt idx="25320">
                  <c:v>5.9747131250015997</c:v>
                </c:pt>
                <c:pt idx="25321">
                  <c:v>5.9743806250015998</c:v>
                </c:pt>
                <c:pt idx="25322">
                  <c:v>5.9740425000000004</c:v>
                </c:pt>
                <c:pt idx="25323">
                  <c:v>5.9736975000000001</c:v>
                </c:pt>
                <c:pt idx="25324">
                  <c:v>5.9739206250015995</c:v>
                </c:pt>
                <c:pt idx="25325">
                  <c:v>5.9743275000000002</c:v>
                </c:pt>
                <c:pt idx="25326">
                  <c:v>5.9746162500000004</c:v>
                </c:pt>
                <c:pt idx="25327">
                  <c:v>5.9743693750015998</c:v>
                </c:pt>
                <c:pt idx="25328">
                  <c:v>5.9747237499999999</c:v>
                </c:pt>
                <c:pt idx="25329">
                  <c:v>5.9750912500000002</c:v>
                </c:pt>
                <c:pt idx="25330">
                  <c:v>5.9754868750016001</c:v>
                </c:pt>
                <c:pt idx="25331">
                  <c:v>5.9758512499999998</c:v>
                </c:pt>
                <c:pt idx="25332">
                  <c:v>5.9763431250016001</c:v>
                </c:pt>
                <c:pt idx="25333">
                  <c:v>5.9767906250016001</c:v>
                </c:pt>
                <c:pt idx="25334">
                  <c:v>5.9772224999999999</c:v>
                </c:pt>
                <c:pt idx="25335">
                  <c:v>5.9772687500000004</c:v>
                </c:pt>
                <c:pt idx="25336">
                  <c:v>5.9775643750015997</c:v>
                </c:pt>
                <c:pt idx="25337">
                  <c:v>5.9775368750015998</c:v>
                </c:pt>
                <c:pt idx="25338">
                  <c:v>5.9771887499999998</c:v>
                </c:pt>
                <c:pt idx="25339">
                  <c:v>5.9767106250015996</c:v>
                </c:pt>
                <c:pt idx="25340">
                  <c:v>5.9761862499999996</c:v>
                </c:pt>
                <c:pt idx="25341">
                  <c:v>5.9757524999999996</c:v>
                </c:pt>
                <c:pt idx="25342">
                  <c:v>5.9752025</c:v>
                </c:pt>
                <c:pt idx="25343">
                  <c:v>5.9747693750015998</c:v>
                </c:pt>
                <c:pt idx="25344">
                  <c:v>5.9743062499999997</c:v>
                </c:pt>
                <c:pt idx="25345">
                  <c:v>5.9739637500000002</c:v>
                </c:pt>
                <c:pt idx="25346">
                  <c:v>5.9736025000000001</c:v>
                </c:pt>
                <c:pt idx="25347">
                  <c:v>5.9732450000000004</c:v>
                </c:pt>
                <c:pt idx="25348">
                  <c:v>5.9727924999999997</c:v>
                </c:pt>
                <c:pt idx="25349">
                  <c:v>5.9723899999999999</c:v>
                </c:pt>
                <c:pt idx="25350">
                  <c:v>5.9719768750015998</c:v>
                </c:pt>
                <c:pt idx="25351">
                  <c:v>5.9716125</c:v>
                </c:pt>
                <c:pt idx="25352">
                  <c:v>5.9712300000000003</c:v>
                </c:pt>
                <c:pt idx="25353">
                  <c:v>5.970815</c:v>
                </c:pt>
                <c:pt idx="25354">
                  <c:v>5.9704781250016001</c:v>
                </c:pt>
                <c:pt idx="25355">
                  <c:v>5.9700956250015995</c:v>
                </c:pt>
                <c:pt idx="25356">
                  <c:v>5.9704681250015996</c:v>
                </c:pt>
                <c:pt idx="25357">
                  <c:v>5.9707887499999996</c:v>
                </c:pt>
                <c:pt idx="25358">
                  <c:v>5.97120125</c:v>
                </c:pt>
                <c:pt idx="25359">
                  <c:v>5.9716662500000002</c:v>
                </c:pt>
                <c:pt idx="25360">
                  <c:v>5.9719931250015996</c:v>
                </c:pt>
                <c:pt idx="25361">
                  <c:v>5.9723531250016002</c:v>
                </c:pt>
                <c:pt idx="25362">
                  <c:v>5.9726856250016001</c:v>
                </c:pt>
                <c:pt idx="25363">
                  <c:v>5.9730974999999997</c:v>
                </c:pt>
                <c:pt idx="25364">
                  <c:v>5.9734231250015997</c:v>
                </c:pt>
                <c:pt idx="25365">
                  <c:v>5.9738093750015997</c:v>
                </c:pt>
                <c:pt idx="25366">
                  <c:v>5.9741643750015996</c:v>
                </c:pt>
                <c:pt idx="25367">
                  <c:v>5.9743962499999999</c:v>
                </c:pt>
                <c:pt idx="25368">
                  <c:v>5.9740824999999997</c:v>
                </c:pt>
                <c:pt idx="25369">
                  <c:v>5.9736631250015995</c:v>
                </c:pt>
                <c:pt idx="25370">
                  <c:v>5.9732206250016002</c:v>
                </c:pt>
                <c:pt idx="25371">
                  <c:v>5.9728218750015998</c:v>
                </c:pt>
                <c:pt idx="25372">
                  <c:v>5.9724075000000001</c:v>
                </c:pt>
                <c:pt idx="25373">
                  <c:v>5.9719368750015995</c:v>
                </c:pt>
                <c:pt idx="25374">
                  <c:v>5.9714600000000004</c:v>
                </c:pt>
                <c:pt idx="25375">
                  <c:v>5.9710912499999997</c:v>
                </c:pt>
                <c:pt idx="25376">
                  <c:v>5.9707643750015995</c:v>
                </c:pt>
                <c:pt idx="25377">
                  <c:v>5.9704168750016002</c:v>
                </c:pt>
                <c:pt idx="25378">
                  <c:v>5.9699918750015994</c:v>
                </c:pt>
                <c:pt idx="25379">
                  <c:v>5.9696631250015999</c:v>
                </c:pt>
                <c:pt idx="25380">
                  <c:v>5.9693318750015996</c:v>
                </c:pt>
                <c:pt idx="25381">
                  <c:v>5.9688387499999997</c:v>
                </c:pt>
                <c:pt idx="25382">
                  <c:v>5.9684831250016002</c:v>
                </c:pt>
                <c:pt idx="25383">
                  <c:v>5.9684106250015994</c:v>
                </c:pt>
                <c:pt idx="25384">
                  <c:v>5.9680856250016001</c:v>
                </c:pt>
                <c:pt idx="25385">
                  <c:v>5.9675862500000001</c:v>
                </c:pt>
                <c:pt idx="25386">
                  <c:v>5.9670356250015999</c:v>
                </c:pt>
                <c:pt idx="25387">
                  <c:v>5.9666318750015996</c:v>
                </c:pt>
                <c:pt idx="25388">
                  <c:v>5.9660725000000001</c:v>
                </c:pt>
                <c:pt idx="25389">
                  <c:v>5.9656487499999997</c:v>
                </c:pt>
                <c:pt idx="25390">
                  <c:v>5.9652593750016001</c:v>
                </c:pt>
                <c:pt idx="25391">
                  <c:v>5.9649293750016001</c:v>
                </c:pt>
                <c:pt idx="25392">
                  <c:v>5.9645725000000001</c:v>
                </c:pt>
                <c:pt idx="25393">
                  <c:v>5.9641662499999999</c:v>
                </c:pt>
                <c:pt idx="25394">
                  <c:v>5.9638156250016001</c:v>
                </c:pt>
                <c:pt idx="25395">
                  <c:v>5.9637962499999997</c:v>
                </c:pt>
                <c:pt idx="25396">
                  <c:v>5.9641418750015998</c:v>
                </c:pt>
                <c:pt idx="25397">
                  <c:v>5.9643568750015996</c:v>
                </c:pt>
                <c:pt idx="25398">
                  <c:v>5.9647275000000004</c:v>
                </c:pt>
                <c:pt idx="25399">
                  <c:v>5.9650749999999997</c:v>
                </c:pt>
                <c:pt idx="25400">
                  <c:v>5.9654600000000002</c:v>
                </c:pt>
                <c:pt idx="25401">
                  <c:v>5.9658924999999998</c:v>
                </c:pt>
                <c:pt idx="25402">
                  <c:v>5.9662912500000003</c:v>
                </c:pt>
                <c:pt idx="25403">
                  <c:v>5.9666556250016001</c:v>
                </c:pt>
                <c:pt idx="25404">
                  <c:v>5.9670956250015994</c:v>
                </c:pt>
                <c:pt idx="25405">
                  <c:v>5.9674956250015994</c:v>
                </c:pt>
                <c:pt idx="25406">
                  <c:v>5.9679137500000001</c:v>
                </c:pt>
                <c:pt idx="25407">
                  <c:v>5.9682962499999999</c:v>
                </c:pt>
                <c:pt idx="25408">
                  <c:v>5.9686199999999996</c:v>
                </c:pt>
                <c:pt idx="25409">
                  <c:v>5.9690106250015997</c:v>
                </c:pt>
                <c:pt idx="25410">
                  <c:v>5.9693881250015997</c:v>
                </c:pt>
                <c:pt idx="25411">
                  <c:v>5.9697374999999999</c:v>
                </c:pt>
                <c:pt idx="25412">
                  <c:v>5.9701256250016002</c:v>
                </c:pt>
                <c:pt idx="25413">
                  <c:v>5.9705849999999998</c:v>
                </c:pt>
                <c:pt idx="25414">
                  <c:v>5.9710237499999996</c:v>
                </c:pt>
                <c:pt idx="25415">
                  <c:v>5.9712356250015999</c:v>
                </c:pt>
                <c:pt idx="25416">
                  <c:v>5.9716006250015994</c:v>
                </c:pt>
                <c:pt idx="25417">
                  <c:v>5.9719468750016</c:v>
                </c:pt>
                <c:pt idx="25418">
                  <c:v>5.9723843750015995</c:v>
                </c:pt>
                <c:pt idx="25419">
                  <c:v>5.9720493750015997</c:v>
                </c:pt>
                <c:pt idx="25420">
                  <c:v>5.9711587499999998</c:v>
                </c:pt>
                <c:pt idx="25421">
                  <c:v>5.9704631250015998</c:v>
                </c:pt>
                <c:pt idx="25422">
                  <c:v>5.9696381250016</c:v>
                </c:pt>
                <c:pt idx="25423">
                  <c:v>5.9687918750015996</c:v>
                </c:pt>
                <c:pt idx="25424">
                  <c:v>5.9678887500000002</c:v>
                </c:pt>
                <c:pt idx="25425">
                  <c:v>5.9669100000000004</c:v>
                </c:pt>
                <c:pt idx="25426">
                  <c:v>5.9659368750016002</c:v>
                </c:pt>
                <c:pt idx="25427">
                  <c:v>5.9648975000000002</c:v>
                </c:pt>
                <c:pt idx="25428">
                  <c:v>5.96390625</c:v>
                </c:pt>
                <c:pt idx="25429">
                  <c:v>5.9628862500000004</c:v>
                </c:pt>
                <c:pt idx="25430">
                  <c:v>5.9620618750015995</c:v>
                </c:pt>
                <c:pt idx="25431">
                  <c:v>5.9614131250015996</c:v>
                </c:pt>
                <c:pt idx="25432">
                  <c:v>5.9607868750015998</c:v>
                </c:pt>
                <c:pt idx="25433">
                  <c:v>5.9601906250015997</c:v>
                </c:pt>
                <c:pt idx="25434">
                  <c:v>5.9595993750015994</c:v>
                </c:pt>
                <c:pt idx="25435">
                  <c:v>5.95907125</c:v>
                </c:pt>
                <c:pt idx="25436">
                  <c:v>5.9585543750015999</c:v>
                </c:pt>
                <c:pt idx="25437">
                  <c:v>5.9580818750016</c:v>
                </c:pt>
                <c:pt idx="25438">
                  <c:v>5.9576668750015997</c:v>
                </c:pt>
                <c:pt idx="25439">
                  <c:v>5.9572737499999997</c:v>
                </c:pt>
                <c:pt idx="25440">
                  <c:v>5.9565999999999999</c:v>
                </c:pt>
                <c:pt idx="25441">
                  <c:v>5.9560893750016</c:v>
                </c:pt>
                <c:pt idx="25442">
                  <c:v>5.9556743750015997</c:v>
                </c:pt>
                <c:pt idx="25443">
                  <c:v>5.9552337499999997</c:v>
                </c:pt>
                <c:pt idx="25444">
                  <c:v>5.9551843750015996</c:v>
                </c:pt>
                <c:pt idx="25445">
                  <c:v>5.9556156250015997</c:v>
                </c:pt>
                <c:pt idx="25446">
                  <c:v>5.9560487499999999</c:v>
                </c:pt>
                <c:pt idx="25447">
                  <c:v>5.9565168750015998</c:v>
                </c:pt>
                <c:pt idx="25448">
                  <c:v>5.9569506250015998</c:v>
                </c:pt>
                <c:pt idx="25449">
                  <c:v>5.9573074999999998</c:v>
                </c:pt>
                <c:pt idx="25450">
                  <c:v>5.9577106250015994</c:v>
                </c:pt>
                <c:pt idx="25451">
                  <c:v>5.9580368750016</c:v>
                </c:pt>
                <c:pt idx="25452">
                  <c:v>5.9584218750015996</c:v>
                </c:pt>
                <c:pt idx="25453">
                  <c:v>5.9588524999999999</c:v>
                </c:pt>
                <c:pt idx="25454">
                  <c:v>5.9592456250015999</c:v>
                </c:pt>
                <c:pt idx="25455">
                  <c:v>5.9596406250016001</c:v>
                </c:pt>
                <c:pt idx="25456">
                  <c:v>5.9599950000000002</c:v>
                </c:pt>
                <c:pt idx="25457">
                  <c:v>5.9603168750015998</c:v>
                </c:pt>
                <c:pt idx="25458">
                  <c:v>5.9606993750015995</c:v>
                </c:pt>
                <c:pt idx="25459">
                  <c:v>5.9610768750015994</c:v>
                </c:pt>
                <c:pt idx="25460">
                  <c:v>5.9614443750015997</c:v>
                </c:pt>
                <c:pt idx="25461">
                  <c:v>5.9618362500000002</c:v>
                </c:pt>
                <c:pt idx="25462">
                  <c:v>5.9622037499999996</c:v>
                </c:pt>
                <c:pt idx="25463">
                  <c:v>5.9619762500000002</c:v>
                </c:pt>
                <c:pt idx="25464">
                  <c:v>5.9616131250016</c:v>
                </c:pt>
                <c:pt idx="25465">
                  <c:v>5.9611756250015997</c:v>
                </c:pt>
                <c:pt idx="25466">
                  <c:v>5.9607468750015995</c:v>
                </c:pt>
                <c:pt idx="25467">
                  <c:v>5.9603018750015995</c:v>
                </c:pt>
                <c:pt idx="25468">
                  <c:v>5.9599275</c:v>
                </c:pt>
                <c:pt idx="25469">
                  <c:v>5.9595768750015994</c:v>
                </c:pt>
                <c:pt idx="25470">
                  <c:v>5.9592375000000004</c:v>
                </c:pt>
                <c:pt idx="25471">
                  <c:v>5.9592418750015996</c:v>
                </c:pt>
                <c:pt idx="25472">
                  <c:v>5.9588662499999998</c:v>
                </c:pt>
                <c:pt idx="25473">
                  <c:v>5.9589687500000004</c:v>
                </c:pt>
                <c:pt idx="25474">
                  <c:v>5.9586768750015997</c:v>
                </c:pt>
                <c:pt idx="25475">
                  <c:v>5.9583349999999999</c:v>
                </c:pt>
                <c:pt idx="25476">
                  <c:v>5.9579968750015997</c:v>
                </c:pt>
                <c:pt idx="25477">
                  <c:v>5.9576093750016001</c:v>
                </c:pt>
                <c:pt idx="25478">
                  <c:v>5.9576950000000002</c:v>
                </c:pt>
                <c:pt idx="25479">
                  <c:v>5.9573718750015994</c:v>
                </c:pt>
                <c:pt idx="25480">
                  <c:v>5.9569706250015999</c:v>
                </c:pt>
                <c:pt idx="25481">
                  <c:v>5.9565556250015996</c:v>
                </c:pt>
                <c:pt idx="25482">
                  <c:v>5.9562299999999997</c:v>
                </c:pt>
                <c:pt idx="25483">
                  <c:v>5.9566681250015998</c:v>
                </c:pt>
                <c:pt idx="25484">
                  <c:v>5.9571481250015994</c:v>
                </c:pt>
                <c:pt idx="25485">
                  <c:v>5.9575962499999999</c:v>
                </c:pt>
                <c:pt idx="25486">
                  <c:v>5.95806375</c:v>
                </c:pt>
                <c:pt idx="25487">
                  <c:v>5.9585006250015997</c:v>
                </c:pt>
                <c:pt idx="25488">
                  <c:v>5.9588774999999998</c:v>
                </c:pt>
                <c:pt idx="25489">
                  <c:v>5.9592650000000003</c:v>
                </c:pt>
                <c:pt idx="25490">
                  <c:v>5.9596887499999998</c:v>
                </c:pt>
                <c:pt idx="25491">
                  <c:v>5.9600506250015997</c:v>
                </c:pt>
                <c:pt idx="25492">
                  <c:v>5.9603962499999996</c:v>
                </c:pt>
                <c:pt idx="25493">
                  <c:v>5.9607818750015999</c:v>
                </c:pt>
                <c:pt idx="25494">
                  <c:v>5.9611162499999999</c:v>
                </c:pt>
                <c:pt idx="25495">
                  <c:v>5.9614675000000004</c:v>
                </c:pt>
                <c:pt idx="25496">
                  <c:v>5.9619318750015999</c:v>
                </c:pt>
                <c:pt idx="25497">
                  <c:v>5.96242625</c:v>
                </c:pt>
                <c:pt idx="25498">
                  <c:v>5.9627962500000002</c:v>
                </c:pt>
                <c:pt idx="25499">
                  <c:v>5.9631993750015999</c:v>
                </c:pt>
                <c:pt idx="25500">
                  <c:v>5.9635825000000002</c:v>
                </c:pt>
                <c:pt idx="25501">
                  <c:v>5.9639831250016</c:v>
                </c:pt>
                <c:pt idx="25502">
                  <c:v>5.9644424999999996</c:v>
                </c:pt>
                <c:pt idx="25503">
                  <c:v>5.9647762499999999</c:v>
                </c:pt>
                <c:pt idx="25504">
                  <c:v>5.9651462500000001</c:v>
                </c:pt>
                <c:pt idx="25505">
                  <c:v>5.9654887499999996</c:v>
                </c:pt>
                <c:pt idx="25506">
                  <c:v>5.9649475000000001</c:v>
                </c:pt>
                <c:pt idx="25507">
                  <c:v>5.9645931250016</c:v>
                </c:pt>
                <c:pt idx="25508">
                  <c:v>5.9639487500000001</c:v>
                </c:pt>
                <c:pt idx="25509">
                  <c:v>5.9635256250015996</c:v>
                </c:pt>
                <c:pt idx="25510">
                  <c:v>5.9631256250015996</c:v>
                </c:pt>
                <c:pt idx="25511">
                  <c:v>5.9626093750016</c:v>
                </c:pt>
                <c:pt idx="25512">
                  <c:v>5.9621275000000002</c:v>
                </c:pt>
                <c:pt idx="25513">
                  <c:v>5.9614737499999997</c:v>
                </c:pt>
                <c:pt idx="25514">
                  <c:v>5.9609806250016</c:v>
                </c:pt>
                <c:pt idx="25515">
                  <c:v>5.9604749999999997</c:v>
                </c:pt>
                <c:pt idx="25516">
                  <c:v>5.9599006250016</c:v>
                </c:pt>
                <c:pt idx="25517">
                  <c:v>5.9592481250015998</c:v>
                </c:pt>
                <c:pt idx="25518">
                  <c:v>5.9585718750016001</c:v>
                </c:pt>
                <c:pt idx="25519">
                  <c:v>5.9579599999999999</c:v>
                </c:pt>
                <c:pt idx="25520">
                  <c:v>5.9572725000000002</c:v>
                </c:pt>
                <c:pt idx="25521">
                  <c:v>5.9566843750015996</c:v>
                </c:pt>
                <c:pt idx="25522">
                  <c:v>5.9559581250016</c:v>
                </c:pt>
                <c:pt idx="25523">
                  <c:v>5.9552250000000004</c:v>
                </c:pt>
                <c:pt idx="25524">
                  <c:v>5.9544193750016001</c:v>
                </c:pt>
                <c:pt idx="25525">
                  <c:v>5.9535856250016002</c:v>
                </c:pt>
                <c:pt idx="25526">
                  <c:v>5.9528018750016001</c:v>
                </c:pt>
                <c:pt idx="25527">
                  <c:v>5.9520350000000004</c:v>
                </c:pt>
                <c:pt idx="25528">
                  <c:v>5.9513400000000001</c:v>
                </c:pt>
                <c:pt idx="25529">
                  <c:v>5.9505718750016001</c:v>
                </c:pt>
                <c:pt idx="25530">
                  <c:v>5.9498518750015998</c:v>
                </c:pt>
                <c:pt idx="25531">
                  <c:v>5.9491643750016001</c:v>
                </c:pt>
                <c:pt idx="25532">
                  <c:v>5.9485818750016</c:v>
                </c:pt>
                <c:pt idx="25533">
                  <c:v>5.9481762500000004</c:v>
                </c:pt>
                <c:pt idx="25534">
                  <c:v>5.9477506250015999</c:v>
                </c:pt>
                <c:pt idx="25535">
                  <c:v>5.9472031250016002</c:v>
                </c:pt>
                <c:pt idx="25536">
                  <c:v>5.9467993750015999</c:v>
                </c:pt>
                <c:pt idx="25537">
                  <c:v>5.9464387500000004</c:v>
                </c:pt>
                <c:pt idx="25538">
                  <c:v>5.9462149999999996</c:v>
                </c:pt>
                <c:pt idx="25539">
                  <c:v>5.94658</c:v>
                </c:pt>
                <c:pt idx="25540">
                  <c:v>5.9469806250015997</c:v>
                </c:pt>
                <c:pt idx="25541">
                  <c:v>5.9473200000000004</c:v>
                </c:pt>
                <c:pt idx="25542">
                  <c:v>5.9477593750016</c:v>
                </c:pt>
                <c:pt idx="25543">
                  <c:v>5.9481762500000004</c:v>
                </c:pt>
                <c:pt idx="25544">
                  <c:v>5.9485106250015995</c:v>
                </c:pt>
                <c:pt idx="25545">
                  <c:v>5.9489031250015998</c:v>
                </c:pt>
                <c:pt idx="25546">
                  <c:v>5.94926625</c:v>
                </c:pt>
                <c:pt idx="25547">
                  <c:v>5.9496256250016</c:v>
                </c:pt>
                <c:pt idx="25548">
                  <c:v>5.9499968750015997</c:v>
                </c:pt>
                <c:pt idx="25549">
                  <c:v>5.9503918750015998</c:v>
                </c:pt>
                <c:pt idx="25550">
                  <c:v>5.9507537499999996</c:v>
                </c:pt>
                <c:pt idx="25551">
                  <c:v>5.9512106250015995</c:v>
                </c:pt>
                <c:pt idx="25552">
                  <c:v>5.9515675000000003</c:v>
                </c:pt>
                <c:pt idx="25553">
                  <c:v>5.9520793750015999</c:v>
                </c:pt>
                <c:pt idx="25554">
                  <c:v>5.95243375</c:v>
                </c:pt>
                <c:pt idx="25555">
                  <c:v>5.9528631250016</c:v>
                </c:pt>
                <c:pt idx="25556">
                  <c:v>5.9531906250016</c:v>
                </c:pt>
                <c:pt idx="25557">
                  <c:v>5.9535737500000003</c:v>
                </c:pt>
                <c:pt idx="25558">
                  <c:v>5.9539968750016001</c:v>
                </c:pt>
                <c:pt idx="25559">
                  <c:v>5.9543831250016002</c:v>
                </c:pt>
                <c:pt idx="25560">
                  <c:v>5.9543756250015996</c:v>
                </c:pt>
                <c:pt idx="25561">
                  <c:v>5.9539318750015999</c:v>
                </c:pt>
                <c:pt idx="25562">
                  <c:v>5.9535712500000004</c:v>
                </c:pt>
                <c:pt idx="25563">
                  <c:v>5.9531462499999996</c:v>
                </c:pt>
                <c:pt idx="25564">
                  <c:v>5.9524650000000001</c:v>
                </c:pt>
                <c:pt idx="25565">
                  <c:v>5.9519656250016002</c:v>
                </c:pt>
                <c:pt idx="25566">
                  <c:v>5.9516200000000001</c:v>
                </c:pt>
                <c:pt idx="25567">
                  <c:v>5.9511118750016001</c:v>
                </c:pt>
                <c:pt idx="25568">
                  <c:v>5.9506337499999997</c:v>
                </c:pt>
                <c:pt idx="25569">
                  <c:v>5.9502262500000001</c:v>
                </c:pt>
                <c:pt idx="25570">
                  <c:v>5.9498474999999997</c:v>
                </c:pt>
                <c:pt idx="25571">
                  <c:v>5.9495256250016002</c:v>
                </c:pt>
                <c:pt idx="25572">
                  <c:v>5.9498568750015997</c:v>
                </c:pt>
                <c:pt idx="25573">
                  <c:v>5.9502274999999996</c:v>
                </c:pt>
                <c:pt idx="25574">
                  <c:v>5.9504018750015994</c:v>
                </c:pt>
                <c:pt idx="25575">
                  <c:v>5.9507599999999998</c:v>
                </c:pt>
                <c:pt idx="25576">
                  <c:v>5.9511000000000003</c:v>
                </c:pt>
                <c:pt idx="25577">
                  <c:v>5.9514250000000004</c:v>
                </c:pt>
                <c:pt idx="25578">
                  <c:v>5.9518006250016002</c:v>
                </c:pt>
                <c:pt idx="25579">
                  <c:v>5.9513893750015994</c:v>
                </c:pt>
                <c:pt idx="25580">
                  <c:v>5.9518199999999997</c:v>
                </c:pt>
                <c:pt idx="25581">
                  <c:v>5.9522824999999999</c:v>
                </c:pt>
                <c:pt idx="25582">
                  <c:v>5.9526231250016002</c:v>
                </c:pt>
                <c:pt idx="25583">
                  <c:v>5.9530106250015997</c:v>
                </c:pt>
                <c:pt idx="25584">
                  <c:v>5.9533412500000003</c:v>
                </c:pt>
                <c:pt idx="25585">
                  <c:v>5.9537043750015997</c:v>
                </c:pt>
                <c:pt idx="25586">
                  <c:v>5.9540656250015997</c:v>
                </c:pt>
                <c:pt idx="25587">
                  <c:v>5.9537056250016001</c:v>
                </c:pt>
                <c:pt idx="25588">
                  <c:v>5.9533137500000004</c:v>
                </c:pt>
                <c:pt idx="25589">
                  <c:v>5.9529550000000002</c:v>
                </c:pt>
                <c:pt idx="25590">
                  <c:v>5.9525131250015999</c:v>
                </c:pt>
                <c:pt idx="25591">
                  <c:v>5.9521156250015999</c:v>
                </c:pt>
                <c:pt idx="25592">
                  <c:v>5.95175375</c:v>
                </c:pt>
                <c:pt idx="25593">
                  <c:v>5.9513368750015996</c:v>
                </c:pt>
                <c:pt idx="25594">
                  <c:v>5.9508206250016</c:v>
                </c:pt>
                <c:pt idx="25595">
                  <c:v>5.9504881250016002</c:v>
                </c:pt>
                <c:pt idx="25596">
                  <c:v>5.9501387499999998</c:v>
                </c:pt>
                <c:pt idx="25597">
                  <c:v>5.9494362499999998</c:v>
                </c:pt>
                <c:pt idx="25598">
                  <c:v>5.9490837499999998</c:v>
                </c:pt>
                <c:pt idx="25599">
                  <c:v>5.9486993750016</c:v>
                </c:pt>
                <c:pt idx="25600">
                  <c:v>5.9483600000000001</c:v>
                </c:pt>
                <c:pt idx="25601">
                  <c:v>5.9479850000000001</c:v>
                </c:pt>
                <c:pt idx="25602">
                  <c:v>5.9476581250015998</c:v>
                </c:pt>
                <c:pt idx="25603">
                  <c:v>5.9471949999999998</c:v>
                </c:pt>
                <c:pt idx="25604">
                  <c:v>5.9468512499999999</c:v>
                </c:pt>
                <c:pt idx="25605">
                  <c:v>5.9464143750015994</c:v>
                </c:pt>
                <c:pt idx="25606">
                  <c:v>5.9460637500000004</c:v>
                </c:pt>
                <c:pt idx="25607">
                  <c:v>5.94569875</c:v>
                </c:pt>
                <c:pt idx="25608">
                  <c:v>5.9453125</c:v>
                </c:pt>
                <c:pt idx="25609">
                  <c:v>5.9451762500000003</c:v>
                </c:pt>
                <c:pt idx="25610">
                  <c:v>5.9447918750015996</c:v>
                </c:pt>
                <c:pt idx="25611">
                  <c:v>5.9443256250015999</c:v>
                </c:pt>
                <c:pt idx="25612">
                  <c:v>5.9439393750015999</c:v>
                </c:pt>
                <c:pt idx="25613">
                  <c:v>5.9435943750015996</c:v>
                </c:pt>
                <c:pt idx="25614">
                  <c:v>5.9434512499999999</c:v>
                </c:pt>
                <c:pt idx="25615">
                  <c:v>5.9437743750015999</c:v>
                </c:pt>
                <c:pt idx="25616">
                  <c:v>5.9442106250015998</c:v>
                </c:pt>
                <c:pt idx="25617">
                  <c:v>5.9445931250015995</c:v>
                </c:pt>
                <c:pt idx="25618">
                  <c:v>5.9450181250015994</c:v>
                </c:pt>
                <c:pt idx="25619">
                  <c:v>5.9453556250016</c:v>
                </c:pt>
                <c:pt idx="25620">
                  <c:v>5.9458299999999999</c:v>
                </c:pt>
                <c:pt idx="25621">
                  <c:v>5.9461668750015999</c:v>
                </c:pt>
                <c:pt idx="25622">
                  <c:v>5.9465250000000003</c:v>
                </c:pt>
                <c:pt idx="25623">
                  <c:v>5.94635625</c:v>
                </c:pt>
                <c:pt idx="25624">
                  <c:v>5.9461537499999997</c:v>
                </c:pt>
                <c:pt idx="25625">
                  <c:v>5.9460243750016</c:v>
                </c:pt>
                <c:pt idx="25626">
                  <c:v>5.9456562499999999</c:v>
                </c:pt>
                <c:pt idx="25627">
                  <c:v>5.9452781250015994</c:v>
                </c:pt>
                <c:pt idx="25628">
                  <c:v>5.9448443750015993</c:v>
                </c:pt>
                <c:pt idx="25629">
                  <c:v>5.9443481250015999</c:v>
                </c:pt>
                <c:pt idx="25630">
                  <c:v>5.9439306250015997</c:v>
                </c:pt>
                <c:pt idx="25631">
                  <c:v>5.9436024999999999</c:v>
                </c:pt>
                <c:pt idx="25632">
                  <c:v>5.9432700000000001</c:v>
                </c:pt>
                <c:pt idx="25633">
                  <c:v>5.9428487499999996</c:v>
                </c:pt>
                <c:pt idx="25634">
                  <c:v>5.9424106250015996</c:v>
                </c:pt>
                <c:pt idx="25635">
                  <c:v>5.9420431250016001</c:v>
                </c:pt>
                <c:pt idx="25636">
                  <c:v>5.9416731250015999</c:v>
                </c:pt>
                <c:pt idx="25637">
                  <c:v>5.9412256250016</c:v>
                </c:pt>
                <c:pt idx="25638">
                  <c:v>5.9415887500000002</c:v>
                </c:pt>
                <c:pt idx="25639">
                  <c:v>5.9420012499999997</c:v>
                </c:pt>
                <c:pt idx="25640">
                  <c:v>5.9423475000000003</c:v>
                </c:pt>
                <c:pt idx="25641">
                  <c:v>5.9424762500000003</c:v>
                </c:pt>
                <c:pt idx="25642">
                  <c:v>5.9428175000000003</c:v>
                </c:pt>
                <c:pt idx="25643">
                  <c:v>5.9431131250015996</c:v>
                </c:pt>
                <c:pt idx="25644">
                  <c:v>5.9435124999999998</c:v>
                </c:pt>
                <c:pt idx="25645">
                  <c:v>5.9440256250015997</c:v>
                </c:pt>
                <c:pt idx="25646">
                  <c:v>5.9443599999999996</c:v>
                </c:pt>
                <c:pt idx="25647">
                  <c:v>5.9447337500000001</c:v>
                </c:pt>
                <c:pt idx="25648">
                  <c:v>5.9451068750016001</c:v>
                </c:pt>
                <c:pt idx="25649">
                  <c:v>5.9454525</c:v>
                </c:pt>
                <c:pt idx="25650">
                  <c:v>5.9458131250015995</c:v>
                </c:pt>
                <c:pt idx="25651">
                  <c:v>5.94616875</c:v>
                </c:pt>
                <c:pt idx="25652">
                  <c:v>5.9465624999999998</c:v>
                </c:pt>
                <c:pt idx="25653">
                  <c:v>5.9470299999999998</c:v>
                </c:pt>
                <c:pt idx="25654">
                  <c:v>5.9473643750015999</c:v>
                </c:pt>
                <c:pt idx="25655">
                  <c:v>5.9474331250015995</c:v>
                </c:pt>
                <c:pt idx="25656">
                  <c:v>5.9478818750015998</c:v>
                </c:pt>
                <c:pt idx="25657">
                  <c:v>5.9482512500000002</c:v>
                </c:pt>
                <c:pt idx="25658">
                  <c:v>5.9486231250015997</c:v>
                </c:pt>
                <c:pt idx="25659">
                  <c:v>5.9486587499999999</c:v>
                </c:pt>
                <c:pt idx="25660">
                  <c:v>5.9482581250016002</c:v>
                </c:pt>
                <c:pt idx="25661">
                  <c:v>5.94776375</c:v>
                </c:pt>
                <c:pt idx="25662">
                  <c:v>5.9473399999999996</c:v>
                </c:pt>
                <c:pt idx="25663">
                  <c:v>5.9467762500000001</c:v>
                </c:pt>
                <c:pt idx="25664">
                  <c:v>5.9461787499999996</c:v>
                </c:pt>
                <c:pt idx="25665">
                  <c:v>5.9454612500000001</c:v>
                </c:pt>
                <c:pt idx="25666">
                  <c:v>5.94480875</c:v>
                </c:pt>
                <c:pt idx="25667">
                  <c:v>5.9440787500000001</c:v>
                </c:pt>
                <c:pt idx="25668">
                  <c:v>5.9433437500000004</c:v>
                </c:pt>
                <c:pt idx="25669">
                  <c:v>5.9424593750015999</c:v>
                </c:pt>
                <c:pt idx="25670">
                  <c:v>5.94152375</c:v>
                </c:pt>
                <c:pt idx="25671">
                  <c:v>5.9406356250016001</c:v>
                </c:pt>
                <c:pt idx="25672">
                  <c:v>5.9398249999999999</c:v>
                </c:pt>
                <c:pt idx="25673">
                  <c:v>5.9391568750015997</c:v>
                </c:pt>
                <c:pt idx="25674">
                  <c:v>5.9384687500000002</c:v>
                </c:pt>
                <c:pt idx="25675">
                  <c:v>5.9378206250016001</c:v>
                </c:pt>
                <c:pt idx="25676">
                  <c:v>5.9371650000000002</c:v>
                </c:pt>
                <c:pt idx="25677">
                  <c:v>5.9365531250016002</c:v>
                </c:pt>
                <c:pt idx="25678">
                  <c:v>5.9359950000000001</c:v>
                </c:pt>
                <c:pt idx="25679">
                  <c:v>5.9355381250015995</c:v>
                </c:pt>
                <c:pt idx="25680">
                  <c:v>5.9351606250015996</c:v>
                </c:pt>
                <c:pt idx="25681">
                  <c:v>5.9347793750015994</c:v>
                </c:pt>
                <c:pt idx="25682">
                  <c:v>5.9341568750015998</c:v>
                </c:pt>
                <c:pt idx="25683">
                  <c:v>5.9337368750015997</c:v>
                </c:pt>
                <c:pt idx="25684">
                  <c:v>5.9334106250016001</c:v>
                </c:pt>
                <c:pt idx="25685">
                  <c:v>5.9330581250016001</c:v>
                </c:pt>
                <c:pt idx="25686">
                  <c:v>5.9330125000000002</c:v>
                </c:pt>
                <c:pt idx="25687">
                  <c:v>5.9333324999999997</c:v>
                </c:pt>
                <c:pt idx="25688">
                  <c:v>5.9336793750016001</c:v>
                </c:pt>
                <c:pt idx="25689">
                  <c:v>5.9340156250015994</c:v>
                </c:pt>
                <c:pt idx="25690">
                  <c:v>5.9344437499999998</c:v>
                </c:pt>
                <c:pt idx="25691">
                  <c:v>5.9348181250016001</c:v>
                </c:pt>
                <c:pt idx="25692">
                  <c:v>5.9351481250016001</c:v>
                </c:pt>
                <c:pt idx="25693">
                  <c:v>5.9355218750015997</c:v>
                </c:pt>
                <c:pt idx="25694">
                  <c:v>5.9358599999999999</c:v>
                </c:pt>
                <c:pt idx="25695">
                  <c:v>5.9363543750016001</c:v>
                </c:pt>
                <c:pt idx="25696">
                  <c:v>5.9367318750016</c:v>
                </c:pt>
                <c:pt idx="25697">
                  <c:v>5.9372287500000001</c:v>
                </c:pt>
                <c:pt idx="25698">
                  <c:v>5.9376674999999999</c:v>
                </c:pt>
                <c:pt idx="25699">
                  <c:v>5.9380468750016</c:v>
                </c:pt>
                <c:pt idx="25700">
                  <c:v>5.9384593750015995</c:v>
                </c:pt>
                <c:pt idx="25701">
                  <c:v>5.9388075000000002</c:v>
                </c:pt>
                <c:pt idx="25702">
                  <c:v>5.9391825000000003</c:v>
                </c:pt>
                <c:pt idx="25703">
                  <c:v>5.9395550000000004</c:v>
                </c:pt>
                <c:pt idx="25704">
                  <c:v>5.9400218750015998</c:v>
                </c:pt>
                <c:pt idx="25705">
                  <c:v>5.9404925000000004</c:v>
                </c:pt>
                <c:pt idx="25706">
                  <c:v>5.9408649999999996</c:v>
                </c:pt>
                <c:pt idx="25707">
                  <c:v>5.9412306250015998</c:v>
                </c:pt>
                <c:pt idx="25708">
                  <c:v>5.9407993750015997</c:v>
                </c:pt>
                <c:pt idx="25709">
                  <c:v>5.9404706250016002</c:v>
                </c:pt>
                <c:pt idx="25710">
                  <c:v>5.9400718750015997</c:v>
                </c:pt>
                <c:pt idx="25711">
                  <c:v>5.9396000000000004</c:v>
                </c:pt>
                <c:pt idx="25712">
                  <c:v>5.9392674999999997</c:v>
                </c:pt>
                <c:pt idx="25713">
                  <c:v>5.9389156250015995</c:v>
                </c:pt>
                <c:pt idx="25714">
                  <c:v>5.9385656250015995</c:v>
                </c:pt>
                <c:pt idx="25715">
                  <c:v>5.9389356250015997</c:v>
                </c:pt>
                <c:pt idx="25716">
                  <c:v>5.9392725000000004</c:v>
                </c:pt>
                <c:pt idx="25717">
                  <c:v>5.9388631250015997</c:v>
                </c:pt>
                <c:pt idx="25718">
                  <c:v>5.9385181250015995</c:v>
                </c:pt>
                <c:pt idx="25719">
                  <c:v>5.9381156250015996</c:v>
                </c:pt>
                <c:pt idx="25720">
                  <c:v>5.9376024999999997</c:v>
                </c:pt>
                <c:pt idx="25721">
                  <c:v>5.9371418750015996</c:v>
                </c:pt>
                <c:pt idx="25722">
                  <c:v>5.9367212499999997</c:v>
                </c:pt>
                <c:pt idx="25723">
                  <c:v>5.93633875</c:v>
                </c:pt>
                <c:pt idx="25724">
                  <c:v>5.9359156250015994</c:v>
                </c:pt>
                <c:pt idx="25725">
                  <c:v>5.9354431250015995</c:v>
                </c:pt>
                <c:pt idx="25726">
                  <c:v>5.9349137499999998</c:v>
                </c:pt>
                <c:pt idx="25727">
                  <c:v>5.9344799999999998</c:v>
                </c:pt>
                <c:pt idx="25728">
                  <c:v>5.9340506250015999</c:v>
                </c:pt>
                <c:pt idx="25729">
                  <c:v>5.9336487499999997</c:v>
                </c:pt>
                <c:pt idx="25730">
                  <c:v>5.9332843750016</c:v>
                </c:pt>
                <c:pt idx="25731">
                  <c:v>5.9329356250015994</c:v>
                </c:pt>
                <c:pt idx="25732">
                  <c:v>5.9326106250016002</c:v>
                </c:pt>
                <c:pt idx="25733">
                  <c:v>5.9326887499999996</c:v>
                </c:pt>
                <c:pt idx="25734">
                  <c:v>5.9330268750016</c:v>
                </c:pt>
                <c:pt idx="25735">
                  <c:v>5.9334256250015995</c:v>
                </c:pt>
                <c:pt idx="25736">
                  <c:v>5.9337831250016002</c:v>
                </c:pt>
                <c:pt idx="25737">
                  <c:v>5.9341068750015999</c:v>
                </c:pt>
                <c:pt idx="25738">
                  <c:v>5.9344275</c:v>
                </c:pt>
                <c:pt idx="25739">
                  <c:v>5.9347799999999999</c:v>
                </c:pt>
                <c:pt idx="25740">
                  <c:v>5.9351418750015998</c:v>
                </c:pt>
                <c:pt idx="25741">
                  <c:v>5.9355087500000003</c:v>
                </c:pt>
                <c:pt idx="25742">
                  <c:v>5.9359074999999999</c:v>
                </c:pt>
                <c:pt idx="25743">
                  <c:v>5.9362362500000003</c:v>
                </c:pt>
                <c:pt idx="25744">
                  <c:v>5.9365724999999996</c:v>
                </c:pt>
                <c:pt idx="25745">
                  <c:v>5.9369575000000001</c:v>
                </c:pt>
                <c:pt idx="25746">
                  <c:v>5.9373256250016002</c:v>
                </c:pt>
                <c:pt idx="25747">
                  <c:v>5.9376831250016</c:v>
                </c:pt>
                <c:pt idx="25748">
                  <c:v>5.9380637500000004</c:v>
                </c:pt>
                <c:pt idx="25749">
                  <c:v>5.9385543750015994</c:v>
                </c:pt>
                <c:pt idx="25750">
                  <c:v>5.9389250000000002</c:v>
                </c:pt>
                <c:pt idx="25751">
                  <c:v>5.9392843750016002</c:v>
                </c:pt>
                <c:pt idx="25752">
                  <c:v>5.9396800000000001</c:v>
                </c:pt>
                <c:pt idx="25753">
                  <c:v>5.9401349999999997</c:v>
                </c:pt>
                <c:pt idx="25754">
                  <c:v>5.9404812500000004</c:v>
                </c:pt>
                <c:pt idx="25755">
                  <c:v>5.9409031250015998</c:v>
                </c:pt>
                <c:pt idx="25756">
                  <c:v>5.9412374999999997</c:v>
                </c:pt>
                <c:pt idx="25757">
                  <c:v>5.9416975000000001</c:v>
                </c:pt>
                <c:pt idx="25758">
                  <c:v>5.9420906250016001</c:v>
                </c:pt>
                <c:pt idx="25759">
                  <c:v>5.9425118750015997</c:v>
                </c:pt>
                <c:pt idx="25760">
                  <c:v>5.9424006250015999</c:v>
                </c:pt>
                <c:pt idx="25761">
                  <c:v>5.94178125</c:v>
                </c:pt>
                <c:pt idx="25762">
                  <c:v>5.9412531250015999</c:v>
                </c:pt>
                <c:pt idx="25763">
                  <c:v>5.9405881250016002</c:v>
                </c:pt>
                <c:pt idx="25764">
                  <c:v>5.9398218750015994</c:v>
                </c:pt>
                <c:pt idx="25765">
                  <c:v>5.9389925000000003</c:v>
                </c:pt>
                <c:pt idx="25766">
                  <c:v>5.9380743750015998</c:v>
                </c:pt>
                <c:pt idx="25767">
                  <c:v>5.9371287500000003</c:v>
                </c:pt>
                <c:pt idx="25768">
                  <c:v>5.9360231250015998</c:v>
                </c:pt>
                <c:pt idx="25769">
                  <c:v>5.9348824999999996</c:v>
                </c:pt>
                <c:pt idx="25770">
                  <c:v>5.9338143750015995</c:v>
                </c:pt>
                <c:pt idx="25771">
                  <c:v>5.9328349999999999</c:v>
                </c:pt>
                <c:pt idx="25772">
                  <c:v>5.9320618750016001</c:v>
                </c:pt>
                <c:pt idx="25773">
                  <c:v>5.9313275000000001</c:v>
                </c:pt>
                <c:pt idx="25774">
                  <c:v>5.9306987500000004</c:v>
                </c:pt>
                <c:pt idx="25775">
                  <c:v>5.9301681250015994</c:v>
                </c:pt>
                <c:pt idx="25776">
                  <c:v>5.9296406250015998</c:v>
                </c:pt>
                <c:pt idx="25777">
                  <c:v>5.9292243750016</c:v>
                </c:pt>
                <c:pt idx="25778">
                  <c:v>5.9288381250016</c:v>
                </c:pt>
                <c:pt idx="25779">
                  <c:v>5.9281387499999996</c:v>
                </c:pt>
                <c:pt idx="25780">
                  <c:v>5.9275387500000001</c:v>
                </c:pt>
                <c:pt idx="25781">
                  <c:v>5.9269175000000001</c:v>
                </c:pt>
                <c:pt idx="25782">
                  <c:v>5.9265425</c:v>
                </c:pt>
                <c:pt idx="25783">
                  <c:v>5.9258931250015996</c:v>
                </c:pt>
                <c:pt idx="25784">
                  <c:v>5.9255143750016002</c:v>
                </c:pt>
                <c:pt idx="25785">
                  <c:v>5.9251393750016002</c:v>
                </c:pt>
                <c:pt idx="25786">
                  <c:v>5.9247699999999996</c:v>
                </c:pt>
                <c:pt idx="25787">
                  <c:v>5.9241074999999999</c:v>
                </c:pt>
                <c:pt idx="25788">
                  <c:v>5.9235474999999997</c:v>
                </c:pt>
                <c:pt idx="25789">
                  <c:v>5.9230543750016</c:v>
                </c:pt>
                <c:pt idx="25790">
                  <c:v>5.9227224999999999</c:v>
                </c:pt>
                <c:pt idx="25791">
                  <c:v>5.9226831250015994</c:v>
                </c:pt>
                <c:pt idx="25792">
                  <c:v>5.9231125000000002</c:v>
                </c:pt>
                <c:pt idx="25793">
                  <c:v>5.9235118750015996</c:v>
                </c:pt>
                <c:pt idx="25794">
                  <c:v>5.9238768750016</c:v>
                </c:pt>
                <c:pt idx="25795">
                  <c:v>5.9242581250016002</c:v>
                </c:pt>
                <c:pt idx="25796">
                  <c:v>5.9246718750016001</c:v>
                </c:pt>
                <c:pt idx="25797">
                  <c:v>5.9251149999999999</c:v>
                </c:pt>
                <c:pt idx="25798">
                  <c:v>5.9254993750015998</c:v>
                </c:pt>
                <c:pt idx="25799">
                  <c:v>5.9259550000000001</c:v>
                </c:pt>
                <c:pt idx="25800">
                  <c:v>5.9264131250015994</c:v>
                </c:pt>
                <c:pt idx="25801">
                  <c:v>5.9268587500000001</c:v>
                </c:pt>
                <c:pt idx="25802">
                  <c:v>5.9273143750015995</c:v>
                </c:pt>
                <c:pt idx="25803">
                  <c:v>5.9276375000000003</c:v>
                </c:pt>
                <c:pt idx="25804">
                  <c:v>5.9281300000000003</c:v>
                </c:pt>
                <c:pt idx="25805">
                  <c:v>5.9285424999999998</c:v>
                </c:pt>
                <c:pt idx="25806">
                  <c:v>5.9289800000000001</c:v>
                </c:pt>
                <c:pt idx="25807">
                  <c:v>5.9293362500000004</c:v>
                </c:pt>
                <c:pt idx="25808">
                  <c:v>5.9298225000000002</c:v>
                </c:pt>
                <c:pt idx="25809">
                  <c:v>5.9302762500000004</c:v>
                </c:pt>
                <c:pt idx="25810">
                  <c:v>5.9306718750015994</c:v>
                </c:pt>
                <c:pt idx="25811">
                  <c:v>5.9310881250016001</c:v>
                </c:pt>
                <c:pt idx="25812">
                  <c:v>5.9314337500000001</c:v>
                </c:pt>
                <c:pt idx="25813">
                  <c:v>5.9309925000000003</c:v>
                </c:pt>
                <c:pt idx="25814">
                  <c:v>5.9306349999999997</c:v>
                </c:pt>
                <c:pt idx="25815">
                  <c:v>5.9301975000000002</c:v>
                </c:pt>
                <c:pt idx="25816">
                  <c:v>5.9296437500000003</c:v>
                </c:pt>
                <c:pt idx="25817">
                  <c:v>5.9292175</c:v>
                </c:pt>
                <c:pt idx="25818">
                  <c:v>5.9288212500000004</c:v>
                </c:pt>
                <c:pt idx="25819">
                  <c:v>5.9283987500000004</c:v>
                </c:pt>
                <c:pt idx="25820">
                  <c:v>5.9279837500000001</c:v>
                </c:pt>
                <c:pt idx="25821">
                  <c:v>5.9274306250016</c:v>
                </c:pt>
                <c:pt idx="25822">
                  <c:v>5.9269868750015995</c:v>
                </c:pt>
                <c:pt idx="25823">
                  <c:v>5.9266275000000004</c:v>
                </c:pt>
                <c:pt idx="25824">
                  <c:v>5.9262993750015998</c:v>
                </c:pt>
                <c:pt idx="25825">
                  <c:v>5.9260462499999997</c:v>
                </c:pt>
                <c:pt idx="25826">
                  <c:v>5.9256481250016</c:v>
                </c:pt>
                <c:pt idx="25827">
                  <c:v>5.9251512499999999</c:v>
                </c:pt>
                <c:pt idx="25828">
                  <c:v>5.9247268750015998</c:v>
                </c:pt>
                <c:pt idx="25829">
                  <c:v>5.9243793750015996</c:v>
                </c:pt>
                <c:pt idx="25830">
                  <c:v>5.9240081250015999</c:v>
                </c:pt>
                <c:pt idx="25831">
                  <c:v>5.9236387500000003</c:v>
                </c:pt>
                <c:pt idx="25832">
                  <c:v>5.9239762499999999</c:v>
                </c:pt>
                <c:pt idx="25833">
                  <c:v>5.9243687500000002</c:v>
                </c:pt>
                <c:pt idx="25834">
                  <c:v>5.9247087499999997</c:v>
                </c:pt>
                <c:pt idx="25835">
                  <c:v>5.9246575000000004</c:v>
                </c:pt>
                <c:pt idx="25836">
                  <c:v>5.9249568750016</c:v>
                </c:pt>
                <c:pt idx="25837">
                  <c:v>5.9252843750016</c:v>
                </c:pt>
                <c:pt idx="25838">
                  <c:v>5.9254318750015997</c:v>
                </c:pt>
                <c:pt idx="25839">
                  <c:v>5.9257675000000001</c:v>
                </c:pt>
                <c:pt idx="25840">
                  <c:v>5.9261118750015997</c:v>
                </c:pt>
                <c:pt idx="25841">
                  <c:v>5.9264993750016002</c:v>
                </c:pt>
                <c:pt idx="25842">
                  <c:v>5.9269118750015997</c:v>
                </c:pt>
                <c:pt idx="25843">
                  <c:v>5.9273175</c:v>
                </c:pt>
                <c:pt idx="25844">
                  <c:v>5.9276537500000002</c:v>
                </c:pt>
                <c:pt idx="25845">
                  <c:v>5.9280756250015996</c:v>
                </c:pt>
                <c:pt idx="25846">
                  <c:v>5.9284893750015994</c:v>
                </c:pt>
                <c:pt idx="25847">
                  <c:v>5.9289118750015994</c:v>
                </c:pt>
                <c:pt idx="25848">
                  <c:v>5.9292931250015997</c:v>
                </c:pt>
                <c:pt idx="25849">
                  <c:v>5.9296393750015994</c:v>
                </c:pt>
                <c:pt idx="25850">
                  <c:v>5.9299843750015997</c:v>
                </c:pt>
                <c:pt idx="25851">
                  <c:v>5.9303256250015997</c:v>
                </c:pt>
                <c:pt idx="25852">
                  <c:v>5.9306606250015994</c:v>
                </c:pt>
                <c:pt idx="25853">
                  <c:v>5.9310406250016001</c:v>
                </c:pt>
                <c:pt idx="25854">
                  <c:v>5.9314506250015997</c:v>
                </c:pt>
                <c:pt idx="25855">
                  <c:v>5.9318993750016</c:v>
                </c:pt>
                <c:pt idx="25856">
                  <c:v>5.9323699999999997</c:v>
                </c:pt>
                <c:pt idx="25857">
                  <c:v>5.9327087499999998</c:v>
                </c:pt>
                <c:pt idx="25858">
                  <c:v>5.9330493750016</c:v>
                </c:pt>
                <c:pt idx="25859">
                  <c:v>5.9333812500000001</c:v>
                </c:pt>
                <c:pt idx="25860">
                  <c:v>5.9337574999999996</c:v>
                </c:pt>
                <c:pt idx="25861">
                  <c:v>5.9333343750015999</c:v>
                </c:pt>
                <c:pt idx="25862">
                  <c:v>5.9328206250015993</c:v>
                </c:pt>
                <c:pt idx="25863">
                  <c:v>5.93239625</c:v>
                </c:pt>
                <c:pt idx="25864">
                  <c:v>5.9318218750015994</c:v>
                </c:pt>
                <c:pt idx="25865">
                  <c:v>5.9312474999999996</c:v>
                </c:pt>
                <c:pt idx="25866">
                  <c:v>5.9305862500000002</c:v>
                </c:pt>
                <c:pt idx="25867">
                  <c:v>5.9298856250015994</c:v>
                </c:pt>
                <c:pt idx="25868">
                  <c:v>5.9291943750015994</c:v>
                </c:pt>
                <c:pt idx="25869">
                  <c:v>5.9284593750015997</c:v>
                </c:pt>
                <c:pt idx="25870">
                  <c:v>5.9276981250015996</c:v>
                </c:pt>
                <c:pt idx="25871">
                  <c:v>5.9267981250016</c:v>
                </c:pt>
                <c:pt idx="25872">
                  <c:v>5.9260643750015998</c:v>
                </c:pt>
                <c:pt idx="25873">
                  <c:v>5.9253793750015999</c:v>
                </c:pt>
                <c:pt idx="25874">
                  <c:v>5.9246956250015996</c:v>
                </c:pt>
                <c:pt idx="25875">
                  <c:v>5.9240700000000004</c:v>
                </c:pt>
                <c:pt idx="25876">
                  <c:v>5.9234506250015997</c:v>
                </c:pt>
                <c:pt idx="25877">
                  <c:v>5.9228868750016002</c:v>
                </c:pt>
                <c:pt idx="25878">
                  <c:v>5.9221631250015996</c:v>
                </c:pt>
                <c:pt idx="25879">
                  <c:v>5.9214918750015997</c:v>
                </c:pt>
                <c:pt idx="25880">
                  <c:v>5.9208293750015999</c:v>
                </c:pt>
                <c:pt idx="25881">
                  <c:v>5.9202812500000004</c:v>
                </c:pt>
                <c:pt idx="25882">
                  <c:v>5.9196893750015995</c:v>
                </c:pt>
                <c:pt idx="25883">
                  <c:v>5.9190800000000001</c:v>
                </c:pt>
                <c:pt idx="25884">
                  <c:v>5.9185162499999997</c:v>
                </c:pt>
                <c:pt idx="25885">
                  <c:v>5.9178662500000003</c:v>
                </c:pt>
                <c:pt idx="25886">
                  <c:v>5.9172293750015994</c:v>
                </c:pt>
                <c:pt idx="25887">
                  <c:v>5.9165912499999997</c:v>
                </c:pt>
                <c:pt idx="25888">
                  <c:v>5.9160668750015999</c:v>
                </c:pt>
                <c:pt idx="25889">
                  <c:v>5.9155993750015998</c:v>
                </c:pt>
                <c:pt idx="25890">
                  <c:v>5.9151093750015997</c:v>
                </c:pt>
                <c:pt idx="25891">
                  <c:v>5.9146556250015996</c:v>
                </c:pt>
                <c:pt idx="25892">
                  <c:v>5.9142662499999998</c:v>
                </c:pt>
                <c:pt idx="25893">
                  <c:v>5.9137162500000002</c:v>
                </c:pt>
                <c:pt idx="25894">
                  <c:v>5.9133493750015997</c:v>
                </c:pt>
                <c:pt idx="25895">
                  <c:v>5.9130262499999997</c:v>
                </c:pt>
                <c:pt idx="25896">
                  <c:v>5.9131193750015996</c:v>
                </c:pt>
                <c:pt idx="25897">
                  <c:v>5.9133618750016002</c:v>
                </c:pt>
                <c:pt idx="25898">
                  <c:v>5.9137218750015998</c:v>
                </c:pt>
                <c:pt idx="25899">
                  <c:v>5.9140543750015997</c:v>
                </c:pt>
                <c:pt idx="25900">
                  <c:v>5.9143831250016001</c:v>
                </c:pt>
                <c:pt idx="25901">
                  <c:v>5.9147556250015993</c:v>
                </c:pt>
                <c:pt idx="25902">
                  <c:v>5.91508375</c:v>
                </c:pt>
                <c:pt idx="25903">
                  <c:v>5.91548125</c:v>
                </c:pt>
                <c:pt idx="25904">
                  <c:v>5.9154006250015998</c:v>
                </c:pt>
                <c:pt idx="25905">
                  <c:v>5.9150487500000004</c:v>
                </c:pt>
                <c:pt idx="25906">
                  <c:v>5.9147256250015996</c:v>
                </c:pt>
                <c:pt idx="25907">
                  <c:v>5.9143656250015999</c:v>
                </c:pt>
                <c:pt idx="25908">
                  <c:v>5.9139387499999998</c:v>
                </c:pt>
                <c:pt idx="25909">
                  <c:v>5.9135200000000001</c:v>
                </c:pt>
                <c:pt idx="25910">
                  <c:v>5.9131743750016001</c:v>
                </c:pt>
                <c:pt idx="25911">
                  <c:v>5.9127400000000003</c:v>
                </c:pt>
                <c:pt idx="25912">
                  <c:v>5.91238625</c:v>
                </c:pt>
                <c:pt idx="25913">
                  <c:v>5.9120393750015996</c:v>
                </c:pt>
                <c:pt idx="25914">
                  <c:v>5.9124024999999998</c:v>
                </c:pt>
                <c:pt idx="25915">
                  <c:v>5.9120125000000003</c:v>
                </c:pt>
                <c:pt idx="25916">
                  <c:v>5.9116918750015994</c:v>
                </c:pt>
                <c:pt idx="25917">
                  <c:v>5.9072812499999996</c:v>
                </c:pt>
                <c:pt idx="25918">
                  <c:v>5.8981662500000001</c:v>
                </c:pt>
                <c:pt idx="25919">
                  <c:v>5.8878006250016002</c:v>
                </c:pt>
                <c:pt idx="25920">
                  <c:v>5.8766731250015996</c:v>
                </c:pt>
                <c:pt idx="25921">
                  <c:v>5.8649050000000003</c:v>
                </c:pt>
                <c:pt idx="25922">
                  <c:v>5.8526143750015995</c:v>
                </c:pt>
                <c:pt idx="25923">
                  <c:v>5.8400706250015997</c:v>
                </c:pt>
                <c:pt idx="25924">
                  <c:v>5.8272449999999996</c:v>
                </c:pt>
                <c:pt idx="25925">
                  <c:v>5.8143293750015994</c:v>
                </c:pt>
                <c:pt idx="25926">
                  <c:v>5.8011974999999998</c:v>
                </c:pt>
                <c:pt idx="25927">
                  <c:v>5.7921881250015996</c:v>
                </c:pt>
                <c:pt idx="25928">
                  <c:v>5.7878724999999998</c:v>
                </c:pt>
                <c:pt idx="25929">
                  <c:v>5.7845756250016001</c:v>
                </c:pt>
                <c:pt idx="25930">
                  <c:v>5.7820381250016002</c:v>
                </c:pt>
                <c:pt idx="25931">
                  <c:v>5.7800581250015997</c:v>
                </c:pt>
                <c:pt idx="25932">
                  <c:v>5.7785700000000002</c:v>
                </c:pt>
                <c:pt idx="25933">
                  <c:v>5.7773106250015998</c:v>
                </c:pt>
                <c:pt idx="25934">
                  <c:v>5.7762606250015995</c:v>
                </c:pt>
                <c:pt idx="25935">
                  <c:v>5.7753912500000002</c:v>
                </c:pt>
                <c:pt idx="25936">
                  <c:v>5.7746449999999996</c:v>
                </c:pt>
                <c:pt idx="25937">
                  <c:v>5.7740556250015995</c:v>
                </c:pt>
                <c:pt idx="25938">
                  <c:v>5.7734550000000002</c:v>
                </c:pt>
                <c:pt idx="25939">
                  <c:v>5.7730162500000004</c:v>
                </c:pt>
                <c:pt idx="25940">
                  <c:v>5.7725818750015998</c:v>
                </c:pt>
                <c:pt idx="25941">
                  <c:v>5.7721943750015994</c:v>
                </c:pt>
                <c:pt idx="25942">
                  <c:v>5.7716118750016001</c:v>
                </c:pt>
                <c:pt idx="25943">
                  <c:v>5.7710493750016001</c:v>
                </c:pt>
                <c:pt idx="25944">
                  <c:v>5.7705218750015996</c:v>
                </c:pt>
                <c:pt idx="25945">
                  <c:v>5.7701306250015998</c:v>
                </c:pt>
                <c:pt idx="25946">
                  <c:v>5.7698062500000002</c:v>
                </c:pt>
                <c:pt idx="25947">
                  <c:v>5.7693693750015997</c:v>
                </c:pt>
                <c:pt idx="25948">
                  <c:v>5.7689493750015997</c:v>
                </c:pt>
                <c:pt idx="25949">
                  <c:v>5.7686262499999996</c:v>
                </c:pt>
                <c:pt idx="25950">
                  <c:v>5.7682306250015998</c:v>
                </c:pt>
                <c:pt idx="25951">
                  <c:v>5.7678425000000004</c:v>
                </c:pt>
                <c:pt idx="25952">
                  <c:v>5.7674806250015997</c:v>
                </c:pt>
                <c:pt idx="25953">
                  <c:v>5.7671374999999996</c:v>
                </c:pt>
                <c:pt idx="25954">
                  <c:v>5.7667906250016001</c:v>
                </c:pt>
                <c:pt idx="25955">
                  <c:v>5.7663493750015995</c:v>
                </c:pt>
                <c:pt idx="25956">
                  <c:v>5.7660243750015994</c:v>
                </c:pt>
                <c:pt idx="25957">
                  <c:v>5.7657024999999997</c:v>
                </c:pt>
                <c:pt idx="25958">
                  <c:v>5.7653675</c:v>
                </c:pt>
                <c:pt idx="25959">
                  <c:v>5.7650050000000004</c:v>
                </c:pt>
                <c:pt idx="25960">
                  <c:v>5.7646449999999998</c:v>
                </c:pt>
                <c:pt idx="25961">
                  <c:v>5.7642793750015997</c:v>
                </c:pt>
                <c:pt idx="25962">
                  <c:v>5.7639068750015996</c:v>
                </c:pt>
                <c:pt idx="25963">
                  <c:v>5.7635662500000002</c:v>
                </c:pt>
                <c:pt idx="25964">
                  <c:v>5.7631606250015999</c:v>
                </c:pt>
                <c:pt idx="25965">
                  <c:v>5.7627806250016</c:v>
                </c:pt>
                <c:pt idx="25966">
                  <c:v>5.7624556250015999</c:v>
                </c:pt>
                <c:pt idx="25967">
                  <c:v>5.7620624999999999</c:v>
                </c:pt>
                <c:pt idx="25968">
                  <c:v>5.7616912500000002</c:v>
                </c:pt>
                <c:pt idx="25969">
                  <c:v>5.7613156250015995</c:v>
                </c:pt>
                <c:pt idx="25970">
                  <c:v>5.7609243750015997</c:v>
                </c:pt>
                <c:pt idx="25971">
                  <c:v>5.7605806250015998</c:v>
                </c:pt>
                <c:pt idx="25972">
                  <c:v>5.7602381250015995</c:v>
                </c:pt>
                <c:pt idx="25973">
                  <c:v>5.7599150000000003</c:v>
                </c:pt>
                <c:pt idx="25974">
                  <c:v>5.7595606250015994</c:v>
                </c:pt>
                <c:pt idx="25975">
                  <c:v>5.7592968750016</c:v>
                </c:pt>
                <c:pt idx="25976">
                  <c:v>5.7589356250015999</c:v>
                </c:pt>
                <c:pt idx="25977">
                  <c:v>5.7585575000000002</c:v>
                </c:pt>
                <c:pt idx="25978">
                  <c:v>5.7581918750016001</c:v>
                </c:pt>
                <c:pt idx="25979">
                  <c:v>5.7577937500000003</c:v>
                </c:pt>
                <c:pt idx="25980">
                  <c:v>5.7574618750016002</c:v>
                </c:pt>
                <c:pt idx="25981">
                  <c:v>5.7571418750015999</c:v>
                </c:pt>
                <c:pt idx="25982">
                  <c:v>5.7570706250015995</c:v>
                </c:pt>
                <c:pt idx="25983">
                  <c:v>5.7569212500000004</c:v>
                </c:pt>
                <c:pt idx="25984">
                  <c:v>5.7570474999999997</c:v>
                </c:pt>
                <c:pt idx="25985">
                  <c:v>5.7573018750016001</c:v>
                </c:pt>
                <c:pt idx="25986">
                  <c:v>5.7577499999999997</c:v>
                </c:pt>
                <c:pt idx="25987">
                  <c:v>5.7580987500000003</c:v>
                </c:pt>
                <c:pt idx="25988">
                  <c:v>5.7585031250015994</c:v>
                </c:pt>
                <c:pt idx="25989">
                  <c:v>5.7589100000000002</c:v>
                </c:pt>
                <c:pt idx="25990">
                  <c:v>5.7592631250016</c:v>
                </c:pt>
                <c:pt idx="25991">
                  <c:v>5.7596187499999996</c:v>
                </c:pt>
                <c:pt idx="25992">
                  <c:v>5.7600100000000003</c:v>
                </c:pt>
                <c:pt idx="25993">
                  <c:v>5.7604431250015997</c:v>
                </c:pt>
                <c:pt idx="25994">
                  <c:v>5.7608031250015994</c:v>
                </c:pt>
                <c:pt idx="25995">
                  <c:v>5.7612631250015998</c:v>
                </c:pt>
                <c:pt idx="25996">
                  <c:v>5.7615843750015996</c:v>
                </c:pt>
                <c:pt idx="25997">
                  <c:v>5.7610443750015996</c:v>
                </c:pt>
                <c:pt idx="25998">
                  <c:v>5.7605493750015997</c:v>
                </c:pt>
                <c:pt idx="25999">
                  <c:v>5.7600168750015994</c:v>
                </c:pt>
                <c:pt idx="26000">
                  <c:v>5.7594037499999997</c:v>
                </c:pt>
                <c:pt idx="26001">
                  <c:v>5.7588237500000004</c:v>
                </c:pt>
                <c:pt idx="26002">
                  <c:v>5.7582181250015996</c:v>
                </c:pt>
                <c:pt idx="26003">
                  <c:v>5.7575768750015994</c:v>
                </c:pt>
                <c:pt idx="26004">
                  <c:v>5.7569699999999999</c:v>
                </c:pt>
                <c:pt idx="26005">
                  <c:v>5.7563500000000003</c:v>
                </c:pt>
                <c:pt idx="26006">
                  <c:v>5.7558412499999996</c:v>
                </c:pt>
                <c:pt idx="26007">
                  <c:v>5.7554575000000003</c:v>
                </c:pt>
                <c:pt idx="26008">
                  <c:v>5.7550074999999996</c:v>
                </c:pt>
                <c:pt idx="26009">
                  <c:v>5.7545543750016002</c:v>
                </c:pt>
                <c:pt idx="26010">
                  <c:v>5.7542268750016001</c:v>
                </c:pt>
                <c:pt idx="26011">
                  <c:v>5.7537418750015998</c:v>
                </c:pt>
                <c:pt idx="26012">
                  <c:v>5.7532581250015999</c:v>
                </c:pt>
                <c:pt idx="26013">
                  <c:v>5.7528218750016</c:v>
                </c:pt>
                <c:pt idx="26014">
                  <c:v>5.7523312500000001</c:v>
                </c:pt>
                <c:pt idx="26015">
                  <c:v>5.75176</c:v>
                </c:pt>
                <c:pt idx="26016">
                  <c:v>5.7513300000000003</c:v>
                </c:pt>
                <c:pt idx="26017">
                  <c:v>5.7509606250015999</c:v>
                </c:pt>
                <c:pt idx="26018">
                  <c:v>5.7512387499999997</c:v>
                </c:pt>
                <c:pt idx="26019">
                  <c:v>5.7516331250016002</c:v>
                </c:pt>
                <c:pt idx="26020">
                  <c:v>5.7519968750016002</c:v>
                </c:pt>
                <c:pt idx="26021">
                  <c:v>5.7523268750016001</c:v>
                </c:pt>
                <c:pt idx="26022">
                  <c:v>5.7527256250015997</c:v>
                </c:pt>
                <c:pt idx="26023">
                  <c:v>5.7530606250015994</c:v>
                </c:pt>
                <c:pt idx="26024">
                  <c:v>5.75346125</c:v>
                </c:pt>
                <c:pt idx="26025">
                  <c:v>5.7537812500000003</c:v>
                </c:pt>
                <c:pt idx="26026">
                  <c:v>5.7541112500000002</c:v>
                </c:pt>
                <c:pt idx="26027">
                  <c:v>5.7544706250016002</c:v>
                </c:pt>
                <c:pt idx="26028">
                  <c:v>5.7548493750015997</c:v>
                </c:pt>
                <c:pt idx="26029">
                  <c:v>5.7552643750015999</c:v>
                </c:pt>
                <c:pt idx="26030">
                  <c:v>5.7556518750015995</c:v>
                </c:pt>
                <c:pt idx="26031">
                  <c:v>5.7559950000000004</c:v>
                </c:pt>
                <c:pt idx="26032">
                  <c:v>5.7563581250015998</c:v>
                </c:pt>
                <c:pt idx="26033">
                  <c:v>5.7567706250016002</c:v>
                </c:pt>
                <c:pt idx="26034">
                  <c:v>5.7572593750015999</c:v>
                </c:pt>
                <c:pt idx="26035">
                  <c:v>5.7576843750015998</c:v>
                </c:pt>
                <c:pt idx="26036">
                  <c:v>5.7581281250015994</c:v>
                </c:pt>
                <c:pt idx="26037">
                  <c:v>5.7584987500000002</c:v>
                </c:pt>
                <c:pt idx="26038">
                  <c:v>5.7588800000000004</c:v>
                </c:pt>
                <c:pt idx="26039">
                  <c:v>5.7593118750015995</c:v>
                </c:pt>
                <c:pt idx="26040">
                  <c:v>5.7593406250015997</c:v>
                </c:pt>
                <c:pt idx="26041">
                  <c:v>5.7589325000000002</c:v>
                </c:pt>
                <c:pt idx="26042">
                  <c:v>5.7584843750015997</c:v>
                </c:pt>
                <c:pt idx="26043">
                  <c:v>5.7581187500000004</c:v>
                </c:pt>
                <c:pt idx="26044">
                  <c:v>5.7577249999999998</c:v>
                </c:pt>
                <c:pt idx="26045">
                  <c:v>5.7572812500000001</c:v>
                </c:pt>
                <c:pt idx="26046">
                  <c:v>5.7569506250015996</c:v>
                </c:pt>
                <c:pt idx="26047">
                  <c:v>5.7568206250016001</c:v>
                </c:pt>
                <c:pt idx="26048">
                  <c:v>5.7564293750015993</c:v>
                </c:pt>
                <c:pt idx="26049">
                  <c:v>5.7559506250016002</c:v>
                </c:pt>
                <c:pt idx="26050">
                  <c:v>5.7555443750016</c:v>
                </c:pt>
                <c:pt idx="26051">
                  <c:v>5.7552149999999997</c:v>
                </c:pt>
                <c:pt idx="26052">
                  <c:v>5.7554862499999997</c:v>
                </c:pt>
                <c:pt idx="26053">
                  <c:v>5.7559093750015995</c:v>
                </c:pt>
                <c:pt idx="26054">
                  <c:v>5.7563762499999998</c:v>
                </c:pt>
                <c:pt idx="26055">
                  <c:v>5.7567025000000003</c:v>
                </c:pt>
                <c:pt idx="26056">
                  <c:v>5.7571106250015998</c:v>
                </c:pt>
                <c:pt idx="26057">
                  <c:v>5.7575281250015999</c:v>
                </c:pt>
                <c:pt idx="26058">
                  <c:v>5.7579218750015997</c:v>
                </c:pt>
                <c:pt idx="26059">
                  <c:v>5.7583106250015996</c:v>
                </c:pt>
                <c:pt idx="26060">
                  <c:v>5.7587962499999996</c:v>
                </c:pt>
                <c:pt idx="26061">
                  <c:v>5.7593018750015998</c:v>
                </c:pt>
                <c:pt idx="26062">
                  <c:v>5.7596949999999998</c:v>
                </c:pt>
                <c:pt idx="26063">
                  <c:v>5.7601137500000004</c:v>
                </c:pt>
                <c:pt idx="26064">
                  <c:v>5.7605081250015999</c:v>
                </c:pt>
                <c:pt idx="26065">
                  <c:v>5.7608618750015994</c:v>
                </c:pt>
                <c:pt idx="26066">
                  <c:v>5.7612412500000003</c:v>
                </c:pt>
                <c:pt idx="26067">
                  <c:v>5.7616887500000002</c:v>
                </c:pt>
                <c:pt idx="26068">
                  <c:v>5.7620381250015997</c:v>
                </c:pt>
                <c:pt idx="26069">
                  <c:v>5.7625312500000003</c:v>
                </c:pt>
                <c:pt idx="26070">
                  <c:v>5.7628556250015999</c:v>
                </c:pt>
                <c:pt idx="26071">
                  <c:v>5.7623631250015999</c:v>
                </c:pt>
                <c:pt idx="26072">
                  <c:v>5.7618625000000003</c:v>
                </c:pt>
                <c:pt idx="26073">
                  <c:v>5.7611243750016001</c:v>
                </c:pt>
                <c:pt idx="26074">
                  <c:v>5.7607706250015998</c:v>
                </c:pt>
                <c:pt idx="26075">
                  <c:v>5.7603631250016001</c:v>
                </c:pt>
                <c:pt idx="26076">
                  <c:v>5.7599968750016002</c:v>
                </c:pt>
                <c:pt idx="26077">
                  <c:v>5.7596468750016001</c:v>
                </c:pt>
                <c:pt idx="26078">
                  <c:v>5.7590768750015995</c:v>
                </c:pt>
                <c:pt idx="26079">
                  <c:v>5.75875</c:v>
                </c:pt>
                <c:pt idx="26080">
                  <c:v>5.7582262499999999</c:v>
                </c:pt>
                <c:pt idx="26081">
                  <c:v>5.7577612499999997</c:v>
                </c:pt>
                <c:pt idx="26082">
                  <c:v>5.7574100000000001</c:v>
                </c:pt>
                <c:pt idx="26083">
                  <c:v>5.7570874999999999</c:v>
                </c:pt>
                <c:pt idx="26084">
                  <c:v>5.7571493750015996</c:v>
                </c:pt>
                <c:pt idx="26085">
                  <c:v>5.7568118750016</c:v>
                </c:pt>
                <c:pt idx="26086">
                  <c:v>5.7571393750016</c:v>
                </c:pt>
                <c:pt idx="26087">
                  <c:v>5.7575593750016001</c:v>
                </c:pt>
                <c:pt idx="26088">
                  <c:v>5.7578956250015993</c:v>
                </c:pt>
                <c:pt idx="26089">
                  <c:v>5.7582893750016</c:v>
                </c:pt>
                <c:pt idx="26090">
                  <c:v>5.7586362500000003</c:v>
                </c:pt>
                <c:pt idx="26091">
                  <c:v>5.7590087499999996</c:v>
                </c:pt>
                <c:pt idx="26092">
                  <c:v>5.7594112500000003</c:v>
                </c:pt>
                <c:pt idx="26093">
                  <c:v>5.7598500000000001</c:v>
                </c:pt>
                <c:pt idx="26094">
                  <c:v>5.7601987499999998</c:v>
                </c:pt>
                <c:pt idx="26095">
                  <c:v>5.7606618750015999</c:v>
                </c:pt>
                <c:pt idx="26096">
                  <c:v>5.7610818750016</c:v>
                </c:pt>
                <c:pt idx="26097">
                  <c:v>5.7614168750015997</c:v>
                </c:pt>
                <c:pt idx="26098">
                  <c:v>5.7617950000000002</c:v>
                </c:pt>
                <c:pt idx="26099">
                  <c:v>5.7621574999999998</c:v>
                </c:pt>
                <c:pt idx="26100">
                  <c:v>5.7619674999999999</c:v>
                </c:pt>
                <c:pt idx="26101">
                  <c:v>5.7616406250015997</c:v>
                </c:pt>
                <c:pt idx="26102">
                  <c:v>5.7617212499999999</c:v>
                </c:pt>
                <c:pt idx="26103">
                  <c:v>5.7620618750016002</c:v>
                </c:pt>
                <c:pt idx="26104">
                  <c:v>5.7624437500000001</c:v>
                </c:pt>
                <c:pt idx="26105">
                  <c:v>5.7623356250016</c:v>
                </c:pt>
                <c:pt idx="26106">
                  <c:v>5.7626906250015999</c:v>
                </c:pt>
                <c:pt idx="26107">
                  <c:v>5.7623449999999998</c:v>
                </c:pt>
                <c:pt idx="26108">
                  <c:v>5.7619481250015996</c:v>
                </c:pt>
                <c:pt idx="26109">
                  <c:v>5.7615018750016</c:v>
                </c:pt>
                <c:pt idx="26110">
                  <c:v>5.7610143750015999</c:v>
                </c:pt>
                <c:pt idx="26111">
                  <c:v>5.7606925000000002</c:v>
                </c:pt>
                <c:pt idx="26112">
                  <c:v>5.7602562500000003</c:v>
                </c:pt>
                <c:pt idx="26113">
                  <c:v>5.7598500000000001</c:v>
                </c:pt>
                <c:pt idx="26114">
                  <c:v>5.7594318750015994</c:v>
                </c:pt>
                <c:pt idx="26115">
                  <c:v>5.7590656250015995</c:v>
                </c:pt>
                <c:pt idx="26116">
                  <c:v>5.7587312500000003</c:v>
                </c:pt>
                <c:pt idx="26117">
                  <c:v>5.7582674999999997</c:v>
                </c:pt>
                <c:pt idx="26118">
                  <c:v>5.7578649999999998</c:v>
                </c:pt>
                <c:pt idx="26119">
                  <c:v>5.7574356250015999</c:v>
                </c:pt>
                <c:pt idx="26120">
                  <c:v>5.7570968750015998</c:v>
                </c:pt>
                <c:pt idx="26121">
                  <c:v>5.7567431250015995</c:v>
                </c:pt>
                <c:pt idx="26122">
                  <c:v>5.7563331250015999</c:v>
                </c:pt>
                <c:pt idx="26123">
                  <c:v>5.7559993750015996</c:v>
                </c:pt>
                <c:pt idx="26124">
                  <c:v>5.75564125</c:v>
                </c:pt>
                <c:pt idx="26125">
                  <c:v>5.7554437500000004</c:v>
                </c:pt>
                <c:pt idx="26126">
                  <c:v>5.7558543750015998</c:v>
                </c:pt>
                <c:pt idx="26127">
                  <c:v>5.7563181250015996</c:v>
                </c:pt>
                <c:pt idx="26128">
                  <c:v>5.7568518750016002</c:v>
                </c:pt>
                <c:pt idx="26129">
                  <c:v>5.7572725</c:v>
                </c:pt>
                <c:pt idx="26130">
                  <c:v>5.7576893750015996</c:v>
                </c:pt>
                <c:pt idx="26131">
                  <c:v>5.7580150000000003</c:v>
                </c:pt>
                <c:pt idx="26132">
                  <c:v>5.7584400000000002</c:v>
                </c:pt>
                <c:pt idx="26133">
                  <c:v>5.7588299999999997</c:v>
                </c:pt>
                <c:pt idx="26134">
                  <c:v>5.7592474999999999</c:v>
                </c:pt>
                <c:pt idx="26135">
                  <c:v>5.7597681250015995</c:v>
                </c:pt>
                <c:pt idx="26136">
                  <c:v>5.7601843750016002</c:v>
                </c:pt>
                <c:pt idx="26137">
                  <c:v>5.7605268750015997</c:v>
                </c:pt>
                <c:pt idx="26138">
                  <c:v>5.7609568750015994</c:v>
                </c:pt>
                <c:pt idx="26139">
                  <c:v>5.7612968750015998</c:v>
                </c:pt>
                <c:pt idx="26140">
                  <c:v>5.7616243750015999</c:v>
                </c:pt>
                <c:pt idx="26141">
                  <c:v>5.7619843750015995</c:v>
                </c:pt>
                <c:pt idx="26142">
                  <c:v>5.7623618750015995</c:v>
                </c:pt>
                <c:pt idx="26143">
                  <c:v>5.7628993750015995</c:v>
                </c:pt>
                <c:pt idx="26144">
                  <c:v>5.7632818750016002</c:v>
                </c:pt>
                <c:pt idx="26145">
                  <c:v>5.7636781250015998</c:v>
                </c:pt>
                <c:pt idx="26146">
                  <c:v>5.7640006250016</c:v>
                </c:pt>
                <c:pt idx="26147">
                  <c:v>5.7641549999999997</c:v>
                </c:pt>
                <c:pt idx="26148">
                  <c:v>5.7645062500000002</c:v>
                </c:pt>
                <c:pt idx="26149">
                  <c:v>5.7648599999999997</c:v>
                </c:pt>
                <c:pt idx="26150">
                  <c:v>5.7644962499999997</c:v>
                </c:pt>
                <c:pt idx="26151">
                  <c:v>5.7640987499999996</c:v>
                </c:pt>
                <c:pt idx="26152">
                  <c:v>5.7640250000000002</c:v>
                </c:pt>
                <c:pt idx="26153">
                  <c:v>5.7643806250015999</c:v>
                </c:pt>
                <c:pt idx="26154">
                  <c:v>5.7639100000000001</c:v>
                </c:pt>
                <c:pt idx="26155">
                  <c:v>5.7633150000000004</c:v>
                </c:pt>
                <c:pt idx="26156">
                  <c:v>5.7629837500000001</c:v>
                </c:pt>
                <c:pt idx="26157">
                  <c:v>5.7626568750015998</c:v>
                </c:pt>
                <c:pt idx="26158">
                  <c:v>5.7621225000000003</c:v>
                </c:pt>
                <c:pt idx="26159">
                  <c:v>5.7617056250015999</c:v>
                </c:pt>
                <c:pt idx="26160">
                  <c:v>5.7613206250015994</c:v>
                </c:pt>
                <c:pt idx="26161">
                  <c:v>5.7614581250015995</c:v>
                </c:pt>
                <c:pt idx="26162">
                  <c:v>5.7614481250015999</c:v>
                </c:pt>
                <c:pt idx="26163">
                  <c:v>5.7610837500000001</c:v>
                </c:pt>
                <c:pt idx="26164">
                  <c:v>5.7607481250015997</c:v>
                </c:pt>
                <c:pt idx="26165">
                  <c:v>5.7610225000000002</c:v>
                </c:pt>
                <c:pt idx="26166">
                  <c:v>5.7613706250016001</c:v>
                </c:pt>
                <c:pt idx="26167">
                  <c:v>5.7617581250015997</c:v>
                </c:pt>
                <c:pt idx="26168">
                  <c:v>5.7621200000000004</c:v>
                </c:pt>
                <c:pt idx="26169">
                  <c:v>5.7624912500000001</c:v>
                </c:pt>
                <c:pt idx="26170">
                  <c:v>5.7628225000000004</c:v>
                </c:pt>
                <c:pt idx="26171">
                  <c:v>5.7624149999999998</c:v>
                </c:pt>
                <c:pt idx="26172">
                  <c:v>5.7620075000000002</c:v>
                </c:pt>
                <c:pt idx="26173">
                  <c:v>5.7616643750016001</c:v>
                </c:pt>
                <c:pt idx="26174">
                  <c:v>5.7612625</c:v>
                </c:pt>
                <c:pt idx="26175">
                  <c:v>5.7608562499999998</c:v>
                </c:pt>
                <c:pt idx="26176">
                  <c:v>5.7603768750016</c:v>
                </c:pt>
                <c:pt idx="26177">
                  <c:v>5.759995</c:v>
                </c:pt>
                <c:pt idx="26178">
                  <c:v>5.7596493750016</c:v>
                </c:pt>
                <c:pt idx="26179">
                  <c:v>5.7600037500000001</c:v>
                </c:pt>
                <c:pt idx="26180">
                  <c:v>5.7603668750015995</c:v>
                </c:pt>
                <c:pt idx="26181">
                  <c:v>5.7607462500000004</c:v>
                </c:pt>
                <c:pt idx="26182">
                  <c:v>5.7612899999999998</c:v>
                </c:pt>
                <c:pt idx="26183">
                  <c:v>5.7616987499999999</c:v>
                </c:pt>
                <c:pt idx="26184">
                  <c:v>5.7622043750016001</c:v>
                </c:pt>
                <c:pt idx="26185">
                  <c:v>5.7626949999999999</c:v>
                </c:pt>
                <c:pt idx="26186">
                  <c:v>5.7631525000000003</c:v>
                </c:pt>
                <c:pt idx="26187">
                  <c:v>5.7635924999999997</c:v>
                </c:pt>
                <c:pt idx="26188">
                  <c:v>5.7641018750016002</c:v>
                </c:pt>
                <c:pt idx="26189">
                  <c:v>5.7645668750015995</c:v>
                </c:pt>
                <c:pt idx="26190">
                  <c:v>5.7649587499999999</c:v>
                </c:pt>
                <c:pt idx="26191">
                  <c:v>5.7653249999999998</c:v>
                </c:pt>
                <c:pt idx="26192">
                  <c:v>5.7656912499999997</c:v>
                </c:pt>
                <c:pt idx="26193">
                  <c:v>5.766095</c:v>
                </c:pt>
                <c:pt idx="26194">
                  <c:v>5.7664637499999998</c:v>
                </c:pt>
                <c:pt idx="26195">
                  <c:v>5.7668543750015999</c:v>
                </c:pt>
                <c:pt idx="26196">
                  <c:v>5.7673174999999999</c:v>
                </c:pt>
                <c:pt idx="26197">
                  <c:v>5.76769</c:v>
                </c:pt>
                <c:pt idx="26198">
                  <c:v>5.7670975000000002</c:v>
                </c:pt>
                <c:pt idx="26199">
                  <c:v>5.7666893750015999</c:v>
                </c:pt>
                <c:pt idx="26200">
                  <c:v>5.7662643750016001</c:v>
                </c:pt>
                <c:pt idx="26201">
                  <c:v>5.7657443750016002</c:v>
                </c:pt>
                <c:pt idx="26202">
                  <c:v>5.7652006250015999</c:v>
                </c:pt>
                <c:pt idx="26203">
                  <c:v>5.7645299999999997</c:v>
                </c:pt>
                <c:pt idx="26204">
                  <c:v>5.7638812499999998</c:v>
                </c:pt>
                <c:pt idx="26205">
                  <c:v>5.7631718750015999</c:v>
                </c:pt>
                <c:pt idx="26206">
                  <c:v>5.7624962499999999</c:v>
                </c:pt>
                <c:pt idx="26207">
                  <c:v>5.7619006250015996</c:v>
                </c:pt>
                <c:pt idx="26208">
                  <c:v>5.7614187499999998</c:v>
                </c:pt>
                <c:pt idx="26209">
                  <c:v>5.7610156250015994</c:v>
                </c:pt>
                <c:pt idx="26210">
                  <c:v>5.7605281250016001</c:v>
                </c:pt>
                <c:pt idx="26211">
                  <c:v>5.7602068750016002</c:v>
                </c:pt>
                <c:pt idx="26212">
                  <c:v>5.7597143750016002</c:v>
                </c:pt>
                <c:pt idx="26213">
                  <c:v>5.7593887500000003</c:v>
                </c:pt>
                <c:pt idx="26214">
                  <c:v>5.7597656250015996</c:v>
                </c:pt>
                <c:pt idx="26215">
                  <c:v>5.7601556250015999</c:v>
                </c:pt>
                <c:pt idx="26216">
                  <c:v>5.7605025000000003</c:v>
                </c:pt>
                <c:pt idx="26217">
                  <c:v>5.7608687500000002</c:v>
                </c:pt>
                <c:pt idx="26218">
                  <c:v>5.7612437500000002</c:v>
                </c:pt>
                <c:pt idx="26219">
                  <c:v>5.7616306250016001</c:v>
                </c:pt>
                <c:pt idx="26220">
                  <c:v>5.7620962499999999</c:v>
                </c:pt>
                <c:pt idx="26221">
                  <c:v>5.7625549999999999</c:v>
                </c:pt>
                <c:pt idx="26222">
                  <c:v>5.7629725000000001</c:v>
                </c:pt>
                <c:pt idx="26223">
                  <c:v>5.7634268750016</c:v>
                </c:pt>
                <c:pt idx="26224">
                  <c:v>5.7638543750015998</c:v>
                </c:pt>
                <c:pt idx="26225">
                  <c:v>5.7642093750015997</c:v>
                </c:pt>
                <c:pt idx="26226">
                  <c:v>5.7645843750015997</c:v>
                </c:pt>
                <c:pt idx="26227">
                  <c:v>5.7650525000000004</c:v>
                </c:pt>
                <c:pt idx="26228">
                  <c:v>5.7655975000000002</c:v>
                </c:pt>
                <c:pt idx="26229">
                  <c:v>5.7660375000000004</c:v>
                </c:pt>
                <c:pt idx="26230">
                  <c:v>5.7665518750015998</c:v>
                </c:pt>
                <c:pt idx="26231">
                  <c:v>5.7670050000000002</c:v>
                </c:pt>
                <c:pt idx="26232">
                  <c:v>5.7673893750016001</c:v>
                </c:pt>
                <c:pt idx="26233">
                  <c:v>5.7678837500000002</c:v>
                </c:pt>
                <c:pt idx="26234">
                  <c:v>5.7683487500000004</c:v>
                </c:pt>
                <c:pt idx="26235">
                  <c:v>5.7688412500000004</c:v>
                </c:pt>
                <c:pt idx="26236">
                  <c:v>5.7692662500000003</c:v>
                </c:pt>
                <c:pt idx="26237">
                  <c:v>5.7697331250015997</c:v>
                </c:pt>
                <c:pt idx="26238">
                  <c:v>5.7701450000000003</c:v>
                </c:pt>
                <c:pt idx="26239">
                  <c:v>5.7699524999999996</c:v>
                </c:pt>
                <c:pt idx="26240">
                  <c:v>5.7695331250016002</c:v>
                </c:pt>
                <c:pt idx="26241">
                  <c:v>5.7690868750015998</c:v>
                </c:pt>
                <c:pt idx="26242">
                  <c:v>5.7686968750015994</c:v>
                </c:pt>
                <c:pt idx="26243">
                  <c:v>5.7683568750015999</c:v>
                </c:pt>
                <c:pt idx="26244">
                  <c:v>5.7680243750016</c:v>
                </c:pt>
                <c:pt idx="26245">
                  <c:v>5.76749125</c:v>
                </c:pt>
                <c:pt idx="26246">
                  <c:v>5.7671656250016001</c:v>
                </c:pt>
                <c:pt idx="26247">
                  <c:v>5.7668293750016</c:v>
                </c:pt>
                <c:pt idx="26248">
                  <c:v>5.7661875</c:v>
                </c:pt>
                <c:pt idx="26249">
                  <c:v>5.7658431250015996</c:v>
                </c:pt>
                <c:pt idx="26250">
                  <c:v>5.7654556250016</c:v>
                </c:pt>
                <c:pt idx="26251">
                  <c:v>5.7650912500000002</c:v>
                </c:pt>
                <c:pt idx="26252">
                  <c:v>5.7647656250015995</c:v>
                </c:pt>
                <c:pt idx="26253">
                  <c:v>5.7644149999999996</c:v>
                </c:pt>
                <c:pt idx="26254">
                  <c:v>5.7638987500000001</c:v>
                </c:pt>
                <c:pt idx="26255">
                  <c:v>5.7633993750016002</c:v>
                </c:pt>
                <c:pt idx="26256">
                  <c:v>5.7630243750016001</c:v>
                </c:pt>
                <c:pt idx="26257">
                  <c:v>5.7626806250015994</c:v>
                </c:pt>
                <c:pt idx="26258">
                  <c:v>5.7622949999999999</c:v>
                </c:pt>
                <c:pt idx="26259">
                  <c:v>5.7619550000000004</c:v>
                </c:pt>
                <c:pt idx="26260">
                  <c:v>5.7620306250016</c:v>
                </c:pt>
                <c:pt idx="26261">
                  <c:v>5.7616550000000002</c:v>
                </c:pt>
                <c:pt idx="26262">
                  <c:v>5.7612050000000004</c:v>
                </c:pt>
                <c:pt idx="26263">
                  <c:v>5.7607406250016</c:v>
                </c:pt>
                <c:pt idx="26264">
                  <c:v>5.7602268750015995</c:v>
                </c:pt>
                <c:pt idx="26265">
                  <c:v>5.7597843750016002</c:v>
                </c:pt>
                <c:pt idx="26266">
                  <c:v>5.7594631250015995</c:v>
                </c:pt>
                <c:pt idx="26267">
                  <c:v>5.7591175000000003</c:v>
                </c:pt>
                <c:pt idx="26268">
                  <c:v>5.7585781250016002</c:v>
                </c:pt>
                <c:pt idx="26269">
                  <c:v>5.7581093750015997</c:v>
                </c:pt>
                <c:pt idx="26270">
                  <c:v>5.7576456250015999</c:v>
                </c:pt>
                <c:pt idx="26271">
                  <c:v>5.7574368750015994</c:v>
                </c:pt>
                <c:pt idx="26272">
                  <c:v>5.7577775000000004</c:v>
                </c:pt>
                <c:pt idx="26273">
                  <c:v>5.7581156250015999</c:v>
                </c:pt>
                <c:pt idx="26274">
                  <c:v>5.7584487500000003</c:v>
                </c:pt>
                <c:pt idx="26275">
                  <c:v>5.7588650000000001</c:v>
                </c:pt>
                <c:pt idx="26276">
                  <c:v>5.7592043750016</c:v>
                </c:pt>
                <c:pt idx="26277">
                  <c:v>5.7596168750015995</c:v>
                </c:pt>
                <c:pt idx="26278">
                  <c:v>5.7600143750015995</c:v>
                </c:pt>
                <c:pt idx="26279">
                  <c:v>5.7603375000000003</c:v>
                </c:pt>
                <c:pt idx="26280">
                  <c:v>5.7607156250016001</c:v>
                </c:pt>
                <c:pt idx="26281">
                  <c:v>5.7610937499999997</c:v>
                </c:pt>
                <c:pt idx="26282">
                  <c:v>5.7615224999999999</c:v>
                </c:pt>
                <c:pt idx="26283">
                  <c:v>5.7619231250015996</c:v>
                </c:pt>
                <c:pt idx="26284">
                  <c:v>5.7623912500000003</c:v>
                </c:pt>
                <c:pt idx="26285">
                  <c:v>5.7628981250016</c:v>
                </c:pt>
                <c:pt idx="26286">
                  <c:v>5.7632587500000003</c:v>
                </c:pt>
                <c:pt idx="26287">
                  <c:v>5.7636637500000001</c:v>
                </c:pt>
                <c:pt idx="26288">
                  <c:v>5.7640943750015996</c:v>
                </c:pt>
                <c:pt idx="26289">
                  <c:v>5.7644175000000004</c:v>
                </c:pt>
                <c:pt idx="26290">
                  <c:v>5.7646862499999996</c:v>
                </c:pt>
                <c:pt idx="26291">
                  <c:v>5.7643250000000004</c:v>
                </c:pt>
                <c:pt idx="26292">
                  <c:v>5.7638206250015998</c:v>
                </c:pt>
                <c:pt idx="26293">
                  <c:v>5.7633506250015998</c:v>
                </c:pt>
                <c:pt idx="26294">
                  <c:v>5.7629293750016002</c:v>
                </c:pt>
                <c:pt idx="26295">
                  <c:v>5.7625175000000004</c:v>
                </c:pt>
                <c:pt idx="26296">
                  <c:v>5.7621193750015998</c:v>
                </c:pt>
                <c:pt idx="26297">
                  <c:v>5.7617568750016002</c:v>
                </c:pt>
                <c:pt idx="26298">
                  <c:v>5.7613268750015996</c:v>
                </c:pt>
                <c:pt idx="26299">
                  <c:v>5.7609256250016001</c:v>
                </c:pt>
                <c:pt idx="26300">
                  <c:v>5.7604412500000004</c:v>
                </c:pt>
                <c:pt idx="26301">
                  <c:v>5.7599062500000002</c:v>
                </c:pt>
                <c:pt idx="26302">
                  <c:v>5.7594406250015995</c:v>
                </c:pt>
                <c:pt idx="26303">
                  <c:v>5.7589174999999999</c:v>
                </c:pt>
                <c:pt idx="26304">
                  <c:v>5.7585875</c:v>
                </c:pt>
                <c:pt idx="26305">
                  <c:v>5.7581424999999999</c:v>
                </c:pt>
                <c:pt idx="26306">
                  <c:v>5.7577387499999997</c:v>
                </c:pt>
                <c:pt idx="26307">
                  <c:v>5.7573656250015999</c:v>
                </c:pt>
                <c:pt idx="26308">
                  <c:v>5.7570118750015995</c:v>
                </c:pt>
                <c:pt idx="26309">
                  <c:v>5.7566174999999999</c:v>
                </c:pt>
                <c:pt idx="26310">
                  <c:v>5.7562375000000001</c:v>
                </c:pt>
                <c:pt idx="26311">
                  <c:v>5.7560212499999999</c:v>
                </c:pt>
                <c:pt idx="26312">
                  <c:v>5.7561718750016002</c:v>
                </c:pt>
                <c:pt idx="26313">
                  <c:v>5.7565306250015995</c:v>
                </c:pt>
                <c:pt idx="26314">
                  <c:v>5.7569062500000001</c:v>
                </c:pt>
                <c:pt idx="26315">
                  <c:v>5.7567993750015996</c:v>
                </c:pt>
                <c:pt idx="26316">
                  <c:v>5.7572687499999997</c:v>
                </c:pt>
                <c:pt idx="26317">
                  <c:v>5.7576400000000003</c:v>
                </c:pt>
                <c:pt idx="26318">
                  <c:v>5.7579981250015999</c:v>
                </c:pt>
                <c:pt idx="26319">
                  <c:v>5.7584243750016002</c:v>
                </c:pt>
                <c:pt idx="26320">
                  <c:v>5.7588887499999997</c:v>
                </c:pt>
                <c:pt idx="26321">
                  <c:v>5.7593362499999996</c:v>
                </c:pt>
                <c:pt idx="26322">
                  <c:v>5.7597424999999998</c:v>
                </c:pt>
                <c:pt idx="26323">
                  <c:v>5.7600731250015995</c:v>
                </c:pt>
                <c:pt idx="26324">
                  <c:v>5.7604224999999998</c:v>
                </c:pt>
                <c:pt idx="26325">
                  <c:v>5.7608224999999997</c:v>
                </c:pt>
                <c:pt idx="26326">
                  <c:v>5.7612075000000003</c:v>
                </c:pt>
                <c:pt idx="26327">
                  <c:v>5.7615518750015999</c:v>
                </c:pt>
                <c:pt idx="26328">
                  <c:v>5.7619318750015998</c:v>
                </c:pt>
                <c:pt idx="26329">
                  <c:v>5.7624331250015999</c:v>
                </c:pt>
                <c:pt idx="26330">
                  <c:v>5.7628975000000002</c:v>
                </c:pt>
                <c:pt idx="26331">
                  <c:v>5.7633518750016002</c:v>
                </c:pt>
                <c:pt idx="26332">
                  <c:v>5.7637356250015994</c:v>
                </c:pt>
                <c:pt idx="26333">
                  <c:v>5.7641656250016</c:v>
                </c:pt>
                <c:pt idx="26334">
                  <c:v>5.7646375000000001</c:v>
                </c:pt>
                <c:pt idx="26335">
                  <c:v>5.7649718750016001</c:v>
                </c:pt>
                <c:pt idx="26336">
                  <c:v>5.7646224999999998</c:v>
                </c:pt>
                <c:pt idx="26337">
                  <c:v>5.7642881250015998</c:v>
                </c:pt>
                <c:pt idx="26338">
                  <c:v>5.7638687500000003</c:v>
                </c:pt>
                <c:pt idx="26339">
                  <c:v>5.7633875000000003</c:v>
                </c:pt>
                <c:pt idx="26340">
                  <c:v>5.7630625000000002</c:v>
                </c:pt>
                <c:pt idx="26341">
                  <c:v>5.7626675000000001</c:v>
                </c:pt>
                <c:pt idx="26342">
                  <c:v>5.7623312499999999</c:v>
                </c:pt>
                <c:pt idx="26343">
                  <c:v>5.7616437500000002</c:v>
                </c:pt>
                <c:pt idx="26344">
                  <c:v>5.7612287499999999</c:v>
                </c:pt>
                <c:pt idx="26345">
                  <c:v>5.7607793750015999</c:v>
                </c:pt>
                <c:pt idx="26346">
                  <c:v>5.76040625</c:v>
                </c:pt>
                <c:pt idx="26347">
                  <c:v>5.7600293750015998</c:v>
                </c:pt>
                <c:pt idx="26348">
                  <c:v>5.7596512500000001</c:v>
                </c:pt>
                <c:pt idx="26349">
                  <c:v>5.75932625</c:v>
                </c:pt>
                <c:pt idx="26350">
                  <c:v>5.7587793750016001</c:v>
                </c:pt>
                <c:pt idx="26351">
                  <c:v>5.7584506250015997</c:v>
                </c:pt>
                <c:pt idx="26352">
                  <c:v>5.7580625000000003</c:v>
                </c:pt>
                <c:pt idx="26353">
                  <c:v>5.7577256250015996</c:v>
                </c:pt>
                <c:pt idx="26354">
                  <c:v>5.7573350000000003</c:v>
                </c:pt>
                <c:pt idx="26355">
                  <c:v>5.7570087499999998</c:v>
                </c:pt>
                <c:pt idx="26356">
                  <c:v>5.75653375</c:v>
                </c:pt>
                <c:pt idx="26357">
                  <c:v>5.7561312500000001</c:v>
                </c:pt>
                <c:pt idx="26358">
                  <c:v>5.7557349999999996</c:v>
                </c:pt>
                <c:pt idx="26359">
                  <c:v>5.7553962500000004</c:v>
                </c:pt>
                <c:pt idx="26360">
                  <c:v>5.7549968750015994</c:v>
                </c:pt>
                <c:pt idx="26361">
                  <c:v>5.7550593750015997</c:v>
                </c:pt>
                <c:pt idx="26362">
                  <c:v>5.7554006250015997</c:v>
                </c:pt>
                <c:pt idx="26363">
                  <c:v>5.7554781250015994</c:v>
                </c:pt>
                <c:pt idx="26364">
                  <c:v>5.7558006250015996</c:v>
                </c:pt>
                <c:pt idx="26365">
                  <c:v>5.75594625</c:v>
                </c:pt>
                <c:pt idx="26366">
                  <c:v>5.7556156250015995</c:v>
                </c:pt>
                <c:pt idx="26367">
                  <c:v>5.75528</c:v>
                </c:pt>
                <c:pt idx="26368">
                  <c:v>5.7553937499999996</c:v>
                </c:pt>
                <c:pt idx="26369">
                  <c:v>5.7550581250016002</c:v>
                </c:pt>
                <c:pt idx="26370">
                  <c:v>5.7551181250015997</c:v>
                </c:pt>
                <c:pt idx="26371">
                  <c:v>5.7552056250015999</c:v>
                </c:pt>
                <c:pt idx="26372">
                  <c:v>5.7548618750016001</c:v>
                </c:pt>
                <c:pt idx="26373">
                  <c:v>5.7544475000000004</c:v>
                </c:pt>
                <c:pt idx="26374">
                  <c:v>5.75411625</c:v>
                </c:pt>
                <c:pt idx="26375">
                  <c:v>5.7537481250016</c:v>
                </c:pt>
                <c:pt idx="26376">
                  <c:v>5.7534243750015994</c:v>
                </c:pt>
                <c:pt idx="26377">
                  <c:v>5.7530587500000001</c:v>
                </c:pt>
                <c:pt idx="26378">
                  <c:v>5.7526581250015996</c:v>
                </c:pt>
                <c:pt idx="26379">
                  <c:v>5.75217125</c:v>
                </c:pt>
                <c:pt idx="26380">
                  <c:v>5.7517399999999999</c:v>
                </c:pt>
                <c:pt idx="26381">
                  <c:v>5.7514062499999996</c:v>
                </c:pt>
                <c:pt idx="26382">
                  <c:v>5.7510331250015998</c:v>
                </c:pt>
                <c:pt idx="26383">
                  <c:v>5.7506843750016001</c:v>
                </c:pt>
                <c:pt idx="26384">
                  <c:v>5.7502831250015998</c:v>
                </c:pt>
                <c:pt idx="26385">
                  <c:v>5.7499500000000001</c:v>
                </c:pt>
                <c:pt idx="26386">
                  <c:v>5.7503031250015999</c:v>
                </c:pt>
                <c:pt idx="26387">
                  <c:v>5.7506468750015998</c:v>
                </c:pt>
                <c:pt idx="26388">
                  <c:v>5.7509943750015999</c:v>
                </c:pt>
                <c:pt idx="26389">
                  <c:v>5.7513350000000001</c:v>
                </c:pt>
                <c:pt idx="26390">
                  <c:v>5.751665</c:v>
                </c:pt>
                <c:pt idx="26391">
                  <c:v>5.7520474999999998</c:v>
                </c:pt>
                <c:pt idx="26392">
                  <c:v>5.7524862499999996</c:v>
                </c:pt>
                <c:pt idx="26393">
                  <c:v>5.7528699999999997</c:v>
                </c:pt>
                <c:pt idx="26394">
                  <c:v>5.7533000000000003</c:v>
                </c:pt>
                <c:pt idx="26395">
                  <c:v>5.7536393750016002</c:v>
                </c:pt>
                <c:pt idx="26396">
                  <c:v>5.7540737499999999</c:v>
                </c:pt>
                <c:pt idx="26397">
                  <c:v>5.7545431250016001</c:v>
                </c:pt>
                <c:pt idx="26398">
                  <c:v>5.7549062500000003</c:v>
                </c:pt>
                <c:pt idx="26399">
                  <c:v>5.7552393750016</c:v>
                </c:pt>
                <c:pt idx="26400">
                  <c:v>5.7556025000000002</c:v>
                </c:pt>
                <c:pt idx="26401">
                  <c:v>5.7560074999999999</c:v>
                </c:pt>
                <c:pt idx="26402">
                  <c:v>5.7564175000000004</c:v>
                </c:pt>
                <c:pt idx="26403">
                  <c:v>5.7567575</c:v>
                </c:pt>
                <c:pt idx="26404">
                  <c:v>5.7564225000000002</c:v>
                </c:pt>
                <c:pt idx="26405">
                  <c:v>5.7567993750015996</c:v>
                </c:pt>
                <c:pt idx="26406">
                  <c:v>5.7571725000000002</c:v>
                </c:pt>
                <c:pt idx="26407">
                  <c:v>5.75749625</c:v>
                </c:pt>
                <c:pt idx="26408">
                  <c:v>5.7579031250016</c:v>
                </c:pt>
                <c:pt idx="26409">
                  <c:v>5.7582793750015995</c:v>
                </c:pt>
                <c:pt idx="26410">
                  <c:v>5.7586381250015997</c:v>
                </c:pt>
                <c:pt idx="26411">
                  <c:v>5.7590431250015994</c:v>
                </c:pt>
                <c:pt idx="26412">
                  <c:v>5.7594099999999999</c:v>
                </c:pt>
                <c:pt idx="26413">
                  <c:v>5.7598006250016001</c:v>
                </c:pt>
                <c:pt idx="26414">
                  <c:v>5.7601437500000001</c:v>
                </c:pt>
                <c:pt idx="26415">
                  <c:v>5.75969</c:v>
                </c:pt>
                <c:pt idx="26416">
                  <c:v>5.7588443750015994</c:v>
                </c:pt>
                <c:pt idx="26417">
                  <c:v>5.7583093750016001</c:v>
                </c:pt>
                <c:pt idx="26418">
                  <c:v>5.7577031250015995</c:v>
                </c:pt>
                <c:pt idx="26419">
                  <c:v>5.7570618750015994</c:v>
                </c:pt>
                <c:pt idx="26420">
                  <c:v>5.7564768750016002</c:v>
                </c:pt>
                <c:pt idx="26421">
                  <c:v>5.75585375</c:v>
                </c:pt>
                <c:pt idx="26422">
                  <c:v>5.7552462499999999</c:v>
                </c:pt>
                <c:pt idx="26423">
                  <c:v>5.7546937500000004</c:v>
                </c:pt>
                <c:pt idx="26424">
                  <c:v>5.7540931250015994</c:v>
                </c:pt>
                <c:pt idx="26425">
                  <c:v>5.7535737500000002</c:v>
                </c:pt>
                <c:pt idx="26426">
                  <c:v>5.7531287500000001</c:v>
                </c:pt>
                <c:pt idx="26427">
                  <c:v>5.7527187499999997</c:v>
                </c:pt>
                <c:pt idx="26428">
                  <c:v>5.7522875000000004</c:v>
                </c:pt>
                <c:pt idx="26429">
                  <c:v>5.7517893750016</c:v>
                </c:pt>
                <c:pt idx="26430">
                  <c:v>5.7512600000000003</c:v>
                </c:pt>
                <c:pt idx="26431">
                  <c:v>5.7506331250015998</c:v>
                </c:pt>
                <c:pt idx="26432">
                  <c:v>5.7501262500000001</c:v>
                </c:pt>
                <c:pt idx="26433">
                  <c:v>5.7495162500000001</c:v>
                </c:pt>
                <c:pt idx="26434">
                  <c:v>5.7489768750015999</c:v>
                </c:pt>
                <c:pt idx="26435">
                  <c:v>5.7484268750015994</c:v>
                </c:pt>
                <c:pt idx="26436">
                  <c:v>5.7479481250015994</c:v>
                </c:pt>
                <c:pt idx="26437">
                  <c:v>5.7474675</c:v>
                </c:pt>
                <c:pt idx="26438">
                  <c:v>5.7469818750016</c:v>
                </c:pt>
                <c:pt idx="26439">
                  <c:v>5.7466156250016001</c:v>
                </c:pt>
                <c:pt idx="26440">
                  <c:v>5.7462843750015997</c:v>
                </c:pt>
                <c:pt idx="26441">
                  <c:v>5.7458143750015997</c:v>
                </c:pt>
                <c:pt idx="26442">
                  <c:v>5.7454368750015998</c:v>
                </c:pt>
                <c:pt idx="26443">
                  <c:v>5.7449662500000001</c:v>
                </c:pt>
                <c:pt idx="26444">
                  <c:v>5.7445750000000002</c:v>
                </c:pt>
                <c:pt idx="26445">
                  <c:v>5.7441743750015997</c:v>
                </c:pt>
                <c:pt idx="26446">
                  <c:v>5.7437593750015994</c:v>
                </c:pt>
                <c:pt idx="26447">
                  <c:v>5.7434331250015997</c:v>
                </c:pt>
                <c:pt idx="26448">
                  <c:v>5.7430593750016001</c:v>
                </c:pt>
                <c:pt idx="26449">
                  <c:v>5.7432981250015995</c:v>
                </c:pt>
                <c:pt idx="26450">
                  <c:v>5.7436850000000002</c:v>
                </c:pt>
                <c:pt idx="26451">
                  <c:v>5.7440193750016002</c:v>
                </c:pt>
                <c:pt idx="26452">
                  <c:v>5.7444262500000001</c:v>
                </c:pt>
                <c:pt idx="26453">
                  <c:v>5.7447818750015998</c:v>
                </c:pt>
                <c:pt idx="26454">
                  <c:v>5.7451881250015999</c:v>
                </c:pt>
                <c:pt idx="26455">
                  <c:v>5.74552</c:v>
                </c:pt>
                <c:pt idx="26456">
                  <c:v>5.7459556250016002</c:v>
                </c:pt>
                <c:pt idx="26457">
                  <c:v>5.7463281250015994</c:v>
                </c:pt>
                <c:pt idx="26458">
                  <c:v>5.7467043750015998</c:v>
                </c:pt>
                <c:pt idx="26459">
                  <c:v>5.7471100000000002</c:v>
                </c:pt>
                <c:pt idx="26460">
                  <c:v>5.7474687500000003</c:v>
                </c:pt>
                <c:pt idx="26461">
                  <c:v>5.7478068750015998</c:v>
                </c:pt>
                <c:pt idx="26462">
                  <c:v>5.7481868750015996</c:v>
                </c:pt>
                <c:pt idx="26463">
                  <c:v>5.7486174999999999</c:v>
                </c:pt>
                <c:pt idx="26464">
                  <c:v>5.7490118750015995</c:v>
                </c:pt>
                <c:pt idx="26465">
                  <c:v>5.7493774999999996</c:v>
                </c:pt>
                <c:pt idx="26466">
                  <c:v>5.7495743750015995</c:v>
                </c:pt>
                <c:pt idx="26467">
                  <c:v>5.7499906250016002</c:v>
                </c:pt>
                <c:pt idx="26468">
                  <c:v>5.7504343750015998</c:v>
                </c:pt>
                <c:pt idx="26469">
                  <c:v>5.7507700000000002</c:v>
                </c:pt>
                <c:pt idx="26470">
                  <c:v>5.7510950000000003</c:v>
                </c:pt>
                <c:pt idx="26471">
                  <c:v>5.7507912499999998</c:v>
                </c:pt>
                <c:pt idx="26472">
                  <c:v>5.7504456250015998</c:v>
                </c:pt>
                <c:pt idx="26473">
                  <c:v>5.7498137500000004</c:v>
                </c:pt>
                <c:pt idx="26474">
                  <c:v>5.7493543750015998</c:v>
                </c:pt>
                <c:pt idx="26475">
                  <c:v>5.7487781250015999</c:v>
                </c:pt>
                <c:pt idx="26476">
                  <c:v>5.7482481250015995</c:v>
                </c:pt>
                <c:pt idx="26477">
                  <c:v>5.7476762499999996</c:v>
                </c:pt>
                <c:pt idx="26478">
                  <c:v>5.7471043750015998</c:v>
                </c:pt>
                <c:pt idx="26479">
                  <c:v>5.7466225</c:v>
                </c:pt>
                <c:pt idx="26480">
                  <c:v>5.7461137500000001</c:v>
                </c:pt>
                <c:pt idx="26481">
                  <c:v>5.7457624999999997</c:v>
                </c:pt>
                <c:pt idx="26482">
                  <c:v>5.7454099999999997</c:v>
                </c:pt>
                <c:pt idx="26483">
                  <c:v>5.74501375</c:v>
                </c:pt>
                <c:pt idx="26484">
                  <c:v>5.7446881250016002</c:v>
                </c:pt>
                <c:pt idx="26485">
                  <c:v>5.7443218750015994</c:v>
                </c:pt>
                <c:pt idx="26486">
                  <c:v>5.7439956250015998</c:v>
                </c:pt>
                <c:pt idx="26487">
                  <c:v>5.7437343750015994</c:v>
                </c:pt>
                <c:pt idx="26488">
                  <c:v>5.7434012499999998</c:v>
                </c:pt>
                <c:pt idx="26489">
                  <c:v>5.7430706250016001</c:v>
                </c:pt>
                <c:pt idx="26490">
                  <c:v>5.7427099999999998</c:v>
                </c:pt>
                <c:pt idx="26491">
                  <c:v>5.7427237499999997</c:v>
                </c:pt>
                <c:pt idx="26492">
                  <c:v>5.7431362500000001</c:v>
                </c:pt>
                <c:pt idx="26493">
                  <c:v>5.7434624999999997</c:v>
                </c:pt>
                <c:pt idx="26494">
                  <c:v>5.7439074999999997</c:v>
                </c:pt>
                <c:pt idx="26495">
                  <c:v>5.7443</c:v>
                </c:pt>
                <c:pt idx="26496">
                  <c:v>5.7442293750015994</c:v>
                </c:pt>
                <c:pt idx="26497">
                  <c:v>5.7439081250015995</c:v>
                </c:pt>
                <c:pt idx="26498">
                  <c:v>5.7435081250015996</c:v>
                </c:pt>
                <c:pt idx="26499">
                  <c:v>5.7437356250015998</c:v>
                </c:pt>
                <c:pt idx="26500">
                  <c:v>5.7440993750015998</c:v>
                </c:pt>
                <c:pt idx="26501">
                  <c:v>5.7444393750015994</c:v>
                </c:pt>
                <c:pt idx="26502">
                  <c:v>5.7448075000000003</c:v>
                </c:pt>
                <c:pt idx="26503">
                  <c:v>5.7451506250015996</c:v>
                </c:pt>
                <c:pt idx="26504">
                  <c:v>5.7451356250016001</c:v>
                </c:pt>
                <c:pt idx="26505">
                  <c:v>5.7452056250016001</c:v>
                </c:pt>
                <c:pt idx="26506">
                  <c:v>5.7451987500000001</c:v>
                </c:pt>
                <c:pt idx="26507">
                  <c:v>5.7448131250015999</c:v>
                </c:pt>
                <c:pt idx="26508">
                  <c:v>5.7444550000000003</c:v>
                </c:pt>
                <c:pt idx="26509">
                  <c:v>5.7441106250015999</c:v>
                </c:pt>
                <c:pt idx="26510">
                  <c:v>5.7437556250016</c:v>
                </c:pt>
                <c:pt idx="26511">
                  <c:v>5.7433231250015995</c:v>
                </c:pt>
                <c:pt idx="26512">
                  <c:v>5.7436418750015994</c:v>
                </c:pt>
                <c:pt idx="26513">
                  <c:v>5.7439987500000003</c:v>
                </c:pt>
                <c:pt idx="26514">
                  <c:v>5.7444243750016</c:v>
                </c:pt>
                <c:pt idx="26515">
                  <c:v>5.7447912499999996</c:v>
                </c:pt>
                <c:pt idx="26516">
                  <c:v>5.7451931250015997</c:v>
                </c:pt>
                <c:pt idx="26517">
                  <c:v>5.7455268750016</c:v>
                </c:pt>
                <c:pt idx="26518">
                  <c:v>5.7459856250015999</c:v>
                </c:pt>
                <c:pt idx="26519">
                  <c:v>5.7463218750016001</c:v>
                </c:pt>
                <c:pt idx="26520">
                  <c:v>5.7467825000000001</c:v>
                </c:pt>
                <c:pt idx="26521">
                  <c:v>5.7466024999999998</c:v>
                </c:pt>
                <c:pt idx="26522">
                  <c:v>5.7465887499999999</c:v>
                </c:pt>
                <c:pt idx="26523">
                  <c:v>5.7461618750015999</c:v>
                </c:pt>
                <c:pt idx="26524">
                  <c:v>5.7456031250016002</c:v>
                </c:pt>
                <c:pt idx="26525">
                  <c:v>5.7452100000000002</c:v>
                </c:pt>
                <c:pt idx="26526">
                  <c:v>5.7448174999999999</c:v>
                </c:pt>
                <c:pt idx="26527">
                  <c:v>5.7444612499999996</c:v>
                </c:pt>
                <c:pt idx="26528">
                  <c:v>5.7439462499999996</c:v>
                </c:pt>
                <c:pt idx="26529">
                  <c:v>5.7432693750016002</c:v>
                </c:pt>
                <c:pt idx="26530">
                  <c:v>5.7425981250015994</c:v>
                </c:pt>
                <c:pt idx="26531">
                  <c:v>5.7419718750015996</c:v>
                </c:pt>
                <c:pt idx="26532">
                  <c:v>5.7414912500000002</c:v>
                </c:pt>
                <c:pt idx="26533">
                  <c:v>5.7413125000000003</c:v>
                </c:pt>
                <c:pt idx="26534">
                  <c:v>5.7416912499999997</c:v>
                </c:pt>
                <c:pt idx="26535">
                  <c:v>5.7420425000000002</c:v>
                </c:pt>
                <c:pt idx="26536">
                  <c:v>5.7424987500000002</c:v>
                </c:pt>
                <c:pt idx="26537">
                  <c:v>5.7429618750015994</c:v>
                </c:pt>
                <c:pt idx="26538">
                  <c:v>5.7433793750015996</c:v>
                </c:pt>
                <c:pt idx="26539">
                  <c:v>5.7437437500000001</c:v>
                </c:pt>
                <c:pt idx="26540">
                  <c:v>5.7441199999999997</c:v>
                </c:pt>
                <c:pt idx="26541">
                  <c:v>5.7445149999999998</c:v>
                </c:pt>
                <c:pt idx="26542">
                  <c:v>5.7450668750015996</c:v>
                </c:pt>
                <c:pt idx="26543">
                  <c:v>5.7454318750016</c:v>
                </c:pt>
                <c:pt idx="26544">
                  <c:v>5.7459075000000004</c:v>
                </c:pt>
                <c:pt idx="26545">
                  <c:v>5.7462887499999997</c:v>
                </c:pt>
                <c:pt idx="26546">
                  <c:v>5.7466506250015996</c:v>
                </c:pt>
                <c:pt idx="26547">
                  <c:v>5.7471081250016001</c:v>
                </c:pt>
                <c:pt idx="26548">
                  <c:v>5.7475718750015998</c:v>
                </c:pt>
                <c:pt idx="26549">
                  <c:v>5.7480212499999999</c:v>
                </c:pt>
                <c:pt idx="26550">
                  <c:v>5.7484106250015996</c:v>
                </c:pt>
                <c:pt idx="26551">
                  <c:v>5.7480743750015995</c:v>
                </c:pt>
                <c:pt idx="26552">
                  <c:v>5.7476768750015994</c:v>
                </c:pt>
                <c:pt idx="26553">
                  <c:v>5.7473068750016001</c:v>
                </c:pt>
                <c:pt idx="26554">
                  <c:v>5.7468500000000002</c:v>
                </c:pt>
                <c:pt idx="26555">
                  <c:v>5.7462906250015999</c:v>
                </c:pt>
                <c:pt idx="26556">
                  <c:v>5.7458606250016002</c:v>
                </c:pt>
                <c:pt idx="26557">
                  <c:v>5.7456125</c:v>
                </c:pt>
                <c:pt idx="26558">
                  <c:v>5.7452362499999996</c:v>
                </c:pt>
                <c:pt idx="26559">
                  <c:v>5.7453118750016001</c:v>
                </c:pt>
                <c:pt idx="26560">
                  <c:v>5.7456512499999999</c:v>
                </c:pt>
                <c:pt idx="26561">
                  <c:v>5.7457618750016</c:v>
                </c:pt>
                <c:pt idx="26562">
                  <c:v>5.7461081250015997</c:v>
                </c:pt>
                <c:pt idx="26563">
                  <c:v>5.7464943750015998</c:v>
                </c:pt>
                <c:pt idx="26564">
                  <c:v>5.7468543750015995</c:v>
                </c:pt>
                <c:pt idx="26565">
                  <c:v>5.7472537499999996</c:v>
                </c:pt>
                <c:pt idx="26566">
                  <c:v>5.7476487499999998</c:v>
                </c:pt>
                <c:pt idx="26567">
                  <c:v>5.7481574999999996</c:v>
                </c:pt>
                <c:pt idx="26568">
                  <c:v>5.7484912499999998</c:v>
                </c:pt>
                <c:pt idx="26569">
                  <c:v>5.7488793750016001</c:v>
                </c:pt>
                <c:pt idx="26570">
                  <c:v>5.7492225000000001</c:v>
                </c:pt>
                <c:pt idx="26571">
                  <c:v>5.7497100000000003</c:v>
                </c:pt>
                <c:pt idx="26572">
                  <c:v>5.7500324999999997</c:v>
                </c:pt>
                <c:pt idx="26573">
                  <c:v>5.7503706250016</c:v>
                </c:pt>
                <c:pt idx="26574">
                  <c:v>5.7509956250015994</c:v>
                </c:pt>
                <c:pt idx="26575">
                  <c:v>5.7514018750015996</c:v>
                </c:pt>
                <c:pt idx="26576">
                  <c:v>5.7517874999999998</c:v>
                </c:pt>
                <c:pt idx="26577">
                  <c:v>5.7521725000000004</c:v>
                </c:pt>
                <c:pt idx="26578">
                  <c:v>5.7524931250015996</c:v>
                </c:pt>
                <c:pt idx="26579">
                  <c:v>5.7528631250015998</c:v>
                </c:pt>
                <c:pt idx="26580">
                  <c:v>5.7532381250015998</c:v>
                </c:pt>
                <c:pt idx="26581">
                  <c:v>5.7527581250016002</c:v>
                </c:pt>
                <c:pt idx="26582">
                  <c:v>5.7520274999999996</c:v>
                </c:pt>
                <c:pt idx="26583">
                  <c:v>5.7515737500000004</c:v>
                </c:pt>
                <c:pt idx="26584">
                  <c:v>5.7510156250015996</c:v>
                </c:pt>
                <c:pt idx="26585">
                  <c:v>5.7505174999999999</c:v>
                </c:pt>
                <c:pt idx="26586">
                  <c:v>5.7499656250015994</c:v>
                </c:pt>
                <c:pt idx="26587">
                  <c:v>5.7494381250015998</c:v>
                </c:pt>
                <c:pt idx="26588">
                  <c:v>5.7489737500000002</c:v>
                </c:pt>
                <c:pt idx="26589">
                  <c:v>5.7485218750015994</c:v>
                </c:pt>
                <c:pt idx="26590">
                  <c:v>5.7481743750016001</c:v>
                </c:pt>
                <c:pt idx="26591">
                  <c:v>5.7478543750015998</c:v>
                </c:pt>
                <c:pt idx="26592">
                  <c:v>5.7473662499999998</c:v>
                </c:pt>
                <c:pt idx="26593">
                  <c:v>5.7468325</c:v>
                </c:pt>
                <c:pt idx="26594">
                  <c:v>5.7462606250016002</c:v>
                </c:pt>
                <c:pt idx="26595">
                  <c:v>5.7458824999999996</c:v>
                </c:pt>
                <c:pt idx="26596">
                  <c:v>5.7455118750015997</c:v>
                </c:pt>
                <c:pt idx="26597">
                  <c:v>5.7450881250016002</c:v>
                </c:pt>
                <c:pt idx="26598">
                  <c:v>5.7446331250015996</c:v>
                </c:pt>
                <c:pt idx="26599">
                  <c:v>5.7441681250015995</c:v>
                </c:pt>
                <c:pt idx="26600">
                  <c:v>5.7436400000000001</c:v>
                </c:pt>
                <c:pt idx="26601">
                  <c:v>5.7433100000000001</c:v>
                </c:pt>
                <c:pt idx="26602">
                  <c:v>5.7428425000000001</c:v>
                </c:pt>
                <c:pt idx="26603">
                  <c:v>5.7425131250015999</c:v>
                </c:pt>
                <c:pt idx="26604">
                  <c:v>5.74217625</c:v>
                </c:pt>
                <c:pt idx="26605">
                  <c:v>5.7417037500000001</c:v>
                </c:pt>
                <c:pt idx="26606">
                  <c:v>5.7413418750015994</c:v>
                </c:pt>
                <c:pt idx="26607">
                  <c:v>5.7411981250016</c:v>
                </c:pt>
                <c:pt idx="26608">
                  <c:v>5.7411506250016</c:v>
                </c:pt>
                <c:pt idx="26609">
                  <c:v>5.7414812499999996</c:v>
                </c:pt>
                <c:pt idx="26610">
                  <c:v>5.7418325000000001</c:v>
                </c:pt>
                <c:pt idx="26611">
                  <c:v>5.7422281250016001</c:v>
                </c:pt>
                <c:pt idx="26612">
                  <c:v>5.7426018750015997</c:v>
                </c:pt>
                <c:pt idx="26613">
                  <c:v>5.7429531250016002</c:v>
                </c:pt>
                <c:pt idx="26614">
                  <c:v>5.7433025000000004</c:v>
                </c:pt>
                <c:pt idx="26615">
                  <c:v>5.7437275000000003</c:v>
                </c:pt>
                <c:pt idx="26616">
                  <c:v>5.744205</c:v>
                </c:pt>
                <c:pt idx="26617">
                  <c:v>5.74459125</c:v>
                </c:pt>
                <c:pt idx="26618">
                  <c:v>5.7449481250016001</c:v>
                </c:pt>
                <c:pt idx="26619">
                  <c:v>5.7452975000000004</c:v>
                </c:pt>
                <c:pt idx="26620">
                  <c:v>5.7457649999999996</c:v>
                </c:pt>
                <c:pt idx="26621">
                  <c:v>5.7461149999999996</c:v>
                </c:pt>
                <c:pt idx="26622">
                  <c:v>5.7465537500000003</c:v>
                </c:pt>
                <c:pt idx="26623">
                  <c:v>5.7469481250015999</c:v>
                </c:pt>
                <c:pt idx="26624">
                  <c:v>5.7473387499999999</c:v>
                </c:pt>
                <c:pt idx="26625">
                  <c:v>5.7476812500000003</c:v>
                </c:pt>
                <c:pt idx="26626">
                  <c:v>5.7472818750016001</c:v>
                </c:pt>
                <c:pt idx="26627">
                  <c:v>5.7467525000000004</c:v>
                </c:pt>
                <c:pt idx="26628">
                  <c:v>5.7463956250015995</c:v>
                </c:pt>
                <c:pt idx="26629">
                  <c:v>5.7460525000000002</c:v>
                </c:pt>
                <c:pt idx="26630">
                  <c:v>5.7461874999999996</c:v>
                </c:pt>
                <c:pt idx="26631">
                  <c:v>5.7456812499999996</c:v>
                </c:pt>
                <c:pt idx="26632">
                  <c:v>5.7452787499999998</c:v>
                </c:pt>
                <c:pt idx="26633">
                  <c:v>5.74477875</c:v>
                </c:pt>
                <c:pt idx="26634">
                  <c:v>5.7442624999999996</c:v>
                </c:pt>
                <c:pt idx="26635">
                  <c:v>5.7438287499999996</c:v>
                </c:pt>
                <c:pt idx="26636">
                  <c:v>5.7434581250015997</c:v>
                </c:pt>
                <c:pt idx="26637">
                  <c:v>5.7430824999999999</c:v>
                </c:pt>
                <c:pt idx="26638">
                  <c:v>5.74269125</c:v>
                </c:pt>
                <c:pt idx="26639">
                  <c:v>5.7423650000000004</c:v>
                </c:pt>
                <c:pt idx="26640">
                  <c:v>5.7420056250015996</c:v>
                </c:pt>
                <c:pt idx="26641">
                  <c:v>5.7416349999999996</c:v>
                </c:pt>
                <c:pt idx="26642">
                  <c:v>5.7412574999999997</c:v>
                </c:pt>
                <c:pt idx="26643">
                  <c:v>5.7413637499999997</c:v>
                </c:pt>
                <c:pt idx="26644">
                  <c:v>5.7417043750015999</c:v>
                </c:pt>
                <c:pt idx="26645">
                  <c:v>5.7420425000000002</c:v>
                </c:pt>
                <c:pt idx="26646">
                  <c:v>5.7423943750015995</c:v>
                </c:pt>
                <c:pt idx="26647">
                  <c:v>5.7427849999999996</c:v>
                </c:pt>
                <c:pt idx="26648">
                  <c:v>5.7431262500000004</c:v>
                </c:pt>
                <c:pt idx="26649">
                  <c:v>5.7435175000000003</c:v>
                </c:pt>
                <c:pt idx="26650">
                  <c:v>5.7438681250016002</c:v>
                </c:pt>
                <c:pt idx="26651">
                  <c:v>5.74376</c:v>
                </c:pt>
                <c:pt idx="26652">
                  <c:v>5.7433162500000003</c:v>
                </c:pt>
                <c:pt idx="26653">
                  <c:v>5.7429949999999996</c:v>
                </c:pt>
                <c:pt idx="26654">
                  <c:v>5.7433243750015999</c:v>
                </c:pt>
                <c:pt idx="26655">
                  <c:v>5.7428125000000003</c:v>
                </c:pt>
                <c:pt idx="26656">
                  <c:v>5.74231625</c:v>
                </c:pt>
                <c:pt idx="26657">
                  <c:v>5.7416675000000001</c:v>
                </c:pt>
                <c:pt idx="26658">
                  <c:v>5.7411362500000003</c:v>
                </c:pt>
                <c:pt idx="26659">
                  <c:v>5.7408074999999998</c:v>
                </c:pt>
                <c:pt idx="26660">
                  <c:v>5.7402825000000002</c:v>
                </c:pt>
                <c:pt idx="26661">
                  <c:v>5.7397925000000001</c:v>
                </c:pt>
                <c:pt idx="26662">
                  <c:v>5.7394012500000002</c:v>
                </c:pt>
                <c:pt idx="26663">
                  <c:v>5.7390524999999997</c:v>
                </c:pt>
                <c:pt idx="26664">
                  <c:v>5.7386068750015999</c:v>
                </c:pt>
                <c:pt idx="26665">
                  <c:v>5.73828125</c:v>
                </c:pt>
                <c:pt idx="26666">
                  <c:v>5.7378743750016001</c:v>
                </c:pt>
                <c:pt idx="26667">
                  <c:v>5.7375368750015996</c:v>
                </c:pt>
                <c:pt idx="26668">
                  <c:v>5.7372118750015995</c:v>
                </c:pt>
                <c:pt idx="26669">
                  <c:v>5.7368006250015995</c:v>
                </c:pt>
                <c:pt idx="26670">
                  <c:v>5.7363893750015995</c:v>
                </c:pt>
                <c:pt idx="26671">
                  <c:v>5.7360012500000002</c:v>
                </c:pt>
                <c:pt idx="26672">
                  <c:v>5.7356112499999998</c:v>
                </c:pt>
                <c:pt idx="26673">
                  <c:v>5.7356681250015997</c:v>
                </c:pt>
                <c:pt idx="26674">
                  <c:v>5.7353474999999996</c:v>
                </c:pt>
                <c:pt idx="26675">
                  <c:v>5.7354406250015995</c:v>
                </c:pt>
                <c:pt idx="26676">
                  <c:v>5.7358456250016001</c:v>
                </c:pt>
                <c:pt idx="26677">
                  <c:v>5.7361781250016</c:v>
                </c:pt>
                <c:pt idx="26678">
                  <c:v>5.7357587499999996</c:v>
                </c:pt>
                <c:pt idx="26679">
                  <c:v>5.7353281250016002</c:v>
                </c:pt>
                <c:pt idx="26680">
                  <c:v>5.7351850000000004</c:v>
                </c:pt>
                <c:pt idx="26681">
                  <c:v>5.7354118750016001</c:v>
                </c:pt>
                <c:pt idx="26682">
                  <c:v>5.735735</c:v>
                </c:pt>
                <c:pt idx="26683">
                  <c:v>5.7360850000000001</c:v>
                </c:pt>
                <c:pt idx="26684">
                  <c:v>5.7362124999999997</c:v>
                </c:pt>
                <c:pt idx="26685">
                  <c:v>5.7365899999999996</c:v>
                </c:pt>
                <c:pt idx="26686">
                  <c:v>5.7369374999999998</c:v>
                </c:pt>
                <c:pt idx="26687">
                  <c:v>5.7373137500000002</c:v>
                </c:pt>
                <c:pt idx="26688">
                  <c:v>5.7377431250016002</c:v>
                </c:pt>
                <c:pt idx="26689">
                  <c:v>5.7380731250016002</c:v>
                </c:pt>
                <c:pt idx="26690">
                  <c:v>5.7384012499999999</c:v>
                </c:pt>
                <c:pt idx="26691">
                  <c:v>5.7381856250015995</c:v>
                </c:pt>
                <c:pt idx="26692">
                  <c:v>5.7381037499999996</c:v>
                </c:pt>
                <c:pt idx="26693">
                  <c:v>5.7377425000000004</c:v>
                </c:pt>
                <c:pt idx="26694">
                  <c:v>5.7373818750016001</c:v>
                </c:pt>
                <c:pt idx="26695">
                  <c:v>5.7369156250015996</c:v>
                </c:pt>
                <c:pt idx="26696">
                  <c:v>5.7365925000000004</c:v>
                </c:pt>
                <c:pt idx="26697">
                  <c:v>5.7362662499999999</c:v>
                </c:pt>
                <c:pt idx="26698">
                  <c:v>5.7359343750015999</c:v>
                </c:pt>
                <c:pt idx="26699">
                  <c:v>5.7354275000000001</c:v>
                </c:pt>
                <c:pt idx="26700">
                  <c:v>5.7349318750015996</c:v>
                </c:pt>
                <c:pt idx="26701">
                  <c:v>5.7343793750016001</c:v>
                </c:pt>
                <c:pt idx="26702">
                  <c:v>5.7340431250016</c:v>
                </c:pt>
                <c:pt idx="26703">
                  <c:v>5.7336343750015999</c:v>
                </c:pt>
                <c:pt idx="26704">
                  <c:v>5.7332762500000003</c:v>
                </c:pt>
                <c:pt idx="26705">
                  <c:v>5.7328281250015998</c:v>
                </c:pt>
                <c:pt idx="26706">
                  <c:v>5.7323874999999997</c:v>
                </c:pt>
                <c:pt idx="26707">
                  <c:v>5.7319312499999997</c:v>
                </c:pt>
                <c:pt idx="26708">
                  <c:v>5.7314918750016002</c:v>
                </c:pt>
                <c:pt idx="26709">
                  <c:v>5.7311031250015994</c:v>
                </c:pt>
                <c:pt idx="26710">
                  <c:v>5.7306637499999997</c:v>
                </c:pt>
                <c:pt idx="26711">
                  <c:v>5.7303137499999997</c:v>
                </c:pt>
                <c:pt idx="26712">
                  <c:v>5.72978875</c:v>
                </c:pt>
                <c:pt idx="26713">
                  <c:v>5.7293206250016002</c:v>
                </c:pt>
                <c:pt idx="26714">
                  <c:v>5.7290006250015999</c:v>
                </c:pt>
                <c:pt idx="26715">
                  <c:v>5.7286506250015998</c:v>
                </c:pt>
                <c:pt idx="26716">
                  <c:v>5.7283162499999998</c:v>
                </c:pt>
                <c:pt idx="26717">
                  <c:v>5.7279006250015998</c:v>
                </c:pt>
                <c:pt idx="26718">
                  <c:v>5.7275331250015995</c:v>
                </c:pt>
                <c:pt idx="26719">
                  <c:v>5.7272081250015994</c:v>
                </c:pt>
                <c:pt idx="26720">
                  <c:v>5.7271187499999998</c:v>
                </c:pt>
                <c:pt idx="26721">
                  <c:v>5.7274431250015994</c:v>
                </c:pt>
                <c:pt idx="26722">
                  <c:v>5.7277787499999997</c:v>
                </c:pt>
                <c:pt idx="26723">
                  <c:v>5.7280993750015998</c:v>
                </c:pt>
                <c:pt idx="26724">
                  <c:v>5.7282493750015995</c:v>
                </c:pt>
                <c:pt idx="26725">
                  <c:v>5.7286393750015998</c:v>
                </c:pt>
                <c:pt idx="26726">
                  <c:v>5.7291256250015996</c:v>
                </c:pt>
                <c:pt idx="26727">
                  <c:v>5.7295931250015997</c:v>
                </c:pt>
                <c:pt idx="26728">
                  <c:v>5.7299137499999997</c:v>
                </c:pt>
                <c:pt idx="26729">
                  <c:v>5.7303481250015995</c:v>
                </c:pt>
                <c:pt idx="26730">
                  <c:v>5.7306706250015997</c:v>
                </c:pt>
                <c:pt idx="26731">
                  <c:v>5.7310543750015999</c:v>
                </c:pt>
                <c:pt idx="26732">
                  <c:v>5.7313787500000002</c:v>
                </c:pt>
                <c:pt idx="26733">
                  <c:v>5.7317593750015998</c:v>
                </c:pt>
                <c:pt idx="26734">
                  <c:v>5.7322600000000001</c:v>
                </c:pt>
                <c:pt idx="26735">
                  <c:v>5.7325931250015998</c:v>
                </c:pt>
                <c:pt idx="26736">
                  <c:v>5.7329937500000003</c:v>
                </c:pt>
                <c:pt idx="26737">
                  <c:v>5.7333718750016001</c:v>
                </c:pt>
                <c:pt idx="26738">
                  <c:v>5.7329656250015999</c:v>
                </c:pt>
                <c:pt idx="26739">
                  <c:v>5.7325687500000004</c:v>
                </c:pt>
                <c:pt idx="26740">
                  <c:v>5.7322306250016002</c:v>
                </c:pt>
                <c:pt idx="26741">
                  <c:v>5.7318350000000002</c:v>
                </c:pt>
                <c:pt idx="26742">
                  <c:v>5.7314806250016002</c:v>
                </c:pt>
                <c:pt idx="26743">
                  <c:v>5.7311037499999999</c:v>
                </c:pt>
                <c:pt idx="26744">
                  <c:v>5.7306568750015998</c:v>
                </c:pt>
                <c:pt idx="26745">
                  <c:v>5.7301712499999997</c:v>
                </c:pt>
                <c:pt idx="26746">
                  <c:v>5.7297731250016</c:v>
                </c:pt>
                <c:pt idx="26747">
                  <c:v>5.7294450000000001</c:v>
                </c:pt>
                <c:pt idx="26748">
                  <c:v>5.7294725</c:v>
                </c:pt>
                <c:pt idx="26749">
                  <c:v>5.7293481250016001</c:v>
                </c:pt>
                <c:pt idx="26750">
                  <c:v>5.7289306250015999</c:v>
                </c:pt>
                <c:pt idx="26751">
                  <c:v>5.7289506250016</c:v>
                </c:pt>
                <c:pt idx="26752">
                  <c:v>5.7293387500000001</c:v>
                </c:pt>
                <c:pt idx="26753">
                  <c:v>5.7296950000000004</c:v>
                </c:pt>
                <c:pt idx="26754">
                  <c:v>5.7301243750015995</c:v>
                </c:pt>
                <c:pt idx="26755">
                  <c:v>5.7305618750015999</c:v>
                </c:pt>
                <c:pt idx="26756">
                  <c:v>5.7308893750015999</c:v>
                </c:pt>
                <c:pt idx="26757">
                  <c:v>5.7312568750016002</c:v>
                </c:pt>
                <c:pt idx="26758">
                  <c:v>5.7307449999999998</c:v>
                </c:pt>
                <c:pt idx="26759">
                  <c:v>5.7301937499999998</c:v>
                </c:pt>
                <c:pt idx="26760">
                  <c:v>5.7296262499999999</c:v>
                </c:pt>
                <c:pt idx="26761">
                  <c:v>5.7292881250015997</c:v>
                </c:pt>
                <c:pt idx="26762">
                  <c:v>5.7289131250015997</c:v>
                </c:pt>
                <c:pt idx="26763">
                  <c:v>5.7284868750015994</c:v>
                </c:pt>
                <c:pt idx="26764">
                  <c:v>5.7280724999999997</c:v>
                </c:pt>
                <c:pt idx="26765">
                  <c:v>5.7277212500000001</c:v>
                </c:pt>
                <c:pt idx="26766">
                  <c:v>5.7271306250015996</c:v>
                </c:pt>
                <c:pt idx="26767">
                  <c:v>5.7266818750016002</c:v>
                </c:pt>
                <c:pt idx="26768">
                  <c:v>5.7262225000000004</c:v>
                </c:pt>
                <c:pt idx="26769">
                  <c:v>5.7258887500000002</c:v>
                </c:pt>
                <c:pt idx="26770">
                  <c:v>5.7260749999999998</c:v>
                </c:pt>
                <c:pt idx="26771">
                  <c:v>5.7260487500000004</c:v>
                </c:pt>
                <c:pt idx="26772">
                  <c:v>5.7256468750015994</c:v>
                </c:pt>
                <c:pt idx="26773">
                  <c:v>5.7252412499999998</c:v>
                </c:pt>
                <c:pt idx="26774">
                  <c:v>5.7248956250015999</c:v>
                </c:pt>
                <c:pt idx="26775">
                  <c:v>5.7249862499999997</c:v>
                </c:pt>
                <c:pt idx="26776">
                  <c:v>5.7248487499999996</c:v>
                </c:pt>
                <c:pt idx="26777">
                  <c:v>5.7244512500000004</c:v>
                </c:pt>
                <c:pt idx="26778">
                  <c:v>5.7240318750016002</c:v>
                </c:pt>
                <c:pt idx="26779">
                  <c:v>5.7238825000000002</c:v>
                </c:pt>
                <c:pt idx="26780">
                  <c:v>5.7241225</c:v>
                </c:pt>
                <c:pt idx="26781">
                  <c:v>5.7245081250015994</c:v>
                </c:pt>
                <c:pt idx="26782">
                  <c:v>5.7248531250015997</c:v>
                </c:pt>
                <c:pt idx="26783">
                  <c:v>5.7252193750015996</c:v>
                </c:pt>
                <c:pt idx="26784">
                  <c:v>5.7252618750015998</c:v>
                </c:pt>
                <c:pt idx="26785">
                  <c:v>5.7248637499999999</c:v>
                </c:pt>
                <c:pt idx="26786">
                  <c:v>5.7245293750016</c:v>
                </c:pt>
                <c:pt idx="26787">
                  <c:v>5.7242081250016001</c:v>
                </c:pt>
                <c:pt idx="26788">
                  <c:v>5.7245356250016002</c:v>
                </c:pt>
                <c:pt idx="26789">
                  <c:v>5.7250037499999999</c:v>
                </c:pt>
                <c:pt idx="26790">
                  <c:v>5.7255124999999998</c:v>
                </c:pt>
                <c:pt idx="26791">
                  <c:v>5.7259231250016001</c:v>
                </c:pt>
                <c:pt idx="26792">
                  <c:v>5.72629375</c:v>
                </c:pt>
                <c:pt idx="26793">
                  <c:v>5.7267293750016002</c:v>
                </c:pt>
                <c:pt idx="26794">
                  <c:v>5.7271437499999998</c:v>
                </c:pt>
                <c:pt idx="26795">
                  <c:v>5.7275481250015998</c:v>
                </c:pt>
                <c:pt idx="26796">
                  <c:v>5.7279850000000003</c:v>
                </c:pt>
                <c:pt idx="26797">
                  <c:v>5.7284224999999998</c:v>
                </c:pt>
                <c:pt idx="26798">
                  <c:v>5.7287712500000003</c:v>
                </c:pt>
                <c:pt idx="26799">
                  <c:v>5.7292149999999999</c:v>
                </c:pt>
                <c:pt idx="26800">
                  <c:v>5.7296456250015995</c:v>
                </c:pt>
                <c:pt idx="26801">
                  <c:v>5.7300631250015996</c:v>
                </c:pt>
                <c:pt idx="26802">
                  <c:v>5.7305487499999996</c:v>
                </c:pt>
                <c:pt idx="26803">
                  <c:v>5.7310724999999998</c:v>
                </c:pt>
                <c:pt idx="26804">
                  <c:v>5.7315512499999999</c:v>
                </c:pt>
                <c:pt idx="26805">
                  <c:v>5.7319306250016</c:v>
                </c:pt>
                <c:pt idx="26806">
                  <c:v>5.7323193750015999</c:v>
                </c:pt>
                <c:pt idx="26807">
                  <c:v>5.7326643750016002</c:v>
                </c:pt>
                <c:pt idx="26808">
                  <c:v>5.7330125000000001</c:v>
                </c:pt>
                <c:pt idx="26809">
                  <c:v>5.7334587499999996</c:v>
                </c:pt>
                <c:pt idx="26810">
                  <c:v>5.7339031250015999</c:v>
                </c:pt>
                <c:pt idx="26811">
                  <c:v>5.7343218750015996</c:v>
                </c:pt>
                <c:pt idx="26812">
                  <c:v>5.7346643750016</c:v>
                </c:pt>
                <c:pt idx="26813">
                  <c:v>5.7342681250015994</c:v>
                </c:pt>
                <c:pt idx="26814">
                  <c:v>5.7337568750015997</c:v>
                </c:pt>
                <c:pt idx="26815">
                  <c:v>5.7332287500000003</c:v>
                </c:pt>
                <c:pt idx="26816">
                  <c:v>5.7325400000000002</c:v>
                </c:pt>
                <c:pt idx="26817">
                  <c:v>5.7317518750016001</c:v>
                </c:pt>
                <c:pt idx="26818">
                  <c:v>5.7308174999999997</c:v>
                </c:pt>
                <c:pt idx="26819">
                  <c:v>5.7297975000000001</c:v>
                </c:pt>
                <c:pt idx="26820">
                  <c:v>5.7288050000000004</c:v>
                </c:pt>
                <c:pt idx="26821">
                  <c:v>5.7276868750015995</c:v>
                </c:pt>
                <c:pt idx="26822">
                  <c:v>5.7268024999999998</c:v>
                </c:pt>
                <c:pt idx="26823">
                  <c:v>5.7259606250015995</c:v>
                </c:pt>
                <c:pt idx="26824">
                  <c:v>5.7252881250016001</c:v>
                </c:pt>
                <c:pt idx="26825">
                  <c:v>5.7246300000000003</c:v>
                </c:pt>
                <c:pt idx="26826">
                  <c:v>5.7239287499999998</c:v>
                </c:pt>
                <c:pt idx="26827">
                  <c:v>5.7233043750016002</c:v>
                </c:pt>
                <c:pt idx="26828">
                  <c:v>5.7227018750015999</c:v>
                </c:pt>
                <c:pt idx="26829">
                  <c:v>5.7221387500000001</c:v>
                </c:pt>
                <c:pt idx="26830">
                  <c:v>5.7215006250015996</c:v>
                </c:pt>
                <c:pt idx="26831">
                  <c:v>5.7209012499999998</c:v>
                </c:pt>
                <c:pt idx="26832">
                  <c:v>5.7202975</c:v>
                </c:pt>
                <c:pt idx="26833">
                  <c:v>5.7196724999999997</c:v>
                </c:pt>
                <c:pt idx="26834">
                  <c:v>5.7189593750015995</c:v>
                </c:pt>
                <c:pt idx="26835">
                  <c:v>5.7182606250015997</c:v>
                </c:pt>
                <c:pt idx="26836">
                  <c:v>5.7177218750016001</c:v>
                </c:pt>
                <c:pt idx="26837">
                  <c:v>5.7171506250016</c:v>
                </c:pt>
                <c:pt idx="26838">
                  <c:v>5.7166174999999999</c:v>
                </c:pt>
                <c:pt idx="26839">
                  <c:v>5.7161243750016002</c:v>
                </c:pt>
                <c:pt idx="26840">
                  <c:v>5.7156900000000004</c:v>
                </c:pt>
                <c:pt idx="26841">
                  <c:v>5.7153262500000004</c:v>
                </c:pt>
                <c:pt idx="26842">
                  <c:v>5.7149287500000003</c:v>
                </c:pt>
                <c:pt idx="26843">
                  <c:v>5.7143581250016</c:v>
                </c:pt>
                <c:pt idx="26844">
                  <c:v>5.7140193750016</c:v>
                </c:pt>
                <c:pt idx="26845">
                  <c:v>5.7136556250016</c:v>
                </c:pt>
                <c:pt idx="26846">
                  <c:v>5.7132725000000004</c:v>
                </c:pt>
                <c:pt idx="26847">
                  <c:v>5.7129399999999997</c:v>
                </c:pt>
                <c:pt idx="26848">
                  <c:v>5.7125118750016002</c:v>
                </c:pt>
                <c:pt idx="26849">
                  <c:v>5.7120581250016</c:v>
                </c:pt>
                <c:pt idx="26850">
                  <c:v>5.7116568750015997</c:v>
                </c:pt>
                <c:pt idx="26851">
                  <c:v>5.7112818750015997</c:v>
                </c:pt>
                <c:pt idx="26852">
                  <c:v>5.7108356250016001</c:v>
                </c:pt>
                <c:pt idx="26853">
                  <c:v>5.7104368750015997</c:v>
                </c:pt>
                <c:pt idx="26854">
                  <c:v>5.7101075000000003</c:v>
                </c:pt>
                <c:pt idx="26855">
                  <c:v>5.7097381250015999</c:v>
                </c:pt>
                <c:pt idx="26856">
                  <c:v>5.7092156250016002</c:v>
                </c:pt>
                <c:pt idx="26857">
                  <c:v>5.70872125</c:v>
                </c:pt>
                <c:pt idx="26858">
                  <c:v>5.7083056250016</c:v>
                </c:pt>
                <c:pt idx="26859">
                  <c:v>5.7078893750016002</c:v>
                </c:pt>
                <c:pt idx="26860">
                  <c:v>5.70750125</c:v>
                </c:pt>
                <c:pt idx="26861">
                  <c:v>5.7071268750015998</c:v>
                </c:pt>
                <c:pt idx="26862">
                  <c:v>5.7067474999999996</c:v>
                </c:pt>
                <c:pt idx="26863">
                  <c:v>5.7069131250015994</c:v>
                </c:pt>
                <c:pt idx="26864">
                  <c:v>5.7072331250015997</c:v>
                </c:pt>
                <c:pt idx="26865">
                  <c:v>5.7074699999999998</c:v>
                </c:pt>
                <c:pt idx="26866">
                  <c:v>5.70784</c:v>
                </c:pt>
                <c:pt idx="26867">
                  <c:v>5.708215</c:v>
                </c:pt>
                <c:pt idx="26868">
                  <c:v>5.7085612499999998</c:v>
                </c:pt>
                <c:pt idx="26869">
                  <c:v>5.7090131250015999</c:v>
                </c:pt>
                <c:pt idx="26870">
                  <c:v>5.7093400000000001</c:v>
                </c:pt>
                <c:pt idx="26871">
                  <c:v>5.70977625</c:v>
                </c:pt>
                <c:pt idx="26872">
                  <c:v>5.7100962500000003</c:v>
                </c:pt>
                <c:pt idx="26873">
                  <c:v>5.7105050000000004</c:v>
                </c:pt>
                <c:pt idx="26874">
                  <c:v>5.71085625</c:v>
                </c:pt>
                <c:pt idx="26875">
                  <c:v>5.7112100000000003</c:v>
                </c:pt>
                <c:pt idx="26876">
                  <c:v>5.7116431250015998</c:v>
                </c:pt>
                <c:pt idx="26877">
                  <c:v>5.7120850000000001</c:v>
                </c:pt>
                <c:pt idx="26878">
                  <c:v>5.7125418750015999</c:v>
                </c:pt>
                <c:pt idx="26879">
                  <c:v>5.7128968750015998</c:v>
                </c:pt>
                <c:pt idx="26880">
                  <c:v>5.7132193750016</c:v>
                </c:pt>
                <c:pt idx="26881">
                  <c:v>5.7135512500000001</c:v>
                </c:pt>
                <c:pt idx="26882">
                  <c:v>5.7138818750015998</c:v>
                </c:pt>
                <c:pt idx="26883">
                  <c:v>5.7143206250015997</c:v>
                </c:pt>
                <c:pt idx="26884">
                  <c:v>5.7147625</c:v>
                </c:pt>
                <c:pt idx="26885">
                  <c:v>5.7151856250015998</c:v>
                </c:pt>
                <c:pt idx="26886">
                  <c:v>5.7156212499999999</c:v>
                </c:pt>
                <c:pt idx="26887">
                  <c:v>5.71594625</c:v>
                </c:pt>
                <c:pt idx="26888">
                  <c:v>5.7154968750016</c:v>
                </c:pt>
                <c:pt idx="26889">
                  <c:v>5.7150637499999997</c:v>
                </c:pt>
                <c:pt idx="26890">
                  <c:v>5.7147356250015999</c:v>
                </c:pt>
                <c:pt idx="26891">
                  <c:v>5.7143343750015996</c:v>
                </c:pt>
                <c:pt idx="26892">
                  <c:v>5.7138187499999997</c:v>
                </c:pt>
                <c:pt idx="26893">
                  <c:v>5.7133731250016</c:v>
                </c:pt>
                <c:pt idx="26894">
                  <c:v>5.7128743750015998</c:v>
                </c:pt>
                <c:pt idx="26895">
                  <c:v>5.7123593750015997</c:v>
                </c:pt>
                <c:pt idx="26896">
                  <c:v>5.7117181250015996</c:v>
                </c:pt>
                <c:pt idx="26897">
                  <c:v>5.7110712499999998</c:v>
                </c:pt>
                <c:pt idx="26898">
                  <c:v>5.7104012500000003</c:v>
                </c:pt>
                <c:pt idx="26899">
                  <c:v>5.7096387499999999</c:v>
                </c:pt>
                <c:pt idx="26900">
                  <c:v>5.7088999999999999</c:v>
                </c:pt>
                <c:pt idx="26901">
                  <c:v>5.7081956250015997</c:v>
                </c:pt>
                <c:pt idx="26902">
                  <c:v>5.7075287499999998</c:v>
                </c:pt>
                <c:pt idx="26903">
                  <c:v>5.7069337500000001</c:v>
                </c:pt>
                <c:pt idx="26904">
                  <c:v>5.706385</c:v>
                </c:pt>
                <c:pt idx="26905">
                  <c:v>5.7058668750015995</c:v>
                </c:pt>
                <c:pt idx="26906">
                  <c:v>5.7054887499999998</c:v>
                </c:pt>
                <c:pt idx="26907">
                  <c:v>5.7050393750015997</c:v>
                </c:pt>
                <c:pt idx="26908">
                  <c:v>5.7046318750016001</c:v>
                </c:pt>
                <c:pt idx="26909">
                  <c:v>5.7042568750016001</c:v>
                </c:pt>
                <c:pt idx="26910">
                  <c:v>5.7039125000000004</c:v>
                </c:pt>
                <c:pt idx="26911">
                  <c:v>5.7033231250015994</c:v>
                </c:pt>
                <c:pt idx="26912">
                  <c:v>5.70292625</c:v>
                </c:pt>
                <c:pt idx="26913">
                  <c:v>5.7025918750016</c:v>
                </c:pt>
                <c:pt idx="26914">
                  <c:v>5.702655</c:v>
                </c:pt>
                <c:pt idx="26915">
                  <c:v>5.7031087500000002</c:v>
                </c:pt>
                <c:pt idx="26916">
                  <c:v>5.7034306250015998</c:v>
                </c:pt>
                <c:pt idx="26917">
                  <c:v>5.7037581250015998</c:v>
                </c:pt>
                <c:pt idx="26918">
                  <c:v>5.7041737499999998</c:v>
                </c:pt>
                <c:pt idx="26919">
                  <c:v>5.7046056250015997</c:v>
                </c:pt>
                <c:pt idx="26920">
                  <c:v>5.7049574999999999</c:v>
                </c:pt>
                <c:pt idx="26921">
                  <c:v>5.7052975000000004</c:v>
                </c:pt>
                <c:pt idx="26922">
                  <c:v>5.7056525000000002</c:v>
                </c:pt>
                <c:pt idx="26923">
                  <c:v>5.7060306250016</c:v>
                </c:pt>
                <c:pt idx="26924">
                  <c:v>5.7064362500000003</c:v>
                </c:pt>
                <c:pt idx="26925">
                  <c:v>5.7068275000000002</c:v>
                </c:pt>
                <c:pt idx="26926">
                  <c:v>5.7072118750016001</c:v>
                </c:pt>
                <c:pt idx="26927">
                  <c:v>5.70756</c:v>
                </c:pt>
                <c:pt idx="26928">
                  <c:v>5.7075550000000002</c:v>
                </c:pt>
                <c:pt idx="26929">
                  <c:v>5.7072293750015994</c:v>
                </c:pt>
                <c:pt idx="26930">
                  <c:v>5.7068693750015997</c:v>
                </c:pt>
                <c:pt idx="26931">
                  <c:v>5.7065293750016002</c:v>
                </c:pt>
                <c:pt idx="26932">
                  <c:v>5.7062062500000001</c:v>
                </c:pt>
                <c:pt idx="26933">
                  <c:v>5.7060181250015996</c:v>
                </c:pt>
                <c:pt idx="26934">
                  <c:v>5.7064093750015994</c:v>
                </c:pt>
                <c:pt idx="26935">
                  <c:v>5.7068362500000003</c:v>
                </c:pt>
                <c:pt idx="26936">
                  <c:v>5.70716</c:v>
                </c:pt>
                <c:pt idx="26937">
                  <c:v>5.7074918750016002</c:v>
                </c:pt>
                <c:pt idx="26938">
                  <c:v>5.7079187500000002</c:v>
                </c:pt>
                <c:pt idx="26939">
                  <c:v>5.7082606250015999</c:v>
                </c:pt>
                <c:pt idx="26940">
                  <c:v>5.7085912499999996</c:v>
                </c:pt>
                <c:pt idx="26941">
                  <c:v>5.7089531250015995</c:v>
                </c:pt>
                <c:pt idx="26942">
                  <c:v>5.7093643750015994</c:v>
                </c:pt>
                <c:pt idx="26943">
                  <c:v>5.7097443750016001</c:v>
                </c:pt>
                <c:pt idx="26944">
                  <c:v>5.7098037499999998</c:v>
                </c:pt>
                <c:pt idx="26945">
                  <c:v>5.7093493750016</c:v>
                </c:pt>
                <c:pt idx="26946">
                  <c:v>5.7089037500000002</c:v>
                </c:pt>
                <c:pt idx="26947">
                  <c:v>5.7085125000000003</c:v>
                </c:pt>
                <c:pt idx="26948">
                  <c:v>5.7080000000000002</c:v>
                </c:pt>
                <c:pt idx="26949">
                  <c:v>5.7074887500000004</c:v>
                </c:pt>
                <c:pt idx="26950">
                  <c:v>5.7069799999999997</c:v>
                </c:pt>
                <c:pt idx="26951">
                  <c:v>5.7066493750016001</c:v>
                </c:pt>
                <c:pt idx="26952">
                  <c:v>5.7062168750015996</c:v>
                </c:pt>
                <c:pt idx="26953">
                  <c:v>5.7057843750016</c:v>
                </c:pt>
                <c:pt idx="26954">
                  <c:v>5.7054</c:v>
                </c:pt>
                <c:pt idx="26955">
                  <c:v>5.7050606250015994</c:v>
                </c:pt>
                <c:pt idx="26956">
                  <c:v>5.7046374999999996</c:v>
                </c:pt>
                <c:pt idx="26957">
                  <c:v>5.7042462499999997</c:v>
                </c:pt>
                <c:pt idx="26958">
                  <c:v>5.7038881250015994</c:v>
                </c:pt>
                <c:pt idx="26959">
                  <c:v>5.7040812499999998</c:v>
                </c:pt>
                <c:pt idx="26960">
                  <c:v>5.70451</c:v>
                </c:pt>
                <c:pt idx="26961">
                  <c:v>5.7048968750015998</c:v>
                </c:pt>
                <c:pt idx="26962">
                  <c:v>5.7053268750015995</c:v>
                </c:pt>
                <c:pt idx="26963">
                  <c:v>5.7057131250015996</c:v>
                </c:pt>
                <c:pt idx="26964">
                  <c:v>5.7061237499999997</c:v>
                </c:pt>
                <c:pt idx="26965">
                  <c:v>5.7064975000000002</c:v>
                </c:pt>
                <c:pt idx="26966">
                  <c:v>5.7068574999999999</c:v>
                </c:pt>
                <c:pt idx="26967">
                  <c:v>5.7071899999999998</c:v>
                </c:pt>
                <c:pt idx="26968">
                  <c:v>5.7076493750015995</c:v>
                </c:pt>
                <c:pt idx="26969">
                  <c:v>5.7079825</c:v>
                </c:pt>
                <c:pt idx="26970">
                  <c:v>5.7083543750015995</c:v>
                </c:pt>
                <c:pt idx="26971">
                  <c:v>5.7087043750015996</c:v>
                </c:pt>
                <c:pt idx="26972">
                  <c:v>5.7090518750015997</c:v>
                </c:pt>
                <c:pt idx="26973">
                  <c:v>5.7094687500000001</c:v>
                </c:pt>
                <c:pt idx="26974">
                  <c:v>5.7098000000000004</c:v>
                </c:pt>
                <c:pt idx="26975">
                  <c:v>5.7094512499999999</c:v>
                </c:pt>
                <c:pt idx="26976">
                  <c:v>5.7090474999999996</c:v>
                </c:pt>
                <c:pt idx="26977">
                  <c:v>5.7086743750015998</c:v>
                </c:pt>
                <c:pt idx="26978">
                  <c:v>5.7083131250015997</c:v>
                </c:pt>
                <c:pt idx="26979">
                  <c:v>5.7078199999999999</c:v>
                </c:pt>
                <c:pt idx="26980">
                  <c:v>5.7074350000000003</c:v>
                </c:pt>
                <c:pt idx="26981">
                  <c:v>5.7070231250015997</c:v>
                </c:pt>
                <c:pt idx="26982">
                  <c:v>5.7066712500000003</c:v>
                </c:pt>
                <c:pt idx="26983">
                  <c:v>5.7061081250015997</c:v>
                </c:pt>
                <c:pt idx="26984">
                  <c:v>5.7056412500000002</c:v>
                </c:pt>
                <c:pt idx="26985">
                  <c:v>5.7051487500000002</c:v>
                </c:pt>
                <c:pt idx="26986">
                  <c:v>5.7046468750015995</c:v>
                </c:pt>
                <c:pt idx="26987">
                  <c:v>5.7040693750016001</c:v>
                </c:pt>
                <c:pt idx="26988">
                  <c:v>5.7034906250016002</c:v>
                </c:pt>
                <c:pt idx="26989">
                  <c:v>5.7028781250015994</c:v>
                </c:pt>
                <c:pt idx="26990">
                  <c:v>5.7023231250016</c:v>
                </c:pt>
                <c:pt idx="26991">
                  <c:v>5.7016856250016001</c:v>
                </c:pt>
                <c:pt idx="26992">
                  <c:v>5.7011418750015999</c:v>
                </c:pt>
                <c:pt idx="26993">
                  <c:v>5.7005850000000002</c:v>
                </c:pt>
                <c:pt idx="26994">
                  <c:v>5.7001218750015994</c:v>
                </c:pt>
                <c:pt idx="26995">
                  <c:v>5.69971125</c:v>
                </c:pt>
                <c:pt idx="26996">
                  <c:v>5.6992562500000004</c:v>
                </c:pt>
                <c:pt idx="26997">
                  <c:v>5.6988481250016001</c:v>
                </c:pt>
                <c:pt idx="26998">
                  <c:v>5.6984331250015998</c:v>
                </c:pt>
                <c:pt idx="26999">
                  <c:v>5.69809375</c:v>
                </c:pt>
                <c:pt idx="27000">
                  <c:v>5.6977275000000001</c:v>
                </c:pt>
                <c:pt idx="27001">
                  <c:v>5.6971875000000001</c:v>
                </c:pt>
                <c:pt idx="27002">
                  <c:v>5.69668375</c:v>
                </c:pt>
                <c:pt idx="27003">
                  <c:v>5.6963281250015996</c:v>
                </c:pt>
                <c:pt idx="27004">
                  <c:v>5.6959856250016001</c:v>
                </c:pt>
                <c:pt idx="27005">
                  <c:v>5.6961006250016002</c:v>
                </c:pt>
                <c:pt idx="27006">
                  <c:v>5.6964456250015996</c:v>
                </c:pt>
                <c:pt idx="27007">
                  <c:v>5.6968062499999998</c:v>
                </c:pt>
                <c:pt idx="27008">
                  <c:v>5.6971668750015994</c:v>
                </c:pt>
                <c:pt idx="27009">
                  <c:v>5.6975431250015998</c:v>
                </c:pt>
                <c:pt idx="27010">
                  <c:v>5.6979087499999999</c:v>
                </c:pt>
                <c:pt idx="27011">
                  <c:v>5.6982656250015999</c:v>
                </c:pt>
                <c:pt idx="27012">
                  <c:v>5.6986212500000004</c:v>
                </c:pt>
                <c:pt idx="27013">
                  <c:v>5.6989556250015996</c:v>
                </c:pt>
                <c:pt idx="27014">
                  <c:v>5.6993068750016</c:v>
                </c:pt>
                <c:pt idx="27015">
                  <c:v>5.6996618750015999</c:v>
                </c:pt>
                <c:pt idx="27016">
                  <c:v>5.7001937500000004</c:v>
                </c:pt>
                <c:pt idx="27017">
                  <c:v>5.7006393750016002</c:v>
                </c:pt>
                <c:pt idx="27018">
                  <c:v>5.7009650000000001</c:v>
                </c:pt>
                <c:pt idx="27019">
                  <c:v>5.7013956250015996</c:v>
                </c:pt>
                <c:pt idx="27020">
                  <c:v>5.7018281250016001</c:v>
                </c:pt>
                <c:pt idx="27021">
                  <c:v>5.7022193750015999</c:v>
                </c:pt>
                <c:pt idx="27022">
                  <c:v>5.7026318750015994</c:v>
                </c:pt>
                <c:pt idx="27023">
                  <c:v>5.7030050000000001</c:v>
                </c:pt>
                <c:pt idx="27024">
                  <c:v>5.7033343750015995</c:v>
                </c:pt>
                <c:pt idx="27025">
                  <c:v>5.7036806250016001</c:v>
                </c:pt>
                <c:pt idx="27026">
                  <c:v>5.7040543750015997</c:v>
                </c:pt>
                <c:pt idx="27027">
                  <c:v>5.7044368750015995</c:v>
                </c:pt>
                <c:pt idx="27028">
                  <c:v>5.7048350000000001</c:v>
                </c:pt>
                <c:pt idx="27029">
                  <c:v>5.7044537499999999</c:v>
                </c:pt>
                <c:pt idx="27030">
                  <c:v>5.7039918750015994</c:v>
                </c:pt>
                <c:pt idx="27031">
                  <c:v>5.7035506250015997</c:v>
                </c:pt>
                <c:pt idx="27032">
                  <c:v>5.7031324999999997</c:v>
                </c:pt>
                <c:pt idx="27033">
                  <c:v>5.7027799999999997</c:v>
                </c:pt>
                <c:pt idx="27034">
                  <c:v>5.7023587500000001</c:v>
                </c:pt>
                <c:pt idx="27035">
                  <c:v>5.7019937499999997</c:v>
                </c:pt>
                <c:pt idx="27036">
                  <c:v>5.7014081250016</c:v>
                </c:pt>
                <c:pt idx="27037">
                  <c:v>5.7007706250016001</c:v>
                </c:pt>
                <c:pt idx="27038">
                  <c:v>5.7004200000000003</c:v>
                </c:pt>
                <c:pt idx="27039">
                  <c:v>5.6997375000000003</c:v>
                </c:pt>
                <c:pt idx="27040">
                  <c:v>5.6990924999999999</c:v>
                </c:pt>
                <c:pt idx="27041">
                  <c:v>5.6985918750015996</c:v>
                </c:pt>
                <c:pt idx="27042">
                  <c:v>5.6982699999999999</c:v>
                </c:pt>
                <c:pt idx="27043">
                  <c:v>5.6981000000000002</c:v>
                </c:pt>
                <c:pt idx="27044">
                  <c:v>5.6980306250016</c:v>
                </c:pt>
                <c:pt idx="27045">
                  <c:v>5.6983931250015996</c:v>
                </c:pt>
                <c:pt idx="27046">
                  <c:v>5.6987793750015996</c:v>
                </c:pt>
                <c:pt idx="27047">
                  <c:v>5.6991075000000002</c:v>
                </c:pt>
                <c:pt idx="27048">
                  <c:v>5.6995331250015999</c:v>
                </c:pt>
                <c:pt idx="27049">
                  <c:v>5.6999193750016</c:v>
                </c:pt>
                <c:pt idx="27050">
                  <c:v>5.7002843750015995</c:v>
                </c:pt>
                <c:pt idx="27051">
                  <c:v>5.7006843750015994</c:v>
                </c:pt>
                <c:pt idx="27052">
                  <c:v>5.7010331250016</c:v>
                </c:pt>
                <c:pt idx="27053">
                  <c:v>5.7005800000000004</c:v>
                </c:pt>
                <c:pt idx="27054">
                  <c:v>5.7002268750015999</c:v>
                </c:pt>
                <c:pt idx="27055">
                  <c:v>5.7000662499999999</c:v>
                </c:pt>
                <c:pt idx="27056">
                  <c:v>5.6999374999999999</c:v>
                </c:pt>
                <c:pt idx="27057">
                  <c:v>5.6996131250015996</c:v>
                </c:pt>
                <c:pt idx="27058">
                  <c:v>5.6991612500000004</c:v>
                </c:pt>
                <c:pt idx="27059">
                  <c:v>5.6987712500000001</c:v>
                </c:pt>
                <c:pt idx="27060">
                  <c:v>5.6984393750016</c:v>
                </c:pt>
                <c:pt idx="27061">
                  <c:v>5.6980300000000002</c:v>
                </c:pt>
                <c:pt idx="27062">
                  <c:v>5.6976443750015999</c:v>
                </c:pt>
                <c:pt idx="27063">
                  <c:v>5.69729375</c:v>
                </c:pt>
                <c:pt idx="27064">
                  <c:v>5.6969525000000001</c:v>
                </c:pt>
                <c:pt idx="27065">
                  <c:v>5.6967593750015997</c:v>
                </c:pt>
                <c:pt idx="27066">
                  <c:v>5.6971006250015996</c:v>
                </c:pt>
                <c:pt idx="27067">
                  <c:v>5.6974499999999999</c:v>
                </c:pt>
                <c:pt idx="27068">
                  <c:v>5.6978537500000002</c:v>
                </c:pt>
                <c:pt idx="27069">
                  <c:v>5.69820875</c:v>
                </c:pt>
                <c:pt idx="27070">
                  <c:v>5.6978662499999997</c:v>
                </c:pt>
                <c:pt idx="27071">
                  <c:v>5.6974593750015998</c:v>
                </c:pt>
                <c:pt idx="27072">
                  <c:v>5.6969487499999998</c:v>
                </c:pt>
                <c:pt idx="27073">
                  <c:v>5.6965174999999997</c:v>
                </c:pt>
                <c:pt idx="27074">
                  <c:v>5.6961943750015998</c:v>
                </c:pt>
                <c:pt idx="27075">
                  <c:v>5.6958574999999998</c:v>
                </c:pt>
                <c:pt idx="27076">
                  <c:v>5.6954462499999998</c:v>
                </c:pt>
                <c:pt idx="27077">
                  <c:v>5.6950631250015995</c:v>
                </c:pt>
                <c:pt idx="27078">
                  <c:v>5.6946268750015996</c:v>
                </c:pt>
                <c:pt idx="27079">
                  <c:v>5.6941787499999998</c:v>
                </c:pt>
                <c:pt idx="27080">
                  <c:v>5.6937175</c:v>
                </c:pt>
                <c:pt idx="27081">
                  <c:v>5.6932462499999996</c:v>
                </c:pt>
                <c:pt idx="27082">
                  <c:v>5.6928656250016001</c:v>
                </c:pt>
                <c:pt idx="27083">
                  <c:v>5.6931006250016001</c:v>
                </c:pt>
                <c:pt idx="27084">
                  <c:v>5.6933356250016001</c:v>
                </c:pt>
                <c:pt idx="27085">
                  <c:v>5.6937487500000001</c:v>
                </c:pt>
                <c:pt idx="27086">
                  <c:v>5.6941743750015998</c:v>
                </c:pt>
                <c:pt idx="27087">
                  <c:v>5.6945756250016002</c:v>
                </c:pt>
                <c:pt idx="27088">
                  <c:v>5.6950062499999996</c:v>
                </c:pt>
                <c:pt idx="27089">
                  <c:v>5.6953562499999997</c:v>
                </c:pt>
                <c:pt idx="27090">
                  <c:v>5.6958243750015995</c:v>
                </c:pt>
                <c:pt idx="27091">
                  <c:v>5.6961556250015999</c:v>
                </c:pt>
                <c:pt idx="27092">
                  <c:v>5.6965168750016</c:v>
                </c:pt>
                <c:pt idx="27093">
                  <c:v>5.6969287499999997</c:v>
                </c:pt>
                <c:pt idx="27094">
                  <c:v>5.6973018750015996</c:v>
                </c:pt>
                <c:pt idx="27095">
                  <c:v>5.6977175000000004</c:v>
                </c:pt>
                <c:pt idx="27096">
                  <c:v>5.6981299999999999</c:v>
                </c:pt>
                <c:pt idx="27097">
                  <c:v>5.6985606250015994</c:v>
                </c:pt>
                <c:pt idx="27098">
                  <c:v>5.6989537500000003</c:v>
                </c:pt>
                <c:pt idx="27099">
                  <c:v>5.6993468750015994</c:v>
                </c:pt>
                <c:pt idx="27100">
                  <c:v>5.6997549999999997</c:v>
                </c:pt>
                <c:pt idx="27101">
                  <c:v>5.70020375</c:v>
                </c:pt>
                <c:pt idx="27102">
                  <c:v>5.7005800000000004</c:v>
                </c:pt>
                <c:pt idx="27103">
                  <c:v>5.7009368750015996</c:v>
                </c:pt>
                <c:pt idx="27104">
                  <c:v>5.7013693750016001</c:v>
                </c:pt>
                <c:pt idx="27105">
                  <c:v>5.7017068750015998</c:v>
                </c:pt>
                <c:pt idx="27106">
                  <c:v>5.7012656250016001</c:v>
                </c:pt>
                <c:pt idx="27107">
                  <c:v>5.7008693750015995</c:v>
                </c:pt>
                <c:pt idx="27108">
                  <c:v>5.7004212499999998</c:v>
                </c:pt>
                <c:pt idx="27109">
                  <c:v>5.7000237499999997</c:v>
                </c:pt>
                <c:pt idx="27110">
                  <c:v>5.6996693750015996</c:v>
                </c:pt>
                <c:pt idx="27111">
                  <c:v>5.6992599999999998</c:v>
                </c:pt>
                <c:pt idx="27112">
                  <c:v>5.6988487499999998</c:v>
                </c:pt>
                <c:pt idx="27113">
                  <c:v>5.6985231250016</c:v>
                </c:pt>
                <c:pt idx="27114">
                  <c:v>5.6982006250015997</c:v>
                </c:pt>
                <c:pt idx="27115">
                  <c:v>5.6980662500000001</c:v>
                </c:pt>
                <c:pt idx="27116">
                  <c:v>5.6976156250015997</c:v>
                </c:pt>
                <c:pt idx="27117">
                  <c:v>5.6972037499999999</c:v>
                </c:pt>
                <c:pt idx="27118">
                  <c:v>5.6967593750015997</c:v>
                </c:pt>
                <c:pt idx="27119">
                  <c:v>5.6962531250015997</c:v>
                </c:pt>
                <c:pt idx="27120">
                  <c:v>5.6956312499999999</c:v>
                </c:pt>
                <c:pt idx="27121">
                  <c:v>5.6951687499999997</c:v>
                </c:pt>
                <c:pt idx="27122">
                  <c:v>5.6947512500000004</c:v>
                </c:pt>
                <c:pt idx="27123">
                  <c:v>5.6943293750016002</c:v>
                </c:pt>
                <c:pt idx="27124">
                  <c:v>5.6939149999999996</c:v>
                </c:pt>
                <c:pt idx="27125">
                  <c:v>5.6935206250016002</c:v>
                </c:pt>
                <c:pt idx="27126">
                  <c:v>5.6930981250016002</c:v>
                </c:pt>
                <c:pt idx="27127">
                  <c:v>5.6927518750015995</c:v>
                </c:pt>
                <c:pt idx="27128">
                  <c:v>5.6923656250015995</c:v>
                </c:pt>
                <c:pt idx="27129">
                  <c:v>5.6920099999999998</c:v>
                </c:pt>
                <c:pt idx="27130">
                  <c:v>5.6914325000000003</c:v>
                </c:pt>
                <c:pt idx="27131">
                  <c:v>5.6908562500000004</c:v>
                </c:pt>
                <c:pt idx="27132">
                  <c:v>5.6903381250015999</c:v>
                </c:pt>
                <c:pt idx="27133">
                  <c:v>5.6898675000000001</c:v>
                </c:pt>
                <c:pt idx="27134">
                  <c:v>5.6894581250015994</c:v>
                </c:pt>
                <c:pt idx="27135">
                  <c:v>5.6891262500000002</c:v>
                </c:pt>
                <c:pt idx="27136">
                  <c:v>5.6890056250015997</c:v>
                </c:pt>
                <c:pt idx="27137">
                  <c:v>5.6893993750015994</c:v>
                </c:pt>
                <c:pt idx="27138">
                  <c:v>5.6898343750015998</c:v>
                </c:pt>
                <c:pt idx="27139">
                  <c:v>5.6902575000000004</c:v>
                </c:pt>
                <c:pt idx="27140">
                  <c:v>5.6906518750016</c:v>
                </c:pt>
                <c:pt idx="27141">
                  <c:v>5.69098375</c:v>
                </c:pt>
                <c:pt idx="27142">
                  <c:v>5.6914856250015999</c:v>
                </c:pt>
                <c:pt idx="27143">
                  <c:v>5.6919700000000004</c:v>
                </c:pt>
                <c:pt idx="27144">
                  <c:v>5.6923575</c:v>
                </c:pt>
                <c:pt idx="27145">
                  <c:v>5.6927606250015996</c:v>
                </c:pt>
                <c:pt idx="27146">
                  <c:v>5.6931593750016001</c:v>
                </c:pt>
                <c:pt idx="27147">
                  <c:v>5.6935562500000003</c:v>
                </c:pt>
                <c:pt idx="27148">
                  <c:v>5.6939299999999999</c:v>
                </c:pt>
                <c:pt idx="27149">
                  <c:v>5.6943706250016</c:v>
                </c:pt>
                <c:pt idx="27150">
                  <c:v>5.6948224999999999</c:v>
                </c:pt>
                <c:pt idx="27151">
                  <c:v>5.6953081250016</c:v>
                </c:pt>
                <c:pt idx="27152">
                  <c:v>5.6957093750015995</c:v>
                </c:pt>
                <c:pt idx="27153">
                  <c:v>5.6961293750015995</c:v>
                </c:pt>
                <c:pt idx="27154">
                  <c:v>5.6965381250015996</c:v>
                </c:pt>
                <c:pt idx="27155">
                  <c:v>5.6970568750016</c:v>
                </c:pt>
                <c:pt idx="27156">
                  <c:v>5.6974731250015997</c:v>
                </c:pt>
                <c:pt idx="27157">
                  <c:v>5.6978125000000004</c:v>
                </c:pt>
                <c:pt idx="27158">
                  <c:v>5.6982156250016001</c:v>
                </c:pt>
                <c:pt idx="27159">
                  <c:v>5.69856125</c:v>
                </c:pt>
                <c:pt idx="27160">
                  <c:v>5.6989643750015997</c:v>
                </c:pt>
                <c:pt idx="27161">
                  <c:v>5.69940625</c:v>
                </c:pt>
                <c:pt idx="27162">
                  <c:v>5.6994481250015996</c:v>
                </c:pt>
                <c:pt idx="27163">
                  <c:v>5.6989606250015994</c:v>
                </c:pt>
                <c:pt idx="27164">
                  <c:v>5.6985975</c:v>
                </c:pt>
                <c:pt idx="27165">
                  <c:v>5.6981718750015995</c:v>
                </c:pt>
                <c:pt idx="27166">
                  <c:v>5.6978356250015993</c:v>
                </c:pt>
                <c:pt idx="27167">
                  <c:v>5.6973937499999998</c:v>
                </c:pt>
                <c:pt idx="27168">
                  <c:v>5.6970293750016001</c:v>
                </c:pt>
                <c:pt idx="27169">
                  <c:v>5.6966400000000004</c:v>
                </c:pt>
                <c:pt idx="27170">
                  <c:v>5.69630875</c:v>
                </c:pt>
                <c:pt idx="27171">
                  <c:v>5.6958500000000001</c:v>
                </c:pt>
                <c:pt idx="27172">
                  <c:v>5.69539375</c:v>
                </c:pt>
                <c:pt idx="27173">
                  <c:v>5.6949762499999999</c:v>
                </c:pt>
                <c:pt idx="27174">
                  <c:v>5.6946481250016001</c:v>
                </c:pt>
                <c:pt idx="27175">
                  <c:v>5.6942493750015997</c:v>
                </c:pt>
                <c:pt idx="27176">
                  <c:v>5.6943487499999996</c:v>
                </c:pt>
                <c:pt idx="27177">
                  <c:v>5.6946468750015997</c:v>
                </c:pt>
                <c:pt idx="27178">
                  <c:v>5.6950118750016001</c:v>
                </c:pt>
                <c:pt idx="27179">
                  <c:v>5.6953693750015999</c:v>
                </c:pt>
                <c:pt idx="27180">
                  <c:v>5.6957793750015995</c:v>
                </c:pt>
                <c:pt idx="27181">
                  <c:v>5.6962281250015998</c:v>
                </c:pt>
                <c:pt idx="27182">
                  <c:v>5.6966368750015999</c:v>
                </c:pt>
                <c:pt idx="27183">
                  <c:v>5.6969631250015995</c:v>
                </c:pt>
                <c:pt idx="27184">
                  <c:v>5.6973868750015999</c:v>
                </c:pt>
                <c:pt idx="27185">
                  <c:v>5.6970556250015996</c:v>
                </c:pt>
                <c:pt idx="27186">
                  <c:v>5.6966981250015998</c:v>
                </c:pt>
                <c:pt idx="27187">
                  <c:v>5.6961931250015994</c:v>
                </c:pt>
                <c:pt idx="27188">
                  <c:v>5.6955781250015995</c:v>
                </c:pt>
                <c:pt idx="27189">
                  <c:v>5.6952449999999999</c:v>
                </c:pt>
                <c:pt idx="27190">
                  <c:v>5.6948699999999999</c:v>
                </c:pt>
                <c:pt idx="27191">
                  <c:v>5.6944575000000004</c:v>
                </c:pt>
                <c:pt idx="27192">
                  <c:v>5.6939900000000003</c:v>
                </c:pt>
                <c:pt idx="27193">
                  <c:v>5.6936068750016</c:v>
                </c:pt>
                <c:pt idx="27194">
                  <c:v>5.6931712499999998</c:v>
                </c:pt>
                <c:pt idx="27195">
                  <c:v>5.6927918750015998</c:v>
                </c:pt>
                <c:pt idx="27196">
                  <c:v>5.6924431250016001</c:v>
                </c:pt>
                <c:pt idx="27197">
                  <c:v>5.6920737499999996</c:v>
                </c:pt>
                <c:pt idx="27198">
                  <c:v>5.6917437499999997</c:v>
                </c:pt>
                <c:pt idx="27199">
                  <c:v>5.6911656250015996</c:v>
                </c:pt>
                <c:pt idx="27200">
                  <c:v>5.6908093750016002</c:v>
                </c:pt>
                <c:pt idx="27201">
                  <c:v>5.6904574999999999</c:v>
                </c:pt>
                <c:pt idx="27202">
                  <c:v>5.6901306250015997</c:v>
                </c:pt>
                <c:pt idx="27203">
                  <c:v>5.6897200000000003</c:v>
                </c:pt>
                <c:pt idx="27204">
                  <c:v>5.6892037499999999</c:v>
                </c:pt>
                <c:pt idx="27205">
                  <c:v>5.6886549999999998</c:v>
                </c:pt>
                <c:pt idx="27206">
                  <c:v>5.6883256250015997</c:v>
                </c:pt>
                <c:pt idx="27207">
                  <c:v>5.6880006250015995</c:v>
                </c:pt>
                <c:pt idx="27208">
                  <c:v>5.6876318750015997</c:v>
                </c:pt>
                <c:pt idx="27209">
                  <c:v>5.6872056250015994</c:v>
                </c:pt>
                <c:pt idx="27210">
                  <c:v>5.6867025</c:v>
                </c:pt>
                <c:pt idx="27211">
                  <c:v>5.6861887500000003</c:v>
                </c:pt>
                <c:pt idx="27212">
                  <c:v>5.6858537499999997</c:v>
                </c:pt>
                <c:pt idx="27213">
                  <c:v>5.6854881250015996</c:v>
                </c:pt>
                <c:pt idx="27214">
                  <c:v>5.6850931250015995</c:v>
                </c:pt>
                <c:pt idx="27215">
                  <c:v>5.6852631250016001</c:v>
                </c:pt>
                <c:pt idx="27216">
                  <c:v>5.6857043750015999</c:v>
                </c:pt>
                <c:pt idx="27217">
                  <c:v>5.6860906250015999</c:v>
                </c:pt>
                <c:pt idx="27218">
                  <c:v>5.6864118750015997</c:v>
                </c:pt>
                <c:pt idx="27219">
                  <c:v>5.6868049999999997</c:v>
                </c:pt>
                <c:pt idx="27220">
                  <c:v>5.6871337500000001</c:v>
                </c:pt>
                <c:pt idx="27221">
                  <c:v>5.6876087499999999</c:v>
                </c:pt>
                <c:pt idx="27222">
                  <c:v>5.6879431250015999</c:v>
                </c:pt>
                <c:pt idx="27223">
                  <c:v>5.6883431250015999</c:v>
                </c:pt>
                <c:pt idx="27224">
                  <c:v>5.6887800000000004</c:v>
                </c:pt>
                <c:pt idx="27225">
                  <c:v>5.68926</c:v>
                </c:pt>
                <c:pt idx="27226">
                  <c:v>5.6897000000000002</c:v>
                </c:pt>
                <c:pt idx="27227">
                  <c:v>5.6902193750015995</c:v>
                </c:pt>
                <c:pt idx="27228">
                  <c:v>5.6906387499999997</c:v>
                </c:pt>
                <c:pt idx="27229">
                  <c:v>5.6910318750015998</c:v>
                </c:pt>
                <c:pt idx="27230">
                  <c:v>5.6913625000000003</c:v>
                </c:pt>
                <c:pt idx="27231">
                  <c:v>5.6917168750015996</c:v>
                </c:pt>
                <c:pt idx="27232">
                  <c:v>5.6913843750015998</c:v>
                </c:pt>
                <c:pt idx="27233">
                  <c:v>5.6910593750015996</c:v>
                </c:pt>
                <c:pt idx="27234">
                  <c:v>5.6909662499999998</c:v>
                </c:pt>
                <c:pt idx="27235">
                  <c:v>5.6913506250015997</c:v>
                </c:pt>
                <c:pt idx="27236">
                  <c:v>5.6916912499999999</c:v>
                </c:pt>
                <c:pt idx="27237">
                  <c:v>5.6913681250015999</c:v>
                </c:pt>
                <c:pt idx="27238">
                  <c:v>5.6909112500000001</c:v>
                </c:pt>
                <c:pt idx="27239">
                  <c:v>5.6904256250016001</c:v>
                </c:pt>
                <c:pt idx="27240">
                  <c:v>5.6900318750015995</c:v>
                </c:pt>
                <c:pt idx="27241">
                  <c:v>5.6896075000000002</c:v>
                </c:pt>
                <c:pt idx="27242">
                  <c:v>5.6892118750015994</c:v>
                </c:pt>
                <c:pt idx="27243">
                  <c:v>5.6888518750015997</c:v>
                </c:pt>
                <c:pt idx="27244">
                  <c:v>5.68847375</c:v>
                </c:pt>
                <c:pt idx="27245">
                  <c:v>5.6879693750015994</c:v>
                </c:pt>
                <c:pt idx="27246">
                  <c:v>5.6876368750015995</c:v>
                </c:pt>
                <c:pt idx="27247">
                  <c:v>5.6872681250015997</c:v>
                </c:pt>
                <c:pt idx="27248">
                  <c:v>5.6868918750016002</c:v>
                </c:pt>
                <c:pt idx="27249">
                  <c:v>5.6864543750015999</c:v>
                </c:pt>
                <c:pt idx="27250">
                  <c:v>5.6860875000000002</c:v>
                </c:pt>
                <c:pt idx="27251">
                  <c:v>5.6859599999999997</c:v>
                </c:pt>
                <c:pt idx="27252">
                  <c:v>5.6862818750016002</c:v>
                </c:pt>
                <c:pt idx="27253">
                  <c:v>5.6866243750015997</c:v>
                </c:pt>
                <c:pt idx="27254">
                  <c:v>5.6869756250016001</c:v>
                </c:pt>
                <c:pt idx="27255">
                  <c:v>5.68734875</c:v>
                </c:pt>
                <c:pt idx="27256">
                  <c:v>5.6877275000000003</c:v>
                </c:pt>
                <c:pt idx="27257">
                  <c:v>5.6881781250015999</c:v>
                </c:pt>
                <c:pt idx="27258">
                  <c:v>5.6886043750016002</c:v>
                </c:pt>
                <c:pt idx="27259">
                  <c:v>5.6890962500000004</c:v>
                </c:pt>
                <c:pt idx="27260">
                  <c:v>5.6894274999999999</c:v>
                </c:pt>
                <c:pt idx="27261">
                  <c:v>5.6899143750015995</c:v>
                </c:pt>
                <c:pt idx="27262">
                  <c:v>5.6903637500000004</c:v>
                </c:pt>
                <c:pt idx="27263">
                  <c:v>5.6908325</c:v>
                </c:pt>
                <c:pt idx="27264">
                  <c:v>5.6913231250015999</c:v>
                </c:pt>
                <c:pt idx="27265">
                  <c:v>5.6917175000000002</c:v>
                </c:pt>
                <c:pt idx="27266">
                  <c:v>5.6921643750015996</c:v>
                </c:pt>
                <c:pt idx="27267">
                  <c:v>5.6925662499999996</c:v>
                </c:pt>
                <c:pt idx="27268">
                  <c:v>5.6930424999999998</c:v>
                </c:pt>
                <c:pt idx="27269">
                  <c:v>5.6934874999999998</c:v>
                </c:pt>
                <c:pt idx="27270">
                  <c:v>5.6938112500000004</c:v>
                </c:pt>
                <c:pt idx="27271">
                  <c:v>5.6941625</c:v>
                </c:pt>
                <c:pt idx="27272">
                  <c:v>5.6942006250016002</c:v>
                </c:pt>
                <c:pt idx="27273">
                  <c:v>5.6938218750015999</c:v>
                </c:pt>
                <c:pt idx="27274">
                  <c:v>5.6934587499999996</c:v>
                </c:pt>
                <c:pt idx="27275">
                  <c:v>5.6930437500000002</c:v>
                </c:pt>
                <c:pt idx="27276">
                  <c:v>5.6927025000000002</c:v>
                </c:pt>
                <c:pt idx="27277">
                  <c:v>5.6921474999999999</c:v>
                </c:pt>
                <c:pt idx="27278">
                  <c:v>5.6917906250015999</c:v>
                </c:pt>
                <c:pt idx="27279">
                  <c:v>5.6913675000000001</c:v>
                </c:pt>
                <c:pt idx="27280">
                  <c:v>5.6909931250015999</c:v>
                </c:pt>
                <c:pt idx="27281">
                  <c:v>5.6904599999999999</c:v>
                </c:pt>
                <c:pt idx="27282">
                  <c:v>5.6898862499999998</c:v>
                </c:pt>
                <c:pt idx="27283">
                  <c:v>5.6892137500000004</c:v>
                </c:pt>
                <c:pt idx="27284">
                  <c:v>5.6885281250016</c:v>
                </c:pt>
                <c:pt idx="27285">
                  <c:v>5.6878487499999997</c:v>
                </c:pt>
                <c:pt idx="27286">
                  <c:v>5.6872568750015997</c:v>
                </c:pt>
                <c:pt idx="27287">
                  <c:v>5.6866381250015996</c:v>
                </c:pt>
                <c:pt idx="27288">
                  <c:v>5.6860350000000004</c:v>
                </c:pt>
                <c:pt idx="27289">
                  <c:v>5.6854149999999999</c:v>
                </c:pt>
                <c:pt idx="27290">
                  <c:v>5.6848031250015998</c:v>
                </c:pt>
                <c:pt idx="27291">
                  <c:v>5.6842837499999996</c:v>
                </c:pt>
                <c:pt idx="27292">
                  <c:v>5.6838031250015995</c:v>
                </c:pt>
                <c:pt idx="27293">
                  <c:v>5.6834093750015997</c:v>
                </c:pt>
                <c:pt idx="27294">
                  <c:v>5.6830600000000002</c:v>
                </c:pt>
                <c:pt idx="27295">
                  <c:v>5.6826943750016001</c:v>
                </c:pt>
                <c:pt idx="27296">
                  <c:v>5.6823712500000001</c:v>
                </c:pt>
                <c:pt idx="27297">
                  <c:v>5.6817893750015998</c:v>
                </c:pt>
                <c:pt idx="27298">
                  <c:v>5.6813549999999999</c:v>
                </c:pt>
                <c:pt idx="27299">
                  <c:v>5.6809174999999996</c:v>
                </c:pt>
                <c:pt idx="27300">
                  <c:v>5.6805037499999997</c:v>
                </c:pt>
                <c:pt idx="27301">
                  <c:v>5.6800525000000004</c:v>
                </c:pt>
                <c:pt idx="27302">
                  <c:v>5.6796724999999997</c:v>
                </c:pt>
                <c:pt idx="27303">
                  <c:v>5.6794681250016001</c:v>
                </c:pt>
                <c:pt idx="27304">
                  <c:v>5.6798643750015998</c:v>
                </c:pt>
                <c:pt idx="27305">
                  <c:v>5.6802931250016</c:v>
                </c:pt>
                <c:pt idx="27306">
                  <c:v>5.6806150000000004</c:v>
                </c:pt>
                <c:pt idx="27307">
                  <c:v>5.6809649999999996</c:v>
                </c:pt>
                <c:pt idx="27308">
                  <c:v>5.6813599999999997</c:v>
                </c:pt>
                <c:pt idx="27309">
                  <c:v>5.6817818750016</c:v>
                </c:pt>
                <c:pt idx="27310">
                  <c:v>5.6821493750015994</c:v>
                </c:pt>
                <c:pt idx="27311">
                  <c:v>5.6824968750015996</c:v>
                </c:pt>
                <c:pt idx="27312">
                  <c:v>5.6828243750015996</c:v>
                </c:pt>
                <c:pt idx="27313">
                  <c:v>5.6832181250015994</c:v>
                </c:pt>
                <c:pt idx="27314">
                  <c:v>5.6836549999999999</c:v>
                </c:pt>
                <c:pt idx="27315">
                  <c:v>5.6839987499999998</c:v>
                </c:pt>
                <c:pt idx="27316">
                  <c:v>5.6845018750016001</c:v>
                </c:pt>
                <c:pt idx="27317">
                  <c:v>5.6848956250015998</c:v>
                </c:pt>
                <c:pt idx="27318">
                  <c:v>5.6852293750016001</c:v>
                </c:pt>
                <c:pt idx="27319">
                  <c:v>5.68568125</c:v>
                </c:pt>
                <c:pt idx="27320">
                  <c:v>5.6854637500000003</c:v>
                </c:pt>
                <c:pt idx="27321">
                  <c:v>5.6851250000000002</c:v>
                </c:pt>
                <c:pt idx="27322">
                  <c:v>5.6847837500000002</c:v>
                </c:pt>
                <c:pt idx="27323">
                  <c:v>5.6843362500000003</c:v>
                </c:pt>
                <c:pt idx="27324">
                  <c:v>5.6839924999999996</c:v>
                </c:pt>
                <c:pt idx="27325">
                  <c:v>5.6835374999999999</c:v>
                </c:pt>
                <c:pt idx="27326">
                  <c:v>5.6832075</c:v>
                </c:pt>
                <c:pt idx="27327">
                  <c:v>5.6828143750016</c:v>
                </c:pt>
                <c:pt idx="27328">
                  <c:v>5.6824612500000002</c:v>
                </c:pt>
                <c:pt idx="27329">
                  <c:v>5.6820237499999999</c:v>
                </c:pt>
                <c:pt idx="27330">
                  <c:v>5.68166875</c:v>
                </c:pt>
                <c:pt idx="27331">
                  <c:v>5.6813081250015998</c:v>
                </c:pt>
                <c:pt idx="27332">
                  <c:v>5.6816831250015998</c:v>
                </c:pt>
                <c:pt idx="27333">
                  <c:v>5.6821068750016002</c:v>
                </c:pt>
                <c:pt idx="27334">
                  <c:v>5.6825643750015997</c:v>
                </c:pt>
                <c:pt idx="27335">
                  <c:v>5.6830125000000002</c:v>
                </c:pt>
                <c:pt idx="27336">
                  <c:v>5.6833918750015995</c:v>
                </c:pt>
                <c:pt idx="27337">
                  <c:v>5.6838393750015994</c:v>
                </c:pt>
                <c:pt idx="27338">
                  <c:v>5.6842356250016</c:v>
                </c:pt>
                <c:pt idx="27339">
                  <c:v>5.68455625</c:v>
                </c:pt>
                <c:pt idx="27340">
                  <c:v>5.6850224999999996</c:v>
                </c:pt>
                <c:pt idx="27341">
                  <c:v>5.68546</c:v>
                </c:pt>
                <c:pt idx="27342">
                  <c:v>5.6858056250016</c:v>
                </c:pt>
                <c:pt idx="27343">
                  <c:v>5.6862649999999997</c:v>
                </c:pt>
                <c:pt idx="27344">
                  <c:v>5.6867293750016001</c:v>
                </c:pt>
                <c:pt idx="27345">
                  <c:v>5.6870756250015999</c:v>
                </c:pt>
                <c:pt idx="27346">
                  <c:v>5.6874268750015995</c:v>
                </c:pt>
                <c:pt idx="27347">
                  <c:v>5.6878518750015994</c:v>
                </c:pt>
                <c:pt idx="27348">
                  <c:v>5.6881893750015999</c:v>
                </c:pt>
                <c:pt idx="27349">
                  <c:v>5.6877843750016002</c:v>
                </c:pt>
                <c:pt idx="27350">
                  <c:v>5.6874418750015998</c:v>
                </c:pt>
                <c:pt idx="27351">
                  <c:v>5.6870356250015996</c:v>
                </c:pt>
                <c:pt idx="27352">
                  <c:v>5.6866687499999999</c:v>
                </c:pt>
                <c:pt idx="27353">
                  <c:v>5.68629125</c:v>
                </c:pt>
                <c:pt idx="27354">
                  <c:v>5.6858199999999997</c:v>
                </c:pt>
                <c:pt idx="27355">
                  <c:v>5.6853931250015997</c:v>
                </c:pt>
                <c:pt idx="27356">
                  <c:v>5.6849881250015999</c:v>
                </c:pt>
                <c:pt idx="27357">
                  <c:v>5.6846100000000002</c:v>
                </c:pt>
                <c:pt idx="27358">
                  <c:v>5.6842612499999996</c:v>
                </c:pt>
                <c:pt idx="27359">
                  <c:v>5.6839031250016001</c:v>
                </c:pt>
                <c:pt idx="27360">
                  <c:v>5.68352375</c:v>
                </c:pt>
                <c:pt idx="27361">
                  <c:v>5.6838050000000004</c:v>
                </c:pt>
                <c:pt idx="27362">
                  <c:v>5.6834087499999999</c:v>
                </c:pt>
                <c:pt idx="27363">
                  <c:v>5.6830868750015995</c:v>
                </c:pt>
                <c:pt idx="27364">
                  <c:v>5.6827025000000004</c:v>
                </c:pt>
                <c:pt idx="27365">
                  <c:v>5.6822724999999998</c:v>
                </c:pt>
                <c:pt idx="27366">
                  <c:v>5.6817537500000004</c:v>
                </c:pt>
                <c:pt idx="27367">
                  <c:v>5.6812500000000004</c:v>
                </c:pt>
                <c:pt idx="27368">
                  <c:v>5.6807181250015999</c:v>
                </c:pt>
                <c:pt idx="27369">
                  <c:v>5.6802631250015994</c:v>
                </c:pt>
                <c:pt idx="27370">
                  <c:v>5.679735</c:v>
                </c:pt>
                <c:pt idx="27371">
                  <c:v>5.6793787499999997</c:v>
                </c:pt>
                <c:pt idx="27372">
                  <c:v>5.67904125</c:v>
                </c:pt>
                <c:pt idx="27373">
                  <c:v>5.6784774999999996</c:v>
                </c:pt>
                <c:pt idx="27374">
                  <c:v>5.6781187500000003</c:v>
                </c:pt>
                <c:pt idx="27375">
                  <c:v>5.6774737499999999</c:v>
                </c:pt>
                <c:pt idx="27376">
                  <c:v>5.6771156250015995</c:v>
                </c:pt>
                <c:pt idx="27377">
                  <c:v>5.6767762499999996</c:v>
                </c:pt>
                <c:pt idx="27378">
                  <c:v>5.6764487499999996</c:v>
                </c:pt>
                <c:pt idx="27379">
                  <c:v>5.6760562500000002</c:v>
                </c:pt>
                <c:pt idx="27380">
                  <c:v>5.6757206250015999</c:v>
                </c:pt>
                <c:pt idx="27381">
                  <c:v>5.6751300000000002</c:v>
                </c:pt>
                <c:pt idx="27382">
                  <c:v>5.6747187500000003</c:v>
                </c:pt>
                <c:pt idx="27383">
                  <c:v>5.6743681250015996</c:v>
                </c:pt>
                <c:pt idx="27384">
                  <c:v>5.6739750000000004</c:v>
                </c:pt>
                <c:pt idx="27385">
                  <c:v>5.6735081250016002</c:v>
                </c:pt>
                <c:pt idx="27386">
                  <c:v>5.6730425000000002</c:v>
                </c:pt>
                <c:pt idx="27387">
                  <c:v>5.6726731250015998</c:v>
                </c:pt>
                <c:pt idx="27388">
                  <c:v>5.6723237500000003</c:v>
                </c:pt>
                <c:pt idx="27389">
                  <c:v>5.6724856250015998</c:v>
                </c:pt>
                <c:pt idx="27390">
                  <c:v>5.6729025000000002</c:v>
                </c:pt>
                <c:pt idx="27391">
                  <c:v>5.6733475000000002</c:v>
                </c:pt>
                <c:pt idx="27392">
                  <c:v>5.6737093750016001</c:v>
                </c:pt>
                <c:pt idx="27393">
                  <c:v>5.6741843750015999</c:v>
                </c:pt>
                <c:pt idx="27394">
                  <c:v>5.6745087500000002</c:v>
                </c:pt>
                <c:pt idx="27395">
                  <c:v>5.6748462499999999</c:v>
                </c:pt>
                <c:pt idx="27396">
                  <c:v>5.6752087500000004</c:v>
                </c:pt>
                <c:pt idx="27397">
                  <c:v>5.6756268750015995</c:v>
                </c:pt>
                <c:pt idx="27398">
                  <c:v>5.6759893750015999</c:v>
                </c:pt>
                <c:pt idx="27399">
                  <c:v>5.6763775000000001</c:v>
                </c:pt>
                <c:pt idx="27400">
                  <c:v>5.6768156250016002</c:v>
                </c:pt>
                <c:pt idx="27401">
                  <c:v>5.6772962500000004</c:v>
                </c:pt>
                <c:pt idx="27402">
                  <c:v>5.6777756250015994</c:v>
                </c:pt>
                <c:pt idx="27403">
                  <c:v>5.6782406250015995</c:v>
                </c:pt>
                <c:pt idx="27404">
                  <c:v>5.6786637500000001</c:v>
                </c:pt>
                <c:pt idx="27405">
                  <c:v>5.6791406250016001</c:v>
                </c:pt>
                <c:pt idx="27406">
                  <c:v>5.6795093750015999</c:v>
                </c:pt>
                <c:pt idx="27407">
                  <c:v>5.6798487499999997</c:v>
                </c:pt>
                <c:pt idx="27408">
                  <c:v>5.6801856250015996</c:v>
                </c:pt>
                <c:pt idx="27409">
                  <c:v>5.6806193750015996</c:v>
                </c:pt>
                <c:pt idx="27410">
                  <c:v>5.6811249999999998</c:v>
                </c:pt>
                <c:pt idx="27411">
                  <c:v>5.6815462500000002</c:v>
                </c:pt>
                <c:pt idx="27412">
                  <c:v>5.6819262500000001</c:v>
                </c:pt>
                <c:pt idx="27413">
                  <c:v>5.6825012499999996</c:v>
                </c:pt>
                <c:pt idx="27414">
                  <c:v>5.6828856250015995</c:v>
                </c:pt>
                <c:pt idx="27415">
                  <c:v>5.6832181250015994</c:v>
                </c:pt>
                <c:pt idx="27416">
                  <c:v>5.6835637500000002</c:v>
                </c:pt>
                <c:pt idx="27417">
                  <c:v>5.6831056250016001</c:v>
                </c:pt>
                <c:pt idx="27418">
                  <c:v>5.6825925000000002</c:v>
                </c:pt>
                <c:pt idx="27419">
                  <c:v>5.6821225000000002</c:v>
                </c:pt>
                <c:pt idx="27420">
                  <c:v>5.6815199999999999</c:v>
                </c:pt>
                <c:pt idx="27421">
                  <c:v>5.6811224999999999</c:v>
                </c:pt>
                <c:pt idx="27422">
                  <c:v>5.6806037500000004</c:v>
                </c:pt>
                <c:pt idx="27423">
                  <c:v>5.6801718750015997</c:v>
                </c:pt>
                <c:pt idx="27424">
                  <c:v>5.6796699999999998</c:v>
                </c:pt>
                <c:pt idx="27425">
                  <c:v>5.6791518750016001</c:v>
                </c:pt>
                <c:pt idx="27426">
                  <c:v>5.6786987499999997</c:v>
                </c:pt>
                <c:pt idx="27427">
                  <c:v>5.6781806250016</c:v>
                </c:pt>
                <c:pt idx="27428">
                  <c:v>5.6777206250015997</c:v>
                </c:pt>
                <c:pt idx="27429">
                  <c:v>5.6772581250015994</c:v>
                </c:pt>
                <c:pt idx="27430">
                  <c:v>5.6769012500000002</c:v>
                </c:pt>
                <c:pt idx="27431">
                  <c:v>5.6763050000000002</c:v>
                </c:pt>
                <c:pt idx="27432">
                  <c:v>5.6757637499999998</c:v>
                </c:pt>
                <c:pt idx="27433">
                  <c:v>5.6752962499999997</c:v>
                </c:pt>
                <c:pt idx="27434">
                  <c:v>5.6748593750016001</c:v>
                </c:pt>
                <c:pt idx="27435">
                  <c:v>5.67437375</c:v>
                </c:pt>
                <c:pt idx="27436">
                  <c:v>5.6739818750015996</c:v>
                </c:pt>
                <c:pt idx="27437">
                  <c:v>5.6736606250015997</c:v>
                </c:pt>
                <c:pt idx="27438">
                  <c:v>5.6732500000000003</c:v>
                </c:pt>
                <c:pt idx="27439">
                  <c:v>5.6731881250015999</c:v>
                </c:pt>
                <c:pt idx="27440">
                  <c:v>5.6730299999999998</c:v>
                </c:pt>
                <c:pt idx="27441">
                  <c:v>5.6733574999999998</c:v>
                </c:pt>
                <c:pt idx="27442">
                  <c:v>5.6736975000000003</c:v>
                </c:pt>
                <c:pt idx="27443">
                  <c:v>5.6740968750015996</c:v>
                </c:pt>
                <c:pt idx="27444">
                  <c:v>5.6744168750016</c:v>
                </c:pt>
                <c:pt idx="27445">
                  <c:v>5.6747881250015997</c:v>
                </c:pt>
                <c:pt idx="27446">
                  <c:v>5.6751731250016002</c:v>
                </c:pt>
                <c:pt idx="27447">
                  <c:v>5.6755137500000004</c:v>
                </c:pt>
                <c:pt idx="27448">
                  <c:v>5.6759056250016</c:v>
                </c:pt>
                <c:pt idx="27449">
                  <c:v>5.6757518750016001</c:v>
                </c:pt>
                <c:pt idx="27450">
                  <c:v>5.6754199999999999</c:v>
                </c:pt>
                <c:pt idx="27451">
                  <c:v>5.6750887499999996</c:v>
                </c:pt>
                <c:pt idx="27452">
                  <c:v>5.6747281250016002</c:v>
                </c:pt>
                <c:pt idx="27453">
                  <c:v>5.6747562499999997</c:v>
                </c:pt>
                <c:pt idx="27454">
                  <c:v>5.6750856250016</c:v>
                </c:pt>
                <c:pt idx="27455">
                  <c:v>5.6749937499999996</c:v>
                </c:pt>
                <c:pt idx="27456">
                  <c:v>5.6753843750015998</c:v>
                </c:pt>
                <c:pt idx="27457">
                  <c:v>5.6757381250016001</c:v>
                </c:pt>
                <c:pt idx="27458">
                  <c:v>5.6760718750015995</c:v>
                </c:pt>
                <c:pt idx="27459">
                  <c:v>5.6759037499999998</c:v>
                </c:pt>
                <c:pt idx="27460">
                  <c:v>5.6755587500000004</c:v>
                </c:pt>
                <c:pt idx="27461">
                  <c:v>5.6751406250015997</c:v>
                </c:pt>
                <c:pt idx="27462">
                  <c:v>5.6745968750015994</c:v>
                </c:pt>
                <c:pt idx="27463">
                  <c:v>5.6739137499999996</c:v>
                </c:pt>
                <c:pt idx="27464">
                  <c:v>5.6734856250016001</c:v>
                </c:pt>
                <c:pt idx="27465">
                  <c:v>5.6730425000000002</c:v>
                </c:pt>
                <c:pt idx="27466">
                  <c:v>5.6724456250015995</c:v>
                </c:pt>
                <c:pt idx="27467">
                  <c:v>5.6719762500000002</c:v>
                </c:pt>
                <c:pt idx="27468">
                  <c:v>5.6714681250016001</c:v>
                </c:pt>
                <c:pt idx="27469">
                  <c:v>5.6710556250015998</c:v>
                </c:pt>
                <c:pt idx="27470">
                  <c:v>5.6706450000000004</c:v>
                </c:pt>
                <c:pt idx="27471">
                  <c:v>5.6701312499999998</c:v>
                </c:pt>
                <c:pt idx="27472">
                  <c:v>5.6697662500000003</c:v>
                </c:pt>
                <c:pt idx="27473">
                  <c:v>5.6692737500000003</c:v>
                </c:pt>
                <c:pt idx="27474">
                  <c:v>5.6692556250015995</c:v>
                </c:pt>
                <c:pt idx="27475">
                  <c:v>5.6696262500000003</c:v>
                </c:pt>
                <c:pt idx="27476">
                  <c:v>5.6699462499999997</c:v>
                </c:pt>
                <c:pt idx="27477">
                  <c:v>5.6703187499999999</c:v>
                </c:pt>
                <c:pt idx="27478">
                  <c:v>5.6706393750016</c:v>
                </c:pt>
                <c:pt idx="27479">
                  <c:v>5.6710437499999999</c:v>
                </c:pt>
                <c:pt idx="27480">
                  <c:v>5.6714356250015996</c:v>
                </c:pt>
                <c:pt idx="27481">
                  <c:v>5.6717668750015999</c:v>
                </c:pt>
                <c:pt idx="27482">
                  <c:v>5.6721593750016002</c:v>
                </c:pt>
                <c:pt idx="27483">
                  <c:v>5.6726074999999998</c:v>
                </c:pt>
                <c:pt idx="27484">
                  <c:v>5.6729762499999996</c:v>
                </c:pt>
                <c:pt idx="27485">
                  <c:v>5.67338875</c:v>
                </c:pt>
                <c:pt idx="27486">
                  <c:v>5.6737193750015997</c:v>
                </c:pt>
                <c:pt idx="27487">
                  <c:v>5.6733931250016001</c:v>
                </c:pt>
                <c:pt idx="27488">
                  <c:v>5.6734662499999997</c:v>
                </c:pt>
                <c:pt idx="27489">
                  <c:v>5.6738474999999999</c:v>
                </c:pt>
                <c:pt idx="27490">
                  <c:v>5.673495</c:v>
                </c:pt>
                <c:pt idx="27491">
                  <c:v>5.6731656250015998</c:v>
                </c:pt>
                <c:pt idx="27492">
                  <c:v>5.6727181250015999</c:v>
                </c:pt>
                <c:pt idx="27493">
                  <c:v>5.67235625</c:v>
                </c:pt>
                <c:pt idx="27494">
                  <c:v>5.6718537500000004</c:v>
                </c:pt>
                <c:pt idx="27495">
                  <c:v>5.6715131250016002</c:v>
                </c:pt>
                <c:pt idx="27496">
                  <c:v>5.6711793750016</c:v>
                </c:pt>
                <c:pt idx="27497">
                  <c:v>5.6707749999999999</c:v>
                </c:pt>
                <c:pt idx="27498">
                  <c:v>5.6703443750015996</c:v>
                </c:pt>
                <c:pt idx="27499">
                  <c:v>5.6699612500000001</c:v>
                </c:pt>
                <c:pt idx="27500">
                  <c:v>5.6695000000000002</c:v>
                </c:pt>
                <c:pt idx="27501">
                  <c:v>5.6690550000000002</c:v>
                </c:pt>
                <c:pt idx="27502">
                  <c:v>5.6686674999999997</c:v>
                </c:pt>
                <c:pt idx="27503">
                  <c:v>5.6683306250015999</c:v>
                </c:pt>
                <c:pt idx="27504">
                  <c:v>5.6679312499999996</c:v>
                </c:pt>
                <c:pt idx="27505">
                  <c:v>5.6675387500000003</c:v>
                </c:pt>
                <c:pt idx="27506">
                  <c:v>5.6674562499999999</c:v>
                </c:pt>
                <c:pt idx="27507">
                  <c:v>5.6677850000000003</c:v>
                </c:pt>
                <c:pt idx="27508">
                  <c:v>5.6681306250015995</c:v>
                </c:pt>
                <c:pt idx="27509">
                  <c:v>5.6684925000000002</c:v>
                </c:pt>
                <c:pt idx="27510">
                  <c:v>5.6688993750016001</c:v>
                </c:pt>
                <c:pt idx="27511">
                  <c:v>5.6692349999999996</c:v>
                </c:pt>
                <c:pt idx="27512">
                  <c:v>5.6695812500000002</c:v>
                </c:pt>
                <c:pt idx="27513">
                  <c:v>5.6700568750015998</c:v>
                </c:pt>
                <c:pt idx="27514">
                  <c:v>5.6704512500000002</c:v>
                </c:pt>
                <c:pt idx="27515">
                  <c:v>5.6708962500000002</c:v>
                </c:pt>
                <c:pt idx="27516">
                  <c:v>5.6712556250016002</c:v>
                </c:pt>
                <c:pt idx="27517">
                  <c:v>5.6716224999999998</c:v>
                </c:pt>
                <c:pt idx="27518">
                  <c:v>5.6720918750016001</c:v>
                </c:pt>
                <c:pt idx="27519">
                  <c:v>5.6724606250015999</c:v>
                </c:pt>
                <c:pt idx="27520">
                  <c:v>5.6727906250015998</c:v>
                </c:pt>
                <c:pt idx="27521">
                  <c:v>5.6731618750015995</c:v>
                </c:pt>
                <c:pt idx="27522">
                  <c:v>5.6736849999999999</c:v>
                </c:pt>
                <c:pt idx="27523">
                  <c:v>5.6740237499999999</c:v>
                </c:pt>
                <c:pt idx="27524">
                  <c:v>5.6744056250016</c:v>
                </c:pt>
                <c:pt idx="27525">
                  <c:v>5.6747381250015998</c:v>
                </c:pt>
                <c:pt idx="27526">
                  <c:v>5.6752162500000001</c:v>
                </c:pt>
                <c:pt idx="27527">
                  <c:v>5.6748562500000004</c:v>
                </c:pt>
                <c:pt idx="27528">
                  <c:v>5.6745068750016001</c:v>
                </c:pt>
                <c:pt idx="27529">
                  <c:v>5.6741324999999998</c:v>
                </c:pt>
                <c:pt idx="27530">
                  <c:v>5.6738031250015997</c:v>
                </c:pt>
                <c:pt idx="27531">
                  <c:v>5.6734225</c:v>
                </c:pt>
                <c:pt idx="27532">
                  <c:v>5.6730618750015998</c:v>
                </c:pt>
                <c:pt idx="27533">
                  <c:v>5.6726756250015997</c:v>
                </c:pt>
                <c:pt idx="27534">
                  <c:v>5.6722218750015996</c:v>
                </c:pt>
                <c:pt idx="27535">
                  <c:v>5.6717906250015995</c:v>
                </c:pt>
                <c:pt idx="27536">
                  <c:v>5.6712899999999999</c:v>
                </c:pt>
                <c:pt idx="27537">
                  <c:v>5.6708662500000004</c:v>
                </c:pt>
                <c:pt idx="27538">
                  <c:v>5.6704143750015996</c:v>
                </c:pt>
                <c:pt idx="27539">
                  <c:v>5.6699425000000003</c:v>
                </c:pt>
                <c:pt idx="27540">
                  <c:v>5.6694424999999997</c:v>
                </c:pt>
                <c:pt idx="27541">
                  <c:v>5.6690018750015998</c:v>
                </c:pt>
                <c:pt idx="27542">
                  <c:v>5.6685612499999998</c:v>
                </c:pt>
                <c:pt idx="27543">
                  <c:v>5.6680700000000002</c:v>
                </c:pt>
                <c:pt idx="27544">
                  <c:v>5.6676175000000004</c:v>
                </c:pt>
                <c:pt idx="27545">
                  <c:v>5.6672443750015997</c:v>
                </c:pt>
                <c:pt idx="27546">
                  <c:v>5.6667862500000004</c:v>
                </c:pt>
                <c:pt idx="27547">
                  <c:v>5.6664349999999999</c:v>
                </c:pt>
                <c:pt idx="27548">
                  <c:v>5.6661025</c:v>
                </c:pt>
                <c:pt idx="27549">
                  <c:v>5.6657768750016002</c:v>
                </c:pt>
                <c:pt idx="27550">
                  <c:v>5.6656149999999998</c:v>
                </c:pt>
                <c:pt idx="27551">
                  <c:v>5.6658181250016</c:v>
                </c:pt>
                <c:pt idx="27552">
                  <c:v>5.6661531250015997</c:v>
                </c:pt>
                <c:pt idx="27553">
                  <c:v>5.6666168750015995</c:v>
                </c:pt>
                <c:pt idx="27554">
                  <c:v>5.6669437499999997</c:v>
                </c:pt>
                <c:pt idx="27555">
                  <c:v>5.6673274999999999</c:v>
                </c:pt>
                <c:pt idx="27556">
                  <c:v>5.6676562500000003</c:v>
                </c:pt>
                <c:pt idx="27557">
                  <c:v>5.6681318750015999</c:v>
                </c:pt>
                <c:pt idx="27558">
                  <c:v>5.6684781250015996</c:v>
                </c:pt>
                <c:pt idx="27559">
                  <c:v>5.6688943750015994</c:v>
                </c:pt>
                <c:pt idx="27560">
                  <c:v>5.6693912500000003</c:v>
                </c:pt>
                <c:pt idx="27561">
                  <c:v>5.6697356250016</c:v>
                </c:pt>
                <c:pt idx="27562">
                  <c:v>5.6701312499999998</c:v>
                </c:pt>
                <c:pt idx="27563">
                  <c:v>5.6705243750015999</c:v>
                </c:pt>
                <c:pt idx="27564">
                  <c:v>5.6708974999999997</c:v>
                </c:pt>
                <c:pt idx="27565">
                  <c:v>5.6713487499999999</c:v>
                </c:pt>
                <c:pt idx="27566">
                  <c:v>5.6717606250015997</c:v>
                </c:pt>
                <c:pt idx="27567">
                  <c:v>5.6721093750015994</c:v>
                </c:pt>
                <c:pt idx="27568">
                  <c:v>5.6725037499999997</c:v>
                </c:pt>
                <c:pt idx="27569">
                  <c:v>5.6723462500000004</c:v>
                </c:pt>
                <c:pt idx="27570">
                  <c:v>5.6722225000000002</c:v>
                </c:pt>
                <c:pt idx="27571">
                  <c:v>5.6724674999999998</c:v>
                </c:pt>
                <c:pt idx="27572">
                  <c:v>5.6728418750016001</c:v>
                </c:pt>
                <c:pt idx="27573">
                  <c:v>5.6731743750015999</c:v>
                </c:pt>
                <c:pt idx="27574">
                  <c:v>5.67298875</c:v>
                </c:pt>
                <c:pt idx="27575">
                  <c:v>5.6726262500000004</c:v>
                </c:pt>
                <c:pt idx="27576">
                  <c:v>5.6722656250016001</c:v>
                </c:pt>
                <c:pt idx="27577">
                  <c:v>5.6719350000000004</c:v>
                </c:pt>
                <c:pt idx="27578">
                  <c:v>5.6715875000000002</c:v>
                </c:pt>
                <c:pt idx="27579">
                  <c:v>5.6712381250016</c:v>
                </c:pt>
                <c:pt idx="27580">
                  <c:v>5.6707793750016</c:v>
                </c:pt>
                <c:pt idx="27581">
                  <c:v>5.6704400000000001</c:v>
                </c:pt>
                <c:pt idx="27582">
                  <c:v>5.6700074999999996</c:v>
                </c:pt>
                <c:pt idx="27583">
                  <c:v>5.669575</c:v>
                </c:pt>
                <c:pt idx="27584">
                  <c:v>5.66906</c:v>
                </c:pt>
                <c:pt idx="27585">
                  <c:v>5.6685637499999997</c:v>
                </c:pt>
                <c:pt idx="27586">
                  <c:v>5.6680337500000002</c:v>
                </c:pt>
                <c:pt idx="27587">
                  <c:v>5.6674218750016001</c:v>
                </c:pt>
                <c:pt idx="27588">
                  <c:v>5.6668637500000001</c:v>
                </c:pt>
                <c:pt idx="27589">
                  <c:v>5.6662024999999998</c:v>
                </c:pt>
                <c:pt idx="27590">
                  <c:v>5.6656681250015994</c:v>
                </c:pt>
                <c:pt idx="27591">
                  <c:v>5.6651462500000003</c:v>
                </c:pt>
                <c:pt idx="27592">
                  <c:v>5.6646856250016002</c:v>
                </c:pt>
                <c:pt idx="27593">
                  <c:v>5.6642049999999999</c:v>
                </c:pt>
                <c:pt idx="27594">
                  <c:v>5.6637343750015994</c:v>
                </c:pt>
                <c:pt idx="27595">
                  <c:v>5.66329875</c:v>
                </c:pt>
                <c:pt idx="27596">
                  <c:v>5.6628687500000003</c:v>
                </c:pt>
                <c:pt idx="27597">
                  <c:v>5.66250125</c:v>
                </c:pt>
                <c:pt idx="27598">
                  <c:v>5.6621306250016001</c:v>
                </c:pt>
                <c:pt idx="27599">
                  <c:v>5.6618050000000002</c:v>
                </c:pt>
                <c:pt idx="27600">
                  <c:v>5.6613162499999996</c:v>
                </c:pt>
                <c:pt idx="27601">
                  <c:v>5.6608656250016001</c:v>
                </c:pt>
                <c:pt idx="27602">
                  <c:v>5.6604962499999996</c:v>
                </c:pt>
                <c:pt idx="27603">
                  <c:v>5.6600074999999999</c:v>
                </c:pt>
                <c:pt idx="27604">
                  <c:v>5.6596356250015996</c:v>
                </c:pt>
                <c:pt idx="27605">
                  <c:v>5.6591500000000003</c:v>
                </c:pt>
                <c:pt idx="27606">
                  <c:v>5.6588137500000002</c:v>
                </c:pt>
                <c:pt idx="27607">
                  <c:v>5.6590512500000001</c:v>
                </c:pt>
                <c:pt idx="27608">
                  <c:v>5.6594437500000003</c:v>
                </c:pt>
                <c:pt idx="27609">
                  <c:v>5.6597693750015994</c:v>
                </c:pt>
                <c:pt idx="27610">
                  <c:v>5.6601106250016002</c:v>
                </c:pt>
                <c:pt idx="27611">
                  <c:v>5.6604537500000003</c:v>
                </c:pt>
                <c:pt idx="27612">
                  <c:v>5.6608543750016</c:v>
                </c:pt>
                <c:pt idx="27613">
                  <c:v>5.6612881250016001</c:v>
                </c:pt>
                <c:pt idx="27614">
                  <c:v>5.66168125</c:v>
                </c:pt>
                <c:pt idx="27615">
                  <c:v>5.6620112499999999</c:v>
                </c:pt>
                <c:pt idx="27616">
                  <c:v>5.6624150000000002</c:v>
                </c:pt>
                <c:pt idx="27617">
                  <c:v>5.6628218750016002</c:v>
                </c:pt>
                <c:pt idx="27618">
                  <c:v>5.6632012500000002</c:v>
                </c:pt>
                <c:pt idx="27619">
                  <c:v>5.6636606250015999</c:v>
                </c:pt>
                <c:pt idx="27620">
                  <c:v>5.6639900000000001</c:v>
                </c:pt>
                <c:pt idx="27621">
                  <c:v>5.6643243750016001</c:v>
                </c:pt>
                <c:pt idx="27622">
                  <c:v>5.6639631250016</c:v>
                </c:pt>
                <c:pt idx="27623">
                  <c:v>5.6635531250015996</c:v>
                </c:pt>
                <c:pt idx="27624">
                  <c:v>5.6631324999999997</c:v>
                </c:pt>
                <c:pt idx="27625">
                  <c:v>5.6627956250015998</c:v>
                </c:pt>
                <c:pt idx="27626">
                  <c:v>5.6624712500000003</c:v>
                </c:pt>
                <c:pt idx="27627">
                  <c:v>5.6619306250015997</c:v>
                </c:pt>
                <c:pt idx="27628">
                  <c:v>5.6616</c:v>
                </c:pt>
                <c:pt idx="27629">
                  <c:v>5.6610287499999998</c:v>
                </c:pt>
                <c:pt idx="27630">
                  <c:v>5.6607031250016</c:v>
                </c:pt>
                <c:pt idx="27631">
                  <c:v>5.6600893750015997</c:v>
                </c:pt>
                <c:pt idx="27632">
                  <c:v>5.6595806250015999</c:v>
                </c:pt>
                <c:pt idx="27633">
                  <c:v>5.6592468750015996</c:v>
                </c:pt>
                <c:pt idx="27634">
                  <c:v>5.6588824999999998</c:v>
                </c:pt>
                <c:pt idx="27635">
                  <c:v>5.6585562500000002</c:v>
                </c:pt>
                <c:pt idx="27636">
                  <c:v>5.6587237500000001</c:v>
                </c:pt>
                <c:pt idx="27637">
                  <c:v>5.6591218750015999</c:v>
                </c:pt>
                <c:pt idx="27638">
                  <c:v>5.6594906250015997</c:v>
                </c:pt>
                <c:pt idx="27639">
                  <c:v>5.6598656250015997</c:v>
                </c:pt>
                <c:pt idx="27640">
                  <c:v>5.6603374999999998</c:v>
                </c:pt>
                <c:pt idx="27641">
                  <c:v>5.6606674999999997</c:v>
                </c:pt>
                <c:pt idx="27642">
                  <c:v>5.6610537499999998</c:v>
                </c:pt>
                <c:pt idx="27643">
                  <c:v>5.6614562499999996</c:v>
                </c:pt>
                <c:pt idx="27644">
                  <c:v>5.6619237499999997</c:v>
                </c:pt>
                <c:pt idx="27645">
                  <c:v>5.6622599999999998</c:v>
                </c:pt>
                <c:pt idx="27646">
                  <c:v>5.6625899999999998</c:v>
                </c:pt>
                <c:pt idx="27647">
                  <c:v>5.6629343750015995</c:v>
                </c:pt>
                <c:pt idx="27648">
                  <c:v>5.6634099999999998</c:v>
                </c:pt>
                <c:pt idx="27649">
                  <c:v>5.6637924999999996</c:v>
                </c:pt>
                <c:pt idx="27650">
                  <c:v>5.6641356250015997</c:v>
                </c:pt>
                <c:pt idx="27651">
                  <c:v>5.6644568750015996</c:v>
                </c:pt>
                <c:pt idx="27652">
                  <c:v>5.6648418750016001</c:v>
                </c:pt>
                <c:pt idx="27653">
                  <c:v>5.6652118750015994</c:v>
                </c:pt>
                <c:pt idx="27654">
                  <c:v>5.6655618750015995</c:v>
                </c:pt>
                <c:pt idx="27655">
                  <c:v>5.6652056250016001</c:v>
                </c:pt>
                <c:pt idx="27656">
                  <c:v>5.6647006250015997</c:v>
                </c:pt>
                <c:pt idx="27657">
                  <c:v>5.6643162499999997</c:v>
                </c:pt>
                <c:pt idx="27658">
                  <c:v>5.6639125000000003</c:v>
                </c:pt>
                <c:pt idx="27659">
                  <c:v>5.6634568750016001</c:v>
                </c:pt>
                <c:pt idx="27660">
                  <c:v>5.6630799999999999</c:v>
                </c:pt>
                <c:pt idx="27661">
                  <c:v>5.6630624999999997</c:v>
                </c:pt>
                <c:pt idx="27662">
                  <c:v>5.6633987499999998</c:v>
                </c:pt>
                <c:pt idx="27663">
                  <c:v>5.6629943750015999</c:v>
                </c:pt>
                <c:pt idx="27664">
                  <c:v>5.6626368750016001</c:v>
                </c:pt>
                <c:pt idx="27665">
                  <c:v>5.6621087499999998</c:v>
                </c:pt>
                <c:pt idx="27666">
                  <c:v>5.6616418750015995</c:v>
                </c:pt>
                <c:pt idx="27667">
                  <c:v>5.6610424999999998</c:v>
                </c:pt>
                <c:pt idx="27668">
                  <c:v>5.6606387500000004</c:v>
                </c:pt>
                <c:pt idx="27669">
                  <c:v>5.6602118750015995</c:v>
                </c:pt>
                <c:pt idx="27670">
                  <c:v>5.6597093750015999</c:v>
                </c:pt>
                <c:pt idx="27671">
                  <c:v>5.6592143750016</c:v>
                </c:pt>
                <c:pt idx="27672">
                  <c:v>5.6586837499999998</c:v>
                </c:pt>
                <c:pt idx="27673">
                  <c:v>5.65823125</c:v>
                </c:pt>
                <c:pt idx="27674">
                  <c:v>5.6578024999999998</c:v>
                </c:pt>
                <c:pt idx="27675">
                  <c:v>5.6573824999999998</c:v>
                </c:pt>
                <c:pt idx="27676">
                  <c:v>5.6569968750015995</c:v>
                </c:pt>
                <c:pt idx="27677">
                  <c:v>5.6566762500000003</c:v>
                </c:pt>
                <c:pt idx="27678">
                  <c:v>5.6561287499999997</c:v>
                </c:pt>
                <c:pt idx="27679">
                  <c:v>5.6557318750015995</c:v>
                </c:pt>
                <c:pt idx="27680">
                  <c:v>5.6553300000000002</c:v>
                </c:pt>
                <c:pt idx="27681">
                  <c:v>5.6550025000000002</c:v>
                </c:pt>
                <c:pt idx="27682">
                  <c:v>5.6546012499999998</c:v>
                </c:pt>
                <c:pt idx="27683">
                  <c:v>5.6541912500000002</c:v>
                </c:pt>
                <c:pt idx="27684">
                  <c:v>5.6538081250015999</c:v>
                </c:pt>
                <c:pt idx="27685">
                  <c:v>5.6534643750016</c:v>
                </c:pt>
                <c:pt idx="27686">
                  <c:v>5.6534618750016001</c:v>
                </c:pt>
                <c:pt idx="27687">
                  <c:v>5.6538843750016001</c:v>
                </c:pt>
                <c:pt idx="27688">
                  <c:v>5.6543012499999996</c:v>
                </c:pt>
                <c:pt idx="27689">
                  <c:v>5.6547299999999998</c:v>
                </c:pt>
                <c:pt idx="27690">
                  <c:v>5.6551537500000002</c:v>
                </c:pt>
                <c:pt idx="27691">
                  <c:v>5.6554831250015996</c:v>
                </c:pt>
                <c:pt idx="27692">
                  <c:v>5.6558987500000004</c:v>
                </c:pt>
                <c:pt idx="27693">
                  <c:v>5.6563118750015997</c:v>
                </c:pt>
                <c:pt idx="27694">
                  <c:v>5.6566937499999996</c:v>
                </c:pt>
                <c:pt idx="27695">
                  <c:v>5.6571206250015997</c:v>
                </c:pt>
                <c:pt idx="27696">
                  <c:v>5.6575306250016002</c:v>
                </c:pt>
                <c:pt idx="27697">
                  <c:v>5.6579818750015995</c:v>
                </c:pt>
                <c:pt idx="27698">
                  <c:v>5.6583750000000004</c:v>
                </c:pt>
                <c:pt idx="27699">
                  <c:v>5.6587643750016001</c:v>
                </c:pt>
                <c:pt idx="27700">
                  <c:v>5.6592275000000001</c:v>
                </c:pt>
                <c:pt idx="27701">
                  <c:v>5.6597393750015996</c:v>
                </c:pt>
                <c:pt idx="27702">
                  <c:v>5.6601949999999999</c:v>
                </c:pt>
                <c:pt idx="27703">
                  <c:v>5.6606306250016001</c:v>
                </c:pt>
                <c:pt idx="27704">
                  <c:v>5.6611406250015994</c:v>
                </c:pt>
                <c:pt idx="27705">
                  <c:v>5.6615837500000001</c:v>
                </c:pt>
                <c:pt idx="27706">
                  <c:v>5.66196375</c:v>
                </c:pt>
                <c:pt idx="27707">
                  <c:v>5.6623374999999996</c:v>
                </c:pt>
                <c:pt idx="27708">
                  <c:v>5.6628337499999999</c:v>
                </c:pt>
                <c:pt idx="27709">
                  <c:v>5.6631881250016001</c:v>
                </c:pt>
                <c:pt idx="27710">
                  <c:v>5.6634212499999999</c:v>
                </c:pt>
                <c:pt idx="27711">
                  <c:v>5.6630393750015999</c:v>
                </c:pt>
                <c:pt idx="27712">
                  <c:v>5.6626787500000004</c:v>
                </c:pt>
                <c:pt idx="27713">
                  <c:v>5.6622431250015994</c:v>
                </c:pt>
                <c:pt idx="27714">
                  <c:v>5.6617506250015994</c:v>
                </c:pt>
                <c:pt idx="27715">
                  <c:v>5.6612218750015995</c:v>
                </c:pt>
                <c:pt idx="27716">
                  <c:v>5.6608231250015999</c:v>
                </c:pt>
                <c:pt idx="27717">
                  <c:v>5.6604843750015998</c:v>
                </c:pt>
                <c:pt idx="27718">
                  <c:v>5.6600768750016002</c:v>
                </c:pt>
                <c:pt idx="27719">
                  <c:v>5.6597487500000003</c:v>
                </c:pt>
                <c:pt idx="27720">
                  <c:v>5.6593162499999998</c:v>
                </c:pt>
                <c:pt idx="27721">
                  <c:v>5.6589712499999996</c:v>
                </c:pt>
                <c:pt idx="27722">
                  <c:v>5.6584568750016002</c:v>
                </c:pt>
                <c:pt idx="27723">
                  <c:v>5.6579812499999997</c:v>
                </c:pt>
                <c:pt idx="27724">
                  <c:v>5.6575137499999997</c:v>
                </c:pt>
                <c:pt idx="27725">
                  <c:v>5.6571775000000004</c:v>
                </c:pt>
                <c:pt idx="27726">
                  <c:v>5.6566118750015999</c:v>
                </c:pt>
                <c:pt idx="27727">
                  <c:v>5.6560874999999999</c:v>
                </c:pt>
                <c:pt idx="27728">
                  <c:v>5.6556218750016001</c:v>
                </c:pt>
                <c:pt idx="27729">
                  <c:v>5.6552718750016</c:v>
                </c:pt>
                <c:pt idx="27730">
                  <c:v>5.6546487499999998</c:v>
                </c:pt>
                <c:pt idx="27731">
                  <c:v>5.6539937499999997</c:v>
                </c:pt>
                <c:pt idx="27732">
                  <c:v>5.6533412500000004</c:v>
                </c:pt>
                <c:pt idx="27733">
                  <c:v>5.6529787499999999</c:v>
                </c:pt>
                <c:pt idx="27734">
                  <c:v>5.6526512499999999</c:v>
                </c:pt>
                <c:pt idx="27735">
                  <c:v>5.6522556250016001</c:v>
                </c:pt>
                <c:pt idx="27736">
                  <c:v>5.6516881250016002</c:v>
                </c:pt>
                <c:pt idx="27737">
                  <c:v>5.6511374999999999</c:v>
                </c:pt>
                <c:pt idx="27738">
                  <c:v>5.6506962500000002</c:v>
                </c:pt>
                <c:pt idx="27739">
                  <c:v>5.6502118750015997</c:v>
                </c:pt>
                <c:pt idx="27740">
                  <c:v>5.6498343750015998</c:v>
                </c:pt>
                <c:pt idx="27741">
                  <c:v>5.6494524999999998</c:v>
                </c:pt>
                <c:pt idx="27742">
                  <c:v>5.6491318750015997</c:v>
                </c:pt>
                <c:pt idx="27743">
                  <c:v>5.64880125</c:v>
                </c:pt>
                <c:pt idx="27744">
                  <c:v>5.6491543750015998</c:v>
                </c:pt>
                <c:pt idx="27745">
                  <c:v>5.6495381250015999</c:v>
                </c:pt>
                <c:pt idx="27746">
                  <c:v>5.6498618750015996</c:v>
                </c:pt>
                <c:pt idx="27747">
                  <c:v>5.6502143750015996</c:v>
                </c:pt>
                <c:pt idx="27748">
                  <c:v>5.6507206250015996</c:v>
                </c:pt>
                <c:pt idx="27749">
                  <c:v>5.6510524999999996</c:v>
                </c:pt>
                <c:pt idx="27750">
                  <c:v>5.6514274999999996</c:v>
                </c:pt>
                <c:pt idx="27751">
                  <c:v>5.6518956250015995</c:v>
                </c:pt>
                <c:pt idx="27752">
                  <c:v>5.6523118750016001</c:v>
                </c:pt>
                <c:pt idx="27753">
                  <c:v>5.6527418750015999</c:v>
                </c:pt>
                <c:pt idx="27754">
                  <c:v>5.6531562500000003</c:v>
                </c:pt>
                <c:pt idx="27755">
                  <c:v>5.6535562500000003</c:v>
                </c:pt>
                <c:pt idx="27756">
                  <c:v>5.65398625</c:v>
                </c:pt>
                <c:pt idx="27757">
                  <c:v>5.6544093750015998</c:v>
                </c:pt>
                <c:pt idx="27758">
                  <c:v>5.6549156250015997</c:v>
                </c:pt>
                <c:pt idx="27759">
                  <c:v>5.655475</c:v>
                </c:pt>
                <c:pt idx="27760">
                  <c:v>5.6560237500000001</c:v>
                </c:pt>
                <c:pt idx="27761">
                  <c:v>5.6564575000000001</c:v>
                </c:pt>
                <c:pt idx="27762">
                  <c:v>5.6569975000000001</c:v>
                </c:pt>
                <c:pt idx="27763">
                  <c:v>5.6573824999999998</c:v>
                </c:pt>
                <c:pt idx="27764">
                  <c:v>5.6577087500000003</c:v>
                </c:pt>
                <c:pt idx="27765">
                  <c:v>5.6582093750015998</c:v>
                </c:pt>
                <c:pt idx="27766">
                  <c:v>5.6586418750015994</c:v>
                </c:pt>
                <c:pt idx="27767">
                  <c:v>5.6582762500000001</c:v>
                </c:pt>
                <c:pt idx="27768">
                  <c:v>5.6579531250016002</c:v>
                </c:pt>
                <c:pt idx="27769">
                  <c:v>5.6575412500000004</c:v>
                </c:pt>
                <c:pt idx="27770">
                  <c:v>5.6572025000000004</c:v>
                </c:pt>
                <c:pt idx="27771">
                  <c:v>5.6566862499999999</c:v>
                </c:pt>
                <c:pt idx="27772">
                  <c:v>5.6563606250016001</c:v>
                </c:pt>
                <c:pt idx="27773">
                  <c:v>5.6556943750016</c:v>
                </c:pt>
                <c:pt idx="27774">
                  <c:v>5.6553206250015995</c:v>
                </c:pt>
                <c:pt idx="27775">
                  <c:v>5.6549618750016002</c:v>
                </c:pt>
                <c:pt idx="27776">
                  <c:v>5.6545668750016</c:v>
                </c:pt>
                <c:pt idx="27777">
                  <c:v>5.6539337500000002</c:v>
                </c:pt>
                <c:pt idx="27778">
                  <c:v>5.6534643750016</c:v>
                </c:pt>
                <c:pt idx="27779">
                  <c:v>5.6530956250015993</c:v>
                </c:pt>
                <c:pt idx="27780">
                  <c:v>5.6526968750015998</c:v>
                </c:pt>
                <c:pt idx="27781">
                  <c:v>5.6523687499999999</c:v>
                </c:pt>
                <c:pt idx="27782">
                  <c:v>5.6523862500000002</c:v>
                </c:pt>
                <c:pt idx="27783">
                  <c:v>5.6518893750016002</c:v>
                </c:pt>
                <c:pt idx="27784">
                  <c:v>5.6512799999999999</c:v>
                </c:pt>
                <c:pt idx="27785">
                  <c:v>5.6506962500000002</c:v>
                </c:pt>
                <c:pt idx="27786">
                  <c:v>5.6503662500000003</c:v>
                </c:pt>
                <c:pt idx="27787">
                  <c:v>5.6498893750015995</c:v>
                </c:pt>
                <c:pt idx="27788">
                  <c:v>5.6494650000000002</c:v>
                </c:pt>
                <c:pt idx="27789">
                  <c:v>5.6493993750015994</c:v>
                </c:pt>
                <c:pt idx="27790">
                  <c:v>5.6497525</c:v>
                </c:pt>
                <c:pt idx="27791">
                  <c:v>5.6498606250016001</c:v>
                </c:pt>
                <c:pt idx="27792">
                  <c:v>5.6501831250015995</c:v>
                </c:pt>
                <c:pt idx="27793">
                  <c:v>5.6504656250015994</c:v>
                </c:pt>
                <c:pt idx="27794">
                  <c:v>5.6508000000000003</c:v>
                </c:pt>
                <c:pt idx="27795">
                  <c:v>5.6511981250016001</c:v>
                </c:pt>
                <c:pt idx="27796">
                  <c:v>5.6516668750015997</c:v>
                </c:pt>
                <c:pt idx="27797">
                  <c:v>5.6520099999999998</c:v>
                </c:pt>
                <c:pt idx="27798">
                  <c:v>5.6524768750016001</c:v>
                </c:pt>
                <c:pt idx="27799">
                  <c:v>5.6528693750015995</c:v>
                </c:pt>
                <c:pt idx="27800">
                  <c:v>5.6531906250016002</c:v>
                </c:pt>
                <c:pt idx="27801">
                  <c:v>5.6536262500000003</c:v>
                </c:pt>
                <c:pt idx="27802">
                  <c:v>5.6540406250016</c:v>
                </c:pt>
                <c:pt idx="27803">
                  <c:v>5.6545174999999999</c:v>
                </c:pt>
                <c:pt idx="27804">
                  <c:v>5.6548999999999996</c:v>
                </c:pt>
                <c:pt idx="27805">
                  <c:v>5.6552237500000002</c:v>
                </c:pt>
                <c:pt idx="27806">
                  <c:v>5.6555531250015996</c:v>
                </c:pt>
                <c:pt idx="27807">
                  <c:v>5.6560381250015999</c:v>
                </c:pt>
                <c:pt idx="27808">
                  <c:v>5.6564406250015997</c:v>
                </c:pt>
                <c:pt idx="27809">
                  <c:v>5.6568062499999998</c:v>
                </c:pt>
                <c:pt idx="27810">
                  <c:v>5.6571600000000002</c:v>
                </c:pt>
                <c:pt idx="27811">
                  <c:v>5.6575424999999999</c:v>
                </c:pt>
                <c:pt idx="27812">
                  <c:v>5.6575756250015994</c:v>
                </c:pt>
                <c:pt idx="27813">
                  <c:v>5.6572399999999998</c:v>
                </c:pt>
                <c:pt idx="27814">
                  <c:v>5.6567712500000003</c:v>
                </c:pt>
                <c:pt idx="27815">
                  <c:v>5.6561768750015995</c:v>
                </c:pt>
                <c:pt idx="27816">
                  <c:v>5.65585</c:v>
                </c:pt>
                <c:pt idx="27817">
                  <c:v>5.6555056250015996</c:v>
                </c:pt>
                <c:pt idx="27818">
                  <c:v>5.6551262500000004</c:v>
                </c:pt>
                <c:pt idx="27819">
                  <c:v>5.6547068750016001</c:v>
                </c:pt>
                <c:pt idx="27820">
                  <c:v>5.6543081250015996</c:v>
                </c:pt>
                <c:pt idx="27821">
                  <c:v>5.6539018750015995</c:v>
                </c:pt>
                <c:pt idx="27822">
                  <c:v>5.6534893750016</c:v>
                </c:pt>
                <c:pt idx="27823">
                  <c:v>5.6531581250015996</c:v>
                </c:pt>
                <c:pt idx="27824">
                  <c:v>5.6527762499999996</c:v>
                </c:pt>
                <c:pt idx="27825">
                  <c:v>5.6524475000000001</c:v>
                </c:pt>
                <c:pt idx="27826">
                  <c:v>5.6520006250015999</c:v>
                </c:pt>
                <c:pt idx="27827">
                  <c:v>5.6516268750015994</c:v>
                </c:pt>
                <c:pt idx="27828">
                  <c:v>5.6512124999999997</c:v>
                </c:pt>
                <c:pt idx="27829">
                  <c:v>5.6508450000000003</c:v>
                </c:pt>
                <c:pt idx="27830">
                  <c:v>5.6504843750016001</c:v>
                </c:pt>
                <c:pt idx="27831">
                  <c:v>5.6501087500000002</c:v>
                </c:pt>
                <c:pt idx="27832">
                  <c:v>5.6497681250016001</c:v>
                </c:pt>
                <c:pt idx="27833">
                  <c:v>5.6494162499999998</c:v>
                </c:pt>
                <c:pt idx="27834">
                  <c:v>5.6487912500000004</c:v>
                </c:pt>
                <c:pt idx="27835">
                  <c:v>5.6483781250015994</c:v>
                </c:pt>
                <c:pt idx="27836">
                  <c:v>5.6479493750016001</c:v>
                </c:pt>
                <c:pt idx="27837">
                  <c:v>5.6474087500000003</c:v>
                </c:pt>
                <c:pt idx="27838">
                  <c:v>5.6468856250016</c:v>
                </c:pt>
                <c:pt idx="27839">
                  <c:v>5.6464412499999996</c:v>
                </c:pt>
                <c:pt idx="27840">
                  <c:v>5.6459812500000002</c:v>
                </c:pt>
                <c:pt idx="27841">
                  <c:v>5.6455781250015997</c:v>
                </c:pt>
                <c:pt idx="27842">
                  <c:v>5.6452556250015995</c:v>
                </c:pt>
                <c:pt idx="27843">
                  <c:v>5.6449325000000004</c:v>
                </c:pt>
                <c:pt idx="27844">
                  <c:v>5.6444856250016002</c:v>
                </c:pt>
                <c:pt idx="27845">
                  <c:v>5.6441631250016</c:v>
                </c:pt>
                <c:pt idx="27846">
                  <c:v>5.6445056250015995</c:v>
                </c:pt>
                <c:pt idx="27847">
                  <c:v>5.644895</c:v>
                </c:pt>
                <c:pt idx="27848">
                  <c:v>5.6452668750015995</c:v>
                </c:pt>
                <c:pt idx="27849">
                  <c:v>5.6456162499999998</c:v>
                </c:pt>
                <c:pt idx="27850">
                  <c:v>5.6460212500000004</c:v>
                </c:pt>
                <c:pt idx="27851">
                  <c:v>5.6463718750015994</c:v>
                </c:pt>
                <c:pt idx="27852">
                  <c:v>5.6467593750015999</c:v>
                </c:pt>
                <c:pt idx="27853">
                  <c:v>5.6471718750016002</c:v>
                </c:pt>
                <c:pt idx="27854">
                  <c:v>5.6475418750015995</c:v>
                </c:pt>
                <c:pt idx="27855">
                  <c:v>5.6479006250015997</c:v>
                </c:pt>
                <c:pt idx="27856">
                  <c:v>5.6482581250015995</c:v>
                </c:pt>
                <c:pt idx="27857">
                  <c:v>5.6485843750016</c:v>
                </c:pt>
                <c:pt idx="27858">
                  <c:v>5.6490743750016001</c:v>
                </c:pt>
                <c:pt idx="27859">
                  <c:v>5.6494493750016002</c:v>
                </c:pt>
                <c:pt idx="27860">
                  <c:v>5.6498287500000002</c:v>
                </c:pt>
                <c:pt idx="27861">
                  <c:v>5.6502743750016</c:v>
                </c:pt>
                <c:pt idx="27862">
                  <c:v>5.6498806250015994</c:v>
                </c:pt>
                <c:pt idx="27863">
                  <c:v>5.6502856250016</c:v>
                </c:pt>
                <c:pt idx="27864">
                  <c:v>5.6501487499999996</c:v>
                </c:pt>
                <c:pt idx="27865">
                  <c:v>5.6496874999999998</c:v>
                </c:pt>
                <c:pt idx="27866">
                  <c:v>5.6493143750015999</c:v>
                </c:pt>
                <c:pt idx="27867">
                  <c:v>5.6487743750016</c:v>
                </c:pt>
                <c:pt idx="27868">
                  <c:v>5.6482400000000004</c:v>
                </c:pt>
                <c:pt idx="27869">
                  <c:v>5.6477899999999996</c:v>
                </c:pt>
                <c:pt idx="27870">
                  <c:v>5.6474093750016001</c:v>
                </c:pt>
                <c:pt idx="27871">
                  <c:v>5.6468850000000002</c:v>
                </c:pt>
                <c:pt idx="27872">
                  <c:v>5.6464368750015996</c:v>
                </c:pt>
                <c:pt idx="27873">
                  <c:v>5.6459812500000002</c:v>
                </c:pt>
                <c:pt idx="27874">
                  <c:v>5.6455706250016</c:v>
                </c:pt>
                <c:pt idx="27875">
                  <c:v>5.6451362500000002</c:v>
                </c:pt>
                <c:pt idx="27876">
                  <c:v>5.644755</c:v>
                </c:pt>
                <c:pt idx="27877">
                  <c:v>5.64432125</c:v>
                </c:pt>
                <c:pt idx="27878">
                  <c:v>5.6439362500000003</c:v>
                </c:pt>
                <c:pt idx="27879">
                  <c:v>5.6435231250015994</c:v>
                </c:pt>
                <c:pt idx="27880">
                  <c:v>5.6431212500000001</c:v>
                </c:pt>
                <c:pt idx="27881">
                  <c:v>5.6427493750015998</c:v>
                </c:pt>
                <c:pt idx="27882">
                  <c:v>5.6424087500000004</c:v>
                </c:pt>
                <c:pt idx="27883">
                  <c:v>5.6427337499999997</c:v>
                </c:pt>
                <c:pt idx="27884">
                  <c:v>5.6430562499999999</c:v>
                </c:pt>
                <c:pt idx="27885">
                  <c:v>5.6434468750016</c:v>
                </c:pt>
                <c:pt idx="27886">
                  <c:v>5.6437862499999998</c:v>
                </c:pt>
                <c:pt idx="27887">
                  <c:v>5.6441643750015995</c:v>
                </c:pt>
                <c:pt idx="27888">
                  <c:v>5.6446237500000001</c:v>
                </c:pt>
                <c:pt idx="27889">
                  <c:v>5.6450043750015997</c:v>
                </c:pt>
                <c:pt idx="27890">
                  <c:v>5.6454031250016001</c:v>
                </c:pt>
                <c:pt idx="27891">
                  <c:v>5.6457368750015995</c:v>
                </c:pt>
                <c:pt idx="27892">
                  <c:v>5.6461362499999996</c:v>
                </c:pt>
                <c:pt idx="27893">
                  <c:v>5.6465437500000002</c:v>
                </c:pt>
                <c:pt idx="27894">
                  <c:v>5.6468693750016001</c:v>
                </c:pt>
                <c:pt idx="27895">
                  <c:v>5.6473187500000002</c:v>
                </c:pt>
                <c:pt idx="27896">
                  <c:v>5.6476568750015996</c:v>
                </c:pt>
                <c:pt idx="27897">
                  <c:v>5.6480068750015997</c:v>
                </c:pt>
                <c:pt idx="27898">
                  <c:v>5.6483968750016</c:v>
                </c:pt>
                <c:pt idx="27899">
                  <c:v>5.6488424999999998</c:v>
                </c:pt>
                <c:pt idx="27900">
                  <c:v>5.6492331250015999</c:v>
                </c:pt>
                <c:pt idx="27901">
                  <c:v>5.6495556250016001</c:v>
                </c:pt>
                <c:pt idx="27902">
                  <c:v>5.6498893750015995</c:v>
                </c:pt>
                <c:pt idx="27903">
                  <c:v>5.6502493750016001</c:v>
                </c:pt>
                <c:pt idx="27904">
                  <c:v>5.6505774999999998</c:v>
                </c:pt>
                <c:pt idx="27905">
                  <c:v>5.6505937499999996</c:v>
                </c:pt>
                <c:pt idx="27906">
                  <c:v>5.6501537500000003</c:v>
                </c:pt>
                <c:pt idx="27907">
                  <c:v>5.6498012500000003</c:v>
                </c:pt>
                <c:pt idx="27908">
                  <c:v>5.6494693750015994</c:v>
                </c:pt>
                <c:pt idx="27909">
                  <c:v>5.6489700000000003</c:v>
                </c:pt>
                <c:pt idx="27910">
                  <c:v>5.6486468750015995</c:v>
                </c:pt>
                <c:pt idx="27911">
                  <c:v>5.6481968750015996</c:v>
                </c:pt>
                <c:pt idx="27912">
                  <c:v>5.6478412499999999</c:v>
                </c:pt>
                <c:pt idx="27913">
                  <c:v>5.6472674999999999</c:v>
                </c:pt>
                <c:pt idx="27914">
                  <c:v>5.6469137500000004</c:v>
                </c:pt>
                <c:pt idx="27915">
                  <c:v>5.6465143750015994</c:v>
                </c:pt>
                <c:pt idx="27916">
                  <c:v>5.6460268750016001</c:v>
                </c:pt>
                <c:pt idx="27917">
                  <c:v>5.6455268750015994</c:v>
                </c:pt>
                <c:pt idx="27918">
                  <c:v>5.6449343750015997</c:v>
                </c:pt>
                <c:pt idx="27919">
                  <c:v>5.6444156250016002</c:v>
                </c:pt>
                <c:pt idx="27920">
                  <c:v>5.6437412499999997</c:v>
                </c:pt>
                <c:pt idx="27921">
                  <c:v>5.6430493750016</c:v>
                </c:pt>
                <c:pt idx="27922">
                  <c:v>5.6423031250015994</c:v>
                </c:pt>
                <c:pt idx="27923">
                  <c:v>5.6417031250015999</c:v>
                </c:pt>
                <c:pt idx="27924">
                  <c:v>5.6411106250016001</c:v>
                </c:pt>
                <c:pt idx="27925">
                  <c:v>5.6405006250016001</c:v>
                </c:pt>
                <c:pt idx="27926">
                  <c:v>5.6399625000000002</c:v>
                </c:pt>
                <c:pt idx="27927">
                  <c:v>5.6393924999999996</c:v>
                </c:pt>
                <c:pt idx="27928">
                  <c:v>5.6390287499999996</c:v>
                </c:pt>
                <c:pt idx="27929">
                  <c:v>5.6385343750015995</c:v>
                </c:pt>
                <c:pt idx="27930">
                  <c:v>5.6381331250016</c:v>
                </c:pt>
                <c:pt idx="27931">
                  <c:v>5.6377575000000002</c:v>
                </c:pt>
                <c:pt idx="27932">
                  <c:v>5.6374306250016</c:v>
                </c:pt>
                <c:pt idx="27933">
                  <c:v>5.6368625000000003</c:v>
                </c:pt>
                <c:pt idx="27934">
                  <c:v>5.6364875000000003</c:v>
                </c:pt>
                <c:pt idx="27935">
                  <c:v>5.6361643750015995</c:v>
                </c:pt>
                <c:pt idx="27936">
                  <c:v>5.6362381250015998</c:v>
                </c:pt>
                <c:pt idx="27937">
                  <c:v>5.6361343750015998</c:v>
                </c:pt>
                <c:pt idx="27938">
                  <c:v>5.6358731250015994</c:v>
                </c:pt>
                <c:pt idx="27939">
                  <c:v>5.6359181250015995</c:v>
                </c:pt>
                <c:pt idx="27940">
                  <c:v>5.6362606250015999</c:v>
                </c:pt>
                <c:pt idx="27941">
                  <c:v>5.6366106250015999</c:v>
                </c:pt>
                <c:pt idx="27942">
                  <c:v>5.6369743750015999</c:v>
                </c:pt>
                <c:pt idx="27943">
                  <c:v>5.6373362499999997</c:v>
                </c:pt>
                <c:pt idx="27944">
                  <c:v>5.6376768750016</c:v>
                </c:pt>
                <c:pt idx="27945">
                  <c:v>5.6380093750015998</c:v>
                </c:pt>
                <c:pt idx="27946">
                  <c:v>5.6384468750016001</c:v>
                </c:pt>
                <c:pt idx="27947">
                  <c:v>5.6388831250016</c:v>
                </c:pt>
                <c:pt idx="27948">
                  <c:v>5.6392531250015994</c:v>
                </c:pt>
                <c:pt idx="27949">
                  <c:v>5.6396424999999999</c:v>
                </c:pt>
                <c:pt idx="27950">
                  <c:v>5.6400568750015996</c:v>
                </c:pt>
                <c:pt idx="27951">
                  <c:v>5.6404125000000001</c:v>
                </c:pt>
                <c:pt idx="27952">
                  <c:v>5.6407687500000003</c:v>
                </c:pt>
                <c:pt idx="27953">
                  <c:v>5.6411187500000004</c:v>
                </c:pt>
                <c:pt idx="27954">
                  <c:v>5.6415093750015997</c:v>
                </c:pt>
                <c:pt idx="27955">
                  <c:v>5.64192625</c:v>
                </c:pt>
                <c:pt idx="27956">
                  <c:v>5.6422556250015994</c:v>
                </c:pt>
                <c:pt idx="27957">
                  <c:v>5.6426168750015995</c:v>
                </c:pt>
                <c:pt idx="27958">
                  <c:v>5.6430193750016002</c:v>
                </c:pt>
                <c:pt idx="27959">
                  <c:v>5.6433731250015997</c:v>
                </c:pt>
                <c:pt idx="27960">
                  <c:v>5.6429274999999999</c:v>
                </c:pt>
                <c:pt idx="27961">
                  <c:v>5.6423818750015995</c:v>
                </c:pt>
                <c:pt idx="27962">
                  <c:v>5.6420487499999998</c:v>
                </c:pt>
                <c:pt idx="27963">
                  <c:v>5.6416500000000003</c:v>
                </c:pt>
                <c:pt idx="27964">
                  <c:v>5.6412393750016001</c:v>
                </c:pt>
                <c:pt idx="27965">
                  <c:v>5.6409143750016</c:v>
                </c:pt>
                <c:pt idx="27966">
                  <c:v>5.6405649999999996</c:v>
                </c:pt>
                <c:pt idx="27967">
                  <c:v>5.6401506250016</c:v>
                </c:pt>
                <c:pt idx="27968">
                  <c:v>5.6397562499999996</c:v>
                </c:pt>
                <c:pt idx="27969">
                  <c:v>5.6392674999999999</c:v>
                </c:pt>
                <c:pt idx="27970">
                  <c:v>5.6386712499999998</c:v>
                </c:pt>
                <c:pt idx="27971">
                  <c:v>5.6383099999999997</c:v>
                </c:pt>
                <c:pt idx="27972">
                  <c:v>5.6379493750015994</c:v>
                </c:pt>
                <c:pt idx="27973">
                  <c:v>5.6375412499999999</c:v>
                </c:pt>
                <c:pt idx="27974">
                  <c:v>5.6370649999999998</c:v>
                </c:pt>
                <c:pt idx="27975">
                  <c:v>5.6367156250015995</c:v>
                </c:pt>
                <c:pt idx="27976">
                  <c:v>5.6363399999999997</c:v>
                </c:pt>
                <c:pt idx="27977">
                  <c:v>5.6357743750016001</c:v>
                </c:pt>
                <c:pt idx="27978">
                  <c:v>5.6352256250016</c:v>
                </c:pt>
                <c:pt idx="27979">
                  <c:v>5.6346756250015995</c:v>
                </c:pt>
                <c:pt idx="27980">
                  <c:v>5.6342274999999997</c:v>
                </c:pt>
                <c:pt idx="27981">
                  <c:v>5.6337787500000003</c:v>
                </c:pt>
                <c:pt idx="27982">
                  <c:v>5.6333943750015996</c:v>
                </c:pt>
                <c:pt idx="27983">
                  <c:v>5.6330049999999998</c:v>
                </c:pt>
                <c:pt idx="27984">
                  <c:v>5.6326812500000001</c:v>
                </c:pt>
                <c:pt idx="27985">
                  <c:v>5.6329793750016002</c:v>
                </c:pt>
                <c:pt idx="27986">
                  <c:v>5.6331787499999999</c:v>
                </c:pt>
                <c:pt idx="27987">
                  <c:v>5.6335362499999997</c:v>
                </c:pt>
                <c:pt idx="27988">
                  <c:v>5.6339568750015996</c:v>
                </c:pt>
                <c:pt idx="27989">
                  <c:v>5.6343443750016</c:v>
                </c:pt>
                <c:pt idx="27990">
                  <c:v>5.6347556250016</c:v>
                </c:pt>
                <c:pt idx="27991">
                  <c:v>5.6352900000000004</c:v>
                </c:pt>
                <c:pt idx="27992">
                  <c:v>5.6356950000000001</c:v>
                </c:pt>
                <c:pt idx="27993">
                  <c:v>5.6360943750015995</c:v>
                </c:pt>
                <c:pt idx="27994">
                  <c:v>5.6365262500000002</c:v>
                </c:pt>
                <c:pt idx="27995">
                  <c:v>5.6368499999999999</c:v>
                </c:pt>
                <c:pt idx="27996">
                  <c:v>5.6372343750015999</c:v>
                </c:pt>
                <c:pt idx="27997">
                  <c:v>5.6376262500000003</c:v>
                </c:pt>
                <c:pt idx="27998">
                  <c:v>5.6379787500000003</c:v>
                </c:pt>
                <c:pt idx="27999">
                  <c:v>5.6384675</c:v>
                </c:pt>
                <c:pt idx="28000">
                  <c:v>5.6387974999999999</c:v>
                </c:pt>
                <c:pt idx="28001">
                  <c:v>5.6391187499999997</c:v>
                </c:pt>
                <c:pt idx="28002">
                  <c:v>5.6394962499999997</c:v>
                </c:pt>
                <c:pt idx="28003">
                  <c:v>5.6398237499999997</c:v>
                </c:pt>
                <c:pt idx="28004">
                  <c:v>5.6401775000000001</c:v>
                </c:pt>
                <c:pt idx="28005">
                  <c:v>5.6397287499999997</c:v>
                </c:pt>
                <c:pt idx="28006">
                  <c:v>5.6394056250015998</c:v>
                </c:pt>
                <c:pt idx="28007">
                  <c:v>5.6390037499999996</c:v>
                </c:pt>
                <c:pt idx="28008">
                  <c:v>5.6385718750015998</c:v>
                </c:pt>
                <c:pt idx="28009">
                  <c:v>5.6382225000000004</c:v>
                </c:pt>
                <c:pt idx="28010">
                  <c:v>5.6377962500000001</c:v>
                </c:pt>
                <c:pt idx="28011">
                  <c:v>5.6374612500000003</c:v>
                </c:pt>
                <c:pt idx="28012">
                  <c:v>5.6370075000000002</c:v>
                </c:pt>
                <c:pt idx="28013">
                  <c:v>5.6364056250015997</c:v>
                </c:pt>
                <c:pt idx="28014">
                  <c:v>5.6357368750015997</c:v>
                </c:pt>
                <c:pt idx="28015">
                  <c:v>5.6353200000000001</c:v>
                </c:pt>
                <c:pt idx="28016">
                  <c:v>5.6348943750015996</c:v>
                </c:pt>
                <c:pt idx="28017">
                  <c:v>5.6344168750015999</c:v>
                </c:pt>
                <c:pt idx="28018">
                  <c:v>5.6338800000000004</c:v>
                </c:pt>
                <c:pt idx="28019">
                  <c:v>5.6333549999999999</c:v>
                </c:pt>
                <c:pt idx="28020">
                  <c:v>5.6329349999999998</c:v>
                </c:pt>
                <c:pt idx="28021">
                  <c:v>5.6325318750015994</c:v>
                </c:pt>
                <c:pt idx="28022">
                  <c:v>5.6321624999999997</c:v>
                </c:pt>
                <c:pt idx="28023">
                  <c:v>5.6318256250015999</c:v>
                </c:pt>
                <c:pt idx="28024">
                  <c:v>5.6313012499999999</c:v>
                </c:pt>
                <c:pt idx="28025">
                  <c:v>5.6308868750015995</c:v>
                </c:pt>
                <c:pt idx="28026">
                  <c:v>5.6307956250015998</c:v>
                </c:pt>
                <c:pt idx="28027">
                  <c:v>5.6311024999999999</c:v>
                </c:pt>
                <c:pt idx="28028">
                  <c:v>5.6314950000000001</c:v>
                </c:pt>
                <c:pt idx="28029">
                  <c:v>5.6318637499999999</c:v>
                </c:pt>
                <c:pt idx="28030">
                  <c:v>5.6322318750016001</c:v>
                </c:pt>
                <c:pt idx="28031">
                  <c:v>5.6326000000000001</c:v>
                </c:pt>
                <c:pt idx="28032">
                  <c:v>5.6330299999999998</c:v>
                </c:pt>
                <c:pt idx="28033">
                  <c:v>5.6335056250015993</c:v>
                </c:pt>
                <c:pt idx="28034">
                  <c:v>5.6339862500000004</c:v>
                </c:pt>
                <c:pt idx="28035">
                  <c:v>5.6344174999999996</c:v>
                </c:pt>
                <c:pt idx="28036">
                  <c:v>5.6347387500000004</c:v>
                </c:pt>
                <c:pt idx="28037">
                  <c:v>5.6351018750015998</c:v>
                </c:pt>
                <c:pt idx="28038">
                  <c:v>5.6355124999999999</c:v>
                </c:pt>
                <c:pt idx="28039">
                  <c:v>5.6358406250015998</c:v>
                </c:pt>
                <c:pt idx="28040">
                  <c:v>5.6363418750015999</c:v>
                </c:pt>
                <c:pt idx="28041">
                  <c:v>5.6367099999999999</c:v>
                </c:pt>
                <c:pt idx="28042">
                  <c:v>5.6370300000000002</c:v>
                </c:pt>
                <c:pt idx="28043">
                  <c:v>5.6375118750016</c:v>
                </c:pt>
                <c:pt idx="28044">
                  <c:v>5.6379068750016001</c:v>
                </c:pt>
                <c:pt idx="28045">
                  <c:v>5.6382868750016</c:v>
                </c:pt>
                <c:pt idx="28046">
                  <c:v>5.6386868750015999</c:v>
                </c:pt>
                <c:pt idx="28047">
                  <c:v>5.6391168750015996</c:v>
                </c:pt>
                <c:pt idx="28048">
                  <c:v>5.6394799999999998</c:v>
                </c:pt>
                <c:pt idx="28049">
                  <c:v>5.6398037499999996</c:v>
                </c:pt>
                <c:pt idx="28050">
                  <c:v>5.6394700000000002</c:v>
                </c:pt>
                <c:pt idx="28051">
                  <c:v>5.6390806250015997</c:v>
                </c:pt>
                <c:pt idx="28052">
                  <c:v>5.6385918750016</c:v>
                </c:pt>
                <c:pt idx="28053">
                  <c:v>5.6381831250015999</c:v>
                </c:pt>
                <c:pt idx="28054">
                  <c:v>5.6378037499999998</c:v>
                </c:pt>
                <c:pt idx="28055">
                  <c:v>5.6372724999999999</c:v>
                </c:pt>
                <c:pt idx="28056">
                  <c:v>5.6366424999999998</c:v>
                </c:pt>
                <c:pt idx="28057">
                  <c:v>5.6361768750015999</c:v>
                </c:pt>
                <c:pt idx="28058">
                  <c:v>5.6358087499999998</c:v>
                </c:pt>
                <c:pt idx="28059">
                  <c:v>5.6354181250015998</c:v>
                </c:pt>
                <c:pt idx="28060">
                  <c:v>5.6349887499999998</c:v>
                </c:pt>
                <c:pt idx="28061">
                  <c:v>5.6344775</c:v>
                </c:pt>
                <c:pt idx="28062">
                  <c:v>5.6338406250016</c:v>
                </c:pt>
                <c:pt idx="28063">
                  <c:v>5.6332575</c:v>
                </c:pt>
                <c:pt idx="28064">
                  <c:v>5.6325968750015996</c:v>
                </c:pt>
                <c:pt idx="28065">
                  <c:v>5.6319887499999997</c:v>
                </c:pt>
                <c:pt idx="28066">
                  <c:v>5.6313856250015997</c:v>
                </c:pt>
                <c:pt idx="28067">
                  <c:v>5.6308562499999999</c:v>
                </c:pt>
                <c:pt idx="28068">
                  <c:v>5.6302537499999996</c:v>
                </c:pt>
                <c:pt idx="28069">
                  <c:v>5.6295900000000003</c:v>
                </c:pt>
                <c:pt idx="28070">
                  <c:v>5.6289862499999996</c:v>
                </c:pt>
                <c:pt idx="28071">
                  <c:v>5.6283831250015997</c:v>
                </c:pt>
                <c:pt idx="28072">
                  <c:v>5.6279343750016002</c:v>
                </c:pt>
                <c:pt idx="28073">
                  <c:v>5.6274274999999996</c:v>
                </c:pt>
                <c:pt idx="28074">
                  <c:v>5.6269756250015996</c:v>
                </c:pt>
                <c:pt idx="28075">
                  <c:v>5.6265287500000003</c:v>
                </c:pt>
                <c:pt idx="28076">
                  <c:v>5.6260693750015998</c:v>
                </c:pt>
                <c:pt idx="28077">
                  <c:v>5.6257031250015999</c:v>
                </c:pt>
                <c:pt idx="28078">
                  <c:v>5.6253087500000003</c:v>
                </c:pt>
                <c:pt idx="28079">
                  <c:v>5.6247706250015996</c:v>
                </c:pt>
                <c:pt idx="28080">
                  <c:v>5.6243162499999997</c:v>
                </c:pt>
                <c:pt idx="28081">
                  <c:v>5.6239299999999997</c:v>
                </c:pt>
                <c:pt idx="28082">
                  <c:v>5.6235662499999997</c:v>
                </c:pt>
                <c:pt idx="28083">
                  <c:v>5.6231962500000003</c:v>
                </c:pt>
                <c:pt idx="28084">
                  <c:v>5.6233193750016</c:v>
                </c:pt>
                <c:pt idx="28085">
                  <c:v>5.6236743750015998</c:v>
                </c:pt>
                <c:pt idx="28086">
                  <c:v>5.6240337499999997</c:v>
                </c:pt>
                <c:pt idx="28087">
                  <c:v>5.6243843750015996</c:v>
                </c:pt>
                <c:pt idx="28088">
                  <c:v>5.6247106250016001</c:v>
                </c:pt>
                <c:pt idx="28089">
                  <c:v>5.6250787500000001</c:v>
                </c:pt>
                <c:pt idx="28090">
                  <c:v>5.6254999999999997</c:v>
                </c:pt>
                <c:pt idx="28091">
                  <c:v>5.6258631250016</c:v>
                </c:pt>
                <c:pt idx="28092">
                  <c:v>5.6263725000000004</c:v>
                </c:pt>
                <c:pt idx="28093">
                  <c:v>5.6266937500000003</c:v>
                </c:pt>
                <c:pt idx="28094">
                  <c:v>5.6270868750015994</c:v>
                </c:pt>
                <c:pt idx="28095">
                  <c:v>5.6275093750015994</c:v>
                </c:pt>
                <c:pt idx="28096">
                  <c:v>5.6278474999999997</c:v>
                </c:pt>
                <c:pt idx="28097">
                  <c:v>5.6281800000000004</c:v>
                </c:pt>
                <c:pt idx="28098">
                  <c:v>5.6285850000000002</c:v>
                </c:pt>
                <c:pt idx="28099">
                  <c:v>5.6289262500000001</c:v>
                </c:pt>
                <c:pt idx="28100">
                  <c:v>5.62857875</c:v>
                </c:pt>
                <c:pt idx="28101">
                  <c:v>5.6281793750015998</c:v>
                </c:pt>
                <c:pt idx="28102">
                  <c:v>5.6276987500000004</c:v>
                </c:pt>
                <c:pt idx="28103">
                  <c:v>5.6273181250016</c:v>
                </c:pt>
                <c:pt idx="28104">
                  <c:v>5.6269493750016002</c:v>
                </c:pt>
                <c:pt idx="28105">
                  <c:v>5.6266162499999997</c:v>
                </c:pt>
                <c:pt idx="28106">
                  <c:v>5.6262331250016002</c:v>
                </c:pt>
                <c:pt idx="28107">
                  <c:v>5.6257799999999998</c:v>
                </c:pt>
                <c:pt idx="28108">
                  <c:v>5.6254493750016001</c:v>
                </c:pt>
                <c:pt idx="28109">
                  <c:v>5.6254018750016002</c:v>
                </c:pt>
                <c:pt idx="28110">
                  <c:v>5.6257443750015996</c:v>
                </c:pt>
                <c:pt idx="28111">
                  <c:v>5.6260937499999999</c:v>
                </c:pt>
                <c:pt idx="28112">
                  <c:v>5.6264756250015999</c:v>
                </c:pt>
                <c:pt idx="28113">
                  <c:v>5.6268124999999998</c:v>
                </c:pt>
                <c:pt idx="28114">
                  <c:v>5.6271656250015996</c:v>
                </c:pt>
                <c:pt idx="28115">
                  <c:v>5.6275581250015998</c:v>
                </c:pt>
                <c:pt idx="28116">
                  <c:v>5.6279593750016002</c:v>
                </c:pt>
                <c:pt idx="28117">
                  <c:v>5.6283293750015995</c:v>
                </c:pt>
                <c:pt idx="28118">
                  <c:v>5.6286806250015999</c:v>
                </c:pt>
                <c:pt idx="28119">
                  <c:v>5.6290100000000001</c:v>
                </c:pt>
                <c:pt idx="28120">
                  <c:v>5.6291556250015997</c:v>
                </c:pt>
                <c:pt idx="28121">
                  <c:v>5.6287643750015999</c:v>
                </c:pt>
                <c:pt idx="28122">
                  <c:v>5.6283012499999998</c:v>
                </c:pt>
                <c:pt idx="28123">
                  <c:v>5.627955</c:v>
                </c:pt>
                <c:pt idx="28124">
                  <c:v>5.6275331250015999</c:v>
                </c:pt>
                <c:pt idx="28125">
                  <c:v>5.6271062499999998</c:v>
                </c:pt>
                <c:pt idx="28126">
                  <c:v>5.6267131250015998</c:v>
                </c:pt>
                <c:pt idx="28127">
                  <c:v>5.6263550000000002</c:v>
                </c:pt>
                <c:pt idx="28128">
                  <c:v>5.6259699999999997</c:v>
                </c:pt>
                <c:pt idx="28129">
                  <c:v>5.6256381250015997</c:v>
                </c:pt>
                <c:pt idx="28130">
                  <c:v>5.6253000000000002</c:v>
                </c:pt>
                <c:pt idx="28131">
                  <c:v>5.6249231250016001</c:v>
                </c:pt>
                <c:pt idx="28132">
                  <c:v>5.6243956250015996</c:v>
                </c:pt>
                <c:pt idx="28133">
                  <c:v>5.6239043750016</c:v>
                </c:pt>
                <c:pt idx="28134">
                  <c:v>5.6233831250015998</c:v>
                </c:pt>
                <c:pt idx="28135">
                  <c:v>5.6229137500000004</c:v>
                </c:pt>
                <c:pt idx="28136">
                  <c:v>5.6224474999999998</c:v>
                </c:pt>
                <c:pt idx="28137">
                  <c:v>5.62203125</c:v>
                </c:pt>
                <c:pt idx="28138">
                  <c:v>5.6216393750015996</c:v>
                </c:pt>
                <c:pt idx="28139">
                  <c:v>5.6212362499999999</c:v>
                </c:pt>
                <c:pt idx="28140">
                  <c:v>5.6213024999999996</c:v>
                </c:pt>
                <c:pt idx="28141">
                  <c:v>5.6212299999999997</c:v>
                </c:pt>
                <c:pt idx="28142">
                  <c:v>5.6215700000000002</c:v>
                </c:pt>
                <c:pt idx="28143">
                  <c:v>5.6219950000000001</c:v>
                </c:pt>
                <c:pt idx="28144">
                  <c:v>5.6223843750015998</c:v>
                </c:pt>
                <c:pt idx="28145">
                  <c:v>5.6227243750015994</c:v>
                </c:pt>
                <c:pt idx="28146">
                  <c:v>5.6230512499999996</c:v>
                </c:pt>
                <c:pt idx="28147">
                  <c:v>5.6234093750016001</c:v>
                </c:pt>
                <c:pt idx="28148">
                  <c:v>5.6238881250016002</c:v>
                </c:pt>
                <c:pt idx="28149">
                  <c:v>5.6242806250015995</c:v>
                </c:pt>
                <c:pt idx="28150">
                  <c:v>5.6246481250015998</c:v>
                </c:pt>
                <c:pt idx="28151">
                  <c:v>5.6250437499999997</c:v>
                </c:pt>
                <c:pt idx="28152">
                  <c:v>5.6253737499999996</c:v>
                </c:pt>
                <c:pt idx="28153">
                  <c:v>5.6257337500000002</c:v>
                </c:pt>
                <c:pt idx="28154">
                  <c:v>5.6261518750016002</c:v>
                </c:pt>
                <c:pt idx="28155">
                  <c:v>5.6265887499999998</c:v>
                </c:pt>
                <c:pt idx="28156">
                  <c:v>5.626925</c:v>
                </c:pt>
                <c:pt idx="28157">
                  <c:v>5.6273331250015994</c:v>
                </c:pt>
                <c:pt idx="28158">
                  <c:v>5.6276893750015997</c:v>
                </c:pt>
                <c:pt idx="28159">
                  <c:v>5.6280762500000003</c:v>
                </c:pt>
                <c:pt idx="28160">
                  <c:v>5.6283968750015996</c:v>
                </c:pt>
                <c:pt idx="28161">
                  <c:v>5.6279731250016001</c:v>
                </c:pt>
                <c:pt idx="28162">
                  <c:v>5.6275468750015998</c:v>
                </c:pt>
                <c:pt idx="28163">
                  <c:v>5.6268700000000003</c:v>
                </c:pt>
                <c:pt idx="28164">
                  <c:v>5.62641875</c:v>
                </c:pt>
                <c:pt idx="28165">
                  <c:v>5.6259343750015995</c:v>
                </c:pt>
                <c:pt idx="28166">
                  <c:v>5.6253931250016</c:v>
                </c:pt>
                <c:pt idx="28167">
                  <c:v>5.6248818750015994</c:v>
                </c:pt>
                <c:pt idx="28168">
                  <c:v>5.6243375000000002</c:v>
                </c:pt>
                <c:pt idx="28169">
                  <c:v>5.6238106250015996</c:v>
                </c:pt>
                <c:pt idx="28170">
                  <c:v>5.6232556250016001</c:v>
                </c:pt>
                <c:pt idx="28171">
                  <c:v>5.6227937499999996</c:v>
                </c:pt>
                <c:pt idx="28172">
                  <c:v>5.6223993750016001</c:v>
                </c:pt>
                <c:pt idx="28173">
                  <c:v>5.6219881250016002</c:v>
                </c:pt>
                <c:pt idx="28174">
                  <c:v>5.6214106250015998</c:v>
                </c:pt>
                <c:pt idx="28175">
                  <c:v>5.6210806250015999</c:v>
                </c:pt>
                <c:pt idx="28176">
                  <c:v>5.6207087500000004</c:v>
                </c:pt>
                <c:pt idx="28177">
                  <c:v>5.6203218750015997</c:v>
                </c:pt>
                <c:pt idx="28178">
                  <c:v>5.6199831250015997</c:v>
                </c:pt>
                <c:pt idx="28179">
                  <c:v>5.6195543750015995</c:v>
                </c:pt>
                <c:pt idx="28180">
                  <c:v>5.6190912500000003</c:v>
                </c:pt>
                <c:pt idx="28181">
                  <c:v>5.6186425</c:v>
                </c:pt>
                <c:pt idx="28182">
                  <c:v>5.6182431250015998</c:v>
                </c:pt>
                <c:pt idx="28183">
                  <c:v>5.6178443750015994</c:v>
                </c:pt>
                <c:pt idx="28184">
                  <c:v>5.6178125000000003</c:v>
                </c:pt>
                <c:pt idx="28185">
                  <c:v>5.6181018750015994</c:v>
                </c:pt>
                <c:pt idx="28186">
                  <c:v>5.6177668750015997</c:v>
                </c:pt>
                <c:pt idx="28187">
                  <c:v>5.61724625</c:v>
                </c:pt>
                <c:pt idx="28188">
                  <c:v>5.6167612499999997</c:v>
                </c:pt>
                <c:pt idx="28189">
                  <c:v>5.6164137500000004</c:v>
                </c:pt>
                <c:pt idx="28190">
                  <c:v>5.6159868750015995</c:v>
                </c:pt>
                <c:pt idx="28191">
                  <c:v>5.6156631250015998</c:v>
                </c:pt>
                <c:pt idx="28192">
                  <c:v>5.6153237499999999</c:v>
                </c:pt>
                <c:pt idx="28193">
                  <c:v>5.6154299999999999</c:v>
                </c:pt>
                <c:pt idx="28194">
                  <c:v>5.6158293750016002</c:v>
                </c:pt>
                <c:pt idx="28195">
                  <c:v>5.6162900000000002</c:v>
                </c:pt>
                <c:pt idx="28196">
                  <c:v>5.6166106250015995</c:v>
                </c:pt>
                <c:pt idx="28197">
                  <c:v>5.6170931250015999</c:v>
                </c:pt>
                <c:pt idx="28198">
                  <c:v>5.6174406250016</c:v>
                </c:pt>
                <c:pt idx="28199">
                  <c:v>5.6174543750015999</c:v>
                </c:pt>
                <c:pt idx="28200">
                  <c:v>5.61778625</c:v>
                </c:pt>
                <c:pt idx="28201">
                  <c:v>5.6181381250015994</c:v>
                </c:pt>
                <c:pt idx="28202">
                  <c:v>5.6184981250016</c:v>
                </c:pt>
                <c:pt idx="28203">
                  <c:v>5.6189187499999997</c:v>
                </c:pt>
                <c:pt idx="28204">
                  <c:v>5.6192493750015995</c:v>
                </c:pt>
                <c:pt idx="28205">
                  <c:v>5.6195718750015997</c:v>
                </c:pt>
                <c:pt idx="28206">
                  <c:v>5.6199443750015998</c:v>
                </c:pt>
                <c:pt idx="28207">
                  <c:v>5.6203874999999996</c:v>
                </c:pt>
                <c:pt idx="28208">
                  <c:v>5.6208043750016001</c:v>
                </c:pt>
                <c:pt idx="28209">
                  <c:v>5.6211756250015998</c:v>
                </c:pt>
                <c:pt idx="28210">
                  <c:v>5.6215362500000001</c:v>
                </c:pt>
                <c:pt idx="28211">
                  <c:v>5.6219443750015996</c:v>
                </c:pt>
                <c:pt idx="28212">
                  <c:v>5.6222756250015999</c:v>
                </c:pt>
                <c:pt idx="28213">
                  <c:v>5.6219737500000004</c:v>
                </c:pt>
                <c:pt idx="28214">
                  <c:v>5.6216456250015998</c:v>
                </c:pt>
                <c:pt idx="28215">
                  <c:v>5.6215581250015996</c:v>
                </c:pt>
                <c:pt idx="28216">
                  <c:v>5.6210556250015999</c:v>
                </c:pt>
                <c:pt idx="28217">
                  <c:v>5.6205662500000004</c:v>
                </c:pt>
                <c:pt idx="28218">
                  <c:v>5.6199824999999999</c:v>
                </c:pt>
                <c:pt idx="28219">
                  <c:v>5.6193274999999998</c:v>
                </c:pt>
                <c:pt idx="28220">
                  <c:v>5.6187281250016001</c:v>
                </c:pt>
                <c:pt idx="28221">
                  <c:v>5.6182643750015995</c:v>
                </c:pt>
                <c:pt idx="28222">
                  <c:v>5.6177824999999997</c:v>
                </c:pt>
                <c:pt idx="28223">
                  <c:v>5.6173875000000004</c:v>
                </c:pt>
                <c:pt idx="28224">
                  <c:v>5.6169831250015996</c:v>
                </c:pt>
                <c:pt idx="28225">
                  <c:v>5.6166499999999999</c:v>
                </c:pt>
                <c:pt idx="28226">
                  <c:v>5.6162787500000002</c:v>
                </c:pt>
                <c:pt idx="28227">
                  <c:v>5.6159118750015997</c:v>
                </c:pt>
                <c:pt idx="28228">
                  <c:v>5.6154493750015995</c:v>
                </c:pt>
                <c:pt idx="28229">
                  <c:v>5.6150874999999996</c:v>
                </c:pt>
                <c:pt idx="28230">
                  <c:v>5.6146612500000002</c:v>
                </c:pt>
                <c:pt idx="28231">
                  <c:v>5.6142756250015999</c:v>
                </c:pt>
                <c:pt idx="28232">
                  <c:v>5.6137918750016</c:v>
                </c:pt>
                <c:pt idx="28233">
                  <c:v>5.6134006250016002</c:v>
                </c:pt>
                <c:pt idx="28234">
                  <c:v>5.6129474999999998</c:v>
                </c:pt>
                <c:pt idx="28235">
                  <c:v>5.6125112499999998</c:v>
                </c:pt>
                <c:pt idx="28236">
                  <c:v>5.6120262500000004</c:v>
                </c:pt>
                <c:pt idx="28237">
                  <c:v>5.6117049999999997</c:v>
                </c:pt>
                <c:pt idx="28238">
                  <c:v>5.6117893750015995</c:v>
                </c:pt>
                <c:pt idx="28239">
                  <c:v>5.6122275000000004</c:v>
                </c:pt>
                <c:pt idx="28240">
                  <c:v>5.6126250000000004</c:v>
                </c:pt>
                <c:pt idx="28241">
                  <c:v>5.6131574999999998</c:v>
                </c:pt>
                <c:pt idx="28242">
                  <c:v>5.6136100000000004</c:v>
                </c:pt>
                <c:pt idx="28243">
                  <c:v>5.6139787500000002</c:v>
                </c:pt>
                <c:pt idx="28244">
                  <c:v>5.6143462499999996</c:v>
                </c:pt>
                <c:pt idx="28245">
                  <c:v>5.6147468750015994</c:v>
                </c:pt>
                <c:pt idx="28246">
                  <c:v>5.6151125000000004</c:v>
                </c:pt>
                <c:pt idx="28247">
                  <c:v>5.6154487499999997</c:v>
                </c:pt>
                <c:pt idx="28248">
                  <c:v>5.6157868750016</c:v>
                </c:pt>
                <c:pt idx="28249">
                  <c:v>5.6161937499999999</c:v>
                </c:pt>
                <c:pt idx="28250">
                  <c:v>5.6165706250016001</c:v>
                </c:pt>
                <c:pt idx="28251">
                  <c:v>5.6166481250015998</c:v>
                </c:pt>
                <c:pt idx="28252">
                  <c:v>5.6163987500000001</c:v>
                </c:pt>
                <c:pt idx="28253">
                  <c:v>5.6160168750016002</c:v>
                </c:pt>
                <c:pt idx="28254">
                  <c:v>5.6162237499999996</c:v>
                </c:pt>
                <c:pt idx="28255">
                  <c:v>5.6159006250015997</c:v>
                </c:pt>
                <c:pt idx="28256">
                  <c:v>5.6154812500000002</c:v>
                </c:pt>
                <c:pt idx="28257">
                  <c:v>5.6150768750015994</c:v>
                </c:pt>
                <c:pt idx="28258">
                  <c:v>5.6146118750016001</c:v>
                </c:pt>
                <c:pt idx="28259">
                  <c:v>5.6140512500000002</c:v>
                </c:pt>
                <c:pt idx="28260">
                  <c:v>5.6134368750016002</c:v>
                </c:pt>
                <c:pt idx="28261">
                  <c:v>5.6129743750015999</c:v>
                </c:pt>
                <c:pt idx="28262">
                  <c:v>5.6125837499999998</c:v>
                </c:pt>
                <c:pt idx="28263">
                  <c:v>5.6122318750015996</c:v>
                </c:pt>
                <c:pt idx="28264">
                  <c:v>5.6125262500000002</c:v>
                </c:pt>
                <c:pt idx="28265">
                  <c:v>5.6129612499999997</c:v>
                </c:pt>
                <c:pt idx="28266">
                  <c:v>5.6132856250016001</c:v>
                </c:pt>
                <c:pt idx="28267">
                  <c:v>5.6129281250015994</c:v>
                </c:pt>
                <c:pt idx="28268">
                  <c:v>5.6125699999999998</c:v>
                </c:pt>
                <c:pt idx="28269">
                  <c:v>5.6121981250015995</c:v>
                </c:pt>
                <c:pt idx="28270">
                  <c:v>5.6116706250016</c:v>
                </c:pt>
                <c:pt idx="28271">
                  <c:v>5.6119331250015998</c:v>
                </c:pt>
                <c:pt idx="28272">
                  <c:v>5.6123118750016001</c:v>
                </c:pt>
                <c:pt idx="28273">
                  <c:v>5.6127200000000004</c:v>
                </c:pt>
                <c:pt idx="28274">
                  <c:v>5.6130800000000001</c:v>
                </c:pt>
                <c:pt idx="28275">
                  <c:v>5.6135287500000004</c:v>
                </c:pt>
                <c:pt idx="28276">
                  <c:v>5.6139187499999998</c:v>
                </c:pt>
                <c:pt idx="28277">
                  <c:v>5.6142568750016002</c:v>
                </c:pt>
                <c:pt idx="28278">
                  <c:v>5.6146368750016</c:v>
                </c:pt>
                <c:pt idx="28279">
                  <c:v>5.6151362499999999</c:v>
                </c:pt>
                <c:pt idx="28280">
                  <c:v>5.6155099999999996</c:v>
                </c:pt>
                <c:pt idx="28281">
                  <c:v>5.6159999999999997</c:v>
                </c:pt>
                <c:pt idx="28282">
                  <c:v>5.6163449999999999</c:v>
                </c:pt>
                <c:pt idx="28283">
                  <c:v>5.6163768750015999</c:v>
                </c:pt>
                <c:pt idx="28284">
                  <c:v>5.6168550000000002</c:v>
                </c:pt>
                <c:pt idx="28285">
                  <c:v>5.6172168750016001</c:v>
                </c:pt>
                <c:pt idx="28286">
                  <c:v>5.6167100000000003</c:v>
                </c:pt>
                <c:pt idx="28287">
                  <c:v>5.6160443750016</c:v>
                </c:pt>
                <c:pt idx="28288">
                  <c:v>5.6155625000000002</c:v>
                </c:pt>
                <c:pt idx="28289">
                  <c:v>5.6149725000000004</c:v>
                </c:pt>
                <c:pt idx="28290">
                  <c:v>5.6144106250016002</c:v>
                </c:pt>
                <c:pt idx="28291">
                  <c:v>5.6137868750016002</c:v>
                </c:pt>
                <c:pt idx="28292">
                  <c:v>5.6131849999999996</c:v>
                </c:pt>
                <c:pt idx="28293">
                  <c:v>5.6125600000000002</c:v>
                </c:pt>
                <c:pt idx="28294">
                  <c:v>5.6118918750016</c:v>
                </c:pt>
                <c:pt idx="28295">
                  <c:v>5.6111556250015999</c:v>
                </c:pt>
                <c:pt idx="28296">
                  <c:v>5.6104581250015997</c:v>
                </c:pt>
                <c:pt idx="28297">
                  <c:v>5.6097731250015999</c:v>
                </c:pt>
                <c:pt idx="28298">
                  <c:v>5.6091049999999996</c:v>
                </c:pt>
                <c:pt idx="28299">
                  <c:v>5.6084262499999999</c:v>
                </c:pt>
                <c:pt idx="28300">
                  <c:v>5.6077899999999996</c:v>
                </c:pt>
                <c:pt idx="28301">
                  <c:v>5.6071668750015995</c:v>
                </c:pt>
                <c:pt idx="28302">
                  <c:v>5.6065399999999999</c:v>
                </c:pt>
                <c:pt idx="28303">
                  <c:v>5.6059099999999997</c:v>
                </c:pt>
                <c:pt idx="28304">
                  <c:v>5.6053318750015997</c:v>
                </c:pt>
                <c:pt idx="28305">
                  <c:v>5.6048681250015999</c:v>
                </c:pt>
                <c:pt idx="28306">
                  <c:v>5.6043099999999999</c:v>
                </c:pt>
                <c:pt idx="28307">
                  <c:v>5.6038750000000004</c:v>
                </c:pt>
                <c:pt idx="28308">
                  <c:v>5.6034587499999997</c:v>
                </c:pt>
                <c:pt idx="28309">
                  <c:v>5.6028862500000001</c:v>
                </c:pt>
                <c:pt idx="28310">
                  <c:v>5.6023300000000003</c:v>
                </c:pt>
                <c:pt idx="28311">
                  <c:v>5.6019362499999996</c:v>
                </c:pt>
                <c:pt idx="28312">
                  <c:v>5.6015756250016002</c:v>
                </c:pt>
                <c:pt idx="28313">
                  <c:v>5.6019343750015995</c:v>
                </c:pt>
                <c:pt idx="28314">
                  <c:v>5.60230125</c:v>
                </c:pt>
                <c:pt idx="28315">
                  <c:v>5.6026212500000003</c:v>
                </c:pt>
                <c:pt idx="28316">
                  <c:v>5.6029893750015995</c:v>
                </c:pt>
                <c:pt idx="28317">
                  <c:v>5.6033531250015995</c:v>
                </c:pt>
                <c:pt idx="28318">
                  <c:v>5.6038587499999997</c:v>
                </c:pt>
                <c:pt idx="28319">
                  <c:v>5.6043624999999997</c:v>
                </c:pt>
                <c:pt idx="28320">
                  <c:v>5.6047156250015995</c:v>
                </c:pt>
                <c:pt idx="28321">
                  <c:v>5.6051212499999998</c:v>
                </c:pt>
                <c:pt idx="28322">
                  <c:v>5.6055237499999997</c:v>
                </c:pt>
                <c:pt idx="28323">
                  <c:v>5.6058743750015996</c:v>
                </c:pt>
                <c:pt idx="28324">
                  <c:v>5.6062399999999997</c:v>
                </c:pt>
                <c:pt idx="28325">
                  <c:v>5.6066506250015999</c:v>
                </c:pt>
                <c:pt idx="28326">
                  <c:v>5.6070081250015997</c:v>
                </c:pt>
                <c:pt idx="28327">
                  <c:v>5.6074768750016002</c:v>
                </c:pt>
                <c:pt idx="28328">
                  <c:v>5.6078637499999999</c:v>
                </c:pt>
                <c:pt idx="28329">
                  <c:v>5.6083524999999996</c:v>
                </c:pt>
                <c:pt idx="28330">
                  <c:v>5.6087231250015996</c:v>
                </c:pt>
                <c:pt idx="28331">
                  <c:v>5.6090606250016002</c:v>
                </c:pt>
                <c:pt idx="28332">
                  <c:v>5.6094256250015997</c:v>
                </c:pt>
                <c:pt idx="28333">
                  <c:v>5.6097812500000002</c:v>
                </c:pt>
                <c:pt idx="28334">
                  <c:v>5.6102600000000002</c:v>
                </c:pt>
                <c:pt idx="28335">
                  <c:v>5.6105906250016</c:v>
                </c:pt>
                <c:pt idx="28336">
                  <c:v>5.6107093750015995</c:v>
                </c:pt>
                <c:pt idx="28337">
                  <c:v>5.6103143750015994</c:v>
                </c:pt>
                <c:pt idx="28338">
                  <c:v>5.6099431250015996</c:v>
                </c:pt>
                <c:pt idx="28339">
                  <c:v>5.6094768750016</c:v>
                </c:pt>
                <c:pt idx="28340">
                  <c:v>5.6091006250015996</c:v>
                </c:pt>
                <c:pt idx="28341">
                  <c:v>5.6087362499999998</c:v>
                </c:pt>
                <c:pt idx="28342">
                  <c:v>5.6083831250016001</c:v>
                </c:pt>
                <c:pt idx="28343">
                  <c:v>5.6079606250016001</c:v>
                </c:pt>
                <c:pt idx="28344">
                  <c:v>5.6073456250015994</c:v>
                </c:pt>
                <c:pt idx="28345">
                  <c:v>5.6069731250016002</c:v>
                </c:pt>
                <c:pt idx="28346">
                  <c:v>5.6064850000000002</c:v>
                </c:pt>
                <c:pt idx="28347">
                  <c:v>5.6060581250016002</c:v>
                </c:pt>
                <c:pt idx="28348">
                  <c:v>5.6055093750016001</c:v>
                </c:pt>
                <c:pt idx="28349">
                  <c:v>5.6049737500000001</c:v>
                </c:pt>
                <c:pt idx="28350">
                  <c:v>5.60445875</c:v>
                </c:pt>
                <c:pt idx="28351">
                  <c:v>5.6039250000000003</c:v>
                </c:pt>
                <c:pt idx="28352">
                  <c:v>5.6034575000000002</c:v>
                </c:pt>
                <c:pt idx="28353">
                  <c:v>5.6029931250015999</c:v>
                </c:pt>
                <c:pt idx="28354">
                  <c:v>5.6026218750016001</c:v>
                </c:pt>
                <c:pt idx="28355">
                  <c:v>5.6022425</c:v>
                </c:pt>
                <c:pt idx="28356">
                  <c:v>5.6017018750015994</c:v>
                </c:pt>
                <c:pt idx="28357">
                  <c:v>5.6013025000000001</c:v>
                </c:pt>
                <c:pt idx="28358">
                  <c:v>5.6009425000000004</c:v>
                </c:pt>
                <c:pt idx="28359">
                  <c:v>5.6011118750015996</c:v>
                </c:pt>
                <c:pt idx="28360">
                  <c:v>5.6014825000000004</c:v>
                </c:pt>
                <c:pt idx="28361">
                  <c:v>5.6018156250016</c:v>
                </c:pt>
                <c:pt idx="28362">
                  <c:v>5.6023287499999999</c:v>
                </c:pt>
                <c:pt idx="28363">
                  <c:v>5.6026981250015995</c:v>
                </c:pt>
                <c:pt idx="28364">
                  <c:v>5.6031131250015997</c:v>
                </c:pt>
                <c:pt idx="28365">
                  <c:v>5.6035312499999996</c:v>
                </c:pt>
                <c:pt idx="28366">
                  <c:v>5.6038956250015994</c:v>
                </c:pt>
                <c:pt idx="28367">
                  <c:v>5.6042981250016002</c:v>
                </c:pt>
                <c:pt idx="28368">
                  <c:v>5.6046737499999999</c:v>
                </c:pt>
                <c:pt idx="28369">
                  <c:v>5.6050649999999997</c:v>
                </c:pt>
                <c:pt idx="28370">
                  <c:v>5.6055006250016</c:v>
                </c:pt>
                <c:pt idx="28371">
                  <c:v>5.6058381250015996</c:v>
                </c:pt>
                <c:pt idx="28372">
                  <c:v>5.6062537499999996</c:v>
                </c:pt>
                <c:pt idx="28373">
                  <c:v>5.6067556250015995</c:v>
                </c:pt>
                <c:pt idx="28374">
                  <c:v>5.6071543750016</c:v>
                </c:pt>
                <c:pt idx="28375">
                  <c:v>5.6075587499999999</c:v>
                </c:pt>
                <c:pt idx="28376">
                  <c:v>5.6080093750015996</c:v>
                </c:pt>
                <c:pt idx="28377">
                  <c:v>5.6083543750015998</c:v>
                </c:pt>
                <c:pt idx="28378">
                  <c:v>5.6086824999999996</c:v>
                </c:pt>
                <c:pt idx="28379">
                  <c:v>5.6090200000000001</c:v>
                </c:pt>
                <c:pt idx="28380">
                  <c:v>5.6091087499999999</c:v>
                </c:pt>
                <c:pt idx="28381">
                  <c:v>5.6087868750015994</c:v>
                </c:pt>
                <c:pt idx="28382">
                  <c:v>5.6083187499999996</c:v>
                </c:pt>
                <c:pt idx="28383">
                  <c:v>5.6079568750015998</c:v>
                </c:pt>
                <c:pt idx="28384">
                  <c:v>5.6074362500000001</c:v>
                </c:pt>
                <c:pt idx="28385">
                  <c:v>5.6070693750015996</c:v>
                </c:pt>
                <c:pt idx="28386">
                  <c:v>5.6072862499999996</c:v>
                </c:pt>
                <c:pt idx="28387">
                  <c:v>5.6069387500000003</c:v>
                </c:pt>
                <c:pt idx="28388">
                  <c:v>5.6065218750015999</c:v>
                </c:pt>
                <c:pt idx="28389">
                  <c:v>5.6061543750015996</c:v>
                </c:pt>
                <c:pt idx="28390">
                  <c:v>5.6057293750015997</c:v>
                </c:pt>
                <c:pt idx="28391">
                  <c:v>5.6052999999999997</c:v>
                </c:pt>
                <c:pt idx="28392">
                  <c:v>5.6048987500000003</c:v>
                </c:pt>
                <c:pt idx="28393">
                  <c:v>5.6042343750015995</c:v>
                </c:pt>
                <c:pt idx="28394">
                  <c:v>5.6037862499999997</c:v>
                </c:pt>
                <c:pt idx="28395">
                  <c:v>5.6033106250015994</c:v>
                </c:pt>
                <c:pt idx="28396">
                  <c:v>5.6028037499999996</c:v>
                </c:pt>
                <c:pt idx="28397">
                  <c:v>5.60227875</c:v>
                </c:pt>
                <c:pt idx="28398">
                  <c:v>5.6015981250015994</c:v>
                </c:pt>
                <c:pt idx="28399">
                  <c:v>5.6010493750016002</c:v>
                </c:pt>
                <c:pt idx="28400">
                  <c:v>5.6005549999999999</c:v>
                </c:pt>
                <c:pt idx="28401">
                  <c:v>5.6000975000000004</c:v>
                </c:pt>
                <c:pt idx="28402">
                  <c:v>5.5997318750015994</c:v>
                </c:pt>
                <c:pt idx="28403">
                  <c:v>5.5993743750015996</c:v>
                </c:pt>
                <c:pt idx="28404">
                  <c:v>5.5988068750015998</c:v>
                </c:pt>
                <c:pt idx="28405">
                  <c:v>5.5982287499999996</c:v>
                </c:pt>
                <c:pt idx="28406">
                  <c:v>5.5977525000000004</c:v>
                </c:pt>
                <c:pt idx="28407">
                  <c:v>5.5971993750015994</c:v>
                </c:pt>
                <c:pt idx="28408">
                  <c:v>5.5966674999999997</c:v>
                </c:pt>
                <c:pt idx="28409">
                  <c:v>5.5963131250015996</c:v>
                </c:pt>
                <c:pt idx="28410">
                  <c:v>5.5959168750016</c:v>
                </c:pt>
                <c:pt idx="28411">
                  <c:v>5.5955462499999999</c:v>
                </c:pt>
                <c:pt idx="28412">
                  <c:v>5.5951899999999997</c:v>
                </c:pt>
                <c:pt idx="28413">
                  <c:v>5.5951518750015996</c:v>
                </c:pt>
                <c:pt idx="28414">
                  <c:v>5.5955374999999998</c:v>
                </c:pt>
                <c:pt idx="28415">
                  <c:v>5.5959300000000001</c:v>
                </c:pt>
                <c:pt idx="28416">
                  <c:v>5.5963843750016</c:v>
                </c:pt>
                <c:pt idx="28417">
                  <c:v>5.59676375</c:v>
                </c:pt>
                <c:pt idx="28418">
                  <c:v>5.5972212499999996</c:v>
                </c:pt>
                <c:pt idx="28419">
                  <c:v>5.5976531250015995</c:v>
                </c:pt>
                <c:pt idx="28420">
                  <c:v>5.5981531250016001</c:v>
                </c:pt>
                <c:pt idx="28421">
                  <c:v>5.5986075</c:v>
                </c:pt>
                <c:pt idx="28422">
                  <c:v>5.5989906250015995</c:v>
                </c:pt>
                <c:pt idx="28423">
                  <c:v>5.5993787499999996</c:v>
                </c:pt>
                <c:pt idx="28424">
                  <c:v>5.5997956250016001</c:v>
                </c:pt>
                <c:pt idx="28425">
                  <c:v>5.6001837500000002</c:v>
                </c:pt>
                <c:pt idx="28426">
                  <c:v>5.6005268750015995</c:v>
                </c:pt>
                <c:pt idx="28427">
                  <c:v>5.6009687499999998</c:v>
                </c:pt>
                <c:pt idx="28428">
                  <c:v>5.6013768750016002</c:v>
                </c:pt>
                <c:pt idx="28429">
                  <c:v>5.6017718750015995</c:v>
                </c:pt>
                <c:pt idx="28430">
                  <c:v>5.6021706250015999</c:v>
                </c:pt>
                <c:pt idx="28431">
                  <c:v>5.6025462499999996</c:v>
                </c:pt>
                <c:pt idx="28432">
                  <c:v>5.6029125000000004</c:v>
                </c:pt>
                <c:pt idx="28433">
                  <c:v>5.6032781250015997</c:v>
                </c:pt>
                <c:pt idx="28434">
                  <c:v>5.6037024999999998</c:v>
                </c:pt>
                <c:pt idx="28435">
                  <c:v>5.6041012500000003</c:v>
                </c:pt>
                <c:pt idx="28436">
                  <c:v>5.6044381250016002</c:v>
                </c:pt>
                <c:pt idx="28437">
                  <c:v>5.6048187499999997</c:v>
                </c:pt>
                <c:pt idx="28438">
                  <c:v>5.6051556250015997</c:v>
                </c:pt>
                <c:pt idx="28439">
                  <c:v>5.6052318750015999</c:v>
                </c:pt>
                <c:pt idx="28440">
                  <c:v>5.6047975000000001</c:v>
                </c:pt>
                <c:pt idx="28441">
                  <c:v>5.6041587499999999</c:v>
                </c:pt>
                <c:pt idx="28442">
                  <c:v>5.6037831250016001</c:v>
                </c:pt>
                <c:pt idx="28443">
                  <c:v>5.6033587499999999</c:v>
                </c:pt>
                <c:pt idx="28444">
                  <c:v>5.6028650000000004</c:v>
                </c:pt>
                <c:pt idx="28445">
                  <c:v>5.6024331250015997</c:v>
                </c:pt>
                <c:pt idx="28446">
                  <c:v>5.6019724999999996</c:v>
                </c:pt>
                <c:pt idx="28447">
                  <c:v>5.6015668750016001</c:v>
                </c:pt>
                <c:pt idx="28448">
                  <c:v>5.6011606250015999</c:v>
                </c:pt>
                <c:pt idx="28449">
                  <c:v>5.6007356250016</c:v>
                </c:pt>
                <c:pt idx="28450">
                  <c:v>5.6003681250015998</c:v>
                </c:pt>
                <c:pt idx="28451">
                  <c:v>5.5999274999999997</c:v>
                </c:pt>
                <c:pt idx="28452">
                  <c:v>5.5995274999999998</c:v>
                </c:pt>
                <c:pt idx="28453">
                  <c:v>5.5991018750016002</c:v>
                </c:pt>
                <c:pt idx="28454">
                  <c:v>5.5987006250015998</c:v>
                </c:pt>
                <c:pt idx="28455">
                  <c:v>5.5983643750015997</c:v>
                </c:pt>
                <c:pt idx="28456">
                  <c:v>5.5979850000000004</c:v>
                </c:pt>
                <c:pt idx="28457">
                  <c:v>5.5976074999999996</c:v>
                </c:pt>
                <c:pt idx="28458">
                  <c:v>5.5972156250016001</c:v>
                </c:pt>
                <c:pt idx="28459">
                  <c:v>5.5966762499999998</c:v>
                </c:pt>
                <c:pt idx="28460">
                  <c:v>5.5963231250016001</c:v>
                </c:pt>
                <c:pt idx="28461">
                  <c:v>5.5959143750016</c:v>
                </c:pt>
                <c:pt idx="28462">
                  <c:v>5.5953806250015994</c:v>
                </c:pt>
                <c:pt idx="28463">
                  <c:v>5.5948043750015994</c:v>
                </c:pt>
                <c:pt idx="28464">
                  <c:v>5.5942331250016002</c:v>
                </c:pt>
                <c:pt idx="28465">
                  <c:v>5.5936268750015996</c:v>
                </c:pt>
                <c:pt idx="28466">
                  <c:v>5.5930756250015996</c:v>
                </c:pt>
                <c:pt idx="28467">
                  <c:v>5.5926400000000003</c:v>
                </c:pt>
                <c:pt idx="28468">
                  <c:v>5.5922606250015994</c:v>
                </c:pt>
                <c:pt idx="28469">
                  <c:v>5.5918656250016001</c:v>
                </c:pt>
                <c:pt idx="28470">
                  <c:v>5.5915356250016002</c:v>
                </c:pt>
                <c:pt idx="28471">
                  <c:v>5.5910893750015997</c:v>
                </c:pt>
                <c:pt idx="28472">
                  <c:v>5.5910843750015999</c:v>
                </c:pt>
                <c:pt idx="28473">
                  <c:v>5.5915225</c:v>
                </c:pt>
                <c:pt idx="28474">
                  <c:v>5.5918756250015997</c:v>
                </c:pt>
                <c:pt idx="28475">
                  <c:v>5.5922943750015994</c:v>
                </c:pt>
                <c:pt idx="28476">
                  <c:v>5.5926256250015998</c:v>
                </c:pt>
                <c:pt idx="28477">
                  <c:v>5.5930968750016001</c:v>
                </c:pt>
                <c:pt idx="28478">
                  <c:v>5.5934556250015994</c:v>
                </c:pt>
                <c:pt idx="28479">
                  <c:v>5.59390375</c:v>
                </c:pt>
                <c:pt idx="28480">
                  <c:v>5.5942362499999998</c:v>
                </c:pt>
                <c:pt idx="28481">
                  <c:v>5.5945637499999998</c:v>
                </c:pt>
                <c:pt idx="28482">
                  <c:v>5.5949249999999999</c:v>
                </c:pt>
                <c:pt idx="28483">
                  <c:v>5.5953781250015995</c:v>
                </c:pt>
                <c:pt idx="28484">
                  <c:v>5.5958056250016002</c:v>
                </c:pt>
                <c:pt idx="28485">
                  <c:v>5.5962668750016</c:v>
                </c:pt>
                <c:pt idx="28486">
                  <c:v>5.5967374999999997</c:v>
                </c:pt>
                <c:pt idx="28487">
                  <c:v>5.5971068750016002</c:v>
                </c:pt>
                <c:pt idx="28488">
                  <c:v>5.5974881250015995</c:v>
                </c:pt>
                <c:pt idx="28489">
                  <c:v>5.5970943750015998</c:v>
                </c:pt>
                <c:pt idx="28490">
                  <c:v>5.5967743750015995</c:v>
                </c:pt>
                <c:pt idx="28491">
                  <c:v>5.5970762499999998</c:v>
                </c:pt>
                <c:pt idx="28492">
                  <c:v>5.5973362499999997</c:v>
                </c:pt>
                <c:pt idx="28493">
                  <c:v>5.5977093750015996</c:v>
                </c:pt>
                <c:pt idx="28494">
                  <c:v>5.5980981250015995</c:v>
                </c:pt>
                <c:pt idx="28495">
                  <c:v>5.5984356250016001</c:v>
                </c:pt>
                <c:pt idx="28496">
                  <c:v>5.5980643750015995</c:v>
                </c:pt>
                <c:pt idx="28497">
                  <c:v>5.5981018750015998</c:v>
                </c:pt>
                <c:pt idx="28498">
                  <c:v>5.5985449999999997</c:v>
                </c:pt>
                <c:pt idx="28499">
                  <c:v>5.5989050000000002</c:v>
                </c:pt>
                <c:pt idx="28500">
                  <c:v>5.5992825000000002</c:v>
                </c:pt>
                <c:pt idx="28501">
                  <c:v>5.5996081250016001</c:v>
                </c:pt>
                <c:pt idx="28502">
                  <c:v>5.5999387499999997</c:v>
                </c:pt>
                <c:pt idx="28503">
                  <c:v>5.6003474999999998</c:v>
                </c:pt>
                <c:pt idx="28504">
                  <c:v>5.6006906250016</c:v>
                </c:pt>
                <c:pt idx="28505">
                  <c:v>5.6003993750015999</c:v>
                </c:pt>
                <c:pt idx="28506">
                  <c:v>5.5999931250015997</c:v>
                </c:pt>
                <c:pt idx="28507">
                  <c:v>5.5995749999999997</c:v>
                </c:pt>
                <c:pt idx="28508">
                  <c:v>5.5991268750016001</c:v>
                </c:pt>
                <c:pt idx="28509">
                  <c:v>5.5985843750016002</c:v>
                </c:pt>
                <c:pt idx="28510">
                  <c:v>5.5981125</c:v>
                </c:pt>
                <c:pt idx="28511">
                  <c:v>5.59767875</c:v>
                </c:pt>
                <c:pt idx="28512">
                  <c:v>5.5972437499999996</c:v>
                </c:pt>
                <c:pt idx="28513">
                  <c:v>5.5968143750015997</c:v>
                </c:pt>
                <c:pt idx="28514">
                  <c:v>5.5964156250016002</c:v>
                </c:pt>
                <c:pt idx="28515">
                  <c:v>5.5960512500000004</c:v>
                </c:pt>
                <c:pt idx="28516">
                  <c:v>5.5956987500000004</c:v>
                </c:pt>
                <c:pt idx="28517">
                  <c:v>5.5952925000000002</c:v>
                </c:pt>
                <c:pt idx="28518">
                  <c:v>5.5949212499999996</c:v>
                </c:pt>
                <c:pt idx="28519">
                  <c:v>5.594525</c:v>
                </c:pt>
                <c:pt idx="28520">
                  <c:v>5.5940343750016002</c:v>
                </c:pt>
                <c:pt idx="28521">
                  <c:v>5.5934093750015998</c:v>
                </c:pt>
                <c:pt idx="28522">
                  <c:v>5.5927168750015994</c:v>
                </c:pt>
                <c:pt idx="28523">
                  <c:v>5.5920887500000003</c:v>
                </c:pt>
                <c:pt idx="28524">
                  <c:v>5.5915706250015997</c:v>
                </c:pt>
                <c:pt idx="28525">
                  <c:v>5.5912462500000002</c:v>
                </c:pt>
                <c:pt idx="28526">
                  <c:v>5.5910837500000001</c:v>
                </c:pt>
                <c:pt idx="28527">
                  <c:v>5.5907206250015999</c:v>
                </c:pt>
                <c:pt idx="28528">
                  <c:v>5.5903012500000004</c:v>
                </c:pt>
                <c:pt idx="28529">
                  <c:v>5.5906675000000003</c:v>
                </c:pt>
                <c:pt idx="28530">
                  <c:v>5.5910331250015997</c:v>
                </c:pt>
                <c:pt idx="28531">
                  <c:v>5.5913743750015996</c:v>
                </c:pt>
                <c:pt idx="28532">
                  <c:v>5.5917268750015996</c:v>
                </c:pt>
                <c:pt idx="28533">
                  <c:v>5.5920724999999996</c:v>
                </c:pt>
                <c:pt idx="28534">
                  <c:v>5.5924893750016</c:v>
                </c:pt>
                <c:pt idx="28535">
                  <c:v>5.5929874999999996</c:v>
                </c:pt>
                <c:pt idx="28536">
                  <c:v>5.5933524999999999</c:v>
                </c:pt>
                <c:pt idx="28537">
                  <c:v>5.5937043750016002</c:v>
                </c:pt>
                <c:pt idx="28538">
                  <c:v>5.5941318750016</c:v>
                </c:pt>
                <c:pt idx="28539">
                  <c:v>5.5945937499999996</c:v>
                </c:pt>
                <c:pt idx="28540">
                  <c:v>5.5950568750015996</c:v>
                </c:pt>
                <c:pt idx="28541">
                  <c:v>5.5954831250015999</c:v>
                </c:pt>
                <c:pt idx="28542">
                  <c:v>5.5958300000000003</c:v>
                </c:pt>
                <c:pt idx="28543">
                  <c:v>5.5961518750015999</c:v>
                </c:pt>
                <c:pt idx="28544">
                  <c:v>5.5965443750016002</c:v>
                </c:pt>
                <c:pt idx="28545">
                  <c:v>5.5968687499999996</c:v>
                </c:pt>
                <c:pt idx="28546">
                  <c:v>5.5971581250015996</c:v>
                </c:pt>
                <c:pt idx="28547">
                  <c:v>5.5970093750015995</c:v>
                </c:pt>
                <c:pt idx="28548">
                  <c:v>5.5965393750015995</c:v>
                </c:pt>
                <c:pt idx="28549">
                  <c:v>5.5961081250015994</c:v>
                </c:pt>
                <c:pt idx="28550">
                  <c:v>5.5957737500000002</c:v>
                </c:pt>
                <c:pt idx="28551">
                  <c:v>5.5953256250015997</c:v>
                </c:pt>
                <c:pt idx="28552">
                  <c:v>5.5947487499999999</c:v>
                </c:pt>
                <c:pt idx="28553">
                  <c:v>5.59416125</c:v>
                </c:pt>
                <c:pt idx="28554">
                  <c:v>5.5938037500000002</c:v>
                </c:pt>
                <c:pt idx="28555">
                  <c:v>5.5934237500000004</c:v>
                </c:pt>
                <c:pt idx="28556">
                  <c:v>5.5930993750016</c:v>
                </c:pt>
                <c:pt idx="28557">
                  <c:v>5.5927418750015994</c:v>
                </c:pt>
                <c:pt idx="28558">
                  <c:v>5.5924174999999998</c:v>
                </c:pt>
                <c:pt idx="28559">
                  <c:v>5.5918681250016</c:v>
                </c:pt>
                <c:pt idx="28560">
                  <c:v>5.5915468750016002</c:v>
                </c:pt>
                <c:pt idx="28561">
                  <c:v>5.5911931250015998</c:v>
                </c:pt>
                <c:pt idx="28562">
                  <c:v>5.5908218750016001</c:v>
                </c:pt>
                <c:pt idx="28563">
                  <c:v>5.5904543750015998</c:v>
                </c:pt>
                <c:pt idx="28564">
                  <c:v>5.5900387499999997</c:v>
                </c:pt>
                <c:pt idx="28565">
                  <c:v>5.5896875000000001</c:v>
                </c:pt>
                <c:pt idx="28566">
                  <c:v>5.5893375000000001</c:v>
                </c:pt>
                <c:pt idx="28567">
                  <c:v>5.5889118750015996</c:v>
                </c:pt>
                <c:pt idx="28568">
                  <c:v>5.5891074999999999</c:v>
                </c:pt>
                <c:pt idx="28569">
                  <c:v>5.5889600000000002</c:v>
                </c:pt>
                <c:pt idx="28570">
                  <c:v>5.5886593750015994</c:v>
                </c:pt>
                <c:pt idx="28571">
                  <c:v>5.5882368750015994</c:v>
                </c:pt>
                <c:pt idx="28572">
                  <c:v>5.5878924999999997</c:v>
                </c:pt>
                <c:pt idx="28573">
                  <c:v>5.5875325</c:v>
                </c:pt>
                <c:pt idx="28574">
                  <c:v>5.5870318750015997</c:v>
                </c:pt>
                <c:pt idx="28575">
                  <c:v>5.5867000000000004</c:v>
                </c:pt>
                <c:pt idx="28576">
                  <c:v>5.5862693750016001</c:v>
                </c:pt>
                <c:pt idx="28577">
                  <c:v>5.5858906250015998</c:v>
                </c:pt>
                <c:pt idx="28578">
                  <c:v>5.5854862499999998</c:v>
                </c:pt>
                <c:pt idx="28579">
                  <c:v>5.5850693750015994</c:v>
                </c:pt>
                <c:pt idx="28580">
                  <c:v>5.5845831250015996</c:v>
                </c:pt>
                <c:pt idx="28581">
                  <c:v>5.5841231250016001</c:v>
                </c:pt>
                <c:pt idx="28582">
                  <c:v>5.5837581250015997</c:v>
                </c:pt>
                <c:pt idx="28583">
                  <c:v>5.58334375</c:v>
                </c:pt>
                <c:pt idx="28584">
                  <c:v>5.5827806250015994</c:v>
                </c:pt>
                <c:pt idx="28585">
                  <c:v>5.5823274999999999</c:v>
                </c:pt>
                <c:pt idx="28586">
                  <c:v>5.5825581250015999</c:v>
                </c:pt>
                <c:pt idx="28587">
                  <c:v>5.5829437500000001</c:v>
                </c:pt>
                <c:pt idx="28588">
                  <c:v>5.5832968750015999</c:v>
                </c:pt>
                <c:pt idx="28589">
                  <c:v>5.5836762499999999</c:v>
                </c:pt>
                <c:pt idx="28590">
                  <c:v>5.5839962500000002</c:v>
                </c:pt>
                <c:pt idx="28591">
                  <c:v>5.5844056250016001</c:v>
                </c:pt>
                <c:pt idx="28592">
                  <c:v>5.5847462500000002</c:v>
                </c:pt>
                <c:pt idx="28593">
                  <c:v>5.58517375</c:v>
                </c:pt>
                <c:pt idx="28594">
                  <c:v>5.5856637500000001</c:v>
                </c:pt>
                <c:pt idx="28595">
                  <c:v>5.5861049999999999</c:v>
                </c:pt>
                <c:pt idx="28596">
                  <c:v>5.5864637500000001</c:v>
                </c:pt>
                <c:pt idx="28597">
                  <c:v>5.5868500000000001</c:v>
                </c:pt>
                <c:pt idx="28598">
                  <c:v>5.5872056250015998</c:v>
                </c:pt>
                <c:pt idx="28599">
                  <c:v>5.5875293750015995</c:v>
                </c:pt>
                <c:pt idx="28600">
                  <c:v>5.5878562499999997</c:v>
                </c:pt>
                <c:pt idx="28601">
                  <c:v>5.5882143750016002</c:v>
                </c:pt>
                <c:pt idx="28602">
                  <c:v>5.5885637499999996</c:v>
                </c:pt>
                <c:pt idx="28603">
                  <c:v>5.5889681250015997</c:v>
                </c:pt>
                <c:pt idx="28604">
                  <c:v>5.5893243750016</c:v>
                </c:pt>
                <c:pt idx="28605">
                  <c:v>5.5896812499999999</c:v>
                </c:pt>
                <c:pt idx="28606">
                  <c:v>5.5900293750015999</c:v>
                </c:pt>
                <c:pt idx="28607">
                  <c:v>5.5903787500000002</c:v>
                </c:pt>
                <c:pt idx="28608">
                  <c:v>5.5907568750015999</c:v>
                </c:pt>
                <c:pt idx="28609">
                  <c:v>5.591145</c:v>
                </c:pt>
                <c:pt idx="28610">
                  <c:v>5.5914543750016001</c:v>
                </c:pt>
                <c:pt idx="28611">
                  <c:v>5.5910181250016002</c:v>
                </c:pt>
                <c:pt idx="28612">
                  <c:v>5.5904868750015995</c:v>
                </c:pt>
                <c:pt idx="28613">
                  <c:v>5.5900762500000001</c:v>
                </c:pt>
                <c:pt idx="28614">
                  <c:v>5.5895631250015994</c:v>
                </c:pt>
                <c:pt idx="28615">
                  <c:v>5.5891062500000004</c:v>
                </c:pt>
                <c:pt idx="28616">
                  <c:v>5.58867125</c:v>
                </c:pt>
                <c:pt idx="28617">
                  <c:v>5.5882437500000002</c:v>
                </c:pt>
                <c:pt idx="28618">
                  <c:v>5.5878006250015995</c:v>
                </c:pt>
                <c:pt idx="28619">
                  <c:v>5.5874031250015994</c:v>
                </c:pt>
                <c:pt idx="28620">
                  <c:v>5.5870543750015997</c:v>
                </c:pt>
                <c:pt idx="28621">
                  <c:v>5.5866893750015993</c:v>
                </c:pt>
                <c:pt idx="28622">
                  <c:v>5.58688875</c:v>
                </c:pt>
                <c:pt idx="28623">
                  <c:v>5.587275</c:v>
                </c:pt>
                <c:pt idx="28624">
                  <c:v>5.5869312500000001</c:v>
                </c:pt>
                <c:pt idx="28625">
                  <c:v>5.5864031250016</c:v>
                </c:pt>
                <c:pt idx="28626">
                  <c:v>5.5858643750015995</c:v>
                </c:pt>
                <c:pt idx="28627">
                  <c:v>5.5853206250016001</c:v>
                </c:pt>
                <c:pt idx="28628">
                  <c:v>5.5849768750016002</c:v>
                </c:pt>
                <c:pt idx="28629">
                  <c:v>5.5846412499999998</c:v>
                </c:pt>
                <c:pt idx="28630">
                  <c:v>5.5841787500000004</c:v>
                </c:pt>
                <c:pt idx="28631">
                  <c:v>5.5837225000000004</c:v>
                </c:pt>
                <c:pt idx="28632">
                  <c:v>5.5832068750015997</c:v>
                </c:pt>
                <c:pt idx="28633">
                  <c:v>5.5826843750016</c:v>
                </c:pt>
                <c:pt idx="28634">
                  <c:v>5.5821375</c:v>
                </c:pt>
                <c:pt idx="28635">
                  <c:v>5.5817600000000001</c:v>
                </c:pt>
                <c:pt idx="28636">
                  <c:v>5.5813868750015994</c:v>
                </c:pt>
                <c:pt idx="28637">
                  <c:v>5.5814093750015994</c:v>
                </c:pt>
                <c:pt idx="28638">
                  <c:v>5.5818268750015996</c:v>
                </c:pt>
                <c:pt idx="28639">
                  <c:v>5.5823437499999997</c:v>
                </c:pt>
                <c:pt idx="28640">
                  <c:v>5.5826762499999996</c:v>
                </c:pt>
                <c:pt idx="28641">
                  <c:v>5.58315625</c:v>
                </c:pt>
                <c:pt idx="28642">
                  <c:v>5.5836212500000002</c:v>
                </c:pt>
                <c:pt idx="28643">
                  <c:v>5.5839581250016002</c:v>
                </c:pt>
                <c:pt idx="28644">
                  <c:v>5.5843825000000002</c:v>
                </c:pt>
                <c:pt idx="28645">
                  <c:v>5.5847706250015996</c:v>
                </c:pt>
                <c:pt idx="28646">
                  <c:v>5.5851806250016001</c:v>
                </c:pt>
                <c:pt idx="28647">
                  <c:v>5.5855556250016001</c:v>
                </c:pt>
                <c:pt idx="28648">
                  <c:v>5.5858999999999996</c:v>
                </c:pt>
                <c:pt idx="28649">
                  <c:v>5.5863087499999997</c:v>
                </c:pt>
                <c:pt idx="28650">
                  <c:v>5.5867149999999999</c:v>
                </c:pt>
                <c:pt idx="28651">
                  <c:v>5.58707625</c:v>
                </c:pt>
                <c:pt idx="28652">
                  <c:v>5.5874218750016</c:v>
                </c:pt>
                <c:pt idx="28653">
                  <c:v>5.5877643750015995</c:v>
                </c:pt>
                <c:pt idx="28654">
                  <c:v>5.5881618750015996</c:v>
                </c:pt>
                <c:pt idx="28655">
                  <c:v>5.5884875000000003</c:v>
                </c:pt>
                <c:pt idx="28656">
                  <c:v>5.5888074999999997</c:v>
                </c:pt>
                <c:pt idx="28657">
                  <c:v>5.5884662499999997</c:v>
                </c:pt>
                <c:pt idx="28658">
                  <c:v>5.5880668750015996</c:v>
                </c:pt>
                <c:pt idx="28659">
                  <c:v>5.5874718750015999</c:v>
                </c:pt>
                <c:pt idx="28660">
                  <c:v>5.5869568750015999</c:v>
                </c:pt>
                <c:pt idx="28661">
                  <c:v>5.5864912499999999</c:v>
                </c:pt>
                <c:pt idx="28662">
                  <c:v>5.5861568750016</c:v>
                </c:pt>
                <c:pt idx="28663">
                  <c:v>5.5857318750016001</c:v>
                </c:pt>
                <c:pt idx="28664">
                  <c:v>5.5852318750015995</c:v>
                </c:pt>
                <c:pt idx="28665">
                  <c:v>5.5847749999999996</c:v>
                </c:pt>
                <c:pt idx="28666">
                  <c:v>5.5842631250016002</c:v>
                </c:pt>
                <c:pt idx="28667">
                  <c:v>5.5837812500000004</c:v>
                </c:pt>
                <c:pt idx="28668">
                  <c:v>5.5833637500000002</c:v>
                </c:pt>
                <c:pt idx="28669">
                  <c:v>5.5829862500000003</c:v>
                </c:pt>
                <c:pt idx="28670">
                  <c:v>5.5826406250015994</c:v>
                </c:pt>
                <c:pt idx="28671">
                  <c:v>5.5822306250015998</c:v>
                </c:pt>
                <c:pt idx="28672">
                  <c:v>5.5816762500000001</c:v>
                </c:pt>
                <c:pt idx="28673">
                  <c:v>5.5811525</c:v>
                </c:pt>
                <c:pt idx="28674">
                  <c:v>5.5807624999999996</c:v>
                </c:pt>
                <c:pt idx="28675">
                  <c:v>5.5802587499999996</c:v>
                </c:pt>
                <c:pt idx="28676">
                  <c:v>5.5798449999999997</c:v>
                </c:pt>
                <c:pt idx="28677">
                  <c:v>5.57951</c:v>
                </c:pt>
                <c:pt idx="28678">
                  <c:v>5.5798449999999997</c:v>
                </c:pt>
                <c:pt idx="28679">
                  <c:v>5.5800087500000002</c:v>
                </c:pt>
                <c:pt idx="28680">
                  <c:v>5.5800681250016</c:v>
                </c:pt>
                <c:pt idx="28681">
                  <c:v>5.5796943750015995</c:v>
                </c:pt>
                <c:pt idx="28682">
                  <c:v>5.5793575000000004</c:v>
                </c:pt>
                <c:pt idx="28683">
                  <c:v>5.5789787500000001</c:v>
                </c:pt>
                <c:pt idx="28684">
                  <c:v>5.5786199999999999</c:v>
                </c:pt>
                <c:pt idx="28685">
                  <c:v>5.5789437499999996</c:v>
                </c:pt>
                <c:pt idx="28686">
                  <c:v>5.5793187499999997</c:v>
                </c:pt>
                <c:pt idx="28687">
                  <c:v>5.5796737500000004</c:v>
                </c:pt>
                <c:pt idx="28688">
                  <c:v>5.5800668750015996</c:v>
                </c:pt>
                <c:pt idx="28689">
                  <c:v>5.5805806250016001</c:v>
                </c:pt>
                <c:pt idx="28690">
                  <c:v>5.5809537499999999</c:v>
                </c:pt>
                <c:pt idx="28691">
                  <c:v>5.58130375</c:v>
                </c:pt>
                <c:pt idx="28692">
                  <c:v>5.5816600000000003</c:v>
                </c:pt>
                <c:pt idx="28693">
                  <c:v>5.5820912500000004</c:v>
                </c:pt>
                <c:pt idx="28694">
                  <c:v>5.5825500000000003</c:v>
                </c:pt>
                <c:pt idx="28695">
                  <c:v>5.5831168750015996</c:v>
                </c:pt>
                <c:pt idx="28696">
                  <c:v>5.5835606250016001</c:v>
                </c:pt>
                <c:pt idx="28697">
                  <c:v>5.5833775000000001</c:v>
                </c:pt>
                <c:pt idx="28698">
                  <c:v>5.5829899999999997</c:v>
                </c:pt>
                <c:pt idx="28699">
                  <c:v>5.5824637499999996</c:v>
                </c:pt>
                <c:pt idx="28700">
                  <c:v>5.5821293750015997</c:v>
                </c:pt>
                <c:pt idx="28701">
                  <c:v>5.5817812499999997</c:v>
                </c:pt>
                <c:pt idx="28702">
                  <c:v>5.5814037499999998</c:v>
                </c:pt>
                <c:pt idx="28703">
                  <c:v>5.5810006250016002</c:v>
                </c:pt>
                <c:pt idx="28704">
                  <c:v>5.5806562499999997</c:v>
                </c:pt>
                <c:pt idx="28705">
                  <c:v>5.5802350000000001</c:v>
                </c:pt>
                <c:pt idx="28706">
                  <c:v>5.5798525000000003</c:v>
                </c:pt>
                <c:pt idx="28707">
                  <c:v>5.57951</c:v>
                </c:pt>
                <c:pt idx="28708">
                  <c:v>5.5789906250015999</c:v>
                </c:pt>
                <c:pt idx="28709">
                  <c:v>5.5786375000000001</c:v>
                </c:pt>
                <c:pt idx="28710">
                  <c:v>5.5781074999999998</c:v>
                </c:pt>
                <c:pt idx="28711">
                  <c:v>5.57766625</c:v>
                </c:pt>
                <c:pt idx="28712">
                  <c:v>5.5773418750015997</c:v>
                </c:pt>
                <c:pt idx="28713">
                  <c:v>5.5776943750015997</c:v>
                </c:pt>
                <c:pt idx="28714">
                  <c:v>5.5781406250016001</c:v>
                </c:pt>
                <c:pt idx="28715">
                  <c:v>5.5785631250016001</c:v>
                </c:pt>
                <c:pt idx="28716">
                  <c:v>5.5788837500000001</c:v>
                </c:pt>
                <c:pt idx="28717">
                  <c:v>5.5792368750015999</c:v>
                </c:pt>
                <c:pt idx="28718">
                  <c:v>5.5796118750015999</c:v>
                </c:pt>
                <c:pt idx="28719">
                  <c:v>5.5800143750015998</c:v>
                </c:pt>
                <c:pt idx="28720">
                  <c:v>5.5799737499999997</c:v>
                </c:pt>
                <c:pt idx="28721">
                  <c:v>5.5800118750015999</c:v>
                </c:pt>
                <c:pt idx="28722">
                  <c:v>5.5803649999999996</c:v>
                </c:pt>
                <c:pt idx="28723">
                  <c:v>5.5808118750015998</c:v>
                </c:pt>
                <c:pt idx="28724">
                  <c:v>5.5812200000000001</c:v>
                </c:pt>
                <c:pt idx="28725">
                  <c:v>5.5816512500000002</c:v>
                </c:pt>
                <c:pt idx="28726">
                  <c:v>5.5820943750016001</c:v>
                </c:pt>
                <c:pt idx="28727">
                  <c:v>5.5824193750015993</c:v>
                </c:pt>
                <c:pt idx="28728">
                  <c:v>5.5827756250015996</c:v>
                </c:pt>
                <c:pt idx="28729">
                  <c:v>5.5824131250016</c:v>
                </c:pt>
                <c:pt idx="28730">
                  <c:v>5.5817399999999999</c:v>
                </c:pt>
                <c:pt idx="28731">
                  <c:v>5.5813168750016002</c:v>
                </c:pt>
                <c:pt idx="28732">
                  <c:v>5.5809506250015994</c:v>
                </c:pt>
                <c:pt idx="28733">
                  <c:v>5.5804337500000001</c:v>
                </c:pt>
                <c:pt idx="28734">
                  <c:v>5.5799725000000002</c:v>
                </c:pt>
                <c:pt idx="28735">
                  <c:v>5.5794968750015999</c:v>
                </c:pt>
                <c:pt idx="28736">
                  <c:v>5.5791056250016</c:v>
                </c:pt>
                <c:pt idx="28737">
                  <c:v>5.5787181250015996</c:v>
                </c:pt>
                <c:pt idx="28738">
                  <c:v>5.5783750000000003</c:v>
                </c:pt>
                <c:pt idx="28739">
                  <c:v>5.5780487499999998</c:v>
                </c:pt>
                <c:pt idx="28740">
                  <c:v>5.5774412499999997</c:v>
                </c:pt>
                <c:pt idx="28741">
                  <c:v>5.57707</c:v>
                </c:pt>
                <c:pt idx="28742">
                  <c:v>5.5765156250015995</c:v>
                </c:pt>
                <c:pt idx="28743">
                  <c:v>5.5759887499999996</c:v>
                </c:pt>
                <c:pt idx="28744">
                  <c:v>5.5754737499999996</c:v>
                </c:pt>
                <c:pt idx="28745">
                  <c:v>5.5749849999999999</c:v>
                </c:pt>
                <c:pt idx="28746">
                  <c:v>5.5744674999999999</c:v>
                </c:pt>
                <c:pt idx="28747">
                  <c:v>5.5739850000000004</c:v>
                </c:pt>
                <c:pt idx="28748">
                  <c:v>5.5734124999999999</c:v>
                </c:pt>
                <c:pt idx="28749">
                  <c:v>5.5728493750016002</c:v>
                </c:pt>
                <c:pt idx="28750">
                  <c:v>5.5724475</c:v>
                </c:pt>
                <c:pt idx="28751">
                  <c:v>5.57208375</c:v>
                </c:pt>
                <c:pt idx="28752">
                  <c:v>5.5724312500000002</c:v>
                </c:pt>
                <c:pt idx="28753">
                  <c:v>5.5728181250016</c:v>
                </c:pt>
                <c:pt idx="28754">
                  <c:v>5.5732474999999999</c:v>
                </c:pt>
                <c:pt idx="28755">
                  <c:v>5.5736718750016001</c:v>
                </c:pt>
                <c:pt idx="28756">
                  <c:v>5.5740456250015997</c:v>
                </c:pt>
                <c:pt idx="28757">
                  <c:v>5.5743706250015999</c:v>
                </c:pt>
                <c:pt idx="28758">
                  <c:v>5.5747756250015996</c:v>
                </c:pt>
                <c:pt idx="28759">
                  <c:v>5.5751037500000002</c:v>
                </c:pt>
                <c:pt idx="28760">
                  <c:v>5.5755987500000002</c:v>
                </c:pt>
                <c:pt idx="28761">
                  <c:v>5.5759262500000002</c:v>
                </c:pt>
                <c:pt idx="28762">
                  <c:v>5.5763212500000003</c:v>
                </c:pt>
                <c:pt idx="28763">
                  <c:v>5.5766531250015996</c:v>
                </c:pt>
                <c:pt idx="28764">
                  <c:v>5.5770437499999996</c:v>
                </c:pt>
                <c:pt idx="28765">
                  <c:v>5.5773837500000001</c:v>
                </c:pt>
                <c:pt idx="28766">
                  <c:v>5.5777450000000002</c:v>
                </c:pt>
                <c:pt idx="28767">
                  <c:v>5.5781099999999997</c:v>
                </c:pt>
                <c:pt idx="28768">
                  <c:v>5.5777712499999996</c:v>
                </c:pt>
                <c:pt idx="28769">
                  <c:v>5.5774281250015996</c:v>
                </c:pt>
                <c:pt idx="28770">
                  <c:v>5.5770768750016</c:v>
                </c:pt>
                <c:pt idx="28771">
                  <c:v>5.5767262500000001</c:v>
                </c:pt>
                <c:pt idx="28772">
                  <c:v>5.5771706250015995</c:v>
                </c:pt>
                <c:pt idx="28773">
                  <c:v>5.5775550000000003</c:v>
                </c:pt>
                <c:pt idx="28774">
                  <c:v>5.5774175000000001</c:v>
                </c:pt>
                <c:pt idx="28775">
                  <c:v>5.5778056250015995</c:v>
                </c:pt>
                <c:pt idx="28776">
                  <c:v>5.5781481250015998</c:v>
                </c:pt>
                <c:pt idx="28777">
                  <c:v>5.5781143750015998</c:v>
                </c:pt>
                <c:pt idx="28778">
                  <c:v>5.5782362499999998</c:v>
                </c:pt>
                <c:pt idx="28779">
                  <c:v>5.5778487500000002</c:v>
                </c:pt>
                <c:pt idx="28780">
                  <c:v>5.5773062500000004</c:v>
                </c:pt>
                <c:pt idx="28781">
                  <c:v>5.5769512499999996</c:v>
                </c:pt>
                <c:pt idx="28782">
                  <c:v>5.5766281250015997</c:v>
                </c:pt>
                <c:pt idx="28783">
                  <c:v>5.5762293750016001</c:v>
                </c:pt>
                <c:pt idx="28784">
                  <c:v>5.5758524999999999</c:v>
                </c:pt>
                <c:pt idx="28785">
                  <c:v>5.5754837500000001</c:v>
                </c:pt>
                <c:pt idx="28786">
                  <c:v>5.5750824999999997</c:v>
                </c:pt>
                <c:pt idx="28787">
                  <c:v>5.5746281250015999</c:v>
                </c:pt>
                <c:pt idx="28788">
                  <c:v>5.5741550000000002</c:v>
                </c:pt>
                <c:pt idx="28789">
                  <c:v>5.57356125</c:v>
                </c:pt>
                <c:pt idx="28790">
                  <c:v>5.5732243750016002</c:v>
                </c:pt>
                <c:pt idx="28791">
                  <c:v>5.5728806250015994</c:v>
                </c:pt>
                <c:pt idx="28792">
                  <c:v>5.57255375</c:v>
                </c:pt>
                <c:pt idx="28793">
                  <c:v>5.5721850000000002</c:v>
                </c:pt>
                <c:pt idx="28794">
                  <c:v>5.5717156250016</c:v>
                </c:pt>
                <c:pt idx="28795">
                  <c:v>5.5712631250015994</c:v>
                </c:pt>
                <c:pt idx="28796">
                  <c:v>5.5707374999999999</c:v>
                </c:pt>
                <c:pt idx="28797">
                  <c:v>5.5701987500000003</c:v>
                </c:pt>
                <c:pt idx="28798">
                  <c:v>5.5696124999999999</c:v>
                </c:pt>
                <c:pt idx="28799">
                  <c:v>5.5689362500000001</c:v>
                </c:pt>
                <c:pt idx="28800">
                  <c:v>5.5683706250015996</c:v>
                </c:pt>
                <c:pt idx="28801">
                  <c:v>5.56783625</c:v>
                </c:pt>
                <c:pt idx="28802">
                  <c:v>5.5673349999999999</c:v>
                </c:pt>
                <c:pt idx="28803">
                  <c:v>5.5668775000000004</c:v>
                </c:pt>
                <c:pt idx="28804">
                  <c:v>5.5664449999999999</c:v>
                </c:pt>
                <c:pt idx="28805">
                  <c:v>5.5660506250015995</c:v>
                </c:pt>
                <c:pt idx="28806">
                  <c:v>5.5656806250016002</c:v>
                </c:pt>
                <c:pt idx="28807">
                  <c:v>5.5651524999999999</c:v>
                </c:pt>
                <c:pt idx="28808">
                  <c:v>5.5646962499999999</c:v>
                </c:pt>
                <c:pt idx="28809">
                  <c:v>5.5646550000000001</c:v>
                </c:pt>
                <c:pt idx="28810">
                  <c:v>5.5650281250016</c:v>
                </c:pt>
                <c:pt idx="28811">
                  <c:v>5.5653768750015997</c:v>
                </c:pt>
                <c:pt idx="28812">
                  <c:v>5.5658331250015998</c:v>
                </c:pt>
                <c:pt idx="28813">
                  <c:v>5.5663175000000003</c:v>
                </c:pt>
                <c:pt idx="28814">
                  <c:v>5.5667562500000001</c:v>
                </c:pt>
                <c:pt idx="28815">
                  <c:v>5.5670975</c:v>
                </c:pt>
                <c:pt idx="28816">
                  <c:v>5.5675162499999997</c:v>
                </c:pt>
                <c:pt idx="28817">
                  <c:v>5.5678812500000001</c:v>
                </c:pt>
                <c:pt idx="28818">
                  <c:v>5.5682968750016002</c:v>
                </c:pt>
                <c:pt idx="28819">
                  <c:v>5.5687068750015998</c:v>
                </c:pt>
                <c:pt idx="28820">
                  <c:v>5.5691850000000001</c:v>
                </c:pt>
                <c:pt idx="28821">
                  <c:v>5.5696243750015997</c:v>
                </c:pt>
                <c:pt idx="28822">
                  <c:v>5.5700387500000001</c:v>
                </c:pt>
                <c:pt idx="28823">
                  <c:v>5.5704043750015995</c:v>
                </c:pt>
                <c:pt idx="28824">
                  <c:v>5.5708493750015995</c:v>
                </c:pt>
                <c:pt idx="28825">
                  <c:v>5.5712468750015995</c:v>
                </c:pt>
                <c:pt idx="28826">
                  <c:v>5.5716312500000003</c:v>
                </c:pt>
                <c:pt idx="28827">
                  <c:v>5.5721131250016001</c:v>
                </c:pt>
                <c:pt idx="28828">
                  <c:v>5.5717843750015996</c:v>
                </c:pt>
                <c:pt idx="28829">
                  <c:v>5.5711762499999997</c:v>
                </c:pt>
                <c:pt idx="28830">
                  <c:v>5.5704900000000004</c:v>
                </c:pt>
                <c:pt idx="28831">
                  <c:v>5.5701049999999999</c:v>
                </c:pt>
                <c:pt idx="28832">
                  <c:v>5.5697381250015994</c:v>
                </c:pt>
                <c:pt idx="28833">
                  <c:v>5.56912875</c:v>
                </c:pt>
                <c:pt idx="28834">
                  <c:v>5.5687912500000003</c:v>
                </c:pt>
                <c:pt idx="28835">
                  <c:v>5.5683381250016</c:v>
                </c:pt>
                <c:pt idx="28836">
                  <c:v>5.5680081250016</c:v>
                </c:pt>
                <c:pt idx="28837">
                  <c:v>5.5683468750016001</c:v>
                </c:pt>
                <c:pt idx="28838">
                  <c:v>5.5684174999999998</c:v>
                </c:pt>
                <c:pt idx="28839">
                  <c:v>5.5680043750015997</c:v>
                </c:pt>
                <c:pt idx="28840">
                  <c:v>5.5675912500000004</c:v>
                </c:pt>
                <c:pt idx="28841">
                  <c:v>5.5671468750016002</c:v>
                </c:pt>
                <c:pt idx="28842">
                  <c:v>5.5667825000000004</c:v>
                </c:pt>
                <c:pt idx="28843">
                  <c:v>5.5666993750015994</c:v>
                </c:pt>
                <c:pt idx="28844">
                  <c:v>5.5667212499999996</c:v>
                </c:pt>
                <c:pt idx="28845">
                  <c:v>5.5663724999999999</c:v>
                </c:pt>
                <c:pt idx="28846">
                  <c:v>5.5663581250015994</c:v>
                </c:pt>
                <c:pt idx="28847">
                  <c:v>5.5658725000000002</c:v>
                </c:pt>
                <c:pt idx="28848">
                  <c:v>5.5654868750016</c:v>
                </c:pt>
                <c:pt idx="28849">
                  <c:v>5.5650581250015998</c:v>
                </c:pt>
                <c:pt idx="28850">
                  <c:v>5.5647012499999997</c:v>
                </c:pt>
                <c:pt idx="28851">
                  <c:v>5.5643356250015996</c:v>
                </c:pt>
                <c:pt idx="28852">
                  <c:v>5.5639349999999999</c:v>
                </c:pt>
                <c:pt idx="28853">
                  <c:v>5.5637881250015999</c:v>
                </c:pt>
                <c:pt idx="28854">
                  <c:v>5.5641506250015995</c:v>
                </c:pt>
                <c:pt idx="28855">
                  <c:v>5.5645899999999999</c:v>
                </c:pt>
                <c:pt idx="28856">
                  <c:v>5.5649893750016002</c:v>
                </c:pt>
                <c:pt idx="28857">
                  <c:v>5.5653793750015996</c:v>
                </c:pt>
                <c:pt idx="28858">
                  <c:v>5.56577375</c:v>
                </c:pt>
                <c:pt idx="28859">
                  <c:v>5.5661649999999998</c:v>
                </c:pt>
                <c:pt idx="28860">
                  <c:v>5.5665556250015999</c:v>
                </c:pt>
                <c:pt idx="28861">
                  <c:v>5.5669168750016</c:v>
                </c:pt>
                <c:pt idx="28862">
                  <c:v>5.5672487500000001</c:v>
                </c:pt>
                <c:pt idx="28863">
                  <c:v>5.5675949999999998</c:v>
                </c:pt>
                <c:pt idx="28864">
                  <c:v>5.5675081250015994</c:v>
                </c:pt>
                <c:pt idx="28865">
                  <c:v>5.5671706250015998</c:v>
                </c:pt>
                <c:pt idx="28866">
                  <c:v>5.5667243750016002</c:v>
                </c:pt>
                <c:pt idx="28867">
                  <c:v>5.5662950000000002</c:v>
                </c:pt>
                <c:pt idx="28868">
                  <c:v>5.5658525000000001</c:v>
                </c:pt>
                <c:pt idx="28869">
                  <c:v>5.5654318750015994</c:v>
                </c:pt>
                <c:pt idx="28870">
                  <c:v>5.5657975000000004</c:v>
                </c:pt>
                <c:pt idx="28871">
                  <c:v>5.5661550000000002</c:v>
                </c:pt>
                <c:pt idx="28872">
                  <c:v>5.5666743750015995</c:v>
                </c:pt>
                <c:pt idx="28873">
                  <c:v>5.5670337500000002</c:v>
                </c:pt>
                <c:pt idx="28874">
                  <c:v>5.5673881250015995</c:v>
                </c:pt>
                <c:pt idx="28875">
                  <c:v>5.5678556250015996</c:v>
                </c:pt>
                <c:pt idx="28876">
                  <c:v>5.5681881250015994</c:v>
                </c:pt>
                <c:pt idx="28877">
                  <c:v>5.5685381250015995</c:v>
                </c:pt>
                <c:pt idx="28878">
                  <c:v>5.5689612500000001</c:v>
                </c:pt>
                <c:pt idx="28879">
                  <c:v>5.5694312500000001</c:v>
                </c:pt>
                <c:pt idx="28880">
                  <c:v>5.5698143750015996</c:v>
                </c:pt>
                <c:pt idx="28881">
                  <c:v>5.5703399999999998</c:v>
                </c:pt>
                <c:pt idx="28882">
                  <c:v>5.5706825000000002</c:v>
                </c:pt>
                <c:pt idx="28883">
                  <c:v>5.5711225000000004</c:v>
                </c:pt>
                <c:pt idx="28884">
                  <c:v>5.5715012499999998</c:v>
                </c:pt>
                <c:pt idx="28885">
                  <c:v>5.5718687500000001</c:v>
                </c:pt>
                <c:pt idx="28886">
                  <c:v>5.5722356250015999</c:v>
                </c:pt>
                <c:pt idx="28887">
                  <c:v>5.5726100000000001</c:v>
                </c:pt>
                <c:pt idx="28888">
                  <c:v>5.5729531250016002</c:v>
                </c:pt>
                <c:pt idx="28889">
                  <c:v>5.5733631250015998</c:v>
                </c:pt>
                <c:pt idx="28890">
                  <c:v>5.5737418750016001</c:v>
                </c:pt>
                <c:pt idx="28891">
                  <c:v>5.5733056250016002</c:v>
                </c:pt>
                <c:pt idx="28892">
                  <c:v>5.5728549999999997</c:v>
                </c:pt>
                <c:pt idx="28893">
                  <c:v>5.5723006250016001</c:v>
                </c:pt>
                <c:pt idx="28894">
                  <c:v>5.5719506250016</c:v>
                </c:pt>
                <c:pt idx="28895">
                  <c:v>5.5715918750015998</c:v>
                </c:pt>
                <c:pt idx="28896">
                  <c:v>5.57118</c:v>
                </c:pt>
                <c:pt idx="28897">
                  <c:v>5.5706918750016001</c:v>
                </c:pt>
                <c:pt idx="28898">
                  <c:v>5.5702731250015995</c:v>
                </c:pt>
                <c:pt idx="28899">
                  <c:v>5.5697581250015995</c:v>
                </c:pt>
                <c:pt idx="28900">
                  <c:v>5.5693768750016002</c:v>
                </c:pt>
                <c:pt idx="28901">
                  <c:v>5.5689031250015999</c:v>
                </c:pt>
                <c:pt idx="28902">
                  <c:v>5.5684899999999997</c:v>
                </c:pt>
                <c:pt idx="28903">
                  <c:v>5.5681649999999996</c:v>
                </c:pt>
                <c:pt idx="28904">
                  <c:v>5.5676668750016001</c:v>
                </c:pt>
                <c:pt idx="28905">
                  <c:v>5.5673037499999998</c:v>
                </c:pt>
                <c:pt idx="28906">
                  <c:v>5.5668724999999997</c:v>
                </c:pt>
                <c:pt idx="28907">
                  <c:v>5.5663524999999998</c:v>
                </c:pt>
                <c:pt idx="28908">
                  <c:v>5.5659062500000003</c:v>
                </c:pt>
                <c:pt idx="28909">
                  <c:v>5.56542125</c:v>
                </c:pt>
                <c:pt idx="28910">
                  <c:v>5.5648506250015997</c:v>
                </c:pt>
                <c:pt idx="28911">
                  <c:v>5.5644912499999997</c:v>
                </c:pt>
                <c:pt idx="28912">
                  <c:v>5.5638350000000001</c:v>
                </c:pt>
                <c:pt idx="28913">
                  <c:v>5.5632918750015996</c:v>
                </c:pt>
                <c:pt idx="28914">
                  <c:v>5.5629187499999997</c:v>
                </c:pt>
                <c:pt idx="28915">
                  <c:v>5.5625968750016002</c:v>
                </c:pt>
                <c:pt idx="28916">
                  <c:v>5.5620043750015995</c:v>
                </c:pt>
                <c:pt idx="28917">
                  <c:v>5.5614818750015997</c:v>
                </c:pt>
                <c:pt idx="28918">
                  <c:v>5.5609318750016001</c:v>
                </c:pt>
                <c:pt idx="28919">
                  <c:v>5.5604593750015994</c:v>
                </c:pt>
                <c:pt idx="28920">
                  <c:v>5.5600293750015997</c:v>
                </c:pt>
                <c:pt idx="28921">
                  <c:v>5.5596687500000002</c:v>
                </c:pt>
                <c:pt idx="28922">
                  <c:v>5.5592762499999999</c:v>
                </c:pt>
                <c:pt idx="28923">
                  <c:v>5.5589325000000001</c:v>
                </c:pt>
                <c:pt idx="28924">
                  <c:v>5.5591056250015995</c:v>
                </c:pt>
                <c:pt idx="28925">
                  <c:v>5.5588681250015997</c:v>
                </c:pt>
                <c:pt idx="28926">
                  <c:v>5.5593231250016002</c:v>
                </c:pt>
                <c:pt idx="28927">
                  <c:v>5.5597012499999998</c:v>
                </c:pt>
                <c:pt idx="28928">
                  <c:v>5.56004875</c:v>
                </c:pt>
                <c:pt idx="28929">
                  <c:v>5.5597037499999997</c:v>
                </c:pt>
                <c:pt idx="28930">
                  <c:v>5.56007125</c:v>
                </c:pt>
                <c:pt idx="28931">
                  <c:v>5.5605225000000003</c:v>
                </c:pt>
                <c:pt idx="28932">
                  <c:v>5.5608550000000001</c:v>
                </c:pt>
                <c:pt idx="28933">
                  <c:v>5.5612637500000002</c:v>
                </c:pt>
                <c:pt idx="28934">
                  <c:v>5.5616975000000002</c:v>
                </c:pt>
                <c:pt idx="28935">
                  <c:v>5.5621043750016002</c:v>
                </c:pt>
                <c:pt idx="28936">
                  <c:v>5.5624368750016</c:v>
                </c:pt>
                <c:pt idx="28937">
                  <c:v>5.5628650000000004</c:v>
                </c:pt>
                <c:pt idx="28938">
                  <c:v>5.5631849999999998</c:v>
                </c:pt>
                <c:pt idx="28939">
                  <c:v>5.56358</c:v>
                </c:pt>
                <c:pt idx="28940">
                  <c:v>5.5639087500000004</c:v>
                </c:pt>
                <c:pt idx="28941">
                  <c:v>5.5635537499999996</c:v>
                </c:pt>
                <c:pt idx="28942">
                  <c:v>5.5631206250015994</c:v>
                </c:pt>
                <c:pt idx="28943">
                  <c:v>5.5625625000000003</c:v>
                </c:pt>
                <c:pt idx="28944">
                  <c:v>5.5621356250015994</c:v>
                </c:pt>
                <c:pt idx="28945">
                  <c:v>5.5617737500000004</c:v>
                </c:pt>
                <c:pt idx="28946">
                  <c:v>5.5617150000000004</c:v>
                </c:pt>
                <c:pt idx="28947">
                  <c:v>5.5620574999999999</c:v>
                </c:pt>
                <c:pt idx="28948">
                  <c:v>5.5623962499999999</c:v>
                </c:pt>
                <c:pt idx="28949">
                  <c:v>5.5627649999999997</c:v>
                </c:pt>
                <c:pt idx="28950">
                  <c:v>5.5631068750015995</c:v>
                </c:pt>
                <c:pt idx="28951">
                  <c:v>5.5634856250015998</c:v>
                </c:pt>
                <c:pt idx="28952">
                  <c:v>5.5630156250015999</c:v>
                </c:pt>
                <c:pt idx="28953">
                  <c:v>5.5622850000000001</c:v>
                </c:pt>
                <c:pt idx="28954">
                  <c:v>5.5617593750015999</c:v>
                </c:pt>
                <c:pt idx="28955">
                  <c:v>5.5612706250016002</c:v>
                </c:pt>
                <c:pt idx="28956">
                  <c:v>5.5606312500000001</c:v>
                </c:pt>
                <c:pt idx="28957">
                  <c:v>5.5599550000000004</c:v>
                </c:pt>
                <c:pt idx="28958">
                  <c:v>5.5591643750015995</c:v>
                </c:pt>
                <c:pt idx="28959">
                  <c:v>5.5584974999999996</c:v>
                </c:pt>
                <c:pt idx="28960">
                  <c:v>5.5577662500000002</c:v>
                </c:pt>
                <c:pt idx="28961">
                  <c:v>5.5571368750015999</c:v>
                </c:pt>
                <c:pt idx="28962">
                  <c:v>5.5565231250015996</c:v>
                </c:pt>
                <c:pt idx="28963">
                  <c:v>5.5561024999999997</c:v>
                </c:pt>
                <c:pt idx="28964">
                  <c:v>5.5557462500000003</c:v>
                </c:pt>
                <c:pt idx="28965">
                  <c:v>5.5553393750015996</c:v>
                </c:pt>
                <c:pt idx="28966">
                  <c:v>5.5550168750015994</c:v>
                </c:pt>
                <c:pt idx="28967">
                  <c:v>5.5545456250015999</c:v>
                </c:pt>
                <c:pt idx="28968">
                  <c:v>5.5541256250015998</c:v>
                </c:pt>
                <c:pt idx="28969">
                  <c:v>5.5542825000000002</c:v>
                </c:pt>
                <c:pt idx="28970">
                  <c:v>5.5547381250015997</c:v>
                </c:pt>
                <c:pt idx="28971">
                  <c:v>5.5551599999999999</c:v>
                </c:pt>
                <c:pt idx="28972">
                  <c:v>5.5555599999999998</c:v>
                </c:pt>
                <c:pt idx="28973">
                  <c:v>5.5559268750015995</c:v>
                </c:pt>
                <c:pt idx="28974">
                  <c:v>5.5563406250015994</c:v>
                </c:pt>
                <c:pt idx="28975">
                  <c:v>5.5567037499999996</c:v>
                </c:pt>
                <c:pt idx="28976">
                  <c:v>5.5571587500000001</c:v>
                </c:pt>
                <c:pt idx="28977">
                  <c:v>5.5575787500000002</c:v>
                </c:pt>
                <c:pt idx="28978">
                  <c:v>5.5579143750015998</c:v>
                </c:pt>
                <c:pt idx="28979">
                  <c:v>5.5582481250016</c:v>
                </c:pt>
                <c:pt idx="28980">
                  <c:v>5.5586399999999996</c:v>
                </c:pt>
                <c:pt idx="28981">
                  <c:v>5.5582906250016002</c:v>
                </c:pt>
                <c:pt idx="28982">
                  <c:v>5.5578793750016002</c:v>
                </c:pt>
                <c:pt idx="28983">
                  <c:v>5.5575018750015994</c:v>
                </c:pt>
                <c:pt idx="28984">
                  <c:v>5.5571281250015998</c:v>
                </c:pt>
                <c:pt idx="28985">
                  <c:v>5.5567018750015995</c:v>
                </c:pt>
                <c:pt idx="28986">
                  <c:v>5.5562674999999997</c:v>
                </c:pt>
                <c:pt idx="28987">
                  <c:v>5.5558462500000001</c:v>
                </c:pt>
                <c:pt idx="28988">
                  <c:v>5.5555131250015997</c:v>
                </c:pt>
                <c:pt idx="28989">
                  <c:v>5.5551318750015994</c:v>
                </c:pt>
                <c:pt idx="28990">
                  <c:v>5.5547143750016001</c:v>
                </c:pt>
                <c:pt idx="28991">
                  <c:v>5.5543100000000001</c:v>
                </c:pt>
                <c:pt idx="28992">
                  <c:v>5.5539343750015995</c:v>
                </c:pt>
                <c:pt idx="28993">
                  <c:v>5.5535781250016001</c:v>
                </c:pt>
                <c:pt idx="28994">
                  <c:v>5.5536006250016001</c:v>
                </c:pt>
                <c:pt idx="28995">
                  <c:v>5.5540387500000001</c:v>
                </c:pt>
                <c:pt idx="28996">
                  <c:v>5.5543612500000004</c:v>
                </c:pt>
                <c:pt idx="28997">
                  <c:v>5.5547068750015995</c:v>
                </c:pt>
                <c:pt idx="28998">
                  <c:v>5.5550293750015998</c:v>
                </c:pt>
                <c:pt idx="28999">
                  <c:v>5.5553543750015999</c:v>
                </c:pt>
                <c:pt idx="29000">
                  <c:v>5.5549524999999997</c:v>
                </c:pt>
                <c:pt idx="29001">
                  <c:v>5.5544243750015996</c:v>
                </c:pt>
                <c:pt idx="29002">
                  <c:v>5.5538262500000002</c:v>
                </c:pt>
                <c:pt idx="29003">
                  <c:v>5.5534393750015996</c:v>
                </c:pt>
                <c:pt idx="29004">
                  <c:v>5.5527300000000004</c:v>
                </c:pt>
                <c:pt idx="29005">
                  <c:v>5.5519843750015996</c:v>
                </c:pt>
                <c:pt idx="29006">
                  <c:v>5.5515481250015997</c:v>
                </c:pt>
                <c:pt idx="29007">
                  <c:v>5.5511474999999999</c:v>
                </c:pt>
                <c:pt idx="29008">
                  <c:v>5.5507343750015998</c:v>
                </c:pt>
                <c:pt idx="29009">
                  <c:v>5.5505631250015997</c:v>
                </c:pt>
                <c:pt idx="29010">
                  <c:v>5.5508699999999997</c:v>
                </c:pt>
                <c:pt idx="29011">
                  <c:v>5.5512662500000003</c:v>
                </c:pt>
                <c:pt idx="29012">
                  <c:v>5.5516325000000002</c:v>
                </c:pt>
                <c:pt idx="29013">
                  <c:v>5.5520262499999999</c:v>
                </c:pt>
                <c:pt idx="29014">
                  <c:v>5.5524468750015998</c:v>
                </c:pt>
                <c:pt idx="29015">
                  <c:v>5.5528075000000001</c:v>
                </c:pt>
                <c:pt idx="29016">
                  <c:v>5.5531493750015999</c:v>
                </c:pt>
                <c:pt idx="29017">
                  <c:v>5.5535218750016</c:v>
                </c:pt>
                <c:pt idx="29018">
                  <c:v>5.5539812499999996</c:v>
                </c:pt>
                <c:pt idx="29019">
                  <c:v>5.5544431250016002</c:v>
                </c:pt>
                <c:pt idx="29020">
                  <c:v>5.5547681250015994</c:v>
                </c:pt>
                <c:pt idx="29021">
                  <c:v>5.55523875</c:v>
                </c:pt>
                <c:pt idx="29022">
                  <c:v>5.5557400000000001</c:v>
                </c:pt>
                <c:pt idx="29023">
                  <c:v>5.5560843750015998</c:v>
                </c:pt>
                <c:pt idx="29024">
                  <c:v>5.5557393750015995</c:v>
                </c:pt>
                <c:pt idx="29025">
                  <c:v>5.5552618750015998</c:v>
                </c:pt>
                <c:pt idx="29026">
                  <c:v>5.5549350000000004</c:v>
                </c:pt>
                <c:pt idx="29027">
                  <c:v>5.5546581250016001</c:v>
                </c:pt>
                <c:pt idx="29028">
                  <c:v>5.5550350000000002</c:v>
                </c:pt>
                <c:pt idx="29029">
                  <c:v>5.5553718750016001</c:v>
                </c:pt>
                <c:pt idx="29030">
                  <c:v>5.5557868750015995</c:v>
                </c:pt>
                <c:pt idx="29031">
                  <c:v>5.5561425</c:v>
                </c:pt>
                <c:pt idx="29032">
                  <c:v>5.5565181250015998</c:v>
                </c:pt>
                <c:pt idx="29033">
                  <c:v>5.55661</c:v>
                </c:pt>
                <c:pt idx="29034">
                  <c:v>5.5569487500000001</c:v>
                </c:pt>
                <c:pt idx="29035">
                  <c:v>5.5565612499999997</c:v>
                </c:pt>
                <c:pt idx="29036">
                  <c:v>5.5561337499999999</c:v>
                </c:pt>
                <c:pt idx="29037">
                  <c:v>5.5560037500000004</c:v>
                </c:pt>
                <c:pt idx="29038">
                  <c:v>5.5556762500000003</c:v>
                </c:pt>
                <c:pt idx="29039">
                  <c:v>5.5552912499999998</c:v>
                </c:pt>
                <c:pt idx="29040">
                  <c:v>5.5549637499999998</c:v>
                </c:pt>
                <c:pt idx="29041">
                  <c:v>5.5544687499999998</c:v>
                </c:pt>
                <c:pt idx="29042">
                  <c:v>5.5541387499999999</c:v>
                </c:pt>
                <c:pt idx="29043">
                  <c:v>5.5535456250015995</c:v>
                </c:pt>
                <c:pt idx="29044">
                  <c:v>5.5532231250016002</c:v>
                </c:pt>
                <c:pt idx="29045">
                  <c:v>5.5528924999999996</c:v>
                </c:pt>
                <c:pt idx="29046">
                  <c:v>5.5525306250015998</c:v>
                </c:pt>
                <c:pt idx="29047">
                  <c:v>5.5521712499999998</c:v>
                </c:pt>
                <c:pt idx="29048">
                  <c:v>5.5517593750016001</c:v>
                </c:pt>
                <c:pt idx="29049">
                  <c:v>5.5514143750015998</c:v>
                </c:pt>
                <c:pt idx="29050">
                  <c:v>5.551075</c:v>
                </c:pt>
                <c:pt idx="29051">
                  <c:v>5.5505231250015994</c:v>
                </c:pt>
                <c:pt idx="29052">
                  <c:v>5.5500931250015997</c:v>
                </c:pt>
                <c:pt idx="29053">
                  <c:v>5.5496668750015994</c:v>
                </c:pt>
                <c:pt idx="29054">
                  <c:v>5.5492781250015994</c:v>
                </c:pt>
                <c:pt idx="29055">
                  <c:v>5.54881125</c:v>
                </c:pt>
                <c:pt idx="29056">
                  <c:v>5.5483762499999996</c:v>
                </c:pt>
                <c:pt idx="29057">
                  <c:v>5.5478612500000004</c:v>
                </c:pt>
                <c:pt idx="29058">
                  <c:v>5.5474468750015999</c:v>
                </c:pt>
                <c:pt idx="29059">
                  <c:v>5.54697</c:v>
                </c:pt>
                <c:pt idx="29060">
                  <c:v>5.5465743750016001</c:v>
                </c:pt>
                <c:pt idx="29061">
                  <c:v>5.5461962500000004</c:v>
                </c:pt>
                <c:pt idx="29062">
                  <c:v>5.5458562499999999</c:v>
                </c:pt>
                <c:pt idx="29063">
                  <c:v>5.5453887499999999</c:v>
                </c:pt>
                <c:pt idx="29064">
                  <c:v>5.5449212499999998</c:v>
                </c:pt>
                <c:pt idx="29065">
                  <c:v>5.5445906250016002</c:v>
                </c:pt>
                <c:pt idx="29066">
                  <c:v>5.5442562500000001</c:v>
                </c:pt>
                <c:pt idx="29067">
                  <c:v>5.5439100000000003</c:v>
                </c:pt>
                <c:pt idx="29068">
                  <c:v>5.5435650000000001</c:v>
                </c:pt>
                <c:pt idx="29069">
                  <c:v>5.5429806250015998</c:v>
                </c:pt>
                <c:pt idx="29070">
                  <c:v>5.5424825000000002</c:v>
                </c:pt>
                <c:pt idx="29071">
                  <c:v>5.5421218750015999</c:v>
                </c:pt>
                <c:pt idx="29072">
                  <c:v>5.5422406250015994</c:v>
                </c:pt>
                <c:pt idx="29073">
                  <c:v>5.5425700000000004</c:v>
                </c:pt>
                <c:pt idx="29074">
                  <c:v>5.5428968750015999</c:v>
                </c:pt>
                <c:pt idx="29075">
                  <c:v>5.5432525000000004</c:v>
                </c:pt>
                <c:pt idx="29076">
                  <c:v>5.5437168750015999</c:v>
                </c:pt>
                <c:pt idx="29077">
                  <c:v>5.5441318750016002</c:v>
                </c:pt>
                <c:pt idx="29078">
                  <c:v>5.5444550000000001</c:v>
                </c:pt>
                <c:pt idx="29079">
                  <c:v>5.5448468750015998</c:v>
                </c:pt>
                <c:pt idx="29080">
                  <c:v>5.5452781250015999</c:v>
                </c:pt>
                <c:pt idx="29081">
                  <c:v>5.5456300000000001</c:v>
                </c:pt>
                <c:pt idx="29082">
                  <c:v>5.5459512499999999</c:v>
                </c:pt>
                <c:pt idx="29083">
                  <c:v>5.5463456250015994</c:v>
                </c:pt>
                <c:pt idx="29084">
                  <c:v>5.5468043750015994</c:v>
                </c:pt>
                <c:pt idx="29085">
                  <c:v>5.5472406250016002</c:v>
                </c:pt>
                <c:pt idx="29086">
                  <c:v>5.547695</c:v>
                </c:pt>
                <c:pt idx="29087">
                  <c:v>5.5480968750016002</c:v>
                </c:pt>
                <c:pt idx="29088">
                  <c:v>5.5484987500000003</c:v>
                </c:pt>
                <c:pt idx="29089">
                  <c:v>5.5488981250015996</c:v>
                </c:pt>
                <c:pt idx="29090">
                  <c:v>5.5492868750015996</c:v>
                </c:pt>
                <c:pt idx="29091">
                  <c:v>5.5496887499999996</c:v>
                </c:pt>
                <c:pt idx="29092">
                  <c:v>5.5502006250016001</c:v>
                </c:pt>
                <c:pt idx="29093">
                  <c:v>5.5507087500000001</c:v>
                </c:pt>
                <c:pt idx="29094">
                  <c:v>5.5512081250016001</c:v>
                </c:pt>
                <c:pt idx="29095">
                  <c:v>5.5516718750015999</c:v>
                </c:pt>
                <c:pt idx="29096">
                  <c:v>5.5521537500000004</c:v>
                </c:pt>
                <c:pt idx="29097">
                  <c:v>5.5525962499999997</c:v>
                </c:pt>
                <c:pt idx="29098">
                  <c:v>5.5529418750015997</c:v>
                </c:pt>
                <c:pt idx="29099">
                  <c:v>5.5532937499999999</c:v>
                </c:pt>
                <c:pt idx="29100">
                  <c:v>5.5536881250015995</c:v>
                </c:pt>
                <c:pt idx="29101">
                  <c:v>5.5540456250016002</c:v>
                </c:pt>
                <c:pt idx="29102">
                  <c:v>5.5543899999999997</c:v>
                </c:pt>
                <c:pt idx="29103">
                  <c:v>5.5539500000000004</c:v>
                </c:pt>
                <c:pt idx="29104">
                  <c:v>5.5533881250016002</c:v>
                </c:pt>
                <c:pt idx="29105">
                  <c:v>5.5530306250015995</c:v>
                </c:pt>
                <c:pt idx="29106">
                  <c:v>5.5526506250015997</c:v>
                </c:pt>
                <c:pt idx="29107">
                  <c:v>5.5522925000000001</c:v>
                </c:pt>
                <c:pt idx="29108">
                  <c:v>5.5518881250016001</c:v>
                </c:pt>
                <c:pt idx="29109">
                  <c:v>5.5514725</c:v>
                </c:pt>
                <c:pt idx="29110">
                  <c:v>5.5510393750015998</c:v>
                </c:pt>
                <c:pt idx="29111">
                  <c:v>5.5506337500000003</c:v>
                </c:pt>
                <c:pt idx="29112">
                  <c:v>5.5502118750016001</c:v>
                </c:pt>
                <c:pt idx="29113">
                  <c:v>5.5497637500000003</c:v>
                </c:pt>
                <c:pt idx="29114">
                  <c:v>5.5490718750015997</c:v>
                </c:pt>
                <c:pt idx="29115">
                  <c:v>5.5484787500000001</c:v>
                </c:pt>
                <c:pt idx="29116">
                  <c:v>5.5479443750015998</c:v>
                </c:pt>
                <c:pt idx="29117">
                  <c:v>5.54732</c:v>
                </c:pt>
                <c:pt idx="29118">
                  <c:v>5.5467924999999996</c:v>
                </c:pt>
                <c:pt idx="29119">
                  <c:v>5.5462875</c:v>
                </c:pt>
                <c:pt idx="29120">
                  <c:v>5.5457981250015997</c:v>
                </c:pt>
                <c:pt idx="29121">
                  <c:v>5.5454493750016001</c:v>
                </c:pt>
                <c:pt idx="29122">
                  <c:v>5.5450799999999996</c:v>
                </c:pt>
                <c:pt idx="29123">
                  <c:v>5.5443625000000001</c:v>
                </c:pt>
                <c:pt idx="29124">
                  <c:v>5.5439356250016001</c:v>
                </c:pt>
                <c:pt idx="29125">
                  <c:v>5.5435093750015998</c:v>
                </c:pt>
                <c:pt idx="29126">
                  <c:v>5.5430425000000003</c:v>
                </c:pt>
                <c:pt idx="29127">
                  <c:v>5.5425924999999996</c:v>
                </c:pt>
                <c:pt idx="29128">
                  <c:v>5.5420449999999999</c:v>
                </c:pt>
                <c:pt idx="29129">
                  <c:v>5.5416062500000001</c:v>
                </c:pt>
                <c:pt idx="29130">
                  <c:v>5.5412506250015996</c:v>
                </c:pt>
                <c:pt idx="29131">
                  <c:v>5.5408843750015997</c:v>
                </c:pt>
                <c:pt idx="29132">
                  <c:v>5.5405268750015999</c:v>
                </c:pt>
                <c:pt idx="29133">
                  <c:v>5.5400862499999999</c:v>
                </c:pt>
                <c:pt idx="29134">
                  <c:v>5.5396524999999999</c:v>
                </c:pt>
                <c:pt idx="29135">
                  <c:v>5.5392362500000001</c:v>
                </c:pt>
                <c:pt idx="29136">
                  <c:v>5.5388881250016002</c:v>
                </c:pt>
                <c:pt idx="29137">
                  <c:v>5.5392812500000002</c:v>
                </c:pt>
                <c:pt idx="29138">
                  <c:v>5.5396706250015999</c:v>
                </c:pt>
                <c:pt idx="29139">
                  <c:v>5.5400331250015995</c:v>
                </c:pt>
                <c:pt idx="29140">
                  <c:v>5.5403618750015999</c:v>
                </c:pt>
                <c:pt idx="29141">
                  <c:v>5.5407956250015999</c:v>
                </c:pt>
                <c:pt idx="29142">
                  <c:v>5.5412756250015995</c:v>
                </c:pt>
                <c:pt idx="29143">
                  <c:v>5.5416325000000004</c:v>
                </c:pt>
                <c:pt idx="29144">
                  <c:v>5.5421043750015997</c:v>
                </c:pt>
                <c:pt idx="29145">
                  <c:v>5.5425818750015994</c:v>
                </c:pt>
                <c:pt idx="29146">
                  <c:v>5.5429349999999999</c:v>
                </c:pt>
                <c:pt idx="29147">
                  <c:v>5.5433256250016001</c:v>
                </c:pt>
                <c:pt idx="29148">
                  <c:v>5.5437431250015994</c:v>
                </c:pt>
                <c:pt idx="29149">
                  <c:v>5.5440674999999997</c:v>
                </c:pt>
                <c:pt idx="29150">
                  <c:v>5.5444374999999999</c:v>
                </c:pt>
                <c:pt idx="29151">
                  <c:v>5.5448481250016002</c:v>
                </c:pt>
                <c:pt idx="29152">
                  <c:v>5.5452500000000002</c:v>
                </c:pt>
                <c:pt idx="29153">
                  <c:v>5.5455775000000003</c:v>
                </c:pt>
                <c:pt idx="29154">
                  <c:v>5.5460393750015999</c:v>
                </c:pt>
                <c:pt idx="29155">
                  <c:v>5.5463800000000001</c:v>
                </c:pt>
                <c:pt idx="29156">
                  <c:v>5.5468512499999996</c:v>
                </c:pt>
                <c:pt idx="29157">
                  <c:v>5.5472806250015996</c:v>
                </c:pt>
                <c:pt idx="29158">
                  <c:v>5.5477175000000001</c:v>
                </c:pt>
                <c:pt idx="29159">
                  <c:v>5.5481881250015999</c:v>
                </c:pt>
                <c:pt idx="29160">
                  <c:v>5.5486275000000003</c:v>
                </c:pt>
                <c:pt idx="29161">
                  <c:v>5.5490275000000002</c:v>
                </c:pt>
                <c:pt idx="29162">
                  <c:v>5.5493562499999998</c:v>
                </c:pt>
                <c:pt idx="29163">
                  <c:v>5.5497112499999997</c:v>
                </c:pt>
                <c:pt idx="29164">
                  <c:v>5.5500831250016001</c:v>
                </c:pt>
                <c:pt idx="29165">
                  <c:v>5.5505443750015999</c:v>
                </c:pt>
                <c:pt idx="29166">
                  <c:v>5.5509518750015996</c:v>
                </c:pt>
                <c:pt idx="29167">
                  <c:v>5.5512825000000001</c:v>
                </c:pt>
                <c:pt idx="29168">
                  <c:v>5.5509056250016</c:v>
                </c:pt>
                <c:pt idx="29169">
                  <c:v>5.5505343750015994</c:v>
                </c:pt>
                <c:pt idx="29170">
                  <c:v>5.5501987499999998</c:v>
                </c:pt>
                <c:pt idx="29171">
                  <c:v>5.5498768750015994</c:v>
                </c:pt>
                <c:pt idx="29172">
                  <c:v>5.54953875</c:v>
                </c:pt>
                <c:pt idx="29173">
                  <c:v>5.5488493750016001</c:v>
                </c:pt>
                <c:pt idx="29174">
                  <c:v>5.5483993750015994</c:v>
                </c:pt>
                <c:pt idx="29175">
                  <c:v>5.5480156250016002</c:v>
                </c:pt>
                <c:pt idx="29176">
                  <c:v>5.5474518750015998</c:v>
                </c:pt>
                <c:pt idx="29177">
                  <c:v>5.5469056250015996</c:v>
                </c:pt>
                <c:pt idx="29178">
                  <c:v>5.5463418750016</c:v>
                </c:pt>
                <c:pt idx="29179">
                  <c:v>5.5457956250015998</c:v>
                </c:pt>
                <c:pt idx="29180">
                  <c:v>5.5452543750015995</c:v>
                </c:pt>
                <c:pt idx="29181">
                  <c:v>5.5445943750015996</c:v>
                </c:pt>
                <c:pt idx="29182">
                  <c:v>5.5439168750015995</c:v>
                </c:pt>
                <c:pt idx="29183">
                  <c:v>5.5432137499999996</c:v>
                </c:pt>
                <c:pt idx="29184">
                  <c:v>5.5426293750015994</c:v>
                </c:pt>
                <c:pt idx="29185">
                  <c:v>5.5419462499999996</c:v>
                </c:pt>
                <c:pt idx="29186">
                  <c:v>5.5413949999999996</c:v>
                </c:pt>
                <c:pt idx="29187">
                  <c:v>5.5408731250015997</c:v>
                </c:pt>
                <c:pt idx="29188">
                  <c:v>5.5404375000000003</c:v>
                </c:pt>
                <c:pt idx="29189">
                  <c:v>5.5400231250015999</c:v>
                </c:pt>
                <c:pt idx="29190">
                  <c:v>5.5396043750016002</c:v>
                </c:pt>
                <c:pt idx="29191">
                  <c:v>5.5392725</c:v>
                </c:pt>
                <c:pt idx="29192">
                  <c:v>5.5387612500000003</c:v>
                </c:pt>
                <c:pt idx="29193">
                  <c:v>5.5382468750016001</c:v>
                </c:pt>
                <c:pt idx="29194">
                  <c:v>5.53785375</c:v>
                </c:pt>
                <c:pt idx="29195">
                  <c:v>5.53752625</c:v>
                </c:pt>
                <c:pt idx="29196">
                  <c:v>5.5371243750015999</c:v>
                </c:pt>
                <c:pt idx="29197">
                  <c:v>5.5367981250015994</c:v>
                </c:pt>
                <c:pt idx="29198">
                  <c:v>5.5364674999999997</c:v>
                </c:pt>
                <c:pt idx="29199">
                  <c:v>5.5360931250015994</c:v>
                </c:pt>
                <c:pt idx="29200">
                  <c:v>5.5356924999999997</c:v>
                </c:pt>
                <c:pt idx="29201">
                  <c:v>5.5356168750016002</c:v>
                </c:pt>
                <c:pt idx="29202">
                  <c:v>5.5351631250016</c:v>
                </c:pt>
                <c:pt idx="29203">
                  <c:v>5.5348024999999996</c:v>
                </c:pt>
                <c:pt idx="29204">
                  <c:v>5.5344237500000002</c:v>
                </c:pt>
                <c:pt idx="29205">
                  <c:v>5.5340731250015995</c:v>
                </c:pt>
                <c:pt idx="29206">
                  <c:v>5.5344262500000001</c:v>
                </c:pt>
                <c:pt idx="29207">
                  <c:v>5.5348468750016</c:v>
                </c:pt>
                <c:pt idx="29208">
                  <c:v>5.5352300000000003</c:v>
                </c:pt>
                <c:pt idx="29209">
                  <c:v>5.5356050000000003</c:v>
                </c:pt>
                <c:pt idx="29210">
                  <c:v>5.5360093750015995</c:v>
                </c:pt>
                <c:pt idx="29211">
                  <c:v>5.5363949999999997</c:v>
                </c:pt>
                <c:pt idx="29212">
                  <c:v>5.5368468750015998</c:v>
                </c:pt>
                <c:pt idx="29213">
                  <c:v>5.5372568750015994</c:v>
                </c:pt>
                <c:pt idx="29214">
                  <c:v>5.5376381250015996</c:v>
                </c:pt>
                <c:pt idx="29215">
                  <c:v>5.5380075</c:v>
                </c:pt>
                <c:pt idx="29216">
                  <c:v>5.5383624999999999</c:v>
                </c:pt>
                <c:pt idx="29217">
                  <c:v>5.5387756250016</c:v>
                </c:pt>
                <c:pt idx="29218">
                  <c:v>5.5391362500000003</c:v>
                </c:pt>
                <c:pt idx="29219">
                  <c:v>5.5395612500000002</c:v>
                </c:pt>
                <c:pt idx="29220">
                  <c:v>5.5400593750015998</c:v>
                </c:pt>
                <c:pt idx="29221">
                  <c:v>5.5405731250015995</c:v>
                </c:pt>
                <c:pt idx="29222">
                  <c:v>5.5410306250015999</c:v>
                </c:pt>
                <c:pt idx="29223">
                  <c:v>5.5414700000000003</c:v>
                </c:pt>
                <c:pt idx="29224">
                  <c:v>5.5419712499999996</c:v>
                </c:pt>
                <c:pt idx="29225">
                  <c:v>5.5423543750016</c:v>
                </c:pt>
                <c:pt idx="29226">
                  <c:v>5.5427518750016</c:v>
                </c:pt>
                <c:pt idx="29227">
                  <c:v>5.5432468750016</c:v>
                </c:pt>
                <c:pt idx="29228">
                  <c:v>5.5437518750015995</c:v>
                </c:pt>
                <c:pt idx="29229">
                  <c:v>5.5441343750016001</c:v>
                </c:pt>
                <c:pt idx="29230">
                  <c:v>5.5446150000000003</c:v>
                </c:pt>
                <c:pt idx="29231">
                  <c:v>5.5449912499999998</c:v>
                </c:pt>
                <c:pt idx="29232">
                  <c:v>5.5454212500000004</c:v>
                </c:pt>
                <c:pt idx="29233">
                  <c:v>5.5457562500000002</c:v>
                </c:pt>
                <c:pt idx="29234">
                  <c:v>5.5461006250015998</c:v>
                </c:pt>
                <c:pt idx="29235">
                  <c:v>5.5456574999999999</c:v>
                </c:pt>
                <c:pt idx="29236">
                  <c:v>5.5452156250015996</c:v>
                </c:pt>
                <c:pt idx="29237">
                  <c:v>5.5448806250015998</c:v>
                </c:pt>
                <c:pt idx="29238">
                  <c:v>5.5445343750016001</c:v>
                </c:pt>
                <c:pt idx="29239">
                  <c:v>5.5438799999999997</c:v>
                </c:pt>
                <c:pt idx="29240">
                  <c:v>5.5432231250015995</c:v>
                </c:pt>
                <c:pt idx="29241">
                  <c:v>5.5425706250015994</c:v>
                </c:pt>
                <c:pt idx="29242">
                  <c:v>5.5422075</c:v>
                </c:pt>
                <c:pt idx="29243">
                  <c:v>5.5418612500000002</c:v>
                </c:pt>
                <c:pt idx="29244">
                  <c:v>5.5415037500000004</c:v>
                </c:pt>
                <c:pt idx="29245">
                  <c:v>5.5408587499999999</c:v>
                </c:pt>
                <c:pt idx="29246">
                  <c:v>5.5403581250015996</c:v>
                </c:pt>
                <c:pt idx="29247">
                  <c:v>5.5398818750015995</c:v>
                </c:pt>
                <c:pt idx="29248">
                  <c:v>5.53947375</c:v>
                </c:pt>
                <c:pt idx="29249">
                  <c:v>5.5390062499999999</c:v>
                </c:pt>
                <c:pt idx="29250">
                  <c:v>5.5385212499999996</c:v>
                </c:pt>
                <c:pt idx="29251">
                  <c:v>5.5378937500000003</c:v>
                </c:pt>
                <c:pt idx="29252">
                  <c:v>5.5373343750016</c:v>
                </c:pt>
                <c:pt idx="29253">
                  <c:v>5.5367899999999999</c:v>
                </c:pt>
                <c:pt idx="29254">
                  <c:v>5.5363474999999998</c:v>
                </c:pt>
                <c:pt idx="29255">
                  <c:v>5.5359431250015998</c:v>
                </c:pt>
                <c:pt idx="29256">
                  <c:v>5.5362218750015995</c:v>
                </c:pt>
                <c:pt idx="29257">
                  <c:v>5.5365931250016001</c:v>
                </c:pt>
                <c:pt idx="29258">
                  <c:v>5.5369768750016002</c:v>
                </c:pt>
                <c:pt idx="29259">
                  <c:v>5.5373243750015995</c:v>
                </c:pt>
                <c:pt idx="29260">
                  <c:v>5.5376587500000003</c:v>
                </c:pt>
                <c:pt idx="29261">
                  <c:v>5.5380068750015994</c:v>
                </c:pt>
                <c:pt idx="29262">
                  <c:v>5.5383831250015998</c:v>
                </c:pt>
                <c:pt idx="29263">
                  <c:v>5.53872125</c:v>
                </c:pt>
                <c:pt idx="29264">
                  <c:v>5.5391174999999997</c:v>
                </c:pt>
                <c:pt idx="29265">
                  <c:v>5.53947375</c:v>
                </c:pt>
                <c:pt idx="29266">
                  <c:v>5.5398956250015994</c:v>
                </c:pt>
                <c:pt idx="29267">
                  <c:v>5.5394787499999998</c:v>
                </c:pt>
                <c:pt idx="29268">
                  <c:v>5.5389487500000003</c:v>
                </c:pt>
                <c:pt idx="29269">
                  <c:v>5.5386199999999999</c:v>
                </c:pt>
                <c:pt idx="29270">
                  <c:v>5.5382931250015996</c:v>
                </c:pt>
                <c:pt idx="29271">
                  <c:v>5.5378612499999997</c:v>
                </c:pt>
                <c:pt idx="29272">
                  <c:v>5.5374812499999999</c:v>
                </c:pt>
                <c:pt idx="29273">
                  <c:v>5.5371506250015994</c:v>
                </c:pt>
                <c:pt idx="29274">
                  <c:v>5.5366687499999996</c:v>
                </c:pt>
                <c:pt idx="29275">
                  <c:v>5.5363181250015998</c:v>
                </c:pt>
                <c:pt idx="29276">
                  <c:v>5.5359381250016</c:v>
                </c:pt>
                <c:pt idx="29277">
                  <c:v>5.5355756250015995</c:v>
                </c:pt>
                <c:pt idx="29278">
                  <c:v>5.5352256250015994</c:v>
                </c:pt>
                <c:pt idx="29279">
                  <c:v>5.5347756250015996</c:v>
                </c:pt>
                <c:pt idx="29280">
                  <c:v>5.5344381250015999</c:v>
                </c:pt>
                <c:pt idx="29281">
                  <c:v>5.5340956250015996</c:v>
                </c:pt>
                <c:pt idx="29282">
                  <c:v>5.534135</c:v>
                </c:pt>
                <c:pt idx="29283">
                  <c:v>5.53454625</c:v>
                </c:pt>
                <c:pt idx="29284">
                  <c:v>5.5348943750016</c:v>
                </c:pt>
                <c:pt idx="29285">
                  <c:v>5.5352199999999998</c:v>
                </c:pt>
                <c:pt idx="29286">
                  <c:v>5.5355681250015998</c:v>
                </c:pt>
                <c:pt idx="29287">
                  <c:v>5.5360056250016001</c:v>
                </c:pt>
                <c:pt idx="29288">
                  <c:v>5.5364268750015997</c:v>
                </c:pt>
                <c:pt idx="29289">
                  <c:v>5.5367949999999997</c:v>
                </c:pt>
                <c:pt idx="29290">
                  <c:v>5.5372068750015995</c:v>
                </c:pt>
                <c:pt idx="29291">
                  <c:v>5.537655</c:v>
                </c:pt>
                <c:pt idx="29292">
                  <c:v>5.5379781250016</c:v>
                </c:pt>
                <c:pt idx="29293">
                  <c:v>5.5376412500000001</c:v>
                </c:pt>
                <c:pt idx="29294">
                  <c:v>5.5372225000000004</c:v>
                </c:pt>
                <c:pt idx="29295">
                  <c:v>5.5367856250015999</c:v>
                </c:pt>
                <c:pt idx="29296">
                  <c:v>5.5364056250016001</c:v>
                </c:pt>
                <c:pt idx="29297">
                  <c:v>5.536645</c:v>
                </c:pt>
                <c:pt idx="29298">
                  <c:v>5.5363100000000003</c:v>
                </c:pt>
                <c:pt idx="29299">
                  <c:v>5.5359068750015998</c:v>
                </c:pt>
                <c:pt idx="29300">
                  <c:v>5.5354806250015995</c:v>
                </c:pt>
                <c:pt idx="29301">
                  <c:v>5.5350781250015997</c:v>
                </c:pt>
                <c:pt idx="29302">
                  <c:v>5.5345793750015995</c:v>
                </c:pt>
                <c:pt idx="29303">
                  <c:v>5.5341687500000001</c:v>
                </c:pt>
                <c:pt idx="29304">
                  <c:v>5.5337206250015996</c:v>
                </c:pt>
                <c:pt idx="29305">
                  <c:v>5.5333456250015995</c:v>
                </c:pt>
                <c:pt idx="29306">
                  <c:v>5.5329612499999996</c:v>
                </c:pt>
                <c:pt idx="29307">
                  <c:v>5.5328006250015997</c:v>
                </c:pt>
                <c:pt idx="29308">
                  <c:v>5.5326006250016002</c:v>
                </c:pt>
                <c:pt idx="29309">
                  <c:v>5.5322256250016002</c:v>
                </c:pt>
                <c:pt idx="29310">
                  <c:v>5.5318849999999999</c:v>
                </c:pt>
                <c:pt idx="29311">
                  <c:v>5.5314706250015995</c:v>
                </c:pt>
                <c:pt idx="29312">
                  <c:v>5.5310575000000002</c:v>
                </c:pt>
                <c:pt idx="29313">
                  <c:v>5.5306468750016</c:v>
                </c:pt>
                <c:pt idx="29314">
                  <c:v>5.5301756250015996</c:v>
                </c:pt>
                <c:pt idx="29315">
                  <c:v>5.5297918750015995</c:v>
                </c:pt>
                <c:pt idx="29316">
                  <c:v>5.5302006250015996</c:v>
                </c:pt>
                <c:pt idx="29317">
                  <c:v>5.5306031250015995</c:v>
                </c:pt>
                <c:pt idx="29318">
                  <c:v>5.5309431250015999</c:v>
                </c:pt>
                <c:pt idx="29319">
                  <c:v>5.5312668750015996</c:v>
                </c:pt>
                <c:pt idx="29320">
                  <c:v>5.5315343750016002</c:v>
                </c:pt>
                <c:pt idx="29321">
                  <c:v>5.5318656250015996</c:v>
                </c:pt>
                <c:pt idx="29322">
                  <c:v>5.5322456250015994</c:v>
                </c:pt>
                <c:pt idx="29323">
                  <c:v>5.5326431250015995</c:v>
                </c:pt>
                <c:pt idx="29324">
                  <c:v>5.5330787499999996</c:v>
                </c:pt>
                <c:pt idx="29325">
                  <c:v>5.5334456250016002</c:v>
                </c:pt>
                <c:pt idx="29326">
                  <c:v>5.5338443750015998</c:v>
                </c:pt>
                <c:pt idx="29327">
                  <c:v>5.5342693750015997</c:v>
                </c:pt>
                <c:pt idx="29328">
                  <c:v>5.5346537500000004</c:v>
                </c:pt>
                <c:pt idx="29329">
                  <c:v>5.5345493750015997</c:v>
                </c:pt>
                <c:pt idx="29330">
                  <c:v>5.5340693750016001</c:v>
                </c:pt>
                <c:pt idx="29331">
                  <c:v>5.5337118750015994</c:v>
                </c:pt>
                <c:pt idx="29332">
                  <c:v>5.5333831250015999</c:v>
                </c:pt>
                <c:pt idx="29333">
                  <c:v>5.5327906250016001</c:v>
                </c:pt>
                <c:pt idx="29334">
                  <c:v>5.5322962499999999</c:v>
                </c:pt>
                <c:pt idx="29335">
                  <c:v>5.5319168750015999</c:v>
                </c:pt>
                <c:pt idx="29336">
                  <c:v>5.5316968750015993</c:v>
                </c:pt>
                <c:pt idx="29337">
                  <c:v>5.5320862499999999</c:v>
                </c:pt>
                <c:pt idx="29338">
                  <c:v>5.5319581250015997</c:v>
                </c:pt>
                <c:pt idx="29339">
                  <c:v>5.5316131250015994</c:v>
                </c:pt>
                <c:pt idx="29340">
                  <c:v>5.5319349999999998</c:v>
                </c:pt>
                <c:pt idx="29341">
                  <c:v>5.5323781250015998</c:v>
                </c:pt>
                <c:pt idx="29342">
                  <c:v>5.5328287500000002</c:v>
                </c:pt>
                <c:pt idx="29343">
                  <c:v>5.5331725</c:v>
                </c:pt>
                <c:pt idx="29344">
                  <c:v>5.5335418750015997</c:v>
                </c:pt>
                <c:pt idx="29345">
                  <c:v>5.5339725</c:v>
                </c:pt>
                <c:pt idx="29346">
                  <c:v>5.5344049999999996</c:v>
                </c:pt>
                <c:pt idx="29347">
                  <c:v>5.5340268750016</c:v>
                </c:pt>
                <c:pt idx="29348">
                  <c:v>5.5336243750016001</c:v>
                </c:pt>
                <c:pt idx="29349">
                  <c:v>5.5333012500000001</c:v>
                </c:pt>
                <c:pt idx="29350">
                  <c:v>5.5329137499999996</c:v>
                </c:pt>
                <c:pt idx="29351">
                  <c:v>5.5325274999999996</c:v>
                </c:pt>
                <c:pt idx="29352">
                  <c:v>5.5320331250015995</c:v>
                </c:pt>
                <c:pt idx="29353">
                  <c:v>5.5314768750015997</c:v>
                </c:pt>
                <c:pt idx="29354">
                  <c:v>5.5308106250015996</c:v>
                </c:pt>
                <c:pt idx="29355">
                  <c:v>5.5304031250015999</c:v>
                </c:pt>
                <c:pt idx="29356">
                  <c:v>5.5300643750015999</c:v>
                </c:pt>
                <c:pt idx="29357">
                  <c:v>5.5295893750016001</c:v>
                </c:pt>
                <c:pt idx="29358">
                  <c:v>5.5290862499999998</c:v>
                </c:pt>
                <c:pt idx="29359">
                  <c:v>5.5286024999999999</c:v>
                </c:pt>
                <c:pt idx="29360">
                  <c:v>5.5280800000000001</c:v>
                </c:pt>
                <c:pt idx="29361">
                  <c:v>5.5276212500000002</c:v>
                </c:pt>
                <c:pt idx="29362">
                  <c:v>5.5270743750015994</c:v>
                </c:pt>
                <c:pt idx="29363">
                  <c:v>5.5266112500000002</c:v>
                </c:pt>
                <c:pt idx="29364">
                  <c:v>5.5261793750015995</c:v>
                </c:pt>
                <c:pt idx="29365">
                  <c:v>5.52572375</c:v>
                </c:pt>
                <c:pt idx="29366">
                  <c:v>5.5252737500000002</c:v>
                </c:pt>
                <c:pt idx="29367">
                  <c:v>5.5249350000000002</c:v>
                </c:pt>
                <c:pt idx="29368">
                  <c:v>5.5243737499999996</c:v>
                </c:pt>
                <c:pt idx="29369">
                  <c:v>5.5239756250015999</c:v>
                </c:pt>
                <c:pt idx="29370">
                  <c:v>5.5236524999999999</c:v>
                </c:pt>
                <c:pt idx="29371">
                  <c:v>5.5240200000000002</c:v>
                </c:pt>
                <c:pt idx="29372">
                  <c:v>5.5243587500000002</c:v>
                </c:pt>
                <c:pt idx="29373">
                  <c:v>5.5247018750015995</c:v>
                </c:pt>
                <c:pt idx="29374">
                  <c:v>5.5250849999999998</c:v>
                </c:pt>
                <c:pt idx="29375">
                  <c:v>5.5254118750016001</c:v>
                </c:pt>
                <c:pt idx="29376">
                  <c:v>5.5257668750016</c:v>
                </c:pt>
                <c:pt idx="29377">
                  <c:v>5.5262293750015994</c:v>
                </c:pt>
                <c:pt idx="29378">
                  <c:v>5.5266362500000001</c:v>
                </c:pt>
                <c:pt idx="29379">
                  <c:v>5.5269762499999997</c:v>
                </c:pt>
                <c:pt idx="29380">
                  <c:v>5.5273574999999999</c:v>
                </c:pt>
                <c:pt idx="29381">
                  <c:v>5.5277193750015998</c:v>
                </c:pt>
                <c:pt idx="29382">
                  <c:v>5.5280418750016</c:v>
                </c:pt>
                <c:pt idx="29383">
                  <c:v>5.52839875</c:v>
                </c:pt>
                <c:pt idx="29384">
                  <c:v>5.5288225000000004</c:v>
                </c:pt>
                <c:pt idx="29385">
                  <c:v>5.5292975000000002</c:v>
                </c:pt>
                <c:pt idx="29386">
                  <c:v>5.5297068750016001</c:v>
                </c:pt>
                <c:pt idx="29387">
                  <c:v>5.5301268750016002</c:v>
                </c:pt>
                <c:pt idx="29388">
                  <c:v>5.5305175000000002</c:v>
                </c:pt>
                <c:pt idx="29389">
                  <c:v>5.53088625</c:v>
                </c:pt>
                <c:pt idx="29390">
                  <c:v>5.5312456250016</c:v>
                </c:pt>
                <c:pt idx="29391">
                  <c:v>5.5308062500000004</c:v>
                </c:pt>
                <c:pt idx="29392">
                  <c:v>5.5304618750015999</c:v>
                </c:pt>
                <c:pt idx="29393">
                  <c:v>5.5298924999999999</c:v>
                </c:pt>
                <c:pt idx="29394">
                  <c:v>5.5295362499999996</c:v>
                </c:pt>
                <c:pt idx="29395">
                  <c:v>5.5292006250016001</c:v>
                </c:pt>
                <c:pt idx="29396">
                  <c:v>5.5288393750016001</c:v>
                </c:pt>
                <c:pt idx="29397">
                  <c:v>5.5283256250015995</c:v>
                </c:pt>
                <c:pt idx="29398">
                  <c:v>5.5279693750016001</c:v>
                </c:pt>
                <c:pt idx="29399">
                  <c:v>5.5276162500000003</c:v>
                </c:pt>
                <c:pt idx="29400">
                  <c:v>5.5272112499999997</c:v>
                </c:pt>
                <c:pt idx="29401">
                  <c:v>5.5268856250015999</c:v>
                </c:pt>
                <c:pt idx="29402">
                  <c:v>5.5264168750015994</c:v>
                </c:pt>
                <c:pt idx="29403">
                  <c:v>5.5260631250015999</c:v>
                </c:pt>
                <c:pt idx="29404">
                  <c:v>5.52572625</c:v>
                </c:pt>
                <c:pt idx="29405">
                  <c:v>5.52529</c:v>
                </c:pt>
                <c:pt idx="29406">
                  <c:v>5.5248799999999996</c:v>
                </c:pt>
                <c:pt idx="29407">
                  <c:v>5.5245087499999999</c:v>
                </c:pt>
                <c:pt idx="29408">
                  <c:v>5.5241468750016001</c:v>
                </c:pt>
                <c:pt idx="29409">
                  <c:v>5.5242256250016002</c:v>
                </c:pt>
                <c:pt idx="29410">
                  <c:v>5.5246181250015995</c:v>
                </c:pt>
                <c:pt idx="29411">
                  <c:v>5.5249443750016001</c:v>
                </c:pt>
                <c:pt idx="29412">
                  <c:v>5.5252662499999996</c:v>
                </c:pt>
                <c:pt idx="29413">
                  <c:v>5.5250806250015998</c:v>
                </c:pt>
                <c:pt idx="29414">
                  <c:v>5.5246293750015996</c:v>
                </c:pt>
                <c:pt idx="29415">
                  <c:v>5.5241237500000002</c:v>
                </c:pt>
                <c:pt idx="29416">
                  <c:v>5.5237306250015994</c:v>
                </c:pt>
                <c:pt idx="29417">
                  <c:v>5.5232324999999998</c:v>
                </c:pt>
                <c:pt idx="29418">
                  <c:v>5.5228062500000004</c:v>
                </c:pt>
                <c:pt idx="29419">
                  <c:v>5.5230606250015999</c:v>
                </c:pt>
                <c:pt idx="29420">
                  <c:v>5.5234224999999997</c:v>
                </c:pt>
                <c:pt idx="29421">
                  <c:v>5.5237856250016</c:v>
                </c:pt>
                <c:pt idx="29422">
                  <c:v>5.5241175</c:v>
                </c:pt>
                <c:pt idx="29423">
                  <c:v>5.5245424999999999</c:v>
                </c:pt>
                <c:pt idx="29424">
                  <c:v>5.5250081250015999</c:v>
                </c:pt>
                <c:pt idx="29425">
                  <c:v>5.5253937500000001</c:v>
                </c:pt>
                <c:pt idx="29426">
                  <c:v>5.5257412500000003</c:v>
                </c:pt>
                <c:pt idx="29427">
                  <c:v>5.5261331250015999</c:v>
                </c:pt>
                <c:pt idx="29428">
                  <c:v>5.5264787499999999</c:v>
                </c:pt>
                <c:pt idx="29429">
                  <c:v>5.5268087499999998</c:v>
                </c:pt>
                <c:pt idx="29430">
                  <c:v>5.5272618750015994</c:v>
                </c:pt>
                <c:pt idx="29431">
                  <c:v>5.5276793750015996</c:v>
                </c:pt>
                <c:pt idx="29432">
                  <c:v>5.5281087500000003</c:v>
                </c:pt>
                <c:pt idx="29433">
                  <c:v>5.5285768750016002</c:v>
                </c:pt>
                <c:pt idx="29434">
                  <c:v>5.5289006250016</c:v>
                </c:pt>
                <c:pt idx="29435">
                  <c:v>5.52936125</c:v>
                </c:pt>
                <c:pt idx="29436">
                  <c:v>5.5297312500000002</c:v>
                </c:pt>
                <c:pt idx="29437">
                  <c:v>5.5294800000000004</c:v>
                </c:pt>
                <c:pt idx="29438">
                  <c:v>5.5299006250015994</c:v>
                </c:pt>
                <c:pt idx="29439">
                  <c:v>5.5302662500000004</c:v>
                </c:pt>
                <c:pt idx="29440">
                  <c:v>5.5299312499999997</c:v>
                </c:pt>
                <c:pt idx="29441">
                  <c:v>5.5294418750015994</c:v>
                </c:pt>
                <c:pt idx="29442">
                  <c:v>5.5289537500000003</c:v>
                </c:pt>
                <c:pt idx="29443">
                  <c:v>5.5285143750015999</c:v>
                </c:pt>
                <c:pt idx="29444">
                  <c:v>5.5278437499999997</c:v>
                </c:pt>
                <c:pt idx="29445">
                  <c:v>5.5274312500000002</c:v>
                </c:pt>
                <c:pt idx="29446">
                  <c:v>5.5269781250015999</c:v>
                </c:pt>
                <c:pt idx="29447">
                  <c:v>5.5265368750016002</c:v>
                </c:pt>
                <c:pt idx="29448">
                  <c:v>5.5261475000000004</c:v>
                </c:pt>
                <c:pt idx="29449">
                  <c:v>5.5257256250015994</c:v>
                </c:pt>
                <c:pt idx="29450">
                  <c:v>5.5253406250015997</c:v>
                </c:pt>
                <c:pt idx="29451">
                  <c:v>5.5249437500000003</c:v>
                </c:pt>
                <c:pt idx="29452">
                  <c:v>5.5245531250016002</c:v>
                </c:pt>
                <c:pt idx="29453">
                  <c:v>5.5241931250015996</c:v>
                </c:pt>
                <c:pt idx="29454">
                  <c:v>5.5238412500000003</c:v>
                </c:pt>
                <c:pt idx="29455">
                  <c:v>5.5232037500000004</c:v>
                </c:pt>
                <c:pt idx="29456">
                  <c:v>5.5227775000000001</c:v>
                </c:pt>
                <c:pt idx="29457">
                  <c:v>5.5222637499999996</c:v>
                </c:pt>
                <c:pt idx="29458">
                  <c:v>5.5218512500000001</c:v>
                </c:pt>
                <c:pt idx="29459">
                  <c:v>5.5214299999999996</c:v>
                </c:pt>
                <c:pt idx="29460">
                  <c:v>5.5209425000000003</c:v>
                </c:pt>
                <c:pt idx="29461">
                  <c:v>5.5204399999999998</c:v>
                </c:pt>
                <c:pt idx="29462">
                  <c:v>5.5200581250015999</c:v>
                </c:pt>
                <c:pt idx="29463">
                  <c:v>5.5197174999999996</c:v>
                </c:pt>
                <c:pt idx="29464">
                  <c:v>5.5200525000000003</c:v>
                </c:pt>
                <c:pt idx="29465">
                  <c:v>5.5203918750016001</c:v>
                </c:pt>
                <c:pt idx="29466">
                  <c:v>5.5201706250016001</c:v>
                </c:pt>
                <c:pt idx="29467">
                  <c:v>5.5203818750015996</c:v>
                </c:pt>
                <c:pt idx="29468">
                  <c:v>5.5202137499999999</c:v>
                </c:pt>
                <c:pt idx="29469">
                  <c:v>5.5205875000000004</c:v>
                </c:pt>
                <c:pt idx="29470">
                  <c:v>5.5209618750015999</c:v>
                </c:pt>
                <c:pt idx="29471">
                  <c:v>5.5213124999999996</c:v>
                </c:pt>
                <c:pt idx="29472">
                  <c:v>5.5217425000000002</c:v>
                </c:pt>
                <c:pt idx="29473">
                  <c:v>5.5220693750015997</c:v>
                </c:pt>
                <c:pt idx="29474">
                  <c:v>5.5219137500000004</c:v>
                </c:pt>
                <c:pt idx="29475">
                  <c:v>5.5215362499999996</c:v>
                </c:pt>
                <c:pt idx="29476">
                  <c:v>5.5211362499999996</c:v>
                </c:pt>
                <c:pt idx="29477">
                  <c:v>5.5207668750016001</c:v>
                </c:pt>
                <c:pt idx="29478">
                  <c:v>5.5203162499999996</c:v>
                </c:pt>
                <c:pt idx="29479">
                  <c:v>5.5198274999999999</c:v>
                </c:pt>
                <c:pt idx="29480">
                  <c:v>5.5192949999999996</c:v>
                </c:pt>
                <c:pt idx="29481">
                  <c:v>5.5187400000000002</c:v>
                </c:pt>
                <c:pt idx="29482">
                  <c:v>5.5181987499999998</c:v>
                </c:pt>
                <c:pt idx="29483">
                  <c:v>5.5177268750015998</c:v>
                </c:pt>
                <c:pt idx="29484">
                  <c:v>5.5174043750015995</c:v>
                </c:pt>
                <c:pt idx="29485">
                  <c:v>5.5169649999999999</c:v>
                </c:pt>
                <c:pt idx="29486">
                  <c:v>5.5166156250015996</c:v>
                </c:pt>
                <c:pt idx="29487">
                  <c:v>5.5162893750016</c:v>
                </c:pt>
                <c:pt idx="29488">
                  <c:v>5.5159181250015994</c:v>
                </c:pt>
                <c:pt idx="29489">
                  <c:v>5.5155525000000001</c:v>
                </c:pt>
                <c:pt idx="29490">
                  <c:v>5.5152299999999999</c:v>
                </c:pt>
                <c:pt idx="29491">
                  <c:v>5.5148425000000003</c:v>
                </c:pt>
                <c:pt idx="29492">
                  <c:v>5.5151750000000002</c:v>
                </c:pt>
                <c:pt idx="29493">
                  <c:v>5.5155137500000002</c:v>
                </c:pt>
                <c:pt idx="29494">
                  <c:v>5.5159337500000003</c:v>
                </c:pt>
                <c:pt idx="29495">
                  <c:v>5.5163537500000004</c:v>
                </c:pt>
                <c:pt idx="29496">
                  <c:v>5.5166818750016002</c:v>
                </c:pt>
                <c:pt idx="29497">
                  <c:v>5.5170356250015997</c:v>
                </c:pt>
                <c:pt idx="29498">
                  <c:v>5.5174050000000001</c:v>
                </c:pt>
                <c:pt idx="29499">
                  <c:v>5.5178137500000002</c:v>
                </c:pt>
                <c:pt idx="29500">
                  <c:v>5.5182031250015999</c:v>
                </c:pt>
                <c:pt idx="29501">
                  <c:v>5.5186168750015998</c:v>
                </c:pt>
                <c:pt idx="29502">
                  <c:v>5.5190362500000001</c:v>
                </c:pt>
                <c:pt idx="29503">
                  <c:v>5.5195375000000002</c:v>
                </c:pt>
                <c:pt idx="29504">
                  <c:v>5.5199737500000001</c:v>
                </c:pt>
                <c:pt idx="29505">
                  <c:v>5.5203518750015999</c:v>
                </c:pt>
                <c:pt idx="29506">
                  <c:v>5.5206724999999999</c:v>
                </c:pt>
                <c:pt idx="29507">
                  <c:v>5.5210443750015994</c:v>
                </c:pt>
                <c:pt idx="29508">
                  <c:v>5.5214943750016001</c:v>
                </c:pt>
                <c:pt idx="29509">
                  <c:v>5.5220043750015995</c:v>
                </c:pt>
                <c:pt idx="29510">
                  <c:v>5.5223393750016001</c:v>
                </c:pt>
                <c:pt idx="29511">
                  <c:v>5.5227112500000004</c:v>
                </c:pt>
                <c:pt idx="29512">
                  <c:v>5.5231500000000002</c:v>
                </c:pt>
                <c:pt idx="29513">
                  <c:v>5.5235006250016001</c:v>
                </c:pt>
                <c:pt idx="29514">
                  <c:v>5.5238893750016</c:v>
                </c:pt>
                <c:pt idx="29515">
                  <c:v>5.5243099999999998</c:v>
                </c:pt>
                <c:pt idx="29516">
                  <c:v>5.5239425000000004</c:v>
                </c:pt>
                <c:pt idx="29517">
                  <c:v>5.52330875</c:v>
                </c:pt>
                <c:pt idx="29518">
                  <c:v>5.5229762500000001</c:v>
                </c:pt>
                <c:pt idx="29519">
                  <c:v>5.5225056250015996</c:v>
                </c:pt>
                <c:pt idx="29520">
                  <c:v>5.5220556250015997</c:v>
                </c:pt>
                <c:pt idx="29521">
                  <c:v>5.5216931250016001</c:v>
                </c:pt>
                <c:pt idx="29522">
                  <c:v>5.5213237499999996</c:v>
                </c:pt>
                <c:pt idx="29523">
                  <c:v>5.5209193750015997</c:v>
                </c:pt>
                <c:pt idx="29524">
                  <c:v>5.5203518750015999</c:v>
                </c:pt>
                <c:pt idx="29525">
                  <c:v>5.5197231250016001</c:v>
                </c:pt>
                <c:pt idx="29526">
                  <c:v>5.5191556250015994</c:v>
                </c:pt>
                <c:pt idx="29527">
                  <c:v>5.5186912499999998</c:v>
                </c:pt>
                <c:pt idx="29528">
                  <c:v>5.5181500000000003</c:v>
                </c:pt>
                <c:pt idx="29529">
                  <c:v>5.5177768750015996</c:v>
                </c:pt>
                <c:pt idx="29530">
                  <c:v>5.5170812500000004</c:v>
                </c:pt>
                <c:pt idx="29531">
                  <c:v>5.5164356250016002</c:v>
                </c:pt>
                <c:pt idx="29532">
                  <c:v>5.5157299999999996</c:v>
                </c:pt>
                <c:pt idx="29533">
                  <c:v>5.5153437500000004</c:v>
                </c:pt>
                <c:pt idx="29534">
                  <c:v>5.5147493750015997</c:v>
                </c:pt>
                <c:pt idx="29535">
                  <c:v>5.5143212500000001</c:v>
                </c:pt>
                <c:pt idx="29536">
                  <c:v>5.5139062499999998</c:v>
                </c:pt>
                <c:pt idx="29537">
                  <c:v>5.5134981250015995</c:v>
                </c:pt>
                <c:pt idx="29538">
                  <c:v>5.5129806250015996</c:v>
                </c:pt>
                <c:pt idx="29539">
                  <c:v>5.5126493750016001</c:v>
                </c:pt>
                <c:pt idx="29540">
                  <c:v>5.5128874999999997</c:v>
                </c:pt>
                <c:pt idx="29541">
                  <c:v>5.5125875000000004</c:v>
                </c:pt>
                <c:pt idx="29542">
                  <c:v>5.5122099999999996</c:v>
                </c:pt>
                <c:pt idx="29543">
                  <c:v>5.51183625</c:v>
                </c:pt>
                <c:pt idx="29544">
                  <c:v>5.5121581250015996</c:v>
                </c:pt>
                <c:pt idx="29545">
                  <c:v>5.5125187499999999</c:v>
                </c:pt>
                <c:pt idx="29546">
                  <c:v>5.5128643750016</c:v>
                </c:pt>
                <c:pt idx="29547">
                  <c:v>5.5131975000000004</c:v>
                </c:pt>
                <c:pt idx="29548">
                  <c:v>5.5135912500000002</c:v>
                </c:pt>
                <c:pt idx="29549">
                  <c:v>5.5139924999999996</c:v>
                </c:pt>
                <c:pt idx="29550">
                  <c:v>5.5143424999999997</c:v>
                </c:pt>
                <c:pt idx="29551">
                  <c:v>5.5147706250016002</c:v>
                </c:pt>
                <c:pt idx="29552">
                  <c:v>5.5151250000000003</c:v>
                </c:pt>
                <c:pt idx="29553">
                  <c:v>5.5154743750015998</c:v>
                </c:pt>
                <c:pt idx="29554">
                  <c:v>5.5156556250015996</c:v>
                </c:pt>
                <c:pt idx="29555">
                  <c:v>5.5159781250015998</c:v>
                </c:pt>
                <c:pt idx="29556">
                  <c:v>5.5163481250016</c:v>
                </c:pt>
                <c:pt idx="29557">
                  <c:v>5.5167037499999996</c:v>
                </c:pt>
                <c:pt idx="29558">
                  <c:v>5.5170599999999999</c:v>
                </c:pt>
                <c:pt idx="29559">
                  <c:v>5.5174475000000003</c:v>
                </c:pt>
                <c:pt idx="29560">
                  <c:v>5.5178387500000001</c:v>
                </c:pt>
                <c:pt idx="29561">
                  <c:v>5.5182537500000004</c:v>
                </c:pt>
                <c:pt idx="29562">
                  <c:v>5.5185924999999996</c:v>
                </c:pt>
                <c:pt idx="29563">
                  <c:v>5.5189225000000004</c:v>
                </c:pt>
                <c:pt idx="29564">
                  <c:v>5.5192625</c:v>
                </c:pt>
                <c:pt idx="29565">
                  <c:v>5.5195962500000002</c:v>
                </c:pt>
                <c:pt idx="29566">
                  <c:v>5.5197881250015994</c:v>
                </c:pt>
                <c:pt idx="29567">
                  <c:v>5.5195681250015998</c:v>
                </c:pt>
                <c:pt idx="29568">
                  <c:v>5.5190968750015994</c:v>
                </c:pt>
                <c:pt idx="29569">
                  <c:v>5.5187118750015998</c:v>
                </c:pt>
                <c:pt idx="29570">
                  <c:v>5.5182725000000001</c:v>
                </c:pt>
                <c:pt idx="29571">
                  <c:v>5.5178312500000004</c:v>
                </c:pt>
                <c:pt idx="29572">
                  <c:v>5.5174212499999999</c:v>
                </c:pt>
                <c:pt idx="29573">
                  <c:v>5.5169899999999998</c:v>
                </c:pt>
                <c:pt idx="29574">
                  <c:v>5.5163818750016</c:v>
                </c:pt>
                <c:pt idx="29575">
                  <c:v>5.5156768750016001</c:v>
                </c:pt>
                <c:pt idx="29576">
                  <c:v>5.5152018750015994</c:v>
                </c:pt>
                <c:pt idx="29577">
                  <c:v>5.51469875</c:v>
                </c:pt>
                <c:pt idx="29578">
                  <c:v>5.5141799999999996</c:v>
                </c:pt>
                <c:pt idx="29579">
                  <c:v>5.5136462499999999</c:v>
                </c:pt>
                <c:pt idx="29580">
                  <c:v>5.5131137499999996</c:v>
                </c:pt>
                <c:pt idx="29581">
                  <c:v>5.5127387499999996</c:v>
                </c:pt>
                <c:pt idx="29582">
                  <c:v>5.5123350000000002</c:v>
                </c:pt>
                <c:pt idx="29583">
                  <c:v>5.5116768750015996</c:v>
                </c:pt>
                <c:pt idx="29584">
                  <c:v>5.5112731250015994</c:v>
                </c:pt>
                <c:pt idx="29585">
                  <c:v>5.5108649999999999</c:v>
                </c:pt>
                <c:pt idx="29586">
                  <c:v>5.5105356250015998</c:v>
                </c:pt>
                <c:pt idx="29587">
                  <c:v>5.5101550000000001</c:v>
                </c:pt>
                <c:pt idx="29588">
                  <c:v>5.5098118750016001</c:v>
                </c:pt>
                <c:pt idx="29589">
                  <c:v>5.5101793750015995</c:v>
                </c:pt>
                <c:pt idx="29590">
                  <c:v>5.5105225000000004</c:v>
                </c:pt>
                <c:pt idx="29591">
                  <c:v>5.5108837499999996</c:v>
                </c:pt>
                <c:pt idx="29592">
                  <c:v>5.5112062499999999</c:v>
                </c:pt>
                <c:pt idx="29593">
                  <c:v>5.5116318750015996</c:v>
                </c:pt>
                <c:pt idx="29594">
                  <c:v>5.5119743750015999</c:v>
                </c:pt>
                <c:pt idx="29595">
                  <c:v>5.5123337499999998</c:v>
                </c:pt>
                <c:pt idx="29596">
                  <c:v>5.5126737500000003</c:v>
                </c:pt>
                <c:pt idx="29597">
                  <c:v>5.5130162499999997</c:v>
                </c:pt>
                <c:pt idx="29598">
                  <c:v>5.5128199999999996</c:v>
                </c:pt>
                <c:pt idx="29599">
                  <c:v>5.5125106250015996</c:v>
                </c:pt>
                <c:pt idx="29600">
                  <c:v>5.5121881250015994</c:v>
                </c:pt>
                <c:pt idx="29601">
                  <c:v>5.5117556250015998</c:v>
                </c:pt>
                <c:pt idx="29602">
                  <c:v>5.5111299999999996</c:v>
                </c:pt>
                <c:pt idx="29603">
                  <c:v>5.5105325000000001</c:v>
                </c:pt>
                <c:pt idx="29604">
                  <c:v>5.5100443750016002</c:v>
                </c:pt>
                <c:pt idx="29605">
                  <c:v>5.5096287500000001</c:v>
                </c:pt>
                <c:pt idx="29606">
                  <c:v>5.5091231250016</c:v>
                </c:pt>
                <c:pt idx="29607">
                  <c:v>5.5086399999999998</c:v>
                </c:pt>
                <c:pt idx="29608">
                  <c:v>5.5080499999999999</c:v>
                </c:pt>
                <c:pt idx="29609">
                  <c:v>5.5075131250015996</c:v>
                </c:pt>
                <c:pt idx="29610">
                  <c:v>5.5069612499999998</c:v>
                </c:pt>
                <c:pt idx="29611">
                  <c:v>5.5066406250015998</c:v>
                </c:pt>
                <c:pt idx="29612">
                  <c:v>5.5069900000000001</c:v>
                </c:pt>
                <c:pt idx="29613">
                  <c:v>5.5074237500000001</c:v>
                </c:pt>
                <c:pt idx="29614">
                  <c:v>5.5078318750015995</c:v>
                </c:pt>
                <c:pt idx="29615">
                  <c:v>5.5083099999999998</c:v>
                </c:pt>
                <c:pt idx="29616">
                  <c:v>5.5087068750016002</c:v>
                </c:pt>
                <c:pt idx="29617">
                  <c:v>5.5091562500000002</c:v>
                </c:pt>
                <c:pt idx="29618">
                  <c:v>5.5094975000000002</c:v>
                </c:pt>
                <c:pt idx="29619">
                  <c:v>5.5098443750015997</c:v>
                </c:pt>
                <c:pt idx="29620">
                  <c:v>5.5101943750015998</c:v>
                </c:pt>
                <c:pt idx="29621">
                  <c:v>5.5105693750015998</c:v>
                </c:pt>
                <c:pt idx="29622">
                  <c:v>5.5109993750015995</c:v>
                </c:pt>
                <c:pt idx="29623">
                  <c:v>5.5114231250015999</c:v>
                </c:pt>
                <c:pt idx="29624">
                  <c:v>5.5117856250015995</c:v>
                </c:pt>
                <c:pt idx="29625">
                  <c:v>5.5122499999999999</c:v>
                </c:pt>
                <c:pt idx="29626">
                  <c:v>5.5125937499999997</c:v>
                </c:pt>
                <c:pt idx="29627">
                  <c:v>5.5129450000000002</c:v>
                </c:pt>
                <c:pt idx="29628">
                  <c:v>5.5133293750016001</c:v>
                </c:pt>
                <c:pt idx="29629">
                  <c:v>5.5137012500000004</c:v>
                </c:pt>
                <c:pt idx="29630">
                  <c:v>5.5140562500000003</c:v>
                </c:pt>
                <c:pt idx="29631">
                  <c:v>5.5144975000000001</c:v>
                </c:pt>
                <c:pt idx="29632">
                  <c:v>5.5148662499999999</c:v>
                </c:pt>
                <c:pt idx="29633">
                  <c:v>5.5153018750016001</c:v>
                </c:pt>
                <c:pt idx="29634">
                  <c:v>5.5157493750016</c:v>
                </c:pt>
                <c:pt idx="29635">
                  <c:v>5.5161625000000001</c:v>
                </c:pt>
                <c:pt idx="29636">
                  <c:v>5.5166181250015995</c:v>
                </c:pt>
                <c:pt idx="29637">
                  <c:v>5.5162468750015998</c:v>
                </c:pt>
                <c:pt idx="29638">
                  <c:v>5.5156018750015994</c:v>
                </c:pt>
                <c:pt idx="29639">
                  <c:v>5.5152193750015996</c:v>
                </c:pt>
                <c:pt idx="29640">
                  <c:v>5.5147793750015994</c:v>
                </c:pt>
                <c:pt idx="29641">
                  <c:v>5.5142406250015998</c:v>
                </c:pt>
                <c:pt idx="29642">
                  <c:v>5.5136318750015993</c:v>
                </c:pt>
                <c:pt idx="29643">
                  <c:v>5.5129481250015999</c:v>
                </c:pt>
                <c:pt idx="29644">
                  <c:v>5.5122762500000002</c:v>
                </c:pt>
                <c:pt idx="29645">
                  <c:v>5.5116037499999999</c:v>
                </c:pt>
                <c:pt idx="29646">
                  <c:v>5.5108899999999998</c:v>
                </c:pt>
                <c:pt idx="29647">
                  <c:v>5.5101950000000004</c:v>
                </c:pt>
                <c:pt idx="29648">
                  <c:v>5.5095037500000004</c:v>
                </c:pt>
                <c:pt idx="29649">
                  <c:v>5.5088518750016</c:v>
                </c:pt>
                <c:pt idx="29650">
                  <c:v>5.5080799999999996</c:v>
                </c:pt>
                <c:pt idx="29651">
                  <c:v>5.5073587499999999</c:v>
                </c:pt>
                <c:pt idx="29652">
                  <c:v>5.5066937500000002</c:v>
                </c:pt>
                <c:pt idx="29653">
                  <c:v>5.5061</c:v>
                </c:pt>
                <c:pt idx="29654">
                  <c:v>5.5055025000000004</c:v>
                </c:pt>
                <c:pt idx="29655">
                  <c:v>5.5048981250016</c:v>
                </c:pt>
                <c:pt idx="29656">
                  <c:v>5.5043843750015995</c:v>
                </c:pt>
                <c:pt idx="29657">
                  <c:v>5.5038225000000001</c:v>
                </c:pt>
                <c:pt idx="29658">
                  <c:v>5.5033593750016001</c:v>
                </c:pt>
                <c:pt idx="29659">
                  <c:v>5.50287375</c:v>
                </c:pt>
                <c:pt idx="29660">
                  <c:v>5.5025512499999998</c:v>
                </c:pt>
                <c:pt idx="29661">
                  <c:v>5.5019531250015996</c:v>
                </c:pt>
                <c:pt idx="29662">
                  <c:v>5.5014812500000003</c:v>
                </c:pt>
                <c:pt idx="29663">
                  <c:v>5.5010743750015996</c:v>
                </c:pt>
                <c:pt idx="29664">
                  <c:v>5.5007418750015997</c:v>
                </c:pt>
                <c:pt idx="29665">
                  <c:v>5.5003549999999999</c:v>
                </c:pt>
                <c:pt idx="29666">
                  <c:v>5.5002362500000004</c:v>
                </c:pt>
                <c:pt idx="29667">
                  <c:v>5.5006225000000004</c:v>
                </c:pt>
                <c:pt idx="29668">
                  <c:v>5.50102125</c:v>
                </c:pt>
                <c:pt idx="29669">
                  <c:v>5.5014487499999998</c:v>
                </c:pt>
                <c:pt idx="29670">
                  <c:v>5.5019274999999999</c:v>
                </c:pt>
                <c:pt idx="29671">
                  <c:v>5.5023393750015996</c:v>
                </c:pt>
                <c:pt idx="29672">
                  <c:v>5.5027074999999996</c:v>
                </c:pt>
                <c:pt idx="29673">
                  <c:v>5.5031893750015994</c:v>
                </c:pt>
                <c:pt idx="29674">
                  <c:v>5.5035956250015996</c:v>
                </c:pt>
                <c:pt idx="29675">
                  <c:v>5.5040112499999996</c:v>
                </c:pt>
                <c:pt idx="29676">
                  <c:v>5.5043674999999999</c:v>
                </c:pt>
                <c:pt idx="29677">
                  <c:v>5.5047499999999996</c:v>
                </c:pt>
                <c:pt idx="29678">
                  <c:v>5.5051168750016002</c:v>
                </c:pt>
                <c:pt idx="29679">
                  <c:v>5.5055693750015999</c:v>
                </c:pt>
                <c:pt idx="29680">
                  <c:v>5.5059837500000004</c:v>
                </c:pt>
                <c:pt idx="29681">
                  <c:v>5.5064087500000003</c:v>
                </c:pt>
                <c:pt idx="29682">
                  <c:v>5.5068168750015998</c:v>
                </c:pt>
                <c:pt idx="29683">
                  <c:v>5.5068099999999998</c:v>
                </c:pt>
                <c:pt idx="29684">
                  <c:v>5.5064868750015998</c:v>
                </c:pt>
                <c:pt idx="29685">
                  <c:v>5.5061475</c:v>
                </c:pt>
                <c:pt idx="29686">
                  <c:v>5.5057706250015999</c:v>
                </c:pt>
                <c:pt idx="29687">
                  <c:v>5.5056462499999999</c:v>
                </c:pt>
                <c:pt idx="29688">
                  <c:v>5.5059699999999996</c:v>
                </c:pt>
                <c:pt idx="29689">
                  <c:v>5.5063950000000004</c:v>
                </c:pt>
                <c:pt idx="29690">
                  <c:v>5.5068900000000003</c:v>
                </c:pt>
                <c:pt idx="29691">
                  <c:v>5.5074268750015998</c:v>
                </c:pt>
                <c:pt idx="29692">
                  <c:v>5.5077956250015996</c:v>
                </c:pt>
                <c:pt idx="29693">
                  <c:v>5.5082531250016</c:v>
                </c:pt>
                <c:pt idx="29694">
                  <c:v>5.5086187500000001</c:v>
                </c:pt>
                <c:pt idx="29695">
                  <c:v>5.5090750000000002</c:v>
                </c:pt>
                <c:pt idx="29696">
                  <c:v>5.5095562500000002</c:v>
                </c:pt>
                <c:pt idx="29697">
                  <c:v>5.5099875000000003</c:v>
                </c:pt>
                <c:pt idx="29698">
                  <c:v>5.5103493750016002</c:v>
                </c:pt>
                <c:pt idx="29699">
                  <c:v>5.5107356250016002</c:v>
                </c:pt>
                <c:pt idx="29700">
                  <c:v>5.5110793750016001</c:v>
                </c:pt>
                <c:pt idx="29701">
                  <c:v>5.5114124999999996</c:v>
                </c:pt>
                <c:pt idx="29702">
                  <c:v>5.5117493750015996</c:v>
                </c:pt>
                <c:pt idx="29703">
                  <c:v>5.5121037499999996</c:v>
                </c:pt>
                <c:pt idx="29704">
                  <c:v>5.5124525000000002</c:v>
                </c:pt>
                <c:pt idx="29705">
                  <c:v>5.5121843750016</c:v>
                </c:pt>
                <c:pt idx="29706">
                  <c:v>5.5118618750015997</c:v>
                </c:pt>
                <c:pt idx="29707">
                  <c:v>5.5110987500000004</c:v>
                </c:pt>
                <c:pt idx="29708">
                  <c:v>5.5106587500000002</c:v>
                </c:pt>
                <c:pt idx="29709">
                  <c:v>5.5101668750016</c:v>
                </c:pt>
                <c:pt idx="29710">
                  <c:v>5.5096474999999998</c:v>
                </c:pt>
                <c:pt idx="29711">
                  <c:v>5.5091450000000002</c:v>
                </c:pt>
                <c:pt idx="29712">
                  <c:v>5.5085449999999998</c:v>
                </c:pt>
                <c:pt idx="29713">
                  <c:v>5.5082106250015999</c:v>
                </c:pt>
                <c:pt idx="29714">
                  <c:v>5.5078075000000002</c:v>
                </c:pt>
                <c:pt idx="29715">
                  <c:v>5.50740125</c:v>
                </c:pt>
                <c:pt idx="29716">
                  <c:v>5.5069675</c:v>
                </c:pt>
                <c:pt idx="29717">
                  <c:v>5.5065687499999996</c:v>
                </c:pt>
                <c:pt idx="29718">
                  <c:v>5.5061906250015999</c:v>
                </c:pt>
                <c:pt idx="29719">
                  <c:v>5.5058018750016</c:v>
                </c:pt>
                <c:pt idx="29720">
                  <c:v>5.5053906250016</c:v>
                </c:pt>
                <c:pt idx="29721">
                  <c:v>5.5049099999999997</c:v>
                </c:pt>
                <c:pt idx="29722">
                  <c:v>5.5044918750015999</c:v>
                </c:pt>
                <c:pt idx="29723">
                  <c:v>5.5040412500000002</c:v>
                </c:pt>
                <c:pt idx="29724">
                  <c:v>5.5036131250015998</c:v>
                </c:pt>
                <c:pt idx="29725">
                  <c:v>5.5032331250016</c:v>
                </c:pt>
                <c:pt idx="29726">
                  <c:v>5.5027281250015996</c:v>
                </c:pt>
                <c:pt idx="29727">
                  <c:v>5.5023074999999997</c:v>
                </c:pt>
                <c:pt idx="29728">
                  <c:v>5.5018343750016001</c:v>
                </c:pt>
                <c:pt idx="29729">
                  <c:v>5.5013874999999999</c:v>
                </c:pt>
                <c:pt idx="29730">
                  <c:v>5.5008968750016001</c:v>
                </c:pt>
                <c:pt idx="29731">
                  <c:v>5.5004487500000003</c:v>
                </c:pt>
                <c:pt idx="29732">
                  <c:v>5.4998775000000002</c:v>
                </c:pt>
                <c:pt idx="29733">
                  <c:v>5.4992268750015993</c:v>
                </c:pt>
                <c:pt idx="29734">
                  <c:v>5.4985731250015997</c:v>
                </c:pt>
                <c:pt idx="29735">
                  <c:v>5.4978443750016002</c:v>
                </c:pt>
                <c:pt idx="29736">
                  <c:v>5.4972043750015995</c:v>
                </c:pt>
                <c:pt idx="29737">
                  <c:v>5.4965124999999997</c:v>
                </c:pt>
                <c:pt idx="29738">
                  <c:v>5.4957912499999999</c:v>
                </c:pt>
                <c:pt idx="29739">
                  <c:v>5.4951506250015996</c:v>
                </c:pt>
                <c:pt idx="29740">
                  <c:v>5.4945025000000003</c:v>
                </c:pt>
                <c:pt idx="29741">
                  <c:v>5.4939187499999997</c:v>
                </c:pt>
                <c:pt idx="29742">
                  <c:v>5.4933937500000001</c:v>
                </c:pt>
                <c:pt idx="29743">
                  <c:v>5.4929493750015999</c:v>
                </c:pt>
                <c:pt idx="29744">
                  <c:v>5.4925312499999999</c:v>
                </c:pt>
                <c:pt idx="29745">
                  <c:v>5.4921606250016</c:v>
                </c:pt>
                <c:pt idx="29746">
                  <c:v>5.4915268750015995</c:v>
                </c:pt>
                <c:pt idx="29747">
                  <c:v>5.4910418750016001</c:v>
                </c:pt>
                <c:pt idx="29748">
                  <c:v>5.4906275000000004</c:v>
                </c:pt>
                <c:pt idx="29749">
                  <c:v>5.4902931250015996</c:v>
                </c:pt>
                <c:pt idx="29750">
                  <c:v>5.4906562499999998</c:v>
                </c:pt>
                <c:pt idx="29751">
                  <c:v>5.4909906250015998</c:v>
                </c:pt>
                <c:pt idx="29752">
                  <c:v>5.4914224999999997</c:v>
                </c:pt>
                <c:pt idx="29753">
                  <c:v>5.4918500000000003</c:v>
                </c:pt>
                <c:pt idx="29754">
                  <c:v>5.49221</c:v>
                </c:pt>
                <c:pt idx="29755">
                  <c:v>5.4925300000000004</c:v>
                </c:pt>
                <c:pt idx="29756">
                  <c:v>5.4929193750016001</c:v>
                </c:pt>
                <c:pt idx="29757">
                  <c:v>5.4933362499999996</c:v>
                </c:pt>
                <c:pt idx="29758">
                  <c:v>5.4937243750015998</c:v>
                </c:pt>
                <c:pt idx="29759">
                  <c:v>5.4941256250016002</c:v>
                </c:pt>
                <c:pt idx="29760">
                  <c:v>5.4945300000000001</c:v>
                </c:pt>
                <c:pt idx="29761">
                  <c:v>5.4949700000000004</c:v>
                </c:pt>
                <c:pt idx="29762">
                  <c:v>5.4953356250015997</c:v>
                </c:pt>
                <c:pt idx="29763">
                  <c:v>5.4957099999999999</c:v>
                </c:pt>
                <c:pt idx="29764">
                  <c:v>5.4961718750015995</c:v>
                </c:pt>
                <c:pt idx="29765">
                  <c:v>5.4966100000000004</c:v>
                </c:pt>
                <c:pt idx="29766">
                  <c:v>5.4969918750015996</c:v>
                </c:pt>
                <c:pt idx="29767">
                  <c:v>5.49736125</c:v>
                </c:pt>
                <c:pt idx="29768">
                  <c:v>5.4977637499999998</c:v>
                </c:pt>
                <c:pt idx="29769">
                  <c:v>5.4981850000000003</c:v>
                </c:pt>
                <c:pt idx="29770">
                  <c:v>5.4985925</c:v>
                </c:pt>
                <c:pt idx="29771">
                  <c:v>5.4990706250015995</c:v>
                </c:pt>
                <c:pt idx="29772">
                  <c:v>5.4994493750015998</c:v>
                </c:pt>
                <c:pt idx="29773">
                  <c:v>5.4998787499999997</c:v>
                </c:pt>
                <c:pt idx="29774">
                  <c:v>5.5002962499999999</c:v>
                </c:pt>
                <c:pt idx="29775">
                  <c:v>5.5007237499999997</c:v>
                </c:pt>
                <c:pt idx="29776">
                  <c:v>5.5011031250015998</c:v>
                </c:pt>
                <c:pt idx="29777">
                  <c:v>5.5014556250015998</c:v>
                </c:pt>
                <c:pt idx="29778">
                  <c:v>5.5018043750015995</c:v>
                </c:pt>
                <c:pt idx="29779">
                  <c:v>5.5021812499999996</c:v>
                </c:pt>
                <c:pt idx="29780">
                  <c:v>5.5025856250015996</c:v>
                </c:pt>
                <c:pt idx="29781">
                  <c:v>5.5029649999999997</c:v>
                </c:pt>
                <c:pt idx="29782">
                  <c:v>5.5033250000000002</c:v>
                </c:pt>
                <c:pt idx="29783">
                  <c:v>5.5037174999999996</c:v>
                </c:pt>
                <c:pt idx="29784">
                  <c:v>5.5033656250015994</c:v>
                </c:pt>
                <c:pt idx="29785">
                  <c:v>5.5029631250015996</c:v>
                </c:pt>
                <c:pt idx="29786">
                  <c:v>5.5024787499999999</c:v>
                </c:pt>
                <c:pt idx="29787">
                  <c:v>5.5019499999999999</c:v>
                </c:pt>
                <c:pt idx="29788">
                  <c:v>5.5013075000000002</c:v>
                </c:pt>
                <c:pt idx="29789">
                  <c:v>5.5006106250015998</c:v>
                </c:pt>
                <c:pt idx="29790">
                  <c:v>5.5002199999999997</c:v>
                </c:pt>
                <c:pt idx="29791">
                  <c:v>5.4998106250015999</c:v>
                </c:pt>
                <c:pt idx="29792">
                  <c:v>5.4994656250015996</c:v>
                </c:pt>
                <c:pt idx="29793">
                  <c:v>5.4988475000000001</c:v>
                </c:pt>
                <c:pt idx="29794">
                  <c:v>5.4984087500000003</c:v>
                </c:pt>
                <c:pt idx="29795">
                  <c:v>5.4980506250015999</c:v>
                </c:pt>
                <c:pt idx="29796">
                  <c:v>5.4977200000000002</c:v>
                </c:pt>
                <c:pt idx="29797">
                  <c:v>5.4972525000000001</c:v>
                </c:pt>
                <c:pt idx="29798">
                  <c:v>5.4968818750016002</c:v>
                </c:pt>
                <c:pt idx="29799">
                  <c:v>5.4964518750015996</c:v>
                </c:pt>
                <c:pt idx="29800">
                  <c:v>5.4960224999999996</c:v>
                </c:pt>
                <c:pt idx="29801">
                  <c:v>5.4954850000000004</c:v>
                </c:pt>
                <c:pt idx="29802">
                  <c:v>5.4949856250015996</c:v>
                </c:pt>
                <c:pt idx="29803">
                  <c:v>5.4945518750015996</c:v>
                </c:pt>
                <c:pt idx="29804">
                  <c:v>5.4940806250016001</c:v>
                </c:pt>
                <c:pt idx="29805">
                  <c:v>5.4936699999999998</c:v>
                </c:pt>
                <c:pt idx="29806">
                  <c:v>5.4933268750015998</c:v>
                </c:pt>
                <c:pt idx="29807">
                  <c:v>5.4930056250015999</c:v>
                </c:pt>
                <c:pt idx="29808">
                  <c:v>5.4929131250015999</c:v>
                </c:pt>
                <c:pt idx="29809">
                  <c:v>5.4929643750016002</c:v>
                </c:pt>
                <c:pt idx="29810">
                  <c:v>5.4926399999999997</c:v>
                </c:pt>
                <c:pt idx="29811">
                  <c:v>5.4927443750015996</c:v>
                </c:pt>
                <c:pt idx="29812">
                  <c:v>5.4930943750015997</c:v>
                </c:pt>
                <c:pt idx="29813">
                  <c:v>5.4935218750015995</c:v>
                </c:pt>
                <c:pt idx="29814">
                  <c:v>5.4939331250015995</c:v>
                </c:pt>
                <c:pt idx="29815">
                  <c:v>5.4943249999999999</c:v>
                </c:pt>
                <c:pt idx="29816">
                  <c:v>5.4946731250015999</c:v>
                </c:pt>
                <c:pt idx="29817">
                  <c:v>5.4950156250015993</c:v>
                </c:pt>
                <c:pt idx="29818">
                  <c:v>5.49538875</c:v>
                </c:pt>
                <c:pt idx="29819">
                  <c:v>5.4957537500000004</c:v>
                </c:pt>
                <c:pt idx="29820">
                  <c:v>5.4961468750015996</c:v>
                </c:pt>
                <c:pt idx="29821">
                  <c:v>5.4966999999999997</c:v>
                </c:pt>
                <c:pt idx="29822">
                  <c:v>5.4971443750016</c:v>
                </c:pt>
                <c:pt idx="29823">
                  <c:v>5.4975562499999997</c:v>
                </c:pt>
                <c:pt idx="29824">
                  <c:v>5.4979343750015994</c:v>
                </c:pt>
                <c:pt idx="29825">
                  <c:v>5.4983487499999999</c:v>
                </c:pt>
                <c:pt idx="29826">
                  <c:v>5.4979543750015996</c:v>
                </c:pt>
                <c:pt idx="29827">
                  <c:v>5.4975731250016002</c:v>
                </c:pt>
                <c:pt idx="29828">
                  <c:v>5.4970974999999997</c:v>
                </c:pt>
                <c:pt idx="29829">
                  <c:v>5.4965362500000001</c:v>
                </c:pt>
                <c:pt idx="29830">
                  <c:v>5.4961243750015996</c:v>
                </c:pt>
                <c:pt idx="29831">
                  <c:v>5.4956268750015997</c:v>
                </c:pt>
                <c:pt idx="29832">
                  <c:v>5.4952125000000001</c:v>
                </c:pt>
                <c:pt idx="29833">
                  <c:v>5.4948418750016002</c:v>
                </c:pt>
                <c:pt idx="29834">
                  <c:v>5.4944212500000003</c:v>
                </c:pt>
                <c:pt idx="29835">
                  <c:v>5.4940693750016001</c:v>
                </c:pt>
                <c:pt idx="29836">
                  <c:v>5.493595</c:v>
                </c:pt>
                <c:pt idx="29837">
                  <c:v>5.4932737500000002</c:v>
                </c:pt>
                <c:pt idx="29838">
                  <c:v>5.4925474999999997</c:v>
                </c:pt>
                <c:pt idx="29839">
                  <c:v>5.4921487500000001</c:v>
                </c:pt>
                <c:pt idx="29840">
                  <c:v>5.4917749999999996</c:v>
                </c:pt>
                <c:pt idx="29841">
                  <c:v>5.4913337499999999</c:v>
                </c:pt>
                <c:pt idx="29842">
                  <c:v>5.4909699999999999</c:v>
                </c:pt>
                <c:pt idx="29843">
                  <c:v>5.4906174999999999</c:v>
                </c:pt>
                <c:pt idx="29844">
                  <c:v>5.4902443750016001</c:v>
                </c:pt>
                <c:pt idx="29845">
                  <c:v>5.49032125</c:v>
                </c:pt>
                <c:pt idx="29846">
                  <c:v>5.4906537499999999</c:v>
                </c:pt>
                <c:pt idx="29847">
                  <c:v>5.4906237500000001</c:v>
                </c:pt>
                <c:pt idx="29848">
                  <c:v>5.4911281250016</c:v>
                </c:pt>
                <c:pt idx="29849">
                  <c:v>5.4914649999999998</c:v>
                </c:pt>
                <c:pt idx="29850">
                  <c:v>5.4918062499999998</c:v>
                </c:pt>
                <c:pt idx="29851">
                  <c:v>5.4921493750015999</c:v>
                </c:pt>
                <c:pt idx="29852">
                  <c:v>5.4925050000000004</c:v>
                </c:pt>
                <c:pt idx="29853">
                  <c:v>5.4928262500000002</c:v>
                </c:pt>
                <c:pt idx="29854">
                  <c:v>5.4932049999999997</c:v>
                </c:pt>
                <c:pt idx="29855">
                  <c:v>5.4935431250016</c:v>
                </c:pt>
                <c:pt idx="29856">
                  <c:v>5.4938943750015996</c:v>
                </c:pt>
                <c:pt idx="29857">
                  <c:v>5.4942250000000001</c:v>
                </c:pt>
                <c:pt idx="29858">
                  <c:v>5.4946531250015997</c:v>
                </c:pt>
                <c:pt idx="29859">
                  <c:v>5.49505</c:v>
                </c:pt>
                <c:pt idx="29860">
                  <c:v>5.49538875</c:v>
                </c:pt>
                <c:pt idx="29861">
                  <c:v>5.4957943750015996</c:v>
                </c:pt>
                <c:pt idx="29862">
                  <c:v>5.4961843750016</c:v>
                </c:pt>
                <c:pt idx="29863">
                  <c:v>5.4965268750015994</c:v>
                </c:pt>
                <c:pt idx="29864">
                  <c:v>5.4947675</c:v>
                </c:pt>
                <c:pt idx="29865">
                  <c:v>5.4860356250016</c:v>
                </c:pt>
                <c:pt idx="29866">
                  <c:v>5.4755912499999999</c:v>
                </c:pt>
                <c:pt idx="29867">
                  <c:v>5.4639668750016002</c:v>
                </c:pt>
                <c:pt idx="29868">
                  <c:v>5.4514268750015997</c:v>
                </c:pt>
                <c:pt idx="29869">
                  <c:v>5.4383812499999999</c:v>
                </c:pt>
                <c:pt idx="29870">
                  <c:v>5.4249118750015999</c:v>
                </c:pt>
                <c:pt idx="29871">
                  <c:v>5.4111087500000004</c:v>
                </c:pt>
                <c:pt idx="29872">
                  <c:v>5.3970324999999999</c:v>
                </c:pt>
                <c:pt idx="29873">
                  <c:v>5.3828087499999997</c:v>
                </c:pt>
                <c:pt idx="29874">
                  <c:v>5.3701531250015995</c:v>
                </c:pt>
                <c:pt idx="29875">
                  <c:v>5.3643393750015997</c:v>
                </c:pt>
                <c:pt idx="29876">
                  <c:v>5.3602056250015995</c:v>
                </c:pt>
                <c:pt idx="29877">
                  <c:v>5.3570793750016001</c:v>
                </c:pt>
                <c:pt idx="29878">
                  <c:v>5.3548137499999999</c:v>
                </c:pt>
                <c:pt idx="29879">
                  <c:v>5.3529999999999998</c:v>
                </c:pt>
                <c:pt idx="29880">
                  <c:v>5.3515243750015999</c:v>
                </c:pt>
                <c:pt idx="29881">
                  <c:v>5.3503918750016002</c:v>
                </c:pt>
                <c:pt idx="29882">
                  <c:v>5.3494700000000002</c:v>
                </c:pt>
                <c:pt idx="29883">
                  <c:v>5.3487612499999999</c:v>
                </c:pt>
                <c:pt idx="29884">
                  <c:v>5.3480856250016</c:v>
                </c:pt>
                <c:pt idx="29885">
                  <c:v>5.3475900000000003</c:v>
                </c:pt>
                <c:pt idx="29886">
                  <c:v>5.34714125</c:v>
                </c:pt>
                <c:pt idx="29887">
                  <c:v>5.3467700000000002</c:v>
                </c:pt>
                <c:pt idx="29888">
                  <c:v>5.3463843750016</c:v>
                </c:pt>
                <c:pt idx="29889">
                  <c:v>5.3457981250015996</c:v>
                </c:pt>
                <c:pt idx="29890">
                  <c:v>5.3452662499999999</c:v>
                </c:pt>
                <c:pt idx="29891">
                  <c:v>5.3448087500000003</c:v>
                </c:pt>
                <c:pt idx="29892">
                  <c:v>5.3443412500000003</c:v>
                </c:pt>
                <c:pt idx="29893">
                  <c:v>5.3439806250016</c:v>
                </c:pt>
                <c:pt idx="29894">
                  <c:v>5.3436225000000004</c:v>
                </c:pt>
                <c:pt idx="29895">
                  <c:v>5.3431525000000004</c:v>
                </c:pt>
                <c:pt idx="29896">
                  <c:v>5.3427056250015994</c:v>
                </c:pt>
                <c:pt idx="29897">
                  <c:v>5.3422193750015996</c:v>
                </c:pt>
                <c:pt idx="29898">
                  <c:v>5.3418943750015995</c:v>
                </c:pt>
                <c:pt idx="29899">
                  <c:v>5.3415718750016001</c:v>
                </c:pt>
                <c:pt idx="29900">
                  <c:v>5.34113375</c:v>
                </c:pt>
                <c:pt idx="29901">
                  <c:v>5.3407037500000003</c:v>
                </c:pt>
                <c:pt idx="29902">
                  <c:v>5.3403324999999997</c:v>
                </c:pt>
                <c:pt idx="29903">
                  <c:v>5.3399362500000001</c:v>
                </c:pt>
                <c:pt idx="29904">
                  <c:v>5.3395243750015995</c:v>
                </c:pt>
                <c:pt idx="29905">
                  <c:v>5.3391624999999996</c:v>
                </c:pt>
                <c:pt idx="29906">
                  <c:v>5.3388200000000001</c:v>
                </c:pt>
                <c:pt idx="29907">
                  <c:v>5.3384662499999997</c:v>
                </c:pt>
                <c:pt idx="29908">
                  <c:v>5.3380543750016001</c:v>
                </c:pt>
                <c:pt idx="29909">
                  <c:v>5.33765</c:v>
                </c:pt>
                <c:pt idx="29910">
                  <c:v>5.3372231250016</c:v>
                </c:pt>
                <c:pt idx="29911">
                  <c:v>5.3368650000000004</c:v>
                </c:pt>
                <c:pt idx="29912">
                  <c:v>5.3365312500000002</c:v>
                </c:pt>
                <c:pt idx="29913">
                  <c:v>5.3361537500000003</c:v>
                </c:pt>
                <c:pt idx="29914">
                  <c:v>5.3358224999999999</c:v>
                </c:pt>
                <c:pt idx="29915">
                  <c:v>5.3354262500000003</c:v>
                </c:pt>
                <c:pt idx="29916">
                  <c:v>5.3350912499999996</c:v>
                </c:pt>
                <c:pt idx="29917">
                  <c:v>5.3347037500000001</c:v>
                </c:pt>
                <c:pt idx="29918">
                  <c:v>5.3343737500000001</c:v>
                </c:pt>
                <c:pt idx="29919">
                  <c:v>5.3340356250015999</c:v>
                </c:pt>
                <c:pt idx="29920">
                  <c:v>5.3337043750015996</c:v>
                </c:pt>
                <c:pt idx="29921">
                  <c:v>5.3333743750015996</c:v>
                </c:pt>
                <c:pt idx="29922">
                  <c:v>5.3330262499999996</c:v>
                </c:pt>
                <c:pt idx="29923">
                  <c:v>5.3326512499999996</c:v>
                </c:pt>
                <c:pt idx="29924">
                  <c:v>5.3322993750015995</c:v>
                </c:pt>
                <c:pt idx="29925">
                  <c:v>5.3319568750016</c:v>
                </c:pt>
                <c:pt idx="29926">
                  <c:v>5.3316587499999999</c:v>
                </c:pt>
                <c:pt idx="29927">
                  <c:v>5.3313568750015996</c:v>
                </c:pt>
                <c:pt idx="29928">
                  <c:v>5.3311481250016</c:v>
                </c:pt>
                <c:pt idx="29929">
                  <c:v>5.3309087499999999</c:v>
                </c:pt>
                <c:pt idx="29930">
                  <c:v>5.3305687500000003</c:v>
                </c:pt>
                <c:pt idx="29931">
                  <c:v>5.3304562500000001</c:v>
                </c:pt>
                <c:pt idx="29932">
                  <c:v>5.3302212500000001</c:v>
                </c:pt>
                <c:pt idx="29933">
                  <c:v>5.3298518750015997</c:v>
                </c:pt>
                <c:pt idx="29934">
                  <c:v>5.3294431250015997</c:v>
                </c:pt>
                <c:pt idx="29935">
                  <c:v>5.3291050000000002</c:v>
                </c:pt>
                <c:pt idx="29936">
                  <c:v>5.3287818750015994</c:v>
                </c:pt>
                <c:pt idx="29937">
                  <c:v>5.3284387500000001</c:v>
                </c:pt>
                <c:pt idx="29938">
                  <c:v>5.3281150000000004</c:v>
                </c:pt>
                <c:pt idx="29939">
                  <c:v>5.3277675000000002</c:v>
                </c:pt>
                <c:pt idx="29940">
                  <c:v>5.3275318750015996</c:v>
                </c:pt>
                <c:pt idx="29941">
                  <c:v>5.3280118750016001</c:v>
                </c:pt>
                <c:pt idx="29942">
                  <c:v>5.3285006250015998</c:v>
                </c:pt>
                <c:pt idx="29943">
                  <c:v>5.32893375</c:v>
                </c:pt>
                <c:pt idx="29944">
                  <c:v>5.3293643750015995</c:v>
                </c:pt>
                <c:pt idx="29945">
                  <c:v>5.3298093750015996</c:v>
                </c:pt>
                <c:pt idx="29946">
                  <c:v>5.3302837500000004</c:v>
                </c:pt>
                <c:pt idx="29947">
                  <c:v>5.3307168750015999</c:v>
                </c:pt>
                <c:pt idx="29948">
                  <c:v>5.3311837500000001</c:v>
                </c:pt>
                <c:pt idx="29949">
                  <c:v>5.3316999999999997</c:v>
                </c:pt>
                <c:pt idx="29950">
                  <c:v>5.3321931250015995</c:v>
                </c:pt>
                <c:pt idx="29951">
                  <c:v>5.3326787500000004</c:v>
                </c:pt>
                <c:pt idx="29952">
                  <c:v>5.3330568750016001</c:v>
                </c:pt>
                <c:pt idx="29953">
                  <c:v>5.3333768750015995</c:v>
                </c:pt>
                <c:pt idx="29954">
                  <c:v>5.3337750000000002</c:v>
                </c:pt>
                <c:pt idx="29955">
                  <c:v>5.3342900000000002</c:v>
                </c:pt>
                <c:pt idx="29956">
                  <c:v>5.3347593750015996</c:v>
                </c:pt>
                <c:pt idx="29957">
                  <c:v>5.3351162499999996</c:v>
                </c:pt>
                <c:pt idx="29958">
                  <c:v>5.3355924999999997</c:v>
                </c:pt>
                <c:pt idx="29959">
                  <c:v>5.3360881250015995</c:v>
                </c:pt>
                <c:pt idx="29960">
                  <c:v>5.3365062500000002</c:v>
                </c:pt>
                <c:pt idx="29961">
                  <c:v>5.3369181250016</c:v>
                </c:pt>
                <c:pt idx="29962">
                  <c:v>5.3372606250015995</c:v>
                </c:pt>
                <c:pt idx="29963">
                  <c:v>5.3368675000000003</c:v>
                </c:pt>
                <c:pt idx="29964">
                  <c:v>5.3364275000000001</c:v>
                </c:pt>
                <c:pt idx="29965">
                  <c:v>5.3360843750016</c:v>
                </c:pt>
                <c:pt idx="29966">
                  <c:v>5.3355012500000001</c:v>
                </c:pt>
                <c:pt idx="29967">
                  <c:v>5.3349312500000003</c:v>
                </c:pt>
                <c:pt idx="29968">
                  <c:v>5.3343731250015995</c:v>
                </c:pt>
                <c:pt idx="29969">
                  <c:v>5.3339437500000004</c:v>
                </c:pt>
                <c:pt idx="29970">
                  <c:v>5.3335981250015996</c:v>
                </c:pt>
                <c:pt idx="29971">
                  <c:v>5.3330299999999999</c:v>
                </c:pt>
                <c:pt idx="29972">
                  <c:v>5.3325368750016002</c:v>
                </c:pt>
                <c:pt idx="29973">
                  <c:v>5.3321618750016002</c:v>
                </c:pt>
                <c:pt idx="29974">
                  <c:v>5.3316593750015997</c:v>
                </c:pt>
                <c:pt idx="29975">
                  <c:v>5.3311393750015998</c:v>
                </c:pt>
                <c:pt idx="29976">
                  <c:v>5.3305356250016001</c:v>
                </c:pt>
                <c:pt idx="29977">
                  <c:v>5.3299200000000004</c:v>
                </c:pt>
                <c:pt idx="29978">
                  <c:v>5.3293787500000001</c:v>
                </c:pt>
                <c:pt idx="29979">
                  <c:v>5.3288399999999996</c:v>
                </c:pt>
                <c:pt idx="29980">
                  <c:v>5.3283356250015999</c:v>
                </c:pt>
                <c:pt idx="29981">
                  <c:v>5.3277662499999998</c:v>
                </c:pt>
                <c:pt idx="29982">
                  <c:v>5.3272768750015995</c:v>
                </c:pt>
                <c:pt idx="29983">
                  <c:v>5.3269056250015998</c:v>
                </c:pt>
                <c:pt idx="29984">
                  <c:v>5.3262581250015995</c:v>
                </c:pt>
                <c:pt idx="29985">
                  <c:v>5.3259256250015996</c:v>
                </c:pt>
                <c:pt idx="29986">
                  <c:v>5.3253881250015995</c:v>
                </c:pt>
                <c:pt idx="29987">
                  <c:v>5.3249668750015999</c:v>
                </c:pt>
                <c:pt idx="29988">
                  <c:v>5.3245768750015996</c:v>
                </c:pt>
                <c:pt idx="29989">
                  <c:v>5.3241568750015995</c:v>
                </c:pt>
                <c:pt idx="29990">
                  <c:v>5.3237543750015996</c:v>
                </c:pt>
                <c:pt idx="29991">
                  <c:v>5.3234106250015998</c:v>
                </c:pt>
                <c:pt idx="29992">
                  <c:v>5.3230706250016002</c:v>
                </c:pt>
                <c:pt idx="29993">
                  <c:v>5.3227131250015995</c:v>
                </c:pt>
                <c:pt idx="29994">
                  <c:v>5.3223281250015999</c:v>
                </c:pt>
                <c:pt idx="29995">
                  <c:v>5.3219781250015998</c:v>
                </c:pt>
                <c:pt idx="29996">
                  <c:v>5.3216456250016</c:v>
                </c:pt>
                <c:pt idx="29997">
                  <c:v>5.3218868750016002</c:v>
                </c:pt>
                <c:pt idx="29998">
                  <c:v>5.3222612500000004</c:v>
                </c:pt>
                <c:pt idx="29999">
                  <c:v>5.3227149999999996</c:v>
                </c:pt>
                <c:pt idx="30000">
                  <c:v>5.3230918750015999</c:v>
                </c:pt>
                <c:pt idx="30001">
                  <c:v>5.3234906250015994</c:v>
                </c:pt>
                <c:pt idx="30002">
                  <c:v>5.3238806250015998</c:v>
                </c:pt>
                <c:pt idx="30003">
                  <c:v>5.3243106250015995</c:v>
                </c:pt>
                <c:pt idx="30004">
                  <c:v>5.3247818750015998</c:v>
                </c:pt>
                <c:pt idx="30005">
                  <c:v>5.3252818750015996</c:v>
                </c:pt>
                <c:pt idx="30006">
                  <c:v>5.3257768750015995</c:v>
                </c:pt>
                <c:pt idx="30007">
                  <c:v>5.3263343750015997</c:v>
                </c:pt>
                <c:pt idx="30008">
                  <c:v>5.3267875</c:v>
                </c:pt>
                <c:pt idx="30009">
                  <c:v>5.3272950000000003</c:v>
                </c:pt>
                <c:pt idx="30010">
                  <c:v>5.3276637500000001</c:v>
                </c:pt>
                <c:pt idx="30011">
                  <c:v>5.3280587500000003</c:v>
                </c:pt>
                <c:pt idx="30012">
                  <c:v>5.3285743750016001</c:v>
                </c:pt>
                <c:pt idx="30013">
                  <c:v>5.3290112499999998</c:v>
                </c:pt>
                <c:pt idx="30014">
                  <c:v>5.3294018750015999</c:v>
                </c:pt>
                <c:pt idx="30015">
                  <c:v>5.3298612500000004</c:v>
                </c:pt>
                <c:pt idx="30016">
                  <c:v>5.3302743750015997</c:v>
                </c:pt>
                <c:pt idx="30017">
                  <c:v>5.3307012499999997</c:v>
                </c:pt>
                <c:pt idx="30018">
                  <c:v>5.3311456250016001</c:v>
                </c:pt>
                <c:pt idx="30019">
                  <c:v>5.3315768750016002</c:v>
                </c:pt>
                <c:pt idx="30020">
                  <c:v>5.3319324999999997</c:v>
                </c:pt>
                <c:pt idx="30021">
                  <c:v>5.3323162499999999</c:v>
                </c:pt>
                <c:pt idx="30022">
                  <c:v>5.3326393750015999</c:v>
                </c:pt>
                <c:pt idx="30023">
                  <c:v>5.3329306250016</c:v>
                </c:pt>
                <c:pt idx="30024">
                  <c:v>5.3332762499999999</c:v>
                </c:pt>
                <c:pt idx="30025">
                  <c:v>5.3337531250015999</c:v>
                </c:pt>
                <c:pt idx="30026">
                  <c:v>5.3340981250016002</c:v>
                </c:pt>
                <c:pt idx="30027">
                  <c:v>5.3345793750016002</c:v>
                </c:pt>
                <c:pt idx="30028">
                  <c:v>5.3350262500000003</c:v>
                </c:pt>
                <c:pt idx="30029">
                  <c:v>5.3353631250015994</c:v>
                </c:pt>
                <c:pt idx="30030">
                  <c:v>5.3357606250015994</c:v>
                </c:pt>
                <c:pt idx="30031">
                  <c:v>5.3361337500000001</c:v>
                </c:pt>
                <c:pt idx="30032">
                  <c:v>5.3356987499999997</c:v>
                </c:pt>
                <c:pt idx="30033">
                  <c:v>5.3352062499999997</c:v>
                </c:pt>
                <c:pt idx="30034">
                  <c:v>5.3348525000000002</c:v>
                </c:pt>
                <c:pt idx="30035">
                  <c:v>5.3343206250015998</c:v>
                </c:pt>
                <c:pt idx="30036">
                  <c:v>5.3339218750016002</c:v>
                </c:pt>
                <c:pt idx="30037">
                  <c:v>5.3339193750015994</c:v>
                </c:pt>
                <c:pt idx="30038">
                  <c:v>5.3337287499999997</c:v>
                </c:pt>
                <c:pt idx="30039">
                  <c:v>5.3333281250016</c:v>
                </c:pt>
                <c:pt idx="30040">
                  <c:v>5.3327868750015996</c:v>
                </c:pt>
                <c:pt idx="30041">
                  <c:v>5.3323412499999998</c:v>
                </c:pt>
                <c:pt idx="30042">
                  <c:v>5.3320187499999996</c:v>
                </c:pt>
                <c:pt idx="30043">
                  <c:v>5.3316887499999996</c:v>
                </c:pt>
                <c:pt idx="30044">
                  <c:v>5.3313218750016</c:v>
                </c:pt>
                <c:pt idx="30045">
                  <c:v>5.3317106250016</c:v>
                </c:pt>
                <c:pt idx="30046">
                  <c:v>5.3321325000000002</c:v>
                </c:pt>
                <c:pt idx="30047">
                  <c:v>5.3325393750016001</c:v>
                </c:pt>
                <c:pt idx="30048">
                  <c:v>5.3329868750016001</c:v>
                </c:pt>
                <c:pt idx="30049">
                  <c:v>5.3334068750016002</c:v>
                </c:pt>
                <c:pt idx="30050">
                  <c:v>5.3338749999999999</c:v>
                </c:pt>
                <c:pt idx="30051">
                  <c:v>5.3343962500000002</c:v>
                </c:pt>
                <c:pt idx="30052">
                  <c:v>5.3348293750015996</c:v>
                </c:pt>
                <c:pt idx="30053">
                  <c:v>5.3351662500000003</c:v>
                </c:pt>
                <c:pt idx="30054">
                  <c:v>5.3355112499999997</c:v>
                </c:pt>
                <c:pt idx="30055">
                  <c:v>5.3359474999999996</c:v>
                </c:pt>
                <c:pt idx="30056">
                  <c:v>5.3362856250016</c:v>
                </c:pt>
                <c:pt idx="30057">
                  <c:v>5.3366568750015997</c:v>
                </c:pt>
                <c:pt idx="30058">
                  <c:v>5.3370218750016001</c:v>
                </c:pt>
                <c:pt idx="30059">
                  <c:v>5.3364687499999999</c:v>
                </c:pt>
                <c:pt idx="30060">
                  <c:v>5.3359943750015999</c:v>
                </c:pt>
                <c:pt idx="30061">
                  <c:v>5.3354662499999996</c:v>
                </c:pt>
                <c:pt idx="30062">
                  <c:v>5.3349393750015999</c:v>
                </c:pt>
                <c:pt idx="30063">
                  <c:v>5.3346018750016002</c:v>
                </c:pt>
                <c:pt idx="30064">
                  <c:v>5.3342774999999998</c:v>
                </c:pt>
                <c:pt idx="30065">
                  <c:v>5.3340949999999996</c:v>
                </c:pt>
                <c:pt idx="30066">
                  <c:v>5.3345324999999999</c:v>
                </c:pt>
                <c:pt idx="30067">
                  <c:v>5.334975</c:v>
                </c:pt>
                <c:pt idx="30068">
                  <c:v>5.3353681250016001</c:v>
                </c:pt>
                <c:pt idx="30069">
                  <c:v>5.3357968750015994</c:v>
                </c:pt>
                <c:pt idx="30070">
                  <c:v>5.3362043750015999</c:v>
                </c:pt>
                <c:pt idx="30071">
                  <c:v>5.3365299999999998</c:v>
                </c:pt>
                <c:pt idx="30072">
                  <c:v>5.3368624999999996</c:v>
                </c:pt>
                <c:pt idx="30073">
                  <c:v>5.3371893750016</c:v>
                </c:pt>
                <c:pt idx="30074">
                  <c:v>5.3375443750015998</c:v>
                </c:pt>
                <c:pt idx="30075">
                  <c:v>5.3379843750016001</c:v>
                </c:pt>
                <c:pt idx="30076">
                  <c:v>5.3383349999999998</c:v>
                </c:pt>
                <c:pt idx="30077">
                  <c:v>5.3386831250015998</c:v>
                </c:pt>
                <c:pt idx="30078">
                  <c:v>5.33901</c:v>
                </c:pt>
                <c:pt idx="30079">
                  <c:v>5.3392481250015997</c:v>
                </c:pt>
                <c:pt idx="30080">
                  <c:v>5.3395156250015994</c:v>
                </c:pt>
                <c:pt idx="30081">
                  <c:v>5.3399450000000002</c:v>
                </c:pt>
                <c:pt idx="30082">
                  <c:v>5.3403274999999999</c:v>
                </c:pt>
                <c:pt idx="30083">
                  <c:v>5.3407825000000004</c:v>
                </c:pt>
                <c:pt idx="30084">
                  <c:v>5.341215</c:v>
                </c:pt>
                <c:pt idx="30085">
                  <c:v>5.3416943750015999</c:v>
                </c:pt>
                <c:pt idx="30086">
                  <c:v>5.3420899999999998</c:v>
                </c:pt>
                <c:pt idx="30087">
                  <c:v>5.3425906250016002</c:v>
                </c:pt>
                <c:pt idx="30088">
                  <c:v>5.3430387499999998</c:v>
                </c:pt>
                <c:pt idx="30089">
                  <c:v>5.3435024999999996</c:v>
                </c:pt>
                <c:pt idx="30090">
                  <c:v>5.3438506250015996</c:v>
                </c:pt>
                <c:pt idx="30091">
                  <c:v>5.3442106250016002</c:v>
                </c:pt>
                <c:pt idx="30092">
                  <c:v>5.3437637499999999</c:v>
                </c:pt>
                <c:pt idx="30093">
                  <c:v>5.3432231250015993</c:v>
                </c:pt>
                <c:pt idx="30094">
                  <c:v>5.3428112499999996</c:v>
                </c:pt>
                <c:pt idx="30095">
                  <c:v>5.3424287499999998</c:v>
                </c:pt>
                <c:pt idx="30096">
                  <c:v>5.3420300000000003</c:v>
                </c:pt>
                <c:pt idx="30097">
                  <c:v>5.3416412500000003</c:v>
                </c:pt>
                <c:pt idx="30098">
                  <c:v>5.3417062499999997</c:v>
                </c:pt>
                <c:pt idx="30099">
                  <c:v>5.3420325000000002</c:v>
                </c:pt>
                <c:pt idx="30100">
                  <c:v>5.3424174999999998</c:v>
                </c:pt>
                <c:pt idx="30101">
                  <c:v>5.3428012499999999</c:v>
                </c:pt>
                <c:pt idx="30102">
                  <c:v>5.3431449999999998</c:v>
                </c:pt>
                <c:pt idx="30103">
                  <c:v>5.3435656250015997</c:v>
                </c:pt>
                <c:pt idx="30104">
                  <c:v>5.3439106250016</c:v>
                </c:pt>
                <c:pt idx="30105">
                  <c:v>5.3443350000000001</c:v>
                </c:pt>
                <c:pt idx="30106">
                  <c:v>5.3443337499999997</c:v>
                </c:pt>
                <c:pt idx="30107">
                  <c:v>5.3447424999999997</c:v>
                </c:pt>
                <c:pt idx="30108">
                  <c:v>5.3448306250015998</c:v>
                </c:pt>
                <c:pt idx="30109">
                  <c:v>5.3444975000000001</c:v>
                </c:pt>
                <c:pt idx="30110">
                  <c:v>5.3441412499999998</c:v>
                </c:pt>
                <c:pt idx="30111">
                  <c:v>5.3441006250015999</c:v>
                </c:pt>
                <c:pt idx="30112">
                  <c:v>5.3444387500000001</c:v>
                </c:pt>
                <c:pt idx="30113">
                  <c:v>5.3447612500000004</c:v>
                </c:pt>
                <c:pt idx="30114">
                  <c:v>5.3451225000000004</c:v>
                </c:pt>
                <c:pt idx="30115">
                  <c:v>5.3454424999999999</c:v>
                </c:pt>
                <c:pt idx="30116">
                  <c:v>5.3457743750016</c:v>
                </c:pt>
                <c:pt idx="30117">
                  <c:v>5.3461781250015994</c:v>
                </c:pt>
                <c:pt idx="30118">
                  <c:v>5.3465206250015997</c:v>
                </c:pt>
                <c:pt idx="30119">
                  <c:v>5.3469325000000003</c:v>
                </c:pt>
                <c:pt idx="30120">
                  <c:v>5.3473268750015999</c:v>
                </c:pt>
                <c:pt idx="30121">
                  <c:v>5.3474806250015998</c:v>
                </c:pt>
                <c:pt idx="30122">
                  <c:v>5.3478568750016002</c:v>
                </c:pt>
                <c:pt idx="30123">
                  <c:v>5.3482743750015995</c:v>
                </c:pt>
                <c:pt idx="30124">
                  <c:v>5.3486431250016002</c:v>
                </c:pt>
                <c:pt idx="30125">
                  <c:v>5.3491187499999997</c:v>
                </c:pt>
                <c:pt idx="30126">
                  <c:v>5.3494806250015996</c:v>
                </c:pt>
                <c:pt idx="30127">
                  <c:v>5.3498312500000003</c:v>
                </c:pt>
                <c:pt idx="30128">
                  <c:v>5.3501606250015996</c:v>
                </c:pt>
                <c:pt idx="30129">
                  <c:v>5.3506581250015994</c:v>
                </c:pt>
                <c:pt idx="30130">
                  <c:v>5.3510925</c:v>
                </c:pt>
                <c:pt idx="30131">
                  <c:v>5.3514549999999996</c:v>
                </c:pt>
                <c:pt idx="30132">
                  <c:v>5.3519062499999999</c:v>
                </c:pt>
                <c:pt idx="30133">
                  <c:v>5.3515724999999996</c:v>
                </c:pt>
                <c:pt idx="30134">
                  <c:v>5.3512081250015999</c:v>
                </c:pt>
                <c:pt idx="30135">
                  <c:v>5.3507681250015997</c:v>
                </c:pt>
                <c:pt idx="30136">
                  <c:v>5.3504306250016</c:v>
                </c:pt>
                <c:pt idx="30137">
                  <c:v>5.3501081250015998</c:v>
                </c:pt>
                <c:pt idx="30138">
                  <c:v>5.3497374999999998</c:v>
                </c:pt>
                <c:pt idx="30139">
                  <c:v>5.3493512499999998</c:v>
                </c:pt>
                <c:pt idx="30140">
                  <c:v>5.3488181250015998</c:v>
                </c:pt>
                <c:pt idx="30141">
                  <c:v>5.3482687499999999</c:v>
                </c:pt>
                <c:pt idx="30142">
                  <c:v>5.3478768750015995</c:v>
                </c:pt>
                <c:pt idx="30143">
                  <c:v>5.3474956250016001</c:v>
                </c:pt>
                <c:pt idx="30144">
                  <c:v>5.3471406250015994</c:v>
                </c:pt>
                <c:pt idx="30145">
                  <c:v>5.34732875</c:v>
                </c:pt>
                <c:pt idx="30146">
                  <c:v>5.3476693750016002</c:v>
                </c:pt>
                <c:pt idx="30147">
                  <c:v>5.3479900000000002</c:v>
                </c:pt>
                <c:pt idx="30148">
                  <c:v>5.3483499999999999</c:v>
                </c:pt>
                <c:pt idx="30149">
                  <c:v>5.3487081250015995</c:v>
                </c:pt>
                <c:pt idx="30150">
                  <c:v>5.3490324999999999</c:v>
                </c:pt>
                <c:pt idx="30151">
                  <c:v>5.34913375</c:v>
                </c:pt>
                <c:pt idx="30152">
                  <c:v>5.3492462500000002</c:v>
                </c:pt>
                <c:pt idx="30153">
                  <c:v>5.3490018750015995</c:v>
                </c:pt>
                <c:pt idx="30154">
                  <c:v>5.3494006250016</c:v>
                </c:pt>
                <c:pt idx="30155">
                  <c:v>5.3490437499999999</c:v>
                </c:pt>
                <c:pt idx="30156">
                  <c:v>5.3486075</c:v>
                </c:pt>
                <c:pt idx="30157">
                  <c:v>5.3481293750015997</c:v>
                </c:pt>
                <c:pt idx="30158">
                  <c:v>5.3477237500000001</c:v>
                </c:pt>
                <c:pt idx="30159">
                  <c:v>5.3472637499999998</c:v>
                </c:pt>
                <c:pt idx="30160">
                  <c:v>5.3468637499999998</c:v>
                </c:pt>
                <c:pt idx="30161">
                  <c:v>5.3464406250016001</c:v>
                </c:pt>
                <c:pt idx="30162">
                  <c:v>5.3460793750016</c:v>
                </c:pt>
                <c:pt idx="30163">
                  <c:v>5.3455931250016002</c:v>
                </c:pt>
                <c:pt idx="30164">
                  <c:v>5.3451987499999998</c:v>
                </c:pt>
                <c:pt idx="30165">
                  <c:v>5.3448574999999998</c:v>
                </c:pt>
                <c:pt idx="30166">
                  <c:v>5.3445318750016</c:v>
                </c:pt>
                <c:pt idx="30167">
                  <c:v>5.3441656250016001</c:v>
                </c:pt>
                <c:pt idx="30168">
                  <c:v>5.3438412499999997</c:v>
                </c:pt>
                <c:pt idx="30169">
                  <c:v>5.3434806250015994</c:v>
                </c:pt>
                <c:pt idx="30170">
                  <c:v>5.34314</c:v>
                </c:pt>
                <c:pt idx="30171">
                  <c:v>5.3430206250015999</c:v>
                </c:pt>
                <c:pt idx="30172">
                  <c:v>5.3429456250016001</c:v>
                </c:pt>
                <c:pt idx="30173">
                  <c:v>5.3432406250015996</c:v>
                </c:pt>
                <c:pt idx="30174">
                  <c:v>5.3435462500000002</c:v>
                </c:pt>
                <c:pt idx="30175">
                  <c:v>5.3438981250015996</c:v>
                </c:pt>
                <c:pt idx="30176">
                  <c:v>5.3442587499999998</c:v>
                </c:pt>
                <c:pt idx="30177">
                  <c:v>5.3446262500000001</c:v>
                </c:pt>
                <c:pt idx="30178">
                  <c:v>5.3449518750016001</c:v>
                </c:pt>
                <c:pt idx="30179">
                  <c:v>5.3452756250015998</c:v>
                </c:pt>
                <c:pt idx="30180">
                  <c:v>5.3456231250016</c:v>
                </c:pt>
                <c:pt idx="30181">
                  <c:v>5.3459287499999997</c:v>
                </c:pt>
                <c:pt idx="30182">
                  <c:v>5.34626</c:v>
                </c:pt>
                <c:pt idx="30183">
                  <c:v>5.3465893750015994</c:v>
                </c:pt>
                <c:pt idx="30184">
                  <c:v>5.3469893750016002</c:v>
                </c:pt>
                <c:pt idx="30185">
                  <c:v>5.3473768750015997</c:v>
                </c:pt>
                <c:pt idx="30186">
                  <c:v>5.3476181250015999</c:v>
                </c:pt>
                <c:pt idx="30187">
                  <c:v>5.3478462499999999</c:v>
                </c:pt>
                <c:pt idx="30188">
                  <c:v>5.3479718750015994</c:v>
                </c:pt>
                <c:pt idx="30189">
                  <c:v>5.3483187499999998</c:v>
                </c:pt>
                <c:pt idx="30190">
                  <c:v>5.3486425000000004</c:v>
                </c:pt>
                <c:pt idx="30191">
                  <c:v>5.3490487499999997</c:v>
                </c:pt>
                <c:pt idx="30192">
                  <c:v>5.3486587500000002</c:v>
                </c:pt>
                <c:pt idx="30193">
                  <c:v>5.3481093750015996</c:v>
                </c:pt>
                <c:pt idx="30194">
                  <c:v>5.3476974999999998</c:v>
                </c:pt>
                <c:pt idx="30195">
                  <c:v>5.3472556250015995</c:v>
                </c:pt>
                <c:pt idx="30196">
                  <c:v>5.3466800000000001</c:v>
                </c:pt>
                <c:pt idx="30197">
                  <c:v>5.3460631250016002</c:v>
                </c:pt>
                <c:pt idx="30198">
                  <c:v>5.3453206250015999</c:v>
                </c:pt>
                <c:pt idx="30199">
                  <c:v>5.3443800000000001</c:v>
                </c:pt>
                <c:pt idx="30200">
                  <c:v>5.34336375</c:v>
                </c:pt>
                <c:pt idx="30201">
                  <c:v>5.3422381250016002</c:v>
                </c:pt>
                <c:pt idx="30202">
                  <c:v>5.3411499999999998</c:v>
                </c:pt>
                <c:pt idx="30203">
                  <c:v>5.3400793750015998</c:v>
                </c:pt>
                <c:pt idx="30204">
                  <c:v>5.3390681250015994</c:v>
                </c:pt>
                <c:pt idx="30205">
                  <c:v>5.3380481250015999</c:v>
                </c:pt>
                <c:pt idx="30206">
                  <c:v>5.3370931250015996</c:v>
                </c:pt>
                <c:pt idx="30207">
                  <c:v>5.3362325000000004</c:v>
                </c:pt>
                <c:pt idx="30208">
                  <c:v>5.3354237500000004</c:v>
                </c:pt>
                <c:pt idx="30209">
                  <c:v>5.3348187500000002</c:v>
                </c:pt>
                <c:pt idx="30210">
                  <c:v>5.3343425</c:v>
                </c:pt>
                <c:pt idx="30211">
                  <c:v>5.3339468750016001</c:v>
                </c:pt>
                <c:pt idx="30212">
                  <c:v>5.3333056250016</c:v>
                </c:pt>
                <c:pt idx="30213">
                  <c:v>5.3327468750015994</c:v>
                </c:pt>
                <c:pt idx="30214">
                  <c:v>5.3323049999999999</c:v>
                </c:pt>
                <c:pt idx="30215">
                  <c:v>5.3318531250015999</c:v>
                </c:pt>
                <c:pt idx="30216">
                  <c:v>5.3312099999999996</c:v>
                </c:pt>
                <c:pt idx="30217">
                  <c:v>5.3307612500000001</c:v>
                </c:pt>
                <c:pt idx="30218">
                  <c:v>5.3303493750015996</c:v>
                </c:pt>
                <c:pt idx="30219">
                  <c:v>5.3298100000000002</c:v>
                </c:pt>
                <c:pt idx="30220">
                  <c:v>5.3293431250015999</c:v>
                </c:pt>
                <c:pt idx="30221">
                  <c:v>5.3288568750016001</c:v>
                </c:pt>
                <c:pt idx="30222">
                  <c:v>5.32836</c:v>
                </c:pt>
                <c:pt idx="30223">
                  <c:v>5.3278818750015997</c:v>
                </c:pt>
                <c:pt idx="30224">
                  <c:v>5.3273774999999999</c:v>
                </c:pt>
                <c:pt idx="30225">
                  <c:v>5.32694125</c:v>
                </c:pt>
                <c:pt idx="30226">
                  <c:v>5.3264975000000003</c:v>
                </c:pt>
                <c:pt idx="30227">
                  <c:v>5.3260668750016</c:v>
                </c:pt>
                <c:pt idx="30228">
                  <c:v>5.3256812499999997</c:v>
                </c:pt>
                <c:pt idx="30229">
                  <c:v>5.3253606250015997</c:v>
                </c:pt>
                <c:pt idx="30230">
                  <c:v>5.3247962500000003</c:v>
                </c:pt>
                <c:pt idx="30231">
                  <c:v>5.3243549999999997</c:v>
                </c:pt>
                <c:pt idx="30232">
                  <c:v>5.3243799999999997</c:v>
                </c:pt>
                <c:pt idx="30233">
                  <c:v>5.3247081250015995</c:v>
                </c:pt>
                <c:pt idx="30234">
                  <c:v>5.3250681250016001</c:v>
                </c:pt>
                <c:pt idx="30235">
                  <c:v>5.3254781250015997</c:v>
                </c:pt>
                <c:pt idx="30236">
                  <c:v>5.3258887499999998</c:v>
                </c:pt>
                <c:pt idx="30237">
                  <c:v>5.3262756250015997</c:v>
                </c:pt>
                <c:pt idx="30238">
                  <c:v>5.3266006250015998</c:v>
                </c:pt>
                <c:pt idx="30239">
                  <c:v>5.3269993750015994</c:v>
                </c:pt>
                <c:pt idx="30240">
                  <c:v>5.3273418750015997</c:v>
                </c:pt>
                <c:pt idx="30241">
                  <c:v>5.3276793750015994</c:v>
                </c:pt>
                <c:pt idx="30242">
                  <c:v>5.3280656250015994</c:v>
                </c:pt>
                <c:pt idx="30243">
                  <c:v>5.3284856250015995</c:v>
                </c:pt>
                <c:pt idx="30244">
                  <c:v>5.3288062500000004</c:v>
                </c:pt>
                <c:pt idx="30245">
                  <c:v>5.3291981250016001</c:v>
                </c:pt>
                <c:pt idx="30246">
                  <c:v>5.3296112500000001</c:v>
                </c:pt>
                <c:pt idx="30247">
                  <c:v>5.3300400000000003</c:v>
                </c:pt>
                <c:pt idx="30248">
                  <c:v>5.3304712500000004</c:v>
                </c:pt>
                <c:pt idx="30249">
                  <c:v>5.3308668750015995</c:v>
                </c:pt>
                <c:pt idx="30250">
                  <c:v>5.3312193750015995</c:v>
                </c:pt>
                <c:pt idx="30251">
                  <c:v>5.3315806250015996</c:v>
                </c:pt>
                <c:pt idx="30252">
                  <c:v>5.3320212500000004</c:v>
                </c:pt>
                <c:pt idx="30253">
                  <c:v>5.3323612499999999</c:v>
                </c:pt>
                <c:pt idx="30254">
                  <c:v>5.3327499999999999</c:v>
                </c:pt>
                <c:pt idx="30255">
                  <c:v>5.3331499999999998</c:v>
                </c:pt>
                <c:pt idx="30256">
                  <c:v>5.3335431250015999</c:v>
                </c:pt>
                <c:pt idx="30257">
                  <c:v>5.3339175000000001</c:v>
                </c:pt>
                <c:pt idx="30258">
                  <c:v>5.3343293750015999</c:v>
                </c:pt>
                <c:pt idx="30259">
                  <c:v>5.3346768750016</c:v>
                </c:pt>
                <c:pt idx="30260">
                  <c:v>5.3350637499999998</c:v>
                </c:pt>
                <c:pt idx="30261">
                  <c:v>5.3354231250015998</c:v>
                </c:pt>
                <c:pt idx="30262">
                  <c:v>5.3357456250016</c:v>
                </c:pt>
                <c:pt idx="30263">
                  <c:v>5.3353418750015997</c:v>
                </c:pt>
                <c:pt idx="30264">
                  <c:v>5.3349393750015999</c:v>
                </c:pt>
                <c:pt idx="30265">
                  <c:v>5.3345262499999997</c:v>
                </c:pt>
                <c:pt idx="30266">
                  <c:v>5.3341843750016</c:v>
                </c:pt>
                <c:pt idx="30267">
                  <c:v>5.3337950000000003</c:v>
                </c:pt>
                <c:pt idx="30268">
                  <c:v>5.3334212499999998</c:v>
                </c:pt>
                <c:pt idx="30269">
                  <c:v>5.3333531250016</c:v>
                </c:pt>
                <c:pt idx="30270">
                  <c:v>5.3332331250016001</c:v>
                </c:pt>
                <c:pt idx="30271">
                  <c:v>5.3329081250015999</c:v>
                </c:pt>
                <c:pt idx="30272">
                  <c:v>5.3324731250015995</c:v>
                </c:pt>
                <c:pt idx="30273">
                  <c:v>5.3320687500000004</c:v>
                </c:pt>
                <c:pt idx="30274">
                  <c:v>5.3317437500000002</c:v>
                </c:pt>
                <c:pt idx="30275">
                  <c:v>5.33139875</c:v>
                </c:pt>
                <c:pt idx="30276">
                  <c:v>5.3318218750015998</c:v>
                </c:pt>
                <c:pt idx="30277">
                  <c:v>5.33217125</c:v>
                </c:pt>
                <c:pt idx="30278">
                  <c:v>5.3326912499999999</c:v>
                </c:pt>
                <c:pt idx="30279">
                  <c:v>5.3331312500000001</c:v>
                </c:pt>
                <c:pt idx="30280">
                  <c:v>5.3334987500000004</c:v>
                </c:pt>
                <c:pt idx="30281">
                  <c:v>5.3338881250016001</c:v>
                </c:pt>
                <c:pt idx="30282">
                  <c:v>5.3342506250015997</c:v>
                </c:pt>
                <c:pt idx="30283">
                  <c:v>5.3346943750015994</c:v>
                </c:pt>
                <c:pt idx="30284">
                  <c:v>5.3351749999999996</c:v>
                </c:pt>
                <c:pt idx="30285">
                  <c:v>5.3357156250015993</c:v>
                </c:pt>
                <c:pt idx="30286">
                  <c:v>5.3362018750016</c:v>
                </c:pt>
                <c:pt idx="30287">
                  <c:v>5.3366156250015999</c:v>
                </c:pt>
                <c:pt idx="30288">
                  <c:v>5.3370706250015996</c:v>
                </c:pt>
                <c:pt idx="30289">
                  <c:v>5.3374612499999996</c:v>
                </c:pt>
                <c:pt idx="30290">
                  <c:v>5.3379037499999997</c:v>
                </c:pt>
                <c:pt idx="30291">
                  <c:v>5.3383731250016</c:v>
                </c:pt>
                <c:pt idx="30292">
                  <c:v>5.3387874999999996</c:v>
                </c:pt>
                <c:pt idx="30293">
                  <c:v>5.3391312500000003</c:v>
                </c:pt>
                <c:pt idx="30294">
                  <c:v>5.3394681250015994</c:v>
                </c:pt>
                <c:pt idx="30295">
                  <c:v>5.3398193750015999</c:v>
                </c:pt>
                <c:pt idx="30296">
                  <c:v>5.3401656250015996</c:v>
                </c:pt>
                <c:pt idx="30297">
                  <c:v>5.3396974999999998</c:v>
                </c:pt>
                <c:pt idx="30298">
                  <c:v>5.3391612500000001</c:v>
                </c:pt>
                <c:pt idx="30299">
                  <c:v>5.3386768750015996</c:v>
                </c:pt>
                <c:pt idx="30300">
                  <c:v>5.3383556250015998</c:v>
                </c:pt>
                <c:pt idx="30301">
                  <c:v>5.3377518750016</c:v>
                </c:pt>
                <c:pt idx="30302">
                  <c:v>5.3372587500000002</c:v>
                </c:pt>
                <c:pt idx="30303">
                  <c:v>5.3368518750015994</c:v>
                </c:pt>
                <c:pt idx="30304">
                  <c:v>5.3364937499999998</c:v>
                </c:pt>
                <c:pt idx="30305">
                  <c:v>5.3360993750015995</c:v>
                </c:pt>
                <c:pt idx="30306">
                  <c:v>5.33561</c:v>
                </c:pt>
                <c:pt idx="30307">
                  <c:v>5.33514</c:v>
                </c:pt>
                <c:pt idx="30308">
                  <c:v>5.3347237500000002</c:v>
                </c:pt>
                <c:pt idx="30309">
                  <c:v>5.3343581250016001</c:v>
                </c:pt>
                <c:pt idx="30310">
                  <c:v>5.3340693750015999</c:v>
                </c:pt>
                <c:pt idx="30311">
                  <c:v>5.3343912500000004</c:v>
                </c:pt>
                <c:pt idx="30312">
                  <c:v>5.3347143750015995</c:v>
                </c:pt>
                <c:pt idx="30313">
                  <c:v>5.3351481250015995</c:v>
                </c:pt>
                <c:pt idx="30314">
                  <c:v>5.3356362500000003</c:v>
                </c:pt>
                <c:pt idx="30315">
                  <c:v>5.3359750000000004</c:v>
                </c:pt>
                <c:pt idx="30316">
                  <c:v>5.3364018750015996</c:v>
                </c:pt>
                <c:pt idx="30317">
                  <c:v>5.3367424999999997</c:v>
                </c:pt>
                <c:pt idx="30318">
                  <c:v>5.3371968750015997</c:v>
                </c:pt>
                <c:pt idx="30319">
                  <c:v>5.3375656250015995</c:v>
                </c:pt>
                <c:pt idx="30320">
                  <c:v>5.3380168750015997</c:v>
                </c:pt>
                <c:pt idx="30321">
                  <c:v>5.33853125</c:v>
                </c:pt>
                <c:pt idx="30322">
                  <c:v>5.3388912499999996</c:v>
                </c:pt>
                <c:pt idx="30323">
                  <c:v>5.3392556250015994</c:v>
                </c:pt>
                <c:pt idx="30324">
                  <c:v>5.3395937499999997</c:v>
                </c:pt>
                <c:pt idx="30325">
                  <c:v>5.3399893750015996</c:v>
                </c:pt>
                <c:pt idx="30326">
                  <c:v>5.3404249999999998</c:v>
                </c:pt>
                <c:pt idx="30327">
                  <c:v>5.3408724999999997</c:v>
                </c:pt>
                <c:pt idx="30328">
                  <c:v>5.3412693750016</c:v>
                </c:pt>
                <c:pt idx="30329">
                  <c:v>5.3417950000000003</c:v>
                </c:pt>
                <c:pt idx="30330">
                  <c:v>5.3422599999999996</c:v>
                </c:pt>
                <c:pt idx="30331">
                  <c:v>5.3426893750015996</c:v>
                </c:pt>
                <c:pt idx="30332">
                  <c:v>5.3430406250016</c:v>
                </c:pt>
                <c:pt idx="30333">
                  <c:v>5.3433725000000001</c:v>
                </c:pt>
                <c:pt idx="30334">
                  <c:v>5.3437650000000003</c:v>
                </c:pt>
                <c:pt idx="30335">
                  <c:v>5.3440874999999997</c:v>
                </c:pt>
                <c:pt idx="30336">
                  <c:v>5.3435600000000001</c:v>
                </c:pt>
                <c:pt idx="30337">
                  <c:v>5.3431106250016001</c:v>
                </c:pt>
                <c:pt idx="30338">
                  <c:v>5.3427081250016002</c:v>
                </c:pt>
                <c:pt idx="30339">
                  <c:v>5.3421531250015999</c:v>
                </c:pt>
                <c:pt idx="30340">
                  <c:v>5.3415862499999998</c:v>
                </c:pt>
                <c:pt idx="30341">
                  <c:v>5.3409756250016001</c:v>
                </c:pt>
                <c:pt idx="30342">
                  <c:v>5.3403618750015998</c:v>
                </c:pt>
                <c:pt idx="30343">
                  <c:v>5.3398806250015998</c:v>
                </c:pt>
                <c:pt idx="30344">
                  <c:v>5.3393368750015995</c:v>
                </c:pt>
                <c:pt idx="30345">
                  <c:v>5.3388949999999999</c:v>
                </c:pt>
                <c:pt idx="30346">
                  <c:v>5.3384862499999999</c:v>
                </c:pt>
                <c:pt idx="30347">
                  <c:v>5.3381331250016002</c:v>
                </c:pt>
                <c:pt idx="30348">
                  <c:v>5.3377906250015998</c:v>
                </c:pt>
                <c:pt idx="30349">
                  <c:v>5.3373418750015995</c:v>
                </c:pt>
                <c:pt idx="30350">
                  <c:v>5.3369412499999997</c:v>
                </c:pt>
                <c:pt idx="30351">
                  <c:v>5.3364900000000004</c:v>
                </c:pt>
                <c:pt idx="30352">
                  <c:v>5.3360950000000003</c:v>
                </c:pt>
                <c:pt idx="30353">
                  <c:v>5.3356849999999998</c:v>
                </c:pt>
                <c:pt idx="30354">
                  <c:v>5.3353081250015997</c:v>
                </c:pt>
                <c:pt idx="30355">
                  <c:v>5.3352781250015999</c:v>
                </c:pt>
                <c:pt idx="30356">
                  <c:v>5.3356312499999996</c:v>
                </c:pt>
                <c:pt idx="30357">
                  <c:v>5.3360112500000003</c:v>
                </c:pt>
                <c:pt idx="30358">
                  <c:v>5.3363874999999998</c:v>
                </c:pt>
                <c:pt idx="30359">
                  <c:v>5.3368231250016001</c:v>
                </c:pt>
                <c:pt idx="30360">
                  <c:v>5.3373262500000003</c:v>
                </c:pt>
                <c:pt idx="30361">
                  <c:v>5.3376900000000003</c:v>
                </c:pt>
                <c:pt idx="30362">
                  <c:v>5.3380681250016</c:v>
                </c:pt>
                <c:pt idx="30363">
                  <c:v>5.3385106250016001</c:v>
                </c:pt>
                <c:pt idx="30364">
                  <c:v>5.3389974999999996</c:v>
                </c:pt>
                <c:pt idx="30365">
                  <c:v>5.3393387499999996</c:v>
                </c:pt>
                <c:pt idx="30366">
                  <c:v>5.3398631250015995</c:v>
                </c:pt>
                <c:pt idx="30367">
                  <c:v>5.3403675000000002</c:v>
                </c:pt>
                <c:pt idx="30368">
                  <c:v>5.3408343750015996</c:v>
                </c:pt>
                <c:pt idx="30369">
                  <c:v>5.3412118750015996</c:v>
                </c:pt>
                <c:pt idx="30370">
                  <c:v>5.3416474999999997</c:v>
                </c:pt>
                <c:pt idx="30371">
                  <c:v>5.34204875</c:v>
                </c:pt>
                <c:pt idx="30372">
                  <c:v>5.3425631250015995</c:v>
                </c:pt>
                <c:pt idx="30373">
                  <c:v>5.3429581250015996</c:v>
                </c:pt>
                <c:pt idx="30374">
                  <c:v>5.3433725000000001</c:v>
                </c:pt>
                <c:pt idx="30375">
                  <c:v>5.34390125</c:v>
                </c:pt>
                <c:pt idx="30376">
                  <c:v>5.3442499999999997</c:v>
                </c:pt>
                <c:pt idx="30377">
                  <c:v>5.3445906250016</c:v>
                </c:pt>
                <c:pt idx="30378">
                  <c:v>5.3449318750015999</c:v>
                </c:pt>
                <c:pt idx="30379">
                  <c:v>5.3449668750015995</c:v>
                </c:pt>
                <c:pt idx="30380">
                  <c:v>5.3445218750015995</c:v>
                </c:pt>
                <c:pt idx="30381">
                  <c:v>5.3441731250015998</c:v>
                </c:pt>
                <c:pt idx="30382">
                  <c:v>5.3437881250016002</c:v>
                </c:pt>
                <c:pt idx="30383">
                  <c:v>5.3434437499999996</c:v>
                </c:pt>
                <c:pt idx="30384">
                  <c:v>5.3429425000000004</c:v>
                </c:pt>
                <c:pt idx="30385">
                  <c:v>5.3424312499999997</c:v>
                </c:pt>
                <c:pt idx="30386">
                  <c:v>5.3417506250016</c:v>
                </c:pt>
                <c:pt idx="30387">
                  <c:v>5.3414137500000001</c:v>
                </c:pt>
                <c:pt idx="30388">
                  <c:v>5.3407937499999996</c:v>
                </c:pt>
                <c:pt idx="30389">
                  <c:v>5.3402993750015995</c:v>
                </c:pt>
                <c:pt idx="30390">
                  <c:v>5.3399518750016002</c:v>
                </c:pt>
                <c:pt idx="30391">
                  <c:v>5.3394706250016002</c:v>
                </c:pt>
                <c:pt idx="30392">
                  <c:v>5.3391443750015997</c:v>
                </c:pt>
                <c:pt idx="30393">
                  <c:v>5.3388137499999999</c:v>
                </c:pt>
                <c:pt idx="30394">
                  <c:v>5.3383956250016</c:v>
                </c:pt>
                <c:pt idx="30395">
                  <c:v>5.3377612499999998</c:v>
                </c:pt>
                <c:pt idx="30396">
                  <c:v>5.3373993750016</c:v>
                </c:pt>
                <c:pt idx="30397">
                  <c:v>5.3369937500000004</c:v>
                </c:pt>
                <c:pt idx="30398">
                  <c:v>5.3364681250016002</c:v>
                </c:pt>
                <c:pt idx="30399">
                  <c:v>5.3361037500000004</c:v>
                </c:pt>
                <c:pt idx="30400">
                  <c:v>5.3355762499999999</c:v>
                </c:pt>
                <c:pt idx="30401">
                  <c:v>5.3351437500000003</c:v>
                </c:pt>
                <c:pt idx="30402">
                  <c:v>5.33454125</c:v>
                </c:pt>
                <c:pt idx="30403">
                  <c:v>5.3339600000000003</c:v>
                </c:pt>
                <c:pt idx="30404">
                  <c:v>5.3335412499999997</c:v>
                </c:pt>
                <c:pt idx="30405">
                  <c:v>5.3330343750016</c:v>
                </c:pt>
                <c:pt idx="30406">
                  <c:v>5.3326287499999996</c:v>
                </c:pt>
                <c:pt idx="30407">
                  <c:v>5.3327756250015996</c:v>
                </c:pt>
                <c:pt idx="30408">
                  <c:v>5.3332206250015997</c:v>
                </c:pt>
                <c:pt idx="30409">
                  <c:v>5.3336449999999997</c:v>
                </c:pt>
                <c:pt idx="30410">
                  <c:v>5.3340075000000002</c:v>
                </c:pt>
                <c:pt idx="30411">
                  <c:v>5.3344243750015998</c:v>
                </c:pt>
                <c:pt idx="30412">
                  <c:v>5.3348681250015995</c:v>
                </c:pt>
                <c:pt idx="30413">
                  <c:v>5.3353218750015996</c:v>
                </c:pt>
                <c:pt idx="30414">
                  <c:v>5.3356768750015995</c:v>
                </c:pt>
                <c:pt idx="30415">
                  <c:v>5.3359993750015997</c:v>
                </c:pt>
                <c:pt idx="30416">
                  <c:v>5.3364793750016002</c:v>
                </c:pt>
                <c:pt idx="30417">
                  <c:v>5.3368868750015999</c:v>
                </c:pt>
                <c:pt idx="30418">
                  <c:v>5.3372437499999998</c:v>
                </c:pt>
                <c:pt idx="30419">
                  <c:v>5.3376106250015996</c:v>
                </c:pt>
                <c:pt idx="30420">
                  <c:v>5.3380212499999997</c:v>
                </c:pt>
                <c:pt idx="30421">
                  <c:v>5.3383975000000001</c:v>
                </c:pt>
                <c:pt idx="30422">
                  <c:v>5.3388675000000001</c:v>
                </c:pt>
                <c:pt idx="30423">
                  <c:v>5.3392993750016</c:v>
                </c:pt>
                <c:pt idx="30424">
                  <c:v>5.3397743750015998</c:v>
                </c:pt>
                <c:pt idx="30425">
                  <c:v>5.340255</c:v>
                </c:pt>
                <c:pt idx="30426">
                  <c:v>5.3407650000000002</c:v>
                </c:pt>
                <c:pt idx="30427">
                  <c:v>5.3411331250015994</c:v>
                </c:pt>
                <c:pt idx="30428">
                  <c:v>5.3416187500000003</c:v>
                </c:pt>
                <c:pt idx="30429">
                  <c:v>5.3419656250015999</c:v>
                </c:pt>
                <c:pt idx="30430">
                  <c:v>5.3423850000000002</c:v>
                </c:pt>
                <c:pt idx="30431">
                  <c:v>5.3427562499999999</c:v>
                </c:pt>
                <c:pt idx="30432">
                  <c:v>5.3431687500000002</c:v>
                </c:pt>
                <c:pt idx="30433">
                  <c:v>5.3435868750015993</c:v>
                </c:pt>
                <c:pt idx="30434">
                  <c:v>5.3439337499999997</c:v>
                </c:pt>
                <c:pt idx="30435">
                  <c:v>5.3439331250016</c:v>
                </c:pt>
                <c:pt idx="30436">
                  <c:v>5.3434956250015997</c:v>
                </c:pt>
                <c:pt idx="30437">
                  <c:v>5.3430650000000002</c:v>
                </c:pt>
                <c:pt idx="30438">
                  <c:v>5.34254125</c:v>
                </c:pt>
                <c:pt idx="30439">
                  <c:v>5.3420056250016001</c:v>
                </c:pt>
                <c:pt idx="30440">
                  <c:v>5.3414718750015995</c:v>
                </c:pt>
                <c:pt idx="30441">
                  <c:v>5.3408875</c:v>
                </c:pt>
                <c:pt idx="30442">
                  <c:v>5.3405556250016</c:v>
                </c:pt>
                <c:pt idx="30443">
                  <c:v>5.3401800000000001</c:v>
                </c:pt>
                <c:pt idx="30444">
                  <c:v>5.3398250000000003</c:v>
                </c:pt>
                <c:pt idx="30445">
                  <c:v>5.3394931250016002</c:v>
                </c:pt>
                <c:pt idx="30446">
                  <c:v>5.3391543750016002</c:v>
                </c:pt>
                <c:pt idx="30447">
                  <c:v>5.3387281250015999</c:v>
                </c:pt>
                <c:pt idx="30448">
                  <c:v>5.3383912499999999</c:v>
                </c:pt>
                <c:pt idx="30449">
                  <c:v>5.3379843750016001</c:v>
                </c:pt>
                <c:pt idx="30450">
                  <c:v>5.3376231250016</c:v>
                </c:pt>
                <c:pt idx="30451">
                  <c:v>5.3372693750015996</c:v>
                </c:pt>
                <c:pt idx="30452">
                  <c:v>5.3368281250015999</c:v>
                </c:pt>
                <c:pt idx="30453">
                  <c:v>5.3364406250015994</c:v>
                </c:pt>
                <c:pt idx="30454">
                  <c:v>5.3359724999999996</c:v>
                </c:pt>
                <c:pt idx="30455">
                  <c:v>5.3355012500000001</c:v>
                </c:pt>
                <c:pt idx="30456">
                  <c:v>5.3350668750015995</c:v>
                </c:pt>
                <c:pt idx="30457">
                  <c:v>5.3346825000000004</c:v>
                </c:pt>
                <c:pt idx="30458">
                  <c:v>5.3342162499999999</c:v>
                </c:pt>
                <c:pt idx="30459">
                  <c:v>5.3338631250016002</c:v>
                </c:pt>
                <c:pt idx="30460">
                  <c:v>5.3335262500000002</c:v>
                </c:pt>
                <c:pt idx="30461">
                  <c:v>5.3331312500000001</c:v>
                </c:pt>
                <c:pt idx="30462">
                  <c:v>5.3327537500000002</c:v>
                </c:pt>
                <c:pt idx="30463">
                  <c:v>5.3324231250015997</c:v>
                </c:pt>
                <c:pt idx="30464">
                  <c:v>5.3320350000000003</c:v>
                </c:pt>
                <c:pt idx="30465">
                  <c:v>5.3316956250015997</c:v>
                </c:pt>
                <c:pt idx="30466">
                  <c:v>5.3314649999999997</c:v>
                </c:pt>
                <c:pt idx="30467">
                  <c:v>5.3311287500000004</c:v>
                </c:pt>
                <c:pt idx="30468">
                  <c:v>5.3307981250015999</c:v>
                </c:pt>
                <c:pt idx="30469">
                  <c:v>5.3305037500000001</c:v>
                </c:pt>
                <c:pt idx="30470">
                  <c:v>5.3304974999999999</c:v>
                </c:pt>
                <c:pt idx="30471">
                  <c:v>5.3305600000000002</c:v>
                </c:pt>
                <c:pt idx="30472">
                  <c:v>5.3309312499999999</c:v>
                </c:pt>
                <c:pt idx="30473">
                  <c:v>5.3312531250015995</c:v>
                </c:pt>
                <c:pt idx="30474">
                  <c:v>5.3316318750015999</c:v>
                </c:pt>
                <c:pt idx="30475">
                  <c:v>5.3319962500000004</c:v>
                </c:pt>
                <c:pt idx="30476">
                  <c:v>5.3324118750015996</c:v>
                </c:pt>
                <c:pt idx="30477">
                  <c:v>5.3327900000000001</c:v>
                </c:pt>
                <c:pt idx="30478">
                  <c:v>5.3331918750015994</c:v>
                </c:pt>
                <c:pt idx="30479">
                  <c:v>5.3335531250015995</c:v>
                </c:pt>
                <c:pt idx="30480">
                  <c:v>5.3339568750015998</c:v>
                </c:pt>
                <c:pt idx="30481">
                  <c:v>5.3344218750015999</c:v>
                </c:pt>
                <c:pt idx="30482">
                  <c:v>5.3347568750015997</c:v>
                </c:pt>
                <c:pt idx="30483">
                  <c:v>5.3351674999999998</c:v>
                </c:pt>
                <c:pt idx="30484">
                  <c:v>5.3355787499999998</c:v>
                </c:pt>
                <c:pt idx="30485">
                  <c:v>5.3358987500000001</c:v>
                </c:pt>
                <c:pt idx="30486">
                  <c:v>5.3362512500000001</c:v>
                </c:pt>
                <c:pt idx="30487">
                  <c:v>5.3365799999999997</c:v>
                </c:pt>
                <c:pt idx="30488">
                  <c:v>5.3370231250015996</c:v>
                </c:pt>
                <c:pt idx="30489">
                  <c:v>5.3374662500000003</c:v>
                </c:pt>
                <c:pt idx="30490">
                  <c:v>5.3378168750016002</c:v>
                </c:pt>
                <c:pt idx="30491">
                  <c:v>5.3382437500000002</c:v>
                </c:pt>
                <c:pt idx="30492">
                  <c:v>5.3387225000000003</c:v>
                </c:pt>
                <c:pt idx="30493">
                  <c:v>5.3391081250015997</c:v>
                </c:pt>
                <c:pt idx="30494">
                  <c:v>5.3395324999999998</c:v>
                </c:pt>
                <c:pt idx="30495">
                  <c:v>5.3398725000000002</c:v>
                </c:pt>
                <c:pt idx="30496">
                  <c:v>5.3401943750015999</c:v>
                </c:pt>
                <c:pt idx="30497">
                  <c:v>5.3405537499999998</c:v>
                </c:pt>
                <c:pt idx="30498">
                  <c:v>5.3409243750015998</c:v>
                </c:pt>
                <c:pt idx="30499">
                  <c:v>5.3412618750015994</c:v>
                </c:pt>
                <c:pt idx="30500">
                  <c:v>5.3416493750015999</c:v>
                </c:pt>
                <c:pt idx="30501">
                  <c:v>5.3420462500000001</c:v>
                </c:pt>
                <c:pt idx="30502">
                  <c:v>5.3424568750015995</c:v>
                </c:pt>
                <c:pt idx="30503">
                  <c:v>5.3428668750016</c:v>
                </c:pt>
                <c:pt idx="30504">
                  <c:v>5.3432418750016</c:v>
                </c:pt>
                <c:pt idx="30505">
                  <c:v>5.3427937500000002</c:v>
                </c:pt>
                <c:pt idx="30506">
                  <c:v>5.3423575000000003</c:v>
                </c:pt>
                <c:pt idx="30507">
                  <c:v>5.34167375</c:v>
                </c:pt>
                <c:pt idx="30508">
                  <c:v>5.34124</c:v>
                </c:pt>
                <c:pt idx="30509">
                  <c:v>5.3407756250015996</c:v>
                </c:pt>
                <c:pt idx="30510">
                  <c:v>5.3402174999999996</c:v>
                </c:pt>
                <c:pt idx="30511">
                  <c:v>5.3396243750016001</c:v>
                </c:pt>
                <c:pt idx="30512">
                  <c:v>5.33902375</c:v>
                </c:pt>
                <c:pt idx="30513">
                  <c:v>5.3383725000000002</c:v>
                </c:pt>
                <c:pt idx="30514">
                  <c:v>5.3377212500000004</c:v>
                </c:pt>
                <c:pt idx="30515">
                  <c:v>5.3369837499999999</c:v>
                </c:pt>
                <c:pt idx="30516">
                  <c:v>5.3361762500000003</c:v>
                </c:pt>
                <c:pt idx="30517">
                  <c:v>5.3352893750015999</c:v>
                </c:pt>
                <c:pt idx="30518">
                  <c:v>5.3343656250015998</c:v>
                </c:pt>
                <c:pt idx="30519">
                  <c:v>5.3333937499999999</c:v>
                </c:pt>
                <c:pt idx="30520">
                  <c:v>5.3325325000000001</c:v>
                </c:pt>
                <c:pt idx="30521">
                  <c:v>5.3317181250015997</c:v>
                </c:pt>
                <c:pt idx="30522">
                  <c:v>5.3308737500000003</c:v>
                </c:pt>
                <c:pt idx="30523">
                  <c:v>5.3301893750015994</c:v>
                </c:pt>
                <c:pt idx="30524">
                  <c:v>5.3294606250015999</c:v>
                </c:pt>
                <c:pt idx="30525">
                  <c:v>5.3288425000000004</c:v>
                </c:pt>
                <c:pt idx="30526">
                  <c:v>5.3282731250015996</c:v>
                </c:pt>
                <c:pt idx="30527">
                  <c:v>5.3277356250015995</c:v>
                </c:pt>
                <c:pt idx="30528">
                  <c:v>5.3273087500000003</c:v>
                </c:pt>
                <c:pt idx="30529">
                  <c:v>5.3268525000000002</c:v>
                </c:pt>
                <c:pt idx="30530">
                  <c:v>5.3263968750016</c:v>
                </c:pt>
                <c:pt idx="30531">
                  <c:v>5.3259018750016001</c:v>
                </c:pt>
                <c:pt idx="30532">
                  <c:v>5.3254043750015994</c:v>
                </c:pt>
                <c:pt idx="30533">
                  <c:v>5.3248868750015994</c:v>
                </c:pt>
                <c:pt idx="30534">
                  <c:v>5.3243512500000003</c:v>
                </c:pt>
                <c:pt idx="30535">
                  <c:v>5.3237712500000001</c:v>
                </c:pt>
                <c:pt idx="30536">
                  <c:v>5.3232312500000001</c:v>
                </c:pt>
                <c:pt idx="30537">
                  <c:v>5.3227287499999996</c:v>
                </c:pt>
                <c:pt idx="30538">
                  <c:v>5.3222018750015998</c:v>
                </c:pt>
                <c:pt idx="30539">
                  <c:v>5.3217268750016</c:v>
                </c:pt>
                <c:pt idx="30540">
                  <c:v>5.3212937499999997</c:v>
                </c:pt>
                <c:pt idx="30541">
                  <c:v>5.3208306250015998</c:v>
                </c:pt>
                <c:pt idx="30542">
                  <c:v>5.3205018750016002</c:v>
                </c:pt>
                <c:pt idx="30543">
                  <c:v>5.3201531250015996</c:v>
                </c:pt>
                <c:pt idx="30544">
                  <c:v>5.3197956250015999</c:v>
                </c:pt>
                <c:pt idx="30545">
                  <c:v>5.3194549999999996</c:v>
                </c:pt>
                <c:pt idx="30546">
                  <c:v>5.3190943750016002</c:v>
                </c:pt>
                <c:pt idx="30547">
                  <c:v>5.3184437500000001</c:v>
                </c:pt>
                <c:pt idx="30548">
                  <c:v>5.3178193750015996</c:v>
                </c:pt>
                <c:pt idx="30549">
                  <c:v>5.3172837499999996</c:v>
                </c:pt>
                <c:pt idx="30550">
                  <c:v>5.3168831250016</c:v>
                </c:pt>
                <c:pt idx="30551">
                  <c:v>5.3165287499999998</c:v>
                </c:pt>
                <c:pt idx="30552">
                  <c:v>5.3167687499999996</c:v>
                </c:pt>
                <c:pt idx="30553">
                  <c:v>5.3171831250016002</c:v>
                </c:pt>
                <c:pt idx="30554">
                  <c:v>5.3176162500000004</c:v>
                </c:pt>
                <c:pt idx="30555">
                  <c:v>5.3180406250015997</c:v>
                </c:pt>
                <c:pt idx="30556">
                  <c:v>5.3185250000000002</c:v>
                </c:pt>
                <c:pt idx="30557">
                  <c:v>5.3188681250015994</c:v>
                </c:pt>
                <c:pt idx="30558">
                  <c:v>5.3193018750015995</c:v>
                </c:pt>
                <c:pt idx="30559">
                  <c:v>5.3196718750015997</c:v>
                </c:pt>
                <c:pt idx="30560">
                  <c:v>5.3200918750015997</c:v>
                </c:pt>
                <c:pt idx="30561">
                  <c:v>5.3205837499999999</c:v>
                </c:pt>
                <c:pt idx="30562">
                  <c:v>5.3210206250015997</c:v>
                </c:pt>
                <c:pt idx="30563">
                  <c:v>5.3213618750015996</c:v>
                </c:pt>
                <c:pt idx="30564">
                  <c:v>5.3217150000000002</c:v>
                </c:pt>
                <c:pt idx="30565">
                  <c:v>5.3220900000000002</c:v>
                </c:pt>
                <c:pt idx="30566">
                  <c:v>5.3225224999999998</c:v>
                </c:pt>
                <c:pt idx="30567">
                  <c:v>5.3229343750015996</c:v>
                </c:pt>
                <c:pt idx="30568">
                  <c:v>5.3234987499999997</c:v>
                </c:pt>
                <c:pt idx="30569">
                  <c:v>5.3238562500000004</c:v>
                </c:pt>
                <c:pt idx="30570">
                  <c:v>5.32435875</c:v>
                </c:pt>
                <c:pt idx="30571">
                  <c:v>5.3247918750015995</c:v>
                </c:pt>
                <c:pt idx="30572">
                  <c:v>5.3251606250016001</c:v>
                </c:pt>
                <c:pt idx="30573">
                  <c:v>5.3257362500000003</c:v>
                </c:pt>
                <c:pt idx="30574">
                  <c:v>5.3261881250015994</c:v>
                </c:pt>
                <c:pt idx="30575">
                  <c:v>5.3265743750015995</c:v>
                </c:pt>
                <c:pt idx="30576">
                  <c:v>5.326975</c:v>
                </c:pt>
                <c:pt idx="30577">
                  <c:v>5.3274406250016</c:v>
                </c:pt>
                <c:pt idx="30578">
                  <c:v>5.3278606250016001</c:v>
                </c:pt>
                <c:pt idx="30579">
                  <c:v>5.3283406250015997</c:v>
                </c:pt>
                <c:pt idx="30580">
                  <c:v>5.3287818750015994</c:v>
                </c:pt>
                <c:pt idx="30581">
                  <c:v>5.3291599999999999</c:v>
                </c:pt>
                <c:pt idx="30582">
                  <c:v>5.3295268750015996</c:v>
                </c:pt>
                <c:pt idx="30583">
                  <c:v>5.3298981250016002</c:v>
                </c:pt>
                <c:pt idx="30584">
                  <c:v>5.3302562499999997</c:v>
                </c:pt>
                <c:pt idx="30585">
                  <c:v>5.3306449999999996</c:v>
                </c:pt>
                <c:pt idx="30586">
                  <c:v>5.3310712499999999</c:v>
                </c:pt>
                <c:pt idx="30587">
                  <c:v>5.3315537500000003</c:v>
                </c:pt>
                <c:pt idx="30588">
                  <c:v>5.3319549999999998</c:v>
                </c:pt>
                <c:pt idx="30589">
                  <c:v>5.3320093750015998</c:v>
                </c:pt>
                <c:pt idx="30590">
                  <c:v>5.3315056250015997</c:v>
                </c:pt>
                <c:pt idx="30591">
                  <c:v>5.3309731250015995</c:v>
                </c:pt>
                <c:pt idx="30592">
                  <c:v>5.3305587499999998</c:v>
                </c:pt>
                <c:pt idx="30593">
                  <c:v>5.3301187499999996</c:v>
                </c:pt>
                <c:pt idx="30594">
                  <c:v>5.3297281250015995</c:v>
                </c:pt>
                <c:pt idx="30595">
                  <c:v>5.3292968750015994</c:v>
                </c:pt>
                <c:pt idx="30596">
                  <c:v>5.32879375</c:v>
                </c:pt>
                <c:pt idx="30597">
                  <c:v>5.32836</c:v>
                </c:pt>
                <c:pt idx="30598">
                  <c:v>5.3279862500000004</c:v>
                </c:pt>
                <c:pt idx="30599">
                  <c:v>5.3275718750015999</c:v>
                </c:pt>
                <c:pt idx="30600">
                  <c:v>5.3272418750016</c:v>
                </c:pt>
                <c:pt idx="30601">
                  <c:v>5.3266868750015997</c:v>
                </c:pt>
                <c:pt idx="30602">
                  <c:v>5.3263393750015995</c:v>
                </c:pt>
                <c:pt idx="30603">
                  <c:v>5.3259831250016001</c:v>
                </c:pt>
                <c:pt idx="30604">
                  <c:v>5.3255299999999997</c:v>
                </c:pt>
                <c:pt idx="30605">
                  <c:v>5.3251006250015998</c:v>
                </c:pt>
                <c:pt idx="30606">
                  <c:v>5.3246962499999997</c:v>
                </c:pt>
                <c:pt idx="30607">
                  <c:v>5.32450125</c:v>
                </c:pt>
                <c:pt idx="30608">
                  <c:v>5.3248706250015996</c:v>
                </c:pt>
                <c:pt idx="30609">
                  <c:v>5.3252431250015997</c:v>
                </c:pt>
                <c:pt idx="30610">
                  <c:v>5.3256449999999997</c:v>
                </c:pt>
                <c:pt idx="30611">
                  <c:v>5.3259675</c:v>
                </c:pt>
                <c:pt idx="30612">
                  <c:v>5.3263018750016</c:v>
                </c:pt>
                <c:pt idx="30613">
                  <c:v>5.3266343750015999</c:v>
                </c:pt>
                <c:pt idx="30614">
                  <c:v>5.3269818750016</c:v>
                </c:pt>
                <c:pt idx="30615">
                  <c:v>5.3273124999999997</c:v>
                </c:pt>
                <c:pt idx="30616">
                  <c:v>5.3276443750015998</c:v>
                </c:pt>
                <c:pt idx="30617">
                  <c:v>5.3280475000000003</c:v>
                </c:pt>
                <c:pt idx="30618">
                  <c:v>5.3285024999999999</c:v>
                </c:pt>
                <c:pt idx="30619">
                  <c:v>5.3288906250016002</c:v>
                </c:pt>
                <c:pt idx="30620">
                  <c:v>5.3292475000000001</c:v>
                </c:pt>
                <c:pt idx="30621">
                  <c:v>5.3296412499999999</c:v>
                </c:pt>
                <c:pt idx="30622">
                  <c:v>5.3300806250015995</c:v>
                </c:pt>
                <c:pt idx="30623">
                  <c:v>5.3305187500000004</c:v>
                </c:pt>
                <c:pt idx="30624">
                  <c:v>5.3309906250015997</c:v>
                </c:pt>
                <c:pt idx="30625">
                  <c:v>5.3315168750015998</c:v>
                </c:pt>
                <c:pt idx="30626">
                  <c:v>5.3319774999999998</c:v>
                </c:pt>
                <c:pt idx="30627">
                  <c:v>5.3324049999999996</c:v>
                </c:pt>
                <c:pt idx="30628">
                  <c:v>5.3327493750016002</c:v>
                </c:pt>
                <c:pt idx="30629">
                  <c:v>5.3331074999999997</c:v>
                </c:pt>
                <c:pt idx="30630">
                  <c:v>5.3334450000000002</c:v>
                </c:pt>
                <c:pt idx="30631">
                  <c:v>5.3338124999999996</c:v>
                </c:pt>
                <c:pt idx="30632">
                  <c:v>5.33346125</c:v>
                </c:pt>
                <c:pt idx="30633">
                  <c:v>5.3338749999999999</c:v>
                </c:pt>
                <c:pt idx="30634">
                  <c:v>5.3334799999999998</c:v>
                </c:pt>
                <c:pt idx="30635">
                  <c:v>5.3328681250015997</c:v>
                </c:pt>
                <c:pt idx="30636">
                  <c:v>5.3324256250015996</c:v>
                </c:pt>
                <c:pt idx="30637">
                  <c:v>5.3320806250016002</c:v>
                </c:pt>
                <c:pt idx="30638">
                  <c:v>5.3317068750015997</c:v>
                </c:pt>
                <c:pt idx="30639">
                  <c:v>5.3310862500000002</c:v>
                </c:pt>
                <c:pt idx="30640">
                  <c:v>5.3307556250015997</c:v>
                </c:pt>
                <c:pt idx="30641">
                  <c:v>5.3304068750016</c:v>
                </c:pt>
                <c:pt idx="30642">
                  <c:v>5.3300081250015996</c:v>
                </c:pt>
                <c:pt idx="30643">
                  <c:v>5.3296556250015996</c:v>
                </c:pt>
                <c:pt idx="30644">
                  <c:v>5.3292018750015995</c:v>
                </c:pt>
                <c:pt idx="30645">
                  <c:v>5.3288374999999997</c:v>
                </c:pt>
                <c:pt idx="30646">
                  <c:v>5.3284618750016</c:v>
                </c:pt>
                <c:pt idx="30647">
                  <c:v>5.3280993750015995</c:v>
                </c:pt>
                <c:pt idx="30648">
                  <c:v>5.3275649999999999</c:v>
                </c:pt>
                <c:pt idx="30649">
                  <c:v>5.3271693750016</c:v>
                </c:pt>
                <c:pt idx="30650">
                  <c:v>5.3267943750016</c:v>
                </c:pt>
                <c:pt idx="30651">
                  <c:v>5.3269824999999997</c:v>
                </c:pt>
                <c:pt idx="30652">
                  <c:v>5.3274143750015996</c:v>
                </c:pt>
                <c:pt idx="30653">
                  <c:v>5.3278375000000002</c:v>
                </c:pt>
                <c:pt idx="30654">
                  <c:v>5.3281806250015995</c:v>
                </c:pt>
                <c:pt idx="30655">
                  <c:v>5.3285662499999997</c:v>
                </c:pt>
                <c:pt idx="30656">
                  <c:v>5.3289787500000001</c:v>
                </c:pt>
                <c:pt idx="30657">
                  <c:v>5.3293637499999997</c:v>
                </c:pt>
                <c:pt idx="30658">
                  <c:v>5.3297587499999999</c:v>
                </c:pt>
                <c:pt idx="30659">
                  <c:v>5.3301056250015995</c:v>
                </c:pt>
                <c:pt idx="30660">
                  <c:v>5.3304831250015994</c:v>
                </c:pt>
                <c:pt idx="30661">
                  <c:v>5.3308531250015996</c:v>
                </c:pt>
                <c:pt idx="30662">
                  <c:v>5.3312024999999998</c:v>
                </c:pt>
                <c:pt idx="30663">
                  <c:v>5.3315456250016</c:v>
                </c:pt>
                <c:pt idx="30664">
                  <c:v>5.3318993750015995</c:v>
                </c:pt>
                <c:pt idx="30665">
                  <c:v>5.3322293750015994</c:v>
                </c:pt>
                <c:pt idx="30666">
                  <c:v>5.3325849999999999</c:v>
                </c:pt>
                <c:pt idx="30667">
                  <c:v>5.3330500000000001</c:v>
                </c:pt>
                <c:pt idx="30668">
                  <c:v>5.3334781250015997</c:v>
                </c:pt>
                <c:pt idx="30669">
                  <c:v>5.3331318750015999</c:v>
                </c:pt>
                <c:pt idx="30670">
                  <c:v>5.3327906250015999</c:v>
                </c:pt>
                <c:pt idx="30671">
                  <c:v>5.3323312500000002</c:v>
                </c:pt>
                <c:pt idx="30672">
                  <c:v>5.3318706250016001</c:v>
                </c:pt>
                <c:pt idx="30673">
                  <c:v>5.3315275</c:v>
                </c:pt>
                <c:pt idx="30674">
                  <c:v>5.3310693750015998</c:v>
                </c:pt>
                <c:pt idx="30675">
                  <c:v>5.3305787499999999</c:v>
                </c:pt>
                <c:pt idx="30676">
                  <c:v>5.3302156250015997</c:v>
                </c:pt>
                <c:pt idx="30677">
                  <c:v>5.3297749999999997</c:v>
                </c:pt>
                <c:pt idx="30678">
                  <c:v>5.3294006250015995</c:v>
                </c:pt>
                <c:pt idx="30679">
                  <c:v>5.3298375</c:v>
                </c:pt>
                <c:pt idx="30680">
                  <c:v>5.3301737500000002</c:v>
                </c:pt>
                <c:pt idx="30681">
                  <c:v>5.3305712500000002</c:v>
                </c:pt>
                <c:pt idx="30682">
                  <c:v>5.3309562499999998</c:v>
                </c:pt>
                <c:pt idx="30683">
                  <c:v>5.3304993750016001</c:v>
                </c:pt>
                <c:pt idx="30684">
                  <c:v>5.3301375000000002</c:v>
                </c:pt>
                <c:pt idx="30685">
                  <c:v>5.3304543750016</c:v>
                </c:pt>
                <c:pt idx="30686">
                  <c:v>5.3308618750015997</c:v>
                </c:pt>
                <c:pt idx="30687">
                  <c:v>5.3311818750016</c:v>
                </c:pt>
                <c:pt idx="30688">
                  <c:v>5.3315606250015994</c:v>
                </c:pt>
                <c:pt idx="30689">
                  <c:v>5.3319131250015994</c:v>
                </c:pt>
                <c:pt idx="30690">
                  <c:v>5.3322643750015999</c:v>
                </c:pt>
                <c:pt idx="30691">
                  <c:v>5.3325874999999998</c:v>
                </c:pt>
                <c:pt idx="30692">
                  <c:v>5.3330193750015997</c:v>
                </c:pt>
                <c:pt idx="30693">
                  <c:v>5.3333700000000004</c:v>
                </c:pt>
                <c:pt idx="30694">
                  <c:v>5.3336899999999998</c:v>
                </c:pt>
                <c:pt idx="30695">
                  <c:v>5.3340531250016001</c:v>
                </c:pt>
                <c:pt idx="30696">
                  <c:v>5.3343999999999996</c:v>
                </c:pt>
                <c:pt idx="30697">
                  <c:v>5.3347556250016002</c:v>
                </c:pt>
                <c:pt idx="30698">
                  <c:v>5.3351318750015997</c:v>
                </c:pt>
                <c:pt idx="30699">
                  <c:v>5.3354918750015994</c:v>
                </c:pt>
                <c:pt idx="30700">
                  <c:v>5.3358368750015996</c:v>
                </c:pt>
                <c:pt idx="30701">
                  <c:v>5.3363443750016</c:v>
                </c:pt>
                <c:pt idx="30702">
                  <c:v>5.3366681250015997</c:v>
                </c:pt>
                <c:pt idx="30703">
                  <c:v>5.3370274999999996</c:v>
                </c:pt>
                <c:pt idx="30704">
                  <c:v>5.3374618750015994</c:v>
                </c:pt>
                <c:pt idx="30705">
                  <c:v>5.3378806250016</c:v>
                </c:pt>
                <c:pt idx="30706">
                  <c:v>5.3382500000000004</c:v>
                </c:pt>
                <c:pt idx="30707">
                  <c:v>5.3379093750016002</c:v>
                </c:pt>
                <c:pt idx="30708">
                  <c:v>5.3373662499999996</c:v>
                </c:pt>
                <c:pt idx="30709">
                  <c:v>5.3370431250015997</c:v>
                </c:pt>
                <c:pt idx="30710">
                  <c:v>5.3365806250015995</c:v>
                </c:pt>
                <c:pt idx="30711">
                  <c:v>5.3361306250015996</c:v>
                </c:pt>
                <c:pt idx="30712">
                  <c:v>5.33573875</c:v>
                </c:pt>
                <c:pt idx="30713">
                  <c:v>5.3361606250015994</c:v>
                </c:pt>
                <c:pt idx="30714">
                  <c:v>5.3365387499999999</c:v>
                </c:pt>
                <c:pt idx="30715">
                  <c:v>5.3368843750016</c:v>
                </c:pt>
                <c:pt idx="30716">
                  <c:v>5.3364775</c:v>
                </c:pt>
                <c:pt idx="30717">
                  <c:v>5.3360762499999996</c:v>
                </c:pt>
                <c:pt idx="30718">
                  <c:v>5.3357400000000004</c:v>
                </c:pt>
                <c:pt idx="30719">
                  <c:v>5.3361231250015999</c:v>
                </c:pt>
                <c:pt idx="30720">
                  <c:v>5.3364893750015998</c:v>
                </c:pt>
                <c:pt idx="30721">
                  <c:v>5.3362924999999999</c:v>
                </c:pt>
                <c:pt idx="30722">
                  <c:v>5.3366518750015999</c:v>
                </c:pt>
                <c:pt idx="30723">
                  <c:v>5.3370281250015994</c:v>
                </c:pt>
                <c:pt idx="30724">
                  <c:v>5.3374949999999997</c:v>
                </c:pt>
                <c:pt idx="30725">
                  <c:v>5.3378275000000004</c:v>
                </c:pt>
                <c:pt idx="30726">
                  <c:v>5.3381493750016</c:v>
                </c:pt>
                <c:pt idx="30727">
                  <c:v>5.3385012500000002</c:v>
                </c:pt>
                <c:pt idx="30728">
                  <c:v>5.338095</c:v>
                </c:pt>
                <c:pt idx="30729">
                  <c:v>5.3376406250016002</c:v>
                </c:pt>
                <c:pt idx="30730">
                  <c:v>5.3371818750015994</c:v>
                </c:pt>
                <c:pt idx="30731">
                  <c:v>5.3368312500000004</c:v>
                </c:pt>
                <c:pt idx="30732">
                  <c:v>5.3364087500000004</c:v>
                </c:pt>
                <c:pt idx="30733">
                  <c:v>5.3360799999999999</c:v>
                </c:pt>
                <c:pt idx="30734">
                  <c:v>5.3362681250015997</c:v>
                </c:pt>
                <c:pt idx="30735">
                  <c:v>5.3366106250016001</c:v>
                </c:pt>
                <c:pt idx="30736">
                  <c:v>5.3370243750016</c:v>
                </c:pt>
                <c:pt idx="30737">
                  <c:v>5.3373968750016001</c:v>
                </c:pt>
                <c:pt idx="30738">
                  <c:v>5.3377800000000004</c:v>
                </c:pt>
                <c:pt idx="30739">
                  <c:v>5.3382881250015997</c:v>
                </c:pt>
                <c:pt idx="30740">
                  <c:v>5.3386512499999998</c:v>
                </c:pt>
                <c:pt idx="30741">
                  <c:v>5.3390224999999996</c:v>
                </c:pt>
                <c:pt idx="30742">
                  <c:v>5.33946875</c:v>
                </c:pt>
                <c:pt idx="30743">
                  <c:v>5.3398756250016</c:v>
                </c:pt>
                <c:pt idx="30744">
                  <c:v>5.3402775</c:v>
                </c:pt>
                <c:pt idx="30745">
                  <c:v>5.3406925000000003</c:v>
                </c:pt>
                <c:pt idx="30746">
                  <c:v>5.3410643750015998</c:v>
                </c:pt>
                <c:pt idx="30747">
                  <c:v>5.3414518750015993</c:v>
                </c:pt>
                <c:pt idx="30748">
                  <c:v>5.3418762500000003</c:v>
                </c:pt>
                <c:pt idx="30749">
                  <c:v>5.3422212499999997</c:v>
                </c:pt>
                <c:pt idx="30750">
                  <c:v>5.3425831250015996</c:v>
                </c:pt>
                <c:pt idx="30751">
                  <c:v>5.3429231250016</c:v>
                </c:pt>
                <c:pt idx="30752">
                  <c:v>5.3425487499999997</c:v>
                </c:pt>
                <c:pt idx="30753">
                  <c:v>5.3418975</c:v>
                </c:pt>
                <c:pt idx="30754">
                  <c:v>5.34150875</c:v>
                </c:pt>
                <c:pt idx="30755">
                  <c:v>5.3408218750016001</c:v>
                </c:pt>
                <c:pt idx="30756">
                  <c:v>5.3402362500000002</c:v>
                </c:pt>
                <c:pt idx="30757">
                  <c:v>5.3398618750016</c:v>
                </c:pt>
                <c:pt idx="30758">
                  <c:v>5.3395074999999999</c:v>
                </c:pt>
                <c:pt idx="30759">
                  <c:v>5.3391768750016002</c:v>
                </c:pt>
                <c:pt idx="30760">
                  <c:v>5.3387831250015996</c:v>
                </c:pt>
                <c:pt idx="30761">
                  <c:v>5.3384518750016001</c:v>
                </c:pt>
                <c:pt idx="30762">
                  <c:v>5.3380506250015998</c:v>
                </c:pt>
                <c:pt idx="30763">
                  <c:v>5.33772</c:v>
                </c:pt>
                <c:pt idx="30764">
                  <c:v>5.3373856250016001</c:v>
                </c:pt>
                <c:pt idx="30765">
                  <c:v>5.3373081250015995</c:v>
                </c:pt>
                <c:pt idx="30766">
                  <c:v>5.3370881250015998</c:v>
                </c:pt>
                <c:pt idx="30767">
                  <c:v>5.3366962500000001</c:v>
                </c:pt>
                <c:pt idx="30768">
                  <c:v>5.3363050000000003</c:v>
                </c:pt>
                <c:pt idx="30769">
                  <c:v>5.3356943750015997</c:v>
                </c:pt>
                <c:pt idx="30770">
                  <c:v>5.3353299999999999</c:v>
                </c:pt>
                <c:pt idx="30771">
                  <c:v>5.3347656250015998</c:v>
                </c:pt>
                <c:pt idx="30772">
                  <c:v>5.3343256250015996</c:v>
                </c:pt>
                <c:pt idx="30773">
                  <c:v>5.3339543750015999</c:v>
                </c:pt>
                <c:pt idx="30774">
                  <c:v>5.3336325000000002</c:v>
                </c:pt>
                <c:pt idx="30775">
                  <c:v>5.3335949999999999</c:v>
                </c:pt>
                <c:pt idx="30776">
                  <c:v>5.3338999999999999</c:v>
                </c:pt>
                <c:pt idx="30777">
                  <c:v>5.3343006250015996</c:v>
                </c:pt>
                <c:pt idx="30778">
                  <c:v>5.3346850000000003</c:v>
                </c:pt>
                <c:pt idx="30779">
                  <c:v>5.3347293750015998</c:v>
                </c:pt>
                <c:pt idx="30780">
                  <c:v>5.3351525000000004</c:v>
                </c:pt>
                <c:pt idx="30781">
                  <c:v>5.3355137499999996</c:v>
                </c:pt>
                <c:pt idx="30782">
                  <c:v>5.3358637499999997</c:v>
                </c:pt>
                <c:pt idx="30783">
                  <c:v>5.3362562499999999</c:v>
                </c:pt>
                <c:pt idx="30784">
                  <c:v>5.3367181250015996</c:v>
                </c:pt>
                <c:pt idx="30785">
                  <c:v>5.3370568750015996</c:v>
                </c:pt>
                <c:pt idx="30786">
                  <c:v>5.3374325000000002</c:v>
                </c:pt>
                <c:pt idx="30787">
                  <c:v>5.3377543750015999</c:v>
                </c:pt>
                <c:pt idx="30788">
                  <c:v>5.3381224999999999</c:v>
                </c:pt>
                <c:pt idx="30789">
                  <c:v>5.3384618750015997</c:v>
                </c:pt>
                <c:pt idx="30790">
                  <c:v>5.3388650000000002</c:v>
                </c:pt>
                <c:pt idx="30791">
                  <c:v>5.3392850000000003</c:v>
                </c:pt>
                <c:pt idx="30792">
                  <c:v>5.33963375</c:v>
                </c:pt>
                <c:pt idx="30793">
                  <c:v>5.3399549999999998</c:v>
                </c:pt>
                <c:pt idx="30794">
                  <c:v>5.3403356250015994</c:v>
                </c:pt>
                <c:pt idx="30795">
                  <c:v>5.3406862500000001</c:v>
                </c:pt>
                <c:pt idx="30796">
                  <c:v>5.3411274999999998</c:v>
                </c:pt>
                <c:pt idx="30797">
                  <c:v>5.3414774999999999</c:v>
                </c:pt>
                <c:pt idx="30798">
                  <c:v>5.3419493750016001</c:v>
                </c:pt>
                <c:pt idx="30799">
                  <c:v>5.3423343750015997</c:v>
                </c:pt>
                <c:pt idx="30800">
                  <c:v>5.3427449999999999</c:v>
                </c:pt>
                <c:pt idx="30801">
                  <c:v>5.3431062499999999</c:v>
                </c:pt>
                <c:pt idx="30802">
                  <c:v>5.3435118750015995</c:v>
                </c:pt>
                <c:pt idx="30803">
                  <c:v>5.3438418750015995</c:v>
                </c:pt>
                <c:pt idx="30804">
                  <c:v>5.3441812500000001</c:v>
                </c:pt>
                <c:pt idx="30805">
                  <c:v>5.3445074999999997</c:v>
                </c:pt>
                <c:pt idx="30806">
                  <c:v>5.34477125</c:v>
                </c:pt>
                <c:pt idx="30807">
                  <c:v>5.3444068750015994</c:v>
                </c:pt>
                <c:pt idx="30808">
                  <c:v>5.3438625000000002</c:v>
                </c:pt>
                <c:pt idx="30809">
                  <c:v>5.3432162500000002</c:v>
                </c:pt>
                <c:pt idx="30810">
                  <c:v>5.3424512499999999</c:v>
                </c:pt>
                <c:pt idx="30811">
                  <c:v>5.3415850000000002</c:v>
                </c:pt>
                <c:pt idx="30812">
                  <c:v>5.3406968750015995</c:v>
                </c:pt>
                <c:pt idx="30813">
                  <c:v>5.3398374999999998</c:v>
                </c:pt>
                <c:pt idx="30814">
                  <c:v>5.3389181250015998</c:v>
                </c:pt>
                <c:pt idx="30815">
                  <c:v>5.3379937499999999</c:v>
                </c:pt>
                <c:pt idx="30816">
                  <c:v>5.3370393750015994</c:v>
                </c:pt>
                <c:pt idx="30817">
                  <c:v>5.3362425</c:v>
                </c:pt>
                <c:pt idx="30818">
                  <c:v>5.3355237500000001</c:v>
                </c:pt>
                <c:pt idx="30819">
                  <c:v>5.3348075000000001</c:v>
                </c:pt>
                <c:pt idx="30820">
                  <c:v>5.3341168750015999</c:v>
                </c:pt>
                <c:pt idx="30821">
                  <c:v>5.3333312499999996</c:v>
                </c:pt>
                <c:pt idx="30822">
                  <c:v>5.3325556250016</c:v>
                </c:pt>
                <c:pt idx="30823">
                  <c:v>5.3317800000000002</c:v>
                </c:pt>
                <c:pt idx="30824">
                  <c:v>5.3310593750016002</c:v>
                </c:pt>
                <c:pt idx="30825">
                  <c:v>5.3303624999999997</c:v>
                </c:pt>
                <c:pt idx="30826">
                  <c:v>5.3297256250015996</c:v>
                </c:pt>
                <c:pt idx="30827">
                  <c:v>5.3291081250015999</c:v>
                </c:pt>
                <c:pt idx="30828">
                  <c:v>5.3284743750015995</c:v>
                </c:pt>
                <c:pt idx="30829">
                  <c:v>5.3279287499999999</c:v>
                </c:pt>
                <c:pt idx="30830">
                  <c:v>5.3273900000000003</c:v>
                </c:pt>
                <c:pt idx="30831">
                  <c:v>5.3270012500000004</c:v>
                </c:pt>
                <c:pt idx="30832">
                  <c:v>5.3265993750015994</c:v>
                </c:pt>
                <c:pt idx="30833">
                  <c:v>5.3262543750016</c:v>
                </c:pt>
                <c:pt idx="30834">
                  <c:v>5.3259281250015995</c:v>
                </c:pt>
                <c:pt idx="30835">
                  <c:v>5.32539125</c:v>
                </c:pt>
                <c:pt idx="30836">
                  <c:v>5.3249212500000001</c:v>
                </c:pt>
                <c:pt idx="30837">
                  <c:v>5.3245056250016001</c:v>
                </c:pt>
                <c:pt idx="30838">
                  <c:v>5.3245975000000003</c:v>
                </c:pt>
                <c:pt idx="30839">
                  <c:v>5.3250437499999999</c:v>
                </c:pt>
                <c:pt idx="30840">
                  <c:v>5.3254912499999998</c:v>
                </c:pt>
                <c:pt idx="30841">
                  <c:v>5.3258587500000001</c:v>
                </c:pt>
                <c:pt idx="30842">
                  <c:v>5.3262693750015995</c:v>
                </c:pt>
                <c:pt idx="30843">
                  <c:v>5.3266262500000003</c:v>
                </c:pt>
                <c:pt idx="30844">
                  <c:v>5.3270675000000001</c:v>
                </c:pt>
                <c:pt idx="30845">
                  <c:v>5.32745625</c:v>
                </c:pt>
                <c:pt idx="30846">
                  <c:v>5.3279300000000003</c:v>
                </c:pt>
                <c:pt idx="30847">
                  <c:v>5.3283981250016001</c:v>
                </c:pt>
                <c:pt idx="30848">
                  <c:v>5.3287624999999998</c:v>
                </c:pt>
                <c:pt idx="30849">
                  <c:v>5.3291025000000003</c:v>
                </c:pt>
                <c:pt idx="30850">
                  <c:v>5.3294487500000001</c:v>
                </c:pt>
                <c:pt idx="30851">
                  <c:v>5.3298206250015996</c:v>
                </c:pt>
                <c:pt idx="30852">
                  <c:v>5.3301737500000002</c:v>
                </c:pt>
                <c:pt idx="30853">
                  <c:v>5.3305337499999998</c:v>
                </c:pt>
                <c:pt idx="30854">
                  <c:v>5.3309068750015998</c:v>
                </c:pt>
                <c:pt idx="30855">
                  <c:v>5.3313268750015999</c:v>
                </c:pt>
                <c:pt idx="30856">
                  <c:v>5.3316875000000001</c:v>
                </c:pt>
                <c:pt idx="30857">
                  <c:v>5.3320118750015997</c:v>
                </c:pt>
                <c:pt idx="30858">
                  <c:v>5.3323831250015994</c:v>
                </c:pt>
                <c:pt idx="30859">
                  <c:v>5.3327724999999999</c:v>
                </c:pt>
                <c:pt idx="30860">
                  <c:v>5.3330925000000002</c:v>
                </c:pt>
                <c:pt idx="30861">
                  <c:v>5.3334312500000003</c:v>
                </c:pt>
                <c:pt idx="30862">
                  <c:v>5.3337612500000002</c:v>
                </c:pt>
                <c:pt idx="30863">
                  <c:v>5.3334181250016002</c:v>
                </c:pt>
                <c:pt idx="30864">
                  <c:v>5.3330500000000001</c:v>
                </c:pt>
                <c:pt idx="30865">
                  <c:v>5.3327018750016002</c:v>
                </c:pt>
                <c:pt idx="30866">
                  <c:v>5.3321800000000001</c:v>
                </c:pt>
                <c:pt idx="30867">
                  <c:v>5.3317724999999996</c:v>
                </c:pt>
                <c:pt idx="30868">
                  <c:v>5.3312974999999998</c:v>
                </c:pt>
                <c:pt idx="30869">
                  <c:v>5.3309331250016001</c:v>
                </c:pt>
                <c:pt idx="30870">
                  <c:v>5.3305749999999996</c:v>
                </c:pt>
                <c:pt idx="30871">
                  <c:v>5.3301981250015995</c:v>
                </c:pt>
                <c:pt idx="30872">
                  <c:v>5.3298018750015999</c:v>
                </c:pt>
                <c:pt idx="30873">
                  <c:v>5.3294062499999999</c:v>
                </c:pt>
                <c:pt idx="30874">
                  <c:v>5.3290043750015998</c:v>
                </c:pt>
                <c:pt idx="30875">
                  <c:v>5.32938125</c:v>
                </c:pt>
                <c:pt idx="30876">
                  <c:v>5.3297274999999997</c:v>
                </c:pt>
                <c:pt idx="30877">
                  <c:v>5.3301406250015999</c:v>
                </c:pt>
                <c:pt idx="30878">
                  <c:v>5.3304893750015996</c:v>
                </c:pt>
                <c:pt idx="30879">
                  <c:v>5.3308450000000001</c:v>
                </c:pt>
                <c:pt idx="30880">
                  <c:v>5.3311937499999997</c:v>
                </c:pt>
                <c:pt idx="30881">
                  <c:v>5.3315650000000003</c:v>
                </c:pt>
                <c:pt idx="30882">
                  <c:v>5.3318993750015995</c:v>
                </c:pt>
                <c:pt idx="30883">
                  <c:v>5.3322231250016001</c:v>
                </c:pt>
                <c:pt idx="30884">
                  <c:v>5.3320281250015995</c:v>
                </c:pt>
                <c:pt idx="30885">
                  <c:v>5.3323625000000003</c:v>
                </c:pt>
                <c:pt idx="30886">
                  <c:v>5.3320131250016001</c:v>
                </c:pt>
                <c:pt idx="30887">
                  <c:v>5.3316593750015997</c:v>
                </c:pt>
                <c:pt idx="30888">
                  <c:v>5.3311893750015997</c:v>
                </c:pt>
                <c:pt idx="30889">
                  <c:v>5.3308049999999998</c:v>
                </c:pt>
                <c:pt idx="30890">
                  <c:v>5.3303268750015995</c:v>
                </c:pt>
                <c:pt idx="30891">
                  <c:v>5.3297768750015999</c:v>
                </c:pt>
                <c:pt idx="30892">
                  <c:v>5.3292787500000003</c:v>
                </c:pt>
                <c:pt idx="30893">
                  <c:v>5.3289274999999998</c:v>
                </c:pt>
                <c:pt idx="30894">
                  <c:v>5.3285793750015999</c:v>
                </c:pt>
                <c:pt idx="30895">
                  <c:v>5.3283793750015995</c:v>
                </c:pt>
                <c:pt idx="30896">
                  <c:v>5.3278487500000002</c:v>
                </c:pt>
                <c:pt idx="30897">
                  <c:v>5.3273900000000003</c:v>
                </c:pt>
                <c:pt idx="30898">
                  <c:v>5.3269431250016002</c:v>
                </c:pt>
                <c:pt idx="30899">
                  <c:v>5.3264787499999997</c:v>
                </c:pt>
                <c:pt idx="30900">
                  <c:v>5.3261218750015997</c:v>
                </c:pt>
                <c:pt idx="30901">
                  <c:v>5.3256949999999996</c:v>
                </c:pt>
                <c:pt idx="30902">
                  <c:v>5.3253706250016002</c:v>
                </c:pt>
                <c:pt idx="30903">
                  <c:v>5.3256668750016001</c:v>
                </c:pt>
                <c:pt idx="30904">
                  <c:v>5.32609625</c:v>
                </c:pt>
                <c:pt idx="30905">
                  <c:v>5.3264393750016001</c:v>
                </c:pt>
                <c:pt idx="30906">
                  <c:v>5.3267906250015997</c:v>
                </c:pt>
                <c:pt idx="30907">
                  <c:v>5.3271156250015999</c:v>
                </c:pt>
                <c:pt idx="30908">
                  <c:v>5.3275137499999996</c:v>
                </c:pt>
                <c:pt idx="30909">
                  <c:v>5.3279325000000002</c:v>
                </c:pt>
                <c:pt idx="30910">
                  <c:v>5.3283325000000001</c:v>
                </c:pt>
                <c:pt idx="30911">
                  <c:v>5.3287368750016002</c:v>
                </c:pt>
                <c:pt idx="30912">
                  <c:v>5.3290781250016002</c:v>
                </c:pt>
                <c:pt idx="30913">
                  <c:v>5.3293043750016</c:v>
                </c:pt>
                <c:pt idx="30914">
                  <c:v>5.3297049999999997</c:v>
                </c:pt>
                <c:pt idx="30915">
                  <c:v>5.3300806250015995</c:v>
                </c:pt>
                <c:pt idx="30916">
                  <c:v>5.3304331250015995</c:v>
                </c:pt>
                <c:pt idx="30917">
                  <c:v>5.3302756250016001</c:v>
                </c:pt>
                <c:pt idx="30918">
                  <c:v>5.3302881250015997</c:v>
                </c:pt>
                <c:pt idx="30919">
                  <c:v>5.3306668750016</c:v>
                </c:pt>
                <c:pt idx="30920">
                  <c:v>5.3310593750016002</c:v>
                </c:pt>
                <c:pt idx="30921">
                  <c:v>5.3314318750015994</c:v>
                </c:pt>
                <c:pt idx="30922">
                  <c:v>5.3313874999999999</c:v>
                </c:pt>
                <c:pt idx="30923">
                  <c:v>5.3310487499999999</c:v>
                </c:pt>
                <c:pt idx="30924">
                  <c:v>5.3306306250016</c:v>
                </c:pt>
                <c:pt idx="30925">
                  <c:v>5.3300687499999997</c:v>
                </c:pt>
                <c:pt idx="30926">
                  <c:v>5.3295043750015996</c:v>
                </c:pt>
                <c:pt idx="30927">
                  <c:v>5.3291781250015999</c:v>
                </c:pt>
                <c:pt idx="30928">
                  <c:v>5.3288124999999997</c:v>
                </c:pt>
                <c:pt idx="30929">
                  <c:v>5.3283606250015998</c:v>
                </c:pt>
                <c:pt idx="30930">
                  <c:v>5.3278893750015994</c:v>
                </c:pt>
                <c:pt idx="30931">
                  <c:v>5.3273881250016002</c:v>
                </c:pt>
                <c:pt idx="30932">
                  <c:v>5.3268300000000002</c:v>
                </c:pt>
                <c:pt idx="30933">
                  <c:v>5.3263087499999999</c:v>
                </c:pt>
                <c:pt idx="30934">
                  <c:v>5.3257837500000003</c:v>
                </c:pt>
                <c:pt idx="30935">
                  <c:v>5.3253606250015997</c:v>
                </c:pt>
                <c:pt idx="30936">
                  <c:v>5.3248937500000002</c:v>
                </c:pt>
                <c:pt idx="30937">
                  <c:v>5.3243400000000003</c:v>
                </c:pt>
                <c:pt idx="30938">
                  <c:v>5.3238693750015997</c:v>
                </c:pt>
                <c:pt idx="30939">
                  <c:v>5.3233743750015998</c:v>
                </c:pt>
                <c:pt idx="30940">
                  <c:v>5.3229749999999996</c:v>
                </c:pt>
                <c:pt idx="30941">
                  <c:v>5.3225581250016001</c:v>
                </c:pt>
                <c:pt idx="30942">
                  <c:v>5.3221531250015994</c:v>
                </c:pt>
                <c:pt idx="30943">
                  <c:v>5.3218243750015999</c:v>
                </c:pt>
                <c:pt idx="30944">
                  <c:v>5.3212200000000003</c:v>
                </c:pt>
                <c:pt idx="30945">
                  <c:v>5.3208456250016001</c:v>
                </c:pt>
                <c:pt idx="30946">
                  <c:v>5.3207593750015993</c:v>
                </c:pt>
                <c:pt idx="30947">
                  <c:v>5.3212212499999998</c:v>
                </c:pt>
                <c:pt idx="30948">
                  <c:v>5.3216725</c:v>
                </c:pt>
                <c:pt idx="30949">
                  <c:v>5.3220974999999999</c:v>
                </c:pt>
                <c:pt idx="30950">
                  <c:v>5.3224824999999996</c:v>
                </c:pt>
                <c:pt idx="30951">
                  <c:v>5.3228125000000004</c:v>
                </c:pt>
                <c:pt idx="30952">
                  <c:v>5.32318625</c:v>
                </c:pt>
                <c:pt idx="30953">
                  <c:v>5.3235975</c:v>
                </c:pt>
                <c:pt idx="30954">
                  <c:v>5.3239431250016001</c:v>
                </c:pt>
                <c:pt idx="30955">
                  <c:v>5.3243425000000002</c:v>
                </c:pt>
                <c:pt idx="30956">
                  <c:v>5.3248593750015996</c:v>
                </c:pt>
                <c:pt idx="30957">
                  <c:v>5.3253025000000003</c:v>
                </c:pt>
                <c:pt idx="30958">
                  <c:v>5.3257768750015995</c:v>
                </c:pt>
                <c:pt idx="30959">
                  <c:v>5.3263168750015994</c:v>
                </c:pt>
                <c:pt idx="30960">
                  <c:v>5.3267899999999999</c:v>
                </c:pt>
                <c:pt idx="30961">
                  <c:v>5.3272306250015999</c:v>
                </c:pt>
                <c:pt idx="30962">
                  <c:v>5.3277993750016002</c:v>
                </c:pt>
                <c:pt idx="30963">
                  <c:v>5.3282137499999997</c:v>
                </c:pt>
                <c:pt idx="30964">
                  <c:v>5.32860625</c:v>
                </c:pt>
                <c:pt idx="30965">
                  <c:v>5.3290381250015999</c:v>
                </c:pt>
                <c:pt idx="30966">
                  <c:v>5.3294593750015995</c:v>
                </c:pt>
                <c:pt idx="30967">
                  <c:v>5.3298162500000004</c:v>
                </c:pt>
                <c:pt idx="30968">
                  <c:v>5.3302981250016002</c:v>
                </c:pt>
                <c:pt idx="30969">
                  <c:v>5.3307456250016001</c:v>
                </c:pt>
                <c:pt idx="30970">
                  <c:v>5.3311931250016</c:v>
                </c:pt>
                <c:pt idx="30971">
                  <c:v>5.3316493750016001</c:v>
                </c:pt>
                <c:pt idx="30972">
                  <c:v>5.3320162499999997</c:v>
                </c:pt>
                <c:pt idx="30973">
                  <c:v>5.3324412499999996</c:v>
                </c:pt>
                <c:pt idx="30974">
                  <c:v>5.3321812499999997</c:v>
                </c:pt>
                <c:pt idx="30975">
                  <c:v>5.3326006250016</c:v>
                </c:pt>
                <c:pt idx="30976">
                  <c:v>5.3322399999999996</c:v>
                </c:pt>
                <c:pt idx="30977">
                  <c:v>5.3318993750015995</c:v>
                </c:pt>
                <c:pt idx="30978">
                  <c:v>5.331925</c:v>
                </c:pt>
                <c:pt idx="30979">
                  <c:v>5.33142125</c:v>
                </c:pt>
                <c:pt idx="30980">
                  <c:v>5.3309212500000003</c:v>
                </c:pt>
                <c:pt idx="30981">
                  <c:v>5.3305862499999996</c:v>
                </c:pt>
                <c:pt idx="30982">
                  <c:v>5.3300037500000004</c:v>
                </c:pt>
                <c:pt idx="30983">
                  <c:v>5.3296599999999996</c:v>
                </c:pt>
                <c:pt idx="30984">
                  <c:v>5.3292856250015994</c:v>
                </c:pt>
                <c:pt idx="30985">
                  <c:v>5.3287131250015998</c:v>
                </c:pt>
                <c:pt idx="30986">
                  <c:v>5.3283649999999998</c:v>
                </c:pt>
                <c:pt idx="30987">
                  <c:v>5.3279368750015994</c:v>
                </c:pt>
                <c:pt idx="30988">
                  <c:v>5.3274056250015995</c:v>
                </c:pt>
                <c:pt idx="30989">
                  <c:v>5.3270024999999999</c:v>
                </c:pt>
                <c:pt idx="30990">
                  <c:v>5.3264924999999996</c:v>
                </c:pt>
                <c:pt idx="30991">
                  <c:v>5.3261012499999998</c:v>
                </c:pt>
                <c:pt idx="30992">
                  <c:v>5.3257393750016</c:v>
                </c:pt>
                <c:pt idx="30993">
                  <c:v>5.3253018750015997</c:v>
                </c:pt>
                <c:pt idx="30994">
                  <c:v>5.3248375000000001</c:v>
                </c:pt>
                <c:pt idx="30995">
                  <c:v>5.3245081250016</c:v>
                </c:pt>
                <c:pt idx="30996">
                  <c:v>5.3240350000000003</c:v>
                </c:pt>
                <c:pt idx="30997">
                  <c:v>5.3235631250016002</c:v>
                </c:pt>
                <c:pt idx="30998">
                  <c:v>5.3230374999999999</c:v>
                </c:pt>
                <c:pt idx="30999">
                  <c:v>5.3225687500000003</c:v>
                </c:pt>
                <c:pt idx="31000">
                  <c:v>5.3220725</c:v>
                </c:pt>
                <c:pt idx="31001">
                  <c:v>5.3216168750015997</c:v>
                </c:pt>
                <c:pt idx="31002">
                  <c:v>5.3212318750016001</c:v>
                </c:pt>
                <c:pt idx="31003">
                  <c:v>5.32086375</c:v>
                </c:pt>
                <c:pt idx="31004">
                  <c:v>5.3201456250015999</c:v>
                </c:pt>
                <c:pt idx="31005">
                  <c:v>5.3196843750016001</c:v>
                </c:pt>
                <c:pt idx="31006">
                  <c:v>5.3192137500000003</c:v>
                </c:pt>
                <c:pt idx="31007">
                  <c:v>5.3188131250015998</c:v>
                </c:pt>
                <c:pt idx="31008">
                  <c:v>5.3184206250015995</c:v>
                </c:pt>
                <c:pt idx="31009">
                  <c:v>5.3186118750015998</c:v>
                </c:pt>
                <c:pt idx="31010">
                  <c:v>5.3189912499999998</c:v>
                </c:pt>
                <c:pt idx="31011">
                  <c:v>5.3193906250016001</c:v>
                </c:pt>
                <c:pt idx="31012">
                  <c:v>5.3197331250015996</c:v>
                </c:pt>
                <c:pt idx="31013">
                  <c:v>5.3193262499999996</c:v>
                </c:pt>
                <c:pt idx="31014">
                  <c:v>5.3191712500000001</c:v>
                </c:pt>
                <c:pt idx="31015">
                  <c:v>5.3195618750015994</c:v>
                </c:pt>
                <c:pt idx="31016">
                  <c:v>5.3199550000000002</c:v>
                </c:pt>
                <c:pt idx="31017">
                  <c:v>5.32037125</c:v>
                </c:pt>
                <c:pt idx="31018">
                  <c:v>5.3207606250015997</c:v>
                </c:pt>
                <c:pt idx="31019">
                  <c:v>5.3211581250015998</c:v>
                </c:pt>
                <c:pt idx="31020">
                  <c:v>5.3215012499999998</c:v>
                </c:pt>
                <c:pt idx="31021">
                  <c:v>5.3219193750015998</c:v>
                </c:pt>
                <c:pt idx="31022">
                  <c:v>5.3223687499999999</c:v>
                </c:pt>
                <c:pt idx="31023">
                  <c:v>5.3227237499999998</c:v>
                </c:pt>
                <c:pt idx="31024">
                  <c:v>5.3231381250015994</c:v>
                </c:pt>
                <c:pt idx="31025">
                  <c:v>5.3235175000000003</c:v>
                </c:pt>
                <c:pt idx="31026">
                  <c:v>5.3239212499999997</c:v>
                </c:pt>
                <c:pt idx="31027">
                  <c:v>5.3236537500000001</c:v>
                </c:pt>
                <c:pt idx="31028">
                  <c:v>5.3237449999999997</c:v>
                </c:pt>
                <c:pt idx="31029">
                  <c:v>5.3233699999999997</c:v>
                </c:pt>
                <c:pt idx="31030">
                  <c:v>5.3234031250016001</c:v>
                </c:pt>
                <c:pt idx="31031">
                  <c:v>5.3237431250015996</c:v>
                </c:pt>
                <c:pt idx="31032">
                  <c:v>5.3241837500000004</c:v>
                </c:pt>
                <c:pt idx="31033">
                  <c:v>5.3246975000000001</c:v>
                </c:pt>
                <c:pt idx="31034">
                  <c:v>5.3250568750016001</c:v>
                </c:pt>
                <c:pt idx="31035">
                  <c:v>5.3254324999999998</c:v>
                </c:pt>
                <c:pt idx="31036">
                  <c:v>5.3258175000000003</c:v>
                </c:pt>
                <c:pt idx="31037">
                  <c:v>5.3261493750015996</c:v>
                </c:pt>
                <c:pt idx="31038">
                  <c:v>5.3265306250015998</c:v>
                </c:pt>
                <c:pt idx="31039">
                  <c:v>5.3269725000000001</c:v>
                </c:pt>
                <c:pt idx="31040">
                  <c:v>5.3273762500000004</c:v>
                </c:pt>
                <c:pt idx="31041">
                  <c:v>5.3277000000000001</c:v>
                </c:pt>
                <c:pt idx="31042">
                  <c:v>5.3280681250016002</c:v>
                </c:pt>
                <c:pt idx="31043">
                  <c:v>5.3284312500000004</c:v>
                </c:pt>
                <c:pt idx="31044">
                  <c:v>5.3280225000000003</c:v>
                </c:pt>
                <c:pt idx="31045">
                  <c:v>5.3275087499999998</c:v>
                </c:pt>
                <c:pt idx="31046">
                  <c:v>5.3269762500000004</c:v>
                </c:pt>
                <c:pt idx="31047">
                  <c:v>5.3263518750015999</c:v>
                </c:pt>
                <c:pt idx="31048">
                  <c:v>5.3256706250015995</c:v>
                </c:pt>
                <c:pt idx="31049">
                  <c:v>5.3250218750015996</c:v>
                </c:pt>
                <c:pt idx="31050">
                  <c:v>5.3242418750015998</c:v>
                </c:pt>
                <c:pt idx="31051">
                  <c:v>5.3236193750015994</c:v>
                </c:pt>
                <c:pt idx="31052">
                  <c:v>5.3230475000000004</c:v>
                </c:pt>
                <c:pt idx="31053">
                  <c:v>5.3225556250016002</c:v>
                </c:pt>
                <c:pt idx="31054">
                  <c:v>5.32212</c:v>
                </c:pt>
                <c:pt idx="31055">
                  <c:v>5.3217437500000004</c:v>
                </c:pt>
                <c:pt idx="31056">
                  <c:v>5.3211918750015998</c:v>
                </c:pt>
                <c:pt idx="31057">
                  <c:v>5.3207812499999996</c:v>
                </c:pt>
                <c:pt idx="31058">
                  <c:v>5.3203874999999998</c:v>
                </c:pt>
                <c:pt idx="31059">
                  <c:v>5.3199118750015995</c:v>
                </c:pt>
                <c:pt idx="31060">
                  <c:v>5.3195812499999997</c:v>
                </c:pt>
                <c:pt idx="31061">
                  <c:v>5.3190537500000001</c:v>
                </c:pt>
                <c:pt idx="31062">
                  <c:v>5.3185725000000001</c:v>
                </c:pt>
                <c:pt idx="31063">
                  <c:v>5.3181606250015996</c:v>
                </c:pt>
                <c:pt idx="31064">
                  <c:v>5.3178037500000004</c:v>
                </c:pt>
                <c:pt idx="31065">
                  <c:v>5.3174343750016</c:v>
                </c:pt>
                <c:pt idx="31066">
                  <c:v>5.3170293750016002</c:v>
                </c:pt>
                <c:pt idx="31067">
                  <c:v>5.3166643750015998</c:v>
                </c:pt>
                <c:pt idx="31068">
                  <c:v>5.3170124999999997</c:v>
                </c:pt>
                <c:pt idx="31069">
                  <c:v>5.3173725000000003</c:v>
                </c:pt>
                <c:pt idx="31070">
                  <c:v>5.3177668750015998</c:v>
                </c:pt>
                <c:pt idx="31071">
                  <c:v>5.3181099999999999</c:v>
                </c:pt>
                <c:pt idx="31072">
                  <c:v>5.3184849999999999</c:v>
                </c:pt>
                <c:pt idx="31073">
                  <c:v>5.3188343750015994</c:v>
                </c:pt>
                <c:pt idx="31074">
                  <c:v>5.3192025000000003</c:v>
                </c:pt>
                <c:pt idx="31075">
                  <c:v>5.3195712500000001</c:v>
                </c:pt>
                <c:pt idx="31076">
                  <c:v>5.3200087500000004</c:v>
                </c:pt>
                <c:pt idx="31077">
                  <c:v>5.3203831250015998</c:v>
                </c:pt>
                <c:pt idx="31078">
                  <c:v>5.3204843750016</c:v>
                </c:pt>
                <c:pt idx="31079">
                  <c:v>5.3208212499999998</c:v>
                </c:pt>
                <c:pt idx="31080">
                  <c:v>5.3212106250015996</c:v>
                </c:pt>
                <c:pt idx="31081">
                  <c:v>5.3216056250015997</c:v>
                </c:pt>
                <c:pt idx="31082">
                  <c:v>5.3219281250016</c:v>
                </c:pt>
                <c:pt idx="31083">
                  <c:v>5.3222668750016</c:v>
                </c:pt>
                <c:pt idx="31084">
                  <c:v>5.3218924999999997</c:v>
                </c:pt>
                <c:pt idx="31085">
                  <c:v>5.3214356250015999</c:v>
                </c:pt>
                <c:pt idx="31086">
                  <c:v>5.3209793750015999</c:v>
                </c:pt>
                <c:pt idx="31087">
                  <c:v>5.3213443750015994</c:v>
                </c:pt>
                <c:pt idx="31088">
                  <c:v>5.3217362499999998</c:v>
                </c:pt>
                <c:pt idx="31089">
                  <c:v>5.3221087499999999</c:v>
                </c:pt>
                <c:pt idx="31090">
                  <c:v>5.3224831250015994</c:v>
                </c:pt>
                <c:pt idx="31091">
                  <c:v>5.3228131250016002</c:v>
                </c:pt>
                <c:pt idx="31092">
                  <c:v>5.3233143750015994</c:v>
                </c:pt>
                <c:pt idx="31093">
                  <c:v>5.3236743750016</c:v>
                </c:pt>
                <c:pt idx="31094">
                  <c:v>5.3240681250015998</c:v>
                </c:pt>
                <c:pt idx="31095">
                  <c:v>5.3238493750015996</c:v>
                </c:pt>
                <c:pt idx="31096">
                  <c:v>5.3233962500000001</c:v>
                </c:pt>
                <c:pt idx="31097">
                  <c:v>5.3230481250016002</c:v>
                </c:pt>
                <c:pt idx="31098">
                  <c:v>5.3225668750016002</c:v>
                </c:pt>
                <c:pt idx="31099">
                  <c:v>5.3220375000000004</c:v>
                </c:pt>
                <c:pt idx="31100">
                  <c:v>5.3214968750015998</c:v>
                </c:pt>
                <c:pt idx="31101">
                  <c:v>5.3210381250015999</c:v>
                </c:pt>
                <c:pt idx="31102">
                  <c:v>5.3204168750015999</c:v>
                </c:pt>
                <c:pt idx="31103">
                  <c:v>5.3198481250015996</c:v>
                </c:pt>
                <c:pt idx="31104">
                  <c:v>5.3192950000000003</c:v>
                </c:pt>
                <c:pt idx="31105">
                  <c:v>5.3187550000000003</c:v>
                </c:pt>
                <c:pt idx="31106">
                  <c:v>5.3183787499999999</c:v>
                </c:pt>
                <c:pt idx="31107">
                  <c:v>5.3180137500000004</c:v>
                </c:pt>
                <c:pt idx="31108">
                  <c:v>5.3176318750015996</c:v>
                </c:pt>
                <c:pt idx="31109">
                  <c:v>5.3172937500000002</c:v>
                </c:pt>
                <c:pt idx="31110">
                  <c:v>5.3167712500000004</c:v>
                </c:pt>
                <c:pt idx="31111">
                  <c:v>5.3163937499999996</c:v>
                </c:pt>
                <c:pt idx="31112">
                  <c:v>5.3159831250015994</c:v>
                </c:pt>
                <c:pt idx="31113">
                  <c:v>5.3155068750016001</c:v>
                </c:pt>
                <c:pt idx="31114">
                  <c:v>5.3151662499999999</c:v>
                </c:pt>
                <c:pt idx="31115">
                  <c:v>5.3146087499999997</c:v>
                </c:pt>
                <c:pt idx="31116">
                  <c:v>5.3141643750015994</c:v>
                </c:pt>
                <c:pt idx="31117">
                  <c:v>5.3137018750016001</c:v>
                </c:pt>
                <c:pt idx="31118">
                  <c:v>5.3133343750015998</c:v>
                </c:pt>
                <c:pt idx="31119">
                  <c:v>5.3130112499999997</c:v>
                </c:pt>
                <c:pt idx="31120">
                  <c:v>5.312595</c:v>
                </c:pt>
                <c:pt idx="31121">
                  <c:v>5.3122737500000001</c:v>
                </c:pt>
                <c:pt idx="31122">
                  <c:v>5.3119456250015995</c:v>
                </c:pt>
                <c:pt idx="31123">
                  <c:v>5.3123212500000001</c:v>
                </c:pt>
                <c:pt idx="31124">
                  <c:v>5.3127993750015996</c:v>
                </c:pt>
                <c:pt idx="31125">
                  <c:v>5.3131768750015995</c:v>
                </c:pt>
                <c:pt idx="31126">
                  <c:v>5.3135681250015994</c:v>
                </c:pt>
                <c:pt idx="31127">
                  <c:v>5.3139574999999999</c:v>
                </c:pt>
                <c:pt idx="31128">
                  <c:v>5.3143518750015994</c:v>
                </c:pt>
                <c:pt idx="31129">
                  <c:v>5.3146893750016</c:v>
                </c:pt>
                <c:pt idx="31130">
                  <c:v>5.3150868750016</c:v>
                </c:pt>
                <c:pt idx="31131">
                  <c:v>5.3154668750015999</c:v>
                </c:pt>
                <c:pt idx="31132">
                  <c:v>5.3159018750015994</c:v>
                </c:pt>
                <c:pt idx="31133">
                  <c:v>5.3162237499999998</c:v>
                </c:pt>
                <c:pt idx="31134">
                  <c:v>5.3165893750016</c:v>
                </c:pt>
                <c:pt idx="31135">
                  <c:v>5.3169256250016002</c:v>
                </c:pt>
                <c:pt idx="31136">
                  <c:v>5.3174668750015996</c:v>
                </c:pt>
                <c:pt idx="31137">
                  <c:v>5.3178749999999999</c:v>
                </c:pt>
                <c:pt idx="31138">
                  <c:v>5.3182912499999997</c:v>
                </c:pt>
                <c:pt idx="31139">
                  <c:v>5.3187437500000003</c:v>
                </c:pt>
                <c:pt idx="31140">
                  <c:v>5.3190943750016002</c:v>
                </c:pt>
                <c:pt idx="31141">
                  <c:v>5.3194825000000003</c:v>
                </c:pt>
                <c:pt idx="31142">
                  <c:v>5.3198100000000004</c:v>
                </c:pt>
                <c:pt idx="31143">
                  <c:v>5.3201337500000001</c:v>
                </c:pt>
                <c:pt idx="31144">
                  <c:v>5.3204731250016</c:v>
                </c:pt>
                <c:pt idx="31145">
                  <c:v>5.3208018750015995</c:v>
                </c:pt>
                <c:pt idx="31146">
                  <c:v>5.3212099999999998</c:v>
                </c:pt>
                <c:pt idx="31147">
                  <c:v>5.3215487499999998</c:v>
                </c:pt>
                <c:pt idx="31148">
                  <c:v>5.3216312500000003</c:v>
                </c:pt>
                <c:pt idx="31149">
                  <c:v>5.3214281250016002</c:v>
                </c:pt>
                <c:pt idx="31150">
                  <c:v>5.3209743750016001</c:v>
                </c:pt>
                <c:pt idx="31151">
                  <c:v>5.3205106250015994</c:v>
                </c:pt>
                <c:pt idx="31152">
                  <c:v>5.3201518750016001</c:v>
                </c:pt>
                <c:pt idx="31153">
                  <c:v>5.3197906250016</c:v>
                </c:pt>
                <c:pt idx="31154">
                  <c:v>5.3193049999999999</c:v>
                </c:pt>
                <c:pt idx="31155">
                  <c:v>5.3189399999999996</c:v>
                </c:pt>
                <c:pt idx="31156">
                  <c:v>5.3183031250015995</c:v>
                </c:pt>
                <c:pt idx="31157">
                  <c:v>5.3178974999999999</c:v>
                </c:pt>
                <c:pt idx="31158">
                  <c:v>5.3174737500000004</c:v>
                </c:pt>
                <c:pt idx="31159">
                  <c:v>5.31706375</c:v>
                </c:pt>
                <c:pt idx="31160">
                  <c:v>5.3167350000000004</c:v>
                </c:pt>
                <c:pt idx="31161">
                  <c:v>5.3163543750016</c:v>
                </c:pt>
                <c:pt idx="31162">
                  <c:v>5.3157493750015998</c:v>
                </c:pt>
                <c:pt idx="31163">
                  <c:v>5.3152362499999999</c:v>
                </c:pt>
                <c:pt idx="31164">
                  <c:v>5.3148012500000004</c:v>
                </c:pt>
                <c:pt idx="31165">
                  <c:v>5.3144193750015996</c:v>
                </c:pt>
                <c:pt idx="31166">
                  <c:v>5.3140287500000003</c:v>
                </c:pt>
                <c:pt idx="31167">
                  <c:v>5.3136187499999998</c:v>
                </c:pt>
                <c:pt idx="31168">
                  <c:v>5.3131512499999998</c:v>
                </c:pt>
                <c:pt idx="31169">
                  <c:v>5.3128106250015996</c:v>
                </c:pt>
                <c:pt idx="31170">
                  <c:v>5.3124206250016002</c:v>
                </c:pt>
                <c:pt idx="31171">
                  <c:v>5.3122456250015997</c:v>
                </c:pt>
                <c:pt idx="31172">
                  <c:v>5.3125137499999999</c:v>
                </c:pt>
                <c:pt idx="31173">
                  <c:v>5.3121762500000003</c:v>
                </c:pt>
                <c:pt idx="31174">
                  <c:v>5.3118181250015999</c:v>
                </c:pt>
                <c:pt idx="31175">
                  <c:v>5.3122837499999997</c:v>
                </c:pt>
                <c:pt idx="31176">
                  <c:v>5.3126143750015995</c:v>
                </c:pt>
                <c:pt idx="31177">
                  <c:v>5.3122831250016</c:v>
                </c:pt>
                <c:pt idx="31178">
                  <c:v>5.3126962500000001</c:v>
                </c:pt>
                <c:pt idx="31179">
                  <c:v>5.3130906250015997</c:v>
                </c:pt>
                <c:pt idx="31180">
                  <c:v>5.3134493750015999</c:v>
                </c:pt>
                <c:pt idx="31181">
                  <c:v>5.3138256250015994</c:v>
                </c:pt>
                <c:pt idx="31182">
                  <c:v>5.3142106250015999</c:v>
                </c:pt>
                <c:pt idx="31183">
                  <c:v>5.31462375</c:v>
                </c:pt>
                <c:pt idx="31184">
                  <c:v>5.3149818750015996</c:v>
                </c:pt>
                <c:pt idx="31185">
                  <c:v>5.3146562499999996</c:v>
                </c:pt>
                <c:pt idx="31186">
                  <c:v>5.31417875</c:v>
                </c:pt>
                <c:pt idx="31187">
                  <c:v>5.3137937500000003</c:v>
                </c:pt>
                <c:pt idx="31188">
                  <c:v>5.3133981250015996</c:v>
                </c:pt>
                <c:pt idx="31189">
                  <c:v>5.3130662500000003</c:v>
                </c:pt>
                <c:pt idx="31190">
                  <c:v>5.3126850000000001</c:v>
                </c:pt>
                <c:pt idx="31191">
                  <c:v>5.3123418750016</c:v>
                </c:pt>
                <c:pt idx="31192">
                  <c:v>5.3122731250015995</c:v>
                </c:pt>
                <c:pt idx="31193">
                  <c:v>5.3124406250015994</c:v>
                </c:pt>
                <c:pt idx="31194">
                  <c:v>5.3102468750015994</c:v>
                </c:pt>
                <c:pt idx="31195">
                  <c:v>5.2982075000000002</c:v>
                </c:pt>
                <c:pt idx="31196">
                  <c:v>5.2839093750016</c:v>
                </c:pt>
                <c:pt idx="31197">
                  <c:v>5.2683037500000003</c:v>
                </c:pt>
                <c:pt idx="31198">
                  <c:v>5.2518556250015997</c:v>
                </c:pt>
                <c:pt idx="31199">
                  <c:v>5.2347581250016004</c:v>
                </c:pt>
                <c:pt idx="31200">
                  <c:v>5.2173428124992007</c:v>
                </c:pt>
                <c:pt idx="31201">
                  <c:v>5.1996003124992001</c:v>
                </c:pt>
                <c:pt idx="31202">
                  <c:v>5.1816853124992006</c:v>
                </c:pt>
                <c:pt idx="31203">
                  <c:v>5.1636693750016009</c:v>
                </c:pt>
                <c:pt idx="31204">
                  <c:v>5.1474443750016006</c:v>
                </c:pt>
                <c:pt idx="31205">
                  <c:v>5.1411078124992002</c:v>
                </c:pt>
                <c:pt idx="31206">
                  <c:v>5.1368821875007997</c:v>
                </c:pt>
                <c:pt idx="31207">
                  <c:v>5.133871875001601</c:v>
                </c:pt>
                <c:pt idx="31208">
                  <c:v>5.1316756250016002</c:v>
                </c:pt>
                <c:pt idx="31209">
                  <c:v>5.130060625001601</c:v>
                </c:pt>
                <c:pt idx="31210">
                  <c:v>5.1287690624992006</c:v>
                </c:pt>
                <c:pt idx="31211">
                  <c:v>5.1277496875007991</c:v>
                </c:pt>
                <c:pt idx="31212">
                  <c:v>5.1269712500000004</c:v>
                </c:pt>
                <c:pt idx="31213">
                  <c:v>5.1262662499999996</c:v>
                </c:pt>
                <c:pt idx="31214">
                  <c:v>5.1256943750016006</c:v>
                </c:pt>
                <c:pt idx="31215">
                  <c:v>5.125165</c:v>
                </c:pt>
                <c:pt idx="31216">
                  <c:v>5.1246821875007997</c:v>
                </c:pt>
                <c:pt idx="31217">
                  <c:v>5.1242893750016005</c:v>
                </c:pt>
                <c:pt idx="31218">
                  <c:v>5.1238487499999996</c:v>
                </c:pt>
                <c:pt idx="31219">
                  <c:v>5.1235071875007998</c:v>
                </c:pt>
                <c:pt idx="31220">
                  <c:v>5.1231240624992003</c:v>
                </c:pt>
                <c:pt idx="31221">
                  <c:v>5.1225006250016003</c:v>
                </c:pt>
                <c:pt idx="31222">
                  <c:v>5.1219331250016005</c:v>
                </c:pt>
                <c:pt idx="31223">
                  <c:v>5.1214412500000002</c:v>
                </c:pt>
                <c:pt idx="31224">
                  <c:v>5.1209340624992006</c:v>
                </c:pt>
                <c:pt idx="31225">
                  <c:v>5.1204606250016003</c:v>
                </c:pt>
                <c:pt idx="31226">
                  <c:v>5.1200078124992006</c:v>
                </c:pt>
                <c:pt idx="31227">
                  <c:v>5.1196031250016008</c:v>
                </c:pt>
                <c:pt idx="31228">
                  <c:v>5.1191971875007996</c:v>
                </c:pt>
                <c:pt idx="31229">
                  <c:v>5.1187378124992007</c:v>
                </c:pt>
                <c:pt idx="31230">
                  <c:v>5.1183740624992007</c:v>
                </c:pt>
                <c:pt idx="31231">
                  <c:v>5.1179625</c:v>
                </c:pt>
                <c:pt idx="31232">
                  <c:v>5.1176412500000001</c:v>
                </c:pt>
                <c:pt idx="31233">
                  <c:v>5.1172056250016009</c:v>
                </c:pt>
                <c:pt idx="31234">
                  <c:v>5.1168424999999997</c:v>
                </c:pt>
                <c:pt idx="31235">
                  <c:v>5.1164831250016007</c:v>
                </c:pt>
                <c:pt idx="31236">
                  <c:v>5.1160771875007995</c:v>
                </c:pt>
                <c:pt idx="31237">
                  <c:v>5.1155631250016009</c:v>
                </c:pt>
                <c:pt idx="31238">
                  <c:v>5.1152334375007991</c:v>
                </c:pt>
                <c:pt idx="31239">
                  <c:v>5.1148553124992002</c:v>
                </c:pt>
                <c:pt idx="31240">
                  <c:v>5.1144568750016006</c:v>
                </c:pt>
                <c:pt idx="31241">
                  <c:v>5.1139571875007999</c:v>
                </c:pt>
                <c:pt idx="31242">
                  <c:v>5.1135403124992003</c:v>
                </c:pt>
                <c:pt idx="31243">
                  <c:v>5.1131612500000001</c:v>
                </c:pt>
                <c:pt idx="31244">
                  <c:v>5.1127037499999997</c:v>
                </c:pt>
                <c:pt idx="31245">
                  <c:v>5.1123250000000002</c:v>
                </c:pt>
                <c:pt idx="31246">
                  <c:v>5.1119631250016004</c:v>
                </c:pt>
                <c:pt idx="31247">
                  <c:v>5.1116228124992009</c:v>
                </c:pt>
                <c:pt idx="31248">
                  <c:v>5.1112643750016007</c:v>
                </c:pt>
                <c:pt idx="31249">
                  <c:v>5.1107534375007999</c:v>
                </c:pt>
                <c:pt idx="31250">
                  <c:v>5.1103915624992009</c:v>
                </c:pt>
                <c:pt idx="31251">
                  <c:v>5.1099474999999996</c:v>
                </c:pt>
                <c:pt idx="31252">
                  <c:v>5.1095190624992002</c:v>
                </c:pt>
                <c:pt idx="31253">
                  <c:v>5.10908125</c:v>
                </c:pt>
                <c:pt idx="31254">
                  <c:v>5.1087499999999997</c:v>
                </c:pt>
                <c:pt idx="31255">
                  <c:v>5.1083637499999996</c:v>
                </c:pt>
                <c:pt idx="31256">
                  <c:v>5.1080140624992003</c:v>
                </c:pt>
                <c:pt idx="31257">
                  <c:v>5.1076721875007998</c:v>
                </c:pt>
                <c:pt idx="31258">
                  <c:v>5.1072768750016007</c:v>
                </c:pt>
                <c:pt idx="31259">
                  <c:v>5.1068831250016009</c:v>
                </c:pt>
                <c:pt idx="31260">
                  <c:v>5.1063806250016004</c:v>
                </c:pt>
                <c:pt idx="31261">
                  <c:v>5.1059443750016005</c:v>
                </c:pt>
                <c:pt idx="31262">
                  <c:v>5.10553875</c:v>
                </c:pt>
                <c:pt idx="31263">
                  <c:v>5.1051553124992006</c:v>
                </c:pt>
                <c:pt idx="31264">
                  <c:v>5.1048115624992008</c:v>
                </c:pt>
                <c:pt idx="31265">
                  <c:v>5.1044200000000002</c:v>
                </c:pt>
                <c:pt idx="31266">
                  <c:v>5.1040890624992006</c:v>
                </c:pt>
                <c:pt idx="31267">
                  <c:v>5.1036518750016002</c:v>
                </c:pt>
                <c:pt idx="31268">
                  <c:v>5.1032990624992003</c:v>
                </c:pt>
                <c:pt idx="31269">
                  <c:v>5.1028624999999996</c:v>
                </c:pt>
                <c:pt idx="31270">
                  <c:v>5.1025312500000002</c:v>
                </c:pt>
                <c:pt idx="31271">
                  <c:v>5.1021546875007999</c:v>
                </c:pt>
                <c:pt idx="31272">
                  <c:v>5.1018109375007992</c:v>
                </c:pt>
                <c:pt idx="31273">
                  <c:v>5.1014859375007999</c:v>
                </c:pt>
                <c:pt idx="31274">
                  <c:v>5.1011431250016006</c:v>
                </c:pt>
                <c:pt idx="31275">
                  <c:v>5.1008118750016003</c:v>
                </c:pt>
                <c:pt idx="31276">
                  <c:v>5.1004365624992003</c:v>
                </c:pt>
                <c:pt idx="31277">
                  <c:v>5.1001062499999996</c:v>
                </c:pt>
                <c:pt idx="31278">
                  <c:v>5.0997721875007995</c:v>
                </c:pt>
                <c:pt idx="31279">
                  <c:v>5.0994218750016005</c:v>
                </c:pt>
                <c:pt idx="31280">
                  <c:v>5.0990893750016006</c:v>
                </c:pt>
                <c:pt idx="31281">
                  <c:v>5.0987271875007991</c:v>
                </c:pt>
                <c:pt idx="31282">
                  <c:v>5.0983499999999999</c:v>
                </c:pt>
                <c:pt idx="31283">
                  <c:v>5.0980134375007999</c:v>
                </c:pt>
                <c:pt idx="31284">
                  <c:v>5.0976237500000003</c:v>
                </c:pt>
                <c:pt idx="31285">
                  <c:v>5.0972859375007991</c:v>
                </c:pt>
                <c:pt idx="31286">
                  <c:v>5.0970246875007996</c:v>
                </c:pt>
                <c:pt idx="31287">
                  <c:v>5.0967090624992002</c:v>
                </c:pt>
                <c:pt idx="31288">
                  <c:v>5.0965209375007996</c:v>
                </c:pt>
                <c:pt idx="31289">
                  <c:v>5.0962953124992003</c:v>
                </c:pt>
                <c:pt idx="31290">
                  <c:v>5.0962646875007991</c:v>
                </c:pt>
                <c:pt idx="31291">
                  <c:v>5.0962946875007997</c:v>
                </c:pt>
                <c:pt idx="31292">
                  <c:v>5.0964018750016002</c:v>
                </c:pt>
                <c:pt idx="31293">
                  <c:v>5.0961603124992001</c:v>
                </c:pt>
                <c:pt idx="31294">
                  <c:v>5.0964128124992003</c:v>
                </c:pt>
                <c:pt idx="31295">
                  <c:v>5.0967490624992005</c:v>
                </c:pt>
                <c:pt idx="31296">
                  <c:v>5.0968150000000003</c:v>
                </c:pt>
                <c:pt idx="31297">
                  <c:v>5.0964290624992001</c:v>
                </c:pt>
                <c:pt idx="31298">
                  <c:v>5.0960450000000002</c:v>
                </c:pt>
                <c:pt idx="31299">
                  <c:v>5.0956628124992003</c:v>
                </c:pt>
                <c:pt idx="31300">
                  <c:v>5.0959874999999997</c:v>
                </c:pt>
                <c:pt idx="31301">
                  <c:v>5.096311875001601</c:v>
                </c:pt>
                <c:pt idx="31302">
                  <c:v>5.0968184375007999</c:v>
                </c:pt>
                <c:pt idx="31303">
                  <c:v>5.0972740624992001</c:v>
                </c:pt>
                <c:pt idx="31304">
                  <c:v>5.0976009375007996</c:v>
                </c:pt>
                <c:pt idx="31305">
                  <c:v>5.0979256250016007</c:v>
                </c:pt>
                <c:pt idx="31306">
                  <c:v>5.0982693750016006</c:v>
                </c:pt>
                <c:pt idx="31307">
                  <c:v>5.0986062499999996</c:v>
                </c:pt>
                <c:pt idx="31308">
                  <c:v>5.0989840624992002</c:v>
                </c:pt>
                <c:pt idx="31309">
                  <c:v>5.0993946875007996</c:v>
                </c:pt>
                <c:pt idx="31310">
                  <c:v>5.0997421875007998</c:v>
                </c:pt>
                <c:pt idx="31311">
                  <c:v>5.1002187499999998</c:v>
                </c:pt>
                <c:pt idx="31312">
                  <c:v>5.1006724999999999</c:v>
                </c:pt>
                <c:pt idx="31313">
                  <c:v>5.1010803124992004</c:v>
                </c:pt>
                <c:pt idx="31314">
                  <c:v>5.1015043750016007</c:v>
                </c:pt>
                <c:pt idx="31315">
                  <c:v>5.1018571875007996</c:v>
                </c:pt>
                <c:pt idx="31316">
                  <c:v>5.1023703124992004</c:v>
                </c:pt>
                <c:pt idx="31317">
                  <c:v>5.1028034375007998</c:v>
                </c:pt>
                <c:pt idx="31318">
                  <c:v>5.1032787500000003</c:v>
                </c:pt>
                <c:pt idx="31319">
                  <c:v>5.1036000000000001</c:v>
                </c:pt>
                <c:pt idx="31320">
                  <c:v>5.1041703124992006</c:v>
                </c:pt>
                <c:pt idx="31321">
                  <c:v>5.1046653124992005</c:v>
                </c:pt>
                <c:pt idx="31322">
                  <c:v>5.1051184375007992</c:v>
                </c:pt>
                <c:pt idx="31323">
                  <c:v>5.1056912499999996</c:v>
                </c:pt>
                <c:pt idx="31324">
                  <c:v>5.1061934375007993</c:v>
                </c:pt>
                <c:pt idx="31325">
                  <c:v>5.1067196875007994</c:v>
                </c:pt>
                <c:pt idx="31326">
                  <c:v>5.1072075000000003</c:v>
                </c:pt>
                <c:pt idx="31327">
                  <c:v>5.1075556250016003</c:v>
                </c:pt>
                <c:pt idx="31328">
                  <c:v>5.1070153124992004</c:v>
                </c:pt>
                <c:pt idx="31329">
                  <c:v>5.1065146875007992</c:v>
                </c:pt>
                <c:pt idx="31330">
                  <c:v>5.1061315624992005</c:v>
                </c:pt>
                <c:pt idx="31331">
                  <c:v>5.1057853124992008</c:v>
                </c:pt>
                <c:pt idx="31332">
                  <c:v>5.1053309375007991</c:v>
                </c:pt>
                <c:pt idx="31333">
                  <c:v>5.1046693750016008</c:v>
                </c:pt>
                <c:pt idx="31334">
                  <c:v>5.1042953124992003</c:v>
                </c:pt>
                <c:pt idx="31335">
                  <c:v>5.1038553124992001</c:v>
                </c:pt>
                <c:pt idx="31336">
                  <c:v>5.1033981250016005</c:v>
                </c:pt>
                <c:pt idx="31337">
                  <c:v>5.1029106250016003</c:v>
                </c:pt>
                <c:pt idx="31338">
                  <c:v>5.1024303124992008</c:v>
                </c:pt>
                <c:pt idx="31339">
                  <c:v>5.1020159375007994</c:v>
                </c:pt>
                <c:pt idx="31340">
                  <c:v>5.1016171875007998</c:v>
                </c:pt>
                <c:pt idx="31341">
                  <c:v>5.1012659375007994</c:v>
                </c:pt>
                <c:pt idx="31342">
                  <c:v>5.1009015624992005</c:v>
                </c:pt>
                <c:pt idx="31343">
                  <c:v>5.1005737499999997</c:v>
                </c:pt>
                <c:pt idx="31344">
                  <c:v>5.10009625</c:v>
                </c:pt>
                <c:pt idx="31345">
                  <c:v>5.0997653124992004</c:v>
                </c:pt>
                <c:pt idx="31346">
                  <c:v>5.0993884375007994</c:v>
                </c:pt>
                <c:pt idx="31347">
                  <c:v>5.0990565624992001</c:v>
                </c:pt>
                <c:pt idx="31348">
                  <c:v>5.0986884375007993</c:v>
                </c:pt>
                <c:pt idx="31349">
                  <c:v>5.0986946875007995</c:v>
                </c:pt>
                <c:pt idx="31350">
                  <c:v>5.0983584375007993</c:v>
                </c:pt>
                <c:pt idx="31351">
                  <c:v>5.0978531250016008</c:v>
                </c:pt>
                <c:pt idx="31352">
                  <c:v>5.0980403124992009</c:v>
                </c:pt>
                <c:pt idx="31353">
                  <c:v>5.0984203124992007</c:v>
                </c:pt>
                <c:pt idx="31354">
                  <c:v>5.0987665624992005</c:v>
                </c:pt>
                <c:pt idx="31355">
                  <c:v>5.0991150000000003</c:v>
                </c:pt>
                <c:pt idx="31356">
                  <c:v>5.0991478124992007</c:v>
                </c:pt>
                <c:pt idx="31357">
                  <c:v>5.0992087499999998</c:v>
                </c:pt>
                <c:pt idx="31358">
                  <c:v>5.0996506250016003</c:v>
                </c:pt>
                <c:pt idx="31359">
                  <c:v>5.0999909375007997</c:v>
                </c:pt>
                <c:pt idx="31360">
                  <c:v>5.1004218750016008</c:v>
                </c:pt>
                <c:pt idx="31361">
                  <c:v>5.1007568750016006</c:v>
                </c:pt>
                <c:pt idx="31362">
                  <c:v>5.1011303124992002</c:v>
                </c:pt>
                <c:pt idx="31363">
                  <c:v>5.1016750000000002</c:v>
                </c:pt>
                <c:pt idx="31364">
                  <c:v>5.1020374999999998</c:v>
                </c:pt>
                <c:pt idx="31365">
                  <c:v>5.1025884375007999</c:v>
                </c:pt>
                <c:pt idx="31366">
                  <c:v>5.1030265624992008</c:v>
                </c:pt>
                <c:pt idx="31367">
                  <c:v>5.1035009375007991</c:v>
                </c:pt>
                <c:pt idx="31368">
                  <c:v>5.1039928124992002</c:v>
                </c:pt>
                <c:pt idx="31369">
                  <c:v>5.1044665624992005</c:v>
                </c:pt>
                <c:pt idx="31370">
                  <c:v>5.1049603124992009</c:v>
                </c:pt>
                <c:pt idx="31371">
                  <c:v>5.1053593750016004</c:v>
                </c:pt>
                <c:pt idx="31372">
                  <c:v>5.1057350000000001</c:v>
                </c:pt>
                <c:pt idx="31373">
                  <c:v>5.1061137499999996</c:v>
                </c:pt>
                <c:pt idx="31374">
                  <c:v>5.1064406250016008</c:v>
                </c:pt>
                <c:pt idx="31375">
                  <c:v>5.1068953124992005</c:v>
                </c:pt>
                <c:pt idx="31376">
                  <c:v>5.1072309375007992</c:v>
                </c:pt>
                <c:pt idx="31377">
                  <c:v>5.1075956250016006</c:v>
                </c:pt>
                <c:pt idx="31378">
                  <c:v>5.1079937500000003</c:v>
                </c:pt>
                <c:pt idx="31379">
                  <c:v>5.1085040624992004</c:v>
                </c:pt>
                <c:pt idx="31380">
                  <c:v>5.1088456250016003</c:v>
                </c:pt>
                <c:pt idx="31381">
                  <c:v>5.1091956250016004</c:v>
                </c:pt>
                <c:pt idx="31382">
                  <c:v>5.1095303124992002</c:v>
                </c:pt>
                <c:pt idx="31383">
                  <c:v>5.1098715624992002</c:v>
                </c:pt>
                <c:pt idx="31384">
                  <c:v>5.1102628124992009</c:v>
                </c:pt>
                <c:pt idx="31385">
                  <c:v>5.1107931250016003</c:v>
                </c:pt>
                <c:pt idx="31386">
                  <c:v>5.1112446875007995</c:v>
                </c:pt>
                <c:pt idx="31387">
                  <c:v>5.1116349999999997</c:v>
                </c:pt>
                <c:pt idx="31388">
                  <c:v>5.1120353124992004</c:v>
                </c:pt>
                <c:pt idx="31389">
                  <c:v>5.1123681250016002</c:v>
                </c:pt>
                <c:pt idx="31390">
                  <c:v>5.1128906250016009</c:v>
                </c:pt>
                <c:pt idx="31391">
                  <c:v>5.1133528124992003</c:v>
                </c:pt>
                <c:pt idx="31392">
                  <c:v>5.113766875001601</c:v>
                </c:pt>
                <c:pt idx="31393">
                  <c:v>5.1142334375007996</c:v>
                </c:pt>
                <c:pt idx="31394">
                  <c:v>5.11468875</c:v>
                </c:pt>
                <c:pt idx="31395">
                  <c:v>5.1152543750016006</c:v>
                </c:pt>
                <c:pt idx="31396">
                  <c:v>5.1157065624992004</c:v>
                </c:pt>
                <c:pt idx="31397">
                  <c:v>5.1163274999999997</c:v>
                </c:pt>
                <c:pt idx="31398">
                  <c:v>5.1168978124992002</c:v>
                </c:pt>
                <c:pt idx="31399">
                  <c:v>5.1174837499999999</c:v>
                </c:pt>
                <c:pt idx="31400">
                  <c:v>5.1179978124992003</c:v>
                </c:pt>
                <c:pt idx="31401">
                  <c:v>5.1183328124992009</c:v>
                </c:pt>
                <c:pt idx="31402">
                  <c:v>5.1188450000000003</c:v>
                </c:pt>
                <c:pt idx="31403">
                  <c:v>5.1193650000000002</c:v>
                </c:pt>
                <c:pt idx="31404">
                  <c:v>5.1199487499999998</c:v>
                </c:pt>
                <c:pt idx="31405">
                  <c:v>5.1205003124992006</c:v>
                </c:pt>
                <c:pt idx="31406">
                  <c:v>5.1209440624992002</c:v>
                </c:pt>
                <c:pt idx="31407">
                  <c:v>5.1214215624992008</c:v>
                </c:pt>
                <c:pt idx="31408">
                  <c:v>5.1218174999999997</c:v>
                </c:pt>
                <c:pt idx="31409">
                  <c:v>5.1221456250016004</c:v>
                </c:pt>
                <c:pt idx="31410">
                  <c:v>5.1217434375007995</c:v>
                </c:pt>
                <c:pt idx="31411">
                  <c:v>5.1212231250016007</c:v>
                </c:pt>
                <c:pt idx="31412">
                  <c:v>5.1208284375007995</c:v>
                </c:pt>
                <c:pt idx="31413">
                  <c:v>5.1204681250016009</c:v>
                </c:pt>
                <c:pt idx="31414">
                  <c:v>5.1197956250016006</c:v>
                </c:pt>
                <c:pt idx="31415">
                  <c:v>5.1192281250016007</c:v>
                </c:pt>
                <c:pt idx="31416">
                  <c:v>5.1187731250016002</c:v>
                </c:pt>
                <c:pt idx="31417">
                  <c:v>5.1184203124992003</c:v>
                </c:pt>
                <c:pt idx="31418">
                  <c:v>5.1180525000000001</c:v>
                </c:pt>
                <c:pt idx="31419">
                  <c:v>5.1175837499999997</c:v>
                </c:pt>
                <c:pt idx="31420">
                  <c:v>5.1172312499999997</c:v>
                </c:pt>
                <c:pt idx="31421">
                  <c:v>5.1167646875007993</c:v>
                </c:pt>
                <c:pt idx="31422">
                  <c:v>5.1163999999999996</c:v>
                </c:pt>
                <c:pt idx="31423">
                  <c:v>5.1157050000000002</c:v>
                </c:pt>
                <c:pt idx="31424">
                  <c:v>5.1153487499999999</c:v>
                </c:pt>
                <c:pt idx="31425">
                  <c:v>5.1149721875007996</c:v>
                </c:pt>
                <c:pt idx="31426">
                  <c:v>5.1146243750016005</c:v>
                </c:pt>
                <c:pt idx="31427">
                  <c:v>5.1143037500000004</c:v>
                </c:pt>
                <c:pt idx="31428">
                  <c:v>5.1138124999999999</c:v>
                </c:pt>
                <c:pt idx="31429">
                  <c:v>5.1134925000000004</c:v>
                </c:pt>
                <c:pt idx="31430">
                  <c:v>5.1130693750016007</c:v>
                </c:pt>
                <c:pt idx="31431">
                  <c:v>5.1126500000000004</c:v>
                </c:pt>
                <c:pt idx="31432">
                  <c:v>5.1122971875007996</c:v>
                </c:pt>
                <c:pt idx="31433">
                  <c:v>5.1126721875007997</c:v>
                </c:pt>
                <c:pt idx="31434">
                  <c:v>5.1130084375007998</c:v>
                </c:pt>
                <c:pt idx="31435">
                  <c:v>5.1133659375007996</c:v>
                </c:pt>
                <c:pt idx="31436">
                  <c:v>5.1137765624992007</c:v>
                </c:pt>
                <c:pt idx="31437">
                  <c:v>5.1142200000000004</c:v>
                </c:pt>
                <c:pt idx="31438">
                  <c:v>5.1146984375007998</c:v>
                </c:pt>
                <c:pt idx="31439">
                  <c:v>5.1152681250016006</c:v>
                </c:pt>
                <c:pt idx="31440">
                  <c:v>5.1156300000000003</c:v>
                </c:pt>
                <c:pt idx="31441">
                  <c:v>5.1161490624992005</c:v>
                </c:pt>
                <c:pt idx="31442">
                  <c:v>5.1166696875007993</c:v>
                </c:pt>
                <c:pt idx="31443">
                  <c:v>5.1172743750016005</c:v>
                </c:pt>
                <c:pt idx="31444">
                  <c:v>5.1176015624992006</c:v>
                </c:pt>
                <c:pt idx="31445">
                  <c:v>5.1182015624992001</c:v>
                </c:pt>
                <c:pt idx="31446">
                  <c:v>5.1187315624992005</c:v>
                </c:pt>
                <c:pt idx="31447">
                  <c:v>5.1191356250016007</c:v>
                </c:pt>
                <c:pt idx="31448">
                  <c:v>5.1197146875007995</c:v>
                </c:pt>
                <c:pt idx="31449">
                  <c:v>5.1202984375007992</c:v>
                </c:pt>
                <c:pt idx="31450">
                  <c:v>5.1206290624992006</c:v>
                </c:pt>
                <c:pt idx="31451">
                  <c:v>5.1212515624992001</c:v>
                </c:pt>
                <c:pt idx="31452">
                  <c:v>5.1218518750016004</c:v>
                </c:pt>
                <c:pt idx="31453">
                  <c:v>5.1223990624992002</c:v>
                </c:pt>
                <c:pt idx="31454">
                  <c:v>5.1229653124992005</c:v>
                </c:pt>
                <c:pt idx="31455">
                  <c:v>5.1235168750016005</c:v>
                </c:pt>
                <c:pt idx="31456">
                  <c:v>5.1238834375007993</c:v>
                </c:pt>
                <c:pt idx="31457">
                  <c:v>5.1244084375007999</c:v>
                </c:pt>
                <c:pt idx="31458">
                  <c:v>5.1249478124992001</c:v>
                </c:pt>
                <c:pt idx="31459">
                  <c:v>5.1252837500000004</c:v>
                </c:pt>
                <c:pt idx="31460">
                  <c:v>5.1248934375007993</c:v>
                </c:pt>
                <c:pt idx="31461">
                  <c:v>5.1252471875007997</c:v>
                </c:pt>
                <c:pt idx="31462">
                  <c:v>5.1256674999999996</c:v>
                </c:pt>
                <c:pt idx="31463">
                  <c:v>5.1260062499999997</c:v>
                </c:pt>
                <c:pt idx="31464">
                  <c:v>5.1256124999999999</c:v>
                </c:pt>
                <c:pt idx="31465">
                  <c:v>5.1252671875007998</c:v>
                </c:pt>
                <c:pt idx="31466">
                  <c:v>5.1256790624992004</c:v>
                </c:pt>
                <c:pt idx="31467">
                  <c:v>5.125978125001601</c:v>
                </c:pt>
                <c:pt idx="31468">
                  <c:v>5.1255375000000001</c:v>
                </c:pt>
                <c:pt idx="31469">
                  <c:v>5.125121875001601</c:v>
                </c:pt>
                <c:pt idx="31470">
                  <c:v>5.1245865624992009</c:v>
                </c:pt>
                <c:pt idx="31471">
                  <c:v>5.1242087500000002</c:v>
                </c:pt>
                <c:pt idx="31472">
                  <c:v>5.1238740624992003</c:v>
                </c:pt>
                <c:pt idx="31473">
                  <c:v>5.1233465624992007</c:v>
                </c:pt>
                <c:pt idx="31474">
                  <c:v>5.12277</c:v>
                </c:pt>
                <c:pt idx="31475">
                  <c:v>5.1221946875007998</c:v>
                </c:pt>
                <c:pt idx="31476">
                  <c:v>5.1216390624992005</c:v>
                </c:pt>
                <c:pt idx="31477">
                  <c:v>5.1211481250016009</c:v>
                </c:pt>
                <c:pt idx="31478">
                  <c:v>5.1206393750016002</c:v>
                </c:pt>
                <c:pt idx="31479">
                  <c:v>5.1200162499999999</c:v>
                </c:pt>
                <c:pt idx="31480">
                  <c:v>5.1196446875007995</c:v>
                </c:pt>
                <c:pt idx="31481">
                  <c:v>5.1189828124992003</c:v>
                </c:pt>
                <c:pt idx="31482">
                  <c:v>5.1186337499999999</c:v>
                </c:pt>
                <c:pt idx="31483">
                  <c:v>5.1181400000000004</c:v>
                </c:pt>
                <c:pt idx="31484">
                  <c:v>5.1177396875007997</c:v>
                </c:pt>
                <c:pt idx="31485">
                  <c:v>5.1175071875007996</c:v>
                </c:pt>
                <c:pt idx="31486">
                  <c:v>5.1179874999999999</c:v>
                </c:pt>
                <c:pt idx="31487">
                  <c:v>5.1184562500000004</c:v>
                </c:pt>
                <c:pt idx="31488">
                  <c:v>5.1188478124992001</c:v>
                </c:pt>
                <c:pt idx="31489">
                  <c:v>5.1193081250016004</c:v>
                </c:pt>
                <c:pt idx="31490">
                  <c:v>5.1198243750016008</c:v>
                </c:pt>
                <c:pt idx="31491">
                  <c:v>5.1201928124992007</c:v>
                </c:pt>
                <c:pt idx="31492">
                  <c:v>5.1206025000000004</c:v>
                </c:pt>
                <c:pt idx="31493">
                  <c:v>5.1209828124992001</c:v>
                </c:pt>
                <c:pt idx="31494">
                  <c:v>5.1213421875007992</c:v>
                </c:pt>
                <c:pt idx="31495">
                  <c:v>5.1217062499999999</c:v>
                </c:pt>
                <c:pt idx="31496">
                  <c:v>5.1221259375007993</c:v>
                </c:pt>
                <c:pt idx="31497">
                  <c:v>5.1225153124992007</c:v>
                </c:pt>
                <c:pt idx="31498">
                  <c:v>5.1230518750016003</c:v>
                </c:pt>
                <c:pt idx="31499">
                  <c:v>5.1235365624992006</c:v>
                </c:pt>
                <c:pt idx="31500">
                  <c:v>5.1239909375007997</c:v>
                </c:pt>
                <c:pt idx="31501">
                  <c:v>5.1245374999999997</c:v>
                </c:pt>
                <c:pt idx="31502">
                  <c:v>5.125074375001601</c:v>
                </c:pt>
                <c:pt idx="31503">
                  <c:v>5.1254281250016005</c:v>
                </c:pt>
                <c:pt idx="31504">
                  <c:v>5.1257956250016008</c:v>
                </c:pt>
                <c:pt idx="31505">
                  <c:v>5.1261378124992003</c:v>
                </c:pt>
                <c:pt idx="31506">
                  <c:v>5.1264678124992002</c:v>
                </c:pt>
                <c:pt idx="31507">
                  <c:v>5.1268081250016007</c:v>
                </c:pt>
                <c:pt idx="31508">
                  <c:v>5.1271537499999997</c:v>
                </c:pt>
                <c:pt idx="31509">
                  <c:v>5.1275562499999996</c:v>
                </c:pt>
                <c:pt idx="31510">
                  <c:v>5.1279803124992007</c:v>
                </c:pt>
                <c:pt idx="31511">
                  <c:v>5.1284065624992001</c:v>
                </c:pt>
                <c:pt idx="31512">
                  <c:v>5.1287359375007995</c:v>
                </c:pt>
                <c:pt idx="31513">
                  <c:v>5.1291256250016009</c:v>
                </c:pt>
                <c:pt idx="31514">
                  <c:v>5.1287728124992009</c:v>
                </c:pt>
                <c:pt idx="31515">
                  <c:v>5.1281903124992008</c:v>
                </c:pt>
                <c:pt idx="31516">
                  <c:v>5.1278203124992006</c:v>
                </c:pt>
                <c:pt idx="31517">
                  <c:v>5.1274590624992005</c:v>
                </c:pt>
                <c:pt idx="31518">
                  <c:v>5.1268025000000002</c:v>
                </c:pt>
                <c:pt idx="31519">
                  <c:v>5.1262274999999997</c:v>
                </c:pt>
                <c:pt idx="31520">
                  <c:v>5.1257578124992005</c:v>
                </c:pt>
                <c:pt idx="31521">
                  <c:v>5.1254353124992003</c:v>
                </c:pt>
                <c:pt idx="31522">
                  <c:v>5.1256821875007992</c:v>
                </c:pt>
                <c:pt idx="31523">
                  <c:v>5.1260996875007994</c:v>
                </c:pt>
                <c:pt idx="31524">
                  <c:v>5.1264343750016002</c:v>
                </c:pt>
                <c:pt idx="31525">
                  <c:v>5.1267587499999996</c:v>
                </c:pt>
                <c:pt idx="31526">
                  <c:v>5.1271856250016006</c:v>
                </c:pt>
                <c:pt idx="31527">
                  <c:v>5.1276153124992003</c:v>
                </c:pt>
                <c:pt idx="31528">
                  <c:v>5.1280240624992004</c:v>
                </c:pt>
                <c:pt idx="31529">
                  <c:v>5.1283837500000002</c:v>
                </c:pt>
                <c:pt idx="31530">
                  <c:v>5.1287743750016004</c:v>
                </c:pt>
                <c:pt idx="31531">
                  <c:v>5.1292393750016005</c:v>
                </c:pt>
                <c:pt idx="31532">
                  <c:v>5.1296284375007994</c:v>
                </c:pt>
                <c:pt idx="31533">
                  <c:v>5.129975</c:v>
                </c:pt>
                <c:pt idx="31534">
                  <c:v>5.1303581250016004</c:v>
                </c:pt>
                <c:pt idx="31535">
                  <c:v>5.1308306250016003</c:v>
                </c:pt>
                <c:pt idx="31536">
                  <c:v>5.1312153124992008</c:v>
                </c:pt>
                <c:pt idx="31537">
                  <c:v>5.1316474999999997</c:v>
                </c:pt>
                <c:pt idx="31538">
                  <c:v>5.1320928124992005</c:v>
                </c:pt>
                <c:pt idx="31539">
                  <c:v>5.1325453124992002</c:v>
                </c:pt>
                <c:pt idx="31540">
                  <c:v>5.1329837500000002</c:v>
                </c:pt>
                <c:pt idx="31541">
                  <c:v>5.1333878124992003</c:v>
                </c:pt>
                <c:pt idx="31542">
                  <c:v>5.1337971875007993</c:v>
                </c:pt>
                <c:pt idx="31543">
                  <c:v>5.1341234375007998</c:v>
                </c:pt>
                <c:pt idx="31544">
                  <c:v>5.1344559375007996</c:v>
                </c:pt>
                <c:pt idx="31545">
                  <c:v>5.1349384375007991</c:v>
                </c:pt>
                <c:pt idx="31546">
                  <c:v>5.1353165624992005</c:v>
                </c:pt>
                <c:pt idx="31547">
                  <c:v>5.1357006250016006</c:v>
                </c:pt>
                <c:pt idx="31548">
                  <c:v>5.1354278124992003</c:v>
                </c:pt>
                <c:pt idx="31549">
                  <c:v>5.1350568750016006</c:v>
                </c:pt>
                <c:pt idx="31550">
                  <c:v>5.1346896875007992</c:v>
                </c:pt>
                <c:pt idx="31551">
                  <c:v>5.1343171875007991</c:v>
                </c:pt>
                <c:pt idx="31552">
                  <c:v>5.1339587499999997</c:v>
                </c:pt>
                <c:pt idx="31553">
                  <c:v>5.1336231250016002</c:v>
                </c:pt>
                <c:pt idx="31554">
                  <c:v>5.1332571875007993</c:v>
                </c:pt>
                <c:pt idx="31555">
                  <c:v>5.1328471875007997</c:v>
                </c:pt>
                <c:pt idx="31556">
                  <c:v>5.1323596875007995</c:v>
                </c:pt>
                <c:pt idx="31557">
                  <c:v>5.1318715624992004</c:v>
                </c:pt>
                <c:pt idx="31558">
                  <c:v>5.1314056250016007</c:v>
                </c:pt>
                <c:pt idx="31559">
                  <c:v>5.1308437500000004</c:v>
                </c:pt>
                <c:pt idx="31560">
                  <c:v>5.1301793750016005</c:v>
                </c:pt>
                <c:pt idx="31561">
                  <c:v>5.1297884375007996</c:v>
                </c:pt>
                <c:pt idx="31562">
                  <c:v>5.1291809375007995</c:v>
                </c:pt>
                <c:pt idx="31563">
                  <c:v>5.1285540624992008</c:v>
                </c:pt>
                <c:pt idx="31564">
                  <c:v>5.1282215624992009</c:v>
                </c:pt>
                <c:pt idx="31565">
                  <c:v>5.1278365624992004</c:v>
                </c:pt>
                <c:pt idx="31566">
                  <c:v>5.1273278124992006</c:v>
                </c:pt>
                <c:pt idx="31567">
                  <c:v>5.1269218750016003</c:v>
                </c:pt>
                <c:pt idx="31568">
                  <c:v>5.1265031250016007</c:v>
                </c:pt>
                <c:pt idx="31569">
                  <c:v>5.1261650000000003</c:v>
                </c:pt>
                <c:pt idx="31570">
                  <c:v>5.1265271875007992</c:v>
                </c:pt>
                <c:pt idx="31571">
                  <c:v>5.1266278124992004</c:v>
                </c:pt>
                <c:pt idx="31572">
                  <c:v>5.1269753124992006</c:v>
                </c:pt>
                <c:pt idx="31573">
                  <c:v>5.1273809375007993</c:v>
                </c:pt>
                <c:pt idx="31574">
                  <c:v>5.1278412500000004</c:v>
                </c:pt>
                <c:pt idx="31575">
                  <c:v>5.1282196875007999</c:v>
                </c:pt>
                <c:pt idx="31576">
                  <c:v>5.1285737500000002</c:v>
                </c:pt>
                <c:pt idx="31577">
                  <c:v>5.1289653124992007</c:v>
                </c:pt>
                <c:pt idx="31578">
                  <c:v>5.1292940624992003</c:v>
                </c:pt>
                <c:pt idx="31579">
                  <c:v>5.1296474999999999</c:v>
                </c:pt>
                <c:pt idx="31580">
                  <c:v>5.1300690624992002</c:v>
                </c:pt>
                <c:pt idx="31581">
                  <c:v>5.1304315624992007</c:v>
                </c:pt>
                <c:pt idx="31582">
                  <c:v>5.1308503124992004</c:v>
                </c:pt>
                <c:pt idx="31583">
                  <c:v>5.1313071875007994</c:v>
                </c:pt>
                <c:pt idx="31584">
                  <c:v>5.1316659375007996</c:v>
                </c:pt>
                <c:pt idx="31585">
                  <c:v>5.1320362499999996</c:v>
                </c:pt>
                <c:pt idx="31586">
                  <c:v>5.1323721875007999</c:v>
                </c:pt>
                <c:pt idx="31587">
                  <c:v>5.1327790624992007</c:v>
                </c:pt>
                <c:pt idx="31588">
                  <c:v>5.1331487500000001</c:v>
                </c:pt>
                <c:pt idx="31589">
                  <c:v>5.1335128124992009</c:v>
                </c:pt>
                <c:pt idx="31590">
                  <c:v>5.1339481250016004</c:v>
                </c:pt>
                <c:pt idx="31591">
                  <c:v>5.1343153124992007</c:v>
                </c:pt>
                <c:pt idx="31592">
                  <c:v>5.1338315624992008</c:v>
                </c:pt>
                <c:pt idx="31593">
                  <c:v>5.1333903124992002</c:v>
                </c:pt>
                <c:pt idx="31594">
                  <c:v>5.1329990624992003</c:v>
                </c:pt>
                <c:pt idx="31595">
                  <c:v>5.1325140624992009</c:v>
                </c:pt>
                <c:pt idx="31596">
                  <c:v>5.1320949999999996</c:v>
                </c:pt>
                <c:pt idx="31597">
                  <c:v>5.1315940624992002</c:v>
                </c:pt>
                <c:pt idx="31598">
                  <c:v>5.1312215624992001</c:v>
                </c:pt>
                <c:pt idx="31599">
                  <c:v>5.1308828124992001</c:v>
                </c:pt>
                <c:pt idx="31600">
                  <c:v>5.130541875001601</c:v>
                </c:pt>
                <c:pt idx="31601">
                  <c:v>5.1302134375007995</c:v>
                </c:pt>
                <c:pt idx="31602">
                  <c:v>5.1298684375007992</c:v>
                </c:pt>
                <c:pt idx="31603">
                  <c:v>5.1298815624992002</c:v>
                </c:pt>
                <c:pt idx="31604">
                  <c:v>5.1302149999999997</c:v>
                </c:pt>
                <c:pt idx="31605">
                  <c:v>5.1306725000000002</c:v>
                </c:pt>
                <c:pt idx="31606">
                  <c:v>5.1310181250016003</c:v>
                </c:pt>
                <c:pt idx="31607">
                  <c:v>5.1313540624992005</c:v>
                </c:pt>
                <c:pt idx="31608">
                  <c:v>5.1316884375007996</c:v>
                </c:pt>
                <c:pt idx="31609">
                  <c:v>5.1320509375007992</c:v>
                </c:pt>
                <c:pt idx="31610">
                  <c:v>5.1324065624992006</c:v>
                </c:pt>
                <c:pt idx="31611">
                  <c:v>5.1328328124992009</c:v>
                </c:pt>
                <c:pt idx="31612">
                  <c:v>5.1332665624992009</c:v>
                </c:pt>
                <c:pt idx="31613">
                  <c:v>5.1336874999999997</c:v>
                </c:pt>
                <c:pt idx="31614">
                  <c:v>5.1341546875007991</c:v>
                </c:pt>
                <c:pt idx="31615">
                  <c:v>5.1344890624992008</c:v>
                </c:pt>
                <c:pt idx="31616">
                  <c:v>5.1348218750016006</c:v>
                </c:pt>
                <c:pt idx="31617">
                  <c:v>5.1353209375007998</c:v>
                </c:pt>
                <c:pt idx="31618">
                  <c:v>5.1356690624992005</c:v>
                </c:pt>
                <c:pt idx="31619">
                  <c:v>5.1359959375007991</c:v>
                </c:pt>
                <c:pt idx="31620">
                  <c:v>5.1356378124992004</c:v>
                </c:pt>
                <c:pt idx="31621">
                  <c:v>5.1352190624992007</c:v>
                </c:pt>
                <c:pt idx="31622">
                  <c:v>5.1347825</c:v>
                </c:pt>
                <c:pt idx="31623">
                  <c:v>5.1346431250016007</c:v>
                </c:pt>
                <c:pt idx="31624">
                  <c:v>5.1342518750016009</c:v>
                </c:pt>
                <c:pt idx="31625">
                  <c:v>5.1338734375007995</c:v>
                </c:pt>
                <c:pt idx="31626">
                  <c:v>5.1335534375007992</c:v>
                </c:pt>
                <c:pt idx="31627">
                  <c:v>5.1329171875007997</c:v>
                </c:pt>
                <c:pt idx="31628">
                  <c:v>5.1325618750016009</c:v>
                </c:pt>
                <c:pt idx="31629">
                  <c:v>5.1321162500000002</c:v>
                </c:pt>
                <c:pt idx="31630">
                  <c:v>5.1316859375007997</c:v>
                </c:pt>
                <c:pt idx="31631">
                  <c:v>5.1312284375007993</c:v>
                </c:pt>
                <c:pt idx="31632">
                  <c:v>5.1306962499999997</c:v>
                </c:pt>
                <c:pt idx="31633">
                  <c:v>5.1301975000000004</c:v>
                </c:pt>
                <c:pt idx="31634">
                  <c:v>5.1297046875007997</c:v>
                </c:pt>
                <c:pt idx="31635">
                  <c:v>5.1292781250016004</c:v>
                </c:pt>
                <c:pt idx="31636">
                  <c:v>5.1288478124992007</c:v>
                </c:pt>
                <c:pt idx="31637">
                  <c:v>5.1284468750016003</c:v>
                </c:pt>
                <c:pt idx="31638">
                  <c:v>5.1278603124992008</c:v>
                </c:pt>
                <c:pt idx="31639">
                  <c:v>5.1282387500000004</c:v>
                </c:pt>
                <c:pt idx="31640">
                  <c:v>5.1285856250016009</c:v>
                </c:pt>
                <c:pt idx="31641">
                  <c:v>5.1290874999999998</c:v>
                </c:pt>
                <c:pt idx="31642">
                  <c:v>5.1294284375007999</c:v>
                </c:pt>
                <c:pt idx="31643">
                  <c:v>5.1298293750016004</c:v>
                </c:pt>
                <c:pt idx="31644">
                  <c:v>5.130189375001601</c:v>
                </c:pt>
                <c:pt idx="31645">
                  <c:v>5.1306146875007999</c:v>
                </c:pt>
                <c:pt idx="31646">
                  <c:v>5.1309725000000004</c:v>
                </c:pt>
                <c:pt idx="31647">
                  <c:v>5.1313128124992007</c:v>
                </c:pt>
                <c:pt idx="31648">
                  <c:v>5.131761875001601</c:v>
                </c:pt>
                <c:pt idx="31649">
                  <c:v>5.1321090624992003</c:v>
                </c:pt>
                <c:pt idx="31650">
                  <c:v>5.1324346875007993</c:v>
                </c:pt>
                <c:pt idx="31651">
                  <c:v>5.1327643750016003</c:v>
                </c:pt>
                <c:pt idx="31652">
                  <c:v>5.1331909375007996</c:v>
                </c:pt>
                <c:pt idx="31653">
                  <c:v>5.1335231250016005</c:v>
                </c:pt>
                <c:pt idx="31654">
                  <c:v>5.1338803124992003</c:v>
                </c:pt>
                <c:pt idx="31655">
                  <c:v>5.1342015624992001</c:v>
                </c:pt>
                <c:pt idx="31656">
                  <c:v>5.1346518750016008</c:v>
                </c:pt>
                <c:pt idx="31657">
                  <c:v>5.1350406250016007</c:v>
                </c:pt>
                <c:pt idx="31658">
                  <c:v>5.1354875</c:v>
                </c:pt>
                <c:pt idx="31659">
                  <c:v>5.1359165624992009</c:v>
                </c:pt>
                <c:pt idx="31660">
                  <c:v>5.13636625</c:v>
                </c:pt>
                <c:pt idx="31661">
                  <c:v>5.1368240624992003</c:v>
                </c:pt>
                <c:pt idx="31662">
                  <c:v>5.1372540624992009</c:v>
                </c:pt>
                <c:pt idx="31663">
                  <c:v>5.1377971875007997</c:v>
                </c:pt>
                <c:pt idx="31664">
                  <c:v>5.1382721875007995</c:v>
                </c:pt>
                <c:pt idx="31665">
                  <c:v>5.1387512500000003</c:v>
                </c:pt>
                <c:pt idx="31666">
                  <c:v>5.1391034375007996</c:v>
                </c:pt>
                <c:pt idx="31667">
                  <c:v>5.1395356250016002</c:v>
                </c:pt>
                <c:pt idx="31668">
                  <c:v>5.1400103124992009</c:v>
                </c:pt>
                <c:pt idx="31669">
                  <c:v>5.1404662500000002</c:v>
                </c:pt>
                <c:pt idx="31670">
                  <c:v>5.140923125001601</c:v>
                </c:pt>
                <c:pt idx="31671">
                  <c:v>5.1412590624992003</c:v>
                </c:pt>
                <c:pt idx="31672">
                  <c:v>5.1416128124992007</c:v>
                </c:pt>
                <c:pt idx="31673">
                  <c:v>5.1420250000000003</c:v>
                </c:pt>
                <c:pt idx="31674">
                  <c:v>5.1423724999999996</c:v>
                </c:pt>
                <c:pt idx="31675">
                  <c:v>5.1422059375007994</c:v>
                </c:pt>
                <c:pt idx="31676">
                  <c:v>5.1417175000000004</c:v>
                </c:pt>
                <c:pt idx="31677">
                  <c:v>5.1412003124992003</c:v>
                </c:pt>
                <c:pt idx="31678">
                  <c:v>5.1406324999999997</c:v>
                </c:pt>
                <c:pt idx="31679">
                  <c:v>5.1403115624992006</c:v>
                </c:pt>
                <c:pt idx="31680">
                  <c:v>5.1396946875007998</c:v>
                </c:pt>
                <c:pt idx="31681">
                  <c:v>5.1393546875007994</c:v>
                </c:pt>
                <c:pt idx="31682">
                  <c:v>5.1387281250016006</c:v>
                </c:pt>
                <c:pt idx="31683">
                  <c:v>5.1383031250016007</c:v>
                </c:pt>
                <c:pt idx="31684">
                  <c:v>5.1379103124992005</c:v>
                </c:pt>
                <c:pt idx="31685">
                  <c:v>5.1373159375007997</c:v>
                </c:pt>
                <c:pt idx="31686">
                  <c:v>5.1366828124992008</c:v>
                </c:pt>
                <c:pt idx="31687">
                  <c:v>5.1359849999999998</c:v>
                </c:pt>
                <c:pt idx="31688">
                  <c:v>5.13523</c:v>
                </c:pt>
                <c:pt idx="31689">
                  <c:v>5.1344609375007995</c:v>
                </c:pt>
                <c:pt idx="31690">
                  <c:v>5.1337184375007991</c:v>
                </c:pt>
                <c:pt idx="31691">
                  <c:v>5.1329803124992006</c:v>
                </c:pt>
                <c:pt idx="31692">
                  <c:v>5.1322162499999999</c:v>
                </c:pt>
                <c:pt idx="31693">
                  <c:v>5.1315196875007993</c:v>
                </c:pt>
                <c:pt idx="31694">
                  <c:v>5.1308634375007998</c:v>
                </c:pt>
                <c:pt idx="31695">
                  <c:v>5.1302624999999997</c:v>
                </c:pt>
                <c:pt idx="31696">
                  <c:v>5.1298206250016003</c:v>
                </c:pt>
                <c:pt idx="31697">
                  <c:v>5.1294018750016006</c:v>
                </c:pt>
                <c:pt idx="31698">
                  <c:v>5.1288340624992008</c:v>
                </c:pt>
                <c:pt idx="31699">
                  <c:v>5.1285125000000003</c:v>
                </c:pt>
                <c:pt idx="31700">
                  <c:v>5.1285800000000004</c:v>
                </c:pt>
                <c:pt idx="31701">
                  <c:v>5.1289953124992005</c:v>
                </c:pt>
                <c:pt idx="31702">
                  <c:v>5.1293590624992005</c:v>
                </c:pt>
                <c:pt idx="31703">
                  <c:v>5.1297612499999996</c:v>
                </c:pt>
                <c:pt idx="31704">
                  <c:v>5.1301387500000004</c:v>
                </c:pt>
                <c:pt idx="31705">
                  <c:v>5.1304893750016003</c:v>
                </c:pt>
                <c:pt idx="31706">
                  <c:v>5.1308406250016008</c:v>
                </c:pt>
                <c:pt idx="31707">
                  <c:v>5.1312981250016003</c:v>
                </c:pt>
                <c:pt idx="31708">
                  <c:v>5.1316984375007992</c:v>
                </c:pt>
                <c:pt idx="31709">
                  <c:v>5.1320662500000003</c:v>
                </c:pt>
                <c:pt idx="31710">
                  <c:v>5.1324318750016005</c:v>
                </c:pt>
                <c:pt idx="31711">
                  <c:v>5.1327612499999997</c:v>
                </c:pt>
                <c:pt idx="31712">
                  <c:v>5.1332496875007996</c:v>
                </c:pt>
                <c:pt idx="31713">
                  <c:v>5.1335740624992008</c:v>
                </c:pt>
                <c:pt idx="31714">
                  <c:v>5.1339146875007993</c:v>
                </c:pt>
                <c:pt idx="31715">
                  <c:v>5.1342459375007996</c:v>
                </c:pt>
                <c:pt idx="31716">
                  <c:v>5.1345681250016009</c:v>
                </c:pt>
                <c:pt idx="31717">
                  <c:v>5.1345618750016007</c:v>
                </c:pt>
                <c:pt idx="31718">
                  <c:v>5.1342290624992009</c:v>
                </c:pt>
                <c:pt idx="31719">
                  <c:v>5.1338109375007992</c:v>
                </c:pt>
                <c:pt idx="31720">
                  <c:v>5.1333034375007998</c:v>
                </c:pt>
                <c:pt idx="31721">
                  <c:v>5.1328581250016008</c:v>
                </c:pt>
                <c:pt idx="31722">
                  <c:v>5.1325250000000002</c:v>
                </c:pt>
                <c:pt idx="31723">
                  <c:v>5.1320531250016002</c:v>
                </c:pt>
                <c:pt idx="31724">
                  <c:v>5.1317300000000001</c:v>
                </c:pt>
                <c:pt idx="31725">
                  <c:v>5.1320806250016009</c:v>
                </c:pt>
                <c:pt idx="31726">
                  <c:v>5.1324071875007995</c:v>
                </c:pt>
                <c:pt idx="31727">
                  <c:v>5.1327512500000001</c:v>
                </c:pt>
                <c:pt idx="31728">
                  <c:v>5.133191875001601</c:v>
                </c:pt>
                <c:pt idx="31729">
                  <c:v>5.1335815624992005</c:v>
                </c:pt>
                <c:pt idx="31730">
                  <c:v>5.1339015624992008</c:v>
                </c:pt>
                <c:pt idx="31731">
                  <c:v>5.1343437500000002</c:v>
                </c:pt>
                <c:pt idx="31732">
                  <c:v>5.1346999999999996</c:v>
                </c:pt>
                <c:pt idx="31733">
                  <c:v>5.1350462500000003</c:v>
                </c:pt>
                <c:pt idx="31734">
                  <c:v>5.1354375000000001</c:v>
                </c:pt>
                <c:pt idx="31735">
                  <c:v>5.1358381250016008</c:v>
                </c:pt>
                <c:pt idx="31736">
                  <c:v>5.1353549999999997</c:v>
                </c:pt>
                <c:pt idx="31737">
                  <c:v>5.1348609375007994</c:v>
                </c:pt>
                <c:pt idx="31738">
                  <c:v>5.1344646875007998</c:v>
                </c:pt>
                <c:pt idx="31739">
                  <c:v>5.1340559375007997</c:v>
                </c:pt>
                <c:pt idx="31740">
                  <c:v>5.1336899999999996</c:v>
                </c:pt>
                <c:pt idx="31741">
                  <c:v>5.13331625</c:v>
                </c:pt>
                <c:pt idx="31742">
                  <c:v>5.1329115624992001</c:v>
                </c:pt>
                <c:pt idx="31743">
                  <c:v>5.1325690624992006</c:v>
                </c:pt>
                <c:pt idx="31744">
                  <c:v>5.132923125001601</c:v>
                </c:pt>
                <c:pt idx="31745">
                  <c:v>5.1333312500000003</c:v>
                </c:pt>
                <c:pt idx="31746">
                  <c:v>5.1337971875007993</c:v>
                </c:pt>
                <c:pt idx="31747">
                  <c:v>5.1341971875007992</c:v>
                </c:pt>
                <c:pt idx="31748">
                  <c:v>5.1345178124992001</c:v>
                </c:pt>
                <c:pt idx="31749">
                  <c:v>5.1348540624992003</c:v>
                </c:pt>
                <c:pt idx="31750">
                  <c:v>5.1352706250016009</c:v>
                </c:pt>
                <c:pt idx="31751">
                  <c:v>5.1355962499999999</c:v>
                </c:pt>
                <c:pt idx="31752">
                  <c:v>5.1359653124992004</c:v>
                </c:pt>
                <c:pt idx="31753">
                  <c:v>5.136406875001601</c:v>
                </c:pt>
                <c:pt idx="31754">
                  <c:v>5.1367393750016008</c:v>
                </c:pt>
                <c:pt idx="31755">
                  <c:v>5.1371893750016007</c:v>
                </c:pt>
                <c:pt idx="31756">
                  <c:v>5.1375465624992005</c:v>
                </c:pt>
                <c:pt idx="31757">
                  <c:v>5.1380231250016006</c:v>
                </c:pt>
                <c:pt idx="31758">
                  <c:v>5.1383493750016003</c:v>
                </c:pt>
                <c:pt idx="31759">
                  <c:v>5.1387568750016008</c:v>
                </c:pt>
                <c:pt idx="31760">
                  <c:v>5.1391299999999998</c:v>
                </c:pt>
                <c:pt idx="31761">
                  <c:v>5.1395850000000003</c:v>
                </c:pt>
                <c:pt idx="31762">
                  <c:v>5.1400503124992003</c:v>
                </c:pt>
                <c:pt idx="31763">
                  <c:v>5.1395537500000001</c:v>
                </c:pt>
                <c:pt idx="31764">
                  <c:v>5.1390912499999999</c:v>
                </c:pt>
                <c:pt idx="31765">
                  <c:v>5.1387612499999999</c:v>
                </c:pt>
                <c:pt idx="31766">
                  <c:v>5.1383990624992002</c:v>
                </c:pt>
                <c:pt idx="31767">
                  <c:v>5.13793875</c:v>
                </c:pt>
                <c:pt idx="31768">
                  <c:v>5.1374021875007996</c:v>
                </c:pt>
                <c:pt idx="31769">
                  <c:v>5.1369775000000004</c:v>
                </c:pt>
                <c:pt idx="31770">
                  <c:v>5.1364806250016004</c:v>
                </c:pt>
                <c:pt idx="31771">
                  <c:v>5.1359540624992004</c:v>
                </c:pt>
                <c:pt idx="31772">
                  <c:v>5.1354493750016008</c:v>
                </c:pt>
                <c:pt idx="31773">
                  <c:v>5.1349799999999997</c:v>
                </c:pt>
                <c:pt idx="31774">
                  <c:v>5.1346184375007997</c:v>
                </c:pt>
                <c:pt idx="31775">
                  <c:v>5.1342699999999999</c:v>
                </c:pt>
                <c:pt idx="31776">
                  <c:v>5.1339218750016009</c:v>
                </c:pt>
                <c:pt idx="31777">
                  <c:v>5.1342196875007993</c:v>
                </c:pt>
                <c:pt idx="31778">
                  <c:v>5.1345703124992008</c:v>
                </c:pt>
                <c:pt idx="31779">
                  <c:v>5.1349600000000004</c:v>
                </c:pt>
                <c:pt idx="31780">
                  <c:v>5.1353600000000004</c:v>
                </c:pt>
                <c:pt idx="31781">
                  <c:v>5.1356890624992007</c:v>
                </c:pt>
                <c:pt idx="31782">
                  <c:v>5.1360846875007997</c:v>
                </c:pt>
                <c:pt idx="31783">
                  <c:v>5.1364778124992005</c:v>
                </c:pt>
                <c:pt idx="31784">
                  <c:v>5.1368124999999996</c:v>
                </c:pt>
                <c:pt idx="31785">
                  <c:v>5.1368996875007991</c:v>
                </c:pt>
                <c:pt idx="31786">
                  <c:v>5.1365112499999999</c:v>
                </c:pt>
                <c:pt idx="31787">
                  <c:v>5.1360349999999997</c:v>
                </c:pt>
                <c:pt idx="31788">
                  <c:v>5.1355509375007999</c:v>
                </c:pt>
                <c:pt idx="31789">
                  <c:v>5.1349903124992009</c:v>
                </c:pt>
                <c:pt idx="31790">
                  <c:v>5.1345765624992001</c:v>
                </c:pt>
                <c:pt idx="31791">
                  <c:v>5.1341799999999997</c:v>
                </c:pt>
                <c:pt idx="31792">
                  <c:v>5.1337725000000001</c:v>
                </c:pt>
                <c:pt idx="31793">
                  <c:v>5.1332000000000004</c:v>
                </c:pt>
                <c:pt idx="31794">
                  <c:v>5.1327781250016002</c:v>
                </c:pt>
                <c:pt idx="31795">
                  <c:v>5.1323625000000002</c:v>
                </c:pt>
                <c:pt idx="31796">
                  <c:v>5.1319784375007993</c:v>
                </c:pt>
                <c:pt idx="31797">
                  <c:v>5.1316206250016005</c:v>
                </c:pt>
                <c:pt idx="31798">
                  <c:v>5.1319734375007995</c:v>
                </c:pt>
                <c:pt idx="31799">
                  <c:v>5.1323418750016003</c:v>
                </c:pt>
                <c:pt idx="31800">
                  <c:v>5.1327446875007992</c:v>
                </c:pt>
                <c:pt idx="31801">
                  <c:v>5.133191875001601</c:v>
                </c:pt>
                <c:pt idx="31802">
                  <c:v>5.1336446875007997</c:v>
                </c:pt>
                <c:pt idx="31803">
                  <c:v>5.1340203124992003</c:v>
                </c:pt>
                <c:pt idx="31804">
                  <c:v>5.1343846875007992</c:v>
                </c:pt>
                <c:pt idx="31805">
                  <c:v>5.1347809375007998</c:v>
                </c:pt>
                <c:pt idx="31806">
                  <c:v>5.1351649999999998</c:v>
                </c:pt>
                <c:pt idx="31807">
                  <c:v>5.1355234375007992</c:v>
                </c:pt>
                <c:pt idx="31808">
                  <c:v>5.1358768750016006</c:v>
                </c:pt>
                <c:pt idx="31809">
                  <c:v>5.136266875001601</c:v>
                </c:pt>
                <c:pt idx="31810">
                  <c:v>5.1366909375007994</c:v>
                </c:pt>
                <c:pt idx="31811">
                  <c:v>5.1370528124992001</c:v>
                </c:pt>
                <c:pt idx="31812">
                  <c:v>5.1374587500000004</c:v>
                </c:pt>
                <c:pt idx="31813">
                  <c:v>5.1378925000000004</c:v>
                </c:pt>
                <c:pt idx="31814">
                  <c:v>5.1383240624992004</c:v>
                </c:pt>
                <c:pt idx="31815">
                  <c:v>5.1386581250016006</c:v>
                </c:pt>
                <c:pt idx="31816">
                  <c:v>5.1390981250016008</c:v>
                </c:pt>
                <c:pt idx="31817">
                  <c:v>5.1394796875007991</c:v>
                </c:pt>
                <c:pt idx="31818">
                  <c:v>5.1398334375007995</c:v>
                </c:pt>
                <c:pt idx="31819">
                  <c:v>5.140173125001601</c:v>
                </c:pt>
                <c:pt idx="31820">
                  <c:v>5.1405993750016004</c:v>
                </c:pt>
                <c:pt idx="31821">
                  <c:v>5.1402009375007998</c:v>
                </c:pt>
                <c:pt idx="31822">
                  <c:v>5.1395490624992002</c:v>
                </c:pt>
                <c:pt idx="31823">
                  <c:v>5.1391628124992002</c:v>
                </c:pt>
                <c:pt idx="31824">
                  <c:v>5.1387834375007992</c:v>
                </c:pt>
                <c:pt idx="31825">
                  <c:v>5.1384471875007991</c:v>
                </c:pt>
                <c:pt idx="31826">
                  <c:v>5.138083125001601</c:v>
                </c:pt>
                <c:pt idx="31827">
                  <c:v>5.1375231250016009</c:v>
                </c:pt>
                <c:pt idx="31828">
                  <c:v>5.1369709375007995</c:v>
                </c:pt>
                <c:pt idx="31829">
                  <c:v>5.1365343750016006</c:v>
                </c:pt>
                <c:pt idx="31830">
                  <c:v>5.1362024999999996</c:v>
                </c:pt>
                <c:pt idx="31831">
                  <c:v>5.1358140624992004</c:v>
                </c:pt>
                <c:pt idx="31832">
                  <c:v>5.1354575000000002</c:v>
                </c:pt>
                <c:pt idx="31833">
                  <c:v>5.1351193750016009</c:v>
                </c:pt>
                <c:pt idx="31834">
                  <c:v>5.1346959375007994</c:v>
                </c:pt>
                <c:pt idx="31835">
                  <c:v>5.1342328124992003</c:v>
                </c:pt>
                <c:pt idx="31836">
                  <c:v>5.1338340624992007</c:v>
                </c:pt>
                <c:pt idx="31837">
                  <c:v>5.1334884375007999</c:v>
                </c:pt>
                <c:pt idx="31838">
                  <c:v>5.1337559375007995</c:v>
                </c:pt>
                <c:pt idx="31839">
                  <c:v>5.1341787500000002</c:v>
                </c:pt>
                <c:pt idx="31840">
                  <c:v>5.1345831250016003</c:v>
                </c:pt>
                <c:pt idx="31841">
                  <c:v>5.1349265624992002</c:v>
                </c:pt>
                <c:pt idx="31842">
                  <c:v>5.1353421875007994</c:v>
                </c:pt>
                <c:pt idx="31843">
                  <c:v>5.1357678124992008</c:v>
                </c:pt>
                <c:pt idx="31844">
                  <c:v>5.1361503124992005</c:v>
                </c:pt>
                <c:pt idx="31845">
                  <c:v>5.1364843750016007</c:v>
                </c:pt>
                <c:pt idx="31846">
                  <c:v>5.1369262500000001</c:v>
                </c:pt>
                <c:pt idx="31847">
                  <c:v>5.1373068750016007</c:v>
                </c:pt>
                <c:pt idx="31848">
                  <c:v>5.1376859375007999</c:v>
                </c:pt>
                <c:pt idx="31849">
                  <c:v>5.138060625001601</c:v>
                </c:pt>
                <c:pt idx="31850">
                  <c:v>5.1384231250016006</c:v>
                </c:pt>
                <c:pt idx="31851">
                  <c:v>5.1388090624992007</c:v>
                </c:pt>
                <c:pt idx="31852">
                  <c:v>5.1391984375007995</c:v>
                </c:pt>
                <c:pt idx="31853">
                  <c:v>5.1396353124992009</c:v>
                </c:pt>
                <c:pt idx="31854">
                  <c:v>5.1392424999999999</c:v>
                </c:pt>
                <c:pt idx="31855">
                  <c:v>5.1385575000000001</c:v>
                </c:pt>
                <c:pt idx="31856">
                  <c:v>5.1378734375007991</c:v>
                </c:pt>
                <c:pt idx="31857">
                  <c:v>5.1374406250016005</c:v>
                </c:pt>
                <c:pt idx="31858">
                  <c:v>5.1369674999999999</c:v>
                </c:pt>
                <c:pt idx="31859">
                  <c:v>5.1364112500000001</c:v>
                </c:pt>
                <c:pt idx="31860">
                  <c:v>5.1357481250016006</c:v>
                </c:pt>
                <c:pt idx="31861">
                  <c:v>5.1350540624992007</c:v>
                </c:pt>
                <c:pt idx="31862">
                  <c:v>5.1343337499999997</c:v>
                </c:pt>
                <c:pt idx="31863">
                  <c:v>5.1335621875007993</c:v>
                </c:pt>
                <c:pt idx="31864">
                  <c:v>5.1328849999999999</c:v>
                </c:pt>
                <c:pt idx="31865">
                  <c:v>5.1321590624992002</c:v>
                </c:pt>
                <c:pt idx="31866">
                  <c:v>5.1314393750016007</c:v>
                </c:pt>
                <c:pt idx="31867">
                  <c:v>5.1309171875007991</c:v>
                </c:pt>
                <c:pt idx="31868">
                  <c:v>5.1303393750016006</c:v>
                </c:pt>
                <c:pt idx="31869">
                  <c:v>5.1299034375007997</c:v>
                </c:pt>
                <c:pt idx="31870">
                  <c:v>5.1295721875007994</c:v>
                </c:pt>
                <c:pt idx="31871">
                  <c:v>5.1292137499999999</c:v>
                </c:pt>
                <c:pt idx="31872">
                  <c:v>5.1287703124992001</c:v>
                </c:pt>
                <c:pt idx="31873">
                  <c:v>5.1284487499999996</c:v>
                </c:pt>
                <c:pt idx="31874">
                  <c:v>5.1279837500000003</c:v>
                </c:pt>
                <c:pt idx="31875">
                  <c:v>5.1275990624992005</c:v>
                </c:pt>
                <c:pt idx="31876">
                  <c:v>5.1278312499999998</c:v>
                </c:pt>
                <c:pt idx="31877">
                  <c:v>5.1282862500000004</c:v>
                </c:pt>
                <c:pt idx="31878">
                  <c:v>5.1286975000000004</c:v>
                </c:pt>
                <c:pt idx="31879">
                  <c:v>5.12916375</c:v>
                </c:pt>
                <c:pt idx="31880">
                  <c:v>5.1295659375007991</c:v>
                </c:pt>
                <c:pt idx="31881">
                  <c:v>5.1300093750016007</c:v>
                </c:pt>
                <c:pt idx="31882">
                  <c:v>5.1305668750016009</c:v>
                </c:pt>
                <c:pt idx="31883">
                  <c:v>5.1309993750016005</c:v>
                </c:pt>
                <c:pt idx="31884">
                  <c:v>5.1314768750016002</c:v>
                </c:pt>
                <c:pt idx="31885">
                  <c:v>5.1319234375007996</c:v>
                </c:pt>
                <c:pt idx="31886">
                  <c:v>5.1324618750016002</c:v>
                </c:pt>
                <c:pt idx="31887">
                  <c:v>5.1328893750016009</c:v>
                </c:pt>
                <c:pt idx="31888">
                  <c:v>5.1333753124992008</c:v>
                </c:pt>
                <c:pt idx="31889">
                  <c:v>5.1338196875007993</c:v>
                </c:pt>
                <c:pt idx="31890">
                  <c:v>5.1342384375007999</c:v>
                </c:pt>
                <c:pt idx="31891">
                  <c:v>5.1345718750016003</c:v>
                </c:pt>
                <c:pt idx="31892">
                  <c:v>5.1348925000000003</c:v>
                </c:pt>
                <c:pt idx="31893">
                  <c:v>5.1352778124992007</c:v>
                </c:pt>
                <c:pt idx="31894">
                  <c:v>5.1356131250016004</c:v>
                </c:pt>
                <c:pt idx="31895">
                  <c:v>5.1360162499999999</c:v>
                </c:pt>
                <c:pt idx="31896">
                  <c:v>5.1357696875007992</c:v>
                </c:pt>
                <c:pt idx="31897">
                  <c:v>5.1353903124992009</c:v>
                </c:pt>
                <c:pt idx="31898">
                  <c:v>5.1350009375007994</c:v>
                </c:pt>
                <c:pt idx="31899">
                  <c:v>5.1345896875007995</c:v>
                </c:pt>
                <c:pt idx="31900">
                  <c:v>5.1342343750016006</c:v>
                </c:pt>
                <c:pt idx="31901">
                  <c:v>5.1343309375007999</c:v>
                </c:pt>
                <c:pt idx="31902">
                  <c:v>5.1340043750016005</c:v>
                </c:pt>
                <c:pt idx="31903">
                  <c:v>5.1336362500000003</c:v>
                </c:pt>
                <c:pt idx="31904">
                  <c:v>5.1334656250016009</c:v>
                </c:pt>
                <c:pt idx="31905">
                  <c:v>5.1338634375007999</c:v>
                </c:pt>
                <c:pt idx="31906">
                  <c:v>5.1342206250016007</c:v>
                </c:pt>
                <c:pt idx="31907">
                  <c:v>5.1338271875007999</c:v>
                </c:pt>
                <c:pt idx="31908">
                  <c:v>5.1334440624992004</c:v>
                </c:pt>
                <c:pt idx="31909">
                  <c:v>5.1336599999999999</c:v>
                </c:pt>
                <c:pt idx="31910">
                  <c:v>5.1332071875007994</c:v>
                </c:pt>
                <c:pt idx="31911">
                  <c:v>5.1327637499999996</c:v>
                </c:pt>
                <c:pt idx="31912">
                  <c:v>5.1322296875007991</c:v>
                </c:pt>
                <c:pt idx="31913">
                  <c:v>5.1318021875007993</c:v>
                </c:pt>
                <c:pt idx="31914">
                  <c:v>5.1314578124992005</c:v>
                </c:pt>
                <c:pt idx="31915">
                  <c:v>5.1316578124992009</c:v>
                </c:pt>
                <c:pt idx="31916">
                  <c:v>5.1319987500000002</c:v>
                </c:pt>
                <c:pt idx="31917">
                  <c:v>5.1322331250016004</c:v>
                </c:pt>
                <c:pt idx="31918">
                  <c:v>5.1325571875007991</c:v>
                </c:pt>
                <c:pt idx="31919">
                  <c:v>5.1329137500000002</c:v>
                </c:pt>
                <c:pt idx="31920">
                  <c:v>5.133345625001601</c:v>
                </c:pt>
                <c:pt idx="31921">
                  <c:v>5.1337296875007992</c:v>
                </c:pt>
                <c:pt idx="31922">
                  <c:v>5.1340921875007997</c:v>
                </c:pt>
                <c:pt idx="31923">
                  <c:v>5.1344528124992008</c:v>
                </c:pt>
                <c:pt idx="31924">
                  <c:v>5.1348450000000003</c:v>
                </c:pt>
                <c:pt idx="31925">
                  <c:v>5.1352399999999996</c:v>
                </c:pt>
                <c:pt idx="31926">
                  <c:v>5.1357003124992007</c:v>
                </c:pt>
                <c:pt idx="31927">
                  <c:v>5.1362156250016007</c:v>
                </c:pt>
                <c:pt idx="31928">
                  <c:v>5.1366399999999999</c:v>
                </c:pt>
                <c:pt idx="31929">
                  <c:v>5.137098125001601</c:v>
                </c:pt>
                <c:pt idx="31930">
                  <c:v>5.1376209375007997</c:v>
                </c:pt>
                <c:pt idx="31931">
                  <c:v>5.1380587499999999</c:v>
                </c:pt>
                <c:pt idx="31932">
                  <c:v>5.1384656250016008</c:v>
                </c:pt>
                <c:pt idx="31933">
                  <c:v>5.1388371875007994</c:v>
                </c:pt>
                <c:pt idx="31934">
                  <c:v>5.1391925000000001</c:v>
                </c:pt>
                <c:pt idx="31935">
                  <c:v>5.1395637499999998</c:v>
                </c:pt>
                <c:pt idx="31936">
                  <c:v>5.1401015624992006</c:v>
                </c:pt>
                <c:pt idx="31937">
                  <c:v>5.1405862500000001</c:v>
                </c:pt>
                <c:pt idx="31938">
                  <c:v>5.1410015624992003</c:v>
                </c:pt>
                <c:pt idx="31939">
                  <c:v>5.1414109375007992</c:v>
                </c:pt>
                <c:pt idx="31940">
                  <c:v>5.1418553124992004</c:v>
                </c:pt>
                <c:pt idx="31941">
                  <c:v>5.1422246875007991</c:v>
                </c:pt>
                <c:pt idx="31942">
                  <c:v>5.1426834375007999</c:v>
                </c:pt>
                <c:pt idx="31943">
                  <c:v>5.1431021875007996</c:v>
                </c:pt>
                <c:pt idx="31944">
                  <c:v>5.143444375001601</c:v>
                </c:pt>
                <c:pt idx="31945">
                  <c:v>5.1437868750016005</c:v>
                </c:pt>
                <c:pt idx="31946">
                  <c:v>5.1441237500000003</c:v>
                </c:pt>
                <c:pt idx="31947">
                  <c:v>5.1436846875007998</c:v>
                </c:pt>
                <c:pt idx="31948">
                  <c:v>5.1432896875007996</c:v>
                </c:pt>
                <c:pt idx="31949">
                  <c:v>5.1426990624992008</c:v>
                </c:pt>
                <c:pt idx="31950">
                  <c:v>5.14225625</c:v>
                </c:pt>
                <c:pt idx="31951">
                  <c:v>5.1418421875007994</c:v>
                </c:pt>
                <c:pt idx="31952">
                  <c:v>5.1414443750016003</c:v>
                </c:pt>
                <c:pt idx="31953">
                  <c:v>5.1409334375007996</c:v>
                </c:pt>
                <c:pt idx="31954">
                  <c:v>5.1403665624992003</c:v>
                </c:pt>
                <c:pt idx="31955">
                  <c:v>5.1396584375007999</c:v>
                </c:pt>
                <c:pt idx="31956">
                  <c:v>5.1388221875007991</c:v>
                </c:pt>
                <c:pt idx="31957">
                  <c:v>5.1379615624992008</c:v>
                </c:pt>
                <c:pt idx="31958">
                  <c:v>5.1370578124992008</c:v>
                </c:pt>
                <c:pt idx="31959">
                  <c:v>5.1362078124992001</c:v>
                </c:pt>
                <c:pt idx="31960">
                  <c:v>5.1353721875007992</c:v>
                </c:pt>
                <c:pt idx="31961">
                  <c:v>5.1345243750016003</c:v>
                </c:pt>
                <c:pt idx="31962">
                  <c:v>5.1336940624992007</c:v>
                </c:pt>
                <c:pt idx="31963">
                  <c:v>5.1329006250016009</c:v>
                </c:pt>
                <c:pt idx="31964">
                  <c:v>5.1321143750016009</c:v>
                </c:pt>
                <c:pt idx="31965">
                  <c:v>5.131490625001601</c:v>
                </c:pt>
                <c:pt idx="31966">
                  <c:v>5.1310628124992004</c:v>
                </c:pt>
                <c:pt idx="31967">
                  <c:v>5.1306303124992008</c:v>
                </c:pt>
                <c:pt idx="31968">
                  <c:v>5.1302546875007993</c:v>
                </c:pt>
                <c:pt idx="31969">
                  <c:v>5.1296990624992009</c:v>
                </c:pt>
                <c:pt idx="31970">
                  <c:v>5.1292006250016007</c:v>
                </c:pt>
                <c:pt idx="31971">
                  <c:v>5.1286187500000002</c:v>
                </c:pt>
                <c:pt idx="31972">
                  <c:v>5.1282593750016003</c:v>
                </c:pt>
                <c:pt idx="31973">
                  <c:v>5.1278578124992009</c:v>
                </c:pt>
                <c:pt idx="31974">
                  <c:v>5.1274740624992008</c:v>
                </c:pt>
                <c:pt idx="31975">
                  <c:v>5.1271278124992001</c:v>
                </c:pt>
                <c:pt idx="31976">
                  <c:v>5.1267331250016008</c:v>
                </c:pt>
                <c:pt idx="31977">
                  <c:v>5.1261225000000001</c:v>
                </c:pt>
                <c:pt idx="31978">
                  <c:v>5.1256840624992002</c:v>
                </c:pt>
                <c:pt idx="31979">
                  <c:v>5.1253631250016003</c:v>
                </c:pt>
                <c:pt idx="31980">
                  <c:v>5.125250625001601</c:v>
                </c:pt>
                <c:pt idx="31981">
                  <c:v>5.1255996875007996</c:v>
                </c:pt>
                <c:pt idx="31982">
                  <c:v>5.1260815624992002</c:v>
                </c:pt>
                <c:pt idx="31983">
                  <c:v>5.1265559375007994</c:v>
                </c:pt>
                <c:pt idx="31984">
                  <c:v>5.1268771875007992</c:v>
                </c:pt>
                <c:pt idx="31985">
                  <c:v>5.1272396875007997</c:v>
                </c:pt>
                <c:pt idx="31986">
                  <c:v>5.1275962499999999</c:v>
                </c:pt>
                <c:pt idx="31987">
                  <c:v>5.1281006250016006</c:v>
                </c:pt>
                <c:pt idx="31988">
                  <c:v>5.1286178124992006</c:v>
                </c:pt>
                <c:pt idx="31989">
                  <c:v>5.1290965624992007</c:v>
                </c:pt>
                <c:pt idx="31990">
                  <c:v>5.1295900000000003</c:v>
                </c:pt>
                <c:pt idx="31991">
                  <c:v>5.1300621875007995</c:v>
                </c:pt>
                <c:pt idx="31992">
                  <c:v>5.1304412499999996</c:v>
                </c:pt>
                <c:pt idx="31993">
                  <c:v>5.1309325000000001</c:v>
                </c:pt>
                <c:pt idx="31994">
                  <c:v>5.1314078124992006</c:v>
                </c:pt>
                <c:pt idx="31995">
                  <c:v>5.1318603124992004</c:v>
                </c:pt>
                <c:pt idx="31996">
                  <c:v>5.1322524999999999</c:v>
                </c:pt>
                <c:pt idx="31997">
                  <c:v>5.1326215624992004</c:v>
                </c:pt>
                <c:pt idx="31998">
                  <c:v>5.1329981250016008</c:v>
                </c:pt>
                <c:pt idx="31999">
                  <c:v>5.1334159375007991</c:v>
                </c:pt>
                <c:pt idx="32000">
                  <c:v>5.13392625</c:v>
                </c:pt>
                <c:pt idx="32001">
                  <c:v>5.1343109375007998</c:v>
                </c:pt>
                <c:pt idx="32002">
                  <c:v>5.1338406250016009</c:v>
                </c:pt>
                <c:pt idx="32003">
                  <c:v>5.1333843750016008</c:v>
                </c:pt>
                <c:pt idx="32004">
                  <c:v>5.1330450000000001</c:v>
                </c:pt>
                <c:pt idx="32005">
                  <c:v>5.1323887499999996</c:v>
                </c:pt>
                <c:pt idx="32006">
                  <c:v>5.1317824999999999</c:v>
                </c:pt>
                <c:pt idx="32007">
                  <c:v>5.1312084375007991</c:v>
                </c:pt>
                <c:pt idx="32008">
                  <c:v>5.13071375</c:v>
                </c:pt>
                <c:pt idx="32009">
                  <c:v>5.1303540624992001</c:v>
                </c:pt>
                <c:pt idx="32010">
                  <c:v>5.1299546875007991</c:v>
                </c:pt>
                <c:pt idx="32011">
                  <c:v>5.1295425000000003</c:v>
                </c:pt>
                <c:pt idx="32012">
                  <c:v>5.1291606250016004</c:v>
                </c:pt>
                <c:pt idx="32013">
                  <c:v>5.1287075</c:v>
                </c:pt>
                <c:pt idx="32014">
                  <c:v>5.1283843750016009</c:v>
                </c:pt>
                <c:pt idx="32015">
                  <c:v>5.1280434375007999</c:v>
                </c:pt>
                <c:pt idx="32016">
                  <c:v>5.1276875000000004</c:v>
                </c:pt>
                <c:pt idx="32017">
                  <c:v>5.1272668750016006</c:v>
                </c:pt>
                <c:pt idx="32018">
                  <c:v>5.1269446875007993</c:v>
                </c:pt>
                <c:pt idx="32019">
                  <c:v>5.1266234375007995</c:v>
                </c:pt>
                <c:pt idx="32020">
                  <c:v>5.1268228124992001</c:v>
                </c:pt>
                <c:pt idx="32021">
                  <c:v>5.1258575000000004</c:v>
                </c:pt>
                <c:pt idx="32022">
                  <c:v>5.1232578124992001</c:v>
                </c:pt>
                <c:pt idx="32023">
                  <c:v>5.1198656250016006</c:v>
                </c:pt>
                <c:pt idx="32024">
                  <c:v>5.1159928124992007</c:v>
                </c:pt>
                <c:pt idx="32025">
                  <c:v>5.1116671875007995</c:v>
                </c:pt>
                <c:pt idx="32026">
                  <c:v>5.1068437500000003</c:v>
                </c:pt>
                <c:pt idx="32027">
                  <c:v>5.1017803124992005</c:v>
                </c:pt>
                <c:pt idx="32028">
                  <c:v>5.0965309375007992</c:v>
                </c:pt>
                <c:pt idx="32029">
                  <c:v>5.0911731250016006</c:v>
                </c:pt>
                <c:pt idx="32030">
                  <c:v>5.0856221875007996</c:v>
                </c:pt>
                <c:pt idx="32031">
                  <c:v>5.0806212500000001</c:v>
                </c:pt>
                <c:pt idx="32032">
                  <c:v>5.0773465624992005</c:v>
                </c:pt>
                <c:pt idx="32033">
                  <c:v>5.0746559375007996</c:v>
                </c:pt>
                <c:pt idx="32034">
                  <c:v>5.0724053124992006</c:v>
                </c:pt>
                <c:pt idx="32035">
                  <c:v>5.0705784375007994</c:v>
                </c:pt>
                <c:pt idx="32036">
                  <c:v>5.0692575</c:v>
                </c:pt>
                <c:pt idx="32037">
                  <c:v>5.0681828124992006</c:v>
                </c:pt>
                <c:pt idx="32038">
                  <c:v>5.0673118750016002</c:v>
                </c:pt>
                <c:pt idx="32039">
                  <c:v>5.0665806250016008</c:v>
                </c:pt>
                <c:pt idx="32040">
                  <c:v>5.0659812500000001</c:v>
                </c:pt>
                <c:pt idx="32041">
                  <c:v>5.0655084375007995</c:v>
                </c:pt>
                <c:pt idx="32042">
                  <c:v>5.0651068750016002</c:v>
                </c:pt>
                <c:pt idx="32043">
                  <c:v>5.0646253124992002</c:v>
                </c:pt>
                <c:pt idx="32044">
                  <c:v>5.0642706250016003</c:v>
                </c:pt>
                <c:pt idx="32045">
                  <c:v>5.0639487499999998</c:v>
                </c:pt>
                <c:pt idx="32046">
                  <c:v>5.063618125001601</c:v>
                </c:pt>
                <c:pt idx="32047">
                  <c:v>5.0632759375007996</c:v>
                </c:pt>
                <c:pt idx="32048">
                  <c:v>5.0629234375007997</c:v>
                </c:pt>
                <c:pt idx="32049">
                  <c:v>5.0628399999999996</c:v>
                </c:pt>
                <c:pt idx="32050">
                  <c:v>5.0632240624992004</c:v>
                </c:pt>
                <c:pt idx="32051">
                  <c:v>5.0636359375007993</c:v>
                </c:pt>
                <c:pt idx="32052">
                  <c:v>5.0639631250016004</c:v>
                </c:pt>
                <c:pt idx="32053">
                  <c:v>5.0643106250016006</c:v>
                </c:pt>
                <c:pt idx="32054">
                  <c:v>5.0646399999999998</c:v>
                </c:pt>
                <c:pt idx="32055">
                  <c:v>5.0650365624992002</c:v>
                </c:pt>
                <c:pt idx="32056">
                  <c:v>5.0653696875007999</c:v>
                </c:pt>
                <c:pt idx="32057">
                  <c:v>5.0657075000000003</c:v>
                </c:pt>
                <c:pt idx="32058">
                  <c:v>5.0660753124992004</c:v>
                </c:pt>
                <c:pt idx="32059">
                  <c:v>5.0664037500000001</c:v>
                </c:pt>
                <c:pt idx="32060">
                  <c:v>5.0667978124992006</c:v>
                </c:pt>
                <c:pt idx="32061">
                  <c:v>5.0671734375007995</c:v>
                </c:pt>
                <c:pt idx="32062">
                  <c:v>5.0675256250016005</c:v>
                </c:pt>
                <c:pt idx="32063">
                  <c:v>5.0678968750016002</c:v>
                </c:pt>
                <c:pt idx="32064">
                  <c:v>5.0682790624992009</c:v>
                </c:pt>
                <c:pt idx="32065">
                  <c:v>5.0684406250016005</c:v>
                </c:pt>
                <c:pt idx="32066">
                  <c:v>5.0686437499999997</c:v>
                </c:pt>
                <c:pt idx="32067">
                  <c:v>5.0685537500000004</c:v>
                </c:pt>
                <c:pt idx="32068">
                  <c:v>5.0689893750016006</c:v>
                </c:pt>
                <c:pt idx="32069">
                  <c:v>5.0693324999999998</c:v>
                </c:pt>
                <c:pt idx="32070">
                  <c:v>5.0696684375007992</c:v>
                </c:pt>
                <c:pt idx="32071">
                  <c:v>5.0700093750016002</c:v>
                </c:pt>
                <c:pt idx="32072">
                  <c:v>5.06982</c:v>
                </c:pt>
                <c:pt idx="32073">
                  <c:v>5.0698074999999996</c:v>
                </c:pt>
                <c:pt idx="32074">
                  <c:v>5.0694728124992006</c:v>
                </c:pt>
                <c:pt idx="32075">
                  <c:v>5.0691246875007998</c:v>
                </c:pt>
                <c:pt idx="32076">
                  <c:v>5.0686721875007992</c:v>
                </c:pt>
                <c:pt idx="32077">
                  <c:v>5.0681137500000002</c:v>
                </c:pt>
                <c:pt idx="32078">
                  <c:v>5.0675068750016008</c:v>
                </c:pt>
                <c:pt idx="32079">
                  <c:v>5.0669253124992002</c:v>
                </c:pt>
                <c:pt idx="32080">
                  <c:v>5.0663190624992005</c:v>
                </c:pt>
                <c:pt idx="32081">
                  <c:v>5.0659171875007996</c:v>
                </c:pt>
                <c:pt idx="32082">
                  <c:v>5.0655734375007997</c:v>
                </c:pt>
                <c:pt idx="32083">
                  <c:v>5.0652343750016007</c:v>
                </c:pt>
                <c:pt idx="32084">
                  <c:v>5.0647687499999998</c:v>
                </c:pt>
                <c:pt idx="32085">
                  <c:v>5.0643437499999999</c:v>
                </c:pt>
                <c:pt idx="32086">
                  <c:v>5.0639896875007997</c:v>
                </c:pt>
                <c:pt idx="32087">
                  <c:v>5.0635040624992005</c:v>
                </c:pt>
                <c:pt idx="32088">
                  <c:v>5.0633378124992001</c:v>
                </c:pt>
                <c:pt idx="32089">
                  <c:v>5.0630831250016008</c:v>
                </c:pt>
                <c:pt idx="32090">
                  <c:v>5.0633800000000004</c:v>
                </c:pt>
                <c:pt idx="32091">
                  <c:v>5.0637499999999998</c:v>
                </c:pt>
                <c:pt idx="32092">
                  <c:v>5.0642321875007994</c:v>
                </c:pt>
                <c:pt idx="32093">
                  <c:v>5.0646171875007999</c:v>
                </c:pt>
                <c:pt idx="32094">
                  <c:v>5.0645878124992008</c:v>
                </c:pt>
                <c:pt idx="32095">
                  <c:v>5.0649300000000004</c:v>
                </c:pt>
                <c:pt idx="32096">
                  <c:v>5.0652503124992005</c:v>
                </c:pt>
                <c:pt idx="32097">
                  <c:v>5.0656425</c:v>
                </c:pt>
                <c:pt idx="32098">
                  <c:v>5.0660909375007996</c:v>
                </c:pt>
                <c:pt idx="32099">
                  <c:v>5.0664831250016009</c:v>
                </c:pt>
                <c:pt idx="32100">
                  <c:v>5.0668159375007997</c:v>
                </c:pt>
                <c:pt idx="32101">
                  <c:v>5.0671471875007992</c:v>
                </c:pt>
                <c:pt idx="32102">
                  <c:v>5.0674812500000002</c:v>
                </c:pt>
                <c:pt idx="32103">
                  <c:v>5.0679331250016002</c:v>
                </c:pt>
                <c:pt idx="32104">
                  <c:v>5.0682959375007997</c:v>
                </c:pt>
                <c:pt idx="32105">
                  <c:v>5.0685853124992004</c:v>
                </c:pt>
                <c:pt idx="32106">
                  <c:v>5.0690359375007992</c:v>
                </c:pt>
                <c:pt idx="32107">
                  <c:v>5.0694724999999998</c:v>
                </c:pt>
                <c:pt idx="32108">
                  <c:v>5.0691228124992005</c:v>
                </c:pt>
                <c:pt idx="32109">
                  <c:v>5.0685003124992001</c:v>
                </c:pt>
                <c:pt idx="32110">
                  <c:v>5.0680474999999996</c:v>
                </c:pt>
                <c:pt idx="32111">
                  <c:v>5.0676399999999999</c:v>
                </c:pt>
                <c:pt idx="32112">
                  <c:v>5.0671862499999998</c:v>
                </c:pt>
                <c:pt idx="32113">
                  <c:v>5.0666784375007996</c:v>
                </c:pt>
                <c:pt idx="32114">
                  <c:v>5.0662984375007998</c:v>
                </c:pt>
                <c:pt idx="32115">
                  <c:v>5.0659596875007997</c:v>
                </c:pt>
                <c:pt idx="32116">
                  <c:v>5.0654178124992004</c:v>
                </c:pt>
                <c:pt idx="32117">
                  <c:v>5.0649100000000002</c:v>
                </c:pt>
                <c:pt idx="32118">
                  <c:v>5.0644715624992003</c:v>
                </c:pt>
                <c:pt idx="32119">
                  <c:v>5.0640796875007998</c:v>
                </c:pt>
                <c:pt idx="32120">
                  <c:v>5.0636081250016005</c:v>
                </c:pt>
                <c:pt idx="32121">
                  <c:v>5.0630196875007991</c:v>
                </c:pt>
                <c:pt idx="32122">
                  <c:v>5.0624200000000004</c:v>
                </c:pt>
                <c:pt idx="32123">
                  <c:v>5.0619043750016006</c:v>
                </c:pt>
                <c:pt idx="32124">
                  <c:v>5.0614978124992005</c:v>
                </c:pt>
                <c:pt idx="32125">
                  <c:v>5.0611540624992006</c:v>
                </c:pt>
                <c:pt idx="32126">
                  <c:v>5.0609246875007994</c:v>
                </c:pt>
                <c:pt idx="32127">
                  <c:v>5.0605046875007993</c:v>
                </c:pt>
                <c:pt idx="32128">
                  <c:v>5.0606396875007995</c:v>
                </c:pt>
                <c:pt idx="32129">
                  <c:v>5.0609834375007994</c:v>
                </c:pt>
                <c:pt idx="32130">
                  <c:v>5.0613693750016004</c:v>
                </c:pt>
                <c:pt idx="32131">
                  <c:v>5.0617890624992006</c:v>
                </c:pt>
                <c:pt idx="32132">
                  <c:v>5.0622375000000002</c:v>
                </c:pt>
                <c:pt idx="32133">
                  <c:v>5.0625881250016009</c:v>
                </c:pt>
                <c:pt idx="32134">
                  <c:v>5.0630193750016002</c:v>
                </c:pt>
                <c:pt idx="32135">
                  <c:v>5.0633596875007996</c:v>
                </c:pt>
                <c:pt idx="32136">
                  <c:v>5.0637228124992006</c:v>
                </c:pt>
                <c:pt idx="32137">
                  <c:v>5.0641284375007993</c:v>
                </c:pt>
                <c:pt idx="32138">
                  <c:v>5.0645037500000001</c:v>
                </c:pt>
                <c:pt idx="32139">
                  <c:v>5.0649121875007994</c:v>
                </c:pt>
                <c:pt idx="32140">
                  <c:v>5.0653809375007999</c:v>
                </c:pt>
                <c:pt idx="32141">
                  <c:v>5.0657434375007995</c:v>
                </c:pt>
                <c:pt idx="32142">
                  <c:v>5.0660778124992003</c:v>
                </c:pt>
                <c:pt idx="32143">
                  <c:v>5.0659931250016008</c:v>
                </c:pt>
                <c:pt idx="32144">
                  <c:v>5.0656031250016005</c:v>
                </c:pt>
                <c:pt idx="32145">
                  <c:v>5.0651762500000004</c:v>
                </c:pt>
                <c:pt idx="32146">
                  <c:v>5.0647728124992009</c:v>
                </c:pt>
                <c:pt idx="32147">
                  <c:v>5.0643959375007999</c:v>
                </c:pt>
                <c:pt idx="32148">
                  <c:v>5.0640737500000004</c:v>
                </c:pt>
                <c:pt idx="32149">
                  <c:v>5.0637084375007992</c:v>
                </c:pt>
                <c:pt idx="32150">
                  <c:v>5.0633446875007992</c:v>
                </c:pt>
                <c:pt idx="32151">
                  <c:v>5.0629668750016004</c:v>
                </c:pt>
                <c:pt idx="32152">
                  <c:v>5.0624906250016002</c:v>
                </c:pt>
                <c:pt idx="32153">
                  <c:v>5.0620178124992004</c:v>
                </c:pt>
                <c:pt idx="32154">
                  <c:v>5.0615256250016003</c:v>
                </c:pt>
                <c:pt idx="32155">
                  <c:v>5.0610765624992009</c:v>
                </c:pt>
                <c:pt idx="32156">
                  <c:v>5.0607118750016005</c:v>
                </c:pt>
                <c:pt idx="32157">
                  <c:v>5.0610512500000002</c:v>
                </c:pt>
                <c:pt idx="32158">
                  <c:v>5.0614159375007999</c:v>
                </c:pt>
                <c:pt idx="32159">
                  <c:v>5.0617993750016002</c:v>
                </c:pt>
                <c:pt idx="32160">
                  <c:v>5.0621218750016004</c:v>
                </c:pt>
                <c:pt idx="32161">
                  <c:v>5.06257</c:v>
                </c:pt>
                <c:pt idx="32162">
                  <c:v>5.0629368750016006</c:v>
                </c:pt>
                <c:pt idx="32163">
                  <c:v>5.0633724999999998</c:v>
                </c:pt>
                <c:pt idx="32164">
                  <c:v>5.0637521875007998</c:v>
                </c:pt>
                <c:pt idx="32165">
                  <c:v>5.0641215624992002</c:v>
                </c:pt>
                <c:pt idx="32166">
                  <c:v>5.0644534375007995</c:v>
                </c:pt>
                <c:pt idx="32167">
                  <c:v>5.0648678124992008</c:v>
                </c:pt>
                <c:pt idx="32168">
                  <c:v>5.0653325000000002</c:v>
                </c:pt>
                <c:pt idx="32169">
                  <c:v>5.0658559375007997</c:v>
                </c:pt>
                <c:pt idx="32170">
                  <c:v>5.0663215624992004</c:v>
                </c:pt>
                <c:pt idx="32171">
                  <c:v>5.0668268750016008</c:v>
                </c:pt>
                <c:pt idx="32172">
                  <c:v>5.0672706250016004</c:v>
                </c:pt>
                <c:pt idx="32173">
                  <c:v>5.0677343750016002</c:v>
                </c:pt>
                <c:pt idx="32174">
                  <c:v>5.0682593750016007</c:v>
                </c:pt>
                <c:pt idx="32175">
                  <c:v>5.0687618750016004</c:v>
                </c:pt>
                <c:pt idx="32176">
                  <c:v>5.0692903124992004</c:v>
                </c:pt>
                <c:pt idx="32177">
                  <c:v>5.0698196875007993</c:v>
                </c:pt>
                <c:pt idx="32178">
                  <c:v>5.0702728124992005</c:v>
                </c:pt>
                <c:pt idx="32179">
                  <c:v>5.0706184375007997</c:v>
                </c:pt>
                <c:pt idx="32180">
                  <c:v>5.0710906250016006</c:v>
                </c:pt>
                <c:pt idx="32181">
                  <c:v>5.0714474999999997</c:v>
                </c:pt>
                <c:pt idx="32182">
                  <c:v>5.0717949999999998</c:v>
                </c:pt>
                <c:pt idx="32183">
                  <c:v>5.0720693750016004</c:v>
                </c:pt>
                <c:pt idx="32184">
                  <c:v>5.0720503124992007</c:v>
                </c:pt>
                <c:pt idx="32185">
                  <c:v>5.0717168750016004</c:v>
                </c:pt>
                <c:pt idx="32186">
                  <c:v>5.0711250000000003</c:v>
                </c:pt>
                <c:pt idx="32187">
                  <c:v>5.0707971875007996</c:v>
                </c:pt>
                <c:pt idx="32188">
                  <c:v>5.0702646875007993</c:v>
                </c:pt>
                <c:pt idx="32189">
                  <c:v>5.0697615624992007</c:v>
                </c:pt>
                <c:pt idx="32190">
                  <c:v>5.0691993750016007</c:v>
                </c:pt>
                <c:pt idx="32191">
                  <c:v>5.0685728124992009</c:v>
                </c:pt>
                <c:pt idx="32192">
                  <c:v>5.0679512500000001</c:v>
                </c:pt>
                <c:pt idx="32193">
                  <c:v>5.0672965624992008</c:v>
                </c:pt>
                <c:pt idx="32194">
                  <c:v>5.0666590624992001</c:v>
                </c:pt>
                <c:pt idx="32195">
                  <c:v>5.0660387499999997</c:v>
                </c:pt>
                <c:pt idx="32196">
                  <c:v>5.0655665624992006</c:v>
                </c:pt>
                <c:pt idx="32197">
                  <c:v>5.0651128124992004</c:v>
                </c:pt>
                <c:pt idx="32198">
                  <c:v>5.0647218750016005</c:v>
                </c:pt>
                <c:pt idx="32199">
                  <c:v>5.0643856250016004</c:v>
                </c:pt>
                <c:pt idx="32200">
                  <c:v>5.0640425000000002</c:v>
                </c:pt>
                <c:pt idx="32201">
                  <c:v>5.0635312499999996</c:v>
                </c:pt>
                <c:pt idx="32202">
                  <c:v>5.0631581250016007</c:v>
                </c:pt>
                <c:pt idx="32203">
                  <c:v>5.0628259375007998</c:v>
                </c:pt>
                <c:pt idx="32204">
                  <c:v>5.0624390624992008</c:v>
                </c:pt>
                <c:pt idx="32205">
                  <c:v>5.0622165624992004</c:v>
                </c:pt>
                <c:pt idx="32206">
                  <c:v>5.0625240624992003</c:v>
                </c:pt>
                <c:pt idx="32207">
                  <c:v>5.0628634375007993</c:v>
                </c:pt>
                <c:pt idx="32208">
                  <c:v>5.0632268750016003</c:v>
                </c:pt>
                <c:pt idx="32209">
                  <c:v>5.0635668750016007</c:v>
                </c:pt>
                <c:pt idx="32210">
                  <c:v>5.0639734375007999</c:v>
                </c:pt>
                <c:pt idx="32211">
                  <c:v>5.0643296875007993</c:v>
                </c:pt>
                <c:pt idx="32212">
                  <c:v>5.0647381250016004</c:v>
                </c:pt>
                <c:pt idx="32213">
                  <c:v>5.0651428124992002</c:v>
                </c:pt>
                <c:pt idx="32214">
                  <c:v>5.0652143750016005</c:v>
                </c:pt>
                <c:pt idx="32215">
                  <c:v>5.0655456250016009</c:v>
                </c:pt>
                <c:pt idx="32216">
                  <c:v>5.0658753124992009</c:v>
                </c:pt>
                <c:pt idx="32217">
                  <c:v>5.0662000000000003</c:v>
                </c:pt>
                <c:pt idx="32218">
                  <c:v>5.0667653124992009</c:v>
                </c:pt>
                <c:pt idx="32219">
                  <c:v>5.0672212500000002</c:v>
                </c:pt>
                <c:pt idx="32220">
                  <c:v>5.0676856250016007</c:v>
                </c:pt>
                <c:pt idx="32221">
                  <c:v>5.0680624999999999</c:v>
                </c:pt>
                <c:pt idx="32222">
                  <c:v>5.0684731250016002</c:v>
                </c:pt>
                <c:pt idx="32223">
                  <c:v>5.0688149999999998</c:v>
                </c:pt>
                <c:pt idx="32224">
                  <c:v>5.0692403124992005</c:v>
                </c:pt>
                <c:pt idx="32225">
                  <c:v>5.0697090624992009</c:v>
                </c:pt>
                <c:pt idx="32226">
                  <c:v>5.0701409375007991</c:v>
                </c:pt>
                <c:pt idx="32227">
                  <c:v>5.0705109375007993</c:v>
                </c:pt>
                <c:pt idx="32228">
                  <c:v>5.0709290624992009</c:v>
                </c:pt>
                <c:pt idx="32229">
                  <c:v>5.0712693750016005</c:v>
                </c:pt>
                <c:pt idx="32230">
                  <c:v>5.071243125001601</c:v>
                </c:pt>
                <c:pt idx="32231">
                  <c:v>5.0707353124992007</c:v>
                </c:pt>
                <c:pt idx="32232">
                  <c:v>5.0702284375007993</c:v>
                </c:pt>
                <c:pt idx="32233">
                  <c:v>5.0696784375007997</c:v>
                </c:pt>
                <c:pt idx="32234">
                  <c:v>5.0693065624992002</c:v>
                </c:pt>
                <c:pt idx="32235">
                  <c:v>5.0689156250016003</c:v>
                </c:pt>
                <c:pt idx="32236">
                  <c:v>5.0685534375007997</c:v>
                </c:pt>
                <c:pt idx="32237">
                  <c:v>5.0682274999999999</c:v>
                </c:pt>
                <c:pt idx="32238">
                  <c:v>5.0677756250016008</c:v>
                </c:pt>
                <c:pt idx="32239">
                  <c:v>5.0671887499999997</c:v>
                </c:pt>
                <c:pt idx="32240">
                  <c:v>5.0666781250016006</c:v>
                </c:pt>
                <c:pt idx="32241">
                  <c:v>5.0662112500000003</c:v>
                </c:pt>
                <c:pt idx="32242">
                  <c:v>5.0656621875007994</c:v>
                </c:pt>
                <c:pt idx="32243">
                  <c:v>5.0650665624992008</c:v>
                </c:pt>
                <c:pt idx="32244">
                  <c:v>5.064440625001601</c:v>
                </c:pt>
                <c:pt idx="32245">
                  <c:v>5.0638687500000001</c:v>
                </c:pt>
                <c:pt idx="32246">
                  <c:v>5.0633215624992003</c:v>
                </c:pt>
                <c:pt idx="32247">
                  <c:v>5.0628443750016006</c:v>
                </c:pt>
                <c:pt idx="32248">
                  <c:v>5.0624506250016008</c:v>
                </c:pt>
                <c:pt idx="32249">
                  <c:v>5.0620053124992008</c:v>
                </c:pt>
                <c:pt idx="32250">
                  <c:v>5.0622309375007992</c:v>
                </c:pt>
                <c:pt idx="32251">
                  <c:v>5.0625931250016007</c:v>
                </c:pt>
                <c:pt idx="32252">
                  <c:v>5.0630134375007998</c:v>
                </c:pt>
                <c:pt idx="32253">
                  <c:v>5.0635534375007998</c:v>
                </c:pt>
                <c:pt idx="32254">
                  <c:v>5.0639240624992006</c:v>
                </c:pt>
                <c:pt idx="32255">
                  <c:v>5.064381875001601</c:v>
                </c:pt>
                <c:pt idx="32256">
                  <c:v>5.0648746875007991</c:v>
                </c:pt>
                <c:pt idx="32257">
                  <c:v>5.0653224999999997</c:v>
                </c:pt>
                <c:pt idx="32258">
                  <c:v>5.0657659375007995</c:v>
                </c:pt>
                <c:pt idx="32259">
                  <c:v>5.0660962500000002</c:v>
                </c:pt>
                <c:pt idx="32260">
                  <c:v>5.0664640624992003</c:v>
                </c:pt>
                <c:pt idx="32261">
                  <c:v>5.0668290624992007</c:v>
                </c:pt>
                <c:pt idx="32262">
                  <c:v>5.0672984375007992</c:v>
                </c:pt>
                <c:pt idx="32263">
                  <c:v>5.0677156250016004</c:v>
                </c:pt>
                <c:pt idx="32264">
                  <c:v>5.0680721875007997</c:v>
                </c:pt>
                <c:pt idx="32265">
                  <c:v>5.0684206250016004</c:v>
                </c:pt>
                <c:pt idx="32266">
                  <c:v>5.068769375001601</c:v>
                </c:pt>
                <c:pt idx="32267">
                  <c:v>5.0684128124992007</c:v>
                </c:pt>
                <c:pt idx="32268">
                  <c:v>5.0679931250016006</c:v>
                </c:pt>
                <c:pt idx="32269">
                  <c:v>5.0673696875007996</c:v>
                </c:pt>
                <c:pt idx="32270">
                  <c:v>5.0670384375007993</c:v>
                </c:pt>
                <c:pt idx="32271">
                  <c:v>5.0666403124992003</c:v>
                </c:pt>
                <c:pt idx="32272">
                  <c:v>5.0662546875007992</c:v>
                </c:pt>
                <c:pt idx="32273">
                  <c:v>5.0658384375007994</c:v>
                </c:pt>
                <c:pt idx="32274">
                  <c:v>5.0654081250016008</c:v>
                </c:pt>
                <c:pt idx="32275">
                  <c:v>5.0650493750016006</c:v>
                </c:pt>
                <c:pt idx="32276">
                  <c:v>5.0645959375007994</c:v>
                </c:pt>
                <c:pt idx="32277">
                  <c:v>5.0641853124992009</c:v>
                </c:pt>
                <c:pt idx="32278">
                  <c:v>5.0637959375007995</c:v>
                </c:pt>
                <c:pt idx="32279">
                  <c:v>5.0634009375007993</c:v>
                </c:pt>
                <c:pt idx="32280">
                  <c:v>5.0630600000000001</c:v>
                </c:pt>
                <c:pt idx="32281">
                  <c:v>5.0626959375007994</c:v>
                </c:pt>
                <c:pt idx="32282">
                  <c:v>5.0621040624992002</c:v>
                </c:pt>
                <c:pt idx="32283">
                  <c:v>5.0616084375007997</c:v>
                </c:pt>
                <c:pt idx="32284">
                  <c:v>5.0611687500000002</c:v>
                </c:pt>
                <c:pt idx="32285">
                  <c:v>5.0610368750016006</c:v>
                </c:pt>
                <c:pt idx="32286">
                  <c:v>5.0614625000000002</c:v>
                </c:pt>
                <c:pt idx="32287">
                  <c:v>5.0617934375007998</c:v>
                </c:pt>
                <c:pt idx="32288">
                  <c:v>5.0621787500000002</c:v>
                </c:pt>
                <c:pt idx="32289">
                  <c:v>5.0626306250016002</c:v>
                </c:pt>
                <c:pt idx="32290">
                  <c:v>5.0630503124992003</c:v>
                </c:pt>
                <c:pt idx="32291">
                  <c:v>5.0634709375007994</c:v>
                </c:pt>
                <c:pt idx="32292">
                  <c:v>5.0638096875007994</c:v>
                </c:pt>
                <c:pt idx="32293">
                  <c:v>5.0642346875007993</c:v>
                </c:pt>
                <c:pt idx="32294">
                  <c:v>5.0646399999999998</c:v>
                </c:pt>
                <c:pt idx="32295">
                  <c:v>5.0650796875007993</c:v>
                </c:pt>
                <c:pt idx="32296">
                  <c:v>5.0654593750016002</c:v>
                </c:pt>
                <c:pt idx="32297">
                  <c:v>5.065836875001601</c:v>
                </c:pt>
                <c:pt idx="32298">
                  <c:v>5.0662259375007999</c:v>
                </c:pt>
                <c:pt idx="32299">
                  <c:v>5.0667096875007998</c:v>
                </c:pt>
                <c:pt idx="32300">
                  <c:v>5.0671028124992006</c:v>
                </c:pt>
                <c:pt idx="32301">
                  <c:v>5.0675259375007995</c:v>
                </c:pt>
                <c:pt idx="32302">
                  <c:v>5.0679749999999997</c:v>
                </c:pt>
                <c:pt idx="32303">
                  <c:v>5.0684240624992007</c:v>
                </c:pt>
                <c:pt idx="32304">
                  <c:v>5.0687446875007991</c:v>
                </c:pt>
                <c:pt idx="32305">
                  <c:v>5.0691109375007999</c:v>
                </c:pt>
                <c:pt idx="32306">
                  <c:v>5.0686715624992003</c:v>
                </c:pt>
                <c:pt idx="32307">
                  <c:v>5.0682331250016004</c:v>
                </c:pt>
                <c:pt idx="32308">
                  <c:v>5.0681378124992005</c:v>
                </c:pt>
                <c:pt idx="32309">
                  <c:v>5.0677528124992008</c:v>
                </c:pt>
                <c:pt idx="32310">
                  <c:v>5.0673762499999997</c:v>
                </c:pt>
                <c:pt idx="32311">
                  <c:v>5.0670349999999997</c:v>
                </c:pt>
                <c:pt idx="32312">
                  <c:v>5.0666734375007998</c:v>
                </c:pt>
                <c:pt idx="32313">
                  <c:v>5.0670128124992004</c:v>
                </c:pt>
                <c:pt idx="32314">
                  <c:v>5.0673406250016004</c:v>
                </c:pt>
                <c:pt idx="32315">
                  <c:v>5.0669912500000001</c:v>
                </c:pt>
                <c:pt idx="32316">
                  <c:v>5.0666062500000004</c:v>
                </c:pt>
                <c:pt idx="32317">
                  <c:v>5.0662596875007999</c:v>
                </c:pt>
                <c:pt idx="32318">
                  <c:v>5.0658962499999998</c:v>
                </c:pt>
                <c:pt idx="32319">
                  <c:v>5.0658206250016002</c:v>
                </c:pt>
                <c:pt idx="32320">
                  <c:v>5.0661525000000003</c:v>
                </c:pt>
                <c:pt idx="32321">
                  <c:v>5.0665550000000001</c:v>
                </c:pt>
                <c:pt idx="32322">
                  <c:v>5.0670250000000001</c:v>
                </c:pt>
                <c:pt idx="32323">
                  <c:v>5.0666418750016007</c:v>
                </c:pt>
                <c:pt idx="32324">
                  <c:v>5.0662731250016009</c:v>
                </c:pt>
                <c:pt idx="32325">
                  <c:v>5.0659259375007997</c:v>
                </c:pt>
                <c:pt idx="32326">
                  <c:v>5.0655209375007999</c:v>
                </c:pt>
                <c:pt idx="32327">
                  <c:v>5.0658446875007996</c:v>
                </c:pt>
                <c:pt idx="32328">
                  <c:v>5.0662606250016005</c:v>
                </c:pt>
                <c:pt idx="32329">
                  <c:v>5.0666106250016005</c:v>
                </c:pt>
                <c:pt idx="32330">
                  <c:v>5.0669531250016009</c:v>
                </c:pt>
                <c:pt idx="32331">
                  <c:v>5.0672959375007993</c:v>
                </c:pt>
                <c:pt idx="32332">
                  <c:v>5.0670646875007996</c:v>
                </c:pt>
                <c:pt idx="32333">
                  <c:v>5.0666968750016004</c:v>
                </c:pt>
                <c:pt idx="32334">
                  <c:v>5.06673375</c:v>
                </c:pt>
                <c:pt idx="32335">
                  <c:v>5.0670790624992001</c:v>
                </c:pt>
                <c:pt idx="32336">
                  <c:v>5.0667396875007995</c:v>
                </c:pt>
                <c:pt idx="32337">
                  <c:v>5.0663574999999996</c:v>
                </c:pt>
                <c:pt idx="32338">
                  <c:v>5.0666721875007994</c:v>
                </c:pt>
                <c:pt idx="32339">
                  <c:v>5.0668843750016004</c:v>
                </c:pt>
                <c:pt idx="32340">
                  <c:v>5.0665371875007992</c:v>
                </c:pt>
                <c:pt idx="32341">
                  <c:v>5.0667334375007993</c:v>
                </c:pt>
                <c:pt idx="32342">
                  <c:v>5.0672759375007992</c:v>
                </c:pt>
                <c:pt idx="32343">
                  <c:v>5.0676693750016009</c:v>
                </c:pt>
                <c:pt idx="32344">
                  <c:v>5.0680818750016003</c:v>
                </c:pt>
                <c:pt idx="32345">
                  <c:v>5.0679421875007993</c:v>
                </c:pt>
                <c:pt idx="32346">
                  <c:v>5.0675650000000001</c:v>
                </c:pt>
                <c:pt idx="32347">
                  <c:v>5.0670543750016002</c:v>
                </c:pt>
                <c:pt idx="32348">
                  <c:v>5.0667190624992005</c:v>
                </c:pt>
                <c:pt idx="32349">
                  <c:v>5.0663956250016007</c:v>
                </c:pt>
                <c:pt idx="32350">
                  <c:v>5.0660531250016003</c:v>
                </c:pt>
                <c:pt idx="32351">
                  <c:v>5.0656740624992009</c:v>
                </c:pt>
                <c:pt idx="32352">
                  <c:v>5.0651712499999997</c:v>
                </c:pt>
                <c:pt idx="32353">
                  <c:v>5.0646715624992007</c:v>
                </c:pt>
                <c:pt idx="32354">
                  <c:v>5.0641771875007997</c:v>
                </c:pt>
                <c:pt idx="32355">
                  <c:v>5.0637106250016002</c:v>
                </c:pt>
                <c:pt idx="32356">
                  <c:v>5.0633359375007991</c:v>
                </c:pt>
                <c:pt idx="32357">
                  <c:v>5.0629693750016003</c:v>
                </c:pt>
                <c:pt idx="32358">
                  <c:v>5.0630381250016008</c:v>
                </c:pt>
                <c:pt idx="32359">
                  <c:v>5.0634543750016006</c:v>
                </c:pt>
                <c:pt idx="32360">
                  <c:v>5.0638062499999998</c:v>
                </c:pt>
                <c:pt idx="32361">
                  <c:v>5.064135625001601</c:v>
                </c:pt>
                <c:pt idx="32362">
                  <c:v>5.0640365624992008</c:v>
                </c:pt>
                <c:pt idx="32363">
                  <c:v>5.0637643750016004</c:v>
                </c:pt>
                <c:pt idx="32364">
                  <c:v>5.0640606250016003</c:v>
                </c:pt>
                <c:pt idx="32365">
                  <c:v>5.0641971875007998</c:v>
                </c:pt>
                <c:pt idx="32366">
                  <c:v>5.0645478124992005</c:v>
                </c:pt>
                <c:pt idx="32367">
                  <c:v>5.0649390624992003</c:v>
                </c:pt>
                <c:pt idx="32368">
                  <c:v>5.0652996875007998</c:v>
                </c:pt>
                <c:pt idx="32369">
                  <c:v>5.0649393750016003</c:v>
                </c:pt>
                <c:pt idx="32370">
                  <c:v>5.0645312499999999</c:v>
                </c:pt>
                <c:pt idx="32371">
                  <c:v>5.0641465624992001</c:v>
                </c:pt>
                <c:pt idx="32372">
                  <c:v>5.0640418750016005</c:v>
                </c:pt>
                <c:pt idx="32373">
                  <c:v>5.0636318750016009</c:v>
                </c:pt>
                <c:pt idx="32374">
                  <c:v>5.0632371875007998</c:v>
                </c:pt>
                <c:pt idx="32375">
                  <c:v>5.0628725000000001</c:v>
                </c:pt>
                <c:pt idx="32376">
                  <c:v>5.0624106250016006</c:v>
                </c:pt>
                <c:pt idx="32377">
                  <c:v>5.0620399999999997</c:v>
                </c:pt>
                <c:pt idx="32378">
                  <c:v>5.0616865624992009</c:v>
                </c:pt>
                <c:pt idx="32379">
                  <c:v>5.0613037500000004</c:v>
                </c:pt>
                <c:pt idx="32380">
                  <c:v>5.060979375001601</c:v>
                </c:pt>
                <c:pt idx="32381">
                  <c:v>5.0605943750016005</c:v>
                </c:pt>
                <c:pt idx="32382">
                  <c:v>5.0602281250016006</c:v>
                </c:pt>
                <c:pt idx="32383">
                  <c:v>5.0598256250016007</c:v>
                </c:pt>
                <c:pt idx="32384">
                  <c:v>5.0594425000000003</c:v>
                </c:pt>
                <c:pt idx="32385">
                  <c:v>5.0590584375007994</c:v>
                </c:pt>
                <c:pt idx="32386">
                  <c:v>5.0587359375007992</c:v>
                </c:pt>
                <c:pt idx="32387">
                  <c:v>5.0584840624992005</c:v>
                </c:pt>
                <c:pt idx="32388">
                  <c:v>5.0587262500000003</c:v>
                </c:pt>
                <c:pt idx="32389">
                  <c:v>5.0591159375007999</c:v>
                </c:pt>
                <c:pt idx="32390">
                  <c:v>5.0596053124992002</c:v>
                </c:pt>
                <c:pt idx="32391">
                  <c:v>5.0599931250016006</c:v>
                </c:pt>
                <c:pt idx="32392">
                  <c:v>5.0603431250016007</c:v>
                </c:pt>
                <c:pt idx="32393">
                  <c:v>5.0608087499999996</c:v>
                </c:pt>
                <c:pt idx="32394">
                  <c:v>5.0612871875007999</c:v>
                </c:pt>
                <c:pt idx="32395">
                  <c:v>5.0616131250016005</c:v>
                </c:pt>
                <c:pt idx="32396">
                  <c:v>5.0620018750016005</c:v>
                </c:pt>
                <c:pt idx="32397">
                  <c:v>5.0623803124992008</c:v>
                </c:pt>
                <c:pt idx="32398">
                  <c:v>5.0628709375007999</c:v>
                </c:pt>
                <c:pt idx="32399">
                  <c:v>5.0633615624992006</c:v>
                </c:pt>
                <c:pt idx="32400">
                  <c:v>5.0637121875007995</c:v>
                </c:pt>
                <c:pt idx="32401">
                  <c:v>5.0642137500000004</c:v>
                </c:pt>
                <c:pt idx="32402">
                  <c:v>5.0645646875007992</c:v>
                </c:pt>
                <c:pt idx="32403">
                  <c:v>5.0648903124992009</c:v>
                </c:pt>
                <c:pt idx="32404">
                  <c:v>5.0652203124992008</c:v>
                </c:pt>
                <c:pt idx="32405">
                  <c:v>5.0656618750016005</c:v>
                </c:pt>
                <c:pt idx="32406">
                  <c:v>5.0661171875007991</c:v>
                </c:pt>
                <c:pt idx="32407">
                  <c:v>5.0665468750016007</c:v>
                </c:pt>
                <c:pt idx="32408">
                  <c:v>5.0670496875007993</c:v>
                </c:pt>
                <c:pt idx="32409">
                  <c:v>5.0674993750016002</c:v>
                </c:pt>
                <c:pt idx="32410">
                  <c:v>5.0679315624992007</c:v>
                </c:pt>
                <c:pt idx="32411">
                  <c:v>5.0683699999999998</c:v>
                </c:pt>
                <c:pt idx="32412">
                  <c:v>5.0687340624992006</c:v>
                </c:pt>
                <c:pt idx="32413">
                  <c:v>5.0691712500000001</c:v>
                </c:pt>
                <c:pt idx="32414">
                  <c:v>5.0685615624992009</c:v>
                </c:pt>
                <c:pt idx="32415">
                  <c:v>5.0682324999999997</c:v>
                </c:pt>
                <c:pt idx="32416">
                  <c:v>5.0678415624992006</c:v>
                </c:pt>
                <c:pt idx="32417">
                  <c:v>5.0674025</c:v>
                </c:pt>
                <c:pt idx="32418">
                  <c:v>5.0670081250016006</c:v>
                </c:pt>
                <c:pt idx="32419">
                  <c:v>5.0664924999999998</c:v>
                </c:pt>
                <c:pt idx="32420">
                  <c:v>5.0660093750016006</c:v>
                </c:pt>
                <c:pt idx="32421">
                  <c:v>5.0655671875007995</c:v>
                </c:pt>
                <c:pt idx="32422">
                  <c:v>5.0651950000000001</c:v>
                </c:pt>
                <c:pt idx="32423">
                  <c:v>5.0648634375007999</c:v>
                </c:pt>
                <c:pt idx="32424">
                  <c:v>5.0643368750016009</c:v>
                </c:pt>
                <c:pt idx="32425">
                  <c:v>5.0639806250016006</c:v>
                </c:pt>
                <c:pt idx="32426">
                  <c:v>5.0636596875007998</c:v>
                </c:pt>
                <c:pt idx="32427">
                  <c:v>5.0632734375007997</c:v>
                </c:pt>
                <c:pt idx="32428">
                  <c:v>5.0626093750016006</c:v>
                </c:pt>
                <c:pt idx="32429">
                  <c:v>5.0620087500000004</c:v>
                </c:pt>
                <c:pt idx="32430">
                  <c:v>5.0616690624992007</c:v>
                </c:pt>
                <c:pt idx="32431">
                  <c:v>5.0613315624992001</c:v>
                </c:pt>
                <c:pt idx="32432">
                  <c:v>5.06098625</c:v>
                </c:pt>
                <c:pt idx="32433">
                  <c:v>5.0604368750016002</c:v>
                </c:pt>
                <c:pt idx="32434">
                  <c:v>5.0601162500000001</c:v>
                </c:pt>
                <c:pt idx="32435">
                  <c:v>5.0597959375007999</c:v>
                </c:pt>
                <c:pt idx="32436">
                  <c:v>5.0592215624992001</c:v>
                </c:pt>
                <c:pt idx="32437">
                  <c:v>5.058704375001601</c:v>
                </c:pt>
                <c:pt idx="32438">
                  <c:v>5.0581750000000003</c:v>
                </c:pt>
                <c:pt idx="32439">
                  <c:v>5.0577509375007992</c:v>
                </c:pt>
                <c:pt idx="32440">
                  <c:v>5.0573934375007994</c:v>
                </c:pt>
                <c:pt idx="32441">
                  <c:v>5.0577240624992008</c:v>
                </c:pt>
                <c:pt idx="32442">
                  <c:v>5.0581706250016003</c:v>
                </c:pt>
                <c:pt idx="32443">
                  <c:v>5.0577793750016005</c:v>
                </c:pt>
                <c:pt idx="32444">
                  <c:v>5.0574390624992009</c:v>
                </c:pt>
                <c:pt idx="32445">
                  <c:v>5.0571074999999999</c:v>
                </c:pt>
                <c:pt idx="32446">
                  <c:v>5.0574465624992007</c:v>
                </c:pt>
                <c:pt idx="32447">
                  <c:v>5.0574259375007999</c:v>
                </c:pt>
                <c:pt idx="32448">
                  <c:v>5.0577759375007991</c:v>
                </c:pt>
                <c:pt idx="32449">
                  <c:v>5.0573953124992004</c:v>
                </c:pt>
                <c:pt idx="32450">
                  <c:v>5.0569687500000002</c:v>
                </c:pt>
                <c:pt idx="32451">
                  <c:v>5.0566262499999999</c:v>
                </c:pt>
                <c:pt idx="32452">
                  <c:v>5.056305</c:v>
                </c:pt>
                <c:pt idx="32453">
                  <c:v>5.0558968750016007</c:v>
                </c:pt>
                <c:pt idx="32454">
                  <c:v>5.0558765624992006</c:v>
                </c:pt>
                <c:pt idx="32455">
                  <c:v>5.0562015624992007</c:v>
                </c:pt>
                <c:pt idx="32456">
                  <c:v>5.0564299999999998</c:v>
                </c:pt>
                <c:pt idx="32457">
                  <c:v>5.0566259375007991</c:v>
                </c:pt>
                <c:pt idx="32458">
                  <c:v>5.0569965624992008</c:v>
                </c:pt>
                <c:pt idx="32459">
                  <c:v>5.0574353124992006</c:v>
                </c:pt>
                <c:pt idx="32460">
                  <c:v>5.05784375</c:v>
                </c:pt>
                <c:pt idx="32461">
                  <c:v>5.0582062499999996</c:v>
                </c:pt>
                <c:pt idx="32462">
                  <c:v>5.0586237499999998</c:v>
                </c:pt>
                <c:pt idx="32463">
                  <c:v>5.0589971875007995</c:v>
                </c:pt>
                <c:pt idx="32464">
                  <c:v>5.0594421875007995</c:v>
                </c:pt>
                <c:pt idx="32465">
                  <c:v>5.0598465624992004</c:v>
                </c:pt>
                <c:pt idx="32466">
                  <c:v>5.0602053124992006</c:v>
                </c:pt>
                <c:pt idx="32467">
                  <c:v>5.0606206250016008</c:v>
                </c:pt>
                <c:pt idx="32468">
                  <c:v>5.0610781250016004</c:v>
                </c:pt>
                <c:pt idx="32469">
                  <c:v>5.0614140624992006</c:v>
                </c:pt>
                <c:pt idx="32470">
                  <c:v>5.0609900000000003</c:v>
                </c:pt>
                <c:pt idx="32471">
                  <c:v>5.0605593750016009</c:v>
                </c:pt>
                <c:pt idx="32472">
                  <c:v>5.0601571875007991</c:v>
                </c:pt>
                <c:pt idx="32473">
                  <c:v>5.0597531250016008</c:v>
                </c:pt>
                <c:pt idx="32474">
                  <c:v>5.0593743750016005</c:v>
                </c:pt>
                <c:pt idx="32475">
                  <c:v>5.0589206250016003</c:v>
                </c:pt>
                <c:pt idx="32476">
                  <c:v>5.0585778124992009</c:v>
                </c:pt>
                <c:pt idx="32477">
                  <c:v>5.0582131250016005</c:v>
                </c:pt>
                <c:pt idx="32478">
                  <c:v>5.0577837499999996</c:v>
                </c:pt>
                <c:pt idx="32479">
                  <c:v>5.0571634375007992</c:v>
                </c:pt>
                <c:pt idx="32480">
                  <c:v>5.0567531250016007</c:v>
                </c:pt>
                <c:pt idx="32481">
                  <c:v>5.056305</c:v>
                </c:pt>
                <c:pt idx="32482">
                  <c:v>5.0558931250016004</c:v>
                </c:pt>
                <c:pt idx="32483">
                  <c:v>5.0553759375007994</c:v>
                </c:pt>
                <c:pt idx="32484">
                  <c:v>5.0548212499999998</c:v>
                </c:pt>
                <c:pt idx="32485">
                  <c:v>5.0543443750016008</c:v>
                </c:pt>
                <c:pt idx="32486">
                  <c:v>5.0538575000000003</c:v>
                </c:pt>
                <c:pt idx="32487">
                  <c:v>5.0534800000000004</c:v>
                </c:pt>
                <c:pt idx="32488">
                  <c:v>5.0531249999999996</c:v>
                </c:pt>
                <c:pt idx="32489">
                  <c:v>5.0527834375007998</c:v>
                </c:pt>
                <c:pt idx="32490">
                  <c:v>5.0524384375007996</c:v>
                </c:pt>
                <c:pt idx="32491">
                  <c:v>5.0517943750016006</c:v>
                </c:pt>
                <c:pt idx="32492">
                  <c:v>5.0512428124992006</c:v>
                </c:pt>
                <c:pt idx="32493">
                  <c:v>5.0508781250016002</c:v>
                </c:pt>
                <c:pt idx="32494">
                  <c:v>5.0505568750016003</c:v>
                </c:pt>
                <c:pt idx="32495">
                  <c:v>5.0501081250016009</c:v>
                </c:pt>
                <c:pt idx="32496">
                  <c:v>5.0497618750016002</c:v>
                </c:pt>
                <c:pt idx="32497">
                  <c:v>5.0499009375007997</c:v>
                </c:pt>
                <c:pt idx="32498">
                  <c:v>5.050245625001601</c:v>
                </c:pt>
                <c:pt idx="32499">
                  <c:v>5.0505887500000002</c:v>
                </c:pt>
                <c:pt idx="32500">
                  <c:v>5.0510137500000001</c:v>
                </c:pt>
                <c:pt idx="32501">
                  <c:v>5.0514003124992009</c:v>
                </c:pt>
                <c:pt idx="32502">
                  <c:v>5.0518334375007994</c:v>
                </c:pt>
                <c:pt idx="32503">
                  <c:v>5.0521915624992006</c:v>
                </c:pt>
                <c:pt idx="32504">
                  <c:v>5.0526681250016008</c:v>
                </c:pt>
                <c:pt idx="32505">
                  <c:v>5.0530609375007991</c:v>
                </c:pt>
                <c:pt idx="32506">
                  <c:v>5.0533871875007996</c:v>
                </c:pt>
                <c:pt idx="32507">
                  <c:v>5.0537896875007995</c:v>
                </c:pt>
                <c:pt idx="32508">
                  <c:v>5.0542665624992003</c:v>
                </c:pt>
                <c:pt idx="32509">
                  <c:v>5.05465125</c:v>
                </c:pt>
                <c:pt idx="32510">
                  <c:v>5.0550053124992003</c:v>
                </c:pt>
                <c:pt idx="32511">
                  <c:v>5.0554265624992007</c:v>
                </c:pt>
                <c:pt idx="32512">
                  <c:v>5.0558649999999998</c:v>
                </c:pt>
                <c:pt idx="32513">
                  <c:v>5.0562953124992003</c:v>
                </c:pt>
                <c:pt idx="32514">
                  <c:v>5.0567931250016009</c:v>
                </c:pt>
                <c:pt idx="32515">
                  <c:v>5.0572440624992003</c:v>
                </c:pt>
                <c:pt idx="32516">
                  <c:v>5.0575668750016005</c:v>
                </c:pt>
                <c:pt idx="32517">
                  <c:v>5.0579524999999999</c:v>
                </c:pt>
                <c:pt idx="32518">
                  <c:v>5.0583637499999998</c:v>
                </c:pt>
                <c:pt idx="32519">
                  <c:v>5.0582284375007998</c:v>
                </c:pt>
                <c:pt idx="32520">
                  <c:v>5.0578387500000002</c:v>
                </c:pt>
                <c:pt idx="32521">
                  <c:v>5.0573837499999996</c:v>
                </c:pt>
                <c:pt idx="32522">
                  <c:v>5.05697625</c:v>
                </c:pt>
                <c:pt idx="32523">
                  <c:v>5.0564553124992004</c:v>
                </c:pt>
                <c:pt idx="32524">
                  <c:v>5.0559696875007996</c:v>
                </c:pt>
                <c:pt idx="32525">
                  <c:v>5.0556281250016006</c:v>
                </c:pt>
                <c:pt idx="32526">
                  <c:v>5.0550906250016006</c:v>
                </c:pt>
                <c:pt idx="32527">
                  <c:v>5.0546234375007995</c:v>
                </c:pt>
                <c:pt idx="32528">
                  <c:v>5.0542093750016006</c:v>
                </c:pt>
                <c:pt idx="32529">
                  <c:v>5.0538540624992008</c:v>
                </c:pt>
                <c:pt idx="32530">
                  <c:v>5.0534221875007992</c:v>
                </c:pt>
                <c:pt idx="32531">
                  <c:v>5.0530768750016009</c:v>
                </c:pt>
                <c:pt idx="32532">
                  <c:v>5.0527674999999999</c:v>
                </c:pt>
                <c:pt idx="32533">
                  <c:v>5.0530506250016005</c:v>
                </c:pt>
                <c:pt idx="32534">
                  <c:v>5.0534159375007999</c:v>
                </c:pt>
                <c:pt idx="32535">
                  <c:v>5.0538974999999997</c:v>
                </c:pt>
                <c:pt idx="32536">
                  <c:v>5.0543631250016006</c:v>
                </c:pt>
                <c:pt idx="32537">
                  <c:v>5.0547684375007993</c:v>
                </c:pt>
                <c:pt idx="32538">
                  <c:v>5.0552703124992009</c:v>
                </c:pt>
                <c:pt idx="32539">
                  <c:v>5.0556365624992008</c:v>
                </c:pt>
                <c:pt idx="32540">
                  <c:v>5.0561075000000004</c:v>
                </c:pt>
                <c:pt idx="32541">
                  <c:v>5.0565075000000004</c:v>
                </c:pt>
                <c:pt idx="32542">
                  <c:v>5.0569778124992002</c:v>
                </c:pt>
                <c:pt idx="32543">
                  <c:v>5.0573443750016009</c:v>
                </c:pt>
                <c:pt idx="32544">
                  <c:v>5.0576959375007995</c:v>
                </c:pt>
                <c:pt idx="32545">
                  <c:v>5.0580400000000001</c:v>
                </c:pt>
                <c:pt idx="32546">
                  <c:v>5.0575799999999997</c:v>
                </c:pt>
                <c:pt idx="32547">
                  <c:v>5.0570418750016009</c:v>
                </c:pt>
                <c:pt idx="32548">
                  <c:v>5.0567031250016008</c:v>
                </c:pt>
                <c:pt idx="32549">
                  <c:v>5.0563225000000003</c:v>
                </c:pt>
                <c:pt idx="32550">
                  <c:v>5.0559615624992009</c:v>
                </c:pt>
                <c:pt idx="32551">
                  <c:v>5.0555765624992004</c:v>
                </c:pt>
                <c:pt idx="32552">
                  <c:v>5.0551612500000003</c:v>
                </c:pt>
                <c:pt idx="32553">
                  <c:v>5.0547581250016007</c:v>
                </c:pt>
                <c:pt idx="32554">
                  <c:v>5.0543231250016003</c:v>
                </c:pt>
                <c:pt idx="32555">
                  <c:v>5.0539987499999999</c:v>
                </c:pt>
                <c:pt idx="32556">
                  <c:v>5.05362125</c:v>
                </c:pt>
                <c:pt idx="32557">
                  <c:v>5.0531065624992006</c:v>
                </c:pt>
                <c:pt idx="32558">
                  <c:v>5.0526006250016007</c:v>
                </c:pt>
                <c:pt idx="32559">
                  <c:v>5.0522040624992002</c:v>
                </c:pt>
                <c:pt idx="32560">
                  <c:v>5.051840625001601</c:v>
                </c:pt>
                <c:pt idx="32561">
                  <c:v>5.0513471875007996</c:v>
                </c:pt>
                <c:pt idx="32562">
                  <c:v>5.0508796875007995</c:v>
                </c:pt>
                <c:pt idx="32563">
                  <c:v>5.0505484375007992</c:v>
                </c:pt>
                <c:pt idx="32564">
                  <c:v>5.0502084375007996</c:v>
                </c:pt>
                <c:pt idx="32565">
                  <c:v>5.0498824999999998</c:v>
                </c:pt>
                <c:pt idx="32566">
                  <c:v>5.0494418750016008</c:v>
                </c:pt>
                <c:pt idx="32567">
                  <c:v>5.0490853124992006</c:v>
                </c:pt>
                <c:pt idx="32568">
                  <c:v>5.0487287500000004</c:v>
                </c:pt>
                <c:pt idx="32569">
                  <c:v>5.0486493750016006</c:v>
                </c:pt>
                <c:pt idx="32570">
                  <c:v>5.0488121875007996</c:v>
                </c:pt>
                <c:pt idx="32571">
                  <c:v>5.0491837500000001</c:v>
                </c:pt>
                <c:pt idx="32572">
                  <c:v>5.0488299999999997</c:v>
                </c:pt>
                <c:pt idx="32573">
                  <c:v>5.04841125</c:v>
                </c:pt>
                <c:pt idx="32574">
                  <c:v>5.0484668750016004</c:v>
                </c:pt>
                <c:pt idx="32575">
                  <c:v>5.0487968750016003</c:v>
                </c:pt>
                <c:pt idx="32576">
                  <c:v>5.0491362500000001</c:v>
                </c:pt>
                <c:pt idx="32577">
                  <c:v>5.0488012500000004</c:v>
                </c:pt>
                <c:pt idx="32578">
                  <c:v>5.048393125001601</c:v>
                </c:pt>
                <c:pt idx="32579">
                  <c:v>5.0480678124992009</c:v>
                </c:pt>
                <c:pt idx="32580">
                  <c:v>5.0475546875007993</c:v>
                </c:pt>
                <c:pt idx="32581">
                  <c:v>5.0471790624992003</c:v>
                </c:pt>
                <c:pt idx="32582">
                  <c:v>5.0467240624992007</c:v>
                </c:pt>
                <c:pt idx="32583">
                  <c:v>5.0466934375007995</c:v>
                </c:pt>
                <c:pt idx="32584">
                  <c:v>5.0464718750016004</c:v>
                </c:pt>
                <c:pt idx="32585">
                  <c:v>5.0468290624992003</c:v>
                </c:pt>
                <c:pt idx="32586">
                  <c:v>5.0472468750016004</c:v>
                </c:pt>
                <c:pt idx="32587">
                  <c:v>5.0476115624992008</c:v>
                </c:pt>
                <c:pt idx="32588">
                  <c:v>5.0480787500000002</c:v>
                </c:pt>
                <c:pt idx="32589">
                  <c:v>5.0485815624992005</c:v>
                </c:pt>
                <c:pt idx="32590">
                  <c:v>5.0490240624992007</c:v>
                </c:pt>
                <c:pt idx="32591">
                  <c:v>5.0494037499999997</c:v>
                </c:pt>
                <c:pt idx="32592">
                  <c:v>5.0498387500000002</c:v>
                </c:pt>
                <c:pt idx="32593">
                  <c:v>5.0503206250016008</c:v>
                </c:pt>
                <c:pt idx="32594">
                  <c:v>5.0507818750016007</c:v>
                </c:pt>
                <c:pt idx="32595">
                  <c:v>5.0511896875007993</c:v>
                </c:pt>
                <c:pt idx="32596">
                  <c:v>5.0517093750016002</c:v>
                </c:pt>
                <c:pt idx="32597">
                  <c:v>5.0521462499999998</c:v>
                </c:pt>
                <c:pt idx="32598">
                  <c:v>5.0524690624992008</c:v>
                </c:pt>
                <c:pt idx="32599">
                  <c:v>5.0527971875007998</c:v>
                </c:pt>
                <c:pt idx="32600">
                  <c:v>5.0531815624992005</c:v>
                </c:pt>
                <c:pt idx="32601">
                  <c:v>5.0532000000000004</c:v>
                </c:pt>
                <c:pt idx="32602">
                  <c:v>5.0528140624992002</c:v>
                </c:pt>
                <c:pt idx="32603">
                  <c:v>5.0522743750016001</c:v>
                </c:pt>
                <c:pt idx="32604">
                  <c:v>5.0515593750016006</c:v>
                </c:pt>
                <c:pt idx="32605">
                  <c:v>5.0511506250016005</c:v>
                </c:pt>
                <c:pt idx="32606">
                  <c:v>5.0506725000000001</c:v>
                </c:pt>
                <c:pt idx="32607">
                  <c:v>5.0499740624992002</c:v>
                </c:pt>
                <c:pt idx="32608">
                  <c:v>5.0493131250016008</c:v>
                </c:pt>
                <c:pt idx="32609">
                  <c:v>5.0486321875007993</c:v>
                </c:pt>
                <c:pt idx="32610">
                  <c:v>5.0479893750016007</c:v>
                </c:pt>
                <c:pt idx="32611">
                  <c:v>5.0473956250016005</c:v>
                </c:pt>
                <c:pt idx="32612">
                  <c:v>5.0468112500000002</c:v>
                </c:pt>
                <c:pt idx="32613">
                  <c:v>5.0462706250016005</c:v>
                </c:pt>
                <c:pt idx="32614">
                  <c:v>5.0457981250016006</c:v>
                </c:pt>
                <c:pt idx="32615">
                  <c:v>5.0453434375007991</c:v>
                </c:pt>
                <c:pt idx="32616">
                  <c:v>5.0450143750016005</c:v>
                </c:pt>
                <c:pt idx="32617">
                  <c:v>5.0445981250016008</c:v>
                </c:pt>
                <c:pt idx="32618">
                  <c:v>5.0441881250016003</c:v>
                </c:pt>
                <c:pt idx="32619">
                  <c:v>5.0437128124992006</c:v>
                </c:pt>
                <c:pt idx="32620">
                  <c:v>5.0432918750016009</c:v>
                </c:pt>
                <c:pt idx="32621">
                  <c:v>5.0429090624992003</c:v>
                </c:pt>
                <c:pt idx="32622">
                  <c:v>5.0425362500000004</c:v>
                </c:pt>
                <c:pt idx="32623">
                  <c:v>5.0421328124992009</c:v>
                </c:pt>
                <c:pt idx="32624">
                  <c:v>5.0423740624992002</c:v>
                </c:pt>
                <c:pt idx="32625">
                  <c:v>5.0428562499999998</c:v>
                </c:pt>
                <c:pt idx="32626">
                  <c:v>5.0432681250016005</c:v>
                </c:pt>
                <c:pt idx="32627">
                  <c:v>5.0427834375007992</c:v>
                </c:pt>
                <c:pt idx="32628">
                  <c:v>5.0422725000000002</c:v>
                </c:pt>
                <c:pt idx="32629">
                  <c:v>5.0426650000000004</c:v>
                </c:pt>
                <c:pt idx="32630">
                  <c:v>5.0430425000000003</c:v>
                </c:pt>
                <c:pt idx="32631">
                  <c:v>5.0426209375007991</c:v>
                </c:pt>
                <c:pt idx="32632">
                  <c:v>5.0421393750016001</c:v>
                </c:pt>
                <c:pt idx="32633">
                  <c:v>5.0416803124992002</c:v>
                </c:pt>
                <c:pt idx="32634">
                  <c:v>5.0412359375007991</c:v>
                </c:pt>
                <c:pt idx="32635">
                  <c:v>5.0408184375007998</c:v>
                </c:pt>
                <c:pt idx="32636">
                  <c:v>5.0409453124992005</c:v>
                </c:pt>
                <c:pt idx="32637">
                  <c:v>5.0413478124992004</c:v>
                </c:pt>
                <c:pt idx="32638">
                  <c:v>5.0418212499999999</c:v>
                </c:pt>
                <c:pt idx="32639">
                  <c:v>5.0422006250016009</c:v>
                </c:pt>
                <c:pt idx="32640">
                  <c:v>5.0426131250016004</c:v>
                </c:pt>
                <c:pt idx="32641">
                  <c:v>5.0430046875007992</c:v>
                </c:pt>
                <c:pt idx="32642">
                  <c:v>5.0433396875007999</c:v>
                </c:pt>
                <c:pt idx="32643">
                  <c:v>5.0436709375007993</c:v>
                </c:pt>
                <c:pt idx="32644">
                  <c:v>5.0440178124992006</c:v>
                </c:pt>
                <c:pt idx="32645">
                  <c:v>5.0444481250016002</c:v>
                </c:pt>
                <c:pt idx="32646">
                  <c:v>5.0449124999999997</c:v>
                </c:pt>
                <c:pt idx="32647">
                  <c:v>5.0452812500000004</c:v>
                </c:pt>
                <c:pt idx="32648">
                  <c:v>5.0456134375007995</c:v>
                </c:pt>
                <c:pt idx="32649">
                  <c:v>5.0460131250016005</c:v>
                </c:pt>
                <c:pt idx="32650">
                  <c:v>5.0463356250016007</c:v>
                </c:pt>
                <c:pt idx="32651">
                  <c:v>5.0467893750016009</c:v>
                </c:pt>
                <c:pt idx="32652">
                  <c:v>5.0468262499999996</c:v>
                </c:pt>
                <c:pt idx="32653">
                  <c:v>5.0472471875007994</c:v>
                </c:pt>
                <c:pt idx="32654">
                  <c:v>5.0469071875007998</c:v>
                </c:pt>
                <c:pt idx="32655">
                  <c:v>5.0465278124992006</c:v>
                </c:pt>
                <c:pt idx="32656">
                  <c:v>5.0458999999999996</c:v>
                </c:pt>
                <c:pt idx="32657">
                  <c:v>5.0452862500000002</c:v>
                </c:pt>
                <c:pt idx="32658">
                  <c:v>5.0448621875007991</c:v>
                </c:pt>
                <c:pt idx="32659">
                  <c:v>5.0444862500000003</c:v>
                </c:pt>
                <c:pt idx="32660">
                  <c:v>5.0440996875007995</c:v>
                </c:pt>
                <c:pt idx="32661">
                  <c:v>5.0435812499999999</c:v>
                </c:pt>
                <c:pt idx="32662">
                  <c:v>5.0431137499999998</c:v>
                </c:pt>
                <c:pt idx="32663">
                  <c:v>5.0426278124992008</c:v>
                </c:pt>
                <c:pt idx="32664">
                  <c:v>5.0420875000000001</c:v>
                </c:pt>
                <c:pt idx="32665">
                  <c:v>5.0414649999999996</c:v>
                </c:pt>
                <c:pt idx="32666">
                  <c:v>5.0411165624992007</c:v>
                </c:pt>
                <c:pt idx="32667">
                  <c:v>5.0404615624992006</c:v>
                </c:pt>
                <c:pt idx="32668">
                  <c:v>5.0399246875007995</c:v>
                </c:pt>
                <c:pt idx="32669">
                  <c:v>5.0395856250016005</c:v>
                </c:pt>
                <c:pt idx="32670">
                  <c:v>5.0392081250016005</c:v>
                </c:pt>
                <c:pt idx="32671">
                  <c:v>5.0388015624992004</c:v>
                </c:pt>
                <c:pt idx="32672">
                  <c:v>5.0383831250016007</c:v>
                </c:pt>
                <c:pt idx="32673">
                  <c:v>5.0379734375007992</c:v>
                </c:pt>
                <c:pt idx="32674">
                  <c:v>5.0375699999999997</c:v>
                </c:pt>
                <c:pt idx="32675">
                  <c:v>5.0372399999999997</c:v>
                </c:pt>
                <c:pt idx="32676">
                  <c:v>5.0368643750016009</c:v>
                </c:pt>
                <c:pt idx="32677">
                  <c:v>5.0362146875007996</c:v>
                </c:pt>
                <c:pt idx="32678">
                  <c:v>5.0356821875007993</c:v>
                </c:pt>
                <c:pt idx="32679">
                  <c:v>5.0352881250016006</c:v>
                </c:pt>
                <c:pt idx="32680">
                  <c:v>5.0348871875007992</c:v>
                </c:pt>
                <c:pt idx="32681">
                  <c:v>5.0345481250016002</c:v>
                </c:pt>
                <c:pt idx="32682">
                  <c:v>5.0346381250016004</c:v>
                </c:pt>
                <c:pt idx="32683">
                  <c:v>5.0350259375007997</c:v>
                </c:pt>
                <c:pt idx="32684">
                  <c:v>5.0354287500000003</c:v>
                </c:pt>
                <c:pt idx="32685">
                  <c:v>5.0358962500000004</c:v>
                </c:pt>
                <c:pt idx="32686">
                  <c:v>5.0362943750016003</c:v>
                </c:pt>
                <c:pt idx="32687">
                  <c:v>5.0367199999999999</c:v>
                </c:pt>
                <c:pt idx="32688">
                  <c:v>5.0370640624992005</c:v>
                </c:pt>
                <c:pt idx="32689">
                  <c:v>5.0375993750016006</c:v>
                </c:pt>
                <c:pt idx="32690">
                  <c:v>5.0381212499999997</c:v>
                </c:pt>
                <c:pt idx="32691">
                  <c:v>5.0385478124992007</c:v>
                </c:pt>
                <c:pt idx="32692">
                  <c:v>5.0390046875007997</c:v>
                </c:pt>
                <c:pt idx="32693">
                  <c:v>5.0394556250016009</c:v>
                </c:pt>
                <c:pt idx="32694">
                  <c:v>5.0398403124992006</c:v>
                </c:pt>
                <c:pt idx="32695">
                  <c:v>5.0403021875007994</c:v>
                </c:pt>
                <c:pt idx="32696">
                  <c:v>5.0408465624992003</c:v>
                </c:pt>
                <c:pt idx="32697">
                  <c:v>5.0412753124992005</c:v>
                </c:pt>
                <c:pt idx="32698">
                  <c:v>5.0417856250016007</c:v>
                </c:pt>
                <c:pt idx="32699">
                  <c:v>5.0421946875007997</c:v>
                </c:pt>
                <c:pt idx="32700">
                  <c:v>5.0425449999999996</c:v>
                </c:pt>
                <c:pt idx="32701">
                  <c:v>5.0428978124992003</c:v>
                </c:pt>
                <c:pt idx="32702">
                  <c:v>5.0432428124992006</c:v>
                </c:pt>
                <c:pt idx="32703">
                  <c:v>5.0435656250016008</c:v>
                </c:pt>
                <c:pt idx="32704">
                  <c:v>5.0439028124992005</c:v>
                </c:pt>
                <c:pt idx="32705">
                  <c:v>5.0442774999999997</c:v>
                </c:pt>
                <c:pt idx="32706">
                  <c:v>5.044645</c:v>
                </c:pt>
                <c:pt idx="32707">
                  <c:v>5.0450509375007995</c:v>
                </c:pt>
                <c:pt idx="32708">
                  <c:v>5.0454256250016005</c:v>
                </c:pt>
                <c:pt idx="32709">
                  <c:v>5.0457896875007995</c:v>
                </c:pt>
                <c:pt idx="32710">
                  <c:v>5.0461287500000003</c:v>
                </c:pt>
                <c:pt idx="32711">
                  <c:v>5.0456837500000002</c:v>
                </c:pt>
                <c:pt idx="32712">
                  <c:v>5.0452337500000004</c:v>
                </c:pt>
                <c:pt idx="32713">
                  <c:v>5.0448881250016004</c:v>
                </c:pt>
                <c:pt idx="32714">
                  <c:v>5.0444787499999997</c:v>
                </c:pt>
                <c:pt idx="32715">
                  <c:v>5.0441006250016009</c:v>
                </c:pt>
                <c:pt idx="32716">
                  <c:v>5.0436462500000001</c:v>
                </c:pt>
                <c:pt idx="32717">
                  <c:v>5.0432384375007997</c:v>
                </c:pt>
                <c:pt idx="32718">
                  <c:v>5.0426953124992009</c:v>
                </c:pt>
                <c:pt idx="32719">
                  <c:v>5.0421746875007996</c:v>
                </c:pt>
                <c:pt idx="32720">
                  <c:v>5.0416809375007992</c:v>
                </c:pt>
                <c:pt idx="32721">
                  <c:v>5.0412384375007999</c:v>
                </c:pt>
                <c:pt idx="32722">
                  <c:v>5.0407646875007996</c:v>
                </c:pt>
                <c:pt idx="32723">
                  <c:v>5.0403715624992005</c:v>
                </c:pt>
                <c:pt idx="32724">
                  <c:v>5.0397290624992008</c:v>
                </c:pt>
                <c:pt idx="32725">
                  <c:v>5.0391849999999998</c:v>
                </c:pt>
                <c:pt idx="32726">
                  <c:v>5.0387996875007994</c:v>
                </c:pt>
                <c:pt idx="32727">
                  <c:v>5.0382890624992003</c:v>
                </c:pt>
                <c:pt idx="32728">
                  <c:v>5.0378178124992008</c:v>
                </c:pt>
                <c:pt idx="32729">
                  <c:v>5.0372115624992002</c:v>
                </c:pt>
                <c:pt idx="32730">
                  <c:v>5.0366465624992003</c:v>
                </c:pt>
                <c:pt idx="32731">
                  <c:v>5.0360640624992001</c:v>
                </c:pt>
                <c:pt idx="32732">
                  <c:v>5.0356831250016008</c:v>
                </c:pt>
                <c:pt idx="32733">
                  <c:v>5.0359093750016006</c:v>
                </c:pt>
                <c:pt idx="32734">
                  <c:v>5.0360078124992009</c:v>
                </c:pt>
                <c:pt idx="32735">
                  <c:v>5.0356484375007993</c:v>
                </c:pt>
                <c:pt idx="32736">
                  <c:v>5.0353209375007992</c:v>
                </c:pt>
                <c:pt idx="32737">
                  <c:v>5.0349793750016003</c:v>
                </c:pt>
                <c:pt idx="32738">
                  <c:v>5.0348206250016005</c:v>
                </c:pt>
                <c:pt idx="32739">
                  <c:v>5.0344959375007994</c:v>
                </c:pt>
                <c:pt idx="32740">
                  <c:v>5.0341062499999998</c:v>
                </c:pt>
                <c:pt idx="32741">
                  <c:v>5.0340421875007992</c:v>
                </c:pt>
                <c:pt idx="32742">
                  <c:v>5.0343868750016005</c:v>
                </c:pt>
                <c:pt idx="32743">
                  <c:v>5.03475625</c:v>
                </c:pt>
                <c:pt idx="32744">
                  <c:v>5.0352571875007994</c:v>
                </c:pt>
                <c:pt idx="32745">
                  <c:v>5.0355921875007992</c:v>
                </c:pt>
                <c:pt idx="32746">
                  <c:v>5.0361134375007994</c:v>
                </c:pt>
                <c:pt idx="32747">
                  <c:v>5.0364356250016007</c:v>
                </c:pt>
                <c:pt idx="32748">
                  <c:v>5.036791875001601</c:v>
                </c:pt>
                <c:pt idx="32749">
                  <c:v>5.0371231250016004</c:v>
                </c:pt>
                <c:pt idx="32750">
                  <c:v>5.03761875</c:v>
                </c:pt>
                <c:pt idx="32751">
                  <c:v>5.0381200000000002</c:v>
                </c:pt>
                <c:pt idx="32752">
                  <c:v>5.0384740624992004</c:v>
                </c:pt>
                <c:pt idx="32753">
                  <c:v>5.0388481250016008</c:v>
                </c:pt>
                <c:pt idx="32754">
                  <c:v>5.0392703124992009</c:v>
                </c:pt>
                <c:pt idx="32755">
                  <c:v>5.0396603124992003</c:v>
                </c:pt>
                <c:pt idx="32756">
                  <c:v>5.0400165624992006</c:v>
                </c:pt>
                <c:pt idx="32757">
                  <c:v>5.0404421875007994</c:v>
                </c:pt>
                <c:pt idx="32758">
                  <c:v>5.0405175</c:v>
                </c:pt>
                <c:pt idx="32759">
                  <c:v>5.0404890624992005</c:v>
                </c:pt>
                <c:pt idx="32760">
                  <c:v>5.0400625000000003</c:v>
                </c:pt>
                <c:pt idx="32761">
                  <c:v>5.0396703124992008</c:v>
                </c:pt>
                <c:pt idx="32762">
                  <c:v>5.0391262499999998</c:v>
                </c:pt>
                <c:pt idx="32763">
                  <c:v>5.0384215624992006</c:v>
                </c:pt>
                <c:pt idx="32764">
                  <c:v>5.0380918750016006</c:v>
                </c:pt>
                <c:pt idx="32765">
                  <c:v>5.0375271875007996</c:v>
                </c:pt>
                <c:pt idx="32766">
                  <c:v>5.0370146875007995</c:v>
                </c:pt>
                <c:pt idx="32767">
                  <c:v>5.0365937499999998</c:v>
                </c:pt>
                <c:pt idx="32768">
                  <c:v>5.0362218750016003</c:v>
                </c:pt>
                <c:pt idx="32769">
                  <c:v>5.0357975000000001</c:v>
                </c:pt>
                <c:pt idx="32770">
                  <c:v>5.0353931250016002</c:v>
                </c:pt>
                <c:pt idx="32771">
                  <c:v>5.0349199999999996</c:v>
                </c:pt>
                <c:pt idx="32772">
                  <c:v>5.0344078124992002</c:v>
                </c:pt>
                <c:pt idx="32773">
                  <c:v>5.0339334375007994</c:v>
                </c:pt>
                <c:pt idx="32774">
                  <c:v>5.0335074999999998</c:v>
                </c:pt>
                <c:pt idx="32775">
                  <c:v>5.0331865624992007</c:v>
                </c:pt>
                <c:pt idx="32776">
                  <c:v>5.0327721875007994</c:v>
                </c:pt>
                <c:pt idx="32777">
                  <c:v>5.0327259375007998</c:v>
                </c:pt>
                <c:pt idx="32778">
                  <c:v>5.0323515624992003</c:v>
                </c:pt>
                <c:pt idx="32779">
                  <c:v>5.0319871875007998</c:v>
                </c:pt>
                <c:pt idx="32780">
                  <c:v>5.0314796875007994</c:v>
                </c:pt>
                <c:pt idx="32781">
                  <c:v>5.0310699999999997</c:v>
                </c:pt>
                <c:pt idx="32782">
                  <c:v>5.030691875001601</c:v>
                </c:pt>
                <c:pt idx="32783">
                  <c:v>5.030328125001601</c:v>
                </c:pt>
                <c:pt idx="32784">
                  <c:v>5.029935</c:v>
                </c:pt>
                <c:pt idx="32785">
                  <c:v>5.0303550000000001</c:v>
                </c:pt>
                <c:pt idx="32786">
                  <c:v>5.0307093750016003</c:v>
                </c:pt>
                <c:pt idx="32787">
                  <c:v>5.0310546875007995</c:v>
                </c:pt>
                <c:pt idx="32788">
                  <c:v>5.0313806250016002</c:v>
                </c:pt>
                <c:pt idx="32789">
                  <c:v>5.0317234375007995</c:v>
                </c:pt>
                <c:pt idx="32790">
                  <c:v>5.0321331250016001</c:v>
                </c:pt>
                <c:pt idx="32791">
                  <c:v>5.0324837499999999</c:v>
                </c:pt>
                <c:pt idx="32792">
                  <c:v>5.0328446875007993</c:v>
                </c:pt>
                <c:pt idx="32793">
                  <c:v>5.0332956250016005</c:v>
                </c:pt>
                <c:pt idx="32794">
                  <c:v>5.0337300000000003</c:v>
                </c:pt>
                <c:pt idx="32795">
                  <c:v>5.0341800000000001</c:v>
                </c:pt>
                <c:pt idx="32796">
                  <c:v>5.0345893750016009</c:v>
                </c:pt>
                <c:pt idx="32797">
                  <c:v>5.0344140624992004</c:v>
                </c:pt>
                <c:pt idx="32798">
                  <c:v>5.0339987500000003</c:v>
                </c:pt>
                <c:pt idx="32799">
                  <c:v>5.0336449999999999</c:v>
                </c:pt>
                <c:pt idx="32800">
                  <c:v>5.0331478124992008</c:v>
                </c:pt>
                <c:pt idx="32801">
                  <c:v>5.0327768750016002</c:v>
                </c:pt>
                <c:pt idx="32802">
                  <c:v>5.0323393750016008</c:v>
                </c:pt>
                <c:pt idx="32803">
                  <c:v>5.0319046875007993</c:v>
                </c:pt>
                <c:pt idx="32804">
                  <c:v>5.0317106250016002</c:v>
                </c:pt>
                <c:pt idx="32805">
                  <c:v>5.0320481250016007</c:v>
                </c:pt>
                <c:pt idx="32806">
                  <c:v>5.0324200000000001</c:v>
                </c:pt>
                <c:pt idx="32807">
                  <c:v>5.0327940624992005</c:v>
                </c:pt>
                <c:pt idx="32808">
                  <c:v>5.0331875000000004</c:v>
                </c:pt>
                <c:pt idx="32809">
                  <c:v>5.0336006250016005</c:v>
                </c:pt>
                <c:pt idx="32810">
                  <c:v>5.0339462499999996</c:v>
                </c:pt>
                <c:pt idx="32811">
                  <c:v>5.0342765624992003</c:v>
                </c:pt>
                <c:pt idx="32812">
                  <c:v>5.034605</c:v>
                </c:pt>
                <c:pt idx="32813">
                  <c:v>5.0350478124992009</c:v>
                </c:pt>
                <c:pt idx="32814">
                  <c:v>5.0354056250016006</c:v>
                </c:pt>
                <c:pt idx="32815">
                  <c:v>5.0357324999999999</c:v>
                </c:pt>
                <c:pt idx="32816">
                  <c:v>5.0360740624992006</c:v>
                </c:pt>
                <c:pt idx="32817">
                  <c:v>5.036505</c:v>
                </c:pt>
                <c:pt idx="32818">
                  <c:v>5.0369037499999996</c:v>
                </c:pt>
                <c:pt idx="32819">
                  <c:v>5.0372265624992005</c:v>
                </c:pt>
                <c:pt idx="32820">
                  <c:v>5.0376140624992001</c:v>
                </c:pt>
                <c:pt idx="32821">
                  <c:v>5.038000625001601</c:v>
                </c:pt>
                <c:pt idx="32822">
                  <c:v>5.038339375001601</c:v>
                </c:pt>
                <c:pt idx="32823">
                  <c:v>5.0388587500000002</c:v>
                </c:pt>
                <c:pt idx="32824">
                  <c:v>5.0391937499999999</c:v>
                </c:pt>
                <c:pt idx="32825">
                  <c:v>5.0396740624992002</c:v>
                </c:pt>
                <c:pt idx="32826">
                  <c:v>5.0400875000000003</c:v>
                </c:pt>
                <c:pt idx="32827">
                  <c:v>5.0405146875007993</c:v>
                </c:pt>
                <c:pt idx="32828">
                  <c:v>5.040991875001601</c:v>
                </c:pt>
                <c:pt idx="32829">
                  <c:v>5.0414790624992003</c:v>
                </c:pt>
                <c:pt idx="32830">
                  <c:v>5.0419131250016003</c:v>
                </c:pt>
                <c:pt idx="32831">
                  <c:v>5.0422521875007993</c:v>
                </c:pt>
                <c:pt idx="32832">
                  <c:v>5.0419099999999997</c:v>
                </c:pt>
                <c:pt idx="32833">
                  <c:v>5.0414721875007995</c:v>
                </c:pt>
                <c:pt idx="32834">
                  <c:v>5.0408637499999998</c:v>
                </c:pt>
                <c:pt idx="32835">
                  <c:v>5.0405162499999996</c:v>
                </c:pt>
                <c:pt idx="32836">
                  <c:v>5.0399962499999997</c:v>
                </c:pt>
                <c:pt idx="32837">
                  <c:v>5.0394121875007993</c:v>
                </c:pt>
                <c:pt idx="32838">
                  <c:v>5.0387281250016009</c:v>
                </c:pt>
                <c:pt idx="32839">
                  <c:v>5.0378387499999997</c:v>
                </c:pt>
                <c:pt idx="32840">
                  <c:v>5.0368449999999996</c:v>
                </c:pt>
                <c:pt idx="32841">
                  <c:v>5.035630625001601</c:v>
                </c:pt>
                <c:pt idx="32842">
                  <c:v>5.0343990624992001</c:v>
                </c:pt>
                <c:pt idx="32843">
                  <c:v>5.0330678124992003</c:v>
                </c:pt>
                <c:pt idx="32844">
                  <c:v>5.0316012499999996</c:v>
                </c:pt>
                <c:pt idx="32845">
                  <c:v>5.0301225000000001</c:v>
                </c:pt>
                <c:pt idx="32846">
                  <c:v>5.0285768750016002</c:v>
                </c:pt>
                <c:pt idx="32847">
                  <c:v>5.0270981250016007</c:v>
                </c:pt>
                <c:pt idx="32848">
                  <c:v>5.0256100000000004</c:v>
                </c:pt>
                <c:pt idx="32849">
                  <c:v>5.0242449999999996</c:v>
                </c:pt>
                <c:pt idx="32850">
                  <c:v>5.0231374999999998</c:v>
                </c:pt>
                <c:pt idx="32851">
                  <c:v>5.0221615624992006</c:v>
                </c:pt>
                <c:pt idx="32852">
                  <c:v>5.0212199999999996</c:v>
                </c:pt>
                <c:pt idx="32853">
                  <c:v>5.0203178124992007</c:v>
                </c:pt>
                <c:pt idx="32854">
                  <c:v>5.0195906250016007</c:v>
                </c:pt>
                <c:pt idx="32855">
                  <c:v>5.0189412500000001</c:v>
                </c:pt>
                <c:pt idx="32856">
                  <c:v>5.0184728124992004</c:v>
                </c:pt>
                <c:pt idx="32857">
                  <c:v>5.0180346875007995</c:v>
                </c:pt>
                <c:pt idx="32858">
                  <c:v>5.0177081250016009</c:v>
                </c:pt>
                <c:pt idx="32859">
                  <c:v>5.0172271875007999</c:v>
                </c:pt>
                <c:pt idx="32860">
                  <c:v>5.0167171875007996</c:v>
                </c:pt>
                <c:pt idx="32861">
                  <c:v>5.0162071875007994</c:v>
                </c:pt>
                <c:pt idx="32862">
                  <c:v>5.0158687500000001</c:v>
                </c:pt>
                <c:pt idx="32863">
                  <c:v>5.0154959375007993</c:v>
                </c:pt>
                <c:pt idx="32864">
                  <c:v>5.0151599999999998</c:v>
                </c:pt>
                <c:pt idx="32865">
                  <c:v>5.0153796875007997</c:v>
                </c:pt>
                <c:pt idx="32866">
                  <c:v>5.0157209375007996</c:v>
                </c:pt>
                <c:pt idx="32867">
                  <c:v>5.0161068750016007</c:v>
                </c:pt>
                <c:pt idx="32868">
                  <c:v>5.0164903124992009</c:v>
                </c:pt>
                <c:pt idx="32869">
                  <c:v>5.0169078124992001</c:v>
                </c:pt>
                <c:pt idx="32870">
                  <c:v>5.0173015624992008</c:v>
                </c:pt>
                <c:pt idx="32871">
                  <c:v>5.0176806250016002</c:v>
                </c:pt>
                <c:pt idx="32872">
                  <c:v>5.0180896875007992</c:v>
                </c:pt>
                <c:pt idx="32873">
                  <c:v>5.018433125001601</c:v>
                </c:pt>
                <c:pt idx="32874">
                  <c:v>5.0188028124992003</c:v>
                </c:pt>
                <c:pt idx="32875">
                  <c:v>5.0193196875007997</c:v>
                </c:pt>
                <c:pt idx="32876">
                  <c:v>5.0198081250016005</c:v>
                </c:pt>
                <c:pt idx="32877">
                  <c:v>5.0202459375007997</c:v>
                </c:pt>
                <c:pt idx="32878">
                  <c:v>5.02063375</c:v>
                </c:pt>
                <c:pt idx="32879">
                  <c:v>5.0210734375007995</c:v>
                </c:pt>
                <c:pt idx="32880">
                  <c:v>5.0215562499999997</c:v>
                </c:pt>
                <c:pt idx="32881">
                  <c:v>5.0218790624992007</c:v>
                </c:pt>
                <c:pt idx="32882">
                  <c:v>5.0222390624992004</c:v>
                </c:pt>
                <c:pt idx="32883">
                  <c:v>5.0225906250016008</c:v>
                </c:pt>
                <c:pt idx="32884">
                  <c:v>5.0230075000000003</c:v>
                </c:pt>
                <c:pt idx="32885">
                  <c:v>5.0233318750016007</c:v>
                </c:pt>
                <c:pt idx="32886">
                  <c:v>5.0237040624992009</c:v>
                </c:pt>
                <c:pt idx="32887">
                  <c:v>5.0240346875007997</c:v>
                </c:pt>
                <c:pt idx="32888">
                  <c:v>5.0244140624992006</c:v>
                </c:pt>
                <c:pt idx="32889">
                  <c:v>5.0248965624992001</c:v>
                </c:pt>
                <c:pt idx="32890">
                  <c:v>5.0252584375007991</c:v>
                </c:pt>
                <c:pt idx="32891">
                  <c:v>5.0250715624992006</c:v>
                </c:pt>
                <c:pt idx="32892">
                  <c:v>5.024709375001601</c:v>
                </c:pt>
                <c:pt idx="32893">
                  <c:v>5.0242459375007993</c:v>
                </c:pt>
                <c:pt idx="32894">
                  <c:v>5.0236956250016007</c:v>
                </c:pt>
                <c:pt idx="32895">
                  <c:v>5.0233393750016004</c:v>
                </c:pt>
                <c:pt idx="32896">
                  <c:v>5.0230187500000003</c:v>
                </c:pt>
                <c:pt idx="32897">
                  <c:v>5.0226478124992004</c:v>
                </c:pt>
                <c:pt idx="32898">
                  <c:v>5.0222787499999999</c:v>
                </c:pt>
                <c:pt idx="32899">
                  <c:v>5.0219246875007997</c:v>
                </c:pt>
                <c:pt idx="32900">
                  <c:v>5.0214637499999997</c:v>
                </c:pt>
                <c:pt idx="32901">
                  <c:v>5.0211106250016009</c:v>
                </c:pt>
                <c:pt idx="32902">
                  <c:v>5.0207087499999998</c:v>
                </c:pt>
                <c:pt idx="32903">
                  <c:v>5.0203087499999999</c:v>
                </c:pt>
                <c:pt idx="32904">
                  <c:v>5.01993125</c:v>
                </c:pt>
                <c:pt idx="32905">
                  <c:v>5.0195887499999996</c:v>
                </c:pt>
                <c:pt idx="32906">
                  <c:v>5.0192337499999997</c:v>
                </c:pt>
                <c:pt idx="32907">
                  <c:v>5.0188362499999997</c:v>
                </c:pt>
                <c:pt idx="32908">
                  <c:v>5.0183512500000003</c:v>
                </c:pt>
                <c:pt idx="32909">
                  <c:v>5.0180006250016005</c:v>
                </c:pt>
                <c:pt idx="32910">
                  <c:v>5.0175703124992008</c:v>
                </c:pt>
                <c:pt idx="32911">
                  <c:v>5.0172234375007996</c:v>
                </c:pt>
                <c:pt idx="32912">
                  <c:v>5.0168962500000003</c:v>
                </c:pt>
                <c:pt idx="32913">
                  <c:v>5.0164946875007992</c:v>
                </c:pt>
                <c:pt idx="32914">
                  <c:v>5.0161456250016005</c:v>
                </c:pt>
                <c:pt idx="32915">
                  <c:v>5.0165678124992006</c:v>
                </c:pt>
                <c:pt idx="32916">
                  <c:v>5.0169156250016007</c:v>
                </c:pt>
                <c:pt idx="32917">
                  <c:v>5.0172646875007993</c:v>
                </c:pt>
                <c:pt idx="32918">
                  <c:v>5.0177165624992002</c:v>
                </c:pt>
                <c:pt idx="32919">
                  <c:v>5.0180409375007997</c:v>
                </c:pt>
                <c:pt idx="32920">
                  <c:v>5.0184534375007992</c:v>
                </c:pt>
                <c:pt idx="32921">
                  <c:v>5.0188515624992007</c:v>
                </c:pt>
                <c:pt idx="32922">
                  <c:v>5.019230625001601</c:v>
                </c:pt>
                <c:pt idx="32923">
                  <c:v>5.0195737500000002</c:v>
                </c:pt>
                <c:pt idx="32924">
                  <c:v>5.0199493750016009</c:v>
                </c:pt>
                <c:pt idx="32925">
                  <c:v>5.0203596875007994</c:v>
                </c:pt>
                <c:pt idx="32926">
                  <c:v>5.0208225000000004</c:v>
                </c:pt>
                <c:pt idx="32927">
                  <c:v>5.0211953124992004</c:v>
                </c:pt>
                <c:pt idx="32928">
                  <c:v>5.0208128124992006</c:v>
                </c:pt>
                <c:pt idx="32929">
                  <c:v>5.0204325000000001</c:v>
                </c:pt>
                <c:pt idx="32930">
                  <c:v>5.0200418750016009</c:v>
                </c:pt>
                <c:pt idx="32931">
                  <c:v>5.0196671875007999</c:v>
                </c:pt>
                <c:pt idx="32932">
                  <c:v>5.0191774999999996</c:v>
                </c:pt>
                <c:pt idx="32933">
                  <c:v>5.0186549999999999</c:v>
                </c:pt>
                <c:pt idx="32934">
                  <c:v>5.018275</c:v>
                </c:pt>
                <c:pt idx="32935">
                  <c:v>5.0178803124992006</c:v>
                </c:pt>
                <c:pt idx="32936">
                  <c:v>5.0174393750016009</c:v>
                </c:pt>
                <c:pt idx="32937">
                  <c:v>5.0170309375007998</c:v>
                </c:pt>
                <c:pt idx="32938">
                  <c:v>5.0165906250016006</c:v>
                </c:pt>
                <c:pt idx="32939">
                  <c:v>5.0162059375007999</c:v>
                </c:pt>
                <c:pt idx="32940">
                  <c:v>5.0157984375007993</c:v>
                </c:pt>
                <c:pt idx="32941">
                  <c:v>5.0153728124992005</c:v>
                </c:pt>
                <c:pt idx="32942">
                  <c:v>5.0150096875007995</c:v>
                </c:pt>
                <c:pt idx="32943">
                  <c:v>5.0145418750016004</c:v>
                </c:pt>
                <c:pt idx="32944">
                  <c:v>5.0141843750016006</c:v>
                </c:pt>
                <c:pt idx="32945">
                  <c:v>5.0138481250016005</c:v>
                </c:pt>
                <c:pt idx="32946">
                  <c:v>5.0134481250016005</c:v>
                </c:pt>
                <c:pt idx="32947">
                  <c:v>5.0130474999999999</c:v>
                </c:pt>
                <c:pt idx="32948">
                  <c:v>5.0126956250016006</c:v>
                </c:pt>
                <c:pt idx="32949">
                  <c:v>5.0123215624992001</c:v>
                </c:pt>
                <c:pt idx="32950">
                  <c:v>5.0124118750016002</c:v>
                </c:pt>
                <c:pt idx="32951">
                  <c:v>5.0128878124992005</c:v>
                </c:pt>
                <c:pt idx="32952">
                  <c:v>5.0132693750016006</c:v>
                </c:pt>
                <c:pt idx="32953">
                  <c:v>5.0136012499999998</c:v>
                </c:pt>
                <c:pt idx="32954">
                  <c:v>5.0139503124992002</c:v>
                </c:pt>
                <c:pt idx="32955">
                  <c:v>5.0143250000000004</c:v>
                </c:pt>
                <c:pt idx="32956">
                  <c:v>5.0146490624992008</c:v>
                </c:pt>
                <c:pt idx="32957">
                  <c:v>5.0150340624992005</c:v>
                </c:pt>
                <c:pt idx="32958">
                  <c:v>5.0154693750016008</c:v>
                </c:pt>
                <c:pt idx="32959">
                  <c:v>5.0158156250016006</c:v>
                </c:pt>
                <c:pt idx="32960">
                  <c:v>5.0159728124992009</c:v>
                </c:pt>
                <c:pt idx="32961">
                  <c:v>5.0164249999999999</c:v>
                </c:pt>
                <c:pt idx="32962">
                  <c:v>5.0167675000000003</c:v>
                </c:pt>
                <c:pt idx="32963">
                  <c:v>5.0171059375007996</c:v>
                </c:pt>
                <c:pt idx="32964">
                  <c:v>5.0174809375007996</c:v>
                </c:pt>
                <c:pt idx="32965">
                  <c:v>5.0179556250016004</c:v>
                </c:pt>
                <c:pt idx="32966">
                  <c:v>5.0183403124992001</c:v>
                </c:pt>
                <c:pt idx="32967">
                  <c:v>5.0187443750016003</c:v>
                </c:pt>
                <c:pt idx="32968">
                  <c:v>5.0191465624992002</c:v>
                </c:pt>
                <c:pt idx="32969">
                  <c:v>5.0195953124992005</c:v>
                </c:pt>
                <c:pt idx="32970">
                  <c:v>5.0199437500000004</c:v>
                </c:pt>
                <c:pt idx="32971">
                  <c:v>5.0202875000000002</c:v>
                </c:pt>
                <c:pt idx="32972">
                  <c:v>5.0206821875007996</c:v>
                </c:pt>
                <c:pt idx="32973">
                  <c:v>5.0211296875007996</c:v>
                </c:pt>
                <c:pt idx="32974">
                  <c:v>5.0215603124992008</c:v>
                </c:pt>
                <c:pt idx="32975">
                  <c:v>5.0219284375007991</c:v>
                </c:pt>
                <c:pt idx="32976">
                  <c:v>5.021600625001601</c:v>
                </c:pt>
                <c:pt idx="32977">
                  <c:v>5.0212649999999996</c:v>
                </c:pt>
                <c:pt idx="32978">
                  <c:v>5.0205737499999996</c:v>
                </c:pt>
                <c:pt idx="32979">
                  <c:v>5.020134375001601</c:v>
                </c:pt>
                <c:pt idx="32980">
                  <c:v>5.0196443750016009</c:v>
                </c:pt>
                <c:pt idx="32981">
                  <c:v>5.0191175000000001</c:v>
                </c:pt>
                <c:pt idx="32982">
                  <c:v>5.0185403124992005</c:v>
                </c:pt>
                <c:pt idx="32983">
                  <c:v>5.0179153124992002</c:v>
                </c:pt>
                <c:pt idx="32984">
                  <c:v>5.0173421875007991</c:v>
                </c:pt>
                <c:pt idx="32985">
                  <c:v>5.0168053124992005</c:v>
                </c:pt>
                <c:pt idx="32986">
                  <c:v>5.0162903124992004</c:v>
                </c:pt>
                <c:pt idx="32987">
                  <c:v>5.0157724999999997</c:v>
                </c:pt>
                <c:pt idx="32988">
                  <c:v>5.0152681250016009</c:v>
                </c:pt>
                <c:pt idx="32989">
                  <c:v>5.0147353124992007</c:v>
                </c:pt>
                <c:pt idx="32990">
                  <c:v>5.0141884375007999</c:v>
                </c:pt>
                <c:pt idx="32991">
                  <c:v>5.0137537500000002</c:v>
                </c:pt>
                <c:pt idx="32992">
                  <c:v>5.0133568750016009</c:v>
                </c:pt>
                <c:pt idx="32993">
                  <c:v>5.0129659375007991</c:v>
                </c:pt>
                <c:pt idx="32994">
                  <c:v>5.0125868750016007</c:v>
                </c:pt>
                <c:pt idx="32995">
                  <c:v>5.0121815624992001</c:v>
                </c:pt>
                <c:pt idx="32996">
                  <c:v>5.0118246875007992</c:v>
                </c:pt>
                <c:pt idx="32997">
                  <c:v>5.0114124999999996</c:v>
                </c:pt>
                <c:pt idx="32998">
                  <c:v>5.0110109375007994</c:v>
                </c:pt>
                <c:pt idx="32999">
                  <c:v>5.0104265624992008</c:v>
                </c:pt>
                <c:pt idx="33000">
                  <c:v>5.009904375001601</c:v>
                </c:pt>
                <c:pt idx="33001">
                  <c:v>5.0094737499999997</c:v>
                </c:pt>
                <c:pt idx="33002">
                  <c:v>5.0091518750016002</c:v>
                </c:pt>
                <c:pt idx="33003">
                  <c:v>5.0093128124992008</c:v>
                </c:pt>
                <c:pt idx="33004">
                  <c:v>5.0097096875007994</c:v>
                </c:pt>
                <c:pt idx="33005">
                  <c:v>5.0101481250016002</c:v>
                </c:pt>
                <c:pt idx="33006">
                  <c:v>5.0104759375007992</c:v>
                </c:pt>
                <c:pt idx="33007">
                  <c:v>5.0108406250016007</c:v>
                </c:pt>
                <c:pt idx="33008">
                  <c:v>5.0112843750016003</c:v>
                </c:pt>
                <c:pt idx="33009">
                  <c:v>5.0116187500000002</c:v>
                </c:pt>
                <c:pt idx="33010">
                  <c:v>5.0119749999999996</c:v>
                </c:pt>
                <c:pt idx="33011">
                  <c:v>5.0123368750016004</c:v>
                </c:pt>
                <c:pt idx="33012">
                  <c:v>5.0126821875007996</c:v>
                </c:pt>
                <c:pt idx="33013">
                  <c:v>5.0130668750016003</c:v>
                </c:pt>
                <c:pt idx="33014">
                  <c:v>5.0134031250016005</c:v>
                </c:pt>
                <c:pt idx="33015">
                  <c:v>5.0137693750016004</c:v>
                </c:pt>
                <c:pt idx="33016">
                  <c:v>5.0141446875007993</c:v>
                </c:pt>
                <c:pt idx="33017">
                  <c:v>5.0145393750016005</c:v>
                </c:pt>
                <c:pt idx="33018">
                  <c:v>5.0149178124992009</c:v>
                </c:pt>
                <c:pt idx="33019">
                  <c:v>5.0152903124992001</c:v>
                </c:pt>
                <c:pt idx="33020">
                  <c:v>5.0156671875007994</c:v>
                </c:pt>
                <c:pt idx="33021">
                  <c:v>5.0160600000000004</c:v>
                </c:pt>
                <c:pt idx="33022">
                  <c:v>5.0164375000000003</c:v>
                </c:pt>
                <c:pt idx="33023">
                  <c:v>5.0167893750016006</c:v>
                </c:pt>
                <c:pt idx="33024">
                  <c:v>5.0171521875007992</c:v>
                </c:pt>
                <c:pt idx="33025">
                  <c:v>5.0174890624992008</c:v>
                </c:pt>
                <c:pt idx="33026">
                  <c:v>5.0178787500000004</c:v>
                </c:pt>
                <c:pt idx="33027">
                  <c:v>5.0182237499999998</c:v>
                </c:pt>
                <c:pt idx="33028">
                  <c:v>5.0178950000000002</c:v>
                </c:pt>
                <c:pt idx="33029">
                  <c:v>5.0173862500000004</c:v>
                </c:pt>
                <c:pt idx="33030">
                  <c:v>5.0169578124992009</c:v>
                </c:pt>
                <c:pt idx="33031">
                  <c:v>5.0163821875007999</c:v>
                </c:pt>
                <c:pt idx="33032">
                  <c:v>5.0157653124992008</c:v>
                </c:pt>
                <c:pt idx="33033">
                  <c:v>5.0152040624992003</c:v>
                </c:pt>
                <c:pt idx="33034">
                  <c:v>5.014820625001601</c:v>
                </c:pt>
                <c:pt idx="33035">
                  <c:v>5.0144740624992004</c:v>
                </c:pt>
                <c:pt idx="33036">
                  <c:v>5.0141390624992006</c:v>
                </c:pt>
                <c:pt idx="33037">
                  <c:v>5.0137118750016008</c:v>
                </c:pt>
                <c:pt idx="33038">
                  <c:v>5.0132906250016003</c:v>
                </c:pt>
                <c:pt idx="33039">
                  <c:v>5.0129640624992007</c:v>
                </c:pt>
                <c:pt idx="33040">
                  <c:v>5.0126237500000004</c:v>
                </c:pt>
                <c:pt idx="33041">
                  <c:v>5.0122765624992001</c:v>
                </c:pt>
                <c:pt idx="33042">
                  <c:v>5.0118753124992006</c:v>
                </c:pt>
                <c:pt idx="33043">
                  <c:v>5.0114471875007993</c:v>
                </c:pt>
                <c:pt idx="33044">
                  <c:v>5.0110875000000004</c:v>
                </c:pt>
                <c:pt idx="33045">
                  <c:v>5.0106806250016005</c:v>
                </c:pt>
                <c:pt idx="33046">
                  <c:v>5.0102993750016003</c:v>
                </c:pt>
                <c:pt idx="33047">
                  <c:v>5.0098809375007995</c:v>
                </c:pt>
                <c:pt idx="33048">
                  <c:v>5.0093456250016004</c:v>
                </c:pt>
                <c:pt idx="33049">
                  <c:v>5.0087915624992005</c:v>
                </c:pt>
                <c:pt idx="33050">
                  <c:v>5.0082740624992006</c:v>
                </c:pt>
                <c:pt idx="33051">
                  <c:v>5.0079446875007996</c:v>
                </c:pt>
                <c:pt idx="33052">
                  <c:v>5.0074100000000001</c:v>
                </c:pt>
                <c:pt idx="33053">
                  <c:v>5.0070356250016008</c:v>
                </c:pt>
                <c:pt idx="33054">
                  <c:v>5.0070806250016009</c:v>
                </c:pt>
                <c:pt idx="33055">
                  <c:v>5.0065696875007992</c:v>
                </c:pt>
                <c:pt idx="33056">
                  <c:v>5.0060593750016009</c:v>
                </c:pt>
                <c:pt idx="33057">
                  <c:v>5.0055168750016001</c:v>
                </c:pt>
                <c:pt idx="33058">
                  <c:v>5.0049806250016005</c:v>
                </c:pt>
                <c:pt idx="33059">
                  <c:v>5.0046575000000004</c:v>
                </c:pt>
                <c:pt idx="33060">
                  <c:v>5.0043065624992007</c:v>
                </c:pt>
                <c:pt idx="33061">
                  <c:v>5.0043481250016004</c:v>
                </c:pt>
                <c:pt idx="33062">
                  <c:v>5.0047106250016009</c:v>
                </c:pt>
                <c:pt idx="33063">
                  <c:v>5.005071875001601</c:v>
                </c:pt>
                <c:pt idx="33064">
                  <c:v>5.0054390624992005</c:v>
                </c:pt>
                <c:pt idx="33065">
                  <c:v>5.0057693750016004</c:v>
                </c:pt>
                <c:pt idx="33066">
                  <c:v>5.0061209375007998</c:v>
                </c:pt>
                <c:pt idx="33067">
                  <c:v>5.0064446875007995</c:v>
                </c:pt>
                <c:pt idx="33068">
                  <c:v>5.0068337500000002</c:v>
                </c:pt>
                <c:pt idx="33069">
                  <c:v>5.0071565624992003</c:v>
                </c:pt>
                <c:pt idx="33070">
                  <c:v>5.0074959375007992</c:v>
                </c:pt>
                <c:pt idx="33071">
                  <c:v>5.0079006250016009</c:v>
                </c:pt>
                <c:pt idx="33072">
                  <c:v>5.0083124999999997</c:v>
                </c:pt>
                <c:pt idx="33073">
                  <c:v>5.0087328124992005</c:v>
                </c:pt>
                <c:pt idx="33074">
                  <c:v>5.0091365624992008</c:v>
                </c:pt>
                <c:pt idx="33075">
                  <c:v>5.0095306250016005</c:v>
                </c:pt>
                <c:pt idx="33076">
                  <c:v>5.0098906250016002</c:v>
                </c:pt>
                <c:pt idx="33077">
                  <c:v>5.0102250000000002</c:v>
                </c:pt>
                <c:pt idx="33078">
                  <c:v>5.0105403124992005</c:v>
                </c:pt>
                <c:pt idx="33079">
                  <c:v>5.0109378124992006</c:v>
                </c:pt>
                <c:pt idx="33080">
                  <c:v>5.0114478124992008</c:v>
                </c:pt>
                <c:pt idx="33081">
                  <c:v>5.0118796875007998</c:v>
                </c:pt>
                <c:pt idx="33082">
                  <c:v>5.0122621875007995</c:v>
                </c:pt>
                <c:pt idx="33083">
                  <c:v>5.0126387499999998</c:v>
                </c:pt>
                <c:pt idx="33084">
                  <c:v>5.0129778124992006</c:v>
                </c:pt>
                <c:pt idx="33085">
                  <c:v>5.0134125000000003</c:v>
                </c:pt>
                <c:pt idx="33086">
                  <c:v>5.0138121875007995</c:v>
                </c:pt>
                <c:pt idx="33087">
                  <c:v>5.0142531250016003</c:v>
                </c:pt>
                <c:pt idx="33088">
                  <c:v>5.0143874999999998</c:v>
                </c:pt>
                <c:pt idx="33089">
                  <c:v>5.0139634375007995</c:v>
                </c:pt>
                <c:pt idx="33090">
                  <c:v>5.0135246875007997</c:v>
                </c:pt>
                <c:pt idx="33091">
                  <c:v>5.0129440624992005</c:v>
                </c:pt>
                <c:pt idx="33092">
                  <c:v>5.0125371875007998</c:v>
                </c:pt>
                <c:pt idx="33093">
                  <c:v>5.0120653124992005</c:v>
                </c:pt>
                <c:pt idx="33094">
                  <c:v>5.0114140624992007</c:v>
                </c:pt>
                <c:pt idx="33095">
                  <c:v>5.0108575000000002</c:v>
                </c:pt>
                <c:pt idx="33096">
                  <c:v>5.0102018750016004</c:v>
                </c:pt>
                <c:pt idx="33097">
                  <c:v>5.0095603124992003</c:v>
                </c:pt>
                <c:pt idx="33098">
                  <c:v>5.0089568750016005</c:v>
                </c:pt>
                <c:pt idx="33099">
                  <c:v>5.0083250000000001</c:v>
                </c:pt>
                <c:pt idx="33100">
                  <c:v>5.0078015624992007</c:v>
                </c:pt>
                <c:pt idx="33101">
                  <c:v>5.0072659375007991</c:v>
                </c:pt>
                <c:pt idx="33102">
                  <c:v>5.0067546875007993</c:v>
                </c:pt>
                <c:pt idx="33103">
                  <c:v>5.0063446875007998</c:v>
                </c:pt>
                <c:pt idx="33104">
                  <c:v>5.0059184375007995</c:v>
                </c:pt>
                <c:pt idx="33105">
                  <c:v>5.0055203124992005</c:v>
                </c:pt>
                <c:pt idx="33106">
                  <c:v>5.0051984375007992</c:v>
                </c:pt>
                <c:pt idx="33107">
                  <c:v>5.0048606250016006</c:v>
                </c:pt>
                <c:pt idx="33108">
                  <c:v>5.0048612500000003</c:v>
                </c:pt>
                <c:pt idx="33109">
                  <c:v>5.0051971875007997</c:v>
                </c:pt>
                <c:pt idx="33110">
                  <c:v>5.0053437499999998</c:v>
                </c:pt>
                <c:pt idx="33111">
                  <c:v>5.0057425000000002</c:v>
                </c:pt>
                <c:pt idx="33112">
                  <c:v>5.0061665624992004</c:v>
                </c:pt>
                <c:pt idx="33113">
                  <c:v>5.0064984375007997</c:v>
                </c:pt>
                <c:pt idx="33114">
                  <c:v>5.0068353124992004</c:v>
                </c:pt>
                <c:pt idx="33115">
                  <c:v>5.00718</c:v>
                </c:pt>
                <c:pt idx="33116">
                  <c:v>5.00685</c:v>
                </c:pt>
                <c:pt idx="33117">
                  <c:v>5.0068053124992007</c:v>
                </c:pt>
                <c:pt idx="33118">
                  <c:v>5.0063678124992004</c:v>
                </c:pt>
                <c:pt idx="33119">
                  <c:v>5.0059193750016009</c:v>
                </c:pt>
                <c:pt idx="33120">
                  <c:v>5.0053153124992003</c:v>
                </c:pt>
                <c:pt idx="33121">
                  <c:v>5.0049796875007999</c:v>
                </c:pt>
                <c:pt idx="33122">
                  <c:v>5.0044440624992008</c:v>
                </c:pt>
                <c:pt idx="33123">
                  <c:v>5.0040496875007996</c:v>
                </c:pt>
                <c:pt idx="33124">
                  <c:v>5.0036350000000001</c:v>
                </c:pt>
                <c:pt idx="33125">
                  <c:v>5.0033250000000002</c:v>
                </c:pt>
                <c:pt idx="33126">
                  <c:v>5.0037121875007999</c:v>
                </c:pt>
                <c:pt idx="33127">
                  <c:v>5.0040968750016006</c:v>
                </c:pt>
                <c:pt idx="33128">
                  <c:v>5.0045071875007991</c:v>
                </c:pt>
                <c:pt idx="33129">
                  <c:v>5.0049690624992005</c:v>
                </c:pt>
                <c:pt idx="33130">
                  <c:v>5.0054281250016004</c:v>
                </c:pt>
                <c:pt idx="33131">
                  <c:v>5.0058103124992002</c:v>
                </c:pt>
                <c:pt idx="33132">
                  <c:v>5.0062387499999996</c:v>
                </c:pt>
                <c:pt idx="33133">
                  <c:v>5.0065706250016007</c:v>
                </c:pt>
                <c:pt idx="33134">
                  <c:v>5.0069315624992008</c:v>
                </c:pt>
                <c:pt idx="33135">
                  <c:v>5.0072637499999999</c:v>
                </c:pt>
                <c:pt idx="33136">
                  <c:v>5.0070762499999999</c:v>
                </c:pt>
                <c:pt idx="33137">
                  <c:v>5.0075646875007997</c:v>
                </c:pt>
                <c:pt idx="33138">
                  <c:v>5.008004375001601</c:v>
                </c:pt>
                <c:pt idx="33139">
                  <c:v>5.0084603124992002</c:v>
                </c:pt>
                <c:pt idx="33140">
                  <c:v>5.0088278124992005</c:v>
                </c:pt>
                <c:pt idx="33141">
                  <c:v>5.0091975</c:v>
                </c:pt>
                <c:pt idx="33142">
                  <c:v>5.0091681250016009</c:v>
                </c:pt>
                <c:pt idx="33143">
                  <c:v>5.0087743750016003</c:v>
                </c:pt>
                <c:pt idx="33144">
                  <c:v>5.0084096875007997</c:v>
                </c:pt>
                <c:pt idx="33145">
                  <c:v>5.0078706250016003</c:v>
                </c:pt>
                <c:pt idx="33146">
                  <c:v>5.0074837499999996</c:v>
                </c:pt>
                <c:pt idx="33147">
                  <c:v>5.0071490624992006</c:v>
                </c:pt>
                <c:pt idx="33148">
                  <c:v>5.0067849999999998</c:v>
                </c:pt>
                <c:pt idx="33149">
                  <c:v>5.0063171875007999</c:v>
                </c:pt>
                <c:pt idx="33150">
                  <c:v>5.0056778124992007</c:v>
                </c:pt>
                <c:pt idx="33151">
                  <c:v>5.0049746875007992</c:v>
                </c:pt>
                <c:pt idx="33152">
                  <c:v>5.0046356250016002</c:v>
                </c:pt>
                <c:pt idx="33153">
                  <c:v>5.0042028124992006</c:v>
                </c:pt>
                <c:pt idx="33154">
                  <c:v>5.0037293750016003</c:v>
                </c:pt>
                <c:pt idx="33155">
                  <c:v>5.0033268750016004</c:v>
                </c:pt>
                <c:pt idx="33156">
                  <c:v>5.0027668750016003</c:v>
                </c:pt>
                <c:pt idx="33157">
                  <c:v>5.0023299999999997</c:v>
                </c:pt>
                <c:pt idx="33158">
                  <c:v>5.0019053124992006</c:v>
                </c:pt>
                <c:pt idx="33159">
                  <c:v>5.0015468750016003</c:v>
                </c:pt>
                <c:pt idx="33160">
                  <c:v>5.0011512500000004</c:v>
                </c:pt>
                <c:pt idx="33161">
                  <c:v>5.0007596875007998</c:v>
                </c:pt>
                <c:pt idx="33162">
                  <c:v>5.0004218750016003</c:v>
                </c:pt>
                <c:pt idx="33163">
                  <c:v>5.0000690624992004</c:v>
                </c:pt>
                <c:pt idx="33164">
                  <c:v>4.9995446875007996</c:v>
                </c:pt>
                <c:pt idx="33165">
                  <c:v>4.9991746875007994</c:v>
                </c:pt>
                <c:pt idx="33166">
                  <c:v>4.9993328124992003</c:v>
                </c:pt>
                <c:pt idx="33167">
                  <c:v>4.9990121875007993</c:v>
                </c:pt>
                <c:pt idx="33168">
                  <c:v>4.9993768750016008</c:v>
                </c:pt>
                <c:pt idx="33169">
                  <c:v>4.9997078124992003</c:v>
                </c:pt>
                <c:pt idx="33170">
                  <c:v>5.0001009375007994</c:v>
                </c:pt>
                <c:pt idx="33171">
                  <c:v>5.0004281250016005</c:v>
                </c:pt>
                <c:pt idx="33172">
                  <c:v>5.0008984375007994</c:v>
                </c:pt>
                <c:pt idx="33173">
                  <c:v>5.0012268750016009</c:v>
                </c:pt>
                <c:pt idx="33174">
                  <c:v>5.0014740624992005</c:v>
                </c:pt>
                <c:pt idx="33175">
                  <c:v>5.0018328124992006</c:v>
                </c:pt>
                <c:pt idx="33176">
                  <c:v>5.0019234375007997</c:v>
                </c:pt>
                <c:pt idx="33177">
                  <c:v>5.0023165624992005</c:v>
                </c:pt>
                <c:pt idx="33178">
                  <c:v>5.0019618750016006</c:v>
                </c:pt>
                <c:pt idx="33179">
                  <c:v>5.0016184375007997</c:v>
                </c:pt>
                <c:pt idx="33180">
                  <c:v>5.0012656250016008</c:v>
                </c:pt>
                <c:pt idx="33181">
                  <c:v>5.0008299999999997</c:v>
                </c:pt>
                <c:pt idx="33182">
                  <c:v>5.0004609375007991</c:v>
                </c:pt>
                <c:pt idx="33183">
                  <c:v>5.0000209375007998</c:v>
                </c:pt>
                <c:pt idx="33184">
                  <c:v>4.999581875001601</c:v>
                </c:pt>
                <c:pt idx="33185">
                  <c:v>4.9991228124992002</c:v>
                </c:pt>
                <c:pt idx="33186">
                  <c:v>4.9987162500000002</c:v>
                </c:pt>
                <c:pt idx="33187">
                  <c:v>4.9983762499999997</c:v>
                </c:pt>
                <c:pt idx="33188">
                  <c:v>4.9980496875007994</c:v>
                </c:pt>
                <c:pt idx="33189">
                  <c:v>4.9976290624992004</c:v>
                </c:pt>
                <c:pt idx="33190">
                  <c:v>4.9972746875007994</c:v>
                </c:pt>
                <c:pt idx="33191">
                  <c:v>4.9968684375007992</c:v>
                </c:pt>
                <c:pt idx="33192">
                  <c:v>4.9963740624992008</c:v>
                </c:pt>
                <c:pt idx="33193">
                  <c:v>4.9959371875007994</c:v>
                </c:pt>
                <c:pt idx="33194">
                  <c:v>4.9955274999999997</c:v>
                </c:pt>
                <c:pt idx="33195">
                  <c:v>4.9951287500000001</c:v>
                </c:pt>
                <c:pt idx="33196">
                  <c:v>4.9952921875007998</c:v>
                </c:pt>
                <c:pt idx="33197">
                  <c:v>4.9956843750016002</c:v>
                </c:pt>
                <c:pt idx="33198">
                  <c:v>4.9961571875007991</c:v>
                </c:pt>
                <c:pt idx="33199">
                  <c:v>4.9965665624992006</c:v>
                </c:pt>
                <c:pt idx="33200">
                  <c:v>4.9970159375007999</c:v>
                </c:pt>
                <c:pt idx="33201">
                  <c:v>4.9973412499999998</c:v>
                </c:pt>
                <c:pt idx="33202">
                  <c:v>4.9976828124992005</c:v>
                </c:pt>
                <c:pt idx="33203">
                  <c:v>4.9982293750016007</c:v>
                </c:pt>
                <c:pt idx="33204">
                  <c:v>4.9986681250016005</c:v>
                </c:pt>
                <c:pt idx="33205">
                  <c:v>4.9990699999999997</c:v>
                </c:pt>
                <c:pt idx="33206">
                  <c:v>4.9995871875007998</c:v>
                </c:pt>
                <c:pt idx="33207">
                  <c:v>5.0000187499999997</c:v>
                </c:pt>
                <c:pt idx="33208">
                  <c:v>5.0004024999999999</c:v>
                </c:pt>
                <c:pt idx="33209">
                  <c:v>5.0008100000000004</c:v>
                </c:pt>
                <c:pt idx="33210">
                  <c:v>5.0011531250016006</c:v>
                </c:pt>
                <c:pt idx="33211">
                  <c:v>5.0015306250016005</c:v>
                </c:pt>
                <c:pt idx="33212">
                  <c:v>5.0019503124992006</c:v>
                </c:pt>
                <c:pt idx="33213">
                  <c:v>5.0023600000000004</c:v>
                </c:pt>
                <c:pt idx="33214">
                  <c:v>5.0027959375007995</c:v>
                </c:pt>
                <c:pt idx="33215">
                  <c:v>5.0031531250016004</c:v>
                </c:pt>
                <c:pt idx="33216">
                  <c:v>5.0035171875007993</c:v>
                </c:pt>
                <c:pt idx="33217">
                  <c:v>5.0038512500000003</c:v>
                </c:pt>
                <c:pt idx="33218">
                  <c:v>5.0042618750016006</c:v>
                </c:pt>
                <c:pt idx="33219">
                  <c:v>5.0037290624992004</c:v>
                </c:pt>
                <c:pt idx="33220">
                  <c:v>5.0032546875007995</c:v>
                </c:pt>
                <c:pt idx="33221">
                  <c:v>5.0027749999999997</c:v>
                </c:pt>
                <c:pt idx="33222">
                  <c:v>5.0021803124992008</c:v>
                </c:pt>
                <c:pt idx="33223">
                  <c:v>5.0014803124992007</c:v>
                </c:pt>
                <c:pt idx="33224">
                  <c:v>5.0007684375007999</c:v>
                </c:pt>
                <c:pt idx="33225">
                  <c:v>5.0000171875007995</c:v>
                </c:pt>
                <c:pt idx="33226">
                  <c:v>4.9991925000000004</c:v>
                </c:pt>
                <c:pt idx="33227">
                  <c:v>4.9983959375007991</c:v>
                </c:pt>
                <c:pt idx="33228">
                  <c:v>4.9976043750016004</c:v>
                </c:pt>
                <c:pt idx="33229">
                  <c:v>4.9968246875007996</c:v>
                </c:pt>
                <c:pt idx="33230">
                  <c:v>4.9961706250016009</c:v>
                </c:pt>
                <c:pt idx="33231">
                  <c:v>4.9955459375007996</c:v>
                </c:pt>
                <c:pt idx="33232">
                  <c:v>4.99492125</c:v>
                </c:pt>
                <c:pt idx="33233">
                  <c:v>4.9944034375007993</c:v>
                </c:pt>
                <c:pt idx="33234">
                  <c:v>4.9938821875007999</c:v>
                </c:pt>
                <c:pt idx="33235">
                  <c:v>4.9934250000000002</c:v>
                </c:pt>
                <c:pt idx="33236">
                  <c:v>4.9930881250016004</c:v>
                </c:pt>
                <c:pt idx="33237">
                  <c:v>4.9927631250016002</c:v>
                </c:pt>
                <c:pt idx="33238">
                  <c:v>4.9922250000000004</c:v>
                </c:pt>
                <c:pt idx="33239">
                  <c:v>4.9917559375007992</c:v>
                </c:pt>
                <c:pt idx="33240">
                  <c:v>4.9914206250016004</c:v>
                </c:pt>
                <c:pt idx="33241">
                  <c:v>4.9909518750016009</c:v>
                </c:pt>
                <c:pt idx="33242">
                  <c:v>4.9910640624992002</c:v>
                </c:pt>
                <c:pt idx="33243">
                  <c:v>4.991464375001601</c:v>
                </c:pt>
                <c:pt idx="33244">
                  <c:v>4.9919403124992003</c:v>
                </c:pt>
                <c:pt idx="33245">
                  <c:v>4.9923284375007997</c:v>
                </c:pt>
                <c:pt idx="33246">
                  <c:v>4.9926599999999999</c:v>
                </c:pt>
                <c:pt idx="33247">
                  <c:v>4.9931537500000003</c:v>
                </c:pt>
                <c:pt idx="33248">
                  <c:v>4.9934965624992005</c:v>
                </c:pt>
                <c:pt idx="33249">
                  <c:v>4.9939031250016006</c:v>
                </c:pt>
                <c:pt idx="33250">
                  <c:v>4.9943031250016006</c:v>
                </c:pt>
                <c:pt idx="33251">
                  <c:v>4.9946578124992005</c:v>
                </c:pt>
                <c:pt idx="33252">
                  <c:v>4.9950003124992008</c:v>
                </c:pt>
                <c:pt idx="33253">
                  <c:v>4.9954365624992008</c:v>
                </c:pt>
                <c:pt idx="33254">
                  <c:v>4.9958840624992007</c:v>
                </c:pt>
                <c:pt idx="33255">
                  <c:v>4.9962312500000001</c:v>
                </c:pt>
                <c:pt idx="33256">
                  <c:v>4.9961593750016009</c:v>
                </c:pt>
                <c:pt idx="33257">
                  <c:v>4.9957737499999997</c:v>
                </c:pt>
                <c:pt idx="33258">
                  <c:v>4.9953146875007999</c:v>
                </c:pt>
                <c:pt idx="33259">
                  <c:v>4.99473375</c:v>
                </c:pt>
                <c:pt idx="33260">
                  <c:v>4.9944012500000001</c:v>
                </c:pt>
                <c:pt idx="33261">
                  <c:v>4.9938346875007991</c:v>
                </c:pt>
                <c:pt idx="33262">
                  <c:v>4.9933062499999998</c:v>
                </c:pt>
                <c:pt idx="33263">
                  <c:v>4.9928803124992003</c:v>
                </c:pt>
                <c:pt idx="33264">
                  <c:v>4.9924906250016008</c:v>
                </c:pt>
                <c:pt idx="33265">
                  <c:v>4.9923018750016004</c:v>
                </c:pt>
                <c:pt idx="33266">
                  <c:v>4.9926275000000002</c:v>
                </c:pt>
                <c:pt idx="33267">
                  <c:v>4.9929525000000003</c:v>
                </c:pt>
                <c:pt idx="33268">
                  <c:v>4.9934034375007998</c:v>
                </c:pt>
                <c:pt idx="33269">
                  <c:v>4.993881875001601</c:v>
                </c:pt>
                <c:pt idx="33270">
                  <c:v>4.9943093750016008</c:v>
                </c:pt>
                <c:pt idx="33271">
                  <c:v>4.9947296875007998</c:v>
                </c:pt>
                <c:pt idx="33272">
                  <c:v>4.9951825000000003</c:v>
                </c:pt>
                <c:pt idx="33273">
                  <c:v>4.9955268750016009</c:v>
                </c:pt>
                <c:pt idx="33274">
                  <c:v>4.9958531250016005</c:v>
                </c:pt>
                <c:pt idx="33275">
                  <c:v>4.9961781250016006</c:v>
                </c:pt>
                <c:pt idx="33276">
                  <c:v>4.9966081250016003</c:v>
                </c:pt>
                <c:pt idx="33277">
                  <c:v>4.9969306250016006</c:v>
                </c:pt>
                <c:pt idx="33278">
                  <c:v>4.9973659375007999</c:v>
                </c:pt>
                <c:pt idx="33279">
                  <c:v>4.9978365624992005</c:v>
                </c:pt>
                <c:pt idx="33280">
                  <c:v>4.9981609375007992</c:v>
                </c:pt>
                <c:pt idx="33281">
                  <c:v>4.9986003124992004</c:v>
                </c:pt>
                <c:pt idx="33282">
                  <c:v>4.9989653124992008</c:v>
                </c:pt>
                <c:pt idx="33283">
                  <c:v>4.9992971875007992</c:v>
                </c:pt>
                <c:pt idx="33284">
                  <c:v>4.9989731250016005</c:v>
                </c:pt>
                <c:pt idx="33285">
                  <c:v>4.9985431250016008</c:v>
                </c:pt>
                <c:pt idx="33286">
                  <c:v>4.9980793750016002</c:v>
                </c:pt>
                <c:pt idx="33287">
                  <c:v>4.9974071875007997</c:v>
                </c:pt>
                <c:pt idx="33288">
                  <c:v>4.9969484375007998</c:v>
                </c:pt>
                <c:pt idx="33289">
                  <c:v>4.9964059375007999</c:v>
                </c:pt>
                <c:pt idx="33290">
                  <c:v>4.9958225000000001</c:v>
                </c:pt>
                <c:pt idx="33291">
                  <c:v>4.9952421875007991</c:v>
                </c:pt>
                <c:pt idx="33292">
                  <c:v>4.994701875001601</c:v>
                </c:pt>
                <c:pt idx="33293">
                  <c:v>4.9942303124992007</c:v>
                </c:pt>
                <c:pt idx="33294">
                  <c:v>4.9937909375007994</c:v>
                </c:pt>
                <c:pt idx="33295">
                  <c:v>4.9933512499999999</c:v>
                </c:pt>
                <c:pt idx="33296">
                  <c:v>4.9929693750016009</c:v>
                </c:pt>
                <c:pt idx="33297">
                  <c:v>4.9926199999999996</c:v>
                </c:pt>
                <c:pt idx="33298">
                  <c:v>4.9920900000000001</c:v>
                </c:pt>
                <c:pt idx="33299">
                  <c:v>4.9915881250016003</c:v>
                </c:pt>
                <c:pt idx="33300">
                  <c:v>4.9909571875007996</c:v>
                </c:pt>
                <c:pt idx="33301">
                  <c:v>4.9903756250016009</c:v>
                </c:pt>
                <c:pt idx="33302">
                  <c:v>4.9898240624992001</c:v>
                </c:pt>
                <c:pt idx="33303">
                  <c:v>4.9892734375007999</c:v>
                </c:pt>
                <c:pt idx="33304">
                  <c:v>4.9888199999999996</c:v>
                </c:pt>
                <c:pt idx="33305">
                  <c:v>4.9884737499999998</c:v>
                </c:pt>
                <c:pt idx="33306">
                  <c:v>4.9881443750016006</c:v>
                </c:pt>
                <c:pt idx="33307">
                  <c:v>4.9878196875007994</c:v>
                </c:pt>
                <c:pt idx="33308">
                  <c:v>4.9874840624992007</c:v>
                </c:pt>
                <c:pt idx="33309">
                  <c:v>4.9878115624992008</c:v>
                </c:pt>
                <c:pt idx="33310">
                  <c:v>4.9881434375007991</c:v>
                </c:pt>
                <c:pt idx="33311">
                  <c:v>4.9886215624992003</c:v>
                </c:pt>
                <c:pt idx="33312">
                  <c:v>4.9890546875007997</c:v>
                </c:pt>
                <c:pt idx="33313">
                  <c:v>4.9894984375007994</c:v>
                </c:pt>
                <c:pt idx="33314">
                  <c:v>4.9899100000000001</c:v>
                </c:pt>
                <c:pt idx="33315">
                  <c:v>4.9903387500000003</c:v>
                </c:pt>
                <c:pt idx="33316">
                  <c:v>4.9906993750016007</c:v>
                </c:pt>
                <c:pt idx="33317">
                  <c:v>4.9911959375007999</c:v>
                </c:pt>
                <c:pt idx="33318">
                  <c:v>4.9915374999999997</c:v>
                </c:pt>
                <c:pt idx="33319">
                  <c:v>4.9919981250016008</c:v>
                </c:pt>
                <c:pt idx="33320">
                  <c:v>4.9924296875007999</c:v>
                </c:pt>
                <c:pt idx="33321">
                  <c:v>4.9928706250016006</c:v>
                </c:pt>
                <c:pt idx="33322">
                  <c:v>4.9932868750016004</c:v>
                </c:pt>
                <c:pt idx="33323">
                  <c:v>4.9937212500000001</c:v>
                </c:pt>
                <c:pt idx="33324">
                  <c:v>4.9940456250016005</c:v>
                </c:pt>
                <c:pt idx="33325">
                  <c:v>4.9944028124992004</c:v>
                </c:pt>
                <c:pt idx="33326">
                  <c:v>4.9947331250016003</c:v>
                </c:pt>
                <c:pt idx="33327">
                  <c:v>4.9943634375007999</c:v>
                </c:pt>
                <c:pt idx="33328">
                  <c:v>4.9939087500000001</c:v>
                </c:pt>
                <c:pt idx="33329">
                  <c:v>4.9934381250016004</c:v>
                </c:pt>
                <c:pt idx="33330">
                  <c:v>4.9931071875007991</c:v>
                </c:pt>
                <c:pt idx="33331">
                  <c:v>4.9927153124992003</c:v>
                </c:pt>
                <c:pt idx="33332">
                  <c:v>4.9923599999999997</c:v>
                </c:pt>
                <c:pt idx="33333">
                  <c:v>4.9918812499999996</c:v>
                </c:pt>
                <c:pt idx="33334">
                  <c:v>4.9914446875007998</c:v>
                </c:pt>
                <c:pt idx="33335">
                  <c:v>4.9911000000000003</c:v>
                </c:pt>
                <c:pt idx="33336">
                  <c:v>4.9907500000000002</c:v>
                </c:pt>
                <c:pt idx="33337">
                  <c:v>4.9903134375007996</c:v>
                </c:pt>
                <c:pt idx="33338">
                  <c:v>4.98978375</c:v>
                </c:pt>
                <c:pt idx="33339">
                  <c:v>4.9894115624992006</c:v>
                </c:pt>
                <c:pt idx="33340">
                  <c:v>4.9890821875007996</c:v>
                </c:pt>
                <c:pt idx="33341">
                  <c:v>4.9886318750016008</c:v>
                </c:pt>
                <c:pt idx="33342">
                  <c:v>4.9879790624992006</c:v>
                </c:pt>
                <c:pt idx="33343">
                  <c:v>4.9876224999999996</c:v>
                </c:pt>
                <c:pt idx="33344">
                  <c:v>4.9872409375007996</c:v>
                </c:pt>
                <c:pt idx="33345">
                  <c:v>4.9868778124992001</c:v>
                </c:pt>
                <c:pt idx="33346">
                  <c:v>4.9865278124992001</c:v>
                </c:pt>
                <c:pt idx="33347">
                  <c:v>4.9861971875007995</c:v>
                </c:pt>
                <c:pt idx="33348">
                  <c:v>4.9858440624992006</c:v>
                </c:pt>
                <c:pt idx="33349">
                  <c:v>4.9855131250016003</c:v>
                </c:pt>
                <c:pt idx="33350">
                  <c:v>4.9849868750016002</c:v>
                </c:pt>
                <c:pt idx="33351">
                  <c:v>4.984555625001601</c:v>
                </c:pt>
                <c:pt idx="33352">
                  <c:v>4.9840859375007991</c:v>
                </c:pt>
                <c:pt idx="33353">
                  <c:v>4.9837543750016007</c:v>
                </c:pt>
                <c:pt idx="33354">
                  <c:v>4.9841859375007997</c:v>
                </c:pt>
                <c:pt idx="33355">
                  <c:v>4.9845868750016002</c:v>
                </c:pt>
                <c:pt idx="33356">
                  <c:v>4.9849656250016006</c:v>
                </c:pt>
                <c:pt idx="33357">
                  <c:v>4.9853140624992003</c:v>
                </c:pt>
                <c:pt idx="33358">
                  <c:v>4.9856828124992001</c:v>
                </c:pt>
                <c:pt idx="33359">
                  <c:v>4.9861312499999997</c:v>
                </c:pt>
                <c:pt idx="33360">
                  <c:v>4.9864781250016001</c:v>
                </c:pt>
                <c:pt idx="33361">
                  <c:v>4.9868384375007997</c:v>
                </c:pt>
                <c:pt idx="33362">
                  <c:v>4.9871959375007995</c:v>
                </c:pt>
                <c:pt idx="33363">
                  <c:v>4.9876609375007996</c:v>
                </c:pt>
                <c:pt idx="33364">
                  <c:v>4.9880246875007996</c:v>
                </c:pt>
                <c:pt idx="33365">
                  <c:v>4.9885134375007993</c:v>
                </c:pt>
                <c:pt idx="33366">
                  <c:v>4.9889284375007996</c:v>
                </c:pt>
                <c:pt idx="33367">
                  <c:v>4.9894121875007995</c:v>
                </c:pt>
                <c:pt idx="33368">
                  <c:v>4.9898640624992003</c:v>
                </c:pt>
                <c:pt idx="33369">
                  <c:v>4.9903303124992009</c:v>
                </c:pt>
                <c:pt idx="33370">
                  <c:v>4.9907115624992002</c:v>
                </c:pt>
                <c:pt idx="33371">
                  <c:v>4.9910681250016005</c:v>
                </c:pt>
                <c:pt idx="33372">
                  <c:v>4.9905896875007993</c:v>
                </c:pt>
                <c:pt idx="33373">
                  <c:v>4.9901596875007996</c:v>
                </c:pt>
                <c:pt idx="33374">
                  <c:v>4.9896559375007996</c:v>
                </c:pt>
                <c:pt idx="33375">
                  <c:v>4.98903125</c:v>
                </c:pt>
                <c:pt idx="33376">
                  <c:v>4.9886387499999998</c:v>
                </c:pt>
                <c:pt idx="33377">
                  <c:v>4.9880071875007994</c:v>
                </c:pt>
                <c:pt idx="33378">
                  <c:v>4.9876471875007997</c:v>
                </c:pt>
                <c:pt idx="33379">
                  <c:v>4.9871768750016008</c:v>
                </c:pt>
                <c:pt idx="33380">
                  <c:v>4.9867243750016002</c:v>
                </c:pt>
                <c:pt idx="33381">
                  <c:v>4.9863256250016006</c:v>
                </c:pt>
                <c:pt idx="33382">
                  <c:v>4.9859837499999999</c:v>
                </c:pt>
                <c:pt idx="33383">
                  <c:v>4.9856403124992008</c:v>
                </c:pt>
                <c:pt idx="33384">
                  <c:v>4.9852921875007992</c:v>
                </c:pt>
                <c:pt idx="33385">
                  <c:v>4.9847687499999997</c:v>
                </c:pt>
                <c:pt idx="33386">
                  <c:v>4.9844115624992007</c:v>
                </c:pt>
                <c:pt idx="33387">
                  <c:v>4.9840078124992004</c:v>
                </c:pt>
                <c:pt idx="33388">
                  <c:v>4.9842459375007993</c:v>
                </c:pt>
                <c:pt idx="33389">
                  <c:v>4.9846628124992005</c:v>
                </c:pt>
                <c:pt idx="33390">
                  <c:v>4.9850318750016003</c:v>
                </c:pt>
                <c:pt idx="33391">
                  <c:v>4.9853653124992006</c:v>
                </c:pt>
                <c:pt idx="33392">
                  <c:v>4.985764375001601</c:v>
                </c:pt>
                <c:pt idx="33393">
                  <c:v>4.9861996875007994</c:v>
                </c:pt>
                <c:pt idx="33394">
                  <c:v>4.9865971875007995</c:v>
                </c:pt>
                <c:pt idx="33395">
                  <c:v>4.9869646875007998</c:v>
                </c:pt>
                <c:pt idx="33396">
                  <c:v>4.9873793750016002</c:v>
                </c:pt>
                <c:pt idx="33397">
                  <c:v>4.9878318750016009</c:v>
                </c:pt>
                <c:pt idx="33398">
                  <c:v>4.9882946875007992</c:v>
                </c:pt>
                <c:pt idx="33399">
                  <c:v>4.98874</c:v>
                </c:pt>
                <c:pt idx="33400">
                  <c:v>4.9892603124992005</c:v>
                </c:pt>
                <c:pt idx="33401">
                  <c:v>4.9897484375007997</c:v>
                </c:pt>
                <c:pt idx="33402">
                  <c:v>4.9902031250016003</c:v>
                </c:pt>
                <c:pt idx="33403">
                  <c:v>4.9906303124992002</c:v>
                </c:pt>
                <c:pt idx="33404">
                  <c:v>4.9910434375007995</c:v>
                </c:pt>
                <c:pt idx="33405">
                  <c:v>4.9914065624992006</c:v>
                </c:pt>
                <c:pt idx="33406">
                  <c:v>4.9918984375007991</c:v>
                </c:pt>
                <c:pt idx="33407">
                  <c:v>4.9923281250016007</c:v>
                </c:pt>
                <c:pt idx="33408">
                  <c:v>4.9926756250016009</c:v>
                </c:pt>
                <c:pt idx="33409">
                  <c:v>4.9931662499999998</c:v>
                </c:pt>
                <c:pt idx="33410">
                  <c:v>4.9935078124992005</c:v>
                </c:pt>
                <c:pt idx="33411">
                  <c:v>4.99355875</c:v>
                </c:pt>
                <c:pt idx="33412">
                  <c:v>4.9931234375007998</c:v>
                </c:pt>
                <c:pt idx="33413">
                  <c:v>4.9925743750016007</c:v>
                </c:pt>
                <c:pt idx="33414">
                  <c:v>4.9922253124992002</c:v>
                </c:pt>
                <c:pt idx="33415">
                  <c:v>4.9917637499999996</c:v>
                </c:pt>
                <c:pt idx="33416">
                  <c:v>4.9911915624992007</c:v>
                </c:pt>
                <c:pt idx="33417">
                  <c:v>4.9905843750016006</c:v>
                </c:pt>
                <c:pt idx="33418">
                  <c:v>4.9899531250016009</c:v>
                </c:pt>
                <c:pt idx="33419">
                  <c:v>4.9893025</c:v>
                </c:pt>
                <c:pt idx="33420">
                  <c:v>4.9886540624992008</c:v>
                </c:pt>
                <c:pt idx="33421">
                  <c:v>4.9880196875007998</c:v>
                </c:pt>
                <c:pt idx="33422">
                  <c:v>4.9875271875007998</c:v>
                </c:pt>
                <c:pt idx="33423">
                  <c:v>4.986955</c:v>
                </c:pt>
                <c:pt idx="33424">
                  <c:v>4.9864759375007992</c:v>
                </c:pt>
                <c:pt idx="33425">
                  <c:v>4.9860631250016008</c:v>
                </c:pt>
                <c:pt idx="33426">
                  <c:v>4.985735</c:v>
                </c:pt>
                <c:pt idx="33427">
                  <c:v>4.98515</c:v>
                </c:pt>
                <c:pt idx="33428">
                  <c:v>4.9847568750016009</c:v>
                </c:pt>
                <c:pt idx="33429">
                  <c:v>4.9843493750016004</c:v>
                </c:pt>
                <c:pt idx="33430">
                  <c:v>4.9838575000000001</c:v>
                </c:pt>
                <c:pt idx="33431">
                  <c:v>4.9835259375007999</c:v>
                </c:pt>
                <c:pt idx="33432">
                  <c:v>4.9831343750016002</c:v>
                </c:pt>
                <c:pt idx="33433">
                  <c:v>4.9826984375007992</c:v>
                </c:pt>
                <c:pt idx="33434">
                  <c:v>4.9823784375007998</c:v>
                </c:pt>
                <c:pt idx="33435">
                  <c:v>4.9820359375007994</c:v>
                </c:pt>
                <c:pt idx="33436">
                  <c:v>4.9824181250016002</c:v>
                </c:pt>
                <c:pt idx="33437">
                  <c:v>4.9827859375007995</c:v>
                </c:pt>
                <c:pt idx="33438">
                  <c:v>4.9831512499999997</c:v>
                </c:pt>
                <c:pt idx="33439">
                  <c:v>4.9834859375007996</c:v>
                </c:pt>
                <c:pt idx="33440">
                  <c:v>4.9838090624992004</c:v>
                </c:pt>
                <c:pt idx="33441">
                  <c:v>4.9842071875007994</c:v>
                </c:pt>
                <c:pt idx="33442">
                  <c:v>4.9846568750016003</c:v>
                </c:pt>
                <c:pt idx="33443">
                  <c:v>4.9850337500000004</c:v>
                </c:pt>
                <c:pt idx="33444">
                  <c:v>4.9853971875007996</c:v>
                </c:pt>
                <c:pt idx="33445">
                  <c:v>4.9857803124992008</c:v>
                </c:pt>
                <c:pt idx="33446">
                  <c:v>4.9861712499999999</c:v>
                </c:pt>
                <c:pt idx="33447">
                  <c:v>4.9865171875007999</c:v>
                </c:pt>
                <c:pt idx="33448">
                  <c:v>4.9861849999999999</c:v>
                </c:pt>
                <c:pt idx="33449">
                  <c:v>4.9858515624992004</c:v>
                </c:pt>
                <c:pt idx="33450">
                  <c:v>4.9854368750016009</c:v>
                </c:pt>
                <c:pt idx="33451">
                  <c:v>4.9848228124992007</c:v>
                </c:pt>
                <c:pt idx="33452">
                  <c:v>4.9843421875007996</c:v>
                </c:pt>
                <c:pt idx="33453">
                  <c:v>4.98382375</c:v>
                </c:pt>
                <c:pt idx="33454">
                  <c:v>4.9834403124992006</c:v>
                </c:pt>
                <c:pt idx="33455">
                  <c:v>4.9833784375007992</c:v>
                </c:pt>
                <c:pt idx="33456">
                  <c:v>4.9837484375007994</c:v>
                </c:pt>
                <c:pt idx="33457">
                  <c:v>4.9840799999999996</c:v>
                </c:pt>
                <c:pt idx="33458">
                  <c:v>4.9844434375007998</c:v>
                </c:pt>
                <c:pt idx="33459">
                  <c:v>4.9848853124992001</c:v>
                </c:pt>
                <c:pt idx="33460">
                  <c:v>4.9853618750016002</c:v>
                </c:pt>
                <c:pt idx="33461">
                  <c:v>4.9858831250016005</c:v>
                </c:pt>
                <c:pt idx="33462">
                  <c:v>4.9862981250016007</c:v>
                </c:pt>
                <c:pt idx="33463">
                  <c:v>4.9866521875007992</c:v>
                </c:pt>
                <c:pt idx="33464">
                  <c:v>4.9870274999999999</c:v>
                </c:pt>
                <c:pt idx="33465">
                  <c:v>4.9874074999999998</c:v>
                </c:pt>
                <c:pt idx="33466">
                  <c:v>4.9874462499999996</c:v>
                </c:pt>
                <c:pt idx="33467">
                  <c:v>4.9871071875007997</c:v>
                </c:pt>
                <c:pt idx="33468">
                  <c:v>4.986925625001601</c:v>
                </c:pt>
                <c:pt idx="33469">
                  <c:v>4.9864128124992009</c:v>
                </c:pt>
                <c:pt idx="33470">
                  <c:v>4.9857918750016008</c:v>
                </c:pt>
                <c:pt idx="33471">
                  <c:v>4.9851240624992004</c:v>
                </c:pt>
                <c:pt idx="33472">
                  <c:v>4.9846737499999998</c:v>
                </c:pt>
                <c:pt idx="33473">
                  <c:v>4.9842250000000003</c:v>
                </c:pt>
                <c:pt idx="33474">
                  <c:v>4.9837043750016008</c:v>
                </c:pt>
                <c:pt idx="33475">
                  <c:v>4.9832818750016008</c:v>
                </c:pt>
                <c:pt idx="33476">
                  <c:v>4.9827937499999999</c:v>
                </c:pt>
                <c:pt idx="33477">
                  <c:v>4.9823050000000002</c:v>
                </c:pt>
                <c:pt idx="33478">
                  <c:v>4.981810625001601</c:v>
                </c:pt>
                <c:pt idx="33479">
                  <c:v>4.9813653124992001</c:v>
                </c:pt>
                <c:pt idx="33480">
                  <c:v>4.9808384375007995</c:v>
                </c:pt>
                <c:pt idx="33481">
                  <c:v>4.9803056250016002</c:v>
                </c:pt>
                <c:pt idx="33482">
                  <c:v>4.9798781250016004</c:v>
                </c:pt>
                <c:pt idx="33483">
                  <c:v>4.9794615624992007</c:v>
                </c:pt>
                <c:pt idx="33484">
                  <c:v>4.9791065624992008</c:v>
                </c:pt>
                <c:pt idx="33485">
                  <c:v>4.9787446875007992</c:v>
                </c:pt>
                <c:pt idx="33486">
                  <c:v>4.9783753124992005</c:v>
                </c:pt>
                <c:pt idx="33487">
                  <c:v>4.9780231250016005</c:v>
                </c:pt>
                <c:pt idx="33488">
                  <c:v>4.9776818750016005</c:v>
                </c:pt>
                <c:pt idx="33489">
                  <c:v>4.9773421875007999</c:v>
                </c:pt>
                <c:pt idx="33490">
                  <c:v>4.9769137499999996</c:v>
                </c:pt>
                <c:pt idx="33491">
                  <c:v>4.9765165624992003</c:v>
                </c:pt>
                <c:pt idx="33492">
                  <c:v>4.9761684375007995</c:v>
                </c:pt>
                <c:pt idx="33493">
                  <c:v>4.9758362500000004</c:v>
                </c:pt>
                <c:pt idx="33494">
                  <c:v>4.9754665624992009</c:v>
                </c:pt>
                <c:pt idx="33495">
                  <c:v>4.9750387500000004</c:v>
                </c:pt>
                <c:pt idx="33496">
                  <c:v>4.9747181250016004</c:v>
                </c:pt>
                <c:pt idx="33497">
                  <c:v>4.9749037500000002</c:v>
                </c:pt>
                <c:pt idx="33498">
                  <c:v>4.9752646875007995</c:v>
                </c:pt>
                <c:pt idx="33499">
                  <c:v>4.9756559375007994</c:v>
                </c:pt>
                <c:pt idx="33500">
                  <c:v>4.9760574999999996</c:v>
                </c:pt>
                <c:pt idx="33501">
                  <c:v>4.9764571875007997</c:v>
                </c:pt>
                <c:pt idx="33502">
                  <c:v>4.9767959375007997</c:v>
                </c:pt>
                <c:pt idx="33503">
                  <c:v>4.9771703124992008</c:v>
                </c:pt>
                <c:pt idx="33504">
                  <c:v>4.9775749999999999</c:v>
                </c:pt>
                <c:pt idx="33505">
                  <c:v>4.9779878124992001</c:v>
                </c:pt>
                <c:pt idx="33506">
                  <c:v>4.9784424999999999</c:v>
                </c:pt>
                <c:pt idx="33507">
                  <c:v>4.9788296875007996</c:v>
                </c:pt>
                <c:pt idx="33508">
                  <c:v>4.9793296875007993</c:v>
                </c:pt>
                <c:pt idx="33509">
                  <c:v>4.9798578124992003</c:v>
                </c:pt>
                <c:pt idx="33510">
                  <c:v>4.9802212499999996</c:v>
                </c:pt>
                <c:pt idx="33511">
                  <c:v>4.9805465624992005</c:v>
                </c:pt>
                <c:pt idx="33512">
                  <c:v>4.9808718750016006</c:v>
                </c:pt>
                <c:pt idx="33513">
                  <c:v>4.9811637500000003</c:v>
                </c:pt>
                <c:pt idx="33514">
                  <c:v>4.9815484375007992</c:v>
                </c:pt>
                <c:pt idx="33515">
                  <c:v>4.9812250000000002</c:v>
                </c:pt>
                <c:pt idx="33516">
                  <c:v>4.9807965624992008</c:v>
                </c:pt>
                <c:pt idx="33517">
                  <c:v>4.9803840624992004</c:v>
                </c:pt>
                <c:pt idx="33518">
                  <c:v>4.9798253124992007</c:v>
                </c:pt>
                <c:pt idx="33519">
                  <c:v>4.9793178124992004</c:v>
                </c:pt>
                <c:pt idx="33520">
                  <c:v>4.9788018750016008</c:v>
                </c:pt>
                <c:pt idx="33521">
                  <c:v>4.9784328124992001</c:v>
                </c:pt>
                <c:pt idx="33522">
                  <c:v>4.9779962500000003</c:v>
                </c:pt>
                <c:pt idx="33523">
                  <c:v>4.9774981250016008</c:v>
                </c:pt>
                <c:pt idx="33524">
                  <c:v>4.9769706250016004</c:v>
                </c:pt>
                <c:pt idx="33525">
                  <c:v>4.9765212500000002</c:v>
                </c:pt>
                <c:pt idx="33526">
                  <c:v>4.9760853124992002</c:v>
                </c:pt>
                <c:pt idx="33527">
                  <c:v>4.9756731250016006</c:v>
                </c:pt>
                <c:pt idx="33528">
                  <c:v>4.9752571875007998</c:v>
                </c:pt>
                <c:pt idx="33529">
                  <c:v>4.9748668750016005</c:v>
                </c:pt>
                <c:pt idx="33530">
                  <c:v>4.9742753124992003</c:v>
                </c:pt>
                <c:pt idx="33531">
                  <c:v>4.9738628124992008</c:v>
                </c:pt>
                <c:pt idx="33532">
                  <c:v>4.9734912500000004</c:v>
                </c:pt>
                <c:pt idx="33533">
                  <c:v>4.9731187500000003</c:v>
                </c:pt>
                <c:pt idx="33534">
                  <c:v>4.9733853124992002</c:v>
                </c:pt>
                <c:pt idx="33535">
                  <c:v>4.9738515624992008</c:v>
                </c:pt>
                <c:pt idx="33536">
                  <c:v>4.9741915624992004</c:v>
                </c:pt>
                <c:pt idx="33537">
                  <c:v>4.9746031250016003</c:v>
                </c:pt>
                <c:pt idx="33538">
                  <c:v>4.9749890624992004</c:v>
                </c:pt>
                <c:pt idx="33539">
                  <c:v>4.9753634375007998</c:v>
                </c:pt>
                <c:pt idx="33540">
                  <c:v>4.9757281250016003</c:v>
                </c:pt>
                <c:pt idx="33541">
                  <c:v>4.9760531250016005</c:v>
                </c:pt>
                <c:pt idx="33542">
                  <c:v>4.9764887499999997</c:v>
                </c:pt>
                <c:pt idx="33543">
                  <c:v>4.9768171875007994</c:v>
                </c:pt>
                <c:pt idx="33544">
                  <c:v>4.9771725</c:v>
                </c:pt>
                <c:pt idx="33545">
                  <c:v>4.9775471875007993</c:v>
                </c:pt>
                <c:pt idx="33546">
                  <c:v>4.9778734375007998</c:v>
                </c:pt>
                <c:pt idx="33547">
                  <c:v>4.9782450000000003</c:v>
                </c:pt>
                <c:pt idx="33548">
                  <c:v>4.9786200000000003</c:v>
                </c:pt>
                <c:pt idx="33549">
                  <c:v>4.9790556250016005</c:v>
                </c:pt>
                <c:pt idx="33550">
                  <c:v>4.9794390624992007</c:v>
                </c:pt>
                <c:pt idx="33551">
                  <c:v>4.9798084375007994</c:v>
                </c:pt>
                <c:pt idx="33552">
                  <c:v>4.980226875001601</c:v>
                </c:pt>
                <c:pt idx="33553">
                  <c:v>4.9806940624992002</c:v>
                </c:pt>
                <c:pt idx="33554">
                  <c:v>4.9805140624992008</c:v>
                </c:pt>
                <c:pt idx="33555">
                  <c:v>4.9798303124992005</c:v>
                </c:pt>
                <c:pt idx="33556">
                  <c:v>4.9793506250016009</c:v>
                </c:pt>
                <c:pt idx="33557">
                  <c:v>4.9788315624992006</c:v>
                </c:pt>
                <c:pt idx="33558">
                  <c:v>4.9782975</c:v>
                </c:pt>
                <c:pt idx="33559">
                  <c:v>4.9776415624992003</c:v>
                </c:pt>
                <c:pt idx="33560">
                  <c:v>4.9770012499999998</c:v>
                </c:pt>
                <c:pt idx="33561">
                  <c:v>4.9763306250016006</c:v>
                </c:pt>
                <c:pt idx="33562">
                  <c:v>4.9757009375007994</c:v>
                </c:pt>
                <c:pt idx="33563">
                  <c:v>4.9750640624992002</c:v>
                </c:pt>
                <c:pt idx="33564">
                  <c:v>4.9745537500000001</c:v>
                </c:pt>
                <c:pt idx="33565">
                  <c:v>4.9740971875007993</c:v>
                </c:pt>
                <c:pt idx="33566">
                  <c:v>4.9736634375007993</c:v>
                </c:pt>
                <c:pt idx="33567">
                  <c:v>4.9733146875007996</c:v>
                </c:pt>
                <c:pt idx="33568">
                  <c:v>4.9729256250016007</c:v>
                </c:pt>
                <c:pt idx="33569">
                  <c:v>4.9725984375007997</c:v>
                </c:pt>
                <c:pt idx="33570">
                  <c:v>4.9720103124992008</c:v>
                </c:pt>
                <c:pt idx="33571">
                  <c:v>4.9716568750016004</c:v>
                </c:pt>
                <c:pt idx="33572">
                  <c:v>4.9712959375007992</c:v>
                </c:pt>
                <c:pt idx="33573">
                  <c:v>4.9710737500000004</c:v>
                </c:pt>
                <c:pt idx="33574">
                  <c:v>4.9714628124992002</c:v>
                </c:pt>
                <c:pt idx="33575">
                  <c:v>4.9718484375007996</c:v>
                </c:pt>
                <c:pt idx="33576">
                  <c:v>4.9721915624992006</c:v>
                </c:pt>
                <c:pt idx="33577">
                  <c:v>4.9725959375007998</c:v>
                </c:pt>
                <c:pt idx="33578">
                  <c:v>4.9729487499999996</c:v>
                </c:pt>
                <c:pt idx="33579">
                  <c:v>4.9733781250016005</c:v>
                </c:pt>
                <c:pt idx="33580">
                  <c:v>4.9738262500000001</c:v>
                </c:pt>
                <c:pt idx="33581">
                  <c:v>4.9742631250016007</c:v>
                </c:pt>
                <c:pt idx="33582">
                  <c:v>4.9746975000000004</c:v>
                </c:pt>
                <c:pt idx="33583">
                  <c:v>4.9750550000000002</c:v>
                </c:pt>
                <c:pt idx="33584">
                  <c:v>4.9748690624992005</c:v>
                </c:pt>
                <c:pt idx="33585">
                  <c:v>4.9744675000000003</c:v>
                </c:pt>
                <c:pt idx="33586">
                  <c:v>4.9740878124992003</c:v>
                </c:pt>
                <c:pt idx="33587">
                  <c:v>4.9735096875007994</c:v>
                </c:pt>
                <c:pt idx="33588">
                  <c:v>4.9731584375007998</c:v>
                </c:pt>
                <c:pt idx="33589">
                  <c:v>4.9728062499999997</c:v>
                </c:pt>
                <c:pt idx="33590">
                  <c:v>4.9723540624992006</c:v>
                </c:pt>
                <c:pt idx="33591">
                  <c:v>4.9719206250016006</c:v>
                </c:pt>
                <c:pt idx="33592">
                  <c:v>4.9714890624992005</c:v>
                </c:pt>
                <c:pt idx="33593">
                  <c:v>4.9710859375007992</c:v>
                </c:pt>
                <c:pt idx="33594">
                  <c:v>4.9707659375007998</c:v>
                </c:pt>
                <c:pt idx="33595">
                  <c:v>4.9702406250016002</c:v>
                </c:pt>
                <c:pt idx="33596">
                  <c:v>4.9697137500000004</c:v>
                </c:pt>
                <c:pt idx="33597">
                  <c:v>4.9685334375007999</c:v>
                </c:pt>
                <c:pt idx="33598">
                  <c:v>4.9669143750016005</c:v>
                </c:pt>
                <c:pt idx="33599">
                  <c:v>4.9648684375007992</c:v>
                </c:pt>
                <c:pt idx="33600">
                  <c:v>4.9625046875007994</c:v>
                </c:pt>
                <c:pt idx="33601">
                  <c:v>4.9599290624992003</c:v>
                </c:pt>
                <c:pt idx="33602">
                  <c:v>4.9571287499999999</c:v>
                </c:pt>
                <c:pt idx="33603">
                  <c:v>4.95418</c:v>
                </c:pt>
                <c:pt idx="33604">
                  <c:v>4.9510440624992009</c:v>
                </c:pt>
                <c:pt idx="33605">
                  <c:v>4.947863125001601</c:v>
                </c:pt>
                <c:pt idx="33606">
                  <c:v>4.9446775000000001</c:v>
                </c:pt>
                <c:pt idx="33607">
                  <c:v>4.9422918750016009</c:v>
                </c:pt>
                <c:pt idx="33608">
                  <c:v>4.9403112499999997</c:v>
                </c:pt>
                <c:pt idx="33609">
                  <c:v>4.9386409375007991</c:v>
                </c:pt>
                <c:pt idx="33610">
                  <c:v>4.9372934375007995</c:v>
                </c:pt>
                <c:pt idx="33611">
                  <c:v>4.9360818750016007</c:v>
                </c:pt>
                <c:pt idx="33612">
                  <c:v>4.9350193750016009</c:v>
                </c:pt>
                <c:pt idx="33613">
                  <c:v>4.9341187499999997</c:v>
                </c:pt>
                <c:pt idx="33614">
                  <c:v>4.9333128124992003</c:v>
                </c:pt>
                <c:pt idx="33615">
                  <c:v>4.9325846875007997</c:v>
                </c:pt>
                <c:pt idx="33616">
                  <c:v>4.9319084375007991</c:v>
                </c:pt>
                <c:pt idx="33617">
                  <c:v>4.9312790624992004</c:v>
                </c:pt>
                <c:pt idx="33618">
                  <c:v>4.93080125</c:v>
                </c:pt>
                <c:pt idx="33619">
                  <c:v>4.9303709375007996</c:v>
                </c:pt>
                <c:pt idx="33620">
                  <c:v>4.9300018750016008</c:v>
                </c:pt>
                <c:pt idx="33621">
                  <c:v>4.9296568750016005</c:v>
                </c:pt>
                <c:pt idx="33622">
                  <c:v>4.9291168750016006</c:v>
                </c:pt>
                <c:pt idx="33623">
                  <c:v>4.9287278124992007</c:v>
                </c:pt>
                <c:pt idx="33624">
                  <c:v>4.9283293750016002</c:v>
                </c:pt>
                <c:pt idx="33625">
                  <c:v>4.9281259375007993</c:v>
                </c:pt>
                <c:pt idx="33626">
                  <c:v>4.9284490624992001</c:v>
                </c:pt>
                <c:pt idx="33627">
                  <c:v>4.9288553124992003</c:v>
                </c:pt>
                <c:pt idx="33628">
                  <c:v>4.9292687500000003</c:v>
                </c:pt>
                <c:pt idx="33629">
                  <c:v>4.9296259375007994</c:v>
                </c:pt>
                <c:pt idx="33630">
                  <c:v>4.9300112499999997</c:v>
                </c:pt>
                <c:pt idx="33631">
                  <c:v>4.9303956250016006</c:v>
                </c:pt>
                <c:pt idx="33632">
                  <c:v>4.9307949999999998</c:v>
                </c:pt>
                <c:pt idx="33633">
                  <c:v>4.93115375</c:v>
                </c:pt>
                <c:pt idx="33634">
                  <c:v>4.9315075000000004</c:v>
                </c:pt>
                <c:pt idx="33635">
                  <c:v>4.9319050000000004</c:v>
                </c:pt>
                <c:pt idx="33636">
                  <c:v>4.9323056250016002</c:v>
                </c:pt>
                <c:pt idx="33637">
                  <c:v>4.9326459375007996</c:v>
                </c:pt>
                <c:pt idx="33638">
                  <c:v>4.9330546875007997</c:v>
                </c:pt>
                <c:pt idx="33639">
                  <c:v>4.9334931250016005</c:v>
                </c:pt>
                <c:pt idx="33640">
                  <c:v>4.9338740624992008</c:v>
                </c:pt>
                <c:pt idx="33641">
                  <c:v>4.9342140624992004</c:v>
                </c:pt>
                <c:pt idx="33642">
                  <c:v>4.9346699999999997</c:v>
                </c:pt>
                <c:pt idx="33643">
                  <c:v>4.9351618750016009</c:v>
                </c:pt>
                <c:pt idx="33644">
                  <c:v>4.9356181250016009</c:v>
                </c:pt>
                <c:pt idx="33645">
                  <c:v>4.9359925000000002</c:v>
                </c:pt>
                <c:pt idx="33646">
                  <c:v>4.9355799999999999</c:v>
                </c:pt>
                <c:pt idx="33647">
                  <c:v>4.9350350000000001</c:v>
                </c:pt>
                <c:pt idx="33648">
                  <c:v>4.9347009375007991</c:v>
                </c:pt>
                <c:pt idx="33649">
                  <c:v>4.9342887500000003</c:v>
                </c:pt>
                <c:pt idx="33650">
                  <c:v>4.9339543750016004</c:v>
                </c:pt>
                <c:pt idx="33651">
                  <c:v>4.9335993750016005</c:v>
                </c:pt>
                <c:pt idx="33652">
                  <c:v>4.9329756250016006</c:v>
                </c:pt>
                <c:pt idx="33653">
                  <c:v>4.9326146875007995</c:v>
                </c:pt>
                <c:pt idx="33654">
                  <c:v>4.9322125000000003</c:v>
                </c:pt>
                <c:pt idx="33655">
                  <c:v>4.9317428124992002</c:v>
                </c:pt>
                <c:pt idx="33656">
                  <c:v>4.9312481250016003</c:v>
                </c:pt>
                <c:pt idx="33657">
                  <c:v>4.9307912500000004</c:v>
                </c:pt>
                <c:pt idx="33658">
                  <c:v>4.9303034375007995</c:v>
                </c:pt>
                <c:pt idx="33659">
                  <c:v>4.9297065624992005</c:v>
                </c:pt>
                <c:pt idx="33660">
                  <c:v>4.9290915624992007</c:v>
                </c:pt>
                <c:pt idx="33661">
                  <c:v>4.9284756250016004</c:v>
                </c:pt>
                <c:pt idx="33662">
                  <c:v>4.9278490624992006</c:v>
                </c:pt>
                <c:pt idx="33663">
                  <c:v>4.9273293750016007</c:v>
                </c:pt>
                <c:pt idx="33664">
                  <c:v>4.9268234375007998</c:v>
                </c:pt>
                <c:pt idx="33665">
                  <c:v>4.9264206250016009</c:v>
                </c:pt>
                <c:pt idx="33666">
                  <c:v>4.9260978124992008</c:v>
                </c:pt>
                <c:pt idx="33667">
                  <c:v>4.9255643750016009</c:v>
                </c:pt>
                <c:pt idx="33668">
                  <c:v>4.9252409375007993</c:v>
                </c:pt>
                <c:pt idx="33669">
                  <c:v>4.9248828124992006</c:v>
                </c:pt>
                <c:pt idx="33670">
                  <c:v>4.9245615624992007</c:v>
                </c:pt>
                <c:pt idx="33671">
                  <c:v>4.9249425000000002</c:v>
                </c:pt>
                <c:pt idx="33672">
                  <c:v>4.9253237499999996</c:v>
                </c:pt>
                <c:pt idx="33673">
                  <c:v>4.9256843750016008</c:v>
                </c:pt>
                <c:pt idx="33674">
                  <c:v>4.9260418750016006</c:v>
                </c:pt>
                <c:pt idx="33675">
                  <c:v>4.9263840624992001</c:v>
                </c:pt>
                <c:pt idx="33676">
                  <c:v>4.9267378124992005</c:v>
                </c:pt>
                <c:pt idx="33677">
                  <c:v>4.9271246875007995</c:v>
                </c:pt>
                <c:pt idx="33678">
                  <c:v>4.9275387500000001</c:v>
                </c:pt>
                <c:pt idx="33679">
                  <c:v>4.9278775000000001</c:v>
                </c:pt>
                <c:pt idx="33680">
                  <c:v>4.9282165624992009</c:v>
                </c:pt>
                <c:pt idx="33681">
                  <c:v>4.9286268750016005</c:v>
                </c:pt>
                <c:pt idx="33682">
                  <c:v>4.9289753124992002</c:v>
                </c:pt>
                <c:pt idx="33683">
                  <c:v>4.9293203124992004</c:v>
                </c:pt>
                <c:pt idx="33684">
                  <c:v>4.9297656250016004</c:v>
                </c:pt>
                <c:pt idx="33685">
                  <c:v>4.9301696875007996</c:v>
                </c:pt>
                <c:pt idx="33686">
                  <c:v>4.9305649999999996</c:v>
                </c:pt>
                <c:pt idx="33687">
                  <c:v>4.9309406250016004</c:v>
                </c:pt>
                <c:pt idx="33688">
                  <c:v>4.9312771875007995</c:v>
                </c:pt>
                <c:pt idx="33689">
                  <c:v>4.9316212500000001</c:v>
                </c:pt>
                <c:pt idx="33690">
                  <c:v>4.9321278124992007</c:v>
                </c:pt>
                <c:pt idx="33691">
                  <c:v>4.9324837500000003</c:v>
                </c:pt>
                <c:pt idx="33692">
                  <c:v>4.9328993750016004</c:v>
                </c:pt>
                <c:pt idx="33693">
                  <c:v>4.9332721875007994</c:v>
                </c:pt>
                <c:pt idx="33694">
                  <c:v>4.9336046875007993</c:v>
                </c:pt>
                <c:pt idx="33695">
                  <c:v>4.9332765624992003</c:v>
                </c:pt>
                <c:pt idx="33696">
                  <c:v>4.9329200000000002</c:v>
                </c:pt>
                <c:pt idx="33697">
                  <c:v>4.9325121875007998</c:v>
                </c:pt>
                <c:pt idx="33698">
                  <c:v>4.9321881250016002</c:v>
                </c:pt>
                <c:pt idx="33699">
                  <c:v>4.9317925000000002</c:v>
                </c:pt>
                <c:pt idx="33700">
                  <c:v>4.9313006250016009</c:v>
                </c:pt>
                <c:pt idx="33701">
                  <c:v>4.9307878124992008</c:v>
                </c:pt>
                <c:pt idx="33702">
                  <c:v>4.9302574999999997</c:v>
                </c:pt>
                <c:pt idx="33703">
                  <c:v>4.9297153124992006</c:v>
                </c:pt>
                <c:pt idx="33704">
                  <c:v>4.9291700000000001</c:v>
                </c:pt>
                <c:pt idx="33705">
                  <c:v>4.9286462499999999</c:v>
                </c:pt>
                <c:pt idx="33706">
                  <c:v>4.9280934375007996</c:v>
                </c:pt>
                <c:pt idx="33707">
                  <c:v>4.9275831250016005</c:v>
                </c:pt>
                <c:pt idx="33708">
                  <c:v>4.9271256250016009</c:v>
                </c:pt>
                <c:pt idx="33709">
                  <c:v>4.926736875001601</c:v>
                </c:pt>
                <c:pt idx="33710">
                  <c:v>4.9261274999999998</c:v>
                </c:pt>
                <c:pt idx="33711">
                  <c:v>4.9254384375007998</c:v>
                </c:pt>
                <c:pt idx="33712">
                  <c:v>4.9248237499999998</c:v>
                </c:pt>
                <c:pt idx="33713">
                  <c:v>4.9244743750016005</c:v>
                </c:pt>
                <c:pt idx="33714">
                  <c:v>4.9239437500000003</c:v>
                </c:pt>
                <c:pt idx="33715">
                  <c:v>4.9234759375007995</c:v>
                </c:pt>
                <c:pt idx="33716">
                  <c:v>4.9231400000000001</c:v>
                </c:pt>
                <c:pt idx="33717">
                  <c:v>4.9227759375007993</c:v>
                </c:pt>
                <c:pt idx="33718">
                  <c:v>4.9224243750016008</c:v>
                </c:pt>
                <c:pt idx="33719">
                  <c:v>4.9220378124992008</c:v>
                </c:pt>
                <c:pt idx="33720">
                  <c:v>4.9222428124992001</c:v>
                </c:pt>
                <c:pt idx="33721">
                  <c:v>4.9226540624992001</c:v>
                </c:pt>
                <c:pt idx="33722">
                  <c:v>4.9230618750016006</c:v>
                </c:pt>
                <c:pt idx="33723">
                  <c:v>4.9234878124992001</c:v>
                </c:pt>
                <c:pt idx="33724">
                  <c:v>4.9238474999999999</c:v>
                </c:pt>
                <c:pt idx="33725">
                  <c:v>4.9241681250016009</c:v>
                </c:pt>
                <c:pt idx="33726">
                  <c:v>4.9245609375007993</c:v>
                </c:pt>
                <c:pt idx="33727">
                  <c:v>4.9249012499999996</c:v>
                </c:pt>
                <c:pt idx="33728">
                  <c:v>4.9245784375007995</c:v>
                </c:pt>
                <c:pt idx="33729">
                  <c:v>4.9242387499999998</c:v>
                </c:pt>
                <c:pt idx="33730">
                  <c:v>4.9237774999999999</c:v>
                </c:pt>
                <c:pt idx="33731">
                  <c:v>4.9233890624992007</c:v>
                </c:pt>
                <c:pt idx="33732">
                  <c:v>4.9230043750016002</c:v>
                </c:pt>
                <c:pt idx="33733">
                  <c:v>4.9226565624992009</c:v>
                </c:pt>
                <c:pt idx="33734">
                  <c:v>4.9223265624992001</c:v>
                </c:pt>
                <c:pt idx="33735">
                  <c:v>4.9220034375007993</c:v>
                </c:pt>
                <c:pt idx="33736">
                  <c:v>4.9216787499999999</c:v>
                </c:pt>
                <c:pt idx="33737">
                  <c:v>4.9213075000000002</c:v>
                </c:pt>
                <c:pt idx="33738">
                  <c:v>4.9210765624992003</c:v>
                </c:pt>
                <c:pt idx="33739">
                  <c:v>4.9207503124992007</c:v>
                </c:pt>
                <c:pt idx="33740">
                  <c:v>4.9207618750016007</c:v>
                </c:pt>
                <c:pt idx="33741">
                  <c:v>4.9211368750016007</c:v>
                </c:pt>
                <c:pt idx="33742">
                  <c:v>4.9214943750016005</c:v>
                </c:pt>
                <c:pt idx="33743">
                  <c:v>4.9218465624992005</c:v>
                </c:pt>
                <c:pt idx="33744">
                  <c:v>4.9220928124992005</c:v>
                </c:pt>
                <c:pt idx="33745">
                  <c:v>4.9218096875007991</c:v>
                </c:pt>
                <c:pt idx="33746">
                  <c:v>4.9214462499999998</c:v>
                </c:pt>
                <c:pt idx="33747">
                  <c:v>4.9210321875007992</c:v>
                </c:pt>
                <c:pt idx="33748">
                  <c:v>4.9206918750016007</c:v>
                </c:pt>
                <c:pt idx="33749">
                  <c:v>4.9203703124992009</c:v>
                </c:pt>
                <c:pt idx="33750">
                  <c:v>4.9199496875007993</c:v>
                </c:pt>
                <c:pt idx="33751">
                  <c:v>4.9196024999999999</c:v>
                </c:pt>
                <c:pt idx="33752">
                  <c:v>4.9192046875007991</c:v>
                </c:pt>
                <c:pt idx="33753">
                  <c:v>4.9195596875007999</c:v>
                </c:pt>
                <c:pt idx="33754">
                  <c:v>4.9192262500000004</c:v>
                </c:pt>
                <c:pt idx="33755">
                  <c:v>4.9188774999999998</c:v>
                </c:pt>
                <c:pt idx="33756">
                  <c:v>4.9184909375007999</c:v>
                </c:pt>
                <c:pt idx="33757">
                  <c:v>4.9189175000000001</c:v>
                </c:pt>
                <c:pt idx="33758">
                  <c:v>4.9193409375007997</c:v>
                </c:pt>
                <c:pt idx="33759">
                  <c:v>4.9196931250016007</c:v>
                </c:pt>
                <c:pt idx="33760">
                  <c:v>4.9200343750016007</c:v>
                </c:pt>
                <c:pt idx="33761">
                  <c:v>4.9201249999999996</c:v>
                </c:pt>
                <c:pt idx="33762">
                  <c:v>4.920445</c:v>
                </c:pt>
                <c:pt idx="33763">
                  <c:v>4.920460625001601</c:v>
                </c:pt>
                <c:pt idx="33764">
                  <c:v>4.9206424999999996</c:v>
                </c:pt>
                <c:pt idx="33765">
                  <c:v>4.9209740624992007</c:v>
                </c:pt>
                <c:pt idx="33766">
                  <c:v>4.9213343750016003</c:v>
                </c:pt>
                <c:pt idx="33767">
                  <c:v>4.9209353124992008</c:v>
                </c:pt>
                <c:pt idx="33768">
                  <c:v>4.9203643750016006</c:v>
                </c:pt>
                <c:pt idx="33769">
                  <c:v>4.9198365624992002</c:v>
                </c:pt>
                <c:pt idx="33770">
                  <c:v>4.9192065624992001</c:v>
                </c:pt>
                <c:pt idx="33771">
                  <c:v>4.9186234375007993</c:v>
                </c:pt>
                <c:pt idx="33772">
                  <c:v>4.9181215624992003</c:v>
                </c:pt>
                <c:pt idx="33773">
                  <c:v>4.9177134375007991</c:v>
                </c:pt>
                <c:pt idx="33774">
                  <c:v>4.9171593750016003</c:v>
                </c:pt>
                <c:pt idx="33775">
                  <c:v>4.9166987500000001</c:v>
                </c:pt>
                <c:pt idx="33776">
                  <c:v>4.9162109375007992</c:v>
                </c:pt>
                <c:pt idx="33777">
                  <c:v>4.9155871875007993</c:v>
                </c:pt>
                <c:pt idx="33778">
                  <c:v>4.9152621875007991</c:v>
                </c:pt>
                <c:pt idx="33779">
                  <c:v>4.9149259375007999</c:v>
                </c:pt>
                <c:pt idx="33780">
                  <c:v>4.9143715624992002</c:v>
                </c:pt>
                <c:pt idx="33781">
                  <c:v>4.9140509375007992</c:v>
                </c:pt>
                <c:pt idx="33782">
                  <c:v>4.9134056250016007</c:v>
                </c:pt>
                <c:pt idx="33783">
                  <c:v>4.9130509375007998</c:v>
                </c:pt>
                <c:pt idx="33784">
                  <c:v>4.9125712500000001</c:v>
                </c:pt>
                <c:pt idx="33785">
                  <c:v>4.9121418750016002</c:v>
                </c:pt>
                <c:pt idx="33786">
                  <c:v>4.9114853124992006</c:v>
                </c:pt>
                <c:pt idx="33787">
                  <c:v>4.9111265624992004</c:v>
                </c:pt>
                <c:pt idx="33788">
                  <c:v>4.91076625</c:v>
                </c:pt>
                <c:pt idx="33789">
                  <c:v>4.9104184375007991</c:v>
                </c:pt>
                <c:pt idx="33790">
                  <c:v>4.909704375001601</c:v>
                </c:pt>
                <c:pt idx="33791">
                  <c:v>4.9093709375007997</c:v>
                </c:pt>
                <c:pt idx="33792">
                  <c:v>4.9090081250016002</c:v>
                </c:pt>
                <c:pt idx="33793">
                  <c:v>4.9086234375007995</c:v>
                </c:pt>
                <c:pt idx="33794">
                  <c:v>4.9082490624992001</c:v>
                </c:pt>
                <c:pt idx="33795">
                  <c:v>4.9086378124992001</c:v>
                </c:pt>
                <c:pt idx="33796">
                  <c:v>4.9089793750016009</c:v>
                </c:pt>
                <c:pt idx="33797">
                  <c:v>4.9093390624992006</c:v>
                </c:pt>
                <c:pt idx="33798">
                  <c:v>4.9096834375007994</c:v>
                </c:pt>
                <c:pt idx="33799">
                  <c:v>4.9100496875007993</c:v>
                </c:pt>
                <c:pt idx="33800">
                  <c:v>4.9098096875007995</c:v>
                </c:pt>
                <c:pt idx="33801">
                  <c:v>4.9093709375007997</c:v>
                </c:pt>
                <c:pt idx="33802">
                  <c:v>4.9090490624992009</c:v>
                </c:pt>
                <c:pt idx="33803">
                  <c:v>4.9086890624992003</c:v>
                </c:pt>
                <c:pt idx="33804">
                  <c:v>4.9083215624992009</c:v>
                </c:pt>
                <c:pt idx="33805">
                  <c:v>4.90776375</c:v>
                </c:pt>
                <c:pt idx="33806">
                  <c:v>4.9071559375007991</c:v>
                </c:pt>
                <c:pt idx="33807">
                  <c:v>4.9068184375007995</c:v>
                </c:pt>
                <c:pt idx="33808">
                  <c:v>4.9064518750016006</c:v>
                </c:pt>
                <c:pt idx="33809">
                  <c:v>4.9058096875007999</c:v>
                </c:pt>
                <c:pt idx="33810">
                  <c:v>4.9054678124992002</c:v>
                </c:pt>
                <c:pt idx="33811">
                  <c:v>4.9051400000000003</c:v>
                </c:pt>
                <c:pt idx="33812">
                  <c:v>4.9047215624992004</c:v>
                </c:pt>
                <c:pt idx="33813">
                  <c:v>4.9043781250016005</c:v>
                </c:pt>
                <c:pt idx="33814">
                  <c:v>4.9043462499999997</c:v>
                </c:pt>
                <c:pt idx="33815">
                  <c:v>4.9039493750016003</c:v>
                </c:pt>
                <c:pt idx="33816">
                  <c:v>4.90354125</c:v>
                </c:pt>
                <c:pt idx="33817">
                  <c:v>4.9031250000000002</c:v>
                </c:pt>
                <c:pt idx="33818">
                  <c:v>4.9026737499999999</c:v>
                </c:pt>
                <c:pt idx="33819">
                  <c:v>4.9023359375007995</c:v>
                </c:pt>
                <c:pt idx="33820">
                  <c:v>4.9019812500000004</c:v>
                </c:pt>
                <c:pt idx="33821">
                  <c:v>4.9023893750016008</c:v>
                </c:pt>
                <c:pt idx="33822">
                  <c:v>4.9027387500000001</c:v>
                </c:pt>
                <c:pt idx="33823">
                  <c:v>4.9030590624992003</c:v>
                </c:pt>
                <c:pt idx="33824">
                  <c:v>4.9033928124992006</c:v>
                </c:pt>
                <c:pt idx="33825">
                  <c:v>4.9037656250016006</c:v>
                </c:pt>
                <c:pt idx="33826">
                  <c:v>4.9041609375007997</c:v>
                </c:pt>
                <c:pt idx="33827">
                  <c:v>4.9045118750016004</c:v>
                </c:pt>
                <c:pt idx="33828">
                  <c:v>4.9048412499999996</c:v>
                </c:pt>
                <c:pt idx="33829">
                  <c:v>4.9052159375007998</c:v>
                </c:pt>
                <c:pt idx="33830">
                  <c:v>4.9055940624992003</c:v>
                </c:pt>
                <c:pt idx="33831">
                  <c:v>4.9059759375007994</c:v>
                </c:pt>
                <c:pt idx="33832">
                  <c:v>4.9063456250016007</c:v>
                </c:pt>
                <c:pt idx="33833">
                  <c:v>4.9066668750016005</c:v>
                </c:pt>
                <c:pt idx="33834">
                  <c:v>4.9070628124992002</c:v>
                </c:pt>
                <c:pt idx="33835">
                  <c:v>4.9074906250016008</c:v>
                </c:pt>
                <c:pt idx="33836">
                  <c:v>4.9078490624992002</c:v>
                </c:pt>
                <c:pt idx="33837">
                  <c:v>4.9083471875007998</c:v>
                </c:pt>
                <c:pt idx="33838">
                  <c:v>4.9087565624992004</c:v>
                </c:pt>
                <c:pt idx="33839">
                  <c:v>4.9091721875007996</c:v>
                </c:pt>
                <c:pt idx="33840">
                  <c:v>4.909605</c:v>
                </c:pt>
                <c:pt idx="33841">
                  <c:v>4.9101306250016004</c:v>
                </c:pt>
                <c:pt idx="33842">
                  <c:v>4.910583125001601</c:v>
                </c:pt>
                <c:pt idx="33843">
                  <c:v>4.9109459375007996</c:v>
                </c:pt>
                <c:pt idx="33844">
                  <c:v>4.9112875000000003</c:v>
                </c:pt>
                <c:pt idx="33845">
                  <c:v>4.9116459375007997</c:v>
                </c:pt>
                <c:pt idx="33846">
                  <c:v>4.9110806250016008</c:v>
                </c:pt>
                <c:pt idx="33847">
                  <c:v>4.9106293750016006</c:v>
                </c:pt>
                <c:pt idx="33848">
                  <c:v>4.9102768750016006</c:v>
                </c:pt>
                <c:pt idx="33849">
                  <c:v>4.9097115624992007</c:v>
                </c:pt>
                <c:pt idx="33850">
                  <c:v>4.9090612499999997</c:v>
                </c:pt>
                <c:pt idx="33851">
                  <c:v>4.9083415624992002</c:v>
                </c:pt>
                <c:pt idx="33852">
                  <c:v>4.9075784375007991</c:v>
                </c:pt>
                <c:pt idx="33853">
                  <c:v>4.9068043750016006</c:v>
                </c:pt>
                <c:pt idx="33854">
                  <c:v>4.9061271875007995</c:v>
                </c:pt>
                <c:pt idx="33855">
                  <c:v>4.9054178124992003</c:v>
                </c:pt>
                <c:pt idx="33856">
                  <c:v>4.9046634375007994</c:v>
                </c:pt>
                <c:pt idx="33857">
                  <c:v>4.9039937499999997</c:v>
                </c:pt>
                <c:pt idx="33858">
                  <c:v>4.9032790624992009</c:v>
                </c:pt>
                <c:pt idx="33859">
                  <c:v>4.9026331250016009</c:v>
                </c:pt>
                <c:pt idx="33860">
                  <c:v>4.9021237500000003</c:v>
                </c:pt>
                <c:pt idx="33861">
                  <c:v>4.9015537499999997</c:v>
                </c:pt>
                <c:pt idx="33862">
                  <c:v>4.9009762500000003</c:v>
                </c:pt>
                <c:pt idx="33863">
                  <c:v>4.9003724999999996</c:v>
                </c:pt>
                <c:pt idx="33864">
                  <c:v>4.8998078124992004</c:v>
                </c:pt>
                <c:pt idx="33865">
                  <c:v>4.8992899999999997</c:v>
                </c:pt>
                <c:pt idx="33866">
                  <c:v>4.8988309375007999</c:v>
                </c:pt>
                <c:pt idx="33867">
                  <c:v>4.8984478124992004</c:v>
                </c:pt>
                <c:pt idx="33868">
                  <c:v>4.8980031250016003</c:v>
                </c:pt>
                <c:pt idx="33869">
                  <c:v>4.8972603124992009</c:v>
                </c:pt>
                <c:pt idx="33870">
                  <c:v>4.8968287500000001</c:v>
                </c:pt>
                <c:pt idx="33871">
                  <c:v>4.8964828124992001</c:v>
                </c:pt>
                <c:pt idx="33872">
                  <c:v>4.8960481250016006</c:v>
                </c:pt>
                <c:pt idx="33873">
                  <c:v>4.8956656250016009</c:v>
                </c:pt>
                <c:pt idx="33874">
                  <c:v>4.8956356250016002</c:v>
                </c:pt>
                <c:pt idx="33875">
                  <c:v>4.8960437499999996</c:v>
                </c:pt>
                <c:pt idx="33876">
                  <c:v>4.8963850000000004</c:v>
                </c:pt>
                <c:pt idx="33877">
                  <c:v>4.8967215624992004</c:v>
                </c:pt>
                <c:pt idx="33878">
                  <c:v>4.8970578124992006</c:v>
                </c:pt>
                <c:pt idx="33879">
                  <c:v>4.8974578124992005</c:v>
                </c:pt>
                <c:pt idx="33880">
                  <c:v>4.8978234375007998</c:v>
                </c:pt>
                <c:pt idx="33881">
                  <c:v>4.898290625001601</c:v>
                </c:pt>
                <c:pt idx="33882">
                  <c:v>4.8988321875007994</c:v>
                </c:pt>
                <c:pt idx="33883">
                  <c:v>4.8992390624992002</c:v>
                </c:pt>
                <c:pt idx="33884">
                  <c:v>4.89966875</c:v>
                </c:pt>
                <c:pt idx="33885">
                  <c:v>4.9001037500000004</c:v>
                </c:pt>
                <c:pt idx="33886">
                  <c:v>4.9005806250016004</c:v>
                </c:pt>
                <c:pt idx="33887">
                  <c:v>4.900995</c:v>
                </c:pt>
                <c:pt idx="33888">
                  <c:v>4.9007343750016004</c:v>
                </c:pt>
                <c:pt idx="33889">
                  <c:v>4.9003506250016002</c:v>
                </c:pt>
                <c:pt idx="33890">
                  <c:v>4.8999565624992005</c:v>
                </c:pt>
                <c:pt idx="33891">
                  <c:v>4.8995659375007996</c:v>
                </c:pt>
                <c:pt idx="33892">
                  <c:v>4.8991037500000001</c:v>
                </c:pt>
                <c:pt idx="33893">
                  <c:v>4.8987812499999999</c:v>
                </c:pt>
                <c:pt idx="33894">
                  <c:v>4.8983865624992005</c:v>
                </c:pt>
                <c:pt idx="33895">
                  <c:v>4.8983934375007996</c:v>
                </c:pt>
                <c:pt idx="33896">
                  <c:v>4.8980509375007992</c:v>
                </c:pt>
                <c:pt idx="33897">
                  <c:v>4.8977287499999997</c:v>
                </c:pt>
                <c:pt idx="33898">
                  <c:v>4.8971990624992001</c:v>
                </c:pt>
                <c:pt idx="33899">
                  <c:v>4.8967218750016004</c:v>
                </c:pt>
                <c:pt idx="33900">
                  <c:v>4.8963843750016007</c:v>
                </c:pt>
                <c:pt idx="33901">
                  <c:v>4.8959346875007999</c:v>
                </c:pt>
                <c:pt idx="33902">
                  <c:v>4.8959359375007994</c:v>
                </c:pt>
                <c:pt idx="33903">
                  <c:v>4.8962656250016003</c:v>
                </c:pt>
                <c:pt idx="33904">
                  <c:v>4.8965987499999999</c:v>
                </c:pt>
                <c:pt idx="33905">
                  <c:v>4.8969565624992004</c:v>
                </c:pt>
                <c:pt idx="33906">
                  <c:v>4.8972928124992006</c:v>
                </c:pt>
                <c:pt idx="33907">
                  <c:v>4.8976137499999997</c:v>
                </c:pt>
                <c:pt idx="33908">
                  <c:v>4.8979850000000003</c:v>
                </c:pt>
                <c:pt idx="33909">
                  <c:v>4.8983078124992003</c:v>
                </c:pt>
                <c:pt idx="33910">
                  <c:v>4.8987946875007999</c:v>
                </c:pt>
                <c:pt idx="33911">
                  <c:v>4.8992040624992006</c:v>
                </c:pt>
                <c:pt idx="33912">
                  <c:v>4.8996828124992007</c:v>
                </c:pt>
                <c:pt idx="33913">
                  <c:v>4.9000718750016006</c:v>
                </c:pt>
                <c:pt idx="33914">
                  <c:v>4.9004943750016006</c:v>
                </c:pt>
                <c:pt idx="33915">
                  <c:v>4.9009471875007993</c:v>
                </c:pt>
                <c:pt idx="33916">
                  <c:v>4.9012678124992002</c:v>
                </c:pt>
                <c:pt idx="33917">
                  <c:v>4.9017731250016006</c:v>
                </c:pt>
                <c:pt idx="33918">
                  <c:v>4.9020943750016004</c:v>
                </c:pt>
                <c:pt idx="33919">
                  <c:v>4.9024309375007995</c:v>
                </c:pt>
                <c:pt idx="33920">
                  <c:v>4.9019690624992007</c:v>
                </c:pt>
                <c:pt idx="33921">
                  <c:v>4.9015231250016003</c:v>
                </c:pt>
                <c:pt idx="33922">
                  <c:v>4.9009581250016003</c:v>
                </c:pt>
                <c:pt idx="33923">
                  <c:v>4.9003587499999997</c:v>
                </c:pt>
                <c:pt idx="33924">
                  <c:v>4.9000231250016002</c:v>
                </c:pt>
                <c:pt idx="33925">
                  <c:v>4.8993074999999999</c:v>
                </c:pt>
                <c:pt idx="33926">
                  <c:v>4.8988209375007994</c:v>
                </c:pt>
                <c:pt idx="33927">
                  <c:v>4.898276875001601</c:v>
                </c:pt>
                <c:pt idx="33928">
                  <c:v>4.8977584375007996</c:v>
                </c:pt>
                <c:pt idx="33929">
                  <c:v>4.8971762500000002</c:v>
                </c:pt>
                <c:pt idx="33930">
                  <c:v>4.8967615624992007</c:v>
                </c:pt>
                <c:pt idx="33931">
                  <c:v>4.8963221875007994</c:v>
                </c:pt>
                <c:pt idx="33932">
                  <c:v>4.8958409375007994</c:v>
                </c:pt>
                <c:pt idx="33933">
                  <c:v>4.8954496875007996</c:v>
                </c:pt>
                <c:pt idx="33934">
                  <c:v>4.8949962500000002</c:v>
                </c:pt>
                <c:pt idx="33935">
                  <c:v>4.8946387500000004</c:v>
                </c:pt>
                <c:pt idx="33936">
                  <c:v>4.8943021875007995</c:v>
                </c:pt>
                <c:pt idx="33937">
                  <c:v>4.8939575</c:v>
                </c:pt>
                <c:pt idx="33938">
                  <c:v>4.89351</c:v>
                </c:pt>
                <c:pt idx="33939">
                  <c:v>4.8929637499999998</c:v>
                </c:pt>
                <c:pt idx="33940">
                  <c:v>4.8924268750016005</c:v>
                </c:pt>
                <c:pt idx="33941">
                  <c:v>4.8919009375007994</c:v>
                </c:pt>
                <c:pt idx="33942">
                  <c:v>4.8914037500000003</c:v>
                </c:pt>
                <c:pt idx="33943">
                  <c:v>4.8910137499999999</c:v>
                </c:pt>
                <c:pt idx="33944">
                  <c:v>4.8906603124992003</c:v>
                </c:pt>
                <c:pt idx="33945">
                  <c:v>4.8902815624992009</c:v>
                </c:pt>
                <c:pt idx="33946">
                  <c:v>4.8899512500000002</c:v>
                </c:pt>
                <c:pt idx="33947">
                  <c:v>4.8901306250016008</c:v>
                </c:pt>
                <c:pt idx="33948">
                  <c:v>4.8901874999999997</c:v>
                </c:pt>
                <c:pt idx="33949">
                  <c:v>4.8899178124992009</c:v>
                </c:pt>
                <c:pt idx="33950">
                  <c:v>4.8902531250016006</c:v>
                </c:pt>
                <c:pt idx="33951">
                  <c:v>4.8905871875007998</c:v>
                </c:pt>
                <c:pt idx="33952">
                  <c:v>4.8909206250016002</c:v>
                </c:pt>
                <c:pt idx="33953">
                  <c:v>4.8912606250016006</c:v>
                </c:pt>
                <c:pt idx="33954">
                  <c:v>4.8907931250016006</c:v>
                </c:pt>
                <c:pt idx="33955">
                  <c:v>4.8904203124992005</c:v>
                </c:pt>
                <c:pt idx="33956">
                  <c:v>4.8899031250016005</c:v>
                </c:pt>
                <c:pt idx="33957">
                  <c:v>4.8893671875007998</c:v>
                </c:pt>
                <c:pt idx="33958">
                  <c:v>4.8887412499999998</c:v>
                </c:pt>
                <c:pt idx="33959">
                  <c:v>4.8883953124992008</c:v>
                </c:pt>
                <c:pt idx="33960">
                  <c:v>4.8878462499999999</c:v>
                </c:pt>
                <c:pt idx="33961">
                  <c:v>4.8874928124992003</c:v>
                </c:pt>
                <c:pt idx="33962">
                  <c:v>4.8870668750016009</c:v>
                </c:pt>
                <c:pt idx="33963">
                  <c:v>4.8867443750016006</c:v>
                </c:pt>
                <c:pt idx="33964">
                  <c:v>4.8871515624992004</c:v>
                </c:pt>
                <c:pt idx="33965">
                  <c:v>4.8874784375007998</c:v>
                </c:pt>
                <c:pt idx="33966">
                  <c:v>4.8878315624992004</c:v>
                </c:pt>
                <c:pt idx="33967">
                  <c:v>4.8880740624992001</c:v>
                </c:pt>
                <c:pt idx="33968">
                  <c:v>4.8884159375007998</c:v>
                </c:pt>
                <c:pt idx="33969">
                  <c:v>4.8887696875007993</c:v>
                </c:pt>
                <c:pt idx="33970">
                  <c:v>4.8891087500000001</c:v>
                </c:pt>
                <c:pt idx="33971">
                  <c:v>4.8894596875007998</c:v>
                </c:pt>
                <c:pt idx="33972">
                  <c:v>4.8899334375007992</c:v>
                </c:pt>
                <c:pt idx="33973">
                  <c:v>4.8903440624992003</c:v>
                </c:pt>
                <c:pt idx="33974">
                  <c:v>4.8906709375007997</c:v>
                </c:pt>
                <c:pt idx="33975">
                  <c:v>4.8910499999999999</c:v>
                </c:pt>
                <c:pt idx="33976">
                  <c:v>4.8914315624992009</c:v>
                </c:pt>
                <c:pt idx="33977">
                  <c:v>4.8917909375007991</c:v>
                </c:pt>
                <c:pt idx="33978">
                  <c:v>4.8921353124992004</c:v>
                </c:pt>
                <c:pt idx="33979">
                  <c:v>4.8925549999999998</c:v>
                </c:pt>
                <c:pt idx="33980">
                  <c:v>4.8930056250016003</c:v>
                </c:pt>
                <c:pt idx="33981">
                  <c:v>4.893433125001601</c:v>
                </c:pt>
                <c:pt idx="33982">
                  <c:v>4.8937556250016003</c:v>
                </c:pt>
                <c:pt idx="33983">
                  <c:v>4.8941584375007992</c:v>
                </c:pt>
                <c:pt idx="33984">
                  <c:v>4.8944803124992005</c:v>
                </c:pt>
                <c:pt idx="33985">
                  <c:v>4.8948184375007999</c:v>
                </c:pt>
                <c:pt idx="33986">
                  <c:v>4.8951549999999999</c:v>
                </c:pt>
                <c:pt idx="33987">
                  <c:v>4.8946521875007996</c:v>
                </c:pt>
                <c:pt idx="33988">
                  <c:v>4.8943234375007991</c:v>
                </c:pt>
                <c:pt idx="33989">
                  <c:v>4.8935884375007994</c:v>
                </c:pt>
                <c:pt idx="33990">
                  <c:v>4.8931665624992009</c:v>
                </c:pt>
                <c:pt idx="33991">
                  <c:v>4.8926737500000002</c:v>
                </c:pt>
                <c:pt idx="33992">
                  <c:v>4.8922046875007998</c:v>
                </c:pt>
                <c:pt idx="33993">
                  <c:v>4.8917368750016008</c:v>
                </c:pt>
                <c:pt idx="33994">
                  <c:v>4.8912784375007998</c:v>
                </c:pt>
                <c:pt idx="33995">
                  <c:v>4.8908371875007992</c:v>
                </c:pt>
                <c:pt idx="33996">
                  <c:v>4.8903803124992002</c:v>
                </c:pt>
                <c:pt idx="33997">
                  <c:v>4.8899603124992002</c:v>
                </c:pt>
                <c:pt idx="33998">
                  <c:v>4.8894921875007995</c:v>
                </c:pt>
                <c:pt idx="33999">
                  <c:v>4.8891049999999998</c:v>
                </c:pt>
                <c:pt idx="34000">
                  <c:v>4.8887400000000003</c:v>
                </c:pt>
                <c:pt idx="34001">
                  <c:v>4.8884115624992006</c:v>
                </c:pt>
                <c:pt idx="34002">
                  <c:v>4.8879603124992004</c:v>
                </c:pt>
                <c:pt idx="34003">
                  <c:v>4.8874556250016008</c:v>
                </c:pt>
                <c:pt idx="34004">
                  <c:v>4.8869474999999998</c:v>
                </c:pt>
                <c:pt idx="34005">
                  <c:v>4.8864400000000003</c:v>
                </c:pt>
                <c:pt idx="34006">
                  <c:v>4.8859490624992006</c:v>
                </c:pt>
                <c:pt idx="34007">
                  <c:v>4.8854424999999999</c:v>
                </c:pt>
                <c:pt idx="34008">
                  <c:v>4.8850434375007996</c:v>
                </c:pt>
                <c:pt idx="34009">
                  <c:v>4.8852428124992002</c:v>
                </c:pt>
                <c:pt idx="34010">
                  <c:v>4.8848918750016006</c:v>
                </c:pt>
                <c:pt idx="34011">
                  <c:v>4.8845581250016004</c:v>
                </c:pt>
                <c:pt idx="34012">
                  <c:v>4.8843343750016004</c:v>
                </c:pt>
                <c:pt idx="34013">
                  <c:v>4.8846825000000003</c:v>
                </c:pt>
                <c:pt idx="34014">
                  <c:v>4.8843203124992005</c:v>
                </c:pt>
                <c:pt idx="34015">
                  <c:v>4.8839196875007991</c:v>
                </c:pt>
                <c:pt idx="34016">
                  <c:v>4.8835731250016003</c:v>
                </c:pt>
                <c:pt idx="34017">
                  <c:v>4.8831515624992008</c:v>
                </c:pt>
                <c:pt idx="34018">
                  <c:v>4.8826549999999997</c:v>
                </c:pt>
                <c:pt idx="34019">
                  <c:v>4.8820268750016007</c:v>
                </c:pt>
                <c:pt idx="34020">
                  <c:v>4.8813978124992001</c:v>
                </c:pt>
                <c:pt idx="34021">
                  <c:v>4.8808815624992006</c:v>
                </c:pt>
                <c:pt idx="34022">
                  <c:v>4.8804643750016004</c:v>
                </c:pt>
                <c:pt idx="34023">
                  <c:v>4.8799987500000004</c:v>
                </c:pt>
                <c:pt idx="34024">
                  <c:v>4.8796150000000003</c:v>
                </c:pt>
                <c:pt idx="34025">
                  <c:v>4.8792759375007995</c:v>
                </c:pt>
                <c:pt idx="34026">
                  <c:v>4.8795481250016008</c:v>
                </c:pt>
                <c:pt idx="34027">
                  <c:v>4.8800337499999999</c:v>
                </c:pt>
                <c:pt idx="34028">
                  <c:v>4.8804850000000002</c:v>
                </c:pt>
                <c:pt idx="34029">
                  <c:v>4.8808325000000004</c:v>
                </c:pt>
                <c:pt idx="34030">
                  <c:v>4.8811928124992008</c:v>
                </c:pt>
                <c:pt idx="34031">
                  <c:v>4.8815990624992001</c:v>
                </c:pt>
                <c:pt idx="34032">
                  <c:v>4.8819765624992009</c:v>
                </c:pt>
                <c:pt idx="34033">
                  <c:v>4.8823012500000003</c:v>
                </c:pt>
                <c:pt idx="34034">
                  <c:v>4.8827446875007992</c:v>
                </c:pt>
                <c:pt idx="34035">
                  <c:v>4.8832084375007998</c:v>
                </c:pt>
                <c:pt idx="34036">
                  <c:v>4.8835768750016006</c:v>
                </c:pt>
                <c:pt idx="34037">
                  <c:v>4.8839050000000004</c:v>
                </c:pt>
                <c:pt idx="34038">
                  <c:v>4.8843040624992007</c:v>
                </c:pt>
                <c:pt idx="34039">
                  <c:v>4.8846693750016001</c:v>
                </c:pt>
                <c:pt idx="34040">
                  <c:v>4.8850209375007996</c:v>
                </c:pt>
                <c:pt idx="34041">
                  <c:v>4.8845934375007998</c:v>
                </c:pt>
                <c:pt idx="34042">
                  <c:v>4.8839593750016004</c:v>
                </c:pt>
                <c:pt idx="34043">
                  <c:v>4.8835796875007995</c:v>
                </c:pt>
                <c:pt idx="34044">
                  <c:v>4.8832218750016008</c:v>
                </c:pt>
                <c:pt idx="34045">
                  <c:v>4.8827706250016005</c:v>
                </c:pt>
                <c:pt idx="34046">
                  <c:v>4.8823840624992005</c:v>
                </c:pt>
                <c:pt idx="34047">
                  <c:v>4.8818950000000001</c:v>
                </c:pt>
                <c:pt idx="34048">
                  <c:v>4.8814403124992003</c:v>
                </c:pt>
                <c:pt idx="34049">
                  <c:v>4.8810718750016004</c:v>
                </c:pt>
                <c:pt idx="34050">
                  <c:v>4.8807093750016008</c:v>
                </c:pt>
                <c:pt idx="34051">
                  <c:v>4.88022125</c:v>
                </c:pt>
                <c:pt idx="34052">
                  <c:v>4.8798250000000003</c:v>
                </c:pt>
                <c:pt idx="34053">
                  <c:v>4.8794575</c:v>
                </c:pt>
                <c:pt idx="34054">
                  <c:v>4.8789912500000003</c:v>
                </c:pt>
                <c:pt idx="34055">
                  <c:v>4.8786381250016007</c:v>
                </c:pt>
                <c:pt idx="34056">
                  <c:v>4.878495</c:v>
                </c:pt>
                <c:pt idx="34057">
                  <c:v>4.8779893750016008</c:v>
                </c:pt>
                <c:pt idx="34058">
                  <c:v>4.8775303124992009</c:v>
                </c:pt>
                <c:pt idx="34059">
                  <c:v>4.8768981250016008</c:v>
                </c:pt>
                <c:pt idx="34060">
                  <c:v>4.8765753124992006</c:v>
                </c:pt>
                <c:pt idx="34061">
                  <c:v>4.8761046875007992</c:v>
                </c:pt>
                <c:pt idx="34062">
                  <c:v>4.8757746875007992</c:v>
                </c:pt>
                <c:pt idx="34063">
                  <c:v>4.8755674999999998</c:v>
                </c:pt>
                <c:pt idx="34064">
                  <c:v>4.8751434375007996</c:v>
                </c:pt>
                <c:pt idx="34065">
                  <c:v>4.8747984375007993</c:v>
                </c:pt>
                <c:pt idx="34066">
                  <c:v>4.8742812500000001</c:v>
                </c:pt>
                <c:pt idx="34067">
                  <c:v>4.8743193750016003</c:v>
                </c:pt>
                <c:pt idx="34068">
                  <c:v>4.8746850000000004</c:v>
                </c:pt>
                <c:pt idx="34069">
                  <c:v>4.8752250000000004</c:v>
                </c:pt>
                <c:pt idx="34070">
                  <c:v>4.8757021875007993</c:v>
                </c:pt>
                <c:pt idx="34071">
                  <c:v>4.8760975000000002</c:v>
                </c:pt>
                <c:pt idx="34072">
                  <c:v>4.8764390624992009</c:v>
                </c:pt>
                <c:pt idx="34073">
                  <c:v>4.8768218750016006</c:v>
                </c:pt>
                <c:pt idx="34074">
                  <c:v>4.8771887500000002</c:v>
                </c:pt>
                <c:pt idx="34075">
                  <c:v>4.8775278124992001</c:v>
                </c:pt>
                <c:pt idx="34076">
                  <c:v>4.8778550000000003</c:v>
                </c:pt>
                <c:pt idx="34077">
                  <c:v>4.8782693750016008</c:v>
                </c:pt>
                <c:pt idx="34078">
                  <c:v>4.8778609375007997</c:v>
                </c:pt>
                <c:pt idx="34079">
                  <c:v>4.8774415624992002</c:v>
                </c:pt>
                <c:pt idx="34080">
                  <c:v>4.8770646875007992</c:v>
                </c:pt>
                <c:pt idx="34081">
                  <c:v>4.8770134375007999</c:v>
                </c:pt>
                <c:pt idx="34082">
                  <c:v>4.8769721875007992</c:v>
                </c:pt>
                <c:pt idx="34083">
                  <c:v>4.8766078124992003</c:v>
                </c:pt>
                <c:pt idx="34084">
                  <c:v>4.8762481250016005</c:v>
                </c:pt>
                <c:pt idx="34085">
                  <c:v>4.8757662499999999</c:v>
                </c:pt>
                <c:pt idx="34086">
                  <c:v>4.8751778124992002</c:v>
                </c:pt>
                <c:pt idx="34087">
                  <c:v>4.8747121875007995</c:v>
                </c:pt>
                <c:pt idx="34088">
                  <c:v>4.8743493750016009</c:v>
                </c:pt>
                <c:pt idx="34089">
                  <c:v>4.8740203124992005</c:v>
                </c:pt>
                <c:pt idx="34090">
                  <c:v>4.8741915624992007</c:v>
                </c:pt>
                <c:pt idx="34091">
                  <c:v>4.8745468750016006</c:v>
                </c:pt>
                <c:pt idx="34092">
                  <c:v>4.8748984375007991</c:v>
                </c:pt>
                <c:pt idx="34093">
                  <c:v>4.8752500000000003</c:v>
                </c:pt>
                <c:pt idx="34094">
                  <c:v>4.8756050000000002</c:v>
                </c:pt>
                <c:pt idx="34095">
                  <c:v>4.8759937500000001</c:v>
                </c:pt>
                <c:pt idx="34096">
                  <c:v>4.8758249999999999</c:v>
                </c:pt>
                <c:pt idx="34097">
                  <c:v>4.8756681250016003</c:v>
                </c:pt>
                <c:pt idx="34098">
                  <c:v>4.8752321875007993</c:v>
                </c:pt>
                <c:pt idx="34099">
                  <c:v>4.8745868750016008</c:v>
                </c:pt>
                <c:pt idx="34100">
                  <c:v>4.8742253124992008</c:v>
                </c:pt>
                <c:pt idx="34101">
                  <c:v>4.8738087500000002</c:v>
                </c:pt>
                <c:pt idx="34102">
                  <c:v>4.8734228124992001</c:v>
                </c:pt>
                <c:pt idx="34103">
                  <c:v>4.8730062500000004</c:v>
                </c:pt>
                <c:pt idx="34104">
                  <c:v>4.8725921875007998</c:v>
                </c:pt>
                <c:pt idx="34105">
                  <c:v>4.8722590624992002</c:v>
                </c:pt>
                <c:pt idx="34106">
                  <c:v>4.8717231250016004</c:v>
                </c:pt>
                <c:pt idx="34107">
                  <c:v>4.8713753124992003</c:v>
                </c:pt>
                <c:pt idx="34108">
                  <c:v>4.8709881250016007</c:v>
                </c:pt>
                <c:pt idx="34109">
                  <c:v>4.8706365624992003</c:v>
                </c:pt>
                <c:pt idx="34110">
                  <c:v>4.8706034375007992</c:v>
                </c:pt>
                <c:pt idx="34111">
                  <c:v>4.8702784375007999</c:v>
                </c:pt>
                <c:pt idx="34112">
                  <c:v>4.8704203124992009</c:v>
                </c:pt>
                <c:pt idx="34113">
                  <c:v>4.8708731250016006</c:v>
                </c:pt>
                <c:pt idx="34114">
                  <c:v>4.871215625001601</c:v>
                </c:pt>
                <c:pt idx="34115">
                  <c:v>4.8715650000000004</c:v>
                </c:pt>
                <c:pt idx="34116">
                  <c:v>4.8719581250016004</c:v>
                </c:pt>
                <c:pt idx="34117">
                  <c:v>4.8723853124992003</c:v>
                </c:pt>
                <c:pt idx="34118">
                  <c:v>4.8727962500000004</c:v>
                </c:pt>
                <c:pt idx="34119">
                  <c:v>4.8731625000000003</c:v>
                </c:pt>
                <c:pt idx="34120">
                  <c:v>4.873615</c:v>
                </c:pt>
                <c:pt idx="34121">
                  <c:v>4.8740690624992009</c:v>
                </c:pt>
                <c:pt idx="34122">
                  <c:v>4.8745715624992005</c:v>
                </c:pt>
                <c:pt idx="34123">
                  <c:v>4.8749121875007999</c:v>
                </c:pt>
                <c:pt idx="34124">
                  <c:v>4.8753218750016005</c:v>
                </c:pt>
                <c:pt idx="34125">
                  <c:v>4.8756931250016002</c:v>
                </c:pt>
                <c:pt idx="34126">
                  <c:v>4.8760937499999999</c:v>
                </c:pt>
                <c:pt idx="34127">
                  <c:v>4.8765381250016002</c:v>
                </c:pt>
                <c:pt idx="34128">
                  <c:v>4.8768790624992002</c:v>
                </c:pt>
                <c:pt idx="34129">
                  <c:v>4.8772512499999996</c:v>
                </c:pt>
                <c:pt idx="34130">
                  <c:v>4.8776815624992009</c:v>
                </c:pt>
                <c:pt idx="34131">
                  <c:v>4.8780225000000002</c:v>
                </c:pt>
                <c:pt idx="34132">
                  <c:v>4.8784787500000002</c:v>
                </c:pt>
                <c:pt idx="34133">
                  <c:v>4.8788484375007997</c:v>
                </c:pt>
                <c:pt idx="34134">
                  <c:v>4.8791768750016002</c:v>
                </c:pt>
                <c:pt idx="34135">
                  <c:v>4.8788262500000004</c:v>
                </c:pt>
                <c:pt idx="34136">
                  <c:v>4.8783162500000001</c:v>
                </c:pt>
                <c:pt idx="34137">
                  <c:v>4.8776878124992002</c:v>
                </c:pt>
                <c:pt idx="34138">
                  <c:v>4.8773009375007996</c:v>
                </c:pt>
                <c:pt idx="34139">
                  <c:v>4.8768812500000003</c:v>
                </c:pt>
                <c:pt idx="34140">
                  <c:v>4.8764296875007993</c:v>
                </c:pt>
                <c:pt idx="34141">
                  <c:v>4.8759440624992001</c:v>
                </c:pt>
                <c:pt idx="34142">
                  <c:v>4.8754896875007994</c:v>
                </c:pt>
                <c:pt idx="34143">
                  <c:v>4.8750256250016006</c:v>
                </c:pt>
                <c:pt idx="34144">
                  <c:v>4.8745743750016004</c:v>
                </c:pt>
                <c:pt idx="34145">
                  <c:v>4.8742318750016009</c:v>
                </c:pt>
                <c:pt idx="34146">
                  <c:v>4.8738265624992003</c:v>
                </c:pt>
                <c:pt idx="34147">
                  <c:v>4.8734768750016002</c:v>
                </c:pt>
                <c:pt idx="34148">
                  <c:v>4.8730890624992007</c:v>
                </c:pt>
                <c:pt idx="34149">
                  <c:v>4.8725649999999998</c:v>
                </c:pt>
                <c:pt idx="34150">
                  <c:v>4.8719993750016002</c:v>
                </c:pt>
                <c:pt idx="34151">
                  <c:v>4.8716328124992003</c:v>
                </c:pt>
                <c:pt idx="34152">
                  <c:v>4.8712821875007997</c:v>
                </c:pt>
                <c:pt idx="34153">
                  <c:v>4.8708834375007992</c:v>
                </c:pt>
                <c:pt idx="34154">
                  <c:v>4.8704759375007995</c:v>
                </c:pt>
                <c:pt idx="34155">
                  <c:v>4.8700496875007993</c:v>
                </c:pt>
                <c:pt idx="34156">
                  <c:v>4.8696121875007998</c:v>
                </c:pt>
                <c:pt idx="34157">
                  <c:v>4.8691253124992002</c:v>
                </c:pt>
                <c:pt idx="34158">
                  <c:v>4.8686028124992005</c:v>
                </c:pt>
                <c:pt idx="34159">
                  <c:v>4.8681562500000002</c:v>
                </c:pt>
                <c:pt idx="34160">
                  <c:v>4.8677378124992003</c:v>
                </c:pt>
                <c:pt idx="34161">
                  <c:v>4.8673631250016003</c:v>
                </c:pt>
                <c:pt idx="34162">
                  <c:v>4.8670081250016004</c:v>
                </c:pt>
                <c:pt idx="34163">
                  <c:v>4.8665990624992004</c:v>
                </c:pt>
                <c:pt idx="34164">
                  <c:v>4.8662740624992002</c:v>
                </c:pt>
                <c:pt idx="34165">
                  <c:v>4.8657809375007997</c:v>
                </c:pt>
                <c:pt idx="34166">
                  <c:v>4.8654250000000001</c:v>
                </c:pt>
                <c:pt idx="34167">
                  <c:v>4.8650790624992002</c:v>
                </c:pt>
                <c:pt idx="34168">
                  <c:v>4.8647393750016006</c:v>
                </c:pt>
                <c:pt idx="34169">
                  <c:v>4.8644181250016008</c:v>
                </c:pt>
                <c:pt idx="34170">
                  <c:v>4.8640934375007996</c:v>
                </c:pt>
                <c:pt idx="34171">
                  <c:v>4.8637390624992003</c:v>
                </c:pt>
                <c:pt idx="34172">
                  <c:v>4.8640493750016009</c:v>
                </c:pt>
                <c:pt idx="34173">
                  <c:v>4.8639400000000004</c:v>
                </c:pt>
                <c:pt idx="34174">
                  <c:v>4.8641825000000001</c:v>
                </c:pt>
                <c:pt idx="34175">
                  <c:v>4.8645131250016007</c:v>
                </c:pt>
                <c:pt idx="34176">
                  <c:v>4.8649293750016005</c:v>
                </c:pt>
                <c:pt idx="34177">
                  <c:v>4.8654275</c:v>
                </c:pt>
                <c:pt idx="34178">
                  <c:v>4.8658037500000004</c:v>
                </c:pt>
                <c:pt idx="34179">
                  <c:v>4.8661424999999996</c:v>
                </c:pt>
                <c:pt idx="34180">
                  <c:v>4.8659903124992008</c:v>
                </c:pt>
                <c:pt idx="34181">
                  <c:v>4.8661693750016006</c:v>
                </c:pt>
                <c:pt idx="34182">
                  <c:v>4.8665462499999999</c:v>
                </c:pt>
                <c:pt idx="34183">
                  <c:v>4.866629375001601</c:v>
                </c:pt>
                <c:pt idx="34184">
                  <c:v>4.8669884375007992</c:v>
                </c:pt>
                <c:pt idx="34185">
                  <c:v>4.8667959375007994</c:v>
                </c:pt>
                <c:pt idx="34186">
                  <c:v>4.8663603124992001</c:v>
                </c:pt>
                <c:pt idx="34187">
                  <c:v>4.8658921875007994</c:v>
                </c:pt>
                <c:pt idx="34188">
                  <c:v>4.8654303124992007</c:v>
                </c:pt>
                <c:pt idx="34189">
                  <c:v>4.8649525000000002</c:v>
                </c:pt>
                <c:pt idx="34190">
                  <c:v>4.8643446875007994</c:v>
                </c:pt>
                <c:pt idx="34191">
                  <c:v>4.8638090624992003</c:v>
                </c:pt>
                <c:pt idx="34192">
                  <c:v>4.8634365624992002</c:v>
                </c:pt>
                <c:pt idx="34193">
                  <c:v>4.8629681250016006</c:v>
                </c:pt>
                <c:pt idx="34194">
                  <c:v>4.8631931250016009</c:v>
                </c:pt>
                <c:pt idx="34195">
                  <c:v>4.8636528124992005</c:v>
                </c:pt>
                <c:pt idx="34196">
                  <c:v>4.8640396875007994</c:v>
                </c:pt>
                <c:pt idx="34197">
                  <c:v>4.8643781250016005</c:v>
                </c:pt>
                <c:pt idx="34198">
                  <c:v>4.8647359375007992</c:v>
                </c:pt>
                <c:pt idx="34199">
                  <c:v>4.8651503124992006</c:v>
                </c:pt>
                <c:pt idx="34200">
                  <c:v>4.8655121875007996</c:v>
                </c:pt>
                <c:pt idx="34201">
                  <c:v>4.8659209375007997</c:v>
                </c:pt>
                <c:pt idx="34202">
                  <c:v>4.8663078124992003</c:v>
                </c:pt>
                <c:pt idx="34203">
                  <c:v>4.8667803124992002</c:v>
                </c:pt>
                <c:pt idx="34204">
                  <c:v>4.8671418750016002</c:v>
                </c:pt>
                <c:pt idx="34205">
                  <c:v>4.8675115624992005</c:v>
                </c:pt>
                <c:pt idx="34206">
                  <c:v>4.8679181250016006</c:v>
                </c:pt>
                <c:pt idx="34207">
                  <c:v>4.8683118750016003</c:v>
                </c:pt>
                <c:pt idx="34208">
                  <c:v>4.8686628124992009</c:v>
                </c:pt>
                <c:pt idx="34209">
                  <c:v>4.8690381250016008</c:v>
                </c:pt>
                <c:pt idx="34210">
                  <c:v>4.8694237500000002</c:v>
                </c:pt>
                <c:pt idx="34211">
                  <c:v>4.8698871875007992</c:v>
                </c:pt>
                <c:pt idx="34212">
                  <c:v>4.8702140624992003</c:v>
                </c:pt>
                <c:pt idx="34213">
                  <c:v>4.8705631250016008</c:v>
                </c:pt>
                <c:pt idx="34214">
                  <c:v>4.8708896875007994</c:v>
                </c:pt>
                <c:pt idx="34215">
                  <c:v>4.8704650000000003</c:v>
                </c:pt>
                <c:pt idx="34216">
                  <c:v>4.8698612499999996</c:v>
                </c:pt>
                <c:pt idx="34217">
                  <c:v>4.8694084375007991</c:v>
                </c:pt>
                <c:pt idx="34218">
                  <c:v>4.8689574999999996</c:v>
                </c:pt>
                <c:pt idx="34219">
                  <c:v>4.8684159375007994</c:v>
                </c:pt>
                <c:pt idx="34220">
                  <c:v>4.8678437499999996</c:v>
                </c:pt>
                <c:pt idx="34221">
                  <c:v>4.8671837499999997</c:v>
                </c:pt>
                <c:pt idx="34222">
                  <c:v>4.8664546875007995</c:v>
                </c:pt>
                <c:pt idx="34223">
                  <c:v>4.8657528124992009</c:v>
                </c:pt>
                <c:pt idx="34224">
                  <c:v>4.8650496875007994</c:v>
                </c:pt>
                <c:pt idx="34225">
                  <c:v>4.86443125</c:v>
                </c:pt>
                <c:pt idx="34226">
                  <c:v>4.8638209375007992</c:v>
                </c:pt>
                <c:pt idx="34227">
                  <c:v>4.8632712500000004</c:v>
                </c:pt>
                <c:pt idx="34228">
                  <c:v>4.8627209375007991</c:v>
                </c:pt>
                <c:pt idx="34229">
                  <c:v>4.8621615624992005</c:v>
                </c:pt>
                <c:pt idx="34230">
                  <c:v>4.8616371875007998</c:v>
                </c:pt>
                <c:pt idx="34231">
                  <c:v>4.8611081250016008</c:v>
                </c:pt>
                <c:pt idx="34232">
                  <c:v>4.8606865624992004</c:v>
                </c:pt>
                <c:pt idx="34233">
                  <c:v>4.8601831250016003</c:v>
                </c:pt>
                <c:pt idx="34234">
                  <c:v>4.8596856250016005</c:v>
                </c:pt>
                <c:pt idx="34235">
                  <c:v>4.8591496875007998</c:v>
                </c:pt>
                <c:pt idx="34236">
                  <c:v>4.8587087499999999</c:v>
                </c:pt>
                <c:pt idx="34237">
                  <c:v>4.8583434375007997</c:v>
                </c:pt>
                <c:pt idx="34238">
                  <c:v>4.8579800000000004</c:v>
                </c:pt>
                <c:pt idx="34239">
                  <c:v>4.8574121875007998</c:v>
                </c:pt>
                <c:pt idx="34240">
                  <c:v>4.857009375001601</c:v>
                </c:pt>
                <c:pt idx="34241">
                  <c:v>4.8566259375007998</c:v>
                </c:pt>
                <c:pt idx="34242">
                  <c:v>4.8562793750016002</c:v>
                </c:pt>
                <c:pt idx="34243">
                  <c:v>4.8561750000000004</c:v>
                </c:pt>
                <c:pt idx="34244">
                  <c:v>4.8560662499999996</c:v>
                </c:pt>
                <c:pt idx="34245">
                  <c:v>4.8564524999999996</c:v>
                </c:pt>
                <c:pt idx="34246">
                  <c:v>4.8568278124992004</c:v>
                </c:pt>
                <c:pt idx="34247">
                  <c:v>4.8572128124992009</c:v>
                </c:pt>
                <c:pt idx="34248">
                  <c:v>4.8575659375007998</c:v>
                </c:pt>
                <c:pt idx="34249">
                  <c:v>4.8578931250016009</c:v>
                </c:pt>
                <c:pt idx="34250">
                  <c:v>4.8583590624992006</c:v>
                </c:pt>
                <c:pt idx="34251">
                  <c:v>4.8588106250016008</c:v>
                </c:pt>
                <c:pt idx="34252">
                  <c:v>4.8592750000000002</c:v>
                </c:pt>
                <c:pt idx="34253">
                  <c:v>4.8596128124992006</c:v>
                </c:pt>
                <c:pt idx="34254">
                  <c:v>4.8601134375007993</c:v>
                </c:pt>
                <c:pt idx="34255">
                  <c:v>4.8605065624992001</c:v>
                </c:pt>
                <c:pt idx="34256">
                  <c:v>4.8608871875007997</c:v>
                </c:pt>
                <c:pt idx="34257">
                  <c:v>4.8608828124992005</c:v>
                </c:pt>
                <c:pt idx="34258">
                  <c:v>4.8605271875007992</c:v>
                </c:pt>
                <c:pt idx="34259">
                  <c:v>4.8600553124992008</c:v>
                </c:pt>
                <c:pt idx="34260">
                  <c:v>4.8595793750016005</c:v>
                </c:pt>
                <c:pt idx="34261">
                  <c:v>4.8589675000000003</c:v>
                </c:pt>
                <c:pt idx="34262">
                  <c:v>4.8583846875007994</c:v>
                </c:pt>
                <c:pt idx="34263">
                  <c:v>4.8579343750016006</c:v>
                </c:pt>
                <c:pt idx="34264">
                  <c:v>4.8575468750016002</c:v>
                </c:pt>
                <c:pt idx="34265">
                  <c:v>4.8571687499999996</c:v>
                </c:pt>
                <c:pt idx="34266">
                  <c:v>4.8568175</c:v>
                </c:pt>
                <c:pt idx="34267">
                  <c:v>4.8564612499999997</c:v>
                </c:pt>
                <c:pt idx="34268">
                  <c:v>4.8558424999999996</c:v>
                </c:pt>
                <c:pt idx="34269">
                  <c:v>4.8551606250016004</c:v>
                </c:pt>
                <c:pt idx="34270">
                  <c:v>4.8545240624992001</c:v>
                </c:pt>
                <c:pt idx="34271">
                  <c:v>4.8539028124992001</c:v>
                </c:pt>
                <c:pt idx="34272">
                  <c:v>4.8535500000000003</c:v>
                </c:pt>
                <c:pt idx="34273">
                  <c:v>4.8529909375007998</c:v>
                </c:pt>
                <c:pt idx="34274">
                  <c:v>4.8525646875007995</c:v>
                </c:pt>
                <c:pt idx="34275">
                  <c:v>4.8521762500000003</c:v>
                </c:pt>
                <c:pt idx="34276">
                  <c:v>4.8518159375007999</c:v>
                </c:pt>
                <c:pt idx="34277">
                  <c:v>4.8519484375007993</c:v>
                </c:pt>
                <c:pt idx="34278">
                  <c:v>4.8522774999999996</c:v>
                </c:pt>
                <c:pt idx="34279">
                  <c:v>4.8527006250016003</c:v>
                </c:pt>
                <c:pt idx="34280">
                  <c:v>4.8530759375007992</c:v>
                </c:pt>
                <c:pt idx="34281">
                  <c:v>4.8534474999999997</c:v>
                </c:pt>
                <c:pt idx="34282">
                  <c:v>4.8539453124992002</c:v>
                </c:pt>
                <c:pt idx="34283">
                  <c:v>4.8543287499999996</c:v>
                </c:pt>
                <c:pt idx="34284">
                  <c:v>4.8546562499999997</c:v>
                </c:pt>
                <c:pt idx="34285">
                  <c:v>4.85514125</c:v>
                </c:pt>
                <c:pt idx="34286">
                  <c:v>4.8555253124992008</c:v>
                </c:pt>
                <c:pt idx="34287">
                  <c:v>4.8558693750016007</c:v>
                </c:pt>
                <c:pt idx="34288">
                  <c:v>4.8562915624992007</c:v>
                </c:pt>
                <c:pt idx="34289">
                  <c:v>4.8566915624992006</c:v>
                </c:pt>
                <c:pt idx="34290">
                  <c:v>4.8570228124992001</c:v>
                </c:pt>
                <c:pt idx="34291">
                  <c:v>4.8574409375007992</c:v>
                </c:pt>
                <c:pt idx="34292">
                  <c:v>4.8578746875007992</c:v>
                </c:pt>
                <c:pt idx="34293">
                  <c:v>4.8577162500000002</c:v>
                </c:pt>
                <c:pt idx="34294">
                  <c:v>4.8577518750016004</c:v>
                </c:pt>
                <c:pt idx="34295">
                  <c:v>4.8573296875007994</c:v>
                </c:pt>
                <c:pt idx="34296">
                  <c:v>4.8569143750016002</c:v>
                </c:pt>
                <c:pt idx="34297">
                  <c:v>4.8564262500000002</c:v>
                </c:pt>
                <c:pt idx="34298">
                  <c:v>4.8558881250016004</c:v>
                </c:pt>
                <c:pt idx="34299">
                  <c:v>4.8554628124992005</c:v>
                </c:pt>
                <c:pt idx="34300">
                  <c:v>4.8550878124992005</c:v>
                </c:pt>
                <c:pt idx="34301">
                  <c:v>4.8555006250016008</c:v>
                </c:pt>
                <c:pt idx="34302">
                  <c:v>4.8558284375007998</c:v>
                </c:pt>
                <c:pt idx="34303">
                  <c:v>4.8562484375007999</c:v>
                </c:pt>
                <c:pt idx="34304">
                  <c:v>4.8566212499999999</c:v>
                </c:pt>
                <c:pt idx="34305">
                  <c:v>4.8569996875007995</c:v>
                </c:pt>
                <c:pt idx="34306">
                  <c:v>4.8573281250016009</c:v>
                </c:pt>
                <c:pt idx="34307">
                  <c:v>4.8569371875007992</c:v>
                </c:pt>
                <c:pt idx="34308">
                  <c:v>4.8565115624992004</c:v>
                </c:pt>
                <c:pt idx="34309">
                  <c:v>4.8559346875007998</c:v>
                </c:pt>
                <c:pt idx="34310">
                  <c:v>4.8552718750016002</c:v>
                </c:pt>
                <c:pt idx="34311">
                  <c:v>4.8549128124992009</c:v>
                </c:pt>
                <c:pt idx="34312">
                  <c:v>4.8545171875007993</c:v>
                </c:pt>
                <c:pt idx="34313">
                  <c:v>4.8540675000000002</c:v>
                </c:pt>
                <c:pt idx="34314">
                  <c:v>4.8536675000000002</c:v>
                </c:pt>
                <c:pt idx="34315">
                  <c:v>4.8532418750016006</c:v>
                </c:pt>
                <c:pt idx="34316">
                  <c:v>4.8528431250016002</c:v>
                </c:pt>
                <c:pt idx="34317">
                  <c:v>4.8524528124992008</c:v>
                </c:pt>
                <c:pt idx="34318">
                  <c:v>4.8520637500000001</c:v>
                </c:pt>
                <c:pt idx="34319">
                  <c:v>4.8516562499999996</c:v>
                </c:pt>
                <c:pt idx="34320">
                  <c:v>4.8512853124992006</c:v>
                </c:pt>
                <c:pt idx="34321">
                  <c:v>4.8509528124992007</c:v>
                </c:pt>
                <c:pt idx="34322">
                  <c:v>4.8506237499999996</c:v>
                </c:pt>
                <c:pt idx="34323">
                  <c:v>4.8502425000000002</c:v>
                </c:pt>
                <c:pt idx="34324">
                  <c:v>4.8499049999999997</c:v>
                </c:pt>
                <c:pt idx="34325">
                  <c:v>4.8495765624992009</c:v>
                </c:pt>
                <c:pt idx="34326">
                  <c:v>4.8491846875007996</c:v>
                </c:pt>
                <c:pt idx="34327">
                  <c:v>4.8487468750016003</c:v>
                </c:pt>
                <c:pt idx="34328">
                  <c:v>4.8483937499999996</c:v>
                </c:pt>
                <c:pt idx="34329">
                  <c:v>4.8479909375007999</c:v>
                </c:pt>
                <c:pt idx="34330">
                  <c:v>4.8476593750016006</c:v>
                </c:pt>
                <c:pt idx="34331">
                  <c:v>4.8474621875007999</c:v>
                </c:pt>
                <c:pt idx="34332">
                  <c:v>4.8475646875007996</c:v>
                </c:pt>
                <c:pt idx="34333">
                  <c:v>4.8479859375007992</c:v>
                </c:pt>
                <c:pt idx="34334">
                  <c:v>4.8484171875007993</c:v>
                </c:pt>
                <c:pt idx="34335">
                  <c:v>4.8487906250016009</c:v>
                </c:pt>
                <c:pt idx="34336">
                  <c:v>4.8491515624992001</c:v>
                </c:pt>
                <c:pt idx="34337">
                  <c:v>4.8494856250016003</c:v>
                </c:pt>
                <c:pt idx="34338">
                  <c:v>4.8498078124992006</c:v>
                </c:pt>
                <c:pt idx="34339">
                  <c:v>4.8501471875007995</c:v>
                </c:pt>
                <c:pt idx="34340">
                  <c:v>4.8504984375007991</c:v>
                </c:pt>
                <c:pt idx="34341">
                  <c:v>4.8508500000000003</c:v>
                </c:pt>
                <c:pt idx="34342">
                  <c:v>4.8505071875007992</c:v>
                </c:pt>
                <c:pt idx="34343">
                  <c:v>4.8500153124992007</c:v>
                </c:pt>
                <c:pt idx="34344">
                  <c:v>4.8494765624992002</c:v>
                </c:pt>
                <c:pt idx="34345">
                  <c:v>4.8490399999999996</c:v>
                </c:pt>
                <c:pt idx="34346">
                  <c:v>4.8487093750016008</c:v>
                </c:pt>
                <c:pt idx="34347">
                  <c:v>4.8483443750016004</c:v>
                </c:pt>
                <c:pt idx="34348">
                  <c:v>4.8479809375007994</c:v>
                </c:pt>
                <c:pt idx="34349">
                  <c:v>4.8476203124992008</c:v>
                </c:pt>
                <c:pt idx="34350">
                  <c:v>4.8472040624992001</c:v>
                </c:pt>
                <c:pt idx="34351">
                  <c:v>4.8468509375007995</c:v>
                </c:pt>
                <c:pt idx="34352">
                  <c:v>4.8464887499999998</c:v>
                </c:pt>
                <c:pt idx="34353">
                  <c:v>4.8460371875007997</c:v>
                </c:pt>
                <c:pt idx="34354">
                  <c:v>4.8457006250016006</c:v>
                </c:pt>
                <c:pt idx="34355">
                  <c:v>4.8460784375007995</c:v>
                </c:pt>
                <c:pt idx="34356">
                  <c:v>4.8464681250016008</c:v>
                </c:pt>
                <c:pt idx="34357">
                  <c:v>4.8468628124992001</c:v>
                </c:pt>
                <c:pt idx="34358">
                  <c:v>4.8473559375007991</c:v>
                </c:pt>
                <c:pt idx="34359">
                  <c:v>4.847696875001601</c:v>
                </c:pt>
                <c:pt idx="34360">
                  <c:v>4.8480249999999998</c:v>
                </c:pt>
                <c:pt idx="34361">
                  <c:v>4.8483253124992007</c:v>
                </c:pt>
                <c:pt idx="34362">
                  <c:v>4.8486718750016005</c:v>
                </c:pt>
                <c:pt idx="34363">
                  <c:v>4.8482981250016008</c:v>
                </c:pt>
                <c:pt idx="34364">
                  <c:v>4.8479484375007997</c:v>
                </c:pt>
                <c:pt idx="34365">
                  <c:v>4.8476209375007997</c:v>
                </c:pt>
                <c:pt idx="34366">
                  <c:v>4.8472793750016008</c:v>
                </c:pt>
                <c:pt idx="34367">
                  <c:v>4.846895</c:v>
                </c:pt>
                <c:pt idx="34368">
                  <c:v>4.8464571875007998</c:v>
                </c:pt>
                <c:pt idx="34369">
                  <c:v>4.8461143750016005</c:v>
                </c:pt>
                <c:pt idx="34370">
                  <c:v>4.8456834375007993</c:v>
                </c:pt>
                <c:pt idx="34371">
                  <c:v>4.8453303124992004</c:v>
                </c:pt>
                <c:pt idx="34372">
                  <c:v>4.8449428124992009</c:v>
                </c:pt>
                <c:pt idx="34373">
                  <c:v>4.8446015624992009</c:v>
                </c:pt>
                <c:pt idx="34374">
                  <c:v>4.8442540624992008</c:v>
                </c:pt>
                <c:pt idx="34375">
                  <c:v>4.8439303124992001</c:v>
                </c:pt>
                <c:pt idx="34376">
                  <c:v>4.8435587499999997</c:v>
                </c:pt>
                <c:pt idx="34377">
                  <c:v>4.8434778124992004</c:v>
                </c:pt>
                <c:pt idx="34378">
                  <c:v>4.8431525000000004</c:v>
                </c:pt>
                <c:pt idx="34379">
                  <c:v>4.8428296875007995</c:v>
                </c:pt>
                <c:pt idx="34380">
                  <c:v>4.8423337499999999</c:v>
                </c:pt>
                <c:pt idx="34381">
                  <c:v>4.8415896875007993</c:v>
                </c:pt>
                <c:pt idx="34382">
                  <c:v>4.8411640624992005</c:v>
                </c:pt>
                <c:pt idx="34383">
                  <c:v>4.8407778124992005</c:v>
                </c:pt>
                <c:pt idx="34384">
                  <c:v>4.8403753124992006</c:v>
                </c:pt>
                <c:pt idx="34385">
                  <c:v>4.8399981250016006</c:v>
                </c:pt>
                <c:pt idx="34386">
                  <c:v>4.8396074999999996</c:v>
                </c:pt>
                <c:pt idx="34387">
                  <c:v>4.8390946875007996</c:v>
                </c:pt>
                <c:pt idx="34388">
                  <c:v>4.8388496875007991</c:v>
                </c:pt>
                <c:pt idx="34389">
                  <c:v>4.8385909375007996</c:v>
                </c:pt>
                <c:pt idx="34390">
                  <c:v>4.8389596875007994</c:v>
                </c:pt>
                <c:pt idx="34391">
                  <c:v>4.8393159375007997</c:v>
                </c:pt>
                <c:pt idx="34392">
                  <c:v>4.8397015624992008</c:v>
                </c:pt>
                <c:pt idx="34393">
                  <c:v>4.8400296875007998</c:v>
                </c:pt>
                <c:pt idx="34394">
                  <c:v>4.8403665624992005</c:v>
                </c:pt>
                <c:pt idx="34395">
                  <c:v>4.84078125</c:v>
                </c:pt>
                <c:pt idx="34396">
                  <c:v>4.8411790624992008</c:v>
                </c:pt>
                <c:pt idx="34397">
                  <c:v>4.8415834375007991</c:v>
                </c:pt>
                <c:pt idx="34398">
                  <c:v>4.8420050000000003</c:v>
                </c:pt>
                <c:pt idx="34399">
                  <c:v>4.8424337499999996</c:v>
                </c:pt>
                <c:pt idx="34400">
                  <c:v>4.8428334375007998</c:v>
                </c:pt>
                <c:pt idx="34401">
                  <c:v>4.8432453124992003</c:v>
                </c:pt>
                <c:pt idx="34402">
                  <c:v>4.8435909375007995</c:v>
                </c:pt>
                <c:pt idx="34403">
                  <c:v>4.8439462500000001</c:v>
                </c:pt>
                <c:pt idx="34404">
                  <c:v>4.8443003124992003</c:v>
                </c:pt>
                <c:pt idx="34405">
                  <c:v>4.8447465624992008</c:v>
                </c:pt>
                <c:pt idx="34406">
                  <c:v>4.8451284375007999</c:v>
                </c:pt>
                <c:pt idx="34407">
                  <c:v>4.8455659375007993</c:v>
                </c:pt>
                <c:pt idx="34408">
                  <c:v>4.8459528124992008</c:v>
                </c:pt>
                <c:pt idx="34409">
                  <c:v>4.8462837499999996</c:v>
                </c:pt>
                <c:pt idx="34410">
                  <c:v>4.8466390624992002</c:v>
                </c:pt>
                <c:pt idx="34411">
                  <c:v>4.8469940624992001</c:v>
                </c:pt>
                <c:pt idx="34412">
                  <c:v>4.8473499999999996</c:v>
                </c:pt>
                <c:pt idx="34413">
                  <c:v>4.8471759375007997</c:v>
                </c:pt>
                <c:pt idx="34414">
                  <c:v>4.8467071875007992</c:v>
                </c:pt>
                <c:pt idx="34415">
                  <c:v>4.8462571875007994</c:v>
                </c:pt>
                <c:pt idx="34416">
                  <c:v>4.8458003124992004</c:v>
                </c:pt>
                <c:pt idx="34417">
                  <c:v>4.8454006250016004</c:v>
                </c:pt>
                <c:pt idx="34418">
                  <c:v>4.8449524999999998</c:v>
                </c:pt>
                <c:pt idx="34419">
                  <c:v>4.8442846875007994</c:v>
                </c:pt>
                <c:pt idx="34420">
                  <c:v>4.8439209375007994</c:v>
                </c:pt>
                <c:pt idx="34421">
                  <c:v>4.8435465624992009</c:v>
                </c:pt>
                <c:pt idx="34422">
                  <c:v>4.8431212500000003</c:v>
                </c:pt>
                <c:pt idx="34423">
                  <c:v>4.8427140624992004</c:v>
                </c:pt>
                <c:pt idx="34424">
                  <c:v>4.8422168750016006</c:v>
                </c:pt>
                <c:pt idx="34425">
                  <c:v>4.8416249999999996</c:v>
                </c:pt>
                <c:pt idx="34426">
                  <c:v>4.8410137500000001</c:v>
                </c:pt>
                <c:pt idx="34427">
                  <c:v>4.8404287500000001</c:v>
                </c:pt>
                <c:pt idx="34428">
                  <c:v>4.8398815624992002</c:v>
                </c:pt>
                <c:pt idx="34429">
                  <c:v>4.8393421875007991</c:v>
                </c:pt>
                <c:pt idx="34430">
                  <c:v>4.8388515624992001</c:v>
                </c:pt>
                <c:pt idx="34431">
                  <c:v>4.8383962499999997</c:v>
                </c:pt>
                <c:pt idx="34432">
                  <c:v>4.8379946875007995</c:v>
                </c:pt>
                <c:pt idx="34433">
                  <c:v>4.8376184375007991</c:v>
                </c:pt>
                <c:pt idx="34434">
                  <c:v>4.8372887499999999</c:v>
                </c:pt>
                <c:pt idx="34435">
                  <c:v>4.8369484375007996</c:v>
                </c:pt>
                <c:pt idx="34436">
                  <c:v>4.8368834375007994</c:v>
                </c:pt>
                <c:pt idx="34437">
                  <c:v>4.8372165624992007</c:v>
                </c:pt>
                <c:pt idx="34438">
                  <c:v>4.8375715624992006</c:v>
                </c:pt>
                <c:pt idx="34439">
                  <c:v>4.8379484375007991</c:v>
                </c:pt>
                <c:pt idx="34440">
                  <c:v>4.8383278124992009</c:v>
                </c:pt>
                <c:pt idx="34441">
                  <c:v>4.8387693750016005</c:v>
                </c:pt>
                <c:pt idx="34442">
                  <c:v>4.8391153124992003</c:v>
                </c:pt>
                <c:pt idx="34443">
                  <c:v>4.8394725000000003</c:v>
                </c:pt>
                <c:pt idx="34444">
                  <c:v>4.8398971875007994</c:v>
                </c:pt>
                <c:pt idx="34445">
                  <c:v>4.8402690624992006</c:v>
                </c:pt>
                <c:pt idx="34446">
                  <c:v>4.8406603124992005</c:v>
                </c:pt>
                <c:pt idx="34447">
                  <c:v>4.8410090624992002</c:v>
                </c:pt>
                <c:pt idx="34448">
                  <c:v>4.84136875</c:v>
                </c:pt>
                <c:pt idx="34449">
                  <c:v>4.8416946875007998</c:v>
                </c:pt>
                <c:pt idx="34450">
                  <c:v>4.8413884375007994</c:v>
                </c:pt>
                <c:pt idx="34451">
                  <c:v>4.8409550000000001</c:v>
                </c:pt>
                <c:pt idx="34452">
                  <c:v>4.8405606250016007</c:v>
                </c:pt>
                <c:pt idx="34453">
                  <c:v>4.8401556250016009</c:v>
                </c:pt>
                <c:pt idx="34454">
                  <c:v>4.8405399999999998</c:v>
                </c:pt>
                <c:pt idx="34455">
                  <c:v>4.8401021875007997</c:v>
                </c:pt>
                <c:pt idx="34456">
                  <c:v>4.8395931250016009</c:v>
                </c:pt>
                <c:pt idx="34457">
                  <c:v>4.8392565624992008</c:v>
                </c:pt>
                <c:pt idx="34458">
                  <c:v>4.8387856250016004</c:v>
                </c:pt>
                <c:pt idx="34459">
                  <c:v>4.8383659375007992</c:v>
                </c:pt>
                <c:pt idx="34460">
                  <c:v>4.8379531250016008</c:v>
                </c:pt>
                <c:pt idx="34461">
                  <c:v>4.8374696875007999</c:v>
                </c:pt>
                <c:pt idx="34462">
                  <c:v>4.8367546875007994</c:v>
                </c:pt>
                <c:pt idx="34463">
                  <c:v>4.8363681250016004</c:v>
                </c:pt>
                <c:pt idx="34464">
                  <c:v>4.8358637499999997</c:v>
                </c:pt>
                <c:pt idx="34465">
                  <c:v>4.8353556250016005</c:v>
                </c:pt>
                <c:pt idx="34466">
                  <c:v>4.8348965624992006</c:v>
                </c:pt>
                <c:pt idx="34467">
                  <c:v>4.8344381250016006</c:v>
                </c:pt>
                <c:pt idx="34468">
                  <c:v>4.8340637500000003</c:v>
                </c:pt>
                <c:pt idx="34469">
                  <c:v>4.83362625</c:v>
                </c:pt>
                <c:pt idx="34470">
                  <c:v>4.8333040624992005</c:v>
                </c:pt>
                <c:pt idx="34471">
                  <c:v>4.8328284375007993</c:v>
                </c:pt>
                <c:pt idx="34472">
                  <c:v>4.8322475000000003</c:v>
                </c:pt>
                <c:pt idx="34473">
                  <c:v>4.8318793750016003</c:v>
                </c:pt>
                <c:pt idx="34474">
                  <c:v>4.8315256250016008</c:v>
                </c:pt>
                <c:pt idx="34475">
                  <c:v>4.8317681250016005</c:v>
                </c:pt>
                <c:pt idx="34476">
                  <c:v>4.8321496875007997</c:v>
                </c:pt>
                <c:pt idx="34477">
                  <c:v>4.8325781250016009</c:v>
                </c:pt>
                <c:pt idx="34478">
                  <c:v>4.8329275000000003</c:v>
                </c:pt>
                <c:pt idx="34479">
                  <c:v>4.8333284375007999</c:v>
                </c:pt>
                <c:pt idx="34480">
                  <c:v>4.8336928124992005</c:v>
                </c:pt>
                <c:pt idx="34481">
                  <c:v>4.8341084375007997</c:v>
                </c:pt>
                <c:pt idx="34482">
                  <c:v>4.8345290624992003</c:v>
                </c:pt>
                <c:pt idx="34483">
                  <c:v>4.8349187499999999</c:v>
                </c:pt>
                <c:pt idx="34484">
                  <c:v>4.8352484375007991</c:v>
                </c:pt>
                <c:pt idx="34485">
                  <c:v>4.8356124999999999</c:v>
                </c:pt>
                <c:pt idx="34486">
                  <c:v>4.8356159375007994</c:v>
                </c:pt>
                <c:pt idx="34487">
                  <c:v>4.8351618750016003</c:v>
                </c:pt>
                <c:pt idx="34488">
                  <c:v>4.8346787500000001</c:v>
                </c:pt>
                <c:pt idx="34489">
                  <c:v>4.8343212500000003</c:v>
                </c:pt>
                <c:pt idx="34490">
                  <c:v>4.8339643750016004</c:v>
                </c:pt>
                <c:pt idx="34491">
                  <c:v>4.8336040624992007</c:v>
                </c:pt>
                <c:pt idx="34492">
                  <c:v>4.8332262500000001</c:v>
                </c:pt>
                <c:pt idx="34493">
                  <c:v>4.8328609375007998</c:v>
                </c:pt>
                <c:pt idx="34494">
                  <c:v>4.8325384375007996</c:v>
                </c:pt>
                <c:pt idx="34495">
                  <c:v>4.8321353124992008</c:v>
                </c:pt>
                <c:pt idx="34496">
                  <c:v>4.8318012499999998</c:v>
                </c:pt>
                <c:pt idx="34497">
                  <c:v>4.8314062499999997</c:v>
                </c:pt>
                <c:pt idx="34498">
                  <c:v>4.8309840624992004</c:v>
                </c:pt>
                <c:pt idx="34499">
                  <c:v>4.8306406250016005</c:v>
                </c:pt>
                <c:pt idx="34500">
                  <c:v>4.8302040624992006</c:v>
                </c:pt>
                <c:pt idx="34501">
                  <c:v>4.8297640624992004</c:v>
                </c:pt>
                <c:pt idx="34502">
                  <c:v>4.8294103124992009</c:v>
                </c:pt>
                <c:pt idx="34503">
                  <c:v>4.8289815624992007</c:v>
                </c:pt>
                <c:pt idx="34504">
                  <c:v>4.8285543750016009</c:v>
                </c:pt>
                <c:pt idx="34505">
                  <c:v>4.8280921875007996</c:v>
                </c:pt>
                <c:pt idx="34506">
                  <c:v>4.8277675000000002</c:v>
                </c:pt>
                <c:pt idx="34507">
                  <c:v>4.8273875000000004</c:v>
                </c:pt>
                <c:pt idx="34508">
                  <c:v>4.8270446875007993</c:v>
                </c:pt>
                <c:pt idx="34509">
                  <c:v>4.8266781250016004</c:v>
                </c:pt>
                <c:pt idx="34510">
                  <c:v>4.8268399999999998</c:v>
                </c:pt>
                <c:pt idx="34511">
                  <c:v>4.8271796875007995</c:v>
                </c:pt>
                <c:pt idx="34512">
                  <c:v>4.8276384375007995</c:v>
                </c:pt>
                <c:pt idx="34513">
                  <c:v>4.8280181250016003</c:v>
                </c:pt>
                <c:pt idx="34514">
                  <c:v>4.8284065624992003</c:v>
                </c:pt>
                <c:pt idx="34515">
                  <c:v>4.8287665624992009</c:v>
                </c:pt>
                <c:pt idx="34516">
                  <c:v>4.8291353124992007</c:v>
                </c:pt>
                <c:pt idx="34517">
                  <c:v>4.8295303124992008</c:v>
                </c:pt>
                <c:pt idx="34518">
                  <c:v>4.8299075</c:v>
                </c:pt>
                <c:pt idx="34519">
                  <c:v>4.8302812499999996</c:v>
                </c:pt>
                <c:pt idx="34520">
                  <c:v>4.830734375001601</c:v>
                </c:pt>
                <c:pt idx="34521">
                  <c:v>4.8310778124992009</c:v>
                </c:pt>
                <c:pt idx="34522">
                  <c:v>4.8314412500000001</c:v>
                </c:pt>
                <c:pt idx="34523">
                  <c:v>4.8317868750016002</c:v>
                </c:pt>
                <c:pt idx="34524">
                  <c:v>4.8321171875007991</c:v>
                </c:pt>
                <c:pt idx="34525">
                  <c:v>4.8316209375007997</c:v>
                </c:pt>
                <c:pt idx="34526">
                  <c:v>4.8311425000000003</c:v>
                </c:pt>
                <c:pt idx="34527">
                  <c:v>4.8307521875007993</c:v>
                </c:pt>
                <c:pt idx="34528">
                  <c:v>4.8303140624992009</c:v>
                </c:pt>
                <c:pt idx="34529">
                  <c:v>4.8300140624992007</c:v>
                </c:pt>
                <c:pt idx="34530">
                  <c:v>4.8296412499999999</c:v>
                </c:pt>
                <c:pt idx="34531">
                  <c:v>4.8293140624992006</c:v>
                </c:pt>
                <c:pt idx="34532">
                  <c:v>4.8289850000000003</c:v>
                </c:pt>
                <c:pt idx="34533">
                  <c:v>4.8286028124992004</c:v>
                </c:pt>
                <c:pt idx="34534">
                  <c:v>4.8281918750016004</c:v>
                </c:pt>
                <c:pt idx="34535">
                  <c:v>4.8278168750016004</c:v>
                </c:pt>
                <c:pt idx="34536">
                  <c:v>4.8274171875007994</c:v>
                </c:pt>
                <c:pt idx="34537">
                  <c:v>4.8269950000000001</c:v>
                </c:pt>
                <c:pt idx="34538">
                  <c:v>4.8266137499999999</c:v>
                </c:pt>
                <c:pt idx="34539">
                  <c:v>4.8261287499999996</c:v>
                </c:pt>
                <c:pt idx="34540">
                  <c:v>4.8256459375007994</c:v>
                </c:pt>
                <c:pt idx="34541">
                  <c:v>4.8252728124992004</c:v>
                </c:pt>
                <c:pt idx="34542">
                  <c:v>4.8247962500000003</c:v>
                </c:pt>
                <c:pt idx="34543">
                  <c:v>4.8242468750016005</c:v>
                </c:pt>
                <c:pt idx="34544">
                  <c:v>4.8237706250016004</c:v>
                </c:pt>
                <c:pt idx="34545">
                  <c:v>4.8233778124992002</c:v>
                </c:pt>
                <c:pt idx="34546">
                  <c:v>4.8227928124992001</c:v>
                </c:pt>
                <c:pt idx="34547">
                  <c:v>4.8223353124992006</c:v>
                </c:pt>
                <c:pt idx="34548">
                  <c:v>4.8219281250016008</c:v>
                </c:pt>
                <c:pt idx="34549">
                  <c:v>4.8215465624992007</c:v>
                </c:pt>
                <c:pt idx="34550">
                  <c:v>4.8211678124992003</c:v>
                </c:pt>
                <c:pt idx="34551">
                  <c:v>4.8208374999999997</c:v>
                </c:pt>
                <c:pt idx="34552">
                  <c:v>4.82088625</c:v>
                </c:pt>
                <c:pt idx="34553">
                  <c:v>4.8212384375007993</c:v>
                </c:pt>
                <c:pt idx="34554">
                  <c:v>4.8216403124992002</c:v>
                </c:pt>
                <c:pt idx="34555">
                  <c:v>4.8220049999999999</c:v>
                </c:pt>
                <c:pt idx="34556">
                  <c:v>4.8223290624992003</c:v>
                </c:pt>
                <c:pt idx="34557">
                  <c:v>4.8226993750016005</c:v>
                </c:pt>
                <c:pt idx="34558">
                  <c:v>4.8230878124992005</c:v>
                </c:pt>
                <c:pt idx="34559">
                  <c:v>4.8234746875007994</c:v>
                </c:pt>
                <c:pt idx="34560">
                  <c:v>4.8238196875007997</c:v>
                </c:pt>
                <c:pt idx="34561">
                  <c:v>4.8241484375007992</c:v>
                </c:pt>
                <c:pt idx="34562">
                  <c:v>4.82447625</c:v>
                </c:pt>
                <c:pt idx="34563">
                  <c:v>4.8248146875007993</c:v>
                </c:pt>
                <c:pt idx="34564">
                  <c:v>4.8243971875007992</c:v>
                </c:pt>
                <c:pt idx="34565">
                  <c:v>4.8240221875007991</c:v>
                </c:pt>
                <c:pt idx="34566">
                  <c:v>4.8235815624992009</c:v>
                </c:pt>
                <c:pt idx="34567">
                  <c:v>4.8231140624992008</c:v>
                </c:pt>
                <c:pt idx="34568">
                  <c:v>4.8227790624992002</c:v>
                </c:pt>
                <c:pt idx="34569">
                  <c:v>4.8224262500000004</c:v>
                </c:pt>
                <c:pt idx="34570">
                  <c:v>4.8220928124992009</c:v>
                </c:pt>
                <c:pt idx="34571">
                  <c:v>4.8220206250016009</c:v>
                </c:pt>
                <c:pt idx="34572">
                  <c:v>4.8223718750016005</c:v>
                </c:pt>
                <c:pt idx="34573">
                  <c:v>4.8227415624992007</c:v>
                </c:pt>
                <c:pt idx="34574">
                  <c:v>4.8227399999999996</c:v>
                </c:pt>
                <c:pt idx="34575">
                  <c:v>4.8225096875007996</c:v>
                </c:pt>
                <c:pt idx="34576">
                  <c:v>4.8221706250016005</c:v>
                </c:pt>
                <c:pt idx="34577">
                  <c:v>4.8217956250016005</c:v>
                </c:pt>
                <c:pt idx="34578">
                  <c:v>4.821878125001601</c:v>
                </c:pt>
                <c:pt idx="34579">
                  <c:v>4.8215590624992002</c:v>
                </c:pt>
                <c:pt idx="34580">
                  <c:v>4.8219340624992002</c:v>
                </c:pt>
                <c:pt idx="34581">
                  <c:v>4.8223275000000001</c:v>
                </c:pt>
                <c:pt idx="34582">
                  <c:v>4.8223653124992003</c:v>
                </c:pt>
                <c:pt idx="34583">
                  <c:v>4.8226899999999997</c:v>
                </c:pt>
                <c:pt idx="34584">
                  <c:v>4.8230990624992005</c:v>
                </c:pt>
                <c:pt idx="34585">
                  <c:v>4.8234959375007991</c:v>
                </c:pt>
                <c:pt idx="34586">
                  <c:v>4.8238371875007999</c:v>
                </c:pt>
                <c:pt idx="34587">
                  <c:v>4.82423</c:v>
                </c:pt>
                <c:pt idx="34588">
                  <c:v>4.8240150000000002</c:v>
                </c:pt>
                <c:pt idx="34589">
                  <c:v>4.8235746875007992</c:v>
                </c:pt>
                <c:pt idx="34590">
                  <c:v>4.8232434375007998</c:v>
                </c:pt>
                <c:pt idx="34591">
                  <c:v>4.8228718750016002</c:v>
                </c:pt>
                <c:pt idx="34592">
                  <c:v>4.8223006250016009</c:v>
                </c:pt>
                <c:pt idx="34593">
                  <c:v>4.82179</c:v>
                </c:pt>
                <c:pt idx="34594">
                  <c:v>4.8213590624992007</c:v>
                </c:pt>
                <c:pt idx="34595">
                  <c:v>4.8208106250016005</c:v>
                </c:pt>
                <c:pt idx="34596">
                  <c:v>4.8202909375007996</c:v>
                </c:pt>
                <c:pt idx="34597">
                  <c:v>4.8197265624992003</c:v>
                </c:pt>
                <c:pt idx="34598">
                  <c:v>4.8191709375007994</c:v>
                </c:pt>
                <c:pt idx="34599">
                  <c:v>4.8187150000000001</c:v>
                </c:pt>
                <c:pt idx="34600">
                  <c:v>4.8182446875007994</c:v>
                </c:pt>
                <c:pt idx="34601">
                  <c:v>4.8179221875007991</c:v>
                </c:pt>
                <c:pt idx="34602">
                  <c:v>4.8175981250016005</c:v>
                </c:pt>
                <c:pt idx="34603">
                  <c:v>4.8172356250016009</c:v>
                </c:pt>
                <c:pt idx="34604">
                  <c:v>4.8172356250016009</c:v>
                </c:pt>
                <c:pt idx="34605">
                  <c:v>4.8176009375007993</c:v>
                </c:pt>
                <c:pt idx="34606">
                  <c:v>4.8170725000000001</c:v>
                </c:pt>
                <c:pt idx="34607">
                  <c:v>4.8165843750016002</c:v>
                </c:pt>
                <c:pt idx="34608">
                  <c:v>4.8160881250016008</c:v>
                </c:pt>
                <c:pt idx="34609">
                  <c:v>4.8155953124992008</c:v>
                </c:pt>
                <c:pt idx="34610">
                  <c:v>4.8151371875007998</c:v>
                </c:pt>
                <c:pt idx="34611">
                  <c:v>4.8148118750016007</c:v>
                </c:pt>
                <c:pt idx="34612">
                  <c:v>4.8144253124992007</c:v>
                </c:pt>
                <c:pt idx="34613">
                  <c:v>4.814065625001601</c:v>
                </c:pt>
                <c:pt idx="34614">
                  <c:v>4.8138259375007992</c:v>
                </c:pt>
                <c:pt idx="34615">
                  <c:v>4.8134587499999997</c:v>
                </c:pt>
                <c:pt idx="34616">
                  <c:v>4.8129949999999999</c:v>
                </c:pt>
                <c:pt idx="34617">
                  <c:v>4.8125225</c:v>
                </c:pt>
                <c:pt idx="34618">
                  <c:v>4.812118125001601</c:v>
                </c:pt>
                <c:pt idx="34619">
                  <c:v>4.8117587500000001</c:v>
                </c:pt>
                <c:pt idx="34620">
                  <c:v>4.8120250000000002</c:v>
                </c:pt>
                <c:pt idx="34621">
                  <c:v>4.8124743750016004</c:v>
                </c:pt>
                <c:pt idx="34622">
                  <c:v>4.8128171875007997</c:v>
                </c:pt>
                <c:pt idx="34623">
                  <c:v>4.8133015624992002</c:v>
                </c:pt>
                <c:pt idx="34624">
                  <c:v>4.8136299999999999</c:v>
                </c:pt>
                <c:pt idx="34625">
                  <c:v>4.8139871875007998</c:v>
                </c:pt>
                <c:pt idx="34626">
                  <c:v>4.8143521875007993</c:v>
                </c:pt>
                <c:pt idx="34627">
                  <c:v>4.8146837500000004</c:v>
                </c:pt>
                <c:pt idx="34628">
                  <c:v>4.8150378124992006</c:v>
                </c:pt>
                <c:pt idx="34629">
                  <c:v>4.8154546875007993</c:v>
                </c:pt>
                <c:pt idx="34630">
                  <c:v>4.8158003124992002</c:v>
                </c:pt>
                <c:pt idx="34631">
                  <c:v>4.816153125001601</c:v>
                </c:pt>
                <c:pt idx="34632">
                  <c:v>4.8165578124992008</c:v>
                </c:pt>
                <c:pt idx="34633">
                  <c:v>4.8169603124992006</c:v>
                </c:pt>
                <c:pt idx="34634">
                  <c:v>4.8165612500000003</c:v>
                </c:pt>
                <c:pt idx="34635">
                  <c:v>4.8162384375007994</c:v>
                </c:pt>
                <c:pt idx="34636">
                  <c:v>4.8158046875007994</c:v>
                </c:pt>
                <c:pt idx="34637">
                  <c:v>4.8153831250016008</c:v>
                </c:pt>
                <c:pt idx="34638">
                  <c:v>4.8149634375007997</c:v>
                </c:pt>
                <c:pt idx="34639">
                  <c:v>4.8143321875007992</c:v>
                </c:pt>
                <c:pt idx="34640">
                  <c:v>4.8139856250016004</c:v>
                </c:pt>
                <c:pt idx="34641">
                  <c:v>4.8133537500000001</c:v>
                </c:pt>
                <c:pt idx="34642">
                  <c:v>4.8130303124992002</c:v>
                </c:pt>
                <c:pt idx="34643">
                  <c:v>4.8125646875007995</c:v>
                </c:pt>
                <c:pt idx="34644">
                  <c:v>4.8121668750016005</c:v>
                </c:pt>
                <c:pt idx="34645">
                  <c:v>4.8117893750016005</c:v>
                </c:pt>
                <c:pt idx="34646">
                  <c:v>4.8113400000000004</c:v>
                </c:pt>
                <c:pt idx="34647">
                  <c:v>4.8108437500000001</c:v>
                </c:pt>
                <c:pt idx="34648">
                  <c:v>4.8102712500000004</c:v>
                </c:pt>
                <c:pt idx="34649">
                  <c:v>4.80990625</c:v>
                </c:pt>
                <c:pt idx="34650">
                  <c:v>4.8093415624992009</c:v>
                </c:pt>
                <c:pt idx="34651">
                  <c:v>4.8088643750016002</c:v>
                </c:pt>
                <c:pt idx="34652">
                  <c:v>4.8084793750016006</c:v>
                </c:pt>
                <c:pt idx="34653">
                  <c:v>4.8078612500000002</c:v>
                </c:pt>
                <c:pt idx="34654">
                  <c:v>4.8073128124992008</c:v>
                </c:pt>
                <c:pt idx="34655">
                  <c:v>4.8067996875007992</c:v>
                </c:pt>
                <c:pt idx="34656">
                  <c:v>4.8063740624992004</c:v>
                </c:pt>
                <c:pt idx="34657">
                  <c:v>4.8059362500000002</c:v>
                </c:pt>
                <c:pt idx="34658">
                  <c:v>4.8059171875007998</c:v>
                </c:pt>
                <c:pt idx="34659">
                  <c:v>4.8062665624992009</c:v>
                </c:pt>
                <c:pt idx="34660">
                  <c:v>4.8065949999999997</c:v>
                </c:pt>
                <c:pt idx="34661">
                  <c:v>4.8070575</c:v>
                </c:pt>
                <c:pt idx="34662">
                  <c:v>4.8074528124992009</c:v>
                </c:pt>
                <c:pt idx="34663">
                  <c:v>4.8079568750016008</c:v>
                </c:pt>
                <c:pt idx="34664">
                  <c:v>4.8083856250016002</c:v>
                </c:pt>
                <c:pt idx="34665">
                  <c:v>4.8087159375007991</c:v>
                </c:pt>
                <c:pt idx="34666">
                  <c:v>4.8090193750016006</c:v>
                </c:pt>
                <c:pt idx="34667">
                  <c:v>4.8093925000000004</c:v>
                </c:pt>
                <c:pt idx="34668">
                  <c:v>4.8097703124992002</c:v>
                </c:pt>
                <c:pt idx="34669">
                  <c:v>4.8101243750016005</c:v>
                </c:pt>
                <c:pt idx="34670">
                  <c:v>4.8101846875007999</c:v>
                </c:pt>
                <c:pt idx="34671">
                  <c:v>4.8099187499999996</c:v>
                </c:pt>
                <c:pt idx="34672">
                  <c:v>4.8095109375007992</c:v>
                </c:pt>
                <c:pt idx="34673">
                  <c:v>4.8091165624992005</c:v>
                </c:pt>
                <c:pt idx="34674">
                  <c:v>4.8086968750016004</c:v>
                </c:pt>
                <c:pt idx="34675">
                  <c:v>4.8083078124992005</c:v>
                </c:pt>
                <c:pt idx="34676">
                  <c:v>4.8077046875007996</c:v>
                </c:pt>
                <c:pt idx="34677">
                  <c:v>4.8071771875007991</c:v>
                </c:pt>
                <c:pt idx="34678">
                  <c:v>4.8066278124992001</c:v>
                </c:pt>
                <c:pt idx="34679">
                  <c:v>4.8060584375007993</c:v>
                </c:pt>
                <c:pt idx="34680">
                  <c:v>4.8057321875007997</c:v>
                </c:pt>
                <c:pt idx="34681">
                  <c:v>4.8052609375007993</c:v>
                </c:pt>
                <c:pt idx="34682">
                  <c:v>4.8048393750016007</c:v>
                </c:pt>
                <c:pt idx="34683">
                  <c:v>4.8044612500000001</c:v>
                </c:pt>
                <c:pt idx="34684">
                  <c:v>4.8040590624992001</c:v>
                </c:pt>
                <c:pt idx="34685">
                  <c:v>4.8037134375007993</c:v>
                </c:pt>
                <c:pt idx="34686">
                  <c:v>4.8033018750016003</c:v>
                </c:pt>
                <c:pt idx="34687">
                  <c:v>4.8029540624992002</c:v>
                </c:pt>
                <c:pt idx="34688">
                  <c:v>4.8024709375007992</c:v>
                </c:pt>
                <c:pt idx="34689">
                  <c:v>4.8021328124992007</c:v>
                </c:pt>
                <c:pt idx="34690">
                  <c:v>4.8017228124992002</c:v>
                </c:pt>
                <c:pt idx="34691">
                  <c:v>4.8013887500000001</c:v>
                </c:pt>
                <c:pt idx="34692">
                  <c:v>4.8011618750016005</c:v>
                </c:pt>
                <c:pt idx="34693">
                  <c:v>4.8008362499999997</c:v>
                </c:pt>
                <c:pt idx="34694">
                  <c:v>4.8003881250016009</c:v>
                </c:pt>
                <c:pt idx="34695">
                  <c:v>4.8000290624992008</c:v>
                </c:pt>
                <c:pt idx="34696">
                  <c:v>4.7996878124992008</c:v>
                </c:pt>
                <c:pt idx="34697">
                  <c:v>4.79925625</c:v>
                </c:pt>
                <c:pt idx="34698">
                  <c:v>4.7988496875007991</c:v>
                </c:pt>
                <c:pt idx="34699">
                  <c:v>4.7984978124992006</c:v>
                </c:pt>
                <c:pt idx="34700">
                  <c:v>4.7980828124992003</c:v>
                </c:pt>
                <c:pt idx="34701">
                  <c:v>4.7976568750016009</c:v>
                </c:pt>
                <c:pt idx="34702">
                  <c:v>4.7972971875007993</c:v>
                </c:pt>
                <c:pt idx="34703">
                  <c:v>4.7969503124992006</c:v>
                </c:pt>
                <c:pt idx="34704">
                  <c:v>4.7965296875007999</c:v>
                </c:pt>
                <c:pt idx="34705">
                  <c:v>4.7966865624992003</c:v>
                </c:pt>
                <c:pt idx="34706">
                  <c:v>4.7965662499999997</c:v>
                </c:pt>
                <c:pt idx="34707">
                  <c:v>4.7969143750016006</c:v>
                </c:pt>
                <c:pt idx="34708">
                  <c:v>4.7965356250016002</c:v>
                </c:pt>
                <c:pt idx="34709">
                  <c:v>4.7966259375007994</c:v>
                </c:pt>
                <c:pt idx="34710">
                  <c:v>4.7961812500000001</c:v>
                </c:pt>
                <c:pt idx="34711">
                  <c:v>4.7958187499999996</c:v>
                </c:pt>
                <c:pt idx="34712">
                  <c:v>4.7954224999999999</c:v>
                </c:pt>
                <c:pt idx="34713">
                  <c:v>4.7950909375007997</c:v>
                </c:pt>
                <c:pt idx="34714">
                  <c:v>4.7946512500000003</c:v>
                </c:pt>
                <c:pt idx="34715">
                  <c:v>4.7943068750016007</c:v>
                </c:pt>
                <c:pt idx="34716">
                  <c:v>4.7945940624992005</c:v>
                </c:pt>
                <c:pt idx="34717">
                  <c:v>4.7943668750016002</c:v>
                </c:pt>
                <c:pt idx="34718">
                  <c:v>4.7939806250016002</c:v>
                </c:pt>
                <c:pt idx="34719">
                  <c:v>4.7935937500000003</c:v>
                </c:pt>
                <c:pt idx="34720">
                  <c:v>4.7932681250016005</c:v>
                </c:pt>
                <c:pt idx="34721">
                  <c:v>4.7928281250016003</c:v>
                </c:pt>
                <c:pt idx="34722">
                  <c:v>4.7924671875007991</c:v>
                </c:pt>
                <c:pt idx="34723">
                  <c:v>4.7921009375007992</c:v>
                </c:pt>
                <c:pt idx="34724">
                  <c:v>4.7917125</c:v>
                </c:pt>
                <c:pt idx="34725">
                  <c:v>4.7913834375007998</c:v>
                </c:pt>
                <c:pt idx="34726">
                  <c:v>4.7910521875007994</c:v>
                </c:pt>
                <c:pt idx="34727">
                  <c:v>4.7909834375007998</c:v>
                </c:pt>
                <c:pt idx="34728">
                  <c:v>4.7913231250016004</c:v>
                </c:pt>
                <c:pt idx="34729">
                  <c:v>4.7917421875007991</c:v>
                </c:pt>
                <c:pt idx="34730">
                  <c:v>4.7921128124992007</c:v>
                </c:pt>
                <c:pt idx="34731">
                  <c:v>4.7920431250016007</c:v>
                </c:pt>
                <c:pt idx="34732">
                  <c:v>4.7916978124992005</c:v>
                </c:pt>
                <c:pt idx="34733">
                  <c:v>4.7912818750016006</c:v>
                </c:pt>
                <c:pt idx="34734">
                  <c:v>4.79149125</c:v>
                </c:pt>
                <c:pt idx="34735">
                  <c:v>4.7911059375007996</c:v>
                </c:pt>
                <c:pt idx="34736">
                  <c:v>4.7907624999999996</c:v>
                </c:pt>
                <c:pt idx="34737">
                  <c:v>4.7904265624992002</c:v>
                </c:pt>
                <c:pt idx="34738">
                  <c:v>4.7899346875007991</c:v>
                </c:pt>
                <c:pt idx="34739">
                  <c:v>4.7895362500000003</c:v>
                </c:pt>
                <c:pt idx="34740">
                  <c:v>4.7889928124992007</c:v>
                </c:pt>
                <c:pt idx="34741">
                  <c:v>4.7884646875007997</c:v>
                </c:pt>
                <c:pt idx="34742">
                  <c:v>4.7879593750016003</c:v>
                </c:pt>
                <c:pt idx="34743">
                  <c:v>4.7876343750016002</c:v>
                </c:pt>
                <c:pt idx="34744">
                  <c:v>4.7878559375007992</c:v>
                </c:pt>
                <c:pt idx="34745">
                  <c:v>4.7882678124992006</c:v>
                </c:pt>
                <c:pt idx="34746">
                  <c:v>4.7886481250016004</c:v>
                </c:pt>
                <c:pt idx="34747">
                  <c:v>4.7890103124992001</c:v>
                </c:pt>
                <c:pt idx="34748">
                  <c:v>4.7893712500000003</c:v>
                </c:pt>
                <c:pt idx="34749">
                  <c:v>4.7897825000000003</c:v>
                </c:pt>
                <c:pt idx="34750">
                  <c:v>4.7902784375007998</c:v>
                </c:pt>
                <c:pt idx="34751">
                  <c:v>4.7906362500000004</c:v>
                </c:pt>
                <c:pt idx="34752">
                  <c:v>4.7911118750016009</c:v>
                </c:pt>
                <c:pt idx="34753">
                  <c:v>4.7914365624992001</c:v>
                </c:pt>
                <c:pt idx="34754">
                  <c:v>4.7918090624992002</c:v>
                </c:pt>
                <c:pt idx="34755">
                  <c:v>4.7922678124992002</c:v>
                </c:pt>
                <c:pt idx="34756">
                  <c:v>4.7926296875007992</c:v>
                </c:pt>
                <c:pt idx="34757">
                  <c:v>4.7929846875007991</c:v>
                </c:pt>
                <c:pt idx="34758">
                  <c:v>4.7933106250016007</c:v>
                </c:pt>
                <c:pt idx="34759">
                  <c:v>4.7937459375007991</c:v>
                </c:pt>
                <c:pt idx="34760">
                  <c:v>4.7941849999999997</c:v>
                </c:pt>
                <c:pt idx="34761">
                  <c:v>4.7945446875007995</c:v>
                </c:pt>
                <c:pt idx="34762">
                  <c:v>4.7941740624992004</c:v>
                </c:pt>
                <c:pt idx="34763">
                  <c:v>4.7937265624992005</c:v>
                </c:pt>
                <c:pt idx="34764">
                  <c:v>4.79329625</c:v>
                </c:pt>
                <c:pt idx="34765">
                  <c:v>4.7929621875007991</c:v>
                </c:pt>
                <c:pt idx="34766">
                  <c:v>4.7925371875007992</c:v>
                </c:pt>
                <c:pt idx="34767">
                  <c:v>4.7921384375007996</c:v>
                </c:pt>
                <c:pt idx="34768">
                  <c:v>4.7917078124992001</c:v>
                </c:pt>
                <c:pt idx="34769">
                  <c:v>4.7912478124992006</c:v>
                </c:pt>
                <c:pt idx="34770">
                  <c:v>4.7909224999999998</c:v>
                </c:pt>
                <c:pt idx="34771">
                  <c:v>4.7904121875007997</c:v>
                </c:pt>
                <c:pt idx="34772">
                  <c:v>4.7897934375007996</c:v>
                </c:pt>
                <c:pt idx="34773">
                  <c:v>4.7894134375007997</c:v>
                </c:pt>
                <c:pt idx="34774">
                  <c:v>4.7890653124992006</c:v>
                </c:pt>
                <c:pt idx="34775">
                  <c:v>4.7886771875007996</c:v>
                </c:pt>
                <c:pt idx="34776">
                  <c:v>4.7883121875007992</c:v>
                </c:pt>
                <c:pt idx="34777">
                  <c:v>4.7878681250016006</c:v>
                </c:pt>
                <c:pt idx="34778">
                  <c:v>4.7873893750016006</c:v>
                </c:pt>
                <c:pt idx="34779">
                  <c:v>4.7869034375007997</c:v>
                </c:pt>
                <c:pt idx="34780">
                  <c:v>4.7864750000000003</c:v>
                </c:pt>
                <c:pt idx="34781">
                  <c:v>4.7861193750016007</c:v>
                </c:pt>
                <c:pt idx="34782">
                  <c:v>4.7856918750016009</c:v>
                </c:pt>
                <c:pt idx="34783">
                  <c:v>4.7852553124992001</c:v>
                </c:pt>
                <c:pt idx="34784">
                  <c:v>4.7847787500000001</c:v>
                </c:pt>
                <c:pt idx="34785">
                  <c:v>4.7843203124992009</c:v>
                </c:pt>
                <c:pt idx="34786">
                  <c:v>4.7838578124992006</c:v>
                </c:pt>
                <c:pt idx="34787">
                  <c:v>4.7833709375007993</c:v>
                </c:pt>
                <c:pt idx="34788">
                  <c:v>4.7830137500000003</c:v>
                </c:pt>
                <c:pt idx="34789">
                  <c:v>4.7826196875007998</c:v>
                </c:pt>
                <c:pt idx="34790">
                  <c:v>4.7822543750016004</c:v>
                </c:pt>
                <c:pt idx="34791">
                  <c:v>4.7818421875007999</c:v>
                </c:pt>
                <c:pt idx="34792">
                  <c:v>4.7815165624992009</c:v>
                </c:pt>
                <c:pt idx="34793">
                  <c:v>4.7810268750016007</c:v>
                </c:pt>
                <c:pt idx="34794">
                  <c:v>4.7806240624992009</c:v>
                </c:pt>
                <c:pt idx="34795">
                  <c:v>4.78029875</c:v>
                </c:pt>
                <c:pt idx="34796">
                  <c:v>4.7800262499999997</c:v>
                </c:pt>
                <c:pt idx="34797">
                  <c:v>4.7801665624992005</c:v>
                </c:pt>
                <c:pt idx="34798">
                  <c:v>4.7802659375007996</c:v>
                </c:pt>
                <c:pt idx="34799">
                  <c:v>4.7806231250016005</c:v>
                </c:pt>
                <c:pt idx="34800">
                  <c:v>4.7810199999999998</c:v>
                </c:pt>
                <c:pt idx="34801">
                  <c:v>4.78142625</c:v>
                </c:pt>
                <c:pt idx="34802">
                  <c:v>4.7817968750016009</c:v>
                </c:pt>
                <c:pt idx="34803">
                  <c:v>4.7821603124992009</c:v>
                </c:pt>
                <c:pt idx="34804">
                  <c:v>4.7826053124992001</c:v>
                </c:pt>
                <c:pt idx="34805">
                  <c:v>4.7829656250016006</c:v>
                </c:pt>
                <c:pt idx="34806">
                  <c:v>4.7833174999999999</c:v>
                </c:pt>
                <c:pt idx="34807">
                  <c:v>4.7837006250016003</c:v>
                </c:pt>
                <c:pt idx="34808">
                  <c:v>4.7841224999999996</c:v>
                </c:pt>
                <c:pt idx="34809">
                  <c:v>4.7845862500000003</c:v>
                </c:pt>
                <c:pt idx="34810">
                  <c:v>4.7849534375007998</c:v>
                </c:pt>
                <c:pt idx="34811">
                  <c:v>4.7853318750016003</c:v>
                </c:pt>
                <c:pt idx="34812">
                  <c:v>4.7857756250016008</c:v>
                </c:pt>
                <c:pt idx="34813">
                  <c:v>4.7861590624992001</c:v>
                </c:pt>
                <c:pt idx="34814">
                  <c:v>4.7865981250016008</c:v>
                </c:pt>
                <c:pt idx="34815">
                  <c:v>4.7869365624992009</c:v>
                </c:pt>
                <c:pt idx="34816">
                  <c:v>4.7872871875007998</c:v>
                </c:pt>
                <c:pt idx="34817">
                  <c:v>4.7877746875007992</c:v>
                </c:pt>
                <c:pt idx="34818">
                  <c:v>4.7881378124992002</c:v>
                </c:pt>
                <c:pt idx="34819">
                  <c:v>4.7884793750016001</c:v>
                </c:pt>
                <c:pt idx="34820">
                  <c:v>4.7881450000000001</c:v>
                </c:pt>
                <c:pt idx="34821">
                  <c:v>4.7875187500000003</c:v>
                </c:pt>
                <c:pt idx="34822">
                  <c:v>4.7871790624992006</c:v>
                </c:pt>
                <c:pt idx="34823">
                  <c:v>4.7867678124992006</c:v>
                </c:pt>
                <c:pt idx="34824">
                  <c:v>4.7863068750016007</c:v>
                </c:pt>
                <c:pt idx="34825">
                  <c:v>4.7858518750016001</c:v>
                </c:pt>
                <c:pt idx="34826">
                  <c:v>4.7853490624992006</c:v>
                </c:pt>
                <c:pt idx="34827">
                  <c:v>4.7849518750016005</c:v>
                </c:pt>
                <c:pt idx="34828">
                  <c:v>4.7845624999999998</c:v>
                </c:pt>
                <c:pt idx="34829">
                  <c:v>4.7842006250016009</c:v>
                </c:pt>
                <c:pt idx="34830">
                  <c:v>4.7838262499999997</c:v>
                </c:pt>
                <c:pt idx="34831">
                  <c:v>4.7833671875007999</c:v>
                </c:pt>
                <c:pt idx="34832">
                  <c:v>4.7828487500000003</c:v>
                </c:pt>
                <c:pt idx="34833">
                  <c:v>4.7825012500000001</c:v>
                </c:pt>
                <c:pt idx="34834">
                  <c:v>4.7818596875007993</c:v>
                </c:pt>
                <c:pt idx="34835">
                  <c:v>4.7815293750016004</c:v>
                </c:pt>
                <c:pt idx="34836">
                  <c:v>4.7811459375007992</c:v>
                </c:pt>
                <c:pt idx="34837">
                  <c:v>4.7807768750016004</c:v>
                </c:pt>
                <c:pt idx="34838">
                  <c:v>4.7804009375007999</c:v>
                </c:pt>
                <c:pt idx="34839">
                  <c:v>4.7800259375007998</c:v>
                </c:pt>
                <c:pt idx="34840">
                  <c:v>4.7794100000000004</c:v>
                </c:pt>
                <c:pt idx="34841">
                  <c:v>4.7788965624992006</c:v>
                </c:pt>
                <c:pt idx="34842">
                  <c:v>4.7783049999999996</c:v>
                </c:pt>
                <c:pt idx="34843">
                  <c:v>4.7778209375007998</c:v>
                </c:pt>
                <c:pt idx="34844">
                  <c:v>4.7773568750016002</c:v>
                </c:pt>
                <c:pt idx="34845">
                  <c:v>4.7770262499999996</c:v>
                </c:pt>
                <c:pt idx="34846">
                  <c:v>4.7770709375007998</c:v>
                </c:pt>
                <c:pt idx="34847">
                  <c:v>4.7774734375007997</c:v>
                </c:pt>
                <c:pt idx="34848">
                  <c:v>4.7778543750016009</c:v>
                </c:pt>
                <c:pt idx="34849">
                  <c:v>4.7782593750016007</c:v>
                </c:pt>
                <c:pt idx="34850">
                  <c:v>4.7786684375007997</c:v>
                </c:pt>
                <c:pt idx="34851">
                  <c:v>4.7791409375007996</c:v>
                </c:pt>
                <c:pt idx="34852">
                  <c:v>4.7794818750016006</c:v>
                </c:pt>
                <c:pt idx="34853">
                  <c:v>4.7798765624992008</c:v>
                </c:pt>
                <c:pt idx="34854">
                  <c:v>4.7802871875007993</c:v>
                </c:pt>
                <c:pt idx="34855">
                  <c:v>4.7806699999999998</c:v>
                </c:pt>
                <c:pt idx="34856">
                  <c:v>4.7811796875007992</c:v>
                </c:pt>
                <c:pt idx="34857">
                  <c:v>4.7815971875007994</c:v>
                </c:pt>
                <c:pt idx="34858">
                  <c:v>4.7819624999999997</c:v>
                </c:pt>
                <c:pt idx="34859">
                  <c:v>4.7823687499999998</c:v>
                </c:pt>
                <c:pt idx="34860">
                  <c:v>4.7827590624992009</c:v>
                </c:pt>
                <c:pt idx="34861">
                  <c:v>4.7831496875007993</c:v>
                </c:pt>
                <c:pt idx="34862">
                  <c:v>4.7835225000000001</c:v>
                </c:pt>
                <c:pt idx="34863">
                  <c:v>4.7832003124992006</c:v>
                </c:pt>
                <c:pt idx="34864">
                  <c:v>4.7825696875007999</c:v>
                </c:pt>
                <c:pt idx="34865">
                  <c:v>4.7820921875007993</c:v>
                </c:pt>
                <c:pt idx="34866">
                  <c:v>4.7815075</c:v>
                </c:pt>
                <c:pt idx="34867">
                  <c:v>4.7808490624992004</c:v>
                </c:pt>
                <c:pt idx="34868">
                  <c:v>4.7801759375007995</c:v>
                </c:pt>
                <c:pt idx="34869">
                  <c:v>4.7795218750016009</c:v>
                </c:pt>
                <c:pt idx="34870">
                  <c:v>4.7788390624992001</c:v>
                </c:pt>
                <c:pt idx="34871">
                  <c:v>4.7781956250016009</c:v>
                </c:pt>
                <c:pt idx="34872">
                  <c:v>4.7774971875007992</c:v>
                </c:pt>
                <c:pt idx="34873">
                  <c:v>4.7768090624992006</c:v>
                </c:pt>
                <c:pt idx="34874">
                  <c:v>4.7760928124992006</c:v>
                </c:pt>
                <c:pt idx="34875">
                  <c:v>4.7753309375007991</c:v>
                </c:pt>
                <c:pt idx="34876">
                  <c:v>4.7746640624992009</c:v>
                </c:pt>
                <c:pt idx="34877">
                  <c:v>4.7740093750016008</c:v>
                </c:pt>
                <c:pt idx="34878">
                  <c:v>4.7734284375007991</c:v>
                </c:pt>
                <c:pt idx="34879">
                  <c:v>4.7727631250016005</c:v>
                </c:pt>
                <c:pt idx="34880">
                  <c:v>4.7721978124992006</c:v>
                </c:pt>
                <c:pt idx="34881">
                  <c:v>4.7715090624992005</c:v>
                </c:pt>
                <c:pt idx="34882">
                  <c:v>4.7709549999999998</c:v>
                </c:pt>
                <c:pt idx="34883">
                  <c:v>4.7703943750016009</c:v>
                </c:pt>
                <c:pt idx="34884">
                  <c:v>4.7698693750016004</c:v>
                </c:pt>
                <c:pt idx="34885">
                  <c:v>4.7694903124992001</c:v>
                </c:pt>
                <c:pt idx="34886">
                  <c:v>4.7690187499999999</c:v>
                </c:pt>
                <c:pt idx="34887">
                  <c:v>4.7686534375007996</c:v>
                </c:pt>
                <c:pt idx="34888">
                  <c:v>4.7682903124992002</c:v>
                </c:pt>
                <c:pt idx="34889">
                  <c:v>4.7676918750016002</c:v>
                </c:pt>
                <c:pt idx="34890">
                  <c:v>4.7672699999999999</c:v>
                </c:pt>
                <c:pt idx="34891">
                  <c:v>4.7669121875007994</c:v>
                </c:pt>
                <c:pt idx="34892">
                  <c:v>4.7672603124992001</c:v>
                </c:pt>
                <c:pt idx="34893">
                  <c:v>4.7675959375007997</c:v>
                </c:pt>
                <c:pt idx="34894">
                  <c:v>4.7679359375007992</c:v>
                </c:pt>
                <c:pt idx="34895">
                  <c:v>4.7682921875007995</c:v>
                </c:pt>
                <c:pt idx="34896">
                  <c:v>4.7686534375007996</c:v>
                </c:pt>
                <c:pt idx="34897">
                  <c:v>4.7691156250016009</c:v>
                </c:pt>
                <c:pt idx="34898">
                  <c:v>4.7695209375007996</c:v>
                </c:pt>
                <c:pt idx="34899">
                  <c:v>4.7698453124992009</c:v>
                </c:pt>
                <c:pt idx="34900">
                  <c:v>4.7703499999999996</c:v>
                </c:pt>
                <c:pt idx="34901">
                  <c:v>4.7707028124992004</c:v>
                </c:pt>
                <c:pt idx="34902">
                  <c:v>4.7710446875007992</c:v>
                </c:pt>
                <c:pt idx="34903">
                  <c:v>4.7714150000000002</c:v>
                </c:pt>
                <c:pt idx="34904">
                  <c:v>4.7717756250016006</c:v>
                </c:pt>
                <c:pt idx="34905">
                  <c:v>4.7722365624992005</c:v>
                </c:pt>
                <c:pt idx="34906">
                  <c:v>4.7725681250016008</c:v>
                </c:pt>
                <c:pt idx="34907">
                  <c:v>4.7728931250016009</c:v>
                </c:pt>
                <c:pt idx="34908">
                  <c:v>4.7732331250016005</c:v>
                </c:pt>
                <c:pt idx="34909">
                  <c:v>4.7728803124992005</c:v>
                </c:pt>
                <c:pt idx="34910">
                  <c:v>4.7723846875007991</c:v>
                </c:pt>
                <c:pt idx="34911">
                  <c:v>4.7719931250016003</c:v>
                </c:pt>
                <c:pt idx="34912">
                  <c:v>4.7715253124992003</c:v>
                </c:pt>
                <c:pt idx="34913">
                  <c:v>4.7710578124992002</c:v>
                </c:pt>
                <c:pt idx="34914">
                  <c:v>4.7705875000000004</c:v>
                </c:pt>
                <c:pt idx="34915">
                  <c:v>4.7701906250016002</c:v>
                </c:pt>
                <c:pt idx="34916">
                  <c:v>4.7697443750016006</c:v>
                </c:pt>
                <c:pt idx="34917">
                  <c:v>4.7691603124992001</c:v>
                </c:pt>
                <c:pt idx="34918">
                  <c:v>4.7686062500000004</c:v>
                </c:pt>
                <c:pt idx="34919">
                  <c:v>4.7681265624992006</c:v>
                </c:pt>
                <c:pt idx="34920">
                  <c:v>4.7676493750016009</c:v>
                </c:pt>
                <c:pt idx="34921">
                  <c:v>4.7672296875007998</c:v>
                </c:pt>
                <c:pt idx="34922">
                  <c:v>4.7667549999999999</c:v>
                </c:pt>
                <c:pt idx="34923">
                  <c:v>4.7664350000000004</c:v>
                </c:pt>
                <c:pt idx="34924">
                  <c:v>4.7661056250016003</c:v>
                </c:pt>
                <c:pt idx="34925">
                  <c:v>4.7655975000000002</c:v>
                </c:pt>
                <c:pt idx="34926">
                  <c:v>4.7660328124992004</c:v>
                </c:pt>
                <c:pt idx="34927">
                  <c:v>4.7664259375007996</c:v>
                </c:pt>
                <c:pt idx="34928">
                  <c:v>4.7668171875007994</c:v>
                </c:pt>
                <c:pt idx="34929">
                  <c:v>4.7671921875007994</c:v>
                </c:pt>
                <c:pt idx="34930">
                  <c:v>4.7675453124992009</c:v>
                </c:pt>
                <c:pt idx="34931">
                  <c:v>4.7678759375007997</c:v>
                </c:pt>
                <c:pt idx="34932">
                  <c:v>4.7682293750016003</c:v>
                </c:pt>
                <c:pt idx="34933">
                  <c:v>4.7685993750016005</c:v>
                </c:pt>
                <c:pt idx="34934">
                  <c:v>4.7690443750016005</c:v>
                </c:pt>
                <c:pt idx="34935">
                  <c:v>4.7694065624992001</c:v>
                </c:pt>
                <c:pt idx="34936">
                  <c:v>4.7697459375007991</c:v>
                </c:pt>
                <c:pt idx="34937">
                  <c:v>4.7701903124992002</c:v>
                </c:pt>
                <c:pt idx="34938">
                  <c:v>4.7701446875007996</c:v>
                </c:pt>
                <c:pt idx="34939">
                  <c:v>4.7702593750016007</c:v>
                </c:pt>
                <c:pt idx="34940">
                  <c:v>4.7703525000000004</c:v>
                </c:pt>
                <c:pt idx="34941">
                  <c:v>4.7700156250016006</c:v>
                </c:pt>
                <c:pt idx="34942">
                  <c:v>4.7696696875007998</c:v>
                </c:pt>
                <c:pt idx="34943">
                  <c:v>4.7694212499999997</c:v>
                </c:pt>
                <c:pt idx="34944">
                  <c:v>4.7693565624992003</c:v>
                </c:pt>
                <c:pt idx="34945">
                  <c:v>4.7690049999999999</c:v>
                </c:pt>
                <c:pt idx="34946">
                  <c:v>4.7686706250016009</c:v>
                </c:pt>
                <c:pt idx="34947">
                  <c:v>4.7683343750016007</c:v>
                </c:pt>
                <c:pt idx="34948">
                  <c:v>4.7679856250016002</c:v>
                </c:pt>
                <c:pt idx="34949">
                  <c:v>4.7674765624992004</c:v>
                </c:pt>
                <c:pt idx="34950">
                  <c:v>4.7668437499999996</c:v>
                </c:pt>
                <c:pt idx="34951">
                  <c:v>4.7665203124992006</c:v>
                </c:pt>
                <c:pt idx="34952">
                  <c:v>4.7661828124992001</c:v>
                </c:pt>
                <c:pt idx="34953">
                  <c:v>4.7657856250016009</c:v>
                </c:pt>
                <c:pt idx="34954">
                  <c:v>4.7653609375007999</c:v>
                </c:pt>
                <c:pt idx="34955">
                  <c:v>4.7649115624992007</c:v>
                </c:pt>
                <c:pt idx="34956">
                  <c:v>4.76446375</c:v>
                </c:pt>
                <c:pt idx="34957">
                  <c:v>4.7640762499999996</c:v>
                </c:pt>
                <c:pt idx="34958">
                  <c:v>4.7634615624992005</c:v>
                </c:pt>
                <c:pt idx="34959">
                  <c:v>4.7629987500000004</c:v>
                </c:pt>
                <c:pt idx="34960">
                  <c:v>4.76258625</c:v>
                </c:pt>
                <c:pt idx="34961">
                  <c:v>4.7624603124992007</c:v>
                </c:pt>
                <c:pt idx="34962">
                  <c:v>4.7628568750016003</c:v>
                </c:pt>
                <c:pt idx="34963">
                  <c:v>4.7632399999999997</c:v>
                </c:pt>
                <c:pt idx="34964">
                  <c:v>4.7632134375007995</c:v>
                </c:pt>
                <c:pt idx="34965">
                  <c:v>4.7628493750016005</c:v>
                </c:pt>
                <c:pt idx="34966">
                  <c:v>4.7624862500000003</c:v>
                </c:pt>
                <c:pt idx="34967">
                  <c:v>4.7621540624992003</c:v>
                </c:pt>
                <c:pt idx="34968">
                  <c:v>4.7624899999999997</c:v>
                </c:pt>
                <c:pt idx="34969">
                  <c:v>4.7628450000000004</c:v>
                </c:pt>
                <c:pt idx="34970">
                  <c:v>4.7631818750016004</c:v>
                </c:pt>
                <c:pt idx="34971">
                  <c:v>4.7635778124992001</c:v>
                </c:pt>
                <c:pt idx="34972">
                  <c:v>4.7639943750016007</c:v>
                </c:pt>
                <c:pt idx="34973">
                  <c:v>4.7643325000000001</c:v>
                </c:pt>
                <c:pt idx="34974">
                  <c:v>4.7646946875007998</c:v>
                </c:pt>
                <c:pt idx="34975">
                  <c:v>4.7651137500000003</c:v>
                </c:pt>
                <c:pt idx="34976">
                  <c:v>4.7654396875007992</c:v>
                </c:pt>
                <c:pt idx="34977">
                  <c:v>4.7650403124992007</c:v>
                </c:pt>
                <c:pt idx="34978">
                  <c:v>4.7647112500000004</c:v>
                </c:pt>
                <c:pt idx="34979">
                  <c:v>4.7641606250016002</c:v>
                </c:pt>
                <c:pt idx="34980">
                  <c:v>4.7637421875007995</c:v>
                </c:pt>
                <c:pt idx="34981">
                  <c:v>4.7631653124992006</c:v>
                </c:pt>
                <c:pt idx="34982">
                  <c:v>4.7628440624992008</c:v>
                </c:pt>
                <c:pt idx="34983">
                  <c:v>4.7622215624992004</c:v>
                </c:pt>
                <c:pt idx="34984">
                  <c:v>4.7616746875007996</c:v>
                </c:pt>
                <c:pt idx="34985">
                  <c:v>4.7609678124992003</c:v>
                </c:pt>
                <c:pt idx="34986">
                  <c:v>4.7604971875007998</c:v>
                </c:pt>
                <c:pt idx="34987">
                  <c:v>4.7600593750016005</c:v>
                </c:pt>
                <c:pt idx="34988">
                  <c:v>4.7596165624992004</c:v>
                </c:pt>
                <c:pt idx="34989">
                  <c:v>4.7591349999999997</c:v>
                </c:pt>
                <c:pt idx="34990">
                  <c:v>4.7586903124992004</c:v>
                </c:pt>
                <c:pt idx="34991">
                  <c:v>4.7582734375007991</c:v>
                </c:pt>
                <c:pt idx="34992">
                  <c:v>4.7578368750016002</c:v>
                </c:pt>
                <c:pt idx="34993">
                  <c:v>4.7574924999999997</c:v>
                </c:pt>
                <c:pt idx="34994">
                  <c:v>4.7569590624992006</c:v>
                </c:pt>
                <c:pt idx="34995">
                  <c:v>4.7573812499999999</c:v>
                </c:pt>
                <c:pt idx="34996">
                  <c:v>4.7577409375007997</c:v>
                </c:pt>
                <c:pt idx="34997">
                  <c:v>4.7581665624992002</c:v>
                </c:pt>
                <c:pt idx="34998">
                  <c:v>4.7585534375007992</c:v>
                </c:pt>
                <c:pt idx="34999">
                  <c:v>4.7588753124992005</c:v>
                </c:pt>
                <c:pt idx="35000">
                  <c:v>4.7593556250016009</c:v>
                </c:pt>
                <c:pt idx="35001">
                  <c:v>4.7597481250016003</c:v>
                </c:pt>
                <c:pt idx="35002">
                  <c:v>4.7602465624992005</c:v>
                </c:pt>
                <c:pt idx="35003">
                  <c:v>4.7606037499999996</c:v>
                </c:pt>
                <c:pt idx="35004">
                  <c:v>4.7610334375007994</c:v>
                </c:pt>
                <c:pt idx="35005">
                  <c:v>4.7614409375007991</c:v>
                </c:pt>
                <c:pt idx="35006">
                  <c:v>4.7617956250016009</c:v>
                </c:pt>
                <c:pt idx="35007">
                  <c:v>4.7621815624992001</c:v>
                </c:pt>
                <c:pt idx="35008">
                  <c:v>4.7625349999999997</c:v>
                </c:pt>
                <c:pt idx="35009">
                  <c:v>4.7628993750016004</c:v>
                </c:pt>
                <c:pt idx="35010">
                  <c:v>4.7632599999999998</c:v>
                </c:pt>
                <c:pt idx="35011">
                  <c:v>4.7636506250016009</c:v>
                </c:pt>
                <c:pt idx="35012">
                  <c:v>4.76406375</c:v>
                </c:pt>
                <c:pt idx="35013">
                  <c:v>4.7644124999999997</c:v>
                </c:pt>
                <c:pt idx="35014">
                  <c:v>4.7648237499999997</c:v>
                </c:pt>
                <c:pt idx="35015">
                  <c:v>4.7646974999999996</c:v>
                </c:pt>
                <c:pt idx="35016">
                  <c:v>4.7649218750016002</c:v>
                </c:pt>
                <c:pt idx="35017">
                  <c:v>4.7645615624992006</c:v>
                </c:pt>
                <c:pt idx="35018">
                  <c:v>4.7641878124992001</c:v>
                </c:pt>
                <c:pt idx="35019">
                  <c:v>4.7635884375007995</c:v>
                </c:pt>
                <c:pt idx="35020">
                  <c:v>4.7632640624992009</c:v>
                </c:pt>
                <c:pt idx="35021">
                  <c:v>4.7628674999999996</c:v>
                </c:pt>
                <c:pt idx="35022">
                  <c:v>4.7624306250016009</c:v>
                </c:pt>
                <c:pt idx="35023">
                  <c:v>4.7619521875007997</c:v>
                </c:pt>
                <c:pt idx="35024">
                  <c:v>4.7613268750016005</c:v>
                </c:pt>
                <c:pt idx="35025">
                  <c:v>4.7607249999999999</c:v>
                </c:pt>
                <c:pt idx="35026">
                  <c:v>4.7601699999999996</c:v>
                </c:pt>
                <c:pt idx="35027">
                  <c:v>4.7595921875007994</c:v>
                </c:pt>
                <c:pt idx="35028">
                  <c:v>4.7590562500000004</c:v>
                </c:pt>
                <c:pt idx="35029">
                  <c:v>4.7585171875007992</c:v>
                </c:pt>
                <c:pt idx="35030">
                  <c:v>4.7580900000000002</c:v>
                </c:pt>
                <c:pt idx="35031">
                  <c:v>4.7576846875007996</c:v>
                </c:pt>
                <c:pt idx="35032">
                  <c:v>4.7573306250016003</c:v>
                </c:pt>
                <c:pt idx="35033">
                  <c:v>4.7568878124992002</c:v>
                </c:pt>
                <c:pt idx="35034">
                  <c:v>4.7565321875007998</c:v>
                </c:pt>
                <c:pt idx="35035">
                  <c:v>4.7559071875007994</c:v>
                </c:pt>
                <c:pt idx="35036">
                  <c:v>4.7555775000000002</c:v>
                </c:pt>
                <c:pt idx="35037">
                  <c:v>4.7548281250016009</c:v>
                </c:pt>
                <c:pt idx="35038">
                  <c:v>4.7544228124992003</c:v>
                </c:pt>
                <c:pt idx="35039">
                  <c:v>4.7539540624992007</c:v>
                </c:pt>
                <c:pt idx="35040">
                  <c:v>4.7534965624992003</c:v>
                </c:pt>
                <c:pt idx="35041">
                  <c:v>4.7530253124992008</c:v>
                </c:pt>
                <c:pt idx="35042">
                  <c:v>4.7525312499999997</c:v>
                </c:pt>
                <c:pt idx="35043">
                  <c:v>4.7522000000000002</c:v>
                </c:pt>
                <c:pt idx="35044">
                  <c:v>4.7518721875007994</c:v>
                </c:pt>
                <c:pt idx="35045">
                  <c:v>4.7513331250016009</c:v>
                </c:pt>
                <c:pt idx="35046">
                  <c:v>4.7509137499999996</c:v>
                </c:pt>
                <c:pt idx="35047">
                  <c:v>4.7505403124992007</c:v>
                </c:pt>
                <c:pt idx="35048">
                  <c:v>4.75021</c:v>
                </c:pt>
                <c:pt idx="35049">
                  <c:v>4.7498881250016005</c:v>
                </c:pt>
                <c:pt idx="35050">
                  <c:v>4.7502224999999996</c:v>
                </c:pt>
                <c:pt idx="35051">
                  <c:v>4.7505909375007995</c:v>
                </c:pt>
                <c:pt idx="35052">
                  <c:v>4.7510381250016005</c:v>
                </c:pt>
                <c:pt idx="35053">
                  <c:v>4.7514946875007995</c:v>
                </c:pt>
                <c:pt idx="35054">
                  <c:v>4.7518459375007991</c:v>
                </c:pt>
                <c:pt idx="35055">
                  <c:v>4.7523918750016003</c:v>
                </c:pt>
                <c:pt idx="35056">
                  <c:v>4.7527600000000003</c:v>
                </c:pt>
                <c:pt idx="35057">
                  <c:v>4.7531499999999998</c:v>
                </c:pt>
                <c:pt idx="35058">
                  <c:v>4.7535231250016006</c:v>
                </c:pt>
                <c:pt idx="35059">
                  <c:v>4.7539196875007992</c:v>
                </c:pt>
                <c:pt idx="35060">
                  <c:v>4.7542915624992004</c:v>
                </c:pt>
                <c:pt idx="35061">
                  <c:v>4.7547078124992002</c:v>
                </c:pt>
                <c:pt idx="35062">
                  <c:v>4.7546956250016006</c:v>
                </c:pt>
                <c:pt idx="35063">
                  <c:v>4.7544518750016005</c:v>
                </c:pt>
                <c:pt idx="35064">
                  <c:v>4.7540199999999997</c:v>
                </c:pt>
                <c:pt idx="35065">
                  <c:v>4.7535762500000001</c:v>
                </c:pt>
                <c:pt idx="35066">
                  <c:v>4.7531321875007997</c:v>
                </c:pt>
                <c:pt idx="35067">
                  <c:v>4.7527074999999996</c:v>
                </c:pt>
                <c:pt idx="35068">
                  <c:v>4.7523390624992006</c:v>
                </c:pt>
                <c:pt idx="35069">
                  <c:v>4.7519371875007996</c:v>
                </c:pt>
                <c:pt idx="35070">
                  <c:v>4.7515959375007997</c:v>
                </c:pt>
                <c:pt idx="35071">
                  <c:v>4.7512659375007997</c:v>
                </c:pt>
                <c:pt idx="35072">
                  <c:v>4.7508981250016005</c:v>
                </c:pt>
                <c:pt idx="35073">
                  <c:v>4.7505575000000002</c:v>
                </c:pt>
                <c:pt idx="35074">
                  <c:v>4.7501803124992001</c:v>
                </c:pt>
                <c:pt idx="35075">
                  <c:v>4.7498009375007992</c:v>
                </c:pt>
                <c:pt idx="35076">
                  <c:v>4.7494553124992009</c:v>
                </c:pt>
                <c:pt idx="35077">
                  <c:v>4.7491387500000002</c:v>
                </c:pt>
                <c:pt idx="35078">
                  <c:v>4.7487596875007991</c:v>
                </c:pt>
                <c:pt idx="35079">
                  <c:v>4.7484296875007992</c:v>
                </c:pt>
                <c:pt idx="35080">
                  <c:v>4.7430390624992009</c:v>
                </c:pt>
                <c:pt idx="35081">
                  <c:v>4.7334459375007993</c:v>
                </c:pt>
                <c:pt idx="35082">
                  <c:v>4.7226168750016004</c:v>
                </c:pt>
                <c:pt idx="35083">
                  <c:v>4.7108534375007993</c:v>
                </c:pt>
                <c:pt idx="35084">
                  <c:v>4.6985056250016006</c:v>
                </c:pt>
                <c:pt idx="35085">
                  <c:v>4.6857375000000001</c:v>
                </c:pt>
                <c:pt idx="35086">
                  <c:v>4.6726271875007992</c:v>
                </c:pt>
                <c:pt idx="35087">
                  <c:v>4.6592849999999997</c:v>
                </c:pt>
                <c:pt idx="35088">
                  <c:v>4.6457646875007992</c:v>
                </c:pt>
                <c:pt idx="35089">
                  <c:v>4.6321003124992002</c:v>
                </c:pt>
                <c:pt idx="35090">
                  <c:v>4.6236237500000001</c:v>
                </c:pt>
                <c:pt idx="35091">
                  <c:v>4.6192675000000003</c:v>
                </c:pt>
                <c:pt idx="35092">
                  <c:v>4.6160996875007996</c:v>
                </c:pt>
                <c:pt idx="35093">
                  <c:v>4.6137821875007994</c:v>
                </c:pt>
                <c:pt idx="35094">
                  <c:v>4.6120537500000003</c:v>
                </c:pt>
                <c:pt idx="35095">
                  <c:v>4.6105809375007993</c:v>
                </c:pt>
                <c:pt idx="35096">
                  <c:v>4.6094728124992006</c:v>
                </c:pt>
                <c:pt idx="35097">
                  <c:v>4.6085656250016003</c:v>
                </c:pt>
                <c:pt idx="35098">
                  <c:v>4.6078103124992005</c:v>
                </c:pt>
                <c:pt idx="35099">
                  <c:v>4.6071712500000004</c:v>
                </c:pt>
                <c:pt idx="35100">
                  <c:v>4.6066062499999996</c:v>
                </c:pt>
                <c:pt idx="35101">
                  <c:v>4.6061899999999998</c:v>
                </c:pt>
                <c:pt idx="35102">
                  <c:v>4.6057734375007993</c:v>
                </c:pt>
                <c:pt idx="35103">
                  <c:v>4.6053806250016009</c:v>
                </c:pt>
                <c:pt idx="35104">
                  <c:v>4.6049756250016003</c:v>
                </c:pt>
                <c:pt idx="35105">
                  <c:v>4.6043534375007997</c:v>
                </c:pt>
                <c:pt idx="35106">
                  <c:v>4.6040221875007994</c:v>
                </c:pt>
                <c:pt idx="35107">
                  <c:v>4.6034821875007994</c:v>
                </c:pt>
                <c:pt idx="35108">
                  <c:v>4.602915625001601</c:v>
                </c:pt>
                <c:pt idx="35109">
                  <c:v>4.6024303124992008</c:v>
                </c:pt>
                <c:pt idx="35110">
                  <c:v>4.6019246875007997</c:v>
                </c:pt>
                <c:pt idx="35111">
                  <c:v>4.6014743750016009</c:v>
                </c:pt>
                <c:pt idx="35112">
                  <c:v>4.6009362500000002</c:v>
                </c:pt>
                <c:pt idx="35113">
                  <c:v>4.6004843750016002</c:v>
                </c:pt>
                <c:pt idx="35114">
                  <c:v>4.6000153124992007</c:v>
                </c:pt>
                <c:pt idx="35115">
                  <c:v>4.5995840624992006</c:v>
                </c:pt>
                <c:pt idx="35116">
                  <c:v>4.5991103124992003</c:v>
                </c:pt>
                <c:pt idx="35117">
                  <c:v>4.5987209375007998</c:v>
                </c:pt>
                <c:pt idx="35118">
                  <c:v>4.5982556250016007</c:v>
                </c:pt>
                <c:pt idx="35119">
                  <c:v>4.5977606250016008</c:v>
                </c:pt>
                <c:pt idx="35120">
                  <c:v>4.5973300000000004</c:v>
                </c:pt>
                <c:pt idx="35121">
                  <c:v>4.5969028124992004</c:v>
                </c:pt>
                <c:pt idx="35122">
                  <c:v>4.5963781250016007</c:v>
                </c:pt>
                <c:pt idx="35123">
                  <c:v>4.5959365624992001</c:v>
                </c:pt>
                <c:pt idx="35124">
                  <c:v>4.5954575000000002</c:v>
                </c:pt>
                <c:pt idx="35125">
                  <c:v>4.5948934375007999</c:v>
                </c:pt>
                <c:pt idx="35126">
                  <c:v>4.5944018750016005</c:v>
                </c:pt>
                <c:pt idx="35127">
                  <c:v>4.5938915624992003</c:v>
                </c:pt>
                <c:pt idx="35128">
                  <c:v>4.5933171875007996</c:v>
                </c:pt>
                <c:pt idx="35129">
                  <c:v>4.5927831250016009</c:v>
                </c:pt>
                <c:pt idx="35130">
                  <c:v>4.5922234375007998</c:v>
                </c:pt>
                <c:pt idx="35131">
                  <c:v>4.5916084375007991</c:v>
                </c:pt>
                <c:pt idx="35132">
                  <c:v>4.5910778124992007</c:v>
                </c:pt>
                <c:pt idx="35133">
                  <c:v>4.5905603124992007</c:v>
                </c:pt>
                <c:pt idx="35134">
                  <c:v>4.5900190624992003</c:v>
                </c:pt>
                <c:pt idx="35135">
                  <c:v>4.5894834375007996</c:v>
                </c:pt>
                <c:pt idx="35136">
                  <c:v>4.5891606250016004</c:v>
                </c:pt>
                <c:pt idx="35137">
                  <c:v>4.5885481250016005</c:v>
                </c:pt>
                <c:pt idx="35138">
                  <c:v>4.5879393750016009</c:v>
                </c:pt>
                <c:pt idx="35139">
                  <c:v>4.5873471875007992</c:v>
                </c:pt>
                <c:pt idx="35140">
                  <c:v>4.5867815624992003</c:v>
                </c:pt>
                <c:pt idx="35141">
                  <c:v>4.5862078124992003</c:v>
                </c:pt>
                <c:pt idx="35142">
                  <c:v>4.5856475000000003</c:v>
                </c:pt>
                <c:pt idx="35143">
                  <c:v>4.5850596875007996</c:v>
                </c:pt>
                <c:pt idx="35144">
                  <c:v>4.5844403124992006</c:v>
                </c:pt>
                <c:pt idx="35145">
                  <c:v>4.5838778124992006</c:v>
                </c:pt>
                <c:pt idx="35146">
                  <c:v>4.5833146875007991</c:v>
                </c:pt>
                <c:pt idx="35147">
                  <c:v>4.5829843750016002</c:v>
                </c:pt>
                <c:pt idx="35148">
                  <c:v>4.5824409375007997</c:v>
                </c:pt>
                <c:pt idx="35149">
                  <c:v>4.5819396875007996</c:v>
                </c:pt>
                <c:pt idx="35150">
                  <c:v>4.5814028124992001</c:v>
                </c:pt>
                <c:pt idx="35151">
                  <c:v>4.5810759375007999</c:v>
                </c:pt>
                <c:pt idx="35152">
                  <c:v>4.5805128124992001</c:v>
                </c:pt>
                <c:pt idx="35153">
                  <c:v>4.5800393750016006</c:v>
                </c:pt>
                <c:pt idx="35154">
                  <c:v>4.5794968750016007</c:v>
                </c:pt>
                <c:pt idx="35155">
                  <c:v>4.5789437499999996</c:v>
                </c:pt>
                <c:pt idx="35156">
                  <c:v>4.5783443750016009</c:v>
                </c:pt>
                <c:pt idx="35157">
                  <c:v>4.5778640624992004</c:v>
                </c:pt>
                <c:pt idx="35158">
                  <c:v>4.5773331250016005</c:v>
                </c:pt>
                <c:pt idx="35159">
                  <c:v>4.576791875001601</c:v>
                </c:pt>
                <c:pt idx="35160">
                  <c:v>4.5762706250016008</c:v>
                </c:pt>
                <c:pt idx="35161">
                  <c:v>4.575806875001601</c:v>
                </c:pt>
                <c:pt idx="35162">
                  <c:v>4.5752381250016008</c:v>
                </c:pt>
                <c:pt idx="35163">
                  <c:v>4.5746659375007992</c:v>
                </c:pt>
                <c:pt idx="35164">
                  <c:v>4.5741984375007991</c:v>
                </c:pt>
                <c:pt idx="35165">
                  <c:v>4.5737462500000001</c:v>
                </c:pt>
                <c:pt idx="35166">
                  <c:v>4.5733290624992007</c:v>
                </c:pt>
                <c:pt idx="35167">
                  <c:v>4.5728993750016009</c:v>
                </c:pt>
                <c:pt idx="35168">
                  <c:v>4.5724743750016001</c:v>
                </c:pt>
                <c:pt idx="35169">
                  <c:v>4.5719599999999998</c:v>
                </c:pt>
                <c:pt idx="35170">
                  <c:v>4.5715106250016007</c:v>
                </c:pt>
                <c:pt idx="35171">
                  <c:v>4.5710315624992006</c:v>
                </c:pt>
                <c:pt idx="35172">
                  <c:v>4.5705556250016004</c:v>
                </c:pt>
                <c:pt idx="35173">
                  <c:v>4.5700937499999998</c:v>
                </c:pt>
                <c:pt idx="35174">
                  <c:v>4.5696890624992008</c:v>
                </c:pt>
                <c:pt idx="35175">
                  <c:v>4.5692178124992004</c:v>
                </c:pt>
                <c:pt idx="35176">
                  <c:v>4.5688081250016008</c:v>
                </c:pt>
                <c:pt idx="35177">
                  <c:v>4.5684190624992009</c:v>
                </c:pt>
                <c:pt idx="35178">
                  <c:v>4.5680159375007996</c:v>
                </c:pt>
                <c:pt idx="35179">
                  <c:v>4.5676606250016007</c:v>
                </c:pt>
                <c:pt idx="35180">
                  <c:v>4.5672440624992001</c:v>
                </c:pt>
                <c:pt idx="35181">
                  <c:v>4.5668575000000002</c:v>
                </c:pt>
                <c:pt idx="35182">
                  <c:v>4.5664315624992007</c:v>
                </c:pt>
                <c:pt idx="35183">
                  <c:v>4.5660687500000003</c:v>
                </c:pt>
                <c:pt idx="35184">
                  <c:v>4.5656356250016001</c:v>
                </c:pt>
                <c:pt idx="35185">
                  <c:v>4.5651543750016002</c:v>
                </c:pt>
                <c:pt idx="35186">
                  <c:v>4.5648056250016005</c:v>
                </c:pt>
                <c:pt idx="35187">
                  <c:v>4.5643506250016008</c:v>
                </c:pt>
                <c:pt idx="35188">
                  <c:v>4.5639784375007997</c:v>
                </c:pt>
                <c:pt idx="35189">
                  <c:v>4.5636006250016008</c:v>
                </c:pt>
                <c:pt idx="35190">
                  <c:v>4.5632521875007992</c:v>
                </c:pt>
                <c:pt idx="35191">
                  <c:v>4.5627593750016002</c:v>
                </c:pt>
                <c:pt idx="35192">
                  <c:v>4.5623612500000004</c:v>
                </c:pt>
                <c:pt idx="35193">
                  <c:v>4.5619350000000001</c:v>
                </c:pt>
                <c:pt idx="35194">
                  <c:v>4.5615125000000001</c:v>
                </c:pt>
                <c:pt idx="35195">
                  <c:v>4.5611559375007991</c:v>
                </c:pt>
                <c:pt idx="35196">
                  <c:v>4.5608106250016007</c:v>
                </c:pt>
                <c:pt idx="35197">
                  <c:v>4.5603712500000002</c:v>
                </c:pt>
                <c:pt idx="35198">
                  <c:v>4.5600081250016009</c:v>
                </c:pt>
                <c:pt idx="35199">
                  <c:v>4.5596674999999998</c:v>
                </c:pt>
                <c:pt idx="35200">
                  <c:v>4.5592728124992004</c:v>
                </c:pt>
                <c:pt idx="35201">
                  <c:v>4.5589240624992007</c:v>
                </c:pt>
                <c:pt idx="35202">
                  <c:v>4.5586015624992005</c:v>
                </c:pt>
                <c:pt idx="35203">
                  <c:v>4.5581818750016003</c:v>
                </c:pt>
                <c:pt idx="35204">
                  <c:v>4.5578012499999998</c:v>
                </c:pt>
                <c:pt idx="35205">
                  <c:v>4.5573996875007996</c:v>
                </c:pt>
                <c:pt idx="35206">
                  <c:v>4.5570809375007997</c:v>
                </c:pt>
                <c:pt idx="35207">
                  <c:v>4.5567337500000002</c:v>
                </c:pt>
                <c:pt idx="35208">
                  <c:v>4.5563956250016009</c:v>
                </c:pt>
                <c:pt idx="35209">
                  <c:v>4.5562340624992004</c:v>
                </c:pt>
                <c:pt idx="35210">
                  <c:v>4.5559849999999997</c:v>
                </c:pt>
                <c:pt idx="35211">
                  <c:v>4.5558171875007991</c:v>
                </c:pt>
                <c:pt idx="35212">
                  <c:v>4.5555215624992007</c:v>
                </c:pt>
                <c:pt idx="35213">
                  <c:v>4.5556693750016004</c:v>
                </c:pt>
                <c:pt idx="35214">
                  <c:v>4.5555659375007993</c:v>
                </c:pt>
                <c:pt idx="35215">
                  <c:v>4.5558865624992002</c:v>
                </c:pt>
                <c:pt idx="35216">
                  <c:v>4.5560578124992004</c:v>
                </c:pt>
                <c:pt idx="35217">
                  <c:v>4.5564065624992001</c:v>
                </c:pt>
                <c:pt idx="35218">
                  <c:v>4.5567799999999998</c:v>
                </c:pt>
                <c:pt idx="35219">
                  <c:v>4.5571256250016008</c:v>
                </c:pt>
                <c:pt idx="35220">
                  <c:v>4.5574556250016007</c:v>
                </c:pt>
                <c:pt idx="35221">
                  <c:v>4.5577812499999997</c:v>
                </c:pt>
                <c:pt idx="35222">
                  <c:v>4.5581668750016009</c:v>
                </c:pt>
                <c:pt idx="35223">
                  <c:v>4.5585581250016007</c:v>
                </c:pt>
                <c:pt idx="35224">
                  <c:v>4.5588984375007993</c:v>
                </c:pt>
                <c:pt idx="35225">
                  <c:v>4.5593025000000003</c:v>
                </c:pt>
                <c:pt idx="35226">
                  <c:v>4.559641875001601</c:v>
                </c:pt>
                <c:pt idx="35227">
                  <c:v>4.5600159375007996</c:v>
                </c:pt>
                <c:pt idx="35228">
                  <c:v>4.5603584375007991</c:v>
                </c:pt>
                <c:pt idx="35229">
                  <c:v>4.5607437500000003</c:v>
                </c:pt>
                <c:pt idx="35230">
                  <c:v>4.56119875</c:v>
                </c:pt>
                <c:pt idx="35231">
                  <c:v>4.5616659375007993</c:v>
                </c:pt>
                <c:pt idx="35232">
                  <c:v>4.5620337500000003</c:v>
                </c:pt>
                <c:pt idx="35233">
                  <c:v>4.5624028124992009</c:v>
                </c:pt>
                <c:pt idx="35234">
                  <c:v>4.5628740624992004</c:v>
                </c:pt>
                <c:pt idx="35235">
                  <c:v>4.5632000000000001</c:v>
                </c:pt>
                <c:pt idx="35236">
                  <c:v>4.5636290624992002</c:v>
                </c:pt>
                <c:pt idx="35237">
                  <c:v>4.5639984375007998</c:v>
                </c:pt>
                <c:pt idx="35238">
                  <c:v>4.5643631250016004</c:v>
                </c:pt>
                <c:pt idx="35239">
                  <c:v>4.5646840624992002</c:v>
                </c:pt>
                <c:pt idx="35240">
                  <c:v>4.5650668750016008</c:v>
                </c:pt>
                <c:pt idx="35241">
                  <c:v>4.5654325</c:v>
                </c:pt>
                <c:pt idx="35242">
                  <c:v>4.5658018750016005</c:v>
                </c:pt>
                <c:pt idx="35243">
                  <c:v>4.5662068750016003</c:v>
                </c:pt>
                <c:pt idx="35244">
                  <c:v>4.5666684375007991</c:v>
                </c:pt>
                <c:pt idx="35245">
                  <c:v>4.5671243750016002</c:v>
                </c:pt>
                <c:pt idx="35246">
                  <c:v>4.5675915624992003</c:v>
                </c:pt>
                <c:pt idx="35247">
                  <c:v>4.5681768750016003</c:v>
                </c:pt>
                <c:pt idx="35248">
                  <c:v>4.5686465624992003</c:v>
                </c:pt>
                <c:pt idx="35249">
                  <c:v>4.569045</c:v>
                </c:pt>
                <c:pt idx="35250">
                  <c:v>4.5694809375007992</c:v>
                </c:pt>
                <c:pt idx="35251">
                  <c:v>4.5699275000000004</c:v>
                </c:pt>
                <c:pt idx="35252">
                  <c:v>4.5703465624992008</c:v>
                </c:pt>
                <c:pt idx="35253">
                  <c:v>4.5708425000000004</c:v>
                </c:pt>
                <c:pt idx="35254">
                  <c:v>4.5712578124992005</c:v>
                </c:pt>
                <c:pt idx="35255">
                  <c:v>4.57170875</c:v>
                </c:pt>
                <c:pt idx="35256">
                  <c:v>4.5720481250016007</c:v>
                </c:pt>
                <c:pt idx="35257">
                  <c:v>4.5725375000000001</c:v>
                </c:pt>
                <c:pt idx="35258">
                  <c:v>4.5730431250016004</c:v>
                </c:pt>
                <c:pt idx="35259">
                  <c:v>4.5735478124992008</c:v>
                </c:pt>
                <c:pt idx="35260">
                  <c:v>4.5741212500000001</c:v>
                </c:pt>
                <c:pt idx="35261">
                  <c:v>4.5746143750016008</c:v>
                </c:pt>
                <c:pt idx="35262">
                  <c:v>4.5749509375007991</c:v>
                </c:pt>
                <c:pt idx="35263">
                  <c:v>4.5753512499999998</c:v>
                </c:pt>
                <c:pt idx="35264">
                  <c:v>4.5757750000000001</c:v>
                </c:pt>
                <c:pt idx="35265">
                  <c:v>4.5762774999999998</c:v>
                </c:pt>
                <c:pt idx="35266">
                  <c:v>4.5766696875007993</c:v>
                </c:pt>
                <c:pt idx="35267">
                  <c:v>4.5769903124992002</c:v>
                </c:pt>
                <c:pt idx="35268">
                  <c:v>4.5774040624992001</c:v>
                </c:pt>
                <c:pt idx="35269">
                  <c:v>4.5777787500000002</c:v>
                </c:pt>
                <c:pt idx="35270">
                  <c:v>4.5781390624992007</c:v>
                </c:pt>
                <c:pt idx="35271">
                  <c:v>4.5780846875007999</c:v>
                </c:pt>
                <c:pt idx="35272">
                  <c:v>4.5777459375007998</c:v>
                </c:pt>
                <c:pt idx="35273">
                  <c:v>4.5773481250016008</c:v>
                </c:pt>
                <c:pt idx="35274">
                  <c:v>4.5766859375007991</c:v>
                </c:pt>
                <c:pt idx="35275">
                  <c:v>4.5762553124992005</c:v>
                </c:pt>
                <c:pt idx="35276">
                  <c:v>4.5757121875007991</c:v>
                </c:pt>
                <c:pt idx="35277">
                  <c:v>4.5751887499999997</c:v>
                </c:pt>
                <c:pt idx="35278">
                  <c:v>4.5745300000000002</c:v>
                </c:pt>
                <c:pt idx="35279">
                  <c:v>4.5738096875007992</c:v>
                </c:pt>
                <c:pt idx="35280">
                  <c:v>4.5730584375007997</c:v>
                </c:pt>
                <c:pt idx="35281">
                  <c:v>4.5723165624992008</c:v>
                </c:pt>
                <c:pt idx="35282">
                  <c:v>4.5716143750016007</c:v>
                </c:pt>
                <c:pt idx="35283">
                  <c:v>4.5709</c:v>
                </c:pt>
                <c:pt idx="35284">
                  <c:v>4.570106875001601</c:v>
                </c:pt>
                <c:pt idx="35285">
                  <c:v>4.5693831250016004</c:v>
                </c:pt>
                <c:pt idx="35286">
                  <c:v>4.5686478124992007</c:v>
                </c:pt>
                <c:pt idx="35287">
                  <c:v>4.5679728124992005</c:v>
                </c:pt>
                <c:pt idx="35288">
                  <c:v>4.5673606250016006</c:v>
                </c:pt>
                <c:pt idx="35289">
                  <c:v>4.5668334375007991</c:v>
                </c:pt>
                <c:pt idx="35290">
                  <c:v>4.56640625</c:v>
                </c:pt>
                <c:pt idx="35291">
                  <c:v>4.5660015624992001</c:v>
                </c:pt>
                <c:pt idx="35292">
                  <c:v>4.5655112500000001</c:v>
                </c:pt>
                <c:pt idx="35293">
                  <c:v>4.5658446875007996</c:v>
                </c:pt>
                <c:pt idx="35294">
                  <c:v>4.5662193750016007</c:v>
                </c:pt>
                <c:pt idx="35295">
                  <c:v>4.5666028124992009</c:v>
                </c:pt>
                <c:pt idx="35296">
                  <c:v>4.5669234375007992</c:v>
                </c:pt>
                <c:pt idx="35297">
                  <c:v>4.5673362500000003</c:v>
                </c:pt>
                <c:pt idx="35298">
                  <c:v>4.5676568750016004</c:v>
                </c:pt>
                <c:pt idx="35299">
                  <c:v>4.5680156250016006</c:v>
                </c:pt>
                <c:pt idx="35300">
                  <c:v>4.5684424999999997</c:v>
                </c:pt>
                <c:pt idx="35301">
                  <c:v>4.5688603124992007</c:v>
                </c:pt>
                <c:pt idx="35302">
                  <c:v>4.5693596875007998</c:v>
                </c:pt>
                <c:pt idx="35303">
                  <c:v>4.569941875001601</c:v>
                </c:pt>
                <c:pt idx="35304">
                  <c:v>4.5705499999999999</c:v>
                </c:pt>
                <c:pt idx="35305">
                  <c:v>4.5710837499999997</c:v>
                </c:pt>
                <c:pt idx="35306">
                  <c:v>4.5715975000000002</c:v>
                </c:pt>
                <c:pt idx="35307">
                  <c:v>4.5721534375007993</c:v>
                </c:pt>
                <c:pt idx="35308">
                  <c:v>4.5727234375007999</c:v>
                </c:pt>
                <c:pt idx="35309">
                  <c:v>4.5732556250016003</c:v>
                </c:pt>
                <c:pt idx="35310">
                  <c:v>4.5738081250016007</c:v>
                </c:pt>
                <c:pt idx="35311">
                  <c:v>4.5744259375007994</c:v>
                </c:pt>
                <c:pt idx="35312">
                  <c:v>4.5747509375007995</c:v>
                </c:pt>
                <c:pt idx="35313">
                  <c:v>4.575361875001601</c:v>
                </c:pt>
                <c:pt idx="35314">
                  <c:v>4.5757787499999996</c:v>
                </c:pt>
                <c:pt idx="35315">
                  <c:v>4.5762796875007998</c:v>
                </c:pt>
                <c:pt idx="35316">
                  <c:v>4.5766974999999999</c:v>
                </c:pt>
                <c:pt idx="35317">
                  <c:v>4.5770596875007996</c:v>
                </c:pt>
                <c:pt idx="35318">
                  <c:v>4.5774999999999997</c:v>
                </c:pt>
                <c:pt idx="35319">
                  <c:v>4.5780837500000002</c:v>
                </c:pt>
                <c:pt idx="35320">
                  <c:v>4.5786043750016008</c:v>
                </c:pt>
                <c:pt idx="35321">
                  <c:v>4.5791190624992009</c:v>
                </c:pt>
                <c:pt idx="35322">
                  <c:v>4.5796065624992002</c:v>
                </c:pt>
                <c:pt idx="35323">
                  <c:v>4.5799703124992002</c:v>
                </c:pt>
                <c:pt idx="35324">
                  <c:v>4.5803093750016002</c:v>
                </c:pt>
                <c:pt idx="35325">
                  <c:v>4.5807153124992004</c:v>
                </c:pt>
                <c:pt idx="35326">
                  <c:v>4.5811646875007996</c:v>
                </c:pt>
                <c:pt idx="35327">
                  <c:v>4.5816337499999999</c:v>
                </c:pt>
                <c:pt idx="35328">
                  <c:v>4.5821615624992003</c:v>
                </c:pt>
                <c:pt idx="35329">
                  <c:v>4.5825778124992009</c:v>
                </c:pt>
                <c:pt idx="35330">
                  <c:v>4.5829468750016007</c:v>
                </c:pt>
                <c:pt idx="35331">
                  <c:v>4.5825612500000004</c:v>
                </c:pt>
                <c:pt idx="35332">
                  <c:v>4.5820515624992009</c:v>
                </c:pt>
                <c:pt idx="35333">
                  <c:v>4.5816353124992002</c:v>
                </c:pt>
                <c:pt idx="35334">
                  <c:v>4.5811549999999999</c:v>
                </c:pt>
                <c:pt idx="35335">
                  <c:v>4.5807415624992007</c:v>
                </c:pt>
                <c:pt idx="35336">
                  <c:v>4.5803762499999996</c:v>
                </c:pt>
                <c:pt idx="35337">
                  <c:v>4.5799087500000004</c:v>
                </c:pt>
                <c:pt idx="35338">
                  <c:v>4.5793865624992005</c:v>
                </c:pt>
                <c:pt idx="35339">
                  <c:v>4.5789353124992003</c:v>
                </c:pt>
                <c:pt idx="35340">
                  <c:v>4.5785828124992003</c:v>
                </c:pt>
                <c:pt idx="35341">
                  <c:v>4.5782293750016008</c:v>
                </c:pt>
                <c:pt idx="35342">
                  <c:v>4.5777896875007995</c:v>
                </c:pt>
                <c:pt idx="35343">
                  <c:v>4.5772959375007991</c:v>
                </c:pt>
                <c:pt idx="35344">
                  <c:v>4.5768562499999996</c:v>
                </c:pt>
                <c:pt idx="35345">
                  <c:v>4.5763756250016003</c:v>
                </c:pt>
                <c:pt idx="35346">
                  <c:v>4.5760090624992005</c:v>
                </c:pt>
                <c:pt idx="35347">
                  <c:v>4.5756653124992006</c:v>
                </c:pt>
                <c:pt idx="35348">
                  <c:v>4.5760006250016003</c:v>
                </c:pt>
                <c:pt idx="35349">
                  <c:v>4.5763593750016005</c:v>
                </c:pt>
                <c:pt idx="35350">
                  <c:v>4.5767978124992004</c:v>
                </c:pt>
                <c:pt idx="35351">
                  <c:v>4.5772268750016005</c:v>
                </c:pt>
                <c:pt idx="35352">
                  <c:v>4.5776931250016002</c:v>
                </c:pt>
                <c:pt idx="35353">
                  <c:v>4.5780940624992006</c:v>
                </c:pt>
                <c:pt idx="35354">
                  <c:v>4.5785343750016008</c:v>
                </c:pt>
                <c:pt idx="35355">
                  <c:v>4.5789515624992001</c:v>
                </c:pt>
                <c:pt idx="35356">
                  <c:v>4.5794656250016006</c:v>
                </c:pt>
                <c:pt idx="35357">
                  <c:v>4.5798921875007998</c:v>
                </c:pt>
                <c:pt idx="35358">
                  <c:v>4.5804171875007995</c:v>
                </c:pt>
                <c:pt idx="35359">
                  <c:v>4.5809690624992001</c:v>
                </c:pt>
                <c:pt idx="35360">
                  <c:v>4.5815434375007991</c:v>
                </c:pt>
                <c:pt idx="35361">
                  <c:v>4.5819690624992004</c:v>
                </c:pt>
                <c:pt idx="35362">
                  <c:v>4.582435625001601</c:v>
                </c:pt>
                <c:pt idx="35363">
                  <c:v>4.5829862500000003</c:v>
                </c:pt>
                <c:pt idx="35364">
                  <c:v>4.5834881250016002</c:v>
                </c:pt>
                <c:pt idx="35365">
                  <c:v>4.5840271875007996</c:v>
                </c:pt>
                <c:pt idx="35366">
                  <c:v>4.5845678124992002</c:v>
                </c:pt>
                <c:pt idx="35367">
                  <c:v>4.5851228124992005</c:v>
                </c:pt>
                <c:pt idx="35368">
                  <c:v>4.5855740624992007</c:v>
                </c:pt>
                <c:pt idx="35369">
                  <c:v>4.5860456250016002</c:v>
                </c:pt>
                <c:pt idx="35370">
                  <c:v>4.5864612500000002</c:v>
                </c:pt>
                <c:pt idx="35371">
                  <c:v>4.5869484375007996</c:v>
                </c:pt>
                <c:pt idx="35372">
                  <c:v>4.5874331250016009</c:v>
                </c:pt>
                <c:pt idx="35373">
                  <c:v>4.5879178124992004</c:v>
                </c:pt>
                <c:pt idx="35374">
                  <c:v>4.5883862500000001</c:v>
                </c:pt>
                <c:pt idx="35375">
                  <c:v>4.5887881250016003</c:v>
                </c:pt>
                <c:pt idx="35376">
                  <c:v>4.5892190624992004</c:v>
                </c:pt>
                <c:pt idx="35377">
                  <c:v>4.5896534375007993</c:v>
                </c:pt>
                <c:pt idx="35378">
                  <c:v>4.5900043750016009</c:v>
                </c:pt>
                <c:pt idx="35379">
                  <c:v>4.5903415624992006</c:v>
                </c:pt>
                <c:pt idx="35380">
                  <c:v>4.5899225000000001</c:v>
                </c:pt>
                <c:pt idx="35381">
                  <c:v>4.5895725000000001</c:v>
                </c:pt>
                <c:pt idx="35382">
                  <c:v>4.5891837500000001</c:v>
                </c:pt>
                <c:pt idx="35383">
                  <c:v>4.5887271875007993</c:v>
                </c:pt>
                <c:pt idx="35384">
                  <c:v>4.5882725000000004</c:v>
                </c:pt>
                <c:pt idx="35385">
                  <c:v>4.5877778124992004</c:v>
                </c:pt>
                <c:pt idx="35386">
                  <c:v>4.5873031250016005</c:v>
                </c:pt>
                <c:pt idx="35387">
                  <c:v>4.5868034375007998</c:v>
                </c:pt>
                <c:pt idx="35388">
                  <c:v>4.5863965624992007</c:v>
                </c:pt>
                <c:pt idx="35389">
                  <c:v>4.5860509375007998</c:v>
                </c:pt>
                <c:pt idx="35390">
                  <c:v>4.5856284375007998</c:v>
                </c:pt>
                <c:pt idx="35391">
                  <c:v>4.5852721875007996</c:v>
                </c:pt>
                <c:pt idx="35392">
                  <c:v>4.5849500000000001</c:v>
                </c:pt>
                <c:pt idx="35393">
                  <c:v>4.58442375</c:v>
                </c:pt>
                <c:pt idx="35394">
                  <c:v>4.5839090624992007</c:v>
                </c:pt>
                <c:pt idx="35395">
                  <c:v>4.5835875000000001</c:v>
                </c:pt>
                <c:pt idx="35396">
                  <c:v>4.5832146875007993</c:v>
                </c:pt>
                <c:pt idx="35397">
                  <c:v>4.5836096875007994</c:v>
                </c:pt>
                <c:pt idx="35398">
                  <c:v>4.5840065624992006</c:v>
                </c:pt>
                <c:pt idx="35399">
                  <c:v>4.5836765624992006</c:v>
                </c:pt>
                <c:pt idx="35400">
                  <c:v>4.5838793750016009</c:v>
                </c:pt>
                <c:pt idx="35401">
                  <c:v>4.5842471875007993</c:v>
                </c:pt>
                <c:pt idx="35402">
                  <c:v>4.5846190624992005</c:v>
                </c:pt>
                <c:pt idx="35403">
                  <c:v>4.5849771875007992</c:v>
                </c:pt>
                <c:pt idx="35404">
                  <c:v>4.5854049999999997</c:v>
                </c:pt>
                <c:pt idx="35405">
                  <c:v>4.5858084375007993</c:v>
                </c:pt>
                <c:pt idx="35406">
                  <c:v>4.5862337499999999</c:v>
                </c:pt>
                <c:pt idx="35407">
                  <c:v>4.586595</c:v>
                </c:pt>
                <c:pt idx="35408">
                  <c:v>4.5869859375007991</c:v>
                </c:pt>
                <c:pt idx="35409">
                  <c:v>4.5873928124992007</c:v>
                </c:pt>
                <c:pt idx="35410">
                  <c:v>4.5877328124992003</c:v>
                </c:pt>
                <c:pt idx="35411">
                  <c:v>4.5881728124992005</c:v>
                </c:pt>
                <c:pt idx="35412">
                  <c:v>4.5886156250016006</c:v>
                </c:pt>
                <c:pt idx="35413">
                  <c:v>4.5889668750016002</c:v>
                </c:pt>
                <c:pt idx="35414">
                  <c:v>4.5892956250016006</c:v>
                </c:pt>
                <c:pt idx="35415">
                  <c:v>4.5897662500000003</c:v>
                </c:pt>
                <c:pt idx="35416">
                  <c:v>4.5901490624992007</c:v>
                </c:pt>
                <c:pt idx="35417">
                  <c:v>4.5904184375007997</c:v>
                </c:pt>
                <c:pt idx="35418">
                  <c:v>4.5899215624992005</c:v>
                </c:pt>
                <c:pt idx="35419">
                  <c:v>4.5895371875007998</c:v>
                </c:pt>
                <c:pt idx="35420">
                  <c:v>4.5891109375007995</c:v>
                </c:pt>
                <c:pt idx="35421">
                  <c:v>4.588605625001601</c:v>
                </c:pt>
                <c:pt idx="35422">
                  <c:v>4.5881678124992007</c:v>
                </c:pt>
                <c:pt idx="35423">
                  <c:v>4.5878474999999996</c:v>
                </c:pt>
                <c:pt idx="35424">
                  <c:v>4.5881825000000003</c:v>
                </c:pt>
                <c:pt idx="35425">
                  <c:v>4.5886128124992007</c:v>
                </c:pt>
                <c:pt idx="35426">
                  <c:v>4.5889449999999998</c:v>
                </c:pt>
                <c:pt idx="35427">
                  <c:v>4.5893912500000003</c:v>
                </c:pt>
                <c:pt idx="35428">
                  <c:v>4.5897575000000002</c:v>
                </c:pt>
                <c:pt idx="35429">
                  <c:v>4.5902056250016008</c:v>
                </c:pt>
                <c:pt idx="35430">
                  <c:v>4.5905871875007991</c:v>
                </c:pt>
                <c:pt idx="35431">
                  <c:v>4.5909259375007991</c:v>
                </c:pt>
                <c:pt idx="35432">
                  <c:v>4.5913300000000001</c:v>
                </c:pt>
                <c:pt idx="35433">
                  <c:v>4.5916878124992007</c:v>
                </c:pt>
                <c:pt idx="35434">
                  <c:v>4.5920209375007994</c:v>
                </c:pt>
                <c:pt idx="35435">
                  <c:v>4.5924259375007992</c:v>
                </c:pt>
                <c:pt idx="35436">
                  <c:v>4.5927696875007991</c:v>
                </c:pt>
                <c:pt idx="35437">
                  <c:v>4.5923249999999998</c:v>
                </c:pt>
                <c:pt idx="35438">
                  <c:v>4.5917124999999999</c:v>
                </c:pt>
                <c:pt idx="35439">
                  <c:v>4.59118125</c:v>
                </c:pt>
                <c:pt idx="35440">
                  <c:v>4.5907253124992007</c:v>
                </c:pt>
                <c:pt idx="35441">
                  <c:v>4.5903349999999996</c:v>
                </c:pt>
                <c:pt idx="35442">
                  <c:v>4.5898590624992002</c:v>
                </c:pt>
                <c:pt idx="35443">
                  <c:v>4.5895203124992001</c:v>
                </c:pt>
                <c:pt idx="35444">
                  <c:v>4.5890153124992006</c:v>
                </c:pt>
                <c:pt idx="35445">
                  <c:v>4.5885928124992006</c:v>
                </c:pt>
                <c:pt idx="35446">
                  <c:v>4.5881687500000004</c:v>
                </c:pt>
                <c:pt idx="35447">
                  <c:v>4.5877934375007996</c:v>
                </c:pt>
                <c:pt idx="35448">
                  <c:v>4.5873762500000002</c:v>
                </c:pt>
                <c:pt idx="35449">
                  <c:v>4.5873600000000003</c:v>
                </c:pt>
                <c:pt idx="35450">
                  <c:v>4.5877499999999998</c:v>
                </c:pt>
                <c:pt idx="35451">
                  <c:v>4.5881600000000002</c:v>
                </c:pt>
                <c:pt idx="35452">
                  <c:v>4.5886690624992008</c:v>
                </c:pt>
                <c:pt idx="35453">
                  <c:v>4.5890550000000001</c:v>
                </c:pt>
                <c:pt idx="35454">
                  <c:v>4.5895578124992005</c:v>
                </c:pt>
                <c:pt idx="35455">
                  <c:v>4.5899653124992001</c:v>
                </c:pt>
                <c:pt idx="35456">
                  <c:v>4.5903496875007992</c:v>
                </c:pt>
                <c:pt idx="35457">
                  <c:v>4.5906803124992006</c:v>
                </c:pt>
                <c:pt idx="35458">
                  <c:v>4.5910915624992006</c:v>
                </c:pt>
                <c:pt idx="35459">
                  <c:v>4.5914509375007997</c:v>
                </c:pt>
                <c:pt idx="35460">
                  <c:v>4.5917740624992005</c:v>
                </c:pt>
                <c:pt idx="35461">
                  <c:v>4.5922587500000001</c:v>
                </c:pt>
                <c:pt idx="35462">
                  <c:v>4.5927203124992007</c:v>
                </c:pt>
                <c:pt idx="35463">
                  <c:v>4.5931606250016008</c:v>
                </c:pt>
                <c:pt idx="35464">
                  <c:v>4.5935871875007992</c:v>
                </c:pt>
                <c:pt idx="35465">
                  <c:v>4.5940012499999998</c:v>
                </c:pt>
                <c:pt idx="35466">
                  <c:v>4.5944096875007991</c:v>
                </c:pt>
                <c:pt idx="35467">
                  <c:v>4.5947734375007991</c:v>
                </c:pt>
                <c:pt idx="35468">
                  <c:v>4.5951475000000004</c:v>
                </c:pt>
                <c:pt idx="35469">
                  <c:v>4.5954681250016005</c:v>
                </c:pt>
                <c:pt idx="35470">
                  <c:v>4.5958575000000002</c:v>
                </c:pt>
                <c:pt idx="35471">
                  <c:v>4.5962078124992001</c:v>
                </c:pt>
                <c:pt idx="35472">
                  <c:v>4.5966218750016008</c:v>
                </c:pt>
                <c:pt idx="35473">
                  <c:v>4.5967793750016002</c:v>
                </c:pt>
                <c:pt idx="35474">
                  <c:v>4.5972240624992002</c:v>
                </c:pt>
                <c:pt idx="35475">
                  <c:v>4.5975668750016006</c:v>
                </c:pt>
                <c:pt idx="35476">
                  <c:v>4.5979237499999996</c:v>
                </c:pt>
                <c:pt idx="35477">
                  <c:v>4.5980434375007997</c:v>
                </c:pt>
                <c:pt idx="35478">
                  <c:v>4.5976553124992003</c:v>
                </c:pt>
                <c:pt idx="35479">
                  <c:v>4.5972068750016009</c:v>
                </c:pt>
                <c:pt idx="35480">
                  <c:v>4.5966368750016002</c:v>
                </c:pt>
                <c:pt idx="35481">
                  <c:v>4.5962812499999997</c:v>
                </c:pt>
                <c:pt idx="35482">
                  <c:v>4.5959421875007997</c:v>
                </c:pt>
                <c:pt idx="35483">
                  <c:v>4.5952643750016007</c:v>
                </c:pt>
                <c:pt idx="35484">
                  <c:v>4.5946974999999997</c:v>
                </c:pt>
                <c:pt idx="35485">
                  <c:v>4.5942171875007993</c:v>
                </c:pt>
                <c:pt idx="35486">
                  <c:v>4.5938803124992003</c:v>
                </c:pt>
                <c:pt idx="35487">
                  <c:v>4.5933046875007992</c:v>
                </c:pt>
                <c:pt idx="35488">
                  <c:v>4.5929771875007992</c:v>
                </c:pt>
                <c:pt idx="35489">
                  <c:v>4.5926490624992002</c:v>
                </c:pt>
                <c:pt idx="35490">
                  <c:v>4.5920509375007992</c:v>
                </c:pt>
                <c:pt idx="35491">
                  <c:v>4.5915090624992008</c:v>
                </c:pt>
                <c:pt idx="35492">
                  <c:v>4.5910318750016001</c:v>
                </c:pt>
                <c:pt idx="35493">
                  <c:v>4.5906762499999996</c:v>
                </c:pt>
                <c:pt idx="35494">
                  <c:v>4.5904868750016004</c:v>
                </c:pt>
                <c:pt idx="35495">
                  <c:v>4.5909250000000004</c:v>
                </c:pt>
                <c:pt idx="35496">
                  <c:v>4.5913418750016008</c:v>
                </c:pt>
                <c:pt idx="35497">
                  <c:v>4.5917975000000002</c:v>
                </c:pt>
                <c:pt idx="35498">
                  <c:v>4.5921624999999997</c:v>
                </c:pt>
                <c:pt idx="35499">
                  <c:v>4.5925471875007995</c:v>
                </c:pt>
                <c:pt idx="35500">
                  <c:v>4.5928759375007999</c:v>
                </c:pt>
                <c:pt idx="35501">
                  <c:v>4.5932475000000004</c:v>
                </c:pt>
                <c:pt idx="35502">
                  <c:v>4.5935743750016007</c:v>
                </c:pt>
                <c:pt idx="35503">
                  <c:v>4.5939159375007996</c:v>
                </c:pt>
                <c:pt idx="35504">
                  <c:v>4.5943162500000003</c:v>
                </c:pt>
                <c:pt idx="35505">
                  <c:v>4.5946753124992004</c:v>
                </c:pt>
                <c:pt idx="35506">
                  <c:v>4.5946687500000003</c:v>
                </c:pt>
                <c:pt idx="35507">
                  <c:v>4.5943303124992001</c:v>
                </c:pt>
                <c:pt idx="35508">
                  <c:v>4.5937834375007993</c:v>
                </c:pt>
                <c:pt idx="35509">
                  <c:v>4.5934175000000002</c:v>
                </c:pt>
                <c:pt idx="35510">
                  <c:v>4.5929821875007999</c:v>
                </c:pt>
                <c:pt idx="35511">
                  <c:v>4.5925362500000002</c:v>
                </c:pt>
                <c:pt idx="35512">
                  <c:v>4.5921165624992009</c:v>
                </c:pt>
                <c:pt idx="35513">
                  <c:v>4.5917149999999998</c:v>
                </c:pt>
                <c:pt idx="35514">
                  <c:v>4.5912765624992007</c:v>
                </c:pt>
                <c:pt idx="35515">
                  <c:v>4.5908953124992005</c:v>
                </c:pt>
                <c:pt idx="35516">
                  <c:v>4.5905556250016009</c:v>
                </c:pt>
                <c:pt idx="35517">
                  <c:v>4.5900371875007995</c:v>
                </c:pt>
                <c:pt idx="35518">
                  <c:v>4.5896909375007997</c:v>
                </c:pt>
                <c:pt idx="35519">
                  <c:v>4.5892540624992009</c:v>
                </c:pt>
                <c:pt idx="35520">
                  <c:v>4.5887090624992002</c:v>
                </c:pt>
                <c:pt idx="35521">
                  <c:v>4.5883803124992006</c:v>
                </c:pt>
                <c:pt idx="35522">
                  <c:v>4.5887159375007993</c:v>
                </c:pt>
                <c:pt idx="35523">
                  <c:v>4.5891968750016003</c:v>
                </c:pt>
                <c:pt idx="35524">
                  <c:v>4.5897140624992003</c:v>
                </c:pt>
                <c:pt idx="35525">
                  <c:v>4.5901103124992009</c:v>
                </c:pt>
                <c:pt idx="35526">
                  <c:v>4.5905500000000004</c:v>
                </c:pt>
                <c:pt idx="35527">
                  <c:v>4.5909812499999996</c:v>
                </c:pt>
                <c:pt idx="35528">
                  <c:v>4.5913787499999996</c:v>
                </c:pt>
                <c:pt idx="35529">
                  <c:v>4.591825</c:v>
                </c:pt>
                <c:pt idx="35530">
                  <c:v>4.5922953124992008</c:v>
                </c:pt>
                <c:pt idx="35531">
                  <c:v>4.5926787500000001</c:v>
                </c:pt>
                <c:pt idx="35532">
                  <c:v>4.5931603124992009</c:v>
                </c:pt>
                <c:pt idx="35533">
                  <c:v>4.5936928124992003</c:v>
                </c:pt>
                <c:pt idx="35534">
                  <c:v>4.5941521875007991</c:v>
                </c:pt>
                <c:pt idx="35535">
                  <c:v>4.5945681250016008</c:v>
                </c:pt>
                <c:pt idx="35536">
                  <c:v>4.5949359375007992</c:v>
                </c:pt>
                <c:pt idx="35537">
                  <c:v>4.5948281250016008</c:v>
                </c:pt>
                <c:pt idx="35538">
                  <c:v>4.5946187500000004</c:v>
                </c:pt>
                <c:pt idx="35539">
                  <c:v>4.5946162499999996</c:v>
                </c:pt>
                <c:pt idx="35540">
                  <c:v>4.5949534375007994</c:v>
                </c:pt>
                <c:pt idx="35541">
                  <c:v>4.5953431250016008</c:v>
                </c:pt>
                <c:pt idx="35542">
                  <c:v>4.5956790624992001</c:v>
                </c:pt>
                <c:pt idx="35543">
                  <c:v>4.5960375000000004</c:v>
                </c:pt>
                <c:pt idx="35544">
                  <c:v>4.5955550000000001</c:v>
                </c:pt>
                <c:pt idx="35545">
                  <c:v>4.5950812499999998</c:v>
                </c:pt>
                <c:pt idx="35546">
                  <c:v>4.5944918750016006</c:v>
                </c:pt>
                <c:pt idx="35547">
                  <c:v>4.5939762499999999</c:v>
                </c:pt>
                <c:pt idx="35548">
                  <c:v>4.5934546875007998</c:v>
                </c:pt>
                <c:pt idx="35549">
                  <c:v>4.5930487500000003</c:v>
                </c:pt>
                <c:pt idx="35550">
                  <c:v>4.5926415624992005</c:v>
                </c:pt>
                <c:pt idx="35551">
                  <c:v>4.5921890624992008</c:v>
                </c:pt>
                <c:pt idx="35552">
                  <c:v>4.5918481250016008</c:v>
                </c:pt>
                <c:pt idx="35553">
                  <c:v>4.5914965624992004</c:v>
                </c:pt>
                <c:pt idx="35554">
                  <c:v>4.5911509375007995</c:v>
                </c:pt>
                <c:pt idx="35555">
                  <c:v>4.5908303124992003</c:v>
                </c:pt>
                <c:pt idx="35556">
                  <c:v>4.5904831250016009</c:v>
                </c:pt>
                <c:pt idx="35557">
                  <c:v>4.5906103124992006</c:v>
                </c:pt>
                <c:pt idx="35558">
                  <c:v>4.590998125001601</c:v>
                </c:pt>
                <c:pt idx="35559">
                  <c:v>4.5913849999999998</c:v>
                </c:pt>
                <c:pt idx="35560">
                  <c:v>4.591843125001601</c:v>
                </c:pt>
                <c:pt idx="35561">
                  <c:v>4.5921868750016008</c:v>
                </c:pt>
                <c:pt idx="35562">
                  <c:v>4.5925159375007993</c:v>
                </c:pt>
                <c:pt idx="35563">
                  <c:v>4.5928374999999999</c:v>
                </c:pt>
                <c:pt idx="35564">
                  <c:v>4.5932112500000004</c:v>
                </c:pt>
                <c:pt idx="35565">
                  <c:v>4.5936359375007996</c:v>
                </c:pt>
                <c:pt idx="35566">
                  <c:v>4.5939581250016008</c:v>
                </c:pt>
                <c:pt idx="35567">
                  <c:v>4.5943275000000003</c:v>
                </c:pt>
                <c:pt idx="35568">
                  <c:v>4.5946731250016004</c:v>
                </c:pt>
                <c:pt idx="35569">
                  <c:v>4.5950631250016007</c:v>
                </c:pt>
                <c:pt idx="35570">
                  <c:v>4.5955071875007993</c:v>
                </c:pt>
                <c:pt idx="35571">
                  <c:v>4.5958928124992005</c:v>
                </c:pt>
                <c:pt idx="35572">
                  <c:v>4.5962753124992002</c:v>
                </c:pt>
                <c:pt idx="35573">
                  <c:v>4.596628125001601</c:v>
                </c:pt>
                <c:pt idx="35574">
                  <c:v>4.5970275000000003</c:v>
                </c:pt>
                <c:pt idx="35575">
                  <c:v>4.5974453124992003</c:v>
                </c:pt>
                <c:pt idx="35576">
                  <c:v>4.5978946875007995</c:v>
                </c:pt>
                <c:pt idx="35577">
                  <c:v>4.5982649999999996</c:v>
                </c:pt>
                <c:pt idx="35578">
                  <c:v>4.5978096875007992</c:v>
                </c:pt>
                <c:pt idx="35579">
                  <c:v>4.5972490624992002</c:v>
                </c:pt>
                <c:pt idx="35580">
                  <c:v>4.5966784375007999</c:v>
                </c:pt>
                <c:pt idx="35581">
                  <c:v>4.5962340624992004</c:v>
                </c:pt>
                <c:pt idx="35582">
                  <c:v>4.5959037499999997</c:v>
                </c:pt>
                <c:pt idx="35583">
                  <c:v>4.5954503124992003</c:v>
                </c:pt>
                <c:pt idx="35584">
                  <c:v>4.5950625</c:v>
                </c:pt>
                <c:pt idx="35585">
                  <c:v>4.5945956250016007</c:v>
                </c:pt>
                <c:pt idx="35586">
                  <c:v>4.5941296875007991</c:v>
                </c:pt>
                <c:pt idx="35587">
                  <c:v>4.5937065624992002</c:v>
                </c:pt>
                <c:pt idx="35588">
                  <c:v>4.5932737499999998</c:v>
                </c:pt>
                <c:pt idx="35589">
                  <c:v>4.5929012499999997</c:v>
                </c:pt>
                <c:pt idx="35590">
                  <c:v>4.5924965624992007</c:v>
                </c:pt>
                <c:pt idx="35591">
                  <c:v>4.5921149999999997</c:v>
                </c:pt>
                <c:pt idx="35592">
                  <c:v>4.5917787499999996</c:v>
                </c:pt>
                <c:pt idx="35593">
                  <c:v>4.5913653124992004</c:v>
                </c:pt>
                <c:pt idx="35594">
                  <c:v>4.5909849999999999</c:v>
                </c:pt>
                <c:pt idx="35595">
                  <c:v>4.5910296875007992</c:v>
                </c:pt>
                <c:pt idx="35596">
                  <c:v>4.5914709375007998</c:v>
                </c:pt>
                <c:pt idx="35597">
                  <c:v>4.5919081250016003</c:v>
                </c:pt>
                <c:pt idx="35598">
                  <c:v>4.5922634375007991</c:v>
                </c:pt>
                <c:pt idx="35599">
                  <c:v>4.592593125001601</c:v>
                </c:pt>
                <c:pt idx="35600">
                  <c:v>4.5929781250016006</c:v>
                </c:pt>
                <c:pt idx="35601">
                  <c:v>4.59331625</c:v>
                </c:pt>
                <c:pt idx="35602">
                  <c:v>4.5937071875007991</c:v>
                </c:pt>
                <c:pt idx="35603">
                  <c:v>4.5940528124992008</c:v>
                </c:pt>
                <c:pt idx="35604">
                  <c:v>4.5945346875007997</c:v>
                </c:pt>
                <c:pt idx="35605">
                  <c:v>4.5948715624992005</c:v>
                </c:pt>
                <c:pt idx="35606">
                  <c:v>4.5952378124992004</c:v>
                </c:pt>
                <c:pt idx="35607">
                  <c:v>4.5955890624992008</c:v>
                </c:pt>
                <c:pt idx="35608">
                  <c:v>4.5959700000000003</c:v>
                </c:pt>
                <c:pt idx="35609">
                  <c:v>4.5963096875007992</c:v>
                </c:pt>
                <c:pt idx="35610">
                  <c:v>4.5966568750016004</c:v>
                </c:pt>
                <c:pt idx="35611">
                  <c:v>4.5970403124992005</c:v>
                </c:pt>
                <c:pt idx="35612">
                  <c:v>4.5974518750016005</c:v>
                </c:pt>
                <c:pt idx="35613">
                  <c:v>4.5978415624992008</c:v>
                </c:pt>
                <c:pt idx="35614">
                  <c:v>4.5982243750016005</c:v>
                </c:pt>
                <c:pt idx="35615">
                  <c:v>4.5985990624992006</c:v>
                </c:pt>
                <c:pt idx="35616">
                  <c:v>4.5989596875007992</c:v>
                </c:pt>
                <c:pt idx="35617">
                  <c:v>4.5993750000000002</c:v>
                </c:pt>
                <c:pt idx="35618">
                  <c:v>4.5990281250016007</c:v>
                </c:pt>
                <c:pt idx="35619">
                  <c:v>4.5983765624992001</c:v>
                </c:pt>
                <c:pt idx="35620">
                  <c:v>4.5979437499999998</c:v>
                </c:pt>
                <c:pt idx="35621">
                  <c:v>4.5974540624992004</c:v>
                </c:pt>
                <c:pt idx="35622">
                  <c:v>4.5969731250016004</c:v>
                </c:pt>
                <c:pt idx="35623">
                  <c:v>4.5964456250016008</c:v>
                </c:pt>
                <c:pt idx="35624">
                  <c:v>4.5958940624992008</c:v>
                </c:pt>
                <c:pt idx="35625">
                  <c:v>4.5953290624992009</c:v>
                </c:pt>
                <c:pt idx="35626">
                  <c:v>4.5947162500000003</c:v>
                </c:pt>
                <c:pt idx="35627">
                  <c:v>4.5942043750016008</c:v>
                </c:pt>
                <c:pt idx="35628">
                  <c:v>4.5937553124992005</c:v>
                </c:pt>
                <c:pt idx="35629">
                  <c:v>4.5933187499999999</c:v>
                </c:pt>
                <c:pt idx="35630">
                  <c:v>4.5929712499999997</c:v>
                </c:pt>
                <c:pt idx="35631">
                  <c:v>4.5926049999999998</c:v>
                </c:pt>
                <c:pt idx="35632">
                  <c:v>4.5920843750016003</c:v>
                </c:pt>
                <c:pt idx="35633">
                  <c:v>4.59169625</c:v>
                </c:pt>
                <c:pt idx="35634">
                  <c:v>4.5912734375007993</c:v>
                </c:pt>
                <c:pt idx="35635">
                  <c:v>4.5906959375007999</c:v>
                </c:pt>
                <c:pt idx="35636">
                  <c:v>4.5903524999999998</c:v>
                </c:pt>
                <c:pt idx="35637">
                  <c:v>4.5899218750016004</c:v>
                </c:pt>
                <c:pt idx="35638">
                  <c:v>4.5894653124992004</c:v>
                </c:pt>
                <c:pt idx="35639">
                  <c:v>4.5889924999999998</c:v>
                </c:pt>
                <c:pt idx="35640">
                  <c:v>4.5886115624992003</c:v>
                </c:pt>
                <c:pt idx="35641">
                  <c:v>4.5881474999999998</c:v>
                </c:pt>
                <c:pt idx="35642">
                  <c:v>4.5877971875007999</c:v>
                </c:pt>
                <c:pt idx="35643">
                  <c:v>4.5872643750016007</c:v>
                </c:pt>
                <c:pt idx="35644">
                  <c:v>4.5873774999999997</c:v>
                </c:pt>
                <c:pt idx="35645">
                  <c:v>4.5877296875007998</c:v>
                </c:pt>
                <c:pt idx="35646">
                  <c:v>4.5880637499999999</c:v>
                </c:pt>
                <c:pt idx="35647">
                  <c:v>4.588440625001601</c:v>
                </c:pt>
                <c:pt idx="35648">
                  <c:v>4.5888440624992004</c:v>
                </c:pt>
                <c:pt idx="35649">
                  <c:v>4.5892096875007997</c:v>
                </c:pt>
                <c:pt idx="35650">
                  <c:v>4.5896774999999996</c:v>
                </c:pt>
                <c:pt idx="35651">
                  <c:v>4.5900593750016006</c:v>
                </c:pt>
                <c:pt idx="35652">
                  <c:v>4.5904890624992003</c:v>
                </c:pt>
                <c:pt idx="35653">
                  <c:v>4.5908953124992005</c:v>
                </c:pt>
                <c:pt idx="35654">
                  <c:v>4.5912321875007995</c:v>
                </c:pt>
                <c:pt idx="35655">
                  <c:v>4.5915565624992007</c:v>
                </c:pt>
                <c:pt idx="35656">
                  <c:v>4.5919353124992002</c:v>
                </c:pt>
                <c:pt idx="35657">
                  <c:v>4.5922565624992009</c:v>
                </c:pt>
                <c:pt idx="35658">
                  <c:v>4.5927231250016005</c:v>
                </c:pt>
                <c:pt idx="35659">
                  <c:v>4.5930996875007999</c:v>
                </c:pt>
                <c:pt idx="35660">
                  <c:v>4.5935943750016008</c:v>
                </c:pt>
                <c:pt idx="35661">
                  <c:v>4.5939859375007996</c:v>
                </c:pt>
                <c:pt idx="35662">
                  <c:v>4.5943728124992003</c:v>
                </c:pt>
                <c:pt idx="35663">
                  <c:v>4.5946978124992004</c:v>
                </c:pt>
                <c:pt idx="35664">
                  <c:v>4.5943431250016005</c:v>
                </c:pt>
                <c:pt idx="35665">
                  <c:v>4.5939806250016009</c:v>
                </c:pt>
                <c:pt idx="35666">
                  <c:v>4.5935790624992006</c:v>
                </c:pt>
                <c:pt idx="35667">
                  <c:v>4.5930524999999998</c:v>
                </c:pt>
                <c:pt idx="35668">
                  <c:v>4.5925250000000002</c:v>
                </c:pt>
                <c:pt idx="35669">
                  <c:v>4.5921725000000002</c:v>
                </c:pt>
                <c:pt idx="35670">
                  <c:v>4.5917890624992008</c:v>
                </c:pt>
                <c:pt idx="35671">
                  <c:v>4.5911834375007992</c:v>
                </c:pt>
                <c:pt idx="35672">
                  <c:v>4.5906159375007993</c:v>
                </c:pt>
                <c:pt idx="35673">
                  <c:v>4.5902671875007997</c:v>
                </c:pt>
                <c:pt idx="35674">
                  <c:v>4.5896653124992008</c:v>
                </c:pt>
                <c:pt idx="35675">
                  <c:v>4.5893068750016006</c:v>
                </c:pt>
                <c:pt idx="35676">
                  <c:v>4.5886421875007999</c:v>
                </c:pt>
                <c:pt idx="35677">
                  <c:v>4.5883168750016008</c:v>
                </c:pt>
                <c:pt idx="35678">
                  <c:v>4.5881125000000003</c:v>
                </c:pt>
                <c:pt idx="35679">
                  <c:v>4.587606875001601</c:v>
                </c:pt>
                <c:pt idx="35680">
                  <c:v>4.5871496875007995</c:v>
                </c:pt>
                <c:pt idx="35681">
                  <c:v>4.5866359375007999</c:v>
                </c:pt>
                <c:pt idx="35682">
                  <c:v>4.5860353124992006</c:v>
                </c:pt>
                <c:pt idx="35683">
                  <c:v>4.5853462499999997</c:v>
                </c:pt>
                <c:pt idx="35684">
                  <c:v>4.584975</c:v>
                </c:pt>
                <c:pt idx="35685">
                  <c:v>4.5843515624992008</c:v>
                </c:pt>
                <c:pt idx="35686">
                  <c:v>4.5837228124992002</c:v>
                </c:pt>
                <c:pt idx="35687">
                  <c:v>4.5832165624992003</c:v>
                </c:pt>
                <c:pt idx="35688">
                  <c:v>4.5829487499999999</c:v>
                </c:pt>
                <c:pt idx="35689">
                  <c:v>4.582751875001601</c:v>
                </c:pt>
              </c:numCache>
            </c:numRef>
          </c:yVal>
          <c:smooth val="0"/>
          <c:extLst>
            <c:ext xmlns:c16="http://schemas.microsoft.com/office/drawing/2014/chart" uri="{C3380CC4-5D6E-409C-BE32-E72D297353CC}">
              <c16:uniqueId val="{00000003-1CFB-4750-901B-03D860C4250A}"/>
            </c:ext>
          </c:extLst>
        </c:ser>
        <c:ser>
          <c:idx val="4"/>
          <c:order val="4"/>
          <c:tx>
            <c:v>60kg/m^3 SF</c:v>
          </c:tx>
          <c:marker>
            <c:symbol val="none"/>
          </c:marker>
          <c:xVal>
            <c:numRef>
              <c:f>'General Summary'!$I:$I</c:f>
              <c:numCache>
                <c:formatCode>General</c:formatCode>
                <c:ptCount val="1048576"/>
                <c:pt idx="0">
                  <c:v>0</c:v>
                </c:pt>
                <c:pt idx="1">
                  <c:v>-5.8233085837860001E-6</c:v>
                </c:pt>
                <c:pt idx="2">
                  <c:v>-7.5553333545029999E-7</c:v>
                </c:pt>
                <c:pt idx="3">
                  <c:v>1.061310467776E-5</c:v>
                </c:pt>
                <c:pt idx="4">
                  <c:v>1.340002540928E-6</c:v>
                </c:pt>
                <c:pt idx="5">
                  <c:v>2.0242591745049999E-6</c:v>
                </c:pt>
                <c:pt idx="6">
                  <c:v>7.3415031920380003E-7</c:v>
                </c:pt>
                <c:pt idx="7">
                  <c:v>-1.383481321682E-5</c:v>
                </c:pt>
                <c:pt idx="8">
                  <c:v>-3.749155894184E-6</c:v>
                </c:pt>
                <c:pt idx="9">
                  <c:v>-3.5709640542340001E-6</c:v>
                </c:pt>
                <c:pt idx="10">
                  <c:v>-1.5680880949279999E-7</c:v>
                </c:pt>
                <c:pt idx="11">
                  <c:v>-9.8076779977420007E-6</c:v>
                </c:pt>
                <c:pt idx="12">
                  <c:v>-1.3022258826819999E-5</c:v>
                </c:pt>
                <c:pt idx="13">
                  <c:v>-2.1340252715159999E-5</c:v>
                </c:pt>
                <c:pt idx="14">
                  <c:v>-7.7406530181179992E-6</c:v>
                </c:pt>
                <c:pt idx="15">
                  <c:v>-1.6842690456540001E-5</c:v>
                </c:pt>
                <c:pt idx="16">
                  <c:v>-1.2872576917290001E-5</c:v>
                </c:pt>
                <c:pt idx="17">
                  <c:v>-1.670726487646E-5</c:v>
                </c:pt>
                <c:pt idx="18">
                  <c:v>-3.0249844712670001E-5</c:v>
                </c:pt>
                <c:pt idx="19">
                  <c:v>-2.8460797693699999E-5</c:v>
                </c:pt>
                <c:pt idx="20">
                  <c:v>-2.139014577551E-5</c:v>
                </c:pt>
                <c:pt idx="21">
                  <c:v>-2.8731648853860001E-5</c:v>
                </c:pt>
                <c:pt idx="22">
                  <c:v>-4.0542203350919998E-5</c:v>
                </c:pt>
                <c:pt idx="23">
                  <c:v>-2.9009628633500001E-5</c:v>
                </c:pt>
                <c:pt idx="24">
                  <c:v>-2.6992496714230001E-5</c:v>
                </c:pt>
                <c:pt idx="25">
                  <c:v>-3.023558929272E-5</c:v>
                </c:pt>
                <c:pt idx="26">
                  <c:v>-3.8111666071930001E-5</c:v>
                </c:pt>
                <c:pt idx="27">
                  <c:v>-2.7149306333740001E-5</c:v>
                </c:pt>
                <c:pt idx="28">
                  <c:v>-2.9458671633620001E-5</c:v>
                </c:pt>
                <c:pt idx="29">
                  <c:v>-3.2858573831620001E-5</c:v>
                </c:pt>
                <c:pt idx="30">
                  <c:v>-3.234537871322E-5</c:v>
                </c:pt>
                <c:pt idx="31">
                  <c:v>-3.7263474951030001E-5</c:v>
                </c:pt>
                <c:pt idx="32">
                  <c:v>-3.916656351066E-5</c:v>
                </c:pt>
                <c:pt idx="33">
                  <c:v>-4.1290608351120001E-5</c:v>
                </c:pt>
                <c:pt idx="34">
                  <c:v>-4.3792420910900003E-5</c:v>
                </c:pt>
                <c:pt idx="35">
                  <c:v>-3.6543580790749999E-5</c:v>
                </c:pt>
                <c:pt idx="36">
                  <c:v>-3.9701139030510003E-5</c:v>
                </c:pt>
                <c:pt idx="37">
                  <c:v>-3.457634011284E-5</c:v>
                </c:pt>
                <c:pt idx="38">
                  <c:v>-4.0413906390310003E-5</c:v>
                </c:pt>
                <c:pt idx="39">
                  <c:v>-4.8724770749689999E-5</c:v>
                </c:pt>
                <c:pt idx="40">
                  <c:v>-4.325784539105E-5</c:v>
                </c:pt>
                <c:pt idx="41">
                  <c:v>-4.040677958983E-5</c:v>
                </c:pt>
                <c:pt idx="42">
                  <c:v>-3.1789422791920001E-5</c:v>
                </c:pt>
                <c:pt idx="43">
                  <c:v>-3.4583470551300003E-5</c:v>
                </c:pt>
                <c:pt idx="44">
                  <c:v>-4.1839441109910003E-5</c:v>
                </c:pt>
                <c:pt idx="45">
                  <c:v>-3.4533575671960001E-5</c:v>
                </c:pt>
                <c:pt idx="46">
                  <c:v>-3.9594222471349998E-5</c:v>
                </c:pt>
                <c:pt idx="47">
                  <c:v>-4.1889332351269998E-5</c:v>
                </c:pt>
                <c:pt idx="48">
                  <c:v>-3.0648992833449997E-5</c:v>
                </c:pt>
                <c:pt idx="49">
                  <c:v>-4.832562262891E-5</c:v>
                </c:pt>
                <c:pt idx="50">
                  <c:v>-3.7812304071849998E-5</c:v>
                </c:pt>
                <c:pt idx="51">
                  <c:v>-3.4084532671840001E-5</c:v>
                </c:pt>
                <c:pt idx="52">
                  <c:v>-3.2088784791990002E-5</c:v>
                </c:pt>
                <c:pt idx="53">
                  <c:v>-3.6237088352210001E-5</c:v>
                </c:pt>
                <c:pt idx="54">
                  <c:v>-2.9864950192859999E-5</c:v>
                </c:pt>
                <c:pt idx="55">
                  <c:v>-2.391334237473E-5</c:v>
                </c:pt>
                <c:pt idx="56">
                  <c:v>-2.743441291386E-5</c:v>
                </c:pt>
                <c:pt idx="57">
                  <c:v>-3.8147303712320002E-5</c:v>
                </c:pt>
                <c:pt idx="58">
                  <c:v>-3.6229961551729998E-5</c:v>
                </c:pt>
                <c:pt idx="59">
                  <c:v>-3.3592721592869997E-5</c:v>
                </c:pt>
                <c:pt idx="60">
                  <c:v>-4.2224335629730003E-5</c:v>
                </c:pt>
                <c:pt idx="61">
                  <c:v>-3.6800174711970003E-5</c:v>
                </c:pt>
                <c:pt idx="62">
                  <c:v>-3.1504314392809999E-5</c:v>
                </c:pt>
                <c:pt idx="63">
                  <c:v>-3.4497938031559998E-5</c:v>
                </c:pt>
                <c:pt idx="64">
                  <c:v>-4.0549330151410003E-5</c:v>
                </c:pt>
                <c:pt idx="65">
                  <c:v>-3.6130175431030002E-5</c:v>
                </c:pt>
                <c:pt idx="66">
                  <c:v>-4.2053270590260002E-5</c:v>
                </c:pt>
                <c:pt idx="67">
                  <c:v>-5.1518818509070001E-5</c:v>
                </c:pt>
                <c:pt idx="68">
                  <c:v>-4.9273603508480001E-5</c:v>
                </c:pt>
                <c:pt idx="69">
                  <c:v>-4.1525821870890002E-5</c:v>
                </c:pt>
                <c:pt idx="70">
                  <c:v>-3.5951983591079998E-5</c:v>
                </c:pt>
                <c:pt idx="71">
                  <c:v>-3.4519318433010001E-5</c:v>
                </c:pt>
                <c:pt idx="72">
                  <c:v>-3.6372515751279998E-5</c:v>
                </c:pt>
                <c:pt idx="73">
                  <c:v>-3.3129424991780003E-5</c:v>
                </c:pt>
                <c:pt idx="74">
                  <c:v>-3.6429537431100002E-5</c:v>
                </c:pt>
                <c:pt idx="75">
                  <c:v>-3.803326399066E-5</c:v>
                </c:pt>
                <c:pt idx="76">
                  <c:v>-4.003613867098E-5</c:v>
                </c:pt>
                <c:pt idx="77">
                  <c:v>-3.6971239751440003E-5</c:v>
                </c:pt>
                <c:pt idx="78">
                  <c:v>-4.069901115145E-5</c:v>
                </c:pt>
                <c:pt idx="79">
                  <c:v>-4.0043265471469998E-5</c:v>
                </c:pt>
                <c:pt idx="80">
                  <c:v>-3.384931915207E-5</c:v>
                </c:pt>
                <c:pt idx="81">
                  <c:v>-2.2822809114590001E-5</c:v>
                </c:pt>
                <c:pt idx="82">
                  <c:v>-2.721345481405E-5</c:v>
                </c:pt>
                <c:pt idx="83">
                  <c:v>-3.278016811237E-5</c:v>
                </c:pt>
                <c:pt idx="84">
                  <c:v>-3.465474583209E-5</c:v>
                </c:pt>
                <c:pt idx="85">
                  <c:v>-3.4540702472439997E-5</c:v>
                </c:pt>
                <c:pt idx="86">
                  <c:v>-2.942303399323E-5</c:v>
                </c:pt>
                <c:pt idx="87">
                  <c:v>-3.2281230232909999E-5</c:v>
                </c:pt>
                <c:pt idx="88">
                  <c:v>-3.635825851234E-5</c:v>
                </c:pt>
                <c:pt idx="89">
                  <c:v>-2.6073026674569999E-5</c:v>
                </c:pt>
                <c:pt idx="90">
                  <c:v>-2.6101537514480001E-5</c:v>
                </c:pt>
                <c:pt idx="91">
                  <c:v>-2.7092284653920001E-5</c:v>
                </c:pt>
                <c:pt idx="92">
                  <c:v>-2.436951399432E-5</c:v>
                </c:pt>
                <c:pt idx="93">
                  <c:v>-2.302238317498E-5</c:v>
                </c:pt>
                <c:pt idx="94">
                  <c:v>-2.1518444555109999E-5</c:v>
                </c:pt>
                <c:pt idx="95">
                  <c:v>-2.2174190235090001E-5</c:v>
                </c:pt>
                <c:pt idx="96">
                  <c:v>-1.7797799955589999E-5</c:v>
                </c:pt>
                <c:pt idx="97">
                  <c:v>-1.573790177645E-5</c:v>
                </c:pt>
                <c:pt idx="98">
                  <c:v>-1.086970132747E-5</c:v>
                </c:pt>
                <c:pt idx="99">
                  <c:v>-1.77621604962E-5</c:v>
                </c:pt>
                <c:pt idx="100">
                  <c:v>-1.6586094716330001E-5</c:v>
                </c:pt>
                <c:pt idx="101">
                  <c:v>-2.211716855527E-5</c:v>
                </c:pt>
                <c:pt idx="102">
                  <c:v>-2.299387233506E-5</c:v>
                </c:pt>
                <c:pt idx="103">
                  <c:v>-2.5474302674410001E-5</c:v>
                </c:pt>
                <c:pt idx="104">
                  <c:v>-2.4319620933970001E-5</c:v>
                </c:pt>
                <c:pt idx="105">
                  <c:v>-2.459047209413E-5</c:v>
                </c:pt>
                <c:pt idx="106">
                  <c:v>-2.382068305451E-5</c:v>
                </c:pt>
                <c:pt idx="107">
                  <c:v>-2.194610533479E-5</c:v>
                </c:pt>
                <c:pt idx="108">
                  <c:v>-2.8353882953519999E-5</c:v>
                </c:pt>
                <c:pt idx="109">
                  <c:v>-2.436951399432E-5</c:v>
                </c:pt>
                <c:pt idx="110">
                  <c:v>-2.2951106075199999E-5</c:v>
                </c:pt>
                <c:pt idx="111">
                  <c:v>-2.496823799447E-5</c:v>
                </c:pt>
                <c:pt idx="112">
                  <c:v>-3.0791547032999997E-5</c:v>
                </c:pt>
                <c:pt idx="113">
                  <c:v>-2.6023133614220001E-5</c:v>
                </c:pt>
                <c:pt idx="114">
                  <c:v>-1.482555944676E-5</c:v>
                </c:pt>
                <c:pt idx="115">
                  <c:v>-9.4370388978860003E-6</c:v>
                </c:pt>
                <c:pt idx="116">
                  <c:v>-6.2866074586049999E-6</c:v>
                </c:pt>
                <c:pt idx="117">
                  <c:v>-5.6379894886050001E-6</c:v>
                </c:pt>
                <c:pt idx="118">
                  <c:v>-8.0756535680850003E-6</c:v>
                </c:pt>
                <c:pt idx="119">
                  <c:v>-5.4883082611920004E-7</c:v>
                </c:pt>
                <c:pt idx="120">
                  <c:v>-1.496811279367E-7</c:v>
                </c:pt>
                <c:pt idx="121">
                  <c:v>-1.4155558346830001E-5</c:v>
                </c:pt>
                <c:pt idx="122">
                  <c:v>-1.0306614967699999E-5</c:v>
                </c:pt>
                <c:pt idx="123">
                  <c:v>-9.2731024778909997E-6</c:v>
                </c:pt>
                <c:pt idx="124">
                  <c:v>-1.056321161741E-5</c:v>
                </c:pt>
                <c:pt idx="125">
                  <c:v>-1.16680002975E-5</c:v>
                </c:pt>
                <c:pt idx="126">
                  <c:v>-1.2730023627229999E-5</c:v>
                </c:pt>
                <c:pt idx="127">
                  <c:v>-1.366374908685E-5</c:v>
                </c:pt>
                <c:pt idx="128">
                  <c:v>-7.9117171480899997E-6</c:v>
                </c:pt>
                <c:pt idx="129">
                  <c:v>-1.7177691916000001E-5</c:v>
                </c:pt>
                <c:pt idx="130">
                  <c:v>-1.9843440895780002E-5</c:v>
                </c:pt>
                <c:pt idx="131">
                  <c:v>-1.6129923096740001E-5</c:v>
                </c:pt>
                <c:pt idx="132">
                  <c:v>-1.6343754396080001E-5</c:v>
                </c:pt>
                <c:pt idx="133">
                  <c:v>-1.5958859876260001E-5</c:v>
                </c:pt>
                <c:pt idx="134">
                  <c:v>-9.8718273875419999E-6</c:v>
                </c:pt>
                <c:pt idx="135">
                  <c:v>-1.7676628658589999E-6</c:v>
                </c:pt>
                <c:pt idx="136">
                  <c:v>-6.6786296883950003E-6</c:v>
                </c:pt>
                <c:pt idx="137">
                  <c:v>-6.4576715885779999E-6</c:v>
                </c:pt>
                <c:pt idx="138">
                  <c:v>-9.4726774477749996E-6</c:v>
                </c:pt>
                <c:pt idx="139">
                  <c:v>-2.2024510144549999E-6</c:v>
                </c:pt>
                <c:pt idx="140">
                  <c:v>-1.069150954436E-7</c:v>
                </c:pt>
                <c:pt idx="141">
                  <c:v>-3.2573466341999998E-6</c:v>
                </c:pt>
                <c:pt idx="142">
                  <c:v>-7.505439498345E-6</c:v>
                </c:pt>
                <c:pt idx="143">
                  <c:v>-1.273715133721E-5</c:v>
                </c:pt>
                <c:pt idx="144">
                  <c:v>-9.3229964477359995E-6</c:v>
                </c:pt>
                <c:pt idx="145">
                  <c:v>-8.7242715380849993E-6</c:v>
                </c:pt>
                <c:pt idx="146">
                  <c:v>-8.4106541180519998E-6</c:v>
                </c:pt>
                <c:pt idx="147">
                  <c:v>6.5788422034530003E-6</c:v>
                </c:pt>
                <c:pt idx="148">
                  <c:v>1.4184068959370001E-6</c:v>
                </c:pt>
                <c:pt idx="149">
                  <c:v>-5.3742655836689999E-6</c:v>
                </c:pt>
                <c:pt idx="150">
                  <c:v>-1.317193982686E-5</c:v>
                </c:pt>
                <c:pt idx="151">
                  <c:v>-9.5510813480359993E-6</c:v>
                </c:pt>
                <c:pt idx="152">
                  <c:v>-6.436288458644E-6</c:v>
                </c:pt>
                <c:pt idx="153">
                  <c:v>-5.1818183237630003E-6</c:v>
                </c:pt>
                <c:pt idx="154">
                  <c:v>8.7670377979519999E-7</c:v>
                </c:pt>
                <c:pt idx="155">
                  <c:v>1.525321977169E-6</c:v>
                </c:pt>
                <c:pt idx="156">
                  <c:v>4.1696885091369997E-6</c:v>
                </c:pt>
                <c:pt idx="157">
                  <c:v>1.375640863444E-6</c:v>
                </c:pt>
                <c:pt idx="158">
                  <c:v>5.1675629038069997E-6</c:v>
                </c:pt>
                <c:pt idx="159">
                  <c:v>-1.0620232160360001E-6</c:v>
                </c:pt>
                <c:pt idx="160">
                  <c:v>-1.070576490747E-5</c:v>
                </c:pt>
                <c:pt idx="161">
                  <c:v>-9.8860818980030005E-6</c:v>
                </c:pt>
                <c:pt idx="162">
                  <c:v>-8.4748035078520007E-6</c:v>
                </c:pt>
                <c:pt idx="163">
                  <c:v>-5.1461797738740001E-6</c:v>
                </c:pt>
                <c:pt idx="164">
                  <c:v>4.3122422539449998E-6</c:v>
                </c:pt>
                <c:pt idx="165">
                  <c:v>6.8639492383229996E-6</c:v>
                </c:pt>
                <c:pt idx="166">
                  <c:v>5.2602226787710002E-6</c:v>
                </c:pt>
                <c:pt idx="167">
                  <c:v>-3.8418156691479997E-6</c:v>
                </c:pt>
                <c:pt idx="168">
                  <c:v>2.9223457431730001E-7</c:v>
                </c:pt>
                <c:pt idx="169">
                  <c:v>1.042778512783E-5</c:v>
                </c:pt>
                <c:pt idx="170">
                  <c:v>2.202450923505E-5</c:v>
                </c:pt>
                <c:pt idx="171">
                  <c:v>1.9936102034989999E-5</c:v>
                </c:pt>
                <c:pt idx="172">
                  <c:v>9.9288481578699992E-6</c:v>
                </c:pt>
                <c:pt idx="173">
                  <c:v>1.494673051639E-5</c:v>
                </c:pt>
                <c:pt idx="174">
                  <c:v>9.4584220278190007E-6</c:v>
                </c:pt>
                <c:pt idx="175">
                  <c:v>7.6551204983840001E-6</c:v>
                </c:pt>
                <c:pt idx="176">
                  <c:v>8.1326752479070001E-6</c:v>
                </c:pt>
                <c:pt idx="177">
                  <c:v>1.163236265711E-5</c:v>
                </c:pt>
                <c:pt idx="178">
                  <c:v>1.1917469237230001E-5</c:v>
                </c:pt>
                <c:pt idx="179">
                  <c:v>2.273014979437E-5</c:v>
                </c:pt>
                <c:pt idx="180">
                  <c:v>2.1190571715120001E-5</c:v>
                </c:pt>
                <c:pt idx="181">
                  <c:v>1.564524245623E-5</c:v>
                </c:pt>
                <c:pt idx="182">
                  <c:v>1.6757159755800002E-5</c:v>
                </c:pt>
                <c:pt idx="183">
                  <c:v>1.328598227701E-5</c:v>
                </c:pt>
                <c:pt idx="184">
                  <c:v>1.2166937267469999E-5</c:v>
                </c:pt>
                <c:pt idx="185">
                  <c:v>1.198161862703E-5</c:v>
                </c:pt>
                <c:pt idx="186">
                  <c:v>1.6878329915930001E-5</c:v>
                </c:pt>
                <c:pt idx="187">
                  <c:v>2.355695869483E-5</c:v>
                </c:pt>
                <c:pt idx="188">
                  <c:v>2.9929098673159999E-5</c:v>
                </c:pt>
                <c:pt idx="189">
                  <c:v>2.666462387424E-5</c:v>
                </c:pt>
                <c:pt idx="190">
                  <c:v>2.0449293515409999E-5</c:v>
                </c:pt>
                <c:pt idx="191">
                  <c:v>1.739865001582E-5</c:v>
                </c:pt>
                <c:pt idx="192">
                  <c:v>2.4661749193910001E-5</c:v>
                </c:pt>
                <c:pt idx="193">
                  <c:v>2.3671002054469998E-5</c:v>
                </c:pt>
                <c:pt idx="194">
                  <c:v>2.66788792942E-5</c:v>
                </c:pt>
                <c:pt idx="195">
                  <c:v>2.3920470994199999E-5</c:v>
                </c:pt>
                <c:pt idx="196">
                  <c:v>2.008578303503E-5</c:v>
                </c:pt>
                <c:pt idx="197">
                  <c:v>2.370663969486E-5</c:v>
                </c:pt>
                <c:pt idx="198">
                  <c:v>2.0035888155689998E-5</c:v>
                </c:pt>
                <c:pt idx="199">
                  <c:v>2.3058022634360002E-5</c:v>
                </c:pt>
                <c:pt idx="200">
                  <c:v>3.1254847272069998E-5</c:v>
                </c:pt>
                <c:pt idx="201">
                  <c:v>3.598762123147E-5</c:v>
                </c:pt>
                <c:pt idx="202">
                  <c:v>4.1233586671299997E-5</c:v>
                </c:pt>
                <c:pt idx="203">
                  <c:v>3.9686881791569998E-5</c:v>
                </c:pt>
                <c:pt idx="204">
                  <c:v>3.4668999433049999E-5</c:v>
                </c:pt>
                <c:pt idx="205">
                  <c:v>3.2666124752719997E-5</c:v>
                </c:pt>
                <c:pt idx="206">
                  <c:v>3.4633361792659998E-5</c:v>
                </c:pt>
                <c:pt idx="207">
                  <c:v>3.2038889912660002E-5</c:v>
                </c:pt>
                <c:pt idx="208">
                  <c:v>3.1468676752410002E-5</c:v>
                </c:pt>
                <c:pt idx="209">
                  <c:v>2.5288984033980001E-5</c:v>
                </c:pt>
                <c:pt idx="210">
                  <c:v>2.629398477438E-5</c:v>
                </c:pt>
                <c:pt idx="211">
                  <c:v>2.364249121456E-5</c:v>
                </c:pt>
                <c:pt idx="212">
                  <c:v>2.409153421468E-5</c:v>
                </c:pt>
                <c:pt idx="213">
                  <c:v>2.601600681373E-5</c:v>
                </c:pt>
                <c:pt idx="214">
                  <c:v>3.0114417313600001E-5</c:v>
                </c:pt>
                <c:pt idx="215">
                  <c:v>3.0527822673319998E-5</c:v>
                </c:pt>
                <c:pt idx="216">
                  <c:v>2.7862073693540001E-5</c:v>
                </c:pt>
                <c:pt idx="217">
                  <c:v>2.3792172214600001E-5</c:v>
                </c:pt>
                <c:pt idx="218">
                  <c:v>3.1055271392689998E-5</c:v>
                </c:pt>
                <c:pt idx="219">
                  <c:v>3.1661122193329999E-5</c:v>
                </c:pt>
                <c:pt idx="220">
                  <c:v>3.4490807593100002E-5</c:v>
                </c:pt>
                <c:pt idx="221">
                  <c:v>3.3428786991859998E-5</c:v>
                </c:pt>
                <c:pt idx="222">
                  <c:v>3.5574215871750002E-5</c:v>
                </c:pt>
                <c:pt idx="223">
                  <c:v>3.3307616831729999E-5</c:v>
                </c:pt>
                <c:pt idx="224">
                  <c:v>2.9879205612810001E-5</c:v>
                </c:pt>
                <c:pt idx="225">
                  <c:v>3.730623939191E-5</c:v>
                </c:pt>
                <c:pt idx="226">
                  <c:v>3.4554959711389997E-5</c:v>
                </c:pt>
                <c:pt idx="227">
                  <c:v>3.9836562791610003E-5</c:v>
                </c:pt>
                <c:pt idx="228">
                  <c:v>3.8909965951460003E-5</c:v>
                </c:pt>
                <c:pt idx="229">
                  <c:v>4.4106040149929999E-5</c:v>
                </c:pt>
                <c:pt idx="230">
                  <c:v>4.3877953430640001E-5</c:v>
                </c:pt>
                <c:pt idx="231">
                  <c:v>4.7320620069510001E-5</c:v>
                </c:pt>
                <c:pt idx="232">
                  <c:v>4.2088908230649997E-5</c:v>
                </c:pt>
                <c:pt idx="233">
                  <c:v>4.0371138311459999E-5</c:v>
                </c:pt>
                <c:pt idx="234">
                  <c:v>4.0613478631710003E-5</c:v>
                </c:pt>
                <c:pt idx="235">
                  <c:v>3.9123795431810003E-5</c:v>
                </c:pt>
                <c:pt idx="236">
                  <c:v>4.2238589230690002E-5</c:v>
                </c:pt>
                <c:pt idx="237">
                  <c:v>3.4911343391289997E-5</c:v>
                </c:pt>
                <c:pt idx="238">
                  <c:v>3.6351131711850002E-5</c:v>
                </c:pt>
                <c:pt idx="239">
                  <c:v>3.4961234632649999E-5</c:v>
                </c:pt>
                <c:pt idx="240">
                  <c:v>3.5474429751049999E-5</c:v>
                </c:pt>
                <c:pt idx="241">
                  <c:v>4.0955608710649997E-5</c:v>
                </c:pt>
                <c:pt idx="242">
                  <c:v>4.1140927351080003E-5</c:v>
                </c:pt>
                <c:pt idx="243">
                  <c:v>4.2324121750429999E-5</c:v>
                </c:pt>
                <c:pt idx="244">
                  <c:v>4.176816219115E-5</c:v>
                </c:pt>
                <c:pt idx="245">
                  <c:v>4.0242841350849997E-5</c:v>
                </c:pt>
                <c:pt idx="246">
                  <c:v>3.9223585190479997E-5</c:v>
                </c:pt>
                <c:pt idx="247">
                  <c:v>3.419144559302E-5</c:v>
                </c:pt>
                <c:pt idx="248">
                  <c:v>3.4882832551379998E-5</c:v>
                </c:pt>
                <c:pt idx="249">
                  <c:v>3.7163685192349998E-5</c:v>
                </c:pt>
                <c:pt idx="250">
                  <c:v>4.2131676309510002E-5</c:v>
                </c:pt>
                <c:pt idx="251">
                  <c:v>4.443391298992E-5</c:v>
                </c:pt>
                <c:pt idx="252">
                  <c:v>4.8190195229840003E-5</c:v>
                </c:pt>
                <c:pt idx="253">
                  <c:v>4.9701262469169998E-5</c:v>
                </c:pt>
                <c:pt idx="254">
                  <c:v>4.6679131628479998E-5</c:v>
                </c:pt>
                <c:pt idx="255">
                  <c:v>4.3942101910940001E-5</c:v>
                </c:pt>
                <c:pt idx="256">
                  <c:v>4.3036889110229999E-5</c:v>
                </c:pt>
                <c:pt idx="257">
                  <c:v>3.9715392631479997E-5</c:v>
                </c:pt>
                <c:pt idx="258">
                  <c:v>4.3649870349330003E-5</c:v>
                </c:pt>
                <c:pt idx="259">
                  <c:v>4.7448917030120003E-5</c:v>
                </c:pt>
                <c:pt idx="260">
                  <c:v>5.133349986863E-5</c:v>
                </c:pt>
                <c:pt idx="261">
                  <c:v>5.0499562348700001E-5</c:v>
                </c:pt>
                <c:pt idx="262">
                  <c:v>5.2388397307370001E-5</c:v>
                </c:pt>
                <c:pt idx="263">
                  <c:v>5.0642116548260003E-5</c:v>
                </c:pt>
                <c:pt idx="264">
                  <c:v>4.7284982429119999E-5</c:v>
                </c:pt>
                <c:pt idx="265">
                  <c:v>5.0371265388089999E-5</c:v>
                </c:pt>
                <c:pt idx="266">
                  <c:v>4.7049768909349999E-5</c:v>
                </c:pt>
                <c:pt idx="267">
                  <c:v>4.4384018110579999E-5</c:v>
                </c:pt>
                <c:pt idx="268">
                  <c:v>5.0371265388089999E-5</c:v>
                </c:pt>
                <c:pt idx="269">
                  <c:v>5.0471051508790002E-5</c:v>
                </c:pt>
                <c:pt idx="270">
                  <c:v>5.1889459427909999E-5</c:v>
                </c:pt>
                <c:pt idx="271">
                  <c:v>5.4840314987810002E-5</c:v>
                </c:pt>
                <c:pt idx="272">
                  <c:v>5.8176065067529998E-5</c:v>
                </c:pt>
                <c:pt idx="273">
                  <c:v>5.4270101827569997E-5</c:v>
                </c:pt>
                <c:pt idx="274">
                  <c:v>5.6451168347850002E-5</c:v>
                </c:pt>
                <c:pt idx="275">
                  <c:v>5.863223850611E-5</c:v>
                </c:pt>
                <c:pt idx="276">
                  <c:v>6.3571715145369998E-5</c:v>
                </c:pt>
                <c:pt idx="277">
                  <c:v>7.0948859502099998E-5</c:v>
                </c:pt>
                <c:pt idx="278">
                  <c:v>7.1169815782919999E-5</c:v>
                </c:pt>
                <c:pt idx="279">
                  <c:v>7.2089285822589996E-5</c:v>
                </c:pt>
                <c:pt idx="280">
                  <c:v>6.9893962063359997E-5</c:v>
                </c:pt>
                <c:pt idx="281">
                  <c:v>6.7349385062699996E-5</c:v>
                </c:pt>
                <c:pt idx="282">
                  <c:v>6.9551831984429998E-5</c:v>
                </c:pt>
                <c:pt idx="283">
                  <c:v>6.9081404944879994E-5</c:v>
                </c:pt>
                <c:pt idx="284">
                  <c:v>6.7712891905100006E-5</c:v>
                </c:pt>
                <c:pt idx="285">
                  <c:v>7.1348003984889996E-5</c:v>
                </c:pt>
                <c:pt idx="286">
                  <c:v>6.955896242289E-5</c:v>
                </c:pt>
                <c:pt idx="287">
                  <c:v>6.3621606386730006E-5</c:v>
                </c:pt>
                <c:pt idx="288">
                  <c:v>6.2338629504670001E-5</c:v>
                </c:pt>
                <c:pt idx="289">
                  <c:v>5.8610854466679998E-5</c:v>
                </c:pt>
                <c:pt idx="290">
                  <c:v>5.9494686865949998E-5</c:v>
                </c:pt>
                <c:pt idx="291">
                  <c:v>6.4982996264010005E-5</c:v>
                </c:pt>
                <c:pt idx="292">
                  <c:v>7.6522694143929995E-5</c:v>
                </c:pt>
                <c:pt idx="293">
                  <c:v>8.1832811702039999E-5</c:v>
                </c:pt>
                <c:pt idx="294">
                  <c:v>8.4933351899959999E-5</c:v>
                </c:pt>
                <c:pt idx="295">
                  <c:v>8.0336001701649995E-5</c:v>
                </c:pt>
                <c:pt idx="296">
                  <c:v>7.9295357863880001E-5</c:v>
                </c:pt>
                <c:pt idx="297">
                  <c:v>7.8454293543469999E-5</c:v>
                </c:pt>
                <c:pt idx="298">
                  <c:v>7.6779295341109998E-5</c:v>
                </c:pt>
                <c:pt idx="299">
                  <c:v>7.5417905463840001E-5</c:v>
                </c:pt>
                <c:pt idx="300">
                  <c:v>7.4562587542460006E-5</c:v>
                </c:pt>
                <c:pt idx="301">
                  <c:v>7.3956733103839998E-5</c:v>
                </c:pt>
                <c:pt idx="302">
                  <c:v>7.7641743700949996E-5</c:v>
                </c:pt>
                <c:pt idx="303">
                  <c:v>8.0207704741040007E-5</c:v>
                </c:pt>
                <c:pt idx="304">
                  <c:v>8.6145053501240001E-5</c:v>
                </c:pt>
                <c:pt idx="305">
                  <c:v>8.6408777860919994E-5</c:v>
                </c:pt>
                <c:pt idx="306">
                  <c:v>8.2338876381980004E-5</c:v>
                </c:pt>
                <c:pt idx="307">
                  <c:v>8.0856319982560007E-5</c:v>
                </c:pt>
                <c:pt idx="308">
                  <c:v>7.4013754783659996E-5</c:v>
                </c:pt>
                <c:pt idx="309">
                  <c:v>7.3750030423980003E-5</c:v>
                </c:pt>
                <c:pt idx="310">
                  <c:v>7.6280353823679999E-5</c:v>
                </c:pt>
                <c:pt idx="311">
                  <c:v>7.8019511420279999E-5</c:v>
                </c:pt>
                <c:pt idx="312">
                  <c:v>8.3194201579319998E-5</c:v>
                </c:pt>
                <c:pt idx="313">
                  <c:v>8.1269725342279997E-5</c:v>
                </c:pt>
                <c:pt idx="314">
                  <c:v>7.9088655184020006E-5</c:v>
                </c:pt>
                <c:pt idx="315">
                  <c:v>8.4997496742290001E-5</c:v>
                </c:pt>
                <c:pt idx="316">
                  <c:v>8.4705265180669994E-5</c:v>
                </c:pt>
                <c:pt idx="317">
                  <c:v>7.9445038863919999E-5</c:v>
                </c:pt>
                <c:pt idx="318">
                  <c:v>8.7677501142020007E-5</c:v>
                </c:pt>
                <c:pt idx="319">
                  <c:v>9.1904214059469999E-5</c:v>
                </c:pt>
                <c:pt idx="320">
                  <c:v>9.1376765340099998E-5</c:v>
                </c:pt>
                <c:pt idx="321">
                  <c:v>9.5296985819000004E-5</c:v>
                </c:pt>
                <c:pt idx="322">
                  <c:v>9.3807306257080004E-5</c:v>
                </c:pt>
                <c:pt idx="323">
                  <c:v>9.2581343778869995E-5</c:v>
                </c:pt>
                <c:pt idx="324">
                  <c:v>9.72713532974E-5</c:v>
                </c:pt>
                <c:pt idx="325">
                  <c:v>9.7563584859019993E-5</c:v>
                </c:pt>
                <c:pt idx="326">
                  <c:v>9.7599222499409995E-5</c:v>
                </c:pt>
                <c:pt idx="327">
                  <c:v>1.006641250569E-4</c:v>
                </c:pt>
                <c:pt idx="328">
                  <c:v>1.0862573253690001E-4</c:v>
                </c:pt>
                <c:pt idx="329">
                  <c:v>1.041281720973E-4</c:v>
                </c:pt>
                <c:pt idx="330">
                  <c:v>9.823359141592E-5</c:v>
                </c:pt>
                <c:pt idx="331">
                  <c:v>9.5560710178689998E-5</c:v>
                </c:pt>
                <c:pt idx="332">
                  <c:v>9.3123046099210003E-5</c:v>
                </c:pt>
                <c:pt idx="333">
                  <c:v>9.6209332696159996E-5</c:v>
                </c:pt>
                <c:pt idx="334">
                  <c:v>1.0178316733799999E-4</c:v>
                </c:pt>
                <c:pt idx="335">
                  <c:v>1.0802700853669999E-4</c:v>
                </c:pt>
                <c:pt idx="336">
                  <c:v>1.058673224179E-4</c:v>
                </c:pt>
                <c:pt idx="337">
                  <c:v>1.076207336155E-4</c:v>
                </c:pt>
                <c:pt idx="338">
                  <c:v>1.135652128141E-4</c:v>
                </c:pt>
                <c:pt idx="339">
                  <c:v>1.072928571375E-4</c:v>
                </c:pt>
                <c:pt idx="340">
                  <c:v>1.062807277776E-4</c:v>
                </c:pt>
                <c:pt idx="341">
                  <c:v>1.130876553361E-4</c:v>
                </c:pt>
                <c:pt idx="342">
                  <c:v>1.1564649321369999E-4</c:v>
                </c:pt>
                <c:pt idx="343">
                  <c:v>1.1694373097269999E-4</c:v>
                </c:pt>
                <c:pt idx="344">
                  <c:v>1.2263873941269999E-4</c:v>
                </c:pt>
                <c:pt idx="345">
                  <c:v>1.274784299312E-4</c:v>
                </c:pt>
                <c:pt idx="346">
                  <c:v>1.205004373332E-4</c:v>
                </c:pt>
                <c:pt idx="347">
                  <c:v>1.209280962939E-4</c:v>
                </c:pt>
                <c:pt idx="348">
                  <c:v>1.1905351857420001E-4</c:v>
                </c:pt>
                <c:pt idx="349">
                  <c:v>1.206715023727E-4</c:v>
                </c:pt>
                <c:pt idx="350">
                  <c:v>1.2267437705300001E-4</c:v>
                </c:pt>
                <c:pt idx="351">
                  <c:v>1.175994766527E-4</c:v>
                </c:pt>
                <c:pt idx="352">
                  <c:v>1.173143682536E-4</c:v>
                </c:pt>
                <c:pt idx="353">
                  <c:v>1.213343784912E-4</c:v>
                </c:pt>
                <c:pt idx="354">
                  <c:v>1.174569188152E-4</c:v>
                </c:pt>
                <c:pt idx="355">
                  <c:v>1.1577479017429999E-4</c:v>
                </c:pt>
                <c:pt idx="356">
                  <c:v>1.162666012533E-4</c:v>
                </c:pt>
                <c:pt idx="357">
                  <c:v>1.205146909342E-4</c:v>
                </c:pt>
                <c:pt idx="358">
                  <c:v>1.2308778241279999E-4</c:v>
                </c:pt>
                <c:pt idx="359">
                  <c:v>1.3022971688769999E-4</c:v>
                </c:pt>
                <c:pt idx="360">
                  <c:v>1.2841928401030001E-4</c:v>
                </c:pt>
                <c:pt idx="361">
                  <c:v>1.2648767733480001E-4</c:v>
                </c:pt>
                <c:pt idx="362">
                  <c:v>1.2222533405290001E-4</c:v>
                </c:pt>
                <c:pt idx="363">
                  <c:v>1.198589452542E-4</c:v>
                </c:pt>
                <c:pt idx="364">
                  <c:v>1.20735654491E-4</c:v>
                </c:pt>
                <c:pt idx="365">
                  <c:v>1.213842697325E-4</c:v>
                </c:pt>
                <c:pt idx="366">
                  <c:v>1.2266724661459999E-4</c:v>
                </c:pt>
                <c:pt idx="367">
                  <c:v>1.2420682469380001E-4</c:v>
                </c:pt>
                <c:pt idx="368">
                  <c:v>1.277920528082E-4</c:v>
                </c:pt>
                <c:pt idx="369">
                  <c:v>1.3524759560820001E-4</c:v>
                </c:pt>
                <c:pt idx="370">
                  <c:v>1.3899675104770001E-4</c:v>
                </c:pt>
                <c:pt idx="371">
                  <c:v>1.3678717368749999E-4</c:v>
                </c:pt>
                <c:pt idx="372">
                  <c:v>1.40985372127E-4</c:v>
                </c:pt>
                <c:pt idx="373">
                  <c:v>1.449269766454E-4</c:v>
                </c:pt>
                <c:pt idx="374">
                  <c:v>1.5162698400669999E-4</c:v>
                </c:pt>
                <c:pt idx="375">
                  <c:v>1.5053644892760001E-4</c:v>
                </c:pt>
                <c:pt idx="376">
                  <c:v>1.5897561388559999E-4</c:v>
                </c:pt>
                <c:pt idx="377">
                  <c:v>1.5680880460420001E-4</c:v>
                </c:pt>
                <c:pt idx="378">
                  <c:v>1.5138465096239999E-4</c:v>
                </c:pt>
                <c:pt idx="379">
                  <c:v>1.5042240556799999E-4</c:v>
                </c:pt>
                <c:pt idx="380">
                  <c:v>1.5196911408569999E-4</c:v>
                </c:pt>
                <c:pt idx="381">
                  <c:v>1.4804177044430001E-4</c:v>
                </c:pt>
                <c:pt idx="382">
                  <c:v>1.511565642431E-4</c:v>
                </c:pt>
                <c:pt idx="383">
                  <c:v>1.580989192007E-4</c:v>
                </c:pt>
                <c:pt idx="384">
                  <c:v>1.58163064043E-4</c:v>
                </c:pt>
                <c:pt idx="385">
                  <c:v>1.5852657088539999E-4</c:v>
                </c:pt>
                <c:pt idx="386">
                  <c:v>1.5888296184129999E-4</c:v>
                </c:pt>
                <c:pt idx="387">
                  <c:v>1.570368913235E-4</c:v>
                </c:pt>
                <c:pt idx="388">
                  <c:v>1.547988067614E-4</c:v>
                </c:pt>
                <c:pt idx="389">
                  <c:v>1.5306677960330001E-4</c:v>
                </c:pt>
                <c:pt idx="390">
                  <c:v>1.5738615184089999E-4</c:v>
                </c:pt>
                <c:pt idx="391">
                  <c:v>1.561673125252E-4</c:v>
                </c:pt>
                <c:pt idx="392">
                  <c:v>1.520546502434E-4</c:v>
                </c:pt>
                <c:pt idx="393">
                  <c:v>1.5722220996389999E-4</c:v>
                </c:pt>
                <c:pt idx="394">
                  <c:v>1.6126359696500001E-4</c:v>
                </c:pt>
                <c:pt idx="395">
                  <c:v>1.554331684019E-4</c:v>
                </c:pt>
                <c:pt idx="396">
                  <c:v>1.530453882879E-4</c:v>
                </c:pt>
                <c:pt idx="397">
                  <c:v>1.5328773588409999E-4</c:v>
                </c:pt>
                <c:pt idx="398">
                  <c:v>1.515699696029E-4</c:v>
                </c:pt>
                <c:pt idx="399">
                  <c:v>1.5427847392859999E-4</c:v>
                </c:pt>
                <c:pt idx="400">
                  <c:v>1.5501263260379999E-4</c:v>
                </c:pt>
                <c:pt idx="401">
                  <c:v>1.550268789288E-4</c:v>
                </c:pt>
                <c:pt idx="402">
                  <c:v>1.608003076399E-4</c:v>
                </c:pt>
                <c:pt idx="403">
                  <c:v>1.6201200196520001E-4</c:v>
                </c:pt>
                <c:pt idx="404">
                  <c:v>1.6107827832460001E-4</c:v>
                </c:pt>
                <c:pt idx="405">
                  <c:v>1.6295285604429999E-4</c:v>
                </c:pt>
                <c:pt idx="406">
                  <c:v>1.6399349260610001E-4</c:v>
                </c:pt>
                <c:pt idx="407">
                  <c:v>1.6884744400159999E-4</c:v>
                </c:pt>
                <c:pt idx="408">
                  <c:v>1.671296777204E-4</c:v>
                </c:pt>
                <c:pt idx="409">
                  <c:v>1.715274556773E-4</c:v>
                </c:pt>
                <c:pt idx="410">
                  <c:v>1.7426448175679999E-4</c:v>
                </c:pt>
                <c:pt idx="411">
                  <c:v>1.7240415036209999E-4</c:v>
                </c:pt>
                <c:pt idx="412">
                  <c:v>1.7323096108160001E-4</c:v>
                </c:pt>
                <c:pt idx="413">
                  <c:v>1.670298806857E-4</c:v>
                </c:pt>
                <c:pt idx="414">
                  <c:v>1.679564884398E-4</c:v>
                </c:pt>
                <c:pt idx="415">
                  <c:v>1.693249942036E-4</c:v>
                </c:pt>
                <c:pt idx="416">
                  <c:v>1.6829148808029999E-4</c:v>
                </c:pt>
                <c:pt idx="417">
                  <c:v>1.7344478692390001E-4</c:v>
                </c:pt>
                <c:pt idx="418">
                  <c:v>1.7020170344040001E-4</c:v>
                </c:pt>
                <c:pt idx="419">
                  <c:v>1.749772491166E-4</c:v>
                </c:pt>
                <c:pt idx="420">
                  <c:v>1.7596085672269999E-4</c:v>
                </c:pt>
                <c:pt idx="421">
                  <c:v>1.8052257655649999E-4</c:v>
                </c:pt>
                <c:pt idx="422">
                  <c:v>1.8199799524150001E-4</c:v>
                </c:pt>
                <c:pt idx="423">
                  <c:v>1.8390821060169999E-4</c:v>
                </c:pt>
                <c:pt idx="424">
                  <c:v>1.8130661919710001E-4</c:v>
                </c:pt>
                <c:pt idx="425">
                  <c:v>1.7953182396009999E-4</c:v>
                </c:pt>
                <c:pt idx="426">
                  <c:v>1.8191958952230001E-4</c:v>
                </c:pt>
                <c:pt idx="427">
                  <c:v>1.837514137151E-4</c:v>
                </c:pt>
                <c:pt idx="428">
                  <c:v>1.799167221179E-4</c:v>
                </c:pt>
                <c:pt idx="429">
                  <c:v>1.8524822371550001E-4</c:v>
                </c:pt>
                <c:pt idx="430">
                  <c:v>1.8774290219880001E-4</c:v>
                </c:pt>
                <c:pt idx="431">
                  <c:v>1.8823471327780001E-4</c:v>
                </c:pt>
                <c:pt idx="432">
                  <c:v>1.9176291243640001E-4</c:v>
                </c:pt>
                <c:pt idx="433">
                  <c:v>1.8724396068139999E-4</c:v>
                </c:pt>
                <c:pt idx="434">
                  <c:v>1.8875503155869999E-4</c:v>
                </c:pt>
                <c:pt idx="435">
                  <c:v>1.908648264362E-4</c:v>
                </c:pt>
                <c:pt idx="436">
                  <c:v>1.8819907563739999E-4</c:v>
                </c:pt>
                <c:pt idx="437">
                  <c:v>1.889047125587E-4</c:v>
                </c:pt>
                <c:pt idx="438">
                  <c:v>1.9324546155990001E-4</c:v>
                </c:pt>
                <c:pt idx="439">
                  <c:v>1.918840862345E-4</c:v>
                </c:pt>
                <c:pt idx="440">
                  <c:v>1.8894035019909999E-4</c:v>
                </c:pt>
                <c:pt idx="441">
                  <c:v>1.9623196567410001E-4</c:v>
                </c:pt>
                <c:pt idx="442">
                  <c:v>1.976788771572E-4</c:v>
                </c:pt>
                <c:pt idx="443">
                  <c:v>1.9772877567449999E-4</c:v>
                </c:pt>
                <c:pt idx="444">
                  <c:v>1.933096209541E-4</c:v>
                </c:pt>
                <c:pt idx="445">
                  <c:v>1.879709889181E-4</c:v>
                </c:pt>
                <c:pt idx="446">
                  <c:v>1.898170594359E-4</c:v>
                </c:pt>
                <c:pt idx="447">
                  <c:v>1.932811137522E-4</c:v>
                </c:pt>
                <c:pt idx="448">
                  <c:v>1.9782142771869999E-4</c:v>
                </c:pt>
                <c:pt idx="449">
                  <c:v>1.9597537175290001E-4</c:v>
                </c:pt>
                <c:pt idx="450">
                  <c:v>1.9861973123620001E-4</c:v>
                </c:pt>
                <c:pt idx="451">
                  <c:v>2.0185569883319999E-4</c:v>
                </c:pt>
                <c:pt idx="452">
                  <c:v>1.9993835303470001E-4</c:v>
                </c:pt>
                <c:pt idx="453">
                  <c:v>2.0496336219370001E-4</c:v>
                </c:pt>
                <c:pt idx="454">
                  <c:v>2.10530080949E-4</c:v>
                </c:pt>
                <c:pt idx="455">
                  <c:v>2.115422103088E-4</c:v>
                </c:pt>
                <c:pt idx="456">
                  <c:v>2.1319583174769999E-4</c:v>
                </c:pt>
                <c:pt idx="457">
                  <c:v>2.1689508866980001E-4</c:v>
                </c:pt>
                <c:pt idx="458">
                  <c:v>2.141224249499E-4</c:v>
                </c:pt>
                <c:pt idx="459">
                  <c:v>2.138943382306E-4</c:v>
                </c:pt>
                <c:pt idx="460">
                  <c:v>2.1688795823139999E-4</c:v>
                </c:pt>
                <c:pt idx="461">
                  <c:v>2.18791043153E-4</c:v>
                </c:pt>
                <c:pt idx="462">
                  <c:v>2.1581168402920001E-4</c:v>
                </c:pt>
                <c:pt idx="463">
                  <c:v>2.225687203463E-4</c:v>
                </c:pt>
                <c:pt idx="464">
                  <c:v>2.1987444779369999E-4</c:v>
                </c:pt>
                <c:pt idx="465">
                  <c:v>2.1650306007360001E-4</c:v>
                </c:pt>
                <c:pt idx="466">
                  <c:v>2.2803564206700001E-4</c:v>
                </c:pt>
                <c:pt idx="467">
                  <c:v>2.1926147746850001E-4</c:v>
                </c:pt>
                <c:pt idx="468">
                  <c:v>2.200740273111E-4</c:v>
                </c:pt>
                <c:pt idx="469">
                  <c:v>2.2919032198839999E-4</c:v>
                </c:pt>
                <c:pt idx="470">
                  <c:v>2.259899920318E-4</c:v>
                </c:pt>
                <c:pt idx="471">
                  <c:v>2.2024509962649999E-4</c:v>
                </c:pt>
                <c:pt idx="472">
                  <c:v>2.2162786626719999E-4</c:v>
                </c:pt>
                <c:pt idx="473">
                  <c:v>2.237946755486E-4</c:v>
                </c:pt>
                <c:pt idx="474">
                  <c:v>2.2160647495180001E-4</c:v>
                </c:pt>
                <c:pt idx="475">
                  <c:v>2.2102914226710001E-4</c:v>
                </c:pt>
                <c:pt idx="476">
                  <c:v>2.191616804339E-4</c:v>
                </c:pt>
                <c:pt idx="477">
                  <c:v>2.2390871890819999E-4</c:v>
                </c:pt>
                <c:pt idx="478">
                  <c:v>2.289907424711E-4</c:v>
                </c:pt>
                <c:pt idx="479">
                  <c:v>2.254340361105E-4</c:v>
                </c:pt>
                <c:pt idx="480">
                  <c:v>2.2512754367200001E-4</c:v>
                </c:pt>
                <c:pt idx="481">
                  <c:v>2.3993884678930001E-4</c:v>
                </c:pt>
                <c:pt idx="482">
                  <c:v>2.411719469819E-4</c:v>
                </c:pt>
                <c:pt idx="483">
                  <c:v>2.347071422264E-4</c:v>
                </c:pt>
                <c:pt idx="484">
                  <c:v>2.3569076438430001E-4</c:v>
                </c:pt>
                <c:pt idx="485">
                  <c:v>2.4868451873769998E-4</c:v>
                </c:pt>
                <c:pt idx="486">
                  <c:v>2.443793928251E-4</c:v>
                </c:pt>
                <c:pt idx="487">
                  <c:v>2.4879854754540002E-4</c:v>
                </c:pt>
                <c:pt idx="488">
                  <c:v>2.4907651823009999E-4</c:v>
                </c:pt>
                <c:pt idx="489">
                  <c:v>2.4468588526360002E-4</c:v>
                </c:pt>
                <c:pt idx="490">
                  <c:v>2.4990332894959998E-4</c:v>
                </c:pt>
                <c:pt idx="491">
                  <c:v>2.510865451768E-4</c:v>
                </c:pt>
                <c:pt idx="492">
                  <c:v>2.5249068858100002E-4</c:v>
                </c:pt>
                <c:pt idx="493">
                  <c:v>2.5415857089679998E-4</c:v>
                </c:pt>
                <c:pt idx="494">
                  <c:v>2.630895469338E-4</c:v>
                </c:pt>
                <c:pt idx="495">
                  <c:v>2.579005958978E-4</c:v>
                </c:pt>
                <c:pt idx="496">
                  <c:v>2.5226260186170002E-4</c:v>
                </c:pt>
                <c:pt idx="497">
                  <c:v>2.566532348283E-4</c:v>
                </c:pt>
                <c:pt idx="498">
                  <c:v>2.6207740302199999E-4</c:v>
                </c:pt>
                <c:pt idx="499">
                  <c:v>2.6008166605609998E-4</c:v>
                </c:pt>
                <c:pt idx="500">
                  <c:v>2.6116505614480002E-4</c:v>
                </c:pt>
                <c:pt idx="501">
                  <c:v>2.6403751689940003E-4</c:v>
                </c:pt>
                <c:pt idx="502">
                  <c:v>2.6515655918049998E-4</c:v>
                </c:pt>
                <c:pt idx="503">
                  <c:v>2.6467899442649998E-4</c:v>
                </c:pt>
                <c:pt idx="504">
                  <c:v>2.6866336702369999E-4</c:v>
                </c:pt>
                <c:pt idx="505">
                  <c:v>2.6790070114659999E-4</c:v>
                </c:pt>
                <c:pt idx="506">
                  <c:v>2.6958997477780002E-4</c:v>
                </c:pt>
                <c:pt idx="507">
                  <c:v>2.7150017558599999E-4</c:v>
                </c:pt>
                <c:pt idx="508">
                  <c:v>2.70652002655E-4</c:v>
                </c:pt>
                <c:pt idx="509">
                  <c:v>2.709085820243E-4</c:v>
                </c:pt>
                <c:pt idx="510">
                  <c:v>2.6941890246229999E-4</c:v>
                </c:pt>
                <c:pt idx="511">
                  <c:v>2.7306828997100002E-4</c:v>
                </c:pt>
                <c:pt idx="512">
                  <c:v>2.7436550590209999E-4</c:v>
                </c:pt>
                <c:pt idx="513">
                  <c:v>2.7460785349829998E-4</c:v>
                </c:pt>
                <c:pt idx="514">
                  <c:v>2.7641115593720001E-4</c:v>
                </c:pt>
                <c:pt idx="515">
                  <c:v>2.758765767794E-4</c:v>
                </c:pt>
                <c:pt idx="516">
                  <c:v>2.7670338749889999E-4</c:v>
                </c:pt>
                <c:pt idx="517">
                  <c:v>2.7607614174489999E-4</c:v>
                </c:pt>
                <c:pt idx="518">
                  <c:v>2.7950457297270002E-4</c:v>
                </c:pt>
                <c:pt idx="519">
                  <c:v>2.771025465336E-4</c:v>
                </c:pt>
                <c:pt idx="520">
                  <c:v>2.802387170959E-4</c:v>
                </c:pt>
                <c:pt idx="521">
                  <c:v>2.8753746300940001E-4</c:v>
                </c:pt>
                <c:pt idx="522">
                  <c:v>2.8691021725540001E-4</c:v>
                </c:pt>
                <c:pt idx="523">
                  <c:v>2.9178554541430001E-4</c:v>
                </c:pt>
                <c:pt idx="524">
                  <c:v>2.939951373264E-4</c:v>
                </c:pt>
                <c:pt idx="525">
                  <c:v>2.9432299197649998E-4</c:v>
                </c:pt>
                <c:pt idx="526">
                  <c:v>2.9004638781770001E-4</c:v>
                </c:pt>
                <c:pt idx="527">
                  <c:v>2.8407340869310001E-4</c:v>
                </c:pt>
                <c:pt idx="528">
                  <c:v>2.8535639285110002E-4</c:v>
                </c:pt>
                <c:pt idx="529">
                  <c:v>2.8648256557060002E-4</c:v>
                </c:pt>
                <c:pt idx="530">
                  <c:v>2.8615468181669999E-4</c:v>
                </c:pt>
                <c:pt idx="531">
                  <c:v>2.911155461334E-4</c:v>
                </c:pt>
                <c:pt idx="532">
                  <c:v>2.908945898525E-4</c:v>
                </c:pt>
                <c:pt idx="533">
                  <c:v>2.930186456069E-4</c:v>
                </c:pt>
                <c:pt idx="534">
                  <c:v>2.927406458184E-4</c:v>
                </c:pt>
                <c:pt idx="535">
                  <c:v>2.934890508186E-4</c:v>
                </c:pt>
                <c:pt idx="536">
                  <c:v>2.936031087302E-4</c:v>
                </c:pt>
                <c:pt idx="537">
                  <c:v>2.9343916685319998E-4</c:v>
                </c:pt>
                <c:pt idx="538">
                  <c:v>2.9636151157320001E-4</c:v>
                </c:pt>
                <c:pt idx="539">
                  <c:v>2.896472578868E-4</c:v>
                </c:pt>
                <c:pt idx="540">
                  <c:v>2.9191383509900002E-4</c:v>
                </c:pt>
                <c:pt idx="541">
                  <c:v>2.8879905585200001E-4</c:v>
                </c:pt>
                <c:pt idx="542">
                  <c:v>2.9305426869540003E-4</c:v>
                </c:pt>
                <c:pt idx="543">
                  <c:v>2.9576991801150002E-4</c:v>
                </c:pt>
                <c:pt idx="544">
                  <c:v>2.9755895957349999E-4</c:v>
                </c:pt>
                <c:pt idx="545">
                  <c:v>2.9349618125710001E-4</c:v>
                </c:pt>
                <c:pt idx="546">
                  <c:v>2.9465087573040001E-4</c:v>
                </c:pt>
                <c:pt idx="547">
                  <c:v>2.9972576885480001E-4</c:v>
                </c:pt>
                <c:pt idx="548">
                  <c:v>2.979581186082E-4</c:v>
                </c:pt>
                <c:pt idx="549">
                  <c:v>3.072312101722E-4</c:v>
                </c:pt>
                <c:pt idx="550">
                  <c:v>3.125841030851E-4</c:v>
                </c:pt>
                <c:pt idx="551">
                  <c:v>3.0729535501450002E-4</c:v>
                </c:pt>
                <c:pt idx="552">
                  <c:v>3.093695268035E-4</c:v>
                </c:pt>
                <c:pt idx="553">
                  <c:v>3.1060259789230001E-4</c:v>
                </c:pt>
                <c:pt idx="554">
                  <c:v>3.0609077657569998E-4</c:v>
                </c:pt>
                <c:pt idx="555">
                  <c:v>3.0894897645339999E-4</c:v>
                </c:pt>
                <c:pt idx="556">
                  <c:v>3.1162187224250001E-4</c:v>
                </c:pt>
                <c:pt idx="557">
                  <c:v>3.0946216429579999E-4</c:v>
                </c:pt>
                <c:pt idx="558">
                  <c:v>3.1572027364750002E-4</c:v>
                </c:pt>
                <c:pt idx="559">
                  <c:v>3.2070252927950002E-4</c:v>
                </c:pt>
                <c:pt idx="560">
                  <c:v>3.162904758938E-4</c:v>
                </c:pt>
                <c:pt idx="561">
                  <c:v>3.1898473389449999E-4</c:v>
                </c:pt>
                <c:pt idx="562">
                  <c:v>3.1492911512029999E-4</c:v>
                </c:pt>
                <c:pt idx="563">
                  <c:v>3.1611230224370002E-4</c:v>
                </c:pt>
                <c:pt idx="564">
                  <c:v>3.1573453452440003E-4</c:v>
                </c:pt>
                <c:pt idx="565">
                  <c:v>3.1547792605120001E-4</c:v>
                </c:pt>
                <c:pt idx="566">
                  <c:v>3.2271965756079998E-4</c:v>
                </c:pt>
                <c:pt idx="567">
                  <c:v>3.2308316440319998E-4</c:v>
                </c:pt>
                <c:pt idx="568">
                  <c:v>3.1773740192879999E-4</c:v>
                </c:pt>
                <c:pt idx="569">
                  <c:v>3.1956922612150001E-4</c:v>
                </c:pt>
                <c:pt idx="570">
                  <c:v>3.2254145480690001E-4</c:v>
                </c:pt>
                <c:pt idx="571">
                  <c:v>3.2339678728020001E-4</c:v>
                </c:pt>
                <c:pt idx="572">
                  <c:v>3.3074541715909998E-4</c:v>
                </c:pt>
                <c:pt idx="573">
                  <c:v>3.3557796268720002E-4</c:v>
                </c:pt>
                <c:pt idx="574">
                  <c:v>3.371460479684E-4</c:v>
                </c:pt>
                <c:pt idx="575">
                  <c:v>3.3628361416050001E-4</c:v>
                </c:pt>
                <c:pt idx="576">
                  <c:v>3.3194999559780001E-4</c:v>
                </c:pt>
                <c:pt idx="577">
                  <c:v>3.310590109322E-4</c:v>
                </c:pt>
                <c:pt idx="578">
                  <c:v>3.3133701072070001E-4</c:v>
                </c:pt>
                <c:pt idx="579">
                  <c:v>3.334111534059E-4</c:v>
                </c:pt>
                <c:pt idx="580">
                  <c:v>3.3768775756470003E-4</c:v>
                </c:pt>
                <c:pt idx="581">
                  <c:v>3.3477967372159999E-4</c:v>
                </c:pt>
                <c:pt idx="582">
                  <c:v>3.38379148161E-4</c:v>
                </c:pt>
                <c:pt idx="583">
                  <c:v>3.355138178449E-4</c:v>
                </c:pt>
                <c:pt idx="584">
                  <c:v>3.3446605084460002E-4</c:v>
                </c:pt>
                <c:pt idx="585">
                  <c:v>3.422281006351E-4</c:v>
                </c:pt>
                <c:pt idx="586">
                  <c:v>3.4515757579359999E-4</c:v>
                </c:pt>
                <c:pt idx="587">
                  <c:v>3.438033163548E-4</c:v>
                </c:pt>
                <c:pt idx="588">
                  <c:v>3.4810841316359998E-4</c:v>
                </c:pt>
                <c:pt idx="589">
                  <c:v>3.476807614788E-4</c:v>
                </c:pt>
                <c:pt idx="590">
                  <c:v>3.5030374419880002E-4</c:v>
                </c:pt>
                <c:pt idx="591">
                  <c:v>3.4435212728570002E-4</c:v>
                </c:pt>
                <c:pt idx="592">
                  <c:v>3.509024681989E-4</c:v>
                </c:pt>
                <c:pt idx="593">
                  <c:v>3.5424533416520001E-4</c:v>
                </c:pt>
                <c:pt idx="594">
                  <c:v>3.5336863948029999E-4</c:v>
                </c:pt>
                <c:pt idx="595">
                  <c:v>3.5715344711209998E-4</c:v>
                </c:pt>
                <c:pt idx="596">
                  <c:v>3.5554257920010002E-4</c:v>
                </c:pt>
                <c:pt idx="597">
                  <c:v>3.5477278288450001E-4</c:v>
                </c:pt>
                <c:pt idx="598">
                  <c:v>3.5494385519999999E-4</c:v>
                </c:pt>
                <c:pt idx="599">
                  <c:v>3.5406716051509997E-4</c:v>
                </c:pt>
                <c:pt idx="600">
                  <c:v>3.5678991116580003E-4</c:v>
                </c:pt>
                <c:pt idx="601">
                  <c:v>3.5713205579670002E-4</c:v>
                </c:pt>
                <c:pt idx="602">
                  <c:v>3.6219981848260001E-4</c:v>
                </c:pt>
                <c:pt idx="603">
                  <c:v>3.6099524004380002E-4</c:v>
                </c:pt>
                <c:pt idx="604">
                  <c:v>3.6314068711359998E-4</c:v>
                </c:pt>
                <c:pt idx="605">
                  <c:v>3.6733888555319998E-4</c:v>
                </c:pt>
                <c:pt idx="606">
                  <c:v>3.7306238664309998E-4</c:v>
                </c:pt>
                <c:pt idx="607">
                  <c:v>3.7383931339720001E-4</c:v>
                </c:pt>
                <c:pt idx="608">
                  <c:v>3.769042086788E-4</c:v>
                </c:pt>
                <c:pt idx="609">
                  <c:v>3.7989782867949999E-4</c:v>
                </c:pt>
                <c:pt idx="610">
                  <c:v>3.7446655915120001E-4</c:v>
                </c:pt>
                <c:pt idx="611">
                  <c:v>3.6830824683420002E-4</c:v>
                </c:pt>
                <c:pt idx="612">
                  <c:v>3.6986207123850001E-4</c:v>
                </c:pt>
                <c:pt idx="613">
                  <c:v>3.6617706064130001E-4</c:v>
                </c:pt>
                <c:pt idx="614">
                  <c:v>3.6984781036149999E-4</c:v>
                </c:pt>
                <c:pt idx="615">
                  <c:v>3.7398186395880002E-4</c:v>
                </c:pt>
                <c:pt idx="616">
                  <c:v>3.771679475904E-4</c:v>
                </c:pt>
                <c:pt idx="617">
                  <c:v>3.7417432758959999E-4</c:v>
                </c:pt>
                <c:pt idx="618">
                  <c:v>3.7540739867839999E-4</c:v>
                </c:pt>
                <c:pt idx="619">
                  <c:v>3.7284856080080001E-4</c:v>
                </c:pt>
                <c:pt idx="620">
                  <c:v>3.7052494008090001E-4</c:v>
                </c:pt>
                <c:pt idx="621">
                  <c:v>3.7492986302819999E-4</c:v>
                </c:pt>
                <c:pt idx="622">
                  <c:v>3.7825133767909998E-4</c:v>
                </c:pt>
                <c:pt idx="623">
                  <c:v>3.8322646287269999E-4</c:v>
                </c:pt>
                <c:pt idx="624">
                  <c:v>3.909314691555E-4</c:v>
                </c:pt>
                <c:pt idx="625">
                  <c:v>3.9497285615650002E-4</c:v>
                </c:pt>
                <c:pt idx="626">
                  <c:v>3.9681181078780002E-4</c:v>
                </c:pt>
                <c:pt idx="627">
                  <c:v>4.0266363066620003E-4</c:v>
                </c:pt>
                <c:pt idx="628">
                  <c:v>3.9828009903430001E-4</c:v>
                </c:pt>
                <c:pt idx="629">
                  <c:v>3.9659085450690002E-4</c:v>
                </c:pt>
                <c:pt idx="630">
                  <c:v>3.988645912614E-4</c:v>
                </c:pt>
                <c:pt idx="631">
                  <c:v>3.9592085522600001E-4</c:v>
                </c:pt>
                <c:pt idx="632">
                  <c:v>3.9262787322510002E-4</c:v>
                </c:pt>
                <c:pt idx="633">
                  <c:v>3.9682607166470002E-4</c:v>
                </c:pt>
                <c:pt idx="634">
                  <c:v>3.9780969382260001E-4</c:v>
                </c:pt>
                <c:pt idx="635">
                  <c:v>3.9773128810339999E-4</c:v>
                </c:pt>
                <c:pt idx="636">
                  <c:v>4.0143766091209999E-4</c:v>
                </c:pt>
                <c:pt idx="637">
                  <c:v>4.0304139838550002E-4</c:v>
                </c:pt>
                <c:pt idx="638">
                  <c:v>4.0883620386010001E-4</c:v>
                </c:pt>
                <c:pt idx="639">
                  <c:v>4.0748194442130002E-4</c:v>
                </c:pt>
                <c:pt idx="640">
                  <c:v>4.0610629366710001E-4</c:v>
                </c:pt>
                <c:pt idx="641">
                  <c:v>4.0577127947469998E-4</c:v>
                </c:pt>
                <c:pt idx="642">
                  <c:v>4.0639852522869998E-4</c:v>
                </c:pt>
                <c:pt idx="643">
                  <c:v>4.0366151370109998E-4</c:v>
                </c:pt>
                <c:pt idx="644">
                  <c:v>4.0438139694740002E-4</c:v>
                </c:pt>
                <c:pt idx="645">
                  <c:v>4.0674066985960002E-4</c:v>
                </c:pt>
                <c:pt idx="646">
                  <c:v>4.0463087498210002E-4</c:v>
                </c:pt>
                <c:pt idx="647">
                  <c:v>4.098982026335E-4</c:v>
                </c:pt>
                <c:pt idx="648">
                  <c:v>4.1059672366829998E-4</c:v>
                </c:pt>
                <c:pt idx="649">
                  <c:v>4.1470225551169999E-4</c:v>
                </c:pt>
                <c:pt idx="650">
                  <c:v>4.1912141023200001E-4</c:v>
                </c:pt>
                <c:pt idx="651">
                  <c:v>4.2145929182880001E-4</c:v>
                </c:pt>
                <c:pt idx="652">
                  <c:v>4.2597111314539998E-4</c:v>
                </c:pt>
                <c:pt idx="653">
                  <c:v>4.3178017949690003E-4</c:v>
                </c:pt>
                <c:pt idx="654">
                  <c:v>4.3079655733890002E-4</c:v>
                </c:pt>
                <c:pt idx="655">
                  <c:v>4.246738681104E-4</c:v>
                </c:pt>
                <c:pt idx="656">
                  <c:v>4.2646293877620002E-4</c:v>
                </c:pt>
                <c:pt idx="657">
                  <c:v>4.2731824214570002E-4</c:v>
                </c:pt>
                <c:pt idx="658">
                  <c:v>4.1862961370500002E-4</c:v>
                </c:pt>
                <c:pt idx="659">
                  <c:v>4.1984845302070001E-4</c:v>
                </c:pt>
                <c:pt idx="660">
                  <c:v>4.214307991788E-4</c:v>
                </c:pt>
                <c:pt idx="661">
                  <c:v>4.226923920214E-4</c:v>
                </c:pt>
                <c:pt idx="662">
                  <c:v>4.2465963633729999E-4</c:v>
                </c:pt>
                <c:pt idx="663">
                  <c:v>4.3111018021589999E-4</c:v>
                </c:pt>
                <c:pt idx="664">
                  <c:v>4.2940664570780002E-4</c:v>
                </c:pt>
                <c:pt idx="665">
                  <c:v>4.3332687346259998E-4</c:v>
                </c:pt>
                <c:pt idx="666">
                  <c:v>4.323503817432E-4</c:v>
                </c:pt>
                <c:pt idx="667">
                  <c:v>4.2904313886540002E-4</c:v>
                </c:pt>
                <c:pt idx="668">
                  <c:v>4.3078942690040001E-4</c:v>
                </c:pt>
                <c:pt idx="669">
                  <c:v>4.286511102691E-4</c:v>
                </c:pt>
                <c:pt idx="670">
                  <c:v>4.3418220593589998E-4</c:v>
                </c:pt>
                <c:pt idx="671">
                  <c:v>4.378030425869E-4</c:v>
                </c:pt>
                <c:pt idx="672">
                  <c:v>4.3984156218360003E-4</c:v>
                </c:pt>
                <c:pt idx="673">
                  <c:v>4.4429636909630002E-4</c:v>
                </c:pt>
                <c:pt idx="674">
                  <c:v>4.4894361053589998E-4</c:v>
                </c:pt>
                <c:pt idx="675">
                  <c:v>4.4980604434389999E-4</c:v>
                </c:pt>
                <c:pt idx="676">
                  <c:v>4.5040476834399998E-4</c:v>
                </c:pt>
                <c:pt idx="677">
                  <c:v>4.5776052866129999E-4</c:v>
                </c:pt>
                <c:pt idx="678">
                  <c:v>4.5364073594099998E-4</c:v>
                </c:pt>
                <c:pt idx="679">
                  <c:v>4.5413969201039999E-4</c:v>
                </c:pt>
                <c:pt idx="680">
                  <c:v>4.5562224113379998E-4</c:v>
                </c:pt>
                <c:pt idx="681">
                  <c:v>4.5297786709850001E-4</c:v>
                </c:pt>
                <c:pt idx="682">
                  <c:v>4.4950668234380002E-4</c:v>
                </c:pt>
                <c:pt idx="683">
                  <c:v>4.5311328722160002E-4</c:v>
                </c:pt>
                <c:pt idx="684">
                  <c:v>4.5433925697580002E-4</c:v>
                </c:pt>
                <c:pt idx="685">
                  <c:v>4.6308489982039999E-4</c:v>
                </c:pt>
                <c:pt idx="686">
                  <c:v>4.6947842929510002E-4</c:v>
                </c:pt>
                <c:pt idx="687">
                  <c:v>4.719018470496E-4</c:v>
                </c:pt>
                <c:pt idx="688">
                  <c:v>4.7545140841979999E-4</c:v>
                </c:pt>
                <c:pt idx="689">
                  <c:v>4.7781781177039999E-4</c:v>
                </c:pt>
                <c:pt idx="690">
                  <c:v>4.7899386845530001E-4</c:v>
                </c:pt>
                <c:pt idx="691">
                  <c:v>4.7952844761310002E-4</c:v>
                </c:pt>
                <c:pt idx="692">
                  <c:v>4.7788195661270001E-4</c:v>
                </c:pt>
                <c:pt idx="693">
                  <c:v>4.8052633064799997E-4</c:v>
                </c:pt>
                <c:pt idx="694">
                  <c:v>4.7759685548949999E-4</c:v>
                </c:pt>
                <c:pt idx="695">
                  <c:v>4.7109642764550002E-4</c:v>
                </c:pt>
                <c:pt idx="696">
                  <c:v>4.6947842929510002E-4</c:v>
                </c:pt>
                <c:pt idx="697">
                  <c:v>4.7670589992779999E-4</c:v>
                </c:pt>
                <c:pt idx="698">
                  <c:v>4.789653758053E-4</c:v>
                </c:pt>
                <c:pt idx="699">
                  <c:v>4.7695534885859998E-4</c:v>
                </c:pt>
                <c:pt idx="700">
                  <c:v>4.7515917685810001E-4</c:v>
                </c:pt>
                <c:pt idx="701">
                  <c:v>4.8172377864830001E-4</c:v>
                </c:pt>
                <c:pt idx="702">
                  <c:v>4.8090409836730003E-4</c:v>
                </c:pt>
                <c:pt idx="703">
                  <c:v>4.8099676496350002E-4</c:v>
                </c:pt>
                <c:pt idx="704">
                  <c:v>4.809468518943E-4</c:v>
                </c:pt>
                <c:pt idx="705">
                  <c:v>4.8827411956149999E-4</c:v>
                </c:pt>
                <c:pt idx="706">
                  <c:v>4.9017718993130002E-4</c:v>
                </c:pt>
                <c:pt idx="707">
                  <c:v>4.8938603140409999E-4</c:v>
                </c:pt>
                <c:pt idx="708">
                  <c:v>4.8996339319270002E-4</c:v>
                </c:pt>
                <c:pt idx="709">
                  <c:v>4.9731199396769999E-4</c:v>
                </c:pt>
                <c:pt idx="710">
                  <c:v>4.9808889161799996E-4</c:v>
                </c:pt>
                <c:pt idx="711">
                  <c:v>4.9596489407119999E-4</c:v>
                </c:pt>
                <c:pt idx="712">
                  <c:v>5.0059071509170002E-4</c:v>
                </c:pt>
                <c:pt idx="713">
                  <c:v>5.0352019025009999E-4</c:v>
                </c:pt>
                <c:pt idx="714">
                  <c:v>5.0366990035400001E-4</c:v>
                </c:pt>
                <c:pt idx="715">
                  <c:v>5.0632847705859999E-4</c:v>
                </c:pt>
                <c:pt idx="716">
                  <c:v>5.0485308747739998E-4</c:v>
                </c:pt>
                <c:pt idx="717">
                  <c:v>5.0634989747779999E-4</c:v>
                </c:pt>
                <c:pt idx="718">
                  <c:v>5.0718383863569997E-4</c:v>
                </c:pt>
                <c:pt idx="719">
                  <c:v>5.0430424744259995E-4</c:v>
                </c:pt>
                <c:pt idx="720">
                  <c:v>5.0578679656610001E-4</c:v>
                </c:pt>
                <c:pt idx="721">
                  <c:v>5.0677038962019996E-4</c:v>
                </c:pt>
                <c:pt idx="722">
                  <c:v>5.0860934425149996E-4</c:v>
                </c:pt>
                <c:pt idx="723">
                  <c:v>5.0794647540900004E-4</c:v>
                </c:pt>
                <c:pt idx="724">
                  <c:v>5.0904415547850003E-4</c:v>
                </c:pt>
                <c:pt idx="725">
                  <c:v>5.0570128951220002E-4</c:v>
                </c:pt>
                <c:pt idx="726">
                  <c:v>5.0842401105909998E-4</c:v>
                </c:pt>
                <c:pt idx="727">
                  <c:v>5.0863076467069996E-4</c:v>
                </c:pt>
                <c:pt idx="728">
                  <c:v>5.1185244228689995E-4</c:v>
                </c:pt>
                <c:pt idx="729">
                  <c:v>5.1610055379569997E-4</c:v>
                </c:pt>
                <c:pt idx="730">
                  <c:v>5.258654709905E-4</c:v>
                </c:pt>
                <c:pt idx="731">
                  <c:v>5.2280054660509996E-4</c:v>
                </c:pt>
                <c:pt idx="732">
                  <c:v>5.2047695498910003E-4</c:v>
                </c:pt>
                <c:pt idx="733">
                  <c:v>5.1969999913130003E-4</c:v>
                </c:pt>
                <c:pt idx="734">
                  <c:v>5.2069075172770003E-4</c:v>
                </c:pt>
                <c:pt idx="735">
                  <c:v>5.2215193863959996E-4</c:v>
                </c:pt>
                <c:pt idx="736">
                  <c:v>5.2772578783329995E-4</c:v>
                </c:pt>
                <c:pt idx="737">
                  <c:v>5.2886619232590001E-4</c:v>
                </c:pt>
                <c:pt idx="738">
                  <c:v>5.2986410446470003E-4</c:v>
                </c:pt>
                <c:pt idx="739">
                  <c:v>5.3043430671100001E-4</c:v>
                </c:pt>
                <c:pt idx="740">
                  <c:v>5.3558044601230003E-4</c:v>
                </c:pt>
                <c:pt idx="741">
                  <c:v>5.279538454488E-4</c:v>
                </c:pt>
                <c:pt idx="742">
                  <c:v>5.2513845730570001E-4</c:v>
                </c:pt>
                <c:pt idx="743">
                  <c:v>5.2431877702469997E-4</c:v>
                </c:pt>
                <c:pt idx="744">
                  <c:v>5.2496022544799999E-4</c:v>
                </c:pt>
                <c:pt idx="745">
                  <c:v>5.2476779092100001E-4</c:v>
                </c:pt>
                <c:pt idx="746">
                  <c:v>5.2711990429090002E-4</c:v>
                </c:pt>
                <c:pt idx="747">
                  <c:v>5.283245118335E-4</c:v>
                </c:pt>
                <c:pt idx="748">
                  <c:v>5.3468951955440002E-4</c:v>
                </c:pt>
                <c:pt idx="749">
                  <c:v>5.3632888011630002E-4</c:v>
                </c:pt>
                <c:pt idx="750">
                  <c:v>5.3615070646629995E-4</c:v>
                </c:pt>
                <c:pt idx="751">
                  <c:v>5.4143939632920004E-4</c:v>
                </c:pt>
                <c:pt idx="752">
                  <c:v>5.4679228924210004E-4</c:v>
                </c:pt>
                <c:pt idx="753">
                  <c:v>5.4327835096050004E-4</c:v>
                </c:pt>
                <c:pt idx="754">
                  <c:v>5.4641452152280005E-4</c:v>
                </c:pt>
                <c:pt idx="755">
                  <c:v>5.5309315212069999E-4</c:v>
                </c:pt>
                <c:pt idx="756">
                  <c:v>5.4863124387340004E-4</c:v>
                </c:pt>
                <c:pt idx="757">
                  <c:v>5.5059132864700004E-4</c:v>
                </c:pt>
                <c:pt idx="758">
                  <c:v>5.4800399811939999E-4</c:v>
                </c:pt>
                <c:pt idx="759">
                  <c:v>5.4159620776770005E-4</c:v>
                </c:pt>
                <c:pt idx="760">
                  <c:v>5.4322846699510002E-4</c:v>
                </c:pt>
                <c:pt idx="761">
                  <c:v>5.4643594194200005E-4</c:v>
                </c:pt>
                <c:pt idx="762">
                  <c:v>5.4828909924250005E-4</c:v>
                </c:pt>
                <c:pt idx="763">
                  <c:v>5.5883807362990001E-4</c:v>
                </c:pt>
                <c:pt idx="764">
                  <c:v>5.5626500397920001E-4</c:v>
                </c:pt>
                <c:pt idx="765">
                  <c:v>5.4969324264679998E-4</c:v>
                </c:pt>
                <c:pt idx="766">
                  <c:v>5.5337115190920005E-4</c:v>
                </c:pt>
                <c:pt idx="767">
                  <c:v>5.608481005765E-4</c:v>
                </c:pt>
                <c:pt idx="768">
                  <c:v>5.6374189443889999E-4</c:v>
                </c:pt>
                <c:pt idx="769">
                  <c:v>5.6501064682380005E-4</c:v>
                </c:pt>
                <c:pt idx="770">
                  <c:v>5.6858157040550004E-4</c:v>
                </c:pt>
                <c:pt idx="771">
                  <c:v>5.7068426394840004E-4</c:v>
                </c:pt>
                <c:pt idx="772">
                  <c:v>5.6510331341999998E-4</c:v>
                </c:pt>
                <c:pt idx="773">
                  <c:v>5.6613679043949995E-4</c:v>
                </c:pt>
                <c:pt idx="774">
                  <c:v>5.7403428945690003E-4</c:v>
                </c:pt>
                <c:pt idx="775">
                  <c:v>5.7714193826540004E-4</c:v>
                </c:pt>
                <c:pt idx="776">
                  <c:v>5.7188881328329997E-4</c:v>
                </c:pt>
                <c:pt idx="777">
                  <c:v>5.7057023514059998E-4</c:v>
                </c:pt>
                <c:pt idx="778">
                  <c:v>5.7547405594959996E-4</c:v>
                </c:pt>
                <c:pt idx="779">
                  <c:v>5.696008447558E-4</c:v>
                </c:pt>
                <c:pt idx="780">
                  <c:v>5.6640052935109995E-4</c:v>
                </c:pt>
                <c:pt idx="781">
                  <c:v>5.6779041187839997E-4</c:v>
                </c:pt>
                <c:pt idx="782">
                  <c:v>5.6910904822870005E-4</c:v>
                </c:pt>
                <c:pt idx="783">
                  <c:v>5.7253031991419997E-4</c:v>
                </c:pt>
                <c:pt idx="784">
                  <c:v>5.8009277563540003E-4</c:v>
                </c:pt>
                <c:pt idx="785">
                  <c:v>5.8257323689760003E-4</c:v>
                </c:pt>
                <c:pt idx="786">
                  <c:v>5.8665027609090001E-4</c:v>
                </c:pt>
                <c:pt idx="787">
                  <c:v>5.891877226532E-4</c:v>
                </c:pt>
                <c:pt idx="788">
                  <c:v>5.9024262009189997E-4</c:v>
                </c:pt>
                <c:pt idx="789">
                  <c:v>5.8936589630319996E-4</c:v>
                </c:pt>
                <c:pt idx="790">
                  <c:v>5.9306516777720005E-4</c:v>
                </c:pt>
                <c:pt idx="791">
                  <c:v>5.9292971855029995E-4</c:v>
                </c:pt>
                <c:pt idx="792">
                  <c:v>5.9691409114749996E-4</c:v>
                </c:pt>
                <c:pt idx="793">
                  <c:v>5.9930898714810003E-4</c:v>
                </c:pt>
                <c:pt idx="794">
                  <c:v>5.9456197777759995E-4</c:v>
                </c:pt>
                <c:pt idx="795">
                  <c:v>5.9635814977810004E-4</c:v>
                </c:pt>
                <c:pt idx="796">
                  <c:v>5.9695687377829998E-4</c:v>
                </c:pt>
                <c:pt idx="797">
                  <c:v>6.0203886823730003E-4</c:v>
                </c:pt>
                <c:pt idx="798">
                  <c:v>6.0166826006029998E-4</c:v>
                </c:pt>
                <c:pt idx="799">
                  <c:v>6.0542451683429999E-4</c:v>
                </c:pt>
                <c:pt idx="800">
                  <c:v>6.0724921058859997E-4</c:v>
                </c:pt>
                <c:pt idx="801">
                  <c:v>6.081758183427E-4</c:v>
                </c:pt>
                <c:pt idx="802">
                  <c:v>6.0589495114980003E-4</c:v>
                </c:pt>
                <c:pt idx="803">
                  <c:v>6.0624419711530003E-4</c:v>
                </c:pt>
                <c:pt idx="804">
                  <c:v>6.1043526511639996E-4</c:v>
                </c:pt>
                <c:pt idx="805">
                  <c:v>6.1041390290480005E-4</c:v>
                </c:pt>
                <c:pt idx="806">
                  <c:v>6.0799048515039998E-4</c:v>
                </c:pt>
                <c:pt idx="807">
                  <c:v>6.1204616213220001E-4</c:v>
                </c:pt>
                <c:pt idx="808">
                  <c:v>6.1340752290559995E-4</c:v>
                </c:pt>
                <c:pt idx="809">
                  <c:v>6.1675038887189996E-4</c:v>
                </c:pt>
                <c:pt idx="810">
                  <c:v>6.1641540378330002E-4</c:v>
                </c:pt>
                <c:pt idx="811">
                  <c:v>6.1309390002860004E-4</c:v>
                </c:pt>
                <c:pt idx="812">
                  <c:v>6.1474752146749995E-4</c:v>
                </c:pt>
                <c:pt idx="813">
                  <c:v>6.166007369757E-4</c:v>
                </c:pt>
                <c:pt idx="814">
                  <c:v>6.1116233700890001E-4</c:v>
                </c:pt>
                <c:pt idx="815">
                  <c:v>6.1171827837819997E-4</c:v>
                </c:pt>
                <c:pt idx="816">
                  <c:v>6.1041390290480005E-4</c:v>
                </c:pt>
                <c:pt idx="817">
                  <c:v>6.1551731778309996E-4</c:v>
                </c:pt>
                <c:pt idx="818">
                  <c:v>6.1493285465990003E-4</c:v>
                </c:pt>
                <c:pt idx="819">
                  <c:v>6.1501126037909995E-4</c:v>
                </c:pt>
                <c:pt idx="820">
                  <c:v>6.2285171588879996E-4</c:v>
                </c:pt>
                <c:pt idx="821">
                  <c:v>6.3154747476799997E-4</c:v>
                </c:pt>
                <c:pt idx="822">
                  <c:v>6.2868924578649997E-4</c:v>
                </c:pt>
                <c:pt idx="823">
                  <c:v>6.3058524392550005E-4</c:v>
                </c:pt>
                <c:pt idx="824">
                  <c:v>6.3027872238310002E-4</c:v>
                </c:pt>
                <c:pt idx="825">
                  <c:v>6.3228158978750003E-4</c:v>
                </c:pt>
                <c:pt idx="826">
                  <c:v>6.3165440224109996E-4</c:v>
                </c:pt>
                <c:pt idx="827">
                  <c:v>6.2886747764419998E-4</c:v>
                </c:pt>
                <c:pt idx="828">
                  <c:v>6.3454109476879998E-4</c:v>
                </c:pt>
                <c:pt idx="829">
                  <c:v>6.3594523817300005E-4</c:v>
                </c:pt>
                <c:pt idx="830">
                  <c:v>6.3794100424269999E-4</c:v>
                </c:pt>
                <c:pt idx="831">
                  <c:v>6.4372865017499998E-4</c:v>
                </c:pt>
                <c:pt idx="832">
                  <c:v>6.409132038243E-4</c:v>
                </c:pt>
                <c:pt idx="833">
                  <c:v>6.4682203810660004E-4</c:v>
                </c:pt>
                <c:pt idx="834">
                  <c:v>6.428947090171E-4</c:v>
                </c:pt>
                <c:pt idx="835">
                  <c:v>6.3985120505089996E-4</c:v>
                </c:pt>
                <c:pt idx="836">
                  <c:v>6.4291607122870002E-4</c:v>
                </c:pt>
                <c:pt idx="837">
                  <c:v>6.3585257157680001E-4</c:v>
                </c:pt>
                <c:pt idx="838">
                  <c:v>6.3541776034980004E-4</c:v>
                </c:pt>
                <c:pt idx="839">
                  <c:v>6.3822610536590002E-4</c:v>
                </c:pt>
                <c:pt idx="840">
                  <c:v>6.4087758073580004E-4</c:v>
                </c:pt>
                <c:pt idx="841">
                  <c:v>6.4163311617449999E-4</c:v>
                </c:pt>
                <c:pt idx="842">
                  <c:v>6.4563174964859995E-4</c:v>
                </c:pt>
                <c:pt idx="843">
                  <c:v>6.4301589736710004E-4</c:v>
                </c:pt>
                <c:pt idx="844">
                  <c:v>6.4672942971810005E-4</c:v>
                </c:pt>
                <c:pt idx="845">
                  <c:v>6.4418482361359997E-4</c:v>
                </c:pt>
                <c:pt idx="846">
                  <c:v>6.4737087814139996E-4</c:v>
                </c:pt>
                <c:pt idx="847">
                  <c:v>6.4283056417480003E-4</c:v>
                </c:pt>
                <c:pt idx="848">
                  <c:v>6.4643716905270004E-4</c:v>
                </c:pt>
                <c:pt idx="849">
                  <c:v>6.4230314455929996E-4</c:v>
                </c:pt>
                <c:pt idx="850">
                  <c:v>6.4642290817570002E-4</c:v>
                </c:pt>
                <c:pt idx="851">
                  <c:v>6.5153348259629998E-4</c:v>
                </c:pt>
                <c:pt idx="852">
                  <c:v>6.4805516740309998E-4</c:v>
                </c:pt>
                <c:pt idx="853">
                  <c:v>6.5710017224770002E-4</c:v>
                </c:pt>
                <c:pt idx="854">
                  <c:v>6.5471953712400001E-4</c:v>
                </c:pt>
                <c:pt idx="855">
                  <c:v>6.5624486887829998E-4</c:v>
                </c:pt>
                <c:pt idx="856">
                  <c:v>6.6226773196830001E-4</c:v>
                </c:pt>
                <c:pt idx="857">
                  <c:v>6.6826923284679998E-4</c:v>
                </c:pt>
                <c:pt idx="858">
                  <c:v>6.6571752540770001E-4</c:v>
                </c:pt>
                <c:pt idx="859">
                  <c:v>6.7392148775979996E-4</c:v>
                </c:pt>
                <c:pt idx="860">
                  <c:v>6.6786294337360002E-4</c:v>
                </c:pt>
                <c:pt idx="861">
                  <c:v>6.7308038705960003E-4</c:v>
                </c:pt>
                <c:pt idx="862">
                  <c:v>6.6760636400429996E-4</c:v>
                </c:pt>
                <c:pt idx="863">
                  <c:v>6.7288085119800005E-4</c:v>
                </c:pt>
                <c:pt idx="864">
                  <c:v>6.6318007884549998E-4</c:v>
                </c:pt>
                <c:pt idx="865">
                  <c:v>6.7106325877829996E-4</c:v>
                </c:pt>
                <c:pt idx="866">
                  <c:v>6.6695059649650001E-4</c:v>
                </c:pt>
                <c:pt idx="867">
                  <c:v>6.7419232800599996E-4</c:v>
                </c:pt>
                <c:pt idx="868">
                  <c:v>6.7470554495230003E-4</c:v>
                </c:pt>
                <c:pt idx="869">
                  <c:v>6.8000139435749995E-4</c:v>
                </c:pt>
                <c:pt idx="870">
                  <c:v>6.7554658744480001E-4</c:v>
                </c:pt>
                <c:pt idx="871">
                  <c:v>6.7982316249980005E-4</c:v>
                </c:pt>
                <c:pt idx="872">
                  <c:v>6.8087095860390001E-4</c:v>
                </c:pt>
                <c:pt idx="873">
                  <c:v>6.8382895551619995E-4</c:v>
                </c:pt>
                <c:pt idx="874">
                  <c:v>6.8182608811180004E-4</c:v>
                </c:pt>
                <c:pt idx="875">
                  <c:v>6.7845470039170003E-4</c:v>
                </c:pt>
                <c:pt idx="876">
                  <c:v>6.8131287116560005E-4</c:v>
                </c:pt>
                <c:pt idx="877">
                  <c:v>6.8573205498980003E-4</c:v>
                </c:pt>
                <c:pt idx="878">
                  <c:v>6.8387883948159997E-4</c:v>
                </c:pt>
                <c:pt idx="879">
                  <c:v>6.8059295881539995E-4</c:v>
                </c:pt>
                <c:pt idx="880">
                  <c:v>6.8434927379710001E-4</c:v>
                </c:pt>
                <c:pt idx="881">
                  <c:v>6.8466999800880001E-4</c:v>
                </c:pt>
                <c:pt idx="882">
                  <c:v>6.9068575976420003E-4</c:v>
                </c:pt>
                <c:pt idx="883">
                  <c:v>6.8768503842880002E-4</c:v>
                </c:pt>
                <c:pt idx="884">
                  <c:v>7.0022256113590003E-4</c:v>
                </c:pt>
                <c:pt idx="885">
                  <c:v>7.0065737236289999E-4</c:v>
                </c:pt>
                <c:pt idx="886">
                  <c:v>7.0995901478450004E-4</c:v>
                </c:pt>
                <c:pt idx="887">
                  <c:v>7.1648083394389996E-4</c:v>
                </c:pt>
                <c:pt idx="888">
                  <c:v>7.1633112384010002E-4</c:v>
                </c:pt>
                <c:pt idx="889">
                  <c:v>7.1575376205149999E-4</c:v>
                </c:pt>
                <c:pt idx="890">
                  <c:v>7.1720784762869996E-4</c:v>
                </c:pt>
                <c:pt idx="891">
                  <c:v>7.144137634896E-4</c:v>
                </c:pt>
                <c:pt idx="892">
                  <c:v>7.1511231362819997E-4</c:v>
                </c:pt>
                <c:pt idx="893">
                  <c:v>7.0794898783790004E-4</c:v>
                </c:pt>
                <c:pt idx="894">
                  <c:v>7.0717919152230003E-4</c:v>
                </c:pt>
                <c:pt idx="895">
                  <c:v>7.0626684464509995E-4</c:v>
                </c:pt>
                <c:pt idx="896">
                  <c:v>7.0711504667999995E-4</c:v>
                </c:pt>
                <c:pt idx="897">
                  <c:v>7.1145582478490004E-4</c:v>
                </c:pt>
                <c:pt idx="898">
                  <c:v>7.0787058211860005E-4</c:v>
                </c:pt>
                <c:pt idx="899">
                  <c:v>7.0958834839980004E-4</c:v>
                </c:pt>
                <c:pt idx="900">
                  <c:v>7.0762110408399996E-4</c:v>
                </c:pt>
                <c:pt idx="901">
                  <c:v>7.1969541022549996E-4</c:v>
                </c:pt>
                <c:pt idx="902">
                  <c:v>7.1733613731339997E-4</c:v>
                </c:pt>
                <c:pt idx="903">
                  <c:v>7.2222569724540004E-4</c:v>
                </c:pt>
                <c:pt idx="904">
                  <c:v>7.1776378899809999E-4</c:v>
                </c:pt>
                <c:pt idx="905">
                  <c:v>7.2024425026029999E-4</c:v>
                </c:pt>
                <c:pt idx="906">
                  <c:v>7.1994488826020002E-4</c:v>
                </c:pt>
                <c:pt idx="907">
                  <c:v>7.2159135015679998E-4</c:v>
                </c:pt>
                <c:pt idx="908">
                  <c:v>7.1778515120970001E-4</c:v>
                </c:pt>
                <c:pt idx="909">
                  <c:v>7.1932474384079996E-4</c:v>
                </c:pt>
                <c:pt idx="910">
                  <c:v>7.160460227169E-4</c:v>
                </c:pt>
                <c:pt idx="911">
                  <c:v>7.1833399124439997E-4</c:v>
                </c:pt>
                <c:pt idx="912">
                  <c:v>7.1648083394389996E-4</c:v>
                </c:pt>
                <c:pt idx="913">
                  <c:v>7.197951781563E-4</c:v>
                </c:pt>
                <c:pt idx="914">
                  <c:v>7.2138465475290005E-4</c:v>
                </c:pt>
                <c:pt idx="915">
                  <c:v>7.2310242103410004E-4</c:v>
                </c:pt>
                <c:pt idx="916">
                  <c:v>7.3035841342060002E-4</c:v>
                </c:pt>
                <c:pt idx="917">
                  <c:v>7.3752884054560002E-4</c:v>
                </c:pt>
                <c:pt idx="918">
                  <c:v>7.4112118454650001E-4</c:v>
                </c:pt>
                <c:pt idx="919">
                  <c:v>7.4094301089639998E-4</c:v>
                </c:pt>
                <c:pt idx="920">
                  <c:v>7.4597512139009997E-4</c:v>
                </c:pt>
                <c:pt idx="921">
                  <c:v>7.4614619370550004E-4</c:v>
                </c:pt>
                <c:pt idx="922">
                  <c:v>7.4822036549449997E-4</c:v>
                </c:pt>
                <c:pt idx="923">
                  <c:v>7.5446418486540005E-4</c:v>
                </c:pt>
                <c:pt idx="924">
                  <c:v>7.491540745832E-4</c:v>
                </c:pt>
                <c:pt idx="925">
                  <c:v>7.5028021819890001E-4</c:v>
                </c:pt>
                <c:pt idx="926">
                  <c:v>7.4717967072500001E-4</c:v>
                </c:pt>
                <c:pt idx="927">
                  <c:v>7.5046555139120002E-4</c:v>
                </c:pt>
                <c:pt idx="928">
                  <c:v>7.4823456816380004E-4</c:v>
                </c:pt>
                <c:pt idx="929">
                  <c:v>7.4951042188329999E-4</c:v>
                </c:pt>
                <c:pt idx="930">
                  <c:v>7.5373001163830001E-4</c:v>
                </c:pt>
                <c:pt idx="931">
                  <c:v>7.4448541272429997E-4</c:v>
                </c:pt>
                <c:pt idx="932">
                  <c:v>7.5134937651459999E-4</c:v>
                </c:pt>
                <c:pt idx="933">
                  <c:v>7.5077917426820005E-4</c:v>
                </c:pt>
                <c:pt idx="934">
                  <c:v>7.5586122693490005E-4</c:v>
                </c:pt>
                <c:pt idx="935">
                  <c:v>7.5210491195319999E-4</c:v>
                </c:pt>
                <c:pt idx="936">
                  <c:v>7.5391534483060002E-4</c:v>
                </c:pt>
                <c:pt idx="937">
                  <c:v>7.5913994805889998E-4</c:v>
                </c:pt>
                <c:pt idx="938">
                  <c:v>7.54100678023E-4</c:v>
                </c:pt>
                <c:pt idx="939">
                  <c:v>7.5966026633980004E-4</c:v>
                </c:pt>
                <c:pt idx="940">
                  <c:v>7.6497037662190002E-4</c:v>
                </c:pt>
                <c:pt idx="941">
                  <c:v>7.6398672536019999E-4</c:v>
                </c:pt>
                <c:pt idx="942">
                  <c:v>7.7048718230800001E-4</c:v>
                </c:pt>
                <c:pt idx="943">
                  <c:v>7.6812080806120005E-4</c:v>
                </c:pt>
                <c:pt idx="944">
                  <c:v>7.6611794065680004E-4</c:v>
                </c:pt>
                <c:pt idx="945">
                  <c:v>7.681350689381E-4</c:v>
                </c:pt>
                <c:pt idx="946">
                  <c:v>7.6360895764080003E-4</c:v>
                </c:pt>
                <c:pt idx="947">
                  <c:v>7.67728779465E-4</c:v>
                </c:pt>
                <c:pt idx="948">
                  <c:v>7.6810654718429999E-4</c:v>
                </c:pt>
                <c:pt idx="949">
                  <c:v>7.7306741150100005E-4</c:v>
                </c:pt>
                <c:pt idx="950">
                  <c:v>7.6867674943059997E-4</c:v>
                </c:pt>
                <c:pt idx="951">
                  <c:v>7.7018071897330003E-4</c:v>
                </c:pt>
                <c:pt idx="952">
                  <c:v>7.6789269223810001E-4</c:v>
                </c:pt>
                <c:pt idx="953">
                  <c:v>7.7489210525530003E-4</c:v>
                </c:pt>
                <c:pt idx="954">
                  <c:v>7.7555497409779995E-4</c:v>
                </c:pt>
                <c:pt idx="955">
                  <c:v>7.7987433178350004E-4</c:v>
                </c:pt>
                <c:pt idx="956">
                  <c:v>7.7439314918590003E-4</c:v>
                </c:pt>
                <c:pt idx="957">
                  <c:v>7.6922558946530004E-4</c:v>
                </c:pt>
                <c:pt idx="958">
                  <c:v>7.7457848237830001E-4</c:v>
                </c:pt>
                <c:pt idx="959">
                  <c:v>7.6672376599159998E-4</c:v>
                </c:pt>
                <c:pt idx="960">
                  <c:v>7.7027338556949997E-4</c:v>
                </c:pt>
                <c:pt idx="961">
                  <c:v>7.7775027602909998E-4</c:v>
                </c:pt>
                <c:pt idx="962">
                  <c:v>7.7235465869310001E-4</c:v>
                </c:pt>
                <c:pt idx="963">
                  <c:v>7.8141392441469996E-4</c:v>
                </c:pt>
                <c:pt idx="964">
                  <c:v>7.8025209950280004E-4</c:v>
                </c:pt>
                <c:pt idx="965">
                  <c:v>7.7898334711789998E-4</c:v>
                </c:pt>
                <c:pt idx="966">
                  <c:v>7.894610753283E-4</c:v>
                </c:pt>
                <c:pt idx="967">
                  <c:v>7.8884093090889995E-4</c:v>
                </c:pt>
                <c:pt idx="968">
                  <c:v>7.8931136522439999E-4</c:v>
                </c:pt>
                <c:pt idx="969">
                  <c:v>7.9658161848780002E-4</c:v>
                </c:pt>
                <c:pt idx="970">
                  <c:v>7.9749396536499999E-4</c:v>
                </c:pt>
                <c:pt idx="971">
                  <c:v>7.9929723870009997E-4</c:v>
                </c:pt>
                <c:pt idx="972">
                  <c:v>8.023407426663E-4</c:v>
                </c:pt>
                <c:pt idx="973">
                  <c:v>7.9900503624230005E-4</c:v>
                </c:pt>
                <c:pt idx="974">
                  <c:v>7.9892663052310003E-4</c:v>
                </c:pt>
                <c:pt idx="975">
                  <c:v>7.9624657519159999E-4</c:v>
                </c:pt>
                <c:pt idx="976">
                  <c:v>7.9909764463080004E-4</c:v>
                </c:pt>
                <c:pt idx="977">
                  <c:v>8.014854392968E-4</c:v>
                </c:pt>
                <c:pt idx="978">
                  <c:v>8.0460024764759995E-4</c:v>
                </c:pt>
                <c:pt idx="979">
                  <c:v>8.0112903378899995E-4</c:v>
                </c:pt>
                <c:pt idx="980">
                  <c:v>8.0085819354279995E-4</c:v>
                </c:pt>
                <c:pt idx="981">
                  <c:v>8.0301787238569997E-4</c:v>
                </c:pt>
                <c:pt idx="982">
                  <c:v>8.0752256326380005E-4</c:v>
                </c:pt>
                <c:pt idx="983">
                  <c:v>8.0731586785990001E-4</c:v>
                </c:pt>
                <c:pt idx="984">
                  <c:v>8.068383322097E-4</c:v>
                </c:pt>
                <c:pt idx="985">
                  <c:v>8.0626812996340003E-4</c:v>
                </c:pt>
                <c:pt idx="986">
                  <c:v>8.0445053754370005E-4</c:v>
                </c:pt>
                <c:pt idx="987">
                  <c:v>8.0633937614039996E-4</c:v>
                </c:pt>
                <c:pt idx="988">
                  <c:v>8.0871290992949997E-4</c:v>
                </c:pt>
                <c:pt idx="989">
                  <c:v>8.0708065070210001E-4</c:v>
                </c:pt>
                <c:pt idx="990">
                  <c:v>8.1024534301829998E-4</c:v>
                </c:pt>
                <c:pt idx="991">
                  <c:v>8.1430102000010001E-4</c:v>
                </c:pt>
                <c:pt idx="992">
                  <c:v>8.1715208943929996E-4</c:v>
                </c:pt>
                <c:pt idx="993">
                  <c:v>8.2234811270609997E-4</c:v>
                </c:pt>
                <c:pt idx="994">
                  <c:v>8.2521344302219997E-4</c:v>
                </c:pt>
                <c:pt idx="995">
                  <c:v>8.2561263116080004E-4</c:v>
                </c:pt>
                <c:pt idx="996">
                  <c:v>8.2894833758470003E-4</c:v>
                </c:pt>
                <c:pt idx="997">
                  <c:v>8.3245517453179999E-4</c:v>
                </c:pt>
                <c:pt idx="998">
                  <c:v>8.3018856821579997E-4</c:v>
                </c:pt>
                <c:pt idx="999">
                  <c:v>8.3370250649750005E-4</c:v>
                </c:pt>
                <c:pt idx="1000">
                  <c:v>8.3237676881250001E-4</c:v>
                </c:pt>
                <c:pt idx="1001">
                  <c:v>8.3159987116229999E-4</c:v>
                </c:pt>
                <c:pt idx="1002">
                  <c:v>8.3627563435580002E-4</c:v>
                </c:pt>
                <c:pt idx="1003">
                  <c:v>8.3341740537430003E-4</c:v>
                </c:pt>
                <c:pt idx="1004">
                  <c:v>8.3406601333989999E-4</c:v>
                </c:pt>
                <c:pt idx="1005">
                  <c:v>8.3713093772530003E-4</c:v>
                </c:pt>
                <c:pt idx="1006">
                  <c:v>8.3579804049800004E-4</c:v>
                </c:pt>
                <c:pt idx="1007">
                  <c:v>8.3731627091770001E-4</c:v>
                </c:pt>
                <c:pt idx="1008">
                  <c:v>8.3771540084849995E-4</c:v>
                </c:pt>
                <c:pt idx="1009">
                  <c:v>8.3901977632189998E-4</c:v>
                </c:pt>
                <c:pt idx="1010">
                  <c:v>8.3939038449899999E-4</c:v>
                </c:pt>
                <c:pt idx="1011">
                  <c:v>8.3760137204079996E-4</c:v>
                </c:pt>
                <c:pt idx="1012">
                  <c:v>8.3949021063749998E-4</c:v>
                </c:pt>
                <c:pt idx="1013">
                  <c:v>8.402956300415E-4</c:v>
                </c:pt>
                <c:pt idx="1014">
                  <c:v>8.3944026846440002E-4</c:v>
                </c:pt>
                <c:pt idx="1015">
                  <c:v>8.4201339632269999E-4</c:v>
                </c:pt>
                <c:pt idx="1016">
                  <c:v>8.4101548418400005E-4</c:v>
                </c:pt>
                <c:pt idx="1017">
                  <c:v>8.4521371172740004E-4</c:v>
                </c:pt>
                <c:pt idx="1018">
                  <c:v>8.507162565365E-4</c:v>
                </c:pt>
                <c:pt idx="1019">
                  <c:v>8.4726646309719997E-4</c:v>
                </c:pt>
                <c:pt idx="1020">
                  <c:v>8.5204199422150005E-4</c:v>
                </c:pt>
                <c:pt idx="1021">
                  <c:v>8.5389520972969999E-4</c:v>
                </c:pt>
                <c:pt idx="1022">
                  <c:v>8.5212755948309998E-4</c:v>
                </c:pt>
                <c:pt idx="1023">
                  <c:v>8.5866363951939996E-4</c:v>
                </c:pt>
                <c:pt idx="1024">
                  <c:v>8.5892737843099997E-4</c:v>
                </c:pt>
                <c:pt idx="1025">
                  <c:v>8.6038850713519995E-4</c:v>
                </c:pt>
                <c:pt idx="1026">
                  <c:v>8.6511415429410001E-4</c:v>
                </c:pt>
                <c:pt idx="1027">
                  <c:v>8.6045265197750003E-4</c:v>
                </c:pt>
                <c:pt idx="1028">
                  <c:v>8.6212769383560005E-4</c:v>
                </c:pt>
                <c:pt idx="1029">
                  <c:v>8.6417334387079998E-4</c:v>
                </c:pt>
                <c:pt idx="1030">
                  <c:v>8.6279766401280004E-4</c:v>
                </c:pt>
                <c:pt idx="1031">
                  <c:v>8.6688896408299997E-4</c:v>
                </c:pt>
                <c:pt idx="1032">
                  <c:v>8.6208491120489999E-4</c:v>
                </c:pt>
                <c:pt idx="1033">
                  <c:v>8.59490421135E-4</c:v>
                </c:pt>
                <c:pt idx="1034">
                  <c:v>8.6228450527409996E-4</c:v>
                </c:pt>
                <c:pt idx="1035">
                  <c:v>8.5944769671190003E-4</c:v>
                </c:pt>
                <c:pt idx="1036">
                  <c:v>8.6148618720470005E-4</c:v>
                </c:pt>
                <c:pt idx="1037">
                  <c:v>8.6369575001299999E-4</c:v>
                </c:pt>
                <c:pt idx="1038">
                  <c:v>8.623557514511E-4</c:v>
                </c:pt>
                <c:pt idx="1039">
                  <c:v>8.66204733029E-4</c:v>
                </c:pt>
                <c:pt idx="1040">
                  <c:v>8.6492171976719999E-4</c:v>
                </c:pt>
                <c:pt idx="1041">
                  <c:v>8.6756609380250001E-4</c:v>
                </c:pt>
                <c:pt idx="1042">
                  <c:v>8.7036011973399999E-4</c:v>
                </c:pt>
                <c:pt idx="1043">
                  <c:v>8.7026035180320005E-4</c:v>
                </c:pt>
                <c:pt idx="1044">
                  <c:v>8.7703164899719996E-4</c:v>
                </c:pt>
                <c:pt idx="1045">
                  <c:v>8.7439437629660002E-4</c:v>
                </c:pt>
                <c:pt idx="1046">
                  <c:v>8.7433739099650003E-4</c:v>
                </c:pt>
                <c:pt idx="1047">
                  <c:v>8.7907013949010005E-4</c:v>
                </c:pt>
                <c:pt idx="1048">
                  <c:v>8.7398814503100004E-4</c:v>
                </c:pt>
                <c:pt idx="1049">
                  <c:v>8.7872089352459995E-4</c:v>
                </c:pt>
                <c:pt idx="1050">
                  <c:v>8.8189268717540003E-4</c:v>
                </c:pt>
                <c:pt idx="1051">
                  <c:v>8.7895611068229999E-4</c:v>
                </c:pt>
                <c:pt idx="1052">
                  <c:v>8.9104461949320003E-4</c:v>
                </c:pt>
                <c:pt idx="1053">
                  <c:v>8.8904175208880001E-4</c:v>
                </c:pt>
                <c:pt idx="1054">
                  <c:v>8.868963341229E-4</c:v>
                </c:pt>
                <c:pt idx="1055">
                  <c:v>8.9741678675639999E-4</c:v>
                </c:pt>
                <c:pt idx="1056">
                  <c:v>8.9490786194799997E-4</c:v>
                </c:pt>
                <c:pt idx="1057">
                  <c:v>8.9601264335220003E-4</c:v>
                </c:pt>
                <c:pt idx="1058">
                  <c:v>9.0490083675829995E-4</c:v>
                </c:pt>
                <c:pt idx="1059">
                  <c:v>9.0029637794940005E-4</c:v>
                </c:pt>
                <c:pt idx="1060">
                  <c:v>9.0611970517779999E-4</c:v>
                </c:pt>
                <c:pt idx="1061">
                  <c:v>9.0835063019769995E-4</c:v>
                </c:pt>
                <c:pt idx="1062">
                  <c:v>9.005529573187E-4</c:v>
                </c:pt>
                <c:pt idx="1063">
                  <c:v>9.0405263472350002E-4</c:v>
                </c:pt>
                <c:pt idx="1064">
                  <c:v>9.0135837672279998E-4</c:v>
                </c:pt>
                <c:pt idx="1065">
                  <c:v>9.0069550788029996E-4</c:v>
                </c:pt>
                <c:pt idx="1066">
                  <c:v>9.059058502316E-4</c:v>
                </c:pt>
                <c:pt idx="1067">
                  <c:v>9.0143678244200001E-4</c:v>
                </c:pt>
                <c:pt idx="1068">
                  <c:v>9.0224220184609999E-4</c:v>
                </c:pt>
                <c:pt idx="1069">
                  <c:v>9.0233486844230003E-4</c:v>
                </c:pt>
                <c:pt idx="1070">
                  <c:v>8.9752371422949998E-4</c:v>
                </c:pt>
                <c:pt idx="1071">
                  <c:v>8.9876394486049997E-4</c:v>
                </c:pt>
                <c:pt idx="1072">
                  <c:v>8.9755933731789999E-4</c:v>
                </c:pt>
                <c:pt idx="1073">
                  <c:v>9.0048881247640003E-4</c:v>
                </c:pt>
                <c:pt idx="1074">
                  <c:v>9.0345391072329997E-4</c:v>
                </c:pt>
                <c:pt idx="1075">
                  <c:v>9.0244179591540002E-4</c:v>
                </c:pt>
                <c:pt idx="1076">
                  <c:v>9.0187869500370004E-4</c:v>
                </c:pt>
                <c:pt idx="1077">
                  <c:v>9.0671126963569998E-4</c:v>
                </c:pt>
                <c:pt idx="1078">
                  <c:v>9.0662576258179999E-4</c:v>
                </c:pt>
                <c:pt idx="1079">
                  <c:v>9.1006839647890005E-4</c:v>
                </c:pt>
                <c:pt idx="1080">
                  <c:v>9.1209268430249995E-4</c:v>
                </c:pt>
                <c:pt idx="1081">
                  <c:v>9.1386743588369997E-4</c:v>
                </c:pt>
                <c:pt idx="1082">
                  <c:v>9.1749546118079998E-4</c:v>
                </c:pt>
                <c:pt idx="1083">
                  <c:v>9.1858598170800002E-4</c:v>
                </c:pt>
                <c:pt idx="1084">
                  <c:v>9.2313345521690001E-4</c:v>
                </c:pt>
                <c:pt idx="1085">
                  <c:v>9.2033226974309998E-4</c:v>
                </c:pt>
                <c:pt idx="1086">
                  <c:v>9.2119473265479996E-4</c:v>
                </c:pt>
                <c:pt idx="1087">
                  <c:v>9.2319760005919998E-4</c:v>
                </c:pt>
                <c:pt idx="1088">
                  <c:v>9.2410994693639995E-4</c:v>
                </c:pt>
                <c:pt idx="1089">
                  <c:v>9.238675702363E-4</c:v>
                </c:pt>
                <c:pt idx="1090">
                  <c:v>9.2463026521730001E-4</c:v>
                </c:pt>
                <c:pt idx="1091">
                  <c:v>9.2444493202490003E-4</c:v>
                </c:pt>
                <c:pt idx="1092">
                  <c:v>9.2416693223639997E-4</c:v>
                </c:pt>
                <c:pt idx="1093">
                  <c:v>9.2182192020120004E-4</c:v>
                </c:pt>
                <c:pt idx="1094">
                  <c:v>9.2629808932540004E-4</c:v>
                </c:pt>
                <c:pt idx="1095">
                  <c:v>9.2626246623689996E-4</c:v>
                </c:pt>
                <c:pt idx="1096">
                  <c:v>9.2542852507899998E-4</c:v>
                </c:pt>
                <c:pt idx="1097">
                  <c:v>9.2444493202490003E-4</c:v>
                </c:pt>
                <c:pt idx="1098">
                  <c:v>9.2530739493669998E-4</c:v>
                </c:pt>
                <c:pt idx="1099">
                  <c:v>9.2607003171000005E-4</c:v>
                </c:pt>
                <c:pt idx="1100">
                  <c:v>9.2552119167520002E-4</c:v>
                </c:pt>
                <c:pt idx="1101">
                  <c:v>9.3125895364209999E-4</c:v>
                </c:pt>
                <c:pt idx="1102">
                  <c:v>9.3043217202649995E-4</c:v>
                </c:pt>
                <c:pt idx="1103">
                  <c:v>9.3277718406169999E-4</c:v>
                </c:pt>
                <c:pt idx="1104">
                  <c:v>9.364978177473E-4</c:v>
                </c:pt>
                <c:pt idx="1105">
                  <c:v>9.3973375624050001E-4</c:v>
                </c:pt>
                <c:pt idx="1106">
                  <c:v>9.4167253701020004E-4</c:v>
                </c:pt>
                <c:pt idx="1107">
                  <c:v>9.4244943466039995E-4</c:v>
                </c:pt>
                <c:pt idx="1108">
                  <c:v>9.4577093841510004E-4</c:v>
                </c:pt>
                <c:pt idx="1109">
                  <c:v>9.4584218459200001E-4</c:v>
                </c:pt>
                <c:pt idx="1110">
                  <c:v>9.4930623890829996E-4</c:v>
                </c:pt>
                <c:pt idx="1111">
                  <c:v>9.4919221010059996E-4</c:v>
                </c:pt>
                <c:pt idx="1112">
                  <c:v>9.4872177578510003E-4</c:v>
                </c:pt>
                <c:pt idx="1113">
                  <c:v>9.5313380006699995E-4</c:v>
                </c:pt>
                <c:pt idx="1114">
                  <c:v>9.5413165399799995E-4</c:v>
                </c:pt>
                <c:pt idx="1115">
                  <c:v>9.5807330217209999E-4</c:v>
                </c:pt>
                <c:pt idx="1116">
                  <c:v>9.622999932617E-4</c:v>
                </c:pt>
                <c:pt idx="1117">
                  <c:v>9.6051092259589999E-4</c:v>
                </c:pt>
                <c:pt idx="1118">
                  <c:v>9.6627726452430001E-4</c:v>
                </c:pt>
                <c:pt idx="1119">
                  <c:v>9.6907839179039999E-4</c:v>
                </c:pt>
                <c:pt idx="1120">
                  <c:v>9.6602062694730001E-4</c:v>
                </c:pt>
                <c:pt idx="1121">
                  <c:v>9.7303424263370003E-4</c:v>
                </c:pt>
                <c:pt idx="1122">
                  <c:v>9.7139488207180003E-4</c:v>
                </c:pt>
                <c:pt idx="1123">
                  <c:v>9.6969853620980004E-4</c:v>
                </c:pt>
                <c:pt idx="1124">
                  <c:v>9.7152322996410002E-4</c:v>
                </c:pt>
                <c:pt idx="1125">
                  <c:v>9.7033288329839999E-4</c:v>
                </c:pt>
                <c:pt idx="1126">
                  <c:v>9.7197224386039996E-4</c:v>
                </c:pt>
                <c:pt idx="1127">
                  <c:v>9.7634864505380002E-4</c:v>
                </c:pt>
                <c:pt idx="1128">
                  <c:v>9.7426737193019998E-4</c:v>
                </c:pt>
                <c:pt idx="1129">
                  <c:v>9.7448116866870002E-4</c:v>
                </c:pt>
                <c:pt idx="1130">
                  <c:v>9.8011200316249999E-4</c:v>
                </c:pt>
                <c:pt idx="1131">
                  <c:v>9.802831336855999E-4</c:v>
                </c:pt>
                <c:pt idx="1132">
                  <c:v>9.8265660926700007E-4</c:v>
                </c:pt>
                <c:pt idx="1133">
                  <c:v>9.8467373754829992E-4</c:v>
                </c:pt>
                <c:pt idx="1134">
                  <c:v>9.8825898021459991E-4</c:v>
                </c:pt>
                <c:pt idx="1135">
                  <c:v>9.8835874814539996E-4</c:v>
                </c:pt>
                <c:pt idx="1136">
                  <c:v>9.8841579165309993E-4</c:v>
                </c:pt>
                <c:pt idx="1137">
                  <c:v>9.9182990379630001E-4</c:v>
                </c:pt>
                <c:pt idx="1138">
                  <c:v>9.9175865761940004E-4</c:v>
                </c:pt>
                <c:pt idx="1139">
                  <c:v>9.9354772828519995E-4</c:v>
                </c:pt>
                <c:pt idx="1140">
                  <c:v>9.9356914870440006E-4</c:v>
                </c:pt>
                <c:pt idx="1141">
                  <c:v>9.9110289011149991E-4</c:v>
                </c:pt>
                <c:pt idx="1142">
                  <c:v>9.9036877509210003E-4</c:v>
                </c:pt>
                <c:pt idx="1143">
                  <c:v>9.9357625003900006E-4</c:v>
                </c:pt>
                <c:pt idx="1144">
                  <c:v>9.9041871726510003E-4</c:v>
                </c:pt>
                <c:pt idx="1145">
                  <c:v>9.9626334849750001E-4</c:v>
                </c:pt>
                <c:pt idx="1146">
                  <c:v>9.982590563595E-4</c:v>
                </c:pt>
                <c:pt idx="1147">
                  <c:v>9.9887920077890006E-4</c:v>
                </c:pt>
                <c:pt idx="1148">
                  <c:v>1.001879922114E-3</c:v>
                </c:pt>
                <c:pt idx="1149">
                  <c:v>1.0056719183919999E-3</c:v>
                </c:pt>
                <c:pt idx="1150">
                  <c:v>1.0089077986779999E-3</c:v>
                </c:pt>
                <c:pt idx="1151">
                  <c:v>1.01076811552E-3</c:v>
                </c:pt>
                <c:pt idx="1152">
                  <c:v>1.0151944588870001E-3</c:v>
                </c:pt>
                <c:pt idx="1153">
                  <c:v>1.016270718537E-3</c:v>
                </c:pt>
                <c:pt idx="1154">
                  <c:v>1.017097500153E-3</c:v>
                </c:pt>
                <c:pt idx="1155">
                  <c:v>1.018580049276E-3</c:v>
                </c:pt>
                <c:pt idx="1156">
                  <c:v>1.0158431250599999E-3</c:v>
                </c:pt>
                <c:pt idx="1157">
                  <c:v>1.01320585236E-3</c:v>
                </c:pt>
                <c:pt idx="1158">
                  <c:v>1.021217321977E-3</c:v>
                </c:pt>
                <c:pt idx="1159">
                  <c:v>1.018473180011E-3</c:v>
                </c:pt>
                <c:pt idx="1160">
                  <c:v>1.0173184564340001E-3</c:v>
                </c:pt>
                <c:pt idx="1161">
                  <c:v>1.023227348924E-3</c:v>
                </c:pt>
                <c:pt idx="1162">
                  <c:v>1.020803931169E-3</c:v>
                </c:pt>
                <c:pt idx="1163">
                  <c:v>1.024146797135E-3</c:v>
                </c:pt>
                <c:pt idx="1164">
                  <c:v>1.0301483562220001E-3</c:v>
                </c:pt>
                <c:pt idx="1165">
                  <c:v>1.026520272717E-3</c:v>
                </c:pt>
                <c:pt idx="1166">
                  <c:v>1.0347599163650001E-3</c:v>
                </c:pt>
                <c:pt idx="1167">
                  <c:v>1.0380315361539999E-3</c:v>
                </c:pt>
                <c:pt idx="1168">
                  <c:v>1.0353657416999999E-3</c:v>
                </c:pt>
                <c:pt idx="1169">
                  <c:v>1.040782779455E-3</c:v>
                </c:pt>
                <c:pt idx="1170">
                  <c:v>1.0452447459100001E-3</c:v>
                </c:pt>
                <c:pt idx="1171">
                  <c:v>1.04619981721E-3</c:v>
                </c:pt>
                <c:pt idx="1172">
                  <c:v>1.049820682965E-3</c:v>
                </c:pt>
                <c:pt idx="1173">
                  <c:v>1.051545608789E-3</c:v>
                </c:pt>
                <c:pt idx="1174">
                  <c:v>1.0496282484379999E-3</c:v>
                </c:pt>
                <c:pt idx="1175">
                  <c:v>1.0515669127929999E-3</c:v>
                </c:pt>
                <c:pt idx="1176">
                  <c:v>1.053883461282E-3</c:v>
                </c:pt>
                <c:pt idx="1177">
                  <c:v>1.0535841574889999E-3</c:v>
                </c:pt>
                <c:pt idx="1178">
                  <c:v>1.0530852014200001E-3</c:v>
                </c:pt>
                <c:pt idx="1179">
                  <c:v>1.0527715785430001E-3</c:v>
                </c:pt>
                <c:pt idx="1180">
                  <c:v>1.0490010026840001E-3</c:v>
                </c:pt>
                <c:pt idx="1181">
                  <c:v>1.049357349984E-3</c:v>
                </c:pt>
                <c:pt idx="1182">
                  <c:v>1.049670972861E-3</c:v>
                </c:pt>
                <c:pt idx="1183">
                  <c:v>1.0451093548910001E-3</c:v>
                </c:pt>
                <c:pt idx="1184">
                  <c:v>1.0480672353880001E-3</c:v>
                </c:pt>
                <c:pt idx="1185">
                  <c:v>1.049663871527E-3</c:v>
                </c:pt>
                <c:pt idx="1186">
                  <c:v>1.0445533553139999E-3</c:v>
                </c:pt>
                <c:pt idx="1187">
                  <c:v>1.049378770404E-3</c:v>
                </c:pt>
                <c:pt idx="1188">
                  <c:v>1.0535556357350001E-3</c:v>
                </c:pt>
                <c:pt idx="1189">
                  <c:v>1.0480957571419999E-3</c:v>
                </c:pt>
                <c:pt idx="1190">
                  <c:v>1.0567202698439999E-3</c:v>
                </c:pt>
                <c:pt idx="1191">
                  <c:v>1.0564209660520001E-3</c:v>
                </c:pt>
                <c:pt idx="1192">
                  <c:v>1.0605264687909999E-3</c:v>
                </c:pt>
                <c:pt idx="1193">
                  <c:v>1.0678750695659999E-3</c:v>
                </c:pt>
                <c:pt idx="1194">
                  <c:v>1.0664780857039999E-3</c:v>
                </c:pt>
                <c:pt idx="1195">
                  <c:v>1.0690583148970001E-3</c:v>
                </c:pt>
                <c:pt idx="1196">
                  <c:v>1.073897932656E-3</c:v>
                </c:pt>
                <c:pt idx="1197">
                  <c:v>1.0727931512519999E-3</c:v>
                </c:pt>
                <c:pt idx="1198">
                  <c:v>1.0709043126550001E-3</c:v>
                </c:pt>
                <c:pt idx="1199">
                  <c:v>1.0776970302690001E-3</c:v>
                </c:pt>
                <c:pt idx="1200">
                  <c:v>1.075808191672E-3</c:v>
                </c:pt>
                <c:pt idx="1201">
                  <c:v>1.0776614071799999E-3</c:v>
                </c:pt>
                <c:pt idx="1202">
                  <c:v>1.0747817577790001E-3</c:v>
                </c:pt>
                <c:pt idx="1203">
                  <c:v>1.0748388012869999E-3</c:v>
                </c:pt>
                <c:pt idx="1204">
                  <c:v>1.074895844795E-3</c:v>
                </c:pt>
                <c:pt idx="1205">
                  <c:v>1.0759721044450001E-3</c:v>
                </c:pt>
                <c:pt idx="1206">
                  <c:v>1.0801204480229999E-3</c:v>
                </c:pt>
                <c:pt idx="1207">
                  <c:v>1.0780962184069999E-3</c:v>
                </c:pt>
                <c:pt idx="1208">
                  <c:v>1.0814532870430001E-3</c:v>
                </c:pt>
                <c:pt idx="1209">
                  <c:v>1.084240269847E-3</c:v>
                </c:pt>
                <c:pt idx="1210">
                  <c:v>1.079450477846E-3</c:v>
                </c:pt>
                <c:pt idx="1211">
                  <c:v>1.0846607619900001E-3</c:v>
                </c:pt>
                <c:pt idx="1212">
                  <c:v>1.088160439394E-3</c:v>
                </c:pt>
                <c:pt idx="1213">
                  <c:v>1.088538207114E-3</c:v>
                </c:pt>
                <c:pt idx="1214">
                  <c:v>1.0993010364469999E-3</c:v>
                </c:pt>
                <c:pt idx="1215">
                  <c:v>1.1005982523779999E-3</c:v>
                </c:pt>
                <c:pt idx="1216">
                  <c:v>1.095872605219E-3</c:v>
                </c:pt>
                <c:pt idx="1217">
                  <c:v>1.1021093232560001E-3</c:v>
                </c:pt>
                <c:pt idx="1218">
                  <c:v>1.1051385663450001E-3</c:v>
                </c:pt>
                <c:pt idx="1219">
                  <c:v>1.1051456676799999E-3</c:v>
                </c:pt>
                <c:pt idx="1220">
                  <c:v>1.114354585297E-3</c:v>
                </c:pt>
                <c:pt idx="1221">
                  <c:v>1.116443076171E-3</c:v>
                </c:pt>
                <c:pt idx="1222">
                  <c:v>1.1199569562449999E-3</c:v>
                </c:pt>
                <c:pt idx="1223">
                  <c:v>1.121311215684E-3</c:v>
                </c:pt>
                <c:pt idx="1224">
                  <c:v>1.1159226996819999E-3</c:v>
                </c:pt>
                <c:pt idx="1225">
                  <c:v>1.113157137297E-3</c:v>
                </c:pt>
                <c:pt idx="1226">
                  <c:v>1.1185172479600001E-3</c:v>
                </c:pt>
                <c:pt idx="1227">
                  <c:v>1.1199997970830001E-3</c:v>
                </c:pt>
                <c:pt idx="1228">
                  <c:v>1.118360436521E-3</c:v>
                </c:pt>
                <c:pt idx="1229">
                  <c:v>1.122209359892E-3</c:v>
                </c:pt>
                <c:pt idx="1230">
                  <c:v>1.1206270428369999E-3</c:v>
                </c:pt>
                <c:pt idx="1231">
                  <c:v>1.1179541470480001E-3</c:v>
                </c:pt>
                <c:pt idx="1232">
                  <c:v>1.1176761472599999E-3</c:v>
                </c:pt>
                <c:pt idx="1233">
                  <c:v>1.120534376241E-3</c:v>
                </c:pt>
                <c:pt idx="1234">
                  <c:v>1.1232143733649999E-3</c:v>
                </c:pt>
                <c:pt idx="1235">
                  <c:v>1.1276406003160001E-3</c:v>
                </c:pt>
                <c:pt idx="1236">
                  <c:v>1.132544479333E-3</c:v>
                </c:pt>
                <c:pt idx="1237">
                  <c:v>1.1310048867019999E-3</c:v>
                </c:pt>
                <c:pt idx="1238">
                  <c:v>1.133656362072E-3</c:v>
                </c:pt>
                <c:pt idx="1239">
                  <c:v>1.133912941441E-3</c:v>
                </c:pt>
                <c:pt idx="1240">
                  <c:v>1.132216537371E-3</c:v>
                </c:pt>
                <c:pt idx="1241">
                  <c:v>1.1370633728800001E-3</c:v>
                </c:pt>
                <c:pt idx="1242">
                  <c:v>1.138888066635E-3</c:v>
                </c:pt>
                <c:pt idx="1243">
                  <c:v>1.1362580116839999E-3</c:v>
                </c:pt>
                <c:pt idx="1244">
                  <c:v>1.1386742116879999E-3</c:v>
                </c:pt>
                <c:pt idx="1245">
                  <c:v>1.1382822413E-3</c:v>
                </c:pt>
                <c:pt idx="1246">
                  <c:v>1.1321881320330001E-3</c:v>
                </c:pt>
                <c:pt idx="1247">
                  <c:v>1.1389236897230001E-3</c:v>
                </c:pt>
                <c:pt idx="1248">
                  <c:v>1.1408481514079999E-3</c:v>
                </c:pt>
                <c:pt idx="1249">
                  <c:v>1.13911612425E-3</c:v>
                </c:pt>
                <c:pt idx="1250">
                  <c:v>1.144397770986E-3</c:v>
                </c:pt>
                <c:pt idx="1251">
                  <c:v>1.1415324406700001E-3</c:v>
                </c:pt>
                <c:pt idx="1252">
                  <c:v>1.1443265248090001E-3</c:v>
                </c:pt>
                <c:pt idx="1253">
                  <c:v>1.149337273091E-3</c:v>
                </c:pt>
                <c:pt idx="1254">
                  <c:v>1.1455025523899999E-3</c:v>
                </c:pt>
                <c:pt idx="1255">
                  <c:v>1.151104923338E-3</c:v>
                </c:pt>
                <c:pt idx="1256">
                  <c:v>1.1530579067769999E-3</c:v>
                </c:pt>
                <c:pt idx="1257">
                  <c:v>1.151725067757E-3</c:v>
                </c:pt>
                <c:pt idx="1258">
                  <c:v>1.153770717792E-3</c:v>
                </c:pt>
                <c:pt idx="1259">
                  <c:v>1.1548398761079999E-3</c:v>
                </c:pt>
                <c:pt idx="1260">
                  <c:v>1.1583608575170001E-3</c:v>
                </c:pt>
                <c:pt idx="1261">
                  <c:v>1.1601998703550001E-3</c:v>
                </c:pt>
                <c:pt idx="1262">
                  <c:v>1.161347376183E-3</c:v>
                </c:pt>
                <c:pt idx="1263">
                  <c:v>1.162879867479E-3</c:v>
                </c:pt>
                <c:pt idx="1264">
                  <c:v>1.1660017771649999E-3</c:v>
                </c:pt>
                <c:pt idx="1265">
                  <c:v>1.1688527883959999E-3</c:v>
                </c:pt>
                <c:pt idx="1266">
                  <c:v>1.172580639832E-3</c:v>
                </c:pt>
                <c:pt idx="1267">
                  <c:v>1.1699291644619999E-3</c:v>
                </c:pt>
                <c:pt idx="1268">
                  <c:v>1.1746190721170001E-3</c:v>
                </c:pt>
                <c:pt idx="1269">
                  <c:v>1.1781401699409999E-3</c:v>
                </c:pt>
                <c:pt idx="1270">
                  <c:v>1.174654811621E-3</c:v>
                </c:pt>
                <c:pt idx="1271">
                  <c:v>1.1819392675530001E-3</c:v>
                </c:pt>
                <c:pt idx="1272">
                  <c:v>1.175923505798E-3</c:v>
                </c:pt>
                <c:pt idx="1273">
                  <c:v>1.1786605464289999E-3</c:v>
                </c:pt>
                <c:pt idx="1274">
                  <c:v>1.186614972539E-3</c:v>
                </c:pt>
                <c:pt idx="1275">
                  <c:v>1.184469554573E-3</c:v>
                </c:pt>
                <c:pt idx="1276">
                  <c:v>1.185189466923E-3</c:v>
                </c:pt>
                <c:pt idx="1277">
                  <c:v>1.1904853163289999E-3</c:v>
                </c:pt>
                <c:pt idx="1278">
                  <c:v>1.1849899310620001E-3</c:v>
                </c:pt>
                <c:pt idx="1279">
                  <c:v>1.185068278573E-3</c:v>
                </c:pt>
                <c:pt idx="1280">
                  <c:v>1.1837567435579999E-3</c:v>
                </c:pt>
                <c:pt idx="1281">
                  <c:v>1.17949442938E-3</c:v>
                </c:pt>
                <c:pt idx="1282">
                  <c:v>1.1878765653819999E-3</c:v>
                </c:pt>
                <c:pt idx="1283">
                  <c:v>1.1839420767499999E-3</c:v>
                </c:pt>
                <c:pt idx="1284">
                  <c:v>1.181005500257E-3</c:v>
                </c:pt>
                <c:pt idx="1285">
                  <c:v>1.178981270641E-3</c:v>
                </c:pt>
                <c:pt idx="1286">
                  <c:v>1.1778336483989999E-3</c:v>
                </c:pt>
                <c:pt idx="1287">
                  <c:v>1.1791951255870001E-3</c:v>
                </c:pt>
                <c:pt idx="1288">
                  <c:v>1.180592109449E-3</c:v>
                </c:pt>
                <c:pt idx="1289">
                  <c:v>1.1846690904349999E-3</c:v>
                </c:pt>
                <c:pt idx="1290">
                  <c:v>1.1941632255909999E-3</c:v>
                </c:pt>
                <c:pt idx="1291">
                  <c:v>1.1980335693810001E-3</c:v>
                </c:pt>
                <c:pt idx="1292">
                  <c:v>1.202595187351E-3</c:v>
                </c:pt>
                <c:pt idx="1293">
                  <c:v>1.2031868100170001E-3</c:v>
                </c:pt>
                <c:pt idx="1294">
                  <c:v>1.2048761127519999E-3</c:v>
                </c:pt>
                <c:pt idx="1295">
                  <c:v>1.2136003933849999E-3</c:v>
                </c:pt>
                <c:pt idx="1296">
                  <c:v>1.2154892319810001E-3</c:v>
                </c:pt>
                <c:pt idx="1297">
                  <c:v>1.217385171913E-3</c:v>
                </c:pt>
                <c:pt idx="1298">
                  <c:v>1.2206924147900001E-3</c:v>
                </c:pt>
                <c:pt idx="1299">
                  <c:v>1.215346623212E-3</c:v>
                </c:pt>
                <c:pt idx="1300">
                  <c:v>1.219202764332E-3</c:v>
                </c:pt>
                <c:pt idx="1301">
                  <c:v>1.216665259562E-3</c:v>
                </c:pt>
                <c:pt idx="1302">
                  <c:v>1.2121249455959999E-3</c:v>
                </c:pt>
                <c:pt idx="1303">
                  <c:v>1.2201007921249999E-3</c:v>
                </c:pt>
                <c:pt idx="1304">
                  <c:v>1.2170359259470001E-3</c:v>
                </c:pt>
                <c:pt idx="1305">
                  <c:v>1.215631724335E-3</c:v>
                </c:pt>
                <c:pt idx="1306">
                  <c:v>1.222923398018E-3</c:v>
                </c:pt>
                <c:pt idx="1307">
                  <c:v>1.2178199831399999E-3</c:v>
                </c:pt>
                <c:pt idx="1308">
                  <c:v>1.221761573106E-3</c:v>
                </c:pt>
                <c:pt idx="1309">
                  <c:v>1.2284473050390001E-3</c:v>
                </c:pt>
                <c:pt idx="1310">
                  <c:v>1.2223459780220001E-3</c:v>
                </c:pt>
                <c:pt idx="1311">
                  <c:v>1.22914579697E-3</c:v>
                </c:pt>
                <c:pt idx="1312">
                  <c:v>1.2303717667239999E-3</c:v>
                </c:pt>
                <c:pt idx="1313">
                  <c:v>1.2311487225819999E-3</c:v>
                </c:pt>
                <c:pt idx="1314">
                  <c:v>1.235746080056E-3</c:v>
                </c:pt>
                <c:pt idx="1315">
                  <c:v>1.234534312971E-3</c:v>
                </c:pt>
                <c:pt idx="1316">
                  <c:v>1.2351615587250001E-3</c:v>
                </c:pt>
                <c:pt idx="1317">
                  <c:v>1.2435865355660001E-3</c:v>
                </c:pt>
                <c:pt idx="1318">
                  <c:v>1.243878738023E-3</c:v>
                </c:pt>
                <c:pt idx="1319">
                  <c:v>1.2470647925510001E-3</c:v>
                </c:pt>
                <c:pt idx="1320">
                  <c:v>1.2489251093940001E-3</c:v>
                </c:pt>
                <c:pt idx="1321">
                  <c:v>1.2489251093940001E-3</c:v>
                </c:pt>
                <c:pt idx="1322">
                  <c:v>1.250186702237E-3</c:v>
                </c:pt>
                <c:pt idx="1323">
                  <c:v>1.2464161263780001E-3</c:v>
                </c:pt>
                <c:pt idx="1324">
                  <c:v>1.2522964971140001E-3</c:v>
                </c:pt>
                <c:pt idx="1325">
                  <c:v>1.2559030437839999E-3</c:v>
                </c:pt>
                <c:pt idx="1326">
                  <c:v>1.254613045603E-3</c:v>
                </c:pt>
                <c:pt idx="1327">
                  <c:v>1.2576564913619999E-3</c:v>
                </c:pt>
                <c:pt idx="1328">
                  <c:v>1.2553328415379999E-3</c:v>
                </c:pt>
                <c:pt idx="1329">
                  <c:v>1.256915275007E-3</c:v>
                </c:pt>
                <c:pt idx="1330">
                  <c:v>1.2595524312929999E-3</c:v>
                </c:pt>
                <c:pt idx="1331">
                  <c:v>1.2584761716430001E-3</c:v>
                </c:pt>
                <c:pt idx="1332">
                  <c:v>1.261648023501E-3</c:v>
                </c:pt>
                <c:pt idx="1333">
                  <c:v>1.2657250044870001E-3</c:v>
                </c:pt>
                <c:pt idx="1334">
                  <c:v>1.2639431515709999E-3</c:v>
                </c:pt>
                <c:pt idx="1335">
                  <c:v>1.2640643399210001E-3</c:v>
                </c:pt>
                <c:pt idx="1336">
                  <c:v>1.2668512063099999E-3</c:v>
                </c:pt>
                <c:pt idx="1337">
                  <c:v>1.2672360753639999E-3</c:v>
                </c:pt>
                <c:pt idx="1338">
                  <c:v>1.271698041819E-3</c:v>
                </c:pt>
                <c:pt idx="1339">
                  <c:v>1.269374391995E-3</c:v>
                </c:pt>
                <c:pt idx="1340">
                  <c:v>1.271084998734E-3</c:v>
                </c:pt>
                <c:pt idx="1341">
                  <c:v>1.2708854628729999E-3</c:v>
                </c:pt>
                <c:pt idx="1342">
                  <c:v>1.273529836908E-3</c:v>
                </c:pt>
                <c:pt idx="1343">
                  <c:v>1.2752333423119999E-3</c:v>
                </c:pt>
                <c:pt idx="1344">
                  <c:v>1.274078618735E-3</c:v>
                </c:pt>
                <c:pt idx="1345">
                  <c:v>1.2810566695409999E-3</c:v>
                </c:pt>
                <c:pt idx="1346">
                  <c:v>1.2811279157180001E-3</c:v>
                </c:pt>
                <c:pt idx="1347">
                  <c:v>1.2797166127709999E-3</c:v>
                </c:pt>
                <c:pt idx="1348">
                  <c:v>1.2862527510150001E-3</c:v>
                </c:pt>
                <c:pt idx="1349">
                  <c:v>1.2871365761380001E-3</c:v>
                </c:pt>
                <c:pt idx="1350">
                  <c:v>1.289246371016E-3</c:v>
                </c:pt>
                <c:pt idx="1351">
                  <c:v>1.2970796087759999E-3</c:v>
                </c:pt>
                <c:pt idx="1352">
                  <c:v>1.294214394875E-3</c:v>
                </c:pt>
                <c:pt idx="1353">
                  <c:v>1.296801725402E-3</c:v>
                </c:pt>
                <c:pt idx="1354">
                  <c:v>1.301277894527E-3</c:v>
                </c:pt>
                <c:pt idx="1355">
                  <c:v>1.2964310590179999E-3</c:v>
                </c:pt>
                <c:pt idx="1356">
                  <c:v>1.3003655476499999E-3</c:v>
                </c:pt>
                <c:pt idx="1357">
                  <c:v>1.3026534579689999E-3</c:v>
                </c:pt>
                <c:pt idx="1358">
                  <c:v>1.301021315157E-3</c:v>
                </c:pt>
                <c:pt idx="1359">
                  <c:v>1.3036228483540001E-3</c:v>
                </c:pt>
                <c:pt idx="1360">
                  <c:v>1.3045280938970001E-3</c:v>
                </c:pt>
                <c:pt idx="1361">
                  <c:v>1.3008787063880001E-3</c:v>
                </c:pt>
                <c:pt idx="1362">
                  <c:v>1.304136007093E-3</c:v>
                </c:pt>
                <c:pt idx="1363">
                  <c:v>1.3050199486319999E-3</c:v>
                </c:pt>
                <c:pt idx="1364">
                  <c:v>1.308377017267E-3</c:v>
                </c:pt>
                <c:pt idx="1365">
                  <c:v>1.3085338287060001E-3</c:v>
                </c:pt>
                <c:pt idx="1366">
                  <c:v>1.3118054484949999E-3</c:v>
                </c:pt>
                <c:pt idx="1367">
                  <c:v>1.311848172918E-3</c:v>
                </c:pt>
                <c:pt idx="1368">
                  <c:v>1.3081346405669999E-3</c:v>
                </c:pt>
                <c:pt idx="1369">
                  <c:v>1.3139722868800001E-3</c:v>
                </c:pt>
                <c:pt idx="1370">
                  <c:v>1.313630142249E-3</c:v>
                </c:pt>
                <c:pt idx="1371">
                  <c:v>1.3156614732000001E-3</c:v>
                </c:pt>
                <c:pt idx="1372">
                  <c:v>1.3217699015510001E-3</c:v>
                </c:pt>
                <c:pt idx="1373">
                  <c:v>1.3177356449889999E-3</c:v>
                </c:pt>
                <c:pt idx="1374">
                  <c:v>1.319759874605E-3</c:v>
                </c:pt>
                <c:pt idx="1375">
                  <c:v>1.324015087448E-3</c:v>
                </c:pt>
                <c:pt idx="1376">
                  <c:v>1.3175503117960001E-3</c:v>
                </c:pt>
                <c:pt idx="1377">
                  <c:v>1.3223971473049999E-3</c:v>
                </c:pt>
                <c:pt idx="1378">
                  <c:v>1.325198332779E-3</c:v>
                </c:pt>
                <c:pt idx="1379">
                  <c:v>1.323879696429E-3</c:v>
                </c:pt>
                <c:pt idx="1380">
                  <c:v>1.3295320095490001E-3</c:v>
                </c:pt>
                <c:pt idx="1381">
                  <c:v>1.329710124992E-3</c:v>
                </c:pt>
                <c:pt idx="1382">
                  <c:v>1.3287835754450001E-3</c:v>
                </c:pt>
                <c:pt idx="1383">
                  <c:v>1.3318342389540001E-3</c:v>
                </c:pt>
                <c:pt idx="1384">
                  <c:v>1.3305012835189999E-3</c:v>
                </c:pt>
                <c:pt idx="1385">
                  <c:v>1.33433600422E-3</c:v>
                </c:pt>
                <c:pt idx="1386">
                  <c:v>1.3353339163589999E-3</c:v>
                </c:pt>
                <c:pt idx="1387">
                  <c:v>1.3350986409930001E-3</c:v>
                </c:pt>
                <c:pt idx="1388">
                  <c:v>1.3349418295550001E-3</c:v>
                </c:pt>
                <c:pt idx="1389">
                  <c:v>1.334549859166E-3</c:v>
                </c:pt>
                <c:pt idx="1390">
                  <c:v>1.338327536359E-3</c:v>
                </c:pt>
                <c:pt idx="1391">
                  <c:v>1.3387551298360001E-3</c:v>
                </c:pt>
                <c:pt idx="1392">
                  <c:v>1.3405585195870001E-3</c:v>
                </c:pt>
                <c:pt idx="1393">
                  <c:v>1.351421000436E-3</c:v>
                </c:pt>
                <c:pt idx="1394">
                  <c:v>1.3471586862580001E-3</c:v>
                </c:pt>
                <c:pt idx="1395">
                  <c:v>1.347614917904E-3</c:v>
                </c:pt>
                <c:pt idx="1396">
                  <c:v>1.3541509397329999E-3</c:v>
                </c:pt>
                <c:pt idx="1397">
                  <c:v>1.353309839033E-3</c:v>
                </c:pt>
                <c:pt idx="1398">
                  <c:v>1.362034119666E-3</c:v>
                </c:pt>
                <c:pt idx="1399">
                  <c:v>1.3622479746120001E-3</c:v>
                </c:pt>
                <c:pt idx="1400">
                  <c:v>1.356652704999E-3</c:v>
                </c:pt>
                <c:pt idx="1401">
                  <c:v>1.3650991022589999E-3</c:v>
                </c:pt>
                <c:pt idx="1402">
                  <c:v>1.361342729069E-3</c:v>
                </c:pt>
                <c:pt idx="1403">
                  <c:v>1.361157395877E-3</c:v>
                </c:pt>
                <c:pt idx="1404">
                  <c:v>1.368406228721E-3</c:v>
                </c:pt>
                <c:pt idx="1405">
                  <c:v>1.367315766402E-3</c:v>
                </c:pt>
                <c:pt idx="1406">
                  <c:v>1.371350022964E-3</c:v>
                </c:pt>
                <c:pt idx="1407">
                  <c:v>1.37422955595E-3</c:v>
                </c:pt>
                <c:pt idx="1408">
                  <c:v>1.3737663393840001E-3</c:v>
                </c:pt>
                <c:pt idx="1409">
                  <c:v>1.3782781315969999E-3</c:v>
                </c:pt>
                <c:pt idx="1410">
                  <c:v>1.378156943247E-3</c:v>
                </c:pt>
                <c:pt idx="1411">
                  <c:v>1.3799602165819999E-3</c:v>
                </c:pt>
                <c:pt idx="1412">
                  <c:v>1.3833316043019999E-3</c:v>
                </c:pt>
                <c:pt idx="1413">
                  <c:v>1.381535432301E-3</c:v>
                </c:pt>
                <c:pt idx="1414">
                  <c:v>1.3837807346140001E-3</c:v>
                </c:pt>
                <c:pt idx="1415">
                  <c:v>1.3851848198100001E-3</c:v>
                </c:pt>
                <c:pt idx="1416">
                  <c:v>1.385697978549E-3</c:v>
                </c:pt>
                <c:pt idx="1417">
                  <c:v>1.3894614530729999E-3</c:v>
                </c:pt>
                <c:pt idx="1418">
                  <c:v>1.3865890214219999E-3</c:v>
                </c:pt>
                <c:pt idx="1419">
                  <c:v>1.38891255483E-3</c:v>
                </c:pt>
                <c:pt idx="1420">
                  <c:v>1.394080114551E-3</c:v>
                </c:pt>
                <c:pt idx="1421">
                  <c:v>1.3896895106880001E-3</c:v>
                </c:pt>
                <c:pt idx="1422">
                  <c:v>1.396560575813E-3</c:v>
                </c:pt>
                <c:pt idx="1423">
                  <c:v>1.3931891880929999E-3</c:v>
                </c:pt>
                <c:pt idx="1424">
                  <c:v>1.3929111883039999E-3</c:v>
                </c:pt>
                <c:pt idx="1425">
                  <c:v>1.3972733868289999E-3</c:v>
                </c:pt>
                <c:pt idx="1426">
                  <c:v>1.3938022311779999E-3</c:v>
                </c:pt>
                <c:pt idx="1427">
                  <c:v>1.3951777946200001E-3</c:v>
                </c:pt>
                <c:pt idx="1428">
                  <c:v>1.401400309987E-3</c:v>
                </c:pt>
                <c:pt idx="1429">
                  <c:v>1.4001529198139999E-3</c:v>
                </c:pt>
                <c:pt idx="1430">
                  <c:v>1.4054843923079999E-3</c:v>
                </c:pt>
                <c:pt idx="1431">
                  <c:v>1.4053204795350001E-3</c:v>
                </c:pt>
                <c:pt idx="1432">
                  <c:v>1.4065464492889999E-3</c:v>
                </c:pt>
                <c:pt idx="1433">
                  <c:v>1.41049514059E-3</c:v>
                </c:pt>
                <c:pt idx="1434">
                  <c:v>1.409604214132E-3</c:v>
                </c:pt>
                <c:pt idx="1435">
                  <c:v>1.414222992025E-3</c:v>
                </c:pt>
                <c:pt idx="1436">
                  <c:v>1.417323481292E-3</c:v>
                </c:pt>
                <c:pt idx="1437">
                  <c:v>1.4190983492879999E-3</c:v>
                </c:pt>
                <c:pt idx="1438">
                  <c:v>1.4187133638189999E-3</c:v>
                </c:pt>
                <c:pt idx="1439">
                  <c:v>1.4249215601010001E-3</c:v>
                </c:pt>
                <c:pt idx="1440">
                  <c:v>1.4231397071849999E-3</c:v>
                </c:pt>
                <c:pt idx="1441">
                  <c:v>1.424493966624E-3</c:v>
                </c:pt>
                <c:pt idx="1442">
                  <c:v>1.4231397071849999E-3</c:v>
                </c:pt>
                <c:pt idx="1443">
                  <c:v>1.4281290350480001E-3</c:v>
                </c:pt>
                <c:pt idx="1444">
                  <c:v>1.4325125375759999E-3</c:v>
                </c:pt>
                <c:pt idx="1445">
                  <c:v>1.4309801626949999E-3</c:v>
                </c:pt>
                <c:pt idx="1446">
                  <c:v>1.4364470262079999E-3</c:v>
                </c:pt>
                <c:pt idx="1447">
                  <c:v>1.4354349113999999E-3</c:v>
                </c:pt>
                <c:pt idx="1448">
                  <c:v>1.438620965928E-3</c:v>
                </c:pt>
                <c:pt idx="1449">
                  <c:v>1.439846935682E-3</c:v>
                </c:pt>
                <c:pt idx="1450">
                  <c:v>1.439946703613E-3</c:v>
                </c:pt>
                <c:pt idx="1451">
                  <c:v>1.449284027331E-3</c:v>
                </c:pt>
                <c:pt idx="1452">
                  <c:v>1.4512726338579999E-3</c:v>
                </c:pt>
                <c:pt idx="1453">
                  <c:v>1.448920462281E-3</c:v>
                </c:pt>
                <c:pt idx="1454">
                  <c:v>1.4527908060700001E-3</c:v>
                </c:pt>
                <c:pt idx="1455">
                  <c:v>1.4531044289470001E-3</c:v>
                </c:pt>
                <c:pt idx="1456">
                  <c:v>1.4536319067699999E-3</c:v>
                </c:pt>
                <c:pt idx="1457">
                  <c:v>1.4579512644559999E-3</c:v>
                </c:pt>
                <c:pt idx="1458">
                  <c:v>1.4560410054399999E-3</c:v>
                </c:pt>
                <c:pt idx="1459">
                  <c:v>1.4535677619280001E-3</c:v>
                </c:pt>
                <c:pt idx="1460">
                  <c:v>1.4561336720360001E-3</c:v>
                </c:pt>
                <c:pt idx="1461">
                  <c:v>1.4533966314049999E-3</c:v>
                </c:pt>
                <c:pt idx="1462">
                  <c:v>1.4558271504940001E-3</c:v>
                </c:pt>
                <c:pt idx="1463">
                  <c:v>1.459747436456E-3</c:v>
                </c:pt>
                <c:pt idx="1464">
                  <c:v>1.45723845344E-3</c:v>
                </c:pt>
                <c:pt idx="1465">
                  <c:v>1.4566041063519999E-3</c:v>
                </c:pt>
                <c:pt idx="1466">
                  <c:v>1.4550217892970001E-3</c:v>
                </c:pt>
                <c:pt idx="1467">
                  <c:v>1.453760196455E-3</c:v>
                </c:pt>
                <c:pt idx="1468">
                  <c:v>1.4544301666319999E-3</c:v>
                </c:pt>
                <c:pt idx="1469">
                  <c:v>1.4605171745639999E-3</c:v>
                </c:pt>
                <c:pt idx="1470">
                  <c:v>1.463917084038E-3</c:v>
                </c:pt>
                <c:pt idx="1471">
                  <c:v>1.464430242777E-3</c:v>
                </c:pt>
                <c:pt idx="1472">
                  <c:v>1.468051108532E-3</c:v>
                </c:pt>
                <c:pt idx="1473">
                  <c:v>1.4693555422130001E-3</c:v>
                </c:pt>
                <c:pt idx="1474">
                  <c:v>1.47447315976E-3</c:v>
                </c:pt>
                <c:pt idx="1475">
                  <c:v>1.4795338502150001E-3</c:v>
                </c:pt>
                <c:pt idx="1476">
                  <c:v>1.4805673854429999E-3</c:v>
                </c:pt>
                <c:pt idx="1477">
                  <c:v>1.484238076955E-3</c:v>
                </c:pt>
                <c:pt idx="1478">
                  <c:v>1.487752073444E-3</c:v>
                </c:pt>
                <c:pt idx="1479">
                  <c:v>1.487695029937E-3</c:v>
                </c:pt>
                <c:pt idx="1480">
                  <c:v>1.488657202572E-3</c:v>
                </c:pt>
                <c:pt idx="1481">
                  <c:v>1.488714246079E-3</c:v>
                </c:pt>
                <c:pt idx="1482">
                  <c:v>1.4911876060069999E-3</c:v>
                </c:pt>
                <c:pt idx="1483">
                  <c:v>1.4909951714800001E-3</c:v>
                </c:pt>
                <c:pt idx="1484">
                  <c:v>1.4882152900099999E-3</c:v>
                </c:pt>
                <c:pt idx="1485">
                  <c:v>1.489619491622E-3</c:v>
                </c:pt>
                <c:pt idx="1486">
                  <c:v>1.492748502642E-3</c:v>
                </c:pt>
                <c:pt idx="1487">
                  <c:v>1.4950507320459999E-3</c:v>
                </c:pt>
                <c:pt idx="1488">
                  <c:v>1.4965476002539999E-3</c:v>
                </c:pt>
                <c:pt idx="1489">
                  <c:v>1.4971107011660001E-3</c:v>
                </c:pt>
                <c:pt idx="1490">
                  <c:v>1.499142032117E-3</c:v>
                </c:pt>
                <c:pt idx="1491">
                  <c:v>1.5010023489589999E-3</c:v>
                </c:pt>
                <c:pt idx="1492">
                  <c:v>1.4954570215199999E-3</c:v>
                </c:pt>
                <c:pt idx="1493">
                  <c:v>1.4983010478319999E-3</c:v>
                </c:pt>
                <c:pt idx="1494">
                  <c:v>1.500724349171E-3</c:v>
                </c:pt>
                <c:pt idx="1495">
                  <c:v>1.500752870925E-3</c:v>
                </c:pt>
                <c:pt idx="1496">
                  <c:v>1.5005033928900001E-3</c:v>
                </c:pt>
                <c:pt idx="1497">
                  <c:v>1.5012589283289999E-3</c:v>
                </c:pt>
                <c:pt idx="1498">
                  <c:v>1.504844170995E-3</c:v>
                </c:pt>
                <c:pt idx="1499">
                  <c:v>1.5022782608870001E-3</c:v>
                </c:pt>
                <c:pt idx="1500">
                  <c:v>1.5033045783639999E-3</c:v>
                </c:pt>
                <c:pt idx="1501">
                  <c:v>1.508564804681E-3</c:v>
                </c:pt>
                <c:pt idx="1502">
                  <c:v>1.5097266295919999E-3</c:v>
                </c:pt>
                <c:pt idx="1503">
                  <c:v>1.5138037269939999E-3</c:v>
                </c:pt>
                <c:pt idx="1504">
                  <c:v>1.517823664472E-3</c:v>
                </c:pt>
                <c:pt idx="1505">
                  <c:v>1.518073142506E-3</c:v>
                </c:pt>
                <c:pt idx="1506">
                  <c:v>1.525984844193E-3</c:v>
                </c:pt>
                <c:pt idx="1507">
                  <c:v>1.5275743789970001E-3</c:v>
                </c:pt>
                <c:pt idx="1508">
                  <c:v>1.529042609036E-3</c:v>
                </c:pt>
                <c:pt idx="1509">
                  <c:v>1.5395345399160001E-3</c:v>
                </c:pt>
                <c:pt idx="1510">
                  <c:v>1.539648626931E-3</c:v>
                </c:pt>
                <c:pt idx="1511">
                  <c:v>1.5410385094580001E-3</c:v>
                </c:pt>
                <c:pt idx="1512">
                  <c:v>1.5492638340220001E-3</c:v>
                </c:pt>
                <c:pt idx="1513">
                  <c:v>1.5461846487600001E-3</c:v>
                </c:pt>
                <c:pt idx="1514">
                  <c:v>1.54860096518E-3</c:v>
                </c:pt>
                <c:pt idx="1515">
                  <c:v>1.554481335916E-3</c:v>
                </c:pt>
                <c:pt idx="1516">
                  <c:v>1.55329098925E-3</c:v>
                </c:pt>
                <c:pt idx="1517">
                  <c:v>1.552613917738E-3</c:v>
                </c:pt>
                <c:pt idx="1518">
                  <c:v>1.5515162376689999E-3</c:v>
                </c:pt>
                <c:pt idx="1519">
                  <c:v>1.549819833599E-3</c:v>
                </c:pt>
                <c:pt idx="1520">
                  <c:v>1.553397858515E-3</c:v>
                </c:pt>
                <c:pt idx="1521">
                  <c:v>1.552977366373E-3</c:v>
                </c:pt>
                <c:pt idx="1522">
                  <c:v>1.5501904999840001E-3</c:v>
                </c:pt>
                <c:pt idx="1523">
                  <c:v>1.550347311422E-3</c:v>
                </c:pt>
                <c:pt idx="1524">
                  <c:v>1.5526066999880001E-3</c:v>
                </c:pt>
                <c:pt idx="1525">
                  <c:v>1.5510885277759999E-3</c:v>
                </c:pt>
                <c:pt idx="1526">
                  <c:v>1.5479238936679999E-3</c:v>
                </c:pt>
                <c:pt idx="1527">
                  <c:v>1.552827656269E-3</c:v>
                </c:pt>
                <c:pt idx="1528">
                  <c:v>1.553447800688E-3</c:v>
                </c:pt>
                <c:pt idx="1529">
                  <c:v>1.550988759845E-3</c:v>
                </c:pt>
                <c:pt idx="1530">
                  <c:v>1.5536402352150001E-3</c:v>
                </c:pt>
                <c:pt idx="1531">
                  <c:v>1.5529987867919999E-3</c:v>
                </c:pt>
                <c:pt idx="1532">
                  <c:v>1.556477043778E-3</c:v>
                </c:pt>
                <c:pt idx="1533">
                  <c:v>1.564681064337E-3</c:v>
                </c:pt>
                <c:pt idx="1534">
                  <c:v>1.5620223712180001E-3</c:v>
                </c:pt>
                <c:pt idx="1535">
                  <c:v>1.565671758726E-3</c:v>
                </c:pt>
                <c:pt idx="1536">
                  <c:v>1.567097264342E-3</c:v>
                </c:pt>
                <c:pt idx="1537">
                  <c:v>1.56510155648E-3</c:v>
                </c:pt>
                <c:pt idx="1538">
                  <c:v>1.57160195522E-3</c:v>
                </c:pt>
                <c:pt idx="1539">
                  <c:v>1.572214998305E-3</c:v>
                </c:pt>
                <c:pt idx="1540">
                  <c:v>1.569157233462E-3</c:v>
                </c:pt>
                <c:pt idx="1541">
                  <c:v>1.5724288532510001E-3</c:v>
                </c:pt>
                <c:pt idx="1542">
                  <c:v>1.5727708814669999E-3</c:v>
                </c:pt>
                <c:pt idx="1543">
                  <c:v>1.573761692271E-3</c:v>
                </c:pt>
                <c:pt idx="1544">
                  <c:v>1.578451716341E-3</c:v>
                </c:pt>
                <c:pt idx="1545">
                  <c:v>1.5776605578139999E-3</c:v>
                </c:pt>
                <c:pt idx="1546">
                  <c:v>1.583555131219E-3</c:v>
                </c:pt>
                <c:pt idx="1547">
                  <c:v>1.585394027643E-3</c:v>
                </c:pt>
                <c:pt idx="1548">
                  <c:v>1.584232202731E-3</c:v>
                </c:pt>
                <c:pt idx="1549">
                  <c:v>1.58895784989E-3</c:v>
                </c:pt>
                <c:pt idx="1550">
                  <c:v>1.5922080492600001E-3</c:v>
                </c:pt>
                <c:pt idx="1551">
                  <c:v>1.5961639583110001E-3</c:v>
                </c:pt>
                <c:pt idx="1552">
                  <c:v>1.595850335434E-3</c:v>
                </c:pt>
                <c:pt idx="1553">
                  <c:v>1.5934768598529999E-3</c:v>
                </c:pt>
                <c:pt idx="1554">
                  <c:v>1.594752655365E-3</c:v>
                </c:pt>
                <c:pt idx="1555">
                  <c:v>1.594838220626E-3</c:v>
                </c:pt>
                <c:pt idx="1556">
                  <c:v>1.5950805973260001E-3</c:v>
                </c:pt>
                <c:pt idx="1557">
                  <c:v>1.6003123018889999E-3</c:v>
                </c:pt>
                <c:pt idx="1558">
                  <c:v>1.5998418675739999E-3</c:v>
                </c:pt>
                <c:pt idx="1559">
                  <c:v>1.603847602382E-3</c:v>
                </c:pt>
                <c:pt idx="1560">
                  <c:v>1.605244586244E-3</c:v>
                </c:pt>
                <c:pt idx="1561">
                  <c:v>1.6059288755059999E-3</c:v>
                </c:pt>
                <c:pt idx="1562">
                  <c:v>1.6093002632259999E-3</c:v>
                </c:pt>
                <c:pt idx="1563">
                  <c:v>1.61305652E-3</c:v>
                </c:pt>
                <c:pt idx="1564">
                  <c:v>1.616092864424E-3</c:v>
                </c:pt>
                <c:pt idx="1565">
                  <c:v>1.6200914978979999E-3</c:v>
                </c:pt>
                <c:pt idx="1566">
                  <c:v>1.6187586588790001E-3</c:v>
                </c:pt>
                <c:pt idx="1567">
                  <c:v>1.619214890525E-3</c:v>
                </c:pt>
                <c:pt idx="1568">
                  <c:v>1.620490686037E-3</c:v>
                </c:pt>
                <c:pt idx="1569">
                  <c:v>1.6205833526329999E-3</c:v>
                </c:pt>
                <c:pt idx="1570">
                  <c:v>1.6234628856179999E-3</c:v>
                </c:pt>
                <c:pt idx="1571">
                  <c:v>1.6211464535440001E-3</c:v>
                </c:pt>
                <c:pt idx="1572">
                  <c:v>1.624831464142E-3</c:v>
                </c:pt>
                <c:pt idx="1573">
                  <c:v>1.6256511444229999E-3</c:v>
                </c:pt>
                <c:pt idx="1574">
                  <c:v>1.623020973057E-3</c:v>
                </c:pt>
                <c:pt idx="1575">
                  <c:v>1.6297637484970001E-3</c:v>
                </c:pt>
                <c:pt idx="1576">
                  <c:v>1.6319092828780001E-3</c:v>
                </c:pt>
                <c:pt idx="1577">
                  <c:v>1.6308899503199999E-3</c:v>
                </c:pt>
                <c:pt idx="1578">
                  <c:v>1.636791741475E-3</c:v>
                </c:pt>
                <c:pt idx="1579">
                  <c:v>1.6325578326360001E-3</c:v>
                </c:pt>
                <c:pt idx="1580">
                  <c:v>1.63330626674E-3</c:v>
                </c:pt>
                <c:pt idx="1581">
                  <c:v>1.639614230953E-3</c:v>
                </c:pt>
                <c:pt idx="1582">
                  <c:v>1.63620011881E-3</c:v>
                </c:pt>
                <c:pt idx="1583">
                  <c:v>1.6368629876519999E-3</c:v>
                </c:pt>
                <c:pt idx="1584">
                  <c:v>1.6375400591639999E-3</c:v>
                </c:pt>
                <c:pt idx="1585">
                  <c:v>1.6346320044250001E-3</c:v>
                </c:pt>
                <c:pt idx="1586">
                  <c:v>1.640939968638E-3</c:v>
                </c:pt>
                <c:pt idx="1587">
                  <c:v>1.643726951443E-3</c:v>
                </c:pt>
                <c:pt idx="1588">
                  <c:v>1.6416740836580001E-3</c:v>
                </c:pt>
                <c:pt idx="1589">
                  <c:v>1.6455373261119999E-3</c:v>
                </c:pt>
                <c:pt idx="1590">
                  <c:v>1.647875178605E-3</c:v>
                </c:pt>
                <c:pt idx="1591">
                  <c:v>1.647632918321E-3</c:v>
                </c:pt>
                <c:pt idx="1592">
                  <c:v>1.6513606533409999E-3</c:v>
                </c:pt>
                <c:pt idx="1593">
                  <c:v>1.6575688496230001E-3</c:v>
                </c:pt>
                <c:pt idx="1594">
                  <c:v>1.6622517723589999E-3</c:v>
                </c:pt>
                <c:pt idx="1595">
                  <c:v>1.663762843236E-3</c:v>
                </c:pt>
                <c:pt idx="1596">
                  <c:v>1.6658797394479999E-3</c:v>
                </c:pt>
                <c:pt idx="1597">
                  <c:v>1.664204755798E-3</c:v>
                </c:pt>
                <c:pt idx="1598">
                  <c:v>1.6680180560800001E-3</c:v>
                </c:pt>
                <c:pt idx="1599">
                  <c:v>1.6726367175579999E-3</c:v>
                </c:pt>
                <c:pt idx="1600">
                  <c:v>1.6689589247109999E-3</c:v>
                </c:pt>
                <c:pt idx="1601">
                  <c:v>1.6709475312380001E-3</c:v>
                </c:pt>
                <c:pt idx="1602">
                  <c:v>1.675751525909E-3</c:v>
                </c:pt>
                <c:pt idx="1603">
                  <c:v>1.6718241386120001E-3</c:v>
                </c:pt>
                <c:pt idx="1604">
                  <c:v>1.6756303375590001E-3</c:v>
                </c:pt>
                <c:pt idx="1605">
                  <c:v>1.6770630609239999E-3</c:v>
                </c:pt>
                <c:pt idx="1606">
                  <c:v>1.674026600085E-3</c:v>
                </c:pt>
                <c:pt idx="1607">
                  <c:v>1.680391607806E-3</c:v>
                </c:pt>
                <c:pt idx="1608">
                  <c:v>1.6782534075899999E-3</c:v>
                </c:pt>
                <c:pt idx="1609">
                  <c:v>1.676393090747E-3</c:v>
                </c:pt>
                <c:pt idx="1610">
                  <c:v>1.6823731129989999E-3</c:v>
                </c:pt>
                <c:pt idx="1611">
                  <c:v>1.6836419235909999E-3</c:v>
                </c:pt>
                <c:pt idx="1612">
                  <c:v>1.6833710251380001E-3</c:v>
                </c:pt>
                <c:pt idx="1613">
                  <c:v>1.684910617769E-3</c:v>
                </c:pt>
                <c:pt idx="1614">
                  <c:v>1.683050300926E-3</c:v>
                </c:pt>
                <c:pt idx="1615">
                  <c:v>1.6839982708919999E-3</c:v>
                </c:pt>
                <c:pt idx="1616">
                  <c:v>1.6873269341890001E-3</c:v>
                </c:pt>
                <c:pt idx="1617">
                  <c:v>1.6877260059119999E-3</c:v>
                </c:pt>
                <c:pt idx="1618">
                  <c:v>1.6904416261240001E-3</c:v>
                </c:pt>
                <c:pt idx="1619">
                  <c:v>1.6960583161560001E-3</c:v>
                </c:pt>
                <c:pt idx="1620">
                  <c:v>1.697954256088E-3</c:v>
                </c:pt>
                <c:pt idx="1621">
                  <c:v>1.6962934751060001E-3</c:v>
                </c:pt>
                <c:pt idx="1622">
                  <c:v>1.699151704088E-3</c:v>
                </c:pt>
                <c:pt idx="1623">
                  <c:v>1.7003562534229999E-3</c:v>
                </c:pt>
                <c:pt idx="1624">
                  <c:v>1.6994439065460001E-3</c:v>
                </c:pt>
                <c:pt idx="1625">
                  <c:v>1.705666421913E-3</c:v>
                </c:pt>
                <c:pt idx="1626">
                  <c:v>1.704818219878E-3</c:v>
                </c:pt>
                <c:pt idx="1627">
                  <c:v>1.702045556158E-3</c:v>
                </c:pt>
                <c:pt idx="1628">
                  <c:v>1.706600072794E-3</c:v>
                </c:pt>
                <c:pt idx="1629">
                  <c:v>1.7065573483710001E-3</c:v>
                </c:pt>
                <c:pt idx="1630">
                  <c:v>1.707483897917E-3</c:v>
                </c:pt>
                <c:pt idx="1631">
                  <c:v>1.7095438670369999E-3</c:v>
                </c:pt>
                <c:pt idx="1632">
                  <c:v>1.7088524764399999E-3</c:v>
                </c:pt>
                <c:pt idx="1633">
                  <c:v>1.708296476863E-3</c:v>
                </c:pt>
                <c:pt idx="1634">
                  <c:v>1.71320035588E-3</c:v>
                </c:pt>
                <c:pt idx="1635">
                  <c:v>1.7086600419130001E-3</c:v>
                </c:pt>
                <c:pt idx="1636">
                  <c:v>1.7123663565140001E-3</c:v>
                </c:pt>
                <c:pt idx="1637">
                  <c:v>1.715074875392E-3</c:v>
                </c:pt>
                <c:pt idx="1638">
                  <c:v>1.7130079213530001E-3</c:v>
                </c:pt>
                <c:pt idx="1639">
                  <c:v>1.7120243282990001E-3</c:v>
                </c:pt>
                <c:pt idx="1640">
                  <c:v>1.7119529657069999E-3</c:v>
                </c:pt>
                <c:pt idx="1641">
                  <c:v>1.7153671942649999E-3</c:v>
                </c:pt>
                <c:pt idx="1642">
                  <c:v>1.714918063954E-3</c:v>
                </c:pt>
                <c:pt idx="1643">
                  <c:v>1.7192517407239999E-3</c:v>
                </c:pt>
                <c:pt idx="1644">
                  <c:v>1.720007276163E-3</c:v>
                </c:pt>
                <c:pt idx="1645">
                  <c:v>1.7224805196750001E-3</c:v>
                </c:pt>
                <c:pt idx="1646">
                  <c:v>1.7229794757440001E-3</c:v>
                </c:pt>
                <c:pt idx="1647">
                  <c:v>1.725531183183E-3</c:v>
                </c:pt>
                <c:pt idx="1648">
                  <c:v>1.7285747453569999E-3</c:v>
                </c:pt>
                <c:pt idx="1649">
                  <c:v>1.7309838440269999E-3</c:v>
                </c:pt>
                <c:pt idx="1650">
                  <c:v>1.732174190693E-3</c:v>
                </c:pt>
                <c:pt idx="1651">
                  <c:v>1.7335640732200001E-3</c:v>
                </c:pt>
                <c:pt idx="1652">
                  <c:v>1.7354743322360001E-3</c:v>
                </c:pt>
                <c:pt idx="1653">
                  <c:v>1.736450823955E-3</c:v>
                </c:pt>
                <c:pt idx="1654">
                  <c:v>1.735566998832E-3</c:v>
                </c:pt>
                <c:pt idx="1655">
                  <c:v>1.7335355514660001E-3</c:v>
                </c:pt>
                <c:pt idx="1656">
                  <c:v>1.7343267099929999E-3</c:v>
                </c:pt>
                <c:pt idx="1657">
                  <c:v>1.735367346555E-3</c:v>
                </c:pt>
                <c:pt idx="1658">
                  <c:v>1.7356097232550001E-3</c:v>
                </c:pt>
                <c:pt idx="1659">
                  <c:v>1.73717783764E-3</c:v>
                </c:pt>
                <c:pt idx="1660">
                  <c:v>1.739872037433E-3</c:v>
                </c:pt>
                <c:pt idx="1661">
                  <c:v>1.739344676025E-3</c:v>
                </c:pt>
                <c:pt idx="1662">
                  <c:v>1.742117339745E-3</c:v>
                </c:pt>
                <c:pt idx="1663">
                  <c:v>1.7428799765180001E-3</c:v>
                </c:pt>
                <c:pt idx="1664">
                  <c:v>1.7452321480960001E-3</c:v>
                </c:pt>
                <c:pt idx="1665">
                  <c:v>1.7451607855039999E-3</c:v>
                </c:pt>
                <c:pt idx="1666">
                  <c:v>1.7455813940609999E-3</c:v>
                </c:pt>
                <c:pt idx="1667">
                  <c:v>1.747634145431E-3</c:v>
                </c:pt>
                <c:pt idx="1668">
                  <c:v>1.747783855535E-3</c:v>
                </c:pt>
                <c:pt idx="1669">
                  <c:v>1.748311216943E-3</c:v>
                </c:pt>
                <c:pt idx="1670">
                  <c:v>1.7505136784170001E-3</c:v>
                </c:pt>
                <c:pt idx="1671">
                  <c:v>1.74994347617E-3</c:v>
                </c:pt>
                <c:pt idx="1672">
                  <c:v>1.7509057652209999E-3</c:v>
                </c:pt>
                <c:pt idx="1673">
                  <c:v>1.7547403695060001E-3</c:v>
                </c:pt>
                <c:pt idx="1674">
                  <c:v>1.7565152375030001E-3</c:v>
                </c:pt>
                <c:pt idx="1675">
                  <c:v>1.7608844209459999E-3</c:v>
                </c:pt>
                <c:pt idx="1676">
                  <c:v>1.759772538207E-3</c:v>
                </c:pt>
                <c:pt idx="1677">
                  <c:v>1.7616969998930001E-3</c:v>
                </c:pt>
                <c:pt idx="1678">
                  <c:v>1.7641347367319999E-3</c:v>
                </c:pt>
                <c:pt idx="1679">
                  <c:v>1.765731256455E-3</c:v>
                </c:pt>
                <c:pt idx="1680">
                  <c:v>1.7674703849480001E-3</c:v>
                </c:pt>
                <c:pt idx="1681">
                  <c:v>1.768389949575E-3</c:v>
                </c:pt>
                <c:pt idx="1682">
                  <c:v>1.770649338141E-3</c:v>
                </c:pt>
                <c:pt idx="1683">
                  <c:v>1.7701076576490001E-3</c:v>
                </c:pt>
                <c:pt idx="1684">
                  <c:v>1.7675203271210001E-3</c:v>
                </c:pt>
                <c:pt idx="1685">
                  <c:v>1.7641347367319999E-3</c:v>
                </c:pt>
                <c:pt idx="1686">
                  <c:v>1.766016357578E-3</c:v>
                </c:pt>
                <c:pt idx="1687">
                  <c:v>1.769601600245E-3</c:v>
                </c:pt>
                <c:pt idx="1688">
                  <c:v>1.770898816176E-3</c:v>
                </c:pt>
                <c:pt idx="1689">
                  <c:v>1.7730799736460001E-3</c:v>
                </c:pt>
                <c:pt idx="1690">
                  <c:v>1.774084870704E-3</c:v>
                </c:pt>
                <c:pt idx="1691">
                  <c:v>1.7776915337890001E-3</c:v>
                </c:pt>
                <c:pt idx="1692">
                  <c:v>1.7809773562480001E-3</c:v>
                </c:pt>
                <c:pt idx="1693">
                  <c:v>1.7768433317540001E-3</c:v>
                </c:pt>
                <c:pt idx="1694">
                  <c:v>1.773956581019E-3</c:v>
                </c:pt>
                <c:pt idx="1695">
                  <c:v>1.7775988671929999E-3</c:v>
                </c:pt>
                <c:pt idx="1696">
                  <c:v>1.7785967793320001E-3</c:v>
                </c:pt>
                <c:pt idx="1697">
                  <c:v>1.787370885722E-3</c:v>
                </c:pt>
                <c:pt idx="1698">
                  <c:v>1.800051075406E-3</c:v>
                </c:pt>
                <c:pt idx="1699">
                  <c:v>1.801262726076E-3</c:v>
                </c:pt>
                <c:pt idx="1700">
                  <c:v>1.8046768382189999E-3</c:v>
                </c:pt>
                <c:pt idx="1701">
                  <c:v>1.801939914003E-3</c:v>
                </c:pt>
                <c:pt idx="1702">
                  <c:v>1.797506469302E-3</c:v>
                </c:pt>
                <c:pt idx="1703">
                  <c:v>1.8001935677600001E-3</c:v>
                </c:pt>
                <c:pt idx="1704">
                  <c:v>1.7907636938620001E-3</c:v>
                </c:pt>
                <c:pt idx="1705">
                  <c:v>1.7953681526710001E-3</c:v>
                </c:pt>
                <c:pt idx="1706">
                  <c:v>1.8029520288110001E-3</c:v>
                </c:pt>
                <c:pt idx="1707">
                  <c:v>1.797221368179E-3</c:v>
                </c:pt>
                <c:pt idx="1708">
                  <c:v>1.800899277441E-3</c:v>
                </c:pt>
                <c:pt idx="1709">
                  <c:v>1.807399676181E-3</c:v>
                </c:pt>
                <c:pt idx="1710">
                  <c:v>1.807292690501E-3</c:v>
                </c:pt>
                <c:pt idx="1711">
                  <c:v>1.808048225939E-3</c:v>
                </c:pt>
                <c:pt idx="1712">
                  <c:v>1.812267815694E-3</c:v>
                </c:pt>
                <c:pt idx="1713">
                  <c:v>1.8076989799739999E-3</c:v>
                </c:pt>
                <c:pt idx="1714">
                  <c:v>1.8146841321140001E-3</c:v>
                </c:pt>
                <c:pt idx="1715">
                  <c:v>1.814313465729E-3</c:v>
                </c:pt>
                <c:pt idx="1716">
                  <c:v>1.808575703762E-3</c:v>
                </c:pt>
                <c:pt idx="1717">
                  <c:v>1.810949295759E-3</c:v>
                </c:pt>
                <c:pt idx="1718">
                  <c:v>1.8073355313389999E-3</c:v>
                </c:pt>
                <c:pt idx="1719">
                  <c:v>1.8086541676890001E-3</c:v>
                </c:pt>
                <c:pt idx="1720">
                  <c:v>1.80815521162E-3</c:v>
                </c:pt>
                <c:pt idx="1721">
                  <c:v>1.8138573504980001E-3</c:v>
                </c:pt>
                <c:pt idx="1722">
                  <c:v>1.812054077163E-3</c:v>
                </c:pt>
                <c:pt idx="1723">
                  <c:v>1.8195523880419999E-3</c:v>
                </c:pt>
                <c:pt idx="1724">
                  <c:v>1.8217761535200001E-3</c:v>
                </c:pt>
                <c:pt idx="1725">
                  <c:v>1.826508902013E-3</c:v>
                </c:pt>
                <c:pt idx="1726">
                  <c:v>1.8285047262910001E-3</c:v>
                </c:pt>
                <c:pt idx="1727">
                  <c:v>1.8320329254489999E-3</c:v>
                </c:pt>
                <c:pt idx="1728">
                  <c:v>1.8286186968909999E-3</c:v>
                </c:pt>
                <c:pt idx="1729">
                  <c:v>1.8284833058710001E-3</c:v>
                </c:pt>
                <c:pt idx="1730">
                  <c:v>1.8277348717670001E-3</c:v>
                </c:pt>
                <c:pt idx="1731">
                  <c:v>1.8263806123290001E-3</c:v>
                </c:pt>
                <c:pt idx="1732">
                  <c:v>1.8229165580120001E-3</c:v>
                </c:pt>
                <c:pt idx="1733">
                  <c:v>1.831733505242E-3</c:v>
                </c:pt>
                <c:pt idx="1734">
                  <c:v>1.832945272326E-3</c:v>
                </c:pt>
                <c:pt idx="1735">
                  <c:v>1.8327955622230001E-3</c:v>
                </c:pt>
                <c:pt idx="1736">
                  <c:v>1.8372004851700001E-3</c:v>
                </c:pt>
                <c:pt idx="1737">
                  <c:v>1.836281036958E-3</c:v>
                </c:pt>
                <c:pt idx="1738">
                  <c:v>1.8387828022240001E-3</c:v>
                </c:pt>
                <c:pt idx="1739">
                  <c:v>1.8382411217319999E-3</c:v>
                </c:pt>
                <c:pt idx="1740">
                  <c:v>1.839210512117E-3</c:v>
                </c:pt>
                <c:pt idx="1741">
                  <c:v>1.844392274506E-3</c:v>
                </c:pt>
                <c:pt idx="1742">
                  <c:v>1.8413986545059999E-3</c:v>
                </c:pt>
                <c:pt idx="1743">
                  <c:v>1.843144884333E-3</c:v>
                </c:pt>
                <c:pt idx="1744">
                  <c:v>1.841177698225E-3</c:v>
                </c:pt>
                <c:pt idx="1745">
                  <c:v>1.8489825306459999E-3</c:v>
                </c:pt>
                <c:pt idx="1746">
                  <c:v>1.8463595770300001E-3</c:v>
                </c:pt>
                <c:pt idx="1747">
                  <c:v>1.854798640124E-3</c:v>
                </c:pt>
                <c:pt idx="1748">
                  <c:v>1.85948156286E-3</c:v>
                </c:pt>
                <c:pt idx="1749">
                  <c:v>1.850472181104E-3</c:v>
                </c:pt>
                <c:pt idx="1750">
                  <c:v>1.8579562893140001E-3</c:v>
                </c:pt>
                <c:pt idx="1751">
                  <c:v>1.8556112190709999E-3</c:v>
                </c:pt>
                <c:pt idx="1752">
                  <c:v>1.8580987816679999E-3</c:v>
                </c:pt>
                <c:pt idx="1753">
                  <c:v>1.8568300874899999E-3</c:v>
                </c:pt>
                <c:pt idx="1754">
                  <c:v>1.849745167419E-3</c:v>
                </c:pt>
                <c:pt idx="1755">
                  <c:v>1.8505363259460001E-3</c:v>
                </c:pt>
                <c:pt idx="1756">
                  <c:v>1.842339523137E-3</c:v>
                </c:pt>
                <c:pt idx="1757">
                  <c:v>1.83057168033E-3</c:v>
                </c:pt>
                <c:pt idx="1758">
                  <c:v>1.8286401173099999E-3</c:v>
                </c:pt>
                <c:pt idx="1759">
                  <c:v>1.8158815801139999E-3</c:v>
                </c:pt>
                <c:pt idx="1760">
                  <c:v>1.799566322006E-3</c:v>
                </c:pt>
                <c:pt idx="1761">
                  <c:v>1.792645431124E-3</c:v>
                </c:pt>
                <c:pt idx="1762">
                  <c:v>1.7707848455759999E-3</c:v>
                </c:pt>
                <c:pt idx="1763">
                  <c:v>1.7465935088689999E-3</c:v>
                </c:pt>
                <c:pt idx="1764">
                  <c:v>1.734376652166E-3</c:v>
                </c:pt>
                <c:pt idx="1765">
                  <c:v>1.713464036584E-3</c:v>
                </c:pt>
                <c:pt idx="1766">
                  <c:v>1.693349797279E-3</c:v>
                </c:pt>
                <c:pt idx="1767">
                  <c:v>1.6785385087129999E-3</c:v>
                </c:pt>
                <c:pt idx="1768">
                  <c:v>1.65403354913E-3</c:v>
                </c:pt>
                <c:pt idx="1769">
                  <c:v>1.63679884281E-3</c:v>
                </c:pt>
                <c:pt idx="1770">
                  <c:v>1.6192647162819999E-3</c:v>
                </c:pt>
                <c:pt idx="1771">
                  <c:v>1.597140450031E-3</c:v>
                </c:pt>
                <c:pt idx="1772">
                  <c:v>1.581744640134E-3</c:v>
                </c:pt>
                <c:pt idx="1773">
                  <c:v>1.576078124344E-3</c:v>
                </c:pt>
                <c:pt idx="1774">
                  <c:v>1.5659070340919999E-3</c:v>
                </c:pt>
                <c:pt idx="1775">
                  <c:v>1.552542555146E-3</c:v>
                </c:pt>
                <c:pt idx="1776">
                  <c:v>1.5486936317760001E-3</c:v>
                </c:pt>
                <c:pt idx="1777">
                  <c:v>1.5422145370389999E-3</c:v>
                </c:pt>
                <c:pt idx="1778">
                  <c:v>1.5342315891759999E-3</c:v>
                </c:pt>
                <c:pt idx="1779">
                  <c:v>1.5313591575249999E-3</c:v>
                </c:pt>
                <c:pt idx="1780">
                  <c:v>1.5270397998389999E-3</c:v>
                </c:pt>
                <c:pt idx="1781">
                  <c:v>1.5232835430649999E-3</c:v>
                </c:pt>
                <c:pt idx="1782">
                  <c:v>1.5284082619470001E-3</c:v>
                </c:pt>
                <c:pt idx="1783">
                  <c:v>1.5190354315560001E-3</c:v>
                </c:pt>
                <c:pt idx="1784">
                  <c:v>1.514138653874E-3</c:v>
                </c:pt>
                <c:pt idx="1785">
                  <c:v>1.514266943559E-3</c:v>
                </c:pt>
                <c:pt idx="1786">
                  <c:v>1.5063196187840001E-3</c:v>
                </c:pt>
                <c:pt idx="1787">
                  <c:v>1.503725186922E-3</c:v>
                </c:pt>
                <c:pt idx="1788">
                  <c:v>1.5027628978709999E-3</c:v>
                </c:pt>
                <c:pt idx="1789">
                  <c:v>1.497716526501E-3</c:v>
                </c:pt>
                <c:pt idx="1790">
                  <c:v>1.4974741498010001E-3</c:v>
                </c:pt>
                <c:pt idx="1791">
                  <c:v>1.496034441516E-3</c:v>
                </c:pt>
                <c:pt idx="1792">
                  <c:v>1.492826966569E-3</c:v>
                </c:pt>
                <c:pt idx="1793">
                  <c:v>1.494509051554E-3</c:v>
                </c:pt>
                <c:pt idx="1794">
                  <c:v>1.495407195762E-3</c:v>
                </c:pt>
                <c:pt idx="1795">
                  <c:v>1.499690930359E-3</c:v>
                </c:pt>
                <c:pt idx="1796">
                  <c:v>1.49991188664E-3</c:v>
                </c:pt>
                <c:pt idx="1797">
                  <c:v>1.497901859693E-3</c:v>
                </c:pt>
                <c:pt idx="1798">
                  <c:v>1.499477075413E-3</c:v>
                </c:pt>
                <c:pt idx="1799">
                  <c:v>1.4970892807469999E-3</c:v>
                </c:pt>
                <c:pt idx="1800">
                  <c:v>1.499298843555E-3</c:v>
                </c:pt>
                <c:pt idx="1801">
                  <c:v>1.4992632204669999E-3</c:v>
                </c:pt>
                <c:pt idx="1802">
                  <c:v>1.4964976580809999E-3</c:v>
                </c:pt>
                <c:pt idx="1803">
                  <c:v>1.480945153162E-3</c:v>
                </c:pt>
                <c:pt idx="1804">
                  <c:v>1.4756207820030001E-3</c:v>
                </c:pt>
                <c:pt idx="1805">
                  <c:v>1.4708595117550001E-3</c:v>
                </c:pt>
                <c:pt idx="1806">
                  <c:v>1.470902236179E-3</c:v>
                </c:pt>
                <c:pt idx="1807">
                  <c:v>1.478828140534E-3</c:v>
                </c:pt>
                <c:pt idx="1808">
                  <c:v>1.482940861024E-3</c:v>
                </c:pt>
                <c:pt idx="1809">
                  <c:v>1.4818431809540001E-3</c:v>
                </c:pt>
                <c:pt idx="1810">
                  <c:v>1.4777518808840001E-3</c:v>
                </c:pt>
                <c:pt idx="1811">
                  <c:v>1.4722779160370001E-3</c:v>
                </c:pt>
                <c:pt idx="1812">
                  <c:v>1.471080468036E-3</c:v>
                </c:pt>
                <c:pt idx="1813">
                  <c:v>1.4636961277570001E-3</c:v>
                </c:pt>
                <c:pt idx="1814">
                  <c:v>1.4601679285990001E-3</c:v>
                </c:pt>
                <c:pt idx="1815">
                  <c:v>1.458949060179E-3</c:v>
                </c:pt>
                <c:pt idx="1816">
                  <c:v>1.45122979302E-3</c:v>
                </c:pt>
                <c:pt idx="1817">
                  <c:v>1.448927563615E-3</c:v>
                </c:pt>
                <c:pt idx="1818">
                  <c:v>1.444807858206E-3</c:v>
                </c:pt>
                <c:pt idx="1819">
                  <c:v>1.4401605585590001E-3</c:v>
                </c:pt>
                <c:pt idx="1820">
                  <c:v>1.438499777578E-3</c:v>
                </c:pt>
                <c:pt idx="1821">
                  <c:v>1.4374520396809999E-3</c:v>
                </c:pt>
                <c:pt idx="1822">
                  <c:v>1.439497689717E-3</c:v>
                </c:pt>
                <c:pt idx="1823">
                  <c:v>1.4358982443809999E-3</c:v>
                </c:pt>
                <c:pt idx="1824">
                  <c:v>1.434636651538E-3</c:v>
                </c:pt>
                <c:pt idx="1825">
                  <c:v>1.4372168807309999E-3</c:v>
                </c:pt>
                <c:pt idx="1826">
                  <c:v>1.434529665858E-3</c:v>
                </c:pt>
                <c:pt idx="1827">
                  <c:v>1.4342659851539999E-3</c:v>
                </c:pt>
                <c:pt idx="1828">
                  <c:v>1.4357841573660001E-3</c:v>
                </c:pt>
                <c:pt idx="1829">
                  <c:v>1.4464257983490001E-3</c:v>
                </c:pt>
                <c:pt idx="1830">
                  <c:v>1.438941690139E-3</c:v>
                </c:pt>
                <c:pt idx="1831">
                  <c:v>1.442947541364E-3</c:v>
                </c:pt>
                <c:pt idx="1832">
                  <c:v>1.4480865793299999E-3</c:v>
                </c:pt>
                <c:pt idx="1833">
                  <c:v>1.4479868113989999E-3</c:v>
                </c:pt>
                <c:pt idx="1834">
                  <c:v>1.446397276595E-3</c:v>
                </c:pt>
                <c:pt idx="1835">
                  <c:v>1.4460124075410001E-3</c:v>
                </c:pt>
                <c:pt idx="1836">
                  <c:v>1.45157193765E-3</c:v>
                </c:pt>
                <c:pt idx="1837">
                  <c:v>1.449205563404E-3</c:v>
                </c:pt>
                <c:pt idx="1838">
                  <c:v>1.4534180518239999E-3</c:v>
                </c:pt>
                <c:pt idx="1839">
                  <c:v>1.450267620385E-3</c:v>
                </c:pt>
                <c:pt idx="1840">
                  <c:v>1.458614133298E-3</c:v>
                </c:pt>
                <c:pt idx="1841">
                  <c:v>1.4615221880379999E-3</c:v>
                </c:pt>
                <c:pt idx="1842">
                  <c:v>1.466062502004E-3</c:v>
                </c:pt>
                <c:pt idx="1843">
                  <c:v>1.4683505287390001E-3</c:v>
                </c:pt>
                <c:pt idx="1844">
                  <c:v>1.4685358619319999E-3</c:v>
                </c:pt>
                <c:pt idx="1845">
                  <c:v>1.46917020902E-3</c:v>
                </c:pt>
                <c:pt idx="1846">
                  <c:v>1.47062423639E-3</c:v>
                </c:pt>
                <c:pt idx="1847">
                  <c:v>1.47134414874E-3</c:v>
                </c:pt>
                <c:pt idx="1848">
                  <c:v>1.471793162636E-3</c:v>
                </c:pt>
                <c:pt idx="1849">
                  <c:v>1.4714153949169999E-3</c:v>
                </c:pt>
                <c:pt idx="1850">
                  <c:v>1.470153802074E-3</c:v>
                </c:pt>
                <c:pt idx="1851">
                  <c:v>1.4724703505639999E-3</c:v>
                </c:pt>
                <c:pt idx="1852">
                  <c:v>1.4698330778629999E-3</c:v>
                </c:pt>
                <c:pt idx="1853">
                  <c:v>1.471522380598E-3</c:v>
                </c:pt>
                <c:pt idx="1854">
                  <c:v>1.4731902629139999E-3</c:v>
                </c:pt>
                <c:pt idx="1855">
                  <c:v>1.4731117989870001E-3</c:v>
                </c:pt>
                <c:pt idx="1856">
                  <c:v>1.4825416728850001E-3</c:v>
                </c:pt>
                <c:pt idx="1857">
                  <c:v>1.4866258716210001E-3</c:v>
                </c:pt>
                <c:pt idx="1858">
                  <c:v>1.485606655478E-3</c:v>
                </c:pt>
                <c:pt idx="1859">
                  <c:v>1.4893201878290001E-3</c:v>
                </c:pt>
                <c:pt idx="1860">
                  <c:v>1.4889281010260001E-3</c:v>
                </c:pt>
                <c:pt idx="1861">
                  <c:v>1.4887000434099999E-3</c:v>
                </c:pt>
                <c:pt idx="1862">
                  <c:v>1.491536851972E-3</c:v>
                </c:pt>
                <c:pt idx="1863">
                  <c:v>1.489127636887E-3</c:v>
                </c:pt>
                <c:pt idx="1864">
                  <c:v>1.4928911114110001E-3</c:v>
                </c:pt>
                <c:pt idx="1865">
                  <c:v>1.4948868192730001E-3</c:v>
                </c:pt>
                <c:pt idx="1866">
                  <c:v>1.4906601281840001E-3</c:v>
                </c:pt>
                <c:pt idx="1867">
                  <c:v>1.4961983542890001E-3</c:v>
                </c:pt>
                <c:pt idx="1868">
                  <c:v>1.4937678352000001E-3</c:v>
                </c:pt>
                <c:pt idx="1869">
                  <c:v>1.49569939822E-3</c:v>
                </c:pt>
                <c:pt idx="1870">
                  <c:v>1.499092206359E-3</c:v>
                </c:pt>
                <c:pt idx="1871">
                  <c:v>1.4960771659389999E-3</c:v>
                </c:pt>
                <c:pt idx="1872">
                  <c:v>1.499812118709E-3</c:v>
                </c:pt>
                <c:pt idx="1873">
                  <c:v>1.505842083134E-3</c:v>
                </c:pt>
                <c:pt idx="1874">
                  <c:v>1.5039746649559999E-3</c:v>
                </c:pt>
                <c:pt idx="1875">
                  <c:v>1.505792140961E-3</c:v>
                </c:pt>
                <c:pt idx="1876">
                  <c:v>1.5084437327460001E-3</c:v>
                </c:pt>
                <c:pt idx="1877">
                  <c:v>1.5050865476949999E-3</c:v>
                </c:pt>
                <c:pt idx="1878">
                  <c:v>1.511743757874E-3</c:v>
                </c:pt>
                <c:pt idx="1879">
                  <c:v>1.5119434101509999E-3</c:v>
                </c:pt>
                <c:pt idx="1880">
                  <c:v>1.5146305086090001E-3</c:v>
                </c:pt>
                <c:pt idx="1881">
                  <c:v>1.5158706810330001E-3</c:v>
                </c:pt>
                <c:pt idx="1882">
                  <c:v>1.5163696371019999E-3</c:v>
                </c:pt>
                <c:pt idx="1883">
                  <c:v>1.5144593780859999E-3</c:v>
                </c:pt>
                <c:pt idx="1884">
                  <c:v>1.517011085525E-3</c:v>
                </c:pt>
                <c:pt idx="1885">
                  <c:v>1.524202991277E-3</c:v>
                </c:pt>
                <c:pt idx="1886">
                  <c:v>1.5240603825079999E-3</c:v>
                </c:pt>
                <c:pt idx="1887">
                  <c:v>1.52606330812E-3</c:v>
                </c:pt>
                <c:pt idx="1888">
                  <c:v>1.531237969175E-3</c:v>
                </c:pt>
                <c:pt idx="1889">
                  <c:v>1.5301902312789999E-3</c:v>
                </c:pt>
                <c:pt idx="1890">
                  <c:v>1.533796777949E-3</c:v>
                </c:pt>
                <c:pt idx="1891">
                  <c:v>1.5405680751430001E-3</c:v>
                </c:pt>
                <c:pt idx="1892">
                  <c:v>1.537652919069E-3</c:v>
                </c:pt>
                <c:pt idx="1893">
                  <c:v>1.542806159705E-3</c:v>
                </c:pt>
                <c:pt idx="1894">
                  <c:v>1.543689984828E-3</c:v>
                </c:pt>
                <c:pt idx="1895">
                  <c:v>1.537168165669E-3</c:v>
                </c:pt>
                <c:pt idx="1896">
                  <c:v>1.5406536404039999E-3</c:v>
                </c:pt>
                <c:pt idx="1897">
                  <c:v>1.53980543837E-3</c:v>
                </c:pt>
                <c:pt idx="1898">
                  <c:v>1.5361489495259999E-3</c:v>
                </c:pt>
                <c:pt idx="1899">
                  <c:v>1.542628044263E-3</c:v>
                </c:pt>
                <c:pt idx="1900">
                  <c:v>1.541074132547E-3</c:v>
                </c:pt>
                <c:pt idx="1901">
                  <c:v>1.54195795767E-3</c:v>
                </c:pt>
                <c:pt idx="1902">
                  <c:v>1.545842620544E-3</c:v>
                </c:pt>
                <c:pt idx="1903">
                  <c:v>1.544801983982E-3</c:v>
                </c:pt>
                <c:pt idx="1904">
                  <c:v>1.5484299510720001E-3</c:v>
                </c:pt>
                <c:pt idx="1905">
                  <c:v>1.5579097671430001E-3</c:v>
                </c:pt>
                <c:pt idx="1906">
                  <c:v>1.560183474794E-3</c:v>
                </c:pt>
                <c:pt idx="1907">
                  <c:v>1.5632483409719999E-3</c:v>
                </c:pt>
                <c:pt idx="1908">
                  <c:v>1.5687366249039999E-3</c:v>
                </c:pt>
                <c:pt idx="1909">
                  <c:v>1.5648235566910001E-3</c:v>
                </c:pt>
                <c:pt idx="1910">
                  <c:v>1.5647950349380001E-3</c:v>
                </c:pt>
                <c:pt idx="1911">
                  <c:v>1.567681785673E-3</c:v>
                </c:pt>
                <c:pt idx="1912">
                  <c:v>1.566983293742E-3</c:v>
                </c:pt>
                <c:pt idx="1913">
                  <c:v>1.5688150888309999E-3</c:v>
                </c:pt>
                <c:pt idx="1914">
                  <c:v>1.571879955009E-3</c:v>
                </c:pt>
                <c:pt idx="1915">
                  <c:v>1.5660922508690001E-3</c:v>
                </c:pt>
                <c:pt idx="1916">
                  <c:v>1.564837875776E-3</c:v>
                </c:pt>
                <c:pt idx="1917">
                  <c:v>1.5696632908659999E-3</c:v>
                </c:pt>
                <c:pt idx="1918">
                  <c:v>1.5684586251149999E-3</c:v>
                </c:pt>
                <c:pt idx="1919">
                  <c:v>1.576120965183E-3</c:v>
                </c:pt>
                <c:pt idx="1920">
                  <c:v>1.5790717443449999E-3</c:v>
                </c:pt>
                <c:pt idx="1921">
                  <c:v>1.573947025463E-3</c:v>
                </c:pt>
                <c:pt idx="1922">
                  <c:v>1.580839394592E-3</c:v>
                </c:pt>
                <c:pt idx="1923">
                  <c:v>1.58111739438E-3</c:v>
                </c:pt>
                <c:pt idx="1924">
                  <c:v>1.5818016836420001E-3</c:v>
                </c:pt>
                <c:pt idx="1925">
                  <c:v>1.5851659700270001E-3</c:v>
                </c:pt>
                <c:pt idx="1926">
                  <c:v>1.588751212694E-3</c:v>
                </c:pt>
                <c:pt idx="1927">
                  <c:v>1.5894710086289999E-3</c:v>
                </c:pt>
                <c:pt idx="1928">
                  <c:v>1.5892928931859999E-3</c:v>
                </c:pt>
                <c:pt idx="1929">
                  <c:v>1.591345644556E-3</c:v>
                </c:pt>
                <c:pt idx="1930">
                  <c:v>1.590283587575E-3</c:v>
                </c:pt>
                <c:pt idx="1931">
                  <c:v>1.5970763051880001E-3</c:v>
                </c:pt>
                <c:pt idx="1932">
                  <c:v>1.602892414667E-3</c:v>
                </c:pt>
                <c:pt idx="1933">
                  <c:v>1.6059288755059999E-3</c:v>
                </c:pt>
                <c:pt idx="1934">
                  <c:v>1.6074541490530001E-3</c:v>
                </c:pt>
                <c:pt idx="1935">
                  <c:v>1.61342008505E-3</c:v>
                </c:pt>
                <c:pt idx="1936">
                  <c:v>1.609571045265E-3</c:v>
                </c:pt>
                <c:pt idx="1937">
                  <c:v>1.6115454491229999E-3</c:v>
                </c:pt>
                <c:pt idx="1938">
                  <c:v>1.6180174425240001E-3</c:v>
                </c:pt>
                <c:pt idx="1939">
                  <c:v>1.6149880830200001E-3</c:v>
                </c:pt>
                <c:pt idx="1940">
                  <c:v>1.6195070929830001E-3</c:v>
                </c:pt>
                <c:pt idx="1941">
                  <c:v>1.620205584913E-3</c:v>
                </c:pt>
                <c:pt idx="1942">
                  <c:v>1.615957473405E-3</c:v>
                </c:pt>
                <c:pt idx="1943">
                  <c:v>1.619499991648E-3</c:v>
                </c:pt>
                <c:pt idx="1944">
                  <c:v>1.6187942819670001E-3</c:v>
                </c:pt>
                <c:pt idx="1945">
                  <c:v>1.618580427021E-3</c:v>
                </c:pt>
                <c:pt idx="1946">
                  <c:v>1.626028912142E-3</c:v>
                </c:pt>
                <c:pt idx="1947">
                  <c:v>1.6268200706689999E-3</c:v>
                </c:pt>
                <c:pt idx="1948">
                  <c:v>1.627219258808E-3</c:v>
                </c:pt>
                <c:pt idx="1949">
                  <c:v>1.6297210240739999E-3</c:v>
                </c:pt>
                <c:pt idx="1950">
                  <c:v>1.6348671633750001E-3</c:v>
                </c:pt>
                <c:pt idx="1951">
                  <c:v>1.6360289882870001E-3</c:v>
                </c:pt>
                <c:pt idx="1952">
                  <c:v>1.634460990317E-3</c:v>
                </c:pt>
                <c:pt idx="1953">
                  <c:v>1.6340403817590001E-3</c:v>
                </c:pt>
                <c:pt idx="1954">
                  <c:v>1.6364210750909999E-3</c:v>
                </c:pt>
                <c:pt idx="1955">
                  <c:v>1.6362713649869999E-3</c:v>
                </c:pt>
                <c:pt idx="1956">
                  <c:v>1.639849506319E-3</c:v>
                </c:pt>
                <c:pt idx="1957">
                  <c:v>1.6397639410569999E-3</c:v>
                </c:pt>
                <c:pt idx="1958">
                  <c:v>1.641823793761E-3</c:v>
                </c:pt>
                <c:pt idx="1959">
                  <c:v>1.6480890335520001E-3</c:v>
                </c:pt>
                <c:pt idx="1960">
                  <c:v>1.643598661758E-3</c:v>
                </c:pt>
                <c:pt idx="1961">
                  <c:v>1.6507048858330001E-3</c:v>
                </c:pt>
                <c:pt idx="1962">
                  <c:v>1.6543542733420001E-3</c:v>
                </c:pt>
                <c:pt idx="1963">
                  <c:v>1.6581675736229999E-3</c:v>
                </c:pt>
                <c:pt idx="1964">
                  <c:v>1.663556089625E-3</c:v>
                </c:pt>
                <c:pt idx="1965">
                  <c:v>1.6654093051330001E-3</c:v>
                </c:pt>
                <c:pt idx="1966">
                  <c:v>1.666514086537E-3</c:v>
                </c:pt>
                <c:pt idx="1967">
                  <c:v>1.6711043426769999E-3</c:v>
                </c:pt>
                <c:pt idx="1968">
                  <c:v>1.6697928076609999E-3</c:v>
                </c:pt>
                <c:pt idx="1969">
                  <c:v>1.6734350938349999E-3</c:v>
                </c:pt>
                <c:pt idx="1970">
                  <c:v>1.6781963640820001E-3</c:v>
                </c:pt>
                <c:pt idx="1971">
                  <c:v>1.6741621075199999E-3</c:v>
                </c:pt>
                <c:pt idx="1972">
                  <c:v>1.6818314325059999E-3</c:v>
                </c:pt>
                <c:pt idx="1973">
                  <c:v>1.675651757978E-3</c:v>
                </c:pt>
                <c:pt idx="1974">
                  <c:v>1.676941872574E-3</c:v>
                </c:pt>
                <c:pt idx="1975">
                  <c:v>1.679743058048E-3</c:v>
                </c:pt>
                <c:pt idx="1976">
                  <c:v>1.6755590913819999E-3</c:v>
                </c:pt>
                <c:pt idx="1977">
                  <c:v>1.679244101979E-3</c:v>
                </c:pt>
                <c:pt idx="1978">
                  <c:v>1.6838200390339999E-3</c:v>
                </c:pt>
                <c:pt idx="1979">
                  <c:v>1.68162479531E-3</c:v>
                </c:pt>
                <c:pt idx="1980">
                  <c:v>1.685537863523E-3</c:v>
                </c:pt>
                <c:pt idx="1981">
                  <c:v>1.6911687562239999E-3</c:v>
                </c:pt>
                <c:pt idx="1982">
                  <c:v>1.691589248367E-3</c:v>
                </c:pt>
                <c:pt idx="1983">
                  <c:v>1.7008052673189999E-3</c:v>
                </c:pt>
                <c:pt idx="1984">
                  <c:v>1.7001923406500001E-3</c:v>
                </c:pt>
                <c:pt idx="1985">
                  <c:v>1.70320738107E-3</c:v>
                </c:pt>
                <c:pt idx="1986">
                  <c:v>1.707277260721E-3</c:v>
                </c:pt>
                <c:pt idx="1987">
                  <c:v>1.7086600419130001E-3</c:v>
                </c:pt>
                <c:pt idx="1988">
                  <c:v>1.7106628511099999E-3</c:v>
                </c:pt>
                <c:pt idx="1989">
                  <c:v>1.708895200863E-3</c:v>
                </c:pt>
                <c:pt idx="1990">
                  <c:v>1.710876706056E-3</c:v>
                </c:pt>
                <c:pt idx="1991">
                  <c:v>1.7078830860560001E-3</c:v>
                </c:pt>
                <c:pt idx="1992">
                  <c:v>1.706236624159E-3</c:v>
                </c:pt>
                <c:pt idx="1993">
                  <c:v>1.710256561637E-3</c:v>
                </c:pt>
                <c:pt idx="1994">
                  <c:v>1.7115966184059999E-3</c:v>
                </c:pt>
                <c:pt idx="1995">
                  <c:v>1.7115895170719999E-3</c:v>
                </c:pt>
                <c:pt idx="1996">
                  <c:v>1.7214256804439999E-3</c:v>
                </c:pt>
                <c:pt idx="1997">
                  <c:v>1.7198433633890001E-3</c:v>
                </c:pt>
                <c:pt idx="1998">
                  <c:v>1.7197863198820001E-3</c:v>
                </c:pt>
                <c:pt idx="1999">
                  <c:v>1.7285676440220001E-3</c:v>
                </c:pt>
                <c:pt idx="2000">
                  <c:v>1.728845527396E-3</c:v>
                </c:pt>
                <c:pt idx="2001">
                  <c:v>1.735331723467E-3</c:v>
                </c:pt>
                <c:pt idx="2002">
                  <c:v>1.738881343044E-3</c:v>
                </c:pt>
                <c:pt idx="2003">
                  <c:v>1.738004619256E-3</c:v>
                </c:pt>
                <c:pt idx="2004">
                  <c:v>1.7458592774350001E-3</c:v>
                </c:pt>
                <c:pt idx="2005">
                  <c:v>1.745638321154E-3</c:v>
                </c:pt>
                <c:pt idx="2006">
                  <c:v>1.741368905641E-3</c:v>
                </c:pt>
                <c:pt idx="2007">
                  <c:v>1.744013279676E-3</c:v>
                </c:pt>
                <c:pt idx="2008">
                  <c:v>1.7468429869039999E-3</c:v>
                </c:pt>
                <c:pt idx="2009">
                  <c:v>1.74910959322E-3</c:v>
                </c:pt>
                <c:pt idx="2010">
                  <c:v>1.750171533786E-3</c:v>
                </c:pt>
                <c:pt idx="2011">
                  <c:v>1.75369263161E-3</c:v>
                </c:pt>
                <c:pt idx="2012">
                  <c:v>1.757776830345E-3</c:v>
                </c:pt>
                <c:pt idx="2013">
                  <c:v>1.7576342215760001E-3</c:v>
                </c:pt>
                <c:pt idx="2014">
                  <c:v>1.760164625011E-3</c:v>
                </c:pt>
                <c:pt idx="2015">
                  <c:v>1.763550215401E-3</c:v>
                </c:pt>
                <c:pt idx="2016">
                  <c:v>1.7634931718929999E-3</c:v>
                </c:pt>
                <c:pt idx="2017">
                  <c:v>1.7716045258570001E-3</c:v>
                </c:pt>
                <c:pt idx="2018">
                  <c:v>1.774220378138E-3</c:v>
                </c:pt>
                <c:pt idx="2019">
                  <c:v>1.7711482942100001E-3</c:v>
                </c:pt>
                <c:pt idx="2020">
                  <c:v>1.775795593858E-3</c:v>
                </c:pt>
                <c:pt idx="2021">
                  <c:v>1.772324438207E-3</c:v>
                </c:pt>
                <c:pt idx="2022">
                  <c:v>1.771583105437E-3</c:v>
                </c:pt>
                <c:pt idx="2023">
                  <c:v>1.778796315193E-3</c:v>
                </c:pt>
                <c:pt idx="2024">
                  <c:v>1.7755246954039999E-3</c:v>
                </c:pt>
                <c:pt idx="2025">
                  <c:v>1.778204692528E-3</c:v>
                </c:pt>
                <c:pt idx="2026">
                  <c:v>1.7812695587050001E-3</c:v>
                </c:pt>
                <c:pt idx="2027">
                  <c:v>1.778325880878E-3</c:v>
                </c:pt>
                <c:pt idx="2028">
                  <c:v>1.782110659406E-3</c:v>
                </c:pt>
                <c:pt idx="2029">
                  <c:v>1.782310311683E-3</c:v>
                </c:pt>
                <c:pt idx="2030">
                  <c:v>1.7823245143520001E-3</c:v>
                </c:pt>
                <c:pt idx="2031">
                  <c:v>1.7880195518960001E-3</c:v>
                </c:pt>
                <c:pt idx="2032">
                  <c:v>1.786907552741E-3</c:v>
                </c:pt>
                <c:pt idx="2033">
                  <c:v>1.789537724108E-3</c:v>
                </c:pt>
                <c:pt idx="2034">
                  <c:v>1.788782188669E-3</c:v>
                </c:pt>
                <c:pt idx="2035">
                  <c:v>1.7900794046E-3</c:v>
                </c:pt>
                <c:pt idx="2036">
                  <c:v>1.796636846848E-3</c:v>
                </c:pt>
                <c:pt idx="2037">
                  <c:v>1.7938785022119999E-3</c:v>
                </c:pt>
                <c:pt idx="2038">
                  <c:v>1.7962590791289999E-3</c:v>
                </c:pt>
                <c:pt idx="2039">
                  <c:v>1.8009634222839999E-3</c:v>
                </c:pt>
                <c:pt idx="2040">
                  <c:v>1.800129422918E-3</c:v>
                </c:pt>
                <c:pt idx="2041">
                  <c:v>1.801469479688E-3</c:v>
                </c:pt>
                <c:pt idx="2042">
                  <c:v>1.801704638638E-3</c:v>
                </c:pt>
                <c:pt idx="2043">
                  <c:v>1.79719994776E-3</c:v>
                </c:pt>
                <c:pt idx="2044">
                  <c:v>1.802773796953E-3</c:v>
                </c:pt>
                <c:pt idx="2045">
                  <c:v>1.8045200267809999E-3</c:v>
                </c:pt>
                <c:pt idx="2046">
                  <c:v>1.8050262006000001E-3</c:v>
                </c:pt>
                <c:pt idx="2047">
                  <c:v>1.811904367059E-3</c:v>
                </c:pt>
                <c:pt idx="2048">
                  <c:v>1.806230749935E-3</c:v>
                </c:pt>
                <c:pt idx="2049">
                  <c:v>1.8077774439009999E-3</c:v>
                </c:pt>
                <c:pt idx="2050">
                  <c:v>1.808518660255E-3</c:v>
                </c:pt>
                <c:pt idx="2051">
                  <c:v>1.8108566291629999E-3</c:v>
                </c:pt>
                <c:pt idx="2052">
                  <c:v>1.813950017095E-3</c:v>
                </c:pt>
                <c:pt idx="2053">
                  <c:v>1.8238218035550001E-3</c:v>
                </c:pt>
                <c:pt idx="2054">
                  <c:v>1.8225245876240001E-3</c:v>
                </c:pt>
                <c:pt idx="2055">
                  <c:v>1.8205359810960001E-3</c:v>
                </c:pt>
                <c:pt idx="2056">
                  <c:v>1.82502635289E-3</c:v>
                </c:pt>
                <c:pt idx="2057">
                  <c:v>1.826737076044E-3</c:v>
                </c:pt>
                <c:pt idx="2058">
                  <c:v>1.8301868112760001E-3</c:v>
                </c:pt>
                <c:pt idx="2059">
                  <c:v>1.831811969168E-3</c:v>
                </c:pt>
                <c:pt idx="2060">
                  <c:v>1.830671564676E-3</c:v>
                </c:pt>
                <c:pt idx="2061">
                  <c:v>1.8243136582899999E-3</c:v>
                </c:pt>
                <c:pt idx="2062">
                  <c:v>1.8264376558360001E-3</c:v>
                </c:pt>
                <c:pt idx="2063">
                  <c:v>1.82453461457E-3</c:v>
                </c:pt>
                <c:pt idx="2064">
                  <c:v>1.8242708174509999E-3</c:v>
                </c:pt>
                <c:pt idx="2065">
                  <c:v>1.8230235436929999E-3</c:v>
                </c:pt>
                <c:pt idx="2066">
                  <c:v>1.8258888740090001E-3</c:v>
                </c:pt>
                <c:pt idx="2067">
                  <c:v>1.828312291764E-3</c:v>
                </c:pt>
                <c:pt idx="2068">
                  <c:v>1.836829818785E-3</c:v>
                </c:pt>
                <c:pt idx="2069">
                  <c:v>1.8351619364690001E-3</c:v>
                </c:pt>
                <c:pt idx="2070">
                  <c:v>1.82911765296E-3</c:v>
                </c:pt>
                <c:pt idx="2071">
                  <c:v>1.832788460888E-3</c:v>
                </c:pt>
                <c:pt idx="2072">
                  <c:v>1.825960120186E-3</c:v>
                </c:pt>
                <c:pt idx="2073">
                  <c:v>1.8228167900819999E-3</c:v>
                </c:pt>
                <c:pt idx="2074">
                  <c:v>1.820984994993E-3</c:v>
                </c:pt>
                <c:pt idx="2075">
                  <c:v>1.8150191754100001E-3</c:v>
                </c:pt>
                <c:pt idx="2076">
                  <c:v>1.813351293094E-3</c:v>
                </c:pt>
                <c:pt idx="2077">
                  <c:v>1.8119399901480001E-3</c:v>
                </c:pt>
                <c:pt idx="2078">
                  <c:v>1.806494430639E-3</c:v>
                </c:pt>
                <c:pt idx="2079">
                  <c:v>1.8074852414430001E-3</c:v>
                </c:pt>
                <c:pt idx="2080">
                  <c:v>1.8059669528159999E-3</c:v>
                </c:pt>
                <c:pt idx="2081">
                  <c:v>1.8030303763230001E-3</c:v>
                </c:pt>
                <c:pt idx="2082">
                  <c:v>1.806751010008E-3</c:v>
                </c:pt>
                <c:pt idx="2083">
                  <c:v>1.801761682145E-3</c:v>
                </c:pt>
                <c:pt idx="2084">
                  <c:v>1.8031942890959999E-3</c:v>
                </c:pt>
                <c:pt idx="2085">
                  <c:v>1.8035008106380001E-3</c:v>
                </c:pt>
                <c:pt idx="2086">
                  <c:v>1.8038429552689999E-3</c:v>
                </c:pt>
                <c:pt idx="2087">
                  <c:v>1.80272385478E-3</c:v>
                </c:pt>
                <c:pt idx="2088">
                  <c:v>1.799566322006E-3</c:v>
                </c:pt>
                <c:pt idx="2089">
                  <c:v>1.7999013653030001E-3</c:v>
                </c:pt>
                <c:pt idx="2090">
                  <c:v>1.801077392884E-3</c:v>
                </c:pt>
                <c:pt idx="2091">
                  <c:v>1.7940067918969999E-3</c:v>
                </c:pt>
                <c:pt idx="2092">
                  <c:v>1.7935934010889999E-3</c:v>
                </c:pt>
                <c:pt idx="2093">
                  <c:v>1.7905356362459999E-3</c:v>
                </c:pt>
                <c:pt idx="2094">
                  <c:v>1.7833865713330001E-3</c:v>
                </c:pt>
                <c:pt idx="2095">
                  <c:v>1.7813266022129999E-3</c:v>
                </c:pt>
                <c:pt idx="2096">
                  <c:v>1.7691240645950001E-3</c:v>
                </c:pt>
                <c:pt idx="2097">
                  <c:v>1.763001433574E-3</c:v>
                </c:pt>
                <c:pt idx="2098">
                  <c:v>1.7546049784870001E-3</c:v>
                </c:pt>
                <c:pt idx="2099">
                  <c:v>1.7371351132169999E-3</c:v>
                </c:pt>
                <c:pt idx="2100">
                  <c:v>1.7252746038140001E-3</c:v>
                </c:pt>
                <c:pt idx="2101">
                  <c:v>1.7138561233880001E-3</c:v>
                </c:pt>
                <c:pt idx="2102">
                  <c:v>1.6914751613510001E-3</c:v>
                </c:pt>
                <c:pt idx="2103">
                  <c:v>1.6749603673819999E-3</c:v>
                </c:pt>
                <c:pt idx="2104">
                  <c:v>1.658509718254E-3</c:v>
                </c:pt>
                <c:pt idx="2105">
                  <c:v>1.6385879134760001E-3</c:v>
                </c:pt>
                <c:pt idx="2106">
                  <c:v>1.6234628856179999E-3</c:v>
                </c:pt>
                <c:pt idx="2107">
                  <c:v>1.60329870414E-3</c:v>
                </c:pt>
                <c:pt idx="2108">
                  <c:v>1.585700549185E-3</c:v>
                </c:pt>
                <c:pt idx="2109">
                  <c:v>1.569941290654E-3</c:v>
                </c:pt>
                <c:pt idx="2110">
                  <c:v>1.5519581502300001E-3</c:v>
                </c:pt>
                <c:pt idx="2111">
                  <c:v>1.5393350040539999E-3</c:v>
                </c:pt>
                <c:pt idx="2112">
                  <c:v>1.5265194233509999E-3</c:v>
                </c:pt>
                <c:pt idx="2113">
                  <c:v>1.521537196822E-3</c:v>
                </c:pt>
                <c:pt idx="2114">
                  <c:v>1.5081372112039999E-3</c:v>
                </c:pt>
                <c:pt idx="2115">
                  <c:v>1.4985147863629999E-3</c:v>
                </c:pt>
                <c:pt idx="2116">
                  <c:v>1.4966973103580001E-3</c:v>
                </c:pt>
                <c:pt idx="2117">
                  <c:v>1.4870892046020001E-3</c:v>
                </c:pt>
                <c:pt idx="2118">
                  <c:v>1.4812943991270001E-3</c:v>
                </c:pt>
                <c:pt idx="2119">
                  <c:v>1.4776521129529999E-3</c:v>
                </c:pt>
                <c:pt idx="2120">
                  <c:v>1.470232266001E-3</c:v>
                </c:pt>
                <c:pt idx="2121">
                  <c:v>1.466939225793E-3</c:v>
                </c:pt>
                <c:pt idx="2122">
                  <c:v>1.465214299969E-3</c:v>
                </c:pt>
                <c:pt idx="2123">
                  <c:v>1.4556490350509999E-3</c:v>
                </c:pt>
                <c:pt idx="2124">
                  <c:v>1.455584890209E-3</c:v>
                </c:pt>
                <c:pt idx="2125">
                  <c:v>1.443888293579E-3</c:v>
                </c:pt>
                <c:pt idx="2126">
                  <c:v>1.4333109138529999E-3</c:v>
                </c:pt>
                <c:pt idx="2127">
                  <c:v>1.4367464464159999E-3</c:v>
                </c:pt>
                <c:pt idx="2128">
                  <c:v>1.430438482203E-3</c:v>
                </c:pt>
                <c:pt idx="2129">
                  <c:v>1.4255631249400001E-3</c:v>
                </c:pt>
                <c:pt idx="2130">
                  <c:v>1.420837477781E-3</c:v>
                </c:pt>
                <c:pt idx="2131">
                  <c:v>1.4168388443070001E-3</c:v>
                </c:pt>
                <c:pt idx="2132">
                  <c:v>1.412013429217E-3</c:v>
                </c:pt>
                <c:pt idx="2133">
                  <c:v>1.4062613481659999E-3</c:v>
                </c:pt>
                <c:pt idx="2134">
                  <c:v>1.40290427953E-3</c:v>
                </c:pt>
                <c:pt idx="2135">
                  <c:v>1.4021914685149999E-3</c:v>
                </c:pt>
                <c:pt idx="2136">
                  <c:v>1.4001529198139999E-3</c:v>
                </c:pt>
                <c:pt idx="2137">
                  <c:v>1.394693157636E-3</c:v>
                </c:pt>
                <c:pt idx="2138">
                  <c:v>1.389938988723E-3</c:v>
                </c:pt>
                <c:pt idx="2139">
                  <c:v>1.3902311911810001E-3</c:v>
                </c:pt>
                <c:pt idx="2140">
                  <c:v>1.39398034662E-3</c:v>
                </c:pt>
                <c:pt idx="2141">
                  <c:v>1.3887842651460001E-3</c:v>
                </c:pt>
                <c:pt idx="2142">
                  <c:v>1.3923124643039999E-3</c:v>
                </c:pt>
                <c:pt idx="2143">
                  <c:v>1.3900815974919999E-3</c:v>
                </c:pt>
                <c:pt idx="2144">
                  <c:v>1.3902098871769999E-3</c:v>
                </c:pt>
                <c:pt idx="2145">
                  <c:v>1.3918064069E-3</c:v>
                </c:pt>
                <c:pt idx="2146">
                  <c:v>1.391250523739E-3</c:v>
                </c:pt>
                <c:pt idx="2147">
                  <c:v>1.387814991176E-3</c:v>
                </c:pt>
                <c:pt idx="2148">
                  <c:v>1.3834884157399999E-3</c:v>
                </c:pt>
                <c:pt idx="2149">
                  <c:v>1.3808654621240001E-3</c:v>
                </c:pt>
                <c:pt idx="2150">
                  <c:v>1.3782496098429999E-3</c:v>
                </c:pt>
                <c:pt idx="2151">
                  <c:v>1.3707156758759999E-3</c:v>
                </c:pt>
                <c:pt idx="2152">
                  <c:v>1.3701952993870001E-3</c:v>
                </c:pt>
                <c:pt idx="2153">
                  <c:v>1.361157395877E-3</c:v>
                </c:pt>
                <c:pt idx="2154">
                  <c:v>1.3486056122930001E-3</c:v>
                </c:pt>
                <c:pt idx="2155">
                  <c:v>1.3434309512380001E-3</c:v>
                </c:pt>
                <c:pt idx="2156">
                  <c:v>1.327065750957E-3</c:v>
                </c:pt>
                <c:pt idx="2157">
                  <c:v>1.3102800585330001E-3</c:v>
                </c:pt>
                <c:pt idx="2158">
                  <c:v>1.296594971791E-3</c:v>
                </c:pt>
                <c:pt idx="2159">
                  <c:v>1.2734513729809999E-3</c:v>
                </c:pt>
                <c:pt idx="2160">
                  <c:v>1.259502605535E-3</c:v>
                </c:pt>
                <c:pt idx="2161">
                  <c:v>1.2448979541659999E-3</c:v>
                </c:pt>
                <c:pt idx="2162">
                  <c:v>1.22575298883E-3</c:v>
                </c:pt>
                <c:pt idx="2163">
                  <c:v>1.2148405658080001E-3</c:v>
                </c:pt>
                <c:pt idx="2164">
                  <c:v>1.199822523631E-3</c:v>
                </c:pt>
                <c:pt idx="2165">
                  <c:v>1.1890598107129999E-3</c:v>
                </c:pt>
                <c:pt idx="2166">
                  <c:v>1.1773917358369999E-3</c:v>
                </c:pt>
                <c:pt idx="2167">
                  <c:v>1.1687601218E-3</c:v>
                </c:pt>
                <c:pt idx="2168">
                  <c:v>1.160991028883E-3</c:v>
                </c:pt>
                <c:pt idx="2169">
                  <c:v>1.1513686040420001E-3</c:v>
                </c:pt>
                <c:pt idx="2170">
                  <c:v>1.1443835683169999E-3</c:v>
                </c:pt>
                <c:pt idx="2171">
                  <c:v>1.1398289352659999E-3</c:v>
                </c:pt>
                <c:pt idx="2172">
                  <c:v>1.129807438701E-3</c:v>
                </c:pt>
                <c:pt idx="2173">
                  <c:v>1.1234994744879999E-3</c:v>
                </c:pt>
                <c:pt idx="2174">
                  <c:v>1.116991857998E-3</c:v>
                </c:pt>
                <c:pt idx="2175">
                  <c:v>1.106393057853E-3</c:v>
                </c:pt>
                <c:pt idx="2176">
                  <c:v>1.104204799049E-3</c:v>
                </c:pt>
                <c:pt idx="2177">
                  <c:v>1.1007692664860001E-3</c:v>
                </c:pt>
                <c:pt idx="2178">
                  <c:v>1.098110689782E-3</c:v>
                </c:pt>
                <c:pt idx="2179">
                  <c:v>1.0977471247319999E-3</c:v>
                </c:pt>
                <c:pt idx="2180">
                  <c:v>1.0918668704109999E-3</c:v>
                </c:pt>
                <c:pt idx="2181">
                  <c:v>1.0896429885179999E-3</c:v>
                </c:pt>
                <c:pt idx="2182">
                  <c:v>1.0870556579899999E-3</c:v>
                </c:pt>
                <c:pt idx="2183">
                  <c:v>1.084938761778E-3</c:v>
                </c:pt>
                <c:pt idx="2184">
                  <c:v>1.082429778762E-3</c:v>
                </c:pt>
                <c:pt idx="2185">
                  <c:v>1.0797712020580001E-3</c:v>
                </c:pt>
                <c:pt idx="2186">
                  <c:v>1.080419751815E-3</c:v>
                </c:pt>
                <c:pt idx="2187">
                  <c:v>1.076891552657E-3</c:v>
                </c:pt>
                <c:pt idx="2188">
                  <c:v>1.071488833986E-3</c:v>
                </c:pt>
                <c:pt idx="2189">
                  <c:v>1.071410370059E-3</c:v>
                </c:pt>
                <c:pt idx="2190">
                  <c:v>1.0715815005819999E-3</c:v>
                </c:pt>
                <c:pt idx="2191">
                  <c:v>1.068480894901E-3</c:v>
                </c:pt>
                <c:pt idx="2192">
                  <c:v>1.071902224794E-3</c:v>
                </c:pt>
                <c:pt idx="2193">
                  <c:v>1.067917793989E-3</c:v>
                </c:pt>
                <c:pt idx="2194">
                  <c:v>1.068944227882E-3</c:v>
                </c:pt>
                <c:pt idx="2195">
                  <c:v>1.0724938474600001E-3</c:v>
                </c:pt>
                <c:pt idx="2196">
                  <c:v>1.0682813590390001E-3</c:v>
                </c:pt>
                <c:pt idx="2197">
                  <c:v>1.070391153917E-3</c:v>
                </c:pt>
                <c:pt idx="2198">
                  <c:v>1.0719378478829999E-3</c:v>
                </c:pt>
                <c:pt idx="2199">
                  <c:v>1.0718095581979999E-3</c:v>
                </c:pt>
                <c:pt idx="2200">
                  <c:v>1.0698351543400001E-3</c:v>
                </c:pt>
                <c:pt idx="2201">
                  <c:v>1.068067504093E-3</c:v>
                </c:pt>
                <c:pt idx="2202">
                  <c:v>1.0631565237420001E-3</c:v>
                </c:pt>
                <c:pt idx="2203">
                  <c:v>1.0607616277409999E-3</c:v>
                </c:pt>
                <c:pt idx="2204">
                  <c:v>1.06042670086E-3</c:v>
                </c:pt>
                <c:pt idx="2205">
                  <c:v>1.061723916791E-3</c:v>
                </c:pt>
                <c:pt idx="2206">
                  <c:v>1.060996903107E-3</c:v>
                </c:pt>
                <c:pt idx="2207">
                  <c:v>1.053106505424E-3</c:v>
                </c:pt>
                <c:pt idx="2208">
                  <c:v>1.0582883842290001E-3</c:v>
                </c:pt>
                <c:pt idx="2209">
                  <c:v>1.060369657353E-3</c:v>
                </c:pt>
                <c:pt idx="2210">
                  <c:v>1.0588158620519999E-3</c:v>
                </c:pt>
                <c:pt idx="2211">
                  <c:v>1.0663711000230001E-3</c:v>
                </c:pt>
                <c:pt idx="2212">
                  <c:v>1.0661573614929999E-3</c:v>
                </c:pt>
                <c:pt idx="2213">
                  <c:v>1.065651304089E-3</c:v>
                </c:pt>
                <c:pt idx="2214">
                  <c:v>1.0694502852859999E-3</c:v>
                </c:pt>
                <c:pt idx="2215">
                  <c:v>1.069229329005E-3</c:v>
                </c:pt>
                <c:pt idx="2216">
                  <c:v>1.0736484546210001E-3</c:v>
                </c:pt>
                <c:pt idx="2217">
                  <c:v>1.0782814351839999E-3</c:v>
                </c:pt>
                <c:pt idx="2218">
                  <c:v>1.0722728911789999E-3</c:v>
                </c:pt>
                <c:pt idx="2219">
                  <c:v>1.076506683603E-3</c:v>
                </c:pt>
                <c:pt idx="2220">
                  <c:v>1.0754233226180001E-3</c:v>
                </c:pt>
                <c:pt idx="2221">
                  <c:v>1.0723655577750001E-3</c:v>
                </c:pt>
                <c:pt idx="2222">
                  <c:v>1.0740334400909999E-3</c:v>
                </c:pt>
                <c:pt idx="2223">
                  <c:v>1.0741403093559999E-3</c:v>
                </c:pt>
                <c:pt idx="2224">
                  <c:v>1.076962915249E-3</c:v>
                </c:pt>
                <c:pt idx="2225">
                  <c:v>1.077048364095E-3</c:v>
                </c:pt>
                <c:pt idx="2226">
                  <c:v>1.076007727534E-3</c:v>
                </c:pt>
                <c:pt idx="2227">
                  <c:v>1.079265144654E-3</c:v>
                </c:pt>
                <c:pt idx="2228">
                  <c:v>1.080833142623E-3</c:v>
                </c:pt>
                <c:pt idx="2229">
                  <c:v>1.0833777487279999E-3</c:v>
                </c:pt>
                <c:pt idx="2230">
                  <c:v>1.0856728767980001E-3</c:v>
                </c:pt>
                <c:pt idx="2231">
                  <c:v>1.086784759536E-3</c:v>
                </c:pt>
                <c:pt idx="2232">
                  <c:v>1.0915247257800001E-3</c:v>
                </c:pt>
                <c:pt idx="2233">
                  <c:v>1.0895146988329999E-3</c:v>
                </c:pt>
                <c:pt idx="2234">
                  <c:v>1.091909594834E-3</c:v>
                </c:pt>
                <c:pt idx="2235">
                  <c:v>1.0966067202389999E-3</c:v>
                </c:pt>
                <c:pt idx="2236">
                  <c:v>1.097162719816E-3</c:v>
                </c:pt>
                <c:pt idx="2237">
                  <c:v>1.098046544939E-3</c:v>
                </c:pt>
                <c:pt idx="2238">
                  <c:v>1.1020664824170001E-3</c:v>
                </c:pt>
                <c:pt idx="2239">
                  <c:v>1.103663118556E-3</c:v>
                </c:pt>
                <c:pt idx="2240">
                  <c:v>1.104611088522E-3</c:v>
                </c:pt>
                <c:pt idx="2241">
                  <c:v>1.1061863042409999E-3</c:v>
                </c:pt>
                <c:pt idx="2242">
                  <c:v>1.106535550207E-3</c:v>
                </c:pt>
                <c:pt idx="2243">
                  <c:v>1.1132427025590001E-3</c:v>
                </c:pt>
                <c:pt idx="2244">
                  <c:v>1.111909863539E-3</c:v>
                </c:pt>
                <c:pt idx="2245">
                  <c:v>1.116913510486E-3</c:v>
                </c:pt>
                <c:pt idx="2246">
                  <c:v>1.1206270428369999E-3</c:v>
                </c:pt>
                <c:pt idx="2247">
                  <c:v>1.124575734138E-3</c:v>
                </c:pt>
                <c:pt idx="2248">
                  <c:v>1.1264716740700001E-3</c:v>
                </c:pt>
                <c:pt idx="2249">
                  <c:v>1.1252315016460001E-3</c:v>
                </c:pt>
                <c:pt idx="2250">
                  <c:v>1.1325586820020001E-3</c:v>
                </c:pt>
                <c:pt idx="2251">
                  <c:v>1.1351959547029999E-3</c:v>
                </c:pt>
                <c:pt idx="2252">
                  <c:v>1.136186649092E-3</c:v>
                </c:pt>
                <c:pt idx="2253">
                  <c:v>1.1388025013729999E-3</c:v>
                </c:pt>
                <c:pt idx="2254">
                  <c:v>1.1405987897890001E-3</c:v>
                </c:pt>
                <c:pt idx="2255">
                  <c:v>1.1434712214400001E-3</c:v>
                </c:pt>
                <c:pt idx="2256">
                  <c:v>1.144732814282E-3</c:v>
                </c:pt>
                <c:pt idx="2257">
                  <c:v>1.1465075658630001E-3</c:v>
                </c:pt>
                <c:pt idx="2258">
                  <c:v>1.1525375302880001E-3</c:v>
                </c:pt>
                <c:pt idx="2259">
                  <c:v>1.1541912099350001E-3</c:v>
                </c:pt>
                <c:pt idx="2260">
                  <c:v>1.1552888900039999E-3</c:v>
                </c:pt>
                <c:pt idx="2261">
                  <c:v>1.15888833534E-3</c:v>
                </c:pt>
                <c:pt idx="2262">
                  <c:v>1.16238091141E-3</c:v>
                </c:pt>
                <c:pt idx="2263">
                  <c:v>1.165331806988E-3</c:v>
                </c:pt>
                <c:pt idx="2264">
                  <c:v>1.171468640678E-3</c:v>
                </c:pt>
                <c:pt idx="2265">
                  <c:v>1.1710410472010001E-3</c:v>
                </c:pt>
                <c:pt idx="2266">
                  <c:v>1.170748844743E-3</c:v>
                </c:pt>
                <c:pt idx="2267">
                  <c:v>1.17419147864E-3</c:v>
                </c:pt>
                <c:pt idx="2268">
                  <c:v>1.174440956675E-3</c:v>
                </c:pt>
                <c:pt idx="2269">
                  <c:v>1.1759306071330001E-3</c:v>
                </c:pt>
                <c:pt idx="2270">
                  <c:v>1.1786533286800001E-3</c:v>
                </c:pt>
                <c:pt idx="2271">
                  <c:v>1.178952748887E-3</c:v>
                </c:pt>
                <c:pt idx="2272">
                  <c:v>1.177555765025E-3</c:v>
                </c:pt>
                <c:pt idx="2273">
                  <c:v>1.1769427219410001E-3</c:v>
                </c:pt>
                <c:pt idx="2274">
                  <c:v>1.1748044053089999E-3</c:v>
                </c:pt>
                <c:pt idx="2275">
                  <c:v>1.174989738502E-3</c:v>
                </c:pt>
                <c:pt idx="2276">
                  <c:v>1.182965585031E-3</c:v>
                </c:pt>
                <c:pt idx="2277">
                  <c:v>1.1835501063619999E-3</c:v>
                </c:pt>
                <c:pt idx="2278">
                  <c:v>1.180328428745E-3</c:v>
                </c:pt>
                <c:pt idx="2279">
                  <c:v>1.1838137870649999E-3</c:v>
                </c:pt>
                <c:pt idx="2280">
                  <c:v>1.181860803626E-3</c:v>
                </c:pt>
                <c:pt idx="2281">
                  <c:v>1.182587817311E-3</c:v>
                </c:pt>
                <c:pt idx="2282">
                  <c:v>1.1903070844709999E-3</c:v>
                </c:pt>
                <c:pt idx="2283">
                  <c:v>1.1894732015209999E-3</c:v>
                </c:pt>
                <c:pt idx="2284">
                  <c:v>1.193421892822E-3</c:v>
                </c:pt>
                <c:pt idx="2285">
                  <c:v>1.1972138890999999E-3</c:v>
                </c:pt>
                <c:pt idx="2286">
                  <c:v>1.192181720398E-3</c:v>
                </c:pt>
                <c:pt idx="2287">
                  <c:v>1.1973421787840001E-3</c:v>
                </c:pt>
                <c:pt idx="2288">
                  <c:v>1.2012053048239999E-3</c:v>
                </c:pt>
                <c:pt idx="2289">
                  <c:v>1.200570957735E-3</c:v>
                </c:pt>
                <c:pt idx="2290">
                  <c:v>1.209288137034E-3</c:v>
                </c:pt>
                <c:pt idx="2291">
                  <c:v>1.208589645103E-3</c:v>
                </c:pt>
                <c:pt idx="2292">
                  <c:v>1.2070286320519999E-3</c:v>
                </c:pt>
                <c:pt idx="2293">
                  <c:v>1.2130871182309999E-3</c:v>
                </c:pt>
                <c:pt idx="2294">
                  <c:v>1.2126666260880001E-3</c:v>
                </c:pt>
                <c:pt idx="2295">
                  <c:v>1.214776420966E-3</c:v>
                </c:pt>
                <c:pt idx="2296">
                  <c:v>1.218368764967E-3</c:v>
                </c:pt>
                <c:pt idx="2297">
                  <c:v>1.219309633598E-3</c:v>
                </c:pt>
                <c:pt idx="2298">
                  <c:v>1.222153543495E-3</c:v>
                </c:pt>
                <c:pt idx="2299">
                  <c:v>1.2255107285449999E-3</c:v>
                </c:pt>
                <c:pt idx="2300">
                  <c:v>1.2256888439880001E-3</c:v>
                </c:pt>
                <c:pt idx="2301">
                  <c:v>1.2319897068659999E-3</c:v>
                </c:pt>
                <c:pt idx="2302">
                  <c:v>1.232488662936E-3</c:v>
                </c:pt>
                <c:pt idx="2303">
                  <c:v>1.2390675256030001E-3</c:v>
                </c:pt>
                <c:pt idx="2304">
                  <c:v>1.240771031007E-3</c:v>
                </c:pt>
                <c:pt idx="2305">
                  <c:v>1.242731115781E-3</c:v>
                </c:pt>
                <c:pt idx="2306">
                  <c:v>1.25142687466E-3</c:v>
                </c:pt>
                <c:pt idx="2307">
                  <c:v>1.2467867927629999E-3</c:v>
                </c:pt>
                <c:pt idx="2308">
                  <c:v>1.2541353935379999E-3</c:v>
                </c:pt>
                <c:pt idx="2309">
                  <c:v>1.2606002856049999E-3</c:v>
                </c:pt>
                <c:pt idx="2310">
                  <c:v>1.2581483460959999E-3</c:v>
                </c:pt>
                <c:pt idx="2311">
                  <c:v>1.26491964329E-3</c:v>
                </c:pt>
                <c:pt idx="2312">
                  <c:v>1.266751438379E-3</c:v>
                </c:pt>
                <c:pt idx="2313">
                  <c:v>1.2647770345209999E-3</c:v>
                </c:pt>
                <c:pt idx="2314">
                  <c:v>1.2713202740999999E-3</c:v>
                </c:pt>
                <c:pt idx="2315">
                  <c:v>1.270072883926E-3</c:v>
                </c:pt>
                <c:pt idx="2316">
                  <c:v>1.2708783615380001E-3</c:v>
                </c:pt>
                <c:pt idx="2317">
                  <c:v>1.2773716589440001E-3</c:v>
                </c:pt>
                <c:pt idx="2318">
                  <c:v>1.272988156416E-3</c:v>
                </c:pt>
                <c:pt idx="2319">
                  <c:v>1.2748413719239999E-3</c:v>
                </c:pt>
                <c:pt idx="2320">
                  <c:v>1.2762240367009999E-3</c:v>
                </c:pt>
                <c:pt idx="2321">
                  <c:v>1.2776425573969999E-3</c:v>
                </c:pt>
                <c:pt idx="2322">
                  <c:v>1.283116522245E-3</c:v>
                </c:pt>
                <c:pt idx="2323">
                  <c:v>1.2840573908760001E-3</c:v>
                </c:pt>
                <c:pt idx="2324">
                  <c:v>1.2905721087010001E-3</c:v>
                </c:pt>
                <c:pt idx="2325">
                  <c:v>1.294007641263E-3</c:v>
                </c:pt>
                <c:pt idx="2326">
                  <c:v>1.296523725614E-3</c:v>
                </c:pt>
                <c:pt idx="2327">
                  <c:v>1.303772558458E-3</c:v>
                </c:pt>
                <c:pt idx="2328">
                  <c:v>1.304022036493E-3</c:v>
                </c:pt>
                <c:pt idx="2329">
                  <c:v>1.308683538809E-3</c:v>
                </c:pt>
                <c:pt idx="2330">
                  <c:v>1.3141290983189999E-3</c:v>
                </c:pt>
                <c:pt idx="2331">
                  <c:v>1.3114633038640001E-3</c:v>
                </c:pt>
                <c:pt idx="2332">
                  <c:v>1.3187192380429999E-3</c:v>
                </c:pt>
                <c:pt idx="2333">
                  <c:v>1.3208005111659999E-3</c:v>
                </c:pt>
                <c:pt idx="2334">
                  <c:v>1.319453469478E-3</c:v>
                </c:pt>
                <c:pt idx="2335">
                  <c:v>1.3259182451289999E-3</c:v>
                </c:pt>
                <c:pt idx="2336">
                  <c:v>1.322069321759E-3</c:v>
                </c:pt>
                <c:pt idx="2337">
                  <c:v>1.3240008847789999E-3</c:v>
                </c:pt>
                <c:pt idx="2338">
                  <c:v>1.331677427515E-3</c:v>
                </c:pt>
                <c:pt idx="2339">
                  <c:v>1.329232589342E-3</c:v>
                </c:pt>
                <c:pt idx="2340">
                  <c:v>1.332939020358E-3</c:v>
                </c:pt>
                <c:pt idx="2341">
                  <c:v>1.338712405413E-3</c:v>
                </c:pt>
                <c:pt idx="2342">
                  <c:v>1.3378214789549999E-3</c:v>
                </c:pt>
                <c:pt idx="2343">
                  <c:v>1.3419555034490001E-3</c:v>
                </c:pt>
                <c:pt idx="2344">
                  <c:v>1.340294722468E-3</c:v>
                </c:pt>
                <c:pt idx="2345">
                  <c:v>1.3461536727849999E-3</c:v>
                </c:pt>
                <c:pt idx="2346">
                  <c:v>1.3510147109630001E-3</c:v>
                </c:pt>
                <c:pt idx="2347">
                  <c:v>1.351221464574E-3</c:v>
                </c:pt>
                <c:pt idx="2348">
                  <c:v>1.357964240015E-3</c:v>
                </c:pt>
                <c:pt idx="2349">
                  <c:v>1.3582208193839999E-3</c:v>
                </c:pt>
                <c:pt idx="2350">
                  <c:v>1.3621482066810001E-3</c:v>
                </c:pt>
                <c:pt idx="2351">
                  <c:v>1.3647070154550001E-3</c:v>
                </c:pt>
                <c:pt idx="2352">
                  <c:v>1.3628681190310001E-3</c:v>
                </c:pt>
                <c:pt idx="2353">
                  <c:v>1.368705648929E-3</c:v>
                </c:pt>
                <c:pt idx="2354">
                  <c:v>1.372340717353E-3</c:v>
                </c:pt>
                <c:pt idx="2355">
                  <c:v>1.3694753870370001E-3</c:v>
                </c:pt>
                <c:pt idx="2356">
                  <c:v>1.378570334055E-3</c:v>
                </c:pt>
                <c:pt idx="2357">
                  <c:v>1.3754626270379999E-3</c:v>
                </c:pt>
                <c:pt idx="2358">
                  <c:v>1.3741297880190001E-3</c:v>
                </c:pt>
                <c:pt idx="2359">
                  <c:v>1.3823194894939999E-3</c:v>
                </c:pt>
                <c:pt idx="2360">
                  <c:v>1.3817707076669999E-3</c:v>
                </c:pt>
                <c:pt idx="2361">
                  <c:v>1.386653166264E-3</c:v>
                </c:pt>
                <c:pt idx="2362">
                  <c:v>1.392348087393E-3</c:v>
                </c:pt>
                <c:pt idx="2363">
                  <c:v>1.393096521497E-3</c:v>
                </c:pt>
                <c:pt idx="2364">
                  <c:v>1.3989910949019999E-3</c:v>
                </c:pt>
                <c:pt idx="2365">
                  <c:v>1.401514280587E-3</c:v>
                </c:pt>
                <c:pt idx="2366">
                  <c:v>1.4037737855689999E-3</c:v>
                </c:pt>
                <c:pt idx="2367">
                  <c:v>1.4114859513939999E-3</c:v>
                </c:pt>
                <c:pt idx="2368">
                  <c:v>1.415463164449E-3</c:v>
                </c:pt>
                <c:pt idx="2369">
                  <c:v>1.4195971889419999E-3</c:v>
                </c:pt>
                <c:pt idx="2370">
                  <c:v>1.422469737008E-3</c:v>
                </c:pt>
                <c:pt idx="2371">
                  <c:v>1.4262830372900001E-3</c:v>
                </c:pt>
                <c:pt idx="2372">
                  <c:v>1.4334392035379999E-3</c:v>
                </c:pt>
                <c:pt idx="2373">
                  <c:v>1.4339737826960001E-3</c:v>
                </c:pt>
                <c:pt idx="2374">
                  <c:v>1.438542618416E-3</c:v>
                </c:pt>
                <c:pt idx="2375">
                  <c:v>1.441308180802E-3</c:v>
                </c:pt>
                <c:pt idx="2376">
                  <c:v>1.441258238629E-3</c:v>
                </c:pt>
                <c:pt idx="2377">
                  <c:v>1.4482433907689999E-3</c:v>
                </c:pt>
                <c:pt idx="2378">
                  <c:v>1.4476659707730001E-3</c:v>
                </c:pt>
                <c:pt idx="2379">
                  <c:v>1.450966112316E-3</c:v>
                </c:pt>
                <c:pt idx="2380">
                  <c:v>1.4600823633369999E-3</c:v>
                </c:pt>
                <c:pt idx="2381">
                  <c:v>1.4592342777180001E-3</c:v>
                </c:pt>
                <c:pt idx="2382">
                  <c:v>1.460324740037E-3</c:v>
                </c:pt>
                <c:pt idx="2383">
                  <c:v>1.4668465591970001E-3</c:v>
                </c:pt>
                <c:pt idx="2384">
                  <c:v>1.4686641516160001E-3</c:v>
                </c:pt>
                <c:pt idx="2385">
                  <c:v>1.473824610002E-3</c:v>
                </c:pt>
                <c:pt idx="2386">
                  <c:v>1.475513796322E-3</c:v>
                </c:pt>
                <c:pt idx="2387">
                  <c:v>1.479747705162E-3</c:v>
                </c:pt>
                <c:pt idx="2388">
                  <c:v>1.4877662761139999E-3</c:v>
                </c:pt>
                <c:pt idx="2389">
                  <c:v>1.4874597545710001E-3</c:v>
                </c:pt>
                <c:pt idx="2390">
                  <c:v>1.4888853766019999E-3</c:v>
                </c:pt>
                <c:pt idx="2391">
                  <c:v>1.4915510546419999E-3</c:v>
                </c:pt>
                <c:pt idx="2392">
                  <c:v>1.493390067481E-3</c:v>
                </c:pt>
                <c:pt idx="2393">
                  <c:v>1.497516990639E-3</c:v>
                </c:pt>
                <c:pt idx="2394">
                  <c:v>1.4969538897279999E-3</c:v>
                </c:pt>
                <c:pt idx="2395">
                  <c:v>1.5042739687490001E-3</c:v>
                </c:pt>
                <c:pt idx="2396">
                  <c:v>1.508536282927E-3</c:v>
                </c:pt>
                <c:pt idx="2397">
                  <c:v>1.5042027225719999E-3</c:v>
                </c:pt>
                <c:pt idx="2398">
                  <c:v>1.51063897647E-3</c:v>
                </c:pt>
                <c:pt idx="2399">
                  <c:v>1.512805814855E-3</c:v>
                </c:pt>
                <c:pt idx="2400">
                  <c:v>1.513589872047E-3</c:v>
                </c:pt>
                <c:pt idx="2401">
                  <c:v>1.5204324154180001E-3</c:v>
                </c:pt>
                <c:pt idx="2402">
                  <c:v>1.519641256891E-3</c:v>
                </c:pt>
                <c:pt idx="2403">
                  <c:v>1.523212180473E-3</c:v>
                </c:pt>
                <c:pt idx="2404">
                  <c:v>1.531216548756E-3</c:v>
                </c:pt>
                <c:pt idx="2405">
                  <c:v>1.530461013317E-3</c:v>
                </c:pt>
                <c:pt idx="2406">
                  <c:v>1.536034862511E-3</c:v>
                </c:pt>
                <c:pt idx="2407">
                  <c:v>1.5408602776009999E-3</c:v>
                </c:pt>
                <c:pt idx="2408">
                  <c:v>1.540560973808E-3</c:v>
                </c:pt>
                <c:pt idx="2409">
                  <c:v>1.545742736198E-3</c:v>
                </c:pt>
                <c:pt idx="2410">
                  <c:v>1.546362880617E-3</c:v>
                </c:pt>
                <c:pt idx="2411">
                  <c:v>1.5506251947949999E-3</c:v>
                </c:pt>
                <c:pt idx="2412">
                  <c:v>1.555158407427E-3</c:v>
                </c:pt>
                <c:pt idx="2413">
                  <c:v>1.5590999973940001E-3</c:v>
                </c:pt>
                <c:pt idx="2414">
                  <c:v>1.561680226587E-3</c:v>
                </c:pt>
                <c:pt idx="2415">
                  <c:v>1.563226920553E-3</c:v>
                </c:pt>
                <c:pt idx="2416">
                  <c:v>1.565507845953E-3</c:v>
                </c:pt>
                <c:pt idx="2417">
                  <c:v>1.5707324491809999E-3</c:v>
                </c:pt>
                <c:pt idx="2418">
                  <c:v>1.571901375428E-3</c:v>
                </c:pt>
                <c:pt idx="2419">
                  <c:v>1.577810151502E-3</c:v>
                </c:pt>
                <c:pt idx="2420">
                  <c:v>1.5817375388E-3</c:v>
                </c:pt>
                <c:pt idx="2421">
                  <c:v>1.584538724273E-3</c:v>
                </c:pt>
                <c:pt idx="2422">
                  <c:v>1.5887939371169999E-3</c:v>
                </c:pt>
                <c:pt idx="2423">
                  <c:v>1.587325590663E-3</c:v>
                </c:pt>
                <c:pt idx="2424">
                  <c:v>1.5900840517130001E-3</c:v>
                </c:pt>
                <c:pt idx="2425">
                  <c:v>1.59656314645E-3</c:v>
                </c:pt>
                <c:pt idx="2426">
                  <c:v>1.5976964496079999E-3</c:v>
                </c:pt>
                <c:pt idx="2427">
                  <c:v>1.6008468810470001E-3</c:v>
                </c:pt>
                <c:pt idx="2428">
                  <c:v>1.6042680945250001E-3</c:v>
                </c:pt>
                <c:pt idx="2429">
                  <c:v>1.6060571651909999E-3</c:v>
                </c:pt>
                <c:pt idx="2430">
                  <c:v>1.6166346613320001E-3</c:v>
                </c:pt>
                <c:pt idx="2431">
                  <c:v>1.6169339651239999E-3</c:v>
                </c:pt>
                <c:pt idx="2432">
                  <c:v>1.62028404884E-3</c:v>
                </c:pt>
                <c:pt idx="2433">
                  <c:v>1.6270196065310001E-3</c:v>
                </c:pt>
                <c:pt idx="2434">
                  <c:v>1.628623344004E-3</c:v>
                </c:pt>
                <c:pt idx="2435">
                  <c:v>1.6298422124240001E-3</c:v>
                </c:pt>
                <c:pt idx="2436">
                  <c:v>1.6335770487789999E-3</c:v>
                </c:pt>
                <c:pt idx="2437">
                  <c:v>1.6342186136170001E-3</c:v>
                </c:pt>
                <c:pt idx="2438">
                  <c:v>1.6382029280070001E-3</c:v>
                </c:pt>
                <c:pt idx="2439">
                  <c:v>1.639336231165E-3</c:v>
                </c:pt>
                <c:pt idx="2440">
                  <c:v>1.6366491327060001E-3</c:v>
                </c:pt>
                <c:pt idx="2441">
                  <c:v>1.6444966895509999E-3</c:v>
                </c:pt>
                <c:pt idx="2442">
                  <c:v>1.6506265383210001E-3</c:v>
                </c:pt>
                <c:pt idx="2443">
                  <c:v>1.655359286815E-3</c:v>
                </c:pt>
                <c:pt idx="2444">
                  <c:v>1.660384237766E-3</c:v>
                </c:pt>
                <c:pt idx="2445">
                  <c:v>1.6640621470290001E-3</c:v>
                </c:pt>
                <c:pt idx="2446">
                  <c:v>1.6708192415539999E-3</c:v>
                </c:pt>
                <c:pt idx="2447">
                  <c:v>1.673114253208E-3</c:v>
                </c:pt>
                <c:pt idx="2448">
                  <c:v>1.6793153481559999E-3</c:v>
                </c:pt>
                <c:pt idx="2449">
                  <c:v>1.683670445345E-3</c:v>
                </c:pt>
                <c:pt idx="2450">
                  <c:v>1.6867495141919999E-3</c:v>
                </c:pt>
                <c:pt idx="2451">
                  <c:v>1.687690382823E-3</c:v>
                </c:pt>
                <c:pt idx="2452">
                  <c:v>1.6916319727899999E-3</c:v>
                </c:pt>
                <c:pt idx="2453">
                  <c:v>1.689629163593E-3</c:v>
                </c:pt>
                <c:pt idx="2454">
                  <c:v>1.693299855106E-3</c:v>
                </c:pt>
                <c:pt idx="2455">
                  <c:v>1.697811647318E-3</c:v>
                </c:pt>
                <c:pt idx="2456">
                  <c:v>1.696877996437E-3</c:v>
                </c:pt>
                <c:pt idx="2457">
                  <c:v>1.701917266473E-3</c:v>
                </c:pt>
                <c:pt idx="2458">
                  <c:v>1.7038987716659999E-3</c:v>
                </c:pt>
                <c:pt idx="2459">
                  <c:v>1.7053741030400001E-3</c:v>
                </c:pt>
                <c:pt idx="2460">
                  <c:v>1.713264500722E-3</c:v>
                </c:pt>
                <c:pt idx="2461">
                  <c:v>1.7159801209350001E-3</c:v>
                </c:pt>
                <c:pt idx="2462">
                  <c:v>1.715673599392E-3</c:v>
                </c:pt>
                <c:pt idx="2463">
                  <c:v>1.7241698224099999E-3</c:v>
                </c:pt>
                <c:pt idx="2464">
                  <c:v>1.7267785733569999E-3</c:v>
                </c:pt>
                <c:pt idx="2465">
                  <c:v>1.728531904519E-3</c:v>
                </c:pt>
                <c:pt idx="2466">
                  <c:v>1.7357451142739999E-3</c:v>
                </c:pt>
                <c:pt idx="2467">
                  <c:v>1.74007168971E-3</c:v>
                </c:pt>
                <c:pt idx="2468">
                  <c:v>1.7410909058530001E-3</c:v>
                </c:pt>
                <c:pt idx="2469">
                  <c:v>1.749159418978E-3</c:v>
                </c:pt>
                <c:pt idx="2470">
                  <c:v>1.7506491858509999E-3</c:v>
                </c:pt>
                <c:pt idx="2471">
                  <c:v>1.7505707219240001E-3</c:v>
                </c:pt>
                <c:pt idx="2472">
                  <c:v>1.7607419285920001E-3</c:v>
                </c:pt>
                <c:pt idx="2473">
                  <c:v>1.7604139866309999E-3</c:v>
                </c:pt>
                <c:pt idx="2474">
                  <c:v>1.762174535543E-3</c:v>
                </c:pt>
                <c:pt idx="2475">
                  <c:v>1.769480411895E-3</c:v>
                </c:pt>
                <c:pt idx="2476">
                  <c:v>1.7681760946289999E-3</c:v>
                </c:pt>
                <c:pt idx="2477">
                  <c:v>1.77007203456E-3</c:v>
                </c:pt>
                <c:pt idx="2478">
                  <c:v>1.773835392669E-3</c:v>
                </c:pt>
                <c:pt idx="2479">
                  <c:v>1.7755032749849999E-3</c:v>
                </c:pt>
                <c:pt idx="2480">
                  <c:v>1.776023651473E-3</c:v>
                </c:pt>
                <c:pt idx="2481">
                  <c:v>1.7845483962450001E-3</c:v>
                </c:pt>
                <c:pt idx="2482">
                  <c:v>1.7865441041070001E-3</c:v>
                </c:pt>
                <c:pt idx="2483">
                  <c:v>1.7868292052300001E-3</c:v>
                </c:pt>
                <c:pt idx="2484">
                  <c:v>1.7961736302820001E-3</c:v>
                </c:pt>
                <c:pt idx="2485">
                  <c:v>1.793864183128E-3</c:v>
                </c:pt>
                <c:pt idx="2486">
                  <c:v>1.799423829652E-3</c:v>
                </c:pt>
                <c:pt idx="2487">
                  <c:v>1.808818080463E-3</c:v>
                </c:pt>
                <c:pt idx="2488">
                  <c:v>1.8133869161830001E-3</c:v>
                </c:pt>
                <c:pt idx="2489">
                  <c:v>1.8171431729570001E-3</c:v>
                </c:pt>
                <c:pt idx="2490">
                  <c:v>1.8256608163939999E-3</c:v>
                </c:pt>
                <c:pt idx="2491">
                  <c:v>1.828568871133E-3</c:v>
                </c:pt>
                <c:pt idx="2492">
                  <c:v>1.8295880872760001E-3</c:v>
                </c:pt>
                <c:pt idx="2493">
                  <c:v>1.8399588298049999E-3</c:v>
                </c:pt>
                <c:pt idx="2494">
                  <c:v>1.8383979331699999E-3</c:v>
                </c:pt>
                <c:pt idx="2495">
                  <c:v>1.8456111429260001E-3</c:v>
                </c:pt>
                <c:pt idx="2496">
                  <c:v>1.853259163909E-3</c:v>
                </c:pt>
                <c:pt idx="2497">
                  <c:v>1.8505648476999999E-3</c:v>
                </c:pt>
                <c:pt idx="2498">
                  <c:v>1.855718204752E-3</c:v>
                </c:pt>
                <c:pt idx="2499">
                  <c:v>1.8579633906480001E-3</c:v>
                </c:pt>
                <c:pt idx="2500">
                  <c:v>1.8561030738059999E-3</c:v>
                </c:pt>
                <c:pt idx="2501">
                  <c:v>1.8587403465059999E-3</c:v>
                </c:pt>
                <c:pt idx="2502">
                  <c:v>1.8610425759109999E-3</c:v>
                </c:pt>
                <c:pt idx="2503">
                  <c:v>1.8643854418769999E-3</c:v>
                </c:pt>
                <c:pt idx="2504">
                  <c:v>1.8689399585130001E-3</c:v>
                </c:pt>
                <c:pt idx="2505">
                  <c:v>1.872838824056E-3</c:v>
                </c:pt>
                <c:pt idx="2506">
                  <c:v>1.8766592256720001E-3</c:v>
                </c:pt>
                <c:pt idx="2507">
                  <c:v>1.880080555566E-3</c:v>
                </c:pt>
                <c:pt idx="2508">
                  <c:v>1.8846279708669999E-3</c:v>
                </c:pt>
                <c:pt idx="2509">
                  <c:v>1.8886195030059999E-3</c:v>
                </c:pt>
                <c:pt idx="2510">
                  <c:v>1.89214060083E-3</c:v>
                </c:pt>
                <c:pt idx="2511">
                  <c:v>1.8988619558510001E-3</c:v>
                </c:pt>
                <c:pt idx="2512">
                  <c:v>1.9016845617439999E-3</c:v>
                </c:pt>
                <c:pt idx="2513">
                  <c:v>1.9009076058860001E-3</c:v>
                </c:pt>
                <c:pt idx="2514">
                  <c:v>1.908370293677E-3</c:v>
                </c:pt>
                <c:pt idx="2515">
                  <c:v>1.9077644683419999E-3</c:v>
                </c:pt>
                <c:pt idx="2516">
                  <c:v>1.9084914820269999E-3</c:v>
                </c:pt>
                <c:pt idx="2517">
                  <c:v>1.916317618452E-3</c:v>
                </c:pt>
                <c:pt idx="2518">
                  <c:v>1.917201443575E-3</c:v>
                </c:pt>
                <c:pt idx="2519">
                  <c:v>1.9212785409759999E-3</c:v>
                </c:pt>
                <c:pt idx="2520">
                  <c:v>1.928962068632E-3</c:v>
                </c:pt>
                <c:pt idx="2521">
                  <c:v>1.929389778525E-3</c:v>
                </c:pt>
                <c:pt idx="2522">
                  <c:v>1.9356193952259999E-3</c:v>
                </c:pt>
                <c:pt idx="2523">
                  <c:v>1.9400670425969999E-3</c:v>
                </c:pt>
                <c:pt idx="2524">
                  <c:v>1.9377577118580001E-3</c:v>
                </c:pt>
                <c:pt idx="2525">
                  <c:v>1.945049269125E-3</c:v>
                </c:pt>
                <c:pt idx="2526">
                  <c:v>1.9467242527750001E-3</c:v>
                </c:pt>
                <c:pt idx="2527">
                  <c:v>1.949190511368E-3</c:v>
                </c:pt>
                <c:pt idx="2528">
                  <c:v>1.9536239560689998E-3</c:v>
                </c:pt>
                <c:pt idx="2529">
                  <c:v>1.9552703015510002E-3</c:v>
                </c:pt>
                <c:pt idx="2530">
                  <c:v>1.962134381756E-3</c:v>
                </c:pt>
                <c:pt idx="2531">
                  <c:v>1.9657409284259998E-3</c:v>
                </c:pt>
                <c:pt idx="2532">
                  <c:v>1.9702527206389999E-3</c:v>
                </c:pt>
                <c:pt idx="2533">
                  <c:v>1.977971987799E-3</c:v>
                </c:pt>
                <c:pt idx="2534">
                  <c:v>1.9816071726380001E-3</c:v>
                </c:pt>
                <c:pt idx="2535">
                  <c:v>1.9891269039360002E-3</c:v>
                </c:pt>
                <c:pt idx="2536">
                  <c:v>1.9929544068870001E-3</c:v>
                </c:pt>
                <c:pt idx="2537">
                  <c:v>1.9962615333500001E-3</c:v>
                </c:pt>
                <c:pt idx="2538">
                  <c:v>2.0038026850669999E-3</c:v>
                </c:pt>
                <c:pt idx="2539">
                  <c:v>2.009091433138E-3</c:v>
                </c:pt>
                <c:pt idx="2540">
                  <c:v>2.0100963301960002E-3</c:v>
                </c:pt>
                <c:pt idx="2541">
                  <c:v>2.0168891642239999E-3</c:v>
                </c:pt>
                <c:pt idx="2542">
                  <c:v>2.021921332926E-3</c:v>
                </c:pt>
                <c:pt idx="2543">
                  <c:v>2.0245085470379999E-3</c:v>
                </c:pt>
                <c:pt idx="2544">
                  <c:v>2.0314366556699998E-3</c:v>
                </c:pt>
                <c:pt idx="2545">
                  <c:v>2.0327267702669998E-3</c:v>
                </c:pt>
                <c:pt idx="2546">
                  <c:v>2.038599923253E-3</c:v>
                </c:pt>
                <c:pt idx="2547">
                  <c:v>2.0417717751120001E-3</c:v>
                </c:pt>
                <c:pt idx="2548">
                  <c:v>2.0405957475299998E-3</c:v>
                </c:pt>
                <c:pt idx="2549">
                  <c:v>2.0460912492129999E-3</c:v>
                </c:pt>
                <c:pt idx="2550">
                  <c:v>2.0511446055020001E-3</c:v>
                </c:pt>
                <c:pt idx="2551">
                  <c:v>2.0536964293569999E-3</c:v>
                </c:pt>
                <c:pt idx="2552">
                  <c:v>2.0549579057839999E-3</c:v>
                </c:pt>
                <c:pt idx="2553">
                  <c:v>2.0592845976349998E-3</c:v>
                </c:pt>
                <c:pt idx="2554">
                  <c:v>2.064744243398E-3</c:v>
                </c:pt>
                <c:pt idx="2555">
                  <c:v>2.0647514611480001E-3</c:v>
                </c:pt>
                <c:pt idx="2556">
                  <c:v>2.072043018416E-3</c:v>
                </c:pt>
                <c:pt idx="2557">
                  <c:v>2.0768470130859999E-3</c:v>
                </c:pt>
                <c:pt idx="2558">
                  <c:v>2.08301958628E-3</c:v>
                </c:pt>
                <c:pt idx="2559">
                  <c:v>2.0874459296460002E-3</c:v>
                </c:pt>
                <c:pt idx="2560">
                  <c:v>2.0846945699300001E-3</c:v>
                </c:pt>
                <c:pt idx="2561">
                  <c:v>2.0882585085930001E-3</c:v>
                </c:pt>
                <c:pt idx="2562">
                  <c:v>2.0943598356100001E-3</c:v>
                </c:pt>
                <c:pt idx="2563">
                  <c:v>2.0930196624250001E-3</c:v>
                </c:pt>
                <c:pt idx="2564">
                  <c:v>2.1014162339270002E-3</c:v>
                </c:pt>
                <c:pt idx="2565">
                  <c:v>2.1080591250209999E-3</c:v>
                </c:pt>
                <c:pt idx="2566">
                  <c:v>2.1054148674009999E-3</c:v>
                </c:pt>
                <c:pt idx="2567">
                  <c:v>2.1100121084600002E-3</c:v>
                </c:pt>
                <c:pt idx="2568">
                  <c:v>2.1112952381370001E-3</c:v>
                </c:pt>
                <c:pt idx="2569">
                  <c:v>2.1133692935110002E-3</c:v>
                </c:pt>
                <c:pt idx="2570">
                  <c:v>2.1237614564600001E-3</c:v>
                </c:pt>
                <c:pt idx="2571">
                  <c:v>2.1275961771610001E-3</c:v>
                </c:pt>
                <c:pt idx="2572">
                  <c:v>2.1302334498610001E-3</c:v>
                </c:pt>
                <c:pt idx="2573">
                  <c:v>2.136954804882E-3</c:v>
                </c:pt>
                <c:pt idx="2574">
                  <c:v>2.1357359364630002E-3</c:v>
                </c:pt>
                <c:pt idx="2575">
                  <c:v>2.1392784547059999E-3</c:v>
                </c:pt>
                <c:pt idx="2576">
                  <c:v>2.143369754776E-3</c:v>
                </c:pt>
                <c:pt idx="2577">
                  <c:v>2.149898558855E-3</c:v>
                </c:pt>
                <c:pt idx="2578">
                  <c:v>2.1582664921879998E-3</c:v>
                </c:pt>
                <c:pt idx="2579">
                  <c:v>2.1602266933769998E-3</c:v>
                </c:pt>
                <c:pt idx="2580">
                  <c:v>2.165280049667E-3</c:v>
                </c:pt>
                <c:pt idx="2581">
                  <c:v>2.1662351209670002E-3</c:v>
                </c:pt>
                <c:pt idx="2582">
                  <c:v>2.168737119064E-3</c:v>
                </c:pt>
                <c:pt idx="2583">
                  <c:v>2.1765988785769999E-3</c:v>
                </c:pt>
                <c:pt idx="2584">
                  <c:v>2.1756081841889999E-3</c:v>
                </c:pt>
                <c:pt idx="2585">
                  <c:v>2.1813458297400001E-3</c:v>
                </c:pt>
                <c:pt idx="2586">
                  <c:v>2.1897209808230001E-3</c:v>
                </c:pt>
                <c:pt idx="2587">
                  <c:v>2.1872904617340001E-3</c:v>
                </c:pt>
                <c:pt idx="2588">
                  <c:v>2.1897922269999998E-3</c:v>
                </c:pt>
                <c:pt idx="2589">
                  <c:v>2.1956013515589999E-3</c:v>
                </c:pt>
                <c:pt idx="2590">
                  <c:v>2.1932276431469999E-3</c:v>
                </c:pt>
                <c:pt idx="2591">
                  <c:v>2.2026789374650002E-3</c:v>
                </c:pt>
                <c:pt idx="2592">
                  <c:v>2.2058365866540002E-3</c:v>
                </c:pt>
                <c:pt idx="2593">
                  <c:v>2.2083881776779998E-3</c:v>
                </c:pt>
                <c:pt idx="2594">
                  <c:v>2.2216101642700001E-3</c:v>
                </c:pt>
                <c:pt idx="2595">
                  <c:v>2.2202131804080001E-3</c:v>
                </c:pt>
                <c:pt idx="2596">
                  <c:v>2.2253450006250002E-3</c:v>
                </c:pt>
                <c:pt idx="2597">
                  <c:v>2.232993021607E-3</c:v>
                </c:pt>
                <c:pt idx="2598">
                  <c:v>2.235480584204E-3</c:v>
                </c:pt>
                <c:pt idx="2599">
                  <c:v>2.241531852633E-3</c:v>
                </c:pt>
                <c:pt idx="2600">
                  <c:v>2.2463859058919999E-3</c:v>
                </c:pt>
                <c:pt idx="2601">
                  <c:v>2.2506767418239999E-3</c:v>
                </c:pt>
                <c:pt idx="2602">
                  <c:v>2.2544830571860001E-3</c:v>
                </c:pt>
                <c:pt idx="2603">
                  <c:v>2.2533282171929999E-3</c:v>
                </c:pt>
                <c:pt idx="2604">
                  <c:v>2.2560581564899998E-3</c:v>
                </c:pt>
                <c:pt idx="2605">
                  <c:v>2.2588735446329999E-3</c:v>
                </c:pt>
                <c:pt idx="2606">
                  <c:v>2.2578614298250001E-3</c:v>
                </c:pt>
                <c:pt idx="2607">
                  <c:v>2.263378351927E-3</c:v>
                </c:pt>
                <c:pt idx="2608">
                  <c:v>2.2656377404929998E-3</c:v>
                </c:pt>
                <c:pt idx="2609">
                  <c:v>2.2663434501740002E-3</c:v>
                </c:pt>
                <c:pt idx="2610">
                  <c:v>2.2727155592290002E-3</c:v>
                </c:pt>
                <c:pt idx="2611">
                  <c:v>2.2707839962100001E-3</c:v>
                </c:pt>
                <c:pt idx="2612">
                  <c:v>2.2776976693420002E-3</c:v>
                </c:pt>
                <c:pt idx="2613">
                  <c:v>2.285017864779E-3</c:v>
                </c:pt>
                <c:pt idx="2614">
                  <c:v>2.286635804921E-3</c:v>
                </c:pt>
                <c:pt idx="2615">
                  <c:v>2.2927015088500002E-3</c:v>
                </c:pt>
                <c:pt idx="2616">
                  <c:v>2.2958021145310001E-3</c:v>
                </c:pt>
                <c:pt idx="2617">
                  <c:v>2.3025376722220002E-3</c:v>
                </c:pt>
                <c:pt idx="2618">
                  <c:v>2.3052676115190001E-3</c:v>
                </c:pt>
                <c:pt idx="2619">
                  <c:v>2.310748910531E-3</c:v>
                </c:pt>
                <c:pt idx="2620">
                  <c:v>2.3158309049900001E-3</c:v>
                </c:pt>
                <c:pt idx="2621">
                  <c:v>2.3174844682220001E-3</c:v>
                </c:pt>
                <c:pt idx="2622">
                  <c:v>2.322958549485E-3</c:v>
                </c:pt>
                <c:pt idx="2623">
                  <c:v>2.327620051801E-3</c:v>
                </c:pt>
                <c:pt idx="2624">
                  <c:v>2.3290454410020002E-3</c:v>
                </c:pt>
                <c:pt idx="2625">
                  <c:v>2.3378552868959998E-3</c:v>
                </c:pt>
                <c:pt idx="2626">
                  <c:v>2.3438141215589999E-3</c:v>
                </c:pt>
                <c:pt idx="2627">
                  <c:v>2.3451256565750001E-3</c:v>
                </c:pt>
                <c:pt idx="2628">
                  <c:v>2.3548761382700002E-3</c:v>
                </c:pt>
                <c:pt idx="2629">
                  <c:v>2.3578342515979999E-3</c:v>
                </c:pt>
                <c:pt idx="2630">
                  <c:v>2.3619611747560001E-3</c:v>
                </c:pt>
                <c:pt idx="2631">
                  <c:v>2.370022470132E-3</c:v>
                </c:pt>
                <c:pt idx="2632">
                  <c:v>2.3692385293539999E-3</c:v>
                </c:pt>
                <c:pt idx="2633">
                  <c:v>2.3744986392560002E-3</c:v>
                </c:pt>
                <c:pt idx="2634">
                  <c:v>2.3794381413609999E-3</c:v>
                </c:pt>
                <c:pt idx="2635">
                  <c:v>2.3805501405150002E-3</c:v>
                </c:pt>
                <c:pt idx="2636">
                  <c:v>2.386280801147E-3</c:v>
                </c:pt>
                <c:pt idx="2637">
                  <c:v>2.387934364378E-3</c:v>
                </c:pt>
                <c:pt idx="2638">
                  <c:v>2.3918331135060001E-3</c:v>
                </c:pt>
                <c:pt idx="2639">
                  <c:v>2.3954254575069998E-3</c:v>
                </c:pt>
                <c:pt idx="2640">
                  <c:v>2.4001225829120001E-3</c:v>
                </c:pt>
                <c:pt idx="2641">
                  <c:v>2.4097522255030002E-3</c:v>
                </c:pt>
                <c:pt idx="2642">
                  <c:v>2.4131021928040001E-3</c:v>
                </c:pt>
                <c:pt idx="2643">
                  <c:v>2.4161101318900002E-3</c:v>
                </c:pt>
                <c:pt idx="2644">
                  <c:v>2.42066453211E-3</c:v>
                </c:pt>
                <c:pt idx="2645">
                  <c:v>2.4225036613639999E-3</c:v>
                </c:pt>
                <c:pt idx="2646">
                  <c:v>2.4284338578580002E-3</c:v>
                </c:pt>
                <c:pt idx="2647">
                  <c:v>2.4320618249479998E-3</c:v>
                </c:pt>
                <c:pt idx="2648">
                  <c:v>2.4352550972250001E-3</c:v>
                </c:pt>
                <c:pt idx="2649">
                  <c:v>2.4426106829200001E-3</c:v>
                </c:pt>
                <c:pt idx="2650">
                  <c:v>2.4442358408119998E-3</c:v>
                </c:pt>
                <c:pt idx="2651">
                  <c:v>2.4469087366010001E-3</c:v>
                </c:pt>
                <c:pt idx="2652">
                  <c:v>2.4554049596190002E-3</c:v>
                </c:pt>
                <c:pt idx="2653">
                  <c:v>2.4581560865040001E-3</c:v>
                </c:pt>
                <c:pt idx="2654">
                  <c:v>2.464392920956E-3</c:v>
                </c:pt>
                <c:pt idx="2655">
                  <c:v>2.4717131163920002E-3</c:v>
                </c:pt>
                <c:pt idx="2656">
                  <c:v>2.4736516643319999E-3</c:v>
                </c:pt>
                <c:pt idx="2657">
                  <c:v>2.479410963133E-3</c:v>
                </c:pt>
                <c:pt idx="2658">
                  <c:v>2.4807865265759998E-3</c:v>
                </c:pt>
                <c:pt idx="2659">
                  <c:v>2.485726028681E-3</c:v>
                </c:pt>
                <c:pt idx="2660">
                  <c:v>2.490957733244E-3</c:v>
                </c:pt>
                <c:pt idx="2661">
                  <c:v>2.4906084872780001E-3</c:v>
                </c:pt>
                <c:pt idx="2662">
                  <c:v>2.4943077005449999E-3</c:v>
                </c:pt>
                <c:pt idx="2663">
                  <c:v>2.4992115795610002E-3</c:v>
                </c:pt>
                <c:pt idx="2664">
                  <c:v>2.5028395466509998E-3</c:v>
                </c:pt>
                <c:pt idx="2665">
                  <c:v>2.506845397875E-3</c:v>
                </c:pt>
                <c:pt idx="2666">
                  <c:v>2.5085844099520002E-3</c:v>
                </c:pt>
                <c:pt idx="2667">
                  <c:v>2.5171092711390002E-3</c:v>
                </c:pt>
                <c:pt idx="2668">
                  <c:v>2.522069960833E-3</c:v>
                </c:pt>
                <c:pt idx="2669">
                  <c:v>2.5247358717019998E-3</c:v>
                </c:pt>
                <c:pt idx="2670">
                  <c:v>2.5300530251120001E-3</c:v>
                </c:pt>
                <c:pt idx="2671">
                  <c:v>2.5332390796389999E-3</c:v>
                </c:pt>
                <c:pt idx="2672">
                  <c:v>2.5410368107260002E-3</c:v>
                </c:pt>
                <c:pt idx="2673">
                  <c:v>2.5449071545150001E-3</c:v>
                </c:pt>
                <c:pt idx="2674">
                  <c:v>2.5449355598539999E-3</c:v>
                </c:pt>
                <c:pt idx="2675">
                  <c:v>2.5539449416099999E-3</c:v>
                </c:pt>
                <c:pt idx="2676">
                  <c:v>2.5586492847649999E-3</c:v>
                </c:pt>
                <c:pt idx="2677">
                  <c:v>2.5600034277889999E-3</c:v>
                </c:pt>
                <c:pt idx="2678">
                  <c:v>2.5666465517130001E-3</c:v>
                </c:pt>
                <c:pt idx="2679">
                  <c:v>2.5671240873630001E-3</c:v>
                </c:pt>
                <c:pt idx="2680">
                  <c:v>2.5728903710839999E-3</c:v>
                </c:pt>
                <c:pt idx="2681">
                  <c:v>2.5812510866670001E-3</c:v>
                </c:pt>
                <c:pt idx="2682">
                  <c:v>2.57853558287E-3</c:v>
                </c:pt>
                <c:pt idx="2683">
                  <c:v>2.5854136329139998E-3</c:v>
                </c:pt>
                <c:pt idx="2684">
                  <c:v>2.592940581962E-3</c:v>
                </c:pt>
                <c:pt idx="2685">
                  <c:v>2.5923417415470002E-3</c:v>
                </c:pt>
                <c:pt idx="2686">
                  <c:v>2.6009378489109999E-3</c:v>
                </c:pt>
                <c:pt idx="2687">
                  <c:v>2.6036961935459999E-3</c:v>
                </c:pt>
                <c:pt idx="2688">
                  <c:v>2.6072529144589998E-3</c:v>
                </c:pt>
                <c:pt idx="2689">
                  <c:v>2.6144376024600001E-3</c:v>
                </c:pt>
                <c:pt idx="2690">
                  <c:v>2.6135323569179999E-3</c:v>
                </c:pt>
                <c:pt idx="2691">
                  <c:v>2.6211305521429999E-3</c:v>
                </c:pt>
                <c:pt idx="2692">
                  <c:v>2.6249152142549998E-3</c:v>
                </c:pt>
                <c:pt idx="2693">
                  <c:v>2.6286714710300001E-3</c:v>
                </c:pt>
                <c:pt idx="2694">
                  <c:v>2.6340244803579999E-3</c:v>
                </c:pt>
                <c:pt idx="2695">
                  <c:v>2.634822623804E-3</c:v>
                </c:pt>
                <c:pt idx="2696">
                  <c:v>2.6393844746050001E-3</c:v>
                </c:pt>
                <c:pt idx="2697">
                  <c:v>2.6416366454209998E-3</c:v>
                </c:pt>
                <c:pt idx="2698">
                  <c:v>2.6430052239450001E-3</c:v>
                </c:pt>
                <c:pt idx="2699">
                  <c:v>2.6517510414120001E-3</c:v>
                </c:pt>
                <c:pt idx="2700">
                  <c:v>2.65686865896E-3</c:v>
                </c:pt>
                <c:pt idx="2701">
                  <c:v>2.6550011243669999E-3</c:v>
                </c:pt>
                <c:pt idx="2702">
                  <c:v>2.664381172508E-3</c:v>
                </c:pt>
                <c:pt idx="2703">
                  <c:v>2.6647660415620002E-3</c:v>
                </c:pt>
                <c:pt idx="2704">
                  <c:v>2.669192384928E-3</c:v>
                </c:pt>
                <c:pt idx="2705">
                  <c:v>2.6789430994540002E-3</c:v>
                </c:pt>
                <c:pt idx="2706">
                  <c:v>2.6828204281630001E-3</c:v>
                </c:pt>
                <c:pt idx="2707">
                  <c:v>2.6947236619890001E-3</c:v>
                </c:pt>
                <c:pt idx="2708">
                  <c:v>2.7002261485900001E-3</c:v>
                </c:pt>
                <c:pt idx="2709">
                  <c:v>2.7001050766560001E-3</c:v>
                </c:pt>
                <c:pt idx="2710">
                  <c:v>2.7059353888029998E-3</c:v>
                </c:pt>
                <c:pt idx="2711">
                  <c:v>2.7103831525889998E-3</c:v>
                </c:pt>
                <c:pt idx="2712">
                  <c:v>2.7167908847330001E-3</c:v>
                </c:pt>
                <c:pt idx="2713">
                  <c:v>2.7212884742770001E-3</c:v>
                </c:pt>
                <c:pt idx="2714">
                  <c:v>2.7246100362389998E-3</c:v>
                </c:pt>
                <c:pt idx="2715">
                  <c:v>2.7327425777910002E-3</c:v>
                </c:pt>
                <c:pt idx="2716">
                  <c:v>2.7322152163830001E-3</c:v>
                </c:pt>
                <c:pt idx="2717">
                  <c:v>2.733697881922E-3</c:v>
                </c:pt>
                <c:pt idx="2718">
                  <c:v>2.7427785098550002E-3</c:v>
                </c:pt>
                <c:pt idx="2719">
                  <c:v>2.7471976354719999E-3</c:v>
                </c:pt>
                <c:pt idx="2720">
                  <c:v>2.7554798871279999E-3</c:v>
                </c:pt>
                <c:pt idx="2721">
                  <c:v>2.760155592114E-3</c:v>
                </c:pt>
                <c:pt idx="2722">
                  <c:v>2.760618925095E-3</c:v>
                </c:pt>
                <c:pt idx="2723">
                  <c:v>2.7703554369510001E-3</c:v>
                </c:pt>
                <c:pt idx="2724">
                  <c:v>2.774282824248E-3</c:v>
                </c:pt>
                <c:pt idx="2725">
                  <c:v>2.7725293766710001E-3</c:v>
                </c:pt>
                <c:pt idx="2726">
                  <c:v>2.7821161784230002E-3</c:v>
                </c:pt>
                <c:pt idx="2727">
                  <c:v>2.7864640578630002E-3</c:v>
                </c:pt>
                <c:pt idx="2728">
                  <c:v>2.789193764329E-3</c:v>
                </c:pt>
                <c:pt idx="2729">
                  <c:v>2.7960150036959999E-3</c:v>
                </c:pt>
                <c:pt idx="2730">
                  <c:v>2.7952950913459999E-3</c:v>
                </c:pt>
                <c:pt idx="2731">
                  <c:v>2.802608069032E-3</c:v>
                </c:pt>
                <c:pt idx="2732">
                  <c:v>2.8073338326069998E-3</c:v>
                </c:pt>
                <c:pt idx="2733">
                  <c:v>2.8088733088230001E-3</c:v>
                </c:pt>
                <c:pt idx="2734">
                  <c:v>2.8167495038360002E-3</c:v>
                </c:pt>
                <c:pt idx="2735">
                  <c:v>2.822529990226E-3</c:v>
                </c:pt>
                <c:pt idx="2736">
                  <c:v>2.8278899844739998E-3</c:v>
                </c:pt>
                <c:pt idx="2737">
                  <c:v>2.8286098968240002E-3</c:v>
                </c:pt>
                <c:pt idx="2738">
                  <c:v>2.8338059782979999E-3</c:v>
                </c:pt>
                <c:pt idx="2739">
                  <c:v>2.8374623507260001E-3</c:v>
                </c:pt>
                <c:pt idx="2740">
                  <c:v>2.8411473613230002E-3</c:v>
                </c:pt>
                <c:pt idx="2741">
                  <c:v>2.8433143161239998E-3</c:v>
                </c:pt>
                <c:pt idx="2742">
                  <c:v>2.8506556991490001E-3</c:v>
                </c:pt>
                <c:pt idx="2743">
                  <c:v>2.855089260265E-3</c:v>
                </c:pt>
                <c:pt idx="2744">
                  <c:v>2.8576124459509999E-3</c:v>
                </c:pt>
                <c:pt idx="2745">
                  <c:v>2.8616252820940001E-3</c:v>
                </c:pt>
                <c:pt idx="2746">
                  <c:v>2.8613116592170001E-3</c:v>
                </c:pt>
                <c:pt idx="2747">
                  <c:v>2.8717822860929998E-3</c:v>
                </c:pt>
                <c:pt idx="2748">
                  <c:v>2.8720886912200001E-3</c:v>
                </c:pt>
                <c:pt idx="2749">
                  <c:v>2.8725662268699998E-3</c:v>
                </c:pt>
                <c:pt idx="2750">
                  <c:v>2.8803353197870002E-3</c:v>
                </c:pt>
                <c:pt idx="2751">
                  <c:v>2.88677890785E-3</c:v>
                </c:pt>
                <c:pt idx="2752">
                  <c:v>2.893193624914E-3</c:v>
                </c:pt>
                <c:pt idx="2753">
                  <c:v>2.9017610941080001E-3</c:v>
                </c:pt>
                <c:pt idx="2754">
                  <c:v>2.9053820762780002E-3</c:v>
                </c:pt>
                <c:pt idx="2755">
                  <c:v>2.9082472901789998E-3</c:v>
                </c:pt>
                <c:pt idx="2756">
                  <c:v>2.9150256887079998E-3</c:v>
                </c:pt>
                <c:pt idx="2757">
                  <c:v>2.9147120658309998E-3</c:v>
                </c:pt>
                <c:pt idx="2758">
                  <c:v>2.9186822939660001E-3</c:v>
                </c:pt>
                <c:pt idx="2759">
                  <c:v>2.925553359091E-3</c:v>
                </c:pt>
                <c:pt idx="2760">
                  <c:v>2.9324528295550001E-3</c:v>
                </c:pt>
                <c:pt idx="2761">
                  <c:v>2.939110156149E-3</c:v>
                </c:pt>
                <c:pt idx="2762">
                  <c:v>2.9441067017610002E-3</c:v>
                </c:pt>
                <c:pt idx="2763">
                  <c:v>2.9480126686389999E-3</c:v>
                </c:pt>
                <c:pt idx="2764">
                  <c:v>2.9493027832359999E-3</c:v>
                </c:pt>
                <c:pt idx="2765">
                  <c:v>2.9610777273770001E-3</c:v>
                </c:pt>
                <c:pt idx="2766">
                  <c:v>2.9628453776240002E-3</c:v>
                </c:pt>
                <c:pt idx="2767">
                  <c:v>2.9668509960169998E-3</c:v>
                </c:pt>
                <c:pt idx="2768">
                  <c:v>2.9746417421850002E-3</c:v>
                </c:pt>
                <c:pt idx="2769">
                  <c:v>2.9746559448539998E-3</c:v>
                </c:pt>
                <c:pt idx="2770">
                  <c:v>2.9778990428890001E-3</c:v>
                </c:pt>
                <c:pt idx="2771">
                  <c:v>2.9780771583319998E-3</c:v>
                </c:pt>
                <c:pt idx="2772">
                  <c:v>2.9765947256240001E-3</c:v>
                </c:pt>
                <c:pt idx="2773">
                  <c:v>2.9803579673169998E-3</c:v>
                </c:pt>
                <c:pt idx="2774">
                  <c:v>2.989901928231E-3</c:v>
                </c:pt>
                <c:pt idx="2775">
                  <c:v>2.9903082177039999E-3</c:v>
                </c:pt>
                <c:pt idx="2776">
                  <c:v>2.9957252554599998E-3</c:v>
                </c:pt>
                <c:pt idx="2777">
                  <c:v>3.0005008447919999E-3</c:v>
                </c:pt>
                <c:pt idx="2778">
                  <c:v>3.0057823751119999E-3</c:v>
                </c:pt>
                <c:pt idx="2779">
                  <c:v>3.0156399589030001E-3</c:v>
                </c:pt>
                <c:pt idx="2780">
                  <c:v>3.0173435807230001E-3</c:v>
                </c:pt>
                <c:pt idx="2781">
                  <c:v>3.0288975685830001E-3</c:v>
                </c:pt>
                <c:pt idx="2782">
                  <c:v>3.0345355626200002E-3</c:v>
                </c:pt>
                <c:pt idx="2783">
                  <c:v>3.0360179953279999E-3</c:v>
                </c:pt>
                <c:pt idx="2784">
                  <c:v>3.0413710046560002E-3</c:v>
                </c:pt>
                <c:pt idx="2785">
                  <c:v>3.041812917218E-3</c:v>
                </c:pt>
                <c:pt idx="2786">
                  <c:v>3.0474222730850001E-3</c:v>
                </c:pt>
                <c:pt idx="2787">
                  <c:v>3.0545429326589999E-3</c:v>
                </c:pt>
                <c:pt idx="2788">
                  <c:v>3.0561750754710001E-3</c:v>
                </c:pt>
                <c:pt idx="2789">
                  <c:v>3.062490141019E-3</c:v>
                </c:pt>
                <c:pt idx="2790">
                  <c:v>3.067814512178E-3</c:v>
                </c:pt>
                <c:pt idx="2791">
                  <c:v>3.0649777036160001E-3</c:v>
                </c:pt>
                <c:pt idx="2792">
                  <c:v>3.0674438457939999E-3</c:v>
                </c:pt>
                <c:pt idx="2793">
                  <c:v>3.0708296690140002E-3</c:v>
                </c:pt>
                <c:pt idx="2794">
                  <c:v>3.0745358671989999E-3</c:v>
                </c:pt>
                <c:pt idx="2795">
                  <c:v>3.0825475696469999E-3</c:v>
                </c:pt>
                <c:pt idx="2796">
                  <c:v>3.0867243185640002E-3</c:v>
                </c:pt>
                <c:pt idx="2797">
                  <c:v>3.0899601988489999E-3</c:v>
                </c:pt>
                <c:pt idx="2798">
                  <c:v>3.0948070343580002E-3</c:v>
                </c:pt>
                <c:pt idx="2799">
                  <c:v>3.097209148109E-3</c:v>
                </c:pt>
                <c:pt idx="2800">
                  <c:v>3.1012718100100001E-3</c:v>
                </c:pt>
                <c:pt idx="2801">
                  <c:v>3.1051279511299999E-3</c:v>
                </c:pt>
                <c:pt idx="2802">
                  <c:v>3.1112863216549999E-3</c:v>
                </c:pt>
                <c:pt idx="2803">
                  <c:v>3.119262168184E-3</c:v>
                </c:pt>
                <c:pt idx="2804">
                  <c:v>3.1207303982230001E-3</c:v>
                </c:pt>
                <c:pt idx="2805">
                  <c:v>3.1257981900130001E-3</c:v>
                </c:pt>
                <c:pt idx="2806">
                  <c:v>3.1313649378719999E-3</c:v>
                </c:pt>
                <c:pt idx="2807">
                  <c:v>3.1354064121839999E-3</c:v>
                </c:pt>
                <c:pt idx="2808">
                  <c:v>3.1432253308589998E-3</c:v>
                </c:pt>
                <c:pt idx="2809">
                  <c:v>3.1461548060180001E-3</c:v>
                </c:pt>
                <c:pt idx="2810">
                  <c:v>3.1537599861620001E-3</c:v>
                </c:pt>
                <c:pt idx="2811">
                  <c:v>3.1614366453139998E-3</c:v>
                </c:pt>
                <c:pt idx="2812">
                  <c:v>3.1677586957810002E-3</c:v>
                </c:pt>
                <c:pt idx="2813">
                  <c:v>3.172691212967E-3</c:v>
                </c:pt>
                <c:pt idx="2814">
                  <c:v>3.1769108027219998E-3</c:v>
                </c:pt>
                <c:pt idx="2815">
                  <c:v>3.179790219292E-3</c:v>
                </c:pt>
                <c:pt idx="2816">
                  <c:v>3.1868680380279998E-3</c:v>
                </c:pt>
                <c:pt idx="2817">
                  <c:v>3.1933400314299999E-3</c:v>
                </c:pt>
                <c:pt idx="2818">
                  <c:v>3.1978804618119998E-3</c:v>
                </c:pt>
                <c:pt idx="2819">
                  <c:v>3.208621870726E-3</c:v>
                </c:pt>
                <c:pt idx="2820">
                  <c:v>3.209812100977E-3</c:v>
                </c:pt>
                <c:pt idx="2821">
                  <c:v>3.2155641820280001E-3</c:v>
                </c:pt>
                <c:pt idx="2822">
                  <c:v>3.219184931368E-3</c:v>
                </c:pt>
                <c:pt idx="2823">
                  <c:v>3.220788668841E-3</c:v>
                </c:pt>
                <c:pt idx="2824">
                  <c:v>3.2263982575389998E-3</c:v>
                </c:pt>
                <c:pt idx="2825">
                  <c:v>3.2361631747340001E-3</c:v>
                </c:pt>
                <c:pt idx="2826">
                  <c:v>3.239741083235E-3</c:v>
                </c:pt>
                <c:pt idx="2827">
                  <c:v>3.2421289943160001E-3</c:v>
                </c:pt>
                <c:pt idx="2828">
                  <c:v>3.2457639463250002E-3</c:v>
                </c:pt>
                <c:pt idx="2829">
                  <c:v>3.2494419720020002E-3</c:v>
                </c:pt>
                <c:pt idx="2830">
                  <c:v>3.2545595895500001E-3</c:v>
                </c:pt>
                <c:pt idx="2831">
                  <c:v>3.2597484532740002E-3</c:v>
                </c:pt>
                <c:pt idx="2832">
                  <c:v>3.2677245326339999E-3</c:v>
                </c:pt>
                <c:pt idx="2833">
                  <c:v>3.270739456639E-3</c:v>
                </c:pt>
                <c:pt idx="2834">
                  <c:v>3.2796631567180001E-3</c:v>
                </c:pt>
                <c:pt idx="2835">
                  <c:v>3.280269214883E-3</c:v>
                </c:pt>
                <c:pt idx="2836">
                  <c:v>3.2816019374879999E-3</c:v>
                </c:pt>
                <c:pt idx="2837">
                  <c:v>3.2899200450630002E-3</c:v>
                </c:pt>
                <c:pt idx="2838">
                  <c:v>3.2934339251370001E-3</c:v>
                </c:pt>
                <c:pt idx="2839">
                  <c:v>3.2961282413450001E-3</c:v>
                </c:pt>
                <c:pt idx="2840">
                  <c:v>3.3079886343330002E-3</c:v>
                </c:pt>
                <c:pt idx="2841">
                  <c:v>3.309927415103E-3</c:v>
                </c:pt>
                <c:pt idx="2842">
                  <c:v>3.312942339107E-3</c:v>
                </c:pt>
                <c:pt idx="2843">
                  <c:v>3.3227857202290001E-3</c:v>
                </c:pt>
                <c:pt idx="2844">
                  <c:v>3.3248241525139998E-3</c:v>
                </c:pt>
                <c:pt idx="2845">
                  <c:v>3.3307045232500001E-3</c:v>
                </c:pt>
                <c:pt idx="2846">
                  <c:v>3.3372619654979999E-3</c:v>
                </c:pt>
                <c:pt idx="2847">
                  <c:v>3.3394645433870002E-3</c:v>
                </c:pt>
                <c:pt idx="2848">
                  <c:v>3.3459435217079998E-3</c:v>
                </c:pt>
                <c:pt idx="2849">
                  <c:v>3.3499919809399999E-3</c:v>
                </c:pt>
                <c:pt idx="2850">
                  <c:v>3.3477111719549999E-3</c:v>
                </c:pt>
                <c:pt idx="2851">
                  <c:v>3.3497069962320001E-3</c:v>
                </c:pt>
                <c:pt idx="2852">
                  <c:v>3.3516455441709998E-3</c:v>
                </c:pt>
                <c:pt idx="2853">
                  <c:v>3.3573191612960001E-3</c:v>
                </c:pt>
                <c:pt idx="2854">
                  <c:v>3.361032810062E-3</c:v>
                </c:pt>
                <c:pt idx="2855">
                  <c:v>3.3702133223410002E-3</c:v>
                </c:pt>
                <c:pt idx="2856">
                  <c:v>3.378830617294E-3</c:v>
                </c:pt>
                <c:pt idx="2857">
                  <c:v>3.3835775684569998E-3</c:v>
                </c:pt>
                <c:pt idx="2858">
                  <c:v>3.391104517505E-3</c:v>
                </c:pt>
                <c:pt idx="2859">
                  <c:v>3.39627917856E-3</c:v>
                </c:pt>
                <c:pt idx="2860">
                  <c:v>3.4002349711950001E-3</c:v>
                </c:pt>
                <c:pt idx="2861">
                  <c:v>3.4102494828399999E-3</c:v>
                </c:pt>
                <c:pt idx="2862">
                  <c:v>3.418032778427E-3</c:v>
                </c:pt>
                <c:pt idx="2863">
                  <c:v>3.4203277900820002E-3</c:v>
                </c:pt>
                <c:pt idx="2864">
                  <c:v>3.4286815207449999E-3</c:v>
                </c:pt>
                <c:pt idx="2865">
                  <c:v>3.4257662482560002E-3</c:v>
                </c:pt>
                <c:pt idx="2866">
                  <c:v>3.4252603072669999E-3</c:v>
                </c:pt>
                <c:pt idx="2867">
                  <c:v>3.4310549963269999E-3</c:v>
                </c:pt>
                <c:pt idx="2868">
                  <c:v>3.4347614273430001E-3</c:v>
                </c:pt>
                <c:pt idx="2869">
                  <c:v>3.438845509663E-3</c:v>
                </c:pt>
                <c:pt idx="2870">
                  <c:v>3.444540547207E-3</c:v>
                </c:pt>
                <c:pt idx="2871">
                  <c:v>3.4489384852350001E-3</c:v>
                </c:pt>
                <c:pt idx="2872">
                  <c:v>3.4473203122619999E-3</c:v>
                </c:pt>
                <c:pt idx="2873">
                  <c:v>3.4511764533820002E-3</c:v>
                </c:pt>
                <c:pt idx="2874">
                  <c:v>3.4538707695900002E-3</c:v>
                </c:pt>
                <c:pt idx="2875">
                  <c:v>3.459544386715E-3</c:v>
                </c:pt>
                <c:pt idx="2876">
                  <c:v>3.4697013907130001E-3</c:v>
                </c:pt>
                <c:pt idx="2877">
                  <c:v>3.4762944560499998E-3</c:v>
                </c:pt>
                <c:pt idx="2878">
                  <c:v>3.4784113522620002E-3</c:v>
                </c:pt>
                <c:pt idx="2879">
                  <c:v>3.4839566797019998E-3</c:v>
                </c:pt>
                <c:pt idx="2880">
                  <c:v>3.4928091336040002E-3</c:v>
                </c:pt>
                <c:pt idx="2881">
                  <c:v>3.4952610731119999E-3</c:v>
                </c:pt>
                <c:pt idx="2882">
                  <c:v>3.5046625416729998E-3</c:v>
                </c:pt>
                <c:pt idx="2883">
                  <c:v>3.5086967982350002E-3</c:v>
                </c:pt>
                <c:pt idx="2884">
                  <c:v>3.5122677218170002E-3</c:v>
                </c:pt>
                <c:pt idx="2885">
                  <c:v>3.517727600411E-3</c:v>
                </c:pt>
                <c:pt idx="2886">
                  <c:v>3.5228310152889998E-3</c:v>
                </c:pt>
                <c:pt idx="2887">
                  <c:v>3.5255039110780001E-3</c:v>
                </c:pt>
                <c:pt idx="2888">
                  <c:v>3.5307926591490002E-3</c:v>
                </c:pt>
                <c:pt idx="2889">
                  <c:v>3.5364590585229999E-3</c:v>
                </c:pt>
                <c:pt idx="2890">
                  <c:v>3.5387685056780002E-3</c:v>
                </c:pt>
                <c:pt idx="2891">
                  <c:v>3.5457536578180002E-3</c:v>
                </c:pt>
                <c:pt idx="2892">
                  <c:v>3.5530095919969998E-3</c:v>
                </c:pt>
                <c:pt idx="2893">
                  <c:v>3.5603439901020001E-3</c:v>
                </c:pt>
                <c:pt idx="2894">
                  <c:v>3.5669726785270001E-3</c:v>
                </c:pt>
                <c:pt idx="2895">
                  <c:v>3.5724395420399999E-3</c:v>
                </c:pt>
                <c:pt idx="2896">
                  <c:v>3.5776072181759998E-3</c:v>
                </c:pt>
                <c:pt idx="2897">
                  <c:v>3.581776749343E-3</c:v>
                </c:pt>
                <c:pt idx="2898">
                  <c:v>3.5871723666790001E-3</c:v>
                </c:pt>
                <c:pt idx="2899">
                  <c:v>3.5926536656920001E-3</c:v>
                </c:pt>
                <c:pt idx="2900">
                  <c:v>3.595540300012E-3</c:v>
                </c:pt>
                <c:pt idx="2901">
                  <c:v>3.603566205129E-3</c:v>
                </c:pt>
                <c:pt idx="2902">
                  <c:v>3.6083345767110001E-3</c:v>
                </c:pt>
                <c:pt idx="2903">
                  <c:v>3.6112354137E-3</c:v>
                </c:pt>
                <c:pt idx="2904">
                  <c:v>3.6150843370710002E-3</c:v>
                </c:pt>
                <c:pt idx="2905">
                  <c:v>3.6218129098420002E-3</c:v>
                </c:pt>
                <c:pt idx="2906">
                  <c:v>3.6236946471039999E-3</c:v>
                </c:pt>
                <c:pt idx="2907">
                  <c:v>3.6322763189670002E-3</c:v>
                </c:pt>
                <c:pt idx="2908">
                  <c:v>3.6369021981949999E-3</c:v>
                </c:pt>
                <c:pt idx="2909">
                  <c:v>3.640779759735E-3</c:v>
                </c:pt>
                <c:pt idx="2910">
                  <c:v>3.6488696932790001E-3</c:v>
                </c:pt>
                <c:pt idx="2911">
                  <c:v>3.6495253443719999E-3</c:v>
                </c:pt>
                <c:pt idx="2912">
                  <c:v>3.6547000054269999E-3</c:v>
                </c:pt>
                <c:pt idx="2913">
                  <c:v>3.6637380253520002E-3</c:v>
                </c:pt>
                <c:pt idx="2914">
                  <c:v>3.6675299052149998E-3</c:v>
                </c:pt>
                <c:pt idx="2915">
                  <c:v>3.6744223907589999E-3</c:v>
                </c:pt>
                <c:pt idx="2916">
                  <c:v>3.6828971933570002E-3</c:v>
                </c:pt>
                <c:pt idx="2917">
                  <c:v>3.6873947829010002E-3</c:v>
                </c:pt>
                <c:pt idx="2918">
                  <c:v>3.6917496472600002E-3</c:v>
                </c:pt>
                <c:pt idx="2919">
                  <c:v>3.6976514384150002E-3</c:v>
                </c:pt>
                <c:pt idx="2920">
                  <c:v>3.7039523012940001E-3</c:v>
                </c:pt>
                <c:pt idx="2921">
                  <c:v>3.7104955408719998E-3</c:v>
                </c:pt>
                <c:pt idx="2922">
                  <c:v>3.7150571588429999E-3</c:v>
                </c:pt>
                <c:pt idx="2923">
                  <c:v>3.7204883992670002E-3</c:v>
                </c:pt>
                <c:pt idx="2924">
                  <c:v>3.7279725074770001E-3</c:v>
                </c:pt>
                <c:pt idx="2925">
                  <c:v>3.7320281844589998E-3</c:v>
                </c:pt>
                <c:pt idx="2926">
                  <c:v>3.7344445008780001E-3</c:v>
                </c:pt>
                <c:pt idx="2927">
                  <c:v>3.7382007576529999E-3</c:v>
                </c:pt>
                <c:pt idx="2928">
                  <c:v>3.7451859097929999E-3</c:v>
                </c:pt>
                <c:pt idx="2929">
                  <c:v>3.7491701077670002E-3</c:v>
                </c:pt>
                <c:pt idx="2930">
                  <c:v>3.751415526494E-3</c:v>
                </c:pt>
                <c:pt idx="2931">
                  <c:v>3.7560770288110001E-3</c:v>
                </c:pt>
                <c:pt idx="2932">
                  <c:v>3.7628696300090001E-3</c:v>
                </c:pt>
                <c:pt idx="2933">
                  <c:v>3.7657849024979998E-3</c:v>
                </c:pt>
                <c:pt idx="2934">
                  <c:v>3.7698191590609998E-3</c:v>
                </c:pt>
                <c:pt idx="2935">
                  <c:v>3.7743309512729998E-3</c:v>
                </c:pt>
                <c:pt idx="2936">
                  <c:v>3.7792704533790001E-3</c:v>
                </c:pt>
                <c:pt idx="2937">
                  <c:v>3.7842739839109999E-3</c:v>
                </c:pt>
                <c:pt idx="2938">
                  <c:v>3.7888144142929998E-3</c:v>
                </c:pt>
                <c:pt idx="2939">
                  <c:v>3.7941529881209998E-3</c:v>
                </c:pt>
                <c:pt idx="2940">
                  <c:v>3.799876431003E-3</c:v>
                </c:pt>
                <c:pt idx="2941">
                  <c:v>3.802663413808E-3</c:v>
                </c:pt>
                <c:pt idx="2942">
                  <c:v>3.8035828620199999E-3</c:v>
                </c:pt>
                <c:pt idx="2943">
                  <c:v>3.8096769712870002E-3</c:v>
                </c:pt>
                <c:pt idx="2944">
                  <c:v>3.816904500127E-3</c:v>
                </c:pt>
                <c:pt idx="2945">
                  <c:v>3.8237185217439998E-3</c:v>
                </c:pt>
                <c:pt idx="2946">
                  <c:v>3.8285225164150002E-3</c:v>
                </c:pt>
                <c:pt idx="2947">
                  <c:v>3.8338399026540001E-3</c:v>
                </c:pt>
                <c:pt idx="2948">
                  <c:v>3.8386296946559999E-3</c:v>
                </c:pt>
                <c:pt idx="2949">
                  <c:v>3.8425996899600001E-3</c:v>
                </c:pt>
                <c:pt idx="2950">
                  <c:v>3.846976207569E-3</c:v>
                </c:pt>
                <c:pt idx="2951">
                  <c:v>3.8556505460290002E-3</c:v>
                </c:pt>
                <c:pt idx="2952">
                  <c:v>3.8601481355730002E-3</c:v>
                </c:pt>
                <c:pt idx="2953">
                  <c:v>3.86624224484E-3</c:v>
                </c:pt>
                <c:pt idx="2954">
                  <c:v>3.8698345888410002E-3</c:v>
                </c:pt>
                <c:pt idx="2955">
                  <c:v>3.8721226155759999E-3</c:v>
                </c:pt>
                <c:pt idx="2956">
                  <c:v>3.8787298835810001E-3</c:v>
                </c:pt>
                <c:pt idx="2957">
                  <c:v>3.8890293799340001E-3</c:v>
                </c:pt>
                <c:pt idx="2958">
                  <c:v>3.8895069155840001E-3</c:v>
                </c:pt>
                <c:pt idx="2959">
                  <c:v>3.8977894000709998E-3</c:v>
                </c:pt>
                <c:pt idx="2960">
                  <c:v>3.9085024036469998E-3</c:v>
                </c:pt>
                <c:pt idx="2961">
                  <c:v>3.9120875298980003E-3</c:v>
                </c:pt>
                <c:pt idx="2962">
                  <c:v>3.9230212569239999E-3</c:v>
                </c:pt>
                <c:pt idx="2963">
                  <c:v>3.925843629986E-3</c:v>
                </c:pt>
                <c:pt idx="2964">
                  <c:v>3.933178260922E-3</c:v>
                </c:pt>
                <c:pt idx="2965">
                  <c:v>3.9391298778359996E-3</c:v>
                </c:pt>
                <c:pt idx="2966">
                  <c:v>3.9422516711059997E-3</c:v>
                </c:pt>
                <c:pt idx="2967">
                  <c:v>3.9403983391819997E-3</c:v>
                </c:pt>
                <c:pt idx="2968">
                  <c:v>3.9516105316580001E-3</c:v>
                </c:pt>
                <c:pt idx="2969">
                  <c:v>3.9546894840899998E-3</c:v>
                </c:pt>
                <c:pt idx="2970">
                  <c:v>3.9560436271129998E-3</c:v>
                </c:pt>
                <c:pt idx="2971">
                  <c:v>3.9653880521660001E-3</c:v>
                </c:pt>
                <c:pt idx="2972">
                  <c:v>3.9645256474609997E-3</c:v>
                </c:pt>
                <c:pt idx="2973">
                  <c:v>3.969322424382E-3</c:v>
                </c:pt>
                <c:pt idx="2974">
                  <c:v>3.9711403660479998E-3</c:v>
                </c:pt>
                <c:pt idx="2975">
                  <c:v>3.9775553159419998E-3</c:v>
                </c:pt>
                <c:pt idx="2976">
                  <c:v>3.9837919175619999E-3</c:v>
                </c:pt>
                <c:pt idx="2977">
                  <c:v>3.993036225438E-3</c:v>
                </c:pt>
                <c:pt idx="2978">
                  <c:v>3.997377119958E-3</c:v>
                </c:pt>
                <c:pt idx="2979">
                  <c:v>4.001731984317E-3</c:v>
                </c:pt>
                <c:pt idx="2980">
                  <c:v>4.0079616010190002E-3</c:v>
                </c:pt>
                <c:pt idx="2981">
                  <c:v>4.0098507888619997E-3</c:v>
                </c:pt>
                <c:pt idx="2982">
                  <c:v>4.0136496536430002E-3</c:v>
                </c:pt>
                <c:pt idx="2983">
                  <c:v>4.0220320224760003E-3</c:v>
                </c:pt>
                <c:pt idx="2984">
                  <c:v>4.030292853713E-3</c:v>
                </c:pt>
                <c:pt idx="2985">
                  <c:v>4.0338779799639997E-3</c:v>
                </c:pt>
                <c:pt idx="2986">
                  <c:v>4.0373848751189996E-3</c:v>
                </c:pt>
                <c:pt idx="2987">
                  <c:v>4.0422244928780002E-3</c:v>
                </c:pt>
                <c:pt idx="2988">
                  <c:v>4.0472494438289998E-3</c:v>
                </c:pt>
                <c:pt idx="2989">
                  <c:v>4.0530869737270001E-3</c:v>
                </c:pt>
                <c:pt idx="2990">
                  <c:v>4.0554106235499996E-3</c:v>
                </c:pt>
                <c:pt idx="2991">
                  <c:v>4.0599438361820003E-3</c:v>
                </c:pt>
                <c:pt idx="2992">
                  <c:v>4.0687751024959997E-3</c:v>
                </c:pt>
                <c:pt idx="2993">
                  <c:v>4.0729520842430001E-3</c:v>
                </c:pt>
                <c:pt idx="2994">
                  <c:v>4.0731872431930003E-3</c:v>
                </c:pt>
                <c:pt idx="2995">
                  <c:v>4.0786471217870001E-3</c:v>
                </c:pt>
                <c:pt idx="2996">
                  <c:v>4.0877559222279999E-3</c:v>
                </c:pt>
                <c:pt idx="2997">
                  <c:v>4.0905857458710003E-3</c:v>
                </c:pt>
                <c:pt idx="2998">
                  <c:v>4.0949336253110003E-3</c:v>
                </c:pt>
                <c:pt idx="2999">
                  <c:v>4.1002864018079999E-3</c:v>
                </c:pt>
                <c:pt idx="3000">
                  <c:v>4.1067297570410001E-3</c:v>
                </c:pt>
                <c:pt idx="3001">
                  <c:v>4.1111847385760002E-3</c:v>
                </c:pt>
                <c:pt idx="3002">
                  <c:v>4.1167512536049999E-3</c:v>
                </c:pt>
                <c:pt idx="3003">
                  <c:v>4.1214269585910001E-3</c:v>
                </c:pt>
                <c:pt idx="3004">
                  <c:v>4.13062190637E-3</c:v>
                </c:pt>
                <c:pt idx="3005">
                  <c:v>4.1369083337489997E-3</c:v>
                </c:pt>
                <c:pt idx="3006">
                  <c:v>4.1418336331840002E-3</c:v>
                </c:pt>
                <c:pt idx="3007">
                  <c:v>4.1438438929619998E-3</c:v>
                </c:pt>
                <c:pt idx="3008">
                  <c:v>4.1483342647550001E-3</c:v>
                </c:pt>
                <c:pt idx="3009">
                  <c:v>4.1587189771230002E-3</c:v>
                </c:pt>
                <c:pt idx="3010">
                  <c:v>4.1639795526860002E-3</c:v>
                </c:pt>
                <c:pt idx="3011">
                  <c:v>4.172653891146E-3</c:v>
                </c:pt>
                <c:pt idx="3012">
                  <c:v>4.1796104051170001E-3</c:v>
                </c:pt>
                <c:pt idx="3013">
                  <c:v>4.1844216175379997E-3</c:v>
                </c:pt>
                <c:pt idx="3014">
                  <c:v>4.1898027993739996E-3</c:v>
                </c:pt>
                <c:pt idx="3015">
                  <c:v>4.1951485909520001E-3</c:v>
                </c:pt>
                <c:pt idx="3016">
                  <c:v>4.1995537467299998E-3</c:v>
                </c:pt>
                <c:pt idx="3017">
                  <c:v>4.2072869837280003E-3</c:v>
                </c:pt>
                <c:pt idx="3018">
                  <c:v>4.2167813517150002E-3</c:v>
                </c:pt>
                <c:pt idx="3019">
                  <c:v>4.2185201309619998E-3</c:v>
                </c:pt>
                <c:pt idx="3020">
                  <c:v>4.2268810793759997E-3</c:v>
                </c:pt>
                <c:pt idx="3021">
                  <c:v>4.2307442054149999E-3</c:v>
                </c:pt>
                <c:pt idx="3022">
                  <c:v>4.2370022274550003E-3</c:v>
                </c:pt>
                <c:pt idx="3023">
                  <c:v>4.2445505969230003E-3</c:v>
                </c:pt>
                <c:pt idx="3024">
                  <c:v>4.2538880370559997E-3</c:v>
                </c:pt>
                <c:pt idx="3025">
                  <c:v>4.2612077668310001E-3</c:v>
                </c:pt>
                <c:pt idx="3026">
                  <c:v>4.2648571543400004E-3</c:v>
                </c:pt>
                <c:pt idx="3027">
                  <c:v>4.2717214673759999E-3</c:v>
                </c:pt>
                <c:pt idx="3028">
                  <c:v>4.2768958955999997E-3</c:v>
                </c:pt>
                <c:pt idx="3029">
                  <c:v>4.2839450761679998E-3</c:v>
                </c:pt>
                <c:pt idx="3030">
                  <c:v>4.2921849526460004E-3</c:v>
                </c:pt>
                <c:pt idx="3031">
                  <c:v>4.2980224825439999E-3</c:v>
                </c:pt>
                <c:pt idx="3032">
                  <c:v>4.3001607991759996E-3</c:v>
                </c:pt>
                <c:pt idx="3033">
                  <c:v>4.3060909956689998E-3</c:v>
                </c:pt>
                <c:pt idx="3034">
                  <c:v>4.3085357174280003E-3</c:v>
                </c:pt>
                <c:pt idx="3035">
                  <c:v>4.312021192163E-3</c:v>
                </c:pt>
                <c:pt idx="3036">
                  <c:v>4.3199043720960001E-3</c:v>
                </c:pt>
                <c:pt idx="3037">
                  <c:v>4.3252003379170003E-3</c:v>
                </c:pt>
                <c:pt idx="3038">
                  <c:v>4.3302183039489999E-3</c:v>
                </c:pt>
                <c:pt idx="3039">
                  <c:v>4.3355994857849998E-3</c:v>
                </c:pt>
                <c:pt idx="3040">
                  <c:v>4.3388782069090004E-3</c:v>
                </c:pt>
                <c:pt idx="3041">
                  <c:v>4.3443664908410003E-3</c:v>
                </c:pt>
                <c:pt idx="3042">
                  <c:v>4.3508885428309996E-3</c:v>
                </c:pt>
                <c:pt idx="3043">
                  <c:v>4.3559917248789997E-3</c:v>
                </c:pt>
                <c:pt idx="3044">
                  <c:v>4.3628700077530001E-3</c:v>
                </c:pt>
                <c:pt idx="3045">
                  <c:v>4.3710167519749998E-3</c:v>
                </c:pt>
                <c:pt idx="3046">
                  <c:v>4.3749087490140004E-3</c:v>
                </c:pt>
                <c:pt idx="3047">
                  <c:v>4.3789143674080001E-3</c:v>
                </c:pt>
                <c:pt idx="3048">
                  <c:v>4.3847663328049997E-3</c:v>
                </c:pt>
                <c:pt idx="3049">
                  <c:v>4.3897554278369997E-3</c:v>
                </c:pt>
                <c:pt idx="3050">
                  <c:v>4.3905465863650003E-3</c:v>
                </c:pt>
                <c:pt idx="3051">
                  <c:v>4.3957214802500004E-3</c:v>
                </c:pt>
                <c:pt idx="3052">
                  <c:v>4.4040963985030003E-3</c:v>
                </c:pt>
                <c:pt idx="3053">
                  <c:v>4.4071758165960002E-3</c:v>
                </c:pt>
                <c:pt idx="3054">
                  <c:v>4.4134692288939998E-3</c:v>
                </c:pt>
                <c:pt idx="3055">
                  <c:v>4.4193142093720003E-3</c:v>
                </c:pt>
                <c:pt idx="3056">
                  <c:v>4.4242893345650004E-3</c:v>
                </c:pt>
                <c:pt idx="3057">
                  <c:v>4.4346386566760003E-3</c:v>
                </c:pt>
                <c:pt idx="3058">
                  <c:v>4.4368198141459996E-3</c:v>
                </c:pt>
                <c:pt idx="3059">
                  <c:v>4.4418233446779998E-3</c:v>
                </c:pt>
                <c:pt idx="3060">
                  <c:v>4.4493000023069999E-3</c:v>
                </c:pt>
                <c:pt idx="3061">
                  <c:v>4.4553442858160002E-3</c:v>
                </c:pt>
                <c:pt idx="3062">
                  <c:v>4.4577037915590001E-3</c:v>
                </c:pt>
                <c:pt idx="3063">
                  <c:v>4.4645676389340003E-3</c:v>
                </c:pt>
                <c:pt idx="3064">
                  <c:v>4.4684452004729999E-3</c:v>
                </c:pt>
                <c:pt idx="3065">
                  <c:v>4.4763712212440004E-3</c:v>
                </c:pt>
                <c:pt idx="3066">
                  <c:v>4.4833132997160003E-3</c:v>
                </c:pt>
                <c:pt idx="3067">
                  <c:v>4.4896570034329997E-3</c:v>
                </c:pt>
                <c:pt idx="3068">
                  <c:v>4.5007122680539996E-3</c:v>
                </c:pt>
                <c:pt idx="3069">
                  <c:v>4.506970290095E-3</c:v>
                </c:pt>
                <c:pt idx="3070">
                  <c:v>4.5173764228820003E-3</c:v>
                </c:pt>
                <c:pt idx="3071">
                  <c:v>4.5214323326949997E-3</c:v>
                </c:pt>
                <c:pt idx="3072">
                  <c:v>4.5277969911689999E-3</c:v>
                </c:pt>
                <c:pt idx="3073">
                  <c:v>4.5360582880679999E-3</c:v>
                </c:pt>
                <c:pt idx="3074">
                  <c:v>4.541460890323E-3</c:v>
                </c:pt>
                <c:pt idx="3075">
                  <c:v>4.5413752086460001E-3</c:v>
                </c:pt>
                <c:pt idx="3076">
                  <c:v>4.5472271740439997E-3</c:v>
                </c:pt>
                <c:pt idx="3077">
                  <c:v>4.5505557209249998E-3</c:v>
                </c:pt>
                <c:pt idx="3078">
                  <c:v>4.5576621778309996E-3</c:v>
                </c:pt>
                <c:pt idx="3079">
                  <c:v>4.5625017955900002E-3</c:v>
                </c:pt>
                <c:pt idx="3080">
                  <c:v>4.5656380243599996E-3</c:v>
                </c:pt>
                <c:pt idx="3081">
                  <c:v>4.5743053779010003E-3</c:v>
                </c:pt>
                <c:pt idx="3082">
                  <c:v>4.5806630514559996E-3</c:v>
                </c:pt>
                <c:pt idx="3083">
                  <c:v>4.5876125805079998E-3</c:v>
                </c:pt>
                <c:pt idx="3084">
                  <c:v>4.5944335870440004E-3</c:v>
                </c:pt>
                <c:pt idx="3085">
                  <c:v>4.6087461523709999E-3</c:v>
                </c:pt>
                <c:pt idx="3086">
                  <c:v>4.6170642599460002E-3</c:v>
                </c:pt>
                <c:pt idx="3087">
                  <c:v>4.6207061968740002E-3</c:v>
                </c:pt>
                <c:pt idx="3088">
                  <c:v>4.6260664239530002E-3</c:v>
                </c:pt>
                <c:pt idx="3089">
                  <c:v>4.6351258642969998E-3</c:v>
                </c:pt>
                <c:pt idx="3090">
                  <c:v>4.6408846974370001E-3</c:v>
                </c:pt>
                <c:pt idx="3091">
                  <c:v>4.6481406316160002E-3</c:v>
                </c:pt>
                <c:pt idx="3092">
                  <c:v>4.6560238115490003E-3</c:v>
                </c:pt>
                <c:pt idx="3093">
                  <c:v>4.6636364422740001E-3</c:v>
                </c:pt>
                <c:pt idx="3094">
                  <c:v>4.6696662902830002E-3</c:v>
                </c:pt>
                <c:pt idx="3095">
                  <c:v>4.6736150980000004E-3</c:v>
                </c:pt>
                <c:pt idx="3096">
                  <c:v>4.6784905716779996E-3</c:v>
                </c:pt>
                <c:pt idx="3097">
                  <c:v>4.6863309107720002E-3</c:v>
                </c:pt>
                <c:pt idx="3098">
                  <c:v>4.6893316321070001E-3</c:v>
                </c:pt>
                <c:pt idx="3099">
                  <c:v>4.6920687891539997E-3</c:v>
                </c:pt>
                <c:pt idx="3100">
                  <c:v>4.6967230737209997E-3</c:v>
                </c:pt>
                <c:pt idx="3101">
                  <c:v>4.705468658358E-3</c:v>
                </c:pt>
                <c:pt idx="3102">
                  <c:v>4.7107576392590002E-3</c:v>
                </c:pt>
                <c:pt idx="3103">
                  <c:v>4.7128531150520004E-3</c:v>
                </c:pt>
                <c:pt idx="3104">
                  <c:v>4.7235158272090003E-3</c:v>
                </c:pt>
                <c:pt idx="3105">
                  <c:v>4.7259749844670001E-3</c:v>
                </c:pt>
                <c:pt idx="3106">
                  <c:v>4.7336942516269997E-3</c:v>
                </c:pt>
                <c:pt idx="3107">
                  <c:v>4.7473297454419996E-3</c:v>
                </c:pt>
                <c:pt idx="3108">
                  <c:v>4.753081593663E-3</c:v>
                </c:pt>
                <c:pt idx="3109">
                  <c:v>4.7637447714810001E-3</c:v>
                </c:pt>
                <c:pt idx="3110">
                  <c:v>4.7756978310640004E-3</c:v>
                </c:pt>
                <c:pt idx="3111">
                  <c:v>4.7789122909310004E-3</c:v>
                </c:pt>
                <c:pt idx="3112">
                  <c:v>4.7883563674989997E-3</c:v>
                </c:pt>
                <c:pt idx="3113">
                  <c:v>4.7962679527699999E-3</c:v>
                </c:pt>
                <c:pt idx="3114">
                  <c:v>4.7980998642739997E-3</c:v>
                </c:pt>
                <c:pt idx="3115">
                  <c:v>4.8057623207569998E-3</c:v>
                </c:pt>
                <c:pt idx="3116">
                  <c:v>4.8112361691889996E-3</c:v>
                </c:pt>
                <c:pt idx="3117">
                  <c:v>4.81242639944E-3</c:v>
                </c:pt>
                <c:pt idx="3118">
                  <c:v>4.8173447139559997E-3</c:v>
                </c:pt>
                <c:pt idx="3119">
                  <c:v>4.8214360140260001E-3</c:v>
                </c:pt>
                <c:pt idx="3120">
                  <c:v>4.8263682983819998E-3</c:v>
                </c:pt>
                <c:pt idx="3121">
                  <c:v>4.8299534246330003E-3</c:v>
                </c:pt>
                <c:pt idx="3122">
                  <c:v>4.8356484621760003E-3</c:v>
                </c:pt>
                <c:pt idx="3123">
                  <c:v>4.8439167439940003E-3</c:v>
                </c:pt>
                <c:pt idx="3124">
                  <c:v>4.8497826792299999E-3</c:v>
                </c:pt>
                <c:pt idx="3125">
                  <c:v>4.8580509610469998E-3</c:v>
                </c:pt>
                <c:pt idx="3126">
                  <c:v>4.865228198469E-3</c:v>
                </c:pt>
                <c:pt idx="3127">
                  <c:v>4.8697330057619996E-3</c:v>
                </c:pt>
                <c:pt idx="3128">
                  <c:v>4.8781652003530001E-3</c:v>
                </c:pt>
                <c:pt idx="3129">
                  <c:v>4.8876376822590004E-3</c:v>
                </c:pt>
                <c:pt idx="3130">
                  <c:v>4.8896051011979996E-3</c:v>
                </c:pt>
                <c:pt idx="3131">
                  <c:v>4.9004959873859997E-3</c:v>
                </c:pt>
                <c:pt idx="3132">
                  <c:v>4.9062268808480001E-3</c:v>
                </c:pt>
                <c:pt idx="3133">
                  <c:v>4.9100113101300004E-3</c:v>
                </c:pt>
                <c:pt idx="3134">
                  <c:v>4.9195410683749996E-3</c:v>
                </c:pt>
                <c:pt idx="3135">
                  <c:v>4.9246517010029999E-3</c:v>
                </c:pt>
                <c:pt idx="3136">
                  <c:v>4.9282014369960003E-3</c:v>
                </c:pt>
                <c:pt idx="3137">
                  <c:v>4.9364836886530003E-3</c:v>
                </c:pt>
                <c:pt idx="3138">
                  <c:v>4.9406820908189999E-3</c:v>
                </c:pt>
                <c:pt idx="3139">
                  <c:v>4.9462770111859998E-3</c:v>
                </c:pt>
                <c:pt idx="3140">
                  <c:v>4.9548731185499999E-3</c:v>
                </c:pt>
                <c:pt idx="3141">
                  <c:v>4.9579236656430003E-3</c:v>
                </c:pt>
                <c:pt idx="3142">
                  <c:v>4.9639181233940002E-3</c:v>
                </c:pt>
                <c:pt idx="3143">
                  <c:v>4.970824811608E-3</c:v>
                </c:pt>
                <c:pt idx="3144">
                  <c:v>4.9766339361670001E-3</c:v>
                </c:pt>
                <c:pt idx="3145">
                  <c:v>4.9856789410110004E-3</c:v>
                </c:pt>
                <c:pt idx="3146">
                  <c:v>4.9929991364480002E-3</c:v>
                </c:pt>
                <c:pt idx="3147">
                  <c:v>5.0006541423500001E-3</c:v>
                </c:pt>
                <c:pt idx="3148">
                  <c:v>5.011709406972E-3</c:v>
                </c:pt>
                <c:pt idx="3149">
                  <c:v>5.0113671459259997E-3</c:v>
                </c:pt>
                <c:pt idx="3150">
                  <c:v>5.0181024707850004E-3</c:v>
                </c:pt>
                <c:pt idx="3151">
                  <c:v>5.0212959758940004E-3</c:v>
                </c:pt>
                <c:pt idx="3152">
                  <c:v>5.0261425785720001E-3</c:v>
                </c:pt>
                <c:pt idx="3153">
                  <c:v>5.0334911793470001E-3</c:v>
                </c:pt>
                <c:pt idx="3154">
                  <c:v>5.0384234637019997E-3</c:v>
                </c:pt>
                <c:pt idx="3155">
                  <c:v>5.0383810885249996E-3</c:v>
                </c:pt>
                <c:pt idx="3156">
                  <c:v>5.0454656593499998E-3</c:v>
                </c:pt>
                <c:pt idx="3157">
                  <c:v>5.0483313389119997E-3</c:v>
                </c:pt>
                <c:pt idx="3158">
                  <c:v>5.0520091317590001E-3</c:v>
                </c:pt>
                <c:pt idx="3159">
                  <c:v>5.0625507719809998E-3</c:v>
                </c:pt>
                <c:pt idx="3160">
                  <c:v>5.0672478973870002E-3</c:v>
                </c:pt>
                <c:pt idx="3161">
                  <c:v>5.0790156237779998E-3</c:v>
                </c:pt>
                <c:pt idx="3162">
                  <c:v>5.0873765721919997E-3</c:v>
                </c:pt>
                <c:pt idx="3163">
                  <c:v>5.0925584509969998E-3</c:v>
                </c:pt>
                <c:pt idx="3164">
                  <c:v>5.099429283291E-3</c:v>
                </c:pt>
                <c:pt idx="3165">
                  <c:v>5.1103560253979996E-3</c:v>
                </c:pt>
                <c:pt idx="3166">
                  <c:v>5.1173199899489999E-3</c:v>
                </c:pt>
                <c:pt idx="3167">
                  <c:v>5.1225516945120004E-3</c:v>
                </c:pt>
                <c:pt idx="3168">
                  <c:v>5.1305345259610004E-3</c:v>
                </c:pt>
                <c:pt idx="3169">
                  <c:v>5.1400926895439998E-3</c:v>
                </c:pt>
                <c:pt idx="3170">
                  <c:v>5.1449253223840004E-3</c:v>
                </c:pt>
                <c:pt idx="3171">
                  <c:v>5.1516965031619998E-3</c:v>
                </c:pt>
                <c:pt idx="3172">
                  <c:v>5.1561300642789997E-3</c:v>
                </c:pt>
                <c:pt idx="3173">
                  <c:v>5.161333363503E-3</c:v>
                </c:pt>
                <c:pt idx="3174">
                  <c:v>5.1699434407060001E-3</c:v>
                </c:pt>
                <c:pt idx="3175">
                  <c:v>5.174298305064E-3</c:v>
                </c:pt>
                <c:pt idx="3176">
                  <c:v>5.1784184761350001E-3</c:v>
                </c:pt>
                <c:pt idx="3177">
                  <c:v>5.1870928145949999E-3</c:v>
                </c:pt>
                <c:pt idx="3178">
                  <c:v>5.1897796802219997E-3</c:v>
                </c:pt>
                <c:pt idx="3179">
                  <c:v>5.1938998512919997E-3</c:v>
                </c:pt>
                <c:pt idx="3180">
                  <c:v>5.2054678089920002E-3</c:v>
                </c:pt>
                <c:pt idx="3181">
                  <c:v>5.2123744972049999E-3</c:v>
                </c:pt>
                <c:pt idx="3182">
                  <c:v>5.2218544296919996E-3</c:v>
                </c:pt>
                <c:pt idx="3183">
                  <c:v>5.2318973466749996E-3</c:v>
                </c:pt>
                <c:pt idx="3184">
                  <c:v>5.2355322986839996E-3</c:v>
                </c:pt>
                <c:pt idx="3185">
                  <c:v>5.2430094219739999E-3</c:v>
                </c:pt>
                <c:pt idx="3186">
                  <c:v>5.2502867765720001E-3</c:v>
                </c:pt>
                <c:pt idx="3187">
                  <c:v>5.2592745050789999E-3</c:v>
                </c:pt>
                <c:pt idx="3188">
                  <c:v>5.2693104371429999E-3</c:v>
                </c:pt>
                <c:pt idx="3189">
                  <c:v>5.277607124299E-3</c:v>
                </c:pt>
                <c:pt idx="3190">
                  <c:v>5.2884197793900004E-3</c:v>
                </c:pt>
                <c:pt idx="3191">
                  <c:v>5.2922330796720003E-3</c:v>
                </c:pt>
                <c:pt idx="3192">
                  <c:v>5.3017199970779999E-3</c:v>
                </c:pt>
                <c:pt idx="3193">
                  <c:v>5.3077000193299997E-3</c:v>
                </c:pt>
                <c:pt idx="3194">
                  <c:v>5.3114988841120002E-3</c:v>
                </c:pt>
                <c:pt idx="3195">
                  <c:v>5.3175147622820003E-3</c:v>
                </c:pt>
                <c:pt idx="3196">
                  <c:v>5.3261392749849997E-3</c:v>
                </c:pt>
                <c:pt idx="3197">
                  <c:v>5.3296103142200001E-3</c:v>
                </c:pt>
                <c:pt idx="3198">
                  <c:v>5.3391689434649997E-3</c:v>
                </c:pt>
                <c:pt idx="3199">
                  <c:v>5.3474511951209997E-3</c:v>
                </c:pt>
                <c:pt idx="3200">
                  <c:v>5.347087513655E-3</c:v>
                </c:pt>
                <c:pt idx="3201">
                  <c:v>5.3565390408040004E-3</c:v>
                </c:pt>
                <c:pt idx="3202">
                  <c:v>5.3571946918959997E-3</c:v>
                </c:pt>
                <c:pt idx="3203">
                  <c:v>5.3620343096550003E-3</c:v>
                </c:pt>
                <c:pt idx="3204">
                  <c:v>5.3747501224280002E-3</c:v>
                </c:pt>
                <c:pt idx="3205">
                  <c:v>5.3831608965989996E-3</c:v>
                </c:pt>
                <c:pt idx="3206">
                  <c:v>5.390480626374E-3</c:v>
                </c:pt>
                <c:pt idx="3207">
                  <c:v>5.3975656628609996E-3</c:v>
                </c:pt>
                <c:pt idx="3208">
                  <c:v>5.403731018305E-3</c:v>
                </c:pt>
                <c:pt idx="3209">
                  <c:v>5.4085995070640002E-3</c:v>
                </c:pt>
                <c:pt idx="3210">
                  <c:v>5.4153422825040003E-3</c:v>
                </c:pt>
                <c:pt idx="3211">
                  <c:v>5.4255062714220004E-3</c:v>
                </c:pt>
                <c:pt idx="3212">
                  <c:v>5.4337955079970003E-3</c:v>
                </c:pt>
                <c:pt idx="3213">
                  <c:v>5.4420209489759999E-3</c:v>
                </c:pt>
                <c:pt idx="3214">
                  <c:v>5.4495050571860002E-3</c:v>
                </c:pt>
                <c:pt idx="3215">
                  <c:v>5.45423803851E-3</c:v>
                </c:pt>
                <c:pt idx="3216">
                  <c:v>5.4644588381049996E-3</c:v>
                </c:pt>
                <c:pt idx="3217">
                  <c:v>5.4756067693230003E-3</c:v>
                </c:pt>
                <c:pt idx="3218">
                  <c:v>5.4806885309520003E-3</c:v>
                </c:pt>
                <c:pt idx="3219">
                  <c:v>5.4898620583120001E-3</c:v>
                </c:pt>
                <c:pt idx="3220">
                  <c:v>5.5005606263880003E-3</c:v>
                </c:pt>
                <c:pt idx="3221">
                  <c:v>5.5045448243619998E-3</c:v>
                </c:pt>
                <c:pt idx="3222">
                  <c:v>5.5148871615529997E-3</c:v>
                </c:pt>
                <c:pt idx="3223">
                  <c:v>5.5218725465240003E-3</c:v>
                </c:pt>
                <c:pt idx="3224">
                  <c:v>5.5277454666789998E-3</c:v>
                </c:pt>
                <c:pt idx="3225">
                  <c:v>5.5359778925780003E-3</c:v>
                </c:pt>
                <c:pt idx="3226">
                  <c:v>5.5384943261739998E-3</c:v>
                </c:pt>
                <c:pt idx="3227">
                  <c:v>5.5461418814960004E-3</c:v>
                </c:pt>
                <c:pt idx="3228">
                  <c:v>5.5539184249939998E-3</c:v>
                </c:pt>
                <c:pt idx="3229">
                  <c:v>5.5581377819180003E-3</c:v>
                </c:pt>
                <c:pt idx="3230">
                  <c:v>5.5660353973509998E-3</c:v>
                </c:pt>
                <c:pt idx="3231">
                  <c:v>5.5717374198139998E-3</c:v>
                </c:pt>
                <c:pt idx="3232">
                  <c:v>5.5777463130649999E-3</c:v>
                </c:pt>
                <c:pt idx="3233">
                  <c:v>5.5864490568639999E-3</c:v>
                </c:pt>
                <c:pt idx="3234">
                  <c:v>5.5924290791149996E-3</c:v>
                </c:pt>
                <c:pt idx="3235">
                  <c:v>5.6010535918179999E-3</c:v>
                </c:pt>
                <c:pt idx="3236">
                  <c:v>5.6104478426279997E-3</c:v>
                </c:pt>
                <c:pt idx="3237">
                  <c:v>5.6145177222789999E-3</c:v>
                </c:pt>
                <c:pt idx="3238">
                  <c:v>5.6222015991810002E-3</c:v>
                </c:pt>
                <c:pt idx="3239">
                  <c:v>5.6287730112669996E-3</c:v>
                </c:pt>
                <c:pt idx="3240">
                  <c:v>5.6342543102799996E-3</c:v>
                </c:pt>
                <c:pt idx="3241">
                  <c:v>5.6401202455160001E-3</c:v>
                </c:pt>
                <c:pt idx="3242">
                  <c:v>5.6478041224180004E-3</c:v>
                </c:pt>
                <c:pt idx="3243">
                  <c:v>5.655530374497E-3</c:v>
                </c:pt>
                <c:pt idx="3244">
                  <c:v>5.6599495001139997E-3</c:v>
                </c:pt>
                <c:pt idx="3245">
                  <c:v>5.6673982180659999E-3</c:v>
                </c:pt>
                <c:pt idx="3246">
                  <c:v>5.6733638048170002E-3</c:v>
                </c:pt>
                <c:pt idx="3247">
                  <c:v>5.677683278918E-3</c:v>
                </c:pt>
                <c:pt idx="3248">
                  <c:v>5.6908978149289996E-3</c:v>
                </c:pt>
                <c:pt idx="3249">
                  <c:v>5.6970133446159997E-3</c:v>
                </c:pt>
                <c:pt idx="3250">
                  <c:v>5.7004988193510003E-3</c:v>
                </c:pt>
                <c:pt idx="3251">
                  <c:v>5.714034195989E-3</c:v>
                </c:pt>
                <c:pt idx="3252">
                  <c:v>5.7178190909329997E-3</c:v>
                </c:pt>
                <c:pt idx="3253">
                  <c:v>5.7214256376030004E-3</c:v>
                </c:pt>
                <c:pt idx="3254">
                  <c:v>5.73647255078E-3</c:v>
                </c:pt>
                <c:pt idx="3255">
                  <c:v>5.7379975914959996E-3</c:v>
                </c:pt>
                <c:pt idx="3256">
                  <c:v>5.7492023333909998E-3</c:v>
                </c:pt>
                <c:pt idx="3257">
                  <c:v>5.7601220905780003E-3</c:v>
                </c:pt>
                <c:pt idx="3258">
                  <c:v>5.7618324644859997E-3</c:v>
                </c:pt>
                <c:pt idx="3259">
                  <c:v>5.7742060162130002E-3</c:v>
                </c:pt>
                <c:pt idx="3260">
                  <c:v>5.7840426452460004E-3</c:v>
                </c:pt>
                <c:pt idx="3261">
                  <c:v>5.7905572466550002E-3</c:v>
                </c:pt>
                <c:pt idx="3262">
                  <c:v>5.8039072901010002E-3</c:v>
                </c:pt>
                <c:pt idx="3263">
                  <c:v>5.8101508766410003E-3</c:v>
                </c:pt>
                <c:pt idx="3264">
                  <c:v>5.8113913983109996E-3</c:v>
                </c:pt>
                <c:pt idx="3265">
                  <c:v>5.8216694742439998E-3</c:v>
                </c:pt>
                <c:pt idx="3266">
                  <c:v>5.8256536722180001E-3</c:v>
                </c:pt>
                <c:pt idx="3267">
                  <c:v>5.8340001851319998E-3</c:v>
                </c:pt>
                <c:pt idx="3268">
                  <c:v>5.8395671658219997E-3</c:v>
                </c:pt>
                <c:pt idx="3269">
                  <c:v>5.8446419425309997E-3</c:v>
                </c:pt>
                <c:pt idx="3270">
                  <c:v>5.8556399308149999E-3</c:v>
                </c:pt>
                <c:pt idx="3271">
                  <c:v>5.8567873202259998E-3</c:v>
                </c:pt>
                <c:pt idx="3272">
                  <c:v>5.8631524443630003E-3</c:v>
                </c:pt>
                <c:pt idx="3273">
                  <c:v>5.8734877966340002E-3</c:v>
                </c:pt>
                <c:pt idx="3274">
                  <c:v>5.8834520168600003E-3</c:v>
                </c:pt>
                <c:pt idx="3275">
                  <c:v>5.8945142664020003E-3</c:v>
                </c:pt>
                <c:pt idx="3276">
                  <c:v>5.9013497084380003E-3</c:v>
                </c:pt>
                <c:pt idx="3277">
                  <c:v>5.9097176417710002E-3</c:v>
                </c:pt>
                <c:pt idx="3278">
                  <c:v>5.9162606485190002E-3</c:v>
                </c:pt>
                <c:pt idx="3279">
                  <c:v>5.9213498607280004E-3</c:v>
                </c:pt>
                <c:pt idx="3280">
                  <c:v>5.9285773895680002E-3</c:v>
                </c:pt>
                <c:pt idx="3281">
                  <c:v>5.9361257590350002E-3</c:v>
                </c:pt>
                <c:pt idx="3282">
                  <c:v>5.9414641000329997E-3</c:v>
                </c:pt>
                <c:pt idx="3283">
                  <c:v>5.9487489052120002E-3</c:v>
                </c:pt>
                <c:pt idx="3284">
                  <c:v>5.9512862935659997E-3</c:v>
                </c:pt>
                <c:pt idx="3285">
                  <c:v>5.9592546895150004E-3</c:v>
                </c:pt>
                <c:pt idx="3286">
                  <c:v>5.966966971755E-3</c:v>
                </c:pt>
                <c:pt idx="3287">
                  <c:v>5.9677152894440002E-3</c:v>
                </c:pt>
                <c:pt idx="3288">
                  <c:v>5.9811654500660002E-3</c:v>
                </c:pt>
                <c:pt idx="3289">
                  <c:v>5.9892409481110001E-3</c:v>
                </c:pt>
                <c:pt idx="3290">
                  <c:v>5.9941303916280003E-3</c:v>
                </c:pt>
                <c:pt idx="3291">
                  <c:v>6.0075521469120001E-3</c:v>
                </c:pt>
                <c:pt idx="3292">
                  <c:v>6.0137817636130003E-3</c:v>
                </c:pt>
                <c:pt idx="3293">
                  <c:v>6.0226912610230002E-3</c:v>
                </c:pt>
                <c:pt idx="3294">
                  <c:v>6.0323276557030002E-3</c:v>
                </c:pt>
                <c:pt idx="3295">
                  <c:v>6.0345446690919999E-3</c:v>
                </c:pt>
                <c:pt idx="3296">
                  <c:v>6.0430835001170002E-3</c:v>
                </c:pt>
                <c:pt idx="3297">
                  <c:v>6.0548153705890003E-3</c:v>
                </c:pt>
                <c:pt idx="3298">
                  <c:v>6.0600400902329999E-3</c:v>
                </c:pt>
                <c:pt idx="3299">
                  <c:v>6.0682725161310003E-3</c:v>
                </c:pt>
                <c:pt idx="3300">
                  <c:v>6.0749584808950001E-3</c:v>
                </c:pt>
                <c:pt idx="3301">
                  <c:v>6.0813948512080003E-3</c:v>
                </c:pt>
                <c:pt idx="3302">
                  <c:v>6.0904398560519997E-3</c:v>
                </c:pt>
                <c:pt idx="3303">
                  <c:v>6.0969186015430001E-3</c:v>
                </c:pt>
                <c:pt idx="3304">
                  <c:v>6.1066695488990004E-3</c:v>
                </c:pt>
                <c:pt idx="3305">
                  <c:v>6.1145098879930001E-3</c:v>
                </c:pt>
                <c:pt idx="3306">
                  <c:v>6.1197560280559999E-3</c:v>
                </c:pt>
                <c:pt idx="3307">
                  <c:v>6.1300625093280003E-3</c:v>
                </c:pt>
                <c:pt idx="3308">
                  <c:v>6.1362134292719996E-3</c:v>
                </c:pt>
                <c:pt idx="3309">
                  <c:v>6.1443536542360004E-3</c:v>
                </c:pt>
                <c:pt idx="3310">
                  <c:v>6.1534838750960004E-3</c:v>
                </c:pt>
                <c:pt idx="3311">
                  <c:v>6.1577036976810003E-3</c:v>
                </c:pt>
                <c:pt idx="3312">
                  <c:v>6.1642965301869999E-3</c:v>
                </c:pt>
                <c:pt idx="3313">
                  <c:v>6.1712744645770002E-3</c:v>
                </c:pt>
                <c:pt idx="3314">
                  <c:v>6.1806761659680002E-3</c:v>
                </c:pt>
                <c:pt idx="3315">
                  <c:v>6.188630592078E-3</c:v>
                </c:pt>
                <c:pt idx="3316">
                  <c:v>6.1995713040230004E-3</c:v>
                </c:pt>
                <c:pt idx="3317">
                  <c:v>6.2069986015560004E-3</c:v>
                </c:pt>
                <c:pt idx="3318">
                  <c:v>6.2118740752339996E-3</c:v>
                </c:pt>
                <c:pt idx="3319">
                  <c:v>6.2232636846600003E-3</c:v>
                </c:pt>
                <c:pt idx="3320">
                  <c:v>6.2285955064E-3</c:v>
                </c:pt>
                <c:pt idx="3321">
                  <c:v>6.2347250059250001E-3</c:v>
                </c:pt>
                <c:pt idx="3322">
                  <c:v>6.2466925010089998E-3</c:v>
                </c:pt>
                <c:pt idx="3323">
                  <c:v>6.251068785787E-3</c:v>
                </c:pt>
                <c:pt idx="3324">
                  <c:v>6.2535707838830001E-3</c:v>
                </c:pt>
                <c:pt idx="3325">
                  <c:v>6.2610832974309997E-3</c:v>
                </c:pt>
                <c:pt idx="3326">
                  <c:v>6.2648965977129996E-3</c:v>
                </c:pt>
                <c:pt idx="3327">
                  <c:v>6.2691518105569997E-3</c:v>
                </c:pt>
                <c:pt idx="3328">
                  <c:v>6.2814326956870002E-3</c:v>
                </c:pt>
                <c:pt idx="3329">
                  <c:v>6.2849042005839999E-3</c:v>
                </c:pt>
                <c:pt idx="3330">
                  <c:v>6.2910765409470003E-3</c:v>
                </c:pt>
                <c:pt idx="3331">
                  <c:v>6.3004065304990003E-3</c:v>
                </c:pt>
                <c:pt idx="3332">
                  <c:v>6.304690614343E-3</c:v>
                </c:pt>
                <c:pt idx="3333">
                  <c:v>6.312245968729E-3</c:v>
                </c:pt>
                <c:pt idx="3334">
                  <c:v>6.3255387358370002E-3</c:v>
                </c:pt>
                <c:pt idx="3335">
                  <c:v>6.33462658152E-3</c:v>
                </c:pt>
                <c:pt idx="3336">
                  <c:v>6.3408846035600003E-3</c:v>
                </c:pt>
                <c:pt idx="3337">
                  <c:v>6.3501079566779996E-3</c:v>
                </c:pt>
                <c:pt idx="3338">
                  <c:v>6.3567366451029996E-3</c:v>
                </c:pt>
                <c:pt idx="3339">
                  <c:v>6.3643846660850004E-3</c:v>
                </c:pt>
                <c:pt idx="3340">
                  <c:v>6.3774427399039997E-3</c:v>
                </c:pt>
                <c:pt idx="3341">
                  <c:v>6.3860029913490003E-3</c:v>
                </c:pt>
                <c:pt idx="3342">
                  <c:v>6.3925958238539998E-3</c:v>
                </c:pt>
                <c:pt idx="3343">
                  <c:v>6.405026651919E-3</c:v>
                </c:pt>
                <c:pt idx="3344">
                  <c:v>6.4075924456119997E-3</c:v>
                </c:pt>
                <c:pt idx="3345">
                  <c:v>6.4159533940259996E-3</c:v>
                </c:pt>
                <c:pt idx="3346">
                  <c:v>6.4244354143740004E-3</c:v>
                </c:pt>
                <c:pt idx="3347">
                  <c:v>6.4317910000680004E-3</c:v>
                </c:pt>
                <c:pt idx="3348">
                  <c:v>6.4357542432839998E-3</c:v>
                </c:pt>
                <c:pt idx="3349">
                  <c:v>6.4444998279210002E-3</c:v>
                </c:pt>
                <c:pt idx="3350">
                  <c:v>6.4519480802120001E-3</c:v>
                </c:pt>
                <c:pt idx="3351">
                  <c:v>6.4585912041370003E-3</c:v>
                </c:pt>
                <c:pt idx="3352">
                  <c:v>6.4677288755769996E-3</c:v>
                </c:pt>
                <c:pt idx="3353">
                  <c:v>6.4772656187419998E-3</c:v>
                </c:pt>
                <c:pt idx="3354">
                  <c:v>6.4882920123640001E-3</c:v>
                </c:pt>
                <c:pt idx="3355">
                  <c:v>6.4946287311610004E-3</c:v>
                </c:pt>
                <c:pt idx="3356">
                  <c:v>6.5069454722110004E-3</c:v>
                </c:pt>
                <c:pt idx="3357">
                  <c:v>6.5133529715240002E-3</c:v>
                </c:pt>
                <c:pt idx="3358">
                  <c:v>6.5255342051389999E-3</c:v>
                </c:pt>
                <c:pt idx="3359">
                  <c:v>6.5327258780600002E-3</c:v>
                </c:pt>
                <c:pt idx="3360">
                  <c:v>6.5410155802970004E-3</c:v>
                </c:pt>
                <c:pt idx="3361">
                  <c:v>6.5485425293450002E-3</c:v>
                </c:pt>
                <c:pt idx="3362">
                  <c:v>6.5541518852110002E-3</c:v>
                </c:pt>
                <c:pt idx="3363">
                  <c:v>6.5621347166600003E-3</c:v>
                </c:pt>
                <c:pt idx="3364">
                  <c:v>6.5691838972270003E-3</c:v>
                </c:pt>
                <c:pt idx="3365">
                  <c:v>6.5793483518059998E-3</c:v>
                </c:pt>
                <c:pt idx="3366">
                  <c:v>6.586205214262E-3</c:v>
                </c:pt>
                <c:pt idx="3367">
                  <c:v>6.5961764194070001E-3</c:v>
                </c:pt>
                <c:pt idx="3368">
                  <c:v>6.6069965250789998E-3</c:v>
                </c:pt>
                <c:pt idx="3369">
                  <c:v>6.6167400218549999E-3</c:v>
                </c:pt>
                <c:pt idx="3370">
                  <c:v>6.6238036379220001E-3</c:v>
                </c:pt>
                <c:pt idx="3371">
                  <c:v>6.6360631026330004E-3</c:v>
                </c:pt>
                <c:pt idx="3372">
                  <c:v>6.6461130045350003E-3</c:v>
                </c:pt>
                <c:pt idx="3373">
                  <c:v>6.6508813761170004E-3</c:v>
                </c:pt>
                <c:pt idx="3374">
                  <c:v>6.6587505862119997E-3</c:v>
                </c:pt>
                <c:pt idx="3375">
                  <c:v>6.6672251559790003E-3</c:v>
                </c:pt>
                <c:pt idx="3376">
                  <c:v>6.6756289452309997E-3</c:v>
                </c:pt>
                <c:pt idx="3377">
                  <c:v>6.684680934995E-3</c:v>
                </c:pt>
                <c:pt idx="3378">
                  <c:v>6.6909249871970004E-3</c:v>
                </c:pt>
                <c:pt idx="3379">
                  <c:v>6.6981022246179996E-3</c:v>
                </c:pt>
                <c:pt idx="3380">
                  <c:v>6.705900188535E-3</c:v>
                </c:pt>
                <c:pt idx="3381">
                  <c:v>6.7136408761139998E-3</c:v>
                </c:pt>
                <c:pt idx="3382">
                  <c:v>6.7226001992820002E-3</c:v>
                </c:pt>
                <c:pt idx="3383">
                  <c:v>6.7329136654729997E-3</c:v>
                </c:pt>
                <c:pt idx="3384">
                  <c:v>6.7413956858219997E-3</c:v>
                </c:pt>
                <c:pt idx="3385">
                  <c:v>6.7478534765540001E-3</c:v>
                </c:pt>
                <c:pt idx="3386">
                  <c:v>6.7541901953520004E-3</c:v>
                </c:pt>
                <c:pt idx="3387">
                  <c:v>6.7631639540200001E-3</c:v>
                </c:pt>
                <c:pt idx="3388">
                  <c:v>6.7684808745980003E-3</c:v>
                </c:pt>
                <c:pt idx="3389">
                  <c:v>6.7764641717079997E-3</c:v>
                </c:pt>
                <c:pt idx="3390">
                  <c:v>6.7877685651179997E-3</c:v>
                </c:pt>
                <c:pt idx="3391">
                  <c:v>6.7928433418269997E-3</c:v>
                </c:pt>
                <c:pt idx="3392">
                  <c:v>6.7991511896250004E-3</c:v>
                </c:pt>
                <c:pt idx="3393">
                  <c:v>6.8090376444160002E-3</c:v>
                </c:pt>
                <c:pt idx="3394">
                  <c:v>6.815979722887E-3</c:v>
                </c:pt>
                <c:pt idx="3395">
                  <c:v>6.8223164416850004E-3</c:v>
                </c:pt>
                <c:pt idx="3396">
                  <c:v>6.832237821072E-3</c:v>
                </c:pt>
                <c:pt idx="3397">
                  <c:v>6.8374625407159996E-3</c:v>
                </c:pt>
                <c:pt idx="3398">
                  <c:v>6.8457447923719996E-3</c:v>
                </c:pt>
                <c:pt idx="3399">
                  <c:v>6.852829828858E-3</c:v>
                </c:pt>
                <c:pt idx="3400">
                  <c:v>6.8573346361519997E-3</c:v>
                </c:pt>
                <c:pt idx="3401">
                  <c:v>6.8689384497699997E-3</c:v>
                </c:pt>
                <c:pt idx="3402">
                  <c:v>6.876629311591E-3</c:v>
                </c:pt>
                <c:pt idx="3403">
                  <c:v>6.8844412453470004E-3</c:v>
                </c:pt>
                <c:pt idx="3404">
                  <c:v>6.8946336396039998E-3</c:v>
                </c:pt>
                <c:pt idx="3405">
                  <c:v>6.9045270793140004E-3</c:v>
                </c:pt>
                <c:pt idx="3406">
                  <c:v>6.9105639122429997E-3</c:v>
                </c:pt>
                <c:pt idx="3407">
                  <c:v>6.9165299646560003E-3</c:v>
                </c:pt>
                <c:pt idx="3408">
                  <c:v>6.9288890808819996E-3</c:v>
                </c:pt>
                <c:pt idx="3409">
                  <c:v>6.938247941434E-3</c:v>
                </c:pt>
                <c:pt idx="3410">
                  <c:v>6.9439359940590001E-3</c:v>
                </c:pt>
                <c:pt idx="3411">
                  <c:v>6.953158881515E-3</c:v>
                </c:pt>
                <c:pt idx="3412">
                  <c:v>6.9633517414329996E-3</c:v>
                </c:pt>
                <c:pt idx="3413">
                  <c:v>6.967328954488E-3</c:v>
                </c:pt>
                <c:pt idx="3414">
                  <c:v>6.9785974919799997E-3</c:v>
                </c:pt>
                <c:pt idx="3415">
                  <c:v>6.9880988448859996E-3</c:v>
                </c:pt>
                <c:pt idx="3416">
                  <c:v>6.9984411820770004E-3</c:v>
                </c:pt>
                <c:pt idx="3417">
                  <c:v>7.0101660676299997E-3</c:v>
                </c:pt>
                <c:pt idx="3418">
                  <c:v>7.013009861112E-3</c:v>
                </c:pt>
                <c:pt idx="3419">
                  <c:v>7.022119127214E-3</c:v>
                </c:pt>
                <c:pt idx="3420">
                  <c:v>7.0323403924699998E-3</c:v>
                </c:pt>
                <c:pt idx="3421">
                  <c:v>7.0378715172410003E-3</c:v>
                </c:pt>
                <c:pt idx="3422">
                  <c:v>7.0464960299429997E-3</c:v>
                </c:pt>
                <c:pt idx="3423">
                  <c:v>7.0570446550850003E-3</c:v>
                </c:pt>
                <c:pt idx="3424">
                  <c:v>7.0599671453239997E-3</c:v>
                </c:pt>
                <c:pt idx="3425">
                  <c:v>7.0676864124830001E-3</c:v>
                </c:pt>
                <c:pt idx="3426">
                  <c:v>7.0751775056120004E-3</c:v>
                </c:pt>
                <c:pt idx="3427">
                  <c:v>7.0814858190719997E-3</c:v>
                </c:pt>
                <c:pt idx="3428">
                  <c:v>7.0908088237049997E-3</c:v>
                </c:pt>
                <c:pt idx="3429">
                  <c:v>7.100994233042E-3</c:v>
                </c:pt>
                <c:pt idx="3430">
                  <c:v>7.1085635572669999E-3</c:v>
                </c:pt>
                <c:pt idx="3431">
                  <c:v>7.113838102669E-3</c:v>
                </c:pt>
                <c:pt idx="3432">
                  <c:v>7.1222772821780004E-3</c:v>
                </c:pt>
                <c:pt idx="3433">
                  <c:v>7.1302601136270004E-3</c:v>
                </c:pt>
                <c:pt idx="3434">
                  <c:v>7.1407309733329998E-3</c:v>
                </c:pt>
                <c:pt idx="3435">
                  <c:v>7.1506598033009997E-3</c:v>
                </c:pt>
                <c:pt idx="3436">
                  <c:v>7.1586496196689997E-3</c:v>
                </c:pt>
                <c:pt idx="3437">
                  <c:v>7.1695763617750001E-3</c:v>
                </c:pt>
                <c:pt idx="3438">
                  <c:v>7.1817506104709999E-3</c:v>
                </c:pt>
                <c:pt idx="3439">
                  <c:v>7.1853999979790001E-3</c:v>
                </c:pt>
                <c:pt idx="3440">
                  <c:v>7.1966615505519999E-3</c:v>
                </c:pt>
                <c:pt idx="3441">
                  <c:v>7.2088786400849999E-3</c:v>
                </c:pt>
                <c:pt idx="3442">
                  <c:v>7.2134044021370004E-3</c:v>
                </c:pt>
                <c:pt idx="3443">
                  <c:v>7.2247376665470001E-3</c:v>
                </c:pt>
                <c:pt idx="3444">
                  <c:v>7.2304466739300001E-3</c:v>
                </c:pt>
                <c:pt idx="3445">
                  <c:v>7.2352578863499996E-3</c:v>
                </c:pt>
                <c:pt idx="3446">
                  <c:v>7.243055850267E-3</c:v>
                </c:pt>
                <c:pt idx="3447">
                  <c:v>7.2489287704229997E-3</c:v>
                </c:pt>
                <c:pt idx="3448">
                  <c:v>7.2536547668280004E-3</c:v>
                </c:pt>
                <c:pt idx="3449">
                  <c:v>7.2611956857140001E-3</c:v>
                </c:pt>
                <c:pt idx="3450">
                  <c:v>7.2660422883929999E-3</c:v>
                </c:pt>
                <c:pt idx="3451">
                  <c:v>7.2745671495800003E-3</c:v>
                </c:pt>
                <c:pt idx="3452">
                  <c:v>7.2862207889559999E-3</c:v>
                </c:pt>
                <c:pt idx="3453">
                  <c:v>7.2886585257950004E-3</c:v>
                </c:pt>
                <c:pt idx="3454">
                  <c:v>7.2954795323310001E-3</c:v>
                </c:pt>
                <c:pt idx="3455">
                  <c:v>7.3063992895189998E-3</c:v>
                </c:pt>
                <c:pt idx="3456">
                  <c:v>7.3147029615939999E-3</c:v>
                </c:pt>
                <c:pt idx="3457">
                  <c:v>7.321944925934E-3</c:v>
                </c:pt>
                <c:pt idx="3458">
                  <c:v>7.3286732658739999E-3</c:v>
                </c:pt>
                <c:pt idx="3459">
                  <c:v>7.3388945311309997E-3</c:v>
                </c:pt>
                <c:pt idx="3460">
                  <c:v>7.348873186857E-3</c:v>
                </c:pt>
                <c:pt idx="3461">
                  <c:v>7.3561719618739996E-3</c:v>
                </c:pt>
                <c:pt idx="3462">
                  <c:v>7.3644900694489999E-3</c:v>
                </c:pt>
                <c:pt idx="3463">
                  <c:v>7.3771127499639997E-3</c:v>
                </c:pt>
                <c:pt idx="3464">
                  <c:v>7.385509554297E-3</c:v>
                </c:pt>
                <c:pt idx="3465">
                  <c:v>7.3930933140220001E-3</c:v>
                </c:pt>
                <c:pt idx="3466">
                  <c:v>7.4043548665939998E-3</c:v>
                </c:pt>
                <c:pt idx="3467">
                  <c:v>7.4156308546659997E-3</c:v>
                </c:pt>
                <c:pt idx="3468">
                  <c:v>7.4261869303879997E-3</c:v>
                </c:pt>
                <c:pt idx="3469">
                  <c:v>7.4343979358669999E-3</c:v>
                </c:pt>
                <c:pt idx="3470">
                  <c:v>7.4434857815499997E-3</c:v>
                </c:pt>
                <c:pt idx="3471">
                  <c:v>7.4515687301749999E-3</c:v>
                </c:pt>
                <c:pt idx="3472">
                  <c:v>7.4599008075890002E-3</c:v>
                </c:pt>
                <c:pt idx="3473">
                  <c:v>7.4675488285720001E-3</c:v>
                </c:pt>
                <c:pt idx="3474">
                  <c:v>7.4787465855480004E-3</c:v>
                </c:pt>
                <c:pt idx="3475">
                  <c:v>7.4876705184579997E-3</c:v>
                </c:pt>
                <c:pt idx="3476">
                  <c:v>7.4957031756640001E-3</c:v>
                </c:pt>
                <c:pt idx="3477">
                  <c:v>7.4996091425419999E-3</c:v>
                </c:pt>
                <c:pt idx="3478">
                  <c:v>7.5095025822519996E-3</c:v>
                </c:pt>
                <c:pt idx="3479">
                  <c:v>7.5179128907619996E-3</c:v>
                </c:pt>
                <c:pt idx="3480">
                  <c:v>7.5237290002409998E-3</c:v>
                </c:pt>
                <c:pt idx="3481">
                  <c:v>7.5338077731430001E-3</c:v>
                </c:pt>
                <c:pt idx="3482">
                  <c:v>7.5405859388410004E-3</c:v>
                </c:pt>
                <c:pt idx="3483">
                  <c:v>7.546744309366E-3</c:v>
                </c:pt>
                <c:pt idx="3484">
                  <c:v>7.5558321550489999E-3</c:v>
                </c:pt>
                <c:pt idx="3485">
                  <c:v>7.5657609850169998E-3</c:v>
                </c:pt>
                <c:pt idx="3486">
                  <c:v>7.5737228617069998E-3</c:v>
                </c:pt>
                <c:pt idx="3487">
                  <c:v>7.586702238768E-3</c:v>
                </c:pt>
                <c:pt idx="3488">
                  <c:v>7.595404982567E-3</c:v>
                </c:pt>
                <c:pt idx="3489">
                  <c:v>7.6027680188420002E-3</c:v>
                </c:pt>
                <c:pt idx="3490">
                  <c:v>7.6108719222250003E-3</c:v>
                </c:pt>
                <c:pt idx="3491">
                  <c:v>7.6175150461489996E-3</c:v>
                </c:pt>
                <c:pt idx="3492">
                  <c:v>7.625626400113E-3</c:v>
                </c:pt>
                <c:pt idx="3493">
                  <c:v>7.6331673189999998E-3</c:v>
                </c:pt>
                <c:pt idx="3494">
                  <c:v>7.6413857750590002E-3</c:v>
                </c:pt>
                <c:pt idx="3495">
                  <c:v>7.64521304518E-3</c:v>
                </c:pt>
                <c:pt idx="3496">
                  <c:v>7.6534100808200002E-3</c:v>
                </c:pt>
                <c:pt idx="3497">
                  <c:v>7.6611861586570002E-3</c:v>
                </c:pt>
                <c:pt idx="3498">
                  <c:v>7.6675014570360004E-3</c:v>
                </c:pt>
                <c:pt idx="3499">
                  <c:v>7.6769315637649996E-3</c:v>
                </c:pt>
                <c:pt idx="3500">
                  <c:v>7.6847290620209998E-3</c:v>
                </c:pt>
                <c:pt idx="3501">
                  <c:v>7.6922131702300001E-3</c:v>
                </c:pt>
                <c:pt idx="3502">
                  <c:v>7.7018071897329999E-3</c:v>
                </c:pt>
                <c:pt idx="3503">
                  <c:v>7.7120638452469999E-3</c:v>
                </c:pt>
                <c:pt idx="3504">
                  <c:v>7.7210590243339998E-3</c:v>
                </c:pt>
                <c:pt idx="3505">
                  <c:v>7.7300681732589997E-3</c:v>
                </c:pt>
                <c:pt idx="3506">
                  <c:v>7.7394624240700004E-3</c:v>
                </c:pt>
                <c:pt idx="3507">
                  <c:v>7.7479872852559998E-3</c:v>
                </c:pt>
                <c:pt idx="3508">
                  <c:v>7.757010869682E-3</c:v>
                </c:pt>
                <c:pt idx="3509">
                  <c:v>7.7674170024690002E-3</c:v>
                </c:pt>
                <c:pt idx="3510">
                  <c:v>7.7773532830180004E-3</c:v>
                </c:pt>
                <c:pt idx="3511">
                  <c:v>7.7874814160170001E-3</c:v>
                </c:pt>
                <c:pt idx="3512">
                  <c:v>7.7958991751070003E-3</c:v>
                </c:pt>
                <c:pt idx="3513">
                  <c:v>7.8010098077359999E-3</c:v>
                </c:pt>
                <c:pt idx="3514">
                  <c:v>7.80765991658E-3</c:v>
                </c:pt>
                <c:pt idx="3515">
                  <c:v>7.8153004869820006E-3</c:v>
                </c:pt>
                <c:pt idx="3516">
                  <c:v>7.8211100772019992E-3</c:v>
                </c:pt>
                <c:pt idx="3517">
                  <c:v>7.8299483284349995E-3</c:v>
                </c:pt>
                <c:pt idx="3518">
                  <c:v>7.8386366367340001E-3</c:v>
                </c:pt>
                <c:pt idx="3519">
                  <c:v>7.8467549756169996E-3</c:v>
                </c:pt>
                <c:pt idx="3520">
                  <c:v>7.8560141846540001E-3</c:v>
                </c:pt>
                <c:pt idx="3521">
                  <c:v>7.8664487227800006E-3</c:v>
                </c:pt>
                <c:pt idx="3522">
                  <c:v>7.8759714961049998E-3</c:v>
                </c:pt>
                <c:pt idx="3523">
                  <c:v>7.886969484389E-3</c:v>
                </c:pt>
                <c:pt idx="3524">
                  <c:v>7.9000135883690002E-3</c:v>
                </c:pt>
                <c:pt idx="3525">
                  <c:v>7.9102767631410009E-3</c:v>
                </c:pt>
                <c:pt idx="3526">
                  <c:v>7.9211471602319995E-3</c:v>
                </c:pt>
                <c:pt idx="3527">
                  <c:v>7.9331854358319995E-3</c:v>
                </c:pt>
                <c:pt idx="3528">
                  <c:v>7.9382462427020004E-3</c:v>
                </c:pt>
                <c:pt idx="3529">
                  <c:v>7.9455235973000006E-3</c:v>
                </c:pt>
                <c:pt idx="3530">
                  <c:v>7.9554663971069996E-3</c:v>
                </c:pt>
                <c:pt idx="3531">
                  <c:v>7.9630361869930007E-3</c:v>
                </c:pt>
                <c:pt idx="3532">
                  <c:v>7.9731363803150004E-3</c:v>
                </c:pt>
                <c:pt idx="3533">
                  <c:v>7.9848971217870001E-3</c:v>
                </c:pt>
                <c:pt idx="3534">
                  <c:v>7.9894438385960005E-3</c:v>
                </c:pt>
                <c:pt idx="3535">
                  <c:v>8.0024590715769995E-3</c:v>
                </c:pt>
                <c:pt idx="3536">
                  <c:v>8.0112265422939994E-3</c:v>
                </c:pt>
                <c:pt idx="3537">
                  <c:v>8.0199148505930001E-3</c:v>
                </c:pt>
                <c:pt idx="3538">
                  <c:v>8.0318748950960004E-3</c:v>
                </c:pt>
                <c:pt idx="3539">
                  <c:v>8.0415764823560006E-3</c:v>
                </c:pt>
                <c:pt idx="3540">
                  <c:v>8.0511411651969997E-3</c:v>
                </c:pt>
                <c:pt idx="3541">
                  <c:v>8.0582899972799996E-3</c:v>
                </c:pt>
                <c:pt idx="3542">
                  <c:v>8.0652041360740005E-3</c:v>
                </c:pt>
                <c:pt idx="3543">
                  <c:v>8.0689815804360007E-3</c:v>
                </c:pt>
                <c:pt idx="3544">
                  <c:v>8.0773709341879999E-3</c:v>
                </c:pt>
                <c:pt idx="3545">
                  <c:v>8.0846985802049999E-3</c:v>
                </c:pt>
                <c:pt idx="3546">
                  <c:v>8.0880625173450002E-3</c:v>
                </c:pt>
                <c:pt idx="3547">
                  <c:v>8.0940211191769997E-3</c:v>
                </c:pt>
                <c:pt idx="3548">
                  <c:v>8.0996667966250005E-3</c:v>
                </c:pt>
                <c:pt idx="3549">
                  <c:v>8.1064021214840003E-3</c:v>
                </c:pt>
                <c:pt idx="3550">
                  <c:v>8.1149768084290003E-3</c:v>
                </c:pt>
                <c:pt idx="3551">
                  <c:v>8.1222616136070007E-3</c:v>
                </c:pt>
                <c:pt idx="3552">
                  <c:v>8.1299310550090008E-3</c:v>
                </c:pt>
                <c:pt idx="3553">
                  <c:v>8.145162835717E-3</c:v>
                </c:pt>
                <c:pt idx="3554">
                  <c:v>8.1566162407399993E-3</c:v>
                </c:pt>
                <c:pt idx="3555">
                  <c:v>8.1645920872689993E-3</c:v>
                </c:pt>
                <c:pt idx="3556">
                  <c:v>8.1803873181340008E-3</c:v>
                </c:pt>
                <c:pt idx="3557">
                  <c:v>8.1867380067709994E-3</c:v>
                </c:pt>
                <c:pt idx="3558">
                  <c:v>8.1985061988229992E-3</c:v>
                </c:pt>
                <c:pt idx="3559">
                  <c:v>8.2083921879530005E-3</c:v>
                </c:pt>
                <c:pt idx="3560">
                  <c:v>8.216204121709E-3</c:v>
                </c:pt>
                <c:pt idx="3561">
                  <c:v>8.2275010645390008E-3</c:v>
                </c:pt>
                <c:pt idx="3562">
                  <c:v>8.2375509664420008E-3</c:v>
                </c:pt>
                <c:pt idx="3563">
                  <c:v>8.2443729043010002E-3</c:v>
                </c:pt>
                <c:pt idx="3564">
                  <c:v>8.2509871572259991E-3</c:v>
                </c:pt>
                <c:pt idx="3565">
                  <c:v>8.2568032667039992E-3</c:v>
                </c:pt>
                <c:pt idx="3566">
                  <c:v>8.2630328834059994E-3</c:v>
                </c:pt>
                <c:pt idx="3567">
                  <c:v>8.2748932763930007E-3</c:v>
                </c:pt>
                <c:pt idx="3568">
                  <c:v>8.282491005957E-3</c:v>
                </c:pt>
                <c:pt idx="3569">
                  <c:v>8.2936249673369999E-3</c:v>
                </c:pt>
                <c:pt idx="3570">
                  <c:v>8.3016930148009996E-3</c:v>
                </c:pt>
                <c:pt idx="3571">
                  <c:v>8.3095841109750001E-3</c:v>
                </c:pt>
                <c:pt idx="3572">
                  <c:v>8.3180367946620003E-3</c:v>
                </c:pt>
                <c:pt idx="3573">
                  <c:v>8.3236247301100002E-3</c:v>
                </c:pt>
                <c:pt idx="3574">
                  <c:v>8.3353929221629992E-3</c:v>
                </c:pt>
                <c:pt idx="3575">
                  <c:v>8.3459848538040005E-3</c:v>
                </c:pt>
                <c:pt idx="3576">
                  <c:v>8.3572389557960008E-3</c:v>
                </c:pt>
                <c:pt idx="3577">
                  <c:v>8.3636324852709998E-3</c:v>
                </c:pt>
                <c:pt idx="3578">
                  <c:v>8.3740530535579994E-3</c:v>
                </c:pt>
                <c:pt idx="3579">
                  <c:v>8.3831697702410005E-3</c:v>
                </c:pt>
                <c:pt idx="3580">
                  <c:v>8.3921719342469996E-3</c:v>
                </c:pt>
                <c:pt idx="3581">
                  <c:v>8.3994418382640004E-3</c:v>
                </c:pt>
                <c:pt idx="3582">
                  <c:v>8.4092710167170005E-3</c:v>
                </c:pt>
                <c:pt idx="3583">
                  <c:v>8.4196561947459999E-3</c:v>
                </c:pt>
                <c:pt idx="3584">
                  <c:v>8.4267128258940002E-3</c:v>
                </c:pt>
                <c:pt idx="3585">
                  <c:v>8.4341187030079999E-3</c:v>
                </c:pt>
                <c:pt idx="3586">
                  <c:v>8.4429355338220009E-3</c:v>
                </c:pt>
                <c:pt idx="3587">
                  <c:v>8.4592578932640005E-3</c:v>
                </c:pt>
                <c:pt idx="3588">
                  <c:v>8.4654446691269994E-3</c:v>
                </c:pt>
                <c:pt idx="3589">
                  <c:v>8.4717096760869998E-3</c:v>
                </c:pt>
                <c:pt idx="3590">
                  <c:v>8.4823938086630007E-3</c:v>
                </c:pt>
                <c:pt idx="3591">
                  <c:v>8.4921736270189997E-3</c:v>
                </c:pt>
                <c:pt idx="3592">
                  <c:v>8.5017317906020008E-3</c:v>
                </c:pt>
                <c:pt idx="3593">
                  <c:v>8.5113821551199998E-3</c:v>
                </c:pt>
                <c:pt idx="3594">
                  <c:v>8.5206413641570004E-3</c:v>
                </c:pt>
                <c:pt idx="3595">
                  <c:v>8.5342768579719994E-3</c:v>
                </c:pt>
                <c:pt idx="3596">
                  <c:v>8.5418531671169994E-3</c:v>
                </c:pt>
                <c:pt idx="3597">
                  <c:v>8.5445828735829996E-3</c:v>
                </c:pt>
                <c:pt idx="3598">
                  <c:v>8.5556805133819996E-3</c:v>
                </c:pt>
                <c:pt idx="3599">
                  <c:v>8.5649685934190006E-3</c:v>
                </c:pt>
                <c:pt idx="3600">
                  <c:v>8.571540005505E-3</c:v>
                </c:pt>
                <c:pt idx="3601">
                  <c:v>8.5791805759069997E-3</c:v>
                </c:pt>
                <c:pt idx="3602">
                  <c:v>8.5848048329350002E-3</c:v>
                </c:pt>
                <c:pt idx="3603">
                  <c:v>8.5948547348380002E-3</c:v>
                </c:pt>
                <c:pt idx="3604">
                  <c:v>8.6025670170780007E-3</c:v>
                </c:pt>
                <c:pt idx="3605">
                  <c:v>8.6102215573189995E-3</c:v>
                </c:pt>
                <c:pt idx="3606">
                  <c:v>8.618347346783E-3</c:v>
                </c:pt>
                <c:pt idx="3607">
                  <c:v>8.62633716315E-3</c:v>
                </c:pt>
                <c:pt idx="3608">
                  <c:v>8.635090664029E-3</c:v>
                </c:pt>
                <c:pt idx="3609">
                  <c:v>8.6443349719049992E-3</c:v>
                </c:pt>
                <c:pt idx="3610">
                  <c:v>8.6547126993540002E-3</c:v>
                </c:pt>
                <c:pt idx="3611">
                  <c:v>8.6663234978909993E-3</c:v>
                </c:pt>
                <c:pt idx="3612">
                  <c:v>8.6777564138169998E-3</c:v>
                </c:pt>
                <c:pt idx="3613">
                  <c:v>8.6858607828619993E-3</c:v>
                </c:pt>
                <c:pt idx="3614">
                  <c:v>8.6964378133419992E-3</c:v>
                </c:pt>
                <c:pt idx="3615">
                  <c:v>8.7034869939090001E-3</c:v>
                </c:pt>
                <c:pt idx="3616">
                  <c:v>8.7106507271529996E-3</c:v>
                </c:pt>
                <c:pt idx="3617">
                  <c:v>8.7210359051820008E-3</c:v>
                </c:pt>
                <c:pt idx="3618">
                  <c:v>8.7323831394309995E-3</c:v>
                </c:pt>
                <c:pt idx="3619">
                  <c:v>8.7422830984E-3</c:v>
                </c:pt>
                <c:pt idx="3620">
                  <c:v>8.7492754682899996E-3</c:v>
                </c:pt>
                <c:pt idx="3621">
                  <c:v>8.7626967579130001E-3</c:v>
                </c:pt>
                <c:pt idx="3622">
                  <c:v>8.7701380252840008E-3</c:v>
                </c:pt>
                <c:pt idx="3623">
                  <c:v>8.7766246870159999E-3</c:v>
                </c:pt>
                <c:pt idx="3624">
                  <c:v>8.7840156629680009E-3</c:v>
                </c:pt>
                <c:pt idx="3625">
                  <c:v>8.7917419150470005E-3</c:v>
                </c:pt>
                <c:pt idx="3626">
                  <c:v>8.8043157011270003E-3</c:v>
                </c:pt>
                <c:pt idx="3627">
                  <c:v>8.8150501251219992E-3</c:v>
                </c:pt>
                <c:pt idx="3628">
                  <c:v>8.8207088410850003E-3</c:v>
                </c:pt>
                <c:pt idx="3629">
                  <c:v>8.8303880766029998E-3</c:v>
                </c:pt>
                <c:pt idx="3630">
                  <c:v>8.8397115468979992E-3</c:v>
                </c:pt>
                <c:pt idx="3631">
                  <c:v>8.8429832831029998E-3</c:v>
                </c:pt>
                <c:pt idx="3632">
                  <c:v>8.8547579944129994E-3</c:v>
                </c:pt>
                <c:pt idx="3633">
                  <c:v>8.8653070852160003E-3</c:v>
                </c:pt>
                <c:pt idx="3634">
                  <c:v>8.8765686377880008E-3</c:v>
                </c:pt>
                <c:pt idx="3635">
                  <c:v>8.8897338137029994E-3</c:v>
                </c:pt>
                <c:pt idx="3636">
                  <c:v>8.8979089632630001E-3</c:v>
                </c:pt>
                <c:pt idx="3637">
                  <c:v>8.9021716266869996E-3</c:v>
                </c:pt>
                <c:pt idx="3638">
                  <c:v>8.912206627429E-3</c:v>
                </c:pt>
                <c:pt idx="3639">
                  <c:v>8.9221857488159997E-3</c:v>
                </c:pt>
                <c:pt idx="3640">
                  <c:v>8.9294202625750003E-3</c:v>
                </c:pt>
                <c:pt idx="3641">
                  <c:v>8.940047584474E-3</c:v>
                </c:pt>
                <c:pt idx="3642">
                  <c:v>8.9475531131029996E-3</c:v>
                </c:pt>
                <c:pt idx="3643">
                  <c:v>8.9562563225629999E-3</c:v>
                </c:pt>
                <c:pt idx="3644">
                  <c:v>8.9679742231969992E-3</c:v>
                </c:pt>
                <c:pt idx="3645">
                  <c:v>8.9772474020719997E-3</c:v>
                </c:pt>
                <c:pt idx="3646">
                  <c:v>8.9810173958539997E-3</c:v>
                </c:pt>
                <c:pt idx="3647">
                  <c:v>8.9980456978080003E-3</c:v>
                </c:pt>
                <c:pt idx="3648">
                  <c:v>9.0075964108109995E-3</c:v>
                </c:pt>
                <c:pt idx="3649">
                  <c:v>9.016941301525E-3</c:v>
                </c:pt>
                <c:pt idx="3650">
                  <c:v>9.0350806713099998E-3</c:v>
                </c:pt>
                <c:pt idx="3651">
                  <c:v>9.0435054153199992E-3</c:v>
                </c:pt>
                <c:pt idx="3652">
                  <c:v>9.0528000146149999E-3</c:v>
                </c:pt>
                <c:pt idx="3653">
                  <c:v>9.0645113959909995E-3</c:v>
                </c:pt>
                <c:pt idx="3654">
                  <c:v>9.0668918564919994E-3</c:v>
                </c:pt>
                <c:pt idx="3655">
                  <c:v>9.0742614120240001E-3</c:v>
                </c:pt>
                <c:pt idx="3656">
                  <c:v>9.0874833986159999E-3</c:v>
                </c:pt>
                <c:pt idx="3657">
                  <c:v>9.0935276821260003E-3</c:v>
                </c:pt>
                <c:pt idx="3658">
                  <c:v>9.1047044843440006E-3</c:v>
                </c:pt>
                <c:pt idx="3659">
                  <c:v>9.112616069615E-3</c:v>
                </c:pt>
                <c:pt idx="3660">
                  <c:v>9.1177402064200001E-3</c:v>
                </c:pt>
                <c:pt idx="3661">
                  <c:v>9.1279475018380008E-3</c:v>
                </c:pt>
                <c:pt idx="3662">
                  <c:v>9.1332793235780006E-3</c:v>
                </c:pt>
                <c:pt idx="3663">
                  <c:v>9.1436142101880002E-3</c:v>
                </c:pt>
                <c:pt idx="3664">
                  <c:v>9.1547193005679997E-3</c:v>
                </c:pt>
                <c:pt idx="3665">
                  <c:v>9.1658169403669998E-3</c:v>
                </c:pt>
                <c:pt idx="3666">
                  <c:v>9.1767432168129992E-3</c:v>
                </c:pt>
                <c:pt idx="3667">
                  <c:v>9.1830370947720008E-3</c:v>
                </c:pt>
                <c:pt idx="3668">
                  <c:v>9.1942921280859999E-3</c:v>
                </c:pt>
                <c:pt idx="3669">
                  <c:v>9.2033082619309998E-3</c:v>
                </c:pt>
                <c:pt idx="3670">
                  <c:v>9.2103080824020005E-3</c:v>
                </c:pt>
                <c:pt idx="3671">
                  <c:v>9.2235440388320003E-3</c:v>
                </c:pt>
                <c:pt idx="3672">
                  <c:v>9.2386826872829994E-3</c:v>
                </c:pt>
                <c:pt idx="3673">
                  <c:v>9.2472648248079995E-3</c:v>
                </c:pt>
                <c:pt idx="3674">
                  <c:v>9.2600379139180008E-3</c:v>
                </c:pt>
                <c:pt idx="3675">
                  <c:v>9.2662880197169999E-3</c:v>
                </c:pt>
                <c:pt idx="3676">
                  <c:v>9.2772226780649999E-3</c:v>
                </c:pt>
                <c:pt idx="3677">
                  <c:v>9.2877494171260001E-3</c:v>
                </c:pt>
                <c:pt idx="3678">
                  <c:v>9.2974295839669992E-3</c:v>
                </c:pt>
                <c:pt idx="3679">
                  <c:v>9.3063889071349996E-3</c:v>
                </c:pt>
                <c:pt idx="3680">
                  <c:v>9.3149133026600005E-3</c:v>
                </c:pt>
                <c:pt idx="3681">
                  <c:v>9.3240439891820008E-3</c:v>
                </c:pt>
                <c:pt idx="3682">
                  <c:v>9.3316631391640002E-3</c:v>
                </c:pt>
                <c:pt idx="3683">
                  <c:v>9.3391621485350001E-3</c:v>
                </c:pt>
                <c:pt idx="3684">
                  <c:v>9.3493824824690003E-3</c:v>
                </c:pt>
                <c:pt idx="3685">
                  <c:v>9.3586063012480007E-3</c:v>
                </c:pt>
                <c:pt idx="3686">
                  <c:v>9.3660112470390008E-3</c:v>
                </c:pt>
                <c:pt idx="3687">
                  <c:v>9.3775158748030003E-3</c:v>
                </c:pt>
                <c:pt idx="3688">
                  <c:v>9.3844933435320004E-3</c:v>
                </c:pt>
                <c:pt idx="3689">
                  <c:v>9.3946931883690001E-3</c:v>
                </c:pt>
                <c:pt idx="3690">
                  <c:v>9.4079934060570004E-3</c:v>
                </c:pt>
                <c:pt idx="3691">
                  <c:v>9.4147650524970001E-3</c:v>
                </c:pt>
                <c:pt idx="3692">
                  <c:v>9.4280149787660007E-3</c:v>
                </c:pt>
                <c:pt idx="3693">
                  <c:v>9.4393054023389992E-3</c:v>
                </c:pt>
                <c:pt idx="3694">
                  <c:v>9.4477878883480002E-3</c:v>
                </c:pt>
                <c:pt idx="3695">
                  <c:v>9.4601539894939995E-3</c:v>
                </c:pt>
                <c:pt idx="3696">
                  <c:v>9.4691347330809993E-3</c:v>
                </c:pt>
                <c:pt idx="3697">
                  <c:v>9.4807669520380004E-3</c:v>
                </c:pt>
                <c:pt idx="3698">
                  <c:v>9.4898194074629991E-3</c:v>
                </c:pt>
                <c:pt idx="3699">
                  <c:v>9.4999838620420003E-3</c:v>
                </c:pt>
                <c:pt idx="3700">
                  <c:v>9.5104258507490002E-3</c:v>
                </c:pt>
                <c:pt idx="3701">
                  <c:v>9.5186224207280002E-3</c:v>
                </c:pt>
                <c:pt idx="3702">
                  <c:v>9.5253791660070003E-3</c:v>
                </c:pt>
                <c:pt idx="3703">
                  <c:v>9.5362346619369993E-3</c:v>
                </c:pt>
                <c:pt idx="3704">
                  <c:v>9.5445672050120008E-3</c:v>
                </c:pt>
                <c:pt idx="3705">
                  <c:v>9.5566203817730004E-3</c:v>
                </c:pt>
                <c:pt idx="3706">
                  <c:v>9.5651661977170007E-3</c:v>
                </c:pt>
                <c:pt idx="3707">
                  <c:v>9.5705399289730004E-3</c:v>
                </c:pt>
                <c:pt idx="3708">
                  <c:v>9.581224992871E-3</c:v>
                </c:pt>
                <c:pt idx="3709">
                  <c:v>9.5892930403349997E-3</c:v>
                </c:pt>
                <c:pt idx="3710">
                  <c:v>9.5948884263629998E-3</c:v>
                </c:pt>
                <c:pt idx="3711">
                  <c:v>9.6038766205310006E-3</c:v>
                </c:pt>
                <c:pt idx="3712">
                  <c:v>9.6123442053790004E-3</c:v>
                </c:pt>
                <c:pt idx="3713">
                  <c:v>9.6233561635019997E-3</c:v>
                </c:pt>
                <c:pt idx="3714">
                  <c:v>9.6353525295850007E-3</c:v>
                </c:pt>
                <c:pt idx="3715">
                  <c:v>9.6400137990709997E-3</c:v>
                </c:pt>
                <c:pt idx="3716">
                  <c:v>9.6510900184510005E-3</c:v>
                </c:pt>
                <c:pt idx="3717">
                  <c:v>9.6628647297619993E-3</c:v>
                </c:pt>
                <c:pt idx="3718">
                  <c:v>9.6721528097990003E-3</c:v>
                </c:pt>
                <c:pt idx="3719">
                  <c:v>9.6833640709519993E-3</c:v>
                </c:pt>
                <c:pt idx="3720">
                  <c:v>9.6962936222549992E-3</c:v>
                </c:pt>
                <c:pt idx="3721">
                  <c:v>9.7077833488580009E-3</c:v>
                </c:pt>
                <c:pt idx="3722">
                  <c:v>9.7161587327720001E-3</c:v>
                </c:pt>
                <c:pt idx="3723">
                  <c:v>9.7232293337580003E-3</c:v>
                </c:pt>
                <c:pt idx="3724">
                  <c:v>9.7307916730639994E-3</c:v>
                </c:pt>
                <c:pt idx="3725">
                  <c:v>9.7408415749669994E-3</c:v>
                </c:pt>
                <c:pt idx="3726">
                  <c:v>9.7496518865230006E-3</c:v>
                </c:pt>
                <c:pt idx="3727">
                  <c:v>9.7608063369990002E-3</c:v>
                </c:pt>
                <c:pt idx="3728">
                  <c:v>9.7664296627039994E-3</c:v>
                </c:pt>
                <c:pt idx="3729">
                  <c:v>9.7762094810609993E-3</c:v>
                </c:pt>
                <c:pt idx="3730">
                  <c:v>9.783579036593E-3</c:v>
                </c:pt>
                <c:pt idx="3731">
                  <c:v>9.7936503589149994E-3</c:v>
                </c:pt>
                <c:pt idx="3732">
                  <c:v>9.8068080842490003E-3</c:v>
                </c:pt>
                <c:pt idx="3733">
                  <c:v>9.8152402788400008E-3</c:v>
                </c:pt>
                <c:pt idx="3734">
                  <c:v>9.8239788785579995E-3</c:v>
                </c:pt>
                <c:pt idx="3735">
                  <c:v>9.8334448412059992E-3</c:v>
                </c:pt>
                <c:pt idx="3736">
                  <c:v>9.8448563367130003E-3</c:v>
                </c:pt>
                <c:pt idx="3737">
                  <c:v>9.8516484722500006E-3</c:v>
                </c:pt>
                <c:pt idx="3738">
                  <c:v>9.8627461120490006E-3</c:v>
                </c:pt>
                <c:pt idx="3739">
                  <c:v>9.8745785653589994E-3</c:v>
                </c:pt>
                <c:pt idx="3740">
                  <c:v>9.8859472200269992E-3</c:v>
                </c:pt>
                <c:pt idx="3741">
                  <c:v>9.8926322534680002E-3</c:v>
                </c:pt>
                <c:pt idx="3742">
                  <c:v>9.9025405943389995E-3</c:v>
                </c:pt>
                <c:pt idx="3743">
                  <c:v>9.9118342623110006E-3</c:v>
                </c:pt>
                <c:pt idx="3744">
                  <c:v>9.9233742803339995E-3</c:v>
                </c:pt>
                <c:pt idx="3745">
                  <c:v>9.9375722929840003E-3</c:v>
                </c:pt>
                <c:pt idx="3746">
                  <c:v>9.9463183432819992E-3</c:v>
                </c:pt>
                <c:pt idx="3747">
                  <c:v>9.9576013162730008E-3</c:v>
                </c:pt>
                <c:pt idx="3748">
                  <c:v>9.9702104926110008E-3</c:v>
                </c:pt>
                <c:pt idx="3749">
                  <c:v>9.9763190373780009E-3</c:v>
                </c:pt>
                <c:pt idx="3750">
                  <c:v>9.9845584481949995E-3</c:v>
                </c:pt>
                <c:pt idx="3751">
                  <c:v>9.9977375939490007E-3</c:v>
                </c:pt>
                <c:pt idx="3752">
                  <c:v>1.0007623583079999E-2</c:v>
                </c:pt>
                <c:pt idx="3753">
                  <c:v>1.0019156150520001E-2</c:v>
                </c:pt>
                <c:pt idx="3754">
                  <c:v>1.0028657503430001E-2</c:v>
                </c:pt>
                <c:pt idx="3755">
                  <c:v>1.0034986771639999E-2</c:v>
                </c:pt>
                <c:pt idx="3756">
                  <c:v>1.0043233633039999E-2</c:v>
                </c:pt>
                <c:pt idx="3757">
                  <c:v>1.0053739883009999E-2</c:v>
                </c:pt>
                <c:pt idx="3758">
                  <c:v>1.005993317813E-2</c:v>
                </c:pt>
                <c:pt idx="3759">
                  <c:v>1.0070325806739999E-2</c:v>
                </c:pt>
                <c:pt idx="3760">
                  <c:v>1.008262764663E-2</c:v>
                </c:pt>
                <c:pt idx="3761">
                  <c:v>1.009221468121E-2</c:v>
                </c:pt>
                <c:pt idx="3762">
                  <c:v>1.0098272934560001E-2</c:v>
                </c:pt>
                <c:pt idx="3763">
                  <c:v>1.0107617825269999E-2</c:v>
                </c:pt>
                <c:pt idx="3764">
                  <c:v>1.011788845062E-2</c:v>
                </c:pt>
                <c:pt idx="3765">
                  <c:v>1.012783870101E-2</c:v>
                </c:pt>
                <c:pt idx="3766">
                  <c:v>1.0140690021220001E-2</c:v>
                </c:pt>
                <c:pt idx="3767">
                  <c:v>1.01464772597E-2</c:v>
                </c:pt>
                <c:pt idx="3768">
                  <c:v>1.015955675393E-2</c:v>
                </c:pt>
                <c:pt idx="3769">
                  <c:v>1.0170184075830001E-2</c:v>
                </c:pt>
                <c:pt idx="3770">
                  <c:v>1.0176991112530001E-2</c:v>
                </c:pt>
                <c:pt idx="3771">
                  <c:v>1.0186114348470001E-2</c:v>
                </c:pt>
                <c:pt idx="3772">
                  <c:v>1.019944343716E-2</c:v>
                </c:pt>
                <c:pt idx="3773">
                  <c:v>1.021146774292E-2</c:v>
                </c:pt>
                <c:pt idx="3774">
                  <c:v>1.022429019213E-2</c:v>
                </c:pt>
                <c:pt idx="3775">
                  <c:v>1.023441180587E-2</c:v>
                </c:pt>
                <c:pt idx="3776">
                  <c:v>1.0243035852910001E-2</c:v>
                </c:pt>
                <c:pt idx="3777">
                  <c:v>1.025749091059E-2</c:v>
                </c:pt>
                <c:pt idx="3778">
                  <c:v>1.0266286320980001E-2</c:v>
                </c:pt>
                <c:pt idx="3779">
                  <c:v>1.0278710164129999E-2</c:v>
                </c:pt>
                <c:pt idx="3780">
                  <c:v>1.028907392174E-2</c:v>
                </c:pt>
                <c:pt idx="3781">
                  <c:v>1.030010078102E-2</c:v>
                </c:pt>
                <c:pt idx="3782">
                  <c:v>1.031239517033E-2</c:v>
                </c:pt>
                <c:pt idx="3783">
                  <c:v>1.0318561457100001E-2</c:v>
                </c:pt>
                <c:pt idx="3784">
                  <c:v>1.032705698162E-2</c:v>
                </c:pt>
                <c:pt idx="3785">
                  <c:v>1.034418493509E-2</c:v>
                </c:pt>
                <c:pt idx="3786">
                  <c:v>1.035236753523E-2</c:v>
                </c:pt>
                <c:pt idx="3787">
                  <c:v>1.0360891930760001E-2</c:v>
                </c:pt>
                <c:pt idx="3788">
                  <c:v>1.03729525581E-2</c:v>
                </c:pt>
                <c:pt idx="3789">
                  <c:v>1.0376394726339999E-2</c:v>
                </c:pt>
                <c:pt idx="3790">
                  <c:v>1.0388604365290001E-2</c:v>
                </c:pt>
                <c:pt idx="3791">
                  <c:v>1.0397506877780001E-2</c:v>
                </c:pt>
                <c:pt idx="3792">
                  <c:v>1.040196232498E-2</c:v>
                </c:pt>
                <c:pt idx="3793">
                  <c:v>1.041304506361E-2</c:v>
                </c:pt>
                <c:pt idx="3794">
                  <c:v>1.042407937348E-2</c:v>
                </c:pt>
                <c:pt idx="3795">
                  <c:v>1.0427393019199999E-2</c:v>
                </c:pt>
                <c:pt idx="3796">
                  <c:v>1.0441235266629999E-2</c:v>
                </c:pt>
                <c:pt idx="3797">
                  <c:v>1.0453623719510001E-2</c:v>
                </c:pt>
                <c:pt idx="3798">
                  <c:v>1.0466061532499999E-2</c:v>
                </c:pt>
                <c:pt idx="3799">
                  <c:v>1.048132125288E-2</c:v>
                </c:pt>
                <c:pt idx="3800">
                  <c:v>1.049355231225E-2</c:v>
                </c:pt>
                <c:pt idx="3801">
                  <c:v>1.050395146012E-2</c:v>
                </c:pt>
                <c:pt idx="3802">
                  <c:v>1.051430869848E-2</c:v>
                </c:pt>
                <c:pt idx="3803">
                  <c:v>1.0528392158450001E-2</c:v>
                </c:pt>
                <c:pt idx="3804">
                  <c:v>1.053365319967E-2</c:v>
                </c:pt>
                <c:pt idx="3805">
                  <c:v>1.054748799652E-2</c:v>
                </c:pt>
                <c:pt idx="3806">
                  <c:v>1.055937632918E-2</c:v>
                </c:pt>
                <c:pt idx="3807">
                  <c:v>1.056971214712E-2</c:v>
                </c:pt>
                <c:pt idx="3808">
                  <c:v>1.057782303542E-2</c:v>
                </c:pt>
                <c:pt idx="3809">
                  <c:v>1.0589305311440001E-2</c:v>
                </c:pt>
                <c:pt idx="3810">
                  <c:v>1.059829350561E-2</c:v>
                </c:pt>
                <c:pt idx="3811">
                  <c:v>1.0609170421959999E-2</c:v>
                </c:pt>
                <c:pt idx="3812">
                  <c:v>1.062207203358E-2</c:v>
                </c:pt>
                <c:pt idx="3813">
                  <c:v>1.0632350109519999E-2</c:v>
                </c:pt>
                <c:pt idx="3814">
                  <c:v>1.0645443573589999E-2</c:v>
                </c:pt>
                <c:pt idx="3815">
                  <c:v>1.0653896257280001E-2</c:v>
                </c:pt>
                <c:pt idx="3816">
                  <c:v>1.0664708912369999E-2</c:v>
                </c:pt>
                <c:pt idx="3817">
                  <c:v>1.067220047116E-2</c:v>
                </c:pt>
                <c:pt idx="3818">
                  <c:v>1.06832338497E-2</c:v>
                </c:pt>
                <c:pt idx="3819">
                  <c:v>1.069476641715E-2</c:v>
                </c:pt>
                <c:pt idx="3820">
                  <c:v>1.070219371468E-2</c:v>
                </c:pt>
                <c:pt idx="3821">
                  <c:v>1.071602106094E-2</c:v>
                </c:pt>
                <c:pt idx="3822">
                  <c:v>1.072875130922E-2</c:v>
                </c:pt>
                <c:pt idx="3823">
                  <c:v>1.0736769996579999E-2</c:v>
                </c:pt>
                <c:pt idx="3824">
                  <c:v>1.075197383761E-2</c:v>
                </c:pt>
                <c:pt idx="3825">
                  <c:v>1.0763627476989999E-2</c:v>
                </c:pt>
                <c:pt idx="3826">
                  <c:v>1.0773349553349999E-2</c:v>
                </c:pt>
                <c:pt idx="3827">
                  <c:v>1.0785373859109999E-2</c:v>
                </c:pt>
                <c:pt idx="3828">
                  <c:v>1.079687103629E-2</c:v>
                </c:pt>
                <c:pt idx="3829">
                  <c:v>1.0806407779460001E-2</c:v>
                </c:pt>
                <c:pt idx="3830">
                  <c:v>1.0816300287839999E-2</c:v>
                </c:pt>
                <c:pt idx="3831">
                  <c:v>1.0823656804860001E-2</c:v>
                </c:pt>
                <c:pt idx="3832">
                  <c:v>1.083397027105E-2</c:v>
                </c:pt>
                <c:pt idx="3833">
                  <c:v>1.084478292614E-2</c:v>
                </c:pt>
                <c:pt idx="3834">
                  <c:v>1.085588801652E-2</c:v>
                </c:pt>
                <c:pt idx="3835">
                  <c:v>1.0868624784050001E-2</c:v>
                </c:pt>
                <c:pt idx="3836">
                  <c:v>1.0879551991820001E-2</c:v>
                </c:pt>
                <c:pt idx="3837">
                  <c:v>1.089322939515E-2</c:v>
                </c:pt>
                <c:pt idx="3838">
                  <c:v>1.090633776039E-2</c:v>
                </c:pt>
                <c:pt idx="3839">
                  <c:v>1.091860421002E-2</c:v>
                </c:pt>
                <c:pt idx="3840">
                  <c:v>1.093914639205E-2</c:v>
                </c:pt>
                <c:pt idx="3841">
                  <c:v>1.095407828689E-2</c:v>
                </c:pt>
                <c:pt idx="3842">
                  <c:v>1.0965589433909999E-2</c:v>
                </c:pt>
                <c:pt idx="3843">
                  <c:v>1.098057907075E-2</c:v>
                </c:pt>
                <c:pt idx="3844">
                  <c:v>1.0987928137179999E-2</c:v>
                </c:pt>
                <c:pt idx="3845">
                  <c:v>1.099900435656E-2</c:v>
                </c:pt>
                <c:pt idx="3846">
                  <c:v>1.1009190231560001E-2</c:v>
                </c:pt>
                <c:pt idx="3847">
                  <c:v>1.1020465753969999E-2</c:v>
                </c:pt>
                <c:pt idx="3848">
                  <c:v>1.1032618582249999E-2</c:v>
                </c:pt>
                <c:pt idx="3849">
                  <c:v>1.104431506246E-2</c:v>
                </c:pt>
                <c:pt idx="3850">
                  <c:v>1.1052212677900001E-2</c:v>
                </c:pt>
                <c:pt idx="3851">
                  <c:v>1.106292568147E-2</c:v>
                </c:pt>
                <c:pt idx="3852">
                  <c:v>1.107432227582E-2</c:v>
                </c:pt>
                <c:pt idx="3853">
                  <c:v>1.108698826283E-2</c:v>
                </c:pt>
                <c:pt idx="3854">
                  <c:v>1.1095406487579999E-2</c:v>
                </c:pt>
                <c:pt idx="3855">
                  <c:v>1.110329665244E-2</c:v>
                </c:pt>
                <c:pt idx="3856">
                  <c:v>1.1119625531139999E-2</c:v>
                </c:pt>
                <c:pt idx="3857">
                  <c:v>1.1127930134529999E-2</c:v>
                </c:pt>
                <c:pt idx="3858">
                  <c:v>1.1136953718960001E-2</c:v>
                </c:pt>
                <c:pt idx="3859">
                  <c:v>1.1150032281879999E-2</c:v>
                </c:pt>
                <c:pt idx="3860">
                  <c:v>1.115951221436E-2</c:v>
                </c:pt>
                <c:pt idx="3861">
                  <c:v>1.1173625476659999E-2</c:v>
                </c:pt>
                <c:pt idx="3862">
                  <c:v>1.118623372167E-2</c:v>
                </c:pt>
                <c:pt idx="3863">
                  <c:v>1.1192698962989999E-2</c:v>
                </c:pt>
                <c:pt idx="3864">
                  <c:v>1.120800152421E-2</c:v>
                </c:pt>
                <c:pt idx="3865">
                  <c:v>1.122278440744E-2</c:v>
                </c:pt>
                <c:pt idx="3866">
                  <c:v>1.123023312539E-2</c:v>
                </c:pt>
                <c:pt idx="3867">
                  <c:v>1.124340482056E-2</c:v>
                </c:pt>
                <c:pt idx="3868">
                  <c:v>1.1253561824560001E-2</c:v>
                </c:pt>
                <c:pt idx="3869">
                  <c:v>1.126507297158E-2</c:v>
                </c:pt>
                <c:pt idx="3870">
                  <c:v>1.1276769451799999E-2</c:v>
                </c:pt>
                <c:pt idx="3871">
                  <c:v>1.128716859967E-2</c:v>
                </c:pt>
                <c:pt idx="3872">
                  <c:v>1.1298330500720001E-2</c:v>
                </c:pt>
                <c:pt idx="3873">
                  <c:v>1.1311382055279999E-2</c:v>
                </c:pt>
                <c:pt idx="3874">
                  <c:v>1.132278610021E-2</c:v>
                </c:pt>
                <c:pt idx="3875">
                  <c:v>1.133319921792E-2</c:v>
                </c:pt>
                <c:pt idx="3876">
                  <c:v>1.134354155511E-2</c:v>
                </c:pt>
                <c:pt idx="3877">
                  <c:v>1.1354383081200001E-2</c:v>
                </c:pt>
                <c:pt idx="3878">
                  <c:v>1.136675663292E-2</c:v>
                </c:pt>
                <c:pt idx="3879">
                  <c:v>1.137397717685E-2</c:v>
                </c:pt>
                <c:pt idx="3880">
                  <c:v>1.1383449658749999E-2</c:v>
                </c:pt>
                <c:pt idx="3881">
                  <c:v>1.1391909793020001E-2</c:v>
                </c:pt>
                <c:pt idx="3882">
                  <c:v>1.1401817202570001E-2</c:v>
                </c:pt>
                <c:pt idx="3883">
                  <c:v>1.141127571464E-2</c:v>
                </c:pt>
                <c:pt idx="3884">
                  <c:v>1.1420870199800001E-2</c:v>
                </c:pt>
                <c:pt idx="3885">
                  <c:v>1.142904534936E-2</c:v>
                </c:pt>
                <c:pt idx="3886">
                  <c:v>1.1436821892859999E-2</c:v>
                </c:pt>
                <c:pt idx="3887">
                  <c:v>1.144935190678E-2</c:v>
                </c:pt>
                <c:pt idx="3888">
                  <c:v>1.145655848086E-2</c:v>
                </c:pt>
                <c:pt idx="3889">
                  <c:v>1.146558206528E-2</c:v>
                </c:pt>
                <c:pt idx="3890">
                  <c:v>1.1479466222230001E-2</c:v>
                </c:pt>
                <c:pt idx="3891">
                  <c:v>1.1489680036900001E-2</c:v>
                </c:pt>
                <c:pt idx="3892">
                  <c:v>1.1495482176539999E-2</c:v>
                </c:pt>
                <c:pt idx="3893">
                  <c:v>1.151167601347E-2</c:v>
                </c:pt>
                <c:pt idx="3894">
                  <c:v>1.1522552929820001E-2</c:v>
                </c:pt>
                <c:pt idx="3895">
                  <c:v>1.1535425670440001E-2</c:v>
                </c:pt>
                <c:pt idx="3896">
                  <c:v>1.155255362391E-2</c:v>
                </c:pt>
                <c:pt idx="3897">
                  <c:v>1.155927497894E-2</c:v>
                </c:pt>
                <c:pt idx="3898">
                  <c:v>1.1573679745200001E-2</c:v>
                </c:pt>
                <c:pt idx="3899">
                  <c:v>1.1585704050960001E-2</c:v>
                </c:pt>
                <c:pt idx="3900">
                  <c:v>1.159390807152E-2</c:v>
                </c:pt>
                <c:pt idx="3901">
                  <c:v>1.160760782659E-2</c:v>
                </c:pt>
                <c:pt idx="3902">
                  <c:v>1.162290386856E-2</c:v>
                </c:pt>
                <c:pt idx="3903">
                  <c:v>1.1629468761379999E-2</c:v>
                </c:pt>
                <c:pt idx="3904">
                  <c:v>1.1642654426399999E-2</c:v>
                </c:pt>
                <c:pt idx="3905">
                  <c:v>1.1656104587020001E-2</c:v>
                </c:pt>
                <c:pt idx="3906">
                  <c:v>1.1663245968519999E-2</c:v>
                </c:pt>
                <c:pt idx="3907">
                  <c:v>1.167688891292E-2</c:v>
                </c:pt>
                <c:pt idx="3908">
                  <c:v>1.168590504676E-2</c:v>
                </c:pt>
                <c:pt idx="3909">
                  <c:v>1.1701664887369999E-2</c:v>
                </c:pt>
                <c:pt idx="3910">
                  <c:v>1.1714494787159999E-2</c:v>
                </c:pt>
                <c:pt idx="3911">
                  <c:v>1.1724466457959999E-2</c:v>
                </c:pt>
                <c:pt idx="3912">
                  <c:v>1.1737096123399999E-2</c:v>
                </c:pt>
                <c:pt idx="3913">
                  <c:v>1.175018306822E-2</c:v>
                </c:pt>
                <c:pt idx="3914">
                  <c:v>1.1760916560890001E-2</c:v>
                </c:pt>
                <c:pt idx="3915">
                  <c:v>1.1770845390859999E-2</c:v>
                </c:pt>
                <c:pt idx="3916">
                  <c:v>1.178562175483E-2</c:v>
                </c:pt>
                <c:pt idx="3917">
                  <c:v>1.1800532229239999E-2</c:v>
                </c:pt>
                <c:pt idx="3918">
                  <c:v>1.181608531624E-2</c:v>
                </c:pt>
                <c:pt idx="3919">
                  <c:v>1.182541530579E-2</c:v>
                </c:pt>
                <c:pt idx="3920">
                  <c:v>1.1836748570199999E-2</c:v>
                </c:pt>
                <c:pt idx="3921">
                  <c:v>1.18503049016E-2</c:v>
                </c:pt>
                <c:pt idx="3922">
                  <c:v>1.18618728593E-2</c:v>
                </c:pt>
                <c:pt idx="3923">
                  <c:v>1.1873961426320001E-2</c:v>
                </c:pt>
                <c:pt idx="3924">
                  <c:v>1.1889436282220001E-2</c:v>
                </c:pt>
                <c:pt idx="3925">
                  <c:v>1.190128922462E-2</c:v>
                </c:pt>
                <c:pt idx="3926">
                  <c:v>1.191219501197E-2</c:v>
                </c:pt>
                <c:pt idx="3927">
                  <c:v>1.1924311518669999E-2</c:v>
                </c:pt>
                <c:pt idx="3928">
                  <c:v>1.193309295923E-2</c:v>
                </c:pt>
                <c:pt idx="3929">
                  <c:v>1.194344926625E-2</c:v>
                </c:pt>
                <c:pt idx="3930">
                  <c:v>1.19557660073E-2</c:v>
                </c:pt>
                <c:pt idx="3931">
                  <c:v>1.196270156652E-2</c:v>
                </c:pt>
                <c:pt idx="3932">
                  <c:v>1.1972765438259999E-2</c:v>
                </c:pt>
                <c:pt idx="3933">
                  <c:v>1.198491081595E-2</c:v>
                </c:pt>
                <c:pt idx="3934">
                  <c:v>1.1994269676509999E-2</c:v>
                </c:pt>
                <c:pt idx="3935">
                  <c:v>1.2004640884699999E-2</c:v>
                </c:pt>
                <c:pt idx="3936">
                  <c:v>1.2017306871709999E-2</c:v>
                </c:pt>
                <c:pt idx="3937">
                  <c:v>1.2022239156069999E-2</c:v>
                </c:pt>
                <c:pt idx="3938">
                  <c:v>1.2034470215439999E-2</c:v>
                </c:pt>
                <c:pt idx="3939">
                  <c:v>1.2047477997840001E-2</c:v>
                </c:pt>
                <c:pt idx="3940">
                  <c:v>1.205940265208E-2</c:v>
                </c:pt>
                <c:pt idx="3941">
                  <c:v>1.20716476813E-2</c:v>
                </c:pt>
                <c:pt idx="3942">
                  <c:v>1.2085375376050001E-2</c:v>
                </c:pt>
                <c:pt idx="3943">
                  <c:v>1.2095803394909999E-2</c:v>
                </c:pt>
                <c:pt idx="3944">
                  <c:v>1.2103836052120001E-2</c:v>
                </c:pt>
                <c:pt idx="3945">
                  <c:v>1.2117521837349999E-2</c:v>
                </c:pt>
                <c:pt idx="3946">
                  <c:v>1.2126986868680001E-2</c:v>
                </c:pt>
                <c:pt idx="3947">
                  <c:v>1.214181259274E-2</c:v>
                </c:pt>
                <c:pt idx="3948">
                  <c:v>1.2156794779E-2</c:v>
                </c:pt>
                <c:pt idx="3949">
                  <c:v>1.2169987894589999E-2</c:v>
                </c:pt>
                <c:pt idx="3950">
                  <c:v>1.218368764967E-2</c:v>
                </c:pt>
                <c:pt idx="3951">
                  <c:v>1.2200979515909999E-2</c:v>
                </c:pt>
                <c:pt idx="3952">
                  <c:v>1.2213353067639999E-2</c:v>
                </c:pt>
                <c:pt idx="3953">
                  <c:v>1.222507096827E-2</c:v>
                </c:pt>
                <c:pt idx="3954">
                  <c:v>1.2241393327709999E-2</c:v>
                </c:pt>
                <c:pt idx="3955">
                  <c:v>1.225169282407E-2</c:v>
                </c:pt>
                <c:pt idx="3956">
                  <c:v>1.226540654898E-2</c:v>
                </c:pt>
                <c:pt idx="3957">
                  <c:v>1.2279440648850001E-2</c:v>
                </c:pt>
                <c:pt idx="3958">
                  <c:v>1.228758040816E-2</c:v>
                </c:pt>
                <c:pt idx="3959">
                  <c:v>1.2301173061130001E-2</c:v>
                </c:pt>
                <c:pt idx="3960">
                  <c:v>1.2315086089070001E-2</c:v>
                </c:pt>
                <c:pt idx="3961">
                  <c:v>1.232717465609E-2</c:v>
                </c:pt>
                <c:pt idx="3962">
                  <c:v>1.233993377537E-2</c:v>
                </c:pt>
                <c:pt idx="3963">
                  <c:v>1.23502900824E-2</c:v>
                </c:pt>
                <c:pt idx="3964">
                  <c:v>1.235990505666E-2</c:v>
                </c:pt>
                <c:pt idx="3965">
                  <c:v>1.2374053709209999E-2</c:v>
                </c:pt>
                <c:pt idx="3966">
                  <c:v>1.2385386973620001E-2</c:v>
                </c:pt>
                <c:pt idx="3967">
                  <c:v>1.239625643939E-2</c:v>
                </c:pt>
                <c:pt idx="3968">
                  <c:v>1.2411359697579999E-2</c:v>
                </c:pt>
                <c:pt idx="3969">
                  <c:v>1.241801027209E-2</c:v>
                </c:pt>
                <c:pt idx="3970">
                  <c:v>1.2426919303829999E-2</c:v>
                </c:pt>
                <c:pt idx="3971">
                  <c:v>1.2434703297910001E-2</c:v>
                </c:pt>
                <c:pt idx="3972">
                  <c:v>1.2446991167959999E-2</c:v>
                </c:pt>
                <c:pt idx="3973">
                  <c:v>1.2461054138839999E-2</c:v>
                </c:pt>
                <c:pt idx="3974">
                  <c:v>1.2472429312769999E-2</c:v>
                </c:pt>
                <c:pt idx="3975">
                  <c:v>1.2483078055079999E-2</c:v>
                </c:pt>
                <c:pt idx="3976">
                  <c:v>1.249446161091E-2</c:v>
                </c:pt>
                <c:pt idx="3977">
                  <c:v>1.250689197332E-2</c:v>
                </c:pt>
                <c:pt idx="3978">
                  <c:v>1.252057030797E-2</c:v>
                </c:pt>
                <c:pt idx="3979">
                  <c:v>1.2534326873719999E-2</c:v>
                </c:pt>
                <c:pt idx="3980">
                  <c:v>1.2545766308899999E-2</c:v>
                </c:pt>
                <c:pt idx="3981">
                  <c:v>1.2561169452970001E-2</c:v>
                </c:pt>
                <c:pt idx="3982">
                  <c:v>1.257168967277E-2</c:v>
                </c:pt>
                <c:pt idx="3983">
                  <c:v>1.2581547722219999E-2</c:v>
                </c:pt>
                <c:pt idx="3984">
                  <c:v>1.2594889849419999E-2</c:v>
                </c:pt>
                <c:pt idx="3985">
                  <c:v>1.260677911341E-2</c:v>
                </c:pt>
                <c:pt idx="3986">
                  <c:v>1.261747069657E-2</c:v>
                </c:pt>
                <c:pt idx="3987">
                  <c:v>1.2629972770810001E-2</c:v>
                </c:pt>
                <c:pt idx="3988">
                  <c:v>1.263878960162E-2</c:v>
                </c:pt>
                <c:pt idx="3989">
                  <c:v>1.2647578492760001E-2</c:v>
                </c:pt>
                <c:pt idx="3990">
                  <c:v>1.2659844942389999E-2</c:v>
                </c:pt>
                <c:pt idx="3991">
                  <c:v>1.266959588975E-2</c:v>
                </c:pt>
                <c:pt idx="3992">
                  <c:v>1.268238201737E-2</c:v>
                </c:pt>
                <c:pt idx="3993">
                  <c:v>1.269451342523E-2</c:v>
                </c:pt>
                <c:pt idx="3994">
                  <c:v>1.270942483097E-2</c:v>
                </c:pt>
                <c:pt idx="3995">
                  <c:v>1.2723552063110001E-2</c:v>
                </c:pt>
                <c:pt idx="3996">
                  <c:v>1.27363037318E-2</c:v>
                </c:pt>
                <c:pt idx="3997">
                  <c:v>1.274889800698E-2</c:v>
                </c:pt>
                <c:pt idx="3998">
                  <c:v>1.275946106762E-2</c:v>
                </c:pt>
                <c:pt idx="3999">
                  <c:v>1.277539134026E-2</c:v>
                </c:pt>
                <c:pt idx="4000">
                  <c:v>1.279067993164E-2</c:v>
                </c:pt>
                <c:pt idx="4001">
                  <c:v>1.279988884926E-2</c:v>
                </c:pt>
                <c:pt idx="4002">
                  <c:v>1.28137813881E-2</c:v>
                </c:pt>
                <c:pt idx="4003">
                  <c:v>1.2828998267650001E-2</c:v>
                </c:pt>
                <c:pt idx="4004">
                  <c:v>1.2836938723919999E-2</c:v>
                </c:pt>
                <c:pt idx="4005">
                  <c:v>1.284989714622E-2</c:v>
                </c:pt>
                <c:pt idx="4006">
                  <c:v>1.286573428661E-2</c:v>
                </c:pt>
                <c:pt idx="4007">
                  <c:v>1.2876155786220001E-2</c:v>
                </c:pt>
                <c:pt idx="4008">
                  <c:v>1.289031840861E-2</c:v>
                </c:pt>
                <c:pt idx="4009">
                  <c:v>1.290155854076E-2</c:v>
                </c:pt>
                <c:pt idx="4010">
                  <c:v>1.291402429342E-2</c:v>
                </c:pt>
                <c:pt idx="4011">
                  <c:v>1.293177250773E-2</c:v>
                </c:pt>
                <c:pt idx="4012">
                  <c:v>1.2942471541460001E-2</c:v>
                </c:pt>
                <c:pt idx="4013">
                  <c:v>1.2956113554540001E-2</c:v>
                </c:pt>
                <c:pt idx="4014">
                  <c:v>1.2968387454749999E-2</c:v>
                </c:pt>
                <c:pt idx="4015">
                  <c:v>1.297925040126E-2</c:v>
                </c:pt>
                <c:pt idx="4016">
                  <c:v>1.299252174795E-2</c:v>
                </c:pt>
                <c:pt idx="4017">
                  <c:v>1.3003412634129999E-2</c:v>
                </c:pt>
                <c:pt idx="4018">
                  <c:v>1.301567256451E-2</c:v>
                </c:pt>
                <c:pt idx="4019">
                  <c:v>1.302930060774E-2</c:v>
                </c:pt>
                <c:pt idx="4020">
                  <c:v>1.303592976183E-2</c:v>
                </c:pt>
                <c:pt idx="4021">
                  <c:v>1.3043541461229999E-2</c:v>
                </c:pt>
                <c:pt idx="4022">
                  <c:v>1.305605750531E-2</c:v>
                </c:pt>
                <c:pt idx="4023">
                  <c:v>1.3065352104599999E-2</c:v>
                </c:pt>
                <c:pt idx="4024">
                  <c:v>1.3082202523950001E-2</c:v>
                </c:pt>
                <c:pt idx="4025">
                  <c:v>1.309228036553E-2</c:v>
                </c:pt>
                <c:pt idx="4026">
                  <c:v>1.309937983751E-2</c:v>
                </c:pt>
                <c:pt idx="4027">
                  <c:v>1.311429776251E-2</c:v>
                </c:pt>
                <c:pt idx="4028">
                  <c:v>1.312337163836E-2</c:v>
                </c:pt>
                <c:pt idx="4029">
                  <c:v>1.3134512119E-2</c:v>
                </c:pt>
                <c:pt idx="4030">
                  <c:v>1.3147127814589999E-2</c:v>
                </c:pt>
                <c:pt idx="4031">
                  <c:v>1.3161512091760001E-2</c:v>
                </c:pt>
                <c:pt idx="4032">
                  <c:v>1.317179668695E-2</c:v>
                </c:pt>
                <c:pt idx="4033">
                  <c:v>1.3182310387489999E-2</c:v>
                </c:pt>
                <c:pt idx="4034">
                  <c:v>1.319087762386E-2</c:v>
                </c:pt>
                <c:pt idx="4035">
                  <c:v>1.320375781506E-2</c:v>
                </c:pt>
                <c:pt idx="4036">
                  <c:v>1.321578212082E-2</c:v>
                </c:pt>
                <c:pt idx="4037">
                  <c:v>1.32285123691E-2</c:v>
                </c:pt>
                <c:pt idx="4038">
                  <c:v>1.324447058141E-2</c:v>
                </c:pt>
                <c:pt idx="4039">
                  <c:v>1.325531862676E-2</c:v>
                </c:pt>
                <c:pt idx="4040">
                  <c:v>1.326835528016E-2</c:v>
                </c:pt>
                <c:pt idx="4041">
                  <c:v>1.327747199684E-2</c:v>
                </c:pt>
                <c:pt idx="4042">
                  <c:v>1.328964624554E-2</c:v>
                </c:pt>
                <c:pt idx="4043">
                  <c:v>1.3308983296159999E-2</c:v>
                </c:pt>
                <c:pt idx="4044">
                  <c:v>1.3324080035090001E-2</c:v>
                </c:pt>
                <c:pt idx="4045">
                  <c:v>1.3334036804740001E-2</c:v>
                </c:pt>
                <c:pt idx="4046">
                  <c:v>1.334887649864E-2</c:v>
                </c:pt>
                <c:pt idx="4047">
                  <c:v>1.3359097763899999E-2</c:v>
                </c:pt>
                <c:pt idx="4048">
                  <c:v>1.3368021696809999E-2</c:v>
                </c:pt>
                <c:pt idx="4049">
                  <c:v>1.338261179626E-2</c:v>
                </c:pt>
                <c:pt idx="4050">
                  <c:v>1.3398627750580001E-2</c:v>
                </c:pt>
                <c:pt idx="4051">
                  <c:v>1.341436617076E-2</c:v>
                </c:pt>
                <c:pt idx="4052">
                  <c:v>1.342797279358E-2</c:v>
                </c:pt>
                <c:pt idx="4053">
                  <c:v>1.3438022695480001E-2</c:v>
                </c:pt>
                <c:pt idx="4054">
                  <c:v>1.344679668546E-2</c:v>
                </c:pt>
                <c:pt idx="4055">
                  <c:v>1.346052438021E-2</c:v>
                </c:pt>
                <c:pt idx="4056">
                  <c:v>1.3472883962089999E-2</c:v>
                </c:pt>
                <c:pt idx="4057">
                  <c:v>1.3486498035489999E-2</c:v>
                </c:pt>
                <c:pt idx="4058">
                  <c:v>1.350291259587E-2</c:v>
                </c:pt>
                <c:pt idx="4059">
                  <c:v>1.3514645397659999E-2</c:v>
                </c:pt>
                <c:pt idx="4060">
                  <c:v>1.3523134402929999E-2</c:v>
                </c:pt>
                <c:pt idx="4061">
                  <c:v>1.353666279465E-2</c:v>
                </c:pt>
                <c:pt idx="4062">
                  <c:v>1.354913599789E-2</c:v>
                </c:pt>
                <c:pt idx="4063">
                  <c:v>1.355951372534E-2</c:v>
                </c:pt>
                <c:pt idx="4064">
                  <c:v>1.357522327453E-2</c:v>
                </c:pt>
                <c:pt idx="4065">
                  <c:v>1.3590854592619999E-2</c:v>
                </c:pt>
                <c:pt idx="4066">
                  <c:v>1.360494550318E-2</c:v>
                </c:pt>
                <c:pt idx="4067">
                  <c:v>1.3617540709670001E-2</c:v>
                </c:pt>
                <c:pt idx="4068">
                  <c:v>1.3630605302749999E-2</c:v>
                </c:pt>
                <c:pt idx="4069">
                  <c:v>1.364867389202E-2</c:v>
                </c:pt>
                <c:pt idx="4070">
                  <c:v>1.366304326802E-2</c:v>
                </c:pt>
                <c:pt idx="4071">
                  <c:v>1.3676728121940001E-2</c:v>
                </c:pt>
                <c:pt idx="4072">
                  <c:v>1.369138341397E-2</c:v>
                </c:pt>
                <c:pt idx="4073">
                  <c:v>1.370249502361E-2</c:v>
                </c:pt>
                <c:pt idx="4074">
                  <c:v>1.371559593827E-2</c:v>
                </c:pt>
                <c:pt idx="4075">
                  <c:v>1.372888125479E-2</c:v>
                </c:pt>
                <c:pt idx="4076">
                  <c:v>1.3740343041719999E-2</c:v>
                </c:pt>
                <c:pt idx="4077">
                  <c:v>1.3756928965449999E-2</c:v>
                </c:pt>
                <c:pt idx="4078">
                  <c:v>1.377206854522E-2</c:v>
                </c:pt>
                <c:pt idx="4079">
                  <c:v>1.3779630884530001E-2</c:v>
                </c:pt>
                <c:pt idx="4080">
                  <c:v>1.3791932724419999E-2</c:v>
                </c:pt>
                <c:pt idx="4081">
                  <c:v>1.3806444592770001E-2</c:v>
                </c:pt>
                <c:pt idx="4082">
                  <c:v>1.3818797655400001E-2</c:v>
                </c:pt>
                <c:pt idx="4083">
                  <c:v>1.383594609797E-2</c:v>
                </c:pt>
                <c:pt idx="4084">
                  <c:v>1.3849681243300001E-2</c:v>
                </c:pt>
                <c:pt idx="4085">
                  <c:v>1.386363711208E-2</c:v>
                </c:pt>
                <c:pt idx="4086">
                  <c:v>1.387605350465E-2</c:v>
                </c:pt>
                <c:pt idx="4087">
                  <c:v>1.3885326683519999E-2</c:v>
                </c:pt>
                <c:pt idx="4088">
                  <c:v>1.389675308019E-2</c:v>
                </c:pt>
                <c:pt idx="4089">
                  <c:v>1.390778645873E-2</c:v>
                </c:pt>
                <c:pt idx="4090">
                  <c:v>1.392388809472E-2</c:v>
                </c:pt>
                <c:pt idx="4091">
                  <c:v>1.393529865891E-2</c:v>
                </c:pt>
                <c:pt idx="4092">
                  <c:v>1.3942825607960001E-2</c:v>
                </c:pt>
                <c:pt idx="4093">
                  <c:v>1.3958620838819999E-2</c:v>
                </c:pt>
                <c:pt idx="4094">
                  <c:v>1.397094503045E-2</c:v>
                </c:pt>
                <c:pt idx="4095">
                  <c:v>1.3981186784800001E-2</c:v>
                </c:pt>
                <c:pt idx="4096">
                  <c:v>1.3996497727929999E-2</c:v>
                </c:pt>
                <c:pt idx="4097">
                  <c:v>1.400865707546E-2</c:v>
                </c:pt>
                <c:pt idx="4098">
                  <c:v>1.402016077191E-2</c:v>
                </c:pt>
                <c:pt idx="4099">
                  <c:v>1.403552107513E-2</c:v>
                </c:pt>
                <c:pt idx="4100">
                  <c:v>1.404653396457E-2</c:v>
                </c:pt>
                <c:pt idx="4101">
                  <c:v>1.405959110707E-2</c:v>
                </c:pt>
                <c:pt idx="4102">
                  <c:v>1.407873630524E-2</c:v>
                </c:pt>
                <c:pt idx="4103">
                  <c:v>1.40858925879E-2</c:v>
                </c:pt>
                <c:pt idx="4104">
                  <c:v>1.4095921069380001E-2</c:v>
                </c:pt>
                <c:pt idx="4105">
                  <c:v>1.410736143589E-2</c:v>
                </c:pt>
                <c:pt idx="4106">
                  <c:v>1.4121210202569999E-2</c:v>
                </c:pt>
                <c:pt idx="4107">
                  <c:v>1.4134781435130001E-2</c:v>
                </c:pt>
                <c:pt idx="4108">
                  <c:v>1.4148273505270001E-2</c:v>
                </c:pt>
                <c:pt idx="4109">
                  <c:v>1.4163869433099999E-2</c:v>
                </c:pt>
                <c:pt idx="4110">
                  <c:v>1.417875941843E-2</c:v>
                </c:pt>
                <c:pt idx="4111">
                  <c:v>1.4190376736219999E-2</c:v>
                </c:pt>
                <c:pt idx="4112">
                  <c:v>1.4201916754249999E-2</c:v>
                </c:pt>
                <c:pt idx="4113">
                  <c:v>1.421638578176E-2</c:v>
                </c:pt>
                <c:pt idx="4114">
                  <c:v>1.423232350498E-2</c:v>
                </c:pt>
                <c:pt idx="4115">
                  <c:v>1.424703467637E-2</c:v>
                </c:pt>
                <c:pt idx="4116">
                  <c:v>1.4259265735749999E-2</c:v>
                </c:pt>
                <c:pt idx="4117">
                  <c:v>1.427469775081E-2</c:v>
                </c:pt>
                <c:pt idx="4118">
                  <c:v>1.4287184923890001E-2</c:v>
                </c:pt>
                <c:pt idx="4119">
                  <c:v>1.429903879762E-2</c:v>
                </c:pt>
                <c:pt idx="4120">
                  <c:v>1.4308903366330001E-2</c:v>
                </c:pt>
                <c:pt idx="4121">
                  <c:v>1.431742031127E-2</c:v>
                </c:pt>
                <c:pt idx="4122">
                  <c:v>1.4332545921209999E-2</c:v>
                </c:pt>
                <c:pt idx="4123">
                  <c:v>1.4343764632939999E-2</c:v>
                </c:pt>
                <c:pt idx="4124">
                  <c:v>1.4356330968440001E-2</c:v>
                </c:pt>
                <c:pt idx="4125">
                  <c:v>1.436898950487E-2</c:v>
                </c:pt>
                <c:pt idx="4126">
                  <c:v>1.4378825202579999E-2</c:v>
                </c:pt>
                <c:pt idx="4127">
                  <c:v>1.439337339252E-2</c:v>
                </c:pt>
                <c:pt idx="4128">
                  <c:v>1.44070154056E-2</c:v>
                </c:pt>
                <c:pt idx="4129">
                  <c:v>1.4418604783709999E-2</c:v>
                </c:pt>
                <c:pt idx="4130">
                  <c:v>1.4437956735490001E-2</c:v>
                </c:pt>
                <c:pt idx="4131">
                  <c:v>1.4454714022580001E-2</c:v>
                </c:pt>
                <c:pt idx="4132">
                  <c:v>1.446534134448E-2</c:v>
                </c:pt>
                <c:pt idx="4133">
                  <c:v>1.4478520490230001E-2</c:v>
                </c:pt>
                <c:pt idx="4134">
                  <c:v>1.448762230575E-2</c:v>
                </c:pt>
                <c:pt idx="4135">
                  <c:v>1.450081542134E-2</c:v>
                </c:pt>
                <c:pt idx="4136">
                  <c:v>1.4517722651359999E-2</c:v>
                </c:pt>
                <c:pt idx="4137">
                  <c:v>1.4528221450750001E-2</c:v>
                </c:pt>
                <c:pt idx="4138">
                  <c:v>1.4543581753969999E-2</c:v>
                </c:pt>
                <c:pt idx="4139">
                  <c:v>1.455921959132E-2</c:v>
                </c:pt>
                <c:pt idx="4140">
                  <c:v>1.456754468381E-2</c:v>
                </c:pt>
                <c:pt idx="4141">
                  <c:v>1.458474434912E-2</c:v>
                </c:pt>
                <c:pt idx="4142">
                  <c:v>1.459966227412E-2</c:v>
                </c:pt>
                <c:pt idx="4143">
                  <c:v>1.4612734317780001E-2</c:v>
                </c:pt>
                <c:pt idx="4144">
                  <c:v>1.462806575E-2</c:v>
                </c:pt>
                <c:pt idx="4145">
                  <c:v>1.464292686433E-2</c:v>
                </c:pt>
                <c:pt idx="4146">
                  <c:v>1.465410366654E-2</c:v>
                </c:pt>
                <c:pt idx="4147">
                  <c:v>1.4666954986750001E-2</c:v>
                </c:pt>
                <c:pt idx="4148">
                  <c:v>1.467782445252E-2</c:v>
                </c:pt>
                <c:pt idx="4149">
                  <c:v>1.4691231772300001E-2</c:v>
                </c:pt>
                <c:pt idx="4150">
                  <c:v>1.4703056775029999E-2</c:v>
                </c:pt>
                <c:pt idx="4151">
                  <c:v>1.471657771617E-2</c:v>
                </c:pt>
                <c:pt idx="4152">
                  <c:v>1.472862344235E-2</c:v>
                </c:pt>
                <c:pt idx="4153">
                  <c:v>1.4741139486430001E-2</c:v>
                </c:pt>
                <c:pt idx="4154">
                  <c:v>1.4756663702429999E-2</c:v>
                </c:pt>
                <c:pt idx="4155">
                  <c:v>1.4767632819710001E-2</c:v>
                </c:pt>
                <c:pt idx="4156">
                  <c:v>1.4782872051E-2</c:v>
                </c:pt>
                <c:pt idx="4157">
                  <c:v>1.479746215045E-2</c:v>
                </c:pt>
                <c:pt idx="4158">
                  <c:v>1.4809415675700001E-2</c:v>
                </c:pt>
                <c:pt idx="4159">
                  <c:v>1.482159644365E-2</c:v>
                </c:pt>
                <c:pt idx="4160">
                  <c:v>1.4836151152850001E-2</c:v>
                </c:pt>
                <c:pt idx="4161">
                  <c:v>1.484533865005E-2</c:v>
                </c:pt>
                <c:pt idx="4162">
                  <c:v>1.4856536872679999E-2</c:v>
                </c:pt>
                <c:pt idx="4163">
                  <c:v>1.4873243868350001E-2</c:v>
                </c:pt>
                <c:pt idx="4164">
                  <c:v>1.489051431417E-2</c:v>
                </c:pt>
                <c:pt idx="4165">
                  <c:v>1.490566041321E-2</c:v>
                </c:pt>
                <c:pt idx="4166">
                  <c:v>1.4917934313420001E-2</c:v>
                </c:pt>
                <c:pt idx="4167">
                  <c:v>1.4933743514119999E-2</c:v>
                </c:pt>
                <c:pt idx="4168">
                  <c:v>1.494849752635E-2</c:v>
                </c:pt>
                <c:pt idx="4169">
                  <c:v>1.4963273890319999E-2</c:v>
                </c:pt>
                <c:pt idx="4170">
                  <c:v>1.4981327578429999E-2</c:v>
                </c:pt>
                <c:pt idx="4171">
                  <c:v>1.499549020082E-2</c:v>
                </c:pt>
                <c:pt idx="4172">
                  <c:v>1.5014136210079999E-2</c:v>
                </c:pt>
                <c:pt idx="4173">
                  <c:v>1.5029732137920001E-2</c:v>
                </c:pt>
                <c:pt idx="4174">
                  <c:v>1.503845583647E-2</c:v>
                </c:pt>
                <c:pt idx="4175">
                  <c:v>1.505368109792E-2</c:v>
                </c:pt>
                <c:pt idx="4176">
                  <c:v>1.5071022324260001E-2</c:v>
                </c:pt>
                <c:pt idx="4177">
                  <c:v>1.508289761841E-2</c:v>
                </c:pt>
                <c:pt idx="4178">
                  <c:v>1.5101151540880001E-2</c:v>
                </c:pt>
                <c:pt idx="4179">
                  <c:v>1.511710323393E-2</c:v>
                </c:pt>
                <c:pt idx="4180">
                  <c:v>1.512867864221E-2</c:v>
                </c:pt>
                <c:pt idx="4181">
                  <c:v>1.5144273638729999E-2</c:v>
                </c:pt>
                <c:pt idx="4182">
                  <c:v>1.515787281096E-2</c:v>
                </c:pt>
                <c:pt idx="4183">
                  <c:v>1.517135836184E-2</c:v>
                </c:pt>
                <c:pt idx="4184">
                  <c:v>1.518586371094E-2</c:v>
                </c:pt>
                <c:pt idx="4185">
                  <c:v>1.520027592778E-2</c:v>
                </c:pt>
                <c:pt idx="4186">
                  <c:v>1.521310582757E-2</c:v>
                </c:pt>
                <c:pt idx="4187">
                  <c:v>1.522572897375E-2</c:v>
                </c:pt>
                <c:pt idx="4188">
                  <c:v>1.524483785033E-2</c:v>
                </c:pt>
                <c:pt idx="4189">
                  <c:v>1.5267953276629999E-2</c:v>
                </c:pt>
                <c:pt idx="4190">
                  <c:v>1.528771780431E-2</c:v>
                </c:pt>
                <c:pt idx="4191">
                  <c:v>1.5312058851120001E-2</c:v>
                </c:pt>
                <c:pt idx="4192">
                  <c:v>1.5332907438280001E-2</c:v>
                </c:pt>
                <c:pt idx="4193">
                  <c:v>1.535599399358E-2</c:v>
                </c:pt>
                <c:pt idx="4194">
                  <c:v>1.538316439837E-2</c:v>
                </c:pt>
                <c:pt idx="4195">
                  <c:v>1.5410648658869999E-2</c:v>
                </c:pt>
                <c:pt idx="4196">
                  <c:v>1.5436686575410001E-2</c:v>
                </c:pt>
                <c:pt idx="4197">
                  <c:v>1.5463193878530001E-2</c:v>
                </c:pt>
                <c:pt idx="4198">
                  <c:v>1.5481234528120001E-2</c:v>
                </c:pt>
                <c:pt idx="4199">
                  <c:v>1.549578178674E-2</c:v>
                </c:pt>
                <c:pt idx="4200">
                  <c:v>1.55146131292E-2</c:v>
                </c:pt>
                <c:pt idx="4201">
                  <c:v>1.5534207224849999E-2</c:v>
                </c:pt>
                <c:pt idx="4202">
                  <c:v>1.555425766855E-2</c:v>
                </c:pt>
                <c:pt idx="4203">
                  <c:v>1.557059399784E-2</c:v>
                </c:pt>
                <c:pt idx="4204">
                  <c:v>1.55906798318E-2</c:v>
                </c:pt>
                <c:pt idx="4205">
                  <c:v>1.560580451041E-2</c:v>
                </c:pt>
                <c:pt idx="4206">
                  <c:v>1.562175620347E-2</c:v>
                </c:pt>
                <c:pt idx="4207">
                  <c:v>1.5642775222659999E-2</c:v>
                </c:pt>
                <c:pt idx="4208">
                  <c:v>1.5659041702749999E-2</c:v>
                </c:pt>
                <c:pt idx="4209">
                  <c:v>1.5676811337469999E-2</c:v>
                </c:pt>
                <c:pt idx="4210">
                  <c:v>1.5699561685319999E-2</c:v>
                </c:pt>
                <c:pt idx="4211">
                  <c:v>1.5714850276710001E-2</c:v>
                </c:pt>
                <c:pt idx="4212">
                  <c:v>1.5732727944849999E-2</c:v>
                </c:pt>
                <c:pt idx="4213">
                  <c:v>1.5751864761109999E-2</c:v>
                </c:pt>
                <c:pt idx="4214">
                  <c:v>1.5764987096190002E-2</c:v>
                </c:pt>
                <c:pt idx="4215">
                  <c:v>1.5781087800859999E-2</c:v>
                </c:pt>
                <c:pt idx="4216">
                  <c:v>1.5796804800630001E-2</c:v>
                </c:pt>
                <c:pt idx="4217">
                  <c:v>1.581321284175E-2</c:v>
                </c:pt>
                <c:pt idx="4218">
                  <c:v>1.583374850452E-2</c:v>
                </c:pt>
                <c:pt idx="4219">
                  <c:v>1.585197262466E-2</c:v>
                </c:pt>
                <c:pt idx="4220">
                  <c:v>1.5867732465269999E-2</c:v>
                </c:pt>
                <c:pt idx="4221">
                  <c:v>1.588137447834E-2</c:v>
                </c:pt>
                <c:pt idx="4222">
                  <c:v>1.5897318720820001E-2</c:v>
                </c:pt>
                <c:pt idx="4223">
                  <c:v>1.5916556119919999E-2</c:v>
                </c:pt>
                <c:pt idx="4224">
                  <c:v>1.5931453555819999E-2</c:v>
                </c:pt>
                <c:pt idx="4225">
                  <c:v>1.594994962215E-2</c:v>
                </c:pt>
                <c:pt idx="4226">
                  <c:v>1.5967454761270001E-2</c:v>
                </c:pt>
                <c:pt idx="4227">
                  <c:v>1.5981974080199999E-2</c:v>
                </c:pt>
                <c:pt idx="4228">
                  <c:v>1.5996843576430001E-2</c:v>
                </c:pt>
                <c:pt idx="4229">
                  <c:v>1.6015019267799999E-2</c:v>
                </c:pt>
                <c:pt idx="4230">
                  <c:v>1.6032567247749999E-2</c:v>
                </c:pt>
                <c:pt idx="4231">
                  <c:v>1.6055839136240001E-2</c:v>
                </c:pt>
                <c:pt idx="4232">
                  <c:v>1.607342250645E-2</c:v>
                </c:pt>
                <c:pt idx="4233">
                  <c:v>1.608967408538E-2</c:v>
                </c:pt>
                <c:pt idx="4234">
                  <c:v>1.6108848154540001E-2</c:v>
                </c:pt>
                <c:pt idx="4235">
                  <c:v>1.6124406829479999E-2</c:v>
                </c:pt>
                <c:pt idx="4236">
                  <c:v>1.614086516201E-2</c:v>
                </c:pt>
                <c:pt idx="4237">
                  <c:v>1.615764386952E-2</c:v>
                </c:pt>
                <c:pt idx="4238">
                  <c:v>1.617497764528E-2</c:v>
                </c:pt>
                <c:pt idx="4239">
                  <c:v>1.6193423420189999E-2</c:v>
                </c:pt>
                <c:pt idx="4240">
                  <c:v>1.6205534338950001E-2</c:v>
                </c:pt>
                <c:pt idx="4241">
                  <c:v>1.6218742355699999E-2</c:v>
                </c:pt>
                <c:pt idx="4242">
                  <c:v>1.6236996278170001E-2</c:v>
                </c:pt>
                <c:pt idx="4243">
                  <c:v>1.62536110729E-2</c:v>
                </c:pt>
                <c:pt idx="4244">
                  <c:v>1.6271956264970001E-2</c:v>
                </c:pt>
                <c:pt idx="4245">
                  <c:v>1.629021018744E-2</c:v>
                </c:pt>
                <c:pt idx="4246">
                  <c:v>1.6307886689899999E-2</c:v>
                </c:pt>
                <c:pt idx="4247">
                  <c:v>1.6326291486620001E-2</c:v>
                </c:pt>
                <c:pt idx="4248">
                  <c:v>1.6343062743539999E-2</c:v>
                </c:pt>
                <c:pt idx="4249">
                  <c:v>1.6354145482180001E-2</c:v>
                </c:pt>
                <c:pt idx="4250">
                  <c:v>1.6373284161090001E-2</c:v>
                </c:pt>
                <c:pt idx="4251">
                  <c:v>1.6389677301049999E-2</c:v>
                </c:pt>
                <c:pt idx="4252">
                  <c:v>1.640666276217E-2</c:v>
                </c:pt>
                <c:pt idx="4253">
                  <c:v>1.6421096399429999E-2</c:v>
                </c:pt>
                <c:pt idx="4254">
                  <c:v>1.6438538208600001E-2</c:v>
                </c:pt>
                <c:pt idx="4255">
                  <c:v>1.6455523669720001E-2</c:v>
                </c:pt>
                <c:pt idx="4256">
                  <c:v>1.6473313793540001E-2</c:v>
                </c:pt>
                <c:pt idx="4257">
                  <c:v>1.6491668298839999E-2</c:v>
                </c:pt>
                <c:pt idx="4258">
                  <c:v>1.6507847234610001E-2</c:v>
                </c:pt>
                <c:pt idx="4259">
                  <c:v>1.6528431326149999E-2</c:v>
                </c:pt>
                <c:pt idx="4260">
                  <c:v>1.6548510640859999E-2</c:v>
                </c:pt>
                <c:pt idx="4261">
                  <c:v>1.6561083495620001E-2</c:v>
                </c:pt>
                <c:pt idx="4262">
                  <c:v>1.6576457768680001E-2</c:v>
                </c:pt>
                <c:pt idx="4263">
                  <c:v>1.6599267721179999E-2</c:v>
                </c:pt>
                <c:pt idx="4264">
                  <c:v>1.6613164916630001E-2</c:v>
                </c:pt>
                <c:pt idx="4265">
                  <c:v>1.663079299033E-2</c:v>
                </c:pt>
                <c:pt idx="4266">
                  <c:v>1.6648860648270002E-2</c:v>
                </c:pt>
                <c:pt idx="4267">
                  <c:v>1.6660651192070001E-2</c:v>
                </c:pt>
                <c:pt idx="4268">
                  <c:v>1.6678547486659999E-2</c:v>
                </c:pt>
                <c:pt idx="4269">
                  <c:v>1.6693644225600001E-2</c:v>
                </c:pt>
                <c:pt idx="4270">
                  <c:v>1.6705939546230002E-2</c:v>
                </c:pt>
                <c:pt idx="4271">
                  <c:v>1.673033833504E-2</c:v>
                </c:pt>
                <c:pt idx="4272">
                  <c:v>1.674452796578E-2</c:v>
                </c:pt>
                <c:pt idx="4273">
                  <c:v>1.675457879901E-2</c:v>
                </c:pt>
                <c:pt idx="4274">
                  <c:v>1.677131466568E-2</c:v>
                </c:pt>
                <c:pt idx="4275">
                  <c:v>1.678490638733E-2</c:v>
                </c:pt>
                <c:pt idx="4276">
                  <c:v>1.6799611970780001E-2</c:v>
                </c:pt>
                <c:pt idx="4277">
                  <c:v>1.6817530617120002E-2</c:v>
                </c:pt>
                <c:pt idx="4278">
                  <c:v>1.6835277900100001E-2</c:v>
                </c:pt>
                <c:pt idx="4279">
                  <c:v>1.685415953398E-2</c:v>
                </c:pt>
                <c:pt idx="4280">
                  <c:v>1.6873026266689999E-2</c:v>
                </c:pt>
                <c:pt idx="4281">
                  <c:v>1.6887396574020001E-2</c:v>
                </c:pt>
                <c:pt idx="4282">
                  <c:v>1.6908245161179999E-2</c:v>
                </c:pt>
                <c:pt idx="4283">
                  <c:v>1.6927631571889999E-2</c:v>
                </c:pt>
                <c:pt idx="4284">
                  <c:v>1.6945892944929999E-2</c:v>
                </c:pt>
                <c:pt idx="4285">
                  <c:v>1.6967611387370001E-2</c:v>
                </c:pt>
                <c:pt idx="4286">
                  <c:v>1.6986805945629999E-2</c:v>
                </c:pt>
                <c:pt idx="4287">
                  <c:v>1.700515300035E-2</c:v>
                </c:pt>
                <c:pt idx="4288">
                  <c:v>1.7022287473079999E-2</c:v>
                </c:pt>
                <c:pt idx="4289">
                  <c:v>1.7041169106960002E-2</c:v>
                </c:pt>
                <c:pt idx="4290">
                  <c:v>1.7060754820699998E-2</c:v>
                </c:pt>
                <c:pt idx="4291">
                  <c:v>1.7081739380960002E-2</c:v>
                </c:pt>
                <c:pt idx="4292">
                  <c:v>1.7100270837549999E-2</c:v>
                </c:pt>
                <c:pt idx="4293">
                  <c:v>1.7120698466900001E-2</c:v>
                </c:pt>
                <c:pt idx="4294">
                  <c:v>1.714084856212E-2</c:v>
                </c:pt>
                <c:pt idx="4295">
                  <c:v>1.7157513648269999E-2</c:v>
                </c:pt>
                <c:pt idx="4296">
                  <c:v>1.7177363857629999E-2</c:v>
                </c:pt>
                <c:pt idx="4297">
                  <c:v>1.7201604321599999E-2</c:v>
                </c:pt>
                <c:pt idx="4298">
                  <c:v>1.7220750451089999E-2</c:v>
                </c:pt>
                <c:pt idx="4299">
                  <c:v>1.7240280285480001E-2</c:v>
                </c:pt>
                <c:pt idx="4300">
                  <c:v>1.726132817566E-2</c:v>
                </c:pt>
                <c:pt idx="4301">
                  <c:v>1.728182658553E-2</c:v>
                </c:pt>
                <c:pt idx="4302">
                  <c:v>1.730440743268E-2</c:v>
                </c:pt>
                <c:pt idx="4303">
                  <c:v>1.7326517030600001E-2</c:v>
                </c:pt>
                <c:pt idx="4304">
                  <c:v>1.7348712310190001E-2</c:v>
                </c:pt>
                <c:pt idx="4305">
                  <c:v>1.7374180257320002E-2</c:v>
                </c:pt>
                <c:pt idx="4306">
                  <c:v>1.7396239563819998E-2</c:v>
                </c:pt>
                <c:pt idx="4307">
                  <c:v>1.7416084185239999E-2</c:v>
                </c:pt>
                <c:pt idx="4308">
                  <c:v>1.7439441755409998E-2</c:v>
                </c:pt>
                <c:pt idx="4309">
                  <c:v>1.7462855204939998E-2</c:v>
                </c:pt>
                <c:pt idx="4310">
                  <c:v>1.748344674706E-2</c:v>
                </c:pt>
                <c:pt idx="4311">
                  <c:v>1.7504660412670001E-2</c:v>
                </c:pt>
                <c:pt idx="4312">
                  <c:v>1.7526527866720001E-2</c:v>
                </c:pt>
                <c:pt idx="4313">
                  <c:v>1.754811033607E-2</c:v>
                </c:pt>
                <c:pt idx="4314">
                  <c:v>1.7571074888110001E-2</c:v>
                </c:pt>
                <c:pt idx="4315">
                  <c:v>1.7592016607520002E-2</c:v>
                </c:pt>
                <c:pt idx="4316">
                  <c:v>1.7616085708140002E-2</c:v>
                </c:pt>
                <c:pt idx="4317">
                  <c:v>1.7638809978960002E-2</c:v>
                </c:pt>
                <c:pt idx="4318">
                  <c:v>1.766209490597E-2</c:v>
                </c:pt>
                <c:pt idx="4319">
                  <c:v>1.7684133723379999E-2</c:v>
                </c:pt>
                <c:pt idx="4320">
                  <c:v>1.770573854446E-2</c:v>
                </c:pt>
                <c:pt idx="4321">
                  <c:v>1.773183234036E-2</c:v>
                </c:pt>
                <c:pt idx="4322">
                  <c:v>1.7754312604669999E-2</c:v>
                </c:pt>
                <c:pt idx="4323">
                  <c:v>1.777656562626E-2</c:v>
                </c:pt>
                <c:pt idx="4324">
                  <c:v>1.7800273373720001E-2</c:v>
                </c:pt>
                <c:pt idx="4325">
                  <c:v>1.7824705690149999E-2</c:v>
                </c:pt>
                <c:pt idx="4326">
                  <c:v>1.7851142212749999E-2</c:v>
                </c:pt>
                <c:pt idx="4327">
                  <c:v>1.7876368016E-2</c:v>
                </c:pt>
                <c:pt idx="4328">
                  <c:v>1.789710856974E-2</c:v>
                </c:pt>
                <c:pt idx="4329">
                  <c:v>1.7919540405269999E-2</c:v>
                </c:pt>
                <c:pt idx="4330">
                  <c:v>1.794476434588E-2</c:v>
                </c:pt>
                <c:pt idx="4331">
                  <c:v>1.7968121916059999E-2</c:v>
                </c:pt>
                <c:pt idx="4332">
                  <c:v>1.799246296287E-2</c:v>
                </c:pt>
                <c:pt idx="4333">
                  <c:v>1.8017318099739998E-2</c:v>
                </c:pt>
                <c:pt idx="4334">
                  <c:v>1.804297044873E-2</c:v>
                </c:pt>
                <c:pt idx="4335">
                  <c:v>1.806594990194E-2</c:v>
                </c:pt>
                <c:pt idx="4336">
                  <c:v>1.808513700962E-2</c:v>
                </c:pt>
                <c:pt idx="4337">
                  <c:v>1.8109777942299999E-2</c:v>
                </c:pt>
                <c:pt idx="4338">
                  <c:v>1.813726872206E-2</c:v>
                </c:pt>
                <c:pt idx="4339">
                  <c:v>1.816396228969E-2</c:v>
                </c:pt>
                <c:pt idx="4340">
                  <c:v>1.8195195123550001E-2</c:v>
                </c:pt>
                <c:pt idx="4341">
                  <c:v>1.8218744546179999E-2</c:v>
                </c:pt>
                <c:pt idx="4342">
                  <c:v>1.8247149884700001E-2</c:v>
                </c:pt>
                <c:pt idx="4343">
                  <c:v>1.8273934721949998E-2</c:v>
                </c:pt>
                <c:pt idx="4344">
                  <c:v>1.829633675516E-2</c:v>
                </c:pt>
                <c:pt idx="4345">
                  <c:v>1.8327092751860001E-2</c:v>
                </c:pt>
                <c:pt idx="4346">
                  <c:v>1.8353329971430001E-2</c:v>
                </c:pt>
                <c:pt idx="4347">
                  <c:v>1.8381070345639999E-2</c:v>
                </c:pt>
                <c:pt idx="4348">
                  <c:v>1.8410179764030001E-2</c:v>
                </c:pt>
                <c:pt idx="4349">
                  <c:v>1.843279600143E-2</c:v>
                </c:pt>
                <c:pt idx="4350">
                  <c:v>1.8453480675819998E-2</c:v>
                </c:pt>
                <c:pt idx="4351">
                  <c:v>1.8478371202950001E-2</c:v>
                </c:pt>
                <c:pt idx="4352">
                  <c:v>1.850190013647E-2</c:v>
                </c:pt>
                <c:pt idx="4353">
                  <c:v>1.8530288711190002E-2</c:v>
                </c:pt>
                <c:pt idx="4354">
                  <c:v>1.8555406481030001E-2</c:v>
                </c:pt>
                <c:pt idx="4355">
                  <c:v>1.857557892799E-2</c:v>
                </c:pt>
                <c:pt idx="4356">
                  <c:v>1.8604038283229998E-2</c:v>
                </c:pt>
                <c:pt idx="4357">
                  <c:v>1.8625201657409999E-2</c:v>
                </c:pt>
                <c:pt idx="4358">
                  <c:v>1.8646499142050001E-2</c:v>
                </c:pt>
                <c:pt idx="4359">
                  <c:v>1.8674965947869999E-2</c:v>
                </c:pt>
                <c:pt idx="4360">
                  <c:v>1.8697625026109999E-2</c:v>
                </c:pt>
                <c:pt idx="4361">
                  <c:v>1.872661337256E-2</c:v>
                </c:pt>
                <c:pt idx="4362">
                  <c:v>1.8750106915830001E-2</c:v>
                </c:pt>
                <c:pt idx="4363">
                  <c:v>1.8771296367050001E-2</c:v>
                </c:pt>
                <c:pt idx="4364">
                  <c:v>1.8798688426610002E-2</c:v>
                </c:pt>
                <c:pt idx="4365">
                  <c:v>1.8823692575099998E-2</c:v>
                </c:pt>
                <c:pt idx="4366">
                  <c:v>1.8852993845940001E-2</c:v>
                </c:pt>
                <c:pt idx="4367">
                  <c:v>1.8886743113399999E-2</c:v>
                </c:pt>
                <c:pt idx="4368">
                  <c:v>1.891510561109E-2</c:v>
                </c:pt>
                <c:pt idx="4369">
                  <c:v>1.8946681171659999E-2</c:v>
                </c:pt>
                <c:pt idx="4370">
                  <c:v>1.8979175016279999E-2</c:v>
                </c:pt>
                <c:pt idx="4371">
                  <c:v>1.9007051363589999E-2</c:v>
                </c:pt>
                <c:pt idx="4372">
                  <c:v>1.9042149186130002E-2</c:v>
                </c:pt>
                <c:pt idx="4373">
                  <c:v>1.9074842333790001E-2</c:v>
                </c:pt>
                <c:pt idx="4374">
                  <c:v>1.9117424264550001E-2</c:v>
                </c:pt>
                <c:pt idx="4375">
                  <c:v>1.916814409196E-2</c:v>
                </c:pt>
                <c:pt idx="4376">
                  <c:v>1.92057993263E-2</c:v>
                </c:pt>
                <c:pt idx="4377">
                  <c:v>1.9247524440290001E-2</c:v>
                </c:pt>
                <c:pt idx="4378">
                  <c:v>1.929917931557E-2</c:v>
                </c:pt>
                <c:pt idx="4379">
                  <c:v>1.9343405961989999E-2</c:v>
                </c:pt>
                <c:pt idx="4380">
                  <c:v>1.939112693071E-2</c:v>
                </c:pt>
                <c:pt idx="4381">
                  <c:v>1.9438667222860001E-2</c:v>
                </c:pt>
                <c:pt idx="4382">
                  <c:v>1.948094926775E-2</c:v>
                </c:pt>
                <c:pt idx="4383">
                  <c:v>1.952631026506E-2</c:v>
                </c:pt>
                <c:pt idx="4384">
                  <c:v>1.9560487940910001E-2</c:v>
                </c:pt>
                <c:pt idx="4385">
                  <c:v>1.9591685384510001E-2</c:v>
                </c:pt>
                <c:pt idx="4386">
                  <c:v>1.9623503088950001E-2</c:v>
                </c:pt>
                <c:pt idx="4387">
                  <c:v>1.9659625366330001E-2</c:v>
                </c:pt>
                <c:pt idx="4388">
                  <c:v>1.9689982756969999E-2</c:v>
                </c:pt>
                <c:pt idx="4389">
                  <c:v>1.9717808812860001E-2</c:v>
                </c:pt>
                <c:pt idx="4390">
                  <c:v>1.9747452810410002E-2</c:v>
                </c:pt>
                <c:pt idx="4391">
                  <c:v>1.97805762291E-2</c:v>
                </c:pt>
                <c:pt idx="4392">
                  <c:v>1.9809912890199999E-2</c:v>
                </c:pt>
                <c:pt idx="4393">
                  <c:v>1.9845409318800002E-2</c:v>
                </c:pt>
                <c:pt idx="4394">
                  <c:v>1.9879514351490001E-2</c:v>
                </c:pt>
                <c:pt idx="4395">
                  <c:v>1.9907340407370001E-2</c:v>
                </c:pt>
                <c:pt idx="4396">
                  <c:v>1.9943941384549999E-2</c:v>
                </c:pt>
                <c:pt idx="4397">
                  <c:v>1.9967727363110001E-2</c:v>
                </c:pt>
                <c:pt idx="4398">
                  <c:v>1.9994013011460001E-2</c:v>
                </c:pt>
                <c:pt idx="4399">
                  <c:v>2.0028745755550002E-2</c:v>
                </c:pt>
                <c:pt idx="4400">
                  <c:v>2.0056238397959999E-2</c:v>
                </c:pt>
                <c:pt idx="4401">
                  <c:v>2.008171193302E-2</c:v>
                </c:pt>
                <c:pt idx="4402">
                  <c:v>2.011043764651E-2</c:v>
                </c:pt>
                <c:pt idx="4403">
                  <c:v>2.013471350074E-2</c:v>
                </c:pt>
                <c:pt idx="4404">
                  <c:v>2.016033791006E-2</c:v>
                </c:pt>
                <c:pt idx="4405">
                  <c:v>2.0188635215160001E-2</c:v>
                </c:pt>
                <c:pt idx="4406">
                  <c:v>2.0214743912220001E-2</c:v>
                </c:pt>
                <c:pt idx="4407">
                  <c:v>2.024299092591E-2</c:v>
                </c:pt>
                <c:pt idx="4408">
                  <c:v>2.0268464460970002E-2</c:v>
                </c:pt>
                <c:pt idx="4409">
                  <c:v>2.0298764109609999E-2</c:v>
                </c:pt>
                <c:pt idx="4410">
                  <c:v>2.0329669117930001E-2</c:v>
                </c:pt>
                <c:pt idx="4411">
                  <c:v>2.0356889814140001E-2</c:v>
                </c:pt>
                <c:pt idx="4412">
                  <c:v>2.0391024649139999E-2</c:v>
                </c:pt>
                <c:pt idx="4413">
                  <c:v>2.0416812971229999E-2</c:v>
                </c:pt>
                <c:pt idx="4414">
                  <c:v>2.044548094273E-2</c:v>
                </c:pt>
                <c:pt idx="4415">
                  <c:v>2.0476905629040001E-2</c:v>
                </c:pt>
                <c:pt idx="4416">
                  <c:v>2.0505523309109999E-2</c:v>
                </c:pt>
                <c:pt idx="4417">
                  <c:v>2.054035663605E-2</c:v>
                </c:pt>
                <c:pt idx="4418">
                  <c:v>2.0572174340489999E-2</c:v>
                </c:pt>
                <c:pt idx="4419">
                  <c:v>2.0596757531170001E-2</c:v>
                </c:pt>
                <c:pt idx="4420">
                  <c:v>2.062590233982E-2</c:v>
                </c:pt>
                <c:pt idx="4421">
                  <c:v>2.0656317472459999E-2</c:v>
                </c:pt>
                <c:pt idx="4422">
                  <c:v>2.0685654133560001E-2</c:v>
                </c:pt>
                <c:pt idx="4423">
                  <c:v>2.072014473379E-2</c:v>
                </c:pt>
                <c:pt idx="4424">
                  <c:v>2.0748492330309998E-2</c:v>
                </c:pt>
                <c:pt idx="4425">
                  <c:v>2.077440731227E-2</c:v>
                </c:pt>
                <c:pt idx="4426">
                  <c:v>2.080298960209E-2</c:v>
                </c:pt>
                <c:pt idx="4427">
                  <c:v>2.0829098299150001E-2</c:v>
                </c:pt>
                <c:pt idx="4428">
                  <c:v>2.0860025659200001E-2</c:v>
                </c:pt>
                <c:pt idx="4429">
                  <c:v>2.0883860066530001E-2</c:v>
                </c:pt>
                <c:pt idx="4430">
                  <c:v>2.0911352708940002E-2</c:v>
                </c:pt>
                <c:pt idx="4431">
                  <c:v>2.0938558503989999E-2</c:v>
                </c:pt>
                <c:pt idx="4432">
                  <c:v>2.0962949842210001E-2</c:v>
                </c:pt>
                <c:pt idx="4433">
                  <c:v>2.098963595927E-2</c:v>
                </c:pt>
                <c:pt idx="4434">
                  <c:v>2.1018644794820001E-2</c:v>
                </c:pt>
                <c:pt idx="4435">
                  <c:v>2.104776166379E-2</c:v>
                </c:pt>
                <c:pt idx="4436">
                  <c:v>2.1075032651419998E-2</c:v>
                </c:pt>
                <c:pt idx="4437">
                  <c:v>2.1099394187329999E-2</c:v>
                </c:pt>
                <c:pt idx="4438">
                  <c:v>2.1123472601179999E-2</c:v>
                </c:pt>
                <c:pt idx="4439">
                  <c:v>2.115491963923E-2</c:v>
                </c:pt>
                <c:pt idx="4440">
                  <c:v>2.1186167374250001E-2</c:v>
                </c:pt>
                <c:pt idx="4441">
                  <c:v>2.1215397864579998E-2</c:v>
                </c:pt>
                <c:pt idx="4442">
                  <c:v>2.124132029712E-2</c:v>
                </c:pt>
                <c:pt idx="4443">
                  <c:v>2.1272419020529999E-2</c:v>
                </c:pt>
                <c:pt idx="4444">
                  <c:v>2.129837684333E-2</c:v>
                </c:pt>
                <c:pt idx="4445">
                  <c:v>2.1323416382069998E-2</c:v>
                </c:pt>
                <c:pt idx="4446">
                  <c:v>2.1351536735889999E-2</c:v>
                </c:pt>
                <c:pt idx="4447">
                  <c:v>2.1381629630919999E-2</c:v>
                </c:pt>
                <c:pt idx="4448">
                  <c:v>2.1411906927819999E-2</c:v>
                </c:pt>
                <c:pt idx="4449">
                  <c:v>2.1442186087369999E-2</c:v>
                </c:pt>
                <c:pt idx="4450">
                  <c:v>2.1466961130499999E-2</c:v>
                </c:pt>
                <c:pt idx="4451">
                  <c:v>2.1497767418620001E-2</c:v>
                </c:pt>
                <c:pt idx="4452">
                  <c:v>2.1529085934159999E-2</c:v>
                </c:pt>
                <c:pt idx="4453">
                  <c:v>2.1552380174400001E-2</c:v>
                </c:pt>
                <c:pt idx="4454">
                  <c:v>2.1585809066890001E-2</c:v>
                </c:pt>
                <c:pt idx="4455">
                  <c:v>2.161646448076E-2</c:v>
                </c:pt>
                <c:pt idx="4456">
                  <c:v>2.164651453495E-2</c:v>
                </c:pt>
                <c:pt idx="4457">
                  <c:v>2.1674683317540001E-2</c:v>
                </c:pt>
                <c:pt idx="4458">
                  <c:v>2.1701298654079999E-2</c:v>
                </c:pt>
                <c:pt idx="4459">
                  <c:v>2.1727662533520001E-2</c:v>
                </c:pt>
                <c:pt idx="4460">
                  <c:v>2.175528928638E-2</c:v>
                </c:pt>
                <c:pt idx="4461">
                  <c:v>2.1777279675009999E-2</c:v>
                </c:pt>
                <c:pt idx="4462">
                  <c:v>2.1804599091409999E-2</c:v>
                </c:pt>
                <c:pt idx="4463">
                  <c:v>2.183233946562E-2</c:v>
                </c:pt>
                <c:pt idx="4464">
                  <c:v>2.1857671439649999E-2</c:v>
                </c:pt>
                <c:pt idx="4465">
                  <c:v>2.1886367350819998E-2</c:v>
                </c:pt>
                <c:pt idx="4466">
                  <c:v>2.1910808980459998E-2</c:v>
                </c:pt>
                <c:pt idx="4467">
                  <c:v>2.1938771009449999E-2</c:v>
                </c:pt>
                <c:pt idx="4468">
                  <c:v>2.1966904401780001E-2</c:v>
                </c:pt>
                <c:pt idx="4469">
                  <c:v>2.1993532776829999E-2</c:v>
                </c:pt>
                <c:pt idx="4470">
                  <c:v>2.2020881995560002E-2</c:v>
                </c:pt>
                <c:pt idx="4471">
                  <c:v>2.2054737433789998E-2</c:v>
                </c:pt>
                <c:pt idx="4472">
                  <c:v>2.208005450666E-2</c:v>
                </c:pt>
                <c:pt idx="4473">
                  <c:v>2.2105986252430002E-2</c:v>
                </c:pt>
                <c:pt idx="4474">
                  <c:v>2.2131139412519998E-2</c:v>
                </c:pt>
                <c:pt idx="4475">
                  <c:v>2.2156506776810001E-2</c:v>
                </c:pt>
                <c:pt idx="4476">
                  <c:v>2.2185117006299999E-2</c:v>
                </c:pt>
                <c:pt idx="4477">
                  <c:v>2.2215159609909999E-2</c:v>
                </c:pt>
                <c:pt idx="4478">
                  <c:v>2.2244099527600002E-2</c:v>
                </c:pt>
                <c:pt idx="4479">
                  <c:v>2.2273201495410001E-2</c:v>
                </c:pt>
                <c:pt idx="4480">
                  <c:v>2.2306060418489999E-2</c:v>
                </c:pt>
                <c:pt idx="4481">
                  <c:v>2.232700772583E-2</c:v>
                </c:pt>
                <c:pt idx="4482">
                  <c:v>2.2354571148749999E-2</c:v>
                </c:pt>
                <c:pt idx="4483">
                  <c:v>2.2386901080609999E-2</c:v>
                </c:pt>
                <c:pt idx="4484">
                  <c:v>2.241748571396E-2</c:v>
                </c:pt>
                <c:pt idx="4485">
                  <c:v>2.244689501822E-2</c:v>
                </c:pt>
                <c:pt idx="4486">
                  <c:v>2.2477494552730001E-2</c:v>
                </c:pt>
                <c:pt idx="4487">
                  <c:v>2.2500352934E-2</c:v>
                </c:pt>
                <c:pt idx="4488">
                  <c:v>2.2526318207379999E-2</c:v>
                </c:pt>
                <c:pt idx="4489">
                  <c:v>2.255362458527E-2</c:v>
                </c:pt>
                <c:pt idx="4490">
                  <c:v>2.2577090188860002E-2</c:v>
                </c:pt>
                <c:pt idx="4491">
                  <c:v>2.2607723250989999E-2</c:v>
                </c:pt>
                <c:pt idx="4492">
                  <c:v>2.2636078298090001E-2</c:v>
                </c:pt>
                <c:pt idx="4493">
                  <c:v>2.2661117836829999E-2</c:v>
                </c:pt>
                <c:pt idx="4494">
                  <c:v>2.2688230499630001E-2</c:v>
                </c:pt>
                <c:pt idx="4495">
                  <c:v>2.2715957835319999E-2</c:v>
                </c:pt>
                <c:pt idx="4496">
                  <c:v>2.274321392179E-2</c:v>
                </c:pt>
                <c:pt idx="4497">
                  <c:v>2.2769514471290001E-2</c:v>
                </c:pt>
                <c:pt idx="4498">
                  <c:v>2.2797584533690001E-2</c:v>
                </c:pt>
                <c:pt idx="4499">
                  <c:v>2.2827526554469998E-2</c:v>
                </c:pt>
                <c:pt idx="4500">
                  <c:v>2.28536427021E-2</c:v>
                </c:pt>
                <c:pt idx="4501">
                  <c:v>2.2884940728550001E-2</c:v>
                </c:pt>
                <c:pt idx="4502">
                  <c:v>2.2914763540030001E-2</c:v>
                </c:pt>
                <c:pt idx="4503">
                  <c:v>2.2942403331400001E-2</c:v>
                </c:pt>
                <c:pt idx="4504">
                  <c:v>2.2970771417019999E-2</c:v>
                </c:pt>
                <c:pt idx="4505">
                  <c:v>2.299864217639E-2</c:v>
                </c:pt>
                <c:pt idx="4506">
                  <c:v>2.3024842143060002E-2</c:v>
                </c:pt>
                <c:pt idx="4507">
                  <c:v>2.3056967183949999E-2</c:v>
                </c:pt>
                <c:pt idx="4508">
                  <c:v>2.3080831393599999E-2</c:v>
                </c:pt>
                <c:pt idx="4509">
                  <c:v>2.3108435794709999E-2</c:v>
                </c:pt>
                <c:pt idx="4510">
                  <c:v>2.31356844306E-2</c:v>
                </c:pt>
                <c:pt idx="4511">
                  <c:v>2.3160262033339998E-2</c:v>
                </c:pt>
                <c:pt idx="4512">
                  <c:v>2.318553626537E-2</c:v>
                </c:pt>
                <c:pt idx="4513">
                  <c:v>2.3214574903250001E-2</c:v>
                </c:pt>
                <c:pt idx="4514">
                  <c:v>2.3242080584169999E-2</c:v>
                </c:pt>
                <c:pt idx="4515">
                  <c:v>2.3268815129999999E-2</c:v>
                </c:pt>
                <c:pt idx="4516">
                  <c:v>2.329532988369E-2</c:v>
                </c:pt>
                <c:pt idx="4517">
                  <c:v>2.3324882611629998E-2</c:v>
                </c:pt>
                <c:pt idx="4518">
                  <c:v>2.335351333022E-2</c:v>
                </c:pt>
                <c:pt idx="4519">
                  <c:v>2.3379188030960001E-2</c:v>
                </c:pt>
                <c:pt idx="4520">
                  <c:v>2.3407904431220001E-2</c:v>
                </c:pt>
                <c:pt idx="4521">
                  <c:v>2.343420684338E-2</c:v>
                </c:pt>
                <c:pt idx="4522">
                  <c:v>2.3465873673560001E-2</c:v>
                </c:pt>
                <c:pt idx="4523">
                  <c:v>2.3491783067579999E-2</c:v>
                </c:pt>
                <c:pt idx="4524">
                  <c:v>2.351519092917E-2</c:v>
                </c:pt>
                <c:pt idx="4525">
                  <c:v>2.3545918986199999E-2</c:v>
                </c:pt>
                <c:pt idx="4526">
                  <c:v>2.357335947454E-2</c:v>
                </c:pt>
                <c:pt idx="4527">
                  <c:v>2.359587699175E-2</c:v>
                </c:pt>
                <c:pt idx="4528">
                  <c:v>2.3625841364259999E-2</c:v>
                </c:pt>
                <c:pt idx="4529">
                  <c:v>2.3650296032430001E-2</c:v>
                </c:pt>
                <c:pt idx="4530">
                  <c:v>2.3679783567789998E-2</c:v>
                </c:pt>
                <c:pt idx="4531">
                  <c:v>2.3704051971440002E-2</c:v>
                </c:pt>
                <c:pt idx="4532">
                  <c:v>2.372726052999E-2</c:v>
                </c:pt>
                <c:pt idx="4533">
                  <c:v>2.3755941539999999E-2</c:v>
                </c:pt>
                <c:pt idx="4534">
                  <c:v>2.378368377686E-2</c:v>
                </c:pt>
                <c:pt idx="4535">
                  <c:v>2.3808017373090001E-2</c:v>
                </c:pt>
                <c:pt idx="4536">
                  <c:v>2.3835245519880002E-2</c:v>
                </c:pt>
                <c:pt idx="4537">
                  <c:v>2.3861495777959998E-2</c:v>
                </c:pt>
                <c:pt idx="4538">
                  <c:v>2.390234544873E-2</c:v>
                </c:pt>
                <c:pt idx="4539">
                  <c:v>2.3953991010790002E-2</c:v>
                </c:pt>
                <c:pt idx="4540">
                  <c:v>2.4002302438019998E-2</c:v>
                </c:pt>
                <c:pt idx="4541">
                  <c:v>2.4062460288410002E-2</c:v>
                </c:pt>
                <c:pt idx="4542">
                  <c:v>2.4116808548569998E-2</c:v>
                </c:pt>
                <c:pt idx="4543">
                  <c:v>2.4172483012079998E-2</c:v>
                </c:pt>
                <c:pt idx="4544">
                  <c:v>2.4233089759950002E-2</c:v>
                </c:pt>
                <c:pt idx="4545">
                  <c:v>2.429025433958E-2</c:v>
                </c:pt>
                <c:pt idx="4546">
                  <c:v>2.4351801723239998E-2</c:v>
                </c:pt>
                <c:pt idx="4547">
                  <c:v>2.4415258318190001E-2</c:v>
                </c:pt>
                <c:pt idx="4548">
                  <c:v>2.4464676156640001E-2</c:v>
                </c:pt>
                <c:pt idx="4549">
                  <c:v>2.4507107213139999E-2</c:v>
                </c:pt>
                <c:pt idx="4550">
                  <c:v>2.4542495608329998E-2</c:v>
                </c:pt>
                <c:pt idx="4551">
                  <c:v>2.4578219279649999E-2</c:v>
                </c:pt>
                <c:pt idx="4552">
                  <c:v>2.4611255154010001E-2</c:v>
                </c:pt>
                <c:pt idx="4553">
                  <c:v>2.4644877761600001E-2</c:v>
                </c:pt>
                <c:pt idx="4554">
                  <c:v>2.4681776762009999E-2</c:v>
                </c:pt>
                <c:pt idx="4555">
                  <c:v>2.4712704122069998E-2</c:v>
                </c:pt>
                <c:pt idx="4556">
                  <c:v>2.47446000576E-2</c:v>
                </c:pt>
                <c:pt idx="4557">
                  <c:v>2.477714605629E-2</c:v>
                </c:pt>
                <c:pt idx="4558">
                  <c:v>2.4806240573530002E-2</c:v>
                </c:pt>
                <c:pt idx="4559">
                  <c:v>2.483932673931E-2</c:v>
                </c:pt>
                <c:pt idx="4560">
                  <c:v>2.4874437600369999E-2</c:v>
                </c:pt>
                <c:pt idx="4561">
                  <c:v>2.4902079254389999E-2</c:v>
                </c:pt>
                <c:pt idx="4562">
                  <c:v>2.4938922375440001E-2</c:v>
                </c:pt>
                <c:pt idx="4563">
                  <c:v>2.4970833212140001E-2</c:v>
                </c:pt>
                <c:pt idx="4564">
                  <c:v>2.4995693936940001E-2</c:v>
                </c:pt>
                <c:pt idx="4565">
                  <c:v>2.5031896308059999E-2</c:v>
                </c:pt>
                <c:pt idx="4566">
                  <c:v>2.506406232715E-2</c:v>
                </c:pt>
                <c:pt idx="4567">
                  <c:v>2.5093642994759999E-2</c:v>
                </c:pt>
                <c:pt idx="4568">
                  <c:v>2.512667886913E-2</c:v>
                </c:pt>
                <c:pt idx="4569">
                  <c:v>2.515337243676E-2</c:v>
                </c:pt>
                <c:pt idx="4570">
                  <c:v>2.5184541940689999E-2</c:v>
                </c:pt>
                <c:pt idx="4571">
                  <c:v>2.5216259062290001E-2</c:v>
                </c:pt>
                <c:pt idx="4572">
                  <c:v>2.5248633697629998E-2</c:v>
                </c:pt>
                <c:pt idx="4573">
                  <c:v>2.5280037894850001E-2</c:v>
                </c:pt>
                <c:pt idx="4574">
                  <c:v>2.5310816243289999E-2</c:v>
                </c:pt>
                <c:pt idx="4575">
                  <c:v>2.5342028588059999E-2</c:v>
                </c:pt>
                <c:pt idx="4576">
                  <c:v>2.53703314811E-2</c:v>
                </c:pt>
                <c:pt idx="4577">
                  <c:v>2.5399405509229998E-2</c:v>
                </c:pt>
                <c:pt idx="4578">
                  <c:v>2.5433903560040001E-2</c:v>
                </c:pt>
                <c:pt idx="4579">
                  <c:v>2.54623144865E-2</c:v>
                </c:pt>
                <c:pt idx="4580">
                  <c:v>2.5495806708930001E-2</c:v>
                </c:pt>
                <c:pt idx="4581">
                  <c:v>2.5528894737359999E-2</c:v>
                </c:pt>
                <c:pt idx="4582">
                  <c:v>2.555771172047E-2</c:v>
                </c:pt>
                <c:pt idx="4583">
                  <c:v>2.558621391654E-2</c:v>
                </c:pt>
                <c:pt idx="4584">
                  <c:v>2.5619884952900001E-2</c:v>
                </c:pt>
                <c:pt idx="4585">
                  <c:v>2.5643827393649999E-2</c:v>
                </c:pt>
                <c:pt idx="4586">
                  <c:v>2.5677563622590001E-2</c:v>
                </c:pt>
                <c:pt idx="4587">
                  <c:v>2.5713771581649999E-2</c:v>
                </c:pt>
                <c:pt idx="4588">
                  <c:v>2.5742039084429999E-2</c:v>
                </c:pt>
                <c:pt idx="4589">
                  <c:v>2.5776930153370001E-2</c:v>
                </c:pt>
                <c:pt idx="4590">
                  <c:v>2.5803707540040001E-2</c:v>
                </c:pt>
                <c:pt idx="4591">
                  <c:v>2.58374940604E-2</c:v>
                </c:pt>
                <c:pt idx="4592">
                  <c:v>2.5868905708190001E-2</c:v>
                </c:pt>
                <c:pt idx="4593">
                  <c:v>2.590561285615E-2</c:v>
                </c:pt>
                <c:pt idx="4594">
                  <c:v>2.5937195867299999E-2</c:v>
                </c:pt>
                <c:pt idx="4595">
                  <c:v>2.5974487885830001E-2</c:v>
                </c:pt>
                <c:pt idx="4596">
                  <c:v>2.6008214801550002E-2</c:v>
                </c:pt>
                <c:pt idx="4597">
                  <c:v>2.6040902361270001E-2</c:v>
                </c:pt>
                <c:pt idx="4598">
                  <c:v>2.6069698855279998E-2</c:v>
                </c:pt>
                <c:pt idx="4599">
                  <c:v>2.6105329394340002E-2</c:v>
                </c:pt>
                <c:pt idx="4600">
                  <c:v>2.614401839674E-2</c:v>
                </c:pt>
                <c:pt idx="4601">
                  <c:v>2.6177939027550001E-2</c:v>
                </c:pt>
                <c:pt idx="4602">
                  <c:v>2.6214048266409998E-2</c:v>
                </c:pt>
                <c:pt idx="4603">
                  <c:v>2.6246186345819999E-2</c:v>
                </c:pt>
                <c:pt idx="4604">
                  <c:v>2.6282610371710001E-2</c:v>
                </c:pt>
                <c:pt idx="4605">
                  <c:v>2.6319010183219999E-2</c:v>
                </c:pt>
                <c:pt idx="4606">
                  <c:v>2.635227516294E-2</c:v>
                </c:pt>
                <c:pt idx="4607">
                  <c:v>2.638326585293E-2</c:v>
                </c:pt>
                <c:pt idx="4608">
                  <c:v>2.642221190035E-2</c:v>
                </c:pt>
                <c:pt idx="4609">
                  <c:v>2.645608969033E-2</c:v>
                </c:pt>
                <c:pt idx="4610">
                  <c:v>2.6489568874240001E-2</c:v>
                </c:pt>
                <c:pt idx="4611">
                  <c:v>2.651882730424E-2</c:v>
                </c:pt>
                <c:pt idx="4612">
                  <c:v>2.6552904397249999E-2</c:v>
                </c:pt>
                <c:pt idx="4613">
                  <c:v>2.658545784652E-2</c:v>
                </c:pt>
                <c:pt idx="4614">
                  <c:v>2.661804482341E-2</c:v>
                </c:pt>
                <c:pt idx="4615">
                  <c:v>2.6650018990039999E-2</c:v>
                </c:pt>
                <c:pt idx="4616">
                  <c:v>2.668153867126E-2</c:v>
                </c:pt>
                <c:pt idx="4617">
                  <c:v>2.6714975014330001E-2</c:v>
                </c:pt>
                <c:pt idx="4618">
                  <c:v>2.6750698685649998E-2</c:v>
                </c:pt>
                <c:pt idx="4619">
                  <c:v>2.6780713349580001E-2</c:v>
                </c:pt>
                <c:pt idx="4620">
                  <c:v>2.6813942939039999E-2</c:v>
                </c:pt>
                <c:pt idx="4621">
                  <c:v>2.685146220028E-2</c:v>
                </c:pt>
                <c:pt idx="4622">
                  <c:v>2.6880914345380001E-2</c:v>
                </c:pt>
                <c:pt idx="4623">
                  <c:v>2.6917435228820001E-2</c:v>
                </c:pt>
                <c:pt idx="4624">
                  <c:v>2.6954265311359998E-2</c:v>
                </c:pt>
                <c:pt idx="4625">
                  <c:v>2.6990644633769999E-2</c:v>
                </c:pt>
                <c:pt idx="4626">
                  <c:v>2.7026489377019999E-2</c:v>
                </c:pt>
                <c:pt idx="4627">
                  <c:v>2.706283330917E-2</c:v>
                </c:pt>
                <c:pt idx="4628">
                  <c:v>2.7094857767219999E-2</c:v>
                </c:pt>
                <c:pt idx="4629">
                  <c:v>2.7132969349619999E-2</c:v>
                </c:pt>
                <c:pt idx="4630">
                  <c:v>2.71682292223E-2</c:v>
                </c:pt>
                <c:pt idx="4631">
                  <c:v>2.7204131707550001E-2</c:v>
                </c:pt>
                <c:pt idx="4632">
                  <c:v>2.7247397229080001E-2</c:v>
                </c:pt>
                <c:pt idx="4633">
                  <c:v>2.7286628261209998E-2</c:v>
                </c:pt>
                <c:pt idx="4634">
                  <c:v>2.7327755466100001E-2</c:v>
                </c:pt>
                <c:pt idx="4635">
                  <c:v>2.7366984635590001E-2</c:v>
                </c:pt>
                <c:pt idx="4636">
                  <c:v>2.7407733723520001E-2</c:v>
                </c:pt>
                <c:pt idx="4637">
                  <c:v>2.7450101450090001E-2</c:v>
                </c:pt>
                <c:pt idx="4638">
                  <c:v>2.748784981668E-2</c:v>
                </c:pt>
                <c:pt idx="4639">
                  <c:v>2.7529902756209999E-2</c:v>
                </c:pt>
                <c:pt idx="4640">
                  <c:v>2.7573274448509998E-2</c:v>
                </c:pt>
                <c:pt idx="4641">
                  <c:v>2.7614550665019999E-2</c:v>
                </c:pt>
                <c:pt idx="4642">
                  <c:v>2.765490673482E-2</c:v>
                </c:pt>
                <c:pt idx="4643">
                  <c:v>2.7696767821909999E-2</c:v>
                </c:pt>
                <c:pt idx="4644">
                  <c:v>2.7732163667679999E-2</c:v>
                </c:pt>
                <c:pt idx="4645">
                  <c:v>2.7770234271879999E-2</c:v>
                </c:pt>
                <c:pt idx="4646">
                  <c:v>2.781158871949E-2</c:v>
                </c:pt>
                <c:pt idx="4647">
                  <c:v>2.7849279344080002E-2</c:v>
                </c:pt>
                <c:pt idx="4648">
                  <c:v>2.7892302721739998E-2</c:v>
                </c:pt>
                <c:pt idx="4649">
                  <c:v>2.7929073199629999E-2</c:v>
                </c:pt>
                <c:pt idx="4650">
                  <c:v>2.796838246286E-2</c:v>
                </c:pt>
                <c:pt idx="4651">
                  <c:v>2.8005659580230002E-2</c:v>
                </c:pt>
                <c:pt idx="4652">
                  <c:v>2.8041498735550001E-2</c:v>
                </c:pt>
                <c:pt idx="4653">
                  <c:v>2.807790599763E-2</c:v>
                </c:pt>
                <c:pt idx="4654">
                  <c:v>2.8113309293989999E-2</c:v>
                </c:pt>
                <c:pt idx="4655">
                  <c:v>2.815170586109E-2</c:v>
                </c:pt>
                <c:pt idx="4656">
                  <c:v>2.8187643736600002E-2</c:v>
                </c:pt>
                <c:pt idx="4657">
                  <c:v>2.822360396385E-2</c:v>
                </c:pt>
                <c:pt idx="4658">
                  <c:v>2.8261080384250001E-2</c:v>
                </c:pt>
                <c:pt idx="4659">
                  <c:v>2.8301829472180001E-2</c:v>
                </c:pt>
                <c:pt idx="4660">
                  <c:v>2.8334373608230001E-2</c:v>
                </c:pt>
                <c:pt idx="4661">
                  <c:v>2.8371902182699998E-2</c:v>
                </c:pt>
                <c:pt idx="4662">
                  <c:v>2.840608544648E-2</c:v>
                </c:pt>
                <c:pt idx="4663">
                  <c:v>2.8439287096260001E-2</c:v>
                </c:pt>
                <c:pt idx="4664">
                  <c:v>2.847917377949E-2</c:v>
                </c:pt>
                <c:pt idx="4665">
                  <c:v>2.8515268117190001E-2</c:v>
                </c:pt>
                <c:pt idx="4666">
                  <c:v>2.855106256902E-2</c:v>
                </c:pt>
                <c:pt idx="4667">
                  <c:v>2.8590364381670001E-2</c:v>
                </c:pt>
                <c:pt idx="4668">
                  <c:v>2.8625668957829999E-2</c:v>
                </c:pt>
                <c:pt idx="4669">
                  <c:v>2.8656374663109999E-2</c:v>
                </c:pt>
                <c:pt idx="4670">
                  <c:v>2.8693273663520001E-2</c:v>
                </c:pt>
                <c:pt idx="4671">
                  <c:v>2.8728606179359999E-2</c:v>
                </c:pt>
                <c:pt idx="4672">
                  <c:v>2.8764806687830002E-2</c:v>
                </c:pt>
                <c:pt idx="4673">
                  <c:v>2.8802106156949999E-2</c:v>
                </c:pt>
                <c:pt idx="4674">
                  <c:v>2.8837189078330001E-2</c:v>
                </c:pt>
                <c:pt idx="4675">
                  <c:v>2.8873719275000001E-2</c:v>
                </c:pt>
                <c:pt idx="4676">
                  <c:v>2.8914431110020001E-2</c:v>
                </c:pt>
                <c:pt idx="4677">
                  <c:v>2.894846536219E-2</c:v>
                </c:pt>
                <c:pt idx="4678">
                  <c:v>2.8979357331989999E-2</c:v>
                </c:pt>
                <c:pt idx="4679">
                  <c:v>2.9022622853519999E-2</c:v>
                </c:pt>
                <c:pt idx="4680">
                  <c:v>2.90596075356E-2</c:v>
                </c:pt>
                <c:pt idx="4681">
                  <c:v>2.9097171500330001E-2</c:v>
                </c:pt>
                <c:pt idx="4682">
                  <c:v>2.913761325181E-2</c:v>
                </c:pt>
                <c:pt idx="4683">
                  <c:v>2.917435579002E-2</c:v>
                </c:pt>
                <c:pt idx="4684">
                  <c:v>2.9212139546869999E-2</c:v>
                </c:pt>
                <c:pt idx="4685">
                  <c:v>2.9252262786029999E-2</c:v>
                </c:pt>
                <c:pt idx="4686">
                  <c:v>2.9285825788969998E-2</c:v>
                </c:pt>
                <c:pt idx="4687">
                  <c:v>2.9324786737560001E-2</c:v>
                </c:pt>
                <c:pt idx="4688">
                  <c:v>2.9366524890069998E-2</c:v>
                </c:pt>
                <c:pt idx="4689">
                  <c:v>2.9399547725919999E-2</c:v>
                </c:pt>
                <c:pt idx="4690">
                  <c:v>2.944143675268E-2</c:v>
                </c:pt>
                <c:pt idx="4691">
                  <c:v>2.948282845318E-2</c:v>
                </c:pt>
                <c:pt idx="4692">
                  <c:v>2.9522458091379999E-2</c:v>
                </c:pt>
                <c:pt idx="4693">
                  <c:v>2.9565393924709998E-2</c:v>
                </c:pt>
                <c:pt idx="4694">
                  <c:v>2.9604561626910001E-2</c:v>
                </c:pt>
                <c:pt idx="4695">
                  <c:v>2.9646707698699998E-2</c:v>
                </c:pt>
                <c:pt idx="4696">
                  <c:v>2.969429828227E-2</c:v>
                </c:pt>
                <c:pt idx="4697">
                  <c:v>2.9745390638710002E-2</c:v>
                </c:pt>
                <c:pt idx="4698">
                  <c:v>2.980454266071E-2</c:v>
                </c:pt>
                <c:pt idx="4699">
                  <c:v>2.9864856973289999E-2</c:v>
                </c:pt>
                <c:pt idx="4700">
                  <c:v>2.9918491840359999E-2</c:v>
                </c:pt>
                <c:pt idx="4701">
                  <c:v>2.9975434765220001E-2</c:v>
                </c:pt>
                <c:pt idx="4702">
                  <c:v>3.0034709721800001E-2</c:v>
                </c:pt>
                <c:pt idx="4703">
                  <c:v>3.0088059604169999E-2</c:v>
                </c:pt>
                <c:pt idx="4704">
                  <c:v>3.015075437725E-2</c:v>
                </c:pt>
                <c:pt idx="4705">
                  <c:v>3.0209772288800001E-2</c:v>
                </c:pt>
                <c:pt idx="4706">
                  <c:v>3.0262703076E-2</c:v>
                </c:pt>
                <c:pt idx="4707">
                  <c:v>3.0315909534689999E-2</c:v>
                </c:pt>
                <c:pt idx="4708">
                  <c:v>3.0363244935870001E-2</c:v>
                </c:pt>
                <c:pt idx="4709">
                  <c:v>3.040892630816E-2</c:v>
                </c:pt>
                <c:pt idx="4710">
                  <c:v>3.046167828143E-2</c:v>
                </c:pt>
                <c:pt idx="4711">
                  <c:v>3.0510289594530001E-2</c:v>
                </c:pt>
                <c:pt idx="4712">
                  <c:v>3.055611252785E-2</c:v>
                </c:pt>
                <c:pt idx="4713">
                  <c:v>3.0606562271709999E-2</c:v>
                </c:pt>
                <c:pt idx="4714">
                  <c:v>3.0650625005360001E-2</c:v>
                </c:pt>
                <c:pt idx="4715">
                  <c:v>3.0696641653779999E-2</c:v>
                </c:pt>
                <c:pt idx="4716">
                  <c:v>3.0745331197980001E-2</c:v>
                </c:pt>
                <c:pt idx="4717">
                  <c:v>3.078997135162E-2</c:v>
                </c:pt>
                <c:pt idx="4718">
                  <c:v>3.0837284401060001E-2</c:v>
                </c:pt>
                <c:pt idx="4719">
                  <c:v>3.0885681509969998E-2</c:v>
                </c:pt>
                <c:pt idx="4720">
                  <c:v>3.0929196625949999E-2</c:v>
                </c:pt>
                <c:pt idx="4721">
                  <c:v>3.0976880341769999E-2</c:v>
                </c:pt>
                <c:pt idx="4722">
                  <c:v>3.102746605873E-2</c:v>
                </c:pt>
                <c:pt idx="4723">
                  <c:v>3.108025342226E-2</c:v>
                </c:pt>
                <c:pt idx="4724">
                  <c:v>3.1137645244599998E-2</c:v>
                </c:pt>
                <c:pt idx="4725">
                  <c:v>3.1190190464260002E-2</c:v>
                </c:pt>
                <c:pt idx="4726">
                  <c:v>3.124864399433E-2</c:v>
                </c:pt>
                <c:pt idx="4727">
                  <c:v>3.13097499311E-2</c:v>
                </c:pt>
                <c:pt idx="4728">
                  <c:v>3.1366150826219998E-2</c:v>
                </c:pt>
                <c:pt idx="4729">
                  <c:v>3.1427778303620001E-2</c:v>
                </c:pt>
                <c:pt idx="4730">
                  <c:v>3.1487669795750003E-2</c:v>
                </c:pt>
                <c:pt idx="4731">
                  <c:v>3.1546853482720003E-2</c:v>
                </c:pt>
                <c:pt idx="4732">
                  <c:v>3.1606893986460001E-2</c:v>
                </c:pt>
                <c:pt idx="4733">
                  <c:v>3.1666874885559998E-2</c:v>
                </c:pt>
                <c:pt idx="4734">
                  <c:v>3.1725101172920003E-2</c:v>
                </c:pt>
                <c:pt idx="4735">
                  <c:v>3.1788237392900001E-2</c:v>
                </c:pt>
                <c:pt idx="4736">
                  <c:v>3.1848046928640003E-2</c:v>
                </c:pt>
                <c:pt idx="4737">
                  <c:v>3.1909979879860002E-2</c:v>
                </c:pt>
                <c:pt idx="4738">
                  <c:v>3.1974855810400001E-2</c:v>
                </c:pt>
                <c:pt idx="4739">
                  <c:v>3.2033834606410003E-2</c:v>
                </c:pt>
                <c:pt idx="4740">
                  <c:v>3.2096359878779998E-2</c:v>
                </c:pt>
                <c:pt idx="4741">
                  <c:v>3.2160274684430001E-2</c:v>
                </c:pt>
                <c:pt idx="4742">
                  <c:v>3.2223939895630001E-2</c:v>
                </c:pt>
                <c:pt idx="4743">
                  <c:v>3.2285392284390001E-2</c:v>
                </c:pt>
                <c:pt idx="4744">
                  <c:v>3.234906494617E-2</c:v>
                </c:pt>
                <c:pt idx="4745">
                  <c:v>3.2412420958280001E-2</c:v>
                </c:pt>
                <c:pt idx="4746">
                  <c:v>3.2470997422929998E-2</c:v>
                </c:pt>
                <c:pt idx="4747">
                  <c:v>3.2531205564739998E-2</c:v>
                </c:pt>
                <c:pt idx="4748">
                  <c:v>3.2592631876469998E-2</c:v>
                </c:pt>
                <c:pt idx="4749">
                  <c:v>3.2652124762540001E-2</c:v>
                </c:pt>
                <c:pt idx="4750">
                  <c:v>3.2715428620580002E-2</c:v>
                </c:pt>
                <c:pt idx="4751">
                  <c:v>3.2774794846769997E-2</c:v>
                </c:pt>
                <c:pt idx="4752">
                  <c:v>3.2829653471709998E-2</c:v>
                </c:pt>
                <c:pt idx="4753">
                  <c:v>3.289039805532E-2</c:v>
                </c:pt>
                <c:pt idx="4754">
                  <c:v>3.2940618693829998E-2</c:v>
                </c:pt>
                <c:pt idx="4755">
                  <c:v>3.2992321997879999E-2</c:v>
                </c:pt>
                <c:pt idx="4756">
                  <c:v>3.3046294003729999E-2</c:v>
                </c:pt>
                <c:pt idx="4757">
                  <c:v>3.3095967024559997E-2</c:v>
                </c:pt>
                <c:pt idx="4758">
                  <c:v>3.3145491033789998E-2</c:v>
                </c:pt>
                <c:pt idx="4759">
                  <c:v>3.3196244388819997E-2</c:v>
                </c:pt>
                <c:pt idx="4760">
                  <c:v>3.3242855221030002E-2</c:v>
                </c:pt>
                <c:pt idx="4761">
                  <c:v>3.3291626721619998E-2</c:v>
                </c:pt>
                <c:pt idx="4762">
                  <c:v>3.3342774957420003E-2</c:v>
                </c:pt>
                <c:pt idx="4763">
                  <c:v>3.339068964124E-2</c:v>
                </c:pt>
                <c:pt idx="4764">
                  <c:v>3.344593569636E-2</c:v>
                </c:pt>
                <c:pt idx="4765">
                  <c:v>3.349624946713E-2</c:v>
                </c:pt>
                <c:pt idx="4766">
                  <c:v>3.3548809587959999E-2</c:v>
                </c:pt>
                <c:pt idx="4767">
                  <c:v>3.3601339906449999E-2</c:v>
                </c:pt>
                <c:pt idx="4768">
                  <c:v>3.3652845770120003E-2</c:v>
                </c:pt>
                <c:pt idx="4769">
                  <c:v>3.370657190681E-2</c:v>
                </c:pt>
                <c:pt idx="4770">
                  <c:v>3.3758763223890001E-2</c:v>
                </c:pt>
                <c:pt idx="4771">
                  <c:v>3.3809319138529997E-2</c:v>
                </c:pt>
                <c:pt idx="4772">
                  <c:v>3.3861365169290003E-2</c:v>
                </c:pt>
                <c:pt idx="4773">
                  <c:v>3.3910125494E-2</c:v>
                </c:pt>
                <c:pt idx="4774">
                  <c:v>3.3960558474060001E-2</c:v>
                </c:pt>
                <c:pt idx="4775">
                  <c:v>3.401087597013E-2</c:v>
                </c:pt>
                <c:pt idx="4776">
                  <c:v>3.4060221165419999E-2</c:v>
                </c:pt>
                <c:pt idx="4777">
                  <c:v>3.410840407014E-2</c:v>
                </c:pt>
                <c:pt idx="4778">
                  <c:v>3.415785357356E-2</c:v>
                </c:pt>
                <c:pt idx="4779">
                  <c:v>3.4205909818409999E-2</c:v>
                </c:pt>
                <c:pt idx="4780">
                  <c:v>3.425229713321E-2</c:v>
                </c:pt>
                <c:pt idx="4781">
                  <c:v>3.4300185739989997E-2</c:v>
                </c:pt>
                <c:pt idx="4782">
                  <c:v>3.4348905086519999E-2</c:v>
                </c:pt>
                <c:pt idx="4783">
                  <c:v>3.4401498734949999E-2</c:v>
                </c:pt>
                <c:pt idx="4784">
                  <c:v>3.4457623958589999E-2</c:v>
                </c:pt>
                <c:pt idx="4785">
                  <c:v>3.4513782709839999E-2</c:v>
                </c:pt>
                <c:pt idx="4786">
                  <c:v>3.4573420882229998E-2</c:v>
                </c:pt>
                <c:pt idx="4787">
                  <c:v>3.4636870026590001E-2</c:v>
                </c:pt>
                <c:pt idx="4788">
                  <c:v>3.4699678421020001E-2</c:v>
                </c:pt>
                <c:pt idx="4789">
                  <c:v>3.4760363399980003E-2</c:v>
                </c:pt>
                <c:pt idx="4790">
                  <c:v>3.4830786287779997E-2</c:v>
                </c:pt>
                <c:pt idx="4791">
                  <c:v>3.4897293895479999E-2</c:v>
                </c:pt>
                <c:pt idx="4792">
                  <c:v>3.4963559359309997E-2</c:v>
                </c:pt>
                <c:pt idx="4793">
                  <c:v>3.5026874393219998E-2</c:v>
                </c:pt>
                <c:pt idx="4794">
                  <c:v>3.5082604736089998E-2</c:v>
                </c:pt>
                <c:pt idx="4795">
                  <c:v>3.5142779350279998E-2</c:v>
                </c:pt>
                <c:pt idx="4796">
                  <c:v>3.5198379307990003E-2</c:v>
                </c:pt>
                <c:pt idx="4797">
                  <c:v>3.5251047462219999E-2</c:v>
                </c:pt>
                <c:pt idx="4798">
                  <c:v>3.5305723547940003E-2</c:v>
                </c:pt>
                <c:pt idx="4799">
                  <c:v>3.5359986126420002E-2</c:v>
                </c:pt>
                <c:pt idx="4800">
                  <c:v>3.5408433526750001E-2</c:v>
                </c:pt>
                <c:pt idx="4801">
                  <c:v>3.5457137972120002E-2</c:v>
                </c:pt>
                <c:pt idx="4802">
                  <c:v>3.5508520901199998E-2</c:v>
                </c:pt>
                <c:pt idx="4803">
                  <c:v>3.5561904311179997E-2</c:v>
                </c:pt>
                <c:pt idx="4804">
                  <c:v>3.5614416003230003E-2</c:v>
                </c:pt>
                <c:pt idx="4805">
                  <c:v>3.5665158182380002E-2</c:v>
                </c:pt>
                <c:pt idx="4806">
                  <c:v>3.571757301688E-2</c:v>
                </c:pt>
                <c:pt idx="4807">
                  <c:v>3.5765942186120003E-2</c:v>
                </c:pt>
                <c:pt idx="4808">
                  <c:v>3.5814844071870001E-2</c:v>
                </c:pt>
                <c:pt idx="4809">
                  <c:v>3.5865638405080003E-2</c:v>
                </c:pt>
                <c:pt idx="4810">
                  <c:v>3.5915076732640001E-2</c:v>
                </c:pt>
                <c:pt idx="4811">
                  <c:v>3.596577420831E-2</c:v>
                </c:pt>
                <c:pt idx="4812">
                  <c:v>3.6014370620250001E-2</c:v>
                </c:pt>
                <c:pt idx="4813">
                  <c:v>3.6061093211170001E-2</c:v>
                </c:pt>
                <c:pt idx="4814">
                  <c:v>3.6106843501329998E-2</c:v>
                </c:pt>
                <c:pt idx="4815">
                  <c:v>3.615376725793E-2</c:v>
                </c:pt>
                <c:pt idx="4816">
                  <c:v>3.6200780421500003E-2</c:v>
                </c:pt>
                <c:pt idx="4817">
                  <c:v>3.624911233783E-2</c:v>
                </c:pt>
                <c:pt idx="4818">
                  <c:v>3.6298885941509998E-2</c:v>
                </c:pt>
                <c:pt idx="4819">
                  <c:v>3.6347199231390001E-2</c:v>
                </c:pt>
                <c:pt idx="4820">
                  <c:v>3.6397498101E-2</c:v>
                </c:pt>
                <c:pt idx="4821">
                  <c:v>3.6448154598469999E-2</c:v>
                </c:pt>
                <c:pt idx="4822">
                  <c:v>3.649680688977E-2</c:v>
                </c:pt>
                <c:pt idx="4823">
                  <c:v>3.6544740200039998E-2</c:v>
                </c:pt>
                <c:pt idx="4824">
                  <c:v>3.6599952727560003E-2</c:v>
                </c:pt>
                <c:pt idx="4825">
                  <c:v>3.6652505397800003E-2</c:v>
                </c:pt>
                <c:pt idx="4826">
                  <c:v>3.6702219396830001E-2</c:v>
                </c:pt>
                <c:pt idx="4827">
                  <c:v>3.6754906177520003E-2</c:v>
                </c:pt>
                <c:pt idx="4828">
                  <c:v>3.680418804288E-2</c:v>
                </c:pt>
                <c:pt idx="4829">
                  <c:v>3.6852471530440002E-2</c:v>
                </c:pt>
                <c:pt idx="4830">
                  <c:v>3.689909353852E-2</c:v>
                </c:pt>
                <c:pt idx="4831">
                  <c:v>3.6948189139370001E-2</c:v>
                </c:pt>
                <c:pt idx="4832">
                  <c:v>3.6996964365239998E-2</c:v>
                </c:pt>
                <c:pt idx="4833">
                  <c:v>3.7048947066070002E-2</c:v>
                </c:pt>
                <c:pt idx="4834">
                  <c:v>3.7093807011840001E-2</c:v>
                </c:pt>
                <c:pt idx="4835">
                  <c:v>3.7141803652049998E-2</c:v>
                </c:pt>
                <c:pt idx="4836">
                  <c:v>3.7187635898589998E-2</c:v>
                </c:pt>
                <c:pt idx="4837">
                  <c:v>3.723546117544E-2</c:v>
                </c:pt>
                <c:pt idx="4838">
                  <c:v>3.7282902747389997E-2</c:v>
                </c:pt>
                <c:pt idx="4839">
                  <c:v>3.7333760410549997E-2</c:v>
                </c:pt>
                <c:pt idx="4840">
                  <c:v>3.7385277450080003E-2</c:v>
                </c:pt>
                <c:pt idx="4841">
                  <c:v>3.7438258528710001E-2</c:v>
                </c:pt>
                <c:pt idx="4842">
                  <c:v>3.7489693611859998E-2</c:v>
                </c:pt>
                <c:pt idx="4843">
                  <c:v>3.7539478391410003E-2</c:v>
                </c:pt>
                <c:pt idx="4844">
                  <c:v>3.759183734655E-2</c:v>
                </c:pt>
                <c:pt idx="4845">
                  <c:v>3.7642117589709999E-2</c:v>
                </c:pt>
                <c:pt idx="4846">
                  <c:v>3.769389167428E-2</c:v>
                </c:pt>
                <c:pt idx="4847">
                  <c:v>3.7741307169200003E-2</c:v>
                </c:pt>
                <c:pt idx="4848">
                  <c:v>3.7790086120369999E-2</c:v>
                </c:pt>
                <c:pt idx="4849">
                  <c:v>3.7837456911800002E-2</c:v>
                </c:pt>
                <c:pt idx="4850">
                  <c:v>3.7884656339880002E-2</c:v>
                </c:pt>
                <c:pt idx="4851">
                  <c:v>3.7932284176350001E-2</c:v>
                </c:pt>
                <c:pt idx="4852">
                  <c:v>3.7983097136020001E-2</c:v>
                </c:pt>
                <c:pt idx="4853">
                  <c:v>3.8032665848730003E-2</c:v>
                </c:pt>
                <c:pt idx="4854">
                  <c:v>3.8080390542750003E-2</c:v>
                </c:pt>
                <c:pt idx="4855">
                  <c:v>3.8129180669780001E-2</c:v>
                </c:pt>
                <c:pt idx="4856">
                  <c:v>3.8176700472829998E-2</c:v>
                </c:pt>
                <c:pt idx="4857">
                  <c:v>3.8228638470170002E-2</c:v>
                </c:pt>
                <c:pt idx="4858">
                  <c:v>3.8279145956039998E-2</c:v>
                </c:pt>
                <c:pt idx="4859">
                  <c:v>3.8333315402270002E-2</c:v>
                </c:pt>
                <c:pt idx="4860">
                  <c:v>3.8385234773159999E-2</c:v>
                </c:pt>
                <c:pt idx="4861">
                  <c:v>3.8429267704489997E-2</c:v>
                </c:pt>
                <c:pt idx="4862">
                  <c:v>3.8472719490530001E-2</c:v>
                </c:pt>
                <c:pt idx="4863">
                  <c:v>3.8519527763130001E-2</c:v>
                </c:pt>
                <c:pt idx="4864">
                  <c:v>3.8569442927840002E-2</c:v>
                </c:pt>
                <c:pt idx="4865">
                  <c:v>3.8616605103020001E-2</c:v>
                </c:pt>
                <c:pt idx="4866">
                  <c:v>3.8669720292090003E-2</c:v>
                </c:pt>
                <c:pt idx="4867">
                  <c:v>3.8721751421690001E-2</c:v>
                </c:pt>
                <c:pt idx="4868">
                  <c:v>3.8772664964200003E-2</c:v>
                </c:pt>
                <c:pt idx="4869">
                  <c:v>3.8822125643490003E-2</c:v>
                </c:pt>
                <c:pt idx="4870">
                  <c:v>3.8873385638000003E-2</c:v>
                </c:pt>
                <c:pt idx="4871">
                  <c:v>3.8926225155590001E-2</c:v>
                </c:pt>
                <c:pt idx="4872">
                  <c:v>3.8980629295110002E-2</c:v>
                </c:pt>
                <c:pt idx="4873">
                  <c:v>3.9035867899660001E-2</c:v>
                </c:pt>
                <c:pt idx="4874">
                  <c:v>3.9088863879440001E-2</c:v>
                </c:pt>
                <c:pt idx="4875">
                  <c:v>3.9142351597550001E-2</c:v>
                </c:pt>
                <c:pt idx="4876">
                  <c:v>3.9193898439409999E-2</c:v>
                </c:pt>
                <c:pt idx="4877">
                  <c:v>3.9246819913389998E-2</c:v>
                </c:pt>
                <c:pt idx="4878">
                  <c:v>3.9300948381420002E-2</c:v>
                </c:pt>
                <c:pt idx="4879">
                  <c:v>3.9353229105469997E-2</c:v>
                </c:pt>
                <c:pt idx="4880">
                  <c:v>3.9404947310689997E-2</c:v>
                </c:pt>
                <c:pt idx="4881">
                  <c:v>3.9455119520430001E-2</c:v>
                </c:pt>
                <c:pt idx="4882">
                  <c:v>3.9507180452350001E-2</c:v>
                </c:pt>
                <c:pt idx="4883">
                  <c:v>3.9554066956040003E-2</c:v>
                </c:pt>
                <c:pt idx="4884">
                  <c:v>3.9605006575579998E-2</c:v>
                </c:pt>
                <c:pt idx="4885">
                  <c:v>3.9659596979620002E-2</c:v>
                </c:pt>
                <c:pt idx="4886">
                  <c:v>3.9710048586130003E-2</c:v>
                </c:pt>
                <c:pt idx="4887">
                  <c:v>3.9758879691360001E-2</c:v>
                </c:pt>
                <c:pt idx="4888">
                  <c:v>3.9809271693230001E-2</c:v>
                </c:pt>
                <c:pt idx="4889">
                  <c:v>3.9855930954219999E-2</c:v>
                </c:pt>
                <c:pt idx="4890">
                  <c:v>3.9905503392220001E-2</c:v>
                </c:pt>
                <c:pt idx="4891">
                  <c:v>3.9960037916899997E-2</c:v>
                </c:pt>
                <c:pt idx="4892">
                  <c:v>4.0012247860429999E-2</c:v>
                </c:pt>
                <c:pt idx="4893">
                  <c:v>4.0066152811049999E-2</c:v>
                </c:pt>
                <c:pt idx="4894">
                  <c:v>4.0117487311360001E-2</c:v>
                </c:pt>
                <c:pt idx="4895">
                  <c:v>4.0165849030019997E-2</c:v>
                </c:pt>
                <c:pt idx="4896">
                  <c:v>4.0216520428660002E-2</c:v>
                </c:pt>
                <c:pt idx="4897">
                  <c:v>4.0269404649730001E-2</c:v>
                </c:pt>
                <c:pt idx="4898">
                  <c:v>4.0319848805670001E-2</c:v>
                </c:pt>
                <c:pt idx="4899">
                  <c:v>4.0375750511879999E-2</c:v>
                </c:pt>
                <c:pt idx="4900">
                  <c:v>4.043069854379E-2</c:v>
                </c:pt>
                <c:pt idx="4901">
                  <c:v>4.0480893105269998E-2</c:v>
                </c:pt>
                <c:pt idx="4902">
                  <c:v>4.0531300008299999E-2</c:v>
                </c:pt>
                <c:pt idx="4903">
                  <c:v>4.0584906935690002E-2</c:v>
                </c:pt>
                <c:pt idx="4904">
                  <c:v>4.0643230080600001E-2</c:v>
                </c:pt>
                <c:pt idx="4905">
                  <c:v>4.0696397423739997E-2</c:v>
                </c:pt>
                <c:pt idx="4906">
                  <c:v>4.0752250701189999E-2</c:v>
                </c:pt>
                <c:pt idx="4907">
                  <c:v>4.0805820375680001E-2</c:v>
                </c:pt>
                <c:pt idx="4908">
                  <c:v>4.0856055915359998E-2</c:v>
                </c:pt>
                <c:pt idx="4909">
                  <c:v>4.0908288210630001E-2</c:v>
                </c:pt>
                <c:pt idx="4910">
                  <c:v>4.0962271392350001E-2</c:v>
                </c:pt>
                <c:pt idx="4911">
                  <c:v>4.1019599884749999E-2</c:v>
                </c:pt>
                <c:pt idx="4912">
                  <c:v>4.1078232228760003E-2</c:v>
                </c:pt>
                <c:pt idx="4913">
                  <c:v>4.113102704287E-2</c:v>
                </c:pt>
                <c:pt idx="4914">
                  <c:v>4.1181322187189999E-2</c:v>
                </c:pt>
                <c:pt idx="4915">
                  <c:v>4.1237358003849998E-2</c:v>
                </c:pt>
                <c:pt idx="4916">
                  <c:v>4.1296903043990002E-2</c:v>
                </c:pt>
                <c:pt idx="4917">
                  <c:v>4.1354987770319998E-2</c:v>
                </c:pt>
                <c:pt idx="4918">
                  <c:v>4.1417390108109998E-2</c:v>
                </c:pt>
                <c:pt idx="4919">
                  <c:v>4.1481815278530003E-2</c:v>
                </c:pt>
                <c:pt idx="4920">
                  <c:v>4.1541688144209998E-2</c:v>
                </c:pt>
                <c:pt idx="4921">
                  <c:v>4.1601296514269998E-2</c:v>
                </c:pt>
                <c:pt idx="4922">
                  <c:v>4.1665304452180002E-2</c:v>
                </c:pt>
                <c:pt idx="4923">
                  <c:v>4.1733693331479998E-2</c:v>
                </c:pt>
                <c:pt idx="4924">
                  <c:v>4.1803501546379997E-2</c:v>
                </c:pt>
                <c:pt idx="4925">
                  <c:v>4.1876681149009998E-2</c:v>
                </c:pt>
                <c:pt idx="4926">
                  <c:v>4.1947048157449998E-2</c:v>
                </c:pt>
                <c:pt idx="4927">
                  <c:v>4.2016927152869997E-2</c:v>
                </c:pt>
                <c:pt idx="4928">
                  <c:v>4.209019988775E-2</c:v>
                </c:pt>
                <c:pt idx="4929">
                  <c:v>4.2156435549259998E-2</c:v>
                </c:pt>
                <c:pt idx="4930">
                  <c:v>4.2228553444149997E-2</c:v>
                </c:pt>
                <c:pt idx="4931">
                  <c:v>4.230360686779E-2</c:v>
                </c:pt>
                <c:pt idx="4932">
                  <c:v>4.2373608797790001E-2</c:v>
                </c:pt>
                <c:pt idx="4933">
                  <c:v>4.2443111538890001E-2</c:v>
                </c:pt>
                <c:pt idx="4934">
                  <c:v>4.2509071528910002E-2</c:v>
                </c:pt>
                <c:pt idx="4935">
                  <c:v>4.2575899511580001E-2</c:v>
                </c:pt>
                <c:pt idx="4936">
                  <c:v>4.2638950049879998E-2</c:v>
                </c:pt>
                <c:pt idx="4937">
                  <c:v>4.2701069265600002E-2</c:v>
                </c:pt>
                <c:pt idx="4938">
                  <c:v>4.2765323072670003E-2</c:v>
                </c:pt>
                <c:pt idx="4939">
                  <c:v>4.2833164334299997E-2</c:v>
                </c:pt>
                <c:pt idx="4940">
                  <c:v>4.2898654937739998E-2</c:v>
                </c:pt>
                <c:pt idx="4941">
                  <c:v>4.296698048711E-2</c:v>
                </c:pt>
                <c:pt idx="4942">
                  <c:v>4.303025454283E-2</c:v>
                </c:pt>
                <c:pt idx="4943">
                  <c:v>4.3093446642159999E-2</c:v>
                </c:pt>
                <c:pt idx="4944">
                  <c:v>4.3160375207660001E-2</c:v>
                </c:pt>
                <c:pt idx="4945">
                  <c:v>4.3221175670619998E-2</c:v>
                </c:pt>
                <c:pt idx="4946">
                  <c:v>4.3287627398969998E-2</c:v>
                </c:pt>
                <c:pt idx="4947">
                  <c:v>4.3361570686099998E-2</c:v>
                </c:pt>
                <c:pt idx="4948">
                  <c:v>4.342943057418E-2</c:v>
                </c:pt>
                <c:pt idx="4949">
                  <c:v>4.3498169630770002E-2</c:v>
                </c:pt>
                <c:pt idx="4950">
                  <c:v>4.3567601591350001E-2</c:v>
                </c:pt>
                <c:pt idx="4951">
                  <c:v>4.3633867055179999E-2</c:v>
                </c:pt>
                <c:pt idx="4952">
                  <c:v>4.3701723217960002E-2</c:v>
                </c:pt>
                <c:pt idx="4953">
                  <c:v>4.377513751388E-2</c:v>
                </c:pt>
                <c:pt idx="4954">
                  <c:v>4.384554550052E-2</c:v>
                </c:pt>
                <c:pt idx="4955">
                  <c:v>4.391634464264E-2</c:v>
                </c:pt>
                <c:pt idx="4956">
                  <c:v>4.3986629694699998E-2</c:v>
                </c:pt>
                <c:pt idx="4957">
                  <c:v>4.4053774327040003E-2</c:v>
                </c:pt>
                <c:pt idx="4958">
                  <c:v>4.4121455401180003E-2</c:v>
                </c:pt>
                <c:pt idx="4959">
                  <c:v>4.4190887361760002E-2</c:v>
                </c:pt>
                <c:pt idx="4960">
                  <c:v>4.4259905815120001E-2</c:v>
                </c:pt>
                <c:pt idx="4961">
                  <c:v>4.4328574091200001E-2</c:v>
                </c:pt>
                <c:pt idx="4962">
                  <c:v>4.439798370004E-2</c:v>
                </c:pt>
                <c:pt idx="4963">
                  <c:v>4.4466309249400003E-2</c:v>
                </c:pt>
                <c:pt idx="4964">
                  <c:v>4.4536210596560002E-2</c:v>
                </c:pt>
                <c:pt idx="4965">
                  <c:v>4.4608861207960003E-2</c:v>
                </c:pt>
                <c:pt idx="4966">
                  <c:v>4.4681806117300001E-2</c:v>
                </c:pt>
                <c:pt idx="4967">
                  <c:v>4.4752448797229998E-2</c:v>
                </c:pt>
                <c:pt idx="4968">
                  <c:v>4.4827446341510001E-2</c:v>
                </c:pt>
                <c:pt idx="4969">
                  <c:v>4.4896949082610001E-2</c:v>
                </c:pt>
                <c:pt idx="4970">
                  <c:v>4.4968701899050001E-2</c:v>
                </c:pt>
                <c:pt idx="4971">
                  <c:v>4.5041825622320002E-2</c:v>
                </c:pt>
                <c:pt idx="4972">
                  <c:v>4.5117642730470003E-2</c:v>
                </c:pt>
                <c:pt idx="4973">
                  <c:v>4.5189730823040002E-2</c:v>
                </c:pt>
                <c:pt idx="4974">
                  <c:v>4.5265041291710002E-2</c:v>
                </c:pt>
                <c:pt idx="4975">
                  <c:v>4.5340608805419999E-2</c:v>
                </c:pt>
                <c:pt idx="4976">
                  <c:v>4.5414440333839998E-2</c:v>
                </c:pt>
                <c:pt idx="4977">
                  <c:v>4.5492719858880003E-2</c:v>
                </c:pt>
                <c:pt idx="4978">
                  <c:v>4.5567043125630001E-2</c:v>
                </c:pt>
                <c:pt idx="4979">
                  <c:v>4.5648105442520001E-2</c:v>
                </c:pt>
                <c:pt idx="4980">
                  <c:v>4.5723024755720001E-2</c:v>
                </c:pt>
                <c:pt idx="4981">
                  <c:v>4.5799240469930003E-2</c:v>
                </c:pt>
                <c:pt idx="4982">
                  <c:v>4.5872639864680001E-2</c:v>
                </c:pt>
                <c:pt idx="4983">
                  <c:v>4.5948602259159997E-2</c:v>
                </c:pt>
                <c:pt idx="4984">
                  <c:v>4.6023782342670003E-2</c:v>
                </c:pt>
                <c:pt idx="4985">
                  <c:v>4.609667882323E-2</c:v>
                </c:pt>
                <c:pt idx="4986">
                  <c:v>4.6171952039E-2</c:v>
                </c:pt>
                <c:pt idx="4987">
                  <c:v>4.624417796731E-2</c:v>
                </c:pt>
                <c:pt idx="4988">
                  <c:v>4.6318739652630003E-2</c:v>
                </c:pt>
                <c:pt idx="4989">
                  <c:v>4.6386640518899999E-2</c:v>
                </c:pt>
                <c:pt idx="4990">
                  <c:v>4.6462960541250001E-2</c:v>
                </c:pt>
                <c:pt idx="4991">
                  <c:v>4.6534802764650003E-2</c:v>
                </c:pt>
                <c:pt idx="4992">
                  <c:v>4.6609684824939997E-2</c:v>
                </c:pt>
                <c:pt idx="4993">
                  <c:v>4.6679757535459998E-2</c:v>
                </c:pt>
                <c:pt idx="4994">
                  <c:v>4.6752881258729999E-2</c:v>
                </c:pt>
                <c:pt idx="4995">
                  <c:v>4.6824883669609997E-2</c:v>
                </c:pt>
                <c:pt idx="4996">
                  <c:v>4.6897619962689999E-2</c:v>
                </c:pt>
                <c:pt idx="4997">
                  <c:v>4.6966958791020003E-2</c:v>
                </c:pt>
                <c:pt idx="4998">
                  <c:v>4.7034360468389998E-2</c:v>
                </c:pt>
                <c:pt idx="4999">
                  <c:v>4.7110989689829998E-2</c:v>
                </c:pt>
                <c:pt idx="5000">
                  <c:v>4.7179378569130001E-2</c:v>
                </c:pt>
                <c:pt idx="5001">
                  <c:v>4.7248724848029999E-2</c:v>
                </c:pt>
                <c:pt idx="5002">
                  <c:v>4.7319401055569997E-2</c:v>
                </c:pt>
                <c:pt idx="5003">
                  <c:v>4.7391533851620003E-2</c:v>
                </c:pt>
                <c:pt idx="5004">
                  <c:v>4.7459017485379999E-2</c:v>
                </c:pt>
                <c:pt idx="5005">
                  <c:v>4.75290119648E-2</c:v>
                </c:pt>
                <c:pt idx="5006">
                  <c:v>4.7597758471970002E-2</c:v>
                </c:pt>
                <c:pt idx="5007">
                  <c:v>4.7669027000670001E-2</c:v>
                </c:pt>
                <c:pt idx="5008">
                  <c:v>4.7739490866660003E-2</c:v>
                </c:pt>
                <c:pt idx="5009">
                  <c:v>4.7805309295650002E-2</c:v>
                </c:pt>
                <c:pt idx="5010">
                  <c:v>4.7874610871079998E-2</c:v>
                </c:pt>
                <c:pt idx="5011">
                  <c:v>4.7947041690350002E-2</c:v>
                </c:pt>
                <c:pt idx="5012">
                  <c:v>4.801906272769E-2</c:v>
                </c:pt>
                <c:pt idx="5013">
                  <c:v>4.8091415315870002E-2</c:v>
                </c:pt>
                <c:pt idx="5014">
                  <c:v>4.8164222389459999E-2</c:v>
                </c:pt>
                <c:pt idx="5015">
                  <c:v>4.82355505228E-2</c:v>
                </c:pt>
                <c:pt idx="5016">
                  <c:v>4.8306141048670002E-2</c:v>
                </c:pt>
                <c:pt idx="5017">
                  <c:v>4.8377875238660002E-2</c:v>
                </c:pt>
                <c:pt idx="5018">
                  <c:v>4.8458304256199999E-2</c:v>
                </c:pt>
                <c:pt idx="5019">
                  <c:v>4.8535589128730003E-2</c:v>
                </c:pt>
                <c:pt idx="5020">
                  <c:v>4.8618625849489998E-2</c:v>
                </c:pt>
                <c:pt idx="5021">
                  <c:v>4.8700995743269998E-2</c:v>
                </c:pt>
                <c:pt idx="5022">
                  <c:v>4.8779625445600001E-2</c:v>
                </c:pt>
                <c:pt idx="5023">
                  <c:v>4.8862785100939998E-2</c:v>
                </c:pt>
                <c:pt idx="5024">
                  <c:v>4.8947039991619999E-2</c:v>
                </c:pt>
                <c:pt idx="5025">
                  <c:v>4.9032978713509999E-2</c:v>
                </c:pt>
                <c:pt idx="5026">
                  <c:v>4.9119815230369998E-2</c:v>
                </c:pt>
                <c:pt idx="5027">
                  <c:v>4.9208384007220003E-2</c:v>
                </c:pt>
                <c:pt idx="5028">
                  <c:v>4.9288235604759999E-2</c:v>
                </c:pt>
                <c:pt idx="5029">
                  <c:v>4.937163740396E-2</c:v>
                </c:pt>
                <c:pt idx="5030">
                  <c:v>4.9450609833000002E-2</c:v>
                </c:pt>
                <c:pt idx="5031">
                  <c:v>4.9527212977410001E-2</c:v>
                </c:pt>
                <c:pt idx="5032">
                  <c:v>4.96077761054E-2</c:v>
                </c:pt>
                <c:pt idx="5033">
                  <c:v>4.9684301018709999E-2</c:v>
                </c:pt>
                <c:pt idx="5034">
                  <c:v>4.975924640894E-2</c:v>
                </c:pt>
                <c:pt idx="5035">
                  <c:v>4.9833673983810001E-2</c:v>
                </c:pt>
                <c:pt idx="5036">
                  <c:v>4.9907054752109999E-2</c:v>
                </c:pt>
                <c:pt idx="5037">
                  <c:v>4.9979507923130002E-2</c:v>
                </c:pt>
                <c:pt idx="5038">
                  <c:v>5.0057068467140003E-2</c:v>
                </c:pt>
                <c:pt idx="5039">
                  <c:v>5.0136372447009997E-2</c:v>
                </c:pt>
                <c:pt idx="5040">
                  <c:v>5.0214912742379998E-2</c:v>
                </c:pt>
                <c:pt idx="5041">
                  <c:v>5.029429867864E-2</c:v>
                </c:pt>
                <c:pt idx="5042">
                  <c:v>5.0377231091260001E-2</c:v>
                </c:pt>
                <c:pt idx="5043">
                  <c:v>5.0457522273060003E-2</c:v>
                </c:pt>
                <c:pt idx="5044">
                  <c:v>5.0542179495100002E-2</c:v>
                </c:pt>
                <c:pt idx="5045">
                  <c:v>5.0627306103710003E-2</c:v>
                </c:pt>
                <c:pt idx="5046">
                  <c:v>5.0712808966640002E-2</c:v>
                </c:pt>
                <c:pt idx="5047">
                  <c:v>5.0798561424019999E-2</c:v>
                </c:pt>
                <c:pt idx="5048">
                  <c:v>5.0883453339340003E-2</c:v>
                </c:pt>
                <c:pt idx="5049">
                  <c:v>5.0963796675209998E-2</c:v>
                </c:pt>
                <c:pt idx="5050">
                  <c:v>5.1043812185530002E-2</c:v>
                </c:pt>
                <c:pt idx="5051">
                  <c:v>5.1211547106499999E-2</c:v>
                </c:pt>
                <c:pt idx="5052">
                  <c:v>5.1296964287759997E-2</c:v>
                </c:pt>
                <c:pt idx="5053">
                  <c:v>5.1379151642320001E-2</c:v>
                </c:pt>
                <c:pt idx="5054">
                  <c:v>5.1460564136509998E-2</c:v>
                </c:pt>
                <c:pt idx="5055">
                  <c:v>5.1544308662409999E-2</c:v>
                </c:pt>
                <c:pt idx="5056">
                  <c:v>5.1629450172189999E-2</c:v>
                </c:pt>
                <c:pt idx="5057">
                  <c:v>5.1707830280069998E-2</c:v>
                </c:pt>
                <c:pt idx="5058">
                  <c:v>5.1792785525319997E-2</c:v>
                </c:pt>
                <c:pt idx="5059">
                  <c:v>5.1878418773409998E-2</c:v>
                </c:pt>
                <c:pt idx="5060">
                  <c:v>5.1956322044129997E-2</c:v>
                </c:pt>
                <c:pt idx="5061">
                  <c:v>5.2035726606849998E-2</c:v>
                </c:pt>
                <c:pt idx="5062">
                  <c:v>5.2117202430959998E-2</c:v>
                </c:pt>
                <c:pt idx="5063">
                  <c:v>5.2196577191349999E-2</c:v>
                </c:pt>
                <c:pt idx="5064">
                  <c:v>5.228041112423E-2</c:v>
                </c:pt>
                <c:pt idx="5065">
                  <c:v>5.2453499287370003E-2</c:v>
                </c:pt>
                <c:pt idx="5066">
                  <c:v>5.296782776713E-2</c:v>
                </c:pt>
                <c:pt idx="5067">
                  <c:v>5.3078602999449997E-2</c:v>
                </c:pt>
                <c:pt idx="5068">
                  <c:v>5.3195282816889997E-2</c:v>
                </c:pt>
                <c:pt idx="5069">
                  <c:v>5.3312856704000003E-2</c:v>
                </c:pt>
                <c:pt idx="5070">
                  <c:v>5.3430512547489997E-2</c:v>
                </c:pt>
                <c:pt idx="5071">
                  <c:v>5.3547654300930003E-2</c:v>
                </c:pt>
                <c:pt idx="5072">
                  <c:v>5.3663834929470002E-2</c:v>
                </c:pt>
                <c:pt idx="5073">
                  <c:v>5.3786411881450003E-2</c:v>
                </c:pt>
                <c:pt idx="5074">
                  <c:v>5.3902186453340002E-2</c:v>
                </c:pt>
                <c:pt idx="5075">
                  <c:v>5.4018665105099999E-2</c:v>
                </c:pt>
                <c:pt idx="5076">
                  <c:v>5.4140094667670002E-2</c:v>
                </c:pt>
                <c:pt idx="5077">
                  <c:v>5.4262325167659997E-2</c:v>
                </c:pt>
                <c:pt idx="5078">
                  <c:v>5.4382275789979999E-2</c:v>
                </c:pt>
                <c:pt idx="5079">
                  <c:v>5.4504986852410002E-2</c:v>
                </c:pt>
                <c:pt idx="5080">
                  <c:v>5.4625410586599997E-2</c:v>
                </c:pt>
                <c:pt idx="5081">
                  <c:v>5.4747693240640001E-2</c:v>
                </c:pt>
                <c:pt idx="5082">
                  <c:v>5.4868191480639997E-2</c:v>
                </c:pt>
                <c:pt idx="5083">
                  <c:v>5.4984752088790001E-2</c:v>
                </c:pt>
                <c:pt idx="5084">
                  <c:v>5.5098921060559997E-2</c:v>
                </c:pt>
                <c:pt idx="5085">
                  <c:v>5.5217128247019999E-2</c:v>
                </c:pt>
                <c:pt idx="5086">
                  <c:v>5.5332858115429998E-2</c:v>
                </c:pt>
                <c:pt idx="5087">
                  <c:v>5.5442616343499999E-2</c:v>
                </c:pt>
                <c:pt idx="5088">
                  <c:v>5.5556211620569999E-2</c:v>
                </c:pt>
                <c:pt idx="5089">
                  <c:v>5.5660896003249999E-2</c:v>
                </c:pt>
                <c:pt idx="5090">
                  <c:v>5.5767092853780002E-2</c:v>
                </c:pt>
                <c:pt idx="5091">
                  <c:v>5.5872332304720003E-2</c:v>
                </c:pt>
                <c:pt idx="5092">
                  <c:v>5.5975411087269999E-2</c:v>
                </c:pt>
                <c:pt idx="5093">
                  <c:v>5.618263408542E-2</c:v>
                </c:pt>
                <c:pt idx="5094">
                  <c:v>5.62784075737E-2</c:v>
                </c:pt>
                <c:pt idx="5095">
                  <c:v>5.6375958025459999E-2</c:v>
                </c:pt>
                <c:pt idx="5096">
                  <c:v>5.6566394865510003E-2</c:v>
                </c:pt>
                <c:pt idx="5097">
                  <c:v>5.6764338165519998E-2</c:v>
                </c:pt>
                <c:pt idx="5098">
                  <c:v>5.6949116289620003E-2</c:v>
                </c:pt>
                <c:pt idx="5099">
                  <c:v>5.7129275053739999E-2</c:v>
                </c:pt>
                <c:pt idx="5100">
                  <c:v>5.731200054288E-2</c:v>
                </c:pt>
                <c:pt idx="5101">
                  <c:v>5.7489585131409997E-2</c:v>
                </c:pt>
                <c:pt idx="5102">
                  <c:v>5.7742249220609998E-2</c:v>
                </c:pt>
                <c:pt idx="5103">
                  <c:v>5.8075930923219998E-2</c:v>
                </c:pt>
                <c:pt idx="5104">
                  <c:v>5.8405734598639999E-2</c:v>
                </c:pt>
                <c:pt idx="5105">
                  <c:v>5.8720529079439997E-2</c:v>
                </c:pt>
                <c:pt idx="5106">
                  <c:v>5.9052433818579997E-2</c:v>
                </c:pt>
                <c:pt idx="5107">
                  <c:v>5.929367989302E-2</c:v>
                </c:pt>
                <c:pt idx="5108">
                  <c:v>5.9536162763830003E-2</c:v>
                </c:pt>
                <c:pt idx="5109">
                  <c:v>5.9694401919839997E-2</c:v>
                </c:pt>
                <c:pt idx="5110">
                  <c:v>5.9928596019740002E-2</c:v>
                </c:pt>
                <c:pt idx="5111">
                  <c:v>6.008441373706E-2</c:v>
                </c:pt>
                <c:pt idx="5112">
                  <c:v>6.0318879783150002E-2</c:v>
                </c:pt>
                <c:pt idx="5113">
                  <c:v>6.0485512018200002E-2</c:v>
                </c:pt>
                <c:pt idx="5114">
                  <c:v>6.0564093291759998E-2</c:v>
                </c:pt>
                <c:pt idx="5115">
                  <c:v>6.0648065060380001E-2</c:v>
                </c:pt>
                <c:pt idx="5116">
                  <c:v>6.0738079249860001E-2</c:v>
                </c:pt>
                <c:pt idx="5117">
                  <c:v>6.082619354129E-2</c:v>
                </c:pt>
                <c:pt idx="5118">
                  <c:v>6.0916848480700003E-2</c:v>
                </c:pt>
                <c:pt idx="5119">
                  <c:v>6.1007883399719999E-2</c:v>
                </c:pt>
                <c:pt idx="5120">
                  <c:v>6.1099205166099999E-2</c:v>
                </c:pt>
                <c:pt idx="5121">
                  <c:v>6.1194863170390003E-2</c:v>
                </c:pt>
                <c:pt idx="5122">
                  <c:v>6.1287924647330003E-2</c:v>
                </c:pt>
                <c:pt idx="5123">
                  <c:v>6.1376050114630001E-2</c:v>
                </c:pt>
                <c:pt idx="5124">
                  <c:v>6.1472408473490003E-2</c:v>
                </c:pt>
                <c:pt idx="5125">
                  <c:v>6.1565894633530002E-2</c:v>
                </c:pt>
                <c:pt idx="5126">
                  <c:v>6.1660286039110002E-2</c:v>
                </c:pt>
                <c:pt idx="5127">
                  <c:v>6.1757914721970002E-2</c:v>
                </c:pt>
                <c:pt idx="5128">
                  <c:v>6.1856888234620003E-2</c:v>
                </c:pt>
                <c:pt idx="5129">
                  <c:v>6.1960004270079999E-2</c:v>
                </c:pt>
                <c:pt idx="5130">
                  <c:v>6.2061138451099999E-2</c:v>
                </c:pt>
                <c:pt idx="5131">
                  <c:v>6.218188256025E-2</c:v>
                </c:pt>
                <c:pt idx="5132">
                  <c:v>6.2308557331560002E-2</c:v>
                </c:pt>
                <c:pt idx="5133">
                  <c:v>6.2447153031830002E-2</c:v>
                </c:pt>
                <c:pt idx="5134">
                  <c:v>6.2591791152949994E-2</c:v>
                </c:pt>
                <c:pt idx="5135">
                  <c:v>6.2740869820120004E-2</c:v>
                </c:pt>
                <c:pt idx="5136">
                  <c:v>6.2898136675359997E-2</c:v>
                </c:pt>
                <c:pt idx="5137">
                  <c:v>6.3062518835069997E-2</c:v>
                </c:pt>
                <c:pt idx="5138">
                  <c:v>6.3228137791160002E-2</c:v>
                </c:pt>
                <c:pt idx="5139">
                  <c:v>6.3398979604239999E-2</c:v>
                </c:pt>
                <c:pt idx="5140">
                  <c:v>6.357409060001E-2</c:v>
                </c:pt>
                <c:pt idx="5141">
                  <c:v>6.373587995768E-2</c:v>
                </c:pt>
                <c:pt idx="5142">
                  <c:v>6.3900522887710004E-2</c:v>
                </c:pt>
                <c:pt idx="5143">
                  <c:v>6.4062550663950002E-2</c:v>
                </c:pt>
                <c:pt idx="5144">
                  <c:v>6.4224466681480005E-2</c:v>
                </c:pt>
                <c:pt idx="5145">
                  <c:v>6.4387977123259998E-2</c:v>
                </c:pt>
                <c:pt idx="5146">
                  <c:v>6.4549170434470005E-2</c:v>
                </c:pt>
                <c:pt idx="5147">
                  <c:v>6.4712159335610003E-2</c:v>
                </c:pt>
                <c:pt idx="5148">
                  <c:v>6.4877420663829996E-2</c:v>
                </c:pt>
                <c:pt idx="5149">
                  <c:v>6.5042443573469999E-2</c:v>
                </c:pt>
                <c:pt idx="5150">
                  <c:v>6.5215952694420001E-2</c:v>
                </c:pt>
                <c:pt idx="5151">
                  <c:v>6.5387390553950001E-2</c:v>
                </c:pt>
                <c:pt idx="5152">
                  <c:v>6.5556846559050003E-2</c:v>
                </c:pt>
                <c:pt idx="5153">
                  <c:v>6.5729409456249999E-2</c:v>
                </c:pt>
                <c:pt idx="5154">
                  <c:v>6.5900295972820003E-2</c:v>
                </c:pt>
                <c:pt idx="5155">
                  <c:v>6.6070392727849994E-2</c:v>
                </c:pt>
                <c:pt idx="5156">
                  <c:v>6.6242620348929998E-2</c:v>
                </c:pt>
                <c:pt idx="5157">
                  <c:v>6.6406130790710005E-2</c:v>
                </c:pt>
                <c:pt idx="5158">
                  <c:v>6.6569678485389999E-2</c:v>
                </c:pt>
                <c:pt idx="5159">
                  <c:v>6.6731765866280005E-2</c:v>
                </c:pt>
                <c:pt idx="5160">
                  <c:v>6.6886775195600004E-2</c:v>
                </c:pt>
                <c:pt idx="5161">
                  <c:v>6.7043185234070005E-2</c:v>
                </c:pt>
                <c:pt idx="5162">
                  <c:v>6.7191779613490002E-2</c:v>
                </c:pt>
                <c:pt idx="5163">
                  <c:v>6.7337468266489994E-2</c:v>
                </c:pt>
                <c:pt idx="5164">
                  <c:v>6.7484237253670004E-2</c:v>
                </c:pt>
                <c:pt idx="5165">
                  <c:v>6.7627154290680003E-2</c:v>
                </c:pt>
                <c:pt idx="5166">
                  <c:v>6.7764073610310005E-2</c:v>
                </c:pt>
                <c:pt idx="5167">
                  <c:v>6.79013505578E-2</c:v>
                </c:pt>
                <c:pt idx="5168">
                  <c:v>6.8035945296290007E-2</c:v>
                </c:pt>
                <c:pt idx="5169">
                  <c:v>6.8164229393010006E-2</c:v>
                </c:pt>
                <c:pt idx="5170">
                  <c:v>6.8291306495670001E-2</c:v>
                </c:pt>
                <c:pt idx="5171">
                  <c:v>6.8416900932790001E-2</c:v>
                </c:pt>
                <c:pt idx="5172">
                  <c:v>6.8546563386920001E-2</c:v>
                </c:pt>
                <c:pt idx="5173">
                  <c:v>6.8671807646750002E-2</c:v>
                </c:pt>
                <c:pt idx="5174">
                  <c:v>6.8792380392550007E-2</c:v>
                </c:pt>
                <c:pt idx="5175">
                  <c:v>6.8910695612430004E-2</c:v>
                </c:pt>
                <c:pt idx="5176">
                  <c:v>6.9030247628690006E-2</c:v>
                </c:pt>
                <c:pt idx="5177">
                  <c:v>6.9148823618890007E-2</c:v>
                </c:pt>
                <c:pt idx="5178">
                  <c:v>6.9267094135279997E-2</c:v>
                </c:pt>
                <c:pt idx="5179">
                  <c:v>6.9387115538120006E-2</c:v>
                </c:pt>
                <c:pt idx="5180">
                  <c:v>6.9503083825110001E-2</c:v>
                </c:pt>
                <c:pt idx="5181">
                  <c:v>6.9619379937649994E-2</c:v>
                </c:pt>
                <c:pt idx="5182">
                  <c:v>6.9728173315529995E-2</c:v>
                </c:pt>
                <c:pt idx="5183">
                  <c:v>6.9837160408499993E-2</c:v>
                </c:pt>
                <c:pt idx="5184">
                  <c:v>6.9950513541699996E-2</c:v>
                </c:pt>
                <c:pt idx="5185">
                  <c:v>7.005857676268E-2</c:v>
                </c:pt>
                <c:pt idx="5186">
                  <c:v>7.0161402225489999E-2</c:v>
                </c:pt>
                <c:pt idx="5187">
                  <c:v>7.0267088711260001E-2</c:v>
                </c:pt>
                <c:pt idx="5188">
                  <c:v>7.0367500185970003E-2</c:v>
                </c:pt>
                <c:pt idx="5189">
                  <c:v>7.0467725396160003E-2</c:v>
                </c:pt>
                <c:pt idx="5190">
                  <c:v>7.0568040013310004E-2</c:v>
                </c:pt>
                <c:pt idx="5191">
                  <c:v>7.0662900805469997E-2</c:v>
                </c:pt>
                <c:pt idx="5192">
                  <c:v>7.0761062204840006E-2</c:v>
                </c:pt>
                <c:pt idx="5193">
                  <c:v>7.0856727659699997E-2</c:v>
                </c:pt>
                <c:pt idx="5194">
                  <c:v>7.0942722260949997E-2</c:v>
                </c:pt>
                <c:pt idx="5195">
                  <c:v>7.1035541594029999E-2</c:v>
                </c:pt>
                <c:pt idx="5196">
                  <c:v>7.112646102905E-2</c:v>
                </c:pt>
                <c:pt idx="5197">
                  <c:v>7.1210980415340006E-2</c:v>
                </c:pt>
                <c:pt idx="5198">
                  <c:v>7.1297697722910003E-2</c:v>
                </c:pt>
                <c:pt idx="5199">
                  <c:v>7.1382984519000006E-2</c:v>
                </c:pt>
                <c:pt idx="5200">
                  <c:v>7.1465678513049996E-2</c:v>
                </c:pt>
                <c:pt idx="5201">
                  <c:v>7.1545839309689996E-2</c:v>
                </c:pt>
                <c:pt idx="5202">
                  <c:v>7.1625150740149995E-2</c:v>
                </c:pt>
                <c:pt idx="5203">
                  <c:v>7.1704305708409993E-2</c:v>
                </c:pt>
                <c:pt idx="5204">
                  <c:v>7.1786224842070007E-2</c:v>
                </c:pt>
                <c:pt idx="5205">
                  <c:v>7.1864940226080004E-2</c:v>
                </c:pt>
                <c:pt idx="5206">
                  <c:v>7.1941815316679994E-2</c:v>
                </c:pt>
                <c:pt idx="5207">
                  <c:v>7.2018720209599998E-2</c:v>
                </c:pt>
                <c:pt idx="5208">
                  <c:v>7.2095803916449999E-2</c:v>
                </c:pt>
                <c:pt idx="5209">
                  <c:v>7.2165444493290001E-2</c:v>
                </c:pt>
                <c:pt idx="5210">
                  <c:v>7.2236917912959997E-2</c:v>
                </c:pt>
                <c:pt idx="5211">
                  <c:v>7.2309963405130004E-2</c:v>
                </c:pt>
                <c:pt idx="5212">
                  <c:v>7.2382271289830005E-2</c:v>
                </c:pt>
                <c:pt idx="5213">
                  <c:v>7.2450652718539996E-2</c:v>
                </c:pt>
                <c:pt idx="5214">
                  <c:v>7.2517894208429995E-2</c:v>
                </c:pt>
                <c:pt idx="5215">
                  <c:v>7.2581201791760003E-2</c:v>
                </c:pt>
                <c:pt idx="5216">
                  <c:v>7.2648346424099994E-2</c:v>
                </c:pt>
                <c:pt idx="5217">
                  <c:v>7.2715371847150004E-2</c:v>
                </c:pt>
                <c:pt idx="5218">
                  <c:v>7.2779849171640001E-2</c:v>
                </c:pt>
                <c:pt idx="5219">
                  <c:v>7.2847165167330002E-2</c:v>
                </c:pt>
                <c:pt idx="5220">
                  <c:v>7.2913169860839996E-2</c:v>
                </c:pt>
                <c:pt idx="5221">
                  <c:v>7.2982490062710001E-2</c:v>
                </c:pt>
                <c:pt idx="5222">
                  <c:v>7.3046788573270002E-2</c:v>
                </c:pt>
                <c:pt idx="5223">
                  <c:v>7.3112264275549996E-2</c:v>
                </c:pt>
                <c:pt idx="5224">
                  <c:v>7.3180980980400004E-2</c:v>
                </c:pt>
                <c:pt idx="5225">
                  <c:v>7.3242895305159997E-2</c:v>
                </c:pt>
                <c:pt idx="5226">
                  <c:v>7.3308639228339995E-2</c:v>
                </c:pt>
                <c:pt idx="5227">
                  <c:v>7.3377303779130001E-2</c:v>
                </c:pt>
                <c:pt idx="5228">
                  <c:v>7.3438242077829993E-2</c:v>
                </c:pt>
                <c:pt idx="5229">
                  <c:v>7.3506191372869997E-2</c:v>
                </c:pt>
                <c:pt idx="5230">
                  <c:v>7.3572628200050005E-2</c:v>
                </c:pt>
                <c:pt idx="5231">
                  <c:v>7.3631063103680006E-2</c:v>
                </c:pt>
                <c:pt idx="5232">
                  <c:v>7.3696821928020004E-2</c:v>
                </c:pt>
                <c:pt idx="5233">
                  <c:v>7.3759347200389999E-2</c:v>
                </c:pt>
                <c:pt idx="5234">
                  <c:v>7.3816016316409994E-2</c:v>
                </c:pt>
                <c:pt idx="5235">
                  <c:v>7.3880001902579998E-2</c:v>
                </c:pt>
                <c:pt idx="5236">
                  <c:v>7.3936529457569997E-2</c:v>
                </c:pt>
                <c:pt idx="5237">
                  <c:v>7.3991015553469999E-2</c:v>
                </c:pt>
                <c:pt idx="5238">
                  <c:v>7.4050314724450006E-2</c:v>
                </c:pt>
                <c:pt idx="5239">
                  <c:v>7.4105076491829999E-2</c:v>
                </c:pt>
                <c:pt idx="5240">
                  <c:v>7.4160471558570001E-2</c:v>
                </c:pt>
                <c:pt idx="5241">
                  <c:v>7.4219316244130001E-2</c:v>
                </c:pt>
                <c:pt idx="5242">
                  <c:v>7.4275091290469997E-2</c:v>
                </c:pt>
                <c:pt idx="5243">
                  <c:v>7.4329487979409997E-2</c:v>
                </c:pt>
                <c:pt idx="5244">
                  <c:v>7.4384793639180005E-2</c:v>
                </c:pt>
                <c:pt idx="5245">
                  <c:v>7.4443310499189994E-2</c:v>
                </c:pt>
                <c:pt idx="5246">
                  <c:v>7.4501335620880002E-2</c:v>
                </c:pt>
                <c:pt idx="5247">
                  <c:v>7.4557319283490006E-2</c:v>
                </c:pt>
                <c:pt idx="5248">
                  <c:v>7.4616365134720003E-2</c:v>
                </c:pt>
                <c:pt idx="5249">
                  <c:v>7.4673399329189996E-2</c:v>
                </c:pt>
                <c:pt idx="5250">
                  <c:v>7.4729181826110005E-2</c:v>
                </c:pt>
                <c:pt idx="5251">
                  <c:v>7.4785552918909995E-2</c:v>
                </c:pt>
                <c:pt idx="5252">
                  <c:v>7.4842572212220002E-2</c:v>
                </c:pt>
                <c:pt idx="5253">
                  <c:v>7.4901320040229993E-2</c:v>
                </c:pt>
                <c:pt idx="5254">
                  <c:v>7.4959106743339998E-2</c:v>
                </c:pt>
                <c:pt idx="5255">
                  <c:v>7.5012572109699999E-2</c:v>
                </c:pt>
                <c:pt idx="5256">
                  <c:v>7.5065538287160005E-2</c:v>
                </c:pt>
                <c:pt idx="5257">
                  <c:v>7.5117409229279994E-2</c:v>
                </c:pt>
                <c:pt idx="5258">
                  <c:v>7.5171194970610006E-2</c:v>
                </c:pt>
                <c:pt idx="5259">
                  <c:v>7.5221657752990001E-2</c:v>
                </c:pt>
                <c:pt idx="5260">
                  <c:v>7.5273126363749998E-2</c:v>
                </c:pt>
                <c:pt idx="5261">
                  <c:v>7.5325094163419995E-2</c:v>
                </c:pt>
                <c:pt idx="5262">
                  <c:v>7.5372323393819995E-2</c:v>
                </c:pt>
                <c:pt idx="5263">
                  <c:v>7.5425580143929999E-2</c:v>
                </c:pt>
                <c:pt idx="5264">
                  <c:v>7.5481519103049996E-2</c:v>
                </c:pt>
                <c:pt idx="5265">
                  <c:v>7.553385198116E-2</c:v>
                </c:pt>
                <c:pt idx="5266">
                  <c:v>7.5588099658490004E-2</c:v>
                </c:pt>
                <c:pt idx="5267">
                  <c:v>7.5648233294489997E-2</c:v>
                </c:pt>
                <c:pt idx="5268">
                  <c:v>7.5703561306000006E-2</c:v>
                </c:pt>
                <c:pt idx="5269">
                  <c:v>7.5762450695040007E-2</c:v>
                </c:pt>
                <c:pt idx="5270">
                  <c:v>7.5826369225980003E-2</c:v>
                </c:pt>
                <c:pt idx="5271">
                  <c:v>7.5887620449070006E-2</c:v>
                </c:pt>
                <c:pt idx="5272">
                  <c:v>7.5949542224409999E-2</c:v>
                </c:pt>
                <c:pt idx="5273">
                  <c:v>7.6009348034859994E-2</c:v>
                </c:pt>
                <c:pt idx="5274">
                  <c:v>7.607027888298E-2</c:v>
                </c:pt>
                <c:pt idx="5275">
                  <c:v>7.6132811605929995E-2</c:v>
                </c:pt>
                <c:pt idx="5276">
                  <c:v>7.6194941997530005E-2</c:v>
                </c:pt>
                <c:pt idx="5277">
                  <c:v>7.625517249107E-2</c:v>
                </c:pt>
                <c:pt idx="5278">
                  <c:v>7.6314382255079999E-2</c:v>
                </c:pt>
                <c:pt idx="5279">
                  <c:v>7.6375916600230007E-2</c:v>
                </c:pt>
                <c:pt idx="5280">
                  <c:v>7.6434761285780001E-2</c:v>
                </c:pt>
                <c:pt idx="5281">
                  <c:v>7.6489746570590003E-2</c:v>
                </c:pt>
                <c:pt idx="5282">
                  <c:v>7.6548121869560004E-2</c:v>
                </c:pt>
                <c:pt idx="5283">
                  <c:v>7.6606422662730003E-2</c:v>
                </c:pt>
                <c:pt idx="5284">
                  <c:v>7.6658099889759995E-2</c:v>
                </c:pt>
                <c:pt idx="5285">
                  <c:v>7.6715193688870004E-2</c:v>
                </c:pt>
                <c:pt idx="5286">
                  <c:v>7.6772101223470002E-2</c:v>
                </c:pt>
                <c:pt idx="5287">
                  <c:v>7.6823994517330005E-2</c:v>
                </c:pt>
                <c:pt idx="5288">
                  <c:v>7.6879993081090003E-2</c:v>
                </c:pt>
                <c:pt idx="5289">
                  <c:v>7.6930850744250004E-2</c:v>
                </c:pt>
                <c:pt idx="5290">
                  <c:v>7.6979830861090004E-2</c:v>
                </c:pt>
                <c:pt idx="5291">
                  <c:v>7.7033080160619993E-2</c:v>
                </c:pt>
                <c:pt idx="5292">
                  <c:v>7.7085286378860002E-2</c:v>
                </c:pt>
                <c:pt idx="5293">
                  <c:v>7.7134326100349995E-2</c:v>
                </c:pt>
                <c:pt idx="5294">
                  <c:v>7.7188916504380006E-2</c:v>
                </c:pt>
                <c:pt idx="5295">
                  <c:v>7.7242292463780005E-2</c:v>
                </c:pt>
                <c:pt idx="5296">
                  <c:v>7.7292554080490003E-2</c:v>
                </c:pt>
                <c:pt idx="5297">
                  <c:v>7.7341824769969994E-2</c:v>
                </c:pt>
                <c:pt idx="5298">
                  <c:v>7.7392116188999993E-2</c:v>
                </c:pt>
                <c:pt idx="5299">
                  <c:v>7.7444128692150005E-2</c:v>
                </c:pt>
                <c:pt idx="5300">
                  <c:v>7.7493339776989995E-2</c:v>
                </c:pt>
                <c:pt idx="5301">
                  <c:v>7.7539153397079993E-2</c:v>
                </c:pt>
                <c:pt idx="5302">
                  <c:v>7.758640497923E-2</c:v>
                </c:pt>
                <c:pt idx="5303">
                  <c:v>7.7632598578929998E-2</c:v>
                </c:pt>
                <c:pt idx="5304">
                  <c:v>7.7678680419920001E-2</c:v>
                </c:pt>
                <c:pt idx="5305">
                  <c:v>7.7722445130349996E-2</c:v>
                </c:pt>
                <c:pt idx="5306">
                  <c:v>7.7767342329030001E-2</c:v>
                </c:pt>
                <c:pt idx="5307">
                  <c:v>7.7814906835559999E-2</c:v>
                </c:pt>
                <c:pt idx="5308">
                  <c:v>7.7858388423919997E-2</c:v>
                </c:pt>
                <c:pt idx="5309">
                  <c:v>7.7900893986229999E-2</c:v>
                </c:pt>
                <c:pt idx="5310">
                  <c:v>7.794500887394E-2</c:v>
                </c:pt>
                <c:pt idx="5311">
                  <c:v>7.7991589903829997E-2</c:v>
                </c:pt>
                <c:pt idx="5312">
                  <c:v>7.8038476407530005E-2</c:v>
                </c:pt>
                <c:pt idx="5313">
                  <c:v>7.8082062304019997E-2</c:v>
                </c:pt>
                <c:pt idx="5314">
                  <c:v>7.8122638165949998E-2</c:v>
                </c:pt>
                <c:pt idx="5315">
                  <c:v>7.8163087368010004E-2</c:v>
                </c:pt>
                <c:pt idx="5316">
                  <c:v>7.8203558921809996E-2</c:v>
                </c:pt>
                <c:pt idx="5317">
                  <c:v>7.8246973454950006E-2</c:v>
                </c:pt>
                <c:pt idx="5318">
                  <c:v>7.8287541866300006E-2</c:v>
                </c:pt>
                <c:pt idx="5319">
                  <c:v>7.8328065574170005E-2</c:v>
                </c:pt>
                <c:pt idx="5320">
                  <c:v>7.8368321061129995E-2</c:v>
                </c:pt>
                <c:pt idx="5321">
                  <c:v>7.8404374420639994E-2</c:v>
                </c:pt>
                <c:pt idx="5322">
                  <c:v>7.8440435230729993E-2</c:v>
                </c:pt>
                <c:pt idx="5323">
                  <c:v>7.8481353819370006E-2</c:v>
                </c:pt>
                <c:pt idx="5324">
                  <c:v>7.8519739210610007E-2</c:v>
                </c:pt>
                <c:pt idx="5325">
                  <c:v>7.8556895256039996E-2</c:v>
                </c:pt>
                <c:pt idx="5326">
                  <c:v>7.8595973551270001E-2</c:v>
                </c:pt>
                <c:pt idx="5327">
                  <c:v>7.8630872070790003E-2</c:v>
                </c:pt>
                <c:pt idx="5328">
                  <c:v>7.8668713569640003E-2</c:v>
                </c:pt>
                <c:pt idx="5329">
                  <c:v>7.8705161809920002E-2</c:v>
                </c:pt>
                <c:pt idx="5330">
                  <c:v>7.8740298748019993E-2</c:v>
                </c:pt>
                <c:pt idx="5331">
                  <c:v>7.8781694173809994E-2</c:v>
                </c:pt>
                <c:pt idx="5332">
                  <c:v>7.8819394111629998E-2</c:v>
                </c:pt>
                <c:pt idx="5333">
                  <c:v>7.8856796026229997E-2</c:v>
                </c:pt>
                <c:pt idx="5334">
                  <c:v>7.8892946243290005E-2</c:v>
                </c:pt>
                <c:pt idx="5335">
                  <c:v>7.8927583992479997E-2</c:v>
                </c:pt>
                <c:pt idx="5336">
                  <c:v>7.8960098326209996E-2</c:v>
                </c:pt>
                <c:pt idx="5337">
                  <c:v>7.8994922339920004E-2</c:v>
                </c:pt>
                <c:pt idx="5338">
                  <c:v>7.9030551016329997E-2</c:v>
                </c:pt>
                <c:pt idx="5339">
                  <c:v>7.9065769910810005E-2</c:v>
                </c:pt>
                <c:pt idx="5340">
                  <c:v>7.9100795090200002E-2</c:v>
                </c:pt>
                <c:pt idx="5341">
                  <c:v>7.9134874045849998E-2</c:v>
                </c:pt>
                <c:pt idx="5342">
                  <c:v>7.9169571399689997E-2</c:v>
                </c:pt>
                <c:pt idx="5343">
                  <c:v>7.9201661050320005E-2</c:v>
                </c:pt>
                <c:pt idx="5344">
                  <c:v>7.9237580299379995E-2</c:v>
                </c:pt>
                <c:pt idx="5345">
                  <c:v>7.9271927475929996E-2</c:v>
                </c:pt>
                <c:pt idx="5346">
                  <c:v>7.9306691884989997E-2</c:v>
                </c:pt>
                <c:pt idx="5347">
                  <c:v>7.9340204596519998E-2</c:v>
                </c:pt>
                <c:pt idx="5348">
                  <c:v>7.9371042549609999E-2</c:v>
                </c:pt>
                <c:pt idx="5349">
                  <c:v>7.9404860734940005E-2</c:v>
                </c:pt>
                <c:pt idx="5350">
                  <c:v>7.9435519874099997E-2</c:v>
                </c:pt>
                <c:pt idx="5351">
                  <c:v>7.9469189047810002E-2</c:v>
                </c:pt>
                <c:pt idx="5352">
                  <c:v>7.9499997198580002E-2</c:v>
                </c:pt>
                <c:pt idx="5353">
                  <c:v>7.9528979957099996E-2</c:v>
                </c:pt>
                <c:pt idx="5354">
                  <c:v>7.9562410712240003E-2</c:v>
                </c:pt>
                <c:pt idx="5355">
                  <c:v>7.9596228897569996E-2</c:v>
                </c:pt>
                <c:pt idx="5356">
                  <c:v>7.9629510641099993E-2</c:v>
                </c:pt>
                <c:pt idx="5357">
                  <c:v>7.9662479460239993E-2</c:v>
                </c:pt>
                <c:pt idx="5358">
                  <c:v>7.9697303473950001E-2</c:v>
                </c:pt>
                <c:pt idx="5359">
                  <c:v>7.9730309545990002E-2</c:v>
                </c:pt>
                <c:pt idx="5360">
                  <c:v>7.9768620431419995E-2</c:v>
                </c:pt>
                <c:pt idx="5361">
                  <c:v>7.9800903797150005E-2</c:v>
                </c:pt>
                <c:pt idx="5362">
                  <c:v>7.9831466078760002E-2</c:v>
                </c:pt>
                <c:pt idx="5363">
                  <c:v>7.9870589077469994E-2</c:v>
                </c:pt>
                <c:pt idx="5364">
                  <c:v>7.9903252422810003E-2</c:v>
                </c:pt>
                <c:pt idx="5365">
                  <c:v>7.9935707151889995E-2</c:v>
                </c:pt>
                <c:pt idx="5366">
                  <c:v>7.9971410334109996E-2</c:v>
                </c:pt>
                <c:pt idx="5367">
                  <c:v>8.0006800591950006E-2</c:v>
                </c:pt>
                <c:pt idx="5368">
                  <c:v>8.004029095173E-2</c:v>
                </c:pt>
                <c:pt idx="5369">
                  <c:v>8.0071762204170005E-2</c:v>
                </c:pt>
                <c:pt idx="5370">
                  <c:v>8.0106042325500004E-2</c:v>
                </c:pt>
                <c:pt idx="5371">
                  <c:v>8.0138325691219994E-2</c:v>
                </c:pt>
                <c:pt idx="5372">
                  <c:v>8.0175861716270003E-2</c:v>
                </c:pt>
                <c:pt idx="5373">
                  <c:v>8.0207422375680001E-2</c:v>
                </c:pt>
                <c:pt idx="5374">
                  <c:v>8.0233693122859995E-2</c:v>
                </c:pt>
                <c:pt idx="5375">
                  <c:v>8.0267563462259994E-2</c:v>
                </c:pt>
                <c:pt idx="5376">
                  <c:v>8.0299042165279999E-2</c:v>
                </c:pt>
                <c:pt idx="5377">
                  <c:v>8.0330811440939995E-2</c:v>
                </c:pt>
                <c:pt idx="5378">
                  <c:v>8.0359227955340007E-2</c:v>
                </c:pt>
                <c:pt idx="5379">
                  <c:v>8.0393128097059993E-2</c:v>
                </c:pt>
                <c:pt idx="5380">
                  <c:v>8.0426007509229999E-2</c:v>
                </c:pt>
                <c:pt idx="5381">
                  <c:v>8.0456227064129998E-2</c:v>
                </c:pt>
                <c:pt idx="5382">
                  <c:v>8.0486811697479996E-2</c:v>
                </c:pt>
                <c:pt idx="5383">
                  <c:v>8.0516666173929996E-2</c:v>
                </c:pt>
                <c:pt idx="5384">
                  <c:v>8.0552838742730004E-2</c:v>
                </c:pt>
                <c:pt idx="5385">
                  <c:v>8.058378845453E-2</c:v>
                </c:pt>
                <c:pt idx="5386">
                  <c:v>8.0617435276509997E-2</c:v>
                </c:pt>
                <c:pt idx="5387">
                  <c:v>8.064617216587E-2</c:v>
                </c:pt>
                <c:pt idx="5388">
                  <c:v>8.0680206418039996E-2</c:v>
                </c:pt>
                <c:pt idx="5389">
                  <c:v>8.0712378025050005E-2</c:v>
                </c:pt>
                <c:pt idx="5390">
                  <c:v>8.0738477408889994E-2</c:v>
                </c:pt>
                <c:pt idx="5391">
                  <c:v>8.0770090222359994E-2</c:v>
                </c:pt>
                <c:pt idx="5392">
                  <c:v>8.0802336335179997E-2</c:v>
                </c:pt>
                <c:pt idx="5393">
                  <c:v>8.0833107233049997E-2</c:v>
                </c:pt>
                <c:pt idx="5394">
                  <c:v>8.0866873264309996E-2</c:v>
                </c:pt>
                <c:pt idx="5395">
                  <c:v>8.0898456275459996E-2</c:v>
                </c:pt>
                <c:pt idx="5396">
                  <c:v>8.0924913287160005E-2</c:v>
                </c:pt>
                <c:pt idx="5397">
                  <c:v>8.0956526100639997E-2</c:v>
                </c:pt>
                <c:pt idx="5398">
                  <c:v>8.0985210835929994E-2</c:v>
                </c:pt>
                <c:pt idx="5399">
                  <c:v>8.1012502312659995E-2</c:v>
                </c:pt>
                <c:pt idx="5400">
                  <c:v>8.1044308841229998E-2</c:v>
                </c:pt>
                <c:pt idx="5401">
                  <c:v>8.1077046692369995E-2</c:v>
                </c:pt>
                <c:pt idx="5402">
                  <c:v>8.1105805933480005E-2</c:v>
                </c:pt>
                <c:pt idx="5403">
                  <c:v>8.113621920347E-2</c:v>
                </c:pt>
                <c:pt idx="5404">
                  <c:v>8.1165254116060001E-2</c:v>
                </c:pt>
                <c:pt idx="5405">
                  <c:v>8.1193305552010001E-2</c:v>
                </c:pt>
                <c:pt idx="5406">
                  <c:v>8.1225432455539995E-2</c:v>
                </c:pt>
                <c:pt idx="5407">
                  <c:v>8.1252209842210002E-2</c:v>
                </c:pt>
                <c:pt idx="5408">
                  <c:v>8.1279501318929998E-2</c:v>
                </c:pt>
                <c:pt idx="5409">
                  <c:v>8.1307969987389997E-2</c:v>
                </c:pt>
                <c:pt idx="5410">
                  <c:v>8.1335373222830007E-2</c:v>
                </c:pt>
                <c:pt idx="5411">
                  <c:v>8.1361360847949996E-2</c:v>
                </c:pt>
                <c:pt idx="5412">
                  <c:v>8.1387899816039999E-2</c:v>
                </c:pt>
                <c:pt idx="5413">
                  <c:v>8.14146399498E-2</c:v>
                </c:pt>
                <c:pt idx="5414">
                  <c:v>8.1440061330800007E-2</c:v>
                </c:pt>
                <c:pt idx="5415">
                  <c:v>8.1466518342489996E-2</c:v>
                </c:pt>
                <c:pt idx="5416">
                  <c:v>8.1490434706209994E-2</c:v>
                </c:pt>
                <c:pt idx="5417">
                  <c:v>8.1518061459060001E-2</c:v>
                </c:pt>
                <c:pt idx="5418">
                  <c:v>8.1543922424320001E-2</c:v>
                </c:pt>
                <c:pt idx="5419">
                  <c:v>8.1571832299229999E-2</c:v>
                </c:pt>
                <c:pt idx="5420">
                  <c:v>8.159993588924E-2</c:v>
                </c:pt>
                <c:pt idx="5421">
                  <c:v>8.1626519560810004E-2</c:v>
                </c:pt>
                <c:pt idx="5422">
                  <c:v>8.1650853157040001E-2</c:v>
                </c:pt>
                <c:pt idx="5423">
                  <c:v>8.1677079200739994E-2</c:v>
                </c:pt>
                <c:pt idx="5424">
                  <c:v>8.169893175364E-2</c:v>
                </c:pt>
                <c:pt idx="5425">
                  <c:v>8.1725381314750004E-2</c:v>
                </c:pt>
                <c:pt idx="5426">
                  <c:v>8.1750117242340006E-2</c:v>
                </c:pt>
                <c:pt idx="5427">
                  <c:v>8.1774488091470005E-2</c:v>
                </c:pt>
                <c:pt idx="5428">
                  <c:v>8.180053532124E-2</c:v>
                </c:pt>
                <c:pt idx="5429">
                  <c:v>8.1825911998750001E-2</c:v>
                </c:pt>
                <c:pt idx="5430">
                  <c:v>8.1849105656150001E-2</c:v>
                </c:pt>
                <c:pt idx="5431">
                  <c:v>8.1875294446950006E-2</c:v>
                </c:pt>
                <c:pt idx="5432">
                  <c:v>8.1899248063559998E-2</c:v>
                </c:pt>
                <c:pt idx="5433">
                  <c:v>8.1922933459280006E-2</c:v>
                </c:pt>
                <c:pt idx="5434">
                  <c:v>8.1949651241300006E-2</c:v>
                </c:pt>
                <c:pt idx="5435">
                  <c:v>8.1972345709799999E-2</c:v>
                </c:pt>
                <c:pt idx="5436">
                  <c:v>8.1997178494930004E-2</c:v>
                </c:pt>
                <c:pt idx="5437">
                  <c:v>8.2020811736580004E-2</c:v>
                </c:pt>
                <c:pt idx="5438">
                  <c:v>8.2046218216419997E-2</c:v>
                </c:pt>
                <c:pt idx="5439">
                  <c:v>8.2071363925929994E-2</c:v>
                </c:pt>
                <c:pt idx="5440">
                  <c:v>8.2094125449659994E-2</c:v>
                </c:pt>
                <c:pt idx="5441">
                  <c:v>8.2116872072220001E-2</c:v>
                </c:pt>
                <c:pt idx="5442">
                  <c:v>8.2145355641840001E-2</c:v>
                </c:pt>
                <c:pt idx="5443">
                  <c:v>8.2171760499479995E-2</c:v>
                </c:pt>
                <c:pt idx="5444">
                  <c:v>8.2197137176989996E-2</c:v>
                </c:pt>
                <c:pt idx="5445">
                  <c:v>8.2223407924179995E-2</c:v>
                </c:pt>
                <c:pt idx="5446">
                  <c:v>8.2248337566850002E-2</c:v>
                </c:pt>
                <c:pt idx="5447">
                  <c:v>8.2275211811070004E-2</c:v>
                </c:pt>
                <c:pt idx="5448">
                  <c:v>8.2300797104840007E-2</c:v>
                </c:pt>
                <c:pt idx="5449">
                  <c:v>8.2324415445329993E-2</c:v>
                </c:pt>
                <c:pt idx="5450">
                  <c:v>8.2349263131619999E-2</c:v>
                </c:pt>
                <c:pt idx="5451">
                  <c:v>8.2371585071090006E-2</c:v>
                </c:pt>
                <c:pt idx="5452">
                  <c:v>8.239299803972E-2</c:v>
                </c:pt>
                <c:pt idx="5453">
                  <c:v>8.2414977252479996E-2</c:v>
                </c:pt>
                <c:pt idx="5454">
                  <c:v>8.2440733909610001E-2</c:v>
                </c:pt>
                <c:pt idx="5455">
                  <c:v>8.2486361265179997E-2</c:v>
                </c:pt>
                <c:pt idx="5456">
                  <c:v>8.2510545849799999E-2</c:v>
                </c:pt>
                <c:pt idx="5457">
                  <c:v>8.2533314824099993E-2</c:v>
                </c:pt>
                <c:pt idx="5458">
                  <c:v>8.2555569708349999E-2</c:v>
                </c:pt>
                <c:pt idx="5459">
                  <c:v>8.2577802240849998E-2</c:v>
                </c:pt>
                <c:pt idx="5460">
                  <c:v>8.2602694630620005E-2</c:v>
                </c:pt>
                <c:pt idx="5461">
                  <c:v>8.262953907251E-2</c:v>
                </c:pt>
                <c:pt idx="5462">
                  <c:v>8.2654237747189996E-2</c:v>
                </c:pt>
                <c:pt idx="5463">
                  <c:v>8.2679793238639998E-2</c:v>
                </c:pt>
                <c:pt idx="5464">
                  <c:v>8.2708686590189998E-2</c:v>
                </c:pt>
                <c:pt idx="5465">
                  <c:v>8.2735218107700001E-2</c:v>
                </c:pt>
                <c:pt idx="5466">
                  <c:v>8.2761213183400004E-2</c:v>
                </c:pt>
                <c:pt idx="5467">
                  <c:v>8.2789659500120003E-2</c:v>
                </c:pt>
                <c:pt idx="5468">
                  <c:v>8.2818299531940004E-2</c:v>
                </c:pt>
                <c:pt idx="5469">
                  <c:v>8.2850553095339993E-2</c:v>
                </c:pt>
                <c:pt idx="5470">
                  <c:v>8.2881346344949994E-2</c:v>
                </c:pt>
                <c:pt idx="5471">
                  <c:v>8.2907497882840006E-2</c:v>
                </c:pt>
                <c:pt idx="5472">
                  <c:v>8.293741941452E-2</c:v>
                </c:pt>
                <c:pt idx="5473">
                  <c:v>8.2960553467270007E-2</c:v>
                </c:pt>
                <c:pt idx="5474">
                  <c:v>8.2985341548919997E-2</c:v>
                </c:pt>
                <c:pt idx="5475">
                  <c:v>8.3012439310549996E-2</c:v>
                </c:pt>
                <c:pt idx="5476">
                  <c:v>8.3039551973339995E-2</c:v>
                </c:pt>
                <c:pt idx="5477">
                  <c:v>8.3066940307620005E-2</c:v>
                </c:pt>
                <c:pt idx="5478">
                  <c:v>8.3091981709000007E-2</c:v>
                </c:pt>
                <c:pt idx="5479">
                  <c:v>8.3115883171560004E-2</c:v>
                </c:pt>
                <c:pt idx="5480">
                  <c:v>8.3138577640059996E-2</c:v>
                </c:pt>
                <c:pt idx="5481">
                  <c:v>8.3164975047109999E-2</c:v>
                </c:pt>
                <c:pt idx="5482">
                  <c:v>8.3191171288490004E-2</c:v>
                </c:pt>
                <c:pt idx="5483">
                  <c:v>8.3222024142740006E-2</c:v>
                </c:pt>
                <c:pt idx="5484">
                  <c:v>8.3248212933539997E-2</c:v>
                </c:pt>
                <c:pt idx="5485">
                  <c:v>8.3273313939570007E-2</c:v>
                </c:pt>
                <c:pt idx="5486">
                  <c:v>8.3300173282620002E-2</c:v>
                </c:pt>
                <c:pt idx="5487">
                  <c:v>8.3324573934080007E-2</c:v>
                </c:pt>
                <c:pt idx="5488">
                  <c:v>8.3349637687210001E-2</c:v>
                </c:pt>
                <c:pt idx="5489">
                  <c:v>8.3376698195929994E-2</c:v>
                </c:pt>
                <c:pt idx="5490">
                  <c:v>8.3403162658210003E-2</c:v>
                </c:pt>
                <c:pt idx="5491">
                  <c:v>8.3426877856249998E-2</c:v>
                </c:pt>
                <c:pt idx="5492">
                  <c:v>8.345378190279E-2</c:v>
                </c:pt>
                <c:pt idx="5493">
                  <c:v>8.3473637700079997E-2</c:v>
                </c:pt>
                <c:pt idx="5494">
                  <c:v>8.3497516810890002E-2</c:v>
                </c:pt>
                <c:pt idx="5495">
                  <c:v>8.3527617156509998E-2</c:v>
                </c:pt>
                <c:pt idx="5496">
                  <c:v>8.3550989627839994E-2</c:v>
                </c:pt>
                <c:pt idx="5497">
                  <c:v>8.3574831485749998E-2</c:v>
                </c:pt>
                <c:pt idx="5498">
                  <c:v>8.3606295287610002E-2</c:v>
                </c:pt>
                <c:pt idx="5499">
                  <c:v>8.3627916872499999E-2</c:v>
                </c:pt>
                <c:pt idx="5500">
                  <c:v>8.3651967346670006E-2</c:v>
                </c:pt>
                <c:pt idx="5501">
                  <c:v>8.3700895309450005E-2</c:v>
                </c:pt>
                <c:pt idx="5502">
                  <c:v>8.3728641271590007E-2</c:v>
                </c:pt>
                <c:pt idx="5503">
                  <c:v>8.3754211664199996E-2</c:v>
                </c:pt>
                <c:pt idx="5504">
                  <c:v>8.3772338926789994E-2</c:v>
                </c:pt>
                <c:pt idx="5505">
                  <c:v>8.3821259438990006E-2</c:v>
                </c:pt>
                <c:pt idx="5506">
                  <c:v>8.3839491009709999E-2</c:v>
                </c:pt>
                <c:pt idx="5507">
                  <c:v>8.388631045818E-2</c:v>
                </c:pt>
                <c:pt idx="5508">
                  <c:v>8.3907462656499995E-2</c:v>
                </c:pt>
                <c:pt idx="5509">
                  <c:v>8.3933502435679999E-2</c:v>
                </c:pt>
                <c:pt idx="5510">
                  <c:v>8.3980649709699998E-2</c:v>
                </c:pt>
                <c:pt idx="5511">
                  <c:v>8.4033079445359996E-2</c:v>
                </c:pt>
                <c:pt idx="5512">
                  <c:v>8.4080092608929999E-2</c:v>
                </c:pt>
                <c:pt idx="5513">
                  <c:v>8.4103412926199994E-2</c:v>
                </c:pt>
                <c:pt idx="5514">
                  <c:v>8.4128156304360005E-2</c:v>
                </c:pt>
                <c:pt idx="5515">
                  <c:v>8.4173001348970003E-2</c:v>
                </c:pt>
                <c:pt idx="5516">
                  <c:v>8.4197394549849994E-2</c:v>
                </c:pt>
                <c:pt idx="5517">
                  <c:v>8.4243401885030003E-2</c:v>
                </c:pt>
                <c:pt idx="5518">
                  <c:v>8.4288395941260003E-2</c:v>
                </c:pt>
                <c:pt idx="5519">
                  <c:v>8.4310807287689998E-2</c:v>
                </c:pt>
                <c:pt idx="5520">
                  <c:v>8.4363780915739997E-2</c:v>
                </c:pt>
                <c:pt idx="5521">
                  <c:v>8.4406591951850005E-2</c:v>
                </c:pt>
                <c:pt idx="5522">
                  <c:v>8.4446139633660003E-2</c:v>
                </c:pt>
                <c:pt idx="5523">
                  <c:v>8.4494173526760002E-2</c:v>
                </c:pt>
                <c:pt idx="5524">
                  <c:v>8.4535323083400005E-2</c:v>
                </c:pt>
                <c:pt idx="5525">
                  <c:v>8.4554381668570003E-2</c:v>
                </c:pt>
                <c:pt idx="5526">
                  <c:v>8.459825068712E-2</c:v>
                </c:pt>
                <c:pt idx="5527">
                  <c:v>8.4639489650729996E-2</c:v>
                </c:pt>
                <c:pt idx="5528">
                  <c:v>8.4681808948519996E-2</c:v>
                </c:pt>
                <c:pt idx="5529">
                  <c:v>8.4722369909289996E-2</c:v>
                </c:pt>
                <c:pt idx="5530">
                  <c:v>8.4767535328870006E-2</c:v>
                </c:pt>
                <c:pt idx="5531">
                  <c:v>8.4808588027949994E-2</c:v>
                </c:pt>
                <c:pt idx="5532">
                  <c:v>8.4849290549759995E-2</c:v>
                </c:pt>
                <c:pt idx="5533">
                  <c:v>8.4891065955159994E-2</c:v>
                </c:pt>
                <c:pt idx="5534">
                  <c:v>8.4958486258980004E-2</c:v>
                </c:pt>
                <c:pt idx="5535">
                  <c:v>8.5000373423100004E-2</c:v>
                </c:pt>
                <c:pt idx="5536">
                  <c:v>8.5038535296920001E-2</c:v>
                </c:pt>
                <c:pt idx="5537">
                  <c:v>8.5093080997469997E-2</c:v>
                </c:pt>
                <c:pt idx="5538">
                  <c:v>8.5129700601100006E-2</c:v>
                </c:pt>
                <c:pt idx="5539">
                  <c:v>8.5185401141639999E-2</c:v>
                </c:pt>
                <c:pt idx="5540">
                  <c:v>8.5243836045269999E-2</c:v>
                </c:pt>
                <c:pt idx="5541">
                  <c:v>8.5291318595410004E-2</c:v>
                </c:pt>
                <c:pt idx="5542">
                  <c:v>8.5355810821060002E-2</c:v>
                </c:pt>
                <c:pt idx="5543">
                  <c:v>8.5424646735189999E-2</c:v>
                </c:pt>
                <c:pt idx="5544">
                  <c:v>8.5474774241450002E-2</c:v>
                </c:pt>
                <c:pt idx="5545">
                  <c:v>8.5542835295200001E-2</c:v>
                </c:pt>
                <c:pt idx="5546">
                  <c:v>8.5602395236490006E-2</c:v>
                </c:pt>
                <c:pt idx="5547">
                  <c:v>8.5661858320239995E-2</c:v>
                </c:pt>
                <c:pt idx="5548">
                  <c:v>8.570270985365E-2</c:v>
                </c:pt>
                <c:pt idx="5549">
                  <c:v>8.5779555141930003E-2</c:v>
                </c:pt>
                <c:pt idx="5550">
                  <c:v>8.5863925516609999E-2</c:v>
                </c:pt>
                <c:pt idx="5551">
                  <c:v>8.5948944091799998E-2</c:v>
                </c:pt>
                <c:pt idx="5552">
                  <c:v>8.601413667202E-2</c:v>
                </c:pt>
                <c:pt idx="5553">
                  <c:v>8.6098723113539999E-2</c:v>
                </c:pt>
                <c:pt idx="5554">
                  <c:v>8.6187124252320002E-2</c:v>
                </c:pt>
                <c:pt idx="5555">
                  <c:v>8.6268328130249997E-2</c:v>
                </c:pt>
                <c:pt idx="5556">
                  <c:v>8.6376763880249993E-2</c:v>
                </c:pt>
                <c:pt idx="5557">
                  <c:v>8.6537972092630006E-2</c:v>
                </c:pt>
                <c:pt idx="5558">
                  <c:v>8.6755454540249993E-2</c:v>
                </c:pt>
                <c:pt idx="5559">
                  <c:v>8.6978733539579994E-2</c:v>
                </c:pt>
                <c:pt idx="5560">
                  <c:v>8.7162196636200007E-2</c:v>
                </c:pt>
                <c:pt idx="5561">
                  <c:v>8.7381020188329994E-2</c:v>
                </c:pt>
                <c:pt idx="5562">
                  <c:v>8.7599799036979994E-2</c:v>
                </c:pt>
                <c:pt idx="5563">
                  <c:v>8.7703280150890003E-2</c:v>
                </c:pt>
                <c:pt idx="5564">
                  <c:v>8.7786950170990002E-2</c:v>
                </c:pt>
                <c:pt idx="5565">
                  <c:v>8.7900117039679995E-2</c:v>
                </c:pt>
                <c:pt idx="5566">
                  <c:v>8.8008955121039997E-2</c:v>
                </c:pt>
                <c:pt idx="5567">
                  <c:v>8.8123820722099996E-2</c:v>
                </c:pt>
                <c:pt idx="5568">
                  <c:v>8.8265955448149996E-2</c:v>
                </c:pt>
                <c:pt idx="5569">
                  <c:v>8.8373407721519998E-2</c:v>
                </c:pt>
                <c:pt idx="5570">
                  <c:v>8.8517121970649995E-2</c:v>
                </c:pt>
                <c:pt idx="5571">
                  <c:v>8.86158645153E-2</c:v>
                </c:pt>
                <c:pt idx="5572">
                  <c:v>8.8688425719740005E-2</c:v>
                </c:pt>
                <c:pt idx="5573">
                  <c:v>8.8765203952790001E-2</c:v>
                </c:pt>
                <c:pt idx="5574">
                  <c:v>8.8861338794229999E-2</c:v>
                </c:pt>
                <c:pt idx="5575">
                  <c:v>8.8956758379940007E-2</c:v>
                </c:pt>
                <c:pt idx="5576">
                  <c:v>8.9043036103249998E-2</c:v>
                </c:pt>
                <c:pt idx="5577">
                  <c:v>8.9133739471440002E-2</c:v>
                </c:pt>
                <c:pt idx="5578">
                  <c:v>8.9228354394440004E-2</c:v>
                </c:pt>
                <c:pt idx="5579">
                  <c:v>8.9299209415910005E-2</c:v>
                </c:pt>
                <c:pt idx="5580">
                  <c:v>8.9389227330679999E-2</c:v>
                </c:pt>
                <c:pt idx="5581">
                  <c:v>8.9486055076119994E-2</c:v>
                </c:pt>
                <c:pt idx="5582">
                  <c:v>8.9587919414039999E-2</c:v>
                </c:pt>
                <c:pt idx="5583">
                  <c:v>8.9682377874850006E-2</c:v>
                </c:pt>
                <c:pt idx="5584">
                  <c:v>8.9777961373329995E-2</c:v>
                </c:pt>
                <c:pt idx="5585">
                  <c:v>8.9906007051470005E-2</c:v>
                </c:pt>
                <c:pt idx="5586">
                  <c:v>8.9980691671370003E-2</c:v>
                </c:pt>
                <c:pt idx="5587">
                  <c:v>9.008789807558E-2</c:v>
                </c:pt>
                <c:pt idx="5588">
                  <c:v>9.0168684720990003E-2</c:v>
                </c:pt>
                <c:pt idx="5589">
                  <c:v>9.0256035327910003E-2</c:v>
                </c:pt>
                <c:pt idx="5590">
                  <c:v>9.0303018689160006E-2</c:v>
                </c:pt>
                <c:pt idx="5591">
                  <c:v>9.0405404567720005E-2</c:v>
                </c:pt>
                <c:pt idx="5592">
                  <c:v>9.0473562479019998E-2</c:v>
                </c:pt>
                <c:pt idx="5593">
                  <c:v>9.0528003871439999E-2</c:v>
                </c:pt>
                <c:pt idx="5594">
                  <c:v>9.0609312057500002E-2</c:v>
                </c:pt>
                <c:pt idx="5595">
                  <c:v>9.0686477720739997E-2</c:v>
                </c:pt>
                <c:pt idx="5596">
                  <c:v>9.0763546526429997E-2</c:v>
                </c:pt>
                <c:pt idx="5597">
                  <c:v>9.0835295617579997E-2</c:v>
                </c:pt>
                <c:pt idx="5598">
                  <c:v>9.091877937317E-2</c:v>
                </c:pt>
                <c:pt idx="5599">
                  <c:v>9.0998776257040004E-2</c:v>
                </c:pt>
                <c:pt idx="5600">
                  <c:v>9.1056481003760001E-2</c:v>
                </c:pt>
                <c:pt idx="5601">
                  <c:v>9.1142602264879996E-2</c:v>
                </c:pt>
                <c:pt idx="5602">
                  <c:v>9.1252639889720003E-2</c:v>
                </c:pt>
                <c:pt idx="5603">
                  <c:v>9.1388069093229995E-2</c:v>
                </c:pt>
                <c:pt idx="5604">
                  <c:v>9.15045812726E-2</c:v>
                </c:pt>
                <c:pt idx="5605">
                  <c:v>9.1621272265910006E-2</c:v>
                </c:pt>
                <c:pt idx="5606">
                  <c:v>9.171222150326E-2</c:v>
                </c:pt>
                <c:pt idx="5607">
                  <c:v>9.1822482645510003E-2</c:v>
                </c:pt>
                <c:pt idx="5608">
                  <c:v>9.1934919357299999E-2</c:v>
                </c:pt>
                <c:pt idx="5609">
                  <c:v>9.2016234993929996E-2</c:v>
                </c:pt>
                <c:pt idx="5610">
                  <c:v>9.2096939682959997E-2</c:v>
                </c:pt>
                <c:pt idx="5611">
                  <c:v>9.2148400843139994E-2</c:v>
                </c:pt>
                <c:pt idx="5612">
                  <c:v>9.2234447598460001E-2</c:v>
                </c:pt>
                <c:pt idx="5613">
                  <c:v>9.2313289642330001E-2</c:v>
                </c:pt>
                <c:pt idx="5614">
                  <c:v>9.2366978526119997E-2</c:v>
                </c:pt>
                <c:pt idx="5615">
                  <c:v>9.2453576624389994E-2</c:v>
                </c:pt>
                <c:pt idx="5616">
                  <c:v>9.2569269239899998E-2</c:v>
                </c:pt>
                <c:pt idx="5617">
                  <c:v>9.2682741582389996E-2</c:v>
                </c:pt>
                <c:pt idx="5618">
                  <c:v>9.2789508402349993E-2</c:v>
                </c:pt>
                <c:pt idx="5619">
                  <c:v>9.2899180948729995E-2</c:v>
                </c:pt>
                <c:pt idx="5620">
                  <c:v>9.3021042644979998E-2</c:v>
                </c:pt>
                <c:pt idx="5621">
                  <c:v>9.3133136630059996E-2</c:v>
                </c:pt>
                <c:pt idx="5622">
                  <c:v>9.3248412013049994E-2</c:v>
                </c:pt>
                <c:pt idx="5623">
                  <c:v>9.3331240117549993E-2</c:v>
                </c:pt>
                <c:pt idx="5624">
                  <c:v>9.3417659401889994E-2</c:v>
                </c:pt>
                <c:pt idx="5625">
                  <c:v>9.3502268195150007E-2</c:v>
                </c:pt>
                <c:pt idx="5626">
                  <c:v>9.3590021133420007E-2</c:v>
                </c:pt>
                <c:pt idx="5627">
                  <c:v>9.3679897487160005E-2</c:v>
                </c:pt>
                <c:pt idx="5628">
                  <c:v>9.3773134052750007E-2</c:v>
                </c:pt>
                <c:pt idx="5629">
                  <c:v>9.3835636973380002E-2</c:v>
                </c:pt>
                <c:pt idx="5630">
                  <c:v>9.3950770795349997E-2</c:v>
                </c:pt>
                <c:pt idx="5631">
                  <c:v>9.4074241816999998E-2</c:v>
                </c:pt>
                <c:pt idx="5632">
                  <c:v>9.4203837215900005E-2</c:v>
                </c:pt>
                <c:pt idx="5633">
                  <c:v>9.4365544617179997E-2</c:v>
                </c:pt>
                <c:pt idx="5634">
                  <c:v>9.4467185437679999E-2</c:v>
                </c:pt>
                <c:pt idx="5635">
                  <c:v>9.4599314033989995E-2</c:v>
                </c:pt>
                <c:pt idx="5636">
                  <c:v>9.4697505235669999E-2</c:v>
                </c:pt>
                <c:pt idx="5637">
                  <c:v>9.4794668257240006E-2</c:v>
                </c:pt>
                <c:pt idx="5638">
                  <c:v>9.4854615628719996E-2</c:v>
                </c:pt>
                <c:pt idx="5639">
                  <c:v>9.4982370734209995E-2</c:v>
                </c:pt>
                <c:pt idx="5640">
                  <c:v>9.5103956758979993E-2</c:v>
                </c:pt>
                <c:pt idx="5641">
                  <c:v>9.5266133546830001E-2</c:v>
                </c:pt>
                <c:pt idx="5642">
                  <c:v>9.5356382429599998E-2</c:v>
                </c:pt>
                <c:pt idx="5643">
                  <c:v>9.5719486474989998E-2</c:v>
                </c:pt>
                <c:pt idx="5644">
                  <c:v>9.59187746048E-2</c:v>
                </c:pt>
                <c:pt idx="5645">
                  <c:v>9.6148297190670001E-2</c:v>
                </c:pt>
                <c:pt idx="5646">
                  <c:v>9.6378721296789996E-2</c:v>
                </c:pt>
                <c:pt idx="5647">
                  <c:v>9.6543595194820003E-2</c:v>
                </c:pt>
                <c:pt idx="5648">
                  <c:v>9.6669115126129995E-2</c:v>
                </c:pt>
                <c:pt idx="5649">
                  <c:v>9.6954144537449993E-2</c:v>
                </c:pt>
                <c:pt idx="5650">
                  <c:v>9.722721576691E-2</c:v>
                </c:pt>
                <c:pt idx="5651">
                  <c:v>9.7397282719609998E-2</c:v>
                </c:pt>
                <c:pt idx="5652">
                  <c:v>9.759343415499E-2</c:v>
                </c:pt>
                <c:pt idx="5653">
                  <c:v>9.7719356417659997E-2</c:v>
                </c:pt>
                <c:pt idx="5654">
                  <c:v>9.7890943288800006E-2</c:v>
                </c:pt>
                <c:pt idx="5655">
                  <c:v>9.8061963915820005E-2</c:v>
                </c:pt>
                <c:pt idx="5656">
                  <c:v>9.8161056637759994E-2</c:v>
                </c:pt>
                <c:pt idx="5657">
                  <c:v>9.835924208164E-2</c:v>
                </c:pt>
                <c:pt idx="5658">
                  <c:v>9.8524346947669997E-2</c:v>
                </c:pt>
                <c:pt idx="5659">
                  <c:v>9.8655305802820004E-2</c:v>
                </c:pt>
                <c:pt idx="5660">
                  <c:v>9.8792523145680003E-2</c:v>
                </c:pt>
                <c:pt idx="5661">
                  <c:v>9.8952367901799995E-2</c:v>
                </c:pt>
                <c:pt idx="5662">
                  <c:v>9.9078960716719996E-2</c:v>
                </c:pt>
                <c:pt idx="5663">
                  <c:v>9.920706599951E-2</c:v>
                </c:pt>
                <c:pt idx="5664">
                  <c:v>9.9332809448239995E-2</c:v>
                </c:pt>
                <c:pt idx="5665">
                  <c:v>9.942044317722E-2</c:v>
                </c:pt>
                <c:pt idx="5666">
                  <c:v>9.9770933389660005E-2</c:v>
                </c:pt>
                <c:pt idx="5667">
                  <c:v>0.1001308709383</c:v>
                </c:pt>
                <c:pt idx="5668">
                  <c:v>0.10048760473729999</c:v>
                </c:pt>
                <c:pt idx="5669">
                  <c:v>0.1008501052856</c:v>
                </c:pt>
                <c:pt idx="5670">
                  <c:v>0.1011617407203</c:v>
                </c:pt>
                <c:pt idx="5671">
                  <c:v>0.1015037596226</c:v>
                </c:pt>
                <c:pt idx="5672">
                  <c:v>0.10185602307320001</c:v>
                </c:pt>
                <c:pt idx="5673">
                  <c:v>0.1022329330444</c:v>
                </c:pt>
                <c:pt idx="5674">
                  <c:v>0.1026043593884</c:v>
                </c:pt>
                <c:pt idx="5675">
                  <c:v>0.1029760465026</c:v>
                </c:pt>
                <c:pt idx="5676">
                  <c:v>0.1033257767558</c:v>
                </c:pt>
                <c:pt idx="5677">
                  <c:v>0.103606954217</c:v>
                </c:pt>
                <c:pt idx="5678">
                  <c:v>0.10388682782649999</c:v>
                </c:pt>
                <c:pt idx="5679">
                  <c:v>0.10415485501290001</c:v>
                </c:pt>
                <c:pt idx="5680">
                  <c:v>0.1044395044446</c:v>
                </c:pt>
                <c:pt idx="5681">
                  <c:v>0.1046130880713</c:v>
                </c:pt>
                <c:pt idx="5682">
                  <c:v>0.1048611328006</c:v>
                </c:pt>
                <c:pt idx="5683">
                  <c:v>0.10518936067820001</c:v>
                </c:pt>
                <c:pt idx="5684">
                  <c:v>0.1054498180747</c:v>
                </c:pt>
                <c:pt idx="5685">
                  <c:v>0.1056327596307</c:v>
                </c:pt>
                <c:pt idx="5686">
                  <c:v>0.1059284135699</c:v>
                </c:pt>
                <c:pt idx="5687">
                  <c:v>0.1060780212283</c:v>
                </c:pt>
                <c:pt idx="5688">
                  <c:v>0.10626062005759999</c:v>
                </c:pt>
                <c:pt idx="5689">
                  <c:v>0.1063729301095</c:v>
                </c:pt>
                <c:pt idx="5690">
                  <c:v>0.1065284535289</c:v>
                </c:pt>
                <c:pt idx="5691">
                  <c:v>0.1066408082843</c:v>
                </c:pt>
                <c:pt idx="5692">
                  <c:v>0.10679505765440001</c:v>
                </c:pt>
                <c:pt idx="5693">
                  <c:v>0.10691603273149999</c:v>
                </c:pt>
                <c:pt idx="5694">
                  <c:v>0.1070293858647</c:v>
                </c:pt>
                <c:pt idx="5695">
                  <c:v>0.10713982582089999</c:v>
                </c:pt>
                <c:pt idx="5696">
                  <c:v>0.1072705164552</c:v>
                </c:pt>
                <c:pt idx="5697">
                  <c:v>0.1074170693755</c:v>
                </c:pt>
                <c:pt idx="5698">
                  <c:v>0.1075615733862</c:v>
                </c:pt>
                <c:pt idx="5699">
                  <c:v>0.1077045425773</c:v>
                </c:pt>
                <c:pt idx="5700">
                  <c:v>0.1078937873244</c:v>
                </c:pt>
                <c:pt idx="5701">
                  <c:v>0.10800126940010001</c:v>
                </c:pt>
                <c:pt idx="5702">
                  <c:v>0.1081393286586</c:v>
                </c:pt>
                <c:pt idx="5703">
                  <c:v>0.1082787662745</c:v>
                </c:pt>
                <c:pt idx="5704">
                  <c:v>0.10845648497340001</c:v>
                </c:pt>
                <c:pt idx="5705">
                  <c:v>0.10867000371219999</c:v>
                </c:pt>
                <c:pt idx="5706">
                  <c:v>0.10884757339950001</c:v>
                </c:pt>
                <c:pt idx="5707">
                  <c:v>0.1089494377375</c:v>
                </c:pt>
                <c:pt idx="5708">
                  <c:v>0.1091166809201</c:v>
                </c:pt>
                <c:pt idx="5709">
                  <c:v>0.1093588173389</c:v>
                </c:pt>
                <c:pt idx="5710">
                  <c:v>0.1095071807504</c:v>
                </c:pt>
                <c:pt idx="5711">
                  <c:v>0.1096490398049</c:v>
                </c:pt>
                <c:pt idx="5712">
                  <c:v>0.110005736351</c:v>
                </c:pt>
                <c:pt idx="5713">
                  <c:v>0.1102705970407</c:v>
                </c:pt>
                <c:pt idx="5714">
                  <c:v>0.1104852184653</c:v>
                </c:pt>
                <c:pt idx="5715">
                  <c:v>0.11062654107809999</c:v>
                </c:pt>
                <c:pt idx="5716">
                  <c:v>0.1107377111912</c:v>
                </c:pt>
                <c:pt idx="5717">
                  <c:v>0.1108945012093</c:v>
                </c:pt>
                <c:pt idx="5718">
                  <c:v>0.1110817044973</c:v>
                </c:pt>
                <c:pt idx="5719">
                  <c:v>0.11128874123099999</c:v>
                </c:pt>
                <c:pt idx="5720">
                  <c:v>0.111459299922</c:v>
                </c:pt>
                <c:pt idx="5721">
                  <c:v>0.1115994825959</c:v>
                </c:pt>
                <c:pt idx="5722">
                  <c:v>0.1118077412248</c:v>
                </c:pt>
                <c:pt idx="5723">
                  <c:v>0.1119552850723</c:v>
                </c:pt>
                <c:pt idx="5724">
                  <c:v>0.1120574623346</c:v>
                </c:pt>
                <c:pt idx="5725">
                  <c:v>0.1122038811445</c:v>
                </c:pt>
                <c:pt idx="5726">
                  <c:v>0.11233561486010001</c:v>
                </c:pt>
                <c:pt idx="5727">
                  <c:v>0.1124680042267</c:v>
                </c:pt>
                <c:pt idx="5728">
                  <c:v>0.1125727891922</c:v>
                </c:pt>
                <c:pt idx="5729">
                  <c:v>0.1127093136311</c:v>
                </c:pt>
                <c:pt idx="5730">
                  <c:v>0.1128832176328</c:v>
                </c:pt>
                <c:pt idx="5731">
                  <c:v>0.11311437189579999</c:v>
                </c:pt>
                <c:pt idx="5732">
                  <c:v>0.1132723838091</c:v>
                </c:pt>
                <c:pt idx="5733">
                  <c:v>0.1135224327445</c:v>
                </c:pt>
                <c:pt idx="5734">
                  <c:v>0.1137467250228</c:v>
                </c:pt>
                <c:pt idx="5735">
                  <c:v>0.1140671595931</c:v>
                </c:pt>
                <c:pt idx="5736">
                  <c:v>0.114301353693</c:v>
                </c:pt>
                <c:pt idx="5737">
                  <c:v>0.1144375577569</c:v>
                </c:pt>
                <c:pt idx="5738">
                  <c:v>0.1145760267973</c:v>
                </c:pt>
                <c:pt idx="5739">
                  <c:v>0.1147099360824</c:v>
                </c:pt>
                <c:pt idx="5740">
                  <c:v>0.11487232148650001</c:v>
                </c:pt>
                <c:pt idx="5741">
                  <c:v>0.1151403188705</c:v>
                </c:pt>
                <c:pt idx="5742">
                  <c:v>0.11545922607179999</c:v>
                </c:pt>
                <c:pt idx="5743">
                  <c:v>0.1157279983163</c:v>
                </c:pt>
                <c:pt idx="5744">
                  <c:v>0.1160501390696</c:v>
                </c:pt>
                <c:pt idx="5745">
                  <c:v>0.1163722649217</c:v>
                </c:pt>
                <c:pt idx="5746">
                  <c:v>0.1165115013719</c:v>
                </c:pt>
                <c:pt idx="5747">
                  <c:v>0.11661982536319999</c:v>
                </c:pt>
                <c:pt idx="5748">
                  <c:v>0.1166962906718</c:v>
                </c:pt>
                <c:pt idx="5749">
                  <c:v>0.1168415993452</c:v>
                </c:pt>
                <c:pt idx="5750">
                  <c:v>0.1169737353921</c:v>
                </c:pt>
                <c:pt idx="5751">
                  <c:v>0.11710453778509999</c:v>
                </c:pt>
                <c:pt idx="5752">
                  <c:v>0.11727030575279999</c:v>
                </c:pt>
                <c:pt idx="5753">
                  <c:v>0.11741616576909999</c:v>
                </c:pt>
                <c:pt idx="5754">
                  <c:v>0.11755092442039999</c:v>
                </c:pt>
                <c:pt idx="5755">
                  <c:v>0.1176507174969</c:v>
                </c:pt>
                <c:pt idx="5756">
                  <c:v>0.1178504824638</c:v>
                </c:pt>
                <c:pt idx="5757">
                  <c:v>0.118136703968</c:v>
                </c:pt>
                <c:pt idx="5758">
                  <c:v>0.11831207573410001</c:v>
                </c:pt>
                <c:pt idx="5759">
                  <c:v>0.11842203140260001</c:v>
                </c:pt>
                <c:pt idx="5760">
                  <c:v>0.118629977107</c:v>
                </c:pt>
                <c:pt idx="5761">
                  <c:v>0.11885718256239999</c:v>
                </c:pt>
                <c:pt idx="5762">
                  <c:v>0.11919260770079999</c:v>
                </c:pt>
                <c:pt idx="5763">
                  <c:v>0.1194958016276</c:v>
                </c:pt>
                <c:pt idx="5764">
                  <c:v>0.1197547540069</c:v>
                </c:pt>
                <c:pt idx="5765">
                  <c:v>0.1200758218765</c:v>
                </c:pt>
                <c:pt idx="5766">
                  <c:v>0.1204171553254</c:v>
                </c:pt>
                <c:pt idx="5767">
                  <c:v>0.1206827536225</c:v>
                </c:pt>
                <c:pt idx="5768">
                  <c:v>0.12094449251889999</c:v>
                </c:pt>
                <c:pt idx="5769">
                  <c:v>0.1211810782552</c:v>
                </c:pt>
                <c:pt idx="5770">
                  <c:v>0.1214960813522</c:v>
                </c:pt>
                <c:pt idx="5771">
                  <c:v>0.1216863766313</c:v>
                </c:pt>
                <c:pt idx="5772">
                  <c:v>0.12200464308260001</c:v>
                </c:pt>
                <c:pt idx="5773">
                  <c:v>0.12222780287270001</c:v>
                </c:pt>
                <c:pt idx="5774">
                  <c:v>0.1224703490734</c:v>
                </c:pt>
                <c:pt idx="5775">
                  <c:v>0.1227053850889</c:v>
                </c:pt>
                <c:pt idx="5776">
                  <c:v>0.122879549861</c:v>
                </c:pt>
                <c:pt idx="5777">
                  <c:v>0.1231413334608</c:v>
                </c:pt>
                <c:pt idx="5778">
                  <c:v>0.1234703138471</c:v>
                </c:pt>
                <c:pt idx="5779">
                  <c:v>0.1236340627074</c:v>
                </c:pt>
                <c:pt idx="5780">
                  <c:v>0.1239471584558</c:v>
                </c:pt>
                <c:pt idx="5781">
                  <c:v>0.124185718596</c:v>
                </c:pt>
                <c:pt idx="5782">
                  <c:v>0.12434817105529999</c:v>
                </c:pt>
                <c:pt idx="5783">
                  <c:v>0.1246717944741</c:v>
                </c:pt>
                <c:pt idx="5784">
                  <c:v>0.1248681247234</c:v>
                </c:pt>
                <c:pt idx="5785">
                  <c:v>0.12520293891430001</c:v>
                </c:pt>
                <c:pt idx="5786">
                  <c:v>0.12535399198530001</c:v>
                </c:pt>
                <c:pt idx="5787">
                  <c:v>0.1256775259972</c:v>
                </c:pt>
                <c:pt idx="5788">
                  <c:v>0.12597137689589999</c:v>
                </c:pt>
                <c:pt idx="5789">
                  <c:v>0.12628993391990001</c:v>
                </c:pt>
                <c:pt idx="5790">
                  <c:v>0.12660659849639999</c:v>
                </c:pt>
                <c:pt idx="5791">
                  <c:v>0.12690679728980001</c:v>
                </c:pt>
                <c:pt idx="5792">
                  <c:v>0.12705373764040001</c:v>
                </c:pt>
                <c:pt idx="5793">
                  <c:v>0.12714086472989999</c:v>
                </c:pt>
                <c:pt idx="5794">
                  <c:v>0.12745498120779999</c:v>
                </c:pt>
                <c:pt idx="5795">
                  <c:v>0.1276182830334</c:v>
                </c:pt>
                <c:pt idx="5796">
                  <c:v>0.12776584923270001</c:v>
                </c:pt>
                <c:pt idx="5797">
                  <c:v>0.12804964184760001</c:v>
                </c:pt>
                <c:pt idx="5798">
                  <c:v>0.12819945812229999</c:v>
                </c:pt>
                <c:pt idx="5799">
                  <c:v>0.12837861478330001</c:v>
                </c:pt>
                <c:pt idx="5800">
                  <c:v>0.12850181758400001</c:v>
                </c:pt>
                <c:pt idx="5801">
                  <c:v>0.12862846255300001</c:v>
                </c:pt>
                <c:pt idx="5802">
                  <c:v>0.12875582277770001</c:v>
                </c:pt>
                <c:pt idx="5803">
                  <c:v>0.12890003621580001</c:v>
                </c:pt>
                <c:pt idx="5804">
                  <c:v>0.12904126942159999</c:v>
                </c:pt>
                <c:pt idx="5805">
                  <c:v>0.12909920513629999</c:v>
                </c:pt>
                <c:pt idx="5806">
                  <c:v>0.12929698824880001</c:v>
                </c:pt>
                <c:pt idx="5807">
                  <c:v>0.1293650120497</c:v>
                </c:pt>
                <c:pt idx="5808">
                  <c:v>0.12943637371059999</c:v>
                </c:pt>
                <c:pt idx="5809">
                  <c:v>0.1295150071383</c:v>
                </c:pt>
                <c:pt idx="5810">
                  <c:v>0.1295936405659</c:v>
                </c:pt>
                <c:pt idx="5811">
                  <c:v>0.1296815127134</c:v>
                </c:pt>
                <c:pt idx="5812">
                  <c:v>0.12976601719860001</c:v>
                </c:pt>
                <c:pt idx="5813">
                  <c:v>0.12985104322429999</c:v>
                </c:pt>
                <c:pt idx="5814">
                  <c:v>0.12993678450580001</c:v>
                </c:pt>
                <c:pt idx="5815">
                  <c:v>0.13002178072930001</c:v>
                </c:pt>
                <c:pt idx="5816">
                  <c:v>0.1300839334726</c:v>
                </c:pt>
                <c:pt idx="5817">
                  <c:v>0.13013952970500001</c:v>
                </c:pt>
                <c:pt idx="5818">
                  <c:v>0.13019515573980001</c:v>
                </c:pt>
                <c:pt idx="5819">
                  <c:v>0.13024486601349999</c:v>
                </c:pt>
                <c:pt idx="5820">
                  <c:v>0.13033798336979999</c:v>
                </c:pt>
                <c:pt idx="5821">
                  <c:v>0.13038566708560001</c:v>
                </c:pt>
                <c:pt idx="5822">
                  <c:v>0.1304743736982</c:v>
                </c:pt>
                <c:pt idx="5823">
                  <c:v>0.13055364787580001</c:v>
                </c:pt>
                <c:pt idx="5824">
                  <c:v>0.1306398808956</c:v>
                </c:pt>
                <c:pt idx="5825">
                  <c:v>0.13072352111339999</c:v>
                </c:pt>
                <c:pt idx="5826">
                  <c:v>0.1308031082153</c:v>
                </c:pt>
                <c:pt idx="5827">
                  <c:v>0.13088171184059999</c:v>
                </c:pt>
                <c:pt idx="5828">
                  <c:v>0.1309593617916</c:v>
                </c:pt>
                <c:pt idx="5829">
                  <c:v>0.13103421032429999</c:v>
                </c:pt>
                <c:pt idx="5830">
                  <c:v>0.13110864162450001</c:v>
                </c:pt>
                <c:pt idx="5831">
                  <c:v>0.1311820149422</c:v>
                </c:pt>
                <c:pt idx="5832">
                  <c:v>0.1312608122826</c:v>
                </c:pt>
                <c:pt idx="5833">
                  <c:v>0.13133694231510001</c:v>
                </c:pt>
                <c:pt idx="5834">
                  <c:v>0.131412088871</c:v>
                </c:pt>
                <c:pt idx="5835">
                  <c:v>0.1314786374569</c:v>
                </c:pt>
                <c:pt idx="5836">
                  <c:v>0.13157689571379999</c:v>
                </c:pt>
                <c:pt idx="5837">
                  <c:v>0.13164226710800001</c:v>
                </c:pt>
                <c:pt idx="5838">
                  <c:v>0.13174681365490001</c:v>
                </c:pt>
                <c:pt idx="5839">
                  <c:v>0.13185773789880001</c:v>
                </c:pt>
                <c:pt idx="5840">
                  <c:v>0.131935685873</c:v>
                </c:pt>
                <c:pt idx="5841">
                  <c:v>0.13204434514050001</c:v>
                </c:pt>
                <c:pt idx="5842">
                  <c:v>0.1321141123772</c:v>
                </c:pt>
                <c:pt idx="5843">
                  <c:v>0.13222692906860001</c:v>
                </c:pt>
                <c:pt idx="5844">
                  <c:v>0.1323295086622</c:v>
                </c:pt>
                <c:pt idx="5845">
                  <c:v>0.13243757188319999</c:v>
                </c:pt>
                <c:pt idx="5846">
                  <c:v>0.1325055211782</c:v>
                </c:pt>
                <c:pt idx="5847">
                  <c:v>0.13261516392229999</c:v>
                </c:pt>
                <c:pt idx="5848">
                  <c:v>0.1327166706324</c:v>
                </c:pt>
                <c:pt idx="5849">
                  <c:v>0.1327904164791</c:v>
                </c:pt>
                <c:pt idx="5850">
                  <c:v>0.1328921020031</c:v>
                </c:pt>
                <c:pt idx="5851">
                  <c:v>0.13302175700659999</c:v>
                </c:pt>
                <c:pt idx="5852">
                  <c:v>0.13315102458</c:v>
                </c:pt>
                <c:pt idx="5853">
                  <c:v>0.1332852244377</c:v>
                </c:pt>
                <c:pt idx="5854">
                  <c:v>0.1333881020546</c:v>
                </c:pt>
                <c:pt idx="5855">
                  <c:v>0.1335263848305</c:v>
                </c:pt>
                <c:pt idx="5856">
                  <c:v>0.13361823558809999</c:v>
                </c:pt>
                <c:pt idx="5857">
                  <c:v>0.13371846079829999</c:v>
                </c:pt>
                <c:pt idx="5858">
                  <c:v>0.13385377824309999</c:v>
                </c:pt>
                <c:pt idx="5859">
                  <c:v>0.1340151429176</c:v>
                </c:pt>
                <c:pt idx="5860">
                  <c:v>0.13410851359369999</c:v>
                </c:pt>
                <c:pt idx="5861">
                  <c:v>0.13434433937070001</c:v>
                </c:pt>
                <c:pt idx="5862">
                  <c:v>0.13459622859949999</c:v>
                </c:pt>
                <c:pt idx="5863">
                  <c:v>0.13481165468690001</c:v>
                </c:pt>
                <c:pt idx="5864">
                  <c:v>0.13506332039829999</c:v>
                </c:pt>
                <c:pt idx="5865">
                  <c:v>0.13532112538810001</c:v>
                </c:pt>
                <c:pt idx="5866">
                  <c:v>0.1356262117624</c:v>
                </c:pt>
                <c:pt idx="5867">
                  <c:v>0.13593107461930001</c:v>
                </c:pt>
                <c:pt idx="5868">
                  <c:v>0.1362335979939</c:v>
                </c:pt>
                <c:pt idx="5869">
                  <c:v>0.13653534650800001</c:v>
                </c:pt>
                <c:pt idx="5870">
                  <c:v>0.1367499828339</c:v>
                </c:pt>
                <c:pt idx="5871">
                  <c:v>0.13692624866959999</c:v>
                </c:pt>
                <c:pt idx="5872">
                  <c:v>0.1371347308159</c:v>
                </c:pt>
                <c:pt idx="5873">
                  <c:v>0.1372827142477</c:v>
                </c:pt>
                <c:pt idx="5874">
                  <c:v>0.13754004240039999</c:v>
                </c:pt>
                <c:pt idx="5875">
                  <c:v>0.13770344853399999</c:v>
                </c:pt>
                <c:pt idx="5876">
                  <c:v>0.1378166675568</c:v>
                </c:pt>
                <c:pt idx="5877">
                  <c:v>0.1379600763321</c:v>
                </c:pt>
                <c:pt idx="5878">
                  <c:v>0.13813909888270001</c:v>
                </c:pt>
                <c:pt idx="5879">
                  <c:v>0.13843441009519999</c:v>
                </c:pt>
                <c:pt idx="5880">
                  <c:v>0.13864055275920001</c:v>
                </c:pt>
                <c:pt idx="5881">
                  <c:v>0.13879397511479999</c:v>
                </c:pt>
                <c:pt idx="5882">
                  <c:v>0.13903561234469999</c:v>
                </c:pt>
                <c:pt idx="5883">
                  <c:v>0.13924203813079999</c:v>
                </c:pt>
                <c:pt idx="5884">
                  <c:v>0.1395150572062</c:v>
                </c:pt>
                <c:pt idx="5885">
                  <c:v>0.13962695002559999</c:v>
                </c:pt>
                <c:pt idx="5886">
                  <c:v>0.1398634463549</c:v>
                </c:pt>
                <c:pt idx="5887">
                  <c:v>0.14007583260539999</c:v>
                </c:pt>
                <c:pt idx="5888">
                  <c:v>0.14022007584570001</c:v>
                </c:pt>
                <c:pt idx="5889">
                  <c:v>0.14033819735049999</c:v>
                </c:pt>
                <c:pt idx="5890">
                  <c:v>0.14045713841919999</c:v>
                </c:pt>
                <c:pt idx="5891">
                  <c:v>0.14057858288290001</c:v>
                </c:pt>
                <c:pt idx="5892">
                  <c:v>0.14066936075690001</c:v>
                </c:pt>
                <c:pt idx="5893">
                  <c:v>0.1407575160265</c:v>
                </c:pt>
                <c:pt idx="5894">
                  <c:v>0.1409054100513</c:v>
                </c:pt>
                <c:pt idx="5895">
                  <c:v>0.14115570485590001</c:v>
                </c:pt>
                <c:pt idx="5896">
                  <c:v>0.1412761956453</c:v>
                </c:pt>
                <c:pt idx="5897">
                  <c:v>0.1414035856724</c:v>
                </c:pt>
                <c:pt idx="5898">
                  <c:v>0.1415292620659</c:v>
                </c:pt>
                <c:pt idx="5899">
                  <c:v>0.14165194332600001</c:v>
                </c:pt>
                <c:pt idx="5900">
                  <c:v>0.14177280664440001</c:v>
                </c:pt>
                <c:pt idx="5901">
                  <c:v>0.14192520082000001</c:v>
                </c:pt>
                <c:pt idx="5902">
                  <c:v>0.14204126596450001</c:v>
                </c:pt>
                <c:pt idx="5903">
                  <c:v>0.14213588833810001</c:v>
                </c:pt>
                <c:pt idx="5904">
                  <c:v>0.1422257870436</c:v>
                </c:pt>
                <c:pt idx="5905">
                  <c:v>0.1423500478268</c:v>
                </c:pt>
                <c:pt idx="5906">
                  <c:v>0.14247365295889999</c:v>
                </c:pt>
                <c:pt idx="5907">
                  <c:v>0.1425956338644</c:v>
                </c:pt>
                <c:pt idx="5908">
                  <c:v>0.1426856815815</c:v>
                </c:pt>
                <c:pt idx="5909">
                  <c:v>0.14274108409879999</c:v>
                </c:pt>
                <c:pt idx="5910">
                  <c:v>0.1428574919701</c:v>
                </c:pt>
                <c:pt idx="5911">
                  <c:v>0.1429721862078</c:v>
                </c:pt>
                <c:pt idx="5912">
                  <c:v>0.14309130609039999</c:v>
                </c:pt>
                <c:pt idx="5913">
                  <c:v>0.1432227343321</c:v>
                </c:pt>
                <c:pt idx="5914">
                  <c:v>0.14334395527839999</c:v>
                </c:pt>
                <c:pt idx="5915">
                  <c:v>0.14343047142029999</c:v>
                </c:pt>
                <c:pt idx="5916">
                  <c:v>0.14351363480089999</c:v>
                </c:pt>
                <c:pt idx="5917">
                  <c:v>0.14359436929229999</c:v>
                </c:pt>
                <c:pt idx="5918">
                  <c:v>0.1436502039433</c:v>
                </c:pt>
                <c:pt idx="5919">
                  <c:v>0.1437743604183</c:v>
                </c:pt>
                <c:pt idx="5920">
                  <c:v>0.14386419951919999</c:v>
                </c:pt>
                <c:pt idx="5921">
                  <c:v>0.14398954808709999</c:v>
                </c:pt>
                <c:pt idx="5922">
                  <c:v>0.14408175647259999</c:v>
                </c:pt>
                <c:pt idx="5923">
                  <c:v>0.14417816698550001</c:v>
                </c:pt>
                <c:pt idx="5924">
                  <c:v>0.14426997303960001</c:v>
                </c:pt>
                <c:pt idx="5925">
                  <c:v>0.14439475536349999</c:v>
                </c:pt>
                <c:pt idx="5926">
                  <c:v>0.1446629613638</c:v>
                </c:pt>
                <c:pt idx="5927">
                  <c:v>0.14500682055950001</c:v>
                </c:pt>
                <c:pt idx="5928">
                  <c:v>0.1453011333942</c:v>
                </c:pt>
                <c:pt idx="5929">
                  <c:v>0.1454376578331</c:v>
                </c:pt>
                <c:pt idx="5930">
                  <c:v>0.14566420018670001</c:v>
                </c:pt>
                <c:pt idx="5931">
                  <c:v>0.14586772024629999</c:v>
                </c:pt>
                <c:pt idx="5932">
                  <c:v>0.14610294997689999</c:v>
                </c:pt>
                <c:pt idx="5933">
                  <c:v>0.1464553177357</c:v>
                </c:pt>
                <c:pt idx="5934">
                  <c:v>0.1466930508614</c:v>
                </c:pt>
                <c:pt idx="5935">
                  <c:v>0.1469194442034</c:v>
                </c:pt>
                <c:pt idx="5936">
                  <c:v>0.14721640944479999</c:v>
                </c:pt>
                <c:pt idx="5937">
                  <c:v>0.14741066098210001</c:v>
                </c:pt>
                <c:pt idx="5938">
                  <c:v>0.14753746986390001</c:v>
                </c:pt>
                <c:pt idx="5939">
                  <c:v>0.14770054817200001</c:v>
                </c:pt>
                <c:pt idx="5940">
                  <c:v>0.14786380529400001</c:v>
                </c:pt>
                <c:pt idx="5941">
                  <c:v>0.14799658954139999</c:v>
                </c:pt>
                <c:pt idx="5942">
                  <c:v>0.14818824827669999</c:v>
                </c:pt>
                <c:pt idx="5943">
                  <c:v>0.14832486212250001</c:v>
                </c:pt>
                <c:pt idx="5944">
                  <c:v>0.14846472442149999</c:v>
                </c:pt>
                <c:pt idx="5945">
                  <c:v>0.14859165251260001</c:v>
                </c:pt>
                <c:pt idx="5946">
                  <c:v>0.14871308207510001</c:v>
                </c:pt>
                <c:pt idx="5947">
                  <c:v>0.148840546608</c:v>
                </c:pt>
                <c:pt idx="5948">
                  <c:v>0.1489716172218</c:v>
                </c:pt>
                <c:pt idx="5949">
                  <c:v>0.14910246431829999</c:v>
                </c:pt>
                <c:pt idx="5950">
                  <c:v>0.14919798076150001</c:v>
                </c:pt>
                <c:pt idx="5951">
                  <c:v>0.14929594099519999</c:v>
                </c:pt>
                <c:pt idx="5952">
                  <c:v>0.1493948101997</c:v>
                </c:pt>
                <c:pt idx="5953">
                  <c:v>0.1495288461447</c:v>
                </c:pt>
                <c:pt idx="5954">
                  <c:v>0.14975921809670001</c:v>
                </c:pt>
                <c:pt idx="5955">
                  <c:v>0.1498978585005</c:v>
                </c:pt>
                <c:pt idx="5956">
                  <c:v>0.15002508461479999</c:v>
                </c:pt>
                <c:pt idx="5957">
                  <c:v>0.1501631885767</c:v>
                </c:pt>
                <c:pt idx="5958">
                  <c:v>0.1503312438726</c:v>
                </c:pt>
                <c:pt idx="5959">
                  <c:v>0.15045963227750001</c:v>
                </c:pt>
                <c:pt idx="5960">
                  <c:v>0.15059894323350001</c:v>
                </c:pt>
                <c:pt idx="5961">
                  <c:v>0.15074075758460001</c:v>
                </c:pt>
                <c:pt idx="5962">
                  <c:v>0.15107952058320001</c:v>
                </c:pt>
                <c:pt idx="5963">
                  <c:v>0.15118409693240001</c:v>
                </c:pt>
                <c:pt idx="5964">
                  <c:v>0.1513875871897</c:v>
                </c:pt>
                <c:pt idx="5965">
                  <c:v>0.151549294591</c:v>
                </c:pt>
                <c:pt idx="5966">
                  <c:v>0.1517229676247</c:v>
                </c:pt>
                <c:pt idx="5967">
                  <c:v>0.15184865891929999</c:v>
                </c:pt>
                <c:pt idx="5968">
                  <c:v>0.15201522409920001</c:v>
                </c:pt>
                <c:pt idx="5969">
                  <c:v>0.15211720764639999</c:v>
                </c:pt>
                <c:pt idx="5970">
                  <c:v>0.15229955315589999</c:v>
                </c:pt>
                <c:pt idx="5971">
                  <c:v>0.15236988663670001</c:v>
                </c:pt>
                <c:pt idx="5972">
                  <c:v>0.15244308114050001</c:v>
                </c:pt>
                <c:pt idx="5973">
                  <c:v>0.1525261849165</c:v>
                </c:pt>
                <c:pt idx="5974">
                  <c:v>0.1526049971581</c:v>
                </c:pt>
                <c:pt idx="5975">
                  <c:v>0.1526855677366</c:v>
                </c:pt>
                <c:pt idx="5976">
                  <c:v>0.152774900198</c:v>
                </c:pt>
                <c:pt idx="5977">
                  <c:v>0.15285842120650001</c:v>
                </c:pt>
                <c:pt idx="5978">
                  <c:v>0.152947857976</c:v>
                </c:pt>
                <c:pt idx="5979">
                  <c:v>0.153029307723</c:v>
                </c:pt>
                <c:pt idx="5980">
                  <c:v>0.153082922101</c:v>
                </c:pt>
                <c:pt idx="5981">
                  <c:v>0.15318968892099999</c:v>
                </c:pt>
                <c:pt idx="5982">
                  <c:v>0.15323302149769999</c:v>
                </c:pt>
                <c:pt idx="5983">
                  <c:v>0.15333239734170001</c:v>
                </c:pt>
                <c:pt idx="5984">
                  <c:v>0.15342414379120001</c:v>
                </c:pt>
                <c:pt idx="5985">
                  <c:v>0.1535493582487</c:v>
                </c:pt>
                <c:pt idx="5986">
                  <c:v>0.15363527834419999</c:v>
                </c:pt>
                <c:pt idx="5987">
                  <c:v>0.1537522524595</c:v>
                </c:pt>
                <c:pt idx="5988">
                  <c:v>0.15383481979370001</c:v>
                </c:pt>
                <c:pt idx="5989">
                  <c:v>0.1539172679186</c:v>
                </c:pt>
                <c:pt idx="5990">
                  <c:v>0.15399986505509999</c:v>
                </c:pt>
                <c:pt idx="5991">
                  <c:v>0.154077783227</c:v>
                </c:pt>
                <c:pt idx="5992">
                  <c:v>0.1541988998652</c:v>
                </c:pt>
                <c:pt idx="5993">
                  <c:v>0.15431551635269999</c:v>
                </c:pt>
                <c:pt idx="5994">
                  <c:v>0.1544666290283</c:v>
                </c:pt>
                <c:pt idx="5995">
                  <c:v>0.15457835793499999</c:v>
                </c:pt>
                <c:pt idx="5996">
                  <c:v>0.15472233295439999</c:v>
                </c:pt>
                <c:pt idx="5997">
                  <c:v>0.1548693478107</c:v>
                </c:pt>
                <c:pt idx="5998">
                  <c:v>0.15500238537790001</c:v>
                </c:pt>
                <c:pt idx="5999">
                  <c:v>0.15514378249649999</c:v>
                </c:pt>
                <c:pt idx="6000">
                  <c:v>0.155317902565</c:v>
                </c:pt>
                <c:pt idx="6001">
                  <c:v>0.15548504889010001</c:v>
                </c:pt>
                <c:pt idx="6002">
                  <c:v>0.1556430160999</c:v>
                </c:pt>
                <c:pt idx="6003">
                  <c:v>0.15581144392490001</c:v>
                </c:pt>
                <c:pt idx="6004">
                  <c:v>0.15597388148310001</c:v>
                </c:pt>
                <c:pt idx="6005">
                  <c:v>0.15620720386510001</c:v>
                </c:pt>
                <c:pt idx="6006">
                  <c:v>0.15649363398550001</c:v>
                </c:pt>
                <c:pt idx="6007">
                  <c:v>0.15681691467760001</c:v>
                </c:pt>
                <c:pt idx="6008">
                  <c:v>0.15713427960869999</c:v>
                </c:pt>
                <c:pt idx="6009">
                  <c:v>0.15745180845260001</c:v>
                </c:pt>
                <c:pt idx="6010">
                  <c:v>0.15775926411150001</c:v>
                </c:pt>
                <c:pt idx="6011">
                  <c:v>0.1580788195133</c:v>
                </c:pt>
                <c:pt idx="6012">
                  <c:v>0.15838605165479999</c:v>
                </c:pt>
                <c:pt idx="6013">
                  <c:v>0.15870019793510001</c:v>
                </c:pt>
                <c:pt idx="6014">
                  <c:v>0.15884684026240001</c:v>
                </c:pt>
                <c:pt idx="6015">
                  <c:v>0.15893083810809999</c:v>
                </c:pt>
                <c:pt idx="6016">
                  <c:v>0.1589777618647</c:v>
                </c:pt>
                <c:pt idx="6017">
                  <c:v>0.1590186953545</c:v>
                </c:pt>
                <c:pt idx="6018">
                  <c:v>0.15910124778750001</c:v>
                </c:pt>
                <c:pt idx="6019">
                  <c:v>0.15914608538149999</c:v>
                </c:pt>
                <c:pt idx="6020">
                  <c:v>0.15919080376629999</c:v>
                </c:pt>
                <c:pt idx="6021">
                  <c:v>0.15927065908909999</c:v>
                </c:pt>
                <c:pt idx="6022">
                  <c:v>0.15931053459639999</c:v>
                </c:pt>
                <c:pt idx="6023">
                  <c:v>0.1593891531229</c:v>
                </c:pt>
                <c:pt idx="6024">
                  <c:v>0.15947563946250001</c:v>
                </c:pt>
                <c:pt idx="6025">
                  <c:v>0.15955674648279999</c:v>
                </c:pt>
                <c:pt idx="6026">
                  <c:v>0.1596322655678</c:v>
                </c:pt>
                <c:pt idx="6027">
                  <c:v>0.15974634885790001</c:v>
                </c:pt>
                <c:pt idx="6028">
                  <c:v>0.15982080996039999</c:v>
                </c:pt>
                <c:pt idx="6029">
                  <c:v>0.15993487834930001</c:v>
                </c:pt>
                <c:pt idx="6030">
                  <c:v>0.16004489362239999</c:v>
                </c:pt>
                <c:pt idx="6031">
                  <c:v>0.16011689603330001</c:v>
                </c:pt>
                <c:pt idx="6032">
                  <c:v>0.16025042533869999</c:v>
                </c:pt>
                <c:pt idx="6033">
                  <c:v>0.160384401679</c:v>
                </c:pt>
                <c:pt idx="6034">
                  <c:v>0.16048532724379999</c:v>
                </c:pt>
                <c:pt idx="6035">
                  <c:v>0.16055293381210001</c:v>
                </c:pt>
                <c:pt idx="6036">
                  <c:v>0.1606285721064</c:v>
                </c:pt>
                <c:pt idx="6037">
                  <c:v>0.16070228815080001</c:v>
                </c:pt>
                <c:pt idx="6038">
                  <c:v>0.1607759892941</c:v>
                </c:pt>
                <c:pt idx="6039">
                  <c:v>0.16085195541380001</c:v>
                </c:pt>
                <c:pt idx="6040">
                  <c:v>0.16096240282060001</c:v>
                </c:pt>
                <c:pt idx="6041">
                  <c:v>0.16106237471099999</c:v>
                </c:pt>
                <c:pt idx="6042">
                  <c:v>0.16116334497929999</c:v>
                </c:pt>
                <c:pt idx="6043">
                  <c:v>0.16126167774200001</c:v>
                </c:pt>
                <c:pt idx="6044">
                  <c:v>0.16149875521660001</c:v>
                </c:pt>
                <c:pt idx="6045">
                  <c:v>0.1616648435593</c:v>
                </c:pt>
                <c:pt idx="6046">
                  <c:v>0.1618192344904</c:v>
                </c:pt>
                <c:pt idx="6047">
                  <c:v>0.16200636327269999</c:v>
                </c:pt>
                <c:pt idx="6048">
                  <c:v>0.1621650010347</c:v>
                </c:pt>
                <c:pt idx="6049">
                  <c:v>0.1624969989061</c:v>
                </c:pt>
                <c:pt idx="6050">
                  <c:v>0.16280083358290001</c:v>
                </c:pt>
                <c:pt idx="6051">
                  <c:v>0.16310483217239999</c:v>
                </c:pt>
                <c:pt idx="6052">
                  <c:v>0.1634057611227</c:v>
                </c:pt>
                <c:pt idx="6053">
                  <c:v>0.1637232452631</c:v>
                </c:pt>
                <c:pt idx="6054">
                  <c:v>0.164023399353</c:v>
                </c:pt>
                <c:pt idx="6055">
                  <c:v>0.164315700531</c:v>
                </c:pt>
                <c:pt idx="6056">
                  <c:v>0.16450107097630001</c:v>
                </c:pt>
                <c:pt idx="6057">
                  <c:v>0.1647940427065</c:v>
                </c:pt>
                <c:pt idx="6058">
                  <c:v>0.16497248411179999</c:v>
                </c:pt>
                <c:pt idx="6059">
                  <c:v>0.1650847941637</c:v>
                </c:pt>
                <c:pt idx="6060">
                  <c:v>0.16519269347189999</c:v>
                </c:pt>
                <c:pt idx="6061">
                  <c:v>0.16533389687540001</c:v>
                </c:pt>
                <c:pt idx="6062">
                  <c:v>0.1654531955719</c:v>
                </c:pt>
                <c:pt idx="6063">
                  <c:v>0.16556705534460001</c:v>
                </c:pt>
                <c:pt idx="6064">
                  <c:v>0.16567617654799999</c:v>
                </c:pt>
                <c:pt idx="6065">
                  <c:v>0.16575941443440001</c:v>
                </c:pt>
                <c:pt idx="6066">
                  <c:v>0.16588614881040001</c:v>
                </c:pt>
                <c:pt idx="6067">
                  <c:v>0.1659992486238</c:v>
                </c:pt>
                <c:pt idx="6068">
                  <c:v>0.16608379781249999</c:v>
                </c:pt>
                <c:pt idx="6069">
                  <c:v>0.16616229712960001</c:v>
                </c:pt>
                <c:pt idx="6070">
                  <c:v>0.1662185192108</c:v>
                </c:pt>
                <c:pt idx="6071">
                  <c:v>0.1663293391466</c:v>
                </c:pt>
                <c:pt idx="6072">
                  <c:v>0.16645227372650001</c:v>
                </c:pt>
                <c:pt idx="6073">
                  <c:v>0.16657872498039999</c:v>
                </c:pt>
                <c:pt idx="6074">
                  <c:v>0.16666163504119999</c:v>
                </c:pt>
                <c:pt idx="6075">
                  <c:v>0.1667744517326</c:v>
                </c:pt>
                <c:pt idx="6076">
                  <c:v>0.16682648658749999</c:v>
                </c:pt>
                <c:pt idx="6077">
                  <c:v>0.16694569587710001</c:v>
                </c:pt>
                <c:pt idx="6078">
                  <c:v>0.16703040897849999</c:v>
                </c:pt>
                <c:pt idx="6079">
                  <c:v>0.16715988516809999</c:v>
                </c:pt>
                <c:pt idx="6080">
                  <c:v>0.16725540161130001</c:v>
                </c:pt>
                <c:pt idx="6081">
                  <c:v>0.1673445254564</c:v>
                </c:pt>
                <c:pt idx="6082">
                  <c:v>0.1674321442842</c:v>
                </c:pt>
                <c:pt idx="6083">
                  <c:v>0.16754336655140001</c:v>
                </c:pt>
                <c:pt idx="6084">
                  <c:v>0.1676584780216</c:v>
                </c:pt>
                <c:pt idx="6085">
                  <c:v>0.16776789724829999</c:v>
                </c:pt>
                <c:pt idx="6086">
                  <c:v>0.16788798570630001</c:v>
                </c:pt>
                <c:pt idx="6087">
                  <c:v>0.16797167062759999</c:v>
                </c:pt>
                <c:pt idx="6088">
                  <c:v>0.1680579185486</c:v>
                </c:pt>
                <c:pt idx="6089">
                  <c:v>0.16814513504510001</c:v>
                </c:pt>
                <c:pt idx="6090">
                  <c:v>0.1682338267565</c:v>
                </c:pt>
                <c:pt idx="6091">
                  <c:v>0.16834527254100001</c:v>
                </c:pt>
                <c:pt idx="6092">
                  <c:v>0.16842752695079999</c:v>
                </c:pt>
                <c:pt idx="6093">
                  <c:v>0.168512493372</c:v>
                </c:pt>
                <c:pt idx="6094">
                  <c:v>0.16857118904589999</c:v>
                </c:pt>
                <c:pt idx="6095">
                  <c:v>0.16865907609460001</c:v>
                </c:pt>
                <c:pt idx="6096">
                  <c:v>0.16871917247769999</c:v>
                </c:pt>
                <c:pt idx="6097">
                  <c:v>0.16880384087559999</c:v>
                </c:pt>
                <c:pt idx="6098">
                  <c:v>0.16888989508150001</c:v>
                </c:pt>
                <c:pt idx="6099">
                  <c:v>0.1689465194941</c:v>
                </c:pt>
                <c:pt idx="6100">
                  <c:v>0.1690274178982</c:v>
                </c:pt>
                <c:pt idx="6101">
                  <c:v>0.16911230981350001</c:v>
                </c:pt>
                <c:pt idx="6102">
                  <c:v>0.16917112469670001</c:v>
                </c:pt>
                <c:pt idx="6103">
                  <c:v>0.16925989091400001</c:v>
                </c:pt>
                <c:pt idx="6104">
                  <c:v>0.16932456195350001</c:v>
                </c:pt>
                <c:pt idx="6105">
                  <c:v>0.16940850019449999</c:v>
                </c:pt>
                <c:pt idx="6106">
                  <c:v>0.1694894582033</c:v>
                </c:pt>
                <c:pt idx="6107">
                  <c:v>0.1695420145988</c:v>
                </c:pt>
                <c:pt idx="6108">
                  <c:v>0.16958948969839999</c:v>
                </c:pt>
                <c:pt idx="6109">
                  <c:v>0.16964359581470001</c:v>
                </c:pt>
                <c:pt idx="6110">
                  <c:v>0.16972345113750001</c:v>
                </c:pt>
                <c:pt idx="6111">
                  <c:v>0.16977655887599999</c:v>
                </c:pt>
                <c:pt idx="6112">
                  <c:v>0.1698337644339</c:v>
                </c:pt>
                <c:pt idx="6113">
                  <c:v>0.16992005705829999</c:v>
                </c:pt>
                <c:pt idx="6114">
                  <c:v>0.16997498273850001</c:v>
                </c:pt>
                <c:pt idx="6115">
                  <c:v>0.1700676977634</c:v>
                </c:pt>
                <c:pt idx="6116">
                  <c:v>0.17012545466420001</c:v>
                </c:pt>
                <c:pt idx="6117">
                  <c:v>0.1701881736517</c:v>
                </c:pt>
                <c:pt idx="6118">
                  <c:v>0.17025129497050001</c:v>
                </c:pt>
                <c:pt idx="6119">
                  <c:v>0.17030513286589999</c:v>
                </c:pt>
                <c:pt idx="6120">
                  <c:v>0.17036525905130001</c:v>
                </c:pt>
                <c:pt idx="6121">
                  <c:v>0.170427814126</c:v>
                </c:pt>
                <c:pt idx="6122">
                  <c:v>0.170486882329</c:v>
                </c:pt>
                <c:pt idx="6123">
                  <c:v>0.1705445200205</c:v>
                </c:pt>
                <c:pt idx="6124">
                  <c:v>0.17060336470599999</c:v>
                </c:pt>
                <c:pt idx="6125">
                  <c:v>0.17068532109260001</c:v>
                </c:pt>
                <c:pt idx="6126">
                  <c:v>0.170743688941</c:v>
                </c:pt>
                <c:pt idx="6127">
                  <c:v>0.1707997173071</c:v>
                </c:pt>
                <c:pt idx="6128">
                  <c:v>0.17088659107689999</c:v>
                </c:pt>
                <c:pt idx="6129">
                  <c:v>0.1709455549717</c:v>
                </c:pt>
                <c:pt idx="6130">
                  <c:v>0.1710290908813</c:v>
                </c:pt>
                <c:pt idx="6131">
                  <c:v>0.1711124032736</c:v>
                </c:pt>
                <c:pt idx="6132">
                  <c:v>0.17117273807530001</c:v>
                </c:pt>
                <c:pt idx="6133">
                  <c:v>0.1712337434292</c:v>
                </c:pt>
                <c:pt idx="6134">
                  <c:v>0.17128829658030001</c:v>
                </c:pt>
                <c:pt idx="6135">
                  <c:v>0.17137378454210001</c:v>
                </c:pt>
                <c:pt idx="6136">
                  <c:v>0.1714374423027</c:v>
                </c:pt>
                <c:pt idx="6137">
                  <c:v>0.17150184512139999</c:v>
                </c:pt>
                <c:pt idx="6138">
                  <c:v>0.17159678041929999</c:v>
                </c:pt>
                <c:pt idx="6139">
                  <c:v>0.17166309058670001</c:v>
                </c:pt>
                <c:pt idx="6140">
                  <c:v>0.1717537939548</c:v>
                </c:pt>
                <c:pt idx="6141">
                  <c:v>0.1718389540911</c:v>
                </c:pt>
                <c:pt idx="6142">
                  <c:v>0.17189702391619999</c:v>
                </c:pt>
                <c:pt idx="6143">
                  <c:v>0.17195278406139999</c:v>
                </c:pt>
                <c:pt idx="6144">
                  <c:v>0.1720063835382</c:v>
                </c:pt>
                <c:pt idx="6145">
                  <c:v>0.1720968931913</c:v>
                </c:pt>
                <c:pt idx="6146">
                  <c:v>0.17215265333650001</c:v>
                </c:pt>
                <c:pt idx="6147">
                  <c:v>0.1722082942724</c:v>
                </c:pt>
                <c:pt idx="6148">
                  <c:v>0.172268986702</c:v>
                </c:pt>
                <c:pt idx="6149">
                  <c:v>0.17232830822469999</c:v>
                </c:pt>
                <c:pt idx="6150">
                  <c:v>0.17238810658449999</c:v>
                </c:pt>
                <c:pt idx="6151">
                  <c:v>0.17244967818260001</c:v>
                </c:pt>
                <c:pt idx="6152">
                  <c:v>0.17251321673389999</c:v>
                </c:pt>
                <c:pt idx="6153">
                  <c:v>0.17257666587830001</c:v>
                </c:pt>
                <c:pt idx="6154">
                  <c:v>0.17260651290420001</c:v>
                </c:pt>
                <c:pt idx="6155">
                  <c:v>0.17266494035720001</c:v>
                </c:pt>
                <c:pt idx="6156">
                  <c:v>0.17272016406060001</c:v>
                </c:pt>
                <c:pt idx="6157">
                  <c:v>0.17278209328649999</c:v>
                </c:pt>
                <c:pt idx="6158">
                  <c:v>0.17284044623370001</c:v>
                </c:pt>
                <c:pt idx="6159">
                  <c:v>0.17293305695059999</c:v>
                </c:pt>
                <c:pt idx="6160">
                  <c:v>0.17299559712410001</c:v>
                </c:pt>
                <c:pt idx="6161">
                  <c:v>0.17305514216420001</c:v>
                </c:pt>
                <c:pt idx="6162">
                  <c:v>0.17311291396619999</c:v>
                </c:pt>
                <c:pt idx="6163">
                  <c:v>0.1731771528721</c:v>
                </c:pt>
                <c:pt idx="6164">
                  <c:v>0.17324589192869999</c:v>
                </c:pt>
                <c:pt idx="6165">
                  <c:v>0.17330849170679999</c:v>
                </c:pt>
                <c:pt idx="6166">
                  <c:v>0.17340183258059999</c:v>
                </c:pt>
                <c:pt idx="6167">
                  <c:v>0.17346209287639999</c:v>
                </c:pt>
                <c:pt idx="6168">
                  <c:v>0.1735217869282</c:v>
                </c:pt>
                <c:pt idx="6169">
                  <c:v>0.1735756397247</c:v>
                </c:pt>
                <c:pt idx="6170">
                  <c:v>0.17367866635320001</c:v>
                </c:pt>
                <c:pt idx="6171">
                  <c:v>0.17377212643619999</c:v>
                </c:pt>
                <c:pt idx="6172">
                  <c:v>0.1738337278366</c:v>
                </c:pt>
                <c:pt idx="6173">
                  <c:v>0.1739305406809</c:v>
                </c:pt>
                <c:pt idx="6174">
                  <c:v>0.174020588398</c:v>
                </c:pt>
                <c:pt idx="6175">
                  <c:v>0.17408263683319999</c:v>
                </c:pt>
                <c:pt idx="6176">
                  <c:v>0.1741769313812</c:v>
                </c:pt>
                <c:pt idx="6177">
                  <c:v>0.17424371838569999</c:v>
                </c:pt>
                <c:pt idx="6178">
                  <c:v>0.17430904507639999</c:v>
                </c:pt>
                <c:pt idx="6179">
                  <c:v>0.17440210282800001</c:v>
                </c:pt>
                <c:pt idx="6180">
                  <c:v>0.17446075379850001</c:v>
                </c:pt>
                <c:pt idx="6181">
                  <c:v>0.17454800009730001</c:v>
                </c:pt>
                <c:pt idx="6182">
                  <c:v>0.1746069341898</c:v>
                </c:pt>
                <c:pt idx="6183">
                  <c:v>0.1746674478054</c:v>
                </c:pt>
                <c:pt idx="6184">
                  <c:v>0.17472928762439999</c:v>
                </c:pt>
                <c:pt idx="6185">
                  <c:v>0.17478987574579999</c:v>
                </c:pt>
                <c:pt idx="6186">
                  <c:v>0.17488901317120001</c:v>
                </c:pt>
                <c:pt idx="6187">
                  <c:v>0.17495137453080001</c:v>
                </c:pt>
                <c:pt idx="6188">
                  <c:v>0.17505072057250001</c:v>
                </c:pt>
                <c:pt idx="6189">
                  <c:v>0.1751150488853</c:v>
                </c:pt>
                <c:pt idx="6190">
                  <c:v>0.17517958581449999</c:v>
                </c:pt>
                <c:pt idx="6191">
                  <c:v>0.17527134716510001</c:v>
                </c:pt>
                <c:pt idx="6192">
                  <c:v>0.1753369569778</c:v>
                </c:pt>
                <c:pt idx="6193">
                  <c:v>0.17542977631090001</c:v>
                </c:pt>
                <c:pt idx="6194">
                  <c:v>0.1754875928164</c:v>
                </c:pt>
                <c:pt idx="6195">
                  <c:v>0.17555017769340001</c:v>
                </c:pt>
                <c:pt idx="6196">
                  <c:v>0.17561377584929999</c:v>
                </c:pt>
                <c:pt idx="6197">
                  <c:v>0.1756821423769</c:v>
                </c:pt>
                <c:pt idx="6198">
                  <c:v>0.175741776824</c:v>
                </c:pt>
                <c:pt idx="6199">
                  <c:v>0.1758078038692</c:v>
                </c:pt>
                <c:pt idx="6200">
                  <c:v>0.17586852610109999</c:v>
                </c:pt>
                <c:pt idx="6201">
                  <c:v>0.17593227326870001</c:v>
                </c:pt>
                <c:pt idx="6202">
                  <c:v>0.1759930551052</c:v>
                </c:pt>
                <c:pt idx="6203">
                  <c:v>0.17609444260599999</c:v>
                </c:pt>
                <c:pt idx="6204">
                  <c:v>0.1761637628078</c:v>
                </c:pt>
                <c:pt idx="6205">
                  <c:v>0.17622631788250001</c:v>
                </c:pt>
                <c:pt idx="6206">
                  <c:v>0.17628897726539999</c:v>
                </c:pt>
                <c:pt idx="6207">
                  <c:v>0.17635309696199999</c:v>
                </c:pt>
                <c:pt idx="6208">
                  <c:v>0.17641933262350001</c:v>
                </c:pt>
                <c:pt idx="6209">
                  <c:v>0.1764782071114</c:v>
                </c:pt>
                <c:pt idx="6210">
                  <c:v>0.1765428185463</c:v>
                </c:pt>
                <c:pt idx="6211">
                  <c:v>0.17661060392860001</c:v>
                </c:pt>
                <c:pt idx="6212">
                  <c:v>0.1766761988401</c:v>
                </c:pt>
                <c:pt idx="6213">
                  <c:v>0.17673707008360001</c:v>
                </c:pt>
                <c:pt idx="6214">
                  <c:v>0.17680433392520001</c:v>
                </c:pt>
                <c:pt idx="6215">
                  <c:v>0.1768690645695</c:v>
                </c:pt>
                <c:pt idx="6216">
                  <c:v>0.17693644762040001</c:v>
                </c:pt>
                <c:pt idx="6217">
                  <c:v>0.1770051717758</c:v>
                </c:pt>
                <c:pt idx="6218">
                  <c:v>0.1770700216293</c:v>
                </c:pt>
                <c:pt idx="6219">
                  <c:v>0.1771314740181</c:v>
                </c:pt>
                <c:pt idx="6220">
                  <c:v>0.17719411849979999</c:v>
                </c:pt>
                <c:pt idx="6221">
                  <c:v>0.17727887630460001</c:v>
                </c:pt>
                <c:pt idx="6222">
                  <c:v>0.17737045884130001</c:v>
                </c:pt>
                <c:pt idx="6223">
                  <c:v>0.17743656039239999</c:v>
                </c:pt>
                <c:pt idx="6224">
                  <c:v>0.1775072365999</c:v>
                </c:pt>
                <c:pt idx="6225">
                  <c:v>0.1775761842728</c:v>
                </c:pt>
                <c:pt idx="6226">
                  <c:v>0.17764012515540001</c:v>
                </c:pt>
                <c:pt idx="6227">
                  <c:v>0.17770576477050001</c:v>
                </c:pt>
                <c:pt idx="6228">
                  <c:v>0.17777203023429999</c:v>
                </c:pt>
                <c:pt idx="6229">
                  <c:v>0.17783609032629999</c:v>
                </c:pt>
                <c:pt idx="6230">
                  <c:v>0.17793433368209999</c:v>
                </c:pt>
                <c:pt idx="6231">
                  <c:v>0.17799799144270001</c:v>
                </c:pt>
                <c:pt idx="6232">
                  <c:v>0.1780907958746</c:v>
                </c:pt>
                <c:pt idx="6233">
                  <c:v>0.17817862331869999</c:v>
                </c:pt>
                <c:pt idx="6234">
                  <c:v>0.17823953926559999</c:v>
                </c:pt>
                <c:pt idx="6235">
                  <c:v>0.1782989799976</c:v>
                </c:pt>
                <c:pt idx="6236">
                  <c:v>0.1783688813448</c:v>
                </c:pt>
                <c:pt idx="6237">
                  <c:v>0.17846846580510001</c:v>
                </c:pt>
                <c:pt idx="6238">
                  <c:v>0.1785709559917</c:v>
                </c:pt>
                <c:pt idx="6239">
                  <c:v>0.17864085733890001</c:v>
                </c:pt>
                <c:pt idx="6240">
                  <c:v>0.1787404716015</c:v>
                </c:pt>
                <c:pt idx="6241">
                  <c:v>0.17880438268179999</c:v>
                </c:pt>
                <c:pt idx="6242">
                  <c:v>0.17887364327909999</c:v>
                </c:pt>
                <c:pt idx="6243">
                  <c:v>0.17896926403050001</c:v>
                </c:pt>
                <c:pt idx="6244">
                  <c:v>0.17899999022480001</c:v>
                </c:pt>
                <c:pt idx="6245">
                  <c:v>0.17906713485719999</c:v>
                </c:pt>
                <c:pt idx="6246">
                  <c:v>0.17913909256460001</c:v>
                </c:pt>
                <c:pt idx="6247">
                  <c:v>0.17920385301110001</c:v>
                </c:pt>
                <c:pt idx="6248">
                  <c:v>0.17927496135230001</c:v>
                </c:pt>
                <c:pt idx="6249">
                  <c:v>0.1793484985828</c:v>
                </c:pt>
                <c:pt idx="6250">
                  <c:v>0.17942030727860001</c:v>
                </c:pt>
                <c:pt idx="6251">
                  <c:v>0.17951853573320001</c:v>
                </c:pt>
                <c:pt idx="6252">
                  <c:v>0.17958649992940001</c:v>
                </c:pt>
                <c:pt idx="6253">
                  <c:v>0.179653942585</c:v>
                </c:pt>
                <c:pt idx="6254">
                  <c:v>0.1797181665897</c:v>
                </c:pt>
                <c:pt idx="6255">
                  <c:v>0.17978401482110001</c:v>
                </c:pt>
                <c:pt idx="6256">
                  <c:v>0.17984677851200001</c:v>
                </c:pt>
                <c:pt idx="6257">
                  <c:v>0.17991593480109999</c:v>
                </c:pt>
                <c:pt idx="6258">
                  <c:v>0.17997983098029999</c:v>
                </c:pt>
                <c:pt idx="6259">
                  <c:v>0.18004129827019999</c:v>
                </c:pt>
                <c:pt idx="6260">
                  <c:v>0.1801005750895</c:v>
                </c:pt>
                <c:pt idx="6261">
                  <c:v>0.18019589781760001</c:v>
                </c:pt>
                <c:pt idx="6262">
                  <c:v>0.18025840818880001</c:v>
                </c:pt>
                <c:pt idx="6263">
                  <c:v>0.18032792210580001</c:v>
                </c:pt>
                <c:pt idx="6264">
                  <c:v>0.1803956925869</c:v>
                </c:pt>
                <c:pt idx="6265">
                  <c:v>0.1804659068584</c:v>
                </c:pt>
                <c:pt idx="6266">
                  <c:v>0.1805313080549</c:v>
                </c:pt>
                <c:pt idx="6267">
                  <c:v>0.18062324821949999</c:v>
                </c:pt>
                <c:pt idx="6268">
                  <c:v>0.1807175129652</c:v>
                </c:pt>
                <c:pt idx="6269">
                  <c:v>0.1807849258184</c:v>
                </c:pt>
                <c:pt idx="6270">
                  <c:v>0.18088634312150001</c:v>
                </c:pt>
                <c:pt idx="6271">
                  <c:v>0.18100276589389999</c:v>
                </c:pt>
                <c:pt idx="6272">
                  <c:v>0.18107013404370001</c:v>
                </c:pt>
                <c:pt idx="6273">
                  <c:v>0.18113255500789999</c:v>
                </c:pt>
                <c:pt idx="6274">
                  <c:v>0.1811984926462</c:v>
                </c:pt>
                <c:pt idx="6275">
                  <c:v>0.18126022815699999</c:v>
                </c:pt>
                <c:pt idx="6276">
                  <c:v>0.1813208758831</c:v>
                </c:pt>
                <c:pt idx="6277">
                  <c:v>0.18142454326150001</c:v>
                </c:pt>
                <c:pt idx="6278">
                  <c:v>0.18152816593650001</c:v>
                </c:pt>
                <c:pt idx="6279">
                  <c:v>0.1815936714411</c:v>
                </c:pt>
                <c:pt idx="6280">
                  <c:v>0.18169154226779999</c:v>
                </c:pt>
                <c:pt idx="6281">
                  <c:v>0.1817905455828</c:v>
                </c:pt>
                <c:pt idx="6282">
                  <c:v>0.18185958266259999</c:v>
                </c:pt>
                <c:pt idx="6283">
                  <c:v>0.1819650232792</c:v>
                </c:pt>
                <c:pt idx="6284">
                  <c:v>0.1820276081562</c:v>
                </c:pt>
                <c:pt idx="6285">
                  <c:v>0.1820936799049</c:v>
                </c:pt>
                <c:pt idx="6286">
                  <c:v>0.18215832114220001</c:v>
                </c:pt>
                <c:pt idx="6287">
                  <c:v>0.18222291767599999</c:v>
                </c:pt>
                <c:pt idx="6288">
                  <c:v>0.18229012191300001</c:v>
                </c:pt>
                <c:pt idx="6289">
                  <c:v>0.18235889077190001</c:v>
                </c:pt>
                <c:pt idx="6290">
                  <c:v>0.1824571639299</c:v>
                </c:pt>
                <c:pt idx="6291">
                  <c:v>0.18252171576019999</c:v>
                </c:pt>
                <c:pt idx="6292">
                  <c:v>0.1826242506504</c:v>
                </c:pt>
                <c:pt idx="6293">
                  <c:v>0.1826887726784</c:v>
                </c:pt>
                <c:pt idx="6294">
                  <c:v>0.1827544122934</c:v>
                </c:pt>
                <c:pt idx="6295">
                  <c:v>0.1828259378672</c:v>
                </c:pt>
                <c:pt idx="6296">
                  <c:v>0.18289464712139999</c:v>
                </c:pt>
                <c:pt idx="6297">
                  <c:v>0.18296496570109999</c:v>
                </c:pt>
                <c:pt idx="6298">
                  <c:v>0.1830350160599</c:v>
                </c:pt>
                <c:pt idx="6299">
                  <c:v>0.18310375511650001</c:v>
                </c:pt>
                <c:pt idx="6300">
                  <c:v>0.18320326507090001</c:v>
                </c:pt>
                <c:pt idx="6301">
                  <c:v>0.18330760300160001</c:v>
                </c:pt>
                <c:pt idx="6302">
                  <c:v>0.18337331712249999</c:v>
                </c:pt>
                <c:pt idx="6303">
                  <c:v>0.1834751218557</c:v>
                </c:pt>
                <c:pt idx="6304">
                  <c:v>0.1835399866104</c:v>
                </c:pt>
                <c:pt idx="6305">
                  <c:v>0.18363800644869999</c:v>
                </c:pt>
                <c:pt idx="6306">
                  <c:v>0.18373750150199999</c:v>
                </c:pt>
                <c:pt idx="6307">
                  <c:v>0.18380399048330001</c:v>
                </c:pt>
                <c:pt idx="6308">
                  <c:v>0.1839065998793</c:v>
                </c:pt>
                <c:pt idx="6309">
                  <c:v>0.18400815129279999</c:v>
                </c:pt>
                <c:pt idx="6310">
                  <c:v>0.1840779483318</c:v>
                </c:pt>
                <c:pt idx="6311">
                  <c:v>0.18417941033839999</c:v>
                </c:pt>
                <c:pt idx="6312">
                  <c:v>0.1842454373837</c:v>
                </c:pt>
                <c:pt idx="6313">
                  <c:v>0.1843453496695</c:v>
                </c:pt>
                <c:pt idx="6314">
                  <c:v>0.18444341421130001</c:v>
                </c:pt>
                <c:pt idx="6315">
                  <c:v>0.18451097607610001</c:v>
                </c:pt>
                <c:pt idx="6316">
                  <c:v>0.18461160361769999</c:v>
                </c:pt>
                <c:pt idx="6317">
                  <c:v>0.18471272289749999</c:v>
                </c:pt>
                <c:pt idx="6318">
                  <c:v>0.18478336930270001</c:v>
                </c:pt>
                <c:pt idx="6319">
                  <c:v>0.1848572194576</c:v>
                </c:pt>
                <c:pt idx="6320">
                  <c:v>0.1849285066128</c:v>
                </c:pt>
                <c:pt idx="6321">
                  <c:v>0.18502579629419999</c:v>
                </c:pt>
                <c:pt idx="6322">
                  <c:v>0.18512687087060001</c:v>
                </c:pt>
                <c:pt idx="6323">
                  <c:v>0.1851887702942</c:v>
                </c:pt>
                <c:pt idx="6324">
                  <c:v>0.18528428673739999</c:v>
                </c:pt>
                <c:pt idx="6325">
                  <c:v>0.18535406887530001</c:v>
                </c:pt>
                <c:pt idx="6326">
                  <c:v>0.18541979789730001</c:v>
                </c:pt>
                <c:pt idx="6327">
                  <c:v>0.18548470735549999</c:v>
                </c:pt>
                <c:pt idx="6328">
                  <c:v>0.18554788827900001</c:v>
                </c:pt>
                <c:pt idx="6329">
                  <c:v>0.18562193214889999</c:v>
                </c:pt>
                <c:pt idx="6330">
                  <c:v>0.18568785488610001</c:v>
                </c:pt>
                <c:pt idx="6331">
                  <c:v>0.18575876951219999</c:v>
                </c:pt>
                <c:pt idx="6332">
                  <c:v>0.185826420784</c:v>
                </c:pt>
                <c:pt idx="6333">
                  <c:v>0.18589355051520001</c:v>
                </c:pt>
                <c:pt idx="6334">
                  <c:v>0.18599383533</c:v>
                </c:pt>
                <c:pt idx="6335">
                  <c:v>0.1860918104649</c:v>
                </c:pt>
                <c:pt idx="6336">
                  <c:v>0.18616168200970001</c:v>
                </c:pt>
                <c:pt idx="6337">
                  <c:v>0.1862677484751</c:v>
                </c:pt>
                <c:pt idx="6338">
                  <c:v>0.18633665144440001</c:v>
                </c:pt>
                <c:pt idx="6339">
                  <c:v>0.18640503287320001</c:v>
                </c:pt>
                <c:pt idx="6340">
                  <c:v>0.1865101158619</c:v>
                </c:pt>
                <c:pt idx="6341">
                  <c:v>0.18657566607000001</c:v>
                </c:pt>
                <c:pt idx="6342">
                  <c:v>0.186674952507</c:v>
                </c:pt>
                <c:pt idx="6343">
                  <c:v>0.1867424547672</c:v>
                </c:pt>
                <c:pt idx="6344">
                  <c:v>0.1868150830269</c:v>
                </c:pt>
                <c:pt idx="6345">
                  <c:v>0.18692524731160001</c:v>
                </c:pt>
                <c:pt idx="6346">
                  <c:v>0.1869951933622</c:v>
                </c:pt>
                <c:pt idx="6347">
                  <c:v>0.18713365495199999</c:v>
                </c:pt>
                <c:pt idx="6348">
                  <c:v>0.187232837081</c:v>
                </c:pt>
                <c:pt idx="6349">
                  <c:v>0.18730102479460001</c:v>
                </c:pt>
                <c:pt idx="6350">
                  <c:v>0.1874041706324</c:v>
                </c:pt>
                <c:pt idx="6351">
                  <c:v>0.18749836087230001</c:v>
                </c:pt>
                <c:pt idx="6352">
                  <c:v>0.18759675323960001</c:v>
                </c:pt>
                <c:pt idx="6353">
                  <c:v>0.1876686066389</c:v>
                </c:pt>
                <c:pt idx="6354">
                  <c:v>0.18777379393579999</c:v>
                </c:pt>
                <c:pt idx="6355">
                  <c:v>0.18784208595749999</c:v>
                </c:pt>
                <c:pt idx="6356">
                  <c:v>0.1879480779171</c:v>
                </c:pt>
                <c:pt idx="6357">
                  <c:v>0.18804909288880001</c:v>
                </c:pt>
                <c:pt idx="6358">
                  <c:v>0.18815292417999999</c:v>
                </c:pt>
                <c:pt idx="6359">
                  <c:v>0.1882521510124</c:v>
                </c:pt>
                <c:pt idx="6360">
                  <c:v>0.1883556991816</c:v>
                </c:pt>
                <c:pt idx="6361">
                  <c:v>0.18842482566829999</c:v>
                </c:pt>
                <c:pt idx="6362">
                  <c:v>0.1885227262974</c:v>
                </c:pt>
                <c:pt idx="6363">
                  <c:v>0.18862631917</c:v>
                </c:pt>
                <c:pt idx="6364">
                  <c:v>0.18869377672670001</c:v>
                </c:pt>
                <c:pt idx="6365">
                  <c:v>0.188797980547</c:v>
                </c:pt>
                <c:pt idx="6366">
                  <c:v>0.18889969587329999</c:v>
                </c:pt>
                <c:pt idx="6367">
                  <c:v>0.18896193802360001</c:v>
                </c:pt>
                <c:pt idx="6368">
                  <c:v>0.18905718624590001</c:v>
                </c:pt>
                <c:pt idx="6369">
                  <c:v>0.18915575742720001</c:v>
                </c:pt>
                <c:pt idx="6370">
                  <c:v>0.1892237514257</c:v>
                </c:pt>
                <c:pt idx="6371">
                  <c:v>0.1893167048693</c:v>
                </c:pt>
                <c:pt idx="6372">
                  <c:v>0.18942292034630001</c:v>
                </c:pt>
                <c:pt idx="6373">
                  <c:v>0.18949219584470001</c:v>
                </c:pt>
                <c:pt idx="6374">
                  <c:v>0.18959167599679999</c:v>
                </c:pt>
                <c:pt idx="6375">
                  <c:v>0.18966689705850001</c:v>
                </c:pt>
                <c:pt idx="6376">
                  <c:v>0.18973608314990001</c:v>
                </c:pt>
                <c:pt idx="6377">
                  <c:v>0.189800158143</c:v>
                </c:pt>
                <c:pt idx="6378">
                  <c:v>0.18990999460220001</c:v>
                </c:pt>
                <c:pt idx="6379">
                  <c:v>0.19001600146290001</c:v>
                </c:pt>
                <c:pt idx="6380">
                  <c:v>0.19012340903280001</c:v>
                </c:pt>
                <c:pt idx="6381">
                  <c:v>0.19023147225379999</c:v>
                </c:pt>
                <c:pt idx="6382">
                  <c:v>0.19033311307430001</c:v>
                </c:pt>
                <c:pt idx="6383">
                  <c:v>0.1904378831387</c:v>
                </c:pt>
                <c:pt idx="6384">
                  <c:v>0.19050523638729999</c:v>
                </c:pt>
                <c:pt idx="6385">
                  <c:v>0.19060397148130001</c:v>
                </c:pt>
                <c:pt idx="6386">
                  <c:v>0.19070358574390001</c:v>
                </c:pt>
                <c:pt idx="6387">
                  <c:v>0.1907682716846</c:v>
                </c:pt>
                <c:pt idx="6388">
                  <c:v>0.19086736440659999</c:v>
                </c:pt>
                <c:pt idx="6389">
                  <c:v>0.19093164801599999</c:v>
                </c:pt>
                <c:pt idx="6390">
                  <c:v>0.19106839597229999</c:v>
                </c:pt>
                <c:pt idx="6391">
                  <c:v>0.1911728680134</c:v>
                </c:pt>
                <c:pt idx="6392">
                  <c:v>0.19127236306670001</c:v>
                </c:pt>
                <c:pt idx="6393">
                  <c:v>0.19134105741980001</c:v>
                </c:pt>
                <c:pt idx="6394">
                  <c:v>0.1914450973272</c:v>
                </c:pt>
                <c:pt idx="6395">
                  <c:v>0.19154390692709999</c:v>
                </c:pt>
                <c:pt idx="6396">
                  <c:v>0.19164307415490001</c:v>
                </c:pt>
                <c:pt idx="6397">
                  <c:v>0.1917433291674</c:v>
                </c:pt>
                <c:pt idx="6398">
                  <c:v>0.19184784591199999</c:v>
                </c:pt>
                <c:pt idx="6399">
                  <c:v>0.1919238418341</c:v>
                </c:pt>
                <c:pt idx="6400">
                  <c:v>0.1920373141766</c:v>
                </c:pt>
                <c:pt idx="6401">
                  <c:v>0.19213974475859999</c:v>
                </c:pt>
                <c:pt idx="6402">
                  <c:v>0.19223974645139999</c:v>
                </c:pt>
                <c:pt idx="6403">
                  <c:v>0.19230462610720001</c:v>
                </c:pt>
                <c:pt idx="6404">
                  <c:v>0.1924042403698</c:v>
                </c:pt>
                <c:pt idx="6405">
                  <c:v>0.1924751102924</c:v>
                </c:pt>
                <c:pt idx="6406">
                  <c:v>0.19258235394949999</c:v>
                </c:pt>
                <c:pt idx="6407">
                  <c:v>0.1926854550838</c:v>
                </c:pt>
                <c:pt idx="6408">
                  <c:v>0.1927921175957</c:v>
                </c:pt>
                <c:pt idx="6409">
                  <c:v>0.1928684264421</c:v>
                </c:pt>
                <c:pt idx="6410">
                  <c:v>0.1929716467857</c:v>
                </c:pt>
                <c:pt idx="6411">
                  <c:v>0.19304803013800001</c:v>
                </c:pt>
                <c:pt idx="6412">
                  <c:v>0.19315145909789999</c:v>
                </c:pt>
                <c:pt idx="6413">
                  <c:v>0.1932478845119</c:v>
                </c:pt>
                <c:pt idx="6414">
                  <c:v>0.1933236569166</c:v>
                </c:pt>
                <c:pt idx="6415">
                  <c:v>0.1934240609407</c:v>
                </c:pt>
                <c:pt idx="6416">
                  <c:v>0.193555444479</c:v>
                </c:pt>
                <c:pt idx="6417">
                  <c:v>0.19365569949149999</c:v>
                </c:pt>
                <c:pt idx="6418">
                  <c:v>0.193726465106</c:v>
                </c:pt>
                <c:pt idx="6419">
                  <c:v>0.19383564591409999</c:v>
                </c:pt>
                <c:pt idx="6420">
                  <c:v>0.1939145177603</c:v>
                </c:pt>
                <c:pt idx="6421">
                  <c:v>0.19402432441709999</c:v>
                </c:pt>
                <c:pt idx="6422">
                  <c:v>0.194168522954</c:v>
                </c:pt>
                <c:pt idx="6423">
                  <c:v>0.19434270262719999</c:v>
                </c:pt>
                <c:pt idx="6424">
                  <c:v>0.1944454908371</c:v>
                </c:pt>
                <c:pt idx="6425">
                  <c:v>0.19454659521580001</c:v>
                </c:pt>
                <c:pt idx="6426">
                  <c:v>0.19476021826270001</c:v>
                </c:pt>
                <c:pt idx="6427">
                  <c:v>0.195018440485</c:v>
                </c:pt>
                <c:pt idx="6428">
                  <c:v>0.19514831900599999</c:v>
                </c:pt>
                <c:pt idx="6429">
                  <c:v>0.19528548419479999</c:v>
                </c:pt>
                <c:pt idx="6430">
                  <c:v>0.19541870057579999</c:v>
                </c:pt>
                <c:pt idx="6431">
                  <c:v>0.1954877078533</c:v>
                </c:pt>
                <c:pt idx="6432">
                  <c:v>0.19558909535409999</c:v>
                </c:pt>
                <c:pt idx="6433">
                  <c:v>0.1957274973392</c:v>
                </c:pt>
                <c:pt idx="6434">
                  <c:v>0.19585801661009999</c:v>
                </c:pt>
                <c:pt idx="6435">
                  <c:v>0.19595579802990001</c:v>
                </c:pt>
                <c:pt idx="6436">
                  <c:v>0.19605349004270001</c:v>
                </c:pt>
                <c:pt idx="6437">
                  <c:v>0.196122944355</c:v>
                </c:pt>
                <c:pt idx="6438">
                  <c:v>0.19622777402399999</c:v>
                </c:pt>
                <c:pt idx="6439">
                  <c:v>0.19630403816700001</c:v>
                </c:pt>
                <c:pt idx="6440">
                  <c:v>0.19640596210960001</c:v>
                </c:pt>
                <c:pt idx="6441">
                  <c:v>0.1965036690235</c:v>
                </c:pt>
                <c:pt idx="6442">
                  <c:v>0.19657070934769999</c:v>
                </c:pt>
                <c:pt idx="6443">
                  <c:v>0.1966686844826</c:v>
                </c:pt>
                <c:pt idx="6444">
                  <c:v>0.1967319101095</c:v>
                </c:pt>
                <c:pt idx="6445">
                  <c:v>0.19683726131920001</c:v>
                </c:pt>
                <c:pt idx="6446">
                  <c:v>0.19697286188599999</c:v>
                </c:pt>
                <c:pt idx="6447">
                  <c:v>0.1970774978399</c:v>
                </c:pt>
                <c:pt idx="6448">
                  <c:v>0.1971863955259</c:v>
                </c:pt>
                <c:pt idx="6449">
                  <c:v>0.1972905099392</c:v>
                </c:pt>
                <c:pt idx="6450">
                  <c:v>0.19739054143429999</c:v>
                </c:pt>
                <c:pt idx="6451">
                  <c:v>0.1974952369928</c:v>
                </c:pt>
                <c:pt idx="6452">
                  <c:v>0.1975923627615</c:v>
                </c:pt>
                <c:pt idx="6453">
                  <c:v>0.19769704341889999</c:v>
                </c:pt>
                <c:pt idx="6454">
                  <c:v>0.19783164560790001</c:v>
                </c:pt>
                <c:pt idx="6455">
                  <c:v>0.1979365795851</c:v>
                </c:pt>
                <c:pt idx="6456">
                  <c:v>0.1980324685574</c:v>
                </c:pt>
                <c:pt idx="6457">
                  <c:v>0.19810675084589999</c:v>
                </c:pt>
                <c:pt idx="6458">
                  <c:v>0.1982059031725</c:v>
                </c:pt>
                <c:pt idx="6459">
                  <c:v>0.19833767414090001</c:v>
                </c:pt>
                <c:pt idx="6460">
                  <c:v>0.19843202829359999</c:v>
                </c:pt>
                <c:pt idx="6461">
                  <c:v>0.19852921366689999</c:v>
                </c:pt>
                <c:pt idx="6462">
                  <c:v>0.1986656934023</c:v>
                </c:pt>
                <c:pt idx="6463">
                  <c:v>0.19880217313769999</c:v>
                </c:pt>
                <c:pt idx="6464">
                  <c:v>0.1988998055458</c:v>
                </c:pt>
                <c:pt idx="6465">
                  <c:v>0.19899791479109999</c:v>
                </c:pt>
                <c:pt idx="6466">
                  <c:v>0.1990620195866</c:v>
                </c:pt>
                <c:pt idx="6467">
                  <c:v>0.19915917515750001</c:v>
                </c:pt>
                <c:pt idx="6468">
                  <c:v>0.199295476079</c:v>
                </c:pt>
                <c:pt idx="6469">
                  <c:v>0.19944566488269999</c:v>
                </c:pt>
                <c:pt idx="6470">
                  <c:v>0.199588984251</c:v>
                </c:pt>
                <c:pt idx="6471">
                  <c:v>0.19968959689140001</c:v>
                </c:pt>
                <c:pt idx="6472">
                  <c:v>0.199755012989</c:v>
                </c:pt>
                <c:pt idx="6473">
                  <c:v>0.19989286363120001</c:v>
                </c:pt>
                <c:pt idx="6474">
                  <c:v>0.200066909194</c:v>
                </c:pt>
                <c:pt idx="6475">
                  <c:v>0.2001583874226</c:v>
                </c:pt>
                <c:pt idx="6476">
                  <c:v>0.20025497674939999</c:v>
                </c:pt>
                <c:pt idx="6477">
                  <c:v>0.20030705630779999</c:v>
                </c:pt>
                <c:pt idx="6478">
                  <c:v>0.20040433108809999</c:v>
                </c:pt>
                <c:pt idx="6479">
                  <c:v>0.200542896986</c:v>
                </c:pt>
                <c:pt idx="6480">
                  <c:v>0.200719371438</c:v>
                </c:pt>
                <c:pt idx="6481">
                  <c:v>0.2009588629007</c:v>
                </c:pt>
                <c:pt idx="6482">
                  <c:v>0.2011227607727</c:v>
                </c:pt>
                <c:pt idx="6483">
                  <c:v>0.20132960379119999</c:v>
                </c:pt>
                <c:pt idx="6484">
                  <c:v>0.20171444118019999</c:v>
                </c:pt>
                <c:pt idx="6485">
                  <c:v>0.20195089280610001</c:v>
                </c:pt>
                <c:pt idx="6486">
                  <c:v>0.20232912898059999</c:v>
                </c:pt>
                <c:pt idx="6487">
                  <c:v>0.2026946693659</c:v>
                </c:pt>
                <c:pt idx="6488">
                  <c:v>0.20305939018729999</c:v>
                </c:pt>
                <c:pt idx="6489">
                  <c:v>0.2034132033587</c:v>
                </c:pt>
                <c:pt idx="6490">
                  <c:v>0.20376992225650001</c:v>
                </c:pt>
                <c:pt idx="6491">
                  <c:v>0.20412373542789999</c:v>
                </c:pt>
                <c:pt idx="6492">
                  <c:v>0.2044615149498</c:v>
                </c:pt>
                <c:pt idx="6493">
                  <c:v>0.20473852753640001</c:v>
                </c:pt>
                <c:pt idx="6494">
                  <c:v>0.2050543576479</c:v>
                </c:pt>
                <c:pt idx="6495">
                  <c:v>0.20540803670880001</c:v>
                </c:pt>
                <c:pt idx="6496">
                  <c:v>0.2055741995573</c:v>
                </c:pt>
                <c:pt idx="6497">
                  <c:v>0.20586979389189999</c:v>
                </c:pt>
                <c:pt idx="6498">
                  <c:v>0.20621630549430001</c:v>
                </c:pt>
                <c:pt idx="6499">
                  <c:v>0.20656266808509999</c:v>
                </c:pt>
                <c:pt idx="6500">
                  <c:v>0.2069042921066</c:v>
                </c:pt>
                <c:pt idx="6501">
                  <c:v>0.20723673701289999</c:v>
                </c:pt>
                <c:pt idx="6502">
                  <c:v>0.20759035646919999</c:v>
                </c:pt>
                <c:pt idx="6503">
                  <c:v>0.2079467475414</c:v>
                </c:pt>
                <c:pt idx="6504">
                  <c:v>0.20829573273659999</c:v>
                </c:pt>
                <c:pt idx="6505">
                  <c:v>0.2086428105831</c:v>
                </c:pt>
                <c:pt idx="6506">
                  <c:v>0.20897909998889999</c:v>
                </c:pt>
                <c:pt idx="6507">
                  <c:v>0.20932535827160001</c:v>
                </c:pt>
                <c:pt idx="6508">
                  <c:v>0.2096507400274</c:v>
                </c:pt>
                <c:pt idx="6509">
                  <c:v>0.20998403429990001</c:v>
                </c:pt>
                <c:pt idx="6510">
                  <c:v>0.21031372249130001</c:v>
                </c:pt>
                <c:pt idx="6511">
                  <c:v>0.21064443886279999</c:v>
                </c:pt>
                <c:pt idx="6512">
                  <c:v>0.2109600454569</c:v>
                </c:pt>
                <c:pt idx="6513">
                  <c:v>0.2112805098295</c:v>
                </c:pt>
                <c:pt idx="6514">
                  <c:v>0.2115484923124</c:v>
                </c:pt>
                <c:pt idx="6515">
                  <c:v>0.2118623703718</c:v>
                </c:pt>
                <c:pt idx="6516">
                  <c:v>0.2121859043837</c:v>
                </c:pt>
                <c:pt idx="6517">
                  <c:v>0.21231883764269999</c:v>
                </c:pt>
                <c:pt idx="6518">
                  <c:v>0.21240365505219999</c:v>
                </c:pt>
                <c:pt idx="6519">
                  <c:v>0.21249036490920001</c:v>
                </c:pt>
                <c:pt idx="6520">
                  <c:v>0.2126477658749</c:v>
                </c:pt>
                <c:pt idx="6521">
                  <c:v>0.2130049914122</c:v>
                </c:pt>
                <c:pt idx="6522">
                  <c:v>0.2132552415133</c:v>
                </c:pt>
                <c:pt idx="6523">
                  <c:v>0.21360871195789999</c:v>
                </c:pt>
                <c:pt idx="6524">
                  <c:v>0.21395324170589999</c:v>
                </c:pt>
                <c:pt idx="6525">
                  <c:v>0.2142966538668</c:v>
                </c:pt>
                <c:pt idx="6526">
                  <c:v>0.21463215351100001</c:v>
                </c:pt>
                <c:pt idx="6527">
                  <c:v>0.21490657329560001</c:v>
                </c:pt>
                <c:pt idx="6528">
                  <c:v>0.2151081264019</c:v>
                </c:pt>
                <c:pt idx="6529">
                  <c:v>0.2154517024755</c:v>
                </c:pt>
                <c:pt idx="6530">
                  <c:v>0.21573504805560001</c:v>
                </c:pt>
                <c:pt idx="6531">
                  <c:v>0.2160015255213</c:v>
                </c:pt>
                <c:pt idx="6532">
                  <c:v>0.21632580459119999</c:v>
                </c:pt>
                <c:pt idx="6533">
                  <c:v>0.216668561101</c:v>
                </c:pt>
                <c:pt idx="6534">
                  <c:v>0.21696458756920001</c:v>
                </c:pt>
                <c:pt idx="6535">
                  <c:v>0.21730805933479999</c:v>
                </c:pt>
                <c:pt idx="6536">
                  <c:v>0.21762226521969999</c:v>
                </c:pt>
                <c:pt idx="6537">
                  <c:v>0.21793615818020001</c:v>
                </c:pt>
                <c:pt idx="6538">
                  <c:v>0.21811665594579999</c:v>
                </c:pt>
                <c:pt idx="6539">
                  <c:v>0.21826654672619999</c:v>
                </c:pt>
                <c:pt idx="6540">
                  <c:v>0.21841730177400001</c:v>
                </c:pt>
                <c:pt idx="6541">
                  <c:v>0.21855583786960001</c:v>
                </c:pt>
                <c:pt idx="6542">
                  <c:v>0.21881006658079999</c:v>
                </c:pt>
                <c:pt idx="6543">
                  <c:v>0.21899081766610001</c:v>
                </c:pt>
                <c:pt idx="6544">
                  <c:v>0.2191273719072</c:v>
                </c:pt>
                <c:pt idx="6545">
                  <c:v>0.21926607191559999</c:v>
                </c:pt>
                <c:pt idx="6546">
                  <c:v>0.2194066643715</c:v>
                </c:pt>
                <c:pt idx="6547">
                  <c:v>0.2195546627045</c:v>
                </c:pt>
                <c:pt idx="6548">
                  <c:v>0.2197063267231</c:v>
                </c:pt>
                <c:pt idx="6549">
                  <c:v>0.219858661294</c:v>
                </c:pt>
                <c:pt idx="6550">
                  <c:v>0.22000531852249999</c:v>
                </c:pt>
                <c:pt idx="6551">
                  <c:v>0.2201470136642</c:v>
                </c:pt>
                <c:pt idx="6552">
                  <c:v>0.2202844172716</c:v>
                </c:pt>
                <c:pt idx="6553">
                  <c:v>0.22046078741549999</c:v>
                </c:pt>
                <c:pt idx="6554">
                  <c:v>0.22067691385749999</c:v>
                </c:pt>
                <c:pt idx="6555">
                  <c:v>0.22082300484180001</c:v>
                </c:pt>
                <c:pt idx="6556">
                  <c:v>0.22100982069969999</c:v>
                </c:pt>
                <c:pt idx="6557">
                  <c:v>0.22119447588919999</c:v>
                </c:pt>
                <c:pt idx="6558">
                  <c:v>0.22136971354480001</c:v>
                </c:pt>
                <c:pt idx="6559">
                  <c:v>0.22153855860230001</c:v>
                </c:pt>
                <c:pt idx="6560">
                  <c:v>0.2217068821192</c:v>
                </c:pt>
                <c:pt idx="6561">
                  <c:v>0.22195671498780001</c:v>
                </c:pt>
                <c:pt idx="6562">
                  <c:v>0.22230315208439999</c:v>
                </c:pt>
                <c:pt idx="6563">
                  <c:v>0.2225519865751</c:v>
                </c:pt>
                <c:pt idx="6564">
                  <c:v>0.22268992662430001</c:v>
                </c:pt>
                <c:pt idx="6565">
                  <c:v>0.22291862964629999</c:v>
                </c:pt>
                <c:pt idx="6566">
                  <c:v>0.22308653593059999</c:v>
                </c:pt>
                <c:pt idx="6567">
                  <c:v>0.22325643897059999</c:v>
                </c:pt>
                <c:pt idx="6568">
                  <c:v>0.22339634597300001</c:v>
                </c:pt>
                <c:pt idx="6569">
                  <c:v>0.2236407548189</c:v>
                </c:pt>
                <c:pt idx="6570">
                  <c:v>0.22381396591659999</c:v>
                </c:pt>
                <c:pt idx="6571">
                  <c:v>0.22405140101910001</c:v>
                </c:pt>
                <c:pt idx="6572">
                  <c:v>0.22418242692949999</c:v>
                </c:pt>
                <c:pt idx="6573">
                  <c:v>0.22434416413309999</c:v>
                </c:pt>
                <c:pt idx="6574">
                  <c:v>0.2245661169291</c:v>
                </c:pt>
                <c:pt idx="6575">
                  <c:v>0.2247368991375</c:v>
                </c:pt>
                <c:pt idx="6576">
                  <c:v>0.22493928670880001</c:v>
                </c:pt>
                <c:pt idx="6577">
                  <c:v>0.22509506344800001</c:v>
                </c:pt>
                <c:pt idx="6578">
                  <c:v>0.22526045143599999</c:v>
                </c:pt>
                <c:pt idx="6579">
                  <c:v>0.22539801895620001</c:v>
                </c:pt>
                <c:pt idx="6580">
                  <c:v>0.2255405038595</c:v>
                </c:pt>
                <c:pt idx="6581">
                  <c:v>0.2257097810507</c:v>
                </c:pt>
                <c:pt idx="6582">
                  <c:v>0.22594302892679999</c:v>
                </c:pt>
                <c:pt idx="6583">
                  <c:v>0.22617441415789999</c:v>
                </c:pt>
                <c:pt idx="6584">
                  <c:v>0.2264646738768</c:v>
                </c:pt>
                <c:pt idx="6585">
                  <c:v>0.22670501470570001</c:v>
                </c:pt>
                <c:pt idx="6586">
                  <c:v>0.2268734872341</c:v>
                </c:pt>
                <c:pt idx="6587">
                  <c:v>0.22705428302290001</c:v>
                </c:pt>
                <c:pt idx="6588">
                  <c:v>0.22712738811970001</c:v>
                </c:pt>
                <c:pt idx="6589">
                  <c:v>0.22720432281489999</c:v>
                </c:pt>
                <c:pt idx="6590">
                  <c:v>0.227279111743</c:v>
                </c:pt>
                <c:pt idx="6591">
                  <c:v>0.2273594588041</c:v>
                </c:pt>
                <c:pt idx="6592">
                  <c:v>0.22746668756009999</c:v>
                </c:pt>
                <c:pt idx="6593">
                  <c:v>0.22764359414579999</c:v>
                </c:pt>
                <c:pt idx="6594">
                  <c:v>0.22773782908920001</c:v>
                </c:pt>
                <c:pt idx="6595">
                  <c:v>0.2278694957495</c:v>
                </c:pt>
                <c:pt idx="6596">
                  <c:v>0.22800484299660001</c:v>
                </c:pt>
                <c:pt idx="6597">
                  <c:v>0.22814023494720001</c:v>
                </c:pt>
                <c:pt idx="6598">
                  <c:v>0.22846604883669999</c:v>
                </c:pt>
                <c:pt idx="6599">
                  <c:v>0.22866494953630001</c:v>
                </c:pt>
                <c:pt idx="6600">
                  <c:v>0.22892576456069999</c:v>
                </c:pt>
                <c:pt idx="6601">
                  <c:v>0.22915017604830001</c:v>
                </c:pt>
                <c:pt idx="6602">
                  <c:v>0.22945588827130001</c:v>
                </c:pt>
                <c:pt idx="6603">
                  <c:v>0.22964711487289999</c:v>
                </c:pt>
                <c:pt idx="6604">
                  <c:v>0.22995515167710001</c:v>
                </c:pt>
                <c:pt idx="6605">
                  <c:v>0.2302711457014</c:v>
                </c:pt>
                <c:pt idx="6606">
                  <c:v>0.23058938980099999</c:v>
                </c:pt>
                <c:pt idx="6607">
                  <c:v>0.2308965027332</c:v>
                </c:pt>
                <c:pt idx="6608">
                  <c:v>0.23122103512289999</c:v>
                </c:pt>
                <c:pt idx="6609">
                  <c:v>0.23153555393219999</c:v>
                </c:pt>
                <c:pt idx="6610">
                  <c:v>0.23184520006180001</c:v>
                </c:pt>
                <c:pt idx="6611">
                  <c:v>0.2321500480175</c:v>
                </c:pt>
                <c:pt idx="6612">
                  <c:v>0.23233620822430001</c:v>
                </c:pt>
                <c:pt idx="6613">
                  <c:v>0.23263902962210001</c:v>
                </c:pt>
                <c:pt idx="6614">
                  <c:v>0.23296032845969999</c:v>
                </c:pt>
                <c:pt idx="6615">
                  <c:v>0.23325528204439999</c:v>
                </c:pt>
                <c:pt idx="6616">
                  <c:v>0.23355548083780001</c:v>
                </c:pt>
                <c:pt idx="6617">
                  <c:v>0.2337735593319</c:v>
                </c:pt>
                <c:pt idx="6618">
                  <c:v>0.23392969369889999</c:v>
                </c:pt>
                <c:pt idx="6619">
                  <c:v>0.2341216206551</c:v>
                </c:pt>
                <c:pt idx="6620">
                  <c:v>0.23439536988740001</c:v>
                </c:pt>
                <c:pt idx="6621">
                  <c:v>0.234626442194</c:v>
                </c:pt>
                <c:pt idx="6622">
                  <c:v>0.23494076728819999</c:v>
                </c:pt>
                <c:pt idx="6623">
                  <c:v>0.2352482676506</c:v>
                </c:pt>
                <c:pt idx="6624">
                  <c:v>0.2354473173618</c:v>
                </c:pt>
                <c:pt idx="6625">
                  <c:v>0.23577478528019999</c:v>
                </c:pt>
                <c:pt idx="6626">
                  <c:v>0.23593802750109999</c:v>
                </c:pt>
                <c:pt idx="6627">
                  <c:v>0.23624648153780001</c:v>
                </c:pt>
                <c:pt idx="6628">
                  <c:v>0.2364468127489</c:v>
                </c:pt>
                <c:pt idx="6629">
                  <c:v>0.236732468009</c:v>
                </c:pt>
                <c:pt idx="6630">
                  <c:v>0.2370546758175</c:v>
                </c:pt>
                <c:pt idx="6631">
                  <c:v>0.2372700870037</c:v>
                </c:pt>
                <c:pt idx="6632">
                  <c:v>0.23748752474779999</c:v>
                </c:pt>
                <c:pt idx="6633">
                  <c:v>0.2377364635468</c:v>
                </c:pt>
                <c:pt idx="6634">
                  <c:v>0.23799672722820001</c:v>
                </c:pt>
                <c:pt idx="6635">
                  <c:v>0.23835985362529999</c:v>
                </c:pt>
                <c:pt idx="6636">
                  <c:v>0.23851932585239999</c:v>
                </c:pt>
                <c:pt idx="6637">
                  <c:v>0.23868049681190001</c:v>
                </c:pt>
                <c:pt idx="6638">
                  <c:v>0.23884496092800001</c:v>
                </c:pt>
                <c:pt idx="6639">
                  <c:v>0.23900288343430001</c:v>
                </c:pt>
                <c:pt idx="6640">
                  <c:v>0.23916034400460001</c:v>
                </c:pt>
                <c:pt idx="6641">
                  <c:v>0.2392712235451</c:v>
                </c:pt>
                <c:pt idx="6642">
                  <c:v>0.23942695558070001</c:v>
                </c:pt>
                <c:pt idx="6643">
                  <c:v>0.23950594663620001</c:v>
                </c:pt>
                <c:pt idx="6644">
                  <c:v>0.2396564483643</c:v>
                </c:pt>
                <c:pt idx="6645">
                  <c:v>0.239767998457</c:v>
                </c:pt>
                <c:pt idx="6646">
                  <c:v>0.23991419374940001</c:v>
                </c:pt>
                <c:pt idx="6647">
                  <c:v>0.24005626142020001</c:v>
                </c:pt>
                <c:pt idx="6648">
                  <c:v>0.2402025908232</c:v>
                </c:pt>
                <c:pt idx="6649">
                  <c:v>0.24035048484800001</c:v>
                </c:pt>
                <c:pt idx="6650">
                  <c:v>0.24057936668400001</c:v>
                </c:pt>
                <c:pt idx="6651">
                  <c:v>0.2407731413841</c:v>
                </c:pt>
                <c:pt idx="6652">
                  <c:v>0.2408802062273</c:v>
                </c:pt>
                <c:pt idx="6653">
                  <c:v>0.24101771414279999</c:v>
                </c:pt>
                <c:pt idx="6654">
                  <c:v>0.2411611676216</c:v>
                </c:pt>
                <c:pt idx="6655">
                  <c:v>0.24129869043829999</c:v>
                </c:pt>
                <c:pt idx="6656">
                  <c:v>0.2414395958185</c:v>
                </c:pt>
                <c:pt idx="6657">
                  <c:v>0.24154081940649999</c:v>
                </c:pt>
                <c:pt idx="6658">
                  <c:v>0.24167792499070001</c:v>
                </c:pt>
                <c:pt idx="6659">
                  <c:v>0.24182510375979999</c:v>
                </c:pt>
                <c:pt idx="6660">
                  <c:v>0.2421236038208</c:v>
                </c:pt>
                <c:pt idx="6661">
                  <c:v>0.24226097762580001</c:v>
                </c:pt>
                <c:pt idx="6662">
                  <c:v>0.242597848177</c:v>
                </c:pt>
                <c:pt idx="6663">
                  <c:v>0.24280044436449999</c:v>
                </c:pt>
                <c:pt idx="6664">
                  <c:v>0.24312791228290001</c:v>
                </c:pt>
                <c:pt idx="6665">
                  <c:v>0.2434691041708</c:v>
                </c:pt>
                <c:pt idx="6666">
                  <c:v>0.24380336701870001</c:v>
                </c:pt>
                <c:pt idx="6667">
                  <c:v>0.24412892758849999</c:v>
                </c:pt>
                <c:pt idx="6668">
                  <c:v>0.2444221526384</c:v>
                </c:pt>
                <c:pt idx="6669">
                  <c:v>0.24470824003219999</c:v>
                </c:pt>
                <c:pt idx="6670">
                  <c:v>0.24503487348559999</c:v>
                </c:pt>
                <c:pt idx="6671">
                  <c:v>0.24536392092699999</c:v>
                </c:pt>
                <c:pt idx="6672">
                  <c:v>0.24568310379979999</c:v>
                </c:pt>
                <c:pt idx="6673">
                  <c:v>0.2460231184959</c:v>
                </c:pt>
                <c:pt idx="6674">
                  <c:v>0.24635396897789999</c:v>
                </c:pt>
                <c:pt idx="6675">
                  <c:v>0.24667419493199999</c:v>
                </c:pt>
                <c:pt idx="6676">
                  <c:v>0.24700812995429999</c:v>
                </c:pt>
                <c:pt idx="6677">
                  <c:v>0.24735070765020001</c:v>
                </c:pt>
                <c:pt idx="6678">
                  <c:v>0.24767373502250001</c:v>
                </c:pt>
                <c:pt idx="6679">
                  <c:v>0.24800133705140001</c:v>
                </c:pt>
                <c:pt idx="6680">
                  <c:v>0.24832089245319999</c:v>
                </c:pt>
                <c:pt idx="6681">
                  <c:v>0.24865873157980001</c:v>
                </c:pt>
                <c:pt idx="6682">
                  <c:v>0.24895781278609999</c:v>
                </c:pt>
                <c:pt idx="6683">
                  <c:v>0.24927443265909999</c:v>
                </c:pt>
                <c:pt idx="6684">
                  <c:v>0.2496089786291</c:v>
                </c:pt>
                <c:pt idx="6685">
                  <c:v>0.24992755055429999</c:v>
                </c:pt>
                <c:pt idx="6686">
                  <c:v>0.25024893879889998</c:v>
                </c:pt>
                <c:pt idx="6687">
                  <c:v>0.25058582425120002</c:v>
                </c:pt>
                <c:pt idx="6688">
                  <c:v>0.2507036924362</c:v>
                </c:pt>
                <c:pt idx="6689">
                  <c:v>0.25082001090049999</c:v>
                </c:pt>
                <c:pt idx="6690">
                  <c:v>0.2509358823299</c:v>
                </c:pt>
                <c:pt idx="6691">
                  <c:v>0.25104403495790001</c:v>
                </c:pt>
                <c:pt idx="6692">
                  <c:v>0.2513161301613</c:v>
                </c:pt>
                <c:pt idx="6693">
                  <c:v>0.25156792998310001</c:v>
                </c:pt>
                <c:pt idx="6694">
                  <c:v>0.25171503424640002</c:v>
                </c:pt>
                <c:pt idx="6695">
                  <c:v>0.25189873576159999</c:v>
                </c:pt>
                <c:pt idx="6696">
                  <c:v>0.2521467804909</c:v>
                </c:pt>
                <c:pt idx="6697">
                  <c:v>0.2524576187134</c:v>
                </c:pt>
                <c:pt idx="6698">
                  <c:v>0.25266906619070001</c:v>
                </c:pt>
                <c:pt idx="6699">
                  <c:v>0.25286731123919998</c:v>
                </c:pt>
                <c:pt idx="6700">
                  <c:v>0.25320628285410002</c:v>
                </c:pt>
                <c:pt idx="6701">
                  <c:v>0.25337171554569998</c:v>
                </c:pt>
                <c:pt idx="6702">
                  <c:v>0.25364068150520003</c:v>
                </c:pt>
                <c:pt idx="6703">
                  <c:v>0.25394016504290001</c:v>
                </c:pt>
                <c:pt idx="6704">
                  <c:v>0.25428459048270002</c:v>
                </c:pt>
                <c:pt idx="6705">
                  <c:v>0.25448629260060002</c:v>
                </c:pt>
                <c:pt idx="6706">
                  <c:v>0.25481745600700001</c:v>
                </c:pt>
                <c:pt idx="6707">
                  <c:v>0.25515016913409999</c:v>
                </c:pt>
                <c:pt idx="6708">
                  <c:v>0.2554936408997</c:v>
                </c:pt>
                <c:pt idx="6709">
                  <c:v>0.25566679239270002</c:v>
                </c:pt>
                <c:pt idx="6710">
                  <c:v>0.25600853562359999</c:v>
                </c:pt>
                <c:pt idx="6711">
                  <c:v>0.25636059045789999</c:v>
                </c:pt>
                <c:pt idx="6712">
                  <c:v>0.25656977295880001</c:v>
                </c:pt>
                <c:pt idx="6713">
                  <c:v>0.2569005489349</c:v>
                </c:pt>
                <c:pt idx="6714">
                  <c:v>0.2571763694286</c:v>
                </c:pt>
                <c:pt idx="6715">
                  <c:v>0.25748422741889998</c:v>
                </c:pt>
                <c:pt idx="6716">
                  <c:v>0.2577759921551</c:v>
                </c:pt>
                <c:pt idx="6717">
                  <c:v>0.25806084275250002</c:v>
                </c:pt>
                <c:pt idx="6718">
                  <c:v>0.25839498639109998</c:v>
                </c:pt>
                <c:pt idx="6719">
                  <c:v>0.258554071188</c:v>
                </c:pt>
                <c:pt idx="6720">
                  <c:v>0.25871428847310002</c:v>
                </c:pt>
                <c:pt idx="6721">
                  <c:v>0.25906303524969998</c:v>
                </c:pt>
                <c:pt idx="6722">
                  <c:v>0.25925499200820001</c:v>
                </c:pt>
                <c:pt idx="6723">
                  <c:v>0.25948879122730001</c:v>
                </c:pt>
                <c:pt idx="6724">
                  <c:v>0.25979158282280002</c:v>
                </c:pt>
                <c:pt idx="6725">
                  <c:v>0.26005738973620002</c:v>
                </c:pt>
                <c:pt idx="6726">
                  <c:v>0.26039168238639998</c:v>
                </c:pt>
                <c:pt idx="6727">
                  <c:v>0.26072371006009998</c:v>
                </c:pt>
                <c:pt idx="6728">
                  <c:v>0.2610161006451</c:v>
                </c:pt>
                <c:pt idx="6729">
                  <c:v>0.26133757829670001</c:v>
                </c:pt>
                <c:pt idx="6730">
                  <c:v>0.26164194941520003</c:v>
                </c:pt>
                <c:pt idx="6731">
                  <c:v>0.2619580030441</c:v>
                </c:pt>
                <c:pt idx="6732">
                  <c:v>0.26229110360149999</c:v>
                </c:pt>
                <c:pt idx="6733">
                  <c:v>0.2626187503338</c:v>
                </c:pt>
                <c:pt idx="6734">
                  <c:v>0.26293754577639999</c:v>
                </c:pt>
                <c:pt idx="6735">
                  <c:v>0.2632529437542</c:v>
                </c:pt>
                <c:pt idx="6736">
                  <c:v>0.26358899474140002</c:v>
                </c:pt>
                <c:pt idx="6737">
                  <c:v>0.26390787959099998</c:v>
                </c:pt>
                <c:pt idx="6738">
                  <c:v>0.26423746347429999</c:v>
                </c:pt>
                <c:pt idx="6739">
                  <c:v>0.26456901431079999</c:v>
                </c:pt>
                <c:pt idx="6740">
                  <c:v>0.2648971378803</c:v>
                </c:pt>
                <c:pt idx="6741">
                  <c:v>0.26521226763729999</c:v>
                </c:pt>
                <c:pt idx="6742">
                  <c:v>0.26552760601039999</c:v>
                </c:pt>
                <c:pt idx="6743">
                  <c:v>0.26584947109219997</c:v>
                </c:pt>
                <c:pt idx="6744">
                  <c:v>0.26617270708079999</c:v>
                </c:pt>
                <c:pt idx="6745">
                  <c:v>0.2664903998375</c:v>
                </c:pt>
                <c:pt idx="6746">
                  <c:v>0.26680573821070003</c:v>
                </c:pt>
                <c:pt idx="6747">
                  <c:v>0.26712572574620003</c:v>
                </c:pt>
                <c:pt idx="6748">
                  <c:v>0.267437338829</c:v>
                </c:pt>
                <c:pt idx="6749">
                  <c:v>0.26776203513149999</c:v>
                </c:pt>
                <c:pt idx="6750">
                  <c:v>0.26806187629700001</c:v>
                </c:pt>
                <c:pt idx="6751">
                  <c:v>0.26836919784550001</c:v>
                </c:pt>
                <c:pt idx="6752">
                  <c:v>0.2686901688576</c:v>
                </c:pt>
                <c:pt idx="6753">
                  <c:v>0.268946826458</c:v>
                </c:pt>
                <c:pt idx="6754">
                  <c:v>0.26922580599779999</c:v>
                </c:pt>
                <c:pt idx="6755">
                  <c:v>0.26942268013949999</c:v>
                </c:pt>
                <c:pt idx="6756">
                  <c:v>0.26958093047140003</c:v>
                </c:pt>
                <c:pt idx="6757">
                  <c:v>0.26987689733510001</c:v>
                </c:pt>
                <c:pt idx="6758">
                  <c:v>0.26999780535700002</c:v>
                </c:pt>
                <c:pt idx="6759">
                  <c:v>0.2703612744808</c:v>
                </c:pt>
                <c:pt idx="6760">
                  <c:v>0.27070206403730002</c:v>
                </c:pt>
                <c:pt idx="6761">
                  <c:v>0.27103331685069998</c:v>
                </c:pt>
                <c:pt idx="6762">
                  <c:v>0.27135577797889998</c:v>
                </c:pt>
                <c:pt idx="6763">
                  <c:v>0.27164366841319998</c:v>
                </c:pt>
                <c:pt idx="6764">
                  <c:v>0.27197471261020001</c:v>
                </c:pt>
                <c:pt idx="6765">
                  <c:v>0.27229559421540001</c:v>
                </c:pt>
                <c:pt idx="6766">
                  <c:v>0.27257937192920001</c:v>
                </c:pt>
                <c:pt idx="6767">
                  <c:v>0.27290612459180003</c:v>
                </c:pt>
                <c:pt idx="6768">
                  <c:v>0.2730994522572</c:v>
                </c:pt>
                <c:pt idx="6769">
                  <c:v>0.27341538667679999</c:v>
                </c:pt>
                <c:pt idx="6770">
                  <c:v>0.27378559112549999</c:v>
                </c:pt>
                <c:pt idx="6771">
                  <c:v>0.27386602759360001</c:v>
                </c:pt>
                <c:pt idx="6772">
                  <c:v>0.2740228176117</c:v>
                </c:pt>
                <c:pt idx="6773">
                  <c:v>0.27432265877720002</c:v>
                </c:pt>
                <c:pt idx="6774">
                  <c:v>0.27467155456539999</c:v>
                </c:pt>
                <c:pt idx="6775">
                  <c:v>0.2750201523304</c:v>
                </c:pt>
                <c:pt idx="6776">
                  <c:v>0.27530032396319998</c:v>
                </c:pt>
                <c:pt idx="6777">
                  <c:v>0.27557325363160001</c:v>
                </c:pt>
                <c:pt idx="6778">
                  <c:v>0.27590754628179998</c:v>
                </c:pt>
                <c:pt idx="6779">
                  <c:v>0.276108443737</c:v>
                </c:pt>
                <c:pt idx="6780">
                  <c:v>0.27644854784009998</c:v>
                </c:pt>
                <c:pt idx="6781">
                  <c:v>0.27671477198599997</c:v>
                </c:pt>
                <c:pt idx="6782">
                  <c:v>0.27704781293870001</c:v>
                </c:pt>
                <c:pt idx="6783">
                  <c:v>0.27737188339230001</c:v>
                </c:pt>
                <c:pt idx="6784">
                  <c:v>0.2776983082294</c:v>
                </c:pt>
                <c:pt idx="6785">
                  <c:v>0.2780435979366</c:v>
                </c:pt>
                <c:pt idx="6786">
                  <c:v>0.27836602926249998</c:v>
                </c:pt>
                <c:pt idx="6787">
                  <c:v>0.27869209647179999</c:v>
                </c:pt>
                <c:pt idx="6788">
                  <c:v>0.27902954816820003</c:v>
                </c:pt>
                <c:pt idx="6789">
                  <c:v>0.27919062972070002</c:v>
                </c:pt>
                <c:pt idx="6790">
                  <c:v>0.27949917316439998</c:v>
                </c:pt>
                <c:pt idx="6791">
                  <c:v>0.27984562516209999</c:v>
                </c:pt>
                <c:pt idx="6792">
                  <c:v>0.28012499213219999</c:v>
                </c:pt>
                <c:pt idx="6793">
                  <c:v>0.28043988347049997</c:v>
                </c:pt>
                <c:pt idx="6794">
                  <c:v>0.28075233101840003</c:v>
                </c:pt>
                <c:pt idx="6795">
                  <c:v>0.28107219934459998</c:v>
                </c:pt>
                <c:pt idx="6796">
                  <c:v>0.28140467405320002</c:v>
                </c:pt>
                <c:pt idx="6797">
                  <c:v>0.2816823422909</c:v>
                </c:pt>
                <c:pt idx="6798">
                  <c:v>0.2820064127445</c:v>
                </c:pt>
                <c:pt idx="6799">
                  <c:v>0.28229260444639998</c:v>
                </c:pt>
                <c:pt idx="6800">
                  <c:v>0.28256422281269999</c:v>
                </c:pt>
                <c:pt idx="6801">
                  <c:v>0.28288984298710002</c:v>
                </c:pt>
                <c:pt idx="6802">
                  <c:v>0.28306004405020002</c:v>
                </c:pt>
                <c:pt idx="6803">
                  <c:v>0.28338661789890002</c:v>
                </c:pt>
                <c:pt idx="6804">
                  <c:v>0.28370472788809997</c:v>
                </c:pt>
                <c:pt idx="6805">
                  <c:v>0.28399735689159999</c:v>
                </c:pt>
                <c:pt idx="6806">
                  <c:v>0.28431114554409997</c:v>
                </c:pt>
                <c:pt idx="6807">
                  <c:v>0.28464904427530002</c:v>
                </c:pt>
                <c:pt idx="6808">
                  <c:v>0.2849782407284</c:v>
                </c:pt>
                <c:pt idx="6809">
                  <c:v>0.28523620963099999</c:v>
                </c:pt>
                <c:pt idx="6810">
                  <c:v>0.28556650877</c:v>
                </c:pt>
                <c:pt idx="6811">
                  <c:v>0.28582641482350002</c:v>
                </c:pt>
                <c:pt idx="6812">
                  <c:v>0.28606534004209999</c:v>
                </c:pt>
                <c:pt idx="6813">
                  <c:v>0.28630572557450001</c:v>
                </c:pt>
                <c:pt idx="6814">
                  <c:v>0.28659471869469999</c:v>
                </c:pt>
                <c:pt idx="6815">
                  <c:v>0.28683367371559998</c:v>
                </c:pt>
                <c:pt idx="6816">
                  <c:v>0.2870643436909</c:v>
                </c:pt>
                <c:pt idx="6817">
                  <c:v>0.28739529848099998</c:v>
                </c:pt>
                <c:pt idx="6818">
                  <c:v>0.28760227561000001</c:v>
                </c:pt>
                <c:pt idx="6819">
                  <c:v>0.28777202963830001</c:v>
                </c:pt>
                <c:pt idx="6820">
                  <c:v>0.28804960846900002</c:v>
                </c:pt>
                <c:pt idx="6821">
                  <c:v>0.28838434815410002</c:v>
                </c:pt>
                <c:pt idx="6822">
                  <c:v>0.28874713182450001</c:v>
                </c:pt>
                <c:pt idx="6823">
                  <c:v>0.28910097479820002</c:v>
                </c:pt>
                <c:pt idx="6824">
                  <c:v>0.28935772180559999</c:v>
                </c:pt>
                <c:pt idx="6825">
                  <c:v>0.28950312733650002</c:v>
                </c:pt>
                <c:pt idx="6826">
                  <c:v>0.28969001770019998</c:v>
                </c:pt>
                <c:pt idx="6827">
                  <c:v>0.28994509577749999</c:v>
                </c:pt>
                <c:pt idx="6828">
                  <c:v>0.2902948260307</c:v>
                </c:pt>
                <c:pt idx="6829">
                  <c:v>0.29060572385790001</c:v>
                </c:pt>
                <c:pt idx="6830">
                  <c:v>0.29078263044359998</c:v>
                </c:pt>
                <c:pt idx="6831">
                  <c:v>0.29113703966139998</c:v>
                </c:pt>
                <c:pt idx="6832">
                  <c:v>0.2914843261242</c:v>
                </c:pt>
                <c:pt idx="6833">
                  <c:v>0.29183787107469999</c:v>
                </c:pt>
                <c:pt idx="6834">
                  <c:v>0.2921873033047</c:v>
                </c:pt>
                <c:pt idx="6835">
                  <c:v>0.2925196290016</c:v>
                </c:pt>
                <c:pt idx="6836">
                  <c:v>0.2928490042686</c:v>
                </c:pt>
                <c:pt idx="6837">
                  <c:v>0.29319328069689998</c:v>
                </c:pt>
                <c:pt idx="6838">
                  <c:v>0.29352414607999999</c:v>
                </c:pt>
                <c:pt idx="6839">
                  <c:v>0.2938486933708</c:v>
                </c:pt>
                <c:pt idx="6840">
                  <c:v>0.29419654607770002</c:v>
                </c:pt>
                <c:pt idx="6841">
                  <c:v>0.29453951120380001</c:v>
                </c:pt>
                <c:pt idx="6842">
                  <c:v>0.29487442970279998</c:v>
                </c:pt>
                <c:pt idx="6843">
                  <c:v>0.29521128535270003</c:v>
                </c:pt>
                <c:pt idx="6844">
                  <c:v>0.2954427301884</c:v>
                </c:pt>
                <c:pt idx="6845">
                  <c:v>0.29578012228009998</c:v>
                </c:pt>
                <c:pt idx="6846">
                  <c:v>0.29612573981290002</c:v>
                </c:pt>
                <c:pt idx="6847">
                  <c:v>0.29648417234419999</c:v>
                </c:pt>
                <c:pt idx="6848">
                  <c:v>0.29681307077410002</c:v>
                </c:pt>
                <c:pt idx="6849">
                  <c:v>0.29714426398280003</c:v>
                </c:pt>
                <c:pt idx="6850">
                  <c:v>0.29746705293659997</c:v>
                </c:pt>
                <c:pt idx="6851">
                  <c:v>0.29778596758839998</c:v>
                </c:pt>
                <c:pt idx="6852">
                  <c:v>0.2981201708317</c:v>
                </c:pt>
                <c:pt idx="6853">
                  <c:v>0.29843339324000001</c:v>
                </c:pt>
                <c:pt idx="6854">
                  <c:v>0.29876515269280002</c:v>
                </c:pt>
                <c:pt idx="6855">
                  <c:v>0.29909661412240002</c:v>
                </c:pt>
                <c:pt idx="6856">
                  <c:v>0.29944437742230001</c:v>
                </c:pt>
                <c:pt idx="6857">
                  <c:v>0.2997759580612</c:v>
                </c:pt>
                <c:pt idx="6858">
                  <c:v>0.30000531673429998</c:v>
                </c:pt>
                <c:pt idx="6859">
                  <c:v>0.30034479498860001</c:v>
                </c:pt>
                <c:pt idx="6860">
                  <c:v>0.30069559812550001</c:v>
                </c:pt>
                <c:pt idx="6861">
                  <c:v>0.30102702975270001</c:v>
                </c:pt>
                <c:pt idx="6862">
                  <c:v>0.30135327577589999</c:v>
                </c:pt>
                <c:pt idx="6863">
                  <c:v>0.30169093608859998</c:v>
                </c:pt>
                <c:pt idx="6864">
                  <c:v>0.30203273892400001</c:v>
                </c:pt>
                <c:pt idx="6865">
                  <c:v>0.30236682295799999</c:v>
                </c:pt>
                <c:pt idx="6866">
                  <c:v>0.30269956588750002</c:v>
                </c:pt>
                <c:pt idx="6867">
                  <c:v>0.30301988124849999</c:v>
                </c:pt>
                <c:pt idx="6868">
                  <c:v>0.30336028337479998</c:v>
                </c:pt>
                <c:pt idx="6869">
                  <c:v>0.30354741215710002</c:v>
                </c:pt>
                <c:pt idx="6870">
                  <c:v>0.30376997590069998</c:v>
                </c:pt>
                <c:pt idx="6871">
                  <c:v>0.30410081148149998</c:v>
                </c:pt>
                <c:pt idx="6872">
                  <c:v>0.30443254113200002</c:v>
                </c:pt>
                <c:pt idx="6873">
                  <c:v>0.30470007657999998</c:v>
                </c:pt>
                <c:pt idx="6874">
                  <c:v>0.30504250526429999</c:v>
                </c:pt>
                <c:pt idx="6875">
                  <c:v>0.30536106228830001</c:v>
                </c:pt>
                <c:pt idx="6876">
                  <c:v>0.30568772554399998</c:v>
                </c:pt>
                <c:pt idx="6877">
                  <c:v>0.30600890517230001</c:v>
                </c:pt>
                <c:pt idx="6878">
                  <c:v>0.30629169940950002</c:v>
                </c:pt>
                <c:pt idx="6879">
                  <c:v>0.30661261081699998</c:v>
                </c:pt>
                <c:pt idx="6880">
                  <c:v>0.30692920088769998</c:v>
                </c:pt>
                <c:pt idx="6881">
                  <c:v>0.30727779865260002</c:v>
                </c:pt>
                <c:pt idx="6882">
                  <c:v>0.30750083923339999</c:v>
                </c:pt>
                <c:pt idx="6883">
                  <c:v>0.30782052874569998</c:v>
                </c:pt>
                <c:pt idx="6884">
                  <c:v>0.30801588296889998</c:v>
                </c:pt>
                <c:pt idx="6885">
                  <c:v>0.30827364325520001</c:v>
                </c:pt>
                <c:pt idx="6886">
                  <c:v>0.30861374735829999</c:v>
                </c:pt>
                <c:pt idx="6887">
                  <c:v>0.30890524387360002</c:v>
                </c:pt>
                <c:pt idx="6888">
                  <c:v>0.30924010276789998</c:v>
                </c:pt>
                <c:pt idx="6889">
                  <c:v>0.30957993865009997</c:v>
                </c:pt>
                <c:pt idx="6890">
                  <c:v>0.30994102358820003</c:v>
                </c:pt>
                <c:pt idx="6891">
                  <c:v>0.31029242277149999</c:v>
                </c:pt>
                <c:pt idx="6892">
                  <c:v>0.31065136194229998</c:v>
                </c:pt>
                <c:pt idx="6893">
                  <c:v>0.31098851561550001</c:v>
                </c:pt>
                <c:pt idx="6894">
                  <c:v>0.31132280826570002</c:v>
                </c:pt>
                <c:pt idx="6895">
                  <c:v>0.31164014339450002</c:v>
                </c:pt>
                <c:pt idx="6896">
                  <c:v>0.31197366118429998</c:v>
                </c:pt>
                <c:pt idx="6897">
                  <c:v>0.31232294440269998</c:v>
                </c:pt>
                <c:pt idx="6898">
                  <c:v>0.31264957785609998</c:v>
                </c:pt>
                <c:pt idx="6899">
                  <c:v>0.31298512220379998</c:v>
                </c:pt>
                <c:pt idx="6900">
                  <c:v>0.31332173943519998</c:v>
                </c:pt>
                <c:pt idx="6901">
                  <c:v>0.31366688013080002</c:v>
                </c:pt>
                <c:pt idx="6902">
                  <c:v>0.31399211287500001</c:v>
                </c:pt>
                <c:pt idx="6903">
                  <c:v>0.31431716680529997</c:v>
                </c:pt>
                <c:pt idx="6904">
                  <c:v>0.31464847922330003</c:v>
                </c:pt>
                <c:pt idx="6905">
                  <c:v>0.31496831774709999</c:v>
                </c:pt>
                <c:pt idx="6906">
                  <c:v>0.31529465317729999</c:v>
                </c:pt>
                <c:pt idx="6907">
                  <c:v>0.31562325358389998</c:v>
                </c:pt>
                <c:pt idx="6908">
                  <c:v>0.31594583392140002</c:v>
                </c:pt>
                <c:pt idx="6909">
                  <c:v>0.31627377867700002</c:v>
                </c:pt>
                <c:pt idx="6910">
                  <c:v>0.31659966707229997</c:v>
                </c:pt>
                <c:pt idx="6911">
                  <c:v>0.3169304728508</c:v>
                </c:pt>
                <c:pt idx="6912">
                  <c:v>0.3172433376312</c:v>
                </c:pt>
                <c:pt idx="6913">
                  <c:v>0.31743270158769998</c:v>
                </c:pt>
                <c:pt idx="6914">
                  <c:v>0.31777217984200001</c:v>
                </c:pt>
                <c:pt idx="6915">
                  <c:v>0.31810691952710002</c:v>
                </c:pt>
                <c:pt idx="6916">
                  <c:v>0.3184269666672</c:v>
                </c:pt>
                <c:pt idx="6917">
                  <c:v>0.31858286261559998</c:v>
                </c:pt>
                <c:pt idx="6918">
                  <c:v>0.3189165890217</c:v>
                </c:pt>
                <c:pt idx="6919">
                  <c:v>0.31917813420300001</c:v>
                </c:pt>
                <c:pt idx="6920">
                  <c:v>0.31949621438980003</c:v>
                </c:pt>
                <c:pt idx="6921">
                  <c:v>0.31983068585399999</c:v>
                </c:pt>
                <c:pt idx="6922">
                  <c:v>0.32016798853869999</c:v>
                </c:pt>
                <c:pt idx="6923">
                  <c:v>0.32048884034160002</c:v>
                </c:pt>
                <c:pt idx="6924">
                  <c:v>0.32064551115040002</c:v>
                </c:pt>
                <c:pt idx="6925">
                  <c:v>0.32094994187359999</c:v>
                </c:pt>
                <c:pt idx="6926">
                  <c:v>0.32123348116869999</c:v>
                </c:pt>
                <c:pt idx="6927">
                  <c:v>0.3214681148529</c:v>
                </c:pt>
                <c:pt idx="6928">
                  <c:v>0.32167863845830003</c:v>
                </c:pt>
                <c:pt idx="6929">
                  <c:v>0.32200357317919998</c:v>
                </c:pt>
                <c:pt idx="6930">
                  <c:v>0.322335600853</c:v>
                </c:pt>
                <c:pt idx="6931">
                  <c:v>0.3226785361767</c:v>
                </c:pt>
                <c:pt idx="6932">
                  <c:v>0.32300782203669998</c:v>
                </c:pt>
                <c:pt idx="6933">
                  <c:v>0.32333016395570002</c:v>
                </c:pt>
                <c:pt idx="6934">
                  <c:v>0.32366895675660001</c:v>
                </c:pt>
                <c:pt idx="6935">
                  <c:v>0.32400187850000001</c:v>
                </c:pt>
                <c:pt idx="6936">
                  <c:v>0.32432687282560002</c:v>
                </c:pt>
                <c:pt idx="6937">
                  <c:v>0.32467576861379999</c:v>
                </c:pt>
                <c:pt idx="6938">
                  <c:v>0.3250159323215</c:v>
                </c:pt>
                <c:pt idx="6939">
                  <c:v>0.32533973455429999</c:v>
                </c:pt>
                <c:pt idx="6940">
                  <c:v>0.32553952932359997</c:v>
                </c:pt>
                <c:pt idx="6941">
                  <c:v>0.32587760686869999</c:v>
                </c:pt>
                <c:pt idx="6942">
                  <c:v>0.32617595791819998</c:v>
                </c:pt>
                <c:pt idx="6943">
                  <c:v>0.326512157917</c:v>
                </c:pt>
                <c:pt idx="6944">
                  <c:v>0.3268445134163</c:v>
                </c:pt>
                <c:pt idx="6945">
                  <c:v>0.3271823227406</c:v>
                </c:pt>
                <c:pt idx="6946">
                  <c:v>0.32752430439000002</c:v>
                </c:pt>
                <c:pt idx="6947">
                  <c:v>0.32784581184389999</c:v>
                </c:pt>
                <c:pt idx="6948">
                  <c:v>0.32817399501799999</c:v>
                </c:pt>
                <c:pt idx="6949">
                  <c:v>0.32852312922479998</c:v>
                </c:pt>
                <c:pt idx="6950">
                  <c:v>0.32885438203810002</c:v>
                </c:pt>
                <c:pt idx="6951">
                  <c:v>0.32918629050249998</c:v>
                </c:pt>
                <c:pt idx="6952">
                  <c:v>0.32952407002450002</c:v>
                </c:pt>
                <c:pt idx="6953">
                  <c:v>0.32985600829119999</c:v>
                </c:pt>
                <c:pt idx="6954">
                  <c:v>0.33020839095120003</c:v>
                </c:pt>
                <c:pt idx="6955">
                  <c:v>0.33050391078000002</c:v>
                </c:pt>
                <c:pt idx="6956">
                  <c:v>0.3308436870575</c:v>
                </c:pt>
                <c:pt idx="6957">
                  <c:v>0.33118113875389998</c:v>
                </c:pt>
                <c:pt idx="6958">
                  <c:v>0.33152151107790001</c:v>
                </c:pt>
                <c:pt idx="6959">
                  <c:v>0.33188050985340001</c:v>
                </c:pt>
                <c:pt idx="6960">
                  <c:v>0.33221113681789999</c:v>
                </c:pt>
                <c:pt idx="6961">
                  <c:v>0.33255365490909999</c:v>
                </c:pt>
                <c:pt idx="6962">
                  <c:v>0.33288007974619999</c:v>
                </c:pt>
                <c:pt idx="6963">
                  <c:v>0.33320987224580001</c:v>
                </c:pt>
                <c:pt idx="6964">
                  <c:v>0.33334040641779999</c:v>
                </c:pt>
                <c:pt idx="6965">
                  <c:v>0.33367022871969998</c:v>
                </c:pt>
                <c:pt idx="6966">
                  <c:v>0.3339383006096</c:v>
                </c:pt>
                <c:pt idx="6967">
                  <c:v>0.33428034186360001</c:v>
                </c:pt>
                <c:pt idx="6968">
                  <c:v>0.33454173803330001</c:v>
                </c:pt>
                <c:pt idx="6969">
                  <c:v>0.33487769961359998</c:v>
                </c:pt>
                <c:pt idx="6970">
                  <c:v>0.33521637320519998</c:v>
                </c:pt>
                <c:pt idx="6971">
                  <c:v>0.33537822961809999</c:v>
                </c:pt>
                <c:pt idx="6972">
                  <c:v>0.3357080519199</c:v>
                </c:pt>
                <c:pt idx="6973">
                  <c:v>0.33600798249239999</c:v>
                </c:pt>
                <c:pt idx="6974">
                  <c:v>0.3363427221775</c:v>
                </c:pt>
                <c:pt idx="6975">
                  <c:v>0.33664676547049999</c:v>
                </c:pt>
                <c:pt idx="6976">
                  <c:v>0.33698514103889998</c:v>
                </c:pt>
                <c:pt idx="6977">
                  <c:v>0.3371911942959</c:v>
                </c:pt>
                <c:pt idx="6978">
                  <c:v>0.33753520250320002</c:v>
                </c:pt>
                <c:pt idx="6979">
                  <c:v>0.33776026964189998</c:v>
                </c:pt>
                <c:pt idx="6980">
                  <c:v>0.33808848261829999</c:v>
                </c:pt>
                <c:pt idx="6981">
                  <c:v>0.33843025565149998</c:v>
                </c:pt>
                <c:pt idx="6982">
                  <c:v>0.33867123723030002</c:v>
                </c:pt>
                <c:pt idx="6983">
                  <c:v>0.33878245949750002</c:v>
                </c:pt>
                <c:pt idx="6984">
                  <c:v>0.33913069963460002</c:v>
                </c:pt>
                <c:pt idx="6985">
                  <c:v>0.33948457241059998</c:v>
                </c:pt>
                <c:pt idx="6986">
                  <c:v>0.33981996774669998</c:v>
                </c:pt>
                <c:pt idx="6987">
                  <c:v>0.34015432000160001</c:v>
                </c:pt>
                <c:pt idx="6988">
                  <c:v>0.3404819369316</c:v>
                </c:pt>
                <c:pt idx="6989">
                  <c:v>0.34081587195399998</c:v>
                </c:pt>
                <c:pt idx="6990">
                  <c:v>0.34104755520820002</c:v>
                </c:pt>
                <c:pt idx="6991">
                  <c:v>0.34112221002580001</c:v>
                </c:pt>
                <c:pt idx="6992">
                  <c:v>0.34123191237450001</c:v>
                </c:pt>
                <c:pt idx="6993">
                  <c:v>0.3414215147495</c:v>
                </c:pt>
                <c:pt idx="6994">
                  <c:v>0.34155878424640002</c:v>
                </c:pt>
                <c:pt idx="6995">
                  <c:v>0.34169909358020001</c:v>
                </c:pt>
                <c:pt idx="6996">
                  <c:v>0.34185963869090003</c:v>
                </c:pt>
                <c:pt idx="6997">
                  <c:v>0.34197998046880002</c:v>
                </c:pt>
                <c:pt idx="6998">
                  <c:v>0.34210646152500002</c:v>
                </c:pt>
                <c:pt idx="6999">
                  <c:v>0.34223496913910001</c:v>
                </c:pt>
                <c:pt idx="7000">
                  <c:v>0.34240221977230001</c:v>
                </c:pt>
                <c:pt idx="7001">
                  <c:v>0.34250155091290002</c:v>
                </c:pt>
                <c:pt idx="7002">
                  <c:v>0.34281745553019999</c:v>
                </c:pt>
                <c:pt idx="7003">
                  <c:v>0.34311348199840003</c:v>
                </c:pt>
                <c:pt idx="7004">
                  <c:v>0.34318163990970002</c:v>
                </c:pt>
                <c:pt idx="7005">
                  <c:v>0.34334936738010002</c:v>
                </c:pt>
                <c:pt idx="7006">
                  <c:v>0.34345695376399998</c:v>
                </c:pt>
                <c:pt idx="7007">
                  <c:v>0.34360283613199999</c:v>
                </c:pt>
                <c:pt idx="7008">
                  <c:v>0.34370684623719999</c:v>
                </c:pt>
                <c:pt idx="7009">
                  <c:v>0.34392401576039999</c:v>
                </c:pt>
                <c:pt idx="7010">
                  <c:v>0.34407693147660001</c:v>
                </c:pt>
                <c:pt idx="7011">
                  <c:v>0.34439095854759999</c:v>
                </c:pt>
                <c:pt idx="7012">
                  <c:v>0.3447062671185</c:v>
                </c:pt>
                <c:pt idx="7013">
                  <c:v>0.3450178205967</c:v>
                </c:pt>
                <c:pt idx="7014">
                  <c:v>0.34534040093419999</c:v>
                </c:pt>
                <c:pt idx="7015">
                  <c:v>0.34565535187719998</c:v>
                </c:pt>
                <c:pt idx="7016">
                  <c:v>0.34595227241519999</c:v>
                </c:pt>
                <c:pt idx="7017">
                  <c:v>0.34628573060040002</c:v>
                </c:pt>
                <c:pt idx="7018">
                  <c:v>0.34652793407440002</c:v>
                </c:pt>
                <c:pt idx="7019">
                  <c:v>0.34686121344569998</c:v>
                </c:pt>
                <c:pt idx="7020">
                  <c:v>0.3471842706203</c:v>
                </c:pt>
                <c:pt idx="7021">
                  <c:v>0.34750619530679999</c:v>
                </c:pt>
                <c:pt idx="7022">
                  <c:v>0.34785568714140003</c:v>
                </c:pt>
                <c:pt idx="7023">
                  <c:v>0.34819507598880001</c:v>
                </c:pt>
                <c:pt idx="7024">
                  <c:v>0.34854850173000002</c:v>
                </c:pt>
                <c:pt idx="7025">
                  <c:v>0.34889999032020003</c:v>
                </c:pt>
                <c:pt idx="7026">
                  <c:v>0.34917235374450001</c:v>
                </c:pt>
                <c:pt idx="7027">
                  <c:v>0.3495352864265</c:v>
                </c:pt>
                <c:pt idx="7028">
                  <c:v>0.34979099035259997</c:v>
                </c:pt>
                <c:pt idx="7029">
                  <c:v>0.3501319289207</c:v>
                </c:pt>
                <c:pt idx="7030">
                  <c:v>0.3504958152771</c:v>
                </c:pt>
                <c:pt idx="7031">
                  <c:v>0.35083884000780002</c:v>
                </c:pt>
                <c:pt idx="7032">
                  <c:v>0.35111087560650001</c:v>
                </c:pt>
                <c:pt idx="7033">
                  <c:v>0.3514139354229</c:v>
                </c:pt>
                <c:pt idx="7034">
                  <c:v>0.35172823071480003</c:v>
                </c:pt>
                <c:pt idx="7035">
                  <c:v>0.35206881165499998</c:v>
                </c:pt>
                <c:pt idx="7036">
                  <c:v>0.35240855813029998</c:v>
                </c:pt>
                <c:pt idx="7037">
                  <c:v>0.35274958610529999</c:v>
                </c:pt>
                <c:pt idx="7038">
                  <c:v>0.35307660698889998</c:v>
                </c:pt>
                <c:pt idx="7039">
                  <c:v>0.35340946912769999</c:v>
                </c:pt>
                <c:pt idx="7040">
                  <c:v>0.353756070137</c:v>
                </c:pt>
                <c:pt idx="7041">
                  <c:v>0.35408774018290001</c:v>
                </c:pt>
                <c:pt idx="7042">
                  <c:v>0.35444310307499999</c:v>
                </c:pt>
                <c:pt idx="7043">
                  <c:v>0.3545929193497</c:v>
                </c:pt>
                <c:pt idx="7044">
                  <c:v>0.3547091186047</c:v>
                </c:pt>
                <c:pt idx="7045">
                  <c:v>0.3548227548599</c:v>
                </c:pt>
                <c:pt idx="7046">
                  <c:v>0.35518026351929999</c:v>
                </c:pt>
                <c:pt idx="7047">
                  <c:v>0.35549956560130003</c:v>
                </c:pt>
                <c:pt idx="7048">
                  <c:v>0.3556652069092</c:v>
                </c:pt>
                <c:pt idx="7049">
                  <c:v>0.35581034421919999</c:v>
                </c:pt>
                <c:pt idx="7050">
                  <c:v>0.355916261673</c:v>
                </c:pt>
                <c:pt idx="7051">
                  <c:v>0.35615247488020002</c:v>
                </c:pt>
                <c:pt idx="7052">
                  <c:v>0.35647311806679999</c:v>
                </c:pt>
                <c:pt idx="7053">
                  <c:v>0.35677430033680002</c:v>
                </c:pt>
                <c:pt idx="7054">
                  <c:v>0.35710555315019998</c:v>
                </c:pt>
                <c:pt idx="7055">
                  <c:v>0.35743907093999999</c:v>
                </c:pt>
                <c:pt idx="7056">
                  <c:v>0.35777455568310002</c:v>
                </c:pt>
                <c:pt idx="7057">
                  <c:v>0.35813063383100002</c:v>
                </c:pt>
                <c:pt idx="7058">
                  <c:v>0.3583996295929</c:v>
                </c:pt>
                <c:pt idx="7059">
                  <c:v>0.3585681021214</c:v>
                </c:pt>
                <c:pt idx="7060">
                  <c:v>0.35890898108480002</c:v>
                </c:pt>
                <c:pt idx="7061">
                  <c:v>0.35923641920089999</c:v>
                </c:pt>
                <c:pt idx="7062">
                  <c:v>0.35958161950110001</c:v>
                </c:pt>
                <c:pt idx="7063">
                  <c:v>0.35992863774299999</c:v>
                </c:pt>
                <c:pt idx="7064">
                  <c:v>0.36027079820629998</c:v>
                </c:pt>
                <c:pt idx="7065">
                  <c:v>0.36061653494829998</c:v>
                </c:pt>
                <c:pt idx="7066">
                  <c:v>0.3609473109245</c:v>
                </c:pt>
                <c:pt idx="7067">
                  <c:v>0.36129412055019999</c:v>
                </c:pt>
                <c:pt idx="7068">
                  <c:v>0.36163833737369999</c:v>
                </c:pt>
                <c:pt idx="7069">
                  <c:v>0.36199137568470002</c:v>
                </c:pt>
                <c:pt idx="7070">
                  <c:v>0.36231482028959999</c:v>
                </c:pt>
                <c:pt idx="7071">
                  <c:v>0.3626442551613</c:v>
                </c:pt>
                <c:pt idx="7072">
                  <c:v>0.36297282576560003</c:v>
                </c:pt>
                <c:pt idx="7073">
                  <c:v>0.3632416129112</c:v>
                </c:pt>
                <c:pt idx="7074">
                  <c:v>0.36350980401040001</c:v>
                </c:pt>
                <c:pt idx="7075">
                  <c:v>0.36383998394009998</c:v>
                </c:pt>
                <c:pt idx="7076">
                  <c:v>0.36407893896100002</c:v>
                </c:pt>
                <c:pt idx="7077">
                  <c:v>0.3641828596592</c:v>
                </c:pt>
                <c:pt idx="7078">
                  <c:v>0.3645275533199</c:v>
                </c:pt>
                <c:pt idx="7079">
                  <c:v>0.36475872993469999</c:v>
                </c:pt>
                <c:pt idx="7080">
                  <c:v>0.36507886648179999</c:v>
                </c:pt>
                <c:pt idx="7081">
                  <c:v>0.36537718772889999</c:v>
                </c:pt>
                <c:pt idx="7082">
                  <c:v>0.36561703681949997</c:v>
                </c:pt>
                <c:pt idx="7083">
                  <c:v>0.36592125892639998</c:v>
                </c:pt>
                <c:pt idx="7084">
                  <c:v>0.3662380576134</c:v>
                </c:pt>
                <c:pt idx="7085">
                  <c:v>0.36655053496360002</c:v>
                </c:pt>
                <c:pt idx="7086">
                  <c:v>0.36688378453249998</c:v>
                </c:pt>
                <c:pt idx="7087">
                  <c:v>0.36719197034840001</c:v>
                </c:pt>
                <c:pt idx="7088">
                  <c:v>0.36750477552409999</c:v>
                </c:pt>
                <c:pt idx="7089">
                  <c:v>0.36784341931339998</c:v>
                </c:pt>
                <c:pt idx="7090">
                  <c:v>0.36815315485</c:v>
                </c:pt>
                <c:pt idx="7091">
                  <c:v>0.36848056316380001</c:v>
                </c:pt>
                <c:pt idx="7092">
                  <c:v>0.3688035607338</c:v>
                </c:pt>
                <c:pt idx="7093">
                  <c:v>0.36902585625649997</c:v>
                </c:pt>
                <c:pt idx="7094">
                  <c:v>0.3690818846226</c:v>
                </c:pt>
                <c:pt idx="7095">
                  <c:v>0.3691404759884</c:v>
                </c:pt>
                <c:pt idx="7096">
                  <c:v>0.36920443177220003</c:v>
                </c:pt>
                <c:pt idx="7097">
                  <c:v>0.36926302313800002</c:v>
                </c:pt>
                <c:pt idx="7098">
                  <c:v>0.3693326711655</c:v>
                </c:pt>
                <c:pt idx="7099">
                  <c:v>0.36939924955370002</c:v>
                </c:pt>
                <c:pt idx="7100">
                  <c:v>0.3694666326046</c:v>
                </c:pt>
                <c:pt idx="7101">
                  <c:v>0.36953797936440003</c:v>
                </c:pt>
                <c:pt idx="7102">
                  <c:v>0.36961001157759998</c:v>
                </c:pt>
                <c:pt idx="7103">
                  <c:v>0.36966729164119999</c:v>
                </c:pt>
                <c:pt idx="7104">
                  <c:v>0.36971825361249999</c:v>
                </c:pt>
                <c:pt idx="7105">
                  <c:v>0.3697708845139</c:v>
                </c:pt>
                <c:pt idx="7106">
                  <c:v>0.36987212300299999</c:v>
                </c:pt>
                <c:pt idx="7107">
                  <c:v>0.36996880173680002</c:v>
                </c:pt>
                <c:pt idx="7108">
                  <c:v>0.37006029486660003</c:v>
                </c:pt>
                <c:pt idx="7109">
                  <c:v>0.37015533447269999</c:v>
                </c:pt>
                <c:pt idx="7110">
                  <c:v>0.37024480104450003</c:v>
                </c:pt>
                <c:pt idx="7111">
                  <c:v>0.37033730745319998</c:v>
                </c:pt>
                <c:pt idx="7112">
                  <c:v>0.37042033672329999</c:v>
                </c:pt>
                <c:pt idx="7113">
                  <c:v>0.37050783634189999</c:v>
                </c:pt>
                <c:pt idx="7114">
                  <c:v>0.37058299779890003</c:v>
                </c:pt>
                <c:pt idx="7115">
                  <c:v>0.37070924043659997</c:v>
                </c:pt>
                <c:pt idx="7116">
                  <c:v>0.37079223990440002</c:v>
                </c:pt>
                <c:pt idx="7117">
                  <c:v>0.37087431550029998</c:v>
                </c:pt>
                <c:pt idx="7118">
                  <c:v>0.37099498510360002</c:v>
                </c:pt>
                <c:pt idx="7119">
                  <c:v>0.3710692822933</c:v>
                </c:pt>
                <c:pt idx="7120">
                  <c:v>0.37117880582809998</c:v>
                </c:pt>
                <c:pt idx="7121">
                  <c:v>0.37125682830809997</c:v>
                </c:pt>
                <c:pt idx="7122">
                  <c:v>0.37133380770680002</c:v>
                </c:pt>
                <c:pt idx="7123">
                  <c:v>0.37145146727560002</c:v>
                </c:pt>
                <c:pt idx="7124">
                  <c:v>0.37153232097630001</c:v>
                </c:pt>
                <c:pt idx="7125">
                  <c:v>0.37164670228960001</c:v>
                </c:pt>
                <c:pt idx="7126">
                  <c:v>0.3718325197697</c:v>
                </c:pt>
                <c:pt idx="7127">
                  <c:v>0.37194639444349997</c:v>
                </c:pt>
                <c:pt idx="7128">
                  <c:v>0.37205377221109998</c:v>
                </c:pt>
                <c:pt idx="7129">
                  <c:v>0.37216022610659999</c:v>
                </c:pt>
                <c:pt idx="7130">
                  <c:v>0.3722969591618</c:v>
                </c:pt>
                <c:pt idx="7131">
                  <c:v>0.37244153022769999</c:v>
                </c:pt>
                <c:pt idx="7132">
                  <c:v>0.37251034379010001</c:v>
                </c:pt>
                <c:pt idx="7133">
                  <c:v>0.37258118391040002</c:v>
                </c:pt>
                <c:pt idx="7134">
                  <c:v>0.37272006273269997</c:v>
                </c:pt>
                <c:pt idx="7135">
                  <c:v>0.37281915545459998</c:v>
                </c:pt>
                <c:pt idx="7136">
                  <c:v>0.37296348810199997</c:v>
                </c:pt>
                <c:pt idx="7137">
                  <c:v>0.37310007214550001</c:v>
                </c:pt>
                <c:pt idx="7138">
                  <c:v>0.37324470281599997</c:v>
                </c:pt>
                <c:pt idx="7139">
                  <c:v>0.37334224581719999</c:v>
                </c:pt>
                <c:pt idx="7140">
                  <c:v>0.3734432756901</c:v>
                </c:pt>
                <c:pt idx="7141">
                  <c:v>0.3735400438309</c:v>
                </c:pt>
                <c:pt idx="7142">
                  <c:v>0.37367850542070002</c:v>
                </c:pt>
                <c:pt idx="7143">
                  <c:v>0.37384828925129998</c:v>
                </c:pt>
                <c:pt idx="7144">
                  <c:v>0.3739817738533</c:v>
                </c:pt>
                <c:pt idx="7145">
                  <c:v>0.3741419613361</c:v>
                </c:pt>
                <c:pt idx="7146">
                  <c:v>0.37427151203159997</c:v>
                </c:pt>
                <c:pt idx="7147">
                  <c:v>0.37440073490140002</c:v>
                </c:pt>
                <c:pt idx="7148">
                  <c:v>0.37458676099779997</c:v>
                </c:pt>
                <c:pt idx="7149">
                  <c:v>0.37475621700290002</c:v>
                </c:pt>
                <c:pt idx="7150">
                  <c:v>0.37488433718679998</c:v>
                </c:pt>
                <c:pt idx="7151">
                  <c:v>0.37504115700719998</c:v>
                </c:pt>
                <c:pt idx="7152">
                  <c:v>0.37514233589169999</c:v>
                </c:pt>
                <c:pt idx="7153">
                  <c:v>0.375353127718</c:v>
                </c:pt>
                <c:pt idx="7154">
                  <c:v>0.37555891275410003</c:v>
                </c:pt>
                <c:pt idx="7155">
                  <c:v>0.37587612867359999</c:v>
                </c:pt>
                <c:pt idx="7156">
                  <c:v>0.37604051828379997</c:v>
                </c:pt>
                <c:pt idx="7157">
                  <c:v>0.37617939710620002</c:v>
                </c:pt>
                <c:pt idx="7158">
                  <c:v>0.37627968192099998</c:v>
                </c:pt>
                <c:pt idx="7159">
                  <c:v>0.37640613317490001</c:v>
                </c:pt>
                <c:pt idx="7160">
                  <c:v>0.3765558600426</c:v>
                </c:pt>
                <c:pt idx="7161">
                  <c:v>0.37672138214110001</c:v>
                </c:pt>
                <c:pt idx="7162">
                  <c:v>0.37686032056809998</c:v>
                </c:pt>
                <c:pt idx="7163">
                  <c:v>0.37712103128430002</c:v>
                </c:pt>
                <c:pt idx="7164">
                  <c:v>0.3773091435432</c:v>
                </c:pt>
                <c:pt idx="7165">
                  <c:v>0.37752175331120003</c:v>
                </c:pt>
                <c:pt idx="7166">
                  <c:v>0.37773749232289999</c:v>
                </c:pt>
                <c:pt idx="7167">
                  <c:v>0.3780528008938</c:v>
                </c:pt>
                <c:pt idx="7168">
                  <c:v>0.3782134652138</c:v>
                </c:pt>
                <c:pt idx="7169">
                  <c:v>0.37851610779759998</c:v>
                </c:pt>
                <c:pt idx="7170">
                  <c:v>0.37881630659100002</c:v>
                </c:pt>
                <c:pt idx="7171">
                  <c:v>0.3791222274303</c:v>
                </c:pt>
                <c:pt idx="7172">
                  <c:v>0.3794292807579</c:v>
                </c:pt>
                <c:pt idx="7173">
                  <c:v>0.3797383606434</c:v>
                </c:pt>
                <c:pt idx="7174">
                  <c:v>0.38005635142330002</c:v>
                </c:pt>
                <c:pt idx="7175">
                  <c:v>0.38035571575159999</c:v>
                </c:pt>
                <c:pt idx="7176">
                  <c:v>0.38067319989199999</c:v>
                </c:pt>
                <c:pt idx="7177">
                  <c:v>0.38097995519639999</c:v>
                </c:pt>
                <c:pt idx="7178">
                  <c:v>0.38128998875620002</c:v>
                </c:pt>
                <c:pt idx="7179">
                  <c:v>0.38159847259520002</c:v>
                </c:pt>
                <c:pt idx="7180">
                  <c:v>0.38191270828250001</c:v>
                </c:pt>
                <c:pt idx="7181">
                  <c:v>0.3822127580643</c:v>
                </c:pt>
                <c:pt idx="7182">
                  <c:v>0.38251927494999999</c:v>
                </c:pt>
                <c:pt idx="7183">
                  <c:v>0.38273078203200001</c:v>
                </c:pt>
                <c:pt idx="7184">
                  <c:v>0.38301855325700002</c:v>
                </c:pt>
                <c:pt idx="7185">
                  <c:v>0.38334456086160001</c:v>
                </c:pt>
                <c:pt idx="7186">
                  <c:v>0.383655667305</c:v>
                </c:pt>
                <c:pt idx="7187">
                  <c:v>0.38395377993579999</c:v>
                </c:pt>
                <c:pt idx="7188">
                  <c:v>0.38407063484190002</c:v>
                </c:pt>
                <c:pt idx="7189">
                  <c:v>0.38438162207600002</c:v>
                </c:pt>
                <c:pt idx="7190">
                  <c:v>0.38455754518509999</c:v>
                </c:pt>
                <c:pt idx="7191">
                  <c:v>0.38466897606849998</c:v>
                </c:pt>
                <c:pt idx="7192">
                  <c:v>0.38479849696160001</c:v>
                </c:pt>
                <c:pt idx="7193">
                  <c:v>0.38496375083919998</c:v>
                </c:pt>
                <c:pt idx="7194">
                  <c:v>0.38511541485790002</c:v>
                </c:pt>
                <c:pt idx="7195">
                  <c:v>0.38533130288119999</c:v>
                </c:pt>
                <c:pt idx="7196">
                  <c:v>0.3854953944683</c:v>
                </c:pt>
                <c:pt idx="7197">
                  <c:v>0.38567987084389999</c:v>
                </c:pt>
                <c:pt idx="7198">
                  <c:v>0.3859376013279</c:v>
                </c:pt>
                <c:pt idx="7199">
                  <c:v>0.38616225123409997</c:v>
                </c:pt>
                <c:pt idx="7200">
                  <c:v>0.38631418347360003</c:v>
                </c:pt>
                <c:pt idx="7201">
                  <c:v>0.38649144768709998</c:v>
                </c:pt>
                <c:pt idx="7202">
                  <c:v>0.38661667704579999</c:v>
                </c:pt>
                <c:pt idx="7203">
                  <c:v>0.38673961162569997</c:v>
                </c:pt>
                <c:pt idx="7204">
                  <c:v>0.3870193064213</c:v>
                </c:pt>
                <c:pt idx="7205">
                  <c:v>0.38734859228129997</c:v>
                </c:pt>
                <c:pt idx="7206">
                  <c:v>0.38756749033929999</c:v>
                </c:pt>
                <c:pt idx="7207">
                  <c:v>0.38770142197610002</c:v>
                </c:pt>
                <c:pt idx="7208">
                  <c:v>0.38782665133479999</c:v>
                </c:pt>
                <c:pt idx="7209">
                  <c:v>0.38794893026350002</c:v>
                </c:pt>
                <c:pt idx="7210">
                  <c:v>0.38807407021520002</c:v>
                </c:pt>
                <c:pt idx="7211">
                  <c:v>0.38827601075169998</c:v>
                </c:pt>
                <c:pt idx="7212">
                  <c:v>0.38840439915660002</c:v>
                </c:pt>
                <c:pt idx="7213">
                  <c:v>0.38850334286690003</c:v>
                </c:pt>
                <c:pt idx="7214">
                  <c:v>0.38859316706660002</c:v>
                </c:pt>
                <c:pt idx="7215">
                  <c:v>0.38868442177770002</c:v>
                </c:pt>
                <c:pt idx="7216">
                  <c:v>0.38887560367579999</c:v>
                </c:pt>
                <c:pt idx="7217">
                  <c:v>0.38904166221620001</c:v>
                </c:pt>
                <c:pt idx="7218">
                  <c:v>0.3891414701939</c:v>
                </c:pt>
                <c:pt idx="7219">
                  <c:v>0.38926625251769997</c:v>
                </c:pt>
                <c:pt idx="7220">
                  <c:v>0.38939023017879998</c:v>
                </c:pt>
                <c:pt idx="7221">
                  <c:v>0.38961389660840001</c:v>
                </c:pt>
                <c:pt idx="7222">
                  <c:v>0.38976868987079999</c:v>
                </c:pt>
                <c:pt idx="7223">
                  <c:v>0.38986143469809997</c:v>
                </c:pt>
                <c:pt idx="7224">
                  <c:v>0.38999384641649998</c:v>
                </c:pt>
                <c:pt idx="7225">
                  <c:v>0.39019170403480002</c:v>
                </c:pt>
                <c:pt idx="7226">
                  <c:v>0.3904201984406</c:v>
                </c:pt>
                <c:pt idx="7227">
                  <c:v>0.39058035612109998</c:v>
                </c:pt>
                <c:pt idx="7228">
                  <c:v>0.39080002903939998</c:v>
                </c:pt>
                <c:pt idx="7229">
                  <c:v>0.39113351702690002</c:v>
                </c:pt>
                <c:pt idx="7230">
                  <c:v>0.39129108190540002</c:v>
                </c:pt>
                <c:pt idx="7231">
                  <c:v>0.39152625203129998</c:v>
                </c:pt>
                <c:pt idx="7232">
                  <c:v>0.39169424772259998</c:v>
                </c:pt>
                <c:pt idx="7233">
                  <c:v>0.39188137650490001</c:v>
                </c:pt>
                <c:pt idx="7234">
                  <c:v>0.3920739591122</c:v>
                </c:pt>
                <c:pt idx="7235">
                  <c:v>0.39224132895469999</c:v>
                </c:pt>
                <c:pt idx="7236">
                  <c:v>0.39240601658820001</c:v>
                </c:pt>
                <c:pt idx="7237">
                  <c:v>0.39256662130359998</c:v>
                </c:pt>
                <c:pt idx="7238">
                  <c:v>0.39276415109629997</c:v>
                </c:pt>
                <c:pt idx="7239">
                  <c:v>0.39289432764049997</c:v>
                </c:pt>
                <c:pt idx="7240">
                  <c:v>0.39306187629700001</c:v>
                </c:pt>
                <c:pt idx="7241">
                  <c:v>0.39322614669799999</c:v>
                </c:pt>
                <c:pt idx="7242">
                  <c:v>0.39338561892509999</c:v>
                </c:pt>
                <c:pt idx="7243">
                  <c:v>0.393571048975</c:v>
                </c:pt>
                <c:pt idx="7244">
                  <c:v>0.39369985461239998</c:v>
                </c:pt>
                <c:pt idx="7245">
                  <c:v>0.39380818605419998</c:v>
                </c:pt>
                <c:pt idx="7246">
                  <c:v>0.39394301176070001</c:v>
                </c:pt>
                <c:pt idx="7247">
                  <c:v>0.39410474896429998</c:v>
                </c:pt>
                <c:pt idx="7248">
                  <c:v>0.39426794648169999</c:v>
                </c:pt>
                <c:pt idx="7249">
                  <c:v>0.39435860514639998</c:v>
                </c:pt>
                <c:pt idx="7250">
                  <c:v>0.3944901525974</c:v>
                </c:pt>
                <c:pt idx="7251">
                  <c:v>0.39468038082119999</c:v>
                </c:pt>
                <c:pt idx="7252">
                  <c:v>0.39484781026839999</c:v>
                </c:pt>
                <c:pt idx="7253">
                  <c:v>0.39520376920700001</c:v>
                </c:pt>
                <c:pt idx="7254">
                  <c:v>0.3953714668751</c:v>
                </c:pt>
                <c:pt idx="7255">
                  <c:v>0.39556470513339997</c:v>
                </c:pt>
                <c:pt idx="7256">
                  <c:v>0.39569574594500001</c:v>
                </c:pt>
                <c:pt idx="7257">
                  <c:v>0.39597612619400002</c:v>
                </c:pt>
                <c:pt idx="7258">
                  <c:v>0.39616551995280003</c:v>
                </c:pt>
                <c:pt idx="7259">
                  <c:v>0.3963388800621</c:v>
                </c:pt>
                <c:pt idx="7260">
                  <c:v>0.39651033282280002</c:v>
                </c:pt>
                <c:pt idx="7261">
                  <c:v>0.3966074883938</c:v>
                </c:pt>
                <c:pt idx="7262">
                  <c:v>0.39677309989929999</c:v>
                </c:pt>
                <c:pt idx="7263">
                  <c:v>0.39694920182229998</c:v>
                </c:pt>
                <c:pt idx="7264">
                  <c:v>0.39707964658740003</c:v>
                </c:pt>
                <c:pt idx="7265">
                  <c:v>0.39720168709749998</c:v>
                </c:pt>
                <c:pt idx="7266">
                  <c:v>0.39740344882009998</c:v>
                </c:pt>
                <c:pt idx="7267">
                  <c:v>0.39763447642330002</c:v>
                </c:pt>
                <c:pt idx="7268">
                  <c:v>0.39779764413829999</c:v>
                </c:pt>
                <c:pt idx="7269">
                  <c:v>0.3980069160461</c:v>
                </c:pt>
                <c:pt idx="7270">
                  <c:v>0.39813771843910001</c:v>
                </c:pt>
                <c:pt idx="7271">
                  <c:v>0.39827838540080002</c:v>
                </c:pt>
                <c:pt idx="7272">
                  <c:v>0.39851629734040001</c:v>
                </c:pt>
                <c:pt idx="7273">
                  <c:v>0.3987290561199</c:v>
                </c:pt>
                <c:pt idx="7274">
                  <c:v>0.39901998639109998</c:v>
                </c:pt>
                <c:pt idx="7275">
                  <c:v>0.39936187863349998</c:v>
                </c:pt>
                <c:pt idx="7276">
                  <c:v>0.39949715137480002</c:v>
                </c:pt>
                <c:pt idx="7277">
                  <c:v>0.39965781569480002</c:v>
                </c:pt>
                <c:pt idx="7278">
                  <c:v>0.39988988637919998</c:v>
                </c:pt>
                <c:pt idx="7279">
                  <c:v>0.40001544356349999</c:v>
                </c:pt>
                <c:pt idx="7280">
                  <c:v>0.40014433860780002</c:v>
                </c:pt>
                <c:pt idx="7281">
                  <c:v>0.40036842226980002</c:v>
                </c:pt>
                <c:pt idx="7282">
                  <c:v>0.40060272812839998</c:v>
                </c:pt>
                <c:pt idx="7283">
                  <c:v>0.40073633193969999</c:v>
                </c:pt>
                <c:pt idx="7284">
                  <c:v>0.40087214112280001</c:v>
                </c:pt>
                <c:pt idx="7285">
                  <c:v>0.40101385116580002</c:v>
                </c:pt>
                <c:pt idx="7286">
                  <c:v>0.4012179076672</c:v>
                </c:pt>
                <c:pt idx="7287">
                  <c:v>0.40135219693180002</c:v>
                </c:pt>
                <c:pt idx="7288">
                  <c:v>0.4014861285686</c:v>
                </c:pt>
                <c:pt idx="7289">
                  <c:v>0.40161523222919998</c:v>
                </c:pt>
                <c:pt idx="7290">
                  <c:v>0.40174475312230001</c:v>
                </c:pt>
                <c:pt idx="7291">
                  <c:v>0.40195813775060002</c:v>
                </c:pt>
                <c:pt idx="7292">
                  <c:v>0.40208846330640002</c:v>
                </c:pt>
                <c:pt idx="7293">
                  <c:v>0.40218424797059998</c:v>
                </c:pt>
                <c:pt idx="7294">
                  <c:v>0.4023135602474</c:v>
                </c:pt>
                <c:pt idx="7295">
                  <c:v>0.40248560905460001</c:v>
                </c:pt>
                <c:pt idx="7296">
                  <c:v>0.40272203087809999</c:v>
                </c:pt>
                <c:pt idx="7297">
                  <c:v>0.40285974740980002</c:v>
                </c:pt>
                <c:pt idx="7298">
                  <c:v>0.40299308300019998</c:v>
                </c:pt>
                <c:pt idx="7299">
                  <c:v>0.40319779515269999</c:v>
                </c:pt>
                <c:pt idx="7300">
                  <c:v>0.40354987978939999</c:v>
                </c:pt>
                <c:pt idx="7301">
                  <c:v>0.40369665622709999</c:v>
                </c:pt>
                <c:pt idx="7302">
                  <c:v>0.40384507179259999</c:v>
                </c:pt>
                <c:pt idx="7303">
                  <c:v>0.40401238203049999</c:v>
                </c:pt>
                <c:pt idx="7304">
                  <c:v>0.40417093038559998</c:v>
                </c:pt>
                <c:pt idx="7305">
                  <c:v>0.40439662337299997</c:v>
                </c:pt>
                <c:pt idx="7306">
                  <c:v>0.40452781319620001</c:v>
                </c:pt>
                <c:pt idx="7307">
                  <c:v>0.4047025740147</c:v>
                </c:pt>
                <c:pt idx="7308">
                  <c:v>0.40489956736560001</c:v>
                </c:pt>
                <c:pt idx="7309">
                  <c:v>0.40503177046779998</c:v>
                </c:pt>
                <c:pt idx="7310">
                  <c:v>0.40516543388370002</c:v>
                </c:pt>
                <c:pt idx="7311">
                  <c:v>0.40541061759000002</c:v>
                </c:pt>
                <c:pt idx="7312">
                  <c:v>0.40557509660719998</c:v>
                </c:pt>
                <c:pt idx="7313">
                  <c:v>0.40585476160049999</c:v>
                </c:pt>
                <c:pt idx="7314">
                  <c:v>0.40605437755579998</c:v>
                </c:pt>
                <c:pt idx="7315">
                  <c:v>0.40618470311159999</c:v>
                </c:pt>
                <c:pt idx="7316">
                  <c:v>0.4062837064266</c:v>
                </c:pt>
                <c:pt idx="7317">
                  <c:v>0.40648508071900002</c:v>
                </c:pt>
                <c:pt idx="7318">
                  <c:v>0.40679517388339997</c:v>
                </c:pt>
                <c:pt idx="7319">
                  <c:v>0.40696087479589999</c:v>
                </c:pt>
                <c:pt idx="7320">
                  <c:v>0.40715095400809997</c:v>
                </c:pt>
                <c:pt idx="7321">
                  <c:v>0.4075035154819</c:v>
                </c:pt>
                <c:pt idx="7322">
                  <c:v>0.40769866108890002</c:v>
                </c:pt>
                <c:pt idx="7323">
                  <c:v>0.40805533528330001</c:v>
                </c:pt>
                <c:pt idx="7324">
                  <c:v>0.40838977694509998</c:v>
                </c:pt>
                <c:pt idx="7325">
                  <c:v>0.40849032998090001</c:v>
                </c:pt>
                <c:pt idx="7326">
                  <c:v>0.40868681669239998</c:v>
                </c:pt>
                <c:pt idx="7327">
                  <c:v>0.40892097353939999</c:v>
                </c:pt>
                <c:pt idx="7328">
                  <c:v>0.40916019678120003</c:v>
                </c:pt>
                <c:pt idx="7329">
                  <c:v>0.40933403372760002</c:v>
                </c:pt>
                <c:pt idx="7330">
                  <c:v>0.40953510999679998</c:v>
                </c:pt>
                <c:pt idx="7331">
                  <c:v>0.40967360138890002</c:v>
                </c:pt>
                <c:pt idx="7332">
                  <c:v>0.40980398654939998</c:v>
                </c:pt>
                <c:pt idx="7333">
                  <c:v>0.41007027029990001</c:v>
                </c:pt>
                <c:pt idx="7334">
                  <c:v>0.41029357910160003</c:v>
                </c:pt>
                <c:pt idx="7335">
                  <c:v>0.41051021218299999</c:v>
                </c:pt>
                <c:pt idx="7336">
                  <c:v>0.41084221005440003</c:v>
                </c:pt>
                <c:pt idx="7337">
                  <c:v>0.41100612282749999</c:v>
                </c:pt>
                <c:pt idx="7338">
                  <c:v>0.41122493147849998</c:v>
                </c:pt>
                <c:pt idx="7339">
                  <c:v>0.41157844662670001</c:v>
                </c:pt>
                <c:pt idx="7340">
                  <c:v>0.41173800826070001</c:v>
                </c:pt>
                <c:pt idx="7341">
                  <c:v>0.4120710790157</c:v>
                </c:pt>
                <c:pt idx="7342">
                  <c:v>0.41240549087520001</c:v>
                </c:pt>
                <c:pt idx="7343">
                  <c:v>0.41274747252459998</c:v>
                </c:pt>
                <c:pt idx="7344">
                  <c:v>0.41306027770039999</c:v>
                </c:pt>
                <c:pt idx="7345">
                  <c:v>0.41323077678679998</c:v>
                </c:pt>
                <c:pt idx="7346">
                  <c:v>0.4135015010834</c:v>
                </c:pt>
                <c:pt idx="7347">
                  <c:v>0.41363751888279998</c:v>
                </c:pt>
                <c:pt idx="7348">
                  <c:v>0.41399362683300001</c:v>
                </c:pt>
                <c:pt idx="7349">
                  <c:v>0.41416239738459998</c:v>
                </c:pt>
                <c:pt idx="7350">
                  <c:v>0.41443097591400002</c:v>
                </c:pt>
                <c:pt idx="7351">
                  <c:v>0.41478100419039998</c:v>
                </c:pt>
                <c:pt idx="7352">
                  <c:v>0.41490986943239999</c:v>
                </c:pt>
                <c:pt idx="7353">
                  <c:v>0.41514971852299998</c:v>
                </c:pt>
                <c:pt idx="7354">
                  <c:v>0.41548082232479999</c:v>
                </c:pt>
                <c:pt idx="7355">
                  <c:v>0.41574990749360002</c:v>
                </c:pt>
                <c:pt idx="7356">
                  <c:v>0.41603314876559999</c:v>
                </c:pt>
                <c:pt idx="7357">
                  <c:v>0.41630041599270001</c:v>
                </c:pt>
                <c:pt idx="7358">
                  <c:v>0.41663983464240001</c:v>
                </c:pt>
                <c:pt idx="7359">
                  <c:v>0.41680705547329999</c:v>
                </c:pt>
                <c:pt idx="7360">
                  <c:v>0.41706898808479997</c:v>
                </c:pt>
                <c:pt idx="7361">
                  <c:v>0.4174199402332</c:v>
                </c:pt>
                <c:pt idx="7362">
                  <c:v>0.41761597990990001</c:v>
                </c:pt>
                <c:pt idx="7363">
                  <c:v>0.41771623492240001</c:v>
                </c:pt>
                <c:pt idx="7364">
                  <c:v>0.41795873641969999</c:v>
                </c:pt>
                <c:pt idx="7365">
                  <c:v>0.41823384165760003</c:v>
                </c:pt>
                <c:pt idx="7366">
                  <c:v>0.41844427585600003</c:v>
                </c:pt>
                <c:pt idx="7367">
                  <c:v>0.41864731907840003</c:v>
                </c:pt>
                <c:pt idx="7368">
                  <c:v>0.41874691843989997</c:v>
                </c:pt>
                <c:pt idx="7369">
                  <c:v>0.41895952820780002</c:v>
                </c:pt>
                <c:pt idx="7370">
                  <c:v>0.41928991675380001</c:v>
                </c:pt>
                <c:pt idx="7371">
                  <c:v>0.41956278681760001</c:v>
                </c:pt>
                <c:pt idx="7372">
                  <c:v>0.41979074478150002</c:v>
                </c:pt>
                <c:pt idx="7373">
                  <c:v>0.4201188981533</c:v>
                </c:pt>
                <c:pt idx="7374">
                  <c:v>0.42045235633849998</c:v>
                </c:pt>
                <c:pt idx="7375">
                  <c:v>0.42072111368179999</c:v>
                </c:pt>
                <c:pt idx="7376">
                  <c:v>0.42103701829910001</c:v>
                </c:pt>
                <c:pt idx="7377">
                  <c:v>0.42119789123540002</c:v>
                </c:pt>
                <c:pt idx="7378">
                  <c:v>0.42149981856349999</c:v>
                </c:pt>
                <c:pt idx="7379">
                  <c:v>0.42170339822769998</c:v>
                </c:pt>
                <c:pt idx="7380">
                  <c:v>0.4220457971096</c:v>
                </c:pt>
                <c:pt idx="7381">
                  <c:v>0.42237851023669998</c:v>
                </c:pt>
                <c:pt idx="7382">
                  <c:v>0.42254453897479999</c:v>
                </c:pt>
                <c:pt idx="7383">
                  <c:v>0.42270806431770003</c:v>
                </c:pt>
                <c:pt idx="7384">
                  <c:v>0.42305937409400002</c:v>
                </c:pt>
                <c:pt idx="7385">
                  <c:v>0.42331066727639999</c:v>
                </c:pt>
                <c:pt idx="7386">
                  <c:v>0.42353147268300001</c:v>
                </c:pt>
                <c:pt idx="7387">
                  <c:v>0.42380619049070001</c:v>
                </c:pt>
                <c:pt idx="7388">
                  <c:v>0.4240616858006</c:v>
                </c:pt>
                <c:pt idx="7389">
                  <c:v>0.42431366443629998</c:v>
                </c:pt>
                <c:pt idx="7390">
                  <c:v>0.42451196908950001</c:v>
                </c:pt>
                <c:pt idx="7391">
                  <c:v>0.4247546195984</c:v>
                </c:pt>
                <c:pt idx="7392">
                  <c:v>0.4249251484871</c:v>
                </c:pt>
                <c:pt idx="7393">
                  <c:v>0.4251454472542</c:v>
                </c:pt>
                <c:pt idx="7394">
                  <c:v>0.4253393411636</c:v>
                </c:pt>
                <c:pt idx="7395">
                  <c:v>0.42547017335889997</c:v>
                </c:pt>
                <c:pt idx="7396">
                  <c:v>0.42559814453130002</c:v>
                </c:pt>
                <c:pt idx="7397">
                  <c:v>0.42576053738589997</c:v>
                </c:pt>
                <c:pt idx="7398">
                  <c:v>0.42596989870070001</c:v>
                </c:pt>
                <c:pt idx="7399">
                  <c:v>0.42614150047299998</c:v>
                </c:pt>
                <c:pt idx="7400">
                  <c:v>0.42630743980410002</c:v>
                </c:pt>
                <c:pt idx="7401">
                  <c:v>0.42647078633309998</c:v>
                </c:pt>
                <c:pt idx="7402">
                  <c:v>0.42683035135269998</c:v>
                </c:pt>
                <c:pt idx="7403">
                  <c:v>0.42697718739509999</c:v>
                </c:pt>
                <c:pt idx="7404">
                  <c:v>0.42733898758889999</c:v>
                </c:pt>
                <c:pt idx="7405">
                  <c:v>0.42769828438759999</c:v>
                </c:pt>
                <c:pt idx="7406">
                  <c:v>0.42801612615590001</c:v>
                </c:pt>
                <c:pt idx="7407">
                  <c:v>0.42832377552989997</c:v>
                </c:pt>
                <c:pt idx="7408">
                  <c:v>0.42865079641339998</c:v>
                </c:pt>
                <c:pt idx="7409">
                  <c:v>0.42898124456409997</c:v>
                </c:pt>
                <c:pt idx="7410">
                  <c:v>0.4290736019611</c:v>
                </c:pt>
                <c:pt idx="7411">
                  <c:v>0.4291195273399</c:v>
                </c:pt>
                <c:pt idx="7412">
                  <c:v>0.42917197942730001</c:v>
                </c:pt>
                <c:pt idx="7413">
                  <c:v>0.42922800779339998</c:v>
                </c:pt>
                <c:pt idx="7414">
                  <c:v>0.4292871057987</c:v>
                </c:pt>
                <c:pt idx="7415">
                  <c:v>0.42934516072270001</c:v>
                </c:pt>
                <c:pt idx="7416">
                  <c:v>0.42939808964729997</c:v>
                </c:pt>
                <c:pt idx="7417">
                  <c:v>0.42945402860639997</c:v>
                </c:pt>
                <c:pt idx="7418">
                  <c:v>0.42954236269000001</c:v>
                </c:pt>
                <c:pt idx="7419">
                  <c:v>0.42981114983559998</c:v>
                </c:pt>
                <c:pt idx="7420">
                  <c:v>0.43013375997539999</c:v>
                </c:pt>
                <c:pt idx="7421">
                  <c:v>0.43049156665799998</c:v>
                </c:pt>
                <c:pt idx="7422">
                  <c:v>0.4308452904224</c:v>
                </c:pt>
                <c:pt idx="7423">
                  <c:v>0.43105521798129998</c:v>
                </c:pt>
                <c:pt idx="7424">
                  <c:v>0.43139624595640003</c:v>
                </c:pt>
                <c:pt idx="7425">
                  <c:v>0.43175673484799998</c:v>
                </c:pt>
                <c:pt idx="7426">
                  <c:v>0.43209108710290001</c:v>
                </c:pt>
                <c:pt idx="7427">
                  <c:v>0.43232700228690002</c:v>
                </c:pt>
                <c:pt idx="7428">
                  <c:v>0.43267017602919999</c:v>
                </c:pt>
                <c:pt idx="7429">
                  <c:v>0.43288919329640002</c:v>
                </c:pt>
                <c:pt idx="7430">
                  <c:v>0.43299901485440001</c:v>
                </c:pt>
                <c:pt idx="7431">
                  <c:v>0.4333316385746</c:v>
                </c:pt>
                <c:pt idx="7432">
                  <c:v>0.43366321921349998</c:v>
                </c:pt>
                <c:pt idx="7433">
                  <c:v>0.43400397896769999</c:v>
                </c:pt>
                <c:pt idx="7434">
                  <c:v>0.43432345986370002</c:v>
                </c:pt>
                <c:pt idx="7435">
                  <c:v>0.4346486330032</c:v>
                </c:pt>
                <c:pt idx="7436">
                  <c:v>0.43498197197909999</c:v>
                </c:pt>
                <c:pt idx="7437">
                  <c:v>0.43531247973440002</c:v>
                </c:pt>
                <c:pt idx="7438">
                  <c:v>0.4355154931545</c:v>
                </c:pt>
                <c:pt idx="7439">
                  <c:v>0.43585029244419998</c:v>
                </c:pt>
                <c:pt idx="7440">
                  <c:v>0.43618655204770002</c:v>
                </c:pt>
                <c:pt idx="7441">
                  <c:v>0.43651822209359997</c:v>
                </c:pt>
                <c:pt idx="7442">
                  <c:v>0.43686017394069998</c:v>
                </c:pt>
                <c:pt idx="7443">
                  <c:v>0.437196791172</c:v>
                </c:pt>
                <c:pt idx="7444">
                  <c:v>0.43752741813660001</c:v>
                </c:pt>
                <c:pt idx="7445">
                  <c:v>0.4378670752048</c:v>
                </c:pt>
                <c:pt idx="7446">
                  <c:v>0.4380738437176</c:v>
                </c:pt>
                <c:pt idx="7447">
                  <c:v>0.43839356303220001</c:v>
                </c:pt>
                <c:pt idx="7448">
                  <c:v>0.43872836232189999</c:v>
                </c:pt>
                <c:pt idx="7449">
                  <c:v>0.43906497955320001</c:v>
                </c:pt>
                <c:pt idx="7450">
                  <c:v>0.43935289978980002</c:v>
                </c:pt>
                <c:pt idx="7451">
                  <c:v>0.4396890103817</c:v>
                </c:pt>
                <c:pt idx="7452">
                  <c:v>0.44001457095149998</c:v>
                </c:pt>
                <c:pt idx="7453">
                  <c:v>0.44035509228710001</c:v>
                </c:pt>
                <c:pt idx="7454">
                  <c:v>0.4406760632992</c:v>
                </c:pt>
                <c:pt idx="7455">
                  <c:v>0.44099882245060001</c:v>
                </c:pt>
                <c:pt idx="7456">
                  <c:v>0.44132426381110001</c:v>
                </c:pt>
                <c:pt idx="7457">
                  <c:v>0.44164255261419999</c:v>
                </c:pt>
                <c:pt idx="7458">
                  <c:v>0.44190734624860001</c:v>
                </c:pt>
                <c:pt idx="7459">
                  <c:v>0.44222632050510002</c:v>
                </c:pt>
                <c:pt idx="7460">
                  <c:v>0.44256106019019997</c:v>
                </c:pt>
                <c:pt idx="7461">
                  <c:v>0.44287070631980002</c:v>
                </c:pt>
                <c:pt idx="7462">
                  <c:v>0.44321003556249999</c:v>
                </c:pt>
                <c:pt idx="7463">
                  <c:v>0.44355636835099999</c:v>
                </c:pt>
                <c:pt idx="7464">
                  <c:v>0.44388332962990001</c:v>
                </c:pt>
                <c:pt idx="7465">
                  <c:v>0.44411230087280001</c:v>
                </c:pt>
                <c:pt idx="7466">
                  <c:v>0.44443282485009999</c:v>
                </c:pt>
                <c:pt idx="7467">
                  <c:v>0.44462522864339998</c:v>
                </c:pt>
                <c:pt idx="7468">
                  <c:v>0.44493380188940002</c:v>
                </c:pt>
                <c:pt idx="7469">
                  <c:v>0.4452527165413</c:v>
                </c:pt>
                <c:pt idx="7470">
                  <c:v>0.44557851552959998</c:v>
                </c:pt>
                <c:pt idx="7471">
                  <c:v>0.44581031799319998</c:v>
                </c:pt>
                <c:pt idx="7472">
                  <c:v>0.44612225890160001</c:v>
                </c:pt>
                <c:pt idx="7473">
                  <c:v>0.44645586609839999</c:v>
                </c:pt>
                <c:pt idx="7474">
                  <c:v>0.4467471539974</c:v>
                </c:pt>
                <c:pt idx="7475">
                  <c:v>0.44707724452019998</c:v>
                </c:pt>
                <c:pt idx="7476">
                  <c:v>0.44735327363010002</c:v>
                </c:pt>
                <c:pt idx="7477">
                  <c:v>0.44767922163009999</c:v>
                </c:pt>
                <c:pt idx="7478">
                  <c:v>0.44801801443099998</c:v>
                </c:pt>
                <c:pt idx="7479">
                  <c:v>0.44836050271990002</c:v>
                </c:pt>
                <c:pt idx="7480">
                  <c:v>0.44858101010320001</c:v>
                </c:pt>
                <c:pt idx="7481">
                  <c:v>0.44884413480759999</c:v>
                </c:pt>
                <c:pt idx="7482">
                  <c:v>0.44904172420499999</c:v>
                </c:pt>
                <c:pt idx="7483">
                  <c:v>0.44929632544519998</c:v>
                </c:pt>
                <c:pt idx="7484">
                  <c:v>0.44962161779400001</c:v>
                </c:pt>
                <c:pt idx="7485">
                  <c:v>0.44974571466449997</c:v>
                </c:pt>
                <c:pt idx="7486">
                  <c:v>0.44986921548839998</c:v>
                </c:pt>
                <c:pt idx="7487">
                  <c:v>0.45018762350079999</c:v>
                </c:pt>
                <c:pt idx="7488">
                  <c:v>0.45038494467739998</c:v>
                </c:pt>
                <c:pt idx="7489">
                  <c:v>0.4507181942463</c:v>
                </c:pt>
                <c:pt idx="7490">
                  <c:v>0.4508985877037</c:v>
                </c:pt>
                <c:pt idx="7491">
                  <c:v>0.45109596848490002</c:v>
                </c:pt>
                <c:pt idx="7492">
                  <c:v>0.45136091113089999</c:v>
                </c:pt>
                <c:pt idx="7493">
                  <c:v>0.45169878005980002</c:v>
                </c:pt>
                <c:pt idx="7494">
                  <c:v>0.45182320475580001</c:v>
                </c:pt>
                <c:pt idx="7495">
                  <c:v>0.45194908976550002</c:v>
                </c:pt>
                <c:pt idx="7496">
                  <c:v>0.45217910408970002</c:v>
                </c:pt>
                <c:pt idx="7497">
                  <c:v>0.45243331789969998</c:v>
                </c:pt>
                <c:pt idx="7498">
                  <c:v>0.45256948471070002</c:v>
                </c:pt>
                <c:pt idx="7499">
                  <c:v>0.45291927456859998</c:v>
                </c:pt>
                <c:pt idx="7500">
                  <c:v>0.45307800173759999</c:v>
                </c:pt>
                <c:pt idx="7501">
                  <c:v>0.4533164203167</c:v>
                </c:pt>
                <c:pt idx="7502">
                  <c:v>0.45353206992150003</c:v>
                </c:pt>
                <c:pt idx="7503">
                  <c:v>0.45386701822280001</c:v>
                </c:pt>
                <c:pt idx="7504">
                  <c:v>0.45400142669679999</c:v>
                </c:pt>
                <c:pt idx="7505">
                  <c:v>0.45413219928740001</c:v>
                </c:pt>
                <c:pt idx="7506">
                  <c:v>0.45425164699550002</c:v>
                </c:pt>
                <c:pt idx="7507">
                  <c:v>0.45458146929740001</c:v>
                </c:pt>
                <c:pt idx="7508">
                  <c:v>0.45473882555959999</c:v>
                </c:pt>
                <c:pt idx="7509">
                  <c:v>0.45496261119839998</c:v>
                </c:pt>
                <c:pt idx="7510">
                  <c:v>0.45512744784359999</c:v>
                </c:pt>
                <c:pt idx="7511">
                  <c:v>0.4554485976696</c:v>
                </c:pt>
                <c:pt idx="7512">
                  <c:v>0.4556119143963</c:v>
                </c:pt>
                <c:pt idx="7513">
                  <c:v>0.45583289861679999</c:v>
                </c:pt>
                <c:pt idx="7514">
                  <c:v>0.45605775713919999</c:v>
                </c:pt>
                <c:pt idx="7515">
                  <c:v>0.45622131228450002</c:v>
                </c:pt>
                <c:pt idx="7516">
                  <c:v>0.45651251077650001</c:v>
                </c:pt>
                <c:pt idx="7517">
                  <c:v>0.45668280124659999</c:v>
                </c:pt>
                <c:pt idx="7518">
                  <c:v>0.45682135224339998</c:v>
                </c:pt>
                <c:pt idx="7519">
                  <c:v>0.45702615380290001</c:v>
                </c:pt>
                <c:pt idx="7520">
                  <c:v>0.45736750960349998</c:v>
                </c:pt>
                <c:pt idx="7521">
                  <c:v>0.45750144124030001</c:v>
                </c:pt>
                <c:pt idx="7522">
                  <c:v>0.45766770839690002</c:v>
                </c:pt>
                <c:pt idx="7523">
                  <c:v>0.45783543586730002</c:v>
                </c:pt>
                <c:pt idx="7524">
                  <c:v>0.45803442597389998</c:v>
                </c:pt>
                <c:pt idx="7525">
                  <c:v>0.4582025110722</c:v>
                </c:pt>
                <c:pt idx="7526">
                  <c:v>0.45843759179120003</c:v>
                </c:pt>
                <c:pt idx="7527">
                  <c:v>0.45863169431689998</c:v>
                </c:pt>
                <c:pt idx="7528">
                  <c:v>0.4587922394276</c:v>
                </c:pt>
                <c:pt idx="7529">
                  <c:v>0.45898795127870001</c:v>
                </c:pt>
                <c:pt idx="7530">
                  <c:v>0.45915073156359998</c:v>
                </c:pt>
                <c:pt idx="7531">
                  <c:v>0.45949557423589998</c:v>
                </c:pt>
                <c:pt idx="7532">
                  <c:v>0.4596609473228</c:v>
                </c:pt>
                <c:pt idx="7533">
                  <c:v>0.45985028147700002</c:v>
                </c:pt>
                <c:pt idx="7534">
                  <c:v>0.4601121544838</c:v>
                </c:pt>
                <c:pt idx="7535">
                  <c:v>0.4602744281292</c:v>
                </c:pt>
                <c:pt idx="7536">
                  <c:v>0.46051833033560002</c:v>
                </c:pt>
                <c:pt idx="7537">
                  <c:v>0.46081137657170002</c:v>
                </c:pt>
                <c:pt idx="7538">
                  <c:v>0.46097221970559998</c:v>
                </c:pt>
                <c:pt idx="7539">
                  <c:v>0.46124678850169998</c:v>
                </c:pt>
                <c:pt idx="7540">
                  <c:v>0.46160599589349999</c:v>
                </c:pt>
                <c:pt idx="7541">
                  <c:v>0.46188953518870002</c:v>
                </c:pt>
                <c:pt idx="7542">
                  <c:v>0.46216842532160002</c:v>
                </c:pt>
                <c:pt idx="7543">
                  <c:v>0.46229618787769999</c:v>
                </c:pt>
                <c:pt idx="7544">
                  <c:v>0.4626371860504</c:v>
                </c:pt>
                <c:pt idx="7545">
                  <c:v>0.46293240785599998</c:v>
                </c:pt>
                <c:pt idx="7546">
                  <c:v>0.46328315138819998</c:v>
                </c:pt>
                <c:pt idx="7547">
                  <c:v>0.46361762285230002</c:v>
                </c:pt>
                <c:pt idx="7548">
                  <c:v>0.46393975615499999</c:v>
                </c:pt>
                <c:pt idx="7549">
                  <c:v>0.4642713665962</c:v>
                </c:pt>
                <c:pt idx="7550">
                  <c:v>0.46457725763320001</c:v>
                </c:pt>
                <c:pt idx="7551">
                  <c:v>0.46490961313250001</c:v>
                </c:pt>
                <c:pt idx="7552">
                  <c:v>0.46507939696310002</c:v>
                </c:pt>
                <c:pt idx="7553">
                  <c:v>0.46524450182909999</c:v>
                </c:pt>
                <c:pt idx="7554">
                  <c:v>0.46554112434389999</c:v>
                </c:pt>
                <c:pt idx="7555">
                  <c:v>0.46588674187660001</c:v>
                </c:pt>
                <c:pt idx="7556">
                  <c:v>0.46609658002850002</c:v>
                </c:pt>
                <c:pt idx="7557">
                  <c:v>0.4664399027824</c:v>
                </c:pt>
                <c:pt idx="7558">
                  <c:v>0.46680402755740003</c:v>
                </c:pt>
                <c:pt idx="7559">
                  <c:v>0.46704447269440003</c:v>
                </c:pt>
                <c:pt idx="7560">
                  <c:v>0.46723967790600002</c:v>
                </c:pt>
                <c:pt idx="7561">
                  <c:v>0.46751263737679999</c:v>
                </c:pt>
                <c:pt idx="7562">
                  <c:v>0.46788606047629999</c:v>
                </c:pt>
                <c:pt idx="7563">
                  <c:v>0.46818798780440002</c:v>
                </c:pt>
                <c:pt idx="7564">
                  <c:v>0.46843075752259999</c:v>
                </c:pt>
                <c:pt idx="7565">
                  <c:v>0.46876791119580002</c:v>
                </c:pt>
                <c:pt idx="7566">
                  <c:v>0.4691231250763</c:v>
                </c:pt>
                <c:pt idx="7567">
                  <c:v>0.4694316089153</c:v>
                </c:pt>
                <c:pt idx="7568">
                  <c:v>0.46966683864589998</c:v>
                </c:pt>
                <c:pt idx="7569">
                  <c:v>0.47002443671229999</c:v>
                </c:pt>
                <c:pt idx="7570">
                  <c:v>0.47038647532459998</c:v>
                </c:pt>
                <c:pt idx="7571">
                  <c:v>0.47072604298589998</c:v>
                </c:pt>
                <c:pt idx="7572">
                  <c:v>0.47102683782580002</c:v>
                </c:pt>
                <c:pt idx="7573">
                  <c:v>0.4713769555092</c:v>
                </c:pt>
                <c:pt idx="7574">
                  <c:v>0.4717066586018</c:v>
                </c:pt>
                <c:pt idx="7575">
                  <c:v>0.47203838825229999</c:v>
                </c:pt>
                <c:pt idx="7576">
                  <c:v>0.47238466143609997</c:v>
                </c:pt>
                <c:pt idx="7577">
                  <c:v>0.47270920872689998</c:v>
                </c:pt>
                <c:pt idx="7578">
                  <c:v>0.4730333685875</c:v>
                </c:pt>
                <c:pt idx="7579">
                  <c:v>0.47330966591840001</c:v>
                </c:pt>
                <c:pt idx="7580">
                  <c:v>0.47361144423480001</c:v>
                </c:pt>
                <c:pt idx="7581">
                  <c:v>0.4739547073841</c:v>
                </c:pt>
                <c:pt idx="7582">
                  <c:v>0.47430181503300001</c:v>
                </c:pt>
                <c:pt idx="7583">
                  <c:v>0.47465097904210002</c:v>
                </c:pt>
                <c:pt idx="7584">
                  <c:v>0.47499647736549999</c:v>
                </c:pt>
                <c:pt idx="7585">
                  <c:v>0.47536054253580001</c:v>
                </c:pt>
                <c:pt idx="7586">
                  <c:v>0.47571519017219999</c:v>
                </c:pt>
                <c:pt idx="7587">
                  <c:v>0.4760867357254</c:v>
                </c:pt>
                <c:pt idx="7588">
                  <c:v>0.47643145918849999</c:v>
                </c:pt>
                <c:pt idx="7589">
                  <c:v>0.47678372263910002</c:v>
                </c:pt>
                <c:pt idx="7590">
                  <c:v>0.47696650028229998</c:v>
                </c:pt>
                <c:pt idx="7591">
                  <c:v>0.47703972458839999</c:v>
                </c:pt>
                <c:pt idx="7592">
                  <c:v>0.4771136343479</c:v>
                </c:pt>
                <c:pt idx="7593">
                  <c:v>0.47719794511800001</c:v>
                </c:pt>
                <c:pt idx="7594">
                  <c:v>0.47727829217910001</c:v>
                </c:pt>
                <c:pt idx="7595">
                  <c:v>0.47736814618110002</c:v>
                </c:pt>
                <c:pt idx="7596">
                  <c:v>0.47745639085769997</c:v>
                </c:pt>
                <c:pt idx="7597">
                  <c:v>0.47754970192910001</c:v>
                </c:pt>
                <c:pt idx="7598">
                  <c:v>0.47764754295349998</c:v>
                </c:pt>
                <c:pt idx="7599">
                  <c:v>0.4777394533157</c:v>
                </c:pt>
                <c:pt idx="7600">
                  <c:v>0.47781679034230001</c:v>
                </c:pt>
                <c:pt idx="7601">
                  <c:v>0.47787126898769999</c:v>
                </c:pt>
                <c:pt idx="7602">
                  <c:v>0.47793594002720002</c:v>
                </c:pt>
                <c:pt idx="7603">
                  <c:v>0.47798532247539999</c:v>
                </c:pt>
                <c:pt idx="7604">
                  <c:v>0.47809556126590003</c:v>
                </c:pt>
                <c:pt idx="7605">
                  <c:v>0.47819748520849997</c:v>
                </c:pt>
                <c:pt idx="7606">
                  <c:v>0.47829118371009999</c:v>
                </c:pt>
                <c:pt idx="7607">
                  <c:v>0.47838321328159999</c:v>
                </c:pt>
                <c:pt idx="7608">
                  <c:v>0.4784608781338</c:v>
                </c:pt>
                <c:pt idx="7609">
                  <c:v>0.47853973507879999</c:v>
                </c:pt>
                <c:pt idx="7610">
                  <c:v>0.47865492105480001</c:v>
                </c:pt>
                <c:pt idx="7611">
                  <c:v>0.47877016663549998</c:v>
                </c:pt>
                <c:pt idx="7612">
                  <c:v>0.47885319590570002</c:v>
                </c:pt>
                <c:pt idx="7613">
                  <c:v>0.47896978259090001</c:v>
                </c:pt>
                <c:pt idx="7614">
                  <c:v>0.4790810346603</c:v>
                </c:pt>
                <c:pt idx="7615">
                  <c:v>0.47919124364850002</c:v>
                </c:pt>
                <c:pt idx="7616">
                  <c:v>0.47925993800159999</c:v>
                </c:pt>
                <c:pt idx="7617">
                  <c:v>0.47936791181560001</c:v>
                </c:pt>
                <c:pt idx="7618">
                  <c:v>0.47951173782349998</c:v>
                </c:pt>
                <c:pt idx="7619">
                  <c:v>0.47964826226230001</c:v>
                </c:pt>
                <c:pt idx="7620">
                  <c:v>0.47975036501879997</c:v>
                </c:pt>
                <c:pt idx="7621">
                  <c:v>0.47988763451580002</c:v>
                </c:pt>
                <c:pt idx="7622">
                  <c:v>0.47998237609860001</c:v>
                </c:pt>
                <c:pt idx="7623">
                  <c:v>0.4801431596279</c:v>
                </c:pt>
                <c:pt idx="7624">
                  <c:v>0.48034471273419999</c:v>
                </c:pt>
                <c:pt idx="7625">
                  <c:v>0.4804749190807</c:v>
                </c:pt>
                <c:pt idx="7626">
                  <c:v>0.4807620942593</c:v>
                </c:pt>
                <c:pt idx="7627">
                  <c:v>0.48097857832910001</c:v>
                </c:pt>
                <c:pt idx="7628">
                  <c:v>0.48121163249019999</c:v>
                </c:pt>
                <c:pt idx="7629">
                  <c:v>0.48133867979049999</c:v>
                </c:pt>
                <c:pt idx="7630">
                  <c:v>0.48150119185450002</c:v>
                </c:pt>
                <c:pt idx="7631">
                  <c:v>0.48160713911059999</c:v>
                </c:pt>
                <c:pt idx="7632">
                  <c:v>0.48169416189190001</c:v>
                </c:pt>
                <c:pt idx="7633">
                  <c:v>0.48173886537549998</c:v>
                </c:pt>
                <c:pt idx="7634">
                  <c:v>0.48178550601010001</c:v>
                </c:pt>
                <c:pt idx="7635">
                  <c:v>0.48187959194180002</c:v>
                </c:pt>
                <c:pt idx="7636">
                  <c:v>0.48192694783209999</c:v>
                </c:pt>
                <c:pt idx="7637">
                  <c:v>0.48197564482689997</c:v>
                </c:pt>
                <c:pt idx="7638">
                  <c:v>0.48202541470530003</c:v>
                </c:pt>
                <c:pt idx="7639">
                  <c:v>0.48206967115400001</c:v>
                </c:pt>
                <c:pt idx="7640">
                  <c:v>0.48215067386630001</c:v>
                </c:pt>
                <c:pt idx="7641">
                  <c:v>0.48222663998600002</c:v>
                </c:pt>
                <c:pt idx="7642">
                  <c:v>0.48229825496669998</c:v>
                </c:pt>
                <c:pt idx="7643">
                  <c:v>0.48237112164500001</c:v>
                </c:pt>
                <c:pt idx="7644">
                  <c:v>0.48248532414439999</c:v>
                </c:pt>
                <c:pt idx="7645">
                  <c:v>0.4825893044472</c:v>
                </c:pt>
                <c:pt idx="7646">
                  <c:v>0.48269283771510002</c:v>
                </c:pt>
                <c:pt idx="7647">
                  <c:v>0.48276022076609998</c:v>
                </c:pt>
                <c:pt idx="7648">
                  <c:v>0.4828538894653</c:v>
                </c:pt>
                <c:pt idx="7649">
                  <c:v>0.48298999667170001</c:v>
                </c:pt>
                <c:pt idx="7650">
                  <c:v>0.48315262794489999</c:v>
                </c:pt>
                <c:pt idx="7651">
                  <c:v>0.48328638076780001</c:v>
                </c:pt>
                <c:pt idx="7652">
                  <c:v>0.48340451717380001</c:v>
                </c:pt>
                <c:pt idx="7653">
                  <c:v>0.48349991440770002</c:v>
                </c:pt>
                <c:pt idx="7654">
                  <c:v>0.48363253474239998</c:v>
                </c:pt>
                <c:pt idx="7655">
                  <c:v>0.4837568700314</c:v>
                </c:pt>
                <c:pt idx="7656">
                  <c:v>0.48405525088309997</c:v>
                </c:pt>
                <c:pt idx="7657">
                  <c:v>0.48426464200019997</c:v>
                </c:pt>
                <c:pt idx="7658">
                  <c:v>0.48439139127730002</c:v>
                </c:pt>
                <c:pt idx="7659">
                  <c:v>0.48457863926889999</c:v>
                </c:pt>
                <c:pt idx="7660">
                  <c:v>0.48476797342299999</c:v>
                </c:pt>
                <c:pt idx="7661">
                  <c:v>0.48506909608839999</c:v>
                </c:pt>
                <c:pt idx="7662">
                  <c:v>0.48536920547489998</c:v>
                </c:pt>
                <c:pt idx="7663">
                  <c:v>0.48566395044330002</c:v>
                </c:pt>
                <c:pt idx="7664">
                  <c:v>0.48598119616509999</c:v>
                </c:pt>
                <c:pt idx="7665">
                  <c:v>0.48628622293469997</c:v>
                </c:pt>
                <c:pt idx="7666">
                  <c:v>0.48651555180549999</c:v>
                </c:pt>
                <c:pt idx="7667">
                  <c:v>0.4868327081203</c:v>
                </c:pt>
                <c:pt idx="7668">
                  <c:v>0.48705288767810001</c:v>
                </c:pt>
                <c:pt idx="7669">
                  <c:v>0.48733925819399998</c:v>
                </c:pt>
                <c:pt idx="7670">
                  <c:v>0.48764517903330001</c:v>
                </c:pt>
                <c:pt idx="7671">
                  <c:v>0.48793414235119997</c:v>
                </c:pt>
                <c:pt idx="7672">
                  <c:v>0.48820406198499999</c:v>
                </c:pt>
                <c:pt idx="7673">
                  <c:v>0.48850759863850002</c:v>
                </c:pt>
                <c:pt idx="7674">
                  <c:v>0.488793939352</c:v>
                </c:pt>
                <c:pt idx="7675">
                  <c:v>0.48910123109819997</c:v>
                </c:pt>
                <c:pt idx="7676">
                  <c:v>0.4893968105316</c:v>
                </c:pt>
                <c:pt idx="7677">
                  <c:v>0.48953914642329999</c:v>
                </c:pt>
                <c:pt idx="7678">
                  <c:v>0.4898371100426</c:v>
                </c:pt>
                <c:pt idx="7679">
                  <c:v>0.4901299774647</c:v>
                </c:pt>
                <c:pt idx="7680">
                  <c:v>0.49042263627049998</c:v>
                </c:pt>
                <c:pt idx="7681">
                  <c:v>0.49072885513309999</c:v>
                </c:pt>
                <c:pt idx="7682">
                  <c:v>0.49105015397070001</c:v>
                </c:pt>
                <c:pt idx="7683">
                  <c:v>0.49137359857559998</c:v>
                </c:pt>
                <c:pt idx="7684">
                  <c:v>0.49163094162940002</c:v>
                </c:pt>
                <c:pt idx="7685">
                  <c:v>0.4919784367085</c:v>
                </c:pt>
                <c:pt idx="7686">
                  <c:v>0.49229171872139998</c:v>
                </c:pt>
                <c:pt idx="7687">
                  <c:v>0.49254453182219998</c:v>
                </c:pt>
                <c:pt idx="7688">
                  <c:v>0.49278670549390002</c:v>
                </c:pt>
                <c:pt idx="7689">
                  <c:v>0.49312174320219998</c:v>
                </c:pt>
                <c:pt idx="7690">
                  <c:v>0.49343907833099998</c:v>
                </c:pt>
                <c:pt idx="7691">
                  <c:v>0.49363479018209999</c:v>
                </c:pt>
                <c:pt idx="7692">
                  <c:v>0.49385443329810003</c:v>
                </c:pt>
                <c:pt idx="7693">
                  <c:v>0.4941898286343</c:v>
                </c:pt>
                <c:pt idx="7694">
                  <c:v>0.49448046088219999</c:v>
                </c:pt>
                <c:pt idx="7695">
                  <c:v>0.49480944871900001</c:v>
                </c:pt>
                <c:pt idx="7696">
                  <c:v>0.49507400393489998</c:v>
                </c:pt>
                <c:pt idx="7697">
                  <c:v>0.49534058570860001</c:v>
                </c:pt>
                <c:pt idx="7698">
                  <c:v>0.49550762772559998</c:v>
                </c:pt>
                <c:pt idx="7699">
                  <c:v>0.49583825469019999</c:v>
                </c:pt>
                <c:pt idx="7700">
                  <c:v>0.49617195129390002</c:v>
                </c:pt>
                <c:pt idx="7701">
                  <c:v>0.49651640653610002</c:v>
                </c:pt>
                <c:pt idx="7702">
                  <c:v>0.49685263633729998</c:v>
                </c:pt>
                <c:pt idx="7703">
                  <c:v>0.49706971645359999</c:v>
                </c:pt>
                <c:pt idx="7704">
                  <c:v>0.49722009897230002</c:v>
                </c:pt>
                <c:pt idx="7705">
                  <c:v>0.49753856658939999</c:v>
                </c:pt>
                <c:pt idx="7706">
                  <c:v>0.49785521626469997</c:v>
                </c:pt>
                <c:pt idx="7707">
                  <c:v>0.49804633855820002</c:v>
                </c:pt>
                <c:pt idx="7708">
                  <c:v>0.49837860465049999</c:v>
                </c:pt>
                <c:pt idx="7709">
                  <c:v>0.49872589111330001</c:v>
                </c:pt>
                <c:pt idx="7710">
                  <c:v>0.49906593561169998</c:v>
                </c:pt>
                <c:pt idx="7711">
                  <c:v>0.49937352538110003</c:v>
                </c:pt>
                <c:pt idx="7712">
                  <c:v>0.49963650107379998</c:v>
                </c:pt>
                <c:pt idx="7713">
                  <c:v>0.49996089935299998</c:v>
                </c:pt>
                <c:pt idx="7714">
                  <c:v>0.50021731853490004</c:v>
                </c:pt>
                <c:pt idx="7715">
                  <c:v>0.50043386220929997</c:v>
                </c:pt>
                <c:pt idx="7716">
                  <c:v>0.50068652629849997</c:v>
                </c:pt>
                <c:pt idx="7717">
                  <c:v>0.50091397762300005</c:v>
                </c:pt>
                <c:pt idx="7718">
                  <c:v>0.50104492902760001</c:v>
                </c:pt>
                <c:pt idx="7719">
                  <c:v>0.50130999088289996</c:v>
                </c:pt>
                <c:pt idx="7720">
                  <c:v>0.50161522626879995</c:v>
                </c:pt>
                <c:pt idx="7721">
                  <c:v>0.50180804729460005</c:v>
                </c:pt>
                <c:pt idx="7722">
                  <c:v>0.50201654434200005</c:v>
                </c:pt>
                <c:pt idx="7723">
                  <c:v>0.50221478939060005</c:v>
                </c:pt>
                <c:pt idx="7724">
                  <c:v>0.50240099430079999</c:v>
                </c:pt>
                <c:pt idx="7725">
                  <c:v>0.50263065099719995</c:v>
                </c:pt>
                <c:pt idx="7726">
                  <c:v>0.50294721126560005</c:v>
                </c:pt>
                <c:pt idx="7727">
                  <c:v>0.50323414802550004</c:v>
                </c:pt>
                <c:pt idx="7728">
                  <c:v>0.50345158576969995</c:v>
                </c:pt>
                <c:pt idx="7729">
                  <c:v>0.5035833716393</c:v>
                </c:pt>
                <c:pt idx="7730">
                  <c:v>0.50371605157849997</c:v>
                </c:pt>
                <c:pt idx="7731">
                  <c:v>0.50394111871720004</c:v>
                </c:pt>
                <c:pt idx="7732">
                  <c:v>0.50422602891919999</c:v>
                </c:pt>
                <c:pt idx="7733">
                  <c:v>0.5044527053833</c:v>
                </c:pt>
                <c:pt idx="7734">
                  <c:v>0.50464916229250001</c:v>
                </c:pt>
                <c:pt idx="7735">
                  <c:v>0.5047748684883</c:v>
                </c:pt>
                <c:pt idx="7736">
                  <c:v>0.50491076707839999</c:v>
                </c:pt>
                <c:pt idx="7737">
                  <c:v>0.50514209270480004</c:v>
                </c:pt>
                <c:pt idx="7738">
                  <c:v>0.50533628463750002</c:v>
                </c:pt>
                <c:pt idx="7739">
                  <c:v>0.50542938709259999</c:v>
                </c:pt>
                <c:pt idx="7740">
                  <c:v>0.50556373596189996</c:v>
                </c:pt>
                <c:pt idx="7741">
                  <c:v>0.5056568980217</c:v>
                </c:pt>
                <c:pt idx="7742">
                  <c:v>0.50582230091089997</c:v>
                </c:pt>
                <c:pt idx="7743">
                  <c:v>0.50599038600919999</c:v>
                </c:pt>
                <c:pt idx="7744">
                  <c:v>0.50611978769300003</c:v>
                </c:pt>
                <c:pt idx="7745">
                  <c:v>0.50638145208359997</c:v>
                </c:pt>
                <c:pt idx="7746">
                  <c:v>0.50670868158339999</c:v>
                </c:pt>
                <c:pt idx="7747">
                  <c:v>0.50694668293</c:v>
                </c:pt>
                <c:pt idx="7748">
                  <c:v>0.50710278749469995</c:v>
                </c:pt>
                <c:pt idx="7749">
                  <c:v>0.50725954771040005</c:v>
                </c:pt>
                <c:pt idx="7750">
                  <c:v>0.50744968652730005</c:v>
                </c:pt>
                <c:pt idx="7751">
                  <c:v>0.50768005847929998</c:v>
                </c:pt>
                <c:pt idx="7752">
                  <c:v>0.50780475139619996</c:v>
                </c:pt>
                <c:pt idx="7753">
                  <c:v>0.50802361965179998</c:v>
                </c:pt>
                <c:pt idx="7754">
                  <c:v>0.50824350118640005</c:v>
                </c:pt>
                <c:pt idx="7755">
                  <c:v>0.50837141275410003</c:v>
                </c:pt>
                <c:pt idx="7756">
                  <c:v>0.50849777460099999</c:v>
                </c:pt>
                <c:pt idx="7757">
                  <c:v>0.50865411758419998</c:v>
                </c:pt>
                <c:pt idx="7758">
                  <c:v>0.50878494977949995</c:v>
                </c:pt>
                <c:pt idx="7759">
                  <c:v>0.50887423753740002</c:v>
                </c:pt>
                <c:pt idx="7760">
                  <c:v>0.50902563333509998</c:v>
                </c:pt>
                <c:pt idx="7761">
                  <c:v>0.50918775796890003</c:v>
                </c:pt>
                <c:pt idx="7762">
                  <c:v>0.50942963361740001</c:v>
                </c:pt>
                <c:pt idx="7763">
                  <c:v>0.50956588983539997</c:v>
                </c:pt>
                <c:pt idx="7764">
                  <c:v>0.50969904661179999</c:v>
                </c:pt>
                <c:pt idx="7765">
                  <c:v>0.50983005762099998</c:v>
                </c:pt>
                <c:pt idx="7766">
                  <c:v>0.5099523067474</c:v>
                </c:pt>
                <c:pt idx="7767">
                  <c:v>0.5100792646408</c:v>
                </c:pt>
                <c:pt idx="7768">
                  <c:v>0.51043367385859995</c:v>
                </c:pt>
                <c:pt idx="7769">
                  <c:v>0.51059871911999999</c:v>
                </c:pt>
                <c:pt idx="7770">
                  <c:v>0.51072758436200005</c:v>
                </c:pt>
                <c:pt idx="7771">
                  <c:v>0.51083022356029995</c:v>
                </c:pt>
                <c:pt idx="7772">
                  <c:v>0.51102489233019999</c:v>
                </c:pt>
                <c:pt idx="7773">
                  <c:v>0.51118379831310001</c:v>
                </c:pt>
                <c:pt idx="7774">
                  <c:v>0.51153862476349998</c:v>
                </c:pt>
                <c:pt idx="7775">
                  <c:v>0.51183813810349998</c:v>
                </c:pt>
                <c:pt idx="7776">
                  <c:v>0.51202183961869996</c:v>
                </c:pt>
                <c:pt idx="7777">
                  <c:v>0.5121206045151</c:v>
                </c:pt>
                <c:pt idx="7778">
                  <c:v>0.51224970817570004</c:v>
                </c:pt>
                <c:pt idx="7779">
                  <c:v>0.51242566108700005</c:v>
                </c:pt>
                <c:pt idx="7780">
                  <c:v>0.51265549659730003</c:v>
                </c:pt>
                <c:pt idx="7781">
                  <c:v>0.51281392574310003</c:v>
                </c:pt>
                <c:pt idx="7782">
                  <c:v>0.51304262876509998</c:v>
                </c:pt>
                <c:pt idx="7783">
                  <c:v>0.51317393779749998</c:v>
                </c:pt>
                <c:pt idx="7784">
                  <c:v>0.51333701610570004</c:v>
                </c:pt>
                <c:pt idx="7785">
                  <c:v>0.51356756687159999</c:v>
                </c:pt>
                <c:pt idx="7786">
                  <c:v>0.51376467943189996</c:v>
                </c:pt>
                <c:pt idx="7787">
                  <c:v>0.5139947533607</c:v>
                </c:pt>
                <c:pt idx="7788">
                  <c:v>0.51416021585460003</c:v>
                </c:pt>
                <c:pt idx="7789">
                  <c:v>0.51440566778179997</c:v>
                </c:pt>
                <c:pt idx="7790">
                  <c:v>0.51467490196230004</c:v>
                </c:pt>
                <c:pt idx="7791">
                  <c:v>0.51480269432070003</c:v>
                </c:pt>
                <c:pt idx="7792">
                  <c:v>0.51489514112470003</c:v>
                </c:pt>
                <c:pt idx="7793">
                  <c:v>0.51509678363800004</c:v>
                </c:pt>
                <c:pt idx="7794">
                  <c:v>0.51522815227509999</c:v>
                </c:pt>
                <c:pt idx="7795">
                  <c:v>0.51547563076019998</c:v>
                </c:pt>
                <c:pt idx="7796">
                  <c:v>0.51569455862049995</c:v>
                </c:pt>
                <c:pt idx="7797">
                  <c:v>0.51582694053650002</c:v>
                </c:pt>
                <c:pt idx="7798">
                  <c:v>0.51595789194109998</c:v>
                </c:pt>
                <c:pt idx="7799">
                  <c:v>0.51614660024640002</c:v>
                </c:pt>
                <c:pt idx="7800">
                  <c:v>0.51649135351179998</c:v>
                </c:pt>
                <c:pt idx="7801">
                  <c:v>0.51679611206050002</c:v>
                </c:pt>
                <c:pt idx="7802">
                  <c:v>0.51691985130310003</c:v>
                </c:pt>
                <c:pt idx="7803">
                  <c:v>0.51707172393800005</c:v>
                </c:pt>
                <c:pt idx="7804">
                  <c:v>0.51726573705669998</c:v>
                </c:pt>
                <c:pt idx="7805">
                  <c:v>0.51762753725050004</c:v>
                </c:pt>
                <c:pt idx="7806">
                  <c:v>0.51782870292659999</c:v>
                </c:pt>
                <c:pt idx="7807">
                  <c:v>0.51805096864699995</c:v>
                </c:pt>
                <c:pt idx="7808">
                  <c:v>0.51828968524929997</c:v>
                </c:pt>
                <c:pt idx="7809">
                  <c:v>0.51863670349119995</c:v>
                </c:pt>
                <c:pt idx="7810">
                  <c:v>0.51881068944929998</c:v>
                </c:pt>
                <c:pt idx="7811">
                  <c:v>0.51903796195980001</c:v>
                </c:pt>
                <c:pt idx="7812">
                  <c:v>0.51916646957400003</c:v>
                </c:pt>
                <c:pt idx="7813">
                  <c:v>0.51930087804790004</c:v>
                </c:pt>
                <c:pt idx="7814">
                  <c:v>0.51953977346419999</c:v>
                </c:pt>
                <c:pt idx="7815">
                  <c:v>0.51967090368269997</c:v>
                </c:pt>
                <c:pt idx="7816">
                  <c:v>0.51983475685119995</c:v>
                </c:pt>
                <c:pt idx="7817">
                  <c:v>0.52002626657490003</c:v>
                </c:pt>
                <c:pt idx="7818">
                  <c:v>0.52018880844119997</c:v>
                </c:pt>
                <c:pt idx="7819">
                  <c:v>0.52032321691509997</c:v>
                </c:pt>
                <c:pt idx="7820">
                  <c:v>0.52048188447949995</c:v>
                </c:pt>
                <c:pt idx="7821">
                  <c:v>0.52064114809039996</c:v>
                </c:pt>
                <c:pt idx="7822">
                  <c:v>0.5208747386932</c:v>
                </c:pt>
                <c:pt idx="7823">
                  <c:v>0.52104443311689996</c:v>
                </c:pt>
                <c:pt idx="7824">
                  <c:v>0.52140092849730002</c:v>
                </c:pt>
                <c:pt idx="7825">
                  <c:v>0.52175295352939999</c:v>
                </c:pt>
                <c:pt idx="7826">
                  <c:v>0.52206629514689995</c:v>
                </c:pt>
                <c:pt idx="7827">
                  <c:v>0.52226382493970003</c:v>
                </c:pt>
                <c:pt idx="7828">
                  <c:v>0.52236288785929996</c:v>
                </c:pt>
                <c:pt idx="7829">
                  <c:v>0.5224952101707</c:v>
                </c:pt>
                <c:pt idx="7830">
                  <c:v>0.52259427309039996</c:v>
                </c:pt>
                <c:pt idx="7831">
                  <c:v>0.52279740571980005</c:v>
                </c:pt>
                <c:pt idx="7832">
                  <c:v>0.5229665637016</c:v>
                </c:pt>
                <c:pt idx="7833">
                  <c:v>0.523200750351</c:v>
                </c:pt>
                <c:pt idx="7834">
                  <c:v>0.52337950468060002</c:v>
                </c:pt>
                <c:pt idx="7835">
                  <c:v>0.52354878187179998</c:v>
                </c:pt>
                <c:pt idx="7836">
                  <c:v>0.52367538213730003</c:v>
                </c:pt>
                <c:pt idx="7837">
                  <c:v>0.52382540702820002</c:v>
                </c:pt>
                <c:pt idx="7838">
                  <c:v>0.52394402027130005</c:v>
                </c:pt>
                <c:pt idx="7839">
                  <c:v>0.52417665719990003</c:v>
                </c:pt>
                <c:pt idx="7840">
                  <c:v>0.52450358867650004</c:v>
                </c:pt>
                <c:pt idx="7841">
                  <c:v>0.52465677261349997</c:v>
                </c:pt>
                <c:pt idx="7842">
                  <c:v>0.52484887838359995</c:v>
                </c:pt>
                <c:pt idx="7843">
                  <c:v>0.5249771475792</c:v>
                </c:pt>
                <c:pt idx="7844">
                  <c:v>0.52513492107390003</c:v>
                </c:pt>
                <c:pt idx="7845">
                  <c:v>0.52548503875730002</c:v>
                </c:pt>
                <c:pt idx="7846">
                  <c:v>0.52578371763230003</c:v>
                </c:pt>
                <c:pt idx="7847">
                  <c:v>0.5258845090866</c:v>
                </c:pt>
                <c:pt idx="7848">
                  <c:v>0.52598148584369997</c:v>
                </c:pt>
                <c:pt idx="7849">
                  <c:v>0.52632731199259997</c:v>
                </c:pt>
                <c:pt idx="7850">
                  <c:v>0.52664035558699995</c:v>
                </c:pt>
                <c:pt idx="7851">
                  <c:v>0.52682137489320002</c:v>
                </c:pt>
                <c:pt idx="7852">
                  <c:v>0.52698123455050006</c:v>
                </c:pt>
                <c:pt idx="7853">
                  <c:v>0.52721363306049995</c:v>
                </c:pt>
                <c:pt idx="7854">
                  <c:v>0.52734929323199997</c:v>
                </c:pt>
                <c:pt idx="7855">
                  <c:v>0.52747535705570003</c:v>
                </c:pt>
                <c:pt idx="7856">
                  <c:v>0.52770423889160001</c:v>
                </c:pt>
                <c:pt idx="7857">
                  <c:v>0.52784162759779996</c:v>
                </c:pt>
                <c:pt idx="7858">
                  <c:v>0.527965426445</c:v>
                </c:pt>
                <c:pt idx="7859">
                  <c:v>0.52808517217640005</c:v>
                </c:pt>
                <c:pt idx="7860">
                  <c:v>0.52821105718609995</c:v>
                </c:pt>
                <c:pt idx="7861">
                  <c:v>0.52848148345949997</c:v>
                </c:pt>
                <c:pt idx="7862">
                  <c:v>0.52861374616620005</c:v>
                </c:pt>
                <c:pt idx="7863">
                  <c:v>0.5287143588066</c:v>
                </c:pt>
                <c:pt idx="7864">
                  <c:v>0.52884167432789997</c:v>
                </c:pt>
                <c:pt idx="7865">
                  <c:v>0.52903032302859998</c:v>
                </c:pt>
                <c:pt idx="7866">
                  <c:v>0.52916145324709996</c:v>
                </c:pt>
                <c:pt idx="7867">
                  <c:v>0.52951312065120004</c:v>
                </c:pt>
                <c:pt idx="7868">
                  <c:v>0.52987116575240001</c:v>
                </c:pt>
                <c:pt idx="7869">
                  <c:v>0.53009563684460004</c:v>
                </c:pt>
                <c:pt idx="7870">
                  <c:v>0.53028678894040004</c:v>
                </c:pt>
                <c:pt idx="7871">
                  <c:v>0.53045314550400002</c:v>
                </c:pt>
                <c:pt idx="7872">
                  <c:v>0.53061830997470005</c:v>
                </c:pt>
                <c:pt idx="7873">
                  <c:v>0.53075140714650004</c:v>
                </c:pt>
                <c:pt idx="7874">
                  <c:v>0.53088188171390005</c:v>
                </c:pt>
                <c:pt idx="7875">
                  <c:v>0.53121149539949997</c:v>
                </c:pt>
                <c:pt idx="7876">
                  <c:v>0.53156679868699996</c:v>
                </c:pt>
                <c:pt idx="7877">
                  <c:v>0.53169411420820001</c:v>
                </c:pt>
                <c:pt idx="7878">
                  <c:v>0.53182744979859997</c:v>
                </c:pt>
                <c:pt idx="7879">
                  <c:v>0.53199023008349999</c:v>
                </c:pt>
                <c:pt idx="7880">
                  <c:v>0.53218787908550003</c:v>
                </c:pt>
                <c:pt idx="7881">
                  <c:v>0.53230822086329999</c:v>
                </c:pt>
                <c:pt idx="7882">
                  <c:v>0.53242385387419999</c:v>
                </c:pt>
                <c:pt idx="7883">
                  <c:v>0.53264439105990002</c:v>
                </c:pt>
                <c:pt idx="7884">
                  <c:v>0.53280997276310005</c:v>
                </c:pt>
                <c:pt idx="7885">
                  <c:v>0.53296810388570004</c:v>
                </c:pt>
                <c:pt idx="7886">
                  <c:v>0.53312951326369995</c:v>
                </c:pt>
                <c:pt idx="7887">
                  <c:v>0.53325033187869997</c:v>
                </c:pt>
                <c:pt idx="7888">
                  <c:v>0.53336870670320002</c:v>
                </c:pt>
                <c:pt idx="7889">
                  <c:v>0.53355926275249999</c:v>
                </c:pt>
                <c:pt idx="7890">
                  <c:v>0.53390675783160002</c:v>
                </c:pt>
                <c:pt idx="7891">
                  <c:v>0.53424614667890002</c:v>
                </c:pt>
                <c:pt idx="7892">
                  <c:v>0.5345049500465</c:v>
                </c:pt>
                <c:pt idx="7893">
                  <c:v>0.53467017412189999</c:v>
                </c:pt>
                <c:pt idx="7894">
                  <c:v>0.53480273485179997</c:v>
                </c:pt>
                <c:pt idx="7895">
                  <c:v>0.53489625453949996</c:v>
                </c:pt>
                <c:pt idx="7896">
                  <c:v>0.53506064414980004</c:v>
                </c:pt>
                <c:pt idx="7897">
                  <c:v>0.53514868021009998</c:v>
                </c:pt>
                <c:pt idx="7898">
                  <c:v>0.53527396917339998</c:v>
                </c:pt>
                <c:pt idx="7899">
                  <c:v>0.53534018993379995</c:v>
                </c:pt>
                <c:pt idx="7900">
                  <c:v>0.53557848930359997</c:v>
                </c:pt>
                <c:pt idx="7901">
                  <c:v>0.5357394814491</c:v>
                </c:pt>
                <c:pt idx="7902">
                  <c:v>0.53586733341220005</c:v>
                </c:pt>
                <c:pt idx="7903">
                  <c:v>0.53596240282060004</c:v>
                </c:pt>
                <c:pt idx="7904">
                  <c:v>0.53631538152689995</c:v>
                </c:pt>
                <c:pt idx="7905">
                  <c:v>0.53660649061200005</c:v>
                </c:pt>
                <c:pt idx="7906">
                  <c:v>0.53673547506329999</c:v>
                </c:pt>
                <c:pt idx="7907">
                  <c:v>0.53685826063160003</c:v>
                </c:pt>
                <c:pt idx="7908">
                  <c:v>0.53695261478419998</c:v>
                </c:pt>
                <c:pt idx="7909">
                  <c:v>0.53708249330519997</c:v>
                </c:pt>
                <c:pt idx="7910">
                  <c:v>0.53721094131470004</c:v>
                </c:pt>
                <c:pt idx="7911">
                  <c:v>0.53740799427029995</c:v>
                </c:pt>
                <c:pt idx="7912">
                  <c:v>0.53758662939070001</c:v>
                </c:pt>
                <c:pt idx="7913">
                  <c:v>0.53771871328349996</c:v>
                </c:pt>
                <c:pt idx="7914">
                  <c:v>0.53795689344410003</c:v>
                </c:pt>
                <c:pt idx="7915">
                  <c:v>0.53832828998570004</c:v>
                </c:pt>
                <c:pt idx="7916">
                  <c:v>0.5385721325874</c:v>
                </c:pt>
                <c:pt idx="7917">
                  <c:v>0.5387011766434</c:v>
                </c:pt>
                <c:pt idx="7918">
                  <c:v>0.53885728120800003</c:v>
                </c:pt>
                <c:pt idx="7919">
                  <c:v>0.53898662328720004</c:v>
                </c:pt>
                <c:pt idx="7920">
                  <c:v>0.53915363550189999</c:v>
                </c:pt>
                <c:pt idx="7921">
                  <c:v>0.53949719667429996</c:v>
                </c:pt>
                <c:pt idx="7922">
                  <c:v>0.53966069221500002</c:v>
                </c:pt>
                <c:pt idx="7923">
                  <c:v>0.53975385427470002</c:v>
                </c:pt>
                <c:pt idx="7924">
                  <c:v>0.53988659381869997</c:v>
                </c:pt>
                <c:pt idx="7925">
                  <c:v>0.54009574651720005</c:v>
                </c:pt>
                <c:pt idx="7926">
                  <c:v>0.54023116827009998</c:v>
                </c:pt>
                <c:pt idx="7927">
                  <c:v>0.54036164283749999</c:v>
                </c:pt>
                <c:pt idx="7928">
                  <c:v>0.54048454761510001</c:v>
                </c:pt>
                <c:pt idx="7929">
                  <c:v>0.54068595170970002</c:v>
                </c:pt>
                <c:pt idx="7930">
                  <c:v>0.5408543944359</c:v>
                </c:pt>
                <c:pt idx="7931">
                  <c:v>0.54101157188420002</c:v>
                </c:pt>
                <c:pt idx="7932">
                  <c:v>0.54111140966420002</c:v>
                </c:pt>
                <c:pt idx="7933">
                  <c:v>0.54130786657329999</c:v>
                </c:pt>
                <c:pt idx="7934">
                  <c:v>0.54167777299880004</c:v>
                </c:pt>
                <c:pt idx="7935">
                  <c:v>0.54187035560609997</c:v>
                </c:pt>
                <c:pt idx="7936">
                  <c:v>0.54199743270870004</c:v>
                </c:pt>
                <c:pt idx="7937">
                  <c:v>0.54219174385070001</c:v>
                </c:pt>
                <c:pt idx="7938">
                  <c:v>0.54252630472179997</c:v>
                </c:pt>
                <c:pt idx="7939">
                  <c:v>0.5428677797318</c:v>
                </c:pt>
                <c:pt idx="7940">
                  <c:v>0.54310715198519999</c:v>
                </c:pt>
                <c:pt idx="7941">
                  <c:v>0.54332709312439997</c:v>
                </c:pt>
                <c:pt idx="7942">
                  <c:v>0.54345196485519998</c:v>
                </c:pt>
                <c:pt idx="7943">
                  <c:v>0.54355257749560004</c:v>
                </c:pt>
                <c:pt idx="7944">
                  <c:v>0.54368072748179996</c:v>
                </c:pt>
                <c:pt idx="7945">
                  <c:v>0.54390829801560003</c:v>
                </c:pt>
                <c:pt idx="7946">
                  <c:v>0.54404139518740002</c:v>
                </c:pt>
                <c:pt idx="7947">
                  <c:v>0.54417085647579999</c:v>
                </c:pt>
                <c:pt idx="7948">
                  <c:v>0.54430115222929998</c:v>
                </c:pt>
                <c:pt idx="7949">
                  <c:v>0.54449743032459996</c:v>
                </c:pt>
                <c:pt idx="7950">
                  <c:v>0.54465961456300005</c:v>
                </c:pt>
                <c:pt idx="7951">
                  <c:v>0.54489147663119997</c:v>
                </c:pt>
                <c:pt idx="7952">
                  <c:v>0.54499083757400002</c:v>
                </c:pt>
                <c:pt idx="7953">
                  <c:v>0.54509204626079999</c:v>
                </c:pt>
                <c:pt idx="7954">
                  <c:v>0.54524368047710003</c:v>
                </c:pt>
                <c:pt idx="7955">
                  <c:v>0.54537045955660002</c:v>
                </c:pt>
                <c:pt idx="7956">
                  <c:v>0.54549902677539996</c:v>
                </c:pt>
                <c:pt idx="7957">
                  <c:v>0.54560279846189996</c:v>
                </c:pt>
                <c:pt idx="7958">
                  <c:v>0.54580545425420002</c:v>
                </c:pt>
                <c:pt idx="7959">
                  <c:v>0.54596829414369996</c:v>
                </c:pt>
                <c:pt idx="7960">
                  <c:v>0.54613250493999999</c:v>
                </c:pt>
                <c:pt idx="7961">
                  <c:v>0.54637235403060003</c:v>
                </c:pt>
                <c:pt idx="7962">
                  <c:v>0.5467105507851</c:v>
                </c:pt>
                <c:pt idx="7963">
                  <c:v>0.5470531582832</c:v>
                </c:pt>
                <c:pt idx="7964">
                  <c:v>0.54740744829179999</c:v>
                </c:pt>
                <c:pt idx="7965">
                  <c:v>0.54760777950289996</c:v>
                </c:pt>
                <c:pt idx="7966">
                  <c:v>0.54777508974080003</c:v>
                </c:pt>
                <c:pt idx="7967">
                  <c:v>0.54790377616880004</c:v>
                </c:pt>
                <c:pt idx="7968">
                  <c:v>0.54799693822859996</c:v>
                </c:pt>
                <c:pt idx="7969">
                  <c:v>0.54811632633209995</c:v>
                </c:pt>
                <c:pt idx="7970">
                  <c:v>0.54824566841129996</c:v>
                </c:pt>
                <c:pt idx="7971">
                  <c:v>0.54834252595900002</c:v>
                </c:pt>
                <c:pt idx="7972">
                  <c:v>0.54844599962230001</c:v>
                </c:pt>
                <c:pt idx="7973">
                  <c:v>0.54857766628269999</c:v>
                </c:pt>
                <c:pt idx="7974">
                  <c:v>0.54877918958659999</c:v>
                </c:pt>
                <c:pt idx="7975">
                  <c:v>0.54890954494480004</c:v>
                </c:pt>
                <c:pt idx="7976">
                  <c:v>0.54907292127609997</c:v>
                </c:pt>
                <c:pt idx="7977">
                  <c:v>0.54920703172679997</c:v>
                </c:pt>
                <c:pt idx="7978">
                  <c:v>0.54944711923599998</c:v>
                </c:pt>
                <c:pt idx="7979">
                  <c:v>0.54957485198970002</c:v>
                </c:pt>
                <c:pt idx="7980">
                  <c:v>0.54970425367359999</c:v>
                </c:pt>
                <c:pt idx="7981">
                  <c:v>0.54993605613709995</c:v>
                </c:pt>
                <c:pt idx="7982">
                  <c:v>0.55006420612340001</c:v>
                </c:pt>
                <c:pt idx="7983">
                  <c:v>0.55019044876099998</c:v>
                </c:pt>
                <c:pt idx="7984">
                  <c:v>0.55042117834089999</c:v>
                </c:pt>
                <c:pt idx="7985">
                  <c:v>0.55055433511730001</c:v>
                </c:pt>
                <c:pt idx="7986">
                  <c:v>0.55067700147630005</c:v>
                </c:pt>
                <c:pt idx="7987">
                  <c:v>0.55086421966550003</c:v>
                </c:pt>
                <c:pt idx="7988">
                  <c:v>0.55100995302199995</c:v>
                </c:pt>
                <c:pt idx="7989">
                  <c:v>0.55121529102330002</c:v>
                </c:pt>
                <c:pt idx="7990">
                  <c:v>0.55152833461759998</c:v>
                </c:pt>
                <c:pt idx="7991">
                  <c:v>0.55176120996480005</c:v>
                </c:pt>
                <c:pt idx="7992">
                  <c:v>0.55209040641780005</c:v>
                </c:pt>
                <c:pt idx="7993">
                  <c:v>0.55222535133359996</c:v>
                </c:pt>
                <c:pt idx="7994">
                  <c:v>0.55235445499419999</c:v>
                </c:pt>
                <c:pt idx="7995">
                  <c:v>0.55245321989060003</c:v>
                </c:pt>
                <c:pt idx="7996">
                  <c:v>0.55255454778669999</c:v>
                </c:pt>
                <c:pt idx="7997">
                  <c:v>0.55265367031099999</c:v>
                </c:pt>
                <c:pt idx="7998">
                  <c:v>0.5528289079666</c:v>
                </c:pt>
                <c:pt idx="7999">
                  <c:v>0.55308055877689999</c:v>
                </c:pt>
                <c:pt idx="8000">
                  <c:v>0.55317407846449995</c:v>
                </c:pt>
                <c:pt idx="8001">
                  <c:v>0.55330359935759998</c:v>
                </c:pt>
                <c:pt idx="8002">
                  <c:v>0.5533944964409</c:v>
                </c:pt>
                <c:pt idx="8003">
                  <c:v>0.55353009700779998</c:v>
                </c:pt>
                <c:pt idx="8004">
                  <c:v>0.55366474390029996</c:v>
                </c:pt>
                <c:pt idx="8005">
                  <c:v>0.55393946170810004</c:v>
                </c:pt>
                <c:pt idx="8006">
                  <c:v>0.55417495965959995</c:v>
                </c:pt>
                <c:pt idx="8007">
                  <c:v>0.55431157350539995</c:v>
                </c:pt>
                <c:pt idx="8008">
                  <c:v>0.55454099178310001</c:v>
                </c:pt>
                <c:pt idx="8009">
                  <c:v>0.55470383167269999</c:v>
                </c:pt>
                <c:pt idx="8010">
                  <c:v>0.55483365058900003</c:v>
                </c:pt>
                <c:pt idx="8011">
                  <c:v>0.55507081747060005</c:v>
                </c:pt>
                <c:pt idx="8012">
                  <c:v>0.55523252487179997</c:v>
                </c:pt>
                <c:pt idx="8013">
                  <c:v>0.55539393424990002</c:v>
                </c:pt>
                <c:pt idx="8014">
                  <c:v>0.55563110113140002</c:v>
                </c:pt>
                <c:pt idx="8015">
                  <c:v>0.55576455593109997</c:v>
                </c:pt>
                <c:pt idx="8016">
                  <c:v>0.55589300394060004</c:v>
                </c:pt>
                <c:pt idx="8017">
                  <c:v>0.5561192035675</c:v>
                </c:pt>
                <c:pt idx="8018">
                  <c:v>0.55646646022799995</c:v>
                </c:pt>
                <c:pt idx="8019">
                  <c:v>0.55666089057919999</c:v>
                </c:pt>
                <c:pt idx="8020">
                  <c:v>0.55684334039689998</c:v>
                </c:pt>
                <c:pt idx="8021">
                  <c:v>0.55691444873810003</c:v>
                </c:pt>
                <c:pt idx="8022">
                  <c:v>0.55698853731160003</c:v>
                </c:pt>
                <c:pt idx="8023">
                  <c:v>0.55706554651259999</c:v>
                </c:pt>
                <c:pt idx="8024">
                  <c:v>0.55714517831800003</c:v>
                </c:pt>
                <c:pt idx="8025">
                  <c:v>0.55722600221630003</c:v>
                </c:pt>
                <c:pt idx="8026">
                  <c:v>0.5573144555092</c:v>
                </c:pt>
                <c:pt idx="8027">
                  <c:v>0.55740112066269998</c:v>
                </c:pt>
                <c:pt idx="8028">
                  <c:v>0.55749309062959995</c:v>
                </c:pt>
                <c:pt idx="8029">
                  <c:v>0.55757963657380005</c:v>
                </c:pt>
                <c:pt idx="8030">
                  <c:v>0.55765044689179999</c:v>
                </c:pt>
                <c:pt idx="8031">
                  <c:v>0.55771023035050005</c:v>
                </c:pt>
                <c:pt idx="8032">
                  <c:v>0.55776488780980005</c:v>
                </c:pt>
                <c:pt idx="8033">
                  <c:v>0.55782115459439996</c:v>
                </c:pt>
                <c:pt idx="8034">
                  <c:v>0.55787724256519999</c:v>
                </c:pt>
                <c:pt idx="8035">
                  <c:v>0.55793070793150001</c:v>
                </c:pt>
                <c:pt idx="8036">
                  <c:v>0.55798095464709996</c:v>
                </c:pt>
                <c:pt idx="8037">
                  <c:v>0.55807691812519999</c:v>
                </c:pt>
                <c:pt idx="8038">
                  <c:v>0.55817598104480004</c:v>
                </c:pt>
                <c:pt idx="8039">
                  <c:v>0.55826944112779997</c:v>
                </c:pt>
                <c:pt idx="8040">
                  <c:v>0.55836480855939996</c:v>
                </c:pt>
                <c:pt idx="8041">
                  <c:v>0.5584473609924</c:v>
                </c:pt>
                <c:pt idx="8042">
                  <c:v>0.55853354930879995</c:v>
                </c:pt>
                <c:pt idx="8043">
                  <c:v>0.5586495399475</c:v>
                </c:pt>
                <c:pt idx="8044">
                  <c:v>0.55874854326250001</c:v>
                </c:pt>
                <c:pt idx="8045">
                  <c:v>0.55885839462279996</c:v>
                </c:pt>
                <c:pt idx="8046">
                  <c:v>0.55893248319629996</c:v>
                </c:pt>
                <c:pt idx="8047">
                  <c:v>0.55904394388199996</c:v>
                </c:pt>
                <c:pt idx="8048">
                  <c:v>0.55917888879779998</c:v>
                </c:pt>
                <c:pt idx="8049">
                  <c:v>0.55931621789929997</c:v>
                </c:pt>
                <c:pt idx="8050">
                  <c:v>0.55942171812060004</c:v>
                </c:pt>
                <c:pt idx="8051">
                  <c:v>0.55956804752349998</c:v>
                </c:pt>
                <c:pt idx="8052">
                  <c:v>0.55967098474499999</c:v>
                </c:pt>
                <c:pt idx="8053">
                  <c:v>0.55980092287060002</c:v>
                </c:pt>
                <c:pt idx="8054">
                  <c:v>0.5599647760391</c:v>
                </c:pt>
                <c:pt idx="8055">
                  <c:v>0.56015890836719995</c:v>
                </c:pt>
                <c:pt idx="8056">
                  <c:v>0.56029129028320002</c:v>
                </c:pt>
                <c:pt idx="8057">
                  <c:v>0.56041848659519999</c:v>
                </c:pt>
                <c:pt idx="8058">
                  <c:v>0.56054556369779995</c:v>
                </c:pt>
                <c:pt idx="8059">
                  <c:v>0.56077724695209996</c:v>
                </c:pt>
                <c:pt idx="8060">
                  <c:v>0.56101620197299995</c:v>
                </c:pt>
                <c:pt idx="8061">
                  <c:v>0.56111496686939999</c:v>
                </c:pt>
                <c:pt idx="8062">
                  <c:v>0.56118488311769998</c:v>
                </c:pt>
                <c:pt idx="8063">
                  <c:v>0.56129753589630005</c:v>
                </c:pt>
                <c:pt idx="8064">
                  <c:v>0.56161916255949995</c:v>
                </c:pt>
                <c:pt idx="8065">
                  <c:v>0.56193470954900004</c:v>
                </c:pt>
                <c:pt idx="8066">
                  <c:v>0.56223577260970004</c:v>
                </c:pt>
                <c:pt idx="8067">
                  <c:v>0.56255054473879995</c:v>
                </c:pt>
                <c:pt idx="8068">
                  <c:v>0.56285440921779994</c:v>
                </c:pt>
                <c:pt idx="8069">
                  <c:v>0.56317514181140005</c:v>
                </c:pt>
                <c:pt idx="8070">
                  <c:v>0.56346726417540005</c:v>
                </c:pt>
                <c:pt idx="8071">
                  <c:v>0.56378388404849999</c:v>
                </c:pt>
                <c:pt idx="8072">
                  <c:v>0.56408673524859998</c:v>
                </c:pt>
                <c:pt idx="8073">
                  <c:v>0.56431967020030005</c:v>
                </c:pt>
                <c:pt idx="8074">
                  <c:v>0.56460702419279996</c:v>
                </c:pt>
                <c:pt idx="8075">
                  <c:v>0.56491041183470003</c:v>
                </c:pt>
                <c:pt idx="8076">
                  <c:v>0.56520277261730001</c:v>
                </c:pt>
                <c:pt idx="8077">
                  <c:v>0.56550347805019996</c:v>
                </c:pt>
                <c:pt idx="8078">
                  <c:v>0.56580895185470004</c:v>
                </c:pt>
                <c:pt idx="8079">
                  <c:v>0.56594669818879995</c:v>
                </c:pt>
                <c:pt idx="8080">
                  <c:v>0.5660541653633</c:v>
                </c:pt>
                <c:pt idx="8081">
                  <c:v>0.56638115644450004</c:v>
                </c:pt>
                <c:pt idx="8082">
                  <c:v>0.5665364265442</c:v>
                </c:pt>
                <c:pt idx="8083">
                  <c:v>0.56680554151539997</c:v>
                </c:pt>
                <c:pt idx="8084">
                  <c:v>0.56703591346740001</c:v>
                </c:pt>
                <c:pt idx="8085">
                  <c:v>0.56716024875640003</c:v>
                </c:pt>
                <c:pt idx="8086">
                  <c:v>0.56727838516240003</c:v>
                </c:pt>
                <c:pt idx="8087">
                  <c:v>0.56743627786640005</c:v>
                </c:pt>
                <c:pt idx="8088">
                  <c:v>0.56758928298949995</c:v>
                </c:pt>
                <c:pt idx="8089">
                  <c:v>0.56792485713959995</c:v>
                </c:pt>
                <c:pt idx="8090">
                  <c:v>0.56824117898939996</c:v>
                </c:pt>
                <c:pt idx="8091">
                  <c:v>0.56842267513279998</c:v>
                </c:pt>
                <c:pt idx="8092">
                  <c:v>0.56863826513289994</c:v>
                </c:pt>
                <c:pt idx="8093">
                  <c:v>0.56879734992980002</c:v>
                </c:pt>
                <c:pt idx="8094">
                  <c:v>0.56912368536000002</c:v>
                </c:pt>
                <c:pt idx="8095">
                  <c:v>0.56936669349669999</c:v>
                </c:pt>
                <c:pt idx="8096">
                  <c:v>0.56951880455019999</c:v>
                </c:pt>
                <c:pt idx="8097">
                  <c:v>0.56970983743670001</c:v>
                </c:pt>
                <c:pt idx="8098">
                  <c:v>0.56983286142349998</c:v>
                </c:pt>
                <c:pt idx="8099">
                  <c:v>0.5699490904808</c:v>
                </c:pt>
                <c:pt idx="8100">
                  <c:v>0.57019823789599999</c:v>
                </c:pt>
                <c:pt idx="8101">
                  <c:v>0.5703763961792</c:v>
                </c:pt>
                <c:pt idx="8102">
                  <c:v>0.57049727439880005</c:v>
                </c:pt>
                <c:pt idx="8103">
                  <c:v>0.57062768936160002</c:v>
                </c:pt>
                <c:pt idx="8104">
                  <c:v>0.57098186016079999</c:v>
                </c:pt>
                <c:pt idx="8105">
                  <c:v>0.5713242888451</c:v>
                </c:pt>
                <c:pt idx="8106">
                  <c:v>0.57152086496349996</c:v>
                </c:pt>
                <c:pt idx="8107">
                  <c:v>0.57165324687959995</c:v>
                </c:pt>
                <c:pt idx="8108">
                  <c:v>0.5717822313309</c:v>
                </c:pt>
                <c:pt idx="8109">
                  <c:v>0.57190454006199998</c:v>
                </c:pt>
                <c:pt idx="8110">
                  <c:v>0.57200115919109995</c:v>
                </c:pt>
                <c:pt idx="8111">
                  <c:v>0.57212460041049995</c:v>
                </c:pt>
                <c:pt idx="8112">
                  <c:v>0.57221752405170001</c:v>
                </c:pt>
                <c:pt idx="8113">
                  <c:v>0.57241427898410002</c:v>
                </c:pt>
                <c:pt idx="8114">
                  <c:v>0.57264220714570002</c:v>
                </c:pt>
                <c:pt idx="8115">
                  <c:v>0.5727599263191</c:v>
                </c:pt>
                <c:pt idx="8116">
                  <c:v>0.57288515567779996</c:v>
                </c:pt>
                <c:pt idx="8117">
                  <c:v>0.57321745157240001</c:v>
                </c:pt>
                <c:pt idx="8118">
                  <c:v>0.57356345653530005</c:v>
                </c:pt>
                <c:pt idx="8119">
                  <c:v>0.57369446754459996</c:v>
                </c:pt>
                <c:pt idx="8120">
                  <c:v>0.57378494739529995</c:v>
                </c:pt>
                <c:pt idx="8121">
                  <c:v>0.57390975952150003</c:v>
                </c:pt>
                <c:pt idx="8122">
                  <c:v>0.57407194375990001</c:v>
                </c:pt>
                <c:pt idx="8123">
                  <c:v>0.57416576147080001</c:v>
                </c:pt>
                <c:pt idx="8124">
                  <c:v>0.57431775331500001</c:v>
                </c:pt>
                <c:pt idx="8125">
                  <c:v>0.57458716630939999</c:v>
                </c:pt>
                <c:pt idx="8126">
                  <c:v>0.57478356361390004</c:v>
                </c:pt>
                <c:pt idx="8127">
                  <c:v>0.57494390010829999</c:v>
                </c:pt>
                <c:pt idx="8128">
                  <c:v>0.57509702444080002</c:v>
                </c:pt>
                <c:pt idx="8129">
                  <c:v>0.57526636123660002</c:v>
                </c:pt>
                <c:pt idx="8130">
                  <c:v>0.5753954052925</c:v>
                </c:pt>
                <c:pt idx="8131">
                  <c:v>0.57552039623259998</c:v>
                </c:pt>
                <c:pt idx="8132">
                  <c:v>0.57565665245060005</c:v>
                </c:pt>
                <c:pt idx="8133">
                  <c:v>0.57589936256410001</c:v>
                </c:pt>
                <c:pt idx="8134">
                  <c:v>0.57625681161880005</c:v>
                </c:pt>
                <c:pt idx="8135">
                  <c:v>0.57652378082279998</c:v>
                </c:pt>
                <c:pt idx="8136">
                  <c:v>0.57679176330570003</c:v>
                </c:pt>
                <c:pt idx="8137">
                  <c:v>0.57714498043060003</c:v>
                </c:pt>
                <c:pt idx="8138">
                  <c:v>0.5773950815201</c:v>
                </c:pt>
                <c:pt idx="8139">
                  <c:v>0.57755577564240002</c:v>
                </c:pt>
                <c:pt idx="8140">
                  <c:v>0.57775515317920001</c:v>
                </c:pt>
                <c:pt idx="8141">
                  <c:v>0.57798206806179997</c:v>
                </c:pt>
                <c:pt idx="8142">
                  <c:v>0.57811546325679997</c:v>
                </c:pt>
                <c:pt idx="8143">
                  <c:v>0.57823938131329999</c:v>
                </c:pt>
                <c:pt idx="8144">
                  <c:v>0.57845383882519996</c:v>
                </c:pt>
                <c:pt idx="8145">
                  <c:v>0.57864278554920001</c:v>
                </c:pt>
                <c:pt idx="8146">
                  <c:v>0.578805565834</c:v>
                </c:pt>
                <c:pt idx="8147">
                  <c:v>0.57899403572079999</c:v>
                </c:pt>
                <c:pt idx="8148">
                  <c:v>0.57912415266039996</c:v>
                </c:pt>
                <c:pt idx="8149">
                  <c:v>0.57922410964969995</c:v>
                </c:pt>
                <c:pt idx="8150">
                  <c:v>0.57932180166239999</c:v>
                </c:pt>
                <c:pt idx="8151">
                  <c:v>0.57941639423369995</c:v>
                </c:pt>
                <c:pt idx="8152">
                  <c:v>0.57954144477839997</c:v>
                </c:pt>
                <c:pt idx="8153">
                  <c:v>0.57970154285429998</c:v>
                </c:pt>
                <c:pt idx="8154">
                  <c:v>0.57983255386349997</c:v>
                </c:pt>
                <c:pt idx="8155">
                  <c:v>0.57996606826779995</c:v>
                </c:pt>
                <c:pt idx="8156">
                  <c:v>0.58009475469589999</c:v>
                </c:pt>
                <c:pt idx="8157">
                  <c:v>0.58022707700730003</c:v>
                </c:pt>
                <c:pt idx="8158">
                  <c:v>0.5804948210716</c:v>
                </c:pt>
                <c:pt idx="8159">
                  <c:v>0.58068376779560005</c:v>
                </c:pt>
                <c:pt idx="8160">
                  <c:v>0.58077549934390005</c:v>
                </c:pt>
                <c:pt idx="8161">
                  <c:v>0.58086687326429998</c:v>
                </c:pt>
                <c:pt idx="8162">
                  <c:v>0.58099728822709995</c:v>
                </c:pt>
                <c:pt idx="8163">
                  <c:v>0.58136934041980004</c:v>
                </c:pt>
                <c:pt idx="8164">
                  <c:v>0.58171254396439998</c:v>
                </c:pt>
                <c:pt idx="8165">
                  <c:v>0.58181101083760001</c:v>
                </c:pt>
                <c:pt idx="8166">
                  <c:v>0.58197611570359997</c:v>
                </c:pt>
                <c:pt idx="8167">
                  <c:v>0.58217036724089999</c:v>
                </c:pt>
                <c:pt idx="8168">
                  <c:v>0.58229631185529995</c:v>
                </c:pt>
                <c:pt idx="8169">
                  <c:v>0.58238714933400004</c:v>
                </c:pt>
                <c:pt idx="8170">
                  <c:v>0.58248758316039995</c:v>
                </c:pt>
                <c:pt idx="8171">
                  <c:v>0.58271682262419999</c:v>
                </c:pt>
                <c:pt idx="8172">
                  <c:v>0.58294540643689996</c:v>
                </c:pt>
                <c:pt idx="8173">
                  <c:v>0.58307993412019998</c:v>
                </c:pt>
                <c:pt idx="8174">
                  <c:v>0.58342790603640005</c:v>
                </c:pt>
                <c:pt idx="8175">
                  <c:v>0.5835285186768</c:v>
                </c:pt>
                <c:pt idx="8176">
                  <c:v>0.58372586965560003</c:v>
                </c:pt>
                <c:pt idx="8177">
                  <c:v>0.58399534225460004</c:v>
                </c:pt>
                <c:pt idx="8178">
                  <c:v>0.58412605524060002</c:v>
                </c:pt>
                <c:pt idx="8179">
                  <c:v>0.58422720432279995</c:v>
                </c:pt>
                <c:pt idx="8180">
                  <c:v>0.58432090282439997</c:v>
                </c:pt>
                <c:pt idx="8181">
                  <c:v>0.58444893360140004</c:v>
                </c:pt>
                <c:pt idx="8182">
                  <c:v>0.58467698097230003</c:v>
                </c:pt>
                <c:pt idx="8183">
                  <c:v>0.58485007286070001</c:v>
                </c:pt>
                <c:pt idx="8184">
                  <c:v>0.58504420518879996</c:v>
                </c:pt>
                <c:pt idx="8185">
                  <c:v>0.58520483970640003</c:v>
                </c:pt>
                <c:pt idx="8186">
                  <c:v>0.58533078432079999</c:v>
                </c:pt>
                <c:pt idx="8187">
                  <c:v>0.58542591333390004</c:v>
                </c:pt>
                <c:pt idx="8188">
                  <c:v>0.58555912971500002</c:v>
                </c:pt>
                <c:pt idx="8189">
                  <c:v>0.58572405576709996</c:v>
                </c:pt>
                <c:pt idx="8190">
                  <c:v>0.58584266901019999</c:v>
                </c:pt>
                <c:pt idx="8191">
                  <c:v>0.58593922853470004</c:v>
                </c:pt>
                <c:pt idx="8192">
                  <c:v>0.58613896369929996</c:v>
                </c:pt>
                <c:pt idx="8193">
                  <c:v>0.5865119099617</c:v>
                </c:pt>
                <c:pt idx="8194">
                  <c:v>0.58671748638150001</c:v>
                </c:pt>
                <c:pt idx="8195">
                  <c:v>0.58692127466199995</c:v>
                </c:pt>
                <c:pt idx="8196">
                  <c:v>0.58715784549710004</c:v>
                </c:pt>
                <c:pt idx="8197">
                  <c:v>0.58752518892289995</c:v>
                </c:pt>
                <c:pt idx="8198">
                  <c:v>0.5877678394318</c:v>
                </c:pt>
                <c:pt idx="8199">
                  <c:v>0.58789461851119995</c:v>
                </c:pt>
                <c:pt idx="8200">
                  <c:v>0.58809340000150001</c:v>
                </c:pt>
                <c:pt idx="8201">
                  <c:v>0.5882589221001</c:v>
                </c:pt>
                <c:pt idx="8202">
                  <c:v>0.58835870027540005</c:v>
                </c:pt>
                <c:pt idx="8203">
                  <c:v>0.58848381042480002</c:v>
                </c:pt>
                <c:pt idx="8204">
                  <c:v>0.58858489990230001</c:v>
                </c:pt>
                <c:pt idx="8205">
                  <c:v>0.58871883153920002</c:v>
                </c:pt>
                <c:pt idx="8206">
                  <c:v>0.58892130851750002</c:v>
                </c:pt>
                <c:pt idx="8207">
                  <c:v>0.58920150995249998</c:v>
                </c:pt>
                <c:pt idx="8208">
                  <c:v>0.58935976028439996</c:v>
                </c:pt>
                <c:pt idx="8209">
                  <c:v>0.58954656124110005</c:v>
                </c:pt>
                <c:pt idx="8210">
                  <c:v>0.58967405557630004</c:v>
                </c:pt>
                <c:pt idx="8211">
                  <c:v>0.58980572223659999</c:v>
                </c:pt>
                <c:pt idx="8212">
                  <c:v>0.59015256166459995</c:v>
                </c:pt>
                <c:pt idx="8213">
                  <c:v>0.59030741453169999</c:v>
                </c:pt>
                <c:pt idx="8214">
                  <c:v>0.59046101570130005</c:v>
                </c:pt>
                <c:pt idx="8215">
                  <c:v>0.59062439203259998</c:v>
                </c:pt>
                <c:pt idx="8216">
                  <c:v>0.59078413248060002</c:v>
                </c:pt>
                <c:pt idx="8217">
                  <c:v>0.59091752767560002</c:v>
                </c:pt>
                <c:pt idx="8218">
                  <c:v>0.59124541282650001</c:v>
                </c:pt>
                <c:pt idx="8219">
                  <c:v>0.59159904718400003</c:v>
                </c:pt>
                <c:pt idx="8220">
                  <c:v>0.59195435047150002</c:v>
                </c:pt>
                <c:pt idx="8221">
                  <c:v>0.59205245971679998</c:v>
                </c:pt>
                <c:pt idx="8222">
                  <c:v>0.59214669466019998</c:v>
                </c:pt>
                <c:pt idx="8223">
                  <c:v>0.59233665466310004</c:v>
                </c:pt>
                <c:pt idx="8224">
                  <c:v>0.59258496761320001</c:v>
                </c:pt>
                <c:pt idx="8225">
                  <c:v>0.59272009134290005</c:v>
                </c:pt>
                <c:pt idx="8226">
                  <c:v>0.59284764528269995</c:v>
                </c:pt>
                <c:pt idx="8227">
                  <c:v>0.59297627210619996</c:v>
                </c:pt>
                <c:pt idx="8228">
                  <c:v>0.59313321113590001</c:v>
                </c:pt>
                <c:pt idx="8229">
                  <c:v>0.59333348274230002</c:v>
                </c:pt>
                <c:pt idx="8230">
                  <c:v>0.59369373321529995</c:v>
                </c:pt>
                <c:pt idx="8231">
                  <c:v>0.59400469064710004</c:v>
                </c:pt>
                <c:pt idx="8232">
                  <c:v>0.59425067901609996</c:v>
                </c:pt>
                <c:pt idx="8233">
                  <c:v>0.59439021348950005</c:v>
                </c:pt>
                <c:pt idx="8234">
                  <c:v>0.59461593627929998</c:v>
                </c:pt>
                <c:pt idx="8235">
                  <c:v>0.59473276138310005</c:v>
                </c:pt>
                <c:pt idx="8236">
                  <c:v>0.59507733583449995</c:v>
                </c:pt>
                <c:pt idx="8237">
                  <c:v>0.59527927637099998</c:v>
                </c:pt>
                <c:pt idx="8238">
                  <c:v>0.59540796279910002</c:v>
                </c:pt>
                <c:pt idx="8239">
                  <c:v>0.59562861919400001</c:v>
                </c:pt>
                <c:pt idx="8240">
                  <c:v>0.59578895568849999</c:v>
                </c:pt>
                <c:pt idx="8241">
                  <c:v>0.59611123800279997</c:v>
                </c:pt>
                <c:pt idx="8242">
                  <c:v>0.59623837471009999</c:v>
                </c:pt>
                <c:pt idx="8243">
                  <c:v>0.59639382362369997</c:v>
                </c:pt>
                <c:pt idx="8244">
                  <c:v>0.59674721956249999</c:v>
                </c:pt>
                <c:pt idx="8245">
                  <c:v>0.59694272279740002</c:v>
                </c:pt>
                <c:pt idx="8246">
                  <c:v>0.59728151559830001</c:v>
                </c:pt>
                <c:pt idx="8247">
                  <c:v>0.59748244285579999</c:v>
                </c:pt>
                <c:pt idx="8248">
                  <c:v>0.59760427474980005</c:v>
                </c:pt>
                <c:pt idx="8249">
                  <c:v>0.59779429435730003</c:v>
                </c:pt>
                <c:pt idx="8250">
                  <c:v>0.59799325466160003</c:v>
                </c:pt>
                <c:pt idx="8251">
                  <c:v>0.59815067052839999</c:v>
                </c:pt>
                <c:pt idx="8252">
                  <c:v>0.59824800491329999</c:v>
                </c:pt>
                <c:pt idx="8253">
                  <c:v>0.59834712743759999</c:v>
                </c:pt>
                <c:pt idx="8254">
                  <c:v>0.59847980737689999</c:v>
                </c:pt>
                <c:pt idx="8255">
                  <c:v>0.59866440296169998</c:v>
                </c:pt>
                <c:pt idx="8256">
                  <c:v>0.59885573387150004</c:v>
                </c:pt>
                <c:pt idx="8257">
                  <c:v>0.59898346662519997</c:v>
                </c:pt>
                <c:pt idx="8258">
                  <c:v>0.59913599491119995</c:v>
                </c:pt>
                <c:pt idx="8259">
                  <c:v>0.59928727149960004</c:v>
                </c:pt>
                <c:pt idx="8260">
                  <c:v>0.59962618350980001</c:v>
                </c:pt>
                <c:pt idx="8261">
                  <c:v>0.59997332096099998</c:v>
                </c:pt>
                <c:pt idx="8262">
                  <c:v>0.6002702116966</c:v>
                </c:pt>
                <c:pt idx="8263">
                  <c:v>0.60052937269210005</c:v>
                </c:pt>
                <c:pt idx="8264">
                  <c:v>0.60069829225539995</c:v>
                </c:pt>
                <c:pt idx="8265">
                  <c:v>0.6008293628693</c:v>
                </c:pt>
                <c:pt idx="8266">
                  <c:v>0.60095620155329998</c:v>
                </c:pt>
                <c:pt idx="8267">
                  <c:v>0.60116177797320003</c:v>
                </c:pt>
                <c:pt idx="8268">
                  <c:v>0.60136139392849997</c:v>
                </c:pt>
                <c:pt idx="8269">
                  <c:v>0.60148590803150004</c:v>
                </c:pt>
                <c:pt idx="8270">
                  <c:v>0.60157686471939997</c:v>
                </c:pt>
                <c:pt idx="8271">
                  <c:v>0.60167425870900004</c:v>
                </c:pt>
                <c:pt idx="8272">
                  <c:v>0.60204321146009998</c:v>
                </c:pt>
                <c:pt idx="8273">
                  <c:v>0.6022800803185</c:v>
                </c:pt>
                <c:pt idx="8274">
                  <c:v>0.60237455368040005</c:v>
                </c:pt>
                <c:pt idx="8275">
                  <c:v>0.60251444578169999</c:v>
                </c:pt>
                <c:pt idx="8276">
                  <c:v>0.60273921489719995</c:v>
                </c:pt>
                <c:pt idx="8277">
                  <c:v>0.60286414623259998</c:v>
                </c:pt>
                <c:pt idx="8278">
                  <c:v>0.60295689105990002</c:v>
                </c:pt>
                <c:pt idx="8279">
                  <c:v>0.60305786132810002</c:v>
                </c:pt>
                <c:pt idx="8280">
                  <c:v>0.60316222906109995</c:v>
                </c:pt>
                <c:pt idx="8281">
                  <c:v>0.60350739955900001</c:v>
                </c:pt>
                <c:pt idx="8282">
                  <c:v>0.6036348938942</c:v>
                </c:pt>
                <c:pt idx="8283">
                  <c:v>0.60373079776759997</c:v>
                </c:pt>
                <c:pt idx="8284">
                  <c:v>0.60382330417630004</c:v>
                </c:pt>
                <c:pt idx="8285">
                  <c:v>0.60395961999890002</c:v>
                </c:pt>
                <c:pt idx="8286">
                  <c:v>0.60420405864719995</c:v>
                </c:pt>
                <c:pt idx="8287">
                  <c:v>0.60436165332790004</c:v>
                </c:pt>
                <c:pt idx="8288">
                  <c:v>0.60452288389209996</c:v>
                </c:pt>
                <c:pt idx="8289">
                  <c:v>0.60469514131549995</c:v>
                </c:pt>
                <c:pt idx="8290">
                  <c:v>0.60488903522490001</c:v>
                </c:pt>
                <c:pt idx="8291">
                  <c:v>0.6050245165825</c:v>
                </c:pt>
                <c:pt idx="8292">
                  <c:v>0.60515928268429997</c:v>
                </c:pt>
                <c:pt idx="8293">
                  <c:v>0.60534304380420001</c:v>
                </c:pt>
                <c:pt idx="8294">
                  <c:v>0.60547339916230003</c:v>
                </c:pt>
                <c:pt idx="8295">
                  <c:v>0.60560786724089999</c:v>
                </c:pt>
                <c:pt idx="8296">
                  <c:v>0.60587418079379995</c:v>
                </c:pt>
                <c:pt idx="8297">
                  <c:v>0.60622471570970005</c:v>
                </c:pt>
                <c:pt idx="8298">
                  <c:v>0.60639321804049995</c:v>
                </c:pt>
                <c:pt idx="8299">
                  <c:v>0.60661911964420001</c:v>
                </c:pt>
                <c:pt idx="8300">
                  <c:v>0.60697299242019997</c:v>
                </c:pt>
                <c:pt idx="8301">
                  <c:v>0.60733777284620005</c:v>
                </c:pt>
                <c:pt idx="8302">
                  <c:v>0.60755980014800004</c:v>
                </c:pt>
                <c:pt idx="8303">
                  <c:v>0.6077471375465</c:v>
                </c:pt>
                <c:pt idx="8304">
                  <c:v>0.60790669918060003</c:v>
                </c:pt>
                <c:pt idx="8305">
                  <c:v>0.60804021358490001</c:v>
                </c:pt>
                <c:pt idx="8306">
                  <c:v>0.60820728540419999</c:v>
                </c:pt>
                <c:pt idx="8307">
                  <c:v>0.60836160182950005</c:v>
                </c:pt>
                <c:pt idx="8308">
                  <c:v>0.60865759849550005</c:v>
                </c:pt>
                <c:pt idx="8309">
                  <c:v>0.60895556211470003</c:v>
                </c:pt>
                <c:pt idx="8310">
                  <c:v>0.60909539461140005</c:v>
                </c:pt>
                <c:pt idx="8311">
                  <c:v>0.60925054550169999</c:v>
                </c:pt>
                <c:pt idx="8312">
                  <c:v>0.60944581031800005</c:v>
                </c:pt>
                <c:pt idx="8313">
                  <c:v>0.60961169004439997</c:v>
                </c:pt>
                <c:pt idx="8314">
                  <c:v>0.60973393917079999</c:v>
                </c:pt>
                <c:pt idx="8315">
                  <c:v>0.60989660024640002</c:v>
                </c:pt>
                <c:pt idx="8316">
                  <c:v>0.61006915569310005</c:v>
                </c:pt>
                <c:pt idx="8317">
                  <c:v>0.61017018556589997</c:v>
                </c:pt>
                <c:pt idx="8318">
                  <c:v>0.61028915643689996</c:v>
                </c:pt>
                <c:pt idx="8319">
                  <c:v>0.61044532060620005</c:v>
                </c:pt>
                <c:pt idx="8320">
                  <c:v>0.61061710119250001</c:v>
                </c:pt>
                <c:pt idx="8321">
                  <c:v>0.61074656248089998</c:v>
                </c:pt>
                <c:pt idx="8322">
                  <c:v>0.61088722944259999</c:v>
                </c:pt>
                <c:pt idx="8323">
                  <c:v>0.61125427484509998</c:v>
                </c:pt>
                <c:pt idx="8324">
                  <c:v>0.61161023378370005</c:v>
                </c:pt>
                <c:pt idx="8325">
                  <c:v>0.6119741201401</c:v>
                </c:pt>
                <c:pt idx="8326">
                  <c:v>0.6123220324516</c:v>
                </c:pt>
                <c:pt idx="8327">
                  <c:v>0.61255580186839997</c:v>
                </c:pt>
                <c:pt idx="8328">
                  <c:v>0.61288410425189999</c:v>
                </c:pt>
                <c:pt idx="8329">
                  <c:v>0.61304169893259997</c:v>
                </c:pt>
                <c:pt idx="8330">
                  <c:v>0.61326837539669998</c:v>
                </c:pt>
                <c:pt idx="8331">
                  <c:v>0.61342251300810002</c:v>
                </c:pt>
                <c:pt idx="8332">
                  <c:v>0.61354392766950006</c:v>
                </c:pt>
                <c:pt idx="8333">
                  <c:v>0.61375564336779997</c:v>
                </c:pt>
                <c:pt idx="8334">
                  <c:v>0.61397641897199995</c:v>
                </c:pt>
                <c:pt idx="8335">
                  <c:v>0.61410903930659999</c:v>
                </c:pt>
                <c:pt idx="8336">
                  <c:v>0.61419951915740001</c:v>
                </c:pt>
                <c:pt idx="8337">
                  <c:v>0.61432963609699998</c:v>
                </c:pt>
                <c:pt idx="8338">
                  <c:v>0.61445492506029997</c:v>
                </c:pt>
                <c:pt idx="8339">
                  <c:v>0.61469370126720002</c:v>
                </c:pt>
                <c:pt idx="8340">
                  <c:v>0.61508584022519996</c:v>
                </c:pt>
                <c:pt idx="8341">
                  <c:v>0.61523860692980004</c:v>
                </c:pt>
                <c:pt idx="8342">
                  <c:v>0.61550915241240001</c:v>
                </c:pt>
                <c:pt idx="8343">
                  <c:v>0.61564314365390005</c:v>
                </c:pt>
                <c:pt idx="8344">
                  <c:v>0.61587870120999999</c:v>
                </c:pt>
                <c:pt idx="8345">
                  <c:v>0.61606788635249998</c:v>
                </c:pt>
                <c:pt idx="8346">
                  <c:v>0.61625951528550005</c:v>
                </c:pt>
                <c:pt idx="8347">
                  <c:v>0.61645174026490002</c:v>
                </c:pt>
                <c:pt idx="8348">
                  <c:v>0.61657655239109999</c:v>
                </c:pt>
                <c:pt idx="8349">
                  <c:v>0.61690074205400003</c:v>
                </c:pt>
                <c:pt idx="8350">
                  <c:v>0.61726486682890003</c:v>
                </c:pt>
                <c:pt idx="8351">
                  <c:v>0.61741513013839999</c:v>
                </c:pt>
                <c:pt idx="8352">
                  <c:v>0.61776602268220004</c:v>
                </c:pt>
                <c:pt idx="8353">
                  <c:v>0.61796444654460003</c:v>
                </c:pt>
                <c:pt idx="8354">
                  <c:v>0.61812829971310002</c:v>
                </c:pt>
                <c:pt idx="8355">
                  <c:v>0.6182578802109</c:v>
                </c:pt>
                <c:pt idx="8356">
                  <c:v>0.61838465929029995</c:v>
                </c:pt>
                <c:pt idx="8357">
                  <c:v>0.61855208873750001</c:v>
                </c:pt>
                <c:pt idx="8358">
                  <c:v>0.61872309446329998</c:v>
                </c:pt>
                <c:pt idx="8359">
                  <c:v>0.61881732940669998</c:v>
                </c:pt>
                <c:pt idx="8360">
                  <c:v>0.61894208192830003</c:v>
                </c:pt>
                <c:pt idx="8361">
                  <c:v>0.61930400133130004</c:v>
                </c:pt>
                <c:pt idx="8362">
                  <c:v>0.6195459961891</c:v>
                </c:pt>
                <c:pt idx="8363">
                  <c:v>0.6198169589043</c:v>
                </c:pt>
                <c:pt idx="8364">
                  <c:v>0.62005615234379996</c:v>
                </c:pt>
                <c:pt idx="8365">
                  <c:v>0.62023258209230003</c:v>
                </c:pt>
                <c:pt idx="8366">
                  <c:v>0.62039643526080002</c:v>
                </c:pt>
                <c:pt idx="8367">
                  <c:v>0.62059783935549995</c:v>
                </c:pt>
                <c:pt idx="8368">
                  <c:v>0.62089401483539997</c:v>
                </c:pt>
                <c:pt idx="8369">
                  <c:v>0.62111353874209996</c:v>
                </c:pt>
                <c:pt idx="8370">
                  <c:v>0.62136286497119997</c:v>
                </c:pt>
                <c:pt idx="8371">
                  <c:v>0.62149393558499999</c:v>
                </c:pt>
                <c:pt idx="8372">
                  <c:v>0.62161856889720002</c:v>
                </c:pt>
                <c:pt idx="8373">
                  <c:v>0.62177354097369997</c:v>
                </c:pt>
                <c:pt idx="8374">
                  <c:v>0.62211650609970004</c:v>
                </c:pt>
                <c:pt idx="8375">
                  <c:v>0.62229490280150002</c:v>
                </c:pt>
                <c:pt idx="8376">
                  <c:v>0.62266236543660003</c:v>
                </c:pt>
                <c:pt idx="8377">
                  <c:v>0.62301611900330001</c:v>
                </c:pt>
                <c:pt idx="8378">
                  <c:v>0.62336355447769998</c:v>
                </c:pt>
                <c:pt idx="8379">
                  <c:v>0.6235221624374</c:v>
                </c:pt>
                <c:pt idx="8380">
                  <c:v>0.6236854791641</c:v>
                </c:pt>
                <c:pt idx="8381">
                  <c:v>0.62391138076779995</c:v>
                </c:pt>
                <c:pt idx="8382">
                  <c:v>0.62407463788990003</c:v>
                </c:pt>
                <c:pt idx="8383">
                  <c:v>0.62423306703570003</c:v>
                </c:pt>
                <c:pt idx="8384">
                  <c:v>0.62435418367390005</c:v>
                </c:pt>
                <c:pt idx="8385">
                  <c:v>0.62451469898220002</c:v>
                </c:pt>
                <c:pt idx="8386">
                  <c:v>0.62473815679550004</c:v>
                </c:pt>
                <c:pt idx="8387">
                  <c:v>0.62485915422439997</c:v>
                </c:pt>
                <c:pt idx="8388">
                  <c:v>0.62508106231689997</c:v>
                </c:pt>
                <c:pt idx="8389">
                  <c:v>0.62524986267089999</c:v>
                </c:pt>
                <c:pt idx="8390">
                  <c:v>0.62541943788529997</c:v>
                </c:pt>
                <c:pt idx="8391">
                  <c:v>0.62575411796570002</c:v>
                </c:pt>
                <c:pt idx="8392">
                  <c:v>0.6259543299675</c:v>
                </c:pt>
                <c:pt idx="8393">
                  <c:v>0.62617784738540005</c:v>
                </c:pt>
                <c:pt idx="8394">
                  <c:v>0.62639170885090001</c:v>
                </c:pt>
                <c:pt idx="8395">
                  <c:v>0.6265146136284</c:v>
                </c:pt>
                <c:pt idx="8396">
                  <c:v>0.62687754631040005</c:v>
                </c:pt>
                <c:pt idx="8397">
                  <c:v>0.62710404396060004</c:v>
                </c:pt>
                <c:pt idx="8398">
                  <c:v>0.62748742103580002</c:v>
                </c:pt>
                <c:pt idx="8399">
                  <c:v>0.62771648168560001</c:v>
                </c:pt>
                <c:pt idx="8400">
                  <c:v>0.62797993421550002</c:v>
                </c:pt>
                <c:pt idx="8401">
                  <c:v>0.62825703620910001</c:v>
                </c:pt>
                <c:pt idx="8402">
                  <c:v>0.62849646806720005</c:v>
                </c:pt>
                <c:pt idx="8403">
                  <c:v>0.62872523069380004</c:v>
                </c:pt>
                <c:pt idx="8404">
                  <c:v>0.62899315357209995</c:v>
                </c:pt>
                <c:pt idx="8405">
                  <c:v>0.62922143936160002</c:v>
                </c:pt>
                <c:pt idx="8406">
                  <c:v>0.6293419599533</c:v>
                </c:pt>
                <c:pt idx="8407">
                  <c:v>0.62967222929</c:v>
                </c:pt>
                <c:pt idx="8408">
                  <c:v>0.62979543209080002</c:v>
                </c:pt>
                <c:pt idx="8409">
                  <c:v>0.62994092702869997</c:v>
                </c:pt>
                <c:pt idx="8410">
                  <c:v>0.63012290000920002</c:v>
                </c:pt>
                <c:pt idx="8411">
                  <c:v>0.63032275438310004</c:v>
                </c:pt>
                <c:pt idx="8412">
                  <c:v>0.63047629594800003</c:v>
                </c:pt>
                <c:pt idx="8413">
                  <c:v>0.63082110881810005</c:v>
                </c:pt>
                <c:pt idx="8414">
                  <c:v>0.63108068704609999</c:v>
                </c:pt>
                <c:pt idx="8415">
                  <c:v>0.63120931386949997</c:v>
                </c:pt>
                <c:pt idx="8416">
                  <c:v>0.6313356161118</c:v>
                </c:pt>
                <c:pt idx="8417">
                  <c:v>0.63152033090589998</c:v>
                </c:pt>
                <c:pt idx="8418">
                  <c:v>0.63171678781509999</c:v>
                </c:pt>
                <c:pt idx="8419">
                  <c:v>0.63187730312349999</c:v>
                </c:pt>
                <c:pt idx="8420">
                  <c:v>0.63200771808620004</c:v>
                </c:pt>
                <c:pt idx="8421">
                  <c:v>0.63214099407199997</c:v>
                </c:pt>
                <c:pt idx="8422">
                  <c:v>0.63243716955179996</c:v>
                </c:pt>
                <c:pt idx="8423">
                  <c:v>0.63259756565089997</c:v>
                </c:pt>
                <c:pt idx="8424">
                  <c:v>0.63294100761409999</c:v>
                </c:pt>
                <c:pt idx="8425">
                  <c:v>0.63332492113109995</c:v>
                </c:pt>
                <c:pt idx="8426">
                  <c:v>0.63348758220669998</c:v>
                </c:pt>
                <c:pt idx="8427">
                  <c:v>0.63365441560750002</c:v>
                </c:pt>
                <c:pt idx="8428">
                  <c:v>0.63397699594500001</c:v>
                </c:pt>
                <c:pt idx="8429">
                  <c:v>0.63414347171779994</c:v>
                </c:pt>
                <c:pt idx="8430">
                  <c:v>0.63426953554150001</c:v>
                </c:pt>
                <c:pt idx="8431">
                  <c:v>0.63449257612230003</c:v>
                </c:pt>
                <c:pt idx="8432">
                  <c:v>0.63484120368959995</c:v>
                </c:pt>
                <c:pt idx="8433">
                  <c:v>0.63519495725630004</c:v>
                </c:pt>
                <c:pt idx="8434">
                  <c:v>0.63539767265320002</c:v>
                </c:pt>
                <c:pt idx="8435">
                  <c:v>0.63557428121570003</c:v>
                </c:pt>
                <c:pt idx="8436">
                  <c:v>0.63576221466060001</c:v>
                </c:pt>
                <c:pt idx="8437">
                  <c:v>0.63593018054960004</c:v>
                </c:pt>
                <c:pt idx="8438">
                  <c:v>0.63606309890750001</c:v>
                </c:pt>
                <c:pt idx="8439">
                  <c:v>0.63619440793990001</c:v>
                </c:pt>
                <c:pt idx="8440">
                  <c:v>0.63631606101990001</c:v>
                </c:pt>
                <c:pt idx="8441">
                  <c:v>0.63644224405289995</c:v>
                </c:pt>
                <c:pt idx="8442">
                  <c:v>0.63667911291120005</c:v>
                </c:pt>
                <c:pt idx="8443">
                  <c:v>0.63691526651380004</c:v>
                </c:pt>
                <c:pt idx="8444">
                  <c:v>0.63701921701429998</c:v>
                </c:pt>
                <c:pt idx="8445">
                  <c:v>0.63712346553800003</c:v>
                </c:pt>
                <c:pt idx="8446">
                  <c:v>0.6372899413109</c:v>
                </c:pt>
                <c:pt idx="8447">
                  <c:v>0.63763409852980002</c:v>
                </c:pt>
                <c:pt idx="8448">
                  <c:v>0.63781148195269999</c:v>
                </c:pt>
                <c:pt idx="8449">
                  <c:v>0.63816922903060003</c:v>
                </c:pt>
                <c:pt idx="8450">
                  <c:v>0.63828706741329999</c:v>
                </c:pt>
                <c:pt idx="8451">
                  <c:v>0.63864010572429997</c:v>
                </c:pt>
                <c:pt idx="8452">
                  <c:v>0.63893723487849996</c:v>
                </c:pt>
                <c:pt idx="8453">
                  <c:v>0.6392748355865</c:v>
                </c:pt>
                <c:pt idx="8454">
                  <c:v>0.63942462205890005</c:v>
                </c:pt>
                <c:pt idx="8455">
                  <c:v>0.63975447416310005</c:v>
                </c:pt>
                <c:pt idx="8456">
                  <c:v>0.64010781049730003</c:v>
                </c:pt>
                <c:pt idx="8457">
                  <c:v>0.64042943716050005</c:v>
                </c:pt>
                <c:pt idx="8458">
                  <c:v>0.64070290327070001</c:v>
                </c:pt>
                <c:pt idx="8459">
                  <c:v>0.64088904857640006</c:v>
                </c:pt>
                <c:pt idx="8460">
                  <c:v>0.64104080200199998</c:v>
                </c:pt>
                <c:pt idx="8461">
                  <c:v>0.64139878749849999</c:v>
                </c:pt>
                <c:pt idx="8462">
                  <c:v>0.64166909456249999</c:v>
                </c:pt>
                <c:pt idx="8463">
                  <c:v>0.64203041791920001</c:v>
                </c:pt>
                <c:pt idx="8464">
                  <c:v>0.64239448308939995</c:v>
                </c:pt>
                <c:pt idx="8465">
                  <c:v>0.64272862672810005</c:v>
                </c:pt>
                <c:pt idx="8466">
                  <c:v>0.64308482408519996</c:v>
                </c:pt>
                <c:pt idx="8467">
                  <c:v>0.6433080434799</c:v>
                </c:pt>
                <c:pt idx="8468">
                  <c:v>0.64364117383959996</c:v>
                </c:pt>
                <c:pt idx="8469">
                  <c:v>0.64380919933320002</c:v>
                </c:pt>
                <c:pt idx="8470">
                  <c:v>0.64413392543790005</c:v>
                </c:pt>
                <c:pt idx="8471">
                  <c:v>0.64438986778259999</c:v>
                </c:pt>
                <c:pt idx="8472">
                  <c:v>0.64454507827759999</c:v>
                </c:pt>
                <c:pt idx="8473">
                  <c:v>0.64466559886929997</c:v>
                </c:pt>
                <c:pt idx="8474">
                  <c:v>0.64485585689540004</c:v>
                </c:pt>
                <c:pt idx="8475">
                  <c:v>0.6451489925385</c:v>
                </c:pt>
                <c:pt idx="8476">
                  <c:v>0.64528053998949997</c:v>
                </c:pt>
                <c:pt idx="8477">
                  <c:v>0.64540123939509997</c:v>
                </c:pt>
                <c:pt idx="8478">
                  <c:v>0.64552593231199995</c:v>
                </c:pt>
                <c:pt idx="8479">
                  <c:v>0.64572268724439996</c:v>
                </c:pt>
                <c:pt idx="8480">
                  <c:v>0.64609360694889995</c:v>
                </c:pt>
                <c:pt idx="8481">
                  <c:v>0.64629900455470002</c:v>
                </c:pt>
                <c:pt idx="8482">
                  <c:v>0.64649552106859998</c:v>
                </c:pt>
                <c:pt idx="8483">
                  <c:v>0.64675855636599999</c:v>
                </c:pt>
                <c:pt idx="8484">
                  <c:v>0.64698171615599998</c:v>
                </c:pt>
                <c:pt idx="8485">
                  <c:v>0.64710694551470005</c:v>
                </c:pt>
                <c:pt idx="8486">
                  <c:v>0.6473332643509</c:v>
                </c:pt>
                <c:pt idx="8487">
                  <c:v>0.6475579738617</c:v>
                </c:pt>
                <c:pt idx="8488">
                  <c:v>0.64789551496510001</c:v>
                </c:pt>
                <c:pt idx="8489">
                  <c:v>0.64802980422970002</c:v>
                </c:pt>
                <c:pt idx="8490">
                  <c:v>0.64818942546839997</c:v>
                </c:pt>
                <c:pt idx="8491">
                  <c:v>0.64851427078250001</c:v>
                </c:pt>
                <c:pt idx="8492">
                  <c:v>0.64873749017719995</c:v>
                </c:pt>
                <c:pt idx="8493">
                  <c:v>0.64885741472239999</c:v>
                </c:pt>
                <c:pt idx="8494">
                  <c:v>0.64920157194140005</c:v>
                </c:pt>
                <c:pt idx="8495">
                  <c:v>0.64942014217379995</c:v>
                </c:pt>
                <c:pt idx="8496">
                  <c:v>0.6497439146042</c:v>
                </c:pt>
                <c:pt idx="8497">
                  <c:v>0.64994060993189995</c:v>
                </c:pt>
                <c:pt idx="8498">
                  <c:v>0.65012985467910001</c:v>
                </c:pt>
                <c:pt idx="8499">
                  <c:v>0.65035808086400004</c:v>
                </c:pt>
                <c:pt idx="8500">
                  <c:v>0.65054565668109998</c:v>
                </c:pt>
                <c:pt idx="8501">
                  <c:v>0.65070104599</c:v>
                </c:pt>
                <c:pt idx="8502">
                  <c:v>0.65105235576630005</c:v>
                </c:pt>
                <c:pt idx="8503">
                  <c:v>0.65139383077619994</c:v>
                </c:pt>
                <c:pt idx="8504">
                  <c:v>0.65149313211439996</c:v>
                </c:pt>
                <c:pt idx="8505">
                  <c:v>0.65162348747249998</c:v>
                </c:pt>
                <c:pt idx="8506">
                  <c:v>0.65177792310710003</c:v>
                </c:pt>
                <c:pt idx="8507">
                  <c:v>0.65190476179120005</c:v>
                </c:pt>
                <c:pt idx="8508">
                  <c:v>0.65215635299679997</c:v>
                </c:pt>
                <c:pt idx="8509">
                  <c:v>0.65230679512019996</c:v>
                </c:pt>
                <c:pt idx="8510">
                  <c:v>0.65239644050599999</c:v>
                </c:pt>
                <c:pt idx="8511">
                  <c:v>0.65248978137970004</c:v>
                </c:pt>
                <c:pt idx="8512">
                  <c:v>0.6527523398399</c:v>
                </c:pt>
                <c:pt idx="8513">
                  <c:v>0.6529480814934</c:v>
                </c:pt>
                <c:pt idx="8514">
                  <c:v>0.65310627222060003</c:v>
                </c:pt>
                <c:pt idx="8515">
                  <c:v>0.65329873561859997</c:v>
                </c:pt>
                <c:pt idx="8516">
                  <c:v>0.65352654457089998</c:v>
                </c:pt>
                <c:pt idx="8517">
                  <c:v>0.65386593341830002</c:v>
                </c:pt>
                <c:pt idx="8518">
                  <c:v>0.65422463417050003</c:v>
                </c:pt>
                <c:pt idx="8519">
                  <c:v>0.65455460548400002</c:v>
                </c:pt>
                <c:pt idx="8520">
                  <c:v>0.65475982427599999</c:v>
                </c:pt>
                <c:pt idx="8521">
                  <c:v>0.65510880947109995</c:v>
                </c:pt>
                <c:pt idx="8522">
                  <c:v>0.6552405953407</c:v>
                </c:pt>
                <c:pt idx="8523">
                  <c:v>0.65540927648540004</c:v>
                </c:pt>
                <c:pt idx="8524">
                  <c:v>0.65553826093669998</c:v>
                </c:pt>
                <c:pt idx="8525">
                  <c:v>0.65588068962099999</c:v>
                </c:pt>
                <c:pt idx="8526">
                  <c:v>0.65615743398670001</c:v>
                </c:pt>
                <c:pt idx="8527">
                  <c:v>0.65631365776060002</c:v>
                </c:pt>
                <c:pt idx="8528">
                  <c:v>0.65661215782170002</c:v>
                </c:pt>
                <c:pt idx="8529">
                  <c:v>0.6569492816925</c:v>
                </c:pt>
                <c:pt idx="8530">
                  <c:v>0.65710985660550003</c:v>
                </c:pt>
                <c:pt idx="8531">
                  <c:v>0.65736442804340001</c:v>
                </c:pt>
                <c:pt idx="8532">
                  <c:v>0.65759164094919997</c:v>
                </c:pt>
                <c:pt idx="8533">
                  <c:v>0.65780431032179998</c:v>
                </c:pt>
                <c:pt idx="8534">
                  <c:v>0.6579921245575</c:v>
                </c:pt>
                <c:pt idx="8535">
                  <c:v>0.65815067291259999</c:v>
                </c:pt>
                <c:pt idx="8536">
                  <c:v>0.65849012136459995</c:v>
                </c:pt>
                <c:pt idx="8537">
                  <c:v>0.65861243009570003</c:v>
                </c:pt>
                <c:pt idx="8538">
                  <c:v>0.6587390899658</c:v>
                </c:pt>
                <c:pt idx="8539">
                  <c:v>0.65894818305970004</c:v>
                </c:pt>
                <c:pt idx="8540">
                  <c:v>0.65930920839310003</c:v>
                </c:pt>
                <c:pt idx="8541">
                  <c:v>0.6596408486366</c:v>
                </c:pt>
                <c:pt idx="8542">
                  <c:v>0.65979963541029996</c:v>
                </c:pt>
                <c:pt idx="8543">
                  <c:v>0.66014724969859995</c:v>
                </c:pt>
                <c:pt idx="8544">
                  <c:v>0.6604582667351</c:v>
                </c:pt>
                <c:pt idx="8545">
                  <c:v>0.66080367565160003</c:v>
                </c:pt>
                <c:pt idx="8546">
                  <c:v>0.66096544265750001</c:v>
                </c:pt>
                <c:pt idx="8547">
                  <c:v>0.6613373756409</c:v>
                </c:pt>
                <c:pt idx="8548">
                  <c:v>0.66165876388550005</c:v>
                </c:pt>
                <c:pt idx="8549">
                  <c:v>0.66198486089709996</c:v>
                </c:pt>
                <c:pt idx="8550">
                  <c:v>0.66220408678050002</c:v>
                </c:pt>
                <c:pt idx="8551">
                  <c:v>0.66240161657329999</c:v>
                </c:pt>
                <c:pt idx="8552">
                  <c:v>0.66274678707120005</c:v>
                </c:pt>
                <c:pt idx="8553">
                  <c:v>0.66294670104980002</c:v>
                </c:pt>
                <c:pt idx="8554">
                  <c:v>0.66306746006009998</c:v>
                </c:pt>
                <c:pt idx="8555">
                  <c:v>0.66339361667630004</c:v>
                </c:pt>
                <c:pt idx="8556">
                  <c:v>0.66361761093140004</c:v>
                </c:pt>
                <c:pt idx="8557">
                  <c:v>0.66374593973160001</c:v>
                </c:pt>
                <c:pt idx="8558">
                  <c:v>0.66396176815029995</c:v>
                </c:pt>
                <c:pt idx="8559">
                  <c:v>0.66429978609090001</c:v>
                </c:pt>
                <c:pt idx="8560">
                  <c:v>0.66452193260189996</c:v>
                </c:pt>
                <c:pt idx="8561">
                  <c:v>0.66486865282060004</c:v>
                </c:pt>
                <c:pt idx="8562">
                  <c:v>0.66504478454589999</c:v>
                </c:pt>
                <c:pt idx="8563">
                  <c:v>0.66537797451019998</c:v>
                </c:pt>
                <c:pt idx="8564">
                  <c:v>0.66560387611390004</c:v>
                </c:pt>
                <c:pt idx="8565">
                  <c:v>0.66588956117630005</c:v>
                </c:pt>
                <c:pt idx="8566">
                  <c:v>0.66605246067049995</c:v>
                </c:pt>
                <c:pt idx="8567">
                  <c:v>0.66638088226320003</c:v>
                </c:pt>
                <c:pt idx="8568">
                  <c:v>0.66672605276109997</c:v>
                </c:pt>
                <c:pt idx="8569">
                  <c:v>0.66707074642179998</c:v>
                </c:pt>
                <c:pt idx="8570">
                  <c:v>0.66738611459730002</c:v>
                </c:pt>
                <c:pt idx="8571">
                  <c:v>0.6676127314568</c:v>
                </c:pt>
                <c:pt idx="8572">
                  <c:v>0.66774308681490002</c:v>
                </c:pt>
                <c:pt idx="8573">
                  <c:v>0.66795718669890003</c:v>
                </c:pt>
                <c:pt idx="8574">
                  <c:v>0.66820305585859996</c:v>
                </c:pt>
                <c:pt idx="8575">
                  <c:v>0.66840231418609997</c:v>
                </c:pt>
                <c:pt idx="8576">
                  <c:v>0.66856789588929999</c:v>
                </c:pt>
                <c:pt idx="8577">
                  <c:v>0.66879194974900003</c:v>
                </c:pt>
                <c:pt idx="8578">
                  <c:v>0.66902345418929998</c:v>
                </c:pt>
                <c:pt idx="8579">
                  <c:v>0.66926157474519998</c:v>
                </c:pt>
                <c:pt idx="8580">
                  <c:v>0.66945737600330002</c:v>
                </c:pt>
                <c:pt idx="8581">
                  <c:v>0.66954249143599998</c:v>
                </c:pt>
                <c:pt idx="8582">
                  <c:v>0.66962689161300004</c:v>
                </c:pt>
                <c:pt idx="8583">
                  <c:v>0.66974991559980002</c:v>
                </c:pt>
                <c:pt idx="8584">
                  <c:v>0.67009633779529998</c:v>
                </c:pt>
                <c:pt idx="8585">
                  <c:v>0.67032659053800003</c:v>
                </c:pt>
                <c:pt idx="8586">
                  <c:v>0.67051953077320003</c:v>
                </c:pt>
                <c:pt idx="8587">
                  <c:v>0.67085373401640003</c:v>
                </c:pt>
                <c:pt idx="8588">
                  <c:v>0.67118752002719995</c:v>
                </c:pt>
                <c:pt idx="8589">
                  <c:v>0.67152899503709995</c:v>
                </c:pt>
                <c:pt idx="8590">
                  <c:v>0.67187702655790005</c:v>
                </c:pt>
                <c:pt idx="8591">
                  <c:v>0.67209064960480003</c:v>
                </c:pt>
                <c:pt idx="8592">
                  <c:v>0.67224770784379995</c:v>
                </c:pt>
                <c:pt idx="8593">
                  <c:v>0.67259091138839999</c:v>
                </c:pt>
                <c:pt idx="8594">
                  <c:v>0.67282629013060002</c:v>
                </c:pt>
                <c:pt idx="8595">
                  <c:v>0.67299193143839997</c:v>
                </c:pt>
                <c:pt idx="8596">
                  <c:v>0.67325156927109997</c:v>
                </c:pt>
                <c:pt idx="8597">
                  <c:v>0.67348337173460004</c:v>
                </c:pt>
                <c:pt idx="8598">
                  <c:v>0.67381757497789996</c:v>
                </c:pt>
                <c:pt idx="8599">
                  <c:v>0.67414379119870005</c:v>
                </c:pt>
                <c:pt idx="8600">
                  <c:v>0.6744444966316</c:v>
                </c:pt>
                <c:pt idx="8601">
                  <c:v>0.67479509115220004</c:v>
                </c:pt>
                <c:pt idx="8602">
                  <c:v>0.67498034238820004</c:v>
                </c:pt>
                <c:pt idx="8603">
                  <c:v>0.67531043291089998</c:v>
                </c:pt>
                <c:pt idx="8604">
                  <c:v>0.675400197506</c:v>
                </c:pt>
                <c:pt idx="8605">
                  <c:v>0.67558377981189999</c:v>
                </c:pt>
                <c:pt idx="8606">
                  <c:v>0.67584979534150003</c:v>
                </c:pt>
                <c:pt idx="8607">
                  <c:v>0.67610353231429998</c:v>
                </c:pt>
                <c:pt idx="8608">
                  <c:v>0.67643803358080001</c:v>
                </c:pt>
                <c:pt idx="8609">
                  <c:v>0.67673534154890003</c:v>
                </c:pt>
                <c:pt idx="8610">
                  <c:v>0.67704761028289995</c:v>
                </c:pt>
                <c:pt idx="8611">
                  <c:v>0.67717707157139995</c:v>
                </c:pt>
                <c:pt idx="8612">
                  <c:v>0.67727762460709995</c:v>
                </c:pt>
                <c:pt idx="8613">
                  <c:v>0.67737889289859998</c:v>
                </c:pt>
                <c:pt idx="8614">
                  <c:v>0.67747259140009997</c:v>
                </c:pt>
                <c:pt idx="8615">
                  <c:v>0.67756211757660001</c:v>
                </c:pt>
                <c:pt idx="8616">
                  <c:v>0.67774546146390002</c:v>
                </c:pt>
                <c:pt idx="8617">
                  <c:v>0.67797541618349999</c:v>
                </c:pt>
                <c:pt idx="8618">
                  <c:v>0.6782117486</c:v>
                </c:pt>
                <c:pt idx="8619">
                  <c:v>0.67837345600129995</c:v>
                </c:pt>
                <c:pt idx="8620">
                  <c:v>0.67850506305689995</c:v>
                </c:pt>
                <c:pt idx="8621">
                  <c:v>0.67879027128220004</c:v>
                </c:pt>
                <c:pt idx="8622">
                  <c:v>0.67913389205929997</c:v>
                </c:pt>
                <c:pt idx="8623">
                  <c:v>0.67929774522779995</c:v>
                </c:pt>
                <c:pt idx="8624">
                  <c:v>0.6796349287033</c:v>
                </c:pt>
                <c:pt idx="8625">
                  <c:v>0.67975640296939999</c:v>
                </c:pt>
                <c:pt idx="8626">
                  <c:v>0.67987608909609998</c:v>
                </c:pt>
                <c:pt idx="8627">
                  <c:v>0.68005573749540005</c:v>
                </c:pt>
                <c:pt idx="8628">
                  <c:v>0.68040335178379996</c:v>
                </c:pt>
                <c:pt idx="8629">
                  <c:v>0.68057262897490001</c:v>
                </c:pt>
                <c:pt idx="8630">
                  <c:v>0.68075072765349998</c:v>
                </c:pt>
                <c:pt idx="8631">
                  <c:v>0.68109226226810005</c:v>
                </c:pt>
                <c:pt idx="8632">
                  <c:v>0.6813378930092</c:v>
                </c:pt>
                <c:pt idx="8633">
                  <c:v>0.68163079023359996</c:v>
                </c:pt>
                <c:pt idx="8634">
                  <c:v>0.68176084756849997</c:v>
                </c:pt>
                <c:pt idx="8635">
                  <c:v>0.68191003799439998</c:v>
                </c:pt>
                <c:pt idx="8636">
                  <c:v>0.68212866783140003</c:v>
                </c:pt>
                <c:pt idx="8637">
                  <c:v>0.68242877721789996</c:v>
                </c:pt>
                <c:pt idx="8638">
                  <c:v>0.68269461393359998</c:v>
                </c:pt>
                <c:pt idx="8639">
                  <c:v>0.68282163143160002</c:v>
                </c:pt>
                <c:pt idx="8640">
                  <c:v>0.68295049667359997</c:v>
                </c:pt>
                <c:pt idx="8641">
                  <c:v>0.68316584825519999</c:v>
                </c:pt>
                <c:pt idx="8642">
                  <c:v>0.6833266615868</c:v>
                </c:pt>
                <c:pt idx="8643">
                  <c:v>0.6834575533867</c:v>
                </c:pt>
                <c:pt idx="8644">
                  <c:v>0.6835888624191</c:v>
                </c:pt>
                <c:pt idx="8645">
                  <c:v>0.68377554416660002</c:v>
                </c:pt>
                <c:pt idx="8646">
                  <c:v>0.68393182754519999</c:v>
                </c:pt>
                <c:pt idx="8647">
                  <c:v>0.68405294418329998</c:v>
                </c:pt>
                <c:pt idx="8648">
                  <c:v>0.68434941768650004</c:v>
                </c:pt>
                <c:pt idx="8649">
                  <c:v>0.68471056222920001</c:v>
                </c:pt>
                <c:pt idx="8650">
                  <c:v>0.68505215644840001</c:v>
                </c:pt>
                <c:pt idx="8651">
                  <c:v>0.68536001443859995</c:v>
                </c:pt>
                <c:pt idx="8652">
                  <c:v>0.68568968772890004</c:v>
                </c:pt>
                <c:pt idx="8653">
                  <c:v>0.68603199720380004</c:v>
                </c:pt>
                <c:pt idx="8654">
                  <c:v>0.68616676330570003</c:v>
                </c:pt>
                <c:pt idx="8655">
                  <c:v>0.68629306554790004</c:v>
                </c:pt>
                <c:pt idx="8656">
                  <c:v>0.68641585111619996</c:v>
                </c:pt>
                <c:pt idx="8657">
                  <c:v>0.68654751777650003</c:v>
                </c:pt>
                <c:pt idx="8658">
                  <c:v>0.68688666820529998</c:v>
                </c:pt>
                <c:pt idx="8659">
                  <c:v>0.68705123662949996</c:v>
                </c:pt>
                <c:pt idx="8660">
                  <c:v>0.68721854686740003</c:v>
                </c:pt>
                <c:pt idx="8661">
                  <c:v>0.68735408782959995</c:v>
                </c:pt>
                <c:pt idx="8662">
                  <c:v>0.68752366304400003</c:v>
                </c:pt>
                <c:pt idx="8663">
                  <c:v>0.68764853477480004</c:v>
                </c:pt>
                <c:pt idx="8664">
                  <c:v>0.68783843517300003</c:v>
                </c:pt>
                <c:pt idx="8665">
                  <c:v>0.68809908628460004</c:v>
                </c:pt>
                <c:pt idx="8666">
                  <c:v>0.68827527761459995</c:v>
                </c:pt>
                <c:pt idx="8667">
                  <c:v>0.68843024969099997</c:v>
                </c:pt>
                <c:pt idx="8668">
                  <c:v>0.68860960006710004</c:v>
                </c:pt>
                <c:pt idx="8669">
                  <c:v>0.68880105018619997</c:v>
                </c:pt>
                <c:pt idx="8670">
                  <c:v>0.68898659944530005</c:v>
                </c:pt>
                <c:pt idx="8671">
                  <c:v>0.68914580345150001</c:v>
                </c:pt>
                <c:pt idx="8672">
                  <c:v>0.68948715925220005</c:v>
                </c:pt>
                <c:pt idx="8673">
                  <c:v>0.68960750103000001</c:v>
                </c:pt>
                <c:pt idx="8674">
                  <c:v>0.68972587585449996</c:v>
                </c:pt>
                <c:pt idx="8675">
                  <c:v>0.6900585889816</c:v>
                </c:pt>
                <c:pt idx="8676">
                  <c:v>0.69024950265880003</c:v>
                </c:pt>
                <c:pt idx="8677">
                  <c:v>0.69052308797840001</c:v>
                </c:pt>
                <c:pt idx="8678">
                  <c:v>0.69075840711589998</c:v>
                </c:pt>
                <c:pt idx="8679">
                  <c:v>0.69097477197650004</c:v>
                </c:pt>
                <c:pt idx="8680">
                  <c:v>0.69113075733179996</c:v>
                </c:pt>
                <c:pt idx="8681">
                  <c:v>0.69150280952450005</c:v>
                </c:pt>
                <c:pt idx="8682">
                  <c:v>0.6916221380234</c:v>
                </c:pt>
                <c:pt idx="8683">
                  <c:v>0.69197571277619996</c:v>
                </c:pt>
                <c:pt idx="8684">
                  <c:v>0.69217550754549995</c:v>
                </c:pt>
                <c:pt idx="8685">
                  <c:v>0.69229787588119995</c:v>
                </c:pt>
                <c:pt idx="8686">
                  <c:v>0.69261515140529994</c:v>
                </c:pt>
                <c:pt idx="8687">
                  <c:v>0.69288265705109997</c:v>
                </c:pt>
                <c:pt idx="8688">
                  <c:v>0.69310384988780005</c:v>
                </c:pt>
                <c:pt idx="8689">
                  <c:v>0.69343286752699995</c:v>
                </c:pt>
                <c:pt idx="8690">
                  <c:v>0.69369149208070002</c:v>
                </c:pt>
                <c:pt idx="8691">
                  <c:v>0.69403690099719995</c:v>
                </c:pt>
                <c:pt idx="8692">
                  <c:v>0.69438832998279998</c:v>
                </c:pt>
                <c:pt idx="8693">
                  <c:v>0.69464880228040005</c:v>
                </c:pt>
                <c:pt idx="8694">
                  <c:v>0.69479966163639995</c:v>
                </c:pt>
                <c:pt idx="8695">
                  <c:v>0.69495987892150002</c:v>
                </c:pt>
                <c:pt idx="8696">
                  <c:v>0.69512104988099999</c:v>
                </c:pt>
                <c:pt idx="8697">
                  <c:v>0.6952786445618</c:v>
                </c:pt>
                <c:pt idx="8698">
                  <c:v>0.69552594423290004</c:v>
                </c:pt>
                <c:pt idx="8699">
                  <c:v>0.69576817750929998</c:v>
                </c:pt>
                <c:pt idx="8700">
                  <c:v>0.69589364528660003</c:v>
                </c:pt>
                <c:pt idx="8701">
                  <c:v>0.6960138678551</c:v>
                </c:pt>
                <c:pt idx="8702">
                  <c:v>0.69616740941999999</c:v>
                </c:pt>
                <c:pt idx="8703">
                  <c:v>0.69633507728580002</c:v>
                </c:pt>
                <c:pt idx="8704">
                  <c:v>0.69646698236469995</c:v>
                </c:pt>
                <c:pt idx="8705">
                  <c:v>0.69663041830060002</c:v>
                </c:pt>
                <c:pt idx="8706">
                  <c:v>0.69678485393519995</c:v>
                </c:pt>
                <c:pt idx="8707">
                  <c:v>0.69694310426710004</c:v>
                </c:pt>
                <c:pt idx="8708">
                  <c:v>0.69716411828989999</c:v>
                </c:pt>
                <c:pt idx="8709">
                  <c:v>0.69742476940160003</c:v>
                </c:pt>
                <c:pt idx="8710">
                  <c:v>0.6977782249451</c:v>
                </c:pt>
                <c:pt idx="8711">
                  <c:v>0.69799977540970004</c:v>
                </c:pt>
                <c:pt idx="8712">
                  <c:v>0.69827312231060001</c:v>
                </c:pt>
                <c:pt idx="8713">
                  <c:v>0.69853246212010001</c:v>
                </c:pt>
                <c:pt idx="8714">
                  <c:v>0.69888269901279998</c:v>
                </c:pt>
                <c:pt idx="8715">
                  <c:v>0.69921982288359996</c:v>
                </c:pt>
                <c:pt idx="8716">
                  <c:v>0.69957375526429999</c:v>
                </c:pt>
                <c:pt idx="8717">
                  <c:v>0.69992744922640004</c:v>
                </c:pt>
                <c:pt idx="8718">
                  <c:v>0.70024245977400001</c:v>
                </c:pt>
                <c:pt idx="8719">
                  <c:v>0.70034015178679998</c:v>
                </c:pt>
                <c:pt idx="8720">
                  <c:v>0.70049995183939995</c:v>
                </c:pt>
                <c:pt idx="8721">
                  <c:v>0.70068210363390004</c:v>
                </c:pt>
                <c:pt idx="8722">
                  <c:v>0.70077669620509997</c:v>
                </c:pt>
                <c:pt idx="8723">
                  <c:v>0.7009467482567</c:v>
                </c:pt>
                <c:pt idx="8724">
                  <c:v>0.70123809576030005</c:v>
                </c:pt>
                <c:pt idx="8725">
                  <c:v>0.70142656564710004</c:v>
                </c:pt>
                <c:pt idx="8726">
                  <c:v>0.70154643058779997</c:v>
                </c:pt>
                <c:pt idx="8727">
                  <c:v>0.70167022943500001</c:v>
                </c:pt>
                <c:pt idx="8728">
                  <c:v>0.70190840959550005</c:v>
                </c:pt>
                <c:pt idx="8729">
                  <c:v>0.70212364196779997</c:v>
                </c:pt>
                <c:pt idx="8730">
                  <c:v>0.70233601331710005</c:v>
                </c:pt>
                <c:pt idx="8731">
                  <c:v>0.70262491703029994</c:v>
                </c:pt>
                <c:pt idx="8732">
                  <c:v>0.70279616117480004</c:v>
                </c:pt>
                <c:pt idx="8733">
                  <c:v>0.70312297344209995</c:v>
                </c:pt>
                <c:pt idx="8734">
                  <c:v>0.70327204465869997</c:v>
                </c:pt>
                <c:pt idx="8735">
                  <c:v>0.70361196994779995</c:v>
                </c:pt>
                <c:pt idx="8736">
                  <c:v>0.70395594835279995</c:v>
                </c:pt>
                <c:pt idx="8737">
                  <c:v>0.70429420471189996</c:v>
                </c:pt>
                <c:pt idx="8738">
                  <c:v>0.70439606904980001</c:v>
                </c:pt>
                <c:pt idx="8739">
                  <c:v>0.70449382066730004</c:v>
                </c:pt>
                <c:pt idx="8740">
                  <c:v>0.70462924242019997</c:v>
                </c:pt>
                <c:pt idx="8741">
                  <c:v>0.70496791601179998</c:v>
                </c:pt>
                <c:pt idx="8742">
                  <c:v>0.70520043373109997</c:v>
                </c:pt>
                <c:pt idx="8743">
                  <c:v>0.70532697439189995</c:v>
                </c:pt>
                <c:pt idx="8744">
                  <c:v>0.7054563760757</c:v>
                </c:pt>
                <c:pt idx="8745">
                  <c:v>0.70558416843409999</c:v>
                </c:pt>
                <c:pt idx="8746">
                  <c:v>0.7057672142982</c:v>
                </c:pt>
                <c:pt idx="8747">
                  <c:v>0.70593464374540005</c:v>
                </c:pt>
                <c:pt idx="8748">
                  <c:v>0.70626556873320001</c:v>
                </c:pt>
                <c:pt idx="8749">
                  <c:v>0.70638066530230004</c:v>
                </c:pt>
                <c:pt idx="8750">
                  <c:v>0.70653587579730004</c:v>
                </c:pt>
                <c:pt idx="8751">
                  <c:v>0.70687574148179999</c:v>
                </c:pt>
                <c:pt idx="8752">
                  <c:v>0.70720857381820001</c:v>
                </c:pt>
                <c:pt idx="8753">
                  <c:v>0.70739054679869995</c:v>
                </c:pt>
                <c:pt idx="8754">
                  <c:v>0.70758312940599999</c:v>
                </c:pt>
                <c:pt idx="8755">
                  <c:v>0.70791584253310003</c:v>
                </c:pt>
                <c:pt idx="8756">
                  <c:v>0.70825141668320002</c:v>
                </c:pt>
                <c:pt idx="8757">
                  <c:v>0.70858627557749998</c:v>
                </c:pt>
                <c:pt idx="8758">
                  <c:v>0.7088104486465</c:v>
                </c:pt>
                <c:pt idx="8759">
                  <c:v>0.70894718170170001</c:v>
                </c:pt>
                <c:pt idx="8760">
                  <c:v>0.70924746990200005</c:v>
                </c:pt>
                <c:pt idx="8761">
                  <c:v>0.70939439535140003</c:v>
                </c:pt>
                <c:pt idx="8762">
                  <c:v>0.70972752571109998</c:v>
                </c:pt>
                <c:pt idx="8763">
                  <c:v>0.71005672216420002</c:v>
                </c:pt>
                <c:pt idx="8764">
                  <c:v>0.71038788557050003</c:v>
                </c:pt>
                <c:pt idx="8765">
                  <c:v>0.71054905653</c:v>
                </c:pt>
                <c:pt idx="8766">
                  <c:v>0.71067631244660001</c:v>
                </c:pt>
                <c:pt idx="8767">
                  <c:v>0.71084409952159999</c:v>
                </c:pt>
                <c:pt idx="8768">
                  <c:v>0.71099865436550003</c:v>
                </c:pt>
                <c:pt idx="8769">
                  <c:v>0.71134424209589997</c:v>
                </c:pt>
                <c:pt idx="8770">
                  <c:v>0.71166241168980005</c:v>
                </c:pt>
                <c:pt idx="8771">
                  <c:v>0.71184766292570001</c:v>
                </c:pt>
                <c:pt idx="8772">
                  <c:v>0.71212005615230001</c:v>
                </c:pt>
                <c:pt idx="8773">
                  <c:v>0.71244657039640003</c:v>
                </c:pt>
                <c:pt idx="8774">
                  <c:v>0.71278107166289995</c:v>
                </c:pt>
                <c:pt idx="8775">
                  <c:v>0.71313625574109996</c:v>
                </c:pt>
                <c:pt idx="8776">
                  <c:v>0.71350288391109995</c:v>
                </c:pt>
                <c:pt idx="8777">
                  <c:v>0.71383094787599999</c:v>
                </c:pt>
                <c:pt idx="8778">
                  <c:v>0.71402120590210005</c:v>
                </c:pt>
                <c:pt idx="8779">
                  <c:v>0.71417891979220005</c:v>
                </c:pt>
                <c:pt idx="8780">
                  <c:v>0.71451282501220004</c:v>
                </c:pt>
                <c:pt idx="8781">
                  <c:v>0.71484315395359999</c:v>
                </c:pt>
                <c:pt idx="8782">
                  <c:v>0.71499598026279998</c:v>
                </c:pt>
                <c:pt idx="8783">
                  <c:v>0.71521538496019998</c:v>
                </c:pt>
                <c:pt idx="8784">
                  <c:v>0.71540063619609995</c:v>
                </c:pt>
                <c:pt idx="8785">
                  <c:v>0.7155532240868</c:v>
                </c:pt>
                <c:pt idx="8786">
                  <c:v>0.71580976247789996</c:v>
                </c:pt>
                <c:pt idx="8787">
                  <c:v>0.71603286266330002</c:v>
                </c:pt>
                <c:pt idx="8788">
                  <c:v>0.71615397930150004</c:v>
                </c:pt>
                <c:pt idx="8789">
                  <c:v>0.71641409397129996</c:v>
                </c:pt>
                <c:pt idx="8790">
                  <c:v>0.71666705608369996</c:v>
                </c:pt>
                <c:pt idx="8791">
                  <c:v>0.71701407432560005</c:v>
                </c:pt>
                <c:pt idx="8792">
                  <c:v>0.71727514266970005</c:v>
                </c:pt>
                <c:pt idx="8793">
                  <c:v>0.71759164333339998</c:v>
                </c:pt>
                <c:pt idx="8794">
                  <c:v>0.71773171424869997</c:v>
                </c:pt>
                <c:pt idx="8795">
                  <c:v>0.71809136867519996</c:v>
                </c:pt>
                <c:pt idx="8796">
                  <c:v>0.71842658519739999</c:v>
                </c:pt>
                <c:pt idx="8797">
                  <c:v>0.71877616643910003</c:v>
                </c:pt>
                <c:pt idx="8798">
                  <c:v>0.71896666288379996</c:v>
                </c:pt>
                <c:pt idx="8799">
                  <c:v>0.71923691034320003</c:v>
                </c:pt>
                <c:pt idx="8800">
                  <c:v>0.71942538022989999</c:v>
                </c:pt>
                <c:pt idx="8801">
                  <c:v>0.71956515312189995</c:v>
                </c:pt>
                <c:pt idx="8802">
                  <c:v>0.71968227624890002</c:v>
                </c:pt>
                <c:pt idx="8803">
                  <c:v>0.72000759840009998</c:v>
                </c:pt>
                <c:pt idx="8804">
                  <c:v>0.72033739089969995</c:v>
                </c:pt>
                <c:pt idx="8805">
                  <c:v>0.72066110372540004</c:v>
                </c:pt>
                <c:pt idx="8806">
                  <c:v>0.7207860350609</c:v>
                </c:pt>
                <c:pt idx="8807">
                  <c:v>0.7209020853043</c:v>
                </c:pt>
                <c:pt idx="8808">
                  <c:v>0.72123652696609997</c:v>
                </c:pt>
                <c:pt idx="8809">
                  <c:v>0.72158163785929996</c:v>
                </c:pt>
                <c:pt idx="8810">
                  <c:v>0.72188448905939995</c:v>
                </c:pt>
                <c:pt idx="8811">
                  <c:v>0.72201621532439997</c:v>
                </c:pt>
                <c:pt idx="8812">
                  <c:v>0.72235864400859995</c:v>
                </c:pt>
                <c:pt idx="8813">
                  <c:v>0.72267085313799995</c:v>
                </c:pt>
                <c:pt idx="8814">
                  <c:v>0.72279685735700006</c:v>
                </c:pt>
                <c:pt idx="8815">
                  <c:v>0.72297048568730005</c:v>
                </c:pt>
                <c:pt idx="8816">
                  <c:v>0.72318136692049995</c:v>
                </c:pt>
                <c:pt idx="8817">
                  <c:v>0.72341120243070001</c:v>
                </c:pt>
                <c:pt idx="8818">
                  <c:v>0.72375392913820003</c:v>
                </c:pt>
                <c:pt idx="8819">
                  <c:v>0.72391498088840001</c:v>
                </c:pt>
                <c:pt idx="8820">
                  <c:v>0.72427111864089999</c:v>
                </c:pt>
                <c:pt idx="8821">
                  <c:v>0.72446572780609997</c:v>
                </c:pt>
                <c:pt idx="8822">
                  <c:v>0.72458976507189998</c:v>
                </c:pt>
                <c:pt idx="8823">
                  <c:v>0.72489744424820002</c:v>
                </c:pt>
                <c:pt idx="8824">
                  <c:v>0.72523140907289996</c:v>
                </c:pt>
                <c:pt idx="8825">
                  <c:v>0.72538918256759999</c:v>
                </c:pt>
                <c:pt idx="8826">
                  <c:v>0.72548216581339997</c:v>
                </c:pt>
                <c:pt idx="8827">
                  <c:v>0.72557121515269996</c:v>
                </c:pt>
                <c:pt idx="8828">
                  <c:v>0.72570037841799995</c:v>
                </c:pt>
                <c:pt idx="8829">
                  <c:v>0.72581338882449997</c:v>
                </c:pt>
                <c:pt idx="8830">
                  <c:v>0.72612911462780005</c:v>
                </c:pt>
                <c:pt idx="8831">
                  <c:v>0.72647660970689998</c:v>
                </c:pt>
                <c:pt idx="8832">
                  <c:v>0.72681176662449998</c:v>
                </c:pt>
                <c:pt idx="8833">
                  <c:v>0.72702383995060005</c:v>
                </c:pt>
                <c:pt idx="8834">
                  <c:v>0.72717070579529997</c:v>
                </c:pt>
                <c:pt idx="8835">
                  <c:v>0.72732615470890005</c:v>
                </c:pt>
                <c:pt idx="8836">
                  <c:v>0.72745001316070002</c:v>
                </c:pt>
                <c:pt idx="8837">
                  <c:v>0.72760051488879995</c:v>
                </c:pt>
                <c:pt idx="8838">
                  <c:v>0.7277602553368</c:v>
                </c:pt>
                <c:pt idx="8839">
                  <c:v>0.72805380821230004</c:v>
                </c:pt>
                <c:pt idx="8840">
                  <c:v>0.7282856106758</c:v>
                </c:pt>
                <c:pt idx="8841">
                  <c:v>0.72864061594009999</c:v>
                </c:pt>
                <c:pt idx="8842">
                  <c:v>0.72896933555599996</c:v>
                </c:pt>
                <c:pt idx="8843">
                  <c:v>0.72918820381159999</c:v>
                </c:pt>
                <c:pt idx="8844">
                  <c:v>0.72931778430939997</c:v>
                </c:pt>
                <c:pt idx="8845">
                  <c:v>0.72943937778470003</c:v>
                </c:pt>
                <c:pt idx="8846">
                  <c:v>0.72977691888810003</c:v>
                </c:pt>
                <c:pt idx="8847">
                  <c:v>0.73012018203740003</c:v>
                </c:pt>
                <c:pt idx="8848">
                  <c:v>0.730302631855</c:v>
                </c:pt>
                <c:pt idx="8849">
                  <c:v>0.73057276010509997</c:v>
                </c:pt>
                <c:pt idx="8850">
                  <c:v>0.73073327541349997</c:v>
                </c:pt>
                <c:pt idx="8851">
                  <c:v>0.73105639219280005</c:v>
                </c:pt>
                <c:pt idx="8852">
                  <c:v>0.73113715648650002</c:v>
                </c:pt>
                <c:pt idx="8853">
                  <c:v>0.73136234283449997</c:v>
                </c:pt>
                <c:pt idx="8854">
                  <c:v>0.73171532154079999</c:v>
                </c:pt>
                <c:pt idx="8855">
                  <c:v>0.73203229904169997</c:v>
                </c:pt>
                <c:pt idx="8856">
                  <c:v>0.73222625255579998</c:v>
                </c:pt>
                <c:pt idx="8857">
                  <c:v>0.73241102695469995</c:v>
                </c:pt>
                <c:pt idx="8858">
                  <c:v>0.73276817798609994</c:v>
                </c:pt>
                <c:pt idx="8859">
                  <c:v>0.73288673162460005</c:v>
                </c:pt>
                <c:pt idx="8860">
                  <c:v>0.73296195268630004</c:v>
                </c:pt>
                <c:pt idx="8861">
                  <c:v>0.73311167955400003</c:v>
                </c:pt>
                <c:pt idx="8862">
                  <c:v>0.73342406749730005</c:v>
                </c:pt>
                <c:pt idx="8863">
                  <c:v>0.73373162746429998</c:v>
                </c:pt>
                <c:pt idx="8864">
                  <c:v>0.73384994268420001</c:v>
                </c:pt>
                <c:pt idx="8865">
                  <c:v>0.73400330543519998</c:v>
                </c:pt>
                <c:pt idx="8866">
                  <c:v>0.73412334918980005</c:v>
                </c:pt>
                <c:pt idx="8867">
                  <c:v>0.7342423200607</c:v>
                </c:pt>
                <c:pt idx="8868">
                  <c:v>0.73456192016599997</c:v>
                </c:pt>
                <c:pt idx="8869">
                  <c:v>0.73489618301390003</c:v>
                </c:pt>
                <c:pt idx="8870">
                  <c:v>0.73521304130550003</c:v>
                </c:pt>
                <c:pt idx="8871">
                  <c:v>0.73553693294529998</c:v>
                </c:pt>
                <c:pt idx="8872">
                  <c:v>0.73587727546689996</c:v>
                </c:pt>
                <c:pt idx="8873">
                  <c:v>0.7362092733383</c:v>
                </c:pt>
                <c:pt idx="8874">
                  <c:v>0.73632401227949995</c:v>
                </c:pt>
                <c:pt idx="8875">
                  <c:v>0.73644483089449997</c:v>
                </c:pt>
                <c:pt idx="8876">
                  <c:v>0.73660218715670001</c:v>
                </c:pt>
                <c:pt idx="8877">
                  <c:v>0.73672693967820002</c:v>
                </c:pt>
                <c:pt idx="8878">
                  <c:v>0.73682624101640004</c:v>
                </c:pt>
                <c:pt idx="8879">
                  <c:v>0.73692077398300004</c:v>
                </c:pt>
                <c:pt idx="8880">
                  <c:v>0.737049639225</c:v>
                </c:pt>
                <c:pt idx="8881">
                  <c:v>0.73717349767679996</c:v>
                </c:pt>
                <c:pt idx="8882">
                  <c:v>0.73733127117160002</c:v>
                </c:pt>
                <c:pt idx="8883">
                  <c:v>0.73763060569759997</c:v>
                </c:pt>
                <c:pt idx="8884">
                  <c:v>0.73783868551249998</c:v>
                </c:pt>
                <c:pt idx="8885">
                  <c:v>0.73807716369630005</c:v>
                </c:pt>
                <c:pt idx="8886">
                  <c:v>0.73844420909880004</c:v>
                </c:pt>
                <c:pt idx="8887">
                  <c:v>0.73880749940870005</c:v>
                </c:pt>
                <c:pt idx="8888">
                  <c:v>0.73913317918779997</c:v>
                </c:pt>
                <c:pt idx="8889">
                  <c:v>0.73943537473679999</c:v>
                </c:pt>
                <c:pt idx="8890">
                  <c:v>0.73960310220720005</c:v>
                </c:pt>
                <c:pt idx="8891">
                  <c:v>0.73976790905000001</c:v>
                </c:pt>
                <c:pt idx="8892">
                  <c:v>0.74010962247849998</c:v>
                </c:pt>
                <c:pt idx="8893">
                  <c:v>0.74026536941529997</c:v>
                </c:pt>
                <c:pt idx="8894">
                  <c:v>0.7405366897583</c:v>
                </c:pt>
                <c:pt idx="8895">
                  <c:v>0.74089336395259997</c:v>
                </c:pt>
                <c:pt idx="8896">
                  <c:v>0.7412165403366</c:v>
                </c:pt>
                <c:pt idx="8897">
                  <c:v>0.74130415916439996</c:v>
                </c:pt>
                <c:pt idx="8898">
                  <c:v>0.74136304855349999</c:v>
                </c:pt>
                <c:pt idx="8899">
                  <c:v>0.74146091938019998</c:v>
                </c:pt>
                <c:pt idx="8900">
                  <c:v>0.74161791801450005</c:v>
                </c:pt>
                <c:pt idx="8901">
                  <c:v>0.74184095859529997</c:v>
                </c:pt>
                <c:pt idx="8902">
                  <c:v>0.74196326732640006</c:v>
                </c:pt>
                <c:pt idx="8903">
                  <c:v>0.74210172891619997</c:v>
                </c:pt>
                <c:pt idx="8904">
                  <c:v>0.74219256639480002</c:v>
                </c:pt>
                <c:pt idx="8905">
                  <c:v>0.74253493547439997</c:v>
                </c:pt>
                <c:pt idx="8906">
                  <c:v>0.74289387464519996</c:v>
                </c:pt>
                <c:pt idx="8907">
                  <c:v>0.74322110414510001</c:v>
                </c:pt>
                <c:pt idx="8908">
                  <c:v>0.74353730678560004</c:v>
                </c:pt>
                <c:pt idx="8909">
                  <c:v>0.74372750520709996</c:v>
                </c:pt>
                <c:pt idx="8910">
                  <c:v>0.74388396739960005</c:v>
                </c:pt>
                <c:pt idx="8911">
                  <c:v>0.74399006366730003</c:v>
                </c:pt>
                <c:pt idx="8912">
                  <c:v>0.74413609504699996</c:v>
                </c:pt>
                <c:pt idx="8913">
                  <c:v>0.74427849054340001</c:v>
                </c:pt>
                <c:pt idx="8914">
                  <c:v>0.74460476636890005</c:v>
                </c:pt>
                <c:pt idx="8915">
                  <c:v>0.7448236942291</c:v>
                </c:pt>
                <c:pt idx="8916">
                  <c:v>0.74497789144519999</c:v>
                </c:pt>
                <c:pt idx="8917">
                  <c:v>0.74528640508650001</c:v>
                </c:pt>
                <c:pt idx="8918">
                  <c:v>0.74564433097839999</c:v>
                </c:pt>
                <c:pt idx="8919">
                  <c:v>0.74580717086790005</c:v>
                </c:pt>
                <c:pt idx="8920">
                  <c:v>0.74592983722689998</c:v>
                </c:pt>
                <c:pt idx="8921">
                  <c:v>0.74615156650540004</c:v>
                </c:pt>
                <c:pt idx="8922">
                  <c:v>0.74650377035140003</c:v>
                </c:pt>
                <c:pt idx="8923">
                  <c:v>0.74684059619900001</c:v>
                </c:pt>
                <c:pt idx="8924">
                  <c:v>0.74717885255810002</c:v>
                </c:pt>
                <c:pt idx="8925">
                  <c:v>0.74733978509900001</c:v>
                </c:pt>
                <c:pt idx="8926">
                  <c:v>0.74755901098249999</c:v>
                </c:pt>
                <c:pt idx="8927">
                  <c:v>0.7477413415909</c:v>
                </c:pt>
                <c:pt idx="8928">
                  <c:v>0.74782967567439995</c:v>
                </c:pt>
                <c:pt idx="8929">
                  <c:v>0.74798464775090001</c:v>
                </c:pt>
                <c:pt idx="8930">
                  <c:v>0.74831265211109999</c:v>
                </c:pt>
                <c:pt idx="8931">
                  <c:v>0.74859184026720005</c:v>
                </c:pt>
                <c:pt idx="8932">
                  <c:v>0.74870783090589998</c:v>
                </c:pt>
                <c:pt idx="8933">
                  <c:v>0.74883174896240001</c:v>
                </c:pt>
                <c:pt idx="8934">
                  <c:v>0.74895495176320004</c:v>
                </c:pt>
                <c:pt idx="8935">
                  <c:v>0.74930638074870004</c:v>
                </c:pt>
                <c:pt idx="8936">
                  <c:v>0.74950385093689997</c:v>
                </c:pt>
                <c:pt idx="8937">
                  <c:v>0.74966156482699997</c:v>
                </c:pt>
                <c:pt idx="8938">
                  <c:v>0.7498232722282</c:v>
                </c:pt>
                <c:pt idx="8939">
                  <c:v>0.75003999471659999</c:v>
                </c:pt>
                <c:pt idx="8940">
                  <c:v>0.75016415119169999</c:v>
                </c:pt>
                <c:pt idx="8941">
                  <c:v>0.7504903674126</c:v>
                </c:pt>
                <c:pt idx="8942">
                  <c:v>0.75079202651980004</c:v>
                </c:pt>
                <c:pt idx="8943">
                  <c:v>0.75100791454320004</c:v>
                </c:pt>
                <c:pt idx="8944">
                  <c:v>0.75112587213519999</c:v>
                </c:pt>
                <c:pt idx="8945">
                  <c:v>0.7512408494949</c:v>
                </c:pt>
                <c:pt idx="8946">
                  <c:v>0.75135809183119995</c:v>
                </c:pt>
                <c:pt idx="8947">
                  <c:v>0.75153803825379994</c:v>
                </c:pt>
                <c:pt idx="8948">
                  <c:v>0.7516543269157</c:v>
                </c:pt>
                <c:pt idx="8949">
                  <c:v>0.75177651643749999</c:v>
                </c:pt>
                <c:pt idx="8950">
                  <c:v>0.75211137533189998</c:v>
                </c:pt>
                <c:pt idx="8951">
                  <c:v>0.75244325399400003</c:v>
                </c:pt>
                <c:pt idx="8952">
                  <c:v>0.75260001420970002</c:v>
                </c:pt>
                <c:pt idx="8953">
                  <c:v>0.75269460678099998</c:v>
                </c:pt>
                <c:pt idx="8954">
                  <c:v>0.75282829999919998</c:v>
                </c:pt>
                <c:pt idx="8955">
                  <c:v>0.75302875041960005</c:v>
                </c:pt>
                <c:pt idx="8956">
                  <c:v>0.75315266847609996</c:v>
                </c:pt>
                <c:pt idx="8957">
                  <c:v>0.75326883792879995</c:v>
                </c:pt>
                <c:pt idx="8958">
                  <c:v>0.75339788198470004</c:v>
                </c:pt>
                <c:pt idx="8959">
                  <c:v>0.75376331806179997</c:v>
                </c:pt>
                <c:pt idx="8960">
                  <c:v>0.75396293401720005</c:v>
                </c:pt>
                <c:pt idx="8961">
                  <c:v>0.75412499904630004</c:v>
                </c:pt>
                <c:pt idx="8962">
                  <c:v>0.75439906120300004</c:v>
                </c:pt>
                <c:pt idx="8963">
                  <c:v>0.75456023216250001</c:v>
                </c:pt>
                <c:pt idx="8964">
                  <c:v>0.75471431016919999</c:v>
                </c:pt>
                <c:pt idx="8965">
                  <c:v>0.75482165813449997</c:v>
                </c:pt>
                <c:pt idx="8966">
                  <c:v>0.75489813089369995</c:v>
                </c:pt>
                <c:pt idx="8967">
                  <c:v>0.75501626729969995</c:v>
                </c:pt>
                <c:pt idx="8968">
                  <c:v>0.75535398721689995</c:v>
                </c:pt>
                <c:pt idx="8969">
                  <c:v>0.75545090436939999</c:v>
                </c:pt>
                <c:pt idx="8970">
                  <c:v>0.75558423995970003</c:v>
                </c:pt>
                <c:pt idx="8971">
                  <c:v>0.75580465793609997</c:v>
                </c:pt>
                <c:pt idx="8972">
                  <c:v>0.75594896078109997</c:v>
                </c:pt>
                <c:pt idx="8973">
                  <c:v>0.75606340169910002</c:v>
                </c:pt>
                <c:pt idx="8974">
                  <c:v>0.75641793012619996</c:v>
                </c:pt>
                <c:pt idx="8975">
                  <c:v>0.75675594806669999</c:v>
                </c:pt>
                <c:pt idx="8976">
                  <c:v>0.75690132379529995</c:v>
                </c:pt>
                <c:pt idx="8977">
                  <c:v>0.75702649354929996</c:v>
                </c:pt>
                <c:pt idx="8978">
                  <c:v>0.75712192058560002</c:v>
                </c:pt>
                <c:pt idx="8979">
                  <c:v>0.75731915235519998</c:v>
                </c:pt>
                <c:pt idx="8980">
                  <c:v>0.75752979516980001</c:v>
                </c:pt>
                <c:pt idx="8981">
                  <c:v>0.75768494606019998</c:v>
                </c:pt>
                <c:pt idx="8982">
                  <c:v>0.7580202817917</c:v>
                </c:pt>
                <c:pt idx="8983">
                  <c:v>0.75835424661640005</c:v>
                </c:pt>
                <c:pt idx="8984">
                  <c:v>0.75870043039320001</c:v>
                </c:pt>
                <c:pt idx="8985">
                  <c:v>0.75895738601679996</c:v>
                </c:pt>
                <c:pt idx="8986">
                  <c:v>0.75914978981019998</c:v>
                </c:pt>
                <c:pt idx="8987">
                  <c:v>0.75949221849439996</c:v>
                </c:pt>
                <c:pt idx="8988">
                  <c:v>0.75960820913310001</c:v>
                </c:pt>
                <c:pt idx="8989">
                  <c:v>0.75969058275220003</c:v>
                </c:pt>
                <c:pt idx="8990">
                  <c:v>0.7597772479057</c:v>
                </c:pt>
                <c:pt idx="8991">
                  <c:v>0.75986301898959996</c:v>
                </c:pt>
                <c:pt idx="8992">
                  <c:v>0.76020795106890005</c:v>
                </c:pt>
                <c:pt idx="8993">
                  <c:v>0.7604320645332</c:v>
                </c:pt>
                <c:pt idx="8994">
                  <c:v>0.76055425405499999</c:v>
                </c:pt>
                <c:pt idx="8995">
                  <c:v>0.76070475578310004</c:v>
                </c:pt>
                <c:pt idx="8996">
                  <c:v>0.76095151901250002</c:v>
                </c:pt>
                <c:pt idx="8997">
                  <c:v>0.76111614704130004</c:v>
                </c:pt>
                <c:pt idx="8998">
                  <c:v>0.76143699884409999</c:v>
                </c:pt>
                <c:pt idx="8999">
                  <c:v>0.76178175210950005</c:v>
                </c:pt>
                <c:pt idx="9000">
                  <c:v>0.76211476325990002</c:v>
                </c:pt>
                <c:pt idx="9001">
                  <c:v>0.76230108737949998</c:v>
                </c:pt>
                <c:pt idx="9002">
                  <c:v>0.7624314427376</c:v>
                </c:pt>
                <c:pt idx="9003">
                  <c:v>0.76255446672439997</c:v>
                </c:pt>
                <c:pt idx="9004">
                  <c:v>0.76267260313030005</c:v>
                </c:pt>
                <c:pt idx="9005">
                  <c:v>0.76301532983779996</c:v>
                </c:pt>
                <c:pt idx="9006">
                  <c:v>0.76333647966380003</c:v>
                </c:pt>
                <c:pt idx="9007">
                  <c:v>0.76368117332459995</c:v>
                </c:pt>
                <c:pt idx="9008">
                  <c:v>0.76401418447489999</c:v>
                </c:pt>
                <c:pt idx="9009">
                  <c:v>0.76436352729799995</c:v>
                </c:pt>
                <c:pt idx="9010">
                  <c:v>0.76473325490949995</c:v>
                </c:pt>
                <c:pt idx="9011">
                  <c:v>0.76481229066849998</c:v>
                </c:pt>
                <c:pt idx="9012">
                  <c:v>0.76496356725689996</c:v>
                </c:pt>
                <c:pt idx="9013">
                  <c:v>0.76515299081800003</c:v>
                </c:pt>
                <c:pt idx="9014">
                  <c:v>0.76549655199050004</c:v>
                </c:pt>
                <c:pt idx="9015">
                  <c:v>0.76561450958249999</c:v>
                </c:pt>
                <c:pt idx="9016">
                  <c:v>0.7657273411751</c:v>
                </c:pt>
                <c:pt idx="9017">
                  <c:v>0.76583909988400001</c:v>
                </c:pt>
                <c:pt idx="9018">
                  <c:v>0.76600480079650002</c:v>
                </c:pt>
                <c:pt idx="9019">
                  <c:v>0.76632291078570003</c:v>
                </c:pt>
                <c:pt idx="9020">
                  <c:v>0.76650863885880005</c:v>
                </c:pt>
                <c:pt idx="9021">
                  <c:v>0.76671391725539995</c:v>
                </c:pt>
                <c:pt idx="9022">
                  <c:v>0.76703369617460004</c:v>
                </c:pt>
                <c:pt idx="9023">
                  <c:v>0.76721745729449997</c:v>
                </c:pt>
                <c:pt idx="9024">
                  <c:v>0.76743221282959995</c:v>
                </c:pt>
                <c:pt idx="9025">
                  <c:v>0.76764982938769999</c:v>
                </c:pt>
                <c:pt idx="9026">
                  <c:v>0.76799654960630004</c:v>
                </c:pt>
                <c:pt idx="9027">
                  <c:v>0.76825338602070004</c:v>
                </c:pt>
                <c:pt idx="9028">
                  <c:v>0.76837712526320001</c:v>
                </c:pt>
                <c:pt idx="9029">
                  <c:v>0.76846837997439998</c:v>
                </c:pt>
                <c:pt idx="9030">
                  <c:v>0.76866424083710005</c:v>
                </c:pt>
                <c:pt idx="9031">
                  <c:v>0.76895290613169998</c:v>
                </c:pt>
                <c:pt idx="9032">
                  <c:v>0.7692850232124</c:v>
                </c:pt>
                <c:pt idx="9033">
                  <c:v>0.76964575052259998</c:v>
                </c:pt>
                <c:pt idx="9034">
                  <c:v>0.76985907554629995</c:v>
                </c:pt>
                <c:pt idx="9035">
                  <c:v>0.76995170116419998</c:v>
                </c:pt>
                <c:pt idx="9036">
                  <c:v>0.7701144814491</c:v>
                </c:pt>
                <c:pt idx="9037">
                  <c:v>0.77029484510419999</c:v>
                </c:pt>
                <c:pt idx="9038">
                  <c:v>0.7704213857651</c:v>
                </c:pt>
                <c:pt idx="9039">
                  <c:v>0.77064341306689998</c:v>
                </c:pt>
                <c:pt idx="9040">
                  <c:v>0.77097117900849998</c:v>
                </c:pt>
                <c:pt idx="9041">
                  <c:v>0.77111798524859998</c:v>
                </c:pt>
                <c:pt idx="9042">
                  <c:v>0.77120435237880003</c:v>
                </c:pt>
                <c:pt idx="9043">
                  <c:v>0.77133280038829999</c:v>
                </c:pt>
                <c:pt idx="9044">
                  <c:v>0.77156192064289997</c:v>
                </c:pt>
                <c:pt idx="9045">
                  <c:v>0.77172064781189997</c:v>
                </c:pt>
                <c:pt idx="9046">
                  <c:v>0.77202814817429999</c:v>
                </c:pt>
                <c:pt idx="9047">
                  <c:v>0.77218931913379996</c:v>
                </c:pt>
                <c:pt idx="9048">
                  <c:v>0.77254432439800003</c:v>
                </c:pt>
                <c:pt idx="9049">
                  <c:v>0.77267318963999998</c:v>
                </c:pt>
                <c:pt idx="9050">
                  <c:v>0.77280288934709995</c:v>
                </c:pt>
                <c:pt idx="9051">
                  <c:v>0.77315795421599998</c:v>
                </c:pt>
                <c:pt idx="9052">
                  <c:v>0.77346742153170001</c:v>
                </c:pt>
                <c:pt idx="9053">
                  <c:v>0.7735959291458</c:v>
                </c:pt>
                <c:pt idx="9054">
                  <c:v>0.77371913194660002</c:v>
                </c:pt>
                <c:pt idx="9055">
                  <c:v>0.77390998601909999</c:v>
                </c:pt>
                <c:pt idx="9056">
                  <c:v>0.77403748035429998</c:v>
                </c:pt>
                <c:pt idx="9057">
                  <c:v>0.7741557955742</c:v>
                </c:pt>
                <c:pt idx="9058">
                  <c:v>0.77433657646179999</c:v>
                </c:pt>
                <c:pt idx="9059">
                  <c:v>0.77469509840009998</c:v>
                </c:pt>
                <c:pt idx="9060">
                  <c:v>0.77481049299240001</c:v>
                </c:pt>
                <c:pt idx="9061">
                  <c:v>0.77510088682169997</c:v>
                </c:pt>
                <c:pt idx="9062">
                  <c:v>0.77522188425060001</c:v>
                </c:pt>
                <c:pt idx="9063">
                  <c:v>0.77533900737759998</c:v>
                </c:pt>
                <c:pt idx="9064">
                  <c:v>0.77544701099400004</c:v>
                </c:pt>
                <c:pt idx="9065">
                  <c:v>0.77559131383900004</c:v>
                </c:pt>
                <c:pt idx="9066">
                  <c:v>0.77575284242630005</c:v>
                </c:pt>
                <c:pt idx="9067">
                  <c:v>0.77587115764619996</c:v>
                </c:pt>
                <c:pt idx="9068">
                  <c:v>0.77599900960919999</c:v>
                </c:pt>
                <c:pt idx="9069">
                  <c:v>0.77612245082859999</c:v>
                </c:pt>
                <c:pt idx="9070">
                  <c:v>0.77624434232710005</c:v>
                </c:pt>
                <c:pt idx="9071">
                  <c:v>0.77637034654619996</c:v>
                </c:pt>
                <c:pt idx="9072">
                  <c:v>0.77653056383130004</c:v>
                </c:pt>
                <c:pt idx="9073">
                  <c:v>0.77688801288599996</c:v>
                </c:pt>
                <c:pt idx="9074">
                  <c:v>0.77705520391460003</c:v>
                </c:pt>
                <c:pt idx="9075">
                  <c:v>0.77740693092349999</c:v>
                </c:pt>
                <c:pt idx="9076">
                  <c:v>0.77754867076870005</c:v>
                </c:pt>
                <c:pt idx="9077">
                  <c:v>0.77788871526720005</c:v>
                </c:pt>
                <c:pt idx="9078">
                  <c:v>0.77805107831950004</c:v>
                </c:pt>
                <c:pt idx="9079">
                  <c:v>0.77817916870119996</c:v>
                </c:pt>
                <c:pt idx="9080">
                  <c:v>0.77836698293689999</c:v>
                </c:pt>
                <c:pt idx="9081">
                  <c:v>0.77845877408980002</c:v>
                </c:pt>
                <c:pt idx="9082">
                  <c:v>0.77854686975480003</c:v>
                </c:pt>
                <c:pt idx="9083">
                  <c:v>0.77863734960560005</c:v>
                </c:pt>
                <c:pt idx="9084">
                  <c:v>0.77898478508000002</c:v>
                </c:pt>
                <c:pt idx="9085">
                  <c:v>0.77924120426179999</c:v>
                </c:pt>
                <c:pt idx="9086">
                  <c:v>0.77936571836470003</c:v>
                </c:pt>
                <c:pt idx="9087">
                  <c:v>0.7796348333359</c:v>
                </c:pt>
                <c:pt idx="9088">
                  <c:v>0.77997124195099998</c:v>
                </c:pt>
                <c:pt idx="9089">
                  <c:v>0.78021907806400004</c:v>
                </c:pt>
                <c:pt idx="9090">
                  <c:v>0.78040945529939998</c:v>
                </c:pt>
                <c:pt idx="9091">
                  <c:v>0.78066354990010001</c:v>
                </c:pt>
                <c:pt idx="9092">
                  <c:v>0.7808175086975</c:v>
                </c:pt>
                <c:pt idx="9093">
                  <c:v>0.7810443043709</c:v>
                </c:pt>
                <c:pt idx="9094">
                  <c:v>0.78137934207920001</c:v>
                </c:pt>
                <c:pt idx="9095">
                  <c:v>0.78163057565689997</c:v>
                </c:pt>
                <c:pt idx="9096">
                  <c:v>0.78188526630400002</c:v>
                </c:pt>
                <c:pt idx="9097">
                  <c:v>0.78202134370800003</c:v>
                </c:pt>
                <c:pt idx="9098">
                  <c:v>0.78228056430820003</c:v>
                </c:pt>
                <c:pt idx="9099">
                  <c:v>0.78246641159060004</c:v>
                </c:pt>
                <c:pt idx="9100">
                  <c:v>0.78279411792760001</c:v>
                </c:pt>
                <c:pt idx="9101">
                  <c:v>0.78292250633240001</c:v>
                </c:pt>
                <c:pt idx="9102">
                  <c:v>0.78300732374189996</c:v>
                </c:pt>
                <c:pt idx="9103">
                  <c:v>0.78310012817380004</c:v>
                </c:pt>
                <c:pt idx="9104">
                  <c:v>0.78331792354579999</c:v>
                </c:pt>
                <c:pt idx="9105">
                  <c:v>0.7835336923599</c:v>
                </c:pt>
                <c:pt idx="9106">
                  <c:v>0.78365880250929998</c:v>
                </c:pt>
                <c:pt idx="9107">
                  <c:v>0.78381550312040005</c:v>
                </c:pt>
                <c:pt idx="9108">
                  <c:v>0.78397107124330001</c:v>
                </c:pt>
                <c:pt idx="9109">
                  <c:v>0.78409600257870005</c:v>
                </c:pt>
                <c:pt idx="9110">
                  <c:v>0.78424340486529998</c:v>
                </c:pt>
                <c:pt idx="9111">
                  <c:v>0.7844979166985</c:v>
                </c:pt>
                <c:pt idx="9112">
                  <c:v>0.7846881151199</c:v>
                </c:pt>
                <c:pt idx="9113">
                  <c:v>0.78500610589980002</c:v>
                </c:pt>
                <c:pt idx="9114">
                  <c:v>0.78527039289470002</c:v>
                </c:pt>
                <c:pt idx="9115">
                  <c:v>0.78560435771939996</c:v>
                </c:pt>
                <c:pt idx="9116">
                  <c:v>0.78596943616869996</c:v>
                </c:pt>
                <c:pt idx="9117">
                  <c:v>0.78631460666660002</c:v>
                </c:pt>
                <c:pt idx="9118">
                  <c:v>0.78649991750720005</c:v>
                </c:pt>
                <c:pt idx="9119">
                  <c:v>0.78676044940949996</c:v>
                </c:pt>
                <c:pt idx="9120">
                  <c:v>0.78713321685790005</c:v>
                </c:pt>
                <c:pt idx="9121">
                  <c:v>0.78748780488970005</c:v>
                </c:pt>
                <c:pt idx="9122">
                  <c:v>0.78782421350480003</c:v>
                </c:pt>
                <c:pt idx="9123">
                  <c:v>0.78804969787599999</c:v>
                </c:pt>
                <c:pt idx="9124">
                  <c:v>0.78817456960679999</c:v>
                </c:pt>
                <c:pt idx="9125">
                  <c:v>0.78829431533810002</c:v>
                </c:pt>
                <c:pt idx="9126">
                  <c:v>0.78841775655750002</c:v>
                </c:pt>
                <c:pt idx="9127">
                  <c:v>0.78854620456699998</c:v>
                </c:pt>
                <c:pt idx="9128">
                  <c:v>0.78863865137099998</c:v>
                </c:pt>
                <c:pt idx="9129">
                  <c:v>0.78897809982300005</c:v>
                </c:pt>
                <c:pt idx="9130">
                  <c:v>0.78936177492140003</c:v>
                </c:pt>
                <c:pt idx="9131">
                  <c:v>0.78964287042619996</c:v>
                </c:pt>
                <c:pt idx="9132">
                  <c:v>0.78993952274320001</c:v>
                </c:pt>
                <c:pt idx="9133">
                  <c:v>0.79030007123949997</c:v>
                </c:pt>
                <c:pt idx="9134">
                  <c:v>0.79065948724750001</c:v>
                </c:pt>
                <c:pt idx="9135">
                  <c:v>0.79080516099929998</c:v>
                </c:pt>
                <c:pt idx="9136">
                  <c:v>0.79096364974980005</c:v>
                </c:pt>
                <c:pt idx="9137">
                  <c:v>0.79133075475689996</c:v>
                </c:pt>
                <c:pt idx="9138">
                  <c:v>0.79156482219699997</c:v>
                </c:pt>
                <c:pt idx="9139">
                  <c:v>0.79172164201740003</c:v>
                </c:pt>
                <c:pt idx="9140">
                  <c:v>0.79186904430390004</c:v>
                </c:pt>
                <c:pt idx="9141">
                  <c:v>0.79202544689179999</c:v>
                </c:pt>
                <c:pt idx="9142">
                  <c:v>0.79224205017089999</c:v>
                </c:pt>
                <c:pt idx="9143">
                  <c:v>0.79236704111099998</c:v>
                </c:pt>
                <c:pt idx="9144">
                  <c:v>0.79246068000790004</c:v>
                </c:pt>
                <c:pt idx="9145">
                  <c:v>0.79257941246029995</c:v>
                </c:pt>
                <c:pt idx="9146">
                  <c:v>0.79269903898240002</c:v>
                </c:pt>
                <c:pt idx="9147">
                  <c:v>0.79281806945800004</c:v>
                </c:pt>
                <c:pt idx="9148">
                  <c:v>0.79317826032640004</c:v>
                </c:pt>
                <c:pt idx="9149">
                  <c:v>0.79331159591669997</c:v>
                </c:pt>
                <c:pt idx="9150">
                  <c:v>0.79339766502380005</c:v>
                </c:pt>
                <c:pt idx="9151">
                  <c:v>0.79348099231720004</c:v>
                </c:pt>
                <c:pt idx="9152">
                  <c:v>0.79381799697879996</c:v>
                </c:pt>
                <c:pt idx="9153">
                  <c:v>0.79415392875669999</c:v>
                </c:pt>
                <c:pt idx="9154">
                  <c:v>0.79446244239810004</c:v>
                </c:pt>
                <c:pt idx="9155">
                  <c:v>0.79462903738019997</c:v>
                </c:pt>
                <c:pt idx="9156">
                  <c:v>0.79485058784480001</c:v>
                </c:pt>
                <c:pt idx="9157">
                  <c:v>0.7952016592026</c:v>
                </c:pt>
                <c:pt idx="9158">
                  <c:v>0.79555732011799996</c:v>
                </c:pt>
                <c:pt idx="9159">
                  <c:v>0.7956772446632</c:v>
                </c:pt>
                <c:pt idx="9160">
                  <c:v>0.79579716920849997</c:v>
                </c:pt>
                <c:pt idx="9161">
                  <c:v>0.79613733291629996</c:v>
                </c:pt>
                <c:pt idx="9162">
                  <c:v>0.79630225896840001</c:v>
                </c:pt>
                <c:pt idx="9163">
                  <c:v>0.79664230346679998</c:v>
                </c:pt>
                <c:pt idx="9164">
                  <c:v>0.79679977893830001</c:v>
                </c:pt>
                <c:pt idx="9165">
                  <c:v>0.79702222347259999</c:v>
                </c:pt>
                <c:pt idx="9166">
                  <c:v>0.79734617471689995</c:v>
                </c:pt>
                <c:pt idx="9167">
                  <c:v>0.79767334461210004</c:v>
                </c:pt>
                <c:pt idx="9168">
                  <c:v>0.79778677225109995</c:v>
                </c:pt>
                <c:pt idx="9169">
                  <c:v>0.79813778400419999</c:v>
                </c:pt>
                <c:pt idx="9170">
                  <c:v>0.79831957817080001</c:v>
                </c:pt>
                <c:pt idx="9171">
                  <c:v>0.79858028888699994</c:v>
                </c:pt>
                <c:pt idx="9172">
                  <c:v>0.79879128932950005</c:v>
                </c:pt>
                <c:pt idx="9173">
                  <c:v>0.79894047975539995</c:v>
                </c:pt>
                <c:pt idx="9174">
                  <c:v>0.79902994632720004</c:v>
                </c:pt>
                <c:pt idx="9175">
                  <c:v>0.79917931556699995</c:v>
                </c:pt>
                <c:pt idx="9176">
                  <c:v>0.79942542314529996</c:v>
                </c:pt>
                <c:pt idx="9177">
                  <c:v>0.79975253343579999</c:v>
                </c:pt>
                <c:pt idx="9178">
                  <c:v>0.79986727237699995</c:v>
                </c:pt>
                <c:pt idx="9179">
                  <c:v>0.79998391866679996</c:v>
                </c:pt>
                <c:pt idx="9180">
                  <c:v>0.80007088184359998</c:v>
                </c:pt>
                <c:pt idx="9181">
                  <c:v>0.80015754699709996</c:v>
                </c:pt>
                <c:pt idx="9182">
                  <c:v>0.80031907558439996</c:v>
                </c:pt>
                <c:pt idx="9183">
                  <c:v>0.8004291653633</c:v>
                </c:pt>
                <c:pt idx="9184">
                  <c:v>0.80078923702240001</c:v>
                </c:pt>
                <c:pt idx="9185">
                  <c:v>0.80101162195209996</c:v>
                </c:pt>
                <c:pt idx="9186">
                  <c:v>0.80127143859859995</c:v>
                </c:pt>
                <c:pt idx="9187">
                  <c:v>0.80158150196080002</c:v>
                </c:pt>
                <c:pt idx="9188">
                  <c:v>0.80173134803769996</c:v>
                </c:pt>
                <c:pt idx="9189">
                  <c:v>0.80193549394609998</c:v>
                </c:pt>
                <c:pt idx="9190">
                  <c:v>0.80214679241179998</c:v>
                </c:pt>
                <c:pt idx="9191">
                  <c:v>0.80245006084439996</c:v>
                </c:pt>
                <c:pt idx="9192">
                  <c:v>0.80279844999310002</c:v>
                </c:pt>
                <c:pt idx="9193">
                  <c:v>0.80311948060990002</c:v>
                </c:pt>
                <c:pt idx="9194">
                  <c:v>0.80326759815219995</c:v>
                </c:pt>
                <c:pt idx="9195">
                  <c:v>0.80358803272250001</c:v>
                </c:pt>
                <c:pt idx="9196">
                  <c:v>0.80380904674529996</c:v>
                </c:pt>
                <c:pt idx="9197">
                  <c:v>0.80412328243260001</c:v>
                </c:pt>
                <c:pt idx="9198">
                  <c:v>0.80432039499279995</c:v>
                </c:pt>
                <c:pt idx="9199">
                  <c:v>0.80468124151230003</c:v>
                </c:pt>
                <c:pt idx="9200">
                  <c:v>0.80479872226719995</c:v>
                </c:pt>
                <c:pt idx="9201">
                  <c:v>0.80495095252990001</c:v>
                </c:pt>
                <c:pt idx="9202">
                  <c:v>0.80526334047320003</c:v>
                </c:pt>
                <c:pt idx="9203">
                  <c:v>0.8054760098457</c:v>
                </c:pt>
                <c:pt idx="9204">
                  <c:v>0.80583244562150003</c:v>
                </c:pt>
                <c:pt idx="9205">
                  <c:v>0.80594611167910002</c:v>
                </c:pt>
                <c:pt idx="9206">
                  <c:v>0.80611151456829999</c:v>
                </c:pt>
                <c:pt idx="9207">
                  <c:v>0.80627208948139995</c:v>
                </c:pt>
                <c:pt idx="9208">
                  <c:v>0.80665272474289995</c:v>
                </c:pt>
                <c:pt idx="9209">
                  <c:v>0.80685478448869996</c:v>
                </c:pt>
                <c:pt idx="9210">
                  <c:v>0.80699390172959995</c:v>
                </c:pt>
                <c:pt idx="9211">
                  <c:v>0.80729359388349997</c:v>
                </c:pt>
                <c:pt idx="9212">
                  <c:v>0.80761295557019996</c:v>
                </c:pt>
                <c:pt idx="9213">
                  <c:v>0.80796056985859999</c:v>
                </c:pt>
                <c:pt idx="9214">
                  <c:v>0.80827838182449996</c:v>
                </c:pt>
                <c:pt idx="9215">
                  <c:v>0.80855661630630005</c:v>
                </c:pt>
                <c:pt idx="9216">
                  <c:v>0.80876743793490002</c:v>
                </c:pt>
                <c:pt idx="9217">
                  <c:v>0.80910044908519996</c:v>
                </c:pt>
                <c:pt idx="9218">
                  <c:v>0.80924463272089997</c:v>
                </c:pt>
                <c:pt idx="9219">
                  <c:v>0.80954295396800002</c:v>
                </c:pt>
                <c:pt idx="9220">
                  <c:v>0.80966651439670001</c:v>
                </c:pt>
                <c:pt idx="9221">
                  <c:v>0.80978631973269999</c:v>
                </c:pt>
                <c:pt idx="9222">
                  <c:v>0.80996787548070004</c:v>
                </c:pt>
                <c:pt idx="9223">
                  <c:v>0.81014460325240001</c:v>
                </c:pt>
                <c:pt idx="9224">
                  <c:v>0.81028908491130003</c:v>
                </c:pt>
                <c:pt idx="9225">
                  <c:v>0.81054794788359996</c:v>
                </c:pt>
                <c:pt idx="9226">
                  <c:v>0.81088280677799995</c:v>
                </c:pt>
                <c:pt idx="9227">
                  <c:v>0.81111407279970005</c:v>
                </c:pt>
                <c:pt idx="9228">
                  <c:v>0.81145268678670002</c:v>
                </c:pt>
                <c:pt idx="9229">
                  <c:v>0.81157910823820001</c:v>
                </c:pt>
                <c:pt idx="9230">
                  <c:v>0.81190705299379995</c:v>
                </c:pt>
                <c:pt idx="9231">
                  <c:v>0.81224590539929997</c:v>
                </c:pt>
                <c:pt idx="9232">
                  <c:v>0.81245350837709995</c:v>
                </c:pt>
                <c:pt idx="9233">
                  <c:v>0.81263512372970004</c:v>
                </c:pt>
                <c:pt idx="9234">
                  <c:v>0.81286895275119997</c:v>
                </c:pt>
                <c:pt idx="9235">
                  <c:v>0.81302976608279998</c:v>
                </c:pt>
                <c:pt idx="9236">
                  <c:v>0.81320881843570003</c:v>
                </c:pt>
                <c:pt idx="9237">
                  <c:v>0.81348276138310005</c:v>
                </c:pt>
                <c:pt idx="9238">
                  <c:v>0.81363594532009997</c:v>
                </c:pt>
                <c:pt idx="9239">
                  <c:v>0.81379038095470002</c:v>
                </c:pt>
                <c:pt idx="9240">
                  <c:v>0.81391441822050004</c:v>
                </c:pt>
                <c:pt idx="9241">
                  <c:v>0.8140618801117</c:v>
                </c:pt>
                <c:pt idx="9242">
                  <c:v>0.8142898082733</c:v>
                </c:pt>
                <c:pt idx="9243">
                  <c:v>0.81464487314220002</c:v>
                </c:pt>
                <c:pt idx="9244">
                  <c:v>0.81498610973359997</c:v>
                </c:pt>
                <c:pt idx="9245">
                  <c:v>0.81532001495359996</c:v>
                </c:pt>
                <c:pt idx="9246">
                  <c:v>0.81548529863359998</c:v>
                </c:pt>
                <c:pt idx="9247">
                  <c:v>0.81561124324800005</c:v>
                </c:pt>
                <c:pt idx="9248">
                  <c:v>0.8158213496208</c:v>
                </c:pt>
                <c:pt idx="9249">
                  <c:v>0.81614357233049994</c:v>
                </c:pt>
                <c:pt idx="9250">
                  <c:v>0.81643593311310003</c:v>
                </c:pt>
                <c:pt idx="9251">
                  <c:v>0.81671571731570003</c:v>
                </c:pt>
                <c:pt idx="9252">
                  <c:v>0.8169450163841</c:v>
                </c:pt>
                <c:pt idx="9253">
                  <c:v>0.81704002618789995</c:v>
                </c:pt>
                <c:pt idx="9254">
                  <c:v>0.81725895404820004</c:v>
                </c:pt>
                <c:pt idx="9255">
                  <c:v>0.81757819652560004</c:v>
                </c:pt>
                <c:pt idx="9256">
                  <c:v>0.81769663095470002</c:v>
                </c:pt>
                <c:pt idx="9257">
                  <c:v>0.81778508424759999</c:v>
                </c:pt>
                <c:pt idx="9258">
                  <c:v>0.81787192821499999</c:v>
                </c:pt>
                <c:pt idx="9259">
                  <c:v>0.81806069612499999</c:v>
                </c:pt>
                <c:pt idx="9260">
                  <c:v>0.8183100223541</c:v>
                </c:pt>
                <c:pt idx="9261">
                  <c:v>0.81863933801650002</c:v>
                </c:pt>
                <c:pt idx="9262">
                  <c:v>0.81876301765439996</c:v>
                </c:pt>
                <c:pt idx="9263">
                  <c:v>0.81888169050220005</c:v>
                </c:pt>
                <c:pt idx="9264">
                  <c:v>0.81923466920849997</c:v>
                </c:pt>
                <c:pt idx="9265">
                  <c:v>0.81942737102509999</c:v>
                </c:pt>
                <c:pt idx="9266">
                  <c:v>0.81973755359650002</c:v>
                </c:pt>
                <c:pt idx="9267">
                  <c:v>0.81986176967619995</c:v>
                </c:pt>
                <c:pt idx="9268">
                  <c:v>0.82018268108369996</c:v>
                </c:pt>
                <c:pt idx="9269">
                  <c:v>0.8204370737076</c:v>
                </c:pt>
                <c:pt idx="9270">
                  <c:v>0.82071989774700005</c:v>
                </c:pt>
                <c:pt idx="9271">
                  <c:v>0.82089835405349998</c:v>
                </c:pt>
                <c:pt idx="9272">
                  <c:v>0.82101929187769995</c:v>
                </c:pt>
                <c:pt idx="9273">
                  <c:v>0.82116246223449996</c:v>
                </c:pt>
                <c:pt idx="9274">
                  <c:v>0.82151383161540004</c:v>
                </c:pt>
                <c:pt idx="9275">
                  <c:v>0.82163327932359997</c:v>
                </c:pt>
                <c:pt idx="9276">
                  <c:v>0.82175648212429997</c:v>
                </c:pt>
                <c:pt idx="9277">
                  <c:v>0.82212752103810005</c:v>
                </c:pt>
                <c:pt idx="9278">
                  <c:v>0.82244735956189996</c:v>
                </c:pt>
                <c:pt idx="9279">
                  <c:v>0.82278198003769998</c:v>
                </c:pt>
                <c:pt idx="9280">
                  <c:v>0.82290464639659999</c:v>
                </c:pt>
                <c:pt idx="9281">
                  <c:v>0.82307052612300002</c:v>
                </c:pt>
                <c:pt idx="9282">
                  <c:v>0.82341104745860005</c:v>
                </c:pt>
                <c:pt idx="9283">
                  <c:v>0.8237615227699</c:v>
                </c:pt>
                <c:pt idx="9284">
                  <c:v>0.82409751415249999</c:v>
                </c:pt>
                <c:pt idx="9285">
                  <c:v>0.82445466518400001</c:v>
                </c:pt>
                <c:pt idx="9286">
                  <c:v>0.82480925321580001</c:v>
                </c:pt>
                <c:pt idx="9287">
                  <c:v>0.82512235641480003</c:v>
                </c:pt>
                <c:pt idx="9288">
                  <c:v>0.82528060674670001</c:v>
                </c:pt>
                <c:pt idx="9289">
                  <c:v>0.82540607452390002</c:v>
                </c:pt>
                <c:pt idx="9290">
                  <c:v>0.82559460401539997</c:v>
                </c:pt>
                <c:pt idx="9291">
                  <c:v>0.82575070857999999</c:v>
                </c:pt>
                <c:pt idx="9292">
                  <c:v>0.82608175277710005</c:v>
                </c:pt>
                <c:pt idx="9293">
                  <c:v>0.82640194892880003</c:v>
                </c:pt>
                <c:pt idx="9294">
                  <c:v>0.82673394680019996</c:v>
                </c:pt>
                <c:pt idx="9295">
                  <c:v>0.82694584131240001</c:v>
                </c:pt>
                <c:pt idx="9296">
                  <c:v>0.82728856801990003</c:v>
                </c:pt>
                <c:pt idx="9297">
                  <c:v>0.82749187946320002</c:v>
                </c:pt>
                <c:pt idx="9298">
                  <c:v>0.82776856422419998</c:v>
                </c:pt>
                <c:pt idx="9299">
                  <c:v>0.82809221744539996</c:v>
                </c:pt>
                <c:pt idx="9300">
                  <c:v>0.828317284584</c:v>
                </c:pt>
                <c:pt idx="9301">
                  <c:v>0.82843726873400003</c:v>
                </c:pt>
                <c:pt idx="9302">
                  <c:v>0.82858383655550005</c:v>
                </c:pt>
                <c:pt idx="9303">
                  <c:v>0.82873851060869996</c:v>
                </c:pt>
                <c:pt idx="9304">
                  <c:v>0.82886719703669998</c:v>
                </c:pt>
                <c:pt idx="9305">
                  <c:v>0.82898575067519997</c:v>
                </c:pt>
                <c:pt idx="9306">
                  <c:v>0.82910013198849997</c:v>
                </c:pt>
                <c:pt idx="9307">
                  <c:v>0.82930427789689998</c:v>
                </c:pt>
                <c:pt idx="9308">
                  <c:v>0.82958817481989999</c:v>
                </c:pt>
                <c:pt idx="9309">
                  <c:v>0.82977157831189996</c:v>
                </c:pt>
                <c:pt idx="9310">
                  <c:v>0.82989346981050005</c:v>
                </c:pt>
                <c:pt idx="9311">
                  <c:v>0.83021372556689998</c:v>
                </c:pt>
                <c:pt idx="9312">
                  <c:v>0.8304355144501</c:v>
                </c:pt>
                <c:pt idx="9313">
                  <c:v>0.8306189775467</c:v>
                </c:pt>
                <c:pt idx="9314">
                  <c:v>0.83072644472120005</c:v>
                </c:pt>
                <c:pt idx="9315">
                  <c:v>0.83084154129029997</c:v>
                </c:pt>
                <c:pt idx="9316">
                  <c:v>0.83097350597380004</c:v>
                </c:pt>
                <c:pt idx="9317">
                  <c:v>0.83119434118269997</c:v>
                </c:pt>
                <c:pt idx="9318">
                  <c:v>0.83154487609859995</c:v>
                </c:pt>
                <c:pt idx="9319">
                  <c:v>0.83174860477449997</c:v>
                </c:pt>
                <c:pt idx="9320">
                  <c:v>0.83183604478840001</c:v>
                </c:pt>
                <c:pt idx="9321">
                  <c:v>0.83197009563449997</c:v>
                </c:pt>
                <c:pt idx="9322">
                  <c:v>0.83205860853199998</c:v>
                </c:pt>
                <c:pt idx="9323">
                  <c:v>0.83214616775509997</c:v>
                </c:pt>
                <c:pt idx="9324">
                  <c:v>0.83250325918199997</c:v>
                </c:pt>
                <c:pt idx="9325">
                  <c:v>0.83278006315230002</c:v>
                </c:pt>
                <c:pt idx="9326">
                  <c:v>0.83289706707</c:v>
                </c:pt>
                <c:pt idx="9327">
                  <c:v>0.83300536870959996</c:v>
                </c:pt>
                <c:pt idx="9328">
                  <c:v>0.83328104019170002</c:v>
                </c:pt>
                <c:pt idx="9329">
                  <c:v>0.83361238241199997</c:v>
                </c:pt>
                <c:pt idx="9330">
                  <c:v>0.83379805088040004</c:v>
                </c:pt>
                <c:pt idx="9331">
                  <c:v>0.83392053842540004</c:v>
                </c:pt>
                <c:pt idx="9332">
                  <c:v>0.83422982692720005</c:v>
                </c:pt>
                <c:pt idx="9333">
                  <c:v>0.83435428142550006</c:v>
                </c:pt>
                <c:pt idx="9334">
                  <c:v>0.83447682857509997</c:v>
                </c:pt>
                <c:pt idx="9335">
                  <c:v>0.83477371931080002</c:v>
                </c:pt>
                <c:pt idx="9336">
                  <c:v>0.83508503437040005</c:v>
                </c:pt>
                <c:pt idx="9337">
                  <c:v>0.83540427684780005</c:v>
                </c:pt>
                <c:pt idx="9338">
                  <c:v>0.83562111854550003</c:v>
                </c:pt>
                <c:pt idx="9339">
                  <c:v>0.83574068546299995</c:v>
                </c:pt>
                <c:pt idx="9340">
                  <c:v>0.83583033084869995</c:v>
                </c:pt>
                <c:pt idx="9341">
                  <c:v>0.83616280555730005</c:v>
                </c:pt>
                <c:pt idx="9342">
                  <c:v>0.83624571561810002</c:v>
                </c:pt>
                <c:pt idx="9343">
                  <c:v>0.83632624149320001</c:v>
                </c:pt>
                <c:pt idx="9344">
                  <c:v>0.8364088535309</c:v>
                </c:pt>
                <c:pt idx="9345">
                  <c:v>0.83649021387099998</c:v>
                </c:pt>
                <c:pt idx="9346">
                  <c:v>0.83685064315799995</c:v>
                </c:pt>
                <c:pt idx="9347">
                  <c:v>0.83701616525650002</c:v>
                </c:pt>
                <c:pt idx="9348">
                  <c:v>0.83720743656160002</c:v>
                </c:pt>
                <c:pt idx="9349">
                  <c:v>0.83739453554150001</c:v>
                </c:pt>
                <c:pt idx="9350">
                  <c:v>0.83754950761799996</c:v>
                </c:pt>
                <c:pt idx="9351">
                  <c:v>0.83763200044630004</c:v>
                </c:pt>
                <c:pt idx="9352">
                  <c:v>0.83775031566619995</c:v>
                </c:pt>
                <c:pt idx="9353">
                  <c:v>0.83807379007339999</c:v>
                </c:pt>
                <c:pt idx="9354">
                  <c:v>0.83835625648500001</c:v>
                </c:pt>
                <c:pt idx="9355">
                  <c:v>0.83861124515529994</c:v>
                </c:pt>
                <c:pt idx="9356">
                  <c:v>0.83873355388640003</c:v>
                </c:pt>
                <c:pt idx="9357">
                  <c:v>0.83882540464400002</c:v>
                </c:pt>
                <c:pt idx="9358">
                  <c:v>0.8389496803284</c:v>
                </c:pt>
                <c:pt idx="9359">
                  <c:v>0.83912938833240003</c:v>
                </c:pt>
                <c:pt idx="9360">
                  <c:v>0.83928626775740001</c:v>
                </c:pt>
                <c:pt idx="9361">
                  <c:v>0.83941692113879995</c:v>
                </c:pt>
                <c:pt idx="9362">
                  <c:v>0.83953267335890003</c:v>
                </c:pt>
                <c:pt idx="9363">
                  <c:v>0.83986496925349996</c:v>
                </c:pt>
                <c:pt idx="9364">
                  <c:v>0.84010475873949997</c:v>
                </c:pt>
                <c:pt idx="9365">
                  <c:v>0.84023028612140005</c:v>
                </c:pt>
                <c:pt idx="9366">
                  <c:v>0.84058248996730001</c:v>
                </c:pt>
                <c:pt idx="9367">
                  <c:v>0.84094530344009999</c:v>
                </c:pt>
                <c:pt idx="9368">
                  <c:v>0.84130251407620005</c:v>
                </c:pt>
                <c:pt idx="9369">
                  <c:v>0.84164500236509998</c:v>
                </c:pt>
                <c:pt idx="9370">
                  <c:v>0.84180366992949995</c:v>
                </c:pt>
                <c:pt idx="9371">
                  <c:v>0.84211015701290004</c:v>
                </c:pt>
                <c:pt idx="9372">
                  <c:v>0.84247750043869996</c:v>
                </c:pt>
                <c:pt idx="9373">
                  <c:v>0.84281069040300005</c:v>
                </c:pt>
                <c:pt idx="9374">
                  <c:v>0.84290677309039996</c:v>
                </c:pt>
                <c:pt idx="9375">
                  <c:v>0.84303605556490002</c:v>
                </c:pt>
                <c:pt idx="9376">
                  <c:v>0.84323024749760001</c:v>
                </c:pt>
                <c:pt idx="9377">
                  <c:v>0.84341877698900003</c:v>
                </c:pt>
                <c:pt idx="9378">
                  <c:v>0.84353584051130004</c:v>
                </c:pt>
                <c:pt idx="9379">
                  <c:v>0.8436272144318</c:v>
                </c:pt>
                <c:pt idx="9380">
                  <c:v>0.84381979703900001</c:v>
                </c:pt>
                <c:pt idx="9381">
                  <c:v>0.84401518106460005</c:v>
                </c:pt>
                <c:pt idx="9382">
                  <c:v>0.84415405988689995</c:v>
                </c:pt>
                <c:pt idx="9383">
                  <c:v>0.84426164627080003</c:v>
                </c:pt>
                <c:pt idx="9384">
                  <c:v>0.84442448616029997</c:v>
                </c:pt>
                <c:pt idx="9385">
                  <c:v>0.84451061487199997</c:v>
                </c:pt>
                <c:pt idx="9386">
                  <c:v>0.84460413455960004</c:v>
                </c:pt>
                <c:pt idx="9387">
                  <c:v>0.84469306468960004</c:v>
                </c:pt>
                <c:pt idx="9388">
                  <c:v>0.8447434902191</c:v>
                </c:pt>
                <c:pt idx="9389">
                  <c:v>0.8450353145599</c:v>
                </c:pt>
                <c:pt idx="9390">
                  <c:v>0.84512090682980001</c:v>
                </c:pt>
                <c:pt idx="9391">
                  <c:v>0.84524053335189997</c:v>
                </c:pt>
                <c:pt idx="9392">
                  <c:v>0.84536486864089999</c:v>
                </c:pt>
                <c:pt idx="9393">
                  <c:v>0.84542727470400003</c:v>
                </c:pt>
                <c:pt idx="9394">
                  <c:v>0.84552538394929999</c:v>
                </c:pt>
                <c:pt idx="9395">
                  <c:v>0.8456153273582</c:v>
                </c:pt>
                <c:pt idx="9396">
                  <c:v>0.84567475318910001</c:v>
                </c:pt>
                <c:pt idx="9397">
                  <c:v>0.84580624103549995</c:v>
                </c:pt>
                <c:pt idx="9398">
                  <c:v>0.8459060192108</c:v>
                </c:pt>
                <c:pt idx="9399">
                  <c:v>0.84604215621949996</c:v>
                </c:pt>
                <c:pt idx="9400">
                  <c:v>0.84613770246510001</c:v>
                </c:pt>
                <c:pt idx="9401">
                  <c:v>0.84623742103580002</c:v>
                </c:pt>
                <c:pt idx="9402">
                  <c:v>0.84630519151689998</c:v>
                </c:pt>
                <c:pt idx="9403">
                  <c:v>0.84636902809140002</c:v>
                </c:pt>
                <c:pt idx="9404">
                  <c:v>0.84642934799189995</c:v>
                </c:pt>
                <c:pt idx="9405">
                  <c:v>0.84652954339980002</c:v>
                </c:pt>
                <c:pt idx="9406">
                  <c:v>0.84665811061859997</c:v>
                </c:pt>
                <c:pt idx="9407">
                  <c:v>0.84702754020689996</c:v>
                </c:pt>
                <c:pt idx="9408">
                  <c:v>0.84727847576140003</c:v>
                </c:pt>
                <c:pt idx="9409">
                  <c:v>0.8475906848907</c:v>
                </c:pt>
                <c:pt idx="9410">
                  <c:v>0.84787702560419997</c:v>
                </c:pt>
                <c:pt idx="9411">
                  <c:v>0.84802800416949997</c:v>
                </c:pt>
                <c:pt idx="9412">
                  <c:v>0.84816372394560002</c:v>
                </c:pt>
                <c:pt idx="9413">
                  <c:v>0.84849029779429996</c:v>
                </c:pt>
                <c:pt idx="9414">
                  <c:v>0.84861534833910002</c:v>
                </c:pt>
                <c:pt idx="9415">
                  <c:v>0.84898304939269997</c:v>
                </c:pt>
                <c:pt idx="9416">
                  <c:v>0.84915572404859996</c:v>
                </c:pt>
                <c:pt idx="9417">
                  <c:v>0.84929227828980003</c:v>
                </c:pt>
                <c:pt idx="9418">
                  <c:v>0.84943103790279995</c:v>
                </c:pt>
                <c:pt idx="9419">
                  <c:v>0.84980154037480005</c:v>
                </c:pt>
                <c:pt idx="9420">
                  <c:v>0.84996050596240003</c:v>
                </c:pt>
                <c:pt idx="9421">
                  <c:v>0.85015863180160001</c:v>
                </c:pt>
                <c:pt idx="9422">
                  <c:v>0.85053044557570001</c:v>
                </c:pt>
                <c:pt idx="9423">
                  <c:v>0.85090732574460004</c:v>
                </c:pt>
                <c:pt idx="9424">
                  <c:v>0.85103923082349997</c:v>
                </c:pt>
                <c:pt idx="9425">
                  <c:v>0.85114139318469995</c:v>
                </c:pt>
                <c:pt idx="9426">
                  <c:v>0.85123515129089999</c:v>
                </c:pt>
                <c:pt idx="9427">
                  <c:v>0.85140049457550004</c:v>
                </c:pt>
                <c:pt idx="9428">
                  <c:v>0.85156697034840001</c:v>
                </c:pt>
                <c:pt idx="9429">
                  <c:v>0.85172402858730001</c:v>
                </c:pt>
                <c:pt idx="9430">
                  <c:v>0.85207748413090001</c:v>
                </c:pt>
                <c:pt idx="9431">
                  <c:v>0.85241192579269998</c:v>
                </c:pt>
                <c:pt idx="9432">
                  <c:v>0.85261487960820004</c:v>
                </c:pt>
                <c:pt idx="9433">
                  <c:v>0.85298120975489999</c:v>
                </c:pt>
                <c:pt idx="9434">
                  <c:v>0.85306072235109998</c:v>
                </c:pt>
                <c:pt idx="9435">
                  <c:v>0.85317617654800004</c:v>
                </c:pt>
                <c:pt idx="9436">
                  <c:v>0.8535096049309</c:v>
                </c:pt>
                <c:pt idx="9437">
                  <c:v>0.85385203361509998</c:v>
                </c:pt>
                <c:pt idx="9438">
                  <c:v>0.85410970449449997</c:v>
                </c:pt>
                <c:pt idx="9439">
                  <c:v>0.85429257154460003</c:v>
                </c:pt>
                <c:pt idx="9440">
                  <c:v>0.85444360971449995</c:v>
                </c:pt>
                <c:pt idx="9441">
                  <c:v>0.85462433099750001</c:v>
                </c:pt>
                <c:pt idx="9442">
                  <c:v>0.8547511696815</c:v>
                </c:pt>
                <c:pt idx="9443">
                  <c:v>0.85510349273679997</c:v>
                </c:pt>
                <c:pt idx="9444">
                  <c:v>0.85542535781859996</c:v>
                </c:pt>
                <c:pt idx="9445">
                  <c:v>0.85550928115839997</c:v>
                </c:pt>
                <c:pt idx="9446">
                  <c:v>0.8555876016617</c:v>
                </c:pt>
                <c:pt idx="9447">
                  <c:v>0.85566341876980001</c:v>
                </c:pt>
                <c:pt idx="9448">
                  <c:v>0.85573136806490002</c:v>
                </c:pt>
                <c:pt idx="9449">
                  <c:v>0.85598438978199998</c:v>
                </c:pt>
                <c:pt idx="9450">
                  <c:v>0.85615909099580001</c:v>
                </c:pt>
                <c:pt idx="9451">
                  <c:v>0.85643374919890003</c:v>
                </c:pt>
                <c:pt idx="9452">
                  <c:v>0.85671305656429997</c:v>
                </c:pt>
                <c:pt idx="9453">
                  <c:v>0.85706752538679998</c:v>
                </c:pt>
                <c:pt idx="9454">
                  <c:v>0.85714727640150001</c:v>
                </c:pt>
                <c:pt idx="9455">
                  <c:v>0.85727703571320002</c:v>
                </c:pt>
                <c:pt idx="9456">
                  <c:v>0.85743367671970006</c:v>
                </c:pt>
                <c:pt idx="9457">
                  <c:v>0.8577626347542</c:v>
                </c:pt>
                <c:pt idx="9458">
                  <c:v>0.85797840356830002</c:v>
                </c:pt>
                <c:pt idx="9459">
                  <c:v>0.85813021659849997</c:v>
                </c:pt>
                <c:pt idx="9460">
                  <c:v>0.85833847522740003</c:v>
                </c:pt>
                <c:pt idx="9461">
                  <c:v>0.85867673158650004</c:v>
                </c:pt>
                <c:pt idx="9462">
                  <c:v>0.85901206731799995</c:v>
                </c:pt>
                <c:pt idx="9463">
                  <c:v>0.85924309492109996</c:v>
                </c:pt>
                <c:pt idx="9464">
                  <c:v>0.85954833030699995</c:v>
                </c:pt>
                <c:pt idx="9465">
                  <c:v>0.85971403121949996</c:v>
                </c:pt>
                <c:pt idx="9466">
                  <c:v>0.85993355512619996</c:v>
                </c:pt>
                <c:pt idx="9467">
                  <c:v>0.86027598381040005</c:v>
                </c:pt>
                <c:pt idx="9468">
                  <c:v>0.86046749353410001</c:v>
                </c:pt>
                <c:pt idx="9469">
                  <c:v>0.86081492900849998</c:v>
                </c:pt>
                <c:pt idx="9470">
                  <c:v>0.86106884479519996</c:v>
                </c:pt>
                <c:pt idx="9471">
                  <c:v>0.86132907867429997</c:v>
                </c:pt>
                <c:pt idx="9472">
                  <c:v>0.86152762174609998</c:v>
                </c:pt>
                <c:pt idx="9473">
                  <c:v>0.86167943477630005</c:v>
                </c:pt>
                <c:pt idx="9474">
                  <c:v>0.8619998693466</c:v>
                </c:pt>
                <c:pt idx="9475">
                  <c:v>0.86219179630279996</c:v>
                </c:pt>
                <c:pt idx="9476">
                  <c:v>0.86252975463869996</c:v>
                </c:pt>
                <c:pt idx="9477">
                  <c:v>0.86277174949650004</c:v>
                </c:pt>
                <c:pt idx="9478">
                  <c:v>0.86289644241329999</c:v>
                </c:pt>
                <c:pt idx="9479">
                  <c:v>0.86306208372119997</c:v>
                </c:pt>
                <c:pt idx="9480">
                  <c:v>0.86320674419400001</c:v>
                </c:pt>
                <c:pt idx="9481">
                  <c:v>0.86332565546039997</c:v>
                </c:pt>
                <c:pt idx="9482">
                  <c:v>0.86355346441269998</c:v>
                </c:pt>
                <c:pt idx="9483">
                  <c:v>0.86389064788820003</c:v>
                </c:pt>
                <c:pt idx="9484">
                  <c:v>0.8640792369843</c:v>
                </c:pt>
                <c:pt idx="9485">
                  <c:v>0.86443692445760001</c:v>
                </c:pt>
                <c:pt idx="9486">
                  <c:v>0.86479395627980005</c:v>
                </c:pt>
                <c:pt idx="9487">
                  <c:v>0.8649506568909</c:v>
                </c:pt>
                <c:pt idx="9488">
                  <c:v>0.86510914564130004</c:v>
                </c:pt>
                <c:pt idx="9489">
                  <c:v>0.86520582437519999</c:v>
                </c:pt>
                <c:pt idx="9490">
                  <c:v>0.86536508798599998</c:v>
                </c:pt>
                <c:pt idx="9491">
                  <c:v>0.8657078146935</c:v>
                </c:pt>
                <c:pt idx="9492">
                  <c:v>0.86581975221630003</c:v>
                </c:pt>
                <c:pt idx="9493">
                  <c:v>0.86593449115749999</c:v>
                </c:pt>
                <c:pt idx="9494">
                  <c:v>0.86628282070160001</c:v>
                </c:pt>
                <c:pt idx="9495">
                  <c:v>0.86647248268129995</c:v>
                </c:pt>
                <c:pt idx="9496">
                  <c:v>0.86655414104460005</c:v>
                </c:pt>
                <c:pt idx="9497">
                  <c:v>0.8666406273842</c:v>
                </c:pt>
                <c:pt idx="9498">
                  <c:v>0.86672413349150002</c:v>
                </c:pt>
                <c:pt idx="9499">
                  <c:v>0.86680173873900002</c:v>
                </c:pt>
                <c:pt idx="9500">
                  <c:v>0.86700487136839999</c:v>
                </c:pt>
                <c:pt idx="9501">
                  <c:v>0.86714285612109998</c:v>
                </c:pt>
                <c:pt idx="9502">
                  <c:v>0.86725240945820004</c:v>
                </c:pt>
                <c:pt idx="9503">
                  <c:v>0.86739826202390002</c:v>
                </c:pt>
                <c:pt idx="9504">
                  <c:v>0.86774212121960004</c:v>
                </c:pt>
                <c:pt idx="9505">
                  <c:v>0.86795270442960004</c:v>
                </c:pt>
                <c:pt idx="9506">
                  <c:v>0.86817318201070004</c:v>
                </c:pt>
                <c:pt idx="9507">
                  <c:v>0.86834722757339999</c:v>
                </c:pt>
                <c:pt idx="9508">
                  <c:v>0.86849313974380005</c:v>
                </c:pt>
                <c:pt idx="9509">
                  <c:v>0.86860978603359995</c:v>
                </c:pt>
                <c:pt idx="9510">
                  <c:v>0.86872166395189998</c:v>
                </c:pt>
                <c:pt idx="9511">
                  <c:v>0.86892384290699998</c:v>
                </c:pt>
                <c:pt idx="9512">
                  <c:v>0.86908674240109995</c:v>
                </c:pt>
                <c:pt idx="9513">
                  <c:v>0.86942464113240003</c:v>
                </c:pt>
                <c:pt idx="9514">
                  <c:v>0.86978173255919999</c:v>
                </c:pt>
                <c:pt idx="9515">
                  <c:v>0.87005054950710004</c:v>
                </c:pt>
                <c:pt idx="9516">
                  <c:v>0.87023055553439999</c:v>
                </c:pt>
                <c:pt idx="9517">
                  <c:v>0.87057149410250001</c:v>
                </c:pt>
                <c:pt idx="9518">
                  <c:v>0.87071841955179996</c:v>
                </c:pt>
                <c:pt idx="9519">
                  <c:v>0.87090414762500001</c:v>
                </c:pt>
                <c:pt idx="9520">
                  <c:v>0.87113159894939995</c:v>
                </c:pt>
                <c:pt idx="9521">
                  <c:v>0.87145483493800002</c:v>
                </c:pt>
                <c:pt idx="9522">
                  <c:v>0.87179815769199998</c:v>
                </c:pt>
                <c:pt idx="9523">
                  <c:v>0.87194830179210003</c:v>
                </c:pt>
                <c:pt idx="9524">
                  <c:v>0.87207019329070001</c:v>
                </c:pt>
                <c:pt idx="9525">
                  <c:v>0.87238889932630004</c:v>
                </c:pt>
                <c:pt idx="9526">
                  <c:v>0.87257915735239999</c:v>
                </c:pt>
                <c:pt idx="9527">
                  <c:v>0.87270647287369996</c:v>
                </c:pt>
                <c:pt idx="9528">
                  <c:v>0.87283062934879996</c:v>
                </c:pt>
                <c:pt idx="9529">
                  <c:v>0.87299829721449995</c:v>
                </c:pt>
                <c:pt idx="9530">
                  <c:v>0.87311601638790004</c:v>
                </c:pt>
                <c:pt idx="9531">
                  <c:v>0.87319570779800004</c:v>
                </c:pt>
                <c:pt idx="9532">
                  <c:v>0.87327712774279997</c:v>
                </c:pt>
                <c:pt idx="9533">
                  <c:v>0.87339150905609997</c:v>
                </c:pt>
                <c:pt idx="9534">
                  <c:v>0.87352597713470004</c:v>
                </c:pt>
                <c:pt idx="9535">
                  <c:v>0.873871743679</c:v>
                </c:pt>
                <c:pt idx="9536">
                  <c:v>0.87425082921980002</c:v>
                </c:pt>
                <c:pt idx="9537">
                  <c:v>0.87437564134599999</c:v>
                </c:pt>
                <c:pt idx="9538">
                  <c:v>0.87457472085950005</c:v>
                </c:pt>
                <c:pt idx="9539">
                  <c:v>0.87493836879730003</c:v>
                </c:pt>
                <c:pt idx="9540">
                  <c:v>0.87505972385410002</c:v>
                </c:pt>
                <c:pt idx="9541">
                  <c:v>0.87541294097900002</c:v>
                </c:pt>
                <c:pt idx="9542">
                  <c:v>0.87548929452900004</c:v>
                </c:pt>
                <c:pt idx="9543">
                  <c:v>0.87560325860980004</c:v>
                </c:pt>
                <c:pt idx="9544">
                  <c:v>0.87572544813160003</c:v>
                </c:pt>
                <c:pt idx="9545">
                  <c:v>0.87583982944490002</c:v>
                </c:pt>
                <c:pt idx="9546">
                  <c:v>0.87619173526759997</c:v>
                </c:pt>
                <c:pt idx="9547">
                  <c:v>0.87650877237320002</c:v>
                </c:pt>
                <c:pt idx="9548">
                  <c:v>0.8766987919807</c:v>
                </c:pt>
                <c:pt idx="9549">
                  <c:v>0.87693810462949995</c:v>
                </c:pt>
                <c:pt idx="9550">
                  <c:v>0.87725609540939997</c:v>
                </c:pt>
                <c:pt idx="9551">
                  <c:v>0.87754279375080002</c:v>
                </c:pt>
                <c:pt idx="9552">
                  <c:v>0.87787038087839997</c:v>
                </c:pt>
                <c:pt idx="9553">
                  <c:v>0.87798970937730003</c:v>
                </c:pt>
                <c:pt idx="9554">
                  <c:v>0.87810832262039995</c:v>
                </c:pt>
                <c:pt idx="9555">
                  <c:v>0.87826663255689996</c:v>
                </c:pt>
                <c:pt idx="9556">
                  <c:v>0.87839943170549994</c:v>
                </c:pt>
                <c:pt idx="9557">
                  <c:v>0.878525197506</c:v>
                </c:pt>
                <c:pt idx="9558">
                  <c:v>0.87868863344189996</c:v>
                </c:pt>
                <c:pt idx="9559">
                  <c:v>0.87889051437379995</c:v>
                </c:pt>
                <c:pt idx="9560">
                  <c:v>0.87899523973460003</c:v>
                </c:pt>
                <c:pt idx="9561">
                  <c:v>0.87911808490749999</c:v>
                </c:pt>
                <c:pt idx="9562">
                  <c:v>0.8792061805725</c:v>
                </c:pt>
                <c:pt idx="9563">
                  <c:v>0.87929254770279996</c:v>
                </c:pt>
                <c:pt idx="9564">
                  <c:v>0.87944871187210005</c:v>
                </c:pt>
                <c:pt idx="9565">
                  <c:v>0.87976777553560004</c:v>
                </c:pt>
                <c:pt idx="9566">
                  <c:v>0.88009464740749999</c:v>
                </c:pt>
                <c:pt idx="9567">
                  <c:v>0.88039135932919999</c:v>
                </c:pt>
                <c:pt idx="9568">
                  <c:v>0.88054388761519997</c:v>
                </c:pt>
                <c:pt idx="9569">
                  <c:v>0.88068491220470002</c:v>
                </c:pt>
                <c:pt idx="9570">
                  <c:v>0.88080412149429999</c:v>
                </c:pt>
                <c:pt idx="9571">
                  <c:v>0.88095670938490001</c:v>
                </c:pt>
                <c:pt idx="9572">
                  <c:v>0.88117390871050005</c:v>
                </c:pt>
                <c:pt idx="9573">
                  <c:v>0.8815032839775</c:v>
                </c:pt>
                <c:pt idx="9574">
                  <c:v>0.88166040182109995</c:v>
                </c:pt>
                <c:pt idx="9575">
                  <c:v>0.88174682855609998</c:v>
                </c:pt>
                <c:pt idx="9576">
                  <c:v>0.88186526298519996</c:v>
                </c:pt>
                <c:pt idx="9577">
                  <c:v>0.88200145959849996</c:v>
                </c:pt>
                <c:pt idx="9578">
                  <c:v>0.88213211297990002</c:v>
                </c:pt>
                <c:pt idx="9579">
                  <c:v>0.88222664594650002</c:v>
                </c:pt>
                <c:pt idx="9580">
                  <c:v>0.88231390714650004</c:v>
                </c:pt>
                <c:pt idx="9581">
                  <c:v>0.88240700960160001</c:v>
                </c:pt>
                <c:pt idx="9582">
                  <c:v>0.88249629735949997</c:v>
                </c:pt>
                <c:pt idx="9583">
                  <c:v>0.88262391090390002</c:v>
                </c:pt>
                <c:pt idx="9584">
                  <c:v>0.88278532028199996</c:v>
                </c:pt>
                <c:pt idx="9585">
                  <c:v>0.88288319110869995</c:v>
                </c:pt>
                <c:pt idx="9586">
                  <c:v>0.88305753469470005</c:v>
                </c:pt>
                <c:pt idx="9587">
                  <c:v>0.88342332839969995</c:v>
                </c:pt>
                <c:pt idx="9588">
                  <c:v>0.88379037380220005</c:v>
                </c:pt>
                <c:pt idx="9589">
                  <c:v>0.88397598266599997</c:v>
                </c:pt>
                <c:pt idx="9590">
                  <c:v>0.88410079479220005</c:v>
                </c:pt>
                <c:pt idx="9591">
                  <c:v>0.88418853282929999</c:v>
                </c:pt>
                <c:pt idx="9592">
                  <c:v>0.8842717409134</c:v>
                </c:pt>
                <c:pt idx="9593">
                  <c:v>0.88439184427259998</c:v>
                </c:pt>
                <c:pt idx="9594">
                  <c:v>0.88453626632689997</c:v>
                </c:pt>
                <c:pt idx="9595">
                  <c:v>0.88487762212749999</c:v>
                </c:pt>
                <c:pt idx="9596">
                  <c:v>0.88515162467959996</c:v>
                </c:pt>
                <c:pt idx="9597">
                  <c:v>0.88533246517179998</c:v>
                </c:pt>
                <c:pt idx="9598">
                  <c:v>0.88566154241560002</c:v>
                </c:pt>
                <c:pt idx="9599">
                  <c:v>0.88589119911189995</c:v>
                </c:pt>
                <c:pt idx="9600">
                  <c:v>0.88621872663500001</c:v>
                </c:pt>
                <c:pt idx="9601">
                  <c:v>0.88640594482419999</c:v>
                </c:pt>
                <c:pt idx="9602">
                  <c:v>0.88659197092060005</c:v>
                </c:pt>
                <c:pt idx="9603">
                  <c:v>0.88670092821119995</c:v>
                </c:pt>
                <c:pt idx="9604">
                  <c:v>0.88679480552669998</c:v>
                </c:pt>
                <c:pt idx="9605">
                  <c:v>0.88685053586960005</c:v>
                </c:pt>
                <c:pt idx="9606">
                  <c:v>0.88694494962689996</c:v>
                </c:pt>
                <c:pt idx="9607">
                  <c:v>0.88709855079650002</c:v>
                </c:pt>
                <c:pt idx="9608">
                  <c:v>0.88744336366650001</c:v>
                </c:pt>
                <c:pt idx="9609">
                  <c:v>0.88756281137469994</c:v>
                </c:pt>
                <c:pt idx="9610">
                  <c:v>0.88782423734659999</c:v>
                </c:pt>
                <c:pt idx="9611">
                  <c:v>0.88805633783339999</c:v>
                </c:pt>
                <c:pt idx="9612">
                  <c:v>0.88822442293170001</c:v>
                </c:pt>
                <c:pt idx="9613">
                  <c:v>0.88854765892029997</c:v>
                </c:pt>
                <c:pt idx="9614">
                  <c:v>0.88874435424800002</c:v>
                </c:pt>
                <c:pt idx="9615">
                  <c:v>0.88890290260310001</c:v>
                </c:pt>
                <c:pt idx="9616">
                  <c:v>0.88899332284929999</c:v>
                </c:pt>
                <c:pt idx="9617">
                  <c:v>0.88908284902570001</c:v>
                </c:pt>
                <c:pt idx="9618">
                  <c:v>0.88926416635509997</c:v>
                </c:pt>
                <c:pt idx="9619">
                  <c:v>0.88947206735609996</c:v>
                </c:pt>
                <c:pt idx="9620">
                  <c:v>0.88959592580799995</c:v>
                </c:pt>
                <c:pt idx="9621">
                  <c:v>0.88971221446990001</c:v>
                </c:pt>
                <c:pt idx="9622">
                  <c:v>0.89005106687549995</c:v>
                </c:pt>
                <c:pt idx="9623">
                  <c:v>0.89017993211750002</c:v>
                </c:pt>
                <c:pt idx="9624">
                  <c:v>0.89030998945240003</c:v>
                </c:pt>
                <c:pt idx="9625">
                  <c:v>0.89043164253230001</c:v>
                </c:pt>
                <c:pt idx="9626">
                  <c:v>0.89064818620679997</c:v>
                </c:pt>
                <c:pt idx="9627">
                  <c:v>0.89099186658859997</c:v>
                </c:pt>
                <c:pt idx="9628">
                  <c:v>0.89122772216799995</c:v>
                </c:pt>
                <c:pt idx="9629">
                  <c:v>0.89159369468689997</c:v>
                </c:pt>
                <c:pt idx="9630">
                  <c:v>0.89178806543349998</c:v>
                </c:pt>
                <c:pt idx="9631">
                  <c:v>0.89213848114009997</c:v>
                </c:pt>
                <c:pt idx="9632">
                  <c:v>0.89249086379999998</c:v>
                </c:pt>
                <c:pt idx="9633">
                  <c:v>0.8928343057632</c:v>
                </c:pt>
                <c:pt idx="9634">
                  <c:v>0.89301002025599996</c:v>
                </c:pt>
                <c:pt idx="9635">
                  <c:v>0.89317750930789996</c:v>
                </c:pt>
                <c:pt idx="9636">
                  <c:v>0.89336699247359996</c:v>
                </c:pt>
                <c:pt idx="9637">
                  <c:v>0.89349621534349999</c:v>
                </c:pt>
                <c:pt idx="9638">
                  <c:v>0.8936538100243</c:v>
                </c:pt>
                <c:pt idx="9639">
                  <c:v>0.89388996362689999</c:v>
                </c:pt>
                <c:pt idx="9640">
                  <c:v>0.89423310756679997</c:v>
                </c:pt>
                <c:pt idx="9641">
                  <c:v>0.89437931776049995</c:v>
                </c:pt>
                <c:pt idx="9642">
                  <c:v>0.89469993114470003</c:v>
                </c:pt>
                <c:pt idx="9643">
                  <c:v>0.8948481082916</c:v>
                </c:pt>
                <c:pt idx="9644">
                  <c:v>0.89508217573170001</c:v>
                </c:pt>
                <c:pt idx="9645">
                  <c:v>0.89519649744030005</c:v>
                </c:pt>
                <c:pt idx="9646">
                  <c:v>0.89528727531429997</c:v>
                </c:pt>
                <c:pt idx="9647">
                  <c:v>0.8954072594643</c:v>
                </c:pt>
                <c:pt idx="9648">
                  <c:v>0.89552330970759997</c:v>
                </c:pt>
                <c:pt idx="9649">
                  <c:v>0.89583057165150004</c:v>
                </c:pt>
                <c:pt idx="9650">
                  <c:v>0.89609378576279997</c:v>
                </c:pt>
                <c:pt idx="9651">
                  <c:v>0.89629036188129996</c:v>
                </c:pt>
                <c:pt idx="9652">
                  <c:v>0.89641213417050003</c:v>
                </c:pt>
                <c:pt idx="9653">
                  <c:v>0.89656400680540005</c:v>
                </c:pt>
                <c:pt idx="9654">
                  <c:v>0.89685815572740002</c:v>
                </c:pt>
                <c:pt idx="9655">
                  <c:v>0.89695197343830002</c:v>
                </c:pt>
                <c:pt idx="9656">
                  <c:v>0.89705294370650002</c:v>
                </c:pt>
                <c:pt idx="9657">
                  <c:v>0.89727163314820002</c:v>
                </c:pt>
                <c:pt idx="9658">
                  <c:v>0.89761251211170001</c:v>
                </c:pt>
                <c:pt idx="9659">
                  <c:v>0.89769935607910001</c:v>
                </c:pt>
                <c:pt idx="9660">
                  <c:v>0.89781862497330001</c:v>
                </c:pt>
                <c:pt idx="9661">
                  <c:v>0.89800828695299995</c:v>
                </c:pt>
                <c:pt idx="9662">
                  <c:v>0.89835411310199997</c:v>
                </c:pt>
                <c:pt idx="9663">
                  <c:v>0.89851093292240003</c:v>
                </c:pt>
                <c:pt idx="9664">
                  <c:v>0.89876765012740001</c:v>
                </c:pt>
                <c:pt idx="9665">
                  <c:v>0.89892864227290004</c:v>
                </c:pt>
                <c:pt idx="9666">
                  <c:v>0.89905512332920001</c:v>
                </c:pt>
                <c:pt idx="9667">
                  <c:v>0.89918190240859996</c:v>
                </c:pt>
                <c:pt idx="9668">
                  <c:v>0.89930754899980003</c:v>
                </c:pt>
                <c:pt idx="9669">
                  <c:v>0.89948892593380003</c:v>
                </c:pt>
                <c:pt idx="9670">
                  <c:v>0.89958691596980001</c:v>
                </c:pt>
                <c:pt idx="9671">
                  <c:v>0.89971351623539997</c:v>
                </c:pt>
                <c:pt idx="9672">
                  <c:v>0.89983856678009999</c:v>
                </c:pt>
                <c:pt idx="9673">
                  <c:v>0.89996188879009997</c:v>
                </c:pt>
                <c:pt idx="9674">
                  <c:v>0.90008854866029997</c:v>
                </c:pt>
                <c:pt idx="9675">
                  <c:v>0.90044438838959995</c:v>
                </c:pt>
                <c:pt idx="9676">
                  <c:v>0.90056538581849999</c:v>
                </c:pt>
                <c:pt idx="9677">
                  <c:v>0.90071183443070002</c:v>
                </c:pt>
                <c:pt idx="9678">
                  <c:v>0.90107274055480002</c:v>
                </c:pt>
                <c:pt idx="9679">
                  <c:v>0.90123832225800005</c:v>
                </c:pt>
                <c:pt idx="9680">
                  <c:v>0.90132832527160001</c:v>
                </c:pt>
                <c:pt idx="9681">
                  <c:v>0.90145045518879996</c:v>
                </c:pt>
                <c:pt idx="9682">
                  <c:v>0.90177953243260001</c:v>
                </c:pt>
                <c:pt idx="9683">
                  <c:v>0.90202218294140002</c:v>
                </c:pt>
                <c:pt idx="9684">
                  <c:v>0.90235710144040004</c:v>
                </c:pt>
                <c:pt idx="9685">
                  <c:v>0.90258568525310001</c:v>
                </c:pt>
                <c:pt idx="9686">
                  <c:v>0.90279972553249999</c:v>
                </c:pt>
                <c:pt idx="9687">
                  <c:v>0.90310704708099998</c:v>
                </c:pt>
                <c:pt idx="9688">
                  <c:v>0.90334945917130005</c:v>
                </c:pt>
                <c:pt idx="9689">
                  <c:v>0.90355879068370004</c:v>
                </c:pt>
                <c:pt idx="9690">
                  <c:v>0.90384793281560005</c:v>
                </c:pt>
                <c:pt idx="9691">
                  <c:v>0.90418940782549995</c:v>
                </c:pt>
                <c:pt idx="9692">
                  <c:v>0.90434169769289996</c:v>
                </c:pt>
                <c:pt idx="9693">
                  <c:v>0.90468508005140003</c:v>
                </c:pt>
                <c:pt idx="9694">
                  <c:v>0.90492910146710004</c:v>
                </c:pt>
                <c:pt idx="9695">
                  <c:v>0.90498995780939995</c:v>
                </c:pt>
                <c:pt idx="9696">
                  <c:v>0.90505188703539996</c:v>
                </c:pt>
                <c:pt idx="9697">
                  <c:v>0.90513473749160001</c:v>
                </c:pt>
                <c:pt idx="9698">
                  <c:v>0.9053316116333</c:v>
                </c:pt>
                <c:pt idx="9699">
                  <c:v>0.90548539161679997</c:v>
                </c:pt>
                <c:pt idx="9700">
                  <c:v>0.90556949377060003</c:v>
                </c:pt>
                <c:pt idx="9701">
                  <c:v>0.90568250417709995</c:v>
                </c:pt>
                <c:pt idx="9702">
                  <c:v>0.90583747625349997</c:v>
                </c:pt>
                <c:pt idx="9703">
                  <c:v>0.90596592426300004</c:v>
                </c:pt>
                <c:pt idx="9704">
                  <c:v>0.90605622529980001</c:v>
                </c:pt>
                <c:pt idx="9705">
                  <c:v>0.90614509582519998</c:v>
                </c:pt>
                <c:pt idx="9706">
                  <c:v>0.90623319149019999</c:v>
                </c:pt>
                <c:pt idx="9707">
                  <c:v>0.90635728836060003</c:v>
                </c:pt>
                <c:pt idx="9708">
                  <c:v>0.90657097101210005</c:v>
                </c:pt>
                <c:pt idx="9709">
                  <c:v>0.90669637918470003</c:v>
                </c:pt>
                <c:pt idx="9710">
                  <c:v>0.90703827142719995</c:v>
                </c:pt>
                <c:pt idx="9711">
                  <c:v>0.90739107131959995</c:v>
                </c:pt>
                <c:pt idx="9712">
                  <c:v>0.90775096416470002</c:v>
                </c:pt>
                <c:pt idx="9713">
                  <c:v>0.90798777341839998</c:v>
                </c:pt>
                <c:pt idx="9714">
                  <c:v>0.90811300277710005</c:v>
                </c:pt>
                <c:pt idx="9715">
                  <c:v>0.90820270776750001</c:v>
                </c:pt>
                <c:pt idx="9716">
                  <c:v>0.90833622217179999</c:v>
                </c:pt>
                <c:pt idx="9717">
                  <c:v>0.90863764286040005</c:v>
                </c:pt>
                <c:pt idx="9718">
                  <c:v>0.90884637832640003</c:v>
                </c:pt>
                <c:pt idx="9719">
                  <c:v>0.90896713733669998</c:v>
                </c:pt>
                <c:pt idx="9720">
                  <c:v>0.90913188457490002</c:v>
                </c:pt>
                <c:pt idx="9721">
                  <c:v>0.90932226181029996</c:v>
                </c:pt>
                <c:pt idx="9722">
                  <c:v>0.90944617986679999</c:v>
                </c:pt>
                <c:pt idx="9723">
                  <c:v>0.90975934267040004</c:v>
                </c:pt>
                <c:pt idx="9724">
                  <c:v>0.90996533632279997</c:v>
                </c:pt>
                <c:pt idx="9725">
                  <c:v>0.91023480892179998</c:v>
                </c:pt>
                <c:pt idx="9726">
                  <c:v>0.91039735078810002</c:v>
                </c:pt>
                <c:pt idx="9727">
                  <c:v>0.91048419475560005</c:v>
                </c:pt>
                <c:pt idx="9728">
                  <c:v>0.91052913665769997</c:v>
                </c:pt>
                <c:pt idx="9729">
                  <c:v>0.91062176227570002</c:v>
                </c:pt>
                <c:pt idx="9730">
                  <c:v>0.91070878505709996</c:v>
                </c:pt>
                <c:pt idx="9731">
                  <c:v>0.9107976555824</c:v>
                </c:pt>
                <c:pt idx="9732">
                  <c:v>0.91092169284820002</c:v>
                </c:pt>
                <c:pt idx="9733">
                  <c:v>0.91124117374419999</c:v>
                </c:pt>
                <c:pt idx="9734">
                  <c:v>0.91135829687119996</c:v>
                </c:pt>
                <c:pt idx="9735">
                  <c:v>0.91147518157959995</c:v>
                </c:pt>
                <c:pt idx="9736">
                  <c:v>0.91159242391590001</c:v>
                </c:pt>
                <c:pt idx="9737">
                  <c:v>0.91171014308929998</c:v>
                </c:pt>
                <c:pt idx="9738">
                  <c:v>0.91180014610290006</c:v>
                </c:pt>
                <c:pt idx="9739">
                  <c:v>0.91188859939580003</c:v>
                </c:pt>
                <c:pt idx="9740">
                  <c:v>0.91200429201129996</c:v>
                </c:pt>
                <c:pt idx="9741">
                  <c:v>0.91208976507189998</c:v>
                </c:pt>
                <c:pt idx="9742">
                  <c:v>0.91221165657040004</c:v>
                </c:pt>
                <c:pt idx="9743">
                  <c:v>0.91252994537349996</c:v>
                </c:pt>
                <c:pt idx="9744">
                  <c:v>0.91265535354609995</c:v>
                </c:pt>
                <c:pt idx="9745">
                  <c:v>0.91278558969500001</c:v>
                </c:pt>
                <c:pt idx="9746">
                  <c:v>0.91287088394170002</c:v>
                </c:pt>
                <c:pt idx="9747">
                  <c:v>0.91298693418499999</c:v>
                </c:pt>
                <c:pt idx="9748">
                  <c:v>0.91328716278080002</c:v>
                </c:pt>
                <c:pt idx="9749">
                  <c:v>0.91341781616210005</c:v>
                </c:pt>
                <c:pt idx="9750">
                  <c:v>0.9135128259659</c:v>
                </c:pt>
                <c:pt idx="9751">
                  <c:v>0.91363340616230004</c:v>
                </c:pt>
                <c:pt idx="9752">
                  <c:v>0.91378432512279995</c:v>
                </c:pt>
                <c:pt idx="9753">
                  <c:v>0.91390484571459996</c:v>
                </c:pt>
                <c:pt idx="9754">
                  <c:v>0.91402536630630005</c:v>
                </c:pt>
                <c:pt idx="9755">
                  <c:v>0.91416883468629995</c:v>
                </c:pt>
                <c:pt idx="9756">
                  <c:v>0.91428250074390005</c:v>
                </c:pt>
                <c:pt idx="9757">
                  <c:v>0.91451263427730001</c:v>
                </c:pt>
                <c:pt idx="9758">
                  <c:v>0.91474103927609995</c:v>
                </c:pt>
                <c:pt idx="9759">
                  <c:v>0.91504150629040004</c:v>
                </c:pt>
                <c:pt idx="9760">
                  <c:v>0.91528260707859999</c:v>
                </c:pt>
                <c:pt idx="9761">
                  <c:v>0.9153774380684</c:v>
                </c:pt>
                <c:pt idx="9762">
                  <c:v>0.91573214530939995</c:v>
                </c:pt>
                <c:pt idx="9763">
                  <c:v>0.91589963436129995</c:v>
                </c:pt>
                <c:pt idx="9764">
                  <c:v>0.91599363088609997</c:v>
                </c:pt>
                <c:pt idx="9765">
                  <c:v>0.91620486974719995</c:v>
                </c:pt>
                <c:pt idx="9766">
                  <c:v>0.91639518737790004</c:v>
                </c:pt>
                <c:pt idx="9767">
                  <c:v>0.9165956377983</c:v>
                </c:pt>
                <c:pt idx="9768">
                  <c:v>0.91696542501449996</c:v>
                </c:pt>
                <c:pt idx="9769">
                  <c:v>0.91731190681459995</c:v>
                </c:pt>
                <c:pt idx="9770">
                  <c:v>0.91761964559560005</c:v>
                </c:pt>
                <c:pt idx="9771">
                  <c:v>0.91784846782679996</c:v>
                </c:pt>
                <c:pt idx="9772">
                  <c:v>0.91792827844619995</c:v>
                </c:pt>
                <c:pt idx="9773">
                  <c:v>0.91804736852650004</c:v>
                </c:pt>
                <c:pt idx="9774">
                  <c:v>0.91816890239719995</c:v>
                </c:pt>
                <c:pt idx="9775">
                  <c:v>0.91852253675460005</c:v>
                </c:pt>
                <c:pt idx="9776">
                  <c:v>0.91863191127779997</c:v>
                </c:pt>
                <c:pt idx="9777">
                  <c:v>0.91875362396240001</c:v>
                </c:pt>
                <c:pt idx="9778">
                  <c:v>0.91887378692629995</c:v>
                </c:pt>
                <c:pt idx="9779">
                  <c:v>0.91903686523439998</c:v>
                </c:pt>
                <c:pt idx="9780">
                  <c:v>0.91937202215189995</c:v>
                </c:pt>
                <c:pt idx="9781">
                  <c:v>0.91970461606980003</c:v>
                </c:pt>
                <c:pt idx="9782">
                  <c:v>0.92004668712619997</c:v>
                </c:pt>
                <c:pt idx="9783">
                  <c:v>0.92013055086140005</c:v>
                </c:pt>
                <c:pt idx="9784">
                  <c:v>0.92021757364269996</c:v>
                </c:pt>
                <c:pt idx="9785">
                  <c:v>0.92030453681949997</c:v>
                </c:pt>
                <c:pt idx="9786">
                  <c:v>0.92041778564450005</c:v>
                </c:pt>
                <c:pt idx="9787">
                  <c:v>0.92074382305150004</c:v>
                </c:pt>
                <c:pt idx="9788">
                  <c:v>0.92095530033109996</c:v>
                </c:pt>
                <c:pt idx="9789">
                  <c:v>0.92113864421839997</c:v>
                </c:pt>
                <c:pt idx="9790">
                  <c:v>0.9214703440666</c:v>
                </c:pt>
                <c:pt idx="9791">
                  <c:v>0.92176538705830002</c:v>
                </c:pt>
                <c:pt idx="9792">
                  <c:v>0.92194288969039995</c:v>
                </c:pt>
                <c:pt idx="9793">
                  <c:v>0.92209136486050003</c:v>
                </c:pt>
                <c:pt idx="9794">
                  <c:v>0.92240887880330003</c:v>
                </c:pt>
                <c:pt idx="9795">
                  <c:v>0.92266082763669999</c:v>
                </c:pt>
                <c:pt idx="9796">
                  <c:v>0.92278683185580002</c:v>
                </c:pt>
                <c:pt idx="9797">
                  <c:v>0.92291456460950005</c:v>
                </c:pt>
                <c:pt idx="9798">
                  <c:v>0.92302197217939996</c:v>
                </c:pt>
                <c:pt idx="9799">
                  <c:v>0.92335850000380004</c:v>
                </c:pt>
                <c:pt idx="9800">
                  <c:v>0.92351591587070003</c:v>
                </c:pt>
                <c:pt idx="9801">
                  <c:v>0.92363268136980003</c:v>
                </c:pt>
                <c:pt idx="9802">
                  <c:v>0.92387354373929997</c:v>
                </c:pt>
                <c:pt idx="9803">
                  <c:v>0.92395514249800004</c:v>
                </c:pt>
                <c:pt idx="9804">
                  <c:v>0.92404150962830001</c:v>
                </c:pt>
                <c:pt idx="9805">
                  <c:v>0.92412400245670001</c:v>
                </c:pt>
                <c:pt idx="9806">
                  <c:v>0.92436039447780005</c:v>
                </c:pt>
                <c:pt idx="9807">
                  <c:v>0.92467832565310004</c:v>
                </c:pt>
                <c:pt idx="9808">
                  <c:v>0.92479878664019999</c:v>
                </c:pt>
                <c:pt idx="9809">
                  <c:v>0.92513108253480003</c:v>
                </c:pt>
                <c:pt idx="9810">
                  <c:v>0.92530196905140005</c:v>
                </c:pt>
                <c:pt idx="9811">
                  <c:v>0.92550909519199998</c:v>
                </c:pt>
                <c:pt idx="9812">
                  <c:v>0.92568844556810004</c:v>
                </c:pt>
                <c:pt idx="9813">
                  <c:v>0.92602276802060002</c:v>
                </c:pt>
                <c:pt idx="9814">
                  <c:v>0.9263577461243</c:v>
                </c:pt>
                <c:pt idx="9815">
                  <c:v>0.92658150196080002</c:v>
                </c:pt>
                <c:pt idx="9816">
                  <c:v>0.92665970325470004</c:v>
                </c:pt>
                <c:pt idx="9817">
                  <c:v>0.92677241563799995</c:v>
                </c:pt>
                <c:pt idx="9818">
                  <c:v>0.92709892988200004</c:v>
                </c:pt>
                <c:pt idx="9819">
                  <c:v>0.9274404644966</c:v>
                </c:pt>
                <c:pt idx="9820">
                  <c:v>0.92762732505800005</c:v>
                </c:pt>
                <c:pt idx="9821">
                  <c:v>0.9278151988983</c:v>
                </c:pt>
                <c:pt idx="9822">
                  <c:v>0.92797297239300003</c:v>
                </c:pt>
                <c:pt idx="9823">
                  <c:v>0.92806577682500002</c:v>
                </c:pt>
                <c:pt idx="9824">
                  <c:v>0.92825710773470005</c:v>
                </c:pt>
                <c:pt idx="9825">
                  <c:v>0.92860531806949997</c:v>
                </c:pt>
                <c:pt idx="9826">
                  <c:v>0.92878842353820001</c:v>
                </c:pt>
                <c:pt idx="9827">
                  <c:v>0.92890721559519995</c:v>
                </c:pt>
                <c:pt idx="9828">
                  <c:v>0.92905396223070003</c:v>
                </c:pt>
                <c:pt idx="9829">
                  <c:v>0.92939305305480002</c:v>
                </c:pt>
                <c:pt idx="9830">
                  <c:v>0.9294757843018</c:v>
                </c:pt>
                <c:pt idx="9831">
                  <c:v>0.92959475517269996</c:v>
                </c:pt>
                <c:pt idx="9832">
                  <c:v>0.92971163988109995</c:v>
                </c:pt>
                <c:pt idx="9833">
                  <c:v>0.92989581823349998</c:v>
                </c:pt>
                <c:pt idx="9834">
                  <c:v>0.93013978004459996</c:v>
                </c:pt>
                <c:pt idx="9835">
                  <c:v>0.93046957254410001</c:v>
                </c:pt>
                <c:pt idx="9836">
                  <c:v>0.93078637123109997</c:v>
                </c:pt>
                <c:pt idx="9837">
                  <c:v>0.93110400438310004</c:v>
                </c:pt>
                <c:pt idx="9838">
                  <c:v>0.9312246441841</c:v>
                </c:pt>
                <c:pt idx="9839">
                  <c:v>0.93131101131439997</c:v>
                </c:pt>
                <c:pt idx="9840">
                  <c:v>0.93165826797490003</c:v>
                </c:pt>
                <c:pt idx="9841">
                  <c:v>0.93198943138120005</c:v>
                </c:pt>
                <c:pt idx="9842">
                  <c:v>0.93221694231029995</c:v>
                </c:pt>
                <c:pt idx="9843">
                  <c:v>0.93230396509169999</c:v>
                </c:pt>
                <c:pt idx="9844">
                  <c:v>0.93241727352140003</c:v>
                </c:pt>
                <c:pt idx="9845">
                  <c:v>0.93253815174099997</c:v>
                </c:pt>
                <c:pt idx="9846">
                  <c:v>0.93268799781800005</c:v>
                </c:pt>
                <c:pt idx="9847">
                  <c:v>0.93284064531330002</c:v>
                </c:pt>
                <c:pt idx="9848">
                  <c:v>0.93300360441209995</c:v>
                </c:pt>
                <c:pt idx="9849">
                  <c:v>0.9331325888634</c:v>
                </c:pt>
                <c:pt idx="9850">
                  <c:v>0.93325638771060004</c:v>
                </c:pt>
                <c:pt idx="9851">
                  <c:v>0.93340617418289995</c:v>
                </c:pt>
                <c:pt idx="9852">
                  <c:v>0.93370038270949995</c:v>
                </c:pt>
                <c:pt idx="9853">
                  <c:v>0.93382060527800004</c:v>
                </c:pt>
                <c:pt idx="9854">
                  <c:v>0.93394321203230002</c:v>
                </c:pt>
                <c:pt idx="9855">
                  <c:v>0.93409788608550004</c:v>
                </c:pt>
                <c:pt idx="9856">
                  <c:v>0.93444788455960004</c:v>
                </c:pt>
                <c:pt idx="9857">
                  <c:v>0.93476265668869996</c:v>
                </c:pt>
                <c:pt idx="9858">
                  <c:v>0.93488311767580001</c:v>
                </c:pt>
                <c:pt idx="9859">
                  <c:v>0.93500745296480003</c:v>
                </c:pt>
                <c:pt idx="9860">
                  <c:v>0.93513911962509999</c:v>
                </c:pt>
                <c:pt idx="9861">
                  <c:v>0.93529057502750002</c:v>
                </c:pt>
                <c:pt idx="9862">
                  <c:v>0.93549585342410002</c:v>
                </c:pt>
                <c:pt idx="9863">
                  <c:v>0.93585324287409999</c:v>
                </c:pt>
                <c:pt idx="9864">
                  <c:v>0.93596231937410002</c:v>
                </c:pt>
                <c:pt idx="9865">
                  <c:v>0.9363212585449</c:v>
                </c:pt>
                <c:pt idx="9866">
                  <c:v>0.93665146827699997</c:v>
                </c:pt>
                <c:pt idx="9867">
                  <c:v>0.93680036067960004</c:v>
                </c:pt>
                <c:pt idx="9868">
                  <c:v>0.93695461750029996</c:v>
                </c:pt>
                <c:pt idx="9869">
                  <c:v>0.93728399276730001</c:v>
                </c:pt>
                <c:pt idx="9870">
                  <c:v>0.93760627508159999</c:v>
                </c:pt>
                <c:pt idx="9871">
                  <c:v>0.93772000074390005</c:v>
                </c:pt>
                <c:pt idx="9872">
                  <c:v>0.93780189752580001</c:v>
                </c:pt>
                <c:pt idx="9873">
                  <c:v>0.9378873109818</c:v>
                </c:pt>
                <c:pt idx="9874">
                  <c:v>0.93803942203519997</c:v>
                </c:pt>
                <c:pt idx="9875">
                  <c:v>0.93838763237</c:v>
                </c:pt>
                <c:pt idx="9876">
                  <c:v>0.93873184919359998</c:v>
                </c:pt>
                <c:pt idx="9877">
                  <c:v>0.93887776136400003</c:v>
                </c:pt>
                <c:pt idx="9878">
                  <c:v>0.93901103734970004</c:v>
                </c:pt>
                <c:pt idx="9879">
                  <c:v>0.93915462493900004</c:v>
                </c:pt>
                <c:pt idx="9880">
                  <c:v>0.93927401304239999</c:v>
                </c:pt>
                <c:pt idx="9881">
                  <c:v>0.93953418731689997</c:v>
                </c:pt>
                <c:pt idx="9882">
                  <c:v>0.93984991312029997</c:v>
                </c:pt>
                <c:pt idx="9883">
                  <c:v>0.94006872177120004</c:v>
                </c:pt>
                <c:pt idx="9884">
                  <c:v>0.94040036201480004</c:v>
                </c:pt>
                <c:pt idx="9885">
                  <c:v>0.94073104858400003</c:v>
                </c:pt>
                <c:pt idx="9886">
                  <c:v>0.9408519864082</c:v>
                </c:pt>
                <c:pt idx="9887">
                  <c:v>0.94104272127150002</c:v>
                </c:pt>
                <c:pt idx="9888">
                  <c:v>0.94130629301070001</c:v>
                </c:pt>
                <c:pt idx="9889">
                  <c:v>0.94166022539140004</c:v>
                </c:pt>
                <c:pt idx="9890">
                  <c:v>0.9417898058891</c:v>
                </c:pt>
                <c:pt idx="9891">
                  <c:v>0.94209969043730002</c:v>
                </c:pt>
                <c:pt idx="9892">
                  <c:v>0.9423105120659</c:v>
                </c:pt>
                <c:pt idx="9893">
                  <c:v>0.94243705272669998</c:v>
                </c:pt>
                <c:pt idx="9894">
                  <c:v>0.94256186485290006</c:v>
                </c:pt>
                <c:pt idx="9895">
                  <c:v>0.94268321990970005</c:v>
                </c:pt>
                <c:pt idx="9896">
                  <c:v>0.94284290075300003</c:v>
                </c:pt>
                <c:pt idx="9897">
                  <c:v>0.94307661056519998</c:v>
                </c:pt>
                <c:pt idx="9898">
                  <c:v>0.9432380199432</c:v>
                </c:pt>
                <c:pt idx="9899">
                  <c:v>0.94347226619720004</c:v>
                </c:pt>
                <c:pt idx="9900">
                  <c:v>0.94367319345470002</c:v>
                </c:pt>
                <c:pt idx="9901">
                  <c:v>0.9440141916275</c:v>
                </c:pt>
                <c:pt idx="9902">
                  <c:v>0.94437664747240002</c:v>
                </c:pt>
                <c:pt idx="9903">
                  <c:v>0.94472467899320001</c:v>
                </c:pt>
                <c:pt idx="9904">
                  <c:v>0.94497531652449995</c:v>
                </c:pt>
                <c:pt idx="9905">
                  <c:v>0.9450966119766</c:v>
                </c:pt>
                <c:pt idx="9906">
                  <c:v>0.94542145729060001</c:v>
                </c:pt>
                <c:pt idx="9907">
                  <c:v>0.94560497999189996</c:v>
                </c:pt>
                <c:pt idx="9908">
                  <c:v>0.94580376148220002</c:v>
                </c:pt>
                <c:pt idx="9909">
                  <c:v>0.94607257843019998</c:v>
                </c:pt>
                <c:pt idx="9910">
                  <c:v>0.94615590572359998</c:v>
                </c:pt>
                <c:pt idx="9911">
                  <c:v>0.94624167680740001</c:v>
                </c:pt>
                <c:pt idx="9912">
                  <c:v>0.94632667303090001</c:v>
                </c:pt>
                <c:pt idx="9913">
                  <c:v>0.94645017385480001</c:v>
                </c:pt>
                <c:pt idx="9914">
                  <c:v>0.94681012630460004</c:v>
                </c:pt>
                <c:pt idx="9915">
                  <c:v>0.94700479507449997</c:v>
                </c:pt>
                <c:pt idx="9916">
                  <c:v>0.94712263345720005</c:v>
                </c:pt>
                <c:pt idx="9917">
                  <c:v>0.94735050201420001</c:v>
                </c:pt>
                <c:pt idx="9918">
                  <c:v>0.94757062196730002</c:v>
                </c:pt>
                <c:pt idx="9919">
                  <c:v>0.94768297672269997</c:v>
                </c:pt>
                <c:pt idx="9920">
                  <c:v>0.94779860973359997</c:v>
                </c:pt>
                <c:pt idx="9921">
                  <c:v>0.94800925254820001</c:v>
                </c:pt>
                <c:pt idx="9922">
                  <c:v>0.94834107160570003</c:v>
                </c:pt>
                <c:pt idx="9923">
                  <c:v>0.94865900278089998</c:v>
                </c:pt>
                <c:pt idx="9924">
                  <c:v>0.94900608062739999</c:v>
                </c:pt>
                <c:pt idx="9925">
                  <c:v>0.94935601949689996</c:v>
                </c:pt>
                <c:pt idx="9926">
                  <c:v>0.9496060609818</c:v>
                </c:pt>
                <c:pt idx="9927">
                  <c:v>0.94983351230619995</c:v>
                </c:pt>
                <c:pt idx="9928">
                  <c:v>0.94999372959140005</c:v>
                </c:pt>
                <c:pt idx="9929">
                  <c:v>0.95007824897769999</c:v>
                </c:pt>
                <c:pt idx="9930">
                  <c:v>0.95043170452119996</c:v>
                </c:pt>
                <c:pt idx="9931">
                  <c:v>0.95055353641509999</c:v>
                </c:pt>
                <c:pt idx="9932">
                  <c:v>0.95067983865740002</c:v>
                </c:pt>
                <c:pt idx="9933">
                  <c:v>0.95079886913300005</c:v>
                </c:pt>
                <c:pt idx="9934">
                  <c:v>0.95116311311720003</c:v>
                </c:pt>
                <c:pt idx="9935">
                  <c:v>0.95150947570800004</c:v>
                </c:pt>
                <c:pt idx="9936">
                  <c:v>0.95173943042760001</c:v>
                </c:pt>
                <c:pt idx="9937">
                  <c:v>0.95209199190140004</c:v>
                </c:pt>
                <c:pt idx="9938">
                  <c:v>0.95224499702450005</c:v>
                </c:pt>
                <c:pt idx="9939">
                  <c:v>0.95232999324800005</c:v>
                </c:pt>
                <c:pt idx="9940">
                  <c:v>0.95247304439540004</c:v>
                </c:pt>
                <c:pt idx="9941">
                  <c:v>0.95265454053880005</c:v>
                </c:pt>
                <c:pt idx="9942">
                  <c:v>0.9527761340141</c:v>
                </c:pt>
                <c:pt idx="9943">
                  <c:v>0.95289456844330001</c:v>
                </c:pt>
                <c:pt idx="9944">
                  <c:v>0.95304870605470005</c:v>
                </c:pt>
                <c:pt idx="9945">
                  <c:v>0.95316976308820001</c:v>
                </c:pt>
                <c:pt idx="9946">
                  <c:v>0.95324712991710003</c:v>
                </c:pt>
                <c:pt idx="9947">
                  <c:v>0.95333683490749999</c:v>
                </c:pt>
                <c:pt idx="9948">
                  <c:v>0.95345169305800004</c:v>
                </c:pt>
                <c:pt idx="9949">
                  <c:v>0.95356851816179999</c:v>
                </c:pt>
                <c:pt idx="9950">
                  <c:v>0.95371866226199997</c:v>
                </c:pt>
                <c:pt idx="9951">
                  <c:v>0.95381009578700005</c:v>
                </c:pt>
                <c:pt idx="9952">
                  <c:v>0.95390021800989999</c:v>
                </c:pt>
                <c:pt idx="9953">
                  <c:v>0.95399123430249999</c:v>
                </c:pt>
                <c:pt idx="9954">
                  <c:v>0.95410841703409999</c:v>
                </c:pt>
                <c:pt idx="9955">
                  <c:v>0.95424860715869997</c:v>
                </c:pt>
                <c:pt idx="9956">
                  <c:v>0.95457786321640004</c:v>
                </c:pt>
                <c:pt idx="9957">
                  <c:v>0.95470064878460004</c:v>
                </c:pt>
                <c:pt idx="9958">
                  <c:v>0.95483356714250001</c:v>
                </c:pt>
                <c:pt idx="9959">
                  <c:v>0.95491844415659999</c:v>
                </c:pt>
                <c:pt idx="9960">
                  <c:v>0.95500963926320004</c:v>
                </c:pt>
                <c:pt idx="9961">
                  <c:v>0.95510393381119996</c:v>
                </c:pt>
                <c:pt idx="9962">
                  <c:v>0.95519053935999998</c:v>
                </c:pt>
                <c:pt idx="9963">
                  <c:v>0.9552729129791</c:v>
                </c:pt>
                <c:pt idx="9964">
                  <c:v>0.95538794994349996</c:v>
                </c:pt>
                <c:pt idx="9965">
                  <c:v>0.9557244181633</c:v>
                </c:pt>
                <c:pt idx="9966">
                  <c:v>0.95588022470470002</c:v>
                </c:pt>
                <c:pt idx="9967">
                  <c:v>0.95597821474080003</c:v>
                </c:pt>
                <c:pt idx="9968">
                  <c:v>0.95607036352160002</c:v>
                </c:pt>
                <c:pt idx="9969">
                  <c:v>0.95615726709369997</c:v>
                </c:pt>
                <c:pt idx="9970">
                  <c:v>0.95626825094220003</c:v>
                </c:pt>
                <c:pt idx="9971">
                  <c:v>0.95658904314040005</c:v>
                </c:pt>
                <c:pt idx="9972">
                  <c:v>0.95685756206509998</c:v>
                </c:pt>
                <c:pt idx="9973">
                  <c:v>0.95717251300810002</c:v>
                </c:pt>
                <c:pt idx="9974">
                  <c:v>0.95736736059189997</c:v>
                </c:pt>
                <c:pt idx="9975">
                  <c:v>0.95756953954699997</c:v>
                </c:pt>
                <c:pt idx="9976">
                  <c:v>0.95777940750120005</c:v>
                </c:pt>
                <c:pt idx="9977">
                  <c:v>0.95789432525630003</c:v>
                </c:pt>
                <c:pt idx="9978">
                  <c:v>0.95802140235900002</c:v>
                </c:pt>
                <c:pt idx="9979">
                  <c:v>0.95837235450739999</c:v>
                </c:pt>
                <c:pt idx="9980">
                  <c:v>0.95865440368650001</c:v>
                </c:pt>
                <c:pt idx="9981">
                  <c:v>0.9587370157242</c:v>
                </c:pt>
                <c:pt idx="9982">
                  <c:v>0.95886927843089997</c:v>
                </c:pt>
                <c:pt idx="9983">
                  <c:v>0.95921695232390003</c:v>
                </c:pt>
                <c:pt idx="9984">
                  <c:v>0.95947104692459995</c:v>
                </c:pt>
                <c:pt idx="9985">
                  <c:v>0.95959287881849997</c:v>
                </c:pt>
                <c:pt idx="9986">
                  <c:v>0.95969110727310003</c:v>
                </c:pt>
                <c:pt idx="9987">
                  <c:v>0.96004700660709996</c:v>
                </c:pt>
                <c:pt idx="9988">
                  <c:v>0.96041202545170001</c:v>
                </c:pt>
                <c:pt idx="9989">
                  <c:v>0.96075904369349996</c:v>
                </c:pt>
                <c:pt idx="9990">
                  <c:v>0.96100765466689997</c:v>
                </c:pt>
                <c:pt idx="9991">
                  <c:v>0.96112388372419999</c:v>
                </c:pt>
                <c:pt idx="9992">
                  <c:v>0.96148419380189998</c:v>
                </c:pt>
                <c:pt idx="9993">
                  <c:v>0.96172064542769997</c:v>
                </c:pt>
                <c:pt idx="9994">
                  <c:v>0.96187335252759998</c:v>
                </c:pt>
                <c:pt idx="9995">
                  <c:v>0.96198409795759998</c:v>
                </c:pt>
                <c:pt idx="9996">
                  <c:v>0.96206778287890005</c:v>
                </c:pt>
                <c:pt idx="9997">
                  <c:v>0.962254524231</c:v>
                </c:pt>
                <c:pt idx="9998">
                  <c:v>0.96245789527890002</c:v>
                </c:pt>
                <c:pt idx="9999">
                  <c:v>0.96256703138349997</c:v>
                </c:pt>
                <c:pt idx="10000">
                  <c:v>0.96291869878769998</c:v>
                </c:pt>
                <c:pt idx="10001">
                  <c:v>0.96299749612810004</c:v>
                </c:pt>
                <c:pt idx="10002">
                  <c:v>0.96307438611980001</c:v>
                </c:pt>
                <c:pt idx="10003">
                  <c:v>0.96319103240970005</c:v>
                </c:pt>
                <c:pt idx="10004">
                  <c:v>0.963526725769</c:v>
                </c:pt>
                <c:pt idx="10005">
                  <c:v>0.96381092071529995</c:v>
                </c:pt>
                <c:pt idx="10006">
                  <c:v>0.96392595767970002</c:v>
                </c:pt>
                <c:pt idx="10007">
                  <c:v>0.96404516696929998</c:v>
                </c:pt>
                <c:pt idx="10008">
                  <c:v>0.96416956186290004</c:v>
                </c:pt>
                <c:pt idx="10009">
                  <c:v>0.96426779031749998</c:v>
                </c:pt>
                <c:pt idx="10010">
                  <c:v>0.96445167064670001</c:v>
                </c:pt>
                <c:pt idx="10011">
                  <c:v>0.96459811925890004</c:v>
                </c:pt>
                <c:pt idx="10012">
                  <c:v>0.9648154973984</c:v>
                </c:pt>
                <c:pt idx="10013">
                  <c:v>0.96496558189390003</c:v>
                </c:pt>
                <c:pt idx="10014">
                  <c:v>0.96525728702549995</c:v>
                </c:pt>
                <c:pt idx="10015">
                  <c:v>0.96559596061709996</c:v>
                </c:pt>
                <c:pt idx="10016">
                  <c:v>0.96592581272129996</c:v>
                </c:pt>
                <c:pt idx="10017">
                  <c:v>0.96608614921570002</c:v>
                </c:pt>
                <c:pt idx="10018">
                  <c:v>0.96620571613310002</c:v>
                </c:pt>
                <c:pt idx="10019">
                  <c:v>0.96649891138080002</c:v>
                </c:pt>
                <c:pt idx="10020">
                  <c:v>0.96665871143339999</c:v>
                </c:pt>
                <c:pt idx="10021">
                  <c:v>0.9667767286301</c:v>
                </c:pt>
                <c:pt idx="10022">
                  <c:v>0.96698862314220002</c:v>
                </c:pt>
                <c:pt idx="10023">
                  <c:v>0.96706879138949997</c:v>
                </c:pt>
                <c:pt idx="10024">
                  <c:v>0.96715682744980003</c:v>
                </c:pt>
                <c:pt idx="10025">
                  <c:v>0.96733814477919999</c:v>
                </c:pt>
                <c:pt idx="10026">
                  <c:v>0.96749377250669999</c:v>
                </c:pt>
                <c:pt idx="10027">
                  <c:v>0.96785598993300004</c:v>
                </c:pt>
                <c:pt idx="10028">
                  <c:v>0.9680224657059</c:v>
                </c:pt>
                <c:pt idx="10029">
                  <c:v>0.9683636426926</c:v>
                </c:pt>
                <c:pt idx="10030">
                  <c:v>0.96849018335339998</c:v>
                </c:pt>
                <c:pt idx="10031">
                  <c:v>0.96857678890230003</c:v>
                </c:pt>
                <c:pt idx="10032">
                  <c:v>0.96866548061369995</c:v>
                </c:pt>
                <c:pt idx="10033">
                  <c:v>0.96879005432130005</c:v>
                </c:pt>
                <c:pt idx="10034">
                  <c:v>0.96895736455920001</c:v>
                </c:pt>
                <c:pt idx="10035">
                  <c:v>0.96907067298890004</c:v>
                </c:pt>
                <c:pt idx="10036">
                  <c:v>0.96914005279540005</c:v>
                </c:pt>
                <c:pt idx="10037">
                  <c:v>0.96920675039290005</c:v>
                </c:pt>
                <c:pt idx="10038">
                  <c:v>0.96927875280380005</c:v>
                </c:pt>
                <c:pt idx="10039">
                  <c:v>0.96935778856279997</c:v>
                </c:pt>
                <c:pt idx="10040">
                  <c:v>0.96943396329880005</c:v>
                </c:pt>
                <c:pt idx="10041">
                  <c:v>0.96951258182529998</c:v>
                </c:pt>
                <c:pt idx="10042">
                  <c:v>0.9695935845375</c:v>
                </c:pt>
                <c:pt idx="10043">
                  <c:v>0.96967422962189997</c:v>
                </c:pt>
                <c:pt idx="10044">
                  <c:v>0.96974694728849997</c:v>
                </c:pt>
                <c:pt idx="10045">
                  <c:v>0.96980476379390002</c:v>
                </c:pt>
                <c:pt idx="10046">
                  <c:v>0.96985560655589997</c:v>
                </c:pt>
                <c:pt idx="10047">
                  <c:v>0.96990841627119995</c:v>
                </c:pt>
                <c:pt idx="10048">
                  <c:v>0.97000485658650004</c:v>
                </c:pt>
                <c:pt idx="10049">
                  <c:v>0.97009944915769997</c:v>
                </c:pt>
                <c:pt idx="10050">
                  <c:v>0.97018438577650001</c:v>
                </c:pt>
                <c:pt idx="10051">
                  <c:v>0.97026747465130003</c:v>
                </c:pt>
                <c:pt idx="10052">
                  <c:v>0.97035241127009997</c:v>
                </c:pt>
                <c:pt idx="10053">
                  <c:v>0.97042977809910003</c:v>
                </c:pt>
                <c:pt idx="10054">
                  <c:v>0.97062981128689996</c:v>
                </c:pt>
                <c:pt idx="10055">
                  <c:v>0.97082638740539995</c:v>
                </c:pt>
                <c:pt idx="10056">
                  <c:v>0.97100025415419999</c:v>
                </c:pt>
                <c:pt idx="10057">
                  <c:v>0.9712015986443</c:v>
                </c:pt>
                <c:pt idx="10058">
                  <c:v>0.97129595279689995</c:v>
                </c:pt>
                <c:pt idx="10059">
                  <c:v>0.97145235538480001</c:v>
                </c:pt>
                <c:pt idx="10060">
                  <c:v>0.97173672914510001</c:v>
                </c:pt>
                <c:pt idx="10061">
                  <c:v>0.97202444076539996</c:v>
                </c:pt>
                <c:pt idx="10062">
                  <c:v>0.97230219840999998</c:v>
                </c:pt>
                <c:pt idx="10063">
                  <c:v>0.97252345085140002</c:v>
                </c:pt>
                <c:pt idx="10064">
                  <c:v>0.97265028953550003</c:v>
                </c:pt>
                <c:pt idx="10065">
                  <c:v>0.97280895709990001</c:v>
                </c:pt>
                <c:pt idx="10066">
                  <c:v>0.97310173511510001</c:v>
                </c:pt>
                <c:pt idx="10067">
                  <c:v>0.97342222929</c:v>
                </c:pt>
                <c:pt idx="10068">
                  <c:v>0.9737488627434</c:v>
                </c:pt>
                <c:pt idx="10069">
                  <c:v>0.97383314371109997</c:v>
                </c:pt>
                <c:pt idx="10070">
                  <c:v>0.97390758991240001</c:v>
                </c:pt>
                <c:pt idx="10071">
                  <c:v>0.97398394346240003</c:v>
                </c:pt>
                <c:pt idx="10072">
                  <c:v>0.97406011819839999</c:v>
                </c:pt>
                <c:pt idx="10073">
                  <c:v>0.97425013780589997</c:v>
                </c:pt>
                <c:pt idx="10074">
                  <c:v>0.97449362277980001</c:v>
                </c:pt>
                <c:pt idx="10075">
                  <c:v>0.97463965415950005</c:v>
                </c:pt>
                <c:pt idx="10076">
                  <c:v>0.97495579719540004</c:v>
                </c:pt>
                <c:pt idx="10077">
                  <c:v>0.97509568929669999</c:v>
                </c:pt>
                <c:pt idx="10078">
                  <c:v>0.97539764642719995</c:v>
                </c:pt>
                <c:pt idx="10079">
                  <c:v>0.97570979595179996</c:v>
                </c:pt>
                <c:pt idx="10080">
                  <c:v>0.97604304552080001</c:v>
                </c:pt>
                <c:pt idx="10081">
                  <c:v>0.97623836994169999</c:v>
                </c:pt>
                <c:pt idx="10082">
                  <c:v>0.97634506225590001</c:v>
                </c:pt>
                <c:pt idx="10083">
                  <c:v>0.97666621208189996</c:v>
                </c:pt>
                <c:pt idx="10084">
                  <c:v>0.97696733474730002</c:v>
                </c:pt>
                <c:pt idx="10085">
                  <c:v>0.97707980871199995</c:v>
                </c:pt>
                <c:pt idx="10086">
                  <c:v>0.97719150781630004</c:v>
                </c:pt>
                <c:pt idx="10087">
                  <c:v>0.97730159759519997</c:v>
                </c:pt>
                <c:pt idx="10088">
                  <c:v>0.97741800546650004</c:v>
                </c:pt>
                <c:pt idx="10089">
                  <c:v>0.97752904891970005</c:v>
                </c:pt>
                <c:pt idx="10090">
                  <c:v>0.97760838270189998</c:v>
                </c:pt>
                <c:pt idx="10091">
                  <c:v>0.97771382331849999</c:v>
                </c:pt>
                <c:pt idx="10092">
                  <c:v>0.97785633802409999</c:v>
                </c:pt>
                <c:pt idx="10093">
                  <c:v>0.97818195819849996</c:v>
                </c:pt>
                <c:pt idx="10094">
                  <c:v>0.978323340416</c:v>
                </c:pt>
                <c:pt idx="10095">
                  <c:v>0.97866994142529995</c:v>
                </c:pt>
                <c:pt idx="10096">
                  <c:v>0.97901582717900004</c:v>
                </c:pt>
                <c:pt idx="10097">
                  <c:v>0.97916603088380005</c:v>
                </c:pt>
                <c:pt idx="10098">
                  <c:v>0.97950923442839999</c:v>
                </c:pt>
                <c:pt idx="10099">
                  <c:v>0.97984665632250001</c:v>
                </c:pt>
                <c:pt idx="10100">
                  <c:v>0.98017138242720003</c:v>
                </c:pt>
                <c:pt idx="10101">
                  <c:v>0.98050874471659999</c:v>
                </c:pt>
                <c:pt idx="10102">
                  <c:v>0.98072457313539996</c:v>
                </c:pt>
                <c:pt idx="10103">
                  <c:v>0.98094522953029994</c:v>
                </c:pt>
                <c:pt idx="10104">
                  <c:v>0.98126178979870005</c:v>
                </c:pt>
                <c:pt idx="10105">
                  <c:v>0.98157691955570003</c:v>
                </c:pt>
                <c:pt idx="10106">
                  <c:v>0.98168796300890004</c:v>
                </c:pt>
                <c:pt idx="10107">
                  <c:v>0.98180669546129995</c:v>
                </c:pt>
                <c:pt idx="10108">
                  <c:v>0.98193299770359999</c:v>
                </c:pt>
                <c:pt idx="10109">
                  <c:v>0.98210829496380003</c:v>
                </c:pt>
                <c:pt idx="10110">
                  <c:v>0.98222231864929999</c:v>
                </c:pt>
                <c:pt idx="10111">
                  <c:v>0.98247230052949996</c:v>
                </c:pt>
                <c:pt idx="10112">
                  <c:v>0.98255437612530006</c:v>
                </c:pt>
                <c:pt idx="10113">
                  <c:v>0.98263412713999998</c:v>
                </c:pt>
                <c:pt idx="10114">
                  <c:v>0.98277896642679996</c:v>
                </c:pt>
                <c:pt idx="10115">
                  <c:v>0.98311889171599998</c:v>
                </c:pt>
                <c:pt idx="10116">
                  <c:v>0.98327767848970005</c:v>
                </c:pt>
                <c:pt idx="10117">
                  <c:v>0.983401954174</c:v>
                </c:pt>
                <c:pt idx="10118">
                  <c:v>0.98354524374009999</c:v>
                </c:pt>
                <c:pt idx="10119">
                  <c:v>0.98388278484339997</c:v>
                </c:pt>
                <c:pt idx="10120">
                  <c:v>0.9839967489243</c:v>
                </c:pt>
                <c:pt idx="10121">
                  <c:v>0.98435759544370005</c:v>
                </c:pt>
                <c:pt idx="10122">
                  <c:v>0.98470300436019997</c:v>
                </c:pt>
                <c:pt idx="10123">
                  <c:v>0.9847909808159</c:v>
                </c:pt>
                <c:pt idx="10124">
                  <c:v>0.98491507768630004</c:v>
                </c:pt>
                <c:pt idx="10125">
                  <c:v>0.98503446578980003</c:v>
                </c:pt>
                <c:pt idx="10126">
                  <c:v>0.98536396026609996</c:v>
                </c:pt>
                <c:pt idx="10127">
                  <c:v>0.98569774627689999</c:v>
                </c:pt>
                <c:pt idx="10128">
                  <c:v>0.9858750700951</c:v>
                </c:pt>
                <c:pt idx="10129">
                  <c:v>0.98600488901140004</c:v>
                </c:pt>
                <c:pt idx="10130">
                  <c:v>0.98613214492800005</c:v>
                </c:pt>
                <c:pt idx="10131">
                  <c:v>0.98622071743009998</c:v>
                </c:pt>
                <c:pt idx="10132">
                  <c:v>0.98645949363709995</c:v>
                </c:pt>
                <c:pt idx="10133">
                  <c:v>0.98665189743040005</c:v>
                </c:pt>
                <c:pt idx="10134">
                  <c:v>0.98677247762679998</c:v>
                </c:pt>
                <c:pt idx="10135">
                  <c:v>0.98707681894300003</c:v>
                </c:pt>
                <c:pt idx="10136">
                  <c:v>0.98723107576369995</c:v>
                </c:pt>
                <c:pt idx="10137">
                  <c:v>0.9875907897949</c:v>
                </c:pt>
                <c:pt idx="10138">
                  <c:v>0.98786258697509999</c:v>
                </c:pt>
                <c:pt idx="10139">
                  <c:v>0.98800975084300002</c:v>
                </c:pt>
                <c:pt idx="10140">
                  <c:v>0.98812371492390005</c:v>
                </c:pt>
                <c:pt idx="10141">
                  <c:v>0.98822152614589998</c:v>
                </c:pt>
                <c:pt idx="10142">
                  <c:v>0.98834621906279996</c:v>
                </c:pt>
                <c:pt idx="10143">
                  <c:v>0.98847085237499999</c:v>
                </c:pt>
                <c:pt idx="10144">
                  <c:v>0.9885582327843</c:v>
                </c:pt>
                <c:pt idx="10145">
                  <c:v>0.98865848779679999</c:v>
                </c:pt>
                <c:pt idx="10146">
                  <c:v>0.98898553848269999</c:v>
                </c:pt>
                <c:pt idx="10147">
                  <c:v>0.98914319276810003</c:v>
                </c:pt>
                <c:pt idx="10148">
                  <c:v>0.98947978019710003</c:v>
                </c:pt>
                <c:pt idx="10149">
                  <c:v>0.98961019515990001</c:v>
                </c:pt>
                <c:pt idx="10150">
                  <c:v>0.98983448743820002</c:v>
                </c:pt>
                <c:pt idx="10151">
                  <c:v>0.99018210172650001</c:v>
                </c:pt>
                <c:pt idx="10152">
                  <c:v>0.99037951230999999</c:v>
                </c:pt>
                <c:pt idx="10153">
                  <c:v>0.99056315422060004</c:v>
                </c:pt>
                <c:pt idx="10154">
                  <c:v>0.99077123403550005</c:v>
                </c:pt>
                <c:pt idx="10155">
                  <c:v>0.99108320474620004</c:v>
                </c:pt>
                <c:pt idx="10156">
                  <c:v>0.99143677949910003</c:v>
                </c:pt>
                <c:pt idx="10157">
                  <c:v>0.99177694320679999</c:v>
                </c:pt>
                <c:pt idx="10158">
                  <c:v>0.99211156368260001</c:v>
                </c:pt>
                <c:pt idx="10159">
                  <c:v>0.99233913421630005</c:v>
                </c:pt>
                <c:pt idx="10160">
                  <c:v>0.99250251054759997</c:v>
                </c:pt>
                <c:pt idx="10161">
                  <c:v>0.99258172512050002</c:v>
                </c:pt>
                <c:pt idx="10162">
                  <c:v>0.99266892671590001</c:v>
                </c:pt>
                <c:pt idx="10163">
                  <c:v>0.99275261163710005</c:v>
                </c:pt>
                <c:pt idx="10164">
                  <c:v>0.992871940136</c:v>
                </c:pt>
                <c:pt idx="10165">
                  <c:v>0.99317622184749998</c:v>
                </c:pt>
                <c:pt idx="10166">
                  <c:v>0.99329930543900002</c:v>
                </c:pt>
                <c:pt idx="10167">
                  <c:v>0.99345278739929999</c:v>
                </c:pt>
                <c:pt idx="10168">
                  <c:v>0.99360382556920002</c:v>
                </c:pt>
                <c:pt idx="10169">
                  <c:v>0.99374967813490001</c:v>
                </c:pt>
                <c:pt idx="10170">
                  <c:v>0.99390614032750002</c:v>
                </c:pt>
                <c:pt idx="10171">
                  <c:v>0.99406844377519998</c:v>
                </c:pt>
                <c:pt idx="10172">
                  <c:v>0.99440455436709996</c:v>
                </c:pt>
                <c:pt idx="10173">
                  <c:v>0.99473810195919998</c:v>
                </c:pt>
                <c:pt idx="10174">
                  <c:v>0.99509084224699995</c:v>
                </c:pt>
                <c:pt idx="10175">
                  <c:v>0.99542546272279997</c:v>
                </c:pt>
                <c:pt idx="10176">
                  <c:v>0.99560505151750001</c:v>
                </c:pt>
                <c:pt idx="10177">
                  <c:v>0.99580222368240001</c:v>
                </c:pt>
                <c:pt idx="10178">
                  <c:v>0.99612390995029998</c:v>
                </c:pt>
                <c:pt idx="10179">
                  <c:v>0.9963791370392</c:v>
                </c:pt>
                <c:pt idx="10180">
                  <c:v>0.9966031312943</c:v>
                </c:pt>
                <c:pt idx="10181">
                  <c:v>0.99672722816470005</c:v>
                </c:pt>
                <c:pt idx="10182">
                  <c:v>0.99681508541109998</c:v>
                </c:pt>
                <c:pt idx="10183">
                  <c:v>0.99715167284009998</c:v>
                </c:pt>
                <c:pt idx="10184">
                  <c:v>0.99724018573759998</c:v>
                </c:pt>
                <c:pt idx="10185">
                  <c:v>0.9973338842392</c:v>
                </c:pt>
                <c:pt idx="10186">
                  <c:v>0.99742823839189998</c:v>
                </c:pt>
                <c:pt idx="10187">
                  <c:v>0.9975169301033</c:v>
                </c:pt>
                <c:pt idx="10188">
                  <c:v>0.99763947725299995</c:v>
                </c:pt>
                <c:pt idx="10189">
                  <c:v>0.9977304339409</c:v>
                </c:pt>
                <c:pt idx="10190">
                  <c:v>0.99786001443859995</c:v>
                </c:pt>
                <c:pt idx="10191">
                  <c:v>0.9979910850525</c:v>
                </c:pt>
                <c:pt idx="10192">
                  <c:v>0.99828451871870005</c:v>
                </c:pt>
                <c:pt idx="10193">
                  <c:v>0.99840879440310004</c:v>
                </c:pt>
                <c:pt idx="10194">
                  <c:v>0.99853205680849999</c:v>
                </c:pt>
                <c:pt idx="10195">
                  <c:v>0.99886107444759997</c:v>
                </c:pt>
                <c:pt idx="10196">
                  <c:v>0.99920350313189998</c:v>
                </c:pt>
                <c:pt idx="10197">
                  <c:v>0.99949330091480004</c:v>
                </c:pt>
                <c:pt idx="10198">
                  <c:v>0.99961167573929999</c:v>
                </c:pt>
                <c:pt idx="10199">
                  <c:v>0.99972957372670002</c:v>
                </c:pt>
                <c:pt idx="10200">
                  <c:v>1.0000501871109999</c:v>
                </c:pt>
                <c:pt idx="10201">
                  <c:v>1.000170826912</c:v>
                </c:pt>
                <c:pt idx="10202">
                  <c:v>1.000442266464</c:v>
                </c:pt>
                <c:pt idx="10203">
                  <c:v>1.0005376338959999</c:v>
                </c:pt>
                <c:pt idx="10204">
                  <c:v>1.0006318092349999</c:v>
                </c:pt>
                <c:pt idx="10205">
                  <c:v>1.0007187128070001</c:v>
                </c:pt>
                <c:pt idx="10206">
                  <c:v>1.0010520219800001</c:v>
                </c:pt>
                <c:pt idx="10207">
                  <c:v>1.001223087311</c:v>
                </c:pt>
                <c:pt idx="10208">
                  <c:v>1.0015610456470001</c:v>
                </c:pt>
                <c:pt idx="10209">
                  <c:v>1.001685380936</c:v>
                </c:pt>
                <c:pt idx="10210">
                  <c:v>1.00181722641</c:v>
                </c:pt>
                <c:pt idx="10211">
                  <c:v>1.001907706261</c:v>
                </c:pt>
                <c:pt idx="10212">
                  <c:v>1.0020258426669999</c:v>
                </c:pt>
                <c:pt idx="10213">
                  <c:v>1.0023949146269999</c:v>
                </c:pt>
                <c:pt idx="10214">
                  <c:v>1.0026730299</c:v>
                </c:pt>
                <c:pt idx="10215">
                  <c:v>1.0027520656590001</c:v>
                </c:pt>
                <c:pt idx="10216">
                  <c:v>1.002873063087</c:v>
                </c:pt>
                <c:pt idx="10217">
                  <c:v>1.003000497818</c:v>
                </c:pt>
                <c:pt idx="10218">
                  <c:v>1.003163337708</c:v>
                </c:pt>
                <c:pt idx="10219">
                  <c:v>1.0034950971600001</c:v>
                </c:pt>
                <c:pt idx="10220">
                  <c:v>1.0038299560549999</c:v>
                </c:pt>
                <c:pt idx="10221">
                  <c:v>1.0040601491929999</c:v>
                </c:pt>
                <c:pt idx="10222">
                  <c:v>1.0043729543690001</c:v>
                </c:pt>
                <c:pt idx="10223">
                  <c:v>1.0045726299290001</c:v>
                </c:pt>
                <c:pt idx="10224">
                  <c:v>1.00469648838</c:v>
                </c:pt>
                <c:pt idx="10225">
                  <c:v>1.0048419237140001</c:v>
                </c:pt>
                <c:pt idx="10226">
                  <c:v>1.004968285561</c:v>
                </c:pt>
                <c:pt idx="10227">
                  <c:v>1.005059719086</c:v>
                </c:pt>
                <c:pt idx="10228">
                  <c:v>1.005260467529</c:v>
                </c:pt>
                <c:pt idx="10229">
                  <c:v>1.0054168701170001</c:v>
                </c:pt>
                <c:pt idx="10230">
                  <c:v>1.0055049657820001</c:v>
                </c:pt>
                <c:pt idx="10231">
                  <c:v>1.0055973529819999</c:v>
                </c:pt>
                <c:pt idx="10232">
                  <c:v>1.0056800842289999</c:v>
                </c:pt>
                <c:pt idx="10233">
                  <c:v>1.005806207657</c:v>
                </c:pt>
                <c:pt idx="10234">
                  <c:v>1.005991220474</c:v>
                </c:pt>
                <c:pt idx="10235">
                  <c:v>1.0060768127440001</c:v>
                </c:pt>
                <c:pt idx="10236">
                  <c:v>1.0061360597610001</c:v>
                </c:pt>
                <c:pt idx="10237">
                  <c:v>1.0062302351000001</c:v>
                </c:pt>
                <c:pt idx="10238">
                  <c:v>1.00647854805</c:v>
                </c:pt>
                <c:pt idx="10239">
                  <c:v>1.0066368579860001</c:v>
                </c:pt>
                <c:pt idx="10240">
                  <c:v>1.0067290067670001</c:v>
                </c:pt>
                <c:pt idx="10241">
                  <c:v>1.0070247650149999</c:v>
                </c:pt>
                <c:pt idx="10242">
                  <c:v>1.007111430168</c:v>
                </c:pt>
                <c:pt idx="10243">
                  <c:v>1.007196307182</c:v>
                </c:pt>
                <c:pt idx="10244">
                  <c:v>1.007330536842</c:v>
                </c:pt>
                <c:pt idx="10245">
                  <c:v>1.0074626207349999</c:v>
                </c:pt>
                <c:pt idx="10246">
                  <c:v>1.0076125860209999</c:v>
                </c:pt>
                <c:pt idx="10247">
                  <c:v>1.00794506073</c:v>
                </c:pt>
                <c:pt idx="10248">
                  <c:v>1.0081764459610001</c:v>
                </c:pt>
                <c:pt idx="10249">
                  <c:v>1.0083413124080001</c:v>
                </c:pt>
                <c:pt idx="10250">
                  <c:v>1.008483290672</c:v>
                </c:pt>
                <c:pt idx="10251">
                  <c:v>1.008815169334</c:v>
                </c:pt>
                <c:pt idx="10252">
                  <c:v>1.008974909782</c:v>
                </c:pt>
                <c:pt idx="10253">
                  <c:v>1.009099364281</c:v>
                </c:pt>
                <c:pt idx="10254">
                  <c:v>1.009412527084</c:v>
                </c:pt>
                <c:pt idx="10255">
                  <c:v>1.0097433328630001</c:v>
                </c:pt>
                <c:pt idx="10256">
                  <c:v>1.0100871324539999</c:v>
                </c:pt>
                <c:pt idx="10257">
                  <c:v>1.010242581367</c:v>
                </c:pt>
                <c:pt idx="10258">
                  <c:v>1.0104348659519999</c:v>
                </c:pt>
                <c:pt idx="10259">
                  <c:v>1.0105594396590001</c:v>
                </c:pt>
                <c:pt idx="10260">
                  <c:v>1.010909795761</c:v>
                </c:pt>
                <c:pt idx="10261">
                  <c:v>1.0112519264219999</c:v>
                </c:pt>
                <c:pt idx="10262">
                  <c:v>1.0114148855209999</c:v>
                </c:pt>
                <c:pt idx="10263">
                  <c:v>1.011505723</c:v>
                </c:pt>
                <c:pt idx="10264">
                  <c:v>1.0115981101989999</c:v>
                </c:pt>
                <c:pt idx="10265">
                  <c:v>1.011717200279</c:v>
                </c:pt>
                <c:pt idx="10266">
                  <c:v>1.0118095874790001</c:v>
                </c:pt>
                <c:pt idx="10267">
                  <c:v>1.011936664581</c:v>
                </c:pt>
                <c:pt idx="10268">
                  <c:v>1.0120373964310001</c:v>
                </c:pt>
                <c:pt idx="10269">
                  <c:v>1.012167811394</c:v>
                </c:pt>
                <c:pt idx="10270">
                  <c:v>1.0122596025470001</c:v>
                </c:pt>
                <c:pt idx="10271">
                  <c:v>1.012352585793</c:v>
                </c:pt>
                <c:pt idx="10272">
                  <c:v>1.012479186058</c:v>
                </c:pt>
                <c:pt idx="10273">
                  <c:v>1.0126057863239999</c:v>
                </c:pt>
                <c:pt idx="10274">
                  <c:v>1.0127270221710001</c:v>
                </c:pt>
                <c:pt idx="10275">
                  <c:v>1.012817263603</c:v>
                </c:pt>
                <c:pt idx="10276">
                  <c:v>1.0129085779189999</c:v>
                </c:pt>
                <c:pt idx="10277">
                  <c:v>1.013000249863</c:v>
                </c:pt>
                <c:pt idx="10278">
                  <c:v>1.01336991787</c:v>
                </c:pt>
                <c:pt idx="10279">
                  <c:v>1.013496398926</c:v>
                </c:pt>
                <c:pt idx="10280">
                  <c:v>1.01384973526</c:v>
                </c:pt>
                <c:pt idx="10281">
                  <c:v>1.01395201683</c:v>
                </c:pt>
                <c:pt idx="10282">
                  <c:v>1.014309167862</c:v>
                </c:pt>
                <c:pt idx="10283">
                  <c:v>1.014513373375</c:v>
                </c:pt>
                <c:pt idx="10284">
                  <c:v>1.0146768093109999</c:v>
                </c:pt>
                <c:pt idx="10285">
                  <c:v>1.0147999525069999</c:v>
                </c:pt>
                <c:pt idx="10286">
                  <c:v>1.0148836374279999</c:v>
                </c:pt>
                <c:pt idx="10287">
                  <c:v>1.0150333642960001</c:v>
                </c:pt>
                <c:pt idx="10288">
                  <c:v>1.015365362167</c:v>
                </c:pt>
                <c:pt idx="10289">
                  <c:v>1.015496134758</c:v>
                </c:pt>
                <c:pt idx="10290">
                  <c:v>1.0156288146970001</c:v>
                </c:pt>
                <c:pt idx="10291">
                  <c:v>1.0159839391709999</c:v>
                </c:pt>
                <c:pt idx="10292">
                  <c:v>1.016318321228</c:v>
                </c:pt>
                <c:pt idx="10293">
                  <c:v>1.0164303779599999</c:v>
                </c:pt>
                <c:pt idx="10294">
                  <c:v>1.0167760849</c:v>
                </c:pt>
                <c:pt idx="10295">
                  <c:v>1.01692044735</c:v>
                </c:pt>
                <c:pt idx="10296">
                  <c:v>1.017062664032</c:v>
                </c:pt>
                <c:pt idx="10297">
                  <c:v>1.0171785354609999</c:v>
                </c:pt>
                <c:pt idx="10298">
                  <c:v>1.017300844193</c:v>
                </c:pt>
                <c:pt idx="10299">
                  <c:v>1.017424464226</c:v>
                </c:pt>
                <c:pt idx="10300">
                  <c:v>1.0175966024400001</c:v>
                </c:pt>
                <c:pt idx="10301">
                  <c:v>1.017821311951</c:v>
                </c:pt>
                <c:pt idx="10302">
                  <c:v>1.0179187059399999</c:v>
                </c:pt>
                <c:pt idx="10303">
                  <c:v>1.0179734230040001</c:v>
                </c:pt>
                <c:pt idx="10304">
                  <c:v>1.0180946588519999</c:v>
                </c:pt>
                <c:pt idx="10305">
                  <c:v>1.0182611942290001</c:v>
                </c:pt>
                <c:pt idx="10306">
                  <c:v>1.0184069871899999</c:v>
                </c:pt>
                <c:pt idx="10307">
                  <c:v>1.018759608269</c:v>
                </c:pt>
                <c:pt idx="10308">
                  <c:v>1.0190128087999999</c:v>
                </c:pt>
                <c:pt idx="10309">
                  <c:v>1.0192891359330001</c:v>
                </c:pt>
                <c:pt idx="10310">
                  <c:v>1.0194163322450001</c:v>
                </c:pt>
                <c:pt idx="10311">
                  <c:v>1.0197530984880001</c:v>
                </c:pt>
                <c:pt idx="10312">
                  <c:v>1.0199073553089999</c:v>
                </c:pt>
                <c:pt idx="10313">
                  <c:v>1.020132780075</c:v>
                </c:pt>
                <c:pt idx="10314">
                  <c:v>1.0202633142469999</c:v>
                </c:pt>
                <c:pt idx="10315">
                  <c:v>1.0204749107360001</c:v>
                </c:pt>
                <c:pt idx="10316">
                  <c:v>1.0206913948059999</c:v>
                </c:pt>
                <c:pt idx="10317">
                  <c:v>1.020978689194</c:v>
                </c:pt>
                <c:pt idx="10318">
                  <c:v>1.0213469266890001</c:v>
                </c:pt>
                <c:pt idx="10319">
                  <c:v>1.021471858025</c:v>
                </c:pt>
                <c:pt idx="10320">
                  <c:v>1.021590471268</c:v>
                </c:pt>
                <c:pt idx="10321">
                  <c:v>1.0217156410220001</c:v>
                </c:pt>
                <c:pt idx="10322">
                  <c:v>1.0219564437869999</c:v>
                </c:pt>
                <c:pt idx="10323">
                  <c:v>1.022181153297</c:v>
                </c:pt>
                <c:pt idx="10324">
                  <c:v>1.0224004983899999</c:v>
                </c:pt>
                <c:pt idx="10325">
                  <c:v>1.0227369070050001</c:v>
                </c:pt>
                <c:pt idx="10326">
                  <c:v>1.0228605270390001</c:v>
                </c:pt>
                <c:pt idx="10327">
                  <c:v>1.0229827165600001</c:v>
                </c:pt>
                <c:pt idx="10328">
                  <c:v>1.0231312513349999</c:v>
                </c:pt>
                <c:pt idx="10329">
                  <c:v>1.023314237595</c:v>
                </c:pt>
                <c:pt idx="10330">
                  <c:v>1.023648500443</c:v>
                </c:pt>
                <c:pt idx="10331">
                  <c:v>1.023821234703</c:v>
                </c:pt>
                <c:pt idx="10332">
                  <c:v>1.0240483283999999</c:v>
                </c:pt>
                <c:pt idx="10333">
                  <c:v>1.024168252945</c:v>
                </c:pt>
                <c:pt idx="10334">
                  <c:v>1.024289369583</c:v>
                </c:pt>
                <c:pt idx="10335">
                  <c:v>1.024409532547</c:v>
                </c:pt>
                <c:pt idx="10336">
                  <c:v>1.0245907306669999</c:v>
                </c:pt>
                <c:pt idx="10337">
                  <c:v>1.024750709534</c:v>
                </c:pt>
                <c:pt idx="10338">
                  <c:v>1.025109648705</c:v>
                </c:pt>
                <c:pt idx="10339">
                  <c:v>1.025434136391</c:v>
                </c:pt>
                <c:pt idx="10340">
                  <c:v>1.025557279587</c:v>
                </c:pt>
                <c:pt idx="10341">
                  <c:v>1.0257582664489999</c:v>
                </c:pt>
                <c:pt idx="10342">
                  <c:v>1.025886893272</c:v>
                </c:pt>
                <c:pt idx="10343">
                  <c:v>1.0260117053990001</c:v>
                </c:pt>
                <c:pt idx="10344">
                  <c:v>1.0260984897609999</c:v>
                </c:pt>
                <c:pt idx="10345">
                  <c:v>1.026279211044</c:v>
                </c:pt>
                <c:pt idx="10346">
                  <c:v>1.026401996613</c:v>
                </c:pt>
                <c:pt idx="10347">
                  <c:v>1.026719689369</c:v>
                </c:pt>
                <c:pt idx="10348">
                  <c:v>1.0270851850510001</c:v>
                </c:pt>
                <c:pt idx="10349">
                  <c:v>1.0272675752639999</c:v>
                </c:pt>
                <c:pt idx="10350">
                  <c:v>1.0273791551589999</c:v>
                </c:pt>
                <c:pt idx="10351">
                  <c:v>1.0275030136109999</c:v>
                </c:pt>
                <c:pt idx="10352">
                  <c:v>1.02761900425</c:v>
                </c:pt>
                <c:pt idx="10353">
                  <c:v>1.027967810631</c:v>
                </c:pt>
                <c:pt idx="10354">
                  <c:v>1.0283362865450001</c:v>
                </c:pt>
                <c:pt idx="10355">
                  <c:v>1.028670668602</c:v>
                </c:pt>
                <c:pt idx="10356">
                  <c:v>1.029022932053</c:v>
                </c:pt>
                <c:pt idx="10357">
                  <c:v>1.0291824340819999</c:v>
                </c:pt>
                <c:pt idx="10358">
                  <c:v>1.0294936895369999</c:v>
                </c:pt>
                <c:pt idx="10359">
                  <c:v>1.0296854972839999</c:v>
                </c:pt>
                <c:pt idx="10360">
                  <c:v>1.0300282239909999</c:v>
                </c:pt>
                <c:pt idx="10361">
                  <c:v>1.0301499366760001</c:v>
                </c:pt>
                <c:pt idx="10362">
                  <c:v>1.030295133591</c:v>
                </c:pt>
                <c:pt idx="10363">
                  <c:v>1.0306539535520001</c:v>
                </c:pt>
                <c:pt idx="10364">
                  <c:v>1.0310064554209999</c:v>
                </c:pt>
                <c:pt idx="10365">
                  <c:v>1.0313347578050001</c:v>
                </c:pt>
                <c:pt idx="10366">
                  <c:v>1.031668663025</c:v>
                </c:pt>
                <c:pt idx="10367">
                  <c:v>1.0319968461989999</c:v>
                </c:pt>
                <c:pt idx="10368">
                  <c:v>1.032182216644</c:v>
                </c:pt>
                <c:pt idx="10369">
                  <c:v>1.0324983596799999</c:v>
                </c:pt>
                <c:pt idx="10370">
                  <c:v>1.03261256218</c:v>
                </c:pt>
                <c:pt idx="10371">
                  <c:v>1.03279531002</c:v>
                </c:pt>
                <c:pt idx="10372">
                  <c:v>1.033041596413</c:v>
                </c:pt>
                <c:pt idx="10373">
                  <c:v>1.033228158951</c:v>
                </c:pt>
                <c:pt idx="10374">
                  <c:v>1.033445000648</c:v>
                </c:pt>
                <c:pt idx="10375">
                  <c:v>1.0335932970049999</c:v>
                </c:pt>
                <c:pt idx="10376">
                  <c:v>1.0339391231540001</c:v>
                </c:pt>
                <c:pt idx="10377">
                  <c:v>1.034108042717</c:v>
                </c:pt>
                <c:pt idx="10378">
                  <c:v>1.0342034101490001</c:v>
                </c:pt>
                <c:pt idx="10379">
                  <c:v>1.034486532211</c:v>
                </c:pt>
                <c:pt idx="10380">
                  <c:v>1.034633874893</c:v>
                </c:pt>
                <c:pt idx="10381">
                  <c:v>1.034899950027</c:v>
                </c:pt>
                <c:pt idx="10382">
                  <c:v>1.0350190401079999</c:v>
                </c:pt>
                <c:pt idx="10383">
                  <c:v>1.035106420517</c:v>
                </c:pt>
                <c:pt idx="10384">
                  <c:v>1.0352048873899999</c:v>
                </c:pt>
                <c:pt idx="10385">
                  <c:v>1.035300135612</c:v>
                </c:pt>
                <c:pt idx="10386">
                  <c:v>1.0353897809979999</c:v>
                </c:pt>
                <c:pt idx="10387">
                  <c:v>1.035539269447</c:v>
                </c:pt>
                <c:pt idx="10388">
                  <c:v>1.035846590996</c:v>
                </c:pt>
                <c:pt idx="10389">
                  <c:v>1.036009788513</c:v>
                </c:pt>
                <c:pt idx="10390">
                  <c:v>1.036333203316</c:v>
                </c:pt>
                <c:pt idx="10391">
                  <c:v>1.036665678024</c:v>
                </c:pt>
                <c:pt idx="10392">
                  <c:v>1.036789536476</c:v>
                </c:pt>
                <c:pt idx="10393">
                  <c:v>1.036947011948</c:v>
                </c:pt>
                <c:pt idx="10394">
                  <c:v>1.0372853279109999</c:v>
                </c:pt>
                <c:pt idx="10395">
                  <c:v>1.037649273872</c:v>
                </c:pt>
                <c:pt idx="10396">
                  <c:v>1.0379722118379999</c:v>
                </c:pt>
                <c:pt idx="10397">
                  <c:v>1.038106799126</c:v>
                </c:pt>
                <c:pt idx="10398">
                  <c:v>1.038447856903</c:v>
                </c:pt>
                <c:pt idx="10399">
                  <c:v>1.0387960672380001</c:v>
                </c:pt>
                <c:pt idx="10400">
                  <c:v>1.039126992226</c:v>
                </c:pt>
                <c:pt idx="10401">
                  <c:v>1.039355516434</c:v>
                </c:pt>
                <c:pt idx="10402">
                  <c:v>1.0394772291179999</c:v>
                </c:pt>
                <c:pt idx="10403">
                  <c:v>1.039567112923</c:v>
                </c:pt>
                <c:pt idx="10404">
                  <c:v>1.0396409034730001</c:v>
                </c:pt>
                <c:pt idx="10405">
                  <c:v>1.039857625961</c:v>
                </c:pt>
                <c:pt idx="10406">
                  <c:v>1.0401905775069999</c:v>
                </c:pt>
                <c:pt idx="10407">
                  <c:v>1.0405027866359999</c:v>
                </c:pt>
                <c:pt idx="10408">
                  <c:v>1.040646910667</c:v>
                </c:pt>
                <c:pt idx="10409">
                  <c:v>1.0407953262330001</c:v>
                </c:pt>
                <c:pt idx="10410">
                  <c:v>1.040917158127</c:v>
                </c:pt>
                <c:pt idx="10411">
                  <c:v>1.041002511978</c:v>
                </c:pt>
                <c:pt idx="10412">
                  <c:v>1.0411088466639999</c:v>
                </c:pt>
                <c:pt idx="10413">
                  <c:v>1.041249275208</c:v>
                </c:pt>
                <c:pt idx="10414">
                  <c:v>1.041595220566</c:v>
                </c:pt>
                <c:pt idx="10415">
                  <c:v>1.0418337583540001</c:v>
                </c:pt>
                <c:pt idx="10416">
                  <c:v>1.041980862617</c:v>
                </c:pt>
                <c:pt idx="10417">
                  <c:v>1.0423263311390001</c:v>
                </c:pt>
                <c:pt idx="10418">
                  <c:v>1.0426533222200001</c:v>
                </c:pt>
                <c:pt idx="10419">
                  <c:v>1.042989015579</c:v>
                </c:pt>
                <c:pt idx="10420">
                  <c:v>1.0431983470920001</c:v>
                </c:pt>
                <c:pt idx="10421">
                  <c:v>1.043546676636</c:v>
                </c:pt>
                <c:pt idx="10422">
                  <c:v>1.043873548508</c:v>
                </c:pt>
                <c:pt idx="10423">
                  <c:v>1.0440888404849999</c:v>
                </c:pt>
                <c:pt idx="10424">
                  <c:v>1.044204354286</c:v>
                </c:pt>
                <c:pt idx="10425">
                  <c:v>1.04449224472</c:v>
                </c:pt>
                <c:pt idx="10426">
                  <c:v>1.04471373558</c:v>
                </c:pt>
                <c:pt idx="10427">
                  <c:v>1.0450619459149999</c:v>
                </c:pt>
                <c:pt idx="10428">
                  <c:v>1.04539513588</c:v>
                </c:pt>
                <c:pt idx="10429">
                  <c:v>1.045550584793</c:v>
                </c:pt>
                <c:pt idx="10430">
                  <c:v>1.0458651781079999</c:v>
                </c:pt>
                <c:pt idx="10431">
                  <c:v>1.045979499817</c:v>
                </c:pt>
                <c:pt idx="10432">
                  <c:v>1.0461001396180001</c:v>
                </c:pt>
                <c:pt idx="10433">
                  <c:v>1.0461781024929999</c:v>
                </c:pt>
                <c:pt idx="10434">
                  <c:v>1.0463010072709999</c:v>
                </c:pt>
                <c:pt idx="10435">
                  <c:v>1.0466451644899999</c:v>
                </c:pt>
                <c:pt idx="10436">
                  <c:v>1.0467951297760001</c:v>
                </c:pt>
                <c:pt idx="10437">
                  <c:v>1.046912431717</c:v>
                </c:pt>
                <c:pt idx="10438">
                  <c:v>1.047069311142</c:v>
                </c:pt>
                <c:pt idx="10439">
                  <c:v>1.047167062759</c:v>
                </c:pt>
                <c:pt idx="10440">
                  <c:v>1.047292470932</c:v>
                </c:pt>
                <c:pt idx="10441">
                  <c:v>1.047377943993</c:v>
                </c:pt>
                <c:pt idx="10442">
                  <c:v>1.0474581718439999</c:v>
                </c:pt>
                <c:pt idx="10443">
                  <c:v>1.0475407838819999</c:v>
                </c:pt>
                <c:pt idx="10444">
                  <c:v>1.0476295948030001</c:v>
                </c:pt>
                <c:pt idx="10445">
                  <c:v>1.0477508306500001</c:v>
                </c:pt>
                <c:pt idx="10446">
                  <c:v>1.047876000404</c:v>
                </c:pt>
                <c:pt idx="10447">
                  <c:v>1.0480011701580001</c:v>
                </c:pt>
                <c:pt idx="10448">
                  <c:v>1.048105239868</c:v>
                </c:pt>
                <c:pt idx="10449">
                  <c:v>1.048337578773</c:v>
                </c:pt>
                <c:pt idx="10450">
                  <c:v>1.048445105553</c:v>
                </c:pt>
                <c:pt idx="10451">
                  <c:v>1.048566579819</c:v>
                </c:pt>
                <c:pt idx="10452">
                  <c:v>1.0486856698989999</c:v>
                </c:pt>
                <c:pt idx="10453">
                  <c:v>1.0489969253539999</c:v>
                </c:pt>
                <c:pt idx="10454">
                  <c:v>1.049340844154</c:v>
                </c:pt>
                <c:pt idx="10455">
                  <c:v>1.0496288537980001</c:v>
                </c:pt>
                <c:pt idx="10456">
                  <c:v>1.049816012383</c:v>
                </c:pt>
                <c:pt idx="10457">
                  <c:v>1.050105571747</c:v>
                </c:pt>
                <c:pt idx="10458">
                  <c:v>1.050228238106</c:v>
                </c:pt>
                <c:pt idx="10459">
                  <c:v>1.0503011941910001</c:v>
                </c:pt>
                <c:pt idx="10460">
                  <c:v>1.050415992737</c:v>
                </c:pt>
                <c:pt idx="10461">
                  <c:v>1.050753951073</c:v>
                </c:pt>
                <c:pt idx="10462">
                  <c:v>1.0510888099669999</c:v>
                </c:pt>
                <c:pt idx="10463">
                  <c:v>1.0514258146290001</c:v>
                </c:pt>
                <c:pt idx="10464">
                  <c:v>1.051770210266</c:v>
                </c:pt>
                <c:pt idx="10465">
                  <c:v>1.051926016808</c:v>
                </c:pt>
                <c:pt idx="10466">
                  <c:v>1.0521115064619999</c:v>
                </c:pt>
                <c:pt idx="10467">
                  <c:v>1.052233695984</c:v>
                </c:pt>
                <c:pt idx="10468">
                  <c:v>1.052604436874</c:v>
                </c:pt>
                <c:pt idx="10469">
                  <c:v>1.052928805351</c:v>
                </c:pt>
                <c:pt idx="10470">
                  <c:v>1.0530772209170001</c:v>
                </c:pt>
                <c:pt idx="10471">
                  <c:v>1.053306221962</c:v>
                </c:pt>
                <c:pt idx="10472">
                  <c:v>1.0534906387330001</c:v>
                </c:pt>
                <c:pt idx="10473">
                  <c:v>1.0538110733029999</c:v>
                </c:pt>
                <c:pt idx="10474">
                  <c:v>1.0541714429860001</c:v>
                </c:pt>
                <c:pt idx="10475">
                  <c:v>1.054319262505</c:v>
                </c:pt>
                <c:pt idx="10476">
                  <c:v>1.0546356439589999</c:v>
                </c:pt>
                <c:pt idx="10477">
                  <c:v>1.054778933525</c:v>
                </c:pt>
                <c:pt idx="10478">
                  <c:v>1.0551344156269999</c:v>
                </c:pt>
                <c:pt idx="10479">
                  <c:v>1.0554533004760001</c:v>
                </c:pt>
                <c:pt idx="10480">
                  <c:v>1.0556097030639999</c:v>
                </c:pt>
                <c:pt idx="10481">
                  <c:v>1.055737257004</c:v>
                </c:pt>
                <c:pt idx="10482">
                  <c:v>1.056068778038</c:v>
                </c:pt>
                <c:pt idx="10483">
                  <c:v>1.056406736374</c:v>
                </c:pt>
                <c:pt idx="10484">
                  <c:v>1.0565539598460001</c:v>
                </c:pt>
                <c:pt idx="10485">
                  <c:v>1.056635975838</c:v>
                </c:pt>
                <c:pt idx="10486">
                  <c:v>1.056723356247</c:v>
                </c:pt>
                <c:pt idx="10487">
                  <c:v>1.0568430423740001</c:v>
                </c:pt>
                <c:pt idx="10488">
                  <c:v>1.05700480938</c:v>
                </c:pt>
                <c:pt idx="10489">
                  <c:v>1.057336211205</c:v>
                </c:pt>
                <c:pt idx="10490">
                  <c:v>1.057647705078</c:v>
                </c:pt>
                <c:pt idx="10491">
                  <c:v>1.057981491089</c:v>
                </c:pt>
                <c:pt idx="10492">
                  <c:v>1.0583238601680001</c:v>
                </c:pt>
                <c:pt idx="10493">
                  <c:v>1.058449983597</c:v>
                </c:pt>
                <c:pt idx="10494">
                  <c:v>1.058532834053</c:v>
                </c:pt>
                <c:pt idx="10495">
                  <c:v>1.058647036552</c:v>
                </c:pt>
                <c:pt idx="10496">
                  <c:v>1.0587321519849999</c:v>
                </c:pt>
                <c:pt idx="10497">
                  <c:v>1.0588165521620001</c:v>
                </c:pt>
                <c:pt idx="10498">
                  <c:v>1.0589038133619999</c:v>
                </c:pt>
                <c:pt idx="10499">
                  <c:v>1.0592288970949999</c:v>
                </c:pt>
                <c:pt idx="10500">
                  <c:v>1.059369683266</c:v>
                </c:pt>
                <c:pt idx="10501">
                  <c:v>1.0594792366029999</c:v>
                </c:pt>
                <c:pt idx="10502">
                  <c:v>1.0595663785930001</c:v>
                </c:pt>
                <c:pt idx="10503">
                  <c:v>1.0596541166310001</c:v>
                </c:pt>
                <c:pt idx="10504">
                  <c:v>1.0597685575489999</c:v>
                </c:pt>
                <c:pt idx="10505">
                  <c:v>1.0598872900009999</c:v>
                </c:pt>
                <c:pt idx="10506">
                  <c:v>1.0600748062130001</c:v>
                </c:pt>
                <c:pt idx="10507">
                  <c:v>1.0602235794070001</c:v>
                </c:pt>
                <c:pt idx="10508">
                  <c:v>1.060315966606</c:v>
                </c:pt>
                <c:pt idx="10509">
                  <c:v>1.060511112213</c:v>
                </c:pt>
                <c:pt idx="10510">
                  <c:v>1.0606291294100001</c:v>
                </c:pt>
                <c:pt idx="10511">
                  <c:v>1.0608096122740001</c:v>
                </c:pt>
                <c:pt idx="10512">
                  <c:v>1.0611689090730001</c:v>
                </c:pt>
                <c:pt idx="10513">
                  <c:v>1.0614011287689999</c:v>
                </c:pt>
                <c:pt idx="10514">
                  <c:v>1.0616034269329999</c:v>
                </c:pt>
                <c:pt idx="10515">
                  <c:v>1.0617557764050001</c:v>
                </c:pt>
                <c:pt idx="10516">
                  <c:v>1.061871528625</c:v>
                </c:pt>
                <c:pt idx="10517">
                  <c:v>1.062018752098</c:v>
                </c:pt>
                <c:pt idx="10518">
                  <c:v>1.062366724014</c:v>
                </c:pt>
                <c:pt idx="10519">
                  <c:v>1.062445163727</c:v>
                </c:pt>
                <c:pt idx="10520">
                  <c:v>1.0625318288800001</c:v>
                </c:pt>
                <c:pt idx="10521">
                  <c:v>1.062618732452</c:v>
                </c:pt>
                <c:pt idx="10522">
                  <c:v>1.062702178955</c:v>
                </c:pt>
                <c:pt idx="10523">
                  <c:v>1.063042998314</c:v>
                </c:pt>
                <c:pt idx="10524">
                  <c:v>1.0633817911150001</c:v>
                </c:pt>
                <c:pt idx="10525">
                  <c:v>1.063725948334</c:v>
                </c:pt>
                <c:pt idx="10526">
                  <c:v>1.0640587806699999</c:v>
                </c:pt>
                <c:pt idx="10527">
                  <c:v>1.0641820430760001</c:v>
                </c:pt>
                <c:pt idx="10528">
                  <c:v>1.0643019676209999</c:v>
                </c:pt>
                <c:pt idx="10529">
                  <c:v>1.0645104646679999</c:v>
                </c:pt>
                <c:pt idx="10530">
                  <c:v>1.064688682556</c:v>
                </c:pt>
                <c:pt idx="10531">
                  <c:v>1.0648077726359999</c:v>
                </c:pt>
                <c:pt idx="10532">
                  <c:v>1.065027832985</c:v>
                </c:pt>
                <c:pt idx="10533">
                  <c:v>1.065171599388</c:v>
                </c:pt>
                <c:pt idx="10534">
                  <c:v>1.0652278661729999</c:v>
                </c:pt>
                <c:pt idx="10535">
                  <c:v>1.06528377533</c:v>
                </c:pt>
                <c:pt idx="10536">
                  <c:v>1.0653448104859999</c:v>
                </c:pt>
                <c:pt idx="10537">
                  <c:v>1.065433144569</c:v>
                </c:pt>
                <c:pt idx="10538">
                  <c:v>1.065548062325</c:v>
                </c:pt>
                <c:pt idx="10539">
                  <c:v>1.0657613277439999</c:v>
                </c:pt>
                <c:pt idx="10540">
                  <c:v>1.066114187241</c:v>
                </c:pt>
                <c:pt idx="10541">
                  <c:v>1.06640458107</c:v>
                </c:pt>
                <c:pt idx="10542">
                  <c:v>1.0667546987530001</c:v>
                </c:pt>
                <c:pt idx="10543">
                  <c:v>1.067100286484</c:v>
                </c:pt>
                <c:pt idx="10544">
                  <c:v>1.0672558546069999</c:v>
                </c:pt>
                <c:pt idx="10545">
                  <c:v>1.067378282547</c:v>
                </c:pt>
                <c:pt idx="10546">
                  <c:v>1.067502975464</c:v>
                </c:pt>
                <c:pt idx="10547">
                  <c:v>1.067813396454</c:v>
                </c:pt>
                <c:pt idx="10548">
                  <c:v>1.0679689645770001</c:v>
                </c:pt>
                <c:pt idx="10549">
                  <c:v>1.068313360214</c:v>
                </c:pt>
                <c:pt idx="10550">
                  <c:v>1.068635821342</c:v>
                </c:pt>
                <c:pt idx="10551">
                  <c:v>1.068928837776</c:v>
                </c:pt>
                <c:pt idx="10552">
                  <c:v>1.06906914711</c:v>
                </c:pt>
                <c:pt idx="10553">
                  <c:v>1.06938123703</c:v>
                </c:pt>
                <c:pt idx="10554">
                  <c:v>1.06968998909</c:v>
                </c:pt>
                <c:pt idx="10555">
                  <c:v>1.069773674011</c:v>
                </c:pt>
                <c:pt idx="10556">
                  <c:v>1.069854617119</c:v>
                </c:pt>
                <c:pt idx="10557">
                  <c:v>1.0701911449429999</c:v>
                </c:pt>
                <c:pt idx="10558">
                  <c:v>1.0703783035279999</c:v>
                </c:pt>
                <c:pt idx="10559">
                  <c:v>1.0704978704450001</c:v>
                </c:pt>
                <c:pt idx="10560">
                  <c:v>1.070675373077</c:v>
                </c:pt>
                <c:pt idx="10561">
                  <c:v>1.0710157155990001</c:v>
                </c:pt>
                <c:pt idx="10562">
                  <c:v>1.071179151535</c:v>
                </c:pt>
                <c:pt idx="10563">
                  <c:v>1.071407794952</c:v>
                </c:pt>
                <c:pt idx="10564">
                  <c:v>1.0715221166610001</c:v>
                </c:pt>
                <c:pt idx="10565">
                  <c:v>1.0718406438829999</c:v>
                </c:pt>
                <c:pt idx="10566">
                  <c:v>1.071960687637</c:v>
                </c:pt>
                <c:pt idx="10567">
                  <c:v>1.0723150968549999</c:v>
                </c:pt>
                <c:pt idx="10568">
                  <c:v>1.0724726915359999</c:v>
                </c:pt>
                <c:pt idx="10569">
                  <c:v>1.0727933645250001</c:v>
                </c:pt>
                <c:pt idx="10570">
                  <c:v>1.0731381177899999</c:v>
                </c:pt>
                <c:pt idx="10571">
                  <c:v>1.0734641551969999</c:v>
                </c:pt>
                <c:pt idx="10572">
                  <c:v>1.07361638546</c:v>
                </c:pt>
                <c:pt idx="10573">
                  <c:v>1.073912858963</c:v>
                </c:pt>
                <c:pt idx="10574">
                  <c:v>1.0740308761599999</c:v>
                </c:pt>
                <c:pt idx="10575">
                  <c:v>1.074154734612</c:v>
                </c:pt>
                <c:pt idx="10576">
                  <c:v>1.0742651224140001</c:v>
                </c:pt>
                <c:pt idx="10577">
                  <c:v>1.074351429939</c:v>
                </c:pt>
                <c:pt idx="10578">
                  <c:v>1.0744343996050001</c:v>
                </c:pt>
                <c:pt idx="10579">
                  <c:v>1.0745232105260001</c:v>
                </c:pt>
                <c:pt idx="10580">
                  <c:v>1.0746351480480001</c:v>
                </c:pt>
                <c:pt idx="10581">
                  <c:v>1.0747238397600001</c:v>
                </c:pt>
                <c:pt idx="10582">
                  <c:v>1.074840307236</c:v>
                </c:pt>
                <c:pt idx="10583">
                  <c:v>1.07492852211</c:v>
                </c:pt>
                <c:pt idx="10584">
                  <c:v>1.0750460624689999</c:v>
                </c:pt>
                <c:pt idx="10585">
                  <c:v>1.0751339197159999</c:v>
                </c:pt>
                <c:pt idx="10586">
                  <c:v>1.075279831886</c:v>
                </c:pt>
                <c:pt idx="10587">
                  <c:v>1.0755734443660001</c:v>
                </c:pt>
                <c:pt idx="10588">
                  <c:v>1.075572729111</c:v>
                </c:pt>
                <c:pt idx="10589">
                  <c:v>1.0755679607390001</c:v>
                </c:pt>
                <c:pt idx="10590">
                  <c:v>1.075560331345</c:v>
                </c:pt>
                <c:pt idx="10591">
                  <c:v>1.0757460594179999</c:v>
                </c:pt>
                <c:pt idx="10592">
                  <c:v>1.075884103775</c:v>
                </c:pt>
                <c:pt idx="10593">
                  <c:v>1.076009631157</c:v>
                </c:pt>
                <c:pt idx="10594">
                  <c:v>1.076125741005</c:v>
                </c:pt>
                <c:pt idx="10595">
                  <c:v>1.076225042343</c:v>
                </c:pt>
                <c:pt idx="10596">
                  <c:v>1.0764250755310001</c:v>
                </c:pt>
                <c:pt idx="10597">
                  <c:v>1.076778650284</c:v>
                </c:pt>
                <c:pt idx="10598">
                  <c:v>1.0770173072810001</c:v>
                </c:pt>
                <c:pt idx="10599">
                  <c:v>1.077157020569</c:v>
                </c:pt>
                <c:pt idx="10600">
                  <c:v>1.0775161981579999</c:v>
                </c:pt>
                <c:pt idx="10601">
                  <c:v>1.0777595043179999</c:v>
                </c:pt>
                <c:pt idx="10602">
                  <c:v>1.0779255628590001</c:v>
                </c:pt>
                <c:pt idx="10603">
                  <c:v>1.0780522823330001</c:v>
                </c:pt>
                <c:pt idx="10604">
                  <c:v>1.0781821012499999</c:v>
                </c:pt>
                <c:pt idx="10605">
                  <c:v>1.0783127546310001</c:v>
                </c:pt>
                <c:pt idx="10606">
                  <c:v>1.0786762237550001</c:v>
                </c:pt>
                <c:pt idx="10607">
                  <c:v>1.0789946317670001</c:v>
                </c:pt>
                <c:pt idx="10608">
                  <c:v>1.0793803930279999</c:v>
                </c:pt>
                <c:pt idx="10609">
                  <c:v>1.079754590988</c:v>
                </c:pt>
                <c:pt idx="10610">
                  <c:v>1.0799131393429999</c:v>
                </c:pt>
                <c:pt idx="10611">
                  <c:v>1.0800129175190001</c:v>
                </c:pt>
                <c:pt idx="10612">
                  <c:v>1.0801458358760001</c:v>
                </c:pt>
                <c:pt idx="10613">
                  <c:v>1.0805425643919999</c:v>
                </c:pt>
                <c:pt idx="10614">
                  <c:v>1.0807142257689999</c:v>
                </c:pt>
                <c:pt idx="10615">
                  <c:v>1.080975174904</c:v>
                </c:pt>
                <c:pt idx="10616">
                  <c:v>1.081134796143</c:v>
                </c:pt>
                <c:pt idx="10617">
                  <c:v>1.0815101861950001</c:v>
                </c:pt>
                <c:pt idx="10618">
                  <c:v>1.081853270531</c:v>
                </c:pt>
                <c:pt idx="10619">
                  <c:v>1.08209502697</c:v>
                </c:pt>
                <c:pt idx="10620">
                  <c:v>1.0822303295139999</c:v>
                </c:pt>
                <c:pt idx="10621">
                  <c:v>1.082394599915</c:v>
                </c:pt>
                <c:pt idx="10622">
                  <c:v>1.0825592279430001</c:v>
                </c:pt>
                <c:pt idx="10623">
                  <c:v>1.082894563675</c:v>
                </c:pt>
                <c:pt idx="10624">
                  <c:v>1.083132386208</c:v>
                </c:pt>
                <c:pt idx="10625">
                  <c:v>1.083264112473</c:v>
                </c:pt>
                <c:pt idx="10626">
                  <c:v>1.083497643471</c:v>
                </c:pt>
                <c:pt idx="10627">
                  <c:v>1.083660006523</c:v>
                </c:pt>
                <c:pt idx="10628">
                  <c:v>1.0837609767909999</c:v>
                </c:pt>
                <c:pt idx="10629">
                  <c:v>1.0838916301729999</c:v>
                </c:pt>
                <c:pt idx="10630">
                  <c:v>1.0842475891109999</c:v>
                </c:pt>
                <c:pt idx="10631">
                  <c:v>1.084442853928</c:v>
                </c:pt>
                <c:pt idx="10632">
                  <c:v>1.0847967863079999</c:v>
                </c:pt>
                <c:pt idx="10633">
                  <c:v>1.085128426552</c:v>
                </c:pt>
                <c:pt idx="10634">
                  <c:v>1.0852458477019999</c:v>
                </c:pt>
                <c:pt idx="10635">
                  <c:v>1.085410237312</c:v>
                </c:pt>
                <c:pt idx="10636">
                  <c:v>1.085759520531</c:v>
                </c:pt>
                <c:pt idx="10637">
                  <c:v>1.0861107110979999</c:v>
                </c:pt>
                <c:pt idx="10638">
                  <c:v>1.086459994316</c:v>
                </c:pt>
                <c:pt idx="10639">
                  <c:v>1.086719870567</c:v>
                </c:pt>
                <c:pt idx="10640">
                  <c:v>1.0868631601330001</c:v>
                </c:pt>
                <c:pt idx="10641">
                  <c:v>1.0871646404269999</c:v>
                </c:pt>
                <c:pt idx="10642">
                  <c:v>1.087425947189</c:v>
                </c:pt>
                <c:pt idx="10643">
                  <c:v>1.0875124931339999</c:v>
                </c:pt>
                <c:pt idx="10644">
                  <c:v>1.0876288413999999</c:v>
                </c:pt>
                <c:pt idx="10645">
                  <c:v>1.087975144386</c:v>
                </c:pt>
                <c:pt idx="10646">
                  <c:v>1.0881240367889999</c:v>
                </c:pt>
                <c:pt idx="10647">
                  <c:v>1.088441610336</c:v>
                </c:pt>
                <c:pt idx="10648">
                  <c:v>1.088783740997</c:v>
                </c:pt>
                <c:pt idx="10649">
                  <c:v>1.0890183448790001</c:v>
                </c:pt>
                <c:pt idx="10650">
                  <c:v>1.089187979698</c:v>
                </c:pt>
                <c:pt idx="10651">
                  <c:v>1.0895327329640001</c:v>
                </c:pt>
                <c:pt idx="10652">
                  <c:v>1.089619636536</c:v>
                </c:pt>
                <c:pt idx="10653">
                  <c:v>1.0897083282469999</c:v>
                </c:pt>
                <c:pt idx="10654">
                  <c:v>1.0898377895360001</c:v>
                </c:pt>
                <c:pt idx="10655">
                  <c:v>1.090188384056</c:v>
                </c:pt>
                <c:pt idx="10656">
                  <c:v>1.0904912948609999</c:v>
                </c:pt>
                <c:pt idx="10657">
                  <c:v>1.090606689453</c:v>
                </c:pt>
                <c:pt idx="10658">
                  <c:v>1.09072458744</c:v>
                </c:pt>
                <c:pt idx="10659">
                  <c:v>1.0908442735670001</c:v>
                </c:pt>
                <c:pt idx="10660">
                  <c:v>1.091132283211</c:v>
                </c:pt>
                <c:pt idx="10661">
                  <c:v>1.0912910699839999</c:v>
                </c:pt>
                <c:pt idx="10662">
                  <c:v>1.09141254425</c:v>
                </c:pt>
                <c:pt idx="10663">
                  <c:v>1.0917381048200001</c:v>
                </c:pt>
                <c:pt idx="10664">
                  <c:v>1.091855287552</c:v>
                </c:pt>
                <c:pt idx="10665">
                  <c:v>1.092071652412</c:v>
                </c:pt>
                <c:pt idx="10666">
                  <c:v>1.092401146889</c:v>
                </c:pt>
                <c:pt idx="10667">
                  <c:v>1.092558026314</c:v>
                </c:pt>
                <c:pt idx="10668">
                  <c:v>1.092681050301</c:v>
                </c:pt>
                <c:pt idx="10669">
                  <c:v>1.093008995056</c:v>
                </c:pt>
                <c:pt idx="10670">
                  <c:v>1.0931311845780001</c:v>
                </c:pt>
                <c:pt idx="10671">
                  <c:v>1.0932176113130001</c:v>
                </c:pt>
                <c:pt idx="10672">
                  <c:v>1.0933014154430001</c:v>
                </c:pt>
                <c:pt idx="10673">
                  <c:v>1.0933883190160001</c:v>
                </c:pt>
                <c:pt idx="10674">
                  <c:v>1.093476295471</c:v>
                </c:pt>
                <c:pt idx="10675">
                  <c:v>1.0936046838760001</c:v>
                </c:pt>
                <c:pt idx="10676">
                  <c:v>1.093930363655</c:v>
                </c:pt>
                <c:pt idx="10677">
                  <c:v>1.094216585159</c:v>
                </c:pt>
                <c:pt idx="10678">
                  <c:v>1.094536542892</c:v>
                </c:pt>
                <c:pt idx="10679">
                  <c:v>1.094708204269</c:v>
                </c:pt>
                <c:pt idx="10680">
                  <c:v>1.094817280769</c:v>
                </c:pt>
                <c:pt idx="10681">
                  <c:v>1.0950157642360001</c:v>
                </c:pt>
                <c:pt idx="10682">
                  <c:v>1.0953689813609999</c:v>
                </c:pt>
                <c:pt idx="10683">
                  <c:v>1.095479130745</c:v>
                </c:pt>
                <c:pt idx="10684">
                  <c:v>1.095814824104</c:v>
                </c:pt>
                <c:pt idx="10685">
                  <c:v>1.0959737300870001</c:v>
                </c:pt>
                <c:pt idx="10686">
                  <c:v>1.096207976341</c:v>
                </c:pt>
                <c:pt idx="10687">
                  <c:v>1.0963664054869999</c:v>
                </c:pt>
                <c:pt idx="10688">
                  <c:v>1.096506237984</c:v>
                </c:pt>
                <c:pt idx="10689">
                  <c:v>1.096595406532</c:v>
                </c:pt>
                <c:pt idx="10690">
                  <c:v>1.0967190265660001</c:v>
                </c:pt>
                <c:pt idx="10691">
                  <c:v>1.096986532211</c:v>
                </c:pt>
                <c:pt idx="10692">
                  <c:v>1.0971791744229999</c:v>
                </c:pt>
                <c:pt idx="10693">
                  <c:v>1.0973042249680001</c:v>
                </c:pt>
                <c:pt idx="10694">
                  <c:v>1.0973925590519999</c:v>
                </c:pt>
                <c:pt idx="10695">
                  <c:v>1.0975536108020001</c:v>
                </c:pt>
                <c:pt idx="10696">
                  <c:v>1.0977683067320001</c:v>
                </c:pt>
                <c:pt idx="10697">
                  <c:v>1.098005771637</c:v>
                </c:pt>
                <c:pt idx="10698">
                  <c:v>1.098144412041</c:v>
                </c:pt>
                <c:pt idx="10699">
                  <c:v>1.098276138306</c:v>
                </c:pt>
                <c:pt idx="10700">
                  <c:v>1.098375320435</c:v>
                </c:pt>
                <c:pt idx="10701">
                  <c:v>1.0984675884249999</c:v>
                </c:pt>
                <c:pt idx="10702">
                  <c:v>1.098596811295</c:v>
                </c:pt>
                <c:pt idx="10703">
                  <c:v>1.0987526178360001</c:v>
                </c:pt>
                <c:pt idx="10704">
                  <c:v>1.099051475525</c:v>
                </c:pt>
                <c:pt idx="10705">
                  <c:v>1.099139213562</c:v>
                </c:pt>
                <c:pt idx="10706">
                  <c:v>1.099233627319</c:v>
                </c:pt>
                <c:pt idx="10707">
                  <c:v>1.0993264913559999</c:v>
                </c:pt>
                <c:pt idx="10708">
                  <c:v>1.099524974823</c:v>
                </c:pt>
                <c:pt idx="10709">
                  <c:v>1.09975528717</c:v>
                </c:pt>
                <c:pt idx="10710">
                  <c:v>1.100136876106</c:v>
                </c:pt>
                <c:pt idx="10711">
                  <c:v>1.100420475006</c:v>
                </c:pt>
                <c:pt idx="10712">
                  <c:v>1.1005306243899999</c:v>
                </c:pt>
                <c:pt idx="10713">
                  <c:v>1.100645422935</c:v>
                </c:pt>
                <c:pt idx="10714">
                  <c:v>1.100766181946</c:v>
                </c:pt>
                <c:pt idx="10715">
                  <c:v>1.1009238958359999</c:v>
                </c:pt>
                <c:pt idx="10716">
                  <c:v>1.101258277893</c:v>
                </c:pt>
                <c:pt idx="10717">
                  <c:v>1.1015630960459999</c:v>
                </c:pt>
                <c:pt idx="10718">
                  <c:v>1.1017137765880001</c:v>
                </c:pt>
                <c:pt idx="10719">
                  <c:v>1.1018254756929999</c:v>
                </c:pt>
                <c:pt idx="10720">
                  <c:v>1.1019130945210001</c:v>
                </c:pt>
                <c:pt idx="10721">
                  <c:v>1.101967096329</c:v>
                </c:pt>
                <c:pt idx="10722">
                  <c:v>1.1020550727839999</c:v>
                </c:pt>
                <c:pt idx="10723">
                  <c:v>1.102180957794</c:v>
                </c:pt>
                <c:pt idx="10724">
                  <c:v>1.1025037765500001</c:v>
                </c:pt>
                <c:pt idx="10725">
                  <c:v>1.102618694305</c:v>
                </c:pt>
                <c:pt idx="10726">
                  <c:v>1.102743268013</c:v>
                </c:pt>
                <c:pt idx="10727">
                  <c:v>1.10282766819</c:v>
                </c:pt>
                <c:pt idx="10728">
                  <c:v>1.103018522263</c:v>
                </c:pt>
                <c:pt idx="10729">
                  <c:v>1.103204369545</c:v>
                </c:pt>
                <c:pt idx="10730">
                  <c:v>1.1033536195760001</c:v>
                </c:pt>
                <c:pt idx="10731">
                  <c:v>1.103561043739</c:v>
                </c:pt>
                <c:pt idx="10732">
                  <c:v>1.1038516759870001</c:v>
                </c:pt>
                <c:pt idx="10733">
                  <c:v>1.1040259599690001</c:v>
                </c:pt>
                <c:pt idx="10734">
                  <c:v>1.10416841507</c:v>
                </c:pt>
                <c:pt idx="10735">
                  <c:v>1.1042641401290001</c:v>
                </c:pt>
                <c:pt idx="10736">
                  <c:v>1.1045928001400001</c:v>
                </c:pt>
                <c:pt idx="10737">
                  <c:v>1.1049174070359999</c:v>
                </c:pt>
                <c:pt idx="10738">
                  <c:v>1.1052510738370001</c:v>
                </c:pt>
                <c:pt idx="10739">
                  <c:v>1.1053760051729999</c:v>
                </c:pt>
                <c:pt idx="10740">
                  <c:v>1.105588316917</c:v>
                </c:pt>
                <c:pt idx="10741">
                  <c:v>1.10573387146</c:v>
                </c:pt>
                <c:pt idx="10742">
                  <c:v>1.1058528423309999</c:v>
                </c:pt>
                <c:pt idx="10743">
                  <c:v>1.106014490128</c:v>
                </c:pt>
                <c:pt idx="10744">
                  <c:v>1.106173038483</c:v>
                </c:pt>
                <c:pt idx="10745">
                  <c:v>1.106265902519</c:v>
                </c:pt>
                <c:pt idx="10746">
                  <c:v>1.1064203977580001</c:v>
                </c:pt>
                <c:pt idx="10747">
                  <c:v>1.1066056489939999</c:v>
                </c:pt>
                <c:pt idx="10748">
                  <c:v>1.106700897217</c:v>
                </c:pt>
                <c:pt idx="10749">
                  <c:v>1.106796741486</c:v>
                </c:pt>
                <c:pt idx="10750">
                  <c:v>1.107145786285</c:v>
                </c:pt>
                <c:pt idx="10751">
                  <c:v>1.107239365578</c:v>
                </c:pt>
                <c:pt idx="10752">
                  <c:v>1.1074022054670001</c:v>
                </c:pt>
                <c:pt idx="10753">
                  <c:v>1.107531070709</c:v>
                </c:pt>
                <c:pt idx="10754">
                  <c:v>1.1077202558520001</c:v>
                </c:pt>
                <c:pt idx="10755">
                  <c:v>1.1079151630399999</c:v>
                </c:pt>
                <c:pt idx="10756">
                  <c:v>1.1080298423770001</c:v>
                </c:pt>
                <c:pt idx="10757">
                  <c:v>1.1082279682159999</c:v>
                </c:pt>
                <c:pt idx="10758">
                  <c:v>1.108590126038</c:v>
                </c:pt>
                <c:pt idx="10759">
                  <c:v>1.108940601349</c:v>
                </c:pt>
                <c:pt idx="10760">
                  <c:v>1.1092007160190001</c:v>
                </c:pt>
                <c:pt idx="10761">
                  <c:v>1.109352350235</c:v>
                </c:pt>
                <c:pt idx="10762">
                  <c:v>1.1094651222230001</c:v>
                </c:pt>
                <c:pt idx="10763">
                  <c:v>1.109577059746</c:v>
                </c:pt>
                <c:pt idx="10764">
                  <c:v>1.1099075078959999</c:v>
                </c:pt>
                <c:pt idx="10765">
                  <c:v>1.1102464199069999</c:v>
                </c:pt>
                <c:pt idx="10766">
                  <c:v>1.1104207038880001</c:v>
                </c:pt>
                <c:pt idx="10767">
                  <c:v>1.1106632947920001</c:v>
                </c:pt>
                <c:pt idx="10768">
                  <c:v>1.110989570618</c:v>
                </c:pt>
                <c:pt idx="10769">
                  <c:v>1.1113241910930001</c:v>
                </c:pt>
                <c:pt idx="10770">
                  <c:v>1.1114732027050001</c:v>
                </c:pt>
                <c:pt idx="10771">
                  <c:v>1.111627101898</c:v>
                </c:pt>
                <c:pt idx="10772">
                  <c:v>1.1119883060460001</c:v>
                </c:pt>
                <c:pt idx="10773">
                  <c:v>1.1122475862500001</c:v>
                </c:pt>
                <c:pt idx="10774">
                  <c:v>1.1124324798580001</c:v>
                </c:pt>
                <c:pt idx="10775">
                  <c:v>1.1126192808149999</c:v>
                </c:pt>
                <c:pt idx="10776">
                  <c:v>1.112732887268</c:v>
                </c:pt>
                <c:pt idx="10777">
                  <c:v>1.112830281258</c:v>
                </c:pt>
                <c:pt idx="10778">
                  <c:v>1.1129462718959999</c:v>
                </c:pt>
                <c:pt idx="10779">
                  <c:v>1.1131196022030001</c:v>
                </c:pt>
                <c:pt idx="10780">
                  <c:v>1.1132693290710001</c:v>
                </c:pt>
                <c:pt idx="10781">
                  <c:v>1.1133557558060001</c:v>
                </c:pt>
                <c:pt idx="10782">
                  <c:v>1.11347413063</c:v>
                </c:pt>
                <c:pt idx="10783">
                  <c:v>1.1135952472690001</c:v>
                </c:pt>
                <c:pt idx="10784">
                  <c:v>1.113756418228</c:v>
                </c:pt>
                <c:pt idx="10785">
                  <c:v>1.114050388336</c:v>
                </c:pt>
                <c:pt idx="10786">
                  <c:v>1.1142331361769999</c:v>
                </c:pt>
                <c:pt idx="10787">
                  <c:v>1.1145484447480001</c:v>
                </c:pt>
                <c:pt idx="10788">
                  <c:v>1.1148904561999999</c:v>
                </c:pt>
                <c:pt idx="10789">
                  <c:v>1.115010261536</c:v>
                </c:pt>
                <c:pt idx="10790">
                  <c:v>1.1151225566859999</c:v>
                </c:pt>
                <c:pt idx="10791">
                  <c:v>1.1154657602310001</c:v>
                </c:pt>
                <c:pt idx="10792">
                  <c:v>1.115649223328</c:v>
                </c:pt>
                <c:pt idx="10793">
                  <c:v>1.1159757375720001</c:v>
                </c:pt>
                <c:pt idx="10794">
                  <c:v>1.1160616874689999</c:v>
                </c:pt>
                <c:pt idx="10795">
                  <c:v>1.1161911487580001</c:v>
                </c:pt>
                <c:pt idx="10796">
                  <c:v>1.1165342330929999</c:v>
                </c:pt>
                <c:pt idx="10797">
                  <c:v>1.116693973541</c:v>
                </c:pt>
                <c:pt idx="10798">
                  <c:v>1.1168488264080001</c:v>
                </c:pt>
                <c:pt idx="10799">
                  <c:v>1.1171809434890001</c:v>
                </c:pt>
                <c:pt idx="10800">
                  <c:v>1.1173998117449999</c:v>
                </c:pt>
                <c:pt idx="10801">
                  <c:v>1.117657542229</c:v>
                </c:pt>
                <c:pt idx="10802">
                  <c:v>1.1180225610729999</c:v>
                </c:pt>
                <c:pt idx="10803">
                  <c:v>1.1183748245239999</c:v>
                </c:pt>
                <c:pt idx="10804">
                  <c:v>1.118681311607</c:v>
                </c:pt>
                <c:pt idx="10805">
                  <c:v>1.118831157684</c:v>
                </c:pt>
                <c:pt idx="10806">
                  <c:v>1.119171261787</c:v>
                </c:pt>
                <c:pt idx="10807">
                  <c:v>1.1194872856139999</c:v>
                </c:pt>
                <c:pt idx="10808">
                  <c:v>1.1196682453160001</c:v>
                </c:pt>
                <c:pt idx="10809">
                  <c:v>1.119755268097</c:v>
                </c:pt>
                <c:pt idx="10810">
                  <c:v>1.1199005842209999</c:v>
                </c:pt>
                <c:pt idx="10811">
                  <c:v>1.1201426982880001</c:v>
                </c:pt>
                <c:pt idx="10812">
                  <c:v>1.1202597618100001</c:v>
                </c:pt>
                <c:pt idx="10813">
                  <c:v>1.1203446388239999</c:v>
                </c:pt>
                <c:pt idx="10814">
                  <c:v>1.1204322576520001</c:v>
                </c:pt>
                <c:pt idx="10815">
                  <c:v>1.1205195188520001</c:v>
                </c:pt>
                <c:pt idx="10816">
                  <c:v>1.120600938797</c:v>
                </c:pt>
                <c:pt idx="10817">
                  <c:v>1.120697021484</c:v>
                </c:pt>
                <c:pt idx="10818">
                  <c:v>1.1208755969999999</c:v>
                </c:pt>
                <c:pt idx="10819">
                  <c:v>1.120996117592</c:v>
                </c:pt>
                <c:pt idx="10820">
                  <c:v>1.1211135387419999</c:v>
                </c:pt>
                <c:pt idx="10821">
                  <c:v>1.1213524341579999</c:v>
                </c:pt>
                <c:pt idx="10822">
                  <c:v>1.121433734894</c:v>
                </c:pt>
                <c:pt idx="10823">
                  <c:v>1.121520996094</c:v>
                </c:pt>
                <c:pt idx="10824">
                  <c:v>1.121600270271</c:v>
                </c:pt>
                <c:pt idx="10825">
                  <c:v>1.121680498123</c:v>
                </c:pt>
                <c:pt idx="10826">
                  <c:v>1.1220332384109999</c:v>
                </c:pt>
                <c:pt idx="10827">
                  <c:v>1.1223610639570001</c:v>
                </c:pt>
                <c:pt idx="10828">
                  <c:v>1.1226891279219999</c:v>
                </c:pt>
                <c:pt idx="10829">
                  <c:v>1.122918844223</c:v>
                </c:pt>
                <c:pt idx="10830">
                  <c:v>1.123229146004</c:v>
                </c:pt>
                <c:pt idx="10831">
                  <c:v>1.1233829259870001</c:v>
                </c:pt>
                <c:pt idx="10832">
                  <c:v>1.1237336397169999</c:v>
                </c:pt>
                <c:pt idx="10833">
                  <c:v>1.124061107635</c:v>
                </c:pt>
                <c:pt idx="10834">
                  <c:v>1.1243917942049999</c:v>
                </c:pt>
                <c:pt idx="10835">
                  <c:v>1.124731659889</c:v>
                </c:pt>
                <c:pt idx="10836">
                  <c:v>1.1249577999110001</c:v>
                </c:pt>
                <c:pt idx="10837">
                  <c:v>1.1250448226930001</c:v>
                </c:pt>
                <c:pt idx="10838">
                  <c:v>1.1251305341719999</c:v>
                </c:pt>
                <c:pt idx="10839">
                  <c:v>1.125413537025</c:v>
                </c:pt>
                <c:pt idx="10840">
                  <c:v>1.1256620883940001</c:v>
                </c:pt>
                <c:pt idx="10841">
                  <c:v>1.125917315483</c:v>
                </c:pt>
                <c:pt idx="10842">
                  <c:v>1.126277565956</c:v>
                </c:pt>
                <c:pt idx="10843">
                  <c:v>1.1263599395749999</c:v>
                </c:pt>
                <c:pt idx="10844">
                  <c:v>1.1264408826829999</c:v>
                </c:pt>
                <c:pt idx="10845">
                  <c:v>1.126620054245</c:v>
                </c:pt>
                <c:pt idx="10846">
                  <c:v>1.1267982721330001</c:v>
                </c:pt>
                <c:pt idx="10847">
                  <c:v>1.1269117593769999</c:v>
                </c:pt>
                <c:pt idx="10848">
                  <c:v>1.1272411346440001</c:v>
                </c:pt>
                <c:pt idx="10849">
                  <c:v>1.1275804042819999</c:v>
                </c:pt>
                <c:pt idx="10850">
                  <c:v>1.127902507782</c:v>
                </c:pt>
                <c:pt idx="10851">
                  <c:v>1.128238320351</c:v>
                </c:pt>
                <c:pt idx="10852">
                  <c:v>1.1285729408259999</c:v>
                </c:pt>
                <c:pt idx="10853">
                  <c:v>1.128645658493</c:v>
                </c:pt>
                <c:pt idx="10854">
                  <c:v>1.1287583112720001</c:v>
                </c:pt>
                <c:pt idx="10855">
                  <c:v>1.1290897130969999</c:v>
                </c:pt>
                <c:pt idx="10856">
                  <c:v>1.1292177438740001</c:v>
                </c:pt>
                <c:pt idx="10857">
                  <c:v>1.1294270753860001</c:v>
                </c:pt>
                <c:pt idx="10858">
                  <c:v>1.129575848579</c:v>
                </c:pt>
                <c:pt idx="10859">
                  <c:v>1.129907250404</c:v>
                </c:pt>
                <c:pt idx="10860">
                  <c:v>1.130219340324</c:v>
                </c:pt>
                <c:pt idx="10861">
                  <c:v>1.130332708359</c:v>
                </c:pt>
                <c:pt idx="10862">
                  <c:v>1.1304438114169999</c:v>
                </c:pt>
                <c:pt idx="10863">
                  <c:v>1.1307092905039999</c:v>
                </c:pt>
                <c:pt idx="10864">
                  <c:v>1.130856752396</c:v>
                </c:pt>
                <c:pt idx="10865">
                  <c:v>1.1311988830569999</c:v>
                </c:pt>
                <c:pt idx="10866">
                  <c:v>1.131360173225</c:v>
                </c:pt>
                <c:pt idx="10867">
                  <c:v>1.1314742565160001</c:v>
                </c:pt>
                <c:pt idx="10868">
                  <c:v>1.1318161487580001</c:v>
                </c:pt>
                <c:pt idx="10869">
                  <c:v>1.132025241852</c:v>
                </c:pt>
                <c:pt idx="10870">
                  <c:v>1.132332801819</c:v>
                </c:pt>
                <c:pt idx="10871">
                  <c:v>1.1324548721309999</c:v>
                </c:pt>
                <c:pt idx="10872">
                  <c:v>1.1326088905330001</c:v>
                </c:pt>
                <c:pt idx="10873">
                  <c:v>1.1328558921809999</c:v>
                </c:pt>
                <c:pt idx="10874">
                  <c:v>1.132995843887</c:v>
                </c:pt>
                <c:pt idx="10875">
                  <c:v>1.1331186294560001</c:v>
                </c:pt>
                <c:pt idx="10876">
                  <c:v>1.1332011222839999</c:v>
                </c:pt>
                <c:pt idx="10877">
                  <c:v>1.1334528923030001</c:v>
                </c:pt>
                <c:pt idx="10878">
                  <c:v>1.133650302887</c:v>
                </c:pt>
                <c:pt idx="10879">
                  <c:v>1.1339884996409999</c:v>
                </c:pt>
                <c:pt idx="10880">
                  <c:v>1.1341794729229999</c:v>
                </c:pt>
                <c:pt idx="10881">
                  <c:v>1.134508371353</c:v>
                </c:pt>
                <c:pt idx="10882">
                  <c:v>1.1347190141679999</c:v>
                </c:pt>
                <c:pt idx="10883">
                  <c:v>1.134911417961</c:v>
                </c:pt>
                <c:pt idx="10884">
                  <c:v>1.1352590322489999</c:v>
                </c:pt>
                <c:pt idx="10885">
                  <c:v>1.135453462601</c:v>
                </c:pt>
                <c:pt idx="10886">
                  <c:v>1.135818839073</c:v>
                </c:pt>
                <c:pt idx="10887">
                  <c:v>1.135943651199</c:v>
                </c:pt>
                <c:pt idx="10888">
                  <c:v>1.1360266208650001</c:v>
                </c:pt>
                <c:pt idx="10889">
                  <c:v>1.1361482143399999</c:v>
                </c:pt>
                <c:pt idx="10890">
                  <c:v>1.1363518238070001</c:v>
                </c:pt>
                <c:pt idx="10891">
                  <c:v>1.1366763114930001</c:v>
                </c:pt>
                <c:pt idx="10892">
                  <c:v>1.136923670769</c:v>
                </c:pt>
                <c:pt idx="10893">
                  <c:v>1.1370426416399999</c:v>
                </c:pt>
                <c:pt idx="10894">
                  <c:v>1.1373820304869999</c:v>
                </c:pt>
                <c:pt idx="10895">
                  <c:v>1.1377151012419999</c:v>
                </c:pt>
                <c:pt idx="10896">
                  <c:v>1.138026714325</c:v>
                </c:pt>
                <c:pt idx="10897">
                  <c:v>1.1383429765699999</c:v>
                </c:pt>
                <c:pt idx="10898">
                  <c:v>1.138679623604</c:v>
                </c:pt>
                <c:pt idx="10899">
                  <c:v>1.138753056526</c:v>
                </c:pt>
                <c:pt idx="10900">
                  <c:v>1.138832569122</c:v>
                </c:pt>
                <c:pt idx="10901">
                  <c:v>1.1391893625259999</c:v>
                </c:pt>
                <c:pt idx="10902">
                  <c:v>1.1395208835599999</c:v>
                </c:pt>
                <c:pt idx="10903">
                  <c:v>1.1397037506100001</c:v>
                </c:pt>
                <c:pt idx="10904">
                  <c:v>1.1400434970860001</c:v>
                </c:pt>
                <c:pt idx="10905">
                  <c:v>1.140191674232</c:v>
                </c:pt>
                <c:pt idx="10906">
                  <c:v>1.1403158903120001</c:v>
                </c:pt>
                <c:pt idx="10907">
                  <c:v>1.1405513286590001</c:v>
                </c:pt>
                <c:pt idx="10908">
                  <c:v>1.1407021284100001</c:v>
                </c:pt>
                <c:pt idx="10909">
                  <c:v>1.1408432722090001</c:v>
                </c:pt>
                <c:pt idx="10910">
                  <c:v>1.1409585475920001</c:v>
                </c:pt>
                <c:pt idx="10911">
                  <c:v>1.1412930488590001</c:v>
                </c:pt>
                <c:pt idx="10912">
                  <c:v>1.141624212265</c:v>
                </c:pt>
                <c:pt idx="10913">
                  <c:v>1.1419404745099999</c:v>
                </c:pt>
                <c:pt idx="10914">
                  <c:v>1.1420702934269999</c:v>
                </c:pt>
                <c:pt idx="10915">
                  <c:v>1.1421611309049999</c:v>
                </c:pt>
                <c:pt idx="10916">
                  <c:v>1.1422501802439999</c:v>
                </c:pt>
                <c:pt idx="10917">
                  <c:v>1.142361044884</c:v>
                </c:pt>
                <c:pt idx="10918">
                  <c:v>1.1425465345379999</c:v>
                </c:pt>
                <c:pt idx="10919">
                  <c:v>1.1428923606870001</c:v>
                </c:pt>
                <c:pt idx="10920">
                  <c:v>1.143222332001</c:v>
                </c:pt>
                <c:pt idx="10921">
                  <c:v>1.1433442831039999</c:v>
                </c:pt>
                <c:pt idx="10922">
                  <c:v>1.143635034561</c:v>
                </c:pt>
                <c:pt idx="10923">
                  <c:v>1.143776297569</c:v>
                </c:pt>
                <c:pt idx="10924">
                  <c:v>1.143901586533</c:v>
                </c:pt>
                <c:pt idx="10925">
                  <c:v>1.1439937353130001</c:v>
                </c:pt>
                <c:pt idx="10926">
                  <c:v>1.1440832614900001</c:v>
                </c:pt>
                <c:pt idx="10927">
                  <c:v>1.1442022323609999</c:v>
                </c:pt>
                <c:pt idx="10928">
                  <c:v>1.1443519592289999</c:v>
                </c:pt>
                <c:pt idx="10929">
                  <c:v>1.1444655656810001</c:v>
                </c:pt>
                <c:pt idx="10930">
                  <c:v>1.1445947885509999</c:v>
                </c:pt>
                <c:pt idx="10931">
                  <c:v>1.1449031829830001</c:v>
                </c:pt>
                <c:pt idx="10932">
                  <c:v>1.144983768463</c:v>
                </c:pt>
                <c:pt idx="10933">
                  <c:v>1.145073652267</c:v>
                </c:pt>
                <c:pt idx="10934">
                  <c:v>1.1451637744900001</c:v>
                </c:pt>
                <c:pt idx="10935">
                  <c:v>1.1452840566639999</c:v>
                </c:pt>
                <c:pt idx="10936">
                  <c:v>1.145472884178</c:v>
                </c:pt>
                <c:pt idx="10937">
                  <c:v>1.1457500457759999</c:v>
                </c:pt>
                <c:pt idx="10938">
                  <c:v>1.145940184593</c:v>
                </c:pt>
                <c:pt idx="10939">
                  <c:v>1.146058797836</c:v>
                </c:pt>
                <c:pt idx="10940">
                  <c:v>1.146142721176</c:v>
                </c:pt>
                <c:pt idx="10941">
                  <c:v>1.146227955818</c:v>
                </c:pt>
                <c:pt idx="10942">
                  <c:v>1.1463102102280001</c:v>
                </c:pt>
                <c:pt idx="10943">
                  <c:v>1.1463983058930001</c:v>
                </c:pt>
                <c:pt idx="10944">
                  <c:v>1.146484494209</c:v>
                </c:pt>
                <c:pt idx="10945">
                  <c:v>1.1465753316880001</c:v>
                </c:pt>
                <c:pt idx="10946">
                  <c:v>1.1466557979580001</c:v>
                </c:pt>
                <c:pt idx="10947">
                  <c:v>1.1467462778090001</c:v>
                </c:pt>
                <c:pt idx="10948">
                  <c:v>1.1468669176099999</c:v>
                </c:pt>
                <c:pt idx="10949">
                  <c:v>1.1470081806179999</c:v>
                </c:pt>
                <c:pt idx="10950">
                  <c:v>1.147323012352</c:v>
                </c:pt>
                <c:pt idx="10951">
                  <c:v>1.147537469864</c:v>
                </c:pt>
                <c:pt idx="10952">
                  <c:v>1.1476782560350001</c:v>
                </c:pt>
                <c:pt idx="10953">
                  <c:v>1.147786259651</c:v>
                </c:pt>
                <c:pt idx="10954">
                  <c:v>1.1478974819179999</c:v>
                </c:pt>
                <c:pt idx="10955">
                  <c:v>1.14797949791</c:v>
                </c:pt>
                <c:pt idx="10956">
                  <c:v>1.148090481758</c:v>
                </c:pt>
                <c:pt idx="10957">
                  <c:v>1.1483951807020001</c:v>
                </c:pt>
                <c:pt idx="10958">
                  <c:v>1.148511648178</c:v>
                </c:pt>
                <c:pt idx="10959">
                  <c:v>1.1488416194919999</c:v>
                </c:pt>
                <c:pt idx="10960">
                  <c:v>1.149019956589</c:v>
                </c:pt>
                <c:pt idx="10961">
                  <c:v>1.149198055267</c:v>
                </c:pt>
                <c:pt idx="10962">
                  <c:v>1.1493803262710001</c:v>
                </c:pt>
                <c:pt idx="10963">
                  <c:v>1.149553775787</c:v>
                </c:pt>
                <c:pt idx="10964">
                  <c:v>1.149642467499</c:v>
                </c:pt>
                <c:pt idx="10965">
                  <c:v>1.1497287750239999</c:v>
                </c:pt>
                <c:pt idx="10966">
                  <c:v>1.149816870689</c:v>
                </c:pt>
                <c:pt idx="10967">
                  <c:v>1.1499533653259999</c:v>
                </c:pt>
                <c:pt idx="10968">
                  <c:v>1.150292873383</c:v>
                </c:pt>
                <c:pt idx="10969">
                  <c:v>1.1506376266480001</c:v>
                </c:pt>
                <c:pt idx="10970">
                  <c:v>1.1508387327189999</c:v>
                </c:pt>
                <c:pt idx="10971">
                  <c:v>1.1510320901869999</c:v>
                </c:pt>
                <c:pt idx="10972">
                  <c:v>1.1512545347209999</c:v>
                </c:pt>
                <c:pt idx="10973">
                  <c:v>1.1513856649400001</c:v>
                </c:pt>
                <c:pt idx="10974">
                  <c:v>1.1514750719069999</c:v>
                </c:pt>
                <c:pt idx="10975">
                  <c:v>1.1516442298889999</c:v>
                </c:pt>
                <c:pt idx="10976">
                  <c:v>1.1519770622250001</c:v>
                </c:pt>
                <c:pt idx="10977">
                  <c:v>1.1521382331850001</c:v>
                </c:pt>
                <c:pt idx="10978">
                  <c:v>1.1524987220759999</c:v>
                </c:pt>
                <c:pt idx="10979">
                  <c:v>1.152612924576</c:v>
                </c:pt>
                <c:pt idx="10980">
                  <c:v>1.1527329683300001</c:v>
                </c:pt>
                <c:pt idx="10981">
                  <c:v>1.153090119362</c:v>
                </c:pt>
                <c:pt idx="10982">
                  <c:v>1.1534471511840001</c:v>
                </c:pt>
                <c:pt idx="10983">
                  <c:v>1.1537392139430001</c:v>
                </c:pt>
                <c:pt idx="10984">
                  <c:v>1.1538534164430001</c:v>
                </c:pt>
                <c:pt idx="10985">
                  <c:v>1.153943657875</c:v>
                </c:pt>
                <c:pt idx="10986">
                  <c:v>1.1540280580519999</c:v>
                </c:pt>
                <c:pt idx="10987">
                  <c:v>1.154336690903</c:v>
                </c:pt>
                <c:pt idx="10988">
                  <c:v>1.1544541120530001</c:v>
                </c:pt>
                <c:pt idx="10989">
                  <c:v>1.154579401016</c:v>
                </c:pt>
                <c:pt idx="10990">
                  <c:v>1.1546941995619999</c:v>
                </c:pt>
                <c:pt idx="10991">
                  <c:v>1.1548073291780001</c:v>
                </c:pt>
                <c:pt idx="10992">
                  <c:v>1.155131578445</c:v>
                </c:pt>
                <c:pt idx="10993">
                  <c:v>1.1552567481989999</c:v>
                </c:pt>
                <c:pt idx="10994">
                  <c:v>1.155587315559</c:v>
                </c:pt>
                <c:pt idx="10995">
                  <c:v>1.1557143926619999</c:v>
                </c:pt>
                <c:pt idx="10996">
                  <c:v>1.155800938606</c:v>
                </c:pt>
                <c:pt idx="10997">
                  <c:v>1.1558885574340001</c:v>
                </c:pt>
                <c:pt idx="10998">
                  <c:v>1.156129598618</c:v>
                </c:pt>
                <c:pt idx="10999">
                  <c:v>1.1562391519549999</c:v>
                </c:pt>
                <c:pt idx="11000">
                  <c:v>1.1563289165499999</c:v>
                </c:pt>
                <c:pt idx="11001">
                  <c:v>1.156443595886</c:v>
                </c:pt>
                <c:pt idx="11002">
                  <c:v>1.156764507294</c:v>
                </c:pt>
                <c:pt idx="11003">
                  <c:v>1.1569147109989999</c:v>
                </c:pt>
                <c:pt idx="11004">
                  <c:v>1.1570662260060001</c:v>
                </c:pt>
                <c:pt idx="11005">
                  <c:v>1.157388091087</c:v>
                </c:pt>
                <c:pt idx="11006">
                  <c:v>1.157603144646</c:v>
                </c:pt>
                <c:pt idx="11007">
                  <c:v>1.157950401306</c:v>
                </c:pt>
                <c:pt idx="11008">
                  <c:v>1.1580997705460001</c:v>
                </c:pt>
                <c:pt idx="11009">
                  <c:v>1.1582469940190001</c:v>
                </c:pt>
                <c:pt idx="11010">
                  <c:v>1.1583625078199999</c:v>
                </c:pt>
                <c:pt idx="11011">
                  <c:v>1.158509016037</c:v>
                </c:pt>
                <c:pt idx="11012">
                  <c:v>1.1587030887600001</c:v>
                </c:pt>
                <c:pt idx="11013">
                  <c:v>1.1587824821470001</c:v>
                </c:pt>
                <c:pt idx="11014">
                  <c:v>1.1589509248730001</c:v>
                </c:pt>
                <c:pt idx="11015">
                  <c:v>1.159037709236</c:v>
                </c:pt>
                <c:pt idx="11016">
                  <c:v>1.1591994762419999</c:v>
                </c:pt>
                <c:pt idx="11017">
                  <c:v>1.159384012222</c:v>
                </c:pt>
                <c:pt idx="11018">
                  <c:v>1.1597075462340001</c:v>
                </c:pt>
                <c:pt idx="11019">
                  <c:v>1.1600259542469999</c:v>
                </c:pt>
                <c:pt idx="11020">
                  <c:v>1.160362005234</c:v>
                </c:pt>
                <c:pt idx="11021">
                  <c:v>1.16069149971</c:v>
                </c:pt>
                <c:pt idx="11022">
                  <c:v>1.1608304977420001</c:v>
                </c:pt>
                <c:pt idx="11023">
                  <c:v>1.1609493494030001</c:v>
                </c:pt>
                <c:pt idx="11024">
                  <c:v>1.161293268204</c:v>
                </c:pt>
                <c:pt idx="11025">
                  <c:v>1.1614443063740001</c:v>
                </c:pt>
                <c:pt idx="11026">
                  <c:v>1.161766886711</c:v>
                </c:pt>
                <c:pt idx="11027">
                  <c:v>1.1619511842729999</c:v>
                </c:pt>
                <c:pt idx="11028">
                  <c:v>1.1620566844939999</c:v>
                </c:pt>
                <c:pt idx="11029">
                  <c:v>1.1623817682269999</c:v>
                </c:pt>
                <c:pt idx="11030">
                  <c:v>1.162700653076</c:v>
                </c:pt>
                <c:pt idx="11031">
                  <c:v>1.1629029512410001</c:v>
                </c:pt>
                <c:pt idx="11032">
                  <c:v>1.162987351418</c:v>
                </c:pt>
                <c:pt idx="11033">
                  <c:v>1.16312789917</c:v>
                </c:pt>
                <c:pt idx="11034">
                  <c:v>1.1632894277570001</c:v>
                </c:pt>
                <c:pt idx="11035">
                  <c:v>1.163409590721</c:v>
                </c:pt>
                <c:pt idx="11036">
                  <c:v>1.163572669029</c:v>
                </c:pt>
                <c:pt idx="11037">
                  <c:v>1.1636890172959999</c:v>
                </c:pt>
                <c:pt idx="11038">
                  <c:v>1.163828611374</c:v>
                </c:pt>
                <c:pt idx="11039">
                  <c:v>1.164165258408</c:v>
                </c:pt>
                <c:pt idx="11040">
                  <c:v>1.16450715065</c:v>
                </c:pt>
                <c:pt idx="11041">
                  <c:v>1.164719939232</c:v>
                </c:pt>
                <c:pt idx="11042">
                  <c:v>1.1648677587509999</c:v>
                </c:pt>
                <c:pt idx="11043">
                  <c:v>1.1650565862660001</c:v>
                </c:pt>
                <c:pt idx="11044">
                  <c:v>1.1653937101359999</c:v>
                </c:pt>
                <c:pt idx="11045">
                  <c:v>1.165603280067</c:v>
                </c:pt>
                <c:pt idx="11046">
                  <c:v>1.16587972641</c:v>
                </c:pt>
                <c:pt idx="11047">
                  <c:v>1.166166424751</c:v>
                </c:pt>
                <c:pt idx="11048">
                  <c:v>1.1664143800739999</c:v>
                </c:pt>
                <c:pt idx="11049">
                  <c:v>1.1665002107619999</c:v>
                </c:pt>
                <c:pt idx="11050">
                  <c:v>1.1665817499160001</c:v>
                </c:pt>
                <c:pt idx="11051">
                  <c:v>1.166664481163</c:v>
                </c:pt>
                <c:pt idx="11052">
                  <c:v>1.1667467355729999</c:v>
                </c:pt>
                <c:pt idx="11053">
                  <c:v>1.166829109192</c:v>
                </c:pt>
                <c:pt idx="11054">
                  <c:v>1.167142868042</c:v>
                </c:pt>
                <c:pt idx="11055">
                  <c:v>1.1672641038889999</c:v>
                </c:pt>
                <c:pt idx="11056">
                  <c:v>1.167417764664</c:v>
                </c:pt>
                <c:pt idx="11057">
                  <c:v>1.167585134506</c:v>
                </c:pt>
                <c:pt idx="11058">
                  <c:v>1.167668581009</c:v>
                </c:pt>
                <c:pt idx="11059">
                  <c:v>1.167750835419</c:v>
                </c:pt>
                <c:pt idx="11060">
                  <c:v>1.1678347587589999</c:v>
                </c:pt>
                <c:pt idx="11061">
                  <c:v>1.168000817299</c:v>
                </c:pt>
                <c:pt idx="11062">
                  <c:v>1.168163061142</c:v>
                </c:pt>
                <c:pt idx="11063">
                  <c:v>1.168300151825</c:v>
                </c:pt>
                <c:pt idx="11064">
                  <c:v>1.168412566185</c:v>
                </c:pt>
                <c:pt idx="11065">
                  <c:v>1.1686238050460001</c:v>
                </c:pt>
                <c:pt idx="11066">
                  <c:v>1.168827414513</c:v>
                </c:pt>
                <c:pt idx="11067">
                  <c:v>1.168916463852</c:v>
                </c:pt>
                <c:pt idx="11068">
                  <c:v>1.1692507267000001</c:v>
                </c:pt>
                <c:pt idx="11069">
                  <c:v>1.1694034337999999</c:v>
                </c:pt>
                <c:pt idx="11070">
                  <c:v>1.1695197820659999</c:v>
                </c:pt>
                <c:pt idx="11071">
                  <c:v>1.1696380376819999</c:v>
                </c:pt>
                <c:pt idx="11072">
                  <c:v>1.169757843018</c:v>
                </c:pt>
                <c:pt idx="11073">
                  <c:v>1.169997811317</c:v>
                </c:pt>
                <c:pt idx="11074">
                  <c:v>1.1700860261920001</c:v>
                </c:pt>
                <c:pt idx="11075">
                  <c:v>1.1702312231059999</c:v>
                </c:pt>
                <c:pt idx="11076">
                  <c:v>1.1704871654510001</c:v>
                </c:pt>
                <c:pt idx="11077">
                  <c:v>1.170817136765</c:v>
                </c:pt>
                <c:pt idx="11078">
                  <c:v>1.1709074974060001</c:v>
                </c:pt>
                <c:pt idx="11079">
                  <c:v>1.1712405681610001</c:v>
                </c:pt>
                <c:pt idx="11080">
                  <c:v>1.171499013901</c:v>
                </c:pt>
                <c:pt idx="11081">
                  <c:v>1.171830654144</c:v>
                </c:pt>
                <c:pt idx="11082">
                  <c:v>1.1719547510149999</c:v>
                </c:pt>
                <c:pt idx="11083">
                  <c:v>1.1720759868620001</c:v>
                </c:pt>
                <c:pt idx="11084">
                  <c:v>1.172219514847</c:v>
                </c:pt>
                <c:pt idx="11085">
                  <c:v>1.172489762306</c:v>
                </c:pt>
                <c:pt idx="11086">
                  <c:v>1.172825455666</c:v>
                </c:pt>
                <c:pt idx="11087">
                  <c:v>1.1729388237</c:v>
                </c:pt>
                <c:pt idx="11088">
                  <c:v>1.1730595827100001</c:v>
                </c:pt>
                <c:pt idx="11089">
                  <c:v>1.173174381256</c:v>
                </c:pt>
                <c:pt idx="11090">
                  <c:v>1.173323512077</c:v>
                </c:pt>
                <c:pt idx="11091">
                  <c:v>1.173475861549</c:v>
                </c:pt>
                <c:pt idx="11092">
                  <c:v>1.1735870838169999</c:v>
                </c:pt>
                <c:pt idx="11093">
                  <c:v>1.173773169518</c:v>
                </c:pt>
                <c:pt idx="11094">
                  <c:v>1.1740884780880001</c:v>
                </c:pt>
                <c:pt idx="11095">
                  <c:v>1.1743098497390001</c:v>
                </c:pt>
                <c:pt idx="11096">
                  <c:v>1.1744509935380001</c:v>
                </c:pt>
                <c:pt idx="11097">
                  <c:v>1.1745445728299999</c:v>
                </c:pt>
                <c:pt idx="11098">
                  <c:v>1.1746542453769999</c:v>
                </c:pt>
                <c:pt idx="11099">
                  <c:v>1.174996733665</c:v>
                </c:pt>
                <c:pt idx="11100">
                  <c:v>1.1751052141189999</c:v>
                </c:pt>
                <c:pt idx="11101">
                  <c:v>1.175253152847</c:v>
                </c:pt>
                <c:pt idx="11102">
                  <c:v>1.1756064891819999</c:v>
                </c:pt>
                <c:pt idx="11103">
                  <c:v>1.1758018732069999</c:v>
                </c:pt>
                <c:pt idx="11104">
                  <c:v>1.1761355400089999</c:v>
                </c:pt>
                <c:pt idx="11105">
                  <c:v>1.1764427423479999</c:v>
                </c:pt>
                <c:pt idx="11106">
                  <c:v>1.1767052412029999</c:v>
                </c:pt>
                <c:pt idx="11107">
                  <c:v>1.1770210266109999</c:v>
                </c:pt>
                <c:pt idx="11108">
                  <c:v>1.1773606538770001</c:v>
                </c:pt>
                <c:pt idx="11109">
                  <c:v>1.177547097206</c:v>
                </c:pt>
                <c:pt idx="11110">
                  <c:v>1.1776676177980001</c:v>
                </c:pt>
                <c:pt idx="11111">
                  <c:v>1.177786827087</c:v>
                </c:pt>
                <c:pt idx="11112">
                  <c:v>1.178033232689</c:v>
                </c:pt>
                <c:pt idx="11113">
                  <c:v>1.178166627884</c:v>
                </c:pt>
                <c:pt idx="11114">
                  <c:v>1.178283452988</c:v>
                </c:pt>
                <c:pt idx="11115">
                  <c:v>1.17836856842</c:v>
                </c:pt>
                <c:pt idx="11116">
                  <c:v>1.178460478783</c:v>
                </c:pt>
                <c:pt idx="11117">
                  <c:v>1.1785142421720001</c:v>
                </c:pt>
                <c:pt idx="11118">
                  <c:v>1.178629875183</c:v>
                </c:pt>
                <c:pt idx="11119">
                  <c:v>1.178750872612</c:v>
                </c:pt>
                <c:pt idx="11120">
                  <c:v>1.1788421869279999</c:v>
                </c:pt>
                <c:pt idx="11121">
                  <c:v>1.1789453029629999</c:v>
                </c:pt>
                <c:pt idx="11122">
                  <c:v>1.1790043115619999</c:v>
                </c:pt>
                <c:pt idx="11123">
                  <c:v>1.1790592670440001</c:v>
                </c:pt>
                <c:pt idx="11124">
                  <c:v>1.179150223732</c:v>
                </c:pt>
                <c:pt idx="11125">
                  <c:v>1.179237365723</c:v>
                </c:pt>
                <c:pt idx="11126">
                  <c:v>1.179582118988</c:v>
                </c:pt>
                <c:pt idx="11127">
                  <c:v>1.17967414856</c:v>
                </c:pt>
                <c:pt idx="11128">
                  <c:v>1.1797715425490001</c:v>
                </c:pt>
                <c:pt idx="11129">
                  <c:v>1.179858446121</c:v>
                </c:pt>
                <c:pt idx="11130">
                  <c:v>1.179982185364</c:v>
                </c:pt>
                <c:pt idx="11131">
                  <c:v>1.1801316738130001</c:v>
                </c:pt>
                <c:pt idx="11132">
                  <c:v>1.1804753541949999</c:v>
                </c:pt>
                <c:pt idx="11133">
                  <c:v>1.1805983781810001</c:v>
                </c:pt>
                <c:pt idx="11134">
                  <c:v>1.180783510208</c:v>
                </c:pt>
                <c:pt idx="11135">
                  <c:v>1.181128025055</c:v>
                </c:pt>
                <c:pt idx="11136">
                  <c:v>1.1812417507170001</c:v>
                </c:pt>
                <c:pt idx="11137">
                  <c:v>1.1814483404160001</c:v>
                </c:pt>
                <c:pt idx="11138">
                  <c:v>1.1817176342010001</c:v>
                </c:pt>
                <c:pt idx="11139">
                  <c:v>1.1819069385530001</c:v>
                </c:pt>
                <c:pt idx="11140">
                  <c:v>1.1822164058689999</c:v>
                </c:pt>
                <c:pt idx="11141">
                  <c:v>1.182556986809</c:v>
                </c:pt>
                <c:pt idx="11142">
                  <c:v>1.1828949451449999</c:v>
                </c:pt>
                <c:pt idx="11143">
                  <c:v>1.1830145120619999</c:v>
                </c:pt>
                <c:pt idx="11144">
                  <c:v>1.1831933259959999</c:v>
                </c:pt>
                <c:pt idx="11145">
                  <c:v>1.183531045914</c:v>
                </c:pt>
                <c:pt idx="11146">
                  <c:v>1.1836855411530001</c:v>
                </c:pt>
                <c:pt idx="11147">
                  <c:v>1.183948755264</c:v>
                </c:pt>
                <c:pt idx="11148">
                  <c:v>1.1842168569560001</c:v>
                </c:pt>
                <c:pt idx="11149">
                  <c:v>1.184304475784</c:v>
                </c:pt>
                <c:pt idx="11150">
                  <c:v>1.1843868494030001</c:v>
                </c:pt>
                <c:pt idx="11151">
                  <c:v>1.1847503185270001</c:v>
                </c:pt>
                <c:pt idx="11152">
                  <c:v>1.1849291324619999</c:v>
                </c:pt>
                <c:pt idx="11153">
                  <c:v>1.185259819031</c:v>
                </c:pt>
                <c:pt idx="11154">
                  <c:v>1.1853755712509999</c:v>
                </c:pt>
                <c:pt idx="11155">
                  <c:v>1.185709953308</c:v>
                </c:pt>
                <c:pt idx="11156">
                  <c:v>1.1858680248260001</c:v>
                </c:pt>
                <c:pt idx="11157">
                  <c:v>1.1860224008560001</c:v>
                </c:pt>
                <c:pt idx="11158">
                  <c:v>1.186329007149</c:v>
                </c:pt>
                <c:pt idx="11159">
                  <c:v>1.1866564750669999</c:v>
                </c:pt>
                <c:pt idx="11160">
                  <c:v>1.18697488308</c:v>
                </c:pt>
                <c:pt idx="11161">
                  <c:v>1.1871263980869999</c:v>
                </c:pt>
                <c:pt idx="11162">
                  <c:v>1.18721306324</c:v>
                </c:pt>
                <c:pt idx="11163">
                  <c:v>1.1872992515559999</c:v>
                </c:pt>
                <c:pt idx="11164">
                  <c:v>1.187381625175</c:v>
                </c:pt>
                <c:pt idx="11165">
                  <c:v>1.1875284910199999</c:v>
                </c:pt>
                <c:pt idx="11166">
                  <c:v>1.1876503229140001</c:v>
                </c:pt>
                <c:pt idx="11167">
                  <c:v>1.1877381801610001</c:v>
                </c:pt>
                <c:pt idx="11168">
                  <c:v>1.1878614425659999</c:v>
                </c:pt>
                <c:pt idx="11169">
                  <c:v>1.187948346138</c:v>
                </c:pt>
                <c:pt idx="11170">
                  <c:v>1.1880375146869999</c:v>
                </c:pt>
                <c:pt idx="11171">
                  <c:v>1.1881275176999999</c:v>
                </c:pt>
                <c:pt idx="11172">
                  <c:v>1.188217520714</c:v>
                </c:pt>
                <c:pt idx="11173">
                  <c:v>1.1883803606029999</c:v>
                </c:pt>
                <c:pt idx="11174">
                  <c:v>1.1887220144270001</c:v>
                </c:pt>
                <c:pt idx="11175">
                  <c:v>1.1888110637660001</c:v>
                </c:pt>
                <c:pt idx="11176">
                  <c:v>1.1889067888260001</c:v>
                </c:pt>
                <c:pt idx="11177">
                  <c:v>1.1890070438389999</c:v>
                </c:pt>
                <c:pt idx="11178">
                  <c:v>1.1890556812290001</c:v>
                </c:pt>
                <c:pt idx="11179">
                  <c:v>1.189148068428</c:v>
                </c:pt>
                <c:pt idx="11180">
                  <c:v>1.1892791986469999</c:v>
                </c:pt>
                <c:pt idx="11181">
                  <c:v>1.189640522003</c:v>
                </c:pt>
                <c:pt idx="11182">
                  <c:v>1.189994454384</c:v>
                </c:pt>
                <c:pt idx="11183">
                  <c:v>1.190331459045</c:v>
                </c:pt>
                <c:pt idx="11184">
                  <c:v>1.1905592679979999</c:v>
                </c:pt>
                <c:pt idx="11185">
                  <c:v>1.1907398700709999</c:v>
                </c:pt>
                <c:pt idx="11186">
                  <c:v>1.19107568264</c:v>
                </c:pt>
                <c:pt idx="11187">
                  <c:v>1.1914181709289999</c:v>
                </c:pt>
                <c:pt idx="11188">
                  <c:v>1.1916584968570001</c:v>
                </c:pt>
                <c:pt idx="11189">
                  <c:v>1.191807985306</c:v>
                </c:pt>
                <c:pt idx="11190">
                  <c:v>1.1921322345730001</c:v>
                </c:pt>
                <c:pt idx="11191">
                  <c:v>1.1923919916150001</c:v>
                </c:pt>
                <c:pt idx="11192">
                  <c:v>1.192572832108</c:v>
                </c:pt>
                <c:pt idx="11193">
                  <c:v>1.1928604841229999</c:v>
                </c:pt>
                <c:pt idx="11194">
                  <c:v>1.1929806470869999</c:v>
                </c:pt>
                <c:pt idx="11195">
                  <c:v>1.1933311223980001</c:v>
                </c:pt>
                <c:pt idx="11196">
                  <c:v>1.193660378456</c:v>
                </c:pt>
                <c:pt idx="11197">
                  <c:v>1.193754076958</c:v>
                </c:pt>
                <c:pt idx="11198">
                  <c:v>1.193843007088</c:v>
                </c:pt>
                <c:pt idx="11199">
                  <c:v>1.193900942802</c:v>
                </c:pt>
                <c:pt idx="11200">
                  <c:v>1.194017648697</c:v>
                </c:pt>
                <c:pt idx="11201">
                  <c:v>1.194360971451</c:v>
                </c:pt>
                <c:pt idx="11202">
                  <c:v>1.1944752931589999</c:v>
                </c:pt>
                <c:pt idx="11203">
                  <c:v>1.1948071718219999</c:v>
                </c:pt>
                <c:pt idx="11204">
                  <c:v>1.1950948238370001</c:v>
                </c:pt>
                <c:pt idx="11205">
                  <c:v>1.195439815521</c:v>
                </c:pt>
                <c:pt idx="11206">
                  <c:v>1.1955547332759999</c:v>
                </c:pt>
                <c:pt idx="11207">
                  <c:v>1.1957132816310001</c:v>
                </c:pt>
                <c:pt idx="11208">
                  <c:v>1.196048259735</c:v>
                </c:pt>
                <c:pt idx="11209">
                  <c:v>1.196329116821</c:v>
                </c:pt>
                <c:pt idx="11210">
                  <c:v>1.1966528892520001</c:v>
                </c:pt>
                <c:pt idx="11211">
                  <c:v>1.196772098541</c:v>
                </c:pt>
                <c:pt idx="11212">
                  <c:v>1.1971123218540001</c:v>
                </c:pt>
                <c:pt idx="11213">
                  <c:v>1.1972032785419999</c:v>
                </c:pt>
                <c:pt idx="11214">
                  <c:v>1.197327494621</c:v>
                </c:pt>
                <c:pt idx="11215">
                  <c:v>1.1975038051610001</c:v>
                </c:pt>
                <c:pt idx="11216">
                  <c:v>1.1976193189619999</c:v>
                </c:pt>
                <c:pt idx="11217">
                  <c:v>1.197709321976</c:v>
                </c:pt>
                <c:pt idx="11218">
                  <c:v>1.1978250741959999</c:v>
                </c:pt>
                <c:pt idx="11219">
                  <c:v>1.197910904884</c:v>
                </c:pt>
                <c:pt idx="11220">
                  <c:v>1.198071241379</c:v>
                </c:pt>
                <c:pt idx="11221">
                  <c:v>1.1982301473620001</c:v>
                </c:pt>
                <c:pt idx="11222">
                  <c:v>1.1983758211140001</c:v>
                </c:pt>
                <c:pt idx="11223">
                  <c:v>1.1984632015229999</c:v>
                </c:pt>
                <c:pt idx="11224">
                  <c:v>1.198554396629</c:v>
                </c:pt>
                <c:pt idx="11225">
                  <c:v>1.198643326759</c:v>
                </c:pt>
                <c:pt idx="11226">
                  <c:v>1.1988284587860001</c:v>
                </c:pt>
                <c:pt idx="11227">
                  <c:v>1.1989500522609999</c:v>
                </c:pt>
                <c:pt idx="11228">
                  <c:v>1.19910800457</c:v>
                </c:pt>
                <c:pt idx="11229">
                  <c:v>1.1994745731350001</c:v>
                </c:pt>
                <c:pt idx="11230">
                  <c:v>1.199829936028</c:v>
                </c:pt>
                <c:pt idx="11231">
                  <c:v>1.2000225782389999</c:v>
                </c:pt>
                <c:pt idx="11232">
                  <c:v>1.200112462044</c:v>
                </c:pt>
                <c:pt idx="11233">
                  <c:v>1.2002012729639999</c:v>
                </c:pt>
                <c:pt idx="11234">
                  <c:v>1.200298309326</c:v>
                </c:pt>
                <c:pt idx="11235">
                  <c:v>1.20035135746</c:v>
                </c:pt>
                <c:pt idx="11236">
                  <c:v>1.2004030942920001</c:v>
                </c:pt>
                <c:pt idx="11237">
                  <c:v>1.2004573345180001</c:v>
                </c:pt>
                <c:pt idx="11238">
                  <c:v>1.2005105018619999</c:v>
                </c:pt>
                <c:pt idx="11239">
                  <c:v>1.200558900833</c:v>
                </c:pt>
                <c:pt idx="11240">
                  <c:v>1.200610280037</c:v>
                </c:pt>
                <c:pt idx="11241">
                  <c:v>1.2006659507749999</c:v>
                </c:pt>
                <c:pt idx="11242">
                  <c:v>1.2007154226300001</c:v>
                </c:pt>
                <c:pt idx="11243">
                  <c:v>1.2007659673690001</c:v>
                </c:pt>
                <c:pt idx="11244">
                  <c:v>1.200855255127</c:v>
                </c:pt>
                <c:pt idx="11245">
                  <c:v>1.200940012932</c:v>
                </c:pt>
                <c:pt idx="11246">
                  <c:v>1.201053261757</c:v>
                </c:pt>
                <c:pt idx="11247">
                  <c:v>1.2013758420939999</c:v>
                </c:pt>
                <c:pt idx="11248">
                  <c:v>1.2017087936399999</c:v>
                </c:pt>
                <c:pt idx="11249">
                  <c:v>1.20202434063</c:v>
                </c:pt>
                <c:pt idx="11250">
                  <c:v>1.202175617218</c:v>
                </c:pt>
                <c:pt idx="11251">
                  <c:v>1.2022610902790001</c:v>
                </c:pt>
                <c:pt idx="11252">
                  <c:v>1.2024024724960001</c:v>
                </c:pt>
                <c:pt idx="11253">
                  <c:v>1.2025794982910001</c:v>
                </c:pt>
                <c:pt idx="11254">
                  <c:v>1.2026631832120001</c:v>
                </c:pt>
                <c:pt idx="11255">
                  <c:v>1.2027705907820001</c:v>
                </c:pt>
                <c:pt idx="11256">
                  <c:v>1.202846884727</c:v>
                </c:pt>
                <c:pt idx="11257">
                  <c:v>1.2029335498810001</c:v>
                </c:pt>
                <c:pt idx="11258">
                  <c:v>1.2030210495</c:v>
                </c:pt>
                <c:pt idx="11259">
                  <c:v>1.2032111883159999</c:v>
                </c:pt>
                <c:pt idx="11260">
                  <c:v>1.2034248113629999</c:v>
                </c:pt>
                <c:pt idx="11261">
                  <c:v>1.2035076618189999</c:v>
                </c:pt>
                <c:pt idx="11262">
                  <c:v>1.2035936117170001</c:v>
                </c:pt>
                <c:pt idx="11263">
                  <c:v>1.203938603401</c:v>
                </c:pt>
                <c:pt idx="11264">
                  <c:v>1.2040232419970001</c:v>
                </c:pt>
                <c:pt idx="11265">
                  <c:v>1.204179048538</c:v>
                </c:pt>
                <c:pt idx="11266">
                  <c:v>1.20426440239</c:v>
                </c:pt>
                <c:pt idx="11267">
                  <c:v>1.2043515443799999</c:v>
                </c:pt>
                <c:pt idx="11268">
                  <c:v>1.204437971115</c:v>
                </c:pt>
                <c:pt idx="11269">
                  <c:v>1.2045291662219999</c:v>
                </c:pt>
                <c:pt idx="11270">
                  <c:v>1.2046135663990001</c:v>
                </c:pt>
                <c:pt idx="11271">
                  <c:v>1.2049818038939999</c:v>
                </c:pt>
                <c:pt idx="11272">
                  <c:v>1.205326914787</c:v>
                </c:pt>
                <c:pt idx="11273">
                  <c:v>1.2056550979609999</c:v>
                </c:pt>
                <c:pt idx="11274">
                  <c:v>1.2059556245800001</c:v>
                </c:pt>
                <c:pt idx="11275">
                  <c:v>1.206046104431</c:v>
                </c:pt>
                <c:pt idx="11276">
                  <c:v>1.2061553001400001</c:v>
                </c:pt>
                <c:pt idx="11277">
                  <c:v>1.2062070369719999</c:v>
                </c:pt>
                <c:pt idx="11278">
                  <c:v>1.206422686577</c:v>
                </c:pt>
                <c:pt idx="11279">
                  <c:v>1.206706166267</c:v>
                </c:pt>
                <c:pt idx="11280">
                  <c:v>1.2068022489550001</c:v>
                </c:pt>
                <c:pt idx="11281">
                  <c:v>1.206930875778</c:v>
                </c:pt>
                <c:pt idx="11282">
                  <c:v>1.207221388817</c:v>
                </c:pt>
                <c:pt idx="11283">
                  <c:v>1.207339406013</c:v>
                </c:pt>
                <c:pt idx="11284">
                  <c:v>1.207462072372</c:v>
                </c:pt>
                <c:pt idx="11285">
                  <c:v>1.207637310028</c:v>
                </c:pt>
                <c:pt idx="11286">
                  <c:v>1.2078931331630001</c:v>
                </c:pt>
                <c:pt idx="11287">
                  <c:v>1.2082408666610001</c:v>
                </c:pt>
                <c:pt idx="11288">
                  <c:v>1.2083970308300001</c:v>
                </c:pt>
                <c:pt idx="11289">
                  <c:v>1.208667635918</c:v>
                </c:pt>
                <c:pt idx="11290">
                  <c:v>1.208767294884</c:v>
                </c:pt>
                <c:pt idx="11291">
                  <c:v>1.2088593244550001</c:v>
                </c:pt>
                <c:pt idx="11292">
                  <c:v>1.2092000246050001</c:v>
                </c:pt>
                <c:pt idx="11293">
                  <c:v>1.209382772446</c:v>
                </c:pt>
                <c:pt idx="11294">
                  <c:v>1.2097023725510001</c:v>
                </c:pt>
                <c:pt idx="11295">
                  <c:v>1.209820508957</c:v>
                </c:pt>
                <c:pt idx="11296">
                  <c:v>1.2101725339889999</c:v>
                </c:pt>
                <c:pt idx="11297">
                  <c:v>1.2103815078739999</c:v>
                </c:pt>
                <c:pt idx="11298">
                  <c:v>1.210708975792</c:v>
                </c:pt>
                <c:pt idx="11299">
                  <c:v>1.2110338211060001</c:v>
                </c:pt>
                <c:pt idx="11300">
                  <c:v>1.2111454010010001</c:v>
                </c:pt>
                <c:pt idx="11301">
                  <c:v>1.2112241983409999</c:v>
                </c:pt>
                <c:pt idx="11302">
                  <c:v>1.2113391160960001</c:v>
                </c:pt>
                <c:pt idx="11303">
                  <c:v>1.2116451263429999</c:v>
                </c:pt>
                <c:pt idx="11304">
                  <c:v>1.2118238210679999</c:v>
                </c:pt>
                <c:pt idx="11305">
                  <c:v>1.212140083313</c:v>
                </c:pt>
                <c:pt idx="11306">
                  <c:v>1.2124193906780001</c:v>
                </c:pt>
                <c:pt idx="11307">
                  <c:v>1.2125363349910001</c:v>
                </c:pt>
                <c:pt idx="11308">
                  <c:v>1.2126766443250001</c:v>
                </c:pt>
                <c:pt idx="11309">
                  <c:v>1.21282684803</c:v>
                </c:pt>
                <c:pt idx="11310">
                  <c:v>1.2129180431369999</c:v>
                </c:pt>
                <c:pt idx="11311">
                  <c:v>1.2130407094960001</c:v>
                </c:pt>
                <c:pt idx="11312">
                  <c:v>1.213125348091</c:v>
                </c:pt>
                <c:pt idx="11313">
                  <c:v>1.213209867477</c:v>
                </c:pt>
                <c:pt idx="11314">
                  <c:v>1.2132940292359999</c:v>
                </c:pt>
                <c:pt idx="11315">
                  <c:v>1.213385105133</c:v>
                </c:pt>
                <c:pt idx="11316">
                  <c:v>1.213731408119</c:v>
                </c:pt>
                <c:pt idx="11317">
                  <c:v>1.21385383606</c:v>
                </c:pt>
                <c:pt idx="11318">
                  <c:v>1.214204788208</c:v>
                </c:pt>
                <c:pt idx="11319">
                  <c:v>1.2144237756730001</c:v>
                </c:pt>
                <c:pt idx="11320">
                  <c:v>1.2146286964420001</c:v>
                </c:pt>
                <c:pt idx="11321">
                  <c:v>1.2149611711499999</c:v>
                </c:pt>
                <c:pt idx="11322">
                  <c:v>1.215144515038</c:v>
                </c:pt>
                <c:pt idx="11323">
                  <c:v>1.215494990349</c:v>
                </c:pt>
                <c:pt idx="11324">
                  <c:v>1.215843081474</c:v>
                </c:pt>
                <c:pt idx="11325">
                  <c:v>1.216179609299</c:v>
                </c:pt>
                <c:pt idx="11326">
                  <c:v>1.2162698507309999</c:v>
                </c:pt>
                <c:pt idx="11327">
                  <c:v>1.2163519859309999</c:v>
                </c:pt>
                <c:pt idx="11328">
                  <c:v>1.2166818380360001</c:v>
                </c:pt>
                <c:pt idx="11329">
                  <c:v>1.2170213460920001</c:v>
                </c:pt>
                <c:pt idx="11330">
                  <c:v>1.2172245979309999</c:v>
                </c:pt>
                <c:pt idx="11331">
                  <c:v>1.217304587364</c:v>
                </c:pt>
                <c:pt idx="11332">
                  <c:v>1.2174702882770001</c:v>
                </c:pt>
                <c:pt idx="11333">
                  <c:v>1.2176247835159999</c:v>
                </c:pt>
                <c:pt idx="11334">
                  <c:v>1.2179585695270001</c:v>
                </c:pt>
                <c:pt idx="11335">
                  <c:v>1.2181445360180001</c:v>
                </c:pt>
                <c:pt idx="11336">
                  <c:v>1.218402147293</c:v>
                </c:pt>
                <c:pt idx="11337">
                  <c:v>1.218578338623</c:v>
                </c:pt>
                <c:pt idx="11338">
                  <c:v>1.218730568886</c:v>
                </c:pt>
                <c:pt idx="11339">
                  <c:v>1.2188150882719999</c:v>
                </c:pt>
                <c:pt idx="11340">
                  <c:v>1.218925237656</c:v>
                </c:pt>
                <c:pt idx="11341">
                  <c:v>1.219103932381</c:v>
                </c:pt>
                <c:pt idx="11342">
                  <c:v>1.219263553619</c:v>
                </c:pt>
                <c:pt idx="11343">
                  <c:v>1.219446659088</c:v>
                </c:pt>
                <c:pt idx="11344">
                  <c:v>1.2195324897769999</c:v>
                </c:pt>
                <c:pt idx="11345">
                  <c:v>1.2196239233020001</c:v>
                </c:pt>
                <c:pt idx="11346">
                  <c:v>1.2197148799899999</c:v>
                </c:pt>
                <c:pt idx="11347">
                  <c:v>1.219832658768</c:v>
                </c:pt>
                <c:pt idx="11348">
                  <c:v>1.2201497554780001</c:v>
                </c:pt>
                <c:pt idx="11349">
                  <c:v>1.220447659492</c:v>
                </c:pt>
                <c:pt idx="11350">
                  <c:v>1.220778226852</c:v>
                </c:pt>
                <c:pt idx="11351">
                  <c:v>1.2210958004000001</c:v>
                </c:pt>
                <c:pt idx="11352">
                  <c:v>1.2214398384089999</c:v>
                </c:pt>
                <c:pt idx="11353">
                  <c:v>1.221769452095</c:v>
                </c:pt>
                <c:pt idx="11354">
                  <c:v>1.2218874692920001</c:v>
                </c:pt>
                <c:pt idx="11355">
                  <c:v>1.221997737885</c:v>
                </c:pt>
                <c:pt idx="11356">
                  <c:v>1.2221114635470001</c:v>
                </c:pt>
                <c:pt idx="11357">
                  <c:v>1.222267150879</c:v>
                </c:pt>
                <c:pt idx="11358">
                  <c:v>1.222424507141</c:v>
                </c:pt>
                <c:pt idx="11359">
                  <c:v>1.2225223779679999</c:v>
                </c:pt>
                <c:pt idx="11360">
                  <c:v>1.2226078510280001</c:v>
                </c:pt>
                <c:pt idx="11361">
                  <c:v>1.2226988077159999</c:v>
                </c:pt>
                <c:pt idx="11362">
                  <c:v>1.2229897975920001</c:v>
                </c:pt>
                <c:pt idx="11363">
                  <c:v>1.223151564598</c:v>
                </c:pt>
                <c:pt idx="11364">
                  <c:v>1.2232451438900001</c:v>
                </c:pt>
                <c:pt idx="11365">
                  <c:v>1.223605632782</c:v>
                </c:pt>
                <c:pt idx="11366">
                  <c:v>1.2239552736279999</c:v>
                </c:pt>
                <c:pt idx="11367">
                  <c:v>1.224299907684</c:v>
                </c:pt>
                <c:pt idx="11368">
                  <c:v>1.2244492769240001</c:v>
                </c:pt>
                <c:pt idx="11369">
                  <c:v>1.224780321121</c:v>
                </c:pt>
                <c:pt idx="11370">
                  <c:v>1.2248429059979999</c:v>
                </c:pt>
                <c:pt idx="11371">
                  <c:v>1.2249281406400001</c:v>
                </c:pt>
                <c:pt idx="11372">
                  <c:v>1.225011229515</c:v>
                </c:pt>
                <c:pt idx="11373">
                  <c:v>1.225091338158</c:v>
                </c:pt>
                <c:pt idx="11374">
                  <c:v>1.2251759767529999</c:v>
                </c:pt>
                <c:pt idx="11375">
                  <c:v>1.2252638339999999</c:v>
                </c:pt>
                <c:pt idx="11376">
                  <c:v>1.2253509759900001</c:v>
                </c:pt>
                <c:pt idx="11377">
                  <c:v>1.2254348993299999</c:v>
                </c:pt>
                <c:pt idx="11378">
                  <c:v>1.2255216836930001</c:v>
                </c:pt>
                <c:pt idx="11379">
                  <c:v>1.225642561913</c:v>
                </c:pt>
                <c:pt idx="11380">
                  <c:v>1.2260110378269999</c:v>
                </c:pt>
                <c:pt idx="11381">
                  <c:v>1.2260957956309999</c:v>
                </c:pt>
                <c:pt idx="11382">
                  <c:v>1.22646510601</c:v>
                </c:pt>
                <c:pt idx="11383">
                  <c:v>1.226798653603</c:v>
                </c:pt>
                <c:pt idx="11384">
                  <c:v>1.226956367493</c:v>
                </c:pt>
                <c:pt idx="11385">
                  <c:v>1.2271893024439999</c:v>
                </c:pt>
                <c:pt idx="11386">
                  <c:v>1.227416992188</c:v>
                </c:pt>
                <c:pt idx="11387">
                  <c:v>1.2277562618260001</c:v>
                </c:pt>
                <c:pt idx="11388">
                  <c:v>1.2279059886929999</c:v>
                </c:pt>
                <c:pt idx="11389">
                  <c:v>1.2279878854749999</c:v>
                </c:pt>
                <c:pt idx="11390">
                  <c:v>1.228070139885</c:v>
                </c:pt>
                <c:pt idx="11391">
                  <c:v>1.2284255027769999</c:v>
                </c:pt>
                <c:pt idx="11392">
                  <c:v>1.228573322296</c:v>
                </c:pt>
                <c:pt idx="11393">
                  <c:v>1.228914022446</c:v>
                </c:pt>
                <c:pt idx="11394">
                  <c:v>1.229133963585</c:v>
                </c:pt>
                <c:pt idx="11395">
                  <c:v>1.2293189764020001</c:v>
                </c:pt>
                <c:pt idx="11396">
                  <c:v>1.2294491529460001</c:v>
                </c:pt>
                <c:pt idx="11397">
                  <c:v>1.2297462224960001</c:v>
                </c:pt>
                <c:pt idx="11398">
                  <c:v>1.2300776243210001</c:v>
                </c:pt>
                <c:pt idx="11399">
                  <c:v>1.230409622192</c:v>
                </c:pt>
                <c:pt idx="11400">
                  <c:v>1.2306578159329999</c:v>
                </c:pt>
                <c:pt idx="11401">
                  <c:v>1.230972647667</c:v>
                </c:pt>
                <c:pt idx="11402">
                  <c:v>1.231118559837</c:v>
                </c:pt>
                <c:pt idx="11403">
                  <c:v>1.2311998605729999</c:v>
                </c:pt>
                <c:pt idx="11404">
                  <c:v>1.2313228845599999</c:v>
                </c:pt>
                <c:pt idx="11405">
                  <c:v>1.2314136028289999</c:v>
                </c:pt>
                <c:pt idx="11406">
                  <c:v>1.231539726257</c:v>
                </c:pt>
                <c:pt idx="11407">
                  <c:v>1.2318998575210001</c:v>
                </c:pt>
                <c:pt idx="11408">
                  <c:v>1.232067942619</c:v>
                </c:pt>
                <c:pt idx="11409">
                  <c:v>1.23221886158</c:v>
                </c:pt>
                <c:pt idx="11410">
                  <c:v>1.2323350906370001</c:v>
                </c:pt>
                <c:pt idx="11411">
                  <c:v>1.232453942299</c:v>
                </c:pt>
                <c:pt idx="11412">
                  <c:v>1.2325292825700001</c:v>
                </c:pt>
                <c:pt idx="11413">
                  <c:v>1.232612013817</c:v>
                </c:pt>
                <c:pt idx="11414">
                  <c:v>1.2326627969740001</c:v>
                </c:pt>
                <c:pt idx="11415">
                  <c:v>1.2327506542210001</c:v>
                </c:pt>
                <c:pt idx="11416">
                  <c:v>1.232989430428</c:v>
                </c:pt>
                <c:pt idx="11417">
                  <c:v>1.23330616951</c:v>
                </c:pt>
                <c:pt idx="11418">
                  <c:v>1.233427882195</c:v>
                </c:pt>
                <c:pt idx="11419">
                  <c:v>1.2336524724960001</c:v>
                </c:pt>
                <c:pt idx="11420">
                  <c:v>1.2339941263200001</c:v>
                </c:pt>
                <c:pt idx="11421">
                  <c:v>1.234347701073</c:v>
                </c:pt>
                <c:pt idx="11422">
                  <c:v>1.23466694355</c:v>
                </c:pt>
                <c:pt idx="11423">
                  <c:v>1.234897255898</c:v>
                </c:pt>
                <c:pt idx="11424">
                  <c:v>1.2351574897769999</c:v>
                </c:pt>
                <c:pt idx="11425">
                  <c:v>1.235249400139</c:v>
                </c:pt>
                <c:pt idx="11426">
                  <c:v>1.235336899757</c:v>
                </c:pt>
                <c:pt idx="11427">
                  <c:v>1.235425710678</c:v>
                </c:pt>
                <c:pt idx="11428">
                  <c:v>1.2356361150740001</c:v>
                </c:pt>
                <c:pt idx="11429">
                  <c:v>1.235720515251</c:v>
                </c:pt>
                <c:pt idx="11430">
                  <c:v>1.2358090877529999</c:v>
                </c:pt>
                <c:pt idx="11431">
                  <c:v>1.2358969449999999</c:v>
                </c:pt>
                <c:pt idx="11432">
                  <c:v>1.2359912395479999</c:v>
                </c:pt>
                <c:pt idx="11433">
                  <c:v>1.236076116562</c:v>
                </c:pt>
                <c:pt idx="11434">
                  <c:v>1.2361686229710001</c:v>
                </c:pt>
                <c:pt idx="11435">
                  <c:v>1.2362588644029999</c:v>
                </c:pt>
                <c:pt idx="11436">
                  <c:v>1.2363817691800001</c:v>
                </c:pt>
                <c:pt idx="11437">
                  <c:v>1.2367200851439999</c:v>
                </c:pt>
                <c:pt idx="11438">
                  <c:v>1.2369282245640001</c:v>
                </c:pt>
                <c:pt idx="11439">
                  <c:v>1.237046480179</c:v>
                </c:pt>
                <c:pt idx="11440">
                  <c:v>1.2371592521670001</c:v>
                </c:pt>
                <c:pt idx="11441">
                  <c:v>1.2372777462010001</c:v>
                </c:pt>
                <c:pt idx="11442">
                  <c:v>1.2373925447459999</c:v>
                </c:pt>
                <c:pt idx="11443">
                  <c:v>1.237517476082</c:v>
                </c:pt>
                <c:pt idx="11444">
                  <c:v>1.2376652956009999</c:v>
                </c:pt>
                <c:pt idx="11445">
                  <c:v>1.237928032875</c:v>
                </c:pt>
                <c:pt idx="11446">
                  <c:v>1.238253951073</c:v>
                </c:pt>
                <c:pt idx="11447">
                  <c:v>1.238568067551</c:v>
                </c:pt>
                <c:pt idx="11448">
                  <c:v>1.238891601563</c:v>
                </c:pt>
                <c:pt idx="11449">
                  <c:v>1.239045977592</c:v>
                </c:pt>
                <c:pt idx="11450">
                  <c:v>1.239160299301</c:v>
                </c:pt>
                <c:pt idx="11451">
                  <c:v>1.2394093275069999</c:v>
                </c:pt>
                <c:pt idx="11452">
                  <c:v>1.2397612333300001</c:v>
                </c:pt>
                <c:pt idx="11453">
                  <c:v>1.2398886680600001</c:v>
                </c:pt>
                <c:pt idx="11454">
                  <c:v>1.2400740385060001</c:v>
                </c:pt>
                <c:pt idx="11455">
                  <c:v>1.2402871847150001</c:v>
                </c:pt>
                <c:pt idx="11456">
                  <c:v>1.2404133081440001</c:v>
                </c:pt>
                <c:pt idx="11457">
                  <c:v>1.240545749664</c:v>
                </c:pt>
                <c:pt idx="11458">
                  <c:v>1.2407770156860001</c:v>
                </c:pt>
                <c:pt idx="11459">
                  <c:v>1.2409341335299999</c:v>
                </c:pt>
                <c:pt idx="11460">
                  <c:v>1.2410324811939999</c:v>
                </c:pt>
                <c:pt idx="11461">
                  <c:v>1.2410875558850001</c:v>
                </c:pt>
                <c:pt idx="11462">
                  <c:v>1.241172790527</c:v>
                </c:pt>
                <c:pt idx="11463">
                  <c:v>1.2415015697480001</c:v>
                </c:pt>
                <c:pt idx="11464">
                  <c:v>1.241607666016</c:v>
                </c:pt>
                <c:pt idx="11465">
                  <c:v>1.241774082184</c:v>
                </c:pt>
                <c:pt idx="11466">
                  <c:v>1.2420946359630001</c:v>
                </c:pt>
                <c:pt idx="11467">
                  <c:v>1.2423684597019999</c:v>
                </c:pt>
                <c:pt idx="11468">
                  <c:v>1.242502331734</c:v>
                </c:pt>
                <c:pt idx="11469">
                  <c:v>1.242590308189</c:v>
                </c:pt>
                <c:pt idx="11470">
                  <c:v>1.2426794767380001</c:v>
                </c:pt>
                <c:pt idx="11471">
                  <c:v>1.24276471138</c:v>
                </c:pt>
                <c:pt idx="11472">
                  <c:v>1.24286043644</c:v>
                </c:pt>
                <c:pt idx="11473">
                  <c:v>1.2429517507550001</c:v>
                </c:pt>
                <c:pt idx="11474">
                  <c:v>1.2430778741840001</c:v>
                </c:pt>
                <c:pt idx="11475">
                  <c:v>1.2432082891459999</c:v>
                </c:pt>
                <c:pt idx="11476">
                  <c:v>1.243369936943</c:v>
                </c:pt>
                <c:pt idx="11477">
                  <c:v>1.243522405624</c:v>
                </c:pt>
                <c:pt idx="11478">
                  <c:v>1.243861436844</c:v>
                </c:pt>
                <c:pt idx="11479">
                  <c:v>1.244171261787</c:v>
                </c:pt>
                <c:pt idx="11480">
                  <c:v>1.244359731674</c:v>
                </c:pt>
                <c:pt idx="11481">
                  <c:v>1.2445960044860001</c:v>
                </c:pt>
                <c:pt idx="11482">
                  <c:v>1.244846820831</c:v>
                </c:pt>
                <c:pt idx="11483">
                  <c:v>1.2450255155559999</c:v>
                </c:pt>
                <c:pt idx="11484">
                  <c:v>1.245167136192</c:v>
                </c:pt>
                <c:pt idx="11485">
                  <c:v>1.245477437973</c:v>
                </c:pt>
                <c:pt idx="11486">
                  <c:v>1.2456610202789999</c:v>
                </c:pt>
                <c:pt idx="11487">
                  <c:v>1.2458602190020001</c:v>
                </c:pt>
                <c:pt idx="11488">
                  <c:v>1.2460479736329999</c:v>
                </c:pt>
                <c:pt idx="11489">
                  <c:v>1.2462372779849999</c:v>
                </c:pt>
                <c:pt idx="11490">
                  <c:v>1.2465780973430001</c:v>
                </c:pt>
                <c:pt idx="11491">
                  <c:v>1.246925473213</c:v>
                </c:pt>
                <c:pt idx="11492">
                  <c:v>1.247250556946</c:v>
                </c:pt>
                <c:pt idx="11493">
                  <c:v>1.2473670244220001</c:v>
                </c:pt>
                <c:pt idx="11494">
                  <c:v>1.2475122213359999</c:v>
                </c:pt>
                <c:pt idx="11495">
                  <c:v>1.247607588768</c:v>
                </c:pt>
                <c:pt idx="11496">
                  <c:v>1.247949957848</c:v>
                </c:pt>
                <c:pt idx="11497">
                  <c:v>1.248282551765</c:v>
                </c:pt>
                <c:pt idx="11498">
                  <c:v>1.24860227108</c:v>
                </c:pt>
                <c:pt idx="11499">
                  <c:v>1.248821377754</c:v>
                </c:pt>
                <c:pt idx="11500">
                  <c:v>1.248909235001</c:v>
                </c:pt>
                <c:pt idx="11501">
                  <c:v>1.2490276098249999</c:v>
                </c:pt>
                <c:pt idx="11502">
                  <c:v>1.249357461929</c:v>
                </c:pt>
                <c:pt idx="11503">
                  <c:v>1.249692082405</c:v>
                </c:pt>
                <c:pt idx="11504">
                  <c:v>1.2498410940169999</c:v>
                </c:pt>
                <c:pt idx="11505">
                  <c:v>1.2499262094500001</c:v>
                </c:pt>
                <c:pt idx="11506">
                  <c:v>1.250011444092</c:v>
                </c:pt>
                <c:pt idx="11507">
                  <c:v>1.2501372098920001</c:v>
                </c:pt>
                <c:pt idx="11508">
                  <c:v>1.2504714727399999</c:v>
                </c:pt>
                <c:pt idx="11509">
                  <c:v>1.2507959604259999</c:v>
                </c:pt>
                <c:pt idx="11510">
                  <c:v>1.2511270046230001</c:v>
                </c:pt>
                <c:pt idx="11511">
                  <c:v>1.2514314651489999</c:v>
                </c:pt>
                <c:pt idx="11512">
                  <c:v>1.2516119480129999</c:v>
                </c:pt>
                <c:pt idx="11513">
                  <c:v>1.251798868179</c:v>
                </c:pt>
                <c:pt idx="11514">
                  <c:v>1.2520250082019999</c:v>
                </c:pt>
                <c:pt idx="11515">
                  <c:v>1.252211928368</c:v>
                </c:pt>
                <c:pt idx="11516">
                  <c:v>1.2524602413179999</c:v>
                </c:pt>
                <c:pt idx="11517">
                  <c:v>1.2525401115420001</c:v>
                </c:pt>
                <c:pt idx="11518">
                  <c:v>1.2526187896730001</c:v>
                </c:pt>
                <c:pt idx="11519">
                  <c:v>1.2527040243150001</c:v>
                </c:pt>
                <c:pt idx="11520">
                  <c:v>1.2530356645580001</c:v>
                </c:pt>
                <c:pt idx="11521">
                  <c:v>1.2533705234529999</c:v>
                </c:pt>
                <c:pt idx="11522">
                  <c:v>1.253473997116</c:v>
                </c:pt>
                <c:pt idx="11523">
                  <c:v>1.2535791397089999</c:v>
                </c:pt>
                <c:pt idx="11524">
                  <c:v>1.253918647766</c:v>
                </c:pt>
                <c:pt idx="11525">
                  <c:v>1.2541326284409999</c:v>
                </c:pt>
                <c:pt idx="11526">
                  <c:v>1.254275083542</c:v>
                </c:pt>
                <c:pt idx="11527">
                  <c:v>1.254355311394</c:v>
                </c:pt>
                <c:pt idx="11528">
                  <c:v>1.2544410228730001</c:v>
                </c:pt>
                <c:pt idx="11529">
                  <c:v>1.254581809044</c:v>
                </c:pt>
                <c:pt idx="11530">
                  <c:v>1.254788398743</c:v>
                </c:pt>
                <c:pt idx="11531">
                  <c:v>1.2549384832379999</c:v>
                </c:pt>
                <c:pt idx="11532">
                  <c:v>1.2550213336939999</c:v>
                </c:pt>
                <c:pt idx="11533">
                  <c:v>1.2551053762440001</c:v>
                </c:pt>
                <c:pt idx="11534">
                  <c:v>1.255221247673</c:v>
                </c:pt>
                <c:pt idx="11535">
                  <c:v>1.25534594059</c:v>
                </c:pt>
                <c:pt idx="11536">
                  <c:v>1.255680680275</c:v>
                </c:pt>
                <c:pt idx="11537">
                  <c:v>1.255799889565</c:v>
                </c:pt>
                <c:pt idx="11538">
                  <c:v>1.2558783292769999</c:v>
                </c:pt>
                <c:pt idx="11539">
                  <c:v>1.256048560143</c:v>
                </c:pt>
                <c:pt idx="11540">
                  <c:v>1.2563785314560001</c:v>
                </c:pt>
                <c:pt idx="11541">
                  <c:v>1.2567045688630001</c:v>
                </c:pt>
                <c:pt idx="11542">
                  <c:v>1.256862163544</c:v>
                </c:pt>
                <c:pt idx="11543">
                  <c:v>1.2569874525069999</c:v>
                </c:pt>
                <c:pt idx="11544">
                  <c:v>1.257070660591</c:v>
                </c:pt>
                <c:pt idx="11545">
                  <c:v>1.2571591138839999</c:v>
                </c:pt>
                <c:pt idx="11546">
                  <c:v>1.257249951363</c:v>
                </c:pt>
                <c:pt idx="11547">
                  <c:v>1.2573019266130001</c:v>
                </c:pt>
                <c:pt idx="11548">
                  <c:v>1.257353186607</c:v>
                </c:pt>
                <c:pt idx="11549">
                  <c:v>1.257444262505</c:v>
                </c:pt>
                <c:pt idx="11550">
                  <c:v>1.257539629936</c:v>
                </c:pt>
                <c:pt idx="11551">
                  <c:v>1.2576622962949999</c:v>
                </c:pt>
                <c:pt idx="11552">
                  <c:v>1.2578042745589999</c:v>
                </c:pt>
                <c:pt idx="11553">
                  <c:v>1.258129835129</c:v>
                </c:pt>
                <c:pt idx="11554">
                  <c:v>1.258239984512</c:v>
                </c:pt>
                <c:pt idx="11555">
                  <c:v>1.2583267688749999</c:v>
                </c:pt>
                <c:pt idx="11556">
                  <c:v>1.2584512233730001</c:v>
                </c:pt>
                <c:pt idx="11557">
                  <c:v>1.258686065674</c:v>
                </c:pt>
                <c:pt idx="11558">
                  <c:v>1.2587672472</c:v>
                </c:pt>
                <c:pt idx="11559">
                  <c:v>1.2588158845899999</c:v>
                </c:pt>
                <c:pt idx="11560">
                  <c:v>1.2588896751400001</c:v>
                </c:pt>
                <c:pt idx="11561">
                  <c:v>1.2589617967610001</c:v>
                </c:pt>
                <c:pt idx="11562">
                  <c:v>1.259066343307</c:v>
                </c:pt>
                <c:pt idx="11563">
                  <c:v>1.259179115295</c:v>
                </c:pt>
                <c:pt idx="11564">
                  <c:v>1.2592673301699999</c:v>
                </c:pt>
                <c:pt idx="11565">
                  <c:v>1.259430170059</c:v>
                </c:pt>
                <c:pt idx="11566">
                  <c:v>1.2596919536590001</c:v>
                </c:pt>
                <c:pt idx="11567">
                  <c:v>1.2600305080409999</c:v>
                </c:pt>
                <c:pt idx="11568">
                  <c:v>1.260194659233</c:v>
                </c:pt>
                <c:pt idx="11569">
                  <c:v>1.2605413198469999</c:v>
                </c:pt>
                <c:pt idx="11570">
                  <c:v>1.2608839273450001</c:v>
                </c:pt>
                <c:pt idx="11571">
                  <c:v>1.261233091354</c:v>
                </c:pt>
                <c:pt idx="11572">
                  <c:v>1.261378884315</c:v>
                </c:pt>
                <c:pt idx="11573">
                  <c:v>1.2614680528640001</c:v>
                </c:pt>
                <c:pt idx="11574">
                  <c:v>1.261619329453</c:v>
                </c:pt>
                <c:pt idx="11575">
                  <c:v>1.261806964874</c:v>
                </c:pt>
                <c:pt idx="11576">
                  <c:v>1.261891365051</c:v>
                </c:pt>
                <c:pt idx="11577">
                  <c:v>1.26201069355</c:v>
                </c:pt>
                <c:pt idx="11578">
                  <c:v>1.2621001005170001</c:v>
                </c:pt>
                <c:pt idx="11579">
                  <c:v>1.26223051548</c:v>
                </c:pt>
                <c:pt idx="11580">
                  <c:v>1.2623845338819999</c:v>
                </c:pt>
                <c:pt idx="11581">
                  <c:v>1.2625325918200001</c:v>
                </c:pt>
                <c:pt idx="11582">
                  <c:v>1.262618541718</c:v>
                </c:pt>
                <c:pt idx="11583">
                  <c:v>1.2628297805790001</c:v>
                </c:pt>
                <c:pt idx="11584">
                  <c:v>1.262912392616</c:v>
                </c:pt>
                <c:pt idx="11585">
                  <c:v>1.263003349304</c:v>
                </c:pt>
                <c:pt idx="11586">
                  <c:v>1.26309466362</c:v>
                </c:pt>
                <c:pt idx="11587">
                  <c:v>1.263447999954</c:v>
                </c:pt>
                <c:pt idx="11588">
                  <c:v>1.2637042999270001</c:v>
                </c:pt>
                <c:pt idx="11589">
                  <c:v>1.264062523842</c:v>
                </c:pt>
                <c:pt idx="11590">
                  <c:v>1.264393806458</c:v>
                </c:pt>
                <c:pt idx="11591">
                  <c:v>1.2645410299299999</c:v>
                </c:pt>
                <c:pt idx="11592">
                  <c:v>1.264689564705</c:v>
                </c:pt>
                <c:pt idx="11593">
                  <c:v>1.264919877052</c:v>
                </c:pt>
                <c:pt idx="11594">
                  <c:v>1.265084266663</c:v>
                </c:pt>
                <c:pt idx="11595">
                  <c:v>1.2654519081119999</c:v>
                </c:pt>
                <c:pt idx="11596">
                  <c:v>1.265631198883</c:v>
                </c:pt>
                <c:pt idx="11597">
                  <c:v>1.2658652067180001</c:v>
                </c:pt>
                <c:pt idx="11598">
                  <c:v>1.265986800194</c:v>
                </c:pt>
                <c:pt idx="11599">
                  <c:v>1.266149997711</c:v>
                </c:pt>
                <c:pt idx="11600">
                  <c:v>1.2664877176280001</c:v>
                </c:pt>
                <c:pt idx="11601">
                  <c:v>1.2668049335480001</c:v>
                </c:pt>
                <c:pt idx="11602">
                  <c:v>1.266936421394</c:v>
                </c:pt>
                <c:pt idx="11603">
                  <c:v>1.267038583755</c:v>
                </c:pt>
                <c:pt idx="11604">
                  <c:v>1.267143964767</c:v>
                </c:pt>
                <c:pt idx="11605">
                  <c:v>1.267297148705</c:v>
                </c:pt>
                <c:pt idx="11606">
                  <c:v>1.2674145698549999</c:v>
                </c:pt>
                <c:pt idx="11607">
                  <c:v>1.2677135467530001</c:v>
                </c:pt>
                <c:pt idx="11608">
                  <c:v>1.2678560018539999</c:v>
                </c:pt>
                <c:pt idx="11609">
                  <c:v>1.26819217205</c:v>
                </c:pt>
                <c:pt idx="11610">
                  <c:v>1.2685064077379999</c:v>
                </c:pt>
                <c:pt idx="11611">
                  <c:v>1.2686837911610001</c:v>
                </c:pt>
                <c:pt idx="11612">
                  <c:v>1.268946170807</c:v>
                </c:pt>
                <c:pt idx="11613">
                  <c:v>1.2692910432819999</c:v>
                </c:pt>
                <c:pt idx="11614">
                  <c:v>1.2694044113159999</c:v>
                </c:pt>
                <c:pt idx="11615">
                  <c:v>1.269633412361</c:v>
                </c:pt>
                <c:pt idx="11616">
                  <c:v>1.2697538137440001</c:v>
                </c:pt>
                <c:pt idx="11617">
                  <c:v>1.269873976707</c:v>
                </c:pt>
                <c:pt idx="11618">
                  <c:v>1.2701847553250001</c:v>
                </c:pt>
                <c:pt idx="11619">
                  <c:v>1.270274162292</c:v>
                </c:pt>
                <c:pt idx="11620">
                  <c:v>1.2703678607940001</c:v>
                </c:pt>
                <c:pt idx="11621">
                  <c:v>1.2704644203190001</c:v>
                </c:pt>
                <c:pt idx="11622">
                  <c:v>1.2708193063740001</c:v>
                </c:pt>
                <c:pt idx="11623">
                  <c:v>1.2711629867550001</c:v>
                </c:pt>
                <c:pt idx="11624">
                  <c:v>1.2714837789540001</c:v>
                </c:pt>
                <c:pt idx="11625">
                  <c:v>1.2716680765149999</c:v>
                </c:pt>
                <c:pt idx="11626">
                  <c:v>1.2720263004300001</c:v>
                </c:pt>
                <c:pt idx="11627">
                  <c:v>1.272271633148</c:v>
                </c:pt>
                <c:pt idx="11628">
                  <c:v>1.2723882198330001</c:v>
                </c:pt>
                <c:pt idx="11629">
                  <c:v>1.272462487221</c:v>
                </c:pt>
                <c:pt idx="11630">
                  <c:v>1.272580385208</c:v>
                </c:pt>
                <c:pt idx="11631">
                  <c:v>1.272913217545</c:v>
                </c:pt>
                <c:pt idx="11632">
                  <c:v>1.273094177246</c:v>
                </c:pt>
                <c:pt idx="11633">
                  <c:v>1.2731947898860001</c:v>
                </c:pt>
                <c:pt idx="11634">
                  <c:v>1.2732812166209999</c:v>
                </c:pt>
                <c:pt idx="11635">
                  <c:v>1.273435711861</c:v>
                </c:pt>
                <c:pt idx="11636">
                  <c:v>1.2735835313799999</c:v>
                </c:pt>
                <c:pt idx="11637">
                  <c:v>1.2737622261049999</c:v>
                </c:pt>
                <c:pt idx="11638">
                  <c:v>1.2740335464479999</c:v>
                </c:pt>
                <c:pt idx="11639">
                  <c:v>1.274221420288</c:v>
                </c:pt>
                <c:pt idx="11640">
                  <c:v>1.274304986</c:v>
                </c:pt>
                <c:pt idx="11641">
                  <c:v>1.274360895157</c:v>
                </c:pt>
                <c:pt idx="11642">
                  <c:v>1.274451375008</c:v>
                </c:pt>
                <c:pt idx="11643">
                  <c:v>1.2747670412059999</c:v>
                </c:pt>
                <c:pt idx="11644">
                  <c:v>1.2749357223510001</c:v>
                </c:pt>
                <c:pt idx="11645">
                  <c:v>1.2752392292020001</c:v>
                </c:pt>
                <c:pt idx="11646">
                  <c:v>1.275321006775</c:v>
                </c:pt>
                <c:pt idx="11647">
                  <c:v>1.275442004204</c:v>
                </c:pt>
                <c:pt idx="11648">
                  <c:v>1.2756649255750001</c:v>
                </c:pt>
                <c:pt idx="11649">
                  <c:v>1.275821447372</c:v>
                </c:pt>
                <c:pt idx="11650">
                  <c:v>1.2759414911269999</c:v>
                </c:pt>
                <c:pt idx="11651">
                  <c:v>1.2762942314150001</c:v>
                </c:pt>
                <c:pt idx="11652">
                  <c:v>1.276399254799</c:v>
                </c:pt>
                <c:pt idx="11653">
                  <c:v>1.2765586376189999</c:v>
                </c:pt>
                <c:pt idx="11654">
                  <c:v>1.2768933773040001</c:v>
                </c:pt>
                <c:pt idx="11655">
                  <c:v>1.277143239975</c:v>
                </c:pt>
                <c:pt idx="11656">
                  <c:v>1.277266263962</c:v>
                </c:pt>
                <c:pt idx="11657">
                  <c:v>1.277382135391</c:v>
                </c:pt>
                <c:pt idx="11658">
                  <c:v>1.277709007263</c:v>
                </c:pt>
                <c:pt idx="11659">
                  <c:v>1.2778527736659999</c:v>
                </c:pt>
                <c:pt idx="11660">
                  <c:v>1.277998566628</c:v>
                </c:pt>
                <c:pt idx="11661">
                  <c:v>1.278108119965</c:v>
                </c:pt>
                <c:pt idx="11662">
                  <c:v>1.278186202049</c:v>
                </c:pt>
                <c:pt idx="11663">
                  <c:v>1.278271198273</c:v>
                </c:pt>
                <c:pt idx="11664">
                  <c:v>1.2783607244490001</c:v>
                </c:pt>
                <c:pt idx="11665">
                  <c:v>1.278484344482</c:v>
                </c:pt>
                <c:pt idx="11666">
                  <c:v>1.2787909507749999</c:v>
                </c:pt>
                <c:pt idx="11667">
                  <c:v>1.278948307037</c:v>
                </c:pt>
                <c:pt idx="11668">
                  <c:v>1.2790724039079999</c:v>
                </c:pt>
                <c:pt idx="11669">
                  <c:v>1.2791544198989999</c:v>
                </c:pt>
                <c:pt idx="11670">
                  <c:v>1.2792773246769999</c:v>
                </c:pt>
                <c:pt idx="11671">
                  <c:v>1.279465317726</c:v>
                </c:pt>
                <c:pt idx="11672">
                  <c:v>1.279719591141</c:v>
                </c:pt>
                <c:pt idx="11673">
                  <c:v>1.279813289642</c:v>
                </c:pt>
                <c:pt idx="11674">
                  <c:v>1.279907345772</c:v>
                </c:pt>
                <c:pt idx="11675">
                  <c:v>1.2801281213760001</c:v>
                </c:pt>
                <c:pt idx="11676">
                  <c:v>1.280254244804</c:v>
                </c:pt>
                <c:pt idx="11677">
                  <c:v>1.2803447246549999</c:v>
                </c:pt>
                <c:pt idx="11678">
                  <c:v>1.2804915905000001</c:v>
                </c:pt>
                <c:pt idx="11679">
                  <c:v>1.280614495277</c:v>
                </c:pt>
                <c:pt idx="11680">
                  <c:v>1.2807340621950001</c:v>
                </c:pt>
                <c:pt idx="11681">
                  <c:v>1.280948877335</c:v>
                </c:pt>
                <c:pt idx="11682">
                  <c:v>1.2811824083329999</c:v>
                </c:pt>
                <c:pt idx="11683">
                  <c:v>1.281529784203</c:v>
                </c:pt>
                <c:pt idx="11684">
                  <c:v>1.2818783521649999</c:v>
                </c:pt>
                <c:pt idx="11685">
                  <c:v>1.282208204269</c:v>
                </c:pt>
                <c:pt idx="11686">
                  <c:v>1.2823315858840001</c:v>
                </c:pt>
                <c:pt idx="11687">
                  <c:v>1.282640576363</c:v>
                </c:pt>
                <c:pt idx="11688">
                  <c:v>1.282968401909</c:v>
                </c:pt>
                <c:pt idx="11689">
                  <c:v>1.28318297863</c:v>
                </c:pt>
                <c:pt idx="11690">
                  <c:v>1.2832721471790001</c:v>
                </c:pt>
                <c:pt idx="11691">
                  <c:v>1.2833631038669999</c:v>
                </c:pt>
                <c:pt idx="11692">
                  <c:v>1.283451914787</c:v>
                </c:pt>
                <c:pt idx="11693">
                  <c:v>1.2835763692860001</c:v>
                </c:pt>
                <c:pt idx="11694">
                  <c:v>1.283918142319</c:v>
                </c:pt>
                <c:pt idx="11695">
                  <c:v>1.2842472791670001</c:v>
                </c:pt>
                <c:pt idx="11696">
                  <c:v>1.2844061851499999</c:v>
                </c:pt>
                <c:pt idx="11697">
                  <c:v>1.2847096920009999</c:v>
                </c:pt>
                <c:pt idx="11698">
                  <c:v>1.284973978996</c:v>
                </c:pt>
                <c:pt idx="11699">
                  <c:v>1.2851974964140001</c:v>
                </c:pt>
                <c:pt idx="11700">
                  <c:v>1.2854777574539999</c:v>
                </c:pt>
                <c:pt idx="11701">
                  <c:v>1.2855957746510001</c:v>
                </c:pt>
                <c:pt idx="11702">
                  <c:v>1.285682678223</c:v>
                </c:pt>
                <c:pt idx="11703">
                  <c:v>1.2858095169070001</c:v>
                </c:pt>
                <c:pt idx="11704">
                  <c:v>1.2859965562819999</c:v>
                </c:pt>
                <c:pt idx="11705">
                  <c:v>1.286110043526</c:v>
                </c:pt>
                <c:pt idx="11706">
                  <c:v>1.286472916603</c:v>
                </c:pt>
                <c:pt idx="11707">
                  <c:v>1.286833763123</c:v>
                </c:pt>
                <c:pt idx="11708">
                  <c:v>1.2871536016459999</c:v>
                </c:pt>
                <c:pt idx="11709">
                  <c:v>1.2873485088350001</c:v>
                </c:pt>
                <c:pt idx="11710">
                  <c:v>1.2875988483430001</c:v>
                </c:pt>
                <c:pt idx="11711">
                  <c:v>1.287850618362</c:v>
                </c:pt>
                <c:pt idx="11712">
                  <c:v>1.2881385087970001</c:v>
                </c:pt>
                <c:pt idx="11713">
                  <c:v>1.288477540016</c:v>
                </c:pt>
                <c:pt idx="11714">
                  <c:v>1.288595080376</c:v>
                </c:pt>
                <c:pt idx="11715">
                  <c:v>1.288722276688</c:v>
                </c:pt>
                <c:pt idx="11716">
                  <c:v>1.2888430356980001</c:v>
                </c:pt>
                <c:pt idx="11717">
                  <c:v>1.2890021800989999</c:v>
                </c:pt>
                <c:pt idx="11718">
                  <c:v>1.28911626339</c:v>
                </c:pt>
                <c:pt idx="11719">
                  <c:v>1.2894176244740001</c:v>
                </c:pt>
                <c:pt idx="11720">
                  <c:v>1.289556980133</c:v>
                </c:pt>
                <c:pt idx="11721">
                  <c:v>1.2898811101909999</c:v>
                </c:pt>
                <c:pt idx="11722">
                  <c:v>1.2902156114579999</c:v>
                </c:pt>
                <c:pt idx="11723">
                  <c:v>1.2903046607969999</c:v>
                </c:pt>
                <c:pt idx="11724">
                  <c:v>1.29050719738</c:v>
                </c:pt>
                <c:pt idx="11725">
                  <c:v>1.2908110618590001</c:v>
                </c:pt>
                <c:pt idx="11726">
                  <c:v>1.2909377813339999</c:v>
                </c:pt>
                <c:pt idx="11727">
                  <c:v>1.291120171547</c:v>
                </c:pt>
                <c:pt idx="11728">
                  <c:v>1.2913593053820001</c:v>
                </c:pt>
                <c:pt idx="11729">
                  <c:v>1.2915837764739999</c:v>
                </c:pt>
                <c:pt idx="11730">
                  <c:v>1.291730642319</c:v>
                </c:pt>
                <c:pt idx="11731">
                  <c:v>1.2918421030039999</c:v>
                </c:pt>
                <c:pt idx="11732">
                  <c:v>1.292003512383</c:v>
                </c:pt>
                <c:pt idx="11733">
                  <c:v>1.292122244835</c:v>
                </c:pt>
                <c:pt idx="11734">
                  <c:v>1.2924479246139999</c:v>
                </c:pt>
                <c:pt idx="11735">
                  <c:v>1.2927772998810001</c:v>
                </c:pt>
                <c:pt idx="11736">
                  <c:v>1.2930878400800001</c:v>
                </c:pt>
                <c:pt idx="11737">
                  <c:v>1.29342508316</c:v>
                </c:pt>
                <c:pt idx="11738">
                  <c:v>1.293768286705</c:v>
                </c:pt>
                <c:pt idx="11739">
                  <c:v>1.293916583061</c:v>
                </c:pt>
                <c:pt idx="11740">
                  <c:v>1.294031620026</c:v>
                </c:pt>
                <c:pt idx="11741">
                  <c:v>1.2941204309459999</c:v>
                </c:pt>
                <c:pt idx="11742">
                  <c:v>1.2944087982179999</c:v>
                </c:pt>
                <c:pt idx="11743">
                  <c:v>1.294659376144</c:v>
                </c:pt>
                <c:pt idx="11744">
                  <c:v>1.2947524786</c:v>
                </c:pt>
                <c:pt idx="11745">
                  <c:v>1.2948377132419999</c:v>
                </c:pt>
                <c:pt idx="11746">
                  <c:v>1.29492354393</c:v>
                </c:pt>
                <c:pt idx="11747">
                  <c:v>1.2952734231950001</c:v>
                </c:pt>
                <c:pt idx="11748">
                  <c:v>1.2953991889950001</c:v>
                </c:pt>
                <c:pt idx="11749">
                  <c:v>1.295523405075</c:v>
                </c:pt>
                <c:pt idx="11750">
                  <c:v>1.2958807945249999</c:v>
                </c:pt>
                <c:pt idx="11751">
                  <c:v>1.296199321747</c:v>
                </c:pt>
                <c:pt idx="11752">
                  <c:v>1.2965494394299999</c:v>
                </c:pt>
                <c:pt idx="11753">
                  <c:v>1.2968788146970001</c:v>
                </c:pt>
                <c:pt idx="11754">
                  <c:v>1.2970181703570001</c:v>
                </c:pt>
                <c:pt idx="11755">
                  <c:v>1.2972636222839999</c:v>
                </c:pt>
                <c:pt idx="11756">
                  <c:v>1.2973246574399999</c:v>
                </c:pt>
                <c:pt idx="11757">
                  <c:v>1.297377347946</c:v>
                </c:pt>
                <c:pt idx="11758">
                  <c:v>1.297453761101</c:v>
                </c:pt>
                <c:pt idx="11759">
                  <c:v>1.2975975275039999</c:v>
                </c:pt>
                <c:pt idx="11760">
                  <c:v>1.297746300697</c:v>
                </c:pt>
                <c:pt idx="11761">
                  <c:v>1.297801017761</c:v>
                </c:pt>
                <c:pt idx="11762">
                  <c:v>1.297881245613</c:v>
                </c:pt>
                <c:pt idx="11763">
                  <c:v>1.2979353666310001</c:v>
                </c:pt>
                <c:pt idx="11764">
                  <c:v>1.2980229854580001</c:v>
                </c:pt>
                <c:pt idx="11765">
                  <c:v>1.298111200333</c:v>
                </c:pt>
                <c:pt idx="11766">
                  <c:v>1.298201918602</c:v>
                </c:pt>
                <c:pt idx="11767">
                  <c:v>1.298285961151</c:v>
                </c:pt>
                <c:pt idx="11768">
                  <c:v>1.2983994483950001</c:v>
                </c:pt>
                <c:pt idx="11769">
                  <c:v>1.298526287079</c:v>
                </c:pt>
                <c:pt idx="11770">
                  <c:v>1.2988815307620001</c:v>
                </c:pt>
                <c:pt idx="11771">
                  <c:v>1.2990725040440001</c:v>
                </c:pt>
                <c:pt idx="11772">
                  <c:v>1.299196004868</c:v>
                </c:pt>
                <c:pt idx="11773">
                  <c:v>1.299273610115</c:v>
                </c:pt>
                <c:pt idx="11774">
                  <c:v>1.2993589639659999</c:v>
                </c:pt>
                <c:pt idx="11775">
                  <c:v>1.299441218376</c:v>
                </c:pt>
                <c:pt idx="11776">
                  <c:v>1.2995296716689999</c:v>
                </c:pt>
                <c:pt idx="11777">
                  <c:v>1.299612641335</c:v>
                </c:pt>
                <c:pt idx="11778">
                  <c:v>1.2997097969060001</c:v>
                </c:pt>
                <c:pt idx="11779">
                  <c:v>1.2997955083849999</c:v>
                </c:pt>
                <c:pt idx="11780">
                  <c:v>1.3001503944399999</c:v>
                </c:pt>
                <c:pt idx="11781">
                  <c:v>1.3004904985429999</c:v>
                </c:pt>
                <c:pt idx="11782">
                  <c:v>1.300596475601</c:v>
                </c:pt>
                <c:pt idx="11783">
                  <c:v>1.300934791565</c:v>
                </c:pt>
                <c:pt idx="11784">
                  <c:v>1.3011342287059999</c:v>
                </c:pt>
                <c:pt idx="11785">
                  <c:v>1.301301598549</c:v>
                </c:pt>
                <c:pt idx="11786">
                  <c:v>1.3014881610869999</c:v>
                </c:pt>
                <c:pt idx="11787">
                  <c:v>1.3016037940980001</c:v>
                </c:pt>
                <c:pt idx="11788">
                  <c:v>1.3019119501109999</c:v>
                </c:pt>
                <c:pt idx="11789">
                  <c:v>1.302089214325</c:v>
                </c:pt>
                <c:pt idx="11790">
                  <c:v>1.302165865898</c:v>
                </c:pt>
                <c:pt idx="11791">
                  <c:v>1.302274227142</c:v>
                </c:pt>
                <c:pt idx="11792">
                  <c:v>1.302504301071</c:v>
                </c:pt>
                <c:pt idx="11793">
                  <c:v>1.3026893138889999</c:v>
                </c:pt>
                <c:pt idx="11794">
                  <c:v>1.3030258417130001</c:v>
                </c:pt>
                <c:pt idx="11795">
                  <c:v>1.303350567818</c:v>
                </c:pt>
                <c:pt idx="11796">
                  <c:v>1.3036973476410001</c:v>
                </c:pt>
                <c:pt idx="11797">
                  <c:v>1.3040250539780001</c:v>
                </c:pt>
                <c:pt idx="11798">
                  <c:v>1.3042706251139999</c:v>
                </c:pt>
                <c:pt idx="11799">
                  <c:v>1.3044226169590001</c:v>
                </c:pt>
                <c:pt idx="11800">
                  <c:v>1.3045142889020001</c:v>
                </c:pt>
                <c:pt idx="11801">
                  <c:v>1.304606318474</c:v>
                </c:pt>
                <c:pt idx="11802">
                  <c:v>1.3047012090679999</c:v>
                </c:pt>
                <c:pt idx="11803">
                  <c:v>1.304854869843</c:v>
                </c:pt>
                <c:pt idx="11804">
                  <c:v>1.3050096035000001</c:v>
                </c:pt>
                <c:pt idx="11805">
                  <c:v>1.3051059246059999</c:v>
                </c:pt>
                <c:pt idx="11806">
                  <c:v>1.3054440021510001</c:v>
                </c:pt>
                <c:pt idx="11807">
                  <c:v>1.3056067228320001</c:v>
                </c:pt>
                <c:pt idx="11808">
                  <c:v>1.3056975603100001</c:v>
                </c:pt>
                <c:pt idx="11809">
                  <c:v>1.305751204491</c:v>
                </c:pt>
                <c:pt idx="11810">
                  <c:v>1.3059335947040001</c:v>
                </c:pt>
                <c:pt idx="11811">
                  <c:v>1.3061848878860001</c:v>
                </c:pt>
                <c:pt idx="11812">
                  <c:v>1.3063304424290001</c:v>
                </c:pt>
                <c:pt idx="11813">
                  <c:v>1.306447982788</c:v>
                </c:pt>
                <c:pt idx="11814">
                  <c:v>1.3066017627719999</c:v>
                </c:pt>
                <c:pt idx="11815">
                  <c:v>1.306693077087</c:v>
                </c:pt>
                <c:pt idx="11816">
                  <c:v>1.306788682938</c:v>
                </c:pt>
                <c:pt idx="11817">
                  <c:v>1.306839466095</c:v>
                </c:pt>
                <c:pt idx="11818">
                  <c:v>1.3069453239440001</c:v>
                </c:pt>
                <c:pt idx="11819">
                  <c:v>1.3070777654650001</c:v>
                </c:pt>
                <c:pt idx="11820">
                  <c:v>1.3071590662000001</c:v>
                </c:pt>
                <c:pt idx="11821">
                  <c:v>1.3072812557219999</c:v>
                </c:pt>
                <c:pt idx="11822">
                  <c:v>1.3073602914810001</c:v>
                </c:pt>
                <c:pt idx="11823">
                  <c:v>1.3074460029599999</c:v>
                </c:pt>
                <c:pt idx="11824">
                  <c:v>1.3075278997419999</c:v>
                </c:pt>
                <c:pt idx="11825">
                  <c:v>1.3076152801509999</c:v>
                </c:pt>
                <c:pt idx="11826">
                  <c:v>1.307692289352</c:v>
                </c:pt>
                <c:pt idx="11827">
                  <c:v>1.3078156709669999</c:v>
                </c:pt>
                <c:pt idx="11828">
                  <c:v>1.307896971703</c:v>
                </c:pt>
                <c:pt idx="11829">
                  <c:v>1.30805337429</c:v>
                </c:pt>
                <c:pt idx="11830">
                  <c:v>1.3083523511890001</c:v>
                </c:pt>
                <c:pt idx="11831">
                  <c:v>1.308621644974</c:v>
                </c:pt>
                <c:pt idx="11832">
                  <c:v>1.3087947368620001</c:v>
                </c:pt>
                <c:pt idx="11833">
                  <c:v>1.309119462967</c:v>
                </c:pt>
                <c:pt idx="11834">
                  <c:v>1.3092945814129999</c:v>
                </c:pt>
                <c:pt idx="11835">
                  <c:v>1.3094123601909999</c:v>
                </c:pt>
                <c:pt idx="11836">
                  <c:v>1.309525847435</c:v>
                </c:pt>
                <c:pt idx="11837">
                  <c:v>1.309610247612</c:v>
                </c:pt>
                <c:pt idx="11838">
                  <c:v>1.3097811937329999</c:v>
                </c:pt>
                <c:pt idx="11839">
                  <c:v>1.309931397438</c:v>
                </c:pt>
                <c:pt idx="11840">
                  <c:v>1.310083627701</c:v>
                </c:pt>
                <c:pt idx="11841">
                  <c:v>1.3102244138720001</c:v>
                </c:pt>
                <c:pt idx="11842">
                  <c:v>1.3103059530259999</c:v>
                </c:pt>
                <c:pt idx="11843">
                  <c:v>1.310389995575</c:v>
                </c:pt>
                <c:pt idx="11844">
                  <c:v>1.310470938683</c:v>
                </c:pt>
                <c:pt idx="11845">
                  <c:v>1.3105505704880001</c:v>
                </c:pt>
                <c:pt idx="11846">
                  <c:v>1.3107007741929999</c:v>
                </c:pt>
                <c:pt idx="11847">
                  <c:v>1.3109763860700001</c:v>
                </c:pt>
                <c:pt idx="11848">
                  <c:v>1.31106030941</c:v>
                </c:pt>
                <c:pt idx="11849">
                  <c:v>1.3111569881439999</c:v>
                </c:pt>
                <c:pt idx="11850">
                  <c:v>1.3112010955810001</c:v>
                </c:pt>
                <c:pt idx="11851">
                  <c:v>1.3112944364550001</c:v>
                </c:pt>
                <c:pt idx="11852">
                  <c:v>1.311375141144</c:v>
                </c:pt>
                <c:pt idx="11853">
                  <c:v>1.3117347955700001</c:v>
                </c:pt>
                <c:pt idx="11854">
                  <c:v>1.3120673894879999</c:v>
                </c:pt>
                <c:pt idx="11855">
                  <c:v>1.312220215797</c:v>
                </c:pt>
                <c:pt idx="11856">
                  <c:v>1.3123803138729999</c:v>
                </c:pt>
                <c:pt idx="11857">
                  <c:v>1.312698841095</c:v>
                </c:pt>
                <c:pt idx="11858">
                  <c:v>1.31279706955</c:v>
                </c:pt>
                <c:pt idx="11859">
                  <c:v>1.3128952980040001</c:v>
                </c:pt>
                <c:pt idx="11860">
                  <c:v>1.3129925727839999</c:v>
                </c:pt>
                <c:pt idx="11861">
                  <c:v>1.3130813837049999</c:v>
                </c:pt>
                <c:pt idx="11862">
                  <c:v>1.313195824623</c:v>
                </c:pt>
                <c:pt idx="11863">
                  <c:v>1.3133097887039999</c:v>
                </c:pt>
                <c:pt idx="11864">
                  <c:v>1.313439011574</c:v>
                </c:pt>
                <c:pt idx="11865">
                  <c:v>1.3136656284329999</c:v>
                </c:pt>
                <c:pt idx="11866">
                  <c:v>1.3138661384579999</c:v>
                </c:pt>
                <c:pt idx="11867">
                  <c:v>1.3140777349470001</c:v>
                </c:pt>
                <c:pt idx="11868">
                  <c:v>1.3144223690029999</c:v>
                </c:pt>
                <c:pt idx="11869">
                  <c:v>1.314544320107</c:v>
                </c:pt>
                <c:pt idx="11870">
                  <c:v>1.314631938934</c:v>
                </c:pt>
                <c:pt idx="11871">
                  <c:v>1.3147178888319999</c:v>
                </c:pt>
                <c:pt idx="11872">
                  <c:v>1.31480884552</c:v>
                </c:pt>
                <c:pt idx="11873">
                  <c:v>1.3149297237399999</c:v>
                </c:pt>
                <c:pt idx="11874">
                  <c:v>1.3152796030039999</c:v>
                </c:pt>
                <c:pt idx="11875">
                  <c:v>1.315615534782</c:v>
                </c:pt>
                <c:pt idx="11876">
                  <c:v>1.3159680366519999</c:v>
                </c:pt>
                <c:pt idx="11877">
                  <c:v>1.3160471916200001</c:v>
                </c:pt>
                <c:pt idx="11878">
                  <c:v>1.316132545471</c:v>
                </c:pt>
                <c:pt idx="11879">
                  <c:v>1.3162232637410001</c:v>
                </c:pt>
                <c:pt idx="11880">
                  <c:v>1.3163073062899999</c:v>
                </c:pt>
                <c:pt idx="11881">
                  <c:v>1.316424489021</c:v>
                </c:pt>
                <c:pt idx="11882">
                  <c:v>1.3167711496350001</c:v>
                </c:pt>
                <c:pt idx="11883">
                  <c:v>1.3170938491819999</c:v>
                </c:pt>
                <c:pt idx="11884">
                  <c:v>1.3172333240509999</c:v>
                </c:pt>
                <c:pt idx="11885">
                  <c:v>1.3174120187759999</c:v>
                </c:pt>
                <c:pt idx="11886">
                  <c:v>1.317577838898</c:v>
                </c:pt>
                <c:pt idx="11887">
                  <c:v>1.3176602125170001</c:v>
                </c:pt>
                <c:pt idx="11888">
                  <c:v>1.3177373409269999</c:v>
                </c:pt>
                <c:pt idx="11889">
                  <c:v>1.3178235292430001</c:v>
                </c:pt>
                <c:pt idx="11890">
                  <c:v>1.317973136902</c:v>
                </c:pt>
                <c:pt idx="11891">
                  <c:v>1.3182926177980001</c:v>
                </c:pt>
                <c:pt idx="11892">
                  <c:v>1.3185733556749999</c:v>
                </c:pt>
                <c:pt idx="11893">
                  <c:v>1.318722009659</c:v>
                </c:pt>
                <c:pt idx="11894">
                  <c:v>1.318867087364</c:v>
                </c:pt>
                <c:pt idx="11895">
                  <c:v>1.318988800049</c:v>
                </c:pt>
                <c:pt idx="11896">
                  <c:v>1.319112896919</c:v>
                </c:pt>
                <c:pt idx="11897">
                  <c:v>1.3192061185840001</c:v>
                </c:pt>
                <c:pt idx="11898">
                  <c:v>1.3192974328989999</c:v>
                </c:pt>
                <c:pt idx="11899">
                  <c:v>1.3193854093549999</c:v>
                </c:pt>
                <c:pt idx="11900">
                  <c:v>1.319470882416</c:v>
                </c:pt>
                <c:pt idx="11901">
                  <c:v>1.3196135759350001</c:v>
                </c:pt>
                <c:pt idx="11902">
                  <c:v>1.3198004961009999</c:v>
                </c:pt>
                <c:pt idx="11903">
                  <c:v>1.3199720382689999</c:v>
                </c:pt>
                <c:pt idx="11904">
                  <c:v>1.3203104734419999</c:v>
                </c:pt>
                <c:pt idx="11905">
                  <c:v>1.3203947544100001</c:v>
                </c:pt>
                <c:pt idx="11906">
                  <c:v>1.320480823517</c:v>
                </c:pt>
                <c:pt idx="11907">
                  <c:v>1.3205782175059999</c:v>
                </c:pt>
                <c:pt idx="11908">
                  <c:v>1.3206635713579999</c:v>
                </c:pt>
                <c:pt idx="11909">
                  <c:v>1.3210164308550001</c:v>
                </c:pt>
                <c:pt idx="11910">
                  <c:v>1.321359753609</c:v>
                </c:pt>
                <c:pt idx="11911">
                  <c:v>1.3216007947920001</c:v>
                </c:pt>
                <c:pt idx="11912">
                  <c:v>1.3216878175739999</c:v>
                </c:pt>
                <c:pt idx="11913">
                  <c:v>1.3217722177510001</c:v>
                </c:pt>
                <c:pt idx="11914">
                  <c:v>1.321817398071</c:v>
                </c:pt>
                <c:pt idx="11915">
                  <c:v>1.3219059705730001</c:v>
                </c:pt>
                <c:pt idx="11916">
                  <c:v>1.3219887018200001</c:v>
                </c:pt>
                <c:pt idx="11917">
                  <c:v>1.3223339319230001</c:v>
                </c:pt>
                <c:pt idx="11918">
                  <c:v>1.3226023912430001</c:v>
                </c:pt>
                <c:pt idx="11919">
                  <c:v>1.3227385282519999</c:v>
                </c:pt>
                <c:pt idx="11920">
                  <c:v>1.323048591614</c:v>
                </c:pt>
                <c:pt idx="11921">
                  <c:v>1.323196768761</c:v>
                </c:pt>
                <c:pt idx="11922">
                  <c:v>1.323538422585</c:v>
                </c:pt>
                <c:pt idx="11923">
                  <c:v>1.3236911296839999</c:v>
                </c:pt>
                <c:pt idx="11924">
                  <c:v>1.323900699615</c:v>
                </c:pt>
                <c:pt idx="11925">
                  <c:v>1.3240624666209999</c:v>
                </c:pt>
                <c:pt idx="11926">
                  <c:v>1.3241848945620001</c:v>
                </c:pt>
                <c:pt idx="11927">
                  <c:v>1.32430934906</c:v>
                </c:pt>
                <c:pt idx="11928">
                  <c:v>1.324463009834</c:v>
                </c:pt>
                <c:pt idx="11929">
                  <c:v>1.3246448040009999</c:v>
                </c:pt>
                <c:pt idx="11930">
                  <c:v>1.3248338699340001</c:v>
                </c:pt>
                <c:pt idx="11931">
                  <c:v>1.3249452114110001</c:v>
                </c:pt>
                <c:pt idx="11932">
                  <c:v>1.325050473213</c:v>
                </c:pt>
                <c:pt idx="11933">
                  <c:v>1.3251608610150001</c:v>
                </c:pt>
                <c:pt idx="11934">
                  <c:v>1.3255246877669999</c:v>
                </c:pt>
                <c:pt idx="11935">
                  <c:v>1.325602650642</c:v>
                </c:pt>
                <c:pt idx="11936">
                  <c:v>1.3257440328600001</c:v>
                </c:pt>
                <c:pt idx="11937">
                  <c:v>1.326080560684</c:v>
                </c:pt>
                <c:pt idx="11938">
                  <c:v>1.3263719081880001</c:v>
                </c:pt>
                <c:pt idx="11939">
                  <c:v>1.326640129089</c:v>
                </c:pt>
                <c:pt idx="11940">
                  <c:v>1.326979160309</c:v>
                </c:pt>
                <c:pt idx="11941">
                  <c:v>1.327105760574</c:v>
                </c:pt>
                <c:pt idx="11942">
                  <c:v>1.3272682428360001</c:v>
                </c:pt>
                <c:pt idx="11943">
                  <c:v>1.3275980949399999</c:v>
                </c:pt>
                <c:pt idx="11944">
                  <c:v>1.327819943428</c:v>
                </c:pt>
                <c:pt idx="11945">
                  <c:v>1.328037023544</c:v>
                </c:pt>
                <c:pt idx="11946">
                  <c:v>1.3283888101579999</c:v>
                </c:pt>
                <c:pt idx="11947">
                  <c:v>1.328736305237</c:v>
                </c:pt>
                <c:pt idx="11948">
                  <c:v>1.3290864229199999</c:v>
                </c:pt>
                <c:pt idx="11949">
                  <c:v>1.3291628360750001</c:v>
                </c:pt>
                <c:pt idx="11950">
                  <c:v>1.3294997215269999</c:v>
                </c:pt>
                <c:pt idx="11951">
                  <c:v>1.329773783684</c:v>
                </c:pt>
                <c:pt idx="11952">
                  <c:v>1.330088376999</c:v>
                </c:pt>
                <c:pt idx="11953">
                  <c:v>1.3303393125530001</c:v>
                </c:pt>
                <c:pt idx="11954">
                  <c:v>1.3304543495179999</c:v>
                </c:pt>
                <c:pt idx="11955">
                  <c:v>1.330638885498</c:v>
                </c:pt>
                <c:pt idx="11956">
                  <c:v>1.3308404684070001</c:v>
                </c:pt>
                <c:pt idx="11957">
                  <c:v>1.330998897552</c:v>
                </c:pt>
                <c:pt idx="11958">
                  <c:v>1.331090331078</c:v>
                </c:pt>
                <c:pt idx="11959">
                  <c:v>1.331216096878</c:v>
                </c:pt>
                <c:pt idx="11960">
                  <c:v>1.331401109695</c:v>
                </c:pt>
                <c:pt idx="11961">
                  <c:v>1.3315433263780001</c:v>
                </c:pt>
                <c:pt idx="11962">
                  <c:v>1.331660628319</c:v>
                </c:pt>
                <c:pt idx="11963">
                  <c:v>1.331719994545</c:v>
                </c:pt>
                <c:pt idx="11964">
                  <c:v>1.3318561315540001</c:v>
                </c:pt>
                <c:pt idx="11965">
                  <c:v>1.3322242498400001</c:v>
                </c:pt>
                <c:pt idx="11966">
                  <c:v>1.3323141336440001</c:v>
                </c:pt>
                <c:pt idx="11967">
                  <c:v>1.3323649168010001</c:v>
                </c:pt>
                <c:pt idx="11968">
                  <c:v>1.3324195146560001</c:v>
                </c:pt>
                <c:pt idx="11969">
                  <c:v>1.332474350929</c:v>
                </c:pt>
                <c:pt idx="11970">
                  <c:v>1.332527279854</c:v>
                </c:pt>
                <c:pt idx="11971">
                  <c:v>1.332576990128</c:v>
                </c:pt>
                <c:pt idx="11972">
                  <c:v>1.332624912262</c:v>
                </c:pt>
                <c:pt idx="11973">
                  <c:v>1.332676529884</c:v>
                </c:pt>
                <c:pt idx="11974">
                  <c:v>1.3327693939209999</c:v>
                </c:pt>
                <c:pt idx="11975">
                  <c:v>1.332853555679</c:v>
                </c:pt>
                <c:pt idx="11976">
                  <c:v>1.3332086801530001</c:v>
                </c:pt>
                <c:pt idx="11977">
                  <c:v>1.333551883698</c:v>
                </c:pt>
                <c:pt idx="11978">
                  <c:v>1.3337442874909999</c:v>
                </c:pt>
                <c:pt idx="11979">
                  <c:v>1.3340660333629999</c:v>
                </c:pt>
                <c:pt idx="11980">
                  <c:v>1.3343456983569999</c:v>
                </c:pt>
                <c:pt idx="11981">
                  <c:v>1.33443582058</c:v>
                </c:pt>
                <c:pt idx="11982">
                  <c:v>1.334517002106</c:v>
                </c:pt>
                <c:pt idx="11983">
                  <c:v>1.33463716507</c:v>
                </c:pt>
                <c:pt idx="11984">
                  <c:v>1.3347529172899999</c:v>
                </c:pt>
                <c:pt idx="11985">
                  <c:v>1.3348460197450001</c:v>
                </c:pt>
                <c:pt idx="11986">
                  <c:v>1.33492577076</c:v>
                </c:pt>
                <c:pt idx="11987">
                  <c:v>1.3350021839140001</c:v>
                </c:pt>
                <c:pt idx="11988">
                  <c:v>1.3351142406459999</c:v>
                </c:pt>
                <c:pt idx="11989">
                  <c:v>1.3353571891780001</c:v>
                </c:pt>
                <c:pt idx="11990">
                  <c:v>1.3355063199999999</c:v>
                </c:pt>
                <c:pt idx="11991">
                  <c:v>1.335823297501</c:v>
                </c:pt>
                <c:pt idx="11992">
                  <c:v>1.335936546326</c:v>
                </c:pt>
                <c:pt idx="11993">
                  <c:v>1.3360574245450001</c:v>
                </c:pt>
                <c:pt idx="11994">
                  <c:v>1.336181521416</c:v>
                </c:pt>
                <c:pt idx="11995">
                  <c:v>1.3362954854969999</c:v>
                </c:pt>
                <c:pt idx="11996">
                  <c:v>1.3364479541780001</c:v>
                </c:pt>
                <c:pt idx="11997">
                  <c:v>1.336525201797</c:v>
                </c:pt>
                <c:pt idx="11998">
                  <c:v>1.336639642715</c:v>
                </c:pt>
                <c:pt idx="11999">
                  <c:v>1.336988806725</c:v>
                </c:pt>
                <c:pt idx="12000">
                  <c:v>1.3372905254359999</c:v>
                </c:pt>
                <c:pt idx="12001">
                  <c:v>1.3376257419590001</c:v>
                </c:pt>
                <c:pt idx="12002">
                  <c:v>1.33797955513</c:v>
                </c:pt>
                <c:pt idx="12003">
                  <c:v>1.3383191823959999</c:v>
                </c:pt>
                <c:pt idx="12004">
                  <c:v>1.338474035263</c:v>
                </c:pt>
                <c:pt idx="12005">
                  <c:v>1.3387662172320001</c:v>
                </c:pt>
                <c:pt idx="12006">
                  <c:v>1.3389164209369999</c:v>
                </c:pt>
                <c:pt idx="12007">
                  <c:v>1.3390995264050001</c:v>
                </c:pt>
                <c:pt idx="12008">
                  <c:v>1.3394328355789999</c:v>
                </c:pt>
                <c:pt idx="12009">
                  <c:v>1.339548230171</c:v>
                </c:pt>
                <c:pt idx="12010">
                  <c:v>1.3396662473680001</c:v>
                </c:pt>
                <c:pt idx="12011">
                  <c:v>1.339781999588</c:v>
                </c:pt>
                <c:pt idx="12012">
                  <c:v>1.339982509613</c:v>
                </c:pt>
                <c:pt idx="12013">
                  <c:v>1.3402233123780001</c:v>
                </c:pt>
                <c:pt idx="12014">
                  <c:v>1.3404961824420001</c:v>
                </c:pt>
                <c:pt idx="12015">
                  <c:v>1.3408213853840001</c:v>
                </c:pt>
                <c:pt idx="12016">
                  <c:v>1.341051459312</c:v>
                </c:pt>
                <c:pt idx="12017">
                  <c:v>1.3412253856659999</c:v>
                </c:pt>
                <c:pt idx="12018">
                  <c:v>1.341577172279</c:v>
                </c:pt>
                <c:pt idx="12019">
                  <c:v>1.3419080972670001</c:v>
                </c:pt>
                <c:pt idx="12020">
                  <c:v>1.3420282602310001</c:v>
                </c:pt>
                <c:pt idx="12021">
                  <c:v>1.342106580734</c:v>
                </c:pt>
                <c:pt idx="12022">
                  <c:v>1.34222137928</c:v>
                </c:pt>
                <c:pt idx="12023">
                  <c:v>1.3423107862470001</c:v>
                </c:pt>
                <c:pt idx="12024">
                  <c:v>1.3424347639080001</c:v>
                </c:pt>
                <c:pt idx="12025">
                  <c:v>1.342548489571</c:v>
                </c:pt>
                <c:pt idx="12026">
                  <c:v>1.3426920175549999</c:v>
                </c:pt>
                <c:pt idx="12027">
                  <c:v>1.343034029007</c:v>
                </c:pt>
                <c:pt idx="12028">
                  <c:v>1.343388795853</c:v>
                </c:pt>
                <c:pt idx="12029">
                  <c:v>1.343519210815</c:v>
                </c:pt>
                <c:pt idx="12030">
                  <c:v>1.34363758564</c:v>
                </c:pt>
                <c:pt idx="12031">
                  <c:v>1.343796253204</c:v>
                </c:pt>
                <c:pt idx="12032">
                  <c:v>1.3440121412279999</c:v>
                </c:pt>
                <c:pt idx="12033">
                  <c:v>1.3441244363780001</c:v>
                </c:pt>
                <c:pt idx="12034">
                  <c:v>1.344203948975</c:v>
                </c:pt>
                <c:pt idx="12035">
                  <c:v>1.344319343567</c:v>
                </c:pt>
                <c:pt idx="12036">
                  <c:v>1.3445100784299999</c:v>
                </c:pt>
                <c:pt idx="12037">
                  <c:v>1.3448526859279999</c:v>
                </c:pt>
                <c:pt idx="12038">
                  <c:v>1.345068097115</c:v>
                </c:pt>
                <c:pt idx="12039">
                  <c:v>1.3451820611950001</c:v>
                </c:pt>
                <c:pt idx="12040">
                  <c:v>1.345339536667</c:v>
                </c:pt>
                <c:pt idx="12041">
                  <c:v>1.3456262350079999</c:v>
                </c:pt>
                <c:pt idx="12042">
                  <c:v>1.3457534313199999</c:v>
                </c:pt>
                <c:pt idx="12043">
                  <c:v>1.3460539579390001</c:v>
                </c:pt>
                <c:pt idx="12044">
                  <c:v>1.34620642662</c:v>
                </c:pt>
                <c:pt idx="12045">
                  <c:v>1.346392035484</c:v>
                </c:pt>
                <c:pt idx="12046">
                  <c:v>1.346472382545</c:v>
                </c:pt>
                <c:pt idx="12047">
                  <c:v>1.346695303917</c:v>
                </c:pt>
                <c:pt idx="12048">
                  <c:v>1.346939325333</c:v>
                </c:pt>
                <c:pt idx="12049">
                  <c:v>1.347064137459</c:v>
                </c:pt>
                <c:pt idx="12050">
                  <c:v>1.347214818001</c:v>
                </c:pt>
                <c:pt idx="12051">
                  <c:v>1.347395777702</c:v>
                </c:pt>
                <c:pt idx="12052">
                  <c:v>1.347487807274</c:v>
                </c:pt>
                <c:pt idx="12053">
                  <c:v>1.3476314544679999</c:v>
                </c:pt>
                <c:pt idx="12054">
                  <c:v>1.347849011421</c:v>
                </c:pt>
                <c:pt idx="12055">
                  <c:v>1.348055720329</c:v>
                </c:pt>
                <c:pt idx="12056">
                  <c:v>1.348136782646</c:v>
                </c:pt>
                <c:pt idx="12057">
                  <c:v>1.348262429237</c:v>
                </c:pt>
                <c:pt idx="12058">
                  <c:v>1.3484380245209999</c:v>
                </c:pt>
                <c:pt idx="12059">
                  <c:v>1.348568081856</c:v>
                </c:pt>
                <c:pt idx="12060">
                  <c:v>1.3486884832379999</c:v>
                </c:pt>
                <c:pt idx="12061">
                  <c:v>1.3488092422489999</c:v>
                </c:pt>
                <c:pt idx="12062">
                  <c:v>1.349159479141</c:v>
                </c:pt>
                <c:pt idx="12063">
                  <c:v>1.349347949028</c:v>
                </c:pt>
                <c:pt idx="12064">
                  <c:v>1.3494991064070001</c:v>
                </c:pt>
                <c:pt idx="12065">
                  <c:v>1.349755048752</c:v>
                </c:pt>
                <c:pt idx="12066">
                  <c:v>1.3498644828799999</c:v>
                </c:pt>
                <c:pt idx="12067">
                  <c:v>1.3500674962999999</c:v>
                </c:pt>
                <c:pt idx="12068">
                  <c:v>1.3501809835430001</c:v>
                </c:pt>
                <c:pt idx="12069">
                  <c:v>1.350299954414</c:v>
                </c:pt>
                <c:pt idx="12070">
                  <c:v>1.350619912148</c:v>
                </c:pt>
                <c:pt idx="12071">
                  <c:v>1.350762009621</c:v>
                </c:pt>
                <c:pt idx="12072">
                  <c:v>1.3509229421619999</c:v>
                </c:pt>
                <c:pt idx="12073">
                  <c:v>1.3510092496870001</c:v>
                </c:pt>
                <c:pt idx="12074">
                  <c:v>1.3510957956309999</c:v>
                </c:pt>
                <c:pt idx="12075">
                  <c:v>1.3511480092999999</c:v>
                </c:pt>
                <c:pt idx="12076">
                  <c:v>1.3512220382689999</c:v>
                </c:pt>
                <c:pt idx="12077">
                  <c:v>1.351305961609</c:v>
                </c:pt>
                <c:pt idx="12078">
                  <c:v>1.351430892944</c:v>
                </c:pt>
                <c:pt idx="12079">
                  <c:v>1.351574778557</c:v>
                </c:pt>
                <c:pt idx="12080">
                  <c:v>1.3516623973849999</c:v>
                </c:pt>
                <c:pt idx="12081">
                  <c:v>1.351789474487</c:v>
                </c:pt>
                <c:pt idx="12082">
                  <c:v>1.3519370555879999</c:v>
                </c:pt>
                <c:pt idx="12083">
                  <c:v>1.3522571325299999</c:v>
                </c:pt>
                <c:pt idx="12084">
                  <c:v>1.3524227142330001</c:v>
                </c:pt>
                <c:pt idx="12085">
                  <c:v>1.352618575096</c:v>
                </c:pt>
                <c:pt idx="12086">
                  <c:v>1.352828383446</c:v>
                </c:pt>
                <c:pt idx="12087">
                  <c:v>1.352952361107</c:v>
                </c:pt>
                <c:pt idx="12088">
                  <c:v>1.3532860279079999</c:v>
                </c:pt>
                <c:pt idx="12089">
                  <c:v>1.353628873825</c:v>
                </c:pt>
                <c:pt idx="12090">
                  <c:v>1.3537055253979999</c:v>
                </c:pt>
                <c:pt idx="12091">
                  <c:v>1.3537930250170001</c:v>
                </c:pt>
                <c:pt idx="12092">
                  <c:v>1.353886246681</c:v>
                </c:pt>
                <c:pt idx="12093">
                  <c:v>1.353977799416</c:v>
                </c:pt>
                <c:pt idx="12094">
                  <c:v>1.3540651798250001</c:v>
                </c:pt>
                <c:pt idx="12095">
                  <c:v>1.3541927337649999</c:v>
                </c:pt>
                <c:pt idx="12096">
                  <c:v>1.354523658752</c:v>
                </c:pt>
                <c:pt idx="12097">
                  <c:v>1.3546687364579999</c:v>
                </c:pt>
                <c:pt idx="12098">
                  <c:v>1.3549994230269999</c:v>
                </c:pt>
                <c:pt idx="12099">
                  <c:v>1.355276107788</c:v>
                </c:pt>
                <c:pt idx="12100">
                  <c:v>1.3555721044539999</c:v>
                </c:pt>
                <c:pt idx="12101">
                  <c:v>1.3557170629499999</c:v>
                </c:pt>
                <c:pt idx="12102">
                  <c:v>1.3558207750319999</c:v>
                </c:pt>
                <c:pt idx="12103">
                  <c:v>1.3559036254879999</c:v>
                </c:pt>
                <c:pt idx="12104">
                  <c:v>1.355986475945</c:v>
                </c:pt>
                <c:pt idx="12105">
                  <c:v>1.3560445308689999</c:v>
                </c:pt>
                <c:pt idx="12106">
                  <c:v>1.35615837574</c:v>
                </c:pt>
                <c:pt idx="12107">
                  <c:v>1.3562817573549999</c:v>
                </c:pt>
                <c:pt idx="12108">
                  <c:v>1.356400966644</c:v>
                </c:pt>
                <c:pt idx="12109">
                  <c:v>1.356490492821</c:v>
                </c:pt>
                <c:pt idx="12110">
                  <c:v>1.35656940937</c:v>
                </c:pt>
                <c:pt idx="12111">
                  <c:v>1.356662392616</c:v>
                </c:pt>
                <c:pt idx="12112">
                  <c:v>1.3568783998489999</c:v>
                </c:pt>
                <c:pt idx="12113">
                  <c:v>1.3569960594179999</c:v>
                </c:pt>
                <c:pt idx="12114">
                  <c:v>1.3573731184010001</c:v>
                </c:pt>
                <c:pt idx="12115">
                  <c:v>1.357718229294</c:v>
                </c:pt>
                <c:pt idx="12116">
                  <c:v>1.357925772667</c:v>
                </c:pt>
                <c:pt idx="12117">
                  <c:v>1.358115911484</c:v>
                </c:pt>
                <c:pt idx="12118">
                  <c:v>1.3582435846330001</c:v>
                </c:pt>
                <c:pt idx="12119">
                  <c:v>1.358340740204</c:v>
                </c:pt>
                <c:pt idx="12120">
                  <c:v>1.358432531357</c:v>
                </c:pt>
                <c:pt idx="12121">
                  <c:v>1.358524918556</c:v>
                </c:pt>
                <c:pt idx="12122">
                  <c:v>1.3586665391920001</c:v>
                </c:pt>
                <c:pt idx="12123">
                  <c:v>1.3587851524350001</c:v>
                </c:pt>
                <c:pt idx="12124">
                  <c:v>1.3589797019959999</c:v>
                </c:pt>
                <c:pt idx="12125">
                  <c:v>1.3591426610949999</c:v>
                </c:pt>
                <c:pt idx="12126">
                  <c:v>1.3594059944150001</c:v>
                </c:pt>
                <c:pt idx="12127">
                  <c:v>1.3596011400220001</c:v>
                </c:pt>
                <c:pt idx="12128">
                  <c:v>1.3598864078520001</c:v>
                </c:pt>
                <c:pt idx="12129">
                  <c:v>1.3599771261219999</c:v>
                </c:pt>
                <c:pt idx="12130">
                  <c:v>1.360060572624</c:v>
                </c:pt>
                <c:pt idx="12131">
                  <c:v>1.360149502754</c:v>
                </c:pt>
                <c:pt idx="12132">
                  <c:v>1.3603404760360001</c:v>
                </c:pt>
                <c:pt idx="12133">
                  <c:v>1.360569357872</c:v>
                </c:pt>
                <c:pt idx="12134">
                  <c:v>1.360654234886</c:v>
                </c:pt>
                <c:pt idx="12135">
                  <c:v>1.360731720924</c:v>
                </c:pt>
                <c:pt idx="12136">
                  <c:v>1.360813736916</c:v>
                </c:pt>
                <c:pt idx="12137">
                  <c:v>1.3609240055080001</c:v>
                </c:pt>
                <c:pt idx="12138">
                  <c:v>1.361310958862</c:v>
                </c:pt>
                <c:pt idx="12139">
                  <c:v>1.3613957166670001</c:v>
                </c:pt>
                <c:pt idx="12140">
                  <c:v>1.361436486244</c:v>
                </c:pt>
                <c:pt idx="12141">
                  <c:v>1.3614795207979999</c:v>
                </c:pt>
                <c:pt idx="12142">
                  <c:v>1.361576795578</c:v>
                </c:pt>
                <c:pt idx="12143">
                  <c:v>1.361621975899</c:v>
                </c:pt>
                <c:pt idx="12144">
                  <c:v>1.361717224121</c:v>
                </c:pt>
                <c:pt idx="12145">
                  <c:v>1.3618105649950001</c:v>
                </c:pt>
                <c:pt idx="12146">
                  <c:v>1.3621613979339999</c:v>
                </c:pt>
                <c:pt idx="12147">
                  <c:v>1.3624315261840001</c:v>
                </c:pt>
                <c:pt idx="12148">
                  <c:v>1.3625457286830001</c:v>
                </c:pt>
                <c:pt idx="12149">
                  <c:v>1.3627252578739999</c:v>
                </c:pt>
                <c:pt idx="12150">
                  <c:v>1.3629592657089999</c:v>
                </c:pt>
                <c:pt idx="12151">
                  <c:v>1.363133192062</c:v>
                </c:pt>
                <c:pt idx="12152">
                  <c:v>1.363245487213</c:v>
                </c:pt>
                <c:pt idx="12153">
                  <c:v>1.363327383995</c:v>
                </c:pt>
                <c:pt idx="12154">
                  <c:v>1.363446831703</c:v>
                </c:pt>
                <c:pt idx="12155">
                  <c:v>1.3635632991790001</c:v>
                </c:pt>
                <c:pt idx="12156">
                  <c:v>1.3637589216229999</c:v>
                </c:pt>
                <c:pt idx="12157">
                  <c:v>1.3639557361600001</c:v>
                </c:pt>
                <c:pt idx="12158">
                  <c:v>1.364257931709</c:v>
                </c:pt>
                <c:pt idx="12159">
                  <c:v>1.364506602287</c:v>
                </c:pt>
                <c:pt idx="12160">
                  <c:v>1.3646590709690001</c:v>
                </c:pt>
                <c:pt idx="12161">
                  <c:v>1.364798426628</c:v>
                </c:pt>
                <c:pt idx="12162">
                  <c:v>1.3649080991739999</c:v>
                </c:pt>
                <c:pt idx="12163">
                  <c:v>1.364992618561</c:v>
                </c:pt>
                <c:pt idx="12164">
                  <c:v>1.3650740385060001</c:v>
                </c:pt>
                <c:pt idx="12165">
                  <c:v>1.365183830261</c:v>
                </c:pt>
                <c:pt idx="12166">
                  <c:v>1.3655347824099999</c:v>
                </c:pt>
                <c:pt idx="12167">
                  <c:v>1.3658818006519999</c:v>
                </c:pt>
                <c:pt idx="12168">
                  <c:v>1.3660062551500001</c:v>
                </c:pt>
                <c:pt idx="12169">
                  <c:v>1.3661320209500001</c:v>
                </c:pt>
                <c:pt idx="12170">
                  <c:v>1.366258859634</c:v>
                </c:pt>
                <c:pt idx="12171">
                  <c:v>1.366590976715</c:v>
                </c:pt>
                <c:pt idx="12172">
                  <c:v>1.366877794266</c:v>
                </c:pt>
                <c:pt idx="12173">
                  <c:v>1.367001891136</c:v>
                </c:pt>
                <c:pt idx="12174">
                  <c:v>1.367125749588</c:v>
                </c:pt>
                <c:pt idx="12175">
                  <c:v>1.3674305677409999</c:v>
                </c:pt>
                <c:pt idx="12176">
                  <c:v>1.3675599098210001</c:v>
                </c:pt>
                <c:pt idx="12177">
                  <c:v>1.36764550209</c:v>
                </c:pt>
                <c:pt idx="12178">
                  <c:v>1.3677370548250001</c:v>
                </c:pt>
                <c:pt idx="12179">
                  <c:v>1.367824792862</c:v>
                </c:pt>
                <c:pt idx="12180">
                  <c:v>1.36811029911</c:v>
                </c:pt>
                <c:pt idx="12181">
                  <c:v>1.3682509660719999</c:v>
                </c:pt>
                <c:pt idx="12182">
                  <c:v>1.3685888051990001</c:v>
                </c:pt>
                <c:pt idx="12183">
                  <c:v>1.368818044662</c:v>
                </c:pt>
                <c:pt idx="12184">
                  <c:v>1.3690756559370001</c:v>
                </c:pt>
                <c:pt idx="12185">
                  <c:v>1.3692404031750001</c:v>
                </c:pt>
                <c:pt idx="12186">
                  <c:v>1.369456410408</c:v>
                </c:pt>
                <c:pt idx="12187">
                  <c:v>1.3695961236950001</c:v>
                </c:pt>
                <c:pt idx="12188">
                  <c:v>1.369919300079</c:v>
                </c:pt>
                <c:pt idx="12189">
                  <c:v>1.370022892952</c:v>
                </c:pt>
                <c:pt idx="12190">
                  <c:v>1.3702049255369999</c:v>
                </c:pt>
                <c:pt idx="12191">
                  <c:v>1.3705176115040001</c:v>
                </c:pt>
                <c:pt idx="12192">
                  <c:v>1.3708623647689999</c:v>
                </c:pt>
                <c:pt idx="12193">
                  <c:v>1.37118601799</c:v>
                </c:pt>
                <c:pt idx="12194">
                  <c:v>1.3715364933009999</c:v>
                </c:pt>
                <c:pt idx="12195">
                  <c:v>1.371624827385</c:v>
                </c:pt>
                <c:pt idx="12196">
                  <c:v>1.3717806339259999</c:v>
                </c:pt>
                <c:pt idx="12197">
                  <c:v>1.3720356225970001</c:v>
                </c:pt>
                <c:pt idx="12198">
                  <c:v>1.3722126483920001</c:v>
                </c:pt>
                <c:pt idx="12199">
                  <c:v>1.372328281403</c:v>
                </c:pt>
                <c:pt idx="12200">
                  <c:v>1.3726636171340001</c:v>
                </c:pt>
                <c:pt idx="12201">
                  <c:v>1.372786998749</c:v>
                </c:pt>
                <c:pt idx="12202">
                  <c:v>1.3729301691060001</c:v>
                </c:pt>
                <c:pt idx="12203">
                  <c:v>1.3731135129930001</c:v>
                </c:pt>
                <c:pt idx="12204">
                  <c:v>1.373435974121</c:v>
                </c:pt>
                <c:pt idx="12205">
                  <c:v>1.3735567331309999</c:v>
                </c:pt>
                <c:pt idx="12206">
                  <c:v>1.373641371727</c:v>
                </c:pt>
                <c:pt idx="12207">
                  <c:v>1.3737664222720001</c:v>
                </c:pt>
                <c:pt idx="12208">
                  <c:v>1.3740866184230001</c:v>
                </c:pt>
                <c:pt idx="12209">
                  <c:v>1.374239563942</c:v>
                </c:pt>
                <c:pt idx="12210">
                  <c:v>1.3745374679569999</c:v>
                </c:pt>
                <c:pt idx="12211">
                  <c:v>1.3747836351389999</c:v>
                </c:pt>
                <c:pt idx="12212">
                  <c:v>1.3748725652689999</c:v>
                </c:pt>
                <c:pt idx="12213">
                  <c:v>1.3749569654460001</c:v>
                </c:pt>
                <c:pt idx="12214">
                  <c:v>1.3750152587890001</c:v>
                </c:pt>
                <c:pt idx="12215">
                  <c:v>1.375101208687</c:v>
                </c:pt>
                <c:pt idx="12216">
                  <c:v>1.3754178285600001</c:v>
                </c:pt>
                <c:pt idx="12217">
                  <c:v>1.375537991524</c:v>
                </c:pt>
                <c:pt idx="12218">
                  <c:v>1.3758333921429999</c:v>
                </c:pt>
                <c:pt idx="12219">
                  <c:v>1.3759927749630001</c:v>
                </c:pt>
                <c:pt idx="12220">
                  <c:v>1.3761188983920001</c:v>
                </c:pt>
                <c:pt idx="12221">
                  <c:v>1.376285195351</c:v>
                </c:pt>
                <c:pt idx="12222">
                  <c:v>1.3765246868130001</c:v>
                </c:pt>
                <c:pt idx="12223">
                  <c:v>1.3766205310820001</c:v>
                </c:pt>
                <c:pt idx="12224">
                  <c:v>1.376707434654</c:v>
                </c:pt>
                <c:pt idx="12225">
                  <c:v>1.376798033714</c:v>
                </c:pt>
                <c:pt idx="12226">
                  <c:v>1.3768874406810001</c:v>
                </c:pt>
                <c:pt idx="12227">
                  <c:v>1.3769710063930001</c:v>
                </c:pt>
                <c:pt idx="12228">
                  <c:v>1.377124905586</c:v>
                </c:pt>
                <c:pt idx="12229">
                  <c:v>1.377321362495</c:v>
                </c:pt>
                <c:pt idx="12230">
                  <c:v>1.377582669258</c:v>
                </c:pt>
                <c:pt idx="12231">
                  <c:v>1.377905368805</c:v>
                </c:pt>
                <c:pt idx="12232">
                  <c:v>1.3779773712159999</c:v>
                </c:pt>
                <c:pt idx="12233">
                  <c:v>1.378050804138</c:v>
                </c:pt>
                <c:pt idx="12234">
                  <c:v>1.3781288862229999</c:v>
                </c:pt>
                <c:pt idx="12235">
                  <c:v>1.378206968307</c:v>
                </c:pt>
                <c:pt idx="12236">
                  <c:v>1.3784993886950001</c:v>
                </c:pt>
                <c:pt idx="12237">
                  <c:v>1.378608226776</c:v>
                </c:pt>
                <c:pt idx="12238">
                  <c:v>1.378692388535</c:v>
                </c:pt>
                <c:pt idx="12239">
                  <c:v>1.378800749779</c:v>
                </c:pt>
                <c:pt idx="12240">
                  <c:v>1.3789179325100001</c:v>
                </c:pt>
                <c:pt idx="12241">
                  <c:v>1.3790508508679999</c:v>
                </c:pt>
                <c:pt idx="12242">
                  <c:v>1.379128456116</c:v>
                </c:pt>
                <c:pt idx="12243">
                  <c:v>1.3792030811310001</c:v>
                </c:pt>
                <c:pt idx="12244">
                  <c:v>1.3792920112610001</c:v>
                </c:pt>
                <c:pt idx="12245">
                  <c:v>1.379630684853</c:v>
                </c:pt>
                <c:pt idx="12246">
                  <c:v>1.3799504041670001</c:v>
                </c:pt>
                <c:pt idx="12247">
                  <c:v>1.380124688148</c:v>
                </c:pt>
                <c:pt idx="12248">
                  <c:v>1.380242228508</c:v>
                </c:pt>
                <c:pt idx="12249">
                  <c:v>1.380320429802</c:v>
                </c:pt>
                <c:pt idx="12250">
                  <c:v>1.3804377317430001</c:v>
                </c:pt>
                <c:pt idx="12251">
                  <c:v>1.380759000778</c:v>
                </c:pt>
                <c:pt idx="12252">
                  <c:v>1.381028652191</c:v>
                </c:pt>
                <c:pt idx="12253">
                  <c:v>1.3811414241790001</c:v>
                </c:pt>
                <c:pt idx="12254">
                  <c:v>1.3812215328220001</c:v>
                </c:pt>
                <c:pt idx="12255">
                  <c:v>1.381308436394</c:v>
                </c:pt>
                <c:pt idx="12256">
                  <c:v>1.3816322088240001</c:v>
                </c:pt>
                <c:pt idx="12257">
                  <c:v>1.3819583654400001</c:v>
                </c:pt>
                <c:pt idx="12258">
                  <c:v>1.3820765018459999</c:v>
                </c:pt>
                <c:pt idx="12259">
                  <c:v>1.382162928581</c:v>
                </c:pt>
                <c:pt idx="12260">
                  <c:v>1.3822487592699999</c:v>
                </c:pt>
                <c:pt idx="12261">
                  <c:v>1.3825720548630001</c:v>
                </c:pt>
                <c:pt idx="12262">
                  <c:v>1.3829073905939999</c:v>
                </c:pt>
                <c:pt idx="12263">
                  <c:v>1.3831684589390001</c:v>
                </c:pt>
                <c:pt idx="12264">
                  <c:v>1.383257031441</c:v>
                </c:pt>
                <c:pt idx="12265">
                  <c:v>1.3833830356600001</c:v>
                </c:pt>
                <c:pt idx="12266">
                  <c:v>1.383504986763</c:v>
                </c:pt>
                <c:pt idx="12267">
                  <c:v>1.383742213249</c:v>
                </c:pt>
                <c:pt idx="12268">
                  <c:v>1.383959889412</c:v>
                </c:pt>
                <c:pt idx="12269">
                  <c:v>1.3840771913529999</c:v>
                </c:pt>
                <c:pt idx="12270">
                  <c:v>1.3841819763180001</c:v>
                </c:pt>
                <c:pt idx="12271">
                  <c:v>1.384298324585</c:v>
                </c:pt>
                <c:pt idx="12272">
                  <c:v>1.3846307992939999</c:v>
                </c:pt>
                <c:pt idx="12273">
                  <c:v>1.384975671768</c:v>
                </c:pt>
                <c:pt idx="12274">
                  <c:v>1.3851436376570001</c:v>
                </c:pt>
                <c:pt idx="12275">
                  <c:v>1.3852283954619999</c:v>
                </c:pt>
                <c:pt idx="12276">
                  <c:v>1.3853136301040001</c:v>
                </c:pt>
                <c:pt idx="12277">
                  <c:v>1.385404467583</c:v>
                </c:pt>
                <c:pt idx="12278">
                  <c:v>1.3855314254760001</c:v>
                </c:pt>
                <c:pt idx="12279">
                  <c:v>1.3856171369550001</c:v>
                </c:pt>
                <c:pt idx="12280">
                  <c:v>1.3857505321500001</c:v>
                </c:pt>
                <c:pt idx="12281">
                  <c:v>1.3858367204669999</c:v>
                </c:pt>
                <c:pt idx="12282">
                  <c:v>1.3859189748759999</c:v>
                </c:pt>
                <c:pt idx="12283">
                  <c:v>1.386283397675</c:v>
                </c:pt>
                <c:pt idx="12284">
                  <c:v>1.38662981987</c:v>
                </c:pt>
                <c:pt idx="12285">
                  <c:v>1.3869661092759999</c:v>
                </c:pt>
                <c:pt idx="12286">
                  <c:v>1.3872947692869999</c:v>
                </c:pt>
                <c:pt idx="12287">
                  <c:v>1.387459874153</c:v>
                </c:pt>
                <c:pt idx="12288">
                  <c:v>1.3876643180849999</c:v>
                </c:pt>
                <c:pt idx="12289">
                  <c:v>1.387983202934</c:v>
                </c:pt>
                <c:pt idx="12290">
                  <c:v>1.3880692720409999</c:v>
                </c:pt>
                <c:pt idx="12291">
                  <c:v>1.3881942033770001</c:v>
                </c:pt>
                <c:pt idx="12292">
                  <c:v>1.3884046077729999</c:v>
                </c:pt>
                <c:pt idx="12293">
                  <c:v>1.388521075249</c:v>
                </c:pt>
                <c:pt idx="12294">
                  <c:v>1.38868033886</c:v>
                </c:pt>
                <c:pt idx="12295">
                  <c:v>1.3890235424040001</c:v>
                </c:pt>
                <c:pt idx="12296">
                  <c:v>1.3892146348950001</c:v>
                </c:pt>
                <c:pt idx="12297">
                  <c:v>1.3894890546800001</c:v>
                </c:pt>
                <c:pt idx="12298">
                  <c:v>1.3896059989930001</c:v>
                </c:pt>
                <c:pt idx="12299">
                  <c:v>1.3896970748899999</c:v>
                </c:pt>
                <c:pt idx="12300">
                  <c:v>1.3898068666459999</c:v>
                </c:pt>
                <c:pt idx="12301">
                  <c:v>1.3899087905880001</c:v>
                </c:pt>
                <c:pt idx="12302">
                  <c:v>1.390015602112</c:v>
                </c:pt>
                <c:pt idx="12303">
                  <c:v>1.390225529671</c:v>
                </c:pt>
                <c:pt idx="12304">
                  <c:v>1.3904622793200001</c:v>
                </c:pt>
                <c:pt idx="12305">
                  <c:v>1.390546560287</c:v>
                </c:pt>
                <c:pt idx="12306">
                  <c:v>1.390663981438</c:v>
                </c:pt>
                <c:pt idx="12307">
                  <c:v>1.3910206556319999</c:v>
                </c:pt>
                <c:pt idx="12308">
                  <c:v>1.391210079193</c:v>
                </c:pt>
                <c:pt idx="12309">
                  <c:v>1.3913611173630001</c:v>
                </c:pt>
                <c:pt idx="12310">
                  <c:v>1.391478538513</c:v>
                </c:pt>
                <c:pt idx="12311">
                  <c:v>1.391593933105</c:v>
                </c:pt>
                <c:pt idx="12312">
                  <c:v>1.391708731651</c:v>
                </c:pt>
                <c:pt idx="12313">
                  <c:v>1.391938090324</c:v>
                </c:pt>
                <c:pt idx="12314">
                  <c:v>1.3921424150470001</c:v>
                </c:pt>
                <c:pt idx="12315">
                  <c:v>1.3924885988239999</c:v>
                </c:pt>
                <c:pt idx="12316">
                  <c:v>1.3928350210189999</c:v>
                </c:pt>
                <c:pt idx="12317">
                  <c:v>1.3929535150529999</c:v>
                </c:pt>
                <c:pt idx="12318">
                  <c:v>1.3930692672730001</c:v>
                </c:pt>
                <c:pt idx="12319">
                  <c:v>1.3933827877039999</c:v>
                </c:pt>
                <c:pt idx="12320">
                  <c:v>1.3936493396759999</c:v>
                </c:pt>
                <c:pt idx="12321">
                  <c:v>1.393730998039</c:v>
                </c:pt>
                <c:pt idx="12322">
                  <c:v>1.39383995533</c:v>
                </c:pt>
                <c:pt idx="12323">
                  <c:v>1.393952488899</c:v>
                </c:pt>
                <c:pt idx="12324">
                  <c:v>1.3942584991460001</c:v>
                </c:pt>
                <c:pt idx="12325">
                  <c:v>1.394540905952</c:v>
                </c:pt>
                <c:pt idx="12326">
                  <c:v>1.3946274518970001</c:v>
                </c:pt>
                <c:pt idx="12327">
                  <c:v>1.3947039842610001</c:v>
                </c:pt>
                <c:pt idx="12328">
                  <c:v>1.394873738289</c:v>
                </c:pt>
                <c:pt idx="12329">
                  <c:v>1.3950589895250001</c:v>
                </c:pt>
                <c:pt idx="12330">
                  <c:v>1.3951524496079999</c:v>
                </c:pt>
                <c:pt idx="12331">
                  <c:v>1.3952745199200001</c:v>
                </c:pt>
                <c:pt idx="12332">
                  <c:v>1.3953957557679999</c:v>
                </c:pt>
                <c:pt idx="12333">
                  <c:v>1.3956519365310001</c:v>
                </c:pt>
                <c:pt idx="12334">
                  <c:v>1.3957400321960001</c:v>
                </c:pt>
                <c:pt idx="12335">
                  <c:v>1.39590549469</c:v>
                </c:pt>
                <c:pt idx="12336">
                  <c:v>1.396180272102</c:v>
                </c:pt>
                <c:pt idx="12337">
                  <c:v>1.3965274095539999</c:v>
                </c:pt>
                <c:pt idx="12338">
                  <c:v>1.396876692772</c:v>
                </c:pt>
                <c:pt idx="12339">
                  <c:v>1.397204637527</c:v>
                </c:pt>
                <c:pt idx="12340">
                  <c:v>1.3975461721419999</c:v>
                </c:pt>
                <c:pt idx="12341">
                  <c:v>1.397697210312</c:v>
                </c:pt>
                <c:pt idx="12342">
                  <c:v>1.3977849483489999</c:v>
                </c:pt>
                <c:pt idx="12343">
                  <c:v>1.3978701829910001</c:v>
                </c:pt>
                <c:pt idx="12344">
                  <c:v>1.397953867912</c:v>
                </c:pt>
                <c:pt idx="12345">
                  <c:v>1.398037314415</c:v>
                </c:pt>
                <c:pt idx="12346">
                  <c:v>1.3980987071990001</c:v>
                </c:pt>
                <c:pt idx="12347">
                  <c:v>1.3981813192370001</c:v>
                </c:pt>
                <c:pt idx="12348">
                  <c:v>1.3982629776</c:v>
                </c:pt>
                <c:pt idx="12349">
                  <c:v>1.398567438126</c:v>
                </c:pt>
                <c:pt idx="12350">
                  <c:v>1.398907661438</c:v>
                </c:pt>
                <c:pt idx="12351">
                  <c:v>1.3991967439649999</c:v>
                </c:pt>
                <c:pt idx="12352">
                  <c:v>1.3995298147199999</c:v>
                </c:pt>
                <c:pt idx="12353">
                  <c:v>1.3998669385910001</c:v>
                </c:pt>
                <c:pt idx="12354">
                  <c:v>1.4001179933550001</c:v>
                </c:pt>
                <c:pt idx="12355">
                  <c:v>1.4002838134769999</c:v>
                </c:pt>
                <c:pt idx="12356">
                  <c:v>1.40041410923</c:v>
                </c:pt>
                <c:pt idx="12357">
                  <c:v>1.4005016088490001</c:v>
                </c:pt>
                <c:pt idx="12358">
                  <c:v>1.4005864858629999</c:v>
                </c:pt>
                <c:pt idx="12359">
                  <c:v>1.4006694555279999</c:v>
                </c:pt>
                <c:pt idx="12360">
                  <c:v>1.40078830719</c:v>
                </c:pt>
                <c:pt idx="12361">
                  <c:v>1.401131749153</c:v>
                </c:pt>
                <c:pt idx="12362">
                  <c:v>1.4014720916750001</c:v>
                </c:pt>
                <c:pt idx="12363">
                  <c:v>1.401681065559</c:v>
                </c:pt>
                <c:pt idx="12364">
                  <c:v>1.401857972145</c:v>
                </c:pt>
                <c:pt idx="12365">
                  <c:v>1.402042865753</c:v>
                </c:pt>
                <c:pt idx="12366">
                  <c:v>1.402195334435</c:v>
                </c:pt>
                <c:pt idx="12367">
                  <c:v>1.4022526741029999</c:v>
                </c:pt>
                <c:pt idx="12368">
                  <c:v>1.402356743813</c:v>
                </c:pt>
                <c:pt idx="12369">
                  <c:v>1.4026975631709999</c:v>
                </c:pt>
                <c:pt idx="12370">
                  <c:v>1.4028402566910001</c:v>
                </c:pt>
                <c:pt idx="12371">
                  <c:v>1.403123021126</c:v>
                </c:pt>
                <c:pt idx="12372">
                  <c:v>1.4032419919970001</c:v>
                </c:pt>
                <c:pt idx="12373">
                  <c:v>1.403557658195</c:v>
                </c:pt>
                <c:pt idx="12374">
                  <c:v>1.4038045406340001</c:v>
                </c:pt>
                <c:pt idx="12375">
                  <c:v>1.4039640426640001</c:v>
                </c:pt>
                <c:pt idx="12376">
                  <c:v>1.4043121337890001</c:v>
                </c:pt>
                <c:pt idx="12377">
                  <c:v>1.4045935869220001</c:v>
                </c:pt>
                <c:pt idx="12378">
                  <c:v>1.404775500298</c:v>
                </c:pt>
                <c:pt idx="12379">
                  <c:v>1.4049010276789999</c:v>
                </c:pt>
                <c:pt idx="12380">
                  <c:v>1.4051264524460001</c:v>
                </c:pt>
                <c:pt idx="12381">
                  <c:v>1.4053148031230001</c:v>
                </c:pt>
                <c:pt idx="12382">
                  <c:v>1.405664086342</c:v>
                </c:pt>
                <c:pt idx="12383">
                  <c:v>1.406019091606</c:v>
                </c:pt>
                <c:pt idx="12384">
                  <c:v>1.406177639961</c:v>
                </c:pt>
                <c:pt idx="12385">
                  <c:v>1.406523108482</c:v>
                </c:pt>
                <c:pt idx="12386">
                  <c:v>1.406643271446</c:v>
                </c:pt>
                <c:pt idx="12387">
                  <c:v>1.406759381294</c:v>
                </c:pt>
                <c:pt idx="12388">
                  <c:v>1.406915426254</c:v>
                </c:pt>
                <c:pt idx="12389">
                  <c:v>1.4070092439649999</c:v>
                </c:pt>
                <c:pt idx="12390">
                  <c:v>1.4073768854140001</c:v>
                </c:pt>
                <c:pt idx="12391">
                  <c:v>1.4074265956880001</c:v>
                </c:pt>
                <c:pt idx="12392">
                  <c:v>1.4074745178220001</c:v>
                </c:pt>
                <c:pt idx="12393">
                  <c:v>1.407525658607</c:v>
                </c:pt>
                <c:pt idx="12394">
                  <c:v>1.4075795412059999</c:v>
                </c:pt>
                <c:pt idx="12395">
                  <c:v>1.4076229333879999</c:v>
                </c:pt>
                <c:pt idx="12396">
                  <c:v>1.407674908638</c:v>
                </c:pt>
                <c:pt idx="12397">
                  <c:v>1.407725095749</c:v>
                </c:pt>
                <c:pt idx="12398">
                  <c:v>1.407774329185</c:v>
                </c:pt>
                <c:pt idx="12399">
                  <c:v>1.407818555832</c:v>
                </c:pt>
                <c:pt idx="12400">
                  <c:v>1.4079419374469999</c:v>
                </c:pt>
                <c:pt idx="12401">
                  <c:v>1.4080921411509999</c:v>
                </c:pt>
                <c:pt idx="12402">
                  <c:v>1.4082417488100001</c:v>
                </c:pt>
                <c:pt idx="12403">
                  <c:v>1.4085958004000001</c:v>
                </c:pt>
                <c:pt idx="12404">
                  <c:v>1.4088593721389999</c:v>
                </c:pt>
                <c:pt idx="12405">
                  <c:v>1.4091948270800001</c:v>
                </c:pt>
                <c:pt idx="12406">
                  <c:v>1.409497976303</c:v>
                </c:pt>
                <c:pt idx="12407">
                  <c:v>1.4096299409869999</c:v>
                </c:pt>
                <c:pt idx="12408">
                  <c:v>1.409948587418</c:v>
                </c:pt>
                <c:pt idx="12409">
                  <c:v>1.4101233482360001</c:v>
                </c:pt>
                <c:pt idx="12410">
                  <c:v>1.410299897194</c:v>
                </c:pt>
                <c:pt idx="12411">
                  <c:v>1.410420656204</c:v>
                </c:pt>
                <c:pt idx="12412">
                  <c:v>1.4105256795879999</c:v>
                </c:pt>
                <c:pt idx="12413">
                  <c:v>1.410604596138</c:v>
                </c:pt>
                <c:pt idx="12414">
                  <c:v>1.4106850624080001</c:v>
                </c:pt>
                <c:pt idx="12415">
                  <c:v>1.4107671976089999</c:v>
                </c:pt>
                <c:pt idx="12416">
                  <c:v>1.4108548164370001</c:v>
                </c:pt>
                <c:pt idx="12417">
                  <c:v>1.4109382629389999</c:v>
                </c:pt>
                <c:pt idx="12418">
                  <c:v>1.41112434864</c:v>
                </c:pt>
                <c:pt idx="12419">
                  <c:v>1.4113948345180001</c:v>
                </c:pt>
                <c:pt idx="12420">
                  <c:v>1.4117463827129999</c:v>
                </c:pt>
                <c:pt idx="12421">
                  <c:v>1.4120913743970001</c:v>
                </c:pt>
                <c:pt idx="12422">
                  <c:v>1.412432193756</c:v>
                </c:pt>
                <c:pt idx="12423">
                  <c:v>1.412516713142</c:v>
                </c:pt>
                <c:pt idx="12424">
                  <c:v>1.4126060009000001</c:v>
                </c:pt>
                <c:pt idx="12425">
                  <c:v>1.412696003914</c:v>
                </c:pt>
                <c:pt idx="12426">
                  <c:v>1.4127830266950001</c:v>
                </c:pt>
                <c:pt idx="12427">
                  <c:v>1.412869811058</c:v>
                </c:pt>
                <c:pt idx="12428">
                  <c:v>1.4129942655559999</c:v>
                </c:pt>
                <c:pt idx="12429">
                  <c:v>1.413146972656</c:v>
                </c:pt>
                <c:pt idx="12430">
                  <c:v>1.4134753942489999</c:v>
                </c:pt>
                <c:pt idx="12431">
                  <c:v>1.4138031005859999</c:v>
                </c:pt>
                <c:pt idx="12432">
                  <c:v>1.4140907526019999</c:v>
                </c:pt>
                <c:pt idx="12433">
                  <c:v>1.414169669151</c:v>
                </c:pt>
                <c:pt idx="12434">
                  <c:v>1.4142243862149999</c:v>
                </c:pt>
                <c:pt idx="12435">
                  <c:v>1.414307594299</c:v>
                </c:pt>
                <c:pt idx="12436">
                  <c:v>1.4143923521040001</c:v>
                </c:pt>
                <c:pt idx="12437">
                  <c:v>1.4145085811610001</c:v>
                </c:pt>
                <c:pt idx="12438">
                  <c:v>1.4146313667299999</c:v>
                </c:pt>
                <c:pt idx="12439">
                  <c:v>1.4147143363950001</c:v>
                </c:pt>
                <c:pt idx="12440">
                  <c:v>1.414803385735</c:v>
                </c:pt>
                <c:pt idx="12441">
                  <c:v>1.4148944616320001</c:v>
                </c:pt>
                <c:pt idx="12442">
                  <c:v>1.415224552155</c:v>
                </c:pt>
                <c:pt idx="12443">
                  <c:v>1.415549039841</c:v>
                </c:pt>
                <c:pt idx="12444">
                  <c:v>1.415904045105</c:v>
                </c:pt>
                <c:pt idx="12445">
                  <c:v>1.4162507057189999</c:v>
                </c:pt>
                <c:pt idx="12446">
                  <c:v>1.4165984392169999</c:v>
                </c:pt>
                <c:pt idx="12447">
                  <c:v>1.4169480800630001</c:v>
                </c:pt>
                <c:pt idx="12448">
                  <c:v>1.417065620422</c:v>
                </c:pt>
                <c:pt idx="12449">
                  <c:v>1.417222261429</c:v>
                </c:pt>
                <c:pt idx="12450">
                  <c:v>1.4175306558609999</c:v>
                </c:pt>
                <c:pt idx="12451">
                  <c:v>1.417879700661</c:v>
                </c:pt>
                <c:pt idx="12452">
                  <c:v>1.418199539185</c:v>
                </c:pt>
                <c:pt idx="12453">
                  <c:v>1.418287754059</c:v>
                </c:pt>
                <c:pt idx="12454">
                  <c:v>1.4183771610260001</c:v>
                </c:pt>
                <c:pt idx="12455">
                  <c:v>1.4184538125990001</c:v>
                </c:pt>
                <c:pt idx="12456">
                  <c:v>1.4185284376139999</c:v>
                </c:pt>
                <c:pt idx="12457">
                  <c:v>1.4186134338380001</c:v>
                </c:pt>
                <c:pt idx="12458">
                  <c:v>1.4187608957290001</c:v>
                </c:pt>
                <c:pt idx="12459">
                  <c:v>1.4189691543580001</c:v>
                </c:pt>
                <c:pt idx="12460">
                  <c:v>1.4190949201580001</c:v>
                </c:pt>
                <c:pt idx="12461">
                  <c:v>1.4191838502880001</c:v>
                </c:pt>
                <c:pt idx="12462">
                  <c:v>1.419269561768</c:v>
                </c:pt>
                <c:pt idx="12463">
                  <c:v>1.419347047806</c:v>
                </c:pt>
                <c:pt idx="12464">
                  <c:v>1.419460654259</c:v>
                </c:pt>
                <c:pt idx="12465">
                  <c:v>1.4195690155030001</c:v>
                </c:pt>
                <c:pt idx="12466">
                  <c:v>1.41978085041</c:v>
                </c:pt>
                <c:pt idx="12467">
                  <c:v>1.419932365417</c:v>
                </c:pt>
                <c:pt idx="12468">
                  <c:v>1.4200558662410001</c:v>
                </c:pt>
                <c:pt idx="12469">
                  <c:v>1.4201343059539999</c:v>
                </c:pt>
                <c:pt idx="12470">
                  <c:v>1.4202570915220001</c:v>
                </c:pt>
                <c:pt idx="12471">
                  <c:v>1.420595765114</c:v>
                </c:pt>
                <c:pt idx="12472">
                  <c:v>1.420930624008</c:v>
                </c:pt>
                <c:pt idx="12473">
                  <c:v>1.42115187645</c:v>
                </c:pt>
                <c:pt idx="12474">
                  <c:v>1.42124080658</c:v>
                </c:pt>
                <c:pt idx="12475">
                  <c:v>1.421317219734</c:v>
                </c:pt>
                <c:pt idx="12476">
                  <c:v>1.421399950981</c:v>
                </c:pt>
                <c:pt idx="12477">
                  <c:v>1.421725153923</c:v>
                </c:pt>
                <c:pt idx="12478">
                  <c:v>1.422051310539</c:v>
                </c:pt>
                <c:pt idx="12479">
                  <c:v>1.42240858078</c:v>
                </c:pt>
                <c:pt idx="12480">
                  <c:v>1.422747612</c:v>
                </c:pt>
                <c:pt idx="12481">
                  <c:v>1.422886610031</c:v>
                </c:pt>
                <c:pt idx="12482">
                  <c:v>1.4229978322979999</c:v>
                </c:pt>
                <c:pt idx="12483">
                  <c:v>1.4231177568440001</c:v>
                </c:pt>
                <c:pt idx="12484">
                  <c:v>1.4232330322269999</c:v>
                </c:pt>
                <c:pt idx="12485">
                  <c:v>1.423314571381</c:v>
                </c:pt>
                <c:pt idx="12486">
                  <c:v>1.4236373901370001</c:v>
                </c:pt>
                <c:pt idx="12487">
                  <c:v>1.4238222837450001</c:v>
                </c:pt>
                <c:pt idx="12488">
                  <c:v>1.4239089488979999</c:v>
                </c:pt>
                <c:pt idx="12489">
                  <c:v>1.4239943027499999</c:v>
                </c:pt>
                <c:pt idx="12490">
                  <c:v>1.424089670181</c:v>
                </c:pt>
                <c:pt idx="12491">
                  <c:v>1.4241740703579999</c:v>
                </c:pt>
                <c:pt idx="12492">
                  <c:v>1.4243993759160001</c:v>
                </c:pt>
                <c:pt idx="12493">
                  <c:v>1.424524784088</c:v>
                </c:pt>
                <c:pt idx="12494">
                  <c:v>1.424834489822</c:v>
                </c:pt>
                <c:pt idx="12495">
                  <c:v>1.424997210503</c:v>
                </c:pt>
                <c:pt idx="12496">
                  <c:v>1.425169229507</c:v>
                </c:pt>
                <c:pt idx="12497">
                  <c:v>1.425407171249</c:v>
                </c:pt>
                <c:pt idx="12498">
                  <c:v>1.4255601167680001</c:v>
                </c:pt>
                <c:pt idx="12499">
                  <c:v>1.425750017166</c:v>
                </c:pt>
                <c:pt idx="12500">
                  <c:v>1.426042675972</c:v>
                </c:pt>
                <c:pt idx="12501">
                  <c:v>1.4261976480480001</c:v>
                </c:pt>
                <c:pt idx="12502">
                  <c:v>1.426397442818</c:v>
                </c:pt>
                <c:pt idx="12503">
                  <c:v>1.4266878366469999</c:v>
                </c:pt>
                <c:pt idx="12504">
                  <c:v>1.4268088340759999</c:v>
                </c:pt>
                <c:pt idx="12505">
                  <c:v>1.426898360252</c:v>
                </c:pt>
                <c:pt idx="12506">
                  <c:v>1.4269447326660001</c:v>
                </c:pt>
                <c:pt idx="12507">
                  <c:v>1.426993489265</c:v>
                </c:pt>
                <c:pt idx="12508">
                  <c:v>1.42704308033</c:v>
                </c:pt>
                <c:pt idx="12509">
                  <c:v>1.427086234093</c:v>
                </c:pt>
                <c:pt idx="12510">
                  <c:v>1.4271839857099999</c:v>
                </c:pt>
                <c:pt idx="12511">
                  <c:v>1.427268028259</c:v>
                </c:pt>
                <c:pt idx="12512">
                  <c:v>1.42734837532</c:v>
                </c:pt>
                <c:pt idx="12513">
                  <c:v>1.4274647235869999</c:v>
                </c:pt>
                <c:pt idx="12514">
                  <c:v>1.427654147148</c:v>
                </c:pt>
                <c:pt idx="12515">
                  <c:v>1.4278298616409999</c:v>
                </c:pt>
                <c:pt idx="12516">
                  <c:v>1.428127646446</c:v>
                </c:pt>
                <c:pt idx="12517">
                  <c:v>1.4282708168030001</c:v>
                </c:pt>
                <c:pt idx="12518">
                  <c:v>1.428583025932</c:v>
                </c:pt>
                <c:pt idx="12519">
                  <c:v>1.428766846657</c:v>
                </c:pt>
                <c:pt idx="12520">
                  <c:v>1.4288744926450001</c:v>
                </c:pt>
                <c:pt idx="12521">
                  <c:v>1.4289754629139999</c:v>
                </c:pt>
                <c:pt idx="12522">
                  <c:v>1.429075241089</c:v>
                </c:pt>
                <c:pt idx="12523">
                  <c:v>1.42915725708</c:v>
                </c:pt>
                <c:pt idx="12524">
                  <c:v>1.429344177246</c:v>
                </c:pt>
                <c:pt idx="12525">
                  <c:v>1.4295563697810001</c:v>
                </c:pt>
                <c:pt idx="12526">
                  <c:v>1.4296668767930001</c:v>
                </c:pt>
                <c:pt idx="12527">
                  <c:v>1.429747581482</c:v>
                </c:pt>
                <c:pt idx="12528">
                  <c:v>1.4298284053799999</c:v>
                </c:pt>
                <c:pt idx="12529">
                  <c:v>1.430187940598</c:v>
                </c:pt>
                <c:pt idx="12530">
                  <c:v>1.430540204048</c:v>
                </c:pt>
                <c:pt idx="12531">
                  <c:v>1.430870890617</c:v>
                </c:pt>
                <c:pt idx="12532">
                  <c:v>1.430980801582</c:v>
                </c:pt>
                <c:pt idx="12533">
                  <c:v>1.4312878847120001</c:v>
                </c:pt>
                <c:pt idx="12534">
                  <c:v>1.431504845619</c:v>
                </c:pt>
                <c:pt idx="12535">
                  <c:v>1.4315919876100001</c:v>
                </c:pt>
                <c:pt idx="12536">
                  <c:v>1.4316734075549999</c:v>
                </c:pt>
                <c:pt idx="12537">
                  <c:v>1.431751489639</c:v>
                </c:pt>
                <c:pt idx="12538">
                  <c:v>1.431805253029</c:v>
                </c:pt>
                <c:pt idx="12539">
                  <c:v>1.431889414787</c:v>
                </c:pt>
                <c:pt idx="12540">
                  <c:v>1.43220770359</c:v>
                </c:pt>
                <c:pt idx="12541">
                  <c:v>1.432360768318</c:v>
                </c:pt>
                <c:pt idx="12542">
                  <c:v>1.4325934648509999</c:v>
                </c:pt>
                <c:pt idx="12543">
                  <c:v>1.4329460859300001</c:v>
                </c:pt>
                <c:pt idx="12544">
                  <c:v>1.433278083801</c:v>
                </c:pt>
                <c:pt idx="12545">
                  <c:v>1.43345785141</c:v>
                </c:pt>
                <c:pt idx="12546">
                  <c:v>1.433649778366</c:v>
                </c:pt>
                <c:pt idx="12547">
                  <c:v>1.4337331056589999</c:v>
                </c:pt>
                <c:pt idx="12548">
                  <c:v>1.433814287186</c:v>
                </c:pt>
                <c:pt idx="12549">
                  <c:v>1.434136867523</c:v>
                </c:pt>
                <c:pt idx="12550">
                  <c:v>1.4344677925110001</c:v>
                </c:pt>
                <c:pt idx="12551">
                  <c:v>1.4346667528149999</c:v>
                </c:pt>
                <c:pt idx="12552">
                  <c:v>1.435011863708</c:v>
                </c:pt>
                <c:pt idx="12553">
                  <c:v>1.4353508949280001</c:v>
                </c:pt>
                <c:pt idx="12554">
                  <c:v>1.435697674751</c:v>
                </c:pt>
                <c:pt idx="12555">
                  <c:v>1.4358936548229999</c:v>
                </c:pt>
                <c:pt idx="12556">
                  <c:v>1.4359780550000001</c:v>
                </c:pt>
                <c:pt idx="12557">
                  <c:v>1.4360619783399999</c:v>
                </c:pt>
                <c:pt idx="12558">
                  <c:v>1.436148285866</c:v>
                </c:pt>
                <c:pt idx="12559">
                  <c:v>1.436449289322</c:v>
                </c:pt>
                <c:pt idx="12560">
                  <c:v>1.4365681409840001</c:v>
                </c:pt>
                <c:pt idx="12561">
                  <c:v>1.4366537332530001</c:v>
                </c:pt>
                <c:pt idx="12562">
                  <c:v>1.436741232872</c:v>
                </c:pt>
                <c:pt idx="12563">
                  <c:v>1.4369171857830001</c:v>
                </c:pt>
                <c:pt idx="12564">
                  <c:v>1.4371557235720001</c:v>
                </c:pt>
                <c:pt idx="12565">
                  <c:v>1.437239289284</c:v>
                </c:pt>
                <c:pt idx="12566">
                  <c:v>1.4372912645339999</c:v>
                </c:pt>
                <c:pt idx="12567">
                  <c:v>1.4373725652689999</c:v>
                </c:pt>
                <c:pt idx="12568">
                  <c:v>1.4377132654189999</c:v>
                </c:pt>
                <c:pt idx="12569">
                  <c:v>1.4379365444179999</c:v>
                </c:pt>
                <c:pt idx="12570">
                  <c:v>1.4380582571030001</c:v>
                </c:pt>
                <c:pt idx="12571">
                  <c:v>1.4383993148800001</c:v>
                </c:pt>
                <c:pt idx="12572">
                  <c:v>1.438732981682</c:v>
                </c:pt>
                <c:pt idx="12573">
                  <c:v>1.439081072807</c:v>
                </c:pt>
                <c:pt idx="12574">
                  <c:v>1.439394712448</c:v>
                </c:pt>
                <c:pt idx="12575">
                  <c:v>1.439484357834</c:v>
                </c:pt>
                <c:pt idx="12576">
                  <c:v>1.4395773410799999</c:v>
                </c:pt>
                <c:pt idx="12577">
                  <c:v>1.439659953117</c:v>
                </c:pt>
                <c:pt idx="12578">
                  <c:v>1.4397367239000001</c:v>
                </c:pt>
                <c:pt idx="12579">
                  <c:v>1.4398608207700001</c:v>
                </c:pt>
                <c:pt idx="12580">
                  <c:v>1.439948439598</c:v>
                </c:pt>
                <c:pt idx="12581">
                  <c:v>1.440078258514</c:v>
                </c:pt>
                <c:pt idx="12582">
                  <c:v>1.440203785896</c:v>
                </c:pt>
                <c:pt idx="12583">
                  <c:v>1.440557003021</c:v>
                </c:pt>
                <c:pt idx="12584">
                  <c:v>1.440799593925</c:v>
                </c:pt>
                <c:pt idx="12585">
                  <c:v>1.440882921219</c:v>
                </c:pt>
                <c:pt idx="12586">
                  <c:v>1.440966844559</c:v>
                </c:pt>
                <c:pt idx="12587">
                  <c:v>1.441062927246</c:v>
                </c:pt>
                <c:pt idx="12588">
                  <c:v>1.4411505460739999</c:v>
                </c:pt>
                <c:pt idx="12589">
                  <c:v>1.441234469414</c:v>
                </c:pt>
                <c:pt idx="12590">
                  <c:v>1.4413203001020001</c:v>
                </c:pt>
                <c:pt idx="12591">
                  <c:v>1.4414066076280001</c:v>
                </c:pt>
                <c:pt idx="12592">
                  <c:v>1.44174015522</c:v>
                </c:pt>
                <c:pt idx="12593">
                  <c:v>1.441912651062</c:v>
                </c:pt>
                <c:pt idx="12594">
                  <c:v>1.442154288292</c:v>
                </c:pt>
                <c:pt idx="12595">
                  <c:v>1.442235589027</c:v>
                </c:pt>
                <c:pt idx="12596">
                  <c:v>1.4423216581339999</c:v>
                </c:pt>
                <c:pt idx="12597">
                  <c:v>1.4423744678499999</c:v>
                </c:pt>
                <c:pt idx="12598">
                  <c:v>1.4424262046809999</c:v>
                </c:pt>
                <c:pt idx="12599">
                  <c:v>1.4425698518750001</c:v>
                </c:pt>
                <c:pt idx="12600">
                  <c:v>1.442803025246</c:v>
                </c:pt>
                <c:pt idx="12601">
                  <c:v>1.442880392075</c:v>
                </c:pt>
                <c:pt idx="12602">
                  <c:v>1.442952275276</c:v>
                </c:pt>
                <c:pt idx="12603">
                  <c:v>1.443006038666</c:v>
                </c:pt>
                <c:pt idx="12604">
                  <c:v>1.4430615901949999</c:v>
                </c:pt>
                <c:pt idx="12605">
                  <c:v>1.4431421756739999</c:v>
                </c:pt>
                <c:pt idx="12606">
                  <c:v>1.4434722661970001</c:v>
                </c:pt>
                <c:pt idx="12607">
                  <c:v>1.4437153339390001</c:v>
                </c:pt>
                <c:pt idx="12608">
                  <c:v>1.4439065456389999</c:v>
                </c:pt>
                <c:pt idx="12609">
                  <c:v>1.444162487984</c:v>
                </c:pt>
                <c:pt idx="12610">
                  <c:v>1.4442849159240001</c:v>
                </c:pt>
                <c:pt idx="12611">
                  <c:v>1.4446511268619999</c:v>
                </c:pt>
                <c:pt idx="12612">
                  <c:v>1.4447716474529999</c:v>
                </c:pt>
                <c:pt idx="12613">
                  <c:v>1.4450687170030001</c:v>
                </c:pt>
                <c:pt idx="12614">
                  <c:v>1.445222020149</c:v>
                </c:pt>
                <c:pt idx="12615">
                  <c:v>1.445332765579</c:v>
                </c:pt>
                <c:pt idx="12616">
                  <c:v>1.4456983804700001</c:v>
                </c:pt>
                <c:pt idx="12617">
                  <c:v>1.445924520493</c:v>
                </c:pt>
                <c:pt idx="12618">
                  <c:v>1.446045875549</c:v>
                </c:pt>
                <c:pt idx="12619">
                  <c:v>1.4461995363239999</c:v>
                </c:pt>
                <c:pt idx="12620">
                  <c:v>1.4462747573850001</c:v>
                </c:pt>
                <c:pt idx="12621">
                  <c:v>1.446356892586</c:v>
                </c:pt>
                <c:pt idx="12622">
                  <c:v>1.4464132785799999</c:v>
                </c:pt>
                <c:pt idx="12623">
                  <c:v>1.446455597878</c:v>
                </c:pt>
                <c:pt idx="12624">
                  <c:v>1.4465334415440001</c:v>
                </c:pt>
                <c:pt idx="12625">
                  <c:v>1.446614146233</c:v>
                </c:pt>
                <c:pt idx="12626">
                  <c:v>1.446798324585</c:v>
                </c:pt>
                <c:pt idx="12627">
                  <c:v>1.446877717972</c:v>
                </c:pt>
                <c:pt idx="12628">
                  <c:v>1.446967482567</c:v>
                </c:pt>
                <c:pt idx="12629">
                  <c:v>1.447044253349</c:v>
                </c:pt>
                <c:pt idx="12630">
                  <c:v>1.44738650322</c:v>
                </c:pt>
                <c:pt idx="12631">
                  <c:v>1.447708487511</c:v>
                </c:pt>
                <c:pt idx="12632">
                  <c:v>1.448020815849</c:v>
                </c:pt>
                <c:pt idx="12633">
                  <c:v>1.4481356143949999</c:v>
                </c:pt>
                <c:pt idx="12634">
                  <c:v>1.4484746456149999</c:v>
                </c:pt>
                <c:pt idx="12635">
                  <c:v>1.4486972093579999</c:v>
                </c:pt>
                <c:pt idx="12636">
                  <c:v>1.4490519762039999</c:v>
                </c:pt>
                <c:pt idx="12637">
                  <c:v>1.449404597282</c:v>
                </c:pt>
                <c:pt idx="12638">
                  <c:v>1.4495528936390001</c:v>
                </c:pt>
                <c:pt idx="12639">
                  <c:v>1.449895381927</c:v>
                </c:pt>
                <c:pt idx="12640">
                  <c:v>1.4500857591630001</c:v>
                </c:pt>
                <c:pt idx="12641">
                  <c:v>1.4502733945849999</c:v>
                </c:pt>
                <c:pt idx="12642">
                  <c:v>1.450426340103</c:v>
                </c:pt>
                <c:pt idx="12643">
                  <c:v>1.450519680977</c:v>
                </c:pt>
                <c:pt idx="12644">
                  <c:v>1.4506081342699999</c:v>
                </c:pt>
                <c:pt idx="12645">
                  <c:v>1.4506927728650001</c:v>
                </c:pt>
                <c:pt idx="12646">
                  <c:v>1.4507774114609999</c:v>
                </c:pt>
                <c:pt idx="12647">
                  <c:v>1.4508652687070001</c:v>
                </c:pt>
                <c:pt idx="12648">
                  <c:v>1.4509850740429999</c:v>
                </c:pt>
                <c:pt idx="12649">
                  <c:v>1.4512003660199999</c:v>
                </c:pt>
                <c:pt idx="12650">
                  <c:v>1.4514436721799999</c:v>
                </c:pt>
                <c:pt idx="12651">
                  <c:v>1.4515701532359999</c:v>
                </c:pt>
                <c:pt idx="12652">
                  <c:v>1.4516570568080001</c:v>
                </c:pt>
                <c:pt idx="12653">
                  <c:v>1.451778888702</c:v>
                </c:pt>
                <c:pt idx="12654">
                  <c:v>1.4521417617800001</c:v>
                </c:pt>
                <c:pt idx="12655">
                  <c:v>1.4523248672489999</c:v>
                </c:pt>
                <c:pt idx="12656">
                  <c:v>1.4524750709530001</c:v>
                </c:pt>
                <c:pt idx="12657">
                  <c:v>1.4528008699420001</c:v>
                </c:pt>
                <c:pt idx="12658">
                  <c:v>1.4531219005580001</c:v>
                </c:pt>
                <c:pt idx="12659">
                  <c:v>1.4532901048660001</c:v>
                </c:pt>
                <c:pt idx="12660">
                  <c:v>1.453427672386</c:v>
                </c:pt>
                <c:pt idx="12661">
                  <c:v>1.453516721725</c:v>
                </c:pt>
                <c:pt idx="12662">
                  <c:v>1.453606963158</c:v>
                </c:pt>
                <c:pt idx="12663">
                  <c:v>1.4537882804869999</c:v>
                </c:pt>
                <c:pt idx="12664">
                  <c:v>1.453907132149</c:v>
                </c:pt>
                <c:pt idx="12665">
                  <c:v>1.453988313675</c:v>
                </c:pt>
                <c:pt idx="12666">
                  <c:v>1.4540681838989999</c:v>
                </c:pt>
                <c:pt idx="12667">
                  <c:v>1.4541831016540001</c:v>
                </c:pt>
                <c:pt idx="12668">
                  <c:v>1.454306483269</c:v>
                </c:pt>
                <c:pt idx="12669">
                  <c:v>1.454560399055</c:v>
                </c:pt>
                <c:pt idx="12670">
                  <c:v>1.454717040062</c:v>
                </c:pt>
                <c:pt idx="12671">
                  <c:v>1.4548780918119999</c:v>
                </c:pt>
                <c:pt idx="12672">
                  <c:v>1.454999685287</c:v>
                </c:pt>
                <c:pt idx="12673">
                  <c:v>1.4550801515580001</c:v>
                </c:pt>
                <c:pt idx="12674">
                  <c:v>1.455178380013</c:v>
                </c:pt>
                <c:pt idx="12675">
                  <c:v>1.4552602767939999</c:v>
                </c:pt>
                <c:pt idx="12676">
                  <c:v>1.455379724503</c:v>
                </c:pt>
                <c:pt idx="12677">
                  <c:v>1.455700755119</c:v>
                </c:pt>
                <c:pt idx="12678">
                  <c:v>1.4560356140140001</c:v>
                </c:pt>
                <c:pt idx="12679">
                  <c:v>1.4562506675719999</c:v>
                </c:pt>
                <c:pt idx="12680">
                  <c:v>1.456340670586</c:v>
                </c:pt>
                <c:pt idx="12681">
                  <c:v>1.456434607506</c:v>
                </c:pt>
                <c:pt idx="12682">
                  <c:v>1.4567127227779999</c:v>
                </c:pt>
                <c:pt idx="12683">
                  <c:v>1.4569543600079999</c:v>
                </c:pt>
                <c:pt idx="12684">
                  <c:v>1.4570401906970001</c:v>
                </c:pt>
                <c:pt idx="12685">
                  <c:v>1.45712184906</c:v>
                </c:pt>
                <c:pt idx="12686">
                  <c:v>1.457178473473</c:v>
                </c:pt>
                <c:pt idx="12687">
                  <c:v>1.4573117494579999</c:v>
                </c:pt>
                <c:pt idx="12688">
                  <c:v>1.4574842453000001</c:v>
                </c:pt>
                <c:pt idx="12689">
                  <c:v>1.457602143288</c:v>
                </c:pt>
                <c:pt idx="12690">
                  <c:v>1.457906723022</c:v>
                </c:pt>
                <c:pt idx="12691">
                  <c:v>1.458054661751</c:v>
                </c:pt>
                <c:pt idx="12692">
                  <c:v>1.458357334137</c:v>
                </c:pt>
                <c:pt idx="12693">
                  <c:v>1.458527445793</c:v>
                </c:pt>
                <c:pt idx="12694">
                  <c:v>1.458652019501</c:v>
                </c:pt>
                <c:pt idx="12695">
                  <c:v>1.4587739706039999</c:v>
                </c:pt>
                <c:pt idx="12696">
                  <c:v>1.459115386009</c:v>
                </c:pt>
                <c:pt idx="12697">
                  <c:v>1.459482192993</c:v>
                </c:pt>
                <c:pt idx="12698">
                  <c:v>1.4598296880720001</c:v>
                </c:pt>
                <c:pt idx="12699">
                  <c:v>1.4600191116329999</c:v>
                </c:pt>
                <c:pt idx="12700">
                  <c:v>1.4602082967759999</c:v>
                </c:pt>
                <c:pt idx="12701">
                  <c:v>1.4604941606520001</c:v>
                </c:pt>
                <c:pt idx="12702">
                  <c:v>1.4608429670330001</c:v>
                </c:pt>
                <c:pt idx="12703">
                  <c:v>1.4610052108760001</c:v>
                </c:pt>
                <c:pt idx="12704">
                  <c:v>1.461091160774</c:v>
                </c:pt>
                <c:pt idx="12705">
                  <c:v>1.4611732959749999</c:v>
                </c:pt>
                <c:pt idx="12706">
                  <c:v>1.4612641334530001</c:v>
                </c:pt>
                <c:pt idx="12707">
                  <c:v>1.46135187149</c:v>
                </c:pt>
                <c:pt idx="12708">
                  <c:v>1.461469292641</c:v>
                </c:pt>
                <c:pt idx="12709">
                  <c:v>1.4615807533259999</c:v>
                </c:pt>
                <c:pt idx="12710">
                  <c:v>1.4616599082949999</c:v>
                </c:pt>
                <c:pt idx="12711">
                  <c:v>1.4617400169370001</c:v>
                </c:pt>
                <c:pt idx="12712">
                  <c:v>1.4618253707890001</c:v>
                </c:pt>
                <c:pt idx="12713">
                  <c:v>1.4621779918669999</c:v>
                </c:pt>
                <c:pt idx="12714">
                  <c:v>1.4624994993210001</c:v>
                </c:pt>
                <c:pt idx="12715">
                  <c:v>1.462658762932</c:v>
                </c:pt>
                <c:pt idx="12716">
                  <c:v>1.462963819504</c:v>
                </c:pt>
                <c:pt idx="12717">
                  <c:v>1.4633036851879999</c:v>
                </c:pt>
                <c:pt idx="12718">
                  <c:v>1.4635242223739999</c:v>
                </c:pt>
                <c:pt idx="12719">
                  <c:v>1.463774681091</c:v>
                </c:pt>
                <c:pt idx="12720">
                  <c:v>1.4639661312100001</c:v>
                </c:pt>
                <c:pt idx="12721">
                  <c:v>1.464163541794</c:v>
                </c:pt>
                <c:pt idx="12722">
                  <c:v>1.464311122894</c:v>
                </c:pt>
                <c:pt idx="12723">
                  <c:v>1.4643961191179999</c:v>
                </c:pt>
                <c:pt idx="12724">
                  <c:v>1.464483499527</c:v>
                </c:pt>
                <c:pt idx="12725">
                  <c:v>1.464570760727</c:v>
                </c:pt>
                <c:pt idx="12726">
                  <c:v>1.46491253376</c:v>
                </c:pt>
                <c:pt idx="12727">
                  <c:v>1.46509718895</c:v>
                </c:pt>
                <c:pt idx="12728">
                  <c:v>1.4652224779130001</c:v>
                </c:pt>
                <c:pt idx="12729">
                  <c:v>1.4655582904819999</c:v>
                </c:pt>
                <c:pt idx="12730">
                  <c:v>1.4658933877939999</c:v>
                </c:pt>
                <c:pt idx="12731">
                  <c:v>1.4661536216740001</c:v>
                </c:pt>
                <c:pt idx="12732">
                  <c:v>1.4664833545680001</c:v>
                </c:pt>
                <c:pt idx="12733">
                  <c:v>1.4668148756029999</c:v>
                </c:pt>
                <c:pt idx="12734">
                  <c:v>1.467148184776</c:v>
                </c:pt>
                <c:pt idx="12735">
                  <c:v>1.467266917229</c:v>
                </c:pt>
                <c:pt idx="12736">
                  <c:v>1.467596292496</c:v>
                </c:pt>
                <c:pt idx="12737">
                  <c:v>1.4678872823719999</c:v>
                </c:pt>
                <c:pt idx="12738">
                  <c:v>1.46814250946</c:v>
                </c:pt>
                <c:pt idx="12739">
                  <c:v>1.4683643579479999</c:v>
                </c:pt>
                <c:pt idx="12740">
                  <c:v>1.468490242958</c:v>
                </c:pt>
                <c:pt idx="12741">
                  <c:v>1.468585133553</c:v>
                </c:pt>
                <c:pt idx="12742">
                  <c:v>1.4686745405199999</c:v>
                </c:pt>
                <c:pt idx="12743">
                  <c:v>1.468758702278</c:v>
                </c:pt>
                <c:pt idx="12744">
                  <c:v>1.46910238266</c:v>
                </c:pt>
                <c:pt idx="12745">
                  <c:v>1.469415187836</c:v>
                </c:pt>
                <c:pt idx="12746">
                  <c:v>1.469781398773</c:v>
                </c:pt>
                <c:pt idx="12747">
                  <c:v>1.470046401024</c:v>
                </c:pt>
                <c:pt idx="12748">
                  <c:v>1.4702100753780001</c:v>
                </c:pt>
                <c:pt idx="12749">
                  <c:v>1.470334887505</c:v>
                </c:pt>
                <c:pt idx="12750">
                  <c:v>1.4704649448389999</c:v>
                </c:pt>
                <c:pt idx="12751">
                  <c:v>1.4705942869190001</c:v>
                </c:pt>
                <c:pt idx="12752">
                  <c:v>1.4708160161970001</c:v>
                </c:pt>
                <c:pt idx="12753">
                  <c:v>1.4709296226499999</c:v>
                </c:pt>
                <c:pt idx="12754">
                  <c:v>1.4710402488709999</c:v>
                </c:pt>
                <c:pt idx="12755">
                  <c:v>1.4713566303250001</c:v>
                </c:pt>
                <c:pt idx="12756">
                  <c:v>1.4714986085890001</c:v>
                </c:pt>
                <c:pt idx="12757">
                  <c:v>1.4718241691589999</c:v>
                </c:pt>
                <c:pt idx="12758">
                  <c:v>1.47212433815</c:v>
                </c:pt>
                <c:pt idx="12759">
                  <c:v>1.472228884697</c:v>
                </c:pt>
                <c:pt idx="12760">
                  <c:v>1.472555756569</c:v>
                </c:pt>
                <c:pt idx="12761">
                  <c:v>1.472869277</c:v>
                </c:pt>
                <c:pt idx="12762">
                  <c:v>1.4730178117749999</c:v>
                </c:pt>
                <c:pt idx="12763">
                  <c:v>1.473173499107</c:v>
                </c:pt>
                <c:pt idx="12764">
                  <c:v>1.47338783741</c:v>
                </c:pt>
                <c:pt idx="12765">
                  <c:v>1.4735062122339999</c:v>
                </c:pt>
                <c:pt idx="12766">
                  <c:v>1.473595261574</c:v>
                </c:pt>
                <c:pt idx="12767">
                  <c:v>1.473643183708</c:v>
                </c:pt>
                <c:pt idx="12768">
                  <c:v>1.473726153374</c:v>
                </c:pt>
                <c:pt idx="12769">
                  <c:v>1.4737762212750001</c:v>
                </c:pt>
                <c:pt idx="12770">
                  <c:v>1.4738582372669999</c:v>
                </c:pt>
                <c:pt idx="12771">
                  <c:v>1.474215388298</c:v>
                </c:pt>
                <c:pt idx="12772">
                  <c:v>1.4743655920030001</c:v>
                </c:pt>
                <c:pt idx="12773">
                  <c:v>1.4744927883150001</c:v>
                </c:pt>
                <c:pt idx="12774">
                  <c:v>1.474579691887</c:v>
                </c:pt>
                <c:pt idx="12775">
                  <c:v>1.474663376808</c:v>
                </c:pt>
                <c:pt idx="12776">
                  <c:v>1.474751234055</c:v>
                </c:pt>
                <c:pt idx="12777">
                  <c:v>1.4751088619229999</c:v>
                </c:pt>
                <c:pt idx="12778">
                  <c:v>1.475192785263</c:v>
                </c:pt>
                <c:pt idx="12779">
                  <c:v>1.4752796888349999</c:v>
                </c:pt>
                <c:pt idx="12780">
                  <c:v>1.4754225015639999</c:v>
                </c:pt>
                <c:pt idx="12781">
                  <c:v>1.4755643606190001</c:v>
                </c:pt>
                <c:pt idx="12782">
                  <c:v>1.475912094116</c:v>
                </c:pt>
                <c:pt idx="12783">
                  <c:v>1.476054191589</c:v>
                </c:pt>
                <c:pt idx="12784">
                  <c:v>1.4763754606249999</c:v>
                </c:pt>
                <c:pt idx="12785">
                  <c:v>1.476705551147</c:v>
                </c:pt>
                <c:pt idx="12786">
                  <c:v>1.476923704147</c:v>
                </c:pt>
                <c:pt idx="12787">
                  <c:v>1.4772413969039999</c:v>
                </c:pt>
                <c:pt idx="12788">
                  <c:v>1.4774551391599999</c:v>
                </c:pt>
                <c:pt idx="12789">
                  <c:v>1.477800607681</c:v>
                </c:pt>
                <c:pt idx="12790">
                  <c:v>1.4779607057569999</c:v>
                </c:pt>
                <c:pt idx="12791">
                  <c:v>1.478240013123</c:v>
                </c:pt>
                <c:pt idx="12792">
                  <c:v>1.4785840511320001</c:v>
                </c:pt>
                <c:pt idx="12793">
                  <c:v>1.478942990303</c:v>
                </c:pt>
                <c:pt idx="12794">
                  <c:v>1.479078054428</c:v>
                </c:pt>
                <c:pt idx="12795">
                  <c:v>1.4794245958329999</c:v>
                </c:pt>
                <c:pt idx="12796">
                  <c:v>1.4795416593549999</c:v>
                </c:pt>
                <c:pt idx="12797">
                  <c:v>1.479697227478</c:v>
                </c:pt>
                <c:pt idx="12798">
                  <c:v>1.4799705743789999</c:v>
                </c:pt>
                <c:pt idx="12799">
                  <c:v>1.480286359787</c:v>
                </c:pt>
                <c:pt idx="12800">
                  <c:v>1.4804106950760001</c:v>
                </c:pt>
                <c:pt idx="12801">
                  <c:v>1.4805328845979999</c:v>
                </c:pt>
                <c:pt idx="12802">
                  <c:v>1.480627417564</c:v>
                </c:pt>
                <c:pt idx="12803">
                  <c:v>1.4807749986650001</c:v>
                </c:pt>
                <c:pt idx="12804">
                  <c:v>1.4811072349550001</c:v>
                </c:pt>
                <c:pt idx="12805">
                  <c:v>1.4814291000369999</c:v>
                </c:pt>
                <c:pt idx="12806">
                  <c:v>1.4817031621929999</c:v>
                </c:pt>
                <c:pt idx="12807">
                  <c:v>1.4818876981739999</c:v>
                </c:pt>
                <c:pt idx="12808">
                  <c:v>1.481998085976</c:v>
                </c:pt>
                <c:pt idx="12809">
                  <c:v>1.4821172952649999</c:v>
                </c:pt>
                <c:pt idx="12810">
                  <c:v>1.4822639226909999</c:v>
                </c:pt>
                <c:pt idx="12811">
                  <c:v>1.4823787212370001</c:v>
                </c:pt>
                <c:pt idx="12812">
                  <c:v>1.482653737068</c:v>
                </c:pt>
                <c:pt idx="12813">
                  <c:v>1.4830040931699999</c:v>
                </c:pt>
                <c:pt idx="12814">
                  <c:v>1.483151674271</c:v>
                </c:pt>
                <c:pt idx="12815">
                  <c:v>1.483236193657</c:v>
                </c:pt>
                <c:pt idx="12816">
                  <c:v>1.483318209648</c:v>
                </c:pt>
                <c:pt idx="12817">
                  <c:v>1.4834364652630001</c:v>
                </c:pt>
                <c:pt idx="12818">
                  <c:v>1.4835635423660001</c:v>
                </c:pt>
                <c:pt idx="12819">
                  <c:v>1.4836889505390001</c:v>
                </c:pt>
                <c:pt idx="12820">
                  <c:v>1.48377597332</c:v>
                </c:pt>
                <c:pt idx="12821">
                  <c:v>1.4838886260990001</c:v>
                </c:pt>
                <c:pt idx="12822">
                  <c:v>1.4840005636219999</c:v>
                </c:pt>
                <c:pt idx="12823">
                  <c:v>1.4843411445620001</c:v>
                </c:pt>
                <c:pt idx="12824">
                  <c:v>1.4844914674759999</c:v>
                </c:pt>
                <c:pt idx="12825">
                  <c:v>1.4848209619520001</c:v>
                </c:pt>
                <c:pt idx="12826">
                  <c:v>1.48490691185</c:v>
                </c:pt>
                <c:pt idx="12827">
                  <c:v>1.484998464584</c:v>
                </c:pt>
                <c:pt idx="12828">
                  <c:v>1.4850878715519999</c:v>
                </c:pt>
                <c:pt idx="12829">
                  <c:v>1.4851776361469999</c:v>
                </c:pt>
                <c:pt idx="12830">
                  <c:v>1.485257983208</c:v>
                </c:pt>
                <c:pt idx="12831">
                  <c:v>1.485634803772</c:v>
                </c:pt>
                <c:pt idx="12832">
                  <c:v>1.48580956459</c:v>
                </c:pt>
                <c:pt idx="12833">
                  <c:v>1.485982894897</c:v>
                </c:pt>
                <c:pt idx="12834">
                  <c:v>1.4860957860949999</c:v>
                </c:pt>
                <c:pt idx="12835">
                  <c:v>1.4864401817320001</c:v>
                </c:pt>
                <c:pt idx="12836">
                  <c:v>1.4866836071009999</c:v>
                </c:pt>
                <c:pt idx="12837">
                  <c:v>1.4868578910829999</c:v>
                </c:pt>
                <c:pt idx="12838">
                  <c:v>1.487034320831</c:v>
                </c:pt>
                <c:pt idx="12839">
                  <c:v>1.4871240854259999</c:v>
                </c:pt>
                <c:pt idx="12840">
                  <c:v>1.487213373184</c:v>
                </c:pt>
                <c:pt idx="12841">
                  <c:v>1.4873033761979999</c:v>
                </c:pt>
                <c:pt idx="12842">
                  <c:v>1.4874291419979999</c:v>
                </c:pt>
                <c:pt idx="12843">
                  <c:v>1.4877759218219999</c:v>
                </c:pt>
                <c:pt idx="12844">
                  <c:v>1.4879320859909999</c:v>
                </c:pt>
                <c:pt idx="12845">
                  <c:v>1.488062262535</c:v>
                </c:pt>
                <c:pt idx="12846">
                  <c:v>1.4883941411970001</c:v>
                </c:pt>
                <c:pt idx="12847">
                  <c:v>1.488732933998</c:v>
                </c:pt>
                <c:pt idx="12848">
                  <c:v>1.4888519048690001</c:v>
                </c:pt>
                <c:pt idx="12849">
                  <c:v>1.488934397697</c:v>
                </c:pt>
                <c:pt idx="12850">
                  <c:v>1.489020466805</c:v>
                </c:pt>
                <c:pt idx="12851">
                  <c:v>1.48913693428</c:v>
                </c:pt>
                <c:pt idx="12852">
                  <c:v>1.4894979000090001</c:v>
                </c:pt>
                <c:pt idx="12853">
                  <c:v>1.4897614717480001</c:v>
                </c:pt>
                <c:pt idx="12854">
                  <c:v>1.4898775815959999</c:v>
                </c:pt>
                <c:pt idx="12855">
                  <c:v>1.490205407143</c:v>
                </c:pt>
                <c:pt idx="12856">
                  <c:v>1.4904710054400001</c:v>
                </c:pt>
                <c:pt idx="12857">
                  <c:v>1.4905999898910001</c:v>
                </c:pt>
                <c:pt idx="12858">
                  <c:v>1.490948677063</c:v>
                </c:pt>
                <c:pt idx="12859">
                  <c:v>1.491032361984</c:v>
                </c:pt>
                <c:pt idx="12860">
                  <c:v>1.4913820028310001</c:v>
                </c:pt>
                <c:pt idx="12861">
                  <c:v>1.491461277008</c:v>
                </c:pt>
                <c:pt idx="12862">
                  <c:v>1.4917798042299999</c:v>
                </c:pt>
                <c:pt idx="12863">
                  <c:v>1.4918891191479999</c:v>
                </c:pt>
                <c:pt idx="12864">
                  <c:v>1.492115736008</c:v>
                </c:pt>
                <c:pt idx="12865">
                  <c:v>1.4922282695769999</c:v>
                </c:pt>
                <c:pt idx="12866">
                  <c:v>1.4924304485319999</c:v>
                </c:pt>
                <c:pt idx="12867">
                  <c:v>1.4926379919049999</c:v>
                </c:pt>
                <c:pt idx="12868">
                  <c:v>1.492787480354</c:v>
                </c:pt>
                <c:pt idx="12869">
                  <c:v>1.4929271936420001</c:v>
                </c:pt>
                <c:pt idx="12870">
                  <c:v>1.4930465221410001</c:v>
                </c:pt>
                <c:pt idx="12871">
                  <c:v>1.493128180504</c:v>
                </c:pt>
                <c:pt idx="12872">
                  <c:v>1.493464946747</c:v>
                </c:pt>
                <c:pt idx="12873">
                  <c:v>1.493797898293</c:v>
                </c:pt>
                <c:pt idx="12874">
                  <c:v>1.4941315650939999</c:v>
                </c:pt>
                <c:pt idx="12875">
                  <c:v>1.4942988157270001</c:v>
                </c:pt>
                <c:pt idx="12876">
                  <c:v>1.4946223497390001</c:v>
                </c:pt>
                <c:pt idx="12877">
                  <c:v>1.494742035866</c:v>
                </c:pt>
                <c:pt idx="12878">
                  <c:v>1.4948648214339999</c:v>
                </c:pt>
                <c:pt idx="12879">
                  <c:v>1.4950277805329999</c:v>
                </c:pt>
                <c:pt idx="12880">
                  <c:v>1.495354413986</c:v>
                </c:pt>
                <c:pt idx="12881">
                  <c:v>1.4954543113709999</c:v>
                </c:pt>
                <c:pt idx="12882">
                  <c:v>1.4957314729690001</c:v>
                </c:pt>
                <c:pt idx="12883">
                  <c:v>1.495817422867</c:v>
                </c:pt>
                <c:pt idx="12884">
                  <c:v>1.4959057569500001</c:v>
                </c:pt>
                <c:pt idx="12885">
                  <c:v>1.495996236801</c:v>
                </c:pt>
                <c:pt idx="12886">
                  <c:v>1.4960752725599999</c:v>
                </c:pt>
                <c:pt idx="12887">
                  <c:v>1.496160149574</c:v>
                </c:pt>
                <c:pt idx="12888">
                  <c:v>1.496284604073</c:v>
                </c:pt>
                <c:pt idx="12889">
                  <c:v>1.496373653412</c:v>
                </c:pt>
                <c:pt idx="12890">
                  <c:v>1.4964638948440001</c:v>
                </c:pt>
                <c:pt idx="12891">
                  <c:v>1.4965484142300001</c:v>
                </c:pt>
                <c:pt idx="12892">
                  <c:v>1.4966355562210001</c:v>
                </c:pt>
                <c:pt idx="12893">
                  <c:v>1.496975898743</c:v>
                </c:pt>
                <c:pt idx="12894">
                  <c:v>1.497302055359</c:v>
                </c:pt>
                <c:pt idx="12895">
                  <c:v>1.497355461121</c:v>
                </c:pt>
                <c:pt idx="12896">
                  <c:v>1.497405648232</c:v>
                </c:pt>
                <c:pt idx="12897">
                  <c:v>1.4974631071090001</c:v>
                </c:pt>
                <c:pt idx="12898">
                  <c:v>1.4975188970569999</c:v>
                </c:pt>
                <c:pt idx="12899">
                  <c:v>1.4975770711900001</c:v>
                </c:pt>
                <c:pt idx="12900">
                  <c:v>1.4976425170900001</c:v>
                </c:pt>
                <c:pt idx="12901">
                  <c:v>1.497706770897</c:v>
                </c:pt>
                <c:pt idx="12902">
                  <c:v>1.497772097588</c:v>
                </c:pt>
                <c:pt idx="12903">
                  <c:v>1.497848033905</c:v>
                </c:pt>
                <c:pt idx="12904">
                  <c:v>1.4979153871540001</c:v>
                </c:pt>
                <c:pt idx="12905">
                  <c:v>1.4979714155199999</c:v>
                </c:pt>
                <c:pt idx="12906">
                  <c:v>1.498031258583</c:v>
                </c:pt>
                <c:pt idx="12907">
                  <c:v>1.498082518578</c:v>
                </c:pt>
                <c:pt idx="12908">
                  <c:v>1.498140215874</c:v>
                </c:pt>
                <c:pt idx="12909">
                  <c:v>1.498196721077</c:v>
                </c:pt>
                <c:pt idx="12910">
                  <c:v>1.4982445240019999</c:v>
                </c:pt>
                <c:pt idx="12911">
                  <c:v>1.498336195946</c:v>
                </c:pt>
                <c:pt idx="12912">
                  <c:v>1.4984177351000001</c:v>
                </c:pt>
                <c:pt idx="12913">
                  <c:v>1.4985755681990001</c:v>
                </c:pt>
                <c:pt idx="12914">
                  <c:v>1.4989019632339999</c:v>
                </c:pt>
                <c:pt idx="12915">
                  <c:v>1.4990409612660001</c:v>
                </c:pt>
                <c:pt idx="12916">
                  <c:v>1.4991440773010001</c:v>
                </c:pt>
                <c:pt idx="12917">
                  <c:v>1.499431490898</c:v>
                </c:pt>
                <c:pt idx="12918">
                  <c:v>1.499732255936</c:v>
                </c:pt>
                <c:pt idx="12919">
                  <c:v>1.5000214576719999</c:v>
                </c:pt>
                <c:pt idx="12920">
                  <c:v>1.5001392364499999</c:v>
                </c:pt>
                <c:pt idx="12921">
                  <c:v>1.5002421140669999</c:v>
                </c:pt>
                <c:pt idx="12922">
                  <c:v>1.5003412961960001</c:v>
                </c:pt>
                <c:pt idx="12923">
                  <c:v>1.500390052795</c:v>
                </c:pt>
                <c:pt idx="12924">
                  <c:v>1.5004724264139999</c:v>
                </c:pt>
                <c:pt idx="12925">
                  <c:v>1.5005705356600001</c:v>
                </c:pt>
                <c:pt idx="12926">
                  <c:v>1.5007025003429999</c:v>
                </c:pt>
                <c:pt idx="12927">
                  <c:v>1.500804781914</c:v>
                </c:pt>
                <c:pt idx="12928">
                  <c:v>1.500908732414</c:v>
                </c:pt>
                <c:pt idx="12929">
                  <c:v>1.501233696938</c:v>
                </c:pt>
                <c:pt idx="12930">
                  <c:v>1.5015357732770001</c:v>
                </c:pt>
                <c:pt idx="12931">
                  <c:v>1.5016832351680001</c:v>
                </c:pt>
                <c:pt idx="12932">
                  <c:v>1.50179028511</c:v>
                </c:pt>
                <c:pt idx="12933">
                  <c:v>1.5019004344939999</c:v>
                </c:pt>
                <c:pt idx="12934">
                  <c:v>1.5022326707839999</c:v>
                </c:pt>
                <c:pt idx="12935">
                  <c:v>1.5024358034130001</c:v>
                </c:pt>
                <c:pt idx="12936">
                  <c:v>1.5025845766070001</c:v>
                </c:pt>
                <c:pt idx="12937">
                  <c:v>1.502676844597</c:v>
                </c:pt>
                <c:pt idx="12938">
                  <c:v>1.502727389336</c:v>
                </c:pt>
                <c:pt idx="12939">
                  <c:v>1.502782464027</c:v>
                </c:pt>
                <c:pt idx="12940">
                  <c:v>1.5028324127199999</c:v>
                </c:pt>
                <c:pt idx="12941">
                  <c:v>1.5028858184809999</c:v>
                </c:pt>
                <c:pt idx="12942">
                  <c:v>1.502941846848</c:v>
                </c:pt>
                <c:pt idx="12943">
                  <c:v>1.5029928684230001</c:v>
                </c:pt>
                <c:pt idx="12944">
                  <c:v>1.5030441284180001</c:v>
                </c:pt>
                <c:pt idx="12945">
                  <c:v>1.503094553947</c:v>
                </c:pt>
                <c:pt idx="12946">
                  <c:v>1.503144979477</c:v>
                </c:pt>
                <c:pt idx="12947">
                  <c:v>1.5032247304919999</c:v>
                </c:pt>
                <c:pt idx="12948">
                  <c:v>1.5035179853439999</c:v>
                </c:pt>
                <c:pt idx="12949">
                  <c:v>1.5037965774540001</c:v>
                </c:pt>
                <c:pt idx="12950">
                  <c:v>1.5040243864059999</c:v>
                </c:pt>
                <c:pt idx="12951">
                  <c:v>1.5043083429340001</c:v>
                </c:pt>
                <c:pt idx="12952">
                  <c:v>1.504560112953</c:v>
                </c:pt>
                <c:pt idx="12953">
                  <c:v>1.5048768520360001</c:v>
                </c:pt>
                <c:pt idx="12954">
                  <c:v>1.5049685239790001</c:v>
                </c:pt>
                <c:pt idx="12955">
                  <c:v>1.5050861835480001</c:v>
                </c:pt>
                <c:pt idx="12956">
                  <c:v>1.5052266120910001</c:v>
                </c:pt>
                <c:pt idx="12957">
                  <c:v>1.5053583383560001</c:v>
                </c:pt>
                <c:pt idx="12958">
                  <c:v>1.50541305542</c:v>
                </c:pt>
                <c:pt idx="12959">
                  <c:v>1.5055516958240001</c:v>
                </c:pt>
                <c:pt idx="12960">
                  <c:v>1.505671977997</c:v>
                </c:pt>
                <c:pt idx="12961">
                  <c:v>1.5057832002639999</c:v>
                </c:pt>
                <c:pt idx="12962">
                  <c:v>1.5058667659760001</c:v>
                </c:pt>
                <c:pt idx="12963">
                  <c:v>1.5059496164320001</c:v>
                </c:pt>
                <c:pt idx="12964">
                  <c:v>1.506102561951</c:v>
                </c:pt>
                <c:pt idx="12965">
                  <c:v>1.5064206123349999</c:v>
                </c:pt>
                <c:pt idx="12966">
                  <c:v>1.5066708326339999</c:v>
                </c:pt>
                <c:pt idx="12967">
                  <c:v>1.5067998170850001</c:v>
                </c:pt>
                <c:pt idx="12968">
                  <c:v>1.5071287155149999</c:v>
                </c:pt>
                <c:pt idx="12969">
                  <c:v>1.507285237312</c:v>
                </c:pt>
                <c:pt idx="12970">
                  <c:v>1.5074111223219999</c:v>
                </c:pt>
                <c:pt idx="12971">
                  <c:v>1.5076000690460001</c:v>
                </c:pt>
                <c:pt idx="12972">
                  <c:v>1.507723450661</c:v>
                </c:pt>
                <c:pt idx="12973">
                  <c:v>1.507803678513</c:v>
                </c:pt>
                <c:pt idx="12974">
                  <c:v>1.507903218269</c:v>
                </c:pt>
                <c:pt idx="12975">
                  <c:v>1.5079523324969999</c:v>
                </c:pt>
                <c:pt idx="12976">
                  <c:v>1.508003354073</c:v>
                </c:pt>
                <c:pt idx="12977">
                  <c:v>1.508059024811</c:v>
                </c:pt>
                <c:pt idx="12978">
                  <c:v>1.5081169605260001</c:v>
                </c:pt>
                <c:pt idx="12979">
                  <c:v>1.5081661939619999</c:v>
                </c:pt>
                <c:pt idx="12980">
                  <c:v>1.508218169212</c:v>
                </c:pt>
                <c:pt idx="12981">
                  <c:v>1.508264064789</c:v>
                </c:pt>
                <c:pt idx="12982">
                  <c:v>1.5083134174349999</c:v>
                </c:pt>
                <c:pt idx="12983">
                  <c:v>1.508396625519</c:v>
                </c:pt>
                <c:pt idx="12984">
                  <c:v>1.5084824562070001</c:v>
                </c:pt>
                <c:pt idx="12985">
                  <c:v>1.508594870567</c:v>
                </c:pt>
                <c:pt idx="12986">
                  <c:v>1.5087863206859999</c:v>
                </c:pt>
                <c:pt idx="12987">
                  <c:v>1.5090980529789999</c:v>
                </c:pt>
                <c:pt idx="12988">
                  <c:v>1.509407401085</c:v>
                </c:pt>
                <c:pt idx="12989">
                  <c:v>1.509714126587</c:v>
                </c:pt>
                <c:pt idx="12990">
                  <c:v>1.510011315346</c:v>
                </c:pt>
                <c:pt idx="12991">
                  <c:v>1.5101234912870001</c:v>
                </c:pt>
                <c:pt idx="12992">
                  <c:v>1.510268688202</c:v>
                </c:pt>
                <c:pt idx="12993">
                  <c:v>1.510375976563</c:v>
                </c:pt>
                <c:pt idx="12994">
                  <c:v>1.5104851722720001</c:v>
                </c:pt>
                <c:pt idx="12995">
                  <c:v>1.5105899572370001</c:v>
                </c:pt>
                <c:pt idx="12996">
                  <c:v>1.510702371597</c:v>
                </c:pt>
                <c:pt idx="12997">
                  <c:v>1.5108175277710001</c:v>
                </c:pt>
                <c:pt idx="12998">
                  <c:v>1.5109065771100001</c:v>
                </c:pt>
                <c:pt idx="12999">
                  <c:v>1.511016845703</c:v>
                </c:pt>
                <c:pt idx="13000">
                  <c:v>1.51112818718</c:v>
                </c:pt>
                <c:pt idx="13001">
                  <c:v>1.5113259553909999</c:v>
                </c:pt>
                <c:pt idx="13002">
                  <c:v>1.5115882158280001</c:v>
                </c:pt>
                <c:pt idx="13003">
                  <c:v>1.5119084119799999</c:v>
                </c:pt>
                <c:pt idx="13004">
                  <c:v>1.512028455734</c:v>
                </c:pt>
                <c:pt idx="13005">
                  <c:v>1.512359857559</c:v>
                </c:pt>
                <c:pt idx="13006">
                  <c:v>1.512677192688</c:v>
                </c:pt>
                <c:pt idx="13007">
                  <c:v>1.512767076492</c:v>
                </c:pt>
                <c:pt idx="13008">
                  <c:v>1.512877583504</c:v>
                </c:pt>
                <c:pt idx="13009">
                  <c:v>1.5130918025969999</c:v>
                </c:pt>
                <c:pt idx="13010">
                  <c:v>1.5131856203080001</c:v>
                </c:pt>
                <c:pt idx="13011">
                  <c:v>1.513281345367</c:v>
                </c:pt>
                <c:pt idx="13012">
                  <c:v>1.513367772102</c:v>
                </c:pt>
                <c:pt idx="13013">
                  <c:v>1.513453960419</c:v>
                </c:pt>
                <c:pt idx="13014">
                  <c:v>1.513800024986</c:v>
                </c:pt>
                <c:pt idx="13015">
                  <c:v>1.513968348503</c:v>
                </c:pt>
                <c:pt idx="13016">
                  <c:v>1.514122843742</c:v>
                </c:pt>
                <c:pt idx="13017">
                  <c:v>1.514315485954</c:v>
                </c:pt>
                <c:pt idx="13018">
                  <c:v>1.514504551888</c:v>
                </c:pt>
                <c:pt idx="13019">
                  <c:v>1.5146002769469999</c:v>
                </c:pt>
                <c:pt idx="13020">
                  <c:v>1.5147622823719999</c:v>
                </c:pt>
                <c:pt idx="13021">
                  <c:v>1.5148791074750001</c:v>
                </c:pt>
                <c:pt idx="13022">
                  <c:v>1.514957904816</c:v>
                </c:pt>
                <c:pt idx="13023">
                  <c:v>1.5150445699690001</c:v>
                </c:pt>
                <c:pt idx="13024">
                  <c:v>1.5153770446779999</c:v>
                </c:pt>
                <c:pt idx="13025">
                  <c:v>1.515610933304</c:v>
                </c:pt>
                <c:pt idx="13026">
                  <c:v>1.5159561634059999</c:v>
                </c:pt>
                <c:pt idx="13027">
                  <c:v>1.516047120094</c:v>
                </c:pt>
                <c:pt idx="13028">
                  <c:v>1.516135811806</c:v>
                </c:pt>
                <c:pt idx="13029">
                  <c:v>1.516233682632</c:v>
                </c:pt>
                <c:pt idx="13030">
                  <c:v>1.5162883996959999</c:v>
                </c:pt>
                <c:pt idx="13031">
                  <c:v>1.516340851784</c:v>
                </c:pt>
                <c:pt idx="13032">
                  <c:v>1.5164420604710001</c:v>
                </c:pt>
                <c:pt idx="13033">
                  <c:v>1.5165338516239999</c:v>
                </c:pt>
                <c:pt idx="13034">
                  <c:v>1.5166299343109999</c:v>
                </c:pt>
                <c:pt idx="13035">
                  <c:v>1.516714811325</c:v>
                </c:pt>
                <c:pt idx="13036">
                  <c:v>1.516837835312</c:v>
                </c:pt>
                <c:pt idx="13037">
                  <c:v>1.5171760320659999</c:v>
                </c:pt>
                <c:pt idx="13038">
                  <c:v>1.5172922611240001</c:v>
                </c:pt>
                <c:pt idx="13039">
                  <c:v>1.5174293518069999</c:v>
                </c:pt>
                <c:pt idx="13040">
                  <c:v>1.517607808113</c:v>
                </c:pt>
                <c:pt idx="13041">
                  <c:v>1.517784714699</c:v>
                </c:pt>
                <c:pt idx="13042">
                  <c:v>1.5178695917130001</c:v>
                </c:pt>
                <c:pt idx="13043">
                  <c:v>1.517952442169</c:v>
                </c:pt>
                <c:pt idx="13044">
                  <c:v>1.518034934998</c:v>
                </c:pt>
                <c:pt idx="13045">
                  <c:v>1.518121361732</c:v>
                </c:pt>
                <c:pt idx="13046">
                  <c:v>1.518334150314</c:v>
                </c:pt>
                <c:pt idx="13047">
                  <c:v>1.51845896244</c:v>
                </c:pt>
                <c:pt idx="13048">
                  <c:v>1.5185778141020001</c:v>
                </c:pt>
                <c:pt idx="13049">
                  <c:v>1.5188374519350001</c:v>
                </c:pt>
                <c:pt idx="13050">
                  <c:v>1.519116282463</c:v>
                </c:pt>
                <c:pt idx="13051">
                  <c:v>1.51926445961</c:v>
                </c:pt>
                <c:pt idx="13052">
                  <c:v>1.519411087036</c:v>
                </c:pt>
                <c:pt idx="13053">
                  <c:v>1.5195082426069999</c:v>
                </c:pt>
                <c:pt idx="13054">
                  <c:v>1.5196390151979999</c:v>
                </c:pt>
                <c:pt idx="13055">
                  <c:v>1.519791126251</c:v>
                </c:pt>
                <c:pt idx="13056">
                  <c:v>1.5199338197709999</c:v>
                </c:pt>
                <c:pt idx="13057">
                  <c:v>1.5200260877609999</c:v>
                </c:pt>
                <c:pt idx="13058">
                  <c:v>1.5203732252119999</c:v>
                </c:pt>
                <c:pt idx="13059">
                  <c:v>1.520559430122</c:v>
                </c:pt>
                <c:pt idx="13060">
                  <c:v>1.52073776722</c:v>
                </c:pt>
                <c:pt idx="13061">
                  <c:v>1.5210942029950001</c:v>
                </c:pt>
                <c:pt idx="13062">
                  <c:v>1.5212469100949999</c:v>
                </c:pt>
                <c:pt idx="13063">
                  <c:v>1.521325707436</c:v>
                </c:pt>
                <c:pt idx="13064">
                  <c:v>1.521510601044</c:v>
                </c:pt>
                <c:pt idx="13065">
                  <c:v>1.5217288732530001</c:v>
                </c:pt>
                <c:pt idx="13066">
                  <c:v>1.5218108892440001</c:v>
                </c:pt>
                <c:pt idx="13067">
                  <c:v>1.5219269990919999</c:v>
                </c:pt>
                <c:pt idx="13068">
                  <c:v>1.522012591362</c:v>
                </c:pt>
                <c:pt idx="13069">
                  <c:v>1.522252440453</c:v>
                </c:pt>
                <c:pt idx="13070">
                  <c:v>1.522435903549</c:v>
                </c:pt>
                <c:pt idx="13071">
                  <c:v>1.52254652977</c:v>
                </c:pt>
                <c:pt idx="13072">
                  <c:v>1.5228745937349999</c:v>
                </c:pt>
                <c:pt idx="13073">
                  <c:v>1.523025631905</c:v>
                </c:pt>
                <c:pt idx="13074">
                  <c:v>1.523205757141</c:v>
                </c:pt>
                <c:pt idx="13075">
                  <c:v>1.5235600471499999</c:v>
                </c:pt>
                <c:pt idx="13076">
                  <c:v>1.523679852486</c:v>
                </c:pt>
                <c:pt idx="13077">
                  <c:v>1.5238023996350001</c:v>
                </c:pt>
                <c:pt idx="13078">
                  <c:v>1.523919582367</c:v>
                </c:pt>
                <c:pt idx="13079">
                  <c:v>1.524042844772</c:v>
                </c:pt>
                <c:pt idx="13080">
                  <c:v>1.5243922472</c:v>
                </c:pt>
                <c:pt idx="13081">
                  <c:v>1.524745464325</c:v>
                </c:pt>
                <c:pt idx="13082">
                  <c:v>1.5250649452209999</c:v>
                </c:pt>
                <c:pt idx="13083">
                  <c:v>1.525183320045</c:v>
                </c:pt>
                <c:pt idx="13084">
                  <c:v>1.5255200862880001</c:v>
                </c:pt>
                <c:pt idx="13085">
                  <c:v>1.5256950855260001</c:v>
                </c:pt>
                <c:pt idx="13086">
                  <c:v>1.526026129723</c:v>
                </c:pt>
                <c:pt idx="13087">
                  <c:v>1.5262176990509999</c:v>
                </c:pt>
                <c:pt idx="13088">
                  <c:v>1.526307702065</c:v>
                </c:pt>
                <c:pt idx="13089">
                  <c:v>1.526398420334</c:v>
                </c:pt>
                <c:pt idx="13090">
                  <c:v>1.526484131813</c:v>
                </c:pt>
                <c:pt idx="13091">
                  <c:v>1.526574015617</c:v>
                </c:pt>
                <c:pt idx="13092">
                  <c:v>1.526657342911</c:v>
                </c:pt>
                <c:pt idx="13093">
                  <c:v>1.526770949364</c:v>
                </c:pt>
                <c:pt idx="13094">
                  <c:v>1.5271043777469999</c:v>
                </c:pt>
                <c:pt idx="13095">
                  <c:v>1.527423143387</c:v>
                </c:pt>
                <c:pt idx="13096">
                  <c:v>1.5275455713270001</c:v>
                </c:pt>
                <c:pt idx="13097">
                  <c:v>1.5276194810870001</c:v>
                </c:pt>
                <c:pt idx="13098">
                  <c:v>1.5276974439619999</c:v>
                </c:pt>
                <c:pt idx="13099">
                  <c:v>1.5278105735780001</c:v>
                </c:pt>
                <c:pt idx="13100">
                  <c:v>1.527954936028</c:v>
                </c:pt>
                <c:pt idx="13101">
                  <c:v>1.528041958809</c:v>
                </c:pt>
                <c:pt idx="13102">
                  <c:v>1.5282045602800001</c:v>
                </c:pt>
                <c:pt idx="13103">
                  <c:v>1.528378605843</c:v>
                </c:pt>
                <c:pt idx="13104">
                  <c:v>1.5284960269929999</c:v>
                </c:pt>
                <c:pt idx="13105">
                  <c:v>1.5286117792130001</c:v>
                </c:pt>
                <c:pt idx="13106">
                  <c:v>1.5287315845489999</c:v>
                </c:pt>
                <c:pt idx="13107">
                  <c:v>1.528847694397</c:v>
                </c:pt>
                <c:pt idx="13108">
                  <c:v>1.528990983963</c:v>
                </c:pt>
                <c:pt idx="13109">
                  <c:v>1.529152035713</c:v>
                </c:pt>
                <c:pt idx="13110">
                  <c:v>1.5294020175930001</c:v>
                </c:pt>
                <c:pt idx="13111">
                  <c:v>1.5295281410220001</c:v>
                </c:pt>
                <c:pt idx="13112">
                  <c:v>1.529576063156</c:v>
                </c:pt>
                <c:pt idx="13113">
                  <c:v>1.529675364494</c:v>
                </c:pt>
                <c:pt idx="13114">
                  <c:v>1.5297714471820001</c:v>
                </c:pt>
                <c:pt idx="13115">
                  <c:v>1.5298657417299999</c:v>
                </c:pt>
                <c:pt idx="13116">
                  <c:v>1.529949069023</c:v>
                </c:pt>
                <c:pt idx="13117">
                  <c:v>1.5303059816360001</c:v>
                </c:pt>
                <c:pt idx="13118">
                  <c:v>1.530666708946</c:v>
                </c:pt>
                <c:pt idx="13119">
                  <c:v>1.530783653259</c:v>
                </c:pt>
                <c:pt idx="13120">
                  <c:v>1.5308921337129999</c:v>
                </c:pt>
                <c:pt idx="13121">
                  <c:v>1.530948162079</c:v>
                </c:pt>
                <c:pt idx="13122">
                  <c:v>1.531004309654</c:v>
                </c:pt>
                <c:pt idx="13123">
                  <c:v>1.5310672521590001</c:v>
                </c:pt>
                <c:pt idx="13124">
                  <c:v>1.531129598618</c:v>
                </c:pt>
                <c:pt idx="13125">
                  <c:v>1.5311888456339999</c:v>
                </c:pt>
                <c:pt idx="13126">
                  <c:v>1.5312538146970001</c:v>
                </c:pt>
                <c:pt idx="13127">
                  <c:v>1.5313167572019999</c:v>
                </c:pt>
                <c:pt idx="13128">
                  <c:v>1.531376242638</c:v>
                </c:pt>
                <c:pt idx="13129">
                  <c:v>1.5314319133759999</c:v>
                </c:pt>
                <c:pt idx="13130">
                  <c:v>1.5314831733700001</c:v>
                </c:pt>
                <c:pt idx="13131">
                  <c:v>1.531536221504</c:v>
                </c:pt>
                <c:pt idx="13132">
                  <c:v>1.5316325426099999</c:v>
                </c:pt>
                <c:pt idx="13133">
                  <c:v>1.531721115112</c:v>
                </c:pt>
                <c:pt idx="13134">
                  <c:v>1.531815052032</c:v>
                </c:pt>
                <c:pt idx="13135">
                  <c:v>1.5321773290630001</c:v>
                </c:pt>
                <c:pt idx="13136">
                  <c:v>1.5322932004930001</c:v>
                </c:pt>
                <c:pt idx="13137">
                  <c:v>1.532371401787</c:v>
                </c:pt>
                <c:pt idx="13138">
                  <c:v>1.5324521064759999</c:v>
                </c:pt>
                <c:pt idx="13139">
                  <c:v>1.532769560814</c:v>
                </c:pt>
                <c:pt idx="13140">
                  <c:v>1.533068776131</c:v>
                </c:pt>
                <c:pt idx="13141">
                  <c:v>1.5332864522930001</c:v>
                </c:pt>
                <c:pt idx="13142">
                  <c:v>1.53340613842</c:v>
                </c:pt>
                <c:pt idx="13143">
                  <c:v>1.5336854457860001</c:v>
                </c:pt>
                <c:pt idx="13144">
                  <c:v>1.533999323845</c:v>
                </c:pt>
                <c:pt idx="13145">
                  <c:v>1.53414940834</c:v>
                </c:pt>
                <c:pt idx="13146">
                  <c:v>1.534470677376</c:v>
                </c:pt>
                <c:pt idx="13147">
                  <c:v>1.534578323364</c:v>
                </c:pt>
                <c:pt idx="13148">
                  <c:v>1.5346587896349999</c:v>
                </c:pt>
                <c:pt idx="13149">
                  <c:v>1.534741282463</c:v>
                </c:pt>
                <c:pt idx="13150">
                  <c:v>1.535068869591</c:v>
                </c:pt>
                <c:pt idx="13151">
                  <c:v>1.5352859497069999</c:v>
                </c:pt>
                <c:pt idx="13152">
                  <c:v>1.535602450371</c:v>
                </c:pt>
                <c:pt idx="13153">
                  <c:v>1.5357816219330001</c:v>
                </c:pt>
                <c:pt idx="13154">
                  <c:v>1.535862445831</c:v>
                </c:pt>
                <c:pt idx="13155">
                  <c:v>1.5359485149380001</c:v>
                </c:pt>
                <c:pt idx="13156">
                  <c:v>1.5360372066500001</c:v>
                </c:pt>
                <c:pt idx="13157">
                  <c:v>1.536276698112</c:v>
                </c:pt>
                <c:pt idx="13158">
                  <c:v>1.5363583564759999</c:v>
                </c:pt>
                <c:pt idx="13159">
                  <c:v>1.5364358425139999</c:v>
                </c:pt>
                <c:pt idx="13160">
                  <c:v>1.5365509986879999</c:v>
                </c:pt>
                <c:pt idx="13161">
                  <c:v>1.5366618633269999</c:v>
                </c:pt>
                <c:pt idx="13162">
                  <c:v>1.5367751121519999</c:v>
                </c:pt>
                <c:pt idx="13163">
                  <c:v>1.536892414093</c:v>
                </c:pt>
                <c:pt idx="13164">
                  <c:v>1.537010788918</c:v>
                </c:pt>
                <c:pt idx="13165">
                  <c:v>1.537191152573</c:v>
                </c:pt>
                <c:pt idx="13166">
                  <c:v>1.537300348282</c:v>
                </c:pt>
                <c:pt idx="13167">
                  <c:v>1.5374044179919999</c:v>
                </c:pt>
                <c:pt idx="13168">
                  <c:v>1.53751206398</c:v>
                </c:pt>
                <c:pt idx="13169">
                  <c:v>1.5376496314999999</c:v>
                </c:pt>
                <c:pt idx="13170">
                  <c:v>1.5377548933030001</c:v>
                </c:pt>
                <c:pt idx="13171">
                  <c:v>1.537885427475</c:v>
                </c:pt>
                <c:pt idx="13172">
                  <c:v>1.5380951166150001</c:v>
                </c:pt>
                <c:pt idx="13173">
                  <c:v>1.5382405519489999</c:v>
                </c:pt>
                <c:pt idx="13174">
                  <c:v>1.5383112430570001</c:v>
                </c:pt>
                <c:pt idx="13175">
                  <c:v>1.5385397672650001</c:v>
                </c:pt>
                <c:pt idx="13176">
                  <c:v>1.5386799573900001</c:v>
                </c:pt>
                <c:pt idx="13177">
                  <c:v>1.5387471914290001</c:v>
                </c:pt>
                <c:pt idx="13178">
                  <c:v>1.5388154983519999</c:v>
                </c:pt>
                <c:pt idx="13179">
                  <c:v>1.5389512777329999</c:v>
                </c:pt>
                <c:pt idx="13180">
                  <c:v>1.539243817329</c:v>
                </c:pt>
                <c:pt idx="13181">
                  <c:v>1.5393539667130001</c:v>
                </c:pt>
                <c:pt idx="13182">
                  <c:v>1.5394332408910001</c:v>
                </c:pt>
                <c:pt idx="13183">
                  <c:v>1.5395667552950001</c:v>
                </c:pt>
                <c:pt idx="13184">
                  <c:v>1.5398570299150001</c:v>
                </c:pt>
                <c:pt idx="13185">
                  <c:v>1.5399619340899999</c:v>
                </c:pt>
                <c:pt idx="13186">
                  <c:v>1.540036678314</c:v>
                </c:pt>
                <c:pt idx="13187">
                  <c:v>1.54011297226</c:v>
                </c:pt>
                <c:pt idx="13188">
                  <c:v>1.5402120351790001</c:v>
                </c:pt>
                <c:pt idx="13189">
                  <c:v>1.540346860886</c:v>
                </c:pt>
                <c:pt idx="13190">
                  <c:v>1.5404887199399999</c:v>
                </c:pt>
                <c:pt idx="13191">
                  <c:v>1.5406768321990001</c:v>
                </c:pt>
                <c:pt idx="13192">
                  <c:v>1.540958762169</c:v>
                </c:pt>
                <c:pt idx="13193">
                  <c:v>1.5412337780000001</c:v>
                </c:pt>
                <c:pt idx="13194">
                  <c:v>1.5413640737530001</c:v>
                </c:pt>
                <c:pt idx="13195">
                  <c:v>1.541408061981</c:v>
                </c:pt>
                <c:pt idx="13196">
                  <c:v>1.5415008068080001</c:v>
                </c:pt>
                <c:pt idx="13197">
                  <c:v>1.541593670845</c:v>
                </c:pt>
                <c:pt idx="13198">
                  <c:v>1.5416836738590001</c:v>
                </c:pt>
                <c:pt idx="13199">
                  <c:v>1.541735649109</c:v>
                </c:pt>
                <c:pt idx="13200">
                  <c:v>1.541822314262</c:v>
                </c:pt>
                <c:pt idx="13201">
                  <c:v>1.5419456958769999</c:v>
                </c:pt>
                <c:pt idx="13202">
                  <c:v>1.5422865152359999</c:v>
                </c:pt>
                <c:pt idx="13203">
                  <c:v>1.5424261093139999</c:v>
                </c:pt>
                <c:pt idx="13204">
                  <c:v>1.542535424232</c:v>
                </c:pt>
                <c:pt idx="13205">
                  <c:v>1.5428245067599999</c:v>
                </c:pt>
                <c:pt idx="13206">
                  <c:v>1.5429465770719999</c:v>
                </c:pt>
                <c:pt idx="13207">
                  <c:v>1.5430616140369999</c:v>
                </c:pt>
                <c:pt idx="13208">
                  <c:v>1.543121576309</c:v>
                </c:pt>
                <c:pt idx="13209">
                  <c:v>1.5432028770449999</c:v>
                </c:pt>
                <c:pt idx="13210">
                  <c:v>1.543256521225</c:v>
                </c:pt>
                <c:pt idx="13211">
                  <c:v>1.543310403824</c:v>
                </c:pt>
                <c:pt idx="13212">
                  <c:v>1.543395161629</c:v>
                </c:pt>
                <c:pt idx="13213">
                  <c:v>1.5434705018999999</c:v>
                </c:pt>
                <c:pt idx="13214">
                  <c:v>1.5436282157900001</c:v>
                </c:pt>
                <c:pt idx="13215">
                  <c:v>1.5437400341030001</c:v>
                </c:pt>
                <c:pt idx="13216">
                  <c:v>1.543862700462</c:v>
                </c:pt>
                <c:pt idx="13217">
                  <c:v>1.5439684391020001</c:v>
                </c:pt>
                <c:pt idx="13218">
                  <c:v>1.544053554535</c:v>
                </c:pt>
                <c:pt idx="13219">
                  <c:v>1.5441429615019999</c:v>
                </c:pt>
                <c:pt idx="13220">
                  <c:v>1.5442287921910001</c:v>
                </c:pt>
                <c:pt idx="13221">
                  <c:v>1.544319629669</c:v>
                </c:pt>
                <c:pt idx="13222">
                  <c:v>1.5446608066559999</c:v>
                </c:pt>
                <c:pt idx="13223">
                  <c:v>1.5447559356689999</c:v>
                </c:pt>
                <c:pt idx="13224">
                  <c:v>1.5448814630509999</c:v>
                </c:pt>
                <c:pt idx="13225">
                  <c:v>1.545006275177</c:v>
                </c:pt>
                <c:pt idx="13226">
                  <c:v>1.545098900795</c:v>
                </c:pt>
                <c:pt idx="13227">
                  <c:v>1.5451828241350001</c:v>
                </c:pt>
                <c:pt idx="13228">
                  <c:v>1.5452623367310001</c:v>
                </c:pt>
                <c:pt idx="13229">
                  <c:v>1.5453764200210001</c:v>
                </c:pt>
                <c:pt idx="13230">
                  <c:v>1.5456842184070001</c:v>
                </c:pt>
                <c:pt idx="13231">
                  <c:v>1.5460197925570001</c:v>
                </c:pt>
                <c:pt idx="13232">
                  <c:v>1.546343803406</c:v>
                </c:pt>
                <c:pt idx="13233">
                  <c:v>1.5466573238370001</c:v>
                </c:pt>
                <c:pt idx="13234">
                  <c:v>1.546750187874</c:v>
                </c:pt>
                <c:pt idx="13235">
                  <c:v>1.5468006134029999</c:v>
                </c:pt>
                <c:pt idx="13236">
                  <c:v>1.546850800514</c:v>
                </c:pt>
                <c:pt idx="13237">
                  <c:v>1.5468997955320001</c:v>
                </c:pt>
                <c:pt idx="13238">
                  <c:v>1.5469583272930001</c:v>
                </c:pt>
                <c:pt idx="13239">
                  <c:v>1.5470142364499999</c:v>
                </c:pt>
                <c:pt idx="13240">
                  <c:v>1.547072410583</c:v>
                </c:pt>
                <c:pt idx="13241">
                  <c:v>1.547123670578</c:v>
                </c:pt>
                <c:pt idx="13242">
                  <c:v>1.5471788644790001</c:v>
                </c:pt>
                <c:pt idx="13243">
                  <c:v>1.5472286939619999</c:v>
                </c:pt>
                <c:pt idx="13244">
                  <c:v>1.54727768898</c:v>
                </c:pt>
                <c:pt idx="13245">
                  <c:v>1.5473611354829999</c:v>
                </c:pt>
                <c:pt idx="13246">
                  <c:v>1.5474838018420001</c:v>
                </c:pt>
                <c:pt idx="13247">
                  <c:v>1.547588229179</c:v>
                </c:pt>
                <c:pt idx="13248">
                  <c:v>1.547690272331</c:v>
                </c:pt>
                <c:pt idx="13249">
                  <c:v>1.547847032547</c:v>
                </c:pt>
                <c:pt idx="13250">
                  <c:v>1.5480517148970001</c:v>
                </c:pt>
                <c:pt idx="13251">
                  <c:v>1.548191547394</c:v>
                </c:pt>
                <c:pt idx="13252">
                  <c:v>1.548386573792</c:v>
                </c:pt>
                <c:pt idx="13253">
                  <c:v>1.5486874580379999</c:v>
                </c:pt>
                <c:pt idx="13254">
                  <c:v>1.548771262169</c:v>
                </c:pt>
                <c:pt idx="13255">
                  <c:v>1.5488460063930001</c:v>
                </c:pt>
                <c:pt idx="13256">
                  <c:v>1.548947691917</c:v>
                </c:pt>
                <c:pt idx="13257">
                  <c:v>1.5492590665820001</c:v>
                </c:pt>
                <c:pt idx="13258">
                  <c:v>1.549476981163</c:v>
                </c:pt>
                <c:pt idx="13259">
                  <c:v>1.549627780914</c:v>
                </c:pt>
                <c:pt idx="13260">
                  <c:v>1.549942612648</c:v>
                </c:pt>
                <c:pt idx="13261">
                  <c:v>1.550300002098</c:v>
                </c:pt>
                <c:pt idx="13262">
                  <c:v>1.5505696535110001</c:v>
                </c:pt>
                <c:pt idx="13263">
                  <c:v>1.550694704056</c:v>
                </c:pt>
                <c:pt idx="13264">
                  <c:v>1.5508159399029999</c:v>
                </c:pt>
                <c:pt idx="13265">
                  <c:v>1.5509672164920001</c:v>
                </c:pt>
                <c:pt idx="13266">
                  <c:v>1.5510826110839999</c:v>
                </c:pt>
                <c:pt idx="13267">
                  <c:v>1.5514218807219999</c:v>
                </c:pt>
                <c:pt idx="13268">
                  <c:v>1.551780343056</c:v>
                </c:pt>
                <c:pt idx="13269">
                  <c:v>1.5519274473189999</c:v>
                </c:pt>
                <c:pt idx="13270">
                  <c:v>1.5520441532139999</c:v>
                </c:pt>
                <c:pt idx="13271">
                  <c:v>1.552164912224</c:v>
                </c:pt>
                <c:pt idx="13272">
                  <c:v>1.552394270897</c:v>
                </c:pt>
                <c:pt idx="13273">
                  <c:v>1.5525157451630001</c:v>
                </c:pt>
                <c:pt idx="13274">
                  <c:v>1.552640795708</c:v>
                </c:pt>
                <c:pt idx="13275">
                  <c:v>1.5527120828630001</c:v>
                </c:pt>
                <c:pt idx="13276">
                  <c:v>1.553030729294</c:v>
                </c:pt>
                <c:pt idx="13277">
                  <c:v>1.55311024189</c:v>
                </c:pt>
                <c:pt idx="13278">
                  <c:v>1.5531935691829999</c:v>
                </c:pt>
                <c:pt idx="13279">
                  <c:v>1.553275942802</c:v>
                </c:pt>
                <c:pt idx="13280">
                  <c:v>1.5533546209339999</c:v>
                </c:pt>
                <c:pt idx="13281">
                  <c:v>1.5534343719479999</c:v>
                </c:pt>
                <c:pt idx="13282">
                  <c:v>1.553545355797</c:v>
                </c:pt>
                <c:pt idx="13283">
                  <c:v>1.5536247491840001</c:v>
                </c:pt>
                <c:pt idx="13284">
                  <c:v>1.553706288338</c:v>
                </c:pt>
                <c:pt idx="13285">
                  <c:v>1.5537583827970001</c:v>
                </c:pt>
                <c:pt idx="13286">
                  <c:v>1.553801655769</c:v>
                </c:pt>
                <c:pt idx="13287">
                  <c:v>1.553851485252</c:v>
                </c:pt>
                <c:pt idx="13288">
                  <c:v>1.553903579712</c:v>
                </c:pt>
                <c:pt idx="13289">
                  <c:v>1.5539791584010001</c:v>
                </c:pt>
                <c:pt idx="13290">
                  <c:v>1.554067611694</c:v>
                </c:pt>
                <c:pt idx="13291">
                  <c:v>1.5543286800380001</c:v>
                </c:pt>
                <c:pt idx="13292">
                  <c:v>1.554419755936</c:v>
                </c:pt>
                <c:pt idx="13293">
                  <c:v>1.554501771927</c:v>
                </c:pt>
                <c:pt idx="13294">
                  <c:v>1.554585337639</c:v>
                </c:pt>
                <c:pt idx="13295">
                  <c:v>1.5547028779980001</c:v>
                </c:pt>
                <c:pt idx="13296">
                  <c:v>1.5548597574230001</c:v>
                </c:pt>
                <c:pt idx="13297">
                  <c:v>1.554983258247</c:v>
                </c:pt>
                <c:pt idx="13298">
                  <c:v>1.555148601532</c:v>
                </c:pt>
                <c:pt idx="13299">
                  <c:v>1.555360674858</c:v>
                </c:pt>
                <c:pt idx="13300">
                  <c:v>1.5555770397190001</c:v>
                </c:pt>
                <c:pt idx="13301">
                  <c:v>1.555733561516</c:v>
                </c:pt>
                <c:pt idx="13302">
                  <c:v>1.555884718895</c:v>
                </c:pt>
                <c:pt idx="13303">
                  <c:v>1.5559685230260001</c:v>
                </c:pt>
                <c:pt idx="13304">
                  <c:v>1.5560585260390001</c:v>
                </c:pt>
                <c:pt idx="13305">
                  <c:v>1.556150794029</c:v>
                </c:pt>
                <c:pt idx="13306">
                  <c:v>1.5562444925309999</c:v>
                </c:pt>
                <c:pt idx="13307">
                  <c:v>1.5563411712649999</c:v>
                </c:pt>
                <c:pt idx="13308">
                  <c:v>1.556433200836</c:v>
                </c:pt>
                <c:pt idx="13309">
                  <c:v>1.556523799896</c:v>
                </c:pt>
                <c:pt idx="13310">
                  <c:v>1.5566107034679999</c:v>
                </c:pt>
                <c:pt idx="13311">
                  <c:v>1.5566979646679999</c:v>
                </c:pt>
                <c:pt idx="13312">
                  <c:v>1.556823015213</c:v>
                </c:pt>
                <c:pt idx="13313">
                  <c:v>1.5571513175959999</c:v>
                </c:pt>
                <c:pt idx="13314">
                  <c:v>1.5574491024020001</c:v>
                </c:pt>
                <c:pt idx="13315">
                  <c:v>1.557742118835</c:v>
                </c:pt>
                <c:pt idx="13316">
                  <c:v>1.5580580234529999</c:v>
                </c:pt>
                <c:pt idx="13317">
                  <c:v>1.5581642389299999</c:v>
                </c:pt>
                <c:pt idx="13318">
                  <c:v>1.558240652084</c:v>
                </c:pt>
                <c:pt idx="13319">
                  <c:v>1.5583205223079999</c:v>
                </c:pt>
                <c:pt idx="13320">
                  <c:v>1.5584276914599999</c:v>
                </c:pt>
                <c:pt idx="13321">
                  <c:v>1.5585058927540001</c:v>
                </c:pt>
                <c:pt idx="13322">
                  <c:v>1.558581352234</c:v>
                </c:pt>
                <c:pt idx="13323">
                  <c:v>1.558625936508</c:v>
                </c:pt>
                <c:pt idx="13324">
                  <c:v>1.558713912964</c:v>
                </c:pt>
                <c:pt idx="13325">
                  <c:v>1.5587903261180001</c:v>
                </c:pt>
                <c:pt idx="13326">
                  <c:v>1.55884039402</c:v>
                </c:pt>
                <c:pt idx="13327">
                  <c:v>1.558916330338</c:v>
                </c:pt>
                <c:pt idx="13328">
                  <c:v>1.5590770244600001</c:v>
                </c:pt>
                <c:pt idx="13329">
                  <c:v>1.5592933893200001</c:v>
                </c:pt>
                <c:pt idx="13330">
                  <c:v>1.559444904327</c:v>
                </c:pt>
                <c:pt idx="13331">
                  <c:v>1.5596028566360001</c:v>
                </c:pt>
                <c:pt idx="13332">
                  <c:v>1.5597302913669999</c:v>
                </c:pt>
                <c:pt idx="13333">
                  <c:v>1.559808135033</c:v>
                </c:pt>
                <c:pt idx="13334">
                  <c:v>1.5598943233489999</c:v>
                </c:pt>
                <c:pt idx="13335">
                  <c:v>1.559972047806</c:v>
                </c:pt>
                <c:pt idx="13336">
                  <c:v>1.5601696968080001</c:v>
                </c:pt>
                <c:pt idx="13337">
                  <c:v>1.5604115724559999</c:v>
                </c:pt>
                <c:pt idx="13338">
                  <c:v>1.560590624809</c:v>
                </c:pt>
                <c:pt idx="13339">
                  <c:v>1.560915589333</c:v>
                </c:pt>
                <c:pt idx="13340">
                  <c:v>1.5610262155529999</c:v>
                </c:pt>
                <c:pt idx="13341">
                  <c:v>1.5611419677730001</c:v>
                </c:pt>
                <c:pt idx="13342">
                  <c:v>1.561233282089</c:v>
                </c:pt>
                <c:pt idx="13343">
                  <c:v>1.5615254640580001</c:v>
                </c:pt>
                <c:pt idx="13344">
                  <c:v>1.5616084337230001</c:v>
                </c:pt>
                <c:pt idx="13345">
                  <c:v>1.561702013016</c:v>
                </c:pt>
                <c:pt idx="13346">
                  <c:v>1.5617933273319999</c:v>
                </c:pt>
                <c:pt idx="13347">
                  <c:v>1.5621049404139999</c:v>
                </c:pt>
                <c:pt idx="13348">
                  <c:v>1.56225502491</c:v>
                </c:pt>
                <c:pt idx="13349">
                  <c:v>1.5623382329940001</c:v>
                </c:pt>
                <c:pt idx="13350">
                  <c:v>1.5624495744710001</c:v>
                </c:pt>
                <c:pt idx="13351">
                  <c:v>1.562565326691</c:v>
                </c:pt>
                <c:pt idx="13352">
                  <c:v>1.5627115964889999</c:v>
                </c:pt>
                <c:pt idx="13353">
                  <c:v>1.5628491640090001</c:v>
                </c:pt>
                <c:pt idx="13354">
                  <c:v>1.5629615783690001</c:v>
                </c:pt>
                <c:pt idx="13355">
                  <c:v>1.5630496740340001</c:v>
                </c:pt>
                <c:pt idx="13356">
                  <c:v>1.563104510307</c:v>
                </c:pt>
                <c:pt idx="13357">
                  <c:v>1.5631890296940001</c:v>
                </c:pt>
                <c:pt idx="13358">
                  <c:v>1.5632755756379999</c:v>
                </c:pt>
                <c:pt idx="13359">
                  <c:v>1.5635862350459999</c:v>
                </c:pt>
                <c:pt idx="13360">
                  <c:v>1.5637514591220001</c:v>
                </c:pt>
                <c:pt idx="13361">
                  <c:v>1.563808083534</c:v>
                </c:pt>
                <c:pt idx="13362">
                  <c:v>1.5639005899430001</c:v>
                </c:pt>
                <c:pt idx="13363">
                  <c:v>1.5642414093020001</c:v>
                </c:pt>
                <c:pt idx="13364">
                  <c:v>1.5645937919620001</c:v>
                </c:pt>
                <c:pt idx="13365">
                  <c:v>1.5647648572920001</c:v>
                </c:pt>
                <c:pt idx="13366">
                  <c:v>1.565106987953</c:v>
                </c:pt>
                <c:pt idx="13367">
                  <c:v>1.5653325319289999</c:v>
                </c:pt>
                <c:pt idx="13368">
                  <c:v>1.5654824972150001</c:v>
                </c:pt>
                <c:pt idx="13369">
                  <c:v>1.565599560738</c:v>
                </c:pt>
                <c:pt idx="13370">
                  <c:v>1.565680980682</c:v>
                </c:pt>
                <c:pt idx="13371">
                  <c:v>1.5657794475560001</c:v>
                </c:pt>
                <c:pt idx="13372">
                  <c:v>1.56582903862</c:v>
                </c:pt>
                <c:pt idx="13373">
                  <c:v>1.5658782720569999</c:v>
                </c:pt>
                <c:pt idx="13374">
                  <c:v>1.565930128098</c:v>
                </c:pt>
                <c:pt idx="13375">
                  <c:v>1.5659782886510001</c:v>
                </c:pt>
                <c:pt idx="13376">
                  <c:v>1.566028833389</c:v>
                </c:pt>
                <c:pt idx="13377">
                  <c:v>1.5660767555240001</c:v>
                </c:pt>
                <c:pt idx="13378">
                  <c:v>1.5661662816999999</c:v>
                </c:pt>
                <c:pt idx="13379">
                  <c:v>1.5662474632259999</c:v>
                </c:pt>
                <c:pt idx="13380">
                  <c:v>1.566396713257</c:v>
                </c:pt>
                <c:pt idx="13381">
                  <c:v>1.5665470361710001</c:v>
                </c:pt>
                <c:pt idx="13382">
                  <c:v>1.56662607193</c:v>
                </c:pt>
                <c:pt idx="13383">
                  <c:v>1.5667420625690001</c:v>
                </c:pt>
                <c:pt idx="13384">
                  <c:v>1.5668207407000001</c:v>
                </c:pt>
                <c:pt idx="13385">
                  <c:v>1.566905021667</c:v>
                </c:pt>
                <c:pt idx="13386">
                  <c:v>1.5670152902600001</c:v>
                </c:pt>
                <c:pt idx="13387">
                  <c:v>1.567098736763</c:v>
                </c:pt>
                <c:pt idx="13388">
                  <c:v>1.56725871563</c:v>
                </c:pt>
                <c:pt idx="13389">
                  <c:v>1.5676022768019999</c:v>
                </c:pt>
                <c:pt idx="13390">
                  <c:v>1.567906975746</c:v>
                </c:pt>
                <c:pt idx="13391">
                  <c:v>1.568048834801</c:v>
                </c:pt>
                <c:pt idx="13392">
                  <c:v>1.5681582689289999</c:v>
                </c:pt>
                <c:pt idx="13393">
                  <c:v>1.5682693719859999</c:v>
                </c:pt>
                <c:pt idx="13394">
                  <c:v>1.5685602426530001</c:v>
                </c:pt>
                <c:pt idx="13395">
                  <c:v>1.5686764717099999</c:v>
                </c:pt>
                <c:pt idx="13396">
                  <c:v>1.568780422211</c:v>
                </c:pt>
                <c:pt idx="13397">
                  <c:v>1.5688949823380001</c:v>
                </c:pt>
                <c:pt idx="13398">
                  <c:v>1.569197177887</c:v>
                </c:pt>
                <c:pt idx="13399">
                  <c:v>1.5692787170410001</c:v>
                </c:pt>
                <c:pt idx="13400">
                  <c:v>1.5693577528</c:v>
                </c:pt>
                <c:pt idx="13401">
                  <c:v>1.569702267647</c:v>
                </c:pt>
                <c:pt idx="13402">
                  <c:v>1.5699837207789999</c:v>
                </c:pt>
                <c:pt idx="13403">
                  <c:v>1.5703139305110001</c:v>
                </c:pt>
                <c:pt idx="13404">
                  <c:v>1.5706239938740001</c:v>
                </c:pt>
                <c:pt idx="13405">
                  <c:v>1.5707770586009999</c:v>
                </c:pt>
                <c:pt idx="13406">
                  <c:v>1.5711116790769999</c:v>
                </c:pt>
                <c:pt idx="13407">
                  <c:v>1.5714135169979999</c:v>
                </c:pt>
                <c:pt idx="13408">
                  <c:v>1.571526169777</c:v>
                </c:pt>
                <c:pt idx="13409">
                  <c:v>1.571638584137</c:v>
                </c:pt>
                <c:pt idx="13410">
                  <c:v>1.571941971779</c:v>
                </c:pt>
                <c:pt idx="13411">
                  <c:v>1.5721901655199999</c:v>
                </c:pt>
                <c:pt idx="13412">
                  <c:v>1.5725399255750001</c:v>
                </c:pt>
                <c:pt idx="13413">
                  <c:v>1.5727363824839999</c:v>
                </c:pt>
                <c:pt idx="13414">
                  <c:v>1.573056697845</c:v>
                </c:pt>
                <c:pt idx="13415">
                  <c:v>1.573387742043</c:v>
                </c:pt>
                <c:pt idx="13416">
                  <c:v>1.5737012624740001</c:v>
                </c:pt>
                <c:pt idx="13417">
                  <c:v>1.5740296840670001</c:v>
                </c:pt>
                <c:pt idx="13418">
                  <c:v>1.574110627174</c:v>
                </c:pt>
                <c:pt idx="13419">
                  <c:v>1.574189901352</c:v>
                </c:pt>
                <c:pt idx="13420">
                  <c:v>1.574276566505</c:v>
                </c:pt>
                <c:pt idx="13421">
                  <c:v>1.5743666887279999</c:v>
                </c:pt>
                <c:pt idx="13422">
                  <c:v>1.5744618177409999</c:v>
                </c:pt>
                <c:pt idx="13423">
                  <c:v>1.5745503902439999</c:v>
                </c:pt>
                <c:pt idx="13424">
                  <c:v>1.5746384859089999</c:v>
                </c:pt>
                <c:pt idx="13425">
                  <c:v>1.5747246742250001</c:v>
                </c:pt>
                <c:pt idx="13426">
                  <c:v>1.5748463869089999</c:v>
                </c:pt>
                <c:pt idx="13427">
                  <c:v>1.5749697685240001</c:v>
                </c:pt>
                <c:pt idx="13428">
                  <c:v>1.5750904083249999</c:v>
                </c:pt>
                <c:pt idx="13429">
                  <c:v>1.575418353081</c:v>
                </c:pt>
                <c:pt idx="13430">
                  <c:v>1.5755001306530001</c:v>
                </c:pt>
                <c:pt idx="13431">
                  <c:v>1.575584173203</c:v>
                </c:pt>
                <c:pt idx="13432">
                  <c:v>1.575666308403</c:v>
                </c:pt>
                <c:pt idx="13433">
                  <c:v>1.575746297836</c:v>
                </c:pt>
                <c:pt idx="13434">
                  <c:v>1.5758883953089999</c:v>
                </c:pt>
                <c:pt idx="13435">
                  <c:v>1.575994729996</c:v>
                </c:pt>
                <c:pt idx="13436">
                  <c:v>1.5760442018509999</c:v>
                </c:pt>
                <c:pt idx="13437">
                  <c:v>1.576094388962</c:v>
                </c:pt>
                <c:pt idx="13438">
                  <c:v>1.5761450529100001</c:v>
                </c:pt>
                <c:pt idx="13439">
                  <c:v>1.576218128204</c:v>
                </c:pt>
                <c:pt idx="13440">
                  <c:v>1.5762753486629999</c:v>
                </c:pt>
                <c:pt idx="13441">
                  <c:v>1.57632625103</c:v>
                </c:pt>
                <c:pt idx="13442">
                  <c:v>1.576402783394</c:v>
                </c:pt>
                <c:pt idx="13443">
                  <c:v>1.5765166282650001</c:v>
                </c:pt>
                <c:pt idx="13444">
                  <c:v>1.576850533485</c:v>
                </c:pt>
                <c:pt idx="13445">
                  <c:v>1.5771970748899999</c:v>
                </c:pt>
                <c:pt idx="13446">
                  <c:v>1.5775176286699999</c:v>
                </c:pt>
                <c:pt idx="13447">
                  <c:v>1.5776399374009999</c:v>
                </c:pt>
                <c:pt idx="13448">
                  <c:v>1.577877521515</c:v>
                </c:pt>
                <c:pt idx="13449">
                  <c:v>1.5780217647549999</c:v>
                </c:pt>
                <c:pt idx="13450">
                  <c:v>1.578204512596</c:v>
                </c:pt>
                <c:pt idx="13451">
                  <c:v>1.5783269405360001</c:v>
                </c:pt>
                <c:pt idx="13452">
                  <c:v>1.5784480571749999</c:v>
                </c:pt>
                <c:pt idx="13453">
                  <c:v>1.5785369873049999</c:v>
                </c:pt>
                <c:pt idx="13454">
                  <c:v>1.5786590576170001</c:v>
                </c:pt>
                <c:pt idx="13455">
                  <c:v>1.5789256095890001</c:v>
                </c:pt>
                <c:pt idx="13456">
                  <c:v>1.5790426731110001</c:v>
                </c:pt>
                <c:pt idx="13457">
                  <c:v>1.579227209091</c:v>
                </c:pt>
                <c:pt idx="13458">
                  <c:v>1.579492211342</c:v>
                </c:pt>
                <c:pt idx="13459">
                  <c:v>1.57958650589</c:v>
                </c:pt>
                <c:pt idx="13460">
                  <c:v>1.579686403275</c:v>
                </c:pt>
                <c:pt idx="13461">
                  <c:v>1.5797899961470001</c:v>
                </c:pt>
                <c:pt idx="13462">
                  <c:v>1.579839468002</c:v>
                </c:pt>
                <c:pt idx="13463">
                  <c:v>1.5799366235729999</c:v>
                </c:pt>
                <c:pt idx="13464">
                  <c:v>1.5800262689589999</c:v>
                </c:pt>
                <c:pt idx="13465">
                  <c:v>1.5801090002060001</c:v>
                </c:pt>
                <c:pt idx="13466">
                  <c:v>1.5801886320109999</c:v>
                </c:pt>
                <c:pt idx="13467">
                  <c:v>1.580307245255</c:v>
                </c:pt>
                <c:pt idx="13468">
                  <c:v>1.580419182777</c:v>
                </c:pt>
                <c:pt idx="13469">
                  <c:v>1.5807657241819999</c:v>
                </c:pt>
                <c:pt idx="13470">
                  <c:v>1.581092000008</c:v>
                </c:pt>
                <c:pt idx="13471">
                  <c:v>1.581244111061</c:v>
                </c:pt>
                <c:pt idx="13472">
                  <c:v>1.581580519676</c:v>
                </c:pt>
                <c:pt idx="13473">
                  <c:v>1.581843018532</c:v>
                </c:pt>
                <c:pt idx="13474">
                  <c:v>1.5819635391239999</c:v>
                </c:pt>
                <c:pt idx="13475">
                  <c:v>1.5820759534840001</c:v>
                </c:pt>
                <c:pt idx="13476">
                  <c:v>1.58241724968</c:v>
                </c:pt>
                <c:pt idx="13477">
                  <c:v>1.5825015306470001</c:v>
                </c:pt>
                <c:pt idx="13478">
                  <c:v>1.58257651329</c:v>
                </c:pt>
                <c:pt idx="13479">
                  <c:v>1.582661509514</c:v>
                </c:pt>
                <c:pt idx="13480">
                  <c:v>1.5827414989469999</c:v>
                </c:pt>
                <c:pt idx="13481">
                  <c:v>1.5828250646590001</c:v>
                </c:pt>
                <c:pt idx="13482">
                  <c:v>1.582938194275</c:v>
                </c:pt>
                <c:pt idx="13483">
                  <c:v>1.583105564117</c:v>
                </c:pt>
                <c:pt idx="13484">
                  <c:v>1.5831886529920001</c:v>
                </c:pt>
                <c:pt idx="13485">
                  <c:v>1.5832698345180001</c:v>
                </c:pt>
                <c:pt idx="13486">
                  <c:v>1.5833519697189999</c:v>
                </c:pt>
                <c:pt idx="13487">
                  <c:v>1.5834293365480001</c:v>
                </c:pt>
                <c:pt idx="13488">
                  <c:v>1.5837731361389999</c:v>
                </c:pt>
                <c:pt idx="13489">
                  <c:v>1.5839214324949999</c:v>
                </c:pt>
                <c:pt idx="13490">
                  <c:v>1.584185838699</c:v>
                </c:pt>
                <c:pt idx="13491">
                  <c:v>1.5843163728709999</c:v>
                </c:pt>
                <c:pt idx="13492">
                  <c:v>1.5845471620560001</c:v>
                </c:pt>
                <c:pt idx="13493">
                  <c:v>1.5847030878070001</c:v>
                </c:pt>
                <c:pt idx="13494">
                  <c:v>1.5850493907929999</c:v>
                </c:pt>
                <c:pt idx="13495">
                  <c:v>1.5854103565219999</c:v>
                </c:pt>
                <c:pt idx="13496">
                  <c:v>1.5854932069779999</c:v>
                </c:pt>
                <c:pt idx="13497">
                  <c:v>1.5855803489689999</c:v>
                </c:pt>
                <c:pt idx="13498">
                  <c:v>1.5856679677959999</c:v>
                </c:pt>
                <c:pt idx="13499">
                  <c:v>1.5857564210890001</c:v>
                </c:pt>
                <c:pt idx="13500">
                  <c:v>1.585841536522</c:v>
                </c:pt>
                <c:pt idx="13501">
                  <c:v>1.5859229564670001</c:v>
                </c:pt>
                <c:pt idx="13502">
                  <c:v>1.586045742035</c:v>
                </c:pt>
                <c:pt idx="13503">
                  <c:v>1.5862023830409999</c:v>
                </c:pt>
                <c:pt idx="13504">
                  <c:v>1.586460828781</c:v>
                </c:pt>
                <c:pt idx="13505">
                  <c:v>1.5868114233020001</c:v>
                </c:pt>
                <c:pt idx="13506">
                  <c:v>1.587108492851</c:v>
                </c:pt>
                <c:pt idx="13507">
                  <c:v>1.5874255895610001</c:v>
                </c:pt>
                <c:pt idx="13508">
                  <c:v>1.587538003922</c:v>
                </c:pt>
                <c:pt idx="13509">
                  <c:v>1.587623000145</c:v>
                </c:pt>
                <c:pt idx="13510">
                  <c:v>1.58773624897</c:v>
                </c:pt>
                <c:pt idx="13511">
                  <c:v>1.5880429744719999</c:v>
                </c:pt>
                <c:pt idx="13512">
                  <c:v>1.5882382392879999</c:v>
                </c:pt>
                <c:pt idx="13513">
                  <c:v>1.5883915424349999</c:v>
                </c:pt>
                <c:pt idx="13514">
                  <c:v>1.5885963439940001</c:v>
                </c:pt>
                <c:pt idx="13515">
                  <c:v>1.588925600052</c:v>
                </c:pt>
                <c:pt idx="13516">
                  <c:v>1.58914899826</c:v>
                </c:pt>
                <c:pt idx="13517">
                  <c:v>1.5894672870640001</c:v>
                </c:pt>
                <c:pt idx="13518">
                  <c:v>1.5895441770550001</c:v>
                </c:pt>
                <c:pt idx="13519">
                  <c:v>1.5896670818330001</c:v>
                </c:pt>
                <c:pt idx="13520">
                  <c:v>1.590006828308</c:v>
                </c:pt>
                <c:pt idx="13521">
                  <c:v>1.590353727341</c:v>
                </c:pt>
                <c:pt idx="13522">
                  <c:v>1.590481877327</c:v>
                </c:pt>
                <c:pt idx="13523">
                  <c:v>1.590729594231</c:v>
                </c:pt>
                <c:pt idx="13524">
                  <c:v>1.590857982635</c:v>
                </c:pt>
                <c:pt idx="13525">
                  <c:v>1.590937256813</c:v>
                </c:pt>
                <c:pt idx="13526">
                  <c:v>1.591025471687</c:v>
                </c:pt>
                <c:pt idx="13527">
                  <c:v>1.591367721558</c:v>
                </c:pt>
                <c:pt idx="13528">
                  <c:v>1.591457009315</c:v>
                </c:pt>
                <c:pt idx="13529">
                  <c:v>1.591572880745</c:v>
                </c:pt>
                <c:pt idx="13530">
                  <c:v>1.5916601419450001</c:v>
                </c:pt>
                <c:pt idx="13531">
                  <c:v>1.591772675514</c:v>
                </c:pt>
                <c:pt idx="13532">
                  <c:v>1.5918588638310001</c:v>
                </c:pt>
                <c:pt idx="13533">
                  <c:v>1.5919369459149999</c:v>
                </c:pt>
                <c:pt idx="13534">
                  <c:v>1.591991901398</c:v>
                </c:pt>
                <c:pt idx="13535">
                  <c:v>1.592115044594</c:v>
                </c:pt>
                <c:pt idx="13536">
                  <c:v>1.5923440456389999</c:v>
                </c:pt>
                <c:pt idx="13537">
                  <c:v>1.5924198627470001</c:v>
                </c:pt>
                <c:pt idx="13538">
                  <c:v>1.5925697088240001</c:v>
                </c:pt>
                <c:pt idx="13539">
                  <c:v>1.5929096937180001</c:v>
                </c:pt>
                <c:pt idx="13540">
                  <c:v>1.5930336713790001</c:v>
                </c:pt>
                <c:pt idx="13541">
                  <c:v>1.5931514501570001</c:v>
                </c:pt>
                <c:pt idx="13542">
                  <c:v>1.593384623528</c:v>
                </c:pt>
                <c:pt idx="13543">
                  <c:v>1.5934994220730001</c:v>
                </c:pt>
                <c:pt idx="13544">
                  <c:v>1.5936205387119999</c:v>
                </c:pt>
                <c:pt idx="13545">
                  <c:v>1.593737721443</c:v>
                </c:pt>
                <c:pt idx="13546">
                  <c:v>1.5940624475480001</c:v>
                </c:pt>
                <c:pt idx="13547">
                  <c:v>1.594144105911</c:v>
                </c:pt>
                <c:pt idx="13548">
                  <c:v>1.594267010689</c:v>
                </c:pt>
                <c:pt idx="13549">
                  <c:v>1.5944783687590001</c:v>
                </c:pt>
                <c:pt idx="13550">
                  <c:v>1.594620347023</c:v>
                </c:pt>
                <c:pt idx="13551">
                  <c:v>1.5947294235230001</c:v>
                </c:pt>
                <c:pt idx="13552">
                  <c:v>1.5948377847670001</c:v>
                </c:pt>
                <c:pt idx="13553">
                  <c:v>1.594919919968</c:v>
                </c:pt>
                <c:pt idx="13554">
                  <c:v>1.59500181675</c:v>
                </c:pt>
                <c:pt idx="13555">
                  <c:v>1.5950707197189999</c:v>
                </c:pt>
                <c:pt idx="13556">
                  <c:v>1.5951524972919999</c:v>
                </c:pt>
                <c:pt idx="13557">
                  <c:v>1.5952407121659999</c:v>
                </c:pt>
                <c:pt idx="13558">
                  <c:v>1.595331072807</c:v>
                </c:pt>
                <c:pt idx="13559">
                  <c:v>1.5954165458680001</c:v>
                </c:pt>
                <c:pt idx="13560">
                  <c:v>1.5954785346980001</c:v>
                </c:pt>
                <c:pt idx="13561">
                  <c:v>1.595562815666</c:v>
                </c:pt>
                <c:pt idx="13562">
                  <c:v>1.5956459045410001</c:v>
                </c:pt>
                <c:pt idx="13563">
                  <c:v>1.595705389977</c:v>
                </c:pt>
                <c:pt idx="13564">
                  <c:v>1.595811247826</c:v>
                </c:pt>
                <c:pt idx="13565">
                  <c:v>1.5959805250170001</c:v>
                </c:pt>
                <c:pt idx="13566">
                  <c:v>1.596068263054</c:v>
                </c:pt>
                <c:pt idx="13567">
                  <c:v>1.5961630344390001</c:v>
                </c:pt>
                <c:pt idx="13568">
                  <c:v>1.5962090492250001</c:v>
                </c:pt>
                <c:pt idx="13569">
                  <c:v>1.596256971359</c:v>
                </c:pt>
                <c:pt idx="13570">
                  <c:v>1.5963524579999999</c:v>
                </c:pt>
                <c:pt idx="13571">
                  <c:v>1.596442341805</c:v>
                </c:pt>
                <c:pt idx="13572">
                  <c:v>1.5967909097670001</c:v>
                </c:pt>
                <c:pt idx="13573">
                  <c:v>1.5969042778019999</c:v>
                </c:pt>
                <c:pt idx="13574">
                  <c:v>1.5970908403399999</c:v>
                </c:pt>
                <c:pt idx="13575">
                  <c:v>1.597267389297</c:v>
                </c:pt>
                <c:pt idx="13576">
                  <c:v>1.5973438024519999</c:v>
                </c:pt>
                <c:pt idx="13577">
                  <c:v>1.597424387932</c:v>
                </c:pt>
                <c:pt idx="13578">
                  <c:v>1.5975122451779999</c:v>
                </c:pt>
                <c:pt idx="13579">
                  <c:v>1.5977298021320001</c:v>
                </c:pt>
                <c:pt idx="13580">
                  <c:v>1.5978788137440001</c:v>
                </c:pt>
                <c:pt idx="13581">
                  <c:v>1.598196983337</c:v>
                </c:pt>
                <c:pt idx="13582">
                  <c:v>1.598530054092</c:v>
                </c:pt>
                <c:pt idx="13583">
                  <c:v>1.5988643169400001</c:v>
                </c:pt>
                <c:pt idx="13584">
                  <c:v>1.5989472866059999</c:v>
                </c:pt>
                <c:pt idx="13585">
                  <c:v>1.5990370512009999</c:v>
                </c:pt>
                <c:pt idx="13586">
                  <c:v>1.5991170406340001</c:v>
                </c:pt>
                <c:pt idx="13587">
                  <c:v>1.599198698997</c:v>
                </c:pt>
                <c:pt idx="13588">
                  <c:v>1.5992900133129999</c:v>
                </c:pt>
                <c:pt idx="13589">
                  <c:v>1.599406242371</c:v>
                </c:pt>
                <c:pt idx="13590">
                  <c:v>1.599489331245</c:v>
                </c:pt>
                <c:pt idx="13591">
                  <c:v>1.5995746850970001</c:v>
                </c:pt>
                <c:pt idx="13592">
                  <c:v>1.59964621067</c:v>
                </c:pt>
                <c:pt idx="13593">
                  <c:v>1.599764466286</c:v>
                </c:pt>
                <c:pt idx="13594">
                  <c:v>1.599998354912</c:v>
                </c:pt>
                <c:pt idx="13595">
                  <c:v>1.6001216173170001</c:v>
                </c:pt>
                <c:pt idx="13596">
                  <c:v>1.600275397301</c:v>
                </c:pt>
                <c:pt idx="13597">
                  <c:v>1.6005908250809999</c:v>
                </c:pt>
                <c:pt idx="13598">
                  <c:v>1.6009316444399999</c:v>
                </c:pt>
                <c:pt idx="13599">
                  <c:v>1.6011909246439999</c:v>
                </c:pt>
                <c:pt idx="13600">
                  <c:v>1.6015425920490001</c:v>
                </c:pt>
                <c:pt idx="13601">
                  <c:v>1.601902723312</c:v>
                </c:pt>
                <c:pt idx="13602">
                  <c:v>1.6020221710210001</c:v>
                </c:pt>
                <c:pt idx="13603">
                  <c:v>1.602371454239</c:v>
                </c:pt>
                <c:pt idx="13604">
                  <c:v>1.6026128530499999</c:v>
                </c:pt>
                <c:pt idx="13605">
                  <c:v>1.602946043015</c:v>
                </c:pt>
                <c:pt idx="13606">
                  <c:v>1.603285312653</c:v>
                </c:pt>
                <c:pt idx="13607">
                  <c:v>1.6033755540850001</c:v>
                </c:pt>
                <c:pt idx="13608">
                  <c:v>1.6034907102580001</c:v>
                </c:pt>
                <c:pt idx="13609">
                  <c:v>1.603578448296</c:v>
                </c:pt>
                <c:pt idx="13610">
                  <c:v>1.603717684746</c:v>
                </c:pt>
                <c:pt idx="13611">
                  <c:v>1.60406088829</c:v>
                </c:pt>
                <c:pt idx="13612">
                  <c:v>1.604382157326</c:v>
                </c:pt>
                <c:pt idx="13613">
                  <c:v>1.6046885252</c:v>
                </c:pt>
                <c:pt idx="13614">
                  <c:v>1.6049102544780001</c:v>
                </c:pt>
                <c:pt idx="13615">
                  <c:v>1.605056166649</c:v>
                </c:pt>
                <c:pt idx="13616">
                  <c:v>1.605144381523</c:v>
                </c:pt>
                <c:pt idx="13617">
                  <c:v>1.6052649021150001</c:v>
                </c:pt>
                <c:pt idx="13618">
                  <c:v>1.605385065079</c:v>
                </c:pt>
                <c:pt idx="13619">
                  <c:v>1.605580329895</c:v>
                </c:pt>
                <c:pt idx="13620">
                  <c:v>1.6057035923</c:v>
                </c:pt>
                <c:pt idx="13621">
                  <c:v>1.6058284044269999</c:v>
                </c:pt>
                <c:pt idx="13622">
                  <c:v>1.606017827988</c:v>
                </c:pt>
                <c:pt idx="13623">
                  <c:v>1.6061370372770001</c:v>
                </c:pt>
                <c:pt idx="13624">
                  <c:v>1.606268405914</c:v>
                </c:pt>
                <c:pt idx="13625">
                  <c:v>1.6063902378079999</c:v>
                </c:pt>
                <c:pt idx="13626">
                  <c:v>1.606611847878</c:v>
                </c:pt>
                <c:pt idx="13627">
                  <c:v>1.6067098379139999</c:v>
                </c:pt>
                <c:pt idx="13628">
                  <c:v>1.606805443764</c:v>
                </c:pt>
                <c:pt idx="13629">
                  <c:v>1.6069025993349999</c:v>
                </c:pt>
                <c:pt idx="13630">
                  <c:v>1.606989622116</c:v>
                </c:pt>
                <c:pt idx="13631">
                  <c:v>1.6071039438250001</c:v>
                </c:pt>
                <c:pt idx="13632">
                  <c:v>1.6073248386379999</c:v>
                </c:pt>
                <c:pt idx="13633">
                  <c:v>1.6076828241350001</c:v>
                </c:pt>
                <c:pt idx="13634">
                  <c:v>1.607792258263</c:v>
                </c:pt>
                <c:pt idx="13635">
                  <c:v>1.6079063415529999</c:v>
                </c:pt>
                <c:pt idx="13636">
                  <c:v>1.608090519905</c:v>
                </c:pt>
                <c:pt idx="13637">
                  <c:v>1.608438372612</c:v>
                </c:pt>
                <c:pt idx="13638">
                  <c:v>1.6087300777439999</c:v>
                </c:pt>
                <c:pt idx="13639">
                  <c:v>1.6088098287579999</c:v>
                </c:pt>
                <c:pt idx="13640">
                  <c:v>1.608901381493</c:v>
                </c:pt>
                <c:pt idx="13641">
                  <c:v>1.6090586185460001</c:v>
                </c:pt>
                <c:pt idx="13642">
                  <c:v>1.6092664003370001</c:v>
                </c:pt>
                <c:pt idx="13643">
                  <c:v>1.609349966049</c:v>
                </c:pt>
                <c:pt idx="13644">
                  <c:v>1.6094338893889999</c:v>
                </c:pt>
                <c:pt idx="13645">
                  <c:v>1.6095540523530001</c:v>
                </c:pt>
                <c:pt idx="13646">
                  <c:v>1.609885811806</c:v>
                </c:pt>
                <c:pt idx="13647">
                  <c:v>1.610102891922</c:v>
                </c:pt>
                <c:pt idx="13648">
                  <c:v>1.61018872261</c:v>
                </c:pt>
                <c:pt idx="13649">
                  <c:v>1.6102855205540001</c:v>
                </c:pt>
                <c:pt idx="13650">
                  <c:v>1.6103378534320001</c:v>
                </c:pt>
                <c:pt idx="13651">
                  <c:v>1.610389113426</c:v>
                </c:pt>
                <c:pt idx="13652">
                  <c:v>1.6104394197459999</c:v>
                </c:pt>
                <c:pt idx="13653">
                  <c:v>1.6104886531830001</c:v>
                </c:pt>
                <c:pt idx="13654">
                  <c:v>1.6105788946149999</c:v>
                </c:pt>
                <c:pt idx="13655">
                  <c:v>1.610931277275</c:v>
                </c:pt>
                <c:pt idx="13656">
                  <c:v>1.611263632774</c:v>
                </c:pt>
                <c:pt idx="13657">
                  <c:v>1.611360311508</c:v>
                </c:pt>
                <c:pt idx="13658">
                  <c:v>1.611475586891</c:v>
                </c:pt>
                <c:pt idx="13659">
                  <c:v>1.6115944385530001</c:v>
                </c:pt>
                <c:pt idx="13660">
                  <c:v>1.611720323563</c:v>
                </c:pt>
                <c:pt idx="13661">
                  <c:v>1.6119679212569999</c:v>
                </c:pt>
                <c:pt idx="13662">
                  <c:v>1.6121228933330001</c:v>
                </c:pt>
                <c:pt idx="13663">
                  <c:v>1.612439751625</c:v>
                </c:pt>
                <c:pt idx="13664">
                  <c:v>1.612530708313</c:v>
                </c:pt>
                <c:pt idx="13665">
                  <c:v>1.6126171350480001</c:v>
                </c:pt>
                <c:pt idx="13666">
                  <c:v>1.612698793411</c:v>
                </c:pt>
                <c:pt idx="13667">
                  <c:v>1.612806200981</c:v>
                </c:pt>
                <c:pt idx="13668">
                  <c:v>1.6129468679429999</c:v>
                </c:pt>
                <c:pt idx="13669">
                  <c:v>1.613066792488</c:v>
                </c:pt>
                <c:pt idx="13670">
                  <c:v>1.6131525039670001</c:v>
                </c:pt>
                <c:pt idx="13671">
                  <c:v>1.613241434097</c:v>
                </c:pt>
                <c:pt idx="13672">
                  <c:v>1.6133224964140001</c:v>
                </c:pt>
                <c:pt idx="13673">
                  <c:v>1.613401412964</c:v>
                </c:pt>
                <c:pt idx="13674">
                  <c:v>1.613480806351</c:v>
                </c:pt>
                <c:pt idx="13675">
                  <c:v>1.613596200943</c:v>
                </c:pt>
                <c:pt idx="13676">
                  <c:v>1.6139198541640001</c:v>
                </c:pt>
                <c:pt idx="13677">
                  <c:v>1.6140342950819999</c:v>
                </c:pt>
                <c:pt idx="13678">
                  <c:v>1.6141518354419999</c:v>
                </c:pt>
                <c:pt idx="13679">
                  <c:v>1.6142747402190001</c:v>
                </c:pt>
                <c:pt idx="13680">
                  <c:v>1.614403486252</c:v>
                </c:pt>
                <c:pt idx="13681">
                  <c:v>1.6145975589749999</c:v>
                </c:pt>
                <c:pt idx="13682">
                  <c:v>1.61492228508</c:v>
                </c:pt>
                <c:pt idx="13683">
                  <c:v>1.6150422096249999</c:v>
                </c:pt>
                <c:pt idx="13684">
                  <c:v>1.6152315139769999</c:v>
                </c:pt>
                <c:pt idx="13685">
                  <c:v>1.6153578758239999</c:v>
                </c:pt>
                <c:pt idx="13686">
                  <c:v>1.6154508590700001</c:v>
                </c:pt>
                <c:pt idx="13687">
                  <c:v>1.6155381202700001</c:v>
                </c:pt>
                <c:pt idx="13688">
                  <c:v>1.615626096725</c:v>
                </c:pt>
                <c:pt idx="13689">
                  <c:v>1.6159437894819999</c:v>
                </c:pt>
                <c:pt idx="13690">
                  <c:v>1.61626791954</c:v>
                </c:pt>
                <c:pt idx="13691">
                  <c:v>1.616498589516</c:v>
                </c:pt>
                <c:pt idx="13692">
                  <c:v>1.6165888309480001</c:v>
                </c:pt>
                <c:pt idx="13693">
                  <c:v>1.616683483124</c:v>
                </c:pt>
                <c:pt idx="13694">
                  <c:v>1.6167705059049999</c:v>
                </c:pt>
                <c:pt idx="13695">
                  <c:v>1.6168633699420001</c:v>
                </c:pt>
                <c:pt idx="13696">
                  <c:v>1.6172131299970001</c:v>
                </c:pt>
                <c:pt idx="13697">
                  <c:v>1.61729991436</c:v>
                </c:pt>
                <c:pt idx="13698">
                  <c:v>1.6174156665799999</c:v>
                </c:pt>
                <c:pt idx="13699">
                  <c:v>1.6176965236659999</c:v>
                </c:pt>
                <c:pt idx="13700">
                  <c:v>1.617784142494</c:v>
                </c:pt>
                <c:pt idx="13701">
                  <c:v>1.6178697347640001</c:v>
                </c:pt>
                <c:pt idx="13702">
                  <c:v>1.6179156303410001</c:v>
                </c:pt>
                <c:pt idx="13703">
                  <c:v>1.6179578304290001</c:v>
                </c:pt>
                <c:pt idx="13704">
                  <c:v>1.6180396080020001</c:v>
                </c:pt>
                <c:pt idx="13705">
                  <c:v>1.618158817291</c:v>
                </c:pt>
                <c:pt idx="13706">
                  <c:v>1.618491649628</c:v>
                </c:pt>
                <c:pt idx="13707">
                  <c:v>1.6188132762909999</c:v>
                </c:pt>
                <c:pt idx="13708">
                  <c:v>1.6191366910930001</c:v>
                </c:pt>
                <c:pt idx="13709">
                  <c:v>1.6193538904189999</c:v>
                </c:pt>
                <c:pt idx="13710">
                  <c:v>1.619687438011</c:v>
                </c:pt>
                <c:pt idx="13711">
                  <c:v>1.619836449623</c:v>
                </c:pt>
                <c:pt idx="13712">
                  <c:v>1.619964599609</c:v>
                </c:pt>
                <c:pt idx="13713">
                  <c:v>1.620087385178</c:v>
                </c:pt>
                <c:pt idx="13714">
                  <c:v>1.6201952695849999</c:v>
                </c:pt>
                <c:pt idx="13715">
                  <c:v>1.6202759742740001</c:v>
                </c:pt>
                <c:pt idx="13716">
                  <c:v>1.6206051111219999</c:v>
                </c:pt>
                <c:pt idx="13717">
                  <c:v>1.6209496259689999</c:v>
                </c:pt>
                <c:pt idx="13718">
                  <c:v>1.6212748289109999</c:v>
                </c:pt>
                <c:pt idx="13719">
                  <c:v>1.621482610703</c:v>
                </c:pt>
                <c:pt idx="13720">
                  <c:v>1.6217751502990001</c:v>
                </c:pt>
                <c:pt idx="13721">
                  <c:v>1.6219224929810001</c:v>
                </c:pt>
                <c:pt idx="13722">
                  <c:v>1.6222790479660001</c:v>
                </c:pt>
                <c:pt idx="13723">
                  <c:v>1.6226052045820001</c:v>
                </c:pt>
                <c:pt idx="13724">
                  <c:v>1.62278175354</c:v>
                </c:pt>
                <c:pt idx="13725">
                  <c:v>1.6229565143589999</c:v>
                </c:pt>
                <c:pt idx="13726">
                  <c:v>1.6231641769409999</c:v>
                </c:pt>
                <c:pt idx="13727">
                  <c:v>1.623245000839</c:v>
                </c:pt>
                <c:pt idx="13728">
                  <c:v>1.6233234405520001</c:v>
                </c:pt>
                <c:pt idx="13729">
                  <c:v>1.6234360933300001</c:v>
                </c:pt>
                <c:pt idx="13730">
                  <c:v>1.6237807273860001</c:v>
                </c:pt>
                <c:pt idx="13731">
                  <c:v>1.624117016792</c:v>
                </c:pt>
                <c:pt idx="13732">
                  <c:v>1.624421834946</c:v>
                </c:pt>
                <c:pt idx="13733">
                  <c:v>1.6245790719990001</c:v>
                </c:pt>
                <c:pt idx="13734">
                  <c:v>1.62466442585</c:v>
                </c:pt>
                <c:pt idx="13735">
                  <c:v>1.6248075962070001</c:v>
                </c:pt>
                <c:pt idx="13736">
                  <c:v>1.6249210834500001</c:v>
                </c:pt>
                <c:pt idx="13737">
                  <c:v>1.625261545181</c:v>
                </c:pt>
                <c:pt idx="13738">
                  <c:v>1.6255959272380001</c:v>
                </c:pt>
                <c:pt idx="13739">
                  <c:v>1.6257461309429999</c:v>
                </c:pt>
                <c:pt idx="13740">
                  <c:v>1.626110076904</c:v>
                </c:pt>
                <c:pt idx="13741">
                  <c:v>1.626262664795</c:v>
                </c:pt>
                <c:pt idx="13742">
                  <c:v>1.6263579130170001</c:v>
                </c:pt>
                <c:pt idx="13743">
                  <c:v>1.6264532804489999</c:v>
                </c:pt>
                <c:pt idx="13744">
                  <c:v>1.626730918884</c:v>
                </c:pt>
                <c:pt idx="13745">
                  <c:v>1.6269152164459999</c:v>
                </c:pt>
                <c:pt idx="13746">
                  <c:v>1.6270685195920001</c:v>
                </c:pt>
                <c:pt idx="13747">
                  <c:v>1.6273949146269999</c:v>
                </c:pt>
                <c:pt idx="13748">
                  <c:v>1.62754535675</c:v>
                </c:pt>
                <c:pt idx="13749">
                  <c:v>1.6276667118070001</c:v>
                </c:pt>
                <c:pt idx="13750">
                  <c:v>1.6277670860290001</c:v>
                </c:pt>
                <c:pt idx="13751">
                  <c:v>1.628090977669</c:v>
                </c:pt>
                <c:pt idx="13752">
                  <c:v>1.628246188164</c:v>
                </c:pt>
                <c:pt idx="13753">
                  <c:v>1.628336668015</c:v>
                </c:pt>
                <c:pt idx="13754">
                  <c:v>1.6284252405170001</c:v>
                </c:pt>
                <c:pt idx="13755">
                  <c:v>1.6285158395770001</c:v>
                </c:pt>
                <c:pt idx="13756">
                  <c:v>1.62861084938</c:v>
                </c:pt>
                <c:pt idx="13757">
                  <c:v>1.6287009716030001</c:v>
                </c:pt>
                <c:pt idx="13758">
                  <c:v>1.6287871599199999</c:v>
                </c:pt>
                <c:pt idx="13759">
                  <c:v>1.628869771957</c:v>
                </c:pt>
                <c:pt idx="13760">
                  <c:v>1.6289548873899999</c:v>
                </c:pt>
                <c:pt idx="13761">
                  <c:v>1.629037022591</c:v>
                </c:pt>
                <c:pt idx="13762">
                  <c:v>1.6291912794109999</c:v>
                </c:pt>
                <c:pt idx="13763">
                  <c:v>1.629417300224</c:v>
                </c:pt>
                <c:pt idx="13764">
                  <c:v>1.6295623779299999</c:v>
                </c:pt>
                <c:pt idx="13765">
                  <c:v>1.6296696662900001</c:v>
                </c:pt>
                <c:pt idx="13766">
                  <c:v>1.6298178434370001</c:v>
                </c:pt>
                <c:pt idx="13767">
                  <c:v>1.6301606893539999</c:v>
                </c:pt>
                <c:pt idx="13768">
                  <c:v>1.6304916143420001</c:v>
                </c:pt>
                <c:pt idx="13769">
                  <c:v>1.6307450532909999</c:v>
                </c:pt>
                <c:pt idx="13770">
                  <c:v>1.6309503316880001</c:v>
                </c:pt>
                <c:pt idx="13771">
                  <c:v>1.631266474724</c:v>
                </c:pt>
                <c:pt idx="13772">
                  <c:v>1.6314885616299999</c:v>
                </c:pt>
                <c:pt idx="13773">
                  <c:v>1.63162946701</c:v>
                </c:pt>
                <c:pt idx="13774">
                  <c:v>1.6317124366760001</c:v>
                </c:pt>
                <c:pt idx="13775">
                  <c:v>1.6317883729930001</c:v>
                </c:pt>
                <c:pt idx="13776">
                  <c:v>1.631916165352</c:v>
                </c:pt>
                <c:pt idx="13777">
                  <c:v>1.6320189237589999</c:v>
                </c:pt>
                <c:pt idx="13778">
                  <c:v>1.6321021318440001</c:v>
                </c:pt>
                <c:pt idx="13779">
                  <c:v>1.6321868896480001</c:v>
                </c:pt>
                <c:pt idx="13780">
                  <c:v>1.6325228214259999</c:v>
                </c:pt>
                <c:pt idx="13781">
                  <c:v>1.6326700448989999</c:v>
                </c:pt>
                <c:pt idx="13782">
                  <c:v>1.6327605247500001</c:v>
                </c:pt>
                <c:pt idx="13783">
                  <c:v>1.6328740119930001</c:v>
                </c:pt>
                <c:pt idx="13784">
                  <c:v>1.633200407028</c:v>
                </c:pt>
                <c:pt idx="13785">
                  <c:v>1.6334378719330001</c:v>
                </c:pt>
                <c:pt idx="13786">
                  <c:v>1.6335459947590001</c:v>
                </c:pt>
                <c:pt idx="13787">
                  <c:v>1.6336287260060001</c:v>
                </c:pt>
                <c:pt idx="13788">
                  <c:v>1.6337521076199999</c:v>
                </c:pt>
                <c:pt idx="13789">
                  <c:v>1.6338682174679999</c:v>
                </c:pt>
                <c:pt idx="13790">
                  <c:v>1.6341217756269999</c:v>
                </c:pt>
                <c:pt idx="13791">
                  <c:v>1.63430929184</c:v>
                </c:pt>
                <c:pt idx="13792">
                  <c:v>1.6344704627990001</c:v>
                </c:pt>
                <c:pt idx="13793">
                  <c:v>1.6348208189010001</c:v>
                </c:pt>
                <c:pt idx="13794">
                  <c:v>1.6350383758539999</c:v>
                </c:pt>
                <c:pt idx="13795">
                  <c:v>1.6351559162139999</c:v>
                </c:pt>
                <c:pt idx="13796">
                  <c:v>1.635506749153</c:v>
                </c:pt>
                <c:pt idx="13797">
                  <c:v>1.635840415955</c:v>
                </c:pt>
                <c:pt idx="13798">
                  <c:v>1.6361870765690001</c:v>
                </c:pt>
                <c:pt idx="13799">
                  <c:v>1.6365100145339999</c:v>
                </c:pt>
                <c:pt idx="13800">
                  <c:v>1.636595845222</c:v>
                </c:pt>
                <c:pt idx="13801">
                  <c:v>1.6367051601410001</c:v>
                </c:pt>
                <c:pt idx="13802">
                  <c:v>1.636782407761</c:v>
                </c:pt>
                <c:pt idx="13803">
                  <c:v>1.636894822121</c:v>
                </c:pt>
                <c:pt idx="13804">
                  <c:v>1.6370129585269999</c:v>
                </c:pt>
                <c:pt idx="13805">
                  <c:v>1.6371636390690001</c:v>
                </c:pt>
                <c:pt idx="13806">
                  <c:v>1.6372493505479999</c:v>
                </c:pt>
                <c:pt idx="13807">
                  <c:v>1.6373214721680001</c:v>
                </c:pt>
                <c:pt idx="13808">
                  <c:v>1.6373740434649999</c:v>
                </c:pt>
                <c:pt idx="13809">
                  <c:v>1.6374576091769999</c:v>
                </c:pt>
                <c:pt idx="13810">
                  <c:v>1.637607336044</c:v>
                </c:pt>
                <c:pt idx="13811">
                  <c:v>1.637784957886</c:v>
                </c:pt>
                <c:pt idx="13812">
                  <c:v>1.6379477977750001</c:v>
                </c:pt>
                <c:pt idx="13813">
                  <c:v>1.6382799148560001</c:v>
                </c:pt>
                <c:pt idx="13814">
                  <c:v>1.63851416111</c:v>
                </c:pt>
                <c:pt idx="13815">
                  <c:v>1.638640403748</c:v>
                </c:pt>
                <c:pt idx="13816">
                  <c:v>1.638849020004</c:v>
                </c:pt>
                <c:pt idx="13817">
                  <c:v>1.6389330625530001</c:v>
                </c:pt>
                <c:pt idx="13818">
                  <c:v>1.6390157938000001</c:v>
                </c:pt>
                <c:pt idx="13819">
                  <c:v>1.639102697372</c:v>
                </c:pt>
                <c:pt idx="13820">
                  <c:v>1.6391878128049999</c:v>
                </c:pt>
                <c:pt idx="13821">
                  <c:v>1.6392774581909999</c:v>
                </c:pt>
                <c:pt idx="13822">
                  <c:v>1.6394073963169999</c:v>
                </c:pt>
                <c:pt idx="13823">
                  <c:v>1.639535188675</c:v>
                </c:pt>
                <c:pt idx="13824">
                  <c:v>1.639772415161</c:v>
                </c:pt>
                <c:pt idx="13825">
                  <c:v>1.639887213707</c:v>
                </c:pt>
                <c:pt idx="13826">
                  <c:v>1.640014767647</c:v>
                </c:pt>
                <c:pt idx="13827">
                  <c:v>1.640101671219</c:v>
                </c:pt>
                <c:pt idx="13828">
                  <c:v>1.6401982307430001</c:v>
                </c:pt>
                <c:pt idx="13829">
                  <c:v>1.640289306641</c:v>
                </c:pt>
                <c:pt idx="13830">
                  <c:v>1.640415906906</c:v>
                </c:pt>
                <c:pt idx="13831">
                  <c:v>1.6405451297760001</c:v>
                </c:pt>
                <c:pt idx="13832">
                  <c:v>1.640696763992</c:v>
                </c:pt>
                <c:pt idx="13833">
                  <c:v>1.640848278999</c:v>
                </c:pt>
                <c:pt idx="13834">
                  <c:v>1.6409558057789999</c:v>
                </c:pt>
                <c:pt idx="13835">
                  <c:v>1.6411005258560001</c:v>
                </c:pt>
                <c:pt idx="13836">
                  <c:v>1.6413975954060001</c:v>
                </c:pt>
                <c:pt idx="13837">
                  <c:v>1.6415076255800001</c:v>
                </c:pt>
                <c:pt idx="13838">
                  <c:v>1.6416480541230001</c:v>
                </c:pt>
                <c:pt idx="13839">
                  <c:v>1.6418895721440001</c:v>
                </c:pt>
                <c:pt idx="13840">
                  <c:v>1.641973733902</c:v>
                </c:pt>
                <c:pt idx="13841">
                  <c:v>1.6420543193820001</c:v>
                </c:pt>
                <c:pt idx="13842">
                  <c:v>1.6421364545820001</c:v>
                </c:pt>
                <c:pt idx="13843">
                  <c:v>1.6422134637829999</c:v>
                </c:pt>
                <c:pt idx="13844">
                  <c:v>1.642261505127</c:v>
                </c:pt>
                <c:pt idx="13845">
                  <c:v>1.6423153877259999</c:v>
                </c:pt>
                <c:pt idx="13846">
                  <c:v>1.64236342907</c:v>
                </c:pt>
                <c:pt idx="13847">
                  <c:v>1.642440199852</c:v>
                </c:pt>
                <c:pt idx="13848">
                  <c:v>1.6425207853320001</c:v>
                </c:pt>
                <c:pt idx="13849">
                  <c:v>1.6426324844360001</c:v>
                </c:pt>
                <c:pt idx="13850">
                  <c:v>1.642982721329</c:v>
                </c:pt>
                <c:pt idx="13851">
                  <c:v>1.643067955971</c:v>
                </c:pt>
                <c:pt idx="13852">
                  <c:v>1.6431523561479999</c:v>
                </c:pt>
                <c:pt idx="13853">
                  <c:v>1.6432336568829999</c:v>
                </c:pt>
                <c:pt idx="13854">
                  <c:v>1.6435784101490001</c:v>
                </c:pt>
                <c:pt idx="13855">
                  <c:v>1.6439117193220001</c:v>
                </c:pt>
                <c:pt idx="13856">
                  <c:v>1.644196510315</c:v>
                </c:pt>
                <c:pt idx="13857">
                  <c:v>1.6444454193119999</c:v>
                </c:pt>
                <c:pt idx="13858">
                  <c:v>1.644614815712</c:v>
                </c:pt>
                <c:pt idx="13859">
                  <c:v>1.644940853119</c:v>
                </c:pt>
                <c:pt idx="13860">
                  <c:v>1.6450600624080001</c:v>
                </c:pt>
                <c:pt idx="13861">
                  <c:v>1.6453967094419999</c:v>
                </c:pt>
                <c:pt idx="13862">
                  <c:v>1.6456626653669999</c:v>
                </c:pt>
                <c:pt idx="13863">
                  <c:v>1.6459918022160001</c:v>
                </c:pt>
                <c:pt idx="13864">
                  <c:v>1.64608168602</c:v>
                </c:pt>
                <c:pt idx="13865">
                  <c:v>1.6461665630340001</c:v>
                </c:pt>
                <c:pt idx="13866">
                  <c:v>1.646313667297</c:v>
                </c:pt>
                <c:pt idx="13867">
                  <c:v>1.646427750587</c:v>
                </c:pt>
                <c:pt idx="13868">
                  <c:v>1.6465075016020001</c:v>
                </c:pt>
                <c:pt idx="13869">
                  <c:v>1.6468217372889999</c:v>
                </c:pt>
                <c:pt idx="13870">
                  <c:v>1.6471552848819999</c:v>
                </c:pt>
                <c:pt idx="13871">
                  <c:v>1.647513270378</c:v>
                </c:pt>
                <c:pt idx="13872">
                  <c:v>1.6478747129439999</c:v>
                </c:pt>
                <c:pt idx="13873">
                  <c:v>1.6480290889739999</c:v>
                </c:pt>
                <c:pt idx="13874">
                  <c:v>1.6481422185900001</c:v>
                </c:pt>
                <c:pt idx="13875">
                  <c:v>1.6482629776</c:v>
                </c:pt>
                <c:pt idx="13876">
                  <c:v>1.648593664169</c:v>
                </c:pt>
                <c:pt idx="13877">
                  <c:v>1.648936152458</c:v>
                </c:pt>
                <c:pt idx="13878">
                  <c:v>1.6490812301640001</c:v>
                </c:pt>
                <c:pt idx="13879">
                  <c:v>1.649201273918</c:v>
                </c:pt>
                <c:pt idx="13880">
                  <c:v>1.6495556831360001</c:v>
                </c:pt>
                <c:pt idx="13881">
                  <c:v>1.6497045755390001</c:v>
                </c:pt>
                <c:pt idx="13882">
                  <c:v>1.6497958898539999</c:v>
                </c:pt>
                <c:pt idx="13883">
                  <c:v>1.6498479843139999</c:v>
                </c:pt>
                <c:pt idx="13884">
                  <c:v>1.649897933006</c:v>
                </c:pt>
                <c:pt idx="13885">
                  <c:v>1.6499500274659999</c:v>
                </c:pt>
                <c:pt idx="13886">
                  <c:v>1.65004992485</c:v>
                </c:pt>
                <c:pt idx="13887">
                  <c:v>1.650100469589</c:v>
                </c:pt>
                <c:pt idx="13888">
                  <c:v>1.6501610279079999</c:v>
                </c:pt>
                <c:pt idx="13889">
                  <c:v>1.650221586227</c:v>
                </c:pt>
                <c:pt idx="13890">
                  <c:v>1.650283455849</c:v>
                </c:pt>
                <c:pt idx="13891">
                  <c:v>1.650340676308</c:v>
                </c:pt>
                <c:pt idx="13892">
                  <c:v>1.650395989418</c:v>
                </c:pt>
                <c:pt idx="13893">
                  <c:v>1.6504493951799999</c:v>
                </c:pt>
                <c:pt idx="13894">
                  <c:v>1.650502920151</c:v>
                </c:pt>
                <c:pt idx="13895">
                  <c:v>1.6505595445629999</c:v>
                </c:pt>
                <c:pt idx="13896">
                  <c:v>1.6506167650220001</c:v>
                </c:pt>
                <c:pt idx="13897">
                  <c:v>1.650669932365</c:v>
                </c:pt>
                <c:pt idx="13898">
                  <c:v>1.6510093212129999</c:v>
                </c:pt>
                <c:pt idx="13899">
                  <c:v>1.6511577367779999</c:v>
                </c:pt>
                <c:pt idx="13900">
                  <c:v>1.6514800786970001</c:v>
                </c:pt>
                <c:pt idx="13901">
                  <c:v>1.6517519950870001</c:v>
                </c:pt>
                <c:pt idx="13902">
                  <c:v>1.652036786079</c:v>
                </c:pt>
                <c:pt idx="13903">
                  <c:v>1.6521846055980001</c:v>
                </c:pt>
                <c:pt idx="13904">
                  <c:v>1.6525025367740001</c:v>
                </c:pt>
                <c:pt idx="13905">
                  <c:v>1.6526063680650001</c:v>
                </c:pt>
                <c:pt idx="13906">
                  <c:v>1.6527171134950001</c:v>
                </c:pt>
                <c:pt idx="13907">
                  <c:v>1.6528667211529999</c:v>
                </c:pt>
                <c:pt idx="13908">
                  <c:v>1.6531819105150001</c:v>
                </c:pt>
                <c:pt idx="13909">
                  <c:v>1.653490304947</c:v>
                </c:pt>
                <c:pt idx="13910">
                  <c:v>1.653693437576</c:v>
                </c:pt>
                <c:pt idx="13911">
                  <c:v>1.6540070772169999</c:v>
                </c:pt>
                <c:pt idx="13912">
                  <c:v>1.654148578644</c:v>
                </c:pt>
                <c:pt idx="13913">
                  <c:v>1.654394507408</c:v>
                </c:pt>
                <c:pt idx="13914">
                  <c:v>1.654536604881</c:v>
                </c:pt>
                <c:pt idx="13915">
                  <c:v>1.6546468734740001</c:v>
                </c:pt>
                <c:pt idx="13916">
                  <c:v>1.6547889709470001</c:v>
                </c:pt>
                <c:pt idx="13917">
                  <c:v>1.6550060510639999</c:v>
                </c:pt>
                <c:pt idx="13918">
                  <c:v>1.6551281213760001</c:v>
                </c:pt>
                <c:pt idx="13919">
                  <c:v>1.6554620265960001</c:v>
                </c:pt>
                <c:pt idx="13920">
                  <c:v>1.655607461929</c:v>
                </c:pt>
                <c:pt idx="13921">
                  <c:v>1.655724287033</c:v>
                </c:pt>
                <c:pt idx="13922">
                  <c:v>1.6558556556699999</c:v>
                </c:pt>
                <c:pt idx="13923">
                  <c:v>1.655938625336</c:v>
                </c:pt>
                <c:pt idx="13924">
                  <c:v>1.6562688350679999</c:v>
                </c:pt>
                <c:pt idx="13925">
                  <c:v>1.656413078308</c:v>
                </c:pt>
                <c:pt idx="13926">
                  <c:v>1.656742930412</c:v>
                </c:pt>
                <c:pt idx="13927">
                  <c:v>1.6570023298259999</c:v>
                </c:pt>
                <c:pt idx="13928">
                  <c:v>1.6573230028149999</c:v>
                </c:pt>
                <c:pt idx="13929">
                  <c:v>1.6575748920440001</c:v>
                </c:pt>
                <c:pt idx="13930">
                  <c:v>1.657659053802</c:v>
                </c:pt>
                <c:pt idx="13931">
                  <c:v>1.657743573189</c:v>
                </c:pt>
                <c:pt idx="13932">
                  <c:v>1.657788872719</c:v>
                </c:pt>
                <c:pt idx="13933">
                  <c:v>1.657879710197</c:v>
                </c:pt>
                <c:pt idx="13934">
                  <c:v>1.657962322235</c:v>
                </c:pt>
                <c:pt idx="13935">
                  <c:v>1.658042669296</c:v>
                </c:pt>
                <c:pt idx="13936">
                  <c:v>1.658165812492</c:v>
                </c:pt>
                <c:pt idx="13937">
                  <c:v>1.6583282947539999</c:v>
                </c:pt>
                <c:pt idx="13938">
                  <c:v>1.6584436893459999</c:v>
                </c:pt>
                <c:pt idx="13939">
                  <c:v>1.6587613821030001</c:v>
                </c:pt>
                <c:pt idx="13940">
                  <c:v>1.658872723579</c:v>
                </c:pt>
                <c:pt idx="13941">
                  <c:v>1.6589813232420001</c:v>
                </c:pt>
                <c:pt idx="13942">
                  <c:v>1.6590909957890001</c:v>
                </c:pt>
                <c:pt idx="13943">
                  <c:v>1.659232020378</c:v>
                </c:pt>
                <c:pt idx="13944">
                  <c:v>1.6593843698499999</c:v>
                </c:pt>
                <c:pt idx="13945">
                  <c:v>1.659470677376</c:v>
                </c:pt>
                <c:pt idx="13946">
                  <c:v>1.6595532894130001</c:v>
                </c:pt>
                <c:pt idx="13947">
                  <c:v>1.659627914429</c:v>
                </c:pt>
                <c:pt idx="13948">
                  <c:v>1.6597043275829999</c:v>
                </c:pt>
                <c:pt idx="13949">
                  <c:v>1.6597509384160001</c:v>
                </c:pt>
                <c:pt idx="13950">
                  <c:v>1.6598329544070001</c:v>
                </c:pt>
                <c:pt idx="13951">
                  <c:v>1.659942507744</c:v>
                </c:pt>
                <c:pt idx="13952">
                  <c:v>1.6602828502660001</c:v>
                </c:pt>
                <c:pt idx="13953">
                  <c:v>1.6605972051619999</c:v>
                </c:pt>
                <c:pt idx="13954">
                  <c:v>1.660958409309</c:v>
                </c:pt>
                <c:pt idx="13955">
                  <c:v>1.661290645599</c:v>
                </c:pt>
                <c:pt idx="13956">
                  <c:v>1.6616128683089999</c:v>
                </c:pt>
                <c:pt idx="13957">
                  <c:v>1.661734342575</c:v>
                </c:pt>
                <c:pt idx="13958">
                  <c:v>1.6619617939</c:v>
                </c:pt>
                <c:pt idx="13959">
                  <c:v>1.662074327469</c:v>
                </c:pt>
                <c:pt idx="13960">
                  <c:v>1.662383198738</c:v>
                </c:pt>
                <c:pt idx="13961">
                  <c:v>1.662533164024</c:v>
                </c:pt>
                <c:pt idx="13962">
                  <c:v>1.662757277489</c:v>
                </c:pt>
                <c:pt idx="13963">
                  <c:v>1.663109540939</c:v>
                </c:pt>
                <c:pt idx="13964">
                  <c:v>1.663234949112</c:v>
                </c:pt>
                <c:pt idx="13965">
                  <c:v>1.6633244752880001</c:v>
                </c:pt>
                <c:pt idx="13966">
                  <c:v>1.6634148359300001</c:v>
                </c:pt>
                <c:pt idx="13967">
                  <c:v>1.663497567177</c:v>
                </c:pt>
                <c:pt idx="13968">
                  <c:v>1.6635769605640001</c:v>
                </c:pt>
                <c:pt idx="13969">
                  <c:v>1.663684844971</c:v>
                </c:pt>
                <c:pt idx="13970">
                  <c:v>1.664013504982</c:v>
                </c:pt>
                <c:pt idx="13971">
                  <c:v>1.664319634438</c:v>
                </c:pt>
                <c:pt idx="13972">
                  <c:v>1.6646345853810001</c:v>
                </c:pt>
                <c:pt idx="13973">
                  <c:v>1.6649314165119999</c:v>
                </c:pt>
                <c:pt idx="13974">
                  <c:v>1.665252566338</c:v>
                </c:pt>
                <c:pt idx="13975">
                  <c:v>1.665526390076</c:v>
                </c:pt>
                <c:pt idx="13976">
                  <c:v>1.665739417076</c:v>
                </c:pt>
                <c:pt idx="13977">
                  <c:v>1.6661013364790001</c:v>
                </c:pt>
                <c:pt idx="13978">
                  <c:v>1.6663542985919999</c:v>
                </c:pt>
                <c:pt idx="13979">
                  <c:v>1.6664626598359999</c:v>
                </c:pt>
                <c:pt idx="13980">
                  <c:v>1.6665847301479999</c:v>
                </c:pt>
                <c:pt idx="13981">
                  <c:v>1.666660904884</c:v>
                </c:pt>
                <c:pt idx="13982">
                  <c:v>1.6669960021970001</c:v>
                </c:pt>
                <c:pt idx="13983">
                  <c:v>1.6670854091639999</c:v>
                </c:pt>
                <c:pt idx="13984">
                  <c:v>1.6672096252440001</c:v>
                </c:pt>
                <c:pt idx="13985">
                  <c:v>1.6675103902820001</c:v>
                </c:pt>
                <c:pt idx="13986">
                  <c:v>1.6676238775250001</c:v>
                </c:pt>
                <c:pt idx="13987">
                  <c:v>1.667737722397</c:v>
                </c:pt>
                <c:pt idx="13988">
                  <c:v>1.667962551117</c:v>
                </c:pt>
                <c:pt idx="13989">
                  <c:v>1.6680425405499999</c:v>
                </c:pt>
                <c:pt idx="13990">
                  <c:v>1.6681251525880001</c:v>
                </c:pt>
                <c:pt idx="13991">
                  <c:v>1.668211102486</c:v>
                </c:pt>
                <c:pt idx="13992">
                  <c:v>1.6685692071910001</c:v>
                </c:pt>
                <c:pt idx="13993">
                  <c:v>1.668866872787</c:v>
                </c:pt>
                <c:pt idx="13994">
                  <c:v>1.669013977051</c:v>
                </c:pt>
                <c:pt idx="13995">
                  <c:v>1.6693502664569999</c:v>
                </c:pt>
                <c:pt idx="13996">
                  <c:v>1.669434309006</c:v>
                </c:pt>
                <c:pt idx="13997">
                  <c:v>1.66954267025</c:v>
                </c:pt>
                <c:pt idx="13998">
                  <c:v>1.669654130936</c:v>
                </c:pt>
                <c:pt idx="13999">
                  <c:v>1.669979333878</c:v>
                </c:pt>
                <c:pt idx="14000">
                  <c:v>1.670116305351</c:v>
                </c:pt>
                <c:pt idx="14001">
                  <c:v>1.670197963715</c:v>
                </c:pt>
                <c:pt idx="14002">
                  <c:v>1.670280098915</c:v>
                </c:pt>
                <c:pt idx="14003">
                  <c:v>1.670328855515</c:v>
                </c:pt>
                <c:pt idx="14004">
                  <c:v>1.6704121828080001</c:v>
                </c:pt>
                <c:pt idx="14005">
                  <c:v>1.6705536842349999</c:v>
                </c:pt>
                <c:pt idx="14006">
                  <c:v>1.670693278313</c:v>
                </c:pt>
                <c:pt idx="14007">
                  <c:v>1.670780777931</c:v>
                </c:pt>
                <c:pt idx="14008">
                  <c:v>1.670890450478</c:v>
                </c:pt>
                <c:pt idx="14009">
                  <c:v>1.6709729433060001</c:v>
                </c:pt>
                <c:pt idx="14010">
                  <c:v>1.6710485219960001</c:v>
                </c:pt>
                <c:pt idx="14011">
                  <c:v>1.6711639165879999</c:v>
                </c:pt>
                <c:pt idx="14012">
                  <c:v>1.671254873276</c:v>
                </c:pt>
                <c:pt idx="14013">
                  <c:v>1.671599507332</c:v>
                </c:pt>
                <c:pt idx="14014">
                  <c:v>1.6717257499689999</c:v>
                </c:pt>
                <c:pt idx="14015">
                  <c:v>1.6719216108320001</c:v>
                </c:pt>
                <c:pt idx="14016">
                  <c:v>1.672272801399</c:v>
                </c:pt>
                <c:pt idx="14017">
                  <c:v>1.67262673378</c:v>
                </c:pt>
                <c:pt idx="14018">
                  <c:v>1.672853112221</c:v>
                </c:pt>
                <c:pt idx="14019">
                  <c:v>1.6730393171310001</c:v>
                </c:pt>
                <c:pt idx="14020">
                  <c:v>1.67333650589</c:v>
                </c:pt>
                <c:pt idx="14021">
                  <c:v>1.6735365390779999</c:v>
                </c:pt>
                <c:pt idx="14022">
                  <c:v>1.673675298691</c:v>
                </c:pt>
                <c:pt idx="14023">
                  <c:v>1.673793196678</c:v>
                </c:pt>
                <c:pt idx="14024">
                  <c:v>1.6741093397140001</c:v>
                </c:pt>
                <c:pt idx="14025">
                  <c:v>1.6744352579120001</c:v>
                </c:pt>
                <c:pt idx="14026">
                  <c:v>1.6746097803119999</c:v>
                </c:pt>
                <c:pt idx="14027">
                  <c:v>1.6746891736980001</c:v>
                </c:pt>
                <c:pt idx="14028">
                  <c:v>1.674740672112</c:v>
                </c:pt>
                <c:pt idx="14029">
                  <c:v>1.6748861074450001</c:v>
                </c:pt>
                <c:pt idx="14030">
                  <c:v>1.6750677824019999</c:v>
                </c:pt>
                <c:pt idx="14031">
                  <c:v>1.675152659416</c:v>
                </c:pt>
                <c:pt idx="14032">
                  <c:v>1.675241708755</c:v>
                </c:pt>
                <c:pt idx="14033">
                  <c:v>1.6753354072569999</c:v>
                </c:pt>
                <c:pt idx="14034">
                  <c:v>1.675429821014</c:v>
                </c:pt>
                <c:pt idx="14035">
                  <c:v>1.675519824028</c:v>
                </c:pt>
                <c:pt idx="14036">
                  <c:v>1.67564702034</c:v>
                </c:pt>
                <c:pt idx="14037">
                  <c:v>1.67581152916</c:v>
                </c:pt>
                <c:pt idx="14038">
                  <c:v>1.6758942604060001</c:v>
                </c:pt>
                <c:pt idx="14039">
                  <c:v>1.676010370255</c:v>
                </c:pt>
                <c:pt idx="14040">
                  <c:v>1.676160335541</c:v>
                </c:pt>
                <c:pt idx="14041">
                  <c:v>1.6765064001079999</c:v>
                </c:pt>
                <c:pt idx="14042">
                  <c:v>1.676829338074</c:v>
                </c:pt>
                <c:pt idx="14043">
                  <c:v>1.67698097229</c:v>
                </c:pt>
                <c:pt idx="14044">
                  <c:v>1.6770945787430001</c:v>
                </c:pt>
                <c:pt idx="14045">
                  <c:v>1.677206158638</c:v>
                </c:pt>
                <c:pt idx="14046">
                  <c:v>1.677294969559</c:v>
                </c:pt>
                <c:pt idx="14047">
                  <c:v>1.6773868799210001</c:v>
                </c:pt>
                <c:pt idx="14048">
                  <c:v>1.6775097846980001</c:v>
                </c:pt>
                <c:pt idx="14049">
                  <c:v>1.6778081655499999</c:v>
                </c:pt>
                <c:pt idx="14050">
                  <c:v>1.678001284599</c:v>
                </c:pt>
                <c:pt idx="14051">
                  <c:v>1.678127408028</c:v>
                </c:pt>
                <c:pt idx="14052">
                  <c:v>1.678212285042</c:v>
                </c:pt>
                <c:pt idx="14053">
                  <c:v>1.6782920360569999</c:v>
                </c:pt>
                <c:pt idx="14054">
                  <c:v>1.678607940674</c:v>
                </c:pt>
                <c:pt idx="14055">
                  <c:v>1.6787244081499999</c:v>
                </c:pt>
                <c:pt idx="14056">
                  <c:v>1.6788803339</c:v>
                </c:pt>
                <c:pt idx="14057">
                  <c:v>1.679182767868</c:v>
                </c:pt>
                <c:pt idx="14058">
                  <c:v>1.6793032884600001</c:v>
                </c:pt>
                <c:pt idx="14059">
                  <c:v>1.679472208023</c:v>
                </c:pt>
                <c:pt idx="14060">
                  <c:v>1.679583907127</c:v>
                </c:pt>
                <c:pt idx="14061">
                  <c:v>1.679696917534</c:v>
                </c:pt>
                <c:pt idx="14062">
                  <c:v>1.679779887199</c:v>
                </c:pt>
                <c:pt idx="14063">
                  <c:v>1.679916858673</c:v>
                </c:pt>
                <c:pt idx="14064">
                  <c:v>1.6800289154050001</c:v>
                </c:pt>
                <c:pt idx="14065">
                  <c:v>1.6801059246059999</c:v>
                </c:pt>
                <c:pt idx="14066">
                  <c:v>1.680181264877</c:v>
                </c:pt>
                <c:pt idx="14067">
                  <c:v>1.68026804924</c:v>
                </c:pt>
                <c:pt idx="14068">
                  <c:v>1.680352807045</c:v>
                </c:pt>
                <c:pt idx="14069">
                  <c:v>1.6805678606029999</c:v>
                </c:pt>
                <c:pt idx="14070">
                  <c:v>1.680764555931</c:v>
                </c:pt>
                <c:pt idx="14071">
                  <c:v>1.6810663938520001</c:v>
                </c:pt>
                <c:pt idx="14072">
                  <c:v>1.6811916828160001</c:v>
                </c:pt>
                <c:pt idx="14073">
                  <c:v>1.6813271045680001</c:v>
                </c:pt>
                <c:pt idx="14074">
                  <c:v>1.681490898132</c:v>
                </c:pt>
                <c:pt idx="14075">
                  <c:v>1.681647777557</c:v>
                </c:pt>
                <c:pt idx="14076">
                  <c:v>1.681723356247</c:v>
                </c:pt>
                <c:pt idx="14077">
                  <c:v>1.6819124221799999</c:v>
                </c:pt>
                <c:pt idx="14078">
                  <c:v>1.6820726394650001</c:v>
                </c:pt>
                <c:pt idx="14079">
                  <c:v>1.682184934616</c:v>
                </c:pt>
                <c:pt idx="14080">
                  <c:v>1.682524800301</c:v>
                </c:pt>
                <c:pt idx="14081">
                  <c:v>1.682851910591</c:v>
                </c:pt>
                <c:pt idx="14082">
                  <c:v>1.682964205742</c:v>
                </c:pt>
                <c:pt idx="14083">
                  <c:v>1.6830824613569999</c:v>
                </c:pt>
                <c:pt idx="14084">
                  <c:v>1.6831853389739999</c:v>
                </c:pt>
                <c:pt idx="14085">
                  <c:v>1.683333277702</c:v>
                </c:pt>
                <c:pt idx="14086">
                  <c:v>1.6835139989850001</c:v>
                </c:pt>
                <c:pt idx="14087">
                  <c:v>1.6838563680650001</c:v>
                </c:pt>
                <c:pt idx="14088">
                  <c:v>1.683965802193</c:v>
                </c:pt>
                <c:pt idx="14089">
                  <c:v>1.684076666832</c:v>
                </c:pt>
                <c:pt idx="14090">
                  <c:v>1.6841876506810001</c:v>
                </c:pt>
                <c:pt idx="14091">
                  <c:v>1.684324502945</c:v>
                </c:pt>
                <c:pt idx="14092">
                  <c:v>1.684444904327</c:v>
                </c:pt>
                <c:pt idx="14093">
                  <c:v>1.6845854520800001</c:v>
                </c:pt>
                <c:pt idx="14094">
                  <c:v>1.6846635341639999</c:v>
                </c:pt>
                <c:pt idx="14095">
                  <c:v>1.6847397089</c:v>
                </c:pt>
                <c:pt idx="14096">
                  <c:v>1.684797883034</c:v>
                </c:pt>
                <c:pt idx="14097">
                  <c:v>1.684906005859</c:v>
                </c:pt>
                <c:pt idx="14098">
                  <c:v>1.6852211952209999</c:v>
                </c:pt>
                <c:pt idx="14099">
                  <c:v>1.6855742931369999</c:v>
                </c:pt>
                <c:pt idx="14100">
                  <c:v>1.6856590509410001</c:v>
                </c:pt>
                <c:pt idx="14101">
                  <c:v>1.685744762421</c:v>
                </c:pt>
                <c:pt idx="14102">
                  <c:v>1.6858335733409999</c:v>
                </c:pt>
                <c:pt idx="14103">
                  <c:v>1.685926675797</c:v>
                </c:pt>
                <c:pt idx="14104">
                  <c:v>1.6860574483869999</c:v>
                </c:pt>
                <c:pt idx="14105">
                  <c:v>1.686283826828</c:v>
                </c:pt>
                <c:pt idx="14106">
                  <c:v>1.686404705048</c:v>
                </c:pt>
                <c:pt idx="14107">
                  <c:v>1.6864926815029999</c:v>
                </c:pt>
                <c:pt idx="14108">
                  <c:v>1.686588764191</c:v>
                </c:pt>
                <c:pt idx="14109">
                  <c:v>1.686673164368</c:v>
                </c:pt>
                <c:pt idx="14110">
                  <c:v>1.686799883842</c:v>
                </c:pt>
                <c:pt idx="14111">
                  <c:v>1.6869674921040001</c:v>
                </c:pt>
                <c:pt idx="14112">
                  <c:v>1.687081336975</c:v>
                </c:pt>
                <c:pt idx="14113">
                  <c:v>1.6874285936360001</c:v>
                </c:pt>
                <c:pt idx="14114">
                  <c:v>1.6877514123920001</c:v>
                </c:pt>
                <c:pt idx="14115">
                  <c:v>1.6879556179049999</c:v>
                </c:pt>
                <c:pt idx="14116">
                  <c:v>1.6881256103519999</c:v>
                </c:pt>
                <c:pt idx="14117">
                  <c:v>1.6882022619249999</c:v>
                </c:pt>
                <c:pt idx="14118">
                  <c:v>1.688378810883</c:v>
                </c:pt>
                <c:pt idx="14119">
                  <c:v>1.68859744072</c:v>
                </c:pt>
                <c:pt idx="14120">
                  <c:v>1.6887446641920001</c:v>
                </c:pt>
                <c:pt idx="14121">
                  <c:v>1.688890695572</c:v>
                </c:pt>
                <c:pt idx="14122">
                  <c:v>1.688999652863</c:v>
                </c:pt>
                <c:pt idx="14123">
                  <c:v>1.6890794038770001</c:v>
                </c:pt>
                <c:pt idx="14124">
                  <c:v>1.689158201218</c:v>
                </c:pt>
                <c:pt idx="14125">
                  <c:v>1.6892380714420001</c:v>
                </c:pt>
                <c:pt idx="14126">
                  <c:v>1.689459443092</c:v>
                </c:pt>
                <c:pt idx="14127">
                  <c:v>1.6896358728409999</c:v>
                </c:pt>
                <c:pt idx="14128">
                  <c:v>1.689751148224</c:v>
                </c:pt>
                <c:pt idx="14129">
                  <c:v>1.6899534463879999</c:v>
                </c:pt>
                <c:pt idx="14130">
                  <c:v>1.690245509148</c:v>
                </c:pt>
                <c:pt idx="14131">
                  <c:v>1.690321207047</c:v>
                </c:pt>
                <c:pt idx="14132">
                  <c:v>1.6903995275499999</c:v>
                </c:pt>
                <c:pt idx="14133">
                  <c:v>1.6904565095899999</c:v>
                </c:pt>
                <c:pt idx="14134">
                  <c:v>1.6905292272570001</c:v>
                </c:pt>
                <c:pt idx="14135">
                  <c:v>1.6906570196149999</c:v>
                </c:pt>
                <c:pt idx="14136">
                  <c:v>1.6907904148099999</c:v>
                </c:pt>
                <c:pt idx="14137">
                  <c:v>1.6908695697780001</c:v>
                </c:pt>
                <c:pt idx="14138">
                  <c:v>1.6909549236300001</c:v>
                </c:pt>
                <c:pt idx="14139">
                  <c:v>1.691007852554</c:v>
                </c:pt>
                <c:pt idx="14140">
                  <c:v>1.691083550453</c:v>
                </c:pt>
                <c:pt idx="14141">
                  <c:v>1.6912828683850001</c:v>
                </c:pt>
                <c:pt idx="14142">
                  <c:v>1.6913692951199999</c:v>
                </c:pt>
                <c:pt idx="14143">
                  <c:v>1.6914606094360001</c:v>
                </c:pt>
                <c:pt idx="14144">
                  <c:v>1.6915541887279999</c:v>
                </c:pt>
                <c:pt idx="14145">
                  <c:v>1.6916553974149999</c:v>
                </c:pt>
                <c:pt idx="14146">
                  <c:v>1.691750764847</c:v>
                </c:pt>
                <c:pt idx="14147">
                  <c:v>1.6918381452560001</c:v>
                </c:pt>
                <c:pt idx="14148">
                  <c:v>1.6919291019439999</c:v>
                </c:pt>
                <c:pt idx="14149">
                  <c:v>1.692013978958</c:v>
                </c:pt>
                <c:pt idx="14150">
                  <c:v>1.6921305656429999</c:v>
                </c:pt>
                <c:pt idx="14151">
                  <c:v>1.692244768143</c:v>
                </c:pt>
                <c:pt idx="14152">
                  <c:v>1.6923674345019999</c:v>
                </c:pt>
                <c:pt idx="14153">
                  <c:v>1.692448139191</c:v>
                </c:pt>
                <c:pt idx="14154">
                  <c:v>1.692528367043</c:v>
                </c:pt>
                <c:pt idx="14155">
                  <c:v>1.692837953568</c:v>
                </c:pt>
                <c:pt idx="14156">
                  <c:v>1.6929494142529999</c:v>
                </c:pt>
                <c:pt idx="14157">
                  <c:v>1.6930521726609999</c:v>
                </c:pt>
                <c:pt idx="14158">
                  <c:v>1.6931630373</c:v>
                </c:pt>
                <c:pt idx="14159">
                  <c:v>1.6932386159899999</c:v>
                </c:pt>
                <c:pt idx="14160">
                  <c:v>1.69332253933</c:v>
                </c:pt>
                <c:pt idx="14161">
                  <c:v>1.693425774574</c:v>
                </c:pt>
                <c:pt idx="14162">
                  <c:v>1.693582653999</c:v>
                </c:pt>
                <c:pt idx="14163">
                  <c:v>1.6939380168910001</c:v>
                </c:pt>
                <c:pt idx="14164">
                  <c:v>1.69405579567</c:v>
                </c:pt>
                <c:pt idx="14165">
                  <c:v>1.6942135095599999</c:v>
                </c:pt>
                <c:pt idx="14166">
                  <c:v>1.694357872009</c:v>
                </c:pt>
                <c:pt idx="14167">
                  <c:v>1.694534063339</c:v>
                </c:pt>
                <c:pt idx="14168">
                  <c:v>1.6948846578600001</c:v>
                </c:pt>
                <c:pt idx="14169">
                  <c:v>1.6952137947079999</c:v>
                </c:pt>
                <c:pt idx="14170">
                  <c:v>1.695377826691</c:v>
                </c:pt>
                <c:pt idx="14171">
                  <c:v>1.695591807365</c:v>
                </c:pt>
                <c:pt idx="14172">
                  <c:v>1.6957881450650001</c:v>
                </c:pt>
                <c:pt idx="14173">
                  <c:v>1.6958726644519999</c:v>
                </c:pt>
                <c:pt idx="14174">
                  <c:v>1.696212649345</c:v>
                </c:pt>
                <c:pt idx="14175">
                  <c:v>1.6965483427050001</c:v>
                </c:pt>
                <c:pt idx="14176">
                  <c:v>1.6968135833739999</c:v>
                </c:pt>
                <c:pt idx="14177">
                  <c:v>1.697167277336</c:v>
                </c:pt>
                <c:pt idx="14178">
                  <c:v>1.6972471475599999</c:v>
                </c:pt>
                <c:pt idx="14179">
                  <c:v>1.6973332166670001</c:v>
                </c:pt>
                <c:pt idx="14180">
                  <c:v>1.697429418564</c:v>
                </c:pt>
                <c:pt idx="14181">
                  <c:v>1.6975250244140001</c:v>
                </c:pt>
                <c:pt idx="14182">
                  <c:v>1.6975780725480001</c:v>
                </c:pt>
                <c:pt idx="14183">
                  <c:v>1.697674512863</c:v>
                </c:pt>
                <c:pt idx="14184">
                  <c:v>1.6977727413179999</c:v>
                </c:pt>
                <c:pt idx="14185">
                  <c:v>1.697867870331</c:v>
                </c:pt>
                <c:pt idx="14186">
                  <c:v>1.697955131531</c:v>
                </c:pt>
                <c:pt idx="14187">
                  <c:v>1.698038101196</c:v>
                </c:pt>
                <c:pt idx="14188">
                  <c:v>1.698152542114</c:v>
                </c:pt>
                <c:pt idx="14189">
                  <c:v>1.698488593102</c:v>
                </c:pt>
                <c:pt idx="14190">
                  <c:v>1.6987869739529999</c:v>
                </c:pt>
                <c:pt idx="14191">
                  <c:v>1.6991077661509999</c:v>
                </c:pt>
                <c:pt idx="14192">
                  <c:v>1.699242115021</c:v>
                </c:pt>
                <c:pt idx="14193">
                  <c:v>1.6995635032650001</c:v>
                </c:pt>
                <c:pt idx="14194">
                  <c:v>1.6998494863510001</c:v>
                </c:pt>
                <c:pt idx="14195">
                  <c:v>1.7001448869710001</c:v>
                </c:pt>
                <c:pt idx="14196">
                  <c:v>1.7002252340320001</c:v>
                </c:pt>
                <c:pt idx="14197">
                  <c:v>1.7003968954090001</c:v>
                </c:pt>
                <c:pt idx="14198">
                  <c:v>1.7005553245539999</c:v>
                </c:pt>
                <c:pt idx="14199">
                  <c:v>1.7006264925000001</c:v>
                </c:pt>
                <c:pt idx="14200">
                  <c:v>1.7007318735120001</c:v>
                </c:pt>
                <c:pt idx="14201">
                  <c:v>1.700811505318</c:v>
                </c:pt>
                <c:pt idx="14202">
                  <c:v>1.700862169266</c:v>
                </c:pt>
                <c:pt idx="14203">
                  <c:v>1.7009403705599999</c:v>
                </c:pt>
                <c:pt idx="14204">
                  <c:v>1.7010147571559999</c:v>
                </c:pt>
                <c:pt idx="14205">
                  <c:v>1.701129794121</c:v>
                </c:pt>
                <c:pt idx="14206">
                  <c:v>1.7014420032499999</c:v>
                </c:pt>
                <c:pt idx="14207">
                  <c:v>1.7017798423770001</c:v>
                </c:pt>
                <c:pt idx="14208">
                  <c:v>1.702130079269</c:v>
                </c:pt>
                <c:pt idx="14209">
                  <c:v>1.7023119926450001</c:v>
                </c:pt>
                <c:pt idx="14210">
                  <c:v>1.702654004097</c:v>
                </c:pt>
                <c:pt idx="14211">
                  <c:v>1.7027670145030001</c:v>
                </c:pt>
                <c:pt idx="14212">
                  <c:v>1.702891230583</c:v>
                </c:pt>
                <c:pt idx="14213">
                  <c:v>1.702976822853</c:v>
                </c:pt>
                <c:pt idx="14214">
                  <c:v>1.7030590772630001</c:v>
                </c:pt>
                <c:pt idx="14215">
                  <c:v>1.703178882599</c:v>
                </c:pt>
                <c:pt idx="14216">
                  <c:v>1.7035022974009999</c:v>
                </c:pt>
                <c:pt idx="14217">
                  <c:v>1.7035886049269999</c:v>
                </c:pt>
                <c:pt idx="14218">
                  <c:v>1.703670859337</c:v>
                </c:pt>
                <c:pt idx="14219">
                  <c:v>1.7037515640259999</c:v>
                </c:pt>
                <c:pt idx="14220">
                  <c:v>1.703827619553</c:v>
                </c:pt>
                <c:pt idx="14221">
                  <c:v>1.7039452791209999</c:v>
                </c:pt>
                <c:pt idx="14222">
                  <c:v>1.7042450904849999</c:v>
                </c:pt>
                <c:pt idx="14223">
                  <c:v>1.7044105529789999</c:v>
                </c:pt>
                <c:pt idx="14224">
                  <c:v>1.704501628876</c:v>
                </c:pt>
                <c:pt idx="14225">
                  <c:v>1.70458817482</c:v>
                </c:pt>
                <c:pt idx="14226">
                  <c:v>1.70467710495</c:v>
                </c:pt>
                <c:pt idx="14227">
                  <c:v>1.704799771309</c:v>
                </c:pt>
                <c:pt idx="14228">
                  <c:v>1.7051392793660001</c:v>
                </c:pt>
                <c:pt idx="14229">
                  <c:v>1.705264568329</c:v>
                </c:pt>
                <c:pt idx="14230">
                  <c:v>1.7053111791610001</c:v>
                </c:pt>
                <c:pt idx="14231">
                  <c:v>1.7053653001789999</c:v>
                </c:pt>
                <c:pt idx="14232">
                  <c:v>1.7054232358929999</c:v>
                </c:pt>
                <c:pt idx="14233">
                  <c:v>1.705485105515</c:v>
                </c:pt>
                <c:pt idx="14234">
                  <c:v>1.7055439949040001</c:v>
                </c:pt>
                <c:pt idx="14235">
                  <c:v>1.705602049828</c:v>
                </c:pt>
                <c:pt idx="14236">
                  <c:v>1.705661535263</c:v>
                </c:pt>
                <c:pt idx="14237">
                  <c:v>1.705722570419</c:v>
                </c:pt>
                <c:pt idx="14238">
                  <c:v>1.7057847976680001</c:v>
                </c:pt>
                <c:pt idx="14239">
                  <c:v>1.7058432102200001</c:v>
                </c:pt>
                <c:pt idx="14240">
                  <c:v>1.705902099609</c:v>
                </c:pt>
                <c:pt idx="14241">
                  <c:v>1.705959439278</c:v>
                </c:pt>
                <c:pt idx="14242">
                  <c:v>1.7060121297840001</c:v>
                </c:pt>
                <c:pt idx="14243">
                  <c:v>1.706106901169</c:v>
                </c:pt>
                <c:pt idx="14244">
                  <c:v>1.7061581611629999</c:v>
                </c:pt>
                <c:pt idx="14245">
                  <c:v>1.706210613251</c:v>
                </c:pt>
                <c:pt idx="14246">
                  <c:v>1.7062600851059999</c:v>
                </c:pt>
                <c:pt idx="14247">
                  <c:v>1.7063063383099999</c:v>
                </c:pt>
                <c:pt idx="14248">
                  <c:v>1.706399917603</c:v>
                </c:pt>
                <c:pt idx="14249">
                  <c:v>1.7064778804780001</c:v>
                </c:pt>
                <c:pt idx="14250">
                  <c:v>1.706557750702</c:v>
                </c:pt>
                <c:pt idx="14251">
                  <c:v>1.7068798542020001</c:v>
                </c:pt>
                <c:pt idx="14252">
                  <c:v>1.707170724869</c:v>
                </c:pt>
                <c:pt idx="14253">
                  <c:v>1.7074527740480001</c:v>
                </c:pt>
                <c:pt idx="14254">
                  <c:v>1.7075349092480001</c:v>
                </c:pt>
                <c:pt idx="14255">
                  <c:v>1.707618117332</c:v>
                </c:pt>
                <c:pt idx="14256">
                  <c:v>1.7076992988590001</c:v>
                </c:pt>
                <c:pt idx="14257">
                  <c:v>1.7078076601029999</c:v>
                </c:pt>
                <c:pt idx="14258">
                  <c:v>1.7078562974930001</c:v>
                </c:pt>
                <c:pt idx="14259">
                  <c:v>1.7079035043719999</c:v>
                </c:pt>
                <c:pt idx="14260">
                  <c:v>1.7079741954800001</c:v>
                </c:pt>
                <c:pt idx="14261">
                  <c:v>1.7080544233320001</c:v>
                </c:pt>
                <c:pt idx="14262">
                  <c:v>1.7081574201580001</c:v>
                </c:pt>
                <c:pt idx="14263">
                  <c:v>1.708236336708</c:v>
                </c:pt>
                <c:pt idx="14264">
                  <c:v>1.7083108425139999</c:v>
                </c:pt>
                <c:pt idx="14265">
                  <c:v>1.708385467529</c:v>
                </c:pt>
                <c:pt idx="14266">
                  <c:v>1.708467125893</c:v>
                </c:pt>
                <c:pt idx="14267">
                  <c:v>1.7085419893260001</c:v>
                </c:pt>
                <c:pt idx="14268">
                  <c:v>1.708620667458</c:v>
                </c:pt>
                <c:pt idx="14269">
                  <c:v>1.7089442014689999</c:v>
                </c:pt>
                <c:pt idx="14270">
                  <c:v>1.7090936899189999</c:v>
                </c:pt>
                <c:pt idx="14271">
                  <c:v>1.709431648254</c:v>
                </c:pt>
                <c:pt idx="14272">
                  <c:v>1.7095782756810001</c:v>
                </c:pt>
                <c:pt idx="14273">
                  <c:v>1.7096908092500001</c:v>
                </c:pt>
                <c:pt idx="14274">
                  <c:v>1.7097375392909999</c:v>
                </c:pt>
                <c:pt idx="14275">
                  <c:v>1.7098321914670001</c:v>
                </c:pt>
                <c:pt idx="14276">
                  <c:v>1.7099270820620001</c:v>
                </c:pt>
                <c:pt idx="14277">
                  <c:v>1.710015892982</c:v>
                </c:pt>
                <c:pt idx="14278">
                  <c:v>1.710103034973</c:v>
                </c:pt>
                <c:pt idx="14279">
                  <c:v>1.710213899612</c:v>
                </c:pt>
                <c:pt idx="14280">
                  <c:v>1.7103527784350001</c:v>
                </c:pt>
                <c:pt idx="14281">
                  <c:v>1.7106808424</c:v>
                </c:pt>
                <c:pt idx="14282">
                  <c:v>1.7110025882719999</c:v>
                </c:pt>
                <c:pt idx="14283">
                  <c:v>1.711315870285</c:v>
                </c:pt>
                <c:pt idx="14284">
                  <c:v>1.711459755898</c:v>
                </c:pt>
                <c:pt idx="14285">
                  <c:v>1.7115719318389999</c:v>
                </c:pt>
                <c:pt idx="14286">
                  <c:v>1.711654186249</c:v>
                </c:pt>
                <c:pt idx="14287">
                  <c:v>1.7117575407029999</c:v>
                </c:pt>
                <c:pt idx="14288">
                  <c:v>1.7118115425110001</c:v>
                </c:pt>
                <c:pt idx="14289">
                  <c:v>1.7118629217150001</c:v>
                </c:pt>
                <c:pt idx="14290">
                  <c:v>1.7119396924970001</c:v>
                </c:pt>
                <c:pt idx="14291">
                  <c:v>1.7122737169269999</c:v>
                </c:pt>
                <c:pt idx="14292">
                  <c:v>1.7126103639600001</c:v>
                </c:pt>
                <c:pt idx="14293">
                  <c:v>1.712729096413</c:v>
                </c:pt>
                <c:pt idx="14294">
                  <c:v>1.7130349874499999</c:v>
                </c:pt>
                <c:pt idx="14295">
                  <c:v>1.7131665945050001</c:v>
                </c:pt>
                <c:pt idx="14296">
                  <c:v>1.713322281837</c:v>
                </c:pt>
                <c:pt idx="14297">
                  <c:v>1.713473200798</c:v>
                </c:pt>
                <c:pt idx="14298">
                  <c:v>1.7135837078089999</c:v>
                </c:pt>
                <c:pt idx="14299">
                  <c:v>1.7136958837509999</c:v>
                </c:pt>
                <c:pt idx="14300">
                  <c:v>1.713832974434</c:v>
                </c:pt>
                <c:pt idx="14301">
                  <c:v>1.7141222953799999</c:v>
                </c:pt>
                <c:pt idx="14302">
                  <c:v>1.7142108678820001</c:v>
                </c:pt>
                <c:pt idx="14303">
                  <c:v>1.7145347595210001</c:v>
                </c:pt>
                <c:pt idx="14304">
                  <c:v>1.7147901058199999</c:v>
                </c:pt>
                <c:pt idx="14305">
                  <c:v>1.7148703336719999</c:v>
                </c:pt>
                <c:pt idx="14306">
                  <c:v>1.7149802446369999</c:v>
                </c:pt>
                <c:pt idx="14307">
                  <c:v>1.715065121651</c:v>
                </c:pt>
                <c:pt idx="14308">
                  <c:v>1.7151719331740001</c:v>
                </c:pt>
                <c:pt idx="14309">
                  <c:v>1.715256333351</c:v>
                </c:pt>
                <c:pt idx="14310">
                  <c:v>1.715366840363</c:v>
                </c:pt>
                <c:pt idx="14311">
                  <c:v>1.7154612541200001</c:v>
                </c:pt>
                <c:pt idx="14312">
                  <c:v>1.7157971858979999</c:v>
                </c:pt>
                <c:pt idx="14313">
                  <c:v>1.7159795761109999</c:v>
                </c:pt>
                <c:pt idx="14314">
                  <c:v>1.716175317764</c:v>
                </c:pt>
                <c:pt idx="14315">
                  <c:v>1.7165420055389999</c:v>
                </c:pt>
                <c:pt idx="14316">
                  <c:v>1.7166657447810001</c:v>
                </c:pt>
                <c:pt idx="14317">
                  <c:v>1.7167910337450001</c:v>
                </c:pt>
                <c:pt idx="14318">
                  <c:v>1.7168822288509999</c:v>
                </c:pt>
                <c:pt idx="14319">
                  <c:v>1.716968655586</c:v>
                </c:pt>
                <c:pt idx="14320">
                  <c:v>1.7170608043669999</c:v>
                </c:pt>
                <c:pt idx="14321">
                  <c:v>1.7171466350560001</c:v>
                </c:pt>
                <c:pt idx="14322">
                  <c:v>1.7173100709919999</c:v>
                </c:pt>
                <c:pt idx="14323">
                  <c:v>1.7176589965819999</c:v>
                </c:pt>
                <c:pt idx="14324">
                  <c:v>1.717840671539</c:v>
                </c:pt>
                <c:pt idx="14325">
                  <c:v>1.718017458916</c:v>
                </c:pt>
                <c:pt idx="14326">
                  <c:v>1.718328714371</c:v>
                </c:pt>
                <c:pt idx="14327">
                  <c:v>1.7184791564940001</c:v>
                </c:pt>
                <c:pt idx="14328">
                  <c:v>1.7185621261599999</c:v>
                </c:pt>
                <c:pt idx="14329">
                  <c:v>1.7186709642410001</c:v>
                </c:pt>
                <c:pt idx="14330">
                  <c:v>1.7187728881840001</c:v>
                </c:pt>
                <c:pt idx="14331">
                  <c:v>1.718855381012</c:v>
                </c:pt>
                <c:pt idx="14332">
                  <c:v>1.718936562538</c:v>
                </c:pt>
                <c:pt idx="14333">
                  <c:v>1.71899163723</c:v>
                </c:pt>
                <c:pt idx="14334">
                  <c:v>1.719043970108</c:v>
                </c:pt>
                <c:pt idx="14335">
                  <c:v>1.719097733498</c:v>
                </c:pt>
                <c:pt idx="14336">
                  <c:v>1.7191761732099999</c:v>
                </c:pt>
                <c:pt idx="14337">
                  <c:v>1.7194803953169999</c:v>
                </c:pt>
                <c:pt idx="14338">
                  <c:v>1.7196007967</c:v>
                </c:pt>
                <c:pt idx="14339">
                  <c:v>1.7196910381320001</c:v>
                </c:pt>
                <c:pt idx="14340">
                  <c:v>1.7197483778</c:v>
                </c:pt>
                <c:pt idx="14341">
                  <c:v>1.719824910164</c:v>
                </c:pt>
                <c:pt idx="14342">
                  <c:v>1.7199050188060001</c:v>
                </c:pt>
                <c:pt idx="14343">
                  <c:v>1.720022916794</c:v>
                </c:pt>
                <c:pt idx="14344">
                  <c:v>1.7202484607699999</c:v>
                </c:pt>
                <c:pt idx="14345">
                  <c:v>1.720341920853</c:v>
                </c:pt>
                <c:pt idx="14346">
                  <c:v>1.7204365730290001</c:v>
                </c:pt>
                <c:pt idx="14347">
                  <c:v>1.720767140388</c:v>
                </c:pt>
                <c:pt idx="14348">
                  <c:v>1.7211261987690001</c:v>
                </c:pt>
                <c:pt idx="14349">
                  <c:v>1.721243858337</c:v>
                </c:pt>
                <c:pt idx="14350">
                  <c:v>1.7213656902309999</c:v>
                </c:pt>
                <c:pt idx="14351">
                  <c:v>1.7214491367339999</c:v>
                </c:pt>
                <c:pt idx="14352">
                  <c:v>1.721555948257</c:v>
                </c:pt>
                <c:pt idx="14353">
                  <c:v>1.721605420113</c:v>
                </c:pt>
                <c:pt idx="14354">
                  <c:v>1.7216626405719999</c:v>
                </c:pt>
                <c:pt idx="14355">
                  <c:v>1.72172498703</c:v>
                </c:pt>
                <c:pt idx="14356">
                  <c:v>1.721795678139</c:v>
                </c:pt>
                <c:pt idx="14357">
                  <c:v>1.7218673229220001</c:v>
                </c:pt>
                <c:pt idx="14358">
                  <c:v>1.721941113472</c:v>
                </c:pt>
                <c:pt idx="14359">
                  <c:v>1.722021222115</c:v>
                </c:pt>
                <c:pt idx="14360">
                  <c:v>1.7220942974090001</c:v>
                </c:pt>
                <c:pt idx="14361">
                  <c:v>1.722165584564</c:v>
                </c:pt>
                <c:pt idx="14362">
                  <c:v>1.722237467766</c:v>
                </c:pt>
                <c:pt idx="14363">
                  <c:v>1.722311854362</c:v>
                </c:pt>
                <c:pt idx="14364">
                  <c:v>1.7223821878429999</c:v>
                </c:pt>
                <c:pt idx="14365">
                  <c:v>1.722447872162</c:v>
                </c:pt>
                <c:pt idx="14366">
                  <c:v>1.722505450249</c:v>
                </c:pt>
                <c:pt idx="14367">
                  <c:v>1.7225623130800001</c:v>
                </c:pt>
                <c:pt idx="14368">
                  <c:v>1.722615242004</c:v>
                </c:pt>
                <c:pt idx="14369">
                  <c:v>1.722664952278</c:v>
                </c:pt>
                <c:pt idx="14370">
                  <c:v>1.722720861435</c:v>
                </c:pt>
                <c:pt idx="14371">
                  <c:v>1.7227667570109999</c:v>
                </c:pt>
                <c:pt idx="14372">
                  <c:v>1.7228597402570001</c:v>
                </c:pt>
                <c:pt idx="14373">
                  <c:v>1.722947120667</c:v>
                </c:pt>
                <c:pt idx="14374">
                  <c:v>1.7230342626570001</c:v>
                </c:pt>
                <c:pt idx="14375">
                  <c:v>1.723238110542</c:v>
                </c:pt>
                <c:pt idx="14376">
                  <c:v>1.723559617996</c:v>
                </c:pt>
                <c:pt idx="14377">
                  <c:v>1.7238467931749999</c:v>
                </c:pt>
                <c:pt idx="14378">
                  <c:v>1.724007129669</c:v>
                </c:pt>
                <c:pt idx="14379">
                  <c:v>1.724051356316</c:v>
                </c:pt>
                <c:pt idx="14380">
                  <c:v>1.7241470813749999</c:v>
                </c:pt>
                <c:pt idx="14381">
                  <c:v>1.7242581844330001</c:v>
                </c:pt>
                <c:pt idx="14382">
                  <c:v>1.724387168884</c:v>
                </c:pt>
                <c:pt idx="14383">
                  <c:v>1.7245054245</c:v>
                </c:pt>
                <c:pt idx="14384">
                  <c:v>1.7245784997939999</c:v>
                </c:pt>
                <c:pt idx="14385">
                  <c:v>1.724653959274</c:v>
                </c:pt>
                <c:pt idx="14386">
                  <c:v>1.724722743034</c:v>
                </c:pt>
                <c:pt idx="14387">
                  <c:v>1.7248007059099999</c:v>
                </c:pt>
                <c:pt idx="14388">
                  <c:v>1.7248719930650001</c:v>
                </c:pt>
                <c:pt idx="14389">
                  <c:v>1.7249455451969999</c:v>
                </c:pt>
                <c:pt idx="14390">
                  <c:v>1.724996447563</c:v>
                </c:pt>
                <c:pt idx="14391">
                  <c:v>1.725070476532</c:v>
                </c:pt>
                <c:pt idx="14392">
                  <c:v>1.725148916245</c:v>
                </c:pt>
                <c:pt idx="14393">
                  <c:v>1.72520160675</c:v>
                </c:pt>
                <c:pt idx="14394">
                  <c:v>1.725273013115</c:v>
                </c:pt>
                <c:pt idx="14395">
                  <c:v>1.7254031896590001</c:v>
                </c:pt>
                <c:pt idx="14396">
                  <c:v>1.725745558739</c:v>
                </c:pt>
                <c:pt idx="14397">
                  <c:v>1.726084589958</c:v>
                </c:pt>
                <c:pt idx="14398">
                  <c:v>1.726405739784</c:v>
                </c:pt>
                <c:pt idx="14399">
                  <c:v>1.7264940738679999</c:v>
                </c:pt>
                <c:pt idx="14400">
                  <c:v>1.726613163948</c:v>
                </c:pt>
                <c:pt idx="14401">
                  <c:v>1.726708889008</c:v>
                </c:pt>
                <c:pt idx="14402">
                  <c:v>1.727034211159</c:v>
                </c:pt>
                <c:pt idx="14403">
                  <c:v>1.7274105548859999</c:v>
                </c:pt>
                <c:pt idx="14404">
                  <c:v>1.727731585503</c:v>
                </c:pt>
                <c:pt idx="14405">
                  <c:v>1.7280783653259999</c:v>
                </c:pt>
                <c:pt idx="14406">
                  <c:v>1.7284270524980001</c:v>
                </c:pt>
                <c:pt idx="14407">
                  <c:v>1.7285317182540001</c:v>
                </c:pt>
                <c:pt idx="14408">
                  <c:v>1.7286417484279999</c:v>
                </c:pt>
                <c:pt idx="14409">
                  <c:v>1.728980541229</c:v>
                </c:pt>
                <c:pt idx="14410">
                  <c:v>1.72916674614</c:v>
                </c:pt>
                <c:pt idx="14411">
                  <c:v>1.7292519807819999</c:v>
                </c:pt>
                <c:pt idx="14412">
                  <c:v>1.729301810265</c:v>
                </c:pt>
                <c:pt idx="14413">
                  <c:v>1.7293803691859999</c:v>
                </c:pt>
                <c:pt idx="14414">
                  <c:v>1.7296584844589999</c:v>
                </c:pt>
                <c:pt idx="14415">
                  <c:v>1.729780077934</c:v>
                </c:pt>
                <c:pt idx="14416">
                  <c:v>1.729929089546</c:v>
                </c:pt>
                <c:pt idx="14417">
                  <c:v>1.7302242517469999</c:v>
                </c:pt>
                <c:pt idx="14418">
                  <c:v>1.730534911156</c:v>
                </c:pt>
                <c:pt idx="14419">
                  <c:v>1.7307891845700001</c:v>
                </c:pt>
                <c:pt idx="14420">
                  <c:v>1.7309677600860001</c:v>
                </c:pt>
                <c:pt idx="14421">
                  <c:v>1.7311438322070001</c:v>
                </c:pt>
                <c:pt idx="14422">
                  <c:v>1.7312521934509999</c:v>
                </c:pt>
                <c:pt idx="14423">
                  <c:v>1.7313427925110001</c:v>
                </c:pt>
                <c:pt idx="14424">
                  <c:v>1.731455683708</c:v>
                </c:pt>
                <c:pt idx="14425">
                  <c:v>1.731564760208</c:v>
                </c:pt>
                <c:pt idx="14426">
                  <c:v>1.73187661171</c:v>
                </c:pt>
                <c:pt idx="14427">
                  <c:v>1.73219704628</c:v>
                </c:pt>
                <c:pt idx="14428">
                  <c:v>1.7325907945629999</c:v>
                </c:pt>
                <c:pt idx="14429">
                  <c:v>1.732686161995</c:v>
                </c:pt>
                <c:pt idx="14430">
                  <c:v>1.732776880264</c:v>
                </c:pt>
                <c:pt idx="14431">
                  <c:v>1.7328650951389999</c:v>
                </c:pt>
                <c:pt idx="14432">
                  <c:v>1.732951164246</c:v>
                </c:pt>
                <c:pt idx="14433">
                  <c:v>1.7332913875580001</c:v>
                </c:pt>
                <c:pt idx="14434">
                  <c:v>1.7335531711579999</c:v>
                </c:pt>
                <c:pt idx="14435">
                  <c:v>1.733633160591</c:v>
                </c:pt>
                <c:pt idx="14436">
                  <c:v>1.7337101697920001</c:v>
                </c:pt>
                <c:pt idx="14437">
                  <c:v>1.733790159225</c:v>
                </c:pt>
                <c:pt idx="14438">
                  <c:v>1.7338454723359999</c:v>
                </c:pt>
                <c:pt idx="14439">
                  <c:v>1.733896136284</c:v>
                </c:pt>
                <c:pt idx="14440">
                  <c:v>1.7342274189</c:v>
                </c:pt>
                <c:pt idx="14441">
                  <c:v>1.734316706657</c:v>
                </c:pt>
                <c:pt idx="14442">
                  <c:v>1.7344434261320001</c:v>
                </c:pt>
                <c:pt idx="14443">
                  <c:v>1.7345383167270001</c:v>
                </c:pt>
                <c:pt idx="14444">
                  <c:v>1.734632134438</c:v>
                </c:pt>
                <c:pt idx="14445">
                  <c:v>1.734719395638</c:v>
                </c:pt>
                <c:pt idx="14446">
                  <c:v>1.734804034233</c:v>
                </c:pt>
                <c:pt idx="14447">
                  <c:v>1.7351471185680001</c:v>
                </c:pt>
                <c:pt idx="14448">
                  <c:v>1.7352865934370001</c:v>
                </c:pt>
                <c:pt idx="14449">
                  <c:v>1.735395908356</c:v>
                </c:pt>
                <c:pt idx="14450">
                  <c:v>1.7355452775960001</c:v>
                </c:pt>
                <c:pt idx="14451">
                  <c:v>1.73587501049</c:v>
                </c:pt>
                <c:pt idx="14452">
                  <c:v>1.736159086227</c:v>
                </c:pt>
                <c:pt idx="14453">
                  <c:v>1.7363396883010001</c:v>
                </c:pt>
                <c:pt idx="14454">
                  <c:v>1.7364507913589999</c:v>
                </c:pt>
                <c:pt idx="14455">
                  <c:v>1.7365299463270001</c:v>
                </c:pt>
                <c:pt idx="14456">
                  <c:v>1.7366406917570001</c:v>
                </c:pt>
                <c:pt idx="14457">
                  <c:v>1.736779928207</c:v>
                </c:pt>
                <c:pt idx="14458">
                  <c:v>1.736890554428</c:v>
                </c:pt>
                <c:pt idx="14459">
                  <c:v>1.7369729280470001</c:v>
                </c:pt>
                <c:pt idx="14460">
                  <c:v>1.7370574474330001</c:v>
                </c:pt>
                <c:pt idx="14461">
                  <c:v>1.7371081113819999</c:v>
                </c:pt>
                <c:pt idx="14462">
                  <c:v>1.737223744392</c:v>
                </c:pt>
                <c:pt idx="14463">
                  <c:v>1.7375413179400001</c:v>
                </c:pt>
                <c:pt idx="14464">
                  <c:v>1.7377752065659999</c:v>
                </c:pt>
                <c:pt idx="14465">
                  <c:v>1.7379155158999999</c:v>
                </c:pt>
                <c:pt idx="14466">
                  <c:v>1.7380670309070001</c:v>
                </c:pt>
                <c:pt idx="14467">
                  <c:v>1.7381874322890001</c:v>
                </c:pt>
                <c:pt idx="14468">
                  <c:v>1.738347649574</c:v>
                </c:pt>
                <c:pt idx="14469">
                  <c:v>1.7387161254879999</c:v>
                </c:pt>
                <c:pt idx="14470">
                  <c:v>1.738959670067</c:v>
                </c:pt>
                <c:pt idx="14471">
                  <c:v>1.7392418384549999</c:v>
                </c:pt>
                <c:pt idx="14472">
                  <c:v>1.739583969116</c:v>
                </c:pt>
                <c:pt idx="14473">
                  <c:v>1.7397692203520001</c:v>
                </c:pt>
                <c:pt idx="14474">
                  <c:v>1.7398574352259999</c:v>
                </c:pt>
                <c:pt idx="14475">
                  <c:v>1.7399052381519999</c:v>
                </c:pt>
                <c:pt idx="14476">
                  <c:v>1.739952921867</c:v>
                </c:pt>
                <c:pt idx="14477">
                  <c:v>1.740001678467</c:v>
                </c:pt>
                <c:pt idx="14478">
                  <c:v>1.740053057671</c:v>
                </c:pt>
                <c:pt idx="14479">
                  <c:v>1.7401039600370001</c:v>
                </c:pt>
                <c:pt idx="14480">
                  <c:v>1.7401535511020001</c:v>
                </c:pt>
                <c:pt idx="14481">
                  <c:v>1.7402410507199999</c:v>
                </c:pt>
                <c:pt idx="14482">
                  <c:v>1.7403200864790001</c:v>
                </c:pt>
                <c:pt idx="14483">
                  <c:v>1.7405490875239999</c:v>
                </c:pt>
                <c:pt idx="14484">
                  <c:v>1.7408800125120001</c:v>
                </c:pt>
                <c:pt idx="14485">
                  <c:v>1.741124629974</c:v>
                </c:pt>
                <c:pt idx="14486">
                  <c:v>1.7412840127939999</c:v>
                </c:pt>
                <c:pt idx="14487">
                  <c:v>1.741383552551</c:v>
                </c:pt>
                <c:pt idx="14488">
                  <c:v>1.7414869070050001</c:v>
                </c:pt>
                <c:pt idx="14489">
                  <c:v>1.741668820381</c:v>
                </c:pt>
                <c:pt idx="14490">
                  <c:v>1.7417604923250001</c:v>
                </c:pt>
                <c:pt idx="14491">
                  <c:v>1.7418174743649999</c:v>
                </c:pt>
                <c:pt idx="14492">
                  <c:v>1.741895318031</c:v>
                </c:pt>
                <c:pt idx="14493">
                  <c:v>1.7420248985290001</c:v>
                </c:pt>
                <c:pt idx="14494">
                  <c:v>1.742142081261</c:v>
                </c:pt>
                <c:pt idx="14495">
                  <c:v>1.742238163948</c:v>
                </c:pt>
                <c:pt idx="14496">
                  <c:v>1.7423222064970001</c:v>
                </c:pt>
                <c:pt idx="14497">
                  <c:v>1.7424232959749999</c:v>
                </c:pt>
                <c:pt idx="14498">
                  <c:v>1.7425296306610001</c:v>
                </c:pt>
                <c:pt idx="14499">
                  <c:v>1.7426528930659999</c:v>
                </c:pt>
                <c:pt idx="14500">
                  <c:v>1.742996692657</c:v>
                </c:pt>
                <c:pt idx="14501">
                  <c:v>1.7431581020360001</c:v>
                </c:pt>
                <c:pt idx="14502">
                  <c:v>1.743284344673</c:v>
                </c:pt>
                <c:pt idx="14503">
                  <c:v>1.7435833215709999</c:v>
                </c:pt>
                <c:pt idx="14504">
                  <c:v>1.74367582798</c:v>
                </c:pt>
                <c:pt idx="14505">
                  <c:v>1.743764877319</c:v>
                </c:pt>
                <c:pt idx="14506">
                  <c:v>1.743888497353</c:v>
                </c:pt>
                <c:pt idx="14507">
                  <c:v>1.7441518306729999</c:v>
                </c:pt>
                <c:pt idx="14508">
                  <c:v>1.74439406395</c:v>
                </c:pt>
                <c:pt idx="14509">
                  <c:v>1.7447407245640001</c:v>
                </c:pt>
                <c:pt idx="14510">
                  <c:v>1.7448612451550001</c:v>
                </c:pt>
                <c:pt idx="14511">
                  <c:v>1.7449824810029999</c:v>
                </c:pt>
                <c:pt idx="14512">
                  <c:v>1.7453001737589999</c:v>
                </c:pt>
                <c:pt idx="14513">
                  <c:v>1.7454897165300001</c:v>
                </c:pt>
                <c:pt idx="14514">
                  <c:v>1.74560213089</c:v>
                </c:pt>
                <c:pt idx="14515">
                  <c:v>1.7459347248079999</c:v>
                </c:pt>
                <c:pt idx="14516">
                  <c:v>1.746078133583</c:v>
                </c:pt>
                <c:pt idx="14517">
                  <c:v>1.7461972236629999</c:v>
                </c:pt>
                <c:pt idx="14518">
                  <c:v>1.7463114261629999</c:v>
                </c:pt>
                <c:pt idx="14519">
                  <c:v>1.7464522123340001</c:v>
                </c:pt>
                <c:pt idx="14520">
                  <c:v>1.7465293407439999</c:v>
                </c:pt>
                <c:pt idx="14521">
                  <c:v>1.746613144875</c:v>
                </c:pt>
                <c:pt idx="14522">
                  <c:v>1.7466933727259999</c:v>
                </c:pt>
                <c:pt idx="14523">
                  <c:v>1.746772408485</c:v>
                </c:pt>
                <c:pt idx="14524">
                  <c:v>1.7468527555469999</c:v>
                </c:pt>
                <c:pt idx="14525">
                  <c:v>1.7469704151150001</c:v>
                </c:pt>
                <c:pt idx="14526">
                  <c:v>1.7471259832379999</c:v>
                </c:pt>
                <c:pt idx="14527">
                  <c:v>1.7472147941589999</c:v>
                </c:pt>
                <c:pt idx="14528">
                  <c:v>1.7473033666610001</c:v>
                </c:pt>
                <c:pt idx="14529">
                  <c:v>1.7473993301390001</c:v>
                </c:pt>
                <c:pt idx="14530">
                  <c:v>1.747490525246</c:v>
                </c:pt>
                <c:pt idx="14531">
                  <c:v>1.7476444244380001</c:v>
                </c:pt>
                <c:pt idx="14532">
                  <c:v>1.7479833364490001</c:v>
                </c:pt>
                <c:pt idx="14533">
                  <c:v>1.7481702566149999</c:v>
                </c:pt>
                <c:pt idx="14534">
                  <c:v>1.7482869625090001</c:v>
                </c:pt>
                <c:pt idx="14535">
                  <c:v>1.748369574547</c:v>
                </c:pt>
                <c:pt idx="14536">
                  <c:v>1.7484475374220001</c:v>
                </c:pt>
                <c:pt idx="14537">
                  <c:v>1.74856030941</c:v>
                </c:pt>
                <c:pt idx="14538">
                  <c:v>1.748882293701</c:v>
                </c:pt>
                <c:pt idx="14539">
                  <c:v>1.7490847110750001</c:v>
                </c:pt>
                <c:pt idx="14540">
                  <c:v>1.749388456345</c:v>
                </c:pt>
                <c:pt idx="14541">
                  <c:v>1.749712109566</c:v>
                </c:pt>
                <c:pt idx="14542">
                  <c:v>1.749904990196</c:v>
                </c:pt>
                <c:pt idx="14543">
                  <c:v>1.750020861626</c:v>
                </c:pt>
                <c:pt idx="14544">
                  <c:v>1.7501336336140001</c:v>
                </c:pt>
                <c:pt idx="14545">
                  <c:v>1.750399231911</c:v>
                </c:pt>
                <c:pt idx="14546">
                  <c:v>1.7505199909210001</c:v>
                </c:pt>
                <c:pt idx="14547">
                  <c:v>1.750623941422</c:v>
                </c:pt>
                <c:pt idx="14548">
                  <c:v>1.7507305145259999</c:v>
                </c:pt>
                <c:pt idx="14549">
                  <c:v>1.7508679628370001</c:v>
                </c:pt>
                <c:pt idx="14550">
                  <c:v>1.7509489059450001</c:v>
                </c:pt>
                <c:pt idx="14551">
                  <c:v>1.7510291337970001</c:v>
                </c:pt>
                <c:pt idx="14552">
                  <c:v>1.7511485815050001</c:v>
                </c:pt>
                <c:pt idx="14553">
                  <c:v>1.7512421607969999</c:v>
                </c:pt>
                <c:pt idx="14554">
                  <c:v>1.7513360977170001</c:v>
                </c:pt>
                <c:pt idx="14555">
                  <c:v>1.7514137029650001</c:v>
                </c:pt>
                <c:pt idx="14556">
                  <c:v>1.75149512291</c:v>
                </c:pt>
                <c:pt idx="14557">
                  <c:v>1.7518272399899999</c:v>
                </c:pt>
                <c:pt idx="14558">
                  <c:v>1.751918077469</c:v>
                </c:pt>
                <c:pt idx="14559">
                  <c:v>1.75200688839</c:v>
                </c:pt>
                <c:pt idx="14560">
                  <c:v>1.752096891403</c:v>
                </c:pt>
                <c:pt idx="14561">
                  <c:v>1.752225279808</c:v>
                </c:pt>
                <c:pt idx="14562">
                  <c:v>1.752347826958</c:v>
                </c:pt>
                <c:pt idx="14563">
                  <c:v>1.7524408102040001</c:v>
                </c:pt>
                <c:pt idx="14564">
                  <c:v>1.752532124519</c:v>
                </c:pt>
                <c:pt idx="14565">
                  <c:v>1.7526212930680001</c:v>
                </c:pt>
                <c:pt idx="14566">
                  <c:v>1.7527140378949999</c:v>
                </c:pt>
                <c:pt idx="14567">
                  <c:v>1.7528027296069999</c:v>
                </c:pt>
                <c:pt idx="14568">
                  <c:v>1.7530001401899999</c:v>
                </c:pt>
                <c:pt idx="14569">
                  <c:v>1.7533419132229999</c:v>
                </c:pt>
                <c:pt idx="14570">
                  <c:v>1.753521680832</c:v>
                </c:pt>
                <c:pt idx="14571">
                  <c:v>1.75360429287</c:v>
                </c:pt>
                <c:pt idx="14572">
                  <c:v>1.7537524700160001</c:v>
                </c:pt>
                <c:pt idx="14573">
                  <c:v>1.753868699074</c:v>
                </c:pt>
                <c:pt idx="14574">
                  <c:v>1.7541717290879999</c:v>
                </c:pt>
                <c:pt idx="14575">
                  <c:v>1.7543208599090001</c:v>
                </c:pt>
                <c:pt idx="14576">
                  <c:v>1.754460930824</c:v>
                </c:pt>
                <c:pt idx="14577">
                  <c:v>1.7545388936999999</c:v>
                </c:pt>
                <c:pt idx="14578">
                  <c:v>1.754615902901</c:v>
                </c:pt>
                <c:pt idx="14579">
                  <c:v>1.754669070244</c:v>
                </c:pt>
                <c:pt idx="14580">
                  <c:v>1.75475025177</c:v>
                </c:pt>
                <c:pt idx="14581">
                  <c:v>1.754830479622</c:v>
                </c:pt>
                <c:pt idx="14582">
                  <c:v>1.754917740822</c:v>
                </c:pt>
                <c:pt idx="14583">
                  <c:v>1.7550234794620001</c:v>
                </c:pt>
                <c:pt idx="14584">
                  <c:v>1.7550976276400001</c:v>
                </c:pt>
                <c:pt idx="14585">
                  <c:v>1.7552108764650001</c:v>
                </c:pt>
                <c:pt idx="14586">
                  <c:v>1.75557756424</c:v>
                </c:pt>
                <c:pt idx="14587">
                  <c:v>1.7556681633</c:v>
                </c:pt>
                <c:pt idx="14588">
                  <c:v>1.7557568550110001</c:v>
                </c:pt>
                <c:pt idx="14589">
                  <c:v>1.7560735940929999</c:v>
                </c:pt>
                <c:pt idx="14590">
                  <c:v>1.756251096725</c:v>
                </c:pt>
                <c:pt idx="14591">
                  <c:v>1.756560325623</c:v>
                </c:pt>
                <c:pt idx="14592">
                  <c:v>1.756668448448</c:v>
                </c:pt>
                <c:pt idx="14593">
                  <c:v>1.756775856018</c:v>
                </c:pt>
                <c:pt idx="14594">
                  <c:v>1.756884932518</c:v>
                </c:pt>
                <c:pt idx="14595">
                  <c:v>1.757233023643</c:v>
                </c:pt>
                <c:pt idx="14596">
                  <c:v>1.7575529813769999</c:v>
                </c:pt>
                <c:pt idx="14597">
                  <c:v>1.7578754425050001</c:v>
                </c:pt>
                <c:pt idx="14598">
                  <c:v>1.7579803466799999</c:v>
                </c:pt>
                <c:pt idx="14599">
                  <c:v>1.7580703496929999</c:v>
                </c:pt>
                <c:pt idx="14600">
                  <c:v>1.7581931352619999</c:v>
                </c:pt>
                <c:pt idx="14601">
                  <c:v>1.7582880258560001</c:v>
                </c:pt>
                <c:pt idx="14602">
                  <c:v>1.7586152553559999</c:v>
                </c:pt>
                <c:pt idx="14603">
                  <c:v>1.758827209473</c:v>
                </c:pt>
                <c:pt idx="14604">
                  <c:v>1.75894510746</c:v>
                </c:pt>
                <c:pt idx="14605">
                  <c:v>1.759032249451</c:v>
                </c:pt>
                <c:pt idx="14606">
                  <c:v>1.7591173648830001</c:v>
                </c:pt>
                <c:pt idx="14607">
                  <c:v>1.7592464685439999</c:v>
                </c:pt>
                <c:pt idx="14608">
                  <c:v>1.7596004009249999</c:v>
                </c:pt>
                <c:pt idx="14609">
                  <c:v>1.7599160671230001</c:v>
                </c:pt>
                <c:pt idx="14610">
                  <c:v>1.7601984739300001</c:v>
                </c:pt>
                <c:pt idx="14611">
                  <c:v>1.7602441310879999</c:v>
                </c:pt>
                <c:pt idx="14612">
                  <c:v>1.7602944374080001</c:v>
                </c:pt>
                <c:pt idx="14613">
                  <c:v>1.760347366333</c:v>
                </c:pt>
                <c:pt idx="14614">
                  <c:v>1.7603991031649999</c:v>
                </c:pt>
                <c:pt idx="14615">
                  <c:v>1.7604497671129999</c:v>
                </c:pt>
                <c:pt idx="14616">
                  <c:v>1.760503292084</c:v>
                </c:pt>
                <c:pt idx="14617">
                  <c:v>1.7605593204500001</c:v>
                </c:pt>
                <c:pt idx="14618">
                  <c:v>1.760612010956</c:v>
                </c:pt>
                <c:pt idx="14619">
                  <c:v>1.7606605291370001</c:v>
                </c:pt>
                <c:pt idx="14620">
                  <c:v>1.7607494592670001</c:v>
                </c:pt>
                <c:pt idx="14621">
                  <c:v>1.7608281373979999</c:v>
                </c:pt>
                <c:pt idx="14622">
                  <c:v>1.7611671686170001</c:v>
                </c:pt>
                <c:pt idx="14623">
                  <c:v>1.76145195961</c:v>
                </c:pt>
                <c:pt idx="14624">
                  <c:v>1.7616434097289999</c:v>
                </c:pt>
                <c:pt idx="14625">
                  <c:v>1.7617294788360001</c:v>
                </c:pt>
                <c:pt idx="14626">
                  <c:v>1.761812925339</c:v>
                </c:pt>
                <c:pt idx="14627">
                  <c:v>1.76189661026</c:v>
                </c:pt>
                <c:pt idx="14628">
                  <c:v>1.762005805969</c:v>
                </c:pt>
                <c:pt idx="14629">
                  <c:v>1.7623076438900001</c:v>
                </c:pt>
                <c:pt idx="14630">
                  <c:v>1.7624194622039999</c:v>
                </c:pt>
                <c:pt idx="14631">
                  <c:v>1.76249563694</c:v>
                </c:pt>
                <c:pt idx="14632">
                  <c:v>1.76260471344</c:v>
                </c:pt>
                <c:pt idx="14633">
                  <c:v>1.762654185295</c:v>
                </c:pt>
                <c:pt idx="14634">
                  <c:v>1.762713551521</c:v>
                </c:pt>
                <c:pt idx="14635">
                  <c:v>1.762773990631</c:v>
                </c:pt>
                <c:pt idx="14636">
                  <c:v>1.762827992439</c:v>
                </c:pt>
                <c:pt idx="14637">
                  <c:v>1.7629226446149999</c:v>
                </c:pt>
                <c:pt idx="14638">
                  <c:v>1.7632597684860001</c:v>
                </c:pt>
                <c:pt idx="14639">
                  <c:v>1.763451218605</c:v>
                </c:pt>
                <c:pt idx="14640">
                  <c:v>1.763615965843</c:v>
                </c:pt>
                <c:pt idx="14641">
                  <c:v>1.7636995315549999</c:v>
                </c:pt>
                <c:pt idx="14642">
                  <c:v>1.763817548752</c:v>
                </c:pt>
                <c:pt idx="14643">
                  <c:v>1.763899445534</c:v>
                </c:pt>
                <c:pt idx="14644">
                  <c:v>1.7639882564539999</c:v>
                </c:pt>
                <c:pt idx="14645">
                  <c:v>1.764104127884</c:v>
                </c:pt>
                <c:pt idx="14646">
                  <c:v>1.7643063068389999</c:v>
                </c:pt>
                <c:pt idx="14647">
                  <c:v>1.764387845993</c:v>
                </c:pt>
                <c:pt idx="14648">
                  <c:v>1.7644746303559999</c:v>
                </c:pt>
                <c:pt idx="14649">
                  <c:v>1.764563918114</c:v>
                </c:pt>
                <c:pt idx="14650">
                  <c:v>1.764652967453</c:v>
                </c:pt>
                <c:pt idx="14651">
                  <c:v>1.765003442764</c:v>
                </c:pt>
                <c:pt idx="14652">
                  <c:v>1.765087008476</c:v>
                </c:pt>
                <c:pt idx="14653">
                  <c:v>1.7652703523640001</c:v>
                </c:pt>
                <c:pt idx="14654">
                  <c:v>1.7655545473100001</c:v>
                </c:pt>
                <c:pt idx="14655">
                  <c:v>1.7656680345539999</c:v>
                </c:pt>
                <c:pt idx="14656">
                  <c:v>1.7658134698870001</c:v>
                </c:pt>
                <c:pt idx="14657">
                  <c:v>1.7660284042359999</c:v>
                </c:pt>
                <c:pt idx="14658">
                  <c:v>1.766305327415</c:v>
                </c:pt>
                <c:pt idx="14659">
                  <c:v>1.766614675522</c:v>
                </c:pt>
                <c:pt idx="14660">
                  <c:v>1.7667309045790001</c:v>
                </c:pt>
                <c:pt idx="14661">
                  <c:v>1.7668112516400001</c:v>
                </c:pt>
                <c:pt idx="14662">
                  <c:v>1.76689696312</c:v>
                </c:pt>
                <c:pt idx="14663">
                  <c:v>1.7672016620640001</c:v>
                </c:pt>
                <c:pt idx="14664">
                  <c:v>1.7672795057299999</c:v>
                </c:pt>
                <c:pt idx="14665">
                  <c:v>1.7673289775850001</c:v>
                </c:pt>
                <c:pt idx="14666">
                  <c:v>1.7673996686939999</c:v>
                </c:pt>
                <c:pt idx="14667">
                  <c:v>1.767449975014</c:v>
                </c:pt>
                <c:pt idx="14668">
                  <c:v>1.7675288915630001</c:v>
                </c:pt>
                <c:pt idx="14669">
                  <c:v>1.7676036357880001</c:v>
                </c:pt>
                <c:pt idx="14670">
                  <c:v>1.767683625221</c:v>
                </c:pt>
                <c:pt idx="14671">
                  <c:v>1.767765402794</c:v>
                </c:pt>
                <c:pt idx="14672">
                  <c:v>1.7678470611570001</c:v>
                </c:pt>
                <c:pt idx="14673">
                  <c:v>1.7679380178449999</c:v>
                </c:pt>
                <c:pt idx="14674">
                  <c:v>1.7680572271349999</c:v>
                </c:pt>
                <c:pt idx="14675">
                  <c:v>1.768144845963</c:v>
                </c:pt>
                <c:pt idx="14676">
                  <c:v>1.768229365349</c:v>
                </c:pt>
                <c:pt idx="14677">
                  <c:v>1.7683094739909999</c:v>
                </c:pt>
                <c:pt idx="14678">
                  <c:v>1.7683678865429999</c:v>
                </c:pt>
                <c:pt idx="14679">
                  <c:v>1.768421411514</c:v>
                </c:pt>
                <c:pt idx="14680">
                  <c:v>1.7684746980670001</c:v>
                </c:pt>
                <c:pt idx="14681">
                  <c:v>1.768532037735</c:v>
                </c:pt>
                <c:pt idx="14682">
                  <c:v>1.7686238288880001</c:v>
                </c:pt>
                <c:pt idx="14683">
                  <c:v>1.768880009651</c:v>
                </c:pt>
                <c:pt idx="14684">
                  <c:v>1.768971323967</c:v>
                </c:pt>
                <c:pt idx="14685">
                  <c:v>1.7690184116359999</c:v>
                </c:pt>
                <c:pt idx="14686">
                  <c:v>1.7690666913990001</c:v>
                </c:pt>
                <c:pt idx="14687">
                  <c:v>1.769119739532</c:v>
                </c:pt>
                <c:pt idx="14688">
                  <c:v>1.7691688537600001</c:v>
                </c:pt>
                <c:pt idx="14689">
                  <c:v>1.7692161798479999</c:v>
                </c:pt>
                <c:pt idx="14690">
                  <c:v>1.7693157196039999</c:v>
                </c:pt>
                <c:pt idx="14691">
                  <c:v>1.7694098949429999</c:v>
                </c:pt>
                <c:pt idx="14692">
                  <c:v>1.769501566887</c:v>
                </c:pt>
                <c:pt idx="14693">
                  <c:v>1.769596576691</c:v>
                </c:pt>
                <c:pt idx="14694">
                  <c:v>1.769701242447</c:v>
                </c:pt>
                <c:pt idx="14695">
                  <c:v>1.76980483532</c:v>
                </c:pt>
                <c:pt idx="14696">
                  <c:v>1.7698997259139999</c:v>
                </c:pt>
                <c:pt idx="14697">
                  <c:v>1.7700028419489999</c:v>
                </c:pt>
                <c:pt idx="14698">
                  <c:v>1.770093679428</c:v>
                </c:pt>
                <c:pt idx="14699">
                  <c:v>1.7702162265779999</c:v>
                </c:pt>
                <c:pt idx="14700">
                  <c:v>1.770337700844</c:v>
                </c:pt>
                <c:pt idx="14701">
                  <c:v>1.7706425189970001</c:v>
                </c:pt>
                <c:pt idx="14702">
                  <c:v>1.770826101303</c:v>
                </c:pt>
                <c:pt idx="14703">
                  <c:v>1.7709379196170001</c:v>
                </c:pt>
                <c:pt idx="14704">
                  <c:v>1.7710347175600001</c:v>
                </c:pt>
                <c:pt idx="14705">
                  <c:v>1.7711056470869999</c:v>
                </c:pt>
                <c:pt idx="14706">
                  <c:v>1.771233439445</c:v>
                </c:pt>
                <c:pt idx="14707">
                  <c:v>1.7715100049970001</c:v>
                </c:pt>
                <c:pt idx="14708">
                  <c:v>1.771624803543</c:v>
                </c:pt>
                <c:pt idx="14709">
                  <c:v>1.7717031240459999</c:v>
                </c:pt>
                <c:pt idx="14710">
                  <c:v>1.7717829942700001</c:v>
                </c:pt>
                <c:pt idx="14711">
                  <c:v>1.7718563079830001</c:v>
                </c:pt>
                <c:pt idx="14712">
                  <c:v>1.7721062898640001</c:v>
                </c:pt>
                <c:pt idx="14713">
                  <c:v>1.7724577188490001</c:v>
                </c:pt>
                <c:pt idx="14714">
                  <c:v>1.772577762604</c:v>
                </c:pt>
                <c:pt idx="14715">
                  <c:v>1.7726695537570001</c:v>
                </c:pt>
                <c:pt idx="14716">
                  <c:v>1.7727545499799999</c:v>
                </c:pt>
                <c:pt idx="14717">
                  <c:v>1.7728737592699999</c:v>
                </c:pt>
                <c:pt idx="14718">
                  <c:v>1.7732479572299999</c:v>
                </c:pt>
                <c:pt idx="14719">
                  <c:v>1.7736026048660001</c:v>
                </c:pt>
                <c:pt idx="14720">
                  <c:v>1.7738653421399999</c:v>
                </c:pt>
                <c:pt idx="14721">
                  <c:v>1.7740335464479999</c:v>
                </c:pt>
                <c:pt idx="14722">
                  <c:v>1.7741702795030001</c:v>
                </c:pt>
                <c:pt idx="14723">
                  <c:v>1.774294614792</c:v>
                </c:pt>
                <c:pt idx="14724">
                  <c:v>1.7743815183639999</c:v>
                </c:pt>
                <c:pt idx="14725">
                  <c:v>1.7744659185410001</c:v>
                </c:pt>
                <c:pt idx="14726">
                  <c:v>1.7745695114140001</c:v>
                </c:pt>
                <c:pt idx="14727">
                  <c:v>1.7746489048</c:v>
                </c:pt>
                <c:pt idx="14728">
                  <c:v>1.7747014760969999</c:v>
                </c:pt>
                <c:pt idx="14729">
                  <c:v>1.7747510671619999</c:v>
                </c:pt>
                <c:pt idx="14730">
                  <c:v>1.774834513664</c:v>
                </c:pt>
                <c:pt idx="14731">
                  <c:v>1.7751576900479999</c:v>
                </c:pt>
                <c:pt idx="14732">
                  <c:v>1.775317192078</c:v>
                </c:pt>
                <c:pt idx="14733">
                  <c:v>1.7754021883010001</c:v>
                </c:pt>
                <c:pt idx="14734">
                  <c:v>1.7756522893910001</c:v>
                </c:pt>
                <c:pt idx="14735">
                  <c:v>1.7757683992390001</c:v>
                </c:pt>
                <c:pt idx="14736">
                  <c:v>1.7759559154510001</c:v>
                </c:pt>
                <c:pt idx="14737">
                  <c:v>1.7763137817379999</c:v>
                </c:pt>
                <c:pt idx="14738">
                  <c:v>1.776651263237</c:v>
                </c:pt>
                <c:pt idx="14739">
                  <c:v>1.77697634697</c:v>
                </c:pt>
                <c:pt idx="14740">
                  <c:v>1.777158856392</c:v>
                </c:pt>
                <c:pt idx="14741">
                  <c:v>1.777495503426</c:v>
                </c:pt>
                <c:pt idx="14742">
                  <c:v>1.777643680573</c:v>
                </c:pt>
                <c:pt idx="14743">
                  <c:v>1.7777243852619999</c:v>
                </c:pt>
                <c:pt idx="14744">
                  <c:v>1.777841687202</c:v>
                </c:pt>
                <c:pt idx="14745">
                  <c:v>1.777996778488</c:v>
                </c:pt>
                <c:pt idx="14746">
                  <c:v>1.77812063694</c:v>
                </c:pt>
                <c:pt idx="14747">
                  <c:v>1.7782114744190001</c:v>
                </c:pt>
                <c:pt idx="14748">
                  <c:v>1.7782988548280001</c:v>
                </c:pt>
                <c:pt idx="14749">
                  <c:v>1.7783931493759999</c:v>
                </c:pt>
                <c:pt idx="14750">
                  <c:v>1.7784827947620001</c:v>
                </c:pt>
                <c:pt idx="14751">
                  <c:v>1.778566241264</c:v>
                </c:pt>
                <c:pt idx="14752">
                  <c:v>1.77890086174</c:v>
                </c:pt>
                <c:pt idx="14753">
                  <c:v>1.7791848182679999</c:v>
                </c:pt>
                <c:pt idx="14754">
                  <c:v>1.7794036865230001</c:v>
                </c:pt>
                <c:pt idx="14755">
                  <c:v>1.779487133026</c:v>
                </c:pt>
                <c:pt idx="14756">
                  <c:v>1.779568195343</c:v>
                </c:pt>
                <c:pt idx="14757">
                  <c:v>1.7796477079390001</c:v>
                </c:pt>
                <c:pt idx="14758">
                  <c:v>1.77976000309</c:v>
                </c:pt>
                <c:pt idx="14759">
                  <c:v>1.7798705101009999</c:v>
                </c:pt>
                <c:pt idx="14760">
                  <c:v>1.7799837589259999</c:v>
                </c:pt>
                <c:pt idx="14761">
                  <c:v>1.780157327652</c:v>
                </c:pt>
                <c:pt idx="14762">
                  <c:v>1.780263781548</c:v>
                </c:pt>
                <c:pt idx="14763">
                  <c:v>1.7803696393970001</c:v>
                </c:pt>
                <c:pt idx="14764">
                  <c:v>1.7806227207180001</c:v>
                </c:pt>
                <c:pt idx="14765">
                  <c:v>1.7807427644730001</c:v>
                </c:pt>
                <c:pt idx="14766">
                  <c:v>1.7808595895770001</c:v>
                </c:pt>
                <c:pt idx="14767">
                  <c:v>1.781194210052</c:v>
                </c:pt>
                <c:pt idx="14768">
                  <c:v>1.781393885612</c:v>
                </c:pt>
                <c:pt idx="14769">
                  <c:v>1.7815443277359999</c:v>
                </c:pt>
                <c:pt idx="14770">
                  <c:v>1.7816542387009999</c:v>
                </c:pt>
                <c:pt idx="14771">
                  <c:v>1.78174161911</c:v>
                </c:pt>
                <c:pt idx="14772">
                  <c:v>1.7821139097209999</c:v>
                </c:pt>
                <c:pt idx="14773">
                  <c:v>1.7822332382199999</c:v>
                </c:pt>
                <c:pt idx="14774">
                  <c:v>1.78242957592</c:v>
                </c:pt>
                <c:pt idx="14775">
                  <c:v>1.782549262047</c:v>
                </c:pt>
                <c:pt idx="14776">
                  <c:v>1.782638311386</c:v>
                </c:pt>
                <c:pt idx="14777">
                  <c:v>1.782729029655</c:v>
                </c:pt>
                <c:pt idx="14778">
                  <c:v>1.7828197479250001</c:v>
                </c:pt>
                <c:pt idx="14779">
                  <c:v>1.78290605545</c:v>
                </c:pt>
                <c:pt idx="14780">
                  <c:v>1.782954454422</c:v>
                </c:pt>
                <c:pt idx="14781">
                  <c:v>1.783008813858</c:v>
                </c:pt>
                <c:pt idx="14782">
                  <c:v>1.7830659151079999</c:v>
                </c:pt>
                <c:pt idx="14783">
                  <c:v>1.783122181892</c:v>
                </c:pt>
                <c:pt idx="14784">
                  <c:v>1.78318297863</c:v>
                </c:pt>
                <c:pt idx="14785">
                  <c:v>1.78324842453</c:v>
                </c:pt>
                <c:pt idx="14786">
                  <c:v>1.7833135128019999</c:v>
                </c:pt>
                <c:pt idx="14787">
                  <c:v>1.7833847999570001</c:v>
                </c:pt>
                <c:pt idx="14788">
                  <c:v>1.783460259438</c:v>
                </c:pt>
                <c:pt idx="14789">
                  <c:v>1.7836011648179999</c:v>
                </c:pt>
                <c:pt idx="14790">
                  <c:v>1.783818721771</c:v>
                </c:pt>
                <c:pt idx="14791">
                  <c:v>1.783946871758</c:v>
                </c:pt>
                <c:pt idx="14792">
                  <c:v>1.7840716838840001</c:v>
                </c:pt>
                <c:pt idx="14793">
                  <c:v>1.7841829061509999</c:v>
                </c:pt>
                <c:pt idx="14794">
                  <c:v>1.7844476699830001</c:v>
                </c:pt>
                <c:pt idx="14795">
                  <c:v>1.7847423553470001</c:v>
                </c:pt>
                <c:pt idx="14796">
                  <c:v>1.7849709987639999</c:v>
                </c:pt>
                <c:pt idx="14797">
                  <c:v>1.78514778614</c:v>
                </c:pt>
                <c:pt idx="14798">
                  <c:v>1.7852751016620001</c:v>
                </c:pt>
                <c:pt idx="14799">
                  <c:v>1.785338759422</c:v>
                </c:pt>
                <c:pt idx="14800">
                  <c:v>1.785406589508</c:v>
                </c:pt>
                <c:pt idx="14801">
                  <c:v>1.7854565382000001</c:v>
                </c:pt>
                <c:pt idx="14802">
                  <c:v>1.785522580147</c:v>
                </c:pt>
                <c:pt idx="14803">
                  <c:v>1.7856727838519999</c:v>
                </c:pt>
                <c:pt idx="14804">
                  <c:v>1.785961866379</c:v>
                </c:pt>
                <c:pt idx="14805">
                  <c:v>1.786061048508</c:v>
                </c:pt>
                <c:pt idx="14806">
                  <c:v>1.7863343954090001</c:v>
                </c:pt>
                <c:pt idx="14807">
                  <c:v>1.7866408824919999</c:v>
                </c:pt>
                <c:pt idx="14808">
                  <c:v>1.7869397401810001</c:v>
                </c:pt>
                <c:pt idx="14809">
                  <c:v>1.7871290445329999</c:v>
                </c:pt>
                <c:pt idx="14810">
                  <c:v>1.787440061569</c:v>
                </c:pt>
                <c:pt idx="14811">
                  <c:v>1.787750601768</c:v>
                </c:pt>
                <c:pt idx="14812">
                  <c:v>1.7878969907760001</c:v>
                </c:pt>
                <c:pt idx="14813">
                  <c:v>1.78801202774</c:v>
                </c:pt>
                <c:pt idx="14814">
                  <c:v>1.7880965471270001</c:v>
                </c:pt>
                <c:pt idx="14815">
                  <c:v>1.7881822586060001</c:v>
                </c:pt>
                <c:pt idx="14816">
                  <c:v>1.7882972955700001</c:v>
                </c:pt>
                <c:pt idx="14817">
                  <c:v>1.788473963737</c:v>
                </c:pt>
                <c:pt idx="14818">
                  <c:v>1.7885347604749999</c:v>
                </c:pt>
                <c:pt idx="14819">
                  <c:v>1.7886157035829999</c:v>
                </c:pt>
                <c:pt idx="14820">
                  <c:v>1.7887001037600001</c:v>
                </c:pt>
                <c:pt idx="14821">
                  <c:v>1.7887927293779999</c:v>
                </c:pt>
                <c:pt idx="14822">
                  <c:v>1.788937687874</c:v>
                </c:pt>
                <c:pt idx="14823">
                  <c:v>1.7892694473270001</c:v>
                </c:pt>
                <c:pt idx="14824">
                  <c:v>1.7894223928449999</c:v>
                </c:pt>
                <c:pt idx="14825">
                  <c:v>1.789512634277</c:v>
                </c:pt>
                <c:pt idx="14826">
                  <c:v>1.7896080017089999</c:v>
                </c:pt>
                <c:pt idx="14827">
                  <c:v>1.789700746536</c:v>
                </c:pt>
                <c:pt idx="14828">
                  <c:v>1.789797306061</c:v>
                </c:pt>
                <c:pt idx="14829">
                  <c:v>1.7898857593540001</c:v>
                </c:pt>
                <c:pt idx="14830">
                  <c:v>1.7900073528289999</c:v>
                </c:pt>
                <c:pt idx="14831">
                  <c:v>1.790351033211</c:v>
                </c:pt>
                <c:pt idx="14832">
                  <c:v>1.7904667854309999</c:v>
                </c:pt>
                <c:pt idx="14833">
                  <c:v>1.7907742261890001</c:v>
                </c:pt>
                <c:pt idx="14834">
                  <c:v>1.791108965874</c:v>
                </c:pt>
                <c:pt idx="14835">
                  <c:v>1.791429758072</c:v>
                </c:pt>
                <c:pt idx="14836">
                  <c:v>1.7917631864550001</c:v>
                </c:pt>
                <c:pt idx="14837">
                  <c:v>1.7920495271679999</c:v>
                </c:pt>
                <c:pt idx="14838">
                  <c:v>1.7923632860180001</c:v>
                </c:pt>
                <c:pt idx="14839">
                  <c:v>1.7924764156340001</c:v>
                </c:pt>
                <c:pt idx="14840">
                  <c:v>1.7926229238510001</c:v>
                </c:pt>
                <c:pt idx="14841">
                  <c:v>1.7928026914599999</c:v>
                </c:pt>
                <c:pt idx="14842">
                  <c:v>1.793145060539</c:v>
                </c:pt>
                <c:pt idx="14843">
                  <c:v>1.793481230736</c:v>
                </c:pt>
                <c:pt idx="14844">
                  <c:v>1.7936650514600001</c:v>
                </c:pt>
                <c:pt idx="14845">
                  <c:v>1.7937469482420001</c:v>
                </c:pt>
                <c:pt idx="14846">
                  <c:v>1.7938349246980001</c:v>
                </c:pt>
                <c:pt idx="14847">
                  <c:v>1.7941843271260001</c:v>
                </c:pt>
                <c:pt idx="14848">
                  <c:v>1.794531941414</c:v>
                </c:pt>
                <c:pt idx="14849">
                  <c:v>1.7948639392850001</c:v>
                </c:pt>
                <c:pt idx="14850">
                  <c:v>1.79513001442</c:v>
                </c:pt>
                <c:pt idx="14851">
                  <c:v>1.7952474355700001</c:v>
                </c:pt>
                <c:pt idx="14852">
                  <c:v>1.795564651489</c:v>
                </c:pt>
                <c:pt idx="14853">
                  <c:v>1.79587829113</c:v>
                </c:pt>
                <c:pt idx="14854">
                  <c:v>1.7960313558579999</c:v>
                </c:pt>
                <c:pt idx="14855">
                  <c:v>1.796331763268</c:v>
                </c:pt>
                <c:pt idx="14856">
                  <c:v>1.7966703176500001</c:v>
                </c:pt>
                <c:pt idx="14857">
                  <c:v>1.796721577644</c:v>
                </c:pt>
                <c:pt idx="14858">
                  <c:v>1.7967717647549999</c:v>
                </c:pt>
                <c:pt idx="14859">
                  <c:v>1.7968207597729999</c:v>
                </c:pt>
                <c:pt idx="14860">
                  <c:v>1.7968674898150001</c:v>
                </c:pt>
                <c:pt idx="14861">
                  <c:v>1.796964049339</c:v>
                </c:pt>
                <c:pt idx="14862">
                  <c:v>1.7970498800279999</c:v>
                </c:pt>
                <c:pt idx="14863">
                  <c:v>1.797134757042</c:v>
                </c:pt>
                <c:pt idx="14864">
                  <c:v>1.79745054245</c:v>
                </c:pt>
                <c:pt idx="14865">
                  <c:v>1.797698020935</c:v>
                </c:pt>
                <c:pt idx="14866">
                  <c:v>1.7980123758319999</c:v>
                </c:pt>
                <c:pt idx="14867">
                  <c:v>1.7982075214390001</c:v>
                </c:pt>
                <c:pt idx="14868">
                  <c:v>1.798507332802</c:v>
                </c:pt>
                <c:pt idx="14869">
                  <c:v>1.798609018326</c:v>
                </c:pt>
                <c:pt idx="14870">
                  <c:v>1.7986670732500001</c:v>
                </c:pt>
                <c:pt idx="14871">
                  <c:v>1.798745393753</c:v>
                </c:pt>
                <c:pt idx="14872">
                  <c:v>1.7988687753679999</c:v>
                </c:pt>
                <c:pt idx="14873">
                  <c:v>1.7991703748700001</c:v>
                </c:pt>
                <c:pt idx="14874">
                  <c:v>1.7995052337649999</c:v>
                </c:pt>
                <c:pt idx="14875">
                  <c:v>1.7998427152630001</c:v>
                </c:pt>
                <c:pt idx="14876">
                  <c:v>1.799998044968</c:v>
                </c:pt>
                <c:pt idx="14877">
                  <c:v>1.8001041412350001</c:v>
                </c:pt>
                <c:pt idx="14878">
                  <c:v>1.800253868103</c:v>
                </c:pt>
                <c:pt idx="14879">
                  <c:v>1.8005487918850001</c:v>
                </c:pt>
                <c:pt idx="14880">
                  <c:v>1.8006883859630001</c:v>
                </c:pt>
                <c:pt idx="14881">
                  <c:v>1.800824761391</c:v>
                </c:pt>
                <c:pt idx="14882">
                  <c:v>1.800971388817</c:v>
                </c:pt>
                <c:pt idx="14883">
                  <c:v>1.801081180573</c:v>
                </c:pt>
                <c:pt idx="14884">
                  <c:v>1.801303744316</c:v>
                </c:pt>
                <c:pt idx="14885">
                  <c:v>1.801610589027</c:v>
                </c:pt>
                <c:pt idx="14886">
                  <c:v>1.8017878532410001</c:v>
                </c:pt>
                <c:pt idx="14887">
                  <c:v>1.8018732070920001</c:v>
                </c:pt>
                <c:pt idx="14888">
                  <c:v>1.8019526004790001</c:v>
                </c:pt>
                <c:pt idx="14889">
                  <c:v>1.802039504051</c:v>
                </c:pt>
                <c:pt idx="14890">
                  <c:v>1.80233669281</c:v>
                </c:pt>
                <c:pt idx="14891">
                  <c:v>1.802453398705</c:v>
                </c:pt>
                <c:pt idx="14892">
                  <c:v>1.8025341033940001</c:v>
                </c:pt>
                <c:pt idx="14893">
                  <c:v>1.8026171922680001</c:v>
                </c:pt>
                <c:pt idx="14894">
                  <c:v>1.8027678728100001</c:v>
                </c:pt>
                <c:pt idx="14895">
                  <c:v>1.8030000925059999</c:v>
                </c:pt>
                <c:pt idx="14896">
                  <c:v>1.8030922412870001</c:v>
                </c:pt>
                <c:pt idx="14897">
                  <c:v>1.803178906441</c:v>
                </c:pt>
                <c:pt idx="14898">
                  <c:v>1.8032954931259999</c:v>
                </c:pt>
                <c:pt idx="14899">
                  <c:v>1.8034149408339999</c:v>
                </c:pt>
                <c:pt idx="14900">
                  <c:v>1.803501725197</c:v>
                </c:pt>
                <c:pt idx="14901">
                  <c:v>1.8035904169079999</c:v>
                </c:pt>
                <c:pt idx="14902">
                  <c:v>1.803675889969</c:v>
                </c:pt>
                <c:pt idx="14903">
                  <c:v>1.8038177490230001</c:v>
                </c:pt>
                <c:pt idx="14904">
                  <c:v>1.803932309151</c:v>
                </c:pt>
                <c:pt idx="14905">
                  <c:v>1.804016947746</c:v>
                </c:pt>
                <c:pt idx="14906">
                  <c:v>1.8041287660600001</c:v>
                </c:pt>
                <c:pt idx="14907">
                  <c:v>1.804248332977</c:v>
                </c:pt>
                <c:pt idx="14908">
                  <c:v>1.80436861515</c:v>
                </c:pt>
                <c:pt idx="14909">
                  <c:v>1.804627537727</c:v>
                </c:pt>
                <c:pt idx="14910">
                  <c:v>1.804957747459</c:v>
                </c:pt>
                <c:pt idx="14911">
                  <c:v>1.805109500885</c:v>
                </c:pt>
                <c:pt idx="14912">
                  <c:v>1.8054536581039999</c:v>
                </c:pt>
                <c:pt idx="14913">
                  <c:v>1.80578327179</c:v>
                </c:pt>
                <c:pt idx="14914">
                  <c:v>1.806038975716</c:v>
                </c:pt>
                <c:pt idx="14915">
                  <c:v>1.8061583042139999</c:v>
                </c:pt>
                <c:pt idx="14916">
                  <c:v>1.8062356710430001</c:v>
                </c:pt>
                <c:pt idx="14917">
                  <c:v>1.806383252144</c:v>
                </c:pt>
                <c:pt idx="14918">
                  <c:v>1.8065012693410001</c:v>
                </c:pt>
                <c:pt idx="14919">
                  <c:v>1.806655406952</c:v>
                </c:pt>
                <c:pt idx="14920">
                  <c:v>1.8068039417270001</c:v>
                </c:pt>
                <c:pt idx="14921">
                  <c:v>1.8069175481799999</c:v>
                </c:pt>
                <c:pt idx="14922">
                  <c:v>1.8070291280749999</c:v>
                </c:pt>
                <c:pt idx="14923">
                  <c:v>1.807175040245</c:v>
                </c:pt>
                <c:pt idx="14924">
                  <c:v>1.807507395744</c:v>
                </c:pt>
                <c:pt idx="14925">
                  <c:v>1.807787418365</c:v>
                </c:pt>
                <c:pt idx="14926">
                  <c:v>1.807897806168</c:v>
                </c:pt>
                <c:pt idx="14927">
                  <c:v>1.8079741001130001</c:v>
                </c:pt>
                <c:pt idx="14928">
                  <c:v>1.808026790619</c:v>
                </c:pt>
                <c:pt idx="14929">
                  <c:v>1.8080761432650001</c:v>
                </c:pt>
                <c:pt idx="14930">
                  <c:v>1.8081321716309999</c:v>
                </c:pt>
                <c:pt idx="14931">
                  <c:v>1.8082129955290001</c:v>
                </c:pt>
                <c:pt idx="14932">
                  <c:v>1.8082704544070001</c:v>
                </c:pt>
                <c:pt idx="14933">
                  <c:v>1.8083821535110001</c:v>
                </c:pt>
                <c:pt idx="14934">
                  <c:v>1.8084950447079999</c:v>
                </c:pt>
                <c:pt idx="14935">
                  <c:v>1.8085776567459999</c:v>
                </c:pt>
                <c:pt idx="14936">
                  <c:v>1.8086508512499999</c:v>
                </c:pt>
                <c:pt idx="14937">
                  <c:v>1.8087033033369999</c:v>
                </c:pt>
                <c:pt idx="14938">
                  <c:v>1.808752417564</c:v>
                </c:pt>
                <c:pt idx="14939">
                  <c:v>1.80883705616</c:v>
                </c:pt>
                <c:pt idx="14940">
                  <c:v>1.808927536011</c:v>
                </c:pt>
                <c:pt idx="14941">
                  <c:v>1.8090161085130001</c:v>
                </c:pt>
                <c:pt idx="14942">
                  <c:v>1.8090965747829999</c:v>
                </c:pt>
                <c:pt idx="14943">
                  <c:v>1.8091728687290001</c:v>
                </c:pt>
                <c:pt idx="14944">
                  <c:v>1.8092523813250001</c:v>
                </c:pt>
                <c:pt idx="14945">
                  <c:v>1.809407234192</c:v>
                </c:pt>
                <c:pt idx="14946">
                  <c:v>1.809644460678</c:v>
                </c:pt>
                <c:pt idx="14947">
                  <c:v>1.8097323179239999</c:v>
                </c:pt>
                <c:pt idx="14948">
                  <c:v>1.8098218441010001</c:v>
                </c:pt>
                <c:pt idx="14949">
                  <c:v>1.809954881668</c:v>
                </c:pt>
                <c:pt idx="14950">
                  <c:v>1.8103266954420001</c:v>
                </c:pt>
                <c:pt idx="14951">
                  <c:v>1.8104093074800001</c:v>
                </c:pt>
                <c:pt idx="14952">
                  <c:v>1.810500741005</c:v>
                </c:pt>
                <c:pt idx="14953">
                  <c:v>1.8105472326280001</c:v>
                </c:pt>
                <c:pt idx="14954">
                  <c:v>1.810593008995</c:v>
                </c:pt>
                <c:pt idx="14955">
                  <c:v>1.8106433153149999</c:v>
                </c:pt>
                <c:pt idx="14956">
                  <c:v>1.8106938600539999</c:v>
                </c:pt>
                <c:pt idx="14957">
                  <c:v>1.8107469081880001</c:v>
                </c:pt>
                <c:pt idx="14958">
                  <c:v>1.81079864502</c:v>
                </c:pt>
                <c:pt idx="14959">
                  <c:v>1.810856580734</c:v>
                </c:pt>
                <c:pt idx="14960">
                  <c:v>1.8109067678449999</c:v>
                </c:pt>
                <c:pt idx="14961">
                  <c:v>1.81095635891</c:v>
                </c:pt>
                <c:pt idx="14962">
                  <c:v>1.811006188393</c:v>
                </c:pt>
                <c:pt idx="14963">
                  <c:v>1.8110582828520001</c:v>
                </c:pt>
                <c:pt idx="14964">
                  <c:v>1.8111635446550001</c:v>
                </c:pt>
                <c:pt idx="14965">
                  <c:v>1.8112535476680001</c:v>
                </c:pt>
                <c:pt idx="14966">
                  <c:v>1.8113363981249999</c:v>
                </c:pt>
                <c:pt idx="14967">
                  <c:v>1.8114551305769999</c:v>
                </c:pt>
                <c:pt idx="14968">
                  <c:v>1.8115665912629999</c:v>
                </c:pt>
                <c:pt idx="14969">
                  <c:v>1.811758041382</c:v>
                </c:pt>
                <c:pt idx="14970">
                  <c:v>1.811906456947</c:v>
                </c:pt>
                <c:pt idx="14971">
                  <c:v>1.8120157718659999</c:v>
                </c:pt>
                <c:pt idx="14972">
                  <c:v>1.8123067617419999</c:v>
                </c:pt>
                <c:pt idx="14973">
                  <c:v>1.8124443292620001</c:v>
                </c:pt>
                <c:pt idx="14974">
                  <c:v>1.8127253055570001</c:v>
                </c:pt>
                <c:pt idx="14975">
                  <c:v>1.8130025863649999</c:v>
                </c:pt>
                <c:pt idx="14976">
                  <c:v>1.813090205193</c:v>
                </c:pt>
                <c:pt idx="14977">
                  <c:v>1.8131449222560001</c:v>
                </c:pt>
                <c:pt idx="14978">
                  <c:v>1.813227176666</c:v>
                </c:pt>
                <c:pt idx="14979">
                  <c:v>1.813307404518</c:v>
                </c:pt>
                <c:pt idx="14980">
                  <c:v>1.8133811950680001</c:v>
                </c:pt>
                <c:pt idx="14981">
                  <c:v>1.813458442688</c:v>
                </c:pt>
                <c:pt idx="14982">
                  <c:v>1.8135415315629999</c:v>
                </c:pt>
                <c:pt idx="14983">
                  <c:v>1.8137140274050001</c:v>
                </c:pt>
                <c:pt idx="14984">
                  <c:v>1.8138345479969999</c:v>
                </c:pt>
                <c:pt idx="14985">
                  <c:v>1.813923716545</c:v>
                </c:pt>
                <c:pt idx="14986">
                  <c:v>1.814040541649</c:v>
                </c:pt>
                <c:pt idx="14987">
                  <c:v>1.8143533468249999</c:v>
                </c:pt>
                <c:pt idx="14988">
                  <c:v>1.8145051002499999</c:v>
                </c:pt>
                <c:pt idx="14989">
                  <c:v>1.814592719078</c:v>
                </c:pt>
                <c:pt idx="14990">
                  <c:v>1.814680814743</c:v>
                </c:pt>
                <c:pt idx="14991">
                  <c:v>1.81501698494</c:v>
                </c:pt>
                <c:pt idx="14992">
                  <c:v>1.8153597116469999</c:v>
                </c:pt>
                <c:pt idx="14993">
                  <c:v>1.8157030344009999</c:v>
                </c:pt>
                <c:pt idx="14994">
                  <c:v>1.8157850503920001</c:v>
                </c:pt>
                <c:pt idx="14995">
                  <c:v>1.8158653974529999</c:v>
                </c:pt>
                <c:pt idx="14996">
                  <c:v>1.815953969955</c:v>
                </c:pt>
                <c:pt idx="14997">
                  <c:v>1.816044449806</c:v>
                </c:pt>
                <c:pt idx="14998">
                  <c:v>1.8161609172819999</c:v>
                </c:pt>
                <c:pt idx="14999">
                  <c:v>1.8162418603899999</c:v>
                </c:pt>
                <c:pt idx="15000">
                  <c:v>1.816365122795</c:v>
                </c:pt>
                <c:pt idx="15001">
                  <c:v>1.8165975809099999</c:v>
                </c:pt>
                <c:pt idx="15002">
                  <c:v>1.8169009685519999</c:v>
                </c:pt>
                <c:pt idx="15003">
                  <c:v>1.817151784897</c:v>
                </c:pt>
                <c:pt idx="15004">
                  <c:v>1.817309379578</c:v>
                </c:pt>
                <c:pt idx="15005">
                  <c:v>1.8173917531970001</c:v>
                </c:pt>
                <c:pt idx="15006">
                  <c:v>1.8175008296970001</c:v>
                </c:pt>
                <c:pt idx="15007">
                  <c:v>1.8176150321960001</c:v>
                </c:pt>
                <c:pt idx="15008">
                  <c:v>1.817792534828</c:v>
                </c:pt>
                <c:pt idx="15009">
                  <c:v>1.818096995354</c:v>
                </c:pt>
                <c:pt idx="15010">
                  <c:v>1.8184444904329999</c:v>
                </c:pt>
                <c:pt idx="15011">
                  <c:v>1.8187441825870001</c:v>
                </c:pt>
                <c:pt idx="15012">
                  <c:v>1.8188673257829999</c:v>
                </c:pt>
                <c:pt idx="15013">
                  <c:v>1.8189477920529999</c:v>
                </c:pt>
                <c:pt idx="15014">
                  <c:v>1.819067597389</c:v>
                </c:pt>
                <c:pt idx="15015">
                  <c:v>1.8191549777980001</c:v>
                </c:pt>
                <c:pt idx="15016">
                  <c:v>1.819240689278</c:v>
                </c:pt>
                <c:pt idx="15017">
                  <c:v>1.819330453873</c:v>
                </c:pt>
                <c:pt idx="15018">
                  <c:v>1.81937789917</c:v>
                </c:pt>
                <c:pt idx="15019">
                  <c:v>1.819425582886</c:v>
                </c:pt>
                <c:pt idx="15020">
                  <c:v>1.8194760084149999</c:v>
                </c:pt>
                <c:pt idx="15021">
                  <c:v>1.819527864456</c:v>
                </c:pt>
                <c:pt idx="15022">
                  <c:v>1.8196203708650001</c:v>
                </c:pt>
                <c:pt idx="15023">
                  <c:v>1.8197088241579999</c:v>
                </c:pt>
                <c:pt idx="15024">
                  <c:v>1.819834470749</c:v>
                </c:pt>
                <c:pt idx="15025">
                  <c:v>1.8201847076419999</c:v>
                </c:pt>
                <c:pt idx="15026">
                  <c:v>1.8204200267790001</c:v>
                </c:pt>
                <c:pt idx="15027">
                  <c:v>1.8205264806749999</c:v>
                </c:pt>
                <c:pt idx="15028">
                  <c:v>1.8206239938740001</c:v>
                </c:pt>
                <c:pt idx="15029">
                  <c:v>1.820930957794</c:v>
                </c:pt>
                <c:pt idx="15030">
                  <c:v>1.821089267731</c:v>
                </c:pt>
                <c:pt idx="15031">
                  <c:v>1.821202754974</c:v>
                </c:pt>
                <c:pt idx="15032">
                  <c:v>1.8213065862660001</c:v>
                </c:pt>
                <c:pt idx="15033">
                  <c:v>1.8214025497440001</c:v>
                </c:pt>
                <c:pt idx="15034">
                  <c:v>1.821456432343</c:v>
                </c:pt>
                <c:pt idx="15035">
                  <c:v>1.821506142616</c:v>
                </c:pt>
                <c:pt idx="15036">
                  <c:v>1.8215538263319999</c:v>
                </c:pt>
                <c:pt idx="15037">
                  <c:v>1.8216052055359999</c:v>
                </c:pt>
                <c:pt idx="15038">
                  <c:v>1.8218883275990001</c:v>
                </c:pt>
                <c:pt idx="15039">
                  <c:v>1.822062492371</c:v>
                </c:pt>
                <c:pt idx="15040">
                  <c:v>1.822158455849</c:v>
                </c:pt>
                <c:pt idx="15041">
                  <c:v>1.8222836256029999</c:v>
                </c:pt>
                <c:pt idx="15042">
                  <c:v>1.8224691152570001</c:v>
                </c:pt>
                <c:pt idx="15043">
                  <c:v>1.822556853294</c:v>
                </c:pt>
                <c:pt idx="15044">
                  <c:v>1.8226521015170001</c:v>
                </c:pt>
                <c:pt idx="15045">
                  <c:v>1.822700977325</c:v>
                </c:pt>
                <c:pt idx="15046">
                  <c:v>1.822798252106</c:v>
                </c:pt>
                <c:pt idx="15047">
                  <c:v>1.822890758514</c:v>
                </c:pt>
                <c:pt idx="15048">
                  <c:v>1.8230514526370001</c:v>
                </c:pt>
                <c:pt idx="15049">
                  <c:v>1.823210954666</c:v>
                </c:pt>
                <c:pt idx="15050">
                  <c:v>1.8235520124439999</c:v>
                </c:pt>
                <c:pt idx="15051">
                  <c:v>1.8237612247470001</c:v>
                </c:pt>
                <c:pt idx="15052">
                  <c:v>1.82393693924</c:v>
                </c:pt>
                <c:pt idx="15053">
                  <c:v>1.824028372765</c:v>
                </c:pt>
                <c:pt idx="15054">
                  <c:v>1.824082732201</c:v>
                </c:pt>
                <c:pt idx="15055">
                  <c:v>1.824160933495</c:v>
                </c:pt>
                <c:pt idx="15056">
                  <c:v>1.8242191076280001</c:v>
                </c:pt>
                <c:pt idx="15057">
                  <c:v>1.8242689371109999</c:v>
                </c:pt>
                <c:pt idx="15058">
                  <c:v>1.8243502378459999</c:v>
                </c:pt>
                <c:pt idx="15059">
                  <c:v>1.8244038820270001</c:v>
                </c:pt>
                <c:pt idx="15060">
                  <c:v>1.824509739876</c:v>
                </c:pt>
                <c:pt idx="15061">
                  <c:v>1.824596405029</c:v>
                </c:pt>
                <c:pt idx="15062">
                  <c:v>1.82471382618</c:v>
                </c:pt>
                <c:pt idx="15063">
                  <c:v>1.824769735336</c:v>
                </c:pt>
                <c:pt idx="15064">
                  <c:v>1.8248548507689999</c:v>
                </c:pt>
                <c:pt idx="15065">
                  <c:v>1.825144767761</c:v>
                </c:pt>
                <c:pt idx="15066">
                  <c:v>1.8252637386320001</c:v>
                </c:pt>
                <c:pt idx="15067">
                  <c:v>1.825373888016</c:v>
                </c:pt>
                <c:pt idx="15068">
                  <c:v>1.8257215023040001</c:v>
                </c:pt>
                <c:pt idx="15069">
                  <c:v>1.8259117603299999</c:v>
                </c:pt>
                <c:pt idx="15070">
                  <c:v>1.826092600822</c:v>
                </c:pt>
                <c:pt idx="15071">
                  <c:v>1.826171994209</c:v>
                </c:pt>
                <c:pt idx="15072">
                  <c:v>1.8264895677570001</c:v>
                </c:pt>
                <c:pt idx="15073">
                  <c:v>1.82663834095</c:v>
                </c:pt>
                <c:pt idx="15074">
                  <c:v>1.8267226219179999</c:v>
                </c:pt>
                <c:pt idx="15075">
                  <c:v>1.8267999887469999</c:v>
                </c:pt>
                <c:pt idx="15076">
                  <c:v>1.826849341393</c:v>
                </c:pt>
                <c:pt idx="15077">
                  <c:v>1.8269023895259999</c:v>
                </c:pt>
                <c:pt idx="15078">
                  <c:v>1.826979160309</c:v>
                </c:pt>
                <c:pt idx="15079">
                  <c:v>1.8271338939670001</c:v>
                </c:pt>
                <c:pt idx="15080">
                  <c:v>1.8272901773450001</c:v>
                </c:pt>
                <c:pt idx="15081">
                  <c:v>1.827643752098</c:v>
                </c:pt>
                <c:pt idx="15082">
                  <c:v>1.827766776085</c:v>
                </c:pt>
                <c:pt idx="15083">
                  <c:v>1.827895879745</c:v>
                </c:pt>
                <c:pt idx="15084">
                  <c:v>1.8280231952670001</c:v>
                </c:pt>
                <c:pt idx="15085">
                  <c:v>1.828182816505</c:v>
                </c:pt>
                <c:pt idx="15086">
                  <c:v>1.8282763957979999</c:v>
                </c:pt>
                <c:pt idx="15087">
                  <c:v>1.828329920769</c:v>
                </c:pt>
                <c:pt idx="15088">
                  <c:v>1.8283816576</c:v>
                </c:pt>
                <c:pt idx="15089">
                  <c:v>1.8284341096879999</c:v>
                </c:pt>
                <c:pt idx="15090">
                  <c:v>1.828486084938</c:v>
                </c:pt>
                <c:pt idx="15091">
                  <c:v>1.8285371065139999</c:v>
                </c:pt>
                <c:pt idx="15092">
                  <c:v>1.828593969345</c:v>
                </c:pt>
                <c:pt idx="15093">
                  <c:v>1.828647375107</c:v>
                </c:pt>
                <c:pt idx="15094">
                  <c:v>1.8286974430080001</c:v>
                </c:pt>
                <c:pt idx="15095">
                  <c:v>1.8287497758869999</c:v>
                </c:pt>
                <c:pt idx="15096">
                  <c:v>1.8288012742999999</c:v>
                </c:pt>
                <c:pt idx="15097">
                  <c:v>1.828852891922</c:v>
                </c:pt>
                <c:pt idx="15098">
                  <c:v>1.828905344009</c:v>
                </c:pt>
                <c:pt idx="15099">
                  <c:v>1.828958511353</c:v>
                </c:pt>
                <c:pt idx="15100">
                  <c:v>1.8290193080899999</c:v>
                </c:pt>
                <c:pt idx="15101">
                  <c:v>1.8290828466419999</c:v>
                </c:pt>
                <c:pt idx="15102">
                  <c:v>1.829141378403</c:v>
                </c:pt>
                <c:pt idx="15103">
                  <c:v>1.8291977643970001</c:v>
                </c:pt>
                <c:pt idx="15104">
                  <c:v>1.829254388809</c:v>
                </c:pt>
                <c:pt idx="15105">
                  <c:v>1.8293101787570001</c:v>
                </c:pt>
                <c:pt idx="15106">
                  <c:v>1.8293644189830001</c:v>
                </c:pt>
                <c:pt idx="15107">
                  <c:v>1.8294131755830001</c:v>
                </c:pt>
                <c:pt idx="15108">
                  <c:v>1.829465985298</c:v>
                </c:pt>
                <c:pt idx="15109">
                  <c:v>1.829560995102</c:v>
                </c:pt>
                <c:pt idx="15110">
                  <c:v>1.829685091972</c:v>
                </c:pt>
                <c:pt idx="15111">
                  <c:v>1.829836606979</c:v>
                </c:pt>
                <c:pt idx="15112">
                  <c:v>1.8301571607589999</c:v>
                </c:pt>
                <c:pt idx="15113">
                  <c:v>1.8302904367449999</c:v>
                </c:pt>
                <c:pt idx="15114">
                  <c:v>1.830421447754</c:v>
                </c:pt>
                <c:pt idx="15115">
                  <c:v>1.8307219743730001</c:v>
                </c:pt>
                <c:pt idx="15116">
                  <c:v>1.830863714218</c:v>
                </c:pt>
                <c:pt idx="15117">
                  <c:v>1.8309991359710001</c:v>
                </c:pt>
                <c:pt idx="15118">
                  <c:v>1.8312205076220001</c:v>
                </c:pt>
                <c:pt idx="15119">
                  <c:v>1.8313254117969999</c:v>
                </c:pt>
                <c:pt idx="15120">
                  <c:v>1.8314419984820001</c:v>
                </c:pt>
                <c:pt idx="15121">
                  <c:v>1.831580519676</c:v>
                </c:pt>
                <c:pt idx="15122">
                  <c:v>1.8316898345949999</c:v>
                </c:pt>
                <c:pt idx="15123">
                  <c:v>1.8318217992779999</c:v>
                </c:pt>
                <c:pt idx="15124">
                  <c:v>1.8319294452670001</c:v>
                </c:pt>
                <c:pt idx="15125">
                  <c:v>1.831979870796</c:v>
                </c:pt>
                <c:pt idx="15126">
                  <c:v>1.832063555717</c:v>
                </c:pt>
                <c:pt idx="15127">
                  <c:v>1.8321430683140001</c:v>
                </c:pt>
                <c:pt idx="15128">
                  <c:v>1.832223892212</c:v>
                </c:pt>
                <c:pt idx="15129">
                  <c:v>1.8323037624359999</c:v>
                </c:pt>
                <c:pt idx="15130">
                  <c:v>1.8323472738269999</c:v>
                </c:pt>
                <c:pt idx="15131">
                  <c:v>1.8324292898179999</c:v>
                </c:pt>
                <c:pt idx="15132">
                  <c:v>1.832731366158</c:v>
                </c:pt>
                <c:pt idx="15133">
                  <c:v>1.8330239057540001</c:v>
                </c:pt>
                <c:pt idx="15134">
                  <c:v>1.833149909973</c:v>
                </c:pt>
                <c:pt idx="15135">
                  <c:v>1.8332260847090001</c:v>
                </c:pt>
                <c:pt idx="15136">
                  <c:v>1.8333150148390001</c:v>
                </c:pt>
                <c:pt idx="15137">
                  <c:v>1.83350944519</c:v>
                </c:pt>
                <c:pt idx="15138">
                  <c:v>1.8336359262469999</c:v>
                </c:pt>
                <c:pt idx="15139">
                  <c:v>1.8337581157680001</c:v>
                </c:pt>
                <c:pt idx="15140">
                  <c:v>1.833879947662</c:v>
                </c:pt>
                <c:pt idx="15141">
                  <c:v>1.8339960575100001</c:v>
                </c:pt>
                <c:pt idx="15142">
                  <c:v>1.834281682968</c:v>
                </c:pt>
                <c:pt idx="15143">
                  <c:v>1.834471940994</c:v>
                </c:pt>
                <c:pt idx="15144">
                  <c:v>1.8347836732859999</c:v>
                </c:pt>
                <c:pt idx="15145">
                  <c:v>1.8349763154980001</c:v>
                </c:pt>
                <c:pt idx="15146">
                  <c:v>1.835088849068</c:v>
                </c:pt>
                <c:pt idx="15147">
                  <c:v>1.835171937943</c:v>
                </c:pt>
                <c:pt idx="15148">
                  <c:v>1.8352522850040001</c:v>
                </c:pt>
                <c:pt idx="15149">
                  <c:v>1.8353338241579999</c:v>
                </c:pt>
                <c:pt idx="15150">
                  <c:v>1.8354114294049999</c:v>
                </c:pt>
                <c:pt idx="15151">
                  <c:v>1.8355088233950001</c:v>
                </c:pt>
                <c:pt idx="15152">
                  <c:v>1.835597634315</c:v>
                </c:pt>
                <c:pt idx="15153">
                  <c:v>1.8356850147249999</c:v>
                </c:pt>
                <c:pt idx="15154">
                  <c:v>1.8357750177379999</c:v>
                </c:pt>
                <c:pt idx="15155">
                  <c:v>1.8358594179150001</c:v>
                </c:pt>
                <c:pt idx="15156">
                  <c:v>1.8359465599060001</c:v>
                </c:pt>
                <c:pt idx="15157">
                  <c:v>1.8360224962230001</c:v>
                </c:pt>
                <c:pt idx="15158">
                  <c:v>1.836094260216</c:v>
                </c:pt>
                <c:pt idx="15159">
                  <c:v>1.8361704349520001</c:v>
                </c:pt>
                <c:pt idx="15160">
                  <c:v>1.8362203836440001</c:v>
                </c:pt>
                <c:pt idx="15161">
                  <c:v>1.8362762928009999</c:v>
                </c:pt>
                <c:pt idx="15162">
                  <c:v>1.83633685112</c:v>
                </c:pt>
                <c:pt idx="15163">
                  <c:v>1.8363928794860001</c:v>
                </c:pt>
                <c:pt idx="15164">
                  <c:v>1.8364472389219999</c:v>
                </c:pt>
                <c:pt idx="15165">
                  <c:v>1.8365658521649999</c:v>
                </c:pt>
                <c:pt idx="15166">
                  <c:v>1.8368613719939999</c:v>
                </c:pt>
                <c:pt idx="15167">
                  <c:v>1.8369557857509999</c:v>
                </c:pt>
                <c:pt idx="15168">
                  <c:v>1.837064027786</c:v>
                </c:pt>
                <c:pt idx="15169">
                  <c:v>1.8371165990830001</c:v>
                </c:pt>
                <c:pt idx="15170">
                  <c:v>1.8371758461000001</c:v>
                </c:pt>
                <c:pt idx="15171">
                  <c:v>1.837235808372</c:v>
                </c:pt>
                <c:pt idx="15172">
                  <c:v>1.837290048599</c:v>
                </c:pt>
                <c:pt idx="15173">
                  <c:v>1.837345719337</c:v>
                </c:pt>
                <c:pt idx="15174">
                  <c:v>1.837397813797</c:v>
                </c:pt>
                <c:pt idx="15175">
                  <c:v>1.837449073792</c:v>
                </c:pt>
                <c:pt idx="15176">
                  <c:v>1.8375018835070001</c:v>
                </c:pt>
                <c:pt idx="15177">
                  <c:v>1.837550759315</c:v>
                </c:pt>
                <c:pt idx="15178">
                  <c:v>1.8375992774959999</c:v>
                </c:pt>
                <c:pt idx="15179">
                  <c:v>1.8376504182819999</c:v>
                </c:pt>
                <c:pt idx="15180">
                  <c:v>1.8377385139469999</c:v>
                </c:pt>
                <c:pt idx="15181">
                  <c:v>1.8378736972809999</c:v>
                </c:pt>
                <c:pt idx="15182">
                  <c:v>1.837998986244</c:v>
                </c:pt>
                <c:pt idx="15183">
                  <c:v>1.838258624077</c:v>
                </c:pt>
                <c:pt idx="15184">
                  <c:v>1.838594317436</c:v>
                </c:pt>
                <c:pt idx="15185">
                  <c:v>1.838933587074</c:v>
                </c:pt>
                <c:pt idx="15186">
                  <c:v>1.8392626047130001</c:v>
                </c:pt>
                <c:pt idx="15187">
                  <c:v>1.8395816087720001</c:v>
                </c:pt>
                <c:pt idx="15188">
                  <c:v>1.839902281761</c:v>
                </c:pt>
                <c:pt idx="15189">
                  <c:v>1.8401086330409999</c:v>
                </c:pt>
                <c:pt idx="15190">
                  <c:v>1.840224862099</c:v>
                </c:pt>
                <c:pt idx="15191">
                  <c:v>1.840374827385</c:v>
                </c:pt>
                <c:pt idx="15192">
                  <c:v>1.8406249284739999</c:v>
                </c:pt>
                <c:pt idx="15193">
                  <c:v>1.8409307003019999</c:v>
                </c:pt>
                <c:pt idx="15194">
                  <c:v>1.8410422801969999</c:v>
                </c:pt>
                <c:pt idx="15195">
                  <c:v>1.8411201238629999</c:v>
                </c:pt>
                <c:pt idx="15196">
                  <c:v>1.8411695957180001</c:v>
                </c:pt>
                <c:pt idx="15197">
                  <c:v>1.8412442207340001</c:v>
                </c:pt>
                <c:pt idx="15198">
                  <c:v>1.8413455486300001</c:v>
                </c:pt>
                <c:pt idx="15199">
                  <c:v>1.8415096998210001</c:v>
                </c:pt>
                <c:pt idx="15200">
                  <c:v>1.841584920883</c:v>
                </c:pt>
                <c:pt idx="15201">
                  <c:v>1.841674804688</c:v>
                </c:pt>
                <c:pt idx="15202">
                  <c:v>1.8417259454729999</c:v>
                </c:pt>
                <c:pt idx="15203">
                  <c:v>1.841806530952</c:v>
                </c:pt>
                <c:pt idx="15204">
                  <c:v>1.8418819904329999</c:v>
                </c:pt>
                <c:pt idx="15205">
                  <c:v>1.841955542564</c:v>
                </c:pt>
                <c:pt idx="15206">
                  <c:v>1.842010378838</c:v>
                </c:pt>
                <c:pt idx="15207">
                  <c:v>1.8420586586000001</c:v>
                </c:pt>
                <c:pt idx="15208">
                  <c:v>1.8421357870099999</c:v>
                </c:pt>
                <c:pt idx="15209">
                  <c:v>1.8422037363049999</c:v>
                </c:pt>
                <c:pt idx="15210">
                  <c:v>1.842276334763</c:v>
                </c:pt>
                <c:pt idx="15211">
                  <c:v>1.8423324823380001</c:v>
                </c:pt>
                <c:pt idx="15212">
                  <c:v>1.84241938591</c:v>
                </c:pt>
                <c:pt idx="15213">
                  <c:v>1.8425062894819999</c:v>
                </c:pt>
                <c:pt idx="15214">
                  <c:v>1.842626214027</c:v>
                </c:pt>
                <c:pt idx="15215">
                  <c:v>1.8427416086199999</c:v>
                </c:pt>
                <c:pt idx="15216">
                  <c:v>1.8428035974500001</c:v>
                </c:pt>
                <c:pt idx="15217">
                  <c:v>1.8428869247440001</c:v>
                </c:pt>
                <c:pt idx="15218">
                  <c:v>1.843184232712</c:v>
                </c:pt>
                <c:pt idx="15219">
                  <c:v>1.843276619911</c:v>
                </c:pt>
                <c:pt idx="15220">
                  <c:v>1.8433703184129999</c:v>
                </c:pt>
                <c:pt idx="15221">
                  <c:v>1.8434665203089999</c:v>
                </c:pt>
                <c:pt idx="15222">
                  <c:v>1.843519687653</c:v>
                </c:pt>
                <c:pt idx="15223">
                  <c:v>1.8435726165769999</c:v>
                </c:pt>
                <c:pt idx="15224">
                  <c:v>1.8436249494550001</c:v>
                </c:pt>
                <c:pt idx="15225">
                  <c:v>1.843686342239</c:v>
                </c:pt>
                <c:pt idx="15226">
                  <c:v>1.8437486886979999</c:v>
                </c:pt>
                <c:pt idx="15227">
                  <c:v>1.8438104391100001</c:v>
                </c:pt>
                <c:pt idx="15228">
                  <c:v>1.8438715934750001</c:v>
                </c:pt>
                <c:pt idx="15229">
                  <c:v>1.8439351320270001</c:v>
                </c:pt>
                <c:pt idx="15230">
                  <c:v>1.844002604485</c:v>
                </c:pt>
                <c:pt idx="15231">
                  <c:v>1.8440642356870001</c:v>
                </c:pt>
                <c:pt idx="15232">
                  <c:v>1.8441216945650001</c:v>
                </c:pt>
                <c:pt idx="15233">
                  <c:v>1.8441826105120001</c:v>
                </c:pt>
                <c:pt idx="15234">
                  <c:v>1.8442431688309999</c:v>
                </c:pt>
                <c:pt idx="15235">
                  <c:v>1.8442972898479999</c:v>
                </c:pt>
                <c:pt idx="15236">
                  <c:v>1.844347238541</c:v>
                </c:pt>
                <c:pt idx="15237">
                  <c:v>1.844452142715</c:v>
                </c:pt>
                <c:pt idx="15238">
                  <c:v>1.844549655914</c:v>
                </c:pt>
                <c:pt idx="15239">
                  <c:v>1.844644665718</c:v>
                </c:pt>
                <c:pt idx="15240">
                  <c:v>1.844745993614</c:v>
                </c:pt>
                <c:pt idx="15241">
                  <c:v>1.844845056534</c:v>
                </c:pt>
                <c:pt idx="15242">
                  <c:v>1.844937682152</c:v>
                </c:pt>
                <c:pt idx="15243">
                  <c:v>1.8450170755390001</c:v>
                </c:pt>
                <c:pt idx="15244">
                  <c:v>1.845096945763</c:v>
                </c:pt>
                <c:pt idx="15245">
                  <c:v>1.845202684402</c:v>
                </c:pt>
                <c:pt idx="15246">
                  <c:v>1.8453031778340001</c:v>
                </c:pt>
                <c:pt idx="15247">
                  <c:v>1.8454196453089999</c:v>
                </c:pt>
                <c:pt idx="15248">
                  <c:v>1.8455660343169999</c:v>
                </c:pt>
                <c:pt idx="15249">
                  <c:v>1.8458577394489999</c:v>
                </c:pt>
                <c:pt idx="15250">
                  <c:v>1.8459668159480001</c:v>
                </c:pt>
                <c:pt idx="15251">
                  <c:v>1.846247315407</c:v>
                </c:pt>
                <c:pt idx="15252">
                  <c:v>1.8465381860729999</c:v>
                </c:pt>
                <c:pt idx="15253">
                  <c:v>1.8468238115310001</c:v>
                </c:pt>
                <c:pt idx="15254">
                  <c:v>1.8469640016560001</c:v>
                </c:pt>
                <c:pt idx="15255">
                  <c:v>1.8471637964250001</c:v>
                </c:pt>
                <c:pt idx="15256">
                  <c:v>1.8472948074340001</c:v>
                </c:pt>
                <c:pt idx="15257">
                  <c:v>1.847460985184</c:v>
                </c:pt>
                <c:pt idx="15258">
                  <c:v>1.8477045297620001</c:v>
                </c:pt>
                <c:pt idx="15259">
                  <c:v>1.847788095474</c:v>
                </c:pt>
                <c:pt idx="15260">
                  <c:v>1.847873091698</c:v>
                </c:pt>
                <c:pt idx="15261">
                  <c:v>1.848026871681</c:v>
                </c:pt>
                <c:pt idx="15262">
                  <c:v>1.848335623741</c:v>
                </c:pt>
                <c:pt idx="15263">
                  <c:v>1.848450422287</c:v>
                </c:pt>
                <c:pt idx="15264">
                  <c:v>1.8486367464069999</c:v>
                </c:pt>
                <c:pt idx="15265">
                  <c:v>1.848866701126</c:v>
                </c:pt>
                <c:pt idx="15266">
                  <c:v>1.8489899635310001</c:v>
                </c:pt>
                <c:pt idx="15267">
                  <c:v>1.849113464355</c:v>
                </c:pt>
                <c:pt idx="15268">
                  <c:v>1.8492712974550001</c:v>
                </c:pt>
                <c:pt idx="15269">
                  <c:v>1.849604010582</c:v>
                </c:pt>
                <c:pt idx="15270">
                  <c:v>1.8499298095700001</c:v>
                </c:pt>
                <c:pt idx="15271">
                  <c:v>1.850076556206</c:v>
                </c:pt>
                <c:pt idx="15272">
                  <c:v>1.850154519081</c:v>
                </c:pt>
                <c:pt idx="15273">
                  <c:v>1.8502330780030001</c:v>
                </c:pt>
                <c:pt idx="15274">
                  <c:v>1.8503118753429999</c:v>
                </c:pt>
                <c:pt idx="15275">
                  <c:v>1.8503655195240001</c:v>
                </c:pt>
                <c:pt idx="15276">
                  <c:v>1.850442051888</c:v>
                </c:pt>
                <c:pt idx="15277">
                  <c:v>1.850554466248</c:v>
                </c:pt>
                <c:pt idx="15278">
                  <c:v>1.8506603240970001</c:v>
                </c:pt>
                <c:pt idx="15279">
                  <c:v>1.8507392406459999</c:v>
                </c:pt>
                <c:pt idx="15280">
                  <c:v>1.8508203029629999</c:v>
                </c:pt>
                <c:pt idx="15281">
                  <c:v>1.8509030342099999</c:v>
                </c:pt>
                <c:pt idx="15282">
                  <c:v>1.8509846925739999</c:v>
                </c:pt>
                <c:pt idx="15283">
                  <c:v>1.851316809654</c:v>
                </c:pt>
                <c:pt idx="15284">
                  <c:v>1.8516587018970001</c:v>
                </c:pt>
                <c:pt idx="15285">
                  <c:v>1.851989984512</c:v>
                </c:pt>
                <c:pt idx="15286">
                  <c:v>1.852098584175</c:v>
                </c:pt>
                <c:pt idx="15287">
                  <c:v>1.852174758911</c:v>
                </c:pt>
                <c:pt idx="15288">
                  <c:v>1.852258324623</c:v>
                </c:pt>
                <c:pt idx="15289">
                  <c:v>1.8523387908940001</c:v>
                </c:pt>
                <c:pt idx="15290">
                  <c:v>1.852424860001</c:v>
                </c:pt>
                <c:pt idx="15291">
                  <c:v>1.8525072336199999</c:v>
                </c:pt>
                <c:pt idx="15292">
                  <c:v>1.8526241779329999</c:v>
                </c:pt>
                <c:pt idx="15293">
                  <c:v>1.8527460098270001</c:v>
                </c:pt>
                <c:pt idx="15294">
                  <c:v>1.852863550186</c:v>
                </c:pt>
                <c:pt idx="15295">
                  <c:v>1.852949857712</c:v>
                </c:pt>
                <c:pt idx="15296">
                  <c:v>1.8530379533770001</c:v>
                </c:pt>
                <c:pt idx="15297">
                  <c:v>1.853123903275</c:v>
                </c:pt>
                <c:pt idx="15298">
                  <c:v>1.8532094955439999</c:v>
                </c:pt>
                <c:pt idx="15299">
                  <c:v>1.853288054466</c:v>
                </c:pt>
                <c:pt idx="15300">
                  <c:v>1.8535563945769999</c:v>
                </c:pt>
                <c:pt idx="15301">
                  <c:v>1.8536720275880001</c:v>
                </c:pt>
                <c:pt idx="15302">
                  <c:v>1.8537765741350001</c:v>
                </c:pt>
                <c:pt idx="15303">
                  <c:v>1.853887915611</c:v>
                </c:pt>
                <c:pt idx="15304">
                  <c:v>1.853977680206</c:v>
                </c:pt>
                <c:pt idx="15305">
                  <c:v>1.854064822197</c:v>
                </c:pt>
                <c:pt idx="15306">
                  <c:v>1.854144215584</c:v>
                </c:pt>
                <c:pt idx="15307">
                  <c:v>1.854220986366</c:v>
                </c:pt>
                <c:pt idx="15308">
                  <c:v>1.8542904853819999</c:v>
                </c:pt>
                <c:pt idx="15309">
                  <c:v>1.854361176491</c:v>
                </c:pt>
                <c:pt idx="15310">
                  <c:v>1.854412078857</c:v>
                </c:pt>
                <c:pt idx="15311">
                  <c:v>1.854460000992</c:v>
                </c:pt>
                <c:pt idx="15312">
                  <c:v>1.8545107841490001</c:v>
                </c:pt>
                <c:pt idx="15313">
                  <c:v>1.854562878609</c:v>
                </c:pt>
                <c:pt idx="15314">
                  <c:v>1.854617714882</c:v>
                </c:pt>
                <c:pt idx="15315">
                  <c:v>1.854721665382</c:v>
                </c:pt>
                <c:pt idx="15316">
                  <c:v>1.8548085689539999</c:v>
                </c:pt>
                <c:pt idx="15317">
                  <c:v>1.854908943176</c:v>
                </c:pt>
                <c:pt idx="15318">
                  <c:v>1.8549668788910001</c:v>
                </c:pt>
                <c:pt idx="15319">
                  <c:v>1.855014562607</c:v>
                </c:pt>
                <c:pt idx="15320">
                  <c:v>1.8550962209699999</c:v>
                </c:pt>
                <c:pt idx="15321">
                  <c:v>1.855150699615</c:v>
                </c:pt>
                <c:pt idx="15322">
                  <c:v>1.8552390336989999</c:v>
                </c:pt>
                <c:pt idx="15323">
                  <c:v>1.8553637266159999</c:v>
                </c:pt>
                <c:pt idx="15324">
                  <c:v>1.855707526207</c:v>
                </c:pt>
                <c:pt idx="15325">
                  <c:v>1.8558347225189999</c:v>
                </c:pt>
                <c:pt idx="15326">
                  <c:v>1.8560202121730001</c:v>
                </c:pt>
                <c:pt idx="15327">
                  <c:v>1.8561997413639999</c:v>
                </c:pt>
                <c:pt idx="15328">
                  <c:v>1.856325149536</c:v>
                </c:pt>
                <c:pt idx="15329">
                  <c:v>1.856669306755</c:v>
                </c:pt>
                <c:pt idx="15330">
                  <c:v>1.8567942380910001</c:v>
                </c:pt>
                <c:pt idx="15331">
                  <c:v>1.856922268867</c:v>
                </c:pt>
                <c:pt idx="15332">
                  <c:v>1.8570632934569999</c:v>
                </c:pt>
                <c:pt idx="15333">
                  <c:v>1.857253313065</c:v>
                </c:pt>
                <c:pt idx="15334">
                  <c:v>1.857489705086</c:v>
                </c:pt>
                <c:pt idx="15335">
                  <c:v>1.8578310012820001</c:v>
                </c:pt>
                <c:pt idx="15336">
                  <c:v>1.8578819036480001</c:v>
                </c:pt>
                <c:pt idx="15337">
                  <c:v>1.8579331636430001</c:v>
                </c:pt>
                <c:pt idx="15338">
                  <c:v>1.8579862117770001</c:v>
                </c:pt>
                <c:pt idx="15339">
                  <c:v>1.85804104805</c:v>
                </c:pt>
                <c:pt idx="15340">
                  <c:v>1.8580961227420001</c:v>
                </c:pt>
                <c:pt idx="15341">
                  <c:v>1.8581532239909999</c:v>
                </c:pt>
                <c:pt idx="15342">
                  <c:v>1.858209013939</c:v>
                </c:pt>
                <c:pt idx="15343">
                  <c:v>1.858259677887</c:v>
                </c:pt>
                <c:pt idx="15344">
                  <c:v>1.8583562374110001</c:v>
                </c:pt>
                <c:pt idx="15345">
                  <c:v>1.8584924936289999</c:v>
                </c:pt>
                <c:pt idx="15346">
                  <c:v>1.8585871458050001</c:v>
                </c:pt>
                <c:pt idx="15347">
                  <c:v>1.858719110489</c:v>
                </c:pt>
                <c:pt idx="15348">
                  <c:v>1.858848452568</c:v>
                </c:pt>
                <c:pt idx="15349">
                  <c:v>1.859036445618</c:v>
                </c:pt>
                <c:pt idx="15350">
                  <c:v>1.859147310257</c:v>
                </c:pt>
                <c:pt idx="15351">
                  <c:v>1.8592272996899999</c:v>
                </c:pt>
                <c:pt idx="15352">
                  <c:v>1.8593151569369999</c:v>
                </c:pt>
                <c:pt idx="15353">
                  <c:v>1.859408020973</c:v>
                </c:pt>
                <c:pt idx="15354">
                  <c:v>1.859506011009</c:v>
                </c:pt>
                <c:pt idx="15355">
                  <c:v>1.8596047163010001</c:v>
                </c:pt>
                <c:pt idx="15356">
                  <c:v>1.8596563339229999</c:v>
                </c:pt>
                <c:pt idx="15357">
                  <c:v>1.8597109317780001</c:v>
                </c:pt>
                <c:pt idx="15358">
                  <c:v>1.8598071336749999</c:v>
                </c:pt>
                <c:pt idx="15359">
                  <c:v>1.859853744507</c:v>
                </c:pt>
                <c:pt idx="15360">
                  <c:v>1.8599036931990001</c:v>
                </c:pt>
                <c:pt idx="15361">
                  <c:v>1.8599503040309999</c:v>
                </c:pt>
                <c:pt idx="15362">
                  <c:v>1.859999299049</c:v>
                </c:pt>
                <c:pt idx="15363">
                  <c:v>1.860049128532</c:v>
                </c:pt>
                <c:pt idx="15364">
                  <c:v>1.8601323366169999</c:v>
                </c:pt>
                <c:pt idx="15365">
                  <c:v>1.8602139949800001</c:v>
                </c:pt>
                <c:pt idx="15366">
                  <c:v>1.8603302240370001</c:v>
                </c:pt>
                <c:pt idx="15367">
                  <c:v>1.8606451749799999</c:v>
                </c:pt>
                <c:pt idx="15368">
                  <c:v>1.8609240055080001</c:v>
                </c:pt>
                <c:pt idx="15369">
                  <c:v>1.861234784126</c:v>
                </c:pt>
                <c:pt idx="15370">
                  <c:v>1.8614064455029999</c:v>
                </c:pt>
                <c:pt idx="15371">
                  <c:v>1.86148416996</c:v>
                </c:pt>
                <c:pt idx="15372">
                  <c:v>1.861559867859</c:v>
                </c:pt>
                <c:pt idx="15373">
                  <c:v>1.8616180419920001</c:v>
                </c:pt>
                <c:pt idx="15374">
                  <c:v>1.8616871833799999</c:v>
                </c:pt>
                <c:pt idx="15375">
                  <c:v>1.8617384433749999</c:v>
                </c:pt>
                <c:pt idx="15376">
                  <c:v>1.8618088960650001</c:v>
                </c:pt>
                <c:pt idx="15377">
                  <c:v>1.8618892431259999</c:v>
                </c:pt>
                <c:pt idx="15378">
                  <c:v>1.8619607686999999</c:v>
                </c:pt>
                <c:pt idx="15379">
                  <c:v>1.862067699432</c:v>
                </c:pt>
                <c:pt idx="15380">
                  <c:v>1.8622040748599999</c:v>
                </c:pt>
                <c:pt idx="15381">
                  <c:v>1.862349867821</c:v>
                </c:pt>
                <c:pt idx="15382">
                  <c:v>1.862524390221</c:v>
                </c:pt>
                <c:pt idx="15383">
                  <c:v>1.862867236137</c:v>
                </c:pt>
                <c:pt idx="15384">
                  <c:v>1.862947463989</c:v>
                </c:pt>
                <c:pt idx="15385">
                  <c:v>1.8629946708680001</c:v>
                </c:pt>
                <c:pt idx="15386">
                  <c:v>1.8630437850949999</c:v>
                </c:pt>
                <c:pt idx="15387">
                  <c:v>1.8630881309509999</c:v>
                </c:pt>
                <c:pt idx="15388">
                  <c:v>1.8631848096850001</c:v>
                </c:pt>
                <c:pt idx="15389">
                  <c:v>1.863276600838</c:v>
                </c:pt>
                <c:pt idx="15390">
                  <c:v>1.863363146782</c:v>
                </c:pt>
                <c:pt idx="15391">
                  <c:v>1.863700628281</c:v>
                </c:pt>
                <c:pt idx="15392">
                  <c:v>1.8640179634089999</c:v>
                </c:pt>
                <c:pt idx="15393">
                  <c:v>1.8641560077670001</c:v>
                </c:pt>
                <c:pt idx="15394">
                  <c:v>1.864481806755</c:v>
                </c:pt>
                <c:pt idx="15395">
                  <c:v>1.864620685577</c:v>
                </c:pt>
                <c:pt idx="15396">
                  <c:v>1.864766955376</c:v>
                </c:pt>
                <c:pt idx="15397">
                  <c:v>1.8648269176479999</c:v>
                </c:pt>
                <c:pt idx="15398">
                  <c:v>1.8649113178250001</c:v>
                </c:pt>
                <c:pt idx="15399">
                  <c:v>1.8649625778200001</c:v>
                </c:pt>
                <c:pt idx="15400">
                  <c:v>1.865019917488</c:v>
                </c:pt>
                <c:pt idx="15401">
                  <c:v>1.8650890588760001</c:v>
                </c:pt>
                <c:pt idx="15402">
                  <c:v>1.865167379379</c:v>
                </c:pt>
                <c:pt idx="15403">
                  <c:v>1.865278959274</c:v>
                </c:pt>
                <c:pt idx="15404">
                  <c:v>1.865399837494</c:v>
                </c:pt>
                <c:pt idx="15405">
                  <c:v>1.865489959717</c:v>
                </c:pt>
                <c:pt idx="15406">
                  <c:v>1.865648388863</c:v>
                </c:pt>
                <c:pt idx="15407">
                  <c:v>1.865725278854</c:v>
                </c:pt>
                <c:pt idx="15408">
                  <c:v>1.865801930428</c:v>
                </c:pt>
                <c:pt idx="15409">
                  <c:v>1.8658797740940001</c:v>
                </c:pt>
                <c:pt idx="15410">
                  <c:v>1.865957140923</c:v>
                </c:pt>
                <c:pt idx="15411">
                  <c:v>1.8660380840299999</c:v>
                </c:pt>
                <c:pt idx="15412">
                  <c:v>1.866123557091</c:v>
                </c:pt>
                <c:pt idx="15413">
                  <c:v>1.8662098646159999</c:v>
                </c:pt>
                <c:pt idx="15414">
                  <c:v>1.866297364235</c:v>
                </c:pt>
                <c:pt idx="15415">
                  <c:v>1.866381168365</c:v>
                </c:pt>
                <c:pt idx="15416">
                  <c:v>1.866720199585</c:v>
                </c:pt>
                <c:pt idx="15417">
                  <c:v>1.866839647293</c:v>
                </c:pt>
                <c:pt idx="15418">
                  <c:v>1.8670282363890001</c:v>
                </c:pt>
                <c:pt idx="15419">
                  <c:v>1.8671374320980001</c:v>
                </c:pt>
                <c:pt idx="15420">
                  <c:v>1.867451667786</c:v>
                </c:pt>
                <c:pt idx="15421">
                  <c:v>1.867627859116</c:v>
                </c:pt>
                <c:pt idx="15422">
                  <c:v>1.867724657059</c:v>
                </c:pt>
                <c:pt idx="15423">
                  <c:v>1.8678244352340001</c:v>
                </c:pt>
                <c:pt idx="15424">
                  <c:v>1.8678781986240001</c:v>
                </c:pt>
                <c:pt idx="15425">
                  <c:v>1.867929339409</c:v>
                </c:pt>
                <c:pt idx="15426">
                  <c:v>1.867977619171</c:v>
                </c:pt>
                <c:pt idx="15427">
                  <c:v>1.8680278062819999</c:v>
                </c:pt>
                <c:pt idx="15428">
                  <c:v>1.86807847023</c:v>
                </c:pt>
                <c:pt idx="15429">
                  <c:v>1.868130087852</c:v>
                </c:pt>
                <c:pt idx="15430">
                  <c:v>1.8681794404980001</c:v>
                </c:pt>
                <c:pt idx="15431">
                  <c:v>1.868225693703</c:v>
                </c:pt>
                <c:pt idx="15432">
                  <c:v>1.8682775497440001</c:v>
                </c:pt>
                <c:pt idx="15433">
                  <c:v>1.868377685547</c:v>
                </c:pt>
                <c:pt idx="15434">
                  <c:v>1.8684302568440001</c:v>
                </c:pt>
                <c:pt idx="15435">
                  <c:v>1.8684827089310001</c:v>
                </c:pt>
                <c:pt idx="15436">
                  <c:v>1.8685367107390001</c:v>
                </c:pt>
                <c:pt idx="15437">
                  <c:v>1.8685899972919999</c:v>
                </c:pt>
                <c:pt idx="15438">
                  <c:v>1.8686405420300001</c:v>
                </c:pt>
                <c:pt idx="15439">
                  <c:v>1.868692398071</c:v>
                </c:pt>
                <c:pt idx="15440">
                  <c:v>1.868743896484</c:v>
                </c:pt>
                <c:pt idx="15441">
                  <c:v>1.868831992149</c:v>
                </c:pt>
                <c:pt idx="15442">
                  <c:v>1.8689860105510001</c:v>
                </c:pt>
                <c:pt idx="15443">
                  <c:v>1.86930346489</c:v>
                </c:pt>
                <c:pt idx="15444">
                  <c:v>1.869610548019</c:v>
                </c:pt>
                <c:pt idx="15445">
                  <c:v>1.8697180747990001</c:v>
                </c:pt>
                <c:pt idx="15446">
                  <c:v>1.869799137115</c:v>
                </c:pt>
                <c:pt idx="15447">
                  <c:v>1.869881629944</c:v>
                </c:pt>
                <c:pt idx="15448">
                  <c:v>1.8699616193769999</c:v>
                </c:pt>
                <c:pt idx="15449">
                  <c:v>1.870033621788</c:v>
                </c:pt>
                <c:pt idx="15450">
                  <c:v>1.8703513145449999</c:v>
                </c:pt>
                <c:pt idx="15451">
                  <c:v>1.8704007864000001</c:v>
                </c:pt>
                <c:pt idx="15452">
                  <c:v>1.8704742193220001</c:v>
                </c:pt>
                <c:pt idx="15453">
                  <c:v>1.870575785637</c:v>
                </c:pt>
                <c:pt idx="15454">
                  <c:v>1.8706722259519999</c:v>
                </c:pt>
                <c:pt idx="15455">
                  <c:v>1.870745658875</c:v>
                </c:pt>
                <c:pt idx="15456">
                  <c:v>1.8708082437519999</c:v>
                </c:pt>
                <c:pt idx="15457">
                  <c:v>1.8708755969999999</c:v>
                </c:pt>
                <c:pt idx="15458">
                  <c:v>1.870917439461</c:v>
                </c:pt>
                <c:pt idx="15459">
                  <c:v>1.870962977409</c:v>
                </c:pt>
                <c:pt idx="15460">
                  <c:v>1.8710062503810001</c:v>
                </c:pt>
                <c:pt idx="15461">
                  <c:v>1.8710542917249999</c:v>
                </c:pt>
                <c:pt idx="15462">
                  <c:v>1.8710973262790001</c:v>
                </c:pt>
                <c:pt idx="15463">
                  <c:v>1.8713260889050001</c:v>
                </c:pt>
                <c:pt idx="15464">
                  <c:v>1.8714038133619999</c:v>
                </c:pt>
                <c:pt idx="15465">
                  <c:v>1.871516704559</c:v>
                </c:pt>
                <c:pt idx="15466">
                  <c:v>1.8716681003569999</c:v>
                </c:pt>
                <c:pt idx="15467">
                  <c:v>1.871786117554</c:v>
                </c:pt>
                <c:pt idx="15468">
                  <c:v>1.871894836426</c:v>
                </c:pt>
                <c:pt idx="15469">
                  <c:v>1.871971845627</c:v>
                </c:pt>
                <c:pt idx="15470">
                  <c:v>1.8720463514329999</c:v>
                </c:pt>
                <c:pt idx="15471">
                  <c:v>1.8721641302109999</c:v>
                </c:pt>
                <c:pt idx="15472">
                  <c:v>1.8725060224529999</c:v>
                </c:pt>
                <c:pt idx="15473">
                  <c:v>1.8726150989529999</c:v>
                </c:pt>
                <c:pt idx="15474">
                  <c:v>1.872691273689</c:v>
                </c:pt>
                <c:pt idx="15475">
                  <c:v>1.8728005886079999</c:v>
                </c:pt>
                <c:pt idx="15476">
                  <c:v>1.8728737831119999</c:v>
                </c:pt>
                <c:pt idx="15477">
                  <c:v>1.8729540109630001</c:v>
                </c:pt>
                <c:pt idx="15478">
                  <c:v>1.8730733394620001</c:v>
                </c:pt>
                <c:pt idx="15479">
                  <c:v>1.87339925766</c:v>
                </c:pt>
                <c:pt idx="15480">
                  <c:v>1.873484492302</c:v>
                </c:pt>
                <c:pt idx="15481">
                  <c:v>1.8735661506650001</c:v>
                </c:pt>
                <c:pt idx="15482">
                  <c:v>1.8736488819120001</c:v>
                </c:pt>
                <c:pt idx="15483">
                  <c:v>1.8737306594850001</c:v>
                </c:pt>
                <c:pt idx="15484">
                  <c:v>1.8738442659379999</c:v>
                </c:pt>
                <c:pt idx="15485">
                  <c:v>1.8739324808119999</c:v>
                </c:pt>
                <c:pt idx="15486">
                  <c:v>1.874012947083</c:v>
                </c:pt>
                <c:pt idx="15487">
                  <c:v>1.8740892410279999</c:v>
                </c:pt>
                <c:pt idx="15488">
                  <c:v>1.874171614647</c:v>
                </c:pt>
                <c:pt idx="15489">
                  <c:v>1.874284029007</c:v>
                </c:pt>
                <c:pt idx="15490">
                  <c:v>1.8743716478350001</c:v>
                </c:pt>
                <c:pt idx="15491">
                  <c:v>1.874428153038</c:v>
                </c:pt>
                <c:pt idx="15492">
                  <c:v>1.874520301819</c:v>
                </c:pt>
                <c:pt idx="15493">
                  <c:v>1.8747258186339999</c:v>
                </c:pt>
                <c:pt idx="15494">
                  <c:v>1.874840140343</c:v>
                </c:pt>
                <c:pt idx="15495">
                  <c:v>1.8750056028369999</c:v>
                </c:pt>
                <c:pt idx="15496">
                  <c:v>1.8753141164780001</c:v>
                </c:pt>
                <c:pt idx="15497">
                  <c:v>1.8753919601439999</c:v>
                </c:pt>
                <c:pt idx="15498">
                  <c:v>1.8755141496659999</c:v>
                </c:pt>
                <c:pt idx="15499">
                  <c:v>1.875811815262</c:v>
                </c:pt>
                <c:pt idx="15500">
                  <c:v>1.875992894173</c:v>
                </c:pt>
                <c:pt idx="15501">
                  <c:v>1.8761079311369999</c:v>
                </c:pt>
                <c:pt idx="15502">
                  <c:v>1.8762254714969999</c:v>
                </c:pt>
                <c:pt idx="15503">
                  <c:v>1.8763468265529999</c:v>
                </c:pt>
                <c:pt idx="15504">
                  <c:v>1.876473546028</c:v>
                </c:pt>
                <c:pt idx="15505">
                  <c:v>1.8765892982479999</c:v>
                </c:pt>
                <c:pt idx="15506">
                  <c:v>1.8767545223240001</c:v>
                </c:pt>
                <c:pt idx="15507">
                  <c:v>1.8769142627719999</c:v>
                </c:pt>
                <c:pt idx="15508">
                  <c:v>1.877250313759</c:v>
                </c:pt>
                <c:pt idx="15509">
                  <c:v>1.8774721622470001</c:v>
                </c:pt>
                <c:pt idx="15510">
                  <c:v>1.877751111984</c:v>
                </c:pt>
                <c:pt idx="15511">
                  <c:v>1.877871870995</c:v>
                </c:pt>
                <c:pt idx="15512">
                  <c:v>1.8782351017000001</c:v>
                </c:pt>
                <c:pt idx="15513">
                  <c:v>1.8784815073009999</c:v>
                </c:pt>
                <c:pt idx="15514">
                  <c:v>1.878641843796</c:v>
                </c:pt>
                <c:pt idx="15515">
                  <c:v>1.8788316249849999</c:v>
                </c:pt>
                <c:pt idx="15516">
                  <c:v>1.878920912743</c:v>
                </c:pt>
                <c:pt idx="15517">
                  <c:v>1.879003882408</c:v>
                </c:pt>
                <c:pt idx="15518">
                  <c:v>1.879061460495</c:v>
                </c:pt>
                <c:pt idx="15519">
                  <c:v>1.8791126012799999</c:v>
                </c:pt>
                <c:pt idx="15520">
                  <c:v>1.8791683912279999</c:v>
                </c:pt>
                <c:pt idx="15521">
                  <c:v>1.8792225122449999</c:v>
                </c:pt>
                <c:pt idx="15522">
                  <c:v>1.8793044090269999</c:v>
                </c:pt>
                <c:pt idx="15523">
                  <c:v>1.8793584108350001</c:v>
                </c:pt>
                <c:pt idx="15524">
                  <c:v>1.8794115781780001</c:v>
                </c:pt>
                <c:pt idx="15525">
                  <c:v>1.879490375519</c:v>
                </c:pt>
                <c:pt idx="15526">
                  <c:v>1.8795469999309999</c:v>
                </c:pt>
                <c:pt idx="15527">
                  <c:v>1.8798875808719999</c:v>
                </c:pt>
                <c:pt idx="15528">
                  <c:v>1.880046010017</c:v>
                </c:pt>
                <c:pt idx="15529">
                  <c:v>1.880122303963</c:v>
                </c:pt>
                <c:pt idx="15530">
                  <c:v>1.880203485489</c:v>
                </c:pt>
                <c:pt idx="15531">
                  <c:v>1.8802913427350001</c:v>
                </c:pt>
                <c:pt idx="15532">
                  <c:v>1.880384206772</c:v>
                </c:pt>
                <c:pt idx="15533">
                  <c:v>1.880427837372</c:v>
                </c:pt>
                <c:pt idx="15534">
                  <c:v>1.880522727966</c:v>
                </c:pt>
                <c:pt idx="15535">
                  <c:v>1.8806166648860001</c:v>
                </c:pt>
                <c:pt idx="15536">
                  <c:v>1.88070499897</c:v>
                </c:pt>
                <c:pt idx="15537">
                  <c:v>1.8808352947239999</c:v>
                </c:pt>
                <c:pt idx="15538">
                  <c:v>1.8809595108029999</c:v>
                </c:pt>
                <c:pt idx="15539">
                  <c:v>1.881086111069</c:v>
                </c:pt>
                <c:pt idx="15540">
                  <c:v>1.8811670541759999</c:v>
                </c:pt>
                <c:pt idx="15541">
                  <c:v>1.8812417984009999</c:v>
                </c:pt>
                <c:pt idx="15542">
                  <c:v>1.8813219070430001</c:v>
                </c:pt>
                <c:pt idx="15543">
                  <c:v>1.881578445435</c:v>
                </c:pt>
                <c:pt idx="15544">
                  <c:v>1.8817723989490001</c:v>
                </c:pt>
                <c:pt idx="15545">
                  <c:v>1.8819478750230001</c:v>
                </c:pt>
                <c:pt idx="15546">
                  <c:v>1.882250785828</c:v>
                </c:pt>
                <c:pt idx="15547">
                  <c:v>1.8823550939560001</c:v>
                </c:pt>
                <c:pt idx="15548">
                  <c:v>1.8826780319209999</c:v>
                </c:pt>
                <c:pt idx="15549">
                  <c:v>1.8829194307329999</c:v>
                </c:pt>
                <c:pt idx="15550">
                  <c:v>1.883026838303</c:v>
                </c:pt>
                <c:pt idx="15551">
                  <c:v>1.8831025362010001</c:v>
                </c:pt>
                <c:pt idx="15552">
                  <c:v>1.883184552193</c:v>
                </c:pt>
                <c:pt idx="15553">
                  <c:v>1.8832620382309999</c:v>
                </c:pt>
                <c:pt idx="15554">
                  <c:v>1.8833689689640001</c:v>
                </c:pt>
                <c:pt idx="15555">
                  <c:v>1.883679151535</c:v>
                </c:pt>
                <c:pt idx="15556">
                  <c:v>1.8839919567109999</c:v>
                </c:pt>
                <c:pt idx="15557">
                  <c:v>1.8842147588730001</c:v>
                </c:pt>
                <c:pt idx="15558">
                  <c:v>1.8843833208080001</c:v>
                </c:pt>
                <c:pt idx="15559">
                  <c:v>1.884529948235</c:v>
                </c:pt>
                <c:pt idx="15560">
                  <c:v>1.88464152813</c:v>
                </c:pt>
                <c:pt idx="15561">
                  <c:v>1.8847023248670001</c:v>
                </c:pt>
                <c:pt idx="15562">
                  <c:v>1.8847693204880001</c:v>
                </c:pt>
                <c:pt idx="15563">
                  <c:v>1.884821653366</c:v>
                </c:pt>
                <c:pt idx="15564">
                  <c:v>1.884894490242</c:v>
                </c:pt>
                <c:pt idx="15565">
                  <c:v>1.8849680423740001</c:v>
                </c:pt>
                <c:pt idx="15566">
                  <c:v>1.885022878647</c:v>
                </c:pt>
                <c:pt idx="15567">
                  <c:v>1.8850728273390001</c:v>
                </c:pt>
                <c:pt idx="15568">
                  <c:v>1.88522875309</c:v>
                </c:pt>
                <c:pt idx="15569">
                  <c:v>1.885550379753</c:v>
                </c:pt>
                <c:pt idx="15570">
                  <c:v>1.8858383893970001</c:v>
                </c:pt>
                <c:pt idx="15571">
                  <c:v>1.8860380649570001</c:v>
                </c:pt>
                <c:pt idx="15572">
                  <c:v>1.886186718941</c:v>
                </c:pt>
                <c:pt idx="15573">
                  <c:v>1.886265277863</c:v>
                </c:pt>
                <c:pt idx="15574">
                  <c:v>1.886351466179</c:v>
                </c:pt>
                <c:pt idx="15575">
                  <c:v>1.8864401578900001</c:v>
                </c:pt>
                <c:pt idx="15576">
                  <c:v>1.8864890336989999</c:v>
                </c:pt>
                <c:pt idx="15577">
                  <c:v>1.8865849971769999</c:v>
                </c:pt>
                <c:pt idx="15578">
                  <c:v>1.88667345047</c:v>
                </c:pt>
                <c:pt idx="15579">
                  <c:v>1.886764764786</c:v>
                </c:pt>
                <c:pt idx="15580">
                  <c:v>1.8868552446369999</c:v>
                </c:pt>
                <c:pt idx="15581">
                  <c:v>1.886983156204</c:v>
                </c:pt>
                <c:pt idx="15582">
                  <c:v>1.887162685394</c:v>
                </c:pt>
                <c:pt idx="15583">
                  <c:v>1.887397885323</c:v>
                </c:pt>
                <c:pt idx="15584">
                  <c:v>1.8875169754029999</c:v>
                </c:pt>
                <c:pt idx="15585">
                  <c:v>1.8876537084580001</c:v>
                </c:pt>
                <c:pt idx="15586">
                  <c:v>1.887855887413</c:v>
                </c:pt>
                <c:pt idx="15587">
                  <c:v>1.8879398107530001</c:v>
                </c:pt>
                <c:pt idx="15588">
                  <c:v>1.8880156278610001</c:v>
                </c:pt>
                <c:pt idx="15589">
                  <c:v>1.888094782829</c:v>
                </c:pt>
                <c:pt idx="15590">
                  <c:v>1.8882713317869999</c:v>
                </c:pt>
                <c:pt idx="15591">
                  <c:v>1.8884531259540001</c:v>
                </c:pt>
                <c:pt idx="15592">
                  <c:v>1.888562679291</c:v>
                </c:pt>
                <c:pt idx="15593">
                  <c:v>1.88864159584</c:v>
                </c:pt>
                <c:pt idx="15594">
                  <c:v>1.888720750809</c:v>
                </c:pt>
                <c:pt idx="15595">
                  <c:v>1.8888030052189999</c:v>
                </c:pt>
                <c:pt idx="15596">
                  <c:v>1.888880848885</c:v>
                </c:pt>
                <c:pt idx="15597">
                  <c:v>1.888932466507</c:v>
                </c:pt>
                <c:pt idx="15598">
                  <c:v>1.888988614082</c:v>
                </c:pt>
                <c:pt idx="15599">
                  <c:v>1.889043331146</c:v>
                </c:pt>
                <c:pt idx="15600">
                  <c:v>1.8891553878780001</c:v>
                </c:pt>
                <c:pt idx="15601">
                  <c:v>1.889242172241</c:v>
                </c:pt>
                <c:pt idx="15602">
                  <c:v>1.889536738396</c:v>
                </c:pt>
                <c:pt idx="15603">
                  <c:v>1.889583826065</c:v>
                </c:pt>
                <c:pt idx="15604">
                  <c:v>1.889632821083</c:v>
                </c:pt>
                <c:pt idx="15605">
                  <c:v>1.8896784782410001</c:v>
                </c:pt>
                <c:pt idx="15606">
                  <c:v>1.889731168747</c:v>
                </c:pt>
                <c:pt idx="15607">
                  <c:v>1.88978433609</c:v>
                </c:pt>
                <c:pt idx="15608">
                  <c:v>1.8898372650149999</c:v>
                </c:pt>
                <c:pt idx="15609">
                  <c:v>1.8898868560790001</c:v>
                </c:pt>
                <c:pt idx="15610">
                  <c:v>1.889978170395</c:v>
                </c:pt>
                <c:pt idx="15611">
                  <c:v>1.890372157097</c:v>
                </c:pt>
                <c:pt idx="15612">
                  <c:v>1.890491604805</c:v>
                </c:pt>
                <c:pt idx="15613">
                  <c:v>1.8906767368320001</c:v>
                </c:pt>
                <c:pt idx="15614">
                  <c:v>1.8910255432130001</c:v>
                </c:pt>
                <c:pt idx="15615">
                  <c:v>1.8913404941559999</c:v>
                </c:pt>
                <c:pt idx="15616">
                  <c:v>1.891610980034</c:v>
                </c:pt>
                <c:pt idx="15617">
                  <c:v>1.8917238712310001</c:v>
                </c:pt>
                <c:pt idx="15618">
                  <c:v>1.8920065164569999</c:v>
                </c:pt>
                <c:pt idx="15619">
                  <c:v>1.8920832872390001</c:v>
                </c:pt>
                <c:pt idx="15620">
                  <c:v>1.8922047615049999</c:v>
                </c:pt>
                <c:pt idx="15621">
                  <c:v>1.8922734260559999</c:v>
                </c:pt>
                <c:pt idx="15622">
                  <c:v>1.8923786878590001</c:v>
                </c:pt>
                <c:pt idx="15623">
                  <c:v>1.8924864530559999</c:v>
                </c:pt>
                <c:pt idx="15624">
                  <c:v>1.8925940990450001</c:v>
                </c:pt>
                <c:pt idx="15625">
                  <c:v>1.892669558525</c:v>
                </c:pt>
                <c:pt idx="15626">
                  <c:v>1.892750620842</c:v>
                </c:pt>
                <c:pt idx="15627">
                  <c:v>1.892794966698</c:v>
                </c:pt>
                <c:pt idx="15628">
                  <c:v>1.892839431763</c:v>
                </c:pt>
                <c:pt idx="15629">
                  <c:v>1.8929296731950001</c:v>
                </c:pt>
                <c:pt idx="15630">
                  <c:v>1.8929724693300001</c:v>
                </c:pt>
                <c:pt idx="15631">
                  <c:v>1.8930169343950001</c:v>
                </c:pt>
                <c:pt idx="15632">
                  <c:v>1.8931026458739999</c:v>
                </c:pt>
                <c:pt idx="15633">
                  <c:v>1.8931831121439999</c:v>
                </c:pt>
                <c:pt idx="15634">
                  <c:v>1.893515586853</c:v>
                </c:pt>
                <c:pt idx="15635">
                  <c:v>1.893848776817</c:v>
                </c:pt>
                <c:pt idx="15636">
                  <c:v>1.8940222263340001</c:v>
                </c:pt>
                <c:pt idx="15637">
                  <c:v>1.8941308259959999</c:v>
                </c:pt>
                <c:pt idx="15638">
                  <c:v>1.8942476510999999</c:v>
                </c:pt>
                <c:pt idx="15639">
                  <c:v>1.8944153785710001</c:v>
                </c:pt>
                <c:pt idx="15640">
                  <c:v>1.8945533037190001</c:v>
                </c:pt>
                <c:pt idx="15641">
                  <c:v>1.8946282863620001</c:v>
                </c:pt>
                <c:pt idx="15642">
                  <c:v>1.8947072029109999</c:v>
                </c:pt>
                <c:pt idx="15643">
                  <c:v>1.8947812318799999</c:v>
                </c:pt>
                <c:pt idx="15644">
                  <c:v>1.89482831955</c:v>
                </c:pt>
                <c:pt idx="15645">
                  <c:v>1.894907951355</c:v>
                </c:pt>
                <c:pt idx="15646">
                  <c:v>1.8949607610700001</c:v>
                </c:pt>
                <c:pt idx="15647">
                  <c:v>1.895043849945</c:v>
                </c:pt>
                <c:pt idx="15648">
                  <c:v>1.895130395889</c:v>
                </c:pt>
                <c:pt idx="15649">
                  <c:v>1.895215749741</c:v>
                </c:pt>
                <c:pt idx="15650">
                  <c:v>1.8953336477280001</c:v>
                </c:pt>
                <c:pt idx="15651">
                  <c:v>1.8956745862960001</c:v>
                </c:pt>
                <c:pt idx="15652">
                  <c:v>1.8960069417950001</c:v>
                </c:pt>
                <c:pt idx="15653">
                  <c:v>1.8963303565980001</c:v>
                </c:pt>
                <c:pt idx="15654">
                  <c:v>1.8965590000150001</c:v>
                </c:pt>
                <c:pt idx="15655">
                  <c:v>1.8967281579969999</c:v>
                </c:pt>
                <c:pt idx="15656">
                  <c:v>1.8967767953870001</c:v>
                </c:pt>
                <c:pt idx="15657">
                  <c:v>1.8968247175220001</c:v>
                </c:pt>
                <c:pt idx="15658">
                  <c:v>1.896879076958</c:v>
                </c:pt>
                <c:pt idx="15659">
                  <c:v>1.8969364166260001</c:v>
                </c:pt>
                <c:pt idx="15660">
                  <c:v>1.8969863653179999</c:v>
                </c:pt>
                <c:pt idx="15661">
                  <c:v>1.8970869779590001</c:v>
                </c:pt>
                <c:pt idx="15662">
                  <c:v>1.8971841335299999</c:v>
                </c:pt>
                <c:pt idx="15663">
                  <c:v>1.897351026535</c:v>
                </c:pt>
                <c:pt idx="15664">
                  <c:v>1.8976062536239999</c:v>
                </c:pt>
                <c:pt idx="15665">
                  <c:v>1.897729277611</c:v>
                </c:pt>
                <c:pt idx="15666">
                  <c:v>1.8980044126510001</c:v>
                </c:pt>
                <c:pt idx="15667">
                  <c:v>1.8981086015699999</c:v>
                </c:pt>
                <c:pt idx="15668">
                  <c:v>1.8981875181200001</c:v>
                </c:pt>
                <c:pt idx="15669">
                  <c:v>1.8982679843900001</c:v>
                </c:pt>
                <c:pt idx="15670">
                  <c:v>1.8983483314509999</c:v>
                </c:pt>
                <c:pt idx="15671">
                  <c:v>1.898458361626</c:v>
                </c:pt>
                <c:pt idx="15672">
                  <c:v>1.8985452651979999</c:v>
                </c:pt>
                <c:pt idx="15673">
                  <c:v>1.898604154587</c:v>
                </c:pt>
                <c:pt idx="15674">
                  <c:v>1.898679852486</c:v>
                </c:pt>
                <c:pt idx="15675">
                  <c:v>1.8987528085709999</c:v>
                </c:pt>
                <c:pt idx="15676">
                  <c:v>1.898800969124</c:v>
                </c:pt>
                <c:pt idx="15677">
                  <c:v>1.89887201786</c:v>
                </c:pt>
                <c:pt idx="15678">
                  <c:v>1.898928046227</c:v>
                </c:pt>
                <c:pt idx="15679">
                  <c:v>1.8990132808689999</c:v>
                </c:pt>
                <c:pt idx="15680">
                  <c:v>1.8991311788559999</c:v>
                </c:pt>
                <c:pt idx="15681">
                  <c:v>1.899253606796</c:v>
                </c:pt>
                <c:pt idx="15682">
                  <c:v>1.899378299713</c:v>
                </c:pt>
                <c:pt idx="15683">
                  <c:v>1.8996665477750001</c:v>
                </c:pt>
                <c:pt idx="15684">
                  <c:v>1.8997138738629999</c:v>
                </c:pt>
                <c:pt idx="15685">
                  <c:v>1.8997633457180001</c:v>
                </c:pt>
                <c:pt idx="15686">
                  <c:v>1.8998185396189999</c:v>
                </c:pt>
                <c:pt idx="15687">
                  <c:v>1.899876117706</c:v>
                </c:pt>
                <c:pt idx="15688">
                  <c:v>1.8999283313749999</c:v>
                </c:pt>
                <c:pt idx="15689">
                  <c:v>1.899985790253</c:v>
                </c:pt>
                <c:pt idx="15690">
                  <c:v>1.900043487549</c:v>
                </c:pt>
                <c:pt idx="15691">
                  <c:v>1.9000989198680001</c:v>
                </c:pt>
                <c:pt idx="15692">
                  <c:v>1.900154471397</c:v>
                </c:pt>
                <c:pt idx="15693">
                  <c:v>1.900260567665</c:v>
                </c:pt>
                <c:pt idx="15694">
                  <c:v>1.900358319283</c:v>
                </c:pt>
                <c:pt idx="15695">
                  <c:v>1.9004518985750001</c:v>
                </c:pt>
                <c:pt idx="15696">
                  <c:v>1.9005416631700001</c:v>
                </c:pt>
                <c:pt idx="15697">
                  <c:v>1.9006255865099999</c:v>
                </c:pt>
                <c:pt idx="15698">
                  <c:v>1.900706291199</c:v>
                </c:pt>
                <c:pt idx="15699">
                  <c:v>1.901040196419</c:v>
                </c:pt>
                <c:pt idx="15700">
                  <c:v>1.9013597965239999</c:v>
                </c:pt>
                <c:pt idx="15701">
                  <c:v>1.9016658067700001</c:v>
                </c:pt>
                <c:pt idx="15702">
                  <c:v>1.9018889665600001</c:v>
                </c:pt>
                <c:pt idx="15703">
                  <c:v>1.9022066593169999</c:v>
                </c:pt>
                <c:pt idx="15704">
                  <c:v>1.9024120569230001</c:v>
                </c:pt>
                <c:pt idx="15705">
                  <c:v>1.9026366472239999</c:v>
                </c:pt>
                <c:pt idx="15706">
                  <c:v>1.9027112722399999</c:v>
                </c:pt>
                <c:pt idx="15707">
                  <c:v>1.902797698975</c:v>
                </c:pt>
                <c:pt idx="15708">
                  <c:v>1.9029433727259999</c:v>
                </c:pt>
                <c:pt idx="15709">
                  <c:v>1.903025388718</c:v>
                </c:pt>
                <c:pt idx="15710">
                  <c:v>1.903135418892</c:v>
                </c:pt>
                <c:pt idx="15711">
                  <c:v>1.9032424688339999</c:v>
                </c:pt>
                <c:pt idx="15712">
                  <c:v>1.9035031795499999</c:v>
                </c:pt>
                <c:pt idx="15713">
                  <c:v>1.9035835266109999</c:v>
                </c:pt>
                <c:pt idx="15714">
                  <c:v>1.9036350250239999</c:v>
                </c:pt>
                <c:pt idx="15715">
                  <c:v>1.9037123918529999</c:v>
                </c:pt>
                <c:pt idx="15716">
                  <c:v>1.903762340546</c:v>
                </c:pt>
                <c:pt idx="15717">
                  <c:v>1.903805971146</c:v>
                </c:pt>
                <c:pt idx="15718">
                  <c:v>1.9038829803470001</c:v>
                </c:pt>
                <c:pt idx="15719">
                  <c:v>1.904077887535</c:v>
                </c:pt>
                <c:pt idx="15720">
                  <c:v>1.9041849374769999</c:v>
                </c:pt>
                <c:pt idx="15721">
                  <c:v>1.9044123888019999</c:v>
                </c:pt>
                <c:pt idx="15722">
                  <c:v>1.904470205307</c:v>
                </c:pt>
                <c:pt idx="15723">
                  <c:v>1.9045447111130001</c:v>
                </c:pt>
                <c:pt idx="15724">
                  <c:v>1.9046251773830001</c:v>
                </c:pt>
                <c:pt idx="15725">
                  <c:v>1.9047019481659999</c:v>
                </c:pt>
                <c:pt idx="15726">
                  <c:v>1.904785871506</c:v>
                </c:pt>
                <c:pt idx="15727">
                  <c:v>1.9048476219179999</c:v>
                </c:pt>
                <c:pt idx="15728">
                  <c:v>1.9049018621439999</c:v>
                </c:pt>
                <c:pt idx="15729">
                  <c:v>1.9049582481380001</c:v>
                </c:pt>
                <c:pt idx="15730">
                  <c:v>1.905014634132</c:v>
                </c:pt>
                <c:pt idx="15731">
                  <c:v>1.9051028490070001</c:v>
                </c:pt>
                <c:pt idx="15732">
                  <c:v>1.905192255974</c:v>
                </c:pt>
                <c:pt idx="15733">
                  <c:v>1.9055041074750001</c:v>
                </c:pt>
                <c:pt idx="15734">
                  <c:v>1.9056645631789999</c:v>
                </c:pt>
                <c:pt idx="15735">
                  <c:v>1.9057519435879999</c:v>
                </c:pt>
                <c:pt idx="15736">
                  <c:v>1.905867934227</c:v>
                </c:pt>
                <c:pt idx="15737">
                  <c:v>1.9059575796129999</c:v>
                </c:pt>
                <c:pt idx="15738">
                  <c:v>1.90619623661</c:v>
                </c:pt>
                <c:pt idx="15739">
                  <c:v>1.9065251350400001</c:v>
                </c:pt>
                <c:pt idx="15740">
                  <c:v>1.9067394733430001</c:v>
                </c:pt>
                <c:pt idx="15741">
                  <c:v>1.906883120537</c:v>
                </c:pt>
                <c:pt idx="15742">
                  <c:v>1.9070019721980001</c:v>
                </c:pt>
                <c:pt idx="15743">
                  <c:v>1.9071170091630001</c:v>
                </c:pt>
                <c:pt idx="15744">
                  <c:v>1.907238841057</c:v>
                </c:pt>
                <c:pt idx="15745">
                  <c:v>1.907397389412</c:v>
                </c:pt>
                <c:pt idx="15746">
                  <c:v>1.907553553581</c:v>
                </c:pt>
                <c:pt idx="15747">
                  <c:v>1.9076639413830001</c:v>
                </c:pt>
                <c:pt idx="15748">
                  <c:v>1.9079880714420001</c:v>
                </c:pt>
                <c:pt idx="15749">
                  <c:v>1.9083105325700001</c:v>
                </c:pt>
                <c:pt idx="15750">
                  <c:v>1.9086283445359999</c:v>
                </c:pt>
                <c:pt idx="15751">
                  <c:v>1.908846497536</c:v>
                </c:pt>
                <c:pt idx="15752">
                  <c:v>1.908908367157</c:v>
                </c:pt>
                <c:pt idx="15753">
                  <c:v>1.908994793892</c:v>
                </c:pt>
                <c:pt idx="15754">
                  <c:v>1.9091085195540001</c:v>
                </c:pt>
                <c:pt idx="15755">
                  <c:v>1.9094575643539999</c:v>
                </c:pt>
                <c:pt idx="15756">
                  <c:v>1.90968298912</c:v>
                </c:pt>
                <c:pt idx="15757">
                  <c:v>1.909764528275</c:v>
                </c:pt>
                <c:pt idx="15758">
                  <c:v>1.9098523855209999</c:v>
                </c:pt>
                <c:pt idx="15759">
                  <c:v>1.909948587418</c:v>
                </c:pt>
                <c:pt idx="15760">
                  <c:v>1.910036206245</c:v>
                </c:pt>
                <c:pt idx="15761">
                  <c:v>1.910120368004</c:v>
                </c:pt>
                <c:pt idx="15762">
                  <c:v>1.9104610681530001</c:v>
                </c:pt>
                <c:pt idx="15763">
                  <c:v>1.910606861115</c:v>
                </c:pt>
                <c:pt idx="15764">
                  <c:v>1.9106911420820001</c:v>
                </c:pt>
                <c:pt idx="15765">
                  <c:v>1.910776972771</c:v>
                </c:pt>
                <c:pt idx="15766">
                  <c:v>1.9108711481089999</c:v>
                </c:pt>
                <c:pt idx="15767">
                  <c:v>1.910955667496</c:v>
                </c:pt>
                <c:pt idx="15768">
                  <c:v>1.911071777344</c:v>
                </c:pt>
                <c:pt idx="15769">
                  <c:v>1.911294341087</c:v>
                </c:pt>
                <c:pt idx="15770">
                  <c:v>1.911486744881</c:v>
                </c:pt>
                <c:pt idx="15771">
                  <c:v>1.9118030071259999</c:v>
                </c:pt>
                <c:pt idx="15772">
                  <c:v>1.9120934009549999</c:v>
                </c:pt>
                <c:pt idx="15773">
                  <c:v>1.9123154878619999</c:v>
                </c:pt>
                <c:pt idx="15774">
                  <c:v>1.912479996681</c:v>
                </c:pt>
                <c:pt idx="15775">
                  <c:v>1.9126209020610001</c:v>
                </c:pt>
                <c:pt idx="15776">
                  <c:v>1.9127253293990001</c:v>
                </c:pt>
                <c:pt idx="15777">
                  <c:v>1.913068532944</c:v>
                </c:pt>
                <c:pt idx="15778">
                  <c:v>1.9132094383239999</c:v>
                </c:pt>
                <c:pt idx="15779">
                  <c:v>1.913537621498</c:v>
                </c:pt>
                <c:pt idx="15780">
                  <c:v>1.9136970043179999</c:v>
                </c:pt>
                <c:pt idx="15781">
                  <c:v>1.9140237569809999</c:v>
                </c:pt>
                <c:pt idx="15782">
                  <c:v>1.9142172336579999</c:v>
                </c:pt>
                <c:pt idx="15783">
                  <c:v>1.9143296480180001</c:v>
                </c:pt>
                <c:pt idx="15784">
                  <c:v>1.9144700765610001</c:v>
                </c:pt>
                <c:pt idx="15785">
                  <c:v>1.914690256119</c:v>
                </c:pt>
                <c:pt idx="15786">
                  <c:v>1.9148430824280001</c:v>
                </c:pt>
                <c:pt idx="15787">
                  <c:v>1.914917826653</c:v>
                </c:pt>
                <c:pt idx="15788">
                  <c:v>1.914987444878</c:v>
                </c:pt>
                <c:pt idx="15789">
                  <c:v>1.9150779247280001</c:v>
                </c:pt>
                <c:pt idx="15790">
                  <c:v>1.9152154922489999</c:v>
                </c:pt>
                <c:pt idx="15791">
                  <c:v>1.9153101444239999</c:v>
                </c:pt>
                <c:pt idx="15792">
                  <c:v>1.915402412415</c:v>
                </c:pt>
                <c:pt idx="15793">
                  <c:v>1.915504693985</c:v>
                </c:pt>
                <c:pt idx="15794">
                  <c:v>1.9158591032029999</c:v>
                </c:pt>
                <c:pt idx="15795">
                  <c:v>1.916037321091</c:v>
                </c:pt>
                <c:pt idx="15796">
                  <c:v>1.9161465168</c:v>
                </c:pt>
                <c:pt idx="15797">
                  <c:v>1.9163085222239999</c:v>
                </c:pt>
                <c:pt idx="15798">
                  <c:v>1.916430473328</c:v>
                </c:pt>
                <c:pt idx="15799">
                  <c:v>1.916622281075</c:v>
                </c:pt>
                <c:pt idx="15800">
                  <c:v>1.9169824123379999</c:v>
                </c:pt>
                <c:pt idx="15801">
                  <c:v>1.9171966314319999</c:v>
                </c:pt>
                <c:pt idx="15802">
                  <c:v>1.91744363308</c:v>
                </c:pt>
                <c:pt idx="15803">
                  <c:v>1.917551159859</c:v>
                </c:pt>
                <c:pt idx="15804">
                  <c:v>1.9176447391510001</c:v>
                </c:pt>
                <c:pt idx="15805">
                  <c:v>1.9178289175030001</c:v>
                </c:pt>
                <c:pt idx="15806">
                  <c:v>1.9181212186809999</c:v>
                </c:pt>
                <c:pt idx="15807">
                  <c:v>1.918201565742</c:v>
                </c:pt>
                <c:pt idx="15808">
                  <c:v>1.9182586669920001</c:v>
                </c:pt>
                <c:pt idx="15809">
                  <c:v>1.9183632135390001</c:v>
                </c:pt>
                <c:pt idx="15810">
                  <c:v>1.9184215068820001</c:v>
                </c:pt>
                <c:pt idx="15811">
                  <c:v>1.9184955358510001</c:v>
                </c:pt>
                <c:pt idx="15812">
                  <c:v>1.9185489416120001</c:v>
                </c:pt>
                <c:pt idx="15813">
                  <c:v>1.918640375137</c:v>
                </c:pt>
                <c:pt idx="15814">
                  <c:v>1.918752670288</c:v>
                </c:pt>
                <c:pt idx="15815">
                  <c:v>1.919080376625</c:v>
                </c:pt>
                <c:pt idx="15816">
                  <c:v>1.9192298650740001</c:v>
                </c:pt>
                <c:pt idx="15817">
                  <c:v>1.9195789098739999</c:v>
                </c:pt>
                <c:pt idx="15818">
                  <c:v>1.919808506966</c:v>
                </c:pt>
                <c:pt idx="15819">
                  <c:v>1.9198890924450001</c:v>
                </c:pt>
                <c:pt idx="15820">
                  <c:v>1.9199770689010001</c:v>
                </c:pt>
                <c:pt idx="15821">
                  <c:v>1.920023083687</c:v>
                </c:pt>
                <c:pt idx="15822">
                  <c:v>1.9201117753979999</c:v>
                </c:pt>
                <c:pt idx="15823">
                  <c:v>1.920197963715</c:v>
                </c:pt>
                <c:pt idx="15824">
                  <c:v>1.9202885627749999</c:v>
                </c:pt>
                <c:pt idx="15825">
                  <c:v>1.9204063415529999</c:v>
                </c:pt>
                <c:pt idx="15826">
                  <c:v>1.9205710887909999</c:v>
                </c:pt>
                <c:pt idx="15827">
                  <c:v>1.9207271337509999</c:v>
                </c:pt>
                <c:pt idx="15828">
                  <c:v>1.9209200143809999</c:v>
                </c:pt>
                <c:pt idx="15829">
                  <c:v>1.9212495088579999</c:v>
                </c:pt>
                <c:pt idx="15830">
                  <c:v>1.9215425252909999</c:v>
                </c:pt>
                <c:pt idx="15831">
                  <c:v>1.921684741974</c:v>
                </c:pt>
                <c:pt idx="15832">
                  <c:v>1.9217684268949999</c:v>
                </c:pt>
                <c:pt idx="15833">
                  <c:v>1.9218442440029999</c:v>
                </c:pt>
                <c:pt idx="15834">
                  <c:v>1.9221125841140001</c:v>
                </c:pt>
                <c:pt idx="15835">
                  <c:v>1.9223202466960001</c:v>
                </c:pt>
                <c:pt idx="15836">
                  <c:v>1.9224017858510001</c:v>
                </c:pt>
                <c:pt idx="15837">
                  <c:v>1.9224808216089999</c:v>
                </c:pt>
                <c:pt idx="15838">
                  <c:v>1.9228109121320001</c:v>
                </c:pt>
                <c:pt idx="15839">
                  <c:v>1.9230700731279999</c:v>
                </c:pt>
                <c:pt idx="15840">
                  <c:v>1.923152685165</c:v>
                </c:pt>
                <c:pt idx="15841">
                  <c:v>1.9232428073879999</c:v>
                </c:pt>
                <c:pt idx="15842">
                  <c:v>1.92333304882</c:v>
                </c:pt>
                <c:pt idx="15843">
                  <c:v>1.923380970955</c:v>
                </c:pt>
                <c:pt idx="15844">
                  <c:v>1.923475503922</c:v>
                </c:pt>
                <c:pt idx="15845">
                  <c:v>1.923563718796</c:v>
                </c:pt>
                <c:pt idx="15846">
                  <c:v>1.9236569404599999</c:v>
                </c:pt>
                <c:pt idx="15847">
                  <c:v>1.9239884614939999</c:v>
                </c:pt>
                <c:pt idx="15848">
                  <c:v>1.9240978956220001</c:v>
                </c:pt>
                <c:pt idx="15849">
                  <c:v>1.9242382049560001</c:v>
                </c:pt>
                <c:pt idx="15850">
                  <c:v>1.924355626106</c:v>
                </c:pt>
                <c:pt idx="15851">
                  <c:v>1.9244389533999999</c:v>
                </c:pt>
                <c:pt idx="15852">
                  <c:v>1.9244903326030001</c:v>
                </c:pt>
                <c:pt idx="15853">
                  <c:v>1.924575448036</c:v>
                </c:pt>
                <c:pt idx="15854">
                  <c:v>1.9246969223020001</c:v>
                </c:pt>
                <c:pt idx="15855">
                  <c:v>1.924810051918</c:v>
                </c:pt>
                <c:pt idx="15856">
                  <c:v>1.924924731255</c:v>
                </c:pt>
                <c:pt idx="15857">
                  <c:v>1.925000905991</c:v>
                </c:pt>
                <c:pt idx="15858">
                  <c:v>1.925084590912</c:v>
                </c:pt>
                <c:pt idx="15859">
                  <c:v>1.925137639046</c:v>
                </c:pt>
                <c:pt idx="15860">
                  <c:v>1.925186634064</c:v>
                </c:pt>
                <c:pt idx="15861">
                  <c:v>1.9252314567569999</c:v>
                </c:pt>
                <c:pt idx="15862">
                  <c:v>1.925285220146</c:v>
                </c:pt>
                <c:pt idx="15863">
                  <c:v>1.925334095955</c:v>
                </c:pt>
                <c:pt idx="15864">
                  <c:v>1.9253908395770001</c:v>
                </c:pt>
                <c:pt idx="15865">
                  <c:v>1.9254773855209999</c:v>
                </c:pt>
                <c:pt idx="15866">
                  <c:v>1.9255628585819999</c:v>
                </c:pt>
                <c:pt idx="15867">
                  <c:v>1.9256168603899999</c:v>
                </c:pt>
                <c:pt idx="15868">
                  <c:v>1.9256997108459999</c:v>
                </c:pt>
                <c:pt idx="15869">
                  <c:v>1.925775051117</c:v>
                </c:pt>
                <c:pt idx="15870">
                  <c:v>1.925856947899</c:v>
                </c:pt>
                <c:pt idx="15871">
                  <c:v>1.9261879920959999</c:v>
                </c:pt>
                <c:pt idx="15872">
                  <c:v>1.9265437126160001</c:v>
                </c:pt>
                <c:pt idx="15873">
                  <c:v>1.9268593788149999</c:v>
                </c:pt>
                <c:pt idx="15874">
                  <c:v>1.926999568939</c:v>
                </c:pt>
                <c:pt idx="15875">
                  <c:v>1.9271528720860001</c:v>
                </c:pt>
                <c:pt idx="15876">
                  <c:v>1.927405953407</c:v>
                </c:pt>
                <c:pt idx="15877">
                  <c:v>1.9276676177980001</c:v>
                </c:pt>
                <c:pt idx="15878">
                  <c:v>1.9278994798660001</c:v>
                </c:pt>
                <c:pt idx="15879">
                  <c:v>1.92812693119</c:v>
                </c:pt>
                <c:pt idx="15880">
                  <c:v>1.9282681941990001</c:v>
                </c:pt>
                <c:pt idx="15881">
                  <c:v>1.928615808487</c:v>
                </c:pt>
                <c:pt idx="15882">
                  <c:v>1.9288510084149999</c:v>
                </c:pt>
                <c:pt idx="15883">
                  <c:v>1.928955793381</c:v>
                </c:pt>
                <c:pt idx="15884">
                  <c:v>1.929295897484</c:v>
                </c:pt>
                <c:pt idx="15885">
                  <c:v>1.9294117689129999</c:v>
                </c:pt>
                <c:pt idx="15886">
                  <c:v>1.929613232613</c:v>
                </c:pt>
                <c:pt idx="15887">
                  <c:v>1.929693698883</c:v>
                </c:pt>
                <c:pt idx="15888">
                  <c:v>1.9297807216639999</c:v>
                </c:pt>
                <c:pt idx="15889">
                  <c:v>1.9298701286319999</c:v>
                </c:pt>
                <c:pt idx="15890">
                  <c:v>1.929997801781</c:v>
                </c:pt>
                <c:pt idx="15891">
                  <c:v>1.930116295815</c:v>
                </c:pt>
                <c:pt idx="15892">
                  <c:v>1.930231571198</c:v>
                </c:pt>
                <c:pt idx="15893">
                  <c:v>1.9305474758150001</c:v>
                </c:pt>
                <c:pt idx="15894">
                  <c:v>1.9306993484499999</c:v>
                </c:pt>
                <c:pt idx="15895">
                  <c:v>1.9308111667629999</c:v>
                </c:pt>
                <c:pt idx="15896">
                  <c:v>1.9309189319610001</c:v>
                </c:pt>
                <c:pt idx="15897">
                  <c:v>1.9310796260830001</c:v>
                </c:pt>
                <c:pt idx="15898">
                  <c:v>1.931231021881</c:v>
                </c:pt>
                <c:pt idx="15899">
                  <c:v>1.931368589401</c:v>
                </c:pt>
                <c:pt idx="15900">
                  <c:v>1.931480884552</c:v>
                </c:pt>
                <c:pt idx="15901">
                  <c:v>1.9316025972369999</c:v>
                </c:pt>
                <c:pt idx="15902">
                  <c:v>1.9318284988400001</c:v>
                </c:pt>
                <c:pt idx="15903">
                  <c:v>1.931908249855</c:v>
                </c:pt>
                <c:pt idx="15904">
                  <c:v>1.9319925308229999</c:v>
                </c:pt>
                <c:pt idx="15905">
                  <c:v>1.932110667229</c:v>
                </c:pt>
                <c:pt idx="15906">
                  <c:v>1.932230949402</c:v>
                </c:pt>
                <c:pt idx="15907">
                  <c:v>1.9324333667760001</c:v>
                </c:pt>
                <c:pt idx="15908">
                  <c:v>1.9326207637790001</c:v>
                </c:pt>
                <c:pt idx="15909">
                  <c:v>1.9327346086499999</c:v>
                </c:pt>
                <c:pt idx="15910">
                  <c:v>1.932960629463</c:v>
                </c:pt>
                <c:pt idx="15911">
                  <c:v>1.933067202568</c:v>
                </c:pt>
                <c:pt idx="15912">
                  <c:v>1.9332853555680001</c:v>
                </c:pt>
                <c:pt idx="15913">
                  <c:v>1.9335278272630001</c:v>
                </c:pt>
                <c:pt idx="15914">
                  <c:v>1.9336580038069999</c:v>
                </c:pt>
                <c:pt idx="15915">
                  <c:v>1.9339830875399999</c:v>
                </c:pt>
                <c:pt idx="15916">
                  <c:v>1.934166550636</c:v>
                </c:pt>
                <c:pt idx="15917">
                  <c:v>1.934283494949</c:v>
                </c:pt>
                <c:pt idx="15918">
                  <c:v>1.9344383478160001</c:v>
                </c:pt>
                <c:pt idx="15919">
                  <c:v>1.9346656799319999</c:v>
                </c:pt>
                <c:pt idx="15920">
                  <c:v>1.9347468614579999</c:v>
                </c:pt>
                <c:pt idx="15921">
                  <c:v>1.934889435768</c:v>
                </c:pt>
                <c:pt idx="15922">
                  <c:v>1.935219168663</c:v>
                </c:pt>
                <c:pt idx="15923">
                  <c:v>1.9353929758070001</c:v>
                </c:pt>
                <c:pt idx="15924">
                  <c:v>1.9355455636979999</c:v>
                </c:pt>
                <c:pt idx="15925">
                  <c:v>1.9358701705929999</c:v>
                </c:pt>
                <c:pt idx="15926">
                  <c:v>1.9360479116439999</c:v>
                </c:pt>
                <c:pt idx="15927">
                  <c:v>1.9361674785609999</c:v>
                </c:pt>
                <c:pt idx="15928">
                  <c:v>1.9362493753429999</c:v>
                </c:pt>
                <c:pt idx="15929">
                  <c:v>1.936330676079</c:v>
                </c:pt>
                <c:pt idx="15930">
                  <c:v>1.9365063905719999</c:v>
                </c:pt>
                <c:pt idx="15931">
                  <c:v>1.9366260766979999</c:v>
                </c:pt>
                <c:pt idx="15932">
                  <c:v>1.936744093895</c:v>
                </c:pt>
                <c:pt idx="15933">
                  <c:v>1.9370173215869999</c:v>
                </c:pt>
                <c:pt idx="15934">
                  <c:v>1.9371585845949999</c:v>
                </c:pt>
                <c:pt idx="15935">
                  <c:v>1.937402367592</c:v>
                </c:pt>
                <c:pt idx="15936">
                  <c:v>1.937537312508</c:v>
                </c:pt>
                <c:pt idx="15937">
                  <c:v>1.937709331512</c:v>
                </c:pt>
                <c:pt idx="15938">
                  <c:v>1.9377923011780001</c:v>
                </c:pt>
                <c:pt idx="15939">
                  <c:v>1.93787419796</c:v>
                </c:pt>
                <c:pt idx="15940">
                  <c:v>1.938078045845</c:v>
                </c:pt>
                <c:pt idx="15941">
                  <c:v>1.9382057189940001</c:v>
                </c:pt>
                <c:pt idx="15942">
                  <c:v>1.938287258148</c:v>
                </c:pt>
                <c:pt idx="15943">
                  <c:v>1.9383934736249999</c:v>
                </c:pt>
                <c:pt idx="15944">
                  <c:v>1.938478827477</c:v>
                </c:pt>
                <c:pt idx="15945">
                  <c:v>1.9385603666310001</c:v>
                </c:pt>
                <c:pt idx="15946">
                  <c:v>1.93864107132</c:v>
                </c:pt>
                <c:pt idx="15947">
                  <c:v>1.938722968102</c:v>
                </c:pt>
                <c:pt idx="15948">
                  <c:v>1.938800811768</c:v>
                </c:pt>
                <c:pt idx="15949">
                  <c:v>1.938881397247</c:v>
                </c:pt>
                <c:pt idx="15950">
                  <c:v>1.9390053749080001</c:v>
                </c:pt>
                <c:pt idx="15951">
                  <c:v>1.9391264915469999</c:v>
                </c:pt>
                <c:pt idx="15952">
                  <c:v>1.9392149448389999</c:v>
                </c:pt>
                <c:pt idx="15953">
                  <c:v>1.9392950534819999</c:v>
                </c:pt>
                <c:pt idx="15954">
                  <c:v>1.939384222031</c:v>
                </c:pt>
                <c:pt idx="15955">
                  <c:v>1.9396399259570001</c:v>
                </c:pt>
                <c:pt idx="15956">
                  <c:v>1.93972837925</c:v>
                </c:pt>
                <c:pt idx="15957">
                  <c:v>1.939818143845</c:v>
                </c:pt>
                <c:pt idx="15958">
                  <c:v>1.93990623951</c:v>
                </c:pt>
                <c:pt idx="15959">
                  <c:v>1.939991950989</c:v>
                </c:pt>
                <c:pt idx="15960">
                  <c:v>1.9400823116299999</c:v>
                </c:pt>
                <c:pt idx="15961">
                  <c:v>1.940170645714</c:v>
                </c:pt>
                <c:pt idx="15962">
                  <c:v>1.940262079239</c:v>
                </c:pt>
                <c:pt idx="15963">
                  <c:v>1.9403569698330001</c:v>
                </c:pt>
                <c:pt idx="15964">
                  <c:v>1.940454125404</c:v>
                </c:pt>
                <c:pt idx="15965">
                  <c:v>1.9405462741849999</c:v>
                </c:pt>
                <c:pt idx="15966">
                  <c:v>1.9406447410579999</c:v>
                </c:pt>
                <c:pt idx="15967">
                  <c:v>1.9407403469090001</c:v>
                </c:pt>
                <c:pt idx="15968">
                  <c:v>1.940831661224</c:v>
                </c:pt>
                <c:pt idx="15969">
                  <c:v>1.9409220218659999</c:v>
                </c:pt>
                <c:pt idx="15970">
                  <c:v>1.941016435623</c:v>
                </c:pt>
                <c:pt idx="15971">
                  <c:v>1.941102147102</c:v>
                </c:pt>
                <c:pt idx="15972">
                  <c:v>1.941223978996</c:v>
                </c:pt>
                <c:pt idx="15973">
                  <c:v>1.9414331912989999</c:v>
                </c:pt>
                <c:pt idx="15974">
                  <c:v>1.9416328668589999</c:v>
                </c:pt>
                <c:pt idx="15975">
                  <c:v>1.9417662620539999</c:v>
                </c:pt>
                <c:pt idx="15976">
                  <c:v>1.9418411254879999</c:v>
                </c:pt>
                <c:pt idx="15977">
                  <c:v>1.941947817802</c:v>
                </c:pt>
                <c:pt idx="15978">
                  <c:v>1.942001700401</c:v>
                </c:pt>
                <c:pt idx="15979">
                  <c:v>1.942162871361</c:v>
                </c:pt>
                <c:pt idx="15980">
                  <c:v>1.9424875974660001</c:v>
                </c:pt>
                <c:pt idx="15981">
                  <c:v>1.9426009655000001</c:v>
                </c:pt>
                <c:pt idx="15982">
                  <c:v>1.9426823854449999</c:v>
                </c:pt>
                <c:pt idx="15983">
                  <c:v>1.9427927732470001</c:v>
                </c:pt>
                <c:pt idx="15984">
                  <c:v>1.9430449008940001</c:v>
                </c:pt>
                <c:pt idx="15985">
                  <c:v>1.943293809891</c:v>
                </c:pt>
                <c:pt idx="15986">
                  <c:v>1.9434695243839999</c:v>
                </c:pt>
                <c:pt idx="15987">
                  <c:v>1.943579077721</c:v>
                </c:pt>
                <c:pt idx="15988">
                  <c:v>1.94372355938</c:v>
                </c:pt>
                <c:pt idx="15989">
                  <c:v>1.944055914879</c:v>
                </c:pt>
                <c:pt idx="15990">
                  <c:v>1.9441447258</c:v>
                </c:pt>
                <c:pt idx="15991">
                  <c:v>1.9442857503890001</c:v>
                </c:pt>
                <c:pt idx="15992">
                  <c:v>1.944403886795</c:v>
                </c:pt>
                <c:pt idx="15993">
                  <c:v>1.944704055786</c:v>
                </c:pt>
                <c:pt idx="15994">
                  <c:v>1.9449920654299999</c:v>
                </c:pt>
                <c:pt idx="15995">
                  <c:v>1.945318698883</c:v>
                </c:pt>
                <c:pt idx="15996">
                  <c:v>1.945435762405</c:v>
                </c:pt>
                <c:pt idx="15997">
                  <c:v>1.945548176765</c:v>
                </c:pt>
                <c:pt idx="15998">
                  <c:v>1.945744991302</c:v>
                </c:pt>
                <c:pt idx="15999">
                  <c:v>1.946062207222</c:v>
                </c:pt>
                <c:pt idx="16000">
                  <c:v>1.9462029933930001</c:v>
                </c:pt>
                <c:pt idx="16001">
                  <c:v>1.9465364217759999</c:v>
                </c:pt>
                <c:pt idx="16002">
                  <c:v>1.9467507600780001</c:v>
                </c:pt>
                <c:pt idx="16003">
                  <c:v>1.9470680952070001</c:v>
                </c:pt>
                <c:pt idx="16004">
                  <c:v>1.947174906731</c:v>
                </c:pt>
                <c:pt idx="16005">
                  <c:v>1.947287321091</c:v>
                </c:pt>
                <c:pt idx="16006">
                  <c:v>1.947367787361</c:v>
                </c:pt>
                <c:pt idx="16007">
                  <c:v>1.9474694728849999</c:v>
                </c:pt>
                <c:pt idx="16008">
                  <c:v>1.947547078133</c:v>
                </c:pt>
                <c:pt idx="16009">
                  <c:v>1.9476599693300001</c:v>
                </c:pt>
                <c:pt idx="16010">
                  <c:v>1.9477502107619999</c:v>
                </c:pt>
                <c:pt idx="16011">
                  <c:v>1.947876095772</c:v>
                </c:pt>
                <c:pt idx="16012">
                  <c:v>1.9480342864989999</c:v>
                </c:pt>
                <c:pt idx="16013">
                  <c:v>1.948112249374</c:v>
                </c:pt>
                <c:pt idx="16014">
                  <c:v>1.948163747787</c:v>
                </c:pt>
                <c:pt idx="16015">
                  <c:v>1.948240637779</c:v>
                </c:pt>
                <c:pt idx="16016">
                  <c:v>1.9483274221419999</c:v>
                </c:pt>
                <c:pt idx="16017">
                  <c:v>1.948632717133</c:v>
                </c:pt>
                <c:pt idx="16018">
                  <c:v>1.948721170425</c:v>
                </c:pt>
                <c:pt idx="16019">
                  <c:v>1.948810696602</c:v>
                </c:pt>
                <c:pt idx="16020">
                  <c:v>1.9489035606380001</c:v>
                </c:pt>
                <c:pt idx="16021">
                  <c:v>1.9492807388310001</c:v>
                </c:pt>
                <c:pt idx="16022">
                  <c:v>1.9494509696960001</c:v>
                </c:pt>
                <c:pt idx="16023">
                  <c:v>1.9495398998260001</c:v>
                </c:pt>
                <c:pt idx="16024">
                  <c:v>1.9496301412579999</c:v>
                </c:pt>
                <c:pt idx="16025">
                  <c:v>1.94972205162</c:v>
                </c:pt>
                <c:pt idx="16026">
                  <c:v>1.949855208397</c:v>
                </c:pt>
                <c:pt idx="16027">
                  <c:v>1.9499896764760001</c:v>
                </c:pt>
                <c:pt idx="16028">
                  <c:v>1.950080037117</c:v>
                </c:pt>
                <c:pt idx="16029">
                  <c:v>1.9501768350599999</c:v>
                </c:pt>
                <c:pt idx="16030">
                  <c:v>1.950225710869</c:v>
                </c:pt>
                <c:pt idx="16031">
                  <c:v>1.95027410984</c:v>
                </c:pt>
                <c:pt idx="16032">
                  <c:v>1.9503238201140001</c:v>
                </c:pt>
                <c:pt idx="16033">
                  <c:v>1.9504189491270001</c:v>
                </c:pt>
                <c:pt idx="16034">
                  <c:v>1.9505059719090001</c:v>
                </c:pt>
                <c:pt idx="16035">
                  <c:v>1.9506579637529999</c:v>
                </c:pt>
                <c:pt idx="16036">
                  <c:v>1.9508390426640001</c:v>
                </c:pt>
                <c:pt idx="16037">
                  <c:v>1.95101416111</c:v>
                </c:pt>
                <c:pt idx="16038">
                  <c:v>1.9511932134629999</c:v>
                </c:pt>
                <c:pt idx="16039">
                  <c:v>1.9515047073359999</c:v>
                </c:pt>
                <c:pt idx="16040">
                  <c:v>1.9515872001650001</c:v>
                </c:pt>
                <c:pt idx="16041">
                  <c:v>1.9517589807510001</c:v>
                </c:pt>
                <c:pt idx="16042">
                  <c:v>1.95186829567</c:v>
                </c:pt>
                <c:pt idx="16043">
                  <c:v>1.95194709301</c:v>
                </c:pt>
                <c:pt idx="16044">
                  <c:v>1.9519962072370001</c:v>
                </c:pt>
                <c:pt idx="16045">
                  <c:v>1.9520426988599999</c:v>
                </c:pt>
                <c:pt idx="16046">
                  <c:v>1.9520913362500001</c:v>
                </c:pt>
                <c:pt idx="16047">
                  <c:v>1.9521356821060001</c:v>
                </c:pt>
                <c:pt idx="16048">
                  <c:v>1.9521845579149999</c:v>
                </c:pt>
                <c:pt idx="16049">
                  <c:v>1.952260136604</c:v>
                </c:pt>
                <c:pt idx="16050">
                  <c:v>1.952313780785</c:v>
                </c:pt>
                <c:pt idx="16051">
                  <c:v>1.952399492264</c:v>
                </c:pt>
                <c:pt idx="16052">
                  <c:v>1.952482461929</c:v>
                </c:pt>
                <c:pt idx="16053">
                  <c:v>1.952561974525</c:v>
                </c:pt>
                <c:pt idx="16054">
                  <c:v>1.9526408910749999</c:v>
                </c:pt>
                <c:pt idx="16055">
                  <c:v>1.952972173691</c:v>
                </c:pt>
                <c:pt idx="16056">
                  <c:v>1.953326225281</c:v>
                </c:pt>
                <c:pt idx="16057">
                  <c:v>1.953430056572</c:v>
                </c:pt>
                <c:pt idx="16058">
                  <c:v>1.953485131264</c:v>
                </c:pt>
                <c:pt idx="16059">
                  <c:v>1.953534841537</c:v>
                </c:pt>
                <c:pt idx="16060">
                  <c:v>1.953592300415</c:v>
                </c:pt>
                <c:pt idx="16061">
                  <c:v>1.953650951385</c:v>
                </c:pt>
                <c:pt idx="16062">
                  <c:v>1.9537105560300001</c:v>
                </c:pt>
                <c:pt idx="16063">
                  <c:v>1.9537637233730001</c:v>
                </c:pt>
                <c:pt idx="16064">
                  <c:v>1.95381975174</c:v>
                </c:pt>
                <c:pt idx="16065">
                  <c:v>1.953875780106</c:v>
                </c:pt>
                <c:pt idx="16066">
                  <c:v>1.9539740085599999</c:v>
                </c:pt>
                <c:pt idx="16067">
                  <c:v>1.954061746597</c:v>
                </c:pt>
                <c:pt idx="16068">
                  <c:v>1.954181790352</c:v>
                </c:pt>
                <c:pt idx="16069">
                  <c:v>1.9545416831969999</c:v>
                </c:pt>
                <c:pt idx="16070">
                  <c:v>1.954799056053</c:v>
                </c:pt>
                <c:pt idx="16071">
                  <c:v>1.9549556970599999</c:v>
                </c:pt>
                <c:pt idx="16072">
                  <c:v>1.955095529556</c:v>
                </c:pt>
                <c:pt idx="16073">
                  <c:v>1.955184340477</c:v>
                </c:pt>
                <c:pt idx="16074">
                  <c:v>1.9552687406539999</c:v>
                </c:pt>
                <c:pt idx="16075">
                  <c:v>1.95543384552</c:v>
                </c:pt>
                <c:pt idx="16076">
                  <c:v>1.955763697624</c:v>
                </c:pt>
                <c:pt idx="16077">
                  <c:v>1.955847144127</c:v>
                </c:pt>
                <c:pt idx="16078">
                  <c:v>1.955931544304</c:v>
                </c:pt>
                <c:pt idx="16079">
                  <c:v>1.9560121297840001</c:v>
                </c:pt>
                <c:pt idx="16080">
                  <c:v>1.9563542604449999</c:v>
                </c:pt>
                <c:pt idx="16081">
                  <c:v>1.9565596580510001</c:v>
                </c:pt>
                <c:pt idx="16082">
                  <c:v>1.9566360712049999</c:v>
                </c:pt>
                <c:pt idx="16083">
                  <c:v>1.9566837549210001</c:v>
                </c:pt>
                <c:pt idx="16084">
                  <c:v>1.956981301308</c:v>
                </c:pt>
                <c:pt idx="16085">
                  <c:v>1.9571615457530001</c:v>
                </c:pt>
                <c:pt idx="16086">
                  <c:v>1.9572982788090001</c:v>
                </c:pt>
                <c:pt idx="16087">
                  <c:v>1.957380056381</c:v>
                </c:pt>
                <c:pt idx="16088">
                  <c:v>1.9574546813960001</c:v>
                </c:pt>
                <c:pt idx="16089">
                  <c:v>1.957570791245</c:v>
                </c:pt>
                <c:pt idx="16090">
                  <c:v>1.957748651505</c:v>
                </c:pt>
                <c:pt idx="16091">
                  <c:v>1.9578638076779999</c:v>
                </c:pt>
                <c:pt idx="16092">
                  <c:v>1.958197951317</c:v>
                </c:pt>
                <c:pt idx="16093">
                  <c:v>1.958327770233</c:v>
                </c:pt>
                <c:pt idx="16094">
                  <c:v>1.9584206342699999</c:v>
                </c:pt>
                <c:pt idx="16095">
                  <c:v>1.958468794823</c:v>
                </c:pt>
                <c:pt idx="16096">
                  <c:v>1.958520412445</c:v>
                </c:pt>
                <c:pt idx="16097">
                  <c:v>1.958577394485</c:v>
                </c:pt>
                <c:pt idx="16098">
                  <c:v>1.958630442619</c:v>
                </c:pt>
                <c:pt idx="16099">
                  <c:v>1.958727836609</c:v>
                </c:pt>
                <c:pt idx="16100">
                  <c:v>1.958780288696</c:v>
                </c:pt>
                <c:pt idx="16101">
                  <c:v>1.9588296413420001</c:v>
                </c:pt>
                <c:pt idx="16102">
                  <c:v>1.958920478821</c:v>
                </c:pt>
                <c:pt idx="16103">
                  <c:v>1.9590528011320001</c:v>
                </c:pt>
                <c:pt idx="16104">
                  <c:v>1.9591358900069999</c:v>
                </c:pt>
                <c:pt idx="16105">
                  <c:v>1.959267497063</c:v>
                </c:pt>
                <c:pt idx="16106">
                  <c:v>1.95936357975</c:v>
                </c:pt>
                <c:pt idx="16107">
                  <c:v>1.95945763588</c:v>
                </c:pt>
                <c:pt idx="16108">
                  <c:v>1.959545254707</c:v>
                </c:pt>
                <c:pt idx="16109">
                  <c:v>1.95963037014</c:v>
                </c:pt>
                <c:pt idx="16110">
                  <c:v>1.9597154855729999</c:v>
                </c:pt>
                <c:pt idx="16111">
                  <c:v>1.9598304033280001</c:v>
                </c:pt>
                <c:pt idx="16112">
                  <c:v>1.9599786996840001</c:v>
                </c:pt>
                <c:pt idx="16113">
                  <c:v>1.960294127464</c:v>
                </c:pt>
                <c:pt idx="16114">
                  <c:v>1.9605044126510001</c:v>
                </c:pt>
                <c:pt idx="16115">
                  <c:v>1.960701346397</c:v>
                </c:pt>
                <c:pt idx="16116">
                  <c:v>1.960846304893</c:v>
                </c:pt>
                <c:pt idx="16117">
                  <c:v>1.9609324932100001</c:v>
                </c:pt>
                <c:pt idx="16118">
                  <c:v>1.9610129594800001</c:v>
                </c:pt>
                <c:pt idx="16119">
                  <c:v>1.9610908031459999</c:v>
                </c:pt>
                <c:pt idx="16120">
                  <c:v>1.9611603021620001</c:v>
                </c:pt>
                <c:pt idx="16121">
                  <c:v>1.9612123966220001</c:v>
                </c:pt>
                <c:pt idx="16122">
                  <c:v>1.961256742477</c:v>
                </c:pt>
                <c:pt idx="16123">
                  <c:v>1.961305379868</c:v>
                </c:pt>
                <c:pt idx="16124">
                  <c:v>1.9613770246510001</c:v>
                </c:pt>
                <c:pt idx="16125">
                  <c:v>1.9615160226820001</c:v>
                </c:pt>
                <c:pt idx="16126">
                  <c:v>1.9615993499760001</c:v>
                </c:pt>
                <c:pt idx="16127">
                  <c:v>1.961678385735</c:v>
                </c:pt>
                <c:pt idx="16128">
                  <c:v>1.9617244005200001</c:v>
                </c:pt>
                <c:pt idx="16129">
                  <c:v>1.9617714881899999</c:v>
                </c:pt>
                <c:pt idx="16130">
                  <c:v>1.961876511574</c:v>
                </c:pt>
                <c:pt idx="16131">
                  <c:v>1.9620583057400001</c:v>
                </c:pt>
                <c:pt idx="16132">
                  <c:v>1.9622186422350001</c:v>
                </c:pt>
                <c:pt idx="16133">
                  <c:v>1.962378025055</c:v>
                </c:pt>
                <c:pt idx="16134">
                  <c:v>1.962688565254</c:v>
                </c:pt>
                <c:pt idx="16135">
                  <c:v>1.9627368450160001</c:v>
                </c:pt>
                <c:pt idx="16136">
                  <c:v>1.962833881378</c:v>
                </c:pt>
                <c:pt idx="16137">
                  <c:v>1.9629243612289999</c:v>
                </c:pt>
                <c:pt idx="16138">
                  <c:v>1.963024020195</c:v>
                </c:pt>
                <c:pt idx="16139">
                  <c:v>1.963070869446</c:v>
                </c:pt>
                <c:pt idx="16140">
                  <c:v>1.963194847107</c:v>
                </c:pt>
                <c:pt idx="16141">
                  <c:v>1.9633079767229999</c:v>
                </c:pt>
                <c:pt idx="16142">
                  <c:v>1.963625431061</c:v>
                </c:pt>
                <c:pt idx="16143">
                  <c:v>1.9637814760209999</c:v>
                </c:pt>
                <c:pt idx="16144">
                  <c:v>1.963987350464</c:v>
                </c:pt>
                <c:pt idx="16145">
                  <c:v>1.964108943939</c:v>
                </c:pt>
                <c:pt idx="16146">
                  <c:v>1.9642257690430001</c:v>
                </c:pt>
                <c:pt idx="16147">
                  <c:v>1.9643349647520001</c:v>
                </c:pt>
                <c:pt idx="16148">
                  <c:v>1.964427828789</c:v>
                </c:pt>
                <c:pt idx="16149">
                  <c:v>1.964511394501</c:v>
                </c:pt>
                <c:pt idx="16150">
                  <c:v>1.9646009206770001</c:v>
                </c:pt>
                <c:pt idx="16151">
                  <c:v>1.9646750688550001</c:v>
                </c:pt>
                <c:pt idx="16152">
                  <c:v>1.964785218239</c:v>
                </c:pt>
                <c:pt idx="16153">
                  <c:v>1.9651196002960001</c:v>
                </c:pt>
                <c:pt idx="16154">
                  <c:v>1.965332150459</c:v>
                </c:pt>
                <c:pt idx="16155">
                  <c:v>1.9656966924670001</c:v>
                </c:pt>
                <c:pt idx="16156">
                  <c:v>1.966045260429</c:v>
                </c:pt>
                <c:pt idx="16157">
                  <c:v>1.96633040905</c:v>
                </c:pt>
                <c:pt idx="16158">
                  <c:v>1.966537117958</c:v>
                </c:pt>
                <c:pt idx="16159">
                  <c:v>1.966854453087</c:v>
                </c:pt>
                <c:pt idx="16160">
                  <c:v>1.967034101486</c:v>
                </c:pt>
                <c:pt idx="16161">
                  <c:v>1.9673755168910001</c:v>
                </c:pt>
                <c:pt idx="16162">
                  <c:v>1.967682242393</c:v>
                </c:pt>
                <c:pt idx="16163">
                  <c:v>1.9677791595459999</c:v>
                </c:pt>
                <c:pt idx="16164">
                  <c:v>1.9680974483489999</c:v>
                </c:pt>
                <c:pt idx="16165">
                  <c:v>1.968260765076</c:v>
                </c:pt>
                <c:pt idx="16166">
                  <c:v>1.968357563019</c:v>
                </c:pt>
                <c:pt idx="16167">
                  <c:v>1.9684447050089999</c:v>
                </c:pt>
                <c:pt idx="16168">
                  <c:v>1.9685359001160001</c:v>
                </c:pt>
                <c:pt idx="16169">
                  <c:v>1.968683600426</c:v>
                </c:pt>
                <c:pt idx="16170">
                  <c:v>1.969013333321</c:v>
                </c:pt>
                <c:pt idx="16171">
                  <c:v>1.969142436981</c:v>
                </c:pt>
                <c:pt idx="16172">
                  <c:v>1.9692351818080001</c:v>
                </c:pt>
                <c:pt idx="16173">
                  <c:v>1.9693267345429999</c:v>
                </c:pt>
                <c:pt idx="16174">
                  <c:v>1.9694181680680001</c:v>
                </c:pt>
                <c:pt idx="16175">
                  <c:v>1.969510555267</c:v>
                </c:pt>
                <c:pt idx="16176">
                  <c:v>1.9695968627930001</c:v>
                </c:pt>
                <c:pt idx="16177">
                  <c:v>1.969724774361</c:v>
                </c:pt>
                <c:pt idx="16178">
                  <c:v>1.969813704491</c:v>
                </c:pt>
                <c:pt idx="16179">
                  <c:v>1.9699023962019999</c:v>
                </c:pt>
                <c:pt idx="16180">
                  <c:v>1.9699896574019999</c:v>
                </c:pt>
                <c:pt idx="16181">
                  <c:v>1.9700826406480001</c:v>
                </c:pt>
                <c:pt idx="16182">
                  <c:v>1.9701714515690001</c:v>
                </c:pt>
                <c:pt idx="16183">
                  <c:v>1.97028875351</c:v>
                </c:pt>
                <c:pt idx="16184">
                  <c:v>1.9704097509380001</c:v>
                </c:pt>
                <c:pt idx="16185">
                  <c:v>1.970495581627</c:v>
                </c:pt>
                <c:pt idx="16186">
                  <c:v>1.9705795049670001</c:v>
                </c:pt>
                <c:pt idx="16187">
                  <c:v>1.970670819283</c:v>
                </c:pt>
                <c:pt idx="16188">
                  <c:v>1.9707201719280001</c:v>
                </c:pt>
                <c:pt idx="16189">
                  <c:v>1.970767736435</c:v>
                </c:pt>
                <c:pt idx="16190">
                  <c:v>1.9708150625230001</c:v>
                </c:pt>
                <c:pt idx="16191">
                  <c:v>1.9708648920059999</c:v>
                </c:pt>
                <c:pt idx="16192">
                  <c:v>1.970950603485</c:v>
                </c:pt>
                <c:pt idx="16193">
                  <c:v>1.9710376262660001</c:v>
                </c:pt>
                <c:pt idx="16194">
                  <c:v>1.971117973328</c:v>
                </c:pt>
                <c:pt idx="16195">
                  <c:v>1.971204519272</c:v>
                </c:pt>
                <c:pt idx="16196">
                  <c:v>1.971420764923</c:v>
                </c:pt>
                <c:pt idx="16197">
                  <c:v>1.971754550934</c:v>
                </c:pt>
                <c:pt idx="16198">
                  <c:v>1.97188782692</c:v>
                </c:pt>
                <c:pt idx="16199">
                  <c:v>1.972129702568</c:v>
                </c:pt>
                <c:pt idx="16200">
                  <c:v>1.9722112417219999</c:v>
                </c:pt>
                <c:pt idx="16201">
                  <c:v>1.9723229408259999</c:v>
                </c:pt>
                <c:pt idx="16202">
                  <c:v>1.9724874496460001</c:v>
                </c:pt>
                <c:pt idx="16203">
                  <c:v>1.972588419914</c:v>
                </c:pt>
                <c:pt idx="16204">
                  <c:v>1.9726934432979999</c:v>
                </c:pt>
                <c:pt idx="16205">
                  <c:v>1.97279047966</c:v>
                </c:pt>
                <c:pt idx="16206">
                  <c:v>1.9728721380230001</c:v>
                </c:pt>
                <c:pt idx="16207">
                  <c:v>1.9729243516920001</c:v>
                </c:pt>
                <c:pt idx="16208">
                  <c:v>1.9729714393619999</c:v>
                </c:pt>
                <c:pt idx="16209">
                  <c:v>1.9731198549269999</c:v>
                </c:pt>
                <c:pt idx="16210">
                  <c:v>1.973378300667</c:v>
                </c:pt>
                <c:pt idx="16211">
                  <c:v>1.973489761353</c:v>
                </c:pt>
                <c:pt idx="16212">
                  <c:v>1.973572015762</c:v>
                </c:pt>
                <c:pt idx="16213">
                  <c:v>1.973728775978</c:v>
                </c:pt>
                <c:pt idx="16214">
                  <c:v>1.974084496498</c:v>
                </c:pt>
                <c:pt idx="16215">
                  <c:v>1.974399328232</c:v>
                </c:pt>
                <c:pt idx="16216">
                  <c:v>1.9745740890500001</c:v>
                </c:pt>
                <c:pt idx="16217">
                  <c:v>1.9746900796889999</c:v>
                </c:pt>
                <c:pt idx="16218">
                  <c:v>1.9750247001650001</c:v>
                </c:pt>
                <c:pt idx="16219">
                  <c:v>1.9753432273860001</c:v>
                </c:pt>
                <c:pt idx="16220">
                  <c:v>1.975561618805</c:v>
                </c:pt>
                <c:pt idx="16221">
                  <c:v>1.9756414890289999</c:v>
                </c:pt>
                <c:pt idx="16222">
                  <c:v>1.975726366043</c:v>
                </c:pt>
                <c:pt idx="16223">
                  <c:v>1.9758024215700001</c:v>
                </c:pt>
                <c:pt idx="16224">
                  <c:v>1.9758826494220001</c:v>
                </c:pt>
                <c:pt idx="16225">
                  <c:v>1.975999116898</c:v>
                </c:pt>
                <c:pt idx="16226">
                  <c:v>1.9761793613430001</c:v>
                </c:pt>
                <c:pt idx="16227">
                  <c:v>1.976262569427</c:v>
                </c:pt>
                <c:pt idx="16228">
                  <c:v>1.9764871597289999</c:v>
                </c:pt>
                <c:pt idx="16229">
                  <c:v>1.9765309095379999</c:v>
                </c:pt>
                <c:pt idx="16230">
                  <c:v>1.9765791893010001</c:v>
                </c:pt>
                <c:pt idx="16231">
                  <c:v>1.9766290187840001</c:v>
                </c:pt>
                <c:pt idx="16232">
                  <c:v>1.9766799211499999</c:v>
                </c:pt>
                <c:pt idx="16233">
                  <c:v>1.976731657982</c:v>
                </c:pt>
                <c:pt idx="16234">
                  <c:v>1.976783037186</c:v>
                </c:pt>
                <c:pt idx="16235">
                  <c:v>1.9768785238269999</c:v>
                </c:pt>
                <c:pt idx="16236">
                  <c:v>1.97697031498</c:v>
                </c:pt>
                <c:pt idx="16237">
                  <c:v>1.977058768272</c:v>
                </c:pt>
                <c:pt idx="16238">
                  <c:v>1.97718501091</c:v>
                </c:pt>
                <c:pt idx="16239">
                  <c:v>1.9772976636890001</c:v>
                </c:pt>
                <c:pt idx="16240">
                  <c:v>1.977478981018</c:v>
                </c:pt>
                <c:pt idx="16241">
                  <c:v>1.9776293039320001</c:v>
                </c:pt>
                <c:pt idx="16242">
                  <c:v>1.977743148804</c:v>
                </c:pt>
                <c:pt idx="16243">
                  <c:v>1.9779491424560001</c:v>
                </c:pt>
                <c:pt idx="16244">
                  <c:v>1.978204369545</c:v>
                </c:pt>
                <c:pt idx="16245">
                  <c:v>1.9785386323930001</c:v>
                </c:pt>
                <c:pt idx="16246">
                  <c:v>1.978854894638</c:v>
                </c:pt>
                <c:pt idx="16247">
                  <c:v>1.979067802429</c:v>
                </c:pt>
                <c:pt idx="16248">
                  <c:v>1.979153871536</c:v>
                </c:pt>
                <c:pt idx="16249">
                  <c:v>1.979301095009</c:v>
                </c:pt>
                <c:pt idx="16250">
                  <c:v>1.979555845261</c:v>
                </c:pt>
                <c:pt idx="16251">
                  <c:v>1.9796347618100001</c:v>
                </c:pt>
                <c:pt idx="16252">
                  <c:v>1.979959487915</c:v>
                </c:pt>
                <c:pt idx="16253">
                  <c:v>1.980292439461</c:v>
                </c:pt>
                <c:pt idx="16254">
                  <c:v>1.9806210994719999</c:v>
                </c:pt>
                <c:pt idx="16255">
                  <c:v>1.9808737039569999</c:v>
                </c:pt>
                <c:pt idx="16256">
                  <c:v>1.9809902906420001</c:v>
                </c:pt>
                <c:pt idx="16257">
                  <c:v>1.9810752868649999</c:v>
                </c:pt>
                <c:pt idx="16258">
                  <c:v>1.9811251163479999</c:v>
                </c:pt>
                <c:pt idx="16259">
                  <c:v>1.981198906898</c:v>
                </c:pt>
                <c:pt idx="16260">
                  <c:v>1.9812765121460001</c:v>
                </c:pt>
                <c:pt idx="16261">
                  <c:v>1.9813619852069999</c:v>
                </c:pt>
                <c:pt idx="16262">
                  <c:v>1.9815322160719999</c:v>
                </c:pt>
                <c:pt idx="16263">
                  <c:v>1.9816330671310001</c:v>
                </c:pt>
                <c:pt idx="16264">
                  <c:v>1.981775760651</c:v>
                </c:pt>
                <c:pt idx="16265">
                  <c:v>1.9819985628129999</c:v>
                </c:pt>
                <c:pt idx="16266">
                  <c:v>1.982340812683</c:v>
                </c:pt>
                <c:pt idx="16267">
                  <c:v>1.982680678368</c:v>
                </c:pt>
                <c:pt idx="16268">
                  <c:v>1.982841491699</c:v>
                </c:pt>
                <c:pt idx="16269">
                  <c:v>1.982933521271</c:v>
                </c:pt>
                <c:pt idx="16270">
                  <c:v>1.983117461205</c:v>
                </c:pt>
                <c:pt idx="16271">
                  <c:v>1.983219861984</c:v>
                </c:pt>
                <c:pt idx="16272">
                  <c:v>1.983270525932</c:v>
                </c:pt>
                <c:pt idx="16273">
                  <c:v>1.9833205938339999</c:v>
                </c:pt>
                <c:pt idx="16274">
                  <c:v>1.9833776950840001</c:v>
                </c:pt>
                <c:pt idx="16275">
                  <c:v>1.983435750008</c:v>
                </c:pt>
                <c:pt idx="16276">
                  <c:v>1.98349070549</c:v>
                </c:pt>
                <c:pt idx="16277">
                  <c:v>1.983547449112</c:v>
                </c:pt>
                <c:pt idx="16278">
                  <c:v>1.983595728874</c:v>
                </c:pt>
                <c:pt idx="16279">
                  <c:v>1.9836926460269999</c:v>
                </c:pt>
                <c:pt idx="16280">
                  <c:v>1.9837868213650001</c:v>
                </c:pt>
                <c:pt idx="16281">
                  <c:v>1.983841538429</c:v>
                </c:pt>
                <c:pt idx="16282">
                  <c:v>1.9838916063309999</c:v>
                </c:pt>
                <c:pt idx="16283">
                  <c:v>1.983989477158</c:v>
                </c:pt>
                <c:pt idx="16284">
                  <c:v>1.984037518501</c:v>
                </c:pt>
                <c:pt idx="16285">
                  <c:v>1.9841350316999999</c:v>
                </c:pt>
                <c:pt idx="16286">
                  <c:v>1.9842298030850001</c:v>
                </c:pt>
                <c:pt idx="16287">
                  <c:v>1.984316468239</c:v>
                </c:pt>
                <c:pt idx="16288">
                  <c:v>1.9843987226490001</c:v>
                </c:pt>
                <c:pt idx="16289">
                  <c:v>1.984485626221</c:v>
                </c:pt>
                <c:pt idx="16290">
                  <c:v>1.98457467556</c:v>
                </c:pt>
                <c:pt idx="16291">
                  <c:v>1.984659194946</c:v>
                </c:pt>
                <c:pt idx="16292">
                  <c:v>1.9847407341000001</c:v>
                </c:pt>
                <c:pt idx="16293">
                  <c:v>1.9848223924640001</c:v>
                </c:pt>
                <c:pt idx="16294">
                  <c:v>1.9849336147309999</c:v>
                </c:pt>
                <c:pt idx="16295">
                  <c:v>1.9850789308550001</c:v>
                </c:pt>
                <c:pt idx="16296">
                  <c:v>1.985226154327</c:v>
                </c:pt>
                <c:pt idx="16297">
                  <c:v>1.985363006592</c:v>
                </c:pt>
                <c:pt idx="16298">
                  <c:v>1.985605120659</c:v>
                </c:pt>
                <c:pt idx="16299">
                  <c:v>1.9858731031420001</c:v>
                </c:pt>
                <c:pt idx="16300">
                  <c:v>1.98603105545</c:v>
                </c:pt>
                <c:pt idx="16301">
                  <c:v>1.9861907958980001</c:v>
                </c:pt>
                <c:pt idx="16302">
                  <c:v>1.9862707853320001</c:v>
                </c:pt>
                <c:pt idx="16303">
                  <c:v>1.986487865448</c:v>
                </c:pt>
                <c:pt idx="16304">
                  <c:v>1.9866732358929999</c:v>
                </c:pt>
                <c:pt idx="16305">
                  <c:v>1.9867227077480001</c:v>
                </c:pt>
                <c:pt idx="16306">
                  <c:v>1.986791133881</c:v>
                </c:pt>
                <c:pt idx="16307">
                  <c:v>1.9868350028990001</c:v>
                </c:pt>
                <c:pt idx="16308">
                  <c:v>1.9869134426120001</c:v>
                </c:pt>
                <c:pt idx="16309">
                  <c:v>1.986989855766</c:v>
                </c:pt>
                <c:pt idx="16310">
                  <c:v>1.9870740175249999</c:v>
                </c:pt>
                <c:pt idx="16311">
                  <c:v>1.987130045891</c:v>
                </c:pt>
                <c:pt idx="16312">
                  <c:v>1.9872057437899999</c:v>
                </c:pt>
                <c:pt idx="16313">
                  <c:v>1.9873156547549999</c:v>
                </c:pt>
                <c:pt idx="16314">
                  <c:v>1.987387418747</c:v>
                </c:pt>
                <c:pt idx="16315">
                  <c:v>1.987435460091</c:v>
                </c:pt>
                <c:pt idx="16316">
                  <c:v>1.9874942302700001</c:v>
                </c:pt>
                <c:pt idx="16317">
                  <c:v>1.987568974495</c:v>
                </c:pt>
                <c:pt idx="16318">
                  <c:v>1.9876285791399999</c:v>
                </c:pt>
                <c:pt idx="16319">
                  <c:v>1.987713575363</c:v>
                </c:pt>
                <c:pt idx="16320">
                  <c:v>1.9880678653720001</c:v>
                </c:pt>
                <c:pt idx="16321">
                  <c:v>1.988187670708</c:v>
                </c:pt>
                <c:pt idx="16322">
                  <c:v>1.9885424375530001</c:v>
                </c:pt>
                <c:pt idx="16323">
                  <c:v>1.9887052774430001</c:v>
                </c:pt>
                <c:pt idx="16324">
                  <c:v>1.989043951035</c:v>
                </c:pt>
                <c:pt idx="16325">
                  <c:v>1.9892051219939999</c:v>
                </c:pt>
                <c:pt idx="16326">
                  <c:v>1.989257693291</c:v>
                </c:pt>
                <c:pt idx="16327">
                  <c:v>1.989339709282</c:v>
                </c:pt>
                <c:pt idx="16328">
                  <c:v>1.9894289970400001</c:v>
                </c:pt>
                <c:pt idx="16329">
                  <c:v>1.98952460289</c:v>
                </c:pt>
                <c:pt idx="16330">
                  <c:v>1.9896359443660001</c:v>
                </c:pt>
                <c:pt idx="16331">
                  <c:v>1.989792943001</c:v>
                </c:pt>
                <c:pt idx="16332">
                  <c:v>1.99002790451</c:v>
                </c:pt>
                <c:pt idx="16333">
                  <c:v>1.990261554718</c:v>
                </c:pt>
                <c:pt idx="16334">
                  <c:v>1.9903122186660001</c:v>
                </c:pt>
                <c:pt idx="16335">
                  <c:v>1.9903626441960001</c:v>
                </c:pt>
                <c:pt idx="16336">
                  <c:v>1.9904149770740001</c:v>
                </c:pt>
                <c:pt idx="16337">
                  <c:v>1.9904720783230001</c:v>
                </c:pt>
                <c:pt idx="16338">
                  <c:v>1.9905278682709999</c:v>
                </c:pt>
                <c:pt idx="16339">
                  <c:v>1.990582942963</c:v>
                </c:pt>
                <c:pt idx="16340">
                  <c:v>1.9906800985340001</c:v>
                </c:pt>
                <c:pt idx="16341">
                  <c:v>1.990775108337</c:v>
                </c:pt>
                <c:pt idx="16342">
                  <c:v>1.9909095764160001</c:v>
                </c:pt>
                <c:pt idx="16343">
                  <c:v>1.991146922112</c:v>
                </c:pt>
                <c:pt idx="16344">
                  <c:v>1.991385340691</c:v>
                </c:pt>
                <c:pt idx="16345">
                  <c:v>1.9917252063749999</c:v>
                </c:pt>
                <c:pt idx="16346">
                  <c:v>1.9918766021730001</c:v>
                </c:pt>
                <c:pt idx="16347">
                  <c:v>1.9919524192810001</c:v>
                </c:pt>
                <c:pt idx="16348">
                  <c:v>1.9920399189</c:v>
                </c:pt>
                <c:pt idx="16349">
                  <c:v>1.9921364784240001</c:v>
                </c:pt>
                <c:pt idx="16350">
                  <c:v>1.992185115814</c:v>
                </c:pt>
                <c:pt idx="16351">
                  <c:v>1.99227809906</c:v>
                </c:pt>
                <c:pt idx="16352">
                  <c:v>1.9923666715620001</c:v>
                </c:pt>
                <c:pt idx="16353">
                  <c:v>1.992456793785</c:v>
                </c:pt>
                <c:pt idx="16354">
                  <c:v>1.9925351142879999</c:v>
                </c:pt>
                <c:pt idx="16355">
                  <c:v>1.9926769733430001</c:v>
                </c:pt>
                <c:pt idx="16356">
                  <c:v>1.992770791054</c:v>
                </c:pt>
                <c:pt idx="16357">
                  <c:v>1.9928704500200001</c:v>
                </c:pt>
                <c:pt idx="16358">
                  <c:v>1.992946147919</c:v>
                </c:pt>
                <c:pt idx="16359">
                  <c:v>1.9930194616320001</c:v>
                </c:pt>
                <c:pt idx="16360">
                  <c:v>1.993136048317</c:v>
                </c:pt>
                <c:pt idx="16361">
                  <c:v>1.9934382438660001</c:v>
                </c:pt>
                <c:pt idx="16362">
                  <c:v>1.99368429184</c:v>
                </c:pt>
                <c:pt idx="16363">
                  <c:v>1.993817210197</c:v>
                </c:pt>
                <c:pt idx="16364">
                  <c:v>1.9938961267469999</c:v>
                </c:pt>
                <c:pt idx="16365">
                  <c:v>1.99399960041</c:v>
                </c:pt>
                <c:pt idx="16366">
                  <c:v>1.994069933891</c:v>
                </c:pt>
                <c:pt idx="16367">
                  <c:v>1.9941465854639999</c:v>
                </c:pt>
                <c:pt idx="16368">
                  <c:v>1.9942020177840001</c:v>
                </c:pt>
                <c:pt idx="16369">
                  <c:v>1.9942533969880001</c:v>
                </c:pt>
                <c:pt idx="16370">
                  <c:v>1.994329929352</c:v>
                </c:pt>
                <c:pt idx="16371">
                  <c:v>1.994431018829</c:v>
                </c:pt>
                <c:pt idx="16372">
                  <c:v>1.994559407234</c:v>
                </c:pt>
                <c:pt idx="16373">
                  <c:v>1.994636535645</c:v>
                </c:pt>
                <c:pt idx="16374">
                  <c:v>1.9947243928909999</c:v>
                </c:pt>
                <c:pt idx="16375">
                  <c:v>1.9949458837509999</c:v>
                </c:pt>
                <c:pt idx="16376">
                  <c:v>1.9950342178339999</c:v>
                </c:pt>
                <c:pt idx="16377">
                  <c:v>1.9951487779620001</c:v>
                </c:pt>
                <c:pt idx="16378">
                  <c:v>1.9952998161319999</c:v>
                </c:pt>
                <c:pt idx="16379">
                  <c:v>1.9956450462340001</c:v>
                </c:pt>
                <c:pt idx="16380">
                  <c:v>1.995953440666</c:v>
                </c:pt>
                <c:pt idx="16381">
                  <c:v>1.9960987567899999</c:v>
                </c:pt>
                <c:pt idx="16382">
                  <c:v>1.996249675751</c:v>
                </c:pt>
                <c:pt idx="16383">
                  <c:v>1.996560931206</c:v>
                </c:pt>
                <c:pt idx="16384">
                  <c:v>1.9966480731959999</c:v>
                </c:pt>
                <c:pt idx="16385">
                  <c:v>1.99675655365</c:v>
                </c:pt>
                <c:pt idx="16386">
                  <c:v>1.9968343973160001</c:v>
                </c:pt>
                <c:pt idx="16387">
                  <c:v>1.9971486330029999</c:v>
                </c:pt>
                <c:pt idx="16388">
                  <c:v>1.9972968101499999</c:v>
                </c:pt>
                <c:pt idx="16389">
                  <c:v>1.9974474906919999</c:v>
                </c:pt>
                <c:pt idx="16390">
                  <c:v>1.9975637197489999</c:v>
                </c:pt>
                <c:pt idx="16391">
                  <c:v>1.9976513385770001</c:v>
                </c:pt>
                <c:pt idx="16392">
                  <c:v>1.997811555862</c:v>
                </c:pt>
                <c:pt idx="16393">
                  <c:v>1.9979647397989999</c:v>
                </c:pt>
                <c:pt idx="16394">
                  <c:v>1.998049139977</c:v>
                </c:pt>
                <c:pt idx="16395">
                  <c:v>1.9981623888019999</c:v>
                </c:pt>
                <c:pt idx="16396">
                  <c:v>1.9982504844669999</c:v>
                </c:pt>
                <c:pt idx="16397">
                  <c:v>1.99836742878</c:v>
                </c:pt>
                <c:pt idx="16398">
                  <c:v>1.9984474182130001</c:v>
                </c:pt>
                <c:pt idx="16399">
                  <c:v>1.998600721359</c:v>
                </c:pt>
                <c:pt idx="16400">
                  <c:v>1.998897075653</c:v>
                </c:pt>
                <c:pt idx="16401">
                  <c:v>1.998992204666</c:v>
                </c:pt>
                <c:pt idx="16402">
                  <c:v>1.9990423917769999</c:v>
                </c:pt>
                <c:pt idx="16403">
                  <c:v>1.999089717865</c:v>
                </c:pt>
                <c:pt idx="16404">
                  <c:v>1.999138593674</c:v>
                </c:pt>
                <c:pt idx="16405">
                  <c:v>1.9991937875750001</c:v>
                </c:pt>
                <c:pt idx="16406">
                  <c:v>1.9992437362669999</c:v>
                </c:pt>
                <c:pt idx="16407">
                  <c:v>1.999294638634</c:v>
                </c:pt>
                <c:pt idx="16408">
                  <c:v>1.999392986298</c:v>
                </c:pt>
                <c:pt idx="16409">
                  <c:v>1.999482989311</c:v>
                </c:pt>
                <c:pt idx="16410">
                  <c:v>1.9995802640910001</c:v>
                </c:pt>
                <c:pt idx="16411">
                  <c:v>1.999683499336</c:v>
                </c:pt>
                <c:pt idx="16412">
                  <c:v>1.9997321367259999</c:v>
                </c:pt>
                <c:pt idx="16413">
                  <c:v>1.999823927879</c:v>
                </c:pt>
                <c:pt idx="16414">
                  <c:v>1.9999217987060001</c:v>
                </c:pt>
                <c:pt idx="16415">
                  <c:v>2.0000135898589999</c:v>
                </c:pt>
                <c:pt idx="16416">
                  <c:v>2.0003805160520001</c:v>
                </c:pt>
                <c:pt idx="16417">
                  <c:v>2.0004978179930002</c:v>
                </c:pt>
                <c:pt idx="16418">
                  <c:v>2.00062417984</c:v>
                </c:pt>
                <c:pt idx="16419">
                  <c:v>2.000767469406</c:v>
                </c:pt>
                <c:pt idx="16420">
                  <c:v>2.0011012554169998</c:v>
                </c:pt>
                <c:pt idx="16421">
                  <c:v>2.001408815384</c:v>
                </c:pt>
                <c:pt idx="16422">
                  <c:v>2.0015883445739999</c:v>
                </c:pt>
                <c:pt idx="16423">
                  <c:v>2.0018830299379999</c:v>
                </c:pt>
                <c:pt idx="16424">
                  <c:v>2.0020129680630001</c:v>
                </c:pt>
                <c:pt idx="16425">
                  <c:v>2.0022363662720002</c:v>
                </c:pt>
                <c:pt idx="16426">
                  <c:v>2.002556562424</c:v>
                </c:pt>
                <c:pt idx="16427">
                  <c:v>2.002863407135</c:v>
                </c:pt>
                <c:pt idx="16428">
                  <c:v>2.0030925273900002</c:v>
                </c:pt>
                <c:pt idx="16429">
                  <c:v>2.0034296512599998</c:v>
                </c:pt>
                <c:pt idx="16430">
                  <c:v>2.0037572383879998</c:v>
                </c:pt>
                <c:pt idx="16431">
                  <c:v>2.003925561905</c:v>
                </c:pt>
                <c:pt idx="16432">
                  <c:v>2.004091262817</c:v>
                </c:pt>
                <c:pt idx="16433">
                  <c:v>2.004455566406</c:v>
                </c:pt>
                <c:pt idx="16434">
                  <c:v>2.0045802593230002</c:v>
                </c:pt>
                <c:pt idx="16435">
                  <c:v>2.004685401917</c:v>
                </c:pt>
                <c:pt idx="16436">
                  <c:v>2.0047645568850001</c:v>
                </c:pt>
                <c:pt idx="16437">
                  <c:v>2.0048439502719999</c:v>
                </c:pt>
                <c:pt idx="16438">
                  <c:v>2.0049269199370001</c:v>
                </c:pt>
                <c:pt idx="16439">
                  <c:v>2.0050742626189999</c:v>
                </c:pt>
                <c:pt idx="16440">
                  <c:v>2.005381345749</c:v>
                </c:pt>
                <c:pt idx="16441">
                  <c:v>2.0056042671199998</c:v>
                </c:pt>
                <c:pt idx="16442">
                  <c:v>2.0059435367580001</c:v>
                </c:pt>
                <c:pt idx="16443">
                  <c:v>2.0060596466059999</c:v>
                </c:pt>
                <c:pt idx="16444">
                  <c:v>2.00616812706</c:v>
                </c:pt>
                <c:pt idx="16445">
                  <c:v>2.0064797401429999</c:v>
                </c:pt>
                <c:pt idx="16446">
                  <c:v>2.0065624713900001</c:v>
                </c:pt>
                <c:pt idx="16447">
                  <c:v>2.006680727005</c:v>
                </c:pt>
                <c:pt idx="16448">
                  <c:v>2.007004976273</c:v>
                </c:pt>
                <c:pt idx="16449">
                  <c:v>2.0070858001710001</c:v>
                </c:pt>
                <c:pt idx="16450">
                  <c:v>2.0072309970859998</c:v>
                </c:pt>
                <c:pt idx="16451">
                  <c:v>2.0073039531710002</c:v>
                </c:pt>
                <c:pt idx="16452">
                  <c:v>2.0074229240419998</c:v>
                </c:pt>
                <c:pt idx="16453">
                  <c:v>2.0075712203979998</c:v>
                </c:pt>
                <c:pt idx="16454">
                  <c:v>2.007686853409</c:v>
                </c:pt>
                <c:pt idx="16455">
                  <c:v>2.0077667236329999</c:v>
                </c:pt>
                <c:pt idx="16456">
                  <c:v>2.0078504085539999</c:v>
                </c:pt>
                <c:pt idx="16457">
                  <c:v>2.0079734325410001</c:v>
                </c:pt>
                <c:pt idx="16458">
                  <c:v>2.0081031322479999</c:v>
                </c:pt>
                <c:pt idx="16459">
                  <c:v>2.0082249641419998</c:v>
                </c:pt>
                <c:pt idx="16460">
                  <c:v>2.008306026459</c:v>
                </c:pt>
                <c:pt idx="16461">
                  <c:v>2.0083620548250001</c:v>
                </c:pt>
                <c:pt idx="16462">
                  <c:v>2.0084466934199998</c:v>
                </c:pt>
                <c:pt idx="16463">
                  <c:v>2.0086972713470002</c:v>
                </c:pt>
                <c:pt idx="16464">
                  <c:v>2.0087428092959998</c:v>
                </c:pt>
                <c:pt idx="16465">
                  <c:v>2.0087912082670001</c:v>
                </c:pt>
                <c:pt idx="16466">
                  <c:v>2.008844852448</c:v>
                </c:pt>
                <c:pt idx="16467">
                  <c:v>2.008897304535</c:v>
                </c:pt>
                <c:pt idx="16468">
                  <c:v>2.008953094482</c:v>
                </c:pt>
                <c:pt idx="16469">
                  <c:v>2.0090103149409999</c:v>
                </c:pt>
                <c:pt idx="16470">
                  <c:v>2.0090637207030002</c:v>
                </c:pt>
                <c:pt idx="16471">
                  <c:v>2.0091192722320002</c:v>
                </c:pt>
                <c:pt idx="16472">
                  <c:v>2.0091755390169999</c:v>
                </c:pt>
                <c:pt idx="16473">
                  <c:v>2.0092761516570001</c:v>
                </c:pt>
                <c:pt idx="16474">
                  <c:v>2.009375095367</c:v>
                </c:pt>
                <c:pt idx="16475">
                  <c:v>2.0095150470730001</c:v>
                </c:pt>
                <c:pt idx="16476">
                  <c:v>2.009657144547</c:v>
                </c:pt>
                <c:pt idx="16477">
                  <c:v>2.009758472443</c:v>
                </c:pt>
                <c:pt idx="16478">
                  <c:v>2.0098555088040002</c:v>
                </c:pt>
                <c:pt idx="16479">
                  <c:v>2.0099542140960001</c:v>
                </c:pt>
                <c:pt idx="16480">
                  <c:v>2.0100374221799999</c:v>
                </c:pt>
                <c:pt idx="16481">
                  <c:v>2.0101237297060002</c:v>
                </c:pt>
                <c:pt idx="16482">
                  <c:v>2.010445594788</c:v>
                </c:pt>
                <c:pt idx="16483">
                  <c:v>2.0105650424960002</c:v>
                </c:pt>
                <c:pt idx="16484">
                  <c:v>2.010643005371</c:v>
                </c:pt>
                <c:pt idx="16485">
                  <c:v>2.0107312202449998</c:v>
                </c:pt>
                <c:pt idx="16486">
                  <c:v>2.010817050934</c:v>
                </c:pt>
                <c:pt idx="16487">
                  <c:v>2.0110993385309999</c:v>
                </c:pt>
                <c:pt idx="16488">
                  <c:v>2.0113875865940001</c:v>
                </c:pt>
                <c:pt idx="16489">
                  <c:v>2.0115332603449998</c:v>
                </c:pt>
                <c:pt idx="16490">
                  <c:v>2.0116348266599999</c:v>
                </c:pt>
                <c:pt idx="16491">
                  <c:v>2.0117428302759999</c:v>
                </c:pt>
                <c:pt idx="16492">
                  <c:v>2.0118520259860002</c:v>
                </c:pt>
                <c:pt idx="16493">
                  <c:v>2.0119528770450001</c:v>
                </c:pt>
                <c:pt idx="16494">
                  <c:v>2.0119934082030002</c:v>
                </c:pt>
                <c:pt idx="16495">
                  <c:v>2.012062072754</c:v>
                </c:pt>
                <c:pt idx="16496">
                  <c:v>2.0121393203740001</c:v>
                </c:pt>
                <c:pt idx="16497">
                  <c:v>2.0121874809269999</c:v>
                </c:pt>
                <c:pt idx="16498">
                  <c:v>2.012267827988</c:v>
                </c:pt>
                <c:pt idx="16499">
                  <c:v>2.0123188495640001</c:v>
                </c:pt>
                <c:pt idx="16500">
                  <c:v>2.0123651027679998</c:v>
                </c:pt>
                <c:pt idx="16501">
                  <c:v>2.0124359130860001</c:v>
                </c:pt>
                <c:pt idx="16502">
                  <c:v>2.0125079154969998</c:v>
                </c:pt>
                <c:pt idx="16503">
                  <c:v>2.012550592422</c:v>
                </c:pt>
                <c:pt idx="16504">
                  <c:v>2.0125989913939999</c:v>
                </c:pt>
                <c:pt idx="16505">
                  <c:v>2.012644529343</c:v>
                </c:pt>
                <c:pt idx="16506">
                  <c:v>2.0126955509190001</c:v>
                </c:pt>
                <c:pt idx="16507">
                  <c:v>2.0127775669100001</c:v>
                </c:pt>
                <c:pt idx="16508">
                  <c:v>2.012855768204</c:v>
                </c:pt>
                <c:pt idx="16509">
                  <c:v>2.0129349231720002</c:v>
                </c:pt>
                <c:pt idx="16510">
                  <c:v>2.0129845142359999</c:v>
                </c:pt>
                <c:pt idx="16511">
                  <c:v>2.0130403041839999</c:v>
                </c:pt>
                <c:pt idx="16512">
                  <c:v>2.0131204128269999</c:v>
                </c:pt>
                <c:pt idx="16513">
                  <c:v>2.0134820938110001</c:v>
                </c:pt>
                <c:pt idx="16514">
                  <c:v>2.0136065483090002</c:v>
                </c:pt>
                <c:pt idx="16515">
                  <c:v>2.0136940479279999</c:v>
                </c:pt>
                <c:pt idx="16516">
                  <c:v>2.0137913227080002</c:v>
                </c:pt>
                <c:pt idx="16517">
                  <c:v>2.013844251633</c:v>
                </c:pt>
                <c:pt idx="16518">
                  <c:v>2.013901948929</c:v>
                </c:pt>
                <c:pt idx="16519">
                  <c:v>2.0139622688290002</c:v>
                </c:pt>
                <c:pt idx="16520">
                  <c:v>2.0140228271480001</c:v>
                </c:pt>
                <c:pt idx="16521">
                  <c:v>2.0140845775599998</c:v>
                </c:pt>
                <c:pt idx="16522">
                  <c:v>2.014147758484</c:v>
                </c:pt>
                <c:pt idx="16523">
                  <c:v>2.0142118930819999</c:v>
                </c:pt>
                <c:pt idx="16524">
                  <c:v>2.014270067215</c:v>
                </c:pt>
                <c:pt idx="16525">
                  <c:v>2.0143251419069998</c:v>
                </c:pt>
                <c:pt idx="16526">
                  <c:v>2.0143842697140002</c:v>
                </c:pt>
                <c:pt idx="16527">
                  <c:v>2.014439105988</c:v>
                </c:pt>
                <c:pt idx="16528">
                  <c:v>2.0144901275630001</c:v>
                </c:pt>
                <c:pt idx="16529">
                  <c:v>2.0145885944369999</c:v>
                </c:pt>
                <c:pt idx="16530">
                  <c:v>2.014683246613</c:v>
                </c:pt>
                <c:pt idx="16531">
                  <c:v>2.014770507813</c:v>
                </c:pt>
                <c:pt idx="16532">
                  <c:v>2.0148632526400001</c:v>
                </c:pt>
                <c:pt idx="16533">
                  <c:v>2.015019655228</c:v>
                </c:pt>
                <c:pt idx="16534">
                  <c:v>2.0152635574339999</c:v>
                </c:pt>
                <c:pt idx="16535">
                  <c:v>2.0153491497039999</c:v>
                </c:pt>
                <c:pt idx="16536">
                  <c:v>2.015459299088</c:v>
                </c:pt>
                <c:pt idx="16537">
                  <c:v>2.0155456066130002</c:v>
                </c:pt>
                <c:pt idx="16538">
                  <c:v>2.0156133174900002</c:v>
                </c:pt>
                <c:pt idx="16539">
                  <c:v>2.0156579017639999</c:v>
                </c:pt>
                <c:pt idx="16540">
                  <c:v>2.015703439713</c:v>
                </c:pt>
                <c:pt idx="16541">
                  <c:v>2.0157468318939999</c:v>
                </c:pt>
                <c:pt idx="16542">
                  <c:v>2.0158147811889999</c:v>
                </c:pt>
                <c:pt idx="16543">
                  <c:v>2.015860319138</c:v>
                </c:pt>
                <c:pt idx="16544">
                  <c:v>2.0159051418299998</c:v>
                </c:pt>
                <c:pt idx="16545">
                  <c:v>2.0159764289859998</c:v>
                </c:pt>
                <c:pt idx="16546">
                  <c:v>2.0161862373349999</c:v>
                </c:pt>
                <c:pt idx="16547">
                  <c:v>2.0162675380709998</c:v>
                </c:pt>
                <c:pt idx="16548">
                  <c:v>2.0163507461550001</c:v>
                </c:pt>
                <c:pt idx="16549">
                  <c:v>2.0164599418639999</c:v>
                </c:pt>
                <c:pt idx="16550">
                  <c:v>2.0165436267849999</c:v>
                </c:pt>
                <c:pt idx="16551">
                  <c:v>2.016631364822</c:v>
                </c:pt>
                <c:pt idx="16552">
                  <c:v>2.0167319774629999</c:v>
                </c:pt>
                <c:pt idx="16553">
                  <c:v>2.016784667969</c:v>
                </c:pt>
                <c:pt idx="16554">
                  <c:v>2.0168359279630002</c:v>
                </c:pt>
                <c:pt idx="16555">
                  <c:v>2.0168874263759999</c:v>
                </c:pt>
                <c:pt idx="16556">
                  <c:v>2.0169901847839999</c:v>
                </c:pt>
                <c:pt idx="16557">
                  <c:v>2.017084598541</c:v>
                </c:pt>
                <c:pt idx="16558">
                  <c:v>2.0172145366669998</c:v>
                </c:pt>
                <c:pt idx="16559">
                  <c:v>2.0175418853760001</c:v>
                </c:pt>
                <c:pt idx="16560">
                  <c:v>2.0176544189449999</c:v>
                </c:pt>
                <c:pt idx="16561">
                  <c:v>2.017957925797</c:v>
                </c:pt>
                <c:pt idx="16562">
                  <c:v>2.018097639084</c:v>
                </c:pt>
                <c:pt idx="16563">
                  <c:v>2.018174886703</c:v>
                </c:pt>
                <c:pt idx="16564">
                  <c:v>2.0182437896729999</c:v>
                </c:pt>
                <c:pt idx="16565">
                  <c:v>2.0183165073390001</c:v>
                </c:pt>
                <c:pt idx="16566">
                  <c:v>2.0183668136600001</c:v>
                </c:pt>
                <c:pt idx="16567">
                  <c:v>2.0184493064879998</c:v>
                </c:pt>
                <c:pt idx="16568">
                  <c:v>2.0185332298279999</c:v>
                </c:pt>
                <c:pt idx="16569">
                  <c:v>2.0186161994930001</c:v>
                </c:pt>
                <c:pt idx="16570">
                  <c:v>2.018694162369</c:v>
                </c:pt>
                <c:pt idx="16571">
                  <c:v>2.018769264221</c:v>
                </c:pt>
                <c:pt idx="16572">
                  <c:v>2.0188448429110002</c:v>
                </c:pt>
                <c:pt idx="16573">
                  <c:v>2.0188908576969999</c:v>
                </c:pt>
                <c:pt idx="16574">
                  <c:v>2.0189480781559999</c:v>
                </c:pt>
                <c:pt idx="16575">
                  <c:v>2.01900100708</c:v>
                </c:pt>
                <c:pt idx="16576">
                  <c:v>2.0190539360050002</c:v>
                </c:pt>
                <c:pt idx="16577">
                  <c:v>2.0191051959989998</c:v>
                </c:pt>
                <c:pt idx="16578">
                  <c:v>2.0191609859469999</c:v>
                </c:pt>
                <c:pt idx="16579">
                  <c:v>2.0192410945889998</c:v>
                </c:pt>
                <c:pt idx="16580">
                  <c:v>2.0193526744839998</c:v>
                </c:pt>
                <c:pt idx="16581">
                  <c:v>2.0196907520290002</c:v>
                </c:pt>
                <c:pt idx="16582">
                  <c:v>2.020026683807</c:v>
                </c:pt>
                <c:pt idx="16583">
                  <c:v>2.0202093124389999</c:v>
                </c:pt>
                <c:pt idx="16584">
                  <c:v>2.020295143127</c:v>
                </c:pt>
                <c:pt idx="16585">
                  <c:v>2.0203819274899999</c:v>
                </c:pt>
                <c:pt idx="16586">
                  <c:v>2.02046585083</c:v>
                </c:pt>
                <c:pt idx="16587">
                  <c:v>2.0205552577970001</c:v>
                </c:pt>
                <c:pt idx="16588">
                  <c:v>2.0206780433649998</c:v>
                </c:pt>
                <c:pt idx="16589">
                  <c:v>2.0207970142359999</c:v>
                </c:pt>
                <c:pt idx="16590">
                  <c:v>2.0209167003630002</c:v>
                </c:pt>
                <c:pt idx="16591">
                  <c:v>2.0210018157960001</c:v>
                </c:pt>
                <c:pt idx="16592">
                  <c:v>2.0210933685299999</c:v>
                </c:pt>
                <c:pt idx="16593">
                  <c:v>2.0211803913119999</c:v>
                </c:pt>
                <c:pt idx="16594">
                  <c:v>2.021270036697</c:v>
                </c:pt>
                <c:pt idx="16595">
                  <c:v>2.0213525295260002</c:v>
                </c:pt>
                <c:pt idx="16596">
                  <c:v>2.0216813087459999</c:v>
                </c:pt>
                <c:pt idx="16597">
                  <c:v>2.0219857692719998</c:v>
                </c:pt>
                <c:pt idx="16598">
                  <c:v>2.022094726563</c:v>
                </c:pt>
                <c:pt idx="16599">
                  <c:v>2.0221722126010002</c:v>
                </c:pt>
                <c:pt idx="16600">
                  <c:v>2.0222768783570002</c:v>
                </c:pt>
                <c:pt idx="16601">
                  <c:v>2.022623062134</c:v>
                </c:pt>
                <c:pt idx="16602">
                  <c:v>2.0227384567260001</c:v>
                </c:pt>
                <c:pt idx="16603">
                  <c:v>2.0229198932650001</c:v>
                </c:pt>
                <c:pt idx="16604">
                  <c:v>2.0230960845950001</c:v>
                </c:pt>
                <c:pt idx="16605">
                  <c:v>2.0234301090239999</c:v>
                </c:pt>
                <c:pt idx="16606">
                  <c:v>2.0237743854520001</c:v>
                </c:pt>
                <c:pt idx="16607">
                  <c:v>2.0238604545590002</c:v>
                </c:pt>
                <c:pt idx="16608">
                  <c:v>2.0239410400389999</c:v>
                </c:pt>
                <c:pt idx="16609">
                  <c:v>2.0240292549130001</c:v>
                </c:pt>
                <c:pt idx="16610">
                  <c:v>2.0241112709050002</c:v>
                </c:pt>
                <c:pt idx="16611">
                  <c:v>2.0242335796359998</c:v>
                </c:pt>
                <c:pt idx="16612">
                  <c:v>2.0243082046510001</c:v>
                </c:pt>
                <c:pt idx="16613">
                  <c:v>2.0244274139399998</c:v>
                </c:pt>
                <c:pt idx="16614">
                  <c:v>2.0245885849</c:v>
                </c:pt>
                <c:pt idx="16615">
                  <c:v>2.0247204303739998</c:v>
                </c:pt>
                <c:pt idx="16616">
                  <c:v>2.0248479843139999</c:v>
                </c:pt>
                <c:pt idx="16617">
                  <c:v>2.0249671936040001</c:v>
                </c:pt>
                <c:pt idx="16618">
                  <c:v>2.025280714035</c:v>
                </c:pt>
                <c:pt idx="16619">
                  <c:v>2.0254733562470002</c:v>
                </c:pt>
                <c:pt idx="16620">
                  <c:v>2.0255494117740001</c:v>
                </c:pt>
                <c:pt idx="16621">
                  <c:v>2.0255970954900002</c:v>
                </c:pt>
                <c:pt idx="16622">
                  <c:v>2.0256733894350001</c:v>
                </c:pt>
                <c:pt idx="16623">
                  <c:v>2.0257439613339998</c:v>
                </c:pt>
                <c:pt idx="16624">
                  <c:v>2.025796890259</c:v>
                </c:pt>
                <c:pt idx="16625">
                  <c:v>2.0258436202999999</c:v>
                </c:pt>
                <c:pt idx="16626">
                  <c:v>2.025891065598</c:v>
                </c:pt>
                <c:pt idx="16627">
                  <c:v>2.025959014893</c:v>
                </c:pt>
                <c:pt idx="16628">
                  <c:v>2.026067018509</c:v>
                </c:pt>
                <c:pt idx="16629">
                  <c:v>2.0261762142180002</c:v>
                </c:pt>
                <c:pt idx="16630">
                  <c:v>2.0262525081630001</c:v>
                </c:pt>
                <c:pt idx="16631">
                  <c:v>2.0263018608090002</c:v>
                </c:pt>
                <c:pt idx="16632">
                  <c:v>2.0263490676879998</c:v>
                </c:pt>
                <c:pt idx="16633">
                  <c:v>2.026391506195</c:v>
                </c:pt>
                <c:pt idx="16634">
                  <c:v>2.0264415740969999</c:v>
                </c:pt>
                <c:pt idx="16635">
                  <c:v>2.0264794826510002</c:v>
                </c:pt>
                <c:pt idx="16636">
                  <c:v>2.0265333652500002</c:v>
                </c:pt>
                <c:pt idx="16637">
                  <c:v>2.0265848636629999</c:v>
                </c:pt>
                <c:pt idx="16638">
                  <c:v>2.0266437530519998</c:v>
                </c:pt>
                <c:pt idx="16639">
                  <c:v>2.0267231464390001</c:v>
                </c:pt>
                <c:pt idx="16640">
                  <c:v>2.026804924011</c:v>
                </c:pt>
                <c:pt idx="16641">
                  <c:v>2.0268776416779999</c:v>
                </c:pt>
                <c:pt idx="16642">
                  <c:v>2.0269296169280002</c:v>
                </c:pt>
                <c:pt idx="16643">
                  <c:v>2.0269830226900001</c:v>
                </c:pt>
                <c:pt idx="16644">
                  <c:v>2.0270256996149998</c:v>
                </c:pt>
                <c:pt idx="16645">
                  <c:v>2.0270755290990001</c:v>
                </c:pt>
                <c:pt idx="16646">
                  <c:v>2.0271279811860001</c:v>
                </c:pt>
                <c:pt idx="16647">
                  <c:v>2.027202606201</c:v>
                </c:pt>
                <c:pt idx="16648">
                  <c:v>2.02738904953</c:v>
                </c:pt>
                <c:pt idx="16649">
                  <c:v>2.0274829864499999</c:v>
                </c:pt>
                <c:pt idx="16650">
                  <c:v>2.0275802612299998</c:v>
                </c:pt>
                <c:pt idx="16651">
                  <c:v>2.0276725292209998</c:v>
                </c:pt>
                <c:pt idx="16652">
                  <c:v>2.0277676582340001</c:v>
                </c:pt>
                <c:pt idx="16653">
                  <c:v>2.0279009342190002</c:v>
                </c:pt>
                <c:pt idx="16654">
                  <c:v>2.0279879570010002</c:v>
                </c:pt>
                <c:pt idx="16655">
                  <c:v>2.0280857086180002</c:v>
                </c:pt>
                <c:pt idx="16656">
                  <c:v>2.0281357765200001</c:v>
                </c:pt>
                <c:pt idx="16657">
                  <c:v>2.0281918048860001</c:v>
                </c:pt>
                <c:pt idx="16658">
                  <c:v>2.0282459259030001</c:v>
                </c:pt>
                <c:pt idx="16659">
                  <c:v>2.0283014774320001</c:v>
                </c:pt>
                <c:pt idx="16660">
                  <c:v>2.0283558368680001</c:v>
                </c:pt>
                <c:pt idx="16661">
                  <c:v>2.0284066200259998</c:v>
                </c:pt>
                <c:pt idx="16662">
                  <c:v>2.02845621109</c:v>
                </c:pt>
                <c:pt idx="16663">
                  <c:v>2.028559207916</c:v>
                </c:pt>
                <c:pt idx="16664">
                  <c:v>2.0286505222320002</c:v>
                </c:pt>
                <c:pt idx="16665">
                  <c:v>2.0287740230560001</c:v>
                </c:pt>
                <c:pt idx="16666">
                  <c:v>2.0288617610930002</c:v>
                </c:pt>
                <c:pt idx="16667">
                  <c:v>2.0289626121520001</c:v>
                </c:pt>
                <c:pt idx="16668">
                  <c:v>2.0290095806120001</c:v>
                </c:pt>
                <c:pt idx="16669">
                  <c:v>2.0290567874910002</c:v>
                </c:pt>
                <c:pt idx="16670">
                  <c:v>2.0291044712069999</c:v>
                </c:pt>
                <c:pt idx="16671">
                  <c:v>2.0291528701780002</c:v>
                </c:pt>
                <c:pt idx="16672">
                  <c:v>2.0292017459870002</c:v>
                </c:pt>
                <c:pt idx="16673">
                  <c:v>2.0292904376980001</c:v>
                </c:pt>
                <c:pt idx="16674">
                  <c:v>2.0293745994569998</c:v>
                </c:pt>
                <c:pt idx="16675">
                  <c:v>2.0297141075130001</c:v>
                </c:pt>
                <c:pt idx="16676">
                  <c:v>2.0298268795009999</c:v>
                </c:pt>
                <c:pt idx="16677">
                  <c:v>2.0299365520479999</c:v>
                </c:pt>
                <c:pt idx="16678">
                  <c:v>2.0300796031949999</c:v>
                </c:pt>
                <c:pt idx="16679">
                  <c:v>2.0302145481110001</c:v>
                </c:pt>
                <c:pt idx="16680">
                  <c:v>2.0303232669829998</c:v>
                </c:pt>
                <c:pt idx="16681">
                  <c:v>2.0304307937620001</c:v>
                </c:pt>
                <c:pt idx="16682">
                  <c:v>2.0305111408230001</c:v>
                </c:pt>
                <c:pt idx="16683">
                  <c:v>2.0305895805360001</c:v>
                </c:pt>
                <c:pt idx="16684">
                  <c:v>2.0306696891780001</c:v>
                </c:pt>
                <c:pt idx="16685">
                  <c:v>2.0307486057280002</c:v>
                </c:pt>
                <c:pt idx="16686">
                  <c:v>2.0308265686040001</c:v>
                </c:pt>
                <c:pt idx="16687">
                  <c:v>2.0308990478519999</c:v>
                </c:pt>
                <c:pt idx="16688">
                  <c:v>2.0309808254239998</c:v>
                </c:pt>
                <c:pt idx="16689">
                  <c:v>2.0312845706939999</c:v>
                </c:pt>
                <c:pt idx="16690">
                  <c:v>2.0315942764280002</c:v>
                </c:pt>
                <c:pt idx="16691">
                  <c:v>2.0319070816039999</c:v>
                </c:pt>
                <c:pt idx="16692">
                  <c:v>2.0321919918060001</c:v>
                </c:pt>
                <c:pt idx="16693">
                  <c:v>2.0325429439540001</c:v>
                </c:pt>
                <c:pt idx="16694">
                  <c:v>2.0328946113590001</c:v>
                </c:pt>
                <c:pt idx="16695">
                  <c:v>2.0330169200900001</c:v>
                </c:pt>
                <c:pt idx="16696">
                  <c:v>2.0331416130069999</c:v>
                </c:pt>
                <c:pt idx="16697">
                  <c:v>2.0332467556</c:v>
                </c:pt>
                <c:pt idx="16698">
                  <c:v>2.0333228111269999</c:v>
                </c:pt>
                <c:pt idx="16699">
                  <c:v>2.0334081649779998</c:v>
                </c:pt>
                <c:pt idx="16700">
                  <c:v>2.0334641933439999</c:v>
                </c:pt>
                <c:pt idx="16701">
                  <c:v>2.0335514545439999</c:v>
                </c:pt>
                <c:pt idx="16702">
                  <c:v>2.033637285233</c:v>
                </c:pt>
                <c:pt idx="16703">
                  <c:v>2.0337164402010002</c:v>
                </c:pt>
                <c:pt idx="16704">
                  <c:v>2.0338053703310002</c:v>
                </c:pt>
                <c:pt idx="16705">
                  <c:v>2.0338599681849998</c:v>
                </c:pt>
                <c:pt idx="16706">
                  <c:v>2.0339438915249999</c:v>
                </c:pt>
                <c:pt idx="16707">
                  <c:v>2.034033060074</c:v>
                </c:pt>
                <c:pt idx="16708">
                  <c:v>2.0343825817110002</c:v>
                </c:pt>
                <c:pt idx="16709">
                  <c:v>2.0346884727479999</c:v>
                </c:pt>
                <c:pt idx="16710">
                  <c:v>2.034776210785</c:v>
                </c:pt>
                <c:pt idx="16711">
                  <c:v>2.0348711013790002</c:v>
                </c:pt>
                <c:pt idx="16712">
                  <c:v>2.0349760055539998</c:v>
                </c:pt>
                <c:pt idx="16713">
                  <c:v>2.0350301265719999</c:v>
                </c:pt>
                <c:pt idx="16714">
                  <c:v>2.035081148148</c:v>
                </c:pt>
                <c:pt idx="16715">
                  <c:v>2.0351808071140001</c:v>
                </c:pt>
                <c:pt idx="16716">
                  <c:v>2.0352373123169998</c:v>
                </c:pt>
                <c:pt idx="16717">
                  <c:v>2.0352969169619999</c:v>
                </c:pt>
                <c:pt idx="16718">
                  <c:v>2.0353560447689998</c:v>
                </c:pt>
                <c:pt idx="16719">
                  <c:v>2.035417556763</c:v>
                </c:pt>
                <c:pt idx="16720">
                  <c:v>2.0354797840119998</c:v>
                </c:pt>
                <c:pt idx="16721">
                  <c:v>2.0355403423310001</c:v>
                </c:pt>
                <c:pt idx="16722">
                  <c:v>2.0356016159060002</c:v>
                </c:pt>
                <c:pt idx="16723">
                  <c:v>2.0356624126430001</c:v>
                </c:pt>
                <c:pt idx="16724">
                  <c:v>2.0357308387759998</c:v>
                </c:pt>
                <c:pt idx="16725">
                  <c:v>2.0357975959779999</c:v>
                </c:pt>
                <c:pt idx="16726">
                  <c:v>2.0358567237849998</c:v>
                </c:pt>
                <c:pt idx="16727">
                  <c:v>2.0359172821040001</c:v>
                </c:pt>
                <c:pt idx="16728">
                  <c:v>2.0359773635859999</c:v>
                </c:pt>
                <c:pt idx="16729">
                  <c:v>2.036036968231</c:v>
                </c:pt>
                <c:pt idx="16730">
                  <c:v>2.0360941886899999</c:v>
                </c:pt>
                <c:pt idx="16731">
                  <c:v>2.0361516475679999</c:v>
                </c:pt>
                <c:pt idx="16732">
                  <c:v>2.0362071990969999</c:v>
                </c:pt>
                <c:pt idx="16733">
                  <c:v>2.0362639427190001</c:v>
                </c:pt>
                <c:pt idx="16734">
                  <c:v>2.0363118648529999</c:v>
                </c:pt>
                <c:pt idx="16735">
                  <c:v>2.0363988876339998</c:v>
                </c:pt>
                <c:pt idx="16736">
                  <c:v>2.0366709232329998</c:v>
                </c:pt>
                <c:pt idx="16737">
                  <c:v>2.0368614196779999</c:v>
                </c:pt>
                <c:pt idx="16738">
                  <c:v>2.0370304584499999</c:v>
                </c:pt>
                <c:pt idx="16739">
                  <c:v>2.0371341705320001</c:v>
                </c:pt>
                <c:pt idx="16740">
                  <c:v>2.0372090339660001</c:v>
                </c:pt>
                <c:pt idx="16741">
                  <c:v>2.0372555255889999</c:v>
                </c:pt>
                <c:pt idx="16742">
                  <c:v>2.0373241901400001</c:v>
                </c:pt>
                <c:pt idx="16743">
                  <c:v>2.037390232086</c:v>
                </c:pt>
                <c:pt idx="16744">
                  <c:v>2.0375978946690001</c:v>
                </c:pt>
                <c:pt idx="16745">
                  <c:v>2.0376682281490002</c:v>
                </c:pt>
                <c:pt idx="16746">
                  <c:v>2.0377182960510001</c:v>
                </c:pt>
                <c:pt idx="16747">
                  <c:v>2.0377643108369998</c:v>
                </c:pt>
                <c:pt idx="16748">
                  <c:v>2.037815570831</c:v>
                </c:pt>
                <c:pt idx="16749">
                  <c:v>2.037859201431</c:v>
                </c:pt>
                <c:pt idx="16750">
                  <c:v>2.0379085540770001</c:v>
                </c:pt>
                <c:pt idx="16751">
                  <c:v>2.0379488468170002</c:v>
                </c:pt>
                <c:pt idx="16752">
                  <c:v>2.0379946231839998</c:v>
                </c:pt>
                <c:pt idx="16753">
                  <c:v>2.0380358695980001</c:v>
                </c:pt>
                <c:pt idx="16754">
                  <c:v>2.0381302833560002</c:v>
                </c:pt>
                <c:pt idx="16755">
                  <c:v>2.0384280681610001</c:v>
                </c:pt>
                <c:pt idx="16756">
                  <c:v>2.038650989532</c:v>
                </c:pt>
                <c:pt idx="16757">
                  <c:v>2.0387787818910001</c:v>
                </c:pt>
                <c:pt idx="16758">
                  <c:v>2.038897037506</c:v>
                </c:pt>
                <c:pt idx="16759">
                  <c:v>2.0390837192540001</c:v>
                </c:pt>
                <c:pt idx="16760">
                  <c:v>2.0391681194309998</c:v>
                </c:pt>
                <c:pt idx="16761">
                  <c:v>2.0392532348630001</c:v>
                </c:pt>
                <c:pt idx="16762">
                  <c:v>2.0393424034119998</c:v>
                </c:pt>
                <c:pt idx="16763">
                  <c:v>2.0396699905400002</c:v>
                </c:pt>
                <c:pt idx="16764">
                  <c:v>2.0400123596189998</c:v>
                </c:pt>
                <c:pt idx="16765">
                  <c:v>2.0402193069460002</c:v>
                </c:pt>
                <c:pt idx="16766">
                  <c:v>2.0403351783749999</c:v>
                </c:pt>
                <c:pt idx="16767">
                  <c:v>2.0404145717620001</c:v>
                </c:pt>
                <c:pt idx="16768">
                  <c:v>2.040471315384</c:v>
                </c:pt>
                <c:pt idx="16769">
                  <c:v>2.0405476093289998</c:v>
                </c:pt>
                <c:pt idx="16770">
                  <c:v>2.0405964851379998</c:v>
                </c:pt>
                <c:pt idx="16771">
                  <c:v>2.040684223175</c:v>
                </c:pt>
                <c:pt idx="16772">
                  <c:v>2.0407946109770001</c:v>
                </c:pt>
                <c:pt idx="16773">
                  <c:v>2.0408754348749998</c:v>
                </c:pt>
                <c:pt idx="16774">
                  <c:v>2.0409483909609998</c:v>
                </c:pt>
                <c:pt idx="16775">
                  <c:v>2.0410006046300002</c:v>
                </c:pt>
                <c:pt idx="16776">
                  <c:v>2.0410761833189999</c:v>
                </c:pt>
                <c:pt idx="16777">
                  <c:v>2.0411875247959999</c:v>
                </c:pt>
                <c:pt idx="16778">
                  <c:v>2.041268587112</c:v>
                </c:pt>
                <c:pt idx="16779">
                  <c:v>2.0414261817930002</c:v>
                </c:pt>
                <c:pt idx="16780">
                  <c:v>2.0416851043699999</c:v>
                </c:pt>
                <c:pt idx="16781">
                  <c:v>2.0419125556950002</c:v>
                </c:pt>
                <c:pt idx="16782">
                  <c:v>2.0420064926150001</c:v>
                </c:pt>
                <c:pt idx="16783">
                  <c:v>2.042054891586</c:v>
                </c:pt>
                <c:pt idx="16784">
                  <c:v>2.0421082973479998</c:v>
                </c:pt>
                <c:pt idx="16785">
                  <c:v>2.0421636104580001</c:v>
                </c:pt>
                <c:pt idx="16786">
                  <c:v>2.042222499847</c:v>
                </c:pt>
                <c:pt idx="16787">
                  <c:v>2.042279958725</c:v>
                </c:pt>
                <c:pt idx="16788">
                  <c:v>2.0423398017880001</c:v>
                </c:pt>
                <c:pt idx="16789">
                  <c:v>2.042398691177</c:v>
                </c:pt>
                <c:pt idx="16790">
                  <c:v>2.0424530506130001</c:v>
                </c:pt>
                <c:pt idx="16791">
                  <c:v>2.0425064563749999</c:v>
                </c:pt>
                <c:pt idx="16792">
                  <c:v>2.042559146881</c:v>
                </c:pt>
                <c:pt idx="16793">
                  <c:v>2.0426552295680001</c:v>
                </c:pt>
                <c:pt idx="16794">
                  <c:v>2.0427522659299999</c:v>
                </c:pt>
                <c:pt idx="16795">
                  <c:v>2.0428457260130002</c:v>
                </c:pt>
                <c:pt idx="16796">
                  <c:v>2.0428943634030001</c:v>
                </c:pt>
                <c:pt idx="16797">
                  <c:v>2.0429432392120002</c:v>
                </c:pt>
                <c:pt idx="16798">
                  <c:v>2.0430307388309998</c:v>
                </c:pt>
                <c:pt idx="16799">
                  <c:v>2.0431253910059999</c:v>
                </c:pt>
                <c:pt idx="16800">
                  <c:v>2.043207406998</c:v>
                </c:pt>
                <c:pt idx="16801">
                  <c:v>2.0433011054989998</c:v>
                </c:pt>
                <c:pt idx="16802">
                  <c:v>2.0433919429779999</c:v>
                </c:pt>
                <c:pt idx="16803">
                  <c:v>2.0434899330139999</c:v>
                </c:pt>
                <c:pt idx="16804">
                  <c:v>2.0435729026790002</c:v>
                </c:pt>
                <c:pt idx="16805">
                  <c:v>2.0437014102940001</c:v>
                </c:pt>
                <c:pt idx="16806">
                  <c:v>2.0437793731689999</c:v>
                </c:pt>
                <c:pt idx="16807">
                  <c:v>2.043924331665</c:v>
                </c:pt>
                <c:pt idx="16808">
                  <c:v>2.0440354347229999</c:v>
                </c:pt>
                <c:pt idx="16809">
                  <c:v>2.0443255901340001</c:v>
                </c:pt>
                <c:pt idx="16810">
                  <c:v>2.044402360916</c:v>
                </c:pt>
                <c:pt idx="16811">
                  <c:v>2.0444536209109998</c:v>
                </c:pt>
                <c:pt idx="16812">
                  <c:v>2.0445284843440001</c:v>
                </c:pt>
                <c:pt idx="16813">
                  <c:v>2.044595718384</c:v>
                </c:pt>
                <c:pt idx="16814">
                  <c:v>2.0448212623600002</c:v>
                </c:pt>
                <c:pt idx="16815">
                  <c:v>2.0449678897860002</c:v>
                </c:pt>
                <c:pt idx="16816">
                  <c:v>2.045045614243</c:v>
                </c:pt>
                <c:pt idx="16817">
                  <c:v>2.0450956821439998</c:v>
                </c:pt>
                <c:pt idx="16818">
                  <c:v>2.0451431274409999</c:v>
                </c:pt>
                <c:pt idx="16819">
                  <c:v>2.0451872348790001</c:v>
                </c:pt>
                <c:pt idx="16820">
                  <c:v>2.0452418327330002</c:v>
                </c:pt>
                <c:pt idx="16821">
                  <c:v>2.0452890396119998</c:v>
                </c:pt>
                <c:pt idx="16822">
                  <c:v>2.0453374385830001</c:v>
                </c:pt>
                <c:pt idx="16823">
                  <c:v>2.045389175415</c:v>
                </c:pt>
                <c:pt idx="16824">
                  <c:v>2.0454394817349999</c:v>
                </c:pt>
                <c:pt idx="16825">
                  <c:v>2.0455052852629998</c:v>
                </c:pt>
                <c:pt idx="16826">
                  <c:v>2.0455803871149998</c:v>
                </c:pt>
                <c:pt idx="16827">
                  <c:v>2.045903682709</c:v>
                </c:pt>
                <c:pt idx="16828">
                  <c:v>2.0462329387659999</c:v>
                </c:pt>
                <c:pt idx="16829">
                  <c:v>2.0465781688689999</c:v>
                </c:pt>
                <c:pt idx="16830">
                  <c:v>2.0467362403870002</c:v>
                </c:pt>
                <c:pt idx="16831">
                  <c:v>2.046857833862</c:v>
                </c:pt>
                <c:pt idx="16832">
                  <c:v>2.0469338893889999</c:v>
                </c:pt>
                <c:pt idx="16833">
                  <c:v>2.0471780300139999</c:v>
                </c:pt>
                <c:pt idx="16834">
                  <c:v>2.0474939346309999</c:v>
                </c:pt>
                <c:pt idx="16835">
                  <c:v>2.0477585792539998</c:v>
                </c:pt>
                <c:pt idx="16836">
                  <c:v>2.0480880737299998</c:v>
                </c:pt>
                <c:pt idx="16837">
                  <c:v>2.048243761063</c:v>
                </c:pt>
                <c:pt idx="16838">
                  <c:v>2.0483191013340001</c:v>
                </c:pt>
                <c:pt idx="16839">
                  <c:v>2.0484020709989998</c:v>
                </c:pt>
                <c:pt idx="16840">
                  <c:v>2.048548936844</c:v>
                </c:pt>
                <c:pt idx="16841">
                  <c:v>2.048888921738</c:v>
                </c:pt>
                <c:pt idx="16842">
                  <c:v>2.0490376949310001</c:v>
                </c:pt>
                <c:pt idx="16843">
                  <c:v>2.0493800640109998</c:v>
                </c:pt>
                <c:pt idx="16844">
                  <c:v>2.049508094788</c:v>
                </c:pt>
                <c:pt idx="16845">
                  <c:v>2.0495645999910002</c:v>
                </c:pt>
                <c:pt idx="16846">
                  <c:v>2.0496189594269998</c:v>
                </c:pt>
                <c:pt idx="16847">
                  <c:v>2.049703359604</c:v>
                </c:pt>
                <c:pt idx="16848">
                  <c:v>2.049789190292</c:v>
                </c:pt>
                <c:pt idx="16849">
                  <c:v>2.050132513046</c:v>
                </c:pt>
                <c:pt idx="16850">
                  <c:v>2.0503497123719998</c:v>
                </c:pt>
                <c:pt idx="16851">
                  <c:v>2.0504748821260002</c:v>
                </c:pt>
                <c:pt idx="16852">
                  <c:v>2.050598144531</c:v>
                </c:pt>
                <c:pt idx="16853">
                  <c:v>2.0509204864499999</c:v>
                </c:pt>
                <c:pt idx="16854">
                  <c:v>2.0512771606450002</c:v>
                </c:pt>
                <c:pt idx="16855">
                  <c:v>2.0514221191409998</c:v>
                </c:pt>
                <c:pt idx="16856">
                  <c:v>2.0516297817229998</c:v>
                </c:pt>
                <c:pt idx="16857">
                  <c:v>2.0519683361049998</c:v>
                </c:pt>
                <c:pt idx="16858">
                  <c:v>2.0520868301389998</c:v>
                </c:pt>
                <c:pt idx="16859">
                  <c:v>2.052165746689</c:v>
                </c:pt>
                <c:pt idx="16860">
                  <c:v>2.0522503852840002</c:v>
                </c:pt>
                <c:pt idx="16861">
                  <c:v>2.0523359775540002</c:v>
                </c:pt>
                <c:pt idx="16862">
                  <c:v>2.0524213314059998</c:v>
                </c:pt>
                <c:pt idx="16863">
                  <c:v>2.0525038242339999</c:v>
                </c:pt>
                <c:pt idx="16864">
                  <c:v>2.0526914596560002</c:v>
                </c:pt>
                <c:pt idx="16865">
                  <c:v>2.052769184113</c:v>
                </c:pt>
                <c:pt idx="16866">
                  <c:v>2.052847623825</c:v>
                </c:pt>
                <c:pt idx="16867">
                  <c:v>2.052929639816</c:v>
                </c:pt>
                <c:pt idx="16868">
                  <c:v>2.0530107021330002</c:v>
                </c:pt>
                <c:pt idx="16869">
                  <c:v>2.0530872344970001</c:v>
                </c:pt>
                <c:pt idx="16870">
                  <c:v>2.0532429218289998</c:v>
                </c:pt>
                <c:pt idx="16871">
                  <c:v>2.0535964965820002</c:v>
                </c:pt>
                <c:pt idx="16872">
                  <c:v>2.053681135178</c:v>
                </c:pt>
                <c:pt idx="16873">
                  <c:v>2.0537662506099998</c:v>
                </c:pt>
                <c:pt idx="16874">
                  <c:v>2.0538499355319999</c:v>
                </c:pt>
                <c:pt idx="16875">
                  <c:v>2.0539298057559998</c:v>
                </c:pt>
                <c:pt idx="16876">
                  <c:v>2.054253339767</c:v>
                </c:pt>
                <c:pt idx="16877">
                  <c:v>2.0543534755709998</c:v>
                </c:pt>
                <c:pt idx="16878">
                  <c:v>2.0546958446499999</c:v>
                </c:pt>
                <c:pt idx="16879">
                  <c:v>2.0548141002659999</c:v>
                </c:pt>
                <c:pt idx="16880">
                  <c:v>2.0549168586729998</c:v>
                </c:pt>
                <c:pt idx="16881">
                  <c:v>2.0550148487089999</c:v>
                </c:pt>
                <c:pt idx="16882">
                  <c:v>2.0551187992100002</c:v>
                </c:pt>
                <c:pt idx="16883">
                  <c:v>2.0551936626430001</c:v>
                </c:pt>
                <c:pt idx="16884">
                  <c:v>2.0552737712860001</c:v>
                </c:pt>
                <c:pt idx="16885">
                  <c:v>2.055360555649</c:v>
                </c:pt>
                <c:pt idx="16886">
                  <c:v>2.0554382801059998</c:v>
                </c:pt>
                <c:pt idx="16887">
                  <c:v>2.055519104004</c:v>
                </c:pt>
                <c:pt idx="16888">
                  <c:v>2.0555973052979999</c:v>
                </c:pt>
                <c:pt idx="16889">
                  <c:v>2.0557076931</c:v>
                </c:pt>
                <c:pt idx="16890">
                  <c:v>2.0558385849</c:v>
                </c:pt>
                <c:pt idx="16891">
                  <c:v>2.055984973907</c:v>
                </c:pt>
                <c:pt idx="16892">
                  <c:v>2.0562438964840002</c:v>
                </c:pt>
                <c:pt idx="16893">
                  <c:v>2.0563595294949999</c:v>
                </c:pt>
                <c:pt idx="16894">
                  <c:v>2.0564491748810001</c:v>
                </c:pt>
                <c:pt idx="16895">
                  <c:v>2.0565016269680001</c:v>
                </c:pt>
                <c:pt idx="16896">
                  <c:v>2.0565531253809999</c:v>
                </c:pt>
                <c:pt idx="16897">
                  <c:v>2.056605815887</c:v>
                </c:pt>
                <c:pt idx="16898">
                  <c:v>2.0566585063930001</c:v>
                </c:pt>
                <c:pt idx="16899">
                  <c:v>2.0567131042479998</c:v>
                </c:pt>
                <c:pt idx="16900">
                  <c:v>2.056766271591</c:v>
                </c:pt>
                <c:pt idx="16901">
                  <c:v>2.0568587780000001</c:v>
                </c:pt>
                <c:pt idx="16902">
                  <c:v>2.0569412708280002</c:v>
                </c:pt>
                <c:pt idx="16903">
                  <c:v>2.0572831630709998</c:v>
                </c:pt>
                <c:pt idx="16904">
                  <c:v>2.0574262142180002</c:v>
                </c:pt>
                <c:pt idx="16905">
                  <c:v>2.0575063228610002</c:v>
                </c:pt>
                <c:pt idx="16906">
                  <c:v>2.0575761795040002</c:v>
                </c:pt>
                <c:pt idx="16907">
                  <c:v>2.0576479434969999</c:v>
                </c:pt>
                <c:pt idx="16908">
                  <c:v>2.057697296143</c:v>
                </c:pt>
                <c:pt idx="16909">
                  <c:v>2.0577664375309999</c:v>
                </c:pt>
                <c:pt idx="16910">
                  <c:v>2.05784201622</c:v>
                </c:pt>
                <c:pt idx="16911">
                  <c:v>2.0579218864439999</c:v>
                </c:pt>
                <c:pt idx="16912">
                  <c:v>2.0579721927639998</c:v>
                </c:pt>
                <c:pt idx="16913">
                  <c:v>2.0580554008480001</c:v>
                </c:pt>
                <c:pt idx="16914">
                  <c:v>2.0581340789790001</c:v>
                </c:pt>
                <c:pt idx="16915">
                  <c:v>2.0582394599909999</c:v>
                </c:pt>
                <c:pt idx="16916">
                  <c:v>2.0583174228669998</c:v>
                </c:pt>
                <c:pt idx="16917">
                  <c:v>2.0583686828609999</c:v>
                </c:pt>
                <c:pt idx="16918">
                  <c:v>2.0584871768949999</c:v>
                </c:pt>
                <c:pt idx="16919">
                  <c:v>2.0588266849519998</c:v>
                </c:pt>
                <c:pt idx="16920">
                  <c:v>2.0591306686399999</c:v>
                </c:pt>
                <c:pt idx="16921">
                  <c:v>2.059179782867</c:v>
                </c:pt>
                <c:pt idx="16922">
                  <c:v>2.0592281818389999</c:v>
                </c:pt>
                <c:pt idx="16923">
                  <c:v>2.0592768192289999</c:v>
                </c:pt>
                <c:pt idx="16924">
                  <c:v>2.0593268871310002</c:v>
                </c:pt>
                <c:pt idx="16925">
                  <c:v>2.059422016144</c:v>
                </c:pt>
                <c:pt idx="16926">
                  <c:v>2.0595121383669999</c:v>
                </c:pt>
                <c:pt idx="16927">
                  <c:v>2.0598554611209998</c:v>
                </c:pt>
                <c:pt idx="16928">
                  <c:v>2.0599763393399999</c:v>
                </c:pt>
                <c:pt idx="16929">
                  <c:v>2.0600705146789999</c:v>
                </c:pt>
                <c:pt idx="16930">
                  <c:v>2.0601556301119999</c:v>
                </c:pt>
                <c:pt idx="16931">
                  <c:v>2.060288667679</c:v>
                </c:pt>
                <c:pt idx="16932">
                  <c:v>2.06041431427</c:v>
                </c:pt>
                <c:pt idx="16933">
                  <c:v>2.0605587959289999</c:v>
                </c:pt>
                <c:pt idx="16934">
                  <c:v>2.0608997344970001</c:v>
                </c:pt>
                <c:pt idx="16935">
                  <c:v>2.0611999034880002</c:v>
                </c:pt>
                <c:pt idx="16936">
                  <c:v>2.0615019798279999</c:v>
                </c:pt>
                <c:pt idx="16937">
                  <c:v>2.06161570549</c:v>
                </c:pt>
                <c:pt idx="16938">
                  <c:v>2.0616669654850002</c:v>
                </c:pt>
                <c:pt idx="16939">
                  <c:v>2.061715126038</c:v>
                </c:pt>
                <c:pt idx="16940">
                  <c:v>2.0617582797999998</c:v>
                </c:pt>
                <c:pt idx="16941">
                  <c:v>2.0618326663970001</c:v>
                </c:pt>
                <c:pt idx="16942">
                  <c:v>2.0618796348570001</c:v>
                </c:pt>
                <c:pt idx="16943">
                  <c:v>2.0619254112240002</c:v>
                </c:pt>
                <c:pt idx="16944">
                  <c:v>2.061980247498</c:v>
                </c:pt>
                <c:pt idx="16945">
                  <c:v>2.0620243549350001</c:v>
                </c:pt>
                <c:pt idx="16946">
                  <c:v>2.0620696544650001</c:v>
                </c:pt>
                <c:pt idx="16947">
                  <c:v>2.0621438026429999</c:v>
                </c:pt>
                <c:pt idx="16948">
                  <c:v>2.0622241497039999</c:v>
                </c:pt>
                <c:pt idx="16949">
                  <c:v>2.0623686313629999</c:v>
                </c:pt>
                <c:pt idx="16950">
                  <c:v>2.0624613761899999</c:v>
                </c:pt>
                <c:pt idx="16951">
                  <c:v>2.0625472068790001</c:v>
                </c:pt>
                <c:pt idx="16952">
                  <c:v>2.062639713287</c:v>
                </c:pt>
                <c:pt idx="16953">
                  <c:v>2.062979459763</c:v>
                </c:pt>
                <c:pt idx="16954">
                  <c:v>2.0631921291349999</c:v>
                </c:pt>
                <c:pt idx="16955">
                  <c:v>2.0635507106780002</c:v>
                </c:pt>
                <c:pt idx="16956">
                  <c:v>2.0636734962459999</c:v>
                </c:pt>
                <c:pt idx="16957">
                  <c:v>2.0640246868130001</c:v>
                </c:pt>
                <c:pt idx="16958">
                  <c:v>2.06418800354</c:v>
                </c:pt>
                <c:pt idx="16959">
                  <c:v>2.064324140549</c:v>
                </c:pt>
                <c:pt idx="16960">
                  <c:v>2.064413070679</c:v>
                </c:pt>
                <c:pt idx="16961">
                  <c:v>2.0645415782929999</c:v>
                </c:pt>
                <c:pt idx="16962">
                  <c:v>2.0646715164180001</c:v>
                </c:pt>
                <c:pt idx="16963">
                  <c:v>2.064824342728</c:v>
                </c:pt>
                <c:pt idx="16964">
                  <c:v>2.0649378299709999</c:v>
                </c:pt>
                <c:pt idx="16965">
                  <c:v>2.0652945041659998</c:v>
                </c:pt>
                <c:pt idx="16966">
                  <c:v>2.0654129981990001</c:v>
                </c:pt>
                <c:pt idx="16967">
                  <c:v>2.0657410621640002</c:v>
                </c:pt>
                <c:pt idx="16968">
                  <c:v>2.0658285617829999</c:v>
                </c:pt>
                <c:pt idx="16969">
                  <c:v>2.0659220218660002</c:v>
                </c:pt>
                <c:pt idx="16970">
                  <c:v>2.065973758698</c:v>
                </c:pt>
                <c:pt idx="16971">
                  <c:v>2.0660245418550001</c:v>
                </c:pt>
                <c:pt idx="16972">
                  <c:v>2.0660793781279998</c:v>
                </c:pt>
                <c:pt idx="16973">
                  <c:v>2.0661337375639999</c:v>
                </c:pt>
                <c:pt idx="16974">
                  <c:v>2.0662331581119999</c:v>
                </c:pt>
                <c:pt idx="16975">
                  <c:v>2.066324472427</c:v>
                </c:pt>
                <c:pt idx="16976">
                  <c:v>2.0665783882139999</c:v>
                </c:pt>
                <c:pt idx="16977">
                  <c:v>2.0667138099670002</c:v>
                </c:pt>
                <c:pt idx="16978">
                  <c:v>2.0668852329249998</c:v>
                </c:pt>
                <c:pt idx="16979">
                  <c:v>2.0669949054719998</c:v>
                </c:pt>
                <c:pt idx="16980">
                  <c:v>2.067323684692</c:v>
                </c:pt>
                <c:pt idx="16981">
                  <c:v>2.067609548569</c:v>
                </c:pt>
                <c:pt idx="16982">
                  <c:v>2.0679423809049999</c:v>
                </c:pt>
                <c:pt idx="16983">
                  <c:v>2.0681669712069999</c:v>
                </c:pt>
                <c:pt idx="16984">
                  <c:v>2.0683467388149999</c:v>
                </c:pt>
                <c:pt idx="16985">
                  <c:v>2.0684597492219998</c:v>
                </c:pt>
                <c:pt idx="16986">
                  <c:v>2.068567037582</c:v>
                </c:pt>
                <c:pt idx="16987">
                  <c:v>2.0688831806180001</c:v>
                </c:pt>
                <c:pt idx="16988">
                  <c:v>2.069231510162</c:v>
                </c:pt>
                <c:pt idx="16989">
                  <c:v>2.069541692734</c:v>
                </c:pt>
                <c:pt idx="16990">
                  <c:v>2.069625377655</c:v>
                </c:pt>
                <c:pt idx="16991">
                  <c:v>2.0697047710419998</c:v>
                </c:pt>
                <c:pt idx="16992">
                  <c:v>2.0697801113129999</c:v>
                </c:pt>
                <c:pt idx="16993">
                  <c:v>2.0698907375340001</c:v>
                </c:pt>
                <c:pt idx="16994">
                  <c:v>2.0700306892400002</c:v>
                </c:pt>
                <c:pt idx="16995">
                  <c:v>2.0701313018800001</c:v>
                </c:pt>
                <c:pt idx="16996">
                  <c:v>2.0701844692229998</c:v>
                </c:pt>
                <c:pt idx="16997">
                  <c:v>2.070237636566</c:v>
                </c:pt>
                <c:pt idx="16998">
                  <c:v>2.0702943801879998</c:v>
                </c:pt>
                <c:pt idx="16999">
                  <c:v>2.0703759193420002</c:v>
                </c:pt>
                <c:pt idx="17000">
                  <c:v>2.0706739425660001</c:v>
                </c:pt>
                <c:pt idx="17001">
                  <c:v>2.0708248615259999</c:v>
                </c:pt>
                <c:pt idx="17002">
                  <c:v>2.0709726810459999</c:v>
                </c:pt>
                <c:pt idx="17003">
                  <c:v>2.0710844993589999</c:v>
                </c:pt>
                <c:pt idx="17004">
                  <c:v>2.0711996555329999</c:v>
                </c:pt>
                <c:pt idx="17005">
                  <c:v>2.0713822841640002</c:v>
                </c:pt>
                <c:pt idx="17006">
                  <c:v>2.071739196777</c:v>
                </c:pt>
                <c:pt idx="17007">
                  <c:v>2.0718870162959999</c:v>
                </c:pt>
                <c:pt idx="17008">
                  <c:v>2.0720069408419999</c:v>
                </c:pt>
                <c:pt idx="17009">
                  <c:v>2.072093248367</c:v>
                </c:pt>
                <c:pt idx="17010">
                  <c:v>2.0721769332890001</c:v>
                </c:pt>
                <c:pt idx="17011">
                  <c:v>2.0722737312319999</c:v>
                </c:pt>
                <c:pt idx="17012">
                  <c:v>2.0723276138309998</c:v>
                </c:pt>
                <c:pt idx="17013">
                  <c:v>2.0723831653590001</c:v>
                </c:pt>
                <c:pt idx="17014">
                  <c:v>2.0724358558649998</c:v>
                </c:pt>
                <c:pt idx="17015">
                  <c:v>2.0724918842319999</c:v>
                </c:pt>
                <c:pt idx="17016">
                  <c:v>2.0725455284119998</c:v>
                </c:pt>
                <c:pt idx="17017">
                  <c:v>2.0726034641269999</c:v>
                </c:pt>
                <c:pt idx="17018">
                  <c:v>2.0726587772370002</c:v>
                </c:pt>
                <c:pt idx="17019">
                  <c:v>2.0727162361150002</c:v>
                </c:pt>
                <c:pt idx="17020">
                  <c:v>2.072771072388</c:v>
                </c:pt>
                <c:pt idx="17021">
                  <c:v>2.0728299617769999</c:v>
                </c:pt>
                <c:pt idx="17022">
                  <c:v>2.0728845596309999</c:v>
                </c:pt>
                <c:pt idx="17023">
                  <c:v>2.0729937553409998</c:v>
                </c:pt>
                <c:pt idx="17024">
                  <c:v>2.0731060504909999</c:v>
                </c:pt>
                <c:pt idx="17025">
                  <c:v>2.073207139969</c:v>
                </c:pt>
                <c:pt idx="17026">
                  <c:v>2.0733103752140001</c:v>
                </c:pt>
                <c:pt idx="17027">
                  <c:v>2.0734031200410001</c:v>
                </c:pt>
                <c:pt idx="17028">
                  <c:v>2.0734920501710001</c:v>
                </c:pt>
                <c:pt idx="17029">
                  <c:v>2.0735716819759999</c:v>
                </c:pt>
                <c:pt idx="17030">
                  <c:v>2.0736908912660001</c:v>
                </c:pt>
                <c:pt idx="17031">
                  <c:v>2.07377743721</c:v>
                </c:pt>
                <c:pt idx="17032">
                  <c:v>2.0738625526429999</c:v>
                </c:pt>
                <c:pt idx="17033">
                  <c:v>2.0739490985870002</c:v>
                </c:pt>
                <c:pt idx="17034">
                  <c:v>2.074033737183</c:v>
                </c:pt>
                <c:pt idx="17035">
                  <c:v>2.0741095542910002</c:v>
                </c:pt>
                <c:pt idx="17036">
                  <c:v>2.0743665695189999</c:v>
                </c:pt>
                <c:pt idx="17037">
                  <c:v>2.0744369030000001</c:v>
                </c:pt>
                <c:pt idx="17038">
                  <c:v>2.0745077133179999</c:v>
                </c:pt>
                <c:pt idx="17039">
                  <c:v>2.0745778083799999</c:v>
                </c:pt>
                <c:pt idx="17040">
                  <c:v>2.0746228694919999</c:v>
                </c:pt>
                <c:pt idx="17041">
                  <c:v>2.0747003555300001</c:v>
                </c:pt>
                <c:pt idx="17042">
                  <c:v>2.0748035907750002</c:v>
                </c:pt>
                <c:pt idx="17043">
                  <c:v>2.0749194622039999</c:v>
                </c:pt>
                <c:pt idx="17044">
                  <c:v>2.0750100612639999</c:v>
                </c:pt>
                <c:pt idx="17045">
                  <c:v>2.0750877857210002</c:v>
                </c:pt>
                <c:pt idx="17046">
                  <c:v>2.07515335083</c:v>
                </c:pt>
                <c:pt idx="17047">
                  <c:v>2.0752067565919998</c:v>
                </c:pt>
                <c:pt idx="17048">
                  <c:v>2.075261592865</c:v>
                </c:pt>
                <c:pt idx="17049">
                  <c:v>2.0753345489499999</c:v>
                </c:pt>
                <c:pt idx="17050">
                  <c:v>2.0754630565640002</c:v>
                </c:pt>
                <c:pt idx="17051">
                  <c:v>2.0755357742310001</c:v>
                </c:pt>
                <c:pt idx="17052">
                  <c:v>2.0756132602689998</c:v>
                </c:pt>
                <c:pt idx="17053">
                  <c:v>2.075664281845</c:v>
                </c:pt>
                <c:pt idx="17054">
                  <c:v>2.0757100582120001</c:v>
                </c:pt>
                <c:pt idx="17055">
                  <c:v>2.0757544040679998</c:v>
                </c:pt>
                <c:pt idx="17056">
                  <c:v>2.0757975578310002</c:v>
                </c:pt>
                <c:pt idx="17057">
                  <c:v>2.0758428573610002</c:v>
                </c:pt>
                <c:pt idx="17058">
                  <c:v>2.0758891105649999</c:v>
                </c:pt>
                <c:pt idx="17059">
                  <c:v>2.0759358406069999</c:v>
                </c:pt>
                <c:pt idx="17060">
                  <c:v>2.0759861469269998</c:v>
                </c:pt>
                <c:pt idx="17061">
                  <c:v>2.0760343074800001</c:v>
                </c:pt>
                <c:pt idx="17062">
                  <c:v>2.0761096477510002</c:v>
                </c:pt>
                <c:pt idx="17063">
                  <c:v>2.0761935710909998</c:v>
                </c:pt>
                <c:pt idx="17064">
                  <c:v>2.076274633408</c:v>
                </c:pt>
                <c:pt idx="17065">
                  <c:v>2.0763528347019999</c:v>
                </c:pt>
                <c:pt idx="17066">
                  <c:v>2.0764360427859998</c:v>
                </c:pt>
                <c:pt idx="17067">
                  <c:v>2.0765299797060002</c:v>
                </c:pt>
                <c:pt idx="17068">
                  <c:v>2.076721191406</c:v>
                </c:pt>
                <c:pt idx="17069">
                  <c:v>2.077068090439</c:v>
                </c:pt>
                <c:pt idx="17070">
                  <c:v>2.0773551464079998</c:v>
                </c:pt>
                <c:pt idx="17071">
                  <c:v>2.077472925186</c:v>
                </c:pt>
                <c:pt idx="17072">
                  <c:v>2.0775570869450002</c:v>
                </c:pt>
                <c:pt idx="17073">
                  <c:v>2.0779306888579998</c:v>
                </c:pt>
                <c:pt idx="17074">
                  <c:v>2.0780522823330001</c:v>
                </c:pt>
                <c:pt idx="17075">
                  <c:v>2.0781466960909998</c:v>
                </c:pt>
                <c:pt idx="17076">
                  <c:v>2.0781955718990002</c:v>
                </c:pt>
                <c:pt idx="17077">
                  <c:v>2.0782492160800001</c:v>
                </c:pt>
                <c:pt idx="17078">
                  <c:v>2.0783038139340002</c:v>
                </c:pt>
                <c:pt idx="17079">
                  <c:v>2.078355073929</c:v>
                </c:pt>
                <c:pt idx="17080">
                  <c:v>2.0784115791320001</c:v>
                </c:pt>
                <c:pt idx="17081">
                  <c:v>2.0784659385680002</c:v>
                </c:pt>
                <c:pt idx="17082">
                  <c:v>2.0785183906559999</c:v>
                </c:pt>
                <c:pt idx="17083">
                  <c:v>2.0785741806029998</c:v>
                </c:pt>
                <c:pt idx="17084">
                  <c:v>2.078674077988</c:v>
                </c:pt>
                <c:pt idx="17085">
                  <c:v>2.078728437424</c:v>
                </c:pt>
                <c:pt idx="17086">
                  <c:v>2.078780889511</c:v>
                </c:pt>
                <c:pt idx="17087">
                  <c:v>2.0788309574129999</c:v>
                </c:pt>
                <c:pt idx="17088">
                  <c:v>2.0789303779599999</c:v>
                </c:pt>
                <c:pt idx="17089">
                  <c:v>2.0790207386019999</c:v>
                </c:pt>
                <c:pt idx="17090">
                  <c:v>2.0791056156160002</c:v>
                </c:pt>
                <c:pt idx="17091">
                  <c:v>2.0794377326969999</c:v>
                </c:pt>
                <c:pt idx="17092">
                  <c:v>2.079540967941</c:v>
                </c:pt>
                <c:pt idx="17093">
                  <c:v>2.07967710495</c:v>
                </c:pt>
                <c:pt idx="17094">
                  <c:v>2.079759120941</c:v>
                </c:pt>
                <c:pt idx="17095">
                  <c:v>2.0798423290249999</c:v>
                </c:pt>
                <c:pt idx="17096">
                  <c:v>2.0799179077150001</c:v>
                </c:pt>
                <c:pt idx="17097">
                  <c:v>2.080229997635</c:v>
                </c:pt>
                <c:pt idx="17098">
                  <c:v>2.0803995132450002</c:v>
                </c:pt>
                <c:pt idx="17099">
                  <c:v>2.080482959747</c:v>
                </c:pt>
                <c:pt idx="17100">
                  <c:v>2.080556154251</c:v>
                </c:pt>
                <c:pt idx="17101">
                  <c:v>2.0806329250340001</c:v>
                </c:pt>
                <c:pt idx="17102">
                  <c:v>2.0806801319120001</c:v>
                </c:pt>
                <c:pt idx="17103">
                  <c:v>2.0807507038119999</c:v>
                </c:pt>
                <c:pt idx="17104">
                  <c:v>2.080827713013</c:v>
                </c:pt>
                <c:pt idx="17105">
                  <c:v>2.0809304714199999</c:v>
                </c:pt>
                <c:pt idx="17106">
                  <c:v>2.0810272693630001</c:v>
                </c:pt>
                <c:pt idx="17107">
                  <c:v>2.0813426971440001</c:v>
                </c:pt>
                <c:pt idx="17108">
                  <c:v>2.0815663337710002</c:v>
                </c:pt>
                <c:pt idx="17109">
                  <c:v>2.0819098949430002</c:v>
                </c:pt>
                <c:pt idx="17110">
                  <c:v>2.0820372104640001</c:v>
                </c:pt>
                <c:pt idx="17111">
                  <c:v>2.0823743343349999</c:v>
                </c:pt>
                <c:pt idx="17112">
                  <c:v>2.0825312137599998</c:v>
                </c:pt>
                <c:pt idx="17113">
                  <c:v>2.082615613937</c:v>
                </c:pt>
                <c:pt idx="17114">
                  <c:v>2.082671165466</c:v>
                </c:pt>
                <c:pt idx="17115">
                  <c:v>2.082749843597</c:v>
                </c:pt>
                <c:pt idx="17116">
                  <c:v>2.0828638076780002</c:v>
                </c:pt>
                <c:pt idx="17117">
                  <c:v>2.0830137729640001</c:v>
                </c:pt>
                <c:pt idx="17118">
                  <c:v>2.0830998420719999</c:v>
                </c:pt>
                <c:pt idx="17119">
                  <c:v>2.083215475082</c:v>
                </c:pt>
                <c:pt idx="17120">
                  <c:v>2.083300828934</c:v>
                </c:pt>
                <c:pt idx="17121">
                  <c:v>2.083391427994</c:v>
                </c:pt>
                <c:pt idx="17122">
                  <c:v>2.0834841728210001</c:v>
                </c:pt>
                <c:pt idx="17123">
                  <c:v>2.083576202393</c:v>
                </c:pt>
                <c:pt idx="17124">
                  <c:v>2.0836648941039999</c:v>
                </c:pt>
                <c:pt idx="17125">
                  <c:v>2.0837497711180002</c:v>
                </c:pt>
                <c:pt idx="17126">
                  <c:v>2.0838437080380001</c:v>
                </c:pt>
                <c:pt idx="17127">
                  <c:v>2.0840725898739998</c:v>
                </c:pt>
                <c:pt idx="17128">
                  <c:v>2.0841944217680002</c:v>
                </c:pt>
                <c:pt idx="17129">
                  <c:v>2.0844876766199998</c:v>
                </c:pt>
                <c:pt idx="17130">
                  <c:v>2.0845699310299999</c:v>
                </c:pt>
                <c:pt idx="17131">
                  <c:v>2.0846588611599999</c:v>
                </c:pt>
                <c:pt idx="17132">
                  <c:v>2.0847485065460001</c:v>
                </c:pt>
                <c:pt idx="17133">
                  <c:v>2.0848309993740002</c:v>
                </c:pt>
                <c:pt idx="17134">
                  <c:v>2.0849552154539999</c:v>
                </c:pt>
                <c:pt idx="17135">
                  <c:v>2.085321903229</c:v>
                </c:pt>
                <c:pt idx="17136">
                  <c:v>2.0856714248660002</c:v>
                </c:pt>
                <c:pt idx="17137">
                  <c:v>2.0859839916229999</c:v>
                </c:pt>
                <c:pt idx="17138">
                  <c:v>2.0863201618190002</c:v>
                </c:pt>
                <c:pt idx="17139">
                  <c:v>2.0866618156430001</c:v>
                </c:pt>
                <c:pt idx="17140">
                  <c:v>2.086997509003</c:v>
                </c:pt>
                <c:pt idx="17141">
                  <c:v>2.0873160362240002</c:v>
                </c:pt>
                <c:pt idx="17142">
                  <c:v>2.087433576584</c:v>
                </c:pt>
                <c:pt idx="17143">
                  <c:v>2.0875241756439999</c:v>
                </c:pt>
                <c:pt idx="17144">
                  <c:v>2.087636232376</c:v>
                </c:pt>
                <c:pt idx="17145">
                  <c:v>2.0878779888149999</c:v>
                </c:pt>
                <c:pt idx="17146">
                  <c:v>2.0879716873169998</c:v>
                </c:pt>
                <c:pt idx="17147">
                  <c:v>2.0880198478700001</c:v>
                </c:pt>
                <c:pt idx="17148">
                  <c:v>2.0881204605099999</c:v>
                </c:pt>
                <c:pt idx="17149">
                  <c:v>2.088171243668</c:v>
                </c:pt>
                <c:pt idx="17150">
                  <c:v>2.0882196426389998</c:v>
                </c:pt>
                <c:pt idx="17151">
                  <c:v>2.0883190631869999</c:v>
                </c:pt>
                <c:pt idx="17152">
                  <c:v>2.088406801224</c:v>
                </c:pt>
                <c:pt idx="17153">
                  <c:v>2.088495731354</c:v>
                </c:pt>
                <c:pt idx="17154">
                  <c:v>2.0885858535769999</c:v>
                </c:pt>
                <c:pt idx="17155">
                  <c:v>2.0886778831480002</c:v>
                </c:pt>
                <c:pt idx="17156">
                  <c:v>2.0887985229489998</c:v>
                </c:pt>
                <c:pt idx="17157">
                  <c:v>2.089142560959</c:v>
                </c:pt>
                <c:pt idx="17158">
                  <c:v>2.0894541740419998</c:v>
                </c:pt>
                <c:pt idx="17159">
                  <c:v>2.0895705223080001</c:v>
                </c:pt>
                <c:pt idx="17160">
                  <c:v>2.0896787643430002</c:v>
                </c:pt>
                <c:pt idx="17161">
                  <c:v>2.0897872447969998</c:v>
                </c:pt>
                <c:pt idx="17162">
                  <c:v>2.0898580551150001</c:v>
                </c:pt>
                <c:pt idx="17163">
                  <c:v>2.0899369716640002</c:v>
                </c:pt>
                <c:pt idx="17164">
                  <c:v>2.0900361537930001</c:v>
                </c:pt>
                <c:pt idx="17165">
                  <c:v>2.0901136398319999</c:v>
                </c:pt>
                <c:pt idx="17166">
                  <c:v>2.0901658534999998</c:v>
                </c:pt>
                <c:pt idx="17167">
                  <c:v>2.0902676582340001</c:v>
                </c:pt>
                <c:pt idx="17168">
                  <c:v>2.090449094772</c:v>
                </c:pt>
                <c:pt idx="17169">
                  <c:v>2.09059882164</c:v>
                </c:pt>
                <c:pt idx="17170">
                  <c:v>2.090672254562</c:v>
                </c:pt>
                <c:pt idx="17171">
                  <c:v>2.090746879578</c:v>
                </c:pt>
                <c:pt idx="17172">
                  <c:v>2.0907981395720001</c:v>
                </c:pt>
                <c:pt idx="17173">
                  <c:v>2.090870857239</c:v>
                </c:pt>
                <c:pt idx="17174">
                  <c:v>2.090961456299</c:v>
                </c:pt>
                <c:pt idx="17175">
                  <c:v>2.091123580933</c:v>
                </c:pt>
                <c:pt idx="17176">
                  <c:v>2.091448307037</c:v>
                </c:pt>
                <c:pt idx="17177">
                  <c:v>2.0916097164149998</c:v>
                </c:pt>
                <c:pt idx="17178">
                  <c:v>2.0917294025420001</c:v>
                </c:pt>
                <c:pt idx="17179">
                  <c:v>2.0918519496919998</c:v>
                </c:pt>
                <c:pt idx="17180">
                  <c:v>2.0919413566589999</c:v>
                </c:pt>
                <c:pt idx="17181">
                  <c:v>2.0920329093930001</c:v>
                </c:pt>
                <c:pt idx="17182">
                  <c:v>2.0923869609830001</c:v>
                </c:pt>
                <c:pt idx="17183">
                  <c:v>2.0926394462590001</c:v>
                </c:pt>
                <c:pt idx="17184">
                  <c:v>2.093014240265</c:v>
                </c:pt>
                <c:pt idx="17185">
                  <c:v>2.093061208725</c:v>
                </c:pt>
                <c:pt idx="17186">
                  <c:v>2.093111753464</c:v>
                </c:pt>
                <c:pt idx="17187">
                  <c:v>2.0931634902949998</c:v>
                </c:pt>
                <c:pt idx="17188">
                  <c:v>2.09321975708</c:v>
                </c:pt>
                <c:pt idx="17189">
                  <c:v>2.0932753086089999</c:v>
                </c:pt>
                <c:pt idx="17190">
                  <c:v>2.0933306217190002</c:v>
                </c:pt>
                <c:pt idx="17191">
                  <c:v>2.0933897495270002</c:v>
                </c:pt>
                <c:pt idx="17192">
                  <c:v>2.0934479236599999</c:v>
                </c:pt>
                <c:pt idx="17193">
                  <c:v>2.0935099124910002</c:v>
                </c:pt>
                <c:pt idx="17194">
                  <c:v>2.0935671329500001</c:v>
                </c:pt>
                <c:pt idx="17195">
                  <c:v>2.0936369895940001</c:v>
                </c:pt>
                <c:pt idx="17196">
                  <c:v>2.0937027931209999</c:v>
                </c:pt>
                <c:pt idx="17197">
                  <c:v>2.0937678813930001</c:v>
                </c:pt>
                <c:pt idx="17198">
                  <c:v>2.0938289165500001</c:v>
                </c:pt>
                <c:pt idx="17199">
                  <c:v>2.093889474869</c:v>
                </c:pt>
                <c:pt idx="17200">
                  <c:v>2.0939533710479998</c:v>
                </c:pt>
                <c:pt idx="17201">
                  <c:v>2.0940153598790001</c:v>
                </c:pt>
                <c:pt idx="17202">
                  <c:v>2.0940699577330002</c:v>
                </c:pt>
                <c:pt idx="17203">
                  <c:v>2.0941288471220001</c:v>
                </c:pt>
                <c:pt idx="17204">
                  <c:v>2.0941941738129999</c:v>
                </c:pt>
                <c:pt idx="17205">
                  <c:v>2.0942466258999999</c:v>
                </c:pt>
                <c:pt idx="17206">
                  <c:v>2.0943014621730001</c:v>
                </c:pt>
                <c:pt idx="17207">
                  <c:v>2.094355106354</c:v>
                </c:pt>
                <c:pt idx="17208">
                  <c:v>2.0944066047669998</c:v>
                </c:pt>
                <c:pt idx="17209">
                  <c:v>2.0944592952729999</c:v>
                </c:pt>
                <c:pt idx="17210">
                  <c:v>2.0945079326629998</c:v>
                </c:pt>
                <c:pt idx="17211">
                  <c:v>2.0945520401</c:v>
                </c:pt>
                <c:pt idx="17212">
                  <c:v>2.0946383476260002</c:v>
                </c:pt>
                <c:pt idx="17213">
                  <c:v>2.0947463512420001</c:v>
                </c:pt>
                <c:pt idx="17214">
                  <c:v>2.0948953628539999</c:v>
                </c:pt>
                <c:pt idx="17215">
                  <c:v>2.095077037811</c:v>
                </c:pt>
                <c:pt idx="17216">
                  <c:v>2.0953810215000002</c:v>
                </c:pt>
                <c:pt idx="17217">
                  <c:v>2.095509529114</c:v>
                </c:pt>
                <c:pt idx="17218">
                  <c:v>2.0957791805269999</c:v>
                </c:pt>
                <c:pt idx="17219">
                  <c:v>2.09605550766</c:v>
                </c:pt>
                <c:pt idx="17220">
                  <c:v>2.0961296558379998</c:v>
                </c:pt>
                <c:pt idx="17221">
                  <c:v>2.0962028503419998</c:v>
                </c:pt>
                <c:pt idx="17222">
                  <c:v>2.096275091171</c:v>
                </c:pt>
                <c:pt idx="17223">
                  <c:v>2.0963437557220002</c:v>
                </c:pt>
                <c:pt idx="17224">
                  <c:v>2.0964193344119999</c:v>
                </c:pt>
                <c:pt idx="17225">
                  <c:v>2.0964910984039999</c:v>
                </c:pt>
                <c:pt idx="17226">
                  <c:v>2.0965614318850001</c:v>
                </c:pt>
                <c:pt idx="17227">
                  <c:v>2.096606492996</c:v>
                </c:pt>
                <c:pt idx="17228">
                  <c:v>2.0966460704799998</c:v>
                </c:pt>
                <c:pt idx="17229">
                  <c:v>2.096714735031</c:v>
                </c:pt>
                <c:pt idx="17230">
                  <c:v>2.096786022186</c:v>
                </c:pt>
                <c:pt idx="17231">
                  <c:v>2.096884012222</c:v>
                </c:pt>
                <c:pt idx="17232">
                  <c:v>2.0969548225399999</c:v>
                </c:pt>
                <c:pt idx="17233">
                  <c:v>2.0970287323000001</c:v>
                </c:pt>
                <c:pt idx="17234">
                  <c:v>2.0971055030820001</c:v>
                </c:pt>
                <c:pt idx="17235">
                  <c:v>2.0972537994380001</c:v>
                </c:pt>
                <c:pt idx="17236">
                  <c:v>2.0975992679600002</c:v>
                </c:pt>
                <c:pt idx="17237">
                  <c:v>2.0978920459750001</c:v>
                </c:pt>
                <c:pt idx="17238">
                  <c:v>2.0980947017670002</c:v>
                </c:pt>
                <c:pt idx="17239">
                  <c:v>2.098425149918</c:v>
                </c:pt>
                <c:pt idx="17240">
                  <c:v>2.0985426902770001</c:v>
                </c:pt>
                <c:pt idx="17241">
                  <c:v>2.0986573696140001</c:v>
                </c:pt>
                <c:pt idx="17242">
                  <c:v>2.0987682342529999</c:v>
                </c:pt>
                <c:pt idx="17243">
                  <c:v>2.098887443542</c:v>
                </c:pt>
                <c:pt idx="17244">
                  <c:v>2.098948478699</c:v>
                </c:pt>
                <c:pt idx="17245">
                  <c:v>2.099286556244</c:v>
                </c:pt>
                <c:pt idx="17246">
                  <c:v>2.0994064807889998</c:v>
                </c:pt>
                <c:pt idx="17247">
                  <c:v>2.0995271205899999</c:v>
                </c:pt>
                <c:pt idx="17248">
                  <c:v>2.0996115207670001</c:v>
                </c:pt>
                <c:pt idx="17249">
                  <c:v>2.09969997406</c:v>
                </c:pt>
                <c:pt idx="17250">
                  <c:v>2.0997841358180001</c:v>
                </c:pt>
                <c:pt idx="17251">
                  <c:v>2.0998966693879999</c:v>
                </c:pt>
                <c:pt idx="17252">
                  <c:v>2.1000132560729998</c:v>
                </c:pt>
                <c:pt idx="17253">
                  <c:v>2.1001613140109998</c:v>
                </c:pt>
                <c:pt idx="17254">
                  <c:v>2.1002831459050002</c:v>
                </c:pt>
                <c:pt idx="17255">
                  <c:v>2.100373029709</c:v>
                </c:pt>
                <c:pt idx="17256">
                  <c:v>2.1004598140719999</c:v>
                </c:pt>
                <c:pt idx="17257">
                  <c:v>2.100549459457</c:v>
                </c:pt>
                <c:pt idx="17258">
                  <c:v>2.10063123703</c:v>
                </c:pt>
                <c:pt idx="17259">
                  <c:v>2.1008639335630002</c:v>
                </c:pt>
                <c:pt idx="17260">
                  <c:v>2.1009700298310001</c:v>
                </c:pt>
                <c:pt idx="17261">
                  <c:v>2.1010510921479999</c:v>
                </c:pt>
                <c:pt idx="17262">
                  <c:v>2.1011285781860001</c:v>
                </c:pt>
                <c:pt idx="17263">
                  <c:v>2.1012132167819999</c:v>
                </c:pt>
                <c:pt idx="17264">
                  <c:v>2.1012926101680001</c:v>
                </c:pt>
                <c:pt idx="17265">
                  <c:v>2.1013669967649999</c:v>
                </c:pt>
                <c:pt idx="17266">
                  <c:v>2.101440429688</c:v>
                </c:pt>
                <c:pt idx="17267">
                  <c:v>2.101515769958</c:v>
                </c:pt>
                <c:pt idx="17268">
                  <c:v>2.1015601158139998</c:v>
                </c:pt>
                <c:pt idx="17269">
                  <c:v>2.1016623973850002</c:v>
                </c:pt>
                <c:pt idx="17270">
                  <c:v>2.1017832756039998</c:v>
                </c:pt>
                <c:pt idx="17271">
                  <c:v>2.1019036769869999</c:v>
                </c:pt>
                <c:pt idx="17272">
                  <c:v>2.1019847393040001</c:v>
                </c:pt>
                <c:pt idx="17273">
                  <c:v>2.1020622253419998</c:v>
                </c:pt>
                <c:pt idx="17274">
                  <c:v>2.102120399475</c:v>
                </c:pt>
                <c:pt idx="17275">
                  <c:v>2.1021742820739999</c:v>
                </c:pt>
                <c:pt idx="17276">
                  <c:v>2.1022293567660002</c:v>
                </c:pt>
                <c:pt idx="17277">
                  <c:v>2.102279186249</c:v>
                </c:pt>
                <c:pt idx="17278">
                  <c:v>2.1023325920099998</c:v>
                </c:pt>
                <c:pt idx="17279">
                  <c:v>2.1023819446559999</c:v>
                </c:pt>
                <c:pt idx="17280">
                  <c:v>2.1024320125579998</c:v>
                </c:pt>
                <c:pt idx="17281">
                  <c:v>2.1024878025049998</c:v>
                </c:pt>
                <c:pt idx="17282">
                  <c:v>2.1025419235229998</c:v>
                </c:pt>
                <c:pt idx="17283">
                  <c:v>2.1026303768160002</c:v>
                </c:pt>
                <c:pt idx="17284">
                  <c:v>2.1030037403109998</c:v>
                </c:pt>
                <c:pt idx="17285">
                  <c:v>2.1031429767610001</c:v>
                </c:pt>
                <c:pt idx="17286">
                  <c:v>2.103196620941</c:v>
                </c:pt>
                <c:pt idx="17287">
                  <c:v>2.1032524108890001</c:v>
                </c:pt>
                <c:pt idx="17288">
                  <c:v>2.103311538696</c:v>
                </c:pt>
                <c:pt idx="17289">
                  <c:v>2.103368997574</c:v>
                </c:pt>
                <c:pt idx="17290">
                  <c:v>2.103433609009</c:v>
                </c:pt>
                <c:pt idx="17291">
                  <c:v>2.1034972667690002</c:v>
                </c:pt>
                <c:pt idx="17292">
                  <c:v>2.1035602092739998</c:v>
                </c:pt>
                <c:pt idx="17293">
                  <c:v>2.1036198139189999</c:v>
                </c:pt>
                <c:pt idx="17294">
                  <c:v>2.1036808490749999</c:v>
                </c:pt>
                <c:pt idx="17295">
                  <c:v>2.1037411689760002</c:v>
                </c:pt>
                <c:pt idx="17296">
                  <c:v>2.1037955284119998</c:v>
                </c:pt>
                <c:pt idx="17297">
                  <c:v>2.1038479804989998</c:v>
                </c:pt>
                <c:pt idx="17298">
                  <c:v>2.1039466857910001</c:v>
                </c:pt>
                <c:pt idx="17299">
                  <c:v>2.104038715363</c:v>
                </c:pt>
                <c:pt idx="17300">
                  <c:v>2.1041338443759998</c:v>
                </c:pt>
                <c:pt idx="17301">
                  <c:v>2.1042280197140002</c:v>
                </c:pt>
                <c:pt idx="17302">
                  <c:v>2.104321479797</c:v>
                </c:pt>
                <c:pt idx="17303">
                  <c:v>2.1044163703919998</c:v>
                </c:pt>
                <c:pt idx="17304">
                  <c:v>2.1045072078699998</c:v>
                </c:pt>
                <c:pt idx="17305">
                  <c:v>2.1045961379999998</c:v>
                </c:pt>
                <c:pt idx="17306">
                  <c:v>2.1047234535219999</c:v>
                </c:pt>
                <c:pt idx="17307">
                  <c:v>2.1048102378850002</c:v>
                </c:pt>
                <c:pt idx="17308">
                  <c:v>2.1048917770390001</c:v>
                </c:pt>
                <c:pt idx="17309">
                  <c:v>2.105046749115</c:v>
                </c:pt>
                <c:pt idx="17310">
                  <c:v>2.1051979064939998</c:v>
                </c:pt>
                <c:pt idx="17311">
                  <c:v>2.1053400039670001</c:v>
                </c:pt>
                <c:pt idx="17312">
                  <c:v>2.1055603027340002</c:v>
                </c:pt>
                <c:pt idx="17313">
                  <c:v>2.1056976318360001</c:v>
                </c:pt>
                <c:pt idx="17314">
                  <c:v>2.105831384659</c:v>
                </c:pt>
                <c:pt idx="17315">
                  <c:v>2.1059696674350001</c:v>
                </c:pt>
                <c:pt idx="17316">
                  <c:v>2.1060202121730001</c:v>
                </c:pt>
                <c:pt idx="17317">
                  <c:v>2.1060976982119999</c:v>
                </c:pt>
                <c:pt idx="17318">
                  <c:v>2.1061720848080001</c:v>
                </c:pt>
                <c:pt idx="17319">
                  <c:v>2.1062655448909999</c:v>
                </c:pt>
                <c:pt idx="17320">
                  <c:v>2.1063351631159999</c:v>
                </c:pt>
                <c:pt idx="17321">
                  <c:v>2.1066269874570001</c:v>
                </c:pt>
                <c:pt idx="17322">
                  <c:v>2.1069259643549998</c:v>
                </c:pt>
                <c:pt idx="17323">
                  <c:v>2.1071431636810001</c:v>
                </c:pt>
                <c:pt idx="17324">
                  <c:v>2.1072690486910002</c:v>
                </c:pt>
                <c:pt idx="17325">
                  <c:v>2.1074328422550002</c:v>
                </c:pt>
                <c:pt idx="17326">
                  <c:v>2.107547283173</c:v>
                </c:pt>
                <c:pt idx="17327">
                  <c:v>2.1076514720919999</c:v>
                </c:pt>
                <c:pt idx="17328">
                  <c:v>2.1077668666839999</c:v>
                </c:pt>
                <c:pt idx="17329">
                  <c:v>2.107915639877</c:v>
                </c:pt>
                <c:pt idx="17330">
                  <c:v>2.1080651283259999</c:v>
                </c:pt>
                <c:pt idx="17331">
                  <c:v>2.1081480979920002</c:v>
                </c:pt>
                <c:pt idx="17332">
                  <c:v>2.1082336902619998</c:v>
                </c:pt>
                <c:pt idx="17333">
                  <c:v>2.108328819275</c:v>
                </c:pt>
                <c:pt idx="17334">
                  <c:v>2.1084113121030001</c:v>
                </c:pt>
                <c:pt idx="17335">
                  <c:v>2.1087474823000001</c:v>
                </c:pt>
                <c:pt idx="17336">
                  <c:v>2.1089749336239998</c:v>
                </c:pt>
                <c:pt idx="17337">
                  <c:v>2.1091182231899999</c:v>
                </c:pt>
                <c:pt idx="17338">
                  <c:v>2.1091949939729999</c:v>
                </c:pt>
                <c:pt idx="17339">
                  <c:v>2.1092710495000002</c:v>
                </c:pt>
                <c:pt idx="17340">
                  <c:v>2.1093440055850001</c:v>
                </c:pt>
                <c:pt idx="17341">
                  <c:v>2.1094229221340002</c:v>
                </c:pt>
                <c:pt idx="17342">
                  <c:v>2.109481096268</c:v>
                </c:pt>
                <c:pt idx="17343">
                  <c:v>2.109563112259</c:v>
                </c:pt>
                <c:pt idx="17344">
                  <c:v>2.1097121238710002</c:v>
                </c:pt>
                <c:pt idx="17345">
                  <c:v>2.1098680496219999</c:v>
                </c:pt>
                <c:pt idx="17346">
                  <c:v>2.1099483966829999</c:v>
                </c:pt>
                <c:pt idx="17347">
                  <c:v>2.110023736954</c:v>
                </c:pt>
                <c:pt idx="17348">
                  <c:v>2.1103456020359999</c:v>
                </c:pt>
                <c:pt idx="17349">
                  <c:v>2.1104423999790001</c:v>
                </c:pt>
                <c:pt idx="17350">
                  <c:v>2.1105291843409999</c:v>
                </c:pt>
                <c:pt idx="17351">
                  <c:v>2.1105823516850002</c:v>
                </c:pt>
                <c:pt idx="17352">
                  <c:v>2.1106617450709999</c:v>
                </c:pt>
                <c:pt idx="17353">
                  <c:v>2.1107134819029998</c:v>
                </c:pt>
                <c:pt idx="17354">
                  <c:v>2.1107902526859998</c:v>
                </c:pt>
                <c:pt idx="17355">
                  <c:v>2.1109080314640001</c:v>
                </c:pt>
                <c:pt idx="17356">
                  <c:v>2.1110811233520002</c:v>
                </c:pt>
                <c:pt idx="17357">
                  <c:v>2.1111857891080001</c:v>
                </c:pt>
                <c:pt idx="17358">
                  <c:v>2.1112935543060001</c:v>
                </c:pt>
                <c:pt idx="17359">
                  <c:v>2.1114978790280001</c:v>
                </c:pt>
                <c:pt idx="17360">
                  <c:v>2.111633300781</c:v>
                </c:pt>
                <c:pt idx="17361">
                  <c:v>2.1119763851169999</c:v>
                </c:pt>
                <c:pt idx="17362">
                  <c:v>2.112067461014</c:v>
                </c:pt>
                <c:pt idx="17363">
                  <c:v>2.112187623978</c:v>
                </c:pt>
                <c:pt idx="17364">
                  <c:v>2.1124885082240001</c:v>
                </c:pt>
                <c:pt idx="17365">
                  <c:v>2.1125953197479999</c:v>
                </c:pt>
                <c:pt idx="17366">
                  <c:v>2.1126601696009999</c:v>
                </c:pt>
                <c:pt idx="17367">
                  <c:v>2.1127252578740001</c:v>
                </c:pt>
                <c:pt idx="17368">
                  <c:v>2.1127989292140001</c:v>
                </c:pt>
                <c:pt idx="17369">
                  <c:v>2.1128723621369998</c:v>
                </c:pt>
                <c:pt idx="17370">
                  <c:v>2.1129467487340001</c:v>
                </c:pt>
                <c:pt idx="17371">
                  <c:v>2.113023281097</c:v>
                </c:pt>
                <c:pt idx="17372">
                  <c:v>2.1131038665770001</c:v>
                </c:pt>
                <c:pt idx="17373">
                  <c:v>2.1131849288939999</c:v>
                </c:pt>
                <c:pt idx="17374">
                  <c:v>2.113264083862</c:v>
                </c:pt>
                <c:pt idx="17375">
                  <c:v>2.1133444309230001</c:v>
                </c:pt>
                <c:pt idx="17376">
                  <c:v>2.113420963287</c:v>
                </c:pt>
                <c:pt idx="17377">
                  <c:v>2.1134948730469998</c:v>
                </c:pt>
                <c:pt idx="17378">
                  <c:v>2.1135663986209998</c:v>
                </c:pt>
                <c:pt idx="17379">
                  <c:v>2.1136384010309999</c:v>
                </c:pt>
                <c:pt idx="17380">
                  <c:v>2.1137082576749999</c:v>
                </c:pt>
                <c:pt idx="17381">
                  <c:v>2.1137700080870001</c:v>
                </c:pt>
                <c:pt idx="17382">
                  <c:v>2.113830566406</c:v>
                </c:pt>
                <c:pt idx="17383">
                  <c:v>2.1138825416559999</c:v>
                </c:pt>
                <c:pt idx="17384">
                  <c:v>2.1139793396000002</c:v>
                </c:pt>
                <c:pt idx="17385">
                  <c:v>2.1140639781949999</c:v>
                </c:pt>
                <c:pt idx="17386">
                  <c:v>2.114175796509</c:v>
                </c:pt>
                <c:pt idx="17387">
                  <c:v>2.1144196987149999</c:v>
                </c:pt>
                <c:pt idx="17388">
                  <c:v>2.114542007446</c:v>
                </c:pt>
                <c:pt idx="17389">
                  <c:v>2.1147832870480001</c:v>
                </c:pt>
                <c:pt idx="17390">
                  <c:v>2.1148486137389999</c:v>
                </c:pt>
                <c:pt idx="17391">
                  <c:v>2.1149106025700002</c:v>
                </c:pt>
                <c:pt idx="17392">
                  <c:v>2.1149773597719999</c:v>
                </c:pt>
                <c:pt idx="17393">
                  <c:v>2.1150143146509999</c:v>
                </c:pt>
                <c:pt idx="17394">
                  <c:v>2.1150567531590001</c:v>
                </c:pt>
                <c:pt idx="17395">
                  <c:v>2.1151335239410001</c:v>
                </c:pt>
                <c:pt idx="17396">
                  <c:v>2.1153182983400001</c:v>
                </c:pt>
                <c:pt idx="17397">
                  <c:v>2.115384340286</c:v>
                </c:pt>
                <c:pt idx="17398">
                  <c:v>2.1154515743259998</c:v>
                </c:pt>
                <c:pt idx="17399">
                  <c:v>2.11550283432</c:v>
                </c:pt>
                <c:pt idx="17400">
                  <c:v>2.1155457496640002</c:v>
                </c:pt>
                <c:pt idx="17401">
                  <c:v>2.1155960559840001</c:v>
                </c:pt>
                <c:pt idx="17402">
                  <c:v>2.115642309189</c:v>
                </c:pt>
                <c:pt idx="17403">
                  <c:v>2.1156885623930002</c:v>
                </c:pt>
                <c:pt idx="17404">
                  <c:v>2.1157290935519999</c:v>
                </c:pt>
                <c:pt idx="17405">
                  <c:v>2.1157724857329998</c:v>
                </c:pt>
                <c:pt idx="17406">
                  <c:v>2.115835905075</c:v>
                </c:pt>
                <c:pt idx="17407">
                  <c:v>2.1158809661869999</c:v>
                </c:pt>
                <c:pt idx="17408">
                  <c:v>2.1159484386440002</c:v>
                </c:pt>
                <c:pt idx="17409">
                  <c:v>2.1160280704500001</c:v>
                </c:pt>
                <c:pt idx="17410">
                  <c:v>2.1161723136899999</c:v>
                </c:pt>
                <c:pt idx="17411">
                  <c:v>2.1162829399110001</c:v>
                </c:pt>
                <c:pt idx="17412">
                  <c:v>2.1163578033450001</c:v>
                </c:pt>
                <c:pt idx="17413">
                  <c:v>2.11643242836</c:v>
                </c:pt>
                <c:pt idx="17414">
                  <c:v>2.1167681217190002</c:v>
                </c:pt>
                <c:pt idx="17415">
                  <c:v>2.1171188354489998</c:v>
                </c:pt>
                <c:pt idx="17416">
                  <c:v>2.1171724796300002</c:v>
                </c:pt>
                <c:pt idx="17417">
                  <c:v>2.1172263622280001</c:v>
                </c:pt>
                <c:pt idx="17418">
                  <c:v>2.1172814369199999</c:v>
                </c:pt>
                <c:pt idx="17419">
                  <c:v>2.1173381805420002</c:v>
                </c:pt>
                <c:pt idx="17420">
                  <c:v>2.117398500443</c:v>
                </c:pt>
                <c:pt idx="17421">
                  <c:v>2.1174585819240002</c:v>
                </c:pt>
                <c:pt idx="17422">
                  <c:v>2.1175186634059999</c:v>
                </c:pt>
                <c:pt idx="17423">
                  <c:v>2.1175706386569999</c:v>
                </c:pt>
                <c:pt idx="17424">
                  <c:v>2.117624998093</c:v>
                </c:pt>
                <c:pt idx="17425">
                  <c:v>2.1177144050600001</c:v>
                </c:pt>
                <c:pt idx="17426">
                  <c:v>2.1177983284000002</c:v>
                </c:pt>
                <c:pt idx="17427">
                  <c:v>2.1178870201110001</c:v>
                </c:pt>
                <c:pt idx="17428">
                  <c:v>2.118062973022</c:v>
                </c:pt>
                <c:pt idx="17429">
                  <c:v>2.1183922290799999</c:v>
                </c:pt>
                <c:pt idx="17430">
                  <c:v>2.1184804439540001</c:v>
                </c:pt>
                <c:pt idx="17431">
                  <c:v>2.118556261063</c:v>
                </c:pt>
                <c:pt idx="17432">
                  <c:v>2.1186287403109998</c:v>
                </c:pt>
                <c:pt idx="17433">
                  <c:v>2.1187000274660002</c:v>
                </c:pt>
                <c:pt idx="17434">
                  <c:v>2.1187753677369998</c:v>
                </c:pt>
                <c:pt idx="17435">
                  <c:v>2.1188209056849998</c:v>
                </c:pt>
                <c:pt idx="17436">
                  <c:v>2.118903636932</c:v>
                </c:pt>
                <c:pt idx="17437">
                  <c:v>2.1189739704130002</c:v>
                </c:pt>
                <c:pt idx="17438">
                  <c:v>2.1190493106839998</c:v>
                </c:pt>
                <c:pt idx="17439">
                  <c:v>2.119103908539</c:v>
                </c:pt>
                <c:pt idx="17440">
                  <c:v>2.1191523075099998</c:v>
                </c:pt>
                <c:pt idx="17441">
                  <c:v>2.1192021369930001</c:v>
                </c:pt>
                <c:pt idx="17442">
                  <c:v>2.1192560195920001</c:v>
                </c:pt>
                <c:pt idx="17443">
                  <c:v>2.1193089485169998</c:v>
                </c:pt>
                <c:pt idx="17444">
                  <c:v>2.1193580627439998</c:v>
                </c:pt>
                <c:pt idx="17445">
                  <c:v>2.1194064617159998</c:v>
                </c:pt>
                <c:pt idx="17446">
                  <c:v>2.119464874268</c:v>
                </c:pt>
                <c:pt idx="17447">
                  <c:v>2.119510412216</c:v>
                </c:pt>
                <c:pt idx="17448">
                  <c:v>2.1198620796199998</c:v>
                </c:pt>
                <c:pt idx="17449">
                  <c:v>2.1199870109560002</c:v>
                </c:pt>
                <c:pt idx="17450">
                  <c:v>2.1203162670140001</c:v>
                </c:pt>
                <c:pt idx="17451">
                  <c:v>2.1204879283909999</c:v>
                </c:pt>
                <c:pt idx="17452">
                  <c:v>2.120759010315</c:v>
                </c:pt>
                <c:pt idx="17453">
                  <c:v>2.1208837032319998</c:v>
                </c:pt>
                <c:pt idx="17454">
                  <c:v>2.1209652423860001</c:v>
                </c:pt>
                <c:pt idx="17455">
                  <c:v>2.1210515499109999</c:v>
                </c:pt>
                <c:pt idx="17456">
                  <c:v>2.1211283206939999</c:v>
                </c:pt>
                <c:pt idx="17457">
                  <c:v>2.1214659214020002</c:v>
                </c:pt>
                <c:pt idx="17458">
                  <c:v>2.1217997074129999</c:v>
                </c:pt>
                <c:pt idx="17459">
                  <c:v>2.1219177246090002</c:v>
                </c:pt>
                <c:pt idx="17460">
                  <c:v>2.122004032135</c:v>
                </c:pt>
                <c:pt idx="17461">
                  <c:v>2.1220886707309998</c:v>
                </c:pt>
                <c:pt idx="17462">
                  <c:v>2.1222026348109999</c:v>
                </c:pt>
                <c:pt idx="17463">
                  <c:v>2.122459411621</c:v>
                </c:pt>
                <c:pt idx="17464">
                  <c:v>2.1225404739379998</c:v>
                </c:pt>
                <c:pt idx="17465">
                  <c:v>2.122667074203</c:v>
                </c:pt>
                <c:pt idx="17466">
                  <c:v>2.1227810382840002</c:v>
                </c:pt>
                <c:pt idx="17467">
                  <c:v>2.1230652332309998</c:v>
                </c:pt>
                <c:pt idx="17468">
                  <c:v>2.1232039928440001</c:v>
                </c:pt>
                <c:pt idx="17469">
                  <c:v>2.1233787536620001</c:v>
                </c:pt>
                <c:pt idx="17470">
                  <c:v>2.123463392258</c:v>
                </c:pt>
                <c:pt idx="17471">
                  <c:v>2.1235737800600001</c:v>
                </c:pt>
                <c:pt idx="17472">
                  <c:v>2.1236307620999999</c:v>
                </c:pt>
                <c:pt idx="17473">
                  <c:v>2.1237413883210001</c:v>
                </c:pt>
                <c:pt idx="17474">
                  <c:v>2.1237993240359998</c:v>
                </c:pt>
                <c:pt idx="17475">
                  <c:v>2.1238722801210002</c:v>
                </c:pt>
                <c:pt idx="17476">
                  <c:v>2.1239843368529998</c:v>
                </c:pt>
                <c:pt idx="17477">
                  <c:v>2.1240706443790001</c:v>
                </c:pt>
                <c:pt idx="17478">
                  <c:v>2.1241466999049998</c:v>
                </c:pt>
                <c:pt idx="17479">
                  <c:v>2.1241917610169998</c:v>
                </c:pt>
                <c:pt idx="17480">
                  <c:v>2.1242408752439998</c:v>
                </c:pt>
                <c:pt idx="17481">
                  <c:v>2.1243140697479999</c:v>
                </c:pt>
                <c:pt idx="17482">
                  <c:v>2.124438285828</c:v>
                </c:pt>
                <c:pt idx="17483">
                  <c:v>2.1246612071989999</c:v>
                </c:pt>
                <c:pt idx="17484">
                  <c:v>2.124782085419</c:v>
                </c:pt>
                <c:pt idx="17485">
                  <c:v>2.124860286713</c:v>
                </c:pt>
                <c:pt idx="17486">
                  <c:v>2.1252169609070002</c:v>
                </c:pt>
                <c:pt idx="17487">
                  <c:v>2.1253986358639998</c:v>
                </c:pt>
                <c:pt idx="17488">
                  <c:v>2.1255030632020002</c:v>
                </c:pt>
                <c:pt idx="17489">
                  <c:v>2.1258518695830002</c:v>
                </c:pt>
                <c:pt idx="17490">
                  <c:v>2.1261746883389998</c:v>
                </c:pt>
                <c:pt idx="17491">
                  <c:v>2.126250505447</c:v>
                </c:pt>
                <c:pt idx="17492">
                  <c:v>2.1263415813450002</c:v>
                </c:pt>
                <c:pt idx="17493">
                  <c:v>2.126431703568</c:v>
                </c:pt>
                <c:pt idx="17494">
                  <c:v>2.1265180110930002</c:v>
                </c:pt>
                <c:pt idx="17495">
                  <c:v>2.1266052722929998</c:v>
                </c:pt>
                <c:pt idx="17496">
                  <c:v>2.12682056427</c:v>
                </c:pt>
                <c:pt idx="17497">
                  <c:v>2.1269001960749998</c:v>
                </c:pt>
                <c:pt idx="17498">
                  <c:v>2.1269853115080002</c:v>
                </c:pt>
                <c:pt idx="17499">
                  <c:v>2.127073526382</c:v>
                </c:pt>
                <c:pt idx="17500">
                  <c:v>2.1271722316739998</c:v>
                </c:pt>
                <c:pt idx="17501">
                  <c:v>2.1272623538970001</c:v>
                </c:pt>
                <c:pt idx="17502">
                  <c:v>2.12734913826</c:v>
                </c:pt>
                <c:pt idx="17503">
                  <c:v>2.1274337768549998</c:v>
                </c:pt>
                <c:pt idx="17504">
                  <c:v>2.1275222301480001</c:v>
                </c:pt>
                <c:pt idx="17505">
                  <c:v>2.1276006698610002</c:v>
                </c:pt>
                <c:pt idx="17506">
                  <c:v>2.1276831626889998</c:v>
                </c:pt>
                <c:pt idx="17507">
                  <c:v>2.127767324448</c:v>
                </c:pt>
                <c:pt idx="17508">
                  <c:v>2.1280784606930001</c:v>
                </c:pt>
                <c:pt idx="17509">
                  <c:v>2.1281590461729998</c:v>
                </c:pt>
                <c:pt idx="17510">
                  <c:v>2.1284749507899998</c:v>
                </c:pt>
                <c:pt idx="17511">
                  <c:v>2.1286170482640001</c:v>
                </c:pt>
                <c:pt idx="17512">
                  <c:v>2.1286931037899999</c:v>
                </c:pt>
                <c:pt idx="17513">
                  <c:v>2.1287760734560002</c:v>
                </c:pt>
                <c:pt idx="17514">
                  <c:v>2.1288535594939999</c:v>
                </c:pt>
                <c:pt idx="17515">
                  <c:v>2.128930568695</c:v>
                </c:pt>
                <c:pt idx="17516">
                  <c:v>2.12916970253</c:v>
                </c:pt>
                <c:pt idx="17517">
                  <c:v>2.1293568611150002</c:v>
                </c:pt>
                <c:pt idx="17518">
                  <c:v>2.1295092105869999</c:v>
                </c:pt>
                <c:pt idx="17519">
                  <c:v>2.1296141147609999</c:v>
                </c:pt>
                <c:pt idx="17520">
                  <c:v>2.129666805267</c:v>
                </c:pt>
                <c:pt idx="17521">
                  <c:v>2.1297233104709998</c:v>
                </c:pt>
                <c:pt idx="17522">
                  <c:v>2.1297762393949999</c:v>
                </c:pt>
                <c:pt idx="17523">
                  <c:v>2.1298284530639999</c:v>
                </c:pt>
                <c:pt idx="17524">
                  <c:v>2.1299095153810002</c:v>
                </c:pt>
                <c:pt idx="17525">
                  <c:v>2.1302485465999998</c:v>
                </c:pt>
                <c:pt idx="17526">
                  <c:v>2.1303982734679998</c:v>
                </c:pt>
                <c:pt idx="17527">
                  <c:v>2.1305522918699999</c:v>
                </c:pt>
                <c:pt idx="17528">
                  <c:v>2.1308660507199999</c:v>
                </c:pt>
                <c:pt idx="17529">
                  <c:v>2.131222009659</c:v>
                </c:pt>
                <c:pt idx="17530">
                  <c:v>2.1314990520479999</c:v>
                </c:pt>
                <c:pt idx="17531">
                  <c:v>2.131647825241</c:v>
                </c:pt>
                <c:pt idx="17532">
                  <c:v>2.1317322254179998</c:v>
                </c:pt>
                <c:pt idx="17533">
                  <c:v>2.1317825317380001</c:v>
                </c:pt>
                <c:pt idx="17534">
                  <c:v>2.13183927536</c:v>
                </c:pt>
                <c:pt idx="17535">
                  <c:v>2.131896972656</c:v>
                </c:pt>
                <c:pt idx="17536">
                  <c:v>2.131953001022</c:v>
                </c:pt>
                <c:pt idx="17537">
                  <c:v>2.1320102214809999</c:v>
                </c:pt>
                <c:pt idx="17538">
                  <c:v>2.1320681571960001</c:v>
                </c:pt>
                <c:pt idx="17539">
                  <c:v>2.132127046585</c:v>
                </c:pt>
                <c:pt idx="17540">
                  <c:v>2.1321849823000001</c:v>
                </c:pt>
                <c:pt idx="17541">
                  <c:v>2.1322414875029998</c:v>
                </c:pt>
                <c:pt idx="17542">
                  <c:v>2.1322965621950001</c:v>
                </c:pt>
                <c:pt idx="17543">
                  <c:v>2.1323826313019998</c:v>
                </c:pt>
                <c:pt idx="17544">
                  <c:v>2.1325013637539998</c:v>
                </c:pt>
                <c:pt idx="17545">
                  <c:v>2.1326129436489998</c:v>
                </c:pt>
                <c:pt idx="17546">
                  <c:v>2.132798671722</c:v>
                </c:pt>
                <c:pt idx="17547">
                  <c:v>2.1329076290129998</c:v>
                </c:pt>
                <c:pt idx="17548">
                  <c:v>2.1330492496489999</c:v>
                </c:pt>
                <c:pt idx="17549">
                  <c:v>2.1333401203159998</c:v>
                </c:pt>
                <c:pt idx="17550">
                  <c:v>2.1334223747249998</c:v>
                </c:pt>
                <c:pt idx="17551">
                  <c:v>2.1335034370420001</c:v>
                </c:pt>
                <c:pt idx="17552">
                  <c:v>2.1336104869839998</c:v>
                </c:pt>
                <c:pt idx="17553">
                  <c:v>2.1337852478029999</c:v>
                </c:pt>
                <c:pt idx="17554">
                  <c:v>2.133857011795</c:v>
                </c:pt>
                <c:pt idx="17555">
                  <c:v>2.1339082717900002</c:v>
                </c:pt>
                <c:pt idx="17556">
                  <c:v>2.1339557170869998</c:v>
                </c:pt>
                <c:pt idx="17557">
                  <c:v>2.1340043544770002</c:v>
                </c:pt>
                <c:pt idx="17558">
                  <c:v>2.1340749263759999</c:v>
                </c:pt>
                <c:pt idx="17559">
                  <c:v>2.1341488361360001</c:v>
                </c:pt>
                <c:pt idx="17560">
                  <c:v>2.1342210769649999</c:v>
                </c:pt>
                <c:pt idx="17561">
                  <c:v>2.1342682838439999</c:v>
                </c:pt>
                <c:pt idx="17562">
                  <c:v>2.134315490723</c:v>
                </c:pt>
                <c:pt idx="17563">
                  <c:v>2.1343953609469999</c:v>
                </c:pt>
                <c:pt idx="17564">
                  <c:v>2.134470701218</c:v>
                </c:pt>
                <c:pt idx="17565">
                  <c:v>2.1345520019530002</c:v>
                </c:pt>
                <c:pt idx="17566">
                  <c:v>2.134605169296</c:v>
                </c:pt>
                <c:pt idx="17567">
                  <c:v>2.134683609009</c:v>
                </c:pt>
                <c:pt idx="17568">
                  <c:v>2.134760379791</c:v>
                </c:pt>
                <c:pt idx="17569">
                  <c:v>2.1348328590390002</c:v>
                </c:pt>
                <c:pt idx="17570">
                  <c:v>2.1349101066589999</c:v>
                </c:pt>
                <c:pt idx="17571">
                  <c:v>2.1350872516630002</c:v>
                </c:pt>
                <c:pt idx="17572">
                  <c:v>2.1354417800899999</c:v>
                </c:pt>
                <c:pt idx="17573">
                  <c:v>2.1355569362639999</c:v>
                </c:pt>
                <c:pt idx="17574">
                  <c:v>2.1356458663939999</c:v>
                </c:pt>
                <c:pt idx="17575">
                  <c:v>2.1356978416439998</c:v>
                </c:pt>
                <c:pt idx="17576">
                  <c:v>2.1357529163360001</c:v>
                </c:pt>
                <c:pt idx="17577">
                  <c:v>2.135810136795</c:v>
                </c:pt>
                <c:pt idx="17578">
                  <c:v>2.1358666419980001</c:v>
                </c:pt>
                <c:pt idx="17579">
                  <c:v>2.1359190940859998</c:v>
                </c:pt>
                <c:pt idx="17580">
                  <c:v>2.1359796524050001</c:v>
                </c:pt>
                <c:pt idx="17581">
                  <c:v>2.1360375881200002</c:v>
                </c:pt>
                <c:pt idx="17582">
                  <c:v>2.1360952854159998</c:v>
                </c:pt>
                <c:pt idx="17583">
                  <c:v>2.1361505985260001</c:v>
                </c:pt>
                <c:pt idx="17584">
                  <c:v>2.1362521648409998</c:v>
                </c:pt>
                <c:pt idx="17585">
                  <c:v>2.1364212036130001</c:v>
                </c:pt>
                <c:pt idx="17586">
                  <c:v>2.1365315914149998</c:v>
                </c:pt>
                <c:pt idx="17587">
                  <c:v>2.1366457939150001</c:v>
                </c:pt>
                <c:pt idx="17588">
                  <c:v>2.1367526054380002</c:v>
                </c:pt>
                <c:pt idx="17589">
                  <c:v>2.1369354724880001</c:v>
                </c:pt>
                <c:pt idx="17590">
                  <c:v>2.13711643219</c:v>
                </c:pt>
                <c:pt idx="17591">
                  <c:v>2.1374173164369998</c:v>
                </c:pt>
                <c:pt idx="17592">
                  <c:v>2.137493133545</c:v>
                </c:pt>
                <c:pt idx="17593">
                  <c:v>2.1375756263730001</c:v>
                </c:pt>
                <c:pt idx="17594">
                  <c:v>2.13764834404</c:v>
                </c:pt>
                <c:pt idx="17595">
                  <c:v>2.1377279758449999</c:v>
                </c:pt>
                <c:pt idx="17596">
                  <c:v>2.137904405594</c:v>
                </c:pt>
                <c:pt idx="17597">
                  <c:v>2.1382226943970002</c:v>
                </c:pt>
                <c:pt idx="17598">
                  <c:v>2.1383960247039999</c:v>
                </c:pt>
                <c:pt idx="17599">
                  <c:v>2.138741493225</c:v>
                </c:pt>
                <c:pt idx="17600">
                  <c:v>2.138837337494</c:v>
                </c:pt>
                <c:pt idx="17601">
                  <c:v>2.138928413391</c:v>
                </c:pt>
                <c:pt idx="17602">
                  <c:v>2.139058828354</c:v>
                </c:pt>
                <c:pt idx="17603">
                  <c:v>2.1392965316770001</c:v>
                </c:pt>
                <c:pt idx="17604">
                  <c:v>2.1393866538999999</c:v>
                </c:pt>
                <c:pt idx="17605">
                  <c:v>2.1394822597499998</c:v>
                </c:pt>
                <c:pt idx="17606">
                  <c:v>2.139569997787</c:v>
                </c:pt>
                <c:pt idx="17607">
                  <c:v>2.1396477222439998</c:v>
                </c:pt>
                <c:pt idx="17608">
                  <c:v>2.1399250030519998</c:v>
                </c:pt>
                <c:pt idx="17609">
                  <c:v>2.1400682926179999</c:v>
                </c:pt>
                <c:pt idx="17610">
                  <c:v>2.1402776241299999</c:v>
                </c:pt>
                <c:pt idx="17611">
                  <c:v>2.1406154632569998</c:v>
                </c:pt>
                <c:pt idx="17612">
                  <c:v>2.1409068107599998</c:v>
                </c:pt>
                <c:pt idx="17613">
                  <c:v>2.1411697864530002</c:v>
                </c:pt>
                <c:pt idx="17614">
                  <c:v>2.1413080692289999</c:v>
                </c:pt>
                <c:pt idx="17615">
                  <c:v>2.1414206027980001</c:v>
                </c:pt>
                <c:pt idx="17616">
                  <c:v>2.1415047645569998</c:v>
                </c:pt>
                <c:pt idx="17617">
                  <c:v>2.1416437625890001</c:v>
                </c:pt>
                <c:pt idx="17618">
                  <c:v>2.1419439315800002</c:v>
                </c:pt>
                <c:pt idx="17619">
                  <c:v>2.1420974731450002</c:v>
                </c:pt>
                <c:pt idx="17620">
                  <c:v>2.1421794891360002</c:v>
                </c:pt>
                <c:pt idx="17621">
                  <c:v>2.1422567367549998</c:v>
                </c:pt>
                <c:pt idx="17622">
                  <c:v>2.1423530578609999</c:v>
                </c:pt>
                <c:pt idx="17623">
                  <c:v>2.1424241065979999</c:v>
                </c:pt>
                <c:pt idx="17624">
                  <c:v>2.142494440079</c:v>
                </c:pt>
                <c:pt idx="17625">
                  <c:v>2.1425700187680001</c:v>
                </c:pt>
                <c:pt idx="17626">
                  <c:v>2.142647743225</c:v>
                </c:pt>
                <c:pt idx="17627">
                  <c:v>2.1426959037779998</c:v>
                </c:pt>
                <c:pt idx="17628">
                  <c:v>2.1427495479580001</c:v>
                </c:pt>
                <c:pt idx="17629">
                  <c:v>2.1427948474880001</c:v>
                </c:pt>
                <c:pt idx="17630">
                  <c:v>2.1428425312039998</c:v>
                </c:pt>
                <c:pt idx="17631">
                  <c:v>2.1428930759429998</c:v>
                </c:pt>
                <c:pt idx="17632">
                  <c:v>2.1429781913760002</c:v>
                </c:pt>
                <c:pt idx="17633">
                  <c:v>2.1433141231540001</c:v>
                </c:pt>
                <c:pt idx="17634">
                  <c:v>2.143472909927</c:v>
                </c:pt>
                <c:pt idx="17635">
                  <c:v>2.1437461376189999</c:v>
                </c:pt>
                <c:pt idx="17636">
                  <c:v>2.143870592117</c:v>
                </c:pt>
                <c:pt idx="17637">
                  <c:v>2.1439535617829999</c:v>
                </c:pt>
                <c:pt idx="17638">
                  <c:v>2.1440370082859999</c:v>
                </c:pt>
                <c:pt idx="17639">
                  <c:v>2.144121408463</c:v>
                </c:pt>
                <c:pt idx="17640">
                  <c:v>2.1442077159880002</c:v>
                </c:pt>
                <c:pt idx="17641">
                  <c:v>2.144295930862</c:v>
                </c:pt>
                <c:pt idx="17642">
                  <c:v>2.1443974971770001</c:v>
                </c:pt>
                <c:pt idx="17643">
                  <c:v>2.144451141357</c:v>
                </c:pt>
                <c:pt idx="17644">
                  <c:v>2.1445074081420001</c:v>
                </c:pt>
                <c:pt idx="17645">
                  <c:v>2.1445612907410001</c:v>
                </c:pt>
                <c:pt idx="17646">
                  <c:v>2.1446156501770002</c:v>
                </c:pt>
                <c:pt idx="17647">
                  <c:v>2.1446716785429998</c:v>
                </c:pt>
                <c:pt idx="17648">
                  <c:v>2.1447243690489999</c:v>
                </c:pt>
                <c:pt idx="17649">
                  <c:v>2.1447794437410002</c:v>
                </c:pt>
                <c:pt idx="17650">
                  <c:v>2.1448752880100002</c:v>
                </c:pt>
                <c:pt idx="17651">
                  <c:v>2.1449663639069998</c:v>
                </c:pt>
                <c:pt idx="17652">
                  <c:v>2.1451864242549998</c:v>
                </c:pt>
                <c:pt idx="17653">
                  <c:v>2.1453292369839998</c:v>
                </c:pt>
                <c:pt idx="17654">
                  <c:v>2.1454052925110001</c:v>
                </c:pt>
                <c:pt idx="17655">
                  <c:v>2.1454944610600002</c:v>
                </c:pt>
                <c:pt idx="17656">
                  <c:v>2.1455402374269998</c:v>
                </c:pt>
                <c:pt idx="17657">
                  <c:v>2.145624637604</c:v>
                </c:pt>
                <c:pt idx="17658">
                  <c:v>2.1456975936889999</c:v>
                </c:pt>
                <c:pt idx="17659">
                  <c:v>2.1458151340480001</c:v>
                </c:pt>
                <c:pt idx="17660">
                  <c:v>2.1460547447199998</c:v>
                </c:pt>
                <c:pt idx="17661">
                  <c:v>2.1461570262910001</c:v>
                </c:pt>
                <c:pt idx="17662">
                  <c:v>2.1462659835819999</c:v>
                </c:pt>
                <c:pt idx="17663">
                  <c:v>2.146404027939</c:v>
                </c:pt>
                <c:pt idx="17664">
                  <c:v>2.1464884281160002</c:v>
                </c:pt>
                <c:pt idx="17665">
                  <c:v>2.146560907364</c:v>
                </c:pt>
                <c:pt idx="17666">
                  <c:v>2.1468632221220001</c:v>
                </c:pt>
                <c:pt idx="17667">
                  <c:v>2.1470851898190002</c:v>
                </c:pt>
                <c:pt idx="17668">
                  <c:v>2.1471879482270002</c:v>
                </c:pt>
                <c:pt idx="17669">
                  <c:v>2.1472682952879998</c:v>
                </c:pt>
                <c:pt idx="17670">
                  <c:v>2.14732503891</c:v>
                </c:pt>
                <c:pt idx="17671">
                  <c:v>2.1476321220400001</c:v>
                </c:pt>
                <c:pt idx="17672">
                  <c:v>2.1477465629579999</c:v>
                </c:pt>
                <c:pt idx="17673">
                  <c:v>2.14794921875</c:v>
                </c:pt>
                <c:pt idx="17674">
                  <c:v>2.1480760574339999</c:v>
                </c:pt>
                <c:pt idx="17675">
                  <c:v>2.1481668949129999</c:v>
                </c:pt>
                <c:pt idx="17676">
                  <c:v>2.1482150554659998</c:v>
                </c:pt>
                <c:pt idx="17677">
                  <c:v>2.1482632160190001</c:v>
                </c:pt>
                <c:pt idx="17678">
                  <c:v>2.1483099460599999</c:v>
                </c:pt>
                <c:pt idx="17679">
                  <c:v>2.1483545303340001</c:v>
                </c:pt>
                <c:pt idx="17680">
                  <c:v>2.1483969688419999</c:v>
                </c:pt>
                <c:pt idx="17681">
                  <c:v>2.148486614227</c:v>
                </c:pt>
                <c:pt idx="17682">
                  <c:v>2.1485941410059999</c:v>
                </c:pt>
                <c:pt idx="17683">
                  <c:v>2.1487486362460002</c:v>
                </c:pt>
                <c:pt idx="17684">
                  <c:v>2.1488549709320002</c:v>
                </c:pt>
                <c:pt idx="17685">
                  <c:v>2.14896941185</c:v>
                </c:pt>
                <c:pt idx="17686">
                  <c:v>2.1492865085599999</c:v>
                </c:pt>
                <c:pt idx="17687">
                  <c:v>2.149426460266</c:v>
                </c:pt>
                <c:pt idx="17688">
                  <c:v>2.1496095657350001</c:v>
                </c:pt>
                <c:pt idx="17689">
                  <c:v>2.1496920585630002</c:v>
                </c:pt>
                <c:pt idx="17690">
                  <c:v>2.1497721672060002</c:v>
                </c:pt>
                <c:pt idx="17691">
                  <c:v>2.1499085426329998</c:v>
                </c:pt>
                <c:pt idx="17692">
                  <c:v>2.1499822139739999</c:v>
                </c:pt>
                <c:pt idx="17693">
                  <c:v>2.1500320434570002</c:v>
                </c:pt>
                <c:pt idx="17694">
                  <c:v>2.1500761508939998</c:v>
                </c:pt>
                <c:pt idx="17695">
                  <c:v>2.1501216888429999</c:v>
                </c:pt>
                <c:pt idx="17696">
                  <c:v>2.150160551071</c:v>
                </c:pt>
                <c:pt idx="17697">
                  <c:v>2.150207519531</c:v>
                </c:pt>
                <c:pt idx="17698">
                  <c:v>2.1502742767330001</c:v>
                </c:pt>
                <c:pt idx="17699">
                  <c:v>2.1505382060999998</c:v>
                </c:pt>
                <c:pt idx="17700">
                  <c:v>2.15061545372</c:v>
                </c:pt>
                <c:pt idx="17701">
                  <c:v>2.1506998538970001</c:v>
                </c:pt>
                <c:pt idx="17702">
                  <c:v>2.1507439613339998</c:v>
                </c:pt>
                <c:pt idx="17703">
                  <c:v>2.1507959365840001</c:v>
                </c:pt>
                <c:pt idx="17704">
                  <c:v>2.1508452892299998</c:v>
                </c:pt>
                <c:pt idx="17705">
                  <c:v>2.1508948802950001</c:v>
                </c:pt>
                <c:pt idx="17706">
                  <c:v>2.1509501934049999</c:v>
                </c:pt>
                <c:pt idx="17707">
                  <c:v>2.1510031223300001</c:v>
                </c:pt>
                <c:pt idx="17708">
                  <c:v>2.1510605812070001</c:v>
                </c:pt>
                <c:pt idx="17709">
                  <c:v>2.1511189937589998</c:v>
                </c:pt>
                <c:pt idx="17710">
                  <c:v>2.1511750221249999</c:v>
                </c:pt>
                <c:pt idx="17711">
                  <c:v>2.1512231826780002</c:v>
                </c:pt>
                <c:pt idx="17712">
                  <c:v>2.1513142585749998</c:v>
                </c:pt>
                <c:pt idx="17713">
                  <c:v>2.151396989822</c:v>
                </c:pt>
                <c:pt idx="17714">
                  <c:v>2.151508569717</c:v>
                </c:pt>
                <c:pt idx="17715">
                  <c:v>2.1517724990840001</c:v>
                </c:pt>
                <c:pt idx="17716">
                  <c:v>2.152085781097</c:v>
                </c:pt>
                <c:pt idx="17717">
                  <c:v>2.1522831916810001</c:v>
                </c:pt>
                <c:pt idx="17718">
                  <c:v>2.1523871421809999</c:v>
                </c:pt>
                <c:pt idx="17719">
                  <c:v>2.1524951457979999</c:v>
                </c:pt>
                <c:pt idx="17720">
                  <c:v>2.1526362895969999</c:v>
                </c:pt>
                <c:pt idx="17721">
                  <c:v>2.1527445316309999</c:v>
                </c:pt>
                <c:pt idx="17722">
                  <c:v>2.1527931690219999</c:v>
                </c:pt>
                <c:pt idx="17723">
                  <c:v>2.152842521667</c:v>
                </c:pt>
                <c:pt idx="17724">
                  <c:v>2.1529111862180002</c:v>
                </c:pt>
                <c:pt idx="17725">
                  <c:v>2.152959108353</c:v>
                </c:pt>
                <c:pt idx="17726">
                  <c:v>2.1530280113220002</c:v>
                </c:pt>
                <c:pt idx="17727">
                  <c:v>2.1530952453609999</c:v>
                </c:pt>
                <c:pt idx="17728">
                  <c:v>2.153177499771</c:v>
                </c:pt>
                <c:pt idx="17729">
                  <c:v>2.1532969474789998</c:v>
                </c:pt>
                <c:pt idx="17730">
                  <c:v>2.1533875465390002</c:v>
                </c:pt>
                <c:pt idx="17731">
                  <c:v>2.1534421443939999</c:v>
                </c:pt>
                <c:pt idx="17732">
                  <c:v>2.1534924507139999</c:v>
                </c:pt>
                <c:pt idx="17733">
                  <c:v>2.1535422801970001</c:v>
                </c:pt>
                <c:pt idx="17734">
                  <c:v>2.153597593307</c:v>
                </c:pt>
                <c:pt idx="17735">
                  <c:v>2.153646469116</c:v>
                </c:pt>
                <c:pt idx="17736">
                  <c:v>2.1537239551540002</c:v>
                </c:pt>
                <c:pt idx="17737">
                  <c:v>2.15380525589</c:v>
                </c:pt>
                <c:pt idx="17738">
                  <c:v>2.1538860797880002</c:v>
                </c:pt>
                <c:pt idx="17739">
                  <c:v>2.1539721488949999</c:v>
                </c:pt>
                <c:pt idx="17740">
                  <c:v>2.1540594100949999</c:v>
                </c:pt>
                <c:pt idx="17741">
                  <c:v>2.154434680939</c:v>
                </c:pt>
                <c:pt idx="17742">
                  <c:v>2.1546041965480001</c:v>
                </c:pt>
                <c:pt idx="17743">
                  <c:v>2.1546957492829999</c:v>
                </c:pt>
                <c:pt idx="17744">
                  <c:v>2.1547994613650001</c:v>
                </c:pt>
                <c:pt idx="17745">
                  <c:v>2.1548552513120001</c:v>
                </c:pt>
                <c:pt idx="17746">
                  <c:v>2.1549065113069998</c:v>
                </c:pt>
                <c:pt idx="17747">
                  <c:v>2.154954195023</c:v>
                </c:pt>
                <c:pt idx="17748">
                  <c:v>2.1550507545470001</c:v>
                </c:pt>
                <c:pt idx="17749">
                  <c:v>2.155130386353</c:v>
                </c:pt>
                <c:pt idx="17750">
                  <c:v>2.1554787158969999</c:v>
                </c:pt>
                <c:pt idx="17751">
                  <c:v>2.1555566787720002</c:v>
                </c:pt>
                <c:pt idx="17752">
                  <c:v>2.1556451320650001</c:v>
                </c:pt>
                <c:pt idx="17753">
                  <c:v>2.155742406845</c:v>
                </c:pt>
                <c:pt idx="17754">
                  <c:v>2.1557943820949999</c:v>
                </c:pt>
                <c:pt idx="17755">
                  <c:v>2.1559009551999999</c:v>
                </c:pt>
                <c:pt idx="17756">
                  <c:v>2.1559495925899999</c:v>
                </c:pt>
                <c:pt idx="17757">
                  <c:v>2.1560466289520002</c:v>
                </c:pt>
                <c:pt idx="17758">
                  <c:v>2.1561398506159999</c:v>
                </c:pt>
                <c:pt idx="17759">
                  <c:v>2.1561884880069999</c:v>
                </c:pt>
                <c:pt idx="17760">
                  <c:v>2.156239509583</c:v>
                </c:pt>
                <c:pt idx="17761">
                  <c:v>2.15633893013</c:v>
                </c:pt>
                <c:pt idx="17762">
                  <c:v>2.1564292907709999</c:v>
                </c:pt>
                <c:pt idx="17763">
                  <c:v>2.1565232276919999</c:v>
                </c:pt>
                <c:pt idx="17764">
                  <c:v>2.1566157340999998</c:v>
                </c:pt>
                <c:pt idx="17765">
                  <c:v>2.156947612762</c:v>
                </c:pt>
                <c:pt idx="17766">
                  <c:v>2.1570689678189998</c:v>
                </c:pt>
                <c:pt idx="17767">
                  <c:v>2.1571426391599999</c:v>
                </c:pt>
                <c:pt idx="17768">
                  <c:v>2.1572132110600002</c:v>
                </c:pt>
                <c:pt idx="17769">
                  <c:v>2.157280445099</c:v>
                </c:pt>
                <c:pt idx="17770">
                  <c:v>2.1573431491849999</c:v>
                </c:pt>
                <c:pt idx="17771">
                  <c:v>2.1573910713200002</c:v>
                </c:pt>
                <c:pt idx="17772">
                  <c:v>2.1574330329900002</c:v>
                </c:pt>
                <c:pt idx="17773">
                  <c:v>2.1574804782869998</c:v>
                </c:pt>
                <c:pt idx="17774">
                  <c:v>2.1575260162349998</c:v>
                </c:pt>
                <c:pt idx="17775">
                  <c:v>2.1575744152070002</c:v>
                </c:pt>
                <c:pt idx="17776">
                  <c:v>2.1576445102689998</c:v>
                </c:pt>
                <c:pt idx="17777">
                  <c:v>2.157840490341</c:v>
                </c:pt>
                <c:pt idx="17778">
                  <c:v>2.1579203605649999</c:v>
                </c:pt>
                <c:pt idx="17779">
                  <c:v>2.1580145359039999</c:v>
                </c:pt>
                <c:pt idx="17780">
                  <c:v>2.1583149433140001</c:v>
                </c:pt>
                <c:pt idx="17781">
                  <c:v>2.1584043502810002</c:v>
                </c:pt>
                <c:pt idx="17782">
                  <c:v>2.1585252284999998</c:v>
                </c:pt>
                <c:pt idx="17783">
                  <c:v>2.158642530441</c:v>
                </c:pt>
                <c:pt idx="17784">
                  <c:v>2.1587142944340001</c:v>
                </c:pt>
                <c:pt idx="17785">
                  <c:v>2.1587979793550001</c:v>
                </c:pt>
                <c:pt idx="17786">
                  <c:v>2.158883333206</c:v>
                </c:pt>
                <c:pt idx="17787">
                  <c:v>2.1592154502869998</c:v>
                </c:pt>
                <c:pt idx="17788">
                  <c:v>2.1592955589290002</c:v>
                </c:pt>
                <c:pt idx="17789">
                  <c:v>2.1593904495239999</c:v>
                </c:pt>
                <c:pt idx="17790">
                  <c:v>2.1594347953800002</c:v>
                </c:pt>
                <c:pt idx="17791">
                  <c:v>2.1594834327700001</c:v>
                </c:pt>
                <c:pt idx="17792">
                  <c:v>2.1595797538760002</c:v>
                </c:pt>
                <c:pt idx="17793">
                  <c:v>2.1596744060519999</c:v>
                </c:pt>
                <c:pt idx="17794">
                  <c:v>2.1597754955289998</c:v>
                </c:pt>
                <c:pt idx="17795">
                  <c:v>2.1598594188689999</c:v>
                </c:pt>
                <c:pt idx="17796">
                  <c:v>2.1599457263950002</c:v>
                </c:pt>
                <c:pt idx="17797">
                  <c:v>2.1600348949430002</c:v>
                </c:pt>
                <c:pt idx="17798">
                  <c:v>2.1601216793060001</c:v>
                </c:pt>
                <c:pt idx="17799">
                  <c:v>2.1602389812470002</c:v>
                </c:pt>
                <c:pt idx="17800">
                  <c:v>2.1605808734890002</c:v>
                </c:pt>
                <c:pt idx="17801">
                  <c:v>2.160655021667</c:v>
                </c:pt>
                <c:pt idx="17802">
                  <c:v>2.160705566406</c:v>
                </c:pt>
                <c:pt idx="17803">
                  <c:v>2.1607816219329998</c:v>
                </c:pt>
                <c:pt idx="17804">
                  <c:v>2.160850524902</c:v>
                </c:pt>
                <c:pt idx="17805">
                  <c:v>2.160932302475</c:v>
                </c:pt>
                <c:pt idx="17806">
                  <c:v>2.1610076427460001</c:v>
                </c:pt>
                <c:pt idx="17807">
                  <c:v>2.161082267761</c:v>
                </c:pt>
                <c:pt idx="17808">
                  <c:v>2.161150217056</c:v>
                </c:pt>
                <c:pt idx="17809">
                  <c:v>2.1612198352809999</c:v>
                </c:pt>
                <c:pt idx="17810">
                  <c:v>2.161293506622</c:v>
                </c:pt>
                <c:pt idx="17811">
                  <c:v>2.1613411903380002</c:v>
                </c:pt>
                <c:pt idx="17812">
                  <c:v>2.1613843441010001</c:v>
                </c:pt>
                <c:pt idx="17813">
                  <c:v>2.1614317893980002</c:v>
                </c:pt>
                <c:pt idx="17814">
                  <c:v>2.161472797394</c:v>
                </c:pt>
                <c:pt idx="17815">
                  <c:v>2.1615240573880001</c:v>
                </c:pt>
                <c:pt idx="17816">
                  <c:v>2.1618587970730001</c:v>
                </c:pt>
                <c:pt idx="17817">
                  <c:v>2.162188053131</c:v>
                </c:pt>
                <c:pt idx="17818">
                  <c:v>2.162452697754</c:v>
                </c:pt>
                <c:pt idx="17819">
                  <c:v>2.1627416610719998</c:v>
                </c:pt>
                <c:pt idx="17820">
                  <c:v>2.1628913879390002</c:v>
                </c:pt>
                <c:pt idx="17821">
                  <c:v>2.1629703044889999</c:v>
                </c:pt>
                <c:pt idx="17822">
                  <c:v>2.1630260944369999</c:v>
                </c:pt>
                <c:pt idx="17823">
                  <c:v>2.1631112098690002</c:v>
                </c:pt>
                <c:pt idx="17824">
                  <c:v>2.1634690761569999</c:v>
                </c:pt>
                <c:pt idx="17825">
                  <c:v>2.1636710166930002</c:v>
                </c:pt>
                <c:pt idx="17826">
                  <c:v>2.1637952327729999</c:v>
                </c:pt>
                <c:pt idx="17827">
                  <c:v>2.163875818253</c:v>
                </c:pt>
                <c:pt idx="17828">
                  <c:v>2.163963317871</c:v>
                </c:pt>
                <c:pt idx="17829">
                  <c:v>2.1643323898319999</c:v>
                </c:pt>
                <c:pt idx="17830">
                  <c:v>2.1644847393040001</c:v>
                </c:pt>
                <c:pt idx="17831">
                  <c:v>2.164564847946</c:v>
                </c:pt>
                <c:pt idx="17832">
                  <c:v>2.1646556854250001</c:v>
                </c:pt>
                <c:pt idx="17833">
                  <c:v>2.1647439002989999</c:v>
                </c:pt>
                <c:pt idx="17834">
                  <c:v>2.1648323535920002</c:v>
                </c:pt>
                <c:pt idx="17835">
                  <c:v>2.164918661118</c:v>
                </c:pt>
                <c:pt idx="17836">
                  <c:v>2.1650807857509999</c:v>
                </c:pt>
                <c:pt idx="17837">
                  <c:v>2.165166139603</c:v>
                </c:pt>
                <c:pt idx="17838">
                  <c:v>2.1652827262879999</c:v>
                </c:pt>
                <c:pt idx="17839">
                  <c:v>2.1654589176179999</c:v>
                </c:pt>
                <c:pt idx="17840">
                  <c:v>2.165708780289</c:v>
                </c:pt>
                <c:pt idx="17841">
                  <c:v>2.165966749191</c:v>
                </c:pt>
                <c:pt idx="17842">
                  <c:v>2.1660854816440001</c:v>
                </c:pt>
                <c:pt idx="17843">
                  <c:v>2.1662032604219998</c:v>
                </c:pt>
                <c:pt idx="17844">
                  <c:v>2.1665036678309999</c:v>
                </c:pt>
                <c:pt idx="17845">
                  <c:v>2.1667556762700002</c:v>
                </c:pt>
                <c:pt idx="17846">
                  <c:v>2.1668672561650002</c:v>
                </c:pt>
                <c:pt idx="17847">
                  <c:v>2.1669418811800001</c:v>
                </c:pt>
                <c:pt idx="17848">
                  <c:v>2.167006254196</c:v>
                </c:pt>
                <c:pt idx="17849">
                  <c:v>2.1670491695399998</c:v>
                </c:pt>
                <c:pt idx="17850">
                  <c:v>2.1671018600459999</c:v>
                </c:pt>
                <c:pt idx="17851">
                  <c:v>2.1671521663669999</c:v>
                </c:pt>
                <c:pt idx="17852">
                  <c:v>2.1672034263610001</c:v>
                </c:pt>
                <c:pt idx="17853">
                  <c:v>2.167283296585</c:v>
                </c:pt>
                <c:pt idx="17854">
                  <c:v>2.1673631668089999</c:v>
                </c:pt>
                <c:pt idx="17855">
                  <c:v>2.1674425601960001</c:v>
                </c:pt>
                <c:pt idx="17856">
                  <c:v>2.167492628098</c:v>
                </c:pt>
                <c:pt idx="17857">
                  <c:v>2.16756939888</c:v>
                </c:pt>
                <c:pt idx="17858">
                  <c:v>2.167637348175</c:v>
                </c:pt>
                <c:pt idx="17859">
                  <c:v>2.1676917076110001</c:v>
                </c:pt>
                <c:pt idx="17860">
                  <c:v>2.1677427291870002</c:v>
                </c:pt>
                <c:pt idx="17861">
                  <c:v>2.167796134949</c:v>
                </c:pt>
                <c:pt idx="17862">
                  <c:v>2.1678838729860002</c:v>
                </c:pt>
                <c:pt idx="17863">
                  <c:v>2.1679646968839998</c:v>
                </c:pt>
                <c:pt idx="17864">
                  <c:v>2.1680448055269999</c:v>
                </c:pt>
                <c:pt idx="17865">
                  <c:v>2.1681346893310001</c:v>
                </c:pt>
                <c:pt idx="17866">
                  <c:v>2.1684923172000001</c:v>
                </c:pt>
                <c:pt idx="17867">
                  <c:v>2.1686091423030001</c:v>
                </c:pt>
                <c:pt idx="17868">
                  <c:v>2.168729066849</c:v>
                </c:pt>
                <c:pt idx="17869">
                  <c:v>2.1688156127929998</c:v>
                </c:pt>
                <c:pt idx="17870">
                  <c:v>2.1689112186430002</c:v>
                </c:pt>
                <c:pt idx="17871">
                  <c:v>2.1690135002140001</c:v>
                </c:pt>
                <c:pt idx="17872">
                  <c:v>2.1690661907200002</c:v>
                </c:pt>
                <c:pt idx="17873">
                  <c:v>2.1691625118259998</c:v>
                </c:pt>
                <c:pt idx="17874">
                  <c:v>2.1692674159999998</c:v>
                </c:pt>
                <c:pt idx="17875">
                  <c:v>2.1693665981289998</c:v>
                </c:pt>
                <c:pt idx="17876">
                  <c:v>2.1694643497469999</c:v>
                </c:pt>
                <c:pt idx="17877">
                  <c:v>2.1695554256439999</c:v>
                </c:pt>
                <c:pt idx="17878">
                  <c:v>2.1696522235870002</c:v>
                </c:pt>
                <c:pt idx="17879">
                  <c:v>2.1697421073909999</c:v>
                </c:pt>
                <c:pt idx="17880">
                  <c:v>2.1698617935179998</c:v>
                </c:pt>
                <c:pt idx="17881">
                  <c:v>2.1699798107150001</c:v>
                </c:pt>
                <c:pt idx="17882">
                  <c:v>2.1703128814700001</c:v>
                </c:pt>
                <c:pt idx="17883">
                  <c:v>2.170459032059</c:v>
                </c:pt>
                <c:pt idx="17884">
                  <c:v>2.1705963611599999</c:v>
                </c:pt>
                <c:pt idx="17885">
                  <c:v>2.1706814765929998</c:v>
                </c:pt>
                <c:pt idx="17886">
                  <c:v>2.1707532405849999</c:v>
                </c:pt>
                <c:pt idx="17887">
                  <c:v>2.1708683967589999</c:v>
                </c:pt>
                <c:pt idx="17888">
                  <c:v>2.1709496974950002</c:v>
                </c:pt>
                <c:pt idx="17889">
                  <c:v>2.1712379455569999</c:v>
                </c:pt>
                <c:pt idx="17890">
                  <c:v>2.1713819503780001</c:v>
                </c:pt>
                <c:pt idx="17891">
                  <c:v>2.1714890003199998</c:v>
                </c:pt>
                <c:pt idx="17892">
                  <c:v>2.171588897705</c:v>
                </c:pt>
                <c:pt idx="17893">
                  <c:v>2.1718878746030001</c:v>
                </c:pt>
                <c:pt idx="17894">
                  <c:v>2.1721961498260001</c:v>
                </c:pt>
                <c:pt idx="17895">
                  <c:v>2.1724810600279998</c:v>
                </c:pt>
                <c:pt idx="17896">
                  <c:v>2.1727130413059998</c:v>
                </c:pt>
                <c:pt idx="17897">
                  <c:v>2.1727945804600002</c:v>
                </c:pt>
                <c:pt idx="17898">
                  <c:v>2.1728386878969999</c:v>
                </c:pt>
                <c:pt idx="17899">
                  <c:v>2.1728878021239999</c:v>
                </c:pt>
                <c:pt idx="17900">
                  <c:v>2.1729381084439998</c:v>
                </c:pt>
                <c:pt idx="17901">
                  <c:v>2.1729917526250002</c:v>
                </c:pt>
                <c:pt idx="17902">
                  <c:v>2.173044919968</c:v>
                </c:pt>
                <c:pt idx="17903">
                  <c:v>2.1730961799620001</c:v>
                </c:pt>
                <c:pt idx="17904">
                  <c:v>2.1731436252590002</c:v>
                </c:pt>
                <c:pt idx="17905">
                  <c:v>2.1732392311100002</c:v>
                </c:pt>
                <c:pt idx="17906">
                  <c:v>2.1733410358429999</c:v>
                </c:pt>
                <c:pt idx="17907">
                  <c:v>2.173437595367</c:v>
                </c:pt>
                <c:pt idx="17908">
                  <c:v>2.1735336780550001</c:v>
                </c:pt>
                <c:pt idx="17909">
                  <c:v>2.1736247539520002</c:v>
                </c:pt>
                <c:pt idx="17910">
                  <c:v>2.1737098693850001</c:v>
                </c:pt>
                <c:pt idx="17911">
                  <c:v>2.17400598526</c:v>
                </c:pt>
                <c:pt idx="17912">
                  <c:v>2.1741187572479999</c:v>
                </c:pt>
                <c:pt idx="17913">
                  <c:v>2.1742043495179999</c:v>
                </c:pt>
                <c:pt idx="17914">
                  <c:v>2.174353122711</c:v>
                </c:pt>
                <c:pt idx="17915">
                  <c:v>2.1745786666870002</c:v>
                </c:pt>
                <c:pt idx="17916">
                  <c:v>2.1746525764469999</c:v>
                </c:pt>
                <c:pt idx="17917">
                  <c:v>2.1748199462889999</c:v>
                </c:pt>
                <c:pt idx="17918">
                  <c:v>2.174952745438</c:v>
                </c:pt>
                <c:pt idx="17919">
                  <c:v>2.1750271320340002</c:v>
                </c:pt>
                <c:pt idx="17920">
                  <c:v>2.1750762462619999</c:v>
                </c:pt>
                <c:pt idx="17921">
                  <c:v>2.175127506256</c:v>
                </c:pt>
                <c:pt idx="17922">
                  <c:v>2.1751999855039998</c:v>
                </c:pt>
                <c:pt idx="17923">
                  <c:v>2.1752455234529999</c:v>
                </c:pt>
                <c:pt idx="17924">
                  <c:v>2.1752955913540002</c:v>
                </c:pt>
                <c:pt idx="17925">
                  <c:v>2.1753413677219999</c:v>
                </c:pt>
                <c:pt idx="17926">
                  <c:v>2.1754164695739999</c:v>
                </c:pt>
                <c:pt idx="17927">
                  <c:v>2.1755349636079999</c:v>
                </c:pt>
                <c:pt idx="17928">
                  <c:v>2.1758425235750001</c:v>
                </c:pt>
                <c:pt idx="17929">
                  <c:v>2.17600440979</c:v>
                </c:pt>
                <c:pt idx="17930">
                  <c:v>2.176131725311</c:v>
                </c:pt>
                <c:pt idx="17931">
                  <c:v>2.1762158870700001</c:v>
                </c:pt>
                <c:pt idx="17932">
                  <c:v>2.176300764084</c:v>
                </c:pt>
                <c:pt idx="17933">
                  <c:v>2.176562547684</c:v>
                </c:pt>
                <c:pt idx="17934">
                  <c:v>2.1766755580899999</c:v>
                </c:pt>
                <c:pt idx="17935">
                  <c:v>2.1767563819890001</c:v>
                </c:pt>
                <c:pt idx="17936">
                  <c:v>2.1768352985380002</c:v>
                </c:pt>
                <c:pt idx="17937">
                  <c:v>2.1769292354580001</c:v>
                </c:pt>
                <c:pt idx="17938">
                  <c:v>2.1770217418670001</c:v>
                </c:pt>
                <c:pt idx="17939">
                  <c:v>2.177141427994</c:v>
                </c:pt>
                <c:pt idx="17940">
                  <c:v>2.177230358124</c:v>
                </c:pt>
                <c:pt idx="17941">
                  <c:v>2.1773142814640001</c:v>
                </c:pt>
                <c:pt idx="17942">
                  <c:v>2.1774346828460001</c:v>
                </c:pt>
                <c:pt idx="17943">
                  <c:v>2.177561998367</c:v>
                </c:pt>
                <c:pt idx="17944">
                  <c:v>2.177680253983</c:v>
                </c:pt>
                <c:pt idx="17945">
                  <c:v>2.1778295040129998</c:v>
                </c:pt>
                <c:pt idx="17946">
                  <c:v>2.1781404018399999</c:v>
                </c:pt>
                <c:pt idx="17947">
                  <c:v>2.1784577369689999</c:v>
                </c:pt>
                <c:pt idx="17948">
                  <c:v>2.1785998344420001</c:v>
                </c:pt>
                <c:pt idx="17949">
                  <c:v>2.178653478622</c:v>
                </c:pt>
                <c:pt idx="17950">
                  <c:v>2.178702116013</c:v>
                </c:pt>
                <c:pt idx="17951">
                  <c:v>2.1787505149839999</c:v>
                </c:pt>
                <c:pt idx="17952">
                  <c:v>2.1787974834439998</c:v>
                </c:pt>
                <c:pt idx="17953">
                  <c:v>2.1788423061370001</c:v>
                </c:pt>
                <c:pt idx="17954">
                  <c:v>2.1788899898529999</c:v>
                </c:pt>
                <c:pt idx="17955">
                  <c:v>2.1789679527280001</c:v>
                </c:pt>
                <c:pt idx="17956">
                  <c:v>2.1790466308590002</c:v>
                </c:pt>
                <c:pt idx="17957">
                  <c:v>2.179119110107</c:v>
                </c:pt>
                <c:pt idx="17958">
                  <c:v>2.1791927814480001</c:v>
                </c:pt>
                <c:pt idx="17959">
                  <c:v>2.179237365723</c:v>
                </c:pt>
                <c:pt idx="17960">
                  <c:v>2.1792840957639998</c:v>
                </c:pt>
                <c:pt idx="17961">
                  <c:v>2.1793272495270002</c:v>
                </c:pt>
                <c:pt idx="17962">
                  <c:v>2.1793816089629998</c:v>
                </c:pt>
                <c:pt idx="17963">
                  <c:v>2.1794288158419999</c:v>
                </c:pt>
                <c:pt idx="17964">
                  <c:v>2.1794786453250001</c:v>
                </c:pt>
                <c:pt idx="17965">
                  <c:v>2.1795296669009998</c:v>
                </c:pt>
                <c:pt idx="17966">
                  <c:v>2.1795816421510001</c:v>
                </c:pt>
                <c:pt idx="17967">
                  <c:v>2.1796286106110001</c:v>
                </c:pt>
                <c:pt idx="17968">
                  <c:v>2.1796834468839998</c:v>
                </c:pt>
                <c:pt idx="17969">
                  <c:v>2.1797628402710001</c:v>
                </c:pt>
                <c:pt idx="17970">
                  <c:v>2.1798470020290002</c:v>
                </c:pt>
                <c:pt idx="17971">
                  <c:v>2.1800692081449999</c:v>
                </c:pt>
                <c:pt idx="17972">
                  <c:v>2.1802604198459998</c:v>
                </c:pt>
                <c:pt idx="17973">
                  <c:v>2.1806228160860002</c:v>
                </c:pt>
                <c:pt idx="17974">
                  <c:v>2.1807117462160002</c:v>
                </c:pt>
                <c:pt idx="17975">
                  <c:v>2.1808042526250002</c:v>
                </c:pt>
                <c:pt idx="17976">
                  <c:v>2.1808898448940002</c:v>
                </c:pt>
                <c:pt idx="17977">
                  <c:v>2.1811940670009999</c:v>
                </c:pt>
                <c:pt idx="17978">
                  <c:v>2.1813478469850001</c:v>
                </c:pt>
                <c:pt idx="17979">
                  <c:v>2.1814308166499998</c:v>
                </c:pt>
                <c:pt idx="17980">
                  <c:v>2.1815183162689999</c:v>
                </c:pt>
                <c:pt idx="17981">
                  <c:v>2.181567192078</c:v>
                </c:pt>
                <c:pt idx="17982">
                  <c:v>2.1816639900210002</c:v>
                </c:pt>
                <c:pt idx="17983">
                  <c:v>2.1817584037779998</c:v>
                </c:pt>
                <c:pt idx="17984">
                  <c:v>2.1818518638610001</c:v>
                </c:pt>
                <c:pt idx="17985">
                  <c:v>2.1819429397580001</c:v>
                </c:pt>
                <c:pt idx="17986">
                  <c:v>2.1822154521939998</c:v>
                </c:pt>
                <c:pt idx="17987">
                  <c:v>2.1825513839720001</c:v>
                </c:pt>
                <c:pt idx="17988">
                  <c:v>2.1828346252439998</c:v>
                </c:pt>
                <c:pt idx="17989">
                  <c:v>2.1829147338869999</c:v>
                </c:pt>
                <c:pt idx="17990">
                  <c:v>2.1829881668089999</c:v>
                </c:pt>
                <c:pt idx="17991">
                  <c:v>2.1830623149870001</c:v>
                </c:pt>
                <c:pt idx="17992">
                  <c:v>2.1831393241880002</c:v>
                </c:pt>
                <c:pt idx="17993">
                  <c:v>2.1834268569950002</c:v>
                </c:pt>
                <c:pt idx="17994">
                  <c:v>2.1835160255430002</c:v>
                </c:pt>
                <c:pt idx="17995">
                  <c:v>2.1835975646970001</c:v>
                </c:pt>
                <c:pt idx="17996">
                  <c:v>2.1838741302489999</c:v>
                </c:pt>
                <c:pt idx="17997">
                  <c:v>2.1840207576749999</c:v>
                </c:pt>
                <c:pt idx="17998">
                  <c:v>2.184117078781</c:v>
                </c:pt>
                <c:pt idx="17999">
                  <c:v>2.1841647624970002</c:v>
                </c:pt>
                <c:pt idx="18000">
                  <c:v>2.1842124462129999</c:v>
                </c:pt>
                <c:pt idx="18001">
                  <c:v>2.1842658519740001</c:v>
                </c:pt>
                <c:pt idx="18002">
                  <c:v>2.1843249797820001</c:v>
                </c:pt>
                <c:pt idx="18003">
                  <c:v>2.1843805313110001</c:v>
                </c:pt>
                <c:pt idx="18004">
                  <c:v>2.18443608284</c:v>
                </c:pt>
                <c:pt idx="18005">
                  <c:v>2.184491634369</c:v>
                </c:pt>
                <c:pt idx="18006">
                  <c:v>2.1845436096189998</c:v>
                </c:pt>
                <c:pt idx="18007">
                  <c:v>2.1845955848690002</c:v>
                </c:pt>
                <c:pt idx="18008">
                  <c:v>2.1846444606780002</c:v>
                </c:pt>
                <c:pt idx="18009">
                  <c:v>2.1846938133239999</c:v>
                </c:pt>
                <c:pt idx="18010">
                  <c:v>2.1847870349880001</c:v>
                </c:pt>
                <c:pt idx="18011">
                  <c:v>2.1849045753479999</c:v>
                </c:pt>
                <c:pt idx="18012">
                  <c:v>2.185128211975</c:v>
                </c:pt>
                <c:pt idx="18013">
                  <c:v>2.1852409839629998</c:v>
                </c:pt>
                <c:pt idx="18014">
                  <c:v>2.1853840351099998</c:v>
                </c:pt>
                <c:pt idx="18015">
                  <c:v>2.1855952739719999</c:v>
                </c:pt>
                <c:pt idx="18016">
                  <c:v>2.1856937408450001</c:v>
                </c:pt>
                <c:pt idx="18017">
                  <c:v>2.1857652664180001</c:v>
                </c:pt>
                <c:pt idx="18018">
                  <c:v>2.1858725547789999</c:v>
                </c:pt>
                <c:pt idx="18019">
                  <c:v>2.1859493255619999</c:v>
                </c:pt>
                <c:pt idx="18020">
                  <c:v>2.1860482692719998</c:v>
                </c:pt>
                <c:pt idx="18021">
                  <c:v>2.1861174106600001</c:v>
                </c:pt>
                <c:pt idx="18022">
                  <c:v>2.1861658096309999</c:v>
                </c:pt>
                <c:pt idx="18023">
                  <c:v>2.1862437725069999</c:v>
                </c:pt>
                <c:pt idx="18024">
                  <c:v>2.1862890720369998</c:v>
                </c:pt>
                <c:pt idx="18025">
                  <c:v>2.1863415241239998</c:v>
                </c:pt>
                <c:pt idx="18026">
                  <c:v>2.1863870620729999</c:v>
                </c:pt>
                <c:pt idx="18027">
                  <c:v>2.1864566802979999</c:v>
                </c:pt>
                <c:pt idx="18028">
                  <c:v>2.186765909195</c:v>
                </c:pt>
                <c:pt idx="18029">
                  <c:v>2.1869504451749999</c:v>
                </c:pt>
                <c:pt idx="18030">
                  <c:v>2.1870312690730001</c:v>
                </c:pt>
                <c:pt idx="18031">
                  <c:v>2.187111139297</c:v>
                </c:pt>
                <c:pt idx="18032">
                  <c:v>2.1871588230130001</c:v>
                </c:pt>
                <c:pt idx="18033">
                  <c:v>2.187243461609</c:v>
                </c:pt>
                <c:pt idx="18034">
                  <c:v>2.1873946189879998</c:v>
                </c:pt>
                <c:pt idx="18035">
                  <c:v>2.1874849796300002</c:v>
                </c:pt>
                <c:pt idx="18036">
                  <c:v>2.187566280365</c:v>
                </c:pt>
                <c:pt idx="18037">
                  <c:v>2.1876385211940002</c:v>
                </c:pt>
                <c:pt idx="18038">
                  <c:v>2.1877171993259998</c:v>
                </c:pt>
                <c:pt idx="18039">
                  <c:v>2.1878812313079998</c:v>
                </c:pt>
                <c:pt idx="18040">
                  <c:v>2.188218593597</c:v>
                </c:pt>
                <c:pt idx="18041">
                  <c:v>2.1883349418639999</c:v>
                </c:pt>
                <c:pt idx="18042">
                  <c:v>2.1884195804600002</c:v>
                </c:pt>
                <c:pt idx="18043">
                  <c:v>2.188508033752</c:v>
                </c:pt>
                <c:pt idx="18044">
                  <c:v>2.1885974407200002</c:v>
                </c:pt>
                <c:pt idx="18045">
                  <c:v>2.188886404037</c:v>
                </c:pt>
                <c:pt idx="18046">
                  <c:v>2.188996315002</c:v>
                </c:pt>
                <c:pt idx="18047">
                  <c:v>2.1890847682949999</c:v>
                </c:pt>
                <c:pt idx="18048">
                  <c:v>2.1891748905180002</c:v>
                </c:pt>
                <c:pt idx="18049">
                  <c:v>2.1892254352570002</c:v>
                </c:pt>
                <c:pt idx="18050">
                  <c:v>2.1892747879029999</c:v>
                </c:pt>
                <c:pt idx="18051">
                  <c:v>2.1893177032470001</c:v>
                </c:pt>
                <c:pt idx="18052">
                  <c:v>2.1893677711490001</c:v>
                </c:pt>
                <c:pt idx="18053">
                  <c:v>2.189418315887</c:v>
                </c:pt>
                <c:pt idx="18054">
                  <c:v>2.1894681453699998</c:v>
                </c:pt>
                <c:pt idx="18055">
                  <c:v>2.1895184516909998</c:v>
                </c:pt>
                <c:pt idx="18056">
                  <c:v>2.1895689964290002</c:v>
                </c:pt>
                <c:pt idx="18057">
                  <c:v>2.189623832703</c:v>
                </c:pt>
                <c:pt idx="18058">
                  <c:v>2.1896774768829999</c:v>
                </c:pt>
                <c:pt idx="18059">
                  <c:v>2.1897318363189999</c:v>
                </c:pt>
                <c:pt idx="18060">
                  <c:v>2.1897888183590002</c:v>
                </c:pt>
                <c:pt idx="18061">
                  <c:v>2.1898517608639998</c:v>
                </c:pt>
                <c:pt idx="18062">
                  <c:v>2.189913511276</c:v>
                </c:pt>
                <c:pt idx="18063">
                  <c:v>2.1899766922000001</c:v>
                </c:pt>
                <c:pt idx="18064">
                  <c:v>2.1900436878199998</c:v>
                </c:pt>
                <c:pt idx="18065">
                  <c:v>2.1901011466979998</c:v>
                </c:pt>
                <c:pt idx="18066">
                  <c:v>2.1901583671570002</c:v>
                </c:pt>
                <c:pt idx="18067">
                  <c:v>2.1902148723599999</c:v>
                </c:pt>
                <c:pt idx="18068">
                  <c:v>2.1902666091919998</c:v>
                </c:pt>
                <c:pt idx="18069">
                  <c:v>2.1903614997859999</c:v>
                </c:pt>
                <c:pt idx="18070">
                  <c:v>2.1906328201290002</c:v>
                </c:pt>
                <c:pt idx="18071">
                  <c:v>2.1907420158390001</c:v>
                </c:pt>
                <c:pt idx="18072">
                  <c:v>2.1910204887389999</c:v>
                </c:pt>
                <c:pt idx="18073">
                  <c:v>2.19109749794</c:v>
                </c:pt>
                <c:pt idx="18074">
                  <c:v>2.1911430358890001</c:v>
                </c:pt>
                <c:pt idx="18075">
                  <c:v>2.1912081241610002</c:v>
                </c:pt>
                <c:pt idx="18076">
                  <c:v>2.191277265549</c:v>
                </c:pt>
                <c:pt idx="18077">
                  <c:v>2.1913397312159999</c:v>
                </c:pt>
                <c:pt idx="18078">
                  <c:v>2.191437721252</c:v>
                </c:pt>
                <c:pt idx="18079">
                  <c:v>2.191516160965</c:v>
                </c:pt>
                <c:pt idx="18080">
                  <c:v>2.191594600677</c:v>
                </c:pt>
                <c:pt idx="18081">
                  <c:v>2.1916601657869998</c:v>
                </c:pt>
                <c:pt idx="18082">
                  <c:v>2.1917006969449999</c:v>
                </c:pt>
                <c:pt idx="18083">
                  <c:v>2.191769123077</c:v>
                </c:pt>
                <c:pt idx="18084">
                  <c:v>2.191833734512</c:v>
                </c:pt>
                <c:pt idx="18085">
                  <c:v>2.1919114589689999</c:v>
                </c:pt>
                <c:pt idx="18086">
                  <c:v>2.1919581890109998</c:v>
                </c:pt>
                <c:pt idx="18087">
                  <c:v>2.1920042037959999</c:v>
                </c:pt>
                <c:pt idx="18088">
                  <c:v>2.1920504570010002</c:v>
                </c:pt>
                <c:pt idx="18089">
                  <c:v>2.1920990943910001</c:v>
                </c:pt>
                <c:pt idx="18090">
                  <c:v>2.1921789646150001</c:v>
                </c:pt>
                <c:pt idx="18091">
                  <c:v>2.1922280788420001</c:v>
                </c:pt>
                <c:pt idx="18092">
                  <c:v>2.1922733783720001</c:v>
                </c:pt>
                <c:pt idx="18093">
                  <c:v>2.1923296451569998</c:v>
                </c:pt>
                <c:pt idx="18094">
                  <c:v>2.1926541328429998</c:v>
                </c:pt>
                <c:pt idx="18095">
                  <c:v>2.1927399635309999</c:v>
                </c:pt>
                <c:pt idx="18096">
                  <c:v>2.1928634643549998</c:v>
                </c:pt>
                <c:pt idx="18097">
                  <c:v>2.1929864883420001</c:v>
                </c:pt>
                <c:pt idx="18098">
                  <c:v>2.1930823326110001</c:v>
                </c:pt>
                <c:pt idx="18099">
                  <c:v>2.1931295394900001</c:v>
                </c:pt>
                <c:pt idx="18100">
                  <c:v>2.1931834220890001</c:v>
                </c:pt>
                <c:pt idx="18101">
                  <c:v>2.1932370662689999</c:v>
                </c:pt>
                <c:pt idx="18102">
                  <c:v>2.1932907104489998</c:v>
                </c:pt>
                <c:pt idx="18103">
                  <c:v>2.193346977234</c:v>
                </c:pt>
                <c:pt idx="18104">
                  <c:v>2.19340467453</c:v>
                </c:pt>
                <c:pt idx="18105">
                  <c:v>2.1934666633609998</c:v>
                </c:pt>
                <c:pt idx="18106">
                  <c:v>2.193526744843</c:v>
                </c:pt>
                <c:pt idx="18107">
                  <c:v>2.1935818195340002</c:v>
                </c:pt>
                <c:pt idx="18108">
                  <c:v>2.1936404705050001</c:v>
                </c:pt>
                <c:pt idx="18109">
                  <c:v>2.1937005519869999</c:v>
                </c:pt>
                <c:pt idx="18110">
                  <c:v>2.1937594413760002</c:v>
                </c:pt>
                <c:pt idx="18111">
                  <c:v>2.1938173770899998</c:v>
                </c:pt>
                <c:pt idx="18112">
                  <c:v>2.193871974945</c:v>
                </c:pt>
                <c:pt idx="18113">
                  <c:v>2.1939320564270002</c:v>
                </c:pt>
                <c:pt idx="18114">
                  <c:v>2.1939909458160001</c:v>
                </c:pt>
                <c:pt idx="18115">
                  <c:v>2.1940445899959999</c:v>
                </c:pt>
                <c:pt idx="18116">
                  <c:v>2.1940958499910002</c:v>
                </c:pt>
                <c:pt idx="18117">
                  <c:v>2.1941952705380001</c:v>
                </c:pt>
                <c:pt idx="18118">
                  <c:v>2.1942822933200001</c:v>
                </c:pt>
                <c:pt idx="18119">
                  <c:v>2.194372415543</c:v>
                </c:pt>
                <c:pt idx="18120">
                  <c:v>2.1944832801819998</c:v>
                </c:pt>
                <c:pt idx="18121">
                  <c:v>2.1947939395899998</c:v>
                </c:pt>
                <c:pt idx="18122">
                  <c:v>2.1948683261870001</c:v>
                </c:pt>
                <c:pt idx="18123">
                  <c:v>2.1949260234830001</c:v>
                </c:pt>
                <c:pt idx="18124">
                  <c:v>2.1949956417080001</c:v>
                </c:pt>
                <c:pt idx="18125">
                  <c:v>2.1950652599330001</c:v>
                </c:pt>
                <c:pt idx="18126">
                  <c:v>2.1951372623440002</c:v>
                </c:pt>
                <c:pt idx="18127">
                  <c:v>2.1952056884769999</c:v>
                </c:pt>
                <c:pt idx="18128">
                  <c:v>2.195253133774</c:v>
                </c:pt>
                <c:pt idx="18129">
                  <c:v>2.195333480835</c:v>
                </c:pt>
                <c:pt idx="18130">
                  <c:v>2.1956496238710002</c:v>
                </c:pt>
                <c:pt idx="18131">
                  <c:v>2.195765972137</c:v>
                </c:pt>
                <c:pt idx="18132">
                  <c:v>2.195818185806</c:v>
                </c:pt>
                <c:pt idx="18133">
                  <c:v>2.195896625519</c:v>
                </c:pt>
                <c:pt idx="18134">
                  <c:v>2.1959767341609999</c:v>
                </c:pt>
                <c:pt idx="18135">
                  <c:v>2.1962811946869998</c:v>
                </c:pt>
                <c:pt idx="18136">
                  <c:v>2.1964325904850002</c:v>
                </c:pt>
                <c:pt idx="18137">
                  <c:v>2.196760177612</c:v>
                </c:pt>
                <c:pt idx="18138">
                  <c:v>2.1969547271729999</c:v>
                </c:pt>
                <c:pt idx="18139">
                  <c:v>2.1970450878140002</c:v>
                </c:pt>
                <c:pt idx="18140">
                  <c:v>2.1971311569209999</c:v>
                </c:pt>
                <c:pt idx="18141">
                  <c:v>2.1971786022190001</c:v>
                </c:pt>
                <c:pt idx="18142">
                  <c:v>2.1972651481629999</c:v>
                </c:pt>
                <c:pt idx="18143">
                  <c:v>2.197426319122</c:v>
                </c:pt>
                <c:pt idx="18144">
                  <c:v>2.1977863311769998</c:v>
                </c:pt>
                <c:pt idx="18145">
                  <c:v>2.197874307632</c:v>
                </c:pt>
                <c:pt idx="18146">
                  <c:v>2.1979622840880002</c:v>
                </c:pt>
                <c:pt idx="18147">
                  <c:v>2.198052167892</c:v>
                </c:pt>
                <c:pt idx="18148">
                  <c:v>2.1981415748600002</c:v>
                </c:pt>
                <c:pt idx="18149">
                  <c:v>2.1982302665710001</c:v>
                </c:pt>
                <c:pt idx="18150">
                  <c:v>2.1985776424410002</c:v>
                </c:pt>
                <c:pt idx="18151">
                  <c:v>2.1987569332120001</c:v>
                </c:pt>
                <c:pt idx="18152">
                  <c:v>2.1988353729250001</c:v>
                </c:pt>
                <c:pt idx="18153">
                  <c:v>2.198916912079</c:v>
                </c:pt>
                <c:pt idx="18154">
                  <c:v>2.1990878582</c:v>
                </c:pt>
                <c:pt idx="18155">
                  <c:v>2.1992864608759999</c:v>
                </c:pt>
                <c:pt idx="18156">
                  <c:v>2.1993935108180001</c:v>
                </c:pt>
                <c:pt idx="18157">
                  <c:v>2.1994948387150002</c:v>
                </c:pt>
                <c:pt idx="18158">
                  <c:v>2.1995649337769998</c:v>
                </c:pt>
                <c:pt idx="18159">
                  <c:v>2.19961476326</c:v>
                </c:pt>
                <c:pt idx="18160">
                  <c:v>2.1996629238129999</c:v>
                </c:pt>
                <c:pt idx="18161">
                  <c:v>2.1997146606450002</c:v>
                </c:pt>
                <c:pt idx="18162">
                  <c:v>2.1997621059419998</c:v>
                </c:pt>
                <c:pt idx="18163">
                  <c:v>2.199810028076</c:v>
                </c:pt>
                <c:pt idx="18164">
                  <c:v>2.1998531818389999</c:v>
                </c:pt>
                <c:pt idx="18165">
                  <c:v>2.199898719788</c:v>
                </c:pt>
                <c:pt idx="18166">
                  <c:v>2.1999363899229998</c:v>
                </c:pt>
                <c:pt idx="18167">
                  <c:v>2.1999821662899999</c:v>
                </c:pt>
                <c:pt idx="18168">
                  <c:v>2.2000553607939999</c:v>
                </c:pt>
                <c:pt idx="18169">
                  <c:v>2.2001240253450001</c:v>
                </c:pt>
                <c:pt idx="18170">
                  <c:v>2.200204133987</c:v>
                </c:pt>
                <c:pt idx="18171">
                  <c:v>2.2004506587980002</c:v>
                </c:pt>
                <c:pt idx="18172">
                  <c:v>2.2005717754359999</c:v>
                </c:pt>
                <c:pt idx="18173">
                  <c:v>2.2008309364319998</c:v>
                </c:pt>
                <c:pt idx="18174">
                  <c:v>2.2010457515719999</c:v>
                </c:pt>
                <c:pt idx="18175">
                  <c:v>2.2011926174159999</c:v>
                </c:pt>
                <c:pt idx="18176">
                  <c:v>2.2012844085690002</c:v>
                </c:pt>
                <c:pt idx="18177">
                  <c:v>2.2013745307920001</c:v>
                </c:pt>
                <c:pt idx="18178">
                  <c:v>2.2014236450200002</c:v>
                </c:pt>
                <c:pt idx="18179">
                  <c:v>2.201519012451</c:v>
                </c:pt>
                <c:pt idx="18180">
                  <c:v>2.2016057968139999</c:v>
                </c:pt>
                <c:pt idx="18181">
                  <c:v>2.2016956806180001</c:v>
                </c:pt>
                <c:pt idx="18182">
                  <c:v>2.2017447948459998</c:v>
                </c:pt>
                <c:pt idx="18183">
                  <c:v>2.2017972469329998</c:v>
                </c:pt>
                <c:pt idx="18184">
                  <c:v>2.2018547058109998</c:v>
                </c:pt>
                <c:pt idx="18185">
                  <c:v>2.201911211014</c:v>
                </c:pt>
                <c:pt idx="18186">
                  <c:v>2.2019743919370001</c:v>
                </c:pt>
                <c:pt idx="18187">
                  <c:v>2.2020392417910002</c:v>
                </c:pt>
                <c:pt idx="18188">
                  <c:v>2.2021088600160001</c:v>
                </c:pt>
                <c:pt idx="18189">
                  <c:v>2.2021787166600002</c:v>
                </c:pt>
                <c:pt idx="18190">
                  <c:v>2.2022473812099999</c:v>
                </c:pt>
                <c:pt idx="18191">
                  <c:v>2.2023084163669999</c:v>
                </c:pt>
                <c:pt idx="18192">
                  <c:v>2.2023680210109999</c:v>
                </c:pt>
                <c:pt idx="18193">
                  <c:v>2.2024252414699999</c:v>
                </c:pt>
                <c:pt idx="18194">
                  <c:v>2.2024741172789999</c:v>
                </c:pt>
                <c:pt idx="18195">
                  <c:v>2.2025685310359999</c:v>
                </c:pt>
                <c:pt idx="18196">
                  <c:v>2.2027542591090001</c:v>
                </c:pt>
                <c:pt idx="18197">
                  <c:v>2.2030379772190001</c:v>
                </c:pt>
                <c:pt idx="18198">
                  <c:v>2.2031064033510002</c:v>
                </c:pt>
                <c:pt idx="18199">
                  <c:v>2.2031803131099998</c:v>
                </c:pt>
                <c:pt idx="18200">
                  <c:v>2.203278541565</c:v>
                </c:pt>
                <c:pt idx="18201">
                  <c:v>2.2034809589390001</c:v>
                </c:pt>
                <c:pt idx="18202">
                  <c:v>2.2036802768710002</c:v>
                </c:pt>
                <c:pt idx="18203">
                  <c:v>2.2037365436549998</c:v>
                </c:pt>
                <c:pt idx="18204">
                  <c:v>2.2037818431849998</c:v>
                </c:pt>
                <c:pt idx="18205">
                  <c:v>2.2038438320160001</c:v>
                </c:pt>
                <c:pt idx="18206">
                  <c:v>2.2038915157319998</c:v>
                </c:pt>
                <c:pt idx="18207">
                  <c:v>2.2039554119110001</c:v>
                </c:pt>
                <c:pt idx="18208">
                  <c:v>2.2040007114410001</c:v>
                </c:pt>
                <c:pt idx="18209">
                  <c:v>2.2040677070619998</c:v>
                </c:pt>
                <c:pt idx="18210">
                  <c:v>2.2041094303130002</c:v>
                </c:pt>
                <c:pt idx="18211">
                  <c:v>2.204178094864</c:v>
                </c:pt>
                <c:pt idx="18212">
                  <c:v>2.2042522430420002</c:v>
                </c:pt>
                <c:pt idx="18213">
                  <c:v>2.2045717239379998</c:v>
                </c:pt>
                <c:pt idx="18214">
                  <c:v>2.2047181129459998</c:v>
                </c:pt>
                <c:pt idx="18215">
                  <c:v>2.20476603508</c:v>
                </c:pt>
                <c:pt idx="18216">
                  <c:v>2.2048249244689999</c:v>
                </c:pt>
                <c:pt idx="18217">
                  <c:v>2.20494556427</c:v>
                </c:pt>
                <c:pt idx="18218">
                  <c:v>2.2052690982819998</c:v>
                </c:pt>
                <c:pt idx="18219">
                  <c:v>2.2053561210630002</c:v>
                </c:pt>
                <c:pt idx="18220">
                  <c:v>2.2054691314700001</c:v>
                </c:pt>
                <c:pt idx="18221">
                  <c:v>2.2058038711550001</c:v>
                </c:pt>
                <c:pt idx="18222">
                  <c:v>2.2061247825620001</c:v>
                </c:pt>
                <c:pt idx="18223">
                  <c:v>2.2064805030820001</c:v>
                </c:pt>
                <c:pt idx="18224">
                  <c:v>2.2066717147829999</c:v>
                </c:pt>
                <c:pt idx="18225">
                  <c:v>2.2068228721619998</c:v>
                </c:pt>
                <c:pt idx="18226">
                  <c:v>2.207175970078</c:v>
                </c:pt>
                <c:pt idx="18227">
                  <c:v>2.2075049877169999</c:v>
                </c:pt>
                <c:pt idx="18228">
                  <c:v>2.2077331542969998</c:v>
                </c:pt>
                <c:pt idx="18229">
                  <c:v>2.2078897953030001</c:v>
                </c:pt>
                <c:pt idx="18230">
                  <c:v>2.2079761028289999</c:v>
                </c:pt>
                <c:pt idx="18231">
                  <c:v>2.2080698013309998</c:v>
                </c:pt>
                <c:pt idx="18232">
                  <c:v>2.2081305980680002</c:v>
                </c:pt>
                <c:pt idx="18233">
                  <c:v>2.2081952095030002</c:v>
                </c:pt>
                <c:pt idx="18234">
                  <c:v>2.2082636356349998</c:v>
                </c:pt>
                <c:pt idx="18235">
                  <c:v>2.2083377838130001</c:v>
                </c:pt>
                <c:pt idx="18236">
                  <c:v>2.2084028720859998</c:v>
                </c:pt>
                <c:pt idx="18237">
                  <c:v>2.2084696292879999</c:v>
                </c:pt>
                <c:pt idx="18238">
                  <c:v>2.2085392475129999</c:v>
                </c:pt>
                <c:pt idx="18239">
                  <c:v>2.2086040973659999</c:v>
                </c:pt>
                <c:pt idx="18240">
                  <c:v>2.2086701393129999</c:v>
                </c:pt>
                <c:pt idx="18241">
                  <c:v>2.208734750748</c:v>
                </c:pt>
                <c:pt idx="18242">
                  <c:v>2.2087860107420001</c:v>
                </c:pt>
                <c:pt idx="18243">
                  <c:v>2.2089140415189998</c:v>
                </c:pt>
                <c:pt idx="18244">
                  <c:v>2.2092401981349998</c:v>
                </c:pt>
                <c:pt idx="18245">
                  <c:v>2.2095322608950001</c:v>
                </c:pt>
                <c:pt idx="18246">
                  <c:v>2.2096042633059998</c:v>
                </c:pt>
                <c:pt idx="18247">
                  <c:v>2.2096912860870002</c:v>
                </c:pt>
                <c:pt idx="18248">
                  <c:v>2.2097630500790002</c:v>
                </c:pt>
                <c:pt idx="18249">
                  <c:v>2.209859848022</c:v>
                </c:pt>
                <c:pt idx="18250">
                  <c:v>2.2099318504330001</c:v>
                </c:pt>
                <c:pt idx="18251">
                  <c:v>2.2099981307980001</c:v>
                </c:pt>
                <c:pt idx="18252">
                  <c:v>2.210063934326</c:v>
                </c:pt>
                <c:pt idx="18253">
                  <c:v>2.210105895996</c:v>
                </c:pt>
                <c:pt idx="18254">
                  <c:v>2.2101874351499999</c:v>
                </c:pt>
                <c:pt idx="18255">
                  <c:v>2.210241794586</c:v>
                </c:pt>
                <c:pt idx="18256">
                  <c:v>2.2103178501129999</c:v>
                </c:pt>
                <c:pt idx="18257">
                  <c:v>2.2103860378269999</c:v>
                </c:pt>
                <c:pt idx="18258">
                  <c:v>2.2104511260990001</c:v>
                </c:pt>
                <c:pt idx="18259">
                  <c:v>2.2105541229250001</c:v>
                </c:pt>
                <c:pt idx="18260">
                  <c:v>2.2106704711909999</c:v>
                </c:pt>
                <c:pt idx="18261">
                  <c:v>2.210813522339</c:v>
                </c:pt>
                <c:pt idx="18262">
                  <c:v>2.210925102234</c:v>
                </c:pt>
                <c:pt idx="18263">
                  <c:v>2.2110064029690002</c:v>
                </c:pt>
                <c:pt idx="18264">
                  <c:v>2.211343765259</c:v>
                </c:pt>
                <c:pt idx="18265">
                  <c:v>2.2114672660829999</c:v>
                </c:pt>
                <c:pt idx="18266">
                  <c:v>2.2117831707</c:v>
                </c:pt>
                <c:pt idx="18267">
                  <c:v>2.2118706703190001</c:v>
                </c:pt>
                <c:pt idx="18268">
                  <c:v>2.2119309902189999</c:v>
                </c:pt>
                <c:pt idx="18269">
                  <c:v>2.212011575699</c:v>
                </c:pt>
                <c:pt idx="18270">
                  <c:v>2.2120938301090001</c:v>
                </c:pt>
                <c:pt idx="18271">
                  <c:v>2.2122726440429998</c:v>
                </c:pt>
                <c:pt idx="18272">
                  <c:v>2.212433815002</c:v>
                </c:pt>
                <c:pt idx="18273">
                  <c:v>2.2128067016599999</c:v>
                </c:pt>
                <c:pt idx="18274">
                  <c:v>2.213169574738</c:v>
                </c:pt>
                <c:pt idx="18275">
                  <c:v>2.2133541107179999</c:v>
                </c:pt>
                <c:pt idx="18276">
                  <c:v>2.2134740352629998</c:v>
                </c:pt>
                <c:pt idx="18277">
                  <c:v>2.2137801647190001</c:v>
                </c:pt>
                <c:pt idx="18278">
                  <c:v>2.2139675617219998</c:v>
                </c:pt>
                <c:pt idx="18279">
                  <c:v>2.2140619754789999</c:v>
                </c:pt>
                <c:pt idx="18280">
                  <c:v>2.2141351699829999</c:v>
                </c:pt>
                <c:pt idx="18281">
                  <c:v>2.214184761047</c:v>
                </c:pt>
                <c:pt idx="18282">
                  <c:v>2.2142288684840001</c:v>
                </c:pt>
                <c:pt idx="18283">
                  <c:v>2.2142755985260001</c:v>
                </c:pt>
                <c:pt idx="18284">
                  <c:v>2.2143199443819999</c:v>
                </c:pt>
                <c:pt idx="18285">
                  <c:v>2.2143731117250001</c:v>
                </c:pt>
                <c:pt idx="18286">
                  <c:v>2.2144215106959999</c:v>
                </c:pt>
                <c:pt idx="18287">
                  <c:v>2.214474201202</c:v>
                </c:pt>
                <c:pt idx="18288">
                  <c:v>2.2145240306849998</c:v>
                </c:pt>
                <c:pt idx="18289">
                  <c:v>2.2146115303039999</c:v>
                </c:pt>
                <c:pt idx="18290">
                  <c:v>2.2147028446200001</c:v>
                </c:pt>
                <c:pt idx="18291">
                  <c:v>2.2147943973539999</c:v>
                </c:pt>
                <c:pt idx="18292">
                  <c:v>2.2148468494419999</c:v>
                </c:pt>
                <c:pt idx="18293">
                  <c:v>2.2149267196659999</c:v>
                </c:pt>
                <c:pt idx="18294">
                  <c:v>2.2149813175199999</c:v>
                </c:pt>
                <c:pt idx="18295">
                  <c:v>2.2150292396550002</c:v>
                </c:pt>
                <c:pt idx="18296">
                  <c:v>2.2150855064389998</c:v>
                </c:pt>
                <c:pt idx="18297">
                  <c:v>2.2151463031769998</c:v>
                </c:pt>
                <c:pt idx="18298">
                  <c:v>2.2152023315429998</c:v>
                </c:pt>
                <c:pt idx="18299">
                  <c:v>2.2152862548829999</c:v>
                </c:pt>
                <c:pt idx="18300">
                  <c:v>2.2153387069699999</c:v>
                </c:pt>
                <c:pt idx="18301">
                  <c:v>2.215392827988</c:v>
                </c:pt>
                <c:pt idx="18302">
                  <c:v>2.2156054973599999</c:v>
                </c:pt>
                <c:pt idx="18303">
                  <c:v>2.2156951427460001</c:v>
                </c:pt>
                <c:pt idx="18304">
                  <c:v>2.215783596039</c:v>
                </c:pt>
                <c:pt idx="18305">
                  <c:v>2.215879678726</c:v>
                </c:pt>
                <c:pt idx="18306">
                  <c:v>2.2160072326660001</c:v>
                </c:pt>
                <c:pt idx="18307">
                  <c:v>2.216097593307</c:v>
                </c:pt>
                <c:pt idx="18308">
                  <c:v>2.216200113297</c:v>
                </c:pt>
                <c:pt idx="18309">
                  <c:v>2.216256141663</c:v>
                </c:pt>
                <c:pt idx="18310">
                  <c:v>2.2163159847260001</c:v>
                </c:pt>
                <c:pt idx="18311">
                  <c:v>2.2163810729979998</c:v>
                </c:pt>
                <c:pt idx="18312">
                  <c:v>2.2164545059199998</c:v>
                </c:pt>
                <c:pt idx="18313">
                  <c:v>2.2165338993070001</c:v>
                </c:pt>
                <c:pt idx="18314">
                  <c:v>2.2166175842290001</c:v>
                </c:pt>
                <c:pt idx="18315">
                  <c:v>2.21670794487</c:v>
                </c:pt>
                <c:pt idx="18316">
                  <c:v>2.2167947292329999</c:v>
                </c:pt>
                <c:pt idx="18317">
                  <c:v>2.2168841362</c:v>
                </c:pt>
                <c:pt idx="18318">
                  <c:v>2.2169723510739998</c:v>
                </c:pt>
                <c:pt idx="18319">
                  <c:v>2.2170588970180001</c:v>
                </c:pt>
                <c:pt idx="18320">
                  <c:v>2.2171430587769998</c:v>
                </c:pt>
                <c:pt idx="18321">
                  <c:v>2.2172157764430001</c:v>
                </c:pt>
                <c:pt idx="18322">
                  <c:v>2.217290639877</c:v>
                </c:pt>
                <c:pt idx="18323">
                  <c:v>2.2173593044280002</c:v>
                </c:pt>
                <c:pt idx="18324">
                  <c:v>2.2174251079560001</c:v>
                </c:pt>
                <c:pt idx="18325">
                  <c:v>2.2174777984620002</c:v>
                </c:pt>
                <c:pt idx="18326">
                  <c:v>2.2175343036649999</c:v>
                </c:pt>
                <c:pt idx="18327">
                  <c:v>2.217590332031</c:v>
                </c:pt>
                <c:pt idx="18328">
                  <c:v>2.2176406383509999</c:v>
                </c:pt>
                <c:pt idx="18329">
                  <c:v>2.2176923751830002</c:v>
                </c:pt>
                <c:pt idx="18330">
                  <c:v>2.217738389969</c:v>
                </c:pt>
                <c:pt idx="18331">
                  <c:v>2.2177925109859999</c:v>
                </c:pt>
                <c:pt idx="18332">
                  <c:v>2.2178394794459999</c:v>
                </c:pt>
                <c:pt idx="18333">
                  <c:v>2.2179210185999998</c:v>
                </c:pt>
                <c:pt idx="18334">
                  <c:v>2.2179987430570001</c:v>
                </c:pt>
                <c:pt idx="18335">
                  <c:v>2.2181041240689998</c:v>
                </c:pt>
                <c:pt idx="18336">
                  <c:v>2.218385457993</c:v>
                </c:pt>
                <c:pt idx="18337">
                  <c:v>2.2184846401209999</c:v>
                </c:pt>
                <c:pt idx="18338">
                  <c:v>2.218554735184</c:v>
                </c:pt>
                <c:pt idx="18339">
                  <c:v>2.2186224460599999</c:v>
                </c:pt>
                <c:pt idx="18340">
                  <c:v>2.2186868190769999</c:v>
                </c:pt>
                <c:pt idx="18341">
                  <c:v>2.2187488079070001</c:v>
                </c:pt>
                <c:pt idx="18342">
                  <c:v>2.218810796738</c:v>
                </c:pt>
                <c:pt idx="18343">
                  <c:v>2.218851089478</c:v>
                </c:pt>
                <c:pt idx="18344">
                  <c:v>2.2188959121699998</c:v>
                </c:pt>
                <c:pt idx="18345">
                  <c:v>2.2189598083500002</c:v>
                </c:pt>
                <c:pt idx="18346">
                  <c:v>2.219088315964</c:v>
                </c:pt>
                <c:pt idx="18347">
                  <c:v>2.2192687988280002</c:v>
                </c:pt>
                <c:pt idx="18348">
                  <c:v>2.2193121910100002</c:v>
                </c:pt>
                <c:pt idx="18349">
                  <c:v>2.2193634510039999</c:v>
                </c:pt>
                <c:pt idx="18350">
                  <c:v>2.2194099426270002</c:v>
                </c:pt>
                <c:pt idx="18351">
                  <c:v>2.2194569110870002</c:v>
                </c:pt>
                <c:pt idx="18352">
                  <c:v>2.2195048332209999</c:v>
                </c:pt>
                <c:pt idx="18353">
                  <c:v>2.21955037117</c:v>
                </c:pt>
                <c:pt idx="18354">
                  <c:v>2.2196195125579998</c:v>
                </c:pt>
                <c:pt idx="18355">
                  <c:v>2.2196621894840001</c:v>
                </c:pt>
                <c:pt idx="18356">
                  <c:v>2.219733476639</c:v>
                </c:pt>
                <c:pt idx="18357">
                  <c:v>2.2198023796080002</c:v>
                </c:pt>
                <c:pt idx="18358">
                  <c:v>2.2199125289919999</c:v>
                </c:pt>
                <c:pt idx="18359">
                  <c:v>2.220028162003</c:v>
                </c:pt>
                <c:pt idx="18360">
                  <c:v>2.2202901840210001</c:v>
                </c:pt>
                <c:pt idx="18361">
                  <c:v>2.2203681468959999</c:v>
                </c:pt>
                <c:pt idx="18362">
                  <c:v>2.2204475402830002</c:v>
                </c:pt>
                <c:pt idx="18363">
                  <c:v>2.2205386161799998</c:v>
                </c:pt>
                <c:pt idx="18364">
                  <c:v>2.2206256389619998</c:v>
                </c:pt>
                <c:pt idx="18365">
                  <c:v>2.2207121849060001</c:v>
                </c:pt>
                <c:pt idx="18366">
                  <c:v>2.2208406925199999</c:v>
                </c:pt>
                <c:pt idx="18367">
                  <c:v>2.22092461586</c:v>
                </c:pt>
                <c:pt idx="18368">
                  <c:v>2.2210035324100001</c:v>
                </c:pt>
                <c:pt idx="18369">
                  <c:v>2.2211222648620002</c:v>
                </c:pt>
                <c:pt idx="18370">
                  <c:v>2.2212724685669998</c:v>
                </c:pt>
                <c:pt idx="18371">
                  <c:v>2.221351861954</c:v>
                </c:pt>
                <c:pt idx="18372">
                  <c:v>2.2214350700379999</c:v>
                </c:pt>
                <c:pt idx="18373">
                  <c:v>2.2215490341190001</c:v>
                </c:pt>
                <c:pt idx="18374">
                  <c:v>2.221697092056</c:v>
                </c:pt>
                <c:pt idx="18375">
                  <c:v>2.2219998836519999</c:v>
                </c:pt>
                <c:pt idx="18376">
                  <c:v>2.222115516663</c:v>
                </c:pt>
                <c:pt idx="18377">
                  <c:v>2.2222001552580002</c:v>
                </c:pt>
                <c:pt idx="18378">
                  <c:v>2.222262144089</c:v>
                </c:pt>
                <c:pt idx="18379">
                  <c:v>2.2223277091979998</c:v>
                </c:pt>
                <c:pt idx="18380">
                  <c:v>2.222380876541</c:v>
                </c:pt>
                <c:pt idx="18381">
                  <c:v>2.2224316596980001</c:v>
                </c:pt>
                <c:pt idx="18382">
                  <c:v>2.2224931716919998</c:v>
                </c:pt>
                <c:pt idx="18383">
                  <c:v>2.2225484848020001</c:v>
                </c:pt>
                <c:pt idx="18384">
                  <c:v>2.2225997447969998</c:v>
                </c:pt>
                <c:pt idx="18385">
                  <c:v>2.2226798534390002</c:v>
                </c:pt>
                <c:pt idx="18386">
                  <c:v>2.2227323055269999</c:v>
                </c:pt>
                <c:pt idx="18387">
                  <c:v>2.2228214740749999</c:v>
                </c:pt>
                <c:pt idx="18388">
                  <c:v>2.2229022979740001</c:v>
                </c:pt>
                <c:pt idx="18389">
                  <c:v>2.2229552268980002</c:v>
                </c:pt>
                <c:pt idx="18390">
                  <c:v>2.2230083942409999</c:v>
                </c:pt>
                <c:pt idx="18391">
                  <c:v>2.2230646610260001</c:v>
                </c:pt>
                <c:pt idx="18392">
                  <c:v>2.2231161594389999</c:v>
                </c:pt>
                <c:pt idx="18393">
                  <c:v>2.223193645477</c:v>
                </c:pt>
                <c:pt idx="18394">
                  <c:v>2.2232434749599999</c:v>
                </c:pt>
                <c:pt idx="18395">
                  <c:v>2.2232990264889998</c:v>
                </c:pt>
                <c:pt idx="18396">
                  <c:v>2.22363448143</c:v>
                </c:pt>
                <c:pt idx="18397">
                  <c:v>2.2237665653229999</c:v>
                </c:pt>
                <c:pt idx="18398">
                  <c:v>2.2241179943080001</c:v>
                </c:pt>
                <c:pt idx="18399">
                  <c:v>2.224238157272</c:v>
                </c:pt>
                <c:pt idx="18400">
                  <c:v>2.2243592739109999</c:v>
                </c:pt>
                <c:pt idx="18401">
                  <c:v>2.2244846820830002</c:v>
                </c:pt>
                <c:pt idx="18402">
                  <c:v>2.2246084213259998</c:v>
                </c:pt>
                <c:pt idx="18403">
                  <c:v>2.2246973514559998</c:v>
                </c:pt>
                <c:pt idx="18404">
                  <c:v>2.2247498035429998</c:v>
                </c:pt>
                <c:pt idx="18405">
                  <c:v>2.2248020172120002</c:v>
                </c:pt>
                <c:pt idx="18406">
                  <c:v>2.2248570919040001</c:v>
                </c:pt>
                <c:pt idx="18407">
                  <c:v>2.2249119281769998</c:v>
                </c:pt>
                <c:pt idx="18408">
                  <c:v>2.2249717712399999</c:v>
                </c:pt>
                <c:pt idx="18409">
                  <c:v>2.2250361442569999</c:v>
                </c:pt>
                <c:pt idx="18410">
                  <c:v>2.2251019477840002</c:v>
                </c:pt>
                <c:pt idx="18411">
                  <c:v>2.2251646518710002</c:v>
                </c:pt>
                <c:pt idx="18412">
                  <c:v>2.2252309322360002</c:v>
                </c:pt>
                <c:pt idx="18413">
                  <c:v>2.2252941131589998</c:v>
                </c:pt>
                <c:pt idx="18414">
                  <c:v>2.2253508567810001</c:v>
                </c:pt>
                <c:pt idx="18415">
                  <c:v>2.22540640831</c:v>
                </c:pt>
                <c:pt idx="18416">
                  <c:v>2.2254590988160001</c:v>
                </c:pt>
                <c:pt idx="18417">
                  <c:v>2.2255165576930001</c:v>
                </c:pt>
                <c:pt idx="18418">
                  <c:v>2.225615501404</c:v>
                </c:pt>
                <c:pt idx="18419">
                  <c:v>2.225704431534</c:v>
                </c:pt>
                <c:pt idx="18420">
                  <c:v>2.2257857322689998</c:v>
                </c:pt>
                <c:pt idx="18421">
                  <c:v>2.2258672714230001</c:v>
                </c:pt>
                <c:pt idx="18422">
                  <c:v>2.22594332695</c:v>
                </c:pt>
                <c:pt idx="18423">
                  <c:v>2.2260489463809998</c:v>
                </c:pt>
                <c:pt idx="18424">
                  <c:v>2.2263538837430001</c:v>
                </c:pt>
                <c:pt idx="18425">
                  <c:v>2.2266471385959998</c:v>
                </c:pt>
                <c:pt idx="18426">
                  <c:v>2.2267451286319999</c:v>
                </c:pt>
                <c:pt idx="18427">
                  <c:v>2.2268145084380002</c:v>
                </c:pt>
                <c:pt idx="18428">
                  <c:v>2.2268874645230001</c:v>
                </c:pt>
                <c:pt idx="18429">
                  <c:v>2.2269296646119998</c:v>
                </c:pt>
                <c:pt idx="18430">
                  <c:v>2.2269725799560001</c:v>
                </c:pt>
                <c:pt idx="18431">
                  <c:v>2.227012395859</c:v>
                </c:pt>
                <c:pt idx="18432">
                  <c:v>2.227059602737</c:v>
                </c:pt>
                <c:pt idx="18433">
                  <c:v>2.2271289825439999</c:v>
                </c:pt>
                <c:pt idx="18434">
                  <c:v>2.2274498939509999</c:v>
                </c:pt>
                <c:pt idx="18435">
                  <c:v>2.2276597023010001</c:v>
                </c:pt>
                <c:pt idx="18436">
                  <c:v>2.227746486664</c:v>
                </c:pt>
                <c:pt idx="18437">
                  <c:v>2.2280843257899998</c:v>
                </c:pt>
                <c:pt idx="18438">
                  <c:v>2.2281577587129999</c:v>
                </c:pt>
                <c:pt idx="18439">
                  <c:v>2.228271484375</c:v>
                </c:pt>
                <c:pt idx="18440">
                  <c:v>2.2285256385799999</c:v>
                </c:pt>
                <c:pt idx="18441">
                  <c:v>2.2285790443420002</c:v>
                </c:pt>
                <c:pt idx="18442">
                  <c:v>2.2286562919619999</c:v>
                </c:pt>
                <c:pt idx="18443">
                  <c:v>2.2287414073940002</c:v>
                </c:pt>
                <c:pt idx="18444">
                  <c:v>2.2288830280299998</c:v>
                </c:pt>
                <c:pt idx="18445">
                  <c:v>2.2290554046629998</c:v>
                </c:pt>
                <c:pt idx="18446">
                  <c:v>2.2291386127470001</c:v>
                </c:pt>
                <c:pt idx="18447">
                  <c:v>2.2292156219480002</c:v>
                </c:pt>
                <c:pt idx="18448">
                  <c:v>2.2292666435239998</c:v>
                </c:pt>
                <c:pt idx="18449">
                  <c:v>2.229349136353</c:v>
                </c:pt>
                <c:pt idx="18450">
                  <c:v>2.2294270992279999</c:v>
                </c:pt>
                <c:pt idx="18451">
                  <c:v>2.229509592056</c:v>
                </c:pt>
                <c:pt idx="18452">
                  <c:v>2.2295887470250002</c:v>
                </c:pt>
                <c:pt idx="18453">
                  <c:v>2.2296409606930001</c:v>
                </c:pt>
                <c:pt idx="18454">
                  <c:v>2.2297203540799999</c:v>
                </c:pt>
                <c:pt idx="18455">
                  <c:v>2.2297966480259999</c:v>
                </c:pt>
                <c:pt idx="18456">
                  <c:v>2.2300107479100002</c:v>
                </c:pt>
                <c:pt idx="18457">
                  <c:v>2.2301037311549998</c:v>
                </c:pt>
                <c:pt idx="18458">
                  <c:v>2.230182647705</c:v>
                </c:pt>
                <c:pt idx="18459">
                  <c:v>2.2302377223969998</c:v>
                </c:pt>
                <c:pt idx="18460">
                  <c:v>2.2302889823909999</c:v>
                </c:pt>
                <c:pt idx="18461">
                  <c:v>2.230372905731</c:v>
                </c:pt>
                <c:pt idx="18462">
                  <c:v>2.230456590652</c:v>
                </c:pt>
                <c:pt idx="18463">
                  <c:v>2.23064494133</c:v>
                </c:pt>
                <c:pt idx="18464">
                  <c:v>2.23100066185</c:v>
                </c:pt>
                <c:pt idx="18465">
                  <c:v>2.2313289642330001</c:v>
                </c:pt>
                <c:pt idx="18466">
                  <c:v>2.231455564499</c:v>
                </c:pt>
                <c:pt idx="18467">
                  <c:v>2.2315392494199999</c:v>
                </c:pt>
                <c:pt idx="18468">
                  <c:v>2.2316324710850002</c:v>
                </c:pt>
                <c:pt idx="18469">
                  <c:v>2.231722593307</c:v>
                </c:pt>
                <c:pt idx="18470">
                  <c:v>2.2318208217620001</c:v>
                </c:pt>
                <c:pt idx="18471">
                  <c:v>2.2318735122679998</c:v>
                </c:pt>
                <c:pt idx="18472">
                  <c:v>2.2319366931919999</c:v>
                </c:pt>
                <c:pt idx="18473">
                  <c:v>2.2320041656490002</c:v>
                </c:pt>
                <c:pt idx="18474">
                  <c:v>2.2320744991299999</c:v>
                </c:pt>
                <c:pt idx="18475">
                  <c:v>2.2321419715880002</c:v>
                </c:pt>
                <c:pt idx="18476">
                  <c:v>2.232214212418</c:v>
                </c:pt>
                <c:pt idx="18477">
                  <c:v>2.2322864532470001</c:v>
                </c:pt>
                <c:pt idx="18478">
                  <c:v>2.2323589324949999</c:v>
                </c:pt>
                <c:pt idx="18479">
                  <c:v>2.2324292659760001</c:v>
                </c:pt>
                <c:pt idx="18480">
                  <c:v>2.2324960231780002</c:v>
                </c:pt>
                <c:pt idx="18481">
                  <c:v>2.232557535172</c:v>
                </c:pt>
                <c:pt idx="18482">
                  <c:v>2.2326111793519998</c:v>
                </c:pt>
                <c:pt idx="18483">
                  <c:v>2.232702732086</c:v>
                </c:pt>
                <c:pt idx="18484">
                  <c:v>2.2327885627750002</c:v>
                </c:pt>
                <c:pt idx="18485">
                  <c:v>2.2331533432009998</c:v>
                </c:pt>
                <c:pt idx="18486">
                  <c:v>2.2333240509030001</c:v>
                </c:pt>
                <c:pt idx="18487">
                  <c:v>2.2334234714510002</c:v>
                </c:pt>
                <c:pt idx="18488">
                  <c:v>2.2335021495820002</c:v>
                </c:pt>
                <c:pt idx="18489">
                  <c:v>2.2336091995239999</c:v>
                </c:pt>
                <c:pt idx="18490">
                  <c:v>2.233691453934</c:v>
                </c:pt>
                <c:pt idx="18491">
                  <c:v>2.23379445076</c:v>
                </c:pt>
                <c:pt idx="18492">
                  <c:v>2.2338981628419998</c:v>
                </c:pt>
                <c:pt idx="18493">
                  <c:v>2.2339777946470001</c:v>
                </c:pt>
                <c:pt idx="18494">
                  <c:v>2.2340536117549998</c:v>
                </c:pt>
                <c:pt idx="18495">
                  <c:v>2.2341277599330001</c:v>
                </c:pt>
                <c:pt idx="18496">
                  <c:v>2.2342004776</c:v>
                </c:pt>
                <c:pt idx="18497">
                  <c:v>2.234280586243</c:v>
                </c:pt>
                <c:pt idx="18498">
                  <c:v>2.2343306541439998</c:v>
                </c:pt>
                <c:pt idx="18499">
                  <c:v>2.2344129085539999</c:v>
                </c:pt>
                <c:pt idx="18500">
                  <c:v>2.2346997261050001</c:v>
                </c:pt>
                <c:pt idx="18501">
                  <c:v>2.2348487377169999</c:v>
                </c:pt>
                <c:pt idx="18502">
                  <c:v>2.2351739406590001</c:v>
                </c:pt>
                <c:pt idx="18503">
                  <c:v>2.2354989051819998</c:v>
                </c:pt>
                <c:pt idx="18504">
                  <c:v>2.2356510162349998</c:v>
                </c:pt>
                <c:pt idx="18505">
                  <c:v>2.235934257507</c:v>
                </c:pt>
                <c:pt idx="18506">
                  <c:v>2.2360477447510001</c:v>
                </c:pt>
                <c:pt idx="18507">
                  <c:v>2.2361669540409999</c:v>
                </c:pt>
                <c:pt idx="18508">
                  <c:v>2.2362470626830002</c:v>
                </c:pt>
                <c:pt idx="18509">
                  <c:v>2.2365784645079998</c:v>
                </c:pt>
                <c:pt idx="18510">
                  <c:v>2.2368731498719998</c:v>
                </c:pt>
                <c:pt idx="18511">
                  <c:v>2.2369868755339999</c:v>
                </c:pt>
                <c:pt idx="18512">
                  <c:v>2.2370688915249999</c:v>
                </c:pt>
                <c:pt idx="18513">
                  <c:v>2.23712515831</c:v>
                </c:pt>
                <c:pt idx="18514">
                  <c:v>2.2372040748600002</c:v>
                </c:pt>
                <c:pt idx="18515">
                  <c:v>2.2372605800629999</c:v>
                </c:pt>
                <c:pt idx="18516">
                  <c:v>2.237315177917</c:v>
                </c:pt>
                <c:pt idx="18517">
                  <c:v>2.2373559474950002</c:v>
                </c:pt>
                <c:pt idx="18518">
                  <c:v>2.237403869629</c:v>
                </c:pt>
                <c:pt idx="18519">
                  <c:v>2.237452745438</c:v>
                </c:pt>
                <c:pt idx="18520">
                  <c:v>2.237498283386</c:v>
                </c:pt>
                <c:pt idx="18521">
                  <c:v>2.2375524044040001</c:v>
                </c:pt>
                <c:pt idx="18522">
                  <c:v>2.237609624863</c:v>
                </c:pt>
                <c:pt idx="18523">
                  <c:v>2.2376654148099999</c:v>
                </c:pt>
                <c:pt idx="18524">
                  <c:v>2.2377910614009999</c:v>
                </c:pt>
                <c:pt idx="18525">
                  <c:v>2.238003969193</c:v>
                </c:pt>
                <c:pt idx="18526">
                  <c:v>2.238340616226</c:v>
                </c:pt>
                <c:pt idx="18527">
                  <c:v>2.238668203354</c:v>
                </c:pt>
                <c:pt idx="18528">
                  <c:v>2.2388248443599998</c:v>
                </c:pt>
                <c:pt idx="18529">
                  <c:v>2.2389922142029999</c:v>
                </c:pt>
                <c:pt idx="18530">
                  <c:v>2.2391223907470001</c:v>
                </c:pt>
                <c:pt idx="18531">
                  <c:v>2.2392022609710001</c:v>
                </c:pt>
                <c:pt idx="18532">
                  <c:v>2.239292621613</c:v>
                </c:pt>
                <c:pt idx="18533">
                  <c:v>2.2393767833710001</c:v>
                </c:pt>
                <c:pt idx="18534">
                  <c:v>2.239474058151</c:v>
                </c:pt>
                <c:pt idx="18535">
                  <c:v>2.2395620346070002</c:v>
                </c:pt>
                <c:pt idx="18536">
                  <c:v>2.2396113872529999</c:v>
                </c:pt>
                <c:pt idx="18537">
                  <c:v>2.239665746689</c:v>
                </c:pt>
                <c:pt idx="18538">
                  <c:v>2.2397208213809998</c:v>
                </c:pt>
                <c:pt idx="18539">
                  <c:v>2.2397751808169999</c:v>
                </c:pt>
                <c:pt idx="18540">
                  <c:v>2.239828109741</c:v>
                </c:pt>
                <c:pt idx="18541">
                  <c:v>2.239885807037</c:v>
                </c:pt>
                <c:pt idx="18542">
                  <c:v>2.2399375438689999</c:v>
                </c:pt>
                <c:pt idx="18543">
                  <c:v>2.2399883270259999</c:v>
                </c:pt>
                <c:pt idx="18544">
                  <c:v>2.2400414943700002</c:v>
                </c:pt>
                <c:pt idx="18545">
                  <c:v>2.2400944232939999</c:v>
                </c:pt>
                <c:pt idx="18546">
                  <c:v>2.2401857376100001</c:v>
                </c:pt>
                <c:pt idx="18547">
                  <c:v>2.240269184113</c:v>
                </c:pt>
                <c:pt idx="18548">
                  <c:v>2.2403888702389998</c:v>
                </c:pt>
                <c:pt idx="18549">
                  <c:v>2.24049949646</c:v>
                </c:pt>
                <c:pt idx="18550">
                  <c:v>2.2406456470489999</c:v>
                </c:pt>
                <c:pt idx="18551">
                  <c:v>2.240748882294</c:v>
                </c:pt>
                <c:pt idx="18552">
                  <c:v>2.2408361434940001</c:v>
                </c:pt>
                <c:pt idx="18553">
                  <c:v>2.2409188747409998</c:v>
                </c:pt>
                <c:pt idx="18554">
                  <c:v>2.2410020828250001</c:v>
                </c:pt>
                <c:pt idx="18555">
                  <c:v>2.2410807609560002</c:v>
                </c:pt>
                <c:pt idx="18556">
                  <c:v>2.2413849830629999</c:v>
                </c:pt>
                <c:pt idx="18557">
                  <c:v>2.24152302742</c:v>
                </c:pt>
                <c:pt idx="18558">
                  <c:v>2.241624116898</c:v>
                </c:pt>
                <c:pt idx="18559">
                  <c:v>2.2417030334470001</c:v>
                </c:pt>
                <c:pt idx="18560">
                  <c:v>2.241767168045</c:v>
                </c:pt>
                <c:pt idx="18561">
                  <c:v>2.2418115139010002</c:v>
                </c:pt>
                <c:pt idx="18562">
                  <c:v>2.2418558597559999</c:v>
                </c:pt>
                <c:pt idx="18563">
                  <c:v>2.2419028282169999</c:v>
                </c:pt>
                <c:pt idx="18564">
                  <c:v>2.241950273514</c:v>
                </c:pt>
                <c:pt idx="18565">
                  <c:v>2.2420265674589999</c:v>
                </c:pt>
                <c:pt idx="18566">
                  <c:v>2.2421004772190001</c:v>
                </c:pt>
                <c:pt idx="18567">
                  <c:v>2.2421705722810001</c:v>
                </c:pt>
                <c:pt idx="18568">
                  <c:v>2.2422389984129998</c:v>
                </c:pt>
                <c:pt idx="18569">
                  <c:v>2.2422792911529998</c:v>
                </c:pt>
                <c:pt idx="18570">
                  <c:v>2.242327213287</c:v>
                </c:pt>
                <c:pt idx="18571">
                  <c:v>2.2423751354219998</c:v>
                </c:pt>
                <c:pt idx="18572">
                  <c:v>2.242424726486</c:v>
                </c:pt>
                <c:pt idx="18573">
                  <c:v>2.2424755096440001</c:v>
                </c:pt>
                <c:pt idx="18574">
                  <c:v>2.2425251007079998</c:v>
                </c:pt>
                <c:pt idx="18575">
                  <c:v>2.242572784424</c:v>
                </c:pt>
                <c:pt idx="18576">
                  <c:v>2.2426221370700001</c:v>
                </c:pt>
                <c:pt idx="18577">
                  <c:v>2.2426729202270002</c:v>
                </c:pt>
                <c:pt idx="18578">
                  <c:v>2.2427484989169999</c:v>
                </c:pt>
                <c:pt idx="18579">
                  <c:v>2.242858886719</c:v>
                </c:pt>
                <c:pt idx="18580">
                  <c:v>2.243038415909</c:v>
                </c:pt>
                <c:pt idx="18581">
                  <c:v>2.243171215057</c:v>
                </c:pt>
                <c:pt idx="18582">
                  <c:v>2.2432596683499999</c:v>
                </c:pt>
                <c:pt idx="18583">
                  <c:v>2.243488550186</c:v>
                </c:pt>
                <c:pt idx="18584">
                  <c:v>2.2436995506290001</c:v>
                </c:pt>
                <c:pt idx="18585">
                  <c:v>2.2437443733219999</c:v>
                </c:pt>
                <c:pt idx="18586">
                  <c:v>2.2437915801999999</c:v>
                </c:pt>
                <c:pt idx="18587">
                  <c:v>2.2438418865199998</c:v>
                </c:pt>
                <c:pt idx="18588">
                  <c:v>2.2438950538640001</c:v>
                </c:pt>
                <c:pt idx="18589">
                  <c:v>2.2439517974849998</c:v>
                </c:pt>
                <c:pt idx="18590">
                  <c:v>2.2440032958980001</c:v>
                </c:pt>
                <c:pt idx="18591">
                  <c:v>2.2440581321719999</c:v>
                </c:pt>
                <c:pt idx="18592">
                  <c:v>2.2441122531889999</c:v>
                </c:pt>
                <c:pt idx="18593">
                  <c:v>2.2441673278810002</c:v>
                </c:pt>
                <c:pt idx="18594">
                  <c:v>2.2442631721500002</c:v>
                </c:pt>
                <c:pt idx="18595">
                  <c:v>2.2443501949310001</c:v>
                </c:pt>
                <c:pt idx="18596">
                  <c:v>2.2444663047789999</c:v>
                </c:pt>
                <c:pt idx="18597">
                  <c:v>2.2448148727419999</c:v>
                </c:pt>
                <c:pt idx="18598">
                  <c:v>2.2449557781220002</c:v>
                </c:pt>
                <c:pt idx="18599">
                  <c:v>2.2450623512269998</c:v>
                </c:pt>
                <c:pt idx="18600">
                  <c:v>2.2451982498169998</c:v>
                </c:pt>
                <c:pt idx="18601">
                  <c:v>2.2452728748320001</c:v>
                </c:pt>
                <c:pt idx="18602">
                  <c:v>2.245420455933</c:v>
                </c:pt>
                <c:pt idx="18603">
                  <c:v>2.2457230091090001</c:v>
                </c:pt>
                <c:pt idx="18604">
                  <c:v>2.245837211609</c:v>
                </c:pt>
                <c:pt idx="18605">
                  <c:v>2.2459554672239999</c:v>
                </c:pt>
                <c:pt idx="18606">
                  <c:v>2.2462935447689998</c:v>
                </c:pt>
                <c:pt idx="18607">
                  <c:v>2.2465360164639998</c:v>
                </c:pt>
                <c:pt idx="18608">
                  <c:v>2.2466111183169999</c:v>
                </c:pt>
                <c:pt idx="18609">
                  <c:v>2.2466681003570002</c:v>
                </c:pt>
                <c:pt idx="18610">
                  <c:v>2.2467193603519999</c:v>
                </c:pt>
                <c:pt idx="18611">
                  <c:v>2.2468061447140002</c:v>
                </c:pt>
                <c:pt idx="18612">
                  <c:v>2.2469198703769999</c:v>
                </c:pt>
                <c:pt idx="18613">
                  <c:v>2.247037172318</c:v>
                </c:pt>
                <c:pt idx="18614">
                  <c:v>2.2471258640289999</c:v>
                </c:pt>
                <c:pt idx="18615">
                  <c:v>2.2474792003630002</c:v>
                </c:pt>
                <c:pt idx="18616">
                  <c:v>2.247685909271</c:v>
                </c:pt>
                <c:pt idx="18617">
                  <c:v>2.2477741241459999</c:v>
                </c:pt>
                <c:pt idx="18618">
                  <c:v>2.2478203773500001</c:v>
                </c:pt>
                <c:pt idx="18619">
                  <c:v>2.2478678226470001</c:v>
                </c:pt>
                <c:pt idx="18620">
                  <c:v>2.2479138374329999</c:v>
                </c:pt>
                <c:pt idx="18621">
                  <c:v>2.2479619979860002</c:v>
                </c:pt>
                <c:pt idx="18622">
                  <c:v>2.248013734818</c:v>
                </c:pt>
                <c:pt idx="18623">
                  <c:v>2.2480723857879998</c:v>
                </c:pt>
                <c:pt idx="18624">
                  <c:v>2.2481293678280001</c:v>
                </c:pt>
                <c:pt idx="18625">
                  <c:v>2.2481830120090001</c:v>
                </c:pt>
                <c:pt idx="18626">
                  <c:v>2.2482306957240001</c:v>
                </c:pt>
                <c:pt idx="18627">
                  <c:v>2.2483334541320001</c:v>
                </c:pt>
                <c:pt idx="18628">
                  <c:v>2.248386859894</c:v>
                </c:pt>
                <c:pt idx="18629">
                  <c:v>2.2484455108639998</c:v>
                </c:pt>
                <c:pt idx="18630">
                  <c:v>2.2485015392299998</c:v>
                </c:pt>
                <c:pt idx="18631">
                  <c:v>2.2485570907589998</c:v>
                </c:pt>
                <c:pt idx="18632">
                  <c:v>2.2486076354979998</c:v>
                </c:pt>
                <c:pt idx="18633">
                  <c:v>2.2487049102780001</c:v>
                </c:pt>
                <c:pt idx="18634">
                  <c:v>2.248751163483</c:v>
                </c:pt>
                <c:pt idx="18635">
                  <c:v>2.2488448619839998</c:v>
                </c:pt>
                <c:pt idx="18636">
                  <c:v>2.2489314079280001</c:v>
                </c:pt>
                <c:pt idx="18637">
                  <c:v>2.2490563392639999</c:v>
                </c:pt>
                <c:pt idx="18638">
                  <c:v>2.2491338253020001</c:v>
                </c:pt>
                <c:pt idx="18639">
                  <c:v>2.2492630481720002</c:v>
                </c:pt>
                <c:pt idx="18640">
                  <c:v>2.2494199275970002</c:v>
                </c:pt>
                <c:pt idx="18641">
                  <c:v>2.249562501907</c:v>
                </c:pt>
                <c:pt idx="18642">
                  <c:v>2.2498495578769999</c:v>
                </c:pt>
                <c:pt idx="18643">
                  <c:v>2.2499382495879998</c:v>
                </c:pt>
                <c:pt idx="18644">
                  <c:v>2.2500097751619998</c:v>
                </c:pt>
                <c:pt idx="18645">
                  <c:v>2.2501108646389998</c:v>
                </c:pt>
                <c:pt idx="18646">
                  <c:v>2.2503561973570001</c:v>
                </c:pt>
                <c:pt idx="18647">
                  <c:v>2.2504253387449999</c:v>
                </c:pt>
                <c:pt idx="18648">
                  <c:v>2.2504959106450002</c:v>
                </c:pt>
                <c:pt idx="18649">
                  <c:v>2.2505419254299999</c:v>
                </c:pt>
                <c:pt idx="18650">
                  <c:v>2.2506089210510001</c:v>
                </c:pt>
                <c:pt idx="18651">
                  <c:v>2.2506549358369998</c:v>
                </c:pt>
                <c:pt idx="18652">
                  <c:v>2.250695705414</c:v>
                </c:pt>
                <c:pt idx="18653">
                  <c:v>2.2507402896880002</c:v>
                </c:pt>
                <c:pt idx="18654">
                  <c:v>2.2507874965669998</c:v>
                </c:pt>
                <c:pt idx="18655">
                  <c:v>2.2508630752559999</c:v>
                </c:pt>
                <c:pt idx="18656">
                  <c:v>2.2509412765499999</c:v>
                </c:pt>
                <c:pt idx="18657">
                  <c:v>2.2509953975679999</c:v>
                </c:pt>
                <c:pt idx="18658">
                  <c:v>2.2510406970979999</c:v>
                </c:pt>
                <c:pt idx="18659">
                  <c:v>2.251095294952</c:v>
                </c:pt>
                <c:pt idx="18660">
                  <c:v>2.2511434555049998</c:v>
                </c:pt>
                <c:pt idx="18661">
                  <c:v>2.2511975765229999</c:v>
                </c:pt>
                <c:pt idx="18662">
                  <c:v>2.251299381256</c:v>
                </c:pt>
                <c:pt idx="18663">
                  <c:v>2.2513761520390001</c:v>
                </c:pt>
                <c:pt idx="18664">
                  <c:v>2.2514677047729998</c:v>
                </c:pt>
                <c:pt idx="18665">
                  <c:v>2.2515547275540002</c:v>
                </c:pt>
                <c:pt idx="18666">
                  <c:v>2.2516710758210001</c:v>
                </c:pt>
                <c:pt idx="18667">
                  <c:v>2.2517938613889998</c:v>
                </c:pt>
                <c:pt idx="18668">
                  <c:v>2.2521018981930001</c:v>
                </c:pt>
                <c:pt idx="18669">
                  <c:v>2.252335071564</c:v>
                </c:pt>
                <c:pt idx="18670">
                  <c:v>2.2525689601900001</c:v>
                </c:pt>
                <c:pt idx="18671">
                  <c:v>2.2526998519900001</c:v>
                </c:pt>
                <c:pt idx="18672">
                  <c:v>2.2527933120729999</c:v>
                </c:pt>
                <c:pt idx="18673">
                  <c:v>2.252847671509</c:v>
                </c:pt>
                <c:pt idx="18674">
                  <c:v>2.252903461456</c:v>
                </c:pt>
                <c:pt idx="18675">
                  <c:v>2.2529640197749998</c:v>
                </c:pt>
                <c:pt idx="18676">
                  <c:v>2.253027200699</c:v>
                </c:pt>
                <c:pt idx="18677">
                  <c:v>2.2530858516690002</c:v>
                </c:pt>
                <c:pt idx="18678">
                  <c:v>2.253142595291</c:v>
                </c:pt>
                <c:pt idx="18679">
                  <c:v>2.2531988620760002</c:v>
                </c:pt>
                <c:pt idx="18680">
                  <c:v>2.2532548904419998</c:v>
                </c:pt>
                <c:pt idx="18681">
                  <c:v>2.2533140182500002</c:v>
                </c:pt>
                <c:pt idx="18682">
                  <c:v>2.2533698081970002</c:v>
                </c:pt>
                <c:pt idx="18683">
                  <c:v>2.253468513489</c:v>
                </c:pt>
                <c:pt idx="18684">
                  <c:v>2.253560781479</c:v>
                </c:pt>
                <c:pt idx="18685">
                  <c:v>2.2536468505860001</c:v>
                </c:pt>
                <c:pt idx="18686">
                  <c:v>2.2538092136380001</c:v>
                </c:pt>
                <c:pt idx="18687">
                  <c:v>2.2540307044980001</c:v>
                </c:pt>
                <c:pt idx="18688">
                  <c:v>2.2542171478270001</c:v>
                </c:pt>
                <c:pt idx="18689">
                  <c:v>2.2545335292819999</c:v>
                </c:pt>
                <c:pt idx="18690">
                  <c:v>2.2546346187589998</c:v>
                </c:pt>
                <c:pt idx="18691">
                  <c:v>2.2547304630279998</c:v>
                </c:pt>
                <c:pt idx="18692">
                  <c:v>2.2547769546510001</c:v>
                </c:pt>
                <c:pt idx="18693">
                  <c:v>2.2548503875730002</c:v>
                </c:pt>
                <c:pt idx="18694">
                  <c:v>2.2549238204959998</c:v>
                </c:pt>
                <c:pt idx="18695">
                  <c:v>2.25497508049</c:v>
                </c:pt>
                <c:pt idx="18696">
                  <c:v>2.255046606064</c:v>
                </c:pt>
                <c:pt idx="18697">
                  <c:v>2.2550880908969999</c:v>
                </c:pt>
                <c:pt idx="18698">
                  <c:v>2.2551336288449999</c:v>
                </c:pt>
                <c:pt idx="18699">
                  <c:v>2.2551746368410002</c:v>
                </c:pt>
                <c:pt idx="18700">
                  <c:v>2.2552099227909999</c:v>
                </c:pt>
                <c:pt idx="18701">
                  <c:v>2.255254030228</c:v>
                </c:pt>
                <c:pt idx="18702">
                  <c:v>2.2552964687350001</c:v>
                </c:pt>
                <c:pt idx="18703">
                  <c:v>2.2553358077999999</c:v>
                </c:pt>
                <c:pt idx="18704">
                  <c:v>2.255381584167</c:v>
                </c:pt>
                <c:pt idx="18705">
                  <c:v>2.2554316520689999</c:v>
                </c:pt>
                <c:pt idx="18706">
                  <c:v>2.2554743289950001</c:v>
                </c:pt>
                <c:pt idx="18707">
                  <c:v>2.2555799484249999</c:v>
                </c:pt>
                <c:pt idx="18708">
                  <c:v>2.2556872367860001</c:v>
                </c:pt>
                <c:pt idx="18709">
                  <c:v>2.2557654380800001</c:v>
                </c:pt>
                <c:pt idx="18710">
                  <c:v>2.255821228027</c:v>
                </c:pt>
                <c:pt idx="18711">
                  <c:v>2.256140232086</c:v>
                </c:pt>
                <c:pt idx="18712">
                  <c:v>2.2565019130709998</c:v>
                </c:pt>
                <c:pt idx="18713">
                  <c:v>2.2568399906160002</c:v>
                </c:pt>
                <c:pt idx="18714">
                  <c:v>2.2571880817409999</c:v>
                </c:pt>
                <c:pt idx="18715">
                  <c:v>2.2573499679569999</c:v>
                </c:pt>
                <c:pt idx="18716">
                  <c:v>2.2575044631960002</c:v>
                </c:pt>
                <c:pt idx="18717">
                  <c:v>2.2576231956480002</c:v>
                </c:pt>
                <c:pt idx="18718">
                  <c:v>2.2577123641969998</c:v>
                </c:pt>
                <c:pt idx="18719">
                  <c:v>2.257805347443</c:v>
                </c:pt>
                <c:pt idx="18720">
                  <c:v>2.2579033374790001</c:v>
                </c:pt>
                <c:pt idx="18721">
                  <c:v>2.2579951286319999</c:v>
                </c:pt>
                <c:pt idx="18722">
                  <c:v>2.2580835819240002</c:v>
                </c:pt>
                <c:pt idx="18723">
                  <c:v>2.258177042007</c:v>
                </c:pt>
                <c:pt idx="18724">
                  <c:v>2.2582199573519999</c:v>
                </c:pt>
                <c:pt idx="18725">
                  <c:v>2.2583138942719998</c:v>
                </c:pt>
                <c:pt idx="18726">
                  <c:v>2.2584075927730001</c:v>
                </c:pt>
                <c:pt idx="18727">
                  <c:v>2.2585093975069999</c:v>
                </c:pt>
                <c:pt idx="18728">
                  <c:v>2.2585580348969998</c:v>
                </c:pt>
                <c:pt idx="18729">
                  <c:v>2.2586505413059998</c:v>
                </c:pt>
                <c:pt idx="18730">
                  <c:v>2.2587387561800001</c:v>
                </c:pt>
                <c:pt idx="18731">
                  <c:v>2.258824110031</c:v>
                </c:pt>
                <c:pt idx="18732">
                  <c:v>2.2589073181149999</c:v>
                </c:pt>
                <c:pt idx="18733">
                  <c:v>2.2590932846070002</c:v>
                </c:pt>
                <c:pt idx="18734">
                  <c:v>2.2592473030089999</c:v>
                </c:pt>
                <c:pt idx="18735">
                  <c:v>2.2593822479250001</c:v>
                </c:pt>
                <c:pt idx="18736">
                  <c:v>2.259561538696</c:v>
                </c:pt>
                <c:pt idx="18737">
                  <c:v>2.25967502594</c:v>
                </c:pt>
                <c:pt idx="18738">
                  <c:v>2.259748220444</c:v>
                </c:pt>
                <c:pt idx="18739">
                  <c:v>2.2598137855529998</c:v>
                </c:pt>
                <c:pt idx="18740">
                  <c:v>2.2598602771760001</c:v>
                </c:pt>
                <c:pt idx="18741">
                  <c:v>2.2599058151250002</c:v>
                </c:pt>
                <c:pt idx="18742">
                  <c:v>2.2599563598630001</c:v>
                </c:pt>
                <c:pt idx="18743">
                  <c:v>2.2600049972530001</c:v>
                </c:pt>
                <c:pt idx="18744">
                  <c:v>2.2600541114810002</c:v>
                </c:pt>
                <c:pt idx="18745">
                  <c:v>2.2600998878479999</c:v>
                </c:pt>
                <c:pt idx="18746">
                  <c:v>2.2601482868190002</c:v>
                </c:pt>
                <c:pt idx="18747">
                  <c:v>2.2601919174190002</c:v>
                </c:pt>
                <c:pt idx="18748">
                  <c:v>2.2602360248569999</c:v>
                </c:pt>
                <c:pt idx="18749">
                  <c:v>2.2602856159210001</c:v>
                </c:pt>
                <c:pt idx="18750">
                  <c:v>2.2603526115419998</c:v>
                </c:pt>
                <c:pt idx="18751">
                  <c:v>2.260398626328</c:v>
                </c:pt>
                <c:pt idx="18752">
                  <c:v>2.260444164276</c:v>
                </c:pt>
                <c:pt idx="18753">
                  <c:v>2.2605226039890001</c:v>
                </c:pt>
                <c:pt idx="18754">
                  <c:v>2.260606527328</c:v>
                </c:pt>
                <c:pt idx="18755">
                  <c:v>2.2606887817380001</c:v>
                </c:pt>
                <c:pt idx="18756">
                  <c:v>2.26074385643</c:v>
                </c:pt>
                <c:pt idx="18757">
                  <c:v>2.2608282566070002</c:v>
                </c:pt>
                <c:pt idx="18758">
                  <c:v>2.261155605316</c:v>
                </c:pt>
                <c:pt idx="18759">
                  <c:v>2.2614026069639999</c:v>
                </c:pt>
                <c:pt idx="18760">
                  <c:v>2.261488676071</c:v>
                </c:pt>
                <c:pt idx="18761">
                  <c:v>2.2615749835969998</c:v>
                </c:pt>
                <c:pt idx="18762">
                  <c:v>2.261667966843</c:v>
                </c:pt>
                <c:pt idx="18763">
                  <c:v>2.26176571846</c:v>
                </c:pt>
                <c:pt idx="18764">
                  <c:v>2.2618510723109999</c:v>
                </c:pt>
                <c:pt idx="18765">
                  <c:v>2.2622134685519999</c:v>
                </c:pt>
                <c:pt idx="18766">
                  <c:v>2.2625319957730001</c:v>
                </c:pt>
                <c:pt idx="18767">
                  <c:v>2.262712717056</c:v>
                </c:pt>
                <c:pt idx="18768">
                  <c:v>2.2627995014189999</c:v>
                </c:pt>
                <c:pt idx="18769">
                  <c:v>2.262908220291</c:v>
                </c:pt>
                <c:pt idx="18770">
                  <c:v>2.263234138489</c:v>
                </c:pt>
                <c:pt idx="18771">
                  <c:v>2.263554811478</c:v>
                </c:pt>
                <c:pt idx="18772">
                  <c:v>2.2637894153590001</c:v>
                </c:pt>
                <c:pt idx="18773">
                  <c:v>2.2641160488129999</c:v>
                </c:pt>
                <c:pt idx="18774">
                  <c:v>2.2644557952879998</c:v>
                </c:pt>
                <c:pt idx="18775">
                  <c:v>2.2648100852969999</c:v>
                </c:pt>
                <c:pt idx="18776">
                  <c:v>2.2651503086089999</c:v>
                </c:pt>
                <c:pt idx="18777">
                  <c:v>2.2652275562290001</c:v>
                </c:pt>
                <c:pt idx="18778">
                  <c:v>2.26531124115</c:v>
                </c:pt>
                <c:pt idx="18779">
                  <c:v>2.2653832435610002</c:v>
                </c:pt>
                <c:pt idx="18780">
                  <c:v>2.2656612396239999</c:v>
                </c:pt>
                <c:pt idx="18781">
                  <c:v>2.2660117149349999</c:v>
                </c:pt>
                <c:pt idx="18782">
                  <c:v>2.2661519050600001</c:v>
                </c:pt>
                <c:pt idx="18783">
                  <c:v>2.2662382125849998</c:v>
                </c:pt>
                <c:pt idx="18784">
                  <c:v>2.2663202285769999</c:v>
                </c:pt>
                <c:pt idx="18785">
                  <c:v>2.266371488571</c:v>
                </c:pt>
                <c:pt idx="18786">
                  <c:v>2.2664277553560002</c:v>
                </c:pt>
                <c:pt idx="18787">
                  <c:v>2.266483068466</c:v>
                </c:pt>
                <c:pt idx="18788">
                  <c:v>2.2665410041810001</c:v>
                </c:pt>
                <c:pt idx="18789">
                  <c:v>2.2665996551509999</c:v>
                </c:pt>
                <c:pt idx="18790">
                  <c:v>2.2666649818420002</c:v>
                </c:pt>
                <c:pt idx="18791">
                  <c:v>2.2667293548580001</c:v>
                </c:pt>
                <c:pt idx="18792">
                  <c:v>2.266791582108</c:v>
                </c:pt>
                <c:pt idx="18793">
                  <c:v>2.2668609619139999</c:v>
                </c:pt>
                <c:pt idx="18794">
                  <c:v>2.2669298648830001</c:v>
                </c:pt>
                <c:pt idx="18795">
                  <c:v>2.2669959068300001</c:v>
                </c:pt>
                <c:pt idx="18796">
                  <c:v>2.2670593261719998</c:v>
                </c:pt>
                <c:pt idx="18797">
                  <c:v>2.2671225070949999</c:v>
                </c:pt>
                <c:pt idx="18798">
                  <c:v>2.2671818733219999</c:v>
                </c:pt>
                <c:pt idx="18799">
                  <c:v>2.2672452926640001</c:v>
                </c:pt>
                <c:pt idx="18800">
                  <c:v>2.2673046588900001</c:v>
                </c:pt>
                <c:pt idx="18801">
                  <c:v>2.2673568725590001</c:v>
                </c:pt>
                <c:pt idx="18802">
                  <c:v>2.267414331436</c:v>
                </c:pt>
                <c:pt idx="18803">
                  <c:v>2.2674672603610002</c:v>
                </c:pt>
                <c:pt idx="18804">
                  <c:v>2.267562389374</c:v>
                </c:pt>
                <c:pt idx="18805">
                  <c:v>2.2676448822020001</c:v>
                </c:pt>
                <c:pt idx="18806">
                  <c:v>2.2678279876710001</c:v>
                </c:pt>
                <c:pt idx="18807">
                  <c:v>2.2680547237400002</c:v>
                </c:pt>
                <c:pt idx="18808">
                  <c:v>2.268132686615</c:v>
                </c:pt>
                <c:pt idx="18809">
                  <c:v>2.2682156562809999</c:v>
                </c:pt>
                <c:pt idx="18810">
                  <c:v>2.2683107852940001</c:v>
                </c:pt>
                <c:pt idx="18811">
                  <c:v>2.2683999538420001</c:v>
                </c:pt>
                <c:pt idx="18812">
                  <c:v>2.2684650421139998</c:v>
                </c:pt>
                <c:pt idx="18813">
                  <c:v>2.2685360908510002</c:v>
                </c:pt>
                <c:pt idx="18814">
                  <c:v>2.2685744762420001</c:v>
                </c:pt>
                <c:pt idx="18815">
                  <c:v>2.2686164379120002</c:v>
                </c:pt>
                <c:pt idx="18816">
                  <c:v>2.2686567306519998</c:v>
                </c:pt>
                <c:pt idx="18817">
                  <c:v>2.2686984539030002</c:v>
                </c:pt>
                <c:pt idx="18818">
                  <c:v>2.268744707108</c:v>
                </c:pt>
                <c:pt idx="18819">
                  <c:v>2.2688179016109999</c:v>
                </c:pt>
                <c:pt idx="18820">
                  <c:v>2.2688617706300001</c:v>
                </c:pt>
                <c:pt idx="18821">
                  <c:v>2.2689373493190002</c:v>
                </c:pt>
                <c:pt idx="18822">
                  <c:v>2.268985271454</c:v>
                </c:pt>
                <c:pt idx="18823">
                  <c:v>2.269037723541</c:v>
                </c:pt>
                <c:pt idx="18824">
                  <c:v>2.2691104412079999</c:v>
                </c:pt>
                <c:pt idx="18825">
                  <c:v>2.269158124924</c:v>
                </c:pt>
                <c:pt idx="18826">
                  <c:v>2.2691979408259999</c:v>
                </c:pt>
                <c:pt idx="18827">
                  <c:v>2.2692420482640001</c:v>
                </c:pt>
                <c:pt idx="18828">
                  <c:v>2.269281625748</c:v>
                </c:pt>
                <c:pt idx="18829">
                  <c:v>2.2693259716030001</c:v>
                </c:pt>
                <c:pt idx="18830">
                  <c:v>2.2693731784820002</c:v>
                </c:pt>
                <c:pt idx="18831">
                  <c:v>2.2694897651670001</c:v>
                </c:pt>
                <c:pt idx="18832">
                  <c:v>2.2698175907140001</c:v>
                </c:pt>
                <c:pt idx="18833">
                  <c:v>2.2700819969179999</c:v>
                </c:pt>
                <c:pt idx="18834">
                  <c:v>2.2701995372770001</c:v>
                </c:pt>
                <c:pt idx="18835">
                  <c:v>2.2705302238459999</c:v>
                </c:pt>
                <c:pt idx="18836">
                  <c:v>2.270680189133</c:v>
                </c:pt>
                <c:pt idx="18837">
                  <c:v>2.2708325386050001</c:v>
                </c:pt>
                <c:pt idx="18838">
                  <c:v>2.2711606025700002</c:v>
                </c:pt>
                <c:pt idx="18839">
                  <c:v>2.2712824344640001</c:v>
                </c:pt>
                <c:pt idx="18840">
                  <c:v>2.271375894547</c:v>
                </c:pt>
                <c:pt idx="18841">
                  <c:v>2.2714886665340002</c:v>
                </c:pt>
                <c:pt idx="18842">
                  <c:v>2.2716004848479998</c:v>
                </c:pt>
                <c:pt idx="18843">
                  <c:v>2.271718025208</c:v>
                </c:pt>
                <c:pt idx="18844">
                  <c:v>2.271834611893</c:v>
                </c:pt>
                <c:pt idx="18845">
                  <c:v>2.2719140052800002</c:v>
                </c:pt>
                <c:pt idx="18846">
                  <c:v>2.2721920013429999</c:v>
                </c:pt>
                <c:pt idx="18847">
                  <c:v>2.272279500961</c:v>
                </c:pt>
                <c:pt idx="18848">
                  <c:v>2.2723670005800001</c:v>
                </c:pt>
                <c:pt idx="18849">
                  <c:v>2.2724971771239999</c:v>
                </c:pt>
                <c:pt idx="18850">
                  <c:v>2.2726576328279999</c:v>
                </c:pt>
                <c:pt idx="18851">
                  <c:v>2.2727501392359999</c:v>
                </c:pt>
                <c:pt idx="18852">
                  <c:v>2.272844791412</c:v>
                </c:pt>
                <c:pt idx="18853">
                  <c:v>2.2729415893549998</c:v>
                </c:pt>
                <c:pt idx="18854">
                  <c:v>2.2730379104609999</c:v>
                </c:pt>
                <c:pt idx="18855">
                  <c:v>2.2731418609620002</c:v>
                </c:pt>
                <c:pt idx="18856">
                  <c:v>2.2732319831850001</c:v>
                </c:pt>
                <c:pt idx="18857">
                  <c:v>2.2733256816859999</c:v>
                </c:pt>
                <c:pt idx="18858">
                  <c:v>2.2734189033510002</c:v>
                </c:pt>
                <c:pt idx="18859">
                  <c:v>2.2734661102290001</c:v>
                </c:pt>
                <c:pt idx="18860">
                  <c:v>2.2735521793369999</c:v>
                </c:pt>
                <c:pt idx="18861">
                  <c:v>2.2736361026759999</c:v>
                </c:pt>
                <c:pt idx="18862">
                  <c:v>2.2737681865689998</c:v>
                </c:pt>
                <c:pt idx="18863">
                  <c:v>2.2739238739009999</c:v>
                </c:pt>
                <c:pt idx="18864">
                  <c:v>2.2741274833679999</c:v>
                </c:pt>
                <c:pt idx="18865">
                  <c:v>2.2743012905120001</c:v>
                </c:pt>
                <c:pt idx="18866">
                  <c:v>2.2745916843409999</c:v>
                </c:pt>
                <c:pt idx="18867">
                  <c:v>2.2746958732599998</c:v>
                </c:pt>
                <c:pt idx="18868">
                  <c:v>2.2747743129729998</c:v>
                </c:pt>
                <c:pt idx="18869">
                  <c:v>2.2748470306400002</c:v>
                </c:pt>
                <c:pt idx="18870">
                  <c:v>2.2749171257020002</c:v>
                </c:pt>
                <c:pt idx="18871">
                  <c:v>2.2750136852259999</c:v>
                </c:pt>
                <c:pt idx="18872">
                  <c:v>2.275115013123</c:v>
                </c:pt>
                <c:pt idx="18873">
                  <c:v>2.2753307819369999</c:v>
                </c:pt>
                <c:pt idx="18874">
                  <c:v>2.2754383087160002</c:v>
                </c:pt>
                <c:pt idx="18875">
                  <c:v>2.2755124568939999</c:v>
                </c:pt>
                <c:pt idx="18876">
                  <c:v>2.275594949722</c:v>
                </c:pt>
                <c:pt idx="18877">
                  <c:v>2.2756991386409999</c:v>
                </c:pt>
                <c:pt idx="18878">
                  <c:v>2.2758119106289998</c:v>
                </c:pt>
                <c:pt idx="18879">
                  <c:v>2.2759180068970002</c:v>
                </c:pt>
                <c:pt idx="18880">
                  <c:v>2.2759988307949999</c:v>
                </c:pt>
                <c:pt idx="18881">
                  <c:v>2.276086568832</c:v>
                </c:pt>
                <c:pt idx="18882">
                  <c:v>2.2761955261229998</c:v>
                </c:pt>
                <c:pt idx="18883">
                  <c:v>2.2763421535489998</c:v>
                </c:pt>
                <c:pt idx="18884">
                  <c:v>2.2764217853550002</c:v>
                </c:pt>
                <c:pt idx="18885">
                  <c:v>2.2765128612519998</c:v>
                </c:pt>
                <c:pt idx="18886">
                  <c:v>2.276564598083</c:v>
                </c:pt>
                <c:pt idx="18887">
                  <c:v>2.2766072750089998</c:v>
                </c:pt>
                <c:pt idx="18888">
                  <c:v>2.2766981124879999</c:v>
                </c:pt>
                <c:pt idx="18889">
                  <c:v>2.276780366898</c:v>
                </c:pt>
                <c:pt idx="18890">
                  <c:v>2.277136325836</c:v>
                </c:pt>
                <c:pt idx="18891">
                  <c:v>2.2774827480319999</c:v>
                </c:pt>
                <c:pt idx="18892">
                  <c:v>2.2776648998260001</c:v>
                </c:pt>
                <c:pt idx="18893">
                  <c:v>2.2777438163760002</c:v>
                </c:pt>
                <c:pt idx="18894">
                  <c:v>2.2778193950649999</c:v>
                </c:pt>
                <c:pt idx="18895">
                  <c:v>2.2779135704039999</c:v>
                </c:pt>
                <c:pt idx="18896">
                  <c:v>2.2779970169069998</c:v>
                </c:pt>
                <c:pt idx="18897">
                  <c:v>2.2780878543849998</c:v>
                </c:pt>
                <c:pt idx="18898">
                  <c:v>2.2781794071200001</c:v>
                </c:pt>
                <c:pt idx="18899">
                  <c:v>2.2782728672029999</c:v>
                </c:pt>
                <c:pt idx="18900">
                  <c:v>2.2786278724670002</c:v>
                </c:pt>
                <c:pt idx="18901">
                  <c:v>2.2787444591520001</c:v>
                </c:pt>
                <c:pt idx="18902">
                  <c:v>2.2788672447199998</c:v>
                </c:pt>
                <c:pt idx="18903">
                  <c:v>2.2789525985719998</c:v>
                </c:pt>
                <c:pt idx="18904">
                  <c:v>2.2790992259979999</c:v>
                </c:pt>
                <c:pt idx="18905">
                  <c:v>2.279347419739</c:v>
                </c:pt>
                <c:pt idx="18906">
                  <c:v>2.2794873714450001</c:v>
                </c:pt>
                <c:pt idx="18907">
                  <c:v>2.2796239852909999</c:v>
                </c:pt>
                <c:pt idx="18908">
                  <c:v>2.279729127884</c:v>
                </c:pt>
                <c:pt idx="18909">
                  <c:v>2.279799222946</c:v>
                </c:pt>
                <c:pt idx="18910">
                  <c:v>2.2798726558690001</c:v>
                </c:pt>
                <c:pt idx="18911">
                  <c:v>2.2799241542819999</c:v>
                </c:pt>
                <c:pt idx="18912">
                  <c:v>2.2799723148350002</c:v>
                </c:pt>
                <c:pt idx="18913">
                  <c:v>2.2800455093380001</c:v>
                </c:pt>
                <c:pt idx="18914">
                  <c:v>2.2801294326780002</c:v>
                </c:pt>
                <c:pt idx="18915">
                  <c:v>2.280348300934</c:v>
                </c:pt>
                <c:pt idx="18916">
                  <c:v>2.2804605960850002</c:v>
                </c:pt>
                <c:pt idx="18917">
                  <c:v>2.2805116176609999</c:v>
                </c:pt>
                <c:pt idx="18918">
                  <c:v>2.2805621623989998</c:v>
                </c:pt>
                <c:pt idx="18919">
                  <c:v>2.2806372642519999</c:v>
                </c:pt>
                <c:pt idx="18920">
                  <c:v>2.280709266663</c:v>
                </c:pt>
                <c:pt idx="18921">
                  <c:v>2.2807874679569999</c:v>
                </c:pt>
                <c:pt idx="18922">
                  <c:v>2.2808685302730001</c:v>
                </c:pt>
                <c:pt idx="18923">
                  <c:v>2.280948400497</c:v>
                </c:pt>
                <c:pt idx="18924">
                  <c:v>2.2812955379490001</c:v>
                </c:pt>
                <c:pt idx="18925">
                  <c:v>2.2813811302190001</c:v>
                </c:pt>
                <c:pt idx="18926">
                  <c:v>2.2814640998839999</c:v>
                </c:pt>
                <c:pt idx="18927">
                  <c:v>2.2815613746640002</c:v>
                </c:pt>
                <c:pt idx="18928">
                  <c:v>2.281618118286</c:v>
                </c:pt>
                <c:pt idx="18929">
                  <c:v>2.2816779613490001</c:v>
                </c:pt>
                <c:pt idx="18930">
                  <c:v>2.2817406654360002</c:v>
                </c:pt>
                <c:pt idx="18931">
                  <c:v>2.2818067073820001</c:v>
                </c:pt>
                <c:pt idx="18932">
                  <c:v>2.2818787097929998</c:v>
                </c:pt>
                <c:pt idx="18933">
                  <c:v>2.281954288483</c:v>
                </c:pt>
                <c:pt idx="18934">
                  <c:v>2.282031536102</c:v>
                </c:pt>
                <c:pt idx="18935">
                  <c:v>2.2821125984189998</c:v>
                </c:pt>
                <c:pt idx="18936">
                  <c:v>2.2821943759919998</c:v>
                </c:pt>
                <c:pt idx="18937">
                  <c:v>2.2822678089139998</c:v>
                </c:pt>
                <c:pt idx="18938">
                  <c:v>2.2823386192320001</c:v>
                </c:pt>
                <c:pt idx="18939">
                  <c:v>2.2824063301090001</c:v>
                </c:pt>
                <c:pt idx="18940">
                  <c:v>2.2824766635890001</c:v>
                </c:pt>
                <c:pt idx="18941">
                  <c:v>2.282542467117</c:v>
                </c:pt>
                <c:pt idx="18942">
                  <c:v>2.282603263855</c:v>
                </c:pt>
                <c:pt idx="18943">
                  <c:v>2.2826616764069998</c:v>
                </c:pt>
                <c:pt idx="18944">
                  <c:v>2.2827155590060002</c:v>
                </c:pt>
                <c:pt idx="18945">
                  <c:v>2.2827696800230002</c:v>
                </c:pt>
                <c:pt idx="18946">
                  <c:v>2.282821178436</c:v>
                </c:pt>
                <c:pt idx="18947">
                  <c:v>2.282868385315</c:v>
                </c:pt>
                <c:pt idx="18948">
                  <c:v>2.282912254333</c:v>
                </c:pt>
                <c:pt idx="18949">
                  <c:v>2.282995700836</c:v>
                </c:pt>
                <c:pt idx="18950">
                  <c:v>2.283075809479</c:v>
                </c:pt>
                <c:pt idx="18951">
                  <c:v>2.2831594944</c:v>
                </c:pt>
                <c:pt idx="18952">
                  <c:v>2.2832353115080002</c:v>
                </c:pt>
                <c:pt idx="18953">
                  <c:v>2.2833225727080002</c:v>
                </c:pt>
                <c:pt idx="18954">
                  <c:v>2.2834136486049998</c:v>
                </c:pt>
                <c:pt idx="18955">
                  <c:v>2.2834937572479999</c:v>
                </c:pt>
                <c:pt idx="18956">
                  <c:v>2.28360581398</c:v>
                </c:pt>
                <c:pt idx="18957">
                  <c:v>2.2838408946989999</c:v>
                </c:pt>
                <c:pt idx="18958">
                  <c:v>2.2839071750639999</c:v>
                </c:pt>
                <c:pt idx="18959">
                  <c:v>2.2839810848240001</c:v>
                </c:pt>
                <c:pt idx="18960">
                  <c:v>2.284080266953</c:v>
                </c:pt>
                <c:pt idx="18961">
                  <c:v>2.284211158752</c:v>
                </c:pt>
                <c:pt idx="18962">
                  <c:v>2.2843275070189999</c:v>
                </c:pt>
                <c:pt idx="18963">
                  <c:v>2.284390687943</c:v>
                </c:pt>
                <c:pt idx="18964">
                  <c:v>2.2844507694240002</c:v>
                </c:pt>
                <c:pt idx="18965">
                  <c:v>2.2844905853270001</c:v>
                </c:pt>
                <c:pt idx="18966">
                  <c:v>2.2845339775090001</c:v>
                </c:pt>
                <c:pt idx="18967">
                  <c:v>2.2845799922940002</c:v>
                </c:pt>
                <c:pt idx="18968">
                  <c:v>2.2846181392670002</c:v>
                </c:pt>
                <c:pt idx="18969">
                  <c:v>2.284659147263</c:v>
                </c:pt>
                <c:pt idx="18970">
                  <c:v>2.2847015857700002</c:v>
                </c:pt>
                <c:pt idx="18971">
                  <c:v>2.2847421169280002</c:v>
                </c:pt>
                <c:pt idx="18972">
                  <c:v>2.284823179245</c:v>
                </c:pt>
                <c:pt idx="18973">
                  <c:v>2.284894943237</c:v>
                </c:pt>
                <c:pt idx="18974">
                  <c:v>2.2850372791289999</c:v>
                </c:pt>
                <c:pt idx="18975">
                  <c:v>2.285123109818</c:v>
                </c:pt>
                <c:pt idx="18976">
                  <c:v>2.285166501999</c:v>
                </c:pt>
                <c:pt idx="18977">
                  <c:v>2.2852158546450001</c:v>
                </c:pt>
                <c:pt idx="18978">
                  <c:v>2.2852616310120002</c:v>
                </c:pt>
                <c:pt idx="18979">
                  <c:v>2.285307884216</c:v>
                </c:pt>
                <c:pt idx="18980">
                  <c:v>2.2853958606720002</c:v>
                </c:pt>
                <c:pt idx="18981">
                  <c:v>2.2854835987089999</c:v>
                </c:pt>
                <c:pt idx="18982">
                  <c:v>2.2855291366579999</c:v>
                </c:pt>
                <c:pt idx="18983">
                  <c:v>2.2855777740479999</c:v>
                </c:pt>
                <c:pt idx="18984">
                  <c:v>2.2856302261349999</c:v>
                </c:pt>
                <c:pt idx="18985">
                  <c:v>2.2856798172000001</c:v>
                </c:pt>
                <c:pt idx="18986">
                  <c:v>2.2857255935669998</c:v>
                </c:pt>
                <c:pt idx="18987">
                  <c:v>2.2857773303990001</c:v>
                </c:pt>
                <c:pt idx="18988">
                  <c:v>2.2858257293699999</c:v>
                </c:pt>
                <c:pt idx="18989">
                  <c:v>2.2858738899229998</c:v>
                </c:pt>
                <c:pt idx="18990">
                  <c:v>2.2859156131740002</c:v>
                </c:pt>
                <c:pt idx="18991">
                  <c:v>2.2860026359560002</c:v>
                </c:pt>
                <c:pt idx="18992">
                  <c:v>2.2863297462459999</c:v>
                </c:pt>
                <c:pt idx="18993">
                  <c:v>2.286610841751</c:v>
                </c:pt>
                <c:pt idx="18994">
                  <c:v>2.2867183685299999</c:v>
                </c:pt>
                <c:pt idx="18995">
                  <c:v>2.2867846488949999</c:v>
                </c:pt>
                <c:pt idx="18996">
                  <c:v>2.2868335247039999</c:v>
                </c:pt>
                <c:pt idx="18997">
                  <c:v>2.2868816852570002</c:v>
                </c:pt>
                <c:pt idx="18998">
                  <c:v>2.286948919296</c:v>
                </c:pt>
                <c:pt idx="18999">
                  <c:v>2.2870233058929998</c:v>
                </c:pt>
                <c:pt idx="19000">
                  <c:v>2.2870950698849999</c:v>
                </c:pt>
                <c:pt idx="19001">
                  <c:v>2.2871663570399998</c:v>
                </c:pt>
                <c:pt idx="19002">
                  <c:v>2.2872684001920001</c:v>
                </c:pt>
                <c:pt idx="19003">
                  <c:v>2.287344932556</c:v>
                </c:pt>
                <c:pt idx="19004">
                  <c:v>2.2874274253850002</c:v>
                </c:pt>
                <c:pt idx="19005">
                  <c:v>2.2874751090999998</c:v>
                </c:pt>
                <c:pt idx="19006">
                  <c:v>2.2875514030459998</c:v>
                </c:pt>
                <c:pt idx="19007">
                  <c:v>2.2876284122469999</c:v>
                </c:pt>
                <c:pt idx="19008">
                  <c:v>2.287676334381</c:v>
                </c:pt>
                <c:pt idx="19009">
                  <c:v>2.2877571582790002</c:v>
                </c:pt>
                <c:pt idx="19010">
                  <c:v>2.287806987762</c:v>
                </c:pt>
                <c:pt idx="19011">
                  <c:v>2.2878577709200001</c:v>
                </c:pt>
                <c:pt idx="19012">
                  <c:v>2.2879102230070001</c:v>
                </c:pt>
                <c:pt idx="19013">
                  <c:v>2.2879612445830002</c:v>
                </c:pt>
                <c:pt idx="19014">
                  <c:v>2.2880117893219998</c:v>
                </c:pt>
                <c:pt idx="19015">
                  <c:v>2.2881062030789998</c:v>
                </c:pt>
                <c:pt idx="19016">
                  <c:v>2.2882661819460002</c:v>
                </c:pt>
                <c:pt idx="19017">
                  <c:v>2.288429498672</c:v>
                </c:pt>
                <c:pt idx="19018">
                  <c:v>2.2885208129880001</c:v>
                </c:pt>
                <c:pt idx="19019">
                  <c:v>2.2886443138120001</c:v>
                </c:pt>
                <c:pt idx="19020">
                  <c:v>2.2888021469119999</c:v>
                </c:pt>
                <c:pt idx="19021">
                  <c:v>2.289139032364</c:v>
                </c:pt>
                <c:pt idx="19022">
                  <c:v>2.289223194122</c:v>
                </c:pt>
                <c:pt idx="19023">
                  <c:v>2.2892713546749999</c:v>
                </c:pt>
                <c:pt idx="19024">
                  <c:v>2.2893228530880001</c:v>
                </c:pt>
                <c:pt idx="19025">
                  <c:v>2.28937292099</c:v>
                </c:pt>
                <c:pt idx="19026">
                  <c:v>2.289432287216</c:v>
                </c:pt>
                <c:pt idx="19027">
                  <c:v>2.289493322372</c:v>
                </c:pt>
                <c:pt idx="19028">
                  <c:v>2.2895545959470001</c:v>
                </c:pt>
                <c:pt idx="19029">
                  <c:v>2.2896211147310002</c:v>
                </c:pt>
                <c:pt idx="19030">
                  <c:v>2.2896897792819999</c:v>
                </c:pt>
                <c:pt idx="19031">
                  <c:v>2.289760112762</c:v>
                </c:pt>
                <c:pt idx="19032">
                  <c:v>2.2898275852199999</c:v>
                </c:pt>
                <c:pt idx="19033">
                  <c:v>2.289885520935</c:v>
                </c:pt>
                <c:pt idx="19034">
                  <c:v>2.289942979813</c:v>
                </c:pt>
                <c:pt idx="19035">
                  <c:v>2.2900011539460001</c:v>
                </c:pt>
                <c:pt idx="19036">
                  <c:v>2.2901060581210002</c:v>
                </c:pt>
                <c:pt idx="19037">
                  <c:v>2.2902021408080002</c:v>
                </c:pt>
                <c:pt idx="19038">
                  <c:v>2.290297031403</c:v>
                </c:pt>
                <c:pt idx="19039">
                  <c:v>2.2903945446009999</c:v>
                </c:pt>
                <c:pt idx="19040">
                  <c:v>2.290490627289</c:v>
                </c:pt>
                <c:pt idx="19041">
                  <c:v>2.2905380725860001</c:v>
                </c:pt>
                <c:pt idx="19042">
                  <c:v>2.290581464767</c:v>
                </c:pt>
                <c:pt idx="19043">
                  <c:v>2.2906272411350002</c:v>
                </c:pt>
                <c:pt idx="19044">
                  <c:v>2.290715694427</c:v>
                </c:pt>
                <c:pt idx="19045">
                  <c:v>2.2908248901369999</c:v>
                </c:pt>
                <c:pt idx="19046">
                  <c:v>2.290961742401</c:v>
                </c:pt>
                <c:pt idx="19047">
                  <c:v>2.291137695313</c:v>
                </c:pt>
                <c:pt idx="19048">
                  <c:v>2.2913115024569999</c:v>
                </c:pt>
                <c:pt idx="19049">
                  <c:v>2.2913825511930002</c:v>
                </c:pt>
                <c:pt idx="19050">
                  <c:v>2.2914526462549998</c:v>
                </c:pt>
                <c:pt idx="19051">
                  <c:v>2.2915542125699999</c:v>
                </c:pt>
                <c:pt idx="19052">
                  <c:v>2.291807174683</c:v>
                </c:pt>
                <c:pt idx="19053">
                  <c:v>2.291887760162</c:v>
                </c:pt>
                <c:pt idx="19054">
                  <c:v>2.2919492721560002</c:v>
                </c:pt>
                <c:pt idx="19055">
                  <c:v>2.2920126914979999</c:v>
                </c:pt>
                <c:pt idx="19056">
                  <c:v>2.2920775413509999</c:v>
                </c:pt>
                <c:pt idx="19057">
                  <c:v>2.2921493053440001</c:v>
                </c:pt>
                <c:pt idx="19058">
                  <c:v>2.2922215461729998</c:v>
                </c:pt>
                <c:pt idx="19059">
                  <c:v>2.2922689914699999</c:v>
                </c:pt>
                <c:pt idx="19060">
                  <c:v>2.2923388481139999</c:v>
                </c:pt>
                <c:pt idx="19061">
                  <c:v>2.2923872470859998</c:v>
                </c:pt>
                <c:pt idx="19062">
                  <c:v>2.2924339771270001</c:v>
                </c:pt>
                <c:pt idx="19063">
                  <c:v>2.2924778461459998</c:v>
                </c:pt>
                <c:pt idx="19064">
                  <c:v>2.2925417423250001</c:v>
                </c:pt>
                <c:pt idx="19065">
                  <c:v>2.2926096916200001</c:v>
                </c:pt>
                <c:pt idx="19066">
                  <c:v>2.2926831245420001</c:v>
                </c:pt>
                <c:pt idx="19067">
                  <c:v>2.2927598953250001</c:v>
                </c:pt>
                <c:pt idx="19068">
                  <c:v>2.292843103409</c:v>
                </c:pt>
                <c:pt idx="19069">
                  <c:v>2.2931401729580001</c:v>
                </c:pt>
                <c:pt idx="19070">
                  <c:v>2.2933862209320002</c:v>
                </c:pt>
                <c:pt idx="19071">
                  <c:v>2.293708086014</c:v>
                </c:pt>
                <c:pt idx="19072">
                  <c:v>2.2937817573550001</c:v>
                </c:pt>
                <c:pt idx="19073">
                  <c:v>2.293865203857</c:v>
                </c:pt>
                <c:pt idx="19074">
                  <c:v>2.2939846515659998</c:v>
                </c:pt>
                <c:pt idx="19075">
                  <c:v>2.2942554950709999</c:v>
                </c:pt>
                <c:pt idx="19076">
                  <c:v>2.2943379879000001</c:v>
                </c:pt>
                <c:pt idx="19077">
                  <c:v>2.2944202423100002</c:v>
                </c:pt>
                <c:pt idx="19078">
                  <c:v>2.2944746017459998</c:v>
                </c:pt>
                <c:pt idx="19079">
                  <c:v>2.294579982758</c:v>
                </c:pt>
                <c:pt idx="19080">
                  <c:v>2.2946670055389999</c:v>
                </c:pt>
                <c:pt idx="19081">
                  <c:v>2.2947475910190001</c:v>
                </c:pt>
                <c:pt idx="19082">
                  <c:v>2.29483127594</c:v>
                </c:pt>
                <c:pt idx="19083">
                  <c:v>2.2948780059809999</c:v>
                </c:pt>
                <c:pt idx="19084">
                  <c:v>2.29492521286</c:v>
                </c:pt>
                <c:pt idx="19085">
                  <c:v>2.2949719429019999</c:v>
                </c:pt>
                <c:pt idx="19086">
                  <c:v>2.295016050339</c:v>
                </c:pt>
                <c:pt idx="19087">
                  <c:v>2.2950870990749999</c:v>
                </c:pt>
                <c:pt idx="19088">
                  <c:v>2.2951426506039998</c:v>
                </c:pt>
                <c:pt idx="19089">
                  <c:v>2.2952191829680002</c:v>
                </c:pt>
                <c:pt idx="19090">
                  <c:v>2.2953007221220001</c:v>
                </c:pt>
                <c:pt idx="19091">
                  <c:v>2.295356035233</c:v>
                </c:pt>
                <c:pt idx="19092">
                  <c:v>2.2954330444340001</c:v>
                </c:pt>
                <c:pt idx="19093">
                  <c:v>2.2955169677730001</c:v>
                </c:pt>
                <c:pt idx="19094">
                  <c:v>2.295598268509</c:v>
                </c:pt>
                <c:pt idx="19095">
                  <c:v>2.2957127094269998</c:v>
                </c:pt>
                <c:pt idx="19096">
                  <c:v>2.2960689067839999</c:v>
                </c:pt>
                <c:pt idx="19097">
                  <c:v>2.2961552143100001</c:v>
                </c:pt>
                <c:pt idx="19098">
                  <c:v>2.2962937355039998</c:v>
                </c:pt>
                <c:pt idx="19099">
                  <c:v>2.2963840961459998</c:v>
                </c:pt>
                <c:pt idx="19100">
                  <c:v>2.2965164184570002</c:v>
                </c:pt>
                <c:pt idx="19101">
                  <c:v>2.2966156005860001</c:v>
                </c:pt>
                <c:pt idx="19102">
                  <c:v>2.296665906906</c:v>
                </c:pt>
                <c:pt idx="19103">
                  <c:v>2.2967190742489998</c:v>
                </c:pt>
                <c:pt idx="19104">
                  <c:v>2.296775579453</c:v>
                </c:pt>
                <c:pt idx="19105">
                  <c:v>2.2968308925629999</c:v>
                </c:pt>
                <c:pt idx="19106">
                  <c:v>2.2968900203699998</c:v>
                </c:pt>
                <c:pt idx="19107">
                  <c:v>2.2969493865969999</c:v>
                </c:pt>
                <c:pt idx="19108">
                  <c:v>2.297012805939</c:v>
                </c:pt>
                <c:pt idx="19109">
                  <c:v>2.2970812320710001</c:v>
                </c:pt>
                <c:pt idx="19110">
                  <c:v>2.2971510887150002</c:v>
                </c:pt>
                <c:pt idx="19111">
                  <c:v>2.2972190380100002</c:v>
                </c:pt>
                <c:pt idx="19112">
                  <c:v>2.297286748886</c:v>
                </c:pt>
                <c:pt idx="19113">
                  <c:v>2.297353029251</c:v>
                </c:pt>
                <c:pt idx="19114">
                  <c:v>2.2974197864530002</c:v>
                </c:pt>
                <c:pt idx="19115">
                  <c:v>2.2974846363069998</c:v>
                </c:pt>
                <c:pt idx="19116">
                  <c:v>2.2975456714629998</c:v>
                </c:pt>
                <c:pt idx="19117">
                  <c:v>2.2976024150850001</c:v>
                </c:pt>
                <c:pt idx="19118">
                  <c:v>2.297657966614</c:v>
                </c:pt>
                <c:pt idx="19119">
                  <c:v>2.2977080345149998</c:v>
                </c:pt>
                <c:pt idx="19120">
                  <c:v>2.2978034019470002</c:v>
                </c:pt>
                <c:pt idx="19121">
                  <c:v>2.2978956699370001</c:v>
                </c:pt>
                <c:pt idx="19122">
                  <c:v>2.2979836463929999</c:v>
                </c:pt>
                <c:pt idx="19123">
                  <c:v>2.2980697155000001</c:v>
                </c:pt>
                <c:pt idx="19124">
                  <c:v>2.298195123672</c:v>
                </c:pt>
                <c:pt idx="19125">
                  <c:v>2.2983388900759998</c:v>
                </c:pt>
                <c:pt idx="19126">
                  <c:v>2.2986495494839998</c:v>
                </c:pt>
                <c:pt idx="19127">
                  <c:v>2.2987227439879998</c:v>
                </c:pt>
                <c:pt idx="19128">
                  <c:v>2.2987904548650002</c:v>
                </c:pt>
                <c:pt idx="19129">
                  <c:v>2.298857927322</c:v>
                </c:pt>
                <c:pt idx="19130">
                  <c:v>2.2989096641539999</c:v>
                </c:pt>
                <c:pt idx="19131">
                  <c:v>2.298955202103</c:v>
                </c:pt>
                <c:pt idx="19132">
                  <c:v>2.2990045547490001</c:v>
                </c:pt>
                <c:pt idx="19133">
                  <c:v>2.2990412712100001</c:v>
                </c:pt>
                <c:pt idx="19134">
                  <c:v>2.2991049289699999</c:v>
                </c:pt>
                <c:pt idx="19135">
                  <c:v>2.299176931381</c:v>
                </c:pt>
                <c:pt idx="19136">
                  <c:v>2.2992520332340001</c:v>
                </c:pt>
                <c:pt idx="19137">
                  <c:v>2.2993013858800002</c:v>
                </c:pt>
                <c:pt idx="19138">
                  <c:v>2.2993485927580002</c:v>
                </c:pt>
                <c:pt idx="19139">
                  <c:v>2.2993919849400002</c:v>
                </c:pt>
                <c:pt idx="19140">
                  <c:v>2.2994318008420001</c:v>
                </c:pt>
                <c:pt idx="19141">
                  <c:v>2.2994709014889998</c:v>
                </c:pt>
                <c:pt idx="19142">
                  <c:v>2.299516916275</c:v>
                </c:pt>
                <c:pt idx="19143">
                  <c:v>2.2995626926420001</c:v>
                </c:pt>
                <c:pt idx="19144">
                  <c:v>2.2996397018430002</c:v>
                </c:pt>
                <c:pt idx="19145">
                  <c:v>2.299954652786</c:v>
                </c:pt>
                <c:pt idx="19146">
                  <c:v>2.3001787662509998</c:v>
                </c:pt>
                <c:pt idx="19147">
                  <c:v>2.3002862930300001</c:v>
                </c:pt>
                <c:pt idx="19148">
                  <c:v>2.3004331588750002</c:v>
                </c:pt>
                <c:pt idx="19149">
                  <c:v>2.300683736801</c:v>
                </c:pt>
                <c:pt idx="19150">
                  <c:v>2.3010070323940002</c:v>
                </c:pt>
                <c:pt idx="19151">
                  <c:v>2.301151037216</c:v>
                </c:pt>
                <c:pt idx="19152">
                  <c:v>2.3012633323670002</c:v>
                </c:pt>
                <c:pt idx="19153">
                  <c:v>2.30140209198</c:v>
                </c:pt>
                <c:pt idx="19154">
                  <c:v>2.3015115261079999</c:v>
                </c:pt>
                <c:pt idx="19155">
                  <c:v>2.301564216614</c:v>
                </c:pt>
                <c:pt idx="19156">
                  <c:v>2.3016185760500001</c:v>
                </c:pt>
                <c:pt idx="19157">
                  <c:v>2.3016786575319998</c:v>
                </c:pt>
                <c:pt idx="19158">
                  <c:v>2.3017590045929999</c:v>
                </c:pt>
                <c:pt idx="19159">
                  <c:v>2.3018341064449999</c:v>
                </c:pt>
                <c:pt idx="19160">
                  <c:v>2.301878213882</c:v>
                </c:pt>
                <c:pt idx="19161">
                  <c:v>2.3019509315489999</c:v>
                </c:pt>
                <c:pt idx="19162">
                  <c:v>2.3020260334009999</c:v>
                </c:pt>
                <c:pt idx="19163">
                  <c:v>2.3021173477170001</c:v>
                </c:pt>
                <c:pt idx="19164">
                  <c:v>2.3024320602419999</c:v>
                </c:pt>
                <c:pt idx="19165">
                  <c:v>2.3025567531590001</c:v>
                </c:pt>
                <c:pt idx="19166">
                  <c:v>2.3026165962220002</c:v>
                </c:pt>
                <c:pt idx="19167">
                  <c:v>2.3026955127719999</c:v>
                </c:pt>
                <c:pt idx="19168">
                  <c:v>2.30278134346</c:v>
                </c:pt>
                <c:pt idx="19169">
                  <c:v>2.3028717041019999</c:v>
                </c:pt>
                <c:pt idx="19170">
                  <c:v>2.3029632568360001</c:v>
                </c:pt>
                <c:pt idx="19171">
                  <c:v>2.3030934333799999</c:v>
                </c:pt>
                <c:pt idx="19172">
                  <c:v>2.3031816482540002</c:v>
                </c:pt>
                <c:pt idx="19173">
                  <c:v>2.3032672405239998</c:v>
                </c:pt>
                <c:pt idx="19174">
                  <c:v>2.3033442497249998</c:v>
                </c:pt>
                <c:pt idx="19175">
                  <c:v>2.3034291267400002</c:v>
                </c:pt>
                <c:pt idx="19176">
                  <c:v>2.3035516738889998</c:v>
                </c:pt>
                <c:pt idx="19177">
                  <c:v>2.3036792278289999</c:v>
                </c:pt>
                <c:pt idx="19178">
                  <c:v>2.3037722110750001</c:v>
                </c:pt>
                <c:pt idx="19179">
                  <c:v>2.3038599491120002</c:v>
                </c:pt>
                <c:pt idx="19180">
                  <c:v>2.3039491176609999</c:v>
                </c:pt>
                <c:pt idx="19181">
                  <c:v>2.304187059402</c:v>
                </c:pt>
                <c:pt idx="19182">
                  <c:v>2.30424118042</c:v>
                </c:pt>
                <c:pt idx="19183">
                  <c:v>2.3043031692499998</c:v>
                </c:pt>
                <c:pt idx="19184">
                  <c:v>2.3043732643129999</c:v>
                </c:pt>
                <c:pt idx="19185">
                  <c:v>2.304437875748</c:v>
                </c:pt>
                <c:pt idx="19186">
                  <c:v>2.3045084476470001</c:v>
                </c:pt>
                <c:pt idx="19187">
                  <c:v>2.3045833110810001</c:v>
                </c:pt>
                <c:pt idx="19188">
                  <c:v>2.3046627044679999</c:v>
                </c:pt>
                <c:pt idx="19189">
                  <c:v>2.3047361373899999</c:v>
                </c:pt>
                <c:pt idx="19190">
                  <c:v>2.3048107624049998</c:v>
                </c:pt>
                <c:pt idx="19191">
                  <c:v>2.3048806190489999</c:v>
                </c:pt>
                <c:pt idx="19192">
                  <c:v>2.3049480915070002</c:v>
                </c:pt>
                <c:pt idx="19193">
                  <c:v>2.305010318756</c:v>
                </c:pt>
                <c:pt idx="19194">
                  <c:v>2.305062532425</c:v>
                </c:pt>
                <c:pt idx="19195">
                  <c:v>2.3051185607910001</c:v>
                </c:pt>
                <c:pt idx="19196">
                  <c:v>2.3051710128780001</c:v>
                </c:pt>
                <c:pt idx="19197">
                  <c:v>2.3052597045900001</c:v>
                </c:pt>
                <c:pt idx="19198">
                  <c:v>2.3053491115570002</c:v>
                </c:pt>
                <c:pt idx="19199">
                  <c:v>2.3053984642029999</c:v>
                </c:pt>
                <c:pt idx="19200">
                  <c:v>2.3054451942440002</c:v>
                </c:pt>
                <c:pt idx="19201">
                  <c:v>2.3054969310760001</c:v>
                </c:pt>
                <c:pt idx="19202">
                  <c:v>2.305552482605</c:v>
                </c:pt>
                <c:pt idx="19203">
                  <c:v>2.305611610413</c:v>
                </c:pt>
                <c:pt idx="19204">
                  <c:v>2.3056716918950002</c:v>
                </c:pt>
                <c:pt idx="19205">
                  <c:v>2.3057310581210002</c:v>
                </c:pt>
                <c:pt idx="19206">
                  <c:v>2.3057961463929999</c:v>
                </c:pt>
                <c:pt idx="19207">
                  <c:v>2.3058652877810002</c:v>
                </c:pt>
                <c:pt idx="19208">
                  <c:v>2.3059277534480001</c:v>
                </c:pt>
                <c:pt idx="19209">
                  <c:v>2.3059859275819998</c:v>
                </c:pt>
                <c:pt idx="19210">
                  <c:v>2.306043863297</c:v>
                </c:pt>
                <c:pt idx="19211">
                  <c:v>2.3060958385469998</c:v>
                </c:pt>
                <c:pt idx="19212">
                  <c:v>2.306147098541</c:v>
                </c:pt>
                <c:pt idx="19213">
                  <c:v>2.3062329292300001</c:v>
                </c:pt>
                <c:pt idx="19214">
                  <c:v>2.3063454627989999</c:v>
                </c:pt>
                <c:pt idx="19215">
                  <c:v>2.3066446781160002</c:v>
                </c:pt>
                <c:pt idx="19216">
                  <c:v>2.3067507743840001</c:v>
                </c:pt>
                <c:pt idx="19217">
                  <c:v>2.3068222999570001</c:v>
                </c:pt>
                <c:pt idx="19218">
                  <c:v>2.3068635463709999</c:v>
                </c:pt>
                <c:pt idx="19219">
                  <c:v>2.3069045543670001</c:v>
                </c:pt>
                <c:pt idx="19220">
                  <c:v>2.3069398403169998</c:v>
                </c:pt>
                <c:pt idx="19221">
                  <c:v>2.306980848312</c:v>
                </c:pt>
                <c:pt idx="19222">
                  <c:v>2.3070149421689998</c:v>
                </c:pt>
                <c:pt idx="19223">
                  <c:v>2.3070588111879999</c:v>
                </c:pt>
                <c:pt idx="19224">
                  <c:v>2.3071260452270002</c:v>
                </c:pt>
                <c:pt idx="19225">
                  <c:v>2.3072304725650001</c:v>
                </c:pt>
                <c:pt idx="19226">
                  <c:v>2.3073306083679999</c:v>
                </c:pt>
                <c:pt idx="19227">
                  <c:v>2.3073875904080001</c:v>
                </c:pt>
                <c:pt idx="19228">
                  <c:v>2.307676315308</c:v>
                </c:pt>
                <c:pt idx="19229">
                  <c:v>2.3077192306519998</c:v>
                </c:pt>
                <c:pt idx="19230">
                  <c:v>2.3077681064609998</c:v>
                </c:pt>
                <c:pt idx="19231">
                  <c:v>2.3078165054320001</c:v>
                </c:pt>
                <c:pt idx="19232">
                  <c:v>2.3078989982599998</c:v>
                </c:pt>
                <c:pt idx="19233">
                  <c:v>2.3081605434419998</c:v>
                </c:pt>
                <c:pt idx="19234">
                  <c:v>2.308246850967</c:v>
                </c:pt>
                <c:pt idx="19235">
                  <c:v>2.3085577487950002</c:v>
                </c:pt>
                <c:pt idx="19236">
                  <c:v>2.3086369037629999</c:v>
                </c:pt>
                <c:pt idx="19237">
                  <c:v>2.3088705539699999</c:v>
                </c:pt>
                <c:pt idx="19238">
                  <c:v>2.30899477005</c:v>
                </c:pt>
                <c:pt idx="19239">
                  <c:v>2.3091940879820001</c:v>
                </c:pt>
                <c:pt idx="19240">
                  <c:v>2.3093059062960002</c:v>
                </c:pt>
                <c:pt idx="19241">
                  <c:v>2.3093891143800001</c:v>
                </c:pt>
                <c:pt idx="19242">
                  <c:v>2.3094694614410001</c:v>
                </c:pt>
                <c:pt idx="19243">
                  <c:v>2.3095576763149999</c:v>
                </c:pt>
                <c:pt idx="19244">
                  <c:v>2.309699296951</c:v>
                </c:pt>
                <c:pt idx="19245">
                  <c:v>2.3097875118259998</c:v>
                </c:pt>
                <c:pt idx="19246">
                  <c:v>2.3098955154419998</c:v>
                </c:pt>
                <c:pt idx="19247">
                  <c:v>2.3099553585049999</c:v>
                </c:pt>
                <c:pt idx="19248">
                  <c:v>2.3101925849909999</c:v>
                </c:pt>
                <c:pt idx="19249">
                  <c:v>2.3104774951930001</c:v>
                </c:pt>
                <c:pt idx="19250">
                  <c:v>2.3105788230900002</c:v>
                </c:pt>
                <c:pt idx="19251">
                  <c:v>2.31067943573</c:v>
                </c:pt>
                <c:pt idx="19252">
                  <c:v>2.3107297420499999</c:v>
                </c:pt>
                <c:pt idx="19253">
                  <c:v>2.3107798099519998</c:v>
                </c:pt>
                <c:pt idx="19254">
                  <c:v>2.310869455338</c:v>
                </c:pt>
                <c:pt idx="19255">
                  <c:v>2.3109612464899998</c:v>
                </c:pt>
                <c:pt idx="19256">
                  <c:v>2.3110427856450002</c:v>
                </c:pt>
                <c:pt idx="19257">
                  <c:v>2.3111634254459998</c:v>
                </c:pt>
                <c:pt idx="19258">
                  <c:v>2.311247825623</c:v>
                </c:pt>
                <c:pt idx="19259">
                  <c:v>2.3113393783570002</c:v>
                </c:pt>
                <c:pt idx="19260">
                  <c:v>2.3114264011380001</c:v>
                </c:pt>
                <c:pt idx="19261">
                  <c:v>2.3114717006680001</c:v>
                </c:pt>
                <c:pt idx="19262">
                  <c:v>2.3115227222439998</c:v>
                </c:pt>
                <c:pt idx="19263">
                  <c:v>2.3115751743319999</c:v>
                </c:pt>
                <c:pt idx="19264">
                  <c:v>2.3116216659550002</c:v>
                </c:pt>
                <c:pt idx="19265">
                  <c:v>2.3116693496699998</c:v>
                </c:pt>
                <c:pt idx="19266">
                  <c:v>2.311718702316</c:v>
                </c:pt>
                <c:pt idx="19267">
                  <c:v>2.3117702007290002</c:v>
                </c:pt>
                <c:pt idx="19268">
                  <c:v>2.3118226528169998</c:v>
                </c:pt>
                <c:pt idx="19269">
                  <c:v>2.3118748664859998</c:v>
                </c:pt>
                <c:pt idx="19270">
                  <c:v>2.3119723796840002</c:v>
                </c:pt>
                <c:pt idx="19271">
                  <c:v>2.3120555877690001</c:v>
                </c:pt>
                <c:pt idx="19272">
                  <c:v>2.3121798038480001</c:v>
                </c:pt>
                <c:pt idx="19273">
                  <c:v>2.3123776912689999</c:v>
                </c:pt>
                <c:pt idx="19274">
                  <c:v>2.3124585151670001</c:v>
                </c:pt>
                <c:pt idx="19275">
                  <c:v>2.3125247955320001</c:v>
                </c:pt>
                <c:pt idx="19276">
                  <c:v>2.312571763992</c:v>
                </c:pt>
                <c:pt idx="19277">
                  <c:v>2.3126437664030002</c:v>
                </c:pt>
                <c:pt idx="19278">
                  <c:v>2.3126890659330002</c:v>
                </c:pt>
                <c:pt idx="19279">
                  <c:v>2.3127648830409999</c:v>
                </c:pt>
                <c:pt idx="19280">
                  <c:v>2.3128395080569999</c:v>
                </c:pt>
                <c:pt idx="19281">
                  <c:v>2.3129146099089999</c:v>
                </c:pt>
                <c:pt idx="19282">
                  <c:v>2.3129856586459998</c:v>
                </c:pt>
                <c:pt idx="19283">
                  <c:v>2.3130290508270002</c:v>
                </c:pt>
                <c:pt idx="19284">
                  <c:v>2.313094615936</c:v>
                </c:pt>
                <c:pt idx="19285">
                  <c:v>2.3131370544430001</c:v>
                </c:pt>
                <c:pt idx="19286">
                  <c:v>2.3131866455079999</c:v>
                </c:pt>
                <c:pt idx="19287">
                  <c:v>2.3132319450379999</c:v>
                </c:pt>
                <c:pt idx="19288">
                  <c:v>2.313281536102</c:v>
                </c:pt>
                <c:pt idx="19289">
                  <c:v>2.3133294582369999</c:v>
                </c:pt>
                <c:pt idx="19290">
                  <c:v>2.3134078979489998</c:v>
                </c:pt>
                <c:pt idx="19291">
                  <c:v>2.3134949207309998</c:v>
                </c:pt>
                <c:pt idx="19292">
                  <c:v>2.3136169910429998</c:v>
                </c:pt>
                <c:pt idx="19293">
                  <c:v>2.3139209747309999</c:v>
                </c:pt>
                <c:pt idx="19294">
                  <c:v>2.3140008449549998</c:v>
                </c:pt>
                <c:pt idx="19295">
                  <c:v>2.3140876293180002</c:v>
                </c:pt>
                <c:pt idx="19296">
                  <c:v>2.3141751289369998</c:v>
                </c:pt>
                <c:pt idx="19297">
                  <c:v>2.314261198044</c:v>
                </c:pt>
                <c:pt idx="19298">
                  <c:v>2.3143513202669999</c:v>
                </c:pt>
                <c:pt idx="19299">
                  <c:v>2.3144414424900002</c:v>
                </c:pt>
                <c:pt idx="19300">
                  <c:v>2.3145308494569998</c:v>
                </c:pt>
                <c:pt idx="19301">
                  <c:v>2.3146486282350001</c:v>
                </c:pt>
                <c:pt idx="19302">
                  <c:v>2.3148026466370002</c:v>
                </c:pt>
                <c:pt idx="19303">
                  <c:v>2.314951658249</c:v>
                </c:pt>
                <c:pt idx="19304">
                  <c:v>2.315260648727</c:v>
                </c:pt>
                <c:pt idx="19305">
                  <c:v>2.3153140544889999</c:v>
                </c:pt>
                <c:pt idx="19306">
                  <c:v>2.3153836727139998</c:v>
                </c:pt>
                <c:pt idx="19307">
                  <c:v>2.3156290054320001</c:v>
                </c:pt>
                <c:pt idx="19308">
                  <c:v>2.315850019455</c:v>
                </c:pt>
                <c:pt idx="19309">
                  <c:v>2.3158974647520001</c:v>
                </c:pt>
                <c:pt idx="19310">
                  <c:v>2.315947532654</c:v>
                </c:pt>
                <c:pt idx="19311">
                  <c:v>2.3159968853000001</c:v>
                </c:pt>
                <c:pt idx="19312">
                  <c:v>2.3160507678990001</c:v>
                </c:pt>
                <c:pt idx="19313">
                  <c:v>2.3161370754239998</c:v>
                </c:pt>
                <c:pt idx="19314">
                  <c:v>2.3162183761600001</c:v>
                </c:pt>
                <c:pt idx="19315">
                  <c:v>2.3163359165189998</c:v>
                </c:pt>
                <c:pt idx="19316">
                  <c:v>2.3163919448849999</c:v>
                </c:pt>
                <c:pt idx="19317">
                  <c:v>2.316467285156</c:v>
                </c:pt>
                <c:pt idx="19318">
                  <c:v>2.3165423870090001</c:v>
                </c:pt>
                <c:pt idx="19319">
                  <c:v>2.316622495651</c:v>
                </c:pt>
                <c:pt idx="19320">
                  <c:v>2.3167090415949998</c:v>
                </c:pt>
                <c:pt idx="19321">
                  <c:v>2.316790103912</c:v>
                </c:pt>
                <c:pt idx="19322">
                  <c:v>2.3169035911560001</c:v>
                </c:pt>
                <c:pt idx="19323">
                  <c:v>2.3170614242549998</c:v>
                </c:pt>
                <c:pt idx="19324">
                  <c:v>2.3174314498899999</c:v>
                </c:pt>
                <c:pt idx="19325">
                  <c:v>2.317609786987</c:v>
                </c:pt>
                <c:pt idx="19326">
                  <c:v>2.3178045749659999</c:v>
                </c:pt>
                <c:pt idx="19327">
                  <c:v>2.3179347515109998</c:v>
                </c:pt>
                <c:pt idx="19328">
                  <c:v>2.3180232048030001</c:v>
                </c:pt>
                <c:pt idx="19329">
                  <c:v>2.3181130886079999</c:v>
                </c:pt>
                <c:pt idx="19330">
                  <c:v>2.318166017532</c:v>
                </c:pt>
                <c:pt idx="19331">
                  <c:v>2.3182132244110001</c:v>
                </c:pt>
                <c:pt idx="19332">
                  <c:v>2.318303585052</c:v>
                </c:pt>
                <c:pt idx="19333">
                  <c:v>2.3183987140659998</c:v>
                </c:pt>
                <c:pt idx="19334">
                  <c:v>2.3184940814970001</c:v>
                </c:pt>
                <c:pt idx="19335">
                  <c:v>2.318587779999</c:v>
                </c:pt>
                <c:pt idx="19336">
                  <c:v>2.3187139034270001</c:v>
                </c:pt>
                <c:pt idx="19337">
                  <c:v>2.3188385963439999</c:v>
                </c:pt>
                <c:pt idx="19338">
                  <c:v>2.3189625740049999</c:v>
                </c:pt>
                <c:pt idx="19339">
                  <c:v>2.319042682648</c:v>
                </c:pt>
                <c:pt idx="19340">
                  <c:v>2.3191366195679999</c:v>
                </c:pt>
                <c:pt idx="19341">
                  <c:v>2.3192231655120001</c:v>
                </c:pt>
                <c:pt idx="19342">
                  <c:v>2.3193128108979999</c:v>
                </c:pt>
                <c:pt idx="19343">
                  <c:v>2.3194258213040002</c:v>
                </c:pt>
                <c:pt idx="19344">
                  <c:v>2.3196020126339998</c:v>
                </c:pt>
                <c:pt idx="19345">
                  <c:v>2.3196737766269999</c:v>
                </c:pt>
                <c:pt idx="19346">
                  <c:v>2.319745779037</c:v>
                </c:pt>
                <c:pt idx="19347">
                  <c:v>2.3198201656339998</c:v>
                </c:pt>
                <c:pt idx="19348">
                  <c:v>2.3198900222779999</c:v>
                </c:pt>
                <c:pt idx="19349">
                  <c:v>2.3199360370640001</c:v>
                </c:pt>
                <c:pt idx="19350">
                  <c:v>2.3199837207790002</c:v>
                </c:pt>
                <c:pt idx="19351">
                  <c:v>2.320033550262</c:v>
                </c:pt>
                <c:pt idx="19352">
                  <c:v>2.3200993537899999</c:v>
                </c:pt>
                <c:pt idx="19353">
                  <c:v>2.3201718330380001</c:v>
                </c:pt>
                <c:pt idx="19354">
                  <c:v>2.3202419281009998</c:v>
                </c:pt>
                <c:pt idx="19355">
                  <c:v>2.3202836513520002</c:v>
                </c:pt>
                <c:pt idx="19356">
                  <c:v>2.320336818695</c:v>
                </c:pt>
                <c:pt idx="19357">
                  <c:v>2.3204133510589999</c:v>
                </c:pt>
                <c:pt idx="19358">
                  <c:v>2.3205718994139999</c:v>
                </c:pt>
                <c:pt idx="19359">
                  <c:v>2.320673704147</c:v>
                </c:pt>
                <c:pt idx="19360">
                  <c:v>2.321013450623</c:v>
                </c:pt>
                <c:pt idx="19361">
                  <c:v>2.3211376667020001</c:v>
                </c:pt>
                <c:pt idx="19362">
                  <c:v>2.3212602138520002</c:v>
                </c:pt>
                <c:pt idx="19363">
                  <c:v>2.3214509487149999</c:v>
                </c:pt>
                <c:pt idx="19364">
                  <c:v>2.3217766284939998</c:v>
                </c:pt>
                <c:pt idx="19365">
                  <c:v>2.3219547271729999</c:v>
                </c:pt>
                <c:pt idx="19366">
                  <c:v>2.3221108913420001</c:v>
                </c:pt>
                <c:pt idx="19367">
                  <c:v>2.3224253654479998</c:v>
                </c:pt>
                <c:pt idx="19368">
                  <c:v>2.322701454163</c:v>
                </c:pt>
                <c:pt idx="19369">
                  <c:v>2.3227961063390001</c:v>
                </c:pt>
                <c:pt idx="19370">
                  <c:v>2.322849988937</c:v>
                </c:pt>
                <c:pt idx="19371">
                  <c:v>2.322896718979</c:v>
                </c:pt>
                <c:pt idx="19372">
                  <c:v>2.3229937553409998</c:v>
                </c:pt>
                <c:pt idx="19373">
                  <c:v>2.3230865001679999</c:v>
                </c:pt>
                <c:pt idx="19374">
                  <c:v>2.3231756687159999</c:v>
                </c:pt>
                <c:pt idx="19375">
                  <c:v>2.3233981132510002</c:v>
                </c:pt>
                <c:pt idx="19376">
                  <c:v>2.3235149383540001</c:v>
                </c:pt>
                <c:pt idx="19377">
                  <c:v>2.3235974311829999</c:v>
                </c:pt>
                <c:pt idx="19378">
                  <c:v>2.3236858844760002</c:v>
                </c:pt>
                <c:pt idx="19379">
                  <c:v>2.323763608932</c:v>
                </c:pt>
                <c:pt idx="19380">
                  <c:v>2.3239016532900001</c:v>
                </c:pt>
                <c:pt idx="19381">
                  <c:v>2.3240423202509999</c:v>
                </c:pt>
                <c:pt idx="19382">
                  <c:v>2.3240942955019999</c:v>
                </c:pt>
                <c:pt idx="19383">
                  <c:v>2.3241429328919998</c:v>
                </c:pt>
                <c:pt idx="19384">
                  <c:v>2.3242235183719999</c:v>
                </c:pt>
                <c:pt idx="19385">
                  <c:v>2.3242943286900002</c:v>
                </c:pt>
                <c:pt idx="19386">
                  <c:v>2.3243432044980001</c:v>
                </c:pt>
                <c:pt idx="19387">
                  <c:v>2.3244116306299998</c:v>
                </c:pt>
                <c:pt idx="19388">
                  <c:v>2.3244640827179999</c:v>
                </c:pt>
                <c:pt idx="19389">
                  <c:v>2.3245089054110002</c:v>
                </c:pt>
                <c:pt idx="19390">
                  <c:v>2.3245596885680002</c:v>
                </c:pt>
                <c:pt idx="19391">
                  <c:v>2.3246157169339998</c:v>
                </c:pt>
                <c:pt idx="19392">
                  <c:v>2.3247060775759998</c:v>
                </c:pt>
                <c:pt idx="19393">
                  <c:v>2.3247869014739999</c:v>
                </c:pt>
                <c:pt idx="19394">
                  <c:v>2.3248407840729999</c:v>
                </c:pt>
                <c:pt idx="19395">
                  <c:v>2.324890375137</c:v>
                </c:pt>
                <c:pt idx="19396">
                  <c:v>2.3249361515050002</c:v>
                </c:pt>
                <c:pt idx="19397">
                  <c:v>2.3249840736389999</c:v>
                </c:pt>
                <c:pt idx="19398">
                  <c:v>2.3250339031220002</c:v>
                </c:pt>
                <c:pt idx="19399">
                  <c:v>2.325085401535</c:v>
                </c:pt>
                <c:pt idx="19400">
                  <c:v>2.3251366615300002</c:v>
                </c:pt>
                <c:pt idx="19401">
                  <c:v>2.3251929283139998</c:v>
                </c:pt>
                <c:pt idx="19402">
                  <c:v>2.3252863883970001</c:v>
                </c:pt>
                <c:pt idx="19403">
                  <c:v>2.3255434036249998</c:v>
                </c:pt>
                <c:pt idx="19404">
                  <c:v>2.3256008625029998</c:v>
                </c:pt>
                <c:pt idx="19405">
                  <c:v>2.3256652355190002</c:v>
                </c:pt>
                <c:pt idx="19406">
                  <c:v>2.325732469559</c:v>
                </c:pt>
                <c:pt idx="19407">
                  <c:v>2.3258068561549998</c:v>
                </c:pt>
                <c:pt idx="19408">
                  <c:v>2.3258814811709998</c:v>
                </c:pt>
                <c:pt idx="19409">
                  <c:v>2.3259606361389999</c:v>
                </c:pt>
                <c:pt idx="19410">
                  <c:v>2.3260405063629999</c:v>
                </c:pt>
                <c:pt idx="19411">
                  <c:v>2.3261270523070001</c:v>
                </c:pt>
                <c:pt idx="19412">
                  <c:v>2.3262090682980001</c:v>
                </c:pt>
                <c:pt idx="19413">
                  <c:v>2.3262944221500002</c:v>
                </c:pt>
                <c:pt idx="19414">
                  <c:v>2.3263764381410001</c:v>
                </c:pt>
                <c:pt idx="19415">
                  <c:v>2.3264582157140001</c:v>
                </c:pt>
                <c:pt idx="19416">
                  <c:v>2.3265326023099999</c:v>
                </c:pt>
                <c:pt idx="19417">
                  <c:v>2.3266103267670002</c:v>
                </c:pt>
                <c:pt idx="19418">
                  <c:v>2.3266859054569999</c:v>
                </c:pt>
                <c:pt idx="19419">
                  <c:v>2.3267624378199998</c:v>
                </c:pt>
                <c:pt idx="19420">
                  <c:v>2.3268351554870002</c:v>
                </c:pt>
                <c:pt idx="19421">
                  <c:v>2.3269047737120001</c:v>
                </c:pt>
                <c:pt idx="19422">
                  <c:v>2.3269741535190001</c:v>
                </c:pt>
                <c:pt idx="19423">
                  <c:v>2.3270354270940001</c:v>
                </c:pt>
                <c:pt idx="19424">
                  <c:v>2.327095985413</c:v>
                </c:pt>
                <c:pt idx="19425">
                  <c:v>2.3271481990809999</c:v>
                </c:pt>
                <c:pt idx="19426">
                  <c:v>2.3272049427030002</c:v>
                </c:pt>
                <c:pt idx="19427">
                  <c:v>2.3272562026979999</c:v>
                </c:pt>
                <c:pt idx="19428">
                  <c:v>2.3273539543149999</c:v>
                </c:pt>
                <c:pt idx="19429">
                  <c:v>2.3274352550509998</c:v>
                </c:pt>
                <c:pt idx="19430">
                  <c:v>2.3277261257170001</c:v>
                </c:pt>
                <c:pt idx="19431">
                  <c:v>2.327798843384</c:v>
                </c:pt>
                <c:pt idx="19432">
                  <c:v>2.3278613090519999</c:v>
                </c:pt>
                <c:pt idx="19433">
                  <c:v>2.3279247283940001</c:v>
                </c:pt>
                <c:pt idx="19434">
                  <c:v>2.3279905319209999</c:v>
                </c:pt>
                <c:pt idx="19435">
                  <c:v>2.3280804157260002</c:v>
                </c:pt>
                <c:pt idx="19436">
                  <c:v>2.328151226044</c:v>
                </c:pt>
                <c:pt idx="19437">
                  <c:v>2.3282268047330001</c:v>
                </c:pt>
                <c:pt idx="19438">
                  <c:v>2.328274726868</c:v>
                </c:pt>
                <c:pt idx="19439">
                  <c:v>2.3283274173740001</c:v>
                </c:pt>
                <c:pt idx="19440">
                  <c:v>2.3283739089969999</c:v>
                </c:pt>
                <c:pt idx="19441">
                  <c:v>2.3284485340119998</c:v>
                </c:pt>
                <c:pt idx="19442">
                  <c:v>2.3287234306340001</c:v>
                </c:pt>
                <c:pt idx="19443">
                  <c:v>2.3288302421570002</c:v>
                </c:pt>
                <c:pt idx="19444">
                  <c:v>2.3289105892180002</c:v>
                </c:pt>
                <c:pt idx="19445">
                  <c:v>2.3289537429810001</c:v>
                </c:pt>
                <c:pt idx="19446">
                  <c:v>2.3290014266969998</c:v>
                </c:pt>
                <c:pt idx="19447">
                  <c:v>2.329040527344</c:v>
                </c:pt>
                <c:pt idx="19448">
                  <c:v>2.3290865421300002</c:v>
                </c:pt>
                <c:pt idx="19449">
                  <c:v>2.3291287422179998</c:v>
                </c:pt>
                <c:pt idx="19450">
                  <c:v>2.3292005062099999</c:v>
                </c:pt>
                <c:pt idx="19451">
                  <c:v>2.3292775154109999</c:v>
                </c:pt>
                <c:pt idx="19452">
                  <c:v>2.3293495178220001</c:v>
                </c:pt>
                <c:pt idx="19453">
                  <c:v>2.329626560211</c:v>
                </c:pt>
                <c:pt idx="19454">
                  <c:v>2.3297636508939998</c:v>
                </c:pt>
                <c:pt idx="19455">
                  <c:v>2.3298413753510001</c:v>
                </c:pt>
                <c:pt idx="19456">
                  <c:v>2.3299257755279998</c:v>
                </c:pt>
                <c:pt idx="19457">
                  <c:v>2.3300011157989999</c:v>
                </c:pt>
                <c:pt idx="19458">
                  <c:v>2.3301403522489998</c:v>
                </c:pt>
                <c:pt idx="19459">
                  <c:v>2.3304836750029998</c:v>
                </c:pt>
                <c:pt idx="19460">
                  <c:v>2.3308179378510001</c:v>
                </c:pt>
                <c:pt idx="19461">
                  <c:v>2.3309302330019999</c:v>
                </c:pt>
                <c:pt idx="19462">
                  <c:v>2.331049203873</c:v>
                </c:pt>
                <c:pt idx="19463">
                  <c:v>2.3311293125149999</c:v>
                </c:pt>
                <c:pt idx="19464">
                  <c:v>2.3312134742740001</c:v>
                </c:pt>
                <c:pt idx="19465">
                  <c:v>2.3313083648680002</c:v>
                </c:pt>
                <c:pt idx="19466">
                  <c:v>2.3314006328580001</c:v>
                </c:pt>
                <c:pt idx="19467">
                  <c:v>2.3314459323880001</c:v>
                </c:pt>
                <c:pt idx="19468">
                  <c:v>2.3314936161039999</c:v>
                </c:pt>
                <c:pt idx="19469">
                  <c:v>2.3315439224240002</c:v>
                </c:pt>
                <c:pt idx="19470">
                  <c:v>2.3316380977629998</c:v>
                </c:pt>
                <c:pt idx="19471">
                  <c:v>2.3317284584050002</c:v>
                </c:pt>
                <c:pt idx="19472">
                  <c:v>2.3318088054659998</c:v>
                </c:pt>
                <c:pt idx="19473">
                  <c:v>2.331858873367</c:v>
                </c:pt>
                <c:pt idx="19474">
                  <c:v>2.3319172859189998</c:v>
                </c:pt>
                <c:pt idx="19475">
                  <c:v>2.331975460052</c:v>
                </c:pt>
                <c:pt idx="19476">
                  <c:v>2.3320341110229998</c:v>
                </c:pt>
                <c:pt idx="19477">
                  <c:v>2.3320910930630001</c:v>
                </c:pt>
                <c:pt idx="19478">
                  <c:v>2.3321540355680002</c:v>
                </c:pt>
                <c:pt idx="19479">
                  <c:v>2.3322153091429998</c:v>
                </c:pt>
                <c:pt idx="19480">
                  <c:v>2.3322749137879999</c:v>
                </c:pt>
                <c:pt idx="19481">
                  <c:v>2.3323371410370002</c:v>
                </c:pt>
                <c:pt idx="19482">
                  <c:v>2.3324041366579999</c:v>
                </c:pt>
                <c:pt idx="19483">
                  <c:v>2.3324613571169999</c:v>
                </c:pt>
                <c:pt idx="19484">
                  <c:v>2.3325076103210001</c:v>
                </c:pt>
                <c:pt idx="19485">
                  <c:v>2.3325955867769999</c:v>
                </c:pt>
                <c:pt idx="19486">
                  <c:v>2.3329191207890001</c:v>
                </c:pt>
                <c:pt idx="19487">
                  <c:v>2.3329944610600002</c:v>
                </c:pt>
                <c:pt idx="19488">
                  <c:v>2.333086490631</c:v>
                </c:pt>
                <c:pt idx="19489">
                  <c:v>2.333154439926</c:v>
                </c:pt>
                <c:pt idx="19490">
                  <c:v>2.3332428932189999</c:v>
                </c:pt>
                <c:pt idx="19491">
                  <c:v>2.3332848548889999</c:v>
                </c:pt>
                <c:pt idx="19492">
                  <c:v>2.3333277702330002</c:v>
                </c:pt>
                <c:pt idx="19493">
                  <c:v>2.3333718776699999</c:v>
                </c:pt>
                <c:pt idx="19494">
                  <c:v>2.333415985107</c:v>
                </c:pt>
                <c:pt idx="19495">
                  <c:v>2.3334586620329998</c:v>
                </c:pt>
                <c:pt idx="19496">
                  <c:v>2.333504915237</c:v>
                </c:pt>
                <c:pt idx="19497">
                  <c:v>2.3335440158840002</c:v>
                </c:pt>
                <c:pt idx="19498">
                  <c:v>2.3335847854609999</c:v>
                </c:pt>
                <c:pt idx="19499">
                  <c:v>2.3336522579190002</c:v>
                </c:pt>
                <c:pt idx="19500">
                  <c:v>2.3337237834929998</c:v>
                </c:pt>
                <c:pt idx="19501">
                  <c:v>2.3338005542759999</c:v>
                </c:pt>
                <c:pt idx="19502">
                  <c:v>2.333846569061</c:v>
                </c:pt>
                <c:pt idx="19503">
                  <c:v>2.333900928497</c:v>
                </c:pt>
                <c:pt idx="19504">
                  <c:v>2.3339507579799998</c:v>
                </c:pt>
                <c:pt idx="19505">
                  <c:v>2.3339993953699998</c:v>
                </c:pt>
                <c:pt idx="19506">
                  <c:v>2.3340456485750001</c:v>
                </c:pt>
                <c:pt idx="19507">
                  <c:v>2.3340952396389998</c:v>
                </c:pt>
                <c:pt idx="19508">
                  <c:v>2.3341414928440001</c:v>
                </c:pt>
                <c:pt idx="19509">
                  <c:v>2.3341879844669999</c:v>
                </c:pt>
                <c:pt idx="19510">
                  <c:v>2.3342411518100001</c:v>
                </c:pt>
                <c:pt idx="19511">
                  <c:v>2.3343577384950001</c:v>
                </c:pt>
                <c:pt idx="19512">
                  <c:v>2.3347032070160001</c:v>
                </c:pt>
                <c:pt idx="19513">
                  <c:v>2.3347895145419999</c:v>
                </c:pt>
                <c:pt idx="19514">
                  <c:v>2.335018396378</c:v>
                </c:pt>
                <c:pt idx="19515">
                  <c:v>2.3353438377379998</c:v>
                </c:pt>
                <c:pt idx="19516">
                  <c:v>2.3356170654300001</c:v>
                </c:pt>
                <c:pt idx="19517">
                  <c:v>2.3357121944429999</c:v>
                </c:pt>
                <c:pt idx="19518">
                  <c:v>2.3357601165770001</c:v>
                </c:pt>
                <c:pt idx="19519">
                  <c:v>2.3358502388</c:v>
                </c:pt>
                <c:pt idx="19520">
                  <c:v>2.335942983627</c:v>
                </c:pt>
                <c:pt idx="19521">
                  <c:v>2.3360269069670001</c:v>
                </c:pt>
                <c:pt idx="19522">
                  <c:v>2.336143255234</c:v>
                </c:pt>
                <c:pt idx="19523">
                  <c:v>2.336483478546</c:v>
                </c:pt>
                <c:pt idx="19524">
                  <c:v>2.3368005752559999</c:v>
                </c:pt>
                <c:pt idx="19525">
                  <c:v>2.3369150161740002</c:v>
                </c:pt>
                <c:pt idx="19526">
                  <c:v>2.3369972705839999</c:v>
                </c:pt>
                <c:pt idx="19527">
                  <c:v>2.337159872055</c:v>
                </c:pt>
                <c:pt idx="19528">
                  <c:v>2.3373265266419998</c:v>
                </c:pt>
                <c:pt idx="19529">
                  <c:v>2.3374764919280002</c:v>
                </c:pt>
                <c:pt idx="19530">
                  <c:v>2.3377356529240001</c:v>
                </c:pt>
                <c:pt idx="19531">
                  <c:v>2.3380692005160002</c:v>
                </c:pt>
                <c:pt idx="19532">
                  <c:v>2.338284492493</c:v>
                </c:pt>
                <c:pt idx="19533">
                  <c:v>2.3384361267089999</c:v>
                </c:pt>
                <c:pt idx="19534">
                  <c:v>2.3386900424960002</c:v>
                </c:pt>
                <c:pt idx="19535">
                  <c:v>2.3387424945830002</c:v>
                </c:pt>
                <c:pt idx="19536">
                  <c:v>2.3387985229489998</c:v>
                </c:pt>
                <c:pt idx="19537">
                  <c:v>2.3388442993159999</c:v>
                </c:pt>
                <c:pt idx="19538">
                  <c:v>2.3389172554019999</c:v>
                </c:pt>
                <c:pt idx="19539">
                  <c:v>2.3389894962310001</c:v>
                </c:pt>
                <c:pt idx="19540">
                  <c:v>2.3390669822689998</c:v>
                </c:pt>
                <c:pt idx="19541">
                  <c:v>2.3391430377960001</c:v>
                </c:pt>
                <c:pt idx="19542">
                  <c:v>2.3392241001129999</c:v>
                </c:pt>
                <c:pt idx="19543">
                  <c:v>2.339362621307</c:v>
                </c:pt>
                <c:pt idx="19544">
                  <c:v>2.3394439220429999</c:v>
                </c:pt>
                <c:pt idx="19545">
                  <c:v>2.3395254611969998</c:v>
                </c:pt>
                <c:pt idx="19546">
                  <c:v>2.3396124839780001</c:v>
                </c:pt>
                <c:pt idx="19547">
                  <c:v>2.3398580551150001</c:v>
                </c:pt>
                <c:pt idx="19548">
                  <c:v>2.3399782180790001</c:v>
                </c:pt>
                <c:pt idx="19549">
                  <c:v>2.3400998115539999</c:v>
                </c:pt>
                <c:pt idx="19550">
                  <c:v>2.340216875076</c:v>
                </c:pt>
                <c:pt idx="19551">
                  <c:v>2.3403060436250001</c:v>
                </c:pt>
                <c:pt idx="19552">
                  <c:v>2.3403978347779999</c:v>
                </c:pt>
                <c:pt idx="19553">
                  <c:v>2.3404917716979998</c:v>
                </c:pt>
                <c:pt idx="19554">
                  <c:v>2.3405406475069999</c:v>
                </c:pt>
                <c:pt idx="19555">
                  <c:v>2.3405873775480002</c:v>
                </c:pt>
                <c:pt idx="19556">
                  <c:v>2.340633630753</c:v>
                </c:pt>
                <c:pt idx="19557">
                  <c:v>2.34073138237</c:v>
                </c:pt>
                <c:pt idx="19558">
                  <c:v>2.3408215045929999</c:v>
                </c:pt>
                <c:pt idx="19559">
                  <c:v>2.340919494629</c:v>
                </c:pt>
                <c:pt idx="19560">
                  <c:v>2.3410468101499999</c:v>
                </c:pt>
                <c:pt idx="19561">
                  <c:v>2.3411281108859998</c:v>
                </c:pt>
                <c:pt idx="19562">
                  <c:v>2.341245889664</c:v>
                </c:pt>
                <c:pt idx="19563">
                  <c:v>2.3413231372830001</c:v>
                </c:pt>
                <c:pt idx="19564">
                  <c:v>2.3414123058320002</c:v>
                </c:pt>
                <c:pt idx="19565">
                  <c:v>2.341741085052</c:v>
                </c:pt>
                <c:pt idx="19566">
                  <c:v>2.341944932938</c:v>
                </c:pt>
                <c:pt idx="19567">
                  <c:v>2.3420226573940002</c:v>
                </c:pt>
                <c:pt idx="19568">
                  <c:v>2.3420991897580001</c:v>
                </c:pt>
                <c:pt idx="19569">
                  <c:v>2.3424382209779999</c:v>
                </c:pt>
                <c:pt idx="19570">
                  <c:v>2.342530965805</c:v>
                </c:pt>
                <c:pt idx="19571">
                  <c:v>2.3426153659820002</c:v>
                </c:pt>
                <c:pt idx="19572">
                  <c:v>2.3427004814150001</c:v>
                </c:pt>
                <c:pt idx="19573">
                  <c:v>2.3427860736850001</c:v>
                </c:pt>
                <c:pt idx="19574">
                  <c:v>2.3429715633389998</c:v>
                </c:pt>
                <c:pt idx="19575">
                  <c:v>2.3430566787720002</c:v>
                </c:pt>
                <c:pt idx="19576">
                  <c:v>2.3431086540220001</c:v>
                </c:pt>
                <c:pt idx="19577">
                  <c:v>2.343157052994</c:v>
                </c:pt>
                <c:pt idx="19578">
                  <c:v>2.3432631492609999</c:v>
                </c:pt>
                <c:pt idx="19579">
                  <c:v>2.3433709144589998</c:v>
                </c:pt>
                <c:pt idx="19580">
                  <c:v>2.3434514999389999</c:v>
                </c:pt>
                <c:pt idx="19581">
                  <c:v>2.343500375748</c:v>
                </c:pt>
                <c:pt idx="19582">
                  <c:v>2.3435683250429999</c:v>
                </c:pt>
                <c:pt idx="19583">
                  <c:v>2.34361743927</c:v>
                </c:pt>
                <c:pt idx="19584">
                  <c:v>2.3436801433559999</c:v>
                </c:pt>
                <c:pt idx="19585">
                  <c:v>2.3437528610229998</c:v>
                </c:pt>
                <c:pt idx="19586">
                  <c:v>2.343800783157</c:v>
                </c:pt>
                <c:pt idx="19587">
                  <c:v>2.3438489437099999</c:v>
                </c:pt>
                <c:pt idx="19588">
                  <c:v>2.3438992500309999</c:v>
                </c:pt>
                <c:pt idx="19589">
                  <c:v>2.3439481258389998</c:v>
                </c:pt>
                <c:pt idx="19590">
                  <c:v>2.3440196514129998</c:v>
                </c:pt>
                <c:pt idx="19591">
                  <c:v>2.344069242477</c:v>
                </c:pt>
                <c:pt idx="19592">
                  <c:v>2.344143867493</c:v>
                </c:pt>
                <c:pt idx="19593">
                  <c:v>2.3442656993869999</c:v>
                </c:pt>
                <c:pt idx="19594">
                  <c:v>2.3446085453030001</c:v>
                </c:pt>
                <c:pt idx="19595">
                  <c:v>2.3448126316070002</c:v>
                </c:pt>
                <c:pt idx="19596">
                  <c:v>2.3449001312259998</c:v>
                </c:pt>
                <c:pt idx="19597">
                  <c:v>2.3449869155880001</c:v>
                </c:pt>
                <c:pt idx="19598">
                  <c:v>2.3450777530670002</c:v>
                </c:pt>
                <c:pt idx="19599">
                  <c:v>2.3451704978939998</c:v>
                </c:pt>
                <c:pt idx="19600">
                  <c:v>2.345261573792</c:v>
                </c:pt>
                <c:pt idx="19601">
                  <c:v>2.3453898429870002</c:v>
                </c:pt>
                <c:pt idx="19602">
                  <c:v>2.3455281257629998</c:v>
                </c:pt>
                <c:pt idx="19603">
                  <c:v>2.3455781936650002</c:v>
                </c:pt>
                <c:pt idx="19604">
                  <c:v>2.345629692078</c:v>
                </c:pt>
                <c:pt idx="19605">
                  <c:v>2.345683813095</c:v>
                </c:pt>
                <c:pt idx="19606">
                  <c:v>2.345732927322</c:v>
                </c:pt>
                <c:pt idx="19607">
                  <c:v>2.3457860946659999</c:v>
                </c:pt>
                <c:pt idx="19608">
                  <c:v>2.3458404541019999</c:v>
                </c:pt>
                <c:pt idx="19609">
                  <c:v>2.3458919525150002</c:v>
                </c:pt>
                <c:pt idx="19610">
                  <c:v>2.3459410667420002</c:v>
                </c:pt>
                <c:pt idx="19611">
                  <c:v>2.3460347652440001</c:v>
                </c:pt>
                <c:pt idx="19612">
                  <c:v>2.3461835384369998</c:v>
                </c:pt>
                <c:pt idx="19613">
                  <c:v>2.346425056458</c:v>
                </c:pt>
                <c:pt idx="19614">
                  <c:v>2.346515893936</c:v>
                </c:pt>
                <c:pt idx="19615">
                  <c:v>2.3465909957890001</c:v>
                </c:pt>
                <c:pt idx="19616">
                  <c:v>2.346648216248</c:v>
                </c:pt>
                <c:pt idx="19617">
                  <c:v>2.346728801727</c:v>
                </c:pt>
                <c:pt idx="19618">
                  <c:v>2.346799850464</c:v>
                </c:pt>
                <c:pt idx="19619">
                  <c:v>2.3468766212459999</c:v>
                </c:pt>
                <c:pt idx="19620">
                  <c:v>2.3469445705409999</c:v>
                </c:pt>
                <c:pt idx="19621">
                  <c:v>2.3470246791839999</c:v>
                </c:pt>
                <c:pt idx="19622">
                  <c:v>2.3470997810359999</c:v>
                </c:pt>
                <c:pt idx="19623">
                  <c:v>2.3471467494959999</c:v>
                </c:pt>
                <c:pt idx="19624">
                  <c:v>2.347197771072</c:v>
                </c:pt>
                <c:pt idx="19625">
                  <c:v>2.3472404479979998</c:v>
                </c:pt>
                <c:pt idx="19626">
                  <c:v>2.3472878932949999</c:v>
                </c:pt>
                <c:pt idx="19627">
                  <c:v>2.3473322391510001</c:v>
                </c:pt>
                <c:pt idx="19628">
                  <c:v>2.3474149703979998</c:v>
                </c:pt>
                <c:pt idx="19629">
                  <c:v>2.3475615978239999</c:v>
                </c:pt>
                <c:pt idx="19630">
                  <c:v>2.347774982452</c:v>
                </c:pt>
                <c:pt idx="19631">
                  <c:v>2.347894906998</c:v>
                </c:pt>
                <c:pt idx="19632">
                  <c:v>2.3479878902440001</c:v>
                </c:pt>
                <c:pt idx="19633">
                  <c:v>2.3480672836299998</c:v>
                </c:pt>
                <c:pt idx="19634">
                  <c:v>2.3481492996219999</c:v>
                </c:pt>
                <c:pt idx="19635">
                  <c:v>2.348240375519</c:v>
                </c:pt>
                <c:pt idx="19636">
                  <c:v>2.3483307361599999</c:v>
                </c:pt>
                <c:pt idx="19637">
                  <c:v>2.3484151363370001</c:v>
                </c:pt>
                <c:pt idx="19638">
                  <c:v>2.3485078811650002</c:v>
                </c:pt>
                <c:pt idx="19639">
                  <c:v>2.3486020565030001</c:v>
                </c:pt>
                <c:pt idx="19640">
                  <c:v>2.3486495018009999</c:v>
                </c:pt>
                <c:pt idx="19641">
                  <c:v>2.3486993312840001</c:v>
                </c:pt>
                <c:pt idx="19642">
                  <c:v>2.3487520217900002</c:v>
                </c:pt>
                <c:pt idx="19643">
                  <c:v>2.348803520203</c:v>
                </c:pt>
                <c:pt idx="19644">
                  <c:v>2.3488552570340002</c:v>
                </c:pt>
                <c:pt idx="19645">
                  <c:v>2.3489058017729998</c:v>
                </c:pt>
                <c:pt idx="19646">
                  <c:v>2.3489565849299998</c:v>
                </c:pt>
                <c:pt idx="19647">
                  <c:v>2.3490102291110002</c:v>
                </c:pt>
                <c:pt idx="19648">
                  <c:v>2.3490631580349999</c:v>
                </c:pt>
                <c:pt idx="19649">
                  <c:v>2.3491272926329998</c:v>
                </c:pt>
                <c:pt idx="19650">
                  <c:v>2.3491864204409998</c:v>
                </c:pt>
                <c:pt idx="19651">
                  <c:v>2.3492434024810001</c:v>
                </c:pt>
                <c:pt idx="19652">
                  <c:v>2.349302530289</c:v>
                </c:pt>
                <c:pt idx="19653">
                  <c:v>2.3493604660030001</c:v>
                </c:pt>
                <c:pt idx="19654">
                  <c:v>2.3494241237639999</c:v>
                </c:pt>
                <c:pt idx="19655">
                  <c:v>2.3494832515719999</c:v>
                </c:pt>
                <c:pt idx="19656">
                  <c:v>2.3495452404020001</c:v>
                </c:pt>
                <c:pt idx="19657">
                  <c:v>2.3496046066280001</c:v>
                </c:pt>
                <c:pt idx="19658">
                  <c:v>2.3496572971340002</c:v>
                </c:pt>
                <c:pt idx="19659">
                  <c:v>2.3497092723850002</c:v>
                </c:pt>
                <c:pt idx="19660">
                  <c:v>2.3497600555420002</c:v>
                </c:pt>
                <c:pt idx="19661">
                  <c:v>2.3498122692110002</c:v>
                </c:pt>
                <c:pt idx="19662">
                  <c:v>2.3498601913449999</c:v>
                </c:pt>
                <c:pt idx="19663">
                  <c:v>2.3499517440800002</c:v>
                </c:pt>
                <c:pt idx="19664">
                  <c:v>2.3500404357910001</c:v>
                </c:pt>
                <c:pt idx="19665">
                  <c:v>2.3501284122469999</c:v>
                </c:pt>
                <c:pt idx="19666">
                  <c:v>2.3503272533419999</c:v>
                </c:pt>
                <c:pt idx="19667">
                  <c:v>2.3504257202150001</c:v>
                </c:pt>
                <c:pt idx="19668">
                  <c:v>2.3504862785339999</c:v>
                </c:pt>
                <c:pt idx="19669">
                  <c:v>2.3505294322969998</c:v>
                </c:pt>
                <c:pt idx="19670">
                  <c:v>2.3505899906160002</c:v>
                </c:pt>
                <c:pt idx="19671">
                  <c:v>2.3506491184230001</c:v>
                </c:pt>
                <c:pt idx="19672">
                  <c:v>2.3506910800930001</c:v>
                </c:pt>
                <c:pt idx="19673">
                  <c:v>2.350746631622</c:v>
                </c:pt>
                <c:pt idx="19674">
                  <c:v>2.3508059978490001</c:v>
                </c:pt>
                <c:pt idx="19675">
                  <c:v>2.350843906403</c:v>
                </c:pt>
                <c:pt idx="19676">
                  <c:v>2.3509025573729998</c:v>
                </c:pt>
                <c:pt idx="19677">
                  <c:v>2.350950479507</c:v>
                </c:pt>
                <c:pt idx="19678">
                  <c:v>2.3510003089899998</c:v>
                </c:pt>
                <c:pt idx="19679">
                  <c:v>2.3510470390320002</c:v>
                </c:pt>
                <c:pt idx="19680">
                  <c:v>2.3511207103729999</c:v>
                </c:pt>
                <c:pt idx="19681">
                  <c:v>2.3511791229250001</c:v>
                </c:pt>
                <c:pt idx="19682">
                  <c:v>2.3512148857119999</c:v>
                </c:pt>
                <c:pt idx="19683">
                  <c:v>2.3512792587279998</c:v>
                </c:pt>
                <c:pt idx="19684">
                  <c:v>2.3513181209559999</c:v>
                </c:pt>
                <c:pt idx="19685">
                  <c:v>2.351367235184</c:v>
                </c:pt>
                <c:pt idx="19686">
                  <c:v>2.3514349460599999</c:v>
                </c:pt>
                <c:pt idx="19687">
                  <c:v>2.3514797687529998</c:v>
                </c:pt>
                <c:pt idx="19688">
                  <c:v>2.3515472412110001</c:v>
                </c:pt>
                <c:pt idx="19689">
                  <c:v>2.3515894412990002</c:v>
                </c:pt>
                <c:pt idx="19690">
                  <c:v>2.3516352176669999</c:v>
                </c:pt>
                <c:pt idx="19691">
                  <c:v>2.351680994034</c:v>
                </c:pt>
                <c:pt idx="19692">
                  <c:v>2.3517239093779998</c:v>
                </c:pt>
                <c:pt idx="19693">
                  <c:v>2.3517765998839999</c:v>
                </c:pt>
                <c:pt idx="19694">
                  <c:v>2.351848602295</c:v>
                </c:pt>
                <c:pt idx="19695">
                  <c:v>2.3518919944759999</c:v>
                </c:pt>
                <c:pt idx="19696">
                  <c:v>2.3519401550289998</c:v>
                </c:pt>
                <c:pt idx="19697">
                  <c:v>2.351989984512</c:v>
                </c:pt>
                <c:pt idx="19698">
                  <c:v>2.3520359992979998</c:v>
                </c:pt>
                <c:pt idx="19699">
                  <c:v>2.3520951271060002</c:v>
                </c:pt>
                <c:pt idx="19700">
                  <c:v>2.3523888587949999</c:v>
                </c:pt>
                <c:pt idx="19701">
                  <c:v>2.352471113205</c:v>
                </c:pt>
                <c:pt idx="19702">
                  <c:v>2.3525979518889999</c:v>
                </c:pt>
                <c:pt idx="19703">
                  <c:v>2.352994203568</c:v>
                </c:pt>
                <c:pt idx="19704">
                  <c:v>2.3530800342560001</c:v>
                </c:pt>
                <c:pt idx="19705">
                  <c:v>2.3531804084779999</c:v>
                </c:pt>
                <c:pt idx="19706">
                  <c:v>2.3532834053039999</c:v>
                </c:pt>
                <c:pt idx="19707">
                  <c:v>2.353377819061</c:v>
                </c:pt>
                <c:pt idx="19708">
                  <c:v>2.3534822463989999</c:v>
                </c:pt>
                <c:pt idx="19709">
                  <c:v>2.353567838669</c:v>
                </c:pt>
                <c:pt idx="19710">
                  <c:v>2.3536891937259998</c:v>
                </c:pt>
                <c:pt idx="19711">
                  <c:v>2.3538124561310001</c:v>
                </c:pt>
                <c:pt idx="19712">
                  <c:v>2.3539352416989998</c:v>
                </c:pt>
                <c:pt idx="19713">
                  <c:v>2.3540625572199998</c:v>
                </c:pt>
                <c:pt idx="19714">
                  <c:v>2.354342460632</c:v>
                </c:pt>
                <c:pt idx="19715">
                  <c:v>2.3544220924379999</c:v>
                </c:pt>
                <c:pt idx="19716">
                  <c:v>2.3545367717739998</c:v>
                </c:pt>
                <c:pt idx="19717">
                  <c:v>2.354645729065</c:v>
                </c:pt>
                <c:pt idx="19718">
                  <c:v>2.3547561168670001</c:v>
                </c:pt>
                <c:pt idx="19719">
                  <c:v>2.35480594635</c:v>
                </c:pt>
                <c:pt idx="19720">
                  <c:v>2.354868888855</c:v>
                </c:pt>
                <c:pt idx="19721">
                  <c:v>2.3549156188959999</c:v>
                </c:pt>
                <c:pt idx="19722">
                  <c:v>2.3549854755399999</c:v>
                </c:pt>
                <c:pt idx="19723">
                  <c:v>2.3550593853000001</c:v>
                </c:pt>
                <c:pt idx="19724">
                  <c:v>2.3551406860349999</c:v>
                </c:pt>
                <c:pt idx="19725">
                  <c:v>2.355188131332</c:v>
                </c:pt>
                <c:pt idx="19726">
                  <c:v>2.3552668094640001</c:v>
                </c:pt>
                <c:pt idx="19727">
                  <c:v>2.3553159236910002</c:v>
                </c:pt>
                <c:pt idx="19728">
                  <c:v>2.3553690910339999</c:v>
                </c:pt>
                <c:pt idx="19729">
                  <c:v>2.3554754257199999</c:v>
                </c:pt>
                <c:pt idx="19730">
                  <c:v>2.3555550575259998</c:v>
                </c:pt>
                <c:pt idx="19731">
                  <c:v>2.3556389808649998</c:v>
                </c:pt>
                <c:pt idx="19732">
                  <c:v>2.3557310104370002</c:v>
                </c:pt>
                <c:pt idx="19733">
                  <c:v>2.3558199405670002</c:v>
                </c:pt>
                <c:pt idx="19734">
                  <c:v>2.356070280075</c:v>
                </c:pt>
                <c:pt idx="19735">
                  <c:v>2.3561587333679999</c:v>
                </c:pt>
                <c:pt idx="19736">
                  <c:v>2.3562424182889998</c:v>
                </c:pt>
                <c:pt idx="19737">
                  <c:v>2.356321573257</c:v>
                </c:pt>
                <c:pt idx="19738">
                  <c:v>2.35640335083</c:v>
                </c:pt>
                <c:pt idx="19739">
                  <c:v>2.3566687107090001</c:v>
                </c:pt>
                <c:pt idx="19740">
                  <c:v>2.3569295406339998</c:v>
                </c:pt>
                <c:pt idx="19741">
                  <c:v>2.3570561409000002</c:v>
                </c:pt>
                <c:pt idx="19742">
                  <c:v>2.3571450710300001</c:v>
                </c:pt>
                <c:pt idx="19743">
                  <c:v>2.3572380542759999</c:v>
                </c:pt>
                <c:pt idx="19744">
                  <c:v>2.3573346138</c:v>
                </c:pt>
                <c:pt idx="19745">
                  <c:v>2.3573856353760001</c:v>
                </c:pt>
                <c:pt idx="19746">
                  <c:v>2.357435703278</c:v>
                </c:pt>
                <c:pt idx="19747">
                  <c:v>2.3574872016909998</c:v>
                </c:pt>
                <c:pt idx="19748">
                  <c:v>2.3575410842900002</c:v>
                </c:pt>
                <c:pt idx="19749">
                  <c:v>2.35759806633</c:v>
                </c:pt>
                <c:pt idx="19750">
                  <c:v>2.3576610088350001</c:v>
                </c:pt>
                <c:pt idx="19751">
                  <c:v>2.357727050781</c:v>
                </c:pt>
                <c:pt idx="19752">
                  <c:v>2.3577926158909999</c:v>
                </c:pt>
                <c:pt idx="19753">
                  <c:v>2.3578586578370002</c:v>
                </c:pt>
                <c:pt idx="19754">
                  <c:v>2.3579220771789999</c:v>
                </c:pt>
                <c:pt idx="19755">
                  <c:v>2.357985258102</c:v>
                </c:pt>
                <c:pt idx="19756">
                  <c:v>2.3580491542819999</c:v>
                </c:pt>
                <c:pt idx="19757">
                  <c:v>2.3581113815310002</c:v>
                </c:pt>
                <c:pt idx="19758">
                  <c:v>2.3581693172449998</c:v>
                </c:pt>
                <c:pt idx="19759">
                  <c:v>2.3582246303560002</c:v>
                </c:pt>
                <c:pt idx="19760">
                  <c:v>2.358325242996</c:v>
                </c:pt>
                <c:pt idx="19761">
                  <c:v>2.3584120273589999</c:v>
                </c:pt>
                <c:pt idx="19762">
                  <c:v>2.3585360050199999</c:v>
                </c:pt>
                <c:pt idx="19763">
                  <c:v>2.3586752414699999</c:v>
                </c:pt>
                <c:pt idx="19764">
                  <c:v>2.3588943481450002</c:v>
                </c:pt>
                <c:pt idx="19765">
                  <c:v>2.3589677810669998</c:v>
                </c:pt>
                <c:pt idx="19766">
                  <c:v>2.3590431213379999</c:v>
                </c:pt>
                <c:pt idx="19767">
                  <c:v>2.3590896129610002</c:v>
                </c:pt>
                <c:pt idx="19768">
                  <c:v>2.3591609001160001</c:v>
                </c:pt>
                <c:pt idx="19769">
                  <c:v>2.359225034714</c:v>
                </c:pt>
                <c:pt idx="19770">
                  <c:v>2.3592939376830002</c:v>
                </c:pt>
                <c:pt idx="19771">
                  <c:v>2.359340190887</c:v>
                </c:pt>
                <c:pt idx="19772">
                  <c:v>2.3593776226040002</c:v>
                </c:pt>
                <c:pt idx="19773">
                  <c:v>2.3594195842739998</c:v>
                </c:pt>
                <c:pt idx="19774">
                  <c:v>2.3594601154329999</c:v>
                </c:pt>
                <c:pt idx="19775">
                  <c:v>2.3595001697539999</c:v>
                </c:pt>
                <c:pt idx="19776">
                  <c:v>2.3595654964450001</c:v>
                </c:pt>
                <c:pt idx="19777">
                  <c:v>2.3596096038819998</c:v>
                </c:pt>
                <c:pt idx="19778">
                  <c:v>2.3596518039699999</c:v>
                </c:pt>
                <c:pt idx="19779">
                  <c:v>2.3596973419189999</c:v>
                </c:pt>
                <c:pt idx="19780">
                  <c:v>2.3597369194029998</c:v>
                </c:pt>
                <c:pt idx="19781">
                  <c:v>2.3597753047940002</c:v>
                </c:pt>
                <c:pt idx="19782">
                  <c:v>2.3598191738129999</c:v>
                </c:pt>
                <c:pt idx="19783">
                  <c:v>2.3598620891570001</c:v>
                </c:pt>
                <c:pt idx="19784">
                  <c:v>2.3599092960360002</c:v>
                </c:pt>
                <c:pt idx="19785">
                  <c:v>2.3599822521210001</c:v>
                </c:pt>
                <c:pt idx="19786">
                  <c:v>2.3600664138790002</c:v>
                </c:pt>
                <c:pt idx="19787">
                  <c:v>2.3601536750790002</c:v>
                </c:pt>
                <c:pt idx="19788">
                  <c:v>2.3603181838989999</c:v>
                </c:pt>
                <c:pt idx="19789">
                  <c:v>2.360496520996</c:v>
                </c:pt>
                <c:pt idx="19790">
                  <c:v>2.3605797290799999</c:v>
                </c:pt>
                <c:pt idx="19791">
                  <c:v>2.3606700897219999</c:v>
                </c:pt>
                <c:pt idx="19792">
                  <c:v>2.3607621192930002</c:v>
                </c:pt>
                <c:pt idx="19793">
                  <c:v>2.3608129024509998</c:v>
                </c:pt>
                <c:pt idx="19794">
                  <c:v>2.360862493515</c:v>
                </c:pt>
                <c:pt idx="19795">
                  <c:v>2.3609521389010002</c:v>
                </c:pt>
                <c:pt idx="19796">
                  <c:v>2.3610448837279998</c:v>
                </c:pt>
                <c:pt idx="19797">
                  <c:v>2.3611340522769999</c:v>
                </c:pt>
                <c:pt idx="19798">
                  <c:v>2.3611812591549999</c:v>
                </c:pt>
                <c:pt idx="19799">
                  <c:v>2.3612701892849999</c:v>
                </c:pt>
                <c:pt idx="19800">
                  <c:v>2.3613979816440001</c:v>
                </c:pt>
                <c:pt idx="19801">
                  <c:v>2.3615272045140001</c:v>
                </c:pt>
                <c:pt idx="19802">
                  <c:v>2.3616547584530001</c:v>
                </c:pt>
                <c:pt idx="19803">
                  <c:v>2.3617808818819999</c:v>
                </c:pt>
                <c:pt idx="19804">
                  <c:v>2.3620076179499998</c:v>
                </c:pt>
                <c:pt idx="19805">
                  <c:v>2.3623306751249999</c:v>
                </c:pt>
                <c:pt idx="19806">
                  <c:v>2.3624095916750001</c:v>
                </c:pt>
                <c:pt idx="19807">
                  <c:v>2.36248421669</c:v>
                </c:pt>
                <c:pt idx="19808">
                  <c:v>2.3625395297999998</c:v>
                </c:pt>
                <c:pt idx="19809">
                  <c:v>2.362646579742</c:v>
                </c:pt>
                <c:pt idx="19810">
                  <c:v>2.3627882003780001</c:v>
                </c:pt>
                <c:pt idx="19811">
                  <c:v>2.3628783226009999</c:v>
                </c:pt>
                <c:pt idx="19812">
                  <c:v>2.3629629611969998</c:v>
                </c:pt>
                <c:pt idx="19813">
                  <c:v>2.3630158901209999</c:v>
                </c:pt>
                <c:pt idx="19814">
                  <c:v>2.3630728721619998</c:v>
                </c:pt>
                <c:pt idx="19815">
                  <c:v>2.3631536960599999</c:v>
                </c:pt>
                <c:pt idx="19816">
                  <c:v>2.3632085323330001</c:v>
                </c:pt>
                <c:pt idx="19817">
                  <c:v>2.3633024692540001</c:v>
                </c:pt>
                <c:pt idx="19818">
                  <c:v>2.3634080886839999</c:v>
                </c:pt>
                <c:pt idx="19819">
                  <c:v>2.3634805679320001</c:v>
                </c:pt>
                <c:pt idx="19820">
                  <c:v>2.363530635834</c:v>
                </c:pt>
                <c:pt idx="19821">
                  <c:v>2.363582849503</c:v>
                </c:pt>
                <c:pt idx="19822">
                  <c:v>2.3636376857760002</c:v>
                </c:pt>
                <c:pt idx="19823">
                  <c:v>2.3637256622309999</c:v>
                </c:pt>
                <c:pt idx="19824">
                  <c:v>2.3638138771060002</c:v>
                </c:pt>
                <c:pt idx="19825">
                  <c:v>2.3639285564420001</c:v>
                </c:pt>
                <c:pt idx="19826">
                  <c:v>2.3639869689939998</c:v>
                </c:pt>
                <c:pt idx="19827">
                  <c:v>2.364069461823</c:v>
                </c:pt>
                <c:pt idx="19828">
                  <c:v>2.3641240596770001</c:v>
                </c:pt>
                <c:pt idx="19829">
                  <c:v>2.364179372787</c:v>
                </c:pt>
                <c:pt idx="19830">
                  <c:v>2.3642606735229998</c:v>
                </c:pt>
                <c:pt idx="19831">
                  <c:v>2.364545583725</c:v>
                </c:pt>
                <c:pt idx="19832">
                  <c:v>2.3646388053890002</c:v>
                </c:pt>
                <c:pt idx="19833">
                  <c:v>2.364685058594</c:v>
                </c:pt>
                <c:pt idx="19834">
                  <c:v>2.3647379875180001</c:v>
                </c:pt>
                <c:pt idx="19835">
                  <c:v>2.3647997379299999</c:v>
                </c:pt>
                <c:pt idx="19836">
                  <c:v>2.3648598194120001</c:v>
                </c:pt>
                <c:pt idx="19837">
                  <c:v>2.3649182319639999</c:v>
                </c:pt>
                <c:pt idx="19838">
                  <c:v>2.3649809360499998</c:v>
                </c:pt>
                <c:pt idx="19839">
                  <c:v>2.3650498390200001</c:v>
                </c:pt>
                <c:pt idx="19840">
                  <c:v>2.3651182651520002</c:v>
                </c:pt>
                <c:pt idx="19841">
                  <c:v>2.3651845455170002</c:v>
                </c:pt>
                <c:pt idx="19842">
                  <c:v>2.3652493953699998</c:v>
                </c:pt>
                <c:pt idx="19843">
                  <c:v>2.3653173446659999</c:v>
                </c:pt>
                <c:pt idx="19844">
                  <c:v>2.365384101868</c:v>
                </c:pt>
                <c:pt idx="19845">
                  <c:v>2.3654479980469998</c:v>
                </c:pt>
                <c:pt idx="19846">
                  <c:v>2.365509748459</c:v>
                </c:pt>
                <c:pt idx="19847">
                  <c:v>2.3655750751500002</c:v>
                </c:pt>
                <c:pt idx="19848">
                  <c:v>2.3656356334690001</c:v>
                </c:pt>
                <c:pt idx="19849">
                  <c:v>2.3656942844389999</c:v>
                </c:pt>
                <c:pt idx="19850">
                  <c:v>2.3657529354100002</c:v>
                </c:pt>
                <c:pt idx="19851">
                  <c:v>2.3658096790309999</c:v>
                </c:pt>
                <c:pt idx="19852">
                  <c:v>2.365867614746</c:v>
                </c:pt>
                <c:pt idx="19853">
                  <c:v>2.365919828415</c:v>
                </c:pt>
                <c:pt idx="19854">
                  <c:v>2.3659663200379999</c:v>
                </c:pt>
                <c:pt idx="19855">
                  <c:v>2.3660492897030001</c:v>
                </c:pt>
                <c:pt idx="19856">
                  <c:v>2.36616563797</c:v>
                </c:pt>
                <c:pt idx="19857">
                  <c:v>2.3663029670719999</c:v>
                </c:pt>
                <c:pt idx="19858">
                  <c:v>2.3664472103119998</c:v>
                </c:pt>
                <c:pt idx="19859">
                  <c:v>2.366708040237</c:v>
                </c:pt>
                <c:pt idx="19860">
                  <c:v>2.3667705059049999</c:v>
                </c:pt>
                <c:pt idx="19861">
                  <c:v>2.3668603897090001</c:v>
                </c:pt>
                <c:pt idx="19862">
                  <c:v>2.3669071197510001</c:v>
                </c:pt>
                <c:pt idx="19863">
                  <c:v>2.3669767379760001</c:v>
                </c:pt>
                <c:pt idx="19864">
                  <c:v>2.3670892715449998</c:v>
                </c:pt>
                <c:pt idx="19865">
                  <c:v>2.367218732834</c:v>
                </c:pt>
                <c:pt idx="19866">
                  <c:v>2.3672943115230001</c:v>
                </c:pt>
                <c:pt idx="19867">
                  <c:v>2.3673713207240001</c:v>
                </c:pt>
                <c:pt idx="19868">
                  <c:v>2.367476940155</c:v>
                </c:pt>
                <c:pt idx="19869">
                  <c:v>2.367796182632</c:v>
                </c:pt>
                <c:pt idx="19870">
                  <c:v>2.3678755760189998</c:v>
                </c:pt>
                <c:pt idx="19871">
                  <c:v>2.3679542541499998</c:v>
                </c:pt>
                <c:pt idx="19872">
                  <c:v>2.3680670261380001</c:v>
                </c:pt>
                <c:pt idx="19873">
                  <c:v>2.3683571815489999</c:v>
                </c:pt>
                <c:pt idx="19874">
                  <c:v>2.3686294555659999</c:v>
                </c:pt>
                <c:pt idx="19875">
                  <c:v>2.3687415122990001</c:v>
                </c:pt>
                <c:pt idx="19876">
                  <c:v>2.3688530921940001</c:v>
                </c:pt>
                <c:pt idx="19877">
                  <c:v>2.3690557479860002</c:v>
                </c:pt>
                <c:pt idx="19878">
                  <c:v>2.3691949844360001</c:v>
                </c:pt>
                <c:pt idx="19879">
                  <c:v>2.3693034648900002</c:v>
                </c:pt>
                <c:pt idx="19880">
                  <c:v>2.3696401119230002</c:v>
                </c:pt>
                <c:pt idx="19881">
                  <c:v>2.369723081589</c:v>
                </c:pt>
                <c:pt idx="19882">
                  <c:v>2.3697693347929998</c:v>
                </c:pt>
                <c:pt idx="19883">
                  <c:v>2.3698337078090002</c:v>
                </c:pt>
                <c:pt idx="19884">
                  <c:v>2.369899272919</c:v>
                </c:pt>
                <c:pt idx="19885">
                  <c:v>2.369976043701</c:v>
                </c:pt>
                <c:pt idx="19886">
                  <c:v>2.3701376914979999</c:v>
                </c:pt>
                <c:pt idx="19887">
                  <c:v>2.3702383041380002</c:v>
                </c:pt>
                <c:pt idx="19888">
                  <c:v>2.3702876567839999</c:v>
                </c:pt>
                <c:pt idx="19889">
                  <c:v>2.3703353405000001</c:v>
                </c:pt>
                <c:pt idx="19890">
                  <c:v>2.37038564682</c:v>
                </c:pt>
                <c:pt idx="19891">
                  <c:v>2.3704311847690001</c:v>
                </c:pt>
                <c:pt idx="19892">
                  <c:v>2.3704779148099999</c:v>
                </c:pt>
                <c:pt idx="19893">
                  <c:v>2.370523691177</c:v>
                </c:pt>
                <c:pt idx="19894">
                  <c:v>2.3705680370329998</c:v>
                </c:pt>
                <c:pt idx="19895">
                  <c:v>2.370614290237</c:v>
                </c:pt>
                <c:pt idx="19896">
                  <c:v>2.3706638813019998</c:v>
                </c:pt>
                <c:pt idx="19897">
                  <c:v>2.3707439899440002</c:v>
                </c:pt>
                <c:pt idx="19898">
                  <c:v>2.371053695679</c:v>
                </c:pt>
                <c:pt idx="19899">
                  <c:v>2.3712258338929999</c:v>
                </c:pt>
                <c:pt idx="19900">
                  <c:v>2.371291160583</c:v>
                </c:pt>
                <c:pt idx="19901">
                  <c:v>2.371351957321</c:v>
                </c:pt>
                <c:pt idx="19902">
                  <c:v>2.3714537620540002</c:v>
                </c:pt>
                <c:pt idx="19903">
                  <c:v>2.371765375137</c:v>
                </c:pt>
                <c:pt idx="19904">
                  <c:v>2.3718142509460001</c:v>
                </c:pt>
                <c:pt idx="19905">
                  <c:v>2.3718655109409998</c:v>
                </c:pt>
                <c:pt idx="19906">
                  <c:v>2.3719189167020001</c:v>
                </c:pt>
                <c:pt idx="19907">
                  <c:v>2.3719723224639999</c:v>
                </c:pt>
                <c:pt idx="19908">
                  <c:v>2.3720324039460001</c:v>
                </c:pt>
                <c:pt idx="19909">
                  <c:v>2.3720979690549999</c:v>
                </c:pt>
                <c:pt idx="19910">
                  <c:v>2.3721570968629999</c:v>
                </c:pt>
                <c:pt idx="19911">
                  <c:v>2.3722209930420002</c:v>
                </c:pt>
                <c:pt idx="19912">
                  <c:v>2.3722872734070002</c:v>
                </c:pt>
                <c:pt idx="19913">
                  <c:v>2.3723485469819998</c:v>
                </c:pt>
                <c:pt idx="19914">
                  <c:v>2.3724083900449999</c:v>
                </c:pt>
                <c:pt idx="19915">
                  <c:v>2.3724629879000001</c:v>
                </c:pt>
                <c:pt idx="19916">
                  <c:v>2.3725180625919999</c:v>
                </c:pt>
                <c:pt idx="19917">
                  <c:v>2.372624874115</c:v>
                </c:pt>
                <c:pt idx="19918">
                  <c:v>2.3727250099180002</c:v>
                </c:pt>
                <c:pt idx="19919">
                  <c:v>2.3728244304659998</c:v>
                </c:pt>
                <c:pt idx="19920">
                  <c:v>2.3729140758509999</c:v>
                </c:pt>
                <c:pt idx="19921">
                  <c:v>2.3730151653289999</c:v>
                </c:pt>
                <c:pt idx="19922">
                  <c:v>2.3731048107150001</c:v>
                </c:pt>
                <c:pt idx="19923">
                  <c:v>2.3732242584229999</c:v>
                </c:pt>
                <c:pt idx="19924">
                  <c:v>2.3735537528989998</c:v>
                </c:pt>
                <c:pt idx="19925">
                  <c:v>2.3738582134250001</c:v>
                </c:pt>
                <c:pt idx="19926">
                  <c:v>2.3741204738619999</c:v>
                </c:pt>
                <c:pt idx="19927">
                  <c:v>2.3744239807129999</c:v>
                </c:pt>
                <c:pt idx="19928">
                  <c:v>2.3747224807739999</c:v>
                </c:pt>
                <c:pt idx="19929">
                  <c:v>2.3749206066130002</c:v>
                </c:pt>
                <c:pt idx="19930">
                  <c:v>2.375060796738</c:v>
                </c:pt>
                <c:pt idx="19931">
                  <c:v>2.375151634216</c:v>
                </c:pt>
                <c:pt idx="19932">
                  <c:v>2.3752171993259998</c:v>
                </c:pt>
                <c:pt idx="19933">
                  <c:v>2.3753151893619999</c:v>
                </c:pt>
                <c:pt idx="19934">
                  <c:v>2.3754281997679998</c:v>
                </c:pt>
                <c:pt idx="19935">
                  <c:v>2.3757328987120001</c:v>
                </c:pt>
                <c:pt idx="19936">
                  <c:v>2.375875234604</c:v>
                </c:pt>
                <c:pt idx="19937">
                  <c:v>2.3759250640870002</c:v>
                </c:pt>
                <c:pt idx="19938">
                  <c:v>2.3759968280789998</c:v>
                </c:pt>
                <c:pt idx="19939">
                  <c:v>2.3763294219970001</c:v>
                </c:pt>
                <c:pt idx="19940">
                  <c:v>2.376398563385</c:v>
                </c:pt>
                <c:pt idx="19941">
                  <c:v>2.3764533996580002</c:v>
                </c:pt>
                <c:pt idx="19942">
                  <c:v>2.376520633698</c:v>
                </c:pt>
                <c:pt idx="19943">
                  <c:v>2.3765757083889998</c:v>
                </c:pt>
                <c:pt idx="19944">
                  <c:v>2.3766300678249999</c:v>
                </c:pt>
                <c:pt idx="19945">
                  <c:v>2.3767116069790002</c:v>
                </c:pt>
                <c:pt idx="19946">
                  <c:v>2.376796245575</c:v>
                </c:pt>
                <c:pt idx="19947">
                  <c:v>2.376874446869</c:v>
                </c:pt>
                <c:pt idx="19948">
                  <c:v>2.3769676685330001</c:v>
                </c:pt>
                <c:pt idx="19949">
                  <c:v>2.377183437347</c:v>
                </c:pt>
                <c:pt idx="19950">
                  <c:v>2.377547502518</c:v>
                </c:pt>
                <c:pt idx="19951">
                  <c:v>2.3778147697450001</c:v>
                </c:pt>
                <c:pt idx="19952">
                  <c:v>2.378046751022</c:v>
                </c:pt>
                <c:pt idx="19953">
                  <c:v>2.3781399726869998</c:v>
                </c:pt>
                <c:pt idx="19954">
                  <c:v>2.3782286643980002</c:v>
                </c:pt>
                <c:pt idx="19955">
                  <c:v>2.378279924393</c:v>
                </c:pt>
                <c:pt idx="19956">
                  <c:v>2.378336191177</c:v>
                </c:pt>
                <c:pt idx="19957">
                  <c:v>2.378393650055</c:v>
                </c:pt>
                <c:pt idx="19958">
                  <c:v>2.378446102142</c:v>
                </c:pt>
                <c:pt idx="19959">
                  <c:v>2.3785440921780001</c:v>
                </c:pt>
                <c:pt idx="19960">
                  <c:v>2.3786385059359998</c:v>
                </c:pt>
                <c:pt idx="19961">
                  <c:v>2.3787360191350002</c:v>
                </c:pt>
                <c:pt idx="19962">
                  <c:v>2.3788247108460001</c:v>
                </c:pt>
                <c:pt idx="19963">
                  <c:v>2.3789043426509999</c:v>
                </c:pt>
                <c:pt idx="19964">
                  <c:v>2.3789887428280001</c:v>
                </c:pt>
                <c:pt idx="19965">
                  <c:v>2.379068613052</c:v>
                </c:pt>
                <c:pt idx="19966">
                  <c:v>2.379188537598</c:v>
                </c:pt>
                <c:pt idx="19967">
                  <c:v>2.3794546127320002</c:v>
                </c:pt>
                <c:pt idx="19968">
                  <c:v>2.3797829151149998</c:v>
                </c:pt>
                <c:pt idx="19969">
                  <c:v>2.379957914352</c:v>
                </c:pt>
                <c:pt idx="19970">
                  <c:v>2.3802659511569999</c:v>
                </c:pt>
                <c:pt idx="19971">
                  <c:v>2.3806002140050002</c:v>
                </c:pt>
                <c:pt idx="19972">
                  <c:v>2.380674362183</c:v>
                </c:pt>
                <c:pt idx="19973">
                  <c:v>2.380750894547</c:v>
                </c:pt>
                <c:pt idx="19974">
                  <c:v>2.380796670914</c:v>
                </c:pt>
                <c:pt idx="19975">
                  <c:v>2.3808369636540001</c:v>
                </c:pt>
                <c:pt idx="19976">
                  <c:v>2.380882024765</c:v>
                </c:pt>
                <c:pt idx="19977">
                  <c:v>2.3809258937840001</c:v>
                </c:pt>
                <c:pt idx="19978">
                  <c:v>2.3809690475459999</c:v>
                </c:pt>
                <c:pt idx="19979">
                  <c:v>2.3810126781459999</c:v>
                </c:pt>
                <c:pt idx="19980">
                  <c:v>2.381063461304</c:v>
                </c:pt>
                <c:pt idx="19981">
                  <c:v>2.3811149597169998</c:v>
                </c:pt>
                <c:pt idx="19982">
                  <c:v>2.381164550781</c:v>
                </c:pt>
                <c:pt idx="19983">
                  <c:v>2.3812127113339998</c:v>
                </c:pt>
                <c:pt idx="19984">
                  <c:v>2.3812613487240002</c:v>
                </c:pt>
                <c:pt idx="19985">
                  <c:v>2.381309509277</c:v>
                </c:pt>
                <c:pt idx="19986">
                  <c:v>2.381384372711</c:v>
                </c:pt>
                <c:pt idx="19987">
                  <c:v>2.3814582824710002</c:v>
                </c:pt>
                <c:pt idx="19988">
                  <c:v>2.3815162181849998</c:v>
                </c:pt>
                <c:pt idx="19989">
                  <c:v>2.3815715312960002</c:v>
                </c:pt>
                <c:pt idx="19990">
                  <c:v>2.381624937057</c:v>
                </c:pt>
                <c:pt idx="19991">
                  <c:v>2.3816733360289999</c:v>
                </c:pt>
                <c:pt idx="19992">
                  <c:v>2.3817317485810001</c:v>
                </c:pt>
                <c:pt idx="19993">
                  <c:v>2.381783485413</c:v>
                </c:pt>
                <c:pt idx="19994">
                  <c:v>2.3818285465239999</c:v>
                </c:pt>
                <c:pt idx="19995">
                  <c:v>2.3818802833560002</c:v>
                </c:pt>
                <c:pt idx="19996">
                  <c:v>2.381933689117</c:v>
                </c:pt>
                <c:pt idx="19997">
                  <c:v>2.3819844722750001</c:v>
                </c:pt>
                <c:pt idx="19998">
                  <c:v>2.382066249847</c:v>
                </c:pt>
                <c:pt idx="19999">
                  <c:v>2.3821957111360001</c:v>
                </c:pt>
                <c:pt idx="20000">
                  <c:v>2.3825721740720001</c:v>
                </c:pt>
                <c:pt idx="20001">
                  <c:v>2.3827309608460001</c:v>
                </c:pt>
                <c:pt idx="20002">
                  <c:v>2.3828904628749998</c:v>
                </c:pt>
                <c:pt idx="20003">
                  <c:v>2.3830170631410001</c:v>
                </c:pt>
                <c:pt idx="20004">
                  <c:v>2.383105754852</c:v>
                </c:pt>
                <c:pt idx="20005">
                  <c:v>2.3831546306610001</c:v>
                </c:pt>
                <c:pt idx="20006">
                  <c:v>2.3832099437709999</c:v>
                </c:pt>
                <c:pt idx="20007">
                  <c:v>2.383260965347</c:v>
                </c:pt>
                <c:pt idx="20008">
                  <c:v>2.3833160400389999</c:v>
                </c:pt>
                <c:pt idx="20009">
                  <c:v>2.3833799362180002</c:v>
                </c:pt>
                <c:pt idx="20010">
                  <c:v>2.3834519386289998</c:v>
                </c:pt>
                <c:pt idx="20011">
                  <c:v>2.3835270404819999</c:v>
                </c:pt>
                <c:pt idx="20012">
                  <c:v>2.3836030960080001</c:v>
                </c:pt>
                <c:pt idx="20013">
                  <c:v>2.3836889266969998</c:v>
                </c:pt>
                <c:pt idx="20014">
                  <c:v>2.3837728500369999</c:v>
                </c:pt>
                <c:pt idx="20015">
                  <c:v>2.3838562965390002</c:v>
                </c:pt>
                <c:pt idx="20016">
                  <c:v>2.3839383125309999</c:v>
                </c:pt>
                <c:pt idx="20017">
                  <c:v>2.3840219974519998</c:v>
                </c:pt>
                <c:pt idx="20018">
                  <c:v>2.3841052055360001</c:v>
                </c:pt>
                <c:pt idx="20019">
                  <c:v>2.384179830551</c:v>
                </c:pt>
                <c:pt idx="20020">
                  <c:v>2.3842430114750002</c:v>
                </c:pt>
                <c:pt idx="20021">
                  <c:v>2.3842990398409998</c:v>
                </c:pt>
                <c:pt idx="20022">
                  <c:v>2.384356021881</c:v>
                </c:pt>
                <c:pt idx="20023">
                  <c:v>2.3844101428990001</c:v>
                </c:pt>
                <c:pt idx="20024">
                  <c:v>2.384462356567</c:v>
                </c:pt>
                <c:pt idx="20025">
                  <c:v>2.3845522403719999</c:v>
                </c:pt>
                <c:pt idx="20026">
                  <c:v>2.384641885757</c:v>
                </c:pt>
                <c:pt idx="20027">
                  <c:v>2.3847198486329999</c:v>
                </c:pt>
                <c:pt idx="20028">
                  <c:v>2.3848869800569998</c:v>
                </c:pt>
                <c:pt idx="20029">
                  <c:v>2.384994268417</c:v>
                </c:pt>
                <c:pt idx="20030">
                  <c:v>2.3850717544559998</c:v>
                </c:pt>
                <c:pt idx="20031">
                  <c:v>2.3851451873779999</c:v>
                </c:pt>
                <c:pt idx="20032">
                  <c:v>2.3851921558379998</c:v>
                </c:pt>
                <c:pt idx="20033">
                  <c:v>2.3852601051329998</c:v>
                </c:pt>
                <c:pt idx="20034">
                  <c:v>2.3852999210360002</c:v>
                </c:pt>
                <c:pt idx="20035">
                  <c:v>2.3853652477259999</c:v>
                </c:pt>
                <c:pt idx="20036">
                  <c:v>2.3854534626010002</c:v>
                </c:pt>
                <c:pt idx="20037">
                  <c:v>2.3855178356170001</c:v>
                </c:pt>
                <c:pt idx="20038">
                  <c:v>2.3855791091919998</c:v>
                </c:pt>
                <c:pt idx="20039">
                  <c:v>2.3856179714199999</c:v>
                </c:pt>
                <c:pt idx="20040">
                  <c:v>2.3856616020199999</c:v>
                </c:pt>
                <c:pt idx="20041">
                  <c:v>2.3857064247130002</c:v>
                </c:pt>
                <c:pt idx="20042">
                  <c:v>2.3857574462889999</c:v>
                </c:pt>
                <c:pt idx="20043">
                  <c:v>2.385801553726</c:v>
                </c:pt>
                <c:pt idx="20044">
                  <c:v>2.3858480453489999</c:v>
                </c:pt>
                <c:pt idx="20045">
                  <c:v>2.3858909606930001</c:v>
                </c:pt>
                <c:pt idx="20046">
                  <c:v>2.385935544968</c:v>
                </c:pt>
                <c:pt idx="20047">
                  <c:v>2.3859817981720002</c:v>
                </c:pt>
                <c:pt idx="20048">
                  <c:v>2.3860504627229999</c:v>
                </c:pt>
                <c:pt idx="20049">
                  <c:v>2.3861246109010001</c:v>
                </c:pt>
                <c:pt idx="20050">
                  <c:v>2.3862020969389999</c:v>
                </c:pt>
                <c:pt idx="20051">
                  <c:v>2.38627743721</c:v>
                </c:pt>
                <c:pt idx="20052">
                  <c:v>2.3863294124599999</c:v>
                </c:pt>
                <c:pt idx="20053">
                  <c:v>2.3863780498499998</c:v>
                </c:pt>
                <c:pt idx="20054">
                  <c:v>2.3864228725430001</c:v>
                </c:pt>
                <c:pt idx="20055">
                  <c:v>2.3864707946779999</c:v>
                </c:pt>
                <c:pt idx="20056">
                  <c:v>2.386523485184</c:v>
                </c:pt>
                <c:pt idx="20057">
                  <c:v>2.3868699073789998</c:v>
                </c:pt>
                <c:pt idx="20058">
                  <c:v>2.3872318267820001</c:v>
                </c:pt>
                <c:pt idx="20059">
                  <c:v>2.3873209953310002</c:v>
                </c:pt>
                <c:pt idx="20060">
                  <c:v>2.3874158859249999</c:v>
                </c:pt>
                <c:pt idx="20061">
                  <c:v>2.3875133991239998</c:v>
                </c:pt>
                <c:pt idx="20062">
                  <c:v>2.3875672817229998</c:v>
                </c:pt>
                <c:pt idx="20063">
                  <c:v>2.387623548508</c:v>
                </c:pt>
                <c:pt idx="20064">
                  <c:v>2.3876721858979999</c:v>
                </c:pt>
                <c:pt idx="20065">
                  <c:v>2.3877241611479998</c:v>
                </c:pt>
                <c:pt idx="20066">
                  <c:v>2.3877794742580001</c:v>
                </c:pt>
                <c:pt idx="20067">
                  <c:v>2.3878362178799999</c:v>
                </c:pt>
                <c:pt idx="20068">
                  <c:v>2.387895822525</c:v>
                </c:pt>
                <c:pt idx="20069">
                  <c:v>2.3879556655880001</c:v>
                </c:pt>
                <c:pt idx="20070">
                  <c:v>2.3880205154419998</c:v>
                </c:pt>
                <c:pt idx="20071">
                  <c:v>2.3880782127379998</c:v>
                </c:pt>
                <c:pt idx="20072">
                  <c:v>2.3881359100339998</c:v>
                </c:pt>
                <c:pt idx="20073">
                  <c:v>2.388190507889</c:v>
                </c:pt>
                <c:pt idx="20074">
                  <c:v>2.3882436752320002</c:v>
                </c:pt>
                <c:pt idx="20075">
                  <c:v>2.3882989883420001</c:v>
                </c:pt>
                <c:pt idx="20076">
                  <c:v>2.3883886337279998</c:v>
                </c:pt>
                <c:pt idx="20077">
                  <c:v>2.3886010646820002</c:v>
                </c:pt>
                <c:pt idx="20078">
                  <c:v>2.3889260292049999</c:v>
                </c:pt>
                <c:pt idx="20079">
                  <c:v>2.3889775276180001</c:v>
                </c:pt>
                <c:pt idx="20080">
                  <c:v>2.3890197277070002</c:v>
                </c:pt>
                <c:pt idx="20081">
                  <c:v>2.3890612125400001</c:v>
                </c:pt>
                <c:pt idx="20082">
                  <c:v>2.3891072273249998</c:v>
                </c:pt>
                <c:pt idx="20083">
                  <c:v>2.3891539573670002</c:v>
                </c:pt>
                <c:pt idx="20084">
                  <c:v>2.3892190456389999</c:v>
                </c:pt>
                <c:pt idx="20085">
                  <c:v>2.3892896175380001</c:v>
                </c:pt>
                <c:pt idx="20086">
                  <c:v>2.3893611431120001</c:v>
                </c:pt>
                <c:pt idx="20087">
                  <c:v>2.3896706104279999</c:v>
                </c:pt>
                <c:pt idx="20088">
                  <c:v>2.3898222446439998</c:v>
                </c:pt>
                <c:pt idx="20089">
                  <c:v>2.3898944854740001</c:v>
                </c:pt>
                <c:pt idx="20090">
                  <c:v>2.3899426460269999</c:v>
                </c:pt>
                <c:pt idx="20091">
                  <c:v>2.3899912834169998</c:v>
                </c:pt>
                <c:pt idx="20092">
                  <c:v>2.3900427818300001</c:v>
                </c:pt>
                <c:pt idx="20093">
                  <c:v>2.390087604523</c:v>
                </c:pt>
                <c:pt idx="20094">
                  <c:v>2.3901395797729998</c:v>
                </c:pt>
                <c:pt idx="20095">
                  <c:v>2.3902142047880002</c:v>
                </c:pt>
                <c:pt idx="20096">
                  <c:v>2.3902900218959999</c:v>
                </c:pt>
                <c:pt idx="20097">
                  <c:v>2.390365362167</c:v>
                </c:pt>
                <c:pt idx="20098">
                  <c:v>2.3904407024380001</c:v>
                </c:pt>
                <c:pt idx="20099">
                  <c:v>2.3904945850370001</c:v>
                </c:pt>
                <c:pt idx="20100">
                  <c:v>2.3905451297760001</c:v>
                </c:pt>
                <c:pt idx="20101">
                  <c:v>2.3906288146970001</c:v>
                </c:pt>
                <c:pt idx="20102">
                  <c:v>2.3907148838040002</c:v>
                </c:pt>
                <c:pt idx="20103">
                  <c:v>2.3908352851869998</c:v>
                </c:pt>
                <c:pt idx="20104">
                  <c:v>2.390947580338</c:v>
                </c:pt>
                <c:pt idx="20105">
                  <c:v>2.391031265259</c:v>
                </c:pt>
                <c:pt idx="20106">
                  <c:v>2.391081809998</c:v>
                </c:pt>
                <c:pt idx="20107">
                  <c:v>2.3912084102629998</c:v>
                </c:pt>
                <c:pt idx="20108">
                  <c:v>2.391573429108</c:v>
                </c:pt>
                <c:pt idx="20109">
                  <c:v>2.3917720317839999</c:v>
                </c:pt>
                <c:pt idx="20110">
                  <c:v>2.3918571472169998</c:v>
                </c:pt>
                <c:pt idx="20111">
                  <c:v>2.3919444084169998</c:v>
                </c:pt>
                <c:pt idx="20112">
                  <c:v>2.392043113708</c:v>
                </c:pt>
                <c:pt idx="20113">
                  <c:v>2.3921275138849998</c:v>
                </c:pt>
                <c:pt idx="20114">
                  <c:v>2.392255306244</c:v>
                </c:pt>
                <c:pt idx="20115">
                  <c:v>2.3923413753510001</c:v>
                </c:pt>
                <c:pt idx="20116">
                  <c:v>2.3924343585969998</c:v>
                </c:pt>
                <c:pt idx="20117">
                  <c:v>2.3925175666810001</c:v>
                </c:pt>
                <c:pt idx="20118">
                  <c:v>2.3926737308499999</c:v>
                </c:pt>
                <c:pt idx="20119">
                  <c:v>2.3929972648620002</c:v>
                </c:pt>
                <c:pt idx="20120">
                  <c:v>2.3933494091030001</c:v>
                </c:pt>
                <c:pt idx="20121">
                  <c:v>2.3934750556950002</c:v>
                </c:pt>
                <c:pt idx="20122">
                  <c:v>2.393575668335</c:v>
                </c:pt>
                <c:pt idx="20123">
                  <c:v>2.393626213074</c:v>
                </c:pt>
                <c:pt idx="20124">
                  <c:v>2.3936841487880001</c:v>
                </c:pt>
                <c:pt idx="20125">
                  <c:v>2.3937478065489999</c:v>
                </c:pt>
                <c:pt idx="20126">
                  <c:v>2.3938152790070002</c:v>
                </c:pt>
                <c:pt idx="20127">
                  <c:v>2.3938837051389998</c:v>
                </c:pt>
                <c:pt idx="20128">
                  <c:v>2.39395403862</c:v>
                </c:pt>
                <c:pt idx="20129">
                  <c:v>2.3940312862400002</c:v>
                </c:pt>
                <c:pt idx="20130">
                  <c:v>2.3941025733950001</c:v>
                </c:pt>
                <c:pt idx="20131">
                  <c:v>2.3941743373870001</c:v>
                </c:pt>
                <c:pt idx="20132">
                  <c:v>2.3942453861240001</c:v>
                </c:pt>
                <c:pt idx="20133">
                  <c:v>2.3943164348599999</c:v>
                </c:pt>
                <c:pt idx="20134">
                  <c:v>2.3943810462949999</c:v>
                </c:pt>
                <c:pt idx="20135">
                  <c:v>2.3944394588470002</c:v>
                </c:pt>
                <c:pt idx="20136">
                  <c:v>2.3944995403289999</c:v>
                </c:pt>
                <c:pt idx="20137">
                  <c:v>2.3945519924159999</c:v>
                </c:pt>
                <c:pt idx="20138">
                  <c:v>2.3946034908290001</c:v>
                </c:pt>
                <c:pt idx="20139">
                  <c:v>2.394695043564</c:v>
                </c:pt>
                <c:pt idx="20140">
                  <c:v>2.3947751522059999</c:v>
                </c:pt>
                <c:pt idx="20141">
                  <c:v>2.3948891162870001</c:v>
                </c:pt>
                <c:pt idx="20142">
                  <c:v>2.3949697017670002</c:v>
                </c:pt>
                <c:pt idx="20143">
                  <c:v>2.395112037659</c:v>
                </c:pt>
                <c:pt idx="20144">
                  <c:v>2.3952262401579998</c:v>
                </c:pt>
                <c:pt idx="20145">
                  <c:v>2.3954892158510002</c:v>
                </c:pt>
                <c:pt idx="20146">
                  <c:v>2.3955590724950002</c:v>
                </c:pt>
                <c:pt idx="20147">
                  <c:v>2.3956234455110001</c:v>
                </c:pt>
                <c:pt idx="20148">
                  <c:v>2.39568400383</c:v>
                </c:pt>
                <c:pt idx="20149">
                  <c:v>2.3957512378689998</c:v>
                </c:pt>
                <c:pt idx="20150">
                  <c:v>2.3957896232599998</c:v>
                </c:pt>
                <c:pt idx="20151">
                  <c:v>2.3958539962769998</c:v>
                </c:pt>
                <c:pt idx="20152">
                  <c:v>2.3959302902220001</c:v>
                </c:pt>
                <c:pt idx="20153">
                  <c:v>2.3960025310519999</c:v>
                </c:pt>
                <c:pt idx="20154">
                  <c:v>2.3960702419280002</c:v>
                </c:pt>
                <c:pt idx="20155">
                  <c:v>2.3961350917819999</c:v>
                </c:pt>
                <c:pt idx="20156">
                  <c:v>2.396191120148</c:v>
                </c:pt>
                <c:pt idx="20157">
                  <c:v>2.3962495327000002</c:v>
                </c:pt>
                <c:pt idx="20158">
                  <c:v>2.3963162899019999</c:v>
                </c:pt>
                <c:pt idx="20159">
                  <c:v>2.3963670730589999</c:v>
                </c:pt>
                <c:pt idx="20160">
                  <c:v>2.3964395523070001</c:v>
                </c:pt>
                <c:pt idx="20161">
                  <c:v>2.3965039253230001</c:v>
                </c:pt>
                <c:pt idx="20162">
                  <c:v>2.3965482711789998</c:v>
                </c:pt>
                <c:pt idx="20163">
                  <c:v>2.3965880870820002</c:v>
                </c:pt>
                <c:pt idx="20164">
                  <c:v>2.3966364860530001</c:v>
                </c:pt>
                <c:pt idx="20165">
                  <c:v>2.3966853618620001</c:v>
                </c:pt>
                <c:pt idx="20166">
                  <c:v>2.3967661857599998</c:v>
                </c:pt>
                <c:pt idx="20167">
                  <c:v>2.396833181381</c:v>
                </c:pt>
                <c:pt idx="20168">
                  <c:v>2.396916866302</c:v>
                </c:pt>
                <c:pt idx="20169">
                  <c:v>2.3970034122469999</c:v>
                </c:pt>
                <c:pt idx="20170">
                  <c:v>2.3971395492549998</c:v>
                </c:pt>
                <c:pt idx="20171">
                  <c:v>2.3973810672760001</c:v>
                </c:pt>
                <c:pt idx="20172">
                  <c:v>2.397495746613</c:v>
                </c:pt>
                <c:pt idx="20173">
                  <c:v>2.3976428508760002</c:v>
                </c:pt>
                <c:pt idx="20174">
                  <c:v>2.3978018760680002</c:v>
                </c:pt>
                <c:pt idx="20175">
                  <c:v>2.3979291915890002</c:v>
                </c:pt>
                <c:pt idx="20176">
                  <c:v>2.3980588912959999</c:v>
                </c:pt>
                <c:pt idx="20177">
                  <c:v>2.39830493927</c:v>
                </c:pt>
                <c:pt idx="20178">
                  <c:v>2.3985259532929999</c:v>
                </c:pt>
                <c:pt idx="20179">
                  <c:v>2.3986506462100001</c:v>
                </c:pt>
                <c:pt idx="20180">
                  <c:v>2.3987071514129998</c:v>
                </c:pt>
                <c:pt idx="20181">
                  <c:v>2.3990509510039999</c:v>
                </c:pt>
                <c:pt idx="20182">
                  <c:v>2.3991672992709998</c:v>
                </c:pt>
                <c:pt idx="20183">
                  <c:v>2.399245023727</c:v>
                </c:pt>
                <c:pt idx="20184">
                  <c:v>2.3993294239040002</c:v>
                </c:pt>
                <c:pt idx="20185">
                  <c:v>2.3994059562680001</c:v>
                </c:pt>
                <c:pt idx="20186">
                  <c:v>2.3994841575620001</c:v>
                </c:pt>
                <c:pt idx="20187">
                  <c:v>2.3995351791380002</c:v>
                </c:pt>
                <c:pt idx="20188">
                  <c:v>2.3995862007139999</c:v>
                </c:pt>
                <c:pt idx="20189">
                  <c:v>2.3996291160580001</c:v>
                </c:pt>
                <c:pt idx="20190">
                  <c:v>2.3996748924259999</c:v>
                </c:pt>
                <c:pt idx="20191">
                  <c:v>2.39972281456</c:v>
                </c:pt>
                <c:pt idx="20192">
                  <c:v>2.3997972011569999</c:v>
                </c:pt>
                <c:pt idx="20193">
                  <c:v>2.4000186920169999</c:v>
                </c:pt>
                <c:pt idx="20194">
                  <c:v>2.4000694751739999</c:v>
                </c:pt>
                <c:pt idx="20195">
                  <c:v>2.4001243114470001</c:v>
                </c:pt>
                <c:pt idx="20196">
                  <c:v>2.4001784324650002</c:v>
                </c:pt>
                <c:pt idx="20197">
                  <c:v>2.4002323150630001</c:v>
                </c:pt>
                <c:pt idx="20198">
                  <c:v>2.4002921581269998</c:v>
                </c:pt>
                <c:pt idx="20199">
                  <c:v>2.4003584384919998</c:v>
                </c:pt>
                <c:pt idx="20200">
                  <c:v>2.4004285335539999</c:v>
                </c:pt>
                <c:pt idx="20201">
                  <c:v>2.4004924297330001</c:v>
                </c:pt>
                <c:pt idx="20202">
                  <c:v>2.4005520343779998</c:v>
                </c:pt>
                <c:pt idx="20203">
                  <c:v>2.400617361069</c:v>
                </c:pt>
                <c:pt idx="20204">
                  <c:v>2.4006776809689998</c:v>
                </c:pt>
                <c:pt idx="20205">
                  <c:v>2.4007370471949998</c:v>
                </c:pt>
                <c:pt idx="20206">
                  <c:v>2.4007978439330002</c:v>
                </c:pt>
                <c:pt idx="20207">
                  <c:v>2.4008557796479999</c:v>
                </c:pt>
                <c:pt idx="20208">
                  <c:v>2.4009122848510001</c:v>
                </c:pt>
                <c:pt idx="20209">
                  <c:v>2.4009621143339999</c:v>
                </c:pt>
                <c:pt idx="20210">
                  <c:v>2.4010562896729999</c:v>
                </c:pt>
                <c:pt idx="20211">
                  <c:v>2.4011521339419999</c:v>
                </c:pt>
                <c:pt idx="20212">
                  <c:v>2.4012515544889999</c:v>
                </c:pt>
                <c:pt idx="20213">
                  <c:v>2.4013495445249999</c:v>
                </c:pt>
                <c:pt idx="20214">
                  <c:v>2.401447534561</c:v>
                </c:pt>
                <c:pt idx="20215">
                  <c:v>2.4014987945559998</c:v>
                </c:pt>
                <c:pt idx="20216">
                  <c:v>2.4015948772429998</c:v>
                </c:pt>
                <c:pt idx="20217">
                  <c:v>2.4016942977909999</c:v>
                </c:pt>
                <c:pt idx="20218">
                  <c:v>2.4017860889430001</c:v>
                </c:pt>
                <c:pt idx="20219">
                  <c:v>2.4018721580509999</c:v>
                </c:pt>
                <c:pt idx="20220">
                  <c:v>2.402202606201</c:v>
                </c:pt>
                <c:pt idx="20221">
                  <c:v>2.4023346900939999</c:v>
                </c:pt>
                <c:pt idx="20222">
                  <c:v>2.402408361435</c:v>
                </c:pt>
                <c:pt idx="20223">
                  <c:v>2.4024579524990002</c:v>
                </c:pt>
                <c:pt idx="20224">
                  <c:v>2.4025087356569998</c:v>
                </c:pt>
                <c:pt idx="20225">
                  <c:v>2.402549505234</c:v>
                </c:pt>
                <c:pt idx="20226">
                  <c:v>2.4026310443879999</c:v>
                </c:pt>
                <c:pt idx="20227">
                  <c:v>2.4028129577640001</c:v>
                </c:pt>
                <c:pt idx="20228">
                  <c:v>2.4030323028559999</c:v>
                </c:pt>
                <c:pt idx="20229">
                  <c:v>2.4030759334559999</c:v>
                </c:pt>
                <c:pt idx="20230">
                  <c:v>2.4031226634979999</c:v>
                </c:pt>
                <c:pt idx="20231">
                  <c:v>2.4031898975370001</c:v>
                </c:pt>
                <c:pt idx="20232">
                  <c:v>2.4032392501830002</c:v>
                </c:pt>
                <c:pt idx="20233">
                  <c:v>2.4032881259919998</c:v>
                </c:pt>
                <c:pt idx="20234">
                  <c:v>2.4033331871030001</c:v>
                </c:pt>
                <c:pt idx="20235">
                  <c:v>2.403383016586</c:v>
                </c:pt>
                <c:pt idx="20236">
                  <c:v>2.403431892395</c:v>
                </c:pt>
                <c:pt idx="20237">
                  <c:v>2.4034759998320001</c:v>
                </c:pt>
                <c:pt idx="20238">
                  <c:v>2.4035484790799999</c:v>
                </c:pt>
                <c:pt idx="20239">
                  <c:v>2.4035978317260001</c:v>
                </c:pt>
                <c:pt idx="20240">
                  <c:v>2.4036476612089999</c:v>
                </c:pt>
                <c:pt idx="20241">
                  <c:v>2.4036943912509998</c:v>
                </c:pt>
                <c:pt idx="20242">
                  <c:v>2.4037470817569999</c:v>
                </c:pt>
                <c:pt idx="20243">
                  <c:v>2.4037957191469999</c:v>
                </c:pt>
                <c:pt idx="20244">
                  <c:v>2.403841733932</c:v>
                </c:pt>
                <c:pt idx="20245">
                  <c:v>2.4038908481600001</c:v>
                </c:pt>
                <c:pt idx="20246">
                  <c:v>2.403935909271</c:v>
                </c:pt>
                <c:pt idx="20247">
                  <c:v>2.4039833545680001</c:v>
                </c:pt>
                <c:pt idx="20248">
                  <c:v>2.4040219783780001</c:v>
                </c:pt>
                <c:pt idx="20249">
                  <c:v>2.4040687084200001</c:v>
                </c:pt>
                <c:pt idx="20250">
                  <c:v>2.4041094779969998</c:v>
                </c:pt>
                <c:pt idx="20251">
                  <c:v>2.404158830643</c:v>
                </c:pt>
                <c:pt idx="20252">
                  <c:v>2.4042012691500001</c:v>
                </c:pt>
                <c:pt idx="20253">
                  <c:v>2.4042761325840001</c:v>
                </c:pt>
                <c:pt idx="20254">
                  <c:v>2.4044165611269999</c:v>
                </c:pt>
                <c:pt idx="20255">
                  <c:v>2.4046459198000001</c:v>
                </c:pt>
                <c:pt idx="20256">
                  <c:v>2.4047374725339998</c:v>
                </c:pt>
                <c:pt idx="20257">
                  <c:v>2.4048295021060002</c:v>
                </c:pt>
                <c:pt idx="20258">
                  <c:v>2.4048762321470001</c:v>
                </c:pt>
                <c:pt idx="20259">
                  <c:v>2.404926300049</c:v>
                </c:pt>
                <c:pt idx="20260">
                  <c:v>2.4049763679499998</c:v>
                </c:pt>
                <c:pt idx="20261">
                  <c:v>2.4050281047820001</c:v>
                </c:pt>
                <c:pt idx="20262">
                  <c:v>2.4050796031949999</c:v>
                </c:pt>
                <c:pt idx="20263">
                  <c:v>2.405128717422</c:v>
                </c:pt>
                <c:pt idx="20264">
                  <c:v>2.4051761627200001</c:v>
                </c:pt>
                <c:pt idx="20265">
                  <c:v>2.405282020569</c:v>
                </c:pt>
                <c:pt idx="20266">
                  <c:v>2.4053339958189999</c:v>
                </c:pt>
                <c:pt idx="20267">
                  <c:v>2.405437231064</c:v>
                </c:pt>
                <c:pt idx="20268">
                  <c:v>2.4055354595180001</c:v>
                </c:pt>
                <c:pt idx="20269">
                  <c:v>2.4056279659270001</c:v>
                </c:pt>
                <c:pt idx="20270">
                  <c:v>2.4057202339170001</c:v>
                </c:pt>
                <c:pt idx="20271">
                  <c:v>2.4058413505549998</c:v>
                </c:pt>
                <c:pt idx="20272">
                  <c:v>2.4059908390050002</c:v>
                </c:pt>
                <c:pt idx="20273">
                  <c:v>2.406309127808</c:v>
                </c:pt>
                <c:pt idx="20274">
                  <c:v>2.4064285755160002</c:v>
                </c:pt>
                <c:pt idx="20275">
                  <c:v>2.4065468311310001</c:v>
                </c:pt>
                <c:pt idx="20276">
                  <c:v>2.4068558216090001</c:v>
                </c:pt>
                <c:pt idx="20277">
                  <c:v>2.406924724579</c:v>
                </c:pt>
                <c:pt idx="20278">
                  <c:v>2.4069774150850001</c:v>
                </c:pt>
                <c:pt idx="20279">
                  <c:v>2.4070262908940001</c:v>
                </c:pt>
                <c:pt idx="20280">
                  <c:v>2.4070763587949999</c:v>
                </c:pt>
                <c:pt idx="20281">
                  <c:v>2.407125234604</c:v>
                </c:pt>
                <c:pt idx="20282">
                  <c:v>2.4071779251100001</c:v>
                </c:pt>
                <c:pt idx="20283">
                  <c:v>2.4072258472439998</c:v>
                </c:pt>
                <c:pt idx="20284">
                  <c:v>2.407423734665</c:v>
                </c:pt>
                <c:pt idx="20285">
                  <c:v>2.4075348377229999</c:v>
                </c:pt>
                <c:pt idx="20286">
                  <c:v>2.4077408313749999</c:v>
                </c:pt>
                <c:pt idx="20287">
                  <c:v>2.407793283463</c:v>
                </c:pt>
                <c:pt idx="20288">
                  <c:v>2.4078750610349999</c:v>
                </c:pt>
                <c:pt idx="20289">
                  <c:v>2.4079599380490002</c:v>
                </c:pt>
                <c:pt idx="20290">
                  <c:v>2.4082636833189999</c:v>
                </c:pt>
                <c:pt idx="20291">
                  <c:v>2.4083790779109999</c:v>
                </c:pt>
                <c:pt idx="20292">
                  <c:v>2.4086709022520001</c:v>
                </c:pt>
                <c:pt idx="20293">
                  <c:v>2.4087586402890002</c:v>
                </c:pt>
                <c:pt idx="20294">
                  <c:v>2.4088478088379999</c:v>
                </c:pt>
                <c:pt idx="20295">
                  <c:v>2.4089467525480002</c:v>
                </c:pt>
                <c:pt idx="20296">
                  <c:v>2.4089992046359998</c:v>
                </c:pt>
                <c:pt idx="20297">
                  <c:v>2.4090514183040002</c:v>
                </c:pt>
                <c:pt idx="20298">
                  <c:v>2.409102916718</c:v>
                </c:pt>
                <c:pt idx="20299">
                  <c:v>2.4091546535489998</c:v>
                </c:pt>
                <c:pt idx="20300">
                  <c:v>2.4092037677759999</c:v>
                </c:pt>
                <c:pt idx="20301">
                  <c:v>2.409252882004</c:v>
                </c:pt>
                <c:pt idx="20302">
                  <c:v>2.4093043804169998</c:v>
                </c:pt>
                <c:pt idx="20303">
                  <c:v>2.409361124039</c:v>
                </c:pt>
                <c:pt idx="20304">
                  <c:v>2.409413576126</c:v>
                </c:pt>
                <c:pt idx="20305">
                  <c:v>2.4094700813290002</c:v>
                </c:pt>
                <c:pt idx="20306">
                  <c:v>2.4095258712769998</c:v>
                </c:pt>
                <c:pt idx="20307">
                  <c:v>2.4095818996429998</c:v>
                </c:pt>
                <c:pt idx="20308">
                  <c:v>2.4096403121950001</c:v>
                </c:pt>
                <c:pt idx="20309">
                  <c:v>2.4097020626069998</c:v>
                </c:pt>
                <c:pt idx="20310">
                  <c:v>2.4097697734830001</c:v>
                </c:pt>
                <c:pt idx="20311">
                  <c:v>2.4098381996149998</c:v>
                </c:pt>
                <c:pt idx="20312">
                  <c:v>2.4099030494689999</c:v>
                </c:pt>
                <c:pt idx="20313">
                  <c:v>2.409964561462</c:v>
                </c:pt>
                <c:pt idx="20314">
                  <c:v>2.4100263118740002</c:v>
                </c:pt>
                <c:pt idx="20315">
                  <c:v>2.4100835323330001</c:v>
                </c:pt>
                <c:pt idx="20316">
                  <c:v>2.4101417064669999</c:v>
                </c:pt>
                <c:pt idx="20317">
                  <c:v>2.410194396973</c:v>
                </c:pt>
                <c:pt idx="20318">
                  <c:v>2.4102945327760001</c:v>
                </c:pt>
                <c:pt idx="20319">
                  <c:v>2.4105970859529999</c:v>
                </c:pt>
                <c:pt idx="20320">
                  <c:v>2.4106941223140002</c:v>
                </c:pt>
                <c:pt idx="20321">
                  <c:v>2.4107580184940001</c:v>
                </c:pt>
                <c:pt idx="20322">
                  <c:v>2.4108133316039999</c:v>
                </c:pt>
                <c:pt idx="20323">
                  <c:v>2.4108855724330001</c:v>
                </c:pt>
                <c:pt idx="20324">
                  <c:v>2.410949468613</c:v>
                </c:pt>
                <c:pt idx="20325">
                  <c:v>2.4110031127929998</c:v>
                </c:pt>
                <c:pt idx="20326">
                  <c:v>2.4110684394840001</c:v>
                </c:pt>
                <c:pt idx="20327">
                  <c:v>2.4111373424529998</c:v>
                </c:pt>
                <c:pt idx="20328">
                  <c:v>2.4111864566799999</c:v>
                </c:pt>
                <c:pt idx="20329">
                  <c:v>2.4112281799319999</c:v>
                </c:pt>
                <c:pt idx="20330">
                  <c:v>2.411270856857</c:v>
                </c:pt>
                <c:pt idx="20331">
                  <c:v>2.411317825317</c:v>
                </c:pt>
                <c:pt idx="20332">
                  <c:v>2.4113609790799999</c:v>
                </c:pt>
                <c:pt idx="20333">
                  <c:v>2.4113993644709999</c:v>
                </c:pt>
                <c:pt idx="20334">
                  <c:v>2.4114394187929999</c:v>
                </c:pt>
                <c:pt idx="20335">
                  <c:v>2.4114835262300001</c:v>
                </c:pt>
                <c:pt idx="20336">
                  <c:v>2.4115481376650001</c:v>
                </c:pt>
                <c:pt idx="20337">
                  <c:v>2.4115889072419998</c:v>
                </c:pt>
                <c:pt idx="20338">
                  <c:v>2.4116373062130001</c:v>
                </c:pt>
                <c:pt idx="20339">
                  <c:v>2.4117109775540002</c:v>
                </c:pt>
                <c:pt idx="20340">
                  <c:v>2.4117894172669998</c:v>
                </c:pt>
                <c:pt idx="20341">
                  <c:v>2.4118902683260002</c:v>
                </c:pt>
                <c:pt idx="20342">
                  <c:v>2.4119801521299999</c:v>
                </c:pt>
                <c:pt idx="20343">
                  <c:v>2.412058591843</c:v>
                </c:pt>
                <c:pt idx="20344">
                  <c:v>2.4121139049529998</c:v>
                </c:pt>
                <c:pt idx="20345">
                  <c:v>2.4121572971340002</c:v>
                </c:pt>
                <c:pt idx="20346">
                  <c:v>2.4122004508970001</c:v>
                </c:pt>
                <c:pt idx="20347">
                  <c:v>2.4122376441959998</c:v>
                </c:pt>
                <c:pt idx="20348">
                  <c:v>2.4123024940489999</c:v>
                </c:pt>
                <c:pt idx="20349">
                  <c:v>2.412454843521</c:v>
                </c:pt>
                <c:pt idx="20350">
                  <c:v>2.412580490112</c:v>
                </c:pt>
                <c:pt idx="20351">
                  <c:v>2.4126765728000001</c:v>
                </c:pt>
                <c:pt idx="20352">
                  <c:v>2.4127712249759998</c:v>
                </c:pt>
                <c:pt idx="20353">
                  <c:v>2.4128663539890001</c:v>
                </c:pt>
                <c:pt idx="20354">
                  <c:v>2.4129559993740002</c:v>
                </c:pt>
                <c:pt idx="20355">
                  <c:v>2.4130766391749998</c:v>
                </c:pt>
                <c:pt idx="20356">
                  <c:v>2.413161039352</c:v>
                </c:pt>
                <c:pt idx="20357">
                  <c:v>2.4132440090179998</c:v>
                </c:pt>
                <c:pt idx="20358">
                  <c:v>2.4133348464969999</c:v>
                </c:pt>
                <c:pt idx="20359">
                  <c:v>2.4133820533749999</c:v>
                </c:pt>
                <c:pt idx="20360">
                  <c:v>2.4134297370910001</c:v>
                </c:pt>
                <c:pt idx="20361">
                  <c:v>2.4134795665739999</c:v>
                </c:pt>
                <c:pt idx="20362">
                  <c:v>2.4135286808009999</c:v>
                </c:pt>
                <c:pt idx="20363">
                  <c:v>2.4135773181919999</c:v>
                </c:pt>
                <c:pt idx="20364">
                  <c:v>2.413680553436</c:v>
                </c:pt>
                <c:pt idx="20365">
                  <c:v>2.413778543472</c:v>
                </c:pt>
                <c:pt idx="20366">
                  <c:v>2.4138290882110001</c:v>
                </c:pt>
                <c:pt idx="20367">
                  <c:v>2.4139184951780002</c:v>
                </c:pt>
                <c:pt idx="20368">
                  <c:v>2.4140319824219998</c:v>
                </c:pt>
                <c:pt idx="20369">
                  <c:v>2.4143509864810002</c:v>
                </c:pt>
                <c:pt idx="20370">
                  <c:v>2.4146132469179999</c:v>
                </c:pt>
                <c:pt idx="20371">
                  <c:v>2.4147384166719998</c:v>
                </c:pt>
                <c:pt idx="20372">
                  <c:v>2.414838552475</c:v>
                </c:pt>
                <c:pt idx="20373">
                  <c:v>2.4148840904240001</c:v>
                </c:pt>
                <c:pt idx="20374">
                  <c:v>2.4149532318119999</c:v>
                </c:pt>
                <c:pt idx="20375">
                  <c:v>2.4150002002719999</c:v>
                </c:pt>
                <c:pt idx="20376">
                  <c:v>2.4150691032410001</c:v>
                </c:pt>
                <c:pt idx="20377">
                  <c:v>2.4151413440699998</c:v>
                </c:pt>
                <c:pt idx="20378">
                  <c:v>2.4151849746699998</c:v>
                </c:pt>
                <c:pt idx="20379">
                  <c:v>2.4152586460109999</c:v>
                </c:pt>
                <c:pt idx="20380">
                  <c:v>2.415316343307</c:v>
                </c:pt>
                <c:pt idx="20381">
                  <c:v>2.4153742790220001</c:v>
                </c:pt>
                <c:pt idx="20382">
                  <c:v>2.41543841362</c:v>
                </c:pt>
                <c:pt idx="20383">
                  <c:v>2.4155037403109998</c:v>
                </c:pt>
                <c:pt idx="20384">
                  <c:v>2.4155666828159998</c:v>
                </c:pt>
                <c:pt idx="20385">
                  <c:v>2.4156272411350002</c:v>
                </c:pt>
                <c:pt idx="20386">
                  <c:v>2.415692806244</c:v>
                </c:pt>
                <c:pt idx="20387">
                  <c:v>2.4157586097719999</c:v>
                </c:pt>
                <c:pt idx="20388">
                  <c:v>2.415822267532</c:v>
                </c:pt>
                <c:pt idx="20389">
                  <c:v>2.415895462036</c:v>
                </c:pt>
                <c:pt idx="20390">
                  <c:v>2.4159603118900002</c:v>
                </c:pt>
                <c:pt idx="20391">
                  <c:v>2.4161155223850002</c:v>
                </c:pt>
                <c:pt idx="20392">
                  <c:v>2.4163885116579999</c:v>
                </c:pt>
                <c:pt idx="20393">
                  <c:v>2.4166698455810001</c:v>
                </c:pt>
                <c:pt idx="20394">
                  <c:v>2.4167413711550001</c:v>
                </c:pt>
                <c:pt idx="20395">
                  <c:v>2.4168555736539998</c:v>
                </c:pt>
                <c:pt idx="20396">
                  <c:v>2.4169373512269998</c:v>
                </c:pt>
                <c:pt idx="20397">
                  <c:v>2.4170343875890001</c:v>
                </c:pt>
                <c:pt idx="20398">
                  <c:v>2.4170887470250002</c:v>
                </c:pt>
                <c:pt idx="20399">
                  <c:v>2.4171442985530001</c:v>
                </c:pt>
                <c:pt idx="20400">
                  <c:v>2.4172058105469998</c:v>
                </c:pt>
                <c:pt idx="20401">
                  <c:v>2.4172775745389998</c:v>
                </c:pt>
                <c:pt idx="20402">
                  <c:v>2.4173562526699999</c:v>
                </c:pt>
                <c:pt idx="20403">
                  <c:v>2.4174370765690001</c:v>
                </c:pt>
                <c:pt idx="20404">
                  <c:v>2.4175221920009999</c:v>
                </c:pt>
                <c:pt idx="20405">
                  <c:v>2.4176099300380001</c:v>
                </c:pt>
                <c:pt idx="20406">
                  <c:v>2.4177000522609999</c:v>
                </c:pt>
                <c:pt idx="20407">
                  <c:v>2.4177851676939999</c:v>
                </c:pt>
                <c:pt idx="20408">
                  <c:v>2.417872905731</c:v>
                </c:pt>
                <c:pt idx="20409">
                  <c:v>2.4179580211639999</c:v>
                </c:pt>
                <c:pt idx="20410">
                  <c:v>2.4180412292479998</c:v>
                </c:pt>
                <c:pt idx="20411">
                  <c:v>2.4181201457979999</c:v>
                </c:pt>
                <c:pt idx="20412">
                  <c:v>2.4181909561160002</c:v>
                </c:pt>
                <c:pt idx="20413">
                  <c:v>2.4182605743410002</c:v>
                </c:pt>
                <c:pt idx="20414">
                  <c:v>2.4183275699619999</c:v>
                </c:pt>
                <c:pt idx="20415">
                  <c:v>2.4183931350710002</c:v>
                </c:pt>
                <c:pt idx="20416">
                  <c:v>2.4184577465060002</c:v>
                </c:pt>
                <c:pt idx="20417">
                  <c:v>2.4185168743130001</c:v>
                </c:pt>
                <c:pt idx="20418">
                  <c:v>2.4185714721679998</c:v>
                </c:pt>
                <c:pt idx="20419">
                  <c:v>2.4186673164369998</c:v>
                </c:pt>
                <c:pt idx="20420">
                  <c:v>2.4189956188199999</c:v>
                </c:pt>
                <c:pt idx="20421">
                  <c:v>2.4190964698789998</c:v>
                </c:pt>
                <c:pt idx="20422">
                  <c:v>2.4191679954529999</c:v>
                </c:pt>
                <c:pt idx="20423">
                  <c:v>2.419215679169</c:v>
                </c:pt>
                <c:pt idx="20424">
                  <c:v>2.4192895889280002</c:v>
                </c:pt>
                <c:pt idx="20425">
                  <c:v>2.4193346500400001</c:v>
                </c:pt>
                <c:pt idx="20426">
                  <c:v>2.4194068908689998</c:v>
                </c:pt>
                <c:pt idx="20427">
                  <c:v>2.4194695949549998</c:v>
                </c:pt>
                <c:pt idx="20428">
                  <c:v>2.4195315837860001</c:v>
                </c:pt>
                <c:pt idx="20429">
                  <c:v>2.4196002483369998</c:v>
                </c:pt>
                <c:pt idx="20430">
                  <c:v>2.4196581840519999</c:v>
                </c:pt>
                <c:pt idx="20431">
                  <c:v>2.4197018146509999</c:v>
                </c:pt>
                <c:pt idx="20432">
                  <c:v>2.4197411537170002</c:v>
                </c:pt>
                <c:pt idx="20433">
                  <c:v>2.419783830643</c:v>
                </c:pt>
                <c:pt idx="20434">
                  <c:v>2.4198246002200001</c:v>
                </c:pt>
                <c:pt idx="20435">
                  <c:v>2.419887065887</c:v>
                </c:pt>
                <c:pt idx="20436">
                  <c:v>2.4199473857879998</c:v>
                </c:pt>
                <c:pt idx="20437">
                  <c:v>2.4199924468990002</c:v>
                </c:pt>
                <c:pt idx="20438">
                  <c:v>2.4200391769410001</c:v>
                </c:pt>
                <c:pt idx="20439">
                  <c:v>2.420066595078</c:v>
                </c:pt>
                <c:pt idx="20440">
                  <c:v>2.4200961589809999</c:v>
                </c:pt>
                <c:pt idx="20441">
                  <c:v>2.420126199722</c:v>
                </c:pt>
                <c:pt idx="20442">
                  <c:v>2.420180082321</c:v>
                </c:pt>
                <c:pt idx="20443">
                  <c:v>2.4202334880829999</c:v>
                </c:pt>
                <c:pt idx="20444">
                  <c:v>2.4202613830569999</c:v>
                </c:pt>
                <c:pt idx="20445">
                  <c:v>2.4203248023990001</c:v>
                </c:pt>
                <c:pt idx="20446">
                  <c:v>2.4203567504880001</c:v>
                </c:pt>
                <c:pt idx="20447">
                  <c:v>2.4203872680659999</c:v>
                </c:pt>
                <c:pt idx="20448">
                  <c:v>2.4204194545750002</c:v>
                </c:pt>
                <c:pt idx="20449">
                  <c:v>2.420456886292</c:v>
                </c:pt>
                <c:pt idx="20450">
                  <c:v>2.4204881191249998</c:v>
                </c:pt>
                <c:pt idx="20451">
                  <c:v>2.4205541610719998</c:v>
                </c:pt>
                <c:pt idx="20452">
                  <c:v>2.4206190109249999</c:v>
                </c:pt>
                <c:pt idx="20453">
                  <c:v>2.420868873596</c:v>
                </c:pt>
                <c:pt idx="20454">
                  <c:v>2.4210417270660001</c:v>
                </c:pt>
                <c:pt idx="20455">
                  <c:v>2.4212343692779998</c:v>
                </c:pt>
                <c:pt idx="20456">
                  <c:v>2.4213123321530001</c:v>
                </c:pt>
                <c:pt idx="20457">
                  <c:v>2.4213869571690001</c:v>
                </c:pt>
                <c:pt idx="20458">
                  <c:v>2.4214968681340001</c:v>
                </c:pt>
                <c:pt idx="20459">
                  <c:v>2.4218108654020001</c:v>
                </c:pt>
                <c:pt idx="20460">
                  <c:v>2.4218699932100001</c:v>
                </c:pt>
                <c:pt idx="20461">
                  <c:v>2.4221227169040001</c:v>
                </c:pt>
                <c:pt idx="20462">
                  <c:v>2.4221582412720002</c:v>
                </c:pt>
                <c:pt idx="20463">
                  <c:v>2.4221937656399999</c:v>
                </c:pt>
                <c:pt idx="20464">
                  <c:v>2.4222316741940002</c:v>
                </c:pt>
                <c:pt idx="20465">
                  <c:v>2.42227435112</c:v>
                </c:pt>
                <c:pt idx="20466">
                  <c:v>2.422351121902</c:v>
                </c:pt>
                <c:pt idx="20467">
                  <c:v>2.4224321842190002</c:v>
                </c:pt>
                <c:pt idx="20468">
                  <c:v>2.4227163791659998</c:v>
                </c:pt>
                <c:pt idx="20469">
                  <c:v>2.4228789806369999</c:v>
                </c:pt>
                <c:pt idx="20470">
                  <c:v>2.422996520996</c:v>
                </c:pt>
                <c:pt idx="20471">
                  <c:v>2.4230911731720002</c:v>
                </c:pt>
                <c:pt idx="20472">
                  <c:v>2.4231889247890002</c:v>
                </c:pt>
                <c:pt idx="20473">
                  <c:v>2.423311948776</c:v>
                </c:pt>
                <c:pt idx="20474">
                  <c:v>2.423610210419</c:v>
                </c:pt>
                <c:pt idx="20475">
                  <c:v>2.4237437248229998</c:v>
                </c:pt>
                <c:pt idx="20476">
                  <c:v>2.4238517284390002</c:v>
                </c:pt>
                <c:pt idx="20477">
                  <c:v>2.423965930939</c:v>
                </c:pt>
                <c:pt idx="20478">
                  <c:v>2.424171686172</c:v>
                </c:pt>
                <c:pt idx="20479">
                  <c:v>2.4242846965789999</c:v>
                </c:pt>
                <c:pt idx="20480">
                  <c:v>2.4245548248289999</c:v>
                </c:pt>
                <c:pt idx="20481">
                  <c:v>2.424602508545</c:v>
                </c:pt>
                <c:pt idx="20482">
                  <c:v>2.4246542453769999</c:v>
                </c:pt>
                <c:pt idx="20483">
                  <c:v>2.4247255325319998</c:v>
                </c:pt>
                <c:pt idx="20484">
                  <c:v>2.4247689247130002</c:v>
                </c:pt>
                <c:pt idx="20485">
                  <c:v>2.4248366355900002</c:v>
                </c:pt>
                <c:pt idx="20486">
                  <c:v>2.4251301288599998</c:v>
                </c:pt>
                <c:pt idx="20487">
                  <c:v>2.4253933429719998</c:v>
                </c:pt>
                <c:pt idx="20488">
                  <c:v>2.4255011081700002</c:v>
                </c:pt>
                <c:pt idx="20489">
                  <c:v>2.425590991974</c:v>
                </c:pt>
                <c:pt idx="20490">
                  <c:v>2.42569065094</c:v>
                </c:pt>
                <c:pt idx="20491">
                  <c:v>2.4257905483250002</c:v>
                </c:pt>
                <c:pt idx="20492">
                  <c:v>2.4258456230159999</c:v>
                </c:pt>
                <c:pt idx="20493">
                  <c:v>2.4259114265439998</c:v>
                </c:pt>
                <c:pt idx="20494">
                  <c:v>2.4259767532350001</c:v>
                </c:pt>
                <c:pt idx="20495">
                  <c:v>2.4260482788090001</c:v>
                </c:pt>
                <c:pt idx="20496">
                  <c:v>2.4261188507079998</c:v>
                </c:pt>
                <c:pt idx="20497">
                  <c:v>2.4261920452119998</c:v>
                </c:pt>
                <c:pt idx="20498">
                  <c:v>2.4262776374819999</c:v>
                </c:pt>
                <c:pt idx="20499">
                  <c:v>2.4263544082639998</c:v>
                </c:pt>
                <c:pt idx="20500">
                  <c:v>2.4264395236969998</c:v>
                </c:pt>
                <c:pt idx="20501">
                  <c:v>2.426518917084</c:v>
                </c:pt>
                <c:pt idx="20502">
                  <c:v>2.4265933036799998</c:v>
                </c:pt>
                <c:pt idx="20503">
                  <c:v>2.4266626834870002</c:v>
                </c:pt>
                <c:pt idx="20504">
                  <c:v>2.4267268180850001</c:v>
                </c:pt>
                <c:pt idx="20505">
                  <c:v>2.426794528961</c:v>
                </c:pt>
                <c:pt idx="20506">
                  <c:v>2.4268534183499999</c:v>
                </c:pt>
                <c:pt idx="20507">
                  <c:v>2.4269165992740001</c:v>
                </c:pt>
                <c:pt idx="20508">
                  <c:v>2.4269676208500002</c:v>
                </c:pt>
                <c:pt idx="20509">
                  <c:v>2.4270203113559998</c:v>
                </c:pt>
                <c:pt idx="20510">
                  <c:v>2.4270701408390001</c:v>
                </c:pt>
                <c:pt idx="20511">
                  <c:v>2.427167415619</c:v>
                </c:pt>
                <c:pt idx="20512">
                  <c:v>2.4272592067719998</c:v>
                </c:pt>
                <c:pt idx="20513">
                  <c:v>2.4276063442229998</c:v>
                </c:pt>
                <c:pt idx="20514">
                  <c:v>2.4277439117430002</c:v>
                </c:pt>
                <c:pt idx="20515">
                  <c:v>2.4278328418730002</c:v>
                </c:pt>
                <c:pt idx="20516">
                  <c:v>2.4278979301449999</c:v>
                </c:pt>
                <c:pt idx="20517">
                  <c:v>2.427963018417</c:v>
                </c:pt>
                <c:pt idx="20518">
                  <c:v>2.4280240535740001</c:v>
                </c:pt>
                <c:pt idx="20519">
                  <c:v>2.4281013011930002</c:v>
                </c:pt>
                <c:pt idx="20520">
                  <c:v>2.4281680583949998</c:v>
                </c:pt>
                <c:pt idx="20521">
                  <c:v>2.4282183647159998</c:v>
                </c:pt>
                <c:pt idx="20522">
                  <c:v>2.4282619953159998</c:v>
                </c:pt>
                <c:pt idx="20523">
                  <c:v>2.428302764893</c:v>
                </c:pt>
                <c:pt idx="20524">
                  <c:v>2.4283473491669998</c:v>
                </c:pt>
                <c:pt idx="20525">
                  <c:v>2.428390264511</c:v>
                </c:pt>
                <c:pt idx="20526">
                  <c:v>2.4284331798549998</c:v>
                </c:pt>
                <c:pt idx="20527">
                  <c:v>2.4285092353820001</c:v>
                </c:pt>
                <c:pt idx="20528">
                  <c:v>2.428581953049</c:v>
                </c:pt>
                <c:pt idx="20529">
                  <c:v>2.4286527633669999</c:v>
                </c:pt>
                <c:pt idx="20530">
                  <c:v>2.4287168979640001</c:v>
                </c:pt>
                <c:pt idx="20531">
                  <c:v>2.4287629127499999</c:v>
                </c:pt>
                <c:pt idx="20532">
                  <c:v>2.4288110733030002</c:v>
                </c:pt>
                <c:pt idx="20533">
                  <c:v>2.4288623332979999</c:v>
                </c:pt>
                <c:pt idx="20534">
                  <c:v>2.4289193153380002</c:v>
                </c:pt>
                <c:pt idx="20535">
                  <c:v>2.4289696216580001</c:v>
                </c:pt>
                <c:pt idx="20536">
                  <c:v>2.4290280342099999</c:v>
                </c:pt>
                <c:pt idx="20537">
                  <c:v>2.4292404651639998</c:v>
                </c:pt>
                <c:pt idx="20538">
                  <c:v>2.429324626923</c:v>
                </c:pt>
                <c:pt idx="20539">
                  <c:v>2.429366827011</c:v>
                </c:pt>
                <c:pt idx="20540">
                  <c:v>2.4294095039369998</c:v>
                </c:pt>
                <c:pt idx="20541">
                  <c:v>2.429448604584</c:v>
                </c:pt>
                <c:pt idx="20542">
                  <c:v>2.429522037506</c:v>
                </c:pt>
                <c:pt idx="20543">
                  <c:v>2.429628133774</c:v>
                </c:pt>
                <c:pt idx="20544">
                  <c:v>2.4297685623169998</c:v>
                </c:pt>
                <c:pt idx="20545">
                  <c:v>2.4301247596739999</c:v>
                </c:pt>
                <c:pt idx="20546">
                  <c:v>2.430236816406</c:v>
                </c:pt>
                <c:pt idx="20547">
                  <c:v>2.430561065674</c:v>
                </c:pt>
                <c:pt idx="20548">
                  <c:v>2.4308028221129998</c:v>
                </c:pt>
                <c:pt idx="20549">
                  <c:v>2.4309539794920001</c:v>
                </c:pt>
                <c:pt idx="20550">
                  <c:v>2.4312539100650001</c:v>
                </c:pt>
                <c:pt idx="20551">
                  <c:v>2.4313321113590001</c:v>
                </c:pt>
                <c:pt idx="20552">
                  <c:v>2.4314451217649999</c:v>
                </c:pt>
                <c:pt idx="20553">
                  <c:v>2.4317481517789998</c:v>
                </c:pt>
                <c:pt idx="20554">
                  <c:v>2.432072877884</c:v>
                </c:pt>
                <c:pt idx="20555">
                  <c:v>2.4321651458739999</c:v>
                </c:pt>
                <c:pt idx="20556">
                  <c:v>2.4322254657750002</c:v>
                </c:pt>
                <c:pt idx="20557">
                  <c:v>2.4322831630709998</c:v>
                </c:pt>
                <c:pt idx="20558">
                  <c:v>2.4323728084559999</c:v>
                </c:pt>
                <c:pt idx="20559">
                  <c:v>2.4325129985810001</c:v>
                </c:pt>
                <c:pt idx="20560">
                  <c:v>2.432657241821</c:v>
                </c:pt>
                <c:pt idx="20561">
                  <c:v>2.4327921867370002</c:v>
                </c:pt>
                <c:pt idx="20562">
                  <c:v>2.43288397789</c:v>
                </c:pt>
                <c:pt idx="20563">
                  <c:v>2.432976484299</c:v>
                </c:pt>
                <c:pt idx="20564">
                  <c:v>2.4331467151639998</c:v>
                </c:pt>
                <c:pt idx="20565">
                  <c:v>2.4332263469700002</c:v>
                </c:pt>
                <c:pt idx="20566">
                  <c:v>2.4332966804499998</c:v>
                </c:pt>
                <c:pt idx="20567">
                  <c:v>2.4335479736329999</c:v>
                </c:pt>
                <c:pt idx="20568">
                  <c:v>2.433633565903</c:v>
                </c:pt>
                <c:pt idx="20569">
                  <c:v>2.433733463287</c:v>
                </c:pt>
                <c:pt idx="20570">
                  <c:v>2.433781862259</c:v>
                </c:pt>
                <c:pt idx="20571">
                  <c:v>2.4338278770450001</c:v>
                </c:pt>
                <c:pt idx="20572">
                  <c:v>2.4338703155519998</c:v>
                </c:pt>
                <c:pt idx="20573">
                  <c:v>2.4339537620540002</c:v>
                </c:pt>
                <c:pt idx="20574">
                  <c:v>2.434287786484</c:v>
                </c:pt>
                <c:pt idx="20575">
                  <c:v>2.434559822083</c:v>
                </c:pt>
                <c:pt idx="20576">
                  <c:v>2.4346253871919998</c:v>
                </c:pt>
                <c:pt idx="20577">
                  <c:v>2.4347257614140001</c:v>
                </c:pt>
                <c:pt idx="20578">
                  <c:v>2.4348382949829999</c:v>
                </c:pt>
                <c:pt idx="20579">
                  <c:v>2.4351434707639998</c:v>
                </c:pt>
                <c:pt idx="20580">
                  <c:v>2.4352200031279998</c:v>
                </c:pt>
                <c:pt idx="20581">
                  <c:v>2.4352917671199998</c:v>
                </c:pt>
                <c:pt idx="20582">
                  <c:v>2.4353644847870002</c:v>
                </c:pt>
                <c:pt idx="20583">
                  <c:v>2.435409069061</c:v>
                </c:pt>
                <c:pt idx="20584">
                  <c:v>2.435484170914</c:v>
                </c:pt>
                <c:pt idx="20585">
                  <c:v>2.4355373382569998</c:v>
                </c:pt>
                <c:pt idx="20586">
                  <c:v>2.4355933666229999</c:v>
                </c:pt>
                <c:pt idx="20587">
                  <c:v>2.4356417655940001</c:v>
                </c:pt>
                <c:pt idx="20588">
                  <c:v>2.435719251633</c:v>
                </c:pt>
                <c:pt idx="20589">
                  <c:v>2.4357688426970001</c:v>
                </c:pt>
                <c:pt idx="20590">
                  <c:v>2.4358174800870001</c:v>
                </c:pt>
                <c:pt idx="20591">
                  <c:v>2.4358620643619999</c:v>
                </c:pt>
                <c:pt idx="20592">
                  <c:v>2.435918331146</c:v>
                </c:pt>
                <c:pt idx="20593">
                  <c:v>2.4359686374659999</c:v>
                </c:pt>
                <c:pt idx="20594">
                  <c:v>2.4360187053679998</c:v>
                </c:pt>
                <c:pt idx="20595">
                  <c:v>2.4360709190369998</c:v>
                </c:pt>
                <c:pt idx="20596">
                  <c:v>2.4361252784729999</c:v>
                </c:pt>
                <c:pt idx="20597">
                  <c:v>2.4361784458160001</c:v>
                </c:pt>
                <c:pt idx="20598">
                  <c:v>2.4362678527830002</c:v>
                </c:pt>
                <c:pt idx="20599">
                  <c:v>2.4363310337069999</c:v>
                </c:pt>
                <c:pt idx="20600">
                  <c:v>2.4367024898529999</c:v>
                </c:pt>
                <c:pt idx="20601">
                  <c:v>2.4367949962619999</c:v>
                </c:pt>
                <c:pt idx="20602">
                  <c:v>2.4368989467620001</c:v>
                </c:pt>
                <c:pt idx="20603">
                  <c:v>2.4369504451749999</c:v>
                </c:pt>
                <c:pt idx="20604">
                  <c:v>2.437004804611</c:v>
                </c:pt>
                <c:pt idx="20605">
                  <c:v>2.4370620250699999</c:v>
                </c:pt>
                <c:pt idx="20606">
                  <c:v>2.4371168613430001</c:v>
                </c:pt>
                <c:pt idx="20607">
                  <c:v>2.437180757523</c:v>
                </c:pt>
                <c:pt idx="20608">
                  <c:v>2.437243461609</c:v>
                </c:pt>
                <c:pt idx="20609">
                  <c:v>2.4373102188110001</c:v>
                </c:pt>
                <c:pt idx="20610">
                  <c:v>2.437377929688</c:v>
                </c:pt>
                <c:pt idx="20611">
                  <c:v>2.4374394416810001</c:v>
                </c:pt>
                <c:pt idx="20612">
                  <c:v>2.4375038146970001</c:v>
                </c:pt>
                <c:pt idx="20613">
                  <c:v>2.4375648498540001</c:v>
                </c:pt>
                <c:pt idx="20614">
                  <c:v>2.4376320838929999</c:v>
                </c:pt>
                <c:pt idx="20615">
                  <c:v>2.4376969337459999</c:v>
                </c:pt>
                <c:pt idx="20616">
                  <c:v>2.4377622604370002</c:v>
                </c:pt>
                <c:pt idx="20617">
                  <c:v>2.437864303589</c:v>
                </c:pt>
                <c:pt idx="20618">
                  <c:v>2.4379549026489999</c:v>
                </c:pt>
                <c:pt idx="20619">
                  <c:v>2.4380409717560001</c:v>
                </c:pt>
                <c:pt idx="20620">
                  <c:v>2.4381585121149998</c:v>
                </c:pt>
                <c:pt idx="20621">
                  <c:v>2.4382681846619998</c:v>
                </c:pt>
                <c:pt idx="20622">
                  <c:v>2.43847322464</c:v>
                </c:pt>
                <c:pt idx="20623">
                  <c:v>2.438560247421</c:v>
                </c:pt>
                <c:pt idx="20624">
                  <c:v>2.4386382102969999</c:v>
                </c:pt>
                <c:pt idx="20625">
                  <c:v>2.4387097358699998</c:v>
                </c:pt>
                <c:pt idx="20626">
                  <c:v>2.4387562274930001</c:v>
                </c:pt>
                <c:pt idx="20627">
                  <c:v>2.4388239383700001</c:v>
                </c:pt>
                <c:pt idx="20628">
                  <c:v>2.438868999481</c:v>
                </c:pt>
                <c:pt idx="20629">
                  <c:v>2.438915729523</c:v>
                </c:pt>
                <c:pt idx="20630">
                  <c:v>2.438954591751</c:v>
                </c:pt>
                <c:pt idx="20631">
                  <c:v>2.438992977142</c:v>
                </c:pt>
                <c:pt idx="20632">
                  <c:v>2.4390361309049999</c:v>
                </c:pt>
                <c:pt idx="20633">
                  <c:v>2.4390714168550001</c:v>
                </c:pt>
                <c:pt idx="20634">
                  <c:v>2.4391291141510001</c:v>
                </c:pt>
                <c:pt idx="20635">
                  <c:v>2.4391779899600001</c:v>
                </c:pt>
                <c:pt idx="20636">
                  <c:v>2.439221382141</c:v>
                </c:pt>
                <c:pt idx="20637">
                  <c:v>2.4392931461330001</c:v>
                </c:pt>
                <c:pt idx="20638">
                  <c:v>2.4393723011019999</c:v>
                </c:pt>
                <c:pt idx="20639">
                  <c:v>2.439445972443</c:v>
                </c:pt>
                <c:pt idx="20640">
                  <c:v>2.4395165443420002</c:v>
                </c:pt>
                <c:pt idx="20641">
                  <c:v>2.4395611286159999</c:v>
                </c:pt>
                <c:pt idx="20642">
                  <c:v>2.4396021366120002</c:v>
                </c:pt>
                <c:pt idx="20643">
                  <c:v>2.4396457672120002</c:v>
                </c:pt>
                <c:pt idx="20644">
                  <c:v>2.4396929740909998</c:v>
                </c:pt>
                <c:pt idx="20645">
                  <c:v>2.4397435188290002</c:v>
                </c:pt>
                <c:pt idx="20646">
                  <c:v>2.439796686172</c:v>
                </c:pt>
                <c:pt idx="20647">
                  <c:v>2.4398505687709999</c:v>
                </c:pt>
                <c:pt idx="20648">
                  <c:v>2.439903259277</c:v>
                </c:pt>
                <c:pt idx="20649">
                  <c:v>2.439955234528</c:v>
                </c:pt>
                <c:pt idx="20650">
                  <c:v>2.4400396347050002</c:v>
                </c:pt>
                <c:pt idx="20651">
                  <c:v>2.4404041767120002</c:v>
                </c:pt>
                <c:pt idx="20652">
                  <c:v>2.440572500229</c:v>
                </c:pt>
                <c:pt idx="20653">
                  <c:v>2.4406690597530001</c:v>
                </c:pt>
                <c:pt idx="20654">
                  <c:v>2.440724372864</c:v>
                </c:pt>
                <c:pt idx="20655">
                  <c:v>2.4407818317409999</c:v>
                </c:pt>
                <c:pt idx="20656">
                  <c:v>2.4408364295960001</c:v>
                </c:pt>
                <c:pt idx="20657">
                  <c:v>2.440891742706</c:v>
                </c:pt>
                <c:pt idx="20658">
                  <c:v>2.4409565925600001</c:v>
                </c:pt>
                <c:pt idx="20659">
                  <c:v>2.4410254955289998</c:v>
                </c:pt>
                <c:pt idx="20660">
                  <c:v>2.44109749794</c:v>
                </c:pt>
                <c:pt idx="20661">
                  <c:v>2.4411661624910002</c:v>
                </c:pt>
                <c:pt idx="20662">
                  <c:v>2.4412302970890001</c:v>
                </c:pt>
                <c:pt idx="20663">
                  <c:v>2.441300153732</c:v>
                </c:pt>
                <c:pt idx="20664">
                  <c:v>2.4413700103760001</c:v>
                </c:pt>
                <c:pt idx="20665">
                  <c:v>2.4414391517639999</c:v>
                </c:pt>
                <c:pt idx="20666">
                  <c:v>2.4415071010589999</c:v>
                </c:pt>
                <c:pt idx="20667">
                  <c:v>2.4415798187259998</c:v>
                </c:pt>
                <c:pt idx="20668">
                  <c:v>2.4416439533230001</c:v>
                </c:pt>
                <c:pt idx="20669">
                  <c:v>2.4417071342469998</c:v>
                </c:pt>
                <c:pt idx="20670">
                  <c:v>2.4417665004729998</c:v>
                </c:pt>
                <c:pt idx="20671">
                  <c:v>2.4418272972109998</c:v>
                </c:pt>
                <c:pt idx="20672">
                  <c:v>2.4418835639949998</c:v>
                </c:pt>
                <c:pt idx="20673">
                  <c:v>2.4419403076170001</c:v>
                </c:pt>
                <c:pt idx="20674">
                  <c:v>2.4420382976530002</c:v>
                </c:pt>
                <c:pt idx="20675">
                  <c:v>2.4421210288999999</c:v>
                </c:pt>
                <c:pt idx="20676">
                  <c:v>2.442236423492</c:v>
                </c:pt>
                <c:pt idx="20677">
                  <c:v>2.442351579666</c:v>
                </c:pt>
                <c:pt idx="20678">
                  <c:v>2.4424240589139998</c:v>
                </c:pt>
                <c:pt idx="20679">
                  <c:v>2.4425437450410001</c:v>
                </c:pt>
                <c:pt idx="20680">
                  <c:v>2.4426541328429998</c:v>
                </c:pt>
                <c:pt idx="20681">
                  <c:v>2.4429028034210001</c:v>
                </c:pt>
                <c:pt idx="20682">
                  <c:v>2.4429728984830001</c:v>
                </c:pt>
                <c:pt idx="20683">
                  <c:v>2.44304561615</c:v>
                </c:pt>
                <c:pt idx="20684">
                  <c:v>2.4431128501889998</c:v>
                </c:pt>
                <c:pt idx="20685">
                  <c:v>2.4431848526</c:v>
                </c:pt>
                <c:pt idx="20686">
                  <c:v>2.4432702064509999</c:v>
                </c:pt>
                <c:pt idx="20687">
                  <c:v>2.4433360099789998</c:v>
                </c:pt>
                <c:pt idx="20688">
                  <c:v>2.4434018135070001</c:v>
                </c:pt>
                <c:pt idx="20689">
                  <c:v>2.4434471130370001</c:v>
                </c:pt>
                <c:pt idx="20690">
                  <c:v>2.443497419357</c:v>
                </c:pt>
                <c:pt idx="20691">
                  <c:v>2.4435484409330002</c:v>
                </c:pt>
                <c:pt idx="20692">
                  <c:v>2.4435837268829999</c:v>
                </c:pt>
                <c:pt idx="20693">
                  <c:v>2.443617343903</c:v>
                </c:pt>
                <c:pt idx="20694">
                  <c:v>2.4436511993410002</c:v>
                </c:pt>
                <c:pt idx="20695">
                  <c:v>2.4436862468720002</c:v>
                </c:pt>
                <c:pt idx="20696">
                  <c:v>2.4437241554260001</c:v>
                </c:pt>
                <c:pt idx="20697">
                  <c:v>2.4437634944919999</c:v>
                </c:pt>
                <c:pt idx="20698">
                  <c:v>2.4438047409060002</c:v>
                </c:pt>
                <c:pt idx="20699">
                  <c:v>2.4438447952270002</c:v>
                </c:pt>
                <c:pt idx="20700">
                  <c:v>2.4439275264739999</c:v>
                </c:pt>
                <c:pt idx="20701">
                  <c:v>2.4440267086029999</c:v>
                </c:pt>
                <c:pt idx="20702">
                  <c:v>2.4443032741550001</c:v>
                </c:pt>
                <c:pt idx="20703">
                  <c:v>2.4444253444670001</c:v>
                </c:pt>
                <c:pt idx="20704">
                  <c:v>2.4446547031399999</c:v>
                </c:pt>
                <c:pt idx="20705">
                  <c:v>2.4447295665739999</c:v>
                </c:pt>
                <c:pt idx="20706">
                  <c:v>2.4449276924130001</c:v>
                </c:pt>
                <c:pt idx="20707">
                  <c:v>2.4452264308929998</c:v>
                </c:pt>
                <c:pt idx="20708">
                  <c:v>2.4454777240749999</c:v>
                </c:pt>
                <c:pt idx="20709">
                  <c:v>2.4457378387449999</c:v>
                </c:pt>
                <c:pt idx="20710">
                  <c:v>2.4460260868070001</c:v>
                </c:pt>
                <c:pt idx="20711">
                  <c:v>2.4461123943329999</c:v>
                </c:pt>
                <c:pt idx="20712">
                  <c:v>2.4461700916289999</c:v>
                </c:pt>
                <c:pt idx="20713">
                  <c:v>2.4462602138520002</c:v>
                </c:pt>
                <c:pt idx="20714">
                  <c:v>2.4465539455409999</c:v>
                </c:pt>
                <c:pt idx="20715">
                  <c:v>2.4466702938079998</c:v>
                </c:pt>
                <c:pt idx="20716">
                  <c:v>2.4467606544490001</c:v>
                </c:pt>
                <c:pt idx="20717">
                  <c:v>2.446808576584</c:v>
                </c:pt>
                <c:pt idx="20718">
                  <c:v>2.4468677043909999</c:v>
                </c:pt>
                <c:pt idx="20719">
                  <c:v>2.4469287395479999</c:v>
                </c:pt>
                <c:pt idx="20720">
                  <c:v>2.4469852447510001</c:v>
                </c:pt>
                <c:pt idx="20721">
                  <c:v>2.447049617767</c:v>
                </c:pt>
                <c:pt idx="20722">
                  <c:v>2.4471058845520002</c:v>
                </c:pt>
                <c:pt idx="20723">
                  <c:v>2.4471638202669999</c:v>
                </c:pt>
                <c:pt idx="20724">
                  <c:v>2.4472177028659998</c:v>
                </c:pt>
                <c:pt idx="20725">
                  <c:v>2.4472734928130002</c:v>
                </c:pt>
                <c:pt idx="20726">
                  <c:v>2.4473240375519998</c:v>
                </c:pt>
                <c:pt idx="20727">
                  <c:v>2.4473760128020001</c:v>
                </c:pt>
                <c:pt idx="20728">
                  <c:v>2.4474585056299998</c:v>
                </c:pt>
                <c:pt idx="20729">
                  <c:v>2.44757771492</c:v>
                </c:pt>
                <c:pt idx="20730">
                  <c:v>2.447898864746</c:v>
                </c:pt>
                <c:pt idx="20731">
                  <c:v>2.4479854106899999</c:v>
                </c:pt>
                <c:pt idx="20732">
                  <c:v>2.4480617046359998</c:v>
                </c:pt>
                <c:pt idx="20733">
                  <c:v>2.4481472969059999</c:v>
                </c:pt>
                <c:pt idx="20734">
                  <c:v>2.4483854770660001</c:v>
                </c:pt>
                <c:pt idx="20735">
                  <c:v>2.4484574794770002</c:v>
                </c:pt>
                <c:pt idx="20736">
                  <c:v>2.4485659599299998</c:v>
                </c:pt>
                <c:pt idx="20737">
                  <c:v>2.4488778114319998</c:v>
                </c:pt>
                <c:pt idx="20738">
                  <c:v>2.4489440917969998</c:v>
                </c:pt>
                <c:pt idx="20739">
                  <c:v>2.4490575790409999</c:v>
                </c:pt>
                <c:pt idx="20740">
                  <c:v>2.449274539948</c:v>
                </c:pt>
                <c:pt idx="20741">
                  <c:v>2.449433326721</c:v>
                </c:pt>
                <c:pt idx="20742">
                  <c:v>2.4494798183439999</c:v>
                </c:pt>
                <c:pt idx="20743">
                  <c:v>2.4495451450350001</c:v>
                </c:pt>
                <c:pt idx="20744">
                  <c:v>2.4496276378630002</c:v>
                </c:pt>
                <c:pt idx="20745">
                  <c:v>2.4497683048250001</c:v>
                </c:pt>
                <c:pt idx="20746">
                  <c:v>2.449916124344</c:v>
                </c:pt>
                <c:pt idx="20747">
                  <c:v>2.4500181674960002</c:v>
                </c:pt>
                <c:pt idx="20748">
                  <c:v>2.450097560883</c:v>
                </c:pt>
                <c:pt idx="20749">
                  <c:v>2.4504160881039998</c:v>
                </c:pt>
                <c:pt idx="20750">
                  <c:v>2.4505097866060002</c:v>
                </c:pt>
                <c:pt idx="20751">
                  <c:v>2.45059800148</c:v>
                </c:pt>
                <c:pt idx="20752">
                  <c:v>2.450694084167</c:v>
                </c:pt>
                <c:pt idx="20753">
                  <c:v>2.4507877826689999</c:v>
                </c:pt>
                <c:pt idx="20754">
                  <c:v>2.450941801071</c:v>
                </c:pt>
                <c:pt idx="20755">
                  <c:v>2.4510650634769999</c:v>
                </c:pt>
                <c:pt idx="20756">
                  <c:v>2.4511864185330001</c:v>
                </c:pt>
                <c:pt idx="20757">
                  <c:v>2.4513092041019999</c:v>
                </c:pt>
                <c:pt idx="20758">
                  <c:v>2.451625108719</c:v>
                </c:pt>
                <c:pt idx="20759">
                  <c:v>2.4517040252690001</c:v>
                </c:pt>
                <c:pt idx="20760">
                  <c:v>2.4517557620999999</c:v>
                </c:pt>
                <c:pt idx="20761">
                  <c:v>2.4518089294430001</c:v>
                </c:pt>
                <c:pt idx="20762">
                  <c:v>2.4520273208619998</c:v>
                </c:pt>
                <c:pt idx="20763">
                  <c:v>2.4523632526400001</c:v>
                </c:pt>
                <c:pt idx="20764">
                  <c:v>2.452607154846</c:v>
                </c:pt>
                <c:pt idx="20765">
                  <c:v>2.4527277946470001</c:v>
                </c:pt>
                <c:pt idx="20766">
                  <c:v>2.4528543949129999</c:v>
                </c:pt>
                <c:pt idx="20767">
                  <c:v>2.4530680179600002</c:v>
                </c:pt>
                <c:pt idx="20768">
                  <c:v>2.453175544739</c:v>
                </c:pt>
                <c:pt idx="20769">
                  <c:v>2.4532918930049998</c:v>
                </c:pt>
                <c:pt idx="20770">
                  <c:v>2.4534380435940002</c:v>
                </c:pt>
                <c:pt idx="20771">
                  <c:v>2.4536087512970002</c:v>
                </c:pt>
                <c:pt idx="20772">
                  <c:v>2.4539489746090002</c:v>
                </c:pt>
                <c:pt idx="20773">
                  <c:v>2.454132795334</c:v>
                </c:pt>
                <c:pt idx="20774">
                  <c:v>2.454260110855</c:v>
                </c:pt>
                <c:pt idx="20775">
                  <c:v>2.4543774127960001</c:v>
                </c:pt>
                <c:pt idx="20776">
                  <c:v>2.4544858932500002</c:v>
                </c:pt>
                <c:pt idx="20777">
                  <c:v>2.4545693397520001</c:v>
                </c:pt>
                <c:pt idx="20778">
                  <c:v>2.4546523094179999</c:v>
                </c:pt>
                <c:pt idx="20779">
                  <c:v>2.4547359943389999</c:v>
                </c:pt>
                <c:pt idx="20780">
                  <c:v>2.45480966568</c:v>
                </c:pt>
                <c:pt idx="20781">
                  <c:v>2.454860210419</c:v>
                </c:pt>
                <c:pt idx="20782">
                  <c:v>2.4549381732939999</c:v>
                </c:pt>
                <c:pt idx="20783">
                  <c:v>2.4552862644200002</c:v>
                </c:pt>
                <c:pt idx="20784">
                  <c:v>2.455440759659</c:v>
                </c:pt>
                <c:pt idx="20785">
                  <c:v>2.4555659294129999</c:v>
                </c:pt>
                <c:pt idx="20786">
                  <c:v>2.4556524753570002</c:v>
                </c:pt>
                <c:pt idx="20787">
                  <c:v>2.4557805061339999</c:v>
                </c:pt>
                <c:pt idx="20788">
                  <c:v>2.4558711051939999</c:v>
                </c:pt>
                <c:pt idx="20789">
                  <c:v>2.4559574127200001</c:v>
                </c:pt>
                <c:pt idx="20790">
                  <c:v>2.4560782909390002</c:v>
                </c:pt>
                <c:pt idx="20791">
                  <c:v>2.4564099311829999</c:v>
                </c:pt>
                <c:pt idx="20792">
                  <c:v>2.4565651416779999</c:v>
                </c:pt>
                <c:pt idx="20793">
                  <c:v>2.456647634506</c:v>
                </c:pt>
                <c:pt idx="20794">
                  <c:v>2.4567337036130001</c:v>
                </c:pt>
                <c:pt idx="20795">
                  <c:v>2.4568850994110001</c:v>
                </c:pt>
                <c:pt idx="20796">
                  <c:v>2.4570739269259998</c:v>
                </c:pt>
                <c:pt idx="20797">
                  <c:v>2.4573943614960001</c:v>
                </c:pt>
                <c:pt idx="20798">
                  <c:v>2.457735538483</c:v>
                </c:pt>
                <c:pt idx="20799">
                  <c:v>2.4578881263730001</c:v>
                </c:pt>
                <c:pt idx="20800">
                  <c:v>2.4580101966860002</c:v>
                </c:pt>
                <c:pt idx="20801">
                  <c:v>2.4581465721129998</c:v>
                </c:pt>
                <c:pt idx="20802">
                  <c:v>2.4582679271700001</c:v>
                </c:pt>
                <c:pt idx="20803">
                  <c:v>2.4583568573000001</c:v>
                </c:pt>
                <c:pt idx="20804">
                  <c:v>2.4585025310519999</c:v>
                </c:pt>
                <c:pt idx="20805">
                  <c:v>2.4585924148560001</c:v>
                </c:pt>
                <c:pt idx="20806">
                  <c:v>2.4586396217350002</c:v>
                </c:pt>
                <c:pt idx="20807">
                  <c:v>2.4586923122409998</c:v>
                </c:pt>
                <c:pt idx="20808">
                  <c:v>2.4587469100949999</c:v>
                </c:pt>
                <c:pt idx="20809">
                  <c:v>2.4588003158570002</c:v>
                </c:pt>
                <c:pt idx="20810">
                  <c:v>2.4588532447809999</c:v>
                </c:pt>
                <c:pt idx="20811">
                  <c:v>2.458904027939</c:v>
                </c:pt>
                <c:pt idx="20812">
                  <c:v>2.4589567184450001</c:v>
                </c:pt>
                <c:pt idx="20813">
                  <c:v>2.4590082168579999</c:v>
                </c:pt>
                <c:pt idx="20814">
                  <c:v>2.4590549468990002</c:v>
                </c:pt>
                <c:pt idx="20815">
                  <c:v>2.4591538906100001</c:v>
                </c:pt>
                <c:pt idx="20816">
                  <c:v>2.4592020511629999</c:v>
                </c:pt>
                <c:pt idx="20817">
                  <c:v>2.4592957496640002</c:v>
                </c:pt>
                <c:pt idx="20818">
                  <c:v>2.4593911170960001</c:v>
                </c:pt>
                <c:pt idx="20819">
                  <c:v>2.4594385623930002</c:v>
                </c:pt>
                <c:pt idx="20820">
                  <c:v>2.4594862461089999</c:v>
                </c:pt>
                <c:pt idx="20821">
                  <c:v>2.4595861434940001</c:v>
                </c:pt>
                <c:pt idx="20822">
                  <c:v>2.4596753120420001</c:v>
                </c:pt>
                <c:pt idx="20823">
                  <c:v>2.4597547054289999</c:v>
                </c:pt>
                <c:pt idx="20824">
                  <c:v>2.45987033844</c:v>
                </c:pt>
                <c:pt idx="20825">
                  <c:v>2.4601061344150001</c:v>
                </c:pt>
                <c:pt idx="20826">
                  <c:v>2.4602179527280001</c:v>
                </c:pt>
                <c:pt idx="20827">
                  <c:v>2.4603385925289998</c:v>
                </c:pt>
                <c:pt idx="20828">
                  <c:v>2.4606575965880002</c:v>
                </c:pt>
                <c:pt idx="20829">
                  <c:v>2.4608786106110001</c:v>
                </c:pt>
                <c:pt idx="20830">
                  <c:v>2.4610190391539999</c:v>
                </c:pt>
                <c:pt idx="20831">
                  <c:v>2.4610993862149999</c:v>
                </c:pt>
                <c:pt idx="20832">
                  <c:v>2.4611759185789999</c:v>
                </c:pt>
                <c:pt idx="20833">
                  <c:v>2.4612243175509998</c:v>
                </c:pt>
                <c:pt idx="20834">
                  <c:v>2.4612960815429998</c:v>
                </c:pt>
                <c:pt idx="20835">
                  <c:v>2.4613645076749999</c:v>
                </c:pt>
                <c:pt idx="20836">
                  <c:v>2.461411714554</c:v>
                </c:pt>
                <c:pt idx="20837">
                  <c:v>2.4614567756649999</c:v>
                </c:pt>
                <c:pt idx="20838">
                  <c:v>2.4615011215210001</c:v>
                </c:pt>
                <c:pt idx="20839">
                  <c:v>2.461547851563</c:v>
                </c:pt>
                <c:pt idx="20840">
                  <c:v>2.461593389511</c:v>
                </c:pt>
                <c:pt idx="20841">
                  <c:v>2.4616363048549998</c:v>
                </c:pt>
                <c:pt idx="20842">
                  <c:v>2.4616835117339999</c:v>
                </c:pt>
                <c:pt idx="20843">
                  <c:v>2.4617288112639999</c:v>
                </c:pt>
                <c:pt idx="20844">
                  <c:v>2.461776256561</c:v>
                </c:pt>
                <c:pt idx="20845">
                  <c:v>2.4618213176729999</c:v>
                </c:pt>
                <c:pt idx="20846">
                  <c:v>2.461903810501</c:v>
                </c:pt>
                <c:pt idx="20847">
                  <c:v>2.4620819091800001</c:v>
                </c:pt>
                <c:pt idx="20848">
                  <c:v>2.4624209403989998</c:v>
                </c:pt>
                <c:pt idx="20849">
                  <c:v>2.4627573490139998</c:v>
                </c:pt>
                <c:pt idx="20850">
                  <c:v>2.462838172913</c:v>
                </c:pt>
                <c:pt idx="20851">
                  <c:v>2.462920188904</c:v>
                </c:pt>
                <c:pt idx="20852">
                  <c:v>2.4630379676819998</c:v>
                </c:pt>
                <c:pt idx="20853">
                  <c:v>2.4631569385529999</c:v>
                </c:pt>
                <c:pt idx="20854">
                  <c:v>2.4635102748870001</c:v>
                </c:pt>
                <c:pt idx="20855">
                  <c:v>2.4637331962590001</c:v>
                </c:pt>
                <c:pt idx="20856">
                  <c:v>2.4638156890870002</c:v>
                </c:pt>
                <c:pt idx="20857">
                  <c:v>2.4639010429380002</c:v>
                </c:pt>
                <c:pt idx="20858">
                  <c:v>2.4639923572539999</c:v>
                </c:pt>
                <c:pt idx="20859">
                  <c:v>2.4641399383540001</c:v>
                </c:pt>
                <c:pt idx="20860">
                  <c:v>2.4644715785979998</c:v>
                </c:pt>
                <c:pt idx="20861">
                  <c:v>2.4647848606110001</c:v>
                </c:pt>
                <c:pt idx="20862">
                  <c:v>2.4648697376249999</c:v>
                </c:pt>
                <c:pt idx="20863">
                  <c:v>2.4649217128749998</c:v>
                </c:pt>
                <c:pt idx="20864">
                  <c:v>2.4649686813349998</c:v>
                </c:pt>
                <c:pt idx="20865">
                  <c:v>2.4650149345400001</c:v>
                </c:pt>
                <c:pt idx="20866">
                  <c:v>2.4650592803959999</c:v>
                </c:pt>
                <c:pt idx="20867">
                  <c:v>2.4651081562039998</c:v>
                </c:pt>
                <c:pt idx="20868">
                  <c:v>2.46515750885</c:v>
                </c:pt>
                <c:pt idx="20869">
                  <c:v>2.4652078151699999</c:v>
                </c:pt>
                <c:pt idx="20870">
                  <c:v>2.465260267258</c:v>
                </c:pt>
                <c:pt idx="20871">
                  <c:v>2.4653091430659999</c:v>
                </c:pt>
                <c:pt idx="20872">
                  <c:v>2.4656443595890001</c:v>
                </c:pt>
                <c:pt idx="20873">
                  <c:v>2.4657981395720001</c:v>
                </c:pt>
                <c:pt idx="20874">
                  <c:v>2.4661614894869999</c:v>
                </c:pt>
                <c:pt idx="20875">
                  <c:v>2.4662933349610001</c:v>
                </c:pt>
                <c:pt idx="20876">
                  <c:v>2.4663789272310002</c:v>
                </c:pt>
                <c:pt idx="20877">
                  <c:v>2.4664757251739999</c:v>
                </c:pt>
                <c:pt idx="20878">
                  <c:v>2.4665307998660002</c:v>
                </c:pt>
                <c:pt idx="20879">
                  <c:v>2.4665918350220002</c:v>
                </c:pt>
                <c:pt idx="20880">
                  <c:v>2.4666528701780002</c:v>
                </c:pt>
                <c:pt idx="20881">
                  <c:v>2.466713190079</c:v>
                </c:pt>
                <c:pt idx="20882">
                  <c:v>2.466779708862</c:v>
                </c:pt>
                <c:pt idx="20883">
                  <c:v>2.4668440818790001</c:v>
                </c:pt>
                <c:pt idx="20884">
                  <c:v>2.4669151306149999</c:v>
                </c:pt>
                <c:pt idx="20885">
                  <c:v>2.4669907093050001</c:v>
                </c:pt>
                <c:pt idx="20886">
                  <c:v>2.4670639038090001</c:v>
                </c:pt>
                <c:pt idx="20887">
                  <c:v>2.4671347141269999</c:v>
                </c:pt>
                <c:pt idx="20888">
                  <c:v>2.4672019481660001</c:v>
                </c:pt>
                <c:pt idx="20889">
                  <c:v>2.467269659042</c:v>
                </c:pt>
                <c:pt idx="20890">
                  <c:v>2.4673311710360002</c:v>
                </c:pt>
                <c:pt idx="20891">
                  <c:v>2.4673941135409998</c:v>
                </c:pt>
                <c:pt idx="20892">
                  <c:v>2.4674572944639999</c:v>
                </c:pt>
                <c:pt idx="20893">
                  <c:v>2.4675142765050002</c:v>
                </c:pt>
                <c:pt idx="20894">
                  <c:v>2.4675703048709998</c:v>
                </c:pt>
                <c:pt idx="20895">
                  <c:v>2.4676699638369999</c:v>
                </c:pt>
                <c:pt idx="20896">
                  <c:v>2.4677145481110001</c:v>
                </c:pt>
                <c:pt idx="20897">
                  <c:v>2.4678075313569998</c:v>
                </c:pt>
                <c:pt idx="20898">
                  <c:v>2.4678997993470002</c:v>
                </c:pt>
                <c:pt idx="20899">
                  <c:v>2.467988014221</c:v>
                </c:pt>
                <c:pt idx="20900">
                  <c:v>2.468068361282</c:v>
                </c:pt>
                <c:pt idx="20901">
                  <c:v>2.4681537151340001</c:v>
                </c:pt>
                <c:pt idx="20902">
                  <c:v>2.4683284759520001</c:v>
                </c:pt>
                <c:pt idx="20903">
                  <c:v>2.4685626029969998</c:v>
                </c:pt>
                <c:pt idx="20904">
                  <c:v>2.4686551094059999</c:v>
                </c:pt>
                <c:pt idx="20905">
                  <c:v>2.468725681305</c:v>
                </c:pt>
                <c:pt idx="20906">
                  <c:v>2.4687917232509999</c:v>
                </c:pt>
                <c:pt idx="20907">
                  <c:v>2.4688613414759999</c:v>
                </c:pt>
                <c:pt idx="20908">
                  <c:v>2.468917608261</c:v>
                </c:pt>
                <c:pt idx="20909">
                  <c:v>2.4690022468569999</c:v>
                </c:pt>
                <c:pt idx="20910">
                  <c:v>2.46905875206</c:v>
                </c:pt>
                <c:pt idx="20911">
                  <c:v>2.4691219329830001</c:v>
                </c:pt>
                <c:pt idx="20912">
                  <c:v>2.469161510468</c:v>
                </c:pt>
                <c:pt idx="20913">
                  <c:v>2.4692060947419998</c:v>
                </c:pt>
                <c:pt idx="20914">
                  <c:v>2.4692430496219999</c:v>
                </c:pt>
                <c:pt idx="20915">
                  <c:v>2.4692859649660002</c:v>
                </c:pt>
                <c:pt idx="20916">
                  <c:v>2.46933054924</c:v>
                </c:pt>
                <c:pt idx="20917">
                  <c:v>2.4693799018860001</c:v>
                </c:pt>
                <c:pt idx="20918">
                  <c:v>2.4694199562070001</c:v>
                </c:pt>
                <c:pt idx="20919">
                  <c:v>2.4694623947140002</c:v>
                </c:pt>
                <c:pt idx="20920">
                  <c:v>2.4695320129390002</c:v>
                </c:pt>
                <c:pt idx="20921">
                  <c:v>2.4695699214940001</c:v>
                </c:pt>
                <c:pt idx="20922">
                  <c:v>2.469616651535</c:v>
                </c:pt>
                <c:pt idx="20923">
                  <c:v>2.4696862697599999</c:v>
                </c:pt>
                <c:pt idx="20924">
                  <c:v>2.469733715057</c:v>
                </c:pt>
                <c:pt idx="20925">
                  <c:v>2.4698169231409999</c:v>
                </c:pt>
                <c:pt idx="20926">
                  <c:v>2.4698684215550002</c:v>
                </c:pt>
                <c:pt idx="20927">
                  <c:v>2.4699153900150002</c:v>
                </c:pt>
                <c:pt idx="20928">
                  <c:v>2.4699661731720002</c:v>
                </c:pt>
                <c:pt idx="20929">
                  <c:v>2.470007181168</c:v>
                </c:pt>
                <c:pt idx="20930">
                  <c:v>2.470049381256</c:v>
                </c:pt>
                <c:pt idx="20931">
                  <c:v>2.4701235294339998</c:v>
                </c:pt>
                <c:pt idx="20932">
                  <c:v>2.4701995849610001</c:v>
                </c:pt>
                <c:pt idx="20933">
                  <c:v>2.470279455185</c:v>
                </c:pt>
                <c:pt idx="20934">
                  <c:v>2.4703590869899998</c:v>
                </c:pt>
                <c:pt idx="20935">
                  <c:v>2.4706373214720001</c:v>
                </c:pt>
                <c:pt idx="20936">
                  <c:v>2.4707291126249999</c:v>
                </c:pt>
                <c:pt idx="20937">
                  <c:v>2.4708209037779998</c:v>
                </c:pt>
                <c:pt idx="20938">
                  <c:v>2.4709458351140001</c:v>
                </c:pt>
                <c:pt idx="20939">
                  <c:v>2.4712102413179999</c:v>
                </c:pt>
                <c:pt idx="20940">
                  <c:v>2.4715020656590001</c:v>
                </c:pt>
                <c:pt idx="20941">
                  <c:v>2.4715900421139998</c:v>
                </c:pt>
                <c:pt idx="20942">
                  <c:v>2.47167801857</c:v>
                </c:pt>
                <c:pt idx="20943">
                  <c:v>2.4717650413509999</c:v>
                </c:pt>
                <c:pt idx="20944">
                  <c:v>2.4718623161319999</c:v>
                </c:pt>
                <c:pt idx="20945">
                  <c:v>2.4719171524050001</c:v>
                </c:pt>
                <c:pt idx="20946">
                  <c:v>2.4719710350040001</c:v>
                </c:pt>
                <c:pt idx="20947">
                  <c:v>2.4720211029049999</c:v>
                </c:pt>
                <c:pt idx="20948">
                  <c:v>2.4720711708069998</c:v>
                </c:pt>
                <c:pt idx="20949">
                  <c:v>2.472175121307</c:v>
                </c:pt>
                <c:pt idx="20950">
                  <c:v>2.4722280502320002</c:v>
                </c:pt>
                <c:pt idx="20951">
                  <c:v>2.4723253250120001</c:v>
                </c:pt>
                <c:pt idx="20952">
                  <c:v>2.4724798202509999</c:v>
                </c:pt>
                <c:pt idx="20953">
                  <c:v>2.472642183304</c:v>
                </c:pt>
                <c:pt idx="20954">
                  <c:v>2.4729642868039998</c:v>
                </c:pt>
                <c:pt idx="20955">
                  <c:v>2.473079919815</c:v>
                </c:pt>
                <c:pt idx="20956">
                  <c:v>2.473263025284</c:v>
                </c:pt>
                <c:pt idx="20957">
                  <c:v>2.473341941833</c:v>
                </c:pt>
                <c:pt idx="20958">
                  <c:v>2.4734525680539998</c:v>
                </c:pt>
                <c:pt idx="20959">
                  <c:v>2.4736714363100001</c:v>
                </c:pt>
                <c:pt idx="20960">
                  <c:v>2.4737558364869998</c:v>
                </c:pt>
                <c:pt idx="20961">
                  <c:v>2.4738097190859998</c:v>
                </c:pt>
                <c:pt idx="20962">
                  <c:v>2.473889112473</c:v>
                </c:pt>
                <c:pt idx="20963">
                  <c:v>2.4739315509800002</c:v>
                </c:pt>
                <c:pt idx="20964">
                  <c:v>2.473979949951</c:v>
                </c:pt>
                <c:pt idx="20965">
                  <c:v>2.4740545749659999</c:v>
                </c:pt>
                <c:pt idx="20966">
                  <c:v>2.4741261005399999</c:v>
                </c:pt>
                <c:pt idx="20967">
                  <c:v>2.4742078781129999</c:v>
                </c:pt>
                <c:pt idx="20968">
                  <c:v>2.474288702011</c:v>
                </c:pt>
                <c:pt idx="20969">
                  <c:v>2.4743649959559999</c:v>
                </c:pt>
                <c:pt idx="20970">
                  <c:v>2.4744145870210001</c:v>
                </c:pt>
                <c:pt idx="20971">
                  <c:v>2.4744653701780002</c:v>
                </c:pt>
                <c:pt idx="20972">
                  <c:v>2.4745111465449998</c:v>
                </c:pt>
                <c:pt idx="20973">
                  <c:v>2.474558830261</c:v>
                </c:pt>
                <c:pt idx="20974">
                  <c:v>2.4747745990749999</c:v>
                </c:pt>
                <c:pt idx="20975">
                  <c:v>2.474902629852</c:v>
                </c:pt>
                <c:pt idx="20976">
                  <c:v>2.4752602577210001</c:v>
                </c:pt>
                <c:pt idx="20977">
                  <c:v>2.4755802154539999</c:v>
                </c:pt>
                <c:pt idx="20978">
                  <c:v>2.475948810577</c:v>
                </c:pt>
                <c:pt idx="20979">
                  <c:v>2.4762604236599999</c:v>
                </c:pt>
                <c:pt idx="20980">
                  <c:v>2.4763438701629998</c:v>
                </c:pt>
                <c:pt idx="20981">
                  <c:v>2.4764447212220002</c:v>
                </c:pt>
                <c:pt idx="20982">
                  <c:v>2.4765076637269998</c:v>
                </c:pt>
                <c:pt idx="20983">
                  <c:v>2.476572990417</c:v>
                </c:pt>
                <c:pt idx="20984">
                  <c:v>2.476644515991</c:v>
                </c:pt>
                <c:pt idx="20985">
                  <c:v>2.4767148494720002</c:v>
                </c:pt>
                <c:pt idx="20986">
                  <c:v>2.476789474487</c:v>
                </c:pt>
                <c:pt idx="20987">
                  <c:v>2.4768619537349998</c:v>
                </c:pt>
                <c:pt idx="20988">
                  <c:v>2.4769363403320002</c:v>
                </c:pt>
                <c:pt idx="20989">
                  <c:v>2.47700881958</c:v>
                </c:pt>
                <c:pt idx="20990">
                  <c:v>2.4770765304569999</c:v>
                </c:pt>
                <c:pt idx="20991">
                  <c:v>2.4771406650540002</c:v>
                </c:pt>
                <c:pt idx="20992">
                  <c:v>2.4771914482119999</c:v>
                </c:pt>
                <c:pt idx="20993">
                  <c:v>2.477279424667</c:v>
                </c:pt>
                <c:pt idx="20994">
                  <c:v>2.477567195892</c:v>
                </c:pt>
                <c:pt idx="20995">
                  <c:v>2.4776442050930001</c:v>
                </c:pt>
                <c:pt idx="20996">
                  <c:v>2.4777770042420002</c:v>
                </c:pt>
                <c:pt idx="20997">
                  <c:v>2.4779167175289998</c:v>
                </c:pt>
                <c:pt idx="20998">
                  <c:v>2.4780440330509999</c:v>
                </c:pt>
                <c:pt idx="20999">
                  <c:v>2.4782061576840002</c:v>
                </c:pt>
                <c:pt idx="21000">
                  <c:v>2.4782822132110001</c:v>
                </c:pt>
                <c:pt idx="21001">
                  <c:v>2.478344917297</c:v>
                </c:pt>
                <c:pt idx="21002">
                  <c:v>2.478404045105</c:v>
                </c:pt>
                <c:pt idx="21003">
                  <c:v>2.478499889374</c:v>
                </c:pt>
                <c:pt idx="21004">
                  <c:v>2.4785692691799999</c:v>
                </c:pt>
                <c:pt idx="21005">
                  <c:v>2.4788477420809998</c:v>
                </c:pt>
                <c:pt idx="21006">
                  <c:v>2.479014158249</c:v>
                </c:pt>
                <c:pt idx="21007">
                  <c:v>2.479155540466</c:v>
                </c:pt>
                <c:pt idx="21008">
                  <c:v>2.4793636798860001</c:v>
                </c:pt>
                <c:pt idx="21009">
                  <c:v>2.4796693325039998</c:v>
                </c:pt>
                <c:pt idx="21010">
                  <c:v>2.4799964427950001</c:v>
                </c:pt>
                <c:pt idx="21011">
                  <c:v>2.4801468849180002</c:v>
                </c:pt>
                <c:pt idx="21012">
                  <c:v>2.4802811145780002</c:v>
                </c:pt>
                <c:pt idx="21013">
                  <c:v>2.4806287288669999</c:v>
                </c:pt>
                <c:pt idx="21014">
                  <c:v>2.4807190895079998</c:v>
                </c:pt>
                <c:pt idx="21015">
                  <c:v>2.4807708263400001</c:v>
                </c:pt>
                <c:pt idx="21016">
                  <c:v>2.4808254241940002</c:v>
                </c:pt>
                <c:pt idx="21017">
                  <c:v>2.480876922607</c:v>
                </c:pt>
                <c:pt idx="21018">
                  <c:v>2.48095536232</c:v>
                </c:pt>
                <c:pt idx="21019">
                  <c:v>2.4810385704039999</c:v>
                </c:pt>
                <c:pt idx="21020">
                  <c:v>2.4811215400700002</c:v>
                </c:pt>
                <c:pt idx="21021">
                  <c:v>2.481197834015</c:v>
                </c:pt>
                <c:pt idx="21022">
                  <c:v>2.481250047684</c:v>
                </c:pt>
                <c:pt idx="21023">
                  <c:v>2.4812979698180002</c:v>
                </c:pt>
                <c:pt idx="21024">
                  <c:v>2.4813504219059999</c:v>
                </c:pt>
                <c:pt idx="21025">
                  <c:v>2.4813990592959998</c:v>
                </c:pt>
                <c:pt idx="21026">
                  <c:v>2.4814472198490001</c:v>
                </c:pt>
                <c:pt idx="21027">
                  <c:v>2.4814898967739998</c:v>
                </c:pt>
                <c:pt idx="21028">
                  <c:v>2.4815368652340002</c:v>
                </c:pt>
                <c:pt idx="21029">
                  <c:v>2.4815869331360001</c:v>
                </c:pt>
                <c:pt idx="21030">
                  <c:v>2.4816384315489999</c:v>
                </c:pt>
                <c:pt idx="21031">
                  <c:v>2.481692790985</c:v>
                </c:pt>
                <c:pt idx="21032">
                  <c:v>2.4817509651180001</c:v>
                </c:pt>
                <c:pt idx="21033">
                  <c:v>2.4818074703219999</c:v>
                </c:pt>
                <c:pt idx="21034">
                  <c:v>2.4818863868709999</c:v>
                </c:pt>
                <c:pt idx="21035">
                  <c:v>2.481968641281</c:v>
                </c:pt>
                <c:pt idx="21036">
                  <c:v>2.4820196628570002</c:v>
                </c:pt>
                <c:pt idx="21037">
                  <c:v>2.48206949234</c:v>
                </c:pt>
                <c:pt idx="21038">
                  <c:v>2.4821228981019998</c:v>
                </c:pt>
                <c:pt idx="21039">
                  <c:v>2.4821770191189998</c:v>
                </c:pt>
                <c:pt idx="21040">
                  <c:v>2.482229948044</c:v>
                </c:pt>
                <c:pt idx="21041">
                  <c:v>2.4823131561279999</c:v>
                </c:pt>
                <c:pt idx="21042">
                  <c:v>2.4824056625369999</c:v>
                </c:pt>
                <c:pt idx="21043">
                  <c:v>2.4824948310849999</c:v>
                </c:pt>
                <c:pt idx="21044">
                  <c:v>2.4825444221500002</c:v>
                </c:pt>
                <c:pt idx="21045">
                  <c:v>2.4825978279109999</c:v>
                </c:pt>
                <c:pt idx="21046">
                  <c:v>2.4826624393459999</c:v>
                </c:pt>
                <c:pt idx="21047">
                  <c:v>2.48273229599</c:v>
                </c:pt>
                <c:pt idx="21048">
                  <c:v>2.4828047752379998</c:v>
                </c:pt>
                <c:pt idx="21049">
                  <c:v>2.4828798770899998</c:v>
                </c:pt>
                <c:pt idx="21050">
                  <c:v>2.4829585552219999</c:v>
                </c:pt>
                <c:pt idx="21051">
                  <c:v>2.4830365180970002</c:v>
                </c:pt>
                <c:pt idx="21052">
                  <c:v>2.4831066131589998</c:v>
                </c:pt>
                <c:pt idx="21053">
                  <c:v>2.4831767082209999</c:v>
                </c:pt>
                <c:pt idx="21054">
                  <c:v>2.4832458496090002</c:v>
                </c:pt>
                <c:pt idx="21055">
                  <c:v>2.4833066463470002</c:v>
                </c:pt>
                <c:pt idx="21056">
                  <c:v>2.4833691120150001</c:v>
                </c:pt>
                <c:pt idx="21057">
                  <c:v>2.483478546143</c:v>
                </c:pt>
                <c:pt idx="21058">
                  <c:v>2.4835345745090001</c:v>
                </c:pt>
                <c:pt idx="21059">
                  <c:v>2.4835879802699998</c:v>
                </c:pt>
                <c:pt idx="21060">
                  <c:v>2.4836504459380002</c:v>
                </c:pt>
                <c:pt idx="21061">
                  <c:v>2.4837172031399999</c:v>
                </c:pt>
                <c:pt idx="21062">
                  <c:v>2.4837830066679998</c:v>
                </c:pt>
                <c:pt idx="21063">
                  <c:v>2.4838476181029998</c:v>
                </c:pt>
                <c:pt idx="21064">
                  <c:v>2.4839172363280002</c:v>
                </c:pt>
                <c:pt idx="21065">
                  <c:v>2.483985900879</c:v>
                </c:pt>
                <c:pt idx="21066">
                  <c:v>2.4840552806849998</c:v>
                </c:pt>
                <c:pt idx="21067">
                  <c:v>2.4841272830959999</c:v>
                </c:pt>
                <c:pt idx="21068">
                  <c:v>2.4841928482059998</c:v>
                </c:pt>
                <c:pt idx="21069">
                  <c:v>2.4842576980589999</c:v>
                </c:pt>
                <c:pt idx="21070">
                  <c:v>2.4843161106110001</c:v>
                </c:pt>
                <c:pt idx="21071">
                  <c:v>2.48437333107</c:v>
                </c:pt>
                <c:pt idx="21072">
                  <c:v>2.484425544739</c:v>
                </c:pt>
                <c:pt idx="21073">
                  <c:v>2.4844746589660001</c:v>
                </c:pt>
                <c:pt idx="21074">
                  <c:v>2.4845235347750001</c:v>
                </c:pt>
                <c:pt idx="21075">
                  <c:v>2.484608650208</c:v>
                </c:pt>
                <c:pt idx="21076">
                  <c:v>2.4846885204319999</c:v>
                </c:pt>
                <c:pt idx="21077">
                  <c:v>2.4848341941830001</c:v>
                </c:pt>
                <c:pt idx="21078">
                  <c:v>2.4850828647609999</c:v>
                </c:pt>
                <c:pt idx="21079">
                  <c:v>2.4852633476260002</c:v>
                </c:pt>
                <c:pt idx="21080">
                  <c:v>2.4853632450099998</c:v>
                </c:pt>
                <c:pt idx="21081">
                  <c:v>2.4854226112369999</c:v>
                </c:pt>
                <c:pt idx="21082">
                  <c:v>2.4854660034179998</c:v>
                </c:pt>
                <c:pt idx="21083">
                  <c:v>2.4855127334590001</c:v>
                </c:pt>
                <c:pt idx="21084">
                  <c:v>2.485552072525</c:v>
                </c:pt>
                <c:pt idx="21085">
                  <c:v>2.4855959415440001</c:v>
                </c:pt>
                <c:pt idx="21086">
                  <c:v>2.4856352806089999</c:v>
                </c:pt>
                <c:pt idx="21087">
                  <c:v>2.4856803417209998</c:v>
                </c:pt>
                <c:pt idx="21088">
                  <c:v>2.4857168197630002</c:v>
                </c:pt>
                <c:pt idx="21089">
                  <c:v>2.4857587814330002</c:v>
                </c:pt>
                <c:pt idx="21090">
                  <c:v>2.485801458359</c:v>
                </c:pt>
                <c:pt idx="21091">
                  <c:v>2.4858722686769998</c:v>
                </c:pt>
                <c:pt idx="21092">
                  <c:v>2.4859378337860001</c:v>
                </c:pt>
                <c:pt idx="21093">
                  <c:v>2.48601436615</c:v>
                </c:pt>
                <c:pt idx="21094">
                  <c:v>2.4861168861389999</c:v>
                </c:pt>
                <c:pt idx="21095">
                  <c:v>2.4863870143889999</c:v>
                </c:pt>
                <c:pt idx="21096">
                  <c:v>2.486438035965</c:v>
                </c:pt>
                <c:pt idx="21097">
                  <c:v>2.4867508411410002</c:v>
                </c:pt>
                <c:pt idx="21098">
                  <c:v>2.4870655536649999</c:v>
                </c:pt>
                <c:pt idx="21099">
                  <c:v>2.487205266953</c:v>
                </c:pt>
                <c:pt idx="21100">
                  <c:v>2.487325668335</c:v>
                </c:pt>
                <c:pt idx="21101">
                  <c:v>2.4874451160429998</c:v>
                </c:pt>
                <c:pt idx="21102">
                  <c:v>2.4876050949100001</c:v>
                </c:pt>
                <c:pt idx="21103">
                  <c:v>2.4879488945010002</c:v>
                </c:pt>
                <c:pt idx="21104">
                  <c:v>2.4881196022030001</c:v>
                </c:pt>
                <c:pt idx="21105">
                  <c:v>2.4882318973539999</c:v>
                </c:pt>
                <c:pt idx="21106">
                  <c:v>2.4883460998540001</c:v>
                </c:pt>
                <c:pt idx="21107">
                  <c:v>2.4884548187259998</c:v>
                </c:pt>
                <c:pt idx="21108">
                  <c:v>2.4885032176970001</c:v>
                </c:pt>
                <c:pt idx="21109">
                  <c:v>2.4885797500610001</c:v>
                </c:pt>
                <c:pt idx="21110">
                  <c:v>2.4889001846309999</c:v>
                </c:pt>
                <c:pt idx="21111">
                  <c:v>2.4889826774600001</c:v>
                </c:pt>
                <c:pt idx="21112">
                  <c:v>2.4890651702879998</c:v>
                </c:pt>
                <c:pt idx="21113">
                  <c:v>2.4891836643219998</c:v>
                </c:pt>
                <c:pt idx="21114">
                  <c:v>2.4894263744349998</c:v>
                </c:pt>
                <c:pt idx="21115">
                  <c:v>2.4895079135890001</c:v>
                </c:pt>
                <c:pt idx="21116">
                  <c:v>2.4895882606509998</c:v>
                </c:pt>
                <c:pt idx="21117">
                  <c:v>2.489669322968</c:v>
                </c:pt>
                <c:pt idx="21118">
                  <c:v>2.4897274971010002</c:v>
                </c:pt>
                <c:pt idx="21119">
                  <c:v>2.4898090362550001</c:v>
                </c:pt>
                <c:pt idx="21120">
                  <c:v>2.48988032341</c:v>
                </c:pt>
                <c:pt idx="21121">
                  <c:v>2.4899582862849998</c:v>
                </c:pt>
                <c:pt idx="21122">
                  <c:v>2.4900343418120001</c:v>
                </c:pt>
                <c:pt idx="21123">
                  <c:v>2.4900856018069999</c:v>
                </c:pt>
                <c:pt idx="21124">
                  <c:v>2.4901380538939999</c:v>
                </c:pt>
                <c:pt idx="21125">
                  <c:v>2.4901907444</c:v>
                </c:pt>
                <c:pt idx="21126">
                  <c:v>2.4903097152710001</c:v>
                </c:pt>
                <c:pt idx="21127">
                  <c:v>2.4904024600980001</c:v>
                </c:pt>
                <c:pt idx="21128">
                  <c:v>2.490492582321</c:v>
                </c:pt>
                <c:pt idx="21129">
                  <c:v>2.4905469417570001</c:v>
                </c:pt>
                <c:pt idx="21130">
                  <c:v>2.490835905075</c:v>
                </c:pt>
                <c:pt idx="21131">
                  <c:v>2.4909205436709998</c:v>
                </c:pt>
                <c:pt idx="21132">
                  <c:v>2.4911477565769999</c:v>
                </c:pt>
                <c:pt idx="21133">
                  <c:v>2.4913964271550002</c:v>
                </c:pt>
                <c:pt idx="21134">
                  <c:v>2.4914507865909998</c:v>
                </c:pt>
                <c:pt idx="21135">
                  <c:v>2.491509199142</c:v>
                </c:pt>
                <c:pt idx="21136">
                  <c:v>2.491573810577</c:v>
                </c:pt>
                <c:pt idx="21137">
                  <c:v>2.4916460514069998</c:v>
                </c:pt>
                <c:pt idx="21138">
                  <c:v>2.4917213916779999</c:v>
                </c:pt>
                <c:pt idx="21139">
                  <c:v>2.4917976856230002</c:v>
                </c:pt>
                <c:pt idx="21140">
                  <c:v>2.4918785095209999</c:v>
                </c:pt>
                <c:pt idx="21141">
                  <c:v>2.491959095001</c:v>
                </c:pt>
                <c:pt idx="21142">
                  <c:v>2.4920420646669998</c:v>
                </c:pt>
                <c:pt idx="21143">
                  <c:v>2.4921216964720001</c:v>
                </c:pt>
                <c:pt idx="21144">
                  <c:v>2.4921934604640001</c:v>
                </c:pt>
                <c:pt idx="21145">
                  <c:v>2.4922645092010001</c:v>
                </c:pt>
                <c:pt idx="21146">
                  <c:v>2.4923274517060001</c:v>
                </c:pt>
                <c:pt idx="21147">
                  <c:v>2.4923820495609998</c:v>
                </c:pt>
                <c:pt idx="21148">
                  <c:v>2.4924359321590002</c:v>
                </c:pt>
                <c:pt idx="21149">
                  <c:v>2.4925422668460002</c:v>
                </c:pt>
                <c:pt idx="21150">
                  <c:v>2.4926347732540002</c:v>
                </c:pt>
                <c:pt idx="21151">
                  <c:v>2.4927232265470001</c:v>
                </c:pt>
                <c:pt idx="21152">
                  <c:v>2.4928019046780001</c:v>
                </c:pt>
                <c:pt idx="21153">
                  <c:v>2.4930965900420001</c:v>
                </c:pt>
                <c:pt idx="21154">
                  <c:v>2.4932560920719999</c:v>
                </c:pt>
                <c:pt idx="21155">
                  <c:v>2.493331432343</c:v>
                </c:pt>
                <c:pt idx="21156">
                  <c:v>2.4934020042420002</c:v>
                </c:pt>
                <c:pt idx="21157">
                  <c:v>2.4934513568879999</c:v>
                </c:pt>
                <c:pt idx="21158">
                  <c:v>2.4934935569759999</c:v>
                </c:pt>
                <c:pt idx="21159">
                  <c:v>2.4935593605039998</c:v>
                </c:pt>
                <c:pt idx="21160">
                  <c:v>2.4936051368709999</c:v>
                </c:pt>
                <c:pt idx="21161">
                  <c:v>2.4936466217039999</c:v>
                </c:pt>
                <c:pt idx="21162">
                  <c:v>2.4936933517459998</c:v>
                </c:pt>
                <c:pt idx="21163">
                  <c:v>2.4937386512759998</c:v>
                </c:pt>
                <c:pt idx="21164">
                  <c:v>2.4937791824339999</c:v>
                </c:pt>
                <c:pt idx="21165">
                  <c:v>2.4938485622409998</c:v>
                </c:pt>
                <c:pt idx="21166">
                  <c:v>2.4939177036290001</c:v>
                </c:pt>
                <c:pt idx="21167">
                  <c:v>2.4942336082460002</c:v>
                </c:pt>
                <c:pt idx="21168">
                  <c:v>2.4943163394929999</c:v>
                </c:pt>
                <c:pt idx="21169">
                  <c:v>2.4943678379060001</c:v>
                </c:pt>
                <c:pt idx="21170">
                  <c:v>2.4946875572199998</c:v>
                </c:pt>
                <c:pt idx="21171">
                  <c:v>2.4950151443480002</c:v>
                </c:pt>
                <c:pt idx="21172">
                  <c:v>2.4953794479370002</c:v>
                </c:pt>
                <c:pt idx="21173">
                  <c:v>2.4957144260409998</c:v>
                </c:pt>
                <c:pt idx="21174">
                  <c:v>2.4960584640499999</c:v>
                </c:pt>
                <c:pt idx="21175">
                  <c:v>2.4962584972380002</c:v>
                </c:pt>
                <c:pt idx="21176">
                  <c:v>2.4963457584380002</c:v>
                </c:pt>
                <c:pt idx="21177">
                  <c:v>2.4965426921840002</c:v>
                </c:pt>
                <c:pt idx="21178">
                  <c:v>2.4966523647310002</c:v>
                </c:pt>
                <c:pt idx="21179">
                  <c:v>2.4967045784000002</c:v>
                </c:pt>
                <c:pt idx="21180">
                  <c:v>2.4967846870420001</c:v>
                </c:pt>
                <c:pt idx="21181">
                  <c:v>2.496859312057</c:v>
                </c:pt>
                <c:pt idx="21182">
                  <c:v>2.4969341754909999</c:v>
                </c:pt>
                <c:pt idx="21183">
                  <c:v>2.497004032135</c:v>
                </c:pt>
                <c:pt idx="21184">
                  <c:v>2.4970765113829998</c:v>
                </c:pt>
                <c:pt idx="21185">
                  <c:v>2.4971525669100001</c:v>
                </c:pt>
                <c:pt idx="21186">
                  <c:v>2.4972002506259998</c:v>
                </c:pt>
                <c:pt idx="21187">
                  <c:v>2.4972474575039998</c:v>
                </c:pt>
                <c:pt idx="21188">
                  <c:v>2.4972980022429998</c:v>
                </c:pt>
                <c:pt idx="21189">
                  <c:v>2.4973435401919999</c:v>
                </c:pt>
                <c:pt idx="21190">
                  <c:v>2.497392892838</c:v>
                </c:pt>
                <c:pt idx="21191">
                  <c:v>2.4974758625029998</c:v>
                </c:pt>
                <c:pt idx="21192">
                  <c:v>2.4975907802580002</c:v>
                </c:pt>
                <c:pt idx="21193">
                  <c:v>2.497771501541</c:v>
                </c:pt>
                <c:pt idx="21194">
                  <c:v>2.4978539943700002</c:v>
                </c:pt>
                <c:pt idx="21195">
                  <c:v>2.4979436397549999</c:v>
                </c:pt>
                <c:pt idx="21196">
                  <c:v>2.498284101486</c:v>
                </c:pt>
                <c:pt idx="21197">
                  <c:v>2.4983742237089999</c:v>
                </c:pt>
                <c:pt idx="21198">
                  <c:v>2.4984230995179999</c:v>
                </c:pt>
                <c:pt idx="21199">
                  <c:v>2.4984738826749999</c:v>
                </c:pt>
                <c:pt idx="21200">
                  <c:v>2.4985198974610001</c:v>
                </c:pt>
                <c:pt idx="21201">
                  <c:v>2.498573303223</c:v>
                </c:pt>
                <c:pt idx="21202">
                  <c:v>2.4986333847050002</c:v>
                </c:pt>
                <c:pt idx="21203">
                  <c:v>2.4986963272090001</c:v>
                </c:pt>
                <c:pt idx="21204">
                  <c:v>2.4987673759460001</c:v>
                </c:pt>
                <c:pt idx="21205">
                  <c:v>2.4988381862639999</c:v>
                </c:pt>
                <c:pt idx="21206">
                  <c:v>2.4989037513730001</c:v>
                </c:pt>
                <c:pt idx="21207">
                  <c:v>2.498967647552</c:v>
                </c:pt>
                <c:pt idx="21208">
                  <c:v>2.4990308284760001</c:v>
                </c:pt>
                <c:pt idx="21209">
                  <c:v>2.4990935325620001</c:v>
                </c:pt>
                <c:pt idx="21210">
                  <c:v>2.4991595745090001</c:v>
                </c:pt>
                <c:pt idx="21211">
                  <c:v>2.499222278595</c:v>
                </c:pt>
                <c:pt idx="21212">
                  <c:v>2.4992785453800002</c:v>
                </c:pt>
                <c:pt idx="21213">
                  <c:v>2.4993360042570001</c:v>
                </c:pt>
                <c:pt idx="21214">
                  <c:v>2.4993829727170001</c:v>
                </c:pt>
                <c:pt idx="21215">
                  <c:v>2.4994323253630002</c:v>
                </c:pt>
                <c:pt idx="21216">
                  <c:v>2.4995236396789999</c:v>
                </c:pt>
                <c:pt idx="21217">
                  <c:v>2.4995701313019998</c:v>
                </c:pt>
                <c:pt idx="21218">
                  <c:v>2.4996898174290001</c:v>
                </c:pt>
                <c:pt idx="21219">
                  <c:v>2.4997847080229998</c:v>
                </c:pt>
                <c:pt idx="21220">
                  <c:v>2.4998371601099998</c:v>
                </c:pt>
                <c:pt idx="21221">
                  <c:v>2.4998877048489998</c:v>
                </c:pt>
                <c:pt idx="21222">
                  <c:v>2.4999415874480002</c:v>
                </c:pt>
                <c:pt idx="21223">
                  <c:v>2.5000014305109999</c:v>
                </c:pt>
                <c:pt idx="21224">
                  <c:v>2.500060796738</c:v>
                </c:pt>
                <c:pt idx="21225">
                  <c:v>2.5001227855680002</c:v>
                </c:pt>
                <c:pt idx="21226">
                  <c:v>2.5001859664919999</c:v>
                </c:pt>
                <c:pt idx="21227">
                  <c:v>2.500245809555</c:v>
                </c:pt>
                <c:pt idx="21228">
                  <c:v>2.500298261642</c:v>
                </c:pt>
                <c:pt idx="21229">
                  <c:v>2.5003461837769998</c:v>
                </c:pt>
                <c:pt idx="21230">
                  <c:v>2.5004382133480001</c:v>
                </c:pt>
                <c:pt idx="21231">
                  <c:v>2.5006496906279998</c:v>
                </c:pt>
                <c:pt idx="21232">
                  <c:v>2.5007197856899999</c:v>
                </c:pt>
                <c:pt idx="21233">
                  <c:v>2.5007927417759999</c:v>
                </c:pt>
                <c:pt idx="21234">
                  <c:v>2.5008621215820002</c:v>
                </c:pt>
                <c:pt idx="21235">
                  <c:v>2.5009095668789998</c:v>
                </c:pt>
                <c:pt idx="21236">
                  <c:v>2.5009562969210002</c:v>
                </c:pt>
                <c:pt idx="21237">
                  <c:v>2.5010225772860002</c:v>
                </c:pt>
                <c:pt idx="21238">
                  <c:v>2.5010912418369999</c:v>
                </c:pt>
                <c:pt idx="21239">
                  <c:v>2.5011653900150002</c:v>
                </c:pt>
                <c:pt idx="21240">
                  <c:v>2.5012125968930001</c:v>
                </c:pt>
                <c:pt idx="21241">
                  <c:v>2.5012602806089999</c:v>
                </c:pt>
                <c:pt idx="21242">
                  <c:v>2.5013051033020002</c:v>
                </c:pt>
                <c:pt idx="21243">
                  <c:v>2.5013468265530001</c:v>
                </c:pt>
                <c:pt idx="21244">
                  <c:v>2.5013849735260001</c:v>
                </c:pt>
                <c:pt idx="21245">
                  <c:v>2.501428365707</c:v>
                </c:pt>
                <c:pt idx="21246">
                  <c:v>2.5014970302580002</c:v>
                </c:pt>
                <c:pt idx="21247">
                  <c:v>2.5015423297880002</c:v>
                </c:pt>
                <c:pt idx="21248">
                  <c:v>2.501593828201</c:v>
                </c:pt>
                <c:pt idx="21249">
                  <c:v>2.50163936615</c:v>
                </c:pt>
                <c:pt idx="21250">
                  <c:v>2.501680850983</c:v>
                </c:pt>
                <c:pt idx="21251">
                  <c:v>2.5017278194429999</c:v>
                </c:pt>
                <c:pt idx="21252">
                  <c:v>2.5017707347870002</c:v>
                </c:pt>
                <c:pt idx="21253">
                  <c:v>2.5018105506900001</c:v>
                </c:pt>
                <c:pt idx="21254">
                  <c:v>2.5018591880800001</c:v>
                </c:pt>
                <c:pt idx="21255">
                  <c:v>2.5019090175629999</c:v>
                </c:pt>
                <c:pt idx="21256">
                  <c:v>2.5019807815549999</c:v>
                </c:pt>
                <c:pt idx="21257">
                  <c:v>2.5020313262939999</c:v>
                </c:pt>
                <c:pt idx="21258">
                  <c:v>2.5020847320559998</c:v>
                </c:pt>
                <c:pt idx="21259">
                  <c:v>2.5021262168880001</c:v>
                </c:pt>
                <c:pt idx="21260">
                  <c:v>2.5021991729740001</c:v>
                </c:pt>
                <c:pt idx="21261">
                  <c:v>2.5022518634800002</c:v>
                </c:pt>
                <c:pt idx="21262">
                  <c:v>2.5023388862610001</c:v>
                </c:pt>
                <c:pt idx="21263">
                  <c:v>2.5025370120999999</c:v>
                </c:pt>
                <c:pt idx="21264">
                  <c:v>2.5025846958160001</c:v>
                </c:pt>
                <c:pt idx="21265">
                  <c:v>2.5026299953460001</c:v>
                </c:pt>
                <c:pt idx="21266">
                  <c:v>2.5026762485499998</c:v>
                </c:pt>
                <c:pt idx="21267">
                  <c:v>2.5027232170099998</c:v>
                </c:pt>
                <c:pt idx="21268">
                  <c:v>2.5028190612789998</c:v>
                </c:pt>
                <c:pt idx="21269">
                  <c:v>2.5029113292690002</c:v>
                </c:pt>
                <c:pt idx="21270">
                  <c:v>2.5032591819759999</c:v>
                </c:pt>
                <c:pt idx="21271">
                  <c:v>2.5036036968230002</c:v>
                </c:pt>
                <c:pt idx="21272">
                  <c:v>2.5037293434140002</c:v>
                </c:pt>
                <c:pt idx="21273">
                  <c:v>2.5038421154020001</c:v>
                </c:pt>
                <c:pt idx="21274">
                  <c:v>2.5041494369509998</c:v>
                </c:pt>
                <c:pt idx="21275">
                  <c:v>2.504222154617</c:v>
                </c:pt>
                <c:pt idx="21276">
                  <c:v>2.5042748451230001</c:v>
                </c:pt>
                <c:pt idx="21277">
                  <c:v>2.504326581955</c:v>
                </c:pt>
                <c:pt idx="21278">
                  <c:v>2.5044107437130001</c:v>
                </c:pt>
                <c:pt idx="21279">
                  <c:v>2.504556655884</c:v>
                </c:pt>
                <c:pt idx="21280">
                  <c:v>2.5047168731689999</c:v>
                </c:pt>
                <c:pt idx="21281">
                  <c:v>2.504809379578</c:v>
                </c:pt>
                <c:pt idx="21282">
                  <c:v>2.505158185959</c:v>
                </c:pt>
                <c:pt idx="21283">
                  <c:v>2.5053434371950001</c:v>
                </c:pt>
                <c:pt idx="21284">
                  <c:v>2.5054674148560001</c:v>
                </c:pt>
                <c:pt idx="21285">
                  <c:v>2.505632638931</c:v>
                </c:pt>
                <c:pt idx="21286">
                  <c:v>2.5057537555690002</c:v>
                </c:pt>
                <c:pt idx="21287">
                  <c:v>2.506100177765</c:v>
                </c:pt>
                <c:pt idx="21288">
                  <c:v>2.5061824321750001</c:v>
                </c:pt>
                <c:pt idx="21289">
                  <c:v>2.5062863826749999</c:v>
                </c:pt>
                <c:pt idx="21290">
                  <c:v>2.5064153671259999</c:v>
                </c:pt>
                <c:pt idx="21291">
                  <c:v>2.5065407752989999</c:v>
                </c:pt>
                <c:pt idx="21292">
                  <c:v>2.5066263675689999</c:v>
                </c:pt>
                <c:pt idx="21293">
                  <c:v>2.5068910121919998</c:v>
                </c:pt>
                <c:pt idx="21294">
                  <c:v>2.5072009563450002</c:v>
                </c:pt>
                <c:pt idx="21295">
                  <c:v>2.507353782654</c:v>
                </c:pt>
                <c:pt idx="21296">
                  <c:v>2.5074973106380001</c:v>
                </c:pt>
                <c:pt idx="21297">
                  <c:v>2.5076496601099998</c:v>
                </c:pt>
                <c:pt idx="21298">
                  <c:v>2.5076935291289999</c:v>
                </c:pt>
                <c:pt idx="21299">
                  <c:v>2.5077421665189998</c:v>
                </c:pt>
                <c:pt idx="21300">
                  <c:v>2.5077958106990001</c:v>
                </c:pt>
                <c:pt idx="21301">
                  <c:v>2.5078530311580001</c:v>
                </c:pt>
                <c:pt idx="21302">
                  <c:v>2.507915258408</c:v>
                </c:pt>
                <c:pt idx="21303">
                  <c:v>2.5079803466800001</c:v>
                </c:pt>
                <c:pt idx="21304">
                  <c:v>2.5080456733699998</c:v>
                </c:pt>
                <c:pt idx="21305">
                  <c:v>2.5081100463869999</c:v>
                </c:pt>
                <c:pt idx="21306">
                  <c:v>2.508175134659</c:v>
                </c:pt>
                <c:pt idx="21307">
                  <c:v>2.508239984512</c:v>
                </c:pt>
                <c:pt idx="21308">
                  <c:v>2.5083069801329998</c:v>
                </c:pt>
                <c:pt idx="21309">
                  <c:v>2.5083727836610001</c:v>
                </c:pt>
                <c:pt idx="21310">
                  <c:v>2.50843667984</c:v>
                </c:pt>
                <c:pt idx="21311">
                  <c:v>2.5085036754610002</c:v>
                </c:pt>
                <c:pt idx="21312">
                  <c:v>2.5085661411290001</c:v>
                </c:pt>
                <c:pt idx="21313">
                  <c:v>2.5086312294009998</c:v>
                </c:pt>
                <c:pt idx="21314">
                  <c:v>2.5086910724639999</c:v>
                </c:pt>
                <c:pt idx="21315">
                  <c:v>2.508750915527</c:v>
                </c:pt>
                <c:pt idx="21316">
                  <c:v>2.5088093280789998</c:v>
                </c:pt>
                <c:pt idx="21317">
                  <c:v>2.5088617801669999</c:v>
                </c:pt>
                <c:pt idx="21318">
                  <c:v>2.508913040161</c:v>
                </c:pt>
                <c:pt idx="21319">
                  <c:v>2.5090026855469998</c:v>
                </c:pt>
                <c:pt idx="21320">
                  <c:v>2.5090825557710001</c:v>
                </c:pt>
                <c:pt idx="21321">
                  <c:v>2.5093984603880002</c:v>
                </c:pt>
                <c:pt idx="21322">
                  <c:v>2.5095069408419999</c:v>
                </c:pt>
                <c:pt idx="21323">
                  <c:v>2.509598255157</c:v>
                </c:pt>
                <c:pt idx="21324">
                  <c:v>2.5096673965449998</c:v>
                </c:pt>
                <c:pt idx="21325">
                  <c:v>2.5097110271449998</c:v>
                </c:pt>
                <c:pt idx="21326">
                  <c:v>2.5097787380219998</c:v>
                </c:pt>
                <c:pt idx="21327">
                  <c:v>2.5098278522489998</c:v>
                </c:pt>
                <c:pt idx="21328">
                  <c:v>2.5098733901979999</c:v>
                </c:pt>
                <c:pt idx="21329">
                  <c:v>2.5099189281459999</c:v>
                </c:pt>
                <c:pt idx="21330">
                  <c:v>2.5099687576290002</c:v>
                </c:pt>
                <c:pt idx="21331">
                  <c:v>2.5100111961359999</c:v>
                </c:pt>
                <c:pt idx="21332">
                  <c:v>2.5100562572479999</c:v>
                </c:pt>
                <c:pt idx="21333">
                  <c:v>2.510128259659</c:v>
                </c:pt>
                <c:pt idx="21334">
                  <c:v>2.5102064609529999</c:v>
                </c:pt>
                <c:pt idx="21335">
                  <c:v>2.510527610779</c:v>
                </c:pt>
                <c:pt idx="21336">
                  <c:v>2.5106885433200001</c:v>
                </c:pt>
                <c:pt idx="21337">
                  <c:v>2.5109710693360001</c:v>
                </c:pt>
                <c:pt idx="21338">
                  <c:v>2.5110604763030002</c:v>
                </c:pt>
                <c:pt idx="21339">
                  <c:v>2.5111422538760002</c:v>
                </c:pt>
                <c:pt idx="21340">
                  <c:v>2.5112280845639998</c:v>
                </c:pt>
                <c:pt idx="21341">
                  <c:v>2.511310577393</c:v>
                </c:pt>
                <c:pt idx="21342">
                  <c:v>2.5114290714259999</c:v>
                </c:pt>
                <c:pt idx="21343">
                  <c:v>2.511554718018</c:v>
                </c:pt>
                <c:pt idx="21344">
                  <c:v>2.511636734009</c:v>
                </c:pt>
                <c:pt idx="21345">
                  <c:v>2.5117223262790001</c:v>
                </c:pt>
                <c:pt idx="21346">
                  <c:v>2.5118393898010001</c:v>
                </c:pt>
                <c:pt idx="21347">
                  <c:v>2.5119929313660001</c:v>
                </c:pt>
                <c:pt idx="21348">
                  <c:v>2.512111186981</c:v>
                </c:pt>
                <c:pt idx="21349">
                  <c:v>2.5122556686399999</c:v>
                </c:pt>
                <c:pt idx="21350">
                  <c:v>2.5125787258150001</c:v>
                </c:pt>
                <c:pt idx="21351">
                  <c:v>2.5127553939820002</c:v>
                </c:pt>
                <c:pt idx="21352">
                  <c:v>2.5128264427190001</c:v>
                </c:pt>
                <c:pt idx="21353">
                  <c:v>2.5128977298740001</c:v>
                </c:pt>
                <c:pt idx="21354">
                  <c:v>2.5129687786099999</c:v>
                </c:pt>
                <c:pt idx="21355">
                  <c:v>2.5130448341370002</c:v>
                </c:pt>
                <c:pt idx="21356">
                  <c:v>2.5130920410159998</c:v>
                </c:pt>
                <c:pt idx="21357">
                  <c:v>2.5131919383999999</c:v>
                </c:pt>
                <c:pt idx="21358">
                  <c:v>2.5133173465729999</c:v>
                </c:pt>
                <c:pt idx="21359">
                  <c:v>2.5134198665619998</c:v>
                </c:pt>
                <c:pt idx="21360">
                  <c:v>2.5134866237639999</c:v>
                </c:pt>
                <c:pt idx="21361">
                  <c:v>2.51353597641</c:v>
                </c:pt>
                <c:pt idx="21362">
                  <c:v>2.51358127594</c:v>
                </c:pt>
                <c:pt idx="21363">
                  <c:v>2.5136516094210002</c:v>
                </c:pt>
                <c:pt idx="21364">
                  <c:v>2.5136971473690002</c:v>
                </c:pt>
                <c:pt idx="21365">
                  <c:v>2.5137441158290001</c:v>
                </c:pt>
                <c:pt idx="21366">
                  <c:v>2.5137898921969999</c:v>
                </c:pt>
                <c:pt idx="21367">
                  <c:v>2.513833999634</c:v>
                </c:pt>
                <c:pt idx="21368">
                  <c:v>2.5138859748839999</c:v>
                </c:pt>
                <c:pt idx="21369">
                  <c:v>2.5139679908749999</c:v>
                </c:pt>
                <c:pt idx="21370">
                  <c:v>2.514051675797</c:v>
                </c:pt>
                <c:pt idx="21371">
                  <c:v>2.5141997337339999</c:v>
                </c:pt>
                <c:pt idx="21372">
                  <c:v>2.5142867565159999</c:v>
                </c:pt>
                <c:pt idx="21373">
                  <c:v>2.514343500137</c:v>
                </c:pt>
                <c:pt idx="21374">
                  <c:v>2.514421463013</c:v>
                </c:pt>
                <c:pt idx="21375">
                  <c:v>2.5144941806790002</c:v>
                </c:pt>
                <c:pt idx="21376">
                  <c:v>2.5145432949069999</c:v>
                </c:pt>
                <c:pt idx="21377">
                  <c:v>2.514596223831</c:v>
                </c:pt>
                <c:pt idx="21378">
                  <c:v>2.5146529674529998</c:v>
                </c:pt>
                <c:pt idx="21379">
                  <c:v>2.5147030353550002</c:v>
                </c:pt>
                <c:pt idx="21380">
                  <c:v>2.5147585868840001</c:v>
                </c:pt>
                <c:pt idx="21381">
                  <c:v>2.5148463249209998</c:v>
                </c:pt>
                <c:pt idx="21382">
                  <c:v>2.514901399612</c:v>
                </c:pt>
                <c:pt idx="21383">
                  <c:v>2.515262365341</c:v>
                </c:pt>
                <c:pt idx="21384">
                  <c:v>2.5155215263369999</c:v>
                </c:pt>
                <c:pt idx="21385">
                  <c:v>2.5156209468839998</c:v>
                </c:pt>
                <c:pt idx="21386">
                  <c:v>2.5157160758970001</c:v>
                </c:pt>
                <c:pt idx="21387">
                  <c:v>2.515816926956</c:v>
                </c:pt>
                <c:pt idx="21388">
                  <c:v>2.5158729553220001</c:v>
                </c:pt>
                <c:pt idx="21389">
                  <c:v>2.5159292221070002</c:v>
                </c:pt>
                <c:pt idx="21390">
                  <c:v>2.515987873077</c:v>
                </c:pt>
                <c:pt idx="21391">
                  <c:v>2.516050577164</c:v>
                </c:pt>
                <c:pt idx="21392">
                  <c:v>2.5161199569699999</c:v>
                </c:pt>
                <c:pt idx="21393">
                  <c:v>2.5161943435669998</c:v>
                </c:pt>
                <c:pt idx="21394">
                  <c:v>2.5162761211400002</c:v>
                </c:pt>
                <c:pt idx="21395">
                  <c:v>2.5163617134090002</c:v>
                </c:pt>
                <c:pt idx="21396">
                  <c:v>2.516453266144</c:v>
                </c:pt>
                <c:pt idx="21397">
                  <c:v>2.5165481567380001</c:v>
                </c:pt>
                <c:pt idx="21398">
                  <c:v>2.5166428089139998</c:v>
                </c:pt>
                <c:pt idx="21399">
                  <c:v>2.5167381763460002</c:v>
                </c:pt>
                <c:pt idx="21400">
                  <c:v>2.5168294906619999</c:v>
                </c:pt>
                <c:pt idx="21401">
                  <c:v>2.5169165134429998</c:v>
                </c:pt>
                <c:pt idx="21402">
                  <c:v>2.516993761063</c:v>
                </c:pt>
                <c:pt idx="21403">
                  <c:v>2.5170650482179999</c:v>
                </c:pt>
                <c:pt idx="21404">
                  <c:v>2.5171289443970002</c:v>
                </c:pt>
                <c:pt idx="21405">
                  <c:v>2.5171897411350002</c:v>
                </c:pt>
                <c:pt idx="21406">
                  <c:v>2.5172443389889998</c:v>
                </c:pt>
                <c:pt idx="21407">
                  <c:v>2.5173459053039999</c:v>
                </c:pt>
                <c:pt idx="21408">
                  <c:v>2.5174658298489998</c:v>
                </c:pt>
                <c:pt idx="21409">
                  <c:v>2.5177428722380002</c:v>
                </c:pt>
                <c:pt idx="21410">
                  <c:v>2.5180189609529999</c:v>
                </c:pt>
                <c:pt idx="21411">
                  <c:v>2.518106222153</c:v>
                </c:pt>
                <c:pt idx="21412">
                  <c:v>2.5181462764739999</c:v>
                </c:pt>
                <c:pt idx="21413">
                  <c:v>2.5181879997249998</c:v>
                </c:pt>
                <c:pt idx="21414">
                  <c:v>2.5182554721830002</c:v>
                </c:pt>
                <c:pt idx="21415">
                  <c:v>2.5183081626889998</c:v>
                </c:pt>
                <c:pt idx="21416">
                  <c:v>2.5183689594269998</c:v>
                </c:pt>
                <c:pt idx="21417">
                  <c:v>2.5184094905849999</c:v>
                </c:pt>
                <c:pt idx="21418">
                  <c:v>2.518446445465</c:v>
                </c:pt>
                <c:pt idx="21419">
                  <c:v>2.518482923508</c:v>
                </c:pt>
                <c:pt idx="21420">
                  <c:v>2.5185301303859999</c:v>
                </c:pt>
                <c:pt idx="21421">
                  <c:v>2.5185725688930001</c:v>
                </c:pt>
                <c:pt idx="21422">
                  <c:v>2.5186159610750001</c:v>
                </c:pt>
                <c:pt idx="21423">
                  <c:v>2.518662929535</c:v>
                </c:pt>
                <c:pt idx="21424">
                  <c:v>2.5187339782709999</c:v>
                </c:pt>
                <c:pt idx="21425">
                  <c:v>2.5188016891479998</c:v>
                </c:pt>
                <c:pt idx="21426">
                  <c:v>2.5188419818879999</c:v>
                </c:pt>
                <c:pt idx="21427">
                  <c:v>2.5188884735110002</c:v>
                </c:pt>
                <c:pt idx="21428">
                  <c:v>2.518936634064</c:v>
                </c:pt>
                <c:pt idx="21429">
                  <c:v>2.5189759731289998</c:v>
                </c:pt>
                <c:pt idx="21430">
                  <c:v>2.5190222263340001</c:v>
                </c:pt>
                <c:pt idx="21431">
                  <c:v>2.5190985202789999</c:v>
                </c:pt>
                <c:pt idx="21432">
                  <c:v>2.5191462039950001</c:v>
                </c:pt>
                <c:pt idx="21433">
                  <c:v>2.5191972255709998</c:v>
                </c:pt>
                <c:pt idx="21434">
                  <c:v>2.5192525386810001</c:v>
                </c:pt>
                <c:pt idx="21435">
                  <c:v>2.5193006992339999</c:v>
                </c:pt>
                <c:pt idx="21436">
                  <c:v>2.5193738937379999</c:v>
                </c:pt>
                <c:pt idx="21437">
                  <c:v>2.5197217464450001</c:v>
                </c:pt>
                <c:pt idx="21438">
                  <c:v>2.520096063614</c:v>
                </c:pt>
                <c:pt idx="21439">
                  <c:v>2.520183324814</c:v>
                </c:pt>
                <c:pt idx="21440">
                  <c:v>2.520273923874</c:v>
                </c:pt>
                <c:pt idx="21441">
                  <c:v>2.5203573703769999</c:v>
                </c:pt>
                <c:pt idx="21442">
                  <c:v>2.5204722881319999</c:v>
                </c:pt>
                <c:pt idx="21443">
                  <c:v>2.5208289623260001</c:v>
                </c:pt>
                <c:pt idx="21444">
                  <c:v>2.5209178924560001</c:v>
                </c:pt>
                <c:pt idx="21445">
                  <c:v>2.5210001468660002</c:v>
                </c:pt>
                <c:pt idx="21446">
                  <c:v>2.5210826396939998</c:v>
                </c:pt>
                <c:pt idx="21447">
                  <c:v>2.5211663246149998</c:v>
                </c:pt>
                <c:pt idx="21448">
                  <c:v>2.5212433338169999</c:v>
                </c:pt>
                <c:pt idx="21449">
                  <c:v>2.5213272571559999</c:v>
                </c:pt>
                <c:pt idx="21450">
                  <c:v>2.5215482711789998</c:v>
                </c:pt>
                <c:pt idx="21451">
                  <c:v>2.5216331481930001</c:v>
                </c:pt>
                <c:pt idx="21452">
                  <c:v>2.5217206478119998</c:v>
                </c:pt>
                <c:pt idx="21453">
                  <c:v>2.5218067169189999</c:v>
                </c:pt>
                <c:pt idx="21454">
                  <c:v>2.522070407867</c:v>
                </c:pt>
                <c:pt idx="21455">
                  <c:v>2.5221986770629998</c:v>
                </c:pt>
                <c:pt idx="21456">
                  <c:v>2.5222840309140002</c:v>
                </c:pt>
                <c:pt idx="21457">
                  <c:v>2.5223681926729999</c:v>
                </c:pt>
                <c:pt idx="21458">
                  <c:v>2.5224497318269998</c:v>
                </c:pt>
                <c:pt idx="21459">
                  <c:v>2.5225894451139999</c:v>
                </c:pt>
                <c:pt idx="21460">
                  <c:v>2.5228888988490001</c:v>
                </c:pt>
                <c:pt idx="21461">
                  <c:v>2.5230019092560001</c:v>
                </c:pt>
                <c:pt idx="21462">
                  <c:v>2.523107767105</c:v>
                </c:pt>
                <c:pt idx="21463">
                  <c:v>2.5232219696040001</c:v>
                </c:pt>
                <c:pt idx="21464">
                  <c:v>2.5234622955320001</c:v>
                </c:pt>
                <c:pt idx="21465">
                  <c:v>2.523536682129</c:v>
                </c:pt>
                <c:pt idx="21466">
                  <c:v>2.523641824722</c:v>
                </c:pt>
                <c:pt idx="21467">
                  <c:v>2.5239670276639998</c:v>
                </c:pt>
                <c:pt idx="21468">
                  <c:v>2.5241601467130002</c:v>
                </c:pt>
                <c:pt idx="21469">
                  <c:v>2.5243706703190001</c:v>
                </c:pt>
                <c:pt idx="21470">
                  <c:v>2.5244863033290001</c:v>
                </c:pt>
                <c:pt idx="21471">
                  <c:v>2.524563789368</c:v>
                </c:pt>
                <c:pt idx="21472">
                  <c:v>2.5246462821960001</c:v>
                </c:pt>
                <c:pt idx="21473">
                  <c:v>2.524694919586</c:v>
                </c:pt>
                <c:pt idx="21474">
                  <c:v>2.5247495174410002</c:v>
                </c:pt>
                <c:pt idx="21475">
                  <c:v>2.5248067379000001</c:v>
                </c:pt>
                <c:pt idx="21476">
                  <c:v>2.524886608124</c:v>
                </c:pt>
                <c:pt idx="21477">
                  <c:v>2.5249652862550001</c:v>
                </c:pt>
                <c:pt idx="21478">
                  <c:v>2.5250833034519999</c:v>
                </c:pt>
                <c:pt idx="21479">
                  <c:v>2.525429010391</c:v>
                </c:pt>
                <c:pt idx="21480">
                  <c:v>2.5255131721500002</c:v>
                </c:pt>
                <c:pt idx="21481">
                  <c:v>2.5256023406980002</c:v>
                </c:pt>
                <c:pt idx="21482">
                  <c:v>2.525686979294</c:v>
                </c:pt>
                <c:pt idx="21483">
                  <c:v>2.5257687568659999</c:v>
                </c:pt>
                <c:pt idx="21484">
                  <c:v>2.5259194374080001</c:v>
                </c:pt>
                <c:pt idx="21485">
                  <c:v>2.526110649109</c:v>
                </c:pt>
                <c:pt idx="21486">
                  <c:v>2.5264768600459999</c:v>
                </c:pt>
                <c:pt idx="21487">
                  <c:v>2.5265617370609998</c:v>
                </c:pt>
                <c:pt idx="21488">
                  <c:v>2.5266509056089999</c:v>
                </c:pt>
                <c:pt idx="21489">
                  <c:v>2.5267448425289998</c:v>
                </c:pt>
                <c:pt idx="21490">
                  <c:v>2.5268421173100002</c:v>
                </c:pt>
                <c:pt idx="21491">
                  <c:v>2.5269384384159999</c:v>
                </c:pt>
                <c:pt idx="21492">
                  <c:v>2.5270285606380001</c:v>
                </c:pt>
                <c:pt idx="21493">
                  <c:v>2.5271227359770001</c:v>
                </c:pt>
                <c:pt idx="21494">
                  <c:v>2.5271785259250001</c:v>
                </c:pt>
                <c:pt idx="21495">
                  <c:v>2.5272316932679999</c:v>
                </c:pt>
                <c:pt idx="21496">
                  <c:v>2.5272841453549999</c:v>
                </c:pt>
                <c:pt idx="21497">
                  <c:v>2.5273406505580001</c:v>
                </c:pt>
                <c:pt idx="21498">
                  <c:v>2.5273916721340002</c:v>
                </c:pt>
                <c:pt idx="21499">
                  <c:v>2.5274472236630001</c:v>
                </c:pt>
                <c:pt idx="21500">
                  <c:v>2.527495622635</c:v>
                </c:pt>
                <c:pt idx="21501">
                  <c:v>2.527594804764</c:v>
                </c:pt>
                <c:pt idx="21502">
                  <c:v>2.5276744365689998</c:v>
                </c:pt>
                <c:pt idx="21503">
                  <c:v>2.5279424190520001</c:v>
                </c:pt>
                <c:pt idx="21504">
                  <c:v>2.5280425548549998</c:v>
                </c:pt>
                <c:pt idx="21505">
                  <c:v>2.528118133545</c:v>
                </c:pt>
                <c:pt idx="21506">
                  <c:v>2.5281884670260002</c:v>
                </c:pt>
                <c:pt idx="21507">
                  <c:v>2.528257608414</c:v>
                </c:pt>
                <c:pt idx="21508">
                  <c:v>2.5283043384549999</c:v>
                </c:pt>
                <c:pt idx="21509">
                  <c:v>2.5283493995669999</c:v>
                </c:pt>
                <c:pt idx="21510">
                  <c:v>2.5283896923069999</c:v>
                </c:pt>
                <c:pt idx="21511">
                  <c:v>2.5284357070920001</c:v>
                </c:pt>
                <c:pt idx="21512">
                  <c:v>2.5284836292269999</c:v>
                </c:pt>
                <c:pt idx="21513">
                  <c:v>2.5285286903380002</c:v>
                </c:pt>
                <c:pt idx="21514">
                  <c:v>2.528573036194</c:v>
                </c:pt>
                <c:pt idx="21515">
                  <c:v>2.5286545753479999</c:v>
                </c:pt>
                <c:pt idx="21516">
                  <c:v>2.5287289619450002</c:v>
                </c:pt>
                <c:pt idx="21517">
                  <c:v>2.5288045406339998</c:v>
                </c:pt>
                <c:pt idx="21518">
                  <c:v>2.5288515090939998</c:v>
                </c:pt>
                <c:pt idx="21519">
                  <c:v>2.5288951396939998</c:v>
                </c:pt>
                <c:pt idx="21520">
                  <c:v>2.5289447307590001</c:v>
                </c:pt>
                <c:pt idx="21521">
                  <c:v>2.5289947986599999</c:v>
                </c:pt>
                <c:pt idx="21522">
                  <c:v>2.5290415287019998</c:v>
                </c:pt>
                <c:pt idx="21523">
                  <c:v>2.5290918350220002</c:v>
                </c:pt>
                <c:pt idx="21524">
                  <c:v>2.5291447639469999</c:v>
                </c:pt>
                <c:pt idx="21525">
                  <c:v>2.5291972160339999</c:v>
                </c:pt>
                <c:pt idx="21526">
                  <c:v>2.529247999191</c:v>
                </c:pt>
                <c:pt idx="21527">
                  <c:v>2.5293371677400001</c:v>
                </c:pt>
                <c:pt idx="21528">
                  <c:v>2.5295209884640002</c:v>
                </c:pt>
                <c:pt idx="21529">
                  <c:v>2.5296754837040001</c:v>
                </c:pt>
                <c:pt idx="21530">
                  <c:v>2.529762506485</c:v>
                </c:pt>
                <c:pt idx="21531">
                  <c:v>2.5298540592190002</c:v>
                </c:pt>
                <c:pt idx="21532">
                  <c:v>2.5299711227419999</c:v>
                </c:pt>
                <c:pt idx="21533">
                  <c:v>2.5303347110750001</c:v>
                </c:pt>
                <c:pt idx="21534">
                  <c:v>2.5307168960570001</c:v>
                </c:pt>
                <c:pt idx="21535">
                  <c:v>2.5308046340939998</c:v>
                </c:pt>
                <c:pt idx="21536">
                  <c:v>2.5308501720429999</c:v>
                </c:pt>
                <c:pt idx="21537">
                  <c:v>2.5309019088750002</c:v>
                </c:pt>
                <c:pt idx="21538">
                  <c:v>2.530955076218</c:v>
                </c:pt>
                <c:pt idx="21539">
                  <c:v>2.5310151577000002</c:v>
                </c:pt>
                <c:pt idx="21540">
                  <c:v>2.531077384949</c:v>
                </c:pt>
                <c:pt idx="21541">
                  <c:v>2.5311460495000002</c:v>
                </c:pt>
                <c:pt idx="21542">
                  <c:v>2.5312159061430002</c:v>
                </c:pt>
                <c:pt idx="21543">
                  <c:v>2.5312876701349998</c:v>
                </c:pt>
                <c:pt idx="21544">
                  <c:v>2.5313556194309998</c:v>
                </c:pt>
                <c:pt idx="21545">
                  <c:v>2.5314300060270001</c:v>
                </c:pt>
                <c:pt idx="21546">
                  <c:v>2.5315101146700001</c:v>
                </c:pt>
                <c:pt idx="21547">
                  <c:v>2.5315861701969999</c:v>
                </c:pt>
                <c:pt idx="21548">
                  <c:v>2.5316672325130001</c:v>
                </c:pt>
                <c:pt idx="21549">
                  <c:v>2.5317389965060002</c:v>
                </c:pt>
                <c:pt idx="21550">
                  <c:v>2.5318105220790001</c:v>
                </c:pt>
                <c:pt idx="21551">
                  <c:v>2.5318784713750002</c:v>
                </c:pt>
                <c:pt idx="21552">
                  <c:v>2.5319416522979998</c:v>
                </c:pt>
                <c:pt idx="21553">
                  <c:v>2.5320091247560002</c:v>
                </c:pt>
                <c:pt idx="21554">
                  <c:v>2.532080173492</c:v>
                </c:pt>
                <c:pt idx="21555">
                  <c:v>2.5321483612060001</c:v>
                </c:pt>
                <c:pt idx="21556">
                  <c:v>2.5322065353390002</c:v>
                </c:pt>
                <c:pt idx="21557">
                  <c:v>2.5322637557980001</c:v>
                </c:pt>
                <c:pt idx="21558">
                  <c:v>2.5323164463040002</c:v>
                </c:pt>
                <c:pt idx="21559">
                  <c:v>2.5323686599730002</c:v>
                </c:pt>
                <c:pt idx="21560">
                  <c:v>2.5324208736420002</c:v>
                </c:pt>
                <c:pt idx="21561">
                  <c:v>2.532505750656</c:v>
                </c:pt>
                <c:pt idx="21562">
                  <c:v>2.5326845645899998</c:v>
                </c:pt>
                <c:pt idx="21563">
                  <c:v>2.5328152179719998</c:v>
                </c:pt>
                <c:pt idx="21564">
                  <c:v>2.532920598984</c:v>
                </c:pt>
                <c:pt idx="21565">
                  <c:v>2.5331304073330001</c:v>
                </c:pt>
                <c:pt idx="21566">
                  <c:v>2.5331985950470002</c:v>
                </c:pt>
                <c:pt idx="21567">
                  <c:v>2.5332672595979999</c:v>
                </c:pt>
                <c:pt idx="21568">
                  <c:v>2.5333082675930001</c:v>
                </c:pt>
                <c:pt idx="21569">
                  <c:v>2.5333464145660001</c:v>
                </c:pt>
                <c:pt idx="21570">
                  <c:v>2.533387899399</c:v>
                </c:pt>
                <c:pt idx="21571">
                  <c:v>2.5334460735320001</c:v>
                </c:pt>
                <c:pt idx="21572">
                  <c:v>2.533482074738</c:v>
                </c:pt>
                <c:pt idx="21573">
                  <c:v>2.5335476398469998</c:v>
                </c:pt>
                <c:pt idx="21574">
                  <c:v>2.5335834026340001</c:v>
                </c:pt>
                <c:pt idx="21575">
                  <c:v>2.5336246490479999</c:v>
                </c:pt>
                <c:pt idx="21576">
                  <c:v>2.533661603928</c:v>
                </c:pt>
                <c:pt idx="21577">
                  <c:v>2.5337233543400002</c:v>
                </c:pt>
                <c:pt idx="21578">
                  <c:v>2.5337617397310002</c:v>
                </c:pt>
                <c:pt idx="21579">
                  <c:v>2.533804655075</c:v>
                </c:pt>
                <c:pt idx="21580">
                  <c:v>2.5338437557220002</c:v>
                </c:pt>
                <c:pt idx="21581">
                  <c:v>2.533886671066</c:v>
                </c:pt>
                <c:pt idx="21582">
                  <c:v>2.5339293479920002</c:v>
                </c:pt>
                <c:pt idx="21583">
                  <c:v>2.5339691638950002</c:v>
                </c:pt>
                <c:pt idx="21584">
                  <c:v>2.534018993378</c:v>
                </c:pt>
                <c:pt idx="21585">
                  <c:v>2.5340971946719999</c:v>
                </c:pt>
                <c:pt idx="21586">
                  <c:v>2.534233570099</c:v>
                </c:pt>
                <c:pt idx="21587">
                  <c:v>2.534550905228</c:v>
                </c:pt>
                <c:pt idx="21588">
                  <c:v>2.5347769260409998</c:v>
                </c:pt>
                <c:pt idx="21589">
                  <c:v>2.5348634719850001</c:v>
                </c:pt>
                <c:pt idx="21590">
                  <c:v>2.5349550247189998</c:v>
                </c:pt>
                <c:pt idx="21591">
                  <c:v>2.5350441932679999</c:v>
                </c:pt>
                <c:pt idx="21592">
                  <c:v>2.5352110862730002</c:v>
                </c:pt>
                <c:pt idx="21593">
                  <c:v>2.5353350639340002</c:v>
                </c:pt>
                <c:pt idx="21594">
                  <c:v>2.5354201793670001</c:v>
                </c:pt>
                <c:pt idx="21595">
                  <c:v>2.535505056381</c:v>
                </c:pt>
                <c:pt idx="21596">
                  <c:v>2.5355918407439999</c:v>
                </c:pt>
                <c:pt idx="21597">
                  <c:v>2.5357122421259999</c:v>
                </c:pt>
                <c:pt idx="21598">
                  <c:v>2.535928726196</c:v>
                </c:pt>
                <c:pt idx="21599">
                  <c:v>2.536061048508</c:v>
                </c:pt>
                <c:pt idx="21600">
                  <c:v>2.5363738536830001</c:v>
                </c:pt>
                <c:pt idx="21601">
                  <c:v>2.5364837646480001</c:v>
                </c:pt>
                <c:pt idx="21602">
                  <c:v>2.5366175174709999</c:v>
                </c:pt>
                <c:pt idx="21603">
                  <c:v>2.5366899967190002</c:v>
                </c:pt>
                <c:pt idx="21604">
                  <c:v>2.5367665290830002</c:v>
                </c:pt>
                <c:pt idx="21605">
                  <c:v>2.5368132591250001</c:v>
                </c:pt>
                <c:pt idx="21606">
                  <c:v>2.5371508598329999</c:v>
                </c:pt>
                <c:pt idx="21607">
                  <c:v>2.5372669696810002</c:v>
                </c:pt>
                <c:pt idx="21608">
                  <c:v>2.5374455451969999</c:v>
                </c:pt>
                <c:pt idx="21609">
                  <c:v>2.5375180244450002</c:v>
                </c:pt>
                <c:pt idx="21610">
                  <c:v>2.537569522858</c:v>
                </c:pt>
                <c:pt idx="21611">
                  <c:v>2.537615060806</c:v>
                </c:pt>
                <c:pt idx="21612">
                  <c:v>2.5376911163329998</c:v>
                </c:pt>
                <c:pt idx="21613">
                  <c:v>2.5377759933470001</c:v>
                </c:pt>
                <c:pt idx="21614">
                  <c:v>2.537850618362</c:v>
                </c:pt>
                <c:pt idx="21615">
                  <c:v>2.5379066467290001</c:v>
                </c:pt>
                <c:pt idx="21616">
                  <c:v>2.5379817485810001</c:v>
                </c:pt>
                <c:pt idx="21617">
                  <c:v>2.5380275249480002</c:v>
                </c:pt>
                <c:pt idx="21618">
                  <c:v>2.5380761623380002</c:v>
                </c:pt>
                <c:pt idx="21619">
                  <c:v>2.538122415543</c:v>
                </c:pt>
                <c:pt idx="21620">
                  <c:v>2.5381636619569998</c:v>
                </c:pt>
                <c:pt idx="21621">
                  <c:v>2.5382051467900002</c:v>
                </c:pt>
                <c:pt idx="21622">
                  <c:v>2.5382530689239999</c:v>
                </c:pt>
                <c:pt idx="21623">
                  <c:v>2.538300275803</c:v>
                </c:pt>
                <c:pt idx="21624">
                  <c:v>2.538347482681</c:v>
                </c:pt>
                <c:pt idx="21625">
                  <c:v>2.5383987426760002</c:v>
                </c:pt>
                <c:pt idx="21626">
                  <c:v>2.5384526252750002</c:v>
                </c:pt>
                <c:pt idx="21627">
                  <c:v>2.5385067462920001</c:v>
                </c:pt>
                <c:pt idx="21628">
                  <c:v>2.5385606288910001</c:v>
                </c:pt>
                <c:pt idx="21629">
                  <c:v>2.5386128425600001</c:v>
                </c:pt>
                <c:pt idx="21630">
                  <c:v>2.5386633872990001</c:v>
                </c:pt>
                <c:pt idx="21631">
                  <c:v>2.538713932037</c:v>
                </c:pt>
                <c:pt idx="21632">
                  <c:v>2.538764476776</c:v>
                </c:pt>
                <c:pt idx="21633">
                  <c:v>2.5388092994689999</c:v>
                </c:pt>
                <c:pt idx="21634">
                  <c:v>2.5388643741610002</c:v>
                </c:pt>
                <c:pt idx="21635">
                  <c:v>2.5389115810390002</c:v>
                </c:pt>
                <c:pt idx="21636">
                  <c:v>2.5389659404749998</c:v>
                </c:pt>
                <c:pt idx="21637">
                  <c:v>2.5390162467959998</c:v>
                </c:pt>
                <c:pt idx="21638">
                  <c:v>2.539097309113</c:v>
                </c:pt>
                <c:pt idx="21639">
                  <c:v>2.5391831398010001</c:v>
                </c:pt>
                <c:pt idx="21640">
                  <c:v>2.5393757820129998</c:v>
                </c:pt>
                <c:pt idx="21641">
                  <c:v>2.539496660233</c:v>
                </c:pt>
                <c:pt idx="21642">
                  <c:v>2.5396196842190002</c:v>
                </c:pt>
                <c:pt idx="21643">
                  <c:v>2.5397799015050002</c:v>
                </c:pt>
                <c:pt idx="21644">
                  <c:v>2.5398797988889998</c:v>
                </c:pt>
                <c:pt idx="21645">
                  <c:v>2.539939880371</c:v>
                </c:pt>
                <c:pt idx="21646">
                  <c:v>2.5400018692019999</c:v>
                </c:pt>
                <c:pt idx="21647">
                  <c:v>2.5400660037990002</c:v>
                </c:pt>
                <c:pt idx="21648">
                  <c:v>2.5401310920719999</c:v>
                </c:pt>
                <c:pt idx="21649">
                  <c:v>2.5401980876920001</c:v>
                </c:pt>
                <c:pt idx="21650">
                  <c:v>2.5402722358699998</c:v>
                </c:pt>
                <c:pt idx="21651">
                  <c:v>2.5403530597690001</c:v>
                </c:pt>
                <c:pt idx="21652">
                  <c:v>2.5404412746429998</c:v>
                </c:pt>
                <c:pt idx="21653">
                  <c:v>2.5405387878419998</c:v>
                </c:pt>
                <c:pt idx="21654">
                  <c:v>2.5406367778779999</c:v>
                </c:pt>
                <c:pt idx="21655">
                  <c:v>2.540736436844</c:v>
                </c:pt>
                <c:pt idx="21656">
                  <c:v>2.5408403873440002</c:v>
                </c:pt>
                <c:pt idx="21657">
                  <c:v>2.540939092636</c:v>
                </c:pt>
                <c:pt idx="21658">
                  <c:v>2.5410416126249999</c:v>
                </c:pt>
                <c:pt idx="21659">
                  <c:v>2.5411434173580001</c:v>
                </c:pt>
                <c:pt idx="21660">
                  <c:v>2.5412342548370002</c:v>
                </c:pt>
                <c:pt idx="21661">
                  <c:v>2.541322469711</c:v>
                </c:pt>
                <c:pt idx="21662">
                  <c:v>2.5413997173310001</c:v>
                </c:pt>
                <c:pt idx="21663">
                  <c:v>2.5414636135099999</c:v>
                </c:pt>
                <c:pt idx="21664">
                  <c:v>2.541521072388</c:v>
                </c:pt>
                <c:pt idx="21665">
                  <c:v>2.541620969772</c:v>
                </c:pt>
                <c:pt idx="21666">
                  <c:v>2.5417478084559999</c:v>
                </c:pt>
                <c:pt idx="21667">
                  <c:v>2.542060136795</c:v>
                </c:pt>
                <c:pt idx="21668">
                  <c:v>2.5421845912930001</c:v>
                </c:pt>
                <c:pt idx="21669">
                  <c:v>2.5422554016109999</c:v>
                </c:pt>
                <c:pt idx="21670">
                  <c:v>2.542316675186</c:v>
                </c:pt>
                <c:pt idx="21671">
                  <c:v>2.5423786640169999</c:v>
                </c:pt>
                <c:pt idx="21672">
                  <c:v>2.5424182415010002</c:v>
                </c:pt>
                <c:pt idx="21673">
                  <c:v>2.5424690246580002</c:v>
                </c:pt>
                <c:pt idx="21674">
                  <c:v>2.5425064563749999</c:v>
                </c:pt>
                <c:pt idx="21675">
                  <c:v>2.542539596558</c:v>
                </c:pt>
                <c:pt idx="21676">
                  <c:v>2.5426037311549998</c:v>
                </c:pt>
                <c:pt idx="21677">
                  <c:v>2.5427546501160001</c:v>
                </c:pt>
                <c:pt idx="21678">
                  <c:v>2.5430371761320001</c:v>
                </c:pt>
                <c:pt idx="21679">
                  <c:v>2.5431089401250002</c:v>
                </c:pt>
                <c:pt idx="21680">
                  <c:v>2.543181419373</c:v>
                </c:pt>
                <c:pt idx="21681">
                  <c:v>2.543226718903</c:v>
                </c:pt>
                <c:pt idx="21682">
                  <c:v>2.5432958602909999</c:v>
                </c:pt>
                <c:pt idx="21683">
                  <c:v>2.5436055660250001</c:v>
                </c:pt>
                <c:pt idx="21684">
                  <c:v>2.543713331223</c:v>
                </c:pt>
                <c:pt idx="21685">
                  <c:v>2.543760538101</c:v>
                </c:pt>
                <c:pt idx="21686">
                  <c:v>2.543837070465</c:v>
                </c:pt>
                <c:pt idx="21687">
                  <c:v>2.5439202785489998</c:v>
                </c:pt>
                <c:pt idx="21688">
                  <c:v>2.544001340866</c:v>
                </c:pt>
                <c:pt idx="21689">
                  <c:v>2.5441148281100001</c:v>
                </c:pt>
                <c:pt idx="21690">
                  <c:v>2.5444419383999999</c:v>
                </c:pt>
                <c:pt idx="21691">
                  <c:v>2.5447471141819999</c:v>
                </c:pt>
                <c:pt idx="21692">
                  <c:v>2.5448946952820002</c:v>
                </c:pt>
                <c:pt idx="21693">
                  <c:v>2.5450041294100001</c:v>
                </c:pt>
                <c:pt idx="21694">
                  <c:v>2.545061349869</c:v>
                </c:pt>
                <c:pt idx="21695">
                  <c:v>2.5451459884640002</c:v>
                </c:pt>
                <c:pt idx="21696">
                  <c:v>2.5452606678010001</c:v>
                </c:pt>
                <c:pt idx="21697">
                  <c:v>2.5455005168909999</c:v>
                </c:pt>
                <c:pt idx="21698">
                  <c:v>2.5456306934359998</c:v>
                </c:pt>
                <c:pt idx="21699">
                  <c:v>2.54585313797</c:v>
                </c:pt>
                <c:pt idx="21700">
                  <c:v>2.546198606491</c:v>
                </c:pt>
                <c:pt idx="21701">
                  <c:v>2.5462865829469998</c:v>
                </c:pt>
                <c:pt idx="21702">
                  <c:v>2.5464057922359999</c:v>
                </c:pt>
                <c:pt idx="21703">
                  <c:v>2.5465171337129999</c:v>
                </c:pt>
                <c:pt idx="21704">
                  <c:v>2.5466051101680001</c:v>
                </c:pt>
                <c:pt idx="21705">
                  <c:v>2.5466575622560002</c:v>
                </c:pt>
                <c:pt idx="21706">
                  <c:v>2.546709299088</c:v>
                </c:pt>
                <c:pt idx="21707">
                  <c:v>2.5467934608460001</c:v>
                </c:pt>
                <c:pt idx="21708">
                  <c:v>2.5470454692839999</c:v>
                </c:pt>
                <c:pt idx="21709">
                  <c:v>2.547169685364</c:v>
                </c:pt>
                <c:pt idx="21710">
                  <c:v>2.5473315715789999</c:v>
                </c:pt>
                <c:pt idx="21711">
                  <c:v>2.5474271774289998</c:v>
                </c:pt>
                <c:pt idx="21712">
                  <c:v>2.547525405884</c:v>
                </c:pt>
                <c:pt idx="21713">
                  <c:v>2.5476233959200001</c:v>
                </c:pt>
                <c:pt idx="21714">
                  <c:v>2.5477185249329999</c:v>
                </c:pt>
                <c:pt idx="21715">
                  <c:v>2.5478098392490001</c:v>
                </c:pt>
                <c:pt idx="21716">
                  <c:v>2.547924995422</c:v>
                </c:pt>
                <c:pt idx="21717">
                  <c:v>2.5480086803440001</c:v>
                </c:pt>
                <c:pt idx="21718">
                  <c:v>2.5480616092680002</c:v>
                </c:pt>
                <c:pt idx="21719">
                  <c:v>2.5481204986570001</c:v>
                </c:pt>
                <c:pt idx="21720">
                  <c:v>2.5481824874879999</c:v>
                </c:pt>
                <c:pt idx="21721">
                  <c:v>2.5482480525970002</c:v>
                </c:pt>
                <c:pt idx="21722">
                  <c:v>2.5483160018920001</c:v>
                </c:pt>
                <c:pt idx="21723">
                  <c:v>2.5483853816990001</c:v>
                </c:pt>
                <c:pt idx="21724">
                  <c:v>2.5484504699710002</c:v>
                </c:pt>
                <c:pt idx="21725">
                  <c:v>2.5485208034519999</c:v>
                </c:pt>
                <c:pt idx="21726">
                  <c:v>2.5485918521880002</c:v>
                </c:pt>
                <c:pt idx="21727">
                  <c:v>2.548660516739</c:v>
                </c:pt>
                <c:pt idx="21728">
                  <c:v>2.5487256050110001</c:v>
                </c:pt>
                <c:pt idx="21729">
                  <c:v>2.54878616333</c:v>
                </c:pt>
                <c:pt idx="21730">
                  <c:v>2.5488398075099998</c:v>
                </c:pt>
                <c:pt idx="21731">
                  <c:v>2.5488967895510002</c:v>
                </c:pt>
                <c:pt idx="21732">
                  <c:v>2.548951864243</c:v>
                </c:pt>
                <c:pt idx="21733">
                  <c:v>2.5490050315859998</c:v>
                </c:pt>
                <c:pt idx="21734">
                  <c:v>2.5490579605099999</c:v>
                </c:pt>
                <c:pt idx="21735">
                  <c:v>2.549112081528</c:v>
                </c:pt>
                <c:pt idx="21736">
                  <c:v>2.5492069721220001</c:v>
                </c:pt>
                <c:pt idx="21737">
                  <c:v>2.5492875576020002</c:v>
                </c:pt>
                <c:pt idx="21738">
                  <c:v>2.549593687057</c:v>
                </c:pt>
                <c:pt idx="21739">
                  <c:v>2.5496971607210002</c:v>
                </c:pt>
                <c:pt idx="21740">
                  <c:v>2.549795866013</c:v>
                </c:pt>
                <c:pt idx="21741">
                  <c:v>2.5498950481409999</c:v>
                </c:pt>
                <c:pt idx="21742">
                  <c:v>2.5500216484070002</c:v>
                </c:pt>
                <c:pt idx="21743">
                  <c:v>2.550122022629</c:v>
                </c:pt>
                <c:pt idx="21744">
                  <c:v>2.5501933097839999</c:v>
                </c:pt>
                <c:pt idx="21745">
                  <c:v>2.5502333641049999</c:v>
                </c:pt>
                <c:pt idx="21746">
                  <c:v>2.550277471542</c:v>
                </c:pt>
                <c:pt idx="21747">
                  <c:v>2.5503168106079999</c:v>
                </c:pt>
                <c:pt idx="21748">
                  <c:v>2.5503566265109998</c:v>
                </c:pt>
                <c:pt idx="21749">
                  <c:v>2.550395727158</c:v>
                </c:pt>
                <c:pt idx="21750">
                  <c:v>2.5504431724550001</c:v>
                </c:pt>
                <c:pt idx="21751">
                  <c:v>2.5504889488220002</c:v>
                </c:pt>
                <c:pt idx="21752">
                  <c:v>2.5505290031430001</c:v>
                </c:pt>
                <c:pt idx="21753">
                  <c:v>2.5505740642550001</c:v>
                </c:pt>
                <c:pt idx="21754">
                  <c:v>2.5506169795989999</c:v>
                </c:pt>
                <c:pt idx="21755">
                  <c:v>2.5506584644319998</c:v>
                </c:pt>
                <c:pt idx="21756">
                  <c:v>2.5507266521449998</c:v>
                </c:pt>
                <c:pt idx="21757">
                  <c:v>2.5507771968839998</c:v>
                </c:pt>
                <c:pt idx="21758">
                  <c:v>2.5508220195770002</c:v>
                </c:pt>
                <c:pt idx="21759">
                  <c:v>2.5508723258970001</c:v>
                </c:pt>
                <c:pt idx="21760">
                  <c:v>2.5509181022640002</c:v>
                </c:pt>
                <c:pt idx="21761">
                  <c:v>2.550964593887</c:v>
                </c:pt>
                <c:pt idx="21762">
                  <c:v>2.5510122776030002</c:v>
                </c:pt>
                <c:pt idx="21763">
                  <c:v>2.5510854721070002</c:v>
                </c:pt>
                <c:pt idx="21764">
                  <c:v>2.551159620285</c:v>
                </c:pt>
                <c:pt idx="21765">
                  <c:v>2.551238059998</c:v>
                </c:pt>
                <c:pt idx="21766">
                  <c:v>2.5513527393339999</c:v>
                </c:pt>
                <c:pt idx="21767">
                  <c:v>2.5515282154080001</c:v>
                </c:pt>
                <c:pt idx="21768">
                  <c:v>2.551642656326</c:v>
                </c:pt>
                <c:pt idx="21769">
                  <c:v>2.551966905594</c:v>
                </c:pt>
                <c:pt idx="21770">
                  <c:v>2.5523154735569999</c:v>
                </c:pt>
                <c:pt idx="21771">
                  <c:v>2.5526554584499999</c:v>
                </c:pt>
                <c:pt idx="21772">
                  <c:v>2.5528409481050001</c:v>
                </c:pt>
                <c:pt idx="21773">
                  <c:v>2.5529267787930001</c:v>
                </c:pt>
                <c:pt idx="21774">
                  <c:v>2.5530207157140001</c:v>
                </c:pt>
                <c:pt idx="21775">
                  <c:v>2.553116321564</c:v>
                </c:pt>
                <c:pt idx="21776">
                  <c:v>2.553210258484</c:v>
                </c:pt>
                <c:pt idx="21777">
                  <c:v>2.553332567215</c:v>
                </c:pt>
                <c:pt idx="21778">
                  <c:v>2.553496599197</c:v>
                </c:pt>
                <c:pt idx="21779">
                  <c:v>2.5535917282099998</c:v>
                </c:pt>
                <c:pt idx="21780">
                  <c:v>2.5536401271820002</c:v>
                </c:pt>
                <c:pt idx="21781">
                  <c:v>2.553740501404</c:v>
                </c:pt>
                <c:pt idx="21782">
                  <c:v>2.5537905693049998</c:v>
                </c:pt>
                <c:pt idx="21783">
                  <c:v>2.5538413524629999</c:v>
                </c:pt>
                <c:pt idx="21784">
                  <c:v>2.5538933277129998</c:v>
                </c:pt>
                <c:pt idx="21785">
                  <c:v>2.553984880447</c:v>
                </c:pt>
                <c:pt idx="21786">
                  <c:v>2.554143190384</c:v>
                </c:pt>
                <c:pt idx="21787">
                  <c:v>2.554457426071</c:v>
                </c:pt>
                <c:pt idx="21788">
                  <c:v>2.554539442062</c:v>
                </c:pt>
                <c:pt idx="21789">
                  <c:v>2.5546188354489998</c:v>
                </c:pt>
                <c:pt idx="21790">
                  <c:v>2.554701328278</c:v>
                </c:pt>
                <c:pt idx="21791">
                  <c:v>2.5547795295719999</c:v>
                </c:pt>
                <c:pt idx="21792">
                  <c:v>2.5548284053799999</c:v>
                </c:pt>
                <c:pt idx="21793">
                  <c:v>2.554898500443</c:v>
                </c:pt>
                <c:pt idx="21794">
                  <c:v>2.5549762248989998</c:v>
                </c:pt>
                <c:pt idx="21795">
                  <c:v>2.5550210475920001</c:v>
                </c:pt>
                <c:pt idx="21796">
                  <c:v>2.5550708770749999</c:v>
                </c:pt>
                <c:pt idx="21797">
                  <c:v>2.5551502704620002</c:v>
                </c:pt>
                <c:pt idx="21798">
                  <c:v>2.5552556514739999</c:v>
                </c:pt>
                <c:pt idx="21799">
                  <c:v>2.5553424358369998</c:v>
                </c:pt>
                <c:pt idx="21800">
                  <c:v>2.5554175376889998</c:v>
                </c:pt>
                <c:pt idx="21801">
                  <c:v>2.55548787117</c:v>
                </c:pt>
                <c:pt idx="21802">
                  <c:v>2.5555377006529998</c:v>
                </c:pt>
                <c:pt idx="21803">
                  <c:v>2.5556163787839998</c:v>
                </c:pt>
                <c:pt idx="21804">
                  <c:v>2.5558269023900002</c:v>
                </c:pt>
                <c:pt idx="21805">
                  <c:v>2.556042432785</c:v>
                </c:pt>
                <c:pt idx="21806">
                  <c:v>2.5560970306400002</c:v>
                </c:pt>
                <c:pt idx="21807">
                  <c:v>2.5561521053309999</c:v>
                </c:pt>
                <c:pt idx="21808">
                  <c:v>2.5562016963960001</c:v>
                </c:pt>
                <c:pt idx="21809">
                  <c:v>2.5562822818759998</c:v>
                </c:pt>
                <c:pt idx="21810">
                  <c:v>2.5563304424290001</c:v>
                </c:pt>
                <c:pt idx="21811">
                  <c:v>2.5563857555389999</c:v>
                </c:pt>
                <c:pt idx="21812">
                  <c:v>2.5564386844640001</c:v>
                </c:pt>
                <c:pt idx="21813">
                  <c:v>2.5564920902249999</c:v>
                </c:pt>
                <c:pt idx="21814">
                  <c:v>2.5565450191500001</c:v>
                </c:pt>
                <c:pt idx="21815">
                  <c:v>2.5566067695619998</c:v>
                </c:pt>
                <c:pt idx="21816">
                  <c:v>2.5567150115969999</c:v>
                </c:pt>
                <c:pt idx="21817">
                  <c:v>2.5569221973420002</c:v>
                </c:pt>
                <c:pt idx="21818">
                  <c:v>2.5570549964899998</c:v>
                </c:pt>
                <c:pt idx="21819">
                  <c:v>2.557149887085</c:v>
                </c:pt>
                <c:pt idx="21820">
                  <c:v>2.5572052001949999</c:v>
                </c:pt>
                <c:pt idx="21821">
                  <c:v>2.5572659969329998</c:v>
                </c:pt>
                <c:pt idx="21822">
                  <c:v>2.5573327541349999</c:v>
                </c:pt>
                <c:pt idx="21823">
                  <c:v>2.557406187057</c:v>
                </c:pt>
                <c:pt idx="21824">
                  <c:v>2.557489871979</c:v>
                </c:pt>
                <c:pt idx="21825">
                  <c:v>2.557578802109</c:v>
                </c:pt>
                <c:pt idx="21826">
                  <c:v>2.5576758384699998</c:v>
                </c:pt>
                <c:pt idx="21827">
                  <c:v>2.5577733516690002</c:v>
                </c:pt>
                <c:pt idx="21828">
                  <c:v>2.557870149612</c:v>
                </c:pt>
                <c:pt idx="21829">
                  <c:v>2.5579667091370002</c:v>
                </c:pt>
                <c:pt idx="21830">
                  <c:v>2.5580594539639998</c:v>
                </c:pt>
                <c:pt idx="21831">
                  <c:v>2.5581488609309999</c:v>
                </c:pt>
                <c:pt idx="21832">
                  <c:v>2.558229207993</c:v>
                </c:pt>
                <c:pt idx="21833">
                  <c:v>2.5583047866820001</c:v>
                </c:pt>
                <c:pt idx="21834">
                  <c:v>2.5583708286290001</c:v>
                </c:pt>
                <c:pt idx="21835">
                  <c:v>2.558433294296</c:v>
                </c:pt>
                <c:pt idx="21836">
                  <c:v>2.5584919452669999</c:v>
                </c:pt>
                <c:pt idx="21837">
                  <c:v>2.5585465431209999</c:v>
                </c:pt>
                <c:pt idx="21838">
                  <c:v>2.5585973262790001</c:v>
                </c:pt>
                <c:pt idx="21839">
                  <c:v>2.5586977004999998</c:v>
                </c:pt>
                <c:pt idx="21840">
                  <c:v>2.5587899684909998</c:v>
                </c:pt>
                <c:pt idx="21841">
                  <c:v>2.5589346885680002</c:v>
                </c:pt>
                <c:pt idx="21842">
                  <c:v>2.5590722560880002</c:v>
                </c:pt>
                <c:pt idx="21843">
                  <c:v>2.5591678619380001</c:v>
                </c:pt>
                <c:pt idx="21844">
                  <c:v>2.5594229698180002</c:v>
                </c:pt>
                <c:pt idx="21845">
                  <c:v>2.5594930648799998</c:v>
                </c:pt>
                <c:pt idx="21846">
                  <c:v>2.5595822334289999</c:v>
                </c:pt>
                <c:pt idx="21847">
                  <c:v>2.559648990631</c:v>
                </c:pt>
                <c:pt idx="21848">
                  <c:v>2.5597088336940002</c:v>
                </c:pt>
                <c:pt idx="21849">
                  <c:v>2.5597505569460002</c:v>
                </c:pt>
                <c:pt idx="21850">
                  <c:v>2.5597844123839999</c:v>
                </c:pt>
                <c:pt idx="21851">
                  <c:v>2.5598409175870001</c:v>
                </c:pt>
                <c:pt idx="21852">
                  <c:v>2.5598762035370002</c:v>
                </c:pt>
                <c:pt idx="21853">
                  <c:v>2.5599403381350001</c:v>
                </c:pt>
                <c:pt idx="21854">
                  <c:v>2.559981822968</c:v>
                </c:pt>
                <c:pt idx="21855">
                  <c:v>2.5600233077999999</c:v>
                </c:pt>
                <c:pt idx="21856">
                  <c:v>2.560067415237</c:v>
                </c:pt>
                <c:pt idx="21857">
                  <c:v>2.56010556221</c:v>
                </c:pt>
                <c:pt idx="21858">
                  <c:v>2.560140371323</c:v>
                </c:pt>
                <c:pt idx="21859">
                  <c:v>2.5601837635039999</c:v>
                </c:pt>
                <c:pt idx="21860">
                  <c:v>2.560225963593</c:v>
                </c:pt>
                <c:pt idx="21861">
                  <c:v>2.560262680054</c:v>
                </c:pt>
                <c:pt idx="21862">
                  <c:v>2.5603075027469999</c:v>
                </c:pt>
                <c:pt idx="21863">
                  <c:v>2.5603728294370001</c:v>
                </c:pt>
                <c:pt idx="21864">
                  <c:v>2.5604426860810001</c:v>
                </c:pt>
                <c:pt idx="21865">
                  <c:v>2.5605139732360001</c:v>
                </c:pt>
                <c:pt idx="21866">
                  <c:v>2.560555458069</c:v>
                </c:pt>
                <c:pt idx="21867">
                  <c:v>2.5605995655060001</c:v>
                </c:pt>
                <c:pt idx="21868">
                  <c:v>2.56063914299</c:v>
                </c:pt>
                <c:pt idx="21869">
                  <c:v>2.5607223510739998</c:v>
                </c:pt>
                <c:pt idx="21870">
                  <c:v>2.5610167980190002</c:v>
                </c:pt>
                <c:pt idx="21871">
                  <c:v>2.5611715316770001</c:v>
                </c:pt>
                <c:pt idx="21872">
                  <c:v>2.5613250732420001</c:v>
                </c:pt>
                <c:pt idx="21873">
                  <c:v>2.5616536140439998</c:v>
                </c:pt>
                <c:pt idx="21874">
                  <c:v>2.5619816780089999</c:v>
                </c:pt>
                <c:pt idx="21875">
                  <c:v>2.5622692108149998</c:v>
                </c:pt>
                <c:pt idx="21876">
                  <c:v>2.5626125335690002</c:v>
                </c:pt>
                <c:pt idx="21877">
                  <c:v>2.562759876251</c:v>
                </c:pt>
                <c:pt idx="21878">
                  <c:v>2.5629432201390001</c:v>
                </c:pt>
                <c:pt idx="21879">
                  <c:v>2.5632262229920002</c:v>
                </c:pt>
                <c:pt idx="21880">
                  <c:v>2.5635983943939999</c:v>
                </c:pt>
                <c:pt idx="21881">
                  <c:v>2.5636920928959999</c:v>
                </c:pt>
                <c:pt idx="21882">
                  <c:v>2.5637423992159998</c:v>
                </c:pt>
                <c:pt idx="21883">
                  <c:v>2.5638399124150002</c:v>
                </c:pt>
                <c:pt idx="21884">
                  <c:v>2.5639340877530001</c:v>
                </c:pt>
                <c:pt idx="21885">
                  <c:v>2.5640203952789999</c:v>
                </c:pt>
                <c:pt idx="21886">
                  <c:v>2.56436419487</c:v>
                </c:pt>
                <c:pt idx="21887">
                  <c:v>2.5644800662990002</c:v>
                </c:pt>
                <c:pt idx="21888">
                  <c:v>2.5645680427549999</c:v>
                </c:pt>
                <c:pt idx="21889">
                  <c:v>2.5646166801449999</c:v>
                </c:pt>
                <c:pt idx="21890">
                  <c:v>2.5646629333500002</c:v>
                </c:pt>
                <c:pt idx="21891">
                  <c:v>2.564711093903</c:v>
                </c:pt>
                <c:pt idx="21892">
                  <c:v>2.5647637844090001</c:v>
                </c:pt>
                <c:pt idx="21893">
                  <c:v>2.5648562908170001</c:v>
                </c:pt>
                <c:pt idx="21894">
                  <c:v>2.5649492740630002</c:v>
                </c:pt>
                <c:pt idx="21895">
                  <c:v>2.5652825832369999</c:v>
                </c:pt>
                <c:pt idx="21896">
                  <c:v>2.5656044483180001</c:v>
                </c:pt>
                <c:pt idx="21897">
                  <c:v>2.5657873153690001</c:v>
                </c:pt>
                <c:pt idx="21898">
                  <c:v>2.5658934116359999</c:v>
                </c:pt>
                <c:pt idx="21899">
                  <c:v>2.5660219192499998</c:v>
                </c:pt>
                <c:pt idx="21900">
                  <c:v>2.5661349296570002</c:v>
                </c:pt>
                <c:pt idx="21901">
                  <c:v>2.5662202835080001</c:v>
                </c:pt>
                <c:pt idx="21902">
                  <c:v>2.5662779808040002</c:v>
                </c:pt>
                <c:pt idx="21903">
                  <c:v>2.5663459300990001</c:v>
                </c:pt>
                <c:pt idx="21904">
                  <c:v>2.5663986206049998</c:v>
                </c:pt>
                <c:pt idx="21905">
                  <c:v>2.5664641857150001</c:v>
                </c:pt>
                <c:pt idx="21906">
                  <c:v>2.5665452480319999</c:v>
                </c:pt>
                <c:pt idx="21907">
                  <c:v>2.5667526721949998</c:v>
                </c:pt>
                <c:pt idx="21908">
                  <c:v>2.5668604373930002</c:v>
                </c:pt>
                <c:pt idx="21909">
                  <c:v>2.5671048164369998</c:v>
                </c:pt>
                <c:pt idx="21910">
                  <c:v>2.567233085632</c:v>
                </c:pt>
                <c:pt idx="21911">
                  <c:v>2.5673639774320001</c:v>
                </c:pt>
                <c:pt idx="21912">
                  <c:v>2.5676786899569999</c:v>
                </c:pt>
                <c:pt idx="21913">
                  <c:v>2.5677587985989998</c:v>
                </c:pt>
                <c:pt idx="21914">
                  <c:v>2.5678091049190002</c:v>
                </c:pt>
                <c:pt idx="21915">
                  <c:v>2.5678858757020002</c:v>
                </c:pt>
                <c:pt idx="21916">
                  <c:v>2.5679979324339999</c:v>
                </c:pt>
                <c:pt idx="21917">
                  <c:v>2.5681402683260002</c:v>
                </c:pt>
                <c:pt idx="21918">
                  <c:v>2.5682225227359998</c:v>
                </c:pt>
                <c:pt idx="21919">
                  <c:v>2.5683121681209999</c:v>
                </c:pt>
                <c:pt idx="21920">
                  <c:v>2.5684742927549999</c:v>
                </c:pt>
                <c:pt idx="21921">
                  <c:v>2.5687189102170001</c:v>
                </c:pt>
                <c:pt idx="21922">
                  <c:v>2.568878889084</c:v>
                </c:pt>
                <c:pt idx="21923">
                  <c:v>2.5690102577210001</c:v>
                </c:pt>
                <c:pt idx="21924">
                  <c:v>2.5690958499910002</c:v>
                </c:pt>
                <c:pt idx="21925">
                  <c:v>2.5691800117489998</c:v>
                </c:pt>
                <c:pt idx="21926">
                  <c:v>2.5692858695980001</c:v>
                </c:pt>
                <c:pt idx="21927">
                  <c:v>2.5693695545200002</c:v>
                </c:pt>
                <c:pt idx="21928">
                  <c:v>2.5694222450259998</c:v>
                </c:pt>
                <c:pt idx="21929">
                  <c:v>2.5694847106930001</c:v>
                </c:pt>
                <c:pt idx="21930">
                  <c:v>2.569571495056</c:v>
                </c:pt>
                <c:pt idx="21931">
                  <c:v>2.5696547031399999</c:v>
                </c:pt>
                <c:pt idx="21932">
                  <c:v>2.5697462558750002</c:v>
                </c:pt>
                <c:pt idx="21933">
                  <c:v>2.5699372291559999</c:v>
                </c:pt>
                <c:pt idx="21934">
                  <c:v>2.5700252056120001</c:v>
                </c:pt>
                <c:pt idx="21935">
                  <c:v>2.570070028305</c:v>
                </c:pt>
                <c:pt idx="21936">
                  <c:v>2.5701167583469999</c:v>
                </c:pt>
                <c:pt idx="21937">
                  <c:v>2.5701620578769999</c:v>
                </c:pt>
                <c:pt idx="21938">
                  <c:v>2.5702135562900001</c:v>
                </c:pt>
                <c:pt idx="21939">
                  <c:v>2.5703024864200001</c:v>
                </c:pt>
                <c:pt idx="21940">
                  <c:v>2.57040143013</c:v>
                </c:pt>
                <c:pt idx="21941">
                  <c:v>2.570455312729</c:v>
                </c:pt>
                <c:pt idx="21942">
                  <c:v>2.5705106258389998</c:v>
                </c:pt>
                <c:pt idx="21943">
                  <c:v>2.5705623626710001</c:v>
                </c:pt>
                <c:pt idx="21944">
                  <c:v>2.5706169605259999</c:v>
                </c:pt>
                <c:pt idx="21945">
                  <c:v>2.5706746578219999</c:v>
                </c:pt>
                <c:pt idx="21946">
                  <c:v>2.5707366466520001</c:v>
                </c:pt>
                <c:pt idx="21947">
                  <c:v>2.5707988739009999</c:v>
                </c:pt>
                <c:pt idx="21948">
                  <c:v>2.5708644390109998</c:v>
                </c:pt>
                <c:pt idx="21949">
                  <c:v>2.570927858353</c:v>
                </c:pt>
                <c:pt idx="21950">
                  <c:v>2.5709905624389999</c:v>
                </c:pt>
                <c:pt idx="21951">
                  <c:v>2.5710546970369998</c:v>
                </c:pt>
                <c:pt idx="21952">
                  <c:v>2.5711152553560002</c:v>
                </c:pt>
                <c:pt idx="21953">
                  <c:v>2.5711836814879998</c:v>
                </c:pt>
                <c:pt idx="21954">
                  <c:v>2.5712521076199999</c:v>
                </c:pt>
                <c:pt idx="21955">
                  <c:v>2.5713245868680001</c:v>
                </c:pt>
                <c:pt idx="21956">
                  <c:v>2.5713911056519998</c:v>
                </c:pt>
                <c:pt idx="21957">
                  <c:v>2.571456670761</c:v>
                </c:pt>
                <c:pt idx="21958">
                  <c:v>2.5715231895450001</c:v>
                </c:pt>
                <c:pt idx="21959">
                  <c:v>2.5715878009800002</c:v>
                </c:pt>
                <c:pt idx="21960">
                  <c:v>2.5716509819029998</c:v>
                </c:pt>
                <c:pt idx="21961">
                  <c:v>2.571707725525</c:v>
                </c:pt>
                <c:pt idx="21962">
                  <c:v>2.5717689991000001</c:v>
                </c:pt>
                <c:pt idx="21963">
                  <c:v>2.571828126907</c:v>
                </c:pt>
                <c:pt idx="21964">
                  <c:v>2.5718822479250001</c:v>
                </c:pt>
                <c:pt idx="21965">
                  <c:v>2.5719285011289998</c:v>
                </c:pt>
                <c:pt idx="21966">
                  <c:v>2.5720102787019998</c:v>
                </c:pt>
                <c:pt idx="21967">
                  <c:v>2.5721306800839998</c:v>
                </c:pt>
                <c:pt idx="21968">
                  <c:v>2.5722076892849999</c:v>
                </c:pt>
                <c:pt idx="21969">
                  <c:v>2.5723419189449999</c:v>
                </c:pt>
                <c:pt idx="21970">
                  <c:v>2.5725853443150002</c:v>
                </c:pt>
                <c:pt idx="21971">
                  <c:v>2.5726516246800002</c:v>
                </c:pt>
                <c:pt idx="21972">
                  <c:v>2.5727376937869999</c:v>
                </c:pt>
                <c:pt idx="21973">
                  <c:v>2.5727734565730001</c:v>
                </c:pt>
                <c:pt idx="21974">
                  <c:v>2.5728538036350002</c:v>
                </c:pt>
                <c:pt idx="21975">
                  <c:v>2.572916269302</c:v>
                </c:pt>
                <c:pt idx="21976">
                  <c:v>2.5730454921720001</c:v>
                </c:pt>
                <c:pt idx="21977">
                  <c:v>2.573146343231</c:v>
                </c:pt>
                <c:pt idx="21978">
                  <c:v>2.5732121467589999</c:v>
                </c:pt>
                <c:pt idx="21979">
                  <c:v>2.5732467174529998</c:v>
                </c:pt>
                <c:pt idx="21980">
                  <c:v>2.5732872486109999</c:v>
                </c:pt>
                <c:pt idx="21981">
                  <c:v>2.5733339786529998</c:v>
                </c:pt>
                <c:pt idx="21982">
                  <c:v>2.5733783245090001</c:v>
                </c:pt>
                <c:pt idx="21983">
                  <c:v>2.5734210014340002</c:v>
                </c:pt>
                <c:pt idx="21984">
                  <c:v>2.5734641551970001</c:v>
                </c:pt>
                <c:pt idx="21985">
                  <c:v>2.573502063751</c:v>
                </c:pt>
                <c:pt idx="21986">
                  <c:v>2.5735359191890002</c:v>
                </c:pt>
                <c:pt idx="21987">
                  <c:v>2.573578596115</c:v>
                </c:pt>
                <c:pt idx="21988">
                  <c:v>2.5736272335049999</c:v>
                </c:pt>
                <c:pt idx="21989">
                  <c:v>2.5736739635469998</c:v>
                </c:pt>
                <c:pt idx="21990">
                  <c:v>2.5737240314480001</c:v>
                </c:pt>
                <c:pt idx="21991">
                  <c:v>2.5737750530239998</c:v>
                </c:pt>
                <c:pt idx="21992">
                  <c:v>2.5738213062290001</c:v>
                </c:pt>
                <c:pt idx="21993">
                  <c:v>2.57386636734</c:v>
                </c:pt>
                <c:pt idx="21994">
                  <c:v>2.5739102363590001</c:v>
                </c:pt>
                <c:pt idx="21995">
                  <c:v>2.5739576816560001</c:v>
                </c:pt>
                <c:pt idx="21996">
                  <c:v>2.574002504349</c:v>
                </c:pt>
                <c:pt idx="21997">
                  <c:v>2.574054718018</c:v>
                </c:pt>
                <c:pt idx="21998">
                  <c:v>2.5741312503809999</c:v>
                </c:pt>
                <c:pt idx="21999">
                  <c:v>2.574241399765</c:v>
                </c:pt>
                <c:pt idx="22000">
                  <c:v>2.5743575096129998</c:v>
                </c:pt>
                <c:pt idx="22001">
                  <c:v>2.5744476318360001</c:v>
                </c:pt>
                <c:pt idx="22002">
                  <c:v>2.5746169090270001</c:v>
                </c:pt>
                <c:pt idx="22003">
                  <c:v>2.5747098922729998</c:v>
                </c:pt>
                <c:pt idx="22004">
                  <c:v>2.574813365936</c:v>
                </c:pt>
                <c:pt idx="22005">
                  <c:v>2.5749204158780001</c:v>
                </c:pt>
                <c:pt idx="22006">
                  <c:v>2.5750827789309998</c:v>
                </c:pt>
                <c:pt idx="22007">
                  <c:v>2.57545876503</c:v>
                </c:pt>
                <c:pt idx="22008">
                  <c:v>2.5755436420439999</c:v>
                </c:pt>
                <c:pt idx="22009">
                  <c:v>2.5755887031559999</c:v>
                </c:pt>
                <c:pt idx="22010">
                  <c:v>2.5756378173829999</c:v>
                </c:pt>
                <c:pt idx="22011">
                  <c:v>2.5756955146789999</c:v>
                </c:pt>
                <c:pt idx="22012">
                  <c:v>2.5757548809049999</c:v>
                </c:pt>
                <c:pt idx="22013">
                  <c:v>2.5758099555970002</c:v>
                </c:pt>
                <c:pt idx="22014">
                  <c:v>2.5758693218230002</c:v>
                </c:pt>
                <c:pt idx="22015">
                  <c:v>2.5759246349330001</c:v>
                </c:pt>
                <c:pt idx="22016">
                  <c:v>2.5759820938110001</c:v>
                </c:pt>
                <c:pt idx="22017">
                  <c:v>2.5760388374329999</c:v>
                </c:pt>
                <c:pt idx="22018">
                  <c:v>2.576093435287</c:v>
                </c:pt>
                <c:pt idx="22019">
                  <c:v>2.576143980026</c:v>
                </c:pt>
                <c:pt idx="22020">
                  <c:v>2.5762338638309998</c:v>
                </c:pt>
                <c:pt idx="22021">
                  <c:v>2.5763883590700001</c:v>
                </c:pt>
                <c:pt idx="22022">
                  <c:v>2.5767035484309999</c:v>
                </c:pt>
                <c:pt idx="22023">
                  <c:v>2.5767765045169999</c:v>
                </c:pt>
                <c:pt idx="22024">
                  <c:v>2.576853752136</c:v>
                </c:pt>
                <c:pt idx="22025">
                  <c:v>2.5769300460819999</c:v>
                </c:pt>
                <c:pt idx="22026">
                  <c:v>2.5770039558410001</c:v>
                </c:pt>
                <c:pt idx="22027">
                  <c:v>2.5770707130430002</c:v>
                </c:pt>
                <c:pt idx="22028">
                  <c:v>2.5771458148959998</c:v>
                </c:pt>
                <c:pt idx="22029">
                  <c:v>2.5771892070770002</c:v>
                </c:pt>
                <c:pt idx="22030">
                  <c:v>2.5772571563720001</c:v>
                </c:pt>
                <c:pt idx="22031">
                  <c:v>2.577300310135</c:v>
                </c:pt>
                <c:pt idx="22032">
                  <c:v>2.577345848083</c:v>
                </c:pt>
                <c:pt idx="22033">
                  <c:v>2.5773878097530001</c:v>
                </c:pt>
                <c:pt idx="22034">
                  <c:v>2.5774266719819998</c:v>
                </c:pt>
                <c:pt idx="22035">
                  <c:v>2.5774750709530001</c:v>
                </c:pt>
                <c:pt idx="22036">
                  <c:v>2.5775170326230001</c:v>
                </c:pt>
                <c:pt idx="22037">
                  <c:v>2.5775592327119998</c:v>
                </c:pt>
                <c:pt idx="22038">
                  <c:v>2.5776042938230002</c:v>
                </c:pt>
                <c:pt idx="22039">
                  <c:v>2.5776579380040001</c:v>
                </c:pt>
                <c:pt idx="22040">
                  <c:v>2.577699422836</c:v>
                </c:pt>
                <c:pt idx="22041">
                  <c:v>2.5777475833889998</c:v>
                </c:pt>
                <c:pt idx="22042">
                  <c:v>2.5777943134310002</c:v>
                </c:pt>
                <c:pt idx="22043">
                  <c:v>2.5778467655180002</c:v>
                </c:pt>
                <c:pt idx="22044">
                  <c:v>2.5778939723969998</c:v>
                </c:pt>
                <c:pt idx="22045">
                  <c:v>2.5779409408570002</c:v>
                </c:pt>
                <c:pt idx="22046">
                  <c:v>2.57799077034</c:v>
                </c:pt>
                <c:pt idx="22047">
                  <c:v>2.5780365467070001</c:v>
                </c:pt>
                <c:pt idx="22048">
                  <c:v>2.5780873298650002</c:v>
                </c:pt>
                <c:pt idx="22049">
                  <c:v>2.5781638622280001</c:v>
                </c:pt>
                <c:pt idx="22050">
                  <c:v>2.5782425403590001</c:v>
                </c:pt>
                <c:pt idx="22051">
                  <c:v>2.5783612728119998</c:v>
                </c:pt>
                <c:pt idx="22052">
                  <c:v>2.5784204006200002</c:v>
                </c:pt>
                <c:pt idx="22053">
                  <c:v>2.5785529613490001</c:v>
                </c:pt>
                <c:pt idx="22054">
                  <c:v>2.5786409378049999</c:v>
                </c:pt>
                <c:pt idx="22055">
                  <c:v>2.578864336014</c:v>
                </c:pt>
                <c:pt idx="22056">
                  <c:v>2.5790009498600002</c:v>
                </c:pt>
                <c:pt idx="22057">
                  <c:v>2.5790932178500001</c:v>
                </c:pt>
                <c:pt idx="22058">
                  <c:v>2.5791947841640002</c:v>
                </c:pt>
                <c:pt idx="22059">
                  <c:v>2.5792520046230001</c:v>
                </c:pt>
                <c:pt idx="22060">
                  <c:v>2.5793170928959999</c:v>
                </c:pt>
                <c:pt idx="22061">
                  <c:v>2.5793900489810002</c:v>
                </c:pt>
                <c:pt idx="22062">
                  <c:v>2.5794687271119998</c:v>
                </c:pt>
                <c:pt idx="22063">
                  <c:v>2.5795502662660001</c:v>
                </c:pt>
                <c:pt idx="22064">
                  <c:v>2.5796349048609999</c:v>
                </c:pt>
                <c:pt idx="22065">
                  <c:v>2.5797216892239998</c:v>
                </c:pt>
                <c:pt idx="22066">
                  <c:v>2.5798132419590001</c:v>
                </c:pt>
                <c:pt idx="22067">
                  <c:v>2.579905509949</c:v>
                </c:pt>
                <c:pt idx="22068">
                  <c:v>2.5799982547760001</c:v>
                </c:pt>
                <c:pt idx="22069">
                  <c:v>2.580085039139</c:v>
                </c:pt>
                <c:pt idx="22070">
                  <c:v>2.5801663398739998</c:v>
                </c:pt>
                <c:pt idx="22071">
                  <c:v>2.5802390575410001</c:v>
                </c:pt>
                <c:pt idx="22072">
                  <c:v>2.5803103446960001</c:v>
                </c:pt>
                <c:pt idx="22073">
                  <c:v>2.5803740024569999</c:v>
                </c:pt>
                <c:pt idx="22074">
                  <c:v>2.5804309844970001</c:v>
                </c:pt>
                <c:pt idx="22075">
                  <c:v>2.5804882049560001</c:v>
                </c:pt>
                <c:pt idx="22076">
                  <c:v>2.5805463790890002</c:v>
                </c:pt>
                <c:pt idx="22077">
                  <c:v>2.5806472301480001</c:v>
                </c:pt>
                <c:pt idx="22078">
                  <c:v>2.5807378292080001</c:v>
                </c:pt>
                <c:pt idx="22079">
                  <c:v>2.5808281898500001</c:v>
                </c:pt>
                <c:pt idx="22080">
                  <c:v>2.5809154510500001</c:v>
                </c:pt>
                <c:pt idx="22081">
                  <c:v>2.5810046195980001</c:v>
                </c:pt>
                <c:pt idx="22082">
                  <c:v>2.581089735031</c:v>
                </c:pt>
                <c:pt idx="22083">
                  <c:v>2.5811736583710001</c:v>
                </c:pt>
                <c:pt idx="22084">
                  <c:v>2.5812525749209998</c:v>
                </c:pt>
                <c:pt idx="22085">
                  <c:v>2.58149933815</c:v>
                </c:pt>
                <c:pt idx="22086">
                  <c:v>2.581715345383</c:v>
                </c:pt>
                <c:pt idx="22087">
                  <c:v>2.5818958282470001</c:v>
                </c:pt>
                <c:pt idx="22088">
                  <c:v>2.581964969635</c:v>
                </c:pt>
                <c:pt idx="22089">
                  <c:v>2.5820271968839998</c:v>
                </c:pt>
                <c:pt idx="22090">
                  <c:v>2.5820984840390002</c:v>
                </c:pt>
                <c:pt idx="22091">
                  <c:v>2.5821621418</c:v>
                </c:pt>
                <c:pt idx="22092">
                  <c:v>2.5822288990020001</c:v>
                </c:pt>
                <c:pt idx="22093">
                  <c:v>2.5822844505310001</c:v>
                </c:pt>
                <c:pt idx="22094">
                  <c:v>2.5823464393619999</c:v>
                </c:pt>
                <c:pt idx="22095">
                  <c:v>2.5823872089390001</c:v>
                </c:pt>
                <c:pt idx="22096">
                  <c:v>2.5824482440950001</c:v>
                </c:pt>
                <c:pt idx="22097">
                  <c:v>2.5824911594389999</c:v>
                </c:pt>
                <c:pt idx="22098">
                  <c:v>2.5825326442719998</c:v>
                </c:pt>
                <c:pt idx="22099">
                  <c:v>2.582575321198</c:v>
                </c:pt>
                <c:pt idx="22100">
                  <c:v>2.582618951797</c:v>
                </c:pt>
                <c:pt idx="22101">
                  <c:v>2.5826621055599999</c:v>
                </c:pt>
                <c:pt idx="22102">
                  <c:v>2.5827047824860001</c:v>
                </c:pt>
                <c:pt idx="22103">
                  <c:v>2.5827503204350002</c:v>
                </c:pt>
                <c:pt idx="22104">
                  <c:v>2.582793474197</c:v>
                </c:pt>
                <c:pt idx="22105">
                  <c:v>2.582835197449</c:v>
                </c:pt>
                <c:pt idx="22106">
                  <c:v>2.582882404327</c:v>
                </c:pt>
                <c:pt idx="22107">
                  <c:v>2.5829272270199999</c:v>
                </c:pt>
                <c:pt idx="22108">
                  <c:v>2.5829761028289999</c:v>
                </c:pt>
                <c:pt idx="22109">
                  <c:v>2.5830504894259998</c:v>
                </c:pt>
                <c:pt idx="22110">
                  <c:v>2.583133459091</c:v>
                </c:pt>
                <c:pt idx="22111">
                  <c:v>2.5833680629729998</c:v>
                </c:pt>
                <c:pt idx="22112">
                  <c:v>2.5834689140320002</c:v>
                </c:pt>
                <c:pt idx="22113">
                  <c:v>2.5835185050959999</c:v>
                </c:pt>
                <c:pt idx="22114">
                  <c:v>2.5836205482480001</c:v>
                </c:pt>
                <c:pt idx="22115">
                  <c:v>2.5836758613590001</c:v>
                </c:pt>
                <c:pt idx="22116">
                  <c:v>2.58376455307</c:v>
                </c:pt>
                <c:pt idx="22117">
                  <c:v>2.5841338634489999</c:v>
                </c:pt>
                <c:pt idx="22118">
                  <c:v>2.5843515396119998</c:v>
                </c:pt>
                <c:pt idx="22119">
                  <c:v>2.5844373702999999</c:v>
                </c:pt>
                <c:pt idx="22120">
                  <c:v>2.584524869919</c:v>
                </c:pt>
                <c:pt idx="22121">
                  <c:v>2.5846130847929998</c:v>
                </c:pt>
                <c:pt idx="22122">
                  <c:v>2.5849514007569998</c:v>
                </c:pt>
                <c:pt idx="22123">
                  <c:v>2.585069417953</c:v>
                </c:pt>
                <c:pt idx="22124">
                  <c:v>2.585155963898</c:v>
                </c:pt>
                <c:pt idx="22125">
                  <c:v>2.5852344036099999</c:v>
                </c:pt>
                <c:pt idx="22126">
                  <c:v>2.5853207111360001</c:v>
                </c:pt>
                <c:pt idx="22127">
                  <c:v>2.5853955745700001</c:v>
                </c:pt>
                <c:pt idx="22128">
                  <c:v>2.5854816436769998</c:v>
                </c:pt>
                <c:pt idx="22129">
                  <c:v>2.585594177246</c:v>
                </c:pt>
                <c:pt idx="22130">
                  <c:v>2.5859105587009998</c:v>
                </c:pt>
                <c:pt idx="22131">
                  <c:v>2.5861237049099999</c:v>
                </c:pt>
                <c:pt idx="22132">
                  <c:v>2.5861825942990002</c:v>
                </c:pt>
                <c:pt idx="22133">
                  <c:v>2.586233854294</c:v>
                </c:pt>
                <c:pt idx="22134">
                  <c:v>2.5862917900090001</c:v>
                </c:pt>
                <c:pt idx="22135">
                  <c:v>2.5863413810729998</c:v>
                </c:pt>
                <c:pt idx="22136">
                  <c:v>2.586392641068</c:v>
                </c:pt>
                <c:pt idx="22137">
                  <c:v>2.586442947388</c:v>
                </c:pt>
                <c:pt idx="22138">
                  <c:v>2.5864882469179999</c:v>
                </c:pt>
                <c:pt idx="22139">
                  <c:v>2.5865309238430001</c:v>
                </c:pt>
                <c:pt idx="22140">
                  <c:v>2.586610794067</c:v>
                </c:pt>
                <c:pt idx="22141">
                  <c:v>2.5866734981540001</c:v>
                </c:pt>
                <c:pt idx="22142">
                  <c:v>2.5867531299589999</c:v>
                </c:pt>
                <c:pt idx="22143">
                  <c:v>2.5867984294889999</c:v>
                </c:pt>
                <c:pt idx="22144">
                  <c:v>2.5868728160860002</c:v>
                </c:pt>
                <c:pt idx="22145">
                  <c:v>2.5869269371030001</c:v>
                </c:pt>
                <c:pt idx="22146">
                  <c:v>2.5869762897489998</c:v>
                </c:pt>
                <c:pt idx="22147">
                  <c:v>2.5870296955110001</c:v>
                </c:pt>
                <c:pt idx="22148">
                  <c:v>2.5870807170869998</c:v>
                </c:pt>
                <c:pt idx="22149">
                  <c:v>2.5871274471280001</c:v>
                </c:pt>
                <c:pt idx="22150">
                  <c:v>2.5871798992159998</c:v>
                </c:pt>
                <c:pt idx="22151">
                  <c:v>2.5872235298159998</c:v>
                </c:pt>
                <c:pt idx="22152">
                  <c:v>2.5872676372529999</c:v>
                </c:pt>
                <c:pt idx="22153">
                  <c:v>2.5873153209690001</c:v>
                </c:pt>
                <c:pt idx="22154">
                  <c:v>2.5873644351960001</c:v>
                </c:pt>
                <c:pt idx="22155">
                  <c:v>2.5874099731450002</c:v>
                </c:pt>
                <c:pt idx="22156">
                  <c:v>2.5874652862550001</c:v>
                </c:pt>
                <c:pt idx="22157">
                  <c:v>2.5875177383420001</c:v>
                </c:pt>
                <c:pt idx="22158">
                  <c:v>2.5875692367549998</c:v>
                </c:pt>
                <c:pt idx="22159">
                  <c:v>2.5879440307619999</c:v>
                </c:pt>
                <c:pt idx="22160">
                  <c:v>2.5880019664759999</c:v>
                </c:pt>
                <c:pt idx="22161">
                  <c:v>2.588056325912</c:v>
                </c:pt>
                <c:pt idx="22162">
                  <c:v>2.5881228446960001</c:v>
                </c:pt>
                <c:pt idx="22163">
                  <c:v>2.5881946086880001</c:v>
                </c:pt>
                <c:pt idx="22164">
                  <c:v>2.5882687568659999</c:v>
                </c:pt>
                <c:pt idx="22165">
                  <c:v>2.588350772858</c:v>
                </c:pt>
                <c:pt idx="22166">
                  <c:v>2.5884394645689999</c:v>
                </c:pt>
                <c:pt idx="22167">
                  <c:v>2.588530778885</c:v>
                </c:pt>
                <c:pt idx="22168">
                  <c:v>2.5886287689210001</c:v>
                </c:pt>
                <c:pt idx="22169">
                  <c:v>2.5887219905849999</c:v>
                </c:pt>
                <c:pt idx="22170">
                  <c:v>2.588818311691</c:v>
                </c:pt>
                <c:pt idx="22171">
                  <c:v>2.588913917542</c:v>
                </c:pt>
                <c:pt idx="22172">
                  <c:v>2.5890080928799999</c:v>
                </c:pt>
                <c:pt idx="22173">
                  <c:v>2.5891022682189999</c:v>
                </c:pt>
                <c:pt idx="22174">
                  <c:v>2.5891990661620001</c:v>
                </c:pt>
                <c:pt idx="22175">
                  <c:v>2.5892968177800002</c:v>
                </c:pt>
                <c:pt idx="22176">
                  <c:v>2.5893878936769998</c:v>
                </c:pt>
                <c:pt idx="22177">
                  <c:v>2.589481115341</c:v>
                </c:pt>
                <c:pt idx="22178">
                  <c:v>2.5895738601680001</c:v>
                </c:pt>
                <c:pt idx="22179">
                  <c:v>2.5896635055539998</c:v>
                </c:pt>
                <c:pt idx="22180">
                  <c:v>2.5897467136380001</c:v>
                </c:pt>
                <c:pt idx="22181">
                  <c:v>2.5898258686069999</c:v>
                </c:pt>
                <c:pt idx="22182">
                  <c:v>2.5899007320399998</c:v>
                </c:pt>
                <c:pt idx="22183">
                  <c:v>2.5899701118470002</c:v>
                </c:pt>
                <c:pt idx="22184">
                  <c:v>2.5900342464450001</c:v>
                </c:pt>
                <c:pt idx="22185">
                  <c:v>2.5900897979740001</c:v>
                </c:pt>
                <c:pt idx="22186">
                  <c:v>2.590147256851</c:v>
                </c:pt>
                <c:pt idx="22187">
                  <c:v>2.5902357101439999</c:v>
                </c:pt>
                <c:pt idx="22188">
                  <c:v>2.5904693603519999</c:v>
                </c:pt>
                <c:pt idx="22189">
                  <c:v>2.590724229813</c:v>
                </c:pt>
                <c:pt idx="22190">
                  <c:v>2.5908162593839998</c:v>
                </c:pt>
                <c:pt idx="22191">
                  <c:v>2.5909066200259998</c:v>
                </c:pt>
                <c:pt idx="22192">
                  <c:v>2.5910162925720002</c:v>
                </c:pt>
                <c:pt idx="22193">
                  <c:v>2.591054201126</c:v>
                </c:pt>
                <c:pt idx="22194">
                  <c:v>2.591113328934</c:v>
                </c:pt>
                <c:pt idx="22195">
                  <c:v>2.5911486148830001</c:v>
                </c:pt>
                <c:pt idx="22196">
                  <c:v>2.5912067890169999</c:v>
                </c:pt>
                <c:pt idx="22197">
                  <c:v>2.5912642478939998</c:v>
                </c:pt>
                <c:pt idx="22198">
                  <c:v>2.5913212299350001</c:v>
                </c:pt>
                <c:pt idx="22199">
                  <c:v>2.591361045837</c:v>
                </c:pt>
                <c:pt idx="22200">
                  <c:v>2.5913989543909999</c:v>
                </c:pt>
                <c:pt idx="22201">
                  <c:v>2.59143948555</c:v>
                </c:pt>
                <c:pt idx="22202">
                  <c:v>2.591479539871</c:v>
                </c:pt>
                <c:pt idx="22203">
                  <c:v>2.5915257930759998</c:v>
                </c:pt>
                <c:pt idx="22204">
                  <c:v>2.5915656089780001</c:v>
                </c:pt>
                <c:pt idx="22205">
                  <c:v>2.591610193253</c:v>
                </c:pt>
                <c:pt idx="22206">
                  <c:v>2.5916523933410001</c:v>
                </c:pt>
                <c:pt idx="22207">
                  <c:v>2.5916943550110001</c:v>
                </c:pt>
                <c:pt idx="22208">
                  <c:v>2.5917327404020001</c:v>
                </c:pt>
                <c:pt idx="22209">
                  <c:v>2.5917761325840001</c:v>
                </c:pt>
                <c:pt idx="22210">
                  <c:v>2.5918176174159999</c:v>
                </c:pt>
                <c:pt idx="22211">
                  <c:v>2.5918619632720001</c:v>
                </c:pt>
                <c:pt idx="22212">
                  <c:v>2.591905117035</c:v>
                </c:pt>
                <c:pt idx="22213">
                  <c:v>2.5920438766479998</c:v>
                </c:pt>
                <c:pt idx="22214">
                  <c:v>2.5921585559840001</c:v>
                </c:pt>
                <c:pt idx="22215">
                  <c:v>2.5922489166260001</c:v>
                </c:pt>
                <c:pt idx="22216">
                  <c:v>2.592299222946</c:v>
                </c:pt>
                <c:pt idx="22217">
                  <c:v>2.5923919677730001</c:v>
                </c:pt>
                <c:pt idx="22218">
                  <c:v>2.592485666275</c:v>
                </c:pt>
                <c:pt idx="22219">
                  <c:v>2.5925705432889998</c:v>
                </c:pt>
                <c:pt idx="22220">
                  <c:v>2.592813253403</c:v>
                </c:pt>
                <c:pt idx="22221">
                  <c:v>2.592963695526</c:v>
                </c:pt>
                <c:pt idx="22222">
                  <c:v>2.5932841300959999</c:v>
                </c:pt>
                <c:pt idx="22223">
                  <c:v>2.5933983325960002</c:v>
                </c:pt>
                <c:pt idx="22224">
                  <c:v>2.593507528305</c:v>
                </c:pt>
                <c:pt idx="22225">
                  <c:v>2.5935883522030001</c:v>
                </c:pt>
                <c:pt idx="22226">
                  <c:v>2.5936636924740002</c:v>
                </c:pt>
                <c:pt idx="22227">
                  <c:v>2.593744516373</c:v>
                </c:pt>
                <c:pt idx="22228">
                  <c:v>2.5938525199889999</c:v>
                </c:pt>
                <c:pt idx="22229">
                  <c:v>2.5939772129060001</c:v>
                </c:pt>
                <c:pt idx="22230">
                  <c:v>2.5941700935359999</c:v>
                </c:pt>
                <c:pt idx="22231">
                  <c:v>2.5942916870119999</c:v>
                </c:pt>
                <c:pt idx="22232">
                  <c:v>2.5943791866299999</c:v>
                </c:pt>
                <c:pt idx="22233">
                  <c:v>2.5945053100590001</c:v>
                </c:pt>
                <c:pt idx="22234">
                  <c:v>2.594620227814</c:v>
                </c:pt>
                <c:pt idx="22235">
                  <c:v>2.5949501991270001</c:v>
                </c:pt>
                <c:pt idx="22236">
                  <c:v>2.5950601100920001</c:v>
                </c:pt>
                <c:pt idx="22237">
                  <c:v>2.5951161384580002</c:v>
                </c:pt>
                <c:pt idx="22238">
                  <c:v>2.5951709747309999</c:v>
                </c:pt>
                <c:pt idx="22239">
                  <c:v>2.5952525138849998</c:v>
                </c:pt>
                <c:pt idx="22240">
                  <c:v>2.5953407287600001</c:v>
                </c:pt>
                <c:pt idx="22241">
                  <c:v>2.5954828262329999</c:v>
                </c:pt>
                <c:pt idx="22242">
                  <c:v>2.5955605506900001</c:v>
                </c:pt>
                <c:pt idx="22243">
                  <c:v>2.5956339836120002</c:v>
                </c:pt>
                <c:pt idx="22244">
                  <c:v>2.595708608627</c:v>
                </c:pt>
                <c:pt idx="22245">
                  <c:v>2.595760822296</c:v>
                </c:pt>
                <c:pt idx="22246">
                  <c:v>2.5958316326139999</c:v>
                </c:pt>
                <c:pt idx="22247">
                  <c:v>2.5959041118620001</c:v>
                </c:pt>
                <c:pt idx="22248">
                  <c:v>2.5959532260890001</c:v>
                </c:pt>
                <c:pt idx="22249">
                  <c:v>2.5960023403169998</c:v>
                </c:pt>
                <c:pt idx="22250">
                  <c:v>2.5963346958160001</c:v>
                </c:pt>
                <c:pt idx="22251">
                  <c:v>2.5965487957</c:v>
                </c:pt>
                <c:pt idx="22252">
                  <c:v>2.5966322422029999</c:v>
                </c:pt>
                <c:pt idx="22253">
                  <c:v>2.596693515778</c:v>
                </c:pt>
                <c:pt idx="22254">
                  <c:v>2.5967829227450001</c:v>
                </c:pt>
                <c:pt idx="22255">
                  <c:v>2.5968596935270001</c:v>
                </c:pt>
                <c:pt idx="22256">
                  <c:v>2.5969681739810002</c:v>
                </c:pt>
                <c:pt idx="22257">
                  <c:v>2.5971736907960001</c:v>
                </c:pt>
                <c:pt idx="22258">
                  <c:v>2.5972669124599999</c:v>
                </c:pt>
                <c:pt idx="22259">
                  <c:v>2.5973577499389999</c:v>
                </c:pt>
                <c:pt idx="22260">
                  <c:v>2.597410440445</c:v>
                </c:pt>
                <c:pt idx="22261">
                  <c:v>2.597469806671</c:v>
                </c:pt>
                <c:pt idx="22262">
                  <c:v>2.5975317955019999</c:v>
                </c:pt>
                <c:pt idx="22263">
                  <c:v>2.5975906848910002</c:v>
                </c:pt>
                <c:pt idx="22264">
                  <c:v>2.5976526737209999</c:v>
                </c:pt>
                <c:pt idx="22265">
                  <c:v>2.5977182388309998</c:v>
                </c:pt>
                <c:pt idx="22266">
                  <c:v>2.5977854728700001</c:v>
                </c:pt>
                <c:pt idx="22267">
                  <c:v>2.597851514816</c:v>
                </c:pt>
                <c:pt idx="22268">
                  <c:v>2.5979232788090001</c:v>
                </c:pt>
                <c:pt idx="22269">
                  <c:v>2.5979971885680002</c:v>
                </c:pt>
                <c:pt idx="22270">
                  <c:v>2.5980689525599998</c:v>
                </c:pt>
                <c:pt idx="22271">
                  <c:v>2.598135948181</c:v>
                </c:pt>
                <c:pt idx="22272">
                  <c:v>2.5982029438019998</c:v>
                </c:pt>
                <c:pt idx="22273">
                  <c:v>2.5982687473300001</c:v>
                </c:pt>
                <c:pt idx="22274">
                  <c:v>2.5983340740199998</c:v>
                </c:pt>
                <c:pt idx="22275">
                  <c:v>2.598402738571</c:v>
                </c:pt>
                <c:pt idx="22276">
                  <c:v>2.5984663963319998</c:v>
                </c:pt>
                <c:pt idx="22277">
                  <c:v>2.5985295772549999</c:v>
                </c:pt>
                <c:pt idx="22278">
                  <c:v>2.5985920429229998</c:v>
                </c:pt>
                <c:pt idx="22279">
                  <c:v>2.5986490249630001</c:v>
                </c:pt>
                <c:pt idx="22280">
                  <c:v>2.598707675934</c:v>
                </c:pt>
                <c:pt idx="22281">
                  <c:v>2.5987629890439998</c:v>
                </c:pt>
                <c:pt idx="22282">
                  <c:v>2.5988128185270001</c:v>
                </c:pt>
                <c:pt idx="22283">
                  <c:v>2.5988619327550002</c:v>
                </c:pt>
                <c:pt idx="22284">
                  <c:v>2.5989110469819998</c:v>
                </c:pt>
                <c:pt idx="22285">
                  <c:v>2.5990004539489999</c:v>
                </c:pt>
                <c:pt idx="22286">
                  <c:v>2.5993309021000002</c:v>
                </c:pt>
                <c:pt idx="22287">
                  <c:v>2.5994031429289999</c:v>
                </c:pt>
                <c:pt idx="22288">
                  <c:v>2.5994706153870002</c:v>
                </c:pt>
                <c:pt idx="22289">
                  <c:v>2.5995881557459999</c:v>
                </c:pt>
                <c:pt idx="22290">
                  <c:v>2.5996837615969999</c:v>
                </c:pt>
                <c:pt idx="22291">
                  <c:v>2.5997529029850002</c:v>
                </c:pt>
                <c:pt idx="22292">
                  <c:v>2.5997979640960001</c:v>
                </c:pt>
                <c:pt idx="22293">
                  <c:v>2.5998404026030002</c:v>
                </c:pt>
                <c:pt idx="22294">
                  <c:v>2.5998775959009999</c:v>
                </c:pt>
                <c:pt idx="22295">
                  <c:v>2.599914550781</c:v>
                </c:pt>
                <c:pt idx="22296">
                  <c:v>2.5999517440800002</c:v>
                </c:pt>
                <c:pt idx="22297">
                  <c:v>2.599993228912</c:v>
                </c:pt>
                <c:pt idx="22298">
                  <c:v>2.600295066833</c:v>
                </c:pt>
                <c:pt idx="22299">
                  <c:v>2.6004750728610002</c:v>
                </c:pt>
                <c:pt idx="22300">
                  <c:v>2.6006188392639999</c:v>
                </c:pt>
                <c:pt idx="22301">
                  <c:v>2.6009056568150002</c:v>
                </c:pt>
                <c:pt idx="22302">
                  <c:v>2.6010887622830001</c:v>
                </c:pt>
                <c:pt idx="22303">
                  <c:v>2.6011676788329998</c:v>
                </c:pt>
                <c:pt idx="22304">
                  <c:v>2.6012425422669998</c:v>
                </c:pt>
                <c:pt idx="22305">
                  <c:v>2.6012897491459999</c:v>
                </c:pt>
                <c:pt idx="22306">
                  <c:v>2.6013350486759999</c:v>
                </c:pt>
                <c:pt idx="22307">
                  <c:v>2.6013772487639999</c:v>
                </c:pt>
                <c:pt idx="22308">
                  <c:v>2.60142660141</c:v>
                </c:pt>
                <c:pt idx="22309">
                  <c:v>2.6014759540560002</c:v>
                </c:pt>
                <c:pt idx="22310">
                  <c:v>2.6015198230740002</c:v>
                </c:pt>
                <c:pt idx="22311">
                  <c:v>2.6015672683719999</c:v>
                </c:pt>
                <c:pt idx="22312">
                  <c:v>2.601611614227</c:v>
                </c:pt>
                <c:pt idx="22313">
                  <c:v>2.6016533374790001</c:v>
                </c:pt>
                <c:pt idx="22314">
                  <c:v>2.6016960144039998</c:v>
                </c:pt>
                <c:pt idx="22315">
                  <c:v>2.601747274399</c:v>
                </c:pt>
                <c:pt idx="22316">
                  <c:v>2.6017949581150002</c:v>
                </c:pt>
                <c:pt idx="22317">
                  <c:v>2.6018435955050001</c:v>
                </c:pt>
                <c:pt idx="22318">
                  <c:v>2.601892232895</c:v>
                </c:pt>
                <c:pt idx="22319">
                  <c:v>2.6019406318659999</c:v>
                </c:pt>
                <c:pt idx="22320">
                  <c:v>2.6019833087920001</c:v>
                </c:pt>
                <c:pt idx="22321">
                  <c:v>2.6020283699040001</c:v>
                </c:pt>
                <c:pt idx="22322">
                  <c:v>2.6020748615259999</c:v>
                </c:pt>
                <c:pt idx="22323">
                  <c:v>2.6021218299869999</c:v>
                </c:pt>
                <c:pt idx="22324">
                  <c:v>2.6021668910979998</c:v>
                </c:pt>
                <c:pt idx="22325">
                  <c:v>2.6022176742549998</c:v>
                </c:pt>
                <c:pt idx="22326">
                  <c:v>2.6022624969480002</c:v>
                </c:pt>
                <c:pt idx="22327">
                  <c:v>2.6023149490359998</c:v>
                </c:pt>
                <c:pt idx="22328">
                  <c:v>2.6023929119110001</c:v>
                </c:pt>
                <c:pt idx="22329">
                  <c:v>2.6026790142060001</c:v>
                </c:pt>
                <c:pt idx="22330">
                  <c:v>2.6027734279630002</c:v>
                </c:pt>
                <c:pt idx="22331">
                  <c:v>2.6028606891630002</c:v>
                </c:pt>
                <c:pt idx="22332">
                  <c:v>2.6029603481289998</c:v>
                </c:pt>
                <c:pt idx="22333">
                  <c:v>2.6030590534210001</c:v>
                </c:pt>
                <c:pt idx="22334">
                  <c:v>2.6031637191770001</c:v>
                </c:pt>
                <c:pt idx="22335">
                  <c:v>2.603215456009</c:v>
                </c:pt>
                <c:pt idx="22336">
                  <c:v>2.6032724380490002</c:v>
                </c:pt>
                <c:pt idx="22337">
                  <c:v>2.6033344268800001</c:v>
                </c:pt>
                <c:pt idx="22338">
                  <c:v>2.6034014225009998</c:v>
                </c:pt>
                <c:pt idx="22339">
                  <c:v>2.6034681797029999</c:v>
                </c:pt>
                <c:pt idx="22340">
                  <c:v>2.6035368442540001</c:v>
                </c:pt>
                <c:pt idx="22341">
                  <c:v>2.6036047935490001</c:v>
                </c:pt>
                <c:pt idx="22342">
                  <c:v>2.6036791801449999</c:v>
                </c:pt>
                <c:pt idx="22343">
                  <c:v>2.6037547588350001</c:v>
                </c:pt>
                <c:pt idx="22344">
                  <c:v>2.6038343906399999</c:v>
                </c:pt>
                <c:pt idx="22345">
                  <c:v>2.6039199829099999</c:v>
                </c:pt>
                <c:pt idx="22346">
                  <c:v>2.6040015220639998</c:v>
                </c:pt>
                <c:pt idx="22347">
                  <c:v>2.604082345963</c:v>
                </c:pt>
                <c:pt idx="22348">
                  <c:v>2.6041569709779999</c:v>
                </c:pt>
                <c:pt idx="22349">
                  <c:v>2.6042327880860001</c:v>
                </c:pt>
                <c:pt idx="22350">
                  <c:v>2.6043033599849998</c:v>
                </c:pt>
                <c:pt idx="22351">
                  <c:v>2.6043760776520002</c:v>
                </c:pt>
                <c:pt idx="22352">
                  <c:v>2.6044371128080002</c:v>
                </c:pt>
                <c:pt idx="22353">
                  <c:v>2.6044933795929999</c:v>
                </c:pt>
                <c:pt idx="22354">
                  <c:v>2.6045477390289999</c:v>
                </c:pt>
                <c:pt idx="22355">
                  <c:v>2.6046414375309999</c:v>
                </c:pt>
                <c:pt idx="22356">
                  <c:v>2.604762554169</c:v>
                </c:pt>
                <c:pt idx="22357">
                  <c:v>2.6050758361819999</c:v>
                </c:pt>
                <c:pt idx="22358">
                  <c:v>2.6051900386810001</c:v>
                </c:pt>
                <c:pt idx="22359">
                  <c:v>2.6052672863009998</c:v>
                </c:pt>
                <c:pt idx="22360">
                  <c:v>2.6053166389469999</c:v>
                </c:pt>
                <c:pt idx="22361">
                  <c:v>2.6053874492650002</c:v>
                </c:pt>
                <c:pt idx="22362">
                  <c:v>2.6054544448849999</c:v>
                </c:pt>
                <c:pt idx="22363">
                  <c:v>2.605499982834</c:v>
                </c:pt>
                <c:pt idx="22364">
                  <c:v>2.605545282364</c:v>
                </c:pt>
                <c:pt idx="22365">
                  <c:v>2.605587482452</c:v>
                </c:pt>
                <c:pt idx="22366">
                  <c:v>2.605629444122</c:v>
                </c:pt>
                <c:pt idx="22367">
                  <c:v>2.6056704521179999</c:v>
                </c:pt>
                <c:pt idx="22368">
                  <c:v>2.6057147979740001</c:v>
                </c:pt>
                <c:pt idx="22369">
                  <c:v>2.6057796478270001</c:v>
                </c:pt>
                <c:pt idx="22370">
                  <c:v>2.605861186981</c:v>
                </c:pt>
                <c:pt idx="22371">
                  <c:v>2.6059558391570001</c:v>
                </c:pt>
                <c:pt idx="22372">
                  <c:v>2.6060309410100002</c:v>
                </c:pt>
                <c:pt idx="22373">
                  <c:v>2.6060934066770001</c:v>
                </c:pt>
                <c:pt idx="22374">
                  <c:v>2.6061394214629998</c:v>
                </c:pt>
                <c:pt idx="22375">
                  <c:v>2.6061859130860001</c:v>
                </c:pt>
                <c:pt idx="22376">
                  <c:v>2.6062250137329999</c:v>
                </c:pt>
                <c:pt idx="22377">
                  <c:v>2.6062686443329999</c:v>
                </c:pt>
                <c:pt idx="22378">
                  <c:v>2.6063132286070001</c:v>
                </c:pt>
                <c:pt idx="22379">
                  <c:v>2.6063587665560002</c:v>
                </c:pt>
                <c:pt idx="22380">
                  <c:v>2.6064059734340002</c:v>
                </c:pt>
                <c:pt idx="22381">
                  <c:v>2.6064581871030001</c:v>
                </c:pt>
                <c:pt idx="22382">
                  <c:v>2.606506109238</c:v>
                </c:pt>
                <c:pt idx="22383">
                  <c:v>2.606553792953</c:v>
                </c:pt>
                <c:pt idx="22384">
                  <c:v>2.6066055297849999</c:v>
                </c:pt>
                <c:pt idx="22385">
                  <c:v>2.6066744327550002</c:v>
                </c:pt>
                <c:pt idx="22386">
                  <c:v>2.6067299842830001</c:v>
                </c:pt>
                <c:pt idx="22387">
                  <c:v>2.6068155765530001</c:v>
                </c:pt>
                <c:pt idx="22388">
                  <c:v>2.6069791316990001</c:v>
                </c:pt>
                <c:pt idx="22389">
                  <c:v>2.6071257591250001</c:v>
                </c:pt>
                <c:pt idx="22390">
                  <c:v>2.6072111129760001</c:v>
                </c:pt>
                <c:pt idx="22391">
                  <c:v>2.6075525283809999</c:v>
                </c:pt>
                <c:pt idx="22392">
                  <c:v>2.607681512833</c:v>
                </c:pt>
                <c:pt idx="22393">
                  <c:v>2.6077315807339998</c:v>
                </c:pt>
                <c:pt idx="22394">
                  <c:v>2.607784748077</c:v>
                </c:pt>
                <c:pt idx="22395">
                  <c:v>2.607845544815</c:v>
                </c:pt>
                <c:pt idx="22396">
                  <c:v>2.6079058647159998</c:v>
                </c:pt>
                <c:pt idx="22397">
                  <c:v>2.6079657077789999</c:v>
                </c:pt>
                <c:pt idx="22398">
                  <c:v>2.6080312728880002</c:v>
                </c:pt>
                <c:pt idx="22399">
                  <c:v>2.6081049442289999</c:v>
                </c:pt>
                <c:pt idx="22400">
                  <c:v>2.6081802844999999</c:v>
                </c:pt>
                <c:pt idx="22401">
                  <c:v>2.6082551479339999</c:v>
                </c:pt>
                <c:pt idx="22402">
                  <c:v>2.6083314418789998</c:v>
                </c:pt>
                <c:pt idx="22403">
                  <c:v>2.6084012985229998</c:v>
                </c:pt>
                <c:pt idx="22404">
                  <c:v>2.6084632873540001</c:v>
                </c:pt>
                <c:pt idx="22405">
                  <c:v>2.6085197925569998</c:v>
                </c:pt>
                <c:pt idx="22406">
                  <c:v>2.6085789203640002</c:v>
                </c:pt>
                <c:pt idx="22407">
                  <c:v>2.6086378097530001</c:v>
                </c:pt>
                <c:pt idx="22408">
                  <c:v>2.6086935997010001</c:v>
                </c:pt>
                <c:pt idx="22409">
                  <c:v>2.608783960342</c:v>
                </c:pt>
                <c:pt idx="22410">
                  <c:v>2.6088793277739999</c:v>
                </c:pt>
                <c:pt idx="22411">
                  <c:v>2.6089682579039999</c:v>
                </c:pt>
                <c:pt idx="22412">
                  <c:v>2.6090497970580002</c:v>
                </c:pt>
                <c:pt idx="22413">
                  <c:v>2.609165906906</c:v>
                </c:pt>
                <c:pt idx="22414">
                  <c:v>2.6094107627869998</c:v>
                </c:pt>
                <c:pt idx="22415">
                  <c:v>2.609488248825</c:v>
                </c:pt>
                <c:pt idx="22416">
                  <c:v>2.6095635890960001</c:v>
                </c:pt>
                <c:pt idx="22417">
                  <c:v>2.6096394062039998</c:v>
                </c:pt>
                <c:pt idx="22418">
                  <c:v>2.6097040176389998</c:v>
                </c:pt>
                <c:pt idx="22419">
                  <c:v>2.6097478866579999</c:v>
                </c:pt>
                <c:pt idx="22420">
                  <c:v>2.6097919940950001</c:v>
                </c:pt>
                <c:pt idx="22421">
                  <c:v>2.609833717346</c:v>
                </c:pt>
                <c:pt idx="22422">
                  <c:v>2.6098783016199998</c:v>
                </c:pt>
                <c:pt idx="22423">
                  <c:v>2.6099281311040001</c:v>
                </c:pt>
                <c:pt idx="22424">
                  <c:v>2.609969377518</c:v>
                </c:pt>
                <c:pt idx="22425">
                  <c:v>2.610013008118</c:v>
                </c:pt>
                <c:pt idx="22426">
                  <c:v>2.6100592613220002</c:v>
                </c:pt>
                <c:pt idx="22427">
                  <c:v>2.6101272106170001</c:v>
                </c:pt>
                <c:pt idx="22428">
                  <c:v>2.6102023124690001</c:v>
                </c:pt>
                <c:pt idx="22429">
                  <c:v>2.6102559566500001</c:v>
                </c:pt>
                <c:pt idx="22430">
                  <c:v>2.6103329658510002</c:v>
                </c:pt>
                <c:pt idx="22431">
                  <c:v>2.6103825569149999</c:v>
                </c:pt>
                <c:pt idx="22432">
                  <c:v>2.6104347705839999</c:v>
                </c:pt>
                <c:pt idx="22433">
                  <c:v>2.610512018204</c:v>
                </c:pt>
                <c:pt idx="22434">
                  <c:v>2.6105864047999998</c:v>
                </c:pt>
                <c:pt idx="22435">
                  <c:v>2.610639333725</c:v>
                </c:pt>
                <c:pt idx="22436">
                  <c:v>2.6107094287870001</c:v>
                </c:pt>
                <c:pt idx="22437">
                  <c:v>2.6107523441309999</c:v>
                </c:pt>
                <c:pt idx="22438">
                  <c:v>2.6108021736150002</c:v>
                </c:pt>
                <c:pt idx="22439">
                  <c:v>2.6108479499819999</c:v>
                </c:pt>
                <c:pt idx="22440">
                  <c:v>2.6108932495119999</c:v>
                </c:pt>
                <c:pt idx="22441">
                  <c:v>2.610944509506</c:v>
                </c:pt>
                <c:pt idx="22442">
                  <c:v>2.6109929084779999</c:v>
                </c:pt>
                <c:pt idx="22443">
                  <c:v>2.6110394001010002</c:v>
                </c:pt>
                <c:pt idx="22444">
                  <c:v>2.6110863685610002</c:v>
                </c:pt>
                <c:pt idx="22445">
                  <c:v>2.6111373901369999</c:v>
                </c:pt>
                <c:pt idx="22446">
                  <c:v>2.6111836433410001</c:v>
                </c:pt>
                <c:pt idx="22447">
                  <c:v>2.611272335052</c:v>
                </c:pt>
                <c:pt idx="22448">
                  <c:v>2.6113989353179998</c:v>
                </c:pt>
                <c:pt idx="22449">
                  <c:v>2.611518383026</c:v>
                </c:pt>
                <c:pt idx="22450">
                  <c:v>2.6115703582759999</c:v>
                </c:pt>
                <c:pt idx="22451">
                  <c:v>2.6116580963130001</c:v>
                </c:pt>
                <c:pt idx="22452">
                  <c:v>2.6117486953740001</c:v>
                </c:pt>
                <c:pt idx="22453">
                  <c:v>2.612008333206</c:v>
                </c:pt>
                <c:pt idx="22454">
                  <c:v>2.6120584011079999</c:v>
                </c:pt>
                <c:pt idx="22455">
                  <c:v>2.6121134758000002</c:v>
                </c:pt>
                <c:pt idx="22456">
                  <c:v>2.6121685504909999</c:v>
                </c:pt>
                <c:pt idx="22457">
                  <c:v>2.6122310161589999</c:v>
                </c:pt>
                <c:pt idx="22458">
                  <c:v>2.6122946739200001</c:v>
                </c:pt>
                <c:pt idx="22459">
                  <c:v>2.612360715866</c:v>
                </c:pt>
                <c:pt idx="22460">
                  <c:v>2.6124360561370001</c:v>
                </c:pt>
                <c:pt idx="22461">
                  <c:v>2.6125221252439998</c:v>
                </c:pt>
                <c:pt idx="22462">
                  <c:v>2.6126077175139999</c:v>
                </c:pt>
                <c:pt idx="22463">
                  <c:v>2.6126940250400001</c:v>
                </c:pt>
                <c:pt idx="22464">
                  <c:v>2.6127800941469999</c:v>
                </c:pt>
                <c:pt idx="22465">
                  <c:v>2.6128673553469999</c:v>
                </c:pt>
                <c:pt idx="22466">
                  <c:v>2.6129560470580002</c:v>
                </c:pt>
                <c:pt idx="22467">
                  <c:v>2.6130402088169999</c:v>
                </c:pt>
                <c:pt idx="22468">
                  <c:v>2.6131286621090002</c:v>
                </c:pt>
                <c:pt idx="22469">
                  <c:v>2.6132090091709999</c:v>
                </c:pt>
                <c:pt idx="22470">
                  <c:v>2.6132857799529998</c:v>
                </c:pt>
                <c:pt idx="22471">
                  <c:v>2.6133522987369999</c:v>
                </c:pt>
                <c:pt idx="22472">
                  <c:v>2.6134130954739998</c:v>
                </c:pt>
                <c:pt idx="22473">
                  <c:v>2.6134698390960001</c:v>
                </c:pt>
                <c:pt idx="22474">
                  <c:v>2.6135213375089998</c:v>
                </c:pt>
                <c:pt idx="22475">
                  <c:v>2.6135730743410002</c:v>
                </c:pt>
                <c:pt idx="22476">
                  <c:v>2.6136646270749999</c:v>
                </c:pt>
                <c:pt idx="22477">
                  <c:v>2.61381649971</c:v>
                </c:pt>
                <c:pt idx="22478">
                  <c:v>2.6140856742860001</c:v>
                </c:pt>
                <c:pt idx="22479">
                  <c:v>2.6141912937159999</c:v>
                </c:pt>
                <c:pt idx="22480">
                  <c:v>2.614475727081</c:v>
                </c:pt>
                <c:pt idx="22481">
                  <c:v>2.6146459579469998</c:v>
                </c:pt>
                <c:pt idx="22482">
                  <c:v>2.6149444580079999</c:v>
                </c:pt>
                <c:pt idx="22483">
                  <c:v>2.61523604393</c:v>
                </c:pt>
                <c:pt idx="22484">
                  <c:v>2.6152999401089998</c:v>
                </c:pt>
                <c:pt idx="22485">
                  <c:v>2.6153709888460002</c:v>
                </c:pt>
                <c:pt idx="22486">
                  <c:v>2.6154196262360001</c:v>
                </c:pt>
                <c:pt idx="22487">
                  <c:v>2.615494012833</c:v>
                </c:pt>
                <c:pt idx="22488">
                  <c:v>2.6156437396999999</c:v>
                </c:pt>
                <c:pt idx="22489">
                  <c:v>2.615760803223</c:v>
                </c:pt>
                <c:pt idx="22490">
                  <c:v>2.6158385276790002</c:v>
                </c:pt>
                <c:pt idx="22491">
                  <c:v>2.6158821582790002</c:v>
                </c:pt>
                <c:pt idx="22492">
                  <c:v>2.61594748497</c:v>
                </c:pt>
                <c:pt idx="22493">
                  <c:v>2.615993022919</c:v>
                </c:pt>
                <c:pt idx="22494">
                  <c:v>2.6160566806790002</c:v>
                </c:pt>
                <c:pt idx="22495">
                  <c:v>2.6161348819730001</c:v>
                </c:pt>
                <c:pt idx="22496">
                  <c:v>2.616463899612</c:v>
                </c:pt>
                <c:pt idx="22497">
                  <c:v>2.6165513992310001</c:v>
                </c:pt>
                <c:pt idx="22498">
                  <c:v>2.6166055202480001</c:v>
                </c:pt>
                <c:pt idx="22499">
                  <c:v>2.6166577339170001</c:v>
                </c:pt>
                <c:pt idx="22500">
                  <c:v>2.6167101860050002</c:v>
                </c:pt>
                <c:pt idx="22501">
                  <c:v>2.6167609691620002</c:v>
                </c:pt>
                <c:pt idx="22502">
                  <c:v>2.6168115139010002</c:v>
                </c:pt>
                <c:pt idx="22503">
                  <c:v>2.616863012314</c:v>
                </c:pt>
                <c:pt idx="22504">
                  <c:v>2.6169133186339999</c:v>
                </c:pt>
                <c:pt idx="22505">
                  <c:v>2.6169619560239998</c:v>
                </c:pt>
                <c:pt idx="22506">
                  <c:v>2.6170563697809999</c:v>
                </c:pt>
                <c:pt idx="22507">
                  <c:v>2.61718416214</c:v>
                </c:pt>
                <c:pt idx="22508">
                  <c:v>2.6172785758970001</c:v>
                </c:pt>
                <c:pt idx="22509">
                  <c:v>2.617368936539</c:v>
                </c:pt>
                <c:pt idx="22510">
                  <c:v>2.6174652576450002</c:v>
                </c:pt>
                <c:pt idx="22511">
                  <c:v>2.6175513267519999</c:v>
                </c:pt>
                <c:pt idx="22512">
                  <c:v>2.617635726929</c:v>
                </c:pt>
                <c:pt idx="22513">
                  <c:v>2.6177456378940001</c:v>
                </c:pt>
                <c:pt idx="22514">
                  <c:v>2.6180927753450001</c:v>
                </c:pt>
                <c:pt idx="22515">
                  <c:v>2.618220090866</c:v>
                </c:pt>
                <c:pt idx="22516">
                  <c:v>2.6182940006259998</c:v>
                </c:pt>
                <c:pt idx="22517">
                  <c:v>2.618335008621</c:v>
                </c:pt>
                <c:pt idx="22518">
                  <c:v>2.618415355682</c:v>
                </c:pt>
                <c:pt idx="22519">
                  <c:v>2.6185541152949998</c:v>
                </c:pt>
                <c:pt idx="22520">
                  <c:v>2.618659257889</c:v>
                </c:pt>
                <c:pt idx="22521">
                  <c:v>2.6187038421629998</c:v>
                </c:pt>
                <c:pt idx="22522">
                  <c:v>2.6187531948089999</c:v>
                </c:pt>
                <c:pt idx="22523">
                  <c:v>2.6187980175019998</c:v>
                </c:pt>
                <c:pt idx="22524">
                  <c:v>2.6188471317289999</c:v>
                </c:pt>
                <c:pt idx="22525">
                  <c:v>2.6188890933989999</c:v>
                </c:pt>
                <c:pt idx="22526">
                  <c:v>2.6189322471619998</c:v>
                </c:pt>
                <c:pt idx="22527">
                  <c:v>2.6189744472499998</c:v>
                </c:pt>
                <c:pt idx="22528">
                  <c:v>2.6190183162689999</c:v>
                </c:pt>
                <c:pt idx="22529">
                  <c:v>2.6190600395199999</c:v>
                </c:pt>
                <c:pt idx="22530">
                  <c:v>2.6191043853760001</c:v>
                </c:pt>
                <c:pt idx="22531">
                  <c:v>2.6191573143009999</c:v>
                </c:pt>
                <c:pt idx="22532">
                  <c:v>2.6192290782929999</c:v>
                </c:pt>
                <c:pt idx="22533">
                  <c:v>2.6194007396700001</c:v>
                </c:pt>
                <c:pt idx="22534">
                  <c:v>2.6195394992829999</c:v>
                </c:pt>
                <c:pt idx="22535">
                  <c:v>2.619696855545</c:v>
                </c:pt>
                <c:pt idx="22536">
                  <c:v>2.619752883911</c:v>
                </c:pt>
                <c:pt idx="22537">
                  <c:v>2.6198017597200001</c:v>
                </c:pt>
                <c:pt idx="22538">
                  <c:v>2.6198470592500001</c:v>
                </c:pt>
                <c:pt idx="22539">
                  <c:v>2.6198995113370001</c:v>
                </c:pt>
                <c:pt idx="22540">
                  <c:v>2.6199450492860001</c:v>
                </c:pt>
                <c:pt idx="22541">
                  <c:v>2.6199953556060001</c:v>
                </c:pt>
                <c:pt idx="22542">
                  <c:v>2.6200463771820002</c:v>
                </c:pt>
                <c:pt idx="22543">
                  <c:v>2.6200971603390002</c:v>
                </c:pt>
                <c:pt idx="22544">
                  <c:v>2.620146751404</c:v>
                </c:pt>
                <c:pt idx="22545">
                  <c:v>2.6201977729800001</c:v>
                </c:pt>
                <c:pt idx="22546">
                  <c:v>2.6202487945559998</c:v>
                </c:pt>
                <c:pt idx="22547">
                  <c:v>2.6203031539919999</c:v>
                </c:pt>
                <c:pt idx="22548">
                  <c:v>2.6203529834750001</c:v>
                </c:pt>
                <c:pt idx="22549">
                  <c:v>2.6203989982599998</c:v>
                </c:pt>
                <c:pt idx="22550">
                  <c:v>2.6204690933229999</c:v>
                </c:pt>
                <c:pt idx="22551">
                  <c:v>2.62051820755</c:v>
                </c:pt>
                <c:pt idx="22552">
                  <c:v>2.6205637454990001</c:v>
                </c:pt>
                <c:pt idx="22553">
                  <c:v>2.6206514835360002</c:v>
                </c:pt>
                <c:pt idx="22554">
                  <c:v>2.6208748817440002</c:v>
                </c:pt>
                <c:pt idx="22555">
                  <c:v>2.620923042297</c:v>
                </c:pt>
                <c:pt idx="22556">
                  <c:v>2.6209747791289999</c:v>
                </c:pt>
                <c:pt idx="22557">
                  <c:v>2.6210236549379999</c:v>
                </c:pt>
                <c:pt idx="22558">
                  <c:v>2.6210761070249999</c:v>
                </c:pt>
                <c:pt idx="22559">
                  <c:v>2.6211297512049998</c:v>
                </c:pt>
                <c:pt idx="22560">
                  <c:v>2.6211893558499999</c:v>
                </c:pt>
                <c:pt idx="22561">
                  <c:v>2.6212608814239999</c:v>
                </c:pt>
                <c:pt idx="22562">
                  <c:v>2.6213366985320001</c:v>
                </c:pt>
                <c:pt idx="22563">
                  <c:v>2.6214208602909999</c:v>
                </c:pt>
                <c:pt idx="22564">
                  <c:v>2.6215128898620002</c:v>
                </c:pt>
                <c:pt idx="22565">
                  <c:v>2.6216061115259999</c:v>
                </c:pt>
                <c:pt idx="22566">
                  <c:v>2.6217019557949999</c:v>
                </c:pt>
                <c:pt idx="22567">
                  <c:v>2.6218073368070001</c:v>
                </c:pt>
                <c:pt idx="22568">
                  <c:v>2.6219103336330001</c:v>
                </c:pt>
                <c:pt idx="22569">
                  <c:v>2.6220118999480002</c:v>
                </c:pt>
                <c:pt idx="22570">
                  <c:v>2.62211227417</c:v>
                </c:pt>
                <c:pt idx="22571">
                  <c:v>2.6222040653229999</c:v>
                </c:pt>
                <c:pt idx="22572">
                  <c:v>2.62229347229</c:v>
                </c:pt>
                <c:pt idx="22573">
                  <c:v>2.6223723888400001</c:v>
                </c:pt>
                <c:pt idx="22574">
                  <c:v>2.6224455833440001</c:v>
                </c:pt>
                <c:pt idx="22575">
                  <c:v>2.62251162529</c:v>
                </c:pt>
                <c:pt idx="22576">
                  <c:v>2.6225683689119998</c:v>
                </c:pt>
                <c:pt idx="22577">
                  <c:v>2.6226201057430001</c:v>
                </c:pt>
                <c:pt idx="22578">
                  <c:v>2.6227157115940001</c:v>
                </c:pt>
                <c:pt idx="22579">
                  <c:v>2.623039722443</c:v>
                </c:pt>
                <c:pt idx="22580">
                  <c:v>2.6231083869930001</c:v>
                </c:pt>
                <c:pt idx="22581">
                  <c:v>2.6231701374049998</c:v>
                </c:pt>
                <c:pt idx="22582">
                  <c:v>2.6232416629789999</c:v>
                </c:pt>
                <c:pt idx="22583">
                  <c:v>2.6233079433439999</c:v>
                </c:pt>
                <c:pt idx="22584">
                  <c:v>2.6233527660370002</c:v>
                </c:pt>
                <c:pt idx="22585">
                  <c:v>2.6233947277070002</c:v>
                </c:pt>
                <c:pt idx="22586">
                  <c:v>2.623433828354</c:v>
                </c:pt>
                <c:pt idx="22587">
                  <c:v>2.6234707832340001</c:v>
                </c:pt>
                <c:pt idx="22588">
                  <c:v>2.6235101222989998</c:v>
                </c:pt>
                <c:pt idx="22589">
                  <c:v>2.623542308807</c:v>
                </c:pt>
                <c:pt idx="22590">
                  <c:v>2.6235845088960001</c:v>
                </c:pt>
                <c:pt idx="22591">
                  <c:v>2.623627662659</c:v>
                </c:pt>
                <c:pt idx="22592">
                  <c:v>2.6236696243290001</c:v>
                </c:pt>
                <c:pt idx="22593">
                  <c:v>2.6237106323239998</c:v>
                </c:pt>
                <c:pt idx="22594">
                  <c:v>2.6237552165990001</c:v>
                </c:pt>
                <c:pt idx="22595">
                  <c:v>2.6237959861759999</c:v>
                </c:pt>
                <c:pt idx="22596">
                  <c:v>2.623835325241</c:v>
                </c:pt>
                <c:pt idx="22597">
                  <c:v>2.6238720417020001</c:v>
                </c:pt>
                <c:pt idx="22598">
                  <c:v>2.6239202022549999</c:v>
                </c:pt>
                <c:pt idx="22599">
                  <c:v>2.6239583492279999</c:v>
                </c:pt>
                <c:pt idx="22600">
                  <c:v>2.6240050792690002</c:v>
                </c:pt>
                <c:pt idx="22601">
                  <c:v>2.6240761280060001</c:v>
                </c:pt>
                <c:pt idx="22602">
                  <c:v>2.624124526978</c:v>
                </c:pt>
                <c:pt idx="22603">
                  <c:v>2.6241688728330002</c:v>
                </c:pt>
                <c:pt idx="22604">
                  <c:v>2.6242148876189999</c:v>
                </c:pt>
                <c:pt idx="22605">
                  <c:v>2.6242547035219999</c:v>
                </c:pt>
                <c:pt idx="22606">
                  <c:v>2.6242961883540001</c:v>
                </c:pt>
                <c:pt idx="22607">
                  <c:v>2.62433719635</c:v>
                </c:pt>
                <c:pt idx="22608">
                  <c:v>2.62437915802</c:v>
                </c:pt>
                <c:pt idx="22609">
                  <c:v>2.6244230270390001</c:v>
                </c:pt>
                <c:pt idx="22610">
                  <c:v>2.6244657039639998</c:v>
                </c:pt>
                <c:pt idx="22611">
                  <c:v>2.6245136260990001</c:v>
                </c:pt>
                <c:pt idx="22612">
                  <c:v>2.6245613098140002</c:v>
                </c:pt>
                <c:pt idx="22613">
                  <c:v>2.6246106624599999</c:v>
                </c:pt>
                <c:pt idx="22614">
                  <c:v>2.6246621608730001</c:v>
                </c:pt>
                <c:pt idx="22615">
                  <c:v>2.6247448921199998</c:v>
                </c:pt>
                <c:pt idx="22616">
                  <c:v>2.6250283718110001</c:v>
                </c:pt>
                <c:pt idx="22617">
                  <c:v>2.625122070313</c:v>
                </c:pt>
                <c:pt idx="22618">
                  <c:v>2.6251733303070002</c:v>
                </c:pt>
                <c:pt idx="22619">
                  <c:v>2.6252274513240001</c:v>
                </c:pt>
                <c:pt idx="22620">
                  <c:v>2.6252794265750001</c:v>
                </c:pt>
                <c:pt idx="22621">
                  <c:v>2.625327825546</c:v>
                </c:pt>
                <c:pt idx="22622">
                  <c:v>2.6254270076749999</c:v>
                </c:pt>
                <c:pt idx="22623">
                  <c:v>2.6255304813390001</c:v>
                </c:pt>
                <c:pt idx="22624">
                  <c:v>2.6256217956539998</c:v>
                </c:pt>
                <c:pt idx="22625">
                  <c:v>2.6257798671720001</c:v>
                </c:pt>
                <c:pt idx="22626">
                  <c:v>2.6261048316959998</c:v>
                </c:pt>
                <c:pt idx="22627">
                  <c:v>2.6262228488920001</c:v>
                </c:pt>
                <c:pt idx="22628">
                  <c:v>2.6263067722320002</c:v>
                </c:pt>
                <c:pt idx="22629">
                  <c:v>2.6263942718509998</c:v>
                </c:pt>
                <c:pt idx="22630">
                  <c:v>2.6264801025389999</c:v>
                </c:pt>
                <c:pt idx="22631">
                  <c:v>2.626592159271</c:v>
                </c:pt>
                <c:pt idx="22632">
                  <c:v>2.6268322467799998</c:v>
                </c:pt>
                <c:pt idx="22633">
                  <c:v>2.6268899440769999</c:v>
                </c:pt>
                <c:pt idx="22634">
                  <c:v>2.6269714832309998</c:v>
                </c:pt>
                <c:pt idx="22635">
                  <c:v>2.6271197795869998</c:v>
                </c:pt>
                <c:pt idx="22636">
                  <c:v>2.6272525787349998</c:v>
                </c:pt>
                <c:pt idx="22637">
                  <c:v>2.6273224353789999</c:v>
                </c:pt>
                <c:pt idx="22638">
                  <c:v>2.6273972988129999</c:v>
                </c:pt>
                <c:pt idx="22639">
                  <c:v>2.6274452209470001</c:v>
                </c:pt>
                <c:pt idx="22640">
                  <c:v>2.627492189407</c:v>
                </c:pt>
                <c:pt idx="22641">
                  <c:v>2.627538919449</c:v>
                </c:pt>
                <c:pt idx="22642">
                  <c:v>2.6275835037230002</c:v>
                </c:pt>
                <c:pt idx="22643">
                  <c:v>2.6276302337650002</c:v>
                </c:pt>
                <c:pt idx="22644">
                  <c:v>2.6276762485499998</c:v>
                </c:pt>
                <c:pt idx="22645">
                  <c:v>2.6277246475220002</c:v>
                </c:pt>
                <c:pt idx="22646">
                  <c:v>2.627774477005</c:v>
                </c:pt>
                <c:pt idx="22647">
                  <c:v>2.6278247833249999</c:v>
                </c:pt>
                <c:pt idx="22648">
                  <c:v>2.6278731822969998</c:v>
                </c:pt>
                <c:pt idx="22649">
                  <c:v>2.6279213428500001</c:v>
                </c:pt>
                <c:pt idx="22650">
                  <c:v>2.6279718875890001</c:v>
                </c:pt>
                <c:pt idx="22651">
                  <c:v>2.62802028656</c:v>
                </c:pt>
                <c:pt idx="22652">
                  <c:v>2.6280736923219998</c:v>
                </c:pt>
                <c:pt idx="22653">
                  <c:v>2.6281223297120002</c:v>
                </c:pt>
                <c:pt idx="22654">
                  <c:v>2.6281766891479998</c:v>
                </c:pt>
                <c:pt idx="22655">
                  <c:v>2.628231287003</c:v>
                </c:pt>
                <c:pt idx="22656">
                  <c:v>2.628311872482</c:v>
                </c:pt>
                <c:pt idx="22657">
                  <c:v>2.6283676624300001</c:v>
                </c:pt>
                <c:pt idx="22658">
                  <c:v>2.62846326828</c:v>
                </c:pt>
                <c:pt idx="22659">
                  <c:v>2.628824472427</c:v>
                </c:pt>
                <c:pt idx="22660">
                  <c:v>2.6292138099670002</c:v>
                </c:pt>
                <c:pt idx="22661">
                  <c:v>2.6294229030610001</c:v>
                </c:pt>
                <c:pt idx="22662">
                  <c:v>2.629478216171</c:v>
                </c:pt>
                <c:pt idx="22663">
                  <c:v>2.6295371055599999</c:v>
                </c:pt>
                <c:pt idx="22664">
                  <c:v>2.6296041011810001</c:v>
                </c:pt>
                <c:pt idx="22665">
                  <c:v>2.6296796798709998</c:v>
                </c:pt>
                <c:pt idx="22666">
                  <c:v>2.6297526359560002</c:v>
                </c:pt>
                <c:pt idx="22667">
                  <c:v>2.6298377513890001</c:v>
                </c:pt>
                <c:pt idx="22668">
                  <c:v>2.6299254894259998</c:v>
                </c:pt>
                <c:pt idx="22669">
                  <c:v>2.6300158500670001</c:v>
                </c:pt>
                <c:pt idx="22670">
                  <c:v>2.6301119327550002</c:v>
                </c:pt>
                <c:pt idx="22671">
                  <c:v>2.630205392838</c:v>
                </c:pt>
                <c:pt idx="22672">
                  <c:v>2.6302971839899998</c:v>
                </c:pt>
                <c:pt idx="22673">
                  <c:v>2.630388259888</c:v>
                </c:pt>
                <c:pt idx="22674">
                  <c:v>2.6304745674130001</c:v>
                </c:pt>
                <c:pt idx="22675">
                  <c:v>2.630557537079</c:v>
                </c:pt>
                <c:pt idx="22676">
                  <c:v>2.6306374073029999</c:v>
                </c:pt>
                <c:pt idx="22677">
                  <c:v>2.6307120323180002</c:v>
                </c:pt>
                <c:pt idx="22678">
                  <c:v>2.6307899951930001</c:v>
                </c:pt>
                <c:pt idx="22679">
                  <c:v>2.6308667659760001</c:v>
                </c:pt>
                <c:pt idx="22680">
                  <c:v>2.630937814713</c:v>
                </c:pt>
                <c:pt idx="22681">
                  <c:v>2.6310107707979999</c:v>
                </c:pt>
                <c:pt idx="22682">
                  <c:v>2.6310768127439998</c:v>
                </c:pt>
                <c:pt idx="22683">
                  <c:v>2.6311428546909998</c:v>
                </c:pt>
                <c:pt idx="22684">
                  <c:v>2.631206512451</c:v>
                </c:pt>
                <c:pt idx="22685">
                  <c:v>2.6312654018399999</c:v>
                </c:pt>
                <c:pt idx="22686">
                  <c:v>2.631325006485</c:v>
                </c:pt>
                <c:pt idx="22687">
                  <c:v>2.631380796432</c:v>
                </c:pt>
                <c:pt idx="22688">
                  <c:v>2.6314306259159999</c:v>
                </c:pt>
                <c:pt idx="22689">
                  <c:v>2.6315453052520001</c:v>
                </c:pt>
                <c:pt idx="22690">
                  <c:v>2.631686210632</c:v>
                </c:pt>
                <c:pt idx="22691">
                  <c:v>2.6319680213929999</c:v>
                </c:pt>
                <c:pt idx="22692">
                  <c:v>2.6320984363559998</c:v>
                </c:pt>
                <c:pt idx="22693">
                  <c:v>2.6321592330930002</c:v>
                </c:pt>
                <c:pt idx="22694">
                  <c:v>2.6322131156920001</c:v>
                </c:pt>
                <c:pt idx="22695">
                  <c:v>2.632268190384</c:v>
                </c:pt>
                <c:pt idx="22696">
                  <c:v>2.63232755661</c:v>
                </c:pt>
                <c:pt idx="22697">
                  <c:v>2.6323664188390001</c:v>
                </c:pt>
                <c:pt idx="22698">
                  <c:v>2.6324050426480001</c:v>
                </c:pt>
                <c:pt idx="22699">
                  <c:v>2.6324434280400002</c:v>
                </c:pt>
                <c:pt idx="22700">
                  <c:v>2.6324787139889998</c:v>
                </c:pt>
                <c:pt idx="22701">
                  <c:v>2.632509231567</c:v>
                </c:pt>
                <c:pt idx="22702">
                  <c:v>2.6325733661649999</c:v>
                </c:pt>
                <c:pt idx="22703">
                  <c:v>2.632629394531</c:v>
                </c:pt>
                <c:pt idx="22704">
                  <c:v>2.6326909065250002</c:v>
                </c:pt>
                <c:pt idx="22705">
                  <c:v>2.6327474117279999</c:v>
                </c:pt>
                <c:pt idx="22706">
                  <c:v>2.632791519165</c:v>
                </c:pt>
                <c:pt idx="22707">
                  <c:v>2.6328325271609998</c:v>
                </c:pt>
                <c:pt idx="22708">
                  <c:v>2.6328721046450001</c:v>
                </c:pt>
                <c:pt idx="22709">
                  <c:v>2.6329143047330001</c:v>
                </c:pt>
                <c:pt idx="22710">
                  <c:v>2.6329534053799999</c:v>
                </c:pt>
                <c:pt idx="22711">
                  <c:v>2.6329874992370002</c:v>
                </c:pt>
                <c:pt idx="22712">
                  <c:v>2.6330335140229999</c:v>
                </c:pt>
                <c:pt idx="22713">
                  <c:v>2.6330807209009999</c:v>
                </c:pt>
                <c:pt idx="22714">
                  <c:v>2.633165121078</c:v>
                </c:pt>
                <c:pt idx="22715">
                  <c:v>2.6332507133480001</c:v>
                </c:pt>
                <c:pt idx="22716">
                  <c:v>2.6333277225490002</c:v>
                </c:pt>
                <c:pt idx="22717">
                  <c:v>2.633398532867</c:v>
                </c:pt>
                <c:pt idx="22718">
                  <c:v>2.6334750652309999</c:v>
                </c:pt>
                <c:pt idx="22719">
                  <c:v>2.6336119174960002</c:v>
                </c:pt>
                <c:pt idx="22720">
                  <c:v>2.633752346039</c:v>
                </c:pt>
                <c:pt idx="22721">
                  <c:v>2.6339445114140001</c:v>
                </c:pt>
                <c:pt idx="22722">
                  <c:v>2.634109973907</c:v>
                </c:pt>
                <c:pt idx="22723">
                  <c:v>2.63423538208</c:v>
                </c:pt>
                <c:pt idx="22724">
                  <c:v>2.6343870162959999</c:v>
                </c:pt>
                <c:pt idx="22725">
                  <c:v>2.63454246521</c:v>
                </c:pt>
                <c:pt idx="22726">
                  <c:v>2.6346912384030001</c:v>
                </c:pt>
                <c:pt idx="22727">
                  <c:v>2.6348366737369999</c:v>
                </c:pt>
                <c:pt idx="22728">
                  <c:v>2.634915590286</c:v>
                </c:pt>
                <c:pt idx="22729">
                  <c:v>2.6349918842319999</c:v>
                </c:pt>
                <c:pt idx="22730">
                  <c:v>2.6351184844970001</c:v>
                </c:pt>
                <c:pt idx="22731">
                  <c:v>2.635200023651</c:v>
                </c:pt>
                <c:pt idx="22732">
                  <c:v>2.6353158950809998</c:v>
                </c:pt>
                <c:pt idx="22733">
                  <c:v>2.635435342789</c:v>
                </c:pt>
                <c:pt idx="22734">
                  <c:v>2.635581493378</c:v>
                </c:pt>
                <c:pt idx="22735">
                  <c:v>2.635736703873</c:v>
                </c:pt>
                <c:pt idx="22736">
                  <c:v>2.6358861923219998</c:v>
                </c:pt>
                <c:pt idx="22737">
                  <c:v>2.6359953880310001</c:v>
                </c:pt>
                <c:pt idx="22738">
                  <c:v>2.6361045837399999</c:v>
                </c:pt>
                <c:pt idx="22739">
                  <c:v>2.6362466812130001</c:v>
                </c:pt>
                <c:pt idx="22740">
                  <c:v>2.6364874839780001</c:v>
                </c:pt>
                <c:pt idx="22741">
                  <c:v>2.6365573406220002</c:v>
                </c:pt>
                <c:pt idx="22742">
                  <c:v>2.6366026401520002</c:v>
                </c:pt>
                <c:pt idx="22743">
                  <c:v>2.6366446018219998</c:v>
                </c:pt>
                <c:pt idx="22744">
                  <c:v>2.636703252792</c:v>
                </c:pt>
                <c:pt idx="22745">
                  <c:v>2.6367425918579999</c:v>
                </c:pt>
                <c:pt idx="22746">
                  <c:v>2.6367812156679999</c:v>
                </c:pt>
                <c:pt idx="22747">
                  <c:v>2.636820077896</c:v>
                </c:pt>
                <c:pt idx="22748">
                  <c:v>2.6368525028229999</c:v>
                </c:pt>
                <c:pt idx="22749">
                  <c:v>2.6368997097019999</c:v>
                </c:pt>
                <c:pt idx="22750">
                  <c:v>2.6369709968569999</c:v>
                </c:pt>
                <c:pt idx="22751">
                  <c:v>2.6370487213130001</c:v>
                </c:pt>
                <c:pt idx="22752">
                  <c:v>2.6371045112610001</c:v>
                </c:pt>
                <c:pt idx="22753">
                  <c:v>2.6371517181400002</c:v>
                </c:pt>
                <c:pt idx="22754">
                  <c:v>2.6371986866000001</c:v>
                </c:pt>
                <c:pt idx="22755">
                  <c:v>2.6375007629390002</c:v>
                </c:pt>
                <c:pt idx="22756">
                  <c:v>2.6375846862789998</c:v>
                </c:pt>
                <c:pt idx="22757">
                  <c:v>2.6377139091489998</c:v>
                </c:pt>
                <c:pt idx="22758">
                  <c:v>2.638063192368</c:v>
                </c:pt>
                <c:pt idx="22759">
                  <c:v>2.638147115707</c:v>
                </c:pt>
                <c:pt idx="22760">
                  <c:v>2.638232707977</c:v>
                </c:pt>
                <c:pt idx="22761">
                  <c:v>2.638335227966</c:v>
                </c:pt>
                <c:pt idx="22762">
                  <c:v>2.638387918472</c:v>
                </c:pt>
                <c:pt idx="22763">
                  <c:v>2.6384384632110001</c:v>
                </c:pt>
                <c:pt idx="22764">
                  <c:v>2.6384925842290001</c:v>
                </c:pt>
                <c:pt idx="22765">
                  <c:v>2.6385457515719999</c:v>
                </c:pt>
                <c:pt idx="22766">
                  <c:v>2.6386017799379999</c:v>
                </c:pt>
                <c:pt idx="22767">
                  <c:v>2.6386559009549999</c:v>
                </c:pt>
                <c:pt idx="22768">
                  <c:v>2.6387560367580001</c:v>
                </c:pt>
                <c:pt idx="22769">
                  <c:v>2.6388483047490001</c:v>
                </c:pt>
                <c:pt idx="22770">
                  <c:v>2.6389389038090001</c:v>
                </c:pt>
                <c:pt idx="22771">
                  <c:v>2.6390249729159998</c:v>
                </c:pt>
                <c:pt idx="22772">
                  <c:v>2.639214277267</c:v>
                </c:pt>
                <c:pt idx="22773">
                  <c:v>2.6394290924070001</c:v>
                </c:pt>
                <c:pt idx="22774">
                  <c:v>2.639552354813</c:v>
                </c:pt>
                <c:pt idx="22775">
                  <c:v>2.6396238803859999</c:v>
                </c:pt>
                <c:pt idx="22776">
                  <c:v>2.63974070549</c:v>
                </c:pt>
                <c:pt idx="22777">
                  <c:v>2.6398835182189999</c:v>
                </c:pt>
                <c:pt idx="22778">
                  <c:v>2.6401417255399999</c:v>
                </c:pt>
                <c:pt idx="22779">
                  <c:v>2.640216827393</c:v>
                </c:pt>
                <c:pt idx="22780">
                  <c:v>2.6403169631960002</c:v>
                </c:pt>
                <c:pt idx="22781">
                  <c:v>2.640394926071</c:v>
                </c:pt>
                <c:pt idx="22782">
                  <c:v>2.6404685974120001</c:v>
                </c:pt>
                <c:pt idx="22783">
                  <c:v>2.640548467636</c:v>
                </c:pt>
                <c:pt idx="22784">
                  <c:v>2.6406331062319999</c:v>
                </c:pt>
                <c:pt idx="22785">
                  <c:v>2.6407501697539999</c:v>
                </c:pt>
                <c:pt idx="22786">
                  <c:v>2.641047000885</c:v>
                </c:pt>
                <c:pt idx="22787">
                  <c:v>2.6412551403050002</c:v>
                </c:pt>
                <c:pt idx="22788">
                  <c:v>2.6415777206420001</c:v>
                </c:pt>
                <c:pt idx="22789">
                  <c:v>2.641699314117</c:v>
                </c:pt>
                <c:pt idx="22790">
                  <c:v>2.6418218612670001</c:v>
                </c:pt>
                <c:pt idx="22791">
                  <c:v>2.6419315338130001</c:v>
                </c:pt>
                <c:pt idx="22792">
                  <c:v>2.6419844627379998</c:v>
                </c:pt>
                <c:pt idx="22793">
                  <c:v>2.642034053802</c:v>
                </c:pt>
                <c:pt idx="22794">
                  <c:v>2.6421084403989998</c:v>
                </c:pt>
                <c:pt idx="22795">
                  <c:v>2.6424152851099998</c:v>
                </c:pt>
                <c:pt idx="22796">
                  <c:v>2.6425366401670001</c:v>
                </c:pt>
                <c:pt idx="22797">
                  <c:v>2.642900943756</c:v>
                </c:pt>
                <c:pt idx="22798">
                  <c:v>2.643249750137</c:v>
                </c:pt>
                <c:pt idx="22799">
                  <c:v>2.6434881687159999</c:v>
                </c:pt>
                <c:pt idx="22800">
                  <c:v>2.6436467170719999</c:v>
                </c:pt>
                <c:pt idx="22801">
                  <c:v>2.6439538002009999</c:v>
                </c:pt>
                <c:pt idx="22802">
                  <c:v>2.6442270278929998</c:v>
                </c:pt>
                <c:pt idx="22803">
                  <c:v>2.6445808410640002</c:v>
                </c:pt>
                <c:pt idx="22804">
                  <c:v>2.6446964740749999</c:v>
                </c:pt>
                <c:pt idx="22805">
                  <c:v>2.644783973694</c:v>
                </c:pt>
                <c:pt idx="22806">
                  <c:v>2.644872903824</c:v>
                </c:pt>
                <c:pt idx="22807">
                  <c:v>2.6449599266049999</c:v>
                </c:pt>
                <c:pt idx="22808">
                  <c:v>2.6450374126430001</c:v>
                </c:pt>
                <c:pt idx="22809">
                  <c:v>2.64528799057</c:v>
                </c:pt>
                <c:pt idx="22810">
                  <c:v>2.6453831195830002</c:v>
                </c:pt>
                <c:pt idx="22811">
                  <c:v>2.6454598903659998</c:v>
                </c:pt>
                <c:pt idx="22812">
                  <c:v>2.6455407142639999</c:v>
                </c:pt>
                <c:pt idx="22813">
                  <c:v>2.6458239555360001</c:v>
                </c:pt>
                <c:pt idx="22814">
                  <c:v>2.645935297012</c:v>
                </c:pt>
                <c:pt idx="22815">
                  <c:v>2.6462841033940001</c:v>
                </c:pt>
                <c:pt idx="22816">
                  <c:v>2.6464989185330001</c:v>
                </c:pt>
                <c:pt idx="22817">
                  <c:v>2.6466405391690002</c:v>
                </c:pt>
                <c:pt idx="22818">
                  <c:v>2.646958589554</c:v>
                </c:pt>
                <c:pt idx="22819">
                  <c:v>2.6470522880549998</c:v>
                </c:pt>
                <c:pt idx="22820">
                  <c:v>2.6471431255339999</c:v>
                </c:pt>
                <c:pt idx="22821">
                  <c:v>2.6472632884979999</c:v>
                </c:pt>
                <c:pt idx="22822">
                  <c:v>2.6475949287409999</c:v>
                </c:pt>
                <c:pt idx="22823">
                  <c:v>2.6477527618410002</c:v>
                </c:pt>
                <c:pt idx="22824">
                  <c:v>2.648111581802</c:v>
                </c:pt>
                <c:pt idx="22825">
                  <c:v>2.648446083069</c:v>
                </c:pt>
                <c:pt idx="22826">
                  <c:v>2.648690223694</c:v>
                </c:pt>
                <c:pt idx="22827">
                  <c:v>2.648842334747</c:v>
                </c:pt>
                <c:pt idx="22828">
                  <c:v>2.6489231586459998</c:v>
                </c:pt>
                <c:pt idx="22829">
                  <c:v>2.649009466171</c:v>
                </c:pt>
                <c:pt idx="22830">
                  <c:v>2.6490938663480001</c:v>
                </c:pt>
                <c:pt idx="22831">
                  <c:v>2.6491806507110001</c:v>
                </c:pt>
                <c:pt idx="22832">
                  <c:v>2.6492648124690001</c:v>
                </c:pt>
                <c:pt idx="22833">
                  <c:v>2.649375915527</c:v>
                </c:pt>
                <c:pt idx="22834">
                  <c:v>2.6494553089139998</c:v>
                </c:pt>
                <c:pt idx="22835">
                  <c:v>2.649532794952</c:v>
                </c:pt>
                <c:pt idx="22836">
                  <c:v>2.6496171951290002</c:v>
                </c:pt>
                <c:pt idx="22837">
                  <c:v>2.6497004032140001</c:v>
                </c:pt>
                <c:pt idx="22838">
                  <c:v>2.6500282287600001</c:v>
                </c:pt>
                <c:pt idx="22839">
                  <c:v>2.650353908539</c:v>
                </c:pt>
                <c:pt idx="22840">
                  <c:v>2.6506721973420002</c:v>
                </c:pt>
                <c:pt idx="22841">
                  <c:v>2.6507999896999999</c:v>
                </c:pt>
                <c:pt idx="22842">
                  <c:v>2.6510505676270002</c:v>
                </c:pt>
                <c:pt idx="22843">
                  <c:v>2.6511311531069999</c:v>
                </c:pt>
                <c:pt idx="22844">
                  <c:v>2.6512506008150001</c:v>
                </c:pt>
                <c:pt idx="22845">
                  <c:v>2.6513721942899999</c:v>
                </c:pt>
                <c:pt idx="22846">
                  <c:v>2.6515374183649998</c:v>
                </c:pt>
                <c:pt idx="22847">
                  <c:v>2.651628494263</c:v>
                </c:pt>
                <c:pt idx="22848">
                  <c:v>2.6517202854159998</c:v>
                </c:pt>
                <c:pt idx="22849">
                  <c:v>2.6518161296840002</c:v>
                </c:pt>
                <c:pt idx="22850">
                  <c:v>2.6519110202789999</c:v>
                </c:pt>
                <c:pt idx="22851">
                  <c:v>2.652042150497</c:v>
                </c:pt>
                <c:pt idx="22852">
                  <c:v>2.652239084244</c:v>
                </c:pt>
                <c:pt idx="22853">
                  <c:v>2.6523571014399998</c:v>
                </c:pt>
                <c:pt idx="22854">
                  <c:v>2.6524789333340002</c:v>
                </c:pt>
                <c:pt idx="22855">
                  <c:v>2.6525692939760002</c:v>
                </c:pt>
                <c:pt idx="22856">
                  <c:v>2.6526553630829999</c:v>
                </c:pt>
                <c:pt idx="22857">
                  <c:v>2.6527543067930002</c:v>
                </c:pt>
                <c:pt idx="22858">
                  <c:v>2.6528439521789999</c:v>
                </c:pt>
                <c:pt idx="22859">
                  <c:v>2.6529328823089999</c:v>
                </c:pt>
                <c:pt idx="22860">
                  <c:v>2.6530146598819999</c:v>
                </c:pt>
                <c:pt idx="22861">
                  <c:v>2.6533007621769999</c:v>
                </c:pt>
                <c:pt idx="22862">
                  <c:v>2.6533923149110001</c:v>
                </c:pt>
                <c:pt idx="22863">
                  <c:v>2.6534409523010001</c:v>
                </c:pt>
                <c:pt idx="22864">
                  <c:v>2.6534960269929999</c:v>
                </c:pt>
                <c:pt idx="22865">
                  <c:v>2.6535494327550002</c:v>
                </c:pt>
                <c:pt idx="22866">
                  <c:v>2.6536087989810002</c:v>
                </c:pt>
                <c:pt idx="22867">
                  <c:v>2.6536664962769998</c:v>
                </c:pt>
                <c:pt idx="22868">
                  <c:v>2.6537256240840001</c:v>
                </c:pt>
                <c:pt idx="22869">
                  <c:v>2.653784275055</c:v>
                </c:pt>
                <c:pt idx="22870">
                  <c:v>2.6538388729100002</c:v>
                </c:pt>
                <c:pt idx="22871">
                  <c:v>2.6538844108580002</c:v>
                </c:pt>
                <c:pt idx="22872">
                  <c:v>2.6539719104769999</c:v>
                </c:pt>
                <c:pt idx="22873">
                  <c:v>2.6540763378140002</c:v>
                </c:pt>
                <c:pt idx="22874">
                  <c:v>2.654326677322</c:v>
                </c:pt>
                <c:pt idx="22875">
                  <c:v>2.6545145511629999</c:v>
                </c:pt>
                <c:pt idx="22876">
                  <c:v>2.6545956134800002</c:v>
                </c:pt>
                <c:pt idx="22877">
                  <c:v>2.6546957492829999</c:v>
                </c:pt>
                <c:pt idx="22878">
                  <c:v>2.6547377109529999</c:v>
                </c:pt>
                <c:pt idx="22879">
                  <c:v>2.6548035144809998</c:v>
                </c:pt>
                <c:pt idx="22880">
                  <c:v>2.6548476219179999</c:v>
                </c:pt>
                <c:pt idx="22881">
                  <c:v>2.654887914658</c:v>
                </c:pt>
                <c:pt idx="22882">
                  <c:v>2.654929876328</c:v>
                </c:pt>
                <c:pt idx="22883">
                  <c:v>2.654975175858</c:v>
                </c:pt>
                <c:pt idx="22884">
                  <c:v>2.655020475388</c:v>
                </c:pt>
                <c:pt idx="22885">
                  <c:v>2.655106067657</c:v>
                </c:pt>
                <c:pt idx="22886">
                  <c:v>2.6551826000209999</c:v>
                </c:pt>
                <c:pt idx="22887">
                  <c:v>2.6552286148070001</c:v>
                </c:pt>
                <c:pt idx="22888">
                  <c:v>2.6552755832670001</c:v>
                </c:pt>
                <c:pt idx="22889">
                  <c:v>2.655325889587</c:v>
                </c:pt>
                <c:pt idx="22890">
                  <c:v>2.655371189117</c:v>
                </c:pt>
                <c:pt idx="22891">
                  <c:v>2.655411481857</c:v>
                </c:pt>
                <c:pt idx="22892">
                  <c:v>2.6554539203640002</c:v>
                </c:pt>
                <c:pt idx="22893">
                  <c:v>2.6555030345919999</c:v>
                </c:pt>
                <c:pt idx="22894">
                  <c:v>2.6555452346799999</c:v>
                </c:pt>
                <c:pt idx="22895">
                  <c:v>2.6555852890009999</c:v>
                </c:pt>
                <c:pt idx="22896">
                  <c:v>2.6556336879729998</c:v>
                </c:pt>
                <c:pt idx="22897">
                  <c:v>2.6556758880619999</c:v>
                </c:pt>
                <c:pt idx="22898">
                  <c:v>2.6557173728939998</c:v>
                </c:pt>
                <c:pt idx="22899">
                  <c:v>2.6557652950290001</c:v>
                </c:pt>
                <c:pt idx="22900">
                  <c:v>2.6558170318599998</c:v>
                </c:pt>
                <c:pt idx="22901">
                  <c:v>2.6558616161350002</c:v>
                </c:pt>
                <c:pt idx="22902">
                  <c:v>2.655948400497</c:v>
                </c:pt>
                <c:pt idx="22903">
                  <c:v>2.6560297012329999</c:v>
                </c:pt>
                <c:pt idx="22904">
                  <c:v>2.6563813686370001</c:v>
                </c:pt>
                <c:pt idx="22905">
                  <c:v>2.6564865112299998</c:v>
                </c:pt>
                <c:pt idx="22906">
                  <c:v>2.6565415859220001</c:v>
                </c:pt>
                <c:pt idx="22907">
                  <c:v>2.6565990448000001</c:v>
                </c:pt>
                <c:pt idx="22908">
                  <c:v>2.6566591262819998</c:v>
                </c:pt>
                <c:pt idx="22909">
                  <c:v>2.6567170619959999</c:v>
                </c:pt>
                <c:pt idx="22910">
                  <c:v>2.6567754745480001</c:v>
                </c:pt>
                <c:pt idx="22911">
                  <c:v>2.6568369865419998</c:v>
                </c:pt>
                <c:pt idx="22912">
                  <c:v>2.6568977832790002</c:v>
                </c:pt>
                <c:pt idx="22913">
                  <c:v>2.6569583415990001</c:v>
                </c:pt>
                <c:pt idx="22914">
                  <c:v>2.6570179462430001</c:v>
                </c:pt>
                <c:pt idx="22915">
                  <c:v>2.6570756435390002</c:v>
                </c:pt>
                <c:pt idx="22916">
                  <c:v>2.657134056091</c:v>
                </c:pt>
                <c:pt idx="22917">
                  <c:v>2.657191514969</c:v>
                </c:pt>
                <c:pt idx="22918">
                  <c:v>2.6572489738459999</c:v>
                </c:pt>
                <c:pt idx="22919">
                  <c:v>2.6573026180269999</c:v>
                </c:pt>
                <c:pt idx="22920">
                  <c:v>2.6573569774629999</c:v>
                </c:pt>
                <c:pt idx="22921">
                  <c:v>2.6574094295499999</c:v>
                </c:pt>
                <c:pt idx="22922">
                  <c:v>2.6574656963350001</c:v>
                </c:pt>
                <c:pt idx="22923">
                  <c:v>2.6575233936310001</c:v>
                </c:pt>
                <c:pt idx="22924">
                  <c:v>2.6575744152070002</c:v>
                </c:pt>
                <c:pt idx="22925">
                  <c:v>2.6576230525970002</c:v>
                </c:pt>
                <c:pt idx="22926">
                  <c:v>2.6576745510099999</c:v>
                </c:pt>
                <c:pt idx="22927">
                  <c:v>2.657772541046</c:v>
                </c:pt>
                <c:pt idx="22928">
                  <c:v>2.657824754715</c:v>
                </c:pt>
                <c:pt idx="22929">
                  <c:v>2.6578776836400002</c:v>
                </c:pt>
                <c:pt idx="22930">
                  <c:v>2.6579282283780001</c:v>
                </c:pt>
                <c:pt idx="22931">
                  <c:v>2.6580083370210001</c:v>
                </c:pt>
                <c:pt idx="22932">
                  <c:v>2.6581726074219998</c:v>
                </c:pt>
                <c:pt idx="22933">
                  <c:v>2.658442020416</c:v>
                </c:pt>
                <c:pt idx="22934">
                  <c:v>2.6585748195650001</c:v>
                </c:pt>
                <c:pt idx="22935">
                  <c:v>2.6586506366729998</c:v>
                </c:pt>
                <c:pt idx="22936">
                  <c:v>2.6587135791779999</c:v>
                </c:pt>
                <c:pt idx="22937">
                  <c:v>2.6587555408479999</c:v>
                </c:pt>
                <c:pt idx="22938">
                  <c:v>2.6587939262389999</c:v>
                </c:pt>
                <c:pt idx="22939">
                  <c:v>2.658832550049</c:v>
                </c:pt>
                <c:pt idx="22940">
                  <c:v>2.6588737964629998</c:v>
                </c:pt>
                <c:pt idx="22941">
                  <c:v>2.6589219570160001</c:v>
                </c:pt>
                <c:pt idx="22942">
                  <c:v>2.6589758396150001</c:v>
                </c:pt>
                <c:pt idx="22943">
                  <c:v>2.6590249538420001</c:v>
                </c:pt>
                <c:pt idx="22944">
                  <c:v>2.659075021744</c:v>
                </c:pt>
                <c:pt idx="22945">
                  <c:v>2.6591229438780002</c:v>
                </c:pt>
                <c:pt idx="22946">
                  <c:v>2.6591687202449998</c:v>
                </c:pt>
                <c:pt idx="22947">
                  <c:v>2.6592116355900002</c:v>
                </c:pt>
                <c:pt idx="22948">
                  <c:v>2.6592538356780002</c:v>
                </c:pt>
                <c:pt idx="22949">
                  <c:v>2.6592955589290002</c:v>
                </c:pt>
                <c:pt idx="22950">
                  <c:v>2.6593394279479998</c:v>
                </c:pt>
                <c:pt idx="22951">
                  <c:v>2.6593797206879999</c:v>
                </c:pt>
                <c:pt idx="22952">
                  <c:v>2.6594197750089998</c:v>
                </c:pt>
                <c:pt idx="22953">
                  <c:v>2.6594634056089999</c:v>
                </c:pt>
                <c:pt idx="22954">
                  <c:v>2.6595079898830001</c:v>
                </c:pt>
                <c:pt idx="22955">
                  <c:v>2.65957570076</c:v>
                </c:pt>
                <c:pt idx="22956">
                  <c:v>2.6596264839170001</c:v>
                </c:pt>
                <c:pt idx="22957">
                  <c:v>2.6596796512599998</c:v>
                </c:pt>
                <c:pt idx="22958">
                  <c:v>2.6597330570220001</c:v>
                </c:pt>
                <c:pt idx="22959">
                  <c:v>2.6597893238069998</c:v>
                </c:pt>
                <c:pt idx="22960">
                  <c:v>2.6598427295680001</c:v>
                </c:pt>
                <c:pt idx="22961">
                  <c:v>2.6599161624910002</c:v>
                </c:pt>
                <c:pt idx="22962">
                  <c:v>2.6599929332730001</c:v>
                </c:pt>
                <c:pt idx="22963">
                  <c:v>2.66007065773</c:v>
                </c:pt>
                <c:pt idx="22964">
                  <c:v>2.6601572036740002</c:v>
                </c:pt>
                <c:pt idx="22965">
                  <c:v>2.6602406501770002</c:v>
                </c:pt>
                <c:pt idx="22966">
                  <c:v>2.6603188514710001</c:v>
                </c:pt>
                <c:pt idx="22967">
                  <c:v>2.6603999137879999</c:v>
                </c:pt>
                <c:pt idx="22968">
                  <c:v>2.660588502884</c:v>
                </c:pt>
                <c:pt idx="22969">
                  <c:v>2.6606931686399999</c:v>
                </c:pt>
                <c:pt idx="22970">
                  <c:v>2.6607410907750002</c:v>
                </c:pt>
                <c:pt idx="22971">
                  <c:v>2.6607937812809999</c:v>
                </c:pt>
                <c:pt idx="22972">
                  <c:v>2.6608474254610002</c:v>
                </c:pt>
                <c:pt idx="22973">
                  <c:v>2.6609020233149998</c:v>
                </c:pt>
                <c:pt idx="22974">
                  <c:v>2.6610019207</c:v>
                </c:pt>
                <c:pt idx="22975">
                  <c:v>2.6611025333399998</c:v>
                </c:pt>
                <c:pt idx="22976">
                  <c:v>2.6611988544459999</c:v>
                </c:pt>
                <c:pt idx="22977">
                  <c:v>2.6612486839290002</c:v>
                </c:pt>
                <c:pt idx="22978">
                  <c:v>2.661345720291</c:v>
                </c:pt>
                <c:pt idx="22979">
                  <c:v>2.6613950729370002</c:v>
                </c:pt>
                <c:pt idx="22980">
                  <c:v>2.6614985465999998</c:v>
                </c:pt>
                <c:pt idx="22981">
                  <c:v>2.6615469455719998</c:v>
                </c:pt>
                <c:pt idx="22982">
                  <c:v>2.6616375446320002</c:v>
                </c:pt>
                <c:pt idx="22983">
                  <c:v>2.661727190018</c:v>
                </c:pt>
                <c:pt idx="22984">
                  <c:v>2.6618220806120001</c:v>
                </c:pt>
                <c:pt idx="22985">
                  <c:v>2.6618697643279998</c:v>
                </c:pt>
                <c:pt idx="22986">
                  <c:v>2.661914110184</c:v>
                </c:pt>
                <c:pt idx="22987">
                  <c:v>2.662010192871</c:v>
                </c:pt>
                <c:pt idx="22988">
                  <c:v>2.6621069908139998</c:v>
                </c:pt>
                <c:pt idx="22989">
                  <c:v>2.6621549129490001</c:v>
                </c:pt>
                <c:pt idx="22990">
                  <c:v>2.6622519493099999</c:v>
                </c:pt>
                <c:pt idx="22991">
                  <c:v>2.6623489856720002</c:v>
                </c:pt>
                <c:pt idx="22992">
                  <c:v>2.6624295711519999</c:v>
                </c:pt>
                <c:pt idx="22993">
                  <c:v>2.6625411510469998</c:v>
                </c:pt>
                <c:pt idx="22994">
                  <c:v>2.6628723144530002</c:v>
                </c:pt>
                <c:pt idx="22995">
                  <c:v>2.6630156040189998</c:v>
                </c:pt>
                <c:pt idx="22996">
                  <c:v>2.6631276607509999</c:v>
                </c:pt>
                <c:pt idx="22997">
                  <c:v>2.6632101535800001</c:v>
                </c:pt>
                <c:pt idx="22998">
                  <c:v>2.6632959842680002</c:v>
                </c:pt>
                <c:pt idx="22999">
                  <c:v>2.6634030342099999</c:v>
                </c:pt>
                <c:pt idx="23000">
                  <c:v>2.6636030673979998</c:v>
                </c:pt>
                <c:pt idx="23001">
                  <c:v>2.6636829376220001</c:v>
                </c:pt>
                <c:pt idx="23002">
                  <c:v>2.6637585163119999</c:v>
                </c:pt>
                <c:pt idx="23003">
                  <c:v>2.6638021469119999</c:v>
                </c:pt>
                <c:pt idx="23004">
                  <c:v>2.66384267807</c:v>
                </c:pt>
                <c:pt idx="23005">
                  <c:v>2.6638851165770001</c:v>
                </c:pt>
                <c:pt idx="23006">
                  <c:v>2.6639256477359998</c:v>
                </c:pt>
                <c:pt idx="23007">
                  <c:v>2.663992881775</c:v>
                </c:pt>
                <c:pt idx="23008">
                  <c:v>2.6640579700470002</c:v>
                </c:pt>
                <c:pt idx="23009">
                  <c:v>2.664119958878</c:v>
                </c:pt>
                <c:pt idx="23010">
                  <c:v>2.664165258408</c:v>
                </c:pt>
                <c:pt idx="23011">
                  <c:v>2.6642100810999998</c:v>
                </c:pt>
                <c:pt idx="23012">
                  <c:v>2.6642503738399999</c:v>
                </c:pt>
                <c:pt idx="23013">
                  <c:v>2.664296150208</c:v>
                </c:pt>
                <c:pt idx="23014">
                  <c:v>2.6643390655519998</c:v>
                </c:pt>
                <c:pt idx="23015">
                  <c:v>2.6643791198729998</c:v>
                </c:pt>
                <c:pt idx="23016">
                  <c:v>2.6644210815429998</c:v>
                </c:pt>
                <c:pt idx="23017">
                  <c:v>2.664468765259</c:v>
                </c:pt>
                <c:pt idx="23018">
                  <c:v>2.6645166873930002</c:v>
                </c:pt>
                <c:pt idx="23019">
                  <c:v>2.6645672321320002</c:v>
                </c:pt>
                <c:pt idx="23020">
                  <c:v>2.6646785736080001</c:v>
                </c:pt>
                <c:pt idx="23021">
                  <c:v>2.6647908687589998</c:v>
                </c:pt>
                <c:pt idx="23022">
                  <c:v>2.6649022102359998</c:v>
                </c:pt>
                <c:pt idx="23023">
                  <c:v>2.665177106857</c:v>
                </c:pt>
                <c:pt idx="23024">
                  <c:v>2.6652579307559998</c:v>
                </c:pt>
                <c:pt idx="23025">
                  <c:v>2.6654598712920001</c:v>
                </c:pt>
                <c:pt idx="23026">
                  <c:v>2.665544509888</c:v>
                </c:pt>
                <c:pt idx="23027">
                  <c:v>2.6656343936920002</c:v>
                </c:pt>
                <c:pt idx="23028">
                  <c:v>2.6657321453090002</c:v>
                </c:pt>
                <c:pt idx="23029">
                  <c:v>2.665785551071</c:v>
                </c:pt>
                <c:pt idx="23030">
                  <c:v>2.6658370494839998</c:v>
                </c:pt>
                <c:pt idx="23031">
                  <c:v>2.6659379005430002</c:v>
                </c:pt>
                <c:pt idx="23032">
                  <c:v>2.6660354137420001</c:v>
                </c:pt>
                <c:pt idx="23033">
                  <c:v>2.6661260128020001</c:v>
                </c:pt>
                <c:pt idx="23034">
                  <c:v>2.6662516593930001</c:v>
                </c:pt>
                <c:pt idx="23035">
                  <c:v>2.6664154529570001</c:v>
                </c:pt>
                <c:pt idx="23036">
                  <c:v>2.6667590141300002</c:v>
                </c:pt>
                <c:pt idx="23037">
                  <c:v>2.6668708324430002</c:v>
                </c:pt>
                <c:pt idx="23038">
                  <c:v>2.6669588088989999</c:v>
                </c:pt>
                <c:pt idx="23039">
                  <c:v>2.6670746803280001</c:v>
                </c:pt>
                <c:pt idx="23040">
                  <c:v>2.6672255992889999</c:v>
                </c:pt>
                <c:pt idx="23041">
                  <c:v>2.6673808097839999</c:v>
                </c:pt>
                <c:pt idx="23042">
                  <c:v>2.667499780655</c:v>
                </c:pt>
                <c:pt idx="23043">
                  <c:v>2.6675853729250001</c:v>
                </c:pt>
                <c:pt idx="23044">
                  <c:v>2.6677048206329999</c:v>
                </c:pt>
                <c:pt idx="23045">
                  <c:v>2.6678950786589999</c:v>
                </c:pt>
                <c:pt idx="23046">
                  <c:v>2.6680135726929999</c:v>
                </c:pt>
                <c:pt idx="23047">
                  <c:v>2.6680953502659999</c:v>
                </c:pt>
                <c:pt idx="23048">
                  <c:v>2.6682155132290002</c:v>
                </c:pt>
                <c:pt idx="23049">
                  <c:v>2.6684753894809998</c:v>
                </c:pt>
                <c:pt idx="23050">
                  <c:v>2.668568611145</c:v>
                </c:pt>
                <c:pt idx="23051">
                  <c:v>2.668620824814</c:v>
                </c:pt>
                <c:pt idx="23052">
                  <c:v>2.6687214374539998</c:v>
                </c:pt>
                <c:pt idx="23053">
                  <c:v>2.6687731742860001</c:v>
                </c:pt>
                <c:pt idx="23054">
                  <c:v>2.6688258647919998</c:v>
                </c:pt>
                <c:pt idx="23055">
                  <c:v>2.6689291000369999</c:v>
                </c:pt>
                <c:pt idx="23056">
                  <c:v>2.6690294742580001</c:v>
                </c:pt>
                <c:pt idx="23057">
                  <c:v>2.66908121109</c:v>
                </c:pt>
                <c:pt idx="23058">
                  <c:v>2.6691315174099999</c:v>
                </c:pt>
                <c:pt idx="23059">
                  <c:v>2.6691870689389998</c:v>
                </c:pt>
                <c:pt idx="23060">
                  <c:v>2.669243335724</c:v>
                </c:pt>
                <c:pt idx="23061">
                  <c:v>2.6692926883700001</c:v>
                </c:pt>
                <c:pt idx="23062">
                  <c:v>2.6693472862240002</c:v>
                </c:pt>
                <c:pt idx="23063">
                  <c:v>2.669405460358</c:v>
                </c:pt>
                <c:pt idx="23064">
                  <c:v>2.669457912445</c:v>
                </c:pt>
                <c:pt idx="23065">
                  <c:v>2.669508695602</c:v>
                </c:pt>
                <c:pt idx="23066">
                  <c:v>2.669562578201</c:v>
                </c:pt>
                <c:pt idx="23067">
                  <c:v>2.6696138381960002</c:v>
                </c:pt>
                <c:pt idx="23068">
                  <c:v>2.6696658134460001</c:v>
                </c:pt>
                <c:pt idx="23069">
                  <c:v>2.6697173118589999</c:v>
                </c:pt>
                <c:pt idx="23070">
                  <c:v>2.6697640419009998</c:v>
                </c:pt>
                <c:pt idx="23071">
                  <c:v>2.6698145866390002</c:v>
                </c:pt>
                <c:pt idx="23072">
                  <c:v>2.6698637008669999</c:v>
                </c:pt>
                <c:pt idx="23073">
                  <c:v>2.669913053513</c:v>
                </c:pt>
                <c:pt idx="23074">
                  <c:v>2.6699659824370001</c:v>
                </c:pt>
                <c:pt idx="23075">
                  <c:v>2.6700165271760001</c:v>
                </c:pt>
                <c:pt idx="23076">
                  <c:v>2.6701142787930001</c:v>
                </c:pt>
                <c:pt idx="23077">
                  <c:v>2.6702082157140001</c:v>
                </c:pt>
                <c:pt idx="23078">
                  <c:v>2.6702573299410002</c:v>
                </c:pt>
                <c:pt idx="23079">
                  <c:v>2.6703486442569999</c:v>
                </c:pt>
                <c:pt idx="23080">
                  <c:v>2.6704285144809998</c:v>
                </c:pt>
                <c:pt idx="23081">
                  <c:v>2.6705384254459998</c:v>
                </c:pt>
                <c:pt idx="23082">
                  <c:v>2.6706712245939999</c:v>
                </c:pt>
                <c:pt idx="23083">
                  <c:v>2.6707463264469999</c:v>
                </c:pt>
                <c:pt idx="23084">
                  <c:v>2.6708204746250002</c:v>
                </c:pt>
                <c:pt idx="23085">
                  <c:v>2.6708590984340002</c:v>
                </c:pt>
                <c:pt idx="23086">
                  <c:v>2.67094039917</c:v>
                </c:pt>
                <c:pt idx="23087">
                  <c:v>2.671015262604</c:v>
                </c:pt>
                <c:pt idx="23088">
                  <c:v>2.6712222099299998</c:v>
                </c:pt>
                <c:pt idx="23089">
                  <c:v>2.6712880134580002</c:v>
                </c:pt>
                <c:pt idx="23090">
                  <c:v>2.6713495254519999</c:v>
                </c:pt>
                <c:pt idx="23091">
                  <c:v>2.6713891029360002</c:v>
                </c:pt>
                <c:pt idx="23092">
                  <c:v>2.671424865723</c:v>
                </c:pt>
                <c:pt idx="23093">
                  <c:v>2.6714625358580002</c:v>
                </c:pt>
                <c:pt idx="23094">
                  <c:v>2.671501874924</c:v>
                </c:pt>
                <c:pt idx="23095">
                  <c:v>2.6715371608730001</c:v>
                </c:pt>
                <c:pt idx="23096">
                  <c:v>2.6716017723080001</c:v>
                </c:pt>
                <c:pt idx="23097">
                  <c:v>2.6716685295099998</c:v>
                </c:pt>
                <c:pt idx="23098">
                  <c:v>2.6717305183410001</c:v>
                </c:pt>
                <c:pt idx="23099">
                  <c:v>2.6717751026149998</c:v>
                </c:pt>
                <c:pt idx="23100">
                  <c:v>2.6718146800990001</c:v>
                </c:pt>
                <c:pt idx="23101">
                  <c:v>2.6718544960020001</c:v>
                </c:pt>
                <c:pt idx="23102">
                  <c:v>2.6718931198120002</c:v>
                </c:pt>
                <c:pt idx="23103">
                  <c:v>2.6719384193420002</c:v>
                </c:pt>
                <c:pt idx="23104">
                  <c:v>2.6719820499420002</c:v>
                </c:pt>
                <c:pt idx="23105">
                  <c:v>2.6720204353330002</c:v>
                </c:pt>
                <c:pt idx="23106">
                  <c:v>2.6720635890960001</c:v>
                </c:pt>
                <c:pt idx="23107">
                  <c:v>2.6721072196960001</c:v>
                </c:pt>
                <c:pt idx="23108">
                  <c:v>2.6721439361570001</c:v>
                </c:pt>
                <c:pt idx="23109">
                  <c:v>2.67218542099</c:v>
                </c:pt>
                <c:pt idx="23110">
                  <c:v>2.6722333431240002</c:v>
                </c:pt>
                <c:pt idx="23111">
                  <c:v>2.672279834747</c:v>
                </c:pt>
                <c:pt idx="23112">
                  <c:v>2.6723294258119998</c:v>
                </c:pt>
                <c:pt idx="23113">
                  <c:v>2.6723797321320002</c:v>
                </c:pt>
                <c:pt idx="23114">
                  <c:v>2.6724288463589998</c:v>
                </c:pt>
                <c:pt idx="23115">
                  <c:v>2.6725156307220002</c:v>
                </c:pt>
                <c:pt idx="23116">
                  <c:v>2.6725878715519999</c:v>
                </c:pt>
                <c:pt idx="23117">
                  <c:v>2.672668218613</c:v>
                </c:pt>
                <c:pt idx="23118">
                  <c:v>2.6727514266969998</c:v>
                </c:pt>
                <c:pt idx="23119">
                  <c:v>2.6728365421300002</c:v>
                </c:pt>
                <c:pt idx="23120">
                  <c:v>2.6729307174680002</c:v>
                </c:pt>
                <c:pt idx="23121">
                  <c:v>2.673187971115</c:v>
                </c:pt>
                <c:pt idx="23122">
                  <c:v>2.6733121871950001</c:v>
                </c:pt>
                <c:pt idx="23123">
                  <c:v>2.6734035015109998</c:v>
                </c:pt>
                <c:pt idx="23124">
                  <c:v>2.673493385315</c:v>
                </c:pt>
                <c:pt idx="23125">
                  <c:v>2.6735939979549999</c:v>
                </c:pt>
                <c:pt idx="23126">
                  <c:v>2.6736483573909999</c:v>
                </c:pt>
                <c:pt idx="23127">
                  <c:v>2.673704147339</c:v>
                </c:pt>
                <c:pt idx="23128">
                  <c:v>2.6737656593320001</c:v>
                </c:pt>
                <c:pt idx="23129">
                  <c:v>2.6738274097439998</c:v>
                </c:pt>
                <c:pt idx="23130">
                  <c:v>2.673887252808</c:v>
                </c:pt>
                <c:pt idx="23131">
                  <c:v>2.6739540100100001</c:v>
                </c:pt>
                <c:pt idx="23132">
                  <c:v>2.6740274429320001</c:v>
                </c:pt>
                <c:pt idx="23133">
                  <c:v>2.6740961074829999</c:v>
                </c:pt>
                <c:pt idx="23134">
                  <c:v>2.674164533615</c:v>
                </c:pt>
                <c:pt idx="23135">
                  <c:v>2.6742370128630002</c:v>
                </c:pt>
                <c:pt idx="23136">
                  <c:v>2.6743080616000001</c:v>
                </c:pt>
                <c:pt idx="23137">
                  <c:v>2.674379110336</c:v>
                </c:pt>
                <c:pt idx="23138">
                  <c:v>2.6744463443759998</c:v>
                </c:pt>
                <c:pt idx="23139">
                  <c:v>2.6745147705079999</c:v>
                </c:pt>
                <c:pt idx="23140">
                  <c:v>2.6745803356170001</c:v>
                </c:pt>
                <c:pt idx="23141">
                  <c:v>2.6746456623079999</c:v>
                </c:pt>
                <c:pt idx="23142">
                  <c:v>2.6747014522549999</c:v>
                </c:pt>
                <c:pt idx="23143">
                  <c:v>2.6747612953190001</c:v>
                </c:pt>
                <c:pt idx="23144">
                  <c:v>2.6748228073120002</c:v>
                </c:pt>
                <c:pt idx="23145">
                  <c:v>2.6748819351200002</c:v>
                </c:pt>
                <c:pt idx="23146">
                  <c:v>2.6749429702760001</c:v>
                </c:pt>
                <c:pt idx="23147">
                  <c:v>2.674993038177</c:v>
                </c:pt>
                <c:pt idx="23148">
                  <c:v>2.6750440597530001</c:v>
                </c:pt>
                <c:pt idx="23149">
                  <c:v>2.6750915050509998</c:v>
                </c:pt>
                <c:pt idx="23150">
                  <c:v>2.6751434803010001</c:v>
                </c:pt>
                <c:pt idx="23151">
                  <c:v>2.6752309799190002</c:v>
                </c:pt>
                <c:pt idx="23152">
                  <c:v>2.6753449439999999</c:v>
                </c:pt>
                <c:pt idx="23153">
                  <c:v>2.675638437271</c:v>
                </c:pt>
                <c:pt idx="23154">
                  <c:v>2.6757268905639999</c:v>
                </c:pt>
                <c:pt idx="23155">
                  <c:v>2.675768852234</c:v>
                </c:pt>
                <c:pt idx="23156">
                  <c:v>2.6758222579959998</c:v>
                </c:pt>
                <c:pt idx="23157">
                  <c:v>2.6758937835690002</c:v>
                </c:pt>
                <c:pt idx="23158">
                  <c:v>2.6759562492370002</c:v>
                </c:pt>
                <c:pt idx="23159">
                  <c:v>2.6760170459750001</c:v>
                </c:pt>
                <c:pt idx="23160">
                  <c:v>2.6760528087619999</c:v>
                </c:pt>
                <c:pt idx="23161">
                  <c:v>2.6760895252229999</c:v>
                </c:pt>
                <c:pt idx="23162">
                  <c:v>2.6761286258700001</c:v>
                </c:pt>
                <c:pt idx="23163">
                  <c:v>2.676168203354</c:v>
                </c:pt>
                <c:pt idx="23164">
                  <c:v>2.6762044429779999</c:v>
                </c:pt>
                <c:pt idx="23165">
                  <c:v>2.6762664318080001</c:v>
                </c:pt>
                <c:pt idx="23166">
                  <c:v>2.6763381958010002</c:v>
                </c:pt>
                <c:pt idx="23167">
                  <c:v>2.6764130592350002</c:v>
                </c:pt>
                <c:pt idx="23168">
                  <c:v>2.6764922142029999</c:v>
                </c:pt>
                <c:pt idx="23169">
                  <c:v>2.6765377521509999</c:v>
                </c:pt>
                <c:pt idx="23170">
                  <c:v>2.6765861511229998</c:v>
                </c:pt>
                <c:pt idx="23171">
                  <c:v>2.676632404327</c:v>
                </c:pt>
                <c:pt idx="23172">
                  <c:v>2.6769034862519998</c:v>
                </c:pt>
                <c:pt idx="23173">
                  <c:v>2.6770260334009999</c:v>
                </c:pt>
                <c:pt idx="23174">
                  <c:v>2.677354574203</c:v>
                </c:pt>
                <c:pt idx="23175">
                  <c:v>2.6774497032169999</c:v>
                </c:pt>
                <c:pt idx="23176">
                  <c:v>2.677500486374</c:v>
                </c:pt>
                <c:pt idx="23177">
                  <c:v>2.6778259277340002</c:v>
                </c:pt>
                <c:pt idx="23178">
                  <c:v>2.6779217720030002</c:v>
                </c:pt>
                <c:pt idx="23179">
                  <c:v>2.6780045032499999</c:v>
                </c:pt>
                <c:pt idx="23180">
                  <c:v>2.6780583858489999</c:v>
                </c:pt>
                <c:pt idx="23181">
                  <c:v>2.6781170368190002</c:v>
                </c:pt>
                <c:pt idx="23182">
                  <c:v>2.6781985759740001</c:v>
                </c:pt>
                <c:pt idx="23183">
                  <c:v>2.6782529354100002</c:v>
                </c:pt>
                <c:pt idx="23184">
                  <c:v>2.6783337593079999</c:v>
                </c:pt>
                <c:pt idx="23185">
                  <c:v>2.6784777641300002</c:v>
                </c:pt>
                <c:pt idx="23186">
                  <c:v>2.6787295341489998</c:v>
                </c:pt>
                <c:pt idx="23187">
                  <c:v>2.678904533386</c:v>
                </c:pt>
                <c:pt idx="23188">
                  <c:v>2.6790575981139999</c:v>
                </c:pt>
                <c:pt idx="23189">
                  <c:v>2.6791808605190002</c:v>
                </c:pt>
                <c:pt idx="23190">
                  <c:v>2.6794648170470001</c:v>
                </c:pt>
                <c:pt idx="23191">
                  <c:v>2.6798110008239999</c:v>
                </c:pt>
                <c:pt idx="23192">
                  <c:v>2.680139303207</c:v>
                </c:pt>
                <c:pt idx="23193">
                  <c:v>2.680249214172</c:v>
                </c:pt>
                <c:pt idx="23194">
                  <c:v>2.6804029941560001</c:v>
                </c:pt>
                <c:pt idx="23195">
                  <c:v>2.6805729866029999</c:v>
                </c:pt>
                <c:pt idx="23196">
                  <c:v>2.6807923316959998</c:v>
                </c:pt>
                <c:pt idx="23197">
                  <c:v>2.6808865070340002</c:v>
                </c:pt>
                <c:pt idx="23198">
                  <c:v>2.6809389591219999</c:v>
                </c:pt>
                <c:pt idx="23199">
                  <c:v>2.6809980869290002</c:v>
                </c:pt>
                <c:pt idx="23200">
                  <c:v>2.681059837341</c:v>
                </c:pt>
                <c:pt idx="23201">
                  <c:v>2.6811246871950001</c:v>
                </c:pt>
                <c:pt idx="23202">
                  <c:v>2.6811914443970002</c:v>
                </c:pt>
                <c:pt idx="23203">
                  <c:v>2.681263923645</c:v>
                </c:pt>
                <c:pt idx="23204">
                  <c:v>2.6813378334050002</c:v>
                </c:pt>
                <c:pt idx="23205">
                  <c:v>2.681410312653</c:v>
                </c:pt>
                <c:pt idx="23206">
                  <c:v>2.681474924088</c:v>
                </c:pt>
                <c:pt idx="23207">
                  <c:v>2.6815385818480002</c:v>
                </c:pt>
                <c:pt idx="23208">
                  <c:v>2.6816003322599999</c:v>
                </c:pt>
                <c:pt idx="23209">
                  <c:v>2.6816573143009999</c:v>
                </c:pt>
                <c:pt idx="23210">
                  <c:v>2.6817519664759999</c:v>
                </c:pt>
                <c:pt idx="23211">
                  <c:v>2.6818737983699998</c:v>
                </c:pt>
                <c:pt idx="23212">
                  <c:v>2.68199300766</c:v>
                </c:pt>
                <c:pt idx="23213">
                  <c:v>2.6821081638340001</c:v>
                </c:pt>
                <c:pt idx="23214">
                  <c:v>2.682240486145</c:v>
                </c:pt>
                <c:pt idx="23215">
                  <c:v>2.6823954582209999</c:v>
                </c:pt>
                <c:pt idx="23216">
                  <c:v>2.682667732239</c:v>
                </c:pt>
                <c:pt idx="23217">
                  <c:v>2.6827354431149999</c:v>
                </c:pt>
                <c:pt idx="23218">
                  <c:v>2.6828141212459999</c:v>
                </c:pt>
                <c:pt idx="23219">
                  <c:v>2.68288230896</c:v>
                </c:pt>
                <c:pt idx="23220">
                  <c:v>2.6829257011409999</c:v>
                </c:pt>
                <c:pt idx="23221">
                  <c:v>2.6829929351809998</c:v>
                </c:pt>
                <c:pt idx="23222">
                  <c:v>2.6830396652220001</c:v>
                </c:pt>
                <c:pt idx="23223">
                  <c:v>2.6830778121950001</c:v>
                </c:pt>
                <c:pt idx="23224">
                  <c:v>2.6831166744230002</c:v>
                </c:pt>
                <c:pt idx="23225">
                  <c:v>2.6831583976750002</c:v>
                </c:pt>
                <c:pt idx="23226">
                  <c:v>2.6831932067870001</c:v>
                </c:pt>
                <c:pt idx="23227">
                  <c:v>2.6832306385039999</c:v>
                </c:pt>
                <c:pt idx="23228">
                  <c:v>2.683270931244</c:v>
                </c:pt>
                <c:pt idx="23229">
                  <c:v>2.6833395957950001</c:v>
                </c:pt>
                <c:pt idx="23230">
                  <c:v>2.6834180355070001</c:v>
                </c:pt>
                <c:pt idx="23231">
                  <c:v>2.6834983825680001</c:v>
                </c:pt>
                <c:pt idx="23232">
                  <c:v>2.6835439205170002</c:v>
                </c:pt>
                <c:pt idx="23233">
                  <c:v>2.683850049973</c:v>
                </c:pt>
                <c:pt idx="23234">
                  <c:v>2.6841909885409998</c:v>
                </c:pt>
                <c:pt idx="23235">
                  <c:v>2.6842775344850001</c:v>
                </c:pt>
                <c:pt idx="23236">
                  <c:v>2.6844055652619998</c:v>
                </c:pt>
                <c:pt idx="23237">
                  <c:v>2.6845259666439998</c:v>
                </c:pt>
                <c:pt idx="23238">
                  <c:v>2.684643745422</c:v>
                </c:pt>
                <c:pt idx="23239">
                  <c:v>2.684732437134</c:v>
                </c:pt>
                <c:pt idx="23240">
                  <c:v>2.684779644012</c:v>
                </c:pt>
                <c:pt idx="23241">
                  <c:v>2.6848278045649998</c:v>
                </c:pt>
                <c:pt idx="23242">
                  <c:v>2.6848764419559998</c:v>
                </c:pt>
                <c:pt idx="23243">
                  <c:v>2.6849336624150002</c:v>
                </c:pt>
                <c:pt idx="23244">
                  <c:v>2.684993982315</c:v>
                </c:pt>
                <c:pt idx="23245">
                  <c:v>2.6850528717039999</c:v>
                </c:pt>
                <c:pt idx="23246">
                  <c:v>2.685112476349</c:v>
                </c:pt>
                <c:pt idx="23247">
                  <c:v>2.6851696968079999</c:v>
                </c:pt>
                <c:pt idx="23248">
                  <c:v>2.6852228641510001</c:v>
                </c:pt>
                <c:pt idx="23249">
                  <c:v>2.6852757930759998</c:v>
                </c:pt>
                <c:pt idx="23250">
                  <c:v>2.6853272914890001</c:v>
                </c:pt>
                <c:pt idx="23251">
                  <c:v>2.6854183673860001</c:v>
                </c:pt>
                <c:pt idx="23252">
                  <c:v>2.6855926513670001</c:v>
                </c:pt>
                <c:pt idx="23253">
                  <c:v>2.6859328746800002</c:v>
                </c:pt>
                <c:pt idx="23254">
                  <c:v>2.6861481666559999</c:v>
                </c:pt>
                <c:pt idx="23255">
                  <c:v>2.6862537860870002</c:v>
                </c:pt>
                <c:pt idx="23256">
                  <c:v>2.686362981796</c:v>
                </c:pt>
                <c:pt idx="23257">
                  <c:v>2.6864762306209999</c:v>
                </c:pt>
                <c:pt idx="23258">
                  <c:v>2.6866781711579999</c:v>
                </c:pt>
                <c:pt idx="23259">
                  <c:v>2.6868343353270001</c:v>
                </c:pt>
                <c:pt idx="23260">
                  <c:v>2.6869075298310001</c:v>
                </c:pt>
                <c:pt idx="23261">
                  <c:v>2.6869840621950001</c:v>
                </c:pt>
                <c:pt idx="23262">
                  <c:v>2.6870603561399999</c:v>
                </c:pt>
                <c:pt idx="23263">
                  <c:v>2.6871342659000002</c:v>
                </c:pt>
                <c:pt idx="23264">
                  <c:v>2.68718624115</c:v>
                </c:pt>
                <c:pt idx="23265">
                  <c:v>2.687241792679</c:v>
                </c:pt>
                <c:pt idx="23266">
                  <c:v>2.6872887611389999</c:v>
                </c:pt>
                <c:pt idx="23267">
                  <c:v>2.6873404979709998</c:v>
                </c:pt>
                <c:pt idx="23268">
                  <c:v>2.6874160766599999</c:v>
                </c:pt>
                <c:pt idx="23269">
                  <c:v>2.687487602234</c:v>
                </c:pt>
                <c:pt idx="23270">
                  <c:v>2.6875660419459999</c:v>
                </c:pt>
                <c:pt idx="23271">
                  <c:v>2.6876199245449999</c:v>
                </c:pt>
                <c:pt idx="23272">
                  <c:v>2.6876685619349998</c:v>
                </c:pt>
                <c:pt idx="23273">
                  <c:v>2.6877186298370002</c:v>
                </c:pt>
                <c:pt idx="23274">
                  <c:v>2.6877741813660001</c:v>
                </c:pt>
                <c:pt idx="23275">
                  <c:v>2.6878223419189999</c:v>
                </c:pt>
                <c:pt idx="23276">
                  <c:v>2.687864542007</c:v>
                </c:pt>
                <c:pt idx="23277">
                  <c:v>2.6879141330719998</c:v>
                </c:pt>
                <c:pt idx="23278">
                  <c:v>2.6879615783689998</c:v>
                </c:pt>
                <c:pt idx="23279">
                  <c:v>2.6880419254299999</c:v>
                </c:pt>
                <c:pt idx="23280">
                  <c:v>2.6881690025329998</c:v>
                </c:pt>
                <c:pt idx="23281">
                  <c:v>2.6885430812840001</c:v>
                </c:pt>
                <c:pt idx="23282">
                  <c:v>2.6886434555049998</c:v>
                </c:pt>
                <c:pt idx="23283">
                  <c:v>2.688689231873</c:v>
                </c:pt>
                <c:pt idx="23284">
                  <c:v>2.6887419223790001</c:v>
                </c:pt>
                <c:pt idx="23285">
                  <c:v>2.688802719116</c:v>
                </c:pt>
                <c:pt idx="23286">
                  <c:v>2.6888659000400001</c:v>
                </c:pt>
                <c:pt idx="23287">
                  <c:v>2.688933610916</c:v>
                </c:pt>
                <c:pt idx="23288">
                  <c:v>2.6890044212339999</c:v>
                </c:pt>
                <c:pt idx="23289">
                  <c:v>2.6890749931340001</c:v>
                </c:pt>
                <c:pt idx="23290">
                  <c:v>2.6891522407530002</c:v>
                </c:pt>
                <c:pt idx="23291">
                  <c:v>2.6892287731170001</c:v>
                </c:pt>
                <c:pt idx="23292">
                  <c:v>2.6893107891080001</c:v>
                </c:pt>
                <c:pt idx="23293">
                  <c:v>2.6893966197969998</c:v>
                </c:pt>
                <c:pt idx="23294">
                  <c:v>2.6894786357879998</c:v>
                </c:pt>
                <c:pt idx="23295">
                  <c:v>2.689557790756</c:v>
                </c:pt>
                <c:pt idx="23296">
                  <c:v>2.6896438598630001</c:v>
                </c:pt>
                <c:pt idx="23297">
                  <c:v>2.6897258758540001</c:v>
                </c:pt>
                <c:pt idx="23298">
                  <c:v>2.6898148059840001</c:v>
                </c:pt>
                <c:pt idx="23299">
                  <c:v>2.689904928207</c:v>
                </c:pt>
                <c:pt idx="23300">
                  <c:v>2.68998837471</c:v>
                </c:pt>
                <c:pt idx="23301">
                  <c:v>2.69007396698</c:v>
                </c:pt>
                <c:pt idx="23302">
                  <c:v>2.6901500225069999</c:v>
                </c:pt>
                <c:pt idx="23303">
                  <c:v>2.6902258396150001</c:v>
                </c:pt>
                <c:pt idx="23304">
                  <c:v>2.6903071403499998</c:v>
                </c:pt>
                <c:pt idx="23305">
                  <c:v>2.690382957458</c:v>
                </c:pt>
                <c:pt idx="23306">
                  <c:v>2.6904535293579999</c:v>
                </c:pt>
                <c:pt idx="23307">
                  <c:v>2.6905183792109999</c:v>
                </c:pt>
                <c:pt idx="23308">
                  <c:v>2.6905717849730002</c:v>
                </c:pt>
                <c:pt idx="23309">
                  <c:v>2.6906220912930001</c:v>
                </c:pt>
                <c:pt idx="23310">
                  <c:v>2.6907067298889999</c:v>
                </c:pt>
                <c:pt idx="23311">
                  <c:v>2.6907846927639998</c:v>
                </c:pt>
                <c:pt idx="23312">
                  <c:v>2.6910285949710002</c:v>
                </c:pt>
                <c:pt idx="23313">
                  <c:v>2.6911160945889998</c:v>
                </c:pt>
                <c:pt idx="23314">
                  <c:v>2.6911737918849998</c:v>
                </c:pt>
                <c:pt idx="23315">
                  <c:v>2.691207408905</c:v>
                </c:pt>
                <c:pt idx="23316">
                  <c:v>2.6912503242489998</c:v>
                </c:pt>
                <c:pt idx="23317">
                  <c:v>2.691301822662</c:v>
                </c:pt>
                <c:pt idx="23318">
                  <c:v>2.6913414001459999</c:v>
                </c:pt>
                <c:pt idx="23319">
                  <c:v>2.6913964748380002</c:v>
                </c:pt>
                <c:pt idx="23320">
                  <c:v>2.6914494037629999</c:v>
                </c:pt>
                <c:pt idx="23321">
                  <c:v>2.6914961338040002</c:v>
                </c:pt>
                <c:pt idx="23322">
                  <c:v>2.6915616989140001</c:v>
                </c:pt>
                <c:pt idx="23323">
                  <c:v>2.6916303634640002</c:v>
                </c:pt>
                <c:pt idx="23324">
                  <c:v>2.6916933059689998</c:v>
                </c:pt>
                <c:pt idx="23325">
                  <c:v>2.6917524337769998</c:v>
                </c:pt>
                <c:pt idx="23326">
                  <c:v>2.6917889118190002</c:v>
                </c:pt>
                <c:pt idx="23327">
                  <c:v>2.6918232440950001</c:v>
                </c:pt>
                <c:pt idx="23328">
                  <c:v>2.6918573379519999</c:v>
                </c:pt>
                <c:pt idx="23329">
                  <c:v>2.6918942928309999</c:v>
                </c:pt>
                <c:pt idx="23330">
                  <c:v>2.6919300556180001</c:v>
                </c:pt>
                <c:pt idx="23331">
                  <c:v>2.6919898986819999</c:v>
                </c:pt>
                <c:pt idx="23332">
                  <c:v>2.6920626163480001</c:v>
                </c:pt>
                <c:pt idx="23333">
                  <c:v>2.6921677589419999</c:v>
                </c:pt>
                <c:pt idx="23334">
                  <c:v>2.6922357082369999</c:v>
                </c:pt>
                <c:pt idx="23335">
                  <c:v>2.6923067569730001</c:v>
                </c:pt>
                <c:pt idx="23336">
                  <c:v>2.6923813819890001</c:v>
                </c:pt>
                <c:pt idx="23337">
                  <c:v>2.692459583282</c:v>
                </c:pt>
                <c:pt idx="23338">
                  <c:v>2.6925401687620001</c:v>
                </c:pt>
                <c:pt idx="23339">
                  <c:v>2.6926574707030002</c:v>
                </c:pt>
                <c:pt idx="23340">
                  <c:v>2.6929726600650001</c:v>
                </c:pt>
                <c:pt idx="23341">
                  <c:v>2.693020820618</c:v>
                </c:pt>
                <c:pt idx="23342">
                  <c:v>2.6931045055389999</c:v>
                </c:pt>
                <c:pt idx="23343">
                  <c:v>2.69344997406</c:v>
                </c:pt>
                <c:pt idx="23344">
                  <c:v>2.6937990188600001</c:v>
                </c:pt>
                <c:pt idx="23345">
                  <c:v>2.6938812732700002</c:v>
                </c:pt>
                <c:pt idx="23346">
                  <c:v>2.6939728260039999</c:v>
                </c:pt>
                <c:pt idx="23347">
                  <c:v>2.6940648555759998</c:v>
                </c:pt>
                <c:pt idx="23348">
                  <c:v>2.6941149234770001</c:v>
                </c:pt>
                <c:pt idx="23349">
                  <c:v>2.6941640377040001</c:v>
                </c:pt>
                <c:pt idx="23350">
                  <c:v>2.694211959839</c:v>
                </c:pt>
                <c:pt idx="23351">
                  <c:v>2.694255590439</c:v>
                </c:pt>
                <c:pt idx="23352">
                  <c:v>2.694304466248</c:v>
                </c:pt>
                <c:pt idx="23353">
                  <c:v>2.6944010257720001</c:v>
                </c:pt>
                <c:pt idx="23354">
                  <c:v>2.6944503784179998</c:v>
                </c:pt>
                <c:pt idx="23355">
                  <c:v>2.6944994926449999</c:v>
                </c:pt>
                <c:pt idx="23356">
                  <c:v>2.694548606873</c:v>
                </c:pt>
                <c:pt idx="23357">
                  <c:v>2.6946330070500002</c:v>
                </c:pt>
                <c:pt idx="23358">
                  <c:v>2.6948587894439999</c:v>
                </c:pt>
                <c:pt idx="23359">
                  <c:v>2.6951878070830002</c:v>
                </c:pt>
                <c:pt idx="23360">
                  <c:v>2.6954486370090001</c:v>
                </c:pt>
                <c:pt idx="23361">
                  <c:v>2.695521593094</c:v>
                </c:pt>
                <c:pt idx="23362">
                  <c:v>2.695568799973</c:v>
                </c:pt>
                <c:pt idx="23363">
                  <c:v>2.6956117153169998</c:v>
                </c:pt>
                <c:pt idx="23364">
                  <c:v>2.6956534385680002</c:v>
                </c:pt>
                <c:pt idx="23365">
                  <c:v>2.6956954002379998</c:v>
                </c:pt>
                <c:pt idx="23366">
                  <c:v>2.6957404613490001</c:v>
                </c:pt>
                <c:pt idx="23367">
                  <c:v>2.6957871913910001</c:v>
                </c:pt>
                <c:pt idx="23368">
                  <c:v>2.6958317756649999</c:v>
                </c:pt>
                <c:pt idx="23369">
                  <c:v>2.6958754062649999</c:v>
                </c:pt>
                <c:pt idx="23370">
                  <c:v>2.6959292888639999</c:v>
                </c:pt>
                <c:pt idx="23371">
                  <c:v>2.6959755420680001</c:v>
                </c:pt>
                <c:pt idx="23372">
                  <c:v>2.6960203647609999</c:v>
                </c:pt>
                <c:pt idx="23373">
                  <c:v>2.6960709094999999</c:v>
                </c:pt>
                <c:pt idx="23374">
                  <c:v>2.6961202621460001</c:v>
                </c:pt>
                <c:pt idx="23375">
                  <c:v>2.6961662769319998</c:v>
                </c:pt>
                <c:pt idx="23376">
                  <c:v>2.6962454319</c:v>
                </c:pt>
                <c:pt idx="23377">
                  <c:v>2.69633436203</c:v>
                </c:pt>
                <c:pt idx="23378">
                  <c:v>2.6966400146480001</c:v>
                </c:pt>
                <c:pt idx="23379">
                  <c:v>2.6970117092130002</c:v>
                </c:pt>
                <c:pt idx="23380">
                  <c:v>2.697385787964</c:v>
                </c:pt>
                <c:pt idx="23381">
                  <c:v>2.6975364685060002</c:v>
                </c:pt>
                <c:pt idx="23382">
                  <c:v>2.697626829147</c:v>
                </c:pt>
                <c:pt idx="23383">
                  <c:v>2.6977162361150002</c:v>
                </c:pt>
                <c:pt idx="23384">
                  <c:v>2.697766304016</c:v>
                </c:pt>
                <c:pt idx="23385">
                  <c:v>2.6978681087490002</c:v>
                </c:pt>
                <c:pt idx="23386">
                  <c:v>2.6979172229769999</c:v>
                </c:pt>
                <c:pt idx="23387">
                  <c:v>2.6979703903200001</c:v>
                </c:pt>
                <c:pt idx="23388">
                  <c:v>2.6980235576629998</c:v>
                </c:pt>
                <c:pt idx="23389">
                  <c:v>2.6981260776520002</c:v>
                </c:pt>
                <c:pt idx="23390">
                  <c:v>2.6982326507569998</c:v>
                </c:pt>
                <c:pt idx="23391">
                  <c:v>2.6983406543730002</c:v>
                </c:pt>
                <c:pt idx="23392">
                  <c:v>2.6984434127810002</c:v>
                </c:pt>
                <c:pt idx="23393">
                  <c:v>2.6985375881200002</c:v>
                </c:pt>
                <c:pt idx="23394">
                  <c:v>2.6986660957340001</c:v>
                </c:pt>
                <c:pt idx="23395">
                  <c:v>2.6987729072570001</c:v>
                </c:pt>
                <c:pt idx="23396">
                  <c:v>2.6989493370059998</c:v>
                </c:pt>
                <c:pt idx="23397">
                  <c:v>2.6990218162540001</c:v>
                </c:pt>
                <c:pt idx="23398">
                  <c:v>2.6991305351260002</c:v>
                </c:pt>
                <c:pt idx="23399">
                  <c:v>2.6992299556730002</c:v>
                </c:pt>
                <c:pt idx="23400">
                  <c:v>2.6995382308960001</c:v>
                </c:pt>
                <c:pt idx="23401">
                  <c:v>2.6996073722839999</c:v>
                </c:pt>
                <c:pt idx="23402">
                  <c:v>2.6996488571169999</c:v>
                </c:pt>
                <c:pt idx="23403">
                  <c:v>2.6997153758999999</c:v>
                </c:pt>
                <c:pt idx="23404">
                  <c:v>2.699760913849</c:v>
                </c:pt>
                <c:pt idx="23405">
                  <c:v>2.6998262405400002</c:v>
                </c:pt>
                <c:pt idx="23406">
                  <c:v>2.7001137733460001</c:v>
                </c:pt>
                <c:pt idx="23407">
                  <c:v>2.700411319733</c:v>
                </c:pt>
                <c:pt idx="23408">
                  <c:v>2.7007391452789999</c:v>
                </c:pt>
                <c:pt idx="23409">
                  <c:v>2.700821638107</c:v>
                </c:pt>
                <c:pt idx="23410">
                  <c:v>2.7008991241459999</c:v>
                </c:pt>
                <c:pt idx="23411">
                  <c:v>2.7009718418120001</c:v>
                </c:pt>
                <c:pt idx="23412">
                  <c:v>2.7010452747340001</c:v>
                </c:pt>
                <c:pt idx="23413">
                  <c:v>2.7011203765870002</c:v>
                </c:pt>
                <c:pt idx="23414">
                  <c:v>2.7011680603029999</c:v>
                </c:pt>
                <c:pt idx="23415">
                  <c:v>2.7012357711789998</c:v>
                </c:pt>
                <c:pt idx="23416">
                  <c:v>2.7013123035429998</c:v>
                </c:pt>
                <c:pt idx="23417">
                  <c:v>2.701381206512</c:v>
                </c:pt>
                <c:pt idx="23418">
                  <c:v>2.701428413391</c:v>
                </c:pt>
                <c:pt idx="23419">
                  <c:v>2.7014820575709999</c:v>
                </c:pt>
                <c:pt idx="23420">
                  <c:v>2.7015254497529999</c:v>
                </c:pt>
                <c:pt idx="23421">
                  <c:v>2.7015738487240002</c:v>
                </c:pt>
                <c:pt idx="23422">
                  <c:v>2.7016518116000001</c:v>
                </c:pt>
                <c:pt idx="23423">
                  <c:v>2.7017688751220001</c:v>
                </c:pt>
                <c:pt idx="23424">
                  <c:v>2.7019257545470001</c:v>
                </c:pt>
                <c:pt idx="23425">
                  <c:v>2.7022643089290002</c:v>
                </c:pt>
                <c:pt idx="23426">
                  <c:v>2.7023832797999998</c:v>
                </c:pt>
                <c:pt idx="23427">
                  <c:v>2.7025203704830001</c:v>
                </c:pt>
                <c:pt idx="23428">
                  <c:v>2.702622652054</c:v>
                </c:pt>
                <c:pt idx="23429">
                  <c:v>2.702676773071</c:v>
                </c:pt>
                <c:pt idx="23430">
                  <c:v>2.7027337551119999</c:v>
                </c:pt>
                <c:pt idx="23431">
                  <c:v>2.7027916908259999</c:v>
                </c:pt>
                <c:pt idx="23432">
                  <c:v>2.7028436660769999</c:v>
                </c:pt>
                <c:pt idx="23433">
                  <c:v>2.7029023170470001</c:v>
                </c:pt>
                <c:pt idx="23434">
                  <c:v>2.702960968018</c:v>
                </c:pt>
                <c:pt idx="23435">
                  <c:v>2.7030179500579998</c:v>
                </c:pt>
                <c:pt idx="23436">
                  <c:v>2.7030704021449998</c:v>
                </c:pt>
                <c:pt idx="23437">
                  <c:v>2.7031204700470002</c:v>
                </c:pt>
                <c:pt idx="23438">
                  <c:v>2.7032167911529998</c:v>
                </c:pt>
                <c:pt idx="23439">
                  <c:v>2.7033054828640002</c:v>
                </c:pt>
                <c:pt idx="23440">
                  <c:v>2.7034242153169998</c:v>
                </c:pt>
                <c:pt idx="23441">
                  <c:v>2.7037396430970002</c:v>
                </c:pt>
                <c:pt idx="23442">
                  <c:v>2.703783988953</c:v>
                </c:pt>
                <c:pt idx="23443">
                  <c:v>2.7038342952729999</c:v>
                </c:pt>
                <c:pt idx="23444">
                  <c:v>2.703906536102</c:v>
                </c:pt>
                <c:pt idx="23445">
                  <c:v>2.7042548656459999</c:v>
                </c:pt>
                <c:pt idx="23446">
                  <c:v>2.7045509815219999</c:v>
                </c:pt>
                <c:pt idx="23447">
                  <c:v>2.7046303749080001</c:v>
                </c:pt>
                <c:pt idx="23448">
                  <c:v>2.7047092914580002</c:v>
                </c:pt>
                <c:pt idx="23449">
                  <c:v>2.7047760486599999</c:v>
                </c:pt>
                <c:pt idx="23450">
                  <c:v>2.7048490047449998</c:v>
                </c:pt>
                <c:pt idx="23451">
                  <c:v>2.704919576645</c:v>
                </c:pt>
                <c:pt idx="23452">
                  <c:v>2.7050068378450001</c:v>
                </c:pt>
                <c:pt idx="23453">
                  <c:v>2.7051517963410001</c:v>
                </c:pt>
                <c:pt idx="23454">
                  <c:v>2.7052736282350001</c:v>
                </c:pt>
                <c:pt idx="23455">
                  <c:v>2.7053258419040001</c:v>
                </c:pt>
                <c:pt idx="23456">
                  <c:v>2.705376148224</c:v>
                </c:pt>
                <c:pt idx="23457">
                  <c:v>2.7054221630100002</c:v>
                </c:pt>
                <c:pt idx="23458">
                  <c:v>2.7054691314700001</c:v>
                </c:pt>
                <c:pt idx="23459">
                  <c:v>2.705519676208</c:v>
                </c:pt>
                <c:pt idx="23460">
                  <c:v>2.705571651459</c:v>
                </c:pt>
                <c:pt idx="23461">
                  <c:v>2.7056269645689999</c:v>
                </c:pt>
                <c:pt idx="23462">
                  <c:v>2.7056770324710002</c:v>
                </c:pt>
                <c:pt idx="23463">
                  <c:v>2.7057256698610002</c:v>
                </c:pt>
                <c:pt idx="23464">
                  <c:v>2.705772161484</c:v>
                </c:pt>
                <c:pt idx="23465">
                  <c:v>2.705817461014</c:v>
                </c:pt>
                <c:pt idx="23466">
                  <c:v>2.705861091614</c:v>
                </c:pt>
                <c:pt idx="23467">
                  <c:v>2.7059087753300002</c:v>
                </c:pt>
                <c:pt idx="23468">
                  <c:v>2.7059855461120002</c:v>
                </c:pt>
                <c:pt idx="23469">
                  <c:v>2.7060732841489998</c:v>
                </c:pt>
                <c:pt idx="23470">
                  <c:v>2.7061624526979999</c:v>
                </c:pt>
                <c:pt idx="23471">
                  <c:v>2.7063612937929999</c:v>
                </c:pt>
                <c:pt idx="23472">
                  <c:v>2.7064559459690001</c:v>
                </c:pt>
                <c:pt idx="23473">
                  <c:v>2.7065124511719998</c:v>
                </c:pt>
                <c:pt idx="23474">
                  <c:v>2.7065789699549998</c:v>
                </c:pt>
                <c:pt idx="23475">
                  <c:v>2.7066478729250001</c:v>
                </c:pt>
                <c:pt idx="23476">
                  <c:v>2.7067213058470001</c:v>
                </c:pt>
                <c:pt idx="23477">
                  <c:v>2.7067968845369998</c:v>
                </c:pt>
                <c:pt idx="23478">
                  <c:v>2.7068724632259999</c:v>
                </c:pt>
                <c:pt idx="23479">
                  <c:v>2.706951141357</c:v>
                </c:pt>
                <c:pt idx="23480">
                  <c:v>2.707036495209</c:v>
                </c:pt>
                <c:pt idx="23481">
                  <c:v>2.70712184906</c:v>
                </c:pt>
                <c:pt idx="23482">
                  <c:v>2.7072112560270001</c:v>
                </c:pt>
                <c:pt idx="23483">
                  <c:v>2.70729970932</c:v>
                </c:pt>
                <c:pt idx="23484">
                  <c:v>2.7073829174039998</c:v>
                </c:pt>
                <c:pt idx="23485">
                  <c:v>2.7074694633480001</c:v>
                </c:pt>
                <c:pt idx="23486">
                  <c:v>2.7075581550600001</c:v>
                </c:pt>
                <c:pt idx="23487">
                  <c:v>2.7076461315159999</c:v>
                </c:pt>
                <c:pt idx="23488">
                  <c:v>2.7077345848080001</c:v>
                </c:pt>
                <c:pt idx="23489">
                  <c:v>2.7078270912170002</c:v>
                </c:pt>
                <c:pt idx="23490">
                  <c:v>2.707910299301</c:v>
                </c:pt>
                <c:pt idx="23491">
                  <c:v>2.7079935073849999</c:v>
                </c:pt>
                <c:pt idx="23492">
                  <c:v>2.7080733776089998</c:v>
                </c:pt>
                <c:pt idx="23493">
                  <c:v>2.7081484794619999</c:v>
                </c:pt>
                <c:pt idx="23494">
                  <c:v>2.7082252502439998</c:v>
                </c:pt>
                <c:pt idx="23495">
                  <c:v>2.7082962989810002</c:v>
                </c:pt>
                <c:pt idx="23496">
                  <c:v>2.7083599567409999</c:v>
                </c:pt>
                <c:pt idx="23497">
                  <c:v>2.7084231376650001</c:v>
                </c:pt>
                <c:pt idx="23498">
                  <c:v>2.708480358124</c:v>
                </c:pt>
                <c:pt idx="23499">
                  <c:v>2.7085297107700002</c:v>
                </c:pt>
                <c:pt idx="23500">
                  <c:v>2.7085814476009999</c:v>
                </c:pt>
                <c:pt idx="23501">
                  <c:v>2.7086284160609999</c:v>
                </c:pt>
                <c:pt idx="23502">
                  <c:v>2.7087199687960002</c:v>
                </c:pt>
                <c:pt idx="23503">
                  <c:v>2.70880484581</c:v>
                </c:pt>
                <c:pt idx="23504">
                  <c:v>2.7088756561279999</c:v>
                </c:pt>
                <c:pt idx="23505">
                  <c:v>2.708945989609</c:v>
                </c:pt>
                <c:pt idx="23506">
                  <c:v>2.7090950012210002</c:v>
                </c:pt>
                <c:pt idx="23507">
                  <c:v>2.709371328354</c:v>
                </c:pt>
                <c:pt idx="23508">
                  <c:v>2.709464073181</c:v>
                </c:pt>
                <c:pt idx="23509">
                  <c:v>2.7095515728000001</c:v>
                </c:pt>
                <c:pt idx="23510">
                  <c:v>2.7096033096309999</c:v>
                </c:pt>
                <c:pt idx="23511">
                  <c:v>2.7096586227419999</c:v>
                </c:pt>
                <c:pt idx="23512">
                  <c:v>2.7096936702729999</c:v>
                </c:pt>
                <c:pt idx="23513">
                  <c:v>2.7097470760350002</c:v>
                </c:pt>
                <c:pt idx="23514">
                  <c:v>2.7097854614260002</c:v>
                </c:pt>
                <c:pt idx="23515">
                  <c:v>2.709823131561</c:v>
                </c:pt>
                <c:pt idx="23516">
                  <c:v>2.709878921509</c:v>
                </c:pt>
                <c:pt idx="23517">
                  <c:v>2.7099187374109999</c:v>
                </c:pt>
                <c:pt idx="23518">
                  <c:v>2.70995926857</c:v>
                </c:pt>
                <c:pt idx="23519">
                  <c:v>2.7099945545200002</c:v>
                </c:pt>
                <c:pt idx="23520">
                  <c:v>2.7100286483759999</c:v>
                </c:pt>
                <c:pt idx="23521">
                  <c:v>2.710065364838</c:v>
                </c:pt>
                <c:pt idx="23522">
                  <c:v>2.7101237773900002</c:v>
                </c:pt>
                <c:pt idx="23523">
                  <c:v>2.7101886272429998</c:v>
                </c:pt>
                <c:pt idx="23524">
                  <c:v>2.7102582454680002</c:v>
                </c:pt>
                <c:pt idx="23525">
                  <c:v>2.7103207111360001</c:v>
                </c:pt>
                <c:pt idx="23526">
                  <c:v>2.7103605270390001</c:v>
                </c:pt>
                <c:pt idx="23527">
                  <c:v>2.710395336151</c:v>
                </c:pt>
                <c:pt idx="23528">
                  <c:v>2.7104399204249998</c:v>
                </c:pt>
                <c:pt idx="23529">
                  <c:v>2.7104752063749999</c:v>
                </c:pt>
                <c:pt idx="23530">
                  <c:v>2.7105193138120001</c:v>
                </c:pt>
                <c:pt idx="23531">
                  <c:v>2.7105617523190002</c:v>
                </c:pt>
                <c:pt idx="23532">
                  <c:v>2.7106106281279998</c:v>
                </c:pt>
                <c:pt idx="23533">
                  <c:v>2.7106859683989999</c:v>
                </c:pt>
                <c:pt idx="23534">
                  <c:v>2.7108211517330001</c:v>
                </c:pt>
                <c:pt idx="23535">
                  <c:v>2.7111392021179999</c:v>
                </c:pt>
                <c:pt idx="23536">
                  <c:v>2.7112267017359999</c:v>
                </c:pt>
                <c:pt idx="23537">
                  <c:v>2.7113275527949998</c:v>
                </c:pt>
                <c:pt idx="23538">
                  <c:v>2.7113759517670002</c:v>
                </c:pt>
                <c:pt idx="23539">
                  <c:v>2.7114775180819999</c:v>
                </c:pt>
                <c:pt idx="23540">
                  <c:v>2.7115273475650001</c:v>
                </c:pt>
                <c:pt idx="23541">
                  <c:v>2.7115828990940001</c:v>
                </c:pt>
                <c:pt idx="23542">
                  <c:v>2.7116427421570002</c:v>
                </c:pt>
                <c:pt idx="23543">
                  <c:v>2.711704969406</c:v>
                </c:pt>
                <c:pt idx="23544">
                  <c:v>2.7117626667020001</c:v>
                </c:pt>
                <c:pt idx="23545">
                  <c:v>2.7118172645569998</c:v>
                </c:pt>
                <c:pt idx="23546">
                  <c:v>2.7118728160860002</c:v>
                </c:pt>
                <c:pt idx="23547">
                  <c:v>2.7119269371030001</c:v>
                </c:pt>
                <c:pt idx="23548">
                  <c:v>2.7119793891909998</c:v>
                </c:pt>
                <c:pt idx="23549">
                  <c:v>2.7120299339290002</c:v>
                </c:pt>
                <c:pt idx="23550">
                  <c:v>2.7120842933649998</c:v>
                </c:pt>
                <c:pt idx="23551">
                  <c:v>2.7121767997739998</c:v>
                </c:pt>
                <c:pt idx="23552">
                  <c:v>2.712301254272</c:v>
                </c:pt>
                <c:pt idx="23553">
                  <c:v>2.7124245166779999</c:v>
                </c:pt>
                <c:pt idx="23554">
                  <c:v>2.712505340576</c:v>
                </c:pt>
                <c:pt idx="23555">
                  <c:v>2.7125914096830002</c:v>
                </c:pt>
                <c:pt idx="23556">
                  <c:v>2.7126710414890001</c:v>
                </c:pt>
                <c:pt idx="23557">
                  <c:v>2.7127907276149998</c:v>
                </c:pt>
                <c:pt idx="23558">
                  <c:v>2.7130420207979999</c:v>
                </c:pt>
                <c:pt idx="23559">
                  <c:v>2.7131185531619999</c:v>
                </c:pt>
                <c:pt idx="23560">
                  <c:v>2.713188886642</c:v>
                </c:pt>
                <c:pt idx="23561">
                  <c:v>2.713251590729</c:v>
                </c:pt>
                <c:pt idx="23562">
                  <c:v>2.7133219242100002</c:v>
                </c:pt>
                <c:pt idx="23563">
                  <c:v>2.713368654251</c:v>
                </c:pt>
                <c:pt idx="23564">
                  <c:v>2.7134122848510001</c:v>
                </c:pt>
                <c:pt idx="23565">
                  <c:v>2.7134571075439999</c:v>
                </c:pt>
                <c:pt idx="23566">
                  <c:v>2.7135291099550001</c:v>
                </c:pt>
                <c:pt idx="23567">
                  <c:v>2.7135713100430001</c:v>
                </c:pt>
                <c:pt idx="23568">
                  <c:v>2.713619709015</c:v>
                </c:pt>
                <c:pt idx="23569">
                  <c:v>2.7136895656590001</c:v>
                </c:pt>
                <c:pt idx="23570">
                  <c:v>2.7137367725370001</c:v>
                </c:pt>
                <c:pt idx="23571">
                  <c:v>2.7137827873229998</c:v>
                </c:pt>
                <c:pt idx="23572">
                  <c:v>2.713829040527</c:v>
                </c:pt>
                <c:pt idx="23573">
                  <c:v>2.7138745784760001</c:v>
                </c:pt>
                <c:pt idx="23574">
                  <c:v>2.7139239311219998</c:v>
                </c:pt>
                <c:pt idx="23575">
                  <c:v>2.7139742374420002</c:v>
                </c:pt>
                <c:pt idx="23576">
                  <c:v>2.7140228748320001</c:v>
                </c:pt>
                <c:pt idx="23577">
                  <c:v>2.7140662670140001</c:v>
                </c:pt>
                <c:pt idx="23578">
                  <c:v>2.7141342163090001</c:v>
                </c:pt>
                <c:pt idx="23579">
                  <c:v>2.7142066955569999</c:v>
                </c:pt>
                <c:pt idx="23580">
                  <c:v>2.7142841815950001</c:v>
                </c:pt>
                <c:pt idx="23581">
                  <c:v>2.714338064194</c:v>
                </c:pt>
                <c:pt idx="23582">
                  <c:v>2.7143843173979998</c:v>
                </c:pt>
                <c:pt idx="23583">
                  <c:v>2.7144668102259999</c:v>
                </c:pt>
                <c:pt idx="23584">
                  <c:v>2.7145512104030001</c:v>
                </c:pt>
                <c:pt idx="23585">
                  <c:v>2.7147061824800001</c:v>
                </c:pt>
                <c:pt idx="23586">
                  <c:v>2.715056657791</c:v>
                </c:pt>
                <c:pt idx="23587">
                  <c:v>2.7151467800139999</c:v>
                </c:pt>
                <c:pt idx="23588">
                  <c:v>2.715237617493</c:v>
                </c:pt>
                <c:pt idx="23589">
                  <c:v>2.7153279781339998</c:v>
                </c:pt>
                <c:pt idx="23590">
                  <c:v>2.7154207229609999</c:v>
                </c:pt>
                <c:pt idx="23591">
                  <c:v>2.7155339717859999</c:v>
                </c:pt>
                <c:pt idx="23592">
                  <c:v>2.7156312465669998</c:v>
                </c:pt>
                <c:pt idx="23593">
                  <c:v>2.7156810760500001</c:v>
                </c:pt>
                <c:pt idx="23594">
                  <c:v>2.7157726287839998</c:v>
                </c:pt>
                <c:pt idx="23595">
                  <c:v>2.715867042542</c:v>
                </c:pt>
                <c:pt idx="23596">
                  <c:v>2.7159636020660001</c:v>
                </c:pt>
                <c:pt idx="23597">
                  <c:v>2.7162120342249998</c:v>
                </c:pt>
                <c:pt idx="23598">
                  <c:v>2.7163314819340001</c:v>
                </c:pt>
                <c:pt idx="23599">
                  <c:v>2.7164540290830002</c:v>
                </c:pt>
                <c:pt idx="23600">
                  <c:v>2.716535568237</c:v>
                </c:pt>
                <c:pt idx="23601">
                  <c:v>2.7166209220890001</c:v>
                </c:pt>
                <c:pt idx="23602">
                  <c:v>2.7166674137119999</c:v>
                </c:pt>
                <c:pt idx="23603">
                  <c:v>2.7167208194730001</c:v>
                </c:pt>
                <c:pt idx="23604">
                  <c:v>2.7167694568630001</c:v>
                </c:pt>
                <c:pt idx="23605">
                  <c:v>2.7168223857879998</c:v>
                </c:pt>
                <c:pt idx="23606">
                  <c:v>2.7168762683869998</c:v>
                </c:pt>
                <c:pt idx="23607">
                  <c:v>2.7169315814970001</c:v>
                </c:pt>
                <c:pt idx="23608">
                  <c:v>2.7169876098630001</c:v>
                </c:pt>
                <c:pt idx="23609">
                  <c:v>2.7170367240909998</c:v>
                </c:pt>
                <c:pt idx="23610">
                  <c:v>2.7170872688290002</c:v>
                </c:pt>
                <c:pt idx="23611">
                  <c:v>2.7171814441679998</c:v>
                </c:pt>
                <c:pt idx="23612">
                  <c:v>2.7172591686250001</c:v>
                </c:pt>
                <c:pt idx="23613">
                  <c:v>2.7175371646880002</c:v>
                </c:pt>
                <c:pt idx="23614">
                  <c:v>2.7176668643949999</c:v>
                </c:pt>
                <c:pt idx="23615">
                  <c:v>2.7177414894099998</c:v>
                </c:pt>
                <c:pt idx="23616">
                  <c:v>2.7178208827970001</c:v>
                </c:pt>
                <c:pt idx="23617">
                  <c:v>2.717869281769</c:v>
                </c:pt>
                <c:pt idx="23618">
                  <c:v>2.717940807343</c:v>
                </c:pt>
                <c:pt idx="23619">
                  <c:v>2.7180113792420002</c:v>
                </c:pt>
                <c:pt idx="23620">
                  <c:v>2.7180583477020002</c:v>
                </c:pt>
                <c:pt idx="23621">
                  <c:v>2.7181229591370002</c:v>
                </c:pt>
                <c:pt idx="23622">
                  <c:v>2.7181720733639998</c:v>
                </c:pt>
                <c:pt idx="23623">
                  <c:v>2.7182176113129999</c:v>
                </c:pt>
                <c:pt idx="23624">
                  <c:v>2.7182657718660002</c:v>
                </c:pt>
                <c:pt idx="23625">
                  <c:v>2.718334913254</c:v>
                </c:pt>
                <c:pt idx="23626">
                  <c:v>2.718382120132</c:v>
                </c:pt>
                <c:pt idx="23627">
                  <c:v>2.7184545993799998</c:v>
                </c:pt>
                <c:pt idx="23628">
                  <c:v>2.7185261249539998</c:v>
                </c:pt>
                <c:pt idx="23629">
                  <c:v>2.718606948853</c:v>
                </c:pt>
                <c:pt idx="23630">
                  <c:v>2.7186827659609998</c:v>
                </c:pt>
                <c:pt idx="23631">
                  <c:v>2.7187647819520002</c:v>
                </c:pt>
                <c:pt idx="23632">
                  <c:v>2.718901634216</c:v>
                </c:pt>
                <c:pt idx="23633">
                  <c:v>2.7190876007079998</c:v>
                </c:pt>
                <c:pt idx="23634">
                  <c:v>2.719310045242</c:v>
                </c:pt>
                <c:pt idx="23635">
                  <c:v>2.719396829605</c:v>
                </c:pt>
                <c:pt idx="23636">
                  <c:v>2.7194464206700002</c:v>
                </c:pt>
                <c:pt idx="23637">
                  <c:v>2.7195439338680001</c:v>
                </c:pt>
                <c:pt idx="23638">
                  <c:v>2.719599485397</c:v>
                </c:pt>
                <c:pt idx="23639">
                  <c:v>2.7196621894840001</c:v>
                </c:pt>
                <c:pt idx="23640">
                  <c:v>2.7197239398959998</c:v>
                </c:pt>
                <c:pt idx="23641">
                  <c:v>2.7197852134699998</c:v>
                </c:pt>
                <c:pt idx="23642">
                  <c:v>2.7198431491849999</c:v>
                </c:pt>
                <c:pt idx="23643">
                  <c:v>2.7198996543880001</c:v>
                </c:pt>
                <c:pt idx="23644">
                  <c:v>2.7199556827550002</c:v>
                </c:pt>
                <c:pt idx="23645">
                  <c:v>2.7200548648830001</c:v>
                </c:pt>
                <c:pt idx="23646">
                  <c:v>2.720139741898</c:v>
                </c:pt>
                <c:pt idx="23647">
                  <c:v>2.7202634811399999</c:v>
                </c:pt>
                <c:pt idx="23648">
                  <c:v>2.7203454971309999</c:v>
                </c:pt>
                <c:pt idx="23649">
                  <c:v>2.720424175262</c:v>
                </c:pt>
                <c:pt idx="23650">
                  <c:v>2.72061419487</c:v>
                </c:pt>
                <c:pt idx="23651">
                  <c:v>2.7209146022800001</c:v>
                </c:pt>
                <c:pt idx="23652">
                  <c:v>2.7210226058960001</c:v>
                </c:pt>
                <c:pt idx="23653">
                  <c:v>2.7210998535159998</c:v>
                </c:pt>
                <c:pt idx="23654">
                  <c:v>2.7211480140690001</c:v>
                </c:pt>
                <c:pt idx="23655">
                  <c:v>2.7212240695949999</c:v>
                </c:pt>
                <c:pt idx="23656">
                  <c:v>2.7212991714479999</c:v>
                </c:pt>
                <c:pt idx="23657">
                  <c:v>2.7216260433200001</c:v>
                </c:pt>
                <c:pt idx="23658">
                  <c:v>2.7217102050780002</c:v>
                </c:pt>
                <c:pt idx="23659">
                  <c:v>2.7217936515810002</c:v>
                </c:pt>
                <c:pt idx="23660">
                  <c:v>2.7219159603119998</c:v>
                </c:pt>
                <c:pt idx="23661">
                  <c:v>2.722159147263</c:v>
                </c:pt>
                <c:pt idx="23662">
                  <c:v>2.7222523689270002</c:v>
                </c:pt>
                <c:pt idx="23663">
                  <c:v>2.7223374843600001</c:v>
                </c:pt>
                <c:pt idx="23664">
                  <c:v>2.7224240303039999</c:v>
                </c:pt>
                <c:pt idx="23665">
                  <c:v>2.7227742671969999</c:v>
                </c:pt>
                <c:pt idx="23666">
                  <c:v>2.7229030132290002</c:v>
                </c:pt>
                <c:pt idx="23667">
                  <c:v>2.7229933738710002</c:v>
                </c:pt>
                <c:pt idx="23668">
                  <c:v>2.7230787277220001</c:v>
                </c:pt>
                <c:pt idx="23669">
                  <c:v>2.7231576442719998</c:v>
                </c:pt>
                <c:pt idx="23670">
                  <c:v>2.723383426666</c:v>
                </c:pt>
                <c:pt idx="23671">
                  <c:v>2.7234694957730001</c:v>
                </c:pt>
                <c:pt idx="23672">
                  <c:v>2.723550796509</c:v>
                </c:pt>
                <c:pt idx="23673">
                  <c:v>2.7236409187319999</c:v>
                </c:pt>
                <c:pt idx="23674">
                  <c:v>2.7237222194670001</c:v>
                </c:pt>
                <c:pt idx="23675">
                  <c:v>2.723937749863</c:v>
                </c:pt>
                <c:pt idx="23676">
                  <c:v>2.724018096924</c:v>
                </c:pt>
                <c:pt idx="23677">
                  <c:v>2.7241213321690001</c:v>
                </c:pt>
                <c:pt idx="23678">
                  <c:v>2.7241990566249998</c:v>
                </c:pt>
                <c:pt idx="23679">
                  <c:v>2.7242462635039999</c:v>
                </c:pt>
                <c:pt idx="23680">
                  <c:v>2.7243173122409998</c:v>
                </c:pt>
                <c:pt idx="23681">
                  <c:v>2.7243876457209999</c:v>
                </c:pt>
                <c:pt idx="23682">
                  <c:v>2.7244691848749998</c:v>
                </c:pt>
                <c:pt idx="23683">
                  <c:v>2.7245428562159999</c:v>
                </c:pt>
                <c:pt idx="23684">
                  <c:v>2.7246160507199999</c:v>
                </c:pt>
                <c:pt idx="23685">
                  <c:v>2.7246611118319999</c:v>
                </c:pt>
                <c:pt idx="23686">
                  <c:v>2.7247056961060001</c:v>
                </c:pt>
                <c:pt idx="23687">
                  <c:v>2.7247745990749999</c:v>
                </c:pt>
                <c:pt idx="23688">
                  <c:v>2.724815368652</c:v>
                </c:pt>
                <c:pt idx="23689">
                  <c:v>2.7248821258540001</c:v>
                </c:pt>
                <c:pt idx="23690">
                  <c:v>2.7249255180360001</c:v>
                </c:pt>
                <c:pt idx="23691">
                  <c:v>2.7249724864960001</c:v>
                </c:pt>
                <c:pt idx="23692">
                  <c:v>2.7250237464899998</c:v>
                </c:pt>
                <c:pt idx="23693">
                  <c:v>2.7250773906710002</c:v>
                </c:pt>
                <c:pt idx="23694">
                  <c:v>2.7251670360569999</c:v>
                </c:pt>
                <c:pt idx="23695">
                  <c:v>2.7253410816189998</c:v>
                </c:pt>
                <c:pt idx="23696">
                  <c:v>2.7256839275360001</c:v>
                </c:pt>
                <c:pt idx="23697">
                  <c:v>2.725847244263</c:v>
                </c:pt>
                <c:pt idx="23698">
                  <c:v>2.726126670837</c:v>
                </c:pt>
                <c:pt idx="23699">
                  <c:v>2.72647356987</c:v>
                </c:pt>
                <c:pt idx="23700">
                  <c:v>2.7268428802489999</c:v>
                </c:pt>
                <c:pt idx="23701">
                  <c:v>2.72700881958</c:v>
                </c:pt>
                <c:pt idx="23702">
                  <c:v>2.7271010875699999</c:v>
                </c:pt>
                <c:pt idx="23703">
                  <c:v>2.7271525859830001</c:v>
                </c:pt>
                <c:pt idx="23704">
                  <c:v>2.7272038459779999</c:v>
                </c:pt>
                <c:pt idx="23705">
                  <c:v>2.7272624969480002</c:v>
                </c:pt>
                <c:pt idx="23706">
                  <c:v>2.7273194789890001</c:v>
                </c:pt>
                <c:pt idx="23707">
                  <c:v>2.7273781299589999</c:v>
                </c:pt>
                <c:pt idx="23708">
                  <c:v>2.7274355888369999</c:v>
                </c:pt>
                <c:pt idx="23709">
                  <c:v>2.7274956703190001</c:v>
                </c:pt>
                <c:pt idx="23710">
                  <c:v>2.7275631427759999</c:v>
                </c:pt>
                <c:pt idx="23711">
                  <c:v>2.7276344299319999</c:v>
                </c:pt>
                <c:pt idx="23712">
                  <c:v>2.7277102470400001</c:v>
                </c:pt>
                <c:pt idx="23713">
                  <c:v>2.7277855873110002</c:v>
                </c:pt>
                <c:pt idx="23714">
                  <c:v>2.7278625965119998</c:v>
                </c:pt>
                <c:pt idx="23715">
                  <c:v>2.72794175148</c:v>
                </c:pt>
                <c:pt idx="23716">
                  <c:v>2.728022098541</c:v>
                </c:pt>
                <c:pt idx="23717">
                  <c:v>2.7281055450439999</c:v>
                </c:pt>
                <c:pt idx="23718">
                  <c:v>2.7281873226169999</c:v>
                </c:pt>
                <c:pt idx="23719">
                  <c:v>2.728261232376</c:v>
                </c:pt>
                <c:pt idx="23720">
                  <c:v>2.7283313274380001</c:v>
                </c:pt>
                <c:pt idx="23721">
                  <c:v>2.7283978462220002</c:v>
                </c:pt>
                <c:pt idx="23722">
                  <c:v>2.7284619808200001</c:v>
                </c:pt>
                <c:pt idx="23723">
                  <c:v>2.7285239696499999</c:v>
                </c:pt>
                <c:pt idx="23724">
                  <c:v>2.7285799980159999</c:v>
                </c:pt>
                <c:pt idx="23725">
                  <c:v>2.7286295890810002</c:v>
                </c:pt>
                <c:pt idx="23726">
                  <c:v>2.728724718094</c:v>
                </c:pt>
                <c:pt idx="23727">
                  <c:v>2.7288165092469998</c:v>
                </c:pt>
                <c:pt idx="23728">
                  <c:v>2.7289032936100002</c:v>
                </c:pt>
                <c:pt idx="23729">
                  <c:v>2.7289860248569999</c:v>
                </c:pt>
                <c:pt idx="23730">
                  <c:v>2.7290623188019998</c:v>
                </c:pt>
                <c:pt idx="23731">
                  <c:v>2.7291321754459998</c:v>
                </c:pt>
                <c:pt idx="23732">
                  <c:v>2.7293431758879998</c:v>
                </c:pt>
                <c:pt idx="23733">
                  <c:v>2.729386091232</c:v>
                </c:pt>
                <c:pt idx="23734">
                  <c:v>2.7294237613679999</c:v>
                </c:pt>
                <c:pt idx="23735">
                  <c:v>2.729464292526</c:v>
                </c:pt>
                <c:pt idx="23736">
                  <c:v>2.729526996613</c:v>
                </c:pt>
                <c:pt idx="23737">
                  <c:v>2.7295641899110001</c:v>
                </c:pt>
                <c:pt idx="23738">
                  <c:v>2.7295999526979999</c:v>
                </c:pt>
                <c:pt idx="23739">
                  <c:v>2.7296392917630001</c:v>
                </c:pt>
                <c:pt idx="23740">
                  <c:v>2.7296886444089998</c:v>
                </c:pt>
                <c:pt idx="23741">
                  <c:v>2.7297496795649998</c:v>
                </c:pt>
                <c:pt idx="23742">
                  <c:v>2.729816675186</c:v>
                </c:pt>
                <c:pt idx="23743">
                  <c:v>2.7298896312709999</c:v>
                </c:pt>
                <c:pt idx="23744">
                  <c:v>2.729961156845</c:v>
                </c:pt>
                <c:pt idx="23745">
                  <c:v>2.7300496101379998</c:v>
                </c:pt>
                <c:pt idx="23746">
                  <c:v>2.7301115989690001</c:v>
                </c:pt>
                <c:pt idx="23747">
                  <c:v>2.7301614284519999</c:v>
                </c:pt>
                <c:pt idx="23748">
                  <c:v>2.7302010059359998</c:v>
                </c:pt>
                <c:pt idx="23749">
                  <c:v>2.7302458286290001</c:v>
                </c:pt>
                <c:pt idx="23750">
                  <c:v>2.7302935123440002</c:v>
                </c:pt>
                <c:pt idx="23751">
                  <c:v>2.7303299903870002</c:v>
                </c:pt>
                <c:pt idx="23752">
                  <c:v>2.730365991592</c:v>
                </c:pt>
                <c:pt idx="23753">
                  <c:v>2.7304074764249999</c:v>
                </c:pt>
                <c:pt idx="23754">
                  <c:v>2.7304451465609998</c:v>
                </c:pt>
                <c:pt idx="23755">
                  <c:v>2.7305121421809999</c:v>
                </c:pt>
                <c:pt idx="23756">
                  <c:v>2.7305595874790001</c:v>
                </c:pt>
                <c:pt idx="23757">
                  <c:v>2.7306301593779998</c:v>
                </c:pt>
                <c:pt idx="23758">
                  <c:v>2.730676412582</c:v>
                </c:pt>
                <c:pt idx="23759">
                  <c:v>2.7307219505310001</c:v>
                </c:pt>
                <c:pt idx="23760">
                  <c:v>2.730766773224</c:v>
                </c:pt>
                <c:pt idx="23761">
                  <c:v>2.7308127880100002</c:v>
                </c:pt>
                <c:pt idx="23762">
                  <c:v>2.7308568954469998</c:v>
                </c:pt>
                <c:pt idx="23763">
                  <c:v>2.7309093475339998</c:v>
                </c:pt>
                <c:pt idx="23764">
                  <c:v>2.7309615612029998</c:v>
                </c:pt>
                <c:pt idx="23765">
                  <c:v>2.7310140132899998</c:v>
                </c:pt>
                <c:pt idx="23766">
                  <c:v>2.7310945987699999</c:v>
                </c:pt>
                <c:pt idx="23767">
                  <c:v>2.7311835288999999</c:v>
                </c:pt>
                <c:pt idx="23768">
                  <c:v>2.7314848899839999</c:v>
                </c:pt>
                <c:pt idx="23769">
                  <c:v>2.731544494629</c:v>
                </c:pt>
                <c:pt idx="23770">
                  <c:v>2.7316024303440001</c:v>
                </c:pt>
                <c:pt idx="23771">
                  <c:v>2.7316677570340002</c:v>
                </c:pt>
                <c:pt idx="23772">
                  <c:v>2.7317423820500002</c:v>
                </c:pt>
                <c:pt idx="23773">
                  <c:v>2.7318212985989998</c:v>
                </c:pt>
                <c:pt idx="23774">
                  <c:v>2.7319080829620002</c:v>
                </c:pt>
                <c:pt idx="23775">
                  <c:v>2.7319920063019998</c:v>
                </c:pt>
                <c:pt idx="23776">
                  <c:v>2.7320778369899998</c:v>
                </c:pt>
                <c:pt idx="23777">
                  <c:v>2.732161998749</c:v>
                </c:pt>
                <c:pt idx="23778">
                  <c:v>2.7322459220890001</c:v>
                </c:pt>
                <c:pt idx="23779">
                  <c:v>2.732320785522</c:v>
                </c:pt>
                <c:pt idx="23780">
                  <c:v>2.7323970794679999</c:v>
                </c:pt>
                <c:pt idx="23781">
                  <c:v>2.732468605042</c:v>
                </c:pt>
                <c:pt idx="23782">
                  <c:v>2.732542037964</c:v>
                </c:pt>
                <c:pt idx="23783">
                  <c:v>2.7326140403750001</c:v>
                </c:pt>
                <c:pt idx="23784">
                  <c:v>2.732683181763</c:v>
                </c:pt>
                <c:pt idx="23785">
                  <c:v>2.7327539920809998</c:v>
                </c:pt>
                <c:pt idx="23786">
                  <c:v>2.7328262329099999</c:v>
                </c:pt>
                <c:pt idx="23787">
                  <c:v>2.7328965663910001</c:v>
                </c:pt>
                <c:pt idx="23788">
                  <c:v>2.7329649925230002</c:v>
                </c:pt>
                <c:pt idx="23789">
                  <c:v>2.7330360412600001</c:v>
                </c:pt>
                <c:pt idx="23790">
                  <c:v>2.733100414276</c:v>
                </c:pt>
                <c:pt idx="23791">
                  <c:v>2.7331619262700002</c:v>
                </c:pt>
                <c:pt idx="23792">
                  <c:v>2.7332146167759999</c:v>
                </c:pt>
                <c:pt idx="23793">
                  <c:v>2.7333130836490001</c:v>
                </c:pt>
                <c:pt idx="23794">
                  <c:v>2.7334318161010001</c:v>
                </c:pt>
                <c:pt idx="23795">
                  <c:v>2.733716011047</c:v>
                </c:pt>
                <c:pt idx="23796">
                  <c:v>2.7338168621059999</c:v>
                </c:pt>
                <c:pt idx="23797">
                  <c:v>2.733903884888</c:v>
                </c:pt>
                <c:pt idx="23798">
                  <c:v>2.733984231949</c:v>
                </c:pt>
                <c:pt idx="23799">
                  <c:v>2.7340514659880002</c:v>
                </c:pt>
                <c:pt idx="23800">
                  <c:v>2.7340900897979998</c:v>
                </c:pt>
                <c:pt idx="23801">
                  <c:v>2.734158754349</c:v>
                </c:pt>
                <c:pt idx="23802">
                  <c:v>2.7342216968540001</c:v>
                </c:pt>
                <c:pt idx="23803">
                  <c:v>2.734261751175</c:v>
                </c:pt>
                <c:pt idx="23804">
                  <c:v>2.7343039512630001</c:v>
                </c:pt>
                <c:pt idx="23805">
                  <c:v>2.7343442440030001</c:v>
                </c:pt>
                <c:pt idx="23806">
                  <c:v>2.7343826293950002</c:v>
                </c:pt>
                <c:pt idx="23807">
                  <c:v>2.7344200611109999</c:v>
                </c:pt>
                <c:pt idx="23808">
                  <c:v>2.7344560623169998</c:v>
                </c:pt>
                <c:pt idx="23809">
                  <c:v>2.7344977855680002</c:v>
                </c:pt>
                <c:pt idx="23810">
                  <c:v>2.7345514297490001</c:v>
                </c:pt>
                <c:pt idx="23811">
                  <c:v>2.7346165180209998</c:v>
                </c:pt>
                <c:pt idx="23812">
                  <c:v>2.7346825599670002</c:v>
                </c:pt>
                <c:pt idx="23813">
                  <c:v>2.7347452640530001</c:v>
                </c:pt>
                <c:pt idx="23814">
                  <c:v>2.7348148822780001</c:v>
                </c:pt>
                <c:pt idx="23815">
                  <c:v>2.7348797321320002</c:v>
                </c:pt>
                <c:pt idx="23816">
                  <c:v>2.7349264621730001</c:v>
                </c:pt>
                <c:pt idx="23817">
                  <c:v>2.7350049018860001</c:v>
                </c:pt>
                <c:pt idx="23818">
                  <c:v>2.7351026535030001</c:v>
                </c:pt>
                <c:pt idx="23819">
                  <c:v>2.7351820468899999</c:v>
                </c:pt>
                <c:pt idx="23820">
                  <c:v>2.7352542877200001</c:v>
                </c:pt>
                <c:pt idx="23821">
                  <c:v>2.7353081703190001</c:v>
                </c:pt>
                <c:pt idx="23822">
                  <c:v>2.7353630065919998</c:v>
                </c:pt>
                <c:pt idx="23823">
                  <c:v>2.7354469299319999</c:v>
                </c:pt>
                <c:pt idx="23824">
                  <c:v>2.7355332374570001</c:v>
                </c:pt>
                <c:pt idx="23825">
                  <c:v>2.7356717586519999</c:v>
                </c:pt>
                <c:pt idx="23826">
                  <c:v>2.7357523441309999</c:v>
                </c:pt>
                <c:pt idx="23827">
                  <c:v>2.7358024120329998</c:v>
                </c:pt>
                <c:pt idx="23828">
                  <c:v>2.7358601093289998</c:v>
                </c:pt>
                <c:pt idx="23829">
                  <c:v>2.735914945602</c:v>
                </c:pt>
                <c:pt idx="23830">
                  <c:v>2.7359719276429999</c:v>
                </c:pt>
                <c:pt idx="23831">
                  <c:v>2.736024618149</c:v>
                </c:pt>
                <c:pt idx="23832">
                  <c:v>2.736077070236</c:v>
                </c:pt>
                <c:pt idx="23833">
                  <c:v>2.7361788749690001</c:v>
                </c:pt>
                <c:pt idx="23834">
                  <c:v>2.736277341843</c:v>
                </c:pt>
                <c:pt idx="23835">
                  <c:v>2.7366220951079998</c:v>
                </c:pt>
                <c:pt idx="23836">
                  <c:v>2.7367708683009999</c:v>
                </c:pt>
                <c:pt idx="23837">
                  <c:v>2.7368509769439999</c:v>
                </c:pt>
                <c:pt idx="23838">
                  <c:v>2.7369303703310002</c:v>
                </c:pt>
                <c:pt idx="23839">
                  <c:v>2.7370107173920002</c:v>
                </c:pt>
                <c:pt idx="23840">
                  <c:v>2.737212181091</c:v>
                </c:pt>
                <c:pt idx="23841">
                  <c:v>2.7373521327970001</c:v>
                </c:pt>
                <c:pt idx="23842">
                  <c:v>2.7374095916750001</c:v>
                </c:pt>
                <c:pt idx="23843">
                  <c:v>2.7374610900879999</c:v>
                </c:pt>
                <c:pt idx="23844">
                  <c:v>2.7375111579900002</c:v>
                </c:pt>
                <c:pt idx="23845">
                  <c:v>2.737557411194</c:v>
                </c:pt>
                <c:pt idx="23846">
                  <c:v>2.7376320362089999</c:v>
                </c:pt>
                <c:pt idx="23847">
                  <c:v>2.7377684116359999</c:v>
                </c:pt>
                <c:pt idx="23848">
                  <c:v>2.7381112575530002</c:v>
                </c:pt>
                <c:pt idx="23849">
                  <c:v>2.7382330894470002</c:v>
                </c:pt>
                <c:pt idx="23850">
                  <c:v>2.738317728043</c:v>
                </c:pt>
                <c:pt idx="23851">
                  <c:v>2.738403320313</c:v>
                </c:pt>
                <c:pt idx="23852">
                  <c:v>2.738624572754</c:v>
                </c:pt>
                <c:pt idx="23853">
                  <c:v>2.7387063503269999</c:v>
                </c:pt>
                <c:pt idx="23854">
                  <c:v>2.7388284206389999</c:v>
                </c:pt>
                <c:pt idx="23855">
                  <c:v>2.7390127182009998</c:v>
                </c:pt>
                <c:pt idx="23856">
                  <c:v>2.7391300201419999</c:v>
                </c:pt>
                <c:pt idx="23857">
                  <c:v>2.7392504215239999</c:v>
                </c:pt>
                <c:pt idx="23858">
                  <c:v>2.7393703460690002</c:v>
                </c:pt>
                <c:pt idx="23859">
                  <c:v>2.7394547462459999</c:v>
                </c:pt>
                <c:pt idx="23860">
                  <c:v>2.7397673130040001</c:v>
                </c:pt>
                <c:pt idx="23861">
                  <c:v>2.7399983406069999</c:v>
                </c:pt>
                <c:pt idx="23862">
                  <c:v>2.7400908470149998</c:v>
                </c:pt>
                <c:pt idx="23863">
                  <c:v>2.7401442527770001</c:v>
                </c:pt>
                <c:pt idx="23864">
                  <c:v>2.7402083873750001</c:v>
                </c:pt>
                <c:pt idx="23865">
                  <c:v>2.7402737140659998</c:v>
                </c:pt>
                <c:pt idx="23866">
                  <c:v>2.7403416633609998</c:v>
                </c:pt>
                <c:pt idx="23867">
                  <c:v>2.7404072284700001</c:v>
                </c:pt>
                <c:pt idx="23868">
                  <c:v>2.7404739856720002</c:v>
                </c:pt>
                <c:pt idx="23869">
                  <c:v>2.7405409812929999</c:v>
                </c:pt>
                <c:pt idx="23870">
                  <c:v>2.7406082153320002</c:v>
                </c:pt>
                <c:pt idx="23871">
                  <c:v>2.7406764030459998</c:v>
                </c:pt>
                <c:pt idx="23872">
                  <c:v>2.740738391876</c:v>
                </c:pt>
                <c:pt idx="23873">
                  <c:v>2.7407927513120001</c:v>
                </c:pt>
                <c:pt idx="23874">
                  <c:v>2.7408418655400002</c:v>
                </c:pt>
                <c:pt idx="23875">
                  <c:v>2.7409279346469999</c:v>
                </c:pt>
                <c:pt idx="23876">
                  <c:v>2.7410578727720001</c:v>
                </c:pt>
                <c:pt idx="23877">
                  <c:v>2.7411396503450001</c:v>
                </c:pt>
                <c:pt idx="23878">
                  <c:v>2.7412316799159999</c:v>
                </c:pt>
                <c:pt idx="23879">
                  <c:v>2.7413301467900002</c:v>
                </c:pt>
                <c:pt idx="23880">
                  <c:v>2.7413809299469998</c:v>
                </c:pt>
                <c:pt idx="23881">
                  <c:v>2.7414338588709999</c:v>
                </c:pt>
                <c:pt idx="23882">
                  <c:v>2.7414922714230001</c:v>
                </c:pt>
                <c:pt idx="23883">
                  <c:v>2.7415497303010001</c:v>
                </c:pt>
                <c:pt idx="23884">
                  <c:v>2.7416012287139999</c:v>
                </c:pt>
                <c:pt idx="23885">
                  <c:v>2.7416548728939998</c:v>
                </c:pt>
                <c:pt idx="23886">
                  <c:v>2.7417035102840002</c:v>
                </c:pt>
                <c:pt idx="23887">
                  <c:v>2.7417943477629998</c:v>
                </c:pt>
                <c:pt idx="23888">
                  <c:v>2.741912126541</c:v>
                </c:pt>
                <c:pt idx="23889">
                  <c:v>2.7422325611109999</c:v>
                </c:pt>
                <c:pt idx="23890">
                  <c:v>2.742372512817</c:v>
                </c:pt>
                <c:pt idx="23891">
                  <c:v>2.7424466609949998</c:v>
                </c:pt>
                <c:pt idx="23892">
                  <c:v>2.7425179481509998</c:v>
                </c:pt>
                <c:pt idx="23893">
                  <c:v>2.7425594329830001</c:v>
                </c:pt>
                <c:pt idx="23894">
                  <c:v>2.7426002025599998</c:v>
                </c:pt>
                <c:pt idx="23895">
                  <c:v>2.7426416873930002</c:v>
                </c:pt>
                <c:pt idx="23896">
                  <c:v>2.7426867485050002</c:v>
                </c:pt>
                <c:pt idx="23897">
                  <c:v>2.742728233337</c:v>
                </c:pt>
                <c:pt idx="23898">
                  <c:v>2.7427992820739999</c:v>
                </c:pt>
                <c:pt idx="23899">
                  <c:v>2.742841482162</c:v>
                </c:pt>
                <c:pt idx="23900">
                  <c:v>2.7428882122039999</c:v>
                </c:pt>
                <c:pt idx="23901">
                  <c:v>2.7429571151730001</c:v>
                </c:pt>
                <c:pt idx="23902">
                  <c:v>2.7429997920989999</c:v>
                </c:pt>
                <c:pt idx="23903">
                  <c:v>2.7430412769319998</c:v>
                </c:pt>
                <c:pt idx="23904">
                  <c:v>2.7430825233460001</c:v>
                </c:pt>
                <c:pt idx="23905">
                  <c:v>2.7431218624109999</c:v>
                </c:pt>
                <c:pt idx="23906">
                  <c:v>2.74316072464</c:v>
                </c:pt>
                <c:pt idx="23907">
                  <c:v>2.7432045936580001</c:v>
                </c:pt>
                <c:pt idx="23908">
                  <c:v>2.7432451248169998</c:v>
                </c:pt>
                <c:pt idx="23909">
                  <c:v>2.7432851791380002</c:v>
                </c:pt>
                <c:pt idx="23910">
                  <c:v>2.743333101273</c:v>
                </c:pt>
                <c:pt idx="23911">
                  <c:v>2.7434020042420002</c:v>
                </c:pt>
                <c:pt idx="23912">
                  <c:v>2.7437322139739999</c:v>
                </c:pt>
                <c:pt idx="23913">
                  <c:v>2.7439379692079999</c:v>
                </c:pt>
                <c:pt idx="23914">
                  <c:v>2.7440521717070001</c:v>
                </c:pt>
                <c:pt idx="23915">
                  <c:v>2.7442622184749998</c:v>
                </c:pt>
                <c:pt idx="23916">
                  <c:v>2.7443904876710001</c:v>
                </c:pt>
                <c:pt idx="23917">
                  <c:v>2.7444844245910001</c:v>
                </c:pt>
                <c:pt idx="23918">
                  <c:v>2.7445702552800002</c:v>
                </c:pt>
                <c:pt idx="23919">
                  <c:v>2.744663953781</c:v>
                </c:pt>
                <c:pt idx="23920">
                  <c:v>2.7447555065159999</c:v>
                </c:pt>
                <c:pt idx="23921">
                  <c:v>2.7448370456700002</c:v>
                </c:pt>
                <c:pt idx="23922">
                  <c:v>2.7449576854709998</c:v>
                </c:pt>
                <c:pt idx="23923">
                  <c:v>2.745080471039</c:v>
                </c:pt>
                <c:pt idx="23924">
                  <c:v>2.7451996803280001</c:v>
                </c:pt>
                <c:pt idx="23925">
                  <c:v>2.7455005645749999</c:v>
                </c:pt>
                <c:pt idx="23926">
                  <c:v>2.7457625865940001</c:v>
                </c:pt>
                <c:pt idx="23927">
                  <c:v>2.745901823044</c:v>
                </c:pt>
                <c:pt idx="23928">
                  <c:v>2.7460443973539999</c:v>
                </c:pt>
                <c:pt idx="23929">
                  <c:v>2.7464098930360001</c:v>
                </c:pt>
                <c:pt idx="23930">
                  <c:v>2.746589183807</c:v>
                </c:pt>
                <c:pt idx="23931">
                  <c:v>2.7467718124389999</c:v>
                </c:pt>
                <c:pt idx="23932">
                  <c:v>2.7470889091489998</c:v>
                </c:pt>
                <c:pt idx="23933">
                  <c:v>2.7471632957460002</c:v>
                </c:pt>
                <c:pt idx="23934">
                  <c:v>2.747236013412</c:v>
                </c:pt>
                <c:pt idx="23935">
                  <c:v>2.7473173141479998</c:v>
                </c:pt>
                <c:pt idx="23936">
                  <c:v>2.7473907470699999</c:v>
                </c:pt>
                <c:pt idx="23937">
                  <c:v>2.747464418411</c:v>
                </c:pt>
                <c:pt idx="23938">
                  <c:v>2.747541427612</c:v>
                </c:pt>
                <c:pt idx="23939">
                  <c:v>2.7476210594179999</c:v>
                </c:pt>
                <c:pt idx="23940">
                  <c:v>2.747699737549</c:v>
                </c:pt>
                <c:pt idx="23941">
                  <c:v>2.747815132141</c:v>
                </c:pt>
                <c:pt idx="23942">
                  <c:v>2.747924804688</c:v>
                </c:pt>
                <c:pt idx="23943">
                  <c:v>2.7480065822599999</c:v>
                </c:pt>
                <c:pt idx="23944">
                  <c:v>2.7480530738829998</c:v>
                </c:pt>
                <c:pt idx="23945">
                  <c:v>2.748125553131</c:v>
                </c:pt>
                <c:pt idx="23946">
                  <c:v>2.7481749057770002</c:v>
                </c:pt>
                <c:pt idx="23947">
                  <c:v>2.7482252120970001</c:v>
                </c:pt>
                <c:pt idx="23948">
                  <c:v>2.7483072280880001</c:v>
                </c:pt>
                <c:pt idx="23949">
                  <c:v>2.7483916282649998</c:v>
                </c:pt>
                <c:pt idx="23950">
                  <c:v>2.7485370635990001</c:v>
                </c:pt>
                <c:pt idx="23951">
                  <c:v>2.7486269474029998</c:v>
                </c:pt>
                <c:pt idx="23952">
                  <c:v>2.7486741542819999</c:v>
                </c:pt>
                <c:pt idx="23953">
                  <c:v>2.7487242221830002</c:v>
                </c:pt>
                <c:pt idx="23954">
                  <c:v>2.748773813248</c:v>
                </c:pt>
                <c:pt idx="23955">
                  <c:v>2.7488296031949999</c:v>
                </c:pt>
                <c:pt idx="23956">
                  <c:v>2.748885631561</c:v>
                </c:pt>
                <c:pt idx="23957">
                  <c:v>2.748943090439</c:v>
                </c:pt>
                <c:pt idx="23958">
                  <c:v>2.7489995956420001</c:v>
                </c:pt>
                <c:pt idx="23959">
                  <c:v>2.749063491821</c:v>
                </c:pt>
                <c:pt idx="23960">
                  <c:v>2.7491269111630001</c:v>
                </c:pt>
                <c:pt idx="23961">
                  <c:v>2.7491948604580001</c:v>
                </c:pt>
                <c:pt idx="23962">
                  <c:v>2.7492671012879999</c:v>
                </c:pt>
                <c:pt idx="23963">
                  <c:v>2.7493422031399999</c:v>
                </c:pt>
                <c:pt idx="23964">
                  <c:v>2.7494215965270001</c:v>
                </c:pt>
                <c:pt idx="23965">
                  <c:v>2.7494952678679998</c:v>
                </c:pt>
                <c:pt idx="23966">
                  <c:v>2.7495670318599998</c:v>
                </c:pt>
                <c:pt idx="23967">
                  <c:v>2.7496404647829999</c:v>
                </c:pt>
                <c:pt idx="23968">
                  <c:v>2.749709129333</c:v>
                </c:pt>
                <c:pt idx="23969">
                  <c:v>2.7497746944429999</c:v>
                </c:pt>
                <c:pt idx="23970">
                  <c:v>2.7498366832730001</c:v>
                </c:pt>
                <c:pt idx="23971">
                  <c:v>2.7498979568480002</c:v>
                </c:pt>
                <c:pt idx="23972">
                  <c:v>2.7499523162839998</c:v>
                </c:pt>
                <c:pt idx="23973">
                  <c:v>2.750005483627</c:v>
                </c:pt>
                <c:pt idx="23974">
                  <c:v>2.7500584125519998</c:v>
                </c:pt>
                <c:pt idx="23975">
                  <c:v>2.7501602172849999</c:v>
                </c:pt>
                <c:pt idx="23976">
                  <c:v>2.7502069473269999</c:v>
                </c:pt>
                <c:pt idx="23977">
                  <c:v>2.7502555847169998</c:v>
                </c:pt>
                <c:pt idx="23978">
                  <c:v>2.7503075599670002</c:v>
                </c:pt>
                <c:pt idx="23979">
                  <c:v>2.7503571510309999</c:v>
                </c:pt>
                <c:pt idx="23980">
                  <c:v>2.7504000663760002</c:v>
                </c:pt>
                <c:pt idx="23981">
                  <c:v>2.75044631958</c:v>
                </c:pt>
                <c:pt idx="23982">
                  <c:v>2.7505321502690001</c:v>
                </c:pt>
                <c:pt idx="23983">
                  <c:v>2.7506160736080001</c:v>
                </c:pt>
                <c:pt idx="23984">
                  <c:v>2.7509083747859999</c:v>
                </c:pt>
                <c:pt idx="23985">
                  <c:v>2.7509720325470002</c:v>
                </c:pt>
                <c:pt idx="23986">
                  <c:v>2.7510151863100001</c:v>
                </c:pt>
                <c:pt idx="23987">
                  <c:v>2.7510635852809999</c:v>
                </c:pt>
                <c:pt idx="23988">
                  <c:v>2.7511358261110002</c:v>
                </c:pt>
                <c:pt idx="23989">
                  <c:v>2.7513494491579999</c:v>
                </c:pt>
                <c:pt idx="23990">
                  <c:v>2.7514271736150002</c:v>
                </c:pt>
                <c:pt idx="23991">
                  <c:v>2.7514915466310002</c:v>
                </c:pt>
                <c:pt idx="23992">
                  <c:v>2.7515385150910001</c:v>
                </c:pt>
                <c:pt idx="23993">
                  <c:v>2.7516055107119999</c:v>
                </c:pt>
                <c:pt idx="23994">
                  <c:v>2.7516677379610002</c:v>
                </c:pt>
                <c:pt idx="23995">
                  <c:v>2.7517070770259999</c:v>
                </c:pt>
                <c:pt idx="23996">
                  <c:v>2.7517516613009998</c:v>
                </c:pt>
                <c:pt idx="23997">
                  <c:v>2.751789093018</c:v>
                </c:pt>
                <c:pt idx="23998">
                  <c:v>2.7518315315250002</c:v>
                </c:pt>
                <c:pt idx="23999">
                  <c:v>2.7518787384030001</c:v>
                </c:pt>
                <c:pt idx="24000">
                  <c:v>2.7519226074219998</c:v>
                </c:pt>
                <c:pt idx="24001">
                  <c:v>2.7519955635070001</c:v>
                </c:pt>
                <c:pt idx="24002">
                  <c:v>2.7522296905519998</c:v>
                </c:pt>
                <c:pt idx="24003">
                  <c:v>2.7523415088649998</c:v>
                </c:pt>
                <c:pt idx="24004">
                  <c:v>2.7524561882020002</c:v>
                </c:pt>
                <c:pt idx="24005">
                  <c:v>2.7525730133059998</c:v>
                </c:pt>
                <c:pt idx="24006">
                  <c:v>2.7526538372039999</c:v>
                </c:pt>
                <c:pt idx="24007">
                  <c:v>2.752736091614</c:v>
                </c:pt>
                <c:pt idx="24008">
                  <c:v>2.7528195381159999</c:v>
                </c:pt>
                <c:pt idx="24009">
                  <c:v>2.7529387474060001</c:v>
                </c:pt>
                <c:pt idx="24010">
                  <c:v>2.7531008720400001</c:v>
                </c:pt>
                <c:pt idx="24011">
                  <c:v>2.7534508705139999</c:v>
                </c:pt>
                <c:pt idx="24012">
                  <c:v>2.753529548645</c:v>
                </c:pt>
                <c:pt idx="24013">
                  <c:v>2.753822803497</c:v>
                </c:pt>
                <c:pt idx="24014">
                  <c:v>2.7539093494419999</c:v>
                </c:pt>
                <c:pt idx="24015">
                  <c:v>2.7539978027340002</c:v>
                </c:pt>
                <c:pt idx="24016">
                  <c:v>2.7540810108180001</c:v>
                </c:pt>
                <c:pt idx="24017">
                  <c:v>2.754167795181</c:v>
                </c:pt>
                <c:pt idx="24018">
                  <c:v>2.754279375076</c:v>
                </c:pt>
                <c:pt idx="24019">
                  <c:v>2.7546205520629998</c:v>
                </c:pt>
                <c:pt idx="24020">
                  <c:v>2.7547273635859999</c:v>
                </c:pt>
                <c:pt idx="24021">
                  <c:v>2.7548022270199999</c:v>
                </c:pt>
                <c:pt idx="24022">
                  <c:v>2.7550091743470002</c:v>
                </c:pt>
                <c:pt idx="24023">
                  <c:v>2.7551259994509998</c:v>
                </c:pt>
                <c:pt idx="24024">
                  <c:v>2.755202054977</c:v>
                </c:pt>
                <c:pt idx="24025">
                  <c:v>2.755275249481</c:v>
                </c:pt>
                <c:pt idx="24026">
                  <c:v>2.7553498744959999</c:v>
                </c:pt>
                <c:pt idx="24027">
                  <c:v>2.7553901672359999</c:v>
                </c:pt>
                <c:pt idx="24028">
                  <c:v>2.7554371356959999</c:v>
                </c:pt>
                <c:pt idx="24029">
                  <c:v>2.7554833889010002</c:v>
                </c:pt>
                <c:pt idx="24030">
                  <c:v>2.7555327415469999</c:v>
                </c:pt>
                <c:pt idx="24031">
                  <c:v>2.7555756568910001</c:v>
                </c:pt>
                <c:pt idx="24032">
                  <c:v>2.7556297779080001</c:v>
                </c:pt>
                <c:pt idx="24033">
                  <c:v>2.75567984581</c:v>
                </c:pt>
                <c:pt idx="24034">
                  <c:v>2.7557296752929998</c:v>
                </c:pt>
                <c:pt idx="24035">
                  <c:v>2.7557766437529998</c:v>
                </c:pt>
                <c:pt idx="24036">
                  <c:v>2.7558293342589999</c:v>
                </c:pt>
                <c:pt idx="24037">
                  <c:v>2.7558753490450001</c:v>
                </c:pt>
                <c:pt idx="24038">
                  <c:v>2.7559192180630001</c:v>
                </c:pt>
                <c:pt idx="24039">
                  <c:v>2.7559614181519998</c:v>
                </c:pt>
                <c:pt idx="24040">
                  <c:v>2.7560086250309999</c:v>
                </c:pt>
                <c:pt idx="24041">
                  <c:v>2.7560572624209998</c:v>
                </c:pt>
                <c:pt idx="24042">
                  <c:v>2.7561070919040001</c:v>
                </c:pt>
                <c:pt idx="24043">
                  <c:v>2.7561600208280002</c:v>
                </c:pt>
                <c:pt idx="24044">
                  <c:v>2.7562458515169999</c:v>
                </c:pt>
                <c:pt idx="24045">
                  <c:v>2.7563288211820001</c:v>
                </c:pt>
                <c:pt idx="24046">
                  <c:v>2.7564563751220001</c:v>
                </c:pt>
                <c:pt idx="24047">
                  <c:v>2.7567729949949999</c:v>
                </c:pt>
                <c:pt idx="24048">
                  <c:v>2.756862163544</c:v>
                </c:pt>
                <c:pt idx="24049">
                  <c:v>2.7569112777710001</c:v>
                </c:pt>
                <c:pt idx="24050">
                  <c:v>2.7569591999049998</c:v>
                </c:pt>
                <c:pt idx="24051">
                  <c:v>2.7570619583129998</c:v>
                </c:pt>
                <c:pt idx="24052">
                  <c:v>2.7571239471440001</c:v>
                </c:pt>
                <c:pt idx="24053">
                  <c:v>2.7571911811829999</c:v>
                </c:pt>
                <c:pt idx="24054">
                  <c:v>2.7572622299190002</c:v>
                </c:pt>
                <c:pt idx="24055">
                  <c:v>2.7573385238650001</c:v>
                </c:pt>
                <c:pt idx="24056">
                  <c:v>2.7574198245999999</c:v>
                </c:pt>
                <c:pt idx="24057">
                  <c:v>2.7574999332429999</c:v>
                </c:pt>
                <c:pt idx="24058">
                  <c:v>2.7575783729549999</c:v>
                </c:pt>
                <c:pt idx="24059">
                  <c:v>2.7576560974120001</c:v>
                </c:pt>
                <c:pt idx="24060">
                  <c:v>2.757730722427</c:v>
                </c:pt>
                <c:pt idx="24061">
                  <c:v>2.7577989101410001</c:v>
                </c:pt>
                <c:pt idx="24062">
                  <c:v>2.7578625679019999</c:v>
                </c:pt>
                <c:pt idx="24063">
                  <c:v>2.757924079895</c:v>
                </c:pt>
                <c:pt idx="24064">
                  <c:v>2.7579827308649998</c:v>
                </c:pt>
                <c:pt idx="24065">
                  <c:v>2.7580823898319999</c:v>
                </c:pt>
                <c:pt idx="24066">
                  <c:v>2.7581710815429998</c:v>
                </c:pt>
                <c:pt idx="24067">
                  <c:v>2.7582566738129999</c:v>
                </c:pt>
                <c:pt idx="24068">
                  <c:v>2.758375883102</c:v>
                </c:pt>
                <c:pt idx="24069">
                  <c:v>2.7584779262539998</c:v>
                </c:pt>
                <c:pt idx="24070">
                  <c:v>2.7587528228760001</c:v>
                </c:pt>
                <c:pt idx="24071">
                  <c:v>2.7588455677030002</c:v>
                </c:pt>
                <c:pt idx="24072">
                  <c:v>2.7588939666750001</c:v>
                </c:pt>
                <c:pt idx="24073">
                  <c:v>2.7589714527129998</c:v>
                </c:pt>
                <c:pt idx="24074">
                  <c:v>2.7591319084169998</c:v>
                </c:pt>
                <c:pt idx="24075">
                  <c:v>2.7592098712920001</c:v>
                </c:pt>
                <c:pt idx="24076">
                  <c:v>2.7592818737029998</c:v>
                </c:pt>
                <c:pt idx="24077">
                  <c:v>2.759615659714</c:v>
                </c:pt>
                <c:pt idx="24078">
                  <c:v>2.7599210739140001</c:v>
                </c:pt>
                <c:pt idx="24079">
                  <c:v>2.7600584030149999</c:v>
                </c:pt>
                <c:pt idx="24080">
                  <c:v>2.7602250576020002</c:v>
                </c:pt>
                <c:pt idx="24081">
                  <c:v>2.760529518127</c:v>
                </c:pt>
                <c:pt idx="24082">
                  <c:v>2.760703802109</c:v>
                </c:pt>
                <c:pt idx="24083">
                  <c:v>2.7610366344449999</c:v>
                </c:pt>
                <c:pt idx="24084">
                  <c:v>2.7611794471739999</c:v>
                </c:pt>
                <c:pt idx="24085">
                  <c:v>2.761511325836</c:v>
                </c:pt>
                <c:pt idx="24086">
                  <c:v>2.761690616608</c:v>
                </c:pt>
                <c:pt idx="24087">
                  <c:v>2.7619774341580001</c:v>
                </c:pt>
                <c:pt idx="24088">
                  <c:v>2.7620894908909999</c:v>
                </c:pt>
                <c:pt idx="24089">
                  <c:v>2.7621726989750002</c:v>
                </c:pt>
                <c:pt idx="24090">
                  <c:v>2.7622823715210001</c:v>
                </c:pt>
                <c:pt idx="24091">
                  <c:v>2.762360572815</c:v>
                </c:pt>
                <c:pt idx="24092">
                  <c:v>2.7624335288999999</c:v>
                </c:pt>
                <c:pt idx="24093">
                  <c:v>2.7624819278719999</c:v>
                </c:pt>
                <c:pt idx="24094">
                  <c:v>2.762531280518</c:v>
                </c:pt>
                <c:pt idx="24095">
                  <c:v>2.762578487396</c:v>
                </c:pt>
                <c:pt idx="24096">
                  <c:v>2.7626507282260002</c:v>
                </c:pt>
                <c:pt idx="24097">
                  <c:v>2.7627313137049998</c:v>
                </c:pt>
                <c:pt idx="24098">
                  <c:v>2.7628118991849999</c:v>
                </c:pt>
                <c:pt idx="24099">
                  <c:v>2.7628667354580001</c:v>
                </c:pt>
                <c:pt idx="24100">
                  <c:v>2.762951612473</c:v>
                </c:pt>
                <c:pt idx="24101">
                  <c:v>2.7632310390470001</c:v>
                </c:pt>
                <c:pt idx="24102">
                  <c:v>2.7633154392239998</c:v>
                </c:pt>
                <c:pt idx="24103">
                  <c:v>2.7633919715880002</c:v>
                </c:pt>
                <c:pt idx="24104">
                  <c:v>2.7634475231170001</c:v>
                </c:pt>
                <c:pt idx="24105">
                  <c:v>2.763534069061</c:v>
                </c:pt>
                <c:pt idx="24106">
                  <c:v>2.7638678550720002</c:v>
                </c:pt>
                <c:pt idx="24107">
                  <c:v>2.763989448547</c:v>
                </c:pt>
                <c:pt idx="24108">
                  <c:v>2.7643203735349999</c:v>
                </c:pt>
                <c:pt idx="24109">
                  <c:v>2.764671087265</c:v>
                </c:pt>
                <c:pt idx="24110">
                  <c:v>2.7647552490230001</c:v>
                </c:pt>
                <c:pt idx="24111">
                  <c:v>2.7648055553440001</c:v>
                </c:pt>
                <c:pt idx="24112">
                  <c:v>2.7649085521700001</c:v>
                </c:pt>
                <c:pt idx="24113">
                  <c:v>2.7649593353270001</c:v>
                </c:pt>
                <c:pt idx="24114">
                  <c:v>2.7650101184840001</c:v>
                </c:pt>
                <c:pt idx="24115">
                  <c:v>2.765063285828</c:v>
                </c:pt>
                <c:pt idx="24116">
                  <c:v>2.7651145458220001</c:v>
                </c:pt>
                <c:pt idx="24117">
                  <c:v>2.7651638984679998</c:v>
                </c:pt>
                <c:pt idx="24118">
                  <c:v>2.7652602195739999</c:v>
                </c:pt>
                <c:pt idx="24119">
                  <c:v>2.7653534412380001</c:v>
                </c:pt>
                <c:pt idx="24120">
                  <c:v>2.7654409408570002</c:v>
                </c:pt>
                <c:pt idx="24121">
                  <c:v>2.7655336856839998</c:v>
                </c:pt>
                <c:pt idx="24122">
                  <c:v>2.7656269073490001</c:v>
                </c:pt>
                <c:pt idx="24123">
                  <c:v>2.7657127380370001</c:v>
                </c:pt>
                <c:pt idx="24124">
                  <c:v>2.7658052444460002</c:v>
                </c:pt>
                <c:pt idx="24125">
                  <c:v>2.7658960819240002</c:v>
                </c:pt>
                <c:pt idx="24126">
                  <c:v>2.7659847736360001</c:v>
                </c:pt>
                <c:pt idx="24127">
                  <c:v>2.766074895859</c:v>
                </c:pt>
                <c:pt idx="24128">
                  <c:v>2.7661230564119998</c:v>
                </c:pt>
                <c:pt idx="24129">
                  <c:v>2.766214370728</c:v>
                </c:pt>
                <c:pt idx="24130">
                  <c:v>2.7662987709050002</c:v>
                </c:pt>
                <c:pt idx="24131">
                  <c:v>2.7663936614989999</c:v>
                </c:pt>
                <c:pt idx="24132">
                  <c:v>2.7664790153499998</c:v>
                </c:pt>
                <c:pt idx="24133">
                  <c:v>2.7665638923650002</c:v>
                </c:pt>
                <c:pt idx="24134">
                  <c:v>2.7666769027710001</c:v>
                </c:pt>
                <c:pt idx="24135">
                  <c:v>2.7669465541839999</c:v>
                </c:pt>
                <c:pt idx="24136">
                  <c:v>2.767082929611</c:v>
                </c:pt>
                <c:pt idx="24137">
                  <c:v>2.7671568393710002</c:v>
                </c:pt>
                <c:pt idx="24138">
                  <c:v>2.7672247886660002</c:v>
                </c:pt>
                <c:pt idx="24139">
                  <c:v>2.7672843933109998</c:v>
                </c:pt>
                <c:pt idx="24140">
                  <c:v>2.767328500748</c:v>
                </c:pt>
                <c:pt idx="24141">
                  <c:v>2.7673728466030001</c:v>
                </c:pt>
                <c:pt idx="24142">
                  <c:v>2.7674186229709998</c:v>
                </c:pt>
                <c:pt idx="24143">
                  <c:v>2.7674632072450001</c:v>
                </c:pt>
                <c:pt idx="24144">
                  <c:v>2.7675034999850001</c:v>
                </c:pt>
                <c:pt idx="24145">
                  <c:v>2.7675409317019999</c:v>
                </c:pt>
                <c:pt idx="24146">
                  <c:v>2.7675786018370001</c:v>
                </c:pt>
                <c:pt idx="24147">
                  <c:v>2.767614841461</c:v>
                </c:pt>
                <c:pt idx="24148">
                  <c:v>2.7676563262939999</c:v>
                </c:pt>
                <c:pt idx="24149">
                  <c:v>2.767696857452</c:v>
                </c:pt>
                <c:pt idx="24150">
                  <c:v>2.7677760124209998</c:v>
                </c:pt>
                <c:pt idx="24151">
                  <c:v>2.7678945064540001</c:v>
                </c:pt>
                <c:pt idx="24152">
                  <c:v>2.7680833339689999</c:v>
                </c:pt>
                <c:pt idx="24153">
                  <c:v>2.7684381008150001</c:v>
                </c:pt>
                <c:pt idx="24154">
                  <c:v>2.7685141563419999</c:v>
                </c:pt>
                <c:pt idx="24155">
                  <c:v>2.7686316967010001</c:v>
                </c:pt>
                <c:pt idx="24156">
                  <c:v>2.7687268257139999</c:v>
                </c:pt>
                <c:pt idx="24157">
                  <c:v>2.7688245773319999</c:v>
                </c:pt>
                <c:pt idx="24158">
                  <c:v>2.768875598907</c:v>
                </c:pt>
                <c:pt idx="24159">
                  <c:v>2.7689266204830001</c:v>
                </c:pt>
                <c:pt idx="24160">
                  <c:v>2.769028902054</c:v>
                </c:pt>
                <c:pt idx="24161">
                  <c:v>2.7691256999970002</c:v>
                </c:pt>
                <c:pt idx="24162">
                  <c:v>2.7694764137269998</c:v>
                </c:pt>
                <c:pt idx="24163">
                  <c:v>2.7697861194610001</c:v>
                </c:pt>
                <c:pt idx="24164">
                  <c:v>2.7698960304260001</c:v>
                </c:pt>
                <c:pt idx="24165">
                  <c:v>2.7700157165529999</c:v>
                </c:pt>
                <c:pt idx="24166">
                  <c:v>2.7701251506809998</c:v>
                </c:pt>
                <c:pt idx="24167">
                  <c:v>2.7702929973599999</c:v>
                </c:pt>
                <c:pt idx="24168">
                  <c:v>2.7703781127929998</c:v>
                </c:pt>
                <c:pt idx="24169">
                  <c:v>2.7704911231990001</c:v>
                </c:pt>
                <c:pt idx="24170">
                  <c:v>2.7705717086789998</c:v>
                </c:pt>
                <c:pt idx="24171">
                  <c:v>2.7706599235530001</c:v>
                </c:pt>
                <c:pt idx="24172">
                  <c:v>2.7707176208500002</c:v>
                </c:pt>
                <c:pt idx="24173">
                  <c:v>2.7707979679110002</c:v>
                </c:pt>
                <c:pt idx="24174">
                  <c:v>2.770846366882</c:v>
                </c:pt>
                <c:pt idx="24175">
                  <c:v>2.7708873748779999</c:v>
                </c:pt>
                <c:pt idx="24176">
                  <c:v>2.770935058594</c:v>
                </c:pt>
                <c:pt idx="24177">
                  <c:v>2.7709784507749999</c:v>
                </c:pt>
                <c:pt idx="24178">
                  <c:v>2.7710249423979998</c:v>
                </c:pt>
                <c:pt idx="24179">
                  <c:v>2.7710733413700002</c:v>
                </c:pt>
                <c:pt idx="24180">
                  <c:v>2.7711207866669998</c:v>
                </c:pt>
                <c:pt idx="24181">
                  <c:v>2.771168470383</c:v>
                </c:pt>
                <c:pt idx="24182">
                  <c:v>2.7712411880490002</c:v>
                </c:pt>
                <c:pt idx="24183">
                  <c:v>2.7713196277619998</c:v>
                </c:pt>
                <c:pt idx="24184">
                  <c:v>2.7713997364040002</c:v>
                </c:pt>
                <c:pt idx="24185">
                  <c:v>2.771451234818</c:v>
                </c:pt>
                <c:pt idx="24186">
                  <c:v>2.7715032100679999</c:v>
                </c:pt>
                <c:pt idx="24187">
                  <c:v>2.7715568542479998</c:v>
                </c:pt>
                <c:pt idx="24188">
                  <c:v>2.771608114243</c:v>
                </c:pt>
                <c:pt idx="24189">
                  <c:v>2.7716610431670001</c:v>
                </c:pt>
                <c:pt idx="24190">
                  <c:v>2.7717218399050001</c:v>
                </c:pt>
                <c:pt idx="24191">
                  <c:v>2.7717797756200002</c:v>
                </c:pt>
                <c:pt idx="24192">
                  <c:v>2.7718646526340001</c:v>
                </c:pt>
                <c:pt idx="24193">
                  <c:v>2.7719228267670002</c:v>
                </c:pt>
                <c:pt idx="24194">
                  <c:v>2.7719783782960001</c:v>
                </c:pt>
                <c:pt idx="24195">
                  <c:v>2.7720322608950001</c:v>
                </c:pt>
                <c:pt idx="24196">
                  <c:v>2.772115707397</c:v>
                </c:pt>
                <c:pt idx="24197">
                  <c:v>2.772206544876</c:v>
                </c:pt>
                <c:pt idx="24198">
                  <c:v>2.7723152637480002</c:v>
                </c:pt>
                <c:pt idx="24199">
                  <c:v>2.772379159927</c:v>
                </c:pt>
                <c:pt idx="24200">
                  <c:v>2.7725012302400001</c:v>
                </c:pt>
                <c:pt idx="24201">
                  <c:v>2.7726380825039998</c:v>
                </c:pt>
                <c:pt idx="24202">
                  <c:v>2.7727947235110002</c:v>
                </c:pt>
                <c:pt idx="24203">
                  <c:v>2.772909164429</c:v>
                </c:pt>
                <c:pt idx="24204">
                  <c:v>2.7731328010560001</c:v>
                </c:pt>
                <c:pt idx="24205">
                  <c:v>2.7731931209559999</c:v>
                </c:pt>
                <c:pt idx="24206">
                  <c:v>2.7732639312740002</c:v>
                </c:pt>
                <c:pt idx="24207">
                  <c:v>2.7733466625209999</c:v>
                </c:pt>
                <c:pt idx="24208">
                  <c:v>2.7734441757199999</c:v>
                </c:pt>
                <c:pt idx="24209">
                  <c:v>2.7735581398010001</c:v>
                </c:pt>
                <c:pt idx="24210">
                  <c:v>2.7736809253689998</c:v>
                </c:pt>
                <c:pt idx="24211">
                  <c:v>2.7738099098209998</c:v>
                </c:pt>
                <c:pt idx="24212">
                  <c:v>2.7739486694340001</c:v>
                </c:pt>
                <c:pt idx="24213">
                  <c:v>2.774084329605</c:v>
                </c:pt>
                <c:pt idx="24214">
                  <c:v>2.7742161750790002</c:v>
                </c:pt>
                <c:pt idx="24215">
                  <c:v>2.7743482589720001</c:v>
                </c:pt>
                <c:pt idx="24216">
                  <c:v>2.774470090866</c:v>
                </c:pt>
                <c:pt idx="24217">
                  <c:v>2.77459025383</c:v>
                </c:pt>
                <c:pt idx="24218">
                  <c:v>2.7747008800509998</c:v>
                </c:pt>
                <c:pt idx="24219">
                  <c:v>2.7748017311100002</c:v>
                </c:pt>
                <c:pt idx="24220">
                  <c:v>2.7748947143549998</c:v>
                </c:pt>
                <c:pt idx="24221">
                  <c:v>2.774978876114</c:v>
                </c:pt>
                <c:pt idx="24222">
                  <c:v>2.7750508785250001</c:v>
                </c:pt>
                <c:pt idx="24223">
                  <c:v>2.7751209735870002</c:v>
                </c:pt>
                <c:pt idx="24224">
                  <c:v>2.7751841545099998</c:v>
                </c:pt>
                <c:pt idx="24225">
                  <c:v>2.7752435207369999</c:v>
                </c:pt>
                <c:pt idx="24226">
                  <c:v>2.7752993106839998</c:v>
                </c:pt>
                <c:pt idx="24227">
                  <c:v>2.7753934860229998</c:v>
                </c:pt>
                <c:pt idx="24228">
                  <c:v>2.7756900787349998</c:v>
                </c:pt>
                <c:pt idx="24229">
                  <c:v>2.7757973670960001</c:v>
                </c:pt>
                <c:pt idx="24230">
                  <c:v>2.7758522033689998</c:v>
                </c:pt>
                <c:pt idx="24231">
                  <c:v>2.77592086792</c:v>
                </c:pt>
                <c:pt idx="24232">
                  <c:v>2.7759866714479999</c:v>
                </c:pt>
                <c:pt idx="24233">
                  <c:v>2.7760274410250001</c:v>
                </c:pt>
                <c:pt idx="24234">
                  <c:v>2.7760796546940001</c:v>
                </c:pt>
                <c:pt idx="24235">
                  <c:v>2.7761206626889998</c:v>
                </c:pt>
                <c:pt idx="24236">
                  <c:v>2.776154279709</c:v>
                </c:pt>
                <c:pt idx="24237">
                  <c:v>2.7762131690979999</c:v>
                </c:pt>
                <c:pt idx="24238">
                  <c:v>2.776255607605</c:v>
                </c:pt>
                <c:pt idx="24239">
                  <c:v>2.776316404343</c:v>
                </c:pt>
                <c:pt idx="24240">
                  <c:v>2.7763772010799999</c:v>
                </c:pt>
                <c:pt idx="24241">
                  <c:v>2.7764360904690002</c:v>
                </c:pt>
                <c:pt idx="24242">
                  <c:v>2.7764995098109999</c:v>
                </c:pt>
                <c:pt idx="24243">
                  <c:v>2.7765414714809999</c:v>
                </c:pt>
                <c:pt idx="24244">
                  <c:v>2.7765784263610001</c:v>
                </c:pt>
                <c:pt idx="24245">
                  <c:v>2.7766156196590002</c:v>
                </c:pt>
                <c:pt idx="24246">
                  <c:v>2.7766525745389998</c:v>
                </c:pt>
                <c:pt idx="24247">
                  <c:v>2.7766883373260001</c:v>
                </c:pt>
                <c:pt idx="24248">
                  <c:v>2.7767257690429998</c:v>
                </c:pt>
                <c:pt idx="24249">
                  <c:v>2.7767663002009999</c:v>
                </c:pt>
                <c:pt idx="24250">
                  <c:v>2.7768082618709999</c:v>
                </c:pt>
                <c:pt idx="24251">
                  <c:v>2.77685213089</c:v>
                </c:pt>
                <c:pt idx="24252">
                  <c:v>2.7769010066990001</c:v>
                </c:pt>
                <c:pt idx="24253">
                  <c:v>2.7769465446470001</c:v>
                </c:pt>
                <c:pt idx="24254">
                  <c:v>2.7769963741299999</c:v>
                </c:pt>
                <c:pt idx="24255">
                  <c:v>2.777041912079</c:v>
                </c:pt>
                <c:pt idx="24256">
                  <c:v>2.7770850658419999</c:v>
                </c:pt>
                <c:pt idx="24257">
                  <c:v>2.7771229743960002</c:v>
                </c:pt>
                <c:pt idx="24258">
                  <c:v>2.7771656513209999</c:v>
                </c:pt>
                <c:pt idx="24259">
                  <c:v>2.777205705643</c:v>
                </c:pt>
                <c:pt idx="24260">
                  <c:v>2.7772536277770001</c:v>
                </c:pt>
                <c:pt idx="24261">
                  <c:v>2.7773001194</c:v>
                </c:pt>
                <c:pt idx="24262">
                  <c:v>2.7773449420929999</c:v>
                </c:pt>
                <c:pt idx="24263">
                  <c:v>2.7773871421809999</c:v>
                </c:pt>
                <c:pt idx="24264">
                  <c:v>2.7774338722229999</c:v>
                </c:pt>
                <c:pt idx="24265">
                  <c:v>2.77747797966</c:v>
                </c:pt>
                <c:pt idx="24266">
                  <c:v>2.7775886058810002</c:v>
                </c:pt>
                <c:pt idx="24267">
                  <c:v>2.7777144908909999</c:v>
                </c:pt>
                <c:pt idx="24268">
                  <c:v>2.7778446674350001</c:v>
                </c:pt>
                <c:pt idx="24269">
                  <c:v>2.778104305267</c:v>
                </c:pt>
                <c:pt idx="24270">
                  <c:v>2.778156518936</c:v>
                </c:pt>
                <c:pt idx="24271">
                  <c:v>2.778215885162</c:v>
                </c:pt>
                <c:pt idx="24272">
                  <c:v>2.7782759666439998</c:v>
                </c:pt>
                <c:pt idx="24273">
                  <c:v>2.7783408164979999</c:v>
                </c:pt>
                <c:pt idx="24274">
                  <c:v>2.7784087657929999</c:v>
                </c:pt>
                <c:pt idx="24275">
                  <c:v>2.778477191925</c:v>
                </c:pt>
                <c:pt idx="24276">
                  <c:v>2.7785484790799999</c:v>
                </c:pt>
                <c:pt idx="24277">
                  <c:v>2.7786250114439999</c:v>
                </c:pt>
                <c:pt idx="24278">
                  <c:v>2.7787010669710002</c:v>
                </c:pt>
                <c:pt idx="24279">
                  <c:v>2.7787697315219999</c:v>
                </c:pt>
                <c:pt idx="24280">
                  <c:v>2.7788386344910001</c:v>
                </c:pt>
                <c:pt idx="24281">
                  <c:v>2.778909683228</c:v>
                </c:pt>
                <c:pt idx="24282">
                  <c:v>2.7789826393129999</c:v>
                </c:pt>
                <c:pt idx="24283">
                  <c:v>2.7790567874910002</c:v>
                </c:pt>
                <c:pt idx="24284">
                  <c:v>2.7791264057160001</c:v>
                </c:pt>
                <c:pt idx="24285">
                  <c:v>2.7791948318480002</c:v>
                </c:pt>
                <c:pt idx="24286">
                  <c:v>2.7792646884919998</c:v>
                </c:pt>
                <c:pt idx="24287">
                  <c:v>2.7793290615080002</c:v>
                </c:pt>
                <c:pt idx="24288">
                  <c:v>2.779391050339</c:v>
                </c:pt>
                <c:pt idx="24289">
                  <c:v>2.7794497013089998</c:v>
                </c:pt>
                <c:pt idx="24290">
                  <c:v>2.7795035839079998</c:v>
                </c:pt>
                <c:pt idx="24291">
                  <c:v>2.7795979976649998</c:v>
                </c:pt>
                <c:pt idx="24292">
                  <c:v>2.7798964977259999</c:v>
                </c:pt>
                <c:pt idx="24293">
                  <c:v>2.7799677848819999</c:v>
                </c:pt>
                <c:pt idx="24294">
                  <c:v>2.7800877094269998</c:v>
                </c:pt>
                <c:pt idx="24295">
                  <c:v>2.7801570892330001</c:v>
                </c:pt>
                <c:pt idx="24296">
                  <c:v>2.7802271842959998</c:v>
                </c:pt>
                <c:pt idx="24297">
                  <c:v>2.7802639007569998</c:v>
                </c:pt>
                <c:pt idx="24298">
                  <c:v>2.780310153961</c:v>
                </c:pt>
                <c:pt idx="24299">
                  <c:v>2.7803509235380002</c:v>
                </c:pt>
                <c:pt idx="24300">
                  <c:v>2.7803878784179998</c:v>
                </c:pt>
                <c:pt idx="24301">
                  <c:v>2.7804257869720002</c:v>
                </c:pt>
                <c:pt idx="24302">
                  <c:v>2.7804691791530001</c:v>
                </c:pt>
                <c:pt idx="24303">
                  <c:v>2.780505180359</c:v>
                </c:pt>
                <c:pt idx="24304">
                  <c:v>2.7805445194240002</c:v>
                </c:pt>
                <c:pt idx="24305">
                  <c:v>2.7805917263030002</c:v>
                </c:pt>
                <c:pt idx="24306">
                  <c:v>2.7806329727170001</c:v>
                </c:pt>
                <c:pt idx="24307">
                  <c:v>2.7809262275700002</c:v>
                </c:pt>
                <c:pt idx="24308">
                  <c:v>2.7810785770419999</c:v>
                </c:pt>
                <c:pt idx="24309">
                  <c:v>2.781131505966</c:v>
                </c:pt>
                <c:pt idx="24310">
                  <c:v>2.7811772823330001</c:v>
                </c:pt>
                <c:pt idx="24311">
                  <c:v>2.7812211513520002</c:v>
                </c:pt>
                <c:pt idx="24312">
                  <c:v>2.7812678813930001</c:v>
                </c:pt>
                <c:pt idx="24313">
                  <c:v>2.7813129425050001</c:v>
                </c:pt>
                <c:pt idx="24314">
                  <c:v>2.7813594341279999</c:v>
                </c:pt>
                <c:pt idx="24315">
                  <c:v>2.7814080715179998</c:v>
                </c:pt>
                <c:pt idx="24316">
                  <c:v>2.7814917564389998</c:v>
                </c:pt>
                <c:pt idx="24317">
                  <c:v>2.7815678119660001</c:v>
                </c:pt>
                <c:pt idx="24318">
                  <c:v>2.7816450595859998</c:v>
                </c:pt>
                <c:pt idx="24319">
                  <c:v>2.7817316055300001</c:v>
                </c:pt>
                <c:pt idx="24320">
                  <c:v>2.781811475754</c:v>
                </c:pt>
                <c:pt idx="24321">
                  <c:v>2.781933307648</c:v>
                </c:pt>
                <c:pt idx="24322">
                  <c:v>2.7819855213169999</c:v>
                </c:pt>
                <c:pt idx="24323">
                  <c:v>2.7820360660549999</c:v>
                </c:pt>
                <c:pt idx="24324">
                  <c:v>2.7820882797239999</c:v>
                </c:pt>
                <c:pt idx="24325">
                  <c:v>2.7821381092070001</c:v>
                </c:pt>
                <c:pt idx="24326">
                  <c:v>2.7822489738459999</c:v>
                </c:pt>
                <c:pt idx="24327">
                  <c:v>2.7823600769039998</c:v>
                </c:pt>
                <c:pt idx="24328">
                  <c:v>2.7825012207030002</c:v>
                </c:pt>
                <c:pt idx="24329">
                  <c:v>2.7826287746429998</c:v>
                </c:pt>
                <c:pt idx="24330">
                  <c:v>2.7826786041260001</c:v>
                </c:pt>
                <c:pt idx="24331">
                  <c:v>2.782734155655</c:v>
                </c:pt>
                <c:pt idx="24332">
                  <c:v>2.7827887535100002</c:v>
                </c:pt>
                <c:pt idx="24333">
                  <c:v>2.7828440666200001</c:v>
                </c:pt>
                <c:pt idx="24334">
                  <c:v>2.7829020023350002</c:v>
                </c:pt>
                <c:pt idx="24335">
                  <c:v>2.7829618453979998</c:v>
                </c:pt>
                <c:pt idx="24336">
                  <c:v>2.7830243110659998</c:v>
                </c:pt>
                <c:pt idx="24337">
                  <c:v>2.783086061478</c:v>
                </c:pt>
                <c:pt idx="24338">
                  <c:v>2.7831435203549999</c:v>
                </c:pt>
                <c:pt idx="24339">
                  <c:v>2.7832050323490001</c:v>
                </c:pt>
                <c:pt idx="24340">
                  <c:v>2.7832627296450001</c:v>
                </c:pt>
                <c:pt idx="24341">
                  <c:v>2.7833194732669999</c:v>
                </c:pt>
                <c:pt idx="24342">
                  <c:v>2.7833716869349998</c:v>
                </c:pt>
                <c:pt idx="24343">
                  <c:v>2.7834241390229999</c:v>
                </c:pt>
                <c:pt idx="24344">
                  <c:v>2.7834777832030002</c:v>
                </c:pt>
                <c:pt idx="24345">
                  <c:v>2.783525705338</c:v>
                </c:pt>
                <c:pt idx="24346">
                  <c:v>2.7836203575130001</c:v>
                </c:pt>
                <c:pt idx="24347">
                  <c:v>2.7836673259740001</c:v>
                </c:pt>
                <c:pt idx="24348">
                  <c:v>2.7837612628940001</c:v>
                </c:pt>
                <c:pt idx="24349">
                  <c:v>2.7838060855869999</c:v>
                </c:pt>
                <c:pt idx="24350">
                  <c:v>2.7838933467859999</c:v>
                </c:pt>
                <c:pt idx="24351">
                  <c:v>2.7840197086330001</c:v>
                </c:pt>
                <c:pt idx="24352">
                  <c:v>2.7841322422029999</c:v>
                </c:pt>
                <c:pt idx="24353">
                  <c:v>2.7844507694240002</c:v>
                </c:pt>
                <c:pt idx="24354">
                  <c:v>2.7845907211299998</c:v>
                </c:pt>
                <c:pt idx="24355">
                  <c:v>2.784657716751</c:v>
                </c:pt>
                <c:pt idx="24356">
                  <c:v>2.784725666046</c:v>
                </c:pt>
                <c:pt idx="24357">
                  <c:v>2.7847683429719998</c:v>
                </c:pt>
                <c:pt idx="24358">
                  <c:v>2.7848081588750002</c:v>
                </c:pt>
                <c:pt idx="24359">
                  <c:v>2.784873723984</c:v>
                </c:pt>
                <c:pt idx="24360">
                  <c:v>2.7849338054659998</c:v>
                </c:pt>
                <c:pt idx="24361">
                  <c:v>2.7850005626679999</c:v>
                </c:pt>
                <c:pt idx="24362">
                  <c:v>2.7850482463840001</c:v>
                </c:pt>
                <c:pt idx="24363">
                  <c:v>2.785124778748</c:v>
                </c:pt>
                <c:pt idx="24364">
                  <c:v>2.785166501999</c:v>
                </c:pt>
                <c:pt idx="24365">
                  <c:v>2.7852435112</c:v>
                </c:pt>
                <c:pt idx="24366">
                  <c:v>2.7855513095859998</c:v>
                </c:pt>
                <c:pt idx="24367">
                  <c:v>2.7856988906860001</c:v>
                </c:pt>
                <c:pt idx="24368">
                  <c:v>2.7859561443329999</c:v>
                </c:pt>
                <c:pt idx="24369">
                  <c:v>2.7860870361329999</c:v>
                </c:pt>
                <c:pt idx="24370">
                  <c:v>2.7862489223479998</c:v>
                </c:pt>
                <c:pt idx="24371">
                  <c:v>2.7864983081819998</c:v>
                </c:pt>
                <c:pt idx="24372">
                  <c:v>2.7867276668550001</c:v>
                </c:pt>
                <c:pt idx="24373">
                  <c:v>2.7870857715609998</c:v>
                </c:pt>
                <c:pt idx="24374">
                  <c:v>2.7873024940489999</c:v>
                </c:pt>
                <c:pt idx="24375">
                  <c:v>2.7874400615689998</c:v>
                </c:pt>
                <c:pt idx="24376">
                  <c:v>2.7875328063959999</c:v>
                </c:pt>
                <c:pt idx="24377">
                  <c:v>2.7876267433169999</c:v>
                </c:pt>
                <c:pt idx="24378">
                  <c:v>2.7877173423769999</c:v>
                </c:pt>
                <c:pt idx="24379">
                  <c:v>2.787847042084</c:v>
                </c:pt>
                <c:pt idx="24380">
                  <c:v>2.7879352569579998</c:v>
                </c:pt>
                <c:pt idx="24381">
                  <c:v>2.7879803180690002</c:v>
                </c:pt>
                <c:pt idx="24382">
                  <c:v>2.788075685501</c:v>
                </c:pt>
                <c:pt idx="24383">
                  <c:v>2.7881588935849999</c:v>
                </c:pt>
                <c:pt idx="24384">
                  <c:v>2.7882819175720002</c:v>
                </c:pt>
                <c:pt idx="24385">
                  <c:v>2.7886135578159998</c:v>
                </c:pt>
                <c:pt idx="24386">
                  <c:v>2.7887594699860001</c:v>
                </c:pt>
                <c:pt idx="24387">
                  <c:v>2.7888679504390002</c:v>
                </c:pt>
                <c:pt idx="24388">
                  <c:v>2.7889413833619998</c:v>
                </c:pt>
                <c:pt idx="24389">
                  <c:v>2.7890446186069999</c:v>
                </c:pt>
                <c:pt idx="24390">
                  <c:v>2.7891228199009999</c:v>
                </c:pt>
                <c:pt idx="24391">
                  <c:v>2.7891986370090001</c:v>
                </c:pt>
                <c:pt idx="24392">
                  <c:v>2.7892436981199999</c:v>
                </c:pt>
                <c:pt idx="24393">
                  <c:v>2.789290904999</c:v>
                </c:pt>
                <c:pt idx="24394">
                  <c:v>2.7893316745760002</c:v>
                </c:pt>
                <c:pt idx="24395">
                  <c:v>2.7893733978270001</c:v>
                </c:pt>
                <c:pt idx="24396">
                  <c:v>2.7894201278690001</c:v>
                </c:pt>
                <c:pt idx="24397">
                  <c:v>2.7894642353060002</c:v>
                </c:pt>
                <c:pt idx="24398">
                  <c:v>2.7895064353939998</c:v>
                </c:pt>
                <c:pt idx="24399">
                  <c:v>2.7895538806919999</c:v>
                </c:pt>
                <c:pt idx="24400">
                  <c:v>2.7895991802219999</c:v>
                </c:pt>
                <c:pt idx="24401">
                  <c:v>2.789648532867</c:v>
                </c:pt>
                <c:pt idx="24402">
                  <c:v>2.789697408676</c:v>
                </c:pt>
                <c:pt idx="24403">
                  <c:v>2.7897465229030001</c:v>
                </c:pt>
                <c:pt idx="24404">
                  <c:v>2.7897980213169999</c:v>
                </c:pt>
                <c:pt idx="24405">
                  <c:v>2.789845705032</c:v>
                </c:pt>
                <c:pt idx="24406">
                  <c:v>2.7898964881900001</c:v>
                </c:pt>
                <c:pt idx="24407">
                  <c:v>2.789944648743</c:v>
                </c:pt>
                <c:pt idx="24408">
                  <c:v>2.7899956703190001</c:v>
                </c:pt>
                <c:pt idx="24409">
                  <c:v>2.7900483608250002</c:v>
                </c:pt>
                <c:pt idx="24410">
                  <c:v>2.7900934219360001</c:v>
                </c:pt>
                <c:pt idx="24411">
                  <c:v>2.7901408672330001</c:v>
                </c:pt>
                <c:pt idx="24412">
                  <c:v>2.790189027786</c:v>
                </c:pt>
                <c:pt idx="24413">
                  <c:v>2.790229320526</c:v>
                </c:pt>
                <c:pt idx="24414">
                  <c:v>2.7902753353119998</c:v>
                </c:pt>
                <c:pt idx="24415">
                  <c:v>2.790330171585</c:v>
                </c:pt>
                <c:pt idx="24416">
                  <c:v>2.7903814315800002</c:v>
                </c:pt>
                <c:pt idx="24417">
                  <c:v>2.790694952011</c:v>
                </c:pt>
                <c:pt idx="24418">
                  <c:v>2.7907423973080001</c:v>
                </c:pt>
                <c:pt idx="24419">
                  <c:v>2.7908439636229998</c:v>
                </c:pt>
                <c:pt idx="24420">
                  <c:v>2.7909450531009998</c:v>
                </c:pt>
                <c:pt idx="24421">
                  <c:v>2.7910041809080002</c:v>
                </c:pt>
                <c:pt idx="24422">
                  <c:v>2.7910668849950002</c:v>
                </c:pt>
                <c:pt idx="24423">
                  <c:v>2.7911405563349998</c:v>
                </c:pt>
                <c:pt idx="24424">
                  <c:v>2.791216135025</c:v>
                </c:pt>
                <c:pt idx="24425">
                  <c:v>2.7912967205050001</c:v>
                </c:pt>
                <c:pt idx="24426">
                  <c:v>2.7913758754729998</c:v>
                </c:pt>
                <c:pt idx="24427">
                  <c:v>2.7914581298829999</c:v>
                </c:pt>
                <c:pt idx="24428">
                  <c:v>2.7915413379670002</c:v>
                </c:pt>
                <c:pt idx="24429">
                  <c:v>2.7916285991669998</c:v>
                </c:pt>
                <c:pt idx="24430">
                  <c:v>2.7917077541349999</c:v>
                </c:pt>
                <c:pt idx="24431">
                  <c:v>2.791787862778</c:v>
                </c:pt>
                <c:pt idx="24432">
                  <c:v>2.7918672561650002</c:v>
                </c:pt>
                <c:pt idx="24433">
                  <c:v>2.7919394969939999</c:v>
                </c:pt>
                <c:pt idx="24434">
                  <c:v>2.792011499405</c:v>
                </c:pt>
                <c:pt idx="24435">
                  <c:v>2.7920701503749998</c:v>
                </c:pt>
                <c:pt idx="24436">
                  <c:v>2.7921354770660001</c:v>
                </c:pt>
                <c:pt idx="24437">
                  <c:v>2.7921974658969999</c:v>
                </c:pt>
                <c:pt idx="24438">
                  <c:v>2.79225564003</c:v>
                </c:pt>
                <c:pt idx="24439">
                  <c:v>2.792313098907</c:v>
                </c:pt>
                <c:pt idx="24440">
                  <c:v>2.7923736572269999</c:v>
                </c:pt>
                <c:pt idx="24441">
                  <c:v>2.7924277782439999</c:v>
                </c:pt>
                <c:pt idx="24442">
                  <c:v>2.7924814224240002</c:v>
                </c:pt>
                <c:pt idx="24443">
                  <c:v>2.7925348281860001</c:v>
                </c:pt>
                <c:pt idx="24444">
                  <c:v>2.7925808429719998</c:v>
                </c:pt>
                <c:pt idx="24445">
                  <c:v>2.7926344871520001</c:v>
                </c:pt>
                <c:pt idx="24446">
                  <c:v>2.7927327156069999</c:v>
                </c:pt>
                <c:pt idx="24447">
                  <c:v>2.792818784714</c:v>
                </c:pt>
                <c:pt idx="24448">
                  <c:v>2.7929012775420001</c:v>
                </c:pt>
                <c:pt idx="24449">
                  <c:v>2.7930397987369999</c:v>
                </c:pt>
                <c:pt idx="24450">
                  <c:v>2.793275594711</c:v>
                </c:pt>
                <c:pt idx="24451">
                  <c:v>2.7934439182280002</c:v>
                </c:pt>
                <c:pt idx="24452">
                  <c:v>2.793684005737</c:v>
                </c:pt>
                <c:pt idx="24453">
                  <c:v>2.793743133545</c:v>
                </c:pt>
                <c:pt idx="24454">
                  <c:v>2.793784856796</c:v>
                </c:pt>
                <c:pt idx="24455">
                  <c:v>2.7938208580019999</c:v>
                </c:pt>
                <c:pt idx="24456">
                  <c:v>2.7938599586490001</c:v>
                </c:pt>
                <c:pt idx="24457">
                  <c:v>2.7939205169679999</c:v>
                </c:pt>
                <c:pt idx="24458">
                  <c:v>2.7939653396609998</c:v>
                </c:pt>
                <c:pt idx="24459">
                  <c:v>2.794025659561</c:v>
                </c:pt>
                <c:pt idx="24460">
                  <c:v>2.7940852642060001</c:v>
                </c:pt>
                <c:pt idx="24461">
                  <c:v>2.7941277027129998</c:v>
                </c:pt>
                <c:pt idx="24462">
                  <c:v>2.7941784858699998</c:v>
                </c:pt>
                <c:pt idx="24463">
                  <c:v>2.794222593307</c:v>
                </c:pt>
                <c:pt idx="24464">
                  <c:v>2.7942597866060002</c:v>
                </c:pt>
                <c:pt idx="24465">
                  <c:v>2.7942998409270001</c:v>
                </c:pt>
                <c:pt idx="24466">
                  <c:v>2.7943401336670002</c:v>
                </c:pt>
                <c:pt idx="24467">
                  <c:v>2.794382810593</c:v>
                </c:pt>
                <c:pt idx="24468">
                  <c:v>2.794421434402</c:v>
                </c:pt>
                <c:pt idx="24469">
                  <c:v>2.7944612503049999</c:v>
                </c:pt>
                <c:pt idx="24470">
                  <c:v>2.7945063114169999</c:v>
                </c:pt>
                <c:pt idx="24471">
                  <c:v>2.7945501804349999</c:v>
                </c:pt>
                <c:pt idx="24472">
                  <c:v>2.7945928573610002</c:v>
                </c:pt>
                <c:pt idx="24473">
                  <c:v>2.794637918472</c:v>
                </c:pt>
                <c:pt idx="24474">
                  <c:v>2.7947068214419999</c:v>
                </c:pt>
                <c:pt idx="24475">
                  <c:v>2.794754266739</c:v>
                </c:pt>
                <c:pt idx="24476">
                  <c:v>2.7947988510130002</c:v>
                </c:pt>
                <c:pt idx="24477">
                  <c:v>2.794847011566</c:v>
                </c:pt>
                <c:pt idx="24478">
                  <c:v>2.794934272766</c:v>
                </c:pt>
                <c:pt idx="24479">
                  <c:v>2.7952389717099999</c:v>
                </c:pt>
                <c:pt idx="24480">
                  <c:v>2.7954003810880002</c:v>
                </c:pt>
                <c:pt idx="24481">
                  <c:v>2.7954900264739999</c:v>
                </c:pt>
                <c:pt idx="24482">
                  <c:v>2.7955875396729999</c:v>
                </c:pt>
                <c:pt idx="24483">
                  <c:v>2.7956352233890001</c:v>
                </c:pt>
                <c:pt idx="24484">
                  <c:v>2.7957386970520002</c:v>
                </c:pt>
                <c:pt idx="24485">
                  <c:v>2.7957928180690002</c:v>
                </c:pt>
                <c:pt idx="24486">
                  <c:v>2.7958524227139998</c:v>
                </c:pt>
                <c:pt idx="24487">
                  <c:v>2.7959136962889999</c:v>
                </c:pt>
                <c:pt idx="24488">
                  <c:v>2.7959761619569998</c:v>
                </c:pt>
                <c:pt idx="24489">
                  <c:v>2.7960391044619999</c:v>
                </c:pt>
                <c:pt idx="24490">
                  <c:v>2.7960946559909998</c:v>
                </c:pt>
                <c:pt idx="24491">
                  <c:v>2.796147823334</c:v>
                </c:pt>
                <c:pt idx="24492">
                  <c:v>2.796203374863</c:v>
                </c:pt>
                <c:pt idx="24493">
                  <c:v>2.796313524246</c:v>
                </c:pt>
                <c:pt idx="24494">
                  <c:v>2.796362400055</c:v>
                </c:pt>
                <c:pt idx="24495">
                  <c:v>2.7964899539950001</c:v>
                </c:pt>
                <c:pt idx="24496">
                  <c:v>2.7966051101680001</c:v>
                </c:pt>
                <c:pt idx="24497">
                  <c:v>2.7966945171359998</c:v>
                </c:pt>
                <c:pt idx="24498">
                  <c:v>2.7967751026149998</c:v>
                </c:pt>
                <c:pt idx="24499">
                  <c:v>2.7968571186069999</c:v>
                </c:pt>
                <c:pt idx="24500">
                  <c:v>2.7969415187840001</c:v>
                </c:pt>
                <c:pt idx="24501">
                  <c:v>2.7972617149349999</c:v>
                </c:pt>
                <c:pt idx="24502">
                  <c:v>2.7973382472989998</c:v>
                </c:pt>
                <c:pt idx="24503">
                  <c:v>2.7973871231079999</c:v>
                </c:pt>
                <c:pt idx="24504">
                  <c:v>2.7974531650540002</c:v>
                </c:pt>
                <c:pt idx="24505">
                  <c:v>2.7975192070010002</c:v>
                </c:pt>
                <c:pt idx="24506">
                  <c:v>2.7975893020629998</c:v>
                </c:pt>
                <c:pt idx="24507">
                  <c:v>2.7976655960080001</c:v>
                </c:pt>
                <c:pt idx="24508">
                  <c:v>2.7977397441859999</c:v>
                </c:pt>
                <c:pt idx="24509">
                  <c:v>2.7977828979489998</c:v>
                </c:pt>
                <c:pt idx="24510">
                  <c:v>2.7978270053859999</c:v>
                </c:pt>
                <c:pt idx="24511">
                  <c:v>2.7978658676150001</c:v>
                </c:pt>
                <c:pt idx="24512">
                  <c:v>2.797909021378</c:v>
                </c:pt>
                <c:pt idx="24513">
                  <c:v>2.797971725464</c:v>
                </c:pt>
                <c:pt idx="24514">
                  <c:v>2.7980146408080002</c:v>
                </c:pt>
                <c:pt idx="24515">
                  <c:v>2.7980618476869998</c:v>
                </c:pt>
                <c:pt idx="24516">
                  <c:v>2.7981052398680002</c:v>
                </c:pt>
                <c:pt idx="24517">
                  <c:v>2.7981522083280002</c:v>
                </c:pt>
                <c:pt idx="24518">
                  <c:v>2.7982294559479999</c:v>
                </c:pt>
                <c:pt idx="24519">
                  <c:v>2.7982983589170001</c:v>
                </c:pt>
                <c:pt idx="24520">
                  <c:v>2.7983460426329998</c:v>
                </c:pt>
                <c:pt idx="24521">
                  <c:v>2.7984104156490002</c:v>
                </c:pt>
                <c:pt idx="24522">
                  <c:v>2.7984590530400002</c:v>
                </c:pt>
                <c:pt idx="24523">
                  <c:v>2.798508882523</c:v>
                </c:pt>
                <c:pt idx="24524">
                  <c:v>2.7985570430759998</c:v>
                </c:pt>
                <c:pt idx="24525">
                  <c:v>2.7986426353449998</c:v>
                </c:pt>
                <c:pt idx="24526">
                  <c:v>2.798993587494</c:v>
                </c:pt>
                <c:pt idx="24527">
                  <c:v>2.7991132736209998</c:v>
                </c:pt>
                <c:pt idx="24528">
                  <c:v>2.7992687225339998</c:v>
                </c:pt>
                <c:pt idx="24529">
                  <c:v>2.7993993759159999</c:v>
                </c:pt>
                <c:pt idx="24530">
                  <c:v>2.7994945049290001</c:v>
                </c:pt>
                <c:pt idx="24531">
                  <c:v>2.7995474338530002</c:v>
                </c:pt>
                <c:pt idx="24532">
                  <c:v>2.7996048927310002</c:v>
                </c:pt>
                <c:pt idx="24533">
                  <c:v>2.7996678352359998</c:v>
                </c:pt>
                <c:pt idx="24534">
                  <c:v>2.7997360229489998</c:v>
                </c:pt>
                <c:pt idx="24535">
                  <c:v>2.7998027801509999</c:v>
                </c:pt>
                <c:pt idx="24536">
                  <c:v>2.7998669147489998</c:v>
                </c:pt>
                <c:pt idx="24537">
                  <c:v>2.799932003021</c:v>
                </c:pt>
                <c:pt idx="24538">
                  <c:v>2.7999944686889999</c:v>
                </c:pt>
                <c:pt idx="24539">
                  <c:v>2.8000566959380002</c:v>
                </c:pt>
                <c:pt idx="24540">
                  <c:v>2.8001170158390001</c:v>
                </c:pt>
                <c:pt idx="24541">
                  <c:v>2.8001768589020002</c:v>
                </c:pt>
                <c:pt idx="24542">
                  <c:v>2.8002343177800002</c:v>
                </c:pt>
                <c:pt idx="24543">
                  <c:v>2.8002848625180001</c:v>
                </c:pt>
                <c:pt idx="24544">
                  <c:v>2.8003363609309999</c:v>
                </c:pt>
                <c:pt idx="24545">
                  <c:v>2.8004367351530002</c:v>
                </c:pt>
                <c:pt idx="24546">
                  <c:v>2.8005356788640001</c:v>
                </c:pt>
                <c:pt idx="24547">
                  <c:v>2.8006289005279998</c:v>
                </c:pt>
                <c:pt idx="24548">
                  <c:v>2.8007154464720001</c:v>
                </c:pt>
                <c:pt idx="24549">
                  <c:v>2.8008708953860002</c:v>
                </c:pt>
                <c:pt idx="24550">
                  <c:v>2.8011660575869999</c:v>
                </c:pt>
                <c:pt idx="24551">
                  <c:v>2.8012459278109998</c:v>
                </c:pt>
                <c:pt idx="24552">
                  <c:v>2.8013226985930002</c:v>
                </c:pt>
                <c:pt idx="24553">
                  <c:v>2.8013782501220001</c:v>
                </c:pt>
                <c:pt idx="24554">
                  <c:v>2.8014566898350002</c:v>
                </c:pt>
                <c:pt idx="24555">
                  <c:v>2.8015906810760001</c:v>
                </c:pt>
                <c:pt idx="24556">
                  <c:v>2.8017528057100001</c:v>
                </c:pt>
                <c:pt idx="24557">
                  <c:v>2.8020474910740001</c:v>
                </c:pt>
                <c:pt idx="24558">
                  <c:v>2.8021819591520001</c:v>
                </c:pt>
                <c:pt idx="24559">
                  <c:v>2.8025012016300002</c:v>
                </c:pt>
                <c:pt idx="24560">
                  <c:v>2.802751779556</c:v>
                </c:pt>
                <c:pt idx="24561">
                  <c:v>2.802861452103</c:v>
                </c:pt>
                <c:pt idx="24562">
                  <c:v>2.8030018806460002</c:v>
                </c:pt>
                <c:pt idx="24563">
                  <c:v>2.8031089305879999</c:v>
                </c:pt>
                <c:pt idx="24564">
                  <c:v>2.8032231330870001</c:v>
                </c:pt>
                <c:pt idx="24565">
                  <c:v>2.803339481354</c:v>
                </c:pt>
                <c:pt idx="24566">
                  <c:v>2.8034150600430001</c:v>
                </c:pt>
                <c:pt idx="24567">
                  <c:v>2.8034617900850001</c:v>
                </c:pt>
                <c:pt idx="24568">
                  <c:v>2.803505182266</c:v>
                </c:pt>
                <c:pt idx="24569">
                  <c:v>2.8035531044009998</c:v>
                </c:pt>
                <c:pt idx="24570">
                  <c:v>2.8036255836490001</c:v>
                </c:pt>
                <c:pt idx="24571">
                  <c:v>2.8037288188930001</c:v>
                </c:pt>
                <c:pt idx="24572">
                  <c:v>2.8038074970250002</c:v>
                </c:pt>
                <c:pt idx="24573">
                  <c:v>2.8038918972019999</c:v>
                </c:pt>
                <c:pt idx="24574">
                  <c:v>2.8039381504060001</c:v>
                </c:pt>
                <c:pt idx="24575">
                  <c:v>2.8040101528169998</c:v>
                </c:pt>
                <c:pt idx="24576">
                  <c:v>2.8040590286249998</c:v>
                </c:pt>
                <c:pt idx="24577">
                  <c:v>2.8041036129000001</c:v>
                </c:pt>
                <c:pt idx="24578">
                  <c:v>2.8041551113129999</c:v>
                </c:pt>
                <c:pt idx="24579">
                  <c:v>2.8042037487029998</c:v>
                </c:pt>
                <c:pt idx="24580">
                  <c:v>2.8042540550230002</c:v>
                </c:pt>
                <c:pt idx="24581">
                  <c:v>2.8043024539950001</c:v>
                </c:pt>
                <c:pt idx="24582">
                  <c:v>2.8043529987340001</c:v>
                </c:pt>
                <c:pt idx="24583">
                  <c:v>2.804403305054</c:v>
                </c:pt>
                <c:pt idx="24584">
                  <c:v>2.8044550418849998</c:v>
                </c:pt>
                <c:pt idx="24585">
                  <c:v>2.8045046329500001</c:v>
                </c:pt>
                <c:pt idx="24586">
                  <c:v>2.8045537471770001</c:v>
                </c:pt>
                <c:pt idx="24587">
                  <c:v>2.8045992851260002</c:v>
                </c:pt>
                <c:pt idx="24588">
                  <c:v>2.8046467304229998</c:v>
                </c:pt>
                <c:pt idx="24589">
                  <c:v>2.804699659348</c:v>
                </c:pt>
                <c:pt idx="24590">
                  <c:v>2.8047840595250002</c:v>
                </c:pt>
                <c:pt idx="24591">
                  <c:v>2.80491232872</c:v>
                </c:pt>
                <c:pt idx="24592">
                  <c:v>2.8052952289580002</c:v>
                </c:pt>
                <c:pt idx="24593">
                  <c:v>2.8056139945980001</c:v>
                </c:pt>
                <c:pt idx="24594">
                  <c:v>2.8057124614719999</c:v>
                </c:pt>
                <c:pt idx="24595">
                  <c:v>2.8058066368099999</c:v>
                </c:pt>
                <c:pt idx="24596">
                  <c:v>2.8059132099149999</c:v>
                </c:pt>
                <c:pt idx="24597">
                  <c:v>2.8060259819029998</c:v>
                </c:pt>
                <c:pt idx="24598">
                  <c:v>2.8060829639430001</c:v>
                </c:pt>
                <c:pt idx="24599">
                  <c:v>2.8061394691469999</c:v>
                </c:pt>
                <c:pt idx="24600">
                  <c:v>2.8061940670009999</c:v>
                </c:pt>
                <c:pt idx="24601">
                  <c:v>2.8062548637389999</c:v>
                </c:pt>
                <c:pt idx="24602">
                  <c:v>2.8063132762910001</c:v>
                </c:pt>
                <c:pt idx="24603">
                  <c:v>2.8063700199129999</c:v>
                </c:pt>
                <c:pt idx="24604">
                  <c:v>2.8064289093019998</c:v>
                </c:pt>
                <c:pt idx="24605">
                  <c:v>2.806487083435</c:v>
                </c:pt>
                <c:pt idx="24606">
                  <c:v>2.8065459728239999</c:v>
                </c:pt>
                <c:pt idx="24607">
                  <c:v>2.8066065311430002</c:v>
                </c:pt>
                <c:pt idx="24608">
                  <c:v>2.806670188904</c:v>
                </c:pt>
                <c:pt idx="24609">
                  <c:v>2.8067357540129998</c:v>
                </c:pt>
                <c:pt idx="24610">
                  <c:v>2.806802749634</c:v>
                </c:pt>
                <c:pt idx="24611">
                  <c:v>2.8068668842319999</c:v>
                </c:pt>
                <c:pt idx="24612">
                  <c:v>2.8069357872010001</c:v>
                </c:pt>
                <c:pt idx="24613">
                  <c:v>2.807008743286</c:v>
                </c:pt>
                <c:pt idx="24614">
                  <c:v>2.8070847988129999</c:v>
                </c:pt>
                <c:pt idx="24615">
                  <c:v>2.8071641922000001</c:v>
                </c:pt>
                <c:pt idx="24616">
                  <c:v>2.8072438240049999</c:v>
                </c:pt>
                <c:pt idx="24617">
                  <c:v>2.8073272705079999</c:v>
                </c:pt>
                <c:pt idx="24618">
                  <c:v>2.807406187057</c:v>
                </c:pt>
                <c:pt idx="24619">
                  <c:v>2.8074855804440002</c:v>
                </c:pt>
                <c:pt idx="24620">
                  <c:v>2.807563066483</c:v>
                </c:pt>
                <c:pt idx="24621">
                  <c:v>2.8076412677759999</c:v>
                </c:pt>
                <c:pt idx="24622">
                  <c:v>2.8077123165129998</c:v>
                </c:pt>
                <c:pt idx="24623">
                  <c:v>2.8077821731569998</c:v>
                </c:pt>
                <c:pt idx="24624">
                  <c:v>2.8078446388240001</c:v>
                </c:pt>
                <c:pt idx="24625">
                  <c:v>2.8079056739810002</c:v>
                </c:pt>
                <c:pt idx="24626">
                  <c:v>2.8079638481139999</c:v>
                </c:pt>
                <c:pt idx="24627">
                  <c:v>2.8080582618709999</c:v>
                </c:pt>
                <c:pt idx="24628">
                  <c:v>2.8081686496730001</c:v>
                </c:pt>
                <c:pt idx="24629">
                  <c:v>2.808394908905</c:v>
                </c:pt>
                <c:pt idx="24630">
                  <c:v>2.8084602355960002</c:v>
                </c:pt>
                <c:pt idx="24631">
                  <c:v>2.808542966843</c:v>
                </c:pt>
                <c:pt idx="24632">
                  <c:v>2.8086323738100001</c:v>
                </c:pt>
                <c:pt idx="24633">
                  <c:v>2.8087005615230001</c:v>
                </c:pt>
                <c:pt idx="24634">
                  <c:v>2.8087620735169998</c:v>
                </c:pt>
                <c:pt idx="24635">
                  <c:v>2.8088037967680002</c:v>
                </c:pt>
                <c:pt idx="24636">
                  <c:v>2.8088424205779998</c:v>
                </c:pt>
                <c:pt idx="24637">
                  <c:v>2.808897018433</c:v>
                </c:pt>
                <c:pt idx="24638">
                  <c:v>2.8089559078219999</c:v>
                </c:pt>
                <c:pt idx="24639">
                  <c:v>2.8090076446530001</c:v>
                </c:pt>
                <c:pt idx="24640">
                  <c:v>2.8090486526489999</c:v>
                </c:pt>
                <c:pt idx="24641">
                  <c:v>2.8090846538540002</c:v>
                </c:pt>
                <c:pt idx="24642">
                  <c:v>2.8091189861300001</c:v>
                </c:pt>
                <c:pt idx="24643">
                  <c:v>2.809155225754</c:v>
                </c:pt>
                <c:pt idx="24644">
                  <c:v>2.8091926574710002</c:v>
                </c:pt>
                <c:pt idx="24645">
                  <c:v>2.8092505931849998</c:v>
                </c:pt>
                <c:pt idx="24646">
                  <c:v>2.8093147277830002</c:v>
                </c:pt>
                <c:pt idx="24647">
                  <c:v>2.8093717098240001</c:v>
                </c:pt>
                <c:pt idx="24648">
                  <c:v>2.8094379901890001</c:v>
                </c:pt>
                <c:pt idx="24649">
                  <c:v>2.8094782829280001</c:v>
                </c:pt>
                <c:pt idx="24650">
                  <c:v>2.8095269203190001</c:v>
                </c:pt>
                <c:pt idx="24651">
                  <c:v>2.8095717430109999</c:v>
                </c:pt>
                <c:pt idx="24652">
                  <c:v>2.8096511363980001</c:v>
                </c:pt>
                <c:pt idx="24653">
                  <c:v>2.809762001038</c:v>
                </c:pt>
                <c:pt idx="24654">
                  <c:v>2.810086488724</c:v>
                </c:pt>
                <c:pt idx="24655">
                  <c:v>2.8101992607119999</c:v>
                </c:pt>
                <c:pt idx="24656">
                  <c:v>2.8104426860810001</c:v>
                </c:pt>
                <c:pt idx="24657">
                  <c:v>2.8105013370509999</c:v>
                </c:pt>
                <c:pt idx="24658">
                  <c:v>2.810583353043</c:v>
                </c:pt>
                <c:pt idx="24659">
                  <c:v>2.8108932971949998</c:v>
                </c:pt>
                <c:pt idx="24660">
                  <c:v>2.8111288547519999</c:v>
                </c:pt>
                <c:pt idx="24661">
                  <c:v>2.8112523555759998</c:v>
                </c:pt>
                <c:pt idx="24662">
                  <c:v>2.8113796710969998</c:v>
                </c:pt>
                <c:pt idx="24663">
                  <c:v>2.8114662170410001</c:v>
                </c:pt>
                <c:pt idx="24664">
                  <c:v>2.8115627765659998</c:v>
                </c:pt>
                <c:pt idx="24665">
                  <c:v>2.8116095066070002</c:v>
                </c:pt>
                <c:pt idx="24666">
                  <c:v>2.8116633892060001</c:v>
                </c:pt>
                <c:pt idx="24667">
                  <c:v>2.8117210865020001</c:v>
                </c:pt>
                <c:pt idx="24668">
                  <c:v>2.8117806911469998</c:v>
                </c:pt>
                <c:pt idx="24669">
                  <c:v>2.8118412494660001</c:v>
                </c:pt>
                <c:pt idx="24670">
                  <c:v>2.8118991851809998</c:v>
                </c:pt>
                <c:pt idx="24671">
                  <c:v>2.811962842941</c:v>
                </c:pt>
                <c:pt idx="24672">
                  <c:v>2.8120183944699999</c:v>
                </c:pt>
                <c:pt idx="24673">
                  <c:v>2.8120734691620002</c:v>
                </c:pt>
                <c:pt idx="24674">
                  <c:v>2.8121278285979998</c:v>
                </c:pt>
                <c:pt idx="24675">
                  <c:v>2.8121845722200001</c:v>
                </c:pt>
                <c:pt idx="24676">
                  <c:v>2.8122355937960002</c:v>
                </c:pt>
                <c:pt idx="24677">
                  <c:v>2.8122825622560002</c:v>
                </c:pt>
                <c:pt idx="24678">
                  <c:v>2.8123733997340001</c:v>
                </c:pt>
                <c:pt idx="24679">
                  <c:v>2.812464952469</c:v>
                </c:pt>
                <c:pt idx="24680">
                  <c:v>2.8125126361850001</c:v>
                </c:pt>
                <c:pt idx="24681">
                  <c:v>2.8125600814820002</c:v>
                </c:pt>
                <c:pt idx="24682">
                  <c:v>2.8126423358919999</c:v>
                </c:pt>
                <c:pt idx="24683">
                  <c:v>2.8127882480620001</c:v>
                </c:pt>
                <c:pt idx="24684">
                  <c:v>2.8128886222839999</c:v>
                </c:pt>
                <c:pt idx="24685">
                  <c:v>2.813129425049</c:v>
                </c:pt>
                <c:pt idx="24686">
                  <c:v>2.8131980896000002</c:v>
                </c:pt>
                <c:pt idx="24687">
                  <c:v>2.8132696151730001</c:v>
                </c:pt>
                <c:pt idx="24688">
                  <c:v>2.8133149147030001</c:v>
                </c:pt>
                <c:pt idx="24689">
                  <c:v>2.8133571147919998</c:v>
                </c:pt>
                <c:pt idx="24690">
                  <c:v>2.8134269714359998</c:v>
                </c:pt>
                <c:pt idx="24691">
                  <c:v>2.8134634494780002</c:v>
                </c:pt>
                <c:pt idx="24692">
                  <c:v>2.813525438309</c:v>
                </c:pt>
                <c:pt idx="24693">
                  <c:v>2.81356215477</c:v>
                </c:pt>
                <c:pt idx="24694">
                  <c:v>2.8135998249049998</c:v>
                </c:pt>
                <c:pt idx="24695">
                  <c:v>2.8136401176449999</c:v>
                </c:pt>
                <c:pt idx="24696">
                  <c:v>2.8136844635010001</c:v>
                </c:pt>
                <c:pt idx="24697">
                  <c:v>2.8137269020079998</c:v>
                </c:pt>
                <c:pt idx="24698">
                  <c:v>2.8137702941890002</c:v>
                </c:pt>
                <c:pt idx="24699">
                  <c:v>2.8138146400449999</c:v>
                </c:pt>
                <c:pt idx="24700">
                  <c:v>2.8138577938079998</c:v>
                </c:pt>
                <c:pt idx="24701">
                  <c:v>2.813896894455</c:v>
                </c:pt>
                <c:pt idx="24702">
                  <c:v>2.813933372498</c:v>
                </c:pt>
                <c:pt idx="24703">
                  <c:v>2.8139722347260001</c:v>
                </c:pt>
                <c:pt idx="24704">
                  <c:v>2.8140158653260001</c:v>
                </c:pt>
                <c:pt idx="24705">
                  <c:v>2.8140561580660002</c:v>
                </c:pt>
                <c:pt idx="24706">
                  <c:v>2.8141345977780001</c:v>
                </c:pt>
                <c:pt idx="24707">
                  <c:v>2.814458608627</c:v>
                </c:pt>
                <c:pt idx="24708">
                  <c:v>2.8146409988399999</c:v>
                </c:pt>
                <c:pt idx="24709">
                  <c:v>2.8150184154510001</c:v>
                </c:pt>
                <c:pt idx="24710">
                  <c:v>2.8153717517849999</c:v>
                </c:pt>
                <c:pt idx="24711">
                  <c:v>2.8156313896179999</c:v>
                </c:pt>
                <c:pt idx="24712">
                  <c:v>2.815752506256</c:v>
                </c:pt>
                <c:pt idx="24713">
                  <c:v>2.815836191177</c:v>
                </c:pt>
                <c:pt idx="24714">
                  <c:v>2.8159272670750002</c:v>
                </c:pt>
                <c:pt idx="24715">
                  <c:v>2.8162701129909999</c:v>
                </c:pt>
                <c:pt idx="24716">
                  <c:v>2.816395998001</c:v>
                </c:pt>
                <c:pt idx="24717">
                  <c:v>2.816482782364</c:v>
                </c:pt>
                <c:pt idx="24718">
                  <c:v>2.816601514816</c:v>
                </c:pt>
                <c:pt idx="24719">
                  <c:v>2.8169291019439999</c:v>
                </c:pt>
                <c:pt idx="24720">
                  <c:v>2.8171119689939998</c:v>
                </c:pt>
                <c:pt idx="24721">
                  <c:v>2.8174605369569998</c:v>
                </c:pt>
                <c:pt idx="24722">
                  <c:v>2.8176143169399999</c:v>
                </c:pt>
                <c:pt idx="24723">
                  <c:v>2.8179290294650001</c:v>
                </c:pt>
                <c:pt idx="24724">
                  <c:v>2.8181908130650002</c:v>
                </c:pt>
                <c:pt idx="24725">
                  <c:v>2.8182656764980001</c:v>
                </c:pt>
                <c:pt idx="24726">
                  <c:v>2.8183500766749998</c:v>
                </c:pt>
                <c:pt idx="24727">
                  <c:v>2.8186664581300001</c:v>
                </c:pt>
                <c:pt idx="24728">
                  <c:v>2.8187770843509998</c:v>
                </c:pt>
                <c:pt idx="24729">
                  <c:v>2.8191351890559999</c:v>
                </c:pt>
                <c:pt idx="24730">
                  <c:v>2.8193669319149999</c:v>
                </c:pt>
                <c:pt idx="24731">
                  <c:v>2.8194582462310001</c:v>
                </c:pt>
                <c:pt idx="24732">
                  <c:v>2.8196055889129998</c:v>
                </c:pt>
                <c:pt idx="24733">
                  <c:v>2.819759607315</c:v>
                </c:pt>
                <c:pt idx="24734">
                  <c:v>2.8199265003199998</c:v>
                </c:pt>
                <c:pt idx="24735">
                  <c:v>2.8199746608730001</c:v>
                </c:pt>
                <c:pt idx="24736">
                  <c:v>2.8200294971469999</c:v>
                </c:pt>
                <c:pt idx="24737">
                  <c:v>2.8200817108149998</c:v>
                </c:pt>
                <c:pt idx="24738">
                  <c:v>2.8201377391819999</c:v>
                </c:pt>
                <c:pt idx="24739">
                  <c:v>2.8201961517330001</c:v>
                </c:pt>
                <c:pt idx="24740">
                  <c:v>2.8202540874480002</c:v>
                </c:pt>
                <c:pt idx="24741">
                  <c:v>2.8203134536740002</c:v>
                </c:pt>
                <c:pt idx="24742">
                  <c:v>2.8203730583189999</c:v>
                </c:pt>
                <c:pt idx="24743">
                  <c:v>2.8204371929169998</c:v>
                </c:pt>
                <c:pt idx="24744">
                  <c:v>2.8205013275150002</c:v>
                </c:pt>
                <c:pt idx="24745">
                  <c:v>2.8205680847169998</c:v>
                </c:pt>
                <c:pt idx="24746">
                  <c:v>2.8206343650819998</c:v>
                </c:pt>
                <c:pt idx="24747">
                  <c:v>2.8207025527949998</c:v>
                </c:pt>
                <c:pt idx="24748">
                  <c:v>2.820770978928</c:v>
                </c:pt>
                <c:pt idx="24749">
                  <c:v>2.8208370208739999</c:v>
                </c:pt>
                <c:pt idx="24750">
                  <c:v>2.8209040164950001</c:v>
                </c:pt>
                <c:pt idx="24751">
                  <c:v>2.8209669590000002</c:v>
                </c:pt>
                <c:pt idx="24752">
                  <c:v>2.821027517319</c:v>
                </c:pt>
                <c:pt idx="24753">
                  <c:v>2.8210794925689999</c:v>
                </c:pt>
                <c:pt idx="24754">
                  <c:v>2.8211247920989999</c:v>
                </c:pt>
                <c:pt idx="24755">
                  <c:v>2.8212494850160001</c:v>
                </c:pt>
                <c:pt idx="24756">
                  <c:v>2.8213963508609998</c:v>
                </c:pt>
                <c:pt idx="24757">
                  <c:v>2.821585416794</c:v>
                </c:pt>
                <c:pt idx="24758">
                  <c:v>2.8217120170590002</c:v>
                </c:pt>
                <c:pt idx="24759">
                  <c:v>2.8217802047729998</c:v>
                </c:pt>
                <c:pt idx="24760">
                  <c:v>2.8218498229979998</c:v>
                </c:pt>
                <c:pt idx="24761">
                  <c:v>2.8218908309940001</c:v>
                </c:pt>
                <c:pt idx="24762">
                  <c:v>2.8219602107999999</c:v>
                </c:pt>
                <c:pt idx="24763">
                  <c:v>2.8220062255860001</c:v>
                </c:pt>
                <c:pt idx="24764">
                  <c:v>2.8220734596249999</c:v>
                </c:pt>
                <c:pt idx="24765">
                  <c:v>2.8221426010130002</c:v>
                </c:pt>
                <c:pt idx="24766">
                  <c:v>2.822182178497</c:v>
                </c:pt>
                <c:pt idx="24767">
                  <c:v>2.8222260475160001</c:v>
                </c:pt>
                <c:pt idx="24768">
                  <c:v>2.8222692012790001</c:v>
                </c:pt>
                <c:pt idx="24769">
                  <c:v>2.8223383426669999</c:v>
                </c:pt>
                <c:pt idx="24770">
                  <c:v>2.8223989009860002</c:v>
                </c:pt>
                <c:pt idx="24771">
                  <c:v>2.8227114677429999</c:v>
                </c:pt>
                <c:pt idx="24772">
                  <c:v>2.822968482971</c:v>
                </c:pt>
                <c:pt idx="24773">
                  <c:v>2.823055744171</c:v>
                </c:pt>
                <c:pt idx="24774">
                  <c:v>2.8231089115139998</c:v>
                </c:pt>
                <c:pt idx="24775">
                  <c:v>2.8231568336490001</c:v>
                </c:pt>
                <c:pt idx="24776">
                  <c:v>2.8232083320619998</c:v>
                </c:pt>
                <c:pt idx="24777">
                  <c:v>2.8232574462889999</c:v>
                </c:pt>
                <c:pt idx="24778">
                  <c:v>2.8233046531679999</c:v>
                </c:pt>
                <c:pt idx="24779">
                  <c:v>2.8233969211579999</c:v>
                </c:pt>
                <c:pt idx="24780">
                  <c:v>2.8234860897059999</c:v>
                </c:pt>
                <c:pt idx="24781">
                  <c:v>2.8238060474400002</c:v>
                </c:pt>
                <c:pt idx="24782">
                  <c:v>2.8240466117860001</c:v>
                </c:pt>
                <c:pt idx="24783">
                  <c:v>2.8243536949160002</c:v>
                </c:pt>
                <c:pt idx="24784">
                  <c:v>2.8244400024409999</c:v>
                </c:pt>
                <c:pt idx="24785">
                  <c:v>2.824551820755</c:v>
                </c:pt>
                <c:pt idx="24786">
                  <c:v>2.8246045112610001</c:v>
                </c:pt>
                <c:pt idx="24787">
                  <c:v>2.8246557712549998</c:v>
                </c:pt>
                <c:pt idx="24788">
                  <c:v>2.8247060775759998</c:v>
                </c:pt>
                <c:pt idx="24789">
                  <c:v>2.824785470963</c:v>
                </c:pt>
                <c:pt idx="24790">
                  <c:v>2.8248333930970002</c:v>
                </c:pt>
                <c:pt idx="24791">
                  <c:v>2.824914455414</c:v>
                </c:pt>
                <c:pt idx="24792">
                  <c:v>2.8249642848969998</c:v>
                </c:pt>
                <c:pt idx="24793">
                  <c:v>2.8250184059140002</c:v>
                </c:pt>
                <c:pt idx="24794">
                  <c:v>2.8252725601200002</c:v>
                </c:pt>
                <c:pt idx="24795">
                  <c:v>2.825320959091</c:v>
                </c:pt>
                <c:pt idx="24796">
                  <c:v>2.8253710269929999</c:v>
                </c:pt>
                <c:pt idx="24797">
                  <c:v>2.8254652023319999</c:v>
                </c:pt>
                <c:pt idx="24798">
                  <c:v>2.825558185577</c:v>
                </c:pt>
                <c:pt idx="24799">
                  <c:v>2.82564163208</c:v>
                </c:pt>
                <c:pt idx="24800">
                  <c:v>2.8259866237639999</c:v>
                </c:pt>
                <c:pt idx="24801">
                  <c:v>2.8263516426090001</c:v>
                </c:pt>
                <c:pt idx="24802">
                  <c:v>2.826503276825</c:v>
                </c:pt>
                <c:pt idx="24803">
                  <c:v>2.8266804218289998</c:v>
                </c:pt>
                <c:pt idx="24804">
                  <c:v>2.8269507884979999</c:v>
                </c:pt>
                <c:pt idx="24805">
                  <c:v>2.827183246613</c:v>
                </c:pt>
                <c:pt idx="24806">
                  <c:v>2.8273439407350001</c:v>
                </c:pt>
                <c:pt idx="24807">
                  <c:v>2.8276190757749999</c:v>
                </c:pt>
                <c:pt idx="24808">
                  <c:v>2.8277418613430001</c:v>
                </c:pt>
                <c:pt idx="24809">
                  <c:v>2.8280584812159999</c:v>
                </c:pt>
                <c:pt idx="24810">
                  <c:v>2.828287124634</c:v>
                </c:pt>
                <c:pt idx="24811">
                  <c:v>2.8284375667570001</c:v>
                </c:pt>
                <c:pt idx="24812">
                  <c:v>2.828588962555</c:v>
                </c:pt>
                <c:pt idx="24813">
                  <c:v>2.8287348747249998</c:v>
                </c:pt>
                <c:pt idx="24814">
                  <c:v>2.828848600388</c:v>
                </c:pt>
                <c:pt idx="24815">
                  <c:v>2.8289303779599999</c:v>
                </c:pt>
                <c:pt idx="24816">
                  <c:v>2.8290145397190001</c:v>
                </c:pt>
                <c:pt idx="24817">
                  <c:v>2.8290996551509999</c:v>
                </c:pt>
                <c:pt idx="24818">
                  <c:v>2.8292181491849999</c:v>
                </c:pt>
                <c:pt idx="24819">
                  <c:v>2.8293023109440001</c:v>
                </c:pt>
                <c:pt idx="24820">
                  <c:v>2.8294041156769998</c:v>
                </c:pt>
                <c:pt idx="24821">
                  <c:v>2.8296515941620002</c:v>
                </c:pt>
                <c:pt idx="24822">
                  <c:v>2.829750299454</c:v>
                </c:pt>
                <c:pt idx="24823">
                  <c:v>2.829805850983</c:v>
                </c:pt>
                <c:pt idx="24824">
                  <c:v>2.8298616409299999</c:v>
                </c:pt>
                <c:pt idx="24825">
                  <c:v>2.8299129009250001</c:v>
                </c:pt>
                <c:pt idx="24826">
                  <c:v>2.8299677371979999</c:v>
                </c:pt>
                <c:pt idx="24827">
                  <c:v>2.8300209045410001</c:v>
                </c:pt>
                <c:pt idx="24828">
                  <c:v>2.8300757408139998</c:v>
                </c:pt>
                <c:pt idx="24829">
                  <c:v>2.8301334381099998</c:v>
                </c:pt>
                <c:pt idx="24830">
                  <c:v>2.830188035965</c:v>
                </c:pt>
                <c:pt idx="24831">
                  <c:v>2.8302428722380002</c:v>
                </c:pt>
                <c:pt idx="24832">
                  <c:v>2.8302946090700001</c:v>
                </c:pt>
                <c:pt idx="24833">
                  <c:v>2.8303439617159998</c:v>
                </c:pt>
                <c:pt idx="24834">
                  <c:v>2.8303978443150002</c:v>
                </c:pt>
                <c:pt idx="24835">
                  <c:v>2.8304541110989998</c:v>
                </c:pt>
                <c:pt idx="24836">
                  <c:v>2.830512523651</c:v>
                </c:pt>
                <c:pt idx="24837">
                  <c:v>2.830571889877</c:v>
                </c:pt>
                <c:pt idx="24838">
                  <c:v>2.8306303024289998</c:v>
                </c:pt>
                <c:pt idx="24839">
                  <c:v>2.8306863307949999</c:v>
                </c:pt>
                <c:pt idx="24840">
                  <c:v>2.83074426651</c:v>
                </c:pt>
                <c:pt idx="24841">
                  <c:v>2.8307979106899999</c:v>
                </c:pt>
                <c:pt idx="24842">
                  <c:v>2.8308501243589999</c:v>
                </c:pt>
                <c:pt idx="24843">
                  <c:v>2.8309531211849999</c:v>
                </c:pt>
                <c:pt idx="24844">
                  <c:v>2.8310327529910002</c:v>
                </c:pt>
                <c:pt idx="24845">
                  <c:v>2.8311135768889999</c:v>
                </c:pt>
                <c:pt idx="24846">
                  <c:v>2.8312003612519998</c:v>
                </c:pt>
                <c:pt idx="24847">
                  <c:v>2.831249713898</c:v>
                </c:pt>
                <c:pt idx="24848">
                  <c:v>2.8312983512879999</c:v>
                </c:pt>
                <c:pt idx="24849">
                  <c:v>2.8313536643980002</c:v>
                </c:pt>
                <c:pt idx="24850">
                  <c:v>2.8314065933229999</c:v>
                </c:pt>
                <c:pt idx="24851">
                  <c:v>2.8314683437350001</c:v>
                </c:pt>
                <c:pt idx="24852">
                  <c:v>2.8315269947049999</c:v>
                </c:pt>
                <c:pt idx="24853">
                  <c:v>2.8315844535829999</c:v>
                </c:pt>
                <c:pt idx="24854">
                  <c:v>2.8316366672519999</c:v>
                </c:pt>
                <c:pt idx="24855">
                  <c:v>2.831691265106</c:v>
                </c:pt>
                <c:pt idx="24856">
                  <c:v>2.8317384719850001</c:v>
                </c:pt>
                <c:pt idx="24857">
                  <c:v>2.8318285942079999</c:v>
                </c:pt>
                <c:pt idx="24858">
                  <c:v>2.8319153785709998</c:v>
                </c:pt>
                <c:pt idx="24859">
                  <c:v>2.8320314884190001</c:v>
                </c:pt>
                <c:pt idx="24860">
                  <c:v>2.8321058750149999</c:v>
                </c:pt>
                <c:pt idx="24861">
                  <c:v>2.8322155475619999</c:v>
                </c:pt>
                <c:pt idx="24862">
                  <c:v>2.8324582576749999</c:v>
                </c:pt>
                <c:pt idx="24863">
                  <c:v>2.8325173854829999</c:v>
                </c:pt>
                <c:pt idx="24864">
                  <c:v>2.832576990128</c:v>
                </c:pt>
                <c:pt idx="24865">
                  <c:v>2.832631111145</c:v>
                </c:pt>
                <c:pt idx="24866">
                  <c:v>2.8326945304870002</c:v>
                </c:pt>
                <c:pt idx="24867">
                  <c:v>2.8327596187589998</c:v>
                </c:pt>
                <c:pt idx="24868">
                  <c:v>2.8328266143800001</c:v>
                </c:pt>
                <c:pt idx="24869">
                  <c:v>2.8328707218170002</c:v>
                </c:pt>
                <c:pt idx="24870">
                  <c:v>2.832929372787</c:v>
                </c:pt>
                <c:pt idx="24871">
                  <c:v>2.8329722881319999</c:v>
                </c:pt>
                <c:pt idx="24872">
                  <c:v>2.833032131195</c:v>
                </c:pt>
                <c:pt idx="24873">
                  <c:v>2.8331015110019999</c:v>
                </c:pt>
                <c:pt idx="24874">
                  <c:v>2.8331654071810002</c:v>
                </c:pt>
                <c:pt idx="24875">
                  <c:v>2.833206653595</c:v>
                </c:pt>
                <c:pt idx="24876">
                  <c:v>2.8332474231720002</c:v>
                </c:pt>
                <c:pt idx="24877">
                  <c:v>2.8332912921909998</c:v>
                </c:pt>
                <c:pt idx="24878">
                  <c:v>2.833333969116</c:v>
                </c:pt>
                <c:pt idx="24879">
                  <c:v>2.8333787918089999</c:v>
                </c:pt>
                <c:pt idx="24880">
                  <c:v>2.8334207534789999</c:v>
                </c:pt>
                <c:pt idx="24881">
                  <c:v>2.833464622498</c:v>
                </c:pt>
                <c:pt idx="24882">
                  <c:v>2.833504676819</c:v>
                </c:pt>
                <c:pt idx="24883">
                  <c:v>2.833570957184</c:v>
                </c:pt>
                <c:pt idx="24884">
                  <c:v>2.8336110115049999</c:v>
                </c:pt>
                <c:pt idx="24885">
                  <c:v>2.8336613178249999</c:v>
                </c:pt>
                <c:pt idx="24886">
                  <c:v>2.8337068557739999</c:v>
                </c:pt>
                <c:pt idx="24887">
                  <c:v>2.833745479584</c:v>
                </c:pt>
                <c:pt idx="24888">
                  <c:v>2.8337883949279998</c:v>
                </c:pt>
                <c:pt idx="24889">
                  <c:v>2.8338320255279998</c:v>
                </c:pt>
                <c:pt idx="24890">
                  <c:v>2.8338730335240001</c:v>
                </c:pt>
                <c:pt idx="24891">
                  <c:v>2.8339209556579998</c:v>
                </c:pt>
                <c:pt idx="24892">
                  <c:v>2.8339748382569998</c:v>
                </c:pt>
                <c:pt idx="24893">
                  <c:v>2.8340277671809999</c:v>
                </c:pt>
                <c:pt idx="24894">
                  <c:v>2.8341109752659999</c:v>
                </c:pt>
                <c:pt idx="24895">
                  <c:v>2.8341646194460002</c:v>
                </c:pt>
                <c:pt idx="24896">
                  <c:v>2.834221363068</c:v>
                </c:pt>
                <c:pt idx="24897">
                  <c:v>2.8343026638030002</c:v>
                </c:pt>
                <c:pt idx="24898">
                  <c:v>2.834354162216</c:v>
                </c:pt>
                <c:pt idx="24899">
                  <c:v>2.834699392319</c:v>
                </c:pt>
                <c:pt idx="24900">
                  <c:v>2.8347573280330001</c:v>
                </c:pt>
                <c:pt idx="24901">
                  <c:v>2.8348124027249999</c:v>
                </c:pt>
                <c:pt idx="24902">
                  <c:v>2.8348743915560002</c:v>
                </c:pt>
                <c:pt idx="24903">
                  <c:v>2.8349406719210002</c:v>
                </c:pt>
                <c:pt idx="24904">
                  <c:v>2.83500623703</c:v>
                </c:pt>
                <c:pt idx="24905">
                  <c:v>2.835072517395</c:v>
                </c:pt>
                <c:pt idx="24906">
                  <c:v>2.8351385593409999</c:v>
                </c:pt>
                <c:pt idx="24907">
                  <c:v>2.8352096080779998</c:v>
                </c:pt>
                <c:pt idx="24908">
                  <c:v>2.8352825641630002</c:v>
                </c:pt>
                <c:pt idx="24909">
                  <c:v>2.835351467133</c:v>
                </c:pt>
                <c:pt idx="24910">
                  <c:v>2.8354151248930002</c:v>
                </c:pt>
                <c:pt idx="24911">
                  <c:v>2.8354797363280002</c:v>
                </c:pt>
                <c:pt idx="24912">
                  <c:v>2.83553814888</c:v>
                </c:pt>
                <c:pt idx="24913">
                  <c:v>2.8355963230130001</c:v>
                </c:pt>
                <c:pt idx="24914">
                  <c:v>2.8356499671940001</c:v>
                </c:pt>
                <c:pt idx="24915">
                  <c:v>2.8357408046720001</c:v>
                </c:pt>
                <c:pt idx="24916">
                  <c:v>2.8359694480900002</c:v>
                </c:pt>
                <c:pt idx="24917">
                  <c:v>2.836052656174</c:v>
                </c:pt>
                <c:pt idx="24918">
                  <c:v>2.836141824722</c:v>
                </c:pt>
                <c:pt idx="24919">
                  <c:v>2.836272239685</c:v>
                </c:pt>
                <c:pt idx="24920">
                  <c:v>2.8363521099089999</c:v>
                </c:pt>
                <c:pt idx="24921">
                  <c:v>2.8366389274600001</c:v>
                </c:pt>
                <c:pt idx="24922">
                  <c:v>2.8367488384250001</c:v>
                </c:pt>
                <c:pt idx="24923">
                  <c:v>2.8368277549740002</c:v>
                </c:pt>
                <c:pt idx="24924">
                  <c:v>2.8368699550629999</c:v>
                </c:pt>
                <c:pt idx="24925">
                  <c:v>2.8369393348690002</c:v>
                </c:pt>
                <c:pt idx="24926">
                  <c:v>2.836987257004</c:v>
                </c:pt>
                <c:pt idx="24927">
                  <c:v>2.8370318412779998</c:v>
                </c:pt>
                <c:pt idx="24928">
                  <c:v>2.8371036052699998</c:v>
                </c:pt>
                <c:pt idx="24929">
                  <c:v>2.8371787071229999</c:v>
                </c:pt>
                <c:pt idx="24930">
                  <c:v>2.8372528553010001</c:v>
                </c:pt>
                <c:pt idx="24931">
                  <c:v>2.8373386859890002</c:v>
                </c:pt>
                <c:pt idx="24932">
                  <c:v>2.837383031845</c:v>
                </c:pt>
                <c:pt idx="24933">
                  <c:v>2.8374538421629998</c:v>
                </c:pt>
                <c:pt idx="24934">
                  <c:v>2.8374974727629998</c:v>
                </c:pt>
                <c:pt idx="24935">
                  <c:v>2.8375389575960002</c:v>
                </c:pt>
                <c:pt idx="24936">
                  <c:v>2.8375830650329998</c:v>
                </c:pt>
                <c:pt idx="24937">
                  <c:v>2.8376281261440002</c:v>
                </c:pt>
                <c:pt idx="24938">
                  <c:v>2.8376724719999999</c:v>
                </c:pt>
                <c:pt idx="24939">
                  <c:v>2.8377435207369999</c:v>
                </c:pt>
                <c:pt idx="24940">
                  <c:v>2.8378114700319998</c:v>
                </c:pt>
                <c:pt idx="24941">
                  <c:v>2.8378875255580001</c:v>
                </c:pt>
                <c:pt idx="24942">
                  <c:v>2.8379600048069999</c:v>
                </c:pt>
                <c:pt idx="24943">
                  <c:v>2.8380365371699998</c:v>
                </c:pt>
                <c:pt idx="24944">
                  <c:v>2.8380882740020001</c:v>
                </c:pt>
                <c:pt idx="24945">
                  <c:v>2.8381371498110002</c:v>
                </c:pt>
                <c:pt idx="24946">
                  <c:v>2.8381881713869999</c:v>
                </c:pt>
                <c:pt idx="24947">
                  <c:v>2.8382370471949998</c:v>
                </c:pt>
                <c:pt idx="24948">
                  <c:v>2.8382849693300001</c:v>
                </c:pt>
                <c:pt idx="24949">
                  <c:v>2.83833193779</c:v>
                </c:pt>
                <c:pt idx="24950">
                  <c:v>2.8383767604829999</c:v>
                </c:pt>
                <c:pt idx="24951">
                  <c:v>2.8384270668029998</c:v>
                </c:pt>
                <c:pt idx="24952">
                  <c:v>2.838518381119</c:v>
                </c:pt>
                <c:pt idx="24953">
                  <c:v>2.8388075828549999</c:v>
                </c:pt>
                <c:pt idx="24954">
                  <c:v>2.8389010429380002</c:v>
                </c:pt>
                <c:pt idx="24955">
                  <c:v>2.8389534950259998</c:v>
                </c:pt>
                <c:pt idx="24956">
                  <c:v>2.8390123844150001</c:v>
                </c:pt>
                <c:pt idx="24957">
                  <c:v>2.8390691280359999</c:v>
                </c:pt>
                <c:pt idx="24958">
                  <c:v>2.8391294479370002</c:v>
                </c:pt>
                <c:pt idx="24959">
                  <c:v>2.839193344116</c:v>
                </c:pt>
                <c:pt idx="24960">
                  <c:v>2.8392567634580002</c:v>
                </c:pt>
                <c:pt idx="24961">
                  <c:v>2.8393185138699999</c:v>
                </c:pt>
                <c:pt idx="24962">
                  <c:v>2.8393826484679998</c:v>
                </c:pt>
                <c:pt idx="24963">
                  <c:v>2.8394453525540002</c:v>
                </c:pt>
                <c:pt idx="24964">
                  <c:v>2.839503526688</c:v>
                </c:pt>
                <c:pt idx="24965">
                  <c:v>2.8395650386810001</c:v>
                </c:pt>
                <c:pt idx="24966">
                  <c:v>2.839625835419</c:v>
                </c:pt>
                <c:pt idx="24967">
                  <c:v>2.839688539505</c:v>
                </c:pt>
                <c:pt idx="24968">
                  <c:v>2.8397474288939999</c:v>
                </c:pt>
                <c:pt idx="24969">
                  <c:v>2.8398044109340002</c:v>
                </c:pt>
                <c:pt idx="24970">
                  <c:v>2.8399114608759999</c:v>
                </c:pt>
                <c:pt idx="24971">
                  <c:v>2.8400084972380002</c:v>
                </c:pt>
                <c:pt idx="24972">
                  <c:v>2.8401086330409999</c:v>
                </c:pt>
                <c:pt idx="24973">
                  <c:v>2.8402001857760002</c:v>
                </c:pt>
                <c:pt idx="24974">
                  <c:v>2.840255260468</c:v>
                </c:pt>
                <c:pt idx="24975">
                  <c:v>2.8403074741359999</c:v>
                </c:pt>
                <c:pt idx="24976">
                  <c:v>2.8403663635249998</c:v>
                </c:pt>
                <c:pt idx="24977">
                  <c:v>2.8404247760770001</c:v>
                </c:pt>
                <c:pt idx="24978">
                  <c:v>2.840483665466</c:v>
                </c:pt>
                <c:pt idx="24979">
                  <c:v>2.8405456542969998</c:v>
                </c:pt>
                <c:pt idx="24980">
                  <c:v>2.8406035900119999</c:v>
                </c:pt>
                <c:pt idx="24981">
                  <c:v>2.840659618378</c:v>
                </c:pt>
                <c:pt idx="24982">
                  <c:v>2.8407180309300002</c:v>
                </c:pt>
                <c:pt idx="24983">
                  <c:v>2.840771198273</c:v>
                </c:pt>
                <c:pt idx="24984">
                  <c:v>2.84081864357</c:v>
                </c:pt>
                <c:pt idx="24985">
                  <c:v>2.8409049510959998</c:v>
                </c:pt>
                <c:pt idx="24986">
                  <c:v>2.841148138046</c:v>
                </c:pt>
                <c:pt idx="24987">
                  <c:v>2.8412246704099999</c:v>
                </c:pt>
                <c:pt idx="24988">
                  <c:v>2.841301441193</c:v>
                </c:pt>
                <c:pt idx="24989">
                  <c:v>2.8413703441620002</c:v>
                </c:pt>
                <c:pt idx="24990">
                  <c:v>2.8414371013639999</c:v>
                </c:pt>
                <c:pt idx="24991">
                  <c:v>2.841479539871</c:v>
                </c:pt>
                <c:pt idx="24992">
                  <c:v>2.841521501541</c:v>
                </c:pt>
                <c:pt idx="24993">
                  <c:v>2.8415584564210001</c:v>
                </c:pt>
                <c:pt idx="24994">
                  <c:v>2.8416011333469999</c:v>
                </c:pt>
                <c:pt idx="24995">
                  <c:v>2.8416385650630001</c:v>
                </c:pt>
                <c:pt idx="24996">
                  <c:v>2.841678380966</c:v>
                </c:pt>
                <c:pt idx="24997">
                  <c:v>2.8417136669160001</c:v>
                </c:pt>
                <c:pt idx="24998">
                  <c:v>2.8417541980740002</c:v>
                </c:pt>
                <c:pt idx="24999">
                  <c:v>2.8417966365809999</c:v>
                </c:pt>
                <c:pt idx="25000">
                  <c:v>2.8418412208560002</c:v>
                </c:pt>
                <c:pt idx="25001">
                  <c:v>2.8419191837310001</c:v>
                </c:pt>
                <c:pt idx="25002">
                  <c:v>2.8419630527500002</c:v>
                </c:pt>
                <c:pt idx="25003">
                  <c:v>2.8420362472530001</c:v>
                </c:pt>
                <c:pt idx="25004">
                  <c:v>2.8420832157140001</c:v>
                </c:pt>
                <c:pt idx="25005">
                  <c:v>2.8421268463130001</c:v>
                </c:pt>
                <c:pt idx="25006">
                  <c:v>2.8421747684479999</c:v>
                </c:pt>
                <c:pt idx="25007">
                  <c:v>2.8422229290010002</c:v>
                </c:pt>
                <c:pt idx="25008">
                  <c:v>2.8422687053679998</c:v>
                </c:pt>
                <c:pt idx="25009">
                  <c:v>2.8423137664790001</c:v>
                </c:pt>
                <c:pt idx="25010">
                  <c:v>2.842361927032</c:v>
                </c:pt>
                <c:pt idx="25011">
                  <c:v>2.842405319214</c:v>
                </c:pt>
                <c:pt idx="25012">
                  <c:v>2.8424899578090002</c:v>
                </c:pt>
                <c:pt idx="25013">
                  <c:v>2.842733621597</c:v>
                </c:pt>
                <c:pt idx="25014">
                  <c:v>2.8428950309749998</c:v>
                </c:pt>
                <c:pt idx="25015">
                  <c:v>2.8430137634279999</c:v>
                </c:pt>
                <c:pt idx="25016">
                  <c:v>2.8431475162509998</c:v>
                </c:pt>
                <c:pt idx="25017">
                  <c:v>2.8432438373569999</c:v>
                </c:pt>
                <c:pt idx="25018">
                  <c:v>2.8433043956759998</c:v>
                </c:pt>
                <c:pt idx="25019">
                  <c:v>2.8433690071109998</c:v>
                </c:pt>
                <c:pt idx="25020">
                  <c:v>2.8434374332429999</c:v>
                </c:pt>
                <c:pt idx="25021">
                  <c:v>2.8435103893279998</c:v>
                </c:pt>
                <c:pt idx="25022">
                  <c:v>2.843582630157</c:v>
                </c:pt>
                <c:pt idx="25023">
                  <c:v>2.8436572551729999</c:v>
                </c:pt>
                <c:pt idx="25024">
                  <c:v>2.8437309265140001</c:v>
                </c:pt>
                <c:pt idx="25025">
                  <c:v>2.843799114227</c:v>
                </c:pt>
                <c:pt idx="25026">
                  <c:v>2.8438735008239999</c:v>
                </c:pt>
                <c:pt idx="25027">
                  <c:v>2.8439369201660001</c:v>
                </c:pt>
                <c:pt idx="25028">
                  <c:v>2.8439977169040001</c:v>
                </c:pt>
                <c:pt idx="25029">
                  <c:v>2.844055175781</c:v>
                </c:pt>
                <c:pt idx="25030">
                  <c:v>2.8441133499150002</c:v>
                </c:pt>
                <c:pt idx="25031">
                  <c:v>2.8441679477689998</c:v>
                </c:pt>
                <c:pt idx="25032">
                  <c:v>2.8442633152010002</c:v>
                </c:pt>
                <c:pt idx="25033">
                  <c:v>2.8443536758420001</c:v>
                </c:pt>
                <c:pt idx="25034">
                  <c:v>2.8444726467130002</c:v>
                </c:pt>
                <c:pt idx="25035">
                  <c:v>2.8446145057679999</c:v>
                </c:pt>
                <c:pt idx="25036">
                  <c:v>2.8449313640590002</c:v>
                </c:pt>
                <c:pt idx="25037">
                  <c:v>2.8451001644130001</c:v>
                </c:pt>
                <c:pt idx="25038">
                  <c:v>2.8453912734990001</c:v>
                </c:pt>
                <c:pt idx="25039">
                  <c:v>2.845690727234</c:v>
                </c:pt>
                <c:pt idx="25040">
                  <c:v>2.845886468887</c:v>
                </c:pt>
                <c:pt idx="25041">
                  <c:v>2.845933198929</c:v>
                </c:pt>
                <c:pt idx="25042">
                  <c:v>2.845976829529</c:v>
                </c:pt>
                <c:pt idx="25043">
                  <c:v>2.8460183143619999</c:v>
                </c:pt>
                <c:pt idx="25044">
                  <c:v>2.846064329147</c:v>
                </c:pt>
                <c:pt idx="25045">
                  <c:v>2.8461134433750002</c:v>
                </c:pt>
                <c:pt idx="25046">
                  <c:v>2.846175909042</c:v>
                </c:pt>
                <c:pt idx="25047">
                  <c:v>2.8462238311769998</c:v>
                </c:pt>
                <c:pt idx="25048">
                  <c:v>2.8462674617769999</c:v>
                </c:pt>
                <c:pt idx="25049">
                  <c:v>2.8463034629820001</c:v>
                </c:pt>
                <c:pt idx="25050">
                  <c:v>2.8463468551640001</c:v>
                </c:pt>
                <c:pt idx="25051">
                  <c:v>2.8463945388790002</c:v>
                </c:pt>
                <c:pt idx="25052">
                  <c:v>2.8464357852940001</c:v>
                </c:pt>
                <c:pt idx="25053">
                  <c:v>2.8464789390559999</c:v>
                </c:pt>
                <c:pt idx="25054">
                  <c:v>2.8465247154240001</c:v>
                </c:pt>
                <c:pt idx="25055">
                  <c:v>2.8465893268590001</c:v>
                </c:pt>
                <c:pt idx="25056">
                  <c:v>2.846663951874</c:v>
                </c:pt>
                <c:pt idx="25057">
                  <c:v>2.8467133045200002</c:v>
                </c:pt>
                <c:pt idx="25058">
                  <c:v>2.8467638492580001</c:v>
                </c:pt>
                <c:pt idx="25059">
                  <c:v>2.8468129634860002</c:v>
                </c:pt>
                <c:pt idx="25060">
                  <c:v>2.8468563556670001</c:v>
                </c:pt>
                <c:pt idx="25061">
                  <c:v>2.8468945026400001</c:v>
                </c:pt>
                <c:pt idx="25062">
                  <c:v>2.846937894821</c:v>
                </c:pt>
                <c:pt idx="25063">
                  <c:v>2.8469791412349998</c:v>
                </c:pt>
                <c:pt idx="25064">
                  <c:v>2.8470253944400001</c:v>
                </c:pt>
                <c:pt idx="25065">
                  <c:v>2.8470766544339998</c:v>
                </c:pt>
                <c:pt idx="25066">
                  <c:v>2.8471932411190002</c:v>
                </c:pt>
                <c:pt idx="25067">
                  <c:v>2.8473761081700002</c:v>
                </c:pt>
                <c:pt idx="25068">
                  <c:v>2.8475677967070001</c:v>
                </c:pt>
                <c:pt idx="25069">
                  <c:v>2.8476591110229998</c:v>
                </c:pt>
                <c:pt idx="25070">
                  <c:v>2.8477096557619999</c:v>
                </c:pt>
                <c:pt idx="25071">
                  <c:v>2.847760915756</c:v>
                </c:pt>
                <c:pt idx="25072">
                  <c:v>2.8478155136110002</c:v>
                </c:pt>
                <c:pt idx="25073">
                  <c:v>2.847870826721</c:v>
                </c:pt>
                <c:pt idx="25074">
                  <c:v>2.8479273319240002</c:v>
                </c:pt>
                <c:pt idx="25075">
                  <c:v>2.847982168198</c:v>
                </c:pt>
                <c:pt idx="25076">
                  <c:v>2.8480339050289998</c:v>
                </c:pt>
                <c:pt idx="25077">
                  <c:v>2.848134040833</c:v>
                </c:pt>
                <c:pt idx="25078">
                  <c:v>2.8482286930080001</c:v>
                </c:pt>
                <c:pt idx="25079">
                  <c:v>2.8483686447140002</c:v>
                </c:pt>
                <c:pt idx="25080">
                  <c:v>2.8484938144680001</c:v>
                </c:pt>
                <c:pt idx="25081">
                  <c:v>2.8485913276670001</c:v>
                </c:pt>
                <c:pt idx="25082">
                  <c:v>2.8486454486850001</c:v>
                </c:pt>
                <c:pt idx="25083">
                  <c:v>2.848746061325</c:v>
                </c:pt>
                <c:pt idx="25084">
                  <c:v>2.848796606064</c:v>
                </c:pt>
                <c:pt idx="25085">
                  <c:v>2.8488478660580001</c:v>
                </c:pt>
                <c:pt idx="25086">
                  <c:v>2.8488972187039998</c:v>
                </c:pt>
                <c:pt idx="25087">
                  <c:v>2.8489530086519999</c:v>
                </c:pt>
                <c:pt idx="25088">
                  <c:v>2.8490073680879999</c:v>
                </c:pt>
                <c:pt idx="25089">
                  <c:v>2.8490557670590002</c:v>
                </c:pt>
                <c:pt idx="25090">
                  <c:v>2.8491048812869999</c:v>
                </c:pt>
                <c:pt idx="25091">
                  <c:v>2.849204778671</c:v>
                </c:pt>
                <c:pt idx="25092">
                  <c:v>2.8492546081539998</c:v>
                </c:pt>
                <c:pt idx="25093">
                  <c:v>2.8493065834050002</c:v>
                </c:pt>
                <c:pt idx="25094">
                  <c:v>2.8493559360499998</c:v>
                </c:pt>
                <c:pt idx="25095">
                  <c:v>2.8494064807889998</c:v>
                </c:pt>
                <c:pt idx="25096">
                  <c:v>2.8494956493379999</c:v>
                </c:pt>
                <c:pt idx="25097">
                  <c:v>2.8495888710020001</c:v>
                </c:pt>
                <c:pt idx="25098">
                  <c:v>2.8496727943420002</c:v>
                </c:pt>
                <c:pt idx="25099">
                  <c:v>2.8497555255889999</c:v>
                </c:pt>
                <c:pt idx="25100">
                  <c:v>2.84987449646</c:v>
                </c:pt>
                <c:pt idx="25101">
                  <c:v>2.8502016067499998</c:v>
                </c:pt>
                <c:pt idx="25102">
                  <c:v>2.8503668308260002</c:v>
                </c:pt>
                <c:pt idx="25103">
                  <c:v>2.8505933284760001</c:v>
                </c:pt>
                <c:pt idx="25104">
                  <c:v>2.8507001399990002</c:v>
                </c:pt>
                <c:pt idx="25105">
                  <c:v>2.850875377655</c:v>
                </c:pt>
                <c:pt idx="25106">
                  <c:v>2.8509221076969999</c:v>
                </c:pt>
                <c:pt idx="25107">
                  <c:v>2.8509693145749999</c:v>
                </c:pt>
                <c:pt idx="25108">
                  <c:v>2.8510093688959999</c:v>
                </c:pt>
                <c:pt idx="25109">
                  <c:v>2.8510739803309999</c:v>
                </c:pt>
                <c:pt idx="25110">
                  <c:v>2.8511176109309999</c:v>
                </c:pt>
                <c:pt idx="25111">
                  <c:v>2.8511848449710002</c:v>
                </c:pt>
                <c:pt idx="25112">
                  <c:v>2.8512341976169999</c:v>
                </c:pt>
                <c:pt idx="25113">
                  <c:v>2.8512771129610002</c:v>
                </c:pt>
                <c:pt idx="25114">
                  <c:v>2.851323604584</c:v>
                </c:pt>
                <c:pt idx="25115">
                  <c:v>2.8513677120210001</c:v>
                </c:pt>
                <c:pt idx="25116">
                  <c:v>2.8514156341549999</c:v>
                </c:pt>
                <c:pt idx="25117">
                  <c:v>2.8514835834499999</c:v>
                </c:pt>
                <c:pt idx="25118">
                  <c:v>2.8515300750730002</c:v>
                </c:pt>
                <c:pt idx="25119">
                  <c:v>2.8516421318049998</c:v>
                </c:pt>
                <c:pt idx="25120">
                  <c:v>2.8517975807189999</c:v>
                </c:pt>
                <c:pt idx="25121">
                  <c:v>2.851902484894</c:v>
                </c:pt>
                <c:pt idx="25122">
                  <c:v>2.8519518375400001</c:v>
                </c:pt>
                <c:pt idx="25123">
                  <c:v>2.8519928455349999</c:v>
                </c:pt>
                <c:pt idx="25124">
                  <c:v>2.852036714554</c:v>
                </c:pt>
                <c:pt idx="25125">
                  <c:v>2.8520853519439999</c:v>
                </c:pt>
                <c:pt idx="25126">
                  <c:v>2.852127552032</c:v>
                </c:pt>
                <c:pt idx="25127">
                  <c:v>2.8521807193759998</c:v>
                </c:pt>
                <c:pt idx="25128">
                  <c:v>2.852235794067</c:v>
                </c:pt>
                <c:pt idx="25129">
                  <c:v>2.8523185253140002</c:v>
                </c:pt>
                <c:pt idx="25130">
                  <c:v>2.8524281978610002</c:v>
                </c:pt>
                <c:pt idx="25131">
                  <c:v>2.8527455329900002</c:v>
                </c:pt>
                <c:pt idx="25132">
                  <c:v>2.8527946472169998</c:v>
                </c:pt>
                <c:pt idx="25133">
                  <c:v>2.852845907211</c:v>
                </c:pt>
                <c:pt idx="25134">
                  <c:v>2.8528966903690001</c:v>
                </c:pt>
                <c:pt idx="25135">
                  <c:v>2.8529479503630002</c:v>
                </c:pt>
                <c:pt idx="25136">
                  <c:v>2.853003025055</c:v>
                </c:pt>
                <c:pt idx="25137">
                  <c:v>2.8530650138849998</c:v>
                </c:pt>
                <c:pt idx="25138">
                  <c:v>2.8531270027160001</c:v>
                </c:pt>
                <c:pt idx="25139">
                  <c:v>2.8531920909880002</c:v>
                </c:pt>
                <c:pt idx="25140">
                  <c:v>2.8532564640050002</c:v>
                </c:pt>
                <c:pt idx="25141">
                  <c:v>2.8533136844640001</c:v>
                </c:pt>
                <c:pt idx="25142">
                  <c:v>2.853370666504</c:v>
                </c:pt>
                <c:pt idx="25143">
                  <c:v>2.853423118591</c:v>
                </c:pt>
                <c:pt idx="25144">
                  <c:v>2.8534750938419999</c:v>
                </c:pt>
                <c:pt idx="25145">
                  <c:v>2.8535289764399998</c:v>
                </c:pt>
                <c:pt idx="25146">
                  <c:v>2.8536257743840001</c:v>
                </c:pt>
                <c:pt idx="25147">
                  <c:v>2.8539719581599998</c:v>
                </c:pt>
                <c:pt idx="25148">
                  <c:v>2.8542819023130002</c:v>
                </c:pt>
                <c:pt idx="25149">
                  <c:v>2.8545517921450001</c:v>
                </c:pt>
                <c:pt idx="25150">
                  <c:v>2.854659795761</c:v>
                </c:pt>
                <c:pt idx="25151">
                  <c:v>2.854741573334</c:v>
                </c:pt>
                <c:pt idx="25152">
                  <c:v>2.8548159599299998</c:v>
                </c:pt>
                <c:pt idx="25153">
                  <c:v>2.8551266193389999</c:v>
                </c:pt>
                <c:pt idx="25154">
                  <c:v>2.8552379608149998</c:v>
                </c:pt>
                <c:pt idx="25155">
                  <c:v>2.8553247451780002</c:v>
                </c:pt>
                <c:pt idx="25156">
                  <c:v>2.8554155826569998</c:v>
                </c:pt>
                <c:pt idx="25157">
                  <c:v>2.8555078506470002</c:v>
                </c:pt>
                <c:pt idx="25158">
                  <c:v>2.8556106090550002</c:v>
                </c:pt>
                <c:pt idx="25159">
                  <c:v>2.8556697368620001</c:v>
                </c:pt>
                <c:pt idx="25160">
                  <c:v>2.8557243347169998</c:v>
                </c:pt>
                <c:pt idx="25161">
                  <c:v>2.8557758331300001</c:v>
                </c:pt>
                <c:pt idx="25162">
                  <c:v>2.85586810112</c:v>
                </c:pt>
                <c:pt idx="25163">
                  <c:v>2.8559679985050002</c:v>
                </c:pt>
                <c:pt idx="25164">
                  <c:v>2.8560621738430001</c:v>
                </c:pt>
                <c:pt idx="25165">
                  <c:v>2.8563766479489998</c:v>
                </c:pt>
                <c:pt idx="25166">
                  <c:v>2.856672048569</c:v>
                </c:pt>
                <c:pt idx="25167">
                  <c:v>2.8568282127379998</c:v>
                </c:pt>
                <c:pt idx="25168">
                  <c:v>2.8568990230560001</c:v>
                </c:pt>
                <c:pt idx="25169">
                  <c:v>2.8569705486300001</c:v>
                </c:pt>
                <c:pt idx="25170">
                  <c:v>2.8570117950439999</c:v>
                </c:pt>
                <c:pt idx="25171">
                  <c:v>2.857052087784</c:v>
                </c:pt>
                <c:pt idx="25172">
                  <c:v>2.8570911884310002</c:v>
                </c:pt>
                <c:pt idx="25173">
                  <c:v>2.8571345806120001</c:v>
                </c:pt>
                <c:pt idx="25174">
                  <c:v>2.8571782112120001</c:v>
                </c:pt>
                <c:pt idx="25175">
                  <c:v>2.8572201728820001</c:v>
                </c:pt>
                <c:pt idx="25176">
                  <c:v>2.8572609424589999</c:v>
                </c:pt>
                <c:pt idx="25177">
                  <c:v>2.857303380966</c:v>
                </c:pt>
                <c:pt idx="25178">
                  <c:v>2.857341527939</c:v>
                </c:pt>
                <c:pt idx="25179">
                  <c:v>2.8573830127719999</c:v>
                </c:pt>
                <c:pt idx="25180">
                  <c:v>2.8574285507199999</c:v>
                </c:pt>
                <c:pt idx="25181">
                  <c:v>2.8574755191799999</c:v>
                </c:pt>
                <c:pt idx="25182">
                  <c:v>2.8575191497799999</c:v>
                </c:pt>
                <c:pt idx="25183">
                  <c:v>2.8575696945189999</c:v>
                </c:pt>
                <c:pt idx="25184">
                  <c:v>2.8576455116270001</c:v>
                </c:pt>
                <c:pt idx="25185">
                  <c:v>2.857723474503</c:v>
                </c:pt>
                <c:pt idx="25186">
                  <c:v>2.85777425766</c:v>
                </c:pt>
                <c:pt idx="25187">
                  <c:v>2.85782456398</c:v>
                </c:pt>
                <c:pt idx="25188">
                  <c:v>2.8578968048100002</c:v>
                </c:pt>
                <c:pt idx="25189">
                  <c:v>2.8579428195949999</c:v>
                </c:pt>
                <c:pt idx="25190">
                  <c:v>2.857988595963</c:v>
                </c:pt>
                <c:pt idx="25191">
                  <c:v>2.8580658435820001</c:v>
                </c:pt>
                <c:pt idx="25192">
                  <c:v>2.8581216335300001</c:v>
                </c:pt>
                <c:pt idx="25193">
                  <c:v>2.8583962917329999</c:v>
                </c:pt>
                <c:pt idx="25194">
                  <c:v>2.8584477901460001</c:v>
                </c:pt>
                <c:pt idx="25195">
                  <c:v>2.858499765396</c:v>
                </c:pt>
                <c:pt idx="25196">
                  <c:v>2.8585579395290002</c:v>
                </c:pt>
                <c:pt idx="25197">
                  <c:v>2.8586189746859998</c:v>
                </c:pt>
                <c:pt idx="25198">
                  <c:v>2.8586819171909998</c:v>
                </c:pt>
                <c:pt idx="25199">
                  <c:v>2.85875082016</c:v>
                </c:pt>
                <c:pt idx="25200">
                  <c:v>2.8588218688959999</c:v>
                </c:pt>
                <c:pt idx="25201">
                  <c:v>2.8588876724240002</c:v>
                </c:pt>
                <c:pt idx="25202">
                  <c:v>2.8589491844179999</c:v>
                </c:pt>
                <c:pt idx="25203">
                  <c:v>2.8590166568759998</c:v>
                </c:pt>
                <c:pt idx="25204">
                  <c:v>2.8590826988220002</c:v>
                </c:pt>
                <c:pt idx="25205">
                  <c:v>2.8591527938839998</c:v>
                </c:pt>
                <c:pt idx="25206">
                  <c:v>2.8592212200159999</c:v>
                </c:pt>
                <c:pt idx="25207">
                  <c:v>2.8592879772190001</c:v>
                </c:pt>
                <c:pt idx="25208">
                  <c:v>2.8593492507930001</c:v>
                </c:pt>
                <c:pt idx="25209">
                  <c:v>2.859406232834</c:v>
                </c:pt>
                <c:pt idx="25210">
                  <c:v>2.8594636917109999</c:v>
                </c:pt>
                <c:pt idx="25211">
                  <c:v>2.859523296356</c:v>
                </c:pt>
                <c:pt idx="25212">
                  <c:v>2.859580755234</c:v>
                </c:pt>
                <c:pt idx="25213">
                  <c:v>2.85963845253</c:v>
                </c:pt>
                <c:pt idx="25214">
                  <c:v>2.8596949577330002</c:v>
                </c:pt>
                <c:pt idx="25215">
                  <c:v>2.859750032425</c:v>
                </c:pt>
                <c:pt idx="25216">
                  <c:v>2.8598504066469999</c:v>
                </c:pt>
                <c:pt idx="25217">
                  <c:v>2.859955787659</c:v>
                </c:pt>
                <c:pt idx="25218">
                  <c:v>2.8600094318389999</c:v>
                </c:pt>
                <c:pt idx="25219">
                  <c:v>2.8601088523859999</c:v>
                </c:pt>
                <c:pt idx="25220">
                  <c:v>2.8601572513579998</c:v>
                </c:pt>
                <c:pt idx="25221">
                  <c:v>2.860267877579</c:v>
                </c:pt>
                <c:pt idx="25222">
                  <c:v>2.8603227138520002</c:v>
                </c:pt>
                <c:pt idx="25223">
                  <c:v>2.8603761196140001</c:v>
                </c:pt>
                <c:pt idx="25224">
                  <c:v>2.8604295253749998</c:v>
                </c:pt>
                <c:pt idx="25225">
                  <c:v>2.8604853153229999</c:v>
                </c:pt>
                <c:pt idx="25226">
                  <c:v>2.8605334758760002</c:v>
                </c:pt>
                <c:pt idx="25227">
                  <c:v>2.8605828285219999</c:v>
                </c:pt>
                <c:pt idx="25228">
                  <c:v>2.8606286048889999</c:v>
                </c:pt>
                <c:pt idx="25229">
                  <c:v>2.860715866089</c:v>
                </c:pt>
                <c:pt idx="25230">
                  <c:v>2.8609592914580002</c:v>
                </c:pt>
                <c:pt idx="25231">
                  <c:v>2.8610076904300001</c:v>
                </c:pt>
                <c:pt idx="25232">
                  <c:v>2.8610756397250001</c:v>
                </c:pt>
                <c:pt idx="25233">
                  <c:v>2.8611469268800001</c:v>
                </c:pt>
                <c:pt idx="25234">
                  <c:v>2.8612158298489998</c:v>
                </c:pt>
                <c:pt idx="25235">
                  <c:v>2.861260175705</c:v>
                </c:pt>
                <c:pt idx="25236">
                  <c:v>2.8613271713259998</c:v>
                </c:pt>
                <c:pt idx="25237">
                  <c:v>2.861382246017</c:v>
                </c:pt>
                <c:pt idx="25238">
                  <c:v>2.8614249229430002</c:v>
                </c:pt>
                <c:pt idx="25239">
                  <c:v>2.8614890575410001</c:v>
                </c:pt>
                <c:pt idx="25240">
                  <c:v>2.861528635025</c:v>
                </c:pt>
                <c:pt idx="25241">
                  <c:v>2.8615715503689998</c:v>
                </c:pt>
                <c:pt idx="25242">
                  <c:v>2.8616187572479999</c:v>
                </c:pt>
                <c:pt idx="25243">
                  <c:v>2.861654281616</c:v>
                </c:pt>
                <c:pt idx="25244">
                  <c:v>2.8616945743560001</c:v>
                </c:pt>
                <c:pt idx="25245">
                  <c:v>2.8617370128630002</c:v>
                </c:pt>
                <c:pt idx="25246">
                  <c:v>2.8617835044860001</c:v>
                </c:pt>
                <c:pt idx="25247">
                  <c:v>2.8618214130399999</c:v>
                </c:pt>
                <c:pt idx="25248">
                  <c:v>2.8618636131290001</c:v>
                </c:pt>
                <c:pt idx="25249">
                  <c:v>2.8619062900540002</c:v>
                </c:pt>
                <c:pt idx="25250">
                  <c:v>2.8619480133059998</c:v>
                </c:pt>
                <c:pt idx="25251">
                  <c:v>2.8620176315310002</c:v>
                </c:pt>
                <c:pt idx="25252">
                  <c:v>2.8620908260350002</c:v>
                </c:pt>
                <c:pt idx="25253">
                  <c:v>2.86217212677</c:v>
                </c:pt>
                <c:pt idx="25254">
                  <c:v>2.8622176647190001</c:v>
                </c:pt>
                <c:pt idx="25255">
                  <c:v>2.8622608184809999</c:v>
                </c:pt>
                <c:pt idx="25256">
                  <c:v>2.8623125553130002</c:v>
                </c:pt>
                <c:pt idx="25257">
                  <c:v>2.8623776435849999</c:v>
                </c:pt>
                <c:pt idx="25258">
                  <c:v>2.8624191284179998</c:v>
                </c:pt>
                <c:pt idx="25259">
                  <c:v>2.8624694347380002</c:v>
                </c:pt>
                <c:pt idx="25260">
                  <c:v>2.862520933151</c:v>
                </c:pt>
                <c:pt idx="25261">
                  <c:v>2.8625705242159998</c:v>
                </c:pt>
                <c:pt idx="25262">
                  <c:v>2.86265873909</c:v>
                </c:pt>
                <c:pt idx="25263">
                  <c:v>2.8628761768339999</c:v>
                </c:pt>
                <c:pt idx="25264">
                  <c:v>2.8629581928249999</c:v>
                </c:pt>
                <c:pt idx="25265">
                  <c:v>2.863089561462</c:v>
                </c:pt>
                <c:pt idx="25266">
                  <c:v>2.863251686096</c:v>
                </c:pt>
                <c:pt idx="25267">
                  <c:v>2.8633792400360001</c:v>
                </c:pt>
                <c:pt idx="25268">
                  <c:v>2.8634691238399999</c:v>
                </c:pt>
                <c:pt idx="25269">
                  <c:v>2.863562107086</c:v>
                </c:pt>
                <c:pt idx="25270">
                  <c:v>2.8636615276340001</c:v>
                </c:pt>
                <c:pt idx="25271">
                  <c:v>2.863755702972</c:v>
                </c:pt>
                <c:pt idx="25272">
                  <c:v>2.8639557361599999</c:v>
                </c:pt>
                <c:pt idx="25273">
                  <c:v>2.8640844821929998</c:v>
                </c:pt>
                <c:pt idx="25274">
                  <c:v>2.8642187118529998</c:v>
                </c:pt>
                <c:pt idx="25275">
                  <c:v>2.8643460273739998</c:v>
                </c:pt>
                <c:pt idx="25276">
                  <c:v>2.8646738529209999</c:v>
                </c:pt>
                <c:pt idx="25277">
                  <c:v>2.864990234375</c:v>
                </c:pt>
                <c:pt idx="25278">
                  <c:v>2.8652529716489998</c:v>
                </c:pt>
                <c:pt idx="25279">
                  <c:v>2.8653728961940002</c:v>
                </c:pt>
                <c:pt idx="25280">
                  <c:v>2.8654897212980002</c:v>
                </c:pt>
                <c:pt idx="25281">
                  <c:v>2.865803003311</c:v>
                </c:pt>
                <c:pt idx="25282">
                  <c:v>2.865949392319</c:v>
                </c:pt>
                <c:pt idx="25283">
                  <c:v>2.866059303284</c:v>
                </c:pt>
                <c:pt idx="25284">
                  <c:v>2.8661670684809999</c:v>
                </c:pt>
                <c:pt idx="25285">
                  <c:v>2.8662569522860002</c:v>
                </c:pt>
                <c:pt idx="25286">
                  <c:v>2.8665833473209998</c:v>
                </c:pt>
                <c:pt idx="25287">
                  <c:v>2.866690397263</c:v>
                </c:pt>
                <c:pt idx="25288">
                  <c:v>2.8667397499080001</c:v>
                </c:pt>
                <c:pt idx="25289">
                  <c:v>2.8667886257170001</c:v>
                </c:pt>
                <c:pt idx="25290">
                  <c:v>2.8668637275700002</c:v>
                </c:pt>
                <c:pt idx="25291">
                  <c:v>2.8671607971189998</c:v>
                </c:pt>
                <c:pt idx="25292">
                  <c:v>2.8675122261050001</c:v>
                </c:pt>
                <c:pt idx="25293">
                  <c:v>2.8675580024720002</c:v>
                </c:pt>
                <c:pt idx="25294">
                  <c:v>2.8676104545590002</c:v>
                </c:pt>
                <c:pt idx="25295">
                  <c:v>2.867661952972</c:v>
                </c:pt>
                <c:pt idx="25296">
                  <c:v>2.8677191734309999</c:v>
                </c:pt>
                <c:pt idx="25297">
                  <c:v>2.8677823543550001</c:v>
                </c:pt>
                <c:pt idx="25298">
                  <c:v>2.8678405284880002</c:v>
                </c:pt>
                <c:pt idx="25299">
                  <c:v>2.8679039478299999</c:v>
                </c:pt>
                <c:pt idx="25300">
                  <c:v>2.8679616451259999</c:v>
                </c:pt>
                <c:pt idx="25301">
                  <c:v>2.868019104004</c:v>
                </c:pt>
                <c:pt idx="25302">
                  <c:v>2.8680689334870002</c:v>
                </c:pt>
                <c:pt idx="25303">
                  <c:v>2.8684260845180001</c:v>
                </c:pt>
                <c:pt idx="25304">
                  <c:v>2.8686654567719998</c:v>
                </c:pt>
                <c:pt idx="25305">
                  <c:v>2.8688886165619998</c:v>
                </c:pt>
                <c:pt idx="25306">
                  <c:v>2.8690187931060001</c:v>
                </c:pt>
                <c:pt idx="25307">
                  <c:v>2.8692758083340002</c:v>
                </c:pt>
                <c:pt idx="25308">
                  <c:v>2.8693575859070002</c:v>
                </c:pt>
                <c:pt idx="25309">
                  <c:v>2.8694741725920001</c:v>
                </c:pt>
                <c:pt idx="25310">
                  <c:v>2.8696987628940001</c:v>
                </c:pt>
                <c:pt idx="25311">
                  <c:v>2.8698728084559999</c:v>
                </c:pt>
                <c:pt idx="25312">
                  <c:v>2.8699798583980001</c:v>
                </c:pt>
                <c:pt idx="25313">
                  <c:v>2.8700535297390002</c:v>
                </c:pt>
                <c:pt idx="25314">
                  <c:v>2.870101451874</c:v>
                </c:pt>
                <c:pt idx="25315">
                  <c:v>2.8701488971710001</c:v>
                </c:pt>
                <c:pt idx="25316">
                  <c:v>2.8701951503749998</c:v>
                </c:pt>
                <c:pt idx="25317">
                  <c:v>2.8702423572539999</c:v>
                </c:pt>
                <c:pt idx="25318">
                  <c:v>2.8703286647800001</c:v>
                </c:pt>
                <c:pt idx="25319">
                  <c:v>2.8705143928529999</c:v>
                </c:pt>
                <c:pt idx="25320">
                  <c:v>2.8706269264220001</c:v>
                </c:pt>
                <c:pt idx="25321">
                  <c:v>2.8707361221309999</c:v>
                </c:pt>
                <c:pt idx="25322">
                  <c:v>2.8709416389469999</c:v>
                </c:pt>
                <c:pt idx="25323">
                  <c:v>2.871027469635</c:v>
                </c:pt>
                <c:pt idx="25324">
                  <c:v>2.8710806369780002</c:v>
                </c:pt>
                <c:pt idx="25325">
                  <c:v>2.8711307048800001</c:v>
                </c:pt>
                <c:pt idx="25326">
                  <c:v>2.8712048530579999</c:v>
                </c:pt>
                <c:pt idx="25327">
                  <c:v>2.8712813854219998</c:v>
                </c:pt>
                <c:pt idx="25328">
                  <c:v>2.8713569641109999</c:v>
                </c:pt>
                <c:pt idx="25329">
                  <c:v>2.8714132308960001</c:v>
                </c:pt>
                <c:pt idx="25330">
                  <c:v>2.8714990615840001</c:v>
                </c:pt>
                <c:pt idx="25331">
                  <c:v>2.8715877532960001</c:v>
                </c:pt>
                <c:pt idx="25332">
                  <c:v>2.8719143867489998</c:v>
                </c:pt>
                <c:pt idx="25333">
                  <c:v>2.8720328807829998</c:v>
                </c:pt>
                <c:pt idx="25334">
                  <c:v>2.8723244667049999</c:v>
                </c:pt>
                <c:pt idx="25335">
                  <c:v>2.872418880463</c:v>
                </c:pt>
                <c:pt idx="25336">
                  <c:v>2.8725147247309999</c:v>
                </c:pt>
                <c:pt idx="25337">
                  <c:v>2.8725686073299999</c:v>
                </c:pt>
                <c:pt idx="25338">
                  <c:v>2.872656345367</c:v>
                </c:pt>
                <c:pt idx="25339">
                  <c:v>2.8728153705600001</c:v>
                </c:pt>
                <c:pt idx="25340">
                  <c:v>2.8729643821719999</c:v>
                </c:pt>
                <c:pt idx="25341">
                  <c:v>2.8730528354640001</c:v>
                </c:pt>
                <c:pt idx="25342">
                  <c:v>2.8731451034550002</c:v>
                </c:pt>
                <c:pt idx="25343">
                  <c:v>2.8731963634489999</c:v>
                </c:pt>
                <c:pt idx="25344">
                  <c:v>2.8732550144200002</c:v>
                </c:pt>
                <c:pt idx="25345">
                  <c:v>2.8733124732970001</c:v>
                </c:pt>
                <c:pt idx="25346">
                  <c:v>2.8733716011050001</c:v>
                </c:pt>
                <c:pt idx="25347">
                  <c:v>2.8734278678890002</c:v>
                </c:pt>
                <c:pt idx="25348">
                  <c:v>2.873482704163</c:v>
                </c:pt>
                <c:pt idx="25349">
                  <c:v>2.8735332489009999</c:v>
                </c:pt>
                <c:pt idx="25350">
                  <c:v>2.8736388683320002</c:v>
                </c:pt>
                <c:pt idx="25351">
                  <c:v>2.8736879825589998</c:v>
                </c:pt>
                <c:pt idx="25352">
                  <c:v>2.8737747669220002</c:v>
                </c:pt>
                <c:pt idx="25353">
                  <c:v>2.8740839958189999</c:v>
                </c:pt>
                <c:pt idx="25354">
                  <c:v>2.874225616455</c:v>
                </c:pt>
                <c:pt idx="25355">
                  <c:v>2.8744392395020002</c:v>
                </c:pt>
                <c:pt idx="25356">
                  <c:v>2.874504804611</c:v>
                </c:pt>
                <c:pt idx="25357">
                  <c:v>2.874569177628</c:v>
                </c:pt>
                <c:pt idx="25358">
                  <c:v>2.8746328353880002</c:v>
                </c:pt>
                <c:pt idx="25359">
                  <c:v>2.8746995925899999</c:v>
                </c:pt>
                <c:pt idx="25360">
                  <c:v>2.8747792243960002</c:v>
                </c:pt>
                <c:pt idx="25361">
                  <c:v>2.874830961227</c:v>
                </c:pt>
                <c:pt idx="25362">
                  <c:v>2.8748879432679999</c:v>
                </c:pt>
                <c:pt idx="25363">
                  <c:v>2.8749380111690002</c:v>
                </c:pt>
                <c:pt idx="25364">
                  <c:v>2.874985933304</c:v>
                </c:pt>
                <c:pt idx="25365">
                  <c:v>2.8750362396239999</c:v>
                </c:pt>
                <c:pt idx="25366">
                  <c:v>2.8751015663150001</c:v>
                </c:pt>
                <c:pt idx="25367">
                  <c:v>2.8751435279850002</c:v>
                </c:pt>
                <c:pt idx="25368">
                  <c:v>2.8751895427699998</c:v>
                </c:pt>
                <c:pt idx="25369">
                  <c:v>2.8752312660219999</c:v>
                </c:pt>
                <c:pt idx="25370">
                  <c:v>2.875273704529</c:v>
                </c:pt>
                <c:pt idx="25371">
                  <c:v>2.8753285408020002</c:v>
                </c:pt>
                <c:pt idx="25372">
                  <c:v>2.8756623268129999</c:v>
                </c:pt>
                <c:pt idx="25373">
                  <c:v>2.8758583068850001</c:v>
                </c:pt>
                <c:pt idx="25374">
                  <c:v>2.8761537075039998</c:v>
                </c:pt>
                <c:pt idx="25375">
                  <c:v>2.876318454742</c:v>
                </c:pt>
                <c:pt idx="25376">
                  <c:v>2.8764743804930002</c:v>
                </c:pt>
                <c:pt idx="25377">
                  <c:v>2.8765635490419998</c:v>
                </c:pt>
                <c:pt idx="25378">
                  <c:v>2.8766539096830002</c:v>
                </c:pt>
                <c:pt idx="25379">
                  <c:v>2.8767511844640001</c:v>
                </c:pt>
                <c:pt idx="25380">
                  <c:v>2.876826047897</c:v>
                </c:pt>
                <c:pt idx="25381">
                  <c:v>2.8771216869349998</c:v>
                </c:pt>
                <c:pt idx="25382">
                  <c:v>2.8772869110110002</c:v>
                </c:pt>
                <c:pt idx="25383">
                  <c:v>2.8774740695949999</c:v>
                </c:pt>
                <c:pt idx="25384">
                  <c:v>2.8776581287380001</c:v>
                </c:pt>
                <c:pt idx="25385">
                  <c:v>2.877818107605</c:v>
                </c:pt>
                <c:pt idx="25386">
                  <c:v>2.8779747486109999</c:v>
                </c:pt>
                <c:pt idx="25387">
                  <c:v>2.8783459663389999</c:v>
                </c:pt>
                <c:pt idx="25388">
                  <c:v>2.878501653671</c:v>
                </c:pt>
                <c:pt idx="25389">
                  <c:v>2.8786833286290001</c:v>
                </c:pt>
                <c:pt idx="25390">
                  <c:v>2.8789923191070002</c:v>
                </c:pt>
                <c:pt idx="25391">
                  <c:v>2.8791759014129998</c:v>
                </c:pt>
                <c:pt idx="25392">
                  <c:v>2.87935256958</c:v>
                </c:pt>
                <c:pt idx="25393">
                  <c:v>2.8794460296629998</c:v>
                </c:pt>
                <c:pt idx="25394">
                  <c:v>2.8795275688170001</c:v>
                </c:pt>
                <c:pt idx="25395">
                  <c:v>2.879577636719</c:v>
                </c:pt>
                <c:pt idx="25396">
                  <c:v>2.8796257972719999</c:v>
                </c:pt>
                <c:pt idx="25397">
                  <c:v>2.8796761035920002</c:v>
                </c:pt>
                <c:pt idx="25398">
                  <c:v>2.8797245025630001</c:v>
                </c:pt>
                <c:pt idx="25399">
                  <c:v>2.879774570465</c:v>
                </c:pt>
                <c:pt idx="25400">
                  <c:v>2.8798227310179998</c:v>
                </c:pt>
                <c:pt idx="25401">
                  <c:v>2.8799033164979999</c:v>
                </c:pt>
                <c:pt idx="25402">
                  <c:v>2.8800103664400001</c:v>
                </c:pt>
                <c:pt idx="25403">
                  <c:v>2.8800897598269999</c:v>
                </c:pt>
                <c:pt idx="25404">
                  <c:v>2.8804273605350001</c:v>
                </c:pt>
                <c:pt idx="25405">
                  <c:v>2.880779266357</c:v>
                </c:pt>
                <c:pt idx="25406">
                  <c:v>2.8808569908139998</c:v>
                </c:pt>
                <c:pt idx="25407">
                  <c:v>2.8810203075410001</c:v>
                </c:pt>
                <c:pt idx="25408">
                  <c:v>2.8813657760620002</c:v>
                </c:pt>
                <c:pt idx="25409">
                  <c:v>2.8815689086909999</c:v>
                </c:pt>
                <c:pt idx="25410">
                  <c:v>2.8817117214199999</c:v>
                </c:pt>
                <c:pt idx="25411">
                  <c:v>2.8818018436430002</c:v>
                </c:pt>
                <c:pt idx="25412">
                  <c:v>2.8819680213929999</c:v>
                </c:pt>
                <c:pt idx="25413">
                  <c:v>2.8820166587829998</c:v>
                </c:pt>
                <c:pt idx="25414">
                  <c:v>2.8820672035219999</c:v>
                </c:pt>
                <c:pt idx="25415">
                  <c:v>2.8821239471440001</c:v>
                </c:pt>
                <c:pt idx="25416">
                  <c:v>2.882186174393</c:v>
                </c:pt>
                <c:pt idx="25417">
                  <c:v>2.8822536468509998</c:v>
                </c:pt>
                <c:pt idx="25418">
                  <c:v>2.8823277950290001</c:v>
                </c:pt>
                <c:pt idx="25419">
                  <c:v>2.8824145793909999</c:v>
                </c:pt>
                <c:pt idx="25420">
                  <c:v>2.882496595383</c:v>
                </c:pt>
                <c:pt idx="25421">
                  <c:v>2.8825802803039999</c:v>
                </c:pt>
                <c:pt idx="25422">
                  <c:v>2.8826611042020001</c:v>
                </c:pt>
                <c:pt idx="25423">
                  <c:v>2.8827333450319998</c:v>
                </c:pt>
                <c:pt idx="25424">
                  <c:v>2.8828096389770002</c:v>
                </c:pt>
                <c:pt idx="25425">
                  <c:v>2.882877111435</c:v>
                </c:pt>
                <c:pt idx="25426">
                  <c:v>2.8829402923580001</c:v>
                </c:pt>
                <c:pt idx="25427">
                  <c:v>2.882997512817</c:v>
                </c:pt>
                <c:pt idx="25428">
                  <c:v>2.883089780807</c:v>
                </c:pt>
                <c:pt idx="25429">
                  <c:v>2.8833501338960001</c:v>
                </c:pt>
                <c:pt idx="25430">
                  <c:v>2.883426427841</c:v>
                </c:pt>
                <c:pt idx="25431">
                  <c:v>2.883508205414</c:v>
                </c:pt>
                <c:pt idx="25432">
                  <c:v>2.8835854530330001</c:v>
                </c:pt>
                <c:pt idx="25433">
                  <c:v>2.883666992188</c:v>
                </c:pt>
                <c:pt idx="25434">
                  <c:v>2.883806467056</c:v>
                </c:pt>
                <c:pt idx="25435">
                  <c:v>2.8840100765229999</c:v>
                </c:pt>
                <c:pt idx="25436">
                  <c:v>2.8840796947479999</c:v>
                </c:pt>
                <c:pt idx="25437">
                  <c:v>2.8841421604159998</c:v>
                </c:pt>
                <c:pt idx="25438">
                  <c:v>2.8842134475710002</c:v>
                </c:pt>
                <c:pt idx="25439">
                  <c:v>2.8842747211459998</c:v>
                </c:pt>
                <c:pt idx="25440">
                  <c:v>2.8843376636509999</c:v>
                </c:pt>
                <c:pt idx="25441">
                  <c:v>2.8844068050380001</c:v>
                </c:pt>
                <c:pt idx="25442">
                  <c:v>2.8844788074490002</c:v>
                </c:pt>
                <c:pt idx="25443">
                  <c:v>2.884551286697</c:v>
                </c:pt>
                <c:pt idx="25444">
                  <c:v>2.8845956325530002</c:v>
                </c:pt>
                <c:pt idx="25445">
                  <c:v>2.8847723007199999</c:v>
                </c:pt>
                <c:pt idx="25446">
                  <c:v>2.884927988052</c:v>
                </c:pt>
                <c:pt idx="25447">
                  <c:v>2.8849771022800001</c:v>
                </c:pt>
                <c:pt idx="25448">
                  <c:v>2.885048151016</c:v>
                </c:pt>
                <c:pt idx="25449">
                  <c:v>2.8851239681240002</c:v>
                </c:pt>
                <c:pt idx="25450">
                  <c:v>2.8852612972260001</c:v>
                </c:pt>
                <c:pt idx="25451">
                  <c:v>2.8853735923769999</c:v>
                </c:pt>
                <c:pt idx="25452">
                  <c:v>2.8854522705079999</c:v>
                </c:pt>
                <c:pt idx="25453">
                  <c:v>2.8857712745669999</c:v>
                </c:pt>
                <c:pt idx="25454">
                  <c:v>2.8859086036680002</c:v>
                </c:pt>
                <c:pt idx="25455">
                  <c:v>2.8859868049620001</c:v>
                </c:pt>
                <c:pt idx="25456">
                  <c:v>2.886036872864</c:v>
                </c:pt>
                <c:pt idx="25457">
                  <c:v>2.8860867023469998</c:v>
                </c:pt>
                <c:pt idx="25458">
                  <c:v>2.886158943176</c:v>
                </c:pt>
                <c:pt idx="25459">
                  <c:v>2.8862333297729998</c:v>
                </c:pt>
                <c:pt idx="25460">
                  <c:v>2.8863081932069998</c:v>
                </c:pt>
                <c:pt idx="25461">
                  <c:v>2.8863844871520001</c:v>
                </c:pt>
                <c:pt idx="25462">
                  <c:v>2.8864595890050002</c:v>
                </c:pt>
                <c:pt idx="25463">
                  <c:v>2.8865134716030001</c:v>
                </c:pt>
                <c:pt idx="25464">
                  <c:v>2.8865869045260002</c:v>
                </c:pt>
                <c:pt idx="25465">
                  <c:v>2.8866326808929998</c:v>
                </c:pt>
                <c:pt idx="25466">
                  <c:v>2.8866865634919998</c:v>
                </c:pt>
                <c:pt idx="25467">
                  <c:v>2.8867440223690002</c:v>
                </c:pt>
                <c:pt idx="25468">
                  <c:v>2.8869256973269999</c:v>
                </c:pt>
                <c:pt idx="25469">
                  <c:v>2.8870739936829999</c:v>
                </c:pt>
                <c:pt idx="25470">
                  <c:v>2.887135267258</c:v>
                </c:pt>
                <c:pt idx="25471">
                  <c:v>2.8871917724610001</c:v>
                </c:pt>
                <c:pt idx="25472">
                  <c:v>2.8872480392459998</c:v>
                </c:pt>
                <c:pt idx="25473">
                  <c:v>2.887306451797</c:v>
                </c:pt>
                <c:pt idx="25474">
                  <c:v>2.8873603343959999</c:v>
                </c:pt>
                <c:pt idx="25475">
                  <c:v>2.8875112533570002</c:v>
                </c:pt>
                <c:pt idx="25476">
                  <c:v>2.8878259658809999</c:v>
                </c:pt>
                <c:pt idx="25477">
                  <c:v>2.8879559040070002</c:v>
                </c:pt>
                <c:pt idx="25478">
                  <c:v>2.8880541324619999</c:v>
                </c:pt>
                <c:pt idx="25479">
                  <c:v>2.8881132602689998</c:v>
                </c:pt>
                <c:pt idx="25480">
                  <c:v>2.8881735801700001</c:v>
                </c:pt>
                <c:pt idx="25481">
                  <c:v>2.888236045837</c:v>
                </c:pt>
                <c:pt idx="25482">
                  <c:v>2.8883008956910001</c:v>
                </c:pt>
                <c:pt idx="25483">
                  <c:v>2.8883740901950001</c:v>
                </c:pt>
                <c:pt idx="25484">
                  <c:v>2.8884496688839998</c:v>
                </c:pt>
                <c:pt idx="25485">
                  <c:v>2.8885297775269998</c:v>
                </c:pt>
                <c:pt idx="25486">
                  <c:v>2.888615846634</c:v>
                </c:pt>
                <c:pt idx="25487">
                  <c:v>2.8887059688569998</c:v>
                </c:pt>
                <c:pt idx="25488">
                  <c:v>2.8888046741490001</c:v>
                </c:pt>
                <c:pt idx="25489">
                  <c:v>2.8889045715330002</c:v>
                </c:pt>
                <c:pt idx="25490">
                  <c:v>2.8890123367310001</c:v>
                </c:pt>
                <c:pt idx="25491">
                  <c:v>2.889122009277</c:v>
                </c:pt>
                <c:pt idx="25492">
                  <c:v>2.8892254829409998</c:v>
                </c:pt>
                <c:pt idx="25493">
                  <c:v>2.8893227577210001</c:v>
                </c:pt>
                <c:pt idx="25494">
                  <c:v>2.8894174098969998</c:v>
                </c:pt>
                <c:pt idx="25495">
                  <c:v>2.8895080089570002</c:v>
                </c:pt>
                <c:pt idx="25496">
                  <c:v>2.889592409134</c:v>
                </c:pt>
                <c:pt idx="25497">
                  <c:v>2.889667749405</c:v>
                </c:pt>
                <c:pt idx="25498">
                  <c:v>2.8897330760959998</c:v>
                </c:pt>
                <c:pt idx="25499">
                  <c:v>2.8897922039030002</c:v>
                </c:pt>
                <c:pt idx="25500">
                  <c:v>2.889838695526</c:v>
                </c:pt>
                <c:pt idx="25501">
                  <c:v>2.889925718307</c:v>
                </c:pt>
                <c:pt idx="25502">
                  <c:v>2.8902521133420001</c:v>
                </c:pt>
                <c:pt idx="25503">
                  <c:v>2.8904755115510001</c:v>
                </c:pt>
                <c:pt idx="25504">
                  <c:v>2.8906142711639999</c:v>
                </c:pt>
                <c:pt idx="25505">
                  <c:v>2.8906781673430002</c:v>
                </c:pt>
                <c:pt idx="25506">
                  <c:v>2.8907165527340002</c:v>
                </c:pt>
                <c:pt idx="25507">
                  <c:v>2.8907549381259998</c:v>
                </c:pt>
                <c:pt idx="25508">
                  <c:v>2.8907895088200002</c:v>
                </c:pt>
                <c:pt idx="25509">
                  <c:v>2.8908281326290002</c:v>
                </c:pt>
                <c:pt idx="25510">
                  <c:v>2.8908686637879999</c:v>
                </c:pt>
                <c:pt idx="25511">
                  <c:v>2.8909025192260001</c:v>
                </c:pt>
                <c:pt idx="25512">
                  <c:v>2.8909418582919999</c:v>
                </c:pt>
                <c:pt idx="25513">
                  <c:v>2.891001701355</c:v>
                </c:pt>
                <c:pt idx="25514">
                  <c:v>2.8910326957699999</c:v>
                </c:pt>
                <c:pt idx="25515">
                  <c:v>2.8910715579990001</c:v>
                </c:pt>
                <c:pt idx="25516">
                  <c:v>2.8911118507390001</c:v>
                </c:pt>
                <c:pt idx="25517">
                  <c:v>2.8911521434780001</c:v>
                </c:pt>
                <c:pt idx="25518">
                  <c:v>2.8911895751949999</c:v>
                </c:pt>
                <c:pt idx="25519">
                  <c:v>2.8912281990049999</c:v>
                </c:pt>
                <c:pt idx="25520">
                  <c:v>2.8912847042080001</c:v>
                </c:pt>
                <c:pt idx="25521">
                  <c:v>2.8913233280180002</c:v>
                </c:pt>
                <c:pt idx="25522">
                  <c:v>2.8913822174070001</c:v>
                </c:pt>
                <c:pt idx="25523">
                  <c:v>2.8914246559140002</c:v>
                </c:pt>
                <c:pt idx="25524">
                  <c:v>2.8914675712590001</c:v>
                </c:pt>
                <c:pt idx="25525">
                  <c:v>2.8915367126459999</c:v>
                </c:pt>
                <c:pt idx="25526">
                  <c:v>2.8916132450099998</c:v>
                </c:pt>
                <c:pt idx="25527">
                  <c:v>2.891714811325</c:v>
                </c:pt>
                <c:pt idx="25528">
                  <c:v>2.89178109169</c:v>
                </c:pt>
                <c:pt idx="25529">
                  <c:v>2.8918471336359999</c:v>
                </c:pt>
                <c:pt idx="25530">
                  <c:v>2.89191198349</c:v>
                </c:pt>
                <c:pt idx="25531">
                  <c:v>2.8919558525090001</c:v>
                </c:pt>
                <c:pt idx="25532">
                  <c:v>2.8920047283170001</c:v>
                </c:pt>
                <c:pt idx="25533">
                  <c:v>2.8920540809630002</c:v>
                </c:pt>
                <c:pt idx="25534">
                  <c:v>2.8921344280239998</c:v>
                </c:pt>
                <c:pt idx="25535">
                  <c:v>2.8922090530400002</c:v>
                </c:pt>
                <c:pt idx="25536">
                  <c:v>2.8923826217649999</c:v>
                </c:pt>
                <c:pt idx="25537">
                  <c:v>2.8927218914030002</c:v>
                </c:pt>
                <c:pt idx="25538">
                  <c:v>2.8928992748260001</c:v>
                </c:pt>
                <c:pt idx="25539">
                  <c:v>2.8932106494899998</c:v>
                </c:pt>
                <c:pt idx="25540">
                  <c:v>2.8933598995210001</c:v>
                </c:pt>
                <c:pt idx="25541">
                  <c:v>2.893415212631</c:v>
                </c:pt>
                <c:pt idx="25542">
                  <c:v>2.893471002579</c:v>
                </c:pt>
                <c:pt idx="25543">
                  <c:v>2.8935322761540001</c:v>
                </c:pt>
                <c:pt idx="25544">
                  <c:v>2.8935880661010001</c:v>
                </c:pt>
                <c:pt idx="25545">
                  <c:v>2.8936421871190001</c:v>
                </c:pt>
                <c:pt idx="25546">
                  <c:v>2.893748283386</c:v>
                </c:pt>
                <c:pt idx="25547">
                  <c:v>2.8937985897059999</c:v>
                </c:pt>
                <c:pt idx="25548">
                  <c:v>2.893851280212</c:v>
                </c:pt>
                <c:pt idx="25549">
                  <c:v>2.893900156021</c:v>
                </c:pt>
                <c:pt idx="25550">
                  <c:v>2.8939983844760002</c:v>
                </c:pt>
                <c:pt idx="25551">
                  <c:v>2.8940496444699999</c:v>
                </c:pt>
                <c:pt idx="25552">
                  <c:v>2.894104003906</c:v>
                </c:pt>
                <c:pt idx="25553">
                  <c:v>2.8941588401790002</c:v>
                </c:pt>
                <c:pt idx="25554">
                  <c:v>2.8942143917080001</c:v>
                </c:pt>
                <c:pt idx="25555">
                  <c:v>2.8942685127260002</c:v>
                </c:pt>
                <c:pt idx="25556">
                  <c:v>2.894320249557</c:v>
                </c:pt>
                <c:pt idx="25557">
                  <c:v>2.894368886948</c:v>
                </c:pt>
                <c:pt idx="25558">
                  <c:v>2.894418001175</c:v>
                </c:pt>
                <c:pt idx="25559">
                  <c:v>2.8945116996769999</c:v>
                </c:pt>
                <c:pt idx="25560">
                  <c:v>2.8948500156399999</c:v>
                </c:pt>
                <c:pt idx="25561">
                  <c:v>2.894906282425</c:v>
                </c:pt>
                <c:pt idx="25562">
                  <c:v>2.8949561119079998</c:v>
                </c:pt>
                <c:pt idx="25563">
                  <c:v>2.8950018882749999</c:v>
                </c:pt>
                <c:pt idx="25564">
                  <c:v>2.8950448036190002</c:v>
                </c:pt>
                <c:pt idx="25565">
                  <c:v>2.8950853347779999</c:v>
                </c:pt>
                <c:pt idx="25566">
                  <c:v>2.8951246738430001</c:v>
                </c:pt>
                <c:pt idx="25567">
                  <c:v>2.8951683044430001</c:v>
                </c:pt>
                <c:pt idx="25568">
                  <c:v>2.8952291011810001</c:v>
                </c:pt>
                <c:pt idx="25569">
                  <c:v>2.895270824432</c:v>
                </c:pt>
                <c:pt idx="25570">
                  <c:v>2.8953201770780002</c:v>
                </c:pt>
                <c:pt idx="25571">
                  <c:v>2.8953850269319998</c:v>
                </c:pt>
                <c:pt idx="25572">
                  <c:v>2.8954648971560002</c:v>
                </c:pt>
                <c:pt idx="25573">
                  <c:v>2.8955335617069999</c:v>
                </c:pt>
                <c:pt idx="25574">
                  <c:v>2.8955814838410001</c:v>
                </c:pt>
                <c:pt idx="25575">
                  <c:v>2.8956267833710001</c:v>
                </c:pt>
                <c:pt idx="25576">
                  <c:v>2.8956756591800001</c:v>
                </c:pt>
                <c:pt idx="25577">
                  <c:v>2.8957195281980002</c:v>
                </c:pt>
                <c:pt idx="25578">
                  <c:v>2.8957705497739998</c:v>
                </c:pt>
                <c:pt idx="25579">
                  <c:v>2.8958139419559998</c:v>
                </c:pt>
                <c:pt idx="25580">
                  <c:v>2.8958663940429998</c:v>
                </c:pt>
                <c:pt idx="25581">
                  <c:v>2.895912408829</c:v>
                </c:pt>
                <c:pt idx="25582">
                  <c:v>2.895956277847</c:v>
                </c:pt>
                <c:pt idx="25583">
                  <c:v>2.8960025310519999</c:v>
                </c:pt>
                <c:pt idx="25584">
                  <c:v>2.8960440158840002</c:v>
                </c:pt>
                <c:pt idx="25585">
                  <c:v>2.8960847854609999</c:v>
                </c:pt>
                <c:pt idx="25586">
                  <c:v>2.8961260318759998</c:v>
                </c:pt>
                <c:pt idx="25587">
                  <c:v>2.89617061615</c:v>
                </c:pt>
                <c:pt idx="25588">
                  <c:v>2.8962130546570002</c:v>
                </c:pt>
                <c:pt idx="25589">
                  <c:v>2.8962621688839998</c:v>
                </c:pt>
                <c:pt idx="25590">
                  <c:v>2.896313667297</c:v>
                </c:pt>
                <c:pt idx="25591">
                  <c:v>2.8963670730589999</c:v>
                </c:pt>
                <c:pt idx="25592">
                  <c:v>2.896423339844</c:v>
                </c:pt>
                <c:pt idx="25593">
                  <c:v>2.8964836597439998</c:v>
                </c:pt>
                <c:pt idx="25594">
                  <c:v>2.8965616226200002</c:v>
                </c:pt>
                <c:pt idx="25595">
                  <c:v>2.8966181278229999</c:v>
                </c:pt>
                <c:pt idx="25596">
                  <c:v>2.896697044373</c:v>
                </c:pt>
                <c:pt idx="25597">
                  <c:v>2.8967733383179999</c:v>
                </c:pt>
                <c:pt idx="25598">
                  <c:v>2.896836996078</c:v>
                </c:pt>
                <c:pt idx="25599">
                  <c:v>2.8969280719760002</c:v>
                </c:pt>
                <c:pt idx="25600">
                  <c:v>2.896991968155</c:v>
                </c:pt>
                <c:pt idx="25601">
                  <c:v>2.8970515728000001</c:v>
                </c:pt>
                <c:pt idx="25602">
                  <c:v>2.897112369537</c:v>
                </c:pt>
                <c:pt idx="25603">
                  <c:v>2.8973398208619998</c:v>
                </c:pt>
                <c:pt idx="25604">
                  <c:v>2.897407054901</c:v>
                </c:pt>
                <c:pt idx="25605">
                  <c:v>2.897489070892</c:v>
                </c:pt>
                <c:pt idx="25606">
                  <c:v>2.8975820541380002</c:v>
                </c:pt>
                <c:pt idx="25607">
                  <c:v>2.8976860046390001</c:v>
                </c:pt>
                <c:pt idx="25608">
                  <c:v>2.8977942466740001</c:v>
                </c:pt>
                <c:pt idx="25609">
                  <c:v>2.8979103565219999</c:v>
                </c:pt>
                <c:pt idx="25610">
                  <c:v>2.8980369567870001</c:v>
                </c:pt>
                <c:pt idx="25611">
                  <c:v>2.898167133331</c:v>
                </c:pt>
                <c:pt idx="25612">
                  <c:v>2.898296356201</c:v>
                </c:pt>
                <c:pt idx="25613">
                  <c:v>2.8984174728390002</c:v>
                </c:pt>
                <c:pt idx="25614">
                  <c:v>2.8985311985019999</c:v>
                </c:pt>
                <c:pt idx="25615">
                  <c:v>2.8986365795140001</c:v>
                </c:pt>
                <c:pt idx="25616">
                  <c:v>2.8987348079680002</c:v>
                </c:pt>
                <c:pt idx="25617">
                  <c:v>2.8988242149349999</c:v>
                </c:pt>
                <c:pt idx="25618">
                  <c:v>2.898911714554</c:v>
                </c:pt>
                <c:pt idx="25619">
                  <c:v>2.8989932537079999</c:v>
                </c:pt>
                <c:pt idx="25620">
                  <c:v>2.899065256119</c:v>
                </c:pt>
                <c:pt idx="25621">
                  <c:v>2.8991372585300001</c:v>
                </c:pt>
                <c:pt idx="25622">
                  <c:v>2.8992037773130002</c:v>
                </c:pt>
                <c:pt idx="25623">
                  <c:v>2.8992679119110001</c:v>
                </c:pt>
                <c:pt idx="25624">
                  <c:v>2.8993265628809999</c:v>
                </c:pt>
                <c:pt idx="25625">
                  <c:v>2.8993794918060001</c:v>
                </c:pt>
                <c:pt idx="25626">
                  <c:v>2.8994708061219998</c:v>
                </c:pt>
                <c:pt idx="25627">
                  <c:v>2.8997950553890002</c:v>
                </c:pt>
                <c:pt idx="25628">
                  <c:v>2.8999736309049999</c:v>
                </c:pt>
                <c:pt idx="25629">
                  <c:v>2.900042057037</c:v>
                </c:pt>
                <c:pt idx="25630">
                  <c:v>2.900108098984</c:v>
                </c:pt>
                <c:pt idx="25631">
                  <c:v>2.9001457691189998</c:v>
                </c:pt>
                <c:pt idx="25632">
                  <c:v>2.9001853466030001</c:v>
                </c:pt>
                <c:pt idx="25633">
                  <c:v>2.900218248367</c:v>
                </c:pt>
                <c:pt idx="25634">
                  <c:v>2.9002583026890001</c:v>
                </c:pt>
                <c:pt idx="25635">
                  <c:v>2.9003949165340002</c:v>
                </c:pt>
                <c:pt idx="25636">
                  <c:v>2.9005169868470002</c:v>
                </c:pt>
                <c:pt idx="25637">
                  <c:v>2.900617361069</c:v>
                </c:pt>
                <c:pt idx="25638">
                  <c:v>2.9006636142729998</c:v>
                </c:pt>
                <c:pt idx="25639">
                  <c:v>2.9007337093349999</c:v>
                </c:pt>
                <c:pt idx="25640">
                  <c:v>2.9008009433750002</c:v>
                </c:pt>
                <c:pt idx="25641">
                  <c:v>2.9008662700649999</c:v>
                </c:pt>
                <c:pt idx="25642">
                  <c:v>2.9009234905239998</c:v>
                </c:pt>
                <c:pt idx="25643">
                  <c:v>2.9009597301480001</c:v>
                </c:pt>
                <c:pt idx="25644">
                  <c:v>2.9009966850279998</c:v>
                </c:pt>
                <c:pt idx="25645">
                  <c:v>2.9010536670680001</c:v>
                </c:pt>
                <c:pt idx="25646">
                  <c:v>2.901093244553</c:v>
                </c:pt>
                <c:pt idx="25647">
                  <c:v>2.901137113571</c:v>
                </c:pt>
                <c:pt idx="25648">
                  <c:v>2.901175498962</c:v>
                </c:pt>
                <c:pt idx="25649">
                  <c:v>2.9012176990510001</c:v>
                </c:pt>
                <c:pt idx="25650">
                  <c:v>2.9012584686279999</c:v>
                </c:pt>
                <c:pt idx="25651">
                  <c:v>2.9013023376459999</c:v>
                </c:pt>
                <c:pt idx="25652">
                  <c:v>2.9013431072240001</c:v>
                </c:pt>
                <c:pt idx="25653">
                  <c:v>2.9013905525210002</c:v>
                </c:pt>
                <c:pt idx="25654">
                  <c:v>2.9014520645139998</c:v>
                </c:pt>
                <c:pt idx="25655">
                  <c:v>2.9014983177190001</c:v>
                </c:pt>
                <c:pt idx="25656">
                  <c:v>2.9015653133389998</c:v>
                </c:pt>
                <c:pt idx="25657">
                  <c:v>2.9016098976140001</c:v>
                </c:pt>
                <c:pt idx="25658">
                  <c:v>2.901665210724</c:v>
                </c:pt>
                <c:pt idx="25659">
                  <c:v>2.9017307758330002</c:v>
                </c:pt>
                <c:pt idx="25660">
                  <c:v>2.9018027782439999</c:v>
                </c:pt>
                <c:pt idx="25661">
                  <c:v>2.901869535446</c:v>
                </c:pt>
                <c:pt idx="25662">
                  <c:v>2.9019474983219999</c:v>
                </c:pt>
                <c:pt idx="25663">
                  <c:v>2.9023134708399998</c:v>
                </c:pt>
                <c:pt idx="25664">
                  <c:v>2.9024198055269999</c:v>
                </c:pt>
                <c:pt idx="25665">
                  <c:v>2.9025177955629999</c:v>
                </c:pt>
                <c:pt idx="25666">
                  <c:v>2.9026119709009999</c:v>
                </c:pt>
                <c:pt idx="25667">
                  <c:v>2.9027044773099999</c:v>
                </c:pt>
                <c:pt idx="25668">
                  <c:v>2.902845859528</c:v>
                </c:pt>
                <c:pt idx="25669">
                  <c:v>2.9029374122620002</c:v>
                </c:pt>
                <c:pt idx="25670">
                  <c:v>2.9030346870420001</c:v>
                </c:pt>
                <c:pt idx="25671">
                  <c:v>2.9031410217290001</c:v>
                </c:pt>
                <c:pt idx="25672">
                  <c:v>2.9031944274899999</c:v>
                </c:pt>
                <c:pt idx="25673">
                  <c:v>2.9032461643219998</c:v>
                </c:pt>
                <c:pt idx="25674">
                  <c:v>2.9032969474789998</c:v>
                </c:pt>
                <c:pt idx="25675">
                  <c:v>2.903344631195</c:v>
                </c:pt>
                <c:pt idx="25676">
                  <c:v>2.9034397602080002</c:v>
                </c:pt>
                <c:pt idx="25677">
                  <c:v>2.9035370349880001</c:v>
                </c:pt>
                <c:pt idx="25678">
                  <c:v>2.9036192893980002</c:v>
                </c:pt>
                <c:pt idx="25679">
                  <c:v>2.903742313385</c:v>
                </c:pt>
                <c:pt idx="25680">
                  <c:v>2.903903007507</c:v>
                </c:pt>
                <c:pt idx="25681">
                  <c:v>2.9040880203250001</c:v>
                </c:pt>
                <c:pt idx="25682">
                  <c:v>2.9042928218839998</c:v>
                </c:pt>
                <c:pt idx="25683">
                  <c:v>2.9043674468990002</c:v>
                </c:pt>
                <c:pt idx="25684">
                  <c:v>2.9044604301449999</c:v>
                </c:pt>
                <c:pt idx="25685">
                  <c:v>2.9045622348790001</c:v>
                </c:pt>
                <c:pt idx="25686">
                  <c:v>2.9046390056610001</c:v>
                </c:pt>
                <c:pt idx="25687">
                  <c:v>2.9047515392299998</c:v>
                </c:pt>
                <c:pt idx="25688">
                  <c:v>2.9049582481380001</c:v>
                </c:pt>
                <c:pt idx="25689">
                  <c:v>2.90509557724</c:v>
                </c:pt>
                <c:pt idx="25690">
                  <c:v>2.90523147583</c:v>
                </c:pt>
                <c:pt idx="25691">
                  <c:v>2.9053456783290001</c:v>
                </c:pt>
                <c:pt idx="25692">
                  <c:v>2.9054210185999998</c:v>
                </c:pt>
                <c:pt idx="25693">
                  <c:v>2.9055140018459999</c:v>
                </c:pt>
                <c:pt idx="25694">
                  <c:v>2.905589342117</c:v>
                </c:pt>
                <c:pt idx="25695">
                  <c:v>2.905667543411</c:v>
                </c:pt>
                <c:pt idx="25696">
                  <c:v>2.9057145118709999</c:v>
                </c:pt>
                <c:pt idx="25697">
                  <c:v>2.9057590961459998</c:v>
                </c:pt>
                <c:pt idx="25698">
                  <c:v>2.905800104141</c:v>
                </c:pt>
                <c:pt idx="25699">
                  <c:v>2.9058477878570002</c:v>
                </c:pt>
                <c:pt idx="25700">
                  <c:v>2.90589594841</c:v>
                </c:pt>
                <c:pt idx="25701">
                  <c:v>2.9059400558470001</c:v>
                </c:pt>
                <c:pt idx="25702">
                  <c:v>2.9059875011440002</c:v>
                </c:pt>
                <c:pt idx="25703">
                  <c:v>2.9060740470890001</c:v>
                </c:pt>
                <c:pt idx="25704">
                  <c:v>2.9061629772190001</c:v>
                </c:pt>
                <c:pt idx="25705">
                  <c:v>2.9062519073490001</c:v>
                </c:pt>
                <c:pt idx="25706">
                  <c:v>2.9063274860380002</c:v>
                </c:pt>
                <c:pt idx="25707">
                  <c:v>2.9063761234280001</c:v>
                </c:pt>
                <c:pt idx="25708">
                  <c:v>2.9064180850980001</c:v>
                </c:pt>
                <c:pt idx="25709">
                  <c:v>2.9064636230469998</c:v>
                </c:pt>
                <c:pt idx="25710">
                  <c:v>2.9068095684049999</c:v>
                </c:pt>
                <c:pt idx="25711">
                  <c:v>2.9069261550899999</c:v>
                </c:pt>
                <c:pt idx="25712">
                  <c:v>2.9070196151730001</c:v>
                </c:pt>
                <c:pt idx="25713">
                  <c:v>2.9070725440979999</c:v>
                </c:pt>
                <c:pt idx="25714">
                  <c:v>2.9071285724639999</c:v>
                </c:pt>
                <c:pt idx="25715">
                  <c:v>2.9071886539460001</c:v>
                </c:pt>
                <c:pt idx="25716">
                  <c:v>2.9072487354279999</c:v>
                </c:pt>
                <c:pt idx="25717">
                  <c:v>2.90731549263</c:v>
                </c:pt>
                <c:pt idx="25718">
                  <c:v>2.907381772995</c:v>
                </c:pt>
                <c:pt idx="25719">
                  <c:v>2.9074506759640002</c:v>
                </c:pt>
                <c:pt idx="25720">
                  <c:v>2.9075200557710001</c:v>
                </c:pt>
                <c:pt idx="25721">
                  <c:v>2.907587766647</c:v>
                </c:pt>
                <c:pt idx="25722">
                  <c:v>2.9076559543610001</c:v>
                </c:pt>
                <c:pt idx="25723">
                  <c:v>2.9077172279360002</c:v>
                </c:pt>
                <c:pt idx="25724">
                  <c:v>2.907775878906</c:v>
                </c:pt>
                <c:pt idx="25725">
                  <c:v>2.9078269004820001</c:v>
                </c:pt>
                <c:pt idx="25726">
                  <c:v>2.9079248905180002</c:v>
                </c:pt>
                <c:pt idx="25727">
                  <c:v>2.908061742783</c:v>
                </c:pt>
                <c:pt idx="25728">
                  <c:v>2.9081897735600002</c:v>
                </c:pt>
                <c:pt idx="25729">
                  <c:v>2.9082839488980001</c:v>
                </c:pt>
                <c:pt idx="25730">
                  <c:v>2.9083807468409999</c:v>
                </c:pt>
                <c:pt idx="25731">
                  <c:v>2.9084689617159998</c:v>
                </c:pt>
                <c:pt idx="25732">
                  <c:v>2.9085578918460002</c:v>
                </c:pt>
                <c:pt idx="25733">
                  <c:v>2.908642530441</c:v>
                </c:pt>
                <c:pt idx="25734">
                  <c:v>2.9087603092190002</c:v>
                </c:pt>
                <c:pt idx="25735">
                  <c:v>2.9090824127200001</c:v>
                </c:pt>
                <c:pt idx="25736">
                  <c:v>2.9092688560490001</c:v>
                </c:pt>
                <c:pt idx="25737">
                  <c:v>2.909345388412</c:v>
                </c:pt>
                <c:pt idx="25738">
                  <c:v>2.909413576126</c:v>
                </c:pt>
                <c:pt idx="25739">
                  <c:v>2.9094531536099999</c:v>
                </c:pt>
                <c:pt idx="25740">
                  <c:v>2.9094913005829999</c:v>
                </c:pt>
                <c:pt idx="25741">
                  <c:v>2.9095532894130001</c:v>
                </c:pt>
                <c:pt idx="25742">
                  <c:v>2.9095966815950001</c:v>
                </c:pt>
                <c:pt idx="25743">
                  <c:v>2.9096643924709999</c:v>
                </c:pt>
                <c:pt idx="25744">
                  <c:v>2.909730672836</c:v>
                </c:pt>
                <c:pt idx="25745">
                  <c:v>2.9097733497620002</c:v>
                </c:pt>
                <c:pt idx="25746">
                  <c:v>2.9098436832429999</c:v>
                </c:pt>
                <c:pt idx="25747">
                  <c:v>2.9098913669590001</c:v>
                </c:pt>
                <c:pt idx="25748">
                  <c:v>2.9099426269530002</c:v>
                </c:pt>
                <c:pt idx="25749">
                  <c:v>2.9102578163150001</c:v>
                </c:pt>
                <c:pt idx="25750">
                  <c:v>2.9103679656980002</c:v>
                </c:pt>
                <c:pt idx="25751">
                  <c:v>2.9104461669920001</c:v>
                </c:pt>
                <c:pt idx="25752">
                  <c:v>2.9104933738710002</c:v>
                </c:pt>
                <c:pt idx="25753">
                  <c:v>2.910543203354</c:v>
                </c:pt>
                <c:pt idx="25754">
                  <c:v>2.9106247425079999</c:v>
                </c:pt>
                <c:pt idx="25755">
                  <c:v>2.910702228546</c:v>
                </c:pt>
                <c:pt idx="25756">
                  <c:v>2.910785675049</c:v>
                </c:pt>
                <c:pt idx="25757">
                  <c:v>2.9108710288999999</c:v>
                </c:pt>
                <c:pt idx="25758">
                  <c:v>2.911022901535</c:v>
                </c:pt>
                <c:pt idx="25759">
                  <c:v>2.9110693931579998</c:v>
                </c:pt>
                <c:pt idx="25760">
                  <c:v>2.9111738204959998</c:v>
                </c:pt>
                <c:pt idx="25761">
                  <c:v>2.9112298488619999</c:v>
                </c:pt>
                <c:pt idx="25762">
                  <c:v>2.911288022995</c:v>
                </c:pt>
                <c:pt idx="25763">
                  <c:v>2.911345720291</c:v>
                </c:pt>
                <c:pt idx="25764">
                  <c:v>2.9114027023319999</c:v>
                </c:pt>
                <c:pt idx="25765">
                  <c:v>2.9114584922789999</c:v>
                </c:pt>
                <c:pt idx="25766">
                  <c:v>2.9115142822269999</c:v>
                </c:pt>
                <c:pt idx="25767">
                  <c:v>2.9115622043610001</c:v>
                </c:pt>
                <c:pt idx="25768">
                  <c:v>2.9116134643549998</c:v>
                </c:pt>
                <c:pt idx="25769">
                  <c:v>2.9116597175600001</c:v>
                </c:pt>
                <c:pt idx="25770">
                  <c:v>2.91175365448</c:v>
                </c:pt>
                <c:pt idx="25771">
                  <c:v>2.9118461608890001</c:v>
                </c:pt>
                <c:pt idx="25772">
                  <c:v>2.9119672775269998</c:v>
                </c:pt>
                <c:pt idx="25773">
                  <c:v>2.9122292995449999</c:v>
                </c:pt>
                <c:pt idx="25774">
                  <c:v>2.912370920181</c:v>
                </c:pt>
                <c:pt idx="25775">
                  <c:v>2.912449359894</c:v>
                </c:pt>
                <c:pt idx="25776">
                  <c:v>2.9125232696530001</c:v>
                </c:pt>
                <c:pt idx="25777">
                  <c:v>2.9125938415529999</c:v>
                </c:pt>
                <c:pt idx="25778">
                  <c:v>2.9127905368799998</c:v>
                </c:pt>
                <c:pt idx="25779">
                  <c:v>2.912874937057</c:v>
                </c:pt>
                <c:pt idx="25780">
                  <c:v>2.9129641056060001</c:v>
                </c:pt>
                <c:pt idx="25781">
                  <c:v>2.9130463600160001</c:v>
                </c:pt>
                <c:pt idx="25782">
                  <c:v>2.9132053852080002</c:v>
                </c:pt>
                <c:pt idx="25783">
                  <c:v>2.9133522510529999</c:v>
                </c:pt>
                <c:pt idx="25784">
                  <c:v>2.9136705398560001</c:v>
                </c:pt>
                <c:pt idx="25785">
                  <c:v>2.9138400554659998</c:v>
                </c:pt>
                <c:pt idx="25786">
                  <c:v>2.9138963222499998</c:v>
                </c:pt>
                <c:pt idx="25787">
                  <c:v>2.9139478206630001</c:v>
                </c:pt>
                <c:pt idx="25788">
                  <c:v>2.9139940738679999</c:v>
                </c:pt>
                <c:pt idx="25789">
                  <c:v>2.9140369892120002</c:v>
                </c:pt>
                <c:pt idx="25790">
                  <c:v>2.9140806198120002</c:v>
                </c:pt>
                <c:pt idx="25791">
                  <c:v>2.9141263961789998</c:v>
                </c:pt>
                <c:pt idx="25792">
                  <c:v>2.9141681194309998</c:v>
                </c:pt>
                <c:pt idx="25793">
                  <c:v>2.9142076969150001</c:v>
                </c:pt>
                <c:pt idx="25794">
                  <c:v>2.9142520427699998</c:v>
                </c:pt>
                <c:pt idx="25795">
                  <c:v>2.914301395416</c:v>
                </c:pt>
                <c:pt idx="25796">
                  <c:v>2.9143483638759999</c:v>
                </c:pt>
                <c:pt idx="25797">
                  <c:v>2.9143981933590002</c:v>
                </c:pt>
                <c:pt idx="25798">
                  <c:v>2.9144771099089999</c:v>
                </c:pt>
                <c:pt idx="25799">
                  <c:v>2.9145638942719998</c:v>
                </c:pt>
                <c:pt idx="25800">
                  <c:v>2.9148688316350002</c:v>
                </c:pt>
                <c:pt idx="25801">
                  <c:v>2.914921998978</c:v>
                </c:pt>
                <c:pt idx="25802">
                  <c:v>2.9149670600889999</c:v>
                </c:pt>
                <c:pt idx="25803">
                  <c:v>2.9150242805479998</c:v>
                </c:pt>
                <c:pt idx="25804">
                  <c:v>2.9150822162629999</c:v>
                </c:pt>
                <c:pt idx="25805">
                  <c:v>2.915187120438</c:v>
                </c:pt>
                <c:pt idx="25806">
                  <c:v>2.915497541428</c:v>
                </c:pt>
                <c:pt idx="25807">
                  <c:v>2.9155504703520001</c:v>
                </c:pt>
                <c:pt idx="25808">
                  <c:v>2.9156050682069998</c:v>
                </c:pt>
                <c:pt idx="25809">
                  <c:v>2.9156620502470001</c:v>
                </c:pt>
                <c:pt idx="25810">
                  <c:v>2.915722608566</c:v>
                </c:pt>
                <c:pt idx="25811">
                  <c:v>2.915788650513</c:v>
                </c:pt>
                <c:pt idx="25812">
                  <c:v>2.9158594608309998</c:v>
                </c:pt>
                <c:pt idx="25813">
                  <c:v>2.915935277939</c:v>
                </c:pt>
                <c:pt idx="25814">
                  <c:v>2.9160110950470002</c:v>
                </c:pt>
                <c:pt idx="25815">
                  <c:v>2.916089057922</c:v>
                </c:pt>
                <c:pt idx="25816">
                  <c:v>2.916165590286</c:v>
                </c:pt>
                <c:pt idx="25817">
                  <c:v>2.9162366390229999</c:v>
                </c:pt>
                <c:pt idx="25818">
                  <c:v>2.916308641434</c:v>
                </c:pt>
                <c:pt idx="25819">
                  <c:v>2.9163830280299998</c:v>
                </c:pt>
                <c:pt idx="25820">
                  <c:v>2.9164543151859998</c:v>
                </c:pt>
                <c:pt idx="25821">
                  <c:v>2.9165217876430001</c:v>
                </c:pt>
                <c:pt idx="25822">
                  <c:v>2.9165871143339999</c:v>
                </c:pt>
                <c:pt idx="25823">
                  <c:v>2.9166517257689999</c:v>
                </c:pt>
                <c:pt idx="25824">
                  <c:v>2.916714906693</c:v>
                </c:pt>
                <c:pt idx="25825">
                  <c:v>2.9167716503140002</c:v>
                </c:pt>
                <c:pt idx="25826">
                  <c:v>2.916828155518</c:v>
                </c:pt>
                <c:pt idx="25827">
                  <c:v>2.9168865680690002</c:v>
                </c:pt>
                <c:pt idx="25828">
                  <c:v>2.91694521904</c:v>
                </c:pt>
                <c:pt idx="25829">
                  <c:v>2.9169979095460001</c:v>
                </c:pt>
                <c:pt idx="25830">
                  <c:v>2.9171075820920001</c:v>
                </c:pt>
                <c:pt idx="25831">
                  <c:v>2.9171552658080002</c:v>
                </c:pt>
                <c:pt idx="25832">
                  <c:v>2.9172456264500002</c:v>
                </c:pt>
                <c:pt idx="25833">
                  <c:v>2.9173660278320002</c:v>
                </c:pt>
                <c:pt idx="25834">
                  <c:v>2.9175276756290001</c:v>
                </c:pt>
                <c:pt idx="25835">
                  <c:v>2.9178178310390002</c:v>
                </c:pt>
                <c:pt idx="25836">
                  <c:v>2.9180097579959998</c:v>
                </c:pt>
                <c:pt idx="25837">
                  <c:v>2.9181053638460002</c:v>
                </c:pt>
                <c:pt idx="25838">
                  <c:v>2.9181489944460002</c:v>
                </c:pt>
                <c:pt idx="25839">
                  <c:v>2.9182157516479998</c:v>
                </c:pt>
                <c:pt idx="25840">
                  <c:v>2.9182612895969999</c:v>
                </c:pt>
                <c:pt idx="25841">
                  <c:v>2.9183063507079998</c:v>
                </c:pt>
                <c:pt idx="25842">
                  <c:v>2.9183499813079998</c:v>
                </c:pt>
                <c:pt idx="25843">
                  <c:v>2.9183931350710002</c:v>
                </c:pt>
                <c:pt idx="25844">
                  <c:v>2.918436050415</c:v>
                </c:pt>
                <c:pt idx="25845">
                  <c:v>2.918483257294</c:v>
                </c:pt>
                <c:pt idx="25846">
                  <c:v>2.918528795242</c:v>
                </c:pt>
                <c:pt idx="25847">
                  <c:v>2.9185769557949999</c:v>
                </c:pt>
                <c:pt idx="25848">
                  <c:v>2.9186511039730001</c:v>
                </c:pt>
                <c:pt idx="25849">
                  <c:v>2.9187271594999999</c:v>
                </c:pt>
                <c:pt idx="25850">
                  <c:v>2.918825149536</c:v>
                </c:pt>
                <c:pt idx="25851">
                  <c:v>2.9190928935999998</c:v>
                </c:pt>
                <c:pt idx="25852">
                  <c:v>2.919241905212</c:v>
                </c:pt>
                <c:pt idx="25853">
                  <c:v>2.9193537235260001</c:v>
                </c:pt>
                <c:pt idx="25854">
                  <c:v>2.9195594787600001</c:v>
                </c:pt>
                <c:pt idx="25855">
                  <c:v>2.9196431636810001</c:v>
                </c:pt>
                <c:pt idx="25856">
                  <c:v>2.9196937084200001</c:v>
                </c:pt>
                <c:pt idx="25857">
                  <c:v>2.9197442531590001</c:v>
                </c:pt>
                <c:pt idx="25858">
                  <c:v>2.919796228409</c:v>
                </c:pt>
                <c:pt idx="25859">
                  <c:v>2.9198846817019999</c:v>
                </c:pt>
                <c:pt idx="25860">
                  <c:v>2.9200568199160002</c:v>
                </c:pt>
                <c:pt idx="25861">
                  <c:v>2.9201672077179999</c:v>
                </c:pt>
                <c:pt idx="25862">
                  <c:v>2.920349121094</c:v>
                </c:pt>
                <c:pt idx="25863">
                  <c:v>2.9204282760620002</c:v>
                </c:pt>
                <c:pt idx="25864">
                  <c:v>2.9205143451689999</c:v>
                </c:pt>
                <c:pt idx="25865">
                  <c:v>2.9206094741820001</c:v>
                </c:pt>
                <c:pt idx="25866">
                  <c:v>2.9206581115720001</c:v>
                </c:pt>
                <c:pt idx="25867">
                  <c:v>2.9207530021669998</c:v>
                </c:pt>
                <c:pt idx="25868">
                  <c:v>2.9208066463470002</c:v>
                </c:pt>
                <c:pt idx="25869">
                  <c:v>2.9208941459659998</c:v>
                </c:pt>
                <c:pt idx="25870">
                  <c:v>2.920976877213</c:v>
                </c:pt>
                <c:pt idx="25871">
                  <c:v>2.921100616455</c:v>
                </c:pt>
                <c:pt idx="25872">
                  <c:v>2.921221017838</c:v>
                </c:pt>
                <c:pt idx="25873">
                  <c:v>2.9213035106660001</c:v>
                </c:pt>
                <c:pt idx="25874">
                  <c:v>2.9213881492609999</c:v>
                </c:pt>
                <c:pt idx="25875">
                  <c:v>2.9214699268339999</c:v>
                </c:pt>
                <c:pt idx="25876">
                  <c:v>2.9215517044069998</c:v>
                </c:pt>
                <c:pt idx="25877">
                  <c:v>2.9216663837430001</c:v>
                </c:pt>
                <c:pt idx="25878">
                  <c:v>2.9218387603760001</c:v>
                </c:pt>
                <c:pt idx="25879">
                  <c:v>2.9221012592319999</c:v>
                </c:pt>
                <c:pt idx="25880">
                  <c:v>2.9221742153169998</c:v>
                </c:pt>
                <c:pt idx="25881">
                  <c:v>2.922286748886</c:v>
                </c:pt>
                <c:pt idx="25882">
                  <c:v>2.9223699569699999</c:v>
                </c:pt>
                <c:pt idx="25883">
                  <c:v>2.9224746227259999</c:v>
                </c:pt>
                <c:pt idx="25884">
                  <c:v>2.9225819110870002</c:v>
                </c:pt>
                <c:pt idx="25885">
                  <c:v>2.9226312637329999</c:v>
                </c:pt>
                <c:pt idx="25886">
                  <c:v>2.9226818084719999</c:v>
                </c:pt>
                <c:pt idx="25887">
                  <c:v>2.9227290153499998</c:v>
                </c:pt>
                <c:pt idx="25888">
                  <c:v>2.9227707386019999</c:v>
                </c:pt>
                <c:pt idx="25889">
                  <c:v>2.9228119850160001</c:v>
                </c:pt>
                <c:pt idx="25890">
                  <c:v>2.9228553771970001</c:v>
                </c:pt>
                <c:pt idx="25891">
                  <c:v>2.9229013919829998</c:v>
                </c:pt>
                <c:pt idx="25892">
                  <c:v>2.922949314117</c:v>
                </c:pt>
                <c:pt idx="25893">
                  <c:v>2.9229974746699998</c:v>
                </c:pt>
                <c:pt idx="25894">
                  <c:v>2.9230401515960001</c:v>
                </c:pt>
                <c:pt idx="25895">
                  <c:v>2.9230825901030002</c:v>
                </c:pt>
                <c:pt idx="25896">
                  <c:v>2.923127174377</c:v>
                </c:pt>
                <c:pt idx="25897">
                  <c:v>2.9231755733489999</c:v>
                </c:pt>
                <c:pt idx="25898">
                  <c:v>2.9232203960419998</c:v>
                </c:pt>
                <c:pt idx="25899">
                  <c:v>2.9232728481289998</c:v>
                </c:pt>
                <c:pt idx="25900">
                  <c:v>2.923352003098</c:v>
                </c:pt>
                <c:pt idx="25901">
                  <c:v>2.923407793045</c:v>
                </c:pt>
                <c:pt idx="25902">
                  <c:v>2.9234597682949999</c:v>
                </c:pt>
                <c:pt idx="25903">
                  <c:v>2.9235365390779999</c:v>
                </c:pt>
                <c:pt idx="25904">
                  <c:v>2.9235882759090002</c:v>
                </c:pt>
                <c:pt idx="25905">
                  <c:v>2.923664093018</c:v>
                </c:pt>
                <c:pt idx="25906">
                  <c:v>2.9237170219420001</c:v>
                </c:pt>
                <c:pt idx="25907">
                  <c:v>2.9237678050990001</c:v>
                </c:pt>
                <c:pt idx="25908">
                  <c:v>2.923820972443</c:v>
                </c:pt>
                <c:pt idx="25909">
                  <c:v>2.9238677024839999</c:v>
                </c:pt>
                <c:pt idx="25910">
                  <c:v>2.9239134788509999</c:v>
                </c:pt>
                <c:pt idx="25911">
                  <c:v>2.9239587783809999</c:v>
                </c:pt>
                <c:pt idx="25912">
                  <c:v>2.9240157604219998</c:v>
                </c:pt>
                <c:pt idx="25913">
                  <c:v>2.924067020416</c:v>
                </c:pt>
                <c:pt idx="25914">
                  <c:v>2.9241547584530001</c:v>
                </c:pt>
                <c:pt idx="25915">
                  <c:v>2.9242112636569999</c:v>
                </c:pt>
                <c:pt idx="25916">
                  <c:v>2.9242680072780001</c:v>
                </c:pt>
                <c:pt idx="25917">
                  <c:v>2.92436003685</c:v>
                </c:pt>
                <c:pt idx="25918">
                  <c:v>2.9247207641599999</c:v>
                </c:pt>
                <c:pt idx="25919">
                  <c:v>2.9248874187470002</c:v>
                </c:pt>
                <c:pt idx="25920">
                  <c:v>2.9250197410580001</c:v>
                </c:pt>
                <c:pt idx="25921">
                  <c:v>2.9251170158390001</c:v>
                </c:pt>
                <c:pt idx="25922">
                  <c:v>2.9251713752750002</c:v>
                </c:pt>
                <c:pt idx="25923">
                  <c:v>2.925232172012</c:v>
                </c:pt>
                <c:pt idx="25924">
                  <c:v>2.9253046512599998</c:v>
                </c:pt>
                <c:pt idx="25925">
                  <c:v>2.9253847599029998</c:v>
                </c:pt>
                <c:pt idx="25926">
                  <c:v>2.9254713058470001</c:v>
                </c:pt>
                <c:pt idx="25927">
                  <c:v>2.9255681037899999</c:v>
                </c:pt>
                <c:pt idx="25928">
                  <c:v>2.9256629943850001</c:v>
                </c:pt>
                <c:pt idx="25929">
                  <c:v>2.9257650375369999</c:v>
                </c:pt>
                <c:pt idx="25930">
                  <c:v>2.9258713722229999</c:v>
                </c:pt>
                <c:pt idx="25931">
                  <c:v>2.9259717464450001</c:v>
                </c:pt>
                <c:pt idx="25932">
                  <c:v>2.926067352295</c:v>
                </c:pt>
                <c:pt idx="25933">
                  <c:v>2.9261591434479999</c:v>
                </c:pt>
                <c:pt idx="25934">
                  <c:v>2.9262454509740001</c:v>
                </c:pt>
                <c:pt idx="25935">
                  <c:v>2.9263226985930002</c:v>
                </c:pt>
                <c:pt idx="25936">
                  <c:v>2.926389694214</c:v>
                </c:pt>
                <c:pt idx="25937">
                  <c:v>2.9264554977419999</c:v>
                </c:pt>
                <c:pt idx="25938">
                  <c:v>2.9265179634090002</c:v>
                </c:pt>
                <c:pt idx="25939">
                  <c:v>2.9265766143800001</c:v>
                </c:pt>
                <c:pt idx="25940">
                  <c:v>2.9266281127929998</c:v>
                </c:pt>
                <c:pt idx="25941">
                  <c:v>2.9267330169679999</c:v>
                </c:pt>
                <c:pt idx="25942">
                  <c:v>2.9267852306369999</c:v>
                </c:pt>
                <c:pt idx="25943">
                  <c:v>2.9268803596500002</c:v>
                </c:pt>
                <c:pt idx="25944">
                  <c:v>2.9269678592680002</c:v>
                </c:pt>
                <c:pt idx="25945">
                  <c:v>2.9270608425139999</c:v>
                </c:pt>
                <c:pt idx="25946">
                  <c:v>2.9271533489229999</c:v>
                </c:pt>
                <c:pt idx="25947">
                  <c:v>2.9272317886349999</c:v>
                </c:pt>
                <c:pt idx="25948">
                  <c:v>2.9273073673250001</c:v>
                </c:pt>
                <c:pt idx="25949">
                  <c:v>2.9274041652679998</c:v>
                </c:pt>
                <c:pt idx="25950">
                  <c:v>2.9276547431950002</c:v>
                </c:pt>
                <c:pt idx="25951">
                  <c:v>2.927748441696</c:v>
                </c:pt>
                <c:pt idx="25952">
                  <c:v>2.9278159141539999</c:v>
                </c:pt>
                <c:pt idx="25953">
                  <c:v>2.927872180939</c:v>
                </c:pt>
                <c:pt idx="25954">
                  <c:v>2.9279344081879999</c:v>
                </c:pt>
                <c:pt idx="25955">
                  <c:v>2.9279711246489999</c:v>
                </c:pt>
                <c:pt idx="25956">
                  <c:v>2.9280104637150002</c:v>
                </c:pt>
                <c:pt idx="25957">
                  <c:v>2.9280521869660001</c:v>
                </c:pt>
                <c:pt idx="25958">
                  <c:v>2.9280893802639998</c:v>
                </c:pt>
                <c:pt idx="25959">
                  <c:v>2.9281244277949998</c:v>
                </c:pt>
                <c:pt idx="25960">
                  <c:v>2.9281854629519999</c:v>
                </c:pt>
                <c:pt idx="25961">
                  <c:v>2.928276538849</c:v>
                </c:pt>
                <c:pt idx="25962">
                  <c:v>2.9283444881439999</c:v>
                </c:pt>
                <c:pt idx="25963">
                  <c:v>2.9284079074860001</c:v>
                </c:pt>
                <c:pt idx="25964">
                  <c:v>2.9284460544590001</c:v>
                </c:pt>
                <c:pt idx="25965">
                  <c:v>2.928479194641</c:v>
                </c:pt>
                <c:pt idx="25966">
                  <c:v>2.928515911102</c:v>
                </c:pt>
                <c:pt idx="25967">
                  <c:v>2.9285535812379999</c:v>
                </c:pt>
                <c:pt idx="25968">
                  <c:v>2.9285974502559999</c:v>
                </c:pt>
                <c:pt idx="25969">
                  <c:v>2.9286410808559999</c:v>
                </c:pt>
                <c:pt idx="25970">
                  <c:v>2.9286923408510002</c:v>
                </c:pt>
                <c:pt idx="25971">
                  <c:v>2.9289808273319999</c:v>
                </c:pt>
                <c:pt idx="25972">
                  <c:v>2.9292314052580002</c:v>
                </c:pt>
                <c:pt idx="25973">
                  <c:v>2.9295554161070001</c:v>
                </c:pt>
                <c:pt idx="25974">
                  <c:v>2.929872512817</c:v>
                </c:pt>
                <c:pt idx="25975">
                  <c:v>2.929987430573</c:v>
                </c:pt>
                <c:pt idx="25976">
                  <c:v>2.9300692081449999</c:v>
                </c:pt>
                <c:pt idx="25977">
                  <c:v>2.9301195144649999</c:v>
                </c:pt>
                <c:pt idx="25978">
                  <c:v>2.9301674366000001</c:v>
                </c:pt>
                <c:pt idx="25979">
                  <c:v>2.9302175045009999</c:v>
                </c:pt>
                <c:pt idx="25980">
                  <c:v>2.9302678108219999</c:v>
                </c:pt>
                <c:pt idx="25981">
                  <c:v>2.9303085803990001</c:v>
                </c:pt>
                <c:pt idx="25982">
                  <c:v>2.9303586482999999</c:v>
                </c:pt>
                <c:pt idx="25983">
                  <c:v>2.9304082393650002</c:v>
                </c:pt>
                <c:pt idx="25984">
                  <c:v>2.930456399918</c:v>
                </c:pt>
                <c:pt idx="25985">
                  <c:v>2.9305057525630001</c:v>
                </c:pt>
                <c:pt idx="25986">
                  <c:v>2.9305896759030001</c:v>
                </c:pt>
                <c:pt idx="25987">
                  <c:v>2.9307558536529998</c:v>
                </c:pt>
                <c:pt idx="25988">
                  <c:v>2.9309968948359999</c:v>
                </c:pt>
                <c:pt idx="25989">
                  <c:v>2.9310429096220001</c:v>
                </c:pt>
                <c:pt idx="25990">
                  <c:v>2.9310944080349999</c:v>
                </c:pt>
                <c:pt idx="25991">
                  <c:v>2.9311397075649999</c:v>
                </c:pt>
                <c:pt idx="25992">
                  <c:v>2.9311852455139999</c:v>
                </c:pt>
                <c:pt idx="25993">
                  <c:v>2.9312355518339999</c:v>
                </c:pt>
                <c:pt idx="25994">
                  <c:v>2.9313292503359998</c:v>
                </c:pt>
                <c:pt idx="25995">
                  <c:v>2.9316871166229999</c:v>
                </c:pt>
                <c:pt idx="25996">
                  <c:v>2.9320442676540002</c:v>
                </c:pt>
                <c:pt idx="25997">
                  <c:v>2.9323964118960002</c:v>
                </c:pt>
                <c:pt idx="25998">
                  <c:v>2.9326462745669999</c:v>
                </c:pt>
                <c:pt idx="25999">
                  <c:v>2.9327385425569998</c:v>
                </c:pt>
                <c:pt idx="26000">
                  <c:v>2.932871580124</c:v>
                </c:pt>
                <c:pt idx="26001">
                  <c:v>2.9329690933229999</c:v>
                </c:pt>
                <c:pt idx="26002">
                  <c:v>2.9330189228060002</c:v>
                </c:pt>
                <c:pt idx="26003">
                  <c:v>2.9330666065219999</c:v>
                </c:pt>
                <c:pt idx="26004">
                  <c:v>2.933159589767</c:v>
                </c:pt>
                <c:pt idx="26005">
                  <c:v>2.9332492351530002</c:v>
                </c:pt>
                <c:pt idx="26006">
                  <c:v>2.9333431720730001</c:v>
                </c:pt>
                <c:pt idx="26007">
                  <c:v>2.9334325790409999</c:v>
                </c:pt>
                <c:pt idx="26008">
                  <c:v>2.9334869384769999</c:v>
                </c:pt>
                <c:pt idx="26009">
                  <c:v>2.9335460662839998</c:v>
                </c:pt>
                <c:pt idx="26010">
                  <c:v>2.933605909348</c:v>
                </c:pt>
                <c:pt idx="26011">
                  <c:v>2.9336736202239999</c:v>
                </c:pt>
                <c:pt idx="26012">
                  <c:v>2.9337511062620001</c:v>
                </c:pt>
                <c:pt idx="26013">
                  <c:v>2.933832406998</c:v>
                </c:pt>
                <c:pt idx="26014">
                  <c:v>2.9339194297789999</c:v>
                </c:pt>
                <c:pt idx="26015">
                  <c:v>2.934006929398</c:v>
                </c:pt>
                <c:pt idx="26016">
                  <c:v>2.9340999126430001</c:v>
                </c:pt>
                <c:pt idx="26017">
                  <c:v>2.9341857433320002</c:v>
                </c:pt>
                <c:pt idx="26018">
                  <c:v>2.9342682361599999</c:v>
                </c:pt>
                <c:pt idx="26019">
                  <c:v>2.934343338013</c:v>
                </c:pt>
                <c:pt idx="26020">
                  <c:v>2.9344131946559999</c:v>
                </c:pt>
                <c:pt idx="26021">
                  <c:v>2.9344823360440002</c:v>
                </c:pt>
                <c:pt idx="26022">
                  <c:v>2.934540748596</c:v>
                </c:pt>
                <c:pt idx="26023">
                  <c:v>2.9346392154690002</c:v>
                </c:pt>
                <c:pt idx="26024">
                  <c:v>2.9349758625029998</c:v>
                </c:pt>
                <c:pt idx="26025">
                  <c:v>2.935051679611</c:v>
                </c:pt>
                <c:pt idx="26026">
                  <c:v>2.9351165294650001</c:v>
                </c:pt>
                <c:pt idx="26027">
                  <c:v>2.9351594448089999</c:v>
                </c:pt>
                <c:pt idx="26028">
                  <c:v>2.9352142810820001</c:v>
                </c:pt>
                <c:pt idx="26029">
                  <c:v>2.9352769851680001</c:v>
                </c:pt>
                <c:pt idx="26030">
                  <c:v>2.9353554248810001</c:v>
                </c:pt>
                <c:pt idx="26031">
                  <c:v>2.9356405735019999</c:v>
                </c:pt>
                <c:pt idx="26032">
                  <c:v>2.9358341693879999</c:v>
                </c:pt>
                <c:pt idx="26033">
                  <c:v>2.9358987808229999</c:v>
                </c:pt>
                <c:pt idx="26034">
                  <c:v>2.935940742493</c:v>
                </c:pt>
                <c:pt idx="26035">
                  <c:v>2.9359867572780001</c:v>
                </c:pt>
                <c:pt idx="26036">
                  <c:v>2.9360303878780001</c:v>
                </c:pt>
                <c:pt idx="26037">
                  <c:v>2.9360680580139999</c:v>
                </c:pt>
                <c:pt idx="26038">
                  <c:v>2.9361081123349999</c:v>
                </c:pt>
                <c:pt idx="26039">
                  <c:v>2.9361507892610001</c:v>
                </c:pt>
                <c:pt idx="26040">
                  <c:v>2.9362139701840002</c:v>
                </c:pt>
                <c:pt idx="26041">
                  <c:v>2.9362788200379999</c:v>
                </c:pt>
                <c:pt idx="26042">
                  <c:v>2.9363231658940001</c:v>
                </c:pt>
                <c:pt idx="26043">
                  <c:v>2.9363861083980001</c:v>
                </c:pt>
                <c:pt idx="26044">
                  <c:v>2.9364585876459999</c:v>
                </c:pt>
                <c:pt idx="26045">
                  <c:v>2.9365103244780002</c:v>
                </c:pt>
                <c:pt idx="26046">
                  <c:v>2.9365587234500001</c:v>
                </c:pt>
                <c:pt idx="26047">
                  <c:v>2.93661236763</c:v>
                </c:pt>
                <c:pt idx="26048">
                  <c:v>2.936659097672</c:v>
                </c:pt>
                <c:pt idx="26049">
                  <c:v>2.9367043972019999</c:v>
                </c:pt>
                <c:pt idx="26050">
                  <c:v>2.9367451667790001</c:v>
                </c:pt>
                <c:pt idx="26051">
                  <c:v>2.9367899894709999</c:v>
                </c:pt>
                <c:pt idx="26052">
                  <c:v>2.9368290901180001</c:v>
                </c:pt>
                <c:pt idx="26053">
                  <c:v>2.9368782043460002</c:v>
                </c:pt>
                <c:pt idx="26054">
                  <c:v>2.9369218349459998</c:v>
                </c:pt>
                <c:pt idx="26055">
                  <c:v>2.9369723796840002</c:v>
                </c:pt>
                <c:pt idx="26056">
                  <c:v>2.9370245933530001</c:v>
                </c:pt>
                <c:pt idx="26057">
                  <c:v>2.9371032714840002</c:v>
                </c:pt>
                <c:pt idx="26058">
                  <c:v>2.9371898174290001</c:v>
                </c:pt>
                <c:pt idx="26059">
                  <c:v>2.937404155731</c:v>
                </c:pt>
                <c:pt idx="26060">
                  <c:v>2.9374973773959998</c:v>
                </c:pt>
                <c:pt idx="26061">
                  <c:v>2.9375493526460001</c:v>
                </c:pt>
                <c:pt idx="26062">
                  <c:v>2.937597513199</c:v>
                </c:pt>
                <c:pt idx="26063">
                  <c:v>2.937651634216</c:v>
                </c:pt>
                <c:pt idx="26064">
                  <c:v>2.937705755234</c:v>
                </c:pt>
                <c:pt idx="26065">
                  <c:v>2.937761306763</c:v>
                </c:pt>
                <c:pt idx="26066">
                  <c:v>2.9378154277799999</c:v>
                </c:pt>
                <c:pt idx="26067">
                  <c:v>2.937871217728</c:v>
                </c:pt>
                <c:pt idx="26068">
                  <c:v>2.9379262924190002</c:v>
                </c:pt>
                <c:pt idx="26069">
                  <c:v>2.937981367111</c:v>
                </c:pt>
                <c:pt idx="26070">
                  <c:v>2.9380815029140002</c:v>
                </c:pt>
                <c:pt idx="26071">
                  <c:v>2.938176393509</c:v>
                </c:pt>
                <c:pt idx="26072">
                  <c:v>2.9382643699650002</c:v>
                </c:pt>
                <c:pt idx="26073">
                  <c:v>2.938635110855</c:v>
                </c:pt>
                <c:pt idx="26074">
                  <c:v>2.9389612674709999</c:v>
                </c:pt>
                <c:pt idx="26075">
                  <c:v>2.939203739166</c:v>
                </c:pt>
                <c:pt idx="26076">
                  <c:v>2.939334392548</c:v>
                </c:pt>
                <c:pt idx="26077">
                  <c:v>2.9393839836120002</c:v>
                </c:pt>
                <c:pt idx="26078">
                  <c:v>2.9394681453699998</c:v>
                </c:pt>
                <c:pt idx="26079">
                  <c:v>2.9395422935490001</c:v>
                </c:pt>
                <c:pt idx="26080">
                  <c:v>2.9396216869349998</c:v>
                </c:pt>
                <c:pt idx="26081">
                  <c:v>2.9396967887879999</c:v>
                </c:pt>
                <c:pt idx="26082">
                  <c:v>2.9397718906399999</c:v>
                </c:pt>
                <c:pt idx="26083">
                  <c:v>2.9398791790010002</c:v>
                </c:pt>
                <c:pt idx="26084">
                  <c:v>2.9400289058690001</c:v>
                </c:pt>
                <c:pt idx="26085">
                  <c:v>2.9400789737699999</c:v>
                </c:pt>
                <c:pt idx="26086">
                  <c:v>2.9403920173650002</c:v>
                </c:pt>
                <c:pt idx="26087">
                  <c:v>2.9405391216279999</c:v>
                </c:pt>
                <c:pt idx="26088">
                  <c:v>2.9405817985530001</c:v>
                </c:pt>
                <c:pt idx="26089">
                  <c:v>2.940627098083</c:v>
                </c:pt>
                <c:pt idx="26090">
                  <c:v>2.9406692981720002</c:v>
                </c:pt>
                <c:pt idx="26091">
                  <c:v>2.9407210350040001</c:v>
                </c:pt>
                <c:pt idx="26092">
                  <c:v>2.9407961368560001</c:v>
                </c:pt>
                <c:pt idx="26093">
                  <c:v>2.9408509731289998</c:v>
                </c:pt>
                <c:pt idx="26094">
                  <c:v>2.9409425258640001</c:v>
                </c:pt>
                <c:pt idx="26095">
                  <c:v>2.9410221576689999</c:v>
                </c:pt>
                <c:pt idx="26096">
                  <c:v>2.9410948753359998</c:v>
                </c:pt>
                <c:pt idx="26097">
                  <c:v>2.9411661624910002</c:v>
                </c:pt>
                <c:pt idx="26098">
                  <c:v>2.9412486553189998</c:v>
                </c:pt>
                <c:pt idx="26099">
                  <c:v>2.9415986537930001</c:v>
                </c:pt>
                <c:pt idx="26100">
                  <c:v>2.9416952133179999</c:v>
                </c:pt>
                <c:pt idx="26101">
                  <c:v>2.9417452812190001</c:v>
                </c:pt>
                <c:pt idx="26102">
                  <c:v>2.941800355911</c:v>
                </c:pt>
                <c:pt idx="26103">
                  <c:v>2.9418659210209999</c:v>
                </c:pt>
                <c:pt idx="26104">
                  <c:v>2.9419355392459998</c:v>
                </c:pt>
                <c:pt idx="26105">
                  <c:v>2.9420101642610001</c:v>
                </c:pt>
                <c:pt idx="26106">
                  <c:v>2.9420886039730001</c:v>
                </c:pt>
                <c:pt idx="26107">
                  <c:v>2.9421694278719999</c:v>
                </c:pt>
                <c:pt idx="26108">
                  <c:v>2.9422552585599999</c:v>
                </c:pt>
                <c:pt idx="26109">
                  <c:v>2.9423413276670001</c:v>
                </c:pt>
                <c:pt idx="26110">
                  <c:v>2.9424252510070001</c:v>
                </c:pt>
                <c:pt idx="26111">
                  <c:v>2.94251704216</c:v>
                </c:pt>
                <c:pt idx="26112">
                  <c:v>2.9426062107090001</c:v>
                </c:pt>
                <c:pt idx="26113">
                  <c:v>2.94269490242</c:v>
                </c:pt>
                <c:pt idx="26114">
                  <c:v>2.9427835941309999</c:v>
                </c:pt>
                <c:pt idx="26115">
                  <c:v>2.9428749084470001</c:v>
                </c:pt>
                <c:pt idx="26116">
                  <c:v>2.9429657459260001</c:v>
                </c:pt>
                <c:pt idx="26117">
                  <c:v>2.9430551528929998</c:v>
                </c:pt>
                <c:pt idx="26118">
                  <c:v>2.9431409835819999</c:v>
                </c:pt>
                <c:pt idx="26119">
                  <c:v>2.9432225227359998</c:v>
                </c:pt>
                <c:pt idx="26120">
                  <c:v>2.9433021545410001</c:v>
                </c:pt>
                <c:pt idx="26121">
                  <c:v>2.943369865417</c:v>
                </c:pt>
                <c:pt idx="26122">
                  <c:v>2.9434373378749998</c:v>
                </c:pt>
                <c:pt idx="26123">
                  <c:v>2.9435002803799999</c:v>
                </c:pt>
                <c:pt idx="26124">
                  <c:v>2.9435553550720002</c:v>
                </c:pt>
                <c:pt idx="26125">
                  <c:v>2.9436099529269999</c:v>
                </c:pt>
                <c:pt idx="26126">
                  <c:v>2.943661212921</c:v>
                </c:pt>
                <c:pt idx="26127">
                  <c:v>2.943746566772</c:v>
                </c:pt>
                <c:pt idx="26128">
                  <c:v>2.9438974857329998</c:v>
                </c:pt>
                <c:pt idx="26129">
                  <c:v>2.9440419673920002</c:v>
                </c:pt>
                <c:pt idx="26130">
                  <c:v>2.9441063404080001</c:v>
                </c:pt>
                <c:pt idx="26131">
                  <c:v>2.944145679474</c:v>
                </c:pt>
                <c:pt idx="26132">
                  <c:v>2.9442038536070001</c:v>
                </c:pt>
                <c:pt idx="26133">
                  <c:v>2.9442403316500001</c:v>
                </c:pt>
                <c:pt idx="26134">
                  <c:v>2.9442789554600002</c:v>
                </c:pt>
                <c:pt idx="26135">
                  <c:v>2.9443194866179998</c:v>
                </c:pt>
                <c:pt idx="26136">
                  <c:v>2.9443790912629999</c:v>
                </c:pt>
                <c:pt idx="26137">
                  <c:v>2.9444653987880001</c:v>
                </c:pt>
                <c:pt idx="26138">
                  <c:v>2.944533109665</c:v>
                </c:pt>
                <c:pt idx="26139">
                  <c:v>2.9445991516109999</c:v>
                </c:pt>
                <c:pt idx="26140">
                  <c:v>2.944637775421</c:v>
                </c:pt>
                <c:pt idx="26141">
                  <c:v>2.944681167603</c:v>
                </c:pt>
                <c:pt idx="26142">
                  <c:v>2.9447433948519999</c:v>
                </c:pt>
                <c:pt idx="26143">
                  <c:v>2.9448051452640001</c:v>
                </c:pt>
                <c:pt idx="26144">
                  <c:v>2.94486618042</c:v>
                </c:pt>
                <c:pt idx="26145">
                  <c:v>2.944923639297</c:v>
                </c:pt>
                <c:pt idx="26146">
                  <c:v>2.9449667930599999</c:v>
                </c:pt>
                <c:pt idx="26147">
                  <c:v>2.9450082778929998</c:v>
                </c:pt>
                <c:pt idx="26148">
                  <c:v>2.9450464248660002</c:v>
                </c:pt>
                <c:pt idx="26149">
                  <c:v>2.945117235184</c:v>
                </c:pt>
                <c:pt idx="26150">
                  <c:v>2.9452173709870002</c:v>
                </c:pt>
                <c:pt idx="26151">
                  <c:v>2.9453260898589999</c:v>
                </c:pt>
                <c:pt idx="26152">
                  <c:v>2.9453985691070002</c:v>
                </c:pt>
                <c:pt idx="26153">
                  <c:v>2.9454774856569998</c:v>
                </c:pt>
                <c:pt idx="26154">
                  <c:v>2.9455556869509998</c:v>
                </c:pt>
                <c:pt idx="26155">
                  <c:v>2.945635318756</c:v>
                </c:pt>
                <c:pt idx="26156">
                  <c:v>2.94570851326</c:v>
                </c:pt>
                <c:pt idx="26157">
                  <c:v>2.9458501338960001</c:v>
                </c:pt>
                <c:pt idx="26158">
                  <c:v>2.9460387229920002</c:v>
                </c:pt>
                <c:pt idx="26159">
                  <c:v>2.9463648796080002</c:v>
                </c:pt>
                <c:pt idx="26160">
                  <c:v>2.9464890956879999</c:v>
                </c:pt>
                <c:pt idx="26161">
                  <c:v>2.9465720653530001</c:v>
                </c:pt>
                <c:pt idx="26162">
                  <c:v>2.9466419219970001</c:v>
                </c:pt>
                <c:pt idx="26163">
                  <c:v>2.9467189311980002</c:v>
                </c:pt>
                <c:pt idx="26164">
                  <c:v>2.9468948841090001</c:v>
                </c:pt>
                <c:pt idx="26165">
                  <c:v>2.9470238685610002</c:v>
                </c:pt>
                <c:pt idx="26166">
                  <c:v>2.9471116065979999</c:v>
                </c:pt>
                <c:pt idx="26167">
                  <c:v>2.947410583496</c:v>
                </c:pt>
                <c:pt idx="26168">
                  <c:v>2.9475293159480001</c:v>
                </c:pt>
                <c:pt idx="26169">
                  <c:v>2.9476780891419998</c:v>
                </c:pt>
                <c:pt idx="26170">
                  <c:v>2.9480321407319998</c:v>
                </c:pt>
                <c:pt idx="26171">
                  <c:v>2.9482452869419999</c:v>
                </c:pt>
                <c:pt idx="26172">
                  <c:v>2.948369264603</c:v>
                </c:pt>
                <c:pt idx="26173">
                  <c:v>2.948537111282</c:v>
                </c:pt>
                <c:pt idx="26174">
                  <c:v>2.9487657547000001</c:v>
                </c:pt>
                <c:pt idx="26175">
                  <c:v>2.948857784271</c:v>
                </c:pt>
                <c:pt idx="26176">
                  <c:v>2.9489073753359998</c:v>
                </c:pt>
                <c:pt idx="26177">
                  <c:v>2.9489586353299999</c:v>
                </c:pt>
                <c:pt idx="26178">
                  <c:v>2.9490158557889998</c:v>
                </c:pt>
                <c:pt idx="26179">
                  <c:v>2.9490745067600002</c:v>
                </c:pt>
                <c:pt idx="26180">
                  <c:v>2.9491372108460001</c:v>
                </c:pt>
                <c:pt idx="26181">
                  <c:v>2.9491987228390002</c:v>
                </c:pt>
                <c:pt idx="26182">
                  <c:v>2.9492604732509999</c:v>
                </c:pt>
                <c:pt idx="26183">
                  <c:v>2.9493174552919998</c:v>
                </c:pt>
                <c:pt idx="26184">
                  <c:v>2.9493682384489999</c:v>
                </c:pt>
                <c:pt idx="26185">
                  <c:v>2.9494221210479998</c:v>
                </c:pt>
                <c:pt idx="26186">
                  <c:v>2.9494755268100001</c:v>
                </c:pt>
                <c:pt idx="26187">
                  <c:v>2.94953083992</c:v>
                </c:pt>
                <c:pt idx="26188">
                  <c:v>2.9495847225189999</c:v>
                </c:pt>
                <c:pt idx="26189">
                  <c:v>2.9496340751650001</c:v>
                </c:pt>
                <c:pt idx="26190">
                  <c:v>2.9496853351590002</c:v>
                </c:pt>
                <c:pt idx="26191">
                  <c:v>2.9497342109679998</c:v>
                </c:pt>
                <c:pt idx="26192">
                  <c:v>2.9498279094700002</c:v>
                </c:pt>
                <c:pt idx="26193">
                  <c:v>2.949919700623</c:v>
                </c:pt>
                <c:pt idx="26194">
                  <c:v>2.9500763416289999</c:v>
                </c:pt>
                <c:pt idx="26195">
                  <c:v>2.950221538544</c:v>
                </c:pt>
                <c:pt idx="26196">
                  <c:v>2.950353860855</c:v>
                </c:pt>
                <c:pt idx="26197">
                  <c:v>2.9506692886349999</c:v>
                </c:pt>
                <c:pt idx="26198">
                  <c:v>2.9508035182949999</c:v>
                </c:pt>
                <c:pt idx="26199">
                  <c:v>2.9509012699129999</c:v>
                </c:pt>
                <c:pt idx="26200">
                  <c:v>2.951053380966</c:v>
                </c:pt>
                <c:pt idx="26201">
                  <c:v>2.9511950016020001</c:v>
                </c:pt>
                <c:pt idx="26202">
                  <c:v>2.9514594078059999</c:v>
                </c:pt>
                <c:pt idx="26203">
                  <c:v>2.9515981674190002</c:v>
                </c:pt>
                <c:pt idx="26204">
                  <c:v>2.9516851902010002</c:v>
                </c:pt>
                <c:pt idx="26205">
                  <c:v>2.9517667293550001</c:v>
                </c:pt>
                <c:pt idx="26206">
                  <c:v>2.9518511295319998</c:v>
                </c:pt>
                <c:pt idx="26207">
                  <c:v>2.9521839618680001</c:v>
                </c:pt>
                <c:pt idx="26208">
                  <c:v>2.9523062705990002</c:v>
                </c:pt>
                <c:pt idx="26209">
                  <c:v>2.952392578125</c:v>
                </c:pt>
                <c:pt idx="26210">
                  <c:v>2.9524788856509998</c:v>
                </c:pt>
                <c:pt idx="26211">
                  <c:v>2.9525971412660001</c:v>
                </c:pt>
                <c:pt idx="26212">
                  <c:v>2.9528727531430001</c:v>
                </c:pt>
                <c:pt idx="26213">
                  <c:v>2.9529268741610002</c:v>
                </c:pt>
                <c:pt idx="26214">
                  <c:v>2.9529929161070001</c:v>
                </c:pt>
                <c:pt idx="26215">
                  <c:v>2.953041553497</c:v>
                </c:pt>
                <c:pt idx="26216">
                  <c:v>2.9530856609340002</c:v>
                </c:pt>
                <c:pt idx="26217">
                  <c:v>2.953131914139</c:v>
                </c:pt>
                <c:pt idx="26218">
                  <c:v>2.953196763992</c:v>
                </c:pt>
                <c:pt idx="26219">
                  <c:v>2.9532375335690002</c:v>
                </c:pt>
                <c:pt idx="26220">
                  <c:v>2.9532878398900002</c:v>
                </c:pt>
                <c:pt idx="26221">
                  <c:v>2.953332424164</c:v>
                </c:pt>
                <c:pt idx="26222">
                  <c:v>2.953381299973</c:v>
                </c:pt>
                <c:pt idx="26223">
                  <c:v>2.953456401825</c:v>
                </c:pt>
                <c:pt idx="26224">
                  <c:v>2.9535081386569999</c:v>
                </c:pt>
                <c:pt idx="26225">
                  <c:v>2.953552484512</c:v>
                </c:pt>
                <c:pt idx="26226">
                  <c:v>2.953602790833</c:v>
                </c:pt>
                <c:pt idx="26227">
                  <c:v>2.9536492824549998</c:v>
                </c:pt>
                <c:pt idx="26228">
                  <c:v>2.9536914825439999</c:v>
                </c:pt>
                <c:pt idx="26229">
                  <c:v>2.95401096344</c:v>
                </c:pt>
                <c:pt idx="26230">
                  <c:v>2.954108715057</c:v>
                </c:pt>
                <c:pt idx="26231">
                  <c:v>2.954181671143</c:v>
                </c:pt>
                <c:pt idx="26232">
                  <c:v>2.9542613029479998</c:v>
                </c:pt>
                <c:pt idx="26233">
                  <c:v>2.954312562943</c:v>
                </c:pt>
                <c:pt idx="26234">
                  <c:v>2.954358100891</c:v>
                </c:pt>
                <c:pt idx="26235">
                  <c:v>2.9544122219090001</c:v>
                </c:pt>
                <c:pt idx="26236">
                  <c:v>2.9544646739960001</c:v>
                </c:pt>
                <c:pt idx="26237">
                  <c:v>2.9545230865479999</c:v>
                </c:pt>
                <c:pt idx="26238">
                  <c:v>2.9545714855190002</c:v>
                </c:pt>
                <c:pt idx="26239">
                  <c:v>2.9546234607700002</c:v>
                </c:pt>
                <c:pt idx="26240">
                  <c:v>2.9546809196470001</c:v>
                </c:pt>
                <c:pt idx="26241">
                  <c:v>2.9547953605649999</c:v>
                </c:pt>
                <c:pt idx="26242">
                  <c:v>2.9550490379330001</c:v>
                </c:pt>
                <c:pt idx="26243">
                  <c:v>2.955127239227</c:v>
                </c:pt>
                <c:pt idx="26244">
                  <c:v>2.955182552338</c:v>
                </c:pt>
                <c:pt idx="26245">
                  <c:v>2.9552679061889999</c:v>
                </c:pt>
                <c:pt idx="26246">
                  <c:v>2.9553453922270001</c:v>
                </c:pt>
                <c:pt idx="26247">
                  <c:v>2.955397367477</c:v>
                </c:pt>
                <c:pt idx="26248">
                  <c:v>2.9554457664489999</c:v>
                </c:pt>
                <c:pt idx="26249">
                  <c:v>2.9554922580719998</c:v>
                </c:pt>
                <c:pt idx="26250">
                  <c:v>2.9555706977840002</c:v>
                </c:pt>
                <c:pt idx="26251">
                  <c:v>2.9556531906129999</c:v>
                </c:pt>
                <c:pt idx="26252">
                  <c:v>2.9557716846469999</c:v>
                </c:pt>
                <c:pt idx="26253">
                  <c:v>2.9561028480529998</c:v>
                </c:pt>
                <c:pt idx="26254">
                  <c:v>2.956265687943</c:v>
                </c:pt>
                <c:pt idx="26255">
                  <c:v>2.9563164711000001</c:v>
                </c:pt>
                <c:pt idx="26256">
                  <c:v>2.9563732147219999</c:v>
                </c:pt>
                <c:pt idx="26257">
                  <c:v>2.9564352035520001</c:v>
                </c:pt>
                <c:pt idx="26258">
                  <c:v>2.9565007686609999</c:v>
                </c:pt>
                <c:pt idx="26259">
                  <c:v>2.9565663337710002</c:v>
                </c:pt>
                <c:pt idx="26260">
                  <c:v>2.9566433429719998</c:v>
                </c:pt>
                <c:pt idx="26261">
                  <c:v>2.9567201137539998</c:v>
                </c:pt>
                <c:pt idx="26262">
                  <c:v>2.9568066596980001</c:v>
                </c:pt>
                <c:pt idx="26263">
                  <c:v>2.9568943977359998</c:v>
                </c:pt>
                <c:pt idx="26264">
                  <c:v>2.956982374191</c:v>
                </c:pt>
                <c:pt idx="26265">
                  <c:v>2.9570755958560002</c:v>
                </c:pt>
                <c:pt idx="26266">
                  <c:v>2.9571673870090001</c:v>
                </c:pt>
                <c:pt idx="26267">
                  <c:v>2.9572620391850002</c:v>
                </c:pt>
                <c:pt idx="26268">
                  <c:v>2.9573533534999998</c:v>
                </c:pt>
                <c:pt idx="26269">
                  <c:v>2.9574472904209999</c:v>
                </c:pt>
                <c:pt idx="26270">
                  <c:v>2.9575340747830001</c:v>
                </c:pt>
                <c:pt idx="26271">
                  <c:v>2.9576194286350002</c:v>
                </c:pt>
                <c:pt idx="26272">
                  <c:v>2.9576964378359998</c:v>
                </c:pt>
                <c:pt idx="26273">
                  <c:v>2.9577729702000002</c:v>
                </c:pt>
                <c:pt idx="26274">
                  <c:v>2.9578483104709998</c:v>
                </c:pt>
                <c:pt idx="26275">
                  <c:v>2.9579169750209999</c:v>
                </c:pt>
                <c:pt idx="26276">
                  <c:v>2.9579873085020001</c:v>
                </c:pt>
                <c:pt idx="26277">
                  <c:v>2.9580485820770002</c:v>
                </c:pt>
                <c:pt idx="26278">
                  <c:v>2.9581081867219998</c:v>
                </c:pt>
                <c:pt idx="26279">
                  <c:v>2.9581656455990002</c:v>
                </c:pt>
                <c:pt idx="26280">
                  <c:v>2.9582197666169998</c:v>
                </c:pt>
                <c:pt idx="26281">
                  <c:v>2.9582736492159998</c:v>
                </c:pt>
                <c:pt idx="26282">
                  <c:v>2.958327054977</c:v>
                </c:pt>
                <c:pt idx="26283">
                  <c:v>2.9583735465999998</c:v>
                </c:pt>
                <c:pt idx="26284">
                  <c:v>2.9584565162660001</c:v>
                </c:pt>
                <c:pt idx="26285">
                  <c:v>2.958734989166</c:v>
                </c:pt>
                <c:pt idx="26286">
                  <c:v>2.958822011948</c:v>
                </c:pt>
                <c:pt idx="26287">
                  <c:v>2.9588956832890001</c:v>
                </c:pt>
                <c:pt idx="26288">
                  <c:v>2.9589641094210002</c:v>
                </c:pt>
                <c:pt idx="26289">
                  <c:v>2.9590091705320001</c:v>
                </c:pt>
                <c:pt idx="26290">
                  <c:v>2.959050655365</c:v>
                </c:pt>
                <c:pt idx="26291">
                  <c:v>2.9591007232669999</c:v>
                </c:pt>
                <c:pt idx="26292">
                  <c:v>2.9591410160059999</c:v>
                </c:pt>
                <c:pt idx="26293">
                  <c:v>2.9591944217680002</c:v>
                </c:pt>
                <c:pt idx="26294">
                  <c:v>2.9592282772059999</c:v>
                </c:pt>
                <c:pt idx="26295">
                  <c:v>2.9592883586880001</c:v>
                </c:pt>
                <c:pt idx="26296">
                  <c:v>2.9593203067779998</c:v>
                </c:pt>
                <c:pt idx="26297">
                  <c:v>2.9593806266780001</c:v>
                </c:pt>
                <c:pt idx="26298">
                  <c:v>2.959442853928</c:v>
                </c:pt>
                <c:pt idx="26299">
                  <c:v>2.9594855308530001</c:v>
                </c:pt>
                <c:pt idx="26300">
                  <c:v>2.9595270156860001</c:v>
                </c:pt>
                <c:pt idx="26301">
                  <c:v>2.9595658779140002</c:v>
                </c:pt>
                <c:pt idx="26302">
                  <c:v>2.9596047401429999</c:v>
                </c:pt>
                <c:pt idx="26303">
                  <c:v>2.9596440792080001</c:v>
                </c:pt>
                <c:pt idx="26304">
                  <c:v>2.9596805572510001</c:v>
                </c:pt>
                <c:pt idx="26305">
                  <c:v>2.9597208499910002</c:v>
                </c:pt>
                <c:pt idx="26306">
                  <c:v>2.9597632884979999</c:v>
                </c:pt>
                <c:pt idx="26307">
                  <c:v>2.959805727005</c:v>
                </c:pt>
                <c:pt idx="26308">
                  <c:v>2.9598500728610002</c:v>
                </c:pt>
                <c:pt idx="26309">
                  <c:v>2.9598968029020001</c:v>
                </c:pt>
                <c:pt idx="26310">
                  <c:v>2.9599440097810001</c:v>
                </c:pt>
                <c:pt idx="26311">
                  <c:v>2.9599850177759999</c:v>
                </c:pt>
                <c:pt idx="26312">
                  <c:v>2.960027217865</c:v>
                </c:pt>
                <c:pt idx="26313">
                  <c:v>2.9600982666019999</c:v>
                </c:pt>
                <c:pt idx="26314">
                  <c:v>2.9602022171020002</c:v>
                </c:pt>
                <c:pt idx="26315">
                  <c:v>2.9603116512300001</c:v>
                </c:pt>
                <c:pt idx="26316">
                  <c:v>2.96036362648</c:v>
                </c:pt>
                <c:pt idx="26317">
                  <c:v>2.9604418277739999</c:v>
                </c:pt>
                <c:pt idx="26318">
                  <c:v>2.9604935646060002</c:v>
                </c:pt>
                <c:pt idx="26319">
                  <c:v>2.9605493545530002</c:v>
                </c:pt>
                <c:pt idx="26320">
                  <c:v>2.9606282711029999</c:v>
                </c:pt>
                <c:pt idx="26321">
                  <c:v>2.9606788158419999</c:v>
                </c:pt>
                <c:pt idx="26322">
                  <c:v>2.9607589244839998</c:v>
                </c:pt>
                <c:pt idx="26323">
                  <c:v>2.9608671665189998</c:v>
                </c:pt>
                <c:pt idx="26324">
                  <c:v>2.9609518051150001</c:v>
                </c:pt>
                <c:pt idx="26325">
                  <c:v>2.9610354900360001</c:v>
                </c:pt>
                <c:pt idx="26326">
                  <c:v>2.961125850677</c:v>
                </c:pt>
                <c:pt idx="26327">
                  <c:v>2.9613609313959999</c:v>
                </c:pt>
                <c:pt idx="26328">
                  <c:v>2.9614567756649999</c:v>
                </c:pt>
                <c:pt idx="26329">
                  <c:v>2.9615430831910001</c:v>
                </c:pt>
                <c:pt idx="26330">
                  <c:v>2.9618020057679999</c:v>
                </c:pt>
                <c:pt idx="26331">
                  <c:v>2.961970090866</c:v>
                </c:pt>
                <c:pt idx="26332">
                  <c:v>2.9623694419860001</c:v>
                </c:pt>
                <c:pt idx="26333">
                  <c:v>2.9624207019809998</c:v>
                </c:pt>
                <c:pt idx="26334">
                  <c:v>2.9624850749970002</c:v>
                </c:pt>
                <c:pt idx="26335">
                  <c:v>2.9625511169430001</c:v>
                </c:pt>
                <c:pt idx="26336">
                  <c:v>2.9626209735870002</c:v>
                </c:pt>
                <c:pt idx="26337">
                  <c:v>2.9626948833469999</c:v>
                </c:pt>
                <c:pt idx="26338">
                  <c:v>2.9627680778499998</c:v>
                </c:pt>
                <c:pt idx="26339">
                  <c:v>2.9628424644470002</c:v>
                </c:pt>
                <c:pt idx="26340">
                  <c:v>2.9629209041600002</c:v>
                </c:pt>
                <c:pt idx="26341">
                  <c:v>2.9630014896389998</c:v>
                </c:pt>
                <c:pt idx="26342">
                  <c:v>2.963085651398</c:v>
                </c:pt>
                <c:pt idx="26343">
                  <c:v>2.963165998459</c:v>
                </c:pt>
                <c:pt idx="26344">
                  <c:v>2.9632427692409999</c:v>
                </c:pt>
                <c:pt idx="26345">
                  <c:v>2.9633209705349999</c:v>
                </c:pt>
                <c:pt idx="26346">
                  <c:v>2.9633932113650001</c:v>
                </c:pt>
                <c:pt idx="26347">
                  <c:v>2.9634656906129999</c:v>
                </c:pt>
                <c:pt idx="26348">
                  <c:v>2.9635372161869999</c:v>
                </c:pt>
                <c:pt idx="26349">
                  <c:v>2.9636049270629998</c:v>
                </c:pt>
                <c:pt idx="26350">
                  <c:v>2.9636681079859999</c:v>
                </c:pt>
                <c:pt idx="26351">
                  <c:v>2.9637269973749998</c:v>
                </c:pt>
                <c:pt idx="26352">
                  <c:v>2.9637846946719999</c:v>
                </c:pt>
                <c:pt idx="26353">
                  <c:v>2.9638411998750001</c:v>
                </c:pt>
                <c:pt idx="26354">
                  <c:v>2.963943958282</c:v>
                </c:pt>
                <c:pt idx="26355">
                  <c:v>2.9640374183649998</c:v>
                </c:pt>
                <c:pt idx="26356">
                  <c:v>2.9641265869139999</c:v>
                </c:pt>
                <c:pt idx="26357">
                  <c:v>2.9642121791839999</c:v>
                </c:pt>
                <c:pt idx="26358">
                  <c:v>2.9642922878269999</c:v>
                </c:pt>
                <c:pt idx="26359">
                  <c:v>2.9643943309780001</c:v>
                </c:pt>
                <c:pt idx="26360">
                  <c:v>2.9645993709559999</c:v>
                </c:pt>
                <c:pt idx="26361">
                  <c:v>2.9646704196929998</c:v>
                </c:pt>
                <c:pt idx="26362">
                  <c:v>2.9647438526149998</c:v>
                </c:pt>
                <c:pt idx="26363">
                  <c:v>2.9648079872130002</c:v>
                </c:pt>
                <c:pt idx="26364">
                  <c:v>2.964876890182</c:v>
                </c:pt>
                <c:pt idx="26365">
                  <c:v>2.9649486541750001</c:v>
                </c:pt>
                <c:pt idx="26366">
                  <c:v>2.9650189876559998</c:v>
                </c:pt>
                <c:pt idx="26367">
                  <c:v>2.9651126861570001</c:v>
                </c:pt>
                <c:pt idx="26368">
                  <c:v>2.965169906616</c:v>
                </c:pt>
                <c:pt idx="26369">
                  <c:v>2.965234518051</c:v>
                </c:pt>
                <c:pt idx="26370">
                  <c:v>2.965274572372</c:v>
                </c:pt>
                <c:pt idx="26371">
                  <c:v>2.9653370380399999</c:v>
                </c:pt>
                <c:pt idx="26372">
                  <c:v>2.9653775691990001</c:v>
                </c:pt>
                <c:pt idx="26373">
                  <c:v>2.96541762352</c:v>
                </c:pt>
                <c:pt idx="26374">
                  <c:v>2.965457439423</c:v>
                </c:pt>
                <c:pt idx="26375">
                  <c:v>2.9654936790469999</c:v>
                </c:pt>
                <c:pt idx="26376">
                  <c:v>2.965537786484</c:v>
                </c:pt>
                <c:pt idx="26377">
                  <c:v>2.9655749797820001</c:v>
                </c:pt>
                <c:pt idx="26378">
                  <c:v>2.9656124114989999</c:v>
                </c:pt>
                <c:pt idx="26379">
                  <c:v>2.965651273727</c:v>
                </c:pt>
                <c:pt idx="26380">
                  <c:v>2.965691328049</c:v>
                </c:pt>
                <c:pt idx="26381">
                  <c:v>2.9657309055329999</c:v>
                </c:pt>
                <c:pt idx="26382">
                  <c:v>2.9658000469210002</c:v>
                </c:pt>
                <c:pt idx="26383">
                  <c:v>2.9658510684969999</c:v>
                </c:pt>
                <c:pt idx="26384">
                  <c:v>2.9659602642060001</c:v>
                </c:pt>
                <c:pt idx="26385">
                  <c:v>2.9660425186160002</c:v>
                </c:pt>
                <c:pt idx="26386">
                  <c:v>2.966120481491</c:v>
                </c:pt>
                <c:pt idx="26387">
                  <c:v>2.9663076400759998</c:v>
                </c:pt>
                <c:pt idx="26388">
                  <c:v>2.96639919281</c:v>
                </c:pt>
                <c:pt idx="26389">
                  <c:v>2.9664471149440002</c:v>
                </c:pt>
                <c:pt idx="26390">
                  <c:v>2.9665470123289999</c:v>
                </c:pt>
                <c:pt idx="26391">
                  <c:v>2.9665992259979999</c:v>
                </c:pt>
                <c:pt idx="26392">
                  <c:v>2.966697454453</c:v>
                </c:pt>
                <c:pt idx="26393">
                  <c:v>2.9667470455170002</c:v>
                </c:pt>
                <c:pt idx="26394">
                  <c:v>2.9668014049529998</c:v>
                </c:pt>
                <c:pt idx="26395">
                  <c:v>2.9668598175050001</c:v>
                </c:pt>
                <c:pt idx="26396">
                  <c:v>2.9669117927549999</c:v>
                </c:pt>
                <c:pt idx="26397">
                  <c:v>2.9669687747959999</c:v>
                </c:pt>
                <c:pt idx="26398">
                  <c:v>2.9670214653019999</c:v>
                </c:pt>
                <c:pt idx="26399">
                  <c:v>2.9670753478999998</c:v>
                </c:pt>
                <c:pt idx="26400">
                  <c:v>2.967124700546</c:v>
                </c:pt>
                <c:pt idx="26401">
                  <c:v>2.9672212600710002</c:v>
                </c:pt>
                <c:pt idx="26402">
                  <c:v>2.9673421382899998</c:v>
                </c:pt>
                <c:pt idx="26403">
                  <c:v>2.9676620960240001</c:v>
                </c:pt>
                <c:pt idx="26404">
                  <c:v>2.967741966248</c:v>
                </c:pt>
                <c:pt idx="26405">
                  <c:v>2.9677932262420001</c:v>
                </c:pt>
                <c:pt idx="26406">
                  <c:v>2.9678757190699998</c:v>
                </c:pt>
                <c:pt idx="26407">
                  <c:v>2.9679241180420002</c:v>
                </c:pt>
                <c:pt idx="26408">
                  <c:v>2.9679710865020001</c:v>
                </c:pt>
                <c:pt idx="26409">
                  <c:v>2.9680182933810002</c:v>
                </c:pt>
                <c:pt idx="26410">
                  <c:v>2.9680571556089999</c:v>
                </c:pt>
                <c:pt idx="26411">
                  <c:v>2.9680986404419998</c:v>
                </c:pt>
                <c:pt idx="26412">
                  <c:v>2.9681627750400001</c:v>
                </c:pt>
                <c:pt idx="26413">
                  <c:v>2.968207836151</c:v>
                </c:pt>
                <c:pt idx="26414">
                  <c:v>2.9682595729829999</c:v>
                </c:pt>
                <c:pt idx="26415">
                  <c:v>2.9683048725129999</c:v>
                </c:pt>
                <c:pt idx="26416">
                  <c:v>2.9683480262759998</c:v>
                </c:pt>
                <c:pt idx="26417">
                  <c:v>2.968388795853</c:v>
                </c:pt>
                <c:pt idx="26418">
                  <c:v>2.968429088593</c:v>
                </c:pt>
                <c:pt idx="26419">
                  <c:v>2.9684696197510001</c:v>
                </c:pt>
                <c:pt idx="26420">
                  <c:v>2.9685101509090002</c:v>
                </c:pt>
                <c:pt idx="26421">
                  <c:v>2.9685552120210001</c:v>
                </c:pt>
                <c:pt idx="26422">
                  <c:v>2.9686350822450001</c:v>
                </c:pt>
                <c:pt idx="26423">
                  <c:v>2.9687907695770002</c:v>
                </c:pt>
                <c:pt idx="26424">
                  <c:v>2.96884226799</c:v>
                </c:pt>
                <c:pt idx="26425">
                  <c:v>2.968938112259</c:v>
                </c:pt>
                <c:pt idx="26426">
                  <c:v>2.9689879417420002</c:v>
                </c:pt>
                <c:pt idx="26427">
                  <c:v>2.9690871238710002</c:v>
                </c:pt>
                <c:pt idx="26428">
                  <c:v>2.9691762924190002</c:v>
                </c:pt>
                <c:pt idx="26429">
                  <c:v>2.969363689423</c:v>
                </c:pt>
                <c:pt idx="26430">
                  <c:v>2.9694449901579998</c:v>
                </c:pt>
                <c:pt idx="26431">
                  <c:v>2.9695408344269998</c:v>
                </c:pt>
                <c:pt idx="26432">
                  <c:v>2.9696230888369999</c:v>
                </c:pt>
                <c:pt idx="26433">
                  <c:v>2.9697482585909998</c:v>
                </c:pt>
                <c:pt idx="26434">
                  <c:v>2.9698266983030002</c:v>
                </c:pt>
                <c:pt idx="26435">
                  <c:v>2.9699087142940002</c:v>
                </c:pt>
                <c:pt idx="26436">
                  <c:v>2.9699609279630002</c:v>
                </c:pt>
                <c:pt idx="26437">
                  <c:v>2.9700083732599998</c:v>
                </c:pt>
                <c:pt idx="26438">
                  <c:v>2.9700560569759999</c:v>
                </c:pt>
                <c:pt idx="26439">
                  <c:v>2.9701061248779999</c:v>
                </c:pt>
                <c:pt idx="26440">
                  <c:v>2.970153808594</c:v>
                </c:pt>
                <c:pt idx="26441">
                  <c:v>2.9702069759369998</c:v>
                </c:pt>
                <c:pt idx="26442">
                  <c:v>2.9702885150910001</c:v>
                </c:pt>
                <c:pt idx="26443">
                  <c:v>2.9703702926640001</c:v>
                </c:pt>
                <c:pt idx="26444">
                  <c:v>2.9706795215609998</c:v>
                </c:pt>
                <c:pt idx="26445">
                  <c:v>2.9707691669459999</c:v>
                </c:pt>
                <c:pt idx="26446">
                  <c:v>2.9711265563959999</c:v>
                </c:pt>
                <c:pt idx="26447">
                  <c:v>2.9712548255920002</c:v>
                </c:pt>
                <c:pt idx="26448">
                  <c:v>2.9713528156279998</c:v>
                </c:pt>
                <c:pt idx="26449">
                  <c:v>2.9714543819429999</c:v>
                </c:pt>
                <c:pt idx="26450">
                  <c:v>2.9715118408199999</c:v>
                </c:pt>
                <c:pt idx="26451">
                  <c:v>2.9715685844420001</c:v>
                </c:pt>
                <c:pt idx="26452">
                  <c:v>2.9716298580170002</c:v>
                </c:pt>
                <c:pt idx="26453">
                  <c:v>2.9716956615450001</c:v>
                </c:pt>
                <c:pt idx="26454">
                  <c:v>2.9717628955839999</c:v>
                </c:pt>
                <c:pt idx="26455">
                  <c:v>2.9718368053440001</c:v>
                </c:pt>
                <c:pt idx="26456">
                  <c:v>2.971908330917</c:v>
                </c:pt>
                <c:pt idx="26457">
                  <c:v>2.9719841480259999</c:v>
                </c:pt>
                <c:pt idx="26458">
                  <c:v>2.9720625877379998</c:v>
                </c:pt>
                <c:pt idx="26459">
                  <c:v>2.9721431732179999</c:v>
                </c:pt>
                <c:pt idx="26460">
                  <c:v>2.9722177982329998</c:v>
                </c:pt>
                <c:pt idx="26461">
                  <c:v>2.9722938537600001</c:v>
                </c:pt>
                <c:pt idx="26462">
                  <c:v>2.9723699092859999</c:v>
                </c:pt>
                <c:pt idx="26463">
                  <c:v>2.9724390506740002</c:v>
                </c:pt>
                <c:pt idx="26464">
                  <c:v>2.9725060462949999</c:v>
                </c:pt>
                <c:pt idx="26465">
                  <c:v>2.97256398201</c:v>
                </c:pt>
                <c:pt idx="26466">
                  <c:v>2.9726207256319999</c:v>
                </c:pt>
                <c:pt idx="26467">
                  <c:v>2.9727234840390002</c:v>
                </c:pt>
                <c:pt idx="26468">
                  <c:v>2.9728181362149999</c:v>
                </c:pt>
                <c:pt idx="26469">
                  <c:v>2.9729015827179999</c:v>
                </c:pt>
                <c:pt idx="26470">
                  <c:v>2.9729778766630002</c:v>
                </c:pt>
                <c:pt idx="26471">
                  <c:v>2.9730968475339998</c:v>
                </c:pt>
                <c:pt idx="26472">
                  <c:v>2.9733898639679999</c:v>
                </c:pt>
                <c:pt idx="26473">
                  <c:v>2.9734625816350002</c:v>
                </c:pt>
                <c:pt idx="26474">
                  <c:v>2.9735236167910002</c:v>
                </c:pt>
                <c:pt idx="26475">
                  <c:v>2.9735655784609998</c:v>
                </c:pt>
                <c:pt idx="26476">
                  <c:v>2.973622560501</c:v>
                </c:pt>
                <c:pt idx="26477">
                  <c:v>2.9736855030060001</c:v>
                </c:pt>
                <c:pt idx="26478">
                  <c:v>2.973751544952</c:v>
                </c:pt>
                <c:pt idx="26479">
                  <c:v>2.973820924759</c:v>
                </c:pt>
                <c:pt idx="26480">
                  <c:v>2.973864555359</c:v>
                </c:pt>
                <c:pt idx="26481">
                  <c:v>2.9739074707030002</c:v>
                </c:pt>
                <c:pt idx="26482">
                  <c:v>2.9739480018619999</c:v>
                </c:pt>
                <c:pt idx="26483">
                  <c:v>2.9739949703219999</c:v>
                </c:pt>
                <c:pt idx="26484">
                  <c:v>2.9740581512449999</c:v>
                </c:pt>
                <c:pt idx="26485">
                  <c:v>2.9743683338169999</c:v>
                </c:pt>
                <c:pt idx="26486">
                  <c:v>2.9745512008669999</c:v>
                </c:pt>
                <c:pt idx="26487">
                  <c:v>2.9746272563930001</c:v>
                </c:pt>
                <c:pt idx="26488">
                  <c:v>2.9747014045719999</c:v>
                </c:pt>
                <c:pt idx="26489">
                  <c:v>2.974778652191</c:v>
                </c:pt>
                <c:pt idx="26490">
                  <c:v>2.9748294353490001</c:v>
                </c:pt>
                <c:pt idx="26491">
                  <c:v>2.974905729294</c:v>
                </c:pt>
                <c:pt idx="26492">
                  <c:v>2.9750704765320002</c:v>
                </c:pt>
                <c:pt idx="26493">
                  <c:v>2.975155353546</c:v>
                </c:pt>
                <c:pt idx="26494">
                  <c:v>2.9752385616299999</c:v>
                </c:pt>
                <c:pt idx="26495">
                  <c:v>2.9753186702729999</c:v>
                </c:pt>
                <c:pt idx="26496">
                  <c:v>2.9754710197450001</c:v>
                </c:pt>
                <c:pt idx="26497">
                  <c:v>2.975573778152</c:v>
                </c:pt>
                <c:pt idx="26498">
                  <c:v>2.975723743439</c:v>
                </c:pt>
                <c:pt idx="26499">
                  <c:v>2.976067066193</c:v>
                </c:pt>
                <c:pt idx="26500">
                  <c:v>2.9762690067289999</c:v>
                </c:pt>
                <c:pt idx="26501">
                  <c:v>2.9765980243680001</c:v>
                </c:pt>
                <c:pt idx="26502">
                  <c:v>2.9769232273099999</c:v>
                </c:pt>
                <c:pt idx="26503">
                  <c:v>2.977106809616</c:v>
                </c:pt>
                <c:pt idx="26504">
                  <c:v>2.9771926403050002</c:v>
                </c:pt>
                <c:pt idx="26505">
                  <c:v>2.9772779941560001</c:v>
                </c:pt>
                <c:pt idx="26506">
                  <c:v>2.9773566722870002</c:v>
                </c:pt>
                <c:pt idx="26507">
                  <c:v>2.9774353504179998</c:v>
                </c:pt>
                <c:pt idx="26508">
                  <c:v>2.9774880409239999</c:v>
                </c:pt>
                <c:pt idx="26509">
                  <c:v>2.9775776863100001</c:v>
                </c:pt>
                <c:pt idx="26510">
                  <c:v>2.977886199951</c:v>
                </c:pt>
                <c:pt idx="26511">
                  <c:v>2.9779727458949998</c:v>
                </c:pt>
                <c:pt idx="26512">
                  <c:v>2.9780251979829999</c:v>
                </c:pt>
                <c:pt idx="26513">
                  <c:v>2.9781138896939998</c:v>
                </c:pt>
                <c:pt idx="26514">
                  <c:v>2.978196620941</c:v>
                </c:pt>
                <c:pt idx="26515">
                  <c:v>2.9782733917240001</c:v>
                </c:pt>
                <c:pt idx="26516">
                  <c:v>2.9783580303189998</c:v>
                </c:pt>
                <c:pt idx="26517">
                  <c:v>2.9784719944</c:v>
                </c:pt>
                <c:pt idx="26518">
                  <c:v>2.9785568714139998</c:v>
                </c:pt>
                <c:pt idx="26519">
                  <c:v>2.9786303043369999</c:v>
                </c:pt>
                <c:pt idx="26520">
                  <c:v>2.9786815643310001</c:v>
                </c:pt>
                <c:pt idx="26521">
                  <c:v>2.9787621498110002</c:v>
                </c:pt>
                <c:pt idx="26522">
                  <c:v>2.9788141250610001</c:v>
                </c:pt>
                <c:pt idx="26523">
                  <c:v>2.9788999557500002</c:v>
                </c:pt>
                <c:pt idx="26524">
                  <c:v>2.979235649109</c:v>
                </c:pt>
                <c:pt idx="26525">
                  <c:v>2.979389190674</c:v>
                </c:pt>
                <c:pt idx="26526">
                  <c:v>2.9796566963200002</c:v>
                </c:pt>
                <c:pt idx="26527">
                  <c:v>2.9798264503479999</c:v>
                </c:pt>
                <c:pt idx="26528">
                  <c:v>2.9799587726590002</c:v>
                </c:pt>
                <c:pt idx="26529">
                  <c:v>2.980125427246</c:v>
                </c:pt>
                <c:pt idx="26530">
                  <c:v>2.9801700115199998</c:v>
                </c:pt>
                <c:pt idx="26531">
                  <c:v>2.9802222251889998</c:v>
                </c:pt>
                <c:pt idx="26532">
                  <c:v>2.980278491974</c:v>
                </c:pt>
                <c:pt idx="26533">
                  <c:v>2.9803323745729999</c:v>
                </c:pt>
                <c:pt idx="26534">
                  <c:v>2.980395555496</c:v>
                </c:pt>
                <c:pt idx="26535">
                  <c:v>2.9804639816280001</c:v>
                </c:pt>
                <c:pt idx="26536">
                  <c:v>2.9805340766909998</c:v>
                </c:pt>
                <c:pt idx="26537">
                  <c:v>2.9806163310999998</c:v>
                </c:pt>
                <c:pt idx="26538">
                  <c:v>2.9807016849519998</c:v>
                </c:pt>
                <c:pt idx="26539">
                  <c:v>2.9807832241060002</c:v>
                </c:pt>
                <c:pt idx="26540">
                  <c:v>2.9808654785159998</c:v>
                </c:pt>
                <c:pt idx="26541">
                  <c:v>2.9809479713439999</c:v>
                </c:pt>
                <c:pt idx="26542">
                  <c:v>2.9810359478000001</c:v>
                </c:pt>
                <c:pt idx="26543">
                  <c:v>2.9811253547669998</c:v>
                </c:pt>
                <c:pt idx="26544">
                  <c:v>2.9812059402469999</c:v>
                </c:pt>
                <c:pt idx="26545">
                  <c:v>2.9812862873079999</c:v>
                </c:pt>
                <c:pt idx="26546">
                  <c:v>2.981363534927</c:v>
                </c:pt>
                <c:pt idx="26547">
                  <c:v>2.9814355373380002</c:v>
                </c:pt>
                <c:pt idx="26548">
                  <c:v>2.9815049171450001</c:v>
                </c:pt>
                <c:pt idx="26549">
                  <c:v>2.9815745353700001</c:v>
                </c:pt>
                <c:pt idx="26550">
                  <c:v>2.9816381931299998</c:v>
                </c:pt>
                <c:pt idx="26551">
                  <c:v>2.981694936752</c:v>
                </c:pt>
                <c:pt idx="26552">
                  <c:v>2.9817442893980002</c:v>
                </c:pt>
                <c:pt idx="26553">
                  <c:v>2.9818353652949998</c:v>
                </c:pt>
                <c:pt idx="26554">
                  <c:v>2.981947660446</c:v>
                </c:pt>
                <c:pt idx="26555">
                  <c:v>2.9820599555970002</c:v>
                </c:pt>
                <c:pt idx="26556">
                  <c:v>2.9821305274959999</c:v>
                </c:pt>
                <c:pt idx="26557">
                  <c:v>2.9822254180910002</c:v>
                </c:pt>
                <c:pt idx="26558">
                  <c:v>2.9823112487789998</c:v>
                </c:pt>
                <c:pt idx="26559">
                  <c:v>2.9823806285860002</c:v>
                </c:pt>
                <c:pt idx="26560">
                  <c:v>2.982446193695</c:v>
                </c:pt>
                <c:pt idx="26561">
                  <c:v>2.98251414299</c:v>
                </c:pt>
                <c:pt idx="26562">
                  <c:v>2.9825792312620001</c:v>
                </c:pt>
                <c:pt idx="26563">
                  <c:v>2.9826195240020001</c:v>
                </c:pt>
                <c:pt idx="26564">
                  <c:v>2.982660531998</c:v>
                </c:pt>
                <c:pt idx="26565">
                  <c:v>2.9827177524569999</c:v>
                </c:pt>
                <c:pt idx="26566">
                  <c:v>2.9827561378479999</c:v>
                </c:pt>
                <c:pt idx="26567">
                  <c:v>2.9827926158909999</c:v>
                </c:pt>
                <c:pt idx="26568">
                  <c:v>2.9828288555150002</c:v>
                </c:pt>
                <c:pt idx="26569">
                  <c:v>2.9828722476960001</c:v>
                </c:pt>
                <c:pt idx="26570">
                  <c:v>2.982915639877</c:v>
                </c:pt>
                <c:pt idx="26571">
                  <c:v>2.9829845428469999</c:v>
                </c:pt>
                <c:pt idx="26572">
                  <c:v>2.9830589294430001</c:v>
                </c:pt>
                <c:pt idx="26573">
                  <c:v>2.9831314086909999</c:v>
                </c:pt>
                <c:pt idx="26574">
                  <c:v>2.9832017421720001</c:v>
                </c:pt>
                <c:pt idx="26575">
                  <c:v>2.9832708835599999</c:v>
                </c:pt>
                <c:pt idx="26576">
                  <c:v>2.9833226203919998</c:v>
                </c:pt>
                <c:pt idx="26577">
                  <c:v>2.9833729267120002</c:v>
                </c:pt>
                <c:pt idx="26578">
                  <c:v>2.9834458827970001</c:v>
                </c:pt>
                <c:pt idx="26579">
                  <c:v>2.983495950699</c:v>
                </c:pt>
                <c:pt idx="26580">
                  <c:v>2.9835407733919999</c:v>
                </c:pt>
                <c:pt idx="26581">
                  <c:v>2.9838550090789999</c:v>
                </c:pt>
                <c:pt idx="26582">
                  <c:v>2.9840860366820001</c:v>
                </c:pt>
                <c:pt idx="26583">
                  <c:v>2.9841969013209999</c:v>
                </c:pt>
                <c:pt idx="26584">
                  <c:v>2.984561681747</c:v>
                </c:pt>
                <c:pt idx="26585">
                  <c:v>2.9848959445949999</c:v>
                </c:pt>
                <c:pt idx="26586">
                  <c:v>2.9849832057949999</c:v>
                </c:pt>
                <c:pt idx="26587">
                  <c:v>2.9850668907169999</c:v>
                </c:pt>
                <c:pt idx="26588">
                  <c:v>2.9851818084719999</c:v>
                </c:pt>
                <c:pt idx="26589">
                  <c:v>2.9852981567380001</c:v>
                </c:pt>
                <c:pt idx="26590">
                  <c:v>2.9855127334590001</c:v>
                </c:pt>
                <c:pt idx="26591">
                  <c:v>2.9858300685880002</c:v>
                </c:pt>
                <c:pt idx="26592">
                  <c:v>2.985934257507</c:v>
                </c:pt>
                <c:pt idx="26593">
                  <c:v>2.986005306244</c:v>
                </c:pt>
                <c:pt idx="26594">
                  <c:v>2.9860463142400002</c:v>
                </c:pt>
                <c:pt idx="26595">
                  <c:v>2.9860935211180002</c:v>
                </c:pt>
                <c:pt idx="26596">
                  <c:v>2.9861338138579998</c:v>
                </c:pt>
                <c:pt idx="26597">
                  <c:v>2.9861812591549999</c:v>
                </c:pt>
                <c:pt idx="26598">
                  <c:v>2.9862298965449998</c:v>
                </c:pt>
                <c:pt idx="26599">
                  <c:v>2.9862802028659998</c:v>
                </c:pt>
                <c:pt idx="26600">
                  <c:v>2.9863286018370001</c:v>
                </c:pt>
                <c:pt idx="26601">
                  <c:v>2.9864103794100001</c:v>
                </c:pt>
                <c:pt idx="26602">
                  <c:v>2.9864587783809999</c:v>
                </c:pt>
                <c:pt idx="26603">
                  <c:v>2.9865021705629999</c:v>
                </c:pt>
                <c:pt idx="26604">
                  <c:v>2.98654794693</c:v>
                </c:pt>
                <c:pt idx="26605">
                  <c:v>2.9865968227390001</c:v>
                </c:pt>
                <c:pt idx="26606">
                  <c:v>2.9866404533390001</c:v>
                </c:pt>
                <c:pt idx="26607">
                  <c:v>2.98668384552</c:v>
                </c:pt>
                <c:pt idx="26608">
                  <c:v>2.9867310523990001</c:v>
                </c:pt>
                <c:pt idx="26609">
                  <c:v>2.9867842197419998</c:v>
                </c:pt>
                <c:pt idx="26610">
                  <c:v>2.9868624210360002</c:v>
                </c:pt>
                <c:pt idx="26611">
                  <c:v>2.9870176315310002</c:v>
                </c:pt>
                <c:pt idx="26612">
                  <c:v>2.987315177917</c:v>
                </c:pt>
                <c:pt idx="26613">
                  <c:v>2.9874083995820002</c:v>
                </c:pt>
                <c:pt idx="26614">
                  <c:v>2.987503528595</c:v>
                </c:pt>
                <c:pt idx="26615">
                  <c:v>2.9876072406769998</c:v>
                </c:pt>
                <c:pt idx="26616">
                  <c:v>2.9876685142519999</c:v>
                </c:pt>
                <c:pt idx="26617">
                  <c:v>2.9877359867100002</c:v>
                </c:pt>
                <c:pt idx="26618">
                  <c:v>2.987801551819</c:v>
                </c:pt>
                <c:pt idx="26619">
                  <c:v>2.9878699779510001</c:v>
                </c:pt>
                <c:pt idx="26620">
                  <c:v>2.9879398345950001</c:v>
                </c:pt>
                <c:pt idx="26621">
                  <c:v>2.9880099296570002</c:v>
                </c:pt>
                <c:pt idx="26622">
                  <c:v>2.9880781173709998</c:v>
                </c:pt>
                <c:pt idx="26623">
                  <c:v>2.98814535141</c:v>
                </c:pt>
                <c:pt idx="26624">
                  <c:v>2.9882137775420001</c:v>
                </c:pt>
                <c:pt idx="26625">
                  <c:v>2.988275766373</c:v>
                </c:pt>
                <c:pt idx="26626">
                  <c:v>2.9883830547330001</c:v>
                </c:pt>
                <c:pt idx="26627">
                  <c:v>2.988474845886</c:v>
                </c:pt>
                <c:pt idx="26628">
                  <c:v>2.988597154617</c:v>
                </c:pt>
                <c:pt idx="26629">
                  <c:v>2.9888110160829999</c:v>
                </c:pt>
                <c:pt idx="26630">
                  <c:v>2.989109754562</c:v>
                </c:pt>
                <c:pt idx="26631">
                  <c:v>2.9893565177919998</c:v>
                </c:pt>
                <c:pt idx="26632">
                  <c:v>2.9894464015960001</c:v>
                </c:pt>
                <c:pt idx="26633">
                  <c:v>2.9895343780519998</c:v>
                </c:pt>
                <c:pt idx="26634">
                  <c:v>2.9896144866940002</c:v>
                </c:pt>
                <c:pt idx="26635">
                  <c:v>2.9899122715000002</c:v>
                </c:pt>
                <c:pt idx="26636">
                  <c:v>2.9900176525119999</c:v>
                </c:pt>
                <c:pt idx="26637">
                  <c:v>2.9901289939879998</c:v>
                </c:pt>
                <c:pt idx="26638">
                  <c:v>2.990271091461</c:v>
                </c:pt>
                <c:pt idx="26639">
                  <c:v>2.9903235435490001</c:v>
                </c:pt>
                <c:pt idx="26640">
                  <c:v>2.9903752803799999</c:v>
                </c:pt>
                <c:pt idx="26641">
                  <c:v>2.9904232025150002</c:v>
                </c:pt>
                <c:pt idx="26642">
                  <c:v>2.990463018417</c:v>
                </c:pt>
                <c:pt idx="26643">
                  <c:v>2.990506649017</c:v>
                </c:pt>
                <c:pt idx="26644">
                  <c:v>2.990551948547</c:v>
                </c:pt>
                <c:pt idx="26645">
                  <c:v>2.9905920028690001</c:v>
                </c:pt>
                <c:pt idx="26646">
                  <c:v>2.99063205719</c:v>
                </c:pt>
                <c:pt idx="26647">
                  <c:v>2.9906783103939998</c:v>
                </c:pt>
                <c:pt idx="26648">
                  <c:v>2.9907188415529999</c:v>
                </c:pt>
                <c:pt idx="26649">
                  <c:v>2.9907648563390001</c:v>
                </c:pt>
                <c:pt idx="26650">
                  <c:v>2.9908077716829999</c:v>
                </c:pt>
                <c:pt idx="26651">
                  <c:v>2.9908771514889998</c:v>
                </c:pt>
                <c:pt idx="26652">
                  <c:v>2.990926980972</c:v>
                </c:pt>
                <c:pt idx="26653">
                  <c:v>2.990978956223</c:v>
                </c:pt>
                <c:pt idx="26654">
                  <c:v>2.9910304546359998</c:v>
                </c:pt>
                <c:pt idx="26655">
                  <c:v>2.9910771846770001</c:v>
                </c:pt>
                <c:pt idx="26656">
                  <c:v>2.9911251068119999</c:v>
                </c:pt>
                <c:pt idx="26657">
                  <c:v>2.991171121597</c:v>
                </c:pt>
                <c:pt idx="26658">
                  <c:v>2.9912171363829998</c:v>
                </c:pt>
                <c:pt idx="26659">
                  <c:v>2.991271734238</c:v>
                </c:pt>
                <c:pt idx="26660">
                  <c:v>2.991331338882</c:v>
                </c:pt>
                <c:pt idx="26661">
                  <c:v>2.9914643764500002</c:v>
                </c:pt>
                <c:pt idx="26662">
                  <c:v>2.9918048381809998</c:v>
                </c:pt>
                <c:pt idx="26663">
                  <c:v>2.9920623302460001</c:v>
                </c:pt>
                <c:pt idx="26664">
                  <c:v>2.9921581745150001</c:v>
                </c:pt>
                <c:pt idx="26665">
                  <c:v>2.9922564029690002</c:v>
                </c:pt>
                <c:pt idx="26666">
                  <c:v>2.992353200912</c:v>
                </c:pt>
                <c:pt idx="26667">
                  <c:v>2.9924452304839999</c:v>
                </c:pt>
                <c:pt idx="26668">
                  <c:v>2.99258518219</c:v>
                </c:pt>
                <c:pt idx="26669">
                  <c:v>2.992684602737</c:v>
                </c:pt>
                <c:pt idx="26670">
                  <c:v>2.9927823543550001</c:v>
                </c:pt>
                <c:pt idx="26671">
                  <c:v>2.9928770065310002</c:v>
                </c:pt>
                <c:pt idx="26672">
                  <c:v>2.9930062294009998</c:v>
                </c:pt>
                <c:pt idx="26673">
                  <c:v>2.9932334423069999</c:v>
                </c:pt>
                <c:pt idx="26674">
                  <c:v>2.9935655593870001</c:v>
                </c:pt>
                <c:pt idx="26675">
                  <c:v>2.9938333034519999</c:v>
                </c:pt>
                <c:pt idx="26676">
                  <c:v>2.9939115047449998</c:v>
                </c:pt>
                <c:pt idx="26677">
                  <c:v>2.9940190315250002</c:v>
                </c:pt>
                <c:pt idx="26678">
                  <c:v>2.994132041931</c:v>
                </c:pt>
                <c:pt idx="26679">
                  <c:v>2.9943065643310001</c:v>
                </c:pt>
                <c:pt idx="26680">
                  <c:v>2.994430065155</c:v>
                </c:pt>
                <c:pt idx="26681">
                  <c:v>2.9945113658909999</c:v>
                </c:pt>
                <c:pt idx="26682">
                  <c:v>2.9945986270899998</c:v>
                </c:pt>
                <c:pt idx="26683">
                  <c:v>2.9946873188019998</c:v>
                </c:pt>
                <c:pt idx="26684">
                  <c:v>2.9947664737699999</c:v>
                </c:pt>
                <c:pt idx="26685">
                  <c:v>2.994885206223</c:v>
                </c:pt>
                <c:pt idx="26686">
                  <c:v>2.9951877593990002</c:v>
                </c:pt>
                <c:pt idx="26687">
                  <c:v>2.9953548908230001</c:v>
                </c:pt>
                <c:pt idx="26688">
                  <c:v>2.9956758022310002</c:v>
                </c:pt>
                <c:pt idx="26689">
                  <c:v>2.99591588974</c:v>
                </c:pt>
                <c:pt idx="26690">
                  <c:v>2.9960253238679999</c:v>
                </c:pt>
                <c:pt idx="26691">
                  <c:v>2.9961309432980001</c:v>
                </c:pt>
                <c:pt idx="26692">
                  <c:v>2.9963941574100001</c:v>
                </c:pt>
                <c:pt idx="26693">
                  <c:v>2.996514081955</c:v>
                </c:pt>
                <c:pt idx="26694">
                  <c:v>2.9966020584109998</c:v>
                </c:pt>
                <c:pt idx="26695">
                  <c:v>2.9966838359830001</c:v>
                </c:pt>
                <c:pt idx="26696">
                  <c:v>2.9967367649079999</c:v>
                </c:pt>
                <c:pt idx="26697">
                  <c:v>2.996777057648</c:v>
                </c:pt>
                <c:pt idx="26698">
                  <c:v>2.9968216419220002</c:v>
                </c:pt>
                <c:pt idx="26699">
                  <c:v>2.9968700408940001</c:v>
                </c:pt>
                <c:pt idx="26700">
                  <c:v>2.9969143867489998</c:v>
                </c:pt>
                <c:pt idx="26701">
                  <c:v>2.9969530105589999</c:v>
                </c:pt>
                <c:pt idx="26702">
                  <c:v>2.996995210648</c:v>
                </c:pt>
                <c:pt idx="26703">
                  <c:v>2.9970376491550001</c:v>
                </c:pt>
                <c:pt idx="26704">
                  <c:v>2.9970812797550002</c:v>
                </c:pt>
                <c:pt idx="26705">
                  <c:v>2.997190713882</c:v>
                </c:pt>
                <c:pt idx="26706">
                  <c:v>2.9975211620329998</c:v>
                </c:pt>
                <c:pt idx="26707">
                  <c:v>2.9978489875790002</c:v>
                </c:pt>
                <c:pt idx="26708">
                  <c:v>2.9982130527500002</c:v>
                </c:pt>
                <c:pt idx="26709">
                  <c:v>2.9985272884369998</c:v>
                </c:pt>
                <c:pt idx="26710">
                  <c:v>2.9988741874690001</c:v>
                </c:pt>
                <c:pt idx="26711">
                  <c:v>2.9990212917329999</c:v>
                </c:pt>
                <c:pt idx="26712">
                  <c:v>2.99933385849</c:v>
                </c:pt>
                <c:pt idx="26713">
                  <c:v>2.999577999115</c:v>
                </c:pt>
                <c:pt idx="26714">
                  <c:v>2.9997005462650002</c:v>
                </c:pt>
                <c:pt idx="26715">
                  <c:v>2.999809980392</c:v>
                </c:pt>
                <c:pt idx="26716">
                  <c:v>3.0001444816589999</c:v>
                </c:pt>
                <c:pt idx="26717">
                  <c:v>3.000235557556</c:v>
                </c:pt>
                <c:pt idx="26718">
                  <c:v>3.0003199577330002</c:v>
                </c:pt>
                <c:pt idx="26719">
                  <c:v>3.0004076957699999</c:v>
                </c:pt>
                <c:pt idx="26720">
                  <c:v>3.000493526459</c:v>
                </c:pt>
                <c:pt idx="26721">
                  <c:v>3.0005753040309999</c:v>
                </c:pt>
                <c:pt idx="26722">
                  <c:v>3.0006568431849998</c:v>
                </c:pt>
                <c:pt idx="26723">
                  <c:v>3.0007402896880002</c:v>
                </c:pt>
                <c:pt idx="26724">
                  <c:v>3.000824928284</c:v>
                </c:pt>
                <c:pt idx="26725">
                  <c:v>3.0009472370150001</c:v>
                </c:pt>
                <c:pt idx="26726">
                  <c:v>3.0012879371640002</c:v>
                </c:pt>
                <c:pt idx="26727">
                  <c:v>3.001609563828</c:v>
                </c:pt>
                <c:pt idx="26728">
                  <c:v>3.00168466568</c:v>
                </c:pt>
                <c:pt idx="26729">
                  <c:v>3.001768112183</c:v>
                </c:pt>
                <c:pt idx="26730">
                  <c:v>3.0018441677090002</c:v>
                </c:pt>
                <c:pt idx="26731">
                  <c:v>3.0019528865809999</c:v>
                </c:pt>
                <c:pt idx="26732">
                  <c:v>3.0020859241490001</c:v>
                </c:pt>
                <c:pt idx="26733">
                  <c:v>3.002160549164</c:v>
                </c:pt>
                <c:pt idx="26734">
                  <c:v>3.002237319946</c:v>
                </c:pt>
                <c:pt idx="26735">
                  <c:v>3.0023250579830001</c:v>
                </c:pt>
                <c:pt idx="26736">
                  <c:v>3.0024147033689998</c:v>
                </c:pt>
                <c:pt idx="26737">
                  <c:v>3.0024604797359999</c:v>
                </c:pt>
                <c:pt idx="26738">
                  <c:v>3.002504110336</c:v>
                </c:pt>
                <c:pt idx="26739">
                  <c:v>3.0026028156279998</c:v>
                </c:pt>
                <c:pt idx="26740">
                  <c:v>3.0026538372039999</c:v>
                </c:pt>
                <c:pt idx="26741">
                  <c:v>3.0027444362639999</c:v>
                </c:pt>
                <c:pt idx="26742">
                  <c:v>3.0028278827669999</c:v>
                </c:pt>
                <c:pt idx="26743">
                  <c:v>3.0029845237730002</c:v>
                </c:pt>
                <c:pt idx="26744">
                  <c:v>3.0033233165739999</c:v>
                </c:pt>
                <c:pt idx="26745">
                  <c:v>3.0034384727479999</c:v>
                </c:pt>
                <c:pt idx="26746">
                  <c:v>3.0035152435299999</c:v>
                </c:pt>
                <c:pt idx="26747">
                  <c:v>3.003623962402</c:v>
                </c:pt>
                <c:pt idx="26748">
                  <c:v>3.003768444061</c:v>
                </c:pt>
                <c:pt idx="26749">
                  <c:v>3.0038466453549999</c:v>
                </c:pt>
                <c:pt idx="26750">
                  <c:v>3.003962039948</c:v>
                </c:pt>
                <c:pt idx="26751">
                  <c:v>3.0040693283080002</c:v>
                </c:pt>
                <c:pt idx="26752">
                  <c:v>3.0042331218720002</c:v>
                </c:pt>
                <c:pt idx="26753">
                  <c:v>3.0043029785159998</c:v>
                </c:pt>
                <c:pt idx="26754">
                  <c:v>3.004364967346</c:v>
                </c:pt>
                <c:pt idx="26755">
                  <c:v>3.0044131278989998</c:v>
                </c:pt>
                <c:pt idx="26756">
                  <c:v>3.0044584274289998</c:v>
                </c:pt>
                <c:pt idx="26757">
                  <c:v>3.004499197006</c:v>
                </c:pt>
                <c:pt idx="26758">
                  <c:v>3.0045447349550001</c:v>
                </c:pt>
                <c:pt idx="26759">
                  <c:v>3.0046131610870002</c:v>
                </c:pt>
                <c:pt idx="26760">
                  <c:v>3.00488448143</c:v>
                </c:pt>
                <c:pt idx="26761">
                  <c:v>3.0050132274629999</c:v>
                </c:pt>
                <c:pt idx="26762">
                  <c:v>3.005077838898</c:v>
                </c:pt>
                <c:pt idx="26763">
                  <c:v>3.0051243305209998</c:v>
                </c:pt>
                <c:pt idx="26764">
                  <c:v>3.0051951408390001</c:v>
                </c:pt>
                <c:pt idx="26765">
                  <c:v>3.0052390098570001</c:v>
                </c:pt>
                <c:pt idx="26766">
                  <c:v>3.0052840709690001</c:v>
                </c:pt>
                <c:pt idx="26767">
                  <c:v>3.0053355693819999</c:v>
                </c:pt>
                <c:pt idx="26768">
                  <c:v>3.0053820610050002</c:v>
                </c:pt>
                <c:pt idx="26769">
                  <c:v>3.0054273605350001</c:v>
                </c:pt>
                <c:pt idx="26770">
                  <c:v>3.0054748058320002</c:v>
                </c:pt>
                <c:pt idx="26771">
                  <c:v>3.0055181980130001</c:v>
                </c:pt>
                <c:pt idx="26772">
                  <c:v>3.0055601596830002</c:v>
                </c:pt>
                <c:pt idx="26773">
                  <c:v>3.0056245327000002</c:v>
                </c:pt>
                <c:pt idx="26774">
                  <c:v>3.0057020187379999</c:v>
                </c:pt>
                <c:pt idx="26775">
                  <c:v>3.005782842636</c:v>
                </c:pt>
                <c:pt idx="26776">
                  <c:v>3.0058770179750001</c:v>
                </c:pt>
                <c:pt idx="26777">
                  <c:v>3.0059628486630001</c:v>
                </c:pt>
                <c:pt idx="26778">
                  <c:v>3.0060844421390001</c:v>
                </c:pt>
                <c:pt idx="26779">
                  <c:v>3.006443738937</c:v>
                </c:pt>
                <c:pt idx="26780">
                  <c:v>3.0065436363220002</c:v>
                </c:pt>
                <c:pt idx="26781">
                  <c:v>3.0065984725949999</c:v>
                </c:pt>
                <c:pt idx="26782">
                  <c:v>3.006652832031</c:v>
                </c:pt>
                <c:pt idx="26783">
                  <c:v>3.0067110061650002</c:v>
                </c:pt>
                <c:pt idx="26784">
                  <c:v>3.0067708492279999</c:v>
                </c:pt>
                <c:pt idx="26785">
                  <c:v>3.0068333148959998</c:v>
                </c:pt>
                <c:pt idx="26786">
                  <c:v>3.0068976879120002</c:v>
                </c:pt>
                <c:pt idx="26787">
                  <c:v>3.0069625377659999</c:v>
                </c:pt>
                <c:pt idx="26788">
                  <c:v>3.0070269107819998</c:v>
                </c:pt>
                <c:pt idx="26789">
                  <c:v>3.007090568542</c:v>
                </c:pt>
                <c:pt idx="26790">
                  <c:v>3.0071542263030002</c:v>
                </c:pt>
                <c:pt idx="26791">
                  <c:v>3.0072190761569999</c:v>
                </c:pt>
                <c:pt idx="26792">
                  <c:v>3.0072817802429999</c:v>
                </c:pt>
                <c:pt idx="26793">
                  <c:v>3.007341623306</c:v>
                </c:pt>
                <c:pt idx="26794">
                  <c:v>3.0074036121369998</c:v>
                </c:pt>
                <c:pt idx="26795">
                  <c:v>3.0074596405029999</c:v>
                </c:pt>
                <c:pt idx="26796">
                  <c:v>3.0075209140779999</c:v>
                </c:pt>
                <c:pt idx="26797">
                  <c:v>3.0075817108149998</c:v>
                </c:pt>
                <c:pt idx="26798">
                  <c:v>3.0076453685760001</c:v>
                </c:pt>
                <c:pt idx="26799">
                  <c:v>3.0077073574069999</c:v>
                </c:pt>
                <c:pt idx="26800">
                  <c:v>3.007763385773</c:v>
                </c:pt>
                <c:pt idx="26801">
                  <c:v>3.0078184604640001</c:v>
                </c:pt>
                <c:pt idx="26802">
                  <c:v>3.0078737735750001</c:v>
                </c:pt>
                <c:pt idx="26803">
                  <c:v>3.0079286098479998</c:v>
                </c:pt>
                <c:pt idx="26804">
                  <c:v>3.0079786777500002</c:v>
                </c:pt>
                <c:pt idx="26805">
                  <c:v>3.0080780982970001</c:v>
                </c:pt>
                <c:pt idx="26806">
                  <c:v>3.0081646442409999</c:v>
                </c:pt>
                <c:pt idx="26807">
                  <c:v>3.0084762573239998</c:v>
                </c:pt>
                <c:pt idx="26808">
                  <c:v>3.0085463523859999</c:v>
                </c:pt>
                <c:pt idx="26809">
                  <c:v>3.0086145401</c:v>
                </c:pt>
                <c:pt idx="26810">
                  <c:v>3.0086603164670001</c:v>
                </c:pt>
                <c:pt idx="26811">
                  <c:v>3.0087020397190001</c:v>
                </c:pt>
                <c:pt idx="26812">
                  <c:v>3.0087461471560002</c:v>
                </c:pt>
                <c:pt idx="26813">
                  <c:v>3.00879073143</c:v>
                </c:pt>
                <c:pt idx="26814">
                  <c:v>3.0088281631470002</c:v>
                </c:pt>
                <c:pt idx="26815">
                  <c:v>3.0088968276979999</c:v>
                </c:pt>
                <c:pt idx="26816">
                  <c:v>3.0091922283170001</c:v>
                </c:pt>
                <c:pt idx="26817">
                  <c:v>3.0092973709109998</c:v>
                </c:pt>
                <c:pt idx="26818">
                  <c:v>3.0093402862550001</c:v>
                </c:pt>
                <c:pt idx="26819">
                  <c:v>3.0093846321109998</c:v>
                </c:pt>
                <c:pt idx="26820">
                  <c:v>3.0094246864319998</c:v>
                </c:pt>
                <c:pt idx="26821">
                  <c:v>3.0094642639160001</c:v>
                </c:pt>
                <c:pt idx="26822">
                  <c:v>3.0094995498660002</c:v>
                </c:pt>
                <c:pt idx="26823">
                  <c:v>3.0095376968380001</c:v>
                </c:pt>
                <c:pt idx="26824">
                  <c:v>3.0095770359039999</c:v>
                </c:pt>
                <c:pt idx="26825">
                  <c:v>3.0096223354339999</c:v>
                </c:pt>
                <c:pt idx="26826">
                  <c:v>3.009669542313</c:v>
                </c:pt>
                <c:pt idx="26827">
                  <c:v>3.009715080261</c:v>
                </c:pt>
                <c:pt idx="26828">
                  <c:v>3.0097835063930001</c:v>
                </c:pt>
                <c:pt idx="26829">
                  <c:v>3.0098288059230001</c:v>
                </c:pt>
                <c:pt idx="26830">
                  <c:v>3.0098762512210002</c:v>
                </c:pt>
                <c:pt idx="26831">
                  <c:v>3.0099515914919999</c:v>
                </c:pt>
                <c:pt idx="26832">
                  <c:v>3.010002851486</c:v>
                </c:pt>
                <c:pt idx="26833">
                  <c:v>3.0100522041320001</c:v>
                </c:pt>
                <c:pt idx="26834">
                  <c:v>3.0100967884059999</c:v>
                </c:pt>
                <c:pt idx="26835">
                  <c:v>3.0101392269130001</c:v>
                </c:pt>
                <c:pt idx="26836">
                  <c:v>3.010184288025</c:v>
                </c:pt>
                <c:pt idx="26837">
                  <c:v>3.0102326869959999</c:v>
                </c:pt>
                <c:pt idx="26838">
                  <c:v>3.0102796554569999</c:v>
                </c:pt>
                <c:pt idx="26839">
                  <c:v>3.0103354454039999</c:v>
                </c:pt>
                <c:pt idx="26840">
                  <c:v>3.010393619537</c:v>
                </c:pt>
                <c:pt idx="26841">
                  <c:v>3.0104482173920002</c:v>
                </c:pt>
                <c:pt idx="26842">
                  <c:v>3.0108325481409999</c:v>
                </c:pt>
                <c:pt idx="26843">
                  <c:v>3.010925531387</c:v>
                </c:pt>
                <c:pt idx="26844">
                  <c:v>3.0110146999360001</c:v>
                </c:pt>
                <c:pt idx="26845">
                  <c:v>3.0111045837399999</c:v>
                </c:pt>
                <c:pt idx="26846">
                  <c:v>3.0111978054050001</c:v>
                </c:pt>
                <c:pt idx="26847">
                  <c:v>3.011291503906</c:v>
                </c:pt>
                <c:pt idx="26848">
                  <c:v>3.0113952159880002</c:v>
                </c:pt>
                <c:pt idx="26849">
                  <c:v>3.0114560127260002</c:v>
                </c:pt>
                <c:pt idx="26850">
                  <c:v>3.0115141868589999</c:v>
                </c:pt>
                <c:pt idx="26851">
                  <c:v>3.0115711689000002</c:v>
                </c:pt>
                <c:pt idx="26852">
                  <c:v>3.0116322040560002</c:v>
                </c:pt>
                <c:pt idx="26853">
                  <c:v>3.0116982460020001</c:v>
                </c:pt>
                <c:pt idx="26854">
                  <c:v>3.0117592811580001</c:v>
                </c:pt>
                <c:pt idx="26855">
                  <c:v>3.0118205547330001</c:v>
                </c:pt>
                <c:pt idx="26856">
                  <c:v>3.0118823051449999</c:v>
                </c:pt>
                <c:pt idx="26857">
                  <c:v>3.0119459629060001</c:v>
                </c:pt>
                <c:pt idx="26858">
                  <c:v>3.0120007991789999</c:v>
                </c:pt>
                <c:pt idx="26859">
                  <c:v>3.0120956897740001</c:v>
                </c:pt>
                <c:pt idx="26860">
                  <c:v>3.012189865112</c:v>
                </c:pt>
                <c:pt idx="26861">
                  <c:v>3.012273311615</c:v>
                </c:pt>
                <c:pt idx="26862">
                  <c:v>3.012402296066</c:v>
                </c:pt>
                <c:pt idx="26863">
                  <c:v>3.0124499797820001</c:v>
                </c:pt>
                <c:pt idx="26864">
                  <c:v>3.0125057697300002</c:v>
                </c:pt>
                <c:pt idx="26865">
                  <c:v>3.0125589370729999</c:v>
                </c:pt>
                <c:pt idx="26866">
                  <c:v>3.01260972023</c:v>
                </c:pt>
                <c:pt idx="26867">
                  <c:v>3.012660503387</c:v>
                </c:pt>
                <c:pt idx="26868">
                  <c:v>3.0127067565919998</c:v>
                </c:pt>
                <c:pt idx="26869">
                  <c:v>3.0128030776979999</c:v>
                </c:pt>
                <c:pt idx="26870">
                  <c:v>3.012888908386</c:v>
                </c:pt>
                <c:pt idx="26871">
                  <c:v>3.0131909847260001</c:v>
                </c:pt>
                <c:pt idx="26872">
                  <c:v>3.0134353637700002</c:v>
                </c:pt>
                <c:pt idx="26873">
                  <c:v>3.013481855392</c:v>
                </c:pt>
                <c:pt idx="26874">
                  <c:v>3.0135569572450001</c:v>
                </c:pt>
                <c:pt idx="26875">
                  <c:v>3.0136034488679999</c:v>
                </c:pt>
                <c:pt idx="26876">
                  <c:v>3.0136446952820002</c:v>
                </c:pt>
                <c:pt idx="26877">
                  <c:v>3.0136785507199999</c:v>
                </c:pt>
                <c:pt idx="26878">
                  <c:v>3.0137357711789998</c:v>
                </c:pt>
                <c:pt idx="26879">
                  <c:v>3.013795852661</c:v>
                </c:pt>
                <c:pt idx="26880">
                  <c:v>3.013869285583</c:v>
                </c:pt>
                <c:pt idx="26881">
                  <c:v>3.0141627788540002</c:v>
                </c:pt>
                <c:pt idx="26882">
                  <c:v>3.014236927032</c:v>
                </c:pt>
                <c:pt idx="26883">
                  <c:v>3.0142831802369998</c:v>
                </c:pt>
                <c:pt idx="26884">
                  <c:v>3.0143342018129999</c:v>
                </c:pt>
                <c:pt idx="26885">
                  <c:v>3.014371156693</c:v>
                </c:pt>
                <c:pt idx="26886">
                  <c:v>3.0144085884090002</c:v>
                </c:pt>
                <c:pt idx="26887">
                  <c:v>3.0144498348240001</c:v>
                </c:pt>
                <c:pt idx="26888">
                  <c:v>3.0144927501679999</c:v>
                </c:pt>
                <c:pt idx="26889">
                  <c:v>3.0147941112519998</c:v>
                </c:pt>
                <c:pt idx="26890">
                  <c:v>3.0149376392359999</c:v>
                </c:pt>
                <c:pt idx="26891">
                  <c:v>3.0150523185729998</c:v>
                </c:pt>
                <c:pt idx="26892">
                  <c:v>3.015217065811</c:v>
                </c:pt>
                <c:pt idx="26893">
                  <c:v>3.0155494213099998</c:v>
                </c:pt>
                <c:pt idx="26894">
                  <c:v>3.0156457424159999</c:v>
                </c:pt>
                <c:pt idx="26895">
                  <c:v>3.0156974792479998</c:v>
                </c:pt>
                <c:pt idx="26896">
                  <c:v>3.015752077103</c:v>
                </c:pt>
                <c:pt idx="26897">
                  <c:v>3.0158066749570001</c:v>
                </c:pt>
                <c:pt idx="26898">
                  <c:v>3.0158600807189999</c:v>
                </c:pt>
                <c:pt idx="26899">
                  <c:v>3.0159122943879999</c:v>
                </c:pt>
                <c:pt idx="26900">
                  <c:v>3.0159671306610001</c:v>
                </c:pt>
                <c:pt idx="26901">
                  <c:v>3.0160195827480001</c:v>
                </c:pt>
                <c:pt idx="26902">
                  <c:v>3.0161249637599998</c:v>
                </c:pt>
                <c:pt idx="26903">
                  <c:v>3.0162112712860001</c:v>
                </c:pt>
                <c:pt idx="26904">
                  <c:v>3.0164120197300002</c:v>
                </c:pt>
                <c:pt idx="26905">
                  <c:v>3.0167629718779998</c:v>
                </c:pt>
                <c:pt idx="26906">
                  <c:v>3.016878843307</c:v>
                </c:pt>
                <c:pt idx="26907">
                  <c:v>3.0169599056240002</c:v>
                </c:pt>
                <c:pt idx="26908">
                  <c:v>3.0170800685880002</c:v>
                </c:pt>
                <c:pt idx="26909">
                  <c:v>3.017384767532</c:v>
                </c:pt>
                <c:pt idx="26910">
                  <c:v>3.0175356864929999</c:v>
                </c:pt>
                <c:pt idx="26911">
                  <c:v>3.0176887512210002</c:v>
                </c:pt>
                <c:pt idx="26912">
                  <c:v>3.0178244113920001</c:v>
                </c:pt>
                <c:pt idx="26913">
                  <c:v>3.0179302692409999</c:v>
                </c:pt>
                <c:pt idx="26914">
                  <c:v>3.0179810523990001</c:v>
                </c:pt>
                <c:pt idx="26915">
                  <c:v>3.0180308818819999</c:v>
                </c:pt>
                <c:pt idx="26916">
                  <c:v>3.0181050300600001</c:v>
                </c:pt>
                <c:pt idx="26917">
                  <c:v>3.0181515216829999</c:v>
                </c:pt>
                <c:pt idx="26918">
                  <c:v>3.0181994438170001</c:v>
                </c:pt>
                <c:pt idx="26919">
                  <c:v>3.0182490348819999</c:v>
                </c:pt>
                <c:pt idx="26920">
                  <c:v>3.0182971954350002</c:v>
                </c:pt>
                <c:pt idx="26921">
                  <c:v>3.0183413028719999</c:v>
                </c:pt>
                <c:pt idx="26922">
                  <c:v>3.0183875560760001</c:v>
                </c:pt>
                <c:pt idx="26923">
                  <c:v>3.0184340476989999</c:v>
                </c:pt>
                <c:pt idx="26924">
                  <c:v>3.018478155136</c:v>
                </c:pt>
                <c:pt idx="26925">
                  <c:v>3.018519878387</c:v>
                </c:pt>
                <c:pt idx="26926">
                  <c:v>3.018561601639</c:v>
                </c:pt>
                <c:pt idx="26927">
                  <c:v>3.0186109542850001</c:v>
                </c:pt>
                <c:pt idx="26928">
                  <c:v>3.0189254283909999</c:v>
                </c:pt>
                <c:pt idx="26929">
                  <c:v>3.0190496444699999</c:v>
                </c:pt>
                <c:pt idx="26930">
                  <c:v>3.0191321372990001</c:v>
                </c:pt>
                <c:pt idx="26931">
                  <c:v>3.01917886734</c:v>
                </c:pt>
                <c:pt idx="26932">
                  <c:v>3.0192525386810001</c:v>
                </c:pt>
                <c:pt idx="26933">
                  <c:v>3.019300937653</c:v>
                </c:pt>
                <c:pt idx="26934">
                  <c:v>3.019346475601</c:v>
                </c:pt>
                <c:pt idx="26935">
                  <c:v>3.019423007965</c:v>
                </c:pt>
                <c:pt idx="26936">
                  <c:v>3.0195066928859999</c:v>
                </c:pt>
                <c:pt idx="26937">
                  <c:v>3.0195612907410001</c:v>
                </c:pt>
                <c:pt idx="26938">
                  <c:v>3.0196557044980001</c:v>
                </c:pt>
                <c:pt idx="26939">
                  <c:v>3.0197572708129998</c:v>
                </c:pt>
                <c:pt idx="26940">
                  <c:v>3.0199589729310001</c:v>
                </c:pt>
                <c:pt idx="26941">
                  <c:v>3.0200147628780001</c:v>
                </c:pt>
                <c:pt idx="26942">
                  <c:v>3.020082235336</c:v>
                </c:pt>
                <c:pt idx="26943">
                  <c:v>3.0201535224909999</c:v>
                </c:pt>
                <c:pt idx="26944">
                  <c:v>3.0202300548549998</c:v>
                </c:pt>
                <c:pt idx="26945">
                  <c:v>3.0203154087069999</c:v>
                </c:pt>
                <c:pt idx="26946">
                  <c:v>3.0204105377200001</c:v>
                </c:pt>
                <c:pt idx="26947">
                  <c:v>3.0205068588259998</c:v>
                </c:pt>
                <c:pt idx="26948">
                  <c:v>3.0206058025360001</c:v>
                </c:pt>
                <c:pt idx="26949">
                  <c:v>3.0207056999209998</c:v>
                </c:pt>
                <c:pt idx="26950">
                  <c:v>3.020807743073</c:v>
                </c:pt>
                <c:pt idx="26951">
                  <c:v>3.0209007263180001</c:v>
                </c:pt>
                <c:pt idx="26952">
                  <c:v>3.0209860801700001</c:v>
                </c:pt>
                <c:pt idx="26953">
                  <c:v>3.021069526672</c:v>
                </c:pt>
                <c:pt idx="26954">
                  <c:v>3.0211462974550001</c:v>
                </c:pt>
                <c:pt idx="26955">
                  <c:v>3.0212218761440002</c:v>
                </c:pt>
                <c:pt idx="26956">
                  <c:v>3.0212950706480002</c:v>
                </c:pt>
                <c:pt idx="26957">
                  <c:v>3.0213630199430002</c:v>
                </c:pt>
                <c:pt idx="26958">
                  <c:v>3.0214300155639999</c:v>
                </c:pt>
                <c:pt idx="26959">
                  <c:v>3.0214927196499999</c:v>
                </c:pt>
                <c:pt idx="26960">
                  <c:v>3.0215547084810002</c:v>
                </c:pt>
                <c:pt idx="26961">
                  <c:v>3.0216157436370001</c:v>
                </c:pt>
                <c:pt idx="26962">
                  <c:v>3.0216729640960001</c:v>
                </c:pt>
                <c:pt idx="26963">
                  <c:v>3.0217287540440001</c:v>
                </c:pt>
                <c:pt idx="26964">
                  <c:v>3.021782636642</c:v>
                </c:pt>
                <c:pt idx="26965">
                  <c:v>3.0218739509580002</c:v>
                </c:pt>
                <c:pt idx="26966">
                  <c:v>3.0219633579249998</c:v>
                </c:pt>
                <c:pt idx="26967">
                  <c:v>3.0220515728000001</c:v>
                </c:pt>
                <c:pt idx="26968">
                  <c:v>3.0222160816189998</c:v>
                </c:pt>
                <c:pt idx="26969">
                  <c:v>3.0223927497859999</c:v>
                </c:pt>
                <c:pt idx="26970">
                  <c:v>3.0226967334750001</c:v>
                </c:pt>
                <c:pt idx="26971">
                  <c:v>3.0229151248930002</c:v>
                </c:pt>
                <c:pt idx="26972">
                  <c:v>3.0229830741880002</c:v>
                </c:pt>
                <c:pt idx="26973">
                  <c:v>3.0230185985569999</c:v>
                </c:pt>
                <c:pt idx="26974">
                  <c:v>3.0230581760409998</c:v>
                </c:pt>
                <c:pt idx="26975">
                  <c:v>3.0230982303620002</c:v>
                </c:pt>
                <c:pt idx="26976">
                  <c:v>3.0231344699860001</c:v>
                </c:pt>
                <c:pt idx="26977">
                  <c:v>3.0231957435610002</c:v>
                </c:pt>
                <c:pt idx="26978">
                  <c:v>3.0232326984409998</c:v>
                </c:pt>
                <c:pt idx="26979">
                  <c:v>3.0232670307160001</c:v>
                </c:pt>
                <c:pt idx="26980">
                  <c:v>3.0233073234560002</c:v>
                </c:pt>
                <c:pt idx="26981">
                  <c:v>3.0233478546139998</c:v>
                </c:pt>
                <c:pt idx="26982">
                  <c:v>3.0234110355379999</c:v>
                </c:pt>
                <c:pt idx="26983">
                  <c:v>3.0234558582309998</c:v>
                </c:pt>
                <c:pt idx="26984">
                  <c:v>3.0235197544100001</c:v>
                </c:pt>
                <c:pt idx="26985">
                  <c:v>3.0235621929169998</c:v>
                </c:pt>
                <c:pt idx="26986">
                  <c:v>3.0236008167269999</c:v>
                </c:pt>
                <c:pt idx="26987">
                  <c:v>3.0236408710479998</c:v>
                </c:pt>
                <c:pt idx="26988">
                  <c:v>3.0236845016479998</c:v>
                </c:pt>
                <c:pt idx="26989">
                  <c:v>3.0237288475040001</c:v>
                </c:pt>
                <c:pt idx="26990">
                  <c:v>3.0237648487089999</c:v>
                </c:pt>
                <c:pt idx="26991">
                  <c:v>3.0238094329830001</c:v>
                </c:pt>
                <c:pt idx="26992">
                  <c:v>3.0238535404209999</c:v>
                </c:pt>
                <c:pt idx="26993">
                  <c:v>3.0238947868350001</c:v>
                </c:pt>
                <c:pt idx="26994">
                  <c:v>3.023939609528</c:v>
                </c:pt>
                <c:pt idx="26995">
                  <c:v>3.0239858627320002</c:v>
                </c:pt>
                <c:pt idx="26996">
                  <c:v>3.0242934226989999</c:v>
                </c:pt>
                <c:pt idx="26997">
                  <c:v>3.0246353149409999</c:v>
                </c:pt>
                <c:pt idx="26998">
                  <c:v>3.0247213840480001</c:v>
                </c:pt>
                <c:pt idx="26999">
                  <c:v>3.0248146057129999</c:v>
                </c:pt>
                <c:pt idx="27000">
                  <c:v>3.0249035358429999</c:v>
                </c:pt>
                <c:pt idx="27001">
                  <c:v>3.0249900817870001</c:v>
                </c:pt>
                <c:pt idx="27002">
                  <c:v>3.0251500606540001</c:v>
                </c:pt>
                <c:pt idx="27003">
                  <c:v>3.025270462036</c:v>
                </c:pt>
                <c:pt idx="27004">
                  <c:v>3.0253586769099998</c:v>
                </c:pt>
                <c:pt idx="27005">
                  <c:v>3.0254528522489998</c:v>
                </c:pt>
                <c:pt idx="27006">
                  <c:v>3.0255460739140001</c:v>
                </c:pt>
                <c:pt idx="27007">
                  <c:v>3.0256466865539999</c:v>
                </c:pt>
                <c:pt idx="27008">
                  <c:v>3.0257484912870001</c:v>
                </c:pt>
                <c:pt idx="27009">
                  <c:v>3.0258066654209999</c:v>
                </c:pt>
                <c:pt idx="27010">
                  <c:v>3.025861501694</c:v>
                </c:pt>
                <c:pt idx="27011">
                  <c:v>3.0259211063390001</c:v>
                </c:pt>
                <c:pt idx="27012">
                  <c:v>3.025981903076</c:v>
                </c:pt>
                <c:pt idx="27013">
                  <c:v>3.0260422229769999</c:v>
                </c:pt>
                <c:pt idx="27014">
                  <c:v>3.026105642319</c:v>
                </c:pt>
                <c:pt idx="27015">
                  <c:v>3.0261664390559999</c:v>
                </c:pt>
                <c:pt idx="27016">
                  <c:v>3.0262348651890001</c:v>
                </c:pt>
                <c:pt idx="27017">
                  <c:v>3.026302576065</c:v>
                </c:pt>
                <c:pt idx="27018">
                  <c:v>3.0263683795929999</c:v>
                </c:pt>
                <c:pt idx="27019">
                  <c:v>3.0264329910279999</c:v>
                </c:pt>
                <c:pt idx="27020">
                  <c:v>3.026492595673</c:v>
                </c:pt>
                <c:pt idx="27021">
                  <c:v>3.0265455245970001</c:v>
                </c:pt>
                <c:pt idx="27022">
                  <c:v>3.0265979766850002</c:v>
                </c:pt>
                <c:pt idx="27023">
                  <c:v>3.0266501903530001</c:v>
                </c:pt>
                <c:pt idx="27024">
                  <c:v>3.0266990661620001</c:v>
                </c:pt>
                <c:pt idx="27025">
                  <c:v>3.0267899036410002</c:v>
                </c:pt>
                <c:pt idx="27026">
                  <c:v>3.0268621444699999</c:v>
                </c:pt>
                <c:pt idx="27027">
                  <c:v>3.0271329879760001</c:v>
                </c:pt>
                <c:pt idx="27028">
                  <c:v>3.0271947383879998</c:v>
                </c:pt>
                <c:pt idx="27029">
                  <c:v>3.0272297859189998</c:v>
                </c:pt>
                <c:pt idx="27030">
                  <c:v>3.0272700786589999</c:v>
                </c:pt>
                <c:pt idx="27031">
                  <c:v>3.027333498001</c:v>
                </c:pt>
                <c:pt idx="27032">
                  <c:v>3.0273725986479998</c:v>
                </c:pt>
                <c:pt idx="27033">
                  <c:v>3.0274364948270001</c:v>
                </c:pt>
                <c:pt idx="27034">
                  <c:v>3.0274996757510002</c:v>
                </c:pt>
                <c:pt idx="27035">
                  <c:v>3.0275399684909998</c:v>
                </c:pt>
                <c:pt idx="27036">
                  <c:v>3.0275847911830001</c:v>
                </c:pt>
                <c:pt idx="27037">
                  <c:v>3.0276412963869999</c:v>
                </c:pt>
                <c:pt idx="27038">
                  <c:v>3.027680158615</c:v>
                </c:pt>
                <c:pt idx="27039">
                  <c:v>3.0277161598209998</c:v>
                </c:pt>
                <c:pt idx="27040">
                  <c:v>3.0277597904209999</c:v>
                </c:pt>
                <c:pt idx="27041">
                  <c:v>3.0278017520899998</c:v>
                </c:pt>
                <c:pt idx="27042">
                  <c:v>3.0278482437130001</c:v>
                </c:pt>
                <c:pt idx="27043">
                  <c:v>3.0278882980350001</c:v>
                </c:pt>
                <c:pt idx="27044">
                  <c:v>3.027928113937</c:v>
                </c:pt>
                <c:pt idx="27045">
                  <c:v>3.0279684066770001</c:v>
                </c:pt>
                <c:pt idx="27046">
                  <c:v>3.0280070304870002</c:v>
                </c:pt>
                <c:pt idx="27047">
                  <c:v>3.0280473232270002</c:v>
                </c:pt>
                <c:pt idx="27048">
                  <c:v>3.0280857086180002</c:v>
                </c:pt>
                <c:pt idx="27049">
                  <c:v>3.028130292892</c:v>
                </c:pt>
                <c:pt idx="27050">
                  <c:v>3.0281763076780002</c:v>
                </c:pt>
                <c:pt idx="27051">
                  <c:v>3.0282218456269998</c:v>
                </c:pt>
                <c:pt idx="27052">
                  <c:v>3.0282676219939999</c:v>
                </c:pt>
                <c:pt idx="27053">
                  <c:v>3.0283198356629999</c:v>
                </c:pt>
                <c:pt idx="27054">
                  <c:v>3.028369188309</c:v>
                </c:pt>
                <c:pt idx="27055">
                  <c:v>3.0284502506259998</c:v>
                </c:pt>
                <c:pt idx="27056">
                  <c:v>3.0285248756410001</c:v>
                </c:pt>
                <c:pt idx="27057">
                  <c:v>3.028595924377</c:v>
                </c:pt>
                <c:pt idx="27058">
                  <c:v>3.028662204742</c:v>
                </c:pt>
                <c:pt idx="27059">
                  <c:v>3.0287086963649998</c:v>
                </c:pt>
                <c:pt idx="27060">
                  <c:v>3.028758049011</c:v>
                </c:pt>
                <c:pt idx="27061">
                  <c:v>3.0288362503049999</c:v>
                </c:pt>
                <c:pt idx="27062">
                  <c:v>3.0291092395780002</c:v>
                </c:pt>
                <c:pt idx="27063">
                  <c:v>3.0291972160339999</c:v>
                </c:pt>
                <c:pt idx="27064">
                  <c:v>3.0292849540710001</c:v>
                </c:pt>
                <c:pt idx="27065">
                  <c:v>3.0293862819670001</c:v>
                </c:pt>
                <c:pt idx="27066">
                  <c:v>3.0294437408450001</c:v>
                </c:pt>
                <c:pt idx="27067">
                  <c:v>3.0295019149779998</c:v>
                </c:pt>
                <c:pt idx="27068">
                  <c:v>3.0295579433439999</c:v>
                </c:pt>
                <c:pt idx="27069">
                  <c:v>3.029614210129</c:v>
                </c:pt>
                <c:pt idx="27070">
                  <c:v>3.0296697616579999</c:v>
                </c:pt>
                <c:pt idx="27071">
                  <c:v>3.0297317504880001</c:v>
                </c:pt>
                <c:pt idx="27072">
                  <c:v>3.0297944545750002</c:v>
                </c:pt>
                <c:pt idx="27073">
                  <c:v>3.0298590660100002</c:v>
                </c:pt>
                <c:pt idx="27074">
                  <c:v>3.0299158096309999</c:v>
                </c:pt>
                <c:pt idx="27075">
                  <c:v>3.0299692153929998</c:v>
                </c:pt>
                <c:pt idx="27076">
                  <c:v>3.030020713806</c:v>
                </c:pt>
                <c:pt idx="27077">
                  <c:v>3.0300695896150001</c:v>
                </c:pt>
                <c:pt idx="27078">
                  <c:v>3.0301656723020001</c:v>
                </c:pt>
                <c:pt idx="27079">
                  <c:v>3.0302555561069999</c:v>
                </c:pt>
                <c:pt idx="27080">
                  <c:v>3.0304610729219998</c:v>
                </c:pt>
                <c:pt idx="27081">
                  <c:v>3.0305826663970001</c:v>
                </c:pt>
                <c:pt idx="27082">
                  <c:v>3.0306618213649998</c:v>
                </c:pt>
                <c:pt idx="27083">
                  <c:v>3.0307784080509999</c:v>
                </c:pt>
                <c:pt idx="27084">
                  <c:v>3.0311126708980001</c:v>
                </c:pt>
                <c:pt idx="27085">
                  <c:v>3.0311818122859999</c:v>
                </c:pt>
                <c:pt idx="27086">
                  <c:v>3.0312547683719999</c:v>
                </c:pt>
                <c:pt idx="27087">
                  <c:v>3.0313329696659999</c:v>
                </c:pt>
                <c:pt idx="27088">
                  <c:v>3.0314128398900002</c:v>
                </c:pt>
                <c:pt idx="27089">
                  <c:v>3.0316681861879999</c:v>
                </c:pt>
                <c:pt idx="27090">
                  <c:v>3.0317459106450002</c:v>
                </c:pt>
                <c:pt idx="27091">
                  <c:v>3.0317988395689999</c:v>
                </c:pt>
                <c:pt idx="27092">
                  <c:v>3.0318536758420001</c:v>
                </c:pt>
                <c:pt idx="27093">
                  <c:v>3.0319297313689999</c:v>
                </c:pt>
                <c:pt idx="27094">
                  <c:v>3.0320031642909999</c:v>
                </c:pt>
                <c:pt idx="27095">
                  <c:v>3.032108068466</c:v>
                </c:pt>
                <c:pt idx="27096">
                  <c:v>3.032257795334</c:v>
                </c:pt>
                <c:pt idx="27097">
                  <c:v>3.032376527786</c:v>
                </c:pt>
                <c:pt idx="27098">
                  <c:v>3.032453298569</c:v>
                </c:pt>
                <c:pt idx="27099">
                  <c:v>3.0325047969819998</c:v>
                </c:pt>
                <c:pt idx="27100">
                  <c:v>3.0325565338130001</c:v>
                </c:pt>
                <c:pt idx="27101">
                  <c:v>3.0326368808750002</c:v>
                </c:pt>
                <c:pt idx="27102">
                  <c:v>3.0326881408689998</c:v>
                </c:pt>
                <c:pt idx="27103">
                  <c:v>3.032735824585</c:v>
                </c:pt>
                <c:pt idx="27104">
                  <c:v>3.0327830314640001</c:v>
                </c:pt>
                <c:pt idx="27105">
                  <c:v>3.0328261852259999</c:v>
                </c:pt>
                <c:pt idx="27106">
                  <c:v>3.0328676700589998</c:v>
                </c:pt>
                <c:pt idx="27107">
                  <c:v>3.0329103469850001</c:v>
                </c:pt>
                <c:pt idx="27108">
                  <c:v>3.0329549312589998</c:v>
                </c:pt>
                <c:pt idx="27109">
                  <c:v>3.033000946045</c:v>
                </c:pt>
                <c:pt idx="27110">
                  <c:v>3.0330471992489998</c:v>
                </c:pt>
                <c:pt idx="27111">
                  <c:v>3.0330972671510001</c:v>
                </c:pt>
                <c:pt idx="27112">
                  <c:v>3.0331504344939999</c:v>
                </c:pt>
                <c:pt idx="27113">
                  <c:v>3.0332355499269998</c:v>
                </c:pt>
                <c:pt idx="27114">
                  <c:v>3.0334966182710001</c:v>
                </c:pt>
                <c:pt idx="27115">
                  <c:v>3.033592224121</c:v>
                </c:pt>
                <c:pt idx="27116">
                  <c:v>3.0336480140690001</c:v>
                </c:pt>
                <c:pt idx="27117">
                  <c:v>3.0337026119230002</c:v>
                </c:pt>
                <c:pt idx="27118">
                  <c:v>3.0337619781490002</c:v>
                </c:pt>
                <c:pt idx="27119">
                  <c:v>3.0338110923769999</c:v>
                </c:pt>
                <c:pt idx="27120">
                  <c:v>3.0338706970209999</c:v>
                </c:pt>
                <c:pt idx="27121">
                  <c:v>3.0339317321779999</c:v>
                </c:pt>
                <c:pt idx="27122">
                  <c:v>3.033996582031</c:v>
                </c:pt>
                <c:pt idx="27123">
                  <c:v>3.0340673923489998</c:v>
                </c:pt>
                <c:pt idx="27124">
                  <c:v>3.03413772583</c:v>
                </c:pt>
                <c:pt idx="27125">
                  <c:v>3.0342037677759999</c:v>
                </c:pt>
                <c:pt idx="27126">
                  <c:v>3.0342688560490001</c:v>
                </c:pt>
                <c:pt idx="27127">
                  <c:v>3.0343413352969999</c:v>
                </c:pt>
                <c:pt idx="27128">
                  <c:v>3.0344061851499999</c:v>
                </c:pt>
                <c:pt idx="27129">
                  <c:v>3.0344710350040001</c:v>
                </c:pt>
                <c:pt idx="27130">
                  <c:v>3.0345327854159998</c:v>
                </c:pt>
                <c:pt idx="27131">
                  <c:v>3.034593105316</c:v>
                </c:pt>
                <c:pt idx="27132">
                  <c:v>3.0346908569340001</c:v>
                </c:pt>
                <c:pt idx="27133">
                  <c:v>3.0347886085510001</c:v>
                </c:pt>
                <c:pt idx="27134">
                  <c:v>3.0348856449129999</c:v>
                </c:pt>
                <c:pt idx="27135">
                  <c:v>3.0349884033199999</c:v>
                </c:pt>
                <c:pt idx="27136">
                  <c:v>3.0350763797760001</c:v>
                </c:pt>
                <c:pt idx="27137">
                  <c:v>3.0351696014399998</c:v>
                </c:pt>
                <c:pt idx="27138">
                  <c:v>3.0352175235750001</c:v>
                </c:pt>
                <c:pt idx="27139">
                  <c:v>3.0353164672849999</c:v>
                </c:pt>
                <c:pt idx="27140">
                  <c:v>3.035363674164</c:v>
                </c:pt>
                <c:pt idx="27141">
                  <c:v>3.0354514122010001</c:v>
                </c:pt>
                <c:pt idx="27142">
                  <c:v>3.0355007648469998</c:v>
                </c:pt>
                <c:pt idx="27143">
                  <c:v>3.0355916023249998</c:v>
                </c:pt>
                <c:pt idx="27144">
                  <c:v>3.0359163284299999</c:v>
                </c:pt>
                <c:pt idx="27145">
                  <c:v>3.0360538959499999</c:v>
                </c:pt>
                <c:pt idx="27146">
                  <c:v>3.0362176895139998</c:v>
                </c:pt>
                <c:pt idx="27147">
                  <c:v>3.036317586899</c:v>
                </c:pt>
                <c:pt idx="27148">
                  <c:v>3.0363829135890001</c:v>
                </c:pt>
                <c:pt idx="27149">
                  <c:v>3.0364549159999998</c:v>
                </c:pt>
                <c:pt idx="27150">
                  <c:v>3.0365295410159998</c:v>
                </c:pt>
                <c:pt idx="27151">
                  <c:v>3.0366079807280002</c:v>
                </c:pt>
                <c:pt idx="27152">
                  <c:v>3.0366778373719998</c:v>
                </c:pt>
                <c:pt idx="27153">
                  <c:v>3.0367453098300001</c:v>
                </c:pt>
                <c:pt idx="27154">
                  <c:v>3.036788702011</c:v>
                </c:pt>
                <c:pt idx="27155">
                  <c:v>3.0368297100069999</c:v>
                </c:pt>
                <c:pt idx="27156">
                  <c:v>3.0368688106540001</c:v>
                </c:pt>
                <c:pt idx="27157">
                  <c:v>3.036908864975</c:v>
                </c:pt>
                <c:pt idx="27158">
                  <c:v>3.0369539260859999</c:v>
                </c:pt>
                <c:pt idx="27159">
                  <c:v>3.0369966030120001</c:v>
                </c:pt>
                <c:pt idx="27160">
                  <c:v>3.0370392799379999</c:v>
                </c:pt>
                <c:pt idx="27161">
                  <c:v>3.0370879173279999</c:v>
                </c:pt>
                <c:pt idx="27162">
                  <c:v>3.037133693695</c:v>
                </c:pt>
                <c:pt idx="27163">
                  <c:v>3.0371768474579999</c:v>
                </c:pt>
                <c:pt idx="27164">
                  <c:v>3.0372228622440001</c:v>
                </c:pt>
                <c:pt idx="27165">
                  <c:v>3.0372667312620001</c:v>
                </c:pt>
                <c:pt idx="27166">
                  <c:v>3.0373077392579999</c:v>
                </c:pt>
                <c:pt idx="27167">
                  <c:v>3.0373542308810002</c:v>
                </c:pt>
                <c:pt idx="27168">
                  <c:v>3.0374021530149999</c:v>
                </c:pt>
                <c:pt idx="27169">
                  <c:v>3.0374448299410002</c:v>
                </c:pt>
                <c:pt idx="27170">
                  <c:v>3.0374910831449999</c:v>
                </c:pt>
                <c:pt idx="27171">
                  <c:v>3.0375461578370002</c:v>
                </c:pt>
                <c:pt idx="27172">
                  <c:v>3.0375914573670002</c:v>
                </c:pt>
                <c:pt idx="27173">
                  <c:v>3.0378305912019998</c:v>
                </c:pt>
                <c:pt idx="27174">
                  <c:v>3.0379312038420001</c:v>
                </c:pt>
                <c:pt idx="27175">
                  <c:v>3.037989854813</c:v>
                </c:pt>
                <c:pt idx="27176">
                  <c:v>3.0380496978760001</c:v>
                </c:pt>
                <c:pt idx="27177">
                  <c:v>3.038112163544</c:v>
                </c:pt>
                <c:pt idx="27178">
                  <c:v>3.0381755828860002</c:v>
                </c:pt>
                <c:pt idx="27179">
                  <c:v>3.0382373332979999</c:v>
                </c:pt>
                <c:pt idx="27180">
                  <c:v>3.038302183151</c:v>
                </c:pt>
                <c:pt idx="27181">
                  <c:v>3.0383696556089999</c:v>
                </c:pt>
                <c:pt idx="27182">
                  <c:v>3.0384340286249998</c:v>
                </c:pt>
                <c:pt idx="27183">
                  <c:v>3.038490772247</c:v>
                </c:pt>
                <c:pt idx="27184">
                  <c:v>3.038542747498</c:v>
                </c:pt>
                <c:pt idx="27185">
                  <c:v>3.0386343002320002</c:v>
                </c:pt>
                <c:pt idx="27186">
                  <c:v>3.0387554168699999</c:v>
                </c:pt>
                <c:pt idx="27187">
                  <c:v>3.0388824939729999</c:v>
                </c:pt>
                <c:pt idx="27188">
                  <c:v>3.0389714241029999</c:v>
                </c:pt>
                <c:pt idx="27189">
                  <c:v>3.0390732288360001</c:v>
                </c:pt>
                <c:pt idx="27190">
                  <c:v>3.0391278266909998</c:v>
                </c:pt>
                <c:pt idx="27191">
                  <c:v>3.0391824245449999</c:v>
                </c:pt>
                <c:pt idx="27192">
                  <c:v>3.0392415523529999</c:v>
                </c:pt>
                <c:pt idx="27193">
                  <c:v>3.0393044948579999</c:v>
                </c:pt>
                <c:pt idx="27194">
                  <c:v>3.0393636226649998</c:v>
                </c:pt>
                <c:pt idx="27195">
                  <c:v>3.0394201278690001</c:v>
                </c:pt>
                <c:pt idx="27196">
                  <c:v>3.0394816398620002</c:v>
                </c:pt>
                <c:pt idx="27197">
                  <c:v>3.0395433902739999</c:v>
                </c:pt>
                <c:pt idx="27198">
                  <c:v>3.0396001338960001</c:v>
                </c:pt>
                <c:pt idx="27199">
                  <c:v>3.039653778076</c:v>
                </c:pt>
                <c:pt idx="27200">
                  <c:v>3.0397057533259999</c:v>
                </c:pt>
                <c:pt idx="27201">
                  <c:v>3.0397992134090002</c:v>
                </c:pt>
                <c:pt idx="27202">
                  <c:v>3.0398755073550001</c:v>
                </c:pt>
                <c:pt idx="27203">
                  <c:v>3.040176868439</c:v>
                </c:pt>
                <c:pt idx="27204">
                  <c:v>3.0403032302859998</c:v>
                </c:pt>
                <c:pt idx="27205">
                  <c:v>3.0404024124150002</c:v>
                </c:pt>
                <c:pt idx="27206">
                  <c:v>3.0404758453370002</c:v>
                </c:pt>
                <c:pt idx="27207">
                  <c:v>3.0405421257020002</c:v>
                </c:pt>
                <c:pt idx="27208">
                  <c:v>3.0406081676480001</c:v>
                </c:pt>
                <c:pt idx="27209">
                  <c:v>3.0406506061549998</c:v>
                </c:pt>
                <c:pt idx="27210">
                  <c:v>3.0406901836400002</c:v>
                </c:pt>
                <c:pt idx="27211">
                  <c:v>3.0407345294949999</c:v>
                </c:pt>
                <c:pt idx="27212">
                  <c:v>3.0407762527469999</c:v>
                </c:pt>
                <c:pt idx="27213">
                  <c:v>3.040823936462</c:v>
                </c:pt>
                <c:pt idx="27214">
                  <c:v>3.0408718585969998</c:v>
                </c:pt>
                <c:pt idx="27215">
                  <c:v>3.040916442871</c:v>
                </c:pt>
                <c:pt idx="27216">
                  <c:v>3.040961503983</c:v>
                </c:pt>
                <c:pt idx="27217">
                  <c:v>3.0412271022800001</c:v>
                </c:pt>
                <c:pt idx="27218">
                  <c:v>3.0412955284119998</c:v>
                </c:pt>
                <c:pt idx="27219">
                  <c:v>3.0415992736819999</c:v>
                </c:pt>
                <c:pt idx="27220">
                  <c:v>3.0417175292969998</c:v>
                </c:pt>
                <c:pt idx="27221">
                  <c:v>3.0417919158940001</c:v>
                </c:pt>
                <c:pt idx="27222">
                  <c:v>3.041872024536</c:v>
                </c:pt>
                <c:pt idx="27223">
                  <c:v>3.041954040527</c:v>
                </c:pt>
                <c:pt idx="27224">
                  <c:v>3.0422370433810002</c:v>
                </c:pt>
                <c:pt idx="27225">
                  <c:v>3.0423259735110002</c:v>
                </c:pt>
                <c:pt idx="27226">
                  <c:v>3.0424206256869999</c:v>
                </c:pt>
                <c:pt idx="27227">
                  <c:v>3.042510032654</c:v>
                </c:pt>
                <c:pt idx="27228">
                  <c:v>3.0425620079039999</c:v>
                </c:pt>
                <c:pt idx="27229">
                  <c:v>3.0426142215729999</c:v>
                </c:pt>
                <c:pt idx="27230">
                  <c:v>3.042665243149</c:v>
                </c:pt>
                <c:pt idx="27231">
                  <c:v>3.0427227020259999</c:v>
                </c:pt>
                <c:pt idx="27232">
                  <c:v>3.042773723602</c:v>
                </c:pt>
                <c:pt idx="27233">
                  <c:v>3.0428357124329999</c:v>
                </c:pt>
                <c:pt idx="27234">
                  <c:v>3.0429015159609998</c:v>
                </c:pt>
                <c:pt idx="27235">
                  <c:v>3.0429627895359999</c:v>
                </c:pt>
                <c:pt idx="27236">
                  <c:v>3.0430269241330001</c:v>
                </c:pt>
                <c:pt idx="27237">
                  <c:v>3.0430932044980001</c:v>
                </c:pt>
                <c:pt idx="27238">
                  <c:v>3.043153762817</c:v>
                </c:pt>
                <c:pt idx="27239">
                  <c:v>3.043212890625</c:v>
                </c:pt>
                <c:pt idx="27240">
                  <c:v>3.0432691574100001</c:v>
                </c:pt>
                <c:pt idx="27241">
                  <c:v>3.0433218479159998</c:v>
                </c:pt>
                <c:pt idx="27242">
                  <c:v>3.043373584747</c:v>
                </c:pt>
                <c:pt idx="27243">
                  <c:v>3.0434582233429999</c:v>
                </c:pt>
                <c:pt idx="27244">
                  <c:v>3.0438029766080001</c:v>
                </c:pt>
                <c:pt idx="27245">
                  <c:v>3.0440735816959998</c:v>
                </c:pt>
                <c:pt idx="27246">
                  <c:v>3.0441532135010001</c:v>
                </c:pt>
                <c:pt idx="27247">
                  <c:v>3.0442388057710001</c:v>
                </c:pt>
                <c:pt idx="27248">
                  <c:v>3.0443255901340001</c:v>
                </c:pt>
                <c:pt idx="27249">
                  <c:v>3.044402360916</c:v>
                </c:pt>
                <c:pt idx="27250">
                  <c:v>3.0447347164149998</c:v>
                </c:pt>
                <c:pt idx="27251">
                  <c:v>3.0449054241179998</c:v>
                </c:pt>
                <c:pt idx="27252">
                  <c:v>3.0450696945189999</c:v>
                </c:pt>
                <c:pt idx="27253">
                  <c:v>3.0451648235320001</c:v>
                </c:pt>
                <c:pt idx="27254">
                  <c:v>3.0452303886409999</c:v>
                </c:pt>
                <c:pt idx="27255">
                  <c:v>3.0453028678890002</c:v>
                </c:pt>
                <c:pt idx="27256">
                  <c:v>3.0453741550450002</c:v>
                </c:pt>
                <c:pt idx="27257">
                  <c:v>3.0454423427580002</c:v>
                </c:pt>
                <c:pt idx="27258">
                  <c:v>3.045537233353</c:v>
                </c:pt>
                <c:pt idx="27259">
                  <c:v>3.0456027984620002</c:v>
                </c:pt>
                <c:pt idx="27260">
                  <c:v>3.045642137527</c:v>
                </c:pt>
                <c:pt idx="27261">
                  <c:v>3.0456814765929998</c:v>
                </c:pt>
                <c:pt idx="27262">
                  <c:v>3.0457229614260002</c:v>
                </c:pt>
                <c:pt idx="27263">
                  <c:v>3.0457670688629999</c:v>
                </c:pt>
                <c:pt idx="27264">
                  <c:v>3.0458126068119999</c:v>
                </c:pt>
                <c:pt idx="27265">
                  <c:v>3.0458607673650002</c:v>
                </c:pt>
                <c:pt idx="27266">
                  <c:v>3.0459356307980001</c:v>
                </c:pt>
                <c:pt idx="27267">
                  <c:v>3.0459837913509999</c:v>
                </c:pt>
                <c:pt idx="27268">
                  <c:v>3.046025753021</c:v>
                </c:pt>
                <c:pt idx="27269">
                  <c:v>3.0460672378539999</c:v>
                </c:pt>
                <c:pt idx="27270">
                  <c:v>3.0461180210109999</c:v>
                </c:pt>
                <c:pt idx="27271">
                  <c:v>3.0461616516109999</c:v>
                </c:pt>
                <c:pt idx="27272">
                  <c:v>3.0462067127229999</c:v>
                </c:pt>
                <c:pt idx="27273">
                  <c:v>3.0462591648099999</c:v>
                </c:pt>
                <c:pt idx="27274">
                  <c:v>3.0463161468509998</c:v>
                </c:pt>
                <c:pt idx="27275">
                  <c:v>3.0465764999389999</c:v>
                </c:pt>
                <c:pt idx="27276">
                  <c:v>3.0466670989989999</c:v>
                </c:pt>
                <c:pt idx="27277">
                  <c:v>3.046754837036</c:v>
                </c:pt>
                <c:pt idx="27278">
                  <c:v>3.0468442440030001</c:v>
                </c:pt>
                <c:pt idx="27279">
                  <c:v>3.046928882599</c:v>
                </c:pt>
                <c:pt idx="27280">
                  <c:v>3.0470936298370002</c:v>
                </c:pt>
                <c:pt idx="27281">
                  <c:v>3.0474689006809998</c:v>
                </c:pt>
                <c:pt idx="27282">
                  <c:v>3.0478224754330001</c:v>
                </c:pt>
                <c:pt idx="27283">
                  <c:v>3.0479378700259998</c:v>
                </c:pt>
                <c:pt idx="27284">
                  <c:v>3.0481190681460002</c:v>
                </c:pt>
                <c:pt idx="27285">
                  <c:v>3.0482606887819998</c:v>
                </c:pt>
                <c:pt idx="27286">
                  <c:v>3.0483686923979998</c:v>
                </c:pt>
                <c:pt idx="27287">
                  <c:v>3.04869389534</c:v>
                </c:pt>
                <c:pt idx="27288">
                  <c:v>3.0487766265870002</c:v>
                </c:pt>
                <c:pt idx="27289">
                  <c:v>3.048847436905</c:v>
                </c:pt>
                <c:pt idx="27290">
                  <c:v>3.0489270687099999</c:v>
                </c:pt>
                <c:pt idx="27291">
                  <c:v>3.0491600036620001</c:v>
                </c:pt>
                <c:pt idx="27292">
                  <c:v>3.0492613315580002</c:v>
                </c:pt>
                <c:pt idx="27293">
                  <c:v>3.049429655075</c:v>
                </c:pt>
                <c:pt idx="27294">
                  <c:v>3.049502849579</c:v>
                </c:pt>
                <c:pt idx="27295">
                  <c:v>3.0495471954350002</c:v>
                </c:pt>
                <c:pt idx="27296">
                  <c:v>3.0496280193329999</c:v>
                </c:pt>
                <c:pt idx="27297">
                  <c:v>3.049707174301</c:v>
                </c:pt>
                <c:pt idx="27298">
                  <c:v>3.049755573273</c:v>
                </c:pt>
                <c:pt idx="27299">
                  <c:v>3.0498104095460001</c:v>
                </c:pt>
                <c:pt idx="27300">
                  <c:v>3.049881219864</c:v>
                </c:pt>
                <c:pt idx="27301">
                  <c:v>3.0499289035800001</c:v>
                </c:pt>
                <c:pt idx="27302">
                  <c:v>3.0499866008760002</c:v>
                </c:pt>
                <c:pt idx="27303">
                  <c:v>3.050342082977</c:v>
                </c:pt>
                <c:pt idx="27304">
                  <c:v>3.05042886734</c:v>
                </c:pt>
                <c:pt idx="27305">
                  <c:v>3.0504844188689999</c:v>
                </c:pt>
                <c:pt idx="27306">
                  <c:v>3.0505466461180002</c:v>
                </c:pt>
                <c:pt idx="27307">
                  <c:v>3.0506186485289999</c:v>
                </c:pt>
                <c:pt idx="27308">
                  <c:v>3.050699472427</c:v>
                </c:pt>
                <c:pt idx="27309">
                  <c:v>3.0507850646970001</c:v>
                </c:pt>
                <c:pt idx="27310">
                  <c:v>3.050873756409</c:v>
                </c:pt>
                <c:pt idx="27311">
                  <c:v>3.0509672164919999</c:v>
                </c:pt>
                <c:pt idx="27312">
                  <c:v>3.0510628223420002</c:v>
                </c:pt>
                <c:pt idx="27313">
                  <c:v>3.0511522293089999</c:v>
                </c:pt>
                <c:pt idx="27314">
                  <c:v>3.051239967346</c:v>
                </c:pt>
                <c:pt idx="27315">
                  <c:v>3.0513231754299999</c:v>
                </c:pt>
                <c:pt idx="27316">
                  <c:v>3.0513989925380001</c:v>
                </c:pt>
                <c:pt idx="27317">
                  <c:v>3.0514633655550001</c:v>
                </c:pt>
                <c:pt idx="27318">
                  <c:v>3.0515210628510001</c:v>
                </c:pt>
                <c:pt idx="27319">
                  <c:v>3.0515723228449998</c:v>
                </c:pt>
                <c:pt idx="27320">
                  <c:v>3.0516729354860002</c:v>
                </c:pt>
                <c:pt idx="27321">
                  <c:v>3.0517671108250002</c:v>
                </c:pt>
                <c:pt idx="27322">
                  <c:v>3.051858901978</c:v>
                </c:pt>
                <c:pt idx="27323">
                  <c:v>3.0519504547120002</c:v>
                </c:pt>
                <c:pt idx="27324">
                  <c:v>3.052038431168</c:v>
                </c:pt>
                <c:pt idx="27325">
                  <c:v>3.0521252155299998</c:v>
                </c:pt>
                <c:pt idx="27326">
                  <c:v>3.0522398948670002</c:v>
                </c:pt>
                <c:pt idx="27327">
                  <c:v>3.0525195598599999</c:v>
                </c:pt>
                <c:pt idx="27328">
                  <c:v>3.0525848865510001</c:v>
                </c:pt>
                <c:pt idx="27329">
                  <c:v>3.0526413917539998</c:v>
                </c:pt>
                <c:pt idx="27330">
                  <c:v>3.052680253983</c:v>
                </c:pt>
                <c:pt idx="27331">
                  <c:v>3.052718639374</c:v>
                </c:pt>
                <c:pt idx="27332">
                  <c:v>3.0527534484859999</c:v>
                </c:pt>
                <c:pt idx="27333">
                  <c:v>3.0527875423430002</c:v>
                </c:pt>
                <c:pt idx="27334">
                  <c:v>3.0528273582460002</c:v>
                </c:pt>
                <c:pt idx="27335">
                  <c:v>3.0528624057770002</c:v>
                </c:pt>
                <c:pt idx="27336">
                  <c:v>3.0528995990749999</c:v>
                </c:pt>
                <c:pt idx="27337">
                  <c:v>3.0529372692110002</c:v>
                </c:pt>
                <c:pt idx="27338">
                  <c:v>3.0529773235320001</c:v>
                </c:pt>
                <c:pt idx="27339">
                  <c:v>3.0530157089230001</c:v>
                </c:pt>
                <c:pt idx="27340">
                  <c:v>3.0530557632450002</c:v>
                </c:pt>
                <c:pt idx="27341">
                  <c:v>3.0531187057500002</c:v>
                </c:pt>
                <c:pt idx="27342">
                  <c:v>3.0531811714170001</c:v>
                </c:pt>
                <c:pt idx="27343">
                  <c:v>3.0532519817349999</c:v>
                </c:pt>
                <c:pt idx="27344">
                  <c:v>3.0533223152160001</c:v>
                </c:pt>
                <c:pt idx="27345">
                  <c:v>3.0533633232119999</c:v>
                </c:pt>
                <c:pt idx="27346">
                  <c:v>3.053405761719</c:v>
                </c:pt>
                <c:pt idx="27347">
                  <c:v>3.0534462928770001</c:v>
                </c:pt>
                <c:pt idx="27348">
                  <c:v>3.0534846782680001</c:v>
                </c:pt>
                <c:pt idx="27349">
                  <c:v>3.0535264015200001</c:v>
                </c:pt>
                <c:pt idx="27350">
                  <c:v>3.0535988807679999</c:v>
                </c:pt>
                <c:pt idx="27351">
                  <c:v>3.0536723136899999</c:v>
                </c:pt>
                <c:pt idx="27352">
                  <c:v>3.053740501404</c:v>
                </c:pt>
                <c:pt idx="27353">
                  <c:v>3.0538182258609998</c:v>
                </c:pt>
                <c:pt idx="27354">
                  <c:v>3.053926944733</c:v>
                </c:pt>
                <c:pt idx="27355">
                  <c:v>3.054008960724</c:v>
                </c:pt>
                <c:pt idx="27356">
                  <c:v>3.0540559291839999</c:v>
                </c:pt>
                <c:pt idx="27357">
                  <c:v>3.0541012287139999</c:v>
                </c:pt>
                <c:pt idx="27358">
                  <c:v>3.0541231632230001</c:v>
                </c:pt>
                <c:pt idx="27359">
                  <c:v>3.0541665554050001</c:v>
                </c:pt>
                <c:pt idx="27360">
                  <c:v>3.054214715958</c:v>
                </c:pt>
                <c:pt idx="27361">
                  <c:v>3.0542676448820001</c:v>
                </c:pt>
                <c:pt idx="27362">
                  <c:v>3.054347515106</c:v>
                </c:pt>
                <c:pt idx="27363">
                  <c:v>3.054479837418</c:v>
                </c:pt>
                <c:pt idx="27364">
                  <c:v>3.0548388957979999</c:v>
                </c:pt>
                <c:pt idx="27365">
                  <c:v>3.0551018714899998</c:v>
                </c:pt>
                <c:pt idx="27366">
                  <c:v>3.055226325989</c:v>
                </c:pt>
                <c:pt idx="27367">
                  <c:v>3.055603265762</c:v>
                </c:pt>
                <c:pt idx="27368">
                  <c:v>3.0556838512420001</c:v>
                </c:pt>
                <c:pt idx="27369">
                  <c:v>3.0557737350459999</c:v>
                </c:pt>
                <c:pt idx="27370">
                  <c:v>3.0558657646179999</c:v>
                </c:pt>
                <c:pt idx="27371">
                  <c:v>3.0559644699100001</c:v>
                </c:pt>
                <c:pt idx="27372">
                  <c:v>3.0560503005980002</c:v>
                </c:pt>
                <c:pt idx="27373">
                  <c:v>3.0562036037450002</c:v>
                </c:pt>
                <c:pt idx="27374">
                  <c:v>3.0563225746149998</c:v>
                </c:pt>
                <c:pt idx="27375">
                  <c:v>3.0564100742339999</c:v>
                </c:pt>
                <c:pt idx="27376">
                  <c:v>3.0565705299379999</c:v>
                </c:pt>
                <c:pt idx="27377">
                  <c:v>3.0567665100100001</c:v>
                </c:pt>
                <c:pt idx="27378">
                  <c:v>3.0570201873779999</c:v>
                </c:pt>
                <c:pt idx="27379">
                  <c:v>3.0571472644809998</c:v>
                </c:pt>
                <c:pt idx="27380">
                  <c:v>3.0572304725650001</c:v>
                </c:pt>
                <c:pt idx="27381">
                  <c:v>3.057371377945</c:v>
                </c:pt>
                <c:pt idx="27382">
                  <c:v>3.0574862957</c:v>
                </c:pt>
                <c:pt idx="27383">
                  <c:v>3.0575749874109999</c:v>
                </c:pt>
                <c:pt idx="27384">
                  <c:v>3.0576250553130002</c:v>
                </c:pt>
                <c:pt idx="27385">
                  <c:v>3.0576722621919998</c:v>
                </c:pt>
                <c:pt idx="27386">
                  <c:v>3.0577175617219998</c:v>
                </c:pt>
                <c:pt idx="27387">
                  <c:v>3.0577697753909998</c:v>
                </c:pt>
                <c:pt idx="27388">
                  <c:v>3.0578210353849999</c:v>
                </c:pt>
                <c:pt idx="27389">
                  <c:v>3.0578758716580001</c:v>
                </c:pt>
                <c:pt idx="27390">
                  <c:v>3.0579271316529999</c:v>
                </c:pt>
                <c:pt idx="27391">
                  <c:v>3.0579738616940002</c:v>
                </c:pt>
                <c:pt idx="27392">
                  <c:v>3.0580675601960001</c:v>
                </c:pt>
                <c:pt idx="27393">
                  <c:v>3.0581912994380001</c:v>
                </c:pt>
                <c:pt idx="27394">
                  <c:v>3.0584232807160001</c:v>
                </c:pt>
                <c:pt idx="27395">
                  <c:v>3.0585877895359999</c:v>
                </c:pt>
                <c:pt idx="27396">
                  <c:v>3.0586876869199999</c:v>
                </c:pt>
                <c:pt idx="27397">
                  <c:v>3.0587625503539999</c:v>
                </c:pt>
                <c:pt idx="27398">
                  <c:v>3.0588340759279999</c:v>
                </c:pt>
                <c:pt idx="27399">
                  <c:v>3.0589742660520001</c:v>
                </c:pt>
                <c:pt idx="27400">
                  <c:v>3.0590829849240002</c:v>
                </c:pt>
                <c:pt idx="27401">
                  <c:v>3.05934548378</c:v>
                </c:pt>
                <c:pt idx="27402">
                  <c:v>3.0593953132629998</c:v>
                </c:pt>
                <c:pt idx="27403">
                  <c:v>3.0594403743740002</c:v>
                </c:pt>
                <c:pt idx="27404">
                  <c:v>3.0594851970670001</c:v>
                </c:pt>
                <c:pt idx="27405">
                  <c:v>3.059559822083</c:v>
                </c:pt>
                <c:pt idx="27406">
                  <c:v>3.0596306324009999</c:v>
                </c:pt>
                <c:pt idx="27407">
                  <c:v>3.059734344482</c:v>
                </c:pt>
                <c:pt idx="27408">
                  <c:v>3.0597870349880001</c:v>
                </c:pt>
                <c:pt idx="27409">
                  <c:v>3.0598623752590002</c:v>
                </c:pt>
                <c:pt idx="27410">
                  <c:v>3.0599408149720002</c:v>
                </c:pt>
                <c:pt idx="27411">
                  <c:v>3.0601172447199998</c:v>
                </c:pt>
                <c:pt idx="27412">
                  <c:v>3.0602664947510001</c:v>
                </c:pt>
                <c:pt idx="27413">
                  <c:v>3.0603873729709998</c:v>
                </c:pt>
                <c:pt idx="27414">
                  <c:v>3.060742139816</c:v>
                </c:pt>
                <c:pt idx="27415">
                  <c:v>3.0608298778530001</c:v>
                </c:pt>
                <c:pt idx="27416">
                  <c:v>3.0609197616579999</c:v>
                </c:pt>
                <c:pt idx="27417">
                  <c:v>3.0610167980190002</c:v>
                </c:pt>
                <c:pt idx="27418">
                  <c:v>3.0610635280610001</c:v>
                </c:pt>
                <c:pt idx="27419">
                  <c:v>3.0611627101900001</c:v>
                </c:pt>
                <c:pt idx="27420">
                  <c:v>3.0612554550170001</c:v>
                </c:pt>
                <c:pt idx="27421">
                  <c:v>3.0613830089570002</c:v>
                </c:pt>
                <c:pt idx="27422">
                  <c:v>3.0614793300629999</c:v>
                </c:pt>
                <c:pt idx="27423">
                  <c:v>3.0615713596340002</c:v>
                </c:pt>
                <c:pt idx="27424">
                  <c:v>3.0616557598109999</c:v>
                </c:pt>
                <c:pt idx="27425">
                  <c:v>3.0617425441739998</c:v>
                </c:pt>
                <c:pt idx="27426">
                  <c:v>3.0618224143980002</c:v>
                </c:pt>
                <c:pt idx="27427">
                  <c:v>3.0619983673100002</c:v>
                </c:pt>
                <c:pt idx="27428">
                  <c:v>3.0621736049649999</c:v>
                </c:pt>
                <c:pt idx="27429">
                  <c:v>3.0624852180479998</c:v>
                </c:pt>
                <c:pt idx="27430">
                  <c:v>3.0626544952389998</c:v>
                </c:pt>
                <c:pt idx="27431">
                  <c:v>3.0627348422999998</c:v>
                </c:pt>
                <c:pt idx="27432">
                  <c:v>3.062775373459</c:v>
                </c:pt>
                <c:pt idx="27433">
                  <c:v>3.062817573547</c:v>
                </c:pt>
                <c:pt idx="27434">
                  <c:v>3.062862634659</c:v>
                </c:pt>
                <c:pt idx="27435">
                  <c:v>3.0630450248719998</c:v>
                </c:pt>
                <c:pt idx="27436">
                  <c:v>3.063216686249</c:v>
                </c:pt>
                <c:pt idx="27437">
                  <c:v>3.0632581710819999</c:v>
                </c:pt>
                <c:pt idx="27438">
                  <c:v>3.0632972717290001</c:v>
                </c:pt>
                <c:pt idx="27439">
                  <c:v>3.0633397102359998</c:v>
                </c:pt>
                <c:pt idx="27440">
                  <c:v>3.0633814334870002</c:v>
                </c:pt>
                <c:pt idx="27441">
                  <c:v>3.063422441483</c:v>
                </c:pt>
                <c:pt idx="27442">
                  <c:v>3.063466072083</c:v>
                </c:pt>
                <c:pt idx="27443">
                  <c:v>3.0635066032410001</c:v>
                </c:pt>
                <c:pt idx="27444">
                  <c:v>3.0635502338410001</c:v>
                </c:pt>
                <c:pt idx="27445">
                  <c:v>3.063598632813</c:v>
                </c:pt>
                <c:pt idx="27446">
                  <c:v>3.0636436939239999</c:v>
                </c:pt>
                <c:pt idx="27447">
                  <c:v>3.0636954307559998</c:v>
                </c:pt>
                <c:pt idx="27448">
                  <c:v>3.0637497901919999</c:v>
                </c:pt>
                <c:pt idx="27449">
                  <c:v>3.063821792603</c:v>
                </c:pt>
                <c:pt idx="27450">
                  <c:v>3.0638701915739999</c:v>
                </c:pt>
                <c:pt idx="27451">
                  <c:v>3.0639216899870001</c:v>
                </c:pt>
                <c:pt idx="27452">
                  <c:v>3.0639705657960001</c:v>
                </c:pt>
                <c:pt idx="27453">
                  <c:v>3.064022302628</c:v>
                </c:pt>
                <c:pt idx="27454">
                  <c:v>3.0640807151790002</c:v>
                </c:pt>
                <c:pt idx="27455">
                  <c:v>3.0641996860499998</c:v>
                </c:pt>
                <c:pt idx="27456">
                  <c:v>3.0642900466919998</c:v>
                </c:pt>
                <c:pt idx="27457">
                  <c:v>3.0643866062159999</c:v>
                </c:pt>
                <c:pt idx="27458">
                  <c:v>3.064437389374</c:v>
                </c:pt>
                <c:pt idx="27459">
                  <c:v>3.0644938945770002</c:v>
                </c:pt>
                <c:pt idx="27460">
                  <c:v>3.064552545547</c:v>
                </c:pt>
                <c:pt idx="27461">
                  <c:v>3.0646121501920001</c:v>
                </c:pt>
                <c:pt idx="27462">
                  <c:v>3.0646791458129998</c:v>
                </c:pt>
                <c:pt idx="27463">
                  <c:v>3.0647487640379998</c:v>
                </c:pt>
                <c:pt idx="27464">
                  <c:v>3.064822673798</c:v>
                </c:pt>
                <c:pt idx="27465">
                  <c:v>3.064904928207</c:v>
                </c:pt>
                <c:pt idx="27466">
                  <c:v>3.06498837471</c:v>
                </c:pt>
                <c:pt idx="27467">
                  <c:v>3.0650691986080001</c:v>
                </c:pt>
                <c:pt idx="27468">
                  <c:v>3.0651547908780001</c:v>
                </c:pt>
                <c:pt idx="27469">
                  <c:v>3.0652401447300002</c:v>
                </c:pt>
                <c:pt idx="27470">
                  <c:v>3.0653209686279999</c:v>
                </c:pt>
                <c:pt idx="27471">
                  <c:v>3.0654039382930001</c:v>
                </c:pt>
                <c:pt idx="27472">
                  <c:v>3.065480470657</c:v>
                </c:pt>
                <c:pt idx="27473">
                  <c:v>3.065556764603</c:v>
                </c:pt>
                <c:pt idx="27474">
                  <c:v>3.0656297206879999</c:v>
                </c:pt>
                <c:pt idx="27475">
                  <c:v>3.0656986236570001</c:v>
                </c:pt>
                <c:pt idx="27476">
                  <c:v>3.065771579742</c:v>
                </c:pt>
                <c:pt idx="27477">
                  <c:v>3.065846443176</c:v>
                </c:pt>
                <c:pt idx="27478">
                  <c:v>3.0659174919129999</c:v>
                </c:pt>
                <c:pt idx="27479">
                  <c:v>3.0659835338589998</c:v>
                </c:pt>
                <c:pt idx="27480">
                  <c:v>3.0660493373870001</c:v>
                </c:pt>
                <c:pt idx="27481">
                  <c:v>3.0661127567289999</c:v>
                </c:pt>
                <c:pt idx="27482">
                  <c:v>3.0661735534669998</c:v>
                </c:pt>
                <c:pt idx="27483">
                  <c:v>3.0662314891819999</c:v>
                </c:pt>
                <c:pt idx="27484">
                  <c:v>3.066282510757</c:v>
                </c:pt>
                <c:pt idx="27485">
                  <c:v>3.066375017166</c:v>
                </c:pt>
                <c:pt idx="27486">
                  <c:v>3.0664937496190001</c:v>
                </c:pt>
                <c:pt idx="27487">
                  <c:v>3.066594600677</c:v>
                </c:pt>
                <c:pt idx="27488">
                  <c:v>3.0666983127590002</c:v>
                </c:pt>
                <c:pt idx="27489">
                  <c:v>3.0668008327480001</c:v>
                </c:pt>
                <c:pt idx="27490">
                  <c:v>3.0668792724610001</c:v>
                </c:pt>
                <c:pt idx="27491">
                  <c:v>3.067014932632</c:v>
                </c:pt>
                <c:pt idx="27492">
                  <c:v>3.067306280136</c:v>
                </c:pt>
                <c:pt idx="27493">
                  <c:v>3.0673992633820002</c:v>
                </c:pt>
                <c:pt idx="27494">
                  <c:v>3.0674517154690002</c:v>
                </c:pt>
                <c:pt idx="27495">
                  <c:v>3.0675139427190001</c:v>
                </c:pt>
                <c:pt idx="27496">
                  <c:v>3.067574739456</c:v>
                </c:pt>
                <c:pt idx="27497">
                  <c:v>3.0676417350770002</c:v>
                </c:pt>
                <c:pt idx="27498">
                  <c:v>3.0677061080930002</c:v>
                </c:pt>
                <c:pt idx="27499">
                  <c:v>3.0677447319029998</c:v>
                </c:pt>
                <c:pt idx="27500">
                  <c:v>3.0678071975710002</c:v>
                </c:pt>
                <c:pt idx="27501">
                  <c:v>3.0678427219389999</c:v>
                </c:pt>
                <c:pt idx="27502">
                  <c:v>3.0678784847260001</c:v>
                </c:pt>
                <c:pt idx="27503">
                  <c:v>3.0679366588589998</c:v>
                </c:pt>
                <c:pt idx="27504">
                  <c:v>3.0679726600650001</c:v>
                </c:pt>
                <c:pt idx="27505">
                  <c:v>3.0680093765260001</c:v>
                </c:pt>
                <c:pt idx="27506">
                  <c:v>3.0680513381960002</c:v>
                </c:pt>
                <c:pt idx="27507">
                  <c:v>3.0680918693539998</c:v>
                </c:pt>
                <c:pt idx="27508">
                  <c:v>3.0681283473969998</c:v>
                </c:pt>
                <c:pt idx="27509">
                  <c:v>3.0681664943700002</c:v>
                </c:pt>
                <c:pt idx="27510">
                  <c:v>3.0682051181790002</c:v>
                </c:pt>
                <c:pt idx="27511">
                  <c:v>3.0682435035709998</c:v>
                </c:pt>
                <c:pt idx="27512">
                  <c:v>3.0682818889619998</c:v>
                </c:pt>
                <c:pt idx="27513">
                  <c:v>3.0683207511899999</c:v>
                </c:pt>
                <c:pt idx="27514">
                  <c:v>3.0683598518370001</c:v>
                </c:pt>
                <c:pt idx="27515">
                  <c:v>3.06840634346</c:v>
                </c:pt>
                <c:pt idx="27516">
                  <c:v>3.0684459209439998</c:v>
                </c:pt>
                <c:pt idx="27517">
                  <c:v>3.0684862136839999</c:v>
                </c:pt>
                <c:pt idx="27518">
                  <c:v>3.0685362815859998</c:v>
                </c:pt>
                <c:pt idx="27519">
                  <c:v>3.0685801506039998</c:v>
                </c:pt>
                <c:pt idx="27520">
                  <c:v>3.06862616539</c:v>
                </c:pt>
                <c:pt idx="27521">
                  <c:v>3.0686781406399999</c:v>
                </c:pt>
                <c:pt idx="27522">
                  <c:v>3.0687303543089999</c:v>
                </c:pt>
                <c:pt idx="27523">
                  <c:v>3.0688357353210001</c:v>
                </c:pt>
                <c:pt idx="27524">
                  <c:v>3.0691437721249999</c:v>
                </c:pt>
                <c:pt idx="27525">
                  <c:v>3.0692651271820002</c:v>
                </c:pt>
                <c:pt idx="27526">
                  <c:v>3.0693979263309998</c:v>
                </c:pt>
                <c:pt idx="27527">
                  <c:v>3.0694835185999998</c:v>
                </c:pt>
                <c:pt idx="27528">
                  <c:v>3.069569826126</c:v>
                </c:pt>
                <c:pt idx="27529">
                  <c:v>3.0696563720699999</c:v>
                </c:pt>
                <c:pt idx="27530">
                  <c:v>3.0697765350339998</c:v>
                </c:pt>
                <c:pt idx="27531">
                  <c:v>3.0700380802149998</c:v>
                </c:pt>
                <c:pt idx="27532">
                  <c:v>3.070263624191</c:v>
                </c:pt>
                <c:pt idx="27533">
                  <c:v>3.0704417228700001</c:v>
                </c:pt>
                <c:pt idx="27534">
                  <c:v>3.0705249309539999</c:v>
                </c:pt>
                <c:pt idx="27535">
                  <c:v>3.0706086158749999</c:v>
                </c:pt>
                <c:pt idx="27536">
                  <c:v>3.0707395076749999</c:v>
                </c:pt>
                <c:pt idx="27537">
                  <c:v>3.0710353851319998</c:v>
                </c:pt>
                <c:pt idx="27538">
                  <c:v>3.071083307266</c:v>
                </c:pt>
                <c:pt idx="27539">
                  <c:v>3.0711317062379999</c:v>
                </c:pt>
                <c:pt idx="27540">
                  <c:v>3.071182727814</c:v>
                </c:pt>
                <c:pt idx="27541">
                  <c:v>3.071228027344</c:v>
                </c:pt>
                <c:pt idx="27542">
                  <c:v>3.0713112354279999</c:v>
                </c:pt>
                <c:pt idx="27543">
                  <c:v>3.0713977813720001</c:v>
                </c:pt>
                <c:pt idx="27544">
                  <c:v>3.071573257446</c:v>
                </c:pt>
                <c:pt idx="27545">
                  <c:v>3.0718989372249998</c:v>
                </c:pt>
                <c:pt idx="27546">
                  <c:v>3.0719470977780001</c:v>
                </c:pt>
                <c:pt idx="27547">
                  <c:v>3.0719885826110001</c:v>
                </c:pt>
                <c:pt idx="27548">
                  <c:v>3.072035551071</c:v>
                </c:pt>
                <c:pt idx="27549">
                  <c:v>3.0720803737639999</c:v>
                </c:pt>
                <c:pt idx="27550">
                  <c:v>3.0721251964570002</c:v>
                </c:pt>
                <c:pt idx="27551">
                  <c:v>3.0721716880800001</c:v>
                </c:pt>
                <c:pt idx="27552">
                  <c:v>3.0722179412839998</c:v>
                </c:pt>
                <c:pt idx="27553">
                  <c:v>3.0722668170929999</c:v>
                </c:pt>
                <c:pt idx="27554">
                  <c:v>3.0723168849950002</c:v>
                </c:pt>
                <c:pt idx="27555">
                  <c:v>3.0723674297330001</c:v>
                </c:pt>
                <c:pt idx="27556">
                  <c:v>3.0724203586579999</c:v>
                </c:pt>
                <c:pt idx="27557">
                  <c:v>3.0725364685060002</c:v>
                </c:pt>
                <c:pt idx="27558">
                  <c:v>3.0727202892299998</c:v>
                </c:pt>
                <c:pt idx="27559">
                  <c:v>3.0728003978729999</c:v>
                </c:pt>
                <c:pt idx="27560">
                  <c:v>3.0728540420530002</c:v>
                </c:pt>
                <c:pt idx="27561">
                  <c:v>3.0729098320010002</c:v>
                </c:pt>
                <c:pt idx="27562">
                  <c:v>3.072963237762</c:v>
                </c:pt>
                <c:pt idx="27563">
                  <c:v>3.0730178356170001</c:v>
                </c:pt>
                <c:pt idx="27564">
                  <c:v>3.073071479797</c:v>
                </c:pt>
                <c:pt idx="27565">
                  <c:v>3.0731203556060001</c:v>
                </c:pt>
                <c:pt idx="27566">
                  <c:v>3.073167085648</c:v>
                </c:pt>
                <c:pt idx="27567">
                  <c:v>3.0732152462009998</c:v>
                </c:pt>
                <c:pt idx="27568">
                  <c:v>3.0732972621919998</c:v>
                </c:pt>
                <c:pt idx="27569">
                  <c:v>3.0734474658969999</c:v>
                </c:pt>
                <c:pt idx="27570">
                  <c:v>3.0735728740689998</c:v>
                </c:pt>
                <c:pt idx="27571">
                  <c:v>3.073791265488</c:v>
                </c:pt>
                <c:pt idx="27572">
                  <c:v>3.073849201202</c:v>
                </c:pt>
                <c:pt idx="27573">
                  <c:v>3.073913812637</c:v>
                </c:pt>
                <c:pt idx="27574">
                  <c:v>3.07399392128</c:v>
                </c:pt>
                <c:pt idx="27575">
                  <c:v>3.074080705643</c:v>
                </c:pt>
                <c:pt idx="27576">
                  <c:v>3.074178934097</c:v>
                </c:pt>
                <c:pt idx="27577">
                  <c:v>3.0742826461789998</c:v>
                </c:pt>
                <c:pt idx="27578">
                  <c:v>3.0743839740749999</c:v>
                </c:pt>
                <c:pt idx="27579">
                  <c:v>3.0744922161099999</c:v>
                </c:pt>
                <c:pt idx="27580">
                  <c:v>3.0745925903320002</c:v>
                </c:pt>
                <c:pt idx="27581">
                  <c:v>3.0746867656710002</c:v>
                </c:pt>
                <c:pt idx="27582">
                  <c:v>3.0747790336610001</c:v>
                </c:pt>
                <c:pt idx="27583">
                  <c:v>3.0748670101169999</c:v>
                </c:pt>
                <c:pt idx="27584">
                  <c:v>3.0749452114109999</c:v>
                </c:pt>
                <c:pt idx="27585">
                  <c:v>3.0750198364260002</c:v>
                </c:pt>
                <c:pt idx="27586">
                  <c:v>3.075088977814</c:v>
                </c:pt>
                <c:pt idx="27587">
                  <c:v>3.075157165527</c:v>
                </c:pt>
                <c:pt idx="27588">
                  <c:v>3.0752279758449999</c:v>
                </c:pt>
                <c:pt idx="27589">
                  <c:v>3.0752923488619999</c:v>
                </c:pt>
                <c:pt idx="27590">
                  <c:v>3.0753653049469998</c:v>
                </c:pt>
                <c:pt idx="27591">
                  <c:v>3.0754406452179999</c:v>
                </c:pt>
                <c:pt idx="27592">
                  <c:v>3.0755119323729998</c:v>
                </c:pt>
                <c:pt idx="27593">
                  <c:v>3.0755834579469998</c:v>
                </c:pt>
                <c:pt idx="27594">
                  <c:v>3.0756502151489999</c:v>
                </c:pt>
                <c:pt idx="27595">
                  <c:v>3.0757141113280002</c:v>
                </c:pt>
                <c:pt idx="27596">
                  <c:v>3.07577586174</c:v>
                </c:pt>
                <c:pt idx="27597">
                  <c:v>3.0758326053620002</c:v>
                </c:pt>
                <c:pt idx="27598">
                  <c:v>3.0758826732640001</c:v>
                </c:pt>
                <c:pt idx="27599">
                  <c:v>3.0759336948390001</c:v>
                </c:pt>
                <c:pt idx="27600">
                  <c:v>3.0760226249690001</c:v>
                </c:pt>
                <c:pt idx="27601">
                  <c:v>3.0761024951930001</c:v>
                </c:pt>
                <c:pt idx="27602">
                  <c:v>3.0761811733250002</c:v>
                </c:pt>
                <c:pt idx="27603">
                  <c:v>3.0762550830839999</c:v>
                </c:pt>
                <c:pt idx="27604">
                  <c:v>3.0763592720030002</c:v>
                </c:pt>
                <c:pt idx="27605">
                  <c:v>3.0766198635099999</c:v>
                </c:pt>
                <c:pt idx="27606">
                  <c:v>3.07666015625</c:v>
                </c:pt>
                <c:pt idx="27607">
                  <c:v>3.076716184616</c:v>
                </c:pt>
                <c:pt idx="27608">
                  <c:v>3.0767481327059998</c:v>
                </c:pt>
                <c:pt idx="27609">
                  <c:v>3.0767819881439999</c:v>
                </c:pt>
                <c:pt idx="27610">
                  <c:v>3.0768215656279998</c:v>
                </c:pt>
                <c:pt idx="27611">
                  <c:v>3.076852083206</c:v>
                </c:pt>
                <c:pt idx="27612">
                  <c:v>3.0768878459929998</c:v>
                </c:pt>
                <c:pt idx="27613">
                  <c:v>3.076932430267</c:v>
                </c:pt>
                <c:pt idx="27614">
                  <c:v>3.077223539352</c:v>
                </c:pt>
                <c:pt idx="27615">
                  <c:v>3.0773196220400001</c:v>
                </c:pt>
                <c:pt idx="27616">
                  <c:v>3.077361106873</c:v>
                </c:pt>
                <c:pt idx="27617">
                  <c:v>3.0774002075200002</c:v>
                </c:pt>
                <c:pt idx="27618">
                  <c:v>3.0774331092830001</c:v>
                </c:pt>
                <c:pt idx="27619">
                  <c:v>3.0774652957919999</c:v>
                </c:pt>
                <c:pt idx="27620">
                  <c:v>3.0775043964390001</c:v>
                </c:pt>
                <c:pt idx="27621">
                  <c:v>3.077539205551</c:v>
                </c:pt>
                <c:pt idx="27622">
                  <c:v>3.0775752067569999</c:v>
                </c:pt>
                <c:pt idx="27623">
                  <c:v>3.0776152610779999</c:v>
                </c:pt>
                <c:pt idx="27624">
                  <c:v>3.0776615142820001</c:v>
                </c:pt>
                <c:pt idx="27625">
                  <c:v>3.0777103900910001</c:v>
                </c:pt>
                <c:pt idx="27626">
                  <c:v>3.0777564048769999</c:v>
                </c:pt>
                <c:pt idx="27627">
                  <c:v>3.0777983665469999</c:v>
                </c:pt>
                <c:pt idx="27628">
                  <c:v>3.0778622627260002</c:v>
                </c:pt>
                <c:pt idx="27629">
                  <c:v>3.0779020786290001</c:v>
                </c:pt>
                <c:pt idx="27630">
                  <c:v>3.077939987183</c:v>
                </c:pt>
                <c:pt idx="27631">
                  <c:v>3.0780060291289999</c:v>
                </c:pt>
                <c:pt idx="27632">
                  <c:v>3.078048229218</c:v>
                </c:pt>
                <c:pt idx="27633">
                  <c:v>3.0781204700470002</c:v>
                </c:pt>
                <c:pt idx="27634">
                  <c:v>3.0781962871549999</c:v>
                </c:pt>
                <c:pt idx="27635">
                  <c:v>3.0782721042630001</c:v>
                </c:pt>
                <c:pt idx="27636">
                  <c:v>3.0783445835109999</c:v>
                </c:pt>
                <c:pt idx="27637">
                  <c:v>3.07839345932</c:v>
                </c:pt>
                <c:pt idx="27638">
                  <c:v>3.0784707069400001</c:v>
                </c:pt>
                <c:pt idx="27639">
                  <c:v>3.0787198543550001</c:v>
                </c:pt>
                <c:pt idx="27640">
                  <c:v>3.0788056850430001</c:v>
                </c:pt>
                <c:pt idx="27641">
                  <c:v>3.0788981914520002</c:v>
                </c:pt>
                <c:pt idx="27642">
                  <c:v>3.0789468288420001</c:v>
                </c:pt>
                <c:pt idx="27643">
                  <c:v>3.078997135162</c:v>
                </c:pt>
                <c:pt idx="27644">
                  <c:v>3.079096078873</c:v>
                </c:pt>
                <c:pt idx="27645">
                  <c:v>3.0791952610019999</c:v>
                </c:pt>
                <c:pt idx="27646">
                  <c:v>3.0792927741999998</c:v>
                </c:pt>
                <c:pt idx="27647">
                  <c:v>3.0793867111209998</c:v>
                </c:pt>
                <c:pt idx="27648">
                  <c:v>3.079481363297</c:v>
                </c:pt>
                <c:pt idx="27649">
                  <c:v>3.0795667171479999</c:v>
                </c:pt>
                <c:pt idx="27650">
                  <c:v>3.0796802043909999</c:v>
                </c:pt>
                <c:pt idx="27651">
                  <c:v>3.0798363685610002</c:v>
                </c:pt>
                <c:pt idx="27652">
                  <c:v>3.0799515247340001</c:v>
                </c:pt>
                <c:pt idx="27653">
                  <c:v>3.0800349712370001</c:v>
                </c:pt>
                <c:pt idx="27654">
                  <c:v>3.0801558494569998</c:v>
                </c:pt>
                <c:pt idx="27655">
                  <c:v>3.0802633762360001</c:v>
                </c:pt>
                <c:pt idx="27656">
                  <c:v>3.080594539642</c:v>
                </c:pt>
                <c:pt idx="27657">
                  <c:v>3.0807046890260001</c:v>
                </c:pt>
                <c:pt idx="27658">
                  <c:v>3.0807814598080001</c:v>
                </c:pt>
                <c:pt idx="27659">
                  <c:v>3.0808231830600001</c:v>
                </c:pt>
                <c:pt idx="27660">
                  <c:v>3.0808675289149998</c:v>
                </c:pt>
                <c:pt idx="27661">
                  <c:v>3.080916643143</c:v>
                </c:pt>
                <c:pt idx="27662">
                  <c:v>3.0809614658359998</c:v>
                </c:pt>
                <c:pt idx="27663">
                  <c:v>3.0810072422029999</c:v>
                </c:pt>
                <c:pt idx="27664">
                  <c:v>3.08105635643</c:v>
                </c:pt>
                <c:pt idx="27665">
                  <c:v>3.0811288356780002</c:v>
                </c:pt>
                <c:pt idx="27666">
                  <c:v>3.0811991691589999</c:v>
                </c:pt>
                <c:pt idx="27667">
                  <c:v>3.0812418460850002</c:v>
                </c:pt>
                <c:pt idx="27668">
                  <c:v>3.0812845230099999</c:v>
                </c:pt>
                <c:pt idx="27669">
                  <c:v>3.081304073334</c:v>
                </c:pt>
                <c:pt idx="27670">
                  <c:v>3.0813503265379998</c:v>
                </c:pt>
                <c:pt idx="27671">
                  <c:v>3.081370592117</c:v>
                </c:pt>
                <c:pt idx="27672">
                  <c:v>3.0813925266269999</c:v>
                </c:pt>
                <c:pt idx="27673">
                  <c:v>3.081436872482</c:v>
                </c:pt>
                <c:pt idx="27674">
                  <c:v>3.081480264664</c:v>
                </c:pt>
                <c:pt idx="27675">
                  <c:v>3.081504583359</c:v>
                </c:pt>
                <c:pt idx="27676">
                  <c:v>3.0815439224240002</c:v>
                </c:pt>
                <c:pt idx="27677">
                  <c:v>3.0815632343289998</c:v>
                </c:pt>
                <c:pt idx="27678">
                  <c:v>3.0816059112550001</c:v>
                </c:pt>
                <c:pt idx="27679">
                  <c:v>3.0816507339479999</c:v>
                </c:pt>
                <c:pt idx="27680">
                  <c:v>3.0816967487340001</c:v>
                </c:pt>
                <c:pt idx="27681">
                  <c:v>3.0817422866820001</c:v>
                </c:pt>
                <c:pt idx="27682">
                  <c:v>3.0817990303039999</c:v>
                </c:pt>
                <c:pt idx="27683">
                  <c:v>3.0820634365080002</c:v>
                </c:pt>
                <c:pt idx="27684">
                  <c:v>3.0821995735169998</c:v>
                </c:pt>
                <c:pt idx="27685">
                  <c:v>3.0824034214020002</c:v>
                </c:pt>
                <c:pt idx="27686">
                  <c:v>3.0824909210209999</c:v>
                </c:pt>
                <c:pt idx="27687">
                  <c:v>3.0825834274289998</c:v>
                </c:pt>
                <c:pt idx="27688">
                  <c:v>3.0826392173769999</c:v>
                </c:pt>
                <c:pt idx="27689">
                  <c:v>3.0827054977419999</c:v>
                </c:pt>
                <c:pt idx="27690">
                  <c:v>3.082773923874</c:v>
                </c:pt>
                <c:pt idx="27691">
                  <c:v>3.0828487873079999</c:v>
                </c:pt>
                <c:pt idx="27692">
                  <c:v>3.0829331874850001</c:v>
                </c:pt>
                <c:pt idx="27693">
                  <c:v>3.0830173492430002</c:v>
                </c:pt>
                <c:pt idx="27694">
                  <c:v>3.0831005573270001</c:v>
                </c:pt>
                <c:pt idx="27695">
                  <c:v>3.0831897258760002</c:v>
                </c:pt>
                <c:pt idx="27696">
                  <c:v>3.0832719802859998</c:v>
                </c:pt>
                <c:pt idx="27697">
                  <c:v>3.0833539962769998</c:v>
                </c:pt>
                <c:pt idx="27698">
                  <c:v>3.0834288597109998</c:v>
                </c:pt>
                <c:pt idx="27699">
                  <c:v>3.0834989547729998</c:v>
                </c:pt>
                <c:pt idx="27700">
                  <c:v>3.0835649967190002</c:v>
                </c:pt>
                <c:pt idx="27701">
                  <c:v>3.0836226940159999</c:v>
                </c:pt>
                <c:pt idx="27702">
                  <c:v>3.0837237834929998</c:v>
                </c:pt>
                <c:pt idx="27703">
                  <c:v>3.0838232040409999</c:v>
                </c:pt>
                <c:pt idx="27704">
                  <c:v>3.0838747024540001</c:v>
                </c:pt>
                <c:pt idx="27705">
                  <c:v>3.083968639374</c:v>
                </c:pt>
                <c:pt idx="27706">
                  <c:v>3.0840544700620001</c:v>
                </c:pt>
                <c:pt idx="27707">
                  <c:v>3.084146738052</c:v>
                </c:pt>
                <c:pt idx="27708">
                  <c:v>3.0842647552489999</c:v>
                </c:pt>
                <c:pt idx="27709">
                  <c:v>3.084585905075</c:v>
                </c:pt>
                <c:pt idx="27710">
                  <c:v>3.0846581459050002</c:v>
                </c:pt>
                <c:pt idx="27711">
                  <c:v>3.0848016738889998</c:v>
                </c:pt>
                <c:pt idx="27712">
                  <c:v>3.0848729610440002</c:v>
                </c:pt>
                <c:pt idx="27713">
                  <c:v>3.0849115848539999</c:v>
                </c:pt>
                <c:pt idx="27714">
                  <c:v>3.0849533081049998</c:v>
                </c:pt>
                <c:pt idx="27715">
                  <c:v>3.0849933624269998</c:v>
                </c:pt>
                <c:pt idx="27716">
                  <c:v>3.0850365161900002</c:v>
                </c:pt>
                <c:pt idx="27717">
                  <c:v>3.0850768089290002</c:v>
                </c:pt>
                <c:pt idx="27718">
                  <c:v>3.0851242542269999</c:v>
                </c:pt>
                <c:pt idx="27719">
                  <c:v>3.0851848125460002</c:v>
                </c:pt>
                <c:pt idx="27720">
                  <c:v>3.0852231979370002</c:v>
                </c:pt>
                <c:pt idx="27721">
                  <c:v>3.0852711200709999</c:v>
                </c:pt>
                <c:pt idx="27722">
                  <c:v>3.0853395462040001</c:v>
                </c:pt>
                <c:pt idx="27723">
                  <c:v>3.0853905677800002</c:v>
                </c:pt>
                <c:pt idx="27724">
                  <c:v>3.0854396820069998</c:v>
                </c:pt>
                <c:pt idx="27725">
                  <c:v>3.085484266281</c:v>
                </c:pt>
                <c:pt idx="27726">
                  <c:v>3.0855252742769999</c:v>
                </c:pt>
                <c:pt idx="27727">
                  <c:v>3.0855691432949999</c:v>
                </c:pt>
                <c:pt idx="27728">
                  <c:v>3.0856118202210001</c:v>
                </c:pt>
                <c:pt idx="27729">
                  <c:v>3.0856556892400002</c:v>
                </c:pt>
                <c:pt idx="27730">
                  <c:v>3.0857310295099998</c:v>
                </c:pt>
                <c:pt idx="27731">
                  <c:v>3.0858125686650002</c:v>
                </c:pt>
                <c:pt idx="27732">
                  <c:v>3.0858957767490001</c:v>
                </c:pt>
                <c:pt idx="27733">
                  <c:v>3.0859749317170002</c:v>
                </c:pt>
                <c:pt idx="27734">
                  <c:v>3.0860249996190001</c:v>
                </c:pt>
                <c:pt idx="27735">
                  <c:v>3.0860750675199999</c:v>
                </c:pt>
                <c:pt idx="27736">
                  <c:v>3.0861489772800001</c:v>
                </c:pt>
                <c:pt idx="27737">
                  <c:v>3.0861997604370002</c:v>
                </c:pt>
                <c:pt idx="27738">
                  <c:v>3.0862441062929999</c:v>
                </c:pt>
                <c:pt idx="27739">
                  <c:v>3.08628988266</c:v>
                </c:pt>
                <c:pt idx="27740">
                  <c:v>3.0863380432129999</c:v>
                </c:pt>
                <c:pt idx="27741">
                  <c:v>3.0863895416260001</c:v>
                </c:pt>
                <c:pt idx="27742">
                  <c:v>3.0864720344540002</c:v>
                </c:pt>
                <c:pt idx="27743">
                  <c:v>3.0865607261660002</c:v>
                </c:pt>
                <c:pt idx="27744">
                  <c:v>3.0866453647609999</c:v>
                </c:pt>
                <c:pt idx="27745">
                  <c:v>3.086727380753</c:v>
                </c:pt>
                <c:pt idx="27746">
                  <c:v>3.0868136882780002</c:v>
                </c:pt>
                <c:pt idx="27747">
                  <c:v>3.087187767029</c:v>
                </c:pt>
                <c:pt idx="27748">
                  <c:v>3.0872809886930002</c:v>
                </c:pt>
                <c:pt idx="27749">
                  <c:v>3.0873279571530001</c:v>
                </c:pt>
                <c:pt idx="27750">
                  <c:v>3.0873794555659999</c:v>
                </c:pt>
                <c:pt idx="27751">
                  <c:v>3.0874292850490002</c:v>
                </c:pt>
                <c:pt idx="27752">
                  <c:v>3.0874793529510001</c:v>
                </c:pt>
                <c:pt idx="27753">
                  <c:v>3.0875301361080001</c:v>
                </c:pt>
                <c:pt idx="27754">
                  <c:v>3.0875830650329998</c:v>
                </c:pt>
                <c:pt idx="27755">
                  <c:v>3.0876352787019998</c:v>
                </c:pt>
                <c:pt idx="27756">
                  <c:v>3.0877401828769999</c:v>
                </c:pt>
                <c:pt idx="27757">
                  <c:v>3.0877923965449998</c:v>
                </c:pt>
                <c:pt idx="27758">
                  <c:v>3.0878796577449998</c:v>
                </c:pt>
                <c:pt idx="27759">
                  <c:v>3.088010787964</c:v>
                </c:pt>
                <c:pt idx="27760">
                  <c:v>3.0881302356720002</c:v>
                </c:pt>
                <c:pt idx="27761">
                  <c:v>3.0882947444919999</c:v>
                </c:pt>
                <c:pt idx="27762">
                  <c:v>3.0883827209470001</c:v>
                </c:pt>
                <c:pt idx="27763">
                  <c:v>3.0884649753570002</c:v>
                </c:pt>
                <c:pt idx="27764">
                  <c:v>3.0885887146000002</c:v>
                </c:pt>
                <c:pt idx="27765">
                  <c:v>3.0888745784760001</c:v>
                </c:pt>
                <c:pt idx="27766">
                  <c:v>3.0890324115749999</c:v>
                </c:pt>
                <c:pt idx="27767">
                  <c:v>3.0891852378850002</c:v>
                </c:pt>
                <c:pt idx="27768">
                  <c:v>3.089259386063</c:v>
                </c:pt>
                <c:pt idx="27769">
                  <c:v>3.0893123149870001</c:v>
                </c:pt>
                <c:pt idx="27770">
                  <c:v>3.0893540382390001</c:v>
                </c:pt>
                <c:pt idx="27771">
                  <c:v>3.0893945693970002</c:v>
                </c:pt>
                <c:pt idx="27772">
                  <c:v>3.0894370079039999</c:v>
                </c:pt>
                <c:pt idx="27773">
                  <c:v>3.0894854068759998</c:v>
                </c:pt>
                <c:pt idx="27774">
                  <c:v>3.0895619392400002</c:v>
                </c:pt>
                <c:pt idx="27775">
                  <c:v>3.0896768569950002</c:v>
                </c:pt>
                <c:pt idx="27776">
                  <c:v>3.089763402939</c:v>
                </c:pt>
                <c:pt idx="27777">
                  <c:v>3.089813947678</c:v>
                </c:pt>
                <c:pt idx="27778">
                  <c:v>3.0898554325099998</c:v>
                </c:pt>
                <c:pt idx="27779">
                  <c:v>3.089906454086</c:v>
                </c:pt>
                <c:pt idx="27780">
                  <c:v>3.089951992035</c:v>
                </c:pt>
                <c:pt idx="27781">
                  <c:v>3.090004444122</c:v>
                </c:pt>
                <c:pt idx="27782">
                  <c:v>3.0900592803959999</c:v>
                </c:pt>
                <c:pt idx="27783">
                  <c:v>3.090114116669</c:v>
                </c:pt>
                <c:pt idx="27784">
                  <c:v>3.090164661407</c:v>
                </c:pt>
                <c:pt idx="27785">
                  <c:v>3.0902156829830001</c:v>
                </c:pt>
                <c:pt idx="27786">
                  <c:v>3.0902998447419998</c:v>
                </c:pt>
                <c:pt idx="27787">
                  <c:v>3.0903835296629998</c:v>
                </c:pt>
                <c:pt idx="27788">
                  <c:v>3.0904705524440002</c:v>
                </c:pt>
                <c:pt idx="27789">
                  <c:v>3.090525627136</c:v>
                </c:pt>
                <c:pt idx="27790">
                  <c:v>3.090581417084</c:v>
                </c:pt>
                <c:pt idx="27791">
                  <c:v>3.0906331539149998</c:v>
                </c:pt>
                <c:pt idx="27792">
                  <c:v>3.090725898743</c:v>
                </c:pt>
                <c:pt idx="27793">
                  <c:v>3.0908470153810002</c:v>
                </c:pt>
                <c:pt idx="27794">
                  <c:v>3.0909733772279999</c:v>
                </c:pt>
                <c:pt idx="27795">
                  <c:v>3.091066122055</c:v>
                </c:pt>
                <c:pt idx="27796">
                  <c:v>3.0912010669710002</c:v>
                </c:pt>
                <c:pt idx="27797">
                  <c:v>3.091427087784</c:v>
                </c:pt>
                <c:pt idx="27798">
                  <c:v>3.0914738178249999</c:v>
                </c:pt>
                <c:pt idx="27799">
                  <c:v>3.091523170471</c:v>
                </c:pt>
                <c:pt idx="27800">
                  <c:v>3.0915751457209999</c:v>
                </c:pt>
                <c:pt idx="27801">
                  <c:v>3.0916478633879998</c:v>
                </c:pt>
                <c:pt idx="27802">
                  <c:v>3.0917315483090002</c:v>
                </c:pt>
                <c:pt idx="27803">
                  <c:v>3.0918233394620001</c:v>
                </c:pt>
                <c:pt idx="27804">
                  <c:v>3.091922521591</c:v>
                </c:pt>
                <c:pt idx="27805">
                  <c:v>3.0920302867889999</c:v>
                </c:pt>
                <c:pt idx="27806">
                  <c:v>3.0921430587769998</c:v>
                </c:pt>
                <c:pt idx="27807">
                  <c:v>3.0922684669490001</c:v>
                </c:pt>
                <c:pt idx="27808">
                  <c:v>3.0924005508420001</c:v>
                </c:pt>
                <c:pt idx="27809">
                  <c:v>3.0925314426420001</c:v>
                </c:pt>
                <c:pt idx="27810">
                  <c:v>3.0926640033720001</c:v>
                </c:pt>
                <c:pt idx="27811">
                  <c:v>3.0927827358250002</c:v>
                </c:pt>
                <c:pt idx="27812">
                  <c:v>3.0928909778590001</c:v>
                </c:pt>
                <c:pt idx="27813">
                  <c:v>3.0929977893829999</c:v>
                </c:pt>
                <c:pt idx="27814">
                  <c:v>3.0930886268619999</c:v>
                </c:pt>
                <c:pt idx="27815">
                  <c:v>3.093179702759</c:v>
                </c:pt>
                <c:pt idx="27816">
                  <c:v>3.0932664871219999</c:v>
                </c:pt>
                <c:pt idx="27817">
                  <c:v>3.0933353900910001</c:v>
                </c:pt>
                <c:pt idx="27818">
                  <c:v>3.09339261055</c:v>
                </c:pt>
                <c:pt idx="27819">
                  <c:v>3.0934486389160001</c:v>
                </c:pt>
                <c:pt idx="27820">
                  <c:v>3.0935432910920002</c:v>
                </c:pt>
                <c:pt idx="27821">
                  <c:v>3.0936689376830002</c:v>
                </c:pt>
                <c:pt idx="27822">
                  <c:v>3.0938103199009999</c:v>
                </c:pt>
                <c:pt idx="27823">
                  <c:v>3.0938792228700001</c:v>
                </c:pt>
                <c:pt idx="27824">
                  <c:v>3.0939466953279999</c:v>
                </c:pt>
                <c:pt idx="27825">
                  <c:v>3.094044685364</c:v>
                </c:pt>
                <c:pt idx="27826">
                  <c:v>3.094231367111</c:v>
                </c:pt>
                <c:pt idx="27827">
                  <c:v>3.0942916870119999</c:v>
                </c:pt>
                <c:pt idx="27828">
                  <c:v>3.0943436622620002</c:v>
                </c:pt>
                <c:pt idx="27829">
                  <c:v>3.0943772792819999</c:v>
                </c:pt>
                <c:pt idx="27830">
                  <c:v>3.0944120883939998</c:v>
                </c:pt>
                <c:pt idx="27831">
                  <c:v>3.0944488048549998</c:v>
                </c:pt>
                <c:pt idx="27832">
                  <c:v>3.094480752945</c:v>
                </c:pt>
                <c:pt idx="27833">
                  <c:v>3.0945158004760001</c:v>
                </c:pt>
                <c:pt idx="27834">
                  <c:v>3.0945508480070001</c:v>
                </c:pt>
                <c:pt idx="27835">
                  <c:v>3.09459400177</c:v>
                </c:pt>
                <c:pt idx="27836">
                  <c:v>3.0946457386019999</c:v>
                </c:pt>
                <c:pt idx="27837">
                  <c:v>3.0946815013890001</c:v>
                </c:pt>
                <c:pt idx="27838">
                  <c:v>3.0947291851040002</c:v>
                </c:pt>
                <c:pt idx="27839">
                  <c:v>3.094764947891</c:v>
                </c:pt>
                <c:pt idx="27840">
                  <c:v>3.0947985649110001</c:v>
                </c:pt>
                <c:pt idx="27841">
                  <c:v>3.0948324203489999</c:v>
                </c:pt>
                <c:pt idx="27842">
                  <c:v>3.0948855876920001</c:v>
                </c:pt>
                <c:pt idx="27843">
                  <c:v>3.0949220657350001</c:v>
                </c:pt>
                <c:pt idx="27844">
                  <c:v>3.0949587821960001</c:v>
                </c:pt>
                <c:pt idx="27845">
                  <c:v>3.0949935913090001</c:v>
                </c:pt>
                <c:pt idx="27846">
                  <c:v>3.095031738281</c:v>
                </c:pt>
                <c:pt idx="27847">
                  <c:v>3.095071792603</c:v>
                </c:pt>
                <c:pt idx="27848">
                  <c:v>3.0951151847839999</c:v>
                </c:pt>
                <c:pt idx="27849">
                  <c:v>3.0951616764069998</c:v>
                </c:pt>
                <c:pt idx="27850">
                  <c:v>3.0952067375180001</c:v>
                </c:pt>
                <c:pt idx="27851">
                  <c:v>3.0952527523039999</c:v>
                </c:pt>
                <c:pt idx="27852">
                  <c:v>3.0953242778779999</c:v>
                </c:pt>
                <c:pt idx="27853">
                  <c:v>3.0954020023350002</c:v>
                </c:pt>
                <c:pt idx="27854">
                  <c:v>3.0954546928409998</c:v>
                </c:pt>
                <c:pt idx="27855">
                  <c:v>3.0955002307889998</c:v>
                </c:pt>
                <c:pt idx="27856">
                  <c:v>3.0955507755279998</c:v>
                </c:pt>
                <c:pt idx="27857">
                  <c:v>3.095594882965</c:v>
                </c:pt>
                <c:pt idx="27858">
                  <c:v>3.0956497192380001</c:v>
                </c:pt>
                <c:pt idx="27859">
                  <c:v>3.0957291126249999</c:v>
                </c:pt>
                <c:pt idx="27860">
                  <c:v>3.095811367035</c:v>
                </c:pt>
                <c:pt idx="27861">
                  <c:v>3.0958676338200002</c:v>
                </c:pt>
                <c:pt idx="27862">
                  <c:v>3.095941781998</c:v>
                </c:pt>
                <c:pt idx="27863">
                  <c:v>3.0960218906399999</c:v>
                </c:pt>
                <c:pt idx="27864">
                  <c:v>3.0961050987240002</c:v>
                </c:pt>
                <c:pt idx="27865">
                  <c:v>3.096316814423</c:v>
                </c:pt>
                <c:pt idx="27866">
                  <c:v>3.0964350700379999</c:v>
                </c:pt>
                <c:pt idx="27867">
                  <c:v>3.0965275764469999</c:v>
                </c:pt>
                <c:pt idx="27868">
                  <c:v>3.0966193675990001</c:v>
                </c:pt>
                <c:pt idx="27869">
                  <c:v>3.0967831611630001</c:v>
                </c:pt>
                <c:pt idx="27870">
                  <c:v>3.0970120429989998</c:v>
                </c:pt>
                <c:pt idx="27871">
                  <c:v>3.0971252918240002</c:v>
                </c:pt>
                <c:pt idx="27872">
                  <c:v>3.0972349643710002</c:v>
                </c:pt>
                <c:pt idx="27873">
                  <c:v>3.097316026688</c:v>
                </c:pt>
                <c:pt idx="27874">
                  <c:v>3.0973956584929998</c:v>
                </c:pt>
                <c:pt idx="27875">
                  <c:v>3.0974745750429999</c:v>
                </c:pt>
                <c:pt idx="27876">
                  <c:v>3.0975565910339999</c:v>
                </c:pt>
                <c:pt idx="27877">
                  <c:v>3.0976448059080002</c:v>
                </c:pt>
                <c:pt idx="27878">
                  <c:v>3.0979218482970001</c:v>
                </c:pt>
                <c:pt idx="27879">
                  <c:v>3.0980746746059999</c:v>
                </c:pt>
                <c:pt idx="27880">
                  <c:v>3.09823346138</c:v>
                </c:pt>
                <c:pt idx="27881">
                  <c:v>3.09831905365</c:v>
                </c:pt>
                <c:pt idx="27882">
                  <c:v>3.0984127521509999</c:v>
                </c:pt>
                <c:pt idx="27883">
                  <c:v>3.098507165909</c:v>
                </c:pt>
                <c:pt idx="27884">
                  <c:v>3.0985965728760001</c:v>
                </c:pt>
                <c:pt idx="27885">
                  <c:v>3.0987641811370001</c:v>
                </c:pt>
                <c:pt idx="27886">
                  <c:v>3.098981380463</c:v>
                </c:pt>
                <c:pt idx="27887">
                  <c:v>3.099126338959</c:v>
                </c:pt>
                <c:pt idx="27888">
                  <c:v>3.0993258953090002</c:v>
                </c:pt>
                <c:pt idx="27889">
                  <c:v>3.0994477272030001</c:v>
                </c:pt>
                <c:pt idx="27890">
                  <c:v>3.0995700359340002</c:v>
                </c:pt>
                <c:pt idx="27891">
                  <c:v>3.09969496727</c:v>
                </c:pt>
                <c:pt idx="27892">
                  <c:v>3.0998179912569999</c:v>
                </c:pt>
                <c:pt idx="27893">
                  <c:v>3.1000413894649999</c:v>
                </c:pt>
                <c:pt idx="27894">
                  <c:v>3.1002032756809998</c:v>
                </c:pt>
                <c:pt idx="27895">
                  <c:v>3.1003241538999999</c:v>
                </c:pt>
                <c:pt idx="27896">
                  <c:v>3.1005470752719999</c:v>
                </c:pt>
                <c:pt idx="27897">
                  <c:v>3.100723743439</c:v>
                </c:pt>
                <c:pt idx="27898">
                  <c:v>3.1008059978490001</c:v>
                </c:pt>
                <c:pt idx="27899">
                  <c:v>3.100892782211</c:v>
                </c:pt>
                <c:pt idx="27900">
                  <c:v>3.100969791412</c:v>
                </c:pt>
                <c:pt idx="27901">
                  <c:v>3.101053237915</c:v>
                </c:pt>
                <c:pt idx="27902">
                  <c:v>3.1013729572300002</c:v>
                </c:pt>
                <c:pt idx="27903">
                  <c:v>3.1014869213099998</c:v>
                </c:pt>
                <c:pt idx="27904">
                  <c:v>3.1015410423279999</c:v>
                </c:pt>
                <c:pt idx="27905">
                  <c:v>3.101611375809</c:v>
                </c:pt>
                <c:pt idx="27906">
                  <c:v>3.101679563522</c:v>
                </c:pt>
                <c:pt idx="27907">
                  <c:v>3.1017272472380002</c:v>
                </c:pt>
                <c:pt idx="27908">
                  <c:v>3.101794481277</c:v>
                </c:pt>
                <c:pt idx="27909">
                  <c:v>3.101883411407</c:v>
                </c:pt>
                <c:pt idx="27910">
                  <c:v>3.1021959781650001</c:v>
                </c:pt>
                <c:pt idx="27911">
                  <c:v>3.102352619171</c:v>
                </c:pt>
                <c:pt idx="27912">
                  <c:v>3.102507829666</c:v>
                </c:pt>
                <c:pt idx="27913">
                  <c:v>3.1025962829589999</c:v>
                </c:pt>
                <c:pt idx="27914">
                  <c:v>3.1026456356050001</c:v>
                </c:pt>
                <c:pt idx="27915">
                  <c:v>3.1027443408969999</c:v>
                </c:pt>
                <c:pt idx="27916">
                  <c:v>3.1027891635890001</c:v>
                </c:pt>
                <c:pt idx="27917">
                  <c:v>3.1028819084169998</c:v>
                </c:pt>
                <c:pt idx="27918">
                  <c:v>3.1029744148249998</c:v>
                </c:pt>
                <c:pt idx="27919">
                  <c:v>3.1030611991880002</c:v>
                </c:pt>
                <c:pt idx="27920">
                  <c:v>3.1031796932220002</c:v>
                </c:pt>
                <c:pt idx="27921">
                  <c:v>3.1032955646509999</c:v>
                </c:pt>
                <c:pt idx="27922">
                  <c:v>3.103634357452</c:v>
                </c:pt>
                <c:pt idx="27923">
                  <c:v>3.1039612293240002</c:v>
                </c:pt>
                <c:pt idx="27924">
                  <c:v>3.1040740013120001</c:v>
                </c:pt>
                <c:pt idx="27925">
                  <c:v>3.104150533676</c:v>
                </c:pt>
                <c:pt idx="27926">
                  <c:v>3.1042871475220002</c:v>
                </c:pt>
                <c:pt idx="27927">
                  <c:v>3.1044394969939999</c:v>
                </c:pt>
                <c:pt idx="27928">
                  <c:v>3.1045136451720001</c:v>
                </c:pt>
                <c:pt idx="27929">
                  <c:v>3.1045658588410001</c:v>
                </c:pt>
                <c:pt idx="27930">
                  <c:v>3.1046288013460002</c:v>
                </c:pt>
                <c:pt idx="27931">
                  <c:v>3.1046917438510002</c:v>
                </c:pt>
                <c:pt idx="27932">
                  <c:v>3.1047353744509998</c:v>
                </c:pt>
                <c:pt idx="27933">
                  <c:v>3.1047768592830001</c:v>
                </c:pt>
                <c:pt idx="27934">
                  <c:v>3.1048436164859998</c:v>
                </c:pt>
                <c:pt idx="27935">
                  <c:v>3.1049232482910001</c:v>
                </c:pt>
                <c:pt idx="27936">
                  <c:v>3.1050016880040001</c:v>
                </c:pt>
                <c:pt idx="27937">
                  <c:v>3.1050477027890002</c:v>
                </c:pt>
                <c:pt idx="27938">
                  <c:v>3.105121612549</c:v>
                </c:pt>
                <c:pt idx="27939">
                  <c:v>3.1051681041719998</c:v>
                </c:pt>
                <c:pt idx="27940">
                  <c:v>3.1052117347719999</c:v>
                </c:pt>
                <c:pt idx="27941">
                  <c:v>3.1052885055539998</c:v>
                </c:pt>
                <c:pt idx="27942">
                  <c:v>3.1053628921510001</c:v>
                </c:pt>
                <c:pt idx="27943">
                  <c:v>3.1054334640499999</c:v>
                </c:pt>
                <c:pt idx="27944">
                  <c:v>3.1055083274839999</c:v>
                </c:pt>
                <c:pt idx="27945">
                  <c:v>3.1055638790129998</c:v>
                </c:pt>
                <c:pt idx="27946">
                  <c:v>3.1056172847750001</c:v>
                </c:pt>
                <c:pt idx="27947">
                  <c:v>3.105674743652</c:v>
                </c:pt>
                <c:pt idx="27948">
                  <c:v>3.1057281494139999</c:v>
                </c:pt>
                <c:pt idx="27949">
                  <c:v>3.1058113574980002</c:v>
                </c:pt>
                <c:pt idx="27950">
                  <c:v>3.1060009002690001</c:v>
                </c:pt>
                <c:pt idx="27951">
                  <c:v>3.1061949729920002</c:v>
                </c:pt>
                <c:pt idx="27952">
                  <c:v>3.1062819957730001</c:v>
                </c:pt>
                <c:pt idx="27953">
                  <c:v>3.1063749790189998</c:v>
                </c:pt>
                <c:pt idx="27954">
                  <c:v>3.1064238548279999</c:v>
                </c:pt>
                <c:pt idx="27955">
                  <c:v>3.1064796447749998</c:v>
                </c:pt>
                <c:pt idx="27956">
                  <c:v>3.106539726257</c:v>
                </c:pt>
                <c:pt idx="27957">
                  <c:v>3.1066071987149999</c:v>
                </c:pt>
                <c:pt idx="27958">
                  <c:v>3.1066803932189999</c:v>
                </c:pt>
                <c:pt idx="27959">
                  <c:v>3.1067578792570001</c:v>
                </c:pt>
                <c:pt idx="27960">
                  <c:v>3.1068348884580002</c:v>
                </c:pt>
                <c:pt idx="27961">
                  <c:v>3.1069171428679998</c:v>
                </c:pt>
                <c:pt idx="27962">
                  <c:v>3.1070036888120001</c:v>
                </c:pt>
                <c:pt idx="27963">
                  <c:v>3.107094049454</c:v>
                </c:pt>
                <c:pt idx="27964">
                  <c:v>3.107182979584</c:v>
                </c:pt>
                <c:pt idx="27965">
                  <c:v>3.107266664505</c:v>
                </c:pt>
                <c:pt idx="27966">
                  <c:v>3.1073498725889999</c:v>
                </c:pt>
                <c:pt idx="27967">
                  <c:v>3.107430696487</c:v>
                </c:pt>
                <c:pt idx="27968">
                  <c:v>3.1075110435490001</c:v>
                </c:pt>
                <c:pt idx="27969">
                  <c:v>3.107591152191</c:v>
                </c:pt>
                <c:pt idx="27970">
                  <c:v>3.1076717376710001</c:v>
                </c:pt>
                <c:pt idx="27971">
                  <c:v>3.1077470779419998</c:v>
                </c:pt>
                <c:pt idx="27972">
                  <c:v>3.1078188419339998</c:v>
                </c:pt>
                <c:pt idx="27973">
                  <c:v>3.1078870296479999</c:v>
                </c:pt>
                <c:pt idx="27974">
                  <c:v>3.10795211792</c:v>
                </c:pt>
                <c:pt idx="27975">
                  <c:v>3.108014822006</c:v>
                </c:pt>
                <c:pt idx="27976">
                  <c:v>3.1080751419069998</c:v>
                </c:pt>
                <c:pt idx="27977">
                  <c:v>3.1081314086909999</c:v>
                </c:pt>
                <c:pt idx="27978">
                  <c:v>3.1081800460819999</c:v>
                </c:pt>
                <c:pt idx="27979">
                  <c:v>3.108271121979</c:v>
                </c:pt>
                <c:pt idx="27980">
                  <c:v>3.1084115505219998</c:v>
                </c:pt>
                <c:pt idx="27981">
                  <c:v>3.1086413860320001</c:v>
                </c:pt>
                <c:pt idx="27982">
                  <c:v>3.1087007522580001</c:v>
                </c:pt>
                <c:pt idx="27983">
                  <c:v>3.1087431907649998</c:v>
                </c:pt>
                <c:pt idx="27984">
                  <c:v>3.1088018417360002</c:v>
                </c:pt>
                <c:pt idx="27985">
                  <c:v>3.1088678836820001</c:v>
                </c:pt>
                <c:pt idx="27986">
                  <c:v>3.1089332103729999</c:v>
                </c:pt>
                <c:pt idx="27987">
                  <c:v>3.1089932918550001</c:v>
                </c:pt>
                <c:pt idx="27988">
                  <c:v>3.109052181244</c:v>
                </c:pt>
                <c:pt idx="27989">
                  <c:v>3.1091163158419999</c:v>
                </c:pt>
                <c:pt idx="27990">
                  <c:v>3.109183311462</c:v>
                </c:pt>
                <c:pt idx="27991">
                  <c:v>3.1092271804810001</c:v>
                </c:pt>
                <c:pt idx="27992">
                  <c:v>3.1092681884769999</c:v>
                </c:pt>
                <c:pt idx="27993">
                  <c:v>3.109307050705</c:v>
                </c:pt>
                <c:pt idx="27994">
                  <c:v>3.109343767166</c:v>
                </c:pt>
                <c:pt idx="27995">
                  <c:v>3.1093876361850001</c:v>
                </c:pt>
                <c:pt idx="27996">
                  <c:v>3.1094284057619999</c:v>
                </c:pt>
                <c:pt idx="27997">
                  <c:v>3.1094684600829998</c:v>
                </c:pt>
                <c:pt idx="27998">
                  <c:v>3.1095399856569998</c:v>
                </c:pt>
                <c:pt idx="27999">
                  <c:v>3.1096117496489999</c:v>
                </c:pt>
                <c:pt idx="28000">
                  <c:v>3.10994887352</c:v>
                </c:pt>
                <c:pt idx="28001">
                  <c:v>3.1101326942440002</c:v>
                </c:pt>
                <c:pt idx="28002">
                  <c:v>3.1102170944209999</c:v>
                </c:pt>
                <c:pt idx="28003">
                  <c:v>3.110389947891</c:v>
                </c:pt>
                <c:pt idx="28004">
                  <c:v>3.1107199192050001</c:v>
                </c:pt>
                <c:pt idx="28005">
                  <c:v>3.1108829975129999</c:v>
                </c:pt>
                <c:pt idx="28006">
                  <c:v>3.111056089401</c:v>
                </c:pt>
                <c:pt idx="28007">
                  <c:v>3.1111273765559999</c:v>
                </c:pt>
                <c:pt idx="28008">
                  <c:v>3.1111855506900001</c:v>
                </c:pt>
                <c:pt idx="28009">
                  <c:v>3.1112349033359998</c:v>
                </c:pt>
                <c:pt idx="28010">
                  <c:v>3.1112847328190001</c:v>
                </c:pt>
                <c:pt idx="28011">
                  <c:v>3.1113319396970001</c:v>
                </c:pt>
                <c:pt idx="28012">
                  <c:v>3.111384153366</c:v>
                </c:pt>
                <c:pt idx="28013">
                  <c:v>3.111422538757</c:v>
                </c:pt>
                <c:pt idx="28014">
                  <c:v>3.1114687919619999</c:v>
                </c:pt>
                <c:pt idx="28015">
                  <c:v>3.1115155220030002</c:v>
                </c:pt>
                <c:pt idx="28016">
                  <c:v>3.1115698814389998</c:v>
                </c:pt>
                <c:pt idx="28017">
                  <c:v>3.1116497516630002</c:v>
                </c:pt>
                <c:pt idx="28018">
                  <c:v>3.1117713451390001</c:v>
                </c:pt>
                <c:pt idx="28019">
                  <c:v>3.1118893623349999</c:v>
                </c:pt>
                <c:pt idx="28020">
                  <c:v>3.1120910644530002</c:v>
                </c:pt>
                <c:pt idx="28021">
                  <c:v>3.1121747493740002</c:v>
                </c:pt>
                <c:pt idx="28022">
                  <c:v>3.1122546195980001</c:v>
                </c:pt>
                <c:pt idx="28023">
                  <c:v>3.1125187873839999</c:v>
                </c:pt>
                <c:pt idx="28024">
                  <c:v>3.1127011775970002</c:v>
                </c:pt>
                <c:pt idx="28025">
                  <c:v>3.1127839088439999</c:v>
                </c:pt>
                <c:pt idx="28026">
                  <c:v>3.112831115723</c:v>
                </c:pt>
                <c:pt idx="28027">
                  <c:v>3.1128771305080001</c:v>
                </c:pt>
                <c:pt idx="28028">
                  <c:v>3.1129314899440002</c:v>
                </c:pt>
                <c:pt idx="28029">
                  <c:v>3.1129856109620002</c:v>
                </c:pt>
                <c:pt idx="28030">
                  <c:v>3.1130471229549999</c:v>
                </c:pt>
                <c:pt idx="28031">
                  <c:v>3.113113641739</c:v>
                </c:pt>
                <c:pt idx="28032">
                  <c:v>3.1131794452669999</c:v>
                </c:pt>
                <c:pt idx="28033">
                  <c:v>3.113248109818</c:v>
                </c:pt>
                <c:pt idx="28034">
                  <c:v>3.113312482834</c:v>
                </c:pt>
                <c:pt idx="28035">
                  <c:v>3.1133766174319999</c:v>
                </c:pt>
                <c:pt idx="28036">
                  <c:v>3.1134366989140001</c:v>
                </c:pt>
                <c:pt idx="28037">
                  <c:v>3.1134943962100001</c:v>
                </c:pt>
                <c:pt idx="28038">
                  <c:v>3.1135478019709999</c:v>
                </c:pt>
                <c:pt idx="28039">
                  <c:v>3.113645553589</c:v>
                </c:pt>
                <c:pt idx="28040">
                  <c:v>3.1138103008270002</c:v>
                </c:pt>
                <c:pt idx="28041">
                  <c:v>3.113933563232</c:v>
                </c:pt>
                <c:pt idx="28042">
                  <c:v>3.1140496730799998</c:v>
                </c:pt>
                <c:pt idx="28043">
                  <c:v>3.1141271591190001</c:v>
                </c:pt>
                <c:pt idx="28044">
                  <c:v>3.1142356395720001</c:v>
                </c:pt>
                <c:pt idx="28045">
                  <c:v>3.114559412003</c:v>
                </c:pt>
                <c:pt idx="28046">
                  <c:v>3.1146600246429998</c:v>
                </c:pt>
                <c:pt idx="28047">
                  <c:v>3.1147334575649999</c:v>
                </c:pt>
                <c:pt idx="28048">
                  <c:v>3.1148016452789999</c:v>
                </c:pt>
                <c:pt idx="28049">
                  <c:v>3.1148784160609999</c:v>
                </c:pt>
                <c:pt idx="28050">
                  <c:v>3.1151075363160001</c:v>
                </c:pt>
                <c:pt idx="28051">
                  <c:v>3.1152226924900002</c:v>
                </c:pt>
                <c:pt idx="28052">
                  <c:v>3.1155319213869999</c:v>
                </c:pt>
                <c:pt idx="28053">
                  <c:v>3.1156694889069998</c:v>
                </c:pt>
                <c:pt idx="28054">
                  <c:v>3.1157741546629998</c:v>
                </c:pt>
                <c:pt idx="28055">
                  <c:v>3.1158230304719998</c:v>
                </c:pt>
                <c:pt idx="28056">
                  <c:v>3.1158931255339999</c:v>
                </c:pt>
                <c:pt idx="28057">
                  <c:v>3.1159632205959999</c:v>
                </c:pt>
                <c:pt idx="28058">
                  <c:v>3.116139411926</c:v>
                </c:pt>
                <c:pt idx="28059">
                  <c:v>3.1162953376770002</c:v>
                </c:pt>
                <c:pt idx="28060">
                  <c:v>3.1163442134860002</c:v>
                </c:pt>
                <c:pt idx="28061">
                  <c:v>3.1163949966429998</c:v>
                </c:pt>
                <c:pt idx="28062">
                  <c:v>3.116472244263</c:v>
                </c:pt>
                <c:pt idx="28063">
                  <c:v>3.116556167603</c:v>
                </c:pt>
                <c:pt idx="28064">
                  <c:v>3.11687707901</c:v>
                </c:pt>
                <c:pt idx="28065">
                  <c:v>3.1172087192540001</c:v>
                </c:pt>
                <c:pt idx="28066">
                  <c:v>3.1175212860110002</c:v>
                </c:pt>
                <c:pt idx="28067">
                  <c:v>3.1176004409789999</c:v>
                </c:pt>
                <c:pt idx="28068">
                  <c:v>3.117687940598</c:v>
                </c:pt>
                <c:pt idx="28069">
                  <c:v>3.1177754402160001</c:v>
                </c:pt>
                <c:pt idx="28070">
                  <c:v>3.1178612709050002</c:v>
                </c:pt>
                <c:pt idx="28071">
                  <c:v>3.1182122230529998</c:v>
                </c:pt>
                <c:pt idx="28072">
                  <c:v>3.1183555126189999</c:v>
                </c:pt>
                <c:pt idx="28073">
                  <c:v>3.1184051036830001</c:v>
                </c:pt>
                <c:pt idx="28074">
                  <c:v>3.1184735298159998</c:v>
                </c:pt>
                <c:pt idx="28075">
                  <c:v>3.1188182830810001</c:v>
                </c:pt>
                <c:pt idx="28076">
                  <c:v>3.1190142631529998</c:v>
                </c:pt>
                <c:pt idx="28077">
                  <c:v>3.1190998554229998</c:v>
                </c:pt>
                <c:pt idx="28078">
                  <c:v>3.1191878318790001</c:v>
                </c:pt>
                <c:pt idx="28079">
                  <c:v>3.1192822456360001</c:v>
                </c:pt>
                <c:pt idx="28080">
                  <c:v>3.1196067333220001</c:v>
                </c:pt>
                <c:pt idx="28081">
                  <c:v>3.1198623180389999</c:v>
                </c:pt>
                <c:pt idx="28082">
                  <c:v>3.1199452877040001</c:v>
                </c:pt>
                <c:pt idx="28083">
                  <c:v>3.120003938675</c:v>
                </c:pt>
                <c:pt idx="28084">
                  <c:v>3.120323181152</c:v>
                </c:pt>
                <c:pt idx="28085">
                  <c:v>3.1206624507899998</c:v>
                </c:pt>
                <c:pt idx="28086">
                  <c:v>3.1210300922390002</c:v>
                </c:pt>
                <c:pt idx="28087">
                  <c:v>3.1212482452389998</c:v>
                </c:pt>
                <c:pt idx="28088">
                  <c:v>3.1213343143459999</c:v>
                </c:pt>
                <c:pt idx="28089">
                  <c:v>3.1214225292209998</c:v>
                </c:pt>
                <c:pt idx="28090">
                  <c:v>3.1214709281920001</c:v>
                </c:pt>
                <c:pt idx="28091">
                  <c:v>3.1215264797210001</c:v>
                </c:pt>
                <c:pt idx="28092">
                  <c:v>3.12158203125</c:v>
                </c:pt>
                <c:pt idx="28093">
                  <c:v>3.1216416358950001</c:v>
                </c:pt>
                <c:pt idx="28094">
                  <c:v>3.1216993331910001</c:v>
                </c:pt>
                <c:pt idx="28095">
                  <c:v>3.1217567920680001</c:v>
                </c:pt>
                <c:pt idx="28096">
                  <c:v>3.1218199729920002</c:v>
                </c:pt>
                <c:pt idx="28097">
                  <c:v>3.1218881607059998</c:v>
                </c:pt>
                <c:pt idx="28098">
                  <c:v>3.1219632625579998</c:v>
                </c:pt>
                <c:pt idx="28099">
                  <c:v>3.1220340728760001</c:v>
                </c:pt>
                <c:pt idx="28100">
                  <c:v>3.122108697891</c:v>
                </c:pt>
                <c:pt idx="28101">
                  <c:v>3.122173309326</c:v>
                </c:pt>
                <c:pt idx="28102">
                  <c:v>3.122239589691</c:v>
                </c:pt>
                <c:pt idx="28103">
                  <c:v>3.1223030090330002</c:v>
                </c:pt>
                <c:pt idx="28104">
                  <c:v>3.1223647594449999</c:v>
                </c:pt>
                <c:pt idx="28105">
                  <c:v>3.12242269516</c:v>
                </c:pt>
                <c:pt idx="28106">
                  <c:v>3.122478246689</c:v>
                </c:pt>
                <c:pt idx="28107">
                  <c:v>3.1225295066830001</c:v>
                </c:pt>
                <c:pt idx="28108">
                  <c:v>3.1226186752320002</c:v>
                </c:pt>
                <c:pt idx="28109">
                  <c:v>3.1227018833160001</c:v>
                </c:pt>
                <c:pt idx="28110">
                  <c:v>3.1227841377260002</c:v>
                </c:pt>
                <c:pt idx="28111">
                  <c:v>3.1228718757629998</c:v>
                </c:pt>
                <c:pt idx="28112">
                  <c:v>3.1229119300839998</c:v>
                </c:pt>
                <c:pt idx="28113">
                  <c:v>3.1229937076569998</c:v>
                </c:pt>
                <c:pt idx="28114">
                  <c:v>3.1230714321140001</c:v>
                </c:pt>
                <c:pt idx="28115">
                  <c:v>3.1233866214749999</c:v>
                </c:pt>
                <c:pt idx="28116">
                  <c:v>3.123510837555</c:v>
                </c:pt>
                <c:pt idx="28117">
                  <c:v>3.1235723495480001</c:v>
                </c:pt>
                <c:pt idx="28118">
                  <c:v>3.123610258102</c:v>
                </c:pt>
                <c:pt idx="28119">
                  <c:v>3.1236455440520001</c:v>
                </c:pt>
                <c:pt idx="28120">
                  <c:v>3.1237013340000002</c:v>
                </c:pt>
                <c:pt idx="28121">
                  <c:v>3.1237354278559999</c:v>
                </c:pt>
                <c:pt idx="28122">
                  <c:v>3.1237719058989999</c:v>
                </c:pt>
                <c:pt idx="28123">
                  <c:v>3.1238095760350002</c:v>
                </c:pt>
                <c:pt idx="28124">
                  <c:v>3.1238741874690001</c:v>
                </c:pt>
                <c:pt idx="28125">
                  <c:v>3.1239476203919998</c:v>
                </c:pt>
                <c:pt idx="28126">
                  <c:v>3.1242580413819998</c:v>
                </c:pt>
                <c:pt idx="28127">
                  <c:v>3.12433385849</c:v>
                </c:pt>
                <c:pt idx="28128">
                  <c:v>3.124412536621</c:v>
                </c:pt>
                <c:pt idx="28129">
                  <c:v>3.124724388123</c:v>
                </c:pt>
                <c:pt idx="28130">
                  <c:v>3.1248383522030001</c:v>
                </c:pt>
                <c:pt idx="28131">
                  <c:v>3.1249411106110001</c:v>
                </c:pt>
                <c:pt idx="28132">
                  <c:v>3.1249873638149999</c:v>
                </c:pt>
                <c:pt idx="28133">
                  <c:v>3.125033140182</c:v>
                </c:pt>
                <c:pt idx="28134">
                  <c:v>3.1250762939449999</c:v>
                </c:pt>
                <c:pt idx="28135">
                  <c:v>3.125120162964</c:v>
                </c:pt>
                <c:pt idx="28136">
                  <c:v>3.125235319138</c:v>
                </c:pt>
                <c:pt idx="28137">
                  <c:v>3.1255555152890002</c:v>
                </c:pt>
                <c:pt idx="28138">
                  <c:v>3.1256620883939998</c:v>
                </c:pt>
                <c:pt idx="28139">
                  <c:v>3.1257364749910002</c:v>
                </c:pt>
                <c:pt idx="28140">
                  <c:v>3.1258122920989999</c:v>
                </c:pt>
                <c:pt idx="28141">
                  <c:v>3.1259281635280001</c:v>
                </c:pt>
                <c:pt idx="28142">
                  <c:v>3.126173734665</c:v>
                </c:pt>
                <c:pt idx="28143">
                  <c:v>3.126292467117</c:v>
                </c:pt>
                <c:pt idx="28144">
                  <c:v>3.1264896392820001</c:v>
                </c:pt>
                <c:pt idx="28145">
                  <c:v>3.1265680789950001</c:v>
                </c:pt>
                <c:pt idx="28146">
                  <c:v>3.1266577243799998</c:v>
                </c:pt>
                <c:pt idx="28147">
                  <c:v>3.1267485618589999</c:v>
                </c:pt>
                <c:pt idx="28148">
                  <c:v>3.126841545105</c:v>
                </c:pt>
                <c:pt idx="28149">
                  <c:v>3.1269266605379999</c:v>
                </c:pt>
                <c:pt idx="28150">
                  <c:v>3.1270117759699998</c:v>
                </c:pt>
                <c:pt idx="28151">
                  <c:v>3.1270627975459999</c:v>
                </c:pt>
                <c:pt idx="28152">
                  <c:v>3.1271150112149999</c:v>
                </c:pt>
                <c:pt idx="28153">
                  <c:v>3.1272132396700001</c:v>
                </c:pt>
                <c:pt idx="28154">
                  <c:v>3.1272659301760002</c:v>
                </c:pt>
                <c:pt idx="28155">
                  <c:v>3.1273753643040001</c:v>
                </c:pt>
                <c:pt idx="28156">
                  <c:v>3.127430915833</c:v>
                </c:pt>
                <c:pt idx="28157">
                  <c:v>3.1274847984309999</c:v>
                </c:pt>
                <c:pt idx="28158">
                  <c:v>3.12753367424</c:v>
                </c:pt>
                <c:pt idx="28159">
                  <c:v>3.1276257038119999</c:v>
                </c:pt>
                <c:pt idx="28160">
                  <c:v>3.127716779709</c:v>
                </c:pt>
                <c:pt idx="28161">
                  <c:v>3.1278381347659998</c:v>
                </c:pt>
                <c:pt idx="28162">
                  <c:v>3.128004550934</c:v>
                </c:pt>
                <c:pt idx="28163">
                  <c:v>3.128121614456</c:v>
                </c:pt>
                <c:pt idx="28164">
                  <c:v>3.1282334327700001</c:v>
                </c:pt>
                <c:pt idx="28165">
                  <c:v>3.1283106803890002</c:v>
                </c:pt>
                <c:pt idx="28166">
                  <c:v>3.1283857822419998</c:v>
                </c:pt>
                <c:pt idx="28167">
                  <c:v>3.1284916400910001</c:v>
                </c:pt>
                <c:pt idx="28168">
                  <c:v>3.128765106201</c:v>
                </c:pt>
                <c:pt idx="28169">
                  <c:v>3.1288135051729999</c:v>
                </c:pt>
                <c:pt idx="28170">
                  <c:v>3.1288795471189998</c:v>
                </c:pt>
                <c:pt idx="28171">
                  <c:v>3.1289484500890001</c:v>
                </c:pt>
                <c:pt idx="28172">
                  <c:v>3.1290030479430002</c:v>
                </c:pt>
                <c:pt idx="28173">
                  <c:v>3.1290452480319999</c:v>
                </c:pt>
                <c:pt idx="28174">
                  <c:v>3.1290888786319999</c:v>
                </c:pt>
                <c:pt idx="28175">
                  <c:v>3.1291267871859998</c:v>
                </c:pt>
                <c:pt idx="28176">
                  <c:v>3.1291894912720002</c:v>
                </c:pt>
                <c:pt idx="28177">
                  <c:v>3.1295015811920002</c:v>
                </c:pt>
                <c:pt idx="28178">
                  <c:v>3.1296081542969998</c:v>
                </c:pt>
                <c:pt idx="28179">
                  <c:v>3.129654407501</c:v>
                </c:pt>
                <c:pt idx="28180">
                  <c:v>3.1296968460080001</c:v>
                </c:pt>
                <c:pt idx="28181">
                  <c:v>3.1297407150269998</c:v>
                </c:pt>
                <c:pt idx="28182">
                  <c:v>3.1297912597659998</c:v>
                </c:pt>
                <c:pt idx="28183">
                  <c:v>3.12984085083</c:v>
                </c:pt>
                <c:pt idx="28184">
                  <c:v>3.1299896240230001</c:v>
                </c:pt>
                <c:pt idx="28185">
                  <c:v>3.1302049159999998</c:v>
                </c:pt>
                <c:pt idx="28186">
                  <c:v>3.1305353641510001</c:v>
                </c:pt>
                <c:pt idx="28187">
                  <c:v>3.1308641433719999</c:v>
                </c:pt>
                <c:pt idx="28188">
                  <c:v>3.131049633026</c:v>
                </c:pt>
                <c:pt idx="28189">
                  <c:v>3.131175041199</c:v>
                </c:pt>
                <c:pt idx="28190">
                  <c:v>3.1312246322630002</c:v>
                </c:pt>
                <c:pt idx="28191">
                  <c:v>3.1312735080719998</c:v>
                </c:pt>
                <c:pt idx="28192">
                  <c:v>3.1313278675079999</c:v>
                </c:pt>
                <c:pt idx="28193">
                  <c:v>3.131385803223</c:v>
                </c:pt>
                <c:pt idx="28194">
                  <c:v>3.1314458847050002</c:v>
                </c:pt>
                <c:pt idx="28195">
                  <c:v>3.131504535675</c:v>
                </c:pt>
                <c:pt idx="28196">
                  <c:v>3.1315717697140002</c:v>
                </c:pt>
                <c:pt idx="28197">
                  <c:v>3.131642580032</c:v>
                </c:pt>
                <c:pt idx="28198">
                  <c:v>3.1317117214199999</c:v>
                </c:pt>
                <c:pt idx="28199">
                  <c:v>3.1317734718320001</c:v>
                </c:pt>
                <c:pt idx="28200">
                  <c:v>3.1318316459659998</c:v>
                </c:pt>
                <c:pt idx="28201">
                  <c:v>3.1318912506099998</c:v>
                </c:pt>
                <c:pt idx="28202">
                  <c:v>3.1319985389710001</c:v>
                </c:pt>
                <c:pt idx="28203">
                  <c:v>3.1320483684539999</c:v>
                </c:pt>
                <c:pt idx="28204">
                  <c:v>3.1321396827700001</c:v>
                </c:pt>
                <c:pt idx="28205">
                  <c:v>3.1322581768040001</c:v>
                </c:pt>
                <c:pt idx="28206">
                  <c:v>3.1323633193970002</c:v>
                </c:pt>
                <c:pt idx="28207">
                  <c:v>3.1325058937070001</c:v>
                </c:pt>
                <c:pt idx="28208">
                  <c:v>3.1325829029080001</c:v>
                </c:pt>
                <c:pt idx="28209">
                  <c:v>3.1326594352720001</c:v>
                </c:pt>
                <c:pt idx="28210">
                  <c:v>3.1327273845670001</c:v>
                </c:pt>
                <c:pt idx="28211">
                  <c:v>3.1327693462370001</c:v>
                </c:pt>
                <c:pt idx="28212">
                  <c:v>3.1328105926509999</c:v>
                </c:pt>
                <c:pt idx="28213">
                  <c:v>3.1328451633449999</c:v>
                </c:pt>
                <c:pt idx="28214">
                  <c:v>3.1328814029690002</c:v>
                </c:pt>
                <c:pt idx="28215">
                  <c:v>3.1329183578489999</c:v>
                </c:pt>
                <c:pt idx="28216">
                  <c:v>3.132952213287</c:v>
                </c:pt>
                <c:pt idx="28217">
                  <c:v>3.1330125331879999</c:v>
                </c:pt>
                <c:pt idx="28218">
                  <c:v>3.1330561637879999</c:v>
                </c:pt>
                <c:pt idx="28219">
                  <c:v>3.1331000328059999</c:v>
                </c:pt>
                <c:pt idx="28220">
                  <c:v>3.1331493854520001</c:v>
                </c:pt>
                <c:pt idx="28221">
                  <c:v>3.1331984996800002</c:v>
                </c:pt>
                <c:pt idx="28222">
                  <c:v>3.133265972137</c:v>
                </c:pt>
                <c:pt idx="28223">
                  <c:v>3.1333265304569999</c:v>
                </c:pt>
                <c:pt idx="28224">
                  <c:v>3.133368730545</c:v>
                </c:pt>
                <c:pt idx="28225">
                  <c:v>3.1334064006809998</c:v>
                </c:pt>
                <c:pt idx="28226">
                  <c:v>3.133449077606</c:v>
                </c:pt>
                <c:pt idx="28227">
                  <c:v>3.1334884166719998</c:v>
                </c:pt>
                <c:pt idx="28228">
                  <c:v>3.133532524109</c:v>
                </c:pt>
                <c:pt idx="28229">
                  <c:v>3.1335754394530002</c:v>
                </c:pt>
                <c:pt idx="28230">
                  <c:v>3.133618116379</c:v>
                </c:pt>
                <c:pt idx="28231">
                  <c:v>3.1336627006529998</c:v>
                </c:pt>
                <c:pt idx="28232">
                  <c:v>3.133710384369</c:v>
                </c:pt>
                <c:pt idx="28233">
                  <c:v>3.1337645053859999</c:v>
                </c:pt>
                <c:pt idx="28234">
                  <c:v>3.1338841915129998</c:v>
                </c:pt>
                <c:pt idx="28235">
                  <c:v>3.133977174759</c:v>
                </c:pt>
                <c:pt idx="28236">
                  <c:v>3.134087085724</c:v>
                </c:pt>
                <c:pt idx="28237">
                  <c:v>3.1341438293460002</c:v>
                </c:pt>
                <c:pt idx="28238">
                  <c:v>3.1341946125029998</c:v>
                </c:pt>
                <c:pt idx="28239">
                  <c:v>3.1342813968660002</c:v>
                </c:pt>
                <c:pt idx="28240">
                  <c:v>3.1345479488370001</c:v>
                </c:pt>
                <c:pt idx="28241">
                  <c:v>3.134640216827</c:v>
                </c:pt>
                <c:pt idx="28242">
                  <c:v>3.1347332000730002</c:v>
                </c:pt>
                <c:pt idx="28243">
                  <c:v>3.1348273754120002</c:v>
                </c:pt>
                <c:pt idx="28244">
                  <c:v>3.1349289417269999</c:v>
                </c:pt>
                <c:pt idx="28245">
                  <c:v>3.1350383758540001</c:v>
                </c:pt>
                <c:pt idx="28246">
                  <c:v>3.1350939273830001</c:v>
                </c:pt>
                <c:pt idx="28247">
                  <c:v>3.1351523399349999</c:v>
                </c:pt>
                <c:pt idx="28248">
                  <c:v>3.1352143287660001</c:v>
                </c:pt>
                <c:pt idx="28249">
                  <c:v>3.135280132294</c:v>
                </c:pt>
                <c:pt idx="28250">
                  <c:v>3.1353511810299999</c:v>
                </c:pt>
                <c:pt idx="28251">
                  <c:v>3.1354279518129999</c:v>
                </c:pt>
                <c:pt idx="28252">
                  <c:v>3.1354999542240001</c:v>
                </c:pt>
                <c:pt idx="28253">
                  <c:v>3.135578155518</c:v>
                </c:pt>
                <c:pt idx="28254">
                  <c:v>3.1356563568119999</c:v>
                </c:pt>
                <c:pt idx="28255">
                  <c:v>3.1357419490809999</c:v>
                </c:pt>
                <c:pt idx="28256">
                  <c:v>3.1358289718629999</c:v>
                </c:pt>
                <c:pt idx="28257">
                  <c:v>3.1359162330629999</c:v>
                </c:pt>
                <c:pt idx="28258">
                  <c:v>3.1360049247739998</c:v>
                </c:pt>
                <c:pt idx="28259">
                  <c:v>3.136089086533</c:v>
                </c:pt>
                <c:pt idx="28260">
                  <c:v>3.1361684799190002</c:v>
                </c:pt>
                <c:pt idx="28261">
                  <c:v>3.1362378597260001</c:v>
                </c:pt>
                <c:pt idx="28262">
                  <c:v>3.1363077163700002</c:v>
                </c:pt>
                <c:pt idx="28263">
                  <c:v>3.1363730430599999</c:v>
                </c:pt>
                <c:pt idx="28264">
                  <c:v>3.1364359855649999</c:v>
                </c:pt>
                <c:pt idx="28265">
                  <c:v>3.1365377902980001</c:v>
                </c:pt>
                <c:pt idx="28266">
                  <c:v>3.1366188526149998</c:v>
                </c:pt>
                <c:pt idx="28267">
                  <c:v>3.136933326721</c:v>
                </c:pt>
                <c:pt idx="28268">
                  <c:v>3.1369776725770002</c:v>
                </c:pt>
                <c:pt idx="28269">
                  <c:v>3.1370439529419998</c:v>
                </c:pt>
                <c:pt idx="28270">
                  <c:v>3.1370823383330002</c:v>
                </c:pt>
                <c:pt idx="28271">
                  <c:v>3.1371223926540002</c:v>
                </c:pt>
                <c:pt idx="28272">
                  <c:v>3.1371624469760002</c:v>
                </c:pt>
                <c:pt idx="28273">
                  <c:v>3.1372039318080001</c:v>
                </c:pt>
                <c:pt idx="28274">
                  <c:v>3.1372408866880002</c:v>
                </c:pt>
                <c:pt idx="28275">
                  <c:v>3.1373057365419998</c:v>
                </c:pt>
                <c:pt idx="28276">
                  <c:v>3.137376308441</c:v>
                </c:pt>
                <c:pt idx="28277">
                  <c:v>3.137487649918</c:v>
                </c:pt>
                <c:pt idx="28278">
                  <c:v>3.137553930283</c:v>
                </c:pt>
                <c:pt idx="28279">
                  <c:v>3.1375861167910002</c:v>
                </c:pt>
                <c:pt idx="28280">
                  <c:v>3.1376242637630001</c:v>
                </c:pt>
                <c:pt idx="28281">
                  <c:v>3.1376645565030001</c:v>
                </c:pt>
                <c:pt idx="28282">
                  <c:v>3.1377046108250002</c:v>
                </c:pt>
                <c:pt idx="28283">
                  <c:v>3.1377446651460001</c:v>
                </c:pt>
                <c:pt idx="28284">
                  <c:v>3.1377840042109999</c:v>
                </c:pt>
                <c:pt idx="28285">
                  <c:v>3.1378211975100001</c:v>
                </c:pt>
                <c:pt idx="28286">
                  <c:v>3.1378409862519998</c:v>
                </c:pt>
                <c:pt idx="28287">
                  <c:v>3.1378827095030002</c:v>
                </c:pt>
                <c:pt idx="28288">
                  <c:v>3.1379208564760002</c:v>
                </c:pt>
                <c:pt idx="28289">
                  <c:v>3.1379616260529999</c:v>
                </c:pt>
                <c:pt idx="28290">
                  <c:v>3.1380054950709999</c:v>
                </c:pt>
                <c:pt idx="28291">
                  <c:v>3.1380515098570001</c:v>
                </c:pt>
                <c:pt idx="28292">
                  <c:v>3.1380932331090001</c:v>
                </c:pt>
                <c:pt idx="28293">
                  <c:v>3.138131141663</c:v>
                </c:pt>
                <c:pt idx="28294">
                  <c:v>3.138169527054</c:v>
                </c:pt>
                <c:pt idx="28295">
                  <c:v>3.138211727142</c:v>
                </c:pt>
                <c:pt idx="28296">
                  <c:v>3.1382544040679998</c:v>
                </c:pt>
                <c:pt idx="28297">
                  <c:v>3.1383042335510001</c:v>
                </c:pt>
                <c:pt idx="28298">
                  <c:v>3.1383600234990001</c:v>
                </c:pt>
                <c:pt idx="28299">
                  <c:v>3.1384468078609999</c:v>
                </c:pt>
                <c:pt idx="28300">
                  <c:v>3.1385285854339999</c:v>
                </c:pt>
                <c:pt idx="28301">
                  <c:v>3.1385786533359998</c:v>
                </c:pt>
                <c:pt idx="28302">
                  <c:v>3.1386282444</c:v>
                </c:pt>
                <c:pt idx="28303">
                  <c:v>3.1386783123019999</c:v>
                </c:pt>
                <c:pt idx="28304">
                  <c:v>3.1387262344360001</c:v>
                </c:pt>
                <c:pt idx="28305">
                  <c:v>3.1387774944309998</c:v>
                </c:pt>
                <c:pt idx="28306">
                  <c:v>3.138828754425</c:v>
                </c:pt>
                <c:pt idx="28307">
                  <c:v>3.1388800144200002</c:v>
                </c:pt>
                <c:pt idx="28308">
                  <c:v>3.1389610767359999</c:v>
                </c:pt>
                <c:pt idx="28309">
                  <c:v>3.139325857162</c:v>
                </c:pt>
                <c:pt idx="28310">
                  <c:v>3.1395015716549999</c:v>
                </c:pt>
                <c:pt idx="28311">
                  <c:v>3.1396005153659998</c:v>
                </c:pt>
                <c:pt idx="28312">
                  <c:v>3.139695167542</c:v>
                </c:pt>
                <c:pt idx="28313">
                  <c:v>3.1397538185120002</c:v>
                </c:pt>
                <c:pt idx="28314">
                  <c:v>3.139816045761</c:v>
                </c:pt>
                <c:pt idx="28315">
                  <c:v>3.1398885250089998</c:v>
                </c:pt>
                <c:pt idx="28316">
                  <c:v>3.13996219635</c:v>
                </c:pt>
                <c:pt idx="28317">
                  <c:v>3.1400384902949998</c:v>
                </c:pt>
                <c:pt idx="28318">
                  <c:v>3.1401176452640001</c:v>
                </c:pt>
                <c:pt idx="28319">
                  <c:v>3.1402020454409998</c:v>
                </c:pt>
                <c:pt idx="28320">
                  <c:v>3.140279531479</c:v>
                </c:pt>
                <c:pt idx="28321">
                  <c:v>3.1403658390050002</c:v>
                </c:pt>
                <c:pt idx="28322">
                  <c:v>3.1404554843899999</c:v>
                </c:pt>
                <c:pt idx="28323">
                  <c:v>3.14053940773</c:v>
                </c:pt>
                <c:pt idx="28324">
                  <c:v>3.140619516373</c:v>
                </c:pt>
                <c:pt idx="28325">
                  <c:v>3.1406874656679999</c:v>
                </c:pt>
                <c:pt idx="28326">
                  <c:v>3.14075922966</c:v>
                </c:pt>
                <c:pt idx="28327">
                  <c:v>3.1408283710479998</c:v>
                </c:pt>
                <c:pt idx="28328">
                  <c:v>3.1408967971799999</c:v>
                </c:pt>
                <c:pt idx="28329">
                  <c:v>3.140963315964</c:v>
                </c:pt>
                <c:pt idx="28330">
                  <c:v>3.1410326957699999</c:v>
                </c:pt>
                <c:pt idx="28331">
                  <c:v>3.141100883484</c:v>
                </c:pt>
                <c:pt idx="28332">
                  <c:v>3.1411659717560001</c:v>
                </c:pt>
                <c:pt idx="28333">
                  <c:v>3.1412258148190002</c:v>
                </c:pt>
                <c:pt idx="28334">
                  <c:v>3.1412849426270002</c:v>
                </c:pt>
                <c:pt idx="28335">
                  <c:v>3.1413428783419999</c:v>
                </c:pt>
                <c:pt idx="28336">
                  <c:v>3.1413912773130002</c:v>
                </c:pt>
                <c:pt idx="28337">
                  <c:v>3.1414413452150001</c:v>
                </c:pt>
                <c:pt idx="28338">
                  <c:v>3.1415317058559999</c:v>
                </c:pt>
                <c:pt idx="28339">
                  <c:v>3.1416122913360001</c:v>
                </c:pt>
                <c:pt idx="28340">
                  <c:v>3.1417238712310001</c:v>
                </c:pt>
                <c:pt idx="28341">
                  <c:v>3.1418049335479998</c:v>
                </c:pt>
                <c:pt idx="28342">
                  <c:v>3.1418786048889999</c:v>
                </c:pt>
                <c:pt idx="28343">
                  <c:v>3.141951799393</c:v>
                </c:pt>
                <c:pt idx="28344">
                  <c:v>3.1420559883119998</c:v>
                </c:pt>
                <c:pt idx="28345">
                  <c:v>3.1422393321989999</c:v>
                </c:pt>
                <c:pt idx="28346">
                  <c:v>3.1425082683559999</c:v>
                </c:pt>
                <c:pt idx="28347">
                  <c:v>3.1426799297330001</c:v>
                </c:pt>
                <c:pt idx="28348">
                  <c:v>3.1427743434909998</c:v>
                </c:pt>
                <c:pt idx="28349">
                  <c:v>3.142837762833</c:v>
                </c:pt>
                <c:pt idx="28350">
                  <c:v>3.1428771018980002</c:v>
                </c:pt>
                <c:pt idx="28351">
                  <c:v>3.1429610252379998</c:v>
                </c:pt>
                <c:pt idx="28352">
                  <c:v>3.1430571079249998</c:v>
                </c:pt>
                <c:pt idx="28353">
                  <c:v>3.1431560516360002</c:v>
                </c:pt>
                <c:pt idx="28354">
                  <c:v>3.1432209014889998</c:v>
                </c:pt>
                <c:pt idx="28355">
                  <c:v>3.1432898044590001</c:v>
                </c:pt>
                <c:pt idx="28356">
                  <c:v>3.143340110779</c:v>
                </c:pt>
                <c:pt idx="28357">
                  <c:v>3.1434061527249999</c:v>
                </c:pt>
                <c:pt idx="28358">
                  <c:v>3.1434721946719999</c:v>
                </c:pt>
                <c:pt idx="28359">
                  <c:v>3.1435310840609998</c:v>
                </c:pt>
                <c:pt idx="28360">
                  <c:v>3.143568754196</c:v>
                </c:pt>
                <c:pt idx="28361">
                  <c:v>3.1436405181880001</c:v>
                </c:pt>
                <c:pt idx="28362">
                  <c:v>3.1436858177190001</c:v>
                </c:pt>
                <c:pt idx="28363">
                  <c:v>3.1437375545499999</c:v>
                </c:pt>
                <c:pt idx="28364">
                  <c:v>3.1438133716580001</c:v>
                </c:pt>
                <c:pt idx="28365">
                  <c:v>3.1438593864439999</c:v>
                </c:pt>
                <c:pt idx="28366">
                  <c:v>3.1439099311829999</c:v>
                </c:pt>
                <c:pt idx="28367">
                  <c:v>3.1439549922940002</c:v>
                </c:pt>
                <c:pt idx="28368">
                  <c:v>3.1440024375919999</c:v>
                </c:pt>
                <c:pt idx="28369">
                  <c:v>3.1440496444699999</c:v>
                </c:pt>
                <c:pt idx="28370">
                  <c:v>3.1440930366519999</c:v>
                </c:pt>
                <c:pt idx="28371">
                  <c:v>3.1441316604609999</c:v>
                </c:pt>
                <c:pt idx="28372">
                  <c:v>3.1441791057590001</c:v>
                </c:pt>
                <c:pt idx="28373">
                  <c:v>3.1442217826840002</c:v>
                </c:pt>
                <c:pt idx="28374">
                  <c:v>3.1442704200740001</c:v>
                </c:pt>
                <c:pt idx="28375">
                  <c:v>3.144316673279</c:v>
                </c:pt>
                <c:pt idx="28376">
                  <c:v>3.1443665027619998</c:v>
                </c:pt>
                <c:pt idx="28377">
                  <c:v>3.1444101333619998</c:v>
                </c:pt>
                <c:pt idx="28378">
                  <c:v>3.144435405731</c:v>
                </c:pt>
                <c:pt idx="28379">
                  <c:v>3.1444780826569998</c:v>
                </c:pt>
                <c:pt idx="28380">
                  <c:v>3.1445248126980001</c:v>
                </c:pt>
                <c:pt idx="28381">
                  <c:v>3.144831180573</c:v>
                </c:pt>
                <c:pt idx="28382">
                  <c:v>3.1449263095859998</c:v>
                </c:pt>
                <c:pt idx="28383">
                  <c:v>3.1450550556180001</c:v>
                </c:pt>
                <c:pt idx="28384">
                  <c:v>3.1451942920680001</c:v>
                </c:pt>
                <c:pt idx="28385">
                  <c:v>3.1452815532680001</c:v>
                </c:pt>
                <c:pt idx="28386">
                  <c:v>3.1454112529749998</c:v>
                </c:pt>
                <c:pt idx="28387">
                  <c:v>3.1455104351040002</c:v>
                </c:pt>
                <c:pt idx="28388">
                  <c:v>3.1456093788150001</c:v>
                </c:pt>
                <c:pt idx="28389">
                  <c:v>3.145670175552</c:v>
                </c:pt>
                <c:pt idx="28390">
                  <c:v>3.1457316875460002</c:v>
                </c:pt>
                <c:pt idx="28391">
                  <c:v>3.1457910537720002</c:v>
                </c:pt>
                <c:pt idx="28392">
                  <c:v>3.145853042603</c:v>
                </c:pt>
                <c:pt idx="28393">
                  <c:v>3.145915746689</c:v>
                </c:pt>
                <c:pt idx="28394">
                  <c:v>3.1459758281710002</c:v>
                </c:pt>
                <c:pt idx="28395">
                  <c:v>3.1460297107700002</c:v>
                </c:pt>
                <c:pt idx="28396">
                  <c:v>3.1460807323459998</c:v>
                </c:pt>
                <c:pt idx="28397">
                  <c:v>3.146135568619</c:v>
                </c:pt>
                <c:pt idx="28398">
                  <c:v>3.1462273597719999</c:v>
                </c:pt>
                <c:pt idx="28399">
                  <c:v>3.1464190483090002</c:v>
                </c:pt>
                <c:pt idx="28400">
                  <c:v>3.1465456485750001</c:v>
                </c:pt>
                <c:pt idx="28401">
                  <c:v>3.1466612815859998</c:v>
                </c:pt>
                <c:pt idx="28402">
                  <c:v>3.146777391434</c:v>
                </c:pt>
                <c:pt idx="28403">
                  <c:v>3.1469802856450002</c:v>
                </c:pt>
                <c:pt idx="28404">
                  <c:v>3.1470255851750002</c:v>
                </c:pt>
                <c:pt idx="28405">
                  <c:v>3.1470680236819999</c:v>
                </c:pt>
                <c:pt idx="28406">
                  <c:v>3.1471071243290001</c:v>
                </c:pt>
                <c:pt idx="28407">
                  <c:v>3.1471517086029999</c:v>
                </c:pt>
                <c:pt idx="28408">
                  <c:v>3.1471929550170001</c:v>
                </c:pt>
                <c:pt idx="28409">
                  <c:v>3.1472375392909999</c:v>
                </c:pt>
                <c:pt idx="28410">
                  <c:v>3.1473016738889998</c:v>
                </c:pt>
                <c:pt idx="28411">
                  <c:v>3.147344112396</c:v>
                </c:pt>
                <c:pt idx="28412">
                  <c:v>3.1473910808559999</c:v>
                </c:pt>
                <c:pt idx="28413">
                  <c:v>3.147431373596</c:v>
                </c:pt>
                <c:pt idx="28414">
                  <c:v>3.1474759578699998</c:v>
                </c:pt>
                <c:pt idx="28415">
                  <c:v>3.147518396378</c:v>
                </c:pt>
                <c:pt idx="28416">
                  <c:v>3.1475596427919998</c:v>
                </c:pt>
                <c:pt idx="28417">
                  <c:v>3.1476030349730002</c:v>
                </c:pt>
                <c:pt idx="28418">
                  <c:v>3.1476478576660001</c:v>
                </c:pt>
                <c:pt idx="28419">
                  <c:v>3.1476936340330002</c:v>
                </c:pt>
                <c:pt idx="28420">
                  <c:v>3.147741556168</c:v>
                </c:pt>
                <c:pt idx="28421">
                  <c:v>3.1477935314179999</c:v>
                </c:pt>
                <c:pt idx="28422">
                  <c:v>3.147835969925</c:v>
                </c:pt>
                <c:pt idx="28423">
                  <c:v>3.1479065418240002</c:v>
                </c:pt>
                <c:pt idx="28424">
                  <c:v>3.1479868888849998</c:v>
                </c:pt>
                <c:pt idx="28425">
                  <c:v>3.148182868958</c:v>
                </c:pt>
                <c:pt idx="28426">
                  <c:v>3.1482672691350002</c:v>
                </c:pt>
                <c:pt idx="28427">
                  <c:v>3.148319005966</c:v>
                </c:pt>
                <c:pt idx="28428">
                  <c:v>3.1483697891240001</c:v>
                </c:pt>
                <c:pt idx="28429">
                  <c:v>3.1484229564669999</c:v>
                </c:pt>
                <c:pt idx="28430">
                  <c:v>3.1487481594090001</c:v>
                </c:pt>
                <c:pt idx="28431">
                  <c:v>3.1488747596739999</c:v>
                </c:pt>
                <c:pt idx="28432">
                  <c:v>3.1489775180819999</c:v>
                </c:pt>
                <c:pt idx="28433">
                  <c:v>3.1490385532379999</c:v>
                </c:pt>
                <c:pt idx="28434">
                  <c:v>3.1491038799290001</c:v>
                </c:pt>
                <c:pt idx="28435">
                  <c:v>3.1491796970369998</c:v>
                </c:pt>
                <c:pt idx="28436">
                  <c:v>3.149262189865</c:v>
                </c:pt>
                <c:pt idx="28437">
                  <c:v>3.1493537425990001</c:v>
                </c:pt>
                <c:pt idx="28438">
                  <c:v>3.1494493484500001</c:v>
                </c:pt>
                <c:pt idx="28439">
                  <c:v>3.1495459079739998</c:v>
                </c:pt>
                <c:pt idx="28440">
                  <c:v>3.1496438980099999</c:v>
                </c:pt>
                <c:pt idx="28441">
                  <c:v>3.1497461795809998</c:v>
                </c:pt>
                <c:pt idx="28442">
                  <c:v>3.1498425006869999</c:v>
                </c:pt>
                <c:pt idx="28443">
                  <c:v>3.1499409675600001</c:v>
                </c:pt>
                <c:pt idx="28444">
                  <c:v>3.1500353813170001</c:v>
                </c:pt>
                <c:pt idx="28445">
                  <c:v>3.1501176357270002</c:v>
                </c:pt>
                <c:pt idx="28446">
                  <c:v>3.1502008438110001</c:v>
                </c:pt>
                <c:pt idx="28447">
                  <c:v>3.150271892548</c:v>
                </c:pt>
                <c:pt idx="28448">
                  <c:v>3.1503350734710001</c:v>
                </c:pt>
                <c:pt idx="28449">
                  <c:v>3.1503946781160002</c:v>
                </c:pt>
                <c:pt idx="28450">
                  <c:v>3.1504509449009999</c:v>
                </c:pt>
                <c:pt idx="28451">
                  <c:v>3.1505012512210002</c:v>
                </c:pt>
                <c:pt idx="28452">
                  <c:v>3.1505916118620001</c:v>
                </c:pt>
                <c:pt idx="28453">
                  <c:v>3.1507413387300001</c:v>
                </c:pt>
                <c:pt idx="28454">
                  <c:v>3.1508553028109998</c:v>
                </c:pt>
                <c:pt idx="28455">
                  <c:v>3.150933027267</c:v>
                </c:pt>
                <c:pt idx="28456">
                  <c:v>3.1510124206539998</c:v>
                </c:pt>
                <c:pt idx="28457">
                  <c:v>3.1510591506960002</c:v>
                </c:pt>
                <c:pt idx="28458">
                  <c:v>3.15114569664</c:v>
                </c:pt>
                <c:pt idx="28459">
                  <c:v>3.1512200832369999</c:v>
                </c:pt>
                <c:pt idx="28460">
                  <c:v>3.1513128280639999</c:v>
                </c:pt>
                <c:pt idx="28461">
                  <c:v>3.1514129638670001</c:v>
                </c:pt>
                <c:pt idx="28462">
                  <c:v>3.1515319347380002</c:v>
                </c:pt>
                <c:pt idx="28463">
                  <c:v>3.1515960693360001</c:v>
                </c:pt>
                <c:pt idx="28464">
                  <c:v>3.1516573429110002</c:v>
                </c:pt>
                <c:pt idx="28465">
                  <c:v>3.1516926288599998</c:v>
                </c:pt>
                <c:pt idx="28466">
                  <c:v>3.1517286300660001</c:v>
                </c:pt>
                <c:pt idx="28467">
                  <c:v>3.1517825126650001</c:v>
                </c:pt>
                <c:pt idx="28468">
                  <c:v>3.151818752289</c:v>
                </c:pt>
                <c:pt idx="28469">
                  <c:v>3.1518611907960001</c:v>
                </c:pt>
                <c:pt idx="28470">
                  <c:v>3.1518971920009999</c:v>
                </c:pt>
                <c:pt idx="28471">
                  <c:v>3.1519544124599999</c:v>
                </c:pt>
                <c:pt idx="28472">
                  <c:v>3.1520094871520001</c:v>
                </c:pt>
                <c:pt idx="28473">
                  <c:v>3.152061462402</c:v>
                </c:pt>
                <c:pt idx="28474">
                  <c:v>3.1521010398859999</c:v>
                </c:pt>
                <c:pt idx="28475">
                  <c:v>3.1521358489989999</c:v>
                </c:pt>
                <c:pt idx="28476">
                  <c:v>3.1521732807160001</c:v>
                </c:pt>
                <c:pt idx="28477">
                  <c:v>3.152214765549</c:v>
                </c:pt>
                <c:pt idx="28478">
                  <c:v>3.1522691249850001</c:v>
                </c:pt>
                <c:pt idx="28479">
                  <c:v>3.1523101329799998</c:v>
                </c:pt>
                <c:pt idx="28480">
                  <c:v>3.152350664139</c:v>
                </c:pt>
                <c:pt idx="28481">
                  <c:v>3.1523911952970001</c:v>
                </c:pt>
                <c:pt idx="28482">
                  <c:v>3.1524369716640002</c:v>
                </c:pt>
                <c:pt idx="28483">
                  <c:v>3.152458906174</c:v>
                </c:pt>
                <c:pt idx="28484">
                  <c:v>3.1525001525879999</c:v>
                </c:pt>
                <c:pt idx="28485">
                  <c:v>3.1525404453279999</c:v>
                </c:pt>
                <c:pt idx="28486">
                  <c:v>3.1525821685789999</c:v>
                </c:pt>
                <c:pt idx="28487">
                  <c:v>3.1526205539699999</c:v>
                </c:pt>
                <c:pt idx="28488">
                  <c:v>3.152636766434</c:v>
                </c:pt>
                <c:pt idx="28489">
                  <c:v>3.1526772975920001</c:v>
                </c:pt>
                <c:pt idx="28490">
                  <c:v>3.1527192592620001</c:v>
                </c:pt>
                <c:pt idx="28491">
                  <c:v>3.152764081955</c:v>
                </c:pt>
                <c:pt idx="28492">
                  <c:v>3.1528086662289998</c:v>
                </c:pt>
                <c:pt idx="28493">
                  <c:v>3.152888059616</c:v>
                </c:pt>
                <c:pt idx="28494">
                  <c:v>3.152997493744</c:v>
                </c:pt>
                <c:pt idx="28495">
                  <c:v>3.153358459473</c:v>
                </c:pt>
                <c:pt idx="28496">
                  <c:v>3.1534447669980001</c:v>
                </c:pt>
                <c:pt idx="28497">
                  <c:v>3.1535372734070002</c:v>
                </c:pt>
                <c:pt idx="28498">
                  <c:v>3.153590679169</c:v>
                </c:pt>
                <c:pt idx="28499">
                  <c:v>3.153646469116</c:v>
                </c:pt>
                <c:pt idx="28500">
                  <c:v>3.153702497482</c:v>
                </c:pt>
                <c:pt idx="28501">
                  <c:v>3.153761863708</c:v>
                </c:pt>
                <c:pt idx="28502">
                  <c:v>3.1538181304930002</c:v>
                </c:pt>
                <c:pt idx="28503">
                  <c:v>3.153876543045</c:v>
                </c:pt>
                <c:pt idx="28504">
                  <c:v>3.1539824008939998</c:v>
                </c:pt>
                <c:pt idx="28505">
                  <c:v>3.1541197299960002</c:v>
                </c:pt>
                <c:pt idx="28506">
                  <c:v>3.1543064117430002</c:v>
                </c:pt>
                <c:pt idx="28507">
                  <c:v>3.1545214653019999</c:v>
                </c:pt>
                <c:pt idx="28508">
                  <c:v>3.154837369919</c:v>
                </c:pt>
                <c:pt idx="28509">
                  <c:v>3.15518116951</c:v>
                </c:pt>
                <c:pt idx="28510">
                  <c:v>3.1554415225980001</c:v>
                </c:pt>
                <c:pt idx="28511">
                  <c:v>3.1555187702179999</c:v>
                </c:pt>
                <c:pt idx="28512">
                  <c:v>3.155597925186</c:v>
                </c:pt>
                <c:pt idx="28513">
                  <c:v>3.1559305191039999</c:v>
                </c:pt>
                <c:pt idx="28514">
                  <c:v>3.156037330627</c:v>
                </c:pt>
                <c:pt idx="28515">
                  <c:v>3.156111955643</c:v>
                </c:pt>
                <c:pt idx="28516">
                  <c:v>3.156194210052</c:v>
                </c:pt>
                <c:pt idx="28517">
                  <c:v>3.1565382480620001</c:v>
                </c:pt>
                <c:pt idx="28518">
                  <c:v>3.1566867828370002</c:v>
                </c:pt>
                <c:pt idx="28519">
                  <c:v>3.1567738056180001</c:v>
                </c:pt>
                <c:pt idx="28520">
                  <c:v>3.1568560600279998</c:v>
                </c:pt>
                <c:pt idx="28521">
                  <c:v>3.1569418907169999</c:v>
                </c:pt>
                <c:pt idx="28522">
                  <c:v>3.1570327281949999</c:v>
                </c:pt>
                <c:pt idx="28523">
                  <c:v>3.1571192741390002</c:v>
                </c:pt>
                <c:pt idx="28524">
                  <c:v>3.157212734222</c:v>
                </c:pt>
                <c:pt idx="28525">
                  <c:v>3.1572952270510002</c:v>
                </c:pt>
                <c:pt idx="28526">
                  <c:v>3.157381772995</c:v>
                </c:pt>
                <c:pt idx="28527">
                  <c:v>3.157483100891</c:v>
                </c:pt>
                <c:pt idx="28528">
                  <c:v>3.1575677394869999</c:v>
                </c:pt>
                <c:pt idx="28529">
                  <c:v>3.157615423203</c:v>
                </c:pt>
                <c:pt idx="28530">
                  <c:v>3.1576662063600001</c:v>
                </c:pt>
                <c:pt idx="28531">
                  <c:v>3.157791376114</c:v>
                </c:pt>
                <c:pt idx="28532">
                  <c:v>3.1580886840820002</c:v>
                </c:pt>
                <c:pt idx="28533">
                  <c:v>3.1582236289979999</c:v>
                </c:pt>
                <c:pt idx="28534">
                  <c:v>3.1583068370820002</c:v>
                </c:pt>
                <c:pt idx="28535">
                  <c:v>3.1583561897279999</c:v>
                </c:pt>
                <c:pt idx="28536">
                  <c:v>3.1584248542790001</c:v>
                </c:pt>
                <c:pt idx="28537">
                  <c:v>3.1585025787349998</c:v>
                </c:pt>
                <c:pt idx="28538">
                  <c:v>3.1585874557500002</c:v>
                </c:pt>
                <c:pt idx="28539">
                  <c:v>3.158679008484</c:v>
                </c:pt>
                <c:pt idx="28540">
                  <c:v>3.1587781906129999</c:v>
                </c:pt>
                <c:pt idx="28541">
                  <c:v>3.158881664276</c:v>
                </c:pt>
                <c:pt idx="28542">
                  <c:v>3.1589856147769999</c:v>
                </c:pt>
                <c:pt idx="28543">
                  <c:v>3.1590878963470002</c:v>
                </c:pt>
                <c:pt idx="28544">
                  <c:v>3.1591897010799999</c:v>
                </c:pt>
                <c:pt idx="28545">
                  <c:v>3.1592903137210002</c:v>
                </c:pt>
                <c:pt idx="28546">
                  <c:v>3.1593778133389998</c:v>
                </c:pt>
                <c:pt idx="28547">
                  <c:v>3.1594631671909998</c:v>
                </c:pt>
                <c:pt idx="28548">
                  <c:v>3.1595427989960001</c:v>
                </c:pt>
                <c:pt idx="28549">
                  <c:v>3.159615755081</c:v>
                </c:pt>
                <c:pt idx="28550">
                  <c:v>3.159685134888</c:v>
                </c:pt>
                <c:pt idx="28551">
                  <c:v>3.159751415253</c:v>
                </c:pt>
                <c:pt idx="28552">
                  <c:v>3.159817934036</c:v>
                </c:pt>
                <c:pt idx="28553">
                  <c:v>3.159877061844</c:v>
                </c:pt>
                <c:pt idx="28554">
                  <c:v>3.1599340438839998</c:v>
                </c:pt>
                <c:pt idx="28555">
                  <c:v>3.1599862575530002</c:v>
                </c:pt>
                <c:pt idx="28556">
                  <c:v>3.1600351333619998</c:v>
                </c:pt>
                <c:pt idx="28557">
                  <c:v>3.16015625</c:v>
                </c:pt>
                <c:pt idx="28558">
                  <c:v>3.1604604721070002</c:v>
                </c:pt>
                <c:pt idx="28559">
                  <c:v>3.160719394684</c:v>
                </c:pt>
                <c:pt idx="28560">
                  <c:v>3.1607937812809999</c:v>
                </c:pt>
                <c:pt idx="28561">
                  <c:v>3.1608569622039999</c:v>
                </c:pt>
                <c:pt idx="28562">
                  <c:v>3.160944700241</c:v>
                </c:pt>
                <c:pt idx="28563">
                  <c:v>3.1610851287839998</c:v>
                </c:pt>
                <c:pt idx="28564">
                  <c:v>3.1612446308140001</c:v>
                </c:pt>
                <c:pt idx="28565">
                  <c:v>3.1614270210269999</c:v>
                </c:pt>
                <c:pt idx="28566">
                  <c:v>3.161520004272</c:v>
                </c:pt>
                <c:pt idx="28567">
                  <c:v>3.1615853309630002</c:v>
                </c:pt>
                <c:pt idx="28568">
                  <c:v>3.1616423130040001</c:v>
                </c:pt>
                <c:pt idx="28569">
                  <c:v>3.1616826057430001</c:v>
                </c:pt>
                <c:pt idx="28570">
                  <c:v>3.1617269515989999</c:v>
                </c:pt>
                <c:pt idx="28571">
                  <c:v>3.1617705821989999</c:v>
                </c:pt>
                <c:pt idx="28572">
                  <c:v>3.161809206009</c:v>
                </c:pt>
                <c:pt idx="28573">
                  <c:v>3.1618533134460001</c:v>
                </c:pt>
                <c:pt idx="28574">
                  <c:v>3.1621479988100001</c:v>
                </c:pt>
                <c:pt idx="28575">
                  <c:v>3.1622231006620001</c:v>
                </c:pt>
                <c:pt idx="28576">
                  <c:v>3.1622760295869998</c:v>
                </c:pt>
                <c:pt idx="28577">
                  <c:v>3.1623516082759999</c:v>
                </c:pt>
                <c:pt idx="28578">
                  <c:v>3.162435293198</c:v>
                </c:pt>
                <c:pt idx="28579">
                  <c:v>3.1625440120700001</c:v>
                </c:pt>
                <c:pt idx="28580">
                  <c:v>3.1626276969910001</c:v>
                </c:pt>
                <c:pt idx="28581">
                  <c:v>3.1626801490780001</c:v>
                </c:pt>
                <c:pt idx="28582">
                  <c:v>3.1627564430240001</c:v>
                </c:pt>
                <c:pt idx="28583">
                  <c:v>3.162859201431</c:v>
                </c:pt>
                <c:pt idx="28584">
                  <c:v>3.1631600856780002</c:v>
                </c:pt>
                <c:pt idx="28585">
                  <c:v>3.1632478237149999</c:v>
                </c:pt>
                <c:pt idx="28586">
                  <c:v>3.1632938385010001</c:v>
                </c:pt>
                <c:pt idx="28587">
                  <c:v>3.1633925437929999</c:v>
                </c:pt>
                <c:pt idx="28588">
                  <c:v>3.16344332695</c:v>
                </c:pt>
                <c:pt idx="28589">
                  <c:v>3.1635506153109998</c:v>
                </c:pt>
                <c:pt idx="28590">
                  <c:v>3.1636080741880002</c:v>
                </c:pt>
                <c:pt idx="28591">
                  <c:v>3.1637125015260001</c:v>
                </c:pt>
                <c:pt idx="28592">
                  <c:v>3.1638143062589998</c:v>
                </c:pt>
                <c:pt idx="28593">
                  <c:v>3.1639130115510001</c:v>
                </c:pt>
                <c:pt idx="28594">
                  <c:v>3.1640069484710001</c:v>
                </c:pt>
                <c:pt idx="28595">
                  <c:v>3.1640968322749998</c:v>
                </c:pt>
                <c:pt idx="28596">
                  <c:v>3.164191484451</c:v>
                </c:pt>
                <c:pt idx="28597">
                  <c:v>3.1642913818360001</c:v>
                </c:pt>
                <c:pt idx="28598">
                  <c:v>3.1643767356870001</c:v>
                </c:pt>
                <c:pt idx="28599">
                  <c:v>3.1644632816309999</c:v>
                </c:pt>
                <c:pt idx="28600">
                  <c:v>3.1645815372469999</c:v>
                </c:pt>
                <c:pt idx="28601">
                  <c:v>3.1648390293120001</c:v>
                </c:pt>
                <c:pt idx="28602">
                  <c:v>3.1649165153499998</c:v>
                </c:pt>
                <c:pt idx="28603">
                  <c:v>3.16499209404</c:v>
                </c:pt>
                <c:pt idx="28604">
                  <c:v>3.1650640964510002</c:v>
                </c:pt>
                <c:pt idx="28605">
                  <c:v>3.1651341915129998</c:v>
                </c:pt>
                <c:pt idx="28606">
                  <c:v>3.1651828289030002</c:v>
                </c:pt>
                <c:pt idx="28607">
                  <c:v>3.1652302741999998</c:v>
                </c:pt>
                <c:pt idx="28608">
                  <c:v>3.1652753353119998</c:v>
                </c:pt>
                <c:pt idx="28609">
                  <c:v>3.1653254032140001</c:v>
                </c:pt>
                <c:pt idx="28610">
                  <c:v>3.1653733253479999</c:v>
                </c:pt>
                <c:pt idx="28611">
                  <c:v>3.1654148101809998</c:v>
                </c:pt>
                <c:pt idx="28612">
                  <c:v>3.1654560565950001</c:v>
                </c:pt>
                <c:pt idx="28613">
                  <c:v>3.1654999256130001</c:v>
                </c:pt>
                <c:pt idx="28614">
                  <c:v>3.1655390262599998</c:v>
                </c:pt>
                <c:pt idx="28615">
                  <c:v>3.165604114532</c:v>
                </c:pt>
                <c:pt idx="28616">
                  <c:v>3.1656775474550001</c:v>
                </c:pt>
                <c:pt idx="28617">
                  <c:v>3.1657588481899999</c:v>
                </c:pt>
                <c:pt idx="28618">
                  <c:v>3.165809631348</c:v>
                </c:pt>
                <c:pt idx="28619">
                  <c:v>3.1658875942229998</c:v>
                </c:pt>
                <c:pt idx="28620">
                  <c:v>3.166219711304</c:v>
                </c:pt>
                <c:pt idx="28621">
                  <c:v>3.1663074493410002</c:v>
                </c:pt>
                <c:pt idx="28622">
                  <c:v>3.1663901805879999</c:v>
                </c:pt>
                <c:pt idx="28623">
                  <c:v>3.1664805412289998</c:v>
                </c:pt>
                <c:pt idx="28624">
                  <c:v>3.1665668487550001</c:v>
                </c:pt>
                <c:pt idx="28625">
                  <c:v>3.1666491031650001</c:v>
                </c:pt>
                <c:pt idx="28626">
                  <c:v>3.1668794155120001</c:v>
                </c:pt>
                <c:pt idx="28627">
                  <c:v>3.1670355796809999</c:v>
                </c:pt>
                <c:pt idx="28628">
                  <c:v>3.1671328544619999</c:v>
                </c:pt>
                <c:pt idx="28629">
                  <c:v>3.1671853065489999</c:v>
                </c:pt>
                <c:pt idx="28630">
                  <c:v>3.1672441959380002</c:v>
                </c:pt>
                <c:pt idx="28631">
                  <c:v>3.1673102378850002</c:v>
                </c:pt>
                <c:pt idx="28632">
                  <c:v>3.1673734188079998</c:v>
                </c:pt>
                <c:pt idx="28633">
                  <c:v>3.1674377918240002</c:v>
                </c:pt>
                <c:pt idx="28634">
                  <c:v>3.1674933433530001</c:v>
                </c:pt>
                <c:pt idx="28635">
                  <c:v>3.1675486564640001</c:v>
                </c:pt>
                <c:pt idx="28636">
                  <c:v>3.1676030159000002</c:v>
                </c:pt>
                <c:pt idx="28637">
                  <c:v>3.1676540374759998</c:v>
                </c:pt>
                <c:pt idx="28638">
                  <c:v>3.16774559021</c:v>
                </c:pt>
                <c:pt idx="28639">
                  <c:v>3.168090820313</c:v>
                </c:pt>
                <c:pt idx="28640">
                  <c:v>3.1682291030880001</c:v>
                </c:pt>
                <c:pt idx="28641">
                  <c:v>3.1683673858639998</c:v>
                </c:pt>
                <c:pt idx="28642">
                  <c:v>3.16850066185</c:v>
                </c:pt>
                <c:pt idx="28643">
                  <c:v>3.1687068939210001</c:v>
                </c:pt>
                <c:pt idx="28644">
                  <c:v>3.168823242188</c:v>
                </c:pt>
                <c:pt idx="28645">
                  <c:v>3.1689651012420001</c:v>
                </c:pt>
                <c:pt idx="28646">
                  <c:v>3.1690635681149999</c:v>
                </c:pt>
                <c:pt idx="28647">
                  <c:v>3.1691331863399999</c:v>
                </c:pt>
                <c:pt idx="28648">
                  <c:v>3.16920876503</c:v>
                </c:pt>
                <c:pt idx="28649">
                  <c:v>3.169285297394</c:v>
                </c:pt>
                <c:pt idx="28650">
                  <c:v>3.1693642139430001</c:v>
                </c:pt>
                <c:pt idx="28651">
                  <c:v>3.1694333553309999</c:v>
                </c:pt>
                <c:pt idx="28652">
                  <c:v>3.1695129871369998</c:v>
                </c:pt>
                <c:pt idx="28653">
                  <c:v>3.169557332993</c:v>
                </c:pt>
                <c:pt idx="28654">
                  <c:v>3.1696300506589998</c:v>
                </c:pt>
                <c:pt idx="28655">
                  <c:v>3.1696789264679999</c:v>
                </c:pt>
                <c:pt idx="28656">
                  <c:v>3.1697249412540001</c:v>
                </c:pt>
                <c:pt idx="28657">
                  <c:v>3.1697704792020001</c:v>
                </c:pt>
                <c:pt idx="28658">
                  <c:v>3.1698117256159999</c:v>
                </c:pt>
                <c:pt idx="28659">
                  <c:v>3.1698553562159999</c:v>
                </c:pt>
                <c:pt idx="28660">
                  <c:v>3.1699006557459999</c:v>
                </c:pt>
                <c:pt idx="28661">
                  <c:v>3.1699402332309998</c:v>
                </c:pt>
                <c:pt idx="28662">
                  <c:v>3.1699805259699998</c:v>
                </c:pt>
                <c:pt idx="28663">
                  <c:v>3.1700227260589999</c:v>
                </c:pt>
                <c:pt idx="28664">
                  <c:v>3.1700670719150001</c:v>
                </c:pt>
                <c:pt idx="28665">
                  <c:v>3.1700885295869998</c:v>
                </c:pt>
                <c:pt idx="28666">
                  <c:v>3.1701319217680002</c:v>
                </c:pt>
                <c:pt idx="28667">
                  <c:v>3.170174837112</c:v>
                </c:pt>
                <c:pt idx="28668">
                  <c:v>3.170218229294</c:v>
                </c:pt>
                <c:pt idx="28669">
                  <c:v>3.170270681381</c:v>
                </c:pt>
                <c:pt idx="28670">
                  <c:v>3.1703145504000001</c:v>
                </c:pt>
                <c:pt idx="28671">
                  <c:v>3.1703672409060002</c:v>
                </c:pt>
                <c:pt idx="28672">
                  <c:v>3.1704139709470001</c:v>
                </c:pt>
                <c:pt idx="28673">
                  <c:v>3.170462608337</c:v>
                </c:pt>
                <c:pt idx="28674">
                  <c:v>3.1705002784729999</c:v>
                </c:pt>
                <c:pt idx="28675">
                  <c:v>3.1705503463750002</c:v>
                </c:pt>
                <c:pt idx="28676">
                  <c:v>3.1708335876459999</c:v>
                </c:pt>
                <c:pt idx="28677">
                  <c:v>3.170926570892</c:v>
                </c:pt>
                <c:pt idx="28678">
                  <c:v>3.171018600464</c:v>
                </c:pt>
                <c:pt idx="28679">
                  <c:v>3.1711571216580001</c:v>
                </c:pt>
                <c:pt idx="28680">
                  <c:v>3.171241998672</c:v>
                </c:pt>
                <c:pt idx="28681">
                  <c:v>3.1713724136349999</c:v>
                </c:pt>
                <c:pt idx="28682">
                  <c:v>3.1714713573459998</c:v>
                </c:pt>
                <c:pt idx="28683">
                  <c:v>3.171522378922</c:v>
                </c:pt>
                <c:pt idx="28684">
                  <c:v>3.1715793609620002</c:v>
                </c:pt>
                <c:pt idx="28685">
                  <c:v>3.1716356277469999</c:v>
                </c:pt>
                <c:pt idx="28686">
                  <c:v>3.1716980934140002</c:v>
                </c:pt>
                <c:pt idx="28687">
                  <c:v>3.1717641353610002</c:v>
                </c:pt>
                <c:pt idx="28688">
                  <c:v>3.1718266010280001</c:v>
                </c:pt>
                <c:pt idx="28689">
                  <c:v>3.171892404556</c:v>
                </c:pt>
                <c:pt idx="28690">
                  <c:v>3.1719563007349998</c:v>
                </c:pt>
                <c:pt idx="28691">
                  <c:v>3.1720149517060001</c:v>
                </c:pt>
                <c:pt idx="28692">
                  <c:v>3.1720745563510002</c:v>
                </c:pt>
                <c:pt idx="28693">
                  <c:v>3.1721343994139999</c:v>
                </c:pt>
                <c:pt idx="28694">
                  <c:v>3.172194242477</c:v>
                </c:pt>
                <c:pt idx="28695">
                  <c:v>3.1722557544710002</c:v>
                </c:pt>
                <c:pt idx="28696">
                  <c:v>3.1723189353939998</c:v>
                </c:pt>
                <c:pt idx="28697">
                  <c:v>3.1723742485050002</c:v>
                </c:pt>
                <c:pt idx="28698">
                  <c:v>3.172427892685</c:v>
                </c:pt>
                <c:pt idx="28699">
                  <c:v>3.1724786758420001</c:v>
                </c:pt>
                <c:pt idx="28700">
                  <c:v>3.1725344657900001</c:v>
                </c:pt>
                <c:pt idx="28701">
                  <c:v>3.1725928783419999</c:v>
                </c:pt>
                <c:pt idx="28702">
                  <c:v>3.1726467609409998</c:v>
                </c:pt>
                <c:pt idx="28703">
                  <c:v>3.1726989746090002</c:v>
                </c:pt>
                <c:pt idx="28704">
                  <c:v>3.172800779343</c:v>
                </c:pt>
                <c:pt idx="28705">
                  <c:v>3.1728978157040002</c:v>
                </c:pt>
                <c:pt idx="28706">
                  <c:v>3.1729898452760001</c:v>
                </c:pt>
                <c:pt idx="28707">
                  <c:v>3.1730768680570001</c:v>
                </c:pt>
                <c:pt idx="28708">
                  <c:v>3.173190116882</c:v>
                </c:pt>
                <c:pt idx="28709">
                  <c:v>3.1734902858730001</c:v>
                </c:pt>
                <c:pt idx="28710">
                  <c:v>3.1736373901369999</c:v>
                </c:pt>
                <c:pt idx="28711">
                  <c:v>3.173779249191</c:v>
                </c:pt>
                <c:pt idx="28712">
                  <c:v>3.1739430427549999</c:v>
                </c:pt>
                <c:pt idx="28713">
                  <c:v>3.1740121841429998</c:v>
                </c:pt>
                <c:pt idx="28714">
                  <c:v>3.174088001251</c:v>
                </c:pt>
                <c:pt idx="28715">
                  <c:v>3.1741425991060002</c:v>
                </c:pt>
                <c:pt idx="28716">
                  <c:v>3.174215078354</c:v>
                </c:pt>
                <c:pt idx="28717">
                  <c:v>3.1742889881130001</c:v>
                </c:pt>
                <c:pt idx="28718">
                  <c:v>3.174328565598</c:v>
                </c:pt>
                <c:pt idx="28719">
                  <c:v>3.174391508102</c:v>
                </c:pt>
                <c:pt idx="28720">
                  <c:v>3.1744353771210001</c:v>
                </c:pt>
                <c:pt idx="28721">
                  <c:v>3.1744723320010002</c:v>
                </c:pt>
                <c:pt idx="28722">
                  <c:v>3.1745197772979998</c:v>
                </c:pt>
                <c:pt idx="28723">
                  <c:v>3.1745665073390001</c:v>
                </c:pt>
                <c:pt idx="28724">
                  <c:v>3.1746089458469999</c:v>
                </c:pt>
                <c:pt idx="28725">
                  <c:v>3.1746544837949999</c:v>
                </c:pt>
                <c:pt idx="28726">
                  <c:v>3.1747021675110001</c:v>
                </c:pt>
                <c:pt idx="28727">
                  <c:v>3.174750566483</c:v>
                </c:pt>
                <c:pt idx="28728">
                  <c:v>3.1750631332400001</c:v>
                </c:pt>
                <c:pt idx="28729">
                  <c:v>3.1751468181610001</c:v>
                </c:pt>
                <c:pt idx="28730">
                  <c:v>3.175195455551</c:v>
                </c:pt>
                <c:pt idx="28731">
                  <c:v>3.1752495765690001</c:v>
                </c:pt>
                <c:pt idx="28732">
                  <c:v>3.175327777863</c:v>
                </c:pt>
                <c:pt idx="28733">
                  <c:v>3.175409793854</c:v>
                </c:pt>
                <c:pt idx="28734">
                  <c:v>3.175495147705</c:v>
                </c:pt>
                <c:pt idx="28735">
                  <c:v>3.1758401393889999</c:v>
                </c:pt>
                <c:pt idx="28736">
                  <c:v>3.175884008408</c:v>
                </c:pt>
                <c:pt idx="28737">
                  <c:v>3.1759755611420002</c:v>
                </c:pt>
                <c:pt idx="28738">
                  <c:v>3.1760344505310001</c:v>
                </c:pt>
                <c:pt idx="28739">
                  <c:v>3.176098823547</c:v>
                </c:pt>
                <c:pt idx="28740">
                  <c:v>3.1761698722839999</c:v>
                </c:pt>
                <c:pt idx="28741">
                  <c:v>3.1762392520899998</c:v>
                </c:pt>
                <c:pt idx="28742">
                  <c:v>3.1763119697570001</c:v>
                </c:pt>
                <c:pt idx="28743">
                  <c:v>3.1763892173769999</c:v>
                </c:pt>
                <c:pt idx="28744">
                  <c:v>3.1764626502989999</c:v>
                </c:pt>
                <c:pt idx="28745">
                  <c:v>3.1765384674070001</c:v>
                </c:pt>
                <c:pt idx="28746">
                  <c:v>3.1766142845149998</c:v>
                </c:pt>
                <c:pt idx="28747">
                  <c:v>3.1766870021820002</c:v>
                </c:pt>
                <c:pt idx="28748">
                  <c:v>3.176750898361</c:v>
                </c:pt>
                <c:pt idx="28749">
                  <c:v>3.176815509796</c:v>
                </c:pt>
                <c:pt idx="28750">
                  <c:v>3.1768698692320001</c:v>
                </c:pt>
                <c:pt idx="28751">
                  <c:v>3.176925182343</c:v>
                </c:pt>
                <c:pt idx="28752">
                  <c:v>3.17698097229</c:v>
                </c:pt>
                <c:pt idx="28753">
                  <c:v>3.1770336627960001</c:v>
                </c:pt>
                <c:pt idx="28754">
                  <c:v>3.1770887374879999</c:v>
                </c:pt>
                <c:pt idx="28755">
                  <c:v>3.1771411895749999</c:v>
                </c:pt>
                <c:pt idx="28756">
                  <c:v>3.1771960258480001</c:v>
                </c:pt>
                <c:pt idx="28757">
                  <c:v>3.1772465705870001</c:v>
                </c:pt>
                <c:pt idx="28758">
                  <c:v>3.1772994995119999</c:v>
                </c:pt>
                <c:pt idx="28759">
                  <c:v>3.1773457527160001</c:v>
                </c:pt>
                <c:pt idx="28760">
                  <c:v>3.1774389743799998</c:v>
                </c:pt>
                <c:pt idx="28761">
                  <c:v>3.1775257587430001</c:v>
                </c:pt>
                <c:pt idx="28762">
                  <c:v>3.1776776313780002</c:v>
                </c:pt>
                <c:pt idx="28763">
                  <c:v>3.1778728961940002</c:v>
                </c:pt>
                <c:pt idx="28764">
                  <c:v>3.1779408454900002</c:v>
                </c:pt>
                <c:pt idx="28765">
                  <c:v>3.1780281066890002</c:v>
                </c:pt>
                <c:pt idx="28766">
                  <c:v>3.1781270504000001</c:v>
                </c:pt>
                <c:pt idx="28767">
                  <c:v>3.1781899929050001</c:v>
                </c:pt>
                <c:pt idx="28768">
                  <c:v>3.1782543659210001</c:v>
                </c:pt>
                <c:pt idx="28769">
                  <c:v>3.1783075332639998</c:v>
                </c:pt>
                <c:pt idx="28770">
                  <c:v>3.1783618926999999</c:v>
                </c:pt>
                <c:pt idx="28771">
                  <c:v>3.17840051651</c:v>
                </c:pt>
                <c:pt idx="28772">
                  <c:v>3.178459882736</c:v>
                </c:pt>
                <c:pt idx="28773">
                  <c:v>3.178508758545</c:v>
                </c:pt>
                <c:pt idx="28774">
                  <c:v>3.178573131561</c:v>
                </c:pt>
                <c:pt idx="28775">
                  <c:v>3.1786193847659998</c:v>
                </c:pt>
                <c:pt idx="28776">
                  <c:v>3.1786644458770001</c:v>
                </c:pt>
                <c:pt idx="28777">
                  <c:v>3.1787109375</c:v>
                </c:pt>
                <c:pt idx="28778">
                  <c:v>3.178750753403</c:v>
                </c:pt>
                <c:pt idx="28779">
                  <c:v>3.1788306236269999</c:v>
                </c:pt>
                <c:pt idx="28780">
                  <c:v>3.1791446208949998</c:v>
                </c:pt>
                <c:pt idx="28781">
                  <c:v>3.1794614791870002</c:v>
                </c:pt>
                <c:pt idx="28782">
                  <c:v>3.1795833110810001</c:v>
                </c:pt>
                <c:pt idx="28783">
                  <c:v>3.1797168254849999</c:v>
                </c:pt>
                <c:pt idx="28784">
                  <c:v>3.1797847747799999</c:v>
                </c:pt>
                <c:pt idx="28785">
                  <c:v>3.1798596382139999</c:v>
                </c:pt>
                <c:pt idx="28786">
                  <c:v>3.1799395084380002</c:v>
                </c:pt>
                <c:pt idx="28787">
                  <c:v>3.1800210475920001</c:v>
                </c:pt>
                <c:pt idx="28788">
                  <c:v>3.180111169815</c:v>
                </c:pt>
                <c:pt idx="28789">
                  <c:v>3.1801900863650001</c:v>
                </c:pt>
                <c:pt idx="28790">
                  <c:v>3.1805236339570002</c:v>
                </c:pt>
                <c:pt idx="28791">
                  <c:v>3.1806399822240001</c:v>
                </c:pt>
                <c:pt idx="28792">
                  <c:v>3.1807258129120002</c:v>
                </c:pt>
                <c:pt idx="28793">
                  <c:v>3.181073665619</c:v>
                </c:pt>
                <c:pt idx="28794">
                  <c:v>3.1811554431919999</c:v>
                </c:pt>
                <c:pt idx="28795">
                  <c:v>3.1813409328460001</c:v>
                </c:pt>
                <c:pt idx="28796">
                  <c:v>3.1816585063930001</c:v>
                </c:pt>
                <c:pt idx="28797">
                  <c:v>3.1818203926090001</c:v>
                </c:pt>
                <c:pt idx="28798">
                  <c:v>3.1819427013400001</c:v>
                </c:pt>
                <c:pt idx="28799">
                  <c:v>3.1820516586299998</c:v>
                </c:pt>
                <c:pt idx="28800">
                  <c:v>3.182163953781</c:v>
                </c:pt>
                <c:pt idx="28801">
                  <c:v>3.1822836399079999</c:v>
                </c:pt>
                <c:pt idx="28802">
                  <c:v>3.1824300289149998</c:v>
                </c:pt>
                <c:pt idx="28803">
                  <c:v>3.182516098022</c:v>
                </c:pt>
                <c:pt idx="28804">
                  <c:v>3.1825950145720001</c:v>
                </c:pt>
                <c:pt idx="28805">
                  <c:v>3.182676553726</c:v>
                </c:pt>
                <c:pt idx="28806">
                  <c:v>3.182752847672</c:v>
                </c:pt>
                <c:pt idx="28807">
                  <c:v>3.1829316616060002</c:v>
                </c:pt>
                <c:pt idx="28808">
                  <c:v>3.1830241680150002</c:v>
                </c:pt>
                <c:pt idx="28809">
                  <c:v>3.183335781097</c:v>
                </c:pt>
                <c:pt idx="28810">
                  <c:v>3.183428049088</c:v>
                </c:pt>
                <c:pt idx="28811">
                  <c:v>3.1834840774540001</c:v>
                </c:pt>
                <c:pt idx="28812">
                  <c:v>3.1835389137269998</c:v>
                </c:pt>
                <c:pt idx="28813">
                  <c:v>3.1836211681369999</c:v>
                </c:pt>
                <c:pt idx="28814">
                  <c:v>3.183673858643</c:v>
                </c:pt>
                <c:pt idx="28815">
                  <c:v>3.1837255954739998</c:v>
                </c:pt>
                <c:pt idx="28816">
                  <c:v>3.1837782859799999</c:v>
                </c:pt>
                <c:pt idx="28817">
                  <c:v>3.1838371753689998</c:v>
                </c:pt>
                <c:pt idx="28818">
                  <c:v>3.1838922500610001</c:v>
                </c:pt>
                <c:pt idx="28819">
                  <c:v>3.1839475631709999</c:v>
                </c:pt>
                <c:pt idx="28820">
                  <c:v>3.1839981079099999</c:v>
                </c:pt>
                <c:pt idx="28821">
                  <c:v>3.1840529441830001</c:v>
                </c:pt>
                <c:pt idx="28822">
                  <c:v>3.184244155884</c:v>
                </c:pt>
                <c:pt idx="28823">
                  <c:v>3.1843507289890001</c:v>
                </c:pt>
                <c:pt idx="28824">
                  <c:v>3.184409618378</c:v>
                </c:pt>
                <c:pt idx="28825">
                  <c:v>3.184474229813</c:v>
                </c:pt>
                <c:pt idx="28826">
                  <c:v>3.1845452785489998</c:v>
                </c:pt>
                <c:pt idx="28827">
                  <c:v>3.1846237182619999</c:v>
                </c:pt>
                <c:pt idx="28828">
                  <c:v>3.1847088336940002</c:v>
                </c:pt>
                <c:pt idx="28829">
                  <c:v>3.1847953796390001</c:v>
                </c:pt>
                <c:pt idx="28830">
                  <c:v>3.184889554977</c:v>
                </c:pt>
                <c:pt idx="28831">
                  <c:v>3.1849949359890002</c:v>
                </c:pt>
                <c:pt idx="28832">
                  <c:v>3.1851041316990001</c:v>
                </c:pt>
                <c:pt idx="28833">
                  <c:v>3.1852161884310002</c:v>
                </c:pt>
                <c:pt idx="28834">
                  <c:v>3.1853268146509999</c:v>
                </c:pt>
                <c:pt idx="28835">
                  <c:v>3.1854367256159999</c:v>
                </c:pt>
                <c:pt idx="28836">
                  <c:v>3.1855401992800001</c:v>
                </c:pt>
                <c:pt idx="28837">
                  <c:v>3.1856346130370001</c:v>
                </c:pt>
                <c:pt idx="28838">
                  <c:v>3.1857218742370002</c:v>
                </c:pt>
                <c:pt idx="28839">
                  <c:v>3.1858041286469998</c:v>
                </c:pt>
                <c:pt idx="28840">
                  <c:v>3.1858770847320002</c:v>
                </c:pt>
                <c:pt idx="28841">
                  <c:v>3.1859433650970002</c:v>
                </c:pt>
                <c:pt idx="28842">
                  <c:v>3.1860041618350001</c:v>
                </c:pt>
                <c:pt idx="28843">
                  <c:v>3.1860580444340001</c:v>
                </c:pt>
                <c:pt idx="28844">
                  <c:v>3.1861112117769999</c:v>
                </c:pt>
                <c:pt idx="28845">
                  <c:v>3.1861565113069998</c:v>
                </c:pt>
                <c:pt idx="28846">
                  <c:v>3.1862051486969998</c:v>
                </c:pt>
                <c:pt idx="28847">
                  <c:v>3.1862545013429999</c:v>
                </c:pt>
                <c:pt idx="28848">
                  <c:v>3.18630027771</c:v>
                </c:pt>
                <c:pt idx="28849">
                  <c:v>3.1863470077509999</c:v>
                </c:pt>
                <c:pt idx="28850">
                  <c:v>3.1864359378809999</c:v>
                </c:pt>
                <c:pt idx="28851">
                  <c:v>3.1864802837370001</c:v>
                </c:pt>
                <c:pt idx="28852">
                  <c:v>3.1865668296809999</c:v>
                </c:pt>
                <c:pt idx="28853">
                  <c:v>3.1866478919980001</c:v>
                </c:pt>
                <c:pt idx="28854">
                  <c:v>3.186718702316</c:v>
                </c:pt>
                <c:pt idx="28855">
                  <c:v>3.1867899894709999</c:v>
                </c:pt>
                <c:pt idx="28856">
                  <c:v>3.1868567466740001</c:v>
                </c:pt>
                <c:pt idx="28857">
                  <c:v>3.1871030330660002</c:v>
                </c:pt>
                <c:pt idx="28858">
                  <c:v>3.1871380805970002</c:v>
                </c:pt>
                <c:pt idx="28859">
                  <c:v>3.1871888637539998</c:v>
                </c:pt>
                <c:pt idx="28860">
                  <c:v>3.1872353553770001</c:v>
                </c:pt>
                <c:pt idx="28861">
                  <c:v>3.1872899532319998</c:v>
                </c:pt>
                <c:pt idx="28862">
                  <c:v>3.18732213974</c:v>
                </c:pt>
                <c:pt idx="28863">
                  <c:v>3.187372922897</c:v>
                </c:pt>
                <c:pt idx="28864">
                  <c:v>3.1874287128450001</c:v>
                </c:pt>
                <c:pt idx="28865">
                  <c:v>3.1874606609340002</c:v>
                </c:pt>
                <c:pt idx="28866">
                  <c:v>3.1874942779539999</c:v>
                </c:pt>
                <c:pt idx="28867">
                  <c:v>3.187531471252</c:v>
                </c:pt>
                <c:pt idx="28868">
                  <c:v>3.1875677108759999</c:v>
                </c:pt>
                <c:pt idx="28869">
                  <c:v>3.1875982284550002</c:v>
                </c:pt>
                <c:pt idx="28870">
                  <c:v>3.1876304149629999</c:v>
                </c:pt>
                <c:pt idx="28871">
                  <c:v>3.1876683235169998</c:v>
                </c:pt>
                <c:pt idx="28872">
                  <c:v>3.187705755234</c:v>
                </c:pt>
                <c:pt idx="28873">
                  <c:v>3.1877360343930001</c:v>
                </c:pt>
                <c:pt idx="28874">
                  <c:v>3.187772274017</c:v>
                </c:pt>
                <c:pt idx="28875">
                  <c:v>3.1878063678739998</c:v>
                </c:pt>
                <c:pt idx="28876">
                  <c:v>3.1878368854520001</c:v>
                </c:pt>
                <c:pt idx="28877">
                  <c:v>3.1878747940059999</c:v>
                </c:pt>
                <c:pt idx="28878">
                  <c:v>3.1879153251650001</c:v>
                </c:pt>
                <c:pt idx="28879">
                  <c:v>3.1879572868350001</c:v>
                </c:pt>
                <c:pt idx="28880">
                  <c:v>3.1880309581759998</c:v>
                </c:pt>
                <c:pt idx="28881">
                  <c:v>3.1880776882170001</c:v>
                </c:pt>
                <c:pt idx="28882">
                  <c:v>3.188145160675</c:v>
                </c:pt>
                <c:pt idx="28883">
                  <c:v>3.1882126331329999</c:v>
                </c:pt>
                <c:pt idx="28884">
                  <c:v>3.1882629394530002</c:v>
                </c:pt>
                <c:pt idx="28885">
                  <c:v>3.188333511353</c:v>
                </c:pt>
                <c:pt idx="28886">
                  <c:v>3.1883881092070001</c:v>
                </c:pt>
                <c:pt idx="28887">
                  <c:v>3.188438415527</c:v>
                </c:pt>
                <c:pt idx="28888">
                  <c:v>3.1885144710539999</c:v>
                </c:pt>
                <c:pt idx="28889">
                  <c:v>3.188569068909</c:v>
                </c:pt>
                <c:pt idx="28890">
                  <c:v>3.1886525154109999</c:v>
                </c:pt>
                <c:pt idx="28891">
                  <c:v>3.1887671947479999</c:v>
                </c:pt>
                <c:pt idx="28892">
                  <c:v>3.1888523101809998</c:v>
                </c:pt>
                <c:pt idx="28893">
                  <c:v>3.1892201900480002</c:v>
                </c:pt>
                <c:pt idx="28894">
                  <c:v>3.1894457340239999</c:v>
                </c:pt>
                <c:pt idx="28895">
                  <c:v>3.1895327568049998</c:v>
                </c:pt>
                <c:pt idx="28896">
                  <c:v>3.1895847320559998</c:v>
                </c:pt>
                <c:pt idx="28897">
                  <c:v>3.1896307468409999</c:v>
                </c:pt>
                <c:pt idx="28898">
                  <c:v>3.189685106277</c:v>
                </c:pt>
                <c:pt idx="28899">
                  <c:v>3.189735412598</c:v>
                </c:pt>
                <c:pt idx="28900">
                  <c:v>3.1897816658020002</c:v>
                </c:pt>
                <c:pt idx="28901">
                  <c:v>3.1898324489590002</c:v>
                </c:pt>
                <c:pt idx="28902">
                  <c:v>3.189883947372</c:v>
                </c:pt>
                <c:pt idx="28903">
                  <c:v>3.1899621486659999</c:v>
                </c:pt>
                <c:pt idx="28904">
                  <c:v>3.1900169849400002</c:v>
                </c:pt>
                <c:pt idx="28905">
                  <c:v>3.1900694370270002</c:v>
                </c:pt>
                <c:pt idx="28906">
                  <c:v>3.190126419067</c:v>
                </c:pt>
                <c:pt idx="28907">
                  <c:v>3.1901965141300002</c:v>
                </c:pt>
                <c:pt idx="28908">
                  <c:v>3.190246343613</c:v>
                </c:pt>
                <c:pt idx="28909">
                  <c:v>3.1902933120729999</c:v>
                </c:pt>
                <c:pt idx="28910">
                  <c:v>3.1903369426729999</c:v>
                </c:pt>
                <c:pt idx="28911">
                  <c:v>3.1903874874109999</c:v>
                </c:pt>
                <c:pt idx="28912">
                  <c:v>3.1904726028439998</c:v>
                </c:pt>
                <c:pt idx="28913">
                  <c:v>3.1905584335329999</c:v>
                </c:pt>
                <c:pt idx="28914">
                  <c:v>3.1906447410580001</c:v>
                </c:pt>
                <c:pt idx="28915">
                  <c:v>3.190729856491</c:v>
                </c:pt>
                <c:pt idx="28916">
                  <c:v>3.191066265106</c:v>
                </c:pt>
                <c:pt idx="28917">
                  <c:v>3.1911232471469999</c:v>
                </c:pt>
                <c:pt idx="28918">
                  <c:v>3.1911823749539998</c:v>
                </c:pt>
                <c:pt idx="28919">
                  <c:v>3.1912398338319998</c:v>
                </c:pt>
                <c:pt idx="28920">
                  <c:v>3.191303253174</c:v>
                </c:pt>
                <c:pt idx="28921">
                  <c:v>3.1913719177250002</c:v>
                </c:pt>
                <c:pt idx="28922">
                  <c:v>3.1914396286010001</c:v>
                </c:pt>
                <c:pt idx="28923">
                  <c:v>3.1915094852450001</c:v>
                </c:pt>
                <c:pt idx="28924">
                  <c:v>3.191578626633</c:v>
                </c:pt>
                <c:pt idx="28925">
                  <c:v>3.1916460990909998</c:v>
                </c:pt>
                <c:pt idx="28926">
                  <c:v>3.1917133331300001</c:v>
                </c:pt>
                <c:pt idx="28927">
                  <c:v>3.1917817592620001</c:v>
                </c:pt>
                <c:pt idx="28928">
                  <c:v>3.1918513774870001</c:v>
                </c:pt>
                <c:pt idx="28929">
                  <c:v>3.1919202804569999</c:v>
                </c:pt>
                <c:pt idx="28930">
                  <c:v>3.191990375519</c:v>
                </c:pt>
                <c:pt idx="28931">
                  <c:v>3.192058563232</c:v>
                </c:pt>
                <c:pt idx="28932">
                  <c:v>3.1921305656430001</c:v>
                </c:pt>
                <c:pt idx="28933">
                  <c:v>3.1922039985659998</c:v>
                </c:pt>
                <c:pt idx="28934">
                  <c:v>3.1922762393949999</c:v>
                </c:pt>
                <c:pt idx="28935">
                  <c:v>3.192353010178</c:v>
                </c:pt>
                <c:pt idx="28936">
                  <c:v>3.192436695099</c:v>
                </c:pt>
                <c:pt idx="28937">
                  <c:v>3.192524194717</c:v>
                </c:pt>
                <c:pt idx="28938">
                  <c:v>3.1926116943360001</c:v>
                </c:pt>
                <c:pt idx="28939">
                  <c:v>3.192705631256</c:v>
                </c:pt>
                <c:pt idx="28940">
                  <c:v>3.1927940845489999</c:v>
                </c:pt>
                <c:pt idx="28941">
                  <c:v>3.1928875446320002</c:v>
                </c:pt>
                <c:pt idx="28942">
                  <c:v>3.1929764747620002</c:v>
                </c:pt>
                <c:pt idx="28943">
                  <c:v>3.193063020706</c:v>
                </c:pt>
                <c:pt idx="28944">
                  <c:v>3.1931457519530002</c:v>
                </c:pt>
                <c:pt idx="28945">
                  <c:v>3.19322347641</c:v>
                </c:pt>
                <c:pt idx="28946">
                  <c:v>3.1932923793789998</c:v>
                </c:pt>
                <c:pt idx="28947">
                  <c:v>3.19335603714</c:v>
                </c:pt>
                <c:pt idx="28948">
                  <c:v>3.1934142112730002</c:v>
                </c:pt>
                <c:pt idx="28949">
                  <c:v>3.1935098171230001</c:v>
                </c:pt>
                <c:pt idx="28950">
                  <c:v>3.1935899257660001</c:v>
                </c:pt>
                <c:pt idx="28951">
                  <c:v>3.1937050819400001</c:v>
                </c:pt>
                <c:pt idx="28952">
                  <c:v>3.1939768791200001</c:v>
                </c:pt>
                <c:pt idx="28953">
                  <c:v>3.1940417289730001</c:v>
                </c:pt>
                <c:pt idx="28954">
                  <c:v>3.1941053867339999</c:v>
                </c:pt>
                <c:pt idx="28955">
                  <c:v>3.1941745281220002</c:v>
                </c:pt>
                <c:pt idx="28956">
                  <c:v>3.194273233414</c:v>
                </c:pt>
                <c:pt idx="28957">
                  <c:v>3.1943361759190001</c:v>
                </c:pt>
                <c:pt idx="28958">
                  <c:v>3.1943802833560002</c:v>
                </c:pt>
                <c:pt idx="28959">
                  <c:v>3.1944141387939999</c:v>
                </c:pt>
                <c:pt idx="28960">
                  <c:v>3.194445848465</c:v>
                </c:pt>
                <c:pt idx="28961">
                  <c:v>3.1944794654850002</c:v>
                </c:pt>
                <c:pt idx="28962">
                  <c:v>3.19451379776</c:v>
                </c:pt>
                <c:pt idx="28963">
                  <c:v>3.194550275803</c:v>
                </c:pt>
                <c:pt idx="28964">
                  <c:v>3.1945877075200002</c:v>
                </c:pt>
                <c:pt idx="28965">
                  <c:v>3.194627046585</c:v>
                </c:pt>
                <c:pt idx="28966">
                  <c:v>3.1946659088130001</c:v>
                </c:pt>
                <c:pt idx="28967">
                  <c:v>3.1947035789489999</c:v>
                </c:pt>
                <c:pt idx="28968">
                  <c:v>3.1947662830349999</c:v>
                </c:pt>
                <c:pt idx="28969">
                  <c:v>3.1948080062869999</c:v>
                </c:pt>
                <c:pt idx="28970">
                  <c:v>3.1948773860930002</c:v>
                </c:pt>
                <c:pt idx="28971">
                  <c:v>3.1949415206910001</c:v>
                </c:pt>
                <c:pt idx="28972">
                  <c:v>3.194982767105</c:v>
                </c:pt>
                <c:pt idx="28973">
                  <c:v>3.1950514316560001</c:v>
                </c:pt>
                <c:pt idx="28974">
                  <c:v>3.195094585419</c:v>
                </c:pt>
                <c:pt idx="28975">
                  <c:v>3.1951682567600002</c:v>
                </c:pt>
                <c:pt idx="28976">
                  <c:v>3.1952135562900001</c:v>
                </c:pt>
                <c:pt idx="28977">
                  <c:v>3.195255041122</c:v>
                </c:pt>
                <c:pt idx="28978">
                  <c:v>3.195296764374</c:v>
                </c:pt>
                <c:pt idx="28979">
                  <c:v>3.1953370571140001</c:v>
                </c:pt>
                <c:pt idx="28980">
                  <c:v>3.1953775882720001</c:v>
                </c:pt>
                <c:pt idx="28981">
                  <c:v>3.1954183578489999</c:v>
                </c:pt>
                <c:pt idx="28982">
                  <c:v>3.1954686641690002</c:v>
                </c:pt>
                <c:pt idx="28983">
                  <c:v>3.1955137252810002</c:v>
                </c:pt>
                <c:pt idx="28984">
                  <c:v>3.1955573558810002</c:v>
                </c:pt>
                <c:pt idx="28985">
                  <c:v>3.1956043243410002</c:v>
                </c:pt>
                <c:pt idx="28986">
                  <c:v>3.1956477165220001</c:v>
                </c:pt>
                <c:pt idx="28987">
                  <c:v>3.1956849098209998</c:v>
                </c:pt>
                <c:pt idx="28988">
                  <c:v>3.1957299709320002</c:v>
                </c:pt>
                <c:pt idx="28989">
                  <c:v>3.1957702636719998</c:v>
                </c:pt>
                <c:pt idx="28990">
                  <c:v>3.1961176395419999</c:v>
                </c:pt>
                <c:pt idx="28991">
                  <c:v>3.196454763412</c:v>
                </c:pt>
                <c:pt idx="28992">
                  <c:v>3.1968257427219999</c:v>
                </c:pt>
                <c:pt idx="28993">
                  <c:v>3.1971588134769999</c:v>
                </c:pt>
                <c:pt idx="28994">
                  <c:v>3.1972804069520002</c:v>
                </c:pt>
                <c:pt idx="28995">
                  <c:v>3.1973726749420002</c:v>
                </c:pt>
                <c:pt idx="28996">
                  <c:v>3.1974275112149999</c:v>
                </c:pt>
                <c:pt idx="28997">
                  <c:v>3.1974809169770002</c:v>
                </c:pt>
                <c:pt idx="28998">
                  <c:v>3.1975374221799999</c:v>
                </c:pt>
                <c:pt idx="28999">
                  <c:v>3.1975910663599998</c:v>
                </c:pt>
                <c:pt idx="29000">
                  <c:v>3.197640657425</c:v>
                </c:pt>
                <c:pt idx="29001">
                  <c:v>3.1977376937869999</c:v>
                </c:pt>
                <c:pt idx="29002">
                  <c:v>3.1978361606600001</c:v>
                </c:pt>
                <c:pt idx="29003">
                  <c:v>3.1979539394379999</c:v>
                </c:pt>
                <c:pt idx="29004">
                  <c:v>3.198121786118</c:v>
                </c:pt>
                <c:pt idx="29005">
                  <c:v>3.198217868805</c:v>
                </c:pt>
                <c:pt idx="29006">
                  <c:v>3.1983168125149999</c:v>
                </c:pt>
                <c:pt idx="29007">
                  <c:v>3.1984090805049998</c:v>
                </c:pt>
                <c:pt idx="29008">
                  <c:v>3.1984977722169998</c:v>
                </c:pt>
                <c:pt idx="29009">
                  <c:v>3.1988182067870001</c:v>
                </c:pt>
                <c:pt idx="29010">
                  <c:v>3.1989331245420001</c:v>
                </c:pt>
                <c:pt idx="29011">
                  <c:v>3.1991007328030001</c:v>
                </c:pt>
                <c:pt idx="29012">
                  <c:v>3.1992402076720001</c:v>
                </c:pt>
                <c:pt idx="29013">
                  <c:v>3.1993474960329999</c:v>
                </c:pt>
                <c:pt idx="29014">
                  <c:v>3.1994957923889999</c:v>
                </c:pt>
                <c:pt idx="29015">
                  <c:v>3.1996045112610001</c:v>
                </c:pt>
                <c:pt idx="29016">
                  <c:v>3.1996803283689998</c:v>
                </c:pt>
                <c:pt idx="29017">
                  <c:v>3.1997535228729999</c:v>
                </c:pt>
                <c:pt idx="29018">
                  <c:v>3.1998302936549998</c:v>
                </c:pt>
                <c:pt idx="29019">
                  <c:v>3.1999094486240001</c:v>
                </c:pt>
                <c:pt idx="29020">
                  <c:v>3.2002367973329999</c:v>
                </c:pt>
                <c:pt idx="29021">
                  <c:v>3.2003090381620001</c:v>
                </c:pt>
                <c:pt idx="29022">
                  <c:v>3.200388908386</c:v>
                </c:pt>
                <c:pt idx="29023">
                  <c:v>3.2007043361659999</c:v>
                </c:pt>
                <c:pt idx="29024">
                  <c:v>3.2009358406069999</c:v>
                </c:pt>
                <c:pt idx="29025">
                  <c:v>3.2010300159449998</c:v>
                </c:pt>
                <c:pt idx="29026">
                  <c:v>3.2011268138890001</c:v>
                </c:pt>
                <c:pt idx="29027">
                  <c:v>3.2012233734129998</c:v>
                </c:pt>
                <c:pt idx="29028">
                  <c:v>3.2013189792630001</c:v>
                </c:pt>
                <c:pt idx="29029">
                  <c:v>3.2014112472530001</c:v>
                </c:pt>
                <c:pt idx="29030">
                  <c:v>3.2014575004579999</c:v>
                </c:pt>
                <c:pt idx="29031">
                  <c:v>3.2015569210049999</c:v>
                </c:pt>
                <c:pt idx="29032">
                  <c:v>3.2016487121580002</c:v>
                </c:pt>
                <c:pt idx="29033">
                  <c:v>3.2017345428469999</c:v>
                </c:pt>
                <c:pt idx="29034">
                  <c:v>3.201867818832</c:v>
                </c:pt>
                <c:pt idx="29035">
                  <c:v>3.2022063732150001</c:v>
                </c:pt>
                <c:pt idx="29036">
                  <c:v>3.2023847103119998</c:v>
                </c:pt>
                <c:pt idx="29037">
                  <c:v>3.202467679977</c:v>
                </c:pt>
                <c:pt idx="29038">
                  <c:v>3.2025427818300001</c:v>
                </c:pt>
                <c:pt idx="29039">
                  <c:v>3.2026114463809998</c:v>
                </c:pt>
                <c:pt idx="29040">
                  <c:v>3.2026796340939998</c:v>
                </c:pt>
                <c:pt idx="29041">
                  <c:v>3.20272397995</c:v>
                </c:pt>
                <c:pt idx="29042">
                  <c:v>3.2027685642239998</c:v>
                </c:pt>
                <c:pt idx="29043">
                  <c:v>3.2028193473819999</c:v>
                </c:pt>
                <c:pt idx="29044">
                  <c:v>3.2028887271880002</c:v>
                </c:pt>
                <c:pt idx="29045">
                  <c:v>3.202982187271</c:v>
                </c:pt>
                <c:pt idx="29046">
                  <c:v>3.2030618190769999</c:v>
                </c:pt>
                <c:pt idx="29047">
                  <c:v>3.2034130096440001</c:v>
                </c:pt>
                <c:pt idx="29048">
                  <c:v>3.2037451267239998</c:v>
                </c:pt>
                <c:pt idx="29049">
                  <c:v>3.2040932178500001</c:v>
                </c:pt>
                <c:pt idx="29050">
                  <c:v>3.2042102813720001</c:v>
                </c:pt>
                <c:pt idx="29051">
                  <c:v>3.2042834758760002</c:v>
                </c:pt>
                <c:pt idx="29052">
                  <c:v>3.2043681144709999</c:v>
                </c:pt>
                <c:pt idx="29053">
                  <c:v>3.2046766281129999</c:v>
                </c:pt>
                <c:pt idx="29054">
                  <c:v>3.2047681808470001</c:v>
                </c:pt>
                <c:pt idx="29055">
                  <c:v>3.204870700836</c:v>
                </c:pt>
                <c:pt idx="29056">
                  <c:v>3.20498585701</c:v>
                </c:pt>
                <c:pt idx="29057">
                  <c:v>3.205046653748</c:v>
                </c:pt>
                <c:pt idx="29058">
                  <c:v>3.205107927322</c:v>
                </c:pt>
                <c:pt idx="29059">
                  <c:v>3.2051696777340002</c:v>
                </c:pt>
                <c:pt idx="29060">
                  <c:v>3.205228090286</c:v>
                </c:pt>
                <c:pt idx="29061">
                  <c:v>3.2052879333500002</c:v>
                </c:pt>
                <c:pt idx="29062">
                  <c:v>3.2053461074829999</c:v>
                </c:pt>
                <c:pt idx="29063">
                  <c:v>3.205405712128</c:v>
                </c:pt>
                <c:pt idx="29064">
                  <c:v>3.205463647842</c:v>
                </c:pt>
                <c:pt idx="29065">
                  <c:v>3.2055191993709999</c:v>
                </c:pt>
                <c:pt idx="29066">
                  <c:v>3.2055737972260001</c:v>
                </c:pt>
                <c:pt idx="29067">
                  <c:v>3.2056307792659999</c:v>
                </c:pt>
                <c:pt idx="29068">
                  <c:v>3.205685138702</c:v>
                </c:pt>
                <c:pt idx="29069">
                  <c:v>3.2057383060459999</c:v>
                </c:pt>
                <c:pt idx="29070">
                  <c:v>3.2057898044590001</c:v>
                </c:pt>
                <c:pt idx="29071">
                  <c:v>3.2058441638950002</c:v>
                </c:pt>
                <c:pt idx="29072">
                  <c:v>3.205941438675</c:v>
                </c:pt>
                <c:pt idx="29073">
                  <c:v>3.2060315608979999</c:v>
                </c:pt>
                <c:pt idx="29074">
                  <c:v>3.2061772346500002</c:v>
                </c:pt>
                <c:pt idx="29075">
                  <c:v>3.2064449787139999</c:v>
                </c:pt>
                <c:pt idx="29076">
                  <c:v>3.2065393924709999</c:v>
                </c:pt>
                <c:pt idx="29077">
                  <c:v>3.206600427628</c:v>
                </c:pt>
                <c:pt idx="29078">
                  <c:v>3.206661462784</c:v>
                </c:pt>
                <c:pt idx="29079">
                  <c:v>3.2067008018490002</c:v>
                </c:pt>
                <c:pt idx="29080">
                  <c:v>3.206736326218</c:v>
                </c:pt>
                <c:pt idx="29081">
                  <c:v>3.2067692279819999</c:v>
                </c:pt>
                <c:pt idx="29082">
                  <c:v>3.2068092823029999</c:v>
                </c:pt>
                <c:pt idx="29083">
                  <c:v>3.206844568253</c:v>
                </c:pt>
                <c:pt idx="29084">
                  <c:v>3.2068772315979999</c:v>
                </c:pt>
                <c:pt idx="29085">
                  <c:v>3.2069158554079999</c:v>
                </c:pt>
                <c:pt idx="29086">
                  <c:v>3.206979036331</c:v>
                </c:pt>
                <c:pt idx="29087">
                  <c:v>3.2070419788360001</c:v>
                </c:pt>
                <c:pt idx="29088">
                  <c:v>3.207104444504</c:v>
                </c:pt>
                <c:pt idx="29089">
                  <c:v>3.2071433067320001</c:v>
                </c:pt>
                <c:pt idx="29090">
                  <c:v>3.2071859836579999</c:v>
                </c:pt>
                <c:pt idx="29091">
                  <c:v>3.2072255611420002</c:v>
                </c:pt>
                <c:pt idx="29092">
                  <c:v>3.207266807556</c:v>
                </c:pt>
                <c:pt idx="29093">
                  <c:v>3.2073128223420002</c:v>
                </c:pt>
                <c:pt idx="29094">
                  <c:v>3.2073552608489999</c:v>
                </c:pt>
                <c:pt idx="29095">
                  <c:v>3.2073986530299998</c:v>
                </c:pt>
                <c:pt idx="29096">
                  <c:v>3.207442760468</c:v>
                </c:pt>
                <c:pt idx="29097">
                  <c:v>3.2074825763699999</c:v>
                </c:pt>
                <c:pt idx="29098">
                  <c:v>3.2075238227840002</c:v>
                </c:pt>
                <c:pt idx="29099">
                  <c:v>3.20756316185</c:v>
                </c:pt>
                <c:pt idx="29100">
                  <c:v>3.207599878311</c:v>
                </c:pt>
                <c:pt idx="29101">
                  <c:v>3.2076475620270002</c:v>
                </c:pt>
                <c:pt idx="29102">
                  <c:v>3.20769405365</c:v>
                </c:pt>
                <c:pt idx="29103">
                  <c:v>3.2077407836909999</c:v>
                </c:pt>
                <c:pt idx="29104">
                  <c:v>3.207798719406</c:v>
                </c:pt>
                <c:pt idx="29105">
                  <c:v>3.2078883647919998</c:v>
                </c:pt>
                <c:pt idx="29106">
                  <c:v>3.2080113887790001</c:v>
                </c:pt>
                <c:pt idx="29107">
                  <c:v>3.20810008049</c:v>
                </c:pt>
                <c:pt idx="29108">
                  <c:v>3.2081532478330002</c:v>
                </c:pt>
                <c:pt idx="29109">
                  <c:v>3.2082045078279999</c:v>
                </c:pt>
                <c:pt idx="29110">
                  <c:v>3.2082910537720002</c:v>
                </c:pt>
                <c:pt idx="29111">
                  <c:v>3.2083711624150002</c:v>
                </c:pt>
                <c:pt idx="29112">
                  <c:v>3.208467960358</c:v>
                </c:pt>
                <c:pt idx="29113">
                  <c:v>3.2085173130040001</c:v>
                </c:pt>
                <c:pt idx="29114">
                  <c:v>3.2086138725279998</c:v>
                </c:pt>
                <c:pt idx="29115">
                  <c:v>3.208660125732</c:v>
                </c:pt>
                <c:pt idx="29116">
                  <c:v>3.2087590694429999</c:v>
                </c:pt>
                <c:pt idx="29117">
                  <c:v>3.2090983390810002</c:v>
                </c:pt>
                <c:pt idx="29118">
                  <c:v>3.2091925144200002</c:v>
                </c:pt>
                <c:pt idx="29119">
                  <c:v>3.2092905044559998</c:v>
                </c:pt>
                <c:pt idx="29120">
                  <c:v>3.2093935012819998</c:v>
                </c:pt>
                <c:pt idx="29121">
                  <c:v>3.2094559669490001</c:v>
                </c:pt>
                <c:pt idx="29122">
                  <c:v>3.2095229625699999</c:v>
                </c:pt>
                <c:pt idx="29123">
                  <c:v>3.209591150284</c:v>
                </c:pt>
                <c:pt idx="29124">
                  <c:v>3.2096598148350002</c:v>
                </c:pt>
                <c:pt idx="29125">
                  <c:v>3.209732294083</c:v>
                </c:pt>
                <c:pt idx="29126">
                  <c:v>3.2098031044009998</c:v>
                </c:pt>
                <c:pt idx="29127">
                  <c:v>3.209877252579</c:v>
                </c:pt>
                <c:pt idx="29128">
                  <c:v>3.2099525928500001</c:v>
                </c:pt>
                <c:pt idx="29129">
                  <c:v>3.2100279331210002</c:v>
                </c:pt>
                <c:pt idx="29130">
                  <c:v>3.2101066112519998</c:v>
                </c:pt>
                <c:pt idx="29131">
                  <c:v>3.2101817131039998</c:v>
                </c:pt>
                <c:pt idx="29132">
                  <c:v>3.2102537155149999</c:v>
                </c:pt>
                <c:pt idx="29133">
                  <c:v>3.2103245258330002</c:v>
                </c:pt>
                <c:pt idx="29134">
                  <c:v>3.2103927135469998</c:v>
                </c:pt>
                <c:pt idx="29135">
                  <c:v>3.2104558944699999</c:v>
                </c:pt>
                <c:pt idx="29136">
                  <c:v>3.2105202674869999</c:v>
                </c:pt>
                <c:pt idx="29137">
                  <c:v>3.2105815410609999</c:v>
                </c:pt>
                <c:pt idx="29138">
                  <c:v>3.210640907288</c:v>
                </c:pt>
                <c:pt idx="29139">
                  <c:v>3.210747480392</c:v>
                </c:pt>
                <c:pt idx="29140">
                  <c:v>3.2108352184300002</c:v>
                </c:pt>
                <c:pt idx="29141">
                  <c:v>3.2109129428859999</c:v>
                </c:pt>
                <c:pt idx="29142">
                  <c:v>3.211031913757</c:v>
                </c:pt>
                <c:pt idx="29143">
                  <c:v>3.2111382484440001</c:v>
                </c:pt>
                <c:pt idx="29144">
                  <c:v>3.2112753391269999</c:v>
                </c:pt>
                <c:pt idx="29145">
                  <c:v>3.2115633487699999</c:v>
                </c:pt>
                <c:pt idx="29146">
                  <c:v>3.2116270065310002</c:v>
                </c:pt>
                <c:pt idx="29147">
                  <c:v>3.2116692066189998</c:v>
                </c:pt>
                <c:pt idx="29148">
                  <c:v>3.211725711823</c:v>
                </c:pt>
                <c:pt idx="29149">
                  <c:v>3.2117874622340001</c:v>
                </c:pt>
                <c:pt idx="29150">
                  <c:v>3.211851358414</c:v>
                </c:pt>
                <c:pt idx="29151">
                  <c:v>3.2118959426879998</c:v>
                </c:pt>
                <c:pt idx="29152">
                  <c:v>3.2119417190549999</c:v>
                </c:pt>
                <c:pt idx="29153">
                  <c:v>3.2119812965390002</c:v>
                </c:pt>
                <c:pt idx="29154">
                  <c:v>3.2120180129999998</c:v>
                </c:pt>
                <c:pt idx="29155">
                  <c:v>3.2120559215550002</c:v>
                </c:pt>
                <c:pt idx="29156">
                  <c:v>3.2120983600619999</c:v>
                </c:pt>
                <c:pt idx="29157">
                  <c:v>3.2121348381039998</c:v>
                </c:pt>
                <c:pt idx="29158">
                  <c:v>3.2121725082400001</c:v>
                </c:pt>
                <c:pt idx="29159">
                  <c:v>3.2122082710269999</c:v>
                </c:pt>
                <c:pt idx="29160">
                  <c:v>3.2122499942779998</c:v>
                </c:pt>
                <c:pt idx="29161">
                  <c:v>3.2123196125029998</c:v>
                </c:pt>
                <c:pt idx="29162">
                  <c:v>3.2123904228210001</c:v>
                </c:pt>
                <c:pt idx="29163">
                  <c:v>3.2124629020689999</c:v>
                </c:pt>
                <c:pt idx="29164">
                  <c:v>3.212505102158</c:v>
                </c:pt>
                <c:pt idx="29165">
                  <c:v>3.2125518321989999</c:v>
                </c:pt>
                <c:pt idx="29166">
                  <c:v>3.212595701218</c:v>
                </c:pt>
                <c:pt idx="29167">
                  <c:v>3.2126452922820001</c:v>
                </c:pt>
                <c:pt idx="29168">
                  <c:v>3.2127358913420001</c:v>
                </c:pt>
                <c:pt idx="29169">
                  <c:v>3.2130653858180001</c:v>
                </c:pt>
                <c:pt idx="29170">
                  <c:v>3.2132217884059999</c:v>
                </c:pt>
                <c:pt idx="29171">
                  <c:v>3.2135598659519999</c:v>
                </c:pt>
                <c:pt idx="29172">
                  <c:v>3.213696479797</c:v>
                </c:pt>
                <c:pt idx="29173">
                  <c:v>3.2137935161589999</c:v>
                </c:pt>
                <c:pt idx="29174">
                  <c:v>3.213891506195</c:v>
                </c:pt>
                <c:pt idx="29175">
                  <c:v>3.2140209674840001</c:v>
                </c:pt>
                <c:pt idx="29176">
                  <c:v>3.2143051624300001</c:v>
                </c:pt>
                <c:pt idx="29177">
                  <c:v>3.2144267559049999</c:v>
                </c:pt>
                <c:pt idx="29178">
                  <c:v>3.214515924454</c:v>
                </c:pt>
                <c:pt idx="29179">
                  <c:v>3.2146036624910002</c:v>
                </c:pt>
                <c:pt idx="29180">
                  <c:v>3.2146897315979999</c:v>
                </c:pt>
                <c:pt idx="29181">
                  <c:v>3.2147734165189998</c:v>
                </c:pt>
                <c:pt idx="29182">
                  <c:v>3.2149839401250002</c:v>
                </c:pt>
                <c:pt idx="29183">
                  <c:v>3.2152979373930002</c:v>
                </c:pt>
                <c:pt idx="29184">
                  <c:v>3.2153837680819999</c:v>
                </c:pt>
                <c:pt idx="29185">
                  <c:v>3.215457439423</c:v>
                </c:pt>
                <c:pt idx="29186">
                  <c:v>3.215548276901</c:v>
                </c:pt>
                <c:pt idx="29187">
                  <c:v>3.2156107425689999</c:v>
                </c:pt>
                <c:pt idx="29188">
                  <c:v>3.2156786918639999</c:v>
                </c:pt>
                <c:pt idx="29189">
                  <c:v>3.2157585620879998</c:v>
                </c:pt>
                <c:pt idx="29190">
                  <c:v>3.21590590477</c:v>
                </c:pt>
                <c:pt idx="29191">
                  <c:v>3.216071367264</c:v>
                </c:pt>
                <c:pt idx="29192">
                  <c:v>3.2161402702330002</c:v>
                </c:pt>
                <c:pt idx="29193">
                  <c:v>3.2161912918089999</c:v>
                </c:pt>
                <c:pt idx="29194">
                  <c:v>3.2162098884580002</c:v>
                </c:pt>
                <c:pt idx="29195">
                  <c:v>3.216252803802</c:v>
                </c:pt>
                <c:pt idx="29196">
                  <c:v>3.2163007259369998</c:v>
                </c:pt>
                <c:pt idx="29197">
                  <c:v>3.216348409653</c:v>
                </c:pt>
                <c:pt idx="29198">
                  <c:v>3.2163965702059998</c:v>
                </c:pt>
                <c:pt idx="29199">
                  <c:v>3.2164664268490002</c:v>
                </c:pt>
                <c:pt idx="29200">
                  <c:v>3.2165443897250001</c:v>
                </c:pt>
                <c:pt idx="29201">
                  <c:v>3.2165906429289999</c:v>
                </c:pt>
                <c:pt idx="29202">
                  <c:v>3.2166421413420001</c:v>
                </c:pt>
                <c:pt idx="29203">
                  <c:v>3.216695547104</c:v>
                </c:pt>
                <c:pt idx="29204">
                  <c:v>3.216740846634</c:v>
                </c:pt>
                <c:pt idx="29205">
                  <c:v>3.2167804241179998</c:v>
                </c:pt>
                <c:pt idx="29206">
                  <c:v>3.2168271541600002</c:v>
                </c:pt>
                <c:pt idx="29207">
                  <c:v>3.217158079147</c:v>
                </c:pt>
                <c:pt idx="29208">
                  <c:v>3.2175724506379999</c:v>
                </c:pt>
                <c:pt idx="29209">
                  <c:v>3.217633724213</c:v>
                </c:pt>
                <c:pt idx="29210">
                  <c:v>3.2177057266240001</c:v>
                </c:pt>
                <c:pt idx="29211">
                  <c:v>3.2177894115450001</c:v>
                </c:pt>
                <c:pt idx="29212">
                  <c:v>3.2178785800930001</c:v>
                </c:pt>
                <c:pt idx="29213">
                  <c:v>3.2179672718050001</c:v>
                </c:pt>
                <c:pt idx="29214">
                  <c:v>3.2180602550509998</c:v>
                </c:pt>
                <c:pt idx="29215">
                  <c:v>3.2181515693659999</c:v>
                </c:pt>
                <c:pt idx="29216">
                  <c:v>3.2182435989379998</c:v>
                </c:pt>
                <c:pt idx="29217">
                  <c:v>3.2183301448820001</c:v>
                </c:pt>
                <c:pt idx="29218">
                  <c:v>3.2184162139889998</c:v>
                </c:pt>
                <c:pt idx="29219">
                  <c:v>3.2185029983520002</c:v>
                </c:pt>
                <c:pt idx="29220">
                  <c:v>3.2185840606689999</c:v>
                </c:pt>
                <c:pt idx="29221">
                  <c:v>3.2186563014980001</c:v>
                </c:pt>
                <c:pt idx="29222">
                  <c:v>3.218721866608</c:v>
                </c:pt>
                <c:pt idx="29223">
                  <c:v>3.218788385391</c:v>
                </c:pt>
                <c:pt idx="29224">
                  <c:v>3.218854427338</c:v>
                </c:pt>
                <c:pt idx="29225">
                  <c:v>3.2189252376559998</c:v>
                </c:pt>
                <c:pt idx="29226">
                  <c:v>3.2189981937410002</c:v>
                </c:pt>
                <c:pt idx="29227">
                  <c:v>3.219067573547</c:v>
                </c:pt>
                <c:pt idx="29228">
                  <c:v>3.2191376686100002</c:v>
                </c:pt>
                <c:pt idx="29229">
                  <c:v>3.2192029952999999</c:v>
                </c:pt>
                <c:pt idx="29230">
                  <c:v>3.2192673683169999</c:v>
                </c:pt>
                <c:pt idx="29231">
                  <c:v>3.2193257808690001</c:v>
                </c:pt>
                <c:pt idx="29232">
                  <c:v>3.219383239746</c:v>
                </c:pt>
                <c:pt idx="29233">
                  <c:v>3.219435691833</c:v>
                </c:pt>
                <c:pt idx="29234">
                  <c:v>3.2194881439210001</c:v>
                </c:pt>
                <c:pt idx="29235">
                  <c:v>3.219576597214</c:v>
                </c:pt>
                <c:pt idx="29236">
                  <c:v>3.2196810245509999</c:v>
                </c:pt>
                <c:pt idx="29237">
                  <c:v>3.2199835777280001</c:v>
                </c:pt>
                <c:pt idx="29238">
                  <c:v>3.2200691699980002</c:v>
                </c:pt>
                <c:pt idx="29239">
                  <c:v>3.2201294898990001</c:v>
                </c:pt>
                <c:pt idx="29240">
                  <c:v>3.2201983928679998</c:v>
                </c:pt>
                <c:pt idx="29241">
                  <c:v>3.2202830314640001</c:v>
                </c:pt>
                <c:pt idx="29242">
                  <c:v>3.2203297615049999</c:v>
                </c:pt>
                <c:pt idx="29243">
                  <c:v>3.2203884124759998</c:v>
                </c:pt>
                <c:pt idx="29244">
                  <c:v>3.2204546928409998</c:v>
                </c:pt>
                <c:pt idx="29245">
                  <c:v>3.22052526474</c:v>
                </c:pt>
                <c:pt idx="29246">
                  <c:v>3.220565080643</c:v>
                </c:pt>
                <c:pt idx="29247">
                  <c:v>3.2206261157989999</c:v>
                </c:pt>
                <c:pt idx="29248">
                  <c:v>3.2206602096560002</c:v>
                </c:pt>
                <c:pt idx="29249">
                  <c:v>3.2206933498380002</c:v>
                </c:pt>
                <c:pt idx="29250">
                  <c:v>3.2207305431369999</c:v>
                </c:pt>
                <c:pt idx="29251">
                  <c:v>3.2207670211789998</c:v>
                </c:pt>
                <c:pt idx="29252">
                  <c:v>3.220800876617</c:v>
                </c:pt>
                <c:pt idx="29253">
                  <c:v>3.2208418846129998</c:v>
                </c:pt>
                <c:pt idx="29254">
                  <c:v>3.2208795547490001</c:v>
                </c:pt>
                <c:pt idx="29255">
                  <c:v>3.2209203243259998</c:v>
                </c:pt>
                <c:pt idx="29256">
                  <c:v>3.2209589481349998</c:v>
                </c:pt>
                <c:pt idx="29257">
                  <c:v>3.221001386642</c:v>
                </c:pt>
                <c:pt idx="29258">
                  <c:v>3.2210724353789999</c:v>
                </c:pt>
                <c:pt idx="29259">
                  <c:v>3.2212579250340001</c:v>
                </c:pt>
                <c:pt idx="29260">
                  <c:v>3.2213613986969998</c:v>
                </c:pt>
                <c:pt idx="29261">
                  <c:v>3.2214434146880002</c:v>
                </c:pt>
                <c:pt idx="29262">
                  <c:v>3.221792936325</c:v>
                </c:pt>
                <c:pt idx="29263">
                  <c:v>3.2219665050509998</c:v>
                </c:pt>
                <c:pt idx="29264">
                  <c:v>3.222279548645</c:v>
                </c:pt>
                <c:pt idx="29265">
                  <c:v>3.2223672866820001</c:v>
                </c:pt>
                <c:pt idx="29266">
                  <c:v>3.222446918488</c:v>
                </c:pt>
                <c:pt idx="29267">
                  <c:v>3.2225282192229998</c:v>
                </c:pt>
                <c:pt idx="29268">
                  <c:v>3.2225992679600002</c:v>
                </c:pt>
                <c:pt idx="29269">
                  <c:v>3.222666501999</c:v>
                </c:pt>
                <c:pt idx="29270">
                  <c:v>3.222712278366</c:v>
                </c:pt>
                <c:pt idx="29271">
                  <c:v>3.2227594852450001</c:v>
                </c:pt>
                <c:pt idx="29272">
                  <c:v>3.2228031158450001</c:v>
                </c:pt>
                <c:pt idx="29273">
                  <c:v>3.222844600677</c:v>
                </c:pt>
                <c:pt idx="29274">
                  <c:v>3.2228910922999998</c:v>
                </c:pt>
                <c:pt idx="29275">
                  <c:v>3.2229321002960001</c:v>
                </c:pt>
                <c:pt idx="29276">
                  <c:v>3.2229747772219999</c:v>
                </c:pt>
                <c:pt idx="29277">
                  <c:v>3.2230200767519999</c:v>
                </c:pt>
                <c:pt idx="29278">
                  <c:v>3.223064184189</c:v>
                </c:pt>
                <c:pt idx="29279">
                  <c:v>3.2231135368350001</c:v>
                </c:pt>
                <c:pt idx="29280">
                  <c:v>3.223155021667</c:v>
                </c:pt>
                <c:pt idx="29281">
                  <c:v>3.223200321198</c:v>
                </c:pt>
                <c:pt idx="29282">
                  <c:v>3.2232484817499998</c:v>
                </c:pt>
                <c:pt idx="29283">
                  <c:v>3.2232916355130001</c:v>
                </c:pt>
                <c:pt idx="29284">
                  <c:v>3.2233445644379999</c:v>
                </c:pt>
                <c:pt idx="29285">
                  <c:v>3.2236785888670001</c:v>
                </c:pt>
                <c:pt idx="29286">
                  <c:v>3.2240421771999999</c:v>
                </c:pt>
                <c:pt idx="29287">
                  <c:v>3.224131584167</c:v>
                </c:pt>
                <c:pt idx="29288">
                  <c:v>3.2242245674130001</c:v>
                </c:pt>
                <c:pt idx="29289">
                  <c:v>3.2242772579190002</c:v>
                </c:pt>
                <c:pt idx="29290">
                  <c:v>3.2243242263790002</c:v>
                </c:pt>
                <c:pt idx="29291">
                  <c:v>3.2244248390200001</c:v>
                </c:pt>
                <c:pt idx="29292">
                  <c:v>3.2244756221770001</c:v>
                </c:pt>
                <c:pt idx="29293">
                  <c:v>3.2245283126830002</c:v>
                </c:pt>
                <c:pt idx="29294">
                  <c:v>3.224583148956</c:v>
                </c:pt>
                <c:pt idx="29295">
                  <c:v>3.2246370315549999</c:v>
                </c:pt>
                <c:pt idx="29296">
                  <c:v>3.2247352600100001</c:v>
                </c:pt>
                <c:pt idx="29297">
                  <c:v>3.2248206138610001</c:v>
                </c:pt>
                <c:pt idx="29298">
                  <c:v>3.2249114513400001</c:v>
                </c:pt>
                <c:pt idx="29299">
                  <c:v>3.2250044345859998</c:v>
                </c:pt>
                <c:pt idx="29300">
                  <c:v>3.2250990867609999</c:v>
                </c:pt>
                <c:pt idx="29301">
                  <c:v>3.225148200989</c:v>
                </c:pt>
                <c:pt idx="29302">
                  <c:v>3.2251980304719998</c:v>
                </c:pt>
                <c:pt idx="29303">
                  <c:v>3.2252531051640001</c:v>
                </c:pt>
                <c:pt idx="29304">
                  <c:v>3.2253029346469999</c:v>
                </c:pt>
                <c:pt idx="29305">
                  <c:v>3.2254054546359998</c:v>
                </c:pt>
                <c:pt idx="29306">
                  <c:v>3.2254974842070001</c:v>
                </c:pt>
                <c:pt idx="29307">
                  <c:v>3.2256247997280001</c:v>
                </c:pt>
                <c:pt idx="29308">
                  <c:v>3.2257821559909998</c:v>
                </c:pt>
                <c:pt idx="29309">
                  <c:v>3.2258689403530001</c:v>
                </c:pt>
                <c:pt idx="29310">
                  <c:v>3.2259578704830001</c:v>
                </c:pt>
                <c:pt idx="29311">
                  <c:v>3.2260382175450002</c:v>
                </c:pt>
                <c:pt idx="29312">
                  <c:v>3.22607254982</c:v>
                </c:pt>
                <c:pt idx="29313">
                  <c:v>3.226155996323</c:v>
                </c:pt>
                <c:pt idx="29314">
                  <c:v>3.2263455390929998</c:v>
                </c:pt>
                <c:pt idx="29315">
                  <c:v>3.2265524864200001</c:v>
                </c:pt>
                <c:pt idx="29316">
                  <c:v>3.226665258408</c:v>
                </c:pt>
                <c:pt idx="29317">
                  <c:v>3.2267448902129998</c:v>
                </c:pt>
                <c:pt idx="29318">
                  <c:v>3.2268977165220001</c:v>
                </c:pt>
                <c:pt idx="29319">
                  <c:v>3.2271997928620002</c:v>
                </c:pt>
                <c:pt idx="29320">
                  <c:v>3.2272744178770001</c:v>
                </c:pt>
                <c:pt idx="29321">
                  <c:v>3.2273464202879998</c:v>
                </c:pt>
                <c:pt idx="29322">
                  <c:v>3.2274217605589999</c:v>
                </c:pt>
                <c:pt idx="29323">
                  <c:v>3.2274875640870002</c:v>
                </c:pt>
                <c:pt idx="29324">
                  <c:v>3.227552890778</c:v>
                </c:pt>
                <c:pt idx="29325">
                  <c:v>3.2275934219360001</c:v>
                </c:pt>
                <c:pt idx="29326">
                  <c:v>3.227633237839</c:v>
                </c:pt>
                <c:pt idx="29327">
                  <c:v>3.2276778221129998</c:v>
                </c:pt>
                <c:pt idx="29328">
                  <c:v>3.2277214527129998</c:v>
                </c:pt>
                <c:pt idx="29329">
                  <c:v>3.2277655601499999</c:v>
                </c:pt>
                <c:pt idx="29330">
                  <c:v>3.2278141975399999</c:v>
                </c:pt>
                <c:pt idx="29331">
                  <c:v>3.227859973907</c:v>
                </c:pt>
                <c:pt idx="29332">
                  <c:v>3.2279047965999998</c:v>
                </c:pt>
                <c:pt idx="29333">
                  <c:v>3.2279520034789999</c:v>
                </c:pt>
                <c:pt idx="29334">
                  <c:v>3.227997779846</c:v>
                </c:pt>
                <c:pt idx="29335">
                  <c:v>3.2280180454249998</c:v>
                </c:pt>
                <c:pt idx="29336">
                  <c:v>3.228065729141</c:v>
                </c:pt>
                <c:pt idx="29337">
                  <c:v>3.228107452393</c:v>
                </c:pt>
                <c:pt idx="29338">
                  <c:v>3.2281491756439999</c:v>
                </c:pt>
                <c:pt idx="29339">
                  <c:v>3.2281939983369998</c:v>
                </c:pt>
                <c:pt idx="29340">
                  <c:v>3.2282407283780001</c:v>
                </c:pt>
                <c:pt idx="29341">
                  <c:v>3.2282857894900001</c:v>
                </c:pt>
                <c:pt idx="29342">
                  <c:v>3.2283382415770001</c:v>
                </c:pt>
                <c:pt idx="29343">
                  <c:v>3.2284240722659998</c:v>
                </c:pt>
                <c:pt idx="29344">
                  <c:v>3.228499889374</c:v>
                </c:pt>
                <c:pt idx="29345">
                  <c:v>3.2285828590390002</c:v>
                </c:pt>
                <c:pt idx="29346">
                  <c:v>3.2286379337310001</c:v>
                </c:pt>
                <c:pt idx="29347">
                  <c:v>3.2286834716800001</c:v>
                </c:pt>
                <c:pt idx="29348">
                  <c:v>3.2287392616270001</c:v>
                </c:pt>
                <c:pt idx="29349">
                  <c:v>3.228794813156</c:v>
                </c:pt>
                <c:pt idx="29350">
                  <c:v>3.2288460731509998</c:v>
                </c:pt>
                <c:pt idx="29351">
                  <c:v>3.2289345264430001</c:v>
                </c:pt>
                <c:pt idx="29352">
                  <c:v>3.2292330265050002</c:v>
                </c:pt>
                <c:pt idx="29353">
                  <c:v>3.229373455048</c:v>
                </c:pt>
                <c:pt idx="29354">
                  <c:v>3.2295207977290001</c:v>
                </c:pt>
                <c:pt idx="29355">
                  <c:v>3.22962641716</c:v>
                </c:pt>
                <c:pt idx="29356">
                  <c:v>3.2297360897059999</c:v>
                </c:pt>
                <c:pt idx="29357">
                  <c:v>3.2297906875610001</c:v>
                </c:pt>
                <c:pt idx="29358">
                  <c:v>3.2298521995540002</c:v>
                </c:pt>
                <c:pt idx="29359">
                  <c:v>3.2299163341520001</c:v>
                </c:pt>
                <c:pt idx="29360">
                  <c:v>3.2299811840060002</c:v>
                </c:pt>
                <c:pt idx="29361">
                  <c:v>3.2300505638120001</c:v>
                </c:pt>
                <c:pt idx="29362">
                  <c:v>3.2301135063170001</c:v>
                </c:pt>
                <c:pt idx="29363">
                  <c:v>3.2301869392400002</c:v>
                </c:pt>
                <c:pt idx="29364">
                  <c:v>3.2302634716030001</c:v>
                </c:pt>
                <c:pt idx="29365">
                  <c:v>3.2303380966190001</c:v>
                </c:pt>
                <c:pt idx="29366">
                  <c:v>3.2304105758669999</c:v>
                </c:pt>
                <c:pt idx="29367">
                  <c:v>3.2304830551150001</c:v>
                </c:pt>
                <c:pt idx="29368">
                  <c:v>3.2305548191070002</c:v>
                </c:pt>
                <c:pt idx="29369">
                  <c:v>3.2306275367740001</c:v>
                </c:pt>
                <c:pt idx="29370">
                  <c:v>3.2306950092319999</c:v>
                </c:pt>
                <c:pt idx="29371">
                  <c:v>3.2307639122010001</c:v>
                </c:pt>
                <c:pt idx="29372">
                  <c:v>3.2308354377750002</c:v>
                </c:pt>
                <c:pt idx="29373">
                  <c:v>3.230897903442</c:v>
                </c:pt>
                <c:pt idx="29374">
                  <c:v>3.2309617996219999</c:v>
                </c:pt>
                <c:pt idx="29375">
                  <c:v>3.231024980545</c:v>
                </c:pt>
                <c:pt idx="29376">
                  <c:v>3.2310848236080001</c:v>
                </c:pt>
                <c:pt idx="29377">
                  <c:v>3.2311415672299999</c:v>
                </c:pt>
                <c:pt idx="29378">
                  <c:v>3.2311987876889998</c:v>
                </c:pt>
                <c:pt idx="29379">
                  <c:v>3.2312495708469999</c:v>
                </c:pt>
                <c:pt idx="29380">
                  <c:v>3.231343984604</c:v>
                </c:pt>
                <c:pt idx="29381">
                  <c:v>3.2315304279329999</c:v>
                </c:pt>
                <c:pt idx="29382">
                  <c:v>3.2317948341370002</c:v>
                </c:pt>
                <c:pt idx="29383">
                  <c:v>3.2318611145020002</c:v>
                </c:pt>
                <c:pt idx="29384">
                  <c:v>3.231902360916</c:v>
                </c:pt>
                <c:pt idx="29385">
                  <c:v>3.2319710254670002</c:v>
                </c:pt>
                <c:pt idx="29386">
                  <c:v>3.2320370674130001</c:v>
                </c:pt>
                <c:pt idx="29387">
                  <c:v>3.2321336269379999</c:v>
                </c:pt>
                <c:pt idx="29388">
                  <c:v>3.2322359085080001</c:v>
                </c:pt>
                <c:pt idx="29389">
                  <c:v>3.2323126792910002</c:v>
                </c:pt>
                <c:pt idx="29390">
                  <c:v>3.2323789596560002</c:v>
                </c:pt>
                <c:pt idx="29391">
                  <c:v>3.2324199676509999</c:v>
                </c:pt>
                <c:pt idx="29392">
                  <c:v>3.2324702739719999</c:v>
                </c:pt>
                <c:pt idx="29393">
                  <c:v>3.2325353622440001</c:v>
                </c:pt>
                <c:pt idx="29394">
                  <c:v>3.2326095104219998</c:v>
                </c:pt>
                <c:pt idx="29395">
                  <c:v>3.2326540946960001</c:v>
                </c:pt>
                <c:pt idx="29396">
                  <c:v>3.232693910599</c:v>
                </c:pt>
                <c:pt idx="29397">
                  <c:v>3.232737779617</c:v>
                </c:pt>
                <c:pt idx="29398">
                  <c:v>3.2327821254729998</c:v>
                </c:pt>
                <c:pt idx="29399">
                  <c:v>3.2328240871429998</c:v>
                </c:pt>
                <c:pt idx="29400">
                  <c:v>3.2328677177429999</c:v>
                </c:pt>
                <c:pt idx="29401">
                  <c:v>3.2329080104829999</c:v>
                </c:pt>
                <c:pt idx="29402">
                  <c:v>3.232948541641</c:v>
                </c:pt>
                <c:pt idx="29403">
                  <c:v>3.2329876422880002</c:v>
                </c:pt>
                <c:pt idx="29404">
                  <c:v>3.2330276966090001</c:v>
                </c:pt>
                <c:pt idx="29405">
                  <c:v>3.233070850372</c:v>
                </c:pt>
                <c:pt idx="29406">
                  <c:v>3.2331173419949999</c:v>
                </c:pt>
                <c:pt idx="29407">
                  <c:v>3.2331607341769999</c:v>
                </c:pt>
                <c:pt idx="29408">
                  <c:v>3.233295440674</c:v>
                </c:pt>
                <c:pt idx="29409">
                  <c:v>3.2333719730379999</c:v>
                </c:pt>
                <c:pt idx="29410">
                  <c:v>3.2334272861479998</c:v>
                </c:pt>
                <c:pt idx="29411">
                  <c:v>3.2334744930269999</c:v>
                </c:pt>
                <c:pt idx="29412">
                  <c:v>3.2335190773010001</c:v>
                </c:pt>
                <c:pt idx="29413">
                  <c:v>3.2335667610169998</c:v>
                </c:pt>
                <c:pt idx="29414">
                  <c:v>3.2336170673370002</c:v>
                </c:pt>
                <c:pt idx="29415">
                  <c:v>3.2336719036099999</c:v>
                </c:pt>
                <c:pt idx="29416">
                  <c:v>3.2337255477909999</c:v>
                </c:pt>
                <c:pt idx="29417">
                  <c:v>3.233778238297</c:v>
                </c:pt>
                <c:pt idx="29418">
                  <c:v>3.2338683605190002</c:v>
                </c:pt>
                <c:pt idx="29419">
                  <c:v>3.2339868545530002</c:v>
                </c:pt>
                <c:pt idx="29420">
                  <c:v>3.2341217994689999</c:v>
                </c:pt>
                <c:pt idx="29421">
                  <c:v>3.2344121932980001</c:v>
                </c:pt>
                <c:pt idx="29422">
                  <c:v>3.234498739243</c:v>
                </c:pt>
                <c:pt idx="29423">
                  <c:v>3.2346303462980002</c:v>
                </c:pt>
                <c:pt idx="29424">
                  <c:v>3.2347264289859998</c:v>
                </c:pt>
                <c:pt idx="29425">
                  <c:v>3.2347805500029998</c:v>
                </c:pt>
                <c:pt idx="29426">
                  <c:v>3.2348473072049999</c:v>
                </c:pt>
                <c:pt idx="29427">
                  <c:v>3.2349231243130001</c:v>
                </c:pt>
                <c:pt idx="29428">
                  <c:v>3.2350025176999999</c:v>
                </c:pt>
                <c:pt idx="29429">
                  <c:v>3.2350924015050002</c:v>
                </c:pt>
                <c:pt idx="29430">
                  <c:v>3.235183954239</c:v>
                </c:pt>
                <c:pt idx="29431">
                  <c:v>3.235278367996</c:v>
                </c:pt>
                <c:pt idx="29432">
                  <c:v>3.2353768348690002</c:v>
                </c:pt>
                <c:pt idx="29433">
                  <c:v>3.2354767322539999</c:v>
                </c:pt>
                <c:pt idx="29434">
                  <c:v>3.2355813980099999</c:v>
                </c:pt>
                <c:pt idx="29435">
                  <c:v>3.2356817722320002</c:v>
                </c:pt>
                <c:pt idx="29436">
                  <c:v>3.2357730865479999</c:v>
                </c:pt>
                <c:pt idx="29437">
                  <c:v>3.2358567714689999</c:v>
                </c:pt>
                <c:pt idx="29438">
                  <c:v>3.2359385490419998</c:v>
                </c:pt>
                <c:pt idx="29439">
                  <c:v>3.2360103130339999</c:v>
                </c:pt>
                <c:pt idx="29440">
                  <c:v>3.2360816001889998</c:v>
                </c:pt>
                <c:pt idx="29441">
                  <c:v>3.2361576557160001</c:v>
                </c:pt>
                <c:pt idx="29442">
                  <c:v>3.236232042313</c:v>
                </c:pt>
                <c:pt idx="29443">
                  <c:v>3.2363016605379999</c:v>
                </c:pt>
                <c:pt idx="29444">
                  <c:v>3.2363550662990002</c:v>
                </c:pt>
                <c:pt idx="29445">
                  <c:v>3.2364122867580001</c:v>
                </c:pt>
                <c:pt idx="29446">
                  <c:v>3.236467838287</c:v>
                </c:pt>
                <c:pt idx="29447">
                  <c:v>3.2365202903750001</c:v>
                </c:pt>
                <c:pt idx="29448">
                  <c:v>3.2365694046020002</c:v>
                </c:pt>
                <c:pt idx="29449">
                  <c:v>3.2366161346440001</c:v>
                </c:pt>
                <c:pt idx="29450">
                  <c:v>3.2366950511930002</c:v>
                </c:pt>
                <c:pt idx="29451">
                  <c:v>3.2368276119230002</c:v>
                </c:pt>
                <c:pt idx="29452">
                  <c:v>3.2370965480799998</c:v>
                </c:pt>
                <c:pt idx="29453">
                  <c:v>3.2372355461120002</c:v>
                </c:pt>
                <c:pt idx="29454">
                  <c:v>3.237299203873</c:v>
                </c:pt>
                <c:pt idx="29455">
                  <c:v>3.2373592853550002</c:v>
                </c:pt>
                <c:pt idx="29456">
                  <c:v>3.237413167953</c:v>
                </c:pt>
                <c:pt idx="29457">
                  <c:v>3.2374436855319999</c:v>
                </c:pt>
                <c:pt idx="29458">
                  <c:v>3.23748087883</c:v>
                </c:pt>
                <c:pt idx="29459">
                  <c:v>3.237510681152</c:v>
                </c:pt>
                <c:pt idx="29460">
                  <c:v>3.2375459671020002</c:v>
                </c:pt>
                <c:pt idx="29461">
                  <c:v>3.2375824451450002</c:v>
                </c:pt>
                <c:pt idx="29462">
                  <c:v>3.2376163005829999</c:v>
                </c:pt>
                <c:pt idx="29463">
                  <c:v>3.2376718521119998</c:v>
                </c:pt>
                <c:pt idx="29464">
                  <c:v>3.2377295494079998</c:v>
                </c:pt>
                <c:pt idx="29465">
                  <c:v>3.2377905845639998</c:v>
                </c:pt>
                <c:pt idx="29466">
                  <c:v>3.2378301620480001</c:v>
                </c:pt>
                <c:pt idx="29467">
                  <c:v>3.237869739532</c:v>
                </c:pt>
                <c:pt idx="29468">
                  <c:v>3.237909793854</c:v>
                </c:pt>
                <c:pt idx="29469">
                  <c:v>3.2379460334779999</c:v>
                </c:pt>
                <c:pt idx="29470">
                  <c:v>3.2379631996149998</c:v>
                </c:pt>
                <c:pt idx="29471">
                  <c:v>3.2380044460300001</c:v>
                </c:pt>
                <c:pt idx="29472">
                  <c:v>3.2380452156069999</c:v>
                </c:pt>
                <c:pt idx="29473">
                  <c:v>3.2380867004390002</c:v>
                </c:pt>
                <c:pt idx="29474">
                  <c:v>3.2381613254550001</c:v>
                </c:pt>
                <c:pt idx="29475">
                  <c:v>3.2384686470030002</c:v>
                </c:pt>
                <c:pt idx="29476">
                  <c:v>3.238516569138</c:v>
                </c:pt>
                <c:pt idx="29477">
                  <c:v>3.238598823547</c:v>
                </c:pt>
                <c:pt idx="29478">
                  <c:v>3.2387807369230002</c:v>
                </c:pt>
                <c:pt idx="29479">
                  <c:v>3.2388610839840002</c:v>
                </c:pt>
                <c:pt idx="29480">
                  <c:v>3.2389481067660002</c:v>
                </c:pt>
                <c:pt idx="29481">
                  <c:v>3.239287614822</c:v>
                </c:pt>
                <c:pt idx="29482">
                  <c:v>3.2396407127379998</c:v>
                </c:pt>
                <c:pt idx="29483">
                  <c:v>3.239763498306</c:v>
                </c:pt>
                <c:pt idx="29484">
                  <c:v>3.2398469448089999</c:v>
                </c:pt>
                <c:pt idx="29485">
                  <c:v>3.2399351596830002</c:v>
                </c:pt>
                <c:pt idx="29486">
                  <c:v>3.240049362183</c:v>
                </c:pt>
                <c:pt idx="29487">
                  <c:v>3.240370035172</c:v>
                </c:pt>
                <c:pt idx="29488">
                  <c:v>3.2405295372010001</c:v>
                </c:pt>
                <c:pt idx="29489">
                  <c:v>3.2405991554260001</c:v>
                </c:pt>
                <c:pt idx="29490">
                  <c:v>3.240708589554</c:v>
                </c:pt>
                <c:pt idx="29491">
                  <c:v>3.2410235404969998</c:v>
                </c:pt>
                <c:pt idx="29492">
                  <c:v>3.241186618805</c:v>
                </c:pt>
                <c:pt idx="29493">
                  <c:v>3.2412574291229999</c:v>
                </c:pt>
                <c:pt idx="29494">
                  <c:v>3.2413275241849999</c:v>
                </c:pt>
                <c:pt idx="29495">
                  <c:v>3.241371393204</c:v>
                </c:pt>
                <c:pt idx="29496">
                  <c:v>3.2414119243620001</c:v>
                </c:pt>
                <c:pt idx="29497">
                  <c:v>3.2417268753049999</c:v>
                </c:pt>
                <c:pt idx="29498">
                  <c:v>3.2418024539950001</c:v>
                </c:pt>
                <c:pt idx="29499">
                  <c:v>3.2418551445010002</c:v>
                </c:pt>
                <c:pt idx="29500">
                  <c:v>3.2418987751010002</c:v>
                </c:pt>
                <c:pt idx="29501">
                  <c:v>3.2419412136079999</c:v>
                </c:pt>
                <c:pt idx="29502">
                  <c:v>3.241983175278</c:v>
                </c:pt>
                <c:pt idx="29503">
                  <c:v>3.242025375366</c:v>
                </c:pt>
                <c:pt idx="29504">
                  <c:v>3.2420625686650002</c:v>
                </c:pt>
                <c:pt idx="29505">
                  <c:v>3.2421078681950002</c:v>
                </c:pt>
                <c:pt idx="29506">
                  <c:v>3.2421536445619998</c:v>
                </c:pt>
                <c:pt idx="29507">
                  <c:v>3.242196083069</c:v>
                </c:pt>
                <c:pt idx="29508">
                  <c:v>3.2422437667850001</c:v>
                </c:pt>
                <c:pt idx="29509">
                  <c:v>3.2422876358030002</c:v>
                </c:pt>
                <c:pt idx="29510">
                  <c:v>3.2423291206360001</c:v>
                </c:pt>
                <c:pt idx="29511">
                  <c:v>3.242372512817</c:v>
                </c:pt>
                <c:pt idx="29512">
                  <c:v>3.2424132823940002</c:v>
                </c:pt>
                <c:pt idx="29513">
                  <c:v>3.2424585819240002</c:v>
                </c:pt>
                <c:pt idx="29514">
                  <c:v>3.2424817085269999</c:v>
                </c:pt>
                <c:pt idx="29515">
                  <c:v>3.242525815964</c:v>
                </c:pt>
                <c:pt idx="29516">
                  <c:v>3.242571115494</c:v>
                </c:pt>
                <c:pt idx="29517">
                  <c:v>3.2426204681400002</c:v>
                </c:pt>
                <c:pt idx="29518">
                  <c:v>3.2426660060880002</c:v>
                </c:pt>
                <c:pt idx="29519">
                  <c:v>3.2427160739900001</c:v>
                </c:pt>
                <c:pt idx="29520">
                  <c:v>3.2427687644960002</c:v>
                </c:pt>
                <c:pt idx="29521">
                  <c:v>3.2428264617920002</c:v>
                </c:pt>
                <c:pt idx="29522">
                  <c:v>3.242877960205</c:v>
                </c:pt>
                <c:pt idx="29523">
                  <c:v>3.2429416179659998</c:v>
                </c:pt>
                <c:pt idx="29524">
                  <c:v>3.2431595325470002</c:v>
                </c:pt>
                <c:pt idx="29525">
                  <c:v>3.2432937622070002</c:v>
                </c:pt>
                <c:pt idx="29526">
                  <c:v>3.2433962821960001</c:v>
                </c:pt>
                <c:pt idx="29527">
                  <c:v>3.2434592247010001</c:v>
                </c:pt>
                <c:pt idx="29528">
                  <c:v>3.2435278892519999</c:v>
                </c:pt>
                <c:pt idx="29529">
                  <c:v>3.2436161041260001</c:v>
                </c:pt>
                <c:pt idx="29530">
                  <c:v>3.2437160015109998</c:v>
                </c:pt>
                <c:pt idx="29531">
                  <c:v>3.2438263893129999</c:v>
                </c:pt>
                <c:pt idx="29532">
                  <c:v>3.243945360184</c:v>
                </c:pt>
                <c:pt idx="29533">
                  <c:v>3.244071006775</c:v>
                </c:pt>
                <c:pt idx="29534">
                  <c:v>3.2442047595979999</c:v>
                </c:pt>
                <c:pt idx="29535">
                  <c:v>3.2443392276759999</c:v>
                </c:pt>
                <c:pt idx="29536">
                  <c:v>3.2444713115689998</c:v>
                </c:pt>
                <c:pt idx="29537">
                  <c:v>3.2446014881130001</c:v>
                </c:pt>
                <c:pt idx="29538">
                  <c:v>3.244729995728</c:v>
                </c:pt>
                <c:pt idx="29539">
                  <c:v>3.2448501586909999</c:v>
                </c:pt>
                <c:pt idx="29540">
                  <c:v>3.2449629306790002</c:v>
                </c:pt>
                <c:pt idx="29541">
                  <c:v>3.2450602054600002</c:v>
                </c:pt>
                <c:pt idx="29542">
                  <c:v>3.2451527118680001</c:v>
                </c:pt>
                <c:pt idx="29543">
                  <c:v>3.2452368736269999</c:v>
                </c:pt>
                <c:pt idx="29544">
                  <c:v>3.2453126907350001</c:v>
                </c:pt>
                <c:pt idx="29545">
                  <c:v>3.2453844547270001</c:v>
                </c:pt>
                <c:pt idx="29546">
                  <c:v>3.2454531192779998</c:v>
                </c:pt>
                <c:pt idx="29547">
                  <c:v>3.2455091476439999</c:v>
                </c:pt>
                <c:pt idx="29548">
                  <c:v>3.2455639839170001</c:v>
                </c:pt>
                <c:pt idx="29549">
                  <c:v>3.2456851005549998</c:v>
                </c:pt>
                <c:pt idx="29550">
                  <c:v>3.2459604740139998</c:v>
                </c:pt>
                <c:pt idx="29551">
                  <c:v>3.2460465431209999</c:v>
                </c:pt>
                <c:pt idx="29552">
                  <c:v>3.24609541893</c:v>
                </c:pt>
                <c:pt idx="29553">
                  <c:v>3.2461214065549999</c:v>
                </c:pt>
                <c:pt idx="29554">
                  <c:v>3.246147871017</c:v>
                </c:pt>
                <c:pt idx="29555">
                  <c:v>3.2461822032929999</c:v>
                </c:pt>
                <c:pt idx="29556">
                  <c:v>3.2462186813349998</c:v>
                </c:pt>
                <c:pt idx="29557">
                  <c:v>3.246255874634</c:v>
                </c:pt>
                <c:pt idx="29558">
                  <c:v>3.2463140487670001</c:v>
                </c:pt>
                <c:pt idx="29559">
                  <c:v>3.2463457584380002</c:v>
                </c:pt>
                <c:pt idx="29560">
                  <c:v>3.2463753223420002</c:v>
                </c:pt>
                <c:pt idx="29561">
                  <c:v>3.2464072704319999</c:v>
                </c:pt>
                <c:pt idx="29562">
                  <c:v>3.2464470863339998</c:v>
                </c:pt>
                <c:pt idx="29563">
                  <c:v>3.2464869022370002</c:v>
                </c:pt>
                <c:pt idx="29564">
                  <c:v>3.246588945389</c:v>
                </c:pt>
                <c:pt idx="29565">
                  <c:v>3.2467083930970002</c:v>
                </c:pt>
                <c:pt idx="29566">
                  <c:v>3.2469408512119999</c:v>
                </c:pt>
                <c:pt idx="29567">
                  <c:v>3.2469763755800001</c:v>
                </c:pt>
                <c:pt idx="29568">
                  <c:v>3.2470202445980001</c:v>
                </c:pt>
                <c:pt idx="29569">
                  <c:v>3.247080802917</c:v>
                </c:pt>
                <c:pt idx="29570">
                  <c:v>3.2471187114719999</c:v>
                </c:pt>
                <c:pt idx="29571">
                  <c:v>3.247162818909</c:v>
                </c:pt>
                <c:pt idx="29572">
                  <c:v>3.24720287323</c:v>
                </c:pt>
                <c:pt idx="29573">
                  <c:v>3.2472467422490001</c:v>
                </c:pt>
                <c:pt idx="29574">
                  <c:v>3.247284889221</c:v>
                </c:pt>
                <c:pt idx="29575">
                  <c:v>3.2473309040070002</c:v>
                </c:pt>
                <c:pt idx="29576">
                  <c:v>3.2473747730259999</c:v>
                </c:pt>
                <c:pt idx="29577">
                  <c:v>3.2474491596220001</c:v>
                </c:pt>
                <c:pt idx="29578">
                  <c:v>3.2477421760560001</c:v>
                </c:pt>
                <c:pt idx="29579">
                  <c:v>3.2478513717649999</c:v>
                </c:pt>
                <c:pt idx="29580">
                  <c:v>3.247905731201</c:v>
                </c:pt>
                <c:pt idx="29581">
                  <c:v>3.2479555606839998</c:v>
                </c:pt>
                <c:pt idx="29582">
                  <c:v>3.2480304241179998</c:v>
                </c:pt>
                <c:pt idx="29583">
                  <c:v>3.248078107834</c:v>
                </c:pt>
                <c:pt idx="29584">
                  <c:v>3.2481911182399998</c:v>
                </c:pt>
                <c:pt idx="29585">
                  <c:v>3.2484028339390001</c:v>
                </c:pt>
                <c:pt idx="29586">
                  <c:v>3.2485661506649999</c:v>
                </c:pt>
                <c:pt idx="29587">
                  <c:v>3.2486627101900001</c:v>
                </c:pt>
                <c:pt idx="29588">
                  <c:v>3.24875664711</c:v>
                </c:pt>
                <c:pt idx="29589">
                  <c:v>3.2488589286799998</c:v>
                </c:pt>
                <c:pt idx="29590">
                  <c:v>3.2489912509919998</c:v>
                </c:pt>
                <c:pt idx="29591">
                  <c:v>3.2492454051970001</c:v>
                </c:pt>
                <c:pt idx="29592">
                  <c:v>3.2493312358859998</c:v>
                </c:pt>
                <c:pt idx="29593">
                  <c:v>3.2494444847109998</c:v>
                </c:pt>
                <c:pt idx="29594">
                  <c:v>3.2495839595790001</c:v>
                </c:pt>
                <c:pt idx="29595">
                  <c:v>3.2497327327729999</c:v>
                </c:pt>
                <c:pt idx="29596">
                  <c:v>3.2498881816859999</c:v>
                </c:pt>
                <c:pt idx="29597">
                  <c:v>3.2499995231629999</c:v>
                </c:pt>
                <c:pt idx="29598">
                  <c:v>3.250074863434</c:v>
                </c:pt>
                <c:pt idx="29599">
                  <c:v>3.2502477169040001</c:v>
                </c:pt>
                <c:pt idx="29600">
                  <c:v>3.2504224777220001</c:v>
                </c:pt>
                <c:pt idx="29601">
                  <c:v>3.2505030632020002</c:v>
                </c:pt>
                <c:pt idx="29602">
                  <c:v>3.2505769729609999</c:v>
                </c:pt>
                <c:pt idx="29603">
                  <c:v>3.2506561279300001</c:v>
                </c:pt>
                <c:pt idx="29604">
                  <c:v>3.2507350444790002</c:v>
                </c:pt>
                <c:pt idx="29605">
                  <c:v>3.2507925033570002</c:v>
                </c:pt>
                <c:pt idx="29606">
                  <c:v>3.2508714199069999</c:v>
                </c:pt>
                <c:pt idx="29607">
                  <c:v>3.250946760178</c:v>
                </c:pt>
                <c:pt idx="29608">
                  <c:v>3.2509982585909998</c:v>
                </c:pt>
                <c:pt idx="29609">
                  <c:v>3.2510378360750001</c:v>
                </c:pt>
                <c:pt idx="29610">
                  <c:v>3.2510831356050001</c:v>
                </c:pt>
                <c:pt idx="29611">
                  <c:v>3.251124858856</c:v>
                </c:pt>
                <c:pt idx="29612">
                  <c:v>3.2511653900150002</c:v>
                </c:pt>
                <c:pt idx="29613">
                  <c:v>3.2512044906619999</c:v>
                </c:pt>
                <c:pt idx="29614">
                  <c:v>3.251253843307</c:v>
                </c:pt>
                <c:pt idx="29615">
                  <c:v>3.2512981891630002</c:v>
                </c:pt>
                <c:pt idx="29616">
                  <c:v>3.251344680786</c:v>
                </c:pt>
                <c:pt idx="29617">
                  <c:v>3.251391649246</c:v>
                </c:pt>
                <c:pt idx="29618">
                  <c:v>3.2514410018920001</c:v>
                </c:pt>
                <c:pt idx="29619">
                  <c:v>3.251485824585</c:v>
                </c:pt>
                <c:pt idx="29620">
                  <c:v>3.2515392303469999</c:v>
                </c:pt>
                <c:pt idx="29621">
                  <c:v>3.2515876293180002</c:v>
                </c:pt>
                <c:pt idx="29622">
                  <c:v>3.2516396045680001</c:v>
                </c:pt>
                <c:pt idx="29623">
                  <c:v>3.2517259120939999</c:v>
                </c:pt>
                <c:pt idx="29624">
                  <c:v>3.2519555091860002</c:v>
                </c:pt>
                <c:pt idx="29625">
                  <c:v>3.2520074844360001</c:v>
                </c:pt>
                <c:pt idx="29626">
                  <c:v>3.252064704895</c:v>
                </c:pt>
                <c:pt idx="29627">
                  <c:v>3.2521283626559998</c:v>
                </c:pt>
                <c:pt idx="29628">
                  <c:v>3.252192020416</c:v>
                </c:pt>
                <c:pt idx="29629">
                  <c:v>3.2522554397580001</c:v>
                </c:pt>
                <c:pt idx="29630">
                  <c:v>3.2523200511930002</c:v>
                </c:pt>
                <c:pt idx="29631">
                  <c:v>3.2523887157439999</c:v>
                </c:pt>
                <c:pt idx="29632">
                  <c:v>3.2524716854100002</c:v>
                </c:pt>
                <c:pt idx="29633">
                  <c:v>3.2525544166559999</c:v>
                </c:pt>
                <c:pt idx="29634">
                  <c:v>3.2526361942289999</c:v>
                </c:pt>
                <c:pt idx="29635">
                  <c:v>3.2527306079859999</c:v>
                </c:pt>
                <c:pt idx="29636">
                  <c:v>3.2528300285339999</c:v>
                </c:pt>
                <c:pt idx="29637">
                  <c:v>3.25293135643</c:v>
                </c:pt>
                <c:pt idx="29638">
                  <c:v>3.2530348300930001</c:v>
                </c:pt>
                <c:pt idx="29639">
                  <c:v>3.2531433105469998</c:v>
                </c:pt>
                <c:pt idx="29640">
                  <c:v>3.2532529830930002</c:v>
                </c:pt>
                <c:pt idx="29641">
                  <c:v>3.253361940384</c:v>
                </c:pt>
                <c:pt idx="29642">
                  <c:v>3.25346159935</c:v>
                </c:pt>
                <c:pt idx="29643">
                  <c:v>3.2535569667819999</c:v>
                </c:pt>
                <c:pt idx="29644">
                  <c:v>3.2536451816560001</c:v>
                </c:pt>
                <c:pt idx="29645">
                  <c:v>3.2537219524380001</c:v>
                </c:pt>
                <c:pt idx="29646">
                  <c:v>3.2537944316859999</c:v>
                </c:pt>
                <c:pt idx="29647">
                  <c:v>3.2538607120509999</c:v>
                </c:pt>
                <c:pt idx="29648">
                  <c:v>3.2539267539979999</c:v>
                </c:pt>
                <c:pt idx="29649">
                  <c:v>3.2539908885959998</c:v>
                </c:pt>
                <c:pt idx="29650">
                  <c:v>3.2540483474730002</c:v>
                </c:pt>
                <c:pt idx="29651">
                  <c:v>3.2541048526759999</c:v>
                </c:pt>
                <c:pt idx="29652">
                  <c:v>3.2541594505310001</c:v>
                </c:pt>
                <c:pt idx="29653">
                  <c:v>3.2542090415949998</c:v>
                </c:pt>
                <c:pt idx="29654">
                  <c:v>3.2542610168460002</c:v>
                </c:pt>
                <c:pt idx="29655">
                  <c:v>3.2543098926540002</c:v>
                </c:pt>
                <c:pt idx="29656">
                  <c:v>3.254401445389</c:v>
                </c:pt>
                <c:pt idx="29657">
                  <c:v>3.2544820308690001</c:v>
                </c:pt>
                <c:pt idx="29658">
                  <c:v>3.2547721862789998</c:v>
                </c:pt>
                <c:pt idx="29659">
                  <c:v>3.2548348903659998</c:v>
                </c:pt>
                <c:pt idx="29660">
                  <c:v>3.254896879196</c:v>
                </c:pt>
                <c:pt idx="29661">
                  <c:v>3.2549483776089998</c:v>
                </c:pt>
                <c:pt idx="29662">
                  <c:v>3.2549848556519998</c:v>
                </c:pt>
                <c:pt idx="29663">
                  <c:v>3.2550408840179998</c:v>
                </c:pt>
                <c:pt idx="29664">
                  <c:v>3.2550928592680002</c:v>
                </c:pt>
                <c:pt idx="29665">
                  <c:v>3.2551586627960001</c:v>
                </c:pt>
                <c:pt idx="29666">
                  <c:v>3.255231380463</c:v>
                </c:pt>
                <c:pt idx="29667">
                  <c:v>3.2553269863129999</c:v>
                </c:pt>
                <c:pt idx="29668">
                  <c:v>3.255410909653</c:v>
                </c:pt>
                <c:pt idx="29669">
                  <c:v>3.2554554939270002</c:v>
                </c:pt>
                <c:pt idx="29670">
                  <c:v>3.2554922103880002</c:v>
                </c:pt>
                <c:pt idx="29671">
                  <c:v>3.2555298805240001</c:v>
                </c:pt>
                <c:pt idx="29672">
                  <c:v>3.2555637359620002</c:v>
                </c:pt>
                <c:pt idx="29673">
                  <c:v>3.2555983066560001</c:v>
                </c:pt>
                <c:pt idx="29674">
                  <c:v>3.2556343078609999</c:v>
                </c:pt>
                <c:pt idx="29675">
                  <c:v>3.255669116974</c:v>
                </c:pt>
                <c:pt idx="29676">
                  <c:v>3.2557315826419999</c:v>
                </c:pt>
                <c:pt idx="29677">
                  <c:v>3.2558040618900002</c:v>
                </c:pt>
                <c:pt idx="29678">
                  <c:v>3.2558779716489998</c:v>
                </c:pt>
                <c:pt idx="29679">
                  <c:v>3.255955457687</c:v>
                </c:pt>
                <c:pt idx="29680">
                  <c:v>3.256020069122</c:v>
                </c:pt>
                <c:pt idx="29681">
                  <c:v>3.2560818195340002</c:v>
                </c:pt>
                <c:pt idx="29682">
                  <c:v>3.2561478614810002</c:v>
                </c:pt>
                <c:pt idx="29683">
                  <c:v>3.2561936378479999</c:v>
                </c:pt>
                <c:pt idx="29684">
                  <c:v>3.2562456130980002</c:v>
                </c:pt>
                <c:pt idx="29685">
                  <c:v>3.2563018798829999</c:v>
                </c:pt>
                <c:pt idx="29686">
                  <c:v>3.25634765625</c:v>
                </c:pt>
                <c:pt idx="29687">
                  <c:v>3.2564325332639998</c:v>
                </c:pt>
                <c:pt idx="29688">
                  <c:v>3.2567703723910002</c:v>
                </c:pt>
                <c:pt idx="29689">
                  <c:v>3.2568945884699998</c:v>
                </c:pt>
                <c:pt idx="29690">
                  <c:v>3.2572603225710002</c:v>
                </c:pt>
                <c:pt idx="29691">
                  <c:v>3.2574284076689999</c:v>
                </c:pt>
                <c:pt idx="29692">
                  <c:v>3.2575514316560001</c:v>
                </c:pt>
                <c:pt idx="29693">
                  <c:v>3.2576825618740002</c:v>
                </c:pt>
                <c:pt idx="29694">
                  <c:v>3.2578132152560002</c:v>
                </c:pt>
                <c:pt idx="29695">
                  <c:v>3.257941484451</c:v>
                </c:pt>
                <c:pt idx="29696">
                  <c:v>3.258061885834</c:v>
                </c:pt>
                <c:pt idx="29697">
                  <c:v>3.2582194805150002</c:v>
                </c:pt>
                <c:pt idx="29698">
                  <c:v>3.2585301399229998</c:v>
                </c:pt>
                <c:pt idx="29699">
                  <c:v>3.2586143016819999</c:v>
                </c:pt>
                <c:pt idx="29700">
                  <c:v>3.2586979866029999</c:v>
                </c:pt>
                <c:pt idx="29701">
                  <c:v>3.2588155269620001</c:v>
                </c:pt>
                <c:pt idx="29702">
                  <c:v>3.259148359299</c:v>
                </c:pt>
                <c:pt idx="29703">
                  <c:v>3.2592318058009999</c:v>
                </c:pt>
                <c:pt idx="29704">
                  <c:v>3.259310483932</c:v>
                </c:pt>
                <c:pt idx="29705">
                  <c:v>3.2593550682069998</c:v>
                </c:pt>
                <c:pt idx="29706">
                  <c:v>3.2593984603880002</c:v>
                </c:pt>
                <c:pt idx="29707">
                  <c:v>3.2594444751739999</c:v>
                </c:pt>
                <c:pt idx="29708">
                  <c:v>3.2594835758210001</c:v>
                </c:pt>
                <c:pt idx="29709">
                  <c:v>3.2595207691189998</c:v>
                </c:pt>
                <c:pt idx="29710">
                  <c:v>3.2595636844640001</c:v>
                </c:pt>
                <c:pt idx="29711">
                  <c:v>3.2596080303189998</c:v>
                </c:pt>
                <c:pt idx="29712">
                  <c:v>3.2596538066859999</c:v>
                </c:pt>
                <c:pt idx="29713">
                  <c:v>3.2597017288210002</c:v>
                </c:pt>
                <c:pt idx="29714">
                  <c:v>3.259750127792</c:v>
                </c:pt>
                <c:pt idx="29715">
                  <c:v>3.2598059177400001</c:v>
                </c:pt>
                <c:pt idx="29716">
                  <c:v>3.2598502635959998</c:v>
                </c:pt>
                <c:pt idx="29717">
                  <c:v>3.259892940521</c:v>
                </c:pt>
                <c:pt idx="29718">
                  <c:v>3.259938240051</c:v>
                </c:pt>
                <c:pt idx="29719">
                  <c:v>3.2599828243259998</c:v>
                </c:pt>
                <c:pt idx="29720">
                  <c:v>3.2600224018100001</c:v>
                </c:pt>
                <c:pt idx="29721">
                  <c:v>3.2600679397580001</c:v>
                </c:pt>
                <c:pt idx="29722">
                  <c:v>3.2601146698000001</c:v>
                </c:pt>
                <c:pt idx="29723">
                  <c:v>3.2601883411410002</c:v>
                </c:pt>
                <c:pt idx="29724">
                  <c:v>3.2602348327640001</c:v>
                </c:pt>
                <c:pt idx="29725">
                  <c:v>3.260316610336</c:v>
                </c:pt>
                <c:pt idx="29726">
                  <c:v>3.260396957397</c:v>
                </c:pt>
                <c:pt idx="29727">
                  <c:v>3.260451078415</c:v>
                </c:pt>
                <c:pt idx="29728">
                  <c:v>3.2605016231540001</c:v>
                </c:pt>
                <c:pt idx="29729">
                  <c:v>3.2605543136600001</c:v>
                </c:pt>
                <c:pt idx="29730">
                  <c:v>3.2606055736539998</c:v>
                </c:pt>
                <c:pt idx="29731">
                  <c:v>3.2606523036959998</c:v>
                </c:pt>
                <c:pt idx="29732">
                  <c:v>3.2607347965239999</c:v>
                </c:pt>
                <c:pt idx="29733">
                  <c:v>3.2611200809479999</c:v>
                </c:pt>
                <c:pt idx="29734">
                  <c:v>3.2613434791559999</c:v>
                </c:pt>
                <c:pt idx="29735">
                  <c:v>3.2613966465000002</c:v>
                </c:pt>
                <c:pt idx="29736">
                  <c:v>3.2614541053770001</c:v>
                </c:pt>
                <c:pt idx="29737">
                  <c:v>3.2615203857420001</c:v>
                </c:pt>
                <c:pt idx="29738">
                  <c:v>3.2615997791289999</c:v>
                </c:pt>
                <c:pt idx="29739">
                  <c:v>3.2616877555850001</c:v>
                </c:pt>
                <c:pt idx="29740">
                  <c:v>3.2617816925050001</c:v>
                </c:pt>
                <c:pt idx="29741">
                  <c:v>3.2618789672849999</c:v>
                </c:pt>
                <c:pt idx="29742">
                  <c:v>3.261976718903</c:v>
                </c:pt>
                <c:pt idx="29743">
                  <c:v>3.2620763778690001</c:v>
                </c:pt>
                <c:pt idx="29744">
                  <c:v>3.262175559998</c:v>
                </c:pt>
                <c:pt idx="29745">
                  <c:v>3.2622797489169999</c:v>
                </c:pt>
                <c:pt idx="29746">
                  <c:v>3.2623808383939998</c:v>
                </c:pt>
                <c:pt idx="29747">
                  <c:v>3.2624781131740002</c:v>
                </c:pt>
                <c:pt idx="29748">
                  <c:v>3.2625718116760001</c:v>
                </c:pt>
                <c:pt idx="29749">
                  <c:v>3.2626595497130002</c:v>
                </c:pt>
                <c:pt idx="29750">
                  <c:v>3.2627487182619999</c:v>
                </c:pt>
                <c:pt idx="29751">
                  <c:v>3.2628407478330002</c:v>
                </c:pt>
                <c:pt idx="29752">
                  <c:v>3.2629349231720002</c:v>
                </c:pt>
                <c:pt idx="29753">
                  <c:v>3.2630307674410002</c:v>
                </c:pt>
                <c:pt idx="29754">
                  <c:v>3.2631206512449999</c:v>
                </c:pt>
                <c:pt idx="29755">
                  <c:v>3.2632019519809998</c:v>
                </c:pt>
                <c:pt idx="29756">
                  <c:v>3.263286590576</c:v>
                </c:pt>
                <c:pt idx="29757">
                  <c:v>3.2633659839629998</c:v>
                </c:pt>
                <c:pt idx="29758">
                  <c:v>3.2634360790249999</c:v>
                </c:pt>
                <c:pt idx="29759">
                  <c:v>3.2635014057160001</c:v>
                </c:pt>
                <c:pt idx="29760">
                  <c:v>3.2635552883150001</c:v>
                </c:pt>
                <c:pt idx="29761">
                  <c:v>3.2636444568630001</c:v>
                </c:pt>
                <c:pt idx="29762">
                  <c:v>3.2639286518100001</c:v>
                </c:pt>
                <c:pt idx="29763">
                  <c:v>3.2641425132749999</c:v>
                </c:pt>
                <c:pt idx="29764">
                  <c:v>3.264200210571</c:v>
                </c:pt>
                <c:pt idx="29765">
                  <c:v>3.2642533779140002</c:v>
                </c:pt>
                <c:pt idx="29766">
                  <c:v>3.2643151283259999</c:v>
                </c:pt>
                <c:pt idx="29767">
                  <c:v>3.2643916606899999</c:v>
                </c:pt>
                <c:pt idx="29768">
                  <c:v>3.2644748687740002</c:v>
                </c:pt>
                <c:pt idx="29769">
                  <c:v>3.2645914554600002</c:v>
                </c:pt>
                <c:pt idx="29770">
                  <c:v>3.2648184299469998</c:v>
                </c:pt>
                <c:pt idx="29771">
                  <c:v>3.2649629116060002</c:v>
                </c:pt>
                <c:pt idx="29772">
                  <c:v>3.2650668621059999</c:v>
                </c:pt>
                <c:pt idx="29773">
                  <c:v>3.2651338577270002</c:v>
                </c:pt>
                <c:pt idx="29774">
                  <c:v>3.2651696205139999</c:v>
                </c:pt>
                <c:pt idx="29775">
                  <c:v>3.2652065753940001</c:v>
                </c:pt>
                <c:pt idx="29776">
                  <c:v>3.2652494907379999</c:v>
                </c:pt>
                <c:pt idx="29777">
                  <c:v>3.26531457901</c:v>
                </c:pt>
                <c:pt idx="29778">
                  <c:v>3.2653856277469999</c:v>
                </c:pt>
                <c:pt idx="29779">
                  <c:v>3.2654504776</c:v>
                </c:pt>
                <c:pt idx="29780">
                  <c:v>3.2654912471770001</c:v>
                </c:pt>
                <c:pt idx="29781">
                  <c:v>3.2655310630800001</c:v>
                </c:pt>
                <c:pt idx="29782">
                  <c:v>3.2655699253080002</c:v>
                </c:pt>
                <c:pt idx="29783">
                  <c:v>3.2656135559080002</c:v>
                </c:pt>
                <c:pt idx="29784">
                  <c:v>3.2656519412990002</c:v>
                </c:pt>
                <c:pt idx="29785">
                  <c:v>3.2656977176669999</c:v>
                </c:pt>
                <c:pt idx="29786">
                  <c:v>3.2657415866849999</c:v>
                </c:pt>
                <c:pt idx="29787">
                  <c:v>3.2657849788669999</c:v>
                </c:pt>
                <c:pt idx="29788">
                  <c:v>3.2658302783969999</c:v>
                </c:pt>
                <c:pt idx="29789">
                  <c:v>3.2658748626710001</c:v>
                </c:pt>
                <c:pt idx="29790">
                  <c:v>3.2659401893619999</c:v>
                </c:pt>
                <c:pt idx="29791">
                  <c:v>3.26598072052</c:v>
                </c:pt>
                <c:pt idx="29792">
                  <c:v>3.26602602005</c:v>
                </c:pt>
                <c:pt idx="29793">
                  <c:v>3.266106128693</c:v>
                </c:pt>
                <c:pt idx="29794">
                  <c:v>3.266153335571</c:v>
                </c:pt>
                <c:pt idx="29795">
                  <c:v>3.2662036418909999</c:v>
                </c:pt>
                <c:pt idx="29796">
                  <c:v>3.2662467956539998</c:v>
                </c:pt>
                <c:pt idx="29797">
                  <c:v>3.2662904262539998</c:v>
                </c:pt>
                <c:pt idx="29798">
                  <c:v>3.26633644104</c:v>
                </c:pt>
                <c:pt idx="29799">
                  <c:v>3.2663571834559999</c:v>
                </c:pt>
                <c:pt idx="29800">
                  <c:v>3.2664000988009998</c:v>
                </c:pt>
                <c:pt idx="29801">
                  <c:v>3.2664468288420001</c:v>
                </c:pt>
                <c:pt idx="29802">
                  <c:v>3.266495466232</c:v>
                </c:pt>
                <c:pt idx="29803">
                  <c:v>3.2665150165560002</c:v>
                </c:pt>
                <c:pt idx="29804">
                  <c:v>3.2665553092959998</c:v>
                </c:pt>
                <c:pt idx="29805">
                  <c:v>3.2666065692899999</c:v>
                </c:pt>
                <c:pt idx="29806">
                  <c:v>3.2666552066799999</c:v>
                </c:pt>
                <c:pt idx="29807">
                  <c:v>3.266710042953</c:v>
                </c:pt>
                <c:pt idx="29808">
                  <c:v>3.267032146454</c:v>
                </c:pt>
                <c:pt idx="29809">
                  <c:v>3.2670838832859999</c:v>
                </c:pt>
                <c:pt idx="29810">
                  <c:v>3.2671396732329998</c:v>
                </c:pt>
                <c:pt idx="29811">
                  <c:v>3.2672011852259999</c:v>
                </c:pt>
                <c:pt idx="29812">
                  <c:v>3.2672657966609999</c:v>
                </c:pt>
                <c:pt idx="29813">
                  <c:v>3.2673311233520002</c:v>
                </c:pt>
                <c:pt idx="29814">
                  <c:v>3.2674014568329999</c:v>
                </c:pt>
                <c:pt idx="29815">
                  <c:v>3.2674672603610002</c:v>
                </c:pt>
                <c:pt idx="29816">
                  <c:v>3.2675318717959998</c:v>
                </c:pt>
                <c:pt idx="29817">
                  <c:v>3.2675962448120002</c:v>
                </c:pt>
                <c:pt idx="29818">
                  <c:v>3.2676587104800001</c:v>
                </c:pt>
                <c:pt idx="29819">
                  <c:v>3.2677197456360001</c:v>
                </c:pt>
                <c:pt idx="29820">
                  <c:v>3.2677772045140001</c:v>
                </c:pt>
                <c:pt idx="29821">
                  <c:v>3.267832517624</c:v>
                </c:pt>
                <c:pt idx="29822">
                  <c:v>3.2678871154790001</c:v>
                </c:pt>
                <c:pt idx="29823">
                  <c:v>3.2679979801179999</c:v>
                </c:pt>
                <c:pt idx="29824">
                  <c:v>3.2681033611300001</c:v>
                </c:pt>
                <c:pt idx="29825">
                  <c:v>3.2682118415830002</c:v>
                </c:pt>
                <c:pt idx="29826">
                  <c:v>3.2682693004610002</c:v>
                </c:pt>
                <c:pt idx="29827">
                  <c:v>3.2683305740359998</c:v>
                </c:pt>
                <c:pt idx="29828">
                  <c:v>3.2683916091919998</c:v>
                </c:pt>
                <c:pt idx="29829">
                  <c:v>3.2684490680690002</c:v>
                </c:pt>
                <c:pt idx="29830">
                  <c:v>3.268504142761</c:v>
                </c:pt>
                <c:pt idx="29831">
                  <c:v>3.2685551643370001</c:v>
                </c:pt>
                <c:pt idx="29832">
                  <c:v>3.2686119079589999</c:v>
                </c:pt>
                <c:pt idx="29833">
                  <c:v>3.2686703205110001</c:v>
                </c:pt>
                <c:pt idx="29834">
                  <c:v>3.2687215805049998</c:v>
                </c:pt>
                <c:pt idx="29835">
                  <c:v>3.2687735557559998</c:v>
                </c:pt>
                <c:pt idx="29836">
                  <c:v>3.2688262462619999</c:v>
                </c:pt>
                <c:pt idx="29837">
                  <c:v>3.268875360489</c:v>
                </c:pt>
                <c:pt idx="29838">
                  <c:v>3.268966197968</c:v>
                </c:pt>
                <c:pt idx="29839">
                  <c:v>3.2690558433530001</c:v>
                </c:pt>
                <c:pt idx="29840">
                  <c:v>3.2691409587860001</c:v>
                </c:pt>
                <c:pt idx="29841">
                  <c:v>3.2694535255430002</c:v>
                </c:pt>
                <c:pt idx="29842">
                  <c:v>3.2695293426509999</c:v>
                </c:pt>
                <c:pt idx="29843">
                  <c:v>3.2696049213410001</c:v>
                </c:pt>
                <c:pt idx="29844">
                  <c:v>3.2698822021480001</c:v>
                </c:pt>
                <c:pt idx="29845">
                  <c:v>3.2699530124659999</c:v>
                </c:pt>
                <c:pt idx="29846">
                  <c:v>3.2699944972989998</c:v>
                </c:pt>
                <c:pt idx="29847">
                  <c:v>3.2700390815730001</c:v>
                </c:pt>
                <c:pt idx="29848">
                  <c:v>3.2700877189640001</c:v>
                </c:pt>
                <c:pt idx="29849">
                  <c:v>3.27015209198</c:v>
                </c:pt>
                <c:pt idx="29850">
                  <c:v>3.2701981067660002</c:v>
                </c:pt>
                <c:pt idx="29851">
                  <c:v>3.2702648639679999</c:v>
                </c:pt>
                <c:pt idx="29852">
                  <c:v>3.2703053951259999</c:v>
                </c:pt>
                <c:pt idx="29853">
                  <c:v>3.2703487873079999</c:v>
                </c:pt>
                <c:pt idx="29854">
                  <c:v>3.2703924179079999</c:v>
                </c:pt>
                <c:pt idx="29855">
                  <c:v>3.2704336643219998</c:v>
                </c:pt>
                <c:pt idx="29856">
                  <c:v>3.2704687118529998</c:v>
                </c:pt>
                <c:pt idx="29857">
                  <c:v>3.2705106735229998</c:v>
                </c:pt>
                <c:pt idx="29858">
                  <c:v>3.2705483436580001</c:v>
                </c:pt>
                <c:pt idx="29859">
                  <c:v>3.2705855369569998</c:v>
                </c:pt>
                <c:pt idx="29860">
                  <c:v>3.2706284523010001</c:v>
                </c:pt>
                <c:pt idx="29861">
                  <c:v>3.270671844482</c:v>
                </c:pt>
                <c:pt idx="29862">
                  <c:v>3.270716905594</c:v>
                </c:pt>
                <c:pt idx="29863">
                  <c:v>3.2707672119139999</c:v>
                </c:pt>
                <c:pt idx="29864">
                  <c:v>3.2708373069759999</c:v>
                </c:pt>
                <c:pt idx="29865">
                  <c:v>3.270917415619</c:v>
                </c:pt>
                <c:pt idx="29866">
                  <c:v>3.2710266113280002</c:v>
                </c:pt>
                <c:pt idx="29867">
                  <c:v>3.2712771892550001</c:v>
                </c:pt>
                <c:pt idx="29868">
                  <c:v>3.2713775634769999</c:v>
                </c:pt>
                <c:pt idx="29869">
                  <c:v>3.2714371681209999</c:v>
                </c:pt>
                <c:pt idx="29870">
                  <c:v>3.2714960575099998</c:v>
                </c:pt>
                <c:pt idx="29871">
                  <c:v>3.2715542316440001</c:v>
                </c:pt>
                <c:pt idx="29872">
                  <c:v>3.2716166973109999</c:v>
                </c:pt>
                <c:pt idx="29873">
                  <c:v>3.2716803550720002</c:v>
                </c:pt>
                <c:pt idx="29874">
                  <c:v>3.2717490196229999</c:v>
                </c:pt>
                <c:pt idx="29875">
                  <c:v>3.2718183994290002</c:v>
                </c:pt>
                <c:pt idx="29876">
                  <c:v>3.271876811981</c:v>
                </c:pt>
                <c:pt idx="29877">
                  <c:v>3.2719323635099999</c:v>
                </c:pt>
                <c:pt idx="29878">
                  <c:v>3.272032022476</c:v>
                </c:pt>
                <c:pt idx="29879">
                  <c:v>3.272134780884</c:v>
                </c:pt>
                <c:pt idx="29880">
                  <c:v>3.272222280502</c:v>
                </c:pt>
                <c:pt idx="29881">
                  <c:v>3.272347688675</c:v>
                </c:pt>
                <c:pt idx="29882">
                  <c:v>3.2724466323849999</c:v>
                </c:pt>
                <c:pt idx="29883">
                  <c:v>3.2724943161010001</c:v>
                </c:pt>
                <c:pt idx="29884">
                  <c:v>3.2725877761839999</c:v>
                </c:pt>
                <c:pt idx="29885">
                  <c:v>3.2726886272429998</c:v>
                </c:pt>
                <c:pt idx="29886">
                  <c:v>3.2727804183960001</c:v>
                </c:pt>
                <c:pt idx="29887">
                  <c:v>3.2728579044339998</c:v>
                </c:pt>
                <c:pt idx="29888">
                  <c:v>3.2730324268339999</c:v>
                </c:pt>
                <c:pt idx="29889">
                  <c:v>3.2731351852419999</c:v>
                </c:pt>
                <c:pt idx="29890">
                  <c:v>3.2732603549960002</c:v>
                </c:pt>
                <c:pt idx="29891">
                  <c:v>3.2733066082</c:v>
                </c:pt>
                <c:pt idx="29892">
                  <c:v>3.2733807563780002</c:v>
                </c:pt>
                <c:pt idx="29893">
                  <c:v>3.2734534740450001</c:v>
                </c:pt>
                <c:pt idx="29894">
                  <c:v>3.273531913757</c:v>
                </c:pt>
                <c:pt idx="29895">
                  <c:v>3.2736129760739998</c:v>
                </c:pt>
                <c:pt idx="29896">
                  <c:v>3.2737700939179999</c:v>
                </c:pt>
                <c:pt idx="29897">
                  <c:v>3.2739336490630002</c:v>
                </c:pt>
                <c:pt idx="29898">
                  <c:v>3.2740118503570002</c:v>
                </c:pt>
                <c:pt idx="29899">
                  <c:v>3.2740795612340001</c:v>
                </c:pt>
                <c:pt idx="29900">
                  <c:v>3.2741236686709998</c:v>
                </c:pt>
                <c:pt idx="29901">
                  <c:v>3.2741930484770001</c:v>
                </c:pt>
                <c:pt idx="29902">
                  <c:v>3.2742364406590001</c:v>
                </c:pt>
                <c:pt idx="29903">
                  <c:v>3.2742877006529998</c:v>
                </c:pt>
                <c:pt idx="29904">
                  <c:v>3.2743620872500001</c:v>
                </c:pt>
                <c:pt idx="29905">
                  <c:v>3.2744433879849999</c:v>
                </c:pt>
                <c:pt idx="29906">
                  <c:v>3.2745268344879999</c:v>
                </c:pt>
                <c:pt idx="29907">
                  <c:v>3.2746062278750001</c:v>
                </c:pt>
                <c:pt idx="29908">
                  <c:v>3.2746887207030002</c:v>
                </c:pt>
                <c:pt idx="29909">
                  <c:v>3.2748243808750002</c:v>
                </c:pt>
                <c:pt idx="29910">
                  <c:v>3.2749052047729998</c:v>
                </c:pt>
                <c:pt idx="29911">
                  <c:v>3.2749941349029998</c:v>
                </c:pt>
                <c:pt idx="29912">
                  <c:v>3.275118589401</c:v>
                </c:pt>
                <c:pt idx="29913">
                  <c:v>3.2752375602720001</c:v>
                </c:pt>
                <c:pt idx="29914">
                  <c:v>3.2754652500149999</c:v>
                </c:pt>
                <c:pt idx="29915">
                  <c:v>3.2755157947539999</c:v>
                </c:pt>
                <c:pt idx="29916">
                  <c:v>3.2755680084229999</c:v>
                </c:pt>
                <c:pt idx="29917">
                  <c:v>3.2756257057189999</c:v>
                </c:pt>
                <c:pt idx="29918">
                  <c:v>3.2756917476649998</c:v>
                </c:pt>
                <c:pt idx="29919">
                  <c:v>3.2757592201230001</c:v>
                </c:pt>
                <c:pt idx="29920">
                  <c:v>3.275829792023</c:v>
                </c:pt>
                <c:pt idx="29921">
                  <c:v>3.275903224945</c:v>
                </c:pt>
                <c:pt idx="29922">
                  <c:v>3.2759788036350002</c:v>
                </c:pt>
                <c:pt idx="29923">
                  <c:v>3.2760536670680001</c:v>
                </c:pt>
                <c:pt idx="29924">
                  <c:v>3.276131629944</c:v>
                </c:pt>
                <c:pt idx="29925">
                  <c:v>3.2762076854709998</c:v>
                </c:pt>
                <c:pt idx="29926">
                  <c:v>3.2762858867650002</c:v>
                </c:pt>
                <c:pt idx="29927">
                  <c:v>3.2763631343839998</c:v>
                </c:pt>
                <c:pt idx="29928">
                  <c:v>3.2764313220979999</c:v>
                </c:pt>
                <c:pt idx="29929">
                  <c:v>3.27650308609</c:v>
                </c:pt>
                <c:pt idx="29930">
                  <c:v>3.276572942734</c:v>
                </c:pt>
                <c:pt idx="29931">
                  <c:v>3.276642799377</c:v>
                </c:pt>
                <c:pt idx="29932">
                  <c:v>3.2767069339749999</c:v>
                </c:pt>
                <c:pt idx="29933">
                  <c:v>3.2767672538760002</c:v>
                </c:pt>
                <c:pt idx="29934">
                  <c:v>3.2768235206599998</c:v>
                </c:pt>
                <c:pt idx="29935">
                  <c:v>3.2768843173979998</c:v>
                </c:pt>
                <c:pt idx="29936">
                  <c:v>3.2769396305080001</c:v>
                </c:pt>
                <c:pt idx="29937">
                  <c:v>3.2769927978519999</c:v>
                </c:pt>
                <c:pt idx="29938">
                  <c:v>3.277042150497</c:v>
                </c:pt>
                <c:pt idx="29939">
                  <c:v>3.2771303653719999</c:v>
                </c:pt>
                <c:pt idx="29940">
                  <c:v>3.277214765549</c:v>
                </c:pt>
                <c:pt idx="29941">
                  <c:v>3.2773933410640002</c:v>
                </c:pt>
                <c:pt idx="29942">
                  <c:v>3.2775974273680002</c:v>
                </c:pt>
                <c:pt idx="29943">
                  <c:v>3.277750015259</c:v>
                </c:pt>
                <c:pt idx="29944">
                  <c:v>3.2779099941249998</c:v>
                </c:pt>
                <c:pt idx="29945">
                  <c:v>3.2780408859249999</c:v>
                </c:pt>
                <c:pt idx="29946">
                  <c:v>3.2781038284299999</c:v>
                </c:pt>
                <c:pt idx="29947">
                  <c:v>3.2781491279599999</c:v>
                </c:pt>
                <c:pt idx="29948">
                  <c:v>3.2781856060029999</c:v>
                </c:pt>
                <c:pt idx="29949">
                  <c:v>3.2782230377200001</c:v>
                </c:pt>
                <c:pt idx="29950">
                  <c:v>3.2782630920410001</c:v>
                </c:pt>
                <c:pt idx="29951">
                  <c:v>3.2783057689669999</c:v>
                </c:pt>
                <c:pt idx="29952">
                  <c:v>3.2783441543579999</c:v>
                </c:pt>
                <c:pt idx="29953">
                  <c:v>3.2783861160279999</c:v>
                </c:pt>
                <c:pt idx="29954">
                  <c:v>3.2784245014189999</c:v>
                </c:pt>
                <c:pt idx="29955">
                  <c:v>3.2784609794619999</c:v>
                </c:pt>
                <c:pt idx="29956">
                  <c:v>3.2785005569460002</c:v>
                </c:pt>
                <c:pt idx="29957">
                  <c:v>3.2785637378689998</c:v>
                </c:pt>
                <c:pt idx="29958">
                  <c:v>3.2786104679110002</c:v>
                </c:pt>
                <c:pt idx="29959">
                  <c:v>3.2786786556240002</c:v>
                </c:pt>
                <c:pt idx="29960">
                  <c:v>3.2787513732910001</c:v>
                </c:pt>
                <c:pt idx="29961">
                  <c:v>3.278792858124</c:v>
                </c:pt>
                <c:pt idx="29962">
                  <c:v>3.278836727142</c:v>
                </c:pt>
                <c:pt idx="29963">
                  <c:v>3.2788865566249998</c:v>
                </c:pt>
                <c:pt idx="29964">
                  <c:v>3.2789292335510001</c:v>
                </c:pt>
                <c:pt idx="29965">
                  <c:v>3.2790009975430001</c:v>
                </c:pt>
                <c:pt idx="29966">
                  <c:v>3.2790513038640001</c:v>
                </c:pt>
                <c:pt idx="29967">
                  <c:v>3.2790937423709998</c:v>
                </c:pt>
                <c:pt idx="29968">
                  <c:v>3.2791655063629999</c:v>
                </c:pt>
                <c:pt idx="29969">
                  <c:v>3.2792103290560002</c:v>
                </c:pt>
                <c:pt idx="29970">
                  <c:v>3.2792482376100001</c:v>
                </c:pt>
                <c:pt idx="29971">
                  <c:v>3.2792918682100001</c:v>
                </c:pt>
                <c:pt idx="29972">
                  <c:v>3.279333353043</c:v>
                </c:pt>
                <c:pt idx="29973">
                  <c:v>3.2794210910800001</c:v>
                </c:pt>
                <c:pt idx="29974">
                  <c:v>3.2797825336459998</c:v>
                </c:pt>
                <c:pt idx="29975">
                  <c:v>3.2798697948459998</c:v>
                </c:pt>
                <c:pt idx="29976">
                  <c:v>3.2799968719480002</c:v>
                </c:pt>
                <c:pt idx="29977">
                  <c:v>3.2803633213040002</c:v>
                </c:pt>
                <c:pt idx="29978">
                  <c:v>3.280620336533</c:v>
                </c:pt>
                <c:pt idx="29979">
                  <c:v>3.2807378768920001</c:v>
                </c:pt>
                <c:pt idx="29980">
                  <c:v>3.2808318138120001</c:v>
                </c:pt>
                <c:pt idx="29981">
                  <c:v>3.280922412872</c:v>
                </c:pt>
                <c:pt idx="29982">
                  <c:v>3.2810132503510001</c:v>
                </c:pt>
                <c:pt idx="29983">
                  <c:v>3.281066894531</c:v>
                </c:pt>
                <c:pt idx="29984">
                  <c:v>3.2811615467070001</c:v>
                </c:pt>
                <c:pt idx="29985">
                  <c:v>3.2812473773959998</c:v>
                </c:pt>
                <c:pt idx="29986">
                  <c:v>3.2813665866849999</c:v>
                </c:pt>
                <c:pt idx="29987">
                  <c:v>3.2816932201390001</c:v>
                </c:pt>
                <c:pt idx="29988">
                  <c:v>3.2818107604979998</c:v>
                </c:pt>
                <c:pt idx="29989">
                  <c:v>3.281999826431</c:v>
                </c:pt>
                <c:pt idx="29990">
                  <c:v>3.2821226120000002</c:v>
                </c:pt>
                <c:pt idx="29991">
                  <c:v>3.2822051048279999</c:v>
                </c:pt>
                <c:pt idx="29992">
                  <c:v>3.2822637557980001</c:v>
                </c:pt>
                <c:pt idx="29993">
                  <c:v>3.2823424339290002</c:v>
                </c:pt>
                <c:pt idx="29994">
                  <c:v>3.2824194431299998</c:v>
                </c:pt>
                <c:pt idx="29995">
                  <c:v>3.2824957370760002</c:v>
                </c:pt>
                <c:pt idx="29996">
                  <c:v>3.282542228699</c:v>
                </c:pt>
                <c:pt idx="29997">
                  <c:v>3.2826159000400001</c:v>
                </c:pt>
                <c:pt idx="29998">
                  <c:v>3.2826898097989998</c:v>
                </c:pt>
                <c:pt idx="29999">
                  <c:v>3.2827372550959999</c:v>
                </c:pt>
                <c:pt idx="30000">
                  <c:v>3.2827851772310002</c:v>
                </c:pt>
                <c:pt idx="30001">
                  <c:v>3.282829999924</c:v>
                </c:pt>
                <c:pt idx="30002">
                  <c:v>3.2828814983369998</c:v>
                </c:pt>
                <c:pt idx="30003">
                  <c:v>3.2829329967500001</c:v>
                </c:pt>
                <c:pt idx="30004">
                  <c:v>3.2830939292910002</c:v>
                </c:pt>
                <c:pt idx="30005">
                  <c:v>3.2832872867580001</c:v>
                </c:pt>
                <c:pt idx="30006">
                  <c:v>3.2833364009860002</c:v>
                </c:pt>
                <c:pt idx="30007">
                  <c:v>3.2833888530730002</c:v>
                </c:pt>
                <c:pt idx="30008">
                  <c:v>3.2834410667420002</c:v>
                </c:pt>
                <c:pt idx="30009">
                  <c:v>3.283487081528</c:v>
                </c:pt>
                <c:pt idx="30010">
                  <c:v>3.2835402488710002</c:v>
                </c:pt>
                <c:pt idx="30011">
                  <c:v>3.2835681438450002</c:v>
                </c:pt>
                <c:pt idx="30012">
                  <c:v>3.2836191654209999</c:v>
                </c:pt>
                <c:pt idx="30013">
                  <c:v>3.2836692333220001</c:v>
                </c:pt>
                <c:pt idx="30014">
                  <c:v>3.2837224006649999</c:v>
                </c:pt>
                <c:pt idx="30015">
                  <c:v>3.2838037014010002</c:v>
                </c:pt>
                <c:pt idx="30016">
                  <c:v>3.2840304374690001</c:v>
                </c:pt>
                <c:pt idx="30017">
                  <c:v>3.284242391586</c:v>
                </c:pt>
                <c:pt idx="30018">
                  <c:v>3.2843027114869998</c:v>
                </c:pt>
                <c:pt idx="30019">
                  <c:v>3.2843637466429998</c:v>
                </c:pt>
                <c:pt idx="30020">
                  <c:v>3.2844369411469998</c:v>
                </c:pt>
                <c:pt idx="30021">
                  <c:v>3.2845203876500002</c:v>
                </c:pt>
                <c:pt idx="30022">
                  <c:v>3.284611940384</c:v>
                </c:pt>
                <c:pt idx="30023">
                  <c:v>3.2847142219540002</c:v>
                </c:pt>
                <c:pt idx="30024">
                  <c:v>3.2848193645479999</c:v>
                </c:pt>
                <c:pt idx="30025">
                  <c:v>3.2849280834200001</c:v>
                </c:pt>
                <c:pt idx="30026">
                  <c:v>3.2850399017330001</c:v>
                </c:pt>
                <c:pt idx="30027">
                  <c:v>3.2851505279539999</c:v>
                </c:pt>
                <c:pt idx="30028">
                  <c:v>3.2852509021760001</c:v>
                </c:pt>
                <c:pt idx="30029">
                  <c:v>3.2853522300720002</c:v>
                </c:pt>
                <c:pt idx="30030">
                  <c:v>3.2854428291320001</c:v>
                </c:pt>
                <c:pt idx="30031">
                  <c:v>3.285522460938</c:v>
                </c:pt>
                <c:pt idx="30032">
                  <c:v>3.2855961322780001</c:v>
                </c:pt>
                <c:pt idx="30033">
                  <c:v>3.2856593132020002</c:v>
                </c:pt>
                <c:pt idx="30034">
                  <c:v>3.2857184410100002</c:v>
                </c:pt>
                <c:pt idx="30035">
                  <c:v>3.2858216762539998</c:v>
                </c:pt>
                <c:pt idx="30036">
                  <c:v>3.2859160900119999</c:v>
                </c:pt>
                <c:pt idx="30037">
                  <c:v>3.2860062122340001</c:v>
                </c:pt>
                <c:pt idx="30038">
                  <c:v>3.2860882282260002</c:v>
                </c:pt>
                <c:pt idx="30039">
                  <c:v>3.286274194717</c:v>
                </c:pt>
                <c:pt idx="30040">
                  <c:v>3.2863545417790001</c:v>
                </c:pt>
                <c:pt idx="30041">
                  <c:v>3.286436080933</c:v>
                </c:pt>
                <c:pt idx="30042">
                  <c:v>3.2865302562709999</c:v>
                </c:pt>
                <c:pt idx="30043">
                  <c:v>3.286626338959</c:v>
                </c:pt>
                <c:pt idx="30044">
                  <c:v>3.2866766452789999</c:v>
                </c:pt>
                <c:pt idx="30045">
                  <c:v>3.286767721176</c:v>
                </c:pt>
                <c:pt idx="30046">
                  <c:v>3.2870087623600002</c:v>
                </c:pt>
                <c:pt idx="30047">
                  <c:v>3.287062644958</c:v>
                </c:pt>
                <c:pt idx="30048">
                  <c:v>3.2871224880219998</c:v>
                </c:pt>
                <c:pt idx="30049">
                  <c:v>3.2871644496919998</c:v>
                </c:pt>
                <c:pt idx="30050">
                  <c:v>3.2872304916380002</c:v>
                </c:pt>
                <c:pt idx="30051">
                  <c:v>3.2873001098630001</c:v>
                </c:pt>
                <c:pt idx="30052">
                  <c:v>3.2873625755310001</c:v>
                </c:pt>
                <c:pt idx="30053">
                  <c:v>3.2874014377590002</c:v>
                </c:pt>
                <c:pt idx="30054">
                  <c:v>3.287440776825</c:v>
                </c:pt>
                <c:pt idx="30055">
                  <c:v>3.2874815464020002</c:v>
                </c:pt>
                <c:pt idx="30056">
                  <c:v>3.2875151634219999</c:v>
                </c:pt>
                <c:pt idx="30057">
                  <c:v>3.2875475883480001</c:v>
                </c:pt>
                <c:pt idx="30058">
                  <c:v>3.287588834763</c:v>
                </c:pt>
                <c:pt idx="30059">
                  <c:v>3.2876234054569999</c:v>
                </c:pt>
                <c:pt idx="30060">
                  <c:v>3.287663936615</c:v>
                </c:pt>
                <c:pt idx="30061">
                  <c:v>3.2877056598659999</c:v>
                </c:pt>
                <c:pt idx="30062">
                  <c:v>3.2877433300019998</c:v>
                </c:pt>
                <c:pt idx="30063">
                  <c:v>3.2877900600430001</c:v>
                </c:pt>
                <c:pt idx="30064">
                  <c:v>3.2878544330600001</c:v>
                </c:pt>
                <c:pt idx="30065">
                  <c:v>3.2879271507259999</c:v>
                </c:pt>
                <c:pt idx="30066">
                  <c:v>3.2879972457890001</c:v>
                </c:pt>
                <c:pt idx="30067">
                  <c:v>3.2880373001100001</c:v>
                </c:pt>
                <c:pt idx="30068">
                  <c:v>3.2880849838259998</c:v>
                </c:pt>
                <c:pt idx="30069">
                  <c:v>3.2881221771239999</c:v>
                </c:pt>
                <c:pt idx="30070">
                  <c:v>3.288164615631</c:v>
                </c:pt>
                <c:pt idx="30071">
                  <c:v>3.2882084846500002</c:v>
                </c:pt>
                <c:pt idx="30072">
                  <c:v>3.2882490158080002</c:v>
                </c:pt>
                <c:pt idx="30073">
                  <c:v>3.288290023804</c:v>
                </c:pt>
                <c:pt idx="30074">
                  <c:v>3.2883431911469998</c:v>
                </c:pt>
                <c:pt idx="30075">
                  <c:v>3.2884161472320002</c:v>
                </c:pt>
                <c:pt idx="30076">
                  <c:v>3.288497447968</c:v>
                </c:pt>
                <c:pt idx="30077">
                  <c:v>3.2885522842410002</c:v>
                </c:pt>
                <c:pt idx="30078">
                  <c:v>3.288620948792</c:v>
                </c:pt>
                <c:pt idx="30079">
                  <c:v>3.288668394089</c:v>
                </c:pt>
                <c:pt idx="30080">
                  <c:v>3.2887163162230002</c:v>
                </c:pt>
                <c:pt idx="30081">
                  <c:v>3.2887656688689999</c:v>
                </c:pt>
                <c:pt idx="30082">
                  <c:v>3.2888510227199999</c:v>
                </c:pt>
                <c:pt idx="30083">
                  <c:v>3.2891054153439998</c:v>
                </c:pt>
                <c:pt idx="30084">
                  <c:v>3.2892110347750001</c:v>
                </c:pt>
                <c:pt idx="30085">
                  <c:v>3.2892632484440001</c:v>
                </c:pt>
                <c:pt idx="30086">
                  <c:v>3.2893192768100001</c:v>
                </c:pt>
                <c:pt idx="30087">
                  <c:v>3.289380073547</c:v>
                </c:pt>
                <c:pt idx="30088">
                  <c:v>3.2894430160520001</c:v>
                </c:pt>
                <c:pt idx="30089">
                  <c:v>3.2895066738129999</c:v>
                </c:pt>
                <c:pt idx="30090">
                  <c:v>3.2895689010620002</c:v>
                </c:pt>
                <c:pt idx="30091">
                  <c:v>3.2896280288700002</c:v>
                </c:pt>
                <c:pt idx="30092">
                  <c:v>3.2896835803990001</c:v>
                </c:pt>
                <c:pt idx="30093">
                  <c:v>3.289735794067</c:v>
                </c:pt>
                <c:pt idx="30094">
                  <c:v>3.289831638336</c:v>
                </c:pt>
                <c:pt idx="30095">
                  <c:v>3.2899217605589999</c:v>
                </c:pt>
                <c:pt idx="30096">
                  <c:v>3.2901065349579999</c:v>
                </c:pt>
                <c:pt idx="30097">
                  <c:v>3.29044008255</c:v>
                </c:pt>
                <c:pt idx="30098">
                  <c:v>3.290563821793</c:v>
                </c:pt>
                <c:pt idx="30099">
                  <c:v>3.2906749248499998</c:v>
                </c:pt>
                <c:pt idx="30100">
                  <c:v>3.2907288074490002</c:v>
                </c:pt>
                <c:pt idx="30101">
                  <c:v>3.2908043861389999</c:v>
                </c:pt>
                <c:pt idx="30102">
                  <c:v>3.2908592224120001</c:v>
                </c:pt>
                <c:pt idx="30103">
                  <c:v>3.290904045105</c:v>
                </c:pt>
                <c:pt idx="30104">
                  <c:v>3.2909522056579998</c:v>
                </c:pt>
                <c:pt idx="30105">
                  <c:v>3.291003465652</c:v>
                </c:pt>
                <c:pt idx="30106">
                  <c:v>3.2910518646239999</c:v>
                </c:pt>
                <c:pt idx="30107">
                  <c:v>3.2910971641539999</c:v>
                </c:pt>
                <c:pt idx="30108">
                  <c:v>3.2911729812620001</c:v>
                </c:pt>
                <c:pt idx="30109">
                  <c:v>3.2913267612460002</c:v>
                </c:pt>
                <c:pt idx="30110">
                  <c:v>3.291514158249</c:v>
                </c:pt>
                <c:pt idx="30111">
                  <c:v>3.2918202877040001</c:v>
                </c:pt>
                <c:pt idx="30112">
                  <c:v>3.2919464111329999</c:v>
                </c:pt>
                <c:pt idx="30113">
                  <c:v>3.2919986248019999</c:v>
                </c:pt>
                <c:pt idx="30114">
                  <c:v>3.292052984238</c:v>
                </c:pt>
                <c:pt idx="30115">
                  <c:v>3.292136907578</c:v>
                </c:pt>
                <c:pt idx="30116">
                  <c:v>3.2922928333280002</c:v>
                </c:pt>
                <c:pt idx="30117">
                  <c:v>3.292557239532</c:v>
                </c:pt>
                <c:pt idx="30118">
                  <c:v>3.2926108837129999</c:v>
                </c:pt>
                <c:pt idx="30119">
                  <c:v>3.292695045471</c:v>
                </c:pt>
                <c:pt idx="30120">
                  <c:v>3.2927470207209999</c:v>
                </c:pt>
                <c:pt idx="30121">
                  <c:v>3.292797803879</c:v>
                </c:pt>
                <c:pt idx="30122">
                  <c:v>3.2928473949430002</c:v>
                </c:pt>
                <c:pt idx="30123">
                  <c:v>3.292904138565</c:v>
                </c:pt>
                <c:pt idx="30124">
                  <c:v>3.292988061905</c:v>
                </c:pt>
                <c:pt idx="30125">
                  <c:v>3.2933278083799999</c:v>
                </c:pt>
                <c:pt idx="30126">
                  <c:v>3.2933902740479999</c:v>
                </c:pt>
                <c:pt idx="30127">
                  <c:v>3.2934591770170001</c:v>
                </c:pt>
                <c:pt idx="30128">
                  <c:v>3.2935478687290001</c:v>
                </c:pt>
                <c:pt idx="30129">
                  <c:v>3.293650388718</c:v>
                </c:pt>
                <c:pt idx="30130">
                  <c:v>3.293760538101</c:v>
                </c:pt>
                <c:pt idx="30131">
                  <c:v>3.2938697338099998</c:v>
                </c:pt>
                <c:pt idx="30132">
                  <c:v>3.2939865589139998</c:v>
                </c:pt>
                <c:pt idx="30133">
                  <c:v>3.2941045761110002</c:v>
                </c:pt>
                <c:pt idx="30134">
                  <c:v>3.2942256927489999</c:v>
                </c:pt>
                <c:pt idx="30135">
                  <c:v>3.2943396568300001</c:v>
                </c:pt>
                <c:pt idx="30136">
                  <c:v>3.294449329376</c:v>
                </c:pt>
                <c:pt idx="30137">
                  <c:v>3.2945597171780001</c:v>
                </c:pt>
                <c:pt idx="30138">
                  <c:v>3.29465675354</c:v>
                </c:pt>
                <c:pt idx="30139">
                  <c:v>3.2947344779969998</c:v>
                </c:pt>
                <c:pt idx="30140">
                  <c:v>3.294813632965</c:v>
                </c:pt>
                <c:pt idx="30141">
                  <c:v>3.294887065887</c:v>
                </c:pt>
                <c:pt idx="30142">
                  <c:v>3.2949542999269998</c:v>
                </c:pt>
                <c:pt idx="30143">
                  <c:v>3.2950201034550002</c:v>
                </c:pt>
                <c:pt idx="30144">
                  <c:v>3.2950789928440001</c:v>
                </c:pt>
                <c:pt idx="30145">
                  <c:v>3.2951388359070002</c:v>
                </c:pt>
                <c:pt idx="30146">
                  <c:v>3.295192241669</c:v>
                </c:pt>
                <c:pt idx="30147">
                  <c:v>3.2952361106870001</c:v>
                </c:pt>
                <c:pt idx="30148">
                  <c:v>3.29532289505</c:v>
                </c:pt>
                <c:pt idx="30149">
                  <c:v>3.2953982353210001</c:v>
                </c:pt>
                <c:pt idx="30150">
                  <c:v>3.2956860065460001</c:v>
                </c:pt>
                <c:pt idx="30151">
                  <c:v>3.2957491874690001</c:v>
                </c:pt>
                <c:pt idx="30152">
                  <c:v>3.295800685883</c:v>
                </c:pt>
                <c:pt idx="30153">
                  <c:v>3.2958414554600002</c:v>
                </c:pt>
                <c:pt idx="30154">
                  <c:v>3.2958953380580001</c:v>
                </c:pt>
                <c:pt idx="30155">
                  <c:v>3.2959439754490001</c:v>
                </c:pt>
                <c:pt idx="30156">
                  <c:v>3.2959806919100001</c:v>
                </c:pt>
                <c:pt idx="30157">
                  <c:v>3.2960157394410001</c:v>
                </c:pt>
                <c:pt idx="30158">
                  <c:v>3.296041250229</c:v>
                </c:pt>
                <c:pt idx="30159">
                  <c:v>3.2960824966429998</c:v>
                </c:pt>
                <c:pt idx="30160">
                  <c:v>3.29612159729</c:v>
                </c:pt>
                <c:pt idx="30161">
                  <c:v>3.296177625656</c:v>
                </c:pt>
                <c:pt idx="30162">
                  <c:v>3.2962615489960001</c:v>
                </c:pt>
                <c:pt idx="30163">
                  <c:v>3.2963294982910001</c:v>
                </c:pt>
                <c:pt idx="30164">
                  <c:v>3.2963705062869999</c:v>
                </c:pt>
                <c:pt idx="30165">
                  <c:v>3.2964153289790001</c:v>
                </c:pt>
                <c:pt idx="30166">
                  <c:v>3.296482563019</c:v>
                </c:pt>
                <c:pt idx="30167">
                  <c:v>3.2965257167819999</c:v>
                </c:pt>
                <c:pt idx="30168">
                  <c:v>3.2965624332429999</c:v>
                </c:pt>
                <c:pt idx="30169">
                  <c:v>3.2966058254239998</c:v>
                </c:pt>
                <c:pt idx="30170">
                  <c:v>3.2966423034669998</c:v>
                </c:pt>
                <c:pt idx="30171">
                  <c:v>3.296684980392</c:v>
                </c:pt>
                <c:pt idx="30172">
                  <c:v>3.2967262268069999</c:v>
                </c:pt>
                <c:pt idx="30173">
                  <c:v>3.296796560287</c:v>
                </c:pt>
                <c:pt idx="30174">
                  <c:v>3.296862840652</c:v>
                </c:pt>
                <c:pt idx="30175">
                  <c:v>3.2969276905060001</c:v>
                </c:pt>
                <c:pt idx="30176">
                  <c:v>3.296972751617</c:v>
                </c:pt>
                <c:pt idx="30177">
                  <c:v>3.2970170974730002</c:v>
                </c:pt>
                <c:pt idx="30178">
                  <c:v>3.2970495224</c:v>
                </c:pt>
                <c:pt idx="30179">
                  <c:v>3.2970900535580001</c:v>
                </c:pt>
                <c:pt idx="30180">
                  <c:v>3.2971339225770002</c:v>
                </c:pt>
                <c:pt idx="30181">
                  <c:v>3.297168016434</c:v>
                </c:pt>
                <c:pt idx="30182">
                  <c:v>3.2972075939179999</c:v>
                </c:pt>
                <c:pt idx="30183">
                  <c:v>3.297254800797</c:v>
                </c:pt>
                <c:pt idx="30184">
                  <c:v>3.2972972393040001</c:v>
                </c:pt>
                <c:pt idx="30185">
                  <c:v>3.2973368167879999</c:v>
                </c:pt>
                <c:pt idx="30186">
                  <c:v>3.2974126338960001</c:v>
                </c:pt>
                <c:pt idx="30187">
                  <c:v>3.2974879741669998</c:v>
                </c:pt>
                <c:pt idx="30188">
                  <c:v>3.2975773811339999</c:v>
                </c:pt>
                <c:pt idx="30189">
                  <c:v>3.2976639270780002</c:v>
                </c:pt>
                <c:pt idx="30190">
                  <c:v>3.297748804092</c:v>
                </c:pt>
                <c:pt idx="30191">
                  <c:v>3.2978403568269998</c:v>
                </c:pt>
                <c:pt idx="30192">
                  <c:v>3.2980020046230001</c:v>
                </c:pt>
                <c:pt idx="30193">
                  <c:v>3.2983386516570001</c:v>
                </c:pt>
                <c:pt idx="30194">
                  <c:v>3.298444509506</c:v>
                </c:pt>
                <c:pt idx="30195">
                  <c:v>3.2985010147090001</c:v>
                </c:pt>
                <c:pt idx="30196">
                  <c:v>3.2985606193539998</c:v>
                </c:pt>
                <c:pt idx="30197">
                  <c:v>3.2986180782319998</c:v>
                </c:pt>
                <c:pt idx="30198">
                  <c:v>3.2986752986910002</c:v>
                </c:pt>
                <c:pt idx="30199">
                  <c:v>3.2987382411959998</c:v>
                </c:pt>
                <c:pt idx="30200">
                  <c:v>3.2987957000730002</c:v>
                </c:pt>
                <c:pt idx="30201">
                  <c:v>3.2988479137420001</c:v>
                </c:pt>
                <c:pt idx="30202">
                  <c:v>3.2989461421969999</c:v>
                </c:pt>
                <c:pt idx="30203">
                  <c:v>3.2990319728849999</c:v>
                </c:pt>
                <c:pt idx="30204">
                  <c:v>3.2991254329680002</c:v>
                </c:pt>
                <c:pt idx="30205">
                  <c:v>3.2992217540739999</c:v>
                </c:pt>
                <c:pt idx="30206">
                  <c:v>3.2992739677429999</c:v>
                </c:pt>
                <c:pt idx="30207">
                  <c:v>3.2993273735050002</c:v>
                </c:pt>
                <c:pt idx="30208">
                  <c:v>3.2993807792659999</c:v>
                </c:pt>
                <c:pt idx="30209">
                  <c:v>3.299436569214</c:v>
                </c:pt>
                <c:pt idx="30210">
                  <c:v>3.2994935512539998</c:v>
                </c:pt>
                <c:pt idx="30211">
                  <c:v>3.2995474338530002</c:v>
                </c:pt>
                <c:pt idx="30212">
                  <c:v>3.299597263336</c:v>
                </c:pt>
                <c:pt idx="30213">
                  <c:v>3.299693107605</c:v>
                </c:pt>
                <c:pt idx="30214">
                  <c:v>3.2997846603390002</c:v>
                </c:pt>
                <c:pt idx="30215">
                  <c:v>3.2998790740969999</c:v>
                </c:pt>
                <c:pt idx="30216">
                  <c:v>3.2999649047849999</c:v>
                </c:pt>
                <c:pt idx="30217">
                  <c:v>3.300059318542</c:v>
                </c:pt>
                <c:pt idx="30218">
                  <c:v>3.3001558780670002</c:v>
                </c:pt>
                <c:pt idx="30219">
                  <c:v>3.3002550601960001</c:v>
                </c:pt>
                <c:pt idx="30220">
                  <c:v>3.300346851349</c:v>
                </c:pt>
                <c:pt idx="30221">
                  <c:v>3.3004353046419999</c:v>
                </c:pt>
                <c:pt idx="30222">
                  <c:v>3.3005478382110001</c:v>
                </c:pt>
                <c:pt idx="30223">
                  <c:v>3.3007595539090002</c:v>
                </c:pt>
                <c:pt idx="30224">
                  <c:v>3.3010649681089999</c:v>
                </c:pt>
                <c:pt idx="30225">
                  <c:v>3.3011066913599998</c:v>
                </c:pt>
                <c:pt idx="30226">
                  <c:v>3.3011763095859998</c:v>
                </c:pt>
                <c:pt idx="30227">
                  <c:v>3.3012230396270001</c:v>
                </c:pt>
                <c:pt idx="30228">
                  <c:v>3.301262378693</c:v>
                </c:pt>
                <c:pt idx="30229">
                  <c:v>3.3012979030610001</c:v>
                </c:pt>
                <c:pt idx="30230">
                  <c:v>3.301342725754</c:v>
                </c:pt>
                <c:pt idx="30231">
                  <c:v>3.3013832569120001</c:v>
                </c:pt>
                <c:pt idx="30232">
                  <c:v>3.30144739151</c:v>
                </c:pt>
                <c:pt idx="30233">
                  <c:v>3.3015480041499998</c:v>
                </c:pt>
                <c:pt idx="30234">
                  <c:v>3.3016192913059998</c:v>
                </c:pt>
                <c:pt idx="30235">
                  <c:v>3.3016679286959998</c:v>
                </c:pt>
                <c:pt idx="30236">
                  <c:v>3.3017482757569998</c:v>
                </c:pt>
                <c:pt idx="30237">
                  <c:v>3.3018176555630001</c:v>
                </c:pt>
                <c:pt idx="30238">
                  <c:v>3.3018901348109999</c:v>
                </c:pt>
                <c:pt idx="30239">
                  <c:v>3.3019421100619999</c:v>
                </c:pt>
                <c:pt idx="30240">
                  <c:v>3.3020198345180001</c:v>
                </c:pt>
                <c:pt idx="30241">
                  <c:v>3.302099466324</c:v>
                </c:pt>
                <c:pt idx="30242">
                  <c:v>3.3021521568300001</c:v>
                </c:pt>
                <c:pt idx="30243">
                  <c:v>3.3021967411039999</c:v>
                </c:pt>
                <c:pt idx="30244">
                  <c:v>3.3022432327270002</c:v>
                </c:pt>
                <c:pt idx="30245">
                  <c:v>3.3022906780239998</c:v>
                </c:pt>
                <c:pt idx="30246">
                  <c:v>3.3023381233219999</c:v>
                </c:pt>
                <c:pt idx="30247">
                  <c:v>3.3023836612699999</c:v>
                </c:pt>
                <c:pt idx="30248">
                  <c:v>3.3024330139160001</c:v>
                </c:pt>
                <c:pt idx="30249">
                  <c:v>3.3024837970730001</c:v>
                </c:pt>
                <c:pt idx="30250">
                  <c:v>3.3025307655330001</c:v>
                </c:pt>
                <c:pt idx="30251">
                  <c:v>3.3026046752929998</c:v>
                </c:pt>
                <c:pt idx="30252">
                  <c:v>3.3027074337009998</c:v>
                </c:pt>
                <c:pt idx="30253">
                  <c:v>3.3027977943420002</c:v>
                </c:pt>
                <c:pt idx="30254">
                  <c:v>3.3029928207400001</c:v>
                </c:pt>
                <c:pt idx="30255">
                  <c:v>3.3030908107760002</c:v>
                </c:pt>
                <c:pt idx="30256">
                  <c:v>3.303187608719</c:v>
                </c:pt>
                <c:pt idx="30257">
                  <c:v>3.3032934665679998</c:v>
                </c:pt>
                <c:pt idx="30258">
                  <c:v>3.3033895492549998</c:v>
                </c:pt>
                <c:pt idx="30259">
                  <c:v>3.303768396378</c:v>
                </c:pt>
                <c:pt idx="30260">
                  <c:v>3.303862810135</c:v>
                </c:pt>
                <c:pt idx="30261">
                  <c:v>3.3039093017579999</c:v>
                </c:pt>
                <c:pt idx="30262">
                  <c:v>3.3039677143100001</c:v>
                </c:pt>
                <c:pt idx="30263">
                  <c:v>3.3040280342099999</c:v>
                </c:pt>
                <c:pt idx="30264">
                  <c:v>3.304087638855</c:v>
                </c:pt>
                <c:pt idx="30265">
                  <c:v>3.304148435593</c:v>
                </c:pt>
                <c:pt idx="30266">
                  <c:v>3.3042087554930002</c:v>
                </c:pt>
                <c:pt idx="30267">
                  <c:v>3.3042652606959999</c:v>
                </c:pt>
                <c:pt idx="30268">
                  <c:v>3.304324865341</c:v>
                </c:pt>
                <c:pt idx="30269">
                  <c:v>3.3043813705440002</c:v>
                </c:pt>
                <c:pt idx="30270">
                  <c:v>3.3044385910030001</c:v>
                </c:pt>
                <c:pt idx="30271">
                  <c:v>3.304493904114</c:v>
                </c:pt>
                <c:pt idx="30272">
                  <c:v>3.3045454025269998</c:v>
                </c:pt>
                <c:pt idx="30273">
                  <c:v>3.3045971393590001</c:v>
                </c:pt>
                <c:pt idx="30274">
                  <c:v>3.3046467304229998</c:v>
                </c:pt>
                <c:pt idx="30275">
                  <c:v>3.3047370910640002</c:v>
                </c:pt>
                <c:pt idx="30276">
                  <c:v>3.3048295974730002</c:v>
                </c:pt>
                <c:pt idx="30277">
                  <c:v>3.3049170970919999</c:v>
                </c:pt>
                <c:pt idx="30278">
                  <c:v>3.3050098419189999</c:v>
                </c:pt>
                <c:pt idx="30279">
                  <c:v>3.3051021099089999</c:v>
                </c:pt>
                <c:pt idx="30280">
                  <c:v>3.305188179016</c:v>
                </c:pt>
                <c:pt idx="30281">
                  <c:v>3.3053054809570002</c:v>
                </c:pt>
                <c:pt idx="30282">
                  <c:v>3.3054397106170001</c:v>
                </c:pt>
                <c:pt idx="30283">
                  <c:v>3.3057410717010001</c:v>
                </c:pt>
                <c:pt idx="30284">
                  <c:v>3.3058190345759999</c:v>
                </c:pt>
                <c:pt idx="30285">
                  <c:v>3.305868148804</c:v>
                </c:pt>
                <c:pt idx="30286">
                  <c:v>3.3059425353999998</c:v>
                </c:pt>
                <c:pt idx="30287">
                  <c:v>3.305984735489</c:v>
                </c:pt>
                <c:pt idx="30288">
                  <c:v>3.306023359299</c:v>
                </c:pt>
                <c:pt idx="30289">
                  <c:v>3.306071996689</c:v>
                </c:pt>
                <c:pt idx="30290">
                  <c:v>3.3061478137970002</c:v>
                </c:pt>
                <c:pt idx="30291">
                  <c:v>3.3062193393710002</c:v>
                </c:pt>
                <c:pt idx="30292">
                  <c:v>3.3062894344329998</c:v>
                </c:pt>
                <c:pt idx="30293">
                  <c:v>3.3063325881960002</c:v>
                </c:pt>
                <c:pt idx="30294">
                  <c:v>3.3063716888429999</c:v>
                </c:pt>
                <c:pt idx="30295">
                  <c:v>3.3064200878140002</c:v>
                </c:pt>
                <c:pt idx="30296">
                  <c:v>3.3064646720890001</c:v>
                </c:pt>
                <c:pt idx="30297">
                  <c:v>3.3065130710599999</c:v>
                </c:pt>
                <c:pt idx="30298">
                  <c:v>3.3065624237060001</c:v>
                </c:pt>
                <c:pt idx="30299">
                  <c:v>3.3066062927250002</c:v>
                </c:pt>
                <c:pt idx="30300">
                  <c:v>3.3066446781160002</c:v>
                </c:pt>
                <c:pt idx="30301">
                  <c:v>3.3066666126249999</c:v>
                </c:pt>
                <c:pt idx="30302">
                  <c:v>3.3067078590390002</c:v>
                </c:pt>
                <c:pt idx="30303">
                  <c:v>3.306750535965</c:v>
                </c:pt>
                <c:pt idx="30304">
                  <c:v>3.3067929744720002</c:v>
                </c:pt>
                <c:pt idx="30305">
                  <c:v>3.3068335056299998</c:v>
                </c:pt>
                <c:pt idx="30306">
                  <c:v>3.3068766593930001</c:v>
                </c:pt>
                <c:pt idx="30307">
                  <c:v>3.3069262504579999</c:v>
                </c:pt>
                <c:pt idx="30308">
                  <c:v>3.3069641590119998</c:v>
                </c:pt>
                <c:pt idx="30309">
                  <c:v>3.3070080280299998</c:v>
                </c:pt>
                <c:pt idx="30310">
                  <c:v>3.3070633411410002</c:v>
                </c:pt>
                <c:pt idx="30311">
                  <c:v>3.3071405887599998</c:v>
                </c:pt>
                <c:pt idx="30312">
                  <c:v>3.307493209839</c:v>
                </c:pt>
                <c:pt idx="30313">
                  <c:v>3.3075559139249999</c:v>
                </c:pt>
                <c:pt idx="30314">
                  <c:v>3.3076217174529998</c:v>
                </c:pt>
                <c:pt idx="30315">
                  <c:v>3.3077003955839999</c:v>
                </c:pt>
                <c:pt idx="30316">
                  <c:v>3.3077855110169998</c:v>
                </c:pt>
                <c:pt idx="30317">
                  <c:v>3.3078820705409999</c:v>
                </c:pt>
                <c:pt idx="30318">
                  <c:v>3.3079841136930002</c:v>
                </c:pt>
                <c:pt idx="30319">
                  <c:v>3.3080849647520001</c:v>
                </c:pt>
                <c:pt idx="30320">
                  <c:v>3.3081881999970002</c:v>
                </c:pt>
                <c:pt idx="30321">
                  <c:v>3.3082942962650002</c:v>
                </c:pt>
                <c:pt idx="30322">
                  <c:v>3.308398485184</c:v>
                </c:pt>
                <c:pt idx="30323">
                  <c:v>3.3085086345670001</c:v>
                </c:pt>
                <c:pt idx="30324">
                  <c:v>3.3086175918579999</c:v>
                </c:pt>
                <c:pt idx="30325">
                  <c:v>3.308719158173</c:v>
                </c:pt>
                <c:pt idx="30326">
                  <c:v>3.308820724487</c:v>
                </c:pt>
                <c:pt idx="30327">
                  <c:v>3.3089063167570001</c:v>
                </c:pt>
                <c:pt idx="30328">
                  <c:v>3.3089864254000001</c:v>
                </c:pt>
                <c:pt idx="30329">
                  <c:v>3.3090629577640001</c:v>
                </c:pt>
                <c:pt idx="30330">
                  <c:v>3.309128761292</c:v>
                </c:pt>
                <c:pt idx="30331">
                  <c:v>3.309191942215</c:v>
                </c:pt>
                <c:pt idx="30332">
                  <c:v>3.3092491626739999</c:v>
                </c:pt>
                <c:pt idx="30333">
                  <c:v>3.3093359470369998</c:v>
                </c:pt>
                <c:pt idx="30334">
                  <c:v>3.3096508979800001</c:v>
                </c:pt>
                <c:pt idx="30335">
                  <c:v>3.3097543716429998</c:v>
                </c:pt>
                <c:pt idx="30336">
                  <c:v>3.3098158836359999</c:v>
                </c:pt>
                <c:pt idx="30337">
                  <c:v>3.3098745346070002</c:v>
                </c:pt>
                <c:pt idx="30338">
                  <c:v>3.309931516647</c:v>
                </c:pt>
                <c:pt idx="30339">
                  <c:v>3.309985160828</c:v>
                </c:pt>
                <c:pt idx="30340">
                  <c:v>3.3100404739379998</c:v>
                </c:pt>
                <c:pt idx="30341">
                  <c:v>3.3100745677950001</c:v>
                </c:pt>
                <c:pt idx="30342">
                  <c:v>3.3101167678830001</c:v>
                </c:pt>
                <c:pt idx="30343">
                  <c:v>3.310167074203</c:v>
                </c:pt>
                <c:pt idx="30344">
                  <c:v>3.3102228641510001</c:v>
                </c:pt>
                <c:pt idx="30345">
                  <c:v>3.3102684021000002</c:v>
                </c:pt>
                <c:pt idx="30346">
                  <c:v>3.3103320598599999</c:v>
                </c:pt>
                <c:pt idx="30347">
                  <c:v>3.3103978633879998</c:v>
                </c:pt>
                <c:pt idx="30348">
                  <c:v>3.3104374408720001</c:v>
                </c:pt>
                <c:pt idx="30349">
                  <c:v>3.3104739189150001</c:v>
                </c:pt>
                <c:pt idx="30350">
                  <c:v>3.3105163574219998</c:v>
                </c:pt>
                <c:pt idx="30351">
                  <c:v>3.3105497360229998</c:v>
                </c:pt>
                <c:pt idx="30352">
                  <c:v>3.3105905056</c:v>
                </c:pt>
                <c:pt idx="30353">
                  <c:v>3.3106296062470002</c:v>
                </c:pt>
                <c:pt idx="30354">
                  <c:v>3.310670852661</c:v>
                </c:pt>
                <c:pt idx="30355">
                  <c:v>3.310710668564</c:v>
                </c:pt>
                <c:pt idx="30356">
                  <c:v>3.3107519149779998</c:v>
                </c:pt>
                <c:pt idx="30357">
                  <c:v>3.3107917308810002</c:v>
                </c:pt>
                <c:pt idx="30358">
                  <c:v>3.3108327388759999</c:v>
                </c:pt>
                <c:pt idx="30359">
                  <c:v>3.3109030723570001</c:v>
                </c:pt>
                <c:pt idx="30360">
                  <c:v>3.3109714984890002</c:v>
                </c:pt>
                <c:pt idx="30361">
                  <c:v>3.3110270500180001</c:v>
                </c:pt>
                <c:pt idx="30362">
                  <c:v>3.3110768795009999</c:v>
                </c:pt>
                <c:pt idx="30363">
                  <c:v>3.3111259937290001</c:v>
                </c:pt>
                <c:pt idx="30364">
                  <c:v>3.3112049102780001</c:v>
                </c:pt>
                <c:pt idx="30365">
                  <c:v>3.3112823963169999</c:v>
                </c:pt>
                <c:pt idx="30366">
                  <c:v>3.3113515377040001</c:v>
                </c:pt>
                <c:pt idx="30367">
                  <c:v>3.3114035129550001</c:v>
                </c:pt>
                <c:pt idx="30368">
                  <c:v>3.3114488124850001</c:v>
                </c:pt>
                <c:pt idx="30369">
                  <c:v>3.3115677833560002</c:v>
                </c:pt>
                <c:pt idx="30370">
                  <c:v>3.3119208812709999</c:v>
                </c:pt>
                <c:pt idx="30371">
                  <c:v>3.3120131492609999</c:v>
                </c:pt>
                <c:pt idx="30372">
                  <c:v>3.312069177628</c:v>
                </c:pt>
                <c:pt idx="30373">
                  <c:v>3.312128543854</c:v>
                </c:pt>
                <c:pt idx="30374">
                  <c:v>3.31218957901</c:v>
                </c:pt>
                <c:pt idx="30375">
                  <c:v>3.3122534751889998</c:v>
                </c:pt>
                <c:pt idx="30376">
                  <c:v>3.3123173713680001</c:v>
                </c:pt>
                <c:pt idx="30377">
                  <c:v>3.312377929688</c:v>
                </c:pt>
                <c:pt idx="30378">
                  <c:v>3.3124382495879998</c:v>
                </c:pt>
                <c:pt idx="30379">
                  <c:v>3.3125009536740002</c:v>
                </c:pt>
                <c:pt idx="30380">
                  <c:v>3.3125565052030002</c:v>
                </c:pt>
                <c:pt idx="30381">
                  <c:v>3.3126592636110002</c:v>
                </c:pt>
                <c:pt idx="30382">
                  <c:v>3.3129143714899998</c:v>
                </c:pt>
                <c:pt idx="30383">
                  <c:v>3.3130338191990001</c:v>
                </c:pt>
                <c:pt idx="30384">
                  <c:v>3.313148975372</c:v>
                </c:pt>
                <c:pt idx="30385">
                  <c:v>3.3132562637329999</c:v>
                </c:pt>
                <c:pt idx="30386">
                  <c:v>3.3133590221409999</c:v>
                </c:pt>
                <c:pt idx="30387">
                  <c:v>3.3136711120609998</c:v>
                </c:pt>
                <c:pt idx="30388">
                  <c:v>3.3138432502750002</c:v>
                </c:pt>
                <c:pt idx="30389">
                  <c:v>3.31396150589</c:v>
                </c:pt>
                <c:pt idx="30390">
                  <c:v>3.3140490055080001</c:v>
                </c:pt>
                <c:pt idx="30391">
                  <c:v>3.3140940666200001</c:v>
                </c:pt>
                <c:pt idx="30392">
                  <c:v>3.3141849040990001</c:v>
                </c:pt>
                <c:pt idx="30393">
                  <c:v>3.3142673969269998</c:v>
                </c:pt>
                <c:pt idx="30394">
                  <c:v>3.3144803047179998</c:v>
                </c:pt>
                <c:pt idx="30395">
                  <c:v>3.3145418167109999</c:v>
                </c:pt>
                <c:pt idx="30396">
                  <c:v>3.3146109580990002</c:v>
                </c:pt>
                <c:pt idx="30397">
                  <c:v>3.3146712780000001</c:v>
                </c:pt>
                <c:pt idx="30398">
                  <c:v>3.3147575855259999</c:v>
                </c:pt>
                <c:pt idx="30399">
                  <c:v>3.3149216175079999</c:v>
                </c:pt>
                <c:pt idx="30400">
                  <c:v>3.3150203228000001</c:v>
                </c:pt>
                <c:pt idx="30401">
                  <c:v>3.3150629997249998</c:v>
                </c:pt>
                <c:pt idx="30402">
                  <c:v>3.315129518509</c:v>
                </c:pt>
                <c:pt idx="30403">
                  <c:v>3.3151712417599999</c:v>
                </c:pt>
                <c:pt idx="30404">
                  <c:v>3.3152146339419999</c:v>
                </c:pt>
                <c:pt idx="30405">
                  <c:v>3.3152644634250001</c:v>
                </c:pt>
                <c:pt idx="30406">
                  <c:v>3.3153104782099998</c:v>
                </c:pt>
                <c:pt idx="30407">
                  <c:v>3.3153874874109999</c:v>
                </c:pt>
                <c:pt idx="30408">
                  <c:v>3.3154675960539999</c:v>
                </c:pt>
                <c:pt idx="30409">
                  <c:v>3.3155398368840001</c:v>
                </c:pt>
                <c:pt idx="30410">
                  <c:v>3.3155806064609998</c:v>
                </c:pt>
                <c:pt idx="30411">
                  <c:v>3.3155999183649998</c:v>
                </c:pt>
                <c:pt idx="30412">
                  <c:v>3.3156375885010001</c:v>
                </c:pt>
                <c:pt idx="30413">
                  <c:v>3.315673828125</c:v>
                </c:pt>
                <c:pt idx="30414">
                  <c:v>3.3157200813290002</c:v>
                </c:pt>
                <c:pt idx="30415">
                  <c:v>3.3157622814179999</c:v>
                </c:pt>
                <c:pt idx="30416">
                  <c:v>3.3158085346220001</c:v>
                </c:pt>
                <c:pt idx="30417">
                  <c:v>3.3158555030820001</c:v>
                </c:pt>
                <c:pt idx="30418">
                  <c:v>3.3159043788910001</c:v>
                </c:pt>
                <c:pt idx="30419">
                  <c:v>3.3159532547000001</c:v>
                </c:pt>
                <c:pt idx="30420">
                  <c:v>3.3161644935610002</c:v>
                </c:pt>
                <c:pt idx="30421">
                  <c:v>3.316224813461</c:v>
                </c:pt>
                <c:pt idx="30422">
                  <c:v>3.3162899017330001</c:v>
                </c:pt>
                <c:pt idx="30423">
                  <c:v>3.316359519958</c:v>
                </c:pt>
                <c:pt idx="30424">
                  <c:v>3.3164417743680001</c:v>
                </c:pt>
                <c:pt idx="30425">
                  <c:v>3.3165321350100001</c:v>
                </c:pt>
                <c:pt idx="30426">
                  <c:v>3.316622257233</c:v>
                </c:pt>
                <c:pt idx="30427">
                  <c:v>3.3167181015009999</c:v>
                </c:pt>
                <c:pt idx="30428">
                  <c:v>3.3168118000029998</c:v>
                </c:pt>
                <c:pt idx="30429">
                  <c:v>3.3168973922729998</c:v>
                </c:pt>
                <c:pt idx="30430">
                  <c:v>3.3169825077059998</c:v>
                </c:pt>
                <c:pt idx="30431">
                  <c:v>3.3170647621149998</c:v>
                </c:pt>
                <c:pt idx="30432">
                  <c:v>3.3171496391300002</c:v>
                </c:pt>
                <c:pt idx="30433">
                  <c:v>3.3172278404240001</c:v>
                </c:pt>
                <c:pt idx="30434">
                  <c:v>3.3173031806950002</c:v>
                </c:pt>
                <c:pt idx="30435">
                  <c:v>3.317370653152</c:v>
                </c:pt>
                <c:pt idx="30436">
                  <c:v>3.317436933517</c:v>
                </c:pt>
                <c:pt idx="30437">
                  <c:v>3.317501544952</c:v>
                </c:pt>
                <c:pt idx="30438">
                  <c:v>3.3175668716429998</c:v>
                </c:pt>
                <c:pt idx="30439">
                  <c:v>3.3176376819610001</c:v>
                </c:pt>
                <c:pt idx="30440">
                  <c:v>3.3177039623260001</c:v>
                </c:pt>
                <c:pt idx="30441">
                  <c:v>3.3177688121800002</c:v>
                </c:pt>
                <c:pt idx="30442">
                  <c:v>3.317831039429</c:v>
                </c:pt>
                <c:pt idx="30443">
                  <c:v>3.3178930282589998</c:v>
                </c:pt>
                <c:pt idx="30444">
                  <c:v>3.3179996013639999</c:v>
                </c:pt>
                <c:pt idx="30445">
                  <c:v>3.31804895401</c:v>
                </c:pt>
                <c:pt idx="30446">
                  <c:v>3.3181371688839998</c:v>
                </c:pt>
                <c:pt idx="30447">
                  <c:v>3.3182184696200001</c:v>
                </c:pt>
                <c:pt idx="30448">
                  <c:v>3.3183462619780002</c:v>
                </c:pt>
                <c:pt idx="30449">
                  <c:v>3.318483352661</c:v>
                </c:pt>
                <c:pt idx="30450">
                  <c:v>3.3186221122739998</c:v>
                </c:pt>
                <c:pt idx="30451">
                  <c:v>3.318728923798</c:v>
                </c:pt>
                <c:pt idx="30452">
                  <c:v>3.318797111511</c:v>
                </c:pt>
                <c:pt idx="30453">
                  <c:v>3.3188695907589998</c:v>
                </c:pt>
                <c:pt idx="30454">
                  <c:v>3.3189392089840002</c:v>
                </c:pt>
                <c:pt idx="30455">
                  <c:v>3.3190748691560001</c:v>
                </c:pt>
                <c:pt idx="30456">
                  <c:v>3.3193666934969999</c:v>
                </c:pt>
                <c:pt idx="30457">
                  <c:v>3.3194086551669999</c:v>
                </c:pt>
                <c:pt idx="30458">
                  <c:v>3.3194627761839999</c:v>
                </c:pt>
                <c:pt idx="30459">
                  <c:v>3.319519042969</c:v>
                </c:pt>
                <c:pt idx="30460">
                  <c:v>3.3195586204529999</c:v>
                </c:pt>
                <c:pt idx="30461">
                  <c:v>3.3195967674259999</c:v>
                </c:pt>
                <c:pt idx="30462">
                  <c:v>3.319639205933</c:v>
                </c:pt>
                <c:pt idx="30463">
                  <c:v>3.319679260254</c:v>
                </c:pt>
                <c:pt idx="30464">
                  <c:v>3.3197183609010001</c:v>
                </c:pt>
                <c:pt idx="30465">
                  <c:v>3.3197603225710002</c:v>
                </c:pt>
                <c:pt idx="30466">
                  <c:v>3.3198177814480001</c:v>
                </c:pt>
                <c:pt idx="30467">
                  <c:v>3.3198635578159998</c:v>
                </c:pt>
                <c:pt idx="30468">
                  <c:v>3.3199267387389999</c:v>
                </c:pt>
                <c:pt idx="30469">
                  <c:v>3.319972276688</c:v>
                </c:pt>
                <c:pt idx="30470">
                  <c:v>3.3200187683109998</c:v>
                </c:pt>
                <c:pt idx="30471">
                  <c:v>3.3200879096980001</c:v>
                </c:pt>
                <c:pt idx="30472">
                  <c:v>3.3201396465299999</c:v>
                </c:pt>
                <c:pt idx="30473">
                  <c:v>3.3202152252200001</c:v>
                </c:pt>
                <c:pt idx="30474">
                  <c:v>3.3202903270720001</c:v>
                </c:pt>
                <c:pt idx="30475">
                  <c:v>3.320363283157</c:v>
                </c:pt>
                <c:pt idx="30476">
                  <c:v>3.3204386234280001</c:v>
                </c:pt>
                <c:pt idx="30477">
                  <c:v>3.3205301761629999</c:v>
                </c:pt>
                <c:pt idx="30478">
                  <c:v>3.3206863403320002</c:v>
                </c:pt>
                <c:pt idx="30479">
                  <c:v>3.3207807540890002</c:v>
                </c:pt>
                <c:pt idx="30480">
                  <c:v>3.320919275284</c:v>
                </c:pt>
                <c:pt idx="30481">
                  <c:v>3.321125268936</c:v>
                </c:pt>
                <c:pt idx="30482">
                  <c:v>3.3212182521820002</c:v>
                </c:pt>
                <c:pt idx="30483">
                  <c:v>3.3213055133820002</c:v>
                </c:pt>
                <c:pt idx="30484">
                  <c:v>3.3213827610019999</c:v>
                </c:pt>
                <c:pt idx="30485">
                  <c:v>3.3214707374570001</c:v>
                </c:pt>
                <c:pt idx="30486">
                  <c:v>3.3216013908390001</c:v>
                </c:pt>
                <c:pt idx="30487">
                  <c:v>3.3217675685880002</c:v>
                </c:pt>
                <c:pt idx="30488">
                  <c:v>3.3221309185029999</c:v>
                </c:pt>
                <c:pt idx="30489">
                  <c:v>3.3222904205320001</c:v>
                </c:pt>
                <c:pt idx="30490">
                  <c:v>3.3225922584530001</c:v>
                </c:pt>
                <c:pt idx="30491">
                  <c:v>3.3226411342620001</c:v>
                </c:pt>
                <c:pt idx="30492">
                  <c:v>3.322694778442</c:v>
                </c:pt>
                <c:pt idx="30493">
                  <c:v>3.3227806091310002</c:v>
                </c:pt>
                <c:pt idx="30494">
                  <c:v>3.3228642940520001</c:v>
                </c:pt>
                <c:pt idx="30495">
                  <c:v>3.3229429721830002</c:v>
                </c:pt>
                <c:pt idx="30496">
                  <c:v>3.3230030536649999</c:v>
                </c:pt>
                <c:pt idx="30497">
                  <c:v>3.3230509758000002</c:v>
                </c:pt>
                <c:pt idx="30498">
                  <c:v>3.323100805283</c:v>
                </c:pt>
                <c:pt idx="30499">
                  <c:v>3.3231818675990001</c:v>
                </c:pt>
                <c:pt idx="30500">
                  <c:v>3.323252439499</c:v>
                </c:pt>
                <c:pt idx="30501">
                  <c:v>3.323325872421</c:v>
                </c:pt>
                <c:pt idx="30502">
                  <c:v>3.3233785629270001</c:v>
                </c:pt>
                <c:pt idx="30503">
                  <c:v>3.3234596252439998</c:v>
                </c:pt>
                <c:pt idx="30504">
                  <c:v>3.323543787003</c:v>
                </c:pt>
                <c:pt idx="30505">
                  <c:v>3.3238513469700002</c:v>
                </c:pt>
                <c:pt idx="30506">
                  <c:v>3.3240470886229998</c:v>
                </c:pt>
                <c:pt idx="30507">
                  <c:v>3.3242626190190001</c:v>
                </c:pt>
                <c:pt idx="30508">
                  <c:v>3.324375629425</c:v>
                </c:pt>
                <c:pt idx="30509">
                  <c:v>3.3244602680209998</c:v>
                </c:pt>
                <c:pt idx="30510">
                  <c:v>3.3245177268980002</c:v>
                </c:pt>
                <c:pt idx="30511">
                  <c:v>3.3245742321009999</c:v>
                </c:pt>
                <c:pt idx="30512">
                  <c:v>3.3246271610260001</c:v>
                </c:pt>
                <c:pt idx="30513">
                  <c:v>3.3246736526489999</c:v>
                </c:pt>
                <c:pt idx="30514">
                  <c:v>3.3247544765470001</c:v>
                </c:pt>
                <c:pt idx="30515">
                  <c:v>3.3248662948610002</c:v>
                </c:pt>
                <c:pt idx="30516">
                  <c:v>3.3250114917759999</c:v>
                </c:pt>
                <c:pt idx="30517">
                  <c:v>3.3251042366029999</c:v>
                </c:pt>
                <c:pt idx="30518">
                  <c:v>3.3251607418060001</c:v>
                </c:pt>
                <c:pt idx="30519">
                  <c:v>3.3252253532410001</c:v>
                </c:pt>
                <c:pt idx="30520">
                  <c:v>3.3252987861630001</c:v>
                </c:pt>
                <c:pt idx="30521">
                  <c:v>3.325387239456</c:v>
                </c:pt>
                <c:pt idx="30522">
                  <c:v>3.3254804611209998</c:v>
                </c:pt>
                <c:pt idx="30523">
                  <c:v>3.325577497482</c:v>
                </c:pt>
                <c:pt idx="30524">
                  <c:v>3.3256843090060002</c:v>
                </c:pt>
                <c:pt idx="30525">
                  <c:v>3.3258001804349999</c:v>
                </c:pt>
                <c:pt idx="30526">
                  <c:v>3.325912237167</c:v>
                </c:pt>
                <c:pt idx="30527">
                  <c:v>3.3260300159449998</c:v>
                </c:pt>
                <c:pt idx="30528">
                  <c:v>3.3261449337009998</c:v>
                </c:pt>
                <c:pt idx="30529">
                  <c:v>3.3262534141539999</c:v>
                </c:pt>
                <c:pt idx="30530">
                  <c:v>3.3263609409330002</c:v>
                </c:pt>
                <c:pt idx="30531">
                  <c:v>3.326451063156</c:v>
                </c:pt>
                <c:pt idx="30532">
                  <c:v>3.326532840729</c:v>
                </c:pt>
                <c:pt idx="30533">
                  <c:v>3.3266141414639998</c:v>
                </c:pt>
                <c:pt idx="30534">
                  <c:v>3.3266851902010002</c:v>
                </c:pt>
                <c:pt idx="30535">
                  <c:v>3.3267521858219999</c:v>
                </c:pt>
                <c:pt idx="30536">
                  <c:v>3.3268165588379999</c:v>
                </c:pt>
                <c:pt idx="30537">
                  <c:v>3.3268690109249999</c:v>
                </c:pt>
                <c:pt idx="30538">
                  <c:v>3.3269195556639999</c:v>
                </c:pt>
                <c:pt idx="30539">
                  <c:v>3.3270051479339999</c:v>
                </c:pt>
                <c:pt idx="30540">
                  <c:v>3.3273043632510002</c:v>
                </c:pt>
                <c:pt idx="30541">
                  <c:v>3.3274230957030002</c:v>
                </c:pt>
                <c:pt idx="30542">
                  <c:v>3.3275105953219999</c:v>
                </c:pt>
                <c:pt idx="30543">
                  <c:v>3.3275437355039998</c:v>
                </c:pt>
                <c:pt idx="30544">
                  <c:v>3.3275744915010002</c:v>
                </c:pt>
                <c:pt idx="30545">
                  <c:v>3.3276081085209999</c:v>
                </c:pt>
                <c:pt idx="30546">
                  <c:v>3.3276457786560001</c:v>
                </c:pt>
                <c:pt idx="30547">
                  <c:v>3.3276798725129999</c:v>
                </c:pt>
                <c:pt idx="30548">
                  <c:v>3.327716827393</c:v>
                </c:pt>
                <c:pt idx="30549">
                  <c:v>3.3277575969700002</c:v>
                </c:pt>
                <c:pt idx="30550">
                  <c:v>3.3278014659880002</c:v>
                </c:pt>
                <c:pt idx="30551">
                  <c:v>3.3278324604030001</c:v>
                </c:pt>
                <c:pt idx="30552">
                  <c:v>3.327868461609</c:v>
                </c:pt>
                <c:pt idx="30553">
                  <c:v>3.3279113769530002</c:v>
                </c:pt>
                <c:pt idx="30554">
                  <c:v>3.327968120575</c:v>
                </c:pt>
                <c:pt idx="30555">
                  <c:v>3.328007936478</c:v>
                </c:pt>
                <c:pt idx="30556">
                  <c:v>3.3280508518219998</c:v>
                </c:pt>
                <c:pt idx="30557">
                  <c:v>3.3280906677250002</c:v>
                </c:pt>
                <c:pt idx="30558">
                  <c:v>3.3281288146970001</c:v>
                </c:pt>
                <c:pt idx="30559">
                  <c:v>3.3281655311580001</c:v>
                </c:pt>
                <c:pt idx="30560">
                  <c:v>3.3282089233400001</c:v>
                </c:pt>
                <c:pt idx="30561">
                  <c:v>3.328248739243</c:v>
                </c:pt>
                <c:pt idx="30562">
                  <c:v>3.3282880783080002</c:v>
                </c:pt>
                <c:pt idx="30563">
                  <c:v>3.3283250331879999</c:v>
                </c:pt>
                <c:pt idx="30564">
                  <c:v>3.3283679485320001</c:v>
                </c:pt>
                <c:pt idx="30565">
                  <c:v>3.328412771225</c:v>
                </c:pt>
                <c:pt idx="30566">
                  <c:v>3.3284523487089999</c:v>
                </c:pt>
                <c:pt idx="30567">
                  <c:v>3.3285007476809998</c:v>
                </c:pt>
                <c:pt idx="30568">
                  <c:v>3.328582048416</c:v>
                </c:pt>
                <c:pt idx="30569">
                  <c:v>3.328646421432</c:v>
                </c:pt>
                <c:pt idx="30570">
                  <c:v>3.3289482593540001</c:v>
                </c:pt>
                <c:pt idx="30571">
                  <c:v>3.329127788544</c:v>
                </c:pt>
                <c:pt idx="30572">
                  <c:v>3.3294527530670002</c:v>
                </c:pt>
                <c:pt idx="30573">
                  <c:v>3.329783201218</c:v>
                </c:pt>
                <c:pt idx="30574">
                  <c:v>3.3300585746769999</c:v>
                </c:pt>
                <c:pt idx="30575">
                  <c:v>3.3301448822020001</c:v>
                </c:pt>
                <c:pt idx="30576">
                  <c:v>3.3302314281459999</c:v>
                </c:pt>
                <c:pt idx="30577">
                  <c:v>3.3303186893459999</c:v>
                </c:pt>
                <c:pt idx="30578">
                  <c:v>3.3304388523099999</c:v>
                </c:pt>
                <c:pt idx="30579">
                  <c:v>3.3308045864109999</c:v>
                </c:pt>
                <c:pt idx="30580">
                  <c:v>3.3310341835020001</c:v>
                </c:pt>
                <c:pt idx="30581">
                  <c:v>3.3312666416169998</c:v>
                </c:pt>
                <c:pt idx="30582">
                  <c:v>3.3314177989960001</c:v>
                </c:pt>
                <c:pt idx="30583">
                  <c:v>3.331618070602</c:v>
                </c:pt>
                <c:pt idx="30584">
                  <c:v>3.331726074219</c:v>
                </c:pt>
                <c:pt idx="30585">
                  <c:v>3.3318004608149998</c:v>
                </c:pt>
                <c:pt idx="30586">
                  <c:v>3.3318772315979999</c:v>
                </c:pt>
                <c:pt idx="30587">
                  <c:v>3.3319191932679999</c:v>
                </c:pt>
                <c:pt idx="30588">
                  <c:v>3.3319652080540001</c:v>
                </c:pt>
                <c:pt idx="30589">
                  <c:v>3.3320152759549999</c:v>
                </c:pt>
                <c:pt idx="30590">
                  <c:v>3.332055568695</c:v>
                </c:pt>
                <c:pt idx="30591">
                  <c:v>3.3321213722229999</c:v>
                </c:pt>
                <c:pt idx="30592">
                  <c:v>3.3321909904479998</c:v>
                </c:pt>
                <c:pt idx="30593">
                  <c:v>3.3322656154630002</c:v>
                </c:pt>
                <c:pt idx="30594">
                  <c:v>3.3323168754579999</c:v>
                </c:pt>
                <c:pt idx="30595">
                  <c:v>3.3323681354520001</c:v>
                </c:pt>
                <c:pt idx="30596">
                  <c:v>3.3324229717249998</c:v>
                </c:pt>
                <c:pt idx="30597">
                  <c:v>3.3324790000919999</c:v>
                </c:pt>
                <c:pt idx="30598">
                  <c:v>3.332525014877</c:v>
                </c:pt>
                <c:pt idx="30599">
                  <c:v>3.3325767517089999</c:v>
                </c:pt>
                <c:pt idx="30600">
                  <c:v>3.332665920258</c:v>
                </c:pt>
                <c:pt idx="30601">
                  <c:v>3.3327851295470001</c:v>
                </c:pt>
                <c:pt idx="30602">
                  <c:v>3.3330438137049998</c:v>
                </c:pt>
                <c:pt idx="30603">
                  <c:v>3.3333232402799999</c:v>
                </c:pt>
                <c:pt idx="30604">
                  <c:v>3.3334152698519999</c:v>
                </c:pt>
                <c:pt idx="30605">
                  <c:v>3.3334658145899998</c:v>
                </c:pt>
                <c:pt idx="30606">
                  <c:v>3.3335182666779999</c:v>
                </c:pt>
                <c:pt idx="30607">
                  <c:v>3.3335721492769999</c:v>
                </c:pt>
                <c:pt idx="30608">
                  <c:v>3.3336262702939998</c:v>
                </c:pt>
                <c:pt idx="30609">
                  <c:v>3.3336873054499998</c:v>
                </c:pt>
                <c:pt idx="30610">
                  <c:v>3.3337514400480002</c:v>
                </c:pt>
                <c:pt idx="30611">
                  <c:v>3.3338148593899999</c:v>
                </c:pt>
                <c:pt idx="30612">
                  <c:v>3.3338801860810001</c:v>
                </c:pt>
                <c:pt idx="30613">
                  <c:v>3.3339505195619998</c:v>
                </c:pt>
                <c:pt idx="30614">
                  <c:v>3.3340256214139998</c:v>
                </c:pt>
                <c:pt idx="30615">
                  <c:v>3.3341004848479998</c:v>
                </c:pt>
                <c:pt idx="30616">
                  <c:v>3.3341701030730002</c:v>
                </c:pt>
                <c:pt idx="30617">
                  <c:v>3.3342399597169998</c:v>
                </c:pt>
                <c:pt idx="30618">
                  <c:v>3.3343062400819998</c:v>
                </c:pt>
                <c:pt idx="30619">
                  <c:v>3.3343710899349999</c:v>
                </c:pt>
                <c:pt idx="30620">
                  <c:v>3.334436178207</c:v>
                </c:pt>
                <c:pt idx="30621">
                  <c:v>3.3344981670379998</c:v>
                </c:pt>
                <c:pt idx="30622">
                  <c:v>3.3345570564270002</c:v>
                </c:pt>
                <c:pt idx="30623">
                  <c:v>3.3346102237699999</c:v>
                </c:pt>
                <c:pt idx="30624">
                  <c:v>3.3347415924070001</c:v>
                </c:pt>
                <c:pt idx="30625">
                  <c:v>3.334859609604</c:v>
                </c:pt>
                <c:pt idx="30626">
                  <c:v>3.3349699974060001</c:v>
                </c:pt>
                <c:pt idx="30627">
                  <c:v>3.3350853919980001</c:v>
                </c:pt>
                <c:pt idx="30628">
                  <c:v>3.3352005481720002</c:v>
                </c:pt>
                <c:pt idx="30629">
                  <c:v>3.3352792263030002</c:v>
                </c:pt>
                <c:pt idx="30630">
                  <c:v>3.3353607654570001</c:v>
                </c:pt>
                <c:pt idx="30631">
                  <c:v>3.3354682922359999</c:v>
                </c:pt>
                <c:pt idx="30632">
                  <c:v>3.335785865784</c:v>
                </c:pt>
                <c:pt idx="30633">
                  <c:v>3.33585190773</c:v>
                </c:pt>
                <c:pt idx="30634">
                  <c:v>3.335913181305</c:v>
                </c:pt>
                <c:pt idx="30635">
                  <c:v>3.3359541893009999</c:v>
                </c:pt>
                <c:pt idx="30636">
                  <c:v>3.335996627808</c:v>
                </c:pt>
                <c:pt idx="30637">
                  <c:v>3.336047410965</c:v>
                </c:pt>
                <c:pt idx="30638">
                  <c:v>3.3360965251920001</c:v>
                </c:pt>
                <c:pt idx="30639">
                  <c:v>3.3361427783969999</c:v>
                </c:pt>
                <c:pt idx="30640">
                  <c:v>3.336188554764</c:v>
                </c:pt>
                <c:pt idx="30641">
                  <c:v>3.336230754852</c:v>
                </c:pt>
                <c:pt idx="30642">
                  <c:v>3.336268901825</c:v>
                </c:pt>
                <c:pt idx="30643">
                  <c:v>3.3363127708440001</c:v>
                </c:pt>
                <c:pt idx="30644">
                  <c:v>3.3363530635830001</c:v>
                </c:pt>
                <c:pt idx="30645">
                  <c:v>3.3364019393920001</c:v>
                </c:pt>
                <c:pt idx="30646">
                  <c:v>3.3364508152010002</c:v>
                </c:pt>
                <c:pt idx="30647">
                  <c:v>3.3365256786350002</c:v>
                </c:pt>
                <c:pt idx="30648">
                  <c:v>3.3365726470950001</c:v>
                </c:pt>
                <c:pt idx="30649">
                  <c:v>3.3366439342500001</c:v>
                </c:pt>
                <c:pt idx="30650">
                  <c:v>3.3367192745210001</c:v>
                </c:pt>
                <c:pt idx="30651">
                  <c:v>3.3368020057679999</c:v>
                </c:pt>
                <c:pt idx="30652">
                  <c:v>3.3368926048279999</c:v>
                </c:pt>
                <c:pt idx="30653">
                  <c:v>3.3371732234949998</c:v>
                </c:pt>
                <c:pt idx="30654">
                  <c:v>3.337266683578</c:v>
                </c:pt>
                <c:pt idx="30655">
                  <c:v>3.3373713493350001</c:v>
                </c:pt>
                <c:pt idx="30656">
                  <c:v>3.3374192714689999</c:v>
                </c:pt>
                <c:pt idx="30657">
                  <c:v>3.337471961975</c:v>
                </c:pt>
                <c:pt idx="30658">
                  <c:v>3.3375239372249998</c:v>
                </c:pt>
                <c:pt idx="30659">
                  <c:v>3.33758187294</c:v>
                </c:pt>
                <c:pt idx="30660">
                  <c:v>3.337634325027</c:v>
                </c:pt>
                <c:pt idx="30661">
                  <c:v>3.3376877307889998</c:v>
                </c:pt>
                <c:pt idx="30662">
                  <c:v>3.3377416133879998</c:v>
                </c:pt>
                <c:pt idx="30663">
                  <c:v>3.3378319740300002</c:v>
                </c:pt>
                <c:pt idx="30664">
                  <c:v>3.3379557132720001</c:v>
                </c:pt>
                <c:pt idx="30665">
                  <c:v>3.3382782936100002</c:v>
                </c:pt>
                <c:pt idx="30666">
                  <c:v>3.338394403458</c:v>
                </c:pt>
                <c:pt idx="30667">
                  <c:v>3.3384978771210001</c:v>
                </c:pt>
                <c:pt idx="30668">
                  <c:v>3.3387961387630001</c:v>
                </c:pt>
                <c:pt idx="30669">
                  <c:v>3.3389251232150001</c:v>
                </c:pt>
                <c:pt idx="30670">
                  <c:v>3.338973522186</c:v>
                </c:pt>
                <c:pt idx="30671">
                  <c:v>3.3390200138089998</c:v>
                </c:pt>
                <c:pt idx="30672">
                  <c:v>3.3390698432920001</c:v>
                </c:pt>
                <c:pt idx="30673">
                  <c:v>3.339120149612</c:v>
                </c:pt>
                <c:pt idx="30674">
                  <c:v>3.3391695022580001</c:v>
                </c:pt>
                <c:pt idx="30675">
                  <c:v>3.3392102718349999</c:v>
                </c:pt>
                <c:pt idx="30676">
                  <c:v>3.3392529487610001</c:v>
                </c:pt>
                <c:pt idx="30677">
                  <c:v>3.3392984867100002</c:v>
                </c:pt>
                <c:pt idx="30678">
                  <c:v>3.3393461704249998</c:v>
                </c:pt>
                <c:pt idx="30679">
                  <c:v>3.339395523071</c:v>
                </c:pt>
                <c:pt idx="30680">
                  <c:v>3.3394474983219999</c:v>
                </c:pt>
                <c:pt idx="30681">
                  <c:v>3.3397245407099998</c:v>
                </c:pt>
                <c:pt idx="30682">
                  <c:v>3.3399384021760001</c:v>
                </c:pt>
                <c:pt idx="30683">
                  <c:v>3.3400690555570001</c:v>
                </c:pt>
                <c:pt idx="30684">
                  <c:v>3.3401579856870001</c:v>
                </c:pt>
                <c:pt idx="30685">
                  <c:v>3.3402526378630002</c:v>
                </c:pt>
                <c:pt idx="30686">
                  <c:v>3.3403468132020002</c:v>
                </c:pt>
                <c:pt idx="30687">
                  <c:v>3.3404343128199998</c:v>
                </c:pt>
                <c:pt idx="30688">
                  <c:v>3.3406662940979999</c:v>
                </c:pt>
                <c:pt idx="30689">
                  <c:v>3.3408606052400001</c:v>
                </c:pt>
                <c:pt idx="30690">
                  <c:v>3.3410198688510002</c:v>
                </c:pt>
                <c:pt idx="30691">
                  <c:v>3.3413667678830001</c:v>
                </c:pt>
                <c:pt idx="30692">
                  <c:v>3.3416969776149998</c:v>
                </c:pt>
                <c:pt idx="30693">
                  <c:v>3.341781377792</c:v>
                </c:pt>
                <c:pt idx="30694">
                  <c:v>3.341835021973</c:v>
                </c:pt>
                <c:pt idx="30695">
                  <c:v>3.3418958187099999</c:v>
                </c:pt>
                <c:pt idx="30696">
                  <c:v>3.3419547080990002</c:v>
                </c:pt>
                <c:pt idx="30697">
                  <c:v>3.3420178890229999</c:v>
                </c:pt>
                <c:pt idx="30698">
                  <c:v>3.342086315155</c:v>
                </c:pt>
                <c:pt idx="30699">
                  <c:v>3.3421559333799999</c:v>
                </c:pt>
                <c:pt idx="30700">
                  <c:v>3.3422269821169999</c:v>
                </c:pt>
                <c:pt idx="30701">
                  <c:v>3.342302560806</c:v>
                </c:pt>
                <c:pt idx="30702">
                  <c:v>3.3423719406129999</c:v>
                </c:pt>
                <c:pt idx="30703">
                  <c:v>3.3424406051640001</c:v>
                </c:pt>
                <c:pt idx="30704">
                  <c:v>3.3425061702729999</c:v>
                </c:pt>
                <c:pt idx="30705">
                  <c:v>3.3425667285920002</c:v>
                </c:pt>
                <c:pt idx="30706">
                  <c:v>3.342630624771</c:v>
                </c:pt>
                <c:pt idx="30707">
                  <c:v>3.34268450737</c:v>
                </c:pt>
                <c:pt idx="30708">
                  <c:v>3.3427376747130002</c:v>
                </c:pt>
                <c:pt idx="30709">
                  <c:v>3.3427910804750001</c:v>
                </c:pt>
                <c:pt idx="30710">
                  <c:v>3.3428409099579999</c:v>
                </c:pt>
                <c:pt idx="30711">
                  <c:v>3.3431684970859998</c:v>
                </c:pt>
                <c:pt idx="30712">
                  <c:v>3.3432488441469999</c:v>
                </c:pt>
                <c:pt idx="30713">
                  <c:v>3.3433198928830001</c:v>
                </c:pt>
                <c:pt idx="30714">
                  <c:v>3.3433685302730001</c:v>
                </c:pt>
                <c:pt idx="30715">
                  <c:v>3.3434112071989999</c:v>
                </c:pt>
                <c:pt idx="30716">
                  <c:v>3.343678236008</c:v>
                </c:pt>
                <c:pt idx="30717">
                  <c:v>3.3439552783969999</c:v>
                </c:pt>
                <c:pt idx="30718">
                  <c:v>3.344076156616</c:v>
                </c:pt>
                <c:pt idx="30719">
                  <c:v>3.344180822372</c:v>
                </c:pt>
                <c:pt idx="30720">
                  <c:v>3.344254016876</c:v>
                </c:pt>
                <c:pt idx="30721">
                  <c:v>3.3443264961239998</c:v>
                </c:pt>
                <c:pt idx="30722">
                  <c:v>3.3443732261660002</c:v>
                </c:pt>
                <c:pt idx="30723">
                  <c:v>3.3444132804870002</c:v>
                </c:pt>
                <c:pt idx="30724">
                  <c:v>3.3444535732270002</c:v>
                </c:pt>
                <c:pt idx="30725">
                  <c:v>3.344494581223</c:v>
                </c:pt>
                <c:pt idx="30726">
                  <c:v>3.344529390335</c:v>
                </c:pt>
                <c:pt idx="30727">
                  <c:v>3.3445670604709998</c:v>
                </c:pt>
                <c:pt idx="30728">
                  <c:v>3.344606161118</c:v>
                </c:pt>
                <c:pt idx="30729">
                  <c:v>3.3446457386019999</c:v>
                </c:pt>
                <c:pt idx="30730">
                  <c:v>3.3446829319</c:v>
                </c:pt>
                <c:pt idx="30731">
                  <c:v>3.3447313308719999</c:v>
                </c:pt>
                <c:pt idx="30732">
                  <c:v>3.3447699546809999</c:v>
                </c:pt>
                <c:pt idx="30733">
                  <c:v>3.3448147773739998</c:v>
                </c:pt>
                <c:pt idx="30734">
                  <c:v>3.3448615074160002</c:v>
                </c:pt>
                <c:pt idx="30735">
                  <c:v>3.344930648804</c:v>
                </c:pt>
                <c:pt idx="30736">
                  <c:v>3.3452782630920002</c:v>
                </c:pt>
                <c:pt idx="30737">
                  <c:v>3.345363140106</c:v>
                </c:pt>
                <c:pt idx="30738">
                  <c:v>3.3455545902249999</c:v>
                </c:pt>
                <c:pt idx="30739">
                  <c:v>3.3456723690030001</c:v>
                </c:pt>
                <c:pt idx="30740">
                  <c:v>3.345915794373</c:v>
                </c:pt>
                <c:pt idx="30741">
                  <c:v>3.3460381031040001</c:v>
                </c:pt>
                <c:pt idx="30742">
                  <c:v>3.3461604118350001</c:v>
                </c:pt>
                <c:pt idx="30743">
                  <c:v>3.3462862968440001</c:v>
                </c:pt>
                <c:pt idx="30744">
                  <c:v>3.3464202880860001</c:v>
                </c:pt>
                <c:pt idx="30745">
                  <c:v>3.346507310867</c:v>
                </c:pt>
                <c:pt idx="30746">
                  <c:v>3.3465583324430002</c:v>
                </c:pt>
                <c:pt idx="30747">
                  <c:v>3.3466126918789998</c:v>
                </c:pt>
                <c:pt idx="30748">
                  <c:v>3.3466682434080002</c:v>
                </c:pt>
                <c:pt idx="30749">
                  <c:v>3.3467242717739998</c:v>
                </c:pt>
                <c:pt idx="30750">
                  <c:v>3.346782445908</c:v>
                </c:pt>
                <c:pt idx="30751">
                  <c:v>3.3468406200410001</c:v>
                </c:pt>
                <c:pt idx="30752">
                  <c:v>3.3468978405000001</c:v>
                </c:pt>
                <c:pt idx="30753">
                  <c:v>3.3469524383540001</c:v>
                </c:pt>
                <c:pt idx="30754">
                  <c:v>3.3470122814179999</c:v>
                </c:pt>
                <c:pt idx="30755">
                  <c:v>3.347073554993</c:v>
                </c:pt>
                <c:pt idx="30756">
                  <c:v>3.3471302986150002</c:v>
                </c:pt>
                <c:pt idx="30757">
                  <c:v>3.347182035446</c:v>
                </c:pt>
                <c:pt idx="30758">
                  <c:v>3.3472332954409998</c:v>
                </c:pt>
                <c:pt idx="30759">
                  <c:v>3.347321510315</c:v>
                </c:pt>
                <c:pt idx="30760">
                  <c:v>3.3474040031430001</c:v>
                </c:pt>
                <c:pt idx="30761">
                  <c:v>3.3477420806880001</c:v>
                </c:pt>
                <c:pt idx="30762">
                  <c:v>3.3479206562039998</c:v>
                </c:pt>
                <c:pt idx="30763">
                  <c:v>3.3480517864229999</c:v>
                </c:pt>
                <c:pt idx="30764">
                  <c:v>3.348203897476</c:v>
                </c:pt>
                <c:pt idx="30765">
                  <c:v>3.3482470512389999</c:v>
                </c:pt>
                <c:pt idx="30766">
                  <c:v>3.3482880592350002</c:v>
                </c:pt>
                <c:pt idx="30767">
                  <c:v>3.3483300209050002</c:v>
                </c:pt>
                <c:pt idx="30768">
                  <c:v>3.348376512527</c:v>
                </c:pt>
                <c:pt idx="30769">
                  <c:v>3.3484115600590001</c:v>
                </c:pt>
                <c:pt idx="30770">
                  <c:v>3.348446369171</c:v>
                </c:pt>
                <c:pt idx="30771">
                  <c:v>3.3484842777249999</c:v>
                </c:pt>
                <c:pt idx="30772">
                  <c:v>3.3485240936279999</c:v>
                </c:pt>
                <c:pt idx="30773">
                  <c:v>3.3485617637630001</c:v>
                </c:pt>
                <c:pt idx="30774">
                  <c:v>3.3486034870150001</c:v>
                </c:pt>
                <c:pt idx="30775">
                  <c:v>3.3486461639399998</c:v>
                </c:pt>
                <c:pt idx="30776">
                  <c:v>3.348686933517</c:v>
                </c:pt>
                <c:pt idx="30777">
                  <c:v>3.3487236499790001</c:v>
                </c:pt>
                <c:pt idx="30778">
                  <c:v>3.3487644195559998</c:v>
                </c:pt>
                <c:pt idx="30779">
                  <c:v>3.3488099575039998</c:v>
                </c:pt>
                <c:pt idx="30780">
                  <c:v>3.3488450050349998</c:v>
                </c:pt>
                <c:pt idx="30781">
                  <c:v>3.3488812446590002</c:v>
                </c:pt>
                <c:pt idx="30782">
                  <c:v>3.3489162921909998</c:v>
                </c:pt>
                <c:pt idx="30783">
                  <c:v>3.3489444255829999</c:v>
                </c:pt>
                <c:pt idx="30784">
                  <c:v>3.3489804267880001</c:v>
                </c:pt>
                <c:pt idx="30785">
                  <c:v>3.3490190505980002</c:v>
                </c:pt>
                <c:pt idx="30786">
                  <c:v>3.3490667343139999</c:v>
                </c:pt>
                <c:pt idx="30787">
                  <c:v>3.3491144180300001</c:v>
                </c:pt>
                <c:pt idx="30788">
                  <c:v>3.349167823792</c:v>
                </c:pt>
                <c:pt idx="30789">
                  <c:v>3.3492438793180002</c:v>
                </c:pt>
                <c:pt idx="30790">
                  <c:v>3.3493151664730001</c:v>
                </c:pt>
                <c:pt idx="30791">
                  <c:v>3.3494353294370001</c:v>
                </c:pt>
                <c:pt idx="30792">
                  <c:v>3.3495843410489998</c:v>
                </c:pt>
                <c:pt idx="30793">
                  <c:v>3.3496696949009999</c:v>
                </c:pt>
                <c:pt idx="30794">
                  <c:v>3.3497476577760001</c:v>
                </c:pt>
                <c:pt idx="30795">
                  <c:v>3.3499951362610001</c:v>
                </c:pt>
                <c:pt idx="30796">
                  <c:v>3.350045442581</c:v>
                </c:pt>
                <c:pt idx="30797">
                  <c:v>3.3501017093660002</c:v>
                </c:pt>
                <c:pt idx="30798">
                  <c:v>3.3501610755920002</c:v>
                </c:pt>
                <c:pt idx="30799">
                  <c:v>3.3502221107480001</c:v>
                </c:pt>
                <c:pt idx="30800">
                  <c:v>3.3502836227419999</c:v>
                </c:pt>
                <c:pt idx="30801">
                  <c:v>3.3503477573390001</c:v>
                </c:pt>
                <c:pt idx="30802">
                  <c:v>3.3504178524019999</c:v>
                </c:pt>
                <c:pt idx="30803">
                  <c:v>3.3504855632780002</c:v>
                </c:pt>
                <c:pt idx="30804">
                  <c:v>3.350554466248</c:v>
                </c:pt>
                <c:pt idx="30805">
                  <c:v>3.3506269454959998</c:v>
                </c:pt>
                <c:pt idx="30806">
                  <c:v>3.350695848465</c:v>
                </c:pt>
                <c:pt idx="30807">
                  <c:v>3.3507630825039998</c:v>
                </c:pt>
                <c:pt idx="30808">
                  <c:v>3.3508260250089998</c:v>
                </c:pt>
                <c:pt idx="30809">
                  <c:v>3.3508851528169998</c:v>
                </c:pt>
                <c:pt idx="30810">
                  <c:v>3.350947141647</c:v>
                </c:pt>
                <c:pt idx="30811">
                  <c:v>3.351009607315</c:v>
                </c:pt>
                <c:pt idx="30812">
                  <c:v>3.3510694503780001</c:v>
                </c:pt>
                <c:pt idx="30813">
                  <c:v>3.3511271476750002</c:v>
                </c:pt>
                <c:pt idx="30814">
                  <c:v>3.3511810302730001</c:v>
                </c:pt>
                <c:pt idx="30815">
                  <c:v>3.3512806892400002</c:v>
                </c:pt>
                <c:pt idx="30816">
                  <c:v>3.3513696193700002</c:v>
                </c:pt>
                <c:pt idx="30817">
                  <c:v>3.3517062664030002</c:v>
                </c:pt>
                <c:pt idx="30818">
                  <c:v>3.3517825603490001</c:v>
                </c:pt>
                <c:pt idx="30819">
                  <c:v>3.3518307209009999</c:v>
                </c:pt>
                <c:pt idx="30820">
                  <c:v>3.351904153824</c:v>
                </c:pt>
                <c:pt idx="30821">
                  <c:v>3.3519730567930002</c:v>
                </c:pt>
                <c:pt idx="30822">
                  <c:v>3.3520443439480001</c:v>
                </c:pt>
                <c:pt idx="30823">
                  <c:v>3.3521127700809998</c:v>
                </c:pt>
                <c:pt idx="30824">
                  <c:v>3.352188587189</c:v>
                </c:pt>
                <c:pt idx="30825">
                  <c:v>3.3522386550899999</c:v>
                </c:pt>
                <c:pt idx="30826">
                  <c:v>3.3522872924799998</c:v>
                </c:pt>
                <c:pt idx="30827">
                  <c:v>3.3523538112639999</c:v>
                </c:pt>
                <c:pt idx="30828">
                  <c:v>3.3523964881900001</c:v>
                </c:pt>
                <c:pt idx="30829">
                  <c:v>3.3524334430690002</c:v>
                </c:pt>
                <c:pt idx="30830">
                  <c:v>3.3524775505069999</c:v>
                </c:pt>
                <c:pt idx="30831">
                  <c:v>3.3525137901309998</c:v>
                </c:pt>
                <c:pt idx="30832">
                  <c:v>3.3525893688199999</c:v>
                </c:pt>
                <c:pt idx="30833">
                  <c:v>3.3526599407200002</c:v>
                </c:pt>
                <c:pt idx="30834">
                  <c:v>3.3527452945710001</c:v>
                </c:pt>
                <c:pt idx="30835">
                  <c:v>3.3528273105620001</c:v>
                </c:pt>
                <c:pt idx="30836">
                  <c:v>3.3529136180879999</c:v>
                </c:pt>
                <c:pt idx="30837">
                  <c:v>3.3529999256130001</c:v>
                </c:pt>
                <c:pt idx="30838">
                  <c:v>3.3530807495119999</c:v>
                </c:pt>
                <c:pt idx="30839">
                  <c:v>3.3531348705289998</c:v>
                </c:pt>
                <c:pt idx="30840">
                  <c:v>3.353212118149</c:v>
                </c:pt>
                <c:pt idx="30841">
                  <c:v>3.3532812595369998</c:v>
                </c:pt>
                <c:pt idx="30842">
                  <c:v>3.3533375263209999</c:v>
                </c:pt>
                <c:pt idx="30843">
                  <c:v>3.353414535522</c:v>
                </c:pt>
                <c:pt idx="30844">
                  <c:v>3.353499889374</c:v>
                </c:pt>
                <c:pt idx="30845">
                  <c:v>3.3535838127140001</c:v>
                </c:pt>
                <c:pt idx="30846">
                  <c:v>3.3536634445189999</c:v>
                </c:pt>
                <c:pt idx="30847">
                  <c:v>3.3537173271179999</c:v>
                </c:pt>
                <c:pt idx="30848">
                  <c:v>3.3537681102749999</c:v>
                </c:pt>
                <c:pt idx="30849">
                  <c:v>3.3538463115689998</c:v>
                </c:pt>
                <c:pt idx="30850">
                  <c:v>3.354218244553</c:v>
                </c:pt>
                <c:pt idx="30851">
                  <c:v>3.354297161102</c:v>
                </c:pt>
                <c:pt idx="30852">
                  <c:v>3.3543953895569998</c:v>
                </c:pt>
                <c:pt idx="30853">
                  <c:v>3.3544940948490001</c:v>
                </c:pt>
                <c:pt idx="30854">
                  <c:v>3.3545987606050001</c:v>
                </c:pt>
                <c:pt idx="30855">
                  <c:v>3.354654550552</c:v>
                </c:pt>
                <c:pt idx="30856">
                  <c:v>3.354706764221</c:v>
                </c:pt>
                <c:pt idx="30857">
                  <c:v>3.3547618389129998</c:v>
                </c:pt>
                <c:pt idx="30858">
                  <c:v>3.354820013046</c:v>
                </c:pt>
                <c:pt idx="30859">
                  <c:v>3.3548750877379998</c:v>
                </c:pt>
                <c:pt idx="30860">
                  <c:v>3.3549356460570001</c:v>
                </c:pt>
                <c:pt idx="30861">
                  <c:v>3.3550040721890002</c:v>
                </c:pt>
                <c:pt idx="30862">
                  <c:v>3.3550698757170001</c:v>
                </c:pt>
                <c:pt idx="30863">
                  <c:v>3.3551349639889998</c:v>
                </c:pt>
                <c:pt idx="30864">
                  <c:v>3.3552031517029999</c:v>
                </c:pt>
                <c:pt idx="30865">
                  <c:v>3.3552708625790002</c:v>
                </c:pt>
                <c:pt idx="30866">
                  <c:v>3.3553409576419999</c:v>
                </c:pt>
                <c:pt idx="30867">
                  <c:v>3.355411052704</c:v>
                </c:pt>
                <c:pt idx="30868">
                  <c:v>3.3554818630219998</c:v>
                </c:pt>
                <c:pt idx="30869">
                  <c:v>3.3555486202239999</c:v>
                </c:pt>
                <c:pt idx="30870">
                  <c:v>3.3556120395660001</c:v>
                </c:pt>
                <c:pt idx="30871">
                  <c:v>3.3556690216059999</c:v>
                </c:pt>
                <c:pt idx="30872">
                  <c:v>3.355725049973</c:v>
                </c:pt>
                <c:pt idx="30873">
                  <c:v>3.3557832241060002</c:v>
                </c:pt>
                <c:pt idx="30874">
                  <c:v>3.355892419815</c:v>
                </c:pt>
                <c:pt idx="30875">
                  <c:v>3.355937719345</c:v>
                </c:pt>
                <c:pt idx="30876">
                  <c:v>3.35613322258</c:v>
                </c:pt>
                <c:pt idx="30877">
                  <c:v>3.3564434051509999</c:v>
                </c:pt>
                <c:pt idx="30878">
                  <c:v>3.3566079139710001</c:v>
                </c:pt>
                <c:pt idx="30879">
                  <c:v>3.3567118644709999</c:v>
                </c:pt>
                <c:pt idx="30880">
                  <c:v>3.3568453788760002</c:v>
                </c:pt>
                <c:pt idx="30881">
                  <c:v>3.3569426536560001</c:v>
                </c:pt>
                <c:pt idx="30882">
                  <c:v>3.3569853305819999</c:v>
                </c:pt>
                <c:pt idx="30883">
                  <c:v>3.3570232391360002</c:v>
                </c:pt>
                <c:pt idx="30884">
                  <c:v>3.3570623397829999</c:v>
                </c:pt>
                <c:pt idx="30885">
                  <c:v>3.357102870941</c:v>
                </c:pt>
                <c:pt idx="30886">
                  <c:v>3.3571453094480002</c:v>
                </c:pt>
                <c:pt idx="30887">
                  <c:v>3.3571891784669998</c:v>
                </c:pt>
                <c:pt idx="30888">
                  <c:v>3.3572392463680001</c:v>
                </c:pt>
                <c:pt idx="30889">
                  <c:v>3.3572835922239999</c:v>
                </c:pt>
                <c:pt idx="30890">
                  <c:v>3.357390642166</c:v>
                </c:pt>
                <c:pt idx="30891">
                  <c:v>3.3576884269709999</c:v>
                </c:pt>
                <c:pt idx="30892">
                  <c:v>3.3578262329099999</c:v>
                </c:pt>
                <c:pt idx="30893">
                  <c:v>3.35790848732</c:v>
                </c:pt>
                <c:pt idx="30894">
                  <c:v>3.3579864501949999</c:v>
                </c:pt>
                <c:pt idx="30895">
                  <c:v>3.3580634593959999</c:v>
                </c:pt>
                <c:pt idx="30896">
                  <c:v>3.358258724213</c:v>
                </c:pt>
                <c:pt idx="30897">
                  <c:v>3.3583528995509999</c:v>
                </c:pt>
                <c:pt idx="30898">
                  <c:v>3.3584022521970001</c:v>
                </c:pt>
                <c:pt idx="30899">
                  <c:v>3.358495950699</c:v>
                </c:pt>
                <c:pt idx="30900">
                  <c:v>3.3585875034330002</c:v>
                </c:pt>
                <c:pt idx="30901">
                  <c:v>3.3589284420009999</c:v>
                </c:pt>
                <c:pt idx="30902">
                  <c:v>3.3590397834779999</c:v>
                </c:pt>
                <c:pt idx="30903">
                  <c:v>3.3593187332149999</c:v>
                </c:pt>
                <c:pt idx="30904">
                  <c:v>3.3594758510589999</c:v>
                </c:pt>
                <c:pt idx="30905">
                  <c:v>3.359632968903</c:v>
                </c:pt>
                <c:pt idx="30906">
                  <c:v>3.3596949577330002</c:v>
                </c:pt>
                <c:pt idx="30907">
                  <c:v>3.3597488403320002</c:v>
                </c:pt>
                <c:pt idx="30908">
                  <c:v>3.3598368167879999</c:v>
                </c:pt>
                <c:pt idx="30909">
                  <c:v>3.3599519729609999</c:v>
                </c:pt>
                <c:pt idx="30910">
                  <c:v>3.3600633144379999</c:v>
                </c:pt>
                <c:pt idx="30911">
                  <c:v>3.3601448535920002</c:v>
                </c:pt>
                <c:pt idx="30912">
                  <c:v>3.3601906299589999</c:v>
                </c:pt>
                <c:pt idx="30913">
                  <c:v>3.3602409362789998</c:v>
                </c:pt>
                <c:pt idx="30914">
                  <c:v>3.3602936267849999</c:v>
                </c:pt>
                <c:pt idx="30915">
                  <c:v>3.3603839874269998</c:v>
                </c:pt>
                <c:pt idx="30916">
                  <c:v>3.3606076240539999</c:v>
                </c:pt>
                <c:pt idx="30917">
                  <c:v>3.360715866089</c:v>
                </c:pt>
                <c:pt idx="30918">
                  <c:v>3.3610744476319998</c:v>
                </c:pt>
                <c:pt idx="30919">
                  <c:v>3.3614165782929999</c:v>
                </c:pt>
                <c:pt idx="30920">
                  <c:v>3.361540794373</c:v>
                </c:pt>
                <c:pt idx="30921">
                  <c:v>3.361884355545</c:v>
                </c:pt>
                <c:pt idx="30922">
                  <c:v>3.3622467517849999</c:v>
                </c:pt>
                <c:pt idx="30923">
                  <c:v>3.3624370098109999</c:v>
                </c:pt>
                <c:pt idx="30924">
                  <c:v>3.3625268936160002</c:v>
                </c:pt>
                <c:pt idx="30925">
                  <c:v>3.362575054169</c:v>
                </c:pt>
                <c:pt idx="30926">
                  <c:v>3.3626260757450002</c:v>
                </c:pt>
                <c:pt idx="30927">
                  <c:v>3.3626852035520001</c:v>
                </c:pt>
                <c:pt idx="30928">
                  <c:v>3.3627498149870001</c:v>
                </c:pt>
                <c:pt idx="30929">
                  <c:v>3.3628163337710002</c:v>
                </c:pt>
                <c:pt idx="30930">
                  <c:v>3.3628866672519999</c:v>
                </c:pt>
                <c:pt idx="30931">
                  <c:v>3.362965345383</c:v>
                </c:pt>
                <c:pt idx="30932">
                  <c:v>3.3630409240720001</c:v>
                </c:pt>
                <c:pt idx="30933">
                  <c:v>3.363115549088</c:v>
                </c:pt>
                <c:pt idx="30934">
                  <c:v>3.3631937503809999</c:v>
                </c:pt>
                <c:pt idx="30935">
                  <c:v>3.3632721900939999</c:v>
                </c:pt>
                <c:pt idx="30936">
                  <c:v>3.3633539676669999</c:v>
                </c:pt>
                <c:pt idx="30937">
                  <c:v>3.3634252548219998</c:v>
                </c:pt>
                <c:pt idx="30938">
                  <c:v>3.3634912967680002</c:v>
                </c:pt>
                <c:pt idx="30939">
                  <c:v>3.3635590076450002</c:v>
                </c:pt>
                <c:pt idx="30940">
                  <c:v>3.3636190891269999</c:v>
                </c:pt>
                <c:pt idx="30941">
                  <c:v>3.363665103912</c:v>
                </c:pt>
                <c:pt idx="30942">
                  <c:v>3.3637602329249998</c:v>
                </c:pt>
                <c:pt idx="30943">
                  <c:v>3.3638796806340001</c:v>
                </c:pt>
                <c:pt idx="30944">
                  <c:v>3.3641929626459999</c:v>
                </c:pt>
                <c:pt idx="30945">
                  <c:v>3.3643846511839999</c:v>
                </c:pt>
                <c:pt idx="30946">
                  <c:v>3.36448097229</c:v>
                </c:pt>
                <c:pt idx="30947">
                  <c:v>3.3645210266109999</c:v>
                </c:pt>
                <c:pt idx="30948">
                  <c:v>3.364583969116</c:v>
                </c:pt>
                <c:pt idx="30949">
                  <c:v>3.3646438121800002</c:v>
                </c:pt>
                <c:pt idx="30950">
                  <c:v>3.3646836280820001</c:v>
                </c:pt>
                <c:pt idx="30951">
                  <c:v>3.3647232055659999</c:v>
                </c:pt>
                <c:pt idx="30952">
                  <c:v>3.3647630214689999</c:v>
                </c:pt>
                <c:pt idx="30953">
                  <c:v>3.364806890488</c:v>
                </c:pt>
                <c:pt idx="30954">
                  <c:v>3.3648467063899998</c:v>
                </c:pt>
                <c:pt idx="30955">
                  <c:v>3.3648808002470001</c:v>
                </c:pt>
                <c:pt idx="30956">
                  <c:v>3.3649497032169999</c:v>
                </c:pt>
                <c:pt idx="30957">
                  <c:v>3.3650135993960002</c:v>
                </c:pt>
                <c:pt idx="30958">
                  <c:v>3.3650839328769999</c:v>
                </c:pt>
                <c:pt idx="30959">
                  <c:v>3.365155696869</c:v>
                </c:pt>
                <c:pt idx="30960">
                  <c:v>3.365204572678</c:v>
                </c:pt>
                <c:pt idx="30961">
                  <c:v>3.3652722835539999</c:v>
                </c:pt>
                <c:pt idx="30962">
                  <c:v>3.3653392791750001</c:v>
                </c:pt>
                <c:pt idx="30963">
                  <c:v>3.3654129505160002</c:v>
                </c:pt>
                <c:pt idx="30964">
                  <c:v>3.3655991554260001</c:v>
                </c:pt>
                <c:pt idx="30965">
                  <c:v>3.3657791614530002</c:v>
                </c:pt>
                <c:pt idx="30966">
                  <c:v>3.366022825241</c:v>
                </c:pt>
                <c:pt idx="30967">
                  <c:v>3.366346597672</c:v>
                </c:pt>
                <c:pt idx="30968">
                  <c:v>3.3666293621059999</c:v>
                </c:pt>
                <c:pt idx="30969">
                  <c:v>3.366716384888</c:v>
                </c:pt>
                <c:pt idx="30970">
                  <c:v>3.3667662143710002</c:v>
                </c:pt>
                <c:pt idx="30971">
                  <c:v>3.3668704032900001</c:v>
                </c:pt>
                <c:pt idx="30972">
                  <c:v>3.366929292679</c:v>
                </c:pt>
                <c:pt idx="30973">
                  <c:v>3.366988658905</c:v>
                </c:pt>
                <c:pt idx="30974">
                  <c:v>3.3670468330380001</c:v>
                </c:pt>
                <c:pt idx="30975">
                  <c:v>3.3671069145199999</c:v>
                </c:pt>
                <c:pt idx="30976">
                  <c:v>3.367164850235</c:v>
                </c:pt>
                <c:pt idx="30977">
                  <c:v>3.367225646973</c:v>
                </c:pt>
                <c:pt idx="30978">
                  <c:v>3.367283344269</c:v>
                </c:pt>
                <c:pt idx="30979">
                  <c:v>3.3673424720759999</c:v>
                </c:pt>
                <c:pt idx="30980">
                  <c:v>3.3674008846280001</c:v>
                </c:pt>
                <c:pt idx="30981">
                  <c:v>3.3674583435060002</c:v>
                </c:pt>
                <c:pt idx="30982">
                  <c:v>3.367557048798</c:v>
                </c:pt>
                <c:pt idx="30983">
                  <c:v>3.3676457405089999</c:v>
                </c:pt>
                <c:pt idx="30984">
                  <c:v>3.3677361011509999</c:v>
                </c:pt>
                <c:pt idx="30985">
                  <c:v>3.367864131927</c:v>
                </c:pt>
                <c:pt idx="30986">
                  <c:v>3.3679785728449998</c:v>
                </c:pt>
                <c:pt idx="30987">
                  <c:v>3.3680603504179998</c:v>
                </c:pt>
                <c:pt idx="30988">
                  <c:v>3.3683843612670001</c:v>
                </c:pt>
                <c:pt idx="30989">
                  <c:v>3.368468999863</c:v>
                </c:pt>
                <c:pt idx="30990">
                  <c:v>3.368537187576</c:v>
                </c:pt>
                <c:pt idx="30991">
                  <c:v>3.3685770034789999</c:v>
                </c:pt>
                <c:pt idx="30992">
                  <c:v>3.36861038208</c:v>
                </c:pt>
                <c:pt idx="30993">
                  <c:v>3.3686535358429999</c:v>
                </c:pt>
                <c:pt idx="30994">
                  <c:v>3.368713378906</c:v>
                </c:pt>
                <c:pt idx="30995">
                  <c:v>3.3687546253199998</c:v>
                </c:pt>
                <c:pt idx="30996">
                  <c:v>3.3688452243799998</c:v>
                </c:pt>
                <c:pt idx="30997">
                  <c:v>3.3689134120939999</c:v>
                </c:pt>
                <c:pt idx="30998">
                  <c:v>3.3689835071559999</c:v>
                </c:pt>
                <c:pt idx="30999">
                  <c:v>3.369023799896</c:v>
                </c:pt>
                <c:pt idx="31000">
                  <c:v>3.3690629005430002</c:v>
                </c:pt>
                <c:pt idx="31001">
                  <c:v>3.369107484818</c:v>
                </c:pt>
                <c:pt idx="31002">
                  <c:v>3.3691425323490001</c:v>
                </c:pt>
                <c:pt idx="31003">
                  <c:v>3.3691828250890001</c:v>
                </c:pt>
                <c:pt idx="31004">
                  <c:v>3.369224309921</c:v>
                </c:pt>
                <c:pt idx="31005">
                  <c:v>3.3692867755889999</c:v>
                </c:pt>
                <c:pt idx="31006">
                  <c:v>3.3693268299099999</c:v>
                </c:pt>
                <c:pt idx="31007">
                  <c:v>3.3693797588350001</c:v>
                </c:pt>
                <c:pt idx="31008">
                  <c:v>3.3694224357599998</c:v>
                </c:pt>
                <c:pt idx="31009">
                  <c:v>3.369465112686</c:v>
                </c:pt>
                <c:pt idx="31010">
                  <c:v>3.3695151805879999</c:v>
                </c:pt>
                <c:pt idx="31011">
                  <c:v>3.3695886135099999</c:v>
                </c:pt>
                <c:pt idx="31012">
                  <c:v>3.3696348667140001</c:v>
                </c:pt>
                <c:pt idx="31013">
                  <c:v>3.3696820735930002</c:v>
                </c:pt>
                <c:pt idx="31014">
                  <c:v>3.3697326183320002</c:v>
                </c:pt>
                <c:pt idx="31015">
                  <c:v>3.3697867393490002</c:v>
                </c:pt>
                <c:pt idx="31016">
                  <c:v>3.3698596954350002</c:v>
                </c:pt>
                <c:pt idx="31017">
                  <c:v>3.3699450492860001</c:v>
                </c:pt>
                <c:pt idx="31018">
                  <c:v>3.3700253963470002</c:v>
                </c:pt>
                <c:pt idx="31019">
                  <c:v>3.3702082633970001</c:v>
                </c:pt>
                <c:pt idx="31020">
                  <c:v>3.3704128265379998</c:v>
                </c:pt>
                <c:pt idx="31021">
                  <c:v>3.3707251548769999</c:v>
                </c:pt>
                <c:pt idx="31022">
                  <c:v>3.3708536624910002</c:v>
                </c:pt>
                <c:pt idx="31023">
                  <c:v>3.3709449768069999</c:v>
                </c:pt>
                <c:pt idx="31024">
                  <c:v>3.370997905731</c:v>
                </c:pt>
                <c:pt idx="31025">
                  <c:v>3.3710534572599999</c:v>
                </c:pt>
                <c:pt idx="31026">
                  <c:v>3.3711068630219998</c:v>
                </c:pt>
                <c:pt idx="31027">
                  <c:v>3.371165275574</c:v>
                </c:pt>
                <c:pt idx="31028">
                  <c:v>3.3712267875670001</c:v>
                </c:pt>
                <c:pt idx="31029">
                  <c:v>3.3712983131410001</c:v>
                </c:pt>
                <c:pt idx="31030">
                  <c:v>3.371377706528</c:v>
                </c:pt>
                <c:pt idx="31031">
                  <c:v>3.3714714050289998</c:v>
                </c:pt>
                <c:pt idx="31032">
                  <c:v>3.3715684413910001</c:v>
                </c:pt>
                <c:pt idx="31033">
                  <c:v>3.3716688156129999</c:v>
                </c:pt>
                <c:pt idx="31034">
                  <c:v>3.3717677593230002</c:v>
                </c:pt>
                <c:pt idx="31035">
                  <c:v>3.3718614578250001</c:v>
                </c:pt>
                <c:pt idx="31036">
                  <c:v>3.371960401535</c:v>
                </c:pt>
                <c:pt idx="31037">
                  <c:v>3.3720593452449998</c:v>
                </c:pt>
                <c:pt idx="31038">
                  <c:v>3.3721535205839999</c:v>
                </c:pt>
                <c:pt idx="31039">
                  <c:v>3.3722355365749999</c:v>
                </c:pt>
                <c:pt idx="31040">
                  <c:v>3.372308969498</c:v>
                </c:pt>
                <c:pt idx="31041">
                  <c:v>3.3723733425139999</c:v>
                </c:pt>
                <c:pt idx="31042">
                  <c:v>3.3724303245540002</c:v>
                </c:pt>
                <c:pt idx="31043">
                  <c:v>3.3725264072419998</c:v>
                </c:pt>
                <c:pt idx="31044">
                  <c:v>3.3728501796720001</c:v>
                </c:pt>
                <c:pt idx="31045">
                  <c:v>3.3730175495150001</c:v>
                </c:pt>
                <c:pt idx="31046">
                  <c:v>3.3730771541600002</c:v>
                </c:pt>
                <c:pt idx="31047">
                  <c:v>3.3731451034550002</c:v>
                </c:pt>
                <c:pt idx="31048">
                  <c:v>3.3732094764710001</c:v>
                </c:pt>
                <c:pt idx="31049">
                  <c:v>3.3732814788819998</c:v>
                </c:pt>
                <c:pt idx="31050">
                  <c:v>3.373346805573</c:v>
                </c:pt>
                <c:pt idx="31051">
                  <c:v>3.3734071254729998</c:v>
                </c:pt>
                <c:pt idx="31052">
                  <c:v>3.3734378814700001</c:v>
                </c:pt>
                <c:pt idx="31053">
                  <c:v>3.373477697372</c:v>
                </c:pt>
                <c:pt idx="31054">
                  <c:v>3.3735101222989998</c:v>
                </c:pt>
                <c:pt idx="31055">
                  <c:v>3.3735485076899998</c:v>
                </c:pt>
                <c:pt idx="31056">
                  <c:v>3.3735895156860001</c:v>
                </c:pt>
                <c:pt idx="31057">
                  <c:v>3.3736245632170001</c:v>
                </c:pt>
                <c:pt idx="31058">
                  <c:v>3.3736531734469999</c:v>
                </c:pt>
                <c:pt idx="31059">
                  <c:v>3.3736906051640001</c:v>
                </c:pt>
                <c:pt idx="31060">
                  <c:v>3.3737087249759998</c:v>
                </c:pt>
                <c:pt idx="31061">
                  <c:v>3.3737452030180002</c:v>
                </c:pt>
                <c:pt idx="31062">
                  <c:v>3.3737838268279998</c:v>
                </c:pt>
                <c:pt idx="31063">
                  <c:v>3.3738257884979999</c:v>
                </c:pt>
                <c:pt idx="31064">
                  <c:v>3.3738636970520002</c:v>
                </c:pt>
                <c:pt idx="31065">
                  <c:v>3.3739058971409999</c:v>
                </c:pt>
                <c:pt idx="31066">
                  <c:v>3.3739409446719999</c:v>
                </c:pt>
                <c:pt idx="31067">
                  <c:v>3.373986721039</c:v>
                </c:pt>
                <c:pt idx="31068">
                  <c:v>3.3740272521970001</c:v>
                </c:pt>
                <c:pt idx="31069">
                  <c:v>3.3740673065190001</c:v>
                </c:pt>
                <c:pt idx="31070">
                  <c:v>3.3741078376770002</c:v>
                </c:pt>
                <c:pt idx="31071">
                  <c:v>3.3741526603700001</c:v>
                </c:pt>
                <c:pt idx="31072">
                  <c:v>3.3741896152500002</c:v>
                </c:pt>
                <c:pt idx="31073">
                  <c:v>3.3742370605469998</c:v>
                </c:pt>
                <c:pt idx="31074">
                  <c:v>3.3743169307710001</c:v>
                </c:pt>
                <c:pt idx="31075">
                  <c:v>3.3743741512300001</c:v>
                </c:pt>
                <c:pt idx="31076">
                  <c:v>3.3746218681340001</c:v>
                </c:pt>
                <c:pt idx="31077">
                  <c:v>3.3749611377719999</c:v>
                </c:pt>
                <c:pt idx="31078">
                  <c:v>3.3750519752499999</c:v>
                </c:pt>
                <c:pt idx="31079">
                  <c:v>3.3751025199889999</c:v>
                </c:pt>
                <c:pt idx="31080">
                  <c:v>3.3751554489140001</c:v>
                </c:pt>
                <c:pt idx="31081">
                  <c:v>3.3752131462100001</c:v>
                </c:pt>
                <c:pt idx="31082">
                  <c:v>3.3752751350399999</c:v>
                </c:pt>
                <c:pt idx="31083">
                  <c:v>3.3753387928010001</c:v>
                </c:pt>
                <c:pt idx="31084">
                  <c:v>3.3754050731660001</c:v>
                </c:pt>
                <c:pt idx="31085">
                  <c:v>3.375472784042</c:v>
                </c:pt>
                <c:pt idx="31086">
                  <c:v>3.3755447864530002</c:v>
                </c:pt>
                <c:pt idx="31087">
                  <c:v>3.3756186962129999</c:v>
                </c:pt>
                <c:pt idx="31088">
                  <c:v>3.3756911754610002</c:v>
                </c:pt>
                <c:pt idx="31089">
                  <c:v>3.3757581710819999</c:v>
                </c:pt>
                <c:pt idx="31090">
                  <c:v>3.3758277893069999</c:v>
                </c:pt>
                <c:pt idx="31091">
                  <c:v>3.3758914470670001</c:v>
                </c:pt>
                <c:pt idx="31092">
                  <c:v>3.3759560585020001</c:v>
                </c:pt>
                <c:pt idx="31093">
                  <c:v>3.3760244846340002</c:v>
                </c:pt>
                <c:pt idx="31094">
                  <c:v>3.3760879039759999</c:v>
                </c:pt>
                <c:pt idx="31095">
                  <c:v>3.376145839691</c:v>
                </c:pt>
                <c:pt idx="31096">
                  <c:v>3.3762412071229999</c:v>
                </c:pt>
                <c:pt idx="31097">
                  <c:v>3.376339197159</c:v>
                </c:pt>
                <c:pt idx="31098">
                  <c:v>3.3764951229100002</c:v>
                </c:pt>
                <c:pt idx="31099">
                  <c:v>3.376817464828</c:v>
                </c:pt>
                <c:pt idx="31100">
                  <c:v>3.3769876956939999</c:v>
                </c:pt>
                <c:pt idx="31101">
                  <c:v>3.3771038055420002</c:v>
                </c:pt>
                <c:pt idx="31102">
                  <c:v>3.3772220611570001</c:v>
                </c:pt>
                <c:pt idx="31103">
                  <c:v>3.3775398731230002</c:v>
                </c:pt>
                <c:pt idx="31104">
                  <c:v>3.3776450157169999</c:v>
                </c:pt>
                <c:pt idx="31105">
                  <c:v>3.3776934146880002</c:v>
                </c:pt>
                <c:pt idx="31106">
                  <c:v>3.3777418136600001</c:v>
                </c:pt>
                <c:pt idx="31107">
                  <c:v>3.377784729004</c:v>
                </c:pt>
                <c:pt idx="31108">
                  <c:v>3.3778300285339999</c:v>
                </c:pt>
                <c:pt idx="31109">
                  <c:v>3.377870559692</c:v>
                </c:pt>
                <c:pt idx="31110">
                  <c:v>3.3779084682459999</c:v>
                </c:pt>
                <c:pt idx="31111">
                  <c:v>3.3779473304750001</c:v>
                </c:pt>
                <c:pt idx="31112">
                  <c:v>3.3780167102809999</c:v>
                </c:pt>
                <c:pt idx="31113">
                  <c:v>3.3780801296230001</c:v>
                </c:pt>
                <c:pt idx="31114">
                  <c:v>3.3781540393829999</c:v>
                </c:pt>
                <c:pt idx="31115">
                  <c:v>3.3782160282140001</c:v>
                </c:pt>
                <c:pt idx="31116">
                  <c:v>3.378255605698</c:v>
                </c:pt>
                <c:pt idx="31117">
                  <c:v>3.378299236298</c:v>
                </c:pt>
                <c:pt idx="31118">
                  <c:v>3.378339529037</c:v>
                </c:pt>
                <c:pt idx="31119">
                  <c:v>3.3783631324769998</c:v>
                </c:pt>
                <c:pt idx="31120">
                  <c:v>3.3784070014949998</c:v>
                </c:pt>
                <c:pt idx="31121">
                  <c:v>3.3784427642820001</c:v>
                </c:pt>
                <c:pt idx="31122">
                  <c:v>3.3784883022310002</c:v>
                </c:pt>
                <c:pt idx="31123">
                  <c:v>3.3785269260409998</c:v>
                </c:pt>
                <c:pt idx="31124">
                  <c:v>3.378564596176</c:v>
                </c:pt>
                <c:pt idx="31125">
                  <c:v>3.3786077499389999</c:v>
                </c:pt>
                <c:pt idx="31126">
                  <c:v>3.3786599636079999</c:v>
                </c:pt>
                <c:pt idx="31127">
                  <c:v>3.3787176609039999</c:v>
                </c:pt>
                <c:pt idx="31128">
                  <c:v>3.378813743591</c:v>
                </c:pt>
                <c:pt idx="31129">
                  <c:v>3.3790173530579999</c:v>
                </c:pt>
                <c:pt idx="31130">
                  <c:v>3.3791010379789999</c:v>
                </c:pt>
                <c:pt idx="31131">
                  <c:v>3.379199504852</c:v>
                </c:pt>
                <c:pt idx="31132">
                  <c:v>3.379291534424</c:v>
                </c:pt>
                <c:pt idx="31133">
                  <c:v>3.3796505928039999</c:v>
                </c:pt>
                <c:pt idx="31134">
                  <c:v>3.3797047138209999</c:v>
                </c:pt>
                <c:pt idx="31135">
                  <c:v>3.3797936439509999</c:v>
                </c:pt>
                <c:pt idx="31136">
                  <c:v>3.3800077438349998</c:v>
                </c:pt>
                <c:pt idx="31137">
                  <c:v>3.3800609111790001</c:v>
                </c:pt>
                <c:pt idx="31138">
                  <c:v>3.380113124847</c:v>
                </c:pt>
                <c:pt idx="31139">
                  <c:v>3.3801710605620001</c:v>
                </c:pt>
                <c:pt idx="31140">
                  <c:v>3.3802311420439999</c:v>
                </c:pt>
                <c:pt idx="31141">
                  <c:v>3.3802881240840001</c:v>
                </c:pt>
                <c:pt idx="31142">
                  <c:v>3.3803455829620002</c:v>
                </c:pt>
                <c:pt idx="31143">
                  <c:v>3.3804020881649999</c:v>
                </c:pt>
                <c:pt idx="31144">
                  <c:v>3.3804552555080001</c:v>
                </c:pt>
                <c:pt idx="31145">
                  <c:v>3.3805150985719998</c:v>
                </c:pt>
                <c:pt idx="31146">
                  <c:v>3.3805744647979998</c:v>
                </c:pt>
                <c:pt idx="31147">
                  <c:v>3.3806736469269998</c:v>
                </c:pt>
                <c:pt idx="31148">
                  <c:v>3.3807697296139998</c:v>
                </c:pt>
                <c:pt idx="31149">
                  <c:v>3.3808205127719999</c:v>
                </c:pt>
                <c:pt idx="31150">
                  <c:v>3.380915164948</c:v>
                </c:pt>
                <c:pt idx="31151">
                  <c:v>3.3810122013089998</c:v>
                </c:pt>
                <c:pt idx="31152">
                  <c:v>3.381103515625</c:v>
                </c:pt>
                <c:pt idx="31153">
                  <c:v>3.3811893463130001</c:v>
                </c:pt>
                <c:pt idx="31154">
                  <c:v>3.3812730312350001</c:v>
                </c:pt>
                <c:pt idx="31155">
                  <c:v>3.3816125392909999</c:v>
                </c:pt>
                <c:pt idx="31156">
                  <c:v>3.3817179203030001</c:v>
                </c:pt>
                <c:pt idx="31157">
                  <c:v>3.3817937374109999</c:v>
                </c:pt>
                <c:pt idx="31158">
                  <c:v>3.3818402290340002</c:v>
                </c:pt>
                <c:pt idx="31159">
                  <c:v>3.3819105625149999</c:v>
                </c:pt>
                <c:pt idx="31160">
                  <c:v>3.3819761276250002</c:v>
                </c:pt>
                <c:pt idx="31161">
                  <c:v>3.3820104599</c:v>
                </c:pt>
                <c:pt idx="31162">
                  <c:v>3.3820528984070002</c:v>
                </c:pt>
                <c:pt idx="31163">
                  <c:v>3.382093906403</c:v>
                </c:pt>
                <c:pt idx="31164">
                  <c:v>3.3821389675139999</c:v>
                </c:pt>
                <c:pt idx="31165">
                  <c:v>3.3821802139280002</c:v>
                </c:pt>
                <c:pt idx="31166">
                  <c:v>3.382228374481</c:v>
                </c:pt>
                <c:pt idx="31167">
                  <c:v>3.3822739124300001</c:v>
                </c:pt>
                <c:pt idx="31168">
                  <c:v>3.3823721408840002</c:v>
                </c:pt>
                <c:pt idx="31169">
                  <c:v>3.3825678825379999</c:v>
                </c:pt>
                <c:pt idx="31170">
                  <c:v>3.3827414512630001</c:v>
                </c:pt>
                <c:pt idx="31171">
                  <c:v>3.382793188095</c:v>
                </c:pt>
                <c:pt idx="31172">
                  <c:v>3.3831236362460002</c:v>
                </c:pt>
                <c:pt idx="31173">
                  <c:v>3.3832075595859998</c:v>
                </c:pt>
                <c:pt idx="31174">
                  <c:v>3.3832929134369998</c:v>
                </c:pt>
                <c:pt idx="31175">
                  <c:v>3.3833448886870001</c:v>
                </c:pt>
                <c:pt idx="31176">
                  <c:v>3.383402109146</c:v>
                </c:pt>
                <c:pt idx="31177">
                  <c:v>3.383461236954</c:v>
                </c:pt>
                <c:pt idx="31178">
                  <c:v>3.3835182189939998</c:v>
                </c:pt>
                <c:pt idx="31179">
                  <c:v>3.3835790157319998</c:v>
                </c:pt>
                <c:pt idx="31180">
                  <c:v>3.3836419582369999</c:v>
                </c:pt>
                <c:pt idx="31181">
                  <c:v>3.3837039470670001</c:v>
                </c:pt>
                <c:pt idx="31182">
                  <c:v>3.3837690353390002</c:v>
                </c:pt>
                <c:pt idx="31183">
                  <c:v>3.383829116821</c:v>
                </c:pt>
                <c:pt idx="31184">
                  <c:v>3.3838958740230001</c:v>
                </c:pt>
                <c:pt idx="31185">
                  <c:v>3.383954763412</c:v>
                </c:pt>
                <c:pt idx="31186">
                  <c:v>3.3840129375460002</c:v>
                </c:pt>
                <c:pt idx="31187">
                  <c:v>3.3840739727020002</c:v>
                </c:pt>
                <c:pt idx="31188">
                  <c:v>3.384137630463</c:v>
                </c:pt>
                <c:pt idx="31189">
                  <c:v>3.3841919898990001</c:v>
                </c:pt>
                <c:pt idx="31190">
                  <c:v>3.3842506408689998</c:v>
                </c:pt>
                <c:pt idx="31191">
                  <c:v>3.3843073844910001</c:v>
                </c:pt>
                <c:pt idx="31192">
                  <c:v>3.3843650817870001</c:v>
                </c:pt>
                <c:pt idx="31193">
                  <c:v>3.3844208717350002</c:v>
                </c:pt>
                <c:pt idx="31194">
                  <c:v>3.384470701218</c:v>
                </c:pt>
                <c:pt idx="31195">
                  <c:v>3.3845221996310002</c:v>
                </c:pt>
                <c:pt idx="31196">
                  <c:v>3.3846197128300002</c:v>
                </c:pt>
                <c:pt idx="31197">
                  <c:v>3.3849492073060001</c:v>
                </c:pt>
                <c:pt idx="31198">
                  <c:v>3.3852205276489999</c:v>
                </c:pt>
                <c:pt idx="31199">
                  <c:v>3.3853495120999999</c:v>
                </c:pt>
                <c:pt idx="31200">
                  <c:v>3.3855559825900001</c:v>
                </c:pt>
                <c:pt idx="31201">
                  <c:v>3.3856315612789998</c:v>
                </c:pt>
                <c:pt idx="31202">
                  <c:v>3.3857042789460001</c:v>
                </c:pt>
                <c:pt idx="31203">
                  <c:v>3.3858129978179998</c:v>
                </c:pt>
                <c:pt idx="31204">
                  <c:v>3.3859441280359999</c:v>
                </c:pt>
                <c:pt idx="31205">
                  <c:v>3.3860232830050001</c:v>
                </c:pt>
                <c:pt idx="31206">
                  <c:v>3.3860688209530001</c:v>
                </c:pt>
                <c:pt idx="31207">
                  <c:v>3.3861169815059999</c:v>
                </c:pt>
                <c:pt idx="31208">
                  <c:v>3.3861911296840002</c:v>
                </c:pt>
                <c:pt idx="31209">
                  <c:v>3.3862352371219999</c:v>
                </c:pt>
                <c:pt idx="31210">
                  <c:v>3.386303901672</c:v>
                </c:pt>
                <c:pt idx="31211">
                  <c:v>3.3863666057590001</c:v>
                </c:pt>
                <c:pt idx="31212">
                  <c:v>3.3864121437070001</c:v>
                </c:pt>
                <c:pt idx="31213">
                  <c:v>3.386457204819</c:v>
                </c:pt>
                <c:pt idx="31214">
                  <c:v>3.3864994049070001</c:v>
                </c:pt>
                <c:pt idx="31215">
                  <c:v>3.3865523338319998</c:v>
                </c:pt>
                <c:pt idx="31216">
                  <c:v>3.3866007328030001</c:v>
                </c:pt>
                <c:pt idx="31217">
                  <c:v>3.3866782188419999</c:v>
                </c:pt>
                <c:pt idx="31218">
                  <c:v>3.3867876529690002</c:v>
                </c:pt>
                <c:pt idx="31219">
                  <c:v>3.3868696689609998</c:v>
                </c:pt>
                <c:pt idx="31220">
                  <c:v>3.386950492859</c:v>
                </c:pt>
                <c:pt idx="31221">
                  <c:v>3.3870277404790001</c:v>
                </c:pt>
                <c:pt idx="31222">
                  <c:v>3.3870716094970001</c:v>
                </c:pt>
                <c:pt idx="31223">
                  <c:v>3.3871204853060002</c:v>
                </c:pt>
                <c:pt idx="31224">
                  <c:v>3.3871667385099999</c:v>
                </c:pt>
                <c:pt idx="31225">
                  <c:v>3.3872163295750002</c:v>
                </c:pt>
                <c:pt idx="31226">
                  <c:v>3.3873298168180002</c:v>
                </c:pt>
                <c:pt idx="31227">
                  <c:v>3.3875648975370001</c:v>
                </c:pt>
                <c:pt idx="31228">
                  <c:v>3.387613296509</c:v>
                </c:pt>
                <c:pt idx="31229">
                  <c:v>3.387665510178</c:v>
                </c:pt>
                <c:pt idx="31230">
                  <c:v>3.3877260684969999</c:v>
                </c:pt>
                <c:pt idx="31231">
                  <c:v>3.3877892494199999</c:v>
                </c:pt>
                <c:pt idx="31232">
                  <c:v>3.387852191925</c:v>
                </c:pt>
                <c:pt idx="31233">
                  <c:v>3.3879120349880001</c:v>
                </c:pt>
                <c:pt idx="31234">
                  <c:v>3.387972593307</c:v>
                </c:pt>
                <c:pt idx="31235">
                  <c:v>3.3880288600920001</c:v>
                </c:pt>
                <c:pt idx="31236">
                  <c:v>3.388084411621</c:v>
                </c:pt>
                <c:pt idx="31237">
                  <c:v>3.3881371021270001</c:v>
                </c:pt>
                <c:pt idx="31238">
                  <c:v>3.388188838959</c:v>
                </c:pt>
                <c:pt idx="31239">
                  <c:v>3.388288021088</c:v>
                </c:pt>
                <c:pt idx="31240">
                  <c:v>3.3883848190310002</c:v>
                </c:pt>
                <c:pt idx="31241">
                  <c:v>3.3884739875790002</c:v>
                </c:pt>
                <c:pt idx="31242">
                  <c:v>3.388577699661</c:v>
                </c:pt>
                <c:pt idx="31243">
                  <c:v>3.388632059097</c:v>
                </c:pt>
                <c:pt idx="31244">
                  <c:v>3.3886861801150001</c:v>
                </c:pt>
                <c:pt idx="31245">
                  <c:v>3.3887376785279999</c:v>
                </c:pt>
                <c:pt idx="31246">
                  <c:v>3.3887875080110001</c:v>
                </c:pt>
                <c:pt idx="31247">
                  <c:v>3.3888726234440001</c:v>
                </c:pt>
                <c:pt idx="31248">
                  <c:v>3.388997793198</c:v>
                </c:pt>
                <c:pt idx="31249">
                  <c:v>3.3892929553990001</c:v>
                </c:pt>
                <c:pt idx="31250">
                  <c:v>3.3893680572510001</c:v>
                </c:pt>
                <c:pt idx="31251">
                  <c:v>3.3894536495210001</c:v>
                </c:pt>
                <c:pt idx="31252">
                  <c:v>3.3895242214199999</c:v>
                </c:pt>
                <c:pt idx="31253">
                  <c:v>3.3895742893219998</c:v>
                </c:pt>
                <c:pt idx="31254">
                  <c:v>3.389620304108</c:v>
                </c:pt>
                <c:pt idx="31255">
                  <c:v>3.3896777629849999</c:v>
                </c:pt>
                <c:pt idx="31256">
                  <c:v>3.389718055725</c:v>
                </c:pt>
                <c:pt idx="31257">
                  <c:v>3.3897612094879999</c:v>
                </c:pt>
                <c:pt idx="31258">
                  <c:v>3.3898034095759999</c:v>
                </c:pt>
                <c:pt idx="31259">
                  <c:v>3.3898396491999998</c:v>
                </c:pt>
                <c:pt idx="31260">
                  <c:v>3.3898816108699998</c:v>
                </c:pt>
                <c:pt idx="31261">
                  <c:v>3.3899250030519998</c:v>
                </c:pt>
                <c:pt idx="31262">
                  <c:v>3.390001058578</c:v>
                </c:pt>
                <c:pt idx="31263">
                  <c:v>3.3901121616359999</c:v>
                </c:pt>
                <c:pt idx="31264">
                  <c:v>3.39022231102</c:v>
                </c:pt>
                <c:pt idx="31265">
                  <c:v>3.39036154747</c:v>
                </c:pt>
                <c:pt idx="31266">
                  <c:v>3.3905568122859999</c:v>
                </c:pt>
                <c:pt idx="31267">
                  <c:v>3.3907060623169998</c:v>
                </c:pt>
                <c:pt idx="31268">
                  <c:v>3.3910253047940002</c:v>
                </c:pt>
                <c:pt idx="31269">
                  <c:v>3.3912768363949999</c:v>
                </c:pt>
                <c:pt idx="31270">
                  <c:v>3.391392230988</c:v>
                </c:pt>
                <c:pt idx="31271">
                  <c:v>3.3914809226989999</c:v>
                </c:pt>
                <c:pt idx="31272">
                  <c:v>3.3915312290189998</c:v>
                </c:pt>
                <c:pt idx="31273">
                  <c:v>3.3915903568269998</c:v>
                </c:pt>
                <c:pt idx="31274">
                  <c:v>3.3916511535640002</c:v>
                </c:pt>
                <c:pt idx="31275">
                  <c:v>3.391710042953</c:v>
                </c:pt>
                <c:pt idx="31276">
                  <c:v>3.3917806148529999</c:v>
                </c:pt>
                <c:pt idx="31277">
                  <c:v>3.3918514251710001</c:v>
                </c:pt>
                <c:pt idx="31278">
                  <c:v>3.391917467117</c:v>
                </c:pt>
                <c:pt idx="31279">
                  <c:v>3.3919892311100002</c:v>
                </c:pt>
                <c:pt idx="31280">
                  <c:v>3.3920581340789999</c:v>
                </c:pt>
                <c:pt idx="31281">
                  <c:v>3.3921258449549998</c:v>
                </c:pt>
                <c:pt idx="31282">
                  <c:v>3.392195940018</c:v>
                </c:pt>
                <c:pt idx="31283">
                  <c:v>3.3922629356380001</c:v>
                </c:pt>
                <c:pt idx="31284">
                  <c:v>3.3923299312589998</c:v>
                </c:pt>
                <c:pt idx="31285">
                  <c:v>3.3923969268800001</c:v>
                </c:pt>
                <c:pt idx="31286">
                  <c:v>3.3924517631529998</c:v>
                </c:pt>
                <c:pt idx="31287">
                  <c:v>3.3925137519840001</c:v>
                </c:pt>
                <c:pt idx="31288">
                  <c:v>3.3925800323490001</c:v>
                </c:pt>
                <c:pt idx="31289">
                  <c:v>3.3926422595979999</c:v>
                </c:pt>
                <c:pt idx="31290">
                  <c:v>3.3927011489869998</c:v>
                </c:pt>
                <c:pt idx="31291">
                  <c:v>3.3927583694460002</c:v>
                </c:pt>
                <c:pt idx="31292">
                  <c:v>3.3928127288819998</c:v>
                </c:pt>
                <c:pt idx="31293">
                  <c:v>3.3928716182710001</c:v>
                </c:pt>
                <c:pt idx="31294">
                  <c:v>3.392926931381</c:v>
                </c:pt>
                <c:pt idx="31295">
                  <c:v>3.3929796218870001</c:v>
                </c:pt>
                <c:pt idx="31296">
                  <c:v>3.3930337429050001</c:v>
                </c:pt>
                <c:pt idx="31297">
                  <c:v>3.3931269645689999</c:v>
                </c:pt>
                <c:pt idx="31298">
                  <c:v>3.3932142257689999</c:v>
                </c:pt>
                <c:pt idx="31299">
                  <c:v>3.3932573795319998</c:v>
                </c:pt>
                <c:pt idx="31300">
                  <c:v>3.3935465812680001</c:v>
                </c:pt>
                <c:pt idx="31301">
                  <c:v>3.3936111927030002</c:v>
                </c:pt>
                <c:pt idx="31302">
                  <c:v>3.3936758041380002</c:v>
                </c:pt>
                <c:pt idx="31303">
                  <c:v>3.3937399387360001</c:v>
                </c:pt>
                <c:pt idx="31304">
                  <c:v>3.393781661987</c:v>
                </c:pt>
                <c:pt idx="31305">
                  <c:v>3.3938453197479999</c:v>
                </c:pt>
                <c:pt idx="31306">
                  <c:v>3.3939092159270001</c:v>
                </c:pt>
                <c:pt idx="31307">
                  <c:v>3.3939912319180001</c:v>
                </c:pt>
                <c:pt idx="31308">
                  <c:v>3.3940339088439999</c:v>
                </c:pt>
                <c:pt idx="31309">
                  <c:v>3.3940930366519999</c:v>
                </c:pt>
                <c:pt idx="31310">
                  <c:v>3.3941340446470001</c:v>
                </c:pt>
                <c:pt idx="31311">
                  <c:v>3.3941774368290001</c:v>
                </c:pt>
                <c:pt idx="31312">
                  <c:v>3.3942203521729999</c:v>
                </c:pt>
                <c:pt idx="31313">
                  <c:v>3.3942561149600001</c:v>
                </c:pt>
                <c:pt idx="31314">
                  <c:v>3.3942980766300002</c:v>
                </c:pt>
                <c:pt idx="31315">
                  <c:v>3.3943374156949999</c:v>
                </c:pt>
                <c:pt idx="31316">
                  <c:v>3.3943748474120001</c:v>
                </c:pt>
                <c:pt idx="31317">
                  <c:v>3.3944175243379999</c:v>
                </c:pt>
                <c:pt idx="31318">
                  <c:v>3.3944664001459999</c:v>
                </c:pt>
                <c:pt idx="31319">
                  <c:v>3.394511938095</c:v>
                </c:pt>
                <c:pt idx="31320">
                  <c:v>3.3945839405060001</c:v>
                </c:pt>
                <c:pt idx="31321">
                  <c:v>3.3946492671969999</c:v>
                </c:pt>
                <c:pt idx="31322">
                  <c:v>3.3946907520290002</c:v>
                </c:pt>
                <c:pt idx="31323">
                  <c:v>3.3947114944460002</c:v>
                </c:pt>
                <c:pt idx="31324">
                  <c:v>3.3947775363920001</c:v>
                </c:pt>
                <c:pt idx="31325">
                  <c:v>3.3948237895969999</c:v>
                </c:pt>
                <c:pt idx="31326">
                  <c:v>3.394876718521</c:v>
                </c:pt>
                <c:pt idx="31327">
                  <c:v>3.3949334621429998</c:v>
                </c:pt>
                <c:pt idx="31328">
                  <c:v>3.394989728928</c:v>
                </c:pt>
                <c:pt idx="31329">
                  <c:v>3.3950431346890002</c:v>
                </c:pt>
                <c:pt idx="31330">
                  <c:v>3.395103216171</c:v>
                </c:pt>
                <c:pt idx="31331">
                  <c:v>3.39515542984</c:v>
                </c:pt>
                <c:pt idx="31332">
                  <c:v>3.3952360153200001</c:v>
                </c:pt>
                <c:pt idx="31333">
                  <c:v>3.395316123962</c:v>
                </c:pt>
                <c:pt idx="31334">
                  <c:v>3.3954703807829998</c:v>
                </c:pt>
                <c:pt idx="31335">
                  <c:v>3.395655870438</c:v>
                </c:pt>
                <c:pt idx="31336">
                  <c:v>3.3957383632660001</c:v>
                </c:pt>
                <c:pt idx="31337">
                  <c:v>3.395790100098</c:v>
                </c:pt>
                <c:pt idx="31338">
                  <c:v>3.3958439826969999</c:v>
                </c:pt>
                <c:pt idx="31339">
                  <c:v>3.3959090709690001</c:v>
                </c:pt>
                <c:pt idx="31340">
                  <c:v>3.3960011005399999</c:v>
                </c:pt>
                <c:pt idx="31341">
                  <c:v>3.3961236476900001</c:v>
                </c:pt>
                <c:pt idx="31342">
                  <c:v>3.3962428569790002</c:v>
                </c:pt>
                <c:pt idx="31343">
                  <c:v>3.3966002464290002</c:v>
                </c:pt>
                <c:pt idx="31344">
                  <c:v>3.3968589305879999</c:v>
                </c:pt>
                <c:pt idx="31345">
                  <c:v>3.3970143795009999</c:v>
                </c:pt>
                <c:pt idx="31346">
                  <c:v>3.397178649902</c:v>
                </c:pt>
                <c:pt idx="31347">
                  <c:v>3.3972668647769999</c:v>
                </c:pt>
                <c:pt idx="31348">
                  <c:v>3.3973751068119999</c:v>
                </c:pt>
                <c:pt idx="31349">
                  <c:v>3.3974373340609998</c:v>
                </c:pt>
                <c:pt idx="31350">
                  <c:v>3.3975026607509999</c:v>
                </c:pt>
                <c:pt idx="31351">
                  <c:v>3.3975732326510002</c:v>
                </c:pt>
                <c:pt idx="31352">
                  <c:v>3.397650957108</c:v>
                </c:pt>
                <c:pt idx="31353">
                  <c:v>3.3977282047270001</c:v>
                </c:pt>
                <c:pt idx="31354">
                  <c:v>3.3978085517880001</c:v>
                </c:pt>
                <c:pt idx="31355">
                  <c:v>3.3978891372679998</c:v>
                </c:pt>
                <c:pt idx="31356">
                  <c:v>3.3979747295379998</c:v>
                </c:pt>
                <c:pt idx="31357">
                  <c:v>3.3980672359469999</c:v>
                </c:pt>
                <c:pt idx="31358">
                  <c:v>3.3981609344480002</c:v>
                </c:pt>
                <c:pt idx="31359">
                  <c:v>3.3982551097870002</c:v>
                </c:pt>
                <c:pt idx="31360">
                  <c:v>3.3983495235440002</c:v>
                </c:pt>
                <c:pt idx="31361">
                  <c:v>3.3984401226040002</c:v>
                </c:pt>
                <c:pt idx="31362">
                  <c:v>3.3985273838040002</c:v>
                </c:pt>
                <c:pt idx="31363">
                  <c:v>3.3986103534700001</c:v>
                </c:pt>
                <c:pt idx="31364">
                  <c:v>3.3986926078800002</c:v>
                </c:pt>
                <c:pt idx="31365">
                  <c:v>3.3987765312190001</c:v>
                </c:pt>
                <c:pt idx="31366">
                  <c:v>3.3988566398620002</c:v>
                </c:pt>
                <c:pt idx="31367">
                  <c:v>3.3989191055300001</c:v>
                </c:pt>
                <c:pt idx="31368">
                  <c:v>3.398976564407</c:v>
                </c:pt>
                <c:pt idx="31369">
                  <c:v>3.3990294933320002</c:v>
                </c:pt>
                <c:pt idx="31370">
                  <c:v>3.3990812301640001</c:v>
                </c:pt>
                <c:pt idx="31371">
                  <c:v>3.3991291522979998</c:v>
                </c:pt>
                <c:pt idx="31372">
                  <c:v>3.3992085456850001</c:v>
                </c:pt>
                <c:pt idx="31373">
                  <c:v>3.399367332458</c:v>
                </c:pt>
                <c:pt idx="31374">
                  <c:v>3.3995110988619999</c:v>
                </c:pt>
                <c:pt idx="31375">
                  <c:v>3.399602413177</c:v>
                </c:pt>
                <c:pt idx="31376">
                  <c:v>3.3996682167049999</c:v>
                </c:pt>
                <c:pt idx="31377">
                  <c:v>3.399736642838</c:v>
                </c:pt>
                <c:pt idx="31378">
                  <c:v>3.399792432785</c:v>
                </c:pt>
                <c:pt idx="31379">
                  <c:v>3.3998322486879999</c:v>
                </c:pt>
                <c:pt idx="31380">
                  <c:v>3.399870872498</c:v>
                </c:pt>
                <c:pt idx="31381">
                  <c:v>3.3999202251430001</c:v>
                </c:pt>
                <c:pt idx="31382">
                  <c:v>3.399954795837</c:v>
                </c:pt>
                <c:pt idx="31383">
                  <c:v>3.3999869823459998</c:v>
                </c:pt>
                <c:pt idx="31384">
                  <c:v>3.4000182151790002</c:v>
                </c:pt>
                <c:pt idx="31385">
                  <c:v>3.4000530242920002</c:v>
                </c:pt>
                <c:pt idx="31386">
                  <c:v>3.4000883102419999</c:v>
                </c:pt>
                <c:pt idx="31387">
                  <c:v>3.4001302719119999</c:v>
                </c:pt>
                <c:pt idx="31388">
                  <c:v>3.4002015590669998</c:v>
                </c:pt>
                <c:pt idx="31389">
                  <c:v>3.400465488434</c:v>
                </c:pt>
                <c:pt idx="31390">
                  <c:v>3.4005696773529999</c:v>
                </c:pt>
                <c:pt idx="31391">
                  <c:v>3.4006383419040001</c:v>
                </c:pt>
                <c:pt idx="31392">
                  <c:v>3.400734186172</c:v>
                </c:pt>
                <c:pt idx="31393">
                  <c:v>3.400805711746</c:v>
                </c:pt>
                <c:pt idx="31394">
                  <c:v>3.4008550643920001</c:v>
                </c:pt>
                <c:pt idx="31395">
                  <c:v>3.4009003639220001</c:v>
                </c:pt>
                <c:pt idx="31396">
                  <c:v>3.4009470939640001</c:v>
                </c:pt>
                <c:pt idx="31397">
                  <c:v>3.4009890556340001</c:v>
                </c:pt>
                <c:pt idx="31398">
                  <c:v>3.4010295867920002</c:v>
                </c:pt>
                <c:pt idx="31399">
                  <c:v>3.4010715484620002</c:v>
                </c:pt>
                <c:pt idx="31400">
                  <c:v>3.4010927677149998</c:v>
                </c:pt>
                <c:pt idx="31401">
                  <c:v>3.4011306762700002</c:v>
                </c:pt>
                <c:pt idx="31402">
                  <c:v>3.4011733531949999</c:v>
                </c:pt>
                <c:pt idx="31403">
                  <c:v>3.4012203216549999</c:v>
                </c:pt>
                <c:pt idx="31404">
                  <c:v>3.401258945465</c:v>
                </c:pt>
                <c:pt idx="31405">
                  <c:v>3.4013004302979999</c:v>
                </c:pt>
                <c:pt idx="31406">
                  <c:v>3.4013509750369999</c:v>
                </c:pt>
                <c:pt idx="31407">
                  <c:v>3.4014341831210002</c:v>
                </c:pt>
                <c:pt idx="31408">
                  <c:v>3.4017903804779999</c:v>
                </c:pt>
                <c:pt idx="31409">
                  <c:v>3.402158975601</c:v>
                </c:pt>
                <c:pt idx="31410">
                  <c:v>3.4023480415340002</c:v>
                </c:pt>
                <c:pt idx="31411">
                  <c:v>3.4025266170499999</c:v>
                </c:pt>
                <c:pt idx="31412">
                  <c:v>3.4026095867159998</c:v>
                </c:pt>
                <c:pt idx="31413">
                  <c:v>3.4026658534999998</c:v>
                </c:pt>
                <c:pt idx="31414">
                  <c:v>3.4027190208440001</c:v>
                </c:pt>
                <c:pt idx="31415">
                  <c:v>3.4027707576749999</c:v>
                </c:pt>
                <c:pt idx="31416">
                  <c:v>3.402818202972</c:v>
                </c:pt>
                <c:pt idx="31417">
                  <c:v>3.4028923511509999</c:v>
                </c:pt>
                <c:pt idx="31418">
                  <c:v>3.402973175049</c:v>
                </c:pt>
                <c:pt idx="31419">
                  <c:v>3.4032518863679999</c:v>
                </c:pt>
                <c:pt idx="31420">
                  <c:v>3.4033317565919998</c:v>
                </c:pt>
                <c:pt idx="31421">
                  <c:v>3.4034268856050001</c:v>
                </c:pt>
                <c:pt idx="31422">
                  <c:v>3.4034757614140001</c:v>
                </c:pt>
                <c:pt idx="31423">
                  <c:v>3.4035308361049998</c:v>
                </c:pt>
                <c:pt idx="31424">
                  <c:v>3.4035842418670001</c:v>
                </c:pt>
                <c:pt idx="31425">
                  <c:v>3.4036397933960001</c:v>
                </c:pt>
                <c:pt idx="31426">
                  <c:v>3.4037463665010002</c:v>
                </c:pt>
                <c:pt idx="31427">
                  <c:v>3.4038004875180001</c:v>
                </c:pt>
                <c:pt idx="31428">
                  <c:v>3.4038529396060002</c:v>
                </c:pt>
                <c:pt idx="31429">
                  <c:v>3.403904676437</c:v>
                </c:pt>
                <c:pt idx="31430">
                  <c:v>3.404001951218</c:v>
                </c:pt>
                <c:pt idx="31431">
                  <c:v>3.4043633937840001</c:v>
                </c:pt>
                <c:pt idx="31432">
                  <c:v>3.4044618606569998</c:v>
                </c:pt>
                <c:pt idx="31433">
                  <c:v>3.4045488834380002</c:v>
                </c:pt>
                <c:pt idx="31434">
                  <c:v>3.404635190964</c:v>
                </c:pt>
                <c:pt idx="31435">
                  <c:v>3.4047238826749999</c:v>
                </c:pt>
                <c:pt idx="31436">
                  <c:v>3.4048471450809998</c:v>
                </c:pt>
                <c:pt idx="31437">
                  <c:v>3.4050092697140002</c:v>
                </c:pt>
                <c:pt idx="31438">
                  <c:v>3.405058860779</c:v>
                </c:pt>
                <c:pt idx="31439">
                  <c:v>3.4051818847659998</c:v>
                </c:pt>
                <c:pt idx="31440">
                  <c:v>3.4054265022279999</c:v>
                </c:pt>
                <c:pt idx="31441">
                  <c:v>3.405503749847</c:v>
                </c:pt>
                <c:pt idx="31442">
                  <c:v>3.4055514335630002</c:v>
                </c:pt>
                <c:pt idx="31443">
                  <c:v>3.4056289196009999</c:v>
                </c:pt>
                <c:pt idx="31444">
                  <c:v>3.4056792259219999</c:v>
                </c:pt>
                <c:pt idx="31445">
                  <c:v>3.4057309627530001</c:v>
                </c:pt>
                <c:pt idx="31446">
                  <c:v>3.4058127403260001</c:v>
                </c:pt>
                <c:pt idx="31447">
                  <c:v>3.405867815018</c:v>
                </c:pt>
                <c:pt idx="31448">
                  <c:v>3.4059672355649999</c:v>
                </c:pt>
                <c:pt idx="31449">
                  <c:v>3.4060447216030001</c:v>
                </c:pt>
                <c:pt idx="31450">
                  <c:v>3.406098127365</c:v>
                </c:pt>
                <c:pt idx="31451">
                  <c:v>3.406152248383</c:v>
                </c:pt>
                <c:pt idx="31452">
                  <c:v>3.406230688095</c:v>
                </c:pt>
                <c:pt idx="31453">
                  <c:v>3.4062776565549999</c:v>
                </c:pt>
                <c:pt idx="31454">
                  <c:v>3.406330108643</c:v>
                </c:pt>
                <c:pt idx="31455">
                  <c:v>3.406375646591</c:v>
                </c:pt>
                <c:pt idx="31456">
                  <c:v>3.40642619133</c:v>
                </c:pt>
                <c:pt idx="31457">
                  <c:v>3.406480073929</c:v>
                </c:pt>
                <c:pt idx="31458">
                  <c:v>3.4065320491789999</c:v>
                </c:pt>
                <c:pt idx="31459">
                  <c:v>3.4065809249879999</c:v>
                </c:pt>
                <c:pt idx="31460">
                  <c:v>3.4066326618190002</c:v>
                </c:pt>
                <c:pt idx="31461">
                  <c:v>3.4066829681400002</c:v>
                </c:pt>
                <c:pt idx="31462">
                  <c:v>3.4067358970639998</c:v>
                </c:pt>
                <c:pt idx="31463">
                  <c:v>3.4068253040309999</c:v>
                </c:pt>
                <c:pt idx="31464">
                  <c:v>3.4069454669949999</c:v>
                </c:pt>
                <c:pt idx="31465">
                  <c:v>3.4071614742279999</c:v>
                </c:pt>
                <c:pt idx="31466">
                  <c:v>3.407282590866</c:v>
                </c:pt>
                <c:pt idx="31467">
                  <c:v>3.4074046611790001</c:v>
                </c:pt>
                <c:pt idx="31468">
                  <c:v>3.4075338840480001</c:v>
                </c:pt>
                <c:pt idx="31469">
                  <c:v>3.4078497886660002</c:v>
                </c:pt>
                <c:pt idx="31470">
                  <c:v>3.4080107212069999</c:v>
                </c:pt>
                <c:pt idx="31471">
                  <c:v>3.4080686569209999</c:v>
                </c:pt>
                <c:pt idx="31472">
                  <c:v>3.4081487655639999</c:v>
                </c:pt>
                <c:pt idx="31473">
                  <c:v>3.408243179321</c:v>
                </c:pt>
                <c:pt idx="31474">
                  <c:v>3.4083433151250002</c:v>
                </c:pt>
                <c:pt idx="31475">
                  <c:v>3.4084591865539999</c:v>
                </c:pt>
                <c:pt idx="31476">
                  <c:v>3.4085800647740001</c:v>
                </c:pt>
                <c:pt idx="31477">
                  <c:v>3.4087061882020002</c:v>
                </c:pt>
                <c:pt idx="31478">
                  <c:v>3.4088404178620002</c:v>
                </c:pt>
                <c:pt idx="31479">
                  <c:v>3.4089682102199999</c:v>
                </c:pt>
                <c:pt idx="31480">
                  <c:v>3.4090912342070001</c:v>
                </c:pt>
                <c:pt idx="31481">
                  <c:v>3.4092104434969999</c:v>
                </c:pt>
                <c:pt idx="31482">
                  <c:v>3.4093079566959998</c:v>
                </c:pt>
                <c:pt idx="31483">
                  <c:v>3.409392595291</c:v>
                </c:pt>
                <c:pt idx="31484">
                  <c:v>3.409476280212</c:v>
                </c:pt>
                <c:pt idx="31485">
                  <c:v>3.4095435142519999</c:v>
                </c:pt>
                <c:pt idx="31486">
                  <c:v>3.409612178802</c:v>
                </c:pt>
                <c:pt idx="31487">
                  <c:v>3.409680128098</c:v>
                </c:pt>
                <c:pt idx="31488">
                  <c:v>3.4097423553469999</c:v>
                </c:pt>
                <c:pt idx="31489">
                  <c:v>3.4098067283629998</c:v>
                </c:pt>
                <c:pt idx="31490">
                  <c:v>3.4098715782169999</c:v>
                </c:pt>
                <c:pt idx="31491">
                  <c:v>3.40993309021</c:v>
                </c:pt>
                <c:pt idx="31492">
                  <c:v>3.4099991321559999</c:v>
                </c:pt>
                <c:pt idx="31493">
                  <c:v>3.41006398201</c:v>
                </c:pt>
                <c:pt idx="31494">
                  <c:v>3.4101259708399998</c:v>
                </c:pt>
                <c:pt idx="31495">
                  <c:v>3.4101862907410001</c:v>
                </c:pt>
                <c:pt idx="31496">
                  <c:v>3.4102413654329999</c:v>
                </c:pt>
                <c:pt idx="31497">
                  <c:v>3.4102933406829998</c:v>
                </c:pt>
                <c:pt idx="31498">
                  <c:v>3.4103407859799999</c:v>
                </c:pt>
                <c:pt idx="31499">
                  <c:v>3.4104254245760002</c:v>
                </c:pt>
                <c:pt idx="31500">
                  <c:v>3.410529375076</c:v>
                </c:pt>
                <c:pt idx="31501">
                  <c:v>3.4107074737550001</c:v>
                </c:pt>
                <c:pt idx="31502">
                  <c:v>3.410771846771</c:v>
                </c:pt>
                <c:pt idx="31503">
                  <c:v>3.4108316898350002</c:v>
                </c:pt>
                <c:pt idx="31504">
                  <c:v>3.410897493362</c:v>
                </c:pt>
                <c:pt idx="31505">
                  <c:v>3.4109580516819999</c:v>
                </c:pt>
                <c:pt idx="31506">
                  <c:v>3.411010742188</c:v>
                </c:pt>
                <c:pt idx="31507">
                  <c:v>3.4110546112060001</c:v>
                </c:pt>
                <c:pt idx="31508">
                  <c:v>3.41108584404</c:v>
                </c:pt>
                <c:pt idx="31509">
                  <c:v>3.411117076874</c:v>
                </c:pt>
                <c:pt idx="31510">
                  <c:v>3.4111523628230001</c:v>
                </c:pt>
                <c:pt idx="31511">
                  <c:v>3.4111859798430002</c:v>
                </c:pt>
                <c:pt idx="31512">
                  <c:v>3.411227226257</c:v>
                </c:pt>
                <c:pt idx="31513">
                  <c:v>3.4112620353700001</c:v>
                </c:pt>
                <c:pt idx="31514">
                  <c:v>3.411320924759</c:v>
                </c:pt>
                <c:pt idx="31515">
                  <c:v>3.4113876819610001</c:v>
                </c:pt>
                <c:pt idx="31516">
                  <c:v>3.4114460945129998</c:v>
                </c:pt>
                <c:pt idx="31517">
                  <c:v>3.4114897251129999</c:v>
                </c:pt>
                <c:pt idx="31518">
                  <c:v>3.4115221500400001</c:v>
                </c:pt>
                <c:pt idx="31519">
                  <c:v>3.4115605354310001</c:v>
                </c:pt>
                <c:pt idx="31520">
                  <c:v>3.4116034507749999</c:v>
                </c:pt>
                <c:pt idx="31521">
                  <c:v>3.4116439819340001</c:v>
                </c:pt>
                <c:pt idx="31522">
                  <c:v>3.4116814136509999</c:v>
                </c:pt>
                <c:pt idx="31523">
                  <c:v>3.4117226600650001</c:v>
                </c:pt>
                <c:pt idx="31524">
                  <c:v>3.4117558002470001</c:v>
                </c:pt>
                <c:pt idx="31525">
                  <c:v>3.411783218384</c:v>
                </c:pt>
                <c:pt idx="31526">
                  <c:v>3.411818504333</c:v>
                </c:pt>
                <c:pt idx="31527">
                  <c:v>3.4118554592130002</c:v>
                </c:pt>
                <c:pt idx="31528">
                  <c:v>3.4118981361389999</c:v>
                </c:pt>
                <c:pt idx="31529">
                  <c:v>3.4119415283199999</c:v>
                </c:pt>
                <c:pt idx="31530">
                  <c:v>3.411989212036</c:v>
                </c:pt>
                <c:pt idx="31531">
                  <c:v>3.4120597839359998</c:v>
                </c:pt>
                <c:pt idx="31532">
                  <c:v>3.4121036529539999</c:v>
                </c:pt>
                <c:pt idx="31533">
                  <c:v>3.4121768474579999</c:v>
                </c:pt>
                <c:pt idx="31534">
                  <c:v>3.4122552871699998</c:v>
                </c:pt>
                <c:pt idx="31535">
                  <c:v>3.4124071598049999</c:v>
                </c:pt>
                <c:pt idx="31536">
                  <c:v>3.4127378463750002</c:v>
                </c:pt>
                <c:pt idx="31537">
                  <c:v>3.4128515720369998</c:v>
                </c:pt>
                <c:pt idx="31538">
                  <c:v>3.4130437374109999</c:v>
                </c:pt>
                <c:pt idx="31539">
                  <c:v>3.41313123703</c:v>
                </c:pt>
                <c:pt idx="31540">
                  <c:v>3.4132182598109999</c:v>
                </c:pt>
                <c:pt idx="31541">
                  <c:v>3.413314580917</c:v>
                </c:pt>
                <c:pt idx="31542">
                  <c:v>3.4133732318879999</c:v>
                </c:pt>
                <c:pt idx="31543">
                  <c:v>3.413427829742</c:v>
                </c:pt>
                <c:pt idx="31544">
                  <c:v>3.413525104523</c:v>
                </c:pt>
                <c:pt idx="31545">
                  <c:v>3.4136168956759998</c:v>
                </c:pt>
                <c:pt idx="31546">
                  <c:v>3.4137055873870001</c:v>
                </c:pt>
                <c:pt idx="31547">
                  <c:v>3.4138247966769999</c:v>
                </c:pt>
                <c:pt idx="31548">
                  <c:v>3.4139721393590001</c:v>
                </c:pt>
                <c:pt idx="31549">
                  <c:v>3.4141237735750001</c:v>
                </c:pt>
                <c:pt idx="31550">
                  <c:v>3.4143552780149999</c:v>
                </c:pt>
                <c:pt idx="31551">
                  <c:v>3.4146857261660002</c:v>
                </c:pt>
                <c:pt idx="31552">
                  <c:v>3.414737462997</c:v>
                </c:pt>
                <c:pt idx="31553">
                  <c:v>3.4147820472719999</c:v>
                </c:pt>
                <c:pt idx="31554">
                  <c:v>3.4148530960080001</c:v>
                </c:pt>
                <c:pt idx="31555">
                  <c:v>3.4148972034449998</c:v>
                </c:pt>
                <c:pt idx="31556">
                  <c:v>3.4149422645569998</c:v>
                </c:pt>
                <c:pt idx="31557">
                  <c:v>3.4149894714359998</c:v>
                </c:pt>
                <c:pt idx="31558">
                  <c:v>3.4150331020359999</c:v>
                </c:pt>
                <c:pt idx="31559">
                  <c:v>3.4150714874269998</c:v>
                </c:pt>
                <c:pt idx="31560">
                  <c:v>3.415113925934</c:v>
                </c:pt>
                <c:pt idx="31561">
                  <c:v>3.4151556491849999</c:v>
                </c:pt>
                <c:pt idx="31562">
                  <c:v>3.4152002334590001</c:v>
                </c:pt>
                <c:pt idx="31563">
                  <c:v>3.4152407646179999</c:v>
                </c:pt>
                <c:pt idx="31564">
                  <c:v>3.4152841567990002</c:v>
                </c:pt>
                <c:pt idx="31565">
                  <c:v>3.4153115749360001</c:v>
                </c:pt>
                <c:pt idx="31566">
                  <c:v>3.415359973907</c:v>
                </c:pt>
                <c:pt idx="31567">
                  <c:v>3.415403366089</c:v>
                </c:pt>
                <c:pt idx="31568">
                  <c:v>3.4154462814330002</c:v>
                </c:pt>
                <c:pt idx="31569">
                  <c:v>3.415492534637</c:v>
                </c:pt>
                <c:pt idx="31570">
                  <c:v>3.4155399799350001</c:v>
                </c:pt>
                <c:pt idx="31571">
                  <c:v>3.4156210422519999</c:v>
                </c:pt>
                <c:pt idx="31572">
                  <c:v>3.4157066345209999</c:v>
                </c:pt>
                <c:pt idx="31573">
                  <c:v>3.4157896041870002</c:v>
                </c:pt>
                <c:pt idx="31574">
                  <c:v>3.41583609581</c:v>
                </c:pt>
                <c:pt idx="31575">
                  <c:v>3.4158842563629999</c:v>
                </c:pt>
                <c:pt idx="31576">
                  <c:v>3.4159297943119999</c:v>
                </c:pt>
                <c:pt idx="31577">
                  <c:v>3.4159846305850001</c:v>
                </c:pt>
                <c:pt idx="31578">
                  <c:v>3.4163367748260001</c:v>
                </c:pt>
                <c:pt idx="31579">
                  <c:v>3.4165706634520001</c:v>
                </c:pt>
                <c:pt idx="31580">
                  <c:v>3.416741132736</c:v>
                </c:pt>
                <c:pt idx="31581">
                  <c:v>3.4168329238889998</c:v>
                </c:pt>
                <c:pt idx="31582">
                  <c:v>3.4168913364410001</c:v>
                </c:pt>
                <c:pt idx="31583">
                  <c:v>3.4169621467589999</c:v>
                </c:pt>
                <c:pt idx="31584">
                  <c:v>3.4170393943790001</c:v>
                </c:pt>
                <c:pt idx="31585">
                  <c:v>3.4171233177190001</c:v>
                </c:pt>
                <c:pt idx="31586">
                  <c:v>3.4172091484070002</c:v>
                </c:pt>
                <c:pt idx="31587">
                  <c:v>3.4173040390009999</c:v>
                </c:pt>
                <c:pt idx="31588">
                  <c:v>3.4174008369450002</c:v>
                </c:pt>
                <c:pt idx="31589">
                  <c:v>3.4175021648409998</c:v>
                </c:pt>
                <c:pt idx="31590">
                  <c:v>3.4175996780400002</c:v>
                </c:pt>
                <c:pt idx="31591">
                  <c:v>3.417698383331</c:v>
                </c:pt>
                <c:pt idx="31592">
                  <c:v>3.4177920818329999</c:v>
                </c:pt>
                <c:pt idx="31593">
                  <c:v>3.4178771972659998</c:v>
                </c:pt>
                <c:pt idx="31594">
                  <c:v>3.4179589748380002</c:v>
                </c:pt>
                <c:pt idx="31595">
                  <c:v>3.4180357456210002</c:v>
                </c:pt>
                <c:pt idx="31596">
                  <c:v>3.418109893799</c:v>
                </c:pt>
                <c:pt idx="31597">
                  <c:v>3.418179750443</c:v>
                </c:pt>
                <c:pt idx="31598">
                  <c:v>3.4182436466219999</c:v>
                </c:pt>
                <c:pt idx="31599">
                  <c:v>3.4183044433590002</c:v>
                </c:pt>
                <c:pt idx="31600">
                  <c:v>3.418375253677</c:v>
                </c:pt>
                <c:pt idx="31601">
                  <c:v>3.418444633484</c:v>
                </c:pt>
                <c:pt idx="31602">
                  <c:v>3.4185121059419998</c:v>
                </c:pt>
                <c:pt idx="31603">
                  <c:v>3.4185745716090001</c:v>
                </c:pt>
                <c:pt idx="31604">
                  <c:v>3.41863489151</c:v>
                </c:pt>
                <c:pt idx="31605">
                  <c:v>3.4186937808989999</c:v>
                </c:pt>
                <c:pt idx="31606">
                  <c:v>3.418746471405</c:v>
                </c:pt>
                <c:pt idx="31607">
                  <c:v>3.418798923492</c:v>
                </c:pt>
                <c:pt idx="31608">
                  <c:v>3.4188470840449998</c:v>
                </c:pt>
                <c:pt idx="31609">
                  <c:v>3.4188966751100001</c:v>
                </c:pt>
                <c:pt idx="31610">
                  <c:v>3.4189686775210002</c:v>
                </c:pt>
                <c:pt idx="31611">
                  <c:v>3.4191188812259998</c:v>
                </c:pt>
                <c:pt idx="31612">
                  <c:v>3.419182538986</c:v>
                </c:pt>
                <c:pt idx="31613">
                  <c:v>3.419245481491</c:v>
                </c:pt>
                <c:pt idx="31614">
                  <c:v>3.4193024635309999</c:v>
                </c:pt>
                <c:pt idx="31615">
                  <c:v>3.4193599224089999</c:v>
                </c:pt>
                <c:pt idx="31616">
                  <c:v>3.4194188117979998</c:v>
                </c:pt>
                <c:pt idx="31617">
                  <c:v>3.419484138489</c:v>
                </c:pt>
                <c:pt idx="31618">
                  <c:v>3.4195475578310002</c:v>
                </c:pt>
                <c:pt idx="31619">
                  <c:v>3.4195845127109998</c:v>
                </c:pt>
                <c:pt idx="31620">
                  <c:v>3.4196174144740001</c:v>
                </c:pt>
                <c:pt idx="31621">
                  <c:v>3.4196531772609999</c:v>
                </c:pt>
                <c:pt idx="31622">
                  <c:v>3.4196841716769999</c:v>
                </c:pt>
                <c:pt idx="31623">
                  <c:v>3.4197154045099998</c:v>
                </c:pt>
                <c:pt idx="31624">
                  <c:v>3.4197521209719999</c:v>
                </c:pt>
                <c:pt idx="31625">
                  <c:v>3.4197874069209999</c:v>
                </c:pt>
                <c:pt idx="31626">
                  <c:v>3.419815540314</c:v>
                </c:pt>
                <c:pt idx="31627">
                  <c:v>3.4198496341709999</c:v>
                </c:pt>
                <c:pt idx="31628">
                  <c:v>3.4198813438419999</c:v>
                </c:pt>
                <c:pt idx="31629">
                  <c:v>3.4199426174159999</c:v>
                </c:pt>
                <c:pt idx="31630">
                  <c:v>3.4200155735019999</c:v>
                </c:pt>
                <c:pt idx="31631">
                  <c:v>3.4200863838200002</c:v>
                </c:pt>
                <c:pt idx="31632">
                  <c:v>3.4201509952550002</c:v>
                </c:pt>
                <c:pt idx="31633">
                  <c:v>3.4201908111570001</c:v>
                </c:pt>
                <c:pt idx="31634">
                  <c:v>3.42023062706</c:v>
                </c:pt>
                <c:pt idx="31635">
                  <c:v>3.4202754497529999</c:v>
                </c:pt>
                <c:pt idx="31636">
                  <c:v>3.4203448295590002</c:v>
                </c:pt>
                <c:pt idx="31637">
                  <c:v>3.4204246997830001</c:v>
                </c:pt>
                <c:pt idx="31638">
                  <c:v>3.4204757213589998</c:v>
                </c:pt>
                <c:pt idx="31639">
                  <c:v>3.420548200607</c:v>
                </c:pt>
                <c:pt idx="31640">
                  <c:v>3.420594930649</c:v>
                </c:pt>
                <c:pt idx="31641">
                  <c:v>3.42067360878</c:v>
                </c:pt>
                <c:pt idx="31642">
                  <c:v>3.4207646846770001</c:v>
                </c:pt>
                <c:pt idx="31643">
                  <c:v>3.4208538532260002</c:v>
                </c:pt>
                <c:pt idx="31644">
                  <c:v>3.4210059642789998</c:v>
                </c:pt>
                <c:pt idx="31645">
                  <c:v>3.4211239814760002</c:v>
                </c:pt>
                <c:pt idx="31646">
                  <c:v>3.4212007522580001</c:v>
                </c:pt>
                <c:pt idx="31647">
                  <c:v>3.421275138855</c:v>
                </c:pt>
                <c:pt idx="31648">
                  <c:v>3.4213206768040001</c:v>
                </c:pt>
                <c:pt idx="31649">
                  <c:v>3.4213652610779999</c:v>
                </c:pt>
                <c:pt idx="31650">
                  <c:v>3.421417951584</c:v>
                </c:pt>
                <c:pt idx="31651">
                  <c:v>3.4214918613430001</c:v>
                </c:pt>
                <c:pt idx="31652">
                  <c:v>3.4215376377109998</c:v>
                </c:pt>
                <c:pt idx="31653">
                  <c:v>3.4215896129610002</c:v>
                </c:pt>
                <c:pt idx="31654">
                  <c:v>3.4216346740720001</c:v>
                </c:pt>
                <c:pt idx="31655">
                  <c:v>3.4216840267180002</c:v>
                </c:pt>
                <c:pt idx="31656">
                  <c:v>3.4217340946200001</c:v>
                </c:pt>
                <c:pt idx="31657">
                  <c:v>3.4217841625209999</c:v>
                </c:pt>
                <c:pt idx="31658">
                  <c:v>3.4218358993529998</c:v>
                </c:pt>
                <c:pt idx="31659">
                  <c:v>3.4218831062319999</c:v>
                </c:pt>
                <c:pt idx="31660">
                  <c:v>3.4219286441799999</c:v>
                </c:pt>
                <c:pt idx="31661">
                  <c:v>3.4219822883609998</c:v>
                </c:pt>
                <c:pt idx="31662">
                  <c:v>3.4220659732819998</c:v>
                </c:pt>
                <c:pt idx="31663">
                  <c:v>3.4223148822780001</c:v>
                </c:pt>
                <c:pt idx="31664">
                  <c:v>3.422535896301</c:v>
                </c:pt>
                <c:pt idx="31665">
                  <c:v>3.4226138591769999</c:v>
                </c:pt>
                <c:pt idx="31666">
                  <c:v>3.42267537117</c:v>
                </c:pt>
                <c:pt idx="31667">
                  <c:v>3.4227237701419999</c:v>
                </c:pt>
                <c:pt idx="31668">
                  <c:v>3.4230978488920001</c:v>
                </c:pt>
                <c:pt idx="31669">
                  <c:v>3.4231989383700001</c:v>
                </c:pt>
                <c:pt idx="31670">
                  <c:v>3.4233090877530001</c:v>
                </c:pt>
                <c:pt idx="31671">
                  <c:v>3.4233744144439999</c:v>
                </c:pt>
                <c:pt idx="31672">
                  <c:v>3.423446178436</c:v>
                </c:pt>
                <c:pt idx="31673">
                  <c:v>3.4235260486599999</c:v>
                </c:pt>
                <c:pt idx="31674">
                  <c:v>3.4236214160920002</c:v>
                </c:pt>
                <c:pt idx="31675">
                  <c:v>3.4237241745000002</c:v>
                </c:pt>
                <c:pt idx="31676">
                  <c:v>3.4238269329070001</c:v>
                </c:pt>
                <c:pt idx="31677">
                  <c:v>3.423929214478</c:v>
                </c:pt>
                <c:pt idx="31678">
                  <c:v>3.424030303955</c:v>
                </c:pt>
                <c:pt idx="31679">
                  <c:v>3.4241344928739998</c:v>
                </c:pt>
                <c:pt idx="31680">
                  <c:v>3.4242382049560001</c:v>
                </c:pt>
                <c:pt idx="31681">
                  <c:v>3.424335718155</c:v>
                </c:pt>
                <c:pt idx="31682">
                  <c:v>3.4244291782379999</c:v>
                </c:pt>
                <c:pt idx="31683">
                  <c:v>3.4245145320889998</c:v>
                </c:pt>
                <c:pt idx="31684">
                  <c:v>3.4245898723599999</c:v>
                </c:pt>
                <c:pt idx="31685">
                  <c:v>3.4246609210969998</c:v>
                </c:pt>
                <c:pt idx="31686">
                  <c:v>3.4247269630430002</c:v>
                </c:pt>
                <c:pt idx="31687">
                  <c:v>3.4247968196869998</c:v>
                </c:pt>
                <c:pt idx="31688">
                  <c:v>3.4248642921450001</c:v>
                </c:pt>
                <c:pt idx="31689">
                  <c:v>3.4249224662779998</c:v>
                </c:pt>
                <c:pt idx="31690">
                  <c:v>3.4250328540799999</c:v>
                </c:pt>
                <c:pt idx="31691">
                  <c:v>3.425130844116</c:v>
                </c:pt>
                <c:pt idx="31692">
                  <c:v>3.425210952759</c:v>
                </c:pt>
                <c:pt idx="31693">
                  <c:v>3.4255223274229998</c:v>
                </c:pt>
                <c:pt idx="31694">
                  <c:v>3.4256217479709998</c:v>
                </c:pt>
                <c:pt idx="31695">
                  <c:v>3.4256658554079999</c:v>
                </c:pt>
                <c:pt idx="31696">
                  <c:v>3.4257016181950002</c:v>
                </c:pt>
                <c:pt idx="31697">
                  <c:v>3.4257366657260002</c:v>
                </c:pt>
                <c:pt idx="31698">
                  <c:v>3.4257717132569998</c:v>
                </c:pt>
                <c:pt idx="31699">
                  <c:v>3.4258246421809999</c:v>
                </c:pt>
                <c:pt idx="31700">
                  <c:v>3.4258642196659999</c:v>
                </c:pt>
                <c:pt idx="31701">
                  <c:v>3.4259161949160002</c:v>
                </c:pt>
                <c:pt idx="31702">
                  <c:v>3.4259555339809999</c:v>
                </c:pt>
                <c:pt idx="31703">
                  <c:v>3.4259943962100001</c:v>
                </c:pt>
                <c:pt idx="31704">
                  <c:v>3.4260351657869998</c:v>
                </c:pt>
                <c:pt idx="31705">
                  <c:v>3.4261095523830001</c:v>
                </c:pt>
                <c:pt idx="31706">
                  <c:v>3.4263803958889998</c:v>
                </c:pt>
                <c:pt idx="31707">
                  <c:v>3.4265158176420001</c:v>
                </c:pt>
                <c:pt idx="31708">
                  <c:v>3.4265837669370001</c:v>
                </c:pt>
                <c:pt idx="31709">
                  <c:v>3.4266283512119999</c:v>
                </c:pt>
                <c:pt idx="31710">
                  <c:v>3.4266695976260002</c:v>
                </c:pt>
                <c:pt idx="31711">
                  <c:v>3.4267058372500001</c:v>
                </c:pt>
                <c:pt idx="31712">
                  <c:v>3.426749229431</c:v>
                </c:pt>
                <c:pt idx="31713">
                  <c:v>3.426794528961</c:v>
                </c:pt>
                <c:pt idx="31714">
                  <c:v>3.4268331527710001</c:v>
                </c:pt>
                <c:pt idx="31715">
                  <c:v>3.4268789291380002</c:v>
                </c:pt>
                <c:pt idx="31716">
                  <c:v>3.4269242286680002</c:v>
                </c:pt>
                <c:pt idx="31717">
                  <c:v>3.4269642829900002</c:v>
                </c:pt>
                <c:pt idx="31718">
                  <c:v>3.4270069599149999</c:v>
                </c:pt>
                <c:pt idx="31719">
                  <c:v>3.427048683167</c:v>
                </c:pt>
                <c:pt idx="31720">
                  <c:v>3.427090883255</c:v>
                </c:pt>
                <c:pt idx="31721">
                  <c:v>3.427137851715</c:v>
                </c:pt>
                <c:pt idx="31722">
                  <c:v>3.4271740913389999</c:v>
                </c:pt>
                <c:pt idx="31723">
                  <c:v>3.4272172451020002</c:v>
                </c:pt>
                <c:pt idx="31724">
                  <c:v>3.427263498306</c:v>
                </c:pt>
                <c:pt idx="31725">
                  <c:v>3.4273009300230002</c:v>
                </c:pt>
                <c:pt idx="31726">
                  <c:v>3.4273400306699999</c:v>
                </c:pt>
                <c:pt idx="31727">
                  <c:v>3.4273653030400002</c:v>
                </c:pt>
                <c:pt idx="31728">
                  <c:v>3.427406549454</c:v>
                </c:pt>
                <c:pt idx="31729">
                  <c:v>3.4274542331700002</c:v>
                </c:pt>
                <c:pt idx="31730">
                  <c:v>3.427544116974</c:v>
                </c:pt>
                <c:pt idx="31731">
                  <c:v>3.427832126617</c:v>
                </c:pt>
                <c:pt idx="31732">
                  <c:v>3.4278817176819998</c:v>
                </c:pt>
                <c:pt idx="31733">
                  <c:v>3.4279847145079998</c:v>
                </c:pt>
                <c:pt idx="31734">
                  <c:v>3.428041219711</c:v>
                </c:pt>
                <c:pt idx="31735">
                  <c:v>3.428097248077</c:v>
                </c:pt>
                <c:pt idx="31736">
                  <c:v>3.4282078742979998</c:v>
                </c:pt>
                <c:pt idx="31737">
                  <c:v>3.4283146858219999</c:v>
                </c:pt>
                <c:pt idx="31738">
                  <c:v>3.4284019470209999</c:v>
                </c:pt>
                <c:pt idx="31739">
                  <c:v>3.4285285472870002</c:v>
                </c:pt>
                <c:pt idx="31740">
                  <c:v>3.428606510162</c:v>
                </c:pt>
                <c:pt idx="31741">
                  <c:v>3.4287238121030001</c:v>
                </c:pt>
                <c:pt idx="31742">
                  <c:v>3.4290273189540001</c:v>
                </c:pt>
                <c:pt idx="31743">
                  <c:v>3.4292972087860001</c:v>
                </c:pt>
                <c:pt idx="31744">
                  <c:v>3.4293498992920002</c:v>
                </c:pt>
                <c:pt idx="31745">
                  <c:v>3.429699897766</c:v>
                </c:pt>
                <c:pt idx="31746">
                  <c:v>3.430006504059</c:v>
                </c:pt>
                <c:pt idx="31747">
                  <c:v>3.430104255676</c:v>
                </c:pt>
                <c:pt idx="31748">
                  <c:v>3.4301469326020002</c:v>
                </c:pt>
                <c:pt idx="31749">
                  <c:v>3.4304714202879998</c:v>
                </c:pt>
                <c:pt idx="31750">
                  <c:v>3.4305567741390002</c:v>
                </c:pt>
                <c:pt idx="31751">
                  <c:v>3.4307909011839999</c:v>
                </c:pt>
                <c:pt idx="31752">
                  <c:v>3.4309442043299998</c:v>
                </c:pt>
                <c:pt idx="31753">
                  <c:v>3.4310691356660001</c:v>
                </c:pt>
                <c:pt idx="31754">
                  <c:v>3.431157827377</c:v>
                </c:pt>
                <c:pt idx="31755">
                  <c:v>3.4312453269960002</c:v>
                </c:pt>
                <c:pt idx="31756">
                  <c:v>3.4313344955440002</c:v>
                </c:pt>
                <c:pt idx="31757">
                  <c:v>3.4314229488370001</c:v>
                </c:pt>
                <c:pt idx="31758">
                  <c:v>3.431471586227</c:v>
                </c:pt>
                <c:pt idx="31759">
                  <c:v>3.4315211772919998</c:v>
                </c:pt>
                <c:pt idx="31760">
                  <c:v>3.4315757751459999</c:v>
                </c:pt>
                <c:pt idx="31761">
                  <c:v>3.4316332340239999</c:v>
                </c:pt>
                <c:pt idx="31762">
                  <c:v>3.4316940307619999</c:v>
                </c:pt>
                <c:pt idx="31763">
                  <c:v>3.4317586421969999</c:v>
                </c:pt>
                <c:pt idx="31764">
                  <c:v>3.4318203926090001</c:v>
                </c:pt>
                <c:pt idx="31765">
                  <c:v>3.4318866729740001</c:v>
                </c:pt>
                <c:pt idx="31766">
                  <c:v>3.4319496154790001</c:v>
                </c:pt>
                <c:pt idx="31767">
                  <c:v>3.4320092201230001</c:v>
                </c:pt>
                <c:pt idx="31768">
                  <c:v>3.432064294815</c:v>
                </c:pt>
                <c:pt idx="31769">
                  <c:v>3.4321208000180001</c:v>
                </c:pt>
                <c:pt idx="31770">
                  <c:v>3.4322168827059998</c:v>
                </c:pt>
                <c:pt idx="31771">
                  <c:v>3.432561397552</c:v>
                </c:pt>
                <c:pt idx="31772">
                  <c:v>3.4326388835909998</c:v>
                </c:pt>
                <c:pt idx="31773">
                  <c:v>3.4327387809749998</c:v>
                </c:pt>
                <c:pt idx="31774">
                  <c:v>3.432899475098</c:v>
                </c:pt>
                <c:pt idx="31775">
                  <c:v>3.4332096576689999</c:v>
                </c:pt>
                <c:pt idx="31776">
                  <c:v>3.4333155155180002</c:v>
                </c:pt>
                <c:pt idx="31777">
                  <c:v>3.433396577835</c:v>
                </c:pt>
                <c:pt idx="31778">
                  <c:v>3.4334654808040002</c:v>
                </c:pt>
                <c:pt idx="31779">
                  <c:v>3.4335496425629999</c:v>
                </c:pt>
                <c:pt idx="31780">
                  <c:v>3.433618068695</c:v>
                </c:pt>
                <c:pt idx="31781">
                  <c:v>3.4336683750149999</c:v>
                </c:pt>
                <c:pt idx="31782">
                  <c:v>3.4337189197539999</c:v>
                </c:pt>
                <c:pt idx="31783">
                  <c:v>3.4337608814239999</c:v>
                </c:pt>
                <c:pt idx="31784">
                  <c:v>3.4338037967680002</c:v>
                </c:pt>
                <c:pt idx="31785">
                  <c:v>3.4338498115539999</c:v>
                </c:pt>
                <c:pt idx="31786">
                  <c:v>3.4339692592620001</c:v>
                </c:pt>
                <c:pt idx="31787">
                  <c:v>3.4340519905089999</c:v>
                </c:pt>
                <c:pt idx="31788">
                  <c:v>3.4341068267820001</c:v>
                </c:pt>
                <c:pt idx="31789">
                  <c:v>3.4341619014739999</c:v>
                </c:pt>
                <c:pt idx="31790">
                  <c:v>3.4342195987699999</c:v>
                </c:pt>
                <c:pt idx="31791">
                  <c:v>3.4342730045319998</c:v>
                </c:pt>
                <c:pt idx="31792">
                  <c:v>3.4343259334559999</c:v>
                </c:pt>
                <c:pt idx="31793">
                  <c:v>3.4343810081480002</c:v>
                </c:pt>
                <c:pt idx="31794">
                  <c:v>3.4344382286070001</c:v>
                </c:pt>
                <c:pt idx="31795">
                  <c:v>3.4344925880430002</c:v>
                </c:pt>
                <c:pt idx="31796">
                  <c:v>3.4345865249630001</c:v>
                </c:pt>
                <c:pt idx="31797">
                  <c:v>3.434932947159</c:v>
                </c:pt>
                <c:pt idx="31798">
                  <c:v>3.435262680054</c:v>
                </c:pt>
                <c:pt idx="31799">
                  <c:v>3.4354333877559999</c:v>
                </c:pt>
                <c:pt idx="31800">
                  <c:v>3.4355204105379999</c:v>
                </c:pt>
                <c:pt idx="31801">
                  <c:v>3.4355986118319999</c:v>
                </c:pt>
                <c:pt idx="31802">
                  <c:v>3.43568110466</c:v>
                </c:pt>
                <c:pt idx="31803">
                  <c:v>3.4357566833500002</c:v>
                </c:pt>
                <c:pt idx="31804">
                  <c:v>3.435806512833</c:v>
                </c:pt>
                <c:pt idx="31805">
                  <c:v>3.4358863830569999</c:v>
                </c:pt>
                <c:pt idx="31806">
                  <c:v>3.4359571933750002</c:v>
                </c:pt>
                <c:pt idx="31807">
                  <c:v>3.4360270500180001</c:v>
                </c:pt>
                <c:pt idx="31808">
                  <c:v>3.4360761642459998</c:v>
                </c:pt>
                <c:pt idx="31809">
                  <c:v>3.4361577034000002</c:v>
                </c:pt>
                <c:pt idx="31810">
                  <c:v>3.4362406730649999</c:v>
                </c:pt>
                <c:pt idx="31811">
                  <c:v>3.436326026917</c:v>
                </c:pt>
                <c:pt idx="31812">
                  <c:v>3.436404943466</c:v>
                </c:pt>
                <c:pt idx="31813">
                  <c:v>3.4364929199219998</c:v>
                </c:pt>
                <c:pt idx="31814">
                  <c:v>3.4365735054019999</c:v>
                </c:pt>
                <c:pt idx="31815">
                  <c:v>3.4366412162779998</c:v>
                </c:pt>
                <c:pt idx="31816">
                  <c:v>3.4366915225980001</c:v>
                </c:pt>
                <c:pt idx="31817">
                  <c:v>3.4367716312410002</c:v>
                </c:pt>
                <c:pt idx="31818">
                  <c:v>3.4368925094599998</c:v>
                </c:pt>
                <c:pt idx="31819">
                  <c:v>3.437036037445</c:v>
                </c:pt>
                <c:pt idx="31820">
                  <c:v>3.437395334244</c:v>
                </c:pt>
                <c:pt idx="31821">
                  <c:v>3.437485933304</c:v>
                </c:pt>
                <c:pt idx="31822">
                  <c:v>3.437578439713</c:v>
                </c:pt>
                <c:pt idx="31823">
                  <c:v>3.4376361370090001</c:v>
                </c:pt>
                <c:pt idx="31824">
                  <c:v>3.4377036094669999</c:v>
                </c:pt>
                <c:pt idx="31825">
                  <c:v>3.4377777576450002</c:v>
                </c:pt>
                <c:pt idx="31826">
                  <c:v>3.4378583431240002</c:v>
                </c:pt>
                <c:pt idx="31827">
                  <c:v>3.4379432201390001</c:v>
                </c:pt>
                <c:pt idx="31828">
                  <c:v>3.438028335571</c:v>
                </c:pt>
                <c:pt idx="31829">
                  <c:v>3.4381144046780001</c:v>
                </c:pt>
                <c:pt idx="31830">
                  <c:v>3.4382033348080001</c:v>
                </c:pt>
                <c:pt idx="31831">
                  <c:v>3.438295125961</c:v>
                </c:pt>
                <c:pt idx="31832">
                  <c:v>3.4383828639980001</c:v>
                </c:pt>
                <c:pt idx="31833">
                  <c:v>3.438471078873</c:v>
                </c:pt>
                <c:pt idx="31834">
                  <c:v>3.4385604858400001</c:v>
                </c:pt>
                <c:pt idx="31835">
                  <c:v>3.438645601273</c:v>
                </c:pt>
                <c:pt idx="31836">
                  <c:v>3.4387257099149999</c:v>
                </c:pt>
                <c:pt idx="31837">
                  <c:v>3.4387979507450002</c:v>
                </c:pt>
                <c:pt idx="31838">
                  <c:v>3.4388718605039998</c:v>
                </c:pt>
                <c:pt idx="31839">
                  <c:v>3.4389395713809998</c:v>
                </c:pt>
                <c:pt idx="31840">
                  <c:v>3.439001560211</c:v>
                </c:pt>
                <c:pt idx="31841">
                  <c:v>3.4390664100650001</c:v>
                </c:pt>
                <c:pt idx="31842">
                  <c:v>3.439128637314</c:v>
                </c:pt>
                <c:pt idx="31843">
                  <c:v>3.4391822814939998</c:v>
                </c:pt>
                <c:pt idx="31844">
                  <c:v>3.43922829628</c:v>
                </c:pt>
                <c:pt idx="31845">
                  <c:v>3.4393138885500001</c:v>
                </c:pt>
                <c:pt idx="31846">
                  <c:v>3.439390420914</c:v>
                </c:pt>
                <c:pt idx="31847">
                  <c:v>3.4394721984859999</c:v>
                </c:pt>
                <c:pt idx="31848">
                  <c:v>3.4395515918730002</c:v>
                </c:pt>
                <c:pt idx="31849">
                  <c:v>3.4396274089809999</c:v>
                </c:pt>
                <c:pt idx="31850">
                  <c:v>3.4396908283230001</c:v>
                </c:pt>
                <c:pt idx="31851">
                  <c:v>3.439793348312</c:v>
                </c:pt>
                <c:pt idx="31852">
                  <c:v>3.4399452209470001</c:v>
                </c:pt>
                <c:pt idx="31853">
                  <c:v>3.4400312900540002</c:v>
                </c:pt>
                <c:pt idx="31854">
                  <c:v>3.4400916099550001</c:v>
                </c:pt>
                <c:pt idx="31855">
                  <c:v>3.4401283264160001</c:v>
                </c:pt>
                <c:pt idx="31856">
                  <c:v>3.4401657581329999</c:v>
                </c:pt>
                <c:pt idx="31857">
                  <c:v>3.4402017593380001</c:v>
                </c:pt>
                <c:pt idx="31858">
                  <c:v>3.4402391910549999</c:v>
                </c:pt>
                <c:pt idx="31859">
                  <c:v>3.440274477005</c:v>
                </c:pt>
                <c:pt idx="31860">
                  <c:v>3.440311193466</c:v>
                </c:pt>
                <c:pt idx="31861">
                  <c:v>3.4403729438780002</c:v>
                </c:pt>
                <c:pt idx="31862">
                  <c:v>3.440412521362</c:v>
                </c:pt>
                <c:pt idx="31863">
                  <c:v>3.4404687881470002</c:v>
                </c:pt>
                <c:pt idx="31864">
                  <c:v>3.4405016899110001</c:v>
                </c:pt>
                <c:pt idx="31865">
                  <c:v>3.4405286312099999</c:v>
                </c:pt>
                <c:pt idx="31866">
                  <c:v>3.4405596256259998</c:v>
                </c:pt>
                <c:pt idx="31867">
                  <c:v>3.4405922889710001</c:v>
                </c:pt>
                <c:pt idx="31868">
                  <c:v>3.4406251907350001</c:v>
                </c:pt>
                <c:pt idx="31869">
                  <c:v>3.440661668777</c:v>
                </c:pt>
                <c:pt idx="31870">
                  <c:v>3.4407010078429998</c:v>
                </c:pt>
                <c:pt idx="31871">
                  <c:v>3.4407420158390001</c:v>
                </c:pt>
                <c:pt idx="31872">
                  <c:v>3.4407856464390001</c:v>
                </c:pt>
                <c:pt idx="31873">
                  <c:v>3.4408504962920001</c:v>
                </c:pt>
                <c:pt idx="31874">
                  <c:v>3.4409155845639998</c:v>
                </c:pt>
                <c:pt idx="31875">
                  <c:v>3.4409866333010002</c:v>
                </c:pt>
                <c:pt idx="31876">
                  <c:v>3.441038370132</c:v>
                </c:pt>
                <c:pt idx="31877">
                  <c:v>3.4411189556120001</c:v>
                </c:pt>
                <c:pt idx="31878">
                  <c:v>3.441196918488</c:v>
                </c:pt>
                <c:pt idx="31879">
                  <c:v>3.4412469863889998</c:v>
                </c:pt>
                <c:pt idx="31880">
                  <c:v>3.4413161277770001</c:v>
                </c:pt>
                <c:pt idx="31881">
                  <c:v>3.4413652420040002</c:v>
                </c:pt>
                <c:pt idx="31882">
                  <c:v>3.4414138793950002</c:v>
                </c:pt>
                <c:pt idx="31883">
                  <c:v>3.4415280818939999</c:v>
                </c:pt>
                <c:pt idx="31884">
                  <c:v>3.441877365112</c:v>
                </c:pt>
                <c:pt idx="31885">
                  <c:v>3.4420642852780001</c:v>
                </c:pt>
                <c:pt idx="31886">
                  <c:v>3.4421405792240001</c:v>
                </c:pt>
                <c:pt idx="31887">
                  <c:v>3.4421901702879998</c:v>
                </c:pt>
                <c:pt idx="31888">
                  <c:v>3.4422445297239999</c:v>
                </c:pt>
                <c:pt idx="31889">
                  <c:v>3.4423036575319998</c:v>
                </c:pt>
                <c:pt idx="31890">
                  <c:v>3.4423632621769999</c:v>
                </c:pt>
                <c:pt idx="31891">
                  <c:v>3.4424514770510002</c:v>
                </c:pt>
                <c:pt idx="31892">
                  <c:v>3.4425246715550002</c:v>
                </c:pt>
                <c:pt idx="31893">
                  <c:v>3.442571163177</c:v>
                </c:pt>
                <c:pt idx="31894">
                  <c:v>3.4426133632660001</c:v>
                </c:pt>
                <c:pt idx="31895">
                  <c:v>3.4426610469819998</c:v>
                </c:pt>
                <c:pt idx="31896">
                  <c:v>3.442745447159</c:v>
                </c:pt>
                <c:pt idx="31897">
                  <c:v>3.4431006908419999</c:v>
                </c:pt>
                <c:pt idx="31898">
                  <c:v>3.4432640075680001</c:v>
                </c:pt>
                <c:pt idx="31899">
                  <c:v>3.4433534145359999</c:v>
                </c:pt>
                <c:pt idx="31900">
                  <c:v>3.443547487259</c:v>
                </c:pt>
                <c:pt idx="31901">
                  <c:v>3.4436326026919999</c:v>
                </c:pt>
                <c:pt idx="31902">
                  <c:v>3.4437363147740001</c:v>
                </c:pt>
                <c:pt idx="31903">
                  <c:v>3.4437932968139999</c:v>
                </c:pt>
                <c:pt idx="31904">
                  <c:v>3.4438483715060002</c:v>
                </c:pt>
                <c:pt idx="31905">
                  <c:v>3.4439027309419998</c:v>
                </c:pt>
                <c:pt idx="31906">
                  <c:v>3.4439580440520001</c:v>
                </c:pt>
                <c:pt idx="31907">
                  <c:v>3.4440119266510001</c:v>
                </c:pt>
                <c:pt idx="31908">
                  <c:v>3.4440624713900001</c:v>
                </c:pt>
                <c:pt idx="31909">
                  <c:v>3.4441154003140002</c:v>
                </c:pt>
                <c:pt idx="31910">
                  <c:v>3.4442179203030001</c:v>
                </c:pt>
                <c:pt idx="31911">
                  <c:v>3.4443140029910002</c:v>
                </c:pt>
                <c:pt idx="31912">
                  <c:v>3.4443645477290001</c:v>
                </c:pt>
                <c:pt idx="31913">
                  <c:v>3.4444675445559998</c:v>
                </c:pt>
                <c:pt idx="31914">
                  <c:v>3.444526195526</c:v>
                </c:pt>
                <c:pt idx="31915">
                  <c:v>3.444593906403</c:v>
                </c:pt>
                <c:pt idx="31916">
                  <c:v>3.4446580409999998</c:v>
                </c:pt>
                <c:pt idx="31917">
                  <c:v>3.444728374481</c:v>
                </c:pt>
                <c:pt idx="31918">
                  <c:v>3.444796323776</c:v>
                </c:pt>
                <c:pt idx="31919">
                  <c:v>3.4448659420009999</c:v>
                </c:pt>
                <c:pt idx="31920">
                  <c:v>3.4449360370640001</c:v>
                </c:pt>
                <c:pt idx="31921">
                  <c:v>3.4449985027309999</c:v>
                </c:pt>
                <c:pt idx="31922">
                  <c:v>3.4450602531430001</c:v>
                </c:pt>
                <c:pt idx="31923">
                  <c:v>3.4451212883000002</c:v>
                </c:pt>
                <c:pt idx="31924">
                  <c:v>3.4451773166659998</c:v>
                </c:pt>
                <c:pt idx="31925">
                  <c:v>3.445230484009</c:v>
                </c:pt>
                <c:pt idx="31926">
                  <c:v>3.445327997208</c:v>
                </c:pt>
                <c:pt idx="31927">
                  <c:v>3.445495605469</c:v>
                </c:pt>
                <c:pt idx="31928">
                  <c:v>3.4457786083220001</c:v>
                </c:pt>
                <c:pt idx="31929">
                  <c:v>3.445856571198</c:v>
                </c:pt>
                <c:pt idx="31930">
                  <c:v>3.4459295272829999</c:v>
                </c:pt>
                <c:pt idx="31931">
                  <c:v>3.4459991455079999</c:v>
                </c:pt>
                <c:pt idx="31932">
                  <c:v>3.446060419083</c:v>
                </c:pt>
                <c:pt idx="31933">
                  <c:v>3.4461278915409999</c:v>
                </c:pt>
                <c:pt idx="31934">
                  <c:v>3.4461979866029999</c:v>
                </c:pt>
                <c:pt idx="31935">
                  <c:v>3.4462692737579999</c:v>
                </c:pt>
                <c:pt idx="31936">
                  <c:v>3.4463284015659998</c:v>
                </c:pt>
                <c:pt idx="31937">
                  <c:v>3.446391820908</c:v>
                </c:pt>
                <c:pt idx="31938">
                  <c:v>3.4464299678799999</c:v>
                </c:pt>
                <c:pt idx="31939">
                  <c:v>3.44646859169</c:v>
                </c:pt>
                <c:pt idx="31940">
                  <c:v>3.4465124607090001</c:v>
                </c:pt>
                <c:pt idx="31941">
                  <c:v>3.4465563297270001</c:v>
                </c:pt>
                <c:pt idx="31942">
                  <c:v>3.446589231491</c:v>
                </c:pt>
                <c:pt idx="31943">
                  <c:v>3.4466295242310001</c:v>
                </c:pt>
                <c:pt idx="31944">
                  <c:v>3.446667432785</c:v>
                </c:pt>
                <c:pt idx="31945">
                  <c:v>3.4467029571530001</c:v>
                </c:pt>
                <c:pt idx="31946">
                  <c:v>3.4467380046840002</c:v>
                </c:pt>
                <c:pt idx="31947">
                  <c:v>3.4467744827270002</c:v>
                </c:pt>
                <c:pt idx="31948">
                  <c:v>3.4468142986300001</c:v>
                </c:pt>
                <c:pt idx="31949">
                  <c:v>3.446833372116</c:v>
                </c:pt>
                <c:pt idx="31950">
                  <c:v>3.446873188019</c:v>
                </c:pt>
                <c:pt idx="31951">
                  <c:v>3.4469139575960002</c:v>
                </c:pt>
                <c:pt idx="31952">
                  <c:v>3.4469563961029999</c:v>
                </c:pt>
                <c:pt idx="31953">
                  <c:v>3.4470009803770001</c:v>
                </c:pt>
                <c:pt idx="31954">
                  <c:v>3.4470438957209999</c:v>
                </c:pt>
                <c:pt idx="31955">
                  <c:v>3.4470839500429999</c:v>
                </c:pt>
                <c:pt idx="31956">
                  <c:v>3.4471263885500001</c:v>
                </c:pt>
                <c:pt idx="31957">
                  <c:v>3.4471747875209999</c:v>
                </c:pt>
                <c:pt idx="31958">
                  <c:v>3.4472219944</c:v>
                </c:pt>
                <c:pt idx="31959">
                  <c:v>3.4472749233250002</c:v>
                </c:pt>
                <c:pt idx="31960">
                  <c:v>3.4475629329680002</c:v>
                </c:pt>
                <c:pt idx="31961">
                  <c:v>3.4476857185359999</c:v>
                </c:pt>
                <c:pt idx="31962">
                  <c:v>3.447858572006</c:v>
                </c:pt>
                <c:pt idx="31963">
                  <c:v>3.4479558467859999</c:v>
                </c:pt>
                <c:pt idx="31964">
                  <c:v>3.4480640888209999</c:v>
                </c:pt>
                <c:pt idx="31965">
                  <c:v>3.4481263160709998</c:v>
                </c:pt>
                <c:pt idx="31966">
                  <c:v>3.448191642761</c:v>
                </c:pt>
                <c:pt idx="31967">
                  <c:v>3.4482522010799999</c:v>
                </c:pt>
                <c:pt idx="31968">
                  <c:v>3.4483184814449999</c:v>
                </c:pt>
                <c:pt idx="31969">
                  <c:v>3.4483866691589999</c:v>
                </c:pt>
                <c:pt idx="31970">
                  <c:v>3.4484546184539999</c:v>
                </c:pt>
                <c:pt idx="31971">
                  <c:v>3.4485220909119998</c:v>
                </c:pt>
                <c:pt idx="31972">
                  <c:v>3.448590755463</c:v>
                </c:pt>
                <c:pt idx="31973">
                  <c:v>3.4486603736879999</c:v>
                </c:pt>
                <c:pt idx="31974">
                  <c:v>3.4487299919129999</c:v>
                </c:pt>
                <c:pt idx="31975">
                  <c:v>3.4487991333010002</c:v>
                </c:pt>
                <c:pt idx="31976">
                  <c:v>3.4488654136660002</c:v>
                </c:pt>
                <c:pt idx="31977">
                  <c:v>3.4489352703090002</c:v>
                </c:pt>
                <c:pt idx="31978">
                  <c:v>3.4490048885350002</c:v>
                </c:pt>
                <c:pt idx="31979">
                  <c:v>3.4490766525269998</c:v>
                </c:pt>
                <c:pt idx="31980">
                  <c:v>3.4491481781009998</c:v>
                </c:pt>
                <c:pt idx="31981">
                  <c:v>3.4492213726040002</c:v>
                </c:pt>
                <c:pt idx="31982">
                  <c:v>3.4492888450620001</c:v>
                </c:pt>
                <c:pt idx="31983">
                  <c:v>3.4493551254270001</c:v>
                </c:pt>
                <c:pt idx="31984">
                  <c:v>3.4494187831879999</c:v>
                </c:pt>
                <c:pt idx="31985">
                  <c:v>3.4494781494139999</c:v>
                </c:pt>
                <c:pt idx="31986">
                  <c:v>3.4495358467099999</c:v>
                </c:pt>
                <c:pt idx="31987">
                  <c:v>3.4495935440059999</c:v>
                </c:pt>
                <c:pt idx="31988">
                  <c:v>3.449692964554</c:v>
                </c:pt>
                <c:pt idx="31989">
                  <c:v>3.449778556824</c:v>
                </c:pt>
                <c:pt idx="31990">
                  <c:v>3.4498577117920002</c:v>
                </c:pt>
                <c:pt idx="31991">
                  <c:v>3.449944257736</c:v>
                </c:pt>
                <c:pt idx="31992">
                  <c:v>3.4500272274019999</c:v>
                </c:pt>
                <c:pt idx="31993">
                  <c:v>3.4501147270199999</c:v>
                </c:pt>
                <c:pt idx="31994">
                  <c:v>3.4501981735229998</c:v>
                </c:pt>
                <c:pt idx="31995">
                  <c:v>3.4502797126770002</c:v>
                </c:pt>
                <c:pt idx="31996">
                  <c:v>3.450451850891</c:v>
                </c:pt>
                <c:pt idx="31997">
                  <c:v>3.450563430786</c:v>
                </c:pt>
                <c:pt idx="31998">
                  <c:v>3.4506237506869999</c:v>
                </c:pt>
                <c:pt idx="31999">
                  <c:v>3.4506883621219999</c:v>
                </c:pt>
                <c:pt idx="32000">
                  <c:v>3.4507300853729999</c:v>
                </c:pt>
                <c:pt idx="32001">
                  <c:v>3.4507701396939998</c:v>
                </c:pt>
                <c:pt idx="32002">
                  <c:v>3.45081448555</c:v>
                </c:pt>
                <c:pt idx="32003">
                  <c:v>3.450875282288</c:v>
                </c:pt>
                <c:pt idx="32004">
                  <c:v>3.4509387016300002</c:v>
                </c:pt>
                <c:pt idx="32005">
                  <c:v>3.4509794712069999</c:v>
                </c:pt>
                <c:pt idx="32006">
                  <c:v>3.4510207176210002</c:v>
                </c:pt>
                <c:pt idx="32007">
                  <c:v>3.451065778732</c:v>
                </c:pt>
                <c:pt idx="32008">
                  <c:v>3.4511032104489998</c:v>
                </c:pt>
                <c:pt idx="32009">
                  <c:v>3.4511375427250002</c:v>
                </c:pt>
                <c:pt idx="32010">
                  <c:v>3.4511837959289999</c:v>
                </c:pt>
                <c:pt idx="32011">
                  <c:v>3.451224088669</c:v>
                </c:pt>
                <c:pt idx="32012">
                  <c:v>3.4512639045719999</c:v>
                </c:pt>
                <c:pt idx="32013">
                  <c:v>3.4513013362880001</c:v>
                </c:pt>
                <c:pt idx="32014">
                  <c:v>3.4513440132139999</c:v>
                </c:pt>
                <c:pt idx="32015">
                  <c:v>3.451386451721</c:v>
                </c:pt>
                <c:pt idx="32016">
                  <c:v>3.4514820575709999</c:v>
                </c:pt>
                <c:pt idx="32017">
                  <c:v>3.4517974853519999</c:v>
                </c:pt>
                <c:pt idx="32018">
                  <c:v>3.4521598815919998</c:v>
                </c:pt>
                <c:pt idx="32019">
                  <c:v>3.4522469043730002</c:v>
                </c:pt>
                <c:pt idx="32020">
                  <c:v>3.4523704051970001</c:v>
                </c:pt>
                <c:pt idx="32021">
                  <c:v>3.45246052742</c:v>
                </c:pt>
                <c:pt idx="32022">
                  <c:v>3.4525434970859998</c:v>
                </c:pt>
                <c:pt idx="32023">
                  <c:v>3.4526982307430001</c:v>
                </c:pt>
                <c:pt idx="32024">
                  <c:v>3.4528183937070001</c:v>
                </c:pt>
                <c:pt idx="32025">
                  <c:v>3.4531786441799999</c:v>
                </c:pt>
                <c:pt idx="32026">
                  <c:v>3.4534587860110002</c:v>
                </c:pt>
                <c:pt idx="32027">
                  <c:v>3.453576803207</c:v>
                </c:pt>
                <c:pt idx="32028">
                  <c:v>3.45365858078</c:v>
                </c:pt>
                <c:pt idx="32029">
                  <c:v>3.4537031650540002</c:v>
                </c:pt>
                <c:pt idx="32030">
                  <c:v>3.4537804126739999</c:v>
                </c:pt>
                <c:pt idx="32031">
                  <c:v>3.4538586139679999</c:v>
                </c:pt>
                <c:pt idx="32032">
                  <c:v>3.4539299011229998</c:v>
                </c:pt>
                <c:pt idx="32033">
                  <c:v>3.4540078639980001</c:v>
                </c:pt>
                <c:pt idx="32034">
                  <c:v>3.4540741443630001</c:v>
                </c:pt>
                <c:pt idx="32035">
                  <c:v>3.4541227817540001</c:v>
                </c:pt>
                <c:pt idx="32036">
                  <c:v>3.4541723728179998</c:v>
                </c:pt>
                <c:pt idx="32037">
                  <c:v>3.4542157649990002</c:v>
                </c:pt>
                <c:pt idx="32038">
                  <c:v>3.4542632102969999</c:v>
                </c:pt>
                <c:pt idx="32039">
                  <c:v>3.454314231873</c:v>
                </c:pt>
                <c:pt idx="32040">
                  <c:v>3.4543557167049999</c:v>
                </c:pt>
                <c:pt idx="32041">
                  <c:v>3.454399585724</c:v>
                </c:pt>
                <c:pt idx="32042">
                  <c:v>3.4544465541839999</c:v>
                </c:pt>
                <c:pt idx="32043">
                  <c:v>3.4544944763180001</c:v>
                </c:pt>
                <c:pt idx="32044">
                  <c:v>3.4545435905459998</c:v>
                </c:pt>
                <c:pt idx="32045">
                  <c:v>3.4545943737029998</c:v>
                </c:pt>
                <c:pt idx="32046">
                  <c:v>3.4546482563019998</c:v>
                </c:pt>
                <c:pt idx="32047">
                  <c:v>3.4547021389010002</c:v>
                </c:pt>
                <c:pt idx="32048">
                  <c:v>3.4547512531279998</c:v>
                </c:pt>
                <c:pt idx="32049">
                  <c:v>3.4548017978669998</c:v>
                </c:pt>
                <c:pt idx="32050">
                  <c:v>3.4548580646509999</c:v>
                </c:pt>
                <c:pt idx="32051">
                  <c:v>3.4549038410190001</c:v>
                </c:pt>
                <c:pt idx="32052">
                  <c:v>3.4552347660059999</c:v>
                </c:pt>
                <c:pt idx="32053">
                  <c:v>3.4555761814119998</c:v>
                </c:pt>
                <c:pt idx="32054">
                  <c:v>3.4557805061339999</c:v>
                </c:pt>
                <c:pt idx="32055">
                  <c:v>3.4558737277980001</c:v>
                </c:pt>
                <c:pt idx="32056">
                  <c:v>3.4559628963470002</c:v>
                </c:pt>
                <c:pt idx="32057">
                  <c:v>3.4560596942899999</c:v>
                </c:pt>
                <c:pt idx="32058">
                  <c:v>3.4561111927030002</c:v>
                </c:pt>
                <c:pt idx="32059">
                  <c:v>3.4562087059020001</c:v>
                </c:pt>
                <c:pt idx="32060">
                  <c:v>3.456300497055</c:v>
                </c:pt>
                <c:pt idx="32061">
                  <c:v>3.456389427185</c:v>
                </c:pt>
                <c:pt idx="32062">
                  <c:v>3.4565091133119998</c:v>
                </c:pt>
                <c:pt idx="32063">
                  <c:v>3.4565916061399999</c:v>
                </c:pt>
                <c:pt idx="32064">
                  <c:v>3.4566366672519999</c:v>
                </c:pt>
                <c:pt idx="32065">
                  <c:v>3.4566848278050002</c:v>
                </c:pt>
                <c:pt idx="32066">
                  <c:v>3.4567461013790002</c:v>
                </c:pt>
                <c:pt idx="32067">
                  <c:v>3.4568111896509999</c:v>
                </c:pt>
                <c:pt idx="32068">
                  <c:v>3.4568879604339999</c:v>
                </c:pt>
                <c:pt idx="32069">
                  <c:v>3.4569673538210002</c:v>
                </c:pt>
                <c:pt idx="32070">
                  <c:v>3.4570443630219998</c:v>
                </c:pt>
                <c:pt idx="32071">
                  <c:v>3.4571309089660001</c:v>
                </c:pt>
                <c:pt idx="32072">
                  <c:v>3.4572153091429998</c:v>
                </c:pt>
                <c:pt idx="32073">
                  <c:v>3.4572989940640002</c:v>
                </c:pt>
                <c:pt idx="32074">
                  <c:v>3.4573822021480001</c:v>
                </c:pt>
                <c:pt idx="32075">
                  <c:v>3.4574613571169999</c:v>
                </c:pt>
                <c:pt idx="32076">
                  <c:v>3.4575355052950001</c:v>
                </c:pt>
                <c:pt idx="32077">
                  <c:v>3.45760846138</c:v>
                </c:pt>
                <c:pt idx="32078">
                  <c:v>3.4576687812809999</c:v>
                </c:pt>
                <c:pt idx="32079">
                  <c:v>3.4577283859249999</c:v>
                </c:pt>
                <c:pt idx="32080">
                  <c:v>3.4577848911290001</c:v>
                </c:pt>
                <c:pt idx="32081">
                  <c:v>3.4578378200530002</c:v>
                </c:pt>
                <c:pt idx="32082">
                  <c:v>3.4579405784609998</c:v>
                </c:pt>
                <c:pt idx="32083">
                  <c:v>3.458032131195</c:v>
                </c:pt>
                <c:pt idx="32084">
                  <c:v>3.4581096172330001</c:v>
                </c:pt>
                <c:pt idx="32085">
                  <c:v>3.4582600593569999</c:v>
                </c:pt>
                <c:pt idx="32086">
                  <c:v>3.4583244323729998</c:v>
                </c:pt>
                <c:pt idx="32087">
                  <c:v>3.4584882259369998</c:v>
                </c:pt>
                <c:pt idx="32088">
                  <c:v>3.4586157798769999</c:v>
                </c:pt>
                <c:pt idx="32089">
                  <c:v>3.4587149620059998</c:v>
                </c:pt>
                <c:pt idx="32090">
                  <c:v>3.4588062763209999</c:v>
                </c:pt>
                <c:pt idx="32091">
                  <c:v>3.4588665962220002</c:v>
                </c:pt>
                <c:pt idx="32092">
                  <c:v>3.4589293003080002</c:v>
                </c:pt>
                <c:pt idx="32093">
                  <c:v>3.4589886665340002</c:v>
                </c:pt>
                <c:pt idx="32094">
                  <c:v>3.4590272903439998</c:v>
                </c:pt>
                <c:pt idx="32095">
                  <c:v>3.4590675830839999</c:v>
                </c:pt>
                <c:pt idx="32096">
                  <c:v>3.459104537964</c:v>
                </c:pt>
                <c:pt idx="32097">
                  <c:v>3.4591636657709999</c:v>
                </c:pt>
                <c:pt idx="32098">
                  <c:v>3.4592237472530001</c:v>
                </c:pt>
                <c:pt idx="32099">
                  <c:v>3.4592928886409999</c:v>
                </c:pt>
                <c:pt idx="32100">
                  <c:v>3.4593937396999999</c:v>
                </c:pt>
                <c:pt idx="32101">
                  <c:v>3.4596879482270002</c:v>
                </c:pt>
                <c:pt idx="32102">
                  <c:v>3.4597647190090002</c:v>
                </c:pt>
                <c:pt idx="32103">
                  <c:v>3.4598464965820002</c:v>
                </c:pt>
                <c:pt idx="32104">
                  <c:v>3.4601917266850002</c:v>
                </c:pt>
                <c:pt idx="32105">
                  <c:v>3.4603471755980002</c:v>
                </c:pt>
                <c:pt idx="32106">
                  <c:v>3.460395336151</c:v>
                </c:pt>
                <c:pt idx="32107">
                  <c:v>3.4607148170470001</c:v>
                </c:pt>
                <c:pt idx="32108">
                  <c:v>3.4608628749850001</c:v>
                </c:pt>
                <c:pt idx="32109">
                  <c:v>3.4609797000890001</c:v>
                </c:pt>
                <c:pt idx="32110">
                  <c:v>3.4610681533809999</c:v>
                </c:pt>
                <c:pt idx="32111">
                  <c:v>3.4611232280730002</c:v>
                </c:pt>
                <c:pt idx="32112">
                  <c:v>3.4611980915070002</c:v>
                </c:pt>
                <c:pt idx="32113">
                  <c:v>3.46124625206</c:v>
                </c:pt>
                <c:pt idx="32114">
                  <c:v>3.4613187313079998</c:v>
                </c:pt>
                <c:pt idx="32115">
                  <c:v>3.4613668918610001</c:v>
                </c:pt>
                <c:pt idx="32116">
                  <c:v>3.4614112377169999</c:v>
                </c:pt>
                <c:pt idx="32117">
                  <c:v>3.461462497711</c:v>
                </c:pt>
                <c:pt idx="32118">
                  <c:v>3.4615378379820001</c:v>
                </c:pt>
                <c:pt idx="32119">
                  <c:v>3.4616184234620002</c:v>
                </c:pt>
                <c:pt idx="32120">
                  <c:v>3.4616975784299999</c:v>
                </c:pt>
                <c:pt idx="32121">
                  <c:v>3.461769342422</c:v>
                </c:pt>
                <c:pt idx="32122">
                  <c:v>3.4618167877200001</c:v>
                </c:pt>
                <c:pt idx="32123">
                  <c:v>3.4618594646449998</c:v>
                </c:pt>
                <c:pt idx="32124">
                  <c:v>3.4619040489200001</c:v>
                </c:pt>
                <c:pt idx="32125">
                  <c:v>3.4619550704959998</c:v>
                </c:pt>
                <c:pt idx="32126">
                  <c:v>3.4620304107669999</c:v>
                </c:pt>
                <c:pt idx="32127">
                  <c:v>3.4621100425720002</c:v>
                </c:pt>
                <c:pt idx="32128">
                  <c:v>3.4624674320220001</c:v>
                </c:pt>
                <c:pt idx="32129">
                  <c:v>3.4625947475430001</c:v>
                </c:pt>
                <c:pt idx="32130">
                  <c:v>3.4627223014830002</c:v>
                </c:pt>
                <c:pt idx="32131">
                  <c:v>3.4628131389619998</c:v>
                </c:pt>
                <c:pt idx="32132">
                  <c:v>3.462899208069</c:v>
                </c:pt>
                <c:pt idx="32133">
                  <c:v>3.4629845619199999</c:v>
                </c:pt>
                <c:pt idx="32134">
                  <c:v>3.4631118774409999</c:v>
                </c:pt>
                <c:pt idx="32135">
                  <c:v>3.4631996154790001</c:v>
                </c:pt>
                <c:pt idx="32136">
                  <c:v>3.4632890224459998</c:v>
                </c:pt>
                <c:pt idx="32137">
                  <c:v>3.4633743762970002</c:v>
                </c:pt>
                <c:pt idx="32138">
                  <c:v>3.4634680747990001</c:v>
                </c:pt>
                <c:pt idx="32139">
                  <c:v>3.4636204242709998</c:v>
                </c:pt>
                <c:pt idx="32140">
                  <c:v>3.463774681091</c:v>
                </c:pt>
                <c:pt idx="32141">
                  <c:v>3.4638938903810002</c:v>
                </c:pt>
                <c:pt idx="32142">
                  <c:v>3.4639816284179998</c:v>
                </c:pt>
                <c:pt idx="32143">
                  <c:v>3.4640722274779998</c:v>
                </c:pt>
                <c:pt idx="32144">
                  <c:v>3.4644186496730001</c:v>
                </c:pt>
                <c:pt idx="32145">
                  <c:v>3.4644994735719998</c:v>
                </c:pt>
                <c:pt idx="32146">
                  <c:v>3.46457695961</c:v>
                </c:pt>
                <c:pt idx="32147">
                  <c:v>3.4646241664890001</c:v>
                </c:pt>
                <c:pt idx="32148">
                  <c:v>3.4646732807160001</c:v>
                </c:pt>
                <c:pt idx="32149">
                  <c:v>3.4647219181060001</c:v>
                </c:pt>
                <c:pt idx="32150">
                  <c:v>3.4647700786589999</c:v>
                </c:pt>
                <c:pt idx="32151">
                  <c:v>3.4650039672849999</c:v>
                </c:pt>
                <c:pt idx="32152">
                  <c:v>3.4650852680209998</c:v>
                </c:pt>
                <c:pt idx="32153">
                  <c:v>3.465161323547</c:v>
                </c:pt>
                <c:pt idx="32154">
                  <c:v>3.4653511047359999</c:v>
                </c:pt>
                <c:pt idx="32155">
                  <c:v>3.4654021263120001</c:v>
                </c:pt>
                <c:pt idx="32156">
                  <c:v>3.465456008911</c:v>
                </c:pt>
                <c:pt idx="32157">
                  <c:v>3.4655053615570002</c:v>
                </c:pt>
                <c:pt idx="32158">
                  <c:v>3.4655876159669998</c:v>
                </c:pt>
                <c:pt idx="32159">
                  <c:v>3.4657254219059999</c:v>
                </c:pt>
                <c:pt idx="32160">
                  <c:v>3.4659001827239999</c:v>
                </c:pt>
                <c:pt idx="32161">
                  <c:v>3.4659891128539999</c:v>
                </c:pt>
                <c:pt idx="32162">
                  <c:v>3.4660444259640002</c:v>
                </c:pt>
                <c:pt idx="32163">
                  <c:v>3.4661066532140001</c:v>
                </c:pt>
                <c:pt idx="32164">
                  <c:v>3.4661808013919999</c:v>
                </c:pt>
                <c:pt idx="32165">
                  <c:v>3.466252803802</c:v>
                </c:pt>
                <c:pt idx="32166">
                  <c:v>3.4663324356079999</c:v>
                </c:pt>
                <c:pt idx="32167">
                  <c:v>3.4664156436920002</c:v>
                </c:pt>
                <c:pt idx="32168">
                  <c:v>3.466500520706</c:v>
                </c:pt>
                <c:pt idx="32169">
                  <c:v>3.4665865898130002</c:v>
                </c:pt>
                <c:pt idx="32170">
                  <c:v>3.4666659832</c:v>
                </c:pt>
                <c:pt idx="32171">
                  <c:v>3.4667382240300002</c:v>
                </c:pt>
                <c:pt idx="32172">
                  <c:v>3.4668114185330001</c:v>
                </c:pt>
                <c:pt idx="32173">
                  <c:v>3.4668760299680002</c:v>
                </c:pt>
                <c:pt idx="32174">
                  <c:v>3.4669351577760001</c:v>
                </c:pt>
                <c:pt idx="32175">
                  <c:v>3.466990232468</c:v>
                </c:pt>
                <c:pt idx="32176">
                  <c:v>3.4671189784999998</c:v>
                </c:pt>
                <c:pt idx="32177">
                  <c:v>3.4672737121580002</c:v>
                </c:pt>
                <c:pt idx="32178">
                  <c:v>3.4675698280330001</c:v>
                </c:pt>
                <c:pt idx="32179">
                  <c:v>3.4676754474639999</c:v>
                </c:pt>
                <c:pt idx="32180">
                  <c:v>3.4677727222439998</c:v>
                </c:pt>
                <c:pt idx="32181">
                  <c:v>3.468068361282</c:v>
                </c:pt>
                <c:pt idx="32182">
                  <c:v>3.4681975841520001</c:v>
                </c:pt>
                <c:pt idx="32183">
                  <c:v>3.46826338768</c:v>
                </c:pt>
                <c:pt idx="32184">
                  <c:v>3.4683005809780001</c:v>
                </c:pt>
                <c:pt idx="32185">
                  <c:v>3.468345403671</c:v>
                </c:pt>
                <c:pt idx="32186">
                  <c:v>3.468387126923</c:v>
                </c:pt>
                <c:pt idx="32187">
                  <c:v>3.468422412872</c:v>
                </c:pt>
                <c:pt idx="32188">
                  <c:v>3.4684712886810001</c:v>
                </c:pt>
                <c:pt idx="32189">
                  <c:v>3.4685475826259999</c:v>
                </c:pt>
                <c:pt idx="32190">
                  <c:v>3.4686496257780002</c:v>
                </c:pt>
                <c:pt idx="32191">
                  <c:v>3.4687156677250002</c:v>
                </c:pt>
                <c:pt idx="32192">
                  <c:v>3.4687614440919998</c:v>
                </c:pt>
                <c:pt idx="32193">
                  <c:v>3.4688048362730002</c:v>
                </c:pt>
                <c:pt idx="32194">
                  <c:v>3.468854665756</c:v>
                </c:pt>
                <c:pt idx="32195">
                  <c:v>3.4689090251920001</c:v>
                </c:pt>
                <c:pt idx="32196">
                  <c:v>3.4689655303959999</c:v>
                </c:pt>
                <c:pt idx="32197">
                  <c:v>3.4692754745480001</c:v>
                </c:pt>
                <c:pt idx="32198">
                  <c:v>3.469353437424</c:v>
                </c:pt>
                <c:pt idx="32199">
                  <c:v>3.4694008827210001</c:v>
                </c:pt>
                <c:pt idx="32200">
                  <c:v>3.4694540500639999</c:v>
                </c:pt>
                <c:pt idx="32201">
                  <c:v>3.4694988727570002</c:v>
                </c:pt>
                <c:pt idx="32202">
                  <c:v>3.4695467948909999</c:v>
                </c:pt>
                <c:pt idx="32203">
                  <c:v>3.4695999622340001</c:v>
                </c:pt>
                <c:pt idx="32204">
                  <c:v>3.4696455001830002</c:v>
                </c:pt>
                <c:pt idx="32205">
                  <c:v>3.4696936607360001</c:v>
                </c:pt>
                <c:pt idx="32206">
                  <c:v>3.469745874405</c:v>
                </c:pt>
                <c:pt idx="32207">
                  <c:v>3.4697971343990002</c:v>
                </c:pt>
                <c:pt idx="32208">
                  <c:v>3.4698438644410001</c:v>
                </c:pt>
                <c:pt idx="32209">
                  <c:v>3.4699018001559998</c:v>
                </c:pt>
                <c:pt idx="32210">
                  <c:v>3.4699542522429998</c:v>
                </c:pt>
                <c:pt idx="32211">
                  <c:v>3.4700398445129998</c:v>
                </c:pt>
                <c:pt idx="32212">
                  <c:v>3.47012758255</c:v>
                </c:pt>
                <c:pt idx="32213">
                  <c:v>3.4703240394589998</c:v>
                </c:pt>
                <c:pt idx="32214">
                  <c:v>3.4704058170319998</c:v>
                </c:pt>
                <c:pt idx="32215">
                  <c:v>3.470499038696</c:v>
                </c:pt>
                <c:pt idx="32216">
                  <c:v>3.4705464839940001</c:v>
                </c:pt>
                <c:pt idx="32217">
                  <c:v>3.4706418514249999</c:v>
                </c:pt>
                <c:pt idx="32218">
                  <c:v>3.4707739353179998</c:v>
                </c:pt>
                <c:pt idx="32219">
                  <c:v>3.4708697795869998</c:v>
                </c:pt>
                <c:pt idx="32220">
                  <c:v>3.4709756374360001</c:v>
                </c:pt>
                <c:pt idx="32221">
                  <c:v>3.4710352420809998</c:v>
                </c:pt>
                <c:pt idx="32222">
                  <c:v>3.471093893051</c:v>
                </c:pt>
                <c:pt idx="32223">
                  <c:v>3.4711570739750002</c:v>
                </c:pt>
                <c:pt idx="32224">
                  <c:v>3.4712231159210001</c:v>
                </c:pt>
                <c:pt idx="32225">
                  <c:v>3.471294403076</c:v>
                </c:pt>
                <c:pt idx="32226">
                  <c:v>3.4713654518129999</c:v>
                </c:pt>
                <c:pt idx="32227">
                  <c:v>3.4714384078979998</c:v>
                </c:pt>
                <c:pt idx="32228">
                  <c:v>3.471508741379</c:v>
                </c:pt>
                <c:pt idx="32229">
                  <c:v>3.471575260162</c:v>
                </c:pt>
                <c:pt idx="32230">
                  <c:v>3.4716393947599999</c:v>
                </c:pt>
                <c:pt idx="32231">
                  <c:v>3.4717001914979999</c:v>
                </c:pt>
                <c:pt idx="32232">
                  <c:v>3.4717602729800001</c:v>
                </c:pt>
                <c:pt idx="32233">
                  <c:v>3.4718151092529999</c:v>
                </c:pt>
                <c:pt idx="32234">
                  <c:v>3.4718694686889999</c:v>
                </c:pt>
                <c:pt idx="32235">
                  <c:v>3.4719641208650001</c:v>
                </c:pt>
                <c:pt idx="32236">
                  <c:v>3.4720530509950001</c:v>
                </c:pt>
                <c:pt idx="32237">
                  <c:v>3.4721693992609999</c:v>
                </c:pt>
                <c:pt idx="32238">
                  <c:v>3.4724304676059998</c:v>
                </c:pt>
                <c:pt idx="32239">
                  <c:v>3.4727275371549999</c:v>
                </c:pt>
                <c:pt idx="32240">
                  <c:v>3.4730379581449999</c:v>
                </c:pt>
                <c:pt idx="32241">
                  <c:v>3.4731681346890002</c:v>
                </c:pt>
                <c:pt idx="32242">
                  <c:v>3.4733636379239998</c:v>
                </c:pt>
                <c:pt idx="32243">
                  <c:v>3.4734272956850001</c:v>
                </c:pt>
                <c:pt idx="32244">
                  <c:v>3.4734764099120001</c:v>
                </c:pt>
                <c:pt idx="32245">
                  <c:v>3.473538637161</c:v>
                </c:pt>
                <c:pt idx="32246">
                  <c:v>3.4735841751100001</c:v>
                </c:pt>
                <c:pt idx="32247">
                  <c:v>3.4736297130580001</c:v>
                </c:pt>
                <c:pt idx="32248">
                  <c:v>3.4737010002140001</c:v>
                </c:pt>
                <c:pt idx="32249">
                  <c:v>3.4737465381620001</c:v>
                </c:pt>
                <c:pt idx="32250">
                  <c:v>3.4738237857819998</c:v>
                </c:pt>
                <c:pt idx="32251">
                  <c:v>3.4739024639129998</c:v>
                </c:pt>
                <c:pt idx="32252">
                  <c:v>3.4739749431610001</c:v>
                </c:pt>
                <c:pt idx="32253">
                  <c:v>3.4740550518040001</c:v>
                </c:pt>
                <c:pt idx="32254">
                  <c:v>3.4741322994230002</c:v>
                </c:pt>
                <c:pt idx="32255">
                  <c:v>3.4742081165309999</c:v>
                </c:pt>
                <c:pt idx="32256">
                  <c:v>3.4743099212650002</c:v>
                </c:pt>
                <c:pt idx="32257">
                  <c:v>3.4743762016300002</c:v>
                </c:pt>
                <c:pt idx="32258">
                  <c:v>3.4744825363160001</c:v>
                </c:pt>
                <c:pt idx="32259">
                  <c:v>3.4745318889619998</c:v>
                </c:pt>
                <c:pt idx="32260">
                  <c:v>3.4746143817899999</c:v>
                </c:pt>
                <c:pt idx="32261">
                  <c:v>3.4746665954589999</c:v>
                </c:pt>
                <c:pt idx="32262">
                  <c:v>3.4747171401979999</c:v>
                </c:pt>
                <c:pt idx="32263">
                  <c:v>3.4749233722690001</c:v>
                </c:pt>
                <c:pt idx="32264">
                  <c:v>3.4749743938450002</c:v>
                </c:pt>
                <c:pt idx="32265">
                  <c:v>3.4750304222109998</c:v>
                </c:pt>
                <c:pt idx="32266">
                  <c:v>3.475088834763</c:v>
                </c:pt>
                <c:pt idx="32267">
                  <c:v>3.4751491546629998</c:v>
                </c:pt>
                <c:pt idx="32268">
                  <c:v>3.4752151966090001</c:v>
                </c:pt>
                <c:pt idx="32269">
                  <c:v>3.4752779006960002</c:v>
                </c:pt>
                <c:pt idx="32270">
                  <c:v>3.4753413200379999</c:v>
                </c:pt>
                <c:pt idx="32271">
                  <c:v>3.4754085540770001</c:v>
                </c:pt>
                <c:pt idx="32272">
                  <c:v>3.4754722118379999</c:v>
                </c:pt>
                <c:pt idx="32273">
                  <c:v>3.475535392761</c:v>
                </c:pt>
                <c:pt idx="32274">
                  <c:v>3.475596427917</c:v>
                </c:pt>
                <c:pt idx="32275">
                  <c:v>3.4756536483759999</c:v>
                </c:pt>
                <c:pt idx="32276">
                  <c:v>3.4757127761839999</c:v>
                </c:pt>
                <c:pt idx="32277">
                  <c:v>3.4757685661319999</c:v>
                </c:pt>
                <c:pt idx="32278">
                  <c:v>3.4758236408230001</c:v>
                </c:pt>
                <c:pt idx="32279">
                  <c:v>3.4759333133700001</c:v>
                </c:pt>
                <c:pt idx="32280">
                  <c:v>3.4759860038760002</c:v>
                </c:pt>
                <c:pt idx="32281">
                  <c:v>3.476042747498</c:v>
                </c:pt>
                <c:pt idx="32282">
                  <c:v>3.4760937690730001</c:v>
                </c:pt>
                <c:pt idx="32283">
                  <c:v>3.4761435985569999</c:v>
                </c:pt>
                <c:pt idx="32284">
                  <c:v>3.476239681244</c:v>
                </c:pt>
                <c:pt idx="32285">
                  <c:v>3.4763345718380001</c:v>
                </c:pt>
                <c:pt idx="32286">
                  <c:v>3.4764163494110001</c:v>
                </c:pt>
                <c:pt idx="32287">
                  <c:v>3.4765303134919998</c:v>
                </c:pt>
                <c:pt idx="32288">
                  <c:v>3.4767570495609998</c:v>
                </c:pt>
                <c:pt idx="32289">
                  <c:v>3.4768285751339998</c:v>
                </c:pt>
                <c:pt idx="32290">
                  <c:v>3.4769055843349999</c:v>
                </c:pt>
                <c:pt idx="32291">
                  <c:v>3.4769849777220001</c:v>
                </c:pt>
                <c:pt idx="32292">
                  <c:v>3.477061271667</c:v>
                </c:pt>
                <c:pt idx="32293">
                  <c:v>3.4773619174960002</c:v>
                </c:pt>
                <c:pt idx="32294">
                  <c:v>3.4775145053859999</c:v>
                </c:pt>
                <c:pt idx="32295">
                  <c:v>3.4775838851929999</c:v>
                </c:pt>
                <c:pt idx="32296">
                  <c:v>3.4776532649990002</c:v>
                </c:pt>
                <c:pt idx="32297">
                  <c:v>3.4777171611790001</c:v>
                </c:pt>
                <c:pt idx="32298">
                  <c:v>3.4777896404269999</c:v>
                </c:pt>
                <c:pt idx="32299">
                  <c:v>3.4778363704680002</c:v>
                </c:pt>
                <c:pt idx="32300">
                  <c:v>3.4778811931610001</c:v>
                </c:pt>
                <c:pt idx="32301">
                  <c:v>3.477931499481</c:v>
                </c:pt>
                <c:pt idx="32302">
                  <c:v>3.478003025055</c:v>
                </c:pt>
                <c:pt idx="32303">
                  <c:v>3.478163003922</c:v>
                </c:pt>
                <c:pt idx="32304">
                  <c:v>3.4782679080959999</c:v>
                </c:pt>
                <c:pt idx="32305">
                  <c:v>3.4783172607420001</c:v>
                </c:pt>
                <c:pt idx="32306">
                  <c:v>3.478362083435</c:v>
                </c:pt>
                <c:pt idx="32307">
                  <c:v>3.478412628174</c:v>
                </c:pt>
                <c:pt idx="32308">
                  <c:v>3.4784662723539999</c:v>
                </c:pt>
                <c:pt idx="32309">
                  <c:v>3.4785144329070001</c:v>
                </c:pt>
                <c:pt idx="32310">
                  <c:v>3.4785635471340002</c:v>
                </c:pt>
                <c:pt idx="32311">
                  <c:v>3.47860789299</c:v>
                </c:pt>
                <c:pt idx="32312">
                  <c:v>3.4786546230319999</c:v>
                </c:pt>
                <c:pt idx="32313">
                  <c:v>3.478702306747</c:v>
                </c:pt>
                <c:pt idx="32314">
                  <c:v>3.478750944138</c:v>
                </c:pt>
                <c:pt idx="32315">
                  <c:v>3.4788219928739998</c:v>
                </c:pt>
                <c:pt idx="32316">
                  <c:v>3.4788763523099999</c:v>
                </c:pt>
                <c:pt idx="32317">
                  <c:v>3.4789185523990001</c:v>
                </c:pt>
                <c:pt idx="32318">
                  <c:v>3.4789626598360002</c:v>
                </c:pt>
                <c:pt idx="32319">
                  <c:v>3.479012489319</c:v>
                </c:pt>
                <c:pt idx="32320">
                  <c:v>3.4790618419650001</c:v>
                </c:pt>
                <c:pt idx="32321">
                  <c:v>3.4791076183320002</c:v>
                </c:pt>
                <c:pt idx="32322">
                  <c:v>3.4791581630709998</c:v>
                </c:pt>
                <c:pt idx="32323">
                  <c:v>3.4792077541349999</c:v>
                </c:pt>
                <c:pt idx="32324">
                  <c:v>3.4792554378510001</c:v>
                </c:pt>
                <c:pt idx="32325">
                  <c:v>3.479305505753</c:v>
                </c:pt>
                <c:pt idx="32326">
                  <c:v>3.47935795784</c:v>
                </c:pt>
                <c:pt idx="32327">
                  <c:v>3.4794092178340001</c:v>
                </c:pt>
                <c:pt idx="32328">
                  <c:v>3.4794611930850001</c:v>
                </c:pt>
                <c:pt idx="32329">
                  <c:v>3.4795105457309998</c:v>
                </c:pt>
                <c:pt idx="32330">
                  <c:v>3.4795958995820002</c:v>
                </c:pt>
                <c:pt idx="32331">
                  <c:v>3.4799468517299998</c:v>
                </c:pt>
                <c:pt idx="32332">
                  <c:v>3.480072975159</c:v>
                </c:pt>
                <c:pt idx="32333">
                  <c:v>3.4801645278929998</c:v>
                </c:pt>
                <c:pt idx="32334">
                  <c:v>3.4802625179289999</c:v>
                </c:pt>
                <c:pt idx="32335">
                  <c:v>3.4803628921510001</c:v>
                </c:pt>
                <c:pt idx="32336">
                  <c:v>3.4804580211639999</c:v>
                </c:pt>
                <c:pt idx="32337">
                  <c:v>3.4805541038509999</c:v>
                </c:pt>
                <c:pt idx="32338">
                  <c:v>3.4806058406829998</c:v>
                </c:pt>
                <c:pt idx="32339">
                  <c:v>3.4807028770450001</c:v>
                </c:pt>
                <c:pt idx="32340">
                  <c:v>3.4808011054989998</c:v>
                </c:pt>
                <c:pt idx="32341">
                  <c:v>3.4808571338649998</c:v>
                </c:pt>
                <c:pt idx="32342">
                  <c:v>3.4809162616729998</c:v>
                </c:pt>
                <c:pt idx="32343">
                  <c:v>3.4809770584109998</c:v>
                </c:pt>
                <c:pt idx="32344">
                  <c:v>3.4810342788700002</c:v>
                </c:pt>
                <c:pt idx="32345">
                  <c:v>3.4810922145840002</c:v>
                </c:pt>
                <c:pt idx="32346">
                  <c:v>3.4811460971830002</c:v>
                </c:pt>
                <c:pt idx="32347">
                  <c:v>3.4812004566189998</c:v>
                </c:pt>
                <c:pt idx="32348">
                  <c:v>3.48131108284</c:v>
                </c:pt>
                <c:pt idx="32349">
                  <c:v>3.4814026355740002</c:v>
                </c:pt>
                <c:pt idx="32350">
                  <c:v>3.4815363883970001</c:v>
                </c:pt>
                <c:pt idx="32351">
                  <c:v>3.4816818237299998</c:v>
                </c:pt>
                <c:pt idx="32352">
                  <c:v>3.4818582534789999</c:v>
                </c:pt>
                <c:pt idx="32353">
                  <c:v>3.4820408821109998</c:v>
                </c:pt>
                <c:pt idx="32354">
                  <c:v>3.482125520706</c:v>
                </c:pt>
                <c:pt idx="32355">
                  <c:v>3.4822006225590001</c:v>
                </c:pt>
                <c:pt idx="32356">
                  <c:v>3.4823153018949999</c:v>
                </c:pt>
                <c:pt idx="32357">
                  <c:v>3.4826445579529999</c:v>
                </c:pt>
                <c:pt idx="32358">
                  <c:v>3.482803821564</c:v>
                </c:pt>
                <c:pt idx="32359">
                  <c:v>3.4828824996950001</c:v>
                </c:pt>
                <c:pt idx="32360">
                  <c:v>3.4829337596890002</c:v>
                </c:pt>
                <c:pt idx="32361">
                  <c:v>3.4829802513120001</c:v>
                </c:pt>
                <c:pt idx="32362">
                  <c:v>3.4830281734469999</c:v>
                </c:pt>
                <c:pt idx="32363">
                  <c:v>3.4830861091609999</c:v>
                </c:pt>
                <c:pt idx="32364">
                  <c:v>3.4831504821779999</c:v>
                </c:pt>
                <c:pt idx="32365">
                  <c:v>3.4831974506379999</c:v>
                </c:pt>
                <c:pt idx="32366">
                  <c:v>3.4832420349120001</c:v>
                </c:pt>
                <c:pt idx="32367">
                  <c:v>3.4832892417910002</c:v>
                </c:pt>
                <c:pt idx="32368">
                  <c:v>3.4833624362950002</c:v>
                </c:pt>
                <c:pt idx="32369">
                  <c:v>3.483647823334</c:v>
                </c:pt>
                <c:pt idx="32370">
                  <c:v>3.4839587211610001</c:v>
                </c:pt>
                <c:pt idx="32371">
                  <c:v>3.4841260910030001</c:v>
                </c:pt>
                <c:pt idx="32372">
                  <c:v>3.4842555522919998</c:v>
                </c:pt>
                <c:pt idx="32373">
                  <c:v>3.4844036102290001</c:v>
                </c:pt>
                <c:pt idx="32374">
                  <c:v>3.4844522476200002</c:v>
                </c:pt>
                <c:pt idx="32375">
                  <c:v>3.48455119133</c:v>
                </c:pt>
                <c:pt idx="32376">
                  <c:v>3.4846079349519998</c:v>
                </c:pt>
                <c:pt idx="32377">
                  <c:v>3.4846625328059999</c:v>
                </c:pt>
                <c:pt idx="32378">
                  <c:v>3.4847264289859998</c:v>
                </c:pt>
                <c:pt idx="32379">
                  <c:v>3.484791755676</c:v>
                </c:pt>
                <c:pt idx="32380">
                  <c:v>3.4848568439480001</c:v>
                </c:pt>
                <c:pt idx="32381">
                  <c:v>3.484920978546</c:v>
                </c:pt>
                <c:pt idx="32382">
                  <c:v>3.4849882125849998</c:v>
                </c:pt>
                <c:pt idx="32383">
                  <c:v>3.4850511550899999</c:v>
                </c:pt>
                <c:pt idx="32384">
                  <c:v>3.485119581223</c:v>
                </c:pt>
                <c:pt idx="32385">
                  <c:v>3.4851863384250001</c:v>
                </c:pt>
                <c:pt idx="32386">
                  <c:v>3.485243320465</c:v>
                </c:pt>
                <c:pt idx="32387">
                  <c:v>3.4853034019470002</c:v>
                </c:pt>
                <c:pt idx="32388">
                  <c:v>3.4853589534760001</c:v>
                </c:pt>
                <c:pt idx="32389">
                  <c:v>3.4854083061219998</c:v>
                </c:pt>
                <c:pt idx="32390">
                  <c:v>3.485457658768</c:v>
                </c:pt>
                <c:pt idx="32391">
                  <c:v>3.485505104065</c:v>
                </c:pt>
                <c:pt idx="32392">
                  <c:v>3.4856264591219999</c:v>
                </c:pt>
                <c:pt idx="32393">
                  <c:v>3.485845088959</c:v>
                </c:pt>
                <c:pt idx="32394">
                  <c:v>3.4860467910769999</c:v>
                </c:pt>
                <c:pt idx="32395">
                  <c:v>3.4861271381379999</c:v>
                </c:pt>
                <c:pt idx="32396">
                  <c:v>3.4862036705019999</c:v>
                </c:pt>
                <c:pt idx="32397">
                  <c:v>3.48628616333</c:v>
                </c:pt>
                <c:pt idx="32398">
                  <c:v>3.486368179321</c:v>
                </c:pt>
                <c:pt idx="32399">
                  <c:v>3.4864444732669999</c:v>
                </c:pt>
                <c:pt idx="32400">
                  <c:v>3.486701250076</c:v>
                </c:pt>
                <c:pt idx="32401">
                  <c:v>3.4867353439330002</c:v>
                </c:pt>
                <c:pt idx="32402">
                  <c:v>3.4867985248569999</c:v>
                </c:pt>
                <c:pt idx="32403">
                  <c:v>3.4868350028989998</c:v>
                </c:pt>
                <c:pt idx="32404">
                  <c:v>3.486872434616</c:v>
                </c:pt>
                <c:pt idx="32405">
                  <c:v>3.4869377613069998</c:v>
                </c:pt>
                <c:pt idx="32406">
                  <c:v>3.4869985580440002</c:v>
                </c:pt>
                <c:pt idx="32407">
                  <c:v>3.487069368362</c:v>
                </c:pt>
                <c:pt idx="32408">
                  <c:v>3.4873785972600002</c:v>
                </c:pt>
                <c:pt idx="32409">
                  <c:v>3.4874551296230001</c:v>
                </c:pt>
                <c:pt idx="32410">
                  <c:v>3.4875006675720002</c:v>
                </c:pt>
                <c:pt idx="32411">
                  <c:v>3.487541675568</c:v>
                </c:pt>
                <c:pt idx="32412">
                  <c:v>3.4875779151919999</c:v>
                </c:pt>
                <c:pt idx="32413">
                  <c:v>3.4876172542570001</c:v>
                </c:pt>
                <c:pt idx="32414">
                  <c:v>3.4876580238339998</c:v>
                </c:pt>
                <c:pt idx="32415">
                  <c:v>3.4877021312709999</c:v>
                </c:pt>
                <c:pt idx="32416">
                  <c:v>3.4877450466159998</c:v>
                </c:pt>
                <c:pt idx="32417">
                  <c:v>3.4877922534939998</c:v>
                </c:pt>
                <c:pt idx="32418">
                  <c:v>3.48783826828</c:v>
                </c:pt>
                <c:pt idx="32419">
                  <c:v>3.4878792762759998</c:v>
                </c:pt>
                <c:pt idx="32420">
                  <c:v>3.4879181385039999</c:v>
                </c:pt>
                <c:pt idx="32421">
                  <c:v>3.4879634380339999</c:v>
                </c:pt>
                <c:pt idx="32422">
                  <c:v>3.4880087375639999</c:v>
                </c:pt>
                <c:pt idx="32423">
                  <c:v>3.4880471229549999</c:v>
                </c:pt>
                <c:pt idx="32424">
                  <c:v>3.488093137741</c:v>
                </c:pt>
                <c:pt idx="32425">
                  <c:v>3.4881186485289999</c:v>
                </c:pt>
                <c:pt idx="32426">
                  <c:v>3.4881646633150001</c:v>
                </c:pt>
                <c:pt idx="32427">
                  <c:v>3.4882111549379999</c:v>
                </c:pt>
                <c:pt idx="32428">
                  <c:v>3.4882566928859999</c:v>
                </c:pt>
                <c:pt idx="32429">
                  <c:v>3.4883089065549999</c:v>
                </c:pt>
                <c:pt idx="32430">
                  <c:v>3.4883568286900002</c:v>
                </c:pt>
                <c:pt idx="32431">
                  <c:v>3.4884092807770002</c:v>
                </c:pt>
                <c:pt idx="32432">
                  <c:v>3.4884960651400001</c:v>
                </c:pt>
                <c:pt idx="32433">
                  <c:v>3.4888534545900001</c:v>
                </c:pt>
                <c:pt idx="32434">
                  <c:v>3.4889836311339999</c:v>
                </c:pt>
                <c:pt idx="32435">
                  <c:v>3.4890818595890001</c:v>
                </c:pt>
                <c:pt idx="32436">
                  <c:v>3.4891755580899999</c:v>
                </c:pt>
                <c:pt idx="32437">
                  <c:v>3.4892764091489998</c:v>
                </c:pt>
                <c:pt idx="32438">
                  <c:v>3.4893767833710001</c:v>
                </c:pt>
                <c:pt idx="32439">
                  <c:v>3.4895100593569999</c:v>
                </c:pt>
                <c:pt idx="32440">
                  <c:v>3.4896943569180001</c:v>
                </c:pt>
                <c:pt idx="32441">
                  <c:v>3.48983669281</c:v>
                </c:pt>
                <c:pt idx="32442">
                  <c:v>3.4899697303770001</c:v>
                </c:pt>
                <c:pt idx="32443">
                  <c:v>3.4902913570399998</c:v>
                </c:pt>
                <c:pt idx="32444">
                  <c:v>3.4904479980469998</c:v>
                </c:pt>
                <c:pt idx="32445">
                  <c:v>3.4907202720639998</c:v>
                </c:pt>
                <c:pt idx="32446">
                  <c:v>3.4907927513120001</c:v>
                </c:pt>
                <c:pt idx="32447">
                  <c:v>3.490872383118</c:v>
                </c:pt>
                <c:pt idx="32448">
                  <c:v>3.490924835205</c:v>
                </c:pt>
                <c:pt idx="32449">
                  <c:v>3.490972280502</c:v>
                </c:pt>
                <c:pt idx="32450">
                  <c:v>3.491027832031</c:v>
                </c:pt>
                <c:pt idx="32451">
                  <c:v>3.4910817146299999</c:v>
                </c:pt>
                <c:pt idx="32452">
                  <c:v>3.491397619247</c:v>
                </c:pt>
                <c:pt idx="32453">
                  <c:v>3.4915139675139999</c:v>
                </c:pt>
                <c:pt idx="32454">
                  <c:v>3.491629600525</c:v>
                </c:pt>
                <c:pt idx="32455">
                  <c:v>3.4919807910920002</c:v>
                </c:pt>
                <c:pt idx="32456">
                  <c:v>3.492291927338</c:v>
                </c:pt>
                <c:pt idx="32457">
                  <c:v>3.492398500443</c:v>
                </c:pt>
                <c:pt idx="32458">
                  <c:v>3.4924573898319999</c:v>
                </c:pt>
                <c:pt idx="32459">
                  <c:v>3.4925179481509998</c:v>
                </c:pt>
                <c:pt idx="32460">
                  <c:v>3.492581367493</c:v>
                </c:pt>
                <c:pt idx="32461">
                  <c:v>3.4926490783689998</c:v>
                </c:pt>
                <c:pt idx="32462">
                  <c:v>3.492726325989</c:v>
                </c:pt>
                <c:pt idx="32463">
                  <c:v>3.4928123950960002</c:v>
                </c:pt>
                <c:pt idx="32464">
                  <c:v>3.4928929805759998</c:v>
                </c:pt>
                <c:pt idx="32465">
                  <c:v>3.492970705032</c:v>
                </c:pt>
                <c:pt idx="32466">
                  <c:v>3.4930431842799998</c:v>
                </c:pt>
                <c:pt idx="32467">
                  <c:v>3.4931223392490001</c:v>
                </c:pt>
                <c:pt idx="32468">
                  <c:v>3.493195295334</c:v>
                </c:pt>
                <c:pt idx="32469">
                  <c:v>3.4932675361630001</c:v>
                </c:pt>
                <c:pt idx="32470">
                  <c:v>3.493329763412</c:v>
                </c:pt>
                <c:pt idx="32471">
                  <c:v>3.493394136429</c:v>
                </c:pt>
                <c:pt idx="32472">
                  <c:v>3.4934511184689998</c:v>
                </c:pt>
                <c:pt idx="32473">
                  <c:v>3.493547677994</c:v>
                </c:pt>
                <c:pt idx="32474">
                  <c:v>3.4936778545379998</c:v>
                </c:pt>
                <c:pt idx="32475">
                  <c:v>3.4938662052149998</c:v>
                </c:pt>
                <c:pt idx="32476">
                  <c:v>3.4941706657410001</c:v>
                </c:pt>
                <c:pt idx="32477">
                  <c:v>3.4942698478700001</c:v>
                </c:pt>
                <c:pt idx="32478">
                  <c:v>3.4943439960479998</c:v>
                </c:pt>
                <c:pt idx="32479">
                  <c:v>3.4944071769709999</c:v>
                </c:pt>
                <c:pt idx="32480">
                  <c:v>3.4944965839390001</c:v>
                </c:pt>
                <c:pt idx="32481">
                  <c:v>3.4945654869079998</c:v>
                </c:pt>
                <c:pt idx="32482">
                  <c:v>3.4946351051329998</c:v>
                </c:pt>
                <c:pt idx="32483">
                  <c:v>3.4946825504299999</c:v>
                </c:pt>
                <c:pt idx="32484">
                  <c:v>3.4947390556340001</c:v>
                </c:pt>
                <c:pt idx="32485">
                  <c:v>3.494775533676</c:v>
                </c:pt>
                <c:pt idx="32486">
                  <c:v>3.494817256927</c:v>
                </c:pt>
                <c:pt idx="32487">
                  <c:v>3.4948511123660002</c:v>
                </c:pt>
                <c:pt idx="32488">
                  <c:v>3.494888782501</c:v>
                </c:pt>
                <c:pt idx="32489">
                  <c:v>3.4949314594269998</c:v>
                </c:pt>
                <c:pt idx="32490">
                  <c:v>3.494972467422</c:v>
                </c:pt>
                <c:pt idx="32491">
                  <c:v>3.495007276535</c:v>
                </c:pt>
                <c:pt idx="32492">
                  <c:v>3.4950709342959998</c:v>
                </c:pt>
                <c:pt idx="32493">
                  <c:v>3.4951164722439998</c:v>
                </c:pt>
                <c:pt idx="32494">
                  <c:v>3.4951608181</c:v>
                </c:pt>
                <c:pt idx="32495">
                  <c:v>3.4952037334439998</c:v>
                </c:pt>
                <c:pt idx="32496">
                  <c:v>3.495279550552</c:v>
                </c:pt>
                <c:pt idx="32497">
                  <c:v>3.4953513145450001</c:v>
                </c:pt>
                <c:pt idx="32498">
                  <c:v>3.4954268932339998</c:v>
                </c:pt>
                <c:pt idx="32499">
                  <c:v>3.4954771995540002</c:v>
                </c:pt>
                <c:pt idx="32500">
                  <c:v>3.4955229759219999</c:v>
                </c:pt>
                <c:pt idx="32501">
                  <c:v>3.4955749511719998</c:v>
                </c:pt>
                <c:pt idx="32502">
                  <c:v>3.4956450462339999</c:v>
                </c:pt>
                <c:pt idx="32503">
                  <c:v>3.4957237243649999</c:v>
                </c:pt>
                <c:pt idx="32504">
                  <c:v>3.495769262314</c:v>
                </c:pt>
                <c:pt idx="32505">
                  <c:v>3.4958109855649999</c:v>
                </c:pt>
                <c:pt idx="32506">
                  <c:v>3.4958586692810001</c:v>
                </c:pt>
                <c:pt idx="32507">
                  <c:v>3.4958996772769999</c:v>
                </c:pt>
                <c:pt idx="32508">
                  <c:v>3.4959182739260002</c:v>
                </c:pt>
                <c:pt idx="32509">
                  <c:v>3.4959561824800001</c:v>
                </c:pt>
                <c:pt idx="32510">
                  <c:v>3.4959950447080002</c:v>
                </c:pt>
                <c:pt idx="32511">
                  <c:v>3.4960341453549999</c:v>
                </c:pt>
                <c:pt idx="32512">
                  <c:v>3.4960818290710001</c:v>
                </c:pt>
                <c:pt idx="32513">
                  <c:v>3.4961271286010001</c:v>
                </c:pt>
                <c:pt idx="32514">
                  <c:v>3.496205329895</c:v>
                </c:pt>
                <c:pt idx="32515">
                  <c:v>3.4962654113770002</c:v>
                </c:pt>
                <c:pt idx="32516">
                  <c:v>3.4966382980350001</c:v>
                </c:pt>
                <c:pt idx="32517">
                  <c:v>3.4967799186709998</c:v>
                </c:pt>
                <c:pt idx="32518">
                  <c:v>3.4969525337220002</c:v>
                </c:pt>
                <c:pt idx="32519">
                  <c:v>3.497057914734</c:v>
                </c:pt>
                <c:pt idx="32520">
                  <c:v>3.4971187114719999</c:v>
                </c:pt>
                <c:pt idx="32521">
                  <c:v>3.497181892395</c:v>
                </c:pt>
                <c:pt idx="32522">
                  <c:v>3.4972486495970001</c:v>
                </c:pt>
                <c:pt idx="32523">
                  <c:v>3.4973096847530001</c:v>
                </c:pt>
                <c:pt idx="32524">
                  <c:v>3.4973850250240002</c:v>
                </c:pt>
                <c:pt idx="32525">
                  <c:v>3.4974589347839999</c:v>
                </c:pt>
                <c:pt idx="32526">
                  <c:v>3.4975347518920001</c:v>
                </c:pt>
                <c:pt idx="32527">
                  <c:v>3.4976098537450002</c:v>
                </c:pt>
                <c:pt idx="32528">
                  <c:v>3.4976778030400002</c:v>
                </c:pt>
                <c:pt idx="32529">
                  <c:v>3.4977393150329998</c:v>
                </c:pt>
                <c:pt idx="32530">
                  <c:v>3.4977967739109999</c:v>
                </c:pt>
                <c:pt idx="32531">
                  <c:v>3.4978520870210001</c:v>
                </c:pt>
                <c:pt idx="32532">
                  <c:v>3.4979069232939999</c:v>
                </c:pt>
                <c:pt idx="32533">
                  <c:v>3.4979679584499999</c:v>
                </c:pt>
                <c:pt idx="32534">
                  <c:v>3.498064041138</c:v>
                </c:pt>
                <c:pt idx="32535">
                  <c:v>3.498153209686</c:v>
                </c:pt>
                <c:pt idx="32536">
                  <c:v>3.4982922077179999</c:v>
                </c:pt>
                <c:pt idx="32537">
                  <c:v>3.498383283615</c:v>
                </c:pt>
                <c:pt idx="32538">
                  <c:v>3.4984276294710002</c:v>
                </c:pt>
                <c:pt idx="32539">
                  <c:v>3.498522996902</c:v>
                </c:pt>
                <c:pt idx="32540">
                  <c:v>3.498610019684</c:v>
                </c:pt>
                <c:pt idx="32541">
                  <c:v>3.498684883118</c:v>
                </c:pt>
                <c:pt idx="32542">
                  <c:v>3.4988965988160001</c:v>
                </c:pt>
                <c:pt idx="32543">
                  <c:v>3.4990005493159999</c:v>
                </c:pt>
                <c:pt idx="32544">
                  <c:v>3.4991080760959998</c:v>
                </c:pt>
                <c:pt idx="32545">
                  <c:v>3.499184131622</c:v>
                </c:pt>
                <c:pt idx="32546">
                  <c:v>3.499257326126</c:v>
                </c:pt>
                <c:pt idx="32547">
                  <c:v>3.4993221759800002</c:v>
                </c:pt>
                <c:pt idx="32548">
                  <c:v>3.4993627071379998</c:v>
                </c:pt>
                <c:pt idx="32549">
                  <c:v>3.4994068145749999</c:v>
                </c:pt>
                <c:pt idx="32550">
                  <c:v>3.499455928802</c:v>
                </c:pt>
                <c:pt idx="32551">
                  <c:v>3.4995229244230002</c:v>
                </c:pt>
                <c:pt idx="32552">
                  <c:v>3.4995684623719998</c:v>
                </c:pt>
                <c:pt idx="32553">
                  <c:v>3.499614477158</c:v>
                </c:pt>
                <c:pt idx="32554">
                  <c:v>3.4996552467350002</c:v>
                </c:pt>
                <c:pt idx="32555">
                  <c:v>3.4997212886810001</c:v>
                </c:pt>
                <c:pt idx="32556">
                  <c:v>3.4997694492339999</c:v>
                </c:pt>
                <c:pt idx="32557">
                  <c:v>3.499816656113</c:v>
                </c:pt>
                <c:pt idx="32558">
                  <c:v>3.499860286713</c:v>
                </c:pt>
                <c:pt idx="32559">
                  <c:v>3.4999020099639999</c:v>
                </c:pt>
                <c:pt idx="32560">
                  <c:v>3.499945878983</c:v>
                </c:pt>
                <c:pt idx="32561">
                  <c:v>3.499989748001</c:v>
                </c:pt>
                <c:pt idx="32562">
                  <c:v>3.5000374317170002</c:v>
                </c:pt>
                <c:pt idx="32563">
                  <c:v>3.5000839233400001</c:v>
                </c:pt>
                <c:pt idx="32564">
                  <c:v>3.5001330375670001</c:v>
                </c:pt>
                <c:pt idx="32565">
                  <c:v>3.500184774399</c:v>
                </c:pt>
                <c:pt idx="32566">
                  <c:v>3.500237226486</c:v>
                </c:pt>
                <c:pt idx="32567">
                  <c:v>3.5003097057339998</c:v>
                </c:pt>
                <c:pt idx="32568">
                  <c:v>3.500362873077</c:v>
                </c:pt>
                <c:pt idx="32569">
                  <c:v>3.500406503677</c:v>
                </c:pt>
                <c:pt idx="32570">
                  <c:v>3.5004451274870001</c:v>
                </c:pt>
                <c:pt idx="32571">
                  <c:v>3.500496864319</c:v>
                </c:pt>
                <c:pt idx="32572">
                  <c:v>3.500542402267</c:v>
                </c:pt>
                <c:pt idx="32573">
                  <c:v>3.5005898475650001</c:v>
                </c:pt>
                <c:pt idx="32574">
                  <c:v>3.500674724579</c:v>
                </c:pt>
                <c:pt idx="32575">
                  <c:v>3.5007526874539998</c:v>
                </c:pt>
                <c:pt idx="32576">
                  <c:v>3.5011048316959998</c:v>
                </c:pt>
                <c:pt idx="32577">
                  <c:v>3.5012693405149999</c:v>
                </c:pt>
                <c:pt idx="32578">
                  <c:v>3.50137424469</c:v>
                </c:pt>
                <c:pt idx="32579">
                  <c:v>3.5014374256130001</c:v>
                </c:pt>
                <c:pt idx="32580">
                  <c:v>3.5015065670009999</c:v>
                </c:pt>
                <c:pt idx="32581">
                  <c:v>3.5015895366669998</c:v>
                </c:pt>
                <c:pt idx="32582">
                  <c:v>3.501675844193</c:v>
                </c:pt>
                <c:pt idx="32583">
                  <c:v>3.5017616748810001</c:v>
                </c:pt>
                <c:pt idx="32584">
                  <c:v>3.5018525123600002</c:v>
                </c:pt>
                <c:pt idx="32585">
                  <c:v>3.5019512176509999</c:v>
                </c:pt>
                <c:pt idx="32586">
                  <c:v>3.5020515918730002</c:v>
                </c:pt>
                <c:pt idx="32587">
                  <c:v>3.5021445751189999</c:v>
                </c:pt>
                <c:pt idx="32588">
                  <c:v>3.502233743668</c:v>
                </c:pt>
                <c:pt idx="32589">
                  <c:v>3.5023164749150002</c:v>
                </c:pt>
                <c:pt idx="32590">
                  <c:v>3.50239443779</c:v>
                </c:pt>
                <c:pt idx="32591">
                  <c:v>3.5024626255040001</c:v>
                </c:pt>
                <c:pt idx="32592">
                  <c:v>3.5025296211239998</c:v>
                </c:pt>
                <c:pt idx="32593">
                  <c:v>3.5025935173030001</c:v>
                </c:pt>
                <c:pt idx="32594">
                  <c:v>3.5026545524600001</c:v>
                </c:pt>
                <c:pt idx="32595">
                  <c:v>3.5027093887329999</c:v>
                </c:pt>
                <c:pt idx="32596">
                  <c:v>3.502765893936</c:v>
                </c:pt>
                <c:pt idx="32597">
                  <c:v>3.5028200149540001</c:v>
                </c:pt>
                <c:pt idx="32598">
                  <c:v>3.502873659134</c:v>
                </c:pt>
                <c:pt idx="32599">
                  <c:v>3.5029325485229998</c:v>
                </c:pt>
                <c:pt idx="32600">
                  <c:v>3.502994298935</c:v>
                </c:pt>
                <c:pt idx="32601">
                  <c:v>3.503056764603</c:v>
                </c:pt>
                <c:pt idx="32602">
                  <c:v>3.503117799759</c:v>
                </c:pt>
                <c:pt idx="32603">
                  <c:v>3.503179073334</c:v>
                </c:pt>
                <c:pt idx="32604">
                  <c:v>3.5032379627229999</c:v>
                </c:pt>
                <c:pt idx="32605">
                  <c:v>3.5032947063450002</c:v>
                </c:pt>
                <c:pt idx="32606">
                  <c:v>3.503348350525</c:v>
                </c:pt>
                <c:pt idx="32607">
                  <c:v>3.5033984184269999</c:v>
                </c:pt>
                <c:pt idx="32608">
                  <c:v>3.503447532654</c:v>
                </c:pt>
                <c:pt idx="32609">
                  <c:v>3.5037417411799998</c:v>
                </c:pt>
                <c:pt idx="32610">
                  <c:v>3.5038115978239999</c:v>
                </c:pt>
                <c:pt idx="32611">
                  <c:v>3.5038788318630001</c:v>
                </c:pt>
                <c:pt idx="32612">
                  <c:v>3.503916501999</c:v>
                </c:pt>
                <c:pt idx="32613">
                  <c:v>3.5039565563199999</c:v>
                </c:pt>
                <c:pt idx="32614">
                  <c:v>3.5040199756620001</c:v>
                </c:pt>
                <c:pt idx="32615">
                  <c:v>3.5040795803070002</c:v>
                </c:pt>
                <c:pt idx="32616">
                  <c:v>3.5041475296020002</c:v>
                </c:pt>
                <c:pt idx="32617">
                  <c:v>3.504202842712</c:v>
                </c:pt>
                <c:pt idx="32618">
                  <c:v>3.5042431354520001</c:v>
                </c:pt>
                <c:pt idx="32619">
                  <c:v>3.5042824745179999</c:v>
                </c:pt>
                <c:pt idx="32620">
                  <c:v>3.5043401718139999</c:v>
                </c:pt>
                <c:pt idx="32621">
                  <c:v>3.5044219493869999</c:v>
                </c:pt>
                <c:pt idx="32622">
                  <c:v>3.5044918060299999</c:v>
                </c:pt>
                <c:pt idx="32623">
                  <c:v>3.5045521259310002</c:v>
                </c:pt>
                <c:pt idx="32624">
                  <c:v>3.504591703415</c:v>
                </c:pt>
                <c:pt idx="32625">
                  <c:v>3.5046443939210001</c:v>
                </c:pt>
                <c:pt idx="32626">
                  <c:v>3.504715442657</c:v>
                </c:pt>
                <c:pt idx="32627">
                  <c:v>3.5047917366029999</c:v>
                </c:pt>
                <c:pt idx="32628">
                  <c:v>3.5048587322240001</c:v>
                </c:pt>
                <c:pt idx="32629">
                  <c:v>3.5049011707309998</c:v>
                </c:pt>
                <c:pt idx="32630">
                  <c:v>3.5049462318420002</c:v>
                </c:pt>
                <c:pt idx="32631">
                  <c:v>3.504983901978</c:v>
                </c:pt>
                <c:pt idx="32632">
                  <c:v>3.5050284862519998</c:v>
                </c:pt>
                <c:pt idx="32633">
                  <c:v>3.5050671100619999</c:v>
                </c:pt>
                <c:pt idx="32634">
                  <c:v>3.5051028728490001</c:v>
                </c:pt>
                <c:pt idx="32635">
                  <c:v>3.5051419734949998</c:v>
                </c:pt>
                <c:pt idx="32636">
                  <c:v>3.5051836967469998</c:v>
                </c:pt>
                <c:pt idx="32637">
                  <c:v>3.5052237510680002</c:v>
                </c:pt>
                <c:pt idx="32638">
                  <c:v>3.5052645206449999</c:v>
                </c:pt>
                <c:pt idx="32639">
                  <c:v>3.5053055286410002</c:v>
                </c:pt>
                <c:pt idx="32640">
                  <c:v>3.5053462982179999</c:v>
                </c:pt>
                <c:pt idx="32641">
                  <c:v>3.5053923130040001</c:v>
                </c:pt>
                <c:pt idx="32642">
                  <c:v>3.5054364204409998</c:v>
                </c:pt>
                <c:pt idx="32643">
                  <c:v>3.5055239200589998</c:v>
                </c:pt>
                <c:pt idx="32644">
                  <c:v>3.5056087970730001</c:v>
                </c:pt>
                <c:pt idx="32645">
                  <c:v>3.5057568550110001</c:v>
                </c:pt>
                <c:pt idx="32646">
                  <c:v>3.5058360099789998</c:v>
                </c:pt>
                <c:pt idx="32647">
                  <c:v>3.5059885978700001</c:v>
                </c:pt>
                <c:pt idx="32648">
                  <c:v>3.5060944557189999</c:v>
                </c:pt>
                <c:pt idx="32649">
                  <c:v>3.5061554908749999</c:v>
                </c:pt>
                <c:pt idx="32650">
                  <c:v>3.5062232017519999</c:v>
                </c:pt>
                <c:pt idx="32651">
                  <c:v>3.506293773651</c:v>
                </c:pt>
                <c:pt idx="32652">
                  <c:v>3.5063672065730001</c:v>
                </c:pt>
                <c:pt idx="32653">
                  <c:v>3.5064404010770001</c:v>
                </c:pt>
                <c:pt idx="32654">
                  <c:v>3.5065095424649999</c:v>
                </c:pt>
                <c:pt idx="32655">
                  <c:v>3.5065758228299999</c:v>
                </c:pt>
                <c:pt idx="32656">
                  <c:v>3.5066421031949999</c:v>
                </c:pt>
                <c:pt idx="32657">
                  <c:v>3.5067079067229998</c:v>
                </c:pt>
                <c:pt idx="32658">
                  <c:v>3.5067710876459999</c:v>
                </c:pt>
                <c:pt idx="32659">
                  <c:v>3.5068242549900002</c:v>
                </c:pt>
                <c:pt idx="32660">
                  <c:v>3.5069220066070002</c:v>
                </c:pt>
                <c:pt idx="32661">
                  <c:v>3.5070104599</c:v>
                </c:pt>
                <c:pt idx="32662">
                  <c:v>3.5070981979370002</c:v>
                </c:pt>
                <c:pt idx="32663">
                  <c:v>3.5073304176329998</c:v>
                </c:pt>
                <c:pt idx="32664">
                  <c:v>3.5075523853299999</c:v>
                </c:pt>
                <c:pt idx="32665">
                  <c:v>3.5076737403870002</c:v>
                </c:pt>
                <c:pt idx="32666">
                  <c:v>3.5077624320980001</c:v>
                </c:pt>
                <c:pt idx="32667">
                  <c:v>3.5078401565549999</c:v>
                </c:pt>
                <c:pt idx="32668">
                  <c:v>3.5080974102020002</c:v>
                </c:pt>
                <c:pt idx="32669">
                  <c:v>3.5081715583799999</c:v>
                </c:pt>
                <c:pt idx="32670">
                  <c:v>3.5082535743709999</c:v>
                </c:pt>
                <c:pt idx="32671">
                  <c:v>3.5084004402160001</c:v>
                </c:pt>
                <c:pt idx="32672">
                  <c:v>3.508680820465</c:v>
                </c:pt>
                <c:pt idx="32673">
                  <c:v>3.508757829666</c:v>
                </c:pt>
                <c:pt idx="32674">
                  <c:v>3.508811712265</c:v>
                </c:pt>
                <c:pt idx="32675">
                  <c:v>3.5088887214660001</c:v>
                </c:pt>
                <c:pt idx="32676">
                  <c:v>3.5089988708500002</c:v>
                </c:pt>
                <c:pt idx="32677">
                  <c:v>3.509137868881</c:v>
                </c:pt>
                <c:pt idx="32678">
                  <c:v>3.5092430114750002</c:v>
                </c:pt>
                <c:pt idx="32679">
                  <c:v>3.5093255043029998</c:v>
                </c:pt>
                <c:pt idx="32680">
                  <c:v>3.5094039440159999</c:v>
                </c:pt>
                <c:pt idx="32681">
                  <c:v>3.5094807147979998</c:v>
                </c:pt>
                <c:pt idx="32682">
                  <c:v>3.5095250606540001</c:v>
                </c:pt>
                <c:pt idx="32683">
                  <c:v>3.509561300278</c:v>
                </c:pt>
                <c:pt idx="32684">
                  <c:v>3.509605169296</c:v>
                </c:pt>
                <c:pt idx="32685">
                  <c:v>3.5096423625950002</c:v>
                </c:pt>
                <c:pt idx="32686">
                  <c:v>3.5096864700319998</c:v>
                </c:pt>
                <c:pt idx="32687">
                  <c:v>3.509735822678</c:v>
                </c:pt>
                <c:pt idx="32688">
                  <c:v>3.509788274765</c:v>
                </c:pt>
                <c:pt idx="32689">
                  <c:v>3.5098607540129998</c:v>
                </c:pt>
                <c:pt idx="32690">
                  <c:v>3.5099320411680002</c:v>
                </c:pt>
                <c:pt idx="32691">
                  <c:v>3.509980201721</c:v>
                </c:pt>
                <c:pt idx="32692">
                  <c:v>3.510026931763</c:v>
                </c:pt>
                <c:pt idx="32693">
                  <c:v>3.5100700855259999</c:v>
                </c:pt>
                <c:pt idx="32694">
                  <c:v>3.5101480484010001</c:v>
                </c:pt>
                <c:pt idx="32695">
                  <c:v>3.5104045867920002</c:v>
                </c:pt>
                <c:pt idx="32696">
                  <c:v>3.5104556083679999</c:v>
                </c:pt>
                <c:pt idx="32697">
                  <c:v>3.5105147361759999</c:v>
                </c:pt>
                <c:pt idx="32698">
                  <c:v>3.5105769634250001</c:v>
                </c:pt>
                <c:pt idx="32699">
                  <c:v>3.5106425285339999</c:v>
                </c:pt>
                <c:pt idx="32700">
                  <c:v>3.5107240676879998</c:v>
                </c:pt>
                <c:pt idx="32701">
                  <c:v>3.5108046531679999</c:v>
                </c:pt>
                <c:pt idx="32702">
                  <c:v>3.510885238647</c:v>
                </c:pt>
                <c:pt idx="32703">
                  <c:v>3.5109682083129998</c:v>
                </c:pt>
                <c:pt idx="32704">
                  <c:v>3.5110476017000001</c:v>
                </c:pt>
                <c:pt idx="32705">
                  <c:v>3.5111262798310001</c:v>
                </c:pt>
                <c:pt idx="32706">
                  <c:v>3.5112020969389999</c:v>
                </c:pt>
                <c:pt idx="32707">
                  <c:v>3.5112733840939998</c:v>
                </c:pt>
                <c:pt idx="32708">
                  <c:v>3.511343717575</c:v>
                </c:pt>
                <c:pt idx="32709">
                  <c:v>3.5114073753359998</c:v>
                </c:pt>
                <c:pt idx="32710">
                  <c:v>3.511464357376</c:v>
                </c:pt>
                <c:pt idx="32711">
                  <c:v>3.5115232467649999</c:v>
                </c:pt>
                <c:pt idx="32712">
                  <c:v>3.5116269588470002</c:v>
                </c:pt>
                <c:pt idx="32713">
                  <c:v>3.5116775035860002</c:v>
                </c:pt>
                <c:pt idx="32714">
                  <c:v>3.5117743015289999</c:v>
                </c:pt>
                <c:pt idx="32715">
                  <c:v>3.5118260383609998</c:v>
                </c:pt>
                <c:pt idx="32716">
                  <c:v>3.5119233131410001</c:v>
                </c:pt>
                <c:pt idx="32717">
                  <c:v>3.5119667053220001</c:v>
                </c:pt>
                <c:pt idx="32718">
                  <c:v>3.5120472908020002</c:v>
                </c:pt>
                <c:pt idx="32719">
                  <c:v>3.5121927261349999</c:v>
                </c:pt>
                <c:pt idx="32720">
                  <c:v>3.512334346771</c:v>
                </c:pt>
                <c:pt idx="32721">
                  <c:v>3.5124049186709998</c:v>
                </c:pt>
                <c:pt idx="32722">
                  <c:v>3.512507200241</c:v>
                </c:pt>
                <c:pt idx="32723">
                  <c:v>3.512611627579</c:v>
                </c:pt>
                <c:pt idx="32724">
                  <c:v>3.5126845836639999</c:v>
                </c:pt>
                <c:pt idx="32725">
                  <c:v>3.512745857239</c:v>
                </c:pt>
                <c:pt idx="32726">
                  <c:v>3.512812376022</c:v>
                </c:pt>
                <c:pt idx="32727">
                  <c:v>3.5128788948060001</c:v>
                </c:pt>
                <c:pt idx="32728">
                  <c:v>3.5129504203800002</c:v>
                </c:pt>
                <c:pt idx="32729">
                  <c:v>3.5130124092099999</c:v>
                </c:pt>
                <c:pt idx="32730">
                  <c:v>3.5130517482760002</c:v>
                </c:pt>
                <c:pt idx="32731">
                  <c:v>3.51309132576</c:v>
                </c:pt>
                <c:pt idx="32732">
                  <c:v>3.513131380081</c:v>
                </c:pt>
                <c:pt idx="32733">
                  <c:v>3.513173103333</c:v>
                </c:pt>
                <c:pt idx="32734">
                  <c:v>3.513215065002</c:v>
                </c:pt>
                <c:pt idx="32735">
                  <c:v>3.5132644176480001</c:v>
                </c:pt>
                <c:pt idx="32736">
                  <c:v>3.5133259296419999</c:v>
                </c:pt>
                <c:pt idx="32737">
                  <c:v>3.5134048461909999</c:v>
                </c:pt>
                <c:pt idx="32738">
                  <c:v>3.5136783123019999</c:v>
                </c:pt>
                <c:pt idx="32739">
                  <c:v>3.5137937068939999</c:v>
                </c:pt>
                <c:pt idx="32740">
                  <c:v>3.5140025615689998</c:v>
                </c:pt>
                <c:pt idx="32741">
                  <c:v>3.5140581130980002</c:v>
                </c:pt>
                <c:pt idx="32742">
                  <c:v>3.5141696929930002</c:v>
                </c:pt>
                <c:pt idx="32743">
                  <c:v>3.5142829418180002</c:v>
                </c:pt>
                <c:pt idx="32744">
                  <c:v>3.5146062374109999</c:v>
                </c:pt>
                <c:pt idx="32745">
                  <c:v>3.514786243439</c:v>
                </c:pt>
                <c:pt idx="32746">
                  <c:v>3.5148665905000001</c:v>
                </c:pt>
                <c:pt idx="32747">
                  <c:v>3.5150976181029998</c:v>
                </c:pt>
                <c:pt idx="32748">
                  <c:v>3.5152189731600001</c:v>
                </c:pt>
                <c:pt idx="32749">
                  <c:v>3.515341043472</c:v>
                </c:pt>
                <c:pt idx="32750">
                  <c:v>3.515677213669</c:v>
                </c:pt>
                <c:pt idx="32751">
                  <c:v>3.5160114765169999</c:v>
                </c:pt>
                <c:pt idx="32752">
                  <c:v>3.5161283016199998</c:v>
                </c:pt>
                <c:pt idx="32753">
                  <c:v>3.516251325607</c:v>
                </c:pt>
                <c:pt idx="32754">
                  <c:v>3.5165820121769999</c:v>
                </c:pt>
                <c:pt idx="32755">
                  <c:v>3.5166912078860002</c:v>
                </c:pt>
                <c:pt idx="32756">
                  <c:v>3.5167686939239999</c:v>
                </c:pt>
                <c:pt idx="32757">
                  <c:v>3.5168433189389998</c:v>
                </c:pt>
                <c:pt idx="32758">
                  <c:v>3.5169239044189999</c:v>
                </c:pt>
                <c:pt idx="32759">
                  <c:v>3.5169999599459998</c:v>
                </c:pt>
                <c:pt idx="32760">
                  <c:v>3.5170791149139999</c:v>
                </c:pt>
                <c:pt idx="32761">
                  <c:v>3.5171542167659999</c:v>
                </c:pt>
                <c:pt idx="32762">
                  <c:v>3.5172631740570002</c:v>
                </c:pt>
                <c:pt idx="32763">
                  <c:v>3.5173857212069999</c:v>
                </c:pt>
                <c:pt idx="32764">
                  <c:v>3.5175271034239999</c:v>
                </c:pt>
                <c:pt idx="32765">
                  <c:v>3.5175786018370001</c:v>
                </c:pt>
                <c:pt idx="32766">
                  <c:v>3.5176255702970001</c:v>
                </c:pt>
                <c:pt idx="32767">
                  <c:v>3.5176963806149999</c:v>
                </c:pt>
                <c:pt idx="32768">
                  <c:v>3.5177414417269999</c:v>
                </c:pt>
                <c:pt idx="32769">
                  <c:v>3.517790794373</c:v>
                </c:pt>
                <c:pt idx="32770">
                  <c:v>3.5178420543670001</c:v>
                </c:pt>
                <c:pt idx="32771">
                  <c:v>3.5180232524870001</c:v>
                </c:pt>
                <c:pt idx="32772">
                  <c:v>3.5182170867920002</c:v>
                </c:pt>
                <c:pt idx="32773">
                  <c:v>3.5184075832369999</c:v>
                </c:pt>
                <c:pt idx="32774">
                  <c:v>3.5185921192170002</c:v>
                </c:pt>
                <c:pt idx="32775">
                  <c:v>3.518720149994</c:v>
                </c:pt>
                <c:pt idx="32776">
                  <c:v>3.518826723099</c:v>
                </c:pt>
                <c:pt idx="32777">
                  <c:v>3.5189025402070002</c:v>
                </c:pt>
                <c:pt idx="32778">
                  <c:v>3.5189909935000001</c:v>
                </c:pt>
                <c:pt idx="32779">
                  <c:v>3.5190834999080001</c:v>
                </c:pt>
                <c:pt idx="32780">
                  <c:v>3.5191757678990001</c:v>
                </c:pt>
                <c:pt idx="32781">
                  <c:v>3.5192742347719999</c:v>
                </c:pt>
                <c:pt idx="32782">
                  <c:v>3.519376039505</c:v>
                </c:pt>
                <c:pt idx="32783">
                  <c:v>3.5194799900049998</c:v>
                </c:pt>
                <c:pt idx="32784">
                  <c:v>3.5195784568790001</c:v>
                </c:pt>
                <c:pt idx="32785">
                  <c:v>3.5196838378909998</c:v>
                </c:pt>
                <c:pt idx="32786">
                  <c:v>3.519778728485</c:v>
                </c:pt>
                <c:pt idx="32787">
                  <c:v>3.5198631286620001</c:v>
                </c:pt>
                <c:pt idx="32788">
                  <c:v>3.519941091537</c:v>
                </c:pt>
                <c:pt idx="32789">
                  <c:v>3.520014047623</c:v>
                </c:pt>
                <c:pt idx="32790">
                  <c:v>3.5200889110569999</c:v>
                </c:pt>
                <c:pt idx="32791">
                  <c:v>3.520166158676</c:v>
                </c:pt>
                <c:pt idx="32792">
                  <c:v>3.5202453136440002</c:v>
                </c:pt>
                <c:pt idx="32793">
                  <c:v>3.5203180313110001</c:v>
                </c:pt>
                <c:pt idx="32794">
                  <c:v>3.520394563675</c:v>
                </c:pt>
                <c:pt idx="32795">
                  <c:v>3.5204660892490001</c:v>
                </c:pt>
                <c:pt idx="32796">
                  <c:v>3.5205385684969999</c:v>
                </c:pt>
                <c:pt idx="32797">
                  <c:v>3.520607233047</c:v>
                </c:pt>
                <c:pt idx="32798">
                  <c:v>3.5206708908080002</c:v>
                </c:pt>
                <c:pt idx="32799">
                  <c:v>3.5207314491270001</c:v>
                </c:pt>
                <c:pt idx="32800">
                  <c:v>3.520785093307</c:v>
                </c:pt>
                <c:pt idx="32801">
                  <c:v>3.5208332538599998</c:v>
                </c:pt>
                <c:pt idx="32802">
                  <c:v>3.520921230316</c:v>
                </c:pt>
                <c:pt idx="32803">
                  <c:v>3.5210294723510001</c:v>
                </c:pt>
                <c:pt idx="32804">
                  <c:v>3.521280050278</c:v>
                </c:pt>
                <c:pt idx="32805">
                  <c:v>3.521365880966</c:v>
                </c:pt>
                <c:pt idx="32806">
                  <c:v>3.5214273929600002</c:v>
                </c:pt>
                <c:pt idx="32807">
                  <c:v>3.5214817523959998</c:v>
                </c:pt>
                <c:pt idx="32808">
                  <c:v>3.521538257599</c:v>
                </c:pt>
                <c:pt idx="32809">
                  <c:v>3.5215966701510002</c:v>
                </c:pt>
                <c:pt idx="32810">
                  <c:v>3.5216436386110002</c:v>
                </c:pt>
                <c:pt idx="32811">
                  <c:v>3.5217015743259998</c:v>
                </c:pt>
                <c:pt idx="32812">
                  <c:v>3.5217626094819998</c:v>
                </c:pt>
                <c:pt idx="32813">
                  <c:v>3.5218393802639998</c:v>
                </c:pt>
                <c:pt idx="32814">
                  <c:v>3.5219066143040001</c:v>
                </c:pt>
                <c:pt idx="32815">
                  <c:v>3.5219438076020002</c:v>
                </c:pt>
                <c:pt idx="32816">
                  <c:v>3.522021532059</c:v>
                </c:pt>
                <c:pt idx="32817">
                  <c:v>3.5220584869380001</c:v>
                </c:pt>
                <c:pt idx="32818">
                  <c:v>3.5220899581910001</c:v>
                </c:pt>
                <c:pt idx="32819">
                  <c:v>3.5221545696260002</c:v>
                </c:pt>
                <c:pt idx="32820">
                  <c:v>3.522199630737</c:v>
                </c:pt>
                <c:pt idx="32821">
                  <c:v>3.5222444534299999</c:v>
                </c:pt>
                <c:pt idx="32822">
                  <c:v>3.5222887992860001</c:v>
                </c:pt>
                <c:pt idx="32823">
                  <c:v>3.5223286151890001</c:v>
                </c:pt>
                <c:pt idx="32824">
                  <c:v>3.5223689079280001</c:v>
                </c:pt>
                <c:pt idx="32825">
                  <c:v>3.5224006175990001</c:v>
                </c:pt>
                <c:pt idx="32826">
                  <c:v>3.5224363803859999</c:v>
                </c:pt>
                <c:pt idx="32827">
                  <c:v>3.5224936008449999</c:v>
                </c:pt>
                <c:pt idx="32828">
                  <c:v>3.5225348472600002</c:v>
                </c:pt>
                <c:pt idx="32829">
                  <c:v>3.5225772857669999</c:v>
                </c:pt>
                <c:pt idx="32830">
                  <c:v>3.5226156711579999</c:v>
                </c:pt>
                <c:pt idx="32831">
                  <c:v>3.522661447525</c:v>
                </c:pt>
                <c:pt idx="32832">
                  <c:v>3.5227077007290002</c:v>
                </c:pt>
                <c:pt idx="32833">
                  <c:v>3.522751808167</c:v>
                </c:pt>
                <c:pt idx="32834">
                  <c:v>3.5227966308590002</c:v>
                </c:pt>
                <c:pt idx="32835">
                  <c:v>3.522840976715</c:v>
                </c:pt>
                <c:pt idx="32836">
                  <c:v>3.522877454758</c:v>
                </c:pt>
                <c:pt idx="32837">
                  <c:v>3.5229215621950001</c:v>
                </c:pt>
                <c:pt idx="32838">
                  <c:v>3.5232758522030001</c:v>
                </c:pt>
                <c:pt idx="32839">
                  <c:v>3.5233705043789998</c:v>
                </c:pt>
                <c:pt idx="32840">
                  <c:v>3.5234594345089998</c:v>
                </c:pt>
                <c:pt idx="32841">
                  <c:v>3.5235509872440001</c:v>
                </c:pt>
                <c:pt idx="32842">
                  <c:v>3.5236494541169998</c:v>
                </c:pt>
                <c:pt idx="32843">
                  <c:v>3.5237412452700001</c:v>
                </c:pt>
                <c:pt idx="32844">
                  <c:v>3.524009227753</c:v>
                </c:pt>
                <c:pt idx="32845">
                  <c:v>3.5241827964780001</c:v>
                </c:pt>
                <c:pt idx="32846">
                  <c:v>3.5242874622340001</c:v>
                </c:pt>
                <c:pt idx="32847">
                  <c:v>3.5243866443630001</c:v>
                </c:pt>
                <c:pt idx="32848">
                  <c:v>3.5244762897489998</c:v>
                </c:pt>
                <c:pt idx="32849">
                  <c:v>3.5245680809020001</c:v>
                </c:pt>
                <c:pt idx="32850">
                  <c:v>3.5248966217039999</c:v>
                </c:pt>
                <c:pt idx="32851">
                  <c:v>3.5252077579500001</c:v>
                </c:pt>
                <c:pt idx="32852">
                  <c:v>3.5253450870509999</c:v>
                </c:pt>
                <c:pt idx="32853">
                  <c:v>3.5256638526919999</c:v>
                </c:pt>
                <c:pt idx="32854">
                  <c:v>3.525994062424</c:v>
                </c:pt>
                <c:pt idx="32855">
                  <c:v>3.526240110397</c:v>
                </c:pt>
                <c:pt idx="32856">
                  <c:v>3.5263104438780002</c:v>
                </c:pt>
                <c:pt idx="32857">
                  <c:v>3.5263769626619998</c:v>
                </c:pt>
                <c:pt idx="32858">
                  <c:v>3.5264503955839999</c:v>
                </c:pt>
                <c:pt idx="32859">
                  <c:v>3.5265023708340002</c:v>
                </c:pt>
                <c:pt idx="32860">
                  <c:v>3.5265560150150002</c:v>
                </c:pt>
                <c:pt idx="32861">
                  <c:v>3.5266082286830001</c:v>
                </c:pt>
                <c:pt idx="32862">
                  <c:v>3.526682853699</c:v>
                </c:pt>
                <c:pt idx="32863">
                  <c:v>3.5267539024349999</c:v>
                </c:pt>
                <c:pt idx="32864">
                  <c:v>3.526799678802</c:v>
                </c:pt>
                <c:pt idx="32865">
                  <c:v>3.526846647263</c:v>
                </c:pt>
                <c:pt idx="32866">
                  <c:v>3.5268964767459998</c:v>
                </c:pt>
                <c:pt idx="32867">
                  <c:v>3.5269770622249998</c:v>
                </c:pt>
                <c:pt idx="32868">
                  <c:v>3.5273213386540001</c:v>
                </c:pt>
                <c:pt idx="32869">
                  <c:v>3.527422428131</c:v>
                </c:pt>
                <c:pt idx="32870">
                  <c:v>3.5274803638460002</c:v>
                </c:pt>
                <c:pt idx="32871">
                  <c:v>3.5275399684909998</c:v>
                </c:pt>
                <c:pt idx="32872">
                  <c:v>3.5276091098790001</c:v>
                </c:pt>
                <c:pt idx="32873">
                  <c:v>3.5276896953580001</c:v>
                </c:pt>
                <c:pt idx="32874">
                  <c:v>3.5277740955349999</c:v>
                </c:pt>
                <c:pt idx="32875">
                  <c:v>3.527861833572</c:v>
                </c:pt>
                <c:pt idx="32876">
                  <c:v>3.5279457569120001</c:v>
                </c:pt>
                <c:pt idx="32877">
                  <c:v>3.5280263423920002</c:v>
                </c:pt>
                <c:pt idx="32878">
                  <c:v>3.5281050205229998</c:v>
                </c:pt>
                <c:pt idx="32879">
                  <c:v>3.5281770229339999</c:v>
                </c:pt>
                <c:pt idx="32880">
                  <c:v>3.5282459259030001</c:v>
                </c:pt>
                <c:pt idx="32881">
                  <c:v>3.5283122062680001</c:v>
                </c:pt>
                <c:pt idx="32882">
                  <c:v>3.5283720493319999</c:v>
                </c:pt>
                <c:pt idx="32883">
                  <c:v>3.528519153595</c:v>
                </c:pt>
                <c:pt idx="32884">
                  <c:v>3.5286512374879999</c:v>
                </c:pt>
                <c:pt idx="32885">
                  <c:v>3.5288746356959999</c:v>
                </c:pt>
                <c:pt idx="32886">
                  <c:v>3.5290844440460001</c:v>
                </c:pt>
                <c:pt idx="32887">
                  <c:v>3.5292301177979999</c:v>
                </c:pt>
                <c:pt idx="32888">
                  <c:v>3.5295197963709999</c:v>
                </c:pt>
                <c:pt idx="32889">
                  <c:v>3.5297994613650001</c:v>
                </c:pt>
                <c:pt idx="32890">
                  <c:v>3.529842615128</c:v>
                </c:pt>
                <c:pt idx="32891">
                  <c:v>3.5298860073089999</c:v>
                </c:pt>
                <c:pt idx="32892">
                  <c:v>3.5299234390260001</c:v>
                </c:pt>
                <c:pt idx="32893">
                  <c:v>3.5299651622770001</c:v>
                </c:pt>
                <c:pt idx="32894">
                  <c:v>3.5300264358520002</c:v>
                </c:pt>
                <c:pt idx="32895">
                  <c:v>3.5300629138950002</c:v>
                </c:pt>
                <c:pt idx="32896">
                  <c:v>3.5301315784449998</c:v>
                </c:pt>
                <c:pt idx="32897">
                  <c:v>3.5301990509030001</c:v>
                </c:pt>
                <c:pt idx="32898">
                  <c:v>3.530501842499</c:v>
                </c:pt>
                <c:pt idx="32899">
                  <c:v>3.5307018756869999</c:v>
                </c:pt>
                <c:pt idx="32900">
                  <c:v>3.5307724475860001</c:v>
                </c:pt>
                <c:pt idx="32901">
                  <c:v>3.5308475494380001</c:v>
                </c:pt>
                <c:pt idx="32902">
                  <c:v>3.5309250354769999</c:v>
                </c:pt>
                <c:pt idx="32903">
                  <c:v>3.5310070514679999</c:v>
                </c:pt>
                <c:pt idx="32904">
                  <c:v>3.531085968018</c:v>
                </c:pt>
                <c:pt idx="32905">
                  <c:v>3.5314040184020001</c:v>
                </c:pt>
                <c:pt idx="32906">
                  <c:v>3.5315530300139999</c:v>
                </c:pt>
                <c:pt idx="32907">
                  <c:v>3.5316798686980002</c:v>
                </c:pt>
                <c:pt idx="32908">
                  <c:v>3.5317571163179999</c:v>
                </c:pt>
                <c:pt idx="32909">
                  <c:v>3.531837463379</c:v>
                </c:pt>
                <c:pt idx="32910">
                  <c:v>3.5319480896000002</c:v>
                </c:pt>
                <c:pt idx="32911">
                  <c:v>3.532034873962</c:v>
                </c:pt>
                <c:pt idx="32912">
                  <c:v>3.5321249961849999</c:v>
                </c:pt>
                <c:pt idx="32913">
                  <c:v>3.5322155952449998</c:v>
                </c:pt>
                <c:pt idx="32914">
                  <c:v>3.5323045253749998</c:v>
                </c:pt>
                <c:pt idx="32915">
                  <c:v>3.5323894023900002</c:v>
                </c:pt>
                <c:pt idx="32916">
                  <c:v>3.5326392650599998</c:v>
                </c:pt>
                <c:pt idx="32917">
                  <c:v>3.5327553749080001</c:v>
                </c:pt>
                <c:pt idx="32918">
                  <c:v>3.5328340530400002</c:v>
                </c:pt>
                <c:pt idx="32919">
                  <c:v>3.5328967571260002</c:v>
                </c:pt>
                <c:pt idx="32920">
                  <c:v>3.5329453945160001</c:v>
                </c:pt>
                <c:pt idx="32921">
                  <c:v>3.5329854488370001</c:v>
                </c:pt>
                <c:pt idx="32922">
                  <c:v>3.5330336093899999</c:v>
                </c:pt>
                <c:pt idx="32923">
                  <c:v>3.5330824851989999</c:v>
                </c:pt>
                <c:pt idx="32924">
                  <c:v>3.533131361008</c:v>
                </c:pt>
                <c:pt idx="32925">
                  <c:v>3.5331740379330001</c:v>
                </c:pt>
                <c:pt idx="32926">
                  <c:v>3.5332219600679999</c:v>
                </c:pt>
                <c:pt idx="32927">
                  <c:v>3.5332620143889999</c:v>
                </c:pt>
                <c:pt idx="32928">
                  <c:v>3.5333039760589999</c:v>
                </c:pt>
                <c:pt idx="32929">
                  <c:v>3.5333509445189999</c:v>
                </c:pt>
                <c:pt idx="32930">
                  <c:v>3.5333962440489999</c:v>
                </c:pt>
                <c:pt idx="32931">
                  <c:v>3.5334448814389998</c:v>
                </c:pt>
                <c:pt idx="32932">
                  <c:v>3.5335261821750001</c:v>
                </c:pt>
                <c:pt idx="32933">
                  <c:v>3.5335786342620001</c:v>
                </c:pt>
                <c:pt idx="32934">
                  <c:v>3.5336604118350001</c:v>
                </c:pt>
                <c:pt idx="32935">
                  <c:v>3.5337040424350001</c:v>
                </c:pt>
                <c:pt idx="32936">
                  <c:v>3.533752441406</c:v>
                </c:pt>
                <c:pt idx="32937">
                  <c:v>3.533802986145</c:v>
                </c:pt>
                <c:pt idx="32938">
                  <c:v>3.5338783264160001</c:v>
                </c:pt>
                <c:pt idx="32939">
                  <c:v>3.53400015831</c:v>
                </c:pt>
                <c:pt idx="32940">
                  <c:v>3.5341856479640001</c:v>
                </c:pt>
                <c:pt idx="32941">
                  <c:v>3.534559726715</c:v>
                </c:pt>
                <c:pt idx="32942">
                  <c:v>3.5348992347719999</c:v>
                </c:pt>
                <c:pt idx="32943">
                  <c:v>3.535231113434</c:v>
                </c:pt>
                <c:pt idx="32944">
                  <c:v>3.5355181694029998</c:v>
                </c:pt>
                <c:pt idx="32945">
                  <c:v>3.5355706214899998</c:v>
                </c:pt>
                <c:pt idx="32946">
                  <c:v>3.5356371402739999</c:v>
                </c:pt>
                <c:pt idx="32947">
                  <c:v>3.535716295242</c:v>
                </c:pt>
                <c:pt idx="32948">
                  <c:v>3.5358078479769999</c:v>
                </c:pt>
                <c:pt idx="32949">
                  <c:v>3.5359048843380001</c:v>
                </c:pt>
                <c:pt idx="32950">
                  <c:v>3.5360052585599999</c:v>
                </c:pt>
                <c:pt idx="32951">
                  <c:v>3.5361113548279999</c:v>
                </c:pt>
                <c:pt idx="32952">
                  <c:v>3.5362219810490001</c:v>
                </c:pt>
                <c:pt idx="32953">
                  <c:v>3.5363271236420002</c:v>
                </c:pt>
                <c:pt idx="32954">
                  <c:v>3.5364341735839999</c:v>
                </c:pt>
                <c:pt idx="32955">
                  <c:v>3.536537647247</c:v>
                </c:pt>
                <c:pt idx="32956">
                  <c:v>3.536629676819</c:v>
                </c:pt>
                <c:pt idx="32957">
                  <c:v>3.5367150306699999</c:v>
                </c:pt>
                <c:pt idx="32958">
                  <c:v>3.536790370941</c:v>
                </c:pt>
                <c:pt idx="32959">
                  <c:v>3.5368587970730001</c:v>
                </c:pt>
                <c:pt idx="32960">
                  <c:v>3.5369241237639999</c:v>
                </c:pt>
                <c:pt idx="32961">
                  <c:v>3.536987304688</c:v>
                </c:pt>
                <c:pt idx="32962">
                  <c:v>3.5370469093320001</c:v>
                </c:pt>
                <c:pt idx="32963">
                  <c:v>3.5371065139770002</c:v>
                </c:pt>
                <c:pt idx="32964">
                  <c:v>3.5371682643889999</c:v>
                </c:pt>
                <c:pt idx="32965">
                  <c:v>3.5372290611269999</c:v>
                </c:pt>
                <c:pt idx="32966">
                  <c:v>3.5372898578640002</c:v>
                </c:pt>
                <c:pt idx="32967">
                  <c:v>3.5373439788819998</c:v>
                </c:pt>
                <c:pt idx="32968">
                  <c:v>3.5373973846440001</c:v>
                </c:pt>
                <c:pt idx="32969">
                  <c:v>3.5374491214749999</c:v>
                </c:pt>
                <c:pt idx="32970">
                  <c:v>3.5375387668610001</c:v>
                </c:pt>
                <c:pt idx="32971">
                  <c:v>3.5376200675959999</c:v>
                </c:pt>
                <c:pt idx="32972">
                  <c:v>3.5379095077509999</c:v>
                </c:pt>
                <c:pt idx="32973">
                  <c:v>3.5380215644840001</c:v>
                </c:pt>
                <c:pt idx="32974">
                  <c:v>3.5381188392639999</c:v>
                </c:pt>
                <c:pt idx="32975">
                  <c:v>3.5381891727450001</c:v>
                </c:pt>
                <c:pt idx="32976">
                  <c:v>3.5382490158080002</c:v>
                </c:pt>
                <c:pt idx="32977">
                  <c:v>3.5382943153380002</c:v>
                </c:pt>
                <c:pt idx="32978">
                  <c:v>3.5383298397059999</c:v>
                </c:pt>
                <c:pt idx="32979">
                  <c:v>3.5383675098420002</c:v>
                </c:pt>
                <c:pt idx="32980">
                  <c:v>3.5384004116060002</c:v>
                </c:pt>
                <c:pt idx="32981">
                  <c:v>3.5384368896480001</c:v>
                </c:pt>
                <c:pt idx="32982">
                  <c:v>3.5384726524349999</c:v>
                </c:pt>
                <c:pt idx="32983">
                  <c:v>3.5385129451749999</c:v>
                </c:pt>
                <c:pt idx="32984">
                  <c:v>3.5385501384740001</c:v>
                </c:pt>
                <c:pt idx="32985">
                  <c:v>3.5385932922359999</c:v>
                </c:pt>
                <c:pt idx="32986">
                  <c:v>3.5386373996730001</c:v>
                </c:pt>
                <c:pt idx="32987">
                  <c:v>3.5387034416200001</c:v>
                </c:pt>
                <c:pt idx="32988">
                  <c:v>3.5387947559359998</c:v>
                </c:pt>
                <c:pt idx="32989">
                  <c:v>3.5388352870939999</c:v>
                </c:pt>
                <c:pt idx="32990">
                  <c:v>3.5388779640200001</c:v>
                </c:pt>
                <c:pt idx="32991">
                  <c:v>3.538914442062</c:v>
                </c:pt>
                <c:pt idx="32992">
                  <c:v>3.5389556884769999</c:v>
                </c:pt>
                <c:pt idx="32993">
                  <c:v>3.5390279293060001</c:v>
                </c:pt>
                <c:pt idx="32994">
                  <c:v>3.5390951633449999</c:v>
                </c:pt>
                <c:pt idx="32995">
                  <c:v>3.5391697883609998</c:v>
                </c:pt>
                <c:pt idx="32996">
                  <c:v>3.5392410755160002</c:v>
                </c:pt>
                <c:pt idx="32997">
                  <c:v>3.539379835129</c:v>
                </c:pt>
                <c:pt idx="32998">
                  <c:v>3.5394525527949998</c:v>
                </c:pt>
                <c:pt idx="32999">
                  <c:v>3.5397620201110001</c:v>
                </c:pt>
                <c:pt idx="33000">
                  <c:v>3.5398757457730001</c:v>
                </c:pt>
                <c:pt idx="33001">
                  <c:v>3.5400347709659998</c:v>
                </c:pt>
                <c:pt idx="33002">
                  <c:v>3.5401298999790001</c:v>
                </c:pt>
                <c:pt idx="33003">
                  <c:v>3.540178775787</c:v>
                </c:pt>
                <c:pt idx="33004">
                  <c:v>3.540234327316</c:v>
                </c:pt>
                <c:pt idx="33005">
                  <c:v>3.5402879714969999</c:v>
                </c:pt>
                <c:pt idx="33006">
                  <c:v>3.540343999863</c:v>
                </c:pt>
                <c:pt idx="33007">
                  <c:v>3.540403604507</c:v>
                </c:pt>
                <c:pt idx="33008">
                  <c:v>3.5404613018040001</c:v>
                </c:pt>
                <c:pt idx="33009">
                  <c:v>3.5405189991000001</c:v>
                </c:pt>
                <c:pt idx="33010">
                  <c:v>3.540577888489</c:v>
                </c:pt>
                <c:pt idx="33011">
                  <c:v>3.5406370162959999</c:v>
                </c:pt>
                <c:pt idx="33012">
                  <c:v>3.540691137314</c:v>
                </c:pt>
                <c:pt idx="33013">
                  <c:v>3.540745258331</c:v>
                </c:pt>
                <c:pt idx="33014">
                  <c:v>3.5407965183260002</c:v>
                </c:pt>
                <c:pt idx="33015">
                  <c:v>3.5408923625950002</c:v>
                </c:pt>
                <c:pt idx="33016">
                  <c:v>3.5409765243529998</c:v>
                </c:pt>
                <c:pt idx="33017">
                  <c:v>3.5412123203279999</c:v>
                </c:pt>
                <c:pt idx="33018">
                  <c:v>3.541292905807</c:v>
                </c:pt>
                <c:pt idx="33019">
                  <c:v>3.5413694381709999</c:v>
                </c:pt>
                <c:pt idx="33020">
                  <c:v>3.5414173603060002</c:v>
                </c:pt>
                <c:pt idx="33021">
                  <c:v>3.5414404869079998</c:v>
                </c:pt>
                <c:pt idx="33022">
                  <c:v>3.5414838790890002</c:v>
                </c:pt>
                <c:pt idx="33023">
                  <c:v>3.5415270328520001</c:v>
                </c:pt>
                <c:pt idx="33024">
                  <c:v>3.541564941406</c:v>
                </c:pt>
                <c:pt idx="33025">
                  <c:v>3.5416002273560001</c:v>
                </c:pt>
                <c:pt idx="33026">
                  <c:v>3.5416407585140002</c:v>
                </c:pt>
                <c:pt idx="33027">
                  <c:v>3.5416824817660002</c:v>
                </c:pt>
                <c:pt idx="33028">
                  <c:v>3.541721820831</c:v>
                </c:pt>
                <c:pt idx="33029">
                  <c:v>3.5417680740359998</c:v>
                </c:pt>
                <c:pt idx="33030">
                  <c:v>3.5418140888209999</c:v>
                </c:pt>
                <c:pt idx="33031">
                  <c:v>3.5418548583980001</c:v>
                </c:pt>
                <c:pt idx="33032">
                  <c:v>3.5418992042539998</c:v>
                </c:pt>
                <c:pt idx="33033">
                  <c:v>3.5419435501100001</c:v>
                </c:pt>
                <c:pt idx="33034">
                  <c:v>3.5419845581049998</c:v>
                </c:pt>
                <c:pt idx="33035">
                  <c:v>3.5420317649839999</c:v>
                </c:pt>
                <c:pt idx="33036">
                  <c:v>3.5420784950259998</c:v>
                </c:pt>
                <c:pt idx="33037">
                  <c:v>3.5421283245090001</c:v>
                </c:pt>
                <c:pt idx="33038">
                  <c:v>3.5422058105469998</c:v>
                </c:pt>
                <c:pt idx="33039">
                  <c:v>3.5422878265379998</c:v>
                </c:pt>
                <c:pt idx="33040">
                  <c:v>3.542363405228</c:v>
                </c:pt>
                <c:pt idx="33041">
                  <c:v>3.5424139499659999</c:v>
                </c:pt>
                <c:pt idx="33042">
                  <c:v>3.5424616336820001</c:v>
                </c:pt>
                <c:pt idx="33043">
                  <c:v>3.5425064563749999</c:v>
                </c:pt>
                <c:pt idx="33044">
                  <c:v>3.5425534248349999</c:v>
                </c:pt>
                <c:pt idx="33045">
                  <c:v>3.5426049232480001</c:v>
                </c:pt>
                <c:pt idx="33046">
                  <c:v>3.5426509380339999</c:v>
                </c:pt>
                <c:pt idx="33047">
                  <c:v>3.542707204819</c:v>
                </c:pt>
                <c:pt idx="33048">
                  <c:v>3.5427546501160001</c:v>
                </c:pt>
                <c:pt idx="33049">
                  <c:v>3.5428104400630001</c:v>
                </c:pt>
                <c:pt idx="33050">
                  <c:v>3.5428647995000002</c:v>
                </c:pt>
                <c:pt idx="33051">
                  <c:v>3.542918205261</c:v>
                </c:pt>
                <c:pt idx="33052">
                  <c:v>3.5429663658139998</c:v>
                </c:pt>
                <c:pt idx="33053">
                  <c:v>3.543021202087</c:v>
                </c:pt>
                <c:pt idx="33054">
                  <c:v>3.5430653095250002</c:v>
                </c:pt>
                <c:pt idx="33055">
                  <c:v>3.5431191921230001</c:v>
                </c:pt>
                <c:pt idx="33056">
                  <c:v>3.5431683063510002</c:v>
                </c:pt>
                <c:pt idx="33057">
                  <c:v>3.5432150363920001</c:v>
                </c:pt>
                <c:pt idx="33058">
                  <c:v>3.5432691574100001</c:v>
                </c:pt>
                <c:pt idx="33059">
                  <c:v>3.5433218479159998</c:v>
                </c:pt>
                <c:pt idx="33060">
                  <c:v>3.5433709621429998</c:v>
                </c:pt>
                <c:pt idx="33061">
                  <c:v>3.5434303283689998</c:v>
                </c:pt>
                <c:pt idx="33062">
                  <c:v>3.5435149669650001</c:v>
                </c:pt>
                <c:pt idx="33063">
                  <c:v>3.5436127185820001</c:v>
                </c:pt>
                <c:pt idx="33064">
                  <c:v>3.5437121391300002</c:v>
                </c:pt>
                <c:pt idx="33065">
                  <c:v>3.5438144207</c:v>
                </c:pt>
                <c:pt idx="33066">
                  <c:v>3.5439410209659998</c:v>
                </c:pt>
                <c:pt idx="33067">
                  <c:v>3.544070959091</c:v>
                </c:pt>
                <c:pt idx="33068">
                  <c:v>3.544246912003</c:v>
                </c:pt>
                <c:pt idx="33069">
                  <c:v>3.5443122386930002</c:v>
                </c:pt>
                <c:pt idx="33070">
                  <c:v>3.544395446777</c:v>
                </c:pt>
                <c:pt idx="33071">
                  <c:v>3.5444991588589998</c:v>
                </c:pt>
                <c:pt idx="33072">
                  <c:v>3.5446140766140002</c:v>
                </c:pt>
                <c:pt idx="33073">
                  <c:v>3.5447330474849998</c:v>
                </c:pt>
                <c:pt idx="33074">
                  <c:v>3.5448651313780002</c:v>
                </c:pt>
                <c:pt idx="33075">
                  <c:v>3.5450060367580001</c:v>
                </c:pt>
                <c:pt idx="33076">
                  <c:v>3.5451517105099999</c:v>
                </c:pt>
                <c:pt idx="33077">
                  <c:v>3.5453023910520001</c:v>
                </c:pt>
                <c:pt idx="33078">
                  <c:v>3.545445203781</c:v>
                </c:pt>
                <c:pt idx="33079">
                  <c:v>3.545582532883</c:v>
                </c:pt>
                <c:pt idx="33080">
                  <c:v>3.545706510544</c:v>
                </c:pt>
                <c:pt idx="33081">
                  <c:v>3.5458159446719999</c:v>
                </c:pt>
                <c:pt idx="33082">
                  <c:v>3.5459189414979999</c:v>
                </c:pt>
                <c:pt idx="33083">
                  <c:v>3.5460197925569998</c:v>
                </c:pt>
                <c:pt idx="33084">
                  <c:v>3.5461087226869998</c:v>
                </c:pt>
                <c:pt idx="33085">
                  <c:v>3.5461890697479999</c:v>
                </c:pt>
                <c:pt idx="33086">
                  <c:v>3.5462641715999998</c:v>
                </c:pt>
                <c:pt idx="33087">
                  <c:v>3.5463302135469998</c:v>
                </c:pt>
                <c:pt idx="33088">
                  <c:v>3.546395301819</c:v>
                </c:pt>
                <c:pt idx="33089">
                  <c:v>3.546456336975</c:v>
                </c:pt>
                <c:pt idx="33090">
                  <c:v>3.5465116500849998</c:v>
                </c:pt>
                <c:pt idx="33091">
                  <c:v>3.546559095383</c:v>
                </c:pt>
                <c:pt idx="33092">
                  <c:v>3.5466427803039999</c:v>
                </c:pt>
                <c:pt idx="33093">
                  <c:v>3.546911716461</c:v>
                </c:pt>
                <c:pt idx="33094">
                  <c:v>3.5469992160800001</c:v>
                </c:pt>
                <c:pt idx="33095">
                  <c:v>3.5470788478849999</c:v>
                </c:pt>
                <c:pt idx="33096">
                  <c:v>3.5471343994139999</c:v>
                </c:pt>
                <c:pt idx="33097">
                  <c:v>3.5471937656399999</c:v>
                </c:pt>
                <c:pt idx="33098">
                  <c:v>3.5472419261930002</c:v>
                </c:pt>
                <c:pt idx="33099">
                  <c:v>3.5472877025599998</c:v>
                </c:pt>
                <c:pt idx="33100">
                  <c:v>3.5473208427429999</c:v>
                </c:pt>
                <c:pt idx="33101">
                  <c:v>3.547354698181</c:v>
                </c:pt>
                <c:pt idx="33102">
                  <c:v>3.5473897457120001</c:v>
                </c:pt>
                <c:pt idx="33103">
                  <c:v>3.547420740128</c:v>
                </c:pt>
                <c:pt idx="33104">
                  <c:v>3.5474617481230002</c:v>
                </c:pt>
                <c:pt idx="33105">
                  <c:v>3.5474979877470001</c:v>
                </c:pt>
                <c:pt idx="33106">
                  <c:v>3.5475304126739999</c:v>
                </c:pt>
                <c:pt idx="33107">
                  <c:v>3.5475590229030001</c:v>
                </c:pt>
                <c:pt idx="33108">
                  <c:v>3.547591924667</c:v>
                </c:pt>
                <c:pt idx="33109">
                  <c:v>3.547624588013</c:v>
                </c:pt>
                <c:pt idx="33110">
                  <c:v>3.5476448535920002</c:v>
                </c:pt>
                <c:pt idx="33111">
                  <c:v>3.5476803779599999</c:v>
                </c:pt>
                <c:pt idx="33112">
                  <c:v>3.5477204322809999</c:v>
                </c:pt>
                <c:pt idx="33113">
                  <c:v>3.5477650165560002</c:v>
                </c:pt>
                <c:pt idx="33114">
                  <c:v>3.5480201244349998</c:v>
                </c:pt>
                <c:pt idx="33115">
                  <c:v>3.5480985641479998</c:v>
                </c:pt>
                <c:pt idx="33116">
                  <c:v>3.5481727123260001</c:v>
                </c:pt>
                <c:pt idx="33117">
                  <c:v>3.5482215881350001</c:v>
                </c:pt>
                <c:pt idx="33118">
                  <c:v>3.5482707023620002</c:v>
                </c:pt>
                <c:pt idx="33119">
                  <c:v>3.5483474731450002</c:v>
                </c:pt>
                <c:pt idx="33120">
                  <c:v>3.5484247207639998</c:v>
                </c:pt>
                <c:pt idx="33121">
                  <c:v>3.5485396385189998</c:v>
                </c:pt>
                <c:pt idx="33122">
                  <c:v>3.5486176013950002</c:v>
                </c:pt>
                <c:pt idx="33123">
                  <c:v>3.5487291812900001</c:v>
                </c:pt>
                <c:pt idx="33124">
                  <c:v>3.5487799644470002</c:v>
                </c:pt>
                <c:pt idx="33125">
                  <c:v>3.5488374233250002</c:v>
                </c:pt>
                <c:pt idx="33126">
                  <c:v>3.5489161014559998</c:v>
                </c:pt>
                <c:pt idx="33127">
                  <c:v>3.5490024089809999</c:v>
                </c:pt>
                <c:pt idx="33128">
                  <c:v>3.5490815639500002</c:v>
                </c:pt>
                <c:pt idx="33129">
                  <c:v>3.5493862628940001</c:v>
                </c:pt>
                <c:pt idx="33130">
                  <c:v>3.5495409965519999</c:v>
                </c:pt>
                <c:pt idx="33131">
                  <c:v>3.5496916770940001</c:v>
                </c:pt>
                <c:pt idx="33132">
                  <c:v>3.5497806072240001</c:v>
                </c:pt>
                <c:pt idx="33133">
                  <c:v>3.5498905181880001</c:v>
                </c:pt>
                <c:pt idx="33134">
                  <c:v>3.5499784946439998</c:v>
                </c:pt>
                <c:pt idx="33135">
                  <c:v>3.5500495433810002</c:v>
                </c:pt>
                <c:pt idx="33136">
                  <c:v>3.550157308578</c:v>
                </c:pt>
                <c:pt idx="33137">
                  <c:v>3.5503578186040001</c:v>
                </c:pt>
                <c:pt idx="33138">
                  <c:v>3.5505399703979998</c:v>
                </c:pt>
                <c:pt idx="33139">
                  <c:v>3.5506529808040002</c:v>
                </c:pt>
                <c:pt idx="33140">
                  <c:v>3.5510249137879999</c:v>
                </c:pt>
                <c:pt idx="33141">
                  <c:v>3.551213741302</c:v>
                </c:pt>
                <c:pt idx="33142">
                  <c:v>3.5514636039730001</c:v>
                </c:pt>
                <c:pt idx="33143">
                  <c:v>3.5516736507419999</c:v>
                </c:pt>
                <c:pt idx="33144">
                  <c:v>3.5520205497739998</c:v>
                </c:pt>
                <c:pt idx="33145">
                  <c:v>3.5521068573000001</c:v>
                </c:pt>
                <c:pt idx="33146">
                  <c:v>3.55215716362</c:v>
                </c:pt>
                <c:pt idx="33147">
                  <c:v>3.5522396564480001</c:v>
                </c:pt>
                <c:pt idx="33148">
                  <c:v>3.552296638489</c:v>
                </c:pt>
                <c:pt idx="33149">
                  <c:v>3.5523531436920002</c:v>
                </c:pt>
                <c:pt idx="33150">
                  <c:v>3.552404642105</c:v>
                </c:pt>
                <c:pt idx="33151">
                  <c:v>3.5524528026579998</c:v>
                </c:pt>
                <c:pt idx="33152">
                  <c:v>3.5524790287019998</c:v>
                </c:pt>
                <c:pt idx="33153">
                  <c:v>3.552521467209</c:v>
                </c:pt>
                <c:pt idx="33154">
                  <c:v>3.5525691509250001</c:v>
                </c:pt>
                <c:pt idx="33155">
                  <c:v>3.5526118278499998</c:v>
                </c:pt>
                <c:pt idx="33156">
                  <c:v>3.5526604652399998</c:v>
                </c:pt>
                <c:pt idx="33157">
                  <c:v>3.552704811096</c:v>
                </c:pt>
                <c:pt idx="33158">
                  <c:v>3.5527594089510002</c:v>
                </c:pt>
                <c:pt idx="33159">
                  <c:v>3.5528473854059999</c:v>
                </c:pt>
                <c:pt idx="33160">
                  <c:v>3.5529339313510002</c:v>
                </c:pt>
                <c:pt idx="33161">
                  <c:v>3.5533127784729999</c:v>
                </c:pt>
                <c:pt idx="33162">
                  <c:v>3.5534195899959999</c:v>
                </c:pt>
                <c:pt idx="33163">
                  <c:v>3.5534718036649999</c:v>
                </c:pt>
                <c:pt idx="33164">
                  <c:v>3.5535292625429999</c:v>
                </c:pt>
                <c:pt idx="33165">
                  <c:v>3.5535955429079999</c:v>
                </c:pt>
                <c:pt idx="33166">
                  <c:v>3.5536623001100001</c:v>
                </c:pt>
                <c:pt idx="33167">
                  <c:v>3.5537447929380002</c:v>
                </c:pt>
                <c:pt idx="33168">
                  <c:v>3.5538444519039998</c:v>
                </c:pt>
                <c:pt idx="33169">
                  <c:v>3.5539538860320001</c:v>
                </c:pt>
                <c:pt idx="33170">
                  <c:v>3.5540699958799999</c:v>
                </c:pt>
                <c:pt idx="33171">
                  <c:v>3.554183483124</c:v>
                </c:pt>
                <c:pt idx="33172">
                  <c:v>3.5543043613430001</c:v>
                </c:pt>
                <c:pt idx="33173">
                  <c:v>3.5544304847719999</c:v>
                </c:pt>
                <c:pt idx="33174">
                  <c:v>3.5545554161070001</c:v>
                </c:pt>
                <c:pt idx="33175">
                  <c:v>3.554670095444</c:v>
                </c:pt>
                <c:pt idx="33176">
                  <c:v>3.5547826290129998</c:v>
                </c:pt>
                <c:pt idx="33177">
                  <c:v>3.5548839569089998</c:v>
                </c:pt>
                <c:pt idx="33178">
                  <c:v>3.5549747943879999</c:v>
                </c:pt>
                <c:pt idx="33179">
                  <c:v>3.5550594329830001</c:v>
                </c:pt>
                <c:pt idx="33180">
                  <c:v>3.555135965347</c:v>
                </c:pt>
                <c:pt idx="33181">
                  <c:v>3.5552034378049999</c:v>
                </c:pt>
                <c:pt idx="33182">
                  <c:v>3.5552694797519999</c:v>
                </c:pt>
                <c:pt idx="33183">
                  <c:v>3.5553317070010002</c:v>
                </c:pt>
                <c:pt idx="33184">
                  <c:v>3.5553870201110001</c:v>
                </c:pt>
                <c:pt idx="33185">
                  <c:v>3.555446147919</c:v>
                </c:pt>
                <c:pt idx="33186">
                  <c:v>3.5554959774019999</c:v>
                </c:pt>
                <c:pt idx="33187">
                  <c:v>3.555592536926</c:v>
                </c:pt>
                <c:pt idx="33188">
                  <c:v>3.555632829666</c:v>
                </c:pt>
                <c:pt idx="33189">
                  <c:v>3.5556776523589999</c:v>
                </c:pt>
                <c:pt idx="33190">
                  <c:v>3.5557639598850002</c:v>
                </c:pt>
                <c:pt idx="33191">
                  <c:v>3.555845499039</c:v>
                </c:pt>
                <c:pt idx="33192">
                  <c:v>3.5559225082400001</c:v>
                </c:pt>
                <c:pt idx="33193">
                  <c:v>3.5559933185579999</c:v>
                </c:pt>
                <c:pt idx="33194">
                  <c:v>3.5562422275540002</c:v>
                </c:pt>
                <c:pt idx="33195">
                  <c:v>3.5562942028050002</c:v>
                </c:pt>
                <c:pt idx="33196">
                  <c:v>3.556352853775</c:v>
                </c:pt>
                <c:pt idx="33197">
                  <c:v>3.5564002990720001</c:v>
                </c:pt>
                <c:pt idx="33198">
                  <c:v>3.5564601421359998</c:v>
                </c:pt>
                <c:pt idx="33199">
                  <c:v>3.55650806427</c:v>
                </c:pt>
                <c:pt idx="33200">
                  <c:v>3.556565761566</c:v>
                </c:pt>
                <c:pt idx="33201">
                  <c:v>3.556593894958</c:v>
                </c:pt>
                <c:pt idx="33202">
                  <c:v>3.556628465652</c:v>
                </c:pt>
                <c:pt idx="33203">
                  <c:v>3.55668258667</c:v>
                </c:pt>
                <c:pt idx="33204">
                  <c:v>3.5567216873169998</c:v>
                </c:pt>
                <c:pt idx="33205">
                  <c:v>3.5567595958710001</c:v>
                </c:pt>
                <c:pt idx="33206">
                  <c:v>3.556797504425</c:v>
                </c:pt>
                <c:pt idx="33207">
                  <c:v>3.5568625926970001</c:v>
                </c:pt>
                <c:pt idx="33208">
                  <c:v>3.556919813156</c:v>
                </c:pt>
                <c:pt idx="33209">
                  <c:v>3.5571966171259999</c:v>
                </c:pt>
                <c:pt idx="33210">
                  <c:v>3.557294368744</c:v>
                </c:pt>
                <c:pt idx="33211">
                  <c:v>3.5573706626889998</c:v>
                </c:pt>
                <c:pt idx="33212">
                  <c:v>3.55744099617</c:v>
                </c:pt>
                <c:pt idx="33213">
                  <c:v>3.557516098022</c:v>
                </c:pt>
                <c:pt idx="33214">
                  <c:v>3.5575900077820002</c:v>
                </c:pt>
                <c:pt idx="33215">
                  <c:v>3.5576658248899999</c:v>
                </c:pt>
                <c:pt idx="33216">
                  <c:v>3.5577402114869998</c:v>
                </c:pt>
                <c:pt idx="33217">
                  <c:v>3.5578186511990002</c:v>
                </c:pt>
                <c:pt idx="33218">
                  <c:v>3.557918787003</c:v>
                </c:pt>
                <c:pt idx="33219">
                  <c:v>3.558001041412</c:v>
                </c:pt>
                <c:pt idx="33220">
                  <c:v>3.5583126544949999</c:v>
                </c:pt>
                <c:pt idx="33221">
                  <c:v>3.5584015846249999</c:v>
                </c:pt>
                <c:pt idx="33222">
                  <c:v>3.5586938858030002</c:v>
                </c:pt>
                <c:pt idx="33223">
                  <c:v>3.558780431747</c:v>
                </c:pt>
                <c:pt idx="33224">
                  <c:v>3.558898925781</c:v>
                </c:pt>
                <c:pt idx="33225">
                  <c:v>3.5589988231660001</c:v>
                </c:pt>
                <c:pt idx="33226">
                  <c:v>3.5591044425959999</c:v>
                </c:pt>
                <c:pt idx="33227">
                  <c:v>3.5591731071470001</c:v>
                </c:pt>
                <c:pt idx="33228">
                  <c:v>3.5592525005339999</c:v>
                </c:pt>
                <c:pt idx="33229">
                  <c:v>3.5593216419220002</c:v>
                </c:pt>
                <c:pt idx="33230">
                  <c:v>3.5594017505650002</c:v>
                </c:pt>
                <c:pt idx="33231">
                  <c:v>3.559468984604</c:v>
                </c:pt>
                <c:pt idx="33232">
                  <c:v>3.559510946274</c:v>
                </c:pt>
                <c:pt idx="33233">
                  <c:v>3.5595557689669999</c:v>
                </c:pt>
                <c:pt idx="33234">
                  <c:v>3.5595993995669999</c:v>
                </c:pt>
                <c:pt idx="33235">
                  <c:v>3.5596358776089998</c:v>
                </c:pt>
                <c:pt idx="33236">
                  <c:v>3.5597076416019999</c:v>
                </c:pt>
                <c:pt idx="33237">
                  <c:v>3.559756755829</c:v>
                </c:pt>
                <c:pt idx="33238">
                  <c:v>3.5598046779630002</c:v>
                </c:pt>
                <c:pt idx="33239">
                  <c:v>3.5598838329319999</c:v>
                </c:pt>
                <c:pt idx="33240">
                  <c:v>3.5599298477170001</c:v>
                </c:pt>
                <c:pt idx="33241">
                  <c:v>3.5599737167360002</c:v>
                </c:pt>
                <c:pt idx="33242">
                  <c:v>3.5600242614750002</c:v>
                </c:pt>
                <c:pt idx="33243">
                  <c:v>3.560135364532</c:v>
                </c:pt>
                <c:pt idx="33244">
                  <c:v>3.5603570938110001</c:v>
                </c:pt>
                <c:pt idx="33245">
                  <c:v>3.560451030731</c:v>
                </c:pt>
                <c:pt idx="33246">
                  <c:v>3.5605080127719999</c:v>
                </c:pt>
                <c:pt idx="33247">
                  <c:v>3.5605654716489998</c:v>
                </c:pt>
                <c:pt idx="33248">
                  <c:v>3.5606265068049998</c:v>
                </c:pt>
                <c:pt idx="33249">
                  <c:v>3.5606961250309999</c:v>
                </c:pt>
                <c:pt idx="33250">
                  <c:v>3.5607776641850002</c:v>
                </c:pt>
                <c:pt idx="33251">
                  <c:v>3.560869693756</c:v>
                </c:pt>
                <c:pt idx="33252">
                  <c:v>3.5609607696530001</c:v>
                </c:pt>
                <c:pt idx="33253">
                  <c:v>3.5610616207120001</c:v>
                </c:pt>
                <c:pt idx="33254">
                  <c:v>3.5611691474909999</c:v>
                </c:pt>
                <c:pt idx="33255">
                  <c:v>3.5612711906430001</c:v>
                </c:pt>
                <c:pt idx="33256">
                  <c:v>3.561375141144</c:v>
                </c:pt>
                <c:pt idx="33257">
                  <c:v>3.561483621597</c:v>
                </c:pt>
                <c:pt idx="33258">
                  <c:v>3.561593055725</c:v>
                </c:pt>
                <c:pt idx="33259">
                  <c:v>3.561695814133</c:v>
                </c:pt>
                <c:pt idx="33260">
                  <c:v>3.5617887973790001</c:v>
                </c:pt>
                <c:pt idx="33261">
                  <c:v>3.5618727207180001</c:v>
                </c:pt>
                <c:pt idx="33262">
                  <c:v>3.5619547367100002</c:v>
                </c:pt>
                <c:pt idx="33263">
                  <c:v>3.5620317459109998</c:v>
                </c:pt>
                <c:pt idx="33264">
                  <c:v>3.5621018409729999</c:v>
                </c:pt>
                <c:pt idx="33265">
                  <c:v>3.5621764659880002</c:v>
                </c:pt>
                <c:pt idx="33266">
                  <c:v>3.5622408390050002</c:v>
                </c:pt>
                <c:pt idx="33267">
                  <c:v>3.5623002052310002</c:v>
                </c:pt>
                <c:pt idx="33268">
                  <c:v>3.562405824661</c:v>
                </c:pt>
                <c:pt idx="33269">
                  <c:v>3.5625047683719999</c:v>
                </c:pt>
                <c:pt idx="33270">
                  <c:v>3.5626733303070002</c:v>
                </c:pt>
                <c:pt idx="33271">
                  <c:v>3.5628583431240002</c:v>
                </c:pt>
                <c:pt idx="33272">
                  <c:v>3.5629248619079998</c:v>
                </c:pt>
                <c:pt idx="33273">
                  <c:v>3.5630435943599998</c:v>
                </c:pt>
                <c:pt idx="33274">
                  <c:v>3.5631439685820001</c:v>
                </c:pt>
                <c:pt idx="33275">
                  <c:v>3.5632128715519999</c:v>
                </c:pt>
                <c:pt idx="33276">
                  <c:v>3.5632734298709998</c:v>
                </c:pt>
                <c:pt idx="33277">
                  <c:v>3.5633287429810001</c:v>
                </c:pt>
                <c:pt idx="33278">
                  <c:v>3.5634796619419999</c:v>
                </c:pt>
                <c:pt idx="33279">
                  <c:v>3.5636126995090001</c:v>
                </c:pt>
                <c:pt idx="33280">
                  <c:v>3.563678741455</c:v>
                </c:pt>
                <c:pt idx="33281">
                  <c:v>3.5637335777280001</c:v>
                </c:pt>
                <c:pt idx="33282">
                  <c:v>3.563769578934</c:v>
                </c:pt>
                <c:pt idx="33283">
                  <c:v>3.5638055801389998</c:v>
                </c:pt>
                <c:pt idx="33284">
                  <c:v>3.5638401508330002</c:v>
                </c:pt>
                <c:pt idx="33285">
                  <c:v>3.5638794898990001</c:v>
                </c:pt>
                <c:pt idx="33286">
                  <c:v>3.5639176368709999</c:v>
                </c:pt>
                <c:pt idx="33287">
                  <c:v>3.5639553070069998</c:v>
                </c:pt>
                <c:pt idx="33288">
                  <c:v>3.5639865398409998</c:v>
                </c:pt>
                <c:pt idx="33289">
                  <c:v>3.5640254020689999</c:v>
                </c:pt>
                <c:pt idx="33290">
                  <c:v>3.5640628337860001</c:v>
                </c:pt>
                <c:pt idx="33291">
                  <c:v>3.564100503922</c:v>
                </c:pt>
                <c:pt idx="33292">
                  <c:v>3.5641417503359998</c:v>
                </c:pt>
                <c:pt idx="33293">
                  <c:v>3.5641798973080001</c:v>
                </c:pt>
                <c:pt idx="33294">
                  <c:v>3.564215898514</c:v>
                </c:pt>
                <c:pt idx="33295">
                  <c:v>3.564258098602</c:v>
                </c:pt>
                <c:pt idx="33296">
                  <c:v>3.564301252365</c:v>
                </c:pt>
                <c:pt idx="33297">
                  <c:v>3.5643742084499999</c:v>
                </c:pt>
                <c:pt idx="33298">
                  <c:v>3.5644454956049998</c:v>
                </c:pt>
                <c:pt idx="33299">
                  <c:v>3.5645182132720001</c:v>
                </c:pt>
                <c:pt idx="33300">
                  <c:v>3.564561605453</c:v>
                </c:pt>
                <c:pt idx="33301">
                  <c:v>3.5646078586579999</c:v>
                </c:pt>
                <c:pt idx="33302">
                  <c:v>3.564691781998</c:v>
                </c:pt>
                <c:pt idx="33303">
                  <c:v>3.564775705338</c:v>
                </c:pt>
                <c:pt idx="33304">
                  <c:v>3.564861297607</c:v>
                </c:pt>
                <c:pt idx="33305">
                  <c:v>3.5649020671840002</c:v>
                </c:pt>
                <c:pt idx="33306">
                  <c:v>3.5649821758270002</c:v>
                </c:pt>
                <c:pt idx="33307">
                  <c:v>3.5653016567229998</c:v>
                </c:pt>
                <c:pt idx="33308">
                  <c:v>3.5656309127810002</c:v>
                </c:pt>
                <c:pt idx="33309">
                  <c:v>3.5657248497010001</c:v>
                </c:pt>
                <c:pt idx="33310">
                  <c:v>3.565822124481</c:v>
                </c:pt>
                <c:pt idx="33311">
                  <c:v>3.5659236907960001</c:v>
                </c:pt>
                <c:pt idx="33312">
                  <c:v>3.565977096558</c:v>
                </c:pt>
                <c:pt idx="33313">
                  <c:v>3.566035032272</c:v>
                </c:pt>
                <c:pt idx="33314">
                  <c:v>3.5660932064059998</c:v>
                </c:pt>
                <c:pt idx="33315">
                  <c:v>3.566146612167</c:v>
                </c:pt>
                <c:pt idx="33316">
                  <c:v>3.5662024021150001</c:v>
                </c:pt>
                <c:pt idx="33317">
                  <c:v>3.5662629604339999</c:v>
                </c:pt>
                <c:pt idx="33318">
                  <c:v>3.566327571869</c:v>
                </c:pt>
                <c:pt idx="33319">
                  <c:v>3.5663914680479998</c:v>
                </c:pt>
                <c:pt idx="33320">
                  <c:v>3.5664575099950002</c:v>
                </c:pt>
                <c:pt idx="33321">
                  <c:v>3.5665223598479998</c:v>
                </c:pt>
                <c:pt idx="33322">
                  <c:v>3.5665855407709999</c:v>
                </c:pt>
                <c:pt idx="33323">
                  <c:v>3.5666453838350001</c:v>
                </c:pt>
                <c:pt idx="33324">
                  <c:v>3.566702604294</c:v>
                </c:pt>
                <c:pt idx="33325">
                  <c:v>3.5667600631709999</c:v>
                </c:pt>
                <c:pt idx="33326">
                  <c:v>3.5668134689330002</c:v>
                </c:pt>
                <c:pt idx="33327">
                  <c:v>3.566901683807</c:v>
                </c:pt>
                <c:pt idx="33328">
                  <c:v>3.5671305656430001</c:v>
                </c:pt>
                <c:pt idx="33329">
                  <c:v>3.567236423492</c:v>
                </c:pt>
                <c:pt idx="33330">
                  <c:v>3.5675375461579999</c:v>
                </c:pt>
                <c:pt idx="33331">
                  <c:v>3.5676066875460002</c:v>
                </c:pt>
                <c:pt idx="33332">
                  <c:v>3.5676729679110002</c:v>
                </c:pt>
                <c:pt idx="33333">
                  <c:v>3.5677950382230001</c:v>
                </c:pt>
                <c:pt idx="33334">
                  <c:v>3.5679044723510001</c:v>
                </c:pt>
                <c:pt idx="33335">
                  <c:v>3.568013906479</c:v>
                </c:pt>
                <c:pt idx="33336">
                  <c:v>3.5681197643279998</c:v>
                </c:pt>
                <c:pt idx="33337">
                  <c:v>3.568166017532</c:v>
                </c:pt>
                <c:pt idx="33338">
                  <c:v>3.5682079792020001</c:v>
                </c:pt>
                <c:pt idx="33339">
                  <c:v>3.5682804584499999</c:v>
                </c:pt>
                <c:pt idx="33340">
                  <c:v>3.5683784484859999</c:v>
                </c:pt>
                <c:pt idx="33341">
                  <c:v>3.5684292316440001</c:v>
                </c:pt>
                <c:pt idx="33342">
                  <c:v>3.5684962272640002</c:v>
                </c:pt>
                <c:pt idx="33343">
                  <c:v>3.5685381889340002</c:v>
                </c:pt>
                <c:pt idx="33344">
                  <c:v>3.5685837268829999</c:v>
                </c:pt>
                <c:pt idx="33345">
                  <c:v>3.5686283111570001</c:v>
                </c:pt>
                <c:pt idx="33346">
                  <c:v>3.5686931610110002</c:v>
                </c:pt>
                <c:pt idx="33347">
                  <c:v>3.5687355995179999</c:v>
                </c:pt>
                <c:pt idx="33348">
                  <c:v>3.568774223328</c:v>
                </c:pt>
                <c:pt idx="33349">
                  <c:v>3.5688099861150002</c:v>
                </c:pt>
                <c:pt idx="33350">
                  <c:v>3.5688505172729998</c:v>
                </c:pt>
                <c:pt idx="33351">
                  <c:v>3.5688917636870001</c:v>
                </c:pt>
                <c:pt idx="33352">
                  <c:v>3.568928003311</c:v>
                </c:pt>
                <c:pt idx="33353">
                  <c:v>3.5689656734469999</c:v>
                </c:pt>
                <c:pt idx="33354">
                  <c:v>3.5690102577210001</c:v>
                </c:pt>
                <c:pt idx="33355">
                  <c:v>3.5690469741820001</c:v>
                </c:pt>
                <c:pt idx="33356">
                  <c:v>3.5690903663640001</c:v>
                </c:pt>
                <c:pt idx="33357">
                  <c:v>3.569135427475</c:v>
                </c:pt>
                <c:pt idx="33358">
                  <c:v>3.5691809654240001</c:v>
                </c:pt>
                <c:pt idx="33359">
                  <c:v>3.5692219734189998</c:v>
                </c:pt>
                <c:pt idx="33360">
                  <c:v>3.5692675113679999</c:v>
                </c:pt>
                <c:pt idx="33361">
                  <c:v>3.569309711456</c:v>
                </c:pt>
                <c:pt idx="33362">
                  <c:v>3.5693554878230001</c:v>
                </c:pt>
                <c:pt idx="33363">
                  <c:v>3.5694293975829998</c:v>
                </c:pt>
                <c:pt idx="33364">
                  <c:v>3.5695092678070002</c:v>
                </c:pt>
                <c:pt idx="33365">
                  <c:v>3.569593906403</c:v>
                </c:pt>
                <c:pt idx="33366">
                  <c:v>3.5696489810940002</c:v>
                </c:pt>
                <c:pt idx="33367">
                  <c:v>3.5697350502009999</c:v>
                </c:pt>
                <c:pt idx="33368">
                  <c:v>3.5700590610499998</c:v>
                </c:pt>
                <c:pt idx="33369">
                  <c:v>3.570120573044</c:v>
                </c:pt>
                <c:pt idx="33370">
                  <c:v>3.5701894760130002</c:v>
                </c:pt>
                <c:pt idx="33371">
                  <c:v>3.5702707767490001</c:v>
                </c:pt>
                <c:pt idx="33372">
                  <c:v>3.570361375809</c:v>
                </c:pt>
                <c:pt idx="33373">
                  <c:v>3.5704579353330002</c:v>
                </c:pt>
                <c:pt idx="33374">
                  <c:v>3.5705592632290002</c:v>
                </c:pt>
                <c:pt idx="33375">
                  <c:v>3.5706641674039998</c:v>
                </c:pt>
                <c:pt idx="33376">
                  <c:v>3.5707747936250001</c:v>
                </c:pt>
                <c:pt idx="33377">
                  <c:v>3.5708856582639998</c:v>
                </c:pt>
                <c:pt idx="33378">
                  <c:v>3.5709974765779999</c:v>
                </c:pt>
                <c:pt idx="33379">
                  <c:v>3.5711097717290001</c:v>
                </c:pt>
                <c:pt idx="33380">
                  <c:v>3.5712199211120002</c:v>
                </c:pt>
                <c:pt idx="33381">
                  <c:v>3.571320533752</c:v>
                </c:pt>
                <c:pt idx="33382">
                  <c:v>3.5714159011839999</c:v>
                </c:pt>
                <c:pt idx="33383">
                  <c:v>3.5715005397800001</c:v>
                </c:pt>
                <c:pt idx="33384">
                  <c:v>3.5715847015379998</c:v>
                </c:pt>
                <c:pt idx="33385">
                  <c:v>3.5716671943659999</c:v>
                </c:pt>
                <c:pt idx="33386">
                  <c:v>3.5717382431029998</c:v>
                </c:pt>
                <c:pt idx="33387">
                  <c:v>3.5718107223510001</c:v>
                </c:pt>
                <c:pt idx="33388">
                  <c:v>3.571875095367</c:v>
                </c:pt>
                <c:pt idx="33389">
                  <c:v>3.5719277858730001</c:v>
                </c:pt>
                <c:pt idx="33390">
                  <c:v>3.5720636844640001</c:v>
                </c:pt>
                <c:pt idx="33391">
                  <c:v>3.57217669487</c:v>
                </c:pt>
                <c:pt idx="33392">
                  <c:v>3.5722908973690002</c:v>
                </c:pt>
                <c:pt idx="33393">
                  <c:v>3.5723953247070002</c:v>
                </c:pt>
                <c:pt idx="33394">
                  <c:v>3.5725779533390001</c:v>
                </c:pt>
                <c:pt idx="33395">
                  <c:v>3.5726432800289998</c:v>
                </c:pt>
                <c:pt idx="33396">
                  <c:v>3.5727148056029998</c:v>
                </c:pt>
                <c:pt idx="33397">
                  <c:v>3.5727708339689999</c:v>
                </c:pt>
                <c:pt idx="33398">
                  <c:v>3.57279920578</c:v>
                </c:pt>
                <c:pt idx="33399">
                  <c:v>3.5728363990780001</c:v>
                </c:pt>
                <c:pt idx="33400">
                  <c:v>3.5728867053990001</c:v>
                </c:pt>
                <c:pt idx="33401">
                  <c:v>3.5729234218600001</c:v>
                </c:pt>
                <c:pt idx="33402">
                  <c:v>3.5729634761810001</c:v>
                </c:pt>
                <c:pt idx="33403">
                  <c:v>3.5730075836180002</c:v>
                </c:pt>
                <c:pt idx="33404">
                  <c:v>3.5730509758000002</c:v>
                </c:pt>
                <c:pt idx="33405">
                  <c:v>3.5731196403499998</c:v>
                </c:pt>
                <c:pt idx="33406">
                  <c:v>3.5733718872070002</c:v>
                </c:pt>
                <c:pt idx="33407">
                  <c:v>3.5734744071960001</c:v>
                </c:pt>
                <c:pt idx="33408">
                  <c:v>3.5737662315369998</c:v>
                </c:pt>
                <c:pt idx="33409">
                  <c:v>3.573838949203</c:v>
                </c:pt>
                <c:pt idx="33410">
                  <c:v>3.5739996433260002</c:v>
                </c:pt>
                <c:pt idx="33411">
                  <c:v>3.5743124485019999</c:v>
                </c:pt>
                <c:pt idx="33412">
                  <c:v>3.574461221695</c:v>
                </c:pt>
                <c:pt idx="33413">
                  <c:v>3.5747621059419998</c:v>
                </c:pt>
                <c:pt idx="33414">
                  <c:v>3.5748367309570002</c:v>
                </c:pt>
                <c:pt idx="33415">
                  <c:v>3.5748898982999999</c:v>
                </c:pt>
                <c:pt idx="33416">
                  <c:v>3.5749416351319998</c:v>
                </c:pt>
                <c:pt idx="33417">
                  <c:v>3.5750231742860001</c:v>
                </c:pt>
                <c:pt idx="33418">
                  <c:v>3.5750687122340001</c:v>
                </c:pt>
                <c:pt idx="33419">
                  <c:v>3.5751092433929998</c:v>
                </c:pt>
                <c:pt idx="33420">
                  <c:v>3.57514834404</c:v>
                </c:pt>
                <c:pt idx="33421">
                  <c:v>3.5751872062680001</c:v>
                </c:pt>
                <c:pt idx="33422">
                  <c:v>3.5752274990080002</c:v>
                </c:pt>
                <c:pt idx="33423">
                  <c:v>3.575268745422</c:v>
                </c:pt>
                <c:pt idx="33424">
                  <c:v>3.5753362178799999</c:v>
                </c:pt>
                <c:pt idx="33425">
                  <c:v>3.575385332108</c:v>
                </c:pt>
                <c:pt idx="33426">
                  <c:v>3.575430870056</c:v>
                </c:pt>
                <c:pt idx="33427">
                  <c:v>3.5754764080050001</c:v>
                </c:pt>
                <c:pt idx="33428">
                  <c:v>3.5755248069759999</c:v>
                </c:pt>
                <c:pt idx="33429">
                  <c:v>3.5755660533909999</c:v>
                </c:pt>
                <c:pt idx="33430">
                  <c:v>3.5756053924560001</c:v>
                </c:pt>
                <c:pt idx="33431">
                  <c:v>3.5758833885189998</c:v>
                </c:pt>
                <c:pt idx="33432">
                  <c:v>3.5761315822599999</c:v>
                </c:pt>
                <c:pt idx="33433">
                  <c:v>3.5762932300569998</c:v>
                </c:pt>
                <c:pt idx="33434">
                  <c:v>3.576426506042</c:v>
                </c:pt>
                <c:pt idx="33435">
                  <c:v>3.5765159130100002</c:v>
                </c:pt>
                <c:pt idx="33436">
                  <c:v>3.576601028442</c:v>
                </c:pt>
                <c:pt idx="33437">
                  <c:v>3.5769300460819999</c:v>
                </c:pt>
                <c:pt idx="33438">
                  <c:v>3.5772793293</c:v>
                </c:pt>
                <c:pt idx="33439">
                  <c:v>3.57750582695</c:v>
                </c:pt>
                <c:pt idx="33440">
                  <c:v>3.577629804611</c:v>
                </c:pt>
                <c:pt idx="33441">
                  <c:v>3.5777485370640001</c:v>
                </c:pt>
                <c:pt idx="33442">
                  <c:v>3.5778374671940001</c:v>
                </c:pt>
                <c:pt idx="33443">
                  <c:v>3.5778834819790002</c:v>
                </c:pt>
                <c:pt idx="33444">
                  <c:v>3.577933311462</c:v>
                </c:pt>
                <c:pt idx="33445">
                  <c:v>3.5779840946200001</c:v>
                </c:pt>
                <c:pt idx="33446">
                  <c:v>3.5780582427979999</c:v>
                </c:pt>
                <c:pt idx="33447">
                  <c:v>3.578353643417</c:v>
                </c:pt>
                <c:pt idx="33448">
                  <c:v>3.5784792900090001</c:v>
                </c:pt>
                <c:pt idx="33449">
                  <c:v>3.5786056518549998</c:v>
                </c:pt>
                <c:pt idx="33450">
                  <c:v>3.5789997577669999</c:v>
                </c:pt>
                <c:pt idx="33451">
                  <c:v>3.5791037082670001</c:v>
                </c:pt>
                <c:pt idx="33452">
                  <c:v>3.5791621208189999</c:v>
                </c:pt>
                <c:pt idx="33453">
                  <c:v>3.5792405605319999</c:v>
                </c:pt>
                <c:pt idx="33454">
                  <c:v>3.5793280601499999</c:v>
                </c:pt>
                <c:pt idx="33455">
                  <c:v>3.5794196128850002</c:v>
                </c:pt>
                <c:pt idx="33456">
                  <c:v>3.5795171260830001</c:v>
                </c:pt>
                <c:pt idx="33457">
                  <c:v>3.5796186923979998</c:v>
                </c:pt>
                <c:pt idx="33458">
                  <c:v>3.5797243118290001</c:v>
                </c:pt>
                <c:pt idx="33459">
                  <c:v>3.5798289775850001</c:v>
                </c:pt>
                <c:pt idx="33460">
                  <c:v>3.5799257755279998</c:v>
                </c:pt>
                <c:pt idx="33461">
                  <c:v>3.5800182819369999</c:v>
                </c:pt>
                <c:pt idx="33462">
                  <c:v>3.5801053047179998</c:v>
                </c:pt>
                <c:pt idx="33463">
                  <c:v>3.5801746845250002</c:v>
                </c:pt>
                <c:pt idx="33464">
                  <c:v>3.580236673355</c:v>
                </c:pt>
                <c:pt idx="33465">
                  <c:v>3.5803487300870001</c:v>
                </c:pt>
                <c:pt idx="33466">
                  <c:v>3.5804488658909999</c:v>
                </c:pt>
                <c:pt idx="33467">
                  <c:v>3.5805027484890002</c:v>
                </c:pt>
                <c:pt idx="33468">
                  <c:v>3.5805633068080001</c:v>
                </c:pt>
                <c:pt idx="33469">
                  <c:v>3.5806190967560001</c:v>
                </c:pt>
                <c:pt idx="33470">
                  <c:v>3.5806741714479999</c:v>
                </c:pt>
                <c:pt idx="33471">
                  <c:v>3.5807840824129999</c:v>
                </c:pt>
                <c:pt idx="33472">
                  <c:v>3.5808355808260002</c:v>
                </c:pt>
                <c:pt idx="33473">
                  <c:v>3.5809261798860001</c:v>
                </c:pt>
                <c:pt idx="33474">
                  <c:v>3.5810070037839998</c:v>
                </c:pt>
                <c:pt idx="33475">
                  <c:v>3.581286430359</c:v>
                </c:pt>
                <c:pt idx="33476">
                  <c:v>3.581487178802</c:v>
                </c:pt>
                <c:pt idx="33477">
                  <c:v>3.58154630661</c:v>
                </c:pt>
                <c:pt idx="33478">
                  <c:v>3.5815789699549998</c:v>
                </c:pt>
                <c:pt idx="33479">
                  <c:v>3.581640720367</c:v>
                </c:pt>
                <c:pt idx="33480">
                  <c:v>3.581699848175</c:v>
                </c:pt>
                <c:pt idx="33481">
                  <c:v>3.5817680358890001</c:v>
                </c:pt>
                <c:pt idx="33482">
                  <c:v>3.581841230392</c:v>
                </c:pt>
                <c:pt idx="33483">
                  <c:v>3.5818798542020001</c:v>
                </c:pt>
                <c:pt idx="33484">
                  <c:v>3.5819208621979999</c:v>
                </c:pt>
                <c:pt idx="33485">
                  <c:v>3.5819621086120002</c:v>
                </c:pt>
                <c:pt idx="33486">
                  <c:v>3.5819995403289999</c:v>
                </c:pt>
                <c:pt idx="33487">
                  <c:v>3.5820314884190001</c:v>
                </c:pt>
                <c:pt idx="33488">
                  <c:v>3.5820701122280001</c:v>
                </c:pt>
                <c:pt idx="33489">
                  <c:v>3.5821042060849999</c:v>
                </c:pt>
                <c:pt idx="33490">
                  <c:v>3.5821368694309998</c:v>
                </c:pt>
                <c:pt idx="33491">
                  <c:v>3.5821754932399998</c:v>
                </c:pt>
                <c:pt idx="33492">
                  <c:v>3.582214593887</c:v>
                </c:pt>
                <c:pt idx="33493">
                  <c:v>3.5822536945340002</c:v>
                </c:pt>
                <c:pt idx="33494">
                  <c:v>3.5822958946229999</c:v>
                </c:pt>
                <c:pt idx="33495">
                  <c:v>3.582334518433</c:v>
                </c:pt>
                <c:pt idx="33496">
                  <c:v>3.5823791027070002</c:v>
                </c:pt>
                <c:pt idx="33497">
                  <c:v>3.5824224948880001</c:v>
                </c:pt>
                <c:pt idx="33498">
                  <c:v>3.5824708938600001</c:v>
                </c:pt>
                <c:pt idx="33499">
                  <c:v>3.5825498104100002</c:v>
                </c:pt>
                <c:pt idx="33500">
                  <c:v>3.582602977753</c:v>
                </c:pt>
                <c:pt idx="33501">
                  <c:v>3.5826768875120001</c:v>
                </c:pt>
                <c:pt idx="33502">
                  <c:v>3.582817554474</c:v>
                </c:pt>
                <c:pt idx="33503">
                  <c:v>3.5830214023589999</c:v>
                </c:pt>
                <c:pt idx="33504">
                  <c:v>3.5833613872529999</c:v>
                </c:pt>
                <c:pt idx="33505">
                  <c:v>3.5835561752320002</c:v>
                </c:pt>
                <c:pt idx="33506">
                  <c:v>3.5837142467500001</c:v>
                </c:pt>
                <c:pt idx="33507">
                  <c:v>3.583827495575</c:v>
                </c:pt>
                <c:pt idx="33508">
                  <c:v>3.583910942078</c:v>
                </c:pt>
                <c:pt idx="33509">
                  <c:v>3.583999872208</c:v>
                </c:pt>
                <c:pt idx="33510">
                  <c:v>3.5841288566589999</c:v>
                </c:pt>
                <c:pt idx="33511">
                  <c:v>3.5843660831449999</c:v>
                </c:pt>
                <c:pt idx="33512">
                  <c:v>3.5844719409939998</c:v>
                </c:pt>
                <c:pt idx="33513">
                  <c:v>3.5845434665679998</c:v>
                </c:pt>
                <c:pt idx="33514">
                  <c:v>3.5845935344700002</c:v>
                </c:pt>
                <c:pt idx="33515">
                  <c:v>3.584641933441</c:v>
                </c:pt>
                <c:pt idx="33516">
                  <c:v>3.5846838951110001</c:v>
                </c:pt>
                <c:pt idx="33517">
                  <c:v>3.5847353935239998</c:v>
                </c:pt>
                <c:pt idx="33518">
                  <c:v>3.5847837924960002</c:v>
                </c:pt>
                <c:pt idx="33519">
                  <c:v>3.5850291252140001</c:v>
                </c:pt>
                <c:pt idx="33520">
                  <c:v>3.5852723121640002</c:v>
                </c:pt>
                <c:pt idx="33521">
                  <c:v>3.5853421688079998</c:v>
                </c:pt>
                <c:pt idx="33522">
                  <c:v>3.5853888988490001</c:v>
                </c:pt>
                <c:pt idx="33523">
                  <c:v>3.5854392051700001</c:v>
                </c:pt>
                <c:pt idx="33524">
                  <c:v>3.5854861736300001</c:v>
                </c:pt>
                <c:pt idx="33525">
                  <c:v>3.5855371952059998</c:v>
                </c:pt>
                <c:pt idx="33526">
                  <c:v>3.5856122970580002</c:v>
                </c:pt>
                <c:pt idx="33527">
                  <c:v>3.5857377052310002</c:v>
                </c:pt>
                <c:pt idx="33528">
                  <c:v>3.5859937667850001</c:v>
                </c:pt>
                <c:pt idx="33529">
                  <c:v>3.5860850810999998</c:v>
                </c:pt>
                <c:pt idx="33530">
                  <c:v>3.586134672165</c:v>
                </c:pt>
                <c:pt idx="33531">
                  <c:v>3.5862445831300001</c:v>
                </c:pt>
                <c:pt idx="33532">
                  <c:v>3.5862953662870001</c:v>
                </c:pt>
                <c:pt idx="33533">
                  <c:v>3.5863485336299998</c:v>
                </c:pt>
                <c:pt idx="33534">
                  <c:v>3.5864095687869999</c:v>
                </c:pt>
                <c:pt idx="33535">
                  <c:v>3.5864651203159998</c:v>
                </c:pt>
                <c:pt idx="33536">
                  <c:v>3.5865719318389999</c:v>
                </c:pt>
                <c:pt idx="33537">
                  <c:v>3.5866615772250001</c:v>
                </c:pt>
                <c:pt idx="33538">
                  <c:v>3.5870056152340002</c:v>
                </c:pt>
                <c:pt idx="33539">
                  <c:v>3.5871360301970001</c:v>
                </c:pt>
                <c:pt idx="33540">
                  <c:v>3.5872502326969999</c:v>
                </c:pt>
                <c:pt idx="33541">
                  <c:v>3.5873231887819998</c:v>
                </c:pt>
                <c:pt idx="33542">
                  <c:v>3.5874013900759998</c:v>
                </c:pt>
                <c:pt idx="33543">
                  <c:v>3.5874893665309999</c:v>
                </c:pt>
                <c:pt idx="33544">
                  <c:v>3.5875842571260002</c:v>
                </c:pt>
                <c:pt idx="33545">
                  <c:v>3.5876786708830002</c:v>
                </c:pt>
                <c:pt idx="33546">
                  <c:v>3.5877726078030001</c:v>
                </c:pt>
                <c:pt idx="33547">
                  <c:v>3.5878667831420001</c:v>
                </c:pt>
                <c:pt idx="33548">
                  <c:v>3.5879607200620001</c:v>
                </c:pt>
                <c:pt idx="33549">
                  <c:v>3.5880470275879999</c:v>
                </c:pt>
                <c:pt idx="33550">
                  <c:v>3.5881264209750001</c:v>
                </c:pt>
                <c:pt idx="33551">
                  <c:v>3.5881989002229999</c:v>
                </c:pt>
                <c:pt idx="33552">
                  <c:v>3.5882670879359999</c:v>
                </c:pt>
                <c:pt idx="33553">
                  <c:v>3.588328361511</c:v>
                </c:pt>
                <c:pt idx="33554">
                  <c:v>3.588431358337</c:v>
                </c:pt>
                <c:pt idx="33555">
                  <c:v>3.5885257720950001</c:v>
                </c:pt>
                <c:pt idx="33556">
                  <c:v>3.5886862277980001</c:v>
                </c:pt>
                <c:pt idx="33557">
                  <c:v>3.5889790058140001</c:v>
                </c:pt>
                <c:pt idx="33558">
                  <c:v>3.5890791416169998</c:v>
                </c:pt>
                <c:pt idx="33559">
                  <c:v>3.5892243385309999</c:v>
                </c:pt>
                <c:pt idx="33560">
                  <c:v>3.589350223541</c:v>
                </c:pt>
                <c:pt idx="33561">
                  <c:v>3.5894737243649999</c:v>
                </c:pt>
                <c:pt idx="33562">
                  <c:v>3.589571714401</c:v>
                </c:pt>
                <c:pt idx="33563">
                  <c:v>3.5896649360659998</c:v>
                </c:pt>
                <c:pt idx="33564">
                  <c:v>3.589705944061</c:v>
                </c:pt>
                <c:pt idx="33565">
                  <c:v>3.5897717475889999</c:v>
                </c:pt>
                <c:pt idx="33566">
                  <c:v>3.5898077487950002</c:v>
                </c:pt>
                <c:pt idx="33567">
                  <c:v>3.5898456573490001</c:v>
                </c:pt>
                <c:pt idx="33568">
                  <c:v>3.5898854732509999</c:v>
                </c:pt>
                <c:pt idx="33569">
                  <c:v>3.589927196503</c:v>
                </c:pt>
                <c:pt idx="33570">
                  <c:v>3.5899686813349998</c:v>
                </c:pt>
                <c:pt idx="33571">
                  <c:v>3.5900065898900002</c:v>
                </c:pt>
                <c:pt idx="33572">
                  <c:v>3.5900731086729998</c:v>
                </c:pt>
                <c:pt idx="33573">
                  <c:v>3.590381145477</c:v>
                </c:pt>
                <c:pt idx="33574">
                  <c:v>3.5905601978299999</c:v>
                </c:pt>
                <c:pt idx="33575">
                  <c:v>3.5906620025630001</c:v>
                </c:pt>
                <c:pt idx="33576">
                  <c:v>3.5907351970670001</c:v>
                </c:pt>
                <c:pt idx="33577">
                  <c:v>3.5908124446869998</c:v>
                </c:pt>
                <c:pt idx="33578">
                  <c:v>3.5908868312840001</c:v>
                </c:pt>
                <c:pt idx="33579">
                  <c:v>3.590971946716</c:v>
                </c:pt>
                <c:pt idx="33580">
                  <c:v>3.5913200378419998</c:v>
                </c:pt>
                <c:pt idx="33581">
                  <c:v>3.5914626121520001</c:v>
                </c:pt>
                <c:pt idx="33582">
                  <c:v>3.591536998749</c:v>
                </c:pt>
                <c:pt idx="33583">
                  <c:v>3.591585874557</c:v>
                </c:pt>
                <c:pt idx="33584">
                  <c:v>3.5916616916659998</c:v>
                </c:pt>
                <c:pt idx="33585">
                  <c:v>3.5919198989869998</c:v>
                </c:pt>
                <c:pt idx="33586">
                  <c:v>3.5919682979580001</c:v>
                </c:pt>
                <c:pt idx="33587">
                  <c:v>3.5920226573940002</c:v>
                </c:pt>
                <c:pt idx="33588">
                  <c:v>3.592079162598</c:v>
                </c:pt>
                <c:pt idx="33589">
                  <c:v>3.5921361446379998</c:v>
                </c:pt>
                <c:pt idx="33590">
                  <c:v>3.5921916961670002</c:v>
                </c:pt>
                <c:pt idx="33591">
                  <c:v>3.5922465324399999</c:v>
                </c:pt>
                <c:pt idx="33592">
                  <c:v>3.592297554016</c:v>
                </c:pt>
                <c:pt idx="33593">
                  <c:v>3.5923511981959999</c:v>
                </c:pt>
                <c:pt idx="33594">
                  <c:v>3.5923995971679998</c:v>
                </c:pt>
                <c:pt idx="33595">
                  <c:v>3.5924935340880002</c:v>
                </c:pt>
                <c:pt idx="33596">
                  <c:v>3.5925848484039999</c:v>
                </c:pt>
                <c:pt idx="33597">
                  <c:v>3.5926728248600002</c:v>
                </c:pt>
                <c:pt idx="33598">
                  <c:v>3.592759609222</c:v>
                </c:pt>
                <c:pt idx="33599">
                  <c:v>3.592870950699</c:v>
                </c:pt>
                <c:pt idx="33600">
                  <c:v>3.593103170395</c:v>
                </c:pt>
                <c:pt idx="33601">
                  <c:v>3.5931928157809998</c:v>
                </c:pt>
                <c:pt idx="33602">
                  <c:v>3.5933034420009999</c:v>
                </c:pt>
                <c:pt idx="33603">
                  <c:v>3.5933692455289998</c:v>
                </c:pt>
                <c:pt idx="33604">
                  <c:v>3.5934092998499998</c:v>
                </c:pt>
                <c:pt idx="33605">
                  <c:v>3.5934586524959999</c:v>
                </c:pt>
                <c:pt idx="33606">
                  <c:v>3.593498945236</c:v>
                </c:pt>
                <c:pt idx="33607">
                  <c:v>3.593535423279</c:v>
                </c:pt>
                <c:pt idx="33608">
                  <c:v>3.5936133861539998</c:v>
                </c:pt>
                <c:pt idx="33609">
                  <c:v>3.593739748001</c:v>
                </c:pt>
                <c:pt idx="33610">
                  <c:v>3.5938212871549999</c:v>
                </c:pt>
                <c:pt idx="33611">
                  <c:v>3.5938682556149999</c:v>
                </c:pt>
                <c:pt idx="33612">
                  <c:v>3.5939133167269999</c:v>
                </c:pt>
                <c:pt idx="33613">
                  <c:v>3.5939528942110002</c:v>
                </c:pt>
                <c:pt idx="33614">
                  <c:v>3.5939960479740001</c:v>
                </c:pt>
                <c:pt idx="33615">
                  <c:v>3.5940413475040001</c:v>
                </c:pt>
                <c:pt idx="33616">
                  <c:v>3.5940821170809998</c:v>
                </c:pt>
                <c:pt idx="33617">
                  <c:v>3.5941264629359999</c:v>
                </c:pt>
                <c:pt idx="33618">
                  <c:v>3.5941743850710002</c:v>
                </c:pt>
                <c:pt idx="33619">
                  <c:v>3.5942144393920001</c:v>
                </c:pt>
                <c:pt idx="33620">
                  <c:v>3.594285011292</c:v>
                </c:pt>
                <c:pt idx="33621">
                  <c:v>3.5943608284000002</c:v>
                </c:pt>
                <c:pt idx="33622">
                  <c:v>3.5944397449490002</c:v>
                </c:pt>
                <c:pt idx="33623">
                  <c:v>3.5945210456850001</c:v>
                </c:pt>
                <c:pt idx="33624">
                  <c:v>3.5945684909820002</c:v>
                </c:pt>
                <c:pt idx="33625">
                  <c:v>3.5946185588840001</c:v>
                </c:pt>
                <c:pt idx="33626">
                  <c:v>3.5946676731110001</c:v>
                </c:pt>
                <c:pt idx="33627">
                  <c:v>3.5947134494780002</c:v>
                </c:pt>
                <c:pt idx="33628">
                  <c:v>3.5947582721710001</c:v>
                </c:pt>
                <c:pt idx="33629">
                  <c:v>3.594808340073</c:v>
                </c:pt>
                <c:pt idx="33630">
                  <c:v>3.5948526859280001</c:v>
                </c:pt>
                <c:pt idx="33631">
                  <c:v>3.5949032306670001</c:v>
                </c:pt>
                <c:pt idx="33632">
                  <c:v>3.5949909687039998</c:v>
                </c:pt>
                <c:pt idx="33633">
                  <c:v>3.5953390598300001</c:v>
                </c:pt>
                <c:pt idx="33634">
                  <c:v>3.595432758331</c:v>
                </c:pt>
                <c:pt idx="33635">
                  <c:v>3.5955185890200001</c:v>
                </c:pt>
                <c:pt idx="33636">
                  <c:v>3.5956480503080002</c:v>
                </c:pt>
                <c:pt idx="33637">
                  <c:v>3.5957388877869998</c:v>
                </c:pt>
                <c:pt idx="33638">
                  <c:v>3.5958776474</c:v>
                </c:pt>
                <c:pt idx="33639">
                  <c:v>3.595987319946</c:v>
                </c:pt>
                <c:pt idx="33640">
                  <c:v>3.5960521698000001</c:v>
                </c:pt>
                <c:pt idx="33641">
                  <c:v>3.5961208343509998</c:v>
                </c:pt>
                <c:pt idx="33642">
                  <c:v>3.5961933135990001</c:v>
                </c:pt>
                <c:pt idx="33643">
                  <c:v>3.5962684154510001</c:v>
                </c:pt>
                <c:pt idx="33644">
                  <c:v>3.5963425636289998</c:v>
                </c:pt>
                <c:pt idx="33645">
                  <c:v>3.5964243412019998</c:v>
                </c:pt>
                <c:pt idx="33646">
                  <c:v>3.5965085029599999</c:v>
                </c:pt>
                <c:pt idx="33647">
                  <c:v>3.5965991020199999</c:v>
                </c:pt>
                <c:pt idx="33648">
                  <c:v>3.596693754196</c:v>
                </c:pt>
                <c:pt idx="33649">
                  <c:v>3.596785783768</c:v>
                </c:pt>
                <c:pt idx="33650">
                  <c:v>3.5968751907350001</c:v>
                </c:pt>
                <c:pt idx="33651">
                  <c:v>3.5969600677489999</c:v>
                </c:pt>
                <c:pt idx="33652">
                  <c:v>3.5970413684840001</c:v>
                </c:pt>
                <c:pt idx="33653">
                  <c:v>3.597119092941</c:v>
                </c:pt>
                <c:pt idx="33654">
                  <c:v>3.5971965789790001</c:v>
                </c:pt>
                <c:pt idx="33655">
                  <c:v>3.5972650051119999</c:v>
                </c:pt>
                <c:pt idx="33656">
                  <c:v>3.5973339080810001</c:v>
                </c:pt>
                <c:pt idx="33657">
                  <c:v>3.5973923206329999</c:v>
                </c:pt>
                <c:pt idx="33658">
                  <c:v>3.597448587418</c:v>
                </c:pt>
                <c:pt idx="33659">
                  <c:v>3.5974974632259999</c:v>
                </c:pt>
                <c:pt idx="33660">
                  <c:v>3.5975904464720001</c:v>
                </c:pt>
                <c:pt idx="33661">
                  <c:v>3.5976715087889999</c:v>
                </c:pt>
                <c:pt idx="33662">
                  <c:v>3.5979933738710002</c:v>
                </c:pt>
                <c:pt idx="33663">
                  <c:v>3.5982310771939998</c:v>
                </c:pt>
                <c:pt idx="33664">
                  <c:v>3.5982995033259999</c:v>
                </c:pt>
                <c:pt idx="33665">
                  <c:v>3.5983428955079999</c:v>
                </c:pt>
                <c:pt idx="33666">
                  <c:v>3.5983846187589998</c:v>
                </c:pt>
                <c:pt idx="33667">
                  <c:v>3.5984244346619998</c:v>
                </c:pt>
                <c:pt idx="33668">
                  <c:v>3.5985155105589999</c:v>
                </c:pt>
                <c:pt idx="33669">
                  <c:v>3.5985796451569998</c:v>
                </c:pt>
                <c:pt idx="33670">
                  <c:v>3.5986437797550002</c:v>
                </c:pt>
                <c:pt idx="33671">
                  <c:v>3.5986864566799999</c:v>
                </c:pt>
                <c:pt idx="33672">
                  <c:v>3.5987224578860002</c:v>
                </c:pt>
                <c:pt idx="33673">
                  <c:v>3.5987648963929999</c:v>
                </c:pt>
                <c:pt idx="33674">
                  <c:v>3.5988078117370002</c:v>
                </c:pt>
                <c:pt idx="33675">
                  <c:v>3.5988521575929999</c:v>
                </c:pt>
                <c:pt idx="33676">
                  <c:v>3.5988881587980002</c:v>
                </c:pt>
                <c:pt idx="33677">
                  <c:v>3.598932743073</c:v>
                </c:pt>
                <c:pt idx="33678">
                  <c:v>3.598976373672</c:v>
                </c:pt>
                <c:pt idx="33679">
                  <c:v>3.5990350246429998</c:v>
                </c:pt>
                <c:pt idx="33680">
                  <c:v>3.5990805625919999</c:v>
                </c:pt>
                <c:pt idx="33681">
                  <c:v>3.5991203784939998</c:v>
                </c:pt>
                <c:pt idx="33682">
                  <c:v>3.5991649627690001</c:v>
                </c:pt>
                <c:pt idx="33683">
                  <c:v>3.5992057323459998</c:v>
                </c:pt>
                <c:pt idx="33684">
                  <c:v>3.5992507934570002</c:v>
                </c:pt>
                <c:pt idx="33685">
                  <c:v>3.5992980003359998</c:v>
                </c:pt>
                <c:pt idx="33686">
                  <c:v>3.5993432998660002</c:v>
                </c:pt>
                <c:pt idx="33687">
                  <c:v>3.5994155406949999</c:v>
                </c:pt>
                <c:pt idx="33688">
                  <c:v>3.599464416504</c:v>
                </c:pt>
                <c:pt idx="33689">
                  <c:v>3.5995142459870002</c:v>
                </c:pt>
                <c:pt idx="33690">
                  <c:v>3.5995607376100001</c:v>
                </c:pt>
                <c:pt idx="33691">
                  <c:v>3.599639177322</c:v>
                </c:pt>
                <c:pt idx="33692">
                  <c:v>3.599978923798</c:v>
                </c:pt>
                <c:pt idx="33693">
                  <c:v>3.6001403331759998</c:v>
                </c:pt>
                <c:pt idx="33694">
                  <c:v>3.6002364158629998</c:v>
                </c:pt>
                <c:pt idx="33695">
                  <c:v>3.6002869606019998</c:v>
                </c:pt>
                <c:pt idx="33696">
                  <c:v>3.6003406047820001</c:v>
                </c:pt>
                <c:pt idx="33697">
                  <c:v>3.6004455089570002</c:v>
                </c:pt>
                <c:pt idx="33698">
                  <c:v>3.6005499362950002</c:v>
                </c:pt>
                <c:pt idx="33699">
                  <c:v>3.6006472110750001</c:v>
                </c:pt>
                <c:pt idx="33700">
                  <c:v>3.600742816925</c:v>
                </c:pt>
                <c:pt idx="33701">
                  <c:v>3.6008782386779998</c:v>
                </c:pt>
                <c:pt idx="33702">
                  <c:v>3.6010086536410002</c:v>
                </c:pt>
                <c:pt idx="33703">
                  <c:v>3.6011252403260001</c:v>
                </c:pt>
                <c:pt idx="33704">
                  <c:v>3.6014361381529998</c:v>
                </c:pt>
                <c:pt idx="33705">
                  <c:v>3.6017651557920001</c:v>
                </c:pt>
                <c:pt idx="33706">
                  <c:v>3.601846694946</c:v>
                </c:pt>
                <c:pt idx="33707">
                  <c:v>3.6018974781040001</c:v>
                </c:pt>
                <c:pt idx="33708">
                  <c:v>3.601940870285</c:v>
                </c:pt>
                <c:pt idx="33709">
                  <c:v>3.6019885540010002</c:v>
                </c:pt>
                <c:pt idx="33710">
                  <c:v>3.6020288467410002</c:v>
                </c:pt>
                <c:pt idx="33711">
                  <c:v>3.6020653247830001</c:v>
                </c:pt>
                <c:pt idx="33712">
                  <c:v>3.6020867824549998</c:v>
                </c:pt>
                <c:pt idx="33713">
                  <c:v>3.6021335124970002</c:v>
                </c:pt>
                <c:pt idx="33714">
                  <c:v>3.6021735668180002</c:v>
                </c:pt>
                <c:pt idx="33715">
                  <c:v>3.6022167205810001</c:v>
                </c:pt>
                <c:pt idx="33716">
                  <c:v>3.602259874344</c:v>
                </c:pt>
                <c:pt idx="33717">
                  <c:v>3.6023056507110001</c:v>
                </c:pt>
                <c:pt idx="33718">
                  <c:v>3.6023485660549999</c:v>
                </c:pt>
                <c:pt idx="33719">
                  <c:v>3.6023945808410001</c:v>
                </c:pt>
                <c:pt idx="33720">
                  <c:v>3.6024441719059999</c:v>
                </c:pt>
                <c:pt idx="33721">
                  <c:v>3.6026544570920001</c:v>
                </c:pt>
                <c:pt idx="33722">
                  <c:v>3.6028053760529999</c:v>
                </c:pt>
                <c:pt idx="33723">
                  <c:v>3.6028938293460002</c:v>
                </c:pt>
                <c:pt idx="33724">
                  <c:v>3.6032569408419999</c:v>
                </c:pt>
                <c:pt idx="33725">
                  <c:v>3.6034471988679999</c:v>
                </c:pt>
                <c:pt idx="33726">
                  <c:v>3.6036362648010001</c:v>
                </c:pt>
                <c:pt idx="33727">
                  <c:v>3.6037166118620001</c:v>
                </c:pt>
                <c:pt idx="33728">
                  <c:v>3.6037955284119998</c:v>
                </c:pt>
                <c:pt idx="33729">
                  <c:v>3.6038744449619999</c:v>
                </c:pt>
                <c:pt idx="33730">
                  <c:v>3.6040852069849998</c:v>
                </c:pt>
                <c:pt idx="33731">
                  <c:v>3.6041359901429999</c:v>
                </c:pt>
                <c:pt idx="33732">
                  <c:v>3.6041882038119999</c:v>
                </c:pt>
                <c:pt idx="33733">
                  <c:v>3.604242563248</c:v>
                </c:pt>
                <c:pt idx="33734">
                  <c:v>3.6043016910549999</c:v>
                </c:pt>
                <c:pt idx="33735">
                  <c:v>3.6043674945830002</c:v>
                </c:pt>
                <c:pt idx="33736">
                  <c:v>3.604439973831</c:v>
                </c:pt>
                <c:pt idx="33737">
                  <c:v>3.6045258045200002</c:v>
                </c:pt>
                <c:pt idx="33738">
                  <c:v>3.6046068668369999</c:v>
                </c:pt>
                <c:pt idx="33739">
                  <c:v>3.6046984195710001</c:v>
                </c:pt>
                <c:pt idx="33740">
                  <c:v>3.6047909259800002</c:v>
                </c:pt>
                <c:pt idx="33741">
                  <c:v>3.6048824787139999</c:v>
                </c:pt>
                <c:pt idx="33742">
                  <c:v>3.604975223541</c:v>
                </c:pt>
                <c:pt idx="33743">
                  <c:v>3.60507106781</c:v>
                </c:pt>
                <c:pt idx="33744">
                  <c:v>3.605163812637</c:v>
                </c:pt>
                <c:pt idx="33745">
                  <c:v>3.605254411697</c:v>
                </c:pt>
                <c:pt idx="33746">
                  <c:v>3.6053409576419999</c:v>
                </c:pt>
                <c:pt idx="33747">
                  <c:v>3.605412721634</c:v>
                </c:pt>
                <c:pt idx="33748">
                  <c:v>3.6054852008820002</c:v>
                </c:pt>
                <c:pt idx="33749">
                  <c:v>3.6055514812470002</c:v>
                </c:pt>
                <c:pt idx="33750">
                  <c:v>3.6056125164030002</c:v>
                </c:pt>
                <c:pt idx="33751">
                  <c:v>3.6056704521179999</c:v>
                </c:pt>
                <c:pt idx="33752">
                  <c:v>3.6057281494139999</c:v>
                </c:pt>
                <c:pt idx="33753">
                  <c:v>3.6057767868039998</c:v>
                </c:pt>
                <c:pt idx="33754">
                  <c:v>3.6058695316309999</c:v>
                </c:pt>
                <c:pt idx="33755">
                  <c:v>3.6059613227840002</c:v>
                </c:pt>
                <c:pt idx="33756">
                  <c:v>3.6060054302219999</c:v>
                </c:pt>
                <c:pt idx="33757">
                  <c:v>3.6060867309570002</c:v>
                </c:pt>
                <c:pt idx="33758">
                  <c:v>3.6061606407169999</c:v>
                </c:pt>
                <c:pt idx="33759">
                  <c:v>3.606263875961</c:v>
                </c:pt>
                <c:pt idx="33760">
                  <c:v>3.606426000595</c:v>
                </c:pt>
                <c:pt idx="33761">
                  <c:v>3.606485128403</c:v>
                </c:pt>
                <c:pt idx="33762">
                  <c:v>3.6065211296080002</c:v>
                </c:pt>
                <c:pt idx="33763">
                  <c:v>3.60657954216</c:v>
                </c:pt>
                <c:pt idx="33764">
                  <c:v>3.6066184043880001</c:v>
                </c:pt>
                <c:pt idx="33765">
                  <c:v>3.6066560745239999</c:v>
                </c:pt>
                <c:pt idx="33766">
                  <c:v>3.606691122055</c:v>
                </c:pt>
                <c:pt idx="33767">
                  <c:v>3.6067304611209998</c:v>
                </c:pt>
                <c:pt idx="33768">
                  <c:v>3.6067657470699999</c:v>
                </c:pt>
                <c:pt idx="33769">
                  <c:v>3.6067967414859998</c:v>
                </c:pt>
                <c:pt idx="33770">
                  <c:v>3.606834173203</c:v>
                </c:pt>
                <c:pt idx="33771">
                  <c:v>3.6068694591520001</c:v>
                </c:pt>
                <c:pt idx="33772">
                  <c:v>3.606905460358</c:v>
                </c:pt>
                <c:pt idx="33773">
                  <c:v>3.6069669723510001</c:v>
                </c:pt>
                <c:pt idx="33774">
                  <c:v>3.607008457184</c:v>
                </c:pt>
                <c:pt idx="33775">
                  <c:v>3.6070528030400002</c:v>
                </c:pt>
                <c:pt idx="33776">
                  <c:v>3.607097625732</c:v>
                </c:pt>
                <c:pt idx="33777">
                  <c:v>3.6071422100069999</c:v>
                </c:pt>
                <c:pt idx="33778">
                  <c:v>3.6071913242339999</c:v>
                </c:pt>
                <c:pt idx="33779">
                  <c:v>3.6072340011600001</c:v>
                </c:pt>
                <c:pt idx="33780">
                  <c:v>3.6072802543639999</c:v>
                </c:pt>
                <c:pt idx="33781">
                  <c:v>3.607319116592</c:v>
                </c:pt>
                <c:pt idx="33782">
                  <c:v>3.6073586940769999</c:v>
                </c:pt>
                <c:pt idx="33783">
                  <c:v>3.6073966026309998</c:v>
                </c:pt>
                <c:pt idx="33784">
                  <c:v>3.6074368953699998</c:v>
                </c:pt>
                <c:pt idx="33785">
                  <c:v>3.6074800491330001</c:v>
                </c:pt>
                <c:pt idx="33786">
                  <c:v>3.6075291633609998</c:v>
                </c:pt>
                <c:pt idx="33787">
                  <c:v>3.6076021194460002</c:v>
                </c:pt>
                <c:pt idx="33788">
                  <c:v>3.60795378685</c:v>
                </c:pt>
                <c:pt idx="33789">
                  <c:v>3.608288526535</c:v>
                </c:pt>
                <c:pt idx="33790">
                  <c:v>3.6084389686580001</c:v>
                </c:pt>
                <c:pt idx="33791">
                  <c:v>3.6086008548740001</c:v>
                </c:pt>
                <c:pt idx="33792">
                  <c:v>3.608652830124</c:v>
                </c:pt>
                <c:pt idx="33793">
                  <c:v>3.6087114810940002</c:v>
                </c:pt>
                <c:pt idx="33794">
                  <c:v>3.6087744235989998</c:v>
                </c:pt>
                <c:pt idx="33795">
                  <c:v>3.6088385581970002</c:v>
                </c:pt>
                <c:pt idx="33796">
                  <c:v>3.6089043617250001</c:v>
                </c:pt>
                <c:pt idx="33797">
                  <c:v>3.60897397995</c:v>
                </c:pt>
                <c:pt idx="33798">
                  <c:v>3.609038591385</c:v>
                </c:pt>
                <c:pt idx="33799">
                  <c:v>3.6091043949129999</c:v>
                </c:pt>
                <c:pt idx="33800">
                  <c:v>3.609162092209</c:v>
                </c:pt>
                <c:pt idx="33801">
                  <c:v>3.6092150211330001</c:v>
                </c:pt>
                <c:pt idx="33802">
                  <c:v>3.6093044281009998</c:v>
                </c:pt>
                <c:pt idx="33803">
                  <c:v>3.6094529628749998</c:v>
                </c:pt>
                <c:pt idx="33804">
                  <c:v>3.6097879409789999</c:v>
                </c:pt>
                <c:pt idx="33805">
                  <c:v>3.60986328125</c:v>
                </c:pt>
                <c:pt idx="33806">
                  <c:v>3.6099405288700002</c:v>
                </c:pt>
                <c:pt idx="33807">
                  <c:v>3.6102232933040002</c:v>
                </c:pt>
                <c:pt idx="33808">
                  <c:v>3.6103804111479998</c:v>
                </c:pt>
                <c:pt idx="33809">
                  <c:v>3.6106889247890002</c:v>
                </c:pt>
                <c:pt idx="33810">
                  <c:v>3.6107590198519999</c:v>
                </c:pt>
                <c:pt idx="33811">
                  <c:v>3.610824108124</c:v>
                </c:pt>
                <c:pt idx="33812">
                  <c:v>3.6108725070949999</c:v>
                </c:pt>
                <c:pt idx="33813">
                  <c:v>3.6109716892239998</c:v>
                </c:pt>
                <c:pt idx="33814">
                  <c:v>3.6110522747039999</c:v>
                </c:pt>
                <c:pt idx="33815">
                  <c:v>3.6111619472499998</c:v>
                </c:pt>
                <c:pt idx="33816">
                  <c:v>3.6112396717070001</c:v>
                </c:pt>
                <c:pt idx="33817">
                  <c:v>3.6113710403439998</c:v>
                </c:pt>
                <c:pt idx="33818">
                  <c:v>3.611603498459</c:v>
                </c:pt>
                <c:pt idx="33819">
                  <c:v>3.6117541790010002</c:v>
                </c:pt>
                <c:pt idx="33820">
                  <c:v>3.6118416786190002</c:v>
                </c:pt>
                <c:pt idx="33821">
                  <c:v>3.6119277477259999</c:v>
                </c:pt>
                <c:pt idx="33822">
                  <c:v>3.612013578415</c:v>
                </c:pt>
                <c:pt idx="33823">
                  <c:v>3.6123523712160002</c:v>
                </c:pt>
                <c:pt idx="33824">
                  <c:v>3.612442731857</c:v>
                </c:pt>
                <c:pt idx="33825">
                  <c:v>3.6124920845030002</c:v>
                </c:pt>
                <c:pt idx="33826">
                  <c:v>3.612540006638</c:v>
                </c:pt>
                <c:pt idx="33827">
                  <c:v>3.6125910282140001</c:v>
                </c:pt>
                <c:pt idx="33828">
                  <c:v>3.6126477718349999</c:v>
                </c:pt>
                <c:pt idx="33829">
                  <c:v>3.6127054691309999</c:v>
                </c:pt>
                <c:pt idx="33830">
                  <c:v>3.6127679347989998</c:v>
                </c:pt>
                <c:pt idx="33831">
                  <c:v>3.6128306388849998</c:v>
                </c:pt>
                <c:pt idx="33832">
                  <c:v>3.612901210785</c:v>
                </c:pt>
                <c:pt idx="33833">
                  <c:v>3.6129689216609999</c:v>
                </c:pt>
                <c:pt idx="33834">
                  <c:v>3.613028526306</c:v>
                </c:pt>
                <c:pt idx="33835">
                  <c:v>3.6130919456480002</c:v>
                </c:pt>
                <c:pt idx="33836">
                  <c:v>3.6131560802460001</c:v>
                </c:pt>
                <c:pt idx="33837">
                  <c:v>3.6132214069369999</c:v>
                </c:pt>
                <c:pt idx="33838">
                  <c:v>3.6132853031160002</c:v>
                </c:pt>
                <c:pt idx="33839">
                  <c:v>3.613345861435</c:v>
                </c:pt>
                <c:pt idx="33840">
                  <c:v>3.6134021282200002</c:v>
                </c:pt>
                <c:pt idx="33841">
                  <c:v>3.61345744133</c:v>
                </c:pt>
                <c:pt idx="33842">
                  <c:v>3.6135616302489999</c:v>
                </c:pt>
                <c:pt idx="33843">
                  <c:v>3.613617658615</c:v>
                </c:pt>
                <c:pt idx="33844">
                  <c:v>3.6137518882749999</c:v>
                </c:pt>
                <c:pt idx="33845">
                  <c:v>3.6139130592350002</c:v>
                </c:pt>
                <c:pt idx="33846">
                  <c:v>3.6140522956850001</c:v>
                </c:pt>
                <c:pt idx="33847">
                  <c:v>3.6143760681149999</c:v>
                </c:pt>
                <c:pt idx="33848">
                  <c:v>3.6144814491270001</c:v>
                </c:pt>
                <c:pt idx="33849">
                  <c:v>3.614547252655</c:v>
                </c:pt>
                <c:pt idx="33850">
                  <c:v>3.6146075725559998</c:v>
                </c:pt>
                <c:pt idx="33851">
                  <c:v>3.6146442890169999</c:v>
                </c:pt>
                <c:pt idx="33852">
                  <c:v>3.6147038936609999</c:v>
                </c:pt>
                <c:pt idx="33853">
                  <c:v>3.6147475242609999</c:v>
                </c:pt>
                <c:pt idx="33854">
                  <c:v>3.6147885322570001</c:v>
                </c:pt>
                <c:pt idx="33855">
                  <c:v>3.6148257255549998</c:v>
                </c:pt>
                <c:pt idx="33856">
                  <c:v>3.6148619651790002</c:v>
                </c:pt>
                <c:pt idx="33857">
                  <c:v>3.6149263381960002</c:v>
                </c:pt>
                <c:pt idx="33858">
                  <c:v>3.6149663925170001</c:v>
                </c:pt>
                <c:pt idx="33859">
                  <c:v>3.6150109767909999</c:v>
                </c:pt>
                <c:pt idx="33860">
                  <c:v>3.61505651474</c:v>
                </c:pt>
                <c:pt idx="33861">
                  <c:v>3.6150996685029999</c:v>
                </c:pt>
                <c:pt idx="33862">
                  <c:v>3.6151430606839998</c:v>
                </c:pt>
                <c:pt idx="33863">
                  <c:v>3.615185260773</c:v>
                </c:pt>
                <c:pt idx="33864">
                  <c:v>3.615224123001</c:v>
                </c:pt>
                <c:pt idx="33865">
                  <c:v>3.6152634620669999</c:v>
                </c:pt>
                <c:pt idx="33866">
                  <c:v>3.615307569504</c:v>
                </c:pt>
                <c:pt idx="33867">
                  <c:v>3.6153471469879999</c:v>
                </c:pt>
                <c:pt idx="33868">
                  <c:v>3.6153926849369999</c:v>
                </c:pt>
                <c:pt idx="33869">
                  <c:v>3.615438461304</c:v>
                </c:pt>
                <c:pt idx="33870">
                  <c:v>3.6154835224149999</c:v>
                </c:pt>
                <c:pt idx="33871">
                  <c:v>3.6155271530149999</c:v>
                </c:pt>
                <c:pt idx="33872">
                  <c:v>3.615572929382</c:v>
                </c:pt>
                <c:pt idx="33873">
                  <c:v>3.615621328354</c:v>
                </c:pt>
                <c:pt idx="33874">
                  <c:v>3.6157062053679998</c:v>
                </c:pt>
                <c:pt idx="33875">
                  <c:v>3.6157979965210001</c:v>
                </c:pt>
                <c:pt idx="33876">
                  <c:v>3.6160514354709998</c:v>
                </c:pt>
                <c:pt idx="33877">
                  <c:v>3.6161017417910002</c:v>
                </c:pt>
                <c:pt idx="33878">
                  <c:v>3.6161520481110001</c:v>
                </c:pt>
                <c:pt idx="33879">
                  <c:v>3.616261482239</c:v>
                </c:pt>
                <c:pt idx="33880">
                  <c:v>3.6163175106050001</c:v>
                </c:pt>
                <c:pt idx="33881">
                  <c:v>3.6164302825929999</c:v>
                </c:pt>
                <c:pt idx="33882">
                  <c:v>3.6164851188660001</c:v>
                </c:pt>
                <c:pt idx="33883">
                  <c:v>3.616592884064</c:v>
                </c:pt>
                <c:pt idx="33884">
                  <c:v>3.61669754982</c:v>
                </c:pt>
                <c:pt idx="33885">
                  <c:v>3.6167547702789999</c:v>
                </c:pt>
                <c:pt idx="33886">
                  <c:v>3.6168150901790002</c:v>
                </c:pt>
                <c:pt idx="33887">
                  <c:v>3.6168763637539998</c:v>
                </c:pt>
                <c:pt idx="33888">
                  <c:v>3.616937875748</c:v>
                </c:pt>
                <c:pt idx="33889">
                  <c:v>3.6169996261600001</c:v>
                </c:pt>
                <c:pt idx="33890">
                  <c:v>3.6170561313629999</c:v>
                </c:pt>
                <c:pt idx="33891">
                  <c:v>3.6171133518219998</c:v>
                </c:pt>
                <c:pt idx="33892">
                  <c:v>3.6171686649320001</c:v>
                </c:pt>
                <c:pt idx="33893">
                  <c:v>3.61727643013</c:v>
                </c:pt>
                <c:pt idx="33894">
                  <c:v>3.61736702919</c:v>
                </c:pt>
                <c:pt idx="33895">
                  <c:v>3.6175284385680002</c:v>
                </c:pt>
                <c:pt idx="33896">
                  <c:v>3.6176416873930002</c:v>
                </c:pt>
                <c:pt idx="33897">
                  <c:v>3.617759466171</c:v>
                </c:pt>
                <c:pt idx="33898">
                  <c:v>3.617872953415</c:v>
                </c:pt>
                <c:pt idx="33899">
                  <c:v>3.618176221848</c:v>
                </c:pt>
                <c:pt idx="33900">
                  <c:v>3.6182503700259998</c:v>
                </c:pt>
                <c:pt idx="33901">
                  <c:v>3.6185662746429998</c:v>
                </c:pt>
                <c:pt idx="33902">
                  <c:v>3.6187148094179999</c:v>
                </c:pt>
                <c:pt idx="33903">
                  <c:v>3.6189031600949999</c:v>
                </c:pt>
                <c:pt idx="33904">
                  <c:v>3.6189773082730001</c:v>
                </c:pt>
                <c:pt idx="33905">
                  <c:v>3.6190207004550001</c:v>
                </c:pt>
                <c:pt idx="33906">
                  <c:v>3.6190910339359998</c:v>
                </c:pt>
                <c:pt idx="33907">
                  <c:v>3.6191611289979999</c:v>
                </c:pt>
                <c:pt idx="33908">
                  <c:v>3.6192305088040002</c:v>
                </c:pt>
                <c:pt idx="33909">
                  <c:v>3.619339466095</c:v>
                </c:pt>
                <c:pt idx="33910">
                  <c:v>3.6194434165949998</c:v>
                </c:pt>
                <c:pt idx="33911">
                  <c:v>3.6195220947269999</c:v>
                </c:pt>
                <c:pt idx="33912">
                  <c:v>3.6195583343509998</c:v>
                </c:pt>
                <c:pt idx="33913">
                  <c:v>3.619600772858</c:v>
                </c:pt>
                <c:pt idx="33914">
                  <c:v>3.6196455955509999</c:v>
                </c:pt>
                <c:pt idx="33915">
                  <c:v>3.6197133064270002</c:v>
                </c:pt>
                <c:pt idx="33916">
                  <c:v>3.6197891235349999</c:v>
                </c:pt>
                <c:pt idx="33917">
                  <c:v>3.6198570728299999</c:v>
                </c:pt>
                <c:pt idx="33918">
                  <c:v>3.6199257373810001</c:v>
                </c:pt>
                <c:pt idx="33919">
                  <c:v>3.6199753284449998</c:v>
                </c:pt>
                <c:pt idx="33920">
                  <c:v>3.6200191974639999</c:v>
                </c:pt>
                <c:pt idx="33921">
                  <c:v>3.6200659275049998</c:v>
                </c:pt>
                <c:pt idx="33922">
                  <c:v>3.6201162338259998</c:v>
                </c:pt>
                <c:pt idx="33923">
                  <c:v>3.6201648712160002</c:v>
                </c:pt>
                <c:pt idx="33924">
                  <c:v>3.6202046871190001</c:v>
                </c:pt>
                <c:pt idx="33925">
                  <c:v>3.6202526092529999</c:v>
                </c:pt>
                <c:pt idx="33926">
                  <c:v>3.6202979087829998</c:v>
                </c:pt>
                <c:pt idx="33927">
                  <c:v>3.6203365325929999</c:v>
                </c:pt>
                <c:pt idx="33928">
                  <c:v>3.6203782558439999</c:v>
                </c:pt>
                <c:pt idx="33929">
                  <c:v>3.6204247474670002</c:v>
                </c:pt>
                <c:pt idx="33930">
                  <c:v>3.6204700469970001</c:v>
                </c:pt>
                <c:pt idx="33931">
                  <c:v>3.6205117702480001</c:v>
                </c:pt>
                <c:pt idx="33932">
                  <c:v>3.6205604076390001</c:v>
                </c:pt>
                <c:pt idx="33933">
                  <c:v>3.6206035614009999</c:v>
                </c:pt>
                <c:pt idx="33934">
                  <c:v>3.6206462383270002</c:v>
                </c:pt>
                <c:pt idx="33935">
                  <c:v>3.6206848621369998</c:v>
                </c:pt>
                <c:pt idx="33936">
                  <c:v>3.6207351684570002</c:v>
                </c:pt>
                <c:pt idx="33937">
                  <c:v>3.620812892914</c:v>
                </c:pt>
                <c:pt idx="33938">
                  <c:v>3.6211752891539999</c:v>
                </c:pt>
                <c:pt idx="33939">
                  <c:v>3.6212258338929999</c:v>
                </c:pt>
                <c:pt idx="33940">
                  <c:v>3.621280193329</c:v>
                </c:pt>
                <c:pt idx="33941">
                  <c:v>3.6213436126710001</c:v>
                </c:pt>
                <c:pt idx="33942">
                  <c:v>3.621412992477</c:v>
                </c:pt>
                <c:pt idx="33943">
                  <c:v>3.6214919090270001</c:v>
                </c:pt>
                <c:pt idx="33944">
                  <c:v>3.6215870380399999</c:v>
                </c:pt>
                <c:pt idx="33945">
                  <c:v>3.6216840744019998</c:v>
                </c:pt>
                <c:pt idx="33946">
                  <c:v>3.6217932701110001</c:v>
                </c:pt>
                <c:pt idx="33947">
                  <c:v>3.6219191551210002</c:v>
                </c:pt>
                <c:pt idx="33948">
                  <c:v>3.6220474243159999</c:v>
                </c:pt>
                <c:pt idx="33949">
                  <c:v>3.6221797466279999</c:v>
                </c:pt>
                <c:pt idx="33950">
                  <c:v>3.6223137378689998</c:v>
                </c:pt>
                <c:pt idx="33951">
                  <c:v>3.622443437576</c:v>
                </c:pt>
                <c:pt idx="33952">
                  <c:v>3.622563838959</c:v>
                </c:pt>
                <c:pt idx="33953">
                  <c:v>3.6226832866669998</c:v>
                </c:pt>
                <c:pt idx="33954">
                  <c:v>3.6227881908419999</c:v>
                </c:pt>
                <c:pt idx="33955">
                  <c:v>3.622888326645</c:v>
                </c:pt>
                <c:pt idx="33956">
                  <c:v>3.6229774951930001</c:v>
                </c:pt>
                <c:pt idx="33957">
                  <c:v>3.623052358627</c:v>
                </c:pt>
                <c:pt idx="33958">
                  <c:v>3.6231160163879998</c:v>
                </c:pt>
                <c:pt idx="33959">
                  <c:v>3.6231775283809999</c:v>
                </c:pt>
                <c:pt idx="33960">
                  <c:v>3.6232309341429998</c:v>
                </c:pt>
                <c:pt idx="33961">
                  <c:v>3.6233267784119998</c:v>
                </c:pt>
                <c:pt idx="33962">
                  <c:v>3.6234450340270001</c:v>
                </c:pt>
                <c:pt idx="33963">
                  <c:v>3.6237595081329999</c:v>
                </c:pt>
                <c:pt idx="33964">
                  <c:v>3.6238486766819999</c:v>
                </c:pt>
                <c:pt idx="33965">
                  <c:v>3.6239180564879998</c:v>
                </c:pt>
                <c:pt idx="33966">
                  <c:v>3.6239843368529998</c:v>
                </c:pt>
                <c:pt idx="33967">
                  <c:v>3.6240537166600002</c:v>
                </c:pt>
                <c:pt idx="33968">
                  <c:v>3.624121189117</c:v>
                </c:pt>
                <c:pt idx="33969">
                  <c:v>3.624258756638</c:v>
                </c:pt>
                <c:pt idx="33970">
                  <c:v>3.6244304180150002</c:v>
                </c:pt>
                <c:pt idx="33971">
                  <c:v>3.6244745254519999</c:v>
                </c:pt>
                <c:pt idx="33972">
                  <c:v>3.624524116516</c:v>
                </c:pt>
                <c:pt idx="33973">
                  <c:v>3.6245810985569999</c:v>
                </c:pt>
                <c:pt idx="33974">
                  <c:v>3.6246323585510001</c:v>
                </c:pt>
                <c:pt idx="33975">
                  <c:v>3.6246881484990001</c:v>
                </c:pt>
                <c:pt idx="33976">
                  <c:v>3.6247360706329999</c:v>
                </c:pt>
                <c:pt idx="33977">
                  <c:v>3.6247971057889998</c:v>
                </c:pt>
                <c:pt idx="33978">
                  <c:v>3.6248543262480002</c:v>
                </c:pt>
                <c:pt idx="33979">
                  <c:v>3.6249244213099998</c:v>
                </c:pt>
                <c:pt idx="33980">
                  <c:v>3.6249837875369999</c:v>
                </c:pt>
                <c:pt idx="33981">
                  <c:v>3.6250519752499999</c:v>
                </c:pt>
                <c:pt idx="33982">
                  <c:v>3.6251177787779998</c:v>
                </c:pt>
                <c:pt idx="33983">
                  <c:v>3.6251645088200002</c:v>
                </c:pt>
                <c:pt idx="33984">
                  <c:v>3.6252071857449999</c:v>
                </c:pt>
                <c:pt idx="33985">
                  <c:v>3.6252462863920001</c:v>
                </c:pt>
                <c:pt idx="33986">
                  <c:v>3.6252872943879999</c:v>
                </c:pt>
                <c:pt idx="33987">
                  <c:v>3.6253294944759999</c:v>
                </c:pt>
                <c:pt idx="33988">
                  <c:v>3.625375032425</c:v>
                </c:pt>
                <c:pt idx="33989">
                  <c:v>3.6254496574399999</c:v>
                </c:pt>
                <c:pt idx="33990">
                  <c:v>3.625500440598</c:v>
                </c:pt>
                <c:pt idx="33991">
                  <c:v>3.6255774497990001</c:v>
                </c:pt>
                <c:pt idx="33992">
                  <c:v>3.6259002685550001</c:v>
                </c:pt>
                <c:pt idx="33993">
                  <c:v>3.6259934902189999</c:v>
                </c:pt>
                <c:pt idx="33994">
                  <c:v>3.6260845661159999</c:v>
                </c:pt>
                <c:pt idx="33995">
                  <c:v>3.6261789798740001</c:v>
                </c:pt>
                <c:pt idx="33996">
                  <c:v>3.6264150142670002</c:v>
                </c:pt>
                <c:pt idx="33997">
                  <c:v>3.626501560211</c:v>
                </c:pt>
                <c:pt idx="33998">
                  <c:v>3.6265988349909999</c:v>
                </c:pt>
                <c:pt idx="33999">
                  <c:v>3.6266522407530002</c:v>
                </c:pt>
                <c:pt idx="34000">
                  <c:v>3.6267087459559999</c:v>
                </c:pt>
                <c:pt idx="34001">
                  <c:v>3.626766681671</c:v>
                </c:pt>
                <c:pt idx="34002">
                  <c:v>3.6268262863160001</c:v>
                </c:pt>
                <c:pt idx="34003">
                  <c:v>3.6268823146820002</c:v>
                </c:pt>
                <c:pt idx="34004">
                  <c:v>3.6269350051879998</c:v>
                </c:pt>
                <c:pt idx="34005">
                  <c:v>3.6269836425780002</c:v>
                </c:pt>
                <c:pt idx="34006">
                  <c:v>3.6270809173580001</c:v>
                </c:pt>
                <c:pt idx="34007">
                  <c:v>3.6274137496950001</c:v>
                </c:pt>
                <c:pt idx="34008">
                  <c:v>3.6274869441990001</c:v>
                </c:pt>
                <c:pt idx="34009">
                  <c:v>3.6275386810299999</c:v>
                </c:pt>
                <c:pt idx="34010">
                  <c:v>3.6275815963750002</c:v>
                </c:pt>
                <c:pt idx="34011">
                  <c:v>3.627649068832</c:v>
                </c:pt>
                <c:pt idx="34012">
                  <c:v>3.6277182102199999</c:v>
                </c:pt>
                <c:pt idx="34013">
                  <c:v>3.6277904510500001</c:v>
                </c:pt>
                <c:pt idx="34014">
                  <c:v>3.6278655529020001</c:v>
                </c:pt>
                <c:pt idx="34015">
                  <c:v>3.6281621456150002</c:v>
                </c:pt>
                <c:pt idx="34016">
                  <c:v>3.6282718181610001</c:v>
                </c:pt>
                <c:pt idx="34017">
                  <c:v>3.6284728050230002</c:v>
                </c:pt>
                <c:pt idx="34018">
                  <c:v>3.6286036968230002</c:v>
                </c:pt>
                <c:pt idx="34019">
                  <c:v>3.6287131309510001</c:v>
                </c:pt>
                <c:pt idx="34020">
                  <c:v>3.629044055939</c:v>
                </c:pt>
                <c:pt idx="34021">
                  <c:v>3.6293292045590002</c:v>
                </c:pt>
                <c:pt idx="34022">
                  <c:v>3.6294558048250001</c:v>
                </c:pt>
                <c:pt idx="34023">
                  <c:v>3.6295819282530002</c:v>
                </c:pt>
                <c:pt idx="34024">
                  <c:v>3.6297006607059998</c:v>
                </c:pt>
                <c:pt idx="34025">
                  <c:v>3.6298136711120002</c:v>
                </c:pt>
                <c:pt idx="34026">
                  <c:v>3.62992978096</c:v>
                </c:pt>
                <c:pt idx="34027">
                  <c:v>3.6300387382510002</c:v>
                </c:pt>
                <c:pt idx="34028">
                  <c:v>3.6303174495700001</c:v>
                </c:pt>
                <c:pt idx="34029">
                  <c:v>3.6304516792300001</c:v>
                </c:pt>
                <c:pt idx="34030">
                  <c:v>3.6305983066560001</c:v>
                </c:pt>
                <c:pt idx="34031">
                  <c:v>3.630733966827</c:v>
                </c:pt>
                <c:pt idx="34032">
                  <c:v>3.6308987140659998</c:v>
                </c:pt>
                <c:pt idx="34033">
                  <c:v>3.6310045719150001</c:v>
                </c:pt>
                <c:pt idx="34034">
                  <c:v>3.6310555934909998</c:v>
                </c:pt>
                <c:pt idx="34035">
                  <c:v>3.6312944889069998</c:v>
                </c:pt>
                <c:pt idx="34036">
                  <c:v>3.631352901459</c:v>
                </c:pt>
                <c:pt idx="34037">
                  <c:v>3.6314222812649999</c:v>
                </c:pt>
                <c:pt idx="34038">
                  <c:v>3.6315069198610002</c:v>
                </c:pt>
                <c:pt idx="34039">
                  <c:v>3.6316034793849998</c:v>
                </c:pt>
                <c:pt idx="34040">
                  <c:v>3.6317124366760001</c:v>
                </c:pt>
                <c:pt idx="34041">
                  <c:v>3.631823539734</c:v>
                </c:pt>
                <c:pt idx="34042">
                  <c:v>3.6319341659550002</c:v>
                </c:pt>
                <c:pt idx="34043">
                  <c:v>3.6320476531980002</c:v>
                </c:pt>
                <c:pt idx="34044">
                  <c:v>3.632155179977</c:v>
                </c:pt>
                <c:pt idx="34045">
                  <c:v>3.6322653293610001</c:v>
                </c:pt>
                <c:pt idx="34046">
                  <c:v>3.6323630809780001</c:v>
                </c:pt>
                <c:pt idx="34047">
                  <c:v>3.6324477195739999</c:v>
                </c:pt>
                <c:pt idx="34048">
                  <c:v>3.6325237751010002</c:v>
                </c:pt>
                <c:pt idx="34049">
                  <c:v>3.6325881481170001</c:v>
                </c:pt>
                <c:pt idx="34050">
                  <c:v>3.6326444149019999</c:v>
                </c:pt>
                <c:pt idx="34051">
                  <c:v>3.6327457427979999</c:v>
                </c:pt>
                <c:pt idx="34052">
                  <c:v>3.6329057216640002</c:v>
                </c:pt>
                <c:pt idx="34053">
                  <c:v>3.6331942081449999</c:v>
                </c:pt>
                <c:pt idx="34054">
                  <c:v>3.6334624290469999</c:v>
                </c:pt>
                <c:pt idx="34055">
                  <c:v>3.6337473392490001</c:v>
                </c:pt>
                <c:pt idx="34056">
                  <c:v>3.6338143348690002</c:v>
                </c:pt>
                <c:pt idx="34057">
                  <c:v>3.6338551044459999</c:v>
                </c:pt>
                <c:pt idx="34058">
                  <c:v>3.6339082717900002</c:v>
                </c:pt>
                <c:pt idx="34059">
                  <c:v>3.6339452266690002</c:v>
                </c:pt>
                <c:pt idx="34060">
                  <c:v>3.6340012550349998</c:v>
                </c:pt>
                <c:pt idx="34061">
                  <c:v>3.6340425014500002</c:v>
                </c:pt>
                <c:pt idx="34062">
                  <c:v>3.6340792179110002</c:v>
                </c:pt>
                <c:pt idx="34063">
                  <c:v>3.6341147422789999</c:v>
                </c:pt>
                <c:pt idx="34064">
                  <c:v>3.6341505050660001</c:v>
                </c:pt>
                <c:pt idx="34065">
                  <c:v>3.6341876983639998</c:v>
                </c:pt>
                <c:pt idx="34066">
                  <c:v>3.6342208385469998</c:v>
                </c:pt>
                <c:pt idx="34067">
                  <c:v>3.6342573165890002</c:v>
                </c:pt>
                <c:pt idx="34068">
                  <c:v>3.6342949867250001</c:v>
                </c:pt>
                <c:pt idx="34069">
                  <c:v>3.6343343257899998</c:v>
                </c:pt>
                <c:pt idx="34070">
                  <c:v>3.634394168854</c:v>
                </c:pt>
                <c:pt idx="34071">
                  <c:v>3.6344561576840002</c:v>
                </c:pt>
                <c:pt idx="34072">
                  <c:v>3.6345179080959999</c:v>
                </c:pt>
                <c:pt idx="34073">
                  <c:v>3.6345577239989999</c:v>
                </c:pt>
                <c:pt idx="34074">
                  <c:v>3.6345994472499998</c:v>
                </c:pt>
                <c:pt idx="34075">
                  <c:v>3.6346390247340001</c:v>
                </c:pt>
                <c:pt idx="34076">
                  <c:v>3.634683609009</c:v>
                </c:pt>
                <c:pt idx="34077">
                  <c:v>3.6347246170040002</c:v>
                </c:pt>
                <c:pt idx="34078">
                  <c:v>3.6347680091860002</c:v>
                </c:pt>
                <c:pt idx="34079">
                  <c:v>3.6348385810849999</c:v>
                </c:pt>
                <c:pt idx="34080">
                  <c:v>3.6349134445189999</c:v>
                </c:pt>
                <c:pt idx="34081">
                  <c:v>3.6350867748260001</c:v>
                </c:pt>
                <c:pt idx="34082">
                  <c:v>3.6352622508999999</c:v>
                </c:pt>
                <c:pt idx="34083">
                  <c:v>3.6353430747990001</c:v>
                </c:pt>
                <c:pt idx="34084">
                  <c:v>3.635438919067</c:v>
                </c:pt>
                <c:pt idx="34085">
                  <c:v>3.6355352401730001</c:v>
                </c:pt>
                <c:pt idx="34086">
                  <c:v>3.6356260776520002</c:v>
                </c:pt>
                <c:pt idx="34087">
                  <c:v>3.6357936859129998</c:v>
                </c:pt>
                <c:pt idx="34088">
                  <c:v>3.6358854770660001</c:v>
                </c:pt>
                <c:pt idx="34089">
                  <c:v>3.6359367370609998</c:v>
                </c:pt>
                <c:pt idx="34090">
                  <c:v>3.635993242264</c:v>
                </c:pt>
                <c:pt idx="34091">
                  <c:v>3.6360538005829999</c:v>
                </c:pt>
                <c:pt idx="34092">
                  <c:v>3.636115312576</c:v>
                </c:pt>
                <c:pt idx="34093">
                  <c:v>3.6361844539639998</c:v>
                </c:pt>
                <c:pt idx="34094">
                  <c:v>3.6362509727479999</c:v>
                </c:pt>
                <c:pt idx="34095">
                  <c:v>3.6363129615780001</c:v>
                </c:pt>
                <c:pt idx="34096">
                  <c:v>3.6363744735719998</c:v>
                </c:pt>
                <c:pt idx="34097">
                  <c:v>3.6364316940310002</c:v>
                </c:pt>
                <c:pt idx="34098">
                  <c:v>3.636492013931</c:v>
                </c:pt>
                <c:pt idx="34099">
                  <c:v>3.6365506649019999</c:v>
                </c:pt>
                <c:pt idx="34100">
                  <c:v>3.6366007328030001</c:v>
                </c:pt>
                <c:pt idx="34101">
                  <c:v>3.6366972923279999</c:v>
                </c:pt>
                <c:pt idx="34102">
                  <c:v>3.6367776393889999</c:v>
                </c:pt>
                <c:pt idx="34103">
                  <c:v>3.6369729042049999</c:v>
                </c:pt>
                <c:pt idx="34104">
                  <c:v>3.6373021602629998</c:v>
                </c:pt>
                <c:pt idx="34105">
                  <c:v>3.6373510360719998</c:v>
                </c:pt>
                <c:pt idx="34106">
                  <c:v>3.6374170780180002</c:v>
                </c:pt>
                <c:pt idx="34107">
                  <c:v>3.637461662292</c:v>
                </c:pt>
                <c:pt idx="34108">
                  <c:v>3.6375210285190001</c:v>
                </c:pt>
                <c:pt idx="34109">
                  <c:v>3.6375818252559999</c:v>
                </c:pt>
                <c:pt idx="34110">
                  <c:v>3.6376209259030001</c:v>
                </c:pt>
                <c:pt idx="34111">
                  <c:v>3.6376650333399998</c:v>
                </c:pt>
                <c:pt idx="34112">
                  <c:v>3.6377096176150001</c:v>
                </c:pt>
                <c:pt idx="34113">
                  <c:v>3.637751340866</c:v>
                </c:pt>
                <c:pt idx="34114">
                  <c:v>3.6377909183499999</c:v>
                </c:pt>
                <c:pt idx="34115">
                  <c:v>3.6378397941589999</c:v>
                </c:pt>
                <c:pt idx="34116">
                  <c:v>3.6379351615909998</c:v>
                </c:pt>
                <c:pt idx="34117">
                  <c:v>3.6380429267880001</c:v>
                </c:pt>
                <c:pt idx="34118">
                  <c:v>3.6381199359890002</c:v>
                </c:pt>
                <c:pt idx="34119">
                  <c:v>3.638166427612</c:v>
                </c:pt>
                <c:pt idx="34120">
                  <c:v>3.6382145881649999</c:v>
                </c:pt>
                <c:pt idx="34121">
                  <c:v>3.6382555961610001</c:v>
                </c:pt>
                <c:pt idx="34122">
                  <c:v>3.6383044719700002</c:v>
                </c:pt>
                <c:pt idx="34123">
                  <c:v>3.6383495330810001</c:v>
                </c:pt>
                <c:pt idx="34124">
                  <c:v>3.638398170471</c:v>
                </c:pt>
                <c:pt idx="34125">
                  <c:v>3.6384623050689999</c:v>
                </c:pt>
                <c:pt idx="34126">
                  <c:v>3.6385118961330001</c:v>
                </c:pt>
                <c:pt idx="34127">
                  <c:v>3.6385581493379999</c:v>
                </c:pt>
                <c:pt idx="34128">
                  <c:v>3.638602256775</c:v>
                </c:pt>
                <c:pt idx="34129">
                  <c:v>3.6386742591860002</c:v>
                </c:pt>
                <c:pt idx="34130">
                  <c:v>3.6387529373169998</c:v>
                </c:pt>
                <c:pt idx="34131">
                  <c:v>3.6388332843779998</c:v>
                </c:pt>
                <c:pt idx="34132">
                  <c:v>3.6389465332030002</c:v>
                </c:pt>
                <c:pt idx="34133">
                  <c:v>3.6391582489009999</c:v>
                </c:pt>
                <c:pt idx="34134">
                  <c:v>3.639275312424</c:v>
                </c:pt>
                <c:pt idx="34135">
                  <c:v>3.6393313407900001</c:v>
                </c:pt>
                <c:pt idx="34136">
                  <c:v>3.6393804550170001</c:v>
                </c:pt>
                <c:pt idx="34137">
                  <c:v>3.6394314765929998</c:v>
                </c:pt>
                <c:pt idx="34138">
                  <c:v>3.6394813060760001</c:v>
                </c:pt>
                <c:pt idx="34139">
                  <c:v>3.6395623683929998</c:v>
                </c:pt>
                <c:pt idx="34140">
                  <c:v>3.6398673057559998</c:v>
                </c:pt>
                <c:pt idx="34141">
                  <c:v>3.6399211883540001</c:v>
                </c:pt>
                <c:pt idx="34142">
                  <c:v>3.6399853229520001</c:v>
                </c:pt>
                <c:pt idx="34143">
                  <c:v>3.6400508880619999</c:v>
                </c:pt>
                <c:pt idx="34144">
                  <c:v>3.640124559402</c:v>
                </c:pt>
                <c:pt idx="34145">
                  <c:v>3.6402058601379998</c:v>
                </c:pt>
                <c:pt idx="34146">
                  <c:v>3.6402912139889998</c:v>
                </c:pt>
                <c:pt idx="34147">
                  <c:v>3.6403818130490002</c:v>
                </c:pt>
                <c:pt idx="34148">
                  <c:v>3.640475034714</c:v>
                </c:pt>
                <c:pt idx="34149">
                  <c:v>3.6405651569369999</c:v>
                </c:pt>
                <c:pt idx="34150">
                  <c:v>3.6406517028810002</c:v>
                </c:pt>
                <c:pt idx="34151">
                  <c:v>3.6407363414759999</c:v>
                </c:pt>
                <c:pt idx="34152">
                  <c:v>3.640813350677</c:v>
                </c:pt>
                <c:pt idx="34153">
                  <c:v>3.6408898830409999</c:v>
                </c:pt>
                <c:pt idx="34154">
                  <c:v>3.6409578323359999</c:v>
                </c:pt>
                <c:pt idx="34155">
                  <c:v>3.6410212516780001</c:v>
                </c:pt>
                <c:pt idx="34156">
                  <c:v>3.6411297321320002</c:v>
                </c:pt>
                <c:pt idx="34157">
                  <c:v>3.6412236690520001</c:v>
                </c:pt>
                <c:pt idx="34158">
                  <c:v>3.6413214206700002</c:v>
                </c:pt>
                <c:pt idx="34159">
                  <c:v>3.6414058208469999</c:v>
                </c:pt>
                <c:pt idx="34160">
                  <c:v>3.641493082047</c:v>
                </c:pt>
                <c:pt idx="34161">
                  <c:v>3.6415781974789998</c:v>
                </c:pt>
                <c:pt idx="34162">
                  <c:v>3.641702651978</c:v>
                </c:pt>
                <c:pt idx="34163">
                  <c:v>3.6418817043299998</c:v>
                </c:pt>
                <c:pt idx="34164">
                  <c:v>3.6421937942499998</c:v>
                </c:pt>
                <c:pt idx="34165">
                  <c:v>3.6423554420470001</c:v>
                </c:pt>
                <c:pt idx="34166">
                  <c:v>3.642472028732</c:v>
                </c:pt>
                <c:pt idx="34167">
                  <c:v>3.6426143646239999</c:v>
                </c:pt>
                <c:pt idx="34168">
                  <c:v>3.6427078247070002</c:v>
                </c:pt>
                <c:pt idx="34169">
                  <c:v>3.6427772045140001</c:v>
                </c:pt>
                <c:pt idx="34170">
                  <c:v>3.6428477764129998</c:v>
                </c:pt>
                <c:pt idx="34171">
                  <c:v>3.642895460129</c:v>
                </c:pt>
                <c:pt idx="34172">
                  <c:v>3.6429429054260001</c:v>
                </c:pt>
                <c:pt idx="34173">
                  <c:v>3.6429908275599998</c:v>
                </c:pt>
                <c:pt idx="34174">
                  <c:v>3.6430323123930002</c:v>
                </c:pt>
                <c:pt idx="34175">
                  <c:v>3.6430704593660002</c:v>
                </c:pt>
                <c:pt idx="34176">
                  <c:v>3.6431078910829999</c:v>
                </c:pt>
                <c:pt idx="34177">
                  <c:v>3.642182350159</c:v>
                </c:pt>
                <c:pt idx="34178">
                  <c:v>3.6419405937190001</c:v>
                </c:pt>
                <c:pt idx="34179">
                  <c:v>3.64208984375</c:v>
                </c:pt>
                <c:pt idx="34180">
                  <c:v>3.6421480178830001</c:v>
                </c:pt>
                <c:pt idx="34181">
                  <c:v>3.6422185897829999</c:v>
                </c:pt>
                <c:pt idx="34182">
                  <c:v>3.6422774791719998</c:v>
                </c:pt>
                <c:pt idx="34183">
                  <c:v>3.6423354148859999</c:v>
                </c:pt>
                <c:pt idx="34184">
                  <c:v>3.642520427704</c:v>
                </c:pt>
                <c:pt idx="34185">
                  <c:v>3.6426572799680002</c:v>
                </c:pt>
                <c:pt idx="34186">
                  <c:v>3.6427266597750001</c:v>
                </c:pt>
                <c:pt idx="34187">
                  <c:v>3.6427898406980002</c:v>
                </c:pt>
                <c:pt idx="34188">
                  <c:v>3.642893791199</c:v>
                </c:pt>
                <c:pt idx="34189">
                  <c:v>3.6431679725650001</c:v>
                </c:pt>
                <c:pt idx="34190">
                  <c:v>3.643322706223</c:v>
                </c:pt>
                <c:pt idx="34191">
                  <c:v>3.6435706615450001</c:v>
                </c:pt>
                <c:pt idx="34192">
                  <c:v>3.6436328887939999</c:v>
                </c:pt>
                <c:pt idx="34193">
                  <c:v>3.643701314926</c:v>
                </c:pt>
                <c:pt idx="34194">
                  <c:v>3.6437699794770002</c:v>
                </c:pt>
                <c:pt idx="34195">
                  <c:v>3.6438426971440001</c:v>
                </c:pt>
                <c:pt idx="34196">
                  <c:v>3.6439201831819998</c:v>
                </c:pt>
                <c:pt idx="34197">
                  <c:v>3.6440014839170001</c:v>
                </c:pt>
                <c:pt idx="34198">
                  <c:v>3.6440801620480001</c:v>
                </c:pt>
                <c:pt idx="34199">
                  <c:v>3.644147634506</c:v>
                </c:pt>
                <c:pt idx="34200">
                  <c:v>3.6442189216609999</c:v>
                </c:pt>
                <c:pt idx="34201">
                  <c:v>3.6442861557009998</c:v>
                </c:pt>
                <c:pt idx="34202">
                  <c:v>3.6443529129029999</c:v>
                </c:pt>
                <c:pt idx="34203">
                  <c:v>3.6444172859189998</c:v>
                </c:pt>
                <c:pt idx="34204">
                  <c:v>3.644479036331</c:v>
                </c:pt>
                <c:pt idx="34205">
                  <c:v>3.6445331573490001</c:v>
                </c:pt>
                <c:pt idx="34206">
                  <c:v>3.6446332931519998</c:v>
                </c:pt>
                <c:pt idx="34207">
                  <c:v>3.6447718143459999</c:v>
                </c:pt>
                <c:pt idx="34208">
                  <c:v>3.644906282425</c:v>
                </c:pt>
                <c:pt idx="34209">
                  <c:v>3.6450710296629998</c:v>
                </c:pt>
                <c:pt idx="34210">
                  <c:v>3.6454622745509999</c:v>
                </c:pt>
                <c:pt idx="34211">
                  <c:v>3.645523309708</c:v>
                </c:pt>
                <c:pt idx="34212">
                  <c:v>3.6455776691440001</c:v>
                </c:pt>
                <c:pt idx="34213">
                  <c:v>3.6456363201139999</c:v>
                </c:pt>
                <c:pt idx="34214">
                  <c:v>3.645695924759</c:v>
                </c:pt>
                <c:pt idx="34215">
                  <c:v>3.6457524299620001</c:v>
                </c:pt>
                <c:pt idx="34216">
                  <c:v>3.6458446979520001</c:v>
                </c:pt>
                <c:pt idx="34217">
                  <c:v>3.6458976268769998</c:v>
                </c:pt>
                <c:pt idx="34218">
                  <c:v>3.6459527015690001</c:v>
                </c:pt>
                <c:pt idx="34219">
                  <c:v>3.6460075378419998</c:v>
                </c:pt>
                <c:pt idx="34220">
                  <c:v>3.6460580825809998</c:v>
                </c:pt>
                <c:pt idx="34221">
                  <c:v>3.646111249924</c:v>
                </c:pt>
                <c:pt idx="34222">
                  <c:v>3.6461675167080001</c:v>
                </c:pt>
                <c:pt idx="34223">
                  <c:v>3.6462171077729999</c:v>
                </c:pt>
                <c:pt idx="34224">
                  <c:v>3.6462724208830002</c:v>
                </c:pt>
                <c:pt idx="34225">
                  <c:v>3.6463282108309998</c:v>
                </c:pt>
                <c:pt idx="34226">
                  <c:v>3.6463854312900001</c:v>
                </c:pt>
                <c:pt idx="34227">
                  <c:v>3.646445989609</c:v>
                </c:pt>
                <c:pt idx="34228">
                  <c:v>3.6466138362880001</c:v>
                </c:pt>
                <c:pt idx="34229">
                  <c:v>3.6469130516049999</c:v>
                </c:pt>
                <c:pt idx="34230">
                  <c:v>3.6470487117769999</c:v>
                </c:pt>
                <c:pt idx="34231">
                  <c:v>3.6471357345580002</c:v>
                </c:pt>
                <c:pt idx="34232">
                  <c:v>3.6472299098969998</c:v>
                </c:pt>
                <c:pt idx="34233">
                  <c:v>3.647321462631</c:v>
                </c:pt>
                <c:pt idx="34234">
                  <c:v>3.6477282047270001</c:v>
                </c:pt>
                <c:pt idx="34235">
                  <c:v>3.6478247642519999</c:v>
                </c:pt>
                <c:pt idx="34236">
                  <c:v>3.6478819847109998</c:v>
                </c:pt>
                <c:pt idx="34237">
                  <c:v>3.6479940414429999</c:v>
                </c:pt>
                <c:pt idx="34238">
                  <c:v>3.648053884506</c:v>
                </c:pt>
                <c:pt idx="34239">
                  <c:v>3.648113012314</c:v>
                </c:pt>
                <c:pt idx="34240">
                  <c:v>3.6481711864470001</c:v>
                </c:pt>
                <c:pt idx="34241">
                  <c:v>3.648228168488</c:v>
                </c:pt>
                <c:pt idx="34242">
                  <c:v>3.6482903957369999</c:v>
                </c:pt>
                <c:pt idx="34243">
                  <c:v>3.6483473777770001</c:v>
                </c:pt>
                <c:pt idx="34244">
                  <c:v>3.6484041213989999</c:v>
                </c:pt>
                <c:pt idx="34245">
                  <c:v>3.6484570503230001</c:v>
                </c:pt>
                <c:pt idx="34246">
                  <c:v>3.648509025574</c:v>
                </c:pt>
                <c:pt idx="34247">
                  <c:v>3.6486110687259998</c:v>
                </c:pt>
                <c:pt idx="34248">
                  <c:v>3.648709774017</c:v>
                </c:pt>
                <c:pt idx="34249">
                  <c:v>3.6488029956819998</c:v>
                </c:pt>
                <c:pt idx="34250">
                  <c:v>3.6489300727840002</c:v>
                </c:pt>
                <c:pt idx="34251">
                  <c:v>3.6492848396299999</c:v>
                </c:pt>
                <c:pt idx="34252">
                  <c:v>3.6495718955990002</c:v>
                </c:pt>
                <c:pt idx="34253">
                  <c:v>3.6497230529790001</c:v>
                </c:pt>
                <c:pt idx="34254">
                  <c:v>3.6499521732329998</c:v>
                </c:pt>
                <c:pt idx="34255">
                  <c:v>3.6500458717350002</c:v>
                </c:pt>
                <c:pt idx="34256">
                  <c:v>3.65012550354</c:v>
                </c:pt>
                <c:pt idx="34257">
                  <c:v>3.6501977443700002</c:v>
                </c:pt>
                <c:pt idx="34258">
                  <c:v>3.650247812271</c:v>
                </c:pt>
                <c:pt idx="34259">
                  <c:v>3.6502902507780002</c:v>
                </c:pt>
                <c:pt idx="34260">
                  <c:v>3.6503303050990001</c:v>
                </c:pt>
                <c:pt idx="34261">
                  <c:v>3.6503772735600002</c:v>
                </c:pt>
                <c:pt idx="34262">
                  <c:v>3.6504275798800001</c:v>
                </c:pt>
                <c:pt idx="34263">
                  <c:v>3.6504750251770002</c:v>
                </c:pt>
                <c:pt idx="34264">
                  <c:v>3.6505174636839999</c:v>
                </c:pt>
                <c:pt idx="34265">
                  <c:v>3.6505637168880001</c:v>
                </c:pt>
                <c:pt idx="34266">
                  <c:v>3.650603532791</c:v>
                </c:pt>
                <c:pt idx="34267">
                  <c:v>3.6506428718569999</c:v>
                </c:pt>
                <c:pt idx="34268">
                  <c:v>3.6506867408749999</c:v>
                </c:pt>
                <c:pt idx="34269">
                  <c:v>3.650729179382</c:v>
                </c:pt>
                <c:pt idx="34270">
                  <c:v>3.650770425797</c:v>
                </c:pt>
                <c:pt idx="34271">
                  <c:v>3.6508240699769998</c:v>
                </c:pt>
                <c:pt idx="34272">
                  <c:v>3.6508793830870001</c:v>
                </c:pt>
                <c:pt idx="34273">
                  <c:v>3.650927782059</c:v>
                </c:pt>
                <c:pt idx="34274">
                  <c:v>3.6509838104250001</c:v>
                </c:pt>
                <c:pt idx="34275">
                  <c:v>3.6510403156279998</c:v>
                </c:pt>
                <c:pt idx="34276">
                  <c:v>3.6510887146000002</c:v>
                </c:pt>
                <c:pt idx="34277">
                  <c:v>3.651136875153</c:v>
                </c:pt>
                <c:pt idx="34278">
                  <c:v>3.6511855125429999</c:v>
                </c:pt>
                <c:pt idx="34279">
                  <c:v>3.6512343883509999</c:v>
                </c:pt>
                <c:pt idx="34280">
                  <c:v>3.6512806415560002</c:v>
                </c:pt>
                <c:pt idx="34281">
                  <c:v>3.6513345241550001</c:v>
                </c:pt>
                <c:pt idx="34282">
                  <c:v>3.6513872146609998</c:v>
                </c:pt>
                <c:pt idx="34283">
                  <c:v>3.651440620422</c:v>
                </c:pt>
                <c:pt idx="34284">
                  <c:v>3.6514964103700001</c:v>
                </c:pt>
                <c:pt idx="34285">
                  <c:v>3.6515865325929999</c:v>
                </c:pt>
                <c:pt idx="34286">
                  <c:v>3.6518528461459998</c:v>
                </c:pt>
                <c:pt idx="34287">
                  <c:v>3.651954650879</c:v>
                </c:pt>
                <c:pt idx="34288">
                  <c:v>3.6520056724550001</c:v>
                </c:pt>
                <c:pt idx="34289">
                  <c:v>3.6520619392400002</c:v>
                </c:pt>
                <c:pt idx="34290">
                  <c:v>3.6521229743960002</c:v>
                </c:pt>
                <c:pt idx="34291">
                  <c:v>3.6521859169009998</c:v>
                </c:pt>
                <c:pt idx="34292">
                  <c:v>3.6522505283359998</c:v>
                </c:pt>
                <c:pt idx="34293">
                  <c:v>3.6523272991179998</c:v>
                </c:pt>
                <c:pt idx="34294">
                  <c:v>3.6524121761320001</c:v>
                </c:pt>
                <c:pt idx="34295">
                  <c:v>3.6525056362149999</c:v>
                </c:pt>
                <c:pt idx="34296">
                  <c:v>3.6526062488559998</c:v>
                </c:pt>
                <c:pt idx="34297">
                  <c:v>3.6527075767519999</c:v>
                </c:pt>
                <c:pt idx="34298">
                  <c:v>3.6528136730190002</c:v>
                </c:pt>
                <c:pt idx="34299">
                  <c:v>3.652915716171</c:v>
                </c:pt>
                <c:pt idx="34300">
                  <c:v>3.6530141830440002</c:v>
                </c:pt>
                <c:pt idx="34301">
                  <c:v>3.6531088352199999</c:v>
                </c:pt>
                <c:pt idx="34302">
                  <c:v>3.6531968116760001</c:v>
                </c:pt>
                <c:pt idx="34303">
                  <c:v>3.6532769203190001</c:v>
                </c:pt>
                <c:pt idx="34304">
                  <c:v>3.6533434391020001</c:v>
                </c:pt>
                <c:pt idx="34305">
                  <c:v>3.6534495353700001</c:v>
                </c:pt>
                <c:pt idx="34306">
                  <c:v>3.6537942886349999</c:v>
                </c:pt>
                <c:pt idx="34307">
                  <c:v>3.6539616584779999</c:v>
                </c:pt>
                <c:pt idx="34308">
                  <c:v>3.6540443897250001</c:v>
                </c:pt>
                <c:pt idx="34309">
                  <c:v>3.6541357040409999</c:v>
                </c:pt>
                <c:pt idx="34310">
                  <c:v>3.654180049896</c:v>
                </c:pt>
                <c:pt idx="34311">
                  <c:v>3.6542263031009998</c:v>
                </c:pt>
                <c:pt idx="34312">
                  <c:v>3.6543042659760001</c:v>
                </c:pt>
                <c:pt idx="34313">
                  <c:v>3.6544804573060001</c:v>
                </c:pt>
                <c:pt idx="34314">
                  <c:v>3.6545319557189999</c:v>
                </c:pt>
                <c:pt idx="34315">
                  <c:v>3.6546082496640002</c:v>
                </c:pt>
                <c:pt idx="34316">
                  <c:v>3.6546742916110002</c:v>
                </c:pt>
                <c:pt idx="34317">
                  <c:v>3.654757022858</c:v>
                </c:pt>
                <c:pt idx="34318">
                  <c:v>3.6548311710360002</c:v>
                </c:pt>
                <c:pt idx="34319">
                  <c:v>3.6549186706539998</c:v>
                </c:pt>
                <c:pt idx="34320">
                  <c:v>3.654998064041</c:v>
                </c:pt>
                <c:pt idx="34321">
                  <c:v>3.6550736427310002</c:v>
                </c:pt>
                <c:pt idx="34322">
                  <c:v>3.6551179885859999</c:v>
                </c:pt>
                <c:pt idx="34323">
                  <c:v>3.6551616191859999</c:v>
                </c:pt>
                <c:pt idx="34324">
                  <c:v>3.6552028656009998</c:v>
                </c:pt>
                <c:pt idx="34325">
                  <c:v>3.6552486419679999</c:v>
                </c:pt>
                <c:pt idx="34326">
                  <c:v>3.6552948951720001</c:v>
                </c:pt>
                <c:pt idx="34327">
                  <c:v>3.6553394794459999</c:v>
                </c:pt>
                <c:pt idx="34328">
                  <c:v>3.6554055213929999</c:v>
                </c:pt>
                <c:pt idx="34329">
                  <c:v>3.6555366516109999</c:v>
                </c:pt>
                <c:pt idx="34330">
                  <c:v>3.655662536621</c:v>
                </c:pt>
                <c:pt idx="34331">
                  <c:v>3.655749320984</c:v>
                </c:pt>
                <c:pt idx="34332">
                  <c:v>3.6558353900910001</c:v>
                </c:pt>
                <c:pt idx="34333">
                  <c:v>3.6559121608730001</c:v>
                </c:pt>
                <c:pt idx="34334">
                  <c:v>3.6559877395629998</c:v>
                </c:pt>
                <c:pt idx="34335">
                  <c:v>3.656035423279</c:v>
                </c:pt>
                <c:pt idx="34336">
                  <c:v>3.656086206436</c:v>
                </c:pt>
                <c:pt idx="34337">
                  <c:v>3.6561353206630001</c:v>
                </c:pt>
                <c:pt idx="34338">
                  <c:v>3.6561770439150001</c:v>
                </c:pt>
                <c:pt idx="34339">
                  <c:v>3.656262397766</c:v>
                </c:pt>
                <c:pt idx="34340">
                  <c:v>3.6563489437099999</c:v>
                </c:pt>
                <c:pt idx="34341">
                  <c:v>3.6565694808960001</c:v>
                </c:pt>
                <c:pt idx="34342">
                  <c:v>3.6569271087650002</c:v>
                </c:pt>
                <c:pt idx="34343">
                  <c:v>3.6570217609409998</c:v>
                </c:pt>
                <c:pt idx="34344">
                  <c:v>3.6570694446559999</c:v>
                </c:pt>
                <c:pt idx="34345">
                  <c:v>3.657170772552</c:v>
                </c:pt>
                <c:pt idx="34346">
                  <c:v>3.657221078873</c:v>
                </c:pt>
                <c:pt idx="34347">
                  <c:v>3.65731883049</c:v>
                </c:pt>
                <c:pt idx="34348">
                  <c:v>3.6574161052699998</c:v>
                </c:pt>
                <c:pt idx="34349">
                  <c:v>3.6575052738189999</c:v>
                </c:pt>
                <c:pt idx="34350">
                  <c:v>3.6575906276699999</c:v>
                </c:pt>
                <c:pt idx="34351">
                  <c:v>3.6577174663540002</c:v>
                </c:pt>
                <c:pt idx="34352">
                  <c:v>3.6578459739690001</c:v>
                </c:pt>
                <c:pt idx="34353">
                  <c:v>3.6579265594480002</c:v>
                </c:pt>
                <c:pt idx="34354">
                  <c:v>3.658047914505</c:v>
                </c:pt>
                <c:pt idx="34355">
                  <c:v>3.6581289768219998</c:v>
                </c:pt>
                <c:pt idx="34356">
                  <c:v>3.658242940903</c:v>
                </c:pt>
                <c:pt idx="34357">
                  <c:v>3.6585297584530001</c:v>
                </c:pt>
                <c:pt idx="34358">
                  <c:v>3.6586701869959999</c:v>
                </c:pt>
                <c:pt idx="34359">
                  <c:v>3.6587550640109998</c:v>
                </c:pt>
                <c:pt idx="34360">
                  <c:v>3.6588647365570002</c:v>
                </c:pt>
                <c:pt idx="34361">
                  <c:v>3.6589119434359998</c:v>
                </c:pt>
                <c:pt idx="34362">
                  <c:v>3.6589593887329999</c:v>
                </c:pt>
                <c:pt idx="34363">
                  <c:v>3.6590013504029999</c:v>
                </c:pt>
                <c:pt idx="34364">
                  <c:v>3.6590478420260002</c:v>
                </c:pt>
                <c:pt idx="34365">
                  <c:v>3.6590914726260002</c:v>
                </c:pt>
                <c:pt idx="34366">
                  <c:v>3.6593203544619999</c:v>
                </c:pt>
                <c:pt idx="34367">
                  <c:v>3.6594381332400001</c:v>
                </c:pt>
                <c:pt idx="34368">
                  <c:v>3.6596629619600001</c:v>
                </c:pt>
                <c:pt idx="34369">
                  <c:v>3.6597118377690001</c:v>
                </c:pt>
                <c:pt idx="34370">
                  <c:v>3.6597616672519999</c:v>
                </c:pt>
                <c:pt idx="34371">
                  <c:v>3.6598114967350002</c:v>
                </c:pt>
                <c:pt idx="34372">
                  <c:v>3.6598851680759998</c:v>
                </c:pt>
                <c:pt idx="34373">
                  <c:v>3.659966230392</c:v>
                </c:pt>
                <c:pt idx="34374">
                  <c:v>3.6600403785709998</c:v>
                </c:pt>
                <c:pt idx="34375">
                  <c:v>3.6601233482360001</c:v>
                </c:pt>
                <c:pt idx="34376">
                  <c:v>3.660473823547</c:v>
                </c:pt>
                <c:pt idx="34377">
                  <c:v>3.6605701446530001</c:v>
                </c:pt>
                <c:pt idx="34378">
                  <c:v>3.660625219345</c:v>
                </c:pt>
                <c:pt idx="34379">
                  <c:v>3.6606855392459998</c:v>
                </c:pt>
                <c:pt idx="34380">
                  <c:v>3.6607477664950001</c:v>
                </c:pt>
                <c:pt idx="34381">
                  <c:v>3.6608104705810001</c:v>
                </c:pt>
                <c:pt idx="34382">
                  <c:v>3.6608767509460001</c:v>
                </c:pt>
                <c:pt idx="34383">
                  <c:v>3.6609473228449998</c:v>
                </c:pt>
                <c:pt idx="34384">
                  <c:v>3.6610224246979999</c:v>
                </c:pt>
                <c:pt idx="34385">
                  <c:v>3.661106586456</c:v>
                </c:pt>
                <c:pt idx="34386">
                  <c:v>3.6611962318420002</c:v>
                </c:pt>
                <c:pt idx="34387">
                  <c:v>3.661284685135</c:v>
                </c:pt>
                <c:pt idx="34388">
                  <c:v>3.6613757610320001</c:v>
                </c:pt>
                <c:pt idx="34389">
                  <c:v>3.661460399628</c:v>
                </c:pt>
                <c:pt idx="34390">
                  <c:v>3.6615402698519999</c:v>
                </c:pt>
                <c:pt idx="34391">
                  <c:v>3.6616151332859999</c:v>
                </c:pt>
                <c:pt idx="34392">
                  <c:v>3.6616938114169999</c:v>
                </c:pt>
                <c:pt idx="34393">
                  <c:v>3.661766052246</c:v>
                </c:pt>
                <c:pt idx="34394">
                  <c:v>3.661835670471</c:v>
                </c:pt>
                <c:pt idx="34395">
                  <c:v>3.6618962287899999</c:v>
                </c:pt>
                <c:pt idx="34396">
                  <c:v>3.6619491577150001</c:v>
                </c:pt>
                <c:pt idx="34397">
                  <c:v>3.6620018482210002</c:v>
                </c:pt>
                <c:pt idx="34398">
                  <c:v>3.662098884583</c:v>
                </c:pt>
                <c:pt idx="34399">
                  <c:v>3.6621487140659998</c:v>
                </c:pt>
                <c:pt idx="34400">
                  <c:v>3.662248849869</c:v>
                </c:pt>
                <c:pt idx="34401">
                  <c:v>3.662341356277</c:v>
                </c:pt>
                <c:pt idx="34402">
                  <c:v>3.6624157428739998</c:v>
                </c:pt>
                <c:pt idx="34403">
                  <c:v>3.662717819214</c:v>
                </c:pt>
                <c:pt idx="34404">
                  <c:v>3.6628084182739999</c:v>
                </c:pt>
                <c:pt idx="34405">
                  <c:v>3.6628878116610002</c:v>
                </c:pt>
                <c:pt idx="34406">
                  <c:v>3.6629459857939999</c:v>
                </c:pt>
                <c:pt idx="34407">
                  <c:v>3.6629822254179998</c:v>
                </c:pt>
                <c:pt idx="34408">
                  <c:v>3.6630227565769999</c:v>
                </c:pt>
                <c:pt idx="34409">
                  <c:v>3.6630635261540001</c:v>
                </c:pt>
                <c:pt idx="34410">
                  <c:v>3.663100004196</c:v>
                </c:pt>
                <c:pt idx="34411">
                  <c:v>3.663138389587</c:v>
                </c:pt>
                <c:pt idx="34412">
                  <c:v>3.6631791591640002</c:v>
                </c:pt>
                <c:pt idx="34413">
                  <c:v>3.6632211208340002</c:v>
                </c:pt>
                <c:pt idx="34414">
                  <c:v>3.6632850170140001</c:v>
                </c:pt>
                <c:pt idx="34415">
                  <c:v>3.6633555889129998</c:v>
                </c:pt>
                <c:pt idx="34416">
                  <c:v>3.6634020805360001</c:v>
                </c:pt>
                <c:pt idx="34417">
                  <c:v>3.66344332695</c:v>
                </c:pt>
                <c:pt idx="34418">
                  <c:v>3.6634809970859998</c:v>
                </c:pt>
                <c:pt idx="34419">
                  <c:v>3.6635127067569999</c:v>
                </c:pt>
                <c:pt idx="34420">
                  <c:v>3.6635470390320002</c:v>
                </c:pt>
                <c:pt idx="34421">
                  <c:v>3.663581371307</c:v>
                </c:pt>
                <c:pt idx="34422">
                  <c:v>3.6636166572570001</c:v>
                </c:pt>
                <c:pt idx="34423">
                  <c:v>3.6636633872990001</c:v>
                </c:pt>
                <c:pt idx="34424">
                  <c:v>3.6637043952939998</c:v>
                </c:pt>
                <c:pt idx="34425">
                  <c:v>3.663744926453</c:v>
                </c:pt>
                <c:pt idx="34426">
                  <c:v>3.6637837886810001</c:v>
                </c:pt>
                <c:pt idx="34427">
                  <c:v>3.6638231277469999</c:v>
                </c:pt>
                <c:pt idx="34428">
                  <c:v>3.6638593673709998</c:v>
                </c:pt>
                <c:pt idx="34429">
                  <c:v>3.6639068126679999</c:v>
                </c:pt>
                <c:pt idx="34430">
                  <c:v>3.664010047913</c:v>
                </c:pt>
                <c:pt idx="34431">
                  <c:v>3.6640930175780002</c:v>
                </c:pt>
                <c:pt idx="34432">
                  <c:v>3.6642093658450001</c:v>
                </c:pt>
                <c:pt idx="34433">
                  <c:v>3.6645481586459998</c:v>
                </c:pt>
                <c:pt idx="34434">
                  <c:v>3.6646656990049999</c:v>
                </c:pt>
                <c:pt idx="34435">
                  <c:v>3.6647517681120001</c:v>
                </c:pt>
                <c:pt idx="34436">
                  <c:v>3.664850711823</c:v>
                </c:pt>
                <c:pt idx="34437">
                  <c:v>3.6648991107939999</c:v>
                </c:pt>
                <c:pt idx="34438">
                  <c:v>3.6649532318119999</c:v>
                </c:pt>
                <c:pt idx="34439">
                  <c:v>3.6650447845460001</c:v>
                </c:pt>
                <c:pt idx="34440">
                  <c:v>3.6651408672330001</c:v>
                </c:pt>
                <c:pt idx="34441">
                  <c:v>3.6652336120609998</c:v>
                </c:pt>
                <c:pt idx="34442">
                  <c:v>3.6653587818150002</c:v>
                </c:pt>
                <c:pt idx="34443">
                  <c:v>3.6654462814330002</c:v>
                </c:pt>
                <c:pt idx="34444">
                  <c:v>3.6655406951899998</c:v>
                </c:pt>
                <c:pt idx="34445">
                  <c:v>3.6656401157379999</c:v>
                </c:pt>
                <c:pt idx="34446">
                  <c:v>3.6657357215880002</c:v>
                </c:pt>
                <c:pt idx="34447">
                  <c:v>3.6658241748810001</c:v>
                </c:pt>
                <c:pt idx="34448">
                  <c:v>3.6659524440769999</c:v>
                </c:pt>
                <c:pt idx="34449">
                  <c:v>3.6661002635959998</c:v>
                </c:pt>
                <c:pt idx="34450">
                  <c:v>3.6662445068360001</c:v>
                </c:pt>
                <c:pt idx="34451">
                  <c:v>3.6663477420809998</c:v>
                </c:pt>
                <c:pt idx="34452">
                  <c:v>3.666557788849</c:v>
                </c:pt>
                <c:pt idx="34453">
                  <c:v>3.6668863296510001</c:v>
                </c:pt>
                <c:pt idx="34454">
                  <c:v>3.6669890880580001</c:v>
                </c:pt>
                <c:pt idx="34455">
                  <c:v>3.6672873497010001</c:v>
                </c:pt>
                <c:pt idx="34456">
                  <c:v>3.667584896088</c:v>
                </c:pt>
                <c:pt idx="34457">
                  <c:v>3.6677110195160001</c:v>
                </c:pt>
                <c:pt idx="34458">
                  <c:v>3.6678144931790002</c:v>
                </c:pt>
                <c:pt idx="34459">
                  <c:v>3.6678986549379999</c:v>
                </c:pt>
                <c:pt idx="34460">
                  <c:v>3.6679728031160002</c:v>
                </c:pt>
                <c:pt idx="34461">
                  <c:v>3.6680219173430002</c:v>
                </c:pt>
                <c:pt idx="34462">
                  <c:v>3.6681005954739998</c:v>
                </c:pt>
                <c:pt idx="34463">
                  <c:v>3.6683919429779999</c:v>
                </c:pt>
                <c:pt idx="34464">
                  <c:v>3.6684730052950001</c:v>
                </c:pt>
                <c:pt idx="34465">
                  <c:v>3.668556451797</c:v>
                </c:pt>
                <c:pt idx="34466">
                  <c:v>3.668671369553</c:v>
                </c:pt>
                <c:pt idx="34467">
                  <c:v>3.6687870025630001</c:v>
                </c:pt>
                <c:pt idx="34468">
                  <c:v>3.668868780136</c:v>
                </c:pt>
                <c:pt idx="34469">
                  <c:v>3.6689805984500001</c:v>
                </c:pt>
                <c:pt idx="34470">
                  <c:v>3.6690886020660001</c:v>
                </c:pt>
                <c:pt idx="34471">
                  <c:v>3.6694333553309999</c:v>
                </c:pt>
                <c:pt idx="34472">
                  <c:v>3.6695966720580002</c:v>
                </c:pt>
                <c:pt idx="34473">
                  <c:v>3.6697447299960002</c:v>
                </c:pt>
                <c:pt idx="34474">
                  <c:v>3.6700534820559998</c:v>
                </c:pt>
                <c:pt idx="34475">
                  <c:v>3.6702895164489999</c:v>
                </c:pt>
                <c:pt idx="34476">
                  <c:v>3.6703956127169999</c:v>
                </c:pt>
                <c:pt idx="34477">
                  <c:v>3.6705448627470001</c:v>
                </c:pt>
                <c:pt idx="34478">
                  <c:v>3.6708028316500001</c:v>
                </c:pt>
                <c:pt idx="34479">
                  <c:v>3.670905351639</c:v>
                </c:pt>
                <c:pt idx="34480">
                  <c:v>3.6709792613980001</c:v>
                </c:pt>
                <c:pt idx="34481">
                  <c:v>3.671090126038</c:v>
                </c:pt>
                <c:pt idx="34482">
                  <c:v>3.6711666584009999</c:v>
                </c:pt>
                <c:pt idx="34483">
                  <c:v>3.6712505817409999</c:v>
                </c:pt>
                <c:pt idx="34484">
                  <c:v>3.6712934970859998</c:v>
                </c:pt>
                <c:pt idx="34485">
                  <c:v>3.6713440418240002</c:v>
                </c:pt>
                <c:pt idx="34486">
                  <c:v>3.6715564727780001</c:v>
                </c:pt>
                <c:pt idx="34487">
                  <c:v>3.6716053485870002</c:v>
                </c:pt>
                <c:pt idx="34488">
                  <c:v>3.6716597080229998</c:v>
                </c:pt>
                <c:pt idx="34489">
                  <c:v>3.671711206436</c:v>
                </c:pt>
                <c:pt idx="34490">
                  <c:v>3.6717641353610002</c:v>
                </c:pt>
                <c:pt idx="34491">
                  <c:v>3.6718168258669999</c:v>
                </c:pt>
                <c:pt idx="34492">
                  <c:v>3.6718683242800001</c:v>
                </c:pt>
                <c:pt idx="34493">
                  <c:v>3.67192196846</c:v>
                </c:pt>
                <c:pt idx="34494">
                  <c:v>3.6720607280730002</c:v>
                </c:pt>
                <c:pt idx="34495">
                  <c:v>3.672192573547</c:v>
                </c:pt>
                <c:pt idx="34496">
                  <c:v>3.672314167023</c:v>
                </c:pt>
                <c:pt idx="34497">
                  <c:v>3.672432899475</c:v>
                </c:pt>
                <c:pt idx="34498">
                  <c:v>3.672516822815</c:v>
                </c:pt>
                <c:pt idx="34499">
                  <c:v>3.672598838806</c:v>
                </c:pt>
                <c:pt idx="34500">
                  <c:v>3.6726863384250001</c:v>
                </c:pt>
                <c:pt idx="34501">
                  <c:v>3.6728107929229998</c:v>
                </c:pt>
                <c:pt idx="34502">
                  <c:v>3.672924995422</c:v>
                </c:pt>
                <c:pt idx="34503">
                  <c:v>3.6730351448060001</c:v>
                </c:pt>
                <c:pt idx="34504">
                  <c:v>3.6731209754940002</c:v>
                </c:pt>
                <c:pt idx="34505">
                  <c:v>3.6731717586519999</c:v>
                </c:pt>
                <c:pt idx="34506">
                  <c:v>3.6732232570650001</c:v>
                </c:pt>
                <c:pt idx="34507">
                  <c:v>3.673271894455</c:v>
                </c:pt>
                <c:pt idx="34508">
                  <c:v>3.6733217239379998</c:v>
                </c:pt>
                <c:pt idx="34509">
                  <c:v>3.6734197139739999</c:v>
                </c:pt>
                <c:pt idx="34510">
                  <c:v>3.6734666824339999</c:v>
                </c:pt>
                <c:pt idx="34511">
                  <c:v>3.6735537052149998</c:v>
                </c:pt>
                <c:pt idx="34512">
                  <c:v>3.6736950874329999</c:v>
                </c:pt>
                <c:pt idx="34513">
                  <c:v>3.6739556789400001</c:v>
                </c:pt>
                <c:pt idx="34514">
                  <c:v>3.6740241050720002</c:v>
                </c:pt>
                <c:pt idx="34515">
                  <c:v>3.6740822792049999</c:v>
                </c:pt>
                <c:pt idx="34516">
                  <c:v>3.6741468906399999</c:v>
                </c:pt>
                <c:pt idx="34517">
                  <c:v>3.6742002964020002</c:v>
                </c:pt>
                <c:pt idx="34518">
                  <c:v>3.67426943779</c:v>
                </c:pt>
                <c:pt idx="34519">
                  <c:v>3.6745607852940001</c:v>
                </c:pt>
                <c:pt idx="34520">
                  <c:v>3.6748590469360001</c:v>
                </c:pt>
                <c:pt idx="34521">
                  <c:v>3.6749417781829998</c:v>
                </c:pt>
                <c:pt idx="34522">
                  <c:v>3.6750485897059999</c:v>
                </c:pt>
                <c:pt idx="34523">
                  <c:v>3.6751856803890002</c:v>
                </c:pt>
                <c:pt idx="34524">
                  <c:v>3.6752653121950001</c:v>
                </c:pt>
                <c:pt idx="34525">
                  <c:v>3.6753394603729999</c:v>
                </c:pt>
                <c:pt idx="34526">
                  <c:v>3.6754119396210001</c:v>
                </c:pt>
                <c:pt idx="34527">
                  <c:v>3.675484895706</c:v>
                </c:pt>
                <c:pt idx="34528">
                  <c:v>3.675568580627</c:v>
                </c:pt>
                <c:pt idx="34529">
                  <c:v>3.6759047508239999</c:v>
                </c:pt>
                <c:pt idx="34530">
                  <c:v>3.676063537598</c:v>
                </c:pt>
                <c:pt idx="34531">
                  <c:v>3.6761469840999998</c:v>
                </c:pt>
                <c:pt idx="34532">
                  <c:v>3.6762247085570001</c:v>
                </c:pt>
                <c:pt idx="34533">
                  <c:v>3.6764724254610002</c:v>
                </c:pt>
                <c:pt idx="34534">
                  <c:v>3.6765849590299999</c:v>
                </c:pt>
                <c:pt idx="34535">
                  <c:v>3.6769106388089998</c:v>
                </c:pt>
                <c:pt idx="34536">
                  <c:v>3.6769943237299998</c:v>
                </c:pt>
                <c:pt idx="34537">
                  <c:v>3.6770408153530001</c:v>
                </c:pt>
                <c:pt idx="34538">
                  <c:v>3.6771333217620001</c:v>
                </c:pt>
                <c:pt idx="34539">
                  <c:v>3.677174329758</c:v>
                </c:pt>
                <c:pt idx="34540">
                  <c:v>3.6772608757020002</c:v>
                </c:pt>
                <c:pt idx="34541">
                  <c:v>3.6773073673250001</c:v>
                </c:pt>
                <c:pt idx="34542">
                  <c:v>3.6773567199710002</c:v>
                </c:pt>
                <c:pt idx="34543">
                  <c:v>3.6774024963379999</c:v>
                </c:pt>
                <c:pt idx="34544">
                  <c:v>3.6774888038640001</c:v>
                </c:pt>
                <c:pt idx="34545">
                  <c:v>3.677539110184</c:v>
                </c:pt>
                <c:pt idx="34546">
                  <c:v>3.6775958538059998</c:v>
                </c:pt>
                <c:pt idx="34547">
                  <c:v>3.677650690079</c:v>
                </c:pt>
                <c:pt idx="34548">
                  <c:v>3.6777095794679999</c:v>
                </c:pt>
                <c:pt idx="34549">
                  <c:v>3.677770853043</c:v>
                </c:pt>
                <c:pt idx="34550">
                  <c:v>3.6778261661529998</c:v>
                </c:pt>
                <c:pt idx="34551">
                  <c:v>3.6778805255889999</c:v>
                </c:pt>
                <c:pt idx="34552">
                  <c:v>3.6779394149779998</c:v>
                </c:pt>
                <c:pt idx="34553">
                  <c:v>3.6780004501339998</c:v>
                </c:pt>
                <c:pt idx="34554">
                  <c:v>3.6780676841740001</c:v>
                </c:pt>
                <c:pt idx="34555">
                  <c:v>3.678128480911</c:v>
                </c:pt>
                <c:pt idx="34556">
                  <c:v>3.6781809329990001</c:v>
                </c:pt>
                <c:pt idx="34557">
                  <c:v>3.6782360076899998</c:v>
                </c:pt>
                <c:pt idx="34558">
                  <c:v>3.6782896518710002</c:v>
                </c:pt>
                <c:pt idx="34559">
                  <c:v>3.6783373355869999</c:v>
                </c:pt>
                <c:pt idx="34560">
                  <c:v>3.678388357162</c:v>
                </c:pt>
                <c:pt idx="34561">
                  <c:v>3.6784868240359998</c:v>
                </c:pt>
                <c:pt idx="34562">
                  <c:v>3.6785769462590001</c:v>
                </c:pt>
                <c:pt idx="34563">
                  <c:v>3.6787045001980001</c:v>
                </c:pt>
                <c:pt idx="34564">
                  <c:v>3.6787855625149999</c:v>
                </c:pt>
                <c:pt idx="34565">
                  <c:v>3.6788737773900002</c:v>
                </c:pt>
                <c:pt idx="34566">
                  <c:v>3.6789197921749999</c:v>
                </c:pt>
                <c:pt idx="34567">
                  <c:v>3.679008960724</c:v>
                </c:pt>
                <c:pt idx="34568">
                  <c:v>3.679050922394</c:v>
                </c:pt>
                <c:pt idx="34569">
                  <c:v>3.6791324615479999</c:v>
                </c:pt>
                <c:pt idx="34570">
                  <c:v>3.679207801819</c:v>
                </c:pt>
                <c:pt idx="34571">
                  <c:v>3.6794366836550001</c:v>
                </c:pt>
                <c:pt idx="34572">
                  <c:v>3.679501056671</c:v>
                </c:pt>
                <c:pt idx="34573">
                  <c:v>3.6795587539670001</c:v>
                </c:pt>
                <c:pt idx="34574">
                  <c:v>3.6796183586120002</c:v>
                </c:pt>
                <c:pt idx="34575">
                  <c:v>3.679677248001</c:v>
                </c:pt>
                <c:pt idx="34576">
                  <c:v>3.6797287464139998</c:v>
                </c:pt>
                <c:pt idx="34577">
                  <c:v>3.6797826290129998</c:v>
                </c:pt>
                <c:pt idx="34578">
                  <c:v>3.679823160172</c:v>
                </c:pt>
                <c:pt idx="34579">
                  <c:v>3.6798596382139999</c:v>
                </c:pt>
                <c:pt idx="34580">
                  <c:v>3.679902076721</c:v>
                </c:pt>
                <c:pt idx="34581">
                  <c:v>3.679942131042</c:v>
                </c:pt>
                <c:pt idx="34582">
                  <c:v>3.6800026893619999</c:v>
                </c:pt>
                <c:pt idx="34583">
                  <c:v>3.6800382137300001</c:v>
                </c:pt>
                <c:pt idx="34584">
                  <c:v>3.6800758838649998</c:v>
                </c:pt>
                <c:pt idx="34585">
                  <c:v>3.6801145076749999</c:v>
                </c:pt>
                <c:pt idx="34586">
                  <c:v>3.6801550388340001</c:v>
                </c:pt>
                <c:pt idx="34587">
                  <c:v>3.6801927089689999</c:v>
                </c:pt>
                <c:pt idx="34588">
                  <c:v>3.6802327632899998</c:v>
                </c:pt>
                <c:pt idx="34589">
                  <c:v>3.6802725791930002</c:v>
                </c:pt>
                <c:pt idx="34590">
                  <c:v>3.6803092956539998</c:v>
                </c:pt>
                <c:pt idx="34591">
                  <c:v>3.6803479194639999</c:v>
                </c:pt>
                <c:pt idx="34592">
                  <c:v>3.6804089546199998</c:v>
                </c:pt>
                <c:pt idx="34593">
                  <c:v>3.680451393127</c:v>
                </c:pt>
                <c:pt idx="34594">
                  <c:v>3.680500268936</c:v>
                </c:pt>
                <c:pt idx="34595">
                  <c:v>3.6805462837220002</c:v>
                </c:pt>
                <c:pt idx="34596">
                  <c:v>3.6805937290189998</c:v>
                </c:pt>
                <c:pt idx="34597">
                  <c:v>3.6806380748750001</c:v>
                </c:pt>
                <c:pt idx="34598">
                  <c:v>3.6806838512420001</c:v>
                </c:pt>
                <c:pt idx="34599">
                  <c:v>3.680824756622</c:v>
                </c:pt>
                <c:pt idx="34600">
                  <c:v>3.6811761856079999</c:v>
                </c:pt>
                <c:pt idx="34601">
                  <c:v>3.681394815445</c:v>
                </c:pt>
                <c:pt idx="34602">
                  <c:v>3.6815388202669999</c:v>
                </c:pt>
                <c:pt idx="34603">
                  <c:v>3.6815736293789998</c:v>
                </c:pt>
                <c:pt idx="34604">
                  <c:v>3.681614398956</c:v>
                </c:pt>
                <c:pt idx="34605">
                  <c:v>3.6816651821140001</c:v>
                </c:pt>
                <c:pt idx="34606">
                  <c:v>3.681719064713</c:v>
                </c:pt>
                <c:pt idx="34607">
                  <c:v>3.6817913055420002</c:v>
                </c:pt>
                <c:pt idx="34608">
                  <c:v>3.6818728446960001</c:v>
                </c:pt>
                <c:pt idx="34609">
                  <c:v>3.6819593906399999</c:v>
                </c:pt>
                <c:pt idx="34610">
                  <c:v>3.6820607185359999</c:v>
                </c:pt>
                <c:pt idx="34611">
                  <c:v>3.682167291641</c:v>
                </c:pt>
                <c:pt idx="34612">
                  <c:v>3.6822869777679998</c:v>
                </c:pt>
                <c:pt idx="34613">
                  <c:v>3.6824135780330001</c:v>
                </c:pt>
                <c:pt idx="34614">
                  <c:v>3.6825323104860002</c:v>
                </c:pt>
                <c:pt idx="34615">
                  <c:v>3.6826431751249999</c:v>
                </c:pt>
                <c:pt idx="34616">
                  <c:v>3.6827578544619999</c:v>
                </c:pt>
                <c:pt idx="34617">
                  <c:v>3.6828598976140001</c:v>
                </c:pt>
                <c:pt idx="34618">
                  <c:v>3.6829566955569999</c:v>
                </c:pt>
                <c:pt idx="34619">
                  <c:v>3.683054685593</c:v>
                </c:pt>
                <c:pt idx="34620">
                  <c:v>3.6831426620480001</c:v>
                </c:pt>
                <c:pt idx="34621">
                  <c:v>3.683222532272</c:v>
                </c:pt>
                <c:pt idx="34622">
                  <c:v>3.6832931041719998</c:v>
                </c:pt>
                <c:pt idx="34623">
                  <c:v>3.683363676071</c:v>
                </c:pt>
                <c:pt idx="34624">
                  <c:v>3.6834309101099998</c:v>
                </c:pt>
                <c:pt idx="34625">
                  <c:v>3.6834955215449998</c:v>
                </c:pt>
                <c:pt idx="34626">
                  <c:v>3.683553695679</c:v>
                </c:pt>
                <c:pt idx="34627">
                  <c:v>3.6836116313930001</c:v>
                </c:pt>
                <c:pt idx="34628">
                  <c:v>3.6836640834810002</c:v>
                </c:pt>
                <c:pt idx="34629">
                  <c:v>3.6837553977969999</c:v>
                </c:pt>
                <c:pt idx="34630">
                  <c:v>3.6838018894200002</c:v>
                </c:pt>
                <c:pt idx="34631">
                  <c:v>3.6838512420649998</c:v>
                </c:pt>
                <c:pt idx="34632">
                  <c:v>3.6838951110839999</c:v>
                </c:pt>
                <c:pt idx="34633">
                  <c:v>3.6839823722839999</c:v>
                </c:pt>
                <c:pt idx="34634">
                  <c:v>3.6840512752530001</c:v>
                </c:pt>
                <c:pt idx="34635">
                  <c:v>3.684294700623</c:v>
                </c:pt>
                <c:pt idx="34636">
                  <c:v>3.684385538101</c:v>
                </c:pt>
                <c:pt idx="34637">
                  <c:v>3.6844408512119999</c:v>
                </c:pt>
                <c:pt idx="34638">
                  <c:v>3.6844933032989999</c:v>
                </c:pt>
                <c:pt idx="34639">
                  <c:v>3.684553146362</c:v>
                </c:pt>
                <c:pt idx="34640">
                  <c:v>3.6846265792850001</c:v>
                </c:pt>
                <c:pt idx="34641">
                  <c:v>3.6846783161159999</c:v>
                </c:pt>
                <c:pt idx="34642">
                  <c:v>3.6847093105319999</c:v>
                </c:pt>
                <c:pt idx="34643">
                  <c:v>3.684756994247</c:v>
                </c:pt>
                <c:pt idx="34644">
                  <c:v>3.6848077774050001</c:v>
                </c:pt>
                <c:pt idx="34645">
                  <c:v>3.6848664283749999</c:v>
                </c:pt>
                <c:pt idx="34646">
                  <c:v>3.6849219799039998</c:v>
                </c:pt>
                <c:pt idx="34647">
                  <c:v>3.684976816177</c:v>
                </c:pt>
                <c:pt idx="34648">
                  <c:v>3.6850264072419998</c:v>
                </c:pt>
                <c:pt idx="34649">
                  <c:v>3.685077905655</c:v>
                </c:pt>
                <c:pt idx="34650">
                  <c:v>3.6851377487180002</c:v>
                </c:pt>
                <c:pt idx="34651">
                  <c:v>3.6852021217350002</c:v>
                </c:pt>
                <c:pt idx="34652">
                  <c:v>3.685267686844</c:v>
                </c:pt>
                <c:pt idx="34653">
                  <c:v>3.685552120209</c:v>
                </c:pt>
                <c:pt idx="34654">
                  <c:v>3.6858725547789999</c:v>
                </c:pt>
                <c:pt idx="34655">
                  <c:v>3.6859726905820001</c:v>
                </c:pt>
                <c:pt idx="34656">
                  <c:v>3.6860442161560001</c:v>
                </c:pt>
                <c:pt idx="34657">
                  <c:v>3.6861133575439999</c:v>
                </c:pt>
                <c:pt idx="34658">
                  <c:v>3.6861841678620002</c:v>
                </c:pt>
                <c:pt idx="34659">
                  <c:v>3.6862344741820001</c:v>
                </c:pt>
                <c:pt idx="34660">
                  <c:v>3.6863110065460001</c:v>
                </c:pt>
                <c:pt idx="34661">
                  <c:v>3.6863951683040002</c:v>
                </c:pt>
                <c:pt idx="34662">
                  <c:v>3.6865668296809999</c:v>
                </c:pt>
                <c:pt idx="34663">
                  <c:v>3.68665933609</c:v>
                </c:pt>
                <c:pt idx="34664">
                  <c:v>3.6867091655730002</c:v>
                </c:pt>
                <c:pt idx="34665">
                  <c:v>3.686760663986</c:v>
                </c:pt>
                <c:pt idx="34666">
                  <c:v>3.6868138313290002</c:v>
                </c:pt>
                <c:pt idx="34667">
                  <c:v>3.6868734359739999</c:v>
                </c:pt>
                <c:pt idx="34668">
                  <c:v>3.6869323253630002</c:v>
                </c:pt>
                <c:pt idx="34669">
                  <c:v>3.6869895458220001</c:v>
                </c:pt>
                <c:pt idx="34670">
                  <c:v>3.6870534420009999</c:v>
                </c:pt>
                <c:pt idx="34671">
                  <c:v>3.6871168613430001</c:v>
                </c:pt>
                <c:pt idx="34672">
                  <c:v>3.6871747970580002</c:v>
                </c:pt>
                <c:pt idx="34673">
                  <c:v>3.6872327327729999</c:v>
                </c:pt>
                <c:pt idx="34674">
                  <c:v>3.6872897148130002</c:v>
                </c:pt>
                <c:pt idx="34675">
                  <c:v>3.6873469352720001</c:v>
                </c:pt>
                <c:pt idx="34676">
                  <c:v>3.6874065399170002</c:v>
                </c:pt>
                <c:pt idx="34677">
                  <c:v>3.6874690055850001</c:v>
                </c:pt>
                <c:pt idx="34678">
                  <c:v>3.6875286102290001</c:v>
                </c:pt>
                <c:pt idx="34679">
                  <c:v>3.6875853538509999</c:v>
                </c:pt>
                <c:pt idx="34680">
                  <c:v>3.687641143799</c:v>
                </c:pt>
                <c:pt idx="34681">
                  <c:v>3.6876983642579999</c:v>
                </c:pt>
                <c:pt idx="34682">
                  <c:v>3.6877589225770002</c:v>
                </c:pt>
                <c:pt idx="34683">
                  <c:v>3.6878151893619999</c:v>
                </c:pt>
                <c:pt idx="34684">
                  <c:v>3.6878721714020002</c:v>
                </c:pt>
                <c:pt idx="34685">
                  <c:v>3.6879229545590002</c:v>
                </c:pt>
                <c:pt idx="34686">
                  <c:v>3.6880106925959999</c:v>
                </c:pt>
                <c:pt idx="34687">
                  <c:v>3.6880993843079999</c:v>
                </c:pt>
                <c:pt idx="34688">
                  <c:v>3.688310861588</c:v>
                </c:pt>
                <c:pt idx="34689">
                  <c:v>3.6884341239929999</c:v>
                </c:pt>
                <c:pt idx="34690">
                  <c:v>3.688492298126</c:v>
                </c:pt>
                <c:pt idx="34691">
                  <c:v>3.688555240631</c:v>
                </c:pt>
                <c:pt idx="34692">
                  <c:v>3.6885905265810002</c:v>
                </c:pt>
                <c:pt idx="34693">
                  <c:v>3.6886529922490001</c:v>
                </c:pt>
                <c:pt idx="34694">
                  <c:v>3.6886930465700001</c:v>
                </c:pt>
                <c:pt idx="34695">
                  <c:v>3.688729286194</c:v>
                </c:pt>
                <c:pt idx="34696">
                  <c:v>3.6887881755829999</c:v>
                </c:pt>
                <c:pt idx="34697">
                  <c:v>3.6888279914859998</c:v>
                </c:pt>
                <c:pt idx="34698">
                  <c:v>3.6888866424560001</c:v>
                </c:pt>
                <c:pt idx="34699">
                  <c:v>3.688954353333</c:v>
                </c:pt>
                <c:pt idx="34700">
                  <c:v>3.6890211105350001</c:v>
                </c:pt>
                <c:pt idx="34701">
                  <c:v>3.6890830993649999</c:v>
                </c:pt>
                <c:pt idx="34702">
                  <c:v>3.689134120941</c:v>
                </c:pt>
                <c:pt idx="34703">
                  <c:v>3.689170598984</c:v>
                </c:pt>
                <c:pt idx="34704">
                  <c:v>3.6892328262329999</c:v>
                </c:pt>
                <c:pt idx="34705">
                  <c:v>3.689301490784</c:v>
                </c:pt>
                <c:pt idx="34706">
                  <c:v>3.6893699169160001</c:v>
                </c:pt>
                <c:pt idx="34707">
                  <c:v>3.6894104480740002</c:v>
                </c:pt>
                <c:pt idx="34708">
                  <c:v>3.6894559860229998</c:v>
                </c:pt>
                <c:pt idx="34709">
                  <c:v>3.689499855042</c:v>
                </c:pt>
                <c:pt idx="34710">
                  <c:v>3.6895363330839999</c:v>
                </c:pt>
                <c:pt idx="34711">
                  <c:v>3.6895773410800001</c:v>
                </c:pt>
                <c:pt idx="34712">
                  <c:v>3.6896193027500002</c:v>
                </c:pt>
                <c:pt idx="34713">
                  <c:v>3.689683437347</c:v>
                </c:pt>
                <c:pt idx="34714">
                  <c:v>3.6897535324100001</c:v>
                </c:pt>
                <c:pt idx="34715">
                  <c:v>3.6898636817930002</c:v>
                </c:pt>
                <c:pt idx="34716">
                  <c:v>3.6900873184199998</c:v>
                </c:pt>
                <c:pt idx="34717">
                  <c:v>3.6902043819429999</c:v>
                </c:pt>
                <c:pt idx="34718">
                  <c:v>3.6904723644259998</c:v>
                </c:pt>
                <c:pt idx="34719">
                  <c:v>3.6905930042269999</c:v>
                </c:pt>
                <c:pt idx="34720">
                  <c:v>3.6907172203059999</c:v>
                </c:pt>
                <c:pt idx="34721">
                  <c:v>3.6910703182220002</c:v>
                </c:pt>
                <c:pt idx="34722">
                  <c:v>3.691442966461</c:v>
                </c:pt>
                <c:pt idx="34723">
                  <c:v>3.6916842460630002</c:v>
                </c:pt>
                <c:pt idx="34724">
                  <c:v>3.6920664310459999</c:v>
                </c:pt>
                <c:pt idx="34725">
                  <c:v>3.6921238899229998</c:v>
                </c:pt>
                <c:pt idx="34726">
                  <c:v>3.692196130753</c:v>
                </c:pt>
                <c:pt idx="34727">
                  <c:v>3.6922819614410001</c:v>
                </c:pt>
                <c:pt idx="34728">
                  <c:v>3.6923766136170002</c:v>
                </c:pt>
                <c:pt idx="34729">
                  <c:v>3.6924746036529998</c:v>
                </c:pt>
                <c:pt idx="34730">
                  <c:v>3.692577838898</c:v>
                </c:pt>
                <c:pt idx="34731">
                  <c:v>3.6926782131200002</c:v>
                </c:pt>
                <c:pt idx="34732">
                  <c:v>3.6927871704099999</c:v>
                </c:pt>
                <c:pt idx="34733">
                  <c:v>3.6928896903989998</c:v>
                </c:pt>
                <c:pt idx="34734">
                  <c:v>3.6929924488069998</c:v>
                </c:pt>
                <c:pt idx="34735">
                  <c:v>3.6930875778200001</c:v>
                </c:pt>
                <c:pt idx="34736">
                  <c:v>3.6931703090669998</c:v>
                </c:pt>
                <c:pt idx="34737">
                  <c:v>3.6932454109189998</c:v>
                </c:pt>
                <c:pt idx="34738">
                  <c:v>3.69331240654</c:v>
                </c:pt>
                <c:pt idx="34739">
                  <c:v>3.693376541138</c:v>
                </c:pt>
                <c:pt idx="34740">
                  <c:v>3.693436145782</c:v>
                </c:pt>
                <c:pt idx="34741">
                  <c:v>3.693499088287</c:v>
                </c:pt>
                <c:pt idx="34742">
                  <c:v>3.6935579776759999</c:v>
                </c:pt>
                <c:pt idx="34743">
                  <c:v>3.6936204433439999</c:v>
                </c:pt>
                <c:pt idx="34744">
                  <c:v>3.6936807632450002</c:v>
                </c:pt>
                <c:pt idx="34745">
                  <c:v>3.6937422752379998</c:v>
                </c:pt>
                <c:pt idx="34746">
                  <c:v>3.6937990188600001</c:v>
                </c:pt>
                <c:pt idx="34747">
                  <c:v>3.6938514709470001</c:v>
                </c:pt>
                <c:pt idx="34748">
                  <c:v>3.6939024925230002</c:v>
                </c:pt>
                <c:pt idx="34749">
                  <c:v>3.6939475536350002</c:v>
                </c:pt>
                <c:pt idx="34750">
                  <c:v>3.693992376328</c:v>
                </c:pt>
                <c:pt idx="34751">
                  <c:v>3.6940753459929998</c:v>
                </c:pt>
                <c:pt idx="34752">
                  <c:v>3.694185972214</c:v>
                </c:pt>
                <c:pt idx="34753">
                  <c:v>3.694285392761</c:v>
                </c:pt>
                <c:pt idx="34754">
                  <c:v>3.6944174766539999</c:v>
                </c:pt>
                <c:pt idx="34755">
                  <c:v>3.6946256160740001</c:v>
                </c:pt>
                <c:pt idx="34756">
                  <c:v>3.6946680545809998</c:v>
                </c:pt>
                <c:pt idx="34757">
                  <c:v>3.694705486298</c:v>
                </c:pt>
                <c:pt idx="34758">
                  <c:v>3.6947391033170001</c:v>
                </c:pt>
                <c:pt idx="34759">
                  <c:v>3.6947729587549998</c:v>
                </c:pt>
                <c:pt idx="34760">
                  <c:v>3.6948232650759998</c:v>
                </c:pt>
                <c:pt idx="34761">
                  <c:v>3.6948726177219999</c:v>
                </c:pt>
                <c:pt idx="34762">
                  <c:v>3.6949100494380001</c:v>
                </c:pt>
                <c:pt idx="34763">
                  <c:v>3.6949555873870001</c:v>
                </c:pt>
                <c:pt idx="34764">
                  <c:v>3.6949892044069998</c:v>
                </c:pt>
                <c:pt idx="34765">
                  <c:v>3.6950228214259999</c:v>
                </c:pt>
                <c:pt idx="34766">
                  <c:v>3.6950547695160001</c:v>
                </c:pt>
                <c:pt idx="34767">
                  <c:v>3.6951045989989999</c:v>
                </c:pt>
                <c:pt idx="34768">
                  <c:v>3.6951391696929998</c:v>
                </c:pt>
                <c:pt idx="34769">
                  <c:v>3.6951761245729999</c:v>
                </c:pt>
                <c:pt idx="34770">
                  <c:v>3.6952121257780002</c:v>
                </c:pt>
                <c:pt idx="34771">
                  <c:v>3.6952474117279999</c:v>
                </c:pt>
                <c:pt idx="34772">
                  <c:v>3.6953153610229998</c:v>
                </c:pt>
                <c:pt idx="34773">
                  <c:v>3.6955401897429998</c:v>
                </c:pt>
                <c:pt idx="34774">
                  <c:v>3.6958010196690001</c:v>
                </c:pt>
                <c:pt idx="34775">
                  <c:v>3.6958870887759998</c:v>
                </c:pt>
                <c:pt idx="34776">
                  <c:v>3.6959309577939998</c:v>
                </c:pt>
                <c:pt idx="34777">
                  <c:v>3.6960301399229998</c:v>
                </c:pt>
                <c:pt idx="34778">
                  <c:v>3.6962375640870002</c:v>
                </c:pt>
                <c:pt idx="34779">
                  <c:v>3.6963243484500001</c:v>
                </c:pt>
                <c:pt idx="34780">
                  <c:v>3.6963732242580001</c:v>
                </c:pt>
                <c:pt idx="34781">
                  <c:v>3.69642496109</c:v>
                </c:pt>
                <c:pt idx="34782">
                  <c:v>3.6964814662930001</c:v>
                </c:pt>
                <c:pt idx="34783">
                  <c:v>3.6965327262879999</c:v>
                </c:pt>
                <c:pt idx="34784">
                  <c:v>3.6965780258179999</c:v>
                </c:pt>
                <c:pt idx="34785">
                  <c:v>3.6966774463649998</c:v>
                </c:pt>
                <c:pt idx="34786">
                  <c:v>3.6967732906339998</c:v>
                </c:pt>
                <c:pt idx="34787">
                  <c:v>3.6968612670900001</c:v>
                </c:pt>
                <c:pt idx="34788">
                  <c:v>3.6971726417539998</c:v>
                </c:pt>
                <c:pt idx="34789">
                  <c:v>3.697246313095</c:v>
                </c:pt>
                <c:pt idx="34790">
                  <c:v>3.697321414948</c:v>
                </c:pt>
                <c:pt idx="34791">
                  <c:v>3.6973628997799999</c:v>
                </c:pt>
                <c:pt idx="34792">
                  <c:v>3.6974046230319999</c:v>
                </c:pt>
                <c:pt idx="34793">
                  <c:v>3.697450399399</c:v>
                </c:pt>
                <c:pt idx="34794">
                  <c:v>3.6974911689760002</c:v>
                </c:pt>
                <c:pt idx="34795">
                  <c:v>3.6975381374360001</c:v>
                </c:pt>
                <c:pt idx="34796">
                  <c:v>3.6975808143619999</c:v>
                </c:pt>
                <c:pt idx="34797">
                  <c:v>3.69762301445</c:v>
                </c:pt>
                <c:pt idx="34798">
                  <c:v>3.6976909637449999</c:v>
                </c:pt>
                <c:pt idx="34799">
                  <c:v>3.6977577209470001</c:v>
                </c:pt>
                <c:pt idx="34800">
                  <c:v>3.6978228092190002</c:v>
                </c:pt>
                <c:pt idx="34801">
                  <c:v>3.6978838443759998</c:v>
                </c:pt>
                <c:pt idx="34802">
                  <c:v>3.6979308128359998</c:v>
                </c:pt>
                <c:pt idx="34803">
                  <c:v>3.6979956626889998</c:v>
                </c:pt>
                <c:pt idx="34804">
                  <c:v>3.6980419158940001</c:v>
                </c:pt>
                <c:pt idx="34805">
                  <c:v>3.698093891144</c:v>
                </c:pt>
                <c:pt idx="34806">
                  <c:v>3.698139190674</c:v>
                </c:pt>
                <c:pt idx="34807">
                  <c:v>3.6981852054600002</c:v>
                </c:pt>
                <c:pt idx="34808">
                  <c:v>3.6982436180109999</c:v>
                </c:pt>
                <c:pt idx="34809">
                  <c:v>3.698291063309</c:v>
                </c:pt>
                <c:pt idx="34810">
                  <c:v>3.6983356475829998</c:v>
                </c:pt>
                <c:pt idx="34811">
                  <c:v>3.6983788013460002</c:v>
                </c:pt>
                <c:pt idx="34812">
                  <c:v>3.6984169483180001</c:v>
                </c:pt>
                <c:pt idx="34813">
                  <c:v>3.698451519012</c:v>
                </c:pt>
                <c:pt idx="34814">
                  <c:v>3.6984899044040001</c:v>
                </c:pt>
                <c:pt idx="34815">
                  <c:v>3.6985704898830001</c:v>
                </c:pt>
                <c:pt idx="34816">
                  <c:v>3.698934555054</c:v>
                </c:pt>
                <c:pt idx="34817">
                  <c:v>3.6990797519680001</c:v>
                </c:pt>
                <c:pt idx="34818">
                  <c:v>3.6992514133449999</c:v>
                </c:pt>
                <c:pt idx="34819">
                  <c:v>3.6993470191959998</c:v>
                </c:pt>
                <c:pt idx="34820">
                  <c:v>3.6993968486790001</c:v>
                </c:pt>
                <c:pt idx="34821">
                  <c:v>3.6994466781619999</c:v>
                </c:pt>
                <c:pt idx="34822">
                  <c:v>3.6995444297789999</c:v>
                </c:pt>
                <c:pt idx="34823">
                  <c:v>3.699593782425</c:v>
                </c:pt>
                <c:pt idx="34824">
                  <c:v>3.6996853351590002</c:v>
                </c:pt>
                <c:pt idx="34825">
                  <c:v>3.6997704505920002</c:v>
                </c:pt>
                <c:pt idx="34826">
                  <c:v>3.7000286579130002</c:v>
                </c:pt>
                <c:pt idx="34827">
                  <c:v>3.7002630233759999</c:v>
                </c:pt>
                <c:pt idx="34828">
                  <c:v>3.700366020203</c:v>
                </c:pt>
                <c:pt idx="34829">
                  <c:v>3.7005217075350001</c:v>
                </c:pt>
                <c:pt idx="34830">
                  <c:v>3.7008900642400002</c:v>
                </c:pt>
                <c:pt idx="34831">
                  <c:v>3.7009494304659998</c:v>
                </c:pt>
                <c:pt idx="34832">
                  <c:v>3.7010204792020001</c:v>
                </c:pt>
                <c:pt idx="34833">
                  <c:v>3.7010946273799998</c:v>
                </c:pt>
                <c:pt idx="34834">
                  <c:v>3.7011802196499999</c:v>
                </c:pt>
                <c:pt idx="34835">
                  <c:v>3.7012629508970001</c:v>
                </c:pt>
                <c:pt idx="34836">
                  <c:v>3.7013459205629999</c:v>
                </c:pt>
                <c:pt idx="34837">
                  <c:v>3.7014350891109999</c:v>
                </c:pt>
                <c:pt idx="34838">
                  <c:v>3.7015237808229999</c:v>
                </c:pt>
                <c:pt idx="34839">
                  <c:v>3.7016053199769998</c:v>
                </c:pt>
                <c:pt idx="34840">
                  <c:v>3.7016799449920001</c:v>
                </c:pt>
                <c:pt idx="34841">
                  <c:v>3.701742172241</c:v>
                </c:pt>
                <c:pt idx="34842">
                  <c:v>3.701845169067</c:v>
                </c:pt>
                <c:pt idx="34843">
                  <c:v>3.7020485401149998</c:v>
                </c:pt>
                <c:pt idx="34844">
                  <c:v>3.7021932601929999</c:v>
                </c:pt>
                <c:pt idx="34845">
                  <c:v>3.7024321556089999</c:v>
                </c:pt>
                <c:pt idx="34846">
                  <c:v>3.7025382518769998</c:v>
                </c:pt>
                <c:pt idx="34847">
                  <c:v>3.7026121616359999</c:v>
                </c:pt>
                <c:pt idx="34848">
                  <c:v>3.7027459144589998</c:v>
                </c:pt>
                <c:pt idx="34849">
                  <c:v>3.7028243541719998</c:v>
                </c:pt>
                <c:pt idx="34850">
                  <c:v>3.7028689384460001</c:v>
                </c:pt>
                <c:pt idx="34851">
                  <c:v>3.7029583454130002</c:v>
                </c:pt>
                <c:pt idx="34852">
                  <c:v>3.703001260757</c:v>
                </c:pt>
                <c:pt idx="34853">
                  <c:v>3.7032322883609998</c:v>
                </c:pt>
                <c:pt idx="34854">
                  <c:v>3.7033004760739998</c:v>
                </c:pt>
                <c:pt idx="34855">
                  <c:v>3.7033643722530001</c:v>
                </c:pt>
                <c:pt idx="34856">
                  <c:v>3.7034046649930001</c:v>
                </c:pt>
                <c:pt idx="34857">
                  <c:v>3.7034487724299998</c:v>
                </c:pt>
                <c:pt idx="34858">
                  <c:v>3.703487634659</c:v>
                </c:pt>
                <c:pt idx="34859">
                  <c:v>3.7035245895390001</c:v>
                </c:pt>
                <c:pt idx="34860">
                  <c:v>3.7035632133480001</c:v>
                </c:pt>
                <c:pt idx="34861">
                  <c:v>3.7036025524139999</c:v>
                </c:pt>
                <c:pt idx="34862">
                  <c:v>3.7036457061769998</c:v>
                </c:pt>
                <c:pt idx="34863">
                  <c:v>3.7036871910100002</c:v>
                </c:pt>
                <c:pt idx="34864">
                  <c:v>3.7037267684940001</c:v>
                </c:pt>
                <c:pt idx="34865">
                  <c:v>3.7037985324860001</c:v>
                </c:pt>
                <c:pt idx="34866">
                  <c:v>3.703864574432</c:v>
                </c:pt>
                <c:pt idx="34867">
                  <c:v>3.7039067745210001</c:v>
                </c:pt>
                <c:pt idx="34868">
                  <c:v>3.7039787769319998</c:v>
                </c:pt>
                <c:pt idx="34869">
                  <c:v>3.7040185928340001</c:v>
                </c:pt>
                <c:pt idx="34870">
                  <c:v>3.7040643692019999</c:v>
                </c:pt>
                <c:pt idx="34871">
                  <c:v>3.704106807709</c:v>
                </c:pt>
                <c:pt idx="34872">
                  <c:v>3.704155683517</c:v>
                </c:pt>
                <c:pt idx="34873">
                  <c:v>3.7042021751399998</c:v>
                </c:pt>
                <c:pt idx="34874">
                  <c:v>3.7042517662050001</c:v>
                </c:pt>
                <c:pt idx="34875">
                  <c:v>3.7043180465700001</c:v>
                </c:pt>
                <c:pt idx="34876">
                  <c:v>3.7043585777280001</c:v>
                </c:pt>
                <c:pt idx="34877">
                  <c:v>3.7044012546539999</c:v>
                </c:pt>
                <c:pt idx="34878">
                  <c:v>3.7044456005100002</c:v>
                </c:pt>
                <c:pt idx="34879">
                  <c:v>3.7044932842249998</c:v>
                </c:pt>
                <c:pt idx="34880">
                  <c:v>3.7045676708220001</c:v>
                </c:pt>
                <c:pt idx="34881">
                  <c:v>3.7046830654140002</c:v>
                </c:pt>
                <c:pt idx="34882">
                  <c:v>3.7049643993379999</c:v>
                </c:pt>
                <c:pt idx="34883">
                  <c:v>3.7051482200620001</c:v>
                </c:pt>
                <c:pt idx="34884">
                  <c:v>3.7054746150970002</c:v>
                </c:pt>
                <c:pt idx="34885">
                  <c:v>3.7058544158940001</c:v>
                </c:pt>
                <c:pt idx="34886">
                  <c:v>3.7059450149540001</c:v>
                </c:pt>
                <c:pt idx="34887">
                  <c:v>3.7060434818269998</c:v>
                </c:pt>
                <c:pt idx="34888">
                  <c:v>3.7061529159550002</c:v>
                </c:pt>
                <c:pt idx="34889">
                  <c:v>3.7062103748320001</c:v>
                </c:pt>
                <c:pt idx="34890">
                  <c:v>3.7062723636629999</c:v>
                </c:pt>
                <c:pt idx="34891">
                  <c:v>3.7063324451450002</c:v>
                </c:pt>
                <c:pt idx="34892">
                  <c:v>3.7063944339749999</c:v>
                </c:pt>
                <c:pt idx="34893">
                  <c:v>3.7064616680150002</c:v>
                </c:pt>
                <c:pt idx="34894">
                  <c:v>3.706527471542</c:v>
                </c:pt>
                <c:pt idx="34895">
                  <c:v>3.706600427628</c:v>
                </c:pt>
                <c:pt idx="34896">
                  <c:v>3.70667552948</c:v>
                </c:pt>
                <c:pt idx="34897">
                  <c:v>3.7067465782169999</c:v>
                </c:pt>
                <c:pt idx="34898">
                  <c:v>3.7068204879760001</c:v>
                </c:pt>
                <c:pt idx="34899">
                  <c:v>3.7068951129909999</c:v>
                </c:pt>
                <c:pt idx="34900">
                  <c:v>3.7069644927979999</c:v>
                </c:pt>
                <c:pt idx="34901">
                  <c:v>3.7070355415340002</c:v>
                </c:pt>
                <c:pt idx="34902">
                  <c:v>3.7071013450620001</c:v>
                </c:pt>
                <c:pt idx="34903">
                  <c:v>3.7071607112880001</c:v>
                </c:pt>
                <c:pt idx="34904">
                  <c:v>3.707217693329</c:v>
                </c:pt>
                <c:pt idx="34905">
                  <c:v>3.7073171138759999</c:v>
                </c:pt>
                <c:pt idx="34906">
                  <c:v>3.707404375076</c:v>
                </c:pt>
                <c:pt idx="34907">
                  <c:v>3.7077162265779999</c:v>
                </c:pt>
                <c:pt idx="34908">
                  <c:v>3.7078809738160001</c:v>
                </c:pt>
                <c:pt idx="34909">
                  <c:v>3.708082914352</c:v>
                </c:pt>
                <c:pt idx="34910">
                  <c:v>3.7081568241120002</c:v>
                </c:pt>
                <c:pt idx="34911">
                  <c:v>3.7081975936889999</c:v>
                </c:pt>
                <c:pt idx="34912">
                  <c:v>3.7082333564760002</c:v>
                </c:pt>
                <c:pt idx="34913">
                  <c:v>3.7082767486570001</c:v>
                </c:pt>
                <c:pt idx="34914">
                  <c:v>3.7083168029790001</c:v>
                </c:pt>
                <c:pt idx="34915">
                  <c:v>3.7083835601809998</c:v>
                </c:pt>
                <c:pt idx="34916">
                  <c:v>3.708456039429</c:v>
                </c:pt>
                <c:pt idx="34917">
                  <c:v>3.708531141281</c:v>
                </c:pt>
                <c:pt idx="34918">
                  <c:v>3.708602190018</c:v>
                </c:pt>
                <c:pt idx="34919">
                  <c:v>3.708651304245</c:v>
                </c:pt>
                <c:pt idx="34920">
                  <c:v>3.7086939811709998</c:v>
                </c:pt>
                <c:pt idx="34921">
                  <c:v>3.7087364196779999</c:v>
                </c:pt>
                <c:pt idx="34922">
                  <c:v>3.7087771892550001</c:v>
                </c:pt>
                <c:pt idx="34923">
                  <c:v>3.7088177204130002</c:v>
                </c:pt>
                <c:pt idx="34924">
                  <c:v>3.7088608741760001</c:v>
                </c:pt>
                <c:pt idx="34925">
                  <c:v>3.7089047431950002</c:v>
                </c:pt>
                <c:pt idx="34926">
                  <c:v>3.708949327469</c:v>
                </c:pt>
                <c:pt idx="34927">
                  <c:v>3.7091414928440001</c:v>
                </c:pt>
                <c:pt idx="34928">
                  <c:v>3.7093155384059999</c:v>
                </c:pt>
                <c:pt idx="34929">
                  <c:v>3.7096273899079999</c:v>
                </c:pt>
                <c:pt idx="34930">
                  <c:v>3.7097160816189998</c:v>
                </c:pt>
                <c:pt idx="34931">
                  <c:v>3.709802389145</c:v>
                </c:pt>
                <c:pt idx="34932">
                  <c:v>3.7098886966709999</c:v>
                </c:pt>
                <c:pt idx="34933">
                  <c:v>3.7099776268009999</c:v>
                </c:pt>
                <c:pt idx="34934">
                  <c:v>3.7100296020510002</c:v>
                </c:pt>
                <c:pt idx="34935">
                  <c:v>3.7100789546969999</c:v>
                </c:pt>
                <c:pt idx="34936">
                  <c:v>3.7101292610169998</c:v>
                </c:pt>
                <c:pt idx="34937">
                  <c:v>3.71018075943</c:v>
                </c:pt>
                <c:pt idx="34938">
                  <c:v>3.7102339267729998</c:v>
                </c:pt>
                <c:pt idx="34939">
                  <c:v>3.7102839946750001</c:v>
                </c:pt>
                <c:pt idx="34940">
                  <c:v>3.7103397846220001</c:v>
                </c:pt>
                <c:pt idx="34941">
                  <c:v>3.710398674011</c:v>
                </c:pt>
                <c:pt idx="34942">
                  <c:v>3.7104668617250001</c:v>
                </c:pt>
                <c:pt idx="34943">
                  <c:v>3.7105388641360002</c:v>
                </c:pt>
                <c:pt idx="34944">
                  <c:v>3.710613250732</c:v>
                </c:pt>
                <c:pt idx="34945">
                  <c:v>3.7106869220730001</c:v>
                </c:pt>
                <c:pt idx="34946">
                  <c:v>3.7107610702509999</c:v>
                </c:pt>
                <c:pt idx="34947">
                  <c:v>3.7108340263369999</c:v>
                </c:pt>
                <c:pt idx="34948">
                  <c:v>3.7109041213989999</c:v>
                </c:pt>
                <c:pt idx="34949">
                  <c:v>3.710972309113</c:v>
                </c:pt>
                <c:pt idx="34950">
                  <c:v>3.7110357284550002</c:v>
                </c:pt>
                <c:pt idx="34951">
                  <c:v>3.7110962867740001</c:v>
                </c:pt>
                <c:pt idx="34952">
                  <c:v>3.7111527919770002</c:v>
                </c:pt>
                <c:pt idx="34953">
                  <c:v>3.7112369537349998</c:v>
                </c:pt>
                <c:pt idx="34954">
                  <c:v>3.711479902267</c:v>
                </c:pt>
                <c:pt idx="34955">
                  <c:v>3.711593151093</c:v>
                </c:pt>
                <c:pt idx="34956">
                  <c:v>3.7116675376889998</c:v>
                </c:pt>
                <c:pt idx="34957">
                  <c:v>3.711718797684</c:v>
                </c:pt>
                <c:pt idx="34958">
                  <c:v>3.711766004562</c:v>
                </c:pt>
                <c:pt idx="34959">
                  <c:v>3.711809635162</c:v>
                </c:pt>
                <c:pt idx="34960">
                  <c:v>3.7118639945980001</c:v>
                </c:pt>
                <c:pt idx="34961">
                  <c:v>3.7119009494780002</c:v>
                </c:pt>
                <c:pt idx="34962">
                  <c:v>3.7119326591489998</c:v>
                </c:pt>
                <c:pt idx="34963">
                  <c:v>3.711971521378</c:v>
                </c:pt>
                <c:pt idx="34964">
                  <c:v>3.7122826576230001</c:v>
                </c:pt>
                <c:pt idx="34965">
                  <c:v>3.712409496307</c:v>
                </c:pt>
                <c:pt idx="34966">
                  <c:v>3.712454557419</c:v>
                </c:pt>
                <c:pt idx="34967">
                  <c:v>3.7124962806699999</c:v>
                </c:pt>
                <c:pt idx="34968">
                  <c:v>3.712541818619</c:v>
                </c:pt>
                <c:pt idx="34969">
                  <c:v>3.7125864028929998</c:v>
                </c:pt>
                <c:pt idx="34970">
                  <c:v>3.7126328945160001</c:v>
                </c:pt>
                <c:pt idx="34971">
                  <c:v>3.712682962418</c:v>
                </c:pt>
                <c:pt idx="34972">
                  <c:v>3.712733745575</c:v>
                </c:pt>
                <c:pt idx="34973">
                  <c:v>3.7127788066859999</c:v>
                </c:pt>
                <c:pt idx="34974">
                  <c:v>3.712822675705</c:v>
                </c:pt>
                <c:pt idx="34975">
                  <c:v>3.7128653526309998</c:v>
                </c:pt>
                <c:pt idx="34976">
                  <c:v>3.7129058837889999</c:v>
                </c:pt>
                <c:pt idx="34977">
                  <c:v>3.7129461765289999</c:v>
                </c:pt>
                <c:pt idx="34978">
                  <c:v>3.7129859924319999</c:v>
                </c:pt>
                <c:pt idx="34979">
                  <c:v>3.7130310535429998</c:v>
                </c:pt>
                <c:pt idx="34980">
                  <c:v>3.7130718231199999</c:v>
                </c:pt>
                <c:pt idx="34981">
                  <c:v>3.7131423950200002</c:v>
                </c:pt>
                <c:pt idx="34982">
                  <c:v>3.7132110595699999</c:v>
                </c:pt>
                <c:pt idx="34983">
                  <c:v>3.7132625579830001</c:v>
                </c:pt>
                <c:pt idx="34984">
                  <c:v>3.7133069038389999</c:v>
                </c:pt>
                <c:pt idx="34985">
                  <c:v>3.7133533954620002</c:v>
                </c:pt>
                <c:pt idx="34986">
                  <c:v>3.7134046554569999</c:v>
                </c:pt>
                <c:pt idx="34987">
                  <c:v>3.7134513854979998</c:v>
                </c:pt>
                <c:pt idx="34988">
                  <c:v>3.7135014534000002</c:v>
                </c:pt>
                <c:pt idx="34989">
                  <c:v>3.7135577201840002</c:v>
                </c:pt>
                <c:pt idx="34990">
                  <c:v>3.7136359214780001</c:v>
                </c:pt>
                <c:pt idx="34991">
                  <c:v>3.7136938571929998</c:v>
                </c:pt>
                <c:pt idx="34992">
                  <c:v>3.7137720584870002</c:v>
                </c:pt>
                <c:pt idx="34993">
                  <c:v>3.7138540744780002</c:v>
                </c:pt>
                <c:pt idx="34994">
                  <c:v>3.7139043807980001</c:v>
                </c:pt>
                <c:pt idx="34995">
                  <c:v>3.713984251022</c:v>
                </c:pt>
                <c:pt idx="34996">
                  <c:v>3.7142262458799999</c:v>
                </c:pt>
                <c:pt idx="34997">
                  <c:v>3.7143113613129999</c:v>
                </c:pt>
                <c:pt idx="34998">
                  <c:v>3.7143590450290001</c:v>
                </c:pt>
                <c:pt idx="34999">
                  <c:v>3.7144541740419998</c:v>
                </c:pt>
                <c:pt idx="35000">
                  <c:v>3.7145009040830002</c:v>
                </c:pt>
                <c:pt idx="35001">
                  <c:v>3.7145550251010002</c:v>
                </c:pt>
                <c:pt idx="35002">
                  <c:v>3.7146146297449998</c:v>
                </c:pt>
                <c:pt idx="35003">
                  <c:v>3.7146770954130002</c:v>
                </c:pt>
                <c:pt idx="35004">
                  <c:v>3.7147438526149998</c:v>
                </c:pt>
                <c:pt idx="35005">
                  <c:v>3.714808940887</c:v>
                </c:pt>
                <c:pt idx="35006">
                  <c:v>3.7148730754849999</c:v>
                </c:pt>
                <c:pt idx="35007">
                  <c:v>3.714939594269</c:v>
                </c:pt>
                <c:pt idx="35008">
                  <c:v>3.715011119843</c:v>
                </c:pt>
                <c:pt idx="35009">
                  <c:v>3.7150843143459999</c:v>
                </c:pt>
                <c:pt idx="35010">
                  <c:v>3.7151625156399999</c:v>
                </c:pt>
                <c:pt idx="35011">
                  <c:v>3.7152423858639998</c:v>
                </c:pt>
                <c:pt idx="35012">
                  <c:v>3.7153184413910001</c:v>
                </c:pt>
                <c:pt idx="35013">
                  <c:v>3.7153968811040001</c:v>
                </c:pt>
                <c:pt idx="35014">
                  <c:v>3.7154746055599999</c:v>
                </c:pt>
                <c:pt idx="35015">
                  <c:v>3.7155520915990001</c:v>
                </c:pt>
                <c:pt idx="35016">
                  <c:v>3.7156307697300002</c:v>
                </c:pt>
                <c:pt idx="35017">
                  <c:v>3.7157061100009998</c:v>
                </c:pt>
                <c:pt idx="35018">
                  <c:v>3.7157785892490001</c:v>
                </c:pt>
                <c:pt idx="35019">
                  <c:v>3.715839624405</c:v>
                </c:pt>
                <c:pt idx="35020">
                  <c:v>3.7158985137939999</c:v>
                </c:pt>
                <c:pt idx="35021">
                  <c:v>3.71595454216</c:v>
                </c:pt>
                <c:pt idx="35022">
                  <c:v>3.716055870056</c:v>
                </c:pt>
                <c:pt idx="35023">
                  <c:v>3.716146230698</c:v>
                </c:pt>
                <c:pt idx="35024">
                  <c:v>3.7162280082699999</c:v>
                </c:pt>
                <c:pt idx="35025">
                  <c:v>3.71631026268</c:v>
                </c:pt>
                <c:pt idx="35026">
                  <c:v>3.71639418602</c:v>
                </c:pt>
                <c:pt idx="35027">
                  <c:v>3.7164731025700002</c:v>
                </c:pt>
                <c:pt idx="35028">
                  <c:v>3.7165501117709998</c:v>
                </c:pt>
                <c:pt idx="35029">
                  <c:v>3.7168505191799999</c:v>
                </c:pt>
                <c:pt idx="35030">
                  <c:v>3.7170422077179999</c:v>
                </c:pt>
                <c:pt idx="35031">
                  <c:v>3.7171118259429998</c:v>
                </c:pt>
                <c:pt idx="35032">
                  <c:v>3.717149496078</c:v>
                </c:pt>
                <c:pt idx="35033">
                  <c:v>3.717210054398</c:v>
                </c:pt>
                <c:pt idx="35034">
                  <c:v>3.7172613143920001</c:v>
                </c:pt>
                <c:pt idx="35035">
                  <c:v>3.7173295021060002</c:v>
                </c:pt>
                <c:pt idx="35036">
                  <c:v>3.7173883914950001</c:v>
                </c:pt>
                <c:pt idx="35037">
                  <c:v>3.7174537181849998</c:v>
                </c:pt>
                <c:pt idx="35038">
                  <c:v>3.7174904346469999</c:v>
                </c:pt>
                <c:pt idx="35039">
                  <c:v>3.7175307273859999</c:v>
                </c:pt>
                <c:pt idx="35040">
                  <c:v>3.7175731658940001</c:v>
                </c:pt>
                <c:pt idx="35041">
                  <c:v>3.7176184654240001</c:v>
                </c:pt>
                <c:pt idx="35042">
                  <c:v>3.7176561355589999</c:v>
                </c:pt>
                <c:pt idx="35043">
                  <c:v>3.717693090439</c:v>
                </c:pt>
                <c:pt idx="35044">
                  <c:v>3.717733621597</c:v>
                </c:pt>
                <c:pt idx="35045">
                  <c:v>3.7177691459659998</c:v>
                </c:pt>
                <c:pt idx="35046">
                  <c:v>3.7178061008449999</c:v>
                </c:pt>
                <c:pt idx="35047">
                  <c:v>3.7178442478179998</c:v>
                </c:pt>
                <c:pt idx="35048">
                  <c:v>3.7178876399990002</c:v>
                </c:pt>
                <c:pt idx="35049">
                  <c:v>3.717926979065</c:v>
                </c:pt>
                <c:pt idx="35050">
                  <c:v>3.7179675102230001</c:v>
                </c:pt>
                <c:pt idx="35051">
                  <c:v>3.7180085182189999</c:v>
                </c:pt>
                <c:pt idx="35052">
                  <c:v>3.7180550098420002</c:v>
                </c:pt>
                <c:pt idx="35053">
                  <c:v>3.7181019783020002</c:v>
                </c:pt>
                <c:pt idx="35054">
                  <c:v>3.7181477546689998</c:v>
                </c:pt>
                <c:pt idx="35055">
                  <c:v>3.7181906700130001</c:v>
                </c:pt>
                <c:pt idx="35056">
                  <c:v>3.718272209167</c:v>
                </c:pt>
                <c:pt idx="35057">
                  <c:v>3.7183527946470001</c:v>
                </c:pt>
                <c:pt idx="35058">
                  <c:v>3.7185099124910002</c:v>
                </c:pt>
                <c:pt idx="35059">
                  <c:v>3.7187676429750001</c:v>
                </c:pt>
                <c:pt idx="35060">
                  <c:v>3.7188606262210002</c:v>
                </c:pt>
                <c:pt idx="35061">
                  <c:v>3.7189631462100001</c:v>
                </c:pt>
                <c:pt idx="35062">
                  <c:v>3.719050168991</c:v>
                </c:pt>
                <c:pt idx="35063">
                  <c:v>3.7191402912139999</c:v>
                </c:pt>
                <c:pt idx="35064">
                  <c:v>3.7192614078520001</c:v>
                </c:pt>
                <c:pt idx="35065">
                  <c:v>3.7194774150850001</c:v>
                </c:pt>
                <c:pt idx="35066">
                  <c:v>3.7198498249049998</c:v>
                </c:pt>
                <c:pt idx="35067">
                  <c:v>3.7200694084169998</c:v>
                </c:pt>
                <c:pt idx="35068">
                  <c:v>3.7201476097109998</c:v>
                </c:pt>
                <c:pt idx="35069">
                  <c:v>3.720195531845</c:v>
                </c:pt>
                <c:pt idx="35070">
                  <c:v>3.720237493515</c:v>
                </c:pt>
                <c:pt idx="35071">
                  <c:v>3.7202835083010002</c:v>
                </c:pt>
                <c:pt idx="35072">
                  <c:v>3.7203292846679998</c:v>
                </c:pt>
                <c:pt idx="35073">
                  <c:v>3.7204103469850001</c:v>
                </c:pt>
                <c:pt idx="35074">
                  <c:v>3.7205588817600002</c:v>
                </c:pt>
                <c:pt idx="35075">
                  <c:v>3.720842599869</c:v>
                </c:pt>
                <c:pt idx="35076">
                  <c:v>3.7209672927859998</c:v>
                </c:pt>
                <c:pt idx="35077">
                  <c:v>3.7213053703310002</c:v>
                </c:pt>
                <c:pt idx="35078">
                  <c:v>3.7214579582209999</c:v>
                </c:pt>
                <c:pt idx="35079">
                  <c:v>3.7215430736539998</c:v>
                </c:pt>
                <c:pt idx="35080">
                  <c:v>3.7216250896449998</c:v>
                </c:pt>
                <c:pt idx="35081">
                  <c:v>3.7219650745389998</c:v>
                </c:pt>
                <c:pt idx="35082">
                  <c:v>3.7220609188079998</c:v>
                </c:pt>
                <c:pt idx="35083">
                  <c:v>3.722154140472</c:v>
                </c:pt>
                <c:pt idx="35084">
                  <c:v>3.722249746323</c:v>
                </c:pt>
                <c:pt idx="35085">
                  <c:v>3.7223346233369998</c:v>
                </c:pt>
                <c:pt idx="35086">
                  <c:v>3.7226693630219998</c:v>
                </c:pt>
                <c:pt idx="35087">
                  <c:v>3.7227525711060001</c:v>
                </c:pt>
                <c:pt idx="35088">
                  <c:v>3.7228558063510002</c:v>
                </c:pt>
                <c:pt idx="35089">
                  <c:v>3.722907543182</c:v>
                </c:pt>
                <c:pt idx="35090">
                  <c:v>3.7229886054989998</c:v>
                </c:pt>
                <c:pt idx="35091">
                  <c:v>3.7233147621149998</c:v>
                </c:pt>
                <c:pt idx="35092">
                  <c:v>3.7233767509460001</c:v>
                </c:pt>
                <c:pt idx="35093">
                  <c:v>3.7234439849849998</c:v>
                </c:pt>
                <c:pt idx="35094">
                  <c:v>3.7235183715820002</c:v>
                </c:pt>
                <c:pt idx="35095">
                  <c:v>3.7235965728760001</c:v>
                </c:pt>
                <c:pt idx="35096">
                  <c:v>3.7236771583560002</c:v>
                </c:pt>
                <c:pt idx="35097">
                  <c:v>3.7237603664400001</c:v>
                </c:pt>
                <c:pt idx="35098">
                  <c:v>3.723847150803</c:v>
                </c:pt>
                <c:pt idx="35099">
                  <c:v>3.723931074142</c:v>
                </c:pt>
                <c:pt idx="35100">
                  <c:v>3.7240152359010001</c:v>
                </c:pt>
                <c:pt idx="35101">
                  <c:v>3.7240939140320002</c:v>
                </c:pt>
                <c:pt idx="35102">
                  <c:v>3.7241649627690001</c:v>
                </c:pt>
                <c:pt idx="35103">
                  <c:v>3.7242302894589998</c:v>
                </c:pt>
                <c:pt idx="35104">
                  <c:v>3.7242889404300001</c:v>
                </c:pt>
                <c:pt idx="35105">
                  <c:v>3.7243993282319998</c:v>
                </c:pt>
                <c:pt idx="35106">
                  <c:v>3.724492549896</c:v>
                </c:pt>
                <c:pt idx="35107">
                  <c:v>3.724609375</c:v>
                </c:pt>
                <c:pt idx="35108">
                  <c:v>3.7249064445500002</c:v>
                </c:pt>
                <c:pt idx="35109">
                  <c:v>3.7250068187709999</c:v>
                </c:pt>
                <c:pt idx="35110">
                  <c:v>3.7252671718600001</c:v>
                </c:pt>
                <c:pt idx="35111">
                  <c:v>3.7255311012269998</c:v>
                </c:pt>
                <c:pt idx="35112">
                  <c:v>3.7256731987</c:v>
                </c:pt>
                <c:pt idx="35113">
                  <c:v>3.7257337570189999</c:v>
                </c:pt>
                <c:pt idx="35114">
                  <c:v>3.725770950317</c:v>
                </c:pt>
                <c:pt idx="35115">
                  <c:v>3.7258117198940002</c:v>
                </c:pt>
                <c:pt idx="35116">
                  <c:v>3.7258553504940002</c:v>
                </c:pt>
                <c:pt idx="35117">
                  <c:v>3.72589468956</c:v>
                </c:pt>
                <c:pt idx="35118">
                  <c:v>3.7259366512300001</c:v>
                </c:pt>
                <c:pt idx="35119">
                  <c:v>3.7259786129000001</c:v>
                </c:pt>
                <c:pt idx="35120">
                  <c:v>3.7260482311250001</c:v>
                </c:pt>
                <c:pt idx="35121">
                  <c:v>3.7260949611659999</c:v>
                </c:pt>
                <c:pt idx="35122">
                  <c:v>3.7261371612550001</c:v>
                </c:pt>
                <c:pt idx="35123">
                  <c:v>3.7261779308320002</c:v>
                </c:pt>
                <c:pt idx="35124">
                  <c:v>3.7262165546419999</c:v>
                </c:pt>
                <c:pt idx="35125">
                  <c:v>3.7262516021729999</c:v>
                </c:pt>
                <c:pt idx="35126">
                  <c:v>3.7262918949129999</c:v>
                </c:pt>
                <c:pt idx="35127">
                  <c:v>3.7263312339780001</c:v>
                </c:pt>
                <c:pt idx="35128">
                  <c:v>3.7263753414149998</c:v>
                </c:pt>
                <c:pt idx="35129">
                  <c:v>3.7264173030849999</c:v>
                </c:pt>
                <c:pt idx="35130">
                  <c:v>3.726466655731</c:v>
                </c:pt>
                <c:pt idx="35131">
                  <c:v>3.7265114784239999</c:v>
                </c:pt>
                <c:pt idx="35132">
                  <c:v>3.7265634536740002</c:v>
                </c:pt>
                <c:pt idx="35133">
                  <c:v>3.726613044739</c:v>
                </c:pt>
                <c:pt idx="35134">
                  <c:v>3.7266690731050001</c:v>
                </c:pt>
                <c:pt idx="35135">
                  <c:v>3.7267532348630001</c:v>
                </c:pt>
                <c:pt idx="35136">
                  <c:v>3.7270190715789999</c:v>
                </c:pt>
                <c:pt idx="35137">
                  <c:v>3.727111816406</c:v>
                </c:pt>
                <c:pt idx="35138">
                  <c:v>3.7271986007689999</c:v>
                </c:pt>
                <c:pt idx="35139">
                  <c:v>3.7272856235499998</c:v>
                </c:pt>
                <c:pt idx="35140">
                  <c:v>3.7274110317229998</c:v>
                </c:pt>
                <c:pt idx="35141">
                  <c:v>3.7276241779329999</c:v>
                </c:pt>
                <c:pt idx="35142">
                  <c:v>3.727725744247</c:v>
                </c:pt>
                <c:pt idx="35143">
                  <c:v>3.7277860641479998</c:v>
                </c:pt>
                <c:pt idx="35144">
                  <c:v>3.727844238281</c:v>
                </c:pt>
                <c:pt idx="35145">
                  <c:v>3.7279076576230001</c:v>
                </c:pt>
                <c:pt idx="35146">
                  <c:v>3.727969646454</c:v>
                </c:pt>
                <c:pt idx="35147">
                  <c:v>3.728032827377</c:v>
                </c:pt>
                <c:pt idx="35148">
                  <c:v>3.7280945777890002</c:v>
                </c:pt>
                <c:pt idx="35149">
                  <c:v>3.7281577587129999</c:v>
                </c:pt>
                <c:pt idx="35150">
                  <c:v>3.7282242774959999</c:v>
                </c:pt>
                <c:pt idx="35151">
                  <c:v>3.7282931804659998</c:v>
                </c:pt>
                <c:pt idx="35152">
                  <c:v>3.7283647060390002</c:v>
                </c:pt>
                <c:pt idx="35153">
                  <c:v>3.7284343242650002</c:v>
                </c:pt>
                <c:pt idx="35154">
                  <c:v>3.7285072803500001</c:v>
                </c:pt>
                <c:pt idx="35155">
                  <c:v>3.728581905365</c:v>
                </c:pt>
                <c:pt idx="35156">
                  <c:v>3.7286574840550002</c:v>
                </c:pt>
                <c:pt idx="35157">
                  <c:v>3.7287344932559998</c:v>
                </c:pt>
                <c:pt idx="35158">
                  <c:v>3.7288143634800002</c:v>
                </c:pt>
                <c:pt idx="35159">
                  <c:v>3.7288897037509998</c:v>
                </c:pt>
                <c:pt idx="35160">
                  <c:v>3.7289621829990001</c:v>
                </c:pt>
                <c:pt idx="35161">
                  <c:v>3.7290360927580002</c:v>
                </c:pt>
                <c:pt idx="35162">
                  <c:v>3.729099988937</c:v>
                </c:pt>
                <c:pt idx="35163">
                  <c:v>3.7291572093959999</c:v>
                </c:pt>
                <c:pt idx="35164">
                  <c:v>3.7292144298549998</c:v>
                </c:pt>
                <c:pt idx="35165">
                  <c:v>3.7292606830600001</c:v>
                </c:pt>
                <c:pt idx="35166">
                  <c:v>3.729389429092</c:v>
                </c:pt>
                <c:pt idx="35167">
                  <c:v>3.7295711040500001</c:v>
                </c:pt>
                <c:pt idx="35168">
                  <c:v>3.7296481132510002</c:v>
                </c:pt>
                <c:pt idx="35169">
                  <c:v>3.7297408580779998</c:v>
                </c:pt>
                <c:pt idx="35170">
                  <c:v>3.7298007011409999</c:v>
                </c:pt>
                <c:pt idx="35171">
                  <c:v>3.729861974716</c:v>
                </c:pt>
                <c:pt idx="35172">
                  <c:v>3.7299022674560001</c:v>
                </c:pt>
                <c:pt idx="35173">
                  <c:v>3.7299380302429999</c:v>
                </c:pt>
                <c:pt idx="35174">
                  <c:v>3.729971885681</c:v>
                </c:pt>
                <c:pt idx="35175">
                  <c:v>3.7300214767459998</c:v>
                </c:pt>
                <c:pt idx="35176">
                  <c:v>3.7300822734830001</c:v>
                </c:pt>
                <c:pt idx="35177">
                  <c:v>3.7301137447360002</c:v>
                </c:pt>
                <c:pt idx="35178">
                  <c:v>3.7301526069639999</c:v>
                </c:pt>
                <c:pt idx="35179">
                  <c:v>3.7301909923549998</c:v>
                </c:pt>
                <c:pt idx="35180">
                  <c:v>3.7302327156069999</c:v>
                </c:pt>
                <c:pt idx="35181">
                  <c:v>3.7302758693700002</c:v>
                </c:pt>
                <c:pt idx="35182">
                  <c:v>3.730315208435</c:v>
                </c:pt>
                <c:pt idx="35183">
                  <c:v>3.7303528785709998</c:v>
                </c:pt>
                <c:pt idx="35184">
                  <c:v>3.7303895950319998</c:v>
                </c:pt>
                <c:pt idx="35185">
                  <c:v>3.730422019958</c:v>
                </c:pt>
                <c:pt idx="35186">
                  <c:v>3.730461597443</c:v>
                </c:pt>
                <c:pt idx="35187">
                  <c:v>3.7305331230159999</c:v>
                </c:pt>
                <c:pt idx="35188">
                  <c:v>3.7306063175199999</c:v>
                </c:pt>
                <c:pt idx="35189">
                  <c:v>3.7306716442110002</c:v>
                </c:pt>
                <c:pt idx="35190">
                  <c:v>3.7307229042049999</c:v>
                </c:pt>
                <c:pt idx="35191">
                  <c:v>3.7307622432710001</c:v>
                </c:pt>
                <c:pt idx="35192">
                  <c:v>3.730805397034</c:v>
                </c:pt>
                <c:pt idx="35193">
                  <c:v>3.730848789215</c:v>
                </c:pt>
                <c:pt idx="35194">
                  <c:v>3.7308983802800002</c:v>
                </c:pt>
                <c:pt idx="35195">
                  <c:v>3.7309422492979998</c:v>
                </c:pt>
                <c:pt idx="35196">
                  <c:v>3.7310230731959999</c:v>
                </c:pt>
                <c:pt idx="35197">
                  <c:v>3.7311162948610002</c:v>
                </c:pt>
                <c:pt idx="35198">
                  <c:v>3.73126578331</c:v>
                </c:pt>
                <c:pt idx="35199">
                  <c:v>3.7313549518590001</c:v>
                </c:pt>
                <c:pt idx="35200">
                  <c:v>3.731429815292</c:v>
                </c:pt>
                <c:pt idx="35201">
                  <c:v>3.731483697891</c:v>
                </c:pt>
                <c:pt idx="35202">
                  <c:v>3.7315354347229999</c:v>
                </c:pt>
                <c:pt idx="35203">
                  <c:v>3.731586456299</c:v>
                </c:pt>
                <c:pt idx="35204">
                  <c:v>3.731637001038</c:v>
                </c:pt>
                <c:pt idx="35205">
                  <c:v>3.7316913604740001</c:v>
                </c:pt>
                <c:pt idx="35206">
                  <c:v>3.7317423820500002</c:v>
                </c:pt>
                <c:pt idx="35207">
                  <c:v>3.731828927994</c:v>
                </c:pt>
                <c:pt idx="35208">
                  <c:v>3.7319176197049999</c:v>
                </c:pt>
                <c:pt idx="35209">
                  <c:v>3.732007026672</c:v>
                </c:pt>
                <c:pt idx="35210">
                  <c:v>3.7321338653559999</c:v>
                </c:pt>
                <c:pt idx="35211">
                  <c:v>3.7322232723240001</c:v>
                </c:pt>
                <c:pt idx="35212">
                  <c:v>3.7323112487789998</c:v>
                </c:pt>
                <c:pt idx="35213">
                  <c:v>3.7323648929600002</c:v>
                </c:pt>
                <c:pt idx="35214">
                  <c:v>3.7324540615080002</c:v>
                </c:pt>
                <c:pt idx="35215">
                  <c:v>3.7326548099519998</c:v>
                </c:pt>
                <c:pt idx="35216">
                  <c:v>3.7327611446379998</c:v>
                </c:pt>
                <c:pt idx="35217">
                  <c:v>3.7328164577480001</c:v>
                </c:pt>
                <c:pt idx="35218">
                  <c:v>3.732878684998</c:v>
                </c:pt>
                <c:pt idx="35219">
                  <c:v>3.7329361438749999</c:v>
                </c:pt>
                <c:pt idx="35220">
                  <c:v>3.7329967021939998</c:v>
                </c:pt>
                <c:pt idx="35221">
                  <c:v>3.7330579757689999</c:v>
                </c:pt>
                <c:pt idx="35222">
                  <c:v>3.7331254482270002</c:v>
                </c:pt>
                <c:pt idx="35223">
                  <c:v>3.7332000732420001</c:v>
                </c:pt>
                <c:pt idx="35224">
                  <c:v>3.7332773208619998</c:v>
                </c:pt>
                <c:pt idx="35225">
                  <c:v>3.73335647583</c:v>
                </c:pt>
                <c:pt idx="35226">
                  <c:v>3.7334346771239999</c:v>
                </c:pt>
                <c:pt idx="35227">
                  <c:v>3.7335131168369999</c:v>
                </c:pt>
                <c:pt idx="35228">
                  <c:v>3.7335805892940002</c:v>
                </c:pt>
                <c:pt idx="35229">
                  <c:v>3.733654737473</c:v>
                </c:pt>
                <c:pt idx="35230">
                  <c:v>3.7337305545809998</c:v>
                </c:pt>
                <c:pt idx="35231">
                  <c:v>3.7338023185729998</c:v>
                </c:pt>
                <c:pt idx="35232">
                  <c:v>3.7338724136349999</c:v>
                </c:pt>
                <c:pt idx="35233">
                  <c:v>3.7339346408840002</c:v>
                </c:pt>
                <c:pt idx="35234">
                  <c:v>3.7339918613430001</c:v>
                </c:pt>
                <c:pt idx="35235">
                  <c:v>3.734043598175</c:v>
                </c:pt>
                <c:pt idx="35236">
                  <c:v>3.7341468334200001</c:v>
                </c:pt>
                <c:pt idx="35237">
                  <c:v>3.7342514991760001</c:v>
                </c:pt>
                <c:pt idx="35238">
                  <c:v>3.7342972755430002</c:v>
                </c:pt>
                <c:pt idx="35239">
                  <c:v>3.7343895435330001</c:v>
                </c:pt>
                <c:pt idx="35240">
                  <c:v>3.7344698905940001</c:v>
                </c:pt>
                <c:pt idx="35241">
                  <c:v>3.7345831394200002</c:v>
                </c:pt>
                <c:pt idx="35242">
                  <c:v>3.7347617149349999</c:v>
                </c:pt>
                <c:pt idx="35243">
                  <c:v>3.7348778247830001</c:v>
                </c:pt>
                <c:pt idx="35244">
                  <c:v>3.7351517677310002</c:v>
                </c:pt>
                <c:pt idx="35245">
                  <c:v>3.7352535724639999</c:v>
                </c:pt>
                <c:pt idx="35246">
                  <c:v>3.7353215217589999</c:v>
                </c:pt>
                <c:pt idx="35247">
                  <c:v>3.7353930473329999</c:v>
                </c:pt>
                <c:pt idx="35248">
                  <c:v>3.7354674339290002</c:v>
                </c:pt>
                <c:pt idx="35249">
                  <c:v>3.735539913177</c:v>
                </c:pt>
                <c:pt idx="35250">
                  <c:v>3.7356064319610001</c:v>
                </c:pt>
                <c:pt idx="35251">
                  <c:v>3.7356991767880001</c:v>
                </c:pt>
                <c:pt idx="35252">
                  <c:v>3.735763072968</c:v>
                </c:pt>
                <c:pt idx="35253">
                  <c:v>3.735827445984</c:v>
                </c:pt>
                <c:pt idx="35254">
                  <c:v>3.7358744144439999</c:v>
                </c:pt>
                <c:pt idx="35255">
                  <c:v>3.7359526157379999</c:v>
                </c:pt>
                <c:pt idx="35256">
                  <c:v>3.7360382080079999</c:v>
                </c:pt>
                <c:pt idx="35257">
                  <c:v>3.7361719608309998</c:v>
                </c:pt>
                <c:pt idx="35258">
                  <c:v>3.7365074157709999</c:v>
                </c:pt>
                <c:pt idx="35259">
                  <c:v>3.736579418182</c:v>
                </c:pt>
                <c:pt idx="35260">
                  <c:v>3.7366254329680002</c:v>
                </c:pt>
                <c:pt idx="35261">
                  <c:v>3.7366738319400001</c:v>
                </c:pt>
                <c:pt idx="35262">
                  <c:v>3.736753702164</c:v>
                </c:pt>
                <c:pt idx="35263">
                  <c:v>3.7368011474610001</c:v>
                </c:pt>
                <c:pt idx="35264">
                  <c:v>3.7368557453159998</c:v>
                </c:pt>
                <c:pt idx="35265">
                  <c:v>3.7369487285609999</c:v>
                </c:pt>
                <c:pt idx="35266">
                  <c:v>3.7371971607210002</c:v>
                </c:pt>
                <c:pt idx="35267">
                  <c:v>3.737274885178</c:v>
                </c:pt>
                <c:pt idx="35268">
                  <c:v>3.7373270988459999</c:v>
                </c:pt>
                <c:pt idx="35269">
                  <c:v>3.7373771667479998</c:v>
                </c:pt>
                <c:pt idx="35270">
                  <c:v>3.7374246120449999</c:v>
                </c:pt>
                <c:pt idx="35271">
                  <c:v>3.7374713420869998</c:v>
                </c:pt>
                <c:pt idx="35272">
                  <c:v>3.7375273704529999</c:v>
                </c:pt>
                <c:pt idx="35273">
                  <c:v>3.7376172542570001</c:v>
                </c:pt>
                <c:pt idx="35274">
                  <c:v>3.7377846241000001</c:v>
                </c:pt>
                <c:pt idx="35275">
                  <c:v>3.7378401756290001</c:v>
                </c:pt>
                <c:pt idx="35276">
                  <c:v>3.737892389297</c:v>
                </c:pt>
                <c:pt idx="35277">
                  <c:v>3.7379524707790002</c:v>
                </c:pt>
                <c:pt idx="35278">
                  <c:v>3.7380111217500001</c:v>
                </c:pt>
                <c:pt idx="35279">
                  <c:v>3.7380716800689999</c:v>
                </c:pt>
                <c:pt idx="35280">
                  <c:v>3.738132953644</c:v>
                </c:pt>
                <c:pt idx="35281">
                  <c:v>3.7382001876830002</c:v>
                </c:pt>
                <c:pt idx="35282">
                  <c:v>3.738264083862</c:v>
                </c:pt>
                <c:pt idx="35283">
                  <c:v>3.73832321167</c:v>
                </c:pt>
                <c:pt idx="35284">
                  <c:v>3.7383909225459999</c:v>
                </c:pt>
                <c:pt idx="35285">
                  <c:v>3.7384576797490001</c:v>
                </c:pt>
                <c:pt idx="35286">
                  <c:v>3.7385263442990002</c:v>
                </c:pt>
                <c:pt idx="35287">
                  <c:v>3.7385945320129998</c:v>
                </c:pt>
                <c:pt idx="35288">
                  <c:v>3.7386624813079998</c:v>
                </c:pt>
                <c:pt idx="35289">
                  <c:v>3.738729476929</c:v>
                </c:pt>
                <c:pt idx="35290">
                  <c:v>3.7387981414790001</c:v>
                </c:pt>
                <c:pt idx="35291">
                  <c:v>3.7388613224029998</c:v>
                </c:pt>
                <c:pt idx="35292">
                  <c:v>3.7389256954190002</c:v>
                </c:pt>
                <c:pt idx="35293">
                  <c:v>3.7389881610870002</c:v>
                </c:pt>
                <c:pt idx="35294">
                  <c:v>3.7390413284299999</c:v>
                </c:pt>
                <c:pt idx="35295">
                  <c:v>3.7391364574430002</c:v>
                </c:pt>
                <c:pt idx="35296">
                  <c:v>3.7392554283139998</c:v>
                </c:pt>
                <c:pt idx="35297">
                  <c:v>3.73957157135</c:v>
                </c:pt>
                <c:pt idx="35298">
                  <c:v>3.739674329758</c:v>
                </c:pt>
                <c:pt idx="35299">
                  <c:v>3.7397449016570001</c:v>
                </c:pt>
                <c:pt idx="35300">
                  <c:v>3.7397820949549998</c:v>
                </c:pt>
                <c:pt idx="35301">
                  <c:v>3.739847183228</c:v>
                </c:pt>
                <c:pt idx="35302">
                  <c:v>3.7399060726169999</c:v>
                </c:pt>
                <c:pt idx="35303">
                  <c:v>3.7399468421940001</c:v>
                </c:pt>
                <c:pt idx="35304">
                  <c:v>3.7399854660030001</c:v>
                </c:pt>
                <c:pt idx="35305">
                  <c:v>3.740020036697</c:v>
                </c:pt>
                <c:pt idx="35306">
                  <c:v>3.7400538921359998</c:v>
                </c:pt>
                <c:pt idx="35307">
                  <c:v>3.7400927543639999</c:v>
                </c:pt>
                <c:pt idx="35308">
                  <c:v>3.7401275634769999</c:v>
                </c:pt>
                <c:pt idx="35309">
                  <c:v>3.740166425705</c:v>
                </c:pt>
                <c:pt idx="35310">
                  <c:v>3.7402095794679999</c:v>
                </c:pt>
                <c:pt idx="35311">
                  <c:v>3.7402503490450001</c:v>
                </c:pt>
                <c:pt idx="35312">
                  <c:v>3.740288257599</c:v>
                </c:pt>
                <c:pt idx="35313">
                  <c:v>3.7403309345250002</c:v>
                </c:pt>
                <c:pt idx="35314">
                  <c:v>3.7403728961940002</c:v>
                </c:pt>
                <c:pt idx="35315">
                  <c:v>3.740419387817</c:v>
                </c:pt>
                <c:pt idx="35316">
                  <c:v>3.740494012833</c:v>
                </c:pt>
                <c:pt idx="35317">
                  <c:v>3.740600585938</c:v>
                </c:pt>
                <c:pt idx="35318">
                  <c:v>3.7406766414639998</c:v>
                </c:pt>
                <c:pt idx="35319">
                  <c:v>3.7407264709470001</c:v>
                </c:pt>
                <c:pt idx="35320">
                  <c:v>3.740802764893</c:v>
                </c:pt>
                <c:pt idx="35321">
                  <c:v>3.7408468723300001</c:v>
                </c:pt>
                <c:pt idx="35322">
                  <c:v>3.7408914566039999</c:v>
                </c:pt>
                <c:pt idx="35323">
                  <c:v>3.7409453392029999</c:v>
                </c:pt>
                <c:pt idx="35324">
                  <c:v>3.7409961223599999</c:v>
                </c:pt>
                <c:pt idx="35325">
                  <c:v>3.7410187721249999</c:v>
                </c:pt>
                <c:pt idx="35326">
                  <c:v>3.741065979004</c:v>
                </c:pt>
                <c:pt idx="35327">
                  <c:v>3.7410891056060001</c:v>
                </c:pt>
                <c:pt idx="35328">
                  <c:v>3.7411336898799998</c:v>
                </c:pt>
                <c:pt idx="35329">
                  <c:v>3.7411842346189998</c:v>
                </c:pt>
                <c:pt idx="35330">
                  <c:v>3.7412962913509999</c:v>
                </c:pt>
                <c:pt idx="35331">
                  <c:v>3.7414302825929999</c:v>
                </c:pt>
                <c:pt idx="35332">
                  <c:v>3.7415888309479999</c:v>
                </c:pt>
                <c:pt idx="35333">
                  <c:v>3.7417349815369998</c:v>
                </c:pt>
                <c:pt idx="35334">
                  <c:v>3.741910219193</c:v>
                </c:pt>
                <c:pt idx="35335">
                  <c:v>3.742041110992</c:v>
                </c:pt>
                <c:pt idx="35336">
                  <c:v>3.742173433304</c:v>
                </c:pt>
                <c:pt idx="35337">
                  <c:v>3.7422671318049998</c:v>
                </c:pt>
                <c:pt idx="35338">
                  <c:v>3.7423214912409999</c:v>
                </c:pt>
                <c:pt idx="35339">
                  <c:v>3.7423832416530001</c:v>
                </c:pt>
                <c:pt idx="35340">
                  <c:v>3.7424480915070002</c:v>
                </c:pt>
                <c:pt idx="35341">
                  <c:v>3.7425165176389998</c:v>
                </c:pt>
                <c:pt idx="35342">
                  <c:v>3.7425978183750002</c:v>
                </c:pt>
                <c:pt idx="35343">
                  <c:v>3.742682933807</c:v>
                </c:pt>
                <c:pt idx="35344">
                  <c:v>3.7427608966829999</c:v>
                </c:pt>
                <c:pt idx="35345">
                  <c:v>3.7428472042080001</c:v>
                </c:pt>
                <c:pt idx="35346">
                  <c:v>3.7429342269900001</c:v>
                </c:pt>
                <c:pt idx="35347">
                  <c:v>3.7430217266080001</c:v>
                </c:pt>
                <c:pt idx="35348">
                  <c:v>3.7431061267849999</c:v>
                </c:pt>
                <c:pt idx="35349">
                  <c:v>3.7431917190549999</c:v>
                </c:pt>
                <c:pt idx="35350">
                  <c:v>3.7432746887210002</c:v>
                </c:pt>
                <c:pt idx="35351">
                  <c:v>3.7433583736420002</c:v>
                </c:pt>
                <c:pt idx="35352">
                  <c:v>3.74342918396</c:v>
                </c:pt>
                <c:pt idx="35353">
                  <c:v>3.7434959411620001</c:v>
                </c:pt>
                <c:pt idx="35354">
                  <c:v>3.7435684204099999</c:v>
                </c:pt>
                <c:pt idx="35355">
                  <c:v>3.743635177612</c:v>
                </c:pt>
                <c:pt idx="35356">
                  <c:v>3.7436940670009999</c:v>
                </c:pt>
                <c:pt idx="35357">
                  <c:v>3.7437510490419998</c:v>
                </c:pt>
                <c:pt idx="35358">
                  <c:v>3.7438070774079999</c:v>
                </c:pt>
                <c:pt idx="35359">
                  <c:v>3.7438983917240001</c:v>
                </c:pt>
                <c:pt idx="35360">
                  <c:v>3.7442026138309998</c:v>
                </c:pt>
                <c:pt idx="35361">
                  <c:v>3.7443230152129998</c:v>
                </c:pt>
                <c:pt idx="35362">
                  <c:v>3.7443840503689998</c:v>
                </c:pt>
                <c:pt idx="35363">
                  <c:v>3.7444486618039998</c:v>
                </c:pt>
                <c:pt idx="35364">
                  <c:v>3.744508743286</c:v>
                </c:pt>
                <c:pt idx="35365">
                  <c:v>3.74454164505</c:v>
                </c:pt>
                <c:pt idx="35366">
                  <c:v>3.7446029186250001</c:v>
                </c:pt>
                <c:pt idx="35367">
                  <c:v>3.7448813915249999</c:v>
                </c:pt>
                <c:pt idx="35368">
                  <c:v>3.7450652122500001</c:v>
                </c:pt>
                <c:pt idx="35369">
                  <c:v>3.745103359222</c:v>
                </c:pt>
                <c:pt idx="35370">
                  <c:v>3.7451682090760001</c:v>
                </c:pt>
                <c:pt idx="35371">
                  <c:v>3.7452404499049998</c:v>
                </c:pt>
                <c:pt idx="35372">
                  <c:v>3.7453172206879999</c:v>
                </c:pt>
                <c:pt idx="35373">
                  <c:v>3.7453939914699999</c:v>
                </c:pt>
                <c:pt idx="35374">
                  <c:v>3.7454612255100002</c:v>
                </c:pt>
                <c:pt idx="35375">
                  <c:v>3.745591402054</c:v>
                </c:pt>
                <c:pt idx="35376">
                  <c:v>3.7457318305970002</c:v>
                </c:pt>
                <c:pt idx="35377">
                  <c:v>3.7458100318910001</c:v>
                </c:pt>
                <c:pt idx="35378">
                  <c:v>3.745856761932</c:v>
                </c:pt>
                <c:pt idx="35379">
                  <c:v>3.7459344863889998</c:v>
                </c:pt>
                <c:pt idx="35380">
                  <c:v>3.7460057735440002</c:v>
                </c:pt>
                <c:pt idx="35381">
                  <c:v>3.7460825443269998</c:v>
                </c:pt>
                <c:pt idx="35382">
                  <c:v>3.7461493015289999</c:v>
                </c:pt>
                <c:pt idx="35383">
                  <c:v>3.7461979389189999</c:v>
                </c:pt>
                <c:pt idx="35384">
                  <c:v>3.7462487220759999</c:v>
                </c:pt>
                <c:pt idx="35385">
                  <c:v>3.7462933063510002</c:v>
                </c:pt>
                <c:pt idx="35386">
                  <c:v>3.7463495731349998</c:v>
                </c:pt>
                <c:pt idx="35387">
                  <c:v>3.746463537216</c:v>
                </c:pt>
                <c:pt idx="35388">
                  <c:v>3.7466776370999999</c:v>
                </c:pt>
                <c:pt idx="35389">
                  <c:v>3.7469887733460001</c:v>
                </c:pt>
                <c:pt idx="35390">
                  <c:v>3.7471933364869998</c:v>
                </c:pt>
                <c:pt idx="35391">
                  <c:v>3.7472913265229999</c:v>
                </c:pt>
                <c:pt idx="35392">
                  <c:v>3.7473421096799999</c:v>
                </c:pt>
                <c:pt idx="35393">
                  <c:v>3.747400045395</c:v>
                </c:pt>
                <c:pt idx="35394">
                  <c:v>3.7474615573880001</c:v>
                </c:pt>
                <c:pt idx="35395">
                  <c:v>3.7475214004519999</c:v>
                </c:pt>
                <c:pt idx="35396">
                  <c:v>3.7475836277010002</c:v>
                </c:pt>
                <c:pt idx="35397">
                  <c:v>3.7476432323459998</c:v>
                </c:pt>
                <c:pt idx="35398">
                  <c:v>3.7477018833160001</c:v>
                </c:pt>
                <c:pt idx="35399">
                  <c:v>3.7477638721469999</c:v>
                </c:pt>
                <c:pt idx="35400">
                  <c:v>3.7478218078609999</c:v>
                </c:pt>
                <c:pt idx="35401">
                  <c:v>3.7478749752040001</c:v>
                </c:pt>
                <c:pt idx="35402">
                  <c:v>3.7479722499850001</c:v>
                </c:pt>
                <c:pt idx="35403">
                  <c:v>3.7483215332030002</c:v>
                </c:pt>
                <c:pt idx="35404">
                  <c:v>3.7484683990479999</c:v>
                </c:pt>
                <c:pt idx="35405">
                  <c:v>3.7486042976379998</c:v>
                </c:pt>
                <c:pt idx="35406">
                  <c:v>3.7486863136289998</c:v>
                </c:pt>
                <c:pt idx="35407">
                  <c:v>3.748749494553</c:v>
                </c:pt>
                <c:pt idx="35408">
                  <c:v>3.7487909793849998</c:v>
                </c:pt>
                <c:pt idx="35409">
                  <c:v>3.748831510544</c:v>
                </c:pt>
                <c:pt idx="35410">
                  <c:v>3.7488732337949999</c:v>
                </c:pt>
                <c:pt idx="35411">
                  <c:v>3.7489085197450001</c:v>
                </c:pt>
                <c:pt idx="35412">
                  <c:v>3.748950004578</c:v>
                </c:pt>
                <c:pt idx="35413">
                  <c:v>3.7489933967589999</c:v>
                </c:pt>
                <c:pt idx="35414">
                  <c:v>3.7490212917329999</c:v>
                </c:pt>
                <c:pt idx="35415">
                  <c:v>3.7490625381470002</c:v>
                </c:pt>
                <c:pt idx="35416">
                  <c:v>3.7490994930269999</c:v>
                </c:pt>
                <c:pt idx="35417">
                  <c:v>3.7491459846500002</c:v>
                </c:pt>
                <c:pt idx="35418">
                  <c:v>3.7491877079010001</c:v>
                </c:pt>
                <c:pt idx="35419">
                  <c:v>3.7492351531980002</c:v>
                </c:pt>
                <c:pt idx="35420">
                  <c:v>3.7493133544920001</c:v>
                </c:pt>
                <c:pt idx="35421">
                  <c:v>3.7493648529049999</c:v>
                </c:pt>
                <c:pt idx="35422">
                  <c:v>3.7494153976439999</c:v>
                </c:pt>
                <c:pt idx="35423">
                  <c:v>3.7494604587549998</c:v>
                </c:pt>
                <c:pt idx="35424">
                  <c:v>3.7494795322419998</c:v>
                </c:pt>
                <c:pt idx="35425">
                  <c:v>3.7495296001430001</c:v>
                </c:pt>
                <c:pt idx="35426">
                  <c:v>3.749576330185</c:v>
                </c:pt>
                <c:pt idx="35427">
                  <c:v>3.7496223449710002</c:v>
                </c:pt>
                <c:pt idx="35428">
                  <c:v>3.7497115135189998</c:v>
                </c:pt>
                <c:pt idx="35429">
                  <c:v>3.7499542236329999</c:v>
                </c:pt>
                <c:pt idx="35430">
                  <c:v>3.7500107288360001</c:v>
                </c:pt>
                <c:pt idx="35431">
                  <c:v>3.750074863434</c:v>
                </c:pt>
                <c:pt idx="35432">
                  <c:v>3.7503473758700001</c:v>
                </c:pt>
                <c:pt idx="35433">
                  <c:v>3.7504029273990001</c:v>
                </c:pt>
                <c:pt idx="35434">
                  <c:v>3.7504596710209999</c:v>
                </c:pt>
                <c:pt idx="35435">
                  <c:v>3.7505202293400002</c:v>
                </c:pt>
                <c:pt idx="35436">
                  <c:v>3.7505829334260001</c:v>
                </c:pt>
                <c:pt idx="35437">
                  <c:v>3.7506444454190002</c:v>
                </c:pt>
                <c:pt idx="35438">
                  <c:v>3.7507047653200001</c:v>
                </c:pt>
                <c:pt idx="35439">
                  <c:v>3.7507591247560002</c:v>
                </c:pt>
                <c:pt idx="35440">
                  <c:v>3.750873804092</c:v>
                </c:pt>
                <c:pt idx="35441">
                  <c:v>3.7509303092959998</c:v>
                </c:pt>
                <c:pt idx="35442">
                  <c:v>3.7510764598850002</c:v>
                </c:pt>
                <c:pt idx="35443">
                  <c:v>3.7511851787569999</c:v>
                </c:pt>
                <c:pt idx="35444">
                  <c:v>3.7512457370760002</c:v>
                </c:pt>
                <c:pt idx="35445">
                  <c:v>3.7513110637659999</c:v>
                </c:pt>
                <c:pt idx="35446">
                  <c:v>3.75137925148</c:v>
                </c:pt>
                <c:pt idx="35447">
                  <c:v>3.7514555454249998</c:v>
                </c:pt>
                <c:pt idx="35448">
                  <c:v>3.7515389919280002</c:v>
                </c:pt>
                <c:pt idx="35449">
                  <c:v>3.751630306244</c:v>
                </c:pt>
                <c:pt idx="35450">
                  <c:v>3.751721382141</c:v>
                </c:pt>
                <c:pt idx="35451">
                  <c:v>3.7518122196200001</c:v>
                </c:pt>
                <c:pt idx="35452">
                  <c:v>3.7519075870509999</c:v>
                </c:pt>
                <c:pt idx="35453">
                  <c:v>3.7520027160640002</c:v>
                </c:pt>
                <c:pt idx="35454">
                  <c:v>3.7520964145660001</c:v>
                </c:pt>
                <c:pt idx="35455">
                  <c:v>3.7521879672999998</c:v>
                </c:pt>
                <c:pt idx="35456">
                  <c:v>3.7522728443150002</c:v>
                </c:pt>
                <c:pt idx="35457">
                  <c:v>3.7523515224459998</c:v>
                </c:pt>
                <c:pt idx="35458">
                  <c:v>3.7524209022520001</c:v>
                </c:pt>
                <c:pt idx="35459">
                  <c:v>3.7524859905239998</c:v>
                </c:pt>
                <c:pt idx="35460">
                  <c:v>3.752547740936</c:v>
                </c:pt>
                <c:pt idx="35461">
                  <c:v>3.7526061534880002</c:v>
                </c:pt>
                <c:pt idx="35462">
                  <c:v>3.7526633739470001</c:v>
                </c:pt>
                <c:pt idx="35463">
                  <c:v>3.752713680267</c:v>
                </c:pt>
                <c:pt idx="35464">
                  <c:v>3.7527649402619998</c:v>
                </c:pt>
                <c:pt idx="35465">
                  <c:v>3.7528116703030001</c:v>
                </c:pt>
                <c:pt idx="35466">
                  <c:v>3.7528972625730002</c:v>
                </c:pt>
                <c:pt idx="35467">
                  <c:v>3.7529776096340002</c:v>
                </c:pt>
                <c:pt idx="35468">
                  <c:v>3.753250598907</c:v>
                </c:pt>
                <c:pt idx="35469">
                  <c:v>3.753316879272</c:v>
                </c:pt>
                <c:pt idx="35470">
                  <c:v>3.7533557415010002</c:v>
                </c:pt>
                <c:pt idx="35471">
                  <c:v>3.7533988952640001</c:v>
                </c:pt>
                <c:pt idx="35472">
                  <c:v>3.753435373306</c:v>
                </c:pt>
                <c:pt idx="35473">
                  <c:v>3.7534692287450002</c:v>
                </c:pt>
                <c:pt idx="35474">
                  <c:v>3.7535006999970002</c:v>
                </c:pt>
                <c:pt idx="35475">
                  <c:v>3.7535352706910001</c:v>
                </c:pt>
                <c:pt idx="35476">
                  <c:v>3.7535700798030001</c:v>
                </c:pt>
                <c:pt idx="35477">
                  <c:v>3.7536056041719998</c:v>
                </c:pt>
                <c:pt idx="35478">
                  <c:v>3.753663778305</c:v>
                </c:pt>
                <c:pt idx="35479">
                  <c:v>3.7537217140200001</c:v>
                </c:pt>
                <c:pt idx="35480">
                  <c:v>3.7537672519680001</c:v>
                </c:pt>
                <c:pt idx="35481">
                  <c:v>3.7538127899170002</c:v>
                </c:pt>
                <c:pt idx="35482">
                  <c:v>3.7538423538210002</c:v>
                </c:pt>
                <c:pt idx="35483">
                  <c:v>3.753871440887</c:v>
                </c:pt>
                <c:pt idx="35484">
                  <c:v>3.7539048194890001</c:v>
                </c:pt>
                <c:pt idx="35485">
                  <c:v>3.7539386749269998</c:v>
                </c:pt>
                <c:pt idx="35486">
                  <c:v>3.7539720535279999</c:v>
                </c:pt>
                <c:pt idx="35487">
                  <c:v>3.754003763199</c:v>
                </c:pt>
                <c:pt idx="35488">
                  <c:v>3.7540369033809999</c:v>
                </c:pt>
                <c:pt idx="35489">
                  <c:v>3.754075288773</c:v>
                </c:pt>
                <c:pt idx="35490">
                  <c:v>3.754113674164</c:v>
                </c:pt>
                <c:pt idx="35491">
                  <c:v>3.7541542053220001</c:v>
                </c:pt>
                <c:pt idx="35492">
                  <c:v>3.7541978359220001</c:v>
                </c:pt>
                <c:pt idx="35493">
                  <c:v>3.7542638778690001</c:v>
                </c:pt>
                <c:pt idx="35494">
                  <c:v>3.7543325424190002</c:v>
                </c:pt>
                <c:pt idx="35495">
                  <c:v>3.7544023990630002</c:v>
                </c:pt>
                <c:pt idx="35496">
                  <c:v>3.7544758319849998</c:v>
                </c:pt>
                <c:pt idx="35497">
                  <c:v>3.7545478343959999</c:v>
                </c:pt>
                <c:pt idx="35498">
                  <c:v>3.7546575069429999</c:v>
                </c:pt>
                <c:pt idx="35499">
                  <c:v>3.7547614574430002</c:v>
                </c:pt>
                <c:pt idx="35500">
                  <c:v>3.7549099922179998</c:v>
                </c:pt>
                <c:pt idx="35501">
                  <c:v>3.7550191879270001</c:v>
                </c:pt>
                <c:pt idx="35502">
                  <c:v>3.7551062107090001</c:v>
                </c:pt>
                <c:pt idx="35503">
                  <c:v>3.7551875114439999</c:v>
                </c:pt>
                <c:pt idx="35504">
                  <c:v>3.7552802562709999</c:v>
                </c:pt>
                <c:pt idx="35505">
                  <c:v>3.755360603333</c:v>
                </c:pt>
                <c:pt idx="35506">
                  <c:v>3.7554433345790001</c:v>
                </c:pt>
                <c:pt idx="35507">
                  <c:v>3.755493164063</c:v>
                </c:pt>
                <c:pt idx="35508">
                  <c:v>3.7555465698239998</c:v>
                </c:pt>
                <c:pt idx="35509">
                  <c:v>3.7556321620939999</c:v>
                </c:pt>
                <c:pt idx="35510">
                  <c:v>3.7557151317600002</c:v>
                </c:pt>
                <c:pt idx="35511">
                  <c:v>3.7558026313780002</c:v>
                </c:pt>
                <c:pt idx="35512">
                  <c:v>3.7558915615080002</c:v>
                </c:pt>
                <c:pt idx="35513">
                  <c:v>3.7562253475189999</c:v>
                </c:pt>
                <c:pt idx="35514">
                  <c:v>3.7563269138340001</c:v>
                </c:pt>
                <c:pt idx="35515">
                  <c:v>3.756382465363</c:v>
                </c:pt>
                <c:pt idx="35516">
                  <c:v>3.7564406394960002</c:v>
                </c:pt>
                <c:pt idx="35517">
                  <c:v>3.7565057277679998</c:v>
                </c:pt>
                <c:pt idx="35518">
                  <c:v>3.7565681934359998</c:v>
                </c:pt>
                <c:pt idx="35519">
                  <c:v>3.7566397190090002</c:v>
                </c:pt>
                <c:pt idx="35520">
                  <c:v>3.7567126750950002</c:v>
                </c:pt>
                <c:pt idx="35521">
                  <c:v>3.7567796707149999</c:v>
                </c:pt>
                <c:pt idx="35522">
                  <c:v>3.7568490505219998</c:v>
                </c:pt>
                <c:pt idx="35523">
                  <c:v>3.7569165229800001</c:v>
                </c:pt>
                <c:pt idx="35524">
                  <c:v>3.756978750229</c:v>
                </c:pt>
                <c:pt idx="35525">
                  <c:v>3.7570369243620001</c:v>
                </c:pt>
                <c:pt idx="35526">
                  <c:v>3.757095575333</c:v>
                </c:pt>
                <c:pt idx="35527">
                  <c:v>3.757205486298</c:v>
                </c:pt>
                <c:pt idx="35528">
                  <c:v>3.7573072910310001</c:v>
                </c:pt>
                <c:pt idx="35529">
                  <c:v>3.7573585510249998</c:v>
                </c:pt>
                <c:pt idx="35530">
                  <c:v>3.757462024689</c:v>
                </c:pt>
                <c:pt idx="35531">
                  <c:v>3.7575132846830002</c:v>
                </c:pt>
                <c:pt idx="35532">
                  <c:v>3.7576179504390002</c:v>
                </c:pt>
                <c:pt idx="35533">
                  <c:v>3.7576646804810001</c:v>
                </c:pt>
                <c:pt idx="35534">
                  <c:v>3.7578978538509999</c:v>
                </c:pt>
                <c:pt idx="35535">
                  <c:v>3.7580437660219999</c:v>
                </c:pt>
                <c:pt idx="35536">
                  <c:v>3.7582116127009999</c:v>
                </c:pt>
                <c:pt idx="35537">
                  <c:v>3.7583122253419998</c:v>
                </c:pt>
                <c:pt idx="35538">
                  <c:v>3.758358478546</c:v>
                </c:pt>
                <c:pt idx="35539">
                  <c:v>3.758403539658</c:v>
                </c:pt>
                <c:pt idx="35540">
                  <c:v>3.758473157883</c:v>
                </c:pt>
                <c:pt idx="35541">
                  <c:v>3.7585418224330001</c:v>
                </c:pt>
                <c:pt idx="35542">
                  <c:v>3.7585926055910002</c:v>
                </c:pt>
                <c:pt idx="35543">
                  <c:v>3.7586364746090002</c:v>
                </c:pt>
                <c:pt idx="35544">
                  <c:v>3.7586789131159999</c:v>
                </c:pt>
                <c:pt idx="35545">
                  <c:v>3.7587189674379999</c:v>
                </c:pt>
                <c:pt idx="35546">
                  <c:v>3.7587597370150001</c:v>
                </c:pt>
                <c:pt idx="35547">
                  <c:v>3.7587871551509999</c:v>
                </c:pt>
                <c:pt idx="35548">
                  <c:v>3.7588279247280001</c:v>
                </c:pt>
                <c:pt idx="35549">
                  <c:v>3.7588722705839999</c:v>
                </c:pt>
                <c:pt idx="35550">
                  <c:v>3.7589106559749998</c:v>
                </c:pt>
                <c:pt idx="35551">
                  <c:v>3.7589461803440001</c:v>
                </c:pt>
                <c:pt idx="35552">
                  <c:v>3.758991241455</c:v>
                </c:pt>
                <c:pt idx="35553">
                  <c:v>3.7590286731720002</c:v>
                </c:pt>
                <c:pt idx="35554">
                  <c:v>3.7590634822850002</c:v>
                </c:pt>
                <c:pt idx="35555">
                  <c:v>3.7591025829319999</c:v>
                </c:pt>
                <c:pt idx="35556">
                  <c:v>3.7591481208799999</c:v>
                </c:pt>
                <c:pt idx="35557">
                  <c:v>3.7591881752009999</c:v>
                </c:pt>
                <c:pt idx="35558">
                  <c:v>3.7592346668240002</c:v>
                </c:pt>
                <c:pt idx="35559">
                  <c:v>3.75927567482</c:v>
                </c:pt>
                <c:pt idx="35560">
                  <c:v>3.7593159675600001</c:v>
                </c:pt>
                <c:pt idx="35561">
                  <c:v>3.7593638896939998</c:v>
                </c:pt>
                <c:pt idx="35562">
                  <c:v>3.7595026493070001</c:v>
                </c:pt>
                <c:pt idx="35563">
                  <c:v>3.7598397731780002</c:v>
                </c:pt>
                <c:pt idx="35564">
                  <c:v>3.7601191997529999</c:v>
                </c:pt>
                <c:pt idx="35565">
                  <c:v>3.7603263854979998</c:v>
                </c:pt>
                <c:pt idx="35566">
                  <c:v>3.7604401111599999</c:v>
                </c:pt>
                <c:pt idx="35567">
                  <c:v>3.760503292084</c:v>
                </c:pt>
                <c:pt idx="35568">
                  <c:v>3.7605645656590001</c:v>
                </c:pt>
                <c:pt idx="35569">
                  <c:v>3.7606325149540001</c:v>
                </c:pt>
                <c:pt idx="35570">
                  <c:v>3.7607045173650002</c:v>
                </c:pt>
                <c:pt idx="35571">
                  <c:v>3.760780334473</c:v>
                </c:pt>
                <c:pt idx="35572">
                  <c:v>3.76087808609</c:v>
                </c:pt>
                <c:pt idx="35573">
                  <c:v>3.7609803676609999</c:v>
                </c:pt>
                <c:pt idx="35574">
                  <c:v>3.7610814571379998</c:v>
                </c:pt>
                <c:pt idx="35575">
                  <c:v>3.7611865997309999</c:v>
                </c:pt>
                <c:pt idx="35576">
                  <c:v>3.7612876892089999</c:v>
                </c:pt>
                <c:pt idx="35577">
                  <c:v>3.7613866329190002</c:v>
                </c:pt>
                <c:pt idx="35578">
                  <c:v>3.7614905834200001</c:v>
                </c:pt>
                <c:pt idx="35579">
                  <c:v>3.7615907192229998</c:v>
                </c:pt>
                <c:pt idx="35580">
                  <c:v>3.7616846561430002</c:v>
                </c:pt>
                <c:pt idx="35581">
                  <c:v>3.7617700099950002</c:v>
                </c:pt>
                <c:pt idx="35582">
                  <c:v>3.7618336677549999</c:v>
                </c:pt>
                <c:pt idx="35583">
                  <c:v>3.761891126633</c:v>
                </c:pt>
                <c:pt idx="35584">
                  <c:v>3.7619495391850002</c:v>
                </c:pt>
                <c:pt idx="35585">
                  <c:v>3.7620005607599998</c:v>
                </c:pt>
                <c:pt idx="35586">
                  <c:v>3.7620992660520001</c:v>
                </c:pt>
                <c:pt idx="35587">
                  <c:v>3.7621812820430001</c:v>
                </c:pt>
                <c:pt idx="35588">
                  <c:v>3.7622692584989998</c:v>
                </c:pt>
                <c:pt idx="35589">
                  <c:v>3.7623805999759998</c:v>
                </c:pt>
                <c:pt idx="35590">
                  <c:v>3.7626802921300002</c:v>
                </c:pt>
                <c:pt idx="35591">
                  <c:v>3.762969255447</c:v>
                </c:pt>
                <c:pt idx="35592">
                  <c:v>3.763200998306</c:v>
                </c:pt>
                <c:pt idx="35593">
                  <c:v>3.7632627487180002</c:v>
                </c:pt>
                <c:pt idx="35594">
                  <c:v>3.763324975967</c:v>
                </c:pt>
                <c:pt idx="35595">
                  <c:v>3.7633616924290001</c:v>
                </c:pt>
                <c:pt idx="35596">
                  <c:v>3.763401508331</c:v>
                </c:pt>
                <c:pt idx="35597">
                  <c:v>3.763445138931</c:v>
                </c:pt>
                <c:pt idx="35598">
                  <c:v>3.7634842395780002</c:v>
                </c:pt>
                <c:pt idx="35599">
                  <c:v>3.7635245323180002</c:v>
                </c:pt>
                <c:pt idx="35600">
                  <c:v>3.7635653018949999</c:v>
                </c:pt>
                <c:pt idx="35601">
                  <c:v>3.763605594635</c:v>
                </c:pt>
                <c:pt idx="35602">
                  <c:v>3.763640403748</c:v>
                </c:pt>
                <c:pt idx="35603">
                  <c:v>3.7636713981629999</c:v>
                </c:pt>
                <c:pt idx="35604">
                  <c:v>3.7637073993680001</c:v>
                </c:pt>
                <c:pt idx="35605">
                  <c:v>3.7637438774110001</c:v>
                </c:pt>
                <c:pt idx="35606">
                  <c:v>3.7637839317320001</c:v>
                </c:pt>
                <c:pt idx="35607">
                  <c:v>3.7638213634489999</c:v>
                </c:pt>
                <c:pt idx="35608">
                  <c:v>3.7638590335850002</c:v>
                </c:pt>
                <c:pt idx="35609">
                  <c:v>3.763926506042</c:v>
                </c:pt>
                <c:pt idx="35610">
                  <c:v>3.763968467712</c:v>
                </c:pt>
                <c:pt idx="35611">
                  <c:v>3.7640404701230001</c:v>
                </c:pt>
                <c:pt idx="35612">
                  <c:v>3.7641222476960001</c:v>
                </c:pt>
                <c:pt idx="35613">
                  <c:v>3.7642023563390001</c:v>
                </c:pt>
                <c:pt idx="35614">
                  <c:v>3.7642827034000002</c:v>
                </c:pt>
                <c:pt idx="35615">
                  <c:v>3.7643585205079999</c:v>
                </c:pt>
                <c:pt idx="35616">
                  <c:v>3.764437437057</c:v>
                </c:pt>
                <c:pt idx="35617">
                  <c:v>3.7646105289460001</c:v>
                </c:pt>
                <c:pt idx="35618">
                  <c:v>3.7647299766539999</c:v>
                </c:pt>
                <c:pt idx="35619">
                  <c:v>3.7648186683649998</c:v>
                </c:pt>
                <c:pt idx="35620">
                  <c:v>3.7650685310359999</c:v>
                </c:pt>
                <c:pt idx="35621">
                  <c:v>3.7651634216310002</c:v>
                </c:pt>
                <c:pt idx="35622">
                  <c:v>3.7652590274810001</c:v>
                </c:pt>
                <c:pt idx="35623">
                  <c:v>3.7653632163999999</c:v>
                </c:pt>
                <c:pt idx="35624">
                  <c:v>3.7654223442079999</c:v>
                </c:pt>
                <c:pt idx="35625">
                  <c:v>3.765481948853</c:v>
                </c:pt>
                <c:pt idx="35626">
                  <c:v>3.7655396461490001</c:v>
                </c:pt>
                <c:pt idx="35627">
                  <c:v>3.7655947208399998</c:v>
                </c:pt>
                <c:pt idx="35628">
                  <c:v>3.7656502723690002</c:v>
                </c:pt>
                <c:pt idx="35629">
                  <c:v>3.7657108306880001</c:v>
                </c:pt>
                <c:pt idx="35630">
                  <c:v>3.765768051147</c:v>
                </c:pt>
                <c:pt idx="35631">
                  <c:v>3.7658252716059999</c:v>
                </c:pt>
                <c:pt idx="35632">
                  <c:v>3.7658817768100001</c:v>
                </c:pt>
                <c:pt idx="35633">
                  <c:v>3.76593875885</c:v>
                </c:pt>
                <c:pt idx="35634">
                  <c:v>3.7660291194919999</c:v>
                </c:pt>
                <c:pt idx="35635">
                  <c:v>3.7661209106450002</c:v>
                </c:pt>
                <c:pt idx="35636">
                  <c:v>3.7661957740780001</c:v>
                </c:pt>
                <c:pt idx="35637">
                  <c:v>3.7663969993589999</c:v>
                </c:pt>
                <c:pt idx="35638">
                  <c:v>3.7664887905120001</c:v>
                </c:pt>
                <c:pt idx="35639">
                  <c:v>3.7666099071499999</c:v>
                </c:pt>
                <c:pt idx="35640">
                  <c:v>3.7666862010959998</c:v>
                </c:pt>
                <c:pt idx="35641">
                  <c:v>3.7667617797849999</c:v>
                </c:pt>
                <c:pt idx="35642">
                  <c:v>3.7668356895450001</c:v>
                </c:pt>
                <c:pt idx="35643">
                  <c:v>3.7669095993039998</c:v>
                </c:pt>
                <c:pt idx="35644">
                  <c:v>3.7669832706449999</c:v>
                </c:pt>
                <c:pt idx="35645">
                  <c:v>3.7670209407809998</c:v>
                </c:pt>
                <c:pt idx="35646">
                  <c:v>3.7670640945430001</c:v>
                </c:pt>
                <c:pt idx="35647">
                  <c:v>3.7671067714689999</c:v>
                </c:pt>
                <c:pt idx="35648">
                  <c:v>3.7671504020689999</c:v>
                </c:pt>
                <c:pt idx="35649">
                  <c:v>3.7671918869019998</c:v>
                </c:pt>
                <c:pt idx="35650">
                  <c:v>3.7672412395479999</c:v>
                </c:pt>
                <c:pt idx="35651">
                  <c:v>3.7672858238220002</c:v>
                </c:pt>
                <c:pt idx="35652">
                  <c:v>3.7673294544220002</c:v>
                </c:pt>
                <c:pt idx="35653">
                  <c:v>3.7673718929289999</c:v>
                </c:pt>
                <c:pt idx="35654">
                  <c:v>3.7674171924589999</c:v>
                </c:pt>
                <c:pt idx="35655">
                  <c:v>3.7674651145940001</c:v>
                </c:pt>
                <c:pt idx="35656">
                  <c:v>3.7675364017490001</c:v>
                </c:pt>
                <c:pt idx="35657">
                  <c:v>3.7675898075099998</c:v>
                </c:pt>
                <c:pt idx="35658">
                  <c:v>3.7676632404329999</c:v>
                </c:pt>
                <c:pt idx="35659">
                  <c:v>3.7677400112149999</c:v>
                </c:pt>
                <c:pt idx="35660">
                  <c:v>3.7679920196530001</c:v>
                </c:pt>
                <c:pt idx="35661">
                  <c:v>3.7683405876160001</c:v>
                </c:pt>
                <c:pt idx="35662">
                  <c:v>3.7684538364410001</c:v>
                </c:pt>
                <c:pt idx="35663">
                  <c:v>3.76855802536</c:v>
                </c:pt>
                <c:pt idx="35664">
                  <c:v>3.7686655521389998</c:v>
                </c:pt>
                <c:pt idx="35665">
                  <c:v>3.768783330917</c:v>
                </c:pt>
                <c:pt idx="35666">
                  <c:v>3.7689604759219999</c:v>
                </c:pt>
                <c:pt idx="35667">
                  <c:v>3.769051790237</c:v>
                </c:pt>
                <c:pt idx="35668">
                  <c:v>3.7691316604609999</c:v>
                </c:pt>
                <c:pt idx="35669">
                  <c:v>3.7691884040830002</c:v>
                </c:pt>
                <c:pt idx="35670">
                  <c:v>3.769269943237</c:v>
                </c:pt>
                <c:pt idx="35671">
                  <c:v>3.7693212032319998</c:v>
                </c:pt>
                <c:pt idx="35672">
                  <c:v>3.7693758010859999</c:v>
                </c:pt>
                <c:pt idx="35673">
                  <c:v>3.769461631775</c:v>
                </c:pt>
                <c:pt idx="35674">
                  <c:v>3.7696025371549999</c:v>
                </c:pt>
                <c:pt idx="35675">
                  <c:v>3.7696931362149999</c:v>
                </c:pt>
                <c:pt idx="35676">
                  <c:v>3.769747495651</c:v>
                </c:pt>
                <c:pt idx="35677">
                  <c:v>3.7698061466219999</c:v>
                </c:pt>
                <c:pt idx="35678">
                  <c:v>3.7698743343349999</c:v>
                </c:pt>
                <c:pt idx="35679">
                  <c:v>3.769948005676</c:v>
                </c:pt>
                <c:pt idx="35680">
                  <c:v>3.770028352737</c:v>
                </c:pt>
                <c:pt idx="35681">
                  <c:v>3.770118713379</c:v>
                </c:pt>
                <c:pt idx="35682">
                  <c:v>3.7702074050899999</c:v>
                </c:pt>
                <c:pt idx="35683">
                  <c:v>3.7703027725220002</c:v>
                </c:pt>
                <c:pt idx="35684">
                  <c:v>3.7704010009769999</c:v>
                </c:pt>
                <c:pt idx="35685">
                  <c:v>3.7704997062680001</c:v>
                </c:pt>
                <c:pt idx="35686">
                  <c:v>3.7705950737</c:v>
                </c:pt>
                <c:pt idx="35687">
                  <c:v>3.770689249039</c:v>
                </c:pt>
                <c:pt idx="35688">
                  <c:v>3.7707786560060002</c:v>
                </c:pt>
                <c:pt idx="35689">
                  <c:v>3.7708642482760002</c:v>
                </c:pt>
                <c:pt idx="35690">
                  <c:v>3.770943880081</c:v>
                </c:pt>
                <c:pt idx="35691">
                  <c:v>3.7710158824920001</c:v>
                </c:pt>
                <c:pt idx="35692">
                  <c:v>3.7710814476009999</c:v>
                </c:pt>
                <c:pt idx="35693">
                  <c:v>3.7711398601530002</c:v>
                </c:pt>
                <c:pt idx="35694">
                  <c:v>3.7712006568910001</c:v>
                </c:pt>
                <c:pt idx="35695">
                  <c:v>3.7712528705600001</c:v>
                </c:pt>
                <c:pt idx="35696">
                  <c:v>3.7713532447809999</c:v>
                </c:pt>
                <c:pt idx="35697">
                  <c:v>3.771445989609</c:v>
                </c:pt>
                <c:pt idx="35698">
                  <c:v>3.7715294361109999</c:v>
                </c:pt>
                <c:pt idx="35699">
                  <c:v>3.7717189788819998</c:v>
                </c:pt>
                <c:pt idx="35700">
                  <c:v>3.7718603610989998</c:v>
                </c:pt>
                <c:pt idx="35701">
                  <c:v>3.7719824314119998</c:v>
                </c:pt>
                <c:pt idx="35702">
                  <c:v>3.7721569538119999</c:v>
                </c:pt>
                <c:pt idx="35703">
                  <c:v>3.772431135178</c:v>
                </c:pt>
                <c:pt idx="35704">
                  <c:v>3.772497415543</c:v>
                </c:pt>
                <c:pt idx="35705">
                  <c:v>3.772612810135</c:v>
                </c:pt>
                <c:pt idx="35706">
                  <c:v>3.772740125656</c:v>
                </c:pt>
                <c:pt idx="35707">
                  <c:v>3.772809743881</c:v>
                </c:pt>
                <c:pt idx="35708">
                  <c:v>3.7728731632230001</c:v>
                </c:pt>
                <c:pt idx="35709">
                  <c:v>3.7729332447049999</c:v>
                </c:pt>
                <c:pt idx="35710">
                  <c:v>3.7729756832120001</c:v>
                </c:pt>
                <c:pt idx="35711">
                  <c:v>3.7730112075809998</c:v>
                </c:pt>
                <c:pt idx="35712">
                  <c:v>3.773050308228</c:v>
                </c:pt>
                <c:pt idx="35713">
                  <c:v>3.7730863094329998</c:v>
                </c:pt>
                <c:pt idx="35714">
                  <c:v>3.77312374115</c:v>
                </c:pt>
                <c:pt idx="35715">
                  <c:v>3.7731609344480002</c:v>
                </c:pt>
                <c:pt idx="35716">
                  <c:v>3.7732031345369998</c:v>
                </c:pt>
                <c:pt idx="35717">
                  <c:v>3.7732436656949999</c:v>
                </c:pt>
                <c:pt idx="35718">
                  <c:v>3.7733035087590001</c:v>
                </c:pt>
                <c:pt idx="35719">
                  <c:v>3.7733514308929998</c:v>
                </c:pt>
                <c:pt idx="35720">
                  <c:v>3.773420333862</c:v>
                </c:pt>
                <c:pt idx="35721">
                  <c:v>3.7734632492069999</c:v>
                </c:pt>
                <c:pt idx="35722">
                  <c:v>3.7735049724579999</c:v>
                </c:pt>
                <c:pt idx="35723">
                  <c:v>3.7735478878020001</c:v>
                </c:pt>
                <c:pt idx="35724">
                  <c:v>3.773591041565</c:v>
                </c:pt>
                <c:pt idx="35725">
                  <c:v>3.7736330032350001</c:v>
                </c:pt>
                <c:pt idx="35726">
                  <c:v>3.7736756801609999</c:v>
                </c:pt>
                <c:pt idx="35727">
                  <c:v>3.7737493515009999</c:v>
                </c:pt>
                <c:pt idx="35728">
                  <c:v>3.7739439010620002</c:v>
                </c:pt>
                <c:pt idx="35729">
                  <c:v>3.77401804924</c:v>
                </c:pt>
                <c:pt idx="35730">
                  <c:v>3.7740974426270002</c:v>
                </c:pt>
                <c:pt idx="35731">
                  <c:v>3.7742130756379999</c:v>
                </c:pt>
                <c:pt idx="35732">
                  <c:v>3.774346113205</c:v>
                </c:pt>
                <c:pt idx="35733">
                  <c:v>3.7747328281399999</c:v>
                </c:pt>
                <c:pt idx="35734">
                  <c:v>3.77481675148</c:v>
                </c:pt>
                <c:pt idx="35735">
                  <c:v>3.774917840958</c:v>
                </c:pt>
                <c:pt idx="35736">
                  <c:v>3.7749695777890002</c:v>
                </c:pt>
                <c:pt idx="35737">
                  <c:v>3.7750205993649999</c:v>
                </c:pt>
                <c:pt idx="35738">
                  <c:v>3.7750754356380001</c:v>
                </c:pt>
                <c:pt idx="35739">
                  <c:v>3.7751355171199998</c:v>
                </c:pt>
                <c:pt idx="35740">
                  <c:v>3.7751963138579998</c:v>
                </c:pt>
                <c:pt idx="35741">
                  <c:v>3.7752540111539998</c:v>
                </c:pt>
                <c:pt idx="35742">
                  <c:v>3.775310516357</c:v>
                </c:pt>
                <c:pt idx="35743">
                  <c:v>3.775418758392</c:v>
                </c:pt>
                <c:pt idx="35744">
                  <c:v>3.775545835495</c:v>
                </c:pt>
                <c:pt idx="35745">
                  <c:v>3.7756249904630002</c:v>
                </c:pt>
                <c:pt idx="35746">
                  <c:v>3.7757787704469998</c:v>
                </c:pt>
                <c:pt idx="35747">
                  <c:v>3.776079416275</c:v>
                </c:pt>
                <c:pt idx="35748">
                  <c:v>3.7761588096619998</c:v>
                </c:pt>
                <c:pt idx="35749">
                  <c:v>3.776252031326</c:v>
                </c:pt>
                <c:pt idx="35750">
                  <c:v>3.7762944698330001</c:v>
                </c:pt>
                <c:pt idx="35751">
                  <c:v>3.7763345241550001</c:v>
                </c:pt>
                <c:pt idx="35752">
                  <c:v>3.776377677917</c:v>
                </c:pt>
                <c:pt idx="35753">
                  <c:v>3.7764284610750001</c:v>
                </c:pt>
                <c:pt idx="35754">
                  <c:v>3.776473522186</c:v>
                </c:pt>
                <c:pt idx="35755">
                  <c:v>3.7765212059020001</c:v>
                </c:pt>
                <c:pt idx="35756">
                  <c:v>3.7765650749209998</c:v>
                </c:pt>
                <c:pt idx="35757">
                  <c:v>3.7766091823579999</c:v>
                </c:pt>
                <c:pt idx="35758">
                  <c:v>3.776646375656</c:v>
                </c:pt>
                <c:pt idx="35759">
                  <c:v>3.776688098907</c:v>
                </c:pt>
                <c:pt idx="35760">
                  <c:v>3.7767269611360001</c:v>
                </c:pt>
                <c:pt idx="35761">
                  <c:v>3.77676987648</c:v>
                </c:pt>
                <c:pt idx="35762">
                  <c:v>3.77681183815</c:v>
                </c:pt>
                <c:pt idx="35763">
                  <c:v>3.7768840789790001</c:v>
                </c:pt>
                <c:pt idx="35764">
                  <c:v>3.7769534587860001</c:v>
                </c:pt>
                <c:pt idx="35765">
                  <c:v>3.7770049571989999</c:v>
                </c:pt>
                <c:pt idx="35766">
                  <c:v>3.7770898342130002</c:v>
                </c:pt>
                <c:pt idx="35767">
                  <c:v>3.7771513462069999</c:v>
                </c:pt>
                <c:pt idx="35768">
                  <c:v>3.7772340774540001</c:v>
                </c:pt>
                <c:pt idx="35769">
                  <c:v>3.7773206233979999</c:v>
                </c:pt>
                <c:pt idx="35770">
                  <c:v>3.7773654460909998</c:v>
                </c:pt>
                <c:pt idx="35771">
                  <c:v>3.7774057388309998</c:v>
                </c:pt>
                <c:pt idx="35772">
                  <c:v>3.7774572372440001</c:v>
                </c:pt>
                <c:pt idx="35773">
                  <c:v>3.777539014816</c:v>
                </c:pt>
                <c:pt idx="35774">
                  <c:v>3.7778837680819999</c:v>
                </c:pt>
                <c:pt idx="35775">
                  <c:v>3.777970075607</c:v>
                </c:pt>
                <c:pt idx="35776">
                  <c:v>3.7780611515050002</c:v>
                </c:pt>
                <c:pt idx="35777">
                  <c:v>3.7781486511229998</c:v>
                </c:pt>
                <c:pt idx="35778">
                  <c:v>3.778245449066</c:v>
                </c:pt>
                <c:pt idx="35779">
                  <c:v>3.778337478638</c:v>
                </c:pt>
                <c:pt idx="35780">
                  <c:v>3.7785041332240001</c:v>
                </c:pt>
                <c:pt idx="35781">
                  <c:v>3.778635978699</c:v>
                </c:pt>
                <c:pt idx="35782">
                  <c:v>3.7787349224089999</c:v>
                </c:pt>
                <c:pt idx="35783">
                  <c:v>3.7787926197049999</c:v>
                </c:pt>
                <c:pt idx="35784">
                  <c:v>3.7788567543029998</c:v>
                </c:pt>
                <c:pt idx="35785">
                  <c:v>3.7789297103880002</c:v>
                </c:pt>
                <c:pt idx="35786">
                  <c:v>3.7790131568910001</c:v>
                </c:pt>
                <c:pt idx="35787">
                  <c:v>3.7791054248810001</c:v>
                </c:pt>
                <c:pt idx="35788">
                  <c:v>3.7792084217070001</c:v>
                </c:pt>
                <c:pt idx="35789">
                  <c:v>3.7793138027189999</c:v>
                </c:pt>
                <c:pt idx="35790">
                  <c:v>3.7794229984280001</c:v>
                </c:pt>
                <c:pt idx="35791">
                  <c:v>3.7795336246489999</c:v>
                </c:pt>
                <c:pt idx="35792">
                  <c:v>3.7796344757079998</c:v>
                </c:pt>
                <c:pt idx="35793">
                  <c:v>3.7797331810000001</c:v>
                </c:pt>
                <c:pt idx="35794">
                  <c:v>3.7798273563390001</c:v>
                </c:pt>
                <c:pt idx="35795">
                  <c:v>3.7799155712129999</c:v>
                </c:pt>
                <c:pt idx="35796">
                  <c:v>3.779992818832</c:v>
                </c:pt>
                <c:pt idx="35797">
                  <c:v>3.7800595760350002</c:v>
                </c:pt>
                <c:pt idx="35798">
                  <c:v>3.7801196575159999</c:v>
                </c:pt>
                <c:pt idx="35799">
                  <c:v>3.7802171707149999</c:v>
                </c:pt>
                <c:pt idx="35800">
                  <c:v>3.7803423404690002</c:v>
                </c:pt>
                <c:pt idx="35801">
                  <c:v>3.7804841995239999</c:v>
                </c:pt>
                <c:pt idx="35802">
                  <c:v>3.7807726860050002</c:v>
                </c:pt>
                <c:pt idx="35803">
                  <c:v>3.7808675765989999</c:v>
                </c:pt>
                <c:pt idx="35804">
                  <c:v>3.7809462547299999</c:v>
                </c:pt>
                <c:pt idx="35805">
                  <c:v>3.7810080051420001</c:v>
                </c:pt>
                <c:pt idx="35806">
                  <c:v>3.7810661792759999</c:v>
                </c:pt>
                <c:pt idx="35807">
                  <c:v>3.7811274528499998</c:v>
                </c:pt>
                <c:pt idx="35808">
                  <c:v>3.7811658382419999</c:v>
                </c:pt>
                <c:pt idx="35809">
                  <c:v>3.7812042236329999</c:v>
                </c:pt>
                <c:pt idx="35810">
                  <c:v>3.7812390327449998</c:v>
                </c:pt>
                <c:pt idx="35811">
                  <c:v>3.7812936306</c:v>
                </c:pt>
                <c:pt idx="35812">
                  <c:v>3.78133893013</c:v>
                </c:pt>
                <c:pt idx="35813">
                  <c:v>3.7814090251920001</c:v>
                </c:pt>
                <c:pt idx="35814">
                  <c:v>3.7814781665799999</c:v>
                </c:pt>
                <c:pt idx="35815">
                  <c:v>3.7815434932710001</c:v>
                </c:pt>
                <c:pt idx="35816">
                  <c:v>3.78160238266</c:v>
                </c:pt>
                <c:pt idx="35817">
                  <c:v>3.781666517258</c:v>
                </c:pt>
                <c:pt idx="35818">
                  <c:v>3.7817130088809998</c:v>
                </c:pt>
                <c:pt idx="35819">
                  <c:v>3.7817561626430001</c:v>
                </c:pt>
                <c:pt idx="35820">
                  <c:v>3.7817983627320002</c:v>
                </c:pt>
                <c:pt idx="35821">
                  <c:v>3.781862020493</c:v>
                </c:pt>
                <c:pt idx="35822">
                  <c:v>3.7819235324860001</c:v>
                </c:pt>
                <c:pt idx="35823">
                  <c:v>3.7819688320160001</c:v>
                </c:pt>
                <c:pt idx="35824">
                  <c:v>3.782018899918</c:v>
                </c:pt>
                <c:pt idx="35825">
                  <c:v>3.7820570468899999</c:v>
                </c:pt>
                <c:pt idx="35826">
                  <c:v>3.7821016311650002</c:v>
                </c:pt>
                <c:pt idx="35827">
                  <c:v>3.7821440696719999</c:v>
                </c:pt>
                <c:pt idx="35828">
                  <c:v>3.7821910381319999</c:v>
                </c:pt>
                <c:pt idx="35829">
                  <c:v>3.7822532653810002</c:v>
                </c:pt>
                <c:pt idx="35830">
                  <c:v>3.7823252677919998</c:v>
                </c:pt>
                <c:pt idx="35831">
                  <c:v>3.782378435135</c:v>
                </c:pt>
                <c:pt idx="35832">
                  <c:v>3.782430887222</c:v>
                </c:pt>
                <c:pt idx="35833">
                  <c:v>3.7824852466580001</c:v>
                </c:pt>
                <c:pt idx="35834">
                  <c:v>3.7825322151180001</c:v>
                </c:pt>
                <c:pt idx="35835">
                  <c:v>3.7825796604159998</c:v>
                </c:pt>
                <c:pt idx="35836">
                  <c:v>3.7826302051540002</c:v>
                </c:pt>
                <c:pt idx="35837">
                  <c:v>3.7826790809630002</c:v>
                </c:pt>
                <c:pt idx="35838">
                  <c:v>3.7827627658840002</c:v>
                </c:pt>
                <c:pt idx="35839">
                  <c:v>3.7829110622409998</c:v>
                </c:pt>
                <c:pt idx="35840">
                  <c:v>3.7832655906679999</c:v>
                </c:pt>
                <c:pt idx="35841">
                  <c:v>3.783352851868</c:v>
                </c:pt>
                <c:pt idx="35842">
                  <c:v>3.783565759659</c:v>
                </c:pt>
                <c:pt idx="35843">
                  <c:v>3.783696651459</c:v>
                </c:pt>
                <c:pt idx="35844">
                  <c:v>3.7838358879089999</c:v>
                </c:pt>
                <c:pt idx="35845">
                  <c:v>3.783930063248</c:v>
                </c:pt>
                <c:pt idx="35846">
                  <c:v>3.7840194702150001</c:v>
                </c:pt>
                <c:pt idx="35847">
                  <c:v>3.7841129302979999</c:v>
                </c:pt>
                <c:pt idx="35848">
                  <c:v>3.784207582474</c:v>
                </c:pt>
                <c:pt idx="35849">
                  <c:v>3.784298181534</c:v>
                </c:pt>
                <c:pt idx="35850">
                  <c:v>3.7843778133389998</c:v>
                </c:pt>
                <c:pt idx="35851">
                  <c:v>3.7844653129579999</c:v>
                </c:pt>
                <c:pt idx="35852">
                  <c:v>3.78480386734</c:v>
                </c:pt>
                <c:pt idx="35853">
                  <c:v>3.784858226776</c:v>
                </c:pt>
                <c:pt idx="35854">
                  <c:v>3.7849438190460001</c:v>
                </c:pt>
                <c:pt idx="35855">
                  <c:v>3.7850973606110001</c:v>
                </c:pt>
                <c:pt idx="35856">
                  <c:v>3.7853980064389998</c:v>
                </c:pt>
                <c:pt idx="35857">
                  <c:v>3.7854568958280002</c:v>
                </c:pt>
                <c:pt idx="35858">
                  <c:v>3.7855410575869999</c:v>
                </c:pt>
                <c:pt idx="35859">
                  <c:v>3.7856278419490001</c:v>
                </c:pt>
                <c:pt idx="35860">
                  <c:v>3.785717964172</c:v>
                </c:pt>
                <c:pt idx="35861">
                  <c:v>3.7858002185820001</c:v>
                </c:pt>
                <c:pt idx="35862">
                  <c:v>3.7860968112950002</c:v>
                </c:pt>
                <c:pt idx="35863">
                  <c:v>3.7861971855159999</c:v>
                </c:pt>
                <c:pt idx="35864">
                  <c:v>3.7862915992740001</c:v>
                </c:pt>
                <c:pt idx="35865">
                  <c:v>3.7863836288449999</c:v>
                </c:pt>
                <c:pt idx="35866">
                  <c:v>3.786540985107</c:v>
                </c:pt>
                <c:pt idx="35867">
                  <c:v>3.7867715358730001</c:v>
                </c:pt>
                <c:pt idx="35868">
                  <c:v>3.7868242263790002</c:v>
                </c:pt>
                <c:pt idx="35869">
                  <c:v>3.7868702411649999</c:v>
                </c:pt>
                <c:pt idx="35870">
                  <c:v>3.786947250366</c:v>
                </c:pt>
                <c:pt idx="35871">
                  <c:v>3.7869904041289999</c:v>
                </c:pt>
                <c:pt idx="35872">
                  <c:v>3.7870373725889999</c:v>
                </c:pt>
                <c:pt idx="35873">
                  <c:v>3.7870886325840001</c:v>
                </c:pt>
                <c:pt idx="35874">
                  <c:v>3.7871367931369999</c:v>
                </c:pt>
                <c:pt idx="35875">
                  <c:v>3.7871856689449999</c:v>
                </c:pt>
                <c:pt idx="35876">
                  <c:v>3.787292480469</c:v>
                </c:pt>
                <c:pt idx="35877">
                  <c:v>3.7874922752379998</c:v>
                </c:pt>
                <c:pt idx="35878">
                  <c:v>3.7875502109529999</c:v>
                </c:pt>
                <c:pt idx="35879">
                  <c:v>3.7876141071320002</c:v>
                </c:pt>
                <c:pt idx="35880">
                  <c:v>3.78768491745</c:v>
                </c:pt>
                <c:pt idx="35881">
                  <c:v>3.787760019302</c:v>
                </c:pt>
                <c:pt idx="35882">
                  <c:v>3.7878351211550001</c:v>
                </c:pt>
                <c:pt idx="35883">
                  <c:v>3.7879164218899999</c:v>
                </c:pt>
                <c:pt idx="35884">
                  <c:v>3.787993431091</c:v>
                </c:pt>
                <c:pt idx="35885">
                  <c:v>3.7880640029910002</c:v>
                </c:pt>
                <c:pt idx="35886">
                  <c:v>3.7881290912629999</c:v>
                </c:pt>
                <c:pt idx="35887">
                  <c:v>3.7881934642789998</c:v>
                </c:pt>
                <c:pt idx="35888">
                  <c:v>3.7882561683649998</c:v>
                </c:pt>
                <c:pt idx="35889">
                  <c:v>3.788317680359</c:v>
                </c:pt>
                <c:pt idx="35890">
                  <c:v>3.788372039795</c:v>
                </c:pt>
                <c:pt idx="35891">
                  <c:v>3.788424491882</c:v>
                </c:pt>
                <c:pt idx="35892">
                  <c:v>3.7884795665739999</c:v>
                </c:pt>
                <c:pt idx="35893">
                  <c:v>3.7885315418240002</c:v>
                </c:pt>
                <c:pt idx="35894">
                  <c:v>3.788589715958</c:v>
                </c:pt>
                <c:pt idx="35895">
                  <c:v>3.788652658463</c:v>
                </c:pt>
                <c:pt idx="35896">
                  <c:v>3.7887127399440002</c:v>
                </c:pt>
                <c:pt idx="35897">
                  <c:v>3.7887639999389999</c:v>
                </c:pt>
                <c:pt idx="35898">
                  <c:v>3.7888193130490002</c:v>
                </c:pt>
                <c:pt idx="35899">
                  <c:v>3.788870811462</c:v>
                </c:pt>
                <c:pt idx="35900">
                  <c:v>3.788978815079</c:v>
                </c:pt>
                <c:pt idx="35901">
                  <c:v>3.789076566696</c:v>
                </c:pt>
                <c:pt idx="35902">
                  <c:v>3.7891526222229999</c:v>
                </c:pt>
                <c:pt idx="35903">
                  <c:v>3.7893261909480001</c:v>
                </c:pt>
                <c:pt idx="35904">
                  <c:v>3.7895398139949998</c:v>
                </c:pt>
                <c:pt idx="35905">
                  <c:v>3.7896056175230002</c:v>
                </c:pt>
                <c:pt idx="35906">
                  <c:v>3.7896740436549998</c:v>
                </c:pt>
                <c:pt idx="35907">
                  <c:v>3.789713144302</c:v>
                </c:pt>
                <c:pt idx="35908">
                  <c:v>3.7897520065310002</c:v>
                </c:pt>
                <c:pt idx="35909">
                  <c:v>3.7897925376889998</c:v>
                </c:pt>
                <c:pt idx="35910">
                  <c:v>3.7898304462430001</c:v>
                </c:pt>
                <c:pt idx="35911">
                  <c:v>3.7898695468899999</c:v>
                </c:pt>
                <c:pt idx="35912">
                  <c:v>3.7899110317229998</c:v>
                </c:pt>
                <c:pt idx="35913">
                  <c:v>3.7899537086490001</c:v>
                </c:pt>
                <c:pt idx="35914">
                  <c:v>3.790011167526</c:v>
                </c:pt>
                <c:pt idx="35915">
                  <c:v>3.7900500297550002</c:v>
                </c:pt>
                <c:pt idx="35916">
                  <c:v>3.7900869846340002</c:v>
                </c:pt>
                <c:pt idx="35917">
                  <c:v>3.7901220321659999</c:v>
                </c:pt>
                <c:pt idx="35918">
                  <c:v>3.7901623249049998</c:v>
                </c:pt>
                <c:pt idx="35919">
                  <c:v>3.7902016639710001</c:v>
                </c:pt>
                <c:pt idx="35920">
                  <c:v>3.7902402877810002</c:v>
                </c:pt>
                <c:pt idx="35921">
                  <c:v>3.7902829647059999</c:v>
                </c:pt>
                <c:pt idx="35922">
                  <c:v>3.790332317352</c:v>
                </c:pt>
                <c:pt idx="35923">
                  <c:v>3.7905452251430001</c:v>
                </c:pt>
                <c:pt idx="35924">
                  <c:v>3.7905907630920002</c:v>
                </c:pt>
                <c:pt idx="35925">
                  <c:v>3.7906408309940001</c:v>
                </c:pt>
                <c:pt idx="35926">
                  <c:v>3.7906892299649999</c:v>
                </c:pt>
                <c:pt idx="35927">
                  <c:v>3.7907361984249999</c:v>
                </c:pt>
                <c:pt idx="35928">
                  <c:v>3.7907807827000002</c:v>
                </c:pt>
                <c:pt idx="35929">
                  <c:v>3.7908267974849998</c:v>
                </c:pt>
                <c:pt idx="35930">
                  <c:v>3.7909131050110001</c:v>
                </c:pt>
                <c:pt idx="35931">
                  <c:v>3.7911765575410001</c:v>
                </c:pt>
                <c:pt idx="35932">
                  <c:v>3.7913308143619999</c:v>
                </c:pt>
                <c:pt idx="35933">
                  <c:v>3.791450023651</c:v>
                </c:pt>
                <c:pt idx="35934">
                  <c:v>3.7916338443759998</c:v>
                </c:pt>
                <c:pt idx="35935">
                  <c:v>3.791787862778</c:v>
                </c:pt>
                <c:pt idx="35936">
                  <c:v>3.7919337749480002</c:v>
                </c:pt>
                <c:pt idx="35937">
                  <c:v>3.7920801639559998</c:v>
                </c:pt>
                <c:pt idx="35938">
                  <c:v>3.792159795761</c:v>
                </c:pt>
                <c:pt idx="35939">
                  <c:v>3.7922298908230001</c:v>
                </c:pt>
                <c:pt idx="35940">
                  <c:v>3.792297124863</c:v>
                </c:pt>
                <c:pt idx="35941">
                  <c:v>3.792340993881</c:v>
                </c:pt>
                <c:pt idx="35942">
                  <c:v>3.7923789024349999</c:v>
                </c:pt>
                <c:pt idx="35943">
                  <c:v>3.7924132347109998</c:v>
                </c:pt>
                <c:pt idx="35944">
                  <c:v>3.7924559116359999</c:v>
                </c:pt>
                <c:pt idx="35945">
                  <c:v>3.7924981117250001</c:v>
                </c:pt>
                <c:pt idx="35946">
                  <c:v>3.7925713062290001</c:v>
                </c:pt>
                <c:pt idx="35947">
                  <c:v>3.7926814556120001</c:v>
                </c:pt>
                <c:pt idx="35948">
                  <c:v>3.7927565574650002</c:v>
                </c:pt>
                <c:pt idx="35949">
                  <c:v>3.7928006649019999</c:v>
                </c:pt>
                <c:pt idx="35950">
                  <c:v>3.7928452491760001</c:v>
                </c:pt>
                <c:pt idx="35951">
                  <c:v>3.7928881645199999</c:v>
                </c:pt>
                <c:pt idx="35952">
                  <c:v>3.7929580211639999</c:v>
                </c:pt>
                <c:pt idx="35953">
                  <c:v>3.7930095195770002</c:v>
                </c:pt>
                <c:pt idx="35954">
                  <c:v>3.7930538654329999</c:v>
                </c:pt>
                <c:pt idx="35955">
                  <c:v>3.7930991649629999</c:v>
                </c:pt>
                <c:pt idx="35956">
                  <c:v>3.7931492328640002</c:v>
                </c:pt>
                <c:pt idx="35957">
                  <c:v>3.7931981086729998</c:v>
                </c:pt>
                <c:pt idx="35958">
                  <c:v>3.79327917099</c:v>
                </c:pt>
                <c:pt idx="35959">
                  <c:v>3.7934193611150002</c:v>
                </c:pt>
                <c:pt idx="35960">
                  <c:v>3.7935395240780001</c:v>
                </c:pt>
                <c:pt idx="35961">
                  <c:v>3.7935953140260001</c:v>
                </c:pt>
                <c:pt idx="35962">
                  <c:v>3.7936820983890001</c:v>
                </c:pt>
                <c:pt idx="35963">
                  <c:v>3.7938287258150001</c:v>
                </c:pt>
                <c:pt idx="35964">
                  <c:v>3.7941083908080002</c:v>
                </c:pt>
                <c:pt idx="35965">
                  <c:v>3.7942748069759999</c:v>
                </c:pt>
                <c:pt idx="35966">
                  <c:v>3.7944402694699999</c:v>
                </c:pt>
                <c:pt idx="35967">
                  <c:v>3.7945621013639999</c:v>
                </c:pt>
                <c:pt idx="35968">
                  <c:v>3.7946469783780001</c:v>
                </c:pt>
                <c:pt idx="35969">
                  <c:v>3.794731616974</c:v>
                </c:pt>
                <c:pt idx="35970">
                  <c:v>3.794827461243</c:v>
                </c:pt>
                <c:pt idx="35971">
                  <c:v>3.7949194908139998</c:v>
                </c:pt>
                <c:pt idx="35972">
                  <c:v>3.7950158119199999</c:v>
                </c:pt>
                <c:pt idx="35973">
                  <c:v>3.795064926147</c:v>
                </c:pt>
                <c:pt idx="35974">
                  <c:v>3.7951204776759999</c:v>
                </c:pt>
                <c:pt idx="35975">
                  <c:v>3.7951805591580001</c:v>
                </c:pt>
                <c:pt idx="35976">
                  <c:v>3.7952342033390001</c:v>
                </c:pt>
                <c:pt idx="35977">
                  <c:v>3.795291423798</c:v>
                </c:pt>
                <c:pt idx="35978">
                  <c:v>3.7953550815580002</c:v>
                </c:pt>
                <c:pt idx="35979">
                  <c:v>3.7954177856450002</c:v>
                </c:pt>
                <c:pt idx="35980">
                  <c:v>3.795485019684</c:v>
                </c:pt>
                <c:pt idx="35981">
                  <c:v>3.7955491542819999</c:v>
                </c:pt>
                <c:pt idx="35982">
                  <c:v>3.7956130504610002</c:v>
                </c:pt>
                <c:pt idx="35983">
                  <c:v>3.7956750392909999</c:v>
                </c:pt>
                <c:pt idx="35984">
                  <c:v>3.7957370281220002</c:v>
                </c:pt>
                <c:pt idx="35985">
                  <c:v>3.7957932949069999</c:v>
                </c:pt>
                <c:pt idx="35986">
                  <c:v>3.7959091663360001</c:v>
                </c:pt>
                <c:pt idx="35987">
                  <c:v>3.7959980964660001</c:v>
                </c:pt>
                <c:pt idx="35988">
                  <c:v>3.7960836887360001</c:v>
                </c:pt>
                <c:pt idx="35989">
                  <c:v>3.7964222431180001</c:v>
                </c:pt>
                <c:pt idx="35990">
                  <c:v>3.7965233325960002</c:v>
                </c:pt>
                <c:pt idx="35991">
                  <c:v>3.7966048717500001</c:v>
                </c:pt>
                <c:pt idx="35992">
                  <c:v>3.7966802120210001</c:v>
                </c:pt>
                <c:pt idx="35993">
                  <c:v>3.7967541217799998</c:v>
                </c:pt>
                <c:pt idx="35994">
                  <c:v>3.796836853027</c:v>
                </c:pt>
                <c:pt idx="35995">
                  <c:v>3.7970945835109999</c:v>
                </c:pt>
                <c:pt idx="35996">
                  <c:v>3.797213315964</c:v>
                </c:pt>
                <c:pt idx="35997">
                  <c:v>3.797253370285</c:v>
                </c:pt>
                <c:pt idx="35998">
                  <c:v>3.7973270416260001</c:v>
                </c:pt>
                <c:pt idx="35999">
                  <c:v>3.7975730896000002</c:v>
                </c:pt>
                <c:pt idx="36000">
                  <c:v>3.7978408336639999</c:v>
                </c:pt>
                <c:pt idx="36001">
                  <c:v>3.797889709473</c:v>
                </c:pt>
                <c:pt idx="36002">
                  <c:v>3.797933578491</c:v>
                </c:pt>
                <c:pt idx="36003">
                  <c:v>3.797999620438</c:v>
                </c:pt>
                <c:pt idx="36004">
                  <c:v>3.7980604171749999</c:v>
                </c:pt>
                <c:pt idx="36005">
                  <c:v>3.7981209754940002</c:v>
                </c:pt>
                <c:pt idx="36006">
                  <c:v>3.7981626987460002</c:v>
                </c:pt>
                <c:pt idx="36007">
                  <c:v>3.7982065677639998</c:v>
                </c:pt>
                <c:pt idx="36008">
                  <c:v>3.7982480525970002</c:v>
                </c:pt>
                <c:pt idx="36009">
                  <c:v>3.7982940673829999</c:v>
                </c:pt>
                <c:pt idx="36010">
                  <c:v>3.7983360290529999</c:v>
                </c:pt>
                <c:pt idx="36011">
                  <c:v>3.7983722686769998</c:v>
                </c:pt>
                <c:pt idx="36012">
                  <c:v>3.7984158992769999</c:v>
                </c:pt>
                <c:pt idx="36013">
                  <c:v>3.798453092575</c:v>
                </c:pt>
                <c:pt idx="36014">
                  <c:v>3.7984902858730001</c:v>
                </c:pt>
                <c:pt idx="36015">
                  <c:v>3.7985270023350002</c:v>
                </c:pt>
                <c:pt idx="36016">
                  <c:v>3.7985758781430001</c:v>
                </c:pt>
                <c:pt idx="36017">
                  <c:v>3.798615455627</c:v>
                </c:pt>
                <c:pt idx="36018">
                  <c:v>3.7986705303189998</c:v>
                </c:pt>
                <c:pt idx="36019">
                  <c:v>3.7987456321719999</c:v>
                </c:pt>
                <c:pt idx="36020">
                  <c:v>3.7988216876980001</c:v>
                </c:pt>
                <c:pt idx="36021">
                  <c:v>3.798927307129</c:v>
                </c:pt>
                <c:pt idx="36022">
                  <c:v>3.799263954163</c:v>
                </c:pt>
                <c:pt idx="36023">
                  <c:v>3.799399852753</c:v>
                </c:pt>
                <c:pt idx="36024">
                  <c:v>3.7997596263890001</c:v>
                </c:pt>
                <c:pt idx="36025">
                  <c:v>3.799813508987</c:v>
                </c:pt>
                <c:pt idx="36026">
                  <c:v>3.7998704910279999</c:v>
                </c:pt>
                <c:pt idx="36027">
                  <c:v>3.799930095673</c:v>
                </c:pt>
                <c:pt idx="36028">
                  <c:v>3.799994945526</c:v>
                </c:pt>
                <c:pt idx="36029">
                  <c:v>3.8000624179839999</c:v>
                </c:pt>
                <c:pt idx="36030">
                  <c:v>3.8001296520230001</c:v>
                </c:pt>
                <c:pt idx="36031">
                  <c:v>3.8001999855039998</c:v>
                </c:pt>
                <c:pt idx="36032">
                  <c:v>3.8002710342410002</c:v>
                </c:pt>
                <c:pt idx="36033">
                  <c:v>3.8003413677219999</c:v>
                </c:pt>
                <c:pt idx="36034">
                  <c:v>3.8004074096679998</c:v>
                </c:pt>
                <c:pt idx="36035">
                  <c:v>3.80047249794</c:v>
                </c:pt>
                <c:pt idx="36036">
                  <c:v>3.8005418777469999</c:v>
                </c:pt>
                <c:pt idx="36037">
                  <c:v>3.8006112575530002</c:v>
                </c:pt>
                <c:pt idx="36038">
                  <c:v>3.800674915314</c:v>
                </c:pt>
                <c:pt idx="36039">
                  <c:v>3.8007373809809999</c:v>
                </c:pt>
                <c:pt idx="36040">
                  <c:v>3.8008015155789998</c:v>
                </c:pt>
                <c:pt idx="36041">
                  <c:v>3.800859689713</c:v>
                </c:pt>
                <c:pt idx="36042">
                  <c:v>3.8009133338929999</c:v>
                </c:pt>
                <c:pt idx="36043">
                  <c:v>3.8009700775150002</c:v>
                </c:pt>
                <c:pt idx="36044">
                  <c:v>3.8010275363920001</c:v>
                </c:pt>
                <c:pt idx="36045">
                  <c:v>3.8010869026180001</c:v>
                </c:pt>
                <c:pt idx="36046">
                  <c:v>3.8011412620540002</c:v>
                </c:pt>
                <c:pt idx="36047">
                  <c:v>3.8011970520020002</c:v>
                </c:pt>
                <c:pt idx="36048">
                  <c:v>3.8012552261349999</c:v>
                </c:pt>
                <c:pt idx="36049">
                  <c:v>3.8013145923609999</c:v>
                </c:pt>
                <c:pt idx="36050">
                  <c:v>3.801370859146</c:v>
                </c:pt>
                <c:pt idx="36051">
                  <c:v>3.8014271259310002</c:v>
                </c:pt>
                <c:pt idx="36052">
                  <c:v>3.8014833927149998</c:v>
                </c:pt>
                <c:pt idx="36053">
                  <c:v>3.8015360832209999</c:v>
                </c:pt>
                <c:pt idx="36054">
                  <c:v>3.801588773727</c:v>
                </c:pt>
                <c:pt idx="36055">
                  <c:v>3.8016748428340001</c:v>
                </c:pt>
                <c:pt idx="36056">
                  <c:v>3.801970720291</c:v>
                </c:pt>
                <c:pt idx="36057">
                  <c:v>3.802031517029</c:v>
                </c:pt>
                <c:pt idx="36058">
                  <c:v>3.8020949363710002</c:v>
                </c:pt>
                <c:pt idx="36059">
                  <c:v>3.8021583557129999</c:v>
                </c:pt>
                <c:pt idx="36060">
                  <c:v>3.8022325038910001</c:v>
                </c:pt>
                <c:pt idx="36061">
                  <c:v>3.8023359775540002</c:v>
                </c:pt>
                <c:pt idx="36062">
                  <c:v>3.8024001121520001</c:v>
                </c:pt>
                <c:pt idx="36063">
                  <c:v>3.8024609088900001</c:v>
                </c:pt>
                <c:pt idx="36064">
                  <c:v>3.802516460419</c:v>
                </c:pt>
                <c:pt idx="36065">
                  <c:v>3.8025591373440002</c:v>
                </c:pt>
                <c:pt idx="36066">
                  <c:v>3.8026239871979999</c:v>
                </c:pt>
                <c:pt idx="36067">
                  <c:v>3.8026745319369999</c:v>
                </c:pt>
                <c:pt idx="36068">
                  <c:v>3.8027224540710001</c:v>
                </c:pt>
                <c:pt idx="36069">
                  <c:v>3.8027629852290001</c:v>
                </c:pt>
                <c:pt idx="36070">
                  <c:v>3.8028097152710001</c:v>
                </c:pt>
                <c:pt idx="36071">
                  <c:v>3.802877426147</c:v>
                </c:pt>
                <c:pt idx="36072">
                  <c:v>3.802934885025</c:v>
                </c:pt>
                <c:pt idx="36073">
                  <c:v>3.8030071258540001</c:v>
                </c:pt>
                <c:pt idx="36074">
                  <c:v>3.803051948547</c:v>
                </c:pt>
                <c:pt idx="36075">
                  <c:v>3.8031258583069998</c:v>
                </c:pt>
                <c:pt idx="36076">
                  <c:v>3.8031797409060002</c:v>
                </c:pt>
                <c:pt idx="36077">
                  <c:v>3.8032274246219999</c:v>
                </c:pt>
                <c:pt idx="36078">
                  <c:v>3.8032934665679998</c:v>
                </c:pt>
                <c:pt idx="36079">
                  <c:v>3.8033406734469999</c:v>
                </c:pt>
                <c:pt idx="36080">
                  <c:v>3.803390026093</c:v>
                </c:pt>
                <c:pt idx="36081">
                  <c:v>3.803438663483</c:v>
                </c:pt>
                <c:pt idx="36082">
                  <c:v>3.8034880161290001</c:v>
                </c:pt>
                <c:pt idx="36083">
                  <c:v>3.8035335540770001</c:v>
                </c:pt>
                <c:pt idx="36084">
                  <c:v>3.803569793701</c:v>
                </c:pt>
                <c:pt idx="36085">
                  <c:v>3.803613185883</c:v>
                </c:pt>
                <c:pt idx="36086">
                  <c:v>3.8036556243900002</c:v>
                </c:pt>
                <c:pt idx="36087">
                  <c:v>3.8036990165710001</c:v>
                </c:pt>
                <c:pt idx="36088">
                  <c:v>3.803747415543</c:v>
                </c:pt>
                <c:pt idx="36089">
                  <c:v>3.8038008213040002</c:v>
                </c:pt>
                <c:pt idx="36090">
                  <c:v>3.8038542270660001</c:v>
                </c:pt>
                <c:pt idx="36091">
                  <c:v>3.8039338588709999</c:v>
                </c:pt>
                <c:pt idx="36092">
                  <c:v>3.8041262626650001</c:v>
                </c:pt>
                <c:pt idx="36093">
                  <c:v>3.8041775226590002</c:v>
                </c:pt>
                <c:pt idx="36094">
                  <c:v>3.8042352199549998</c:v>
                </c:pt>
                <c:pt idx="36095">
                  <c:v>3.8043007850650001</c:v>
                </c:pt>
                <c:pt idx="36096">
                  <c:v>3.8043785095209999</c:v>
                </c:pt>
                <c:pt idx="36097">
                  <c:v>3.8044664859770001</c:v>
                </c:pt>
                <c:pt idx="36098">
                  <c:v>3.8045544624329999</c:v>
                </c:pt>
                <c:pt idx="36099">
                  <c:v>3.8046462535860002</c:v>
                </c:pt>
                <c:pt idx="36100">
                  <c:v>3.8047368526460001</c:v>
                </c:pt>
                <c:pt idx="36101">
                  <c:v>3.804825305939</c:v>
                </c:pt>
                <c:pt idx="36102">
                  <c:v>3.8049087524409999</c:v>
                </c:pt>
                <c:pt idx="36103">
                  <c:v>3.8049905300139999</c:v>
                </c:pt>
                <c:pt idx="36104">
                  <c:v>3.805067539215</c:v>
                </c:pt>
                <c:pt idx="36105">
                  <c:v>3.8051381111150002</c:v>
                </c:pt>
                <c:pt idx="36106">
                  <c:v>3.8052005767820001</c:v>
                </c:pt>
                <c:pt idx="36107">
                  <c:v>3.8052604198459998</c:v>
                </c:pt>
                <c:pt idx="36108">
                  <c:v>3.8053159713750002</c:v>
                </c:pt>
                <c:pt idx="36109">
                  <c:v>3.8054180145259999</c:v>
                </c:pt>
                <c:pt idx="36110">
                  <c:v>3.8054745197300002</c:v>
                </c:pt>
                <c:pt idx="36111">
                  <c:v>3.8055295944209999</c:v>
                </c:pt>
                <c:pt idx="36112">
                  <c:v>3.8055865764619998</c:v>
                </c:pt>
                <c:pt idx="36113">
                  <c:v>3.805639743805</c:v>
                </c:pt>
                <c:pt idx="36114">
                  <c:v>3.8057522773739998</c:v>
                </c:pt>
                <c:pt idx="36115">
                  <c:v>3.8058030605319999</c:v>
                </c:pt>
                <c:pt idx="36116">
                  <c:v>3.8058969974519998</c:v>
                </c:pt>
                <c:pt idx="36117">
                  <c:v>3.805943250656</c:v>
                </c:pt>
                <c:pt idx="36118">
                  <c:v>3.8060588836670002</c:v>
                </c:pt>
                <c:pt idx="36119">
                  <c:v>3.8063604831700002</c:v>
                </c:pt>
                <c:pt idx="36120">
                  <c:v>3.8064284324650002</c:v>
                </c:pt>
                <c:pt idx="36121">
                  <c:v>3.8064877986910002</c:v>
                </c:pt>
                <c:pt idx="36122">
                  <c:v>3.8065419197080002</c:v>
                </c:pt>
                <c:pt idx="36123">
                  <c:v>3.8066012859340002</c:v>
                </c:pt>
                <c:pt idx="36124">
                  <c:v>3.8066623210909998</c:v>
                </c:pt>
                <c:pt idx="36125">
                  <c:v>3.8067283630370001</c:v>
                </c:pt>
                <c:pt idx="36126">
                  <c:v>3.8067955970759999</c:v>
                </c:pt>
                <c:pt idx="36127">
                  <c:v>3.806851625443</c:v>
                </c:pt>
                <c:pt idx="36128">
                  <c:v>3.806888103485</c:v>
                </c:pt>
                <c:pt idx="36129">
                  <c:v>3.806926727295</c:v>
                </c:pt>
                <c:pt idx="36130">
                  <c:v>3.8069589138030002</c:v>
                </c:pt>
                <c:pt idx="36131">
                  <c:v>3.8070003986360001</c:v>
                </c:pt>
                <c:pt idx="36132">
                  <c:v>3.8070449829099999</c:v>
                </c:pt>
                <c:pt idx="36133">
                  <c:v>3.80708360672</c:v>
                </c:pt>
                <c:pt idx="36134">
                  <c:v>3.8071246147159998</c:v>
                </c:pt>
                <c:pt idx="36135">
                  <c:v>3.8071684837339999</c:v>
                </c:pt>
                <c:pt idx="36136">
                  <c:v>3.807202339172</c:v>
                </c:pt>
                <c:pt idx="36137">
                  <c:v>3.8072748184199998</c:v>
                </c:pt>
                <c:pt idx="36138">
                  <c:v>3.8073751926420001</c:v>
                </c:pt>
                <c:pt idx="36139">
                  <c:v>3.8074519634250001</c:v>
                </c:pt>
                <c:pt idx="36140">
                  <c:v>3.8076136112209999</c:v>
                </c:pt>
                <c:pt idx="36141">
                  <c:v>3.8079144954680002</c:v>
                </c:pt>
                <c:pt idx="36142">
                  <c:v>3.808028697968</c:v>
                </c:pt>
                <c:pt idx="36143">
                  <c:v>3.8083732128140002</c:v>
                </c:pt>
                <c:pt idx="36144">
                  <c:v>3.8085267543789998</c:v>
                </c:pt>
                <c:pt idx="36145">
                  <c:v>3.8086116313930001</c:v>
                </c:pt>
                <c:pt idx="36146">
                  <c:v>3.8086943626399998</c:v>
                </c:pt>
                <c:pt idx="36147">
                  <c:v>3.8087759017940002</c:v>
                </c:pt>
                <c:pt idx="36148">
                  <c:v>3.8088526725770002</c:v>
                </c:pt>
                <c:pt idx="36149">
                  <c:v>3.8090672492979998</c:v>
                </c:pt>
                <c:pt idx="36150">
                  <c:v>3.8091597557069998</c:v>
                </c:pt>
                <c:pt idx="36151">
                  <c:v>3.8092117309570002</c:v>
                </c:pt>
                <c:pt idx="36152">
                  <c:v>3.8092601299290001</c:v>
                </c:pt>
                <c:pt idx="36153">
                  <c:v>3.8093545436860001</c:v>
                </c:pt>
                <c:pt idx="36154">
                  <c:v>3.809449911118</c:v>
                </c:pt>
                <c:pt idx="36155">
                  <c:v>3.809580802917</c:v>
                </c:pt>
                <c:pt idx="36156">
                  <c:v>3.809932947159</c:v>
                </c:pt>
                <c:pt idx="36157">
                  <c:v>3.810135126114</c:v>
                </c:pt>
                <c:pt idx="36158">
                  <c:v>3.8104395866390002</c:v>
                </c:pt>
                <c:pt idx="36159">
                  <c:v>3.8106405735019999</c:v>
                </c:pt>
                <c:pt idx="36160">
                  <c:v>3.8107225894929999</c:v>
                </c:pt>
                <c:pt idx="36161">
                  <c:v>3.810937643051</c:v>
                </c:pt>
                <c:pt idx="36162">
                  <c:v>3.8112788200379999</c:v>
                </c:pt>
                <c:pt idx="36163">
                  <c:v>3.8114995956420001</c:v>
                </c:pt>
                <c:pt idx="36164">
                  <c:v>3.8115787506099998</c:v>
                </c:pt>
                <c:pt idx="36165">
                  <c:v>3.811629772186</c:v>
                </c:pt>
                <c:pt idx="36166">
                  <c:v>3.811673164368</c:v>
                </c:pt>
                <c:pt idx="36167">
                  <c:v>3.8117229938510002</c:v>
                </c:pt>
                <c:pt idx="36168">
                  <c:v>3.8117697238920001</c:v>
                </c:pt>
                <c:pt idx="36169">
                  <c:v>3.8118152618410002</c:v>
                </c:pt>
                <c:pt idx="36170">
                  <c:v>3.8118577003479999</c:v>
                </c:pt>
                <c:pt idx="36171">
                  <c:v>3.8119311332699999</c:v>
                </c:pt>
                <c:pt idx="36172">
                  <c:v>3.8119728565219999</c:v>
                </c:pt>
                <c:pt idx="36173">
                  <c:v>3.8120148181919999</c:v>
                </c:pt>
                <c:pt idx="36174">
                  <c:v>3.812065601349</c:v>
                </c:pt>
                <c:pt idx="36175">
                  <c:v>3.8121087551119999</c:v>
                </c:pt>
                <c:pt idx="36176">
                  <c:v>3.8121554851530002</c:v>
                </c:pt>
                <c:pt idx="36177">
                  <c:v>3.8122079372409998</c:v>
                </c:pt>
                <c:pt idx="36178">
                  <c:v>3.812292575836</c:v>
                </c:pt>
                <c:pt idx="36179">
                  <c:v>3.8124382495879998</c:v>
                </c:pt>
                <c:pt idx="36180">
                  <c:v>3.8125178813930001</c:v>
                </c:pt>
                <c:pt idx="36181">
                  <c:v>3.8125655651089998</c:v>
                </c:pt>
                <c:pt idx="36182">
                  <c:v>3.8126180171969999</c:v>
                </c:pt>
                <c:pt idx="36183">
                  <c:v>3.8126683235169998</c:v>
                </c:pt>
                <c:pt idx="36184">
                  <c:v>3.8127217292790001</c:v>
                </c:pt>
                <c:pt idx="36185">
                  <c:v>3.812779188156</c:v>
                </c:pt>
                <c:pt idx="36186">
                  <c:v>3.8128368854520001</c:v>
                </c:pt>
                <c:pt idx="36187">
                  <c:v>3.8128874301910001</c:v>
                </c:pt>
                <c:pt idx="36188">
                  <c:v>3.812937498093</c:v>
                </c:pt>
                <c:pt idx="36189">
                  <c:v>3.8129851818080001</c:v>
                </c:pt>
                <c:pt idx="36190">
                  <c:v>3.8130671978000001</c:v>
                </c:pt>
                <c:pt idx="36191">
                  <c:v>3.813152074814</c:v>
                </c:pt>
                <c:pt idx="36192">
                  <c:v>3.81330037117</c:v>
                </c:pt>
                <c:pt idx="36193">
                  <c:v>3.8133542537689999</c:v>
                </c:pt>
                <c:pt idx="36194">
                  <c:v>3.8134152889249999</c:v>
                </c:pt>
                <c:pt idx="36195">
                  <c:v>3.8134841918950002</c:v>
                </c:pt>
                <c:pt idx="36196">
                  <c:v>3.8135678768160002</c:v>
                </c:pt>
                <c:pt idx="36197">
                  <c:v>3.8136732578279999</c:v>
                </c:pt>
                <c:pt idx="36198">
                  <c:v>3.8137843608859998</c:v>
                </c:pt>
                <c:pt idx="36199">
                  <c:v>3.8139028549190002</c:v>
                </c:pt>
                <c:pt idx="36200">
                  <c:v>3.8140313625340001</c:v>
                </c:pt>
                <c:pt idx="36201">
                  <c:v>3.8141696453090002</c:v>
                </c:pt>
                <c:pt idx="36202">
                  <c:v>3.8143112659449998</c:v>
                </c:pt>
                <c:pt idx="36203">
                  <c:v>3.8144495487209999</c:v>
                </c:pt>
                <c:pt idx="36204">
                  <c:v>3.8145806789400001</c:v>
                </c:pt>
                <c:pt idx="36205">
                  <c:v>3.8147106170649998</c:v>
                </c:pt>
                <c:pt idx="36206">
                  <c:v>3.8148300647740001</c:v>
                </c:pt>
                <c:pt idx="36207">
                  <c:v>3.8149263858800002</c:v>
                </c:pt>
                <c:pt idx="36208">
                  <c:v>3.8150177001949999</c:v>
                </c:pt>
                <c:pt idx="36209">
                  <c:v>3.8151023387910001</c:v>
                </c:pt>
                <c:pt idx="36210">
                  <c:v>3.8151829242709998</c:v>
                </c:pt>
                <c:pt idx="36211">
                  <c:v>3.8152515888209999</c:v>
                </c:pt>
                <c:pt idx="36212">
                  <c:v>3.815314531326</c:v>
                </c:pt>
                <c:pt idx="36213">
                  <c:v>3.8153760433200001</c:v>
                </c:pt>
                <c:pt idx="36214">
                  <c:v>3.81543302536</c:v>
                </c:pt>
                <c:pt idx="36215">
                  <c:v>3.8154869079589999</c:v>
                </c:pt>
                <c:pt idx="36216">
                  <c:v>3.8155419826510002</c:v>
                </c:pt>
                <c:pt idx="36217">
                  <c:v>3.8156378269200002</c:v>
                </c:pt>
                <c:pt idx="36218">
                  <c:v>3.815727710724</c:v>
                </c:pt>
                <c:pt idx="36219">
                  <c:v>3.815806388855</c:v>
                </c:pt>
                <c:pt idx="36220">
                  <c:v>3.8160564899440002</c:v>
                </c:pt>
                <c:pt idx="36221">
                  <c:v>3.8162643909449998</c:v>
                </c:pt>
                <c:pt idx="36222">
                  <c:v>3.816367864609</c:v>
                </c:pt>
                <c:pt idx="36223">
                  <c:v>3.8164205551150001</c:v>
                </c:pt>
                <c:pt idx="36224">
                  <c:v>3.8164687156679999</c:v>
                </c:pt>
                <c:pt idx="36225">
                  <c:v>3.81649851799</c:v>
                </c:pt>
                <c:pt idx="36226">
                  <c:v>3.8165307044980001</c:v>
                </c:pt>
                <c:pt idx="36227">
                  <c:v>3.8165640830990002</c:v>
                </c:pt>
                <c:pt idx="36228">
                  <c:v>3.8166196346280001</c:v>
                </c:pt>
                <c:pt idx="36229">
                  <c:v>3.8166806697850002</c:v>
                </c:pt>
                <c:pt idx="36230">
                  <c:v>3.8167579174039998</c:v>
                </c:pt>
                <c:pt idx="36231">
                  <c:v>3.816798686981</c:v>
                </c:pt>
                <c:pt idx="36232">
                  <c:v>3.8168375492100002</c:v>
                </c:pt>
                <c:pt idx="36233">
                  <c:v>3.816879034042</c:v>
                </c:pt>
                <c:pt idx="36234">
                  <c:v>3.8169202804569999</c:v>
                </c:pt>
                <c:pt idx="36235">
                  <c:v>3.8169829845429999</c:v>
                </c:pt>
                <c:pt idx="36236">
                  <c:v>3.8170118331910001</c:v>
                </c:pt>
                <c:pt idx="36237">
                  <c:v>3.8170979022979998</c:v>
                </c:pt>
                <c:pt idx="36238">
                  <c:v>3.8171584606170001</c:v>
                </c:pt>
                <c:pt idx="36239">
                  <c:v>3.8172316551210002</c:v>
                </c:pt>
                <c:pt idx="36240">
                  <c:v>3.8172726631159999</c:v>
                </c:pt>
                <c:pt idx="36241">
                  <c:v>3.8173384666439998</c:v>
                </c:pt>
                <c:pt idx="36242">
                  <c:v>3.8174088001249999</c:v>
                </c:pt>
                <c:pt idx="36243">
                  <c:v>3.817703485489</c:v>
                </c:pt>
                <c:pt idx="36244">
                  <c:v>3.8180322647090001</c:v>
                </c:pt>
                <c:pt idx="36245">
                  <c:v>3.818305253983</c:v>
                </c:pt>
                <c:pt idx="36246">
                  <c:v>3.8183782100679999</c:v>
                </c:pt>
                <c:pt idx="36247">
                  <c:v>3.8184564113619999</c:v>
                </c:pt>
                <c:pt idx="36248">
                  <c:v>3.8185009956360001</c:v>
                </c:pt>
                <c:pt idx="36249">
                  <c:v>3.8185729980469998</c:v>
                </c:pt>
                <c:pt idx="36250">
                  <c:v>3.8186554908749999</c:v>
                </c:pt>
                <c:pt idx="36251">
                  <c:v>3.8187375068659999</c:v>
                </c:pt>
                <c:pt idx="36252">
                  <c:v>3.8190472126010002</c:v>
                </c:pt>
                <c:pt idx="36253">
                  <c:v>3.8191227912899999</c:v>
                </c:pt>
                <c:pt idx="36254">
                  <c:v>3.819173574448</c:v>
                </c:pt>
                <c:pt idx="36255">
                  <c:v>3.819219112396</c:v>
                </c:pt>
                <c:pt idx="36256">
                  <c:v>3.8192987442019999</c:v>
                </c:pt>
                <c:pt idx="36257">
                  <c:v>3.8196127414699999</c:v>
                </c:pt>
                <c:pt idx="36258">
                  <c:v>3.8197693824769998</c:v>
                </c:pt>
                <c:pt idx="36259">
                  <c:v>3.8199629783629998</c:v>
                </c:pt>
                <c:pt idx="36260">
                  <c:v>3.8200814723969998</c:v>
                </c:pt>
                <c:pt idx="36261">
                  <c:v>3.820199251175</c:v>
                </c:pt>
                <c:pt idx="36262">
                  <c:v>3.8205633163449999</c:v>
                </c:pt>
                <c:pt idx="36263">
                  <c:v>3.8209023475650001</c:v>
                </c:pt>
                <c:pt idx="36264">
                  <c:v>3.8211150169370001</c:v>
                </c:pt>
                <c:pt idx="36265">
                  <c:v>3.8212671279910002</c:v>
                </c:pt>
                <c:pt idx="36266">
                  <c:v>3.8213567733759999</c:v>
                </c:pt>
                <c:pt idx="36267">
                  <c:v>3.821412801743</c:v>
                </c:pt>
                <c:pt idx="36268">
                  <c:v>3.821494817734</c:v>
                </c:pt>
                <c:pt idx="36269">
                  <c:v>3.8215520381929999</c:v>
                </c:pt>
                <c:pt idx="36270">
                  <c:v>3.8216040134429998</c:v>
                </c:pt>
                <c:pt idx="36271">
                  <c:v>3.8216538429260001</c:v>
                </c:pt>
                <c:pt idx="36272">
                  <c:v>3.821709394455</c:v>
                </c:pt>
                <c:pt idx="36273">
                  <c:v>3.8217525482179999</c:v>
                </c:pt>
                <c:pt idx="36274">
                  <c:v>3.8218033313749999</c:v>
                </c:pt>
                <c:pt idx="36275">
                  <c:v>3.821848869324</c:v>
                </c:pt>
                <c:pt idx="36276">
                  <c:v>3.8220801353449998</c:v>
                </c:pt>
                <c:pt idx="36277">
                  <c:v>3.822167873383</c:v>
                </c:pt>
                <c:pt idx="36278">
                  <c:v>3.8222174644470002</c:v>
                </c:pt>
                <c:pt idx="36279">
                  <c:v>3.82226228714</c:v>
                </c:pt>
                <c:pt idx="36280">
                  <c:v>3.822305440903</c:v>
                </c:pt>
                <c:pt idx="36281">
                  <c:v>3.8223500251770002</c:v>
                </c:pt>
                <c:pt idx="36282">
                  <c:v>3.8224322795869998</c:v>
                </c:pt>
                <c:pt idx="36283">
                  <c:v>3.8227729797359999</c:v>
                </c:pt>
                <c:pt idx="36284">
                  <c:v>3.822865486145</c:v>
                </c:pt>
                <c:pt idx="36285">
                  <c:v>3.8229708671570002</c:v>
                </c:pt>
                <c:pt idx="36286">
                  <c:v>3.8230299949650002</c:v>
                </c:pt>
                <c:pt idx="36287">
                  <c:v>3.8230910301210002</c:v>
                </c:pt>
                <c:pt idx="36288">
                  <c:v>3.82315659523</c:v>
                </c:pt>
                <c:pt idx="36289">
                  <c:v>3.8232307434080002</c:v>
                </c:pt>
                <c:pt idx="36290">
                  <c:v>3.8233134746549999</c:v>
                </c:pt>
                <c:pt idx="36291">
                  <c:v>3.8234012126920001</c:v>
                </c:pt>
                <c:pt idx="36292">
                  <c:v>3.8234872817990002</c:v>
                </c:pt>
                <c:pt idx="36293">
                  <c:v>3.8235814571379998</c:v>
                </c:pt>
                <c:pt idx="36294">
                  <c:v>3.8236877918240002</c:v>
                </c:pt>
                <c:pt idx="36295">
                  <c:v>3.823798418045</c:v>
                </c:pt>
                <c:pt idx="36296">
                  <c:v>3.8239126205440002</c:v>
                </c:pt>
                <c:pt idx="36297">
                  <c:v>3.8240301609039999</c:v>
                </c:pt>
                <c:pt idx="36298">
                  <c:v>3.8241426944730001</c:v>
                </c:pt>
                <c:pt idx="36299">
                  <c:v>3.8242492675780002</c:v>
                </c:pt>
                <c:pt idx="36300">
                  <c:v>3.8243501186370001</c:v>
                </c:pt>
                <c:pt idx="36301">
                  <c:v>3.8244502544399999</c:v>
                </c:pt>
                <c:pt idx="36302">
                  <c:v>3.824543237686</c:v>
                </c:pt>
                <c:pt idx="36303">
                  <c:v>3.8246254920960001</c:v>
                </c:pt>
                <c:pt idx="36304">
                  <c:v>3.8246922492979998</c:v>
                </c:pt>
                <c:pt idx="36305">
                  <c:v>3.8247520923609999</c:v>
                </c:pt>
                <c:pt idx="36306">
                  <c:v>3.8248479366299999</c:v>
                </c:pt>
                <c:pt idx="36307">
                  <c:v>3.8251519203190001</c:v>
                </c:pt>
                <c:pt idx="36308">
                  <c:v>3.8252115249630001</c:v>
                </c:pt>
                <c:pt idx="36309">
                  <c:v>3.8252742290500001</c:v>
                </c:pt>
                <c:pt idx="36310">
                  <c:v>3.825340032578</c:v>
                </c:pt>
                <c:pt idx="36311">
                  <c:v>3.8254034519200002</c:v>
                </c:pt>
                <c:pt idx="36312">
                  <c:v>3.8254435062410002</c:v>
                </c:pt>
                <c:pt idx="36313">
                  <c:v>3.8254785537720002</c:v>
                </c:pt>
                <c:pt idx="36314">
                  <c:v>3.8255167007450002</c:v>
                </c:pt>
                <c:pt idx="36315">
                  <c:v>3.8255674839020002</c:v>
                </c:pt>
                <c:pt idx="36316">
                  <c:v>3.8256046771999999</c:v>
                </c:pt>
                <c:pt idx="36317">
                  <c:v>3.8256425857540002</c:v>
                </c:pt>
                <c:pt idx="36318">
                  <c:v>3.8256795406339998</c:v>
                </c:pt>
                <c:pt idx="36319">
                  <c:v>3.8257129192349999</c:v>
                </c:pt>
                <c:pt idx="36320">
                  <c:v>3.8257520198820001</c:v>
                </c:pt>
                <c:pt idx="36321">
                  <c:v>3.8257820606230002</c:v>
                </c:pt>
                <c:pt idx="36322">
                  <c:v>3.8258202075960002</c:v>
                </c:pt>
                <c:pt idx="36323">
                  <c:v>3.8258583545680001</c:v>
                </c:pt>
                <c:pt idx="36324">
                  <c:v>3.8259000778200001</c:v>
                </c:pt>
                <c:pt idx="36325">
                  <c:v>3.8259682655330001</c:v>
                </c:pt>
                <c:pt idx="36326">
                  <c:v>3.82603764534</c:v>
                </c:pt>
                <c:pt idx="36327">
                  <c:v>3.8261015415189998</c:v>
                </c:pt>
                <c:pt idx="36328">
                  <c:v>3.8261716365809999</c:v>
                </c:pt>
                <c:pt idx="36329">
                  <c:v>3.826243638992</c:v>
                </c:pt>
                <c:pt idx="36330">
                  <c:v>3.8262927532200002</c:v>
                </c:pt>
                <c:pt idx="36331">
                  <c:v>3.8263380527500002</c:v>
                </c:pt>
                <c:pt idx="36332">
                  <c:v>3.8263783454900002</c:v>
                </c:pt>
                <c:pt idx="36333">
                  <c:v>3.8264141082759999</c:v>
                </c:pt>
                <c:pt idx="36334">
                  <c:v>3.826456069946</c:v>
                </c:pt>
                <c:pt idx="36335">
                  <c:v>3.8264930248260001</c:v>
                </c:pt>
                <c:pt idx="36336">
                  <c:v>3.826534509659</c:v>
                </c:pt>
                <c:pt idx="36337">
                  <c:v>3.8265998363490001</c:v>
                </c:pt>
                <c:pt idx="36338">
                  <c:v>3.8266727924350001</c:v>
                </c:pt>
                <c:pt idx="36339">
                  <c:v>3.8267512321470001</c:v>
                </c:pt>
                <c:pt idx="36340">
                  <c:v>3.8268289566039999</c:v>
                </c:pt>
                <c:pt idx="36341">
                  <c:v>3.8269176483149998</c:v>
                </c:pt>
                <c:pt idx="36342">
                  <c:v>3.826996564865</c:v>
                </c:pt>
                <c:pt idx="36343">
                  <c:v>3.8271987438199999</c:v>
                </c:pt>
                <c:pt idx="36344">
                  <c:v>3.8273136615749999</c:v>
                </c:pt>
                <c:pt idx="36345">
                  <c:v>3.8274979591370002</c:v>
                </c:pt>
                <c:pt idx="36346">
                  <c:v>3.8278343677520001</c:v>
                </c:pt>
                <c:pt idx="36347">
                  <c:v>3.8281481266020001</c:v>
                </c:pt>
                <c:pt idx="36348">
                  <c:v>3.8283994197850002</c:v>
                </c:pt>
                <c:pt idx="36349">
                  <c:v>3.8285982608800002</c:v>
                </c:pt>
                <c:pt idx="36350">
                  <c:v>3.8286547660829999</c:v>
                </c:pt>
                <c:pt idx="36351">
                  <c:v>3.828717708588</c:v>
                </c:pt>
                <c:pt idx="36352">
                  <c:v>3.8287827968600001</c:v>
                </c:pt>
                <c:pt idx="36353">
                  <c:v>3.8288543224330001</c:v>
                </c:pt>
                <c:pt idx="36354">
                  <c:v>3.8289248943329999</c:v>
                </c:pt>
                <c:pt idx="36355">
                  <c:v>3.8289945125579998</c:v>
                </c:pt>
                <c:pt idx="36356">
                  <c:v>3.8290622234340002</c:v>
                </c:pt>
                <c:pt idx="36357">
                  <c:v>3.829131126404</c:v>
                </c:pt>
                <c:pt idx="36358">
                  <c:v>3.8291978836060001</c:v>
                </c:pt>
                <c:pt idx="36359">
                  <c:v>3.8292582035059999</c:v>
                </c:pt>
                <c:pt idx="36360">
                  <c:v>3.8293223381039998</c:v>
                </c:pt>
                <c:pt idx="36361">
                  <c:v>3.829382181168</c:v>
                </c:pt>
                <c:pt idx="36362">
                  <c:v>3.8294413089749999</c:v>
                </c:pt>
                <c:pt idx="36363">
                  <c:v>3.829497337341</c:v>
                </c:pt>
                <c:pt idx="36364">
                  <c:v>3.829555034637</c:v>
                </c:pt>
                <c:pt idx="36365">
                  <c:v>3.829612493515</c:v>
                </c:pt>
                <c:pt idx="36366">
                  <c:v>3.8297238349909999</c:v>
                </c:pt>
                <c:pt idx="36367">
                  <c:v>3.8298208713530002</c:v>
                </c:pt>
                <c:pt idx="36368">
                  <c:v>3.8299133777619998</c:v>
                </c:pt>
                <c:pt idx="36369">
                  <c:v>3.8300111293789998</c:v>
                </c:pt>
                <c:pt idx="36370">
                  <c:v>3.8300592899320001</c:v>
                </c:pt>
                <c:pt idx="36371">
                  <c:v>3.8301589488980001</c:v>
                </c:pt>
                <c:pt idx="36372">
                  <c:v>3.8302536010739998</c:v>
                </c:pt>
                <c:pt idx="36373">
                  <c:v>3.830374479294</c:v>
                </c:pt>
                <c:pt idx="36374">
                  <c:v>3.8305068016049999</c:v>
                </c:pt>
                <c:pt idx="36375">
                  <c:v>3.830578565598</c:v>
                </c:pt>
                <c:pt idx="36376">
                  <c:v>3.8306422233580002</c:v>
                </c:pt>
                <c:pt idx="36377">
                  <c:v>3.8306879997249998</c:v>
                </c:pt>
                <c:pt idx="36378">
                  <c:v>3.8307311534880002</c:v>
                </c:pt>
                <c:pt idx="36379">
                  <c:v>3.8307962417599999</c:v>
                </c:pt>
                <c:pt idx="36380">
                  <c:v>3.8308432102199999</c:v>
                </c:pt>
                <c:pt idx="36381">
                  <c:v>3.8309085369110001</c:v>
                </c:pt>
                <c:pt idx="36382">
                  <c:v>3.8309707641599999</c:v>
                </c:pt>
                <c:pt idx="36383">
                  <c:v>3.8310101032260002</c:v>
                </c:pt>
                <c:pt idx="36384">
                  <c:v>3.8310499191280001</c:v>
                </c:pt>
                <c:pt idx="36385">
                  <c:v>3.8313381671909998</c:v>
                </c:pt>
                <c:pt idx="36386">
                  <c:v>3.8314764499659999</c:v>
                </c:pt>
                <c:pt idx="36387">
                  <c:v>3.8315281867979998</c:v>
                </c:pt>
                <c:pt idx="36388">
                  <c:v>3.8315808773039999</c:v>
                </c:pt>
                <c:pt idx="36389">
                  <c:v>3.8316283226009999</c:v>
                </c:pt>
                <c:pt idx="36390">
                  <c:v>3.8317039012910001</c:v>
                </c:pt>
                <c:pt idx="36391">
                  <c:v>3.8317804336550001</c:v>
                </c:pt>
                <c:pt idx="36392">
                  <c:v>3.831858634949</c:v>
                </c:pt>
                <c:pt idx="36393">
                  <c:v>3.8319907188419999</c:v>
                </c:pt>
                <c:pt idx="36394">
                  <c:v>3.8321013450620001</c:v>
                </c:pt>
                <c:pt idx="36395">
                  <c:v>3.8324198722839999</c:v>
                </c:pt>
                <c:pt idx="36396">
                  <c:v>3.8325030803679998</c:v>
                </c:pt>
                <c:pt idx="36397">
                  <c:v>3.8325889110569999</c:v>
                </c:pt>
                <c:pt idx="36398">
                  <c:v>3.8326718807220002</c:v>
                </c:pt>
                <c:pt idx="36399">
                  <c:v>3.832762002945</c:v>
                </c:pt>
                <c:pt idx="36400">
                  <c:v>3.8328659534449998</c:v>
                </c:pt>
                <c:pt idx="36401">
                  <c:v>3.8329200744629999</c:v>
                </c:pt>
                <c:pt idx="36402">
                  <c:v>3.8330264091489998</c:v>
                </c:pt>
                <c:pt idx="36403">
                  <c:v>3.8330833911900002</c:v>
                </c:pt>
                <c:pt idx="36404">
                  <c:v>3.8331396579739998</c:v>
                </c:pt>
                <c:pt idx="36405">
                  <c:v>3.8331933021550002</c:v>
                </c:pt>
                <c:pt idx="36406">
                  <c:v>3.8332481384279999</c:v>
                </c:pt>
                <c:pt idx="36407">
                  <c:v>3.8333466053010001</c:v>
                </c:pt>
                <c:pt idx="36408">
                  <c:v>3.8336803913119999</c:v>
                </c:pt>
                <c:pt idx="36409">
                  <c:v>3.833837985992</c:v>
                </c:pt>
                <c:pt idx="36410">
                  <c:v>3.8339159488679999</c:v>
                </c:pt>
                <c:pt idx="36411">
                  <c:v>3.8339862823490001</c:v>
                </c:pt>
                <c:pt idx="36412">
                  <c:v>3.8340322971340002</c:v>
                </c:pt>
                <c:pt idx="36413">
                  <c:v>3.8340828418730002</c:v>
                </c:pt>
                <c:pt idx="36414">
                  <c:v>3.8343591690059999</c:v>
                </c:pt>
                <c:pt idx="36415">
                  <c:v>3.8344769477840002</c:v>
                </c:pt>
                <c:pt idx="36416">
                  <c:v>3.834599733353</c:v>
                </c:pt>
                <c:pt idx="36417">
                  <c:v>3.834748268127</c:v>
                </c:pt>
                <c:pt idx="36418">
                  <c:v>3.8348670005800001</c:v>
                </c:pt>
                <c:pt idx="36419">
                  <c:v>3.8349223136899999</c:v>
                </c:pt>
                <c:pt idx="36420">
                  <c:v>3.834995985031</c:v>
                </c:pt>
                <c:pt idx="36421">
                  <c:v>3.835044622421</c:v>
                </c:pt>
                <c:pt idx="36422">
                  <c:v>3.83509349823</c:v>
                </c:pt>
                <c:pt idx="36423">
                  <c:v>3.8351655006410001</c:v>
                </c:pt>
                <c:pt idx="36424">
                  <c:v>3.8352429866789999</c:v>
                </c:pt>
                <c:pt idx="36425">
                  <c:v>3.8353180885309999</c:v>
                </c:pt>
                <c:pt idx="36426">
                  <c:v>3.835367441177</c:v>
                </c:pt>
                <c:pt idx="36427">
                  <c:v>3.8354182243350001</c:v>
                </c:pt>
                <c:pt idx="36428">
                  <c:v>3.8354640007020002</c:v>
                </c:pt>
                <c:pt idx="36429">
                  <c:v>3.8355376720429999</c:v>
                </c:pt>
                <c:pt idx="36430">
                  <c:v>3.835616588593</c:v>
                </c:pt>
                <c:pt idx="36431">
                  <c:v>3.8356931209559999</c:v>
                </c:pt>
                <c:pt idx="36432">
                  <c:v>3.8357696533199999</c:v>
                </c:pt>
                <c:pt idx="36433">
                  <c:v>3.8358545303340001</c:v>
                </c:pt>
                <c:pt idx="36434">
                  <c:v>3.835900783539</c:v>
                </c:pt>
                <c:pt idx="36435">
                  <c:v>3.8359861373899999</c:v>
                </c:pt>
                <c:pt idx="36436">
                  <c:v>3.8360564708710001</c:v>
                </c:pt>
                <c:pt idx="36437">
                  <c:v>3.8361070156100001</c:v>
                </c:pt>
                <c:pt idx="36438">
                  <c:v>3.8361580371859998</c:v>
                </c:pt>
                <c:pt idx="36439">
                  <c:v>3.8362033367159998</c:v>
                </c:pt>
                <c:pt idx="36440">
                  <c:v>3.8362536430360001</c:v>
                </c:pt>
                <c:pt idx="36441">
                  <c:v>3.8363502025599998</c:v>
                </c:pt>
                <c:pt idx="36442">
                  <c:v>3.8364777564999999</c:v>
                </c:pt>
                <c:pt idx="36443">
                  <c:v>3.8365769386289998</c:v>
                </c:pt>
                <c:pt idx="36444">
                  <c:v>3.8368420600889999</c:v>
                </c:pt>
                <c:pt idx="36445">
                  <c:v>3.8369779586789998</c:v>
                </c:pt>
                <c:pt idx="36446">
                  <c:v>3.8370690345759999</c:v>
                </c:pt>
                <c:pt idx="36447">
                  <c:v>3.8371236324310001</c:v>
                </c:pt>
                <c:pt idx="36448">
                  <c:v>3.8371818065640002</c:v>
                </c:pt>
                <c:pt idx="36449">
                  <c:v>3.8372447490689998</c:v>
                </c:pt>
                <c:pt idx="36450">
                  <c:v>3.8373153209690001</c:v>
                </c:pt>
                <c:pt idx="36451">
                  <c:v>3.8373880386349999</c:v>
                </c:pt>
                <c:pt idx="36452">
                  <c:v>3.8374688625340001</c:v>
                </c:pt>
                <c:pt idx="36453">
                  <c:v>3.837566137314</c:v>
                </c:pt>
                <c:pt idx="36454">
                  <c:v>3.8376667499539998</c:v>
                </c:pt>
                <c:pt idx="36455">
                  <c:v>3.837773561478</c:v>
                </c:pt>
                <c:pt idx="36456">
                  <c:v>3.837878227234</c:v>
                </c:pt>
                <c:pt idx="36457">
                  <c:v>3.83797955513</c:v>
                </c:pt>
                <c:pt idx="36458">
                  <c:v>3.8380751609799999</c:v>
                </c:pt>
                <c:pt idx="36459">
                  <c:v>3.838165998459</c:v>
                </c:pt>
                <c:pt idx="36460">
                  <c:v>3.8382513523099999</c:v>
                </c:pt>
                <c:pt idx="36461">
                  <c:v>3.838340520859</c:v>
                </c:pt>
                <c:pt idx="36462">
                  <c:v>3.838417053223</c:v>
                </c:pt>
                <c:pt idx="36463">
                  <c:v>3.8384838104250001</c:v>
                </c:pt>
                <c:pt idx="36464">
                  <c:v>3.8385467529300001</c:v>
                </c:pt>
                <c:pt idx="36465">
                  <c:v>3.8386034965519999</c:v>
                </c:pt>
                <c:pt idx="36466">
                  <c:v>3.8386657238009998</c:v>
                </c:pt>
                <c:pt idx="36467">
                  <c:v>3.8387193679810001</c:v>
                </c:pt>
                <c:pt idx="36468">
                  <c:v>3.838771343231</c:v>
                </c:pt>
                <c:pt idx="36469">
                  <c:v>3.8388710021970001</c:v>
                </c:pt>
                <c:pt idx="36470">
                  <c:v>3.838992834091</c:v>
                </c:pt>
                <c:pt idx="36471">
                  <c:v>3.8392674922940002</c:v>
                </c:pt>
                <c:pt idx="36472">
                  <c:v>3.839341640472</c:v>
                </c:pt>
                <c:pt idx="36473">
                  <c:v>3.8394231796259999</c:v>
                </c:pt>
                <c:pt idx="36474">
                  <c:v>3.8394780159000002</c:v>
                </c:pt>
                <c:pt idx="36475">
                  <c:v>3.8395137786869999</c:v>
                </c:pt>
                <c:pt idx="36476">
                  <c:v>3.8395650386810001</c:v>
                </c:pt>
                <c:pt idx="36477">
                  <c:v>3.8396229743960002</c:v>
                </c:pt>
                <c:pt idx="36478">
                  <c:v>3.8396694660190001</c:v>
                </c:pt>
                <c:pt idx="36479">
                  <c:v>3.8397383689879998</c:v>
                </c:pt>
                <c:pt idx="36480">
                  <c:v>3.839807033539</c:v>
                </c:pt>
                <c:pt idx="36481">
                  <c:v>3.8398754596710001</c:v>
                </c:pt>
                <c:pt idx="36482">
                  <c:v>3.8399403095250002</c:v>
                </c:pt>
                <c:pt idx="36483">
                  <c:v>3.83997631073</c:v>
                </c:pt>
                <c:pt idx="36484">
                  <c:v>3.8400187492370002</c:v>
                </c:pt>
                <c:pt idx="36485">
                  <c:v>3.8400604724880001</c:v>
                </c:pt>
                <c:pt idx="36486">
                  <c:v>3.8401043415070002</c:v>
                </c:pt>
                <c:pt idx="36487">
                  <c:v>3.8401396274569999</c:v>
                </c:pt>
                <c:pt idx="36488">
                  <c:v>3.8401825428010001</c:v>
                </c:pt>
                <c:pt idx="36489">
                  <c:v>3.8402178287509998</c:v>
                </c:pt>
                <c:pt idx="36490">
                  <c:v>3.8402597904209999</c:v>
                </c:pt>
                <c:pt idx="36491">
                  <c:v>3.8403010368350001</c:v>
                </c:pt>
                <c:pt idx="36492">
                  <c:v>3.8403437137599998</c:v>
                </c:pt>
                <c:pt idx="36493">
                  <c:v>3.8403892517089999</c:v>
                </c:pt>
                <c:pt idx="36494">
                  <c:v>3.8404343128199998</c:v>
                </c:pt>
                <c:pt idx="36495">
                  <c:v>3.840478658676</c:v>
                </c:pt>
                <c:pt idx="36496">
                  <c:v>3.8405287265779999</c:v>
                </c:pt>
                <c:pt idx="36497">
                  <c:v>3.8408703804019999</c:v>
                </c:pt>
                <c:pt idx="36498">
                  <c:v>3.841161966324</c:v>
                </c:pt>
                <c:pt idx="36499">
                  <c:v>3.8415067195889998</c:v>
                </c:pt>
                <c:pt idx="36500">
                  <c:v>3.8416805267330001</c:v>
                </c:pt>
                <c:pt idx="36501">
                  <c:v>3.84179520607</c:v>
                </c:pt>
                <c:pt idx="36502">
                  <c:v>3.8421289920809998</c:v>
                </c:pt>
                <c:pt idx="36503">
                  <c:v>3.8423399925230002</c:v>
                </c:pt>
                <c:pt idx="36504">
                  <c:v>3.842623710632</c:v>
                </c:pt>
                <c:pt idx="36505">
                  <c:v>3.842745542526</c:v>
                </c:pt>
                <c:pt idx="36506">
                  <c:v>3.8428587913509999</c:v>
                </c:pt>
                <c:pt idx="36507">
                  <c:v>3.843101024628</c:v>
                </c:pt>
                <c:pt idx="36508">
                  <c:v>3.8431746959690001</c:v>
                </c:pt>
                <c:pt idx="36509">
                  <c:v>3.8432490825649999</c:v>
                </c:pt>
                <c:pt idx="36510">
                  <c:v>3.8433604240419998</c:v>
                </c:pt>
                <c:pt idx="36511">
                  <c:v>3.8434820175170001</c:v>
                </c:pt>
                <c:pt idx="36512">
                  <c:v>3.8438136577609998</c:v>
                </c:pt>
                <c:pt idx="36513">
                  <c:v>3.8439300060270001</c:v>
                </c:pt>
                <c:pt idx="36514">
                  <c:v>3.8442144393920001</c:v>
                </c:pt>
                <c:pt idx="36515">
                  <c:v>3.8443269729609999</c:v>
                </c:pt>
                <c:pt idx="36516">
                  <c:v>3.84437417984</c:v>
                </c:pt>
                <c:pt idx="36517">
                  <c:v>3.8444204330440002</c:v>
                </c:pt>
                <c:pt idx="36518">
                  <c:v>3.8444659709929998</c:v>
                </c:pt>
                <c:pt idx="36519">
                  <c:v>3.844576835632</c:v>
                </c:pt>
                <c:pt idx="36520">
                  <c:v>3.8447957038879998</c:v>
                </c:pt>
                <c:pt idx="36521">
                  <c:v>3.8451352119450002</c:v>
                </c:pt>
                <c:pt idx="36522">
                  <c:v>3.84521317482</c:v>
                </c:pt>
                <c:pt idx="36523">
                  <c:v>3.8453729152679998</c:v>
                </c:pt>
                <c:pt idx="36524">
                  <c:v>3.8454983234409998</c:v>
                </c:pt>
                <c:pt idx="36525">
                  <c:v>3.8455994129179998</c:v>
                </c:pt>
                <c:pt idx="36526">
                  <c:v>3.8456530570980001</c:v>
                </c:pt>
                <c:pt idx="36527">
                  <c:v>3.8457112312319999</c:v>
                </c:pt>
                <c:pt idx="36528">
                  <c:v>3.845783233643</c:v>
                </c:pt>
                <c:pt idx="36529">
                  <c:v>3.845861673355</c:v>
                </c:pt>
                <c:pt idx="36530">
                  <c:v>3.8459563255310001</c:v>
                </c:pt>
                <c:pt idx="36531">
                  <c:v>3.846055746078</c:v>
                </c:pt>
                <c:pt idx="36532">
                  <c:v>3.846159934998</c:v>
                </c:pt>
                <c:pt idx="36533">
                  <c:v>3.8462667465210001</c:v>
                </c:pt>
                <c:pt idx="36534">
                  <c:v>3.8463699817660002</c:v>
                </c:pt>
                <c:pt idx="36535">
                  <c:v>3.8464694023130002</c:v>
                </c:pt>
                <c:pt idx="36536">
                  <c:v>3.8465662002559999</c:v>
                </c:pt>
                <c:pt idx="36537">
                  <c:v>3.8466563224789998</c:v>
                </c:pt>
                <c:pt idx="36538">
                  <c:v>3.8467366695399998</c:v>
                </c:pt>
                <c:pt idx="36539">
                  <c:v>3.8468029499049998</c:v>
                </c:pt>
                <c:pt idx="36540">
                  <c:v>3.8468589782709999</c:v>
                </c:pt>
                <c:pt idx="36541">
                  <c:v>3.8471875190730001</c:v>
                </c:pt>
                <c:pt idx="36542">
                  <c:v>3.8473210334779999</c:v>
                </c:pt>
                <c:pt idx="36543">
                  <c:v>3.847417593002</c:v>
                </c:pt>
                <c:pt idx="36544">
                  <c:v>3.8474874496460001</c:v>
                </c:pt>
                <c:pt idx="36545">
                  <c:v>3.8475825786589999</c:v>
                </c:pt>
                <c:pt idx="36546">
                  <c:v>3.8476467132569998</c:v>
                </c:pt>
                <c:pt idx="36547">
                  <c:v>3.847705364227</c:v>
                </c:pt>
                <c:pt idx="36548">
                  <c:v>3.8477547168730002</c:v>
                </c:pt>
                <c:pt idx="36549">
                  <c:v>3.8478109836579999</c:v>
                </c:pt>
                <c:pt idx="36550">
                  <c:v>3.8478696346280001</c:v>
                </c:pt>
                <c:pt idx="36551">
                  <c:v>3.8479080200200002</c:v>
                </c:pt>
                <c:pt idx="36552">
                  <c:v>3.8479430675509998</c:v>
                </c:pt>
                <c:pt idx="36553">
                  <c:v>3.847980499268</c:v>
                </c:pt>
                <c:pt idx="36554">
                  <c:v>3.8480160236360001</c:v>
                </c:pt>
                <c:pt idx="36555">
                  <c:v>3.8480565547940002</c:v>
                </c:pt>
                <c:pt idx="36556">
                  <c:v>3.848182916641</c:v>
                </c:pt>
                <c:pt idx="36557">
                  <c:v>3.8484082221980001</c:v>
                </c:pt>
                <c:pt idx="36558">
                  <c:v>3.8485093116760001</c:v>
                </c:pt>
                <c:pt idx="36559">
                  <c:v>3.8486166000369999</c:v>
                </c:pt>
                <c:pt idx="36560">
                  <c:v>3.8486969470979999</c:v>
                </c:pt>
                <c:pt idx="36561">
                  <c:v>3.8487737178799999</c:v>
                </c:pt>
                <c:pt idx="36562">
                  <c:v>3.8488516807559998</c:v>
                </c:pt>
                <c:pt idx="36563">
                  <c:v>3.848934412003</c:v>
                </c:pt>
                <c:pt idx="36564">
                  <c:v>3.8490855693819999</c:v>
                </c:pt>
                <c:pt idx="36565">
                  <c:v>3.8493115901950001</c:v>
                </c:pt>
                <c:pt idx="36566">
                  <c:v>3.8494005203250001</c:v>
                </c:pt>
                <c:pt idx="36567">
                  <c:v>3.8494918346409999</c:v>
                </c:pt>
                <c:pt idx="36568">
                  <c:v>3.849759101868</c:v>
                </c:pt>
                <c:pt idx="36569">
                  <c:v>3.8501172065730001</c:v>
                </c:pt>
                <c:pt idx="36570">
                  <c:v>3.850245714188</c:v>
                </c:pt>
                <c:pt idx="36571">
                  <c:v>3.8505592346189998</c:v>
                </c:pt>
                <c:pt idx="36572">
                  <c:v>3.8507490158080002</c:v>
                </c:pt>
                <c:pt idx="36573">
                  <c:v>3.8508982658390001</c:v>
                </c:pt>
                <c:pt idx="36574">
                  <c:v>3.851013422012</c:v>
                </c:pt>
                <c:pt idx="36575">
                  <c:v>3.8510649204249998</c:v>
                </c:pt>
                <c:pt idx="36576">
                  <c:v>3.8511185646060002</c:v>
                </c:pt>
                <c:pt idx="36577">
                  <c:v>3.8511760234830001</c:v>
                </c:pt>
                <c:pt idx="36578">
                  <c:v>3.8512315750120001</c:v>
                </c:pt>
                <c:pt idx="36579">
                  <c:v>3.8512864112849998</c:v>
                </c:pt>
                <c:pt idx="36580">
                  <c:v>3.8513503074650002</c:v>
                </c:pt>
                <c:pt idx="36581">
                  <c:v>3.8514130115510001</c:v>
                </c:pt>
                <c:pt idx="36582">
                  <c:v>3.8514716625209999</c:v>
                </c:pt>
                <c:pt idx="36583">
                  <c:v>3.851531028748</c:v>
                </c:pt>
                <c:pt idx="36584">
                  <c:v>3.8515830039979999</c:v>
                </c:pt>
                <c:pt idx="36585">
                  <c:v>3.8516738414759999</c:v>
                </c:pt>
                <c:pt idx="36586">
                  <c:v>3.8518040180209998</c:v>
                </c:pt>
                <c:pt idx="36587">
                  <c:v>3.8519239425660001</c:v>
                </c:pt>
                <c:pt idx="36588">
                  <c:v>3.852035284042</c:v>
                </c:pt>
                <c:pt idx="36589">
                  <c:v>3.8521525859830001</c:v>
                </c:pt>
                <c:pt idx="36590">
                  <c:v>3.8522703647609999</c:v>
                </c:pt>
                <c:pt idx="36591">
                  <c:v>3.8523797988889998</c:v>
                </c:pt>
                <c:pt idx="36592">
                  <c:v>3.852486610413</c:v>
                </c:pt>
                <c:pt idx="36593">
                  <c:v>3.852592945099</c:v>
                </c:pt>
                <c:pt idx="36594">
                  <c:v>3.8527102470400001</c:v>
                </c:pt>
                <c:pt idx="36595">
                  <c:v>3.8528318405149999</c:v>
                </c:pt>
                <c:pt idx="36596">
                  <c:v>3.85293674469</c:v>
                </c:pt>
                <c:pt idx="36597">
                  <c:v>3.8532328605649999</c:v>
                </c:pt>
                <c:pt idx="36598">
                  <c:v>3.8534009456630001</c:v>
                </c:pt>
                <c:pt idx="36599">
                  <c:v>3.8534691333770001</c:v>
                </c:pt>
                <c:pt idx="36600">
                  <c:v>3.853510379791</c:v>
                </c:pt>
                <c:pt idx="36601">
                  <c:v>3.853550672531</c:v>
                </c:pt>
                <c:pt idx="36602">
                  <c:v>3.853597402573</c:v>
                </c:pt>
                <c:pt idx="36603">
                  <c:v>3.8536469936370001</c:v>
                </c:pt>
                <c:pt idx="36604">
                  <c:v>3.8536958694460002</c:v>
                </c:pt>
                <c:pt idx="36605">
                  <c:v>3.8537707328800002</c:v>
                </c:pt>
                <c:pt idx="36606">
                  <c:v>3.853818893433</c:v>
                </c:pt>
                <c:pt idx="36607">
                  <c:v>3.8538613319400001</c:v>
                </c:pt>
                <c:pt idx="36608">
                  <c:v>3.853989839554</c:v>
                </c:pt>
                <c:pt idx="36609">
                  <c:v>3.8542885780330001</c:v>
                </c:pt>
                <c:pt idx="36610">
                  <c:v>3.8546340465550002</c:v>
                </c:pt>
                <c:pt idx="36611">
                  <c:v>3.8549780845639998</c:v>
                </c:pt>
                <c:pt idx="36612">
                  <c:v>3.8553121089940001</c:v>
                </c:pt>
                <c:pt idx="36613">
                  <c:v>3.8555824756620001</c:v>
                </c:pt>
                <c:pt idx="36614">
                  <c:v>3.8557045459750001</c:v>
                </c:pt>
                <c:pt idx="36615">
                  <c:v>3.8558678627009999</c:v>
                </c:pt>
                <c:pt idx="36616">
                  <c:v>3.85595703125</c:v>
                </c:pt>
                <c:pt idx="36617">
                  <c:v>3.8560473918909999</c:v>
                </c:pt>
                <c:pt idx="36618">
                  <c:v>3.8561410903929998</c:v>
                </c:pt>
                <c:pt idx="36619">
                  <c:v>3.856230974197</c:v>
                </c:pt>
                <c:pt idx="36620">
                  <c:v>3.8563129901890001</c:v>
                </c:pt>
                <c:pt idx="36621">
                  <c:v>3.8566250801090001</c:v>
                </c:pt>
                <c:pt idx="36622">
                  <c:v>3.8568060398099999</c:v>
                </c:pt>
                <c:pt idx="36623">
                  <c:v>3.857118368149</c:v>
                </c:pt>
                <c:pt idx="36624">
                  <c:v>3.8572330474849998</c:v>
                </c:pt>
                <c:pt idx="36625">
                  <c:v>3.857273817062</c:v>
                </c:pt>
                <c:pt idx="36626">
                  <c:v>3.8573553562159999</c:v>
                </c:pt>
                <c:pt idx="36627">
                  <c:v>3.8574385643009999</c:v>
                </c:pt>
                <c:pt idx="36628">
                  <c:v>3.857531785965</c:v>
                </c:pt>
                <c:pt idx="36629">
                  <c:v>3.8576409816739998</c:v>
                </c:pt>
                <c:pt idx="36630">
                  <c:v>3.8577885627750002</c:v>
                </c:pt>
                <c:pt idx="36631">
                  <c:v>3.8579998016360002</c:v>
                </c:pt>
                <c:pt idx="36632">
                  <c:v>3.8582935333249999</c:v>
                </c:pt>
                <c:pt idx="36633">
                  <c:v>3.858382940292</c:v>
                </c:pt>
                <c:pt idx="36634">
                  <c:v>3.8584816455839999</c:v>
                </c:pt>
                <c:pt idx="36635">
                  <c:v>3.8585844039919999</c:v>
                </c:pt>
                <c:pt idx="36636">
                  <c:v>3.8586676120760002</c:v>
                </c:pt>
                <c:pt idx="36637">
                  <c:v>3.8590266704560001</c:v>
                </c:pt>
                <c:pt idx="36638">
                  <c:v>3.8593714237209999</c:v>
                </c:pt>
                <c:pt idx="36639">
                  <c:v>3.8594903945920001</c:v>
                </c:pt>
                <c:pt idx="36640">
                  <c:v>3.8595941066739998</c:v>
                </c:pt>
                <c:pt idx="36641">
                  <c:v>3.8599059581759998</c:v>
                </c:pt>
                <c:pt idx="36642">
                  <c:v>3.860208511353</c:v>
                </c:pt>
                <c:pt idx="36643">
                  <c:v>3.8603246212009998</c:v>
                </c:pt>
                <c:pt idx="36644">
                  <c:v>3.860412359238</c:v>
                </c:pt>
                <c:pt idx="36645">
                  <c:v>3.8604624271389998</c:v>
                </c:pt>
                <c:pt idx="36646">
                  <c:v>3.8605105876920001</c:v>
                </c:pt>
                <c:pt idx="36647">
                  <c:v>3.860562562943</c:v>
                </c:pt>
                <c:pt idx="36648">
                  <c:v>3.8606164455409999</c:v>
                </c:pt>
                <c:pt idx="36649">
                  <c:v>3.8606739044189999</c:v>
                </c:pt>
                <c:pt idx="36650">
                  <c:v>3.8607358932500002</c:v>
                </c:pt>
                <c:pt idx="36651">
                  <c:v>3.8607952594760002</c:v>
                </c:pt>
                <c:pt idx="36652">
                  <c:v>3.860853672028</c:v>
                </c:pt>
                <c:pt idx="36653">
                  <c:v>3.8609111309049999</c:v>
                </c:pt>
                <c:pt idx="36654">
                  <c:v>3.8609683513639999</c:v>
                </c:pt>
                <c:pt idx="36655">
                  <c:v>3.861022949219</c:v>
                </c:pt>
                <c:pt idx="36656">
                  <c:v>3.8610796928409998</c:v>
                </c:pt>
                <c:pt idx="36657">
                  <c:v>3.8611338138579998</c:v>
                </c:pt>
                <c:pt idx="36658">
                  <c:v>3.8611857891080001</c:v>
                </c:pt>
                <c:pt idx="36659">
                  <c:v>3.8612766265870002</c:v>
                </c:pt>
                <c:pt idx="36660">
                  <c:v>3.8613972663879998</c:v>
                </c:pt>
                <c:pt idx="36661">
                  <c:v>3.8617382049560001</c:v>
                </c:pt>
                <c:pt idx="36662">
                  <c:v>3.862076044083</c:v>
                </c:pt>
                <c:pt idx="36663">
                  <c:v>3.8622457981110001</c:v>
                </c:pt>
                <c:pt idx="36664">
                  <c:v>3.862313270569</c:v>
                </c:pt>
                <c:pt idx="36665">
                  <c:v>3.8623583316799999</c:v>
                </c:pt>
                <c:pt idx="36666">
                  <c:v>3.8624281883239999</c:v>
                </c:pt>
                <c:pt idx="36667">
                  <c:v>3.8624954223630001</c:v>
                </c:pt>
                <c:pt idx="36668">
                  <c:v>3.862559318542</c:v>
                </c:pt>
                <c:pt idx="36669">
                  <c:v>3.8625981807710001</c:v>
                </c:pt>
                <c:pt idx="36670">
                  <c:v>3.8626382350920001</c:v>
                </c:pt>
                <c:pt idx="36671">
                  <c:v>3.8626747131350001</c:v>
                </c:pt>
                <c:pt idx="36672">
                  <c:v>3.8627152442930002</c:v>
                </c:pt>
                <c:pt idx="36673">
                  <c:v>3.8627512454990001</c:v>
                </c:pt>
                <c:pt idx="36674">
                  <c:v>3.8627853393549998</c:v>
                </c:pt>
                <c:pt idx="36675">
                  <c:v>3.8628196716310002</c:v>
                </c:pt>
                <c:pt idx="36676">
                  <c:v>3.8628840446470001</c:v>
                </c:pt>
                <c:pt idx="36677">
                  <c:v>3.8629229068759998</c:v>
                </c:pt>
                <c:pt idx="36678">
                  <c:v>3.8629670143129999</c:v>
                </c:pt>
                <c:pt idx="36679">
                  <c:v>3.8630168437960002</c:v>
                </c:pt>
                <c:pt idx="36680">
                  <c:v>3.8630590438839998</c:v>
                </c:pt>
                <c:pt idx="36681">
                  <c:v>3.863099813461</c:v>
                </c:pt>
                <c:pt idx="36682">
                  <c:v>3.8631458282470001</c:v>
                </c:pt>
                <c:pt idx="36683">
                  <c:v>3.8631858825680001</c:v>
                </c:pt>
                <c:pt idx="36684">
                  <c:v>3.8632302284239999</c:v>
                </c:pt>
                <c:pt idx="36685">
                  <c:v>3.863253355026</c:v>
                </c:pt>
                <c:pt idx="36686">
                  <c:v>3.8632977008820002</c:v>
                </c:pt>
                <c:pt idx="36687">
                  <c:v>3.8633432388309998</c:v>
                </c:pt>
                <c:pt idx="36688">
                  <c:v>3.863425970078</c:v>
                </c:pt>
                <c:pt idx="36689">
                  <c:v>3.8635694980620001</c:v>
                </c:pt>
                <c:pt idx="36690">
                  <c:v>3.863698005676</c:v>
                </c:pt>
                <c:pt idx="36691">
                  <c:v>3.8638930320739999</c:v>
                </c:pt>
                <c:pt idx="36692">
                  <c:v>3.8639872074129999</c:v>
                </c:pt>
                <c:pt idx="36693">
                  <c:v>3.8640859127040001</c:v>
                </c:pt>
                <c:pt idx="36694">
                  <c:v>3.864133834839</c:v>
                </c:pt>
                <c:pt idx="36695">
                  <c:v>3.8642268180850001</c:v>
                </c:pt>
                <c:pt idx="36696">
                  <c:v>3.8642747402189999</c:v>
                </c:pt>
                <c:pt idx="36697">
                  <c:v>3.864400863647</c:v>
                </c:pt>
                <c:pt idx="36698">
                  <c:v>3.8645308017729998</c:v>
                </c:pt>
                <c:pt idx="36699">
                  <c:v>3.8646266460419998</c:v>
                </c:pt>
                <c:pt idx="36700">
                  <c:v>3.8647401332859999</c:v>
                </c:pt>
                <c:pt idx="36701">
                  <c:v>3.8648028373719998</c:v>
                </c:pt>
                <c:pt idx="36702">
                  <c:v>3.8648660182949999</c:v>
                </c:pt>
                <c:pt idx="36703">
                  <c:v>3.864930868149</c:v>
                </c:pt>
                <c:pt idx="36704">
                  <c:v>3.865000486374</c:v>
                </c:pt>
                <c:pt idx="36705">
                  <c:v>3.8650677204130002</c:v>
                </c:pt>
                <c:pt idx="36706">
                  <c:v>3.8651320934300002</c:v>
                </c:pt>
                <c:pt idx="36707">
                  <c:v>3.8652009963989999</c:v>
                </c:pt>
                <c:pt idx="36708">
                  <c:v>3.8652737140659998</c:v>
                </c:pt>
                <c:pt idx="36709">
                  <c:v>3.865339040756</c:v>
                </c:pt>
                <c:pt idx="36710">
                  <c:v>3.8654010295869998</c:v>
                </c:pt>
                <c:pt idx="36711">
                  <c:v>3.8654639720919999</c:v>
                </c:pt>
                <c:pt idx="36712">
                  <c:v>3.8655245304110002</c:v>
                </c:pt>
                <c:pt idx="36713">
                  <c:v>3.8655793666839999</c:v>
                </c:pt>
                <c:pt idx="36714">
                  <c:v>3.8656339645390001</c:v>
                </c:pt>
                <c:pt idx="36715">
                  <c:v>3.8656835556029998</c:v>
                </c:pt>
                <c:pt idx="36716">
                  <c:v>3.8657374382020002</c:v>
                </c:pt>
                <c:pt idx="36717">
                  <c:v>3.865825653076</c:v>
                </c:pt>
                <c:pt idx="36718">
                  <c:v>3.8661201000209999</c:v>
                </c:pt>
                <c:pt idx="36719">
                  <c:v>3.866221189499</c:v>
                </c:pt>
                <c:pt idx="36720">
                  <c:v>3.8662879467010001</c:v>
                </c:pt>
                <c:pt idx="36721">
                  <c:v>3.8663256168369999</c:v>
                </c:pt>
                <c:pt idx="36722">
                  <c:v>3.8663866519929999</c:v>
                </c:pt>
                <c:pt idx="36723">
                  <c:v>3.8664305210109999</c:v>
                </c:pt>
                <c:pt idx="36724">
                  <c:v>3.8664698600770002</c:v>
                </c:pt>
                <c:pt idx="36725">
                  <c:v>3.866514444351</c:v>
                </c:pt>
                <c:pt idx="36726">
                  <c:v>3.866558074951</c:v>
                </c:pt>
                <c:pt idx="36727">
                  <c:v>3.8665983676910001</c:v>
                </c:pt>
                <c:pt idx="36728">
                  <c:v>3.866638422012</c:v>
                </c:pt>
                <c:pt idx="36729">
                  <c:v>3.8666813373569999</c:v>
                </c:pt>
                <c:pt idx="36730">
                  <c:v>3.8667485713960001</c:v>
                </c:pt>
                <c:pt idx="36731">
                  <c:v>3.8669669628140002</c:v>
                </c:pt>
                <c:pt idx="36732">
                  <c:v>3.8670413494110001</c:v>
                </c:pt>
                <c:pt idx="36733">
                  <c:v>3.8671219348910002</c:v>
                </c:pt>
                <c:pt idx="36734">
                  <c:v>3.8673679828640002</c:v>
                </c:pt>
                <c:pt idx="36735">
                  <c:v>3.867414474487</c:v>
                </c:pt>
                <c:pt idx="36736">
                  <c:v>3.867459535599</c:v>
                </c:pt>
                <c:pt idx="36737">
                  <c:v>3.867508172989</c:v>
                </c:pt>
                <c:pt idx="36738">
                  <c:v>3.8675527572630002</c:v>
                </c:pt>
                <c:pt idx="36739">
                  <c:v>3.8676221370700001</c:v>
                </c:pt>
                <c:pt idx="36740">
                  <c:v>3.8676924705509999</c:v>
                </c:pt>
                <c:pt idx="36741">
                  <c:v>3.8677392005920002</c:v>
                </c:pt>
                <c:pt idx="36742">
                  <c:v>3.8677947521210001</c:v>
                </c:pt>
                <c:pt idx="36743">
                  <c:v>3.8678469657900001</c:v>
                </c:pt>
                <c:pt idx="36744">
                  <c:v>3.8679246902469999</c:v>
                </c:pt>
                <c:pt idx="36745">
                  <c:v>3.8680040836330001</c:v>
                </c:pt>
                <c:pt idx="36746">
                  <c:v>3.8680796623229998</c:v>
                </c:pt>
                <c:pt idx="36747">
                  <c:v>3.8684473037720002</c:v>
                </c:pt>
                <c:pt idx="36748">
                  <c:v>3.8687753677369998</c:v>
                </c:pt>
                <c:pt idx="36749">
                  <c:v>3.8689005374910002</c:v>
                </c:pt>
                <c:pt idx="36750">
                  <c:v>3.8689899444579998</c:v>
                </c:pt>
                <c:pt idx="36751">
                  <c:v>3.8690426349639999</c:v>
                </c:pt>
                <c:pt idx="36752">
                  <c:v>3.8691487312319999</c:v>
                </c:pt>
                <c:pt idx="36753">
                  <c:v>3.869201660156</c:v>
                </c:pt>
                <c:pt idx="36754">
                  <c:v>3.869309663773</c:v>
                </c:pt>
                <c:pt idx="36755">
                  <c:v>3.8693594932559998</c:v>
                </c:pt>
                <c:pt idx="36756">
                  <c:v>3.8694481849670002</c:v>
                </c:pt>
                <c:pt idx="36757">
                  <c:v>3.8695304393769998</c:v>
                </c:pt>
                <c:pt idx="36758">
                  <c:v>3.8696534633640001</c:v>
                </c:pt>
                <c:pt idx="36759">
                  <c:v>3.869991779327</c:v>
                </c:pt>
                <c:pt idx="36760">
                  <c:v>3.8700697422029999</c:v>
                </c:pt>
                <c:pt idx="36761">
                  <c:v>3.8701174259190001</c:v>
                </c:pt>
                <c:pt idx="36762">
                  <c:v>3.8701870441440001</c:v>
                </c:pt>
                <c:pt idx="36763">
                  <c:v>3.8702285289759999</c:v>
                </c:pt>
                <c:pt idx="36764">
                  <c:v>3.8702726364140001</c:v>
                </c:pt>
                <c:pt idx="36765">
                  <c:v>3.8703141212459999</c:v>
                </c:pt>
                <c:pt idx="36766">
                  <c:v>3.8703644275669999</c:v>
                </c:pt>
                <c:pt idx="36767">
                  <c:v>3.8704047203059999</c:v>
                </c:pt>
                <c:pt idx="36768">
                  <c:v>3.8704545497890002</c:v>
                </c:pt>
                <c:pt idx="36769">
                  <c:v>3.870525121689</c:v>
                </c:pt>
                <c:pt idx="36770">
                  <c:v>3.8706283569340001</c:v>
                </c:pt>
                <c:pt idx="36771">
                  <c:v>3.8706800937649999</c:v>
                </c:pt>
                <c:pt idx="36772">
                  <c:v>3.8707597255709998</c:v>
                </c:pt>
                <c:pt idx="36773">
                  <c:v>3.8708138465880002</c:v>
                </c:pt>
                <c:pt idx="36774">
                  <c:v>3.8708953857420001</c:v>
                </c:pt>
                <c:pt idx="36775">
                  <c:v>3.8710715770720001</c:v>
                </c:pt>
                <c:pt idx="36776">
                  <c:v>3.871177196503</c:v>
                </c:pt>
                <c:pt idx="36777">
                  <c:v>3.871477365494</c:v>
                </c:pt>
                <c:pt idx="36778">
                  <c:v>3.871561050415</c:v>
                </c:pt>
                <c:pt idx="36779">
                  <c:v>3.8716435432430001</c:v>
                </c:pt>
                <c:pt idx="36780">
                  <c:v>3.8717205524440002</c:v>
                </c:pt>
                <c:pt idx="36781">
                  <c:v>3.8717763423920002</c:v>
                </c:pt>
                <c:pt idx="36782">
                  <c:v>3.87185049057</c:v>
                </c:pt>
                <c:pt idx="36783">
                  <c:v>3.8719303607939999</c:v>
                </c:pt>
                <c:pt idx="36784">
                  <c:v>3.8720149993900002</c:v>
                </c:pt>
                <c:pt idx="36785">
                  <c:v>3.872141838074</c:v>
                </c:pt>
                <c:pt idx="36786">
                  <c:v>3.8723309040070002</c:v>
                </c:pt>
                <c:pt idx="36787">
                  <c:v>3.8724217414859998</c:v>
                </c:pt>
                <c:pt idx="36788">
                  <c:v>3.8724708557129999</c:v>
                </c:pt>
                <c:pt idx="36789">
                  <c:v>3.87256193161</c:v>
                </c:pt>
                <c:pt idx="36790">
                  <c:v>3.8726100921629998</c:v>
                </c:pt>
                <c:pt idx="36791">
                  <c:v>3.8727002143860001</c:v>
                </c:pt>
                <c:pt idx="36792">
                  <c:v>3.8730618953699998</c:v>
                </c:pt>
                <c:pt idx="36793">
                  <c:v>3.8733062744139999</c:v>
                </c:pt>
                <c:pt idx="36794">
                  <c:v>3.8734123706819998</c:v>
                </c:pt>
                <c:pt idx="36795">
                  <c:v>3.873468875885</c:v>
                </c:pt>
                <c:pt idx="36796">
                  <c:v>3.8735244274139999</c:v>
                </c:pt>
                <c:pt idx="36797">
                  <c:v>3.873585700989</c:v>
                </c:pt>
                <c:pt idx="36798">
                  <c:v>3.8736565113069998</c:v>
                </c:pt>
                <c:pt idx="36799">
                  <c:v>3.8737294673920002</c:v>
                </c:pt>
                <c:pt idx="36800">
                  <c:v>3.873807430267</c:v>
                </c:pt>
                <c:pt idx="36801">
                  <c:v>3.873880624771</c:v>
                </c:pt>
                <c:pt idx="36802">
                  <c:v>3.8739521503450001</c:v>
                </c:pt>
                <c:pt idx="36803">
                  <c:v>3.8740239143370001</c:v>
                </c:pt>
                <c:pt idx="36804">
                  <c:v>3.8740963935849999</c:v>
                </c:pt>
                <c:pt idx="36805">
                  <c:v>3.874164581299</c:v>
                </c:pt>
                <c:pt idx="36806">
                  <c:v>3.8742375373839999</c:v>
                </c:pt>
                <c:pt idx="36807">
                  <c:v>3.8743035793299998</c:v>
                </c:pt>
                <c:pt idx="36808">
                  <c:v>3.8743693828580001</c:v>
                </c:pt>
                <c:pt idx="36809">
                  <c:v>3.874429702759</c:v>
                </c:pt>
                <c:pt idx="36810">
                  <c:v>3.8744864463809998</c:v>
                </c:pt>
                <c:pt idx="36811">
                  <c:v>3.874543190002</c:v>
                </c:pt>
                <c:pt idx="36812">
                  <c:v>3.8746008872990001</c:v>
                </c:pt>
                <c:pt idx="36813">
                  <c:v>3.874660015106</c:v>
                </c:pt>
                <c:pt idx="36814">
                  <c:v>3.8747134208679999</c:v>
                </c:pt>
                <c:pt idx="36815">
                  <c:v>3.8747673034669998</c:v>
                </c:pt>
                <c:pt idx="36816">
                  <c:v>3.8748648166659998</c:v>
                </c:pt>
                <c:pt idx="36817">
                  <c:v>3.8749818801879998</c:v>
                </c:pt>
                <c:pt idx="36818">
                  <c:v>3.8752064704900002</c:v>
                </c:pt>
                <c:pt idx="36819">
                  <c:v>3.8752787113189999</c:v>
                </c:pt>
                <c:pt idx="36820">
                  <c:v>3.8753967285159998</c:v>
                </c:pt>
                <c:pt idx="36821">
                  <c:v>3.8755152225490002</c:v>
                </c:pt>
                <c:pt idx="36822">
                  <c:v>3.8755605220790001</c:v>
                </c:pt>
                <c:pt idx="36823">
                  <c:v>3.8756248950960002</c:v>
                </c:pt>
                <c:pt idx="36824">
                  <c:v>3.8756725788119999</c:v>
                </c:pt>
                <c:pt idx="36825">
                  <c:v>3.8757424354549999</c:v>
                </c:pt>
                <c:pt idx="36826">
                  <c:v>3.8758115768430002</c:v>
                </c:pt>
                <c:pt idx="36827">
                  <c:v>3.8758916854860002</c:v>
                </c:pt>
                <c:pt idx="36828">
                  <c:v>3.875955581665</c:v>
                </c:pt>
                <c:pt idx="36829">
                  <c:v>3.8759980201720001</c:v>
                </c:pt>
                <c:pt idx="36830">
                  <c:v>3.8760638237</c:v>
                </c:pt>
                <c:pt idx="36831">
                  <c:v>3.8761081695559998</c:v>
                </c:pt>
                <c:pt idx="36832">
                  <c:v>3.8761494159700001</c:v>
                </c:pt>
                <c:pt idx="36833">
                  <c:v>3.8761882781980002</c:v>
                </c:pt>
                <c:pt idx="36834">
                  <c:v>3.8762307167049999</c:v>
                </c:pt>
                <c:pt idx="36835">
                  <c:v>3.8762707710269999</c:v>
                </c:pt>
                <c:pt idx="36836">
                  <c:v>3.8763077259059999</c:v>
                </c:pt>
                <c:pt idx="36837">
                  <c:v>3.8763456344599998</c:v>
                </c:pt>
                <c:pt idx="36838">
                  <c:v>3.8763904571530001</c:v>
                </c:pt>
                <c:pt idx="36839">
                  <c:v>3.8764278888699999</c:v>
                </c:pt>
                <c:pt idx="36840">
                  <c:v>3.876496315002</c:v>
                </c:pt>
                <c:pt idx="36841">
                  <c:v>3.8765666484830001</c:v>
                </c:pt>
                <c:pt idx="36842">
                  <c:v>3.876635789871</c:v>
                </c:pt>
                <c:pt idx="36843">
                  <c:v>3.8767085075379999</c:v>
                </c:pt>
                <c:pt idx="36844">
                  <c:v>3.876787662506</c:v>
                </c:pt>
                <c:pt idx="36845">
                  <c:v>3.8770480155940001</c:v>
                </c:pt>
                <c:pt idx="36846">
                  <c:v>3.8771436214450001</c:v>
                </c:pt>
                <c:pt idx="36847">
                  <c:v>3.8771924972530001</c:v>
                </c:pt>
                <c:pt idx="36848">
                  <c:v>3.8772885799410002</c:v>
                </c:pt>
                <c:pt idx="36849">
                  <c:v>3.877340316772</c:v>
                </c:pt>
                <c:pt idx="36850">
                  <c:v>3.8773913383480001</c:v>
                </c:pt>
                <c:pt idx="36851">
                  <c:v>3.8774855136870001</c:v>
                </c:pt>
                <c:pt idx="36852">
                  <c:v>3.8775846958160001</c:v>
                </c:pt>
                <c:pt idx="36853">
                  <c:v>3.8776431083679999</c:v>
                </c:pt>
                <c:pt idx="36854">
                  <c:v>3.8777155876160001</c:v>
                </c:pt>
                <c:pt idx="36855">
                  <c:v>3.87779712677</c:v>
                </c:pt>
                <c:pt idx="36856">
                  <c:v>3.8778777122500001</c:v>
                </c:pt>
                <c:pt idx="36857">
                  <c:v>3.8779597282410001</c:v>
                </c:pt>
                <c:pt idx="36858">
                  <c:v>3.8780415058140001</c:v>
                </c:pt>
                <c:pt idx="36859">
                  <c:v>3.878123044968</c:v>
                </c:pt>
                <c:pt idx="36860">
                  <c:v>3.8782134056089999</c:v>
                </c:pt>
                <c:pt idx="36861">
                  <c:v>3.8782997131350001</c:v>
                </c:pt>
                <c:pt idx="36862">
                  <c:v>3.878379821777</c:v>
                </c:pt>
                <c:pt idx="36863">
                  <c:v>3.878449201584</c:v>
                </c:pt>
                <c:pt idx="36864">
                  <c:v>3.8785073757170001</c:v>
                </c:pt>
                <c:pt idx="36865">
                  <c:v>3.8786053657530002</c:v>
                </c:pt>
                <c:pt idx="36866">
                  <c:v>3.8788027763369999</c:v>
                </c:pt>
                <c:pt idx="36867">
                  <c:v>3.8791017532350001</c:v>
                </c:pt>
                <c:pt idx="36868">
                  <c:v>3.8793084621429998</c:v>
                </c:pt>
                <c:pt idx="36869">
                  <c:v>3.8793795108800002</c:v>
                </c:pt>
                <c:pt idx="36870">
                  <c:v>3.8794724941249998</c:v>
                </c:pt>
                <c:pt idx="36871">
                  <c:v>3.879539489746</c:v>
                </c:pt>
                <c:pt idx="36872">
                  <c:v>3.8796076774600001</c:v>
                </c:pt>
                <c:pt idx="36873">
                  <c:v>3.879651069641</c:v>
                </c:pt>
                <c:pt idx="36874">
                  <c:v>3.8796904087069999</c:v>
                </c:pt>
                <c:pt idx="36875">
                  <c:v>3.8797318935390002</c:v>
                </c:pt>
                <c:pt idx="36876">
                  <c:v>3.8797721862789998</c:v>
                </c:pt>
                <c:pt idx="36877">
                  <c:v>3.8798098564150001</c:v>
                </c:pt>
                <c:pt idx="36878">
                  <c:v>3.879848003387</c:v>
                </c:pt>
                <c:pt idx="36879">
                  <c:v>3.8798813819890001</c:v>
                </c:pt>
                <c:pt idx="36880">
                  <c:v>3.8799233436580001</c:v>
                </c:pt>
                <c:pt idx="36881">
                  <c:v>3.879961252213</c:v>
                </c:pt>
                <c:pt idx="36882">
                  <c:v>3.880027532578</c:v>
                </c:pt>
                <c:pt idx="36883">
                  <c:v>3.8800961971280001</c:v>
                </c:pt>
                <c:pt idx="36884">
                  <c:v>3.880139350891</c:v>
                </c:pt>
                <c:pt idx="36885">
                  <c:v>3.8801884651180001</c:v>
                </c:pt>
                <c:pt idx="36886">
                  <c:v>3.880231618881</c:v>
                </c:pt>
                <c:pt idx="36887">
                  <c:v>3.880275011063</c:v>
                </c:pt>
                <c:pt idx="36888">
                  <c:v>3.8803541660310001</c:v>
                </c:pt>
                <c:pt idx="36889">
                  <c:v>3.8806927204130002</c:v>
                </c:pt>
                <c:pt idx="36890">
                  <c:v>3.8810305595400001</c:v>
                </c:pt>
                <c:pt idx="36891">
                  <c:v>3.8811447620389998</c:v>
                </c:pt>
                <c:pt idx="36892">
                  <c:v>3.881227254868</c:v>
                </c:pt>
                <c:pt idx="36893">
                  <c:v>3.8812739849089999</c:v>
                </c:pt>
                <c:pt idx="36894">
                  <c:v>3.8813524246219999</c:v>
                </c:pt>
                <c:pt idx="36895">
                  <c:v>3.8814413547519999</c:v>
                </c:pt>
                <c:pt idx="36896">
                  <c:v>3.8816287517550001</c:v>
                </c:pt>
                <c:pt idx="36897">
                  <c:v>3.8818681240080002</c:v>
                </c:pt>
                <c:pt idx="36898">
                  <c:v>3.8819909095759999</c:v>
                </c:pt>
                <c:pt idx="36899">
                  <c:v>3.8820786476140001</c:v>
                </c:pt>
                <c:pt idx="36900">
                  <c:v>3.8821623325350001</c:v>
                </c:pt>
                <c:pt idx="36901">
                  <c:v>3.8822855949399999</c:v>
                </c:pt>
                <c:pt idx="36902">
                  <c:v>3.8824155330660002</c:v>
                </c:pt>
                <c:pt idx="36903">
                  <c:v>3.8825039863590001</c:v>
                </c:pt>
                <c:pt idx="36904">
                  <c:v>3.8825953006740002</c:v>
                </c:pt>
                <c:pt idx="36905">
                  <c:v>3.8826825618740002</c:v>
                </c:pt>
                <c:pt idx="36906">
                  <c:v>3.8828008174900002</c:v>
                </c:pt>
                <c:pt idx="36907">
                  <c:v>3.8828907012939999</c:v>
                </c:pt>
                <c:pt idx="36908">
                  <c:v>3.8829905986790001</c:v>
                </c:pt>
                <c:pt idx="36909">
                  <c:v>3.8830435276030002</c:v>
                </c:pt>
                <c:pt idx="36910">
                  <c:v>3.8830952644350001</c:v>
                </c:pt>
                <c:pt idx="36911">
                  <c:v>3.8831539154049999</c:v>
                </c:pt>
                <c:pt idx="36912">
                  <c:v>3.8832094669339998</c:v>
                </c:pt>
                <c:pt idx="36913">
                  <c:v>3.8832666873930002</c:v>
                </c:pt>
                <c:pt idx="36914">
                  <c:v>3.8833191394809998</c:v>
                </c:pt>
                <c:pt idx="36915">
                  <c:v>3.8833677768710002</c:v>
                </c:pt>
                <c:pt idx="36916">
                  <c:v>3.8834638595580002</c:v>
                </c:pt>
                <c:pt idx="36917">
                  <c:v>3.8835558891300002</c:v>
                </c:pt>
                <c:pt idx="36918">
                  <c:v>3.8836402893069999</c:v>
                </c:pt>
                <c:pt idx="36919">
                  <c:v>3.8837327957149999</c:v>
                </c:pt>
                <c:pt idx="36920">
                  <c:v>3.883825540543</c:v>
                </c:pt>
                <c:pt idx="36921">
                  <c:v>3.8839132785800001</c:v>
                </c:pt>
                <c:pt idx="36922">
                  <c:v>3.8841331005100002</c:v>
                </c:pt>
                <c:pt idx="36923">
                  <c:v>3.8841996192930002</c:v>
                </c:pt>
                <c:pt idx="36924">
                  <c:v>3.8842692375180001</c:v>
                </c:pt>
                <c:pt idx="36925">
                  <c:v>3.8843500614169999</c:v>
                </c:pt>
                <c:pt idx="36926">
                  <c:v>3.8843917846679998</c:v>
                </c:pt>
                <c:pt idx="36927">
                  <c:v>3.8844368457790002</c:v>
                </c:pt>
                <c:pt idx="36928">
                  <c:v>3.8844802379610002</c:v>
                </c:pt>
                <c:pt idx="36929">
                  <c:v>3.8845200538640001</c:v>
                </c:pt>
                <c:pt idx="36930">
                  <c:v>3.8845660686489998</c:v>
                </c:pt>
                <c:pt idx="36931">
                  <c:v>3.8846101760859999</c:v>
                </c:pt>
                <c:pt idx="36932">
                  <c:v>3.8846492767330001</c:v>
                </c:pt>
                <c:pt idx="36933">
                  <c:v>3.8846957683559999</c:v>
                </c:pt>
                <c:pt idx="36934">
                  <c:v>3.8847632408139998</c:v>
                </c:pt>
                <c:pt idx="36935">
                  <c:v>3.8848366737369999</c:v>
                </c:pt>
                <c:pt idx="36936">
                  <c:v>3.8849711418149999</c:v>
                </c:pt>
                <c:pt idx="36937">
                  <c:v>3.8850541114810002</c:v>
                </c:pt>
                <c:pt idx="36938">
                  <c:v>3.885158061981</c:v>
                </c:pt>
                <c:pt idx="36939">
                  <c:v>3.885204792023</c:v>
                </c:pt>
                <c:pt idx="36940">
                  <c:v>3.885248661041</c:v>
                </c:pt>
                <c:pt idx="36941">
                  <c:v>3.885293722153</c:v>
                </c:pt>
                <c:pt idx="36942">
                  <c:v>3.8853383064270002</c:v>
                </c:pt>
                <c:pt idx="36943">
                  <c:v>3.8853869438170001</c:v>
                </c:pt>
                <c:pt idx="36944">
                  <c:v>3.8854568004610002</c:v>
                </c:pt>
                <c:pt idx="36945">
                  <c:v>3.8855025768279998</c:v>
                </c:pt>
                <c:pt idx="36946">
                  <c:v>3.885548830032</c:v>
                </c:pt>
                <c:pt idx="36947">
                  <c:v>3.8855969905849999</c:v>
                </c:pt>
                <c:pt idx="36948">
                  <c:v>3.885640859604</c:v>
                </c:pt>
                <c:pt idx="36949">
                  <c:v>3.885689735413</c:v>
                </c:pt>
                <c:pt idx="36950">
                  <c:v>3.8857371807100001</c:v>
                </c:pt>
                <c:pt idx="36951">
                  <c:v>3.8857896327970001</c:v>
                </c:pt>
                <c:pt idx="36952">
                  <c:v>3.885839700699</c:v>
                </c:pt>
                <c:pt idx="36953">
                  <c:v>3.8858878612519998</c:v>
                </c:pt>
                <c:pt idx="36954">
                  <c:v>3.885939359665</c:v>
                </c:pt>
                <c:pt idx="36955">
                  <c:v>3.885994911194</c:v>
                </c:pt>
                <c:pt idx="36956">
                  <c:v>3.8860828876500002</c:v>
                </c:pt>
                <c:pt idx="36957">
                  <c:v>3.8864486217500001</c:v>
                </c:pt>
                <c:pt idx="36958">
                  <c:v>3.8865432739260002</c:v>
                </c:pt>
                <c:pt idx="36959">
                  <c:v>3.8866374492650002</c:v>
                </c:pt>
                <c:pt idx="36960">
                  <c:v>3.8867249488829998</c:v>
                </c:pt>
                <c:pt idx="36961">
                  <c:v>3.8870854377750002</c:v>
                </c:pt>
                <c:pt idx="36962">
                  <c:v>3.8871412277220001</c:v>
                </c:pt>
                <c:pt idx="36963">
                  <c:v>3.8872060775759998</c:v>
                </c:pt>
                <c:pt idx="36964">
                  <c:v>3.8872773647310002</c:v>
                </c:pt>
                <c:pt idx="36965">
                  <c:v>3.8873593807220002</c:v>
                </c:pt>
                <c:pt idx="36966">
                  <c:v>3.8874475955959999</c:v>
                </c:pt>
                <c:pt idx="36967">
                  <c:v>3.8875441551210002</c:v>
                </c:pt>
                <c:pt idx="36968">
                  <c:v>3.887639284134</c:v>
                </c:pt>
                <c:pt idx="36969">
                  <c:v>3.8877375125890001</c:v>
                </c:pt>
                <c:pt idx="36970">
                  <c:v>3.887838363647</c:v>
                </c:pt>
                <c:pt idx="36971">
                  <c:v>3.8879365921020002</c:v>
                </c:pt>
                <c:pt idx="36972">
                  <c:v>3.8880240917209998</c:v>
                </c:pt>
                <c:pt idx="36973">
                  <c:v>3.8881030082699999</c:v>
                </c:pt>
                <c:pt idx="36974">
                  <c:v>3.8881814479829999</c:v>
                </c:pt>
                <c:pt idx="36975">
                  <c:v>3.8882501125340001</c:v>
                </c:pt>
                <c:pt idx="36976">
                  <c:v>3.8883121013639999</c:v>
                </c:pt>
                <c:pt idx="36977">
                  <c:v>3.888365030289</c:v>
                </c:pt>
                <c:pt idx="36978">
                  <c:v>3.888462543488</c:v>
                </c:pt>
                <c:pt idx="36979">
                  <c:v>3.8885755538939999</c:v>
                </c:pt>
                <c:pt idx="36980">
                  <c:v>3.8888947963709999</c:v>
                </c:pt>
                <c:pt idx="36981">
                  <c:v>3.8890087604520001</c:v>
                </c:pt>
                <c:pt idx="36982">
                  <c:v>3.8890788555150002</c:v>
                </c:pt>
                <c:pt idx="36983">
                  <c:v>3.8893709182739999</c:v>
                </c:pt>
                <c:pt idx="36984">
                  <c:v>3.8895778656009998</c:v>
                </c:pt>
                <c:pt idx="36985">
                  <c:v>3.8896627426150001</c:v>
                </c:pt>
                <c:pt idx="36986">
                  <c:v>3.889706134796</c:v>
                </c:pt>
                <c:pt idx="36987">
                  <c:v>3.8897485733030002</c:v>
                </c:pt>
                <c:pt idx="36988">
                  <c:v>3.8898096084590001</c:v>
                </c:pt>
                <c:pt idx="36989">
                  <c:v>3.8898503780359999</c:v>
                </c:pt>
                <c:pt idx="36990">
                  <c:v>3.8898842334750001</c:v>
                </c:pt>
                <c:pt idx="36991">
                  <c:v>3.8899214267729998</c:v>
                </c:pt>
                <c:pt idx="36992">
                  <c:v>3.8899860382079998</c:v>
                </c:pt>
                <c:pt idx="36993">
                  <c:v>3.8901219367979998</c:v>
                </c:pt>
                <c:pt idx="36994">
                  <c:v>3.8901903629299999</c:v>
                </c:pt>
                <c:pt idx="36995">
                  <c:v>3.8902299404140002</c:v>
                </c:pt>
                <c:pt idx="36996">
                  <c:v>3.8902683258059998</c:v>
                </c:pt>
                <c:pt idx="36997">
                  <c:v>3.890309095383</c:v>
                </c:pt>
                <c:pt idx="36998">
                  <c:v>3.8903403282169999</c:v>
                </c:pt>
                <c:pt idx="36999">
                  <c:v>3.8903758525850001</c:v>
                </c:pt>
                <c:pt idx="37000">
                  <c:v>3.8904128074650002</c:v>
                </c:pt>
                <c:pt idx="37001">
                  <c:v>3.89044880867</c:v>
                </c:pt>
                <c:pt idx="37002">
                  <c:v>3.8904898166659998</c:v>
                </c:pt>
                <c:pt idx="37003">
                  <c:v>3.8905296325680001</c:v>
                </c:pt>
                <c:pt idx="37004">
                  <c:v>3.8905763626100001</c:v>
                </c:pt>
                <c:pt idx="37005">
                  <c:v>3.8906478881840001</c:v>
                </c:pt>
                <c:pt idx="37006">
                  <c:v>3.8907222747799999</c:v>
                </c:pt>
                <c:pt idx="37007">
                  <c:v>3.8910582065580002</c:v>
                </c:pt>
                <c:pt idx="37008">
                  <c:v>3.891182899475</c:v>
                </c:pt>
                <c:pt idx="37009">
                  <c:v>3.8913009166719998</c:v>
                </c:pt>
                <c:pt idx="37010">
                  <c:v>3.8913915157319998</c:v>
                </c:pt>
                <c:pt idx="37011">
                  <c:v>3.891488313675</c:v>
                </c:pt>
                <c:pt idx="37012">
                  <c:v>3.8915827274320001</c:v>
                </c:pt>
                <c:pt idx="37013">
                  <c:v>3.891678333282</c:v>
                </c:pt>
                <c:pt idx="37014">
                  <c:v>3.8917815685270001</c:v>
                </c:pt>
                <c:pt idx="37015">
                  <c:v>3.8918859958650001</c:v>
                </c:pt>
                <c:pt idx="37016">
                  <c:v>3.8919360637659999</c:v>
                </c:pt>
                <c:pt idx="37017">
                  <c:v>3.8920385837549998</c:v>
                </c:pt>
                <c:pt idx="37018">
                  <c:v>3.89208817482</c:v>
                </c:pt>
                <c:pt idx="37019">
                  <c:v>3.8921811580660002</c:v>
                </c:pt>
                <c:pt idx="37020">
                  <c:v>3.8922665119170001</c:v>
                </c:pt>
                <c:pt idx="37021">
                  <c:v>3.8925652503969999</c:v>
                </c:pt>
                <c:pt idx="37022">
                  <c:v>3.8926727771760001</c:v>
                </c:pt>
                <c:pt idx="37023">
                  <c:v>3.8927180767060001</c:v>
                </c:pt>
                <c:pt idx="37024">
                  <c:v>3.8927643299099999</c:v>
                </c:pt>
                <c:pt idx="37025">
                  <c:v>3.8928046226499999</c:v>
                </c:pt>
                <c:pt idx="37026">
                  <c:v>3.8928458690640002</c:v>
                </c:pt>
                <c:pt idx="37027">
                  <c:v>3.8928904533390001</c:v>
                </c:pt>
                <c:pt idx="37028">
                  <c:v>3.8929684162139999</c:v>
                </c:pt>
                <c:pt idx="37029">
                  <c:v>3.8930449485779999</c:v>
                </c:pt>
                <c:pt idx="37030">
                  <c:v>3.8933439254760001</c:v>
                </c:pt>
                <c:pt idx="37031">
                  <c:v>3.8935222625730002</c:v>
                </c:pt>
                <c:pt idx="37032">
                  <c:v>3.8935744762420001</c:v>
                </c:pt>
                <c:pt idx="37033">
                  <c:v>3.8936457633970001</c:v>
                </c:pt>
                <c:pt idx="37034">
                  <c:v>3.893694162369</c:v>
                </c:pt>
                <c:pt idx="37035">
                  <c:v>3.8937468528750001</c:v>
                </c:pt>
                <c:pt idx="37036">
                  <c:v>3.8937962055209998</c:v>
                </c:pt>
                <c:pt idx="37037">
                  <c:v>3.8938777446750001</c:v>
                </c:pt>
                <c:pt idx="37038">
                  <c:v>3.8939571380619999</c:v>
                </c:pt>
                <c:pt idx="37039">
                  <c:v>3.8940505981450002</c:v>
                </c:pt>
                <c:pt idx="37040">
                  <c:v>3.8942177295680001</c:v>
                </c:pt>
                <c:pt idx="37041">
                  <c:v>3.8943729400630001</c:v>
                </c:pt>
                <c:pt idx="37042">
                  <c:v>3.8944294452669999</c:v>
                </c:pt>
                <c:pt idx="37043">
                  <c:v>3.8945143222810001</c:v>
                </c:pt>
                <c:pt idx="37044">
                  <c:v>3.8946089744569998</c:v>
                </c:pt>
                <c:pt idx="37045">
                  <c:v>3.8949370384219999</c:v>
                </c:pt>
                <c:pt idx="37046">
                  <c:v>3.8951063156129999</c:v>
                </c:pt>
                <c:pt idx="37047">
                  <c:v>3.895478248596</c:v>
                </c:pt>
                <c:pt idx="37048">
                  <c:v>3.8958196640009999</c:v>
                </c:pt>
                <c:pt idx="37049">
                  <c:v>3.8958768844599998</c:v>
                </c:pt>
                <c:pt idx="37050">
                  <c:v>3.8959414958949998</c:v>
                </c:pt>
                <c:pt idx="37051">
                  <c:v>3.8960108757020002</c:v>
                </c:pt>
                <c:pt idx="37052">
                  <c:v>3.8960967063899998</c:v>
                </c:pt>
                <c:pt idx="37053">
                  <c:v>3.8961918354030001</c:v>
                </c:pt>
                <c:pt idx="37054">
                  <c:v>3.8962876796720001</c:v>
                </c:pt>
                <c:pt idx="37055">
                  <c:v>3.896389961243</c:v>
                </c:pt>
                <c:pt idx="37056">
                  <c:v>3.8964927196499999</c:v>
                </c:pt>
                <c:pt idx="37057">
                  <c:v>3.8965899944309998</c:v>
                </c:pt>
                <c:pt idx="37058">
                  <c:v>3.8966829776759999</c:v>
                </c:pt>
                <c:pt idx="37059">
                  <c:v>3.896775484085</c:v>
                </c:pt>
                <c:pt idx="37060">
                  <c:v>3.896864175797</c:v>
                </c:pt>
                <c:pt idx="37061">
                  <c:v>3.8969490528109998</c:v>
                </c:pt>
                <c:pt idx="37062">
                  <c:v>3.8970210552219999</c:v>
                </c:pt>
                <c:pt idx="37063">
                  <c:v>3.8970873355869999</c:v>
                </c:pt>
                <c:pt idx="37064">
                  <c:v>3.89714884758</c:v>
                </c:pt>
                <c:pt idx="37065">
                  <c:v>3.8972091674799998</c:v>
                </c:pt>
                <c:pt idx="37066">
                  <c:v>3.8973183631900001</c:v>
                </c:pt>
                <c:pt idx="37067">
                  <c:v>3.8973672389980001</c:v>
                </c:pt>
                <c:pt idx="37068">
                  <c:v>3.8974602222439998</c:v>
                </c:pt>
                <c:pt idx="37069">
                  <c:v>3.897658348083</c:v>
                </c:pt>
                <c:pt idx="37070">
                  <c:v>3.897736310959</c:v>
                </c:pt>
                <c:pt idx="37071">
                  <c:v>3.8978476524349999</c:v>
                </c:pt>
                <c:pt idx="37072">
                  <c:v>3.8979520797729998</c:v>
                </c:pt>
                <c:pt idx="37073">
                  <c:v>3.8980507850650001</c:v>
                </c:pt>
                <c:pt idx="37074">
                  <c:v>3.8983213901520002</c:v>
                </c:pt>
                <c:pt idx="37075">
                  <c:v>3.8984119892120002</c:v>
                </c:pt>
                <c:pt idx="37076">
                  <c:v>3.8984472751619998</c:v>
                </c:pt>
                <c:pt idx="37077">
                  <c:v>3.8984892368319999</c:v>
                </c:pt>
                <c:pt idx="37078">
                  <c:v>3.898530006409</c:v>
                </c:pt>
                <c:pt idx="37079">
                  <c:v>3.8985652923580001</c:v>
                </c:pt>
                <c:pt idx="37080">
                  <c:v>3.8986046314239999</c:v>
                </c:pt>
                <c:pt idx="37081">
                  <c:v>3.898648500443</c:v>
                </c:pt>
                <c:pt idx="37082">
                  <c:v>3.8987045288090001</c:v>
                </c:pt>
                <c:pt idx="37083">
                  <c:v>3.8987765312190001</c:v>
                </c:pt>
                <c:pt idx="37084">
                  <c:v>3.8988468646999999</c:v>
                </c:pt>
                <c:pt idx="37085">
                  <c:v>3.8989098072049999</c:v>
                </c:pt>
                <c:pt idx="37086">
                  <c:v>3.898965597153</c:v>
                </c:pt>
                <c:pt idx="37087">
                  <c:v>3.8990049362180002</c:v>
                </c:pt>
                <c:pt idx="37088">
                  <c:v>3.899046182632</c:v>
                </c:pt>
                <c:pt idx="37089">
                  <c:v>3.899087905884</c:v>
                </c:pt>
                <c:pt idx="37090">
                  <c:v>3.8991324901579998</c:v>
                </c:pt>
                <c:pt idx="37091">
                  <c:v>3.8991773128510001</c:v>
                </c:pt>
                <c:pt idx="37092">
                  <c:v>3.8992195129390002</c:v>
                </c:pt>
                <c:pt idx="37093">
                  <c:v>3.8992543220520002</c:v>
                </c:pt>
                <c:pt idx="37094">
                  <c:v>3.899321556091</c:v>
                </c:pt>
                <c:pt idx="37095">
                  <c:v>3.899365186691</c:v>
                </c:pt>
                <c:pt idx="37096">
                  <c:v>3.8994154930109999</c:v>
                </c:pt>
                <c:pt idx="37097">
                  <c:v>3.899495840073</c:v>
                </c:pt>
                <c:pt idx="37098">
                  <c:v>3.8996801376339998</c:v>
                </c:pt>
                <c:pt idx="37099">
                  <c:v>3.8999242782589998</c:v>
                </c:pt>
                <c:pt idx="37100">
                  <c:v>3.9000003337860001</c:v>
                </c:pt>
                <c:pt idx="37101">
                  <c:v>3.9001095294949999</c:v>
                </c:pt>
                <c:pt idx="37102">
                  <c:v>3.900446414948</c:v>
                </c:pt>
                <c:pt idx="37103">
                  <c:v>3.9006931781769998</c:v>
                </c:pt>
                <c:pt idx="37104">
                  <c:v>3.9008367061609999</c:v>
                </c:pt>
                <c:pt idx="37105">
                  <c:v>3.900913715363</c:v>
                </c:pt>
                <c:pt idx="37106">
                  <c:v>3.9010035991669998</c:v>
                </c:pt>
                <c:pt idx="37107">
                  <c:v>3.9010887146000002</c:v>
                </c:pt>
                <c:pt idx="37108">
                  <c:v>3.9011709690090002</c:v>
                </c:pt>
                <c:pt idx="37109">
                  <c:v>3.9012515544889999</c:v>
                </c:pt>
                <c:pt idx="37110">
                  <c:v>3.9013316631319999</c:v>
                </c:pt>
                <c:pt idx="37111">
                  <c:v>3.901597499847</c:v>
                </c:pt>
                <c:pt idx="37112">
                  <c:v>3.9017498493190002</c:v>
                </c:pt>
                <c:pt idx="37113">
                  <c:v>3.9018325805659999</c:v>
                </c:pt>
                <c:pt idx="37114">
                  <c:v>3.901933908463</c:v>
                </c:pt>
                <c:pt idx="37115">
                  <c:v>3.901993274689</c:v>
                </c:pt>
                <c:pt idx="37116">
                  <c:v>3.9020600318910001</c:v>
                </c:pt>
                <c:pt idx="37117">
                  <c:v>3.9021227359770001</c:v>
                </c:pt>
                <c:pt idx="37118">
                  <c:v>3.9021952152249999</c:v>
                </c:pt>
                <c:pt idx="37119">
                  <c:v>3.9022698402399998</c:v>
                </c:pt>
                <c:pt idx="37120">
                  <c:v>3.9023456573490001</c:v>
                </c:pt>
                <c:pt idx="37121">
                  <c:v>3.902425527573</c:v>
                </c:pt>
                <c:pt idx="37122">
                  <c:v>3.9025013446810002</c:v>
                </c:pt>
                <c:pt idx="37123">
                  <c:v>3.9025785922999998</c:v>
                </c:pt>
                <c:pt idx="37124">
                  <c:v>3.902659654617</c:v>
                </c:pt>
                <c:pt idx="37125">
                  <c:v>3.9027402400970002</c:v>
                </c:pt>
                <c:pt idx="37126">
                  <c:v>3.9028136730190002</c:v>
                </c:pt>
                <c:pt idx="37127">
                  <c:v>3.902891397476</c:v>
                </c:pt>
                <c:pt idx="37128">
                  <c:v>3.9029622077939998</c:v>
                </c:pt>
                <c:pt idx="37129">
                  <c:v>3.9030354022979998</c:v>
                </c:pt>
                <c:pt idx="37130">
                  <c:v>3.9031097888950002</c:v>
                </c:pt>
                <c:pt idx="37131">
                  <c:v>3.9031786918639999</c:v>
                </c:pt>
                <c:pt idx="37132">
                  <c:v>3.9032428264619998</c:v>
                </c:pt>
                <c:pt idx="37133">
                  <c:v>3.903302907944</c:v>
                </c:pt>
                <c:pt idx="37134">
                  <c:v>3.903403759003</c:v>
                </c:pt>
                <c:pt idx="37135">
                  <c:v>3.9035255908969999</c:v>
                </c:pt>
                <c:pt idx="37136">
                  <c:v>3.903749465942</c:v>
                </c:pt>
                <c:pt idx="37137">
                  <c:v>3.903798341751</c:v>
                </c:pt>
                <c:pt idx="37138">
                  <c:v>3.9038665294650001</c:v>
                </c:pt>
                <c:pt idx="37139">
                  <c:v>3.9039103984830001</c:v>
                </c:pt>
                <c:pt idx="37140">
                  <c:v>3.9039433002470001</c:v>
                </c:pt>
                <c:pt idx="37141">
                  <c:v>3.9039959907530002</c:v>
                </c:pt>
                <c:pt idx="37142">
                  <c:v>3.9040515422820001</c:v>
                </c:pt>
                <c:pt idx="37143">
                  <c:v>3.904087543488</c:v>
                </c:pt>
                <c:pt idx="37144">
                  <c:v>3.904150247574</c:v>
                </c:pt>
                <c:pt idx="37145">
                  <c:v>3.904213428497</c:v>
                </c:pt>
                <c:pt idx="37146">
                  <c:v>3.9042513370509999</c:v>
                </c:pt>
                <c:pt idx="37147">
                  <c:v>3.904296875</c:v>
                </c:pt>
                <c:pt idx="37148">
                  <c:v>3.9043331146239999</c:v>
                </c:pt>
                <c:pt idx="37149">
                  <c:v>3.9044318199160002</c:v>
                </c:pt>
                <c:pt idx="37150">
                  <c:v>3.9045336246489999</c:v>
                </c:pt>
                <c:pt idx="37151">
                  <c:v>3.904642343521</c:v>
                </c:pt>
                <c:pt idx="37152">
                  <c:v>3.9047248363490001</c:v>
                </c:pt>
                <c:pt idx="37153">
                  <c:v>3.9048261642459998</c:v>
                </c:pt>
                <c:pt idx="37154">
                  <c:v>3.90487074852</c:v>
                </c:pt>
                <c:pt idx="37155">
                  <c:v>3.904922962189</c:v>
                </c:pt>
                <c:pt idx="37156">
                  <c:v>3.9049947261810001</c:v>
                </c:pt>
                <c:pt idx="37157">
                  <c:v>3.9050698280330001</c:v>
                </c:pt>
                <c:pt idx="37158">
                  <c:v>3.9051146507259999</c:v>
                </c:pt>
                <c:pt idx="37159">
                  <c:v>3.905156612396</c:v>
                </c:pt>
                <c:pt idx="37160">
                  <c:v>3.9051971435550001</c:v>
                </c:pt>
                <c:pt idx="37161">
                  <c:v>3.9052448272709999</c:v>
                </c:pt>
                <c:pt idx="37162">
                  <c:v>3.9052939414979999</c:v>
                </c:pt>
                <c:pt idx="37163">
                  <c:v>3.9053719043730002</c:v>
                </c:pt>
                <c:pt idx="37164">
                  <c:v>3.9054813385010001</c:v>
                </c:pt>
                <c:pt idx="37165">
                  <c:v>3.9055354595180001</c:v>
                </c:pt>
                <c:pt idx="37166">
                  <c:v>3.905842065811</c:v>
                </c:pt>
                <c:pt idx="37167">
                  <c:v>3.9060678482059998</c:v>
                </c:pt>
                <c:pt idx="37168">
                  <c:v>3.9062972068790001</c:v>
                </c:pt>
                <c:pt idx="37169">
                  <c:v>3.9063763618470002</c:v>
                </c:pt>
                <c:pt idx="37170">
                  <c:v>3.9064548015590002</c:v>
                </c:pt>
                <c:pt idx="37171">
                  <c:v>3.9067134857179999</c:v>
                </c:pt>
                <c:pt idx="37172">
                  <c:v>3.9067618846890002</c:v>
                </c:pt>
                <c:pt idx="37173">
                  <c:v>3.9068109989169999</c:v>
                </c:pt>
                <c:pt idx="37174">
                  <c:v>3.9068632125849998</c:v>
                </c:pt>
                <c:pt idx="37175">
                  <c:v>3.9069142341609999</c:v>
                </c:pt>
                <c:pt idx="37176">
                  <c:v>3.9069640636440002</c:v>
                </c:pt>
                <c:pt idx="37177">
                  <c:v>3.907017469406</c:v>
                </c:pt>
                <c:pt idx="37178">
                  <c:v>3.9070651531220002</c:v>
                </c:pt>
                <c:pt idx="37179">
                  <c:v>3.9071598052979999</c:v>
                </c:pt>
                <c:pt idx="37180">
                  <c:v>3.9072499275210002</c:v>
                </c:pt>
                <c:pt idx="37181">
                  <c:v>3.90757894516</c:v>
                </c:pt>
                <c:pt idx="37182">
                  <c:v>3.9076323509219999</c:v>
                </c:pt>
                <c:pt idx="37183">
                  <c:v>3.9077055454249998</c:v>
                </c:pt>
                <c:pt idx="37184">
                  <c:v>3.9077894687649999</c:v>
                </c:pt>
                <c:pt idx="37185">
                  <c:v>3.907862901688</c:v>
                </c:pt>
                <c:pt idx="37186">
                  <c:v>3.9081954956049998</c:v>
                </c:pt>
                <c:pt idx="37187">
                  <c:v>3.9082787036900002</c:v>
                </c:pt>
                <c:pt idx="37188">
                  <c:v>3.9084391593930001</c:v>
                </c:pt>
                <c:pt idx="37189">
                  <c:v>3.9087805747990001</c:v>
                </c:pt>
                <c:pt idx="37190">
                  <c:v>3.909010648727</c:v>
                </c:pt>
                <c:pt idx="37191">
                  <c:v>3.9091596603390002</c:v>
                </c:pt>
                <c:pt idx="37192">
                  <c:v>3.9092466831210002</c:v>
                </c:pt>
                <c:pt idx="37193">
                  <c:v>3.9093270301819998</c:v>
                </c:pt>
                <c:pt idx="37194">
                  <c:v>3.9094002246859998</c:v>
                </c:pt>
                <c:pt idx="37195">
                  <c:v>3.9094440937039998</c:v>
                </c:pt>
                <c:pt idx="37196">
                  <c:v>3.9094920158390001</c:v>
                </c:pt>
                <c:pt idx="37197">
                  <c:v>3.9095366001129999</c:v>
                </c:pt>
                <c:pt idx="37198">
                  <c:v>3.909618854523</c:v>
                </c:pt>
                <c:pt idx="37199">
                  <c:v>3.9097023010249998</c:v>
                </c:pt>
                <c:pt idx="37200">
                  <c:v>3.9098229408259999</c:v>
                </c:pt>
                <c:pt idx="37201">
                  <c:v>3.9099328517909999</c:v>
                </c:pt>
                <c:pt idx="37202">
                  <c:v>3.9100487232210002</c:v>
                </c:pt>
                <c:pt idx="37203">
                  <c:v>3.9101226329799998</c:v>
                </c:pt>
                <c:pt idx="37204">
                  <c:v>3.9102027416229999</c:v>
                </c:pt>
                <c:pt idx="37205">
                  <c:v>3.910254001617</c:v>
                </c:pt>
                <c:pt idx="37206">
                  <c:v>3.9103076457979999</c:v>
                </c:pt>
                <c:pt idx="37207">
                  <c:v>3.9104025363920001</c:v>
                </c:pt>
                <c:pt idx="37208">
                  <c:v>3.9104917049410002</c:v>
                </c:pt>
                <c:pt idx="37209">
                  <c:v>3.9106018543240002</c:v>
                </c:pt>
                <c:pt idx="37210">
                  <c:v>3.9106802940369998</c:v>
                </c:pt>
                <c:pt idx="37211">
                  <c:v>3.9107627868649999</c:v>
                </c:pt>
                <c:pt idx="37212">
                  <c:v>3.910850286484</c:v>
                </c:pt>
                <c:pt idx="37213">
                  <c:v>3.9109358787540001</c:v>
                </c:pt>
                <c:pt idx="37214">
                  <c:v>3.910984754562</c:v>
                </c:pt>
                <c:pt idx="37215">
                  <c:v>3.9110338687900001</c:v>
                </c:pt>
                <c:pt idx="37216">
                  <c:v>3.9110825061800001</c:v>
                </c:pt>
                <c:pt idx="37217">
                  <c:v>3.9113295078279999</c:v>
                </c:pt>
                <c:pt idx="37218">
                  <c:v>3.91140127182</c:v>
                </c:pt>
                <c:pt idx="37219">
                  <c:v>3.9114844799039998</c:v>
                </c:pt>
                <c:pt idx="37220">
                  <c:v>3.9115917682650001</c:v>
                </c:pt>
                <c:pt idx="37221">
                  <c:v>3.911715269089</c:v>
                </c:pt>
                <c:pt idx="37222">
                  <c:v>3.91184592247</c:v>
                </c:pt>
                <c:pt idx="37223">
                  <c:v>3.9119887351989999</c:v>
                </c:pt>
                <c:pt idx="37224">
                  <c:v>3.9121415615080002</c:v>
                </c:pt>
                <c:pt idx="37225">
                  <c:v>3.9122984409330002</c:v>
                </c:pt>
                <c:pt idx="37226">
                  <c:v>3.912459850311</c:v>
                </c:pt>
                <c:pt idx="37227">
                  <c:v>3.912615060806</c:v>
                </c:pt>
                <c:pt idx="37228">
                  <c:v>3.9127595424649999</c:v>
                </c:pt>
                <c:pt idx="37229">
                  <c:v>3.9128973484039999</c:v>
                </c:pt>
                <c:pt idx="37230">
                  <c:v>3.9130132198330001</c:v>
                </c:pt>
                <c:pt idx="37231">
                  <c:v>3.9131143093110001</c:v>
                </c:pt>
                <c:pt idx="37232">
                  <c:v>3.9132070541380002</c:v>
                </c:pt>
                <c:pt idx="37233">
                  <c:v>3.9132914543149999</c:v>
                </c:pt>
                <c:pt idx="37234">
                  <c:v>3.9133656024930001</c:v>
                </c:pt>
                <c:pt idx="37235">
                  <c:v>3.9134299755100002</c:v>
                </c:pt>
                <c:pt idx="37236">
                  <c:v>3.9135401248930002</c:v>
                </c:pt>
                <c:pt idx="37237">
                  <c:v>3.9136829376220001</c:v>
                </c:pt>
                <c:pt idx="37238">
                  <c:v>3.9137663841250001</c:v>
                </c:pt>
                <c:pt idx="37239">
                  <c:v>3.9138386249539998</c:v>
                </c:pt>
                <c:pt idx="37240">
                  <c:v>3.9139065742489998</c:v>
                </c:pt>
                <c:pt idx="37241">
                  <c:v>3.9140076637269998</c:v>
                </c:pt>
                <c:pt idx="37242">
                  <c:v>3.9141228199009999</c:v>
                </c:pt>
                <c:pt idx="37243">
                  <c:v>3.914369344711</c:v>
                </c:pt>
                <c:pt idx="37244">
                  <c:v>3.9144155979159998</c:v>
                </c:pt>
                <c:pt idx="37245">
                  <c:v>3.91446518898</c:v>
                </c:pt>
                <c:pt idx="37246">
                  <c:v>3.9144878387449999</c:v>
                </c:pt>
                <c:pt idx="37247">
                  <c:v>3.9145312309269999</c:v>
                </c:pt>
                <c:pt idx="37248">
                  <c:v>3.9145658016199998</c:v>
                </c:pt>
                <c:pt idx="37249">
                  <c:v>3.9146037101750002</c:v>
                </c:pt>
                <c:pt idx="37250">
                  <c:v>3.9146382808690001</c:v>
                </c:pt>
                <c:pt idx="37251">
                  <c:v>3.9146718978880002</c:v>
                </c:pt>
                <c:pt idx="37252">
                  <c:v>3.9147102832790002</c:v>
                </c:pt>
                <c:pt idx="37253">
                  <c:v>3.9147586822510001</c:v>
                </c:pt>
                <c:pt idx="37254">
                  <c:v>3.9148099422449998</c:v>
                </c:pt>
                <c:pt idx="37255">
                  <c:v>3.9148468971249999</c:v>
                </c:pt>
                <c:pt idx="37256">
                  <c:v>3.9149076938629999</c:v>
                </c:pt>
                <c:pt idx="37257">
                  <c:v>3.9149630069730001</c:v>
                </c:pt>
                <c:pt idx="37258">
                  <c:v>3.9150032997130002</c:v>
                </c:pt>
                <c:pt idx="37259">
                  <c:v>3.9150447845460001</c:v>
                </c:pt>
                <c:pt idx="37260">
                  <c:v>3.915078878403</c:v>
                </c:pt>
                <c:pt idx="37261">
                  <c:v>3.9151120185849999</c:v>
                </c:pt>
                <c:pt idx="37262">
                  <c:v>3.9151492118840001</c:v>
                </c:pt>
                <c:pt idx="37263">
                  <c:v>3.915187358856</c:v>
                </c:pt>
                <c:pt idx="37264">
                  <c:v>3.915244817734</c:v>
                </c:pt>
                <c:pt idx="37265">
                  <c:v>3.915286540985</c:v>
                </c:pt>
                <c:pt idx="37266">
                  <c:v>3.9153349399569999</c:v>
                </c:pt>
                <c:pt idx="37267">
                  <c:v>3.9154038429260001</c:v>
                </c:pt>
                <c:pt idx="37268">
                  <c:v>3.9156191349029998</c:v>
                </c:pt>
                <c:pt idx="37269">
                  <c:v>3.915754318237</c:v>
                </c:pt>
                <c:pt idx="37270">
                  <c:v>3.915876150131</c:v>
                </c:pt>
                <c:pt idx="37271">
                  <c:v>3.9159936904910002</c:v>
                </c:pt>
                <c:pt idx="37272">
                  <c:v>3.9162960052489999</c:v>
                </c:pt>
                <c:pt idx="37273">
                  <c:v>3.916608333588</c:v>
                </c:pt>
                <c:pt idx="37274">
                  <c:v>3.9167613983149998</c:v>
                </c:pt>
                <c:pt idx="37275">
                  <c:v>3.9168853759769999</c:v>
                </c:pt>
                <c:pt idx="37276">
                  <c:v>3.9171791076660001</c:v>
                </c:pt>
                <c:pt idx="37277">
                  <c:v>3.9172811508179999</c:v>
                </c:pt>
                <c:pt idx="37278">
                  <c:v>3.9173300266269999</c:v>
                </c:pt>
                <c:pt idx="37279">
                  <c:v>3.9173841476439999</c:v>
                </c:pt>
                <c:pt idx="37280">
                  <c:v>3.91770029068</c:v>
                </c:pt>
                <c:pt idx="37281">
                  <c:v>3.9179100990300002</c:v>
                </c:pt>
                <c:pt idx="37282">
                  <c:v>3.9180207252499999</c:v>
                </c:pt>
                <c:pt idx="37283">
                  <c:v>3.9181432724</c:v>
                </c:pt>
                <c:pt idx="37284">
                  <c:v>3.9183394908909999</c:v>
                </c:pt>
                <c:pt idx="37285">
                  <c:v>3.918674945831</c:v>
                </c:pt>
                <c:pt idx="37286">
                  <c:v>3.9190106391909998</c:v>
                </c:pt>
                <c:pt idx="37287">
                  <c:v>3.9191191196439998</c:v>
                </c:pt>
                <c:pt idx="37288">
                  <c:v>3.919198036194</c:v>
                </c:pt>
                <c:pt idx="37289">
                  <c:v>3.9192466735839999</c:v>
                </c:pt>
                <c:pt idx="37290">
                  <c:v>3.9193327426910001</c:v>
                </c:pt>
                <c:pt idx="37291">
                  <c:v>3.9194018840789999</c:v>
                </c:pt>
                <c:pt idx="37292">
                  <c:v>3.9195709228519999</c:v>
                </c:pt>
                <c:pt idx="37293">
                  <c:v>3.9197099208830002</c:v>
                </c:pt>
                <c:pt idx="37294">
                  <c:v>3.9197626113889998</c:v>
                </c:pt>
                <c:pt idx="37295">
                  <c:v>3.919811964035</c:v>
                </c:pt>
                <c:pt idx="37296">
                  <c:v>3.9198620319369999</c:v>
                </c:pt>
                <c:pt idx="37297">
                  <c:v>3.919886827469</c:v>
                </c:pt>
                <c:pt idx="37298">
                  <c:v>3.9199354648589999</c:v>
                </c:pt>
                <c:pt idx="37299">
                  <c:v>3.9199798107150001</c:v>
                </c:pt>
                <c:pt idx="37300">
                  <c:v>3.9200191497799999</c:v>
                </c:pt>
                <c:pt idx="37301">
                  <c:v>3.9200592041019999</c:v>
                </c:pt>
                <c:pt idx="37302">
                  <c:v>3.9201002120970001</c:v>
                </c:pt>
                <c:pt idx="37303">
                  <c:v>3.9201340675349998</c:v>
                </c:pt>
                <c:pt idx="37304">
                  <c:v>3.9201734066010001</c:v>
                </c:pt>
                <c:pt idx="37305">
                  <c:v>3.9202187061310001</c:v>
                </c:pt>
                <c:pt idx="37306">
                  <c:v>3.9202387332919999</c:v>
                </c:pt>
                <c:pt idx="37307">
                  <c:v>3.9202754497529999</c:v>
                </c:pt>
                <c:pt idx="37308">
                  <c:v>3.920291662216</c:v>
                </c:pt>
                <c:pt idx="37309">
                  <c:v>3.9203374385830001</c:v>
                </c:pt>
                <c:pt idx="37310">
                  <c:v>3.9203882217410002</c:v>
                </c:pt>
                <c:pt idx="37311">
                  <c:v>3.9204330444340001</c:v>
                </c:pt>
                <c:pt idx="37312">
                  <c:v>3.920488595963</c:v>
                </c:pt>
                <c:pt idx="37313">
                  <c:v>3.9205689430240001</c:v>
                </c:pt>
                <c:pt idx="37314">
                  <c:v>3.9206237792969998</c:v>
                </c:pt>
                <c:pt idx="37315">
                  <c:v>3.9206783771509999</c:v>
                </c:pt>
                <c:pt idx="37316">
                  <c:v>3.9207952022549999</c:v>
                </c:pt>
                <c:pt idx="37317">
                  <c:v>3.9211461544040001</c:v>
                </c:pt>
                <c:pt idx="37318">
                  <c:v>3.9212007522580001</c:v>
                </c:pt>
                <c:pt idx="37319">
                  <c:v>3.9212617874150002</c:v>
                </c:pt>
                <c:pt idx="37320">
                  <c:v>3.9213235378269999</c:v>
                </c:pt>
                <c:pt idx="37321">
                  <c:v>3.92138838768</c:v>
                </c:pt>
                <c:pt idx="37322">
                  <c:v>3.9214553833010002</c:v>
                </c:pt>
                <c:pt idx="37323">
                  <c:v>3.9215338230130001</c:v>
                </c:pt>
                <c:pt idx="37324">
                  <c:v>3.921615123749</c:v>
                </c:pt>
                <c:pt idx="37325">
                  <c:v>3.9216952323909999</c:v>
                </c:pt>
                <c:pt idx="37326">
                  <c:v>3.921778917313</c:v>
                </c:pt>
                <c:pt idx="37327">
                  <c:v>3.9218637943269998</c:v>
                </c:pt>
                <c:pt idx="37328">
                  <c:v>3.9219434261320001</c:v>
                </c:pt>
                <c:pt idx="37329">
                  <c:v>3.9220168590550002</c:v>
                </c:pt>
                <c:pt idx="37330">
                  <c:v>3.9220881462100001</c:v>
                </c:pt>
                <c:pt idx="37331">
                  <c:v>3.9221544265750001</c:v>
                </c:pt>
                <c:pt idx="37332">
                  <c:v>3.9222211837769998</c:v>
                </c:pt>
                <c:pt idx="37333">
                  <c:v>3.9222807884219999</c:v>
                </c:pt>
                <c:pt idx="37334">
                  <c:v>3.9223940372469999</c:v>
                </c:pt>
                <c:pt idx="37335">
                  <c:v>3.9224541187290001</c:v>
                </c:pt>
                <c:pt idx="37336">
                  <c:v>3.9225165843959999</c:v>
                </c:pt>
                <c:pt idx="37337">
                  <c:v>3.9225869178770001</c:v>
                </c:pt>
                <c:pt idx="37338">
                  <c:v>3.9226605892180002</c:v>
                </c:pt>
                <c:pt idx="37339">
                  <c:v>3.9227418899540001</c:v>
                </c:pt>
                <c:pt idx="37340">
                  <c:v>3.922821760178</c:v>
                </c:pt>
                <c:pt idx="37341">
                  <c:v>3.922902345657</c:v>
                </c:pt>
                <c:pt idx="37342">
                  <c:v>3.9229817390439998</c:v>
                </c:pt>
                <c:pt idx="37343">
                  <c:v>3.9230599403380002</c:v>
                </c:pt>
                <c:pt idx="37344">
                  <c:v>3.9231352806089999</c:v>
                </c:pt>
                <c:pt idx="37345">
                  <c:v>3.92320561409</c:v>
                </c:pt>
                <c:pt idx="37346">
                  <c:v>3.9232676029209999</c:v>
                </c:pt>
                <c:pt idx="37347">
                  <c:v>3.923367977142</c:v>
                </c:pt>
                <c:pt idx="37348">
                  <c:v>3.9236707687379999</c:v>
                </c:pt>
                <c:pt idx="37349">
                  <c:v>3.9237415790560002</c:v>
                </c:pt>
                <c:pt idx="37350">
                  <c:v>3.923808813095</c:v>
                </c:pt>
                <c:pt idx="37351">
                  <c:v>3.9238502979279999</c:v>
                </c:pt>
                <c:pt idx="37352">
                  <c:v>3.9238917827609998</c:v>
                </c:pt>
                <c:pt idx="37353">
                  <c:v>3.923944950104</c:v>
                </c:pt>
                <c:pt idx="37354">
                  <c:v>3.9239859580990002</c:v>
                </c:pt>
                <c:pt idx="37355">
                  <c:v>3.92404794693</c:v>
                </c:pt>
                <c:pt idx="37356">
                  <c:v>3.924112081528</c:v>
                </c:pt>
                <c:pt idx="37357">
                  <c:v>3.9241793155670002</c:v>
                </c:pt>
                <c:pt idx="37358">
                  <c:v>3.924237728119</c:v>
                </c:pt>
                <c:pt idx="37359">
                  <c:v>3.9242761135099999</c:v>
                </c:pt>
                <c:pt idx="37360">
                  <c:v>3.9243221282960001</c:v>
                </c:pt>
                <c:pt idx="37361">
                  <c:v>3.9243586063390001</c:v>
                </c:pt>
                <c:pt idx="37362">
                  <c:v>3.9244239330289998</c:v>
                </c:pt>
                <c:pt idx="37363">
                  <c:v>3.924471616745</c:v>
                </c:pt>
                <c:pt idx="37364">
                  <c:v>3.9245319366459999</c:v>
                </c:pt>
                <c:pt idx="37365">
                  <c:v>3.9245941638950002</c:v>
                </c:pt>
                <c:pt idx="37366">
                  <c:v>3.92462849617</c:v>
                </c:pt>
                <c:pt idx="37367">
                  <c:v>3.9246654510500001</c:v>
                </c:pt>
                <c:pt idx="37368">
                  <c:v>3.924707174301</c:v>
                </c:pt>
                <c:pt idx="37369">
                  <c:v>3.9247491359710001</c:v>
                </c:pt>
                <c:pt idx="37370">
                  <c:v>3.9247658252719999</c:v>
                </c:pt>
                <c:pt idx="37371">
                  <c:v>3.9248042106629999</c:v>
                </c:pt>
                <c:pt idx="37372">
                  <c:v>3.9248392581939999</c:v>
                </c:pt>
                <c:pt idx="37373">
                  <c:v>3.924876451492</c:v>
                </c:pt>
                <c:pt idx="37374">
                  <c:v>3.9249081611630001</c:v>
                </c:pt>
                <c:pt idx="37375">
                  <c:v>3.9249470233919999</c:v>
                </c:pt>
                <c:pt idx="37376">
                  <c:v>3.9249875545499999</c:v>
                </c:pt>
                <c:pt idx="37377">
                  <c:v>3.9250321388240001</c:v>
                </c:pt>
                <c:pt idx="37378">
                  <c:v>3.9250760078429998</c:v>
                </c:pt>
                <c:pt idx="37379">
                  <c:v>3.9251575469970001</c:v>
                </c:pt>
                <c:pt idx="37380">
                  <c:v>3.92520570755</c:v>
                </c:pt>
                <c:pt idx="37381">
                  <c:v>3.9252552986150002</c:v>
                </c:pt>
                <c:pt idx="37382">
                  <c:v>3.9253132343289998</c:v>
                </c:pt>
                <c:pt idx="37383">
                  <c:v>3.9253666400910001</c:v>
                </c:pt>
                <c:pt idx="37384">
                  <c:v>3.9254181385039999</c:v>
                </c:pt>
                <c:pt idx="37385">
                  <c:v>3.9254646301270002</c:v>
                </c:pt>
                <c:pt idx="37386">
                  <c:v>3.9255180358890001</c:v>
                </c:pt>
                <c:pt idx="37387">
                  <c:v>3.9255938529969998</c:v>
                </c:pt>
                <c:pt idx="37388">
                  <c:v>3.925793409348</c:v>
                </c:pt>
                <c:pt idx="37389">
                  <c:v>3.9258484840390002</c:v>
                </c:pt>
                <c:pt idx="37390">
                  <c:v>3.9259076118470002</c:v>
                </c:pt>
                <c:pt idx="37391">
                  <c:v>3.9259705543519998</c:v>
                </c:pt>
                <c:pt idx="37392">
                  <c:v>3.9260370731349998</c:v>
                </c:pt>
                <c:pt idx="37393">
                  <c:v>3.926105499268</c:v>
                </c:pt>
                <c:pt idx="37394">
                  <c:v>3.9261763095859998</c:v>
                </c:pt>
                <c:pt idx="37395">
                  <c:v>3.9262473583220001</c:v>
                </c:pt>
                <c:pt idx="37396">
                  <c:v>3.9263174533840002</c:v>
                </c:pt>
                <c:pt idx="37397">
                  <c:v>3.9263796806340001</c:v>
                </c:pt>
                <c:pt idx="37398">
                  <c:v>3.926438808441</c:v>
                </c:pt>
                <c:pt idx="37399">
                  <c:v>3.9264929294590001</c:v>
                </c:pt>
                <c:pt idx="37400">
                  <c:v>3.9265494346619998</c:v>
                </c:pt>
                <c:pt idx="37401">
                  <c:v>3.9266004562379999</c:v>
                </c:pt>
                <c:pt idx="37402">
                  <c:v>3.9266948699949999</c:v>
                </c:pt>
                <c:pt idx="37403">
                  <c:v>3.9267740249630001</c:v>
                </c:pt>
                <c:pt idx="37404">
                  <c:v>3.9271025657649998</c:v>
                </c:pt>
                <c:pt idx="37405">
                  <c:v>3.9273574352259999</c:v>
                </c:pt>
                <c:pt idx="37406">
                  <c:v>3.927476406097</c:v>
                </c:pt>
                <c:pt idx="37407">
                  <c:v>3.927755355835</c:v>
                </c:pt>
                <c:pt idx="37408">
                  <c:v>3.9278099536900002</c:v>
                </c:pt>
                <c:pt idx="37409">
                  <c:v>3.9278566837310001</c:v>
                </c:pt>
                <c:pt idx="37410">
                  <c:v>3.9279325008389998</c:v>
                </c:pt>
                <c:pt idx="37411">
                  <c:v>3.928004741669</c:v>
                </c:pt>
                <c:pt idx="37412">
                  <c:v>3.9281742572780001</c:v>
                </c:pt>
                <c:pt idx="37413">
                  <c:v>3.928515911102</c:v>
                </c:pt>
                <c:pt idx="37414">
                  <c:v>3.9288003444670001</c:v>
                </c:pt>
                <c:pt idx="37415">
                  <c:v>3.9291081428529999</c:v>
                </c:pt>
                <c:pt idx="37416">
                  <c:v>3.9291605949399999</c:v>
                </c:pt>
                <c:pt idx="37417">
                  <c:v>3.9292409420009999</c:v>
                </c:pt>
                <c:pt idx="37418">
                  <c:v>3.929317712784</c:v>
                </c:pt>
                <c:pt idx="37419">
                  <c:v>3.9293916225430001</c:v>
                </c:pt>
                <c:pt idx="37420">
                  <c:v>3.9294388294220002</c:v>
                </c:pt>
                <c:pt idx="37421">
                  <c:v>3.929500818253</c:v>
                </c:pt>
                <c:pt idx="37422">
                  <c:v>3.9295485019680001</c:v>
                </c:pt>
                <c:pt idx="37423">
                  <c:v>3.9295983314509999</c:v>
                </c:pt>
                <c:pt idx="37424">
                  <c:v>3.9296469688419999</c:v>
                </c:pt>
                <c:pt idx="37425">
                  <c:v>3.9296903610229998</c:v>
                </c:pt>
                <c:pt idx="37426">
                  <c:v>3.9297389984129998</c:v>
                </c:pt>
                <c:pt idx="37427">
                  <c:v>3.9297845363619999</c:v>
                </c:pt>
                <c:pt idx="37428">
                  <c:v>3.9298632144929999</c:v>
                </c:pt>
                <c:pt idx="37429">
                  <c:v>3.9300372600559998</c:v>
                </c:pt>
                <c:pt idx="37430">
                  <c:v>3.9301590919490001</c:v>
                </c:pt>
                <c:pt idx="37431">
                  <c:v>3.9304535388950002</c:v>
                </c:pt>
                <c:pt idx="37432">
                  <c:v>3.9305391311650002</c:v>
                </c:pt>
                <c:pt idx="37433">
                  <c:v>3.930587530136</c:v>
                </c:pt>
                <c:pt idx="37434">
                  <c:v>3.9306375980379999</c:v>
                </c:pt>
                <c:pt idx="37435">
                  <c:v>3.9306881427759999</c:v>
                </c:pt>
                <c:pt idx="37436">
                  <c:v>3.9307498931880001</c:v>
                </c:pt>
                <c:pt idx="37437">
                  <c:v>3.9308218955990002</c:v>
                </c:pt>
                <c:pt idx="37438">
                  <c:v>3.930896043777</c:v>
                </c:pt>
                <c:pt idx="37439">
                  <c:v>3.9309742450709999</c:v>
                </c:pt>
                <c:pt idx="37440">
                  <c:v>3.9310534000400001</c:v>
                </c:pt>
                <c:pt idx="37441">
                  <c:v>3.9311354160310001</c:v>
                </c:pt>
                <c:pt idx="37442">
                  <c:v>3.9312176704409998</c:v>
                </c:pt>
                <c:pt idx="37443">
                  <c:v>3.9312984943389999</c:v>
                </c:pt>
                <c:pt idx="37444">
                  <c:v>3.9313783645629998</c:v>
                </c:pt>
                <c:pt idx="37445">
                  <c:v>3.9314622879029999</c:v>
                </c:pt>
                <c:pt idx="37446">
                  <c:v>3.9315407276149998</c:v>
                </c:pt>
                <c:pt idx="37447">
                  <c:v>3.9316103458399998</c:v>
                </c:pt>
                <c:pt idx="37448">
                  <c:v>3.931679010391</c:v>
                </c:pt>
                <c:pt idx="37449">
                  <c:v>3.9317445754999998</c:v>
                </c:pt>
                <c:pt idx="37450">
                  <c:v>3.9318125247959999</c:v>
                </c:pt>
                <c:pt idx="37451">
                  <c:v>3.931872367859</c:v>
                </c:pt>
                <c:pt idx="37452">
                  <c:v>3.9319322109220001</c:v>
                </c:pt>
                <c:pt idx="37453">
                  <c:v>3.9319927692409999</c:v>
                </c:pt>
                <c:pt idx="37454">
                  <c:v>3.9320507049560001</c:v>
                </c:pt>
                <c:pt idx="37455">
                  <c:v>3.9321491718289998</c:v>
                </c:pt>
                <c:pt idx="37456">
                  <c:v>3.9324805736539998</c:v>
                </c:pt>
                <c:pt idx="37457">
                  <c:v>3.9325907230379999</c:v>
                </c:pt>
                <c:pt idx="37458">
                  <c:v>3.93266248703</c:v>
                </c:pt>
                <c:pt idx="37459">
                  <c:v>3.932936429977</c:v>
                </c:pt>
                <c:pt idx="37460">
                  <c:v>3.933223962784</c:v>
                </c:pt>
                <c:pt idx="37461">
                  <c:v>3.9333295822140002</c:v>
                </c:pt>
                <c:pt idx="37462">
                  <c:v>3.933379173279</c:v>
                </c:pt>
                <c:pt idx="37463">
                  <c:v>3.9334170818329999</c:v>
                </c:pt>
                <c:pt idx="37464">
                  <c:v>3.9334859848020001</c:v>
                </c:pt>
                <c:pt idx="37465">
                  <c:v>3.9335532188419999</c:v>
                </c:pt>
                <c:pt idx="37466">
                  <c:v>3.9335935115809999</c:v>
                </c:pt>
                <c:pt idx="37467">
                  <c:v>3.9336698055269999</c:v>
                </c:pt>
                <c:pt idx="37468">
                  <c:v>3.933714151382</c:v>
                </c:pt>
                <c:pt idx="37469">
                  <c:v>3.9337651729580001</c:v>
                </c:pt>
                <c:pt idx="37470">
                  <c:v>3.933829069138</c:v>
                </c:pt>
                <c:pt idx="37471">
                  <c:v>3.9338705539699999</c:v>
                </c:pt>
                <c:pt idx="37472">
                  <c:v>3.933912992477</c:v>
                </c:pt>
                <c:pt idx="37473">
                  <c:v>3.9339518547060002</c:v>
                </c:pt>
                <c:pt idx="37474">
                  <c:v>3.9339933395390001</c:v>
                </c:pt>
                <c:pt idx="37475">
                  <c:v>3.9340372085570001</c:v>
                </c:pt>
                <c:pt idx="37476">
                  <c:v>3.9340801239009999</c:v>
                </c:pt>
                <c:pt idx="37477">
                  <c:v>3.9341175556180001</c:v>
                </c:pt>
                <c:pt idx="37478">
                  <c:v>3.9341626167300001</c:v>
                </c:pt>
                <c:pt idx="37479">
                  <c:v>3.9342067241669998</c:v>
                </c:pt>
                <c:pt idx="37480">
                  <c:v>3.9342489242549998</c:v>
                </c:pt>
                <c:pt idx="37481">
                  <c:v>3.9342932701110001</c:v>
                </c:pt>
                <c:pt idx="37482">
                  <c:v>3.9343404769900001</c:v>
                </c:pt>
                <c:pt idx="37483">
                  <c:v>3.9343860149380001</c:v>
                </c:pt>
                <c:pt idx="37484">
                  <c:v>3.9344363212590001</c:v>
                </c:pt>
                <c:pt idx="37485">
                  <c:v>3.9344894886019999</c:v>
                </c:pt>
                <c:pt idx="37486">
                  <c:v>3.934598445892</c:v>
                </c:pt>
                <c:pt idx="37487">
                  <c:v>3.9347085952760001</c:v>
                </c:pt>
                <c:pt idx="37488">
                  <c:v>3.9347932338709999</c:v>
                </c:pt>
                <c:pt idx="37489">
                  <c:v>3.9348487853999998</c:v>
                </c:pt>
                <c:pt idx="37490">
                  <c:v>3.9348983764650001</c:v>
                </c:pt>
                <c:pt idx="37491">
                  <c:v>3.9349565505980002</c:v>
                </c:pt>
                <c:pt idx="37492">
                  <c:v>3.9350087642670002</c:v>
                </c:pt>
                <c:pt idx="37493">
                  <c:v>3.9350581169129999</c:v>
                </c:pt>
                <c:pt idx="37494">
                  <c:v>3.935154676437</c:v>
                </c:pt>
                <c:pt idx="37495">
                  <c:v>3.935518741608</c:v>
                </c:pt>
                <c:pt idx="37496">
                  <c:v>3.9356215000149999</c:v>
                </c:pt>
                <c:pt idx="37497">
                  <c:v>3.9356772899629999</c:v>
                </c:pt>
                <c:pt idx="37498">
                  <c:v>3.935736894608</c:v>
                </c:pt>
                <c:pt idx="37499">
                  <c:v>3.935797929764</c:v>
                </c:pt>
                <c:pt idx="37500">
                  <c:v>3.93585729599</c:v>
                </c:pt>
                <c:pt idx="37501">
                  <c:v>3.9359245300289998</c:v>
                </c:pt>
                <c:pt idx="37502">
                  <c:v>3.935998439789</c:v>
                </c:pt>
                <c:pt idx="37503">
                  <c:v>3.9360723495480001</c:v>
                </c:pt>
                <c:pt idx="37504">
                  <c:v>3.9361550807949999</c:v>
                </c:pt>
                <c:pt idx="37505">
                  <c:v>3.9362370967859999</c:v>
                </c:pt>
                <c:pt idx="37506">
                  <c:v>3.9363167285920002</c:v>
                </c:pt>
                <c:pt idx="37507">
                  <c:v>3.9363923072809999</c:v>
                </c:pt>
                <c:pt idx="37508">
                  <c:v>3.9364652633669999</c:v>
                </c:pt>
                <c:pt idx="37509">
                  <c:v>3.936540842056</c:v>
                </c:pt>
                <c:pt idx="37510">
                  <c:v>3.9366173744199999</c:v>
                </c:pt>
                <c:pt idx="37511">
                  <c:v>3.936684131622</c:v>
                </c:pt>
                <c:pt idx="37512">
                  <c:v>3.9367437362670001</c:v>
                </c:pt>
                <c:pt idx="37513">
                  <c:v>3.9368464946750001</c:v>
                </c:pt>
                <c:pt idx="37514">
                  <c:v>3.9372134208679999</c:v>
                </c:pt>
                <c:pt idx="37515">
                  <c:v>3.937447547913</c:v>
                </c:pt>
                <c:pt idx="37516">
                  <c:v>3.9375245571140001</c:v>
                </c:pt>
                <c:pt idx="37517">
                  <c:v>3.937567949295</c:v>
                </c:pt>
                <c:pt idx="37518">
                  <c:v>3.937643051147</c:v>
                </c:pt>
                <c:pt idx="37519">
                  <c:v>3.9376840591429998</c:v>
                </c:pt>
                <c:pt idx="37520">
                  <c:v>3.9377484321590002</c:v>
                </c:pt>
                <c:pt idx="37521">
                  <c:v>3.9377892017359999</c:v>
                </c:pt>
                <c:pt idx="37522">
                  <c:v>3.9378354549410002</c:v>
                </c:pt>
                <c:pt idx="37523">
                  <c:v>3.9378788471220001</c:v>
                </c:pt>
                <c:pt idx="37524">
                  <c:v>3.9379246234890002</c:v>
                </c:pt>
                <c:pt idx="37525">
                  <c:v>3.9379658699040001</c:v>
                </c:pt>
                <c:pt idx="37526">
                  <c:v>3.9380044937130001</c:v>
                </c:pt>
                <c:pt idx="37527">
                  <c:v>3.9380409717560001</c:v>
                </c:pt>
                <c:pt idx="37528">
                  <c:v>3.9380793571470001</c:v>
                </c:pt>
                <c:pt idx="37529">
                  <c:v>3.9381198883059998</c:v>
                </c:pt>
                <c:pt idx="37530">
                  <c:v>3.938234090805</c:v>
                </c:pt>
                <c:pt idx="37531">
                  <c:v>3.938439846039</c:v>
                </c:pt>
                <c:pt idx="37532">
                  <c:v>3.9384899139399998</c:v>
                </c:pt>
                <c:pt idx="37533">
                  <c:v>3.9385352134699998</c:v>
                </c:pt>
                <c:pt idx="37534">
                  <c:v>3.9385802745820002</c:v>
                </c:pt>
                <c:pt idx="37535">
                  <c:v>3.9386255741120002</c:v>
                </c:pt>
                <c:pt idx="37536">
                  <c:v>3.9386732578279999</c:v>
                </c:pt>
                <c:pt idx="37537">
                  <c:v>3.938717365265</c:v>
                </c:pt>
                <c:pt idx="37538">
                  <c:v>3.9387693405149999</c:v>
                </c:pt>
                <c:pt idx="37539">
                  <c:v>3.938823461533</c:v>
                </c:pt>
                <c:pt idx="37540">
                  <c:v>3.9388949871059999</c:v>
                </c:pt>
                <c:pt idx="37541">
                  <c:v>3.9389624595639998</c:v>
                </c:pt>
                <c:pt idx="37542">
                  <c:v>3.9390051364900001</c:v>
                </c:pt>
                <c:pt idx="37543">
                  <c:v>3.9390506744380001</c:v>
                </c:pt>
                <c:pt idx="37544">
                  <c:v>3.9390943050380001</c:v>
                </c:pt>
                <c:pt idx="37545">
                  <c:v>3.93913936615</c:v>
                </c:pt>
                <c:pt idx="37546">
                  <c:v>3.9392201900480002</c:v>
                </c:pt>
                <c:pt idx="37547">
                  <c:v>3.9394328594210002</c:v>
                </c:pt>
                <c:pt idx="37548">
                  <c:v>3.939529657364</c:v>
                </c:pt>
                <c:pt idx="37549">
                  <c:v>3.9395885467529999</c:v>
                </c:pt>
                <c:pt idx="37550">
                  <c:v>3.9396600723269999</c:v>
                </c:pt>
                <c:pt idx="37551">
                  <c:v>3.9397380352020002</c:v>
                </c:pt>
                <c:pt idx="37552">
                  <c:v>3.9398200511930002</c:v>
                </c:pt>
                <c:pt idx="37553">
                  <c:v>3.9399044513699999</c:v>
                </c:pt>
                <c:pt idx="37554">
                  <c:v>3.9399929046629998</c:v>
                </c:pt>
                <c:pt idx="37555">
                  <c:v>3.9400839805599999</c:v>
                </c:pt>
                <c:pt idx="37556">
                  <c:v>3.9401760101319998</c:v>
                </c:pt>
                <c:pt idx="37557">
                  <c:v>3.9402663707730001</c:v>
                </c:pt>
                <c:pt idx="37558">
                  <c:v>3.9403574466709999</c:v>
                </c:pt>
                <c:pt idx="37559">
                  <c:v>3.9404423236850001</c:v>
                </c:pt>
                <c:pt idx="37560">
                  <c:v>3.9405210018160002</c:v>
                </c:pt>
                <c:pt idx="37561">
                  <c:v>3.940595388412</c:v>
                </c:pt>
                <c:pt idx="37562">
                  <c:v>3.940663576126</c:v>
                </c:pt>
                <c:pt idx="37563">
                  <c:v>3.9407286643980002</c:v>
                </c:pt>
                <c:pt idx="37564">
                  <c:v>3.9407887458799999</c:v>
                </c:pt>
                <c:pt idx="37565">
                  <c:v>3.9408435821530001</c:v>
                </c:pt>
                <c:pt idx="37566">
                  <c:v>3.9409012794490001</c:v>
                </c:pt>
                <c:pt idx="37567">
                  <c:v>3.9409570693970002</c:v>
                </c:pt>
                <c:pt idx="37568">
                  <c:v>3.9410145282750002</c:v>
                </c:pt>
                <c:pt idx="37569">
                  <c:v>3.941071510315</c:v>
                </c:pt>
                <c:pt idx="37570">
                  <c:v>3.941125392914</c:v>
                </c:pt>
                <c:pt idx="37571">
                  <c:v>3.941174268723</c:v>
                </c:pt>
                <c:pt idx="37572">
                  <c:v>3.9412689208980001</c:v>
                </c:pt>
                <c:pt idx="37573">
                  <c:v>3.9413614273070001</c:v>
                </c:pt>
                <c:pt idx="37574">
                  <c:v>3.9414405822749998</c:v>
                </c:pt>
                <c:pt idx="37575">
                  <c:v>3.9417700767519999</c:v>
                </c:pt>
                <c:pt idx="37576">
                  <c:v>3.941932916641</c:v>
                </c:pt>
                <c:pt idx="37577">
                  <c:v>3.9420073032379999</c:v>
                </c:pt>
                <c:pt idx="37578">
                  <c:v>3.9420714378359998</c:v>
                </c:pt>
                <c:pt idx="37579">
                  <c:v>3.9421389102940001</c:v>
                </c:pt>
                <c:pt idx="37580">
                  <c:v>3.9422025680539998</c:v>
                </c:pt>
                <c:pt idx="37581">
                  <c:v>3.9422650337220002</c:v>
                </c:pt>
                <c:pt idx="37582">
                  <c:v>3.942304134369</c:v>
                </c:pt>
                <c:pt idx="37583">
                  <c:v>3.9423367977139998</c:v>
                </c:pt>
                <c:pt idx="37584">
                  <c:v>3.9423992633820002</c:v>
                </c:pt>
                <c:pt idx="37585">
                  <c:v>3.942436933517</c:v>
                </c:pt>
                <c:pt idx="37586">
                  <c:v>3.9424784183499999</c:v>
                </c:pt>
                <c:pt idx="37587">
                  <c:v>3.9425156116490001</c:v>
                </c:pt>
                <c:pt idx="37588">
                  <c:v>3.9425592422490001</c:v>
                </c:pt>
                <c:pt idx="37589">
                  <c:v>3.9426219463350001</c:v>
                </c:pt>
                <c:pt idx="37590">
                  <c:v>3.9426608085630002</c:v>
                </c:pt>
                <c:pt idx="37591">
                  <c:v>3.9427084922789999</c:v>
                </c:pt>
                <c:pt idx="37592">
                  <c:v>3.9427797794339998</c:v>
                </c:pt>
                <c:pt idx="37593">
                  <c:v>3.9429166316990001</c:v>
                </c:pt>
                <c:pt idx="37594">
                  <c:v>3.9430649280550001</c:v>
                </c:pt>
                <c:pt idx="37595">
                  <c:v>3.943171262741</c:v>
                </c:pt>
                <c:pt idx="37596">
                  <c:v>3.9432981014249999</c:v>
                </c:pt>
                <c:pt idx="37597">
                  <c:v>3.943366527557</c:v>
                </c:pt>
                <c:pt idx="37598">
                  <c:v>3.9434473514559998</c:v>
                </c:pt>
                <c:pt idx="37599">
                  <c:v>3.943812608719</c:v>
                </c:pt>
                <c:pt idx="37600">
                  <c:v>3.9439947605130001</c:v>
                </c:pt>
                <c:pt idx="37601">
                  <c:v>3.9440705776209999</c:v>
                </c:pt>
                <c:pt idx="37602">
                  <c:v>3.9441154003140002</c:v>
                </c:pt>
                <c:pt idx="37603">
                  <c:v>3.9441587924960002</c:v>
                </c:pt>
                <c:pt idx="37604">
                  <c:v>3.9442021846770001</c:v>
                </c:pt>
                <c:pt idx="37605">
                  <c:v>3.9442484378809999</c:v>
                </c:pt>
                <c:pt idx="37606">
                  <c:v>3.9442982673650002</c:v>
                </c:pt>
                <c:pt idx="37607">
                  <c:v>3.9443435668950002</c:v>
                </c:pt>
                <c:pt idx="37608">
                  <c:v>3.944395065308</c:v>
                </c:pt>
                <c:pt idx="37609">
                  <c:v>3.9444432258609998</c:v>
                </c:pt>
                <c:pt idx="37610">
                  <c:v>3.9444897174840001</c:v>
                </c:pt>
                <c:pt idx="37611">
                  <c:v>3.9445378780359999</c:v>
                </c:pt>
                <c:pt idx="37612">
                  <c:v>3.9446129798889999</c:v>
                </c:pt>
                <c:pt idx="37613">
                  <c:v>3.9447007179260001</c:v>
                </c:pt>
                <c:pt idx="37614">
                  <c:v>3.944786071777</c:v>
                </c:pt>
                <c:pt idx="37615">
                  <c:v>3.9449458122249998</c:v>
                </c:pt>
                <c:pt idx="37616">
                  <c:v>3.9451131820679999</c:v>
                </c:pt>
                <c:pt idx="37617">
                  <c:v>3.9451680183410001</c:v>
                </c:pt>
                <c:pt idx="37618">
                  <c:v>3.9452240467070001</c:v>
                </c:pt>
                <c:pt idx="37619">
                  <c:v>3.9452786445619998</c:v>
                </c:pt>
                <c:pt idx="37620">
                  <c:v>3.945326566696</c:v>
                </c:pt>
                <c:pt idx="37621">
                  <c:v>3.9453775882720001</c:v>
                </c:pt>
                <c:pt idx="37622">
                  <c:v>3.9455819129940002</c:v>
                </c:pt>
                <c:pt idx="37623">
                  <c:v>3.9456360340119998</c:v>
                </c:pt>
                <c:pt idx="37624">
                  <c:v>3.9456937313079998</c:v>
                </c:pt>
                <c:pt idx="37625">
                  <c:v>3.945751667023</c:v>
                </c:pt>
                <c:pt idx="37626">
                  <c:v>3.945818185806</c:v>
                </c:pt>
                <c:pt idx="37627">
                  <c:v>3.9458944797519999</c:v>
                </c:pt>
                <c:pt idx="37628">
                  <c:v>3.945966243744</c:v>
                </c:pt>
                <c:pt idx="37629">
                  <c:v>3.9460480213169999</c:v>
                </c:pt>
                <c:pt idx="37630">
                  <c:v>3.9461367130279998</c:v>
                </c:pt>
                <c:pt idx="37631">
                  <c:v>3.9462304115300002</c:v>
                </c:pt>
                <c:pt idx="37632">
                  <c:v>3.9463262557980001</c:v>
                </c:pt>
                <c:pt idx="37633">
                  <c:v>3.9464211463929999</c:v>
                </c:pt>
                <c:pt idx="37634">
                  <c:v>3.9465219974519998</c:v>
                </c:pt>
                <c:pt idx="37635">
                  <c:v>3.9466192722320002</c:v>
                </c:pt>
                <c:pt idx="37636">
                  <c:v>3.9467160701749999</c:v>
                </c:pt>
                <c:pt idx="37637">
                  <c:v>3.9468111991880002</c:v>
                </c:pt>
                <c:pt idx="37638">
                  <c:v>3.9469108581539998</c:v>
                </c:pt>
                <c:pt idx="37639">
                  <c:v>3.94699883461</c:v>
                </c:pt>
                <c:pt idx="37640">
                  <c:v>3.9470794200900001</c:v>
                </c:pt>
                <c:pt idx="37641">
                  <c:v>3.9471492767330001</c:v>
                </c:pt>
                <c:pt idx="37642">
                  <c:v>3.9472198486329999</c:v>
                </c:pt>
                <c:pt idx="37643">
                  <c:v>3.9472868442540001</c:v>
                </c:pt>
                <c:pt idx="37644">
                  <c:v>3.9473488330839999</c:v>
                </c:pt>
                <c:pt idx="37645">
                  <c:v>3.9474093914030002</c:v>
                </c:pt>
                <c:pt idx="37646">
                  <c:v>3.9474625587459999</c:v>
                </c:pt>
                <c:pt idx="37647">
                  <c:v>3.9475529193879999</c:v>
                </c:pt>
                <c:pt idx="37648">
                  <c:v>3.947855234146</c:v>
                </c:pt>
                <c:pt idx="37649">
                  <c:v>3.9481639862060001</c:v>
                </c:pt>
                <c:pt idx="37650">
                  <c:v>3.948252677917</c:v>
                </c:pt>
                <c:pt idx="37651">
                  <c:v>3.9485011100770002</c:v>
                </c:pt>
                <c:pt idx="37652">
                  <c:v>3.948570013046</c:v>
                </c:pt>
                <c:pt idx="37653">
                  <c:v>3.9486107826230001</c:v>
                </c:pt>
                <c:pt idx="37654">
                  <c:v>3.9486546516419998</c:v>
                </c:pt>
                <c:pt idx="37655">
                  <c:v>3.9487001895899998</c:v>
                </c:pt>
                <c:pt idx="37656">
                  <c:v>3.9487521648409998</c:v>
                </c:pt>
                <c:pt idx="37657">
                  <c:v>3.9487972259520001</c:v>
                </c:pt>
                <c:pt idx="37658">
                  <c:v>3.948884010315</c:v>
                </c:pt>
                <c:pt idx="37659">
                  <c:v>3.9491796493529998</c:v>
                </c:pt>
                <c:pt idx="37660">
                  <c:v>3.949469804764</c:v>
                </c:pt>
                <c:pt idx="37661">
                  <c:v>3.9495124816890002</c:v>
                </c:pt>
                <c:pt idx="37662">
                  <c:v>3.94957613945</c:v>
                </c:pt>
                <c:pt idx="37663">
                  <c:v>3.949640750885</c:v>
                </c:pt>
                <c:pt idx="37664">
                  <c:v>3.9497179985050002</c:v>
                </c:pt>
                <c:pt idx="37665">
                  <c:v>3.9498486518860001</c:v>
                </c:pt>
                <c:pt idx="37666">
                  <c:v>3.9501702785489998</c:v>
                </c:pt>
                <c:pt idx="37667">
                  <c:v>3.9502489566799999</c:v>
                </c:pt>
                <c:pt idx="37668">
                  <c:v>3.9503302574160002</c:v>
                </c:pt>
                <c:pt idx="37669">
                  <c:v>3.9504122734070002</c:v>
                </c:pt>
                <c:pt idx="37670">
                  <c:v>3.9504616260529999</c:v>
                </c:pt>
                <c:pt idx="37671">
                  <c:v>3.9505078792570001</c:v>
                </c:pt>
                <c:pt idx="37672">
                  <c:v>3.950556516647</c:v>
                </c:pt>
                <c:pt idx="37673">
                  <c:v>3.9506077766419998</c:v>
                </c:pt>
                <c:pt idx="37674">
                  <c:v>3.9506571292879999</c:v>
                </c:pt>
                <c:pt idx="37675">
                  <c:v>3.95077252388</c:v>
                </c:pt>
                <c:pt idx="37676">
                  <c:v>3.9508850574490002</c:v>
                </c:pt>
                <c:pt idx="37677">
                  <c:v>3.9509632587430001</c:v>
                </c:pt>
                <c:pt idx="37678">
                  <c:v>3.9510431289670001</c:v>
                </c:pt>
                <c:pt idx="37679">
                  <c:v>3.9511575698849999</c:v>
                </c:pt>
                <c:pt idx="37680">
                  <c:v>3.9513385295869998</c:v>
                </c:pt>
                <c:pt idx="37681">
                  <c:v>3.9514274597169998</c:v>
                </c:pt>
                <c:pt idx="37682">
                  <c:v>3.9515128135680002</c:v>
                </c:pt>
                <c:pt idx="37683">
                  <c:v>3.9517357349400002</c:v>
                </c:pt>
                <c:pt idx="37684">
                  <c:v>3.9518260955810001</c:v>
                </c:pt>
                <c:pt idx="37685">
                  <c:v>3.95192861557</c:v>
                </c:pt>
                <c:pt idx="37686">
                  <c:v>3.952031612396</c:v>
                </c:pt>
                <c:pt idx="37687">
                  <c:v>3.952120542526</c:v>
                </c:pt>
                <c:pt idx="37688">
                  <c:v>3.9523084163669999</c:v>
                </c:pt>
                <c:pt idx="37689">
                  <c:v>3.952488660812</c:v>
                </c:pt>
                <c:pt idx="37690">
                  <c:v>3.9527215957639998</c:v>
                </c:pt>
                <c:pt idx="37691">
                  <c:v>3.9530270099639999</c:v>
                </c:pt>
                <c:pt idx="37692">
                  <c:v>3.9531495571140001</c:v>
                </c:pt>
                <c:pt idx="37693">
                  <c:v>3.9534950256350001</c:v>
                </c:pt>
                <c:pt idx="37694">
                  <c:v>3.9536015987400002</c:v>
                </c:pt>
                <c:pt idx="37695">
                  <c:v>3.9538552761079999</c:v>
                </c:pt>
                <c:pt idx="37696">
                  <c:v>3.9540328979489998</c:v>
                </c:pt>
                <c:pt idx="37697">
                  <c:v>3.9542901515960001</c:v>
                </c:pt>
                <c:pt idx="37698">
                  <c:v>3.954539299011</c:v>
                </c:pt>
                <c:pt idx="37699">
                  <c:v>3.9546270370480001</c:v>
                </c:pt>
                <c:pt idx="37700">
                  <c:v>3.9549677371979999</c:v>
                </c:pt>
                <c:pt idx="37701">
                  <c:v>3.9552836418149999</c:v>
                </c:pt>
                <c:pt idx="37702">
                  <c:v>3.955371141434</c:v>
                </c:pt>
                <c:pt idx="37703">
                  <c:v>3.9554562568659999</c:v>
                </c:pt>
                <c:pt idx="37704">
                  <c:v>3.9555020332340001</c:v>
                </c:pt>
                <c:pt idx="37705">
                  <c:v>3.9555530548100002</c:v>
                </c:pt>
                <c:pt idx="37706">
                  <c:v>3.9556095600129999</c:v>
                </c:pt>
                <c:pt idx="37707">
                  <c:v>3.9556663036350002</c:v>
                </c:pt>
                <c:pt idx="37708">
                  <c:v>3.9557209014889998</c:v>
                </c:pt>
                <c:pt idx="37709">
                  <c:v>3.9557788372039999</c:v>
                </c:pt>
                <c:pt idx="37710">
                  <c:v>3.955840349197</c:v>
                </c:pt>
                <c:pt idx="37711">
                  <c:v>3.9559085369110001</c:v>
                </c:pt>
                <c:pt idx="37712">
                  <c:v>3.9559724330899999</c:v>
                </c:pt>
                <c:pt idx="37713">
                  <c:v>3.956035375595</c:v>
                </c:pt>
                <c:pt idx="37714">
                  <c:v>3.9560983181</c:v>
                </c:pt>
                <c:pt idx="37715">
                  <c:v>3.9561550617219998</c:v>
                </c:pt>
                <c:pt idx="37716">
                  <c:v>3.956211566925</c:v>
                </c:pt>
                <c:pt idx="37717">
                  <c:v>3.9562664031980002</c:v>
                </c:pt>
                <c:pt idx="37718">
                  <c:v>3.9563138484949998</c:v>
                </c:pt>
                <c:pt idx="37719">
                  <c:v>3.9564285278320002</c:v>
                </c:pt>
                <c:pt idx="37720">
                  <c:v>3.956570863724</c:v>
                </c:pt>
                <c:pt idx="37721">
                  <c:v>3.9567167758939998</c:v>
                </c:pt>
                <c:pt idx="37722">
                  <c:v>3.9570178985600002</c:v>
                </c:pt>
                <c:pt idx="37723">
                  <c:v>3.9570827484129998</c:v>
                </c:pt>
                <c:pt idx="37724">
                  <c:v>3.9571311473850002</c:v>
                </c:pt>
                <c:pt idx="37725">
                  <c:v>3.9571926593779998</c:v>
                </c:pt>
                <c:pt idx="37726">
                  <c:v>3.9572553634640002</c:v>
                </c:pt>
                <c:pt idx="37727">
                  <c:v>3.9572906494139999</c:v>
                </c:pt>
                <c:pt idx="37728">
                  <c:v>3.9573473930360001</c:v>
                </c:pt>
                <c:pt idx="37729">
                  <c:v>3.9573843479159998</c:v>
                </c:pt>
                <c:pt idx="37730">
                  <c:v>3.9574308395390001</c:v>
                </c:pt>
                <c:pt idx="37731">
                  <c:v>3.9574978351590002</c:v>
                </c:pt>
                <c:pt idx="37732">
                  <c:v>3.9575436115259999</c:v>
                </c:pt>
                <c:pt idx="37733">
                  <c:v>3.9577648639679999</c:v>
                </c:pt>
                <c:pt idx="37734">
                  <c:v>3.9578373432160001</c:v>
                </c:pt>
                <c:pt idx="37735">
                  <c:v>3.957882165909</c:v>
                </c:pt>
                <c:pt idx="37736">
                  <c:v>3.957929134369</c:v>
                </c:pt>
                <c:pt idx="37737">
                  <c:v>3.9579827785489998</c:v>
                </c:pt>
                <c:pt idx="37738">
                  <c:v>3.9580328464510002</c:v>
                </c:pt>
                <c:pt idx="37739">
                  <c:v>3.9580814838410001</c:v>
                </c:pt>
                <c:pt idx="37740">
                  <c:v>3.958155870438</c:v>
                </c:pt>
                <c:pt idx="37741">
                  <c:v>3.9582004547120002</c:v>
                </c:pt>
                <c:pt idx="37742">
                  <c:v>3.958281755447</c:v>
                </c:pt>
                <c:pt idx="37743">
                  <c:v>3.9583909511569999</c:v>
                </c:pt>
                <c:pt idx="37744">
                  <c:v>3.9585008621219999</c:v>
                </c:pt>
                <c:pt idx="37745">
                  <c:v>3.9585514068599998</c:v>
                </c:pt>
                <c:pt idx="37746">
                  <c:v>3.9586036205289998</c:v>
                </c:pt>
                <c:pt idx="37747">
                  <c:v>3.9586517810820001</c:v>
                </c:pt>
                <c:pt idx="37748">
                  <c:v>3.958702087402</c:v>
                </c:pt>
                <c:pt idx="37749">
                  <c:v>3.958750486374</c:v>
                </c:pt>
                <c:pt idx="37750">
                  <c:v>3.9588332176210002</c:v>
                </c:pt>
                <c:pt idx="37751">
                  <c:v>3.958919763565</c:v>
                </c:pt>
                <c:pt idx="37752">
                  <c:v>3.9592638015750001</c:v>
                </c:pt>
                <c:pt idx="37753">
                  <c:v>3.9593484401699999</c:v>
                </c:pt>
                <c:pt idx="37754">
                  <c:v>3.9594352245329998</c:v>
                </c:pt>
                <c:pt idx="37755">
                  <c:v>3.9595198631290001</c:v>
                </c:pt>
                <c:pt idx="37756">
                  <c:v>3.95965218544</c:v>
                </c:pt>
                <c:pt idx="37757">
                  <c:v>3.9598278999329999</c:v>
                </c:pt>
                <c:pt idx="37758">
                  <c:v>3.9600441455839999</c:v>
                </c:pt>
                <c:pt idx="37759">
                  <c:v>3.9601280689239999</c:v>
                </c:pt>
                <c:pt idx="37760">
                  <c:v>3.9602239131929999</c:v>
                </c:pt>
                <c:pt idx="37761">
                  <c:v>3.9602749347690001</c:v>
                </c:pt>
                <c:pt idx="37762">
                  <c:v>3.9603292942050001</c:v>
                </c:pt>
                <c:pt idx="37763">
                  <c:v>3.9603872299190002</c:v>
                </c:pt>
                <c:pt idx="37764">
                  <c:v>3.9604449272159998</c:v>
                </c:pt>
                <c:pt idx="37765">
                  <c:v>3.9605004787450002</c:v>
                </c:pt>
                <c:pt idx="37766">
                  <c:v>3.960560798645</c:v>
                </c:pt>
                <c:pt idx="37767">
                  <c:v>3.9606189727780001</c:v>
                </c:pt>
                <c:pt idx="37768">
                  <c:v>3.9607241153719999</c:v>
                </c:pt>
                <c:pt idx="37769">
                  <c:v>3.9608507156370001</c:v>
                </c:pt>
                <c:pt idx="37770">
                  <c:v>3.961143493652</c:v>
                </c:pt>
                <c:pt idx="37771">
                  <c:v>3.9613127708440001</c:v>
                </c:pt>
                <c:pt idx="37772">
                  <c:v>3.9613623619079998</c:v>
                </c:pt>
                <c:pt idx="37773">
                  <c:v>3.961437940598</c:v>
                </c:pt>
                <c:pt idx="37774">
                  <c:v>3.9615063667300001</c:v>
                </c:pt>
                <c:pt idx="37775">
                  <c:v>3.9615833759310002</c:v>
                </c:pt>
                <c:pt idx="37776">
                  <c:v>3.9617266654969998</c:v>
                </c:pt>
                <c:pt idx="37777">
                  <c:v>3.9619586467739998</c:v>
                </c:pt>
                <c:pt idx="37778">
                  <c:v>3.962220907211</c:v>
                </c:pt>
                <c:pt idx="37779">
                  <c:v>3.9623425006869999</c:v>
                </c:pt>
                <c:pt idx="37780">
                  <c:v>3.9624238014220001</c:v>
                </c:pt>
                <c:pt idx="37781">
                  <c:v>3.9624722003940001</c:v>
                </c:pt>
                <c:pt idx="37782">
                  <c:v>3.9625148773190002</c:v>
                </c:pt>
                <c:pt idx="37783">
                  <c:v>3.962557554245</c:v>
                </c:pt>
                <c:pt idx="37784">
                  <c:v>3.9626069068910001</c:v>
                </c:pt>
                <c:pt idx="37785">
                  <c:v>3.962721586227</c:v>
                </c:pt>
                <c:pt idx="37786">
                  <c:v>3.962841510773</c:v>
                </c:pt>
                <c:pt idx="37787">
                  <c:v>3.9629247188569998</c:v>
                </c:pt>
                <c:pt idx="37788">
                  <c:v>3.9630069732669999</c:v>
                </c:pt>
                <c:pt idx="37789">
                  <c:v>3.9633500576020002</c:v>
                </c:pt>
                <c:pt idx="37790">
                  <c:v>3.9634718894960002</c:v>
                </c:pt>
                <c:pt idx="37791">
                  <c:v>3.9635851383210001</c:v>
                </c:pt>
                <c:pt idx="37792">
                  <c:v>3.9636657238009998</c:v>
                </c:pt>
                <c:pt idx="37793">
                  <c:v>3.963800907135</c:v>
                </c:pt>
                <c:pt idx="37794">
                  <c:v>3.9638803005219998</c:v>
                </c:pt>
                <c:pt idx="37795">
                  <c:v>3.963996171951</c:v>
                </c:pt>
                <c:pt idx="37796">
                  <c:v>3.9643604755399999</c:v>
                </c:pt>
                <c:pt idx="37797">
                  <c:v>3.964559793472</c:v>
                </c:pt>
                <c:pt idx="37798">
                  <c:v>3.9648206233979999</c:v>
                </c:pt>
                <c:pt idx="37799">
                  <c:v>3.9649181365969999</c:v>
                </c:pt>
                <c:pt idx="37800">
                  <c:v>3.964970827103</c:v>
                </c:pt>
                <c:pt idx="37801">
                  <c:v>3.9650352001189999</c:v>
                </c:pt>
                <c:pt idx="37802">
                  <c:v>3.9651153087619999</c:v>
                </c:pt>
                <c:pt idx="37803">
                  <c:v>3.9651989936829999</c:v>
                </c:pt>
                <c:pt idx="37804">
                  <c:v>3.9652833938600001</c:v>
                </c:pt>
                <c:pt idx="37805">
                  <c:v>3.9653749465939998</c:v>
                </c:pt>
                <c:pt idx="37806">
                  <c:v>3.9654736518860001</c:v>
                </c:pt>
                <c:pt idx="37807">
                  <c:v>3.9655697345730001</c:v>
                </c:pt>
                <c:pt idx="37808">
                  <c:v>3.965659618378</c:v>
                </c:pt>
                <c:pt idx="37809">
                  <c:v>3.9657499790189998</c:v>
                </c:pt>
                <c:pt idx="37810">
                  <c:v>3.9658355712889999</c:v>
                </c:pt>
                <c:pt idx="37811">
                  <c:v>3.9659185409550002</c:v>
                </c:pt>
                <c:pt idx="37812">
                  <c:v>3.965991020203</c:v>
                </c:pt>
                <c:pt idx="37813">
                  <c:v>3.9660632610320001</c:v>
                </c:pt>
                <c:pt idx="37814">
                  <c:v>3.9661328792570001</c:v>
                </c:pt>
                <c:pt idx="37815">
                  <c:v>3.9661924839020002</c:v>
                </c:pt>
                <c:pt idx="37816">
                  <c:v>3.9662442207340001</c:v>
                </c:pt>
                <c:pt idx="37817">
                  <c:v>3.9662933349610001</c:v>
                </c:pt>
                <c:pt idx="37818">
                  <c:v>3.966340065002</c:v>
                </c:pt>
                <c:pt idx="37819">
                  <c:v>3.9664294719700002</c:v>
                </c:pt>
                <c:pt idx="37820">
                  <c:v>3.9665288925170001</c:v>
                </c:pt>
                <c:pt idx="37821">
                  <c:v>3.9667832851410001</c:v>
                </c:pt>
                <c:pt idx="37822">
                  <c:v>3.966880321503</c:v>
                </c:pt>
                <c:pt idx="37823">
                  <c:v>3.9669482707979999</c:v>
                </c:pt>
                <c:pt idx="37824">
                  <c:v>3.9670257568360001</c:v>
                </c:pt>
                <c:pt idx="37825">
                  <c:v>3.9670686721799999</c:v>
                </c:pt>
                <c:pt idx="37826">
                  <c:v>3.9671027660370002</c:v>
                </c:pt>
                <c:pt idx="37827">
                  <c:v>3.9671425819400001</c:v>
                </c:pt>
                <c:pt idx="37828">
                  <c:v>3.9671795368190002</c:v>
                </c:pt>
                <c:pt idx="37829">
                  <c:v>3.9672076702119998</c:v>
                </c:pt>
                <c:pt idx="37830">
                  <c:v>3.9672632217410002</c:v>
                </c:pt>
                <c:pt idx="37831">
                  <c:v>3.9673266410829999</c:v>
                </c:pt>
                <c:pt idx="37832">
                  <c:v>3.9673683643339999</c:v>
                </c:pt>
                <c:pt idx="37833">
                  <c:v>3.9674355983730001</c:v>
                </c:pt>
                <c:pt idx="37834">
                  <c:v>3.9674952030180002</c:v>
                </c:pt>
                <c:pt idx="37835">
                  <c:v>3.967566013336</c:v>
                </c:pt>
                <c:pt idx="37836">
                  <c:v>3.9676089286799998</c:v>
                </c:pt>
                <c:pt idx="37837">
                  <c:v>3.967653274536</c:v>
                </c:pt>
                <c:pt idx="37838">
                  <c:v>3.9676988124850001</c:v>
                </c:pt>
                <c:pt idx="37839">
                  <c:v>3.967736959457</c:v>
                </c:pt>
                <c:pt idx="37840">
                  <c:v>3.967778921127</c:v>
                </c:pt>
                <c:pt idx="37841">
                  <c:v>3.9678192138670001</c:v>
                </c:pt>
                <c:pt idx="37842">
                  <c:v>3.9678564071659999</c:v>
                </c:pt>
                <c:pt idx="37843">
                  <c:v>3.9678952693939999</c:v>
                </c:pt>
                <c:pt idx="37844">
                  <c:v>3.967916488647</c:v>
                </c:pt>
                <c:pt idx="37845">
                  <c:v>3.9679551124570001</c:v>
                </c:pt>
                <c:pt idx="37846">
                  <c:v>3.9679942131039998</c:v>
                </c:pt>
                <c:pt idx="37847">
                  <c:v>3.9680342674259999</c:v>
                </c:pt>
                <c:pt idx="37848">
                  <c:v>3.9680731296539999</c:v>
                </c:pt>
                <c:pt idx="37849">
                  <c:v>3.9681179523469998</c:v>
                </c:pt>
                <c:pt idx="37850">
                  <c:v>3.9681677818300001</c:v>
                </c:pt>
                <c:pt idx="37851">
                  <c:v>3.9682517051700001</c:v>
                </c:pt>
                <c:pt idx="37852">
                  <c:v>3.9683718681340001</c:v>
                </c:pt>
                <c:pt idx="37853">
                  <c:v>3.9685270786290001</c:v>
                </c:pt>
                <c:pt idx="37854">
                  <c:v>3.9689133167269999</c:v>
                </c:pt>
                <c:pt idx="37855">
                  <c:v>3.9690122604370002</c:v>
                </c:pt>
                <c:pt idx="37856">
                  <c:v>3.9691052436829999</c:v>
                </c:pt>
                <c:pt idx="37857">
                  <c:v>3.9691972732540002</c:v>
                </c:pt>
                <c:pt idx="37858">
                  <c:v>3.9692442417140001</c:v>
                </c:pt>
                <c:pt idx="37859">
                  <c:v>3.969348192215</c:v>
                </c:pt>
                <c:pt idx="37860">
                  <c:v>3.9694886207579998</c:v>
                </c:pt>
                <c:pt idx="37861">
                  <c:v>3.9696147441859999</c:v>
                </c:pt>
                <c:pt idx="37862">
                  <c:v>3.9699573516850002</c:v>
                </c:pt>
                <c:pt idx="37863">
                  <c:v>3.970112085342</c:v>
                </c:pt>
                <c:pt idx="37864">
                  <c:v>3.970197677612</c:v>
                </c:pt>
                <c:pt idx="37865">
                  <c:v>3.9702870845790001</c:v>
                </c:pt>
                <c:pt idx="37866">
                  <c:v>3.970375299454</c:v>
                </c:pt>
                <c:pt idx="37867">
                  <c:v>3.9704599380490002</c:v>
                </c:pt>
                <c:pt idx="37868">
                  <c:v>3.9705452919009998</c:v>
                </c:pt>
                <c:pt idx="37869">
                  <c:v>3.9706301689150001</c:v>
                </c:pt>
                <c:pt idx="37870">
                  <c:v>3.9707129001619998</c:v>
                </c:pt>
                <c:pt idx="37871">
                  <c:v>3.9708952903750001</c:v>
                </c:pt>
                <c:pt idx="37872">
                  <c:v>3.9710462093349999</c:v>
                </c:pt>
                <c:pt idx="37873">
                  <c:v>3.9711315631869999</c:v>
                </c:pt>
                <c:pt idx="37874">
                  <c:v>3.971283912659</c:v>
                </c:pt>
                <c:pt idx="37875">
                  <c:v>3.971463441849</c:v>
                </c:pt>
                <c:pt idx="37876">
                  <c:v>3.9715392589570002</c:v>
                </c:pt>
                <c:pt idx="37877">
                  <c:v>3.9716198444369999</c:v>
                </c:pt>
                <c:pt idx="37878">
                  <c:v>3.9716928005219998</c:v>
                </c:pt>
                <c:pt idx="37879">
                  <c:v>3.9717705249790001</c:v>
                </c:pt>
                <c:pt idx="37880">
                  <c:v>3.97181558609</c:v>
                </c:pt>
                <c:pt idx="37881">
                  <c:v>3.9718570709229999</c:v>
                </c:pt>
                <c:pt idx="37882">
                  <c:v>3.9718980789180001</c:v>
                </c:pt>
                <c:pt idx="37883">
                  <c:v>3.971939325333</c:v>
                </c:pt>
                <c:pt idx="37884">
                  <c:v>3.971982955933</c:v>
                </c:pt>
                <c:pt idx="37885">
                  <c:v>3.972028493881</c:v>
                </c:pt>
                <c:pt idx="37886">
                  <c:v>3.9720730781559999</c:v>
                </c:pt>
                <c:pt idx="37887">
                  <c:v>3.9721496105190002</c:v>
                </c:pt>
                <c:pt idx="37888">
                  <c:v>3.9722316265109998</c:v>
                </c:pt>
                <c:pt idx="37889">
                  <c:v>3.9723477363590001</c:v>
                </c:pt>
                <c:pt idx="37890">
                  <c:v>3.9724340438839998</c:v>
                </c:pt>
                <c:pt idx="37891">
                  <c:v>3.9725253582</c:v>
                </c:pt>
                <c:pt idx="37892">
                  <c:v>3.9726655483250002</c:v>
                </c:pt>
                <c:pt idx="37893">
                  <c:v>3.9727168083189999</c:v>
                </c:pt>
                <c:pt idx="37894">
                  <c:v>3.9727640151979999</c:v>
                </c:pt>
                <c:pt idx="37895">
                  <c:v>3.9728121757510002</c:v>
                </c:pt>
                <c:pt idx="37896">
                  <c:v>3.9728612899779998</c:v>
                </c:pt>
                <c:pt idx="37897">
                  <c:v>3.972905874252</c:v>
                </c:pt>
                <c:pt idx="37898">
                  <c:v>3.9729576110839999</c:v>
                </c:pt>
                <c:pt idx="37899">
                  <c:v>3.9729993343349999</c:v>
                </c:pt>
                <c:pt idx="37900">
                  <c:v>3.9730441570280002</c:v>
                </c:pt>
                <c:pt idx="37901">
                  <c:v>3.9730985164639998</c:v>
                </c:pt>
                <c:pt idx="37902">
                  <c:v>3.9731769561769998</c:v>
                </c:pt>
                <c:pt idx="37903">
                  <c:v>3.9732604026790002</c:v>
                </c:pt>
                <c:pt idx="37904">
                  <c:v>3.9733214378359998</c:v>
                </c:pt>
                <c:pt idx="37905">
                  <c:v>3.9734022617339999</c:v>
                </c:pt>
                <c:pt idx="37906">
                  <c:v>3.9734926223749998</c:v>
                </c:pt>
                <c:pt idx="37907">
                  <c:v>3.9736917018889999</c:v>
                </c:pt>
                <c:pt idx="37908">
                  <c:v>3.9738359451290002</c:v>
                </c:pt>
                <c:pt idx="37909">
                  <c:v>3.9739358425139999</c:v>
                </c:pt>
                <c:pt idx="37910">
                  <c:v>3.9739930629729998</c:v>
                </c:pt>
                <c:pt idx="37911">
                  <c:v>3.9740512371059999</c:v>
                </c:pt>
                <c:pt idx="37912">
                  <c:v>3.9741187095639998</c:v>
                </c:pt>
                <c:pt idx="37913">
                  <c:v>3.9741938114169999</c:v>
                </c:pt>
                <c:pt idx="37914">
                  <c:v>3.9742870330810001</c:v>
                </c:pt>
                <c:pt idx="37915">
                  <c:v>3.9744007587430001</c:v>
                </c:pt>
                <c:pt idx="37916">
                  <c:v>3.9745318889619998</c:v>
                </c:pt>
                <c:pt idx="37917">
                  <c:v>3.9746708869930001</c:v>
                </c:pt>
                <c:pt idx="37918">
                  <c:v>3.9748227596280001</c:v>
                </c:pt>
                <c:pt idx="37919">
                  <c:v>3.9749810695650001</c:v>
                </c:pt>
                <c:pt idx="37920">
                  <c:v>3.9751350879670002</c:v>
                </c:pt>
                <c:pt idx="37921">
                  <c:v>3.9752891063689999</c:v>
                </c:pt>
                <c:pt idx="37922">
                  <c:v>3.9754350185390002</c:v>
                </c:pt>
                <c:pt idx="37923">
                  <c:v>3.975577354431</c:v>
                </c:pt>
                <c:pt idx="37924">
                  <c:v>3.9757075309749998</c:v>
                </c:pt>
                <c:pt idx="37925">
                  <c:v>3.975817680359</c:v>
                </c:pt>
                <c:pt idx="37926">
                  <c:v>3.9759070873260001</c:v>
                </c:pt>
                <c:pt idx="37927">
                  <c:v>3.97598195076</c:v>
                </c:pt>
                <c:pt idx="37928">
                  <c:v>3.9760422706599998</c:v>
                </c:pt>
                <c:pt idx="37929">
                  <c:v>3.976150989532</c:v>
                </c:pt>
                <c:pt idx="37930">
                  <c:v>3.9762425422669998</c:v>
                </c:pt>
                <c:pt idx="37931">
                  <c:v>3.976522445679</c:v>
                </c:pt>
                <c:pt idx="37932">
                  <c:v>3.9766473770139998</c:v>
                </c:pt>
                <c:pt idx="37933">
                  <c:v>3.976679325104</c:v>
                </c:pt>
                <c:pt idx="37934">
                  <c:v>3.976730108261</c:v>
                </c:pt>
                <c:pt idx="37935">
                  <c:v>3.9767713546749999</c:v>
                </c:pt>
                <c:pt idx="37936">
                  <c:v>3.9768254756929999</c:v>
                </c:pt>
                <c:pt idx="37937">
                  <c:v>3.9768705368039998</c:v>
                </c:pt>
                <c:pt idx="37938">
                  <c:v>3.9769072532649998</c:v>
                </c:pt>
                <c:pt idx="37939">
                  <c:v>3.976935625076</c:v>
                </c:pt>
                <c:pt idx="37940">
                  <c:v>3.9769613742829999</c:v>
                </c:pt>
                <c:pt idx="37941">
                  <c:v>3.9770069122309999</c:v>
                </c:pt>
                <c:pt idx="37942">
                  <c:v>3.9770565032960001</c:v>
                </c:pt>
                <c:pt idx="37943">
                  <c:v>3.9770877361300001</c:v>
                </c:pt>
                <c:pt idx="37944">
                  <c:v>3.9771249294280002</c:v>
                </c:pt>
                <c:pt idx="37945">
                  <c:v>3.9771575927730001</c:v>
                </c:pt>
                <c:pt idx="37946">
                  <c:v>3.977211475372</c:v>
                </c:pt>
                <c:pt idx="37947">
                  <c:v>3.9772837162019998</c:v>
                </c:pt>
                <c:pt idx="37948">
                  <c:v>3.9774086475370001</c:v>
                </c:pt>
                <c:pt idx="37949">
                  <c:v>3.977481603622</c:v>
                </c:pt>
                <c:pt idx="37950">
                  <c:v>3.9775543212889999</c:v>
                </c:pt>
                <c:pt idx="37951">
                  <c:v>3.977617740631</c:v>
                </c:pt>
                <c:pt idx="37952">
                  <c:v>3.9776580333710001</c:v>
                </c:pt>
                <c:pt idx="37953">
                  <c:v>3.9776964187620001</c:v>
                </c:pt>
                <c:pt idx="37954">
                  <c:v>3.9777381420140001</c:v>
                </c:pt>
                <c:pt idx="37955">
                  <c:v>3.9777774810789999</c:v>
                </c:pt>
                <c:pt idx="37956">
                  <c:v>3.9778184890750001</c:v>
                </c:pt>
                <c:pt idx="37957">
                  <c:v>3.9778890609739999</c:v>
                </c:pt>
                <c:pt idx="37958">
                  <c:v>3.9779319763180001</c:v>
                </c:pt>
                <c:pt idx="37959">
                  <c:v>3.978001117706</c:v>
                </c:pt>
                <c:pt idx="37960">
                  <c:v>3.978081464767</c:v>
                </c:pt>
                <c:pt idx="37961">
                  <c:v>3.9781315326689999</c:v>
                </c:pt>
                <c:pt idx="37962">
                  <c:v>3.9781761169430001</c:v>
                </c:pt>
                <c:pt idx="37963">
                  <c:v>3.9782500267029999</c:v>
                </c:pt>
                <c:pt idx="37964">
                  <c:v>3.978323936462</c:v>
                </c:pt>
                <c:pt idx="37965">
                  <c:v>3.978395462036</c:v>
                </c:pt>
                <c:pt idx="37966">
                  <c:v>3.9784820079799998</c:v>
                </c:pt>
                <c:pt idx="37967">
                  <c:v>3.9788372516630002</c:v>
                </c:pt>
                <c:pt idx="37968">
                  <c:v>3.9790525436399999</c:v>
                </c:pt>
                <c:pt idx="37969">
                  <c:v>3.979239225388</c:v>
                </c:pt>
                <c:pt idx="37970">
                  <c:v>3.9794676303859999</c:v>
                </c:pt>
                <c:pt idx="37971">
                  <c:v>3.97980260849</c:v>
                </c:pt>
                <c:pt idx="37972">
                  <c:v>3.9798820018769998</c:v>
                </c:pt>
                <c:pt idx="37973">
                  <c:v>3.9799518585209999</c:v>
                </c:pt>
                <c:pt idx="37974">
                  <c:v>3.9799981117250001</c:v>
                </c:pt>
                <c:pt idx="37975">
                  <c:v>3.9800417423250001</c:v>
                </c:pt>
                <c:pt idx="37976">
                  <c:v>3.980118513107</c:v>
                </c:pt>
                <c:pt idx="37977">
                  <c:v>3.9803504943850001</c:v>
                </c:pt>
                <c:pt idx="37978">
                  <c:v>3.9804384708399998</c:v>
                </c:pt>
                <c:pt idx="37979">
                  <c:v>3.9805252552030002</c:v>
                </c:pt>
                <c:pt idx="37980">
                  <c:v>3.9806129932399998</c:v>
                </c:pt>
                <c:pt idx="37981">
                  <c:v>3.9806981086729998</c:v>
                </c:pt>
                <c:pt idx="37982">
                  <c:v>3.9807806015009999</c:v>
                </c:pt>
                <c:pt idx="37983">
                  <c:v>3.980876684189</c:v>
                </c:pt>
                <c:pt idx="37984">
                  <c:v>3.9809250831599998</c:v>
                </c:pt>
                <c:pt idx="37985">
                  <c:v>3.9810211658479999</c:v>
                </c:pt>
                <c:pt idx="37986">
                  <c:v>3.9810707569120001</c:v>
                </c:pt>
                <c:pt idx="37987">
                  <c:v>3.9811649322510001</c:v>
                </c:pt>
                <c:pt idx="37988">
                  <c:v>3.981258630753</c:v>
                </c:pt>
                <c:pt idx="37989">
                  <c:v>3.9813485145569998</c:v>
                </c:pt>
                <c:pt idx="37990">
                  <c:v>3.9814527034760001</c:v>
                </c:pt>
                <c:pt idx="37991">
                  <c:v>3.9815042018889999</c:v>
                </c:pt>
                <c:pt idx="37992">
                  <c:v>3.981606006622</c:v>
                </c:pt>
                <c:pt idx="37993">
                  <c:v>3.981699943542</c:v>
                </c:pt>
                <c:pt idx="37994">
                  <c:v>3.98179936409</c:v>
                </c:pt>
                <c:pt idx="37995">
                  <c:v>3.981895446777</c:v>
                </c:pt>
                <c:pt idx="37996">
                  <c:v>3.9819839000699999</c:v>
                </c:pt>
                <c:pt idx="37997">
                  <c:v>3.98206615448</c:v>
                </c:pt>
                <c:pt idx="37998">
                  <c:v>3.9821887016300002</c:v>
                </c:pt>
                <c:pt idx="37999">
                  <c:v>3.9823391437529998</c:v>
                </c:pt>
                <c:pt idx="38000">
                  <c:v>3.9824123382569998</c:v>
                </c:pt>
                <c:pt idx="38001">
                  <c:v>3.9824655056</c:v>
                </c:pt>
                <c:pt idx="38002">
                  <c:v>3.9825360774990002</c:v>
                </c:pt>
                <c:pt idx="38003">
                  <c:v>3.9826021194460002</c:v>
                </c:pt>
                <c:pt idx="38004">
                  <c:v>3.982667684555</c:v>
                </c:pt>
                <c:pt idx="38005">
                  <c:v>3.98273396492</c:v>
                </c:pt>
                <c:pt idx="38006">
                  <c:v>3.982812404633</c:v>
                </c:pt>
                <c:pt idx="38007">
                  <c:v>3.9828863143920001</c:v>
                </c:pt>
                <c:pt idx="38008">
                  <c:v>3.9829246997830001</c:v>
                </c:pt>
                <c:pt idx="38009">
                  <c:v>3.9829652309419998</c:v>
                </c:pt>
                <c:pt idx="38010">
                  <c:v>3.9830069541930002</c:v>
                </c:pt>
                <c:pt idx="38011">
                  <c:v>3.9830400943759998</c:v>
                </c:pt>
                <c:pt idx="38012">
                  <c:v>3.9830603599550001</c:v>
                </c:pt>
                <c:pt idx="38013">
                  <c:v>3.9831011295319998</c:v>
                </c:pt>
                <c:pt idx="38014">
                  <c:v>3.9831442832950001</c:v>
                </c:pt>
                <c:pt idx="38015">
                  <c:v>3.9831783771509999</c:v>
                </c:pt>
                <c:pt idx="38016">
                  <c:v>3.9832212924960002</c:v>
                </c:pt>
                <c:pt idx="38017">
                  <c:v>3.9832601547239999</c:v>
                </c:pt>
                <c:pt idx="38018">
                  <c:v>3.9832961559300002</c:v>
                </c:pt>
                <c:pt idx="38019">
                  <c:v>3.983333826065</c:v>
                </c:pt>
                <c:pt idx="38020">
                  <c:v>3.9833762645720001</c:v>
                </c:pt>
                <c:pt idx="38021">
                  <c:v>3.983417749405</c:v>
                </c:pt>
                <c:pt idx="38022">
                  <c:v>3.9834671020510002</c:v>
                </c:pt>
                <c:pt idx="38023">
                  <c:v>3.9835369586940002</c:v>
                </c:pt>
                <c:pt idx="38024">
                  <c:v>3.9836227893829999</c:v>
                </c:pt>
                <c:pt idx="38025">
                  <c:v>3.9836909770969999</c:v>
                </c:pt>
                <c:pt idx="38026">
                  <c:v>3.9838755130769998</c:v>
                </c:pt>
                <c:pt idx="38027">
                  <c:v>3.9840013980869999</c:v>
                </c:pt>
                <c:pt idx="38028">
                  <c:v>3.9841043949129999</c:v>
                </c:pt>
                <c:pt idx="38029">
                  <c:v>3.9842004776</c:v>
                </c:pt>
                <c:pt idx="38030">
                  <c:v>3.9842996597289999</c:v>
                </c:pt>
                <c:pt idx="38031">
                  <c:v>3.984408140182</c:v>
                </c:pt>
                <c:pt idx="38032">
                  <c:v>3.9844598770139998</c:v>
                </c:pt>
                <c:pt idx="38033">
                  <c:v>3.9845674037930001</c:v>
                </c:pt>
                <c:pt idx="38034">
                  <c:v>3.9846162796020002</c:v>
                </c:pt>
                <c:pt idx="38035">
                  <c:v>3.9846704006200002</c:v>
                </c:pt>
                <c:pt idx="38036">
                  <c:v>3.98472738266</c:v>
                </c:pt>
                <c:pt idx="38037">
                  <c:v>3.9847819805150002</c:v>
                </c:pt>
                <c:pt idx="38038">
                  <c:v>3.984835386276</c:v>
                </c:pt>
                <c:pt idx="38039">
                  <c:v>3.9848861694340001</c:v>
                </c:pt>
                <c:pt idx="38040">
                  <c:v>3.984932899475</c:v>
                </c:pt>
                <c:pt idx="38041">
                  <c:v>3.9850406646729999</c:v>
                </c:pt>
                <c:pt idx="38042">
                  <c:v>3.9850928783419999</c:v>
                </c:pt>
                <c:pt idx="38043">
                  <c:v>3.9851934909820002</c:v>
                </c:pt>
                <c:pt idx="38044">
                  <c:v>3.9853212833399998</c:v>
                </c:pt>
                <c:pt idx="38045">
                  <c:v>3.98544383049</c:v>
                </c:pt>
                <c:pt idx="38046">
                  <c:v>3.9856002330779998</c:v>
                </c:pt>
                <c:pt idx="38047">
                  <c:v>3.9857082366940002</c:v>
                </c:pt>
                <c:pt idx="38048">
                  <c:v>3.985766410828</c:v>
                </c:pt>
                <c:pt idx="38049">
                  <c:v>3.985902547836</c:v>
                </c:pt>
                <c:pt idx="38050">
                  <c:v>3.9860398769379999</c:v>
                </c:pt>
                <c:pt idx="38051">
                  <c:v>3.9860897064210001</c:v>
                </c:pt>
                <c:pt idx="38052">
                  <c:v>3.9861638545989999</c:v>
                </c:pt>
                <c:pt idx="38053">
                  <c:v>3.9862143993379999</c:v>
                </c:pt>
                <c:pt idx="38054">
                  <c:v>3.9862539768219998</c:v>
                </c:pt>
                <c:pt idx="38055">
                  <c:v>3.986303806305</c:v>
                </c:pt>
                <c:pt idx="38056">
                  <c:v>3.986347436905</c:v>
                </c:pt>
                <c:pt idx="38057">
                  <c:v>3.9863896369930001</c:v>
                </c:pt>
                <c:pt idx="38058">
                  <c:v>3.986429452896</c:v>
                </c:pt>
                <c:pt idx="38059">
                  <c:v>3.9864752292630001</c:v>
                </c:pt>
                <c:pt idx="38060">
                  <c:v>3.9865179061889999</c:v>
                </c:pt>
                <c:pt idx="38061">
                  <c:v>3.9865591526030002</c:v>
                </c:pt>
                <c:pt idx="38062">
                  <c:v>3.9866044521330002</c:v>
                </c:pt>
                <c:pt idx="38063">
                  <c:v>3.9866547584530001</c:v>
                </c:pt>
                <c:pt idx="38064">
                  <c:v>3.986707925797</c:v>
                </c:pt>
                <c:pt idx="38065">
                  <c:v>3.986760616302</c:v>
                </c:pt>
                <c:pt idx="38066">
                  <c:v>3.98681306839</c:v>
                </c:pt>
                <c:pt idx="38067">
                  <c:v>3.9868643283840002</c:v>
                </c:pt>
                <c:pt idx="38068">
                  <c:v>3.9869127273560001</c:v>
                </c:pt>
                <c:pt idx="38069">
                  <c:v>3.9869608879089999</c:v>
                </c:pt>
                <c:pt idx="38070">
                  <c:v>3.9870123863220002</c:v>
                </c:pt>
                <c:pt idx="38071">
                  <c:v>3.9870705604549999</c:v>
                </c:pt>
                <c:pt idx="38072">
                  <c:v>3.9871587753300002</c:v>
                </c:pt>
                <c:pt idx="38073">
                  <c:v>3.987274885178</c:v>
                </c:pt>
                <c:pt idx="38074">
                  <c:v>3.9873301982879998</c:v>
                </c:pt>
                <c:pt idx="38075">
                  <c:v>3.9874167442320001</c:v>
                </c:pt>
                <c:pt idx="38076">
                  <c:v>3.9875054359440001</c:v>
                </c:pt>
                <c:pt idx="38077">
                  <c:v>3.9877357482910001</c:v>
                </c:pt>
                <c:pt idx="38078">
                  <c:v>3.9877948760990001</c:v>
                </c:pt>
                <c:pt idx="38079">
                  <c:v>3.9878573417659999</c:v>
                </c:pt>
                <c:pt idx="38080">
                  <c:v>3.987931013107</c:v>
                </c:pt>
                <c:pt idx="38081">
                  <c:v>3.9880135059359998</c:v>
                </c:pt>
                <c:pt idx="38082">
                  <c:v>3.9881019592290001</c:v>
                </c:pt>
                <c:pt idx="38083">
                  <c:v>3.9881985187529998</c:v>
                </c:pt>
                <c:pt idx="38084">
                  <c:v>3.9882977008820002</c:v>
                </c:pt>
                <c:pt idx="38085">
                  <c:v>3.9884064197539999</c:v>
                </c:pt>
                <c:pt idx="38086">
                  <c:v>3.9885125160219999</c:v>
                </c:pt>
                <c:pt idx="38087">
                  <c:v>3.988622903824</c:v>
                </c:pt>
                <c:pt idx="38088">
                  <c:v>3.9887351989750002</c:v>
                </c:pt>
                <c:pt idx="38089">
                  <c:v>3.9888534545900001</c:v>
                </c:pt>
                <c:pt idx="38090">
                  <c:v>3.988962888718</c:v>
                </c:pt>
                <c:pt idx="38091">
                  <c:v>3.989067792892</c:v>
                </c:pt>
                <c:pt idx="38092">
                  <c:v>3.9891769886019999</c:v>
                </c:pt>
                <c:pt idx="38093">
                  <c:v>3.9892811775210002</c:v>
                </c:pt>
                <c:pt idx="38094">
                  <c:v>3.9893803596500002</c:v>
                </c:pt>
                <c:pt idx="38095">
                  <c:v>3.989472150803</c:v>
                </c:pt>
                <c:pt idx="38096">
                  <c:v>3.989562988281</c:v>
                </c:pt>
                <c:pt idx="38097">
                  <c:v>3.989643096924</c:v>
                </c:pt>
                <c:pt idx="38098">
                  <c:v>3.9897124767299998</c:v>
                </c:pt>
                <c:pt idx="38099">
                  <c:v>3.9897770881649999</c:v>
                </c:pt>
                <c:pt idx="38100">
                  <c:v>3.9898352622990001</c:v>
                </c:pt>
                <c:pt idx="38101">
                  <c:v>3.9899301528929998</c:v>
                </c:pt>
                <c:pt idx="38102">
                  <c:v>3.990168094635</c:v>
                </c:pt>
                <c:pt idx="38103">
                  <c:v>3.9902746677400001</c:v>
                </c:pt>
                <c:pt idx="38104">
                  <c:v>3.99032664299</c:v>
                </c:pt>
                <c:pt idx="38105">
                  <c:v>3.9903864860530001</c:v>
                </c:pt>
                <c:pt idx="38106">
                  <c:v>3.9904360771179999</c:v>
                </c:pt>
                <c:pt idx="38107">
                  <c:v>3.9905159473420002</c:v>
                </c:pt>
                <c:pt idx="38108">
                  <c:v>3.9906289577480001</c:v>
                </c:pt>
                <c:pt idx="38109">
                  <c:v>3.9907412528989998</c:v>
                </c:pt>
                <c:pt idx="38110">
                  <c:v>3.9907956123349999</c:v>
                </c:pt>
                <c:pt idx="38111">
                  <c:v>3.9908301830289998</c:v>
                </c:pt>
                <c:pt idx="38112">
                  <c:v>3.9908609390260001</c:v>
                </c:pt>
                <c:pt idx="38113">
                  <c:v>3.9908955097200001</c:v>
                </c:pt>
                <c:pt idx="38114">
                  <c:v>3.9909260272979998</c:v>
                </c:pt>
                <c:pt idx="38115">
                  <c:v>3.9909548759460001</c:v>
                </c:pt>
                <c:pt idx="38116">
                  <c:v>3.9909904003140002</c:v>
                </c:pt>
                <c:pt idx="38117">
                  <c:v>3.9910235404969998</c:v>
                </c:pt>
                <c:pt idx="38118">
                  <c:v>3.9910550117489998</c:v>
                </c:pt>
                <c:pt idx="38119">
                  <c:v>3.9910910129550001</c:v>
                </c:pt>
                <c:pt idx="38120">
                  <c:v>3.9911229610440002</c:v>
                </c:pt>
                <c:pt idx="38121">
                  <c:v>3.991160154343</c:v>
                </c:pt>
                <c:pt idx="38122">
                  <c:v>3.991195201874</c:v>
                </c:pt>
                <c:pt idx="38123">
                  <c:v>3.9912297725679999</c:v>
                </c:pt>
                <c:pt idx="38124">
                  <c:v>3.9912707805630001</c:v>
                </c:pt>
                <c:pt idx="38125">
                  <c:v>3.9913418293</c:v>
                </c:pt>
                <c:pt idx="38126">
                  <c:v>3.9915878772740001</c:v>
                </c:pt>
                <c:pt idx="38127">
                  <c:v>3.9916577339170001</c:v>
                </c:pt>
                <c:pt idx="38128">
                  <c:v>3.991706132889</c:v>
                </c:pt>
                <c:pt idx="38129">
                  <c:v>3.9917509555819999</c:v>
                </c:pt>
                <c:pt idx="38130">
                  <c:v>3.9917995929719998</c:v>
                </c:pt>
                <c:pt idx="38131">
                  <c:v>3.9918453693389999</c:v>
                </c:pt>
                <c:pt idx="38132">
                  <c:v>3.9919204711909999</c:v>
                </c:pt>
                <c:pt idx="38133">
                  <c:v>3.9920015335080001</c:v>
                </c:pt>
                <c:pt idx="38134">
                  <c:v>3.9920856952669999</c:v>
                </c:pt>
                <c:pt idx="38135">
                  <c:v>3.9921400547029999</c:v>
                </c:pt>
                <c:pt idx="38136">
                  <c:v>3.992196083069</c:v>
                </c:pt>
                <c:pt idx="38137">
                  <c:v>3.9922785758970001</c:v>
                </c:pt>
                <c:pt idx="38138">
                  <c:v>3.9924354553220001</c:v>
                </c:pt>
                <c:pt idx="38139">
                  <c:v>3.9926974773409998</c:v>
                </c:pt>
                <c:pt idx="38140">
                  <c:v>3.992778539658</c:v>
                </c:pt>
                <c:pt idx="38141">
                  <c:v>3.9928569793699999</c:v>
                </c:pt>
                <c:pt idx="38142">
                  <c:v>3.9929716587069999</c:v>
                </c:pt>
                <c:pt idx="38143">
                  <c:v>3.9933023452760001</c:v>
                </c:pt>
                <c:pt idx="38144">
                  <c:v>3.9935660362240002</c:v>
                </c:pt>
                <c:pt idx="38145">
                  <c:v>3.9936168193819999</c:v>
                </c:pt>
                <c:pt idx="38146">
                  <c:v>3.9937140941620002</c:v>
                </c:pt>
                <c:pt idx="38147">
                  <c:v>3.9937658309940001</c:v>
                </c:pt>
                <c:pt idx="38148">
                  <c:v>3.9938623905180002</c:v>
                </c:pt>
                <c:pt idx="38149">
                  <c:v>3.993912220001</c:v>
                </c:pt>
                <c:pt idx="38150">
                  <c:v>3.9940061569209999</c:v>
                </c:pt>
                <c:pt idx="38151">
                  <c:v>3.9940507411959998</c:v>
                </c:pt>
                <c:pt idx="38152">
                  <c:v>3.9941537380219998</c:v>
                </c:pt>
                <c:pt idx="38153">
                  <c:v>3.9942054748540001</c:v>
                </c:pt>
                <c:pt idx="38154">
                  <c:v>3.9943068027500002</c:v>
                </c:pt>
                <c:pt idx="38155">
                  <c:v>3.9943556785580001</c:v>
                </c:pt>
                <c:pt idx="38156">
                  <c:v>3.994461297989</c:v>
                </c:pt>
                <c:pt idx="38157">
                  <c:v>3.9945199489590002</c:v>
                </c:pt>
                <c:pt idx="38158">
                  <c:v>3.9945776462549998</c:v>
                </c:pt>
                <c:pt idx="38159">
                  <c:v>3.9946300983429999</c:v>
                </c:pt>
                <c:pt idx="38160">
                  <c:v>3.994683027267</c:v>
                </c:pt>
                <c:pt idx="38161">
                  <c:v>3.9947366714479999</c:v>
                </c:pt>
                <c:pt idx="38162">
                  <c:v>3.9948360919949999</c:v>
                </c:pt>
                <c:pt idx="38163">
                  <c:v>3.9949343204500001</c:v>
                </c:pt>
                <c:pt idx="38164">
                  <c:v>3.9950208663939999</c:v>
                </c:pt>
                <c:pt idx="38165">
                  <c:v>3.995101690292</c:v>
                </c:pt>
                <c:pt idx="38166">
                  <c:v>3.9952170848850002</c:v>
                </c:pt>
                <c:pt idx="38167">
                  <c:v>3.9953379631039998</c:v>
                </c:pt>
                <c:pt idx="38168">
                  <c:v>3.9956445693970002</c:v>
                </c:pt>
                <c:pt idx="38169">
                  <c:v>3.9957110881809998</c:v>
                </c:pt>
                <c:pt idx="38170">
                  <c:v>3.995770931244</c:v>
                </c:pt>
                <c:pt idx="38171">
                  <c:v>3.9958369731899999</c:v>
                </c:pt>
                <c:pt idx="38172">
                  <c:v>3.9959082603449998</c:v>
                </c:pt>
                <c:pt idx="38173">
                  <c:v>3.9959828853610002</c:v>
                </c:pt>
                <c:pt idx="38174">
                  <c:v>3.9960472583770001</c:v>
                </c:pt>
                <c:pt idx="38175">
                  <c:v>3.9960896968839998</c:v>
                </c:pt>
                <c:pt idx="38176">
                  <c:v>3.9961264133449999</c:v>
                </c:pt>
                <c:pt idx="38177">
                  <c:v>3.9961690902710001</c:v>
                </c:pt>
                <c:pt idx="38178">
                  <c:v>3.996219158173</c:v>
                </c:pt>
                <c:pt idx="38179">
                  <c:v>3.9962875843050001</c:v>
                </c:pt>
                <c:pt idx="38180">
                  <c:v>3.9963371753689998</c:v>
                </c:pt>
                <c:pt idx="38181">
                  <c:v>3.996377944946</c:v>
                </c:pt>
                <c:pt idx="38182">
                  <c:v>3.9964101314540001</c:v>
                </c:pt>
                <c:pt idx="38183">
                  <c:v>3.996443986893</c:v>
                </c:pt>
                <c:pt idx="38184">
                  <c:v>3.9964647293089999</c:v>
                </c:pt>
                <c:pt idx="38185">
                  <c:v>3.9964830875400001</c:v>
                </c:pt>
                <c:pt idx="38186">
                  <c:v>3.9965181350710002</c:v>
                </c:pt>
                <c:pt idx="38187">
                  <c:v>3.9965600967410002</c:v>
                </c:pt>
                <c:pt idx="38188">
                  <c:v>3.996604681015</c:v>
                </c:pt>
                <c:pt idx="38189">
                  <c:v>3.9966518878940001</c:v>
                </c:pt>
                <c:pt idx="38190">
                  <c:v>3.9966907501220001</c:v>
                </c:pt>
                <c:pt idx="38191">
                  <c:v>3.9967370033259999</c:v>
                </c:pt>
                <c:pt idx="38192">
                  <c:v>3.996782541275</c:v>
                </c:pt>
                <c:pt idx="38193">
                  <c:v>3.9968254566189998</c:v>
                </c:pt>
                <c:pt idx="38194">
                  <c:v>3.9968726634979999</c:v>
                </c:pt>
                <c:pt idx="38195">
                  <c:v>3.9969294071200001</c:v>
                </c:pt>
                <c:pt idx="38196">
                  <c:v>3.9971113204959998</c:v>
                </c:pt>
                <c:pt idx="38197">
                  <c:v>3.9972977638240001</c:v>
                </c:pt>
                <c:pt idx="38198">
                  <c:v>3.997488975525</c:v>
                </c:pt>
                <c:pt idx="38199">
                  <c:v>3.997541427612</c:v>
                </c:pt>
                <c:pt idx="38200">
                  <c:v>3.997598648071</c:v>
                </c:pt>
                <c:pt idx="38201">
                  <c:v>3.997663259506</c:v>
                </c:pt>
                <c:pt idx="38202">
                  <c:v>3.99773311615</c:v>
                </c:pt>
                <c:pt idx="38203">
                  <c:v>3.9978048801420001</c:v>
                </c:pt>
                <c:pt idx="38204">
                  <c:v>3.9978787899019999</c:v>
                </c:pt>
                <c:pt idx="38205">
                  <c:v>3.9979596138</c:v>
                </c:pt>
                <c:pt idx="38206">
                  <c:v>3.9980480670929999</c:v>
                </c:pt>
                <c:pt idx="38207">
                  <c:v>3.9981348514559998</c:v>
                </c:pt>
                <c:pt idx="38208">
                  <c:v>3.9982190132139999</c:v>
                </c:pt>
                <c:pt idx="38209">
                  <c:v>3.9982984066010001</c:v>
                </c:pt>
                <c:pt idx="38210">
                  <c:v>3.9983737468720002</c:v>
                </c:pt>
                <c:pt idx="38211">
                  <c:v>3.9984474182129999</c:v>
                </c:pt>
                <c:pt idx="38212">
                  <c:v>3.9985086917879999</c:v>
                </c:pt>
                <c:pt idx="38213">
                  <c:v>3.9985730648039999</c:v>
                </c:pt>
                <c:pt idx="38214">
                  <c:v>3.9986305236819999</c:v>
                </c:pt>
                <c:pt idx="38215">
                  <c:v>3.9987230300899999</c:v>
                </c:pt>
                <c:pt idx="38216">
                  <c:v>3.9990351200099998</c:v>
                </c:pt>
                <c:pt idx="38217">
                  <c:v>3.9991340637210002</c:v>
                </c:pt>
                <c:pt idx="38218">
                  <c:v>3.9992086887360001</c:v>
                </c:pt>
                <c:pt idx="38219">
                  <c:v>3.999253511429</c:v>
                </c:pt>
                <c:pt idx="38220">
                  <c:v>3.9992964267729998</c:v>
                </c:pt>
                <c:pt idx="38221">
                  <c:v>3.9993553161620001</c:v>
                </c:pt>
                <c:pt idx="38222">
                  <c:v>3.9993903636930002</c:v>
                </c:pt>
                <c:pt idx="38223">
                  <c:v>3.999429702759</c:v>
                </c:pt>
                <c:pt idx="38224">
                  <c:v>3.9994704723360002</c:v>
                </c:pt>
                <c:pt idx="38225">
                  <c:v>3.99951505661</c:v>
                </c:pt>
                <c:pt idx="38226">
                  <c:v>3.9995560646060002</c:v>
                </c:pt>
                <c:pt idx="38227">
                  <c:v>3.9996001720429999</c:v>
                </c:pt>
                <c:pt idx="38228">
                  <c:v>3.99964261055</c:v>
                </c:pt>
                <c:pt idx="38229">
                  <c:v>3.999679088593</c:v>
                </c:pt>
                <c:pt idx="38230">
                  <c:v>3.9997165203090002</c:v>
                </c:pt>
                <c:pt idx="38231">
                  <c:v>3.9997546672820001</c:v>
                </c:pt>
                <c:pt idx="38232">
                  <c:v>3.9997901916499998</c:v>
                </c:pt>
                <c:pt idx="38233">
                  <c:v>3.999830961227</c:v>
                </c:pt>
                <c:pt idx="38234">
                  <c:v>3.9999129772190001</c:v>
                </c:pt>
                <c:pt idx="38235">
                  <c:v>4.0000214576720001</c:v>
                </c:pt>
                <c:pt idx="38236">
                  <c:v>4.0000953674320003</c:v>
                </c:pt>
                <c:pt idx="38237">
                  <c:v>4.0001425743099999</c:v>
                </c:pt>
                <c:pt idx="38238">
                  <c:v>4.0001869201659996</c:v>
                </c:pt>
                <c:pt idx="38239">
                  <c:v>4.0002312660220003</c:v>
                </c:pt>
                <c:pt idx="38240">
                  <c:v>4.0002799034120002</c:v>
                </c:pt>
                <c:pt idx="38241">
                  <c:v>4.0003294944760004</c:v>
                </c:pt>
                <c:pt idx="38242">
                  <c:v>4.0003771781920001</c:v>
                </c:pt>
                <c:pt idx="38243">
                  <c:v>4.0004243850709997</c:v>
                </c:pt>
                <c:pt idx="38244">
                  <c:v>4.0004725456239996</c:v>
                </c:pt>
                <c:pt idx="38245">
                  <c:v>4.0005154609679998</c:v>
                </c:pt>
                <c:pt idx="38246">
                  <c:v>4.0005397796629998</c:v>
                </c:pt>
                <c:pt idx="38247">
                  <c:v>4.0005855560299999</c:v>
                </c:pt>
                <c:pt idx="38248">
                  <c:v>4.0006294250490004</c:v>
                </c:pt>
                <c:pt idx="38249">
                  <c:v>4.0006785392759996</c:v>
                </c:pt>
                <c:pt idx="38250">
                  <c:v>4.000729084015</c:v>
                </c:pt>
                <c:pt idx="38251">
                  <c:v>4.0007786750790002</c:v>
                </c:pt>
                <c:pt idx="38252">
                  <c:v>4.0008320808409996</c:v>
                </c:pt>
                <c:pt idx="38253">
                  <c:v>4.0008912086489996</c:v>
                </c:pt>
                <c:pt idx="38254">
                  <c:v>4.001189231873</c:v>
                </c:pt>
                <c:pt idx="38255">
                  <c:v>4.001294136047</c:v>
                </c:pt>
                <c:pt idx="38256">
                  <c:v>4.0013499259950001</c:v>
                </c:pt>
                <c:pt idx="38257">
                  <c:v>4.0014710426329998</c:v>
                </c:pt>
                <c:pt idx="38258">
                  <c:v>4.0015377998349999</c:v>
                </c:pt>
                <c:pt idx="38259">
                  <c:v>4.0016059875490004</c:v>
                </c:pt>
                <c:pt idx="38260">
                  <c:v>4.0016765594479997</c:v>
                </c:pt>
                <c:pt idx="38261">
                  <c:v>4.0017561912539996</c:v>
                </c:pt>
                <c:pt idx="38262">
                  <c:v>4.001834392548</c:v>
                </c:pt>
                <c:pt idx="38263">
                  <c:v>4.0019197463990004</c:v>
                </c:pt>
                <c:pt idx="38264">
                  <c:v>4.0020051002499999</c:v>
                </c:pt>
                <c:pt idx="38265">
                  <c:v>4.002092838287</c:v>
                </c:pt>
                <c:pt idx="38266">
                  <c:v>4.0021743774410004</c:v>
                </c:pt>
                <c:pt idx="38267">
                  <c:v>4.0022578239440003</c:v>
                </c:pt>
                <c:pt idx="38268">
                  <c:v>4.0023384094240004</c:v>
                </c:pt>
                <c:pt idx="38269">
                  <c:v>4.0024185180660004</c:v>
                </c:pt>
                <c:pt idx="38270">
                  <c:v>4.0024962425229997</c:v>
                </c:pt>
                <c:pt idx="38271">
                  <c:v>4.0025725364689997</c:v>
                </c:pt>
                <c:pt idx="38272">
                  <c:v>4.0026392936709998</c:v>
                </c:pt>
                <c:pt idx="38273">
                  <c:v>4.0027036666870002</c:v>
                </c:pt>
                <c:pt idx="38274">
                  <c:v>4.002765655518</c:v>
                </c:pt>
                <c:pt idx="38275">
                  <c:v>4.0028228759770004</c:v>
                </c:pt>
                <c:pt idx="38276">
                  <c:v>4.0028829574579996</c:v>
                </c:pt>
                <c:pt idx="38277">
                  <c:v>4.0029387474059996</c:v>
                </c:pt>
                <c:pt idx="38278">
                  <c:v>4.0029897689820002</c:v>
                </c:pt>
                <c:pt idx="38279">
                  <c:v>4.0030884742739996</c:v>
                </c:pt>
                <c:pt idx="38280">
                  <c:v>4.0031776428220001</c:v>
                </c:pt>
                <c:pt idx="38281">
                  <c:v>4.0032520294190004</c:v>
                </c:pt>
                <c:pt idx="38282">
                  <c:v>4.0034241676329998</c:v>
                </c:pt>
                <c:pt idx="38283">
                  <c:v>4.0036101341250001</c:v>
                </c:pt>
                <c:pt idx="38284">
                  <c:v>4.003892421722</c:v>
                </c:pt>
                <c:pt idx="38285">
                  <c:v>4.0039572715759997</c:v>
                </c:pt>
                <c:pt idx="38286">
                  <c:v>4.0039978027340002</c:v>
                </c:pt>
                <c:pt idx="38287">
                  <c:v>4.0040335655210004</c:v>
                </c:pt>
                <c:pt idx="38288">
                  <c:v>4.0040788650510004</c:v>
                </c:pt>
                <c:pt idx="38289">
                  <c:v>4.0041184425349998</c:v>
                </c:pt>
                <c:pt idx="38290">
                  <c:v>4.0041580200200002</c:v>
                </c:pt>
                <c:pt idx="38291">
                  <c:v>4.0041961669920001</c:v>
                </c:pt>
                <c:pt idx="38292">
                  <c:v>4.0042524337770002</c:v>
                </c:pt>
                <c:pt idx="38293">
                  <c:v>4.0042872428890002</c:v>
                </c:pt>
                <c:pt idx="38294">
                  <c:v>4.0043263435360004</c:v>
                </c:pt>
                <c:pt idx="38295">
                  <c:v>4.004359722137</c:v>
                </c:pt>
                <c:pt idx="38296">
                  <c:v>4.004401683807</c:v>
                </c:pt>
                <c:pt idx="38297">
                  <c:v>4.0044407844540002</c:v>
                </c:pt>
                <c:pt idx="38298">
                  <c:v>4.0044803619379996</c:v>
                </c:pt>
                <c:pt idx="38299">
                  <c:v>4.0045218467710004</c:v>
                </c:pt>
                <c:pt idx="38300">
                  <c:v>4.004565238953</c:v>
                </c:pt>
                <c:pt idx="38301">
                  <c:v>4.0046067237849998</c:v>
                </c:pt>
                <c:pt idx="38302">
                  <c:v>4.0046434402470004</c:v>
                </c:pt>
                <c:pt idx="38303">
                  <c:v>4.0046882629390002</c:v>
                </c:pt>
                <c:pt idx="38304">
                  <c:v>4.0047302246090002</c:v>
                </c:pt>
                <c:pt idx="38305">
                  <c:v>4.0047740936279999</c:v>
                </c:pt>
                <c:pt idx="38306">
                  <c:v>4.0048565864560004</c:v>
                </c:pt>
                <c:pt idx="38307">
                  <c:v>4.0050034523009996</c:v>
                </c:pt>
                <c:pt idx="38308">
                  <c:v>4.0053410530090003</c:v>
                </c:pt>
                <c:pt idx="38309">
                  <c:v>4.0055007934570002</c:v>
                </c:pt>
                <c:pt idx="38310">
                  <c:v>4.0056214332579998</c:v>
                </c:pt>
                <c:pt idx="38311">
                  <c:v>4.0057029724120001</c:v>
                </c:pt>
                <c:pt idx="38312">
                  <c:v>4.0057926177979999</c:v>
                </c:pt>
                <c:pt idx="38313">
                  <c:v>4.0058751106260004</c:v>
                </c:pt>
                <c:pt idx="38314">
                  <c:v>4.0062541961670002</c:v>
                </c:pt>
                <c:pt idx="38315">
                  <c:v>4.0064134597779999</c:v>
                </c:pt>
                <c:pt idx="38316">
                  <c:v>4.0064620971679998</c:v>
                </c:pt>
                <c:pt idx="38317">
                  <c:v>4.0065217018129999</c:v>
                </c:pt>
                <c:pt idx="38318">
                  <c:v>4.006588459015</c:v>
                </c:pt>
                <c:pt idx="38319">
                  <c:v>4.0066566467289997</c:v>
                </c:pt>
                <c:pt idx="38320">
                  <c:v>4.006727695465</c:v>
                </c:pt>
                <c:pt idx="38321">
                  <c:v>4.0068058967590003</c:v>
                </c:pt>
                <c:pt idx="38322">
                  <c:v>4.0068869590759997</c:v>
                </c:pt>
                <c:pt idx="38323">
                  <c:v>4.0069680213929999</c:v>
                </c:pt>
                <c:pt idx="38324">
                  <c:v>4.0070538520810004</c:v>
                </c:pt>
                <c:pt idx="38325">
                  <c:v>4.0071425437929999</c:v>
                </c:pt>
                <c:pt idx="38326">
                  <c:v>4.0072345733640002</c:v>
                </c:pt>
                <c:pt idx="38327">
                  <c:v>4.0073118209840004</c:v>
                </c:pt>
                <c:pt idx="38328">
                  <c:v>4.007383346558</c:v>
                </c:pt>
                <c:pt idx="38329">
                  <c:v>4.0074605941770001</c:v>
                </c:pt>
                <c:pt idx="38330">
                  <c:v>4.0075297355649999</c:v>
                </c:pt>
                <c:pt idx="38331">
                  <c:v>4.0075984001159997</c:v>
                </c:pt>
                <c:pt idx="38332">
                  <c:v>4.007666110992</c:v>
                </c:pt>
                <c:pt idx="38333">
                  <c:v>4.0077328681950002</c:v>
                </c:pt>
                <c:pt idx="38334">
                  <c:v>4.0077929496770004</c:v>
                </c:pt>
                <c:pt idx="38335">
                  <c:v>4.0078482627870002</c:v>
                </c:pt>
                <c:pt idx="38336">
                  <c:v>4.0079016685489997</c:v>
                </c:pt>
                <c:pt idx="38337">
                  <c:v>4.0080013275150002</c:v>
                </c:pt>
                <c:pt idx="38338">
                  <c:v>4.0080890655520003</c:v>
                </c:pt>
                <c:pt idx="38339">
                  <c:v>4.0082039833070002</c:v>
                </c:pt>
                <c:pt idx="38340">
                  <c:v>4.0083966255189996</c:v>
                </c:pt>
                <c:pt idx="38341">
                  <c:v>4.0084571838379999</c:v>
                </c:pt>
                <c:pt idx="38342">
                  <c:v>4.0085263252259997</c:v>
                </c:pt>
                <c:pt idx="38343">
                  <c:v>4.0085878372190002</c:v>
                </c:pt>
                <c:pt idx="38344">
                  <c:v>4.0086488723749998</c:v>
                </c:pt>
                <c:pt idx="38345">
                  <c:v>4.0087099075320003</c:v>
                </c:pt>
                <c:pt idx="38346">
                  <c:v>4.0087676048279999</c:v>
                </c:pt>
                <c:pt idx="38347">
                  <c:v>4.0088105201720001</c:v>
                </c:pt>
                <c:pt idx="38348">
                  <c:v>4.0088610649109997</c:v>
                </c:pt>
                <c:pt idx="38349">
                  <c:v>4.0089187622070002</c:v>
                </c:pt>
                <c:pt idx="38350">
                  <c:v>4.0089755058290004</c:v>
                </c:pt>
                <c:pt idx="38351">
                  <c:v>4.0090808868409997</c:v>
                </c:pt>
                <c:pt idx="38352">
                  <c:v>4.0091757774349999</c:v>
                </c:pt>
                <c:pt idx="38353">
                  <c:v>4.0092487335209999</c:v>
                </c:pt>
                <c:pt idx="38354">
                  <c:v>4.0092959403990003</c:v>
                </c:pt>
                <c:pt idx="38355">
                  <c:v>4.0093336105350001</c:v>
                </c:pt>
                <c:pt idx="38356">
                  <c:v>4.0093736648559997</c:v>
                </c:pt>
                <c:pt idx="38357">
                  <c:v>4.0094347000120001</c:v>
                </c:pt>
                <c:pt idx="38358">
                  <c:v>4.0094671249390004</c:v>
                </c:pt>
                <c:pt idx="38359">
                  <c:v>4.0095047950740001</c:v>
                </c:pt>
                <c:pt idx="38360">
                  <c:v>4.0095438957210003</c:v>
                </c:pt>
                <c:pt idx="38361">
                  <c:v>4.0095839500429999</c:v>
                </c:pt>
                <c:pt idx="38362">
                  <c:v>4.0096268653870002</c:v>
                </c:pt>
                <c:pt idx="38363">
                  <c:v>4.0096697807310004</c:v>
                </c:pt>
                <c:pt idx="38364">
                  <c:v>4.0097479820249999</c:v>
                </c:pt>
                <c:pt idx="38365">
                  <c:v>4.0098137855529998</c:v>
                </c:pt>
                <c:pt idx="38366">
                  <c:v>4.0098576545720004</c:v>
                </c:pt>
                <c:pt idx="38367">
                  <c:v>4.0099058151250002</c:v>
                </c:pt>
                <c:pt idx="38368">
                  <c:v>4.0099496841429998</c:v>
                </c:pt>
                <c:pt idx="38369">
                  <c:v>4.0100302696229999</c:v>
                </c:pt>
                <c:pt idx="38370">
                  <c:v>4.010173797607</c:v>
                </c:pt>
                <c:pt idx="38371">
                  <c:v>4.01029920578</c:v>
                </c:pt>
                <c:pt idx="38372">
                  <c:v>4.0104155540470003</c:v>
                </c:pt>
                <c:pt idx="38373">
                  <c:v>4.0107464790340002</c:v>
                </c:pt>
                <c:pt idx="38374">
                  <c:v>4.0110530853270001</c:v>
                </c:pt>
                <c:pt idx="38375">
                  <c:v>4.0114274024960004</c:v>
                </c:pt>
                <c:pt idx="38376">
                  <c:v>4.0115180015560004</c:v>
                </c:pt>
                <c:pt idx="38377">
                  <c:v>4.011600017548</c:v>
                </c:pt>
                <c:pt idx="38378">
                  <c:v>4.0116877555850001</c:v>
                </c:pt>
                <c:pt idx="38379">
                  <c:v>4.0118403434749998</c:v>
                </c:pt>
                <c:pt idx="38380">
                  <c:v>4.0121459960939996</c:v>
                </c:pt>
                <c:pt idx="38381">
                  <c:v>4.0121927261349999</c:v>
                </c:pt>
                <c:pt idx="38382">
                  <c:v>4.0122389793400002</c:v>
                </c:pt>
                <c:pt idx="38383">
                  <c:v>4.012315273285</c:v>
                </c:pt>
                <c:pt idx="38384">
                  <c:v>4.0123600959779999</c:v>
                </c:pt>
                <c:pt idx="38385">
                  <c:v>4.0124030113220002</c:v>
                </c:pt>
                <c:pt idx="38386">
                  <c:v>4.0124411582950001</c:v>
                </c:pt>
                <c:pt idx="38387">
                  <c:v>4.012482643127</c:v>
                </c:pt>
                <c:pt idx="38388">
                  <c:v>4.0125212669370001</c:v>
                </c:pt>
                <c:pt idx="38389">
                  <c:v>4.0125622749329999</c:v>
                </c:pt>
                <c:pt idx="38390">
                  <c:v>4.0126066207889997</c:v>
                </c:pt>
                <c:pt idx="38391">
                  <c:v>4.0126595497129998</c:v>
                </c:pt>
                <c:pt idx="38392">
                  <c:v>4.0127015113829998</c:v>
                </c:pt>
                <c:pt idx="38393">
                  <c:v>4.0127449035640002</c:v>
                </c:pt>
                <c:pt idx="38394">
                  <c:v>4.0127921104429998</c:v>
                </c:pt>
                <c:pt idx="38395">
                  <c:v>4.0128388404850002</c:v>
                </c:pt>
                <c:pt idx="38396">
                  <c:v>4.0129060745240004</c:v>
                </c:pt>
                <c:pt idx="38397">
                  <c:v>4.0129833221439997</c:v>
                </c:pt>
                <c:pt idx="38398">
                  <c:v>4.0131297111509996</c:v>
                </c:pt>
                <c:pt idx="38399">
                  <c:v>4.0132212638849998</c:v>
                </c:pt>
                <c:pt idx="38400">
                  <c:v>4.0133485794070003</c:v>
                </c:pt>
                <c:pt idx="38401">
                  <c:v>4.0137114524840003</c:v>
                </c:pt>
                <c:pt idx="38402">
                  <c:v>4.0138888359070002</c:v>
                </c:pt>
                <c:pt idx="38403">
                  <c:v>4.01398229599</c:v>
                </c:pt>
                <c:pt idx="38404">
                  <c:v>4.0140852928159996</c:v>
                </c:pt>
                <c:pt idx="38405">
                  <c:v>4.0141410827639996</c:v>
                </c:pt>
                <c:pt idx="38406">
                  <c:v>4.0142440795900001</c:v>
                </c:pt>
                <c:pt idx="38407">
                  <c:v>4.0143408775329998</c:v>
                </c:pt>
                <c:pt idx="38408">
                  <c:v>4.0144419670099998</c:v>
                </c:pt>
                <c:pt idx="38409">
                  <c:v>4.0144972801209997</c:v>
                </c:pt>
                <c:pt idx="38410">
                  <c:v>4.0145521163940003</c:v>
                </c:pt>
                <c:pt idx="38411">
                  <c:v>4.0146083831789996</c:v>
                </c:pt>
                <c:pt idx="38412">
                  <c:v>4.0146689414979999</c:v>
                </c:pt>
                <c:pt idx="38413">
                  <c:v>4.0147337913510004</c:v>
                </c:pt>
                <c:pt idx="38414">
                  <c:v>4.014809131622</c:v>
                </c:pt>
                <c:pt idx="38415">
                  <c:v>4.0148983001709997</c:v>
                </c:pt>
                <c:pt idx="38416">
                  <c:v>4.0149912834170003</c:v>
                </c:pt>
                <c:pt idx="38417">
                  <c:v>4.0150847435000001</c:v>
                </c:pt>
                <c:pt idx="38418">
                  <c:v>4.015174865723</c:v>
                </c:pt>
                <c:pt idx="38419">
                  <c:v>4.0152654647829999</c:v>
                </c:pt>
                <c:pt idx="38420">
                  <c:v>4.0153560638429999</c:v>
                </c:pt>
                <c:pt idx="38421">
                  <c:v>4.0154423713679996</c:v>
                </c:pt>
                <c:pt idx="38422">
                  <c:v>4.0155258178709996</c:v>
                </c:pt>
                <c:pt idx="38423">
                  <c:v>4.0156002044679999</c:v>
                </c:pt>
                <c:pt idx="38424">
                  <c:v>4.0156664848329999</c:v>
                </c:pt>
                <c:pt idx="38425">
                  <c:v>4.0157189369199999</c:v>
                </c:pt>
                <c:pt idx="38426">
                  <c:v>4.0158195495609998</c:v>
                </c:pt>
                <c:pt idx="38427">
                  <c:v>4.0159077644350001</c:v>
                </c:pt>
                <c:pt idx="38428">
                  <c:v>4.0159835815429998</c:v>
                </c:pt>
                <c:pt idx="38429">
                  <c:v>4.0160989761349999</c:v>
                </c:pt>
                <c:pt idx="38430">
                  <c:v>4.0162138938899998</c:v>
                </c:pt>
                <c:pt idx="38431">
                  <c:v>4.016322612762</c:v>
                </c:pt>
                <c:pt idx="38432">
                  <c:v>4.0165410041809997</c:v>
                </c:pt>
                <c:pt idx="38433">
                  <c:v>4.0166139602659996</c:v>
                </c:pt>
                <c:pt idx="38434">
                  <c:v>4.016681671143</c:v>
                </c:pt>
                <c:pt idx="38435">
                  <c:v>4.0167174339290002</c:v>
                </c:pt>
                <c:pt idx="38436">
                  <c:v>4.0167498588560004</c:v>
                </c:pt>
                <c:pt idx="38437">
                  <c:v>4.0167832374570001</c:v>
                </c:pt>
                <c:pt idx="38438">
                  <c:v>4.0168170928959999</c:v>
                </c:pt>
                <c:pt idx="38439">
                  <c:v>4.0168495178220001</c:v>
                </c:pt>
                <c:pt idx="38440">
                  <c:v>4.0168886184690002</c:v>
                </c:pt>
                <c:pt idx="38441">
                  <c:v>4.016922473907</c:v>
                </c:pt>
                <c:pt idx="38442">
                  <c:v>4.01695728302</c:v>
                </c:pt>
                <c:pt idx="38443">
                  <c:v>4.016995429993</c:v>
                </c:pt>
                <c:pt idx="38444">
                  <c:v>4.0170297622679998</c:v>
                </c:pt>
                <c:pt idx="38445">
                  <c:v>4.0170683860779999</c:v>
                </c:pt>
                <c:pt idx="38446">
                  <c:v>4.017103672028</c:v>
                </c:pt>
                <c:pt idx="38447">
                  <c:v>4.0171408653259997</c:v>
                </c:pt>
                <c:pt idx="38448">
                  <c:v>4.0172047615049999</c:v>
                </c:pt>
                <c:pt idx="38449">
                  <c:v>4.017274856567</c:v>
                </c:pt>
                <c:pt idx="38450">
                  <c:v>4.0173568725589996</c:v>
                </c:pt>
                <c:pt idx="38451">
                  <c:v>4.0174307823179998</c:v>
                </c:pt>
                <c:pt idx="38452">
                  <c:v>4.0174784660340004</c:v>
                </c:pt>
                <c:pt idx="38453">
                  <c:v>4.0175266265870002</c:v>
                </c:pt>
                <c:pt idx="38454">
                  <c:v>4.01757478714</c:v>
                </c:pt>
                <c:pt idx="38455">
                  <c:v>4.0176558494570003</c:v>
                </c:pt>
                <c:pt idx="38456">
                  <c:v>4.0177597999570001</c:v>
                </c:pt>
                <c:pt idx="38457">
                  <c:v>4.0178313255309996</c:v>
                </c:pt>
                <c:pt idx="38458">
                  <c:v>4.0178704261779998</c:v>
                </c:pt>
                <c:pt idx="38459">
                  <c:v>4.0179114341739997</c:v>
                </c:pt>
                <c:pt idx="38460">
                  <c:v>4.0179553031920001</c:v>
                </c:pt>
                <c:pt idx="38461">
                  <c:v>4.018007278442</c:v>
                </c:pt>
                <c:pt idx="38462">
                  <c:v>4.0180869102479999</c:v>
                </c:pt>
                <c:pt idx="38463">
                  <c:v>4.0184183120729999</c:v>
                </c:pt>
                <c:pt idx="38464">
                  <c:v>4.0185422897340004</c:v>
                </c:pt>
                <c:pt idx="38465">
                  <c:v>4.0188694000240002</c:v>
                </c:pt>
                <c:pt idx="38466">
                  <c:v>4.0189604759220003</c:v>
                </c:pt>
                <c:pt idx="38467">
                  <c:v>4.0191202163700002</c:v>
                </c:pt>
                <c:pt idx="38468">
                  <c:v>4.0194120407099998</c:v>
                </c:pt>
                <c:pt idx="38469">
                  <c:v>4.01975440979</c:v>
                </c:pt>
                <c:pt idx="38470">
                  <c:v>4.0200691223140002</c:v>
                </c:pt>
                <c:pt idx="38471">
                  <c:v>4.0201616287229998</c:v>
                </c:pt>
                <c:pt idx="38472">
                  <c:v>4.0202760696409996</c:v>
                </c:pt>
                <c:pt idx="38473">
                  <c:v>4.0203967094420001</c:v>
                </c:pt>
                <c:pt idx="38474">
                  <c:v>4.0205144882199999</c:v>
                </c:pt>
                <c:pt idx="38475">
                  <c:v>4.0205993652340002</c:v>
                </c:pt>
                <c:pt idx="38476">
                  <c:v>4.0207476615909998</c:v>
                </c:pt>
                <c:pt idx="38477">
                  <c:v>4.0210061073299999</c:v>
                </c:pt>
                <c:pt idx="38478">
                  <c:v>4.0211987495420001</c:v>
                </c:pt>
                <c:pt idx="38479">
                  <c:v>4.0213294029239997</c:v>
                </c:pt>
                <c:pt idx="38480">
                  <c:v>4.0214619636539997</c:v>
                </c:pt>
                <c:pt idx="38481">
                  <c:v>4.0215973854060003</c:v>
                </c:pt>
                <c:pt idx="38482">
                  <c:v>4.0217189788820003</c:v>
                </c:pt>
                <c:pt idx="38483">
                  <c:v>4.021829605103</c:v>
                </c:pt>
                <c:pt idx="38484">
                  <c:v>4.0219206810000001</c:v>
                </c:pt>
                <c:pt idx="38485">
                  <c:v>4.022010803223</c:v>
                </c:pt>
                <c:pt idx="38486">
                  <c:v>4.022073745728</c:v>
                </c:pt>
                <c:pt idx="38487">
                  <c:v>4.022317886353</c:v>
                </c:pt>
                <c:pt idx="38488">
                  <c:v>4.0224266052250002</c:v>
                </c:pt>
                <c:pt idx="38489">
                  <c:v>4.0226154327390002</c:v>
                </c:pt>
                <c:pt idx="38490">
                  <c:v>4.0228357315060004</c:v>
                </c:pt>
                <c:pt idx="38491">
                  <c:v>4.022921085358</c:v>
                </c:pt>
                <c:pt idx="38492">
                  <c:v>4.0230145454409998</c:v>
                </c:pt>
                <c:pt idx="38493">
                  <c:v>4.0231018066409998</c:v>
                </c:pt>
                <c:pt idx="38494">
                  <c:v>4.0231890678409998</c:v>
                </c:pt>
                <c:pt idx="38495">
                  <c:v>4.0232729911799998</c:v>
                </c:pt>
                <c:pt idx="38496">
                  <c:v>4.0235528945920001</c:v>
                </c:pt>
                <c:pt idx="38497">
                  <c:v>4.0236072540279997</c:v>
                </c:pt>
                <c:pt idx="38498">
                  <c:v>4.0236692428590004</c:v>
                </c:pt>
                <c:pt idx="38499">
                  <c:v>4.0237431526179996</c:v>
                </c:pt>
                <c:pt idx="38500">
                  <c:v>4.0238270759579997</c:v>
                </c:pt>
                <c:pt idx="38501">
                  <c:v>4.0239210128779996</c:v>
                </c:pt>
                <c:pt idx="38502">
                  <c:v>4.0240206718440001</c:v>
                </c:pt>
                <c:pt idx="38503">
                  <c:v>4.0241212844850001</c:v>
                </c:pt>
                <c:pt idx="38504">
                  <c:v>4.0242214202879998</c:v>
                </c:pt>
                <c:pt idx="38505">
                  <c:v>4.0243287086489996</c:v>
                </c:pt>
                <c:pt idx="38506">
                  <c:v>4.024435043335</c:v>
                </c:pt>
                <c:pt idx="38507">
                  <c:v>4.024539470673</c:v>
                </c:pt>
                <c:pt idx="38508">
                  <c:v>4.024641036987</c:v>
                </c:pt>
                <c:pt idx="38509">
                  <c:v>4.0247306823729998</c:v>
                </c:pt>
                <c:pt idx="38510">
                  <c:v>4.02481174469</c:v>
                </c:pt>
                <c:pt idx="38511">
                  <c:v>4.0248847007749999</c:v>
                </c:pt>
                <c:pt idx="38512">
                  <c:v>4.0249571800229997</c:v>
                </c:pt>
                <c:pt idx="38513">
                  <c:v>4.0250239372249998</c:v>
                </c:pt>
                <c:pt idx="38514">
                  <c:v>4.0250849723820004</c:v>
                </c:pt>
                <c:pt idx="38515">
                  <c:v>4.025143146515</c:v>
                </c:pt>
                <c:pt idx="38516">
                  <c:v>4.0251946449279998</c:v>
                </c:pt>
                <c:pt idx="38517">
                  <c:v>4.025244235992</c:v>
                </c:pt>
                <c:pt idx="38518">
                  <c:v>4.0253353118900002</c:v>
                </c:pt>
                <c:pt idx="38519">
                  <c:v>4.0254192352290001</c:v>
                </c:pt>
                <c:pt idx="38520">
                  <c:v>4.0255017280579999</c:v>
                </c:pt>
                <c:pt idx="38521">
                  <c:v>4.0255837440490003</c:v>
                </c:pt>
                <c:pt idx="38522">
                  <c:v>4.0256600379940002</c:v>
                </c:pt>
                <c:pt idx="38523">
                  <c:v>4.0257339477540004</c:v>
                </c:pt>
                <c:pt idx="38524">
                  <c:v>4.0259962081909997</c:v>
                </c:pt>
                <c:pt idx="38525">
                  <c:v>4.0260558128359998</c:v>
                </c:pt>
                <c:pt idx="38526">
                  <c:v>4.0261235237120001</c:v>
                </c:pt>
                <c:pt idx="38527">
                  <c:v>4.0261816978449998</c:v>
                </c:pt>
                <c:pt idx="38528">
                  <c:v>4.0262422561650002</c:v>
                </c:pt>
                <c:pt idx="38529">
                  <c:v>4.026300907135</c:v>
                </c:pt>
                <c:pt idx="38530">
                  <c:v>4.0263409614560004</c:v>
                </c:pt>
                <c:pt idx="38531">
                  <c:v>4.0263772010799999</c:v>
                </c:pt>
                <c:pt idx="38532">
                  <c:v>4.0264134407040002</c:v>
                </c:pt>
                <c:pt idx="38533">
                  <c:v>4.0264520645140003</c:v>
                </c:pt>
                <c:pt idx="38534">
                  <c:v>4.0264883041379997</c:v>
                </c:pt>
                <c:pt idx="38535">
                  <c:v>4.0265259742739996</c:v>
                </c:pt>
                <c:pt idx="38536">
                  <c:v>4.026569366455</c:v>
                </c:pt>
                <c:pt idx="38537">
                  <c:v>4.0266137123109997</c:v>
                </c:pt>
                <c:pt idx="38538">
                  <c:v>4.0266542434690002</c:v>
                </c:pt>
                <c:pt idx="38539">
                  <c:v>4.0266890525820003</c:v>
                </c:pt>
                <c:pt idx="38540">
                  <c:v>4.0267262458799999</c:v>
                </c:pt>
                <c:pt idx="38541">
                  <c:v>4.0267663002010003</c:v>
                </c:pt>
                <c:pt idx="38542">
                  <c:v>4.0268268585209999</c:v>
                </c:pt>
                <c:pt idx="38543">
                  <c:v>4.0271282196040001</c:v>
                </c:pt>
                <c:pt idx="38544">
                  <c:v>4.0272688865659996</c:v>
                </c:pt>
                <c:pt idx="38545">
                  <c:v>4.0273160934450001</c:v>
                </c:pt>
                <c:pt idx="38546">
                  <c:v>4.027364730835</c:v>
                </c:pt>
                <c:pt idx="38547">
                  <c:v>4.0276637077329998</c:v>
                </c:pt>
                <c:pt idx="38548">
                  <c:v>4.0279617309570002</c:v>
                </c:pt>
                <c:pt idx="38549">
                  <c:v>4.0282864570620003</c:v>
                </c:pt>
                <c:pt idx="38550">
                  <c:v>4.0283994674679997</c:v>
                </c:pt>
                <c:pt idx="38551">
                  <c:v>4.0284867286679997</c:v>
                </c:pt>
                <c:pt idx="38552">
                  <c:v>4.0286245346070002</c:v>
                </c:pt>
                <c:pt idx="38553">
                  <c:v>4.0287852287290002</c:v>
                </c:pt>
                <c:pt idx="38554">
                  <c:v>4.0288600921629998</c:v>
                </c:pt>
                <c:pt idx="38555">
                  <c:v>4.0289392471310004</c:v>
                </c:pt>
                <c:pt idx="38556">
                  <c:v>4.0290255546570002</c:v>
                </c:pt>
                <c:pt idx="38557">
                  <c:v>4.0291442871090002</c:v>
                </c:pt>
                <c:pt idx="38558">
                  <c:v>4.0294737815859998</c:v>
                </c:pt>
                <c:pt idx="38559">
                  <c:v>4.0295572280879997</c:v>
                </c:pt>
                <c:pt idx="38560">
                  <c:v>4.0296297073360003</c:v>
                </c:pt>
                <c:pt idx="38561">
                  <c:v>4.029760837555</c:v>
                </c:pt>
                <c:pt idx="38562">
                  <c:v>4.030074596405</c:v>
                </c:pt>
                <c:pt idx="38563">
                  <c:v>4.030416488647</c:v>
                </c:pt>
                <c:pt idx="38564">
                  <c:v>4.0307350158690003</c:v>
                </c:pt>
                <c:pt idx="38565">
                  <c:v>4.0308604240420003</c:v>
                </c:pt>
                <c:pt idx="38566">
                  <c:v>4.0309448242189996</c:v>
                </c:pt>
                <c:pt idx="38567">
                  <c:v>4.0310330390929998</c:v>
                </c:pt>
                <c:pt idx="38568">
                  <c:v>4.0311193466189996</c:v>
                </c:pt>
                <c:pt idx="38569">
                  <c:v>4.031417369843</c:v>
                </c:pt>
                <c:pt idx="38570">
                  <c:v>4.0314674377440003</c:v>
                </c:pt>
                <c:pt idx="38571">
                  <c:v>4.0315189361570001</c:v>
                </c:pt>
                <c:pt idx="38572">
                  <c:v>4.0315699577329998</c:v>
                </c:pt>
                <c:pt idx="38573">
                  <c:v>4.0316238403320002</c:v>
                </c:pt>
                <c:pt idx="38574">
                  <c:v>4.0316753387449999</c:v>
                </c:pt>
                <c:pt idx="38575">
                  <c:v>4.0317544937129997</c:v>
                </c:pt>
                <c:pt idx="38576">
                  <c:v>4.0318875312809999</c:v>
                </c:pt>
                <c:pt idx="38577">
                  <c:v>4.0319986343379997</c:v>
                </c:pt>
                <c:pt idx="38578">
                  <c:v>4.0320820808409996</c:v>
                </c:pt>
                <c:pt idx="38579">
                  <c:v>4.0321264266970003</c:v>
                </c:pt>
                <c:pt idx="38580">
                  <c:v>4.0321750640870002</c:v>
                </c:pt>
                <c:pt idx="38581">
                  <c:v>4.0322241783140003</c:v>
                </c:pt>
                <c:pt idx="38582">
                  <c:v>4.0322704315189997</c:v>
                </c:pt>
                <c:pt idx="38583">
                  <c:v>4.0323195457459997</c:v>
                </c:pt>
                <c:pt idx="38584">
                  <c:v>4.0323715209959996</c:v>
                </c:pt>
                <c:pt idx="38585">
                  <c:v>4.0324120521550002</c:v>
                </c:pt>
                <c:pt idx="38586">
                  <c:v>4.0324597358699998</c:v>
                </c:pt>
                <c:pt idx="38587">
                  <c:v>4.0325083732599998</c:v>
                </c:pt>
                <c:pt idx="38588">
                  <c:v>4.0325956344599998</c:v>
                </c:pt>
                <c:pt idx="38589">
                  <c:v>4.0329174995420001</c:v>
                </c:pt>
                <c:pt idx="38590">
                  <c:v>4.0330138206479997</c:v>
                </c:pt>
                <c:pt idx="38591">
                  <c:v>4.0331106185910004</c:v>
                </c:pt>
                <c:pt idx="38592">
                  <c:v>4.0331630706789996</c:v>
                </c:pt>
                <c:pt idx="38593">
                  <c:v>4.033216953278</c:v>
                </c:pt>
                <c:pt idx="38594">
                  <c:v>4.0332770347600002</c:v>
                </c:pt>
                <c:pt idx="38595">
                  <c:v>4.0333328247070002</c:v>
                </c:pt>
                <c:pt idx="38596">
                  <c:v>4.0333919525150002</c:v>
                </c:pt>
                <c:pt idx="38597">
                  <c:v>4.0334477424620001</c:v>
                </c:pt>
                <c:pt idx="38598">
                  <c:v>4.0335106849670002</c:v>
                </c:pt>
                <c:pt idx="38599">
                  <c:v>4.0335764884950001</c:v>
                </c:pt>
                <c:pt idx="38600">
                  <c:v>4.0336432456970002</c:v>
                </c:pt>
                <c:pt idx="38601">
                  <c:v>4.0337138175960003</c:v>
                </c:pt>
                <c:pt idx="38602">
                  <c:v>4.0337834358220004</c:v>
                </c:pt>
                <c:pt idx="38603">
                  <c:v>4.0338501930239996</c:v>
                </c:pt>
                <c:pt idx="38604">
                  <c:v>4.0339150428770001</c:v>
                </c:pt>
                <c:pt idx="38605">
                  <c:v>4.0339813232420001</c:v>
                </c:pt>
                <c:pt idx="38606">
                  <c:v>4.0340423583979996</c:v>
                </c:pt>
                <c:pt idx="38607">
                  <c:v>4.0341019630429997</c:v>
                </c:pt>
                <c:pt idx="38608">
                  <c:v>4.0342025756839996</c:v>
                </c:pt>
                <c:pt idx="38609">
                  <c:v>4.0342936515809997</c:v>
                </c:pt>
                <c:pt idx="38610">
                  <c:v>4.0343790054320001</c:v>
                </c:pt>
                <c:pt idx="38611">
                  <c:v>4.0345029830929997</c:v>
                </c:pt>
                <c:pt idx="38612">
                  <c:v>4.0348315238949999</c:v>
                </c:pt>
                <c:pt idx="38613">
                  <c:v>4.0350999832149999</c:v>
                </c:pt>
                <c:pt idx="38614">
                  <c:v>4.0353913307190004</c:v>
                </c:pt>
                <c:pt idx="38615">
                  <c:v>4.0354990959170003</c:v>
                </c:pt>
                <c:pt idx="38616">
                  <c:v>4.0355687141420002</c:v>
                </c:pt>
                <c:pt idx="38617">
                  <c:v>4.035637378693</c:v>
                </c:pt>
                <c:pt idx="38618">
                  <c:v>4.0357084274290003</c:v>
                </c:pt>
                <c:pt idx="38619">
                  <c:v>4.0357785224910003</c:v>
                </c:pt>
                <c:pt idx="38620">
                  <c:v>4.0358495712279998</c:v>
                </c:pt>
                <c:pt idx="38621">
                  <c:v>4.0359172821040001</c:v>
                </c:pt>
                <c:pt idx="38622">
                  <c:v>4.0360293388370003</c:v>
                </c:pt>
                <c:pt idx="38623">
                  <c:v>4.0363359451290002</c:v>
                </c:pt>
                <c:pt idx="38624">
                  <c:v>4.0364098548890004</c:v>
                </c:pt>
                <c:pt idx="38625">
                  <c:v>4.0364718437190001</c:v>
                </c:pt>
                <c:pt idx="38626">
                  <c:v>4.0365400314329998</c:v>
                </c:pt>
                <c:pt idx="38627">
                  <c:v>4.0365915298459996</c:v>
                </c:pt>
                <c:pt idx="38628">
                  <c:v>4.0366368293760004</c:v>
                </c:pt>
                <c:pt idx="38629">
                  <c:v>4.0366854667660004</c:v>
                </c:pt>
                <c:pt idx="38630">
                  <c:v>4.0367560386659997</c:v>
                </c:pt>
                <c:pt idx="38631">
                  <c:v>4.0368237495420001</c:v>
                </c:pt>
                <c:pt idx="38632">
                  <c:v>4.0369029045099998</c:v>
                </c:pt>
                <c:pt idx="38633">
                  <c:v>4.0369868278499998</c:v>
                </c:pt>
                <c:pt idx="38634">
                  <c:v>4.037074565887</c:v>
                </c:pt>
                <c:pt idx="38635">
                  <c:v>4.0374078750609996</c:v>
                </c:pt>
                <c:pt idx="38636">
                  <c:v>4.0377264022829999</c:v>
                </c:pt>
                <c:pt idx="38637">
                  <c:v>4.0378150939940003</c:v>
                </c:pt>
                <c:pt idx="38638">
                  <c:v>4.0378646850589996</c:v>
                </c:pt>
                <c:pt idx="38639">
                  <c:v>4.0379133224489996</c:v>
                </c:pt>
                <c:pt idx="38640">
                  <c:v>4.0380177497860004</c:v>
                </c:pt>
                <c:pt idx="38641">
                  <c:v>4.0380797386170002</c:v>
                </c:pt>
                <c:pt idx="38642">
                  <c:v>4.0381422042850001</c:v>
                </c:pt>
                <c:pt idx="38643">
                  <c:v>4.0382061004640004</c:v>
                </c:pt>
                <c:pt idx="38644">
                  <c:v>4.0382695198059997</c:v>
                </c:pt>
                <c:pt idx="38645">
                  <c:v>4.0383291244509998</c:v>
                </c:pt>
                <c:pt idx="38646">
                  <c:v>4.0383887290949998</c:v>
                </c:pt>
                <c:pt idx="38647">
                  <c:v>4.0384478569029998</c:v>
                </c:pt>
                <c:pt idx="38648">
                  <c:v>4.0385084152220001</c:v>
                </c:pt>
                <c:pt idx="38649">
                  <c:v>4.0385689735410004</c:v>
                </c:pt>
                <c:pt idx="38650">
                  <c:v>4.0386257171629998</c:v>
                </c:pt>
                <c:pt idx="38651">
                  <c:v>4.0386781692499998</c:v>
                </c:pt>
                <c:pt idx="38652">
                  <c:v>4.0387301445009998</c:v>
                </c:pt>
                <c:pt idx="38653">
                  <c:v>4.0387806892400002</c:v>
                </c:pt>
                <c:pt idx="38654">
                  <c:v>4.0388808250429999</c:v>
                </c:pt>
                <c:pt idx="38655">
                  <c:v>4.0389642715449998</c:v>
                </c:pt>
                <c:pt idx="38656">
                  <c:v>4.0392661094670004</c:v>
                </c:pt>
                <c:pt idx="38657">
                  <c:v>4.039428710938</c:v>
                </c:pt>
                <c:pt idx="38658">
                  <c:v>4.039742469788</c:v>
                </c:pt>
                <c:pt idx="38659">
                  <c:v>4.0398154258729999</c:v>
                </c:pt>
                <c:pt idx="38660">
                  <c:v>4.0398602485659998</c:v>
                </c:pt>
                <c:pt idx="38661">
                  <c:v>4.0398979187009996</c:v>
                </c:pt>
                <c:pt idx="38662">
                  <c:v>4.0399360656740004</c:v>
                </c:pt>
                <c:pt idx="38663">
                  <c:v>4.0399737358090002</c:v>
                </c:pt>
                <c:pt idx="38664">
                  <c:v>4.0400118827820002</c:v>
                </c:pt>
                <c:pt idx="38665">
                  <c:v>4.0400519371029997</c:v>
                </c:pt>
                <c:pt idx="38666">
                  <c:v>4.0400896072389996</c:v>
                </c:pt>
                <c:pt idx="38667">
                  <c:v>4.0401329994199999</c:v>
                </c:pt>
                <c:pt idx="38668">
                  <c:v>4.0401802062990004</c:v>
                </c:pt>
                <c:pt idx="38669">
                  <c:v>4.0402221679689996</c:v>
                </c:pt>
                <c:pt idx="38670">
                  <c:v>4.0402636528020004</c:v>
                </c:pt>
                <c:pt idx="38671">
                  <c:v>4.0403122901920003</c:v>
                </c:pt>
                <c:pt idx="38672">
                  <c:v>4.0403556823729998</c:v>
                </c:pt>
                <c:pt idx="38673">
                  <c:v>4.0407066345210003</c:v>
                </c:pt>
                <c:pt idx="38674">
                  <c:v>4.0408954620359996</c:v>
                </c:pt>
                <c:pt idx="38675">
                  <c:v>4.0409822463990004</c:v>
                </c:pt>
                <c:pt idx="38676">
                  <c:v>4.0410656929020004</c:v>
                </c:pt>
                <c:pt idx="38677">
                  <c:v>4.0411529541020004</c:v>
                </c:pt>
                <c:pt idx="38678">
                  <c:v>4.0414876937870003</c:v>
                </c:pt>
                <c:pt idx="38679">
                  <c:v>4.0416507720950001</c:v>
                </c:pt>
                <c:pt idx="38680">
                  <c:v>4.0418109893800001</c:v>
                </c:pt>
                <c:pt idx="38681">
                  <c:v>4.0419301986690002</c:v>
                </c:pt>
                <c:pt idx="38682">
                  <c:v>4.0420818328859998</c:v>
                </c:pt>
                <c:pt idx="38683">
                  <c:v>4.042180538177</c:v>
                </c:pt>
                <c:pt idx="38684">
                  <c:v>4.0423369407649998</c:v>
                </c:pt>
                <c:pt idx="38685">
                  <c:v>4.0424537658690003</c:v>
                </c:pt>
                <c:pt idx="38686">
                  <c:v>4.0425319671629998</c:v>
                </c:pt>
                <c:pt idx="38687">
                  <c:v>4.042584896088</c:v>
                </c:pt>
                <c:pt idx="38688">
                  <c:v>4.0429062843320001</c:v>
                </c:pt>
                <c:pt idx="38689">
                  <c:v>4.0430235862729997</c:v>
                </c:pt>
                <c:pt idx="38690">
                  <c:v>4.043111801147</c:v>
                </c:pt>
                <c:pt idx="38691">
                  <c:v>4.0431661605829996</c:v>
                </c:pt>
                <c:pt idx="38692">
                  <c:v>4.043223381042</c:v>
                </c:pt>
                <c:pt idx="38693">
                  <c:v>4.0432872772220003</c:v>
                </c:pt>
                <c:pt idx="38694">
                  <c:v>4.0433530807500002</c:v>
                </c:pt>
                <c:pt idx="38695">
                  <c:v>4.0434179306029998</c:v>
                </c:pt>
                <c:pt idx="38696">
                  <c:v>4.0434832572939996</c:v>
                </c:pt>
                <c:pt idx="38697">
                  <c:v>4.0435543060299999</c:v>
                </c:pt>
                <c:pt idx="38698">
                  <c:v>4.0436286926270002</c:v>
                </c:pt>
                <c:pt idx="38699">
                  <c:v>4.0436968803409998</c:v>
                </c:pt>
                <c:pt idx="38700">
                  <c:v>4.0437669754029999</c:v>
                </c:pt>
                <c:pt idx="38701">
                  <c:v>4.0438303947450001</c:v>
                </c:pt>
                <c:pt idx="38702">
                  <c:v>4.0438904762270003</c:v>
                </c:pt>
                <c:pt idx="38703">
                  <c:v>4.04394865036</c:v>
                </c:pt>
                <c:pt idx="38704">
                  <c:v>4.0440092086790003</c:v>
                </c:pt>
                <c:pt idx="38705">
                  <c:v>4.0440669059749998</c:v>
                </c:pt>
                <c:pt idx="38706">
                  <c:v>4.0441269874570001</c:v>
                </c:pt>
                <c:pt idx="38707">
                  <c:v>4.0441880226139997</c:v>
                </c:pt>
                <c:pt idx="38708">
                  <c:v>4.0442457199100001</c:v>
                </c:pt>
                <c:pt idx="38709">
                  <c:v>4.0443029403689996</c:v>
                </c:pt>
                <c:pt idx="38710">
                  <c:v>4.044356822968</c:v>
                </c:pt>
                <c:pt idx="38711">
                  <c:v>4.044412612915</c:v>
                </c:pt>
                <c:pt idx="38712">
                  <c:v>4.0444703102109996</c:v>
                </c:pt>
                <c:pt idx="38713">
                  <c:v>4.0445308685299999</c:v>
                </c:pt>
                <c:pt idx="38714">
                  <c:v>4.044594287872</c:v>
                </c:pt>
                <c:pt idx="38715">
                  <c:v>4.0446553230289997</c:v>
                </c:pt>
                <c:pt idx="38716">
                  <c:v>4.0447130203250001</c:v>
                </c:pt>
                <c:pt idx="38717">
                  <c:v>4.044764995575</c:v>
                </c:pt>
                <c:pt idx="38718">
                  <c:v>4.0448198318479998</c:v>
                </c:pt>
                <c:pt idx="38719">
                  <c:v>4.0448784828189996</c:v>
                </c:pt>
                <c:pt idx="38720">
                  <c:v>4.0449361801150001</c:v>
                </c:pt>
                <c:pt idx="38721">
                  <c:v>4.0449910163879998</c:v>
                </c:pt>
                <c:pt idx="38722">
                  <c:v>4.045089244843</c:v>
                </c:pt>
                <c:pt idx="38723">
                  <c:v>4.045207977295</c:v>
                </c:pt>
                <c:pt idx="38724">
                  <c:v>4.0454878807070003</c:v>
                </c:pt>
                <c:pt idx="38725">
                  <c:v>4.0455551147459996</c:v>
                </c:pt>
                <c:pt idx="38726">
                  <c:v>4.0456213951109996</c:v>
                </c:pt>
                <c:pt idx="38727">
                  <c:v>4.045689105988</c:v>
                </c:pt>
                <c:pt idx="38728">
                  <c:v>4.0457792282099998</c:v>
                </c:pt>
                <c:pt idx="38729">
                  <c:v>4.0458769798279999</c:v>
                </c:pt>
                <c:pt idx="38730">
                  <c:v>4.0459423065189997</c:v>
                </c:pt>
                <c:pt idx="38731">
                  <c:v>4.0459895133970001</c:v>
                </c:pt>
                <c:pt idx="38732">
                  <c:v>4.0460495948790003</c:v>
                </c:pt>
                <c:pt idx="38733">
                  <c:v>4.0460915565490003</c:v>
                </c:pt>
                <c:pt idx="38734">
                  <c:v>4.0461258888240001</c:v>
                </c:pt>
                <c:pt idx="38735">
                  <c:v>4.0461630821229999</c:v>
                </c:pt>
                <c:pt idx="38736">
                  <c:v>4.0462026596070002</c:v>
                </c:pt>
                <c:pt idx="38737">
                  <c:v>4.0462398529049999</c:v>
                </c:pt>
                <c:pt idx="38738">
                  <c:v>4.0462732315060004</c:v>
                </c:pt>
                <c:pt idx="38739">
                  <c:v>4.046317100525</c:v>
                </c:pt>
                <c:pt idx="38740">
                  <c:v>4.0463571548459996</c:v>
                </c:pt>
                <c:pt idx="38741">
                  <c:v>4.0463905334470001</c:v>
                </c:pt>
                <c:pt idx="38742">
                  <c:v>4.0464301109310004</c:v>
                </c:pt>
                <c:pt idx="38743">
                  <c:v>4.0464682579040003</c:v>
                </c:pt>
                <c:pt idx="38744">
                  <c:v>4.0465021133420001</c:v>
                </c:pt>
                <c:pt idx="38745">
                  <c:v>4.046543598175</c:v>
                </c:pt>
                <c:pt idx="38746">
                  <c:v>4.0466194152829997</c:v>
                </c:pt>
                <c:pt idx="38747">
                  <c:v>4.0469260215759997</c:v>
                </c:pt>
                <c:pt idx="38748">
                  <c:v>4.0471415519710003</c:v>
                </c:pt>
                <c:pt idx="38749">
                  <c:v>4.0472669601440003</c:v>
                </c:pt>
                <c:pt idx="38750">
                  <c:v>4.0473670959470001</c:v>
                </c:pt>
                <c:pt idx="38751">
                  <c:v>4.0474243164060004</c:v>
                </c:pt>
                <c:pt idx="38752">
                  <c:v>4.0474762916560003</c:v>
                </c:pt>
                <c:pt idx="38753">
                  <c:v>4.0475311279300001</c:v>
                </c:pt>
                <c:pt idx="38754">
                  <c:v>4.0475916862489996</c:v>
                </c:pt>
                <c:pt idx="38755">
                  <c:v>4.0476541519170004</c:v>
                </c:pt>
                <c:pt idx="38756">
                  <c:v>4.0477180480959998</c:v>
                </c:pt>
                <c:pt idx="38757">
                  <c:v>4.047774791718</c:v>
                </c:pt>
                <c:pt idx="38758">
                  <c:v>4.0478353500370003</c:v>
                </c:pt>
                <c:pt idx="38759">
                  <c:v>4.04789352417</c:v>
                </c:pt>
                <c:pt idx="38760">
                  <c:v>4.0479502677920003</c:v>
                </c:pt>
                <c:pt idx="38761">
                  <c:v>4.048001289368</c:v>
                </c:pt>
                <c:pt idx="38762">
                  <c:v>4.0480585098270003</c:v>
                </c:pt>
                <c:pt idx="38763">
                  <c:v>4.0481100082400001</c:v>
                </c:pt>
                <c:pt idx="38764">
                  <c:v>4.0481991767879997</c:v>
                </c:pt>
                <c:pt idx="38765">
                  <c:v>4.0483055114750002</c:v>
                </c:pt>
                <c:pt idx="38766">
                  <c:v>4.0483808517459998</c:v>
                </c:pt>
                <c:pt idx="38767">
                  <c:v>4.048458576202</c:v>
                </c:pt>
                <c:pt idx="38768">
                  <c:v>4.048507213593</c:v>
                </c:pt>
                <c:pt idx="38769">
                  <c:v>4.0485749244690004</c:v>
                </c:pt>
                <c:pt idx="38770">
                  <c:v>4.0486507415770001</c:v>
                </c:pt>
                <c:pt idx="38771">
                  <c:v>4.048716545105</c:v>
                </c:pt>
                <c:pt idx="38772">
                  <c:v>4.0487947463990004</c:v>
                </c:pt>
                <c:pt idx="38773">
                  <c:v>4.0488553047179998</c:v>
                </c:pt>
                <c:pt idx="38774">
                  <c:v>4.0489206314089996</c:v>
                </c:pt>
                <c:pt idx="38775">
                  <c:v>4.0489583015440003</c:v>
                </c:pt>
                <c:pt idx="38776">
                  <c:v>4.0489931106570003</c:v>
                </c:pt>
                <c:pt idx="38777">
                  <c:v>4.0490365028379998</c:v>
                </c:pt>
                <c:pt idx="38778">
                  <c:v>4.0490832328800002</c:v>
                </c:pt>
                <c:pt idx="38779">
                  <c:v>4.0491223335270004</c:v>
                </c:pt>
                <c:pt idx="38780">
                  <c:v>4.049173355103</c:v>
                </c:pt>
                <c:pt idx="38781">
                  <c:v>4.0493140220640003</c:v>
                </c:pt>
                <c:pt idx="38782">
                  <c:v>4.049633979797</c:v>
                </c:pt>
                <c:pt idx="38783">
                  <c:v>4.0498518943789996</c:v>
                </c:pt>
                <c:pt idx="38784">
                  <c:v>4.0499382019040002</c:v>
                </c:pt>
                <c:pt idx="38785">
                  <c:v>4.0500359535220003</c:v>
                </c:pt>
                <c:pt idx="38786">
                  <c:v>4.0501303672790003</c:v>
                </c:pt>
                <c:pt idx="38787">
                  <c:v>4.0502576827999999</c:v>
                </c:pt>
                <c:pt idx="38788">
                  <c:v>4.0503840446470001</c:v>
                </c:pt>
                <c:pt idx="38789">
                  <c:v>4.0507345199579996</c:v>
                </c:pt>
                <c:pt idx="38790">
                  <c:v>4.050791740417</c:v>
                </c:pt>
                <c:pt idx="38791">
                  <c:v>4.0508484840390002</c:v>
                </c:pt>
                <c:pt idx="38792">
                  <c:v>4.0508966445920001</c:v>
                </c:pt>
                <c:pt idx="38793">
                  <c:v>4.0509462356570003</c:v>
                </c:pt>
                <c:pt idx="38794">
                  <c:v>4.0509982109070002</c:v>
                </c:pt>
                <c:pt idx="38795">
                  <c:v>4.0510749816890002</c:v>
                </c:pt>
                <c:pt idx="38796">
                  <c:v>4.0511193275449999</c:v>
                </c:pt>
                <c:pt idx="38797">
                  <c:v>4.0511708259579997</c:v>
                </c:pt>
                <c:pt idx="38798">
                  <c:v>4.0512237548829999</c:v>
                </c:pt>
                <c:pt idx="38799">
                  <c:v>4.0513029098509996</c:v>
                </c:pt>
                <c:pt idx="38800">
                  <c:v>4.0514445304870002</c:v>
                </c:pt>
                <c:pt idx="38801">
                  <c:v>4.0515255928040004</c:v>
                </c:pt>
                <c:pt idx="38802">
                  <c:v>4.0516047477720001</c:v>
                </c:pt>
                <c:pt idx="38803">
                  <c:v>4.0516514778139996</c:v>
                </c:pt>
                <c:pt idx="38804">
                  <c:v>4.0517001152040004</c:v>
                </c:pt>
                <c:pt idx="38805">
                  <c:v>4.0517835617070004</c:v>
                </c:pt>
                <c:pt idx="38806">
                  <c:v>4.0518627166750001</c:v>
                </c:pt>
                <c:pt idx="38807">
                  <c:v>4.0519208908079998</c:v>
                </c:pt>
                <c:pt idx="38808">
                  <c:v>4.0519967079160004</c:v>
                </c:pt>
                <c:pt idx="38809">
                  <c:v>4.052078723907</c:v>
                </c:pt>
                <c:pt idx="38810">
                  <c:v>4.0521645545959997</c:v>
                </c:pt>
                <c:pt idx="38811">
                  <c:v>4.0524039268490002</c:v>
                </c:pt>
                <c:pt idx="38812">
                  <c:v>4.05251455307</c:v>
                </c:pt>
                <c:pt idx="38813">
                  <c:v>4.0525708198550001</c:v>
                </c:pt>
                <c:pt idx="38814">
                  <c:v>4.0527215003970003</c:v>
                </c:pt>
                <c:pt idx="38815">
                  <c:v>4.0528326034550002</c:v>
                </c:pt>
                <c:pt idx="38816">
                  <c:v>4.0529003143309996</c:v>
                </c:pt>
                <c:pt idx="38817">
                  <c:v>4.0529780387879999</c:v>
                </c:pt>
                <c:pt idx="38818">
                  <c:v>4.0530676841739997</c:v>
                </c:pt>
                <c:pt idx="38819">
                  <c:v>4.0531597137449999</c:v>
                </c:pt>
                <c:pt idx="38820">
                  <c:v>4.053257465363</c:v>
                </c:pt>
                <c:pt idx="38821">
                  <c:v>4.05335855484</c:v>
                </c:pt>
                <c:pt idx="38822">
                  <c:v>4.0534582138059996</c:v>
                </c:pt>
                <c:pt idx="38823">
                  <c:v>4.0535545349120001</c:v>
                </c:pt>
                <c:pt idx="38824">
                  <c:v>4.053651809692</c:v>
                </c:pt>
                <c:pt idx="38825">
                  <c:v>4.0537548065189997</c:v>
                </c:pt>
                <c:pt idx="38826">
                  <c:v>4.0538535118099999</c:v>
                </c:pt>
                <c:pt idx="38827">
                  <c:v>4.0539393424989996</c:v>
                </c:pt>
                <c:pt idx="38828">
                  <c:v>4.0540194511410004</c:v>
                </c:pt>
                <c:pt idx="38829">
                  <c:v>4.054098129272</c:v>
                </c:pt>
                <c:pt idx="38830">
                  <c:v>4.0541667938229997</c:v>
                </c:pt>
                <c:pt idx="38831">
                  <c:v>4.0542364120479997</c:v>
                </c:pt>
                <c:pt idx="38832">
                  <c:v>4.0543026924129997</c:v>
                </c:pt>
                <c:pt idx="38833">
                  <c:v>4.0543680191040004</c:v>
                </c:pt>
                <c:pt idx="38834">
                  <c:v>4.0544266700740001</c:v>
                </c:pt>
                <c:pt idx="38835">
                  <c:v>4.0544834136960004</c:v>
                </c:pt>
                <c:pt idx="38836">
                  <c:v>4.054533958435</c:v>
                </c:pt>
                <c:pt idx="38837">
                  <c:v>4.0546255111690002</c:v>
                </c:pt>
                <c:pt idx="38838">
                  <c:v>4.0547094345090002</c:v>
                </c:pt>
                <c:pt idx="38839">
                  <c:v>4.0550031661989996</c:v>
                </c:pt>
                <c:pt idx="38840">
                  <c:v>4.0550770759579997</c:v>
                </c:pt>
                <c:pt idx="38841">
                  <c:v>4.055186271667</c:v>
                </c:pt>
                <c:pt idx="38842">
                  <c:v>4.055270195007</c:v>
                </c:pt>
                <c:pt idx="38843">
                  <c:v>4.0553302764890002</c:v>
                </c:pt>
                <c:pt idx="38844">
                  <c:v>4.055370807648</c:v>
                </c:pt>
                <c:pt idx="38845">
                  <c:v>4.055419921875</c:v>
                </c:pt>
                <c:pt idx="38846">
                  <c:v>4.0554604530329996</c:v>
                </c:pt>
                <c:pt idx="38847">
                  <c:v>4.0554957389829998</c:v>
                </c:pt>
                <c:pt idx="38848">
                  <c:v>4.05553150177</c:v>
                </c:pt>
                <c:pt idx="38849">
                  <c:v>4.0555715560910004</c:v>
                </c:pt>
                <c:pt idx="38850">
                  <c:v>4.0556111335749998</c:v>
                </c:pt>
                <c:pt idx="38851">
                  <c:v>4.0556716918950002</c:v>
                </c:pt>
                <c:pt idx="38852">
                  <c:v>4.0557055473329999</c:v>
                </c:pt>
                <c:pt idx="38853">
                  <c:v>4.0557470321659999</c:v>
                </c:pt>
                <c:pt idx="38854">
                  <c:v>4.0557842254640004</c:v>
                </c:pt>
                <c:pt idx="38855">
                  <c:v>4.0558242797849999</c:v>
                </c:pt>
                <c:pt idx="38856">
                  <c:v>4.0558600425720002</c:v>
                </c:pt>
                <c:pt idx="38857">
                  <c:v>4.0559000968929997</c:v>
                </c:pt>
                <c:pt idx="38858">
                  <c:v>4.0559411048890004</c:v>
                </c:pt>
                <c:pt idx="38859">
                  <c:v>4.055981636047</c:v>
                </c:pt>
                <c:pt idx="38860">
                  <c:v>4.0560183525089997</c:v>
                </c:pt>
                <c:pt idx="38861">
                  <c:v>4.0560603141779996</c:v>
                </c:pt>
                <c:pt idx="38862">
                  <c:v>4.0561051368710004</c:v>
                </c:pt>
                <c:pt idx="38863">
                  <c:v>4.0561676025390003</c:v>
                </c:pt>
                <c:pt idx="38864">
                  <c:v>4.0564913749690001</c:v>
                </c:pt>
                <c:pt idx="38865">
                  <c:v>4.056609153748</c:v>
                </c:pt>
                <c:pt idx="38866">
                  <c:v>4.0567283630370001</c:v>
                </c:pt>
                <c:pt idx="38867">
                  <c:v>4.0568399429320001</c:v>
                </c:pt>
                <c:pt idx="38868">
                  <c:v>4.056964874268</c:v>
                </c:pt>
                <c:pt idx="38869">
                  <c:v>4.0571680068970002</c:v>
                </c:pt>
                <c:pt idx="38870">
                  <c:v>4.0572633743289996</c:v>
                </c:pt>
                <c:pt idx="38871">
                  <c:v>4.0573482513429999</c:v>
                </c:pt>
                <c:pt idx="38872">
                  <c:v>4.0574412345889996</c:v>
                </c:pt>
                <c:pt idx="38873">
                  <c:v>4.0575318336489996</c:v>
                </c:pt>
                <c:pt idx="38874">
                  <c:v>4.0576229095459997</c:v>
                </c:pt>
                <c:pt idx="38875">
                  <c:v>4.0577015876770002</c:v>
                </c:pt>
                <c:pt idx="38876">
                  <c:v>4.0578126907350001</c:v>
                </c:pt>
                <c:pt idx="38877">
                  <c:v>4.0580501556400002</c:v>
                </c:pt>
                <c:pt idx="38878">
                  <c:v>4.0581016540529999</c:v>
                </c:pt>
                <c:pt idx="38879">
                  <c:v>4.0581431388849998</c:v>
                </c:pt>
                <c:pt idx="38880">
                  <c:v>4.058188915253</c:v>
                </c:pt>
                <c:pt idx="38881">
                  <c:v>4.0582327842710004</c:v>
                </c:pt>
                <c:pt idx="38882">
                  <c:v>4.058269500732</c:v>
                </c:pt>
                <c:pt idx="38883">
                  <c:v>4.0583133697509997</c:v>
                </c:pt>
                <c:pt idx="38884">
                  <c:v>4.0583577156070003</c:v>
                </c:pt>
                <c:pt idx="38885">
                  <c:v>4.0583977699279998</c:v>
                </c:pt>
                <c:pt idx="38886">
                  <c:v>4.0584425926209997</c:v>
                </c:pt>
                <c:pt idx="38887">
                  <c:v>4.0584836006160003</c:v>
                </c:pt>
                <c:pt idx="38888">
                  <c:v>4.0585231781009998</c:v>
                </c:pt>
                <c:pt idx="38889">
                  <c:v>4.058558940887</c:v>
                </c:pt>
                <c:pt idx="38890">
                  <c:v>4.0585961341859997</c:v>
                </c:pt>
                <c:pt idx="38891">
                  <c:v>4.0586342811579996</c:v>
                </c:pt>
                <c:pt idx="38892">
                  <c:v>4.0586776733400001</c:v>
                </c:pt>
                <c:pt idx="38893">
                  <c:v>4.0587229728700001</c:v>
                </c:pt>
                <c:pt idx="38894">
                  <c:v>4.0587763786320004</c:v>
                </c:pt>
                <c:pt idx="38895">
                  <c:v>4.0588235855099999</c:v>
                </c:pt>
                <c:pt idx="38896">
                  <c:v>4.0588688850399999</c:v>
                </c:pt>
                <c:pt idx="38897">
                  <c:v>4.0589170455929997</c:v>
                </c:pt>
                <c:pt idx="38898">
                  <c:v>4.058959960938</c:v>
                </c:pt>
                <c:pt idx="38899">
                  <c:v>4.0590043067929997</c:v>
                </c:pt>
                <c:pt idx="38900">
                  <c:v>4.0590486526490004</c:v>
                </c:pt>
                <c:pt idx="38901">
                  <c:v>4.0590996742250001</c:v>
                </c:pt>
                <c:pt idx="38902">
                  <c:v>4.059148311615</c:v>
                </c:pt>
                <c:pt idx="38903">
                  <c:v>4.0592045784000002</c:v>
                </c:pt>
                <c:pt idx="38904">
                  <c:v>4.0592560768129999</c:v>
                </c:pt>
                <c:pt idx="38905">
                  <c:v>4.0593776702879998</c:v>
                </c:pt>
                <c:pt idx="38906">
                  <c:v>4.0595650672910004</c:v>
                </c:pt>
                <c:pt idx="38907">
                  <c:v>4.0597023963929999</c:v>
                </c:pt>
                <c:pt idx="38908">
                  <c:v>4.0600991249079996</c:v>
                </c:pt>
                <c:pt idx="38909">
                  <c:v>4.0601935386659997</c:v>
                </c:pt>
                <c:pt idx="38910">
                  <c:v>4.0602974891660004</c:v>
                </c:pt>
                <c:pt idx="38911">
                  <c:v>4.0603513717649999</c:v>
                </c:pt>
                <c:pt idx="38912">
                  <c:v>4.0604128837589997</c:v>
                </c:pt>
                <c:pt idx="38913">
                  <c:v>4.0604729652399998</c:v>
                </c:pt>
                <c:pt idx="38914">
                  <c:v>4.0605354309079997</c:v>
                </c:pt>
                <c:pt idx="38915">
                  <c:v>4.0606040954590004</c:v>
                </c:pt>
                <c:pt idx="38916">
                  <c:v>4.0606760978700001</c:v>
                </c:pt>
                <c:pt idx="38917">
                  <c:v>4.0607461929320001</c:v>
                </c:pt>
                <c:pt idx="38918">
                  <c:v>4.0608210563659997</c:v>
                </c:pt>
                <c:pt idx="38919">
                  <c:v>4.0608940124509996</c:v>
                </c:pt>
                <c:pt idx="38920">
                  <c:v>4.0609774589540004</c:v>
                </c:pt>
                <c:pt idx="38921">
                  <c:v>4.0610775947570001</c:v>
                </c:pt>
                <c:pt idx="38922">
                  <c:v>4.0611805915829997</c:v>
                </c:pt>
                <c:pt idx="38923">
                  <c:v>4.0612869262700002</c:v>
                </c:pt>
                <c:pt idx="38924">
                  <c:v>4.0613989830020003</c:v>
                </c:pt>
                <c:pt idx="38925">
                  <c:v>4.0615091323849999</c:v>
                </c:pt>
                <c:pt idx="38926">
                  <c:v>4.0616183280940001</c:v>
                </c:pt>
                <c:pt idx="38927">
                  <c:v>4.0617246627809998</c:v>
                </c:pt>
                <c:pt idx="38928">
                  <c:v>4.0618295669559998</c:v>
                </c:pt>
                <c:pt idx="38929">
                  <c:v>4.0619378089899998</c:v>
                </c:pt>
                <c:pt idx="38930">
                  <c:v>4.0620341300960003</c:v>
                </c:pt>
                <c:pt idx="38931">
                  <c:v>4.0621085166929998</c:v>
                </c:pt>
                <c:pt idx="38932">
                  <c:v>4.0621743202209997</c:v>
                </c:pt>
                <c:pt idx="38933">
                  <c:v>4.06223487854</c:v>
                </c:pt>
                <c:pt idx="38934">
                  <c:v>4.062290668488</c:v>
                </c:pt>
                <c:pt idx="38935">
                  <c:v>4.0623893737790002</c:v>
                </c:pt>
                <c:pt idx="38936">
                  <c:v>4.0626277923579996</c:v>
                </c:pt>
                <c:pt idx="38937">
                  <c:v>4.0629019737240002</c:v>
                </c:pt>
                <c:pt idx="38938">
                  <c:v>4.0631680488589996</c:v>
                </c:pt>
                <c:pt idx="38939">
                  <c:v>4.0633015632629998</c:v>
                </c:pt>
                <c:pt idx="38940">
                  <c:v>4.0633378028870002</c:v>
                </c:pt>
                <c:pt idx="38941">
                  <c:v>4.0633897781370001</c:v>
                </c:pt>
                <c:pt idx="38942">
                  <c:v>4.0634403228759997</c:v>
                </c:pt>
                <c:pt idx="38943">
                  <c:v>4.0634713172910004</c:v>
                </c:pt>
                <c:pt idx="38944">
                  <c:v>4.0635099411009996</c:v>
                </c:pt>
                <c:pt idx="38945">
                  <c:v>4.0635390281679999</c:v>
                </c:pt>
                <c:pt idx="38946">
                  <c:v>4.0635700225829998</c:v>
                </c:pt>
                <c:pt idx="38947">
                  <c:v>4.0636053085329999</c:v>
                </c:pt>
                <c:pt idx="38948">
                  <c:v>4.0636363029479998</c:v>
                </c:pt>
                <c:pt idx="38949">
                  <c:v>4.0636658668520003</c:v>
                </c:pt>
                <c:pt idx="38950">
                  <c:v>4.0637011528020004</c:v>
                </c:pt>
                <c:pt idx="38951">
                  <c:v>4.0637421607970001</c:v>
                </c:pt>
                <c:pt idx="38952">
                  <c:v>4.0637779235840004</c:v>
                </c:pt>
                <c:pt idx="38953">
                  <c:v>4.0638165473939996</c:v>
                </c:pt>
                <c:pt idx="38954">
                  <c:v>4.0638504028320002</c:v>
                </c:pt>
                <c:pt idx="38955">
                  <c:v>4.063888072968</c:v>
                </c:pt>
                <c:pt idx="38956">
                  <c:v>4.0639047622679998</c:v>
                </c:pt>
                <c:pt idx="38957">
                  <c:v>4.0639319419859996</c:v>
                </c:pt>
                <c:pt idx="38958">
                  <c:v>4.0639610290529999</c:v>
                </c:pt>
                <c:pt idx="38959">
                  <c:v>4.0640001297000001</c:v>
                </c:pt>
                <c:pt idx="38960">
                  <c:v>4.064111232758</c:v>
                </c:pt>
                <c:pt idx="38961">
                  <c:v>4.0642733573910004</c:v>
                </c:pt>
                <c:pt idx="38962">
                  <c:v>4.0643534660340004</c:v>
                </c:pt>
                <c:pt idx="38963">
                  <c:v>4.0644068717959998</c:v>
                </c:pt>
                <c:pt idx="38964">
                  <c:v>4.0644807815549999</c:v>
                </c:pt>
                <c:pt idx="38965">
                  <c:v>4.0645666122439996</c:v>
                </c:pt>
                <c:pt idx="38966">
                  <c:v>4.0648865699770003</c:v>
                </c:pt>
                <c:pt idx="38967">
                  <c:v>4.0649981498720003</c:v>
                </c:pt>
                <c:pt idx="38968">
                  <c:v>4.0650477409360004</c:v>
                </c:pt>
                <c:pt idx="38969">
                  <c:v>4.0651016235349999</c:v>
                </c:pt>
                <c:pt idx="38970">
                  <c:v>4.065154075623</c:v>
                </c:pt>
                <c:pt idx="38971">
                  <c:v>4.0652055740359998</c:v>
                </c:pt>
                <c:pt idx="38972">
                  <c:v>4.065258979797</c:v>
                </c:pt>
                <c:pt idx="38973">
                  <c:v>4.0653700828549999</c:v>
                </c:pt>
                <c:pt idx="38974">
                  <c:v>4.0654249191279996</c:v>
                </c:pt>
                <c:pt idx="38975">
                  <c:v>4.0655293464659996</c:v>
                </c:pt>
                <c:pt idx="38976">
                  <c:v>4.0656557083129998</c:v>
                </c:pt>
                <c:pt idx="38977">
                  <c:v>4.0657796859740003</c:v>
                </c:pt>
                <c:pt idx="38978">
                  <c:v>4.0660042762759998</c:v>
                </c:pt>
                <c:pt idx="38979">
                  <c:v>4.0661497116090004</c:v>
                </c:pt>
                <c:pt idx="38980">
                  <c:v>4.0662956237790002</c:v>
                </c:pt>
                <c:pt idx="38981">
                  <c:v>4.0665502548220003</c:v>
                </c:pt>
                <c:pt idx="38982">
                  <c:v>4.0666360855099999</c:v>
                </c:pt>
                <c:pt idx="38983">
                  <c:v>4.0667800903320002</c:v>
                </c:pt>
                <c:pt idx="38984">
                  <c:v>4.0668888092040003</c:v>
                </c:pt>
                <c:pt idx="38985">
                  <c:v>4.0669651031490002</c:v>
                </c:pt>
                <c:pt idx="38986">
                  <c:v>4.0670084953309997</c:v>
                </c:pt>
                <c:pt idx="38987">
                  <c:v>4.0670566558839996</c:v>
                </c:pt>
                <c:pt idx="38988">
                  <c:v>4.0671010017400002</c:v>
                </c:pt>
                <c:pt idx="38989">
                  <c:v>4.0671415328979998</c:v>
                </c:pt>
                <c:pt idx="38990">
                  <c:v>4.0671792030329996</c:v>
                </c:pt>
                <c:pt idx="38991">
                  <c:v>4.0672178268429997</c:v>
                </c:pt>
                <c:pt idx="38992">
                  <c:v>4.0672559738159997</c:v>
                </c:pt>
                <c:pt idx="38993">
                  <c:v>4.0673928260799999</c:v>
                </c:pt>
                <c:pt idx="38994">
                  <c:v>4.0675845146179999</c:v>
                </c:pt>
                <c:pt idx="38995">
                  <c:v>4.067630290985</c:v>
                </c:pt>
                <c:pt idx="38996">
                  <c:v>4.0676732063290002</c:v>
                </c:pt>
                <c:pt idx="38997">
                  <c:v>4.0677089691160004</c:v>
                </c:pt>
                <c:pt idx="38998">
                  <c:v>4.0677404403689996</c:v>
                </c:pt>
                <c:pt idx="38999">
                  <c:v>4.0677795410159998</c:v>
                </c:pt>
                <c:pt idx="39000">
                  <c:v>4.0678234100340003</c:v>
                </c:pt>
                <c:pt idx="39001">
                  <c:v>4.0678663253779996</c:v>
                </c:pt>
                <c:pt idx="39002">
                  <c:v>4.0678887367250001</c:v>
                </c:pt>
                <c:pt idx="39003">
                  <c:v>4.0679411888120001</c:v>
                </c:pt>
                <c:pt idx="39004">
                  <c:v>4.0679969787600001</c:v>
                </c:pt>
                <c:pt idx="39005">
                  <c:v>4.0680518150329998</c:v>
                </c:pt>
                <c:pt idx="39006">
                  <c:v>4.0682063102720001</c:v>
                </c:pt>
                <c:pt idx="39007">
                  <c:v>4.0685563087460004</c:v>
                </c:pt>
                <c:pt idx="39008">
                  <c:v>4.0689115524290003</c:v>
                </c:pt>
                <c:pt idx="39009">
                  <c:v>4.069304466248</c:v>
                </c:pt>
                <c:pt idx="39010">
                  <c:v>4.0693902969359996</c:v>
                </c:pt>
                <c:pt idx="39011">
                  <c:v>4.069485664368</c:v>
                </c:pt>
                <c:pt idx="39012">
                  <c:v>4.0696110725399999</c:v>
                </c:pt>
                <c:pt idx="39013">
                  <c:v>4.0699582099910003</c:v>
                </c:pt>
                <c:pt idx="39014">
                  <c:v>4.0700449943540002</c:v>
                </c:pt>
                <c:pt idx="39015">
                  <c:v>4.0701317787170002</c:v>
                </c:pt>
                <c:pt idx="39016">
                  <c:v>4.0702266693120004</c:v>
                </c:pt>
                <c:pt idx="39017">
                  <c:v>4.070413589478</c:v>
                </c:pt>
                <c:pt idx="39018">
                  <c:v>4.0704703330990002</c:v>
                </c:pt>
                <c:pt idx="39019">
                  <c:v>4.0705404281620003</c:v>
                </c:pt>
                <c:pt idx="39020">
                  <c:v>4.07062625885</c:v>
                </c:pt>
                <c:pt idx="39021">
                  <c:v>4.0707201957699999</c:v>
                </c:pt>
                <c:pt idx="39022">
                  <c:v>4.0708189010620002</c:v>
                </c:pt>
                <c:pt idx="39023">
                  <c:v>4.0709238052370003</c:v>
                </c:pt>
                <c:pt idx="39024">
                  <c:v>4.0710325241090004</c:v>
                </c:pt>
                <c:pt idx="39025">
                  <c:v>4.0711431503300002</c:v>
                </c:pt>
                <c:pt idx="39026">
                  <c:v>4.0712494850159997</c:v>
                </c:pt>
                <c:pt idx="39027">
                  <c:v>4.0713510513309998</c:v>
                </c:pt>
                <c:pt idx="39028">
                  <c:v>4.0714416503909998</c:v>
                </c:pt>
                <c:pt idx="39029">
                  <c:v>4.0715241432190004</c:v>
                </c:pt>
                <c:pt idx="39030">
                  <c:v>4.071592330933</c:v>
                </c:pt>
                <c:pt idx="39031">
                  <c:v>4.0716505050659997</c:v>
                </c:pt>
                <c:pt idx="39032">
                  <c:v>4.0717091560360004</c:v>
                </c:pt>
                <c:pt idx="39033">
                  <c:v>4.071805477142</c:v>
                </c:pt>
                <c:pt idx="39034">
                  <c:v>4.0719695091250001</c:v>
                </c:pt>
                <c:pt idx="39035">
                  <c:v>4.0721287727359998</c:v>
                </c:pt>
                <c:pt idx="39036">
                  <c:v>4.0724210739139997</c:v>
                </c:pt>
                <c:pt idx="39037">
                  <c:v>4.0725417137150002</c:v>
                </c:pt>
                <c:pt idx="39038">
                  <c:v>4.0726017951970004</c:v>
                </c:pt>
                <c:pt idx="39039">
                  <c:v>4.0726361274720002</c:v>
                </c:pt>
                <c:pt idx="39040">
                  <c:v>4.0726742744450002</c:v>
                </c:pt>
                <c:pt idx="39041">
                  <c:v>4.0727109909059998</c:v>
                </c:pt>
                <c:pt idx="39042">
                  <c:v>4.0727443695070003</c:v>
                </c:pt>
                <c:pt idx="39043">
                  <c:v>4.0727982521059998</c:v>
                </c:pt>
                <c:pt idx="39044">
                  <c:v>4.072848320007</c:v>
                </c:pt>
                <c:pt idx="39045">
                  <c:v>4.0728836059570002</c:v>
                </c:pt>
                <c:pt idx="39046">
                  <c:v>4.0729141235349999</c:v>
                </c:pt>
                <c:pt idx="39047">
                  <c:v>4.0729494094850001</c:v>
                </c:pt>
                <c:pt idx="39048">
                  <c:v>4.073005199432</c:v>
                </c:pt>
                <c:pt idx="39049">
                  <c:v>4.0730605125429999</c:v>
                </c:pt>
                <c:pt idx="39050">
                  <c:v>4.0731010437009996</c:v>
                </c:pt>
                <c:pt idx="39051">
                  <c:v>4.073141098022</c:v>
                </c:pt>
                <c:pt idx="39052">
                  <c:v>4.0732083320620003</c:v>
                </c:pt>
                <c:pt idx="39053">
                  <c:v>4.0732517242429997</c:v>
                </c:pt>
                <c:pt idx="39054">
                  <c:v>4.0733261108400001</c:v>
                </c:pt>
                <c:pt idx="39055">
                  <c:v>4.0734143257140003</c:v>
                </c:pt>
                <c:pt idx="39056">
                  <c:v>4.0734615325929999</c:v>
                </c:pt>
                <c:pt idx="39057">
                  <c:v>4.0735011100770002</c:v>
                </c:pt>
                <c:pt idx="39058">
                  <c:v>4.073545455933</c:v>
                </c:pt>
                <c:pt idx="39059">
                  <c:v>4.0735926628110004</c:v>
                </c:pt>
                <c:pt idx="39060">
                  <c:v>4.0736646652220001</c:v>
                </c:pt>
                <c:pt idx="39061">
                  <c:v>4.0738334655759996</c:v>
                </c:pt>
                <c:pt idx="39062">
                  <c:v>4.0739216804499998</c:v>
                </c:pt>
                <c:pt idx="39063">
                  <c:v>4.0740108489990003</c:v>
                </c:pt>
                <c:pt idx="39064">
                  <c:v>4.0741510391239997</c:v>
                </c:pt>
                <c:pt idx="39065">
                  <c:v>4.0742387771609998</c:v>
                </c:pt>
                <c:pt idx="39066">
                  <c:v>4.074285030365</c:v>
                </c:pt>
                <c:pt idx="39067">
                  <c:v>4.0743865966800001</c:v>
                </c:pt>
                <c:pt idx="39068">
                  <c:v>4.0744853019710003</c:v>
                </c:pt>
                <c:pt idx="39069">
                  <c:v>4.0745854377750002</c:v>
                </c:pt>
                <c:pt idx="39070">
                  <c:v>4.0746879577639996</c:v>
                </c:pt>
                <c:pt idx="39071">
                  <c:v>4.0748434066770001</c:v>
                </c:pt>
                <c:pt idx="39072">
                  <c:v>4.0749473571779999</c:v>
                </c:pt>
                <c:pt idx="39073">
                  <c:v>4.075003623962</c:v>
                </c:pt>
                <c:pt idx="39074">
                  <c:v>4.0751175880429997</c:v>
                </c:pt>
                <c:pt idx="39075">
                  <c:v>4.0751681327820002</c:v>
                </c:pt>
                <c:pt idx="39076">
                  <c:v>4.0752639770509997</c:v>
                </c:pt>
                <c:pt idx="39077">
                  <c:v>4.0753512382509998</c:v>
                </c:pt>
                <c:pt idx="39078">
                  <c:v>4.075631141663</c:v>
                </c:pt>
                <c:pt idx="39079">
                  <c:v>4.0757431983950001</c:v>
                </c:pt>
                <c:pt idx="39080">
                  <c:v>4.0758256912229998</c:v>
                </c:pt>
                <c:pt idx="39081">
                  <c:v>4.075899600983</c:v>
                </c:pt>
                <c:pt idx="39082">
                  <c:v>4.0759725570679999</c:v>
                </c:pt>
                <c:pt idx="39083">
                  <c:v>4.0760450363159997</c:v>
                </c:pt>
                <c:pt idx="39084">
                  <c:v>4.0761809349059996</c:v>
                </c:pt>
                <c:pt idx="39085">
                  <c:v>4.0763607025150002</c:v>
                </c:pt>
                <c:pt idx="39086">
                  <c:v>4.0764408111570001</c:v>
                </c:pt>
                <c:pt idx="39087">
                  <c:v>4.0765180587770002</c:v>
                </c:pt>
                <c:pt idx="39088">
                  <c:v>4.0765933990479999</c:v>
                </c:pt>
                <c:pt idx="39089">
                  <c:v>4.0766639709470001</c:v>
                </c:pt>
                <c:pt idx="39090">
                  <c:v>4.0767049789429999</c:v>
                </c:pt>
                <c:pt idx="39091">
                  <c:v>4.0767478942870001</c:v>
                </c:pt>
                <c:pt idx="39092">
                  <c:v>4.0767917633059998</c:v>
                </c:pt>
                <c:pt idx="39093">
                  <c:v>4.0768284797670002</c:v>
                </c:pt>
                <c:pt idx="39094">
                  <c:v>4.0768718719479997</c:v>
                </c:pt>
                <c:pt idx="39095">
                  <c:v>4.0769200325010004</c:v>
                </c:pt>
                <c:pt idx="39096">
                  <c:v>4.0769557952879998</c:v>
                </c:pt>
                <c:pt idx="39097">
                  <c:v>4.0770010948179998</c:v>
                </c:pt>
                <c:pt idx="39098">
                  <c:v>4.0770277976990004</c:v>
                </c:pt>
                <c:pt idx="39099">
                  <c:v>4.0770912170409996</c:v>
                </c:pt>
                <c:pt idx="39100">
                  <c:v>4.0771365165709996</c:v>
                </c:pt>
                <c:pt idx="39101">
                  <c:v>4.0771861076349998</c:v>
                </c:pt>
                <c:pt idx="39102">
                  <c:v>4.077231884003</c:v>
                </c:pt>
                <c:pt idx="39103">
                  <c:v>4.07728099823</c:v>
                </c:pt>
                <c:pt idx="39104">
                  <c:v>4.0773239135740003</c:v>
                </c:pt>
                <c:pt idx="39105">
                  <c:v>4.0773649215700001</c:v>
                </c:pt>
                <c:pt idx="39106">
                  <c:v>4.0774068832400001</c:v>
                </c:pt>
                <c:pt idx="39107">
                  <c:v>4.0774502754209996</c:v>
                </c:pt>
                <c:pt idx="39108">
                  <c:v>4.0774979591370002</c:v>
                </c:pt>
                <c:pt idx="39109">
                  <c:v>4.0775489807129999</c:v>
                </c:pt>
                <c:pt idx="39110">
                  <c:v>4.0776352882389997</c:v>
                </c:pt>
                <c:pt idx="39111">
                  <c:v>4.0780177116390002</c:v>
                </c:pt>
                <c:pt idx="39112">
                  <c:v>4.0781168937679997</c:v>
                </c:pt>
                <c:pt idx="39113">
                  <c:v>4.0782146453859998</c:v>
                </c:pt>
                <c:pt idx="39114">
                  <c:v>4.0783114433290004</c:v>
                </c:pt>
                <c:pt idx="39115">
                  <c:v>4.0784034728999998</c:v>
                </c:pt>
                <c:pt idx="39116">
                  <c:v>4.0784959793090003</c:v>
                </c:pt>
                <c:pt idx="39117">
                  <c:v>4.0785956382749999</c:v>
                </c:pt>
                <c:pt idx="39118">
                  <c:v>4.0786895751949999</c:v>
                </c:pt>
                <c:pt idx="39119">
                  <c:v>4.0787453651429999</c:v>
                </c:pt>
                <c:pt idx="39120">
                  <c:v>4.0788116455079999</c:v>
                </c:pt>
                <c:pt idx="39121">
                  <c:v>4.0788908004759996</c:v>
                </c:pt>
                <c:pt idx="39122">
                  <c:v>4.0789880752560004</c:v>
                </c:pt>
                <c:pt idx="39123">
                  <c:v>4.0790953636170002</c:v>
                </c:pt>
                <c:pt idx="39124">
                  <c:v>4.0792055129999998</c:v>
                </c:pt>
                <c:pt idx="39125">
                  <c:v>4.0793147087100001</c:v>
                </c:pt>
                <c:pt idx="39126">
                  <c:v>4.0794305801390003</c:v>
                </c:pt>
                <c:pt idx="39127">
                  <c:v>4.079555034637</c:v>
                </c:pt>
                <c:pt idx="39128">
                  <c:v>4.0796837806699999</c:v>
                </c:pt>
                <c:pt idx="39129">
                  <c:v>4.0798134803770001</c:v>
                </c:pt>
                <c:pt idx="39130">
                  <c:v>4.0799365043640003</c:v>
                </c:pt>
                <c:pt idx="39131">
                  <c:v>4.0800485610959996</c:v>
                </c:pt>
                <c:pt idx="39132">
                  <c:v>4.0801467895509997</c:v>
                </c:pt>
                <c:pt idx="39133">
                  <c:v>4.080238819122</c:v>
                </c:pt>
                <c:pt idx="39134">
                  <c:v>4.0803213119509998</c:v>
                </c:pt>
                <c:pt idx="39135">
                  <c:v>4.0804028511050001</c:v>
                </c:pt>
                <c:pt idx="39136">
                  <c:v>4.0804767608640002</c:v>
                </c:pt>
                <c:pt idx="39137">
                  <c:v>4.080545425415</c:v>
                </c:pt>
                <c:pt idx="39138">
                  <c:v>4.0806078910829999</c:v>
                </c:pt>
                <c:pt idx="39139">
                  <c:v>4.0806584358220004</c:v>
                </c:pt>
                <c:pt idx="39140">
                  <c:v>4.0807833671570002</c:v>
                </c:pt>
                <c:pt idx="39141">
                  <c:v>4.0809869766239997</c:v>
                </c:pt>
                <c:pt idx="39142">
                  <c:v>4.0810751914979999</c:v>
                </c:pt>
                <c:pt idx="39143">
                  <c:v>4.0811395645140003</c:v>
                </c:pt>
                <c:pt idx="39144">
                  <c:v>4.0811929702759997</c:v>
                </c:pt>
                <c:pt idx="39145">
                  <c:v>4.0812315940859998</c:v>
                </c:pt>
                <c:pt idx="39146">
                  <c:v>4.0812907218929997</c:v>
                </c:pt>
                <c:pt idx="39147">
                  <c:v>4.0813460350039996</c:v>
                </c:pt>
                <c:pt idx="39148">
                  <c:v>4.0814018249509996</c:v>
                </c:pt>
                <c:pt idx="39149">
                  <c:v>4.0814437866209996</c:v>
                </c:pt>
                <c:pt idx="39150">
                  <c:v>4.0814723968509998</c:v>
                </c:pt>
                <c:pt idx="39151">
                  <c:v>4.0815091133120003</c:v>
                </c:pt>
                <c:pt idx="39152">
                  <c:v>4.0815482139589996</c:v>
                </c:pt>
                <c:pt idx="39153">
                  <c:v>4.0816016197199998</c:v>
                </c:pt>
                <c:pt idx="39154">
                  <c:v>4.0816559791560003</c:v>
                </c:pt>
                <c:pt idx="39155">
                  <c:v>4.0817131996149998</c:v>
                </c:pt>
                <c:pt idx="39156">
                  <c:v>4.0817809104920002</c:v>
                </c:pt>
                <c:pt idx="39157">
                  <c:v>4.0818481445310004</c:v>
                </c:pt>
                <c:pt idx="39158">
                  <c:v>4.0819101333620003</c:v>
                </c:pt>
                <c:pt idx="39159">
                  <c:v>4.0819711685179998</c:v>
                </c:pt>
                <c:pt idx="39160">
                  <c:v>4.0820078849790002</c:v>
                </c:pt>
                <c:pt idx="39161">
                  <c:v>4.0820479393009999</c:v>
                </c:pt>
                <c:pt idx="39162">
                  <c:v>4.0820894241329997</c:v>
                </c:pt>
                <c:pt idx="39163">
                  <c:v>4.0821309089659996</c:v>
                </c:pt>
                <c:pt idx="39164">
                  <c:v>4.0821704864499999</c:v>
                </c:pt>
                <c:pt idx="39165">
                  <c:v>4.0822134017940002</c:v>
                </c:pt>
                <c:pt idx="39166">
                  <c:v>4.0822529792789997</c:v>
                </c:pt>
                <c:pt idx="39167">
                  <c:v>4.0822911262510004</c:v>
                </c:pt>
                <c:pt idx="39168">
                  <c:v>4.0823307037349998</c:v>
                </c:pt>
                <c:pt idx="39169">
                  <c:v>4.0823707580570003</c:v>
                </c:pt>
                <c:pt idx="39170">
                  <c:v>4.0824098587039996</c:v>
                </c:pt>
                <c:pt idx="39171">
                  <c:v>4.0824508666990003</c:v>
                </c:pt>
                <c:pt idx="39172">
                  <c:v>4.0825009346009997</c:v>
                </c:pt>
                <c:pt idx="39173">
                  <c:v>4.0828080177309998</c:v>
                </c:pt>
                <c:pt idx="39174">
                  <c:v>4.0831589698790003</c:v>
                </c:pt>
                <c:pt idx="39175">
                  <c:v>4.083238124847</c:v>
                </c:pt>
                <c:pt idx="39176">
                  <c:v>4.0833239555359997</c:v>
                </c:pt>
                <c:pt idx="39177">
                  <c:v>4.0834136009220003</c:v>
                </c:pt>
                <c:pt idx="39178">
                  <c:v>4.0835070610050002</c:v>
                </c:pt>
                <c:pt idx="39179">
                  <c:v>4.0835943222050002</c:v>
                </c:pt>
                <c:pt idx="39180">
                  <c:v>4.0836882591250001</c:v>
                </c:pt>
                <c:pt idx="39181">
                  <c:v>4.0837845802309998</c:v>
                </c:pt>
                <c:pt idx="39182">
                  <c:v>4.0838718414309998</c:v>
                </c:pt>
                <c:pt idx="39183">
                  <c:v>4.083960056305</c:v>
                </c:pt>
                <c:pt idx="39184">
                  <c:v>4.0841193199159997</c:v>
                </c:pt>
                <c:pt idx="39185">
                  <c:v>4.0842747688290002</c:v>
                </c:pt>
                <c:pt idx="39186">
                  <c:v>4.0843882560729998</c:v>
                </c:pt>
                <c:pt idx="39187">
                  <c:v>4.0844397544859996</c:v>
                </c:pt>
                <c:pt idx="39188">
                  <c:v>4.0845279693599998</c:v>
                </c:pt>
                <c:pt idx="39189">
                  <c:v>4.0846362113949999</c:v>
                </c:pt>
                <c:pt idx="39190">
                  <c:v>4.0848278999329999</c:v>
                </c:pt>
                <c:pt idx="39191">
                  <c:v>4.0849337577820002</c:v>
                </c:pt>
                <c:pt idx="39192">
                  <c:v>4.0849823951720001</c:v>
                </c:pt>
                <c:pt idx="39193">
                  <c:v>4.0850286483760003</c:v>
                </c:pt>
                <c:pt idx="39194">
                  <c:v>4.0850729942320001</c:v>
                </c:pt>
                <c:pt idx="39195">
                  <c:v>4.0851163864139997</c:v>
                </c:pt>
                <c:pt idx="39196">
                  <c:v>4.0851612091060003</c:v>
                </c:pt>
                <c:pt idx="39197">
                  <c:v>4.0852098464970004</c:v>
                </c:pt>
                <c:pt idx="39198">
                  <c:v>4.0852527618409997</c:v>
                </c:pt>
                <c:pt idx="39199">
                  <c:v>4.0852985382079998</c:v>
                </c:pt>
                <c:pt idx="39200">
                  <c:v>4.0853452682500002</c:v>
                </c:pt>
                <c:pt idx="39201">
                  <c:v>4.0853843688960003</c:v>
                </c:pt>
                <c:pt idx="39202">
                  <c:v>4.0854229927060004</c:v>
                </c:pt>
                <c:pt idx="39203">
                  <c:v>4.0854930877689997</c:v>
                </c:pt>
                <c:pt idx="39204">
                  <c:v>4.085532665253</c:v>
                </c:pt>
                <c:pt idx="39205">
                  <c:v>4.0855803489689997</c:v>
                </c:pt>
                <c:pt idx="39206">
                  <c:v>4.0856328010559997</c:v>
                </c:pt>
                <c:pt idx="39207">
                  <c:v>4.0856747627259997</c:v>
                </c:pt>
                <c:pt idx="39208">
                  <c:v>4.0856957435609997</c:v>
                </c:pt>
                <c:pt idx="39209">
                  <c:v>4.0857400894170004</c:v>
                </c:pt>
                <c:pt idx="39210">
                  <c:v>4.0857834815979999</c:v>
                </c:pt>
                <c:pt idx="39211">
                  <c:v>4.0858278274539996</c:v>
                </c:pt>
                <c:pt idx="39212">
                  <c:v>4.085871219635</c:v>
                </c:pt>
                <c:pt idx="39213">
                  <c:v>4.0859322547910004</c:v>
                </c:pt>
                <c:pt idx="39214">
                  <c:v>4.08628988266</c:v>
                </c:pt>
                <c:pt idx="39215">
                  <c:v>4.0863809585570001</c:v>
                </c:pt>
                <c:pt idx="39216">
                  <c:v>4.086523532867</c:v>
                </c:pt>
                <c:pt idx="39217">
                  <c:v>4.0866250991820001</c:v>
                </c:pt>
                <c:pt idx="39218">
                  <c:v>4.0866789817809996</c:v>
                </c:pt>
                <c:pt idx="39219">
                  <c:v>4.0867857933040002</c:v>
                </c:pt>
                <c:pt idx="39220">
                  <c:v>4.086889743805</c:v>
                </c:pt>
                <c:pt idx="39221">
                  <c:v>4.0869960784910004</c:v>
                </c:pt>
                <c:pt idx="39222">
                  <c:v>4.0871043205259996</c:v>
                </c:pt>
                <c:pt idx="39223">
                  <c:v>4.087207317352</c:v>
                </c:pt>
                <c:pt idx="39224">
                  <c:v>4.0872621536249998</c:v>
                </c:pt>
                <c:pt idx="39225">
                  <c:v>4.0873160362240002</c:v>
                </c:pt>
                <c:pt idx="39226">
                  <c:v>4.0873756408690003</c:v>
                </c:pt>
                <c:pt idx="39227">
                  <c:v>4.0874395370479997</c:v>
                </c:pt>
                <c:pt idx="39228">
                  <c:v>4.0875082015990003</c:v>
                </c:pt>
                <c:pt idx="39229">
                  <c:v>4.08758020401</c:v>
                </c:pt>
                <c:pt idx="39230">
                  <c:v>4.0876593589779997</c:v>
                </c:pt>
                <c:pt idx="39231">
                  <c:v>4.0877470970149998</c:v>
                </c:pt>
                <c:pt idx="39232">
                  <c:v>4.087834835052</c:v>
                </c:pt>
                <c:pt idx="39233">
                  <c:v>4.087922096252</c:v>
                </c:pt>
                <c:pt idx="39234">
                  <c:v>4.0880064964290002</c:v>
                </c:pt>
                <c:pt idx="39235">
                  <c:v>4.0880913734439996</c:v>
                </c:pt>
                <c:pt idx="39236">
                  <c:v>4.0881714820859996</c:v>
                </c:pt>
                <c:pt idx="39237">
                  <c:v>4.0882449150089997</c:v>
                </c:pt>
                <c:pt idx="39238">
                  <c:v>4.0883107185360004</c:v>
                </c:pt>
                <c:pt idx="39239">
                  <c:v>4.0883746147159998</c:v>
                </c:pt>
                <c:pt idx="39240">
                  <c:v>4.0884847640990003</c:v>
                </c:pt>
                <c:pt idx="39241">
                  <c:v>4.0885744094850001</c:v>
                </c:pt>
                <c:pt idx="39242">
                  <c:v>4.0886588096620002</c:v>
                </c:pt>
                <c:pt idx="39243">
                  <c:v>4.0889639854429998</c:v>
                </c:pt>
                <c:pt idx="39244">
                  <c:v>4.0890579223629997</c:v>
                </c:pt>
                <c:pt idx="39245">
                  <c:v>4.0891613960270004</c:v>
                </c:pt>
                <c:pt idx="39246">
                  <c:v>4.0892653465270001</c:v>
                </c:pt>
                <c:pt idx="39247">
                  <c:v>4.089516162872</c:v>
                </c:pt>
                <c:pt idx="39248">
                  <c:v>4.0895652771000002</c:v>
                </c:pt>
                <c:pt idx="39249">
                  <c:v>4.0896105766300002</c:v>
                </c:pt>
                <c:pt idx="39250">
                  <c:v>4.0896706581120004</c:v>
                </c:pt>
                <c:pt idx="39251">
                  <c:v>4.0897312164309998</c:v>
                </c:pt>
                <c:pt idx="39252">
                  <c:v>4.0897727012629996</c:v>
                </c:pt>
                <c:pt idx="39253">
                  <c:v>4.089833259583</c:v>
                </c:pt>
                <c:pt idx="39254">
                  <c:v>4.0898766517640004</c:v>
                </c:pt>
                <c:pt idx="39255">
                  <c:v>4.0899190902709996</c:v>
                </c:pt>
                <c:pt idx="39256">
                  <c:v>4.0899682044979997</c:v>
                </c:pt>
                <c:pt idx="39257">
                  <c:v>4.0900120735170002</c:v>
                </c:pt>
                <c:pt idx="39258">
                  <c:v>4.0900492668149999</c:v>
                </c:pt>
                <c:pt idx="39259">
                  <c:v>4.0900831222529996</c:v>
                </c:pt>
                <c:pt idx="39260">
                  <c:v>4.090126037598</c:v>
                </c:pt>
                <c:pt idx="39261">
                  <c:v>4.0901656150820003</c:v>
                </c:pt>
                <c:pt idx="39262">
                  <c:v>4.0902032852170001</c:v>
                </c:pt>
                <c:pt idx="39263">
                  <c:v>4.0902419090270001</c:v>
                </c:pt>
                <c:pt idx="39264">
                  <c:v>4.090282917023</c:v>
                </c:pt>
                <c:pt idx="39265">
                  <c:v>4.090318202972</c:v>
                </c:pt>
                <c:pt idx="39266">
                  <c:v>4.0903644561770003</c:v>
                </c:pt>
                <c:pt idx="39267">
                  <c:v>4.0903992652890002</c:v>
                </c:pt>
                <c:pt idx="39268">
                  <c:v>4.0904178619379996</c:v>
                </c:pt>
                <c:pt idx="39269">
                  <c:v>4.0904593467710004</c:v>
                </c:pt>
                <c:pt idx="39270">
                  <c:v>4.0904946327209997</c:v>
                </c:pt>
                <c:pt idx="39271">
                  <c:v>4.0905332565309998</c:v>
                </c:pt>
                <c:pt idx="39272">
                  <c:v>4.0905714035029996</c:v>
                </c:pt>
                <c:pt idx="39273">
                  <c:v>4.0906052589420003</c:v>
                </c:pt>
                <c:pt idx="39274">
                  <c:v>4.0906491279599999</c:v>
                </c:pt>
                <c:pt idx="39275">
                  <c:v>4.0906968116759996</c:v>
                </c:pt>
                <c:pt idx="39276">
                  <c:v>4.0907716751100001</c:v>
                </c:pt>
                <c:pt idx="39277">
                  <c:v>4.0908603668210004</c:v>
                </c:pt>
                <c:pt idx="39278">
                  <c:v>4.0911927223209998</c:v>
                </c:pt>
                <c:pt idx="39279">
                  <c:v>4.0912785530090003</c:v>
                </c:pt>
                <c:pt idx="39280">
                  <c:v>4.0914373397829999</c:v>
                </c:pt>
                <c:pt idx="39281">
                  <c:v>4.091632843018</c:v>
                </c:pt>
                <c:pt idx="39282">
                  <c:v>4.0918226242070004</c:v>
                </c:pt>
                <c:pt idx="39283">
                  <c:v>4.0921592712399999</c:v>
                </c:pt>
                <c:pt idx="39284">
                  <c:v>4.0922756195070003</c:v>
                </c:pt>
                <c:pt idx="39285">
                  <c:v>4.0923500061039997</c:v>
                </c:pt>
                <c:pt idx="39286">
                  <c:v>4.0923995971679998</c:v>
                </c:pt>
                <c:pt idx="39287">
                  <c:v>4.0924530029300001</c:v>
                </c:pt>
                <c:pt idx="39288">
                  <c:v>4.0924949646000002</c:v>
                </c:pt>
                <c:pt idx="39289">
                  <c:v>4.0925416946409996</c:v>
                </c:pt>
                <c:pt idx="39290">
                  <c:v>4.0925869941709996</c:v>
                </c:pt>
                <c:pt idx="39291">
                  <c:v>4.0926275253300002</c:v>
                </c:pt>
                <c:pt idx="39292">
                  <c:v>4.0926704406740004</c:v>
                </c:pt>
                <c:pt idx="39293">
                  <c:v>4.0927119255070004</c:v>
                </c:pt>
                <c:pt idx="39294">
                  <c:v>4.0927329063420004</c:v>
                </c:pt>
                <c:pt idx="39295">
                  <c:v>4.0927691459659998</c:v>
                </c:pt>
                <c:pt idx="39296">
                  <c:v>4.092790603638</c:v>
                </c:pt>
                <c:pt idx="39297">
                  <c:v>4.0928311347959996</c:v>
                </c:pt>
                <c:pt idx="39298">
                  <c:v>4.0928516387940004</c:v>
                </c:pt>
                <c:pt idx="39299">
                  <c:v>4.0928878784179998</c:v>
                </c:pt>
                <c:pt idx="39300">
                  <c:v>4.092934131622</c:v>
                </c:pt>
                <c:pt idx="39301">
                  <c:v>4.0929789543149999</c:v>
                </c:pt>
                <c:pt idx="39302">
                  <c:v>4.0930199623109997</c:v>
                </c:pt>
                <c:pt idx="39303">
                  <c:v>4.0930676460270004</c:v>
                </c:pt>
                <c:pt idx="39304">
                  <c:v>4.0931205749509996</c:v>
                </c:pt>
                <c:pt idx="39305">
                  <c:v>4.0931663513179997</c:v>
                </c:pt>
                <c:pt idx="39306">
                  <c:v>4.0932564735410004</c:v>
                </c:pt>
                <c:pt idx="39307">
                  <c:v>4.0935039520260004</c:v>
                </c:pt>
                <c:pt idx="39308">
                  <c:v>4.0936727523799998</c:v>
                </c:pt>
                <c:pt idx="39309">
                  <c:v>4.0938820838929999</c:v>
                </c:pt>
                <c:pt idx="39310">
                  <c:v>4.0939445495609998</c:v>
                </c:pt>
                <c:pt idx="39311">
                  <c:v>4.0940170288089996</c:v>
                </c:pt>
                <c:pt idx="39312">
                  <c:v>4.0940933227540004</c:v>
                </c:pt>
                <c:pt idx="39313">
                  <c:v>4.0941839218140004</c:v>
                </c:pt>
                <c:pt idx="39314">
                  <c:v>4.0942931175229997</c:v>
                </c:pt>
                <c:pt idx="39315">
                  <c:v>4.0944151878359998</c:v>
                </c:pt>
                <c:pt idx="39316">
                  <c:v>4.0945458412170002</c:v>
                </c:pt>
                <c:pt idx="39317">
                  <c:v>4.0946817398070001</c:v>
                </c:pt>
                <c:pt idx="39318">
                  <c:v>4.0948166847229999</c:v>
                </c:pt>
                <c:pt idx="39319">
                  <c:v>4.0949530601499999</c:v>
                </c:pt>
                <c:pt idx="39320">
                  <c:v>4.095089435577</c:v>
                </c:pt>
                <c:pt idx="39321">
                  <c:v>4.0952243804929997</c:v>
                </c:pt>
                <c:pt idx="39322">
                  <c:v>4.095361232758</c:v>
                </c:pt>
                <c:pt idx="39323">
                  <c:v>4.0954890251159997</c:v>
                </c:pt>
                <c:pt idx="39324">
                  <c:v>4.0956096649170002</c:v>
                </c:pt>
                <c:pt idx="39325">
                  <c:v>4.0957174301150001</c:v>
                </c:pt>
                <c:pt idx="39326">
                  <c:v>4.0958170890809997</c:v>
                </c:pt>
                <c:pt idx="39327">
                  <c:v>4.095905303955</c:v>
                </c:pt>
                <c:pt idx="39328">
                  <c:v>4.095985412598</c:v>
                </c:pt>
                <c:pt idx="39329">
                  <c:v>4.0960636138920004</c:v>
                </c:pt>
                <c:pt idx="39330">
                  <c:v>4.0961346626279997</c:v>
                </c:pt>
                <c:pt idx="39331">
                  <c:v>4.0961952209470001</c:v>
                </c:pt>
                <c:pt idx="39332">
                  <c:v>4.0962495803829997</c:v>
                </c:pt>
                <c:pt idx="39333">
                  <c:v>4.0963439941409998</c:v>
                </c:pt>
                <c:pt idx="39334">
                  <c:v>4.0964298248290003</c:v>
                </c:pt>
                <c:pt idx="39335">
                  <c:v>4.0965619087220002</c:v>
                </c:pt>
                <c:pt idx="39336">
                  <c:v>4.0968308448790003</c:v>
                </c:pt>
                <c:pt idx="39337">
                  <c:v>4.0969057083129998</c:v>
                </c:pt>
                <c:pt idx="39338">
                  <c:v>4.0969614982599998</c:v>
                </c:pt>
                <c:pt idx="39339">
                  <c:v>4.0970153808590002</c:v>
                </c:pt>
                <c:pt idx="39340">
                  <c:v>4.0970697402949998</c:v>
                </c:pt>
                <c:pt idx="39341">
                  <c:v>4.0971169471740003</c:v>
                </c:pt>
                <c:pt idx="39342">
                  <c:v>4.0971474647520001</c:v>
                </c:pt>
                <c:pt idx="39343">
                  <c:v>4.0971779823299999</c:v>
                </c:pt>
                <c:pt idx="39344">
                  <c:v>4.097206115723</c:v>
                </c:pt>
                <c:pt idx="39345">
                  <c:v>4.0972452163700002</c:v>
                </c:pt>
                <c:pt idx="39346">
                  <c:v>4.0972738265990003</c:v>
                </c:pt>
                <c:pt idx="39347">
                  <c:v>4.0973033905029999</c:v>
                </c:pt>
                <c:pt idx="39348">
                  <c:v>4.0973372459409996</c:v>
                </c:pt>
                <c:pt idx="39349">
                  <c:v>4.0973711013790002</c:v>
                </c:pt>
                <c:pt idx="39350">
                  <c:v>4.0973973274229998</c:v>
                </c:pt>
                <c:pt idx="39351">
                  <c:v>4.0974602699279998</c:v>
                </c:pt>
                <c:pt idx="39352">
                  <c:v>4.0975642204279996</c:v>
                </c:pt>
                <c:pt idx="39353">
                  <c:v>4.0976567268370001</c:v>
                </c:pt>
                <c:pt idx="39354">
                  <c:v>4.0977268218990002</c:v>
                </c:pt>
                <c:pt idx="39355">
                  <c:v>4.0977931022640002</c:v>
                </c:pt>
                <c:pt idx="39356">
                  <c:v>4.0978302955629999</c:v>
                </c:pt>
                <c:pt idx="39357">
                  <c:v>4.0978598594670004</c:v>
                </c:pt>
                <c:pt idx="39358">
                  <c:v>4.0978960990909998</c:v>
                </c:pt>
                <c:pt idx="39359">
                  <c:v>4.0979361534120002</c:v>
                </c:pt>
                <c:pt idx="39360">
                  <c:v>4.097973823547</c:v>
                </c:pt>
                <c:pt idx="39361">
                  <c:v>4.0980153083799999</c:v>
                </c:pt>
                <c:pt idx="39362">
                  <c:v>4.0980625152589996</c:v>
                </c:pt>
                <c:pt idx="39363">
                  <c:v>4.0981059074399999</c:v>
                </c:pt>
                <c:pt idx="39364">
                  <c:v>4.0981512069699999</c:v>
                </c:pt>
                <c:pt idx="39365">
                  <c:v>4.0981998443599998</c:v>
                </c:pt>
                <c:pt idx="39366">
                  <c:v>4.0982475280759996</c:v>
                </c:pt>
                <c:pt idx="39367">
                  <c:v>4.0983233451840002</c:v>
                </c:pt>
                <c:pt idx="39368">
                  <c:v>4.0983967781070003</c:v>
                </c:pt>
                <c:pt idx="39369">
                  <c:v>4.0984683036799998</c:v>
                </c:pt>
                <c:pt idx="39370">
                  <c:v>4.0986351966859997</c:v>
                </c:pt>
                <c:pt idx="39371">
                  <c:v>4.0987153053279997</c:v>
                </c:pt>
                <c:pt idx="39372">
                  <c:v>4.0988059043879996</c:v>
                </c:pt>
                <c:pt idx="39373">
                  <c:v>4.0988969802859998</c:v>
                </c:pt>
                <c:pt idx="39374">
                  <c:v>4.0992560386659997</c:v>
                </c:pt>
                <c:pt idx="39375">
                  <c:v>4.0996184349059996</c:v>
                </c:pt>
                <c:pt idx="39376">
                  <c:v>4.0997204780579999</c:v>
                </c:pt>
                <c:pt idx="39377">
                  <c:v>4.0997729301449999</c:v>
                </c:pt>
                <c:pt idx="39378">
                  <c:v>4.0998234748840003</c:v>
                </c:pt>
                <c:pt idx="39379">
                  <c:v>4.0998721122740003</c:v>
                </c:pt>
                <c:pt idx="39380">
                  <c:v>4.0999655723570001</c:v>
                </c:pt>
                <c:pt idx="39381">
                  <c:v>4.10005569458</c:v>
                </c:pt>
                <c:pt idx="39382">
                  <c:v>4.1000967025759998</c:v>
                </c:pt>
                <c:pt idx="39383">
                  <c:v>4.1002140045170004</c:v>
                </c:pt>
                <c:pt idx="39384">
                  <c:v>4.1003193855289997</c:v>
                </c:pt>
                <c:pt idx="39385">
                  <c:v>4.1003570556640003</c:v>
                </c:pt>
                <c:pt idx="39386">
                  <c:v>4.1004095077510003</c:v>
                </c:pt>
                <c:pt idx="39387">
                  <c:v>4.1004452705379997</c:v>
                </c:pt>
                <c:pt idx="39388">
                  <c:v>4.1004581451420004</c:v>
                </c:pt>
                <c:pt idx="39389">
                  <c:v>4.1004700660709998</c:v>
                </c:pt>
              </c:numCache>
            </c:numRef>
          </c:xVal>
          <c:yVal>
            <c:numRef>
              <c:f>'General Summary'!$J:$J</c:f>
              <c:numCache>
                <c:formatCode>General</c:formatCode>
                <c:ptCount val="1048576"/>
                <c:pt idx="0">
                  <c:v>2.72234643554688E-2</c:v>
                </c:pt>
                <c:pt idx="1">
                  <c:v>2.7293759765625598E-2</c:v>
                </c:pt>
                <c:pt idx="2">
                  <c:v>2.7421723632812804E-2</c:v>
                </c:pt>
                <c:pt idx="3">
                  <c:v>2.7265322265625599E-2</c:v>
                </c:pt>
                <c:pt idx="4">
                  <c:v>2.7244343261718398E-2</c:v>
                </c:pt>
                <c:pt idx="5">
                  <c:v>2.7158139648438401E-2</c:v>
                </c:pt>
                <c:pt idx="6">
                  <c:v>2.72647265624992E-2</c:v>
                </c:pt>
                <c:pt idx="7">
                  <c:v>2.7158337402342397E-2</c:v>
                </c:pt>
                <c:pt idx="8">
                  <c:v>2.7240764160156802E-2</c:v>
                </c:pt>
                <c:pt idx="9">
                  <c:v>2.7235991210937598E-2</c:v>
                </c:pt>
                <c:pt idx="10">
                  <c:v>2.7001042480467197E-2</c:v>
                </c:pt>
                <c:pt idx="11">
                  <c:v>2.73617675781248E-2</c:v>
                </c:pt>
                <c:pt idx="12">
                  <c:v>2.7117473144531199E-2</c:v>
                </c:pt>
                <c:pt idx="13">
                  <c:v>2.7404521484374399E-2</c:v>
                </c:pt>
                <c:pt idx="14">
                  <c:v>2.71732519531264E-2</c:v>
                </c:pt>
                <c:pt idx="15">
                  <c:v>2.6885407714844798E-2</c:v>
                </c:pt>
                <c:pt idx="16">
                  <c:v>2.7131691894531202E-2</c:v>
                </c:pt>
                <c:pt idx="17">
                  <c:v>2.71075292968736E-2</c:v>
                </c:pt>
                <c:pt idx="18">
                  <c:v>2.71905517578112E-2</c:v>
                </c:pt>
                <c:pt idx="19">
                  <c:v>2.72732763671872E-2</c:v>
                </c:pt>
                <c:pt idx="20">
                  <c:v>2.7324880371094398E-2</c:v>
                </c:pt>
                <c:pt idx="21">
                  <c:v>2.7489135742188798E-2</c:v>
                </c:pt>
                <c:pt idx="22">
                  <c:v>2.7665920410156801E-2</c:v>
                </c:pt>
                <c:pt idx="23">
                  <c:v>2.7889135742188799E-2</c:v>
                </c:pt>
                <c:pt idx="24">
                  <c:v>2.7982001953126404E-2</c:v>
                </c:pt>
                <c:pt idx="25">
                  <c:v>2.8151826171875199E-2</c:v>
                </c:pt>
                <c:pt idx="26">
                  <c:v>2.8318566894531199E-2</c:v>
                </c:pt>
                <c:pt idx="27">
                  <c:v>2.8446831054687996E-2</c:v>
                </c:pt>
                <c:pt idx="28">
                  <c:v>2.8771662597657604E-2</c:v>
                </c:pt>
                <c:pt idx="29">
                  <c:v>2.9031071777343997E-2</c:v>
                </c:pt>
                <c:pt idx="30">
                  <c:v>2.9196916503907201E-2</c:v>
                </c:pt>
                <c:pt idx="31">
                  <c:v>2.9545910644531201E-2</c:v>
                </c:pt>
                <c:pt idx="32">
                  <c:v>2.9895700683593603E-2</c:v>
                </c:pt>
                <c:pt idx="33">
                  <c:v>3.0240517578124803E-2</c:v>
                </c:pt>
                <c:pt idx="34">
                  <c:v>3.0579470214844799E-2</c:v>
                </c:pt>
                <c:pt idx="35">
                  <c:v>3.0907482910156804E-2</c:v>
                </c:pt>
                <c:pt idx="36">
                  <c:v>3.1236093749999999E-2</c:v>
                </c:pt>
                <c:pt idx="37">
                  <c:v>3.1651506347657607E-2</c:v>
                </c:pt>
                <c:pt idx="38">
                  <c:v>3.1986181640624001E-2</c:v>
                </c:pt>
                <c:pt idx="39">
                  <c:v>3.2253544921887999E-2</c:v>
                </c:pt>
                <c:pt idx="40">
                  <c:v>3.2647578124992006E-2</c:v>
                </c:pt>
                <c:pt idx="41">
                  <c:v>3.2980366210944002E-2</c:v>
                </c:pt>
                <c:pt idx="42">
                  <c:v>3.3300822753920004E-2</c:v>
                </c:pt>
                <c:pt idx="43">
                  <c:v>3.3704404296864006E-2</c:v>
                </c:pt>
                <c:pt idx="44">
                  <c:v>3.4041962890624E-2</c:v>
                </c:pt>
                <c:pt idx="45">
                  <c:v>3.4408056640639999E-2</c:v>
                </c:pt>
                <c:pt idx="46">
                  <c:v>3.4758542480479999E-2</c:v>
                </c:pt>
                <c:pt idx="47">
                  <c:v>3.5113103027328008E-2</c:v>
                </c:pt>
                <c:pt idx="48">
                  <c:v>3.5355908203135993E-2</c:v>
                </c:pt>
                <c:pt idx="49">
                  <c:v>3.5514694824224001E-2</c:v>
                </c:pt>
                <c:pt idx="50">
                  <c:v>3.5807312011712E-2</c:v>
                </c:pt>
                <c:pt idx="51">
                  <c:v>3.6142585449216003E-2</c:v>
                </c:pt>
                <c:pt idx="52">
                  <c:v>3.6497844238272001E-2</c:v>
                </c:pt>
                <c:pt idx="53">
                  <c:v>3.6789665527328007E-2</c:v>
                </c:pt>
                <c:pt idx="54">
                  <c:v>3.7125634765632E-2</c:v>
                </c:pt>
                <c:pt idx="55">
                  <c:v>3.7469655761728005E-2</c:v>
                </c:pt>
                <c:pt idx="56">
                  <c:v>3.7747060546880006E-2</c:v>
                </c:pt>
                <c:pt idx="57">
                  <c:v>3.8070104980480003E-2</c:v>
                </c:pt>
                <c:pt idx="58">
                  <c:v>3.8400205078111996E-2</c:v>
                </c:pt>
                <c:pt idx="59">
                  <c:v>3.8755263671872001E-2</c:v>
                </c:pt>
                <c:pt idx="60">
                  <c:v>3.9108632812511999E-2</c:v>
                </c:pt>
                <c:pt idx="61">
                  <c:v>3.9447285156256E-2</c:v>
                </c:pt>
                <c:pt idx="62">
                  <c:v>3.9795385742175997E-2</c:v>
                </c:pt>
                <c:pt idx="63">
                  <c:v>4.0219545898431998E-2</c:v>
                </c:pt>
                <c:pt idx="64">
                  <c:v>4.0654345703135995E-2</c:v>
                </c:pt>
                <c:pt idx="65">
                  <c:v>4.0846342773439993E-2</c:v>
                </c:pt>
                <c:pt idx="66">
                  <c:v>4.1202397460927992E-2</c:v>
                </c:pt>
                <c:pt idx="67">
                  <c:v>4.1639877929695999E-2</c:v>
                </c:pt>
                <c:pt idx="68">
                  <c:v>4.2052705078111999E-2</c:v>
                </c:pt>
                <c:pt idx="69">
                  <c:v>4.2449624023424004E-2</c:v>
                </c:pt>
                <c:pt idx="70">
                  <c:v>4.2814526367199998E-2</c:v>
                </c:pt>
                <c:pt idx="71">
                  <c:v>4.3159741210944E-2</c:v>
                </c:pt>
                <c:pt idx="72">
                  <c:v>4.3550297851552004E-2</c:v>
                </c:pt>
                <c:pt idx="73">
                  <c:v>4.395467285155201E-2</c:v>
                </c:pt>
                <c:pt idx="74">
                  <c:v>4.4203540039072009E-2</c:v>
                </c:pt>
                <c:pt idx="75">
                  <c:v>4.4593896484384006E-2</c:v>
                </c:pt>
                <c:pt idx="76">
                  <c:v>4.4981767578112002E-2</c:v>
                </c:pt>
                <c:pt idx="77">
                  <c:v>4.5393203124991996E-2</c:v>
                </c:pt>
                <c:pt idx="78">
                  <c:v>4.5640083007807995E-2</c:v>
                </c:pt>
                <c:pt idx="79">
                  <c:v>4.5987783203135998E-2</c:v>
                </c:pt>
                <c:pt idx="80">
                  <c:v>4.6311821289055997E-2</c:v>
                </c:pt>
                <c:pt idx="81">
                  <c:v>4.6530561523424004E-2</c:v>
                </c:pt>
                <c:pt idx="82">
                  <c:v>4.6949853515615994E-2</c:v>
                </c:pt>
                <c:pt idx="83">
                  <c:v>4.7324897460927995E-2</c:v>
                </c:pt>
                <c:pt idx="84">
                  <c:v>4.7743491210943997E-2</c:v>
                </c:pt>
                <c:pt idx="85">
                  <c:v>4.8093178710943998E-2</c:v>
                </c:pt>
                <c:pt idx="86">
                  <c:v>4.8456591796864006E-2</c:v>
                </c:pt>
                <c:pt idx="87">
                  <c:v>4.8915551757824E-2</c:v>
                </c:pt>
                <c:pt idx="88">
                  <c:v>4.9375703124991996E-2</c:v>
                </c:pt>
                <c:pt idx="89">
                  <c:v>4.9725991210944002E-2</c:v>
                </c:pt>
                <c:pt idx="90">
                  <c:v>5.0134541015615999E-2</c:v>
                </c:pt>
                <c:pt idx="91">
                  <c:v>5.0536132812511993E-2</c:v>
                </c:pt>
                <c:pt idx="92">
                  <c:v>5.0944189453119994E-2</c:v>
                </c:pt>
                <c:pt idx="93">
                  <c:v>5.1284731445312003E-2</c:v>
                </c:pt>
                <c:pt idx="94">
                  <c:v>5.1666635742176004E-2</c:v>
                </c:pt>
                <c:pt idx="95">
                  <c:v>5.1991464843743999E-2</c:v>
                </c:pt>
                <c:pt idx="96">
                  <c:v>5.2328330078111995E-2</c:v>
                </c:pt>
                <c:pt idx="97">
                  <c:v>5.2657539062495998E-2</c:v>
                </c:pt>
                <c:pt idx="98">
                  <c:v>5.3034370117183996E-2</c:v>
                </c:pt>
                <c:pt idx="99">
                  <c:v>5.3404643554687999E-2</c:v>
                </c:pt>
                <c:pt idx="100">
                  <c:v>5.3776601562495994E-2</c:v>
                </c:pt>
                <c:pt idx="101">
                  <c:v>5.4124702148447994E-2</c:v>
                </c:pt>
                <c:pt idx="102">
                  <c:v>5.4523310546880005E-2</c:v>
                </c:pt>
                <c:pt idx="103">
                  <c:v>5.4879863281247998E-2</c:v>
                </c:pt>
                <c:pt idx="104">
                  <c:v>5.5254902343743993E-2</c:v>
                </c:pt>
                <c:pt idx="105">
                  <c:v>5.5646953124991995E-2</c:v>
                </c:pt>
                <c:pt idx="106">
                  <c:v>5.5971782226560005E-2</c:v>
                </c:pt>
                <c:pt idx="107">
                  <c:v>5.6299301757824001E-2</c:v>
                </c:pt>
                <c:pt idx="108">
                  <c:v>5.6648095703136003E-2</c:v>
                </c:pt>
                <c:pt idx="109">
                  <c:v>5.7073051757823998E-2</c:v>
                </c:pt>
                <c:pt idx="110">
                  <c:v>5.7411503906239988E-2</c:v>
                </c:pt>
                <c:pt idx="111">
                  <c:v>5.7783071289056007E-2</c:v>
                </c:pt>
                <c:pt idx="112">
                  <c:v>5.8117846679680001E-2</c:v>
                </c:pt>
                <c:pt idx="113">
                  <c:v>5.8495874023424002E-2</c:v>
                </c:pt>
                <c:pt idx="114">
                  <c:v>5.8817124023424004E-2</c:v>
                </c:pt>
                <c:pt idx="115">
                  <c:v>5.9160253906239989E-2</c:v>
                </c:pt>
                <c:pt idx="116">
                  <c:v>5.9574169921888E-2</c:v>
                </c:pt>
                <c:pt idx="117">
                  <c:v>5.9956274414047994E-2</c:v>
                </c:pt>
                <c:pt idx="118">
                  <c:v>6.0353491210943994E-2</c:v>
                </c:pt>
                <c:pt idx="119">
                  <c:v>6.0699106445312005E-2</c:v>
                </c:pt>
                <c:pt idx="120">
                  <c:v>6.1086079101567999E-2</c:v>
                </c:pt>
                <c:pt idx="121">
                  <c:v>6.1452373046879991E-2</c:v>
                </c:pt>
                <c:pt idx="122">
                  <c:v>6.1805839843744E-2</c:v>
                </c:pt>
                <c:pt idx="123">
                  <c:v>6.2249589843743999E-2</c:v>
                </c:pt>
                <c:pt idx="124">
                  <c:v>6.2570844726560007E-2</c:v>
                </c:pt>
                <c:pt idx="125">
                  <c:v>6.2896171875008011E-2</c:v>
                </c:pt>
                <c:pt idx="126">
                  <c:v>6.326932617187199E-2</c:v>
                </c:pt>
                <c:pt idx="127">
                  <c:v>6.3600024414047995E-2</c:v>
                </c:pt>
                <c:pt idx="128">
                  <c:v>6.3920087890624006E-2</c:v>
                </c:pt>
                <c:pt idx="129">
                  <c:v>6.4215688476575994E-2</c:v>
                </c:pt>
                <c:pt idx="130">
                  <c:v>6.4572436523423996E-2</c:v>
                </c:pt>
                <c:pt idx="131">
                  <c:v>6.4955732421887999E-2</c:v>
                </c:pt>
                <c:pt idx="132">
                  <c:v>6.5317949218752003E-2</c:v>
                </c:pt>
                <c:pt idx="133">
                  <c:v>6.5707910156256003E-2</c:v>
                </c:pt>
                <c:pt idx="134">
                  <c:v>6.6056899414047993E-2</c:v>
                </c:pt>
                <c:pt idx="135">
                  <c:v>6.6431547851551989E-2</c:v>
                </c:pt>
                <c:pt idx="136">
                  <c:v>6.6791875000000001E-2</c:v>
                </c:pt>
                <c:pt idx="137">
                  <c:v>6.7112832031263989E-2</c:v>
                </c:pt>
                <c:pt idx="138">
                  <c:v>6.7570400390624008E-2</c:v>
                </c:pt>
                <c:pt idx="139">
                  <c:v>6.7935698242176004E-2</c:v>
                </c:pt>
                <c:pt idx="140">
                  <c:v>6.8369106445312008E-2</c:v>
                </c:pt>
                <c:pt idx="141">
                  <c:v>6.8755986328128002E-2</c:v>
                </c:pt>
                <c:pt idx="142">
                  <c:v>6.9153002929696006E-2</c:v>
                </c:pt>
                <c:pt idx="143">
                  <c:v>6.9614946289056012E-2</c:v>
                </c:pt>
                <c:pt idx="144">
                  <c:v>6.9967617187488007E-2</c:v>
                </c:pt>
                <c:pt idx="145">
                  <c:v>7.0328842773439995E-2</c:v>
                </c:pt>
                <c:pt idx="146">
                  <c:v>7.0691752929696011E-2</c:v>
                </c:pt>
                <c:pt idx="147">
                  <c:v>7.1040649414048002E-2</c:v>
                </c:pt>
                <c:pt idx="148">
                  <c:v>7.1391132812511998E-2</c:v>
                </c:pt>
                <c:pt idx="149">
                  <c:v>7.1722431640640003E-2</c:v>
                </c:pt>
                <c:pt idx="150">
                  <c:v>7.2052929687487999E-2</c:v>
                </c:pt>
                <c:pt idx="151">
                  <c:v>7.2421210937504005E-2</c:v>
                </c:pt>
                <c:pt idx="152">
                  <c:v>7.2850942382816003E-2</c:v>
                </c:pt>
                <c:pt idx="153">
                  <c:v>7.3356831054688001E-2</c:v>
                </c:pt>
                <c:pt idx="154">
                  <c:v>7.3699858398432003E-2</c:v>
                </c:pt>
                <c:pt idx="155">
                  <c:v>7.4053227539072009E-2</c:v>
                </c:pt>
                <c:pt idx="156">
                  <c:v>7.4395761718751993E-2</c:v>
                </c:pt>
                <c:pt idx="157">
                  <c:v>7.4743261718751994E-2</c:v>
                </c:pt>
                <c:pt idx="158">
                  <c:v>7.5173686523424002E-2</c:v>
                </c:pt>
                <c:pt idx="159">
                  <c:v>7.557259277344E-2</c:v>
                </c:pt>
                <c:pt idx="160">
                  <c:v>7.6001728515615999E-2</c:v>
                </c:pt>
                <c:pt idx="161">
                  <c:v>7.6349130859360001E-2</c:v>
                </c:pt>
                <c:pt idx="162">
                  <c:v>7.6692851562496001E-2</c:v>
                </c:pt>
                <c:pt idx="163">
                  <c:v>7.7017187500000001E-2</c:v>
                </c:pt>
                <c:pt idx="164">
                  <c:v>7.7478339843743999E-2</c:v>
                </c:pt>
                <c:pt idx="165">
                  <c:v>7.7861933593760008E-2</c:v>
                </c:pt>
                <c:pt idx="166">
                  <c:v>7.8313237304672004E-2</c:v>
                </c:pt>
                <c:pt idx="167">
                  <c:v>7.8662626953120013E-2</c:v>
                </c:pt>
                <c:pt idx="168">
                  <c:v>7.9046225585952007E-2</c:v>
                </c:pt>
                <c:pt idx="169">
                  <c:v>7.9420771484384006E-2</c:v>
                </c:pt>
                <c:pt idx="170">
                  <c:v>7.9783784179680003E-2</c:v>
                </c:pt>
                <c:pt idx="171">
                  <c:v>8.0263725585952003E-2</c:v>
                </c:pt>
                <c:pt idx="172">
                  <c:v>8.0695341796863995E-2</c:v>
                </c:pt>
                <c:pt idx="173">
                  <c:v>8.1027431640639996E-2</c:v>
                </c:pt>
                <c:pt idx="174">
                  <c:v>8.1401186523423999E-2</c:v>
                </c:pt>
                <c:pt idx="175">
                  <c:v>8.174759277344E-2</c:v>
                </c:pt>
                <c:pt idx="176">
                  <c:v>8.2124326171872E-2</c:v>
                </c:pt>
                <c:pt idx="177">
                  <c:v>8.2455625000000005E-2</c:v>
                </c:pt>
                <c:pt idx="178">
                  <c:v>8.2789599609375999E-2</c:v>
                </c:pt>
                <c:pt idx="179">
                  <c:v>8.3224902343744009E-2</c:v>
                </c:pt>
                <c:pt idx="180">
                  <c:v>8.3684658203136017E-2</c:v>
                </c:pt>
                <c:pt idx="181">
                  <c:v>8.4073124999999999E-2</c:v>
                </c:pt>
                <c:pt idx="182">
                  <c:v>8.4428974609375998E-2</c:v>
                </c:pt>
                <c:pt idx="183">
                  <c:v>8.4760273437504002E-2</c:v>
                </c:pt>
                <c:pt idx="184">
                  <c:v>8.5123876953120015E-2</c:v>
                </c:pt>
                <c:pt idx="185">
                  <c:v>8.5506181640640014E-2</c:v>
                </c:pt>
                <c:pt idx="186">
                  <c:v>8.5959472656256003E-2</c:v>
                </c:pt>
                <c:pt idx="187">
                  <c:v>8.6332333984384002E-2</c:v>
                </c:pt>
                <c:pt idx="188">
                  <c:v>8.6730937499999994E-2</c:v>
                </c:pt>
                <c:pt idx="189">
                  <c:v>8.7139492187487996E-2</c:v>
                </c:pt>
                <c:pt idx="190">
                  <c:v>8.7569121093760013E-2</c:v>
                </c:pt>
                <c:pt idx="191">
                  <c:v>8.7977675781248002E-2</c:v>
                </c:pt>
                <c:pt idx="192">
                  <c:v>8.8379462890624011E-2</c:v>
                </c:pt>
                <c:pt idx="193">
                  <c:v>8.8829970703136016E-2</c:v>
                </c:pt>
                <c:pt idx="194">
                  <c:v>8.926178710937599E-2</c:v>
                </c:pt>
                <c:pt idx="195">
                  <c:v>8.9593681640640008E-2</c:v>
                </c:pt>
                <c:pt idx="196">
                  <c:v>8.9929648437503992E-2</c:v>
                </c:pt>
                <c:pt idx="197">
                  <c:v>9.0292470703136021E-2</c:v>
                </c:pt>
                <c:pt idx="198">
                  <c:v>9.0646035156255994E-2</c:v>
                </c:pt>
                <c:pt idx="199">
                  <c:v>9.0967685546879992E-2</c:v>
                </c:pt>
                <c:pt idx="200">
                  <c:v>9.1433105468735995E-2</c:v>
                </c:pt>
                <c:pt idx="201">
                  <c:v>9.1765996093760002E-2</c:v>
                </c:pt>
                <c:pt idx="202">
                  <c:v>9.2155556640640013E-2</c:v>
                </c:pt>
                <c:pt idx="203">
                  <c:v>9.2509716796863983E-2</c:v>
                </c:pt>
                <c:pt idx="204">
                  <c:v>9.2910419921888004E-2</c:v>
                </c:pt>
                <c:pt idx="205">
                  <c:v>9.3343828124991993E-2</c:v>
                </c:pt>
                <c:pt idx="206">
                  <c:v>9.3711611328128011E-2</c:v>
                </c:pt>
                <c:pt idx="207">
                  <c:v>9.4184785156256001E-2</c:v>
                </c:pt>
                <c:pt idx="208">
                  <c:v>9.4551777343744009E-2</c:v>
                </c:pt>
                <c:pt idx="209">
                  <c:v>9.5022675781247998E-2</c:v>
                </c:pt>
                <c:pt idx="210">
                  <c:v>9.5451806640640013E-2</c:v>
                </c:pt>
                <c:pt idx="211">
                  <c:v>9.5787080078112E-2</c:v>
                </c:pt>
                <c:pt idx="212">
                  <c:v>9.6144218750016011E-2</c:v>
                </c:pt>
                <c:pt idx="213">
                  <c:v>9.6503457031264006E-2</c:v>
                </c:pt>
                <c:pt idx="214">
                  <c:v>9.6880791015616002E-2</c:v>
                </c:pt>
                <c:pt idx="215">
                  <c:v>9.7298291015616004E-2</c:v>
                </c:pt>
                <c:pt idx="216">
                  <c:v>9.766875976563201E-2</c:v>
                </c:pt>
                <c:pt idx="217">
                  <c:v>9.8081191406239998E-2</c:v>
                </c:pt>
                <c:pt idx="218">
                  <c:v>9.8433564453120015E-2</c:v>
                </c:pt>
                <c:pt idx="219">
                  <c:v>9.8855039062496E-2</c:v>
                </c:pt>
                <c:pt idx="220">
                  <c:v>9.9215166015616002E-2</c:v>
                </c:pt>
                <c:pt idx="221">
                  <c:v>9.9571718750016011E-2</c:v>
                </c:pt>
                <c:pt idx="222">
                  <c:v>9.9990410156255996E-2</c:v>
                </c:pt>
                <c:pt idx="223">
                  <c:v>0.10032031249999999</c:v>
                </c:pt>
                <c:pt idx="224">
                  <c:v>0.100685712890624</c:v>
                </c:pt>
                <c:pt idx="225">
                  <c:v>0.10101144531251201</c:v>
                </c:pt>
                <c:pt idx="226">
                  <c:v>0.101520214843744</c:v>
                </c:pt>
                <c:pt idx="227">
                  <c:v>0.101984648437504</c:v>
                </c:pt>
                <c:pt idx="228">
                  <c:v>0.10231743164064001</c:v>
                </c:pt>
                <c:pt idx="229">
                  <c:v>0.10267289062499199</c:v>
                </c:pt>
                <c:pt idx="230">
                  <c:v>0.103077861328128</c:v>
                </c:pt>
                <c:pt idx="231">
                  <c:v>0.103512763671872</c:v>
                </c:pt>
                <c:pt idx="232">
                  <c:v>0.10386364257811199</c:v>
                </c:pt>
                <c:pt idx="233">
                  <c:v>0.104280224609376</c:v>
                </c:pt>
                <c:pt idx="234">
                  <c:v>0.104615039062496</c:v>
                </c:pt>
                <c:pt idx="235">
                  <c:v>0.104974326171872</c:v>
                </c:pt>
                <c:pt idx="236">
                  <c:v>0.10530087890623999</c:v>
                </c:pt>
                <c:pt idx="237">
                  <c:v>0.105737451171872</c:v>
                </c:pt>
                <c:pt idx="238">
                  <c:v>0.10609673828124801</c:v>
                </c:pt>
                <c:pt idx="239">
                  <c:v>0.10649749999999999</c:v>
                </c:pt>
                <c:pt idx="240">
                  <c:v>0.10698818359376001</c:v>
                </c:pt>
                <c:pt idx="241">
                  <c:v>0.10731892578124801</c:v>
                </c:pt>
                <c:pt idx="242">
                  <c:v>0.10776106445312</c:v>
                </c:pt>
                <c:pt idx="243">
                  <c:v>0.10819067382812801</c:v>
                </c:pt>
                <c:pt idx="244">
                  <c:v>0.10860923828124799</c:v>
                </c:pt>
                <c:pt idx="245">
                  <c:v>0.108963955078112</c:v>
                </c:pt>
                <c:pt idx="246">
                  <c:v>0.109467265624992</c:v>
                </c:pt>
                <c:pt idx="247">
                  <c:v>0.10992403320313601</c:v>
                </c:pt>
                <c:pt idx="248">
                  <c:v>0.11031514648438401</c:v>
                </c:pt>
                <c:pt idx="249">
                  <c:v>0.11067631835935998</c:v>
                </c:pt>
                <c:pt idx="250">
                  <c:v>0.11116412109375999</c:v>
                </c:pt>
                <c:pt idx="251">
                  <c:v>0.111601884765632</c:v>
                </c:pt>
                <c:pt idx="252">
                  <c:v>0.11198823242188799</c:v>
                </c:pt>
                <c:pt idx="253">
                  <c:v>0.112310214843744</c:v>
                </c:pt>
                <c:pt idx="254">
                  <c:v>0.112739423828128</c:v>
                </c:pt>
                <c:pt idx="255">
                  <c:v>0.11313024414064</c:v>
                </c:pt>
                <c:pt idx="256">
                  <c:v>0.11356850585936</c:v>
                </c:pt>
                <c:pt idx="257">
                  <c:v>0.113935947265632</c:v>
                </c:pt>
                <c:pt idx="258">
                  <c:v>0.114447519531264</c:v>
                </c:pt>
                <c:pt idx="259">
                  <c:v>0.11480729492188799</c:v>
                </c:pt>
                <c:pt idx="260">
                  <c:v>0.115181601562496</c:v>
                </c:pt>
                <c:pt idx="261">
                  <c:v>0.11557123046873599</c:v>
                </c:pt>
                <c:pt idx="262">
                  <c:v>0.11589419921875199</c:v>
                </c:pt>
                <c:pt idx="263">
                  <c:v>0.116270302734368</c:v>
                </c:pt>
                <c:pt idx="264">
                  <c:v>0.116643710937504</c:v>
                </c:pt>
                <c:pt idx="265">
                  <c:v>0.11710086914064</c:v>
                </c:pt>
                <c:pt idx="266">
                  <c:v>0.117532763671872</c:v>
                </c:pt>
                <c:pt idx="267">
                  <c:v>0.11799699218748801</c:v>
                </c:pt>
                <c:pt idx="268">
                  <c:v>0.11842630859375998</c:v>
                </c:pt>
                <c:pt idx="269">
                  <c:v>0.11879862304687999</c:v>
                </c:pt>
                <c:pt idx="270">
                  <c:v>0.11915810546873599</c:v>
                </c:pt>
                <c:pt idx="271">
                  <c:v>0.11951599609375999</c:v>
                </c:pt>
                <c:pt idx="272">
                  <c:v>0.11996549804687999</c:v>
                </c:pt>
                <c:pt idx="273">
                  <c:v>0.12043400390624001</c:v>
                </c:pt>
                <c:pt idx="274">
                  <c:v>0.12080413085936</c:v>
                </c:pt>
                <c:pt idx="275">
                  <c:v>0.121295908203136</c:v>
                </c:pt>
                <c:pt idx="276">
                  <c:v>0.12185681640624002</c:v>
                </c:pt>
                <c:pt idx="277">
                  <c:v>0.122239775390624</c:v>
                </c:pt>
                <c:pt idx="278">
                  <c:v>0.12273036132812801</c:v>
                </c:pt>
                <c:pt idx="279">
                  <c:v>0.12317319335936</c:v>
                </c:pt>
                <c:pt idx="280">
                  <c:v>0.12354989257811201</c:v>
                </c:pt>
                <c:pt idx="281">
                  <c:v>0.123893154296864</c:v>
                </c:pt>
                <c:pt idx="282">
                  <c:v>0.12422637695312001</c:v>
                </c:pt>
                <c:pt idx="283">
                  <c:v>0.12469956054687999</c:v>
                </c:pt>
                <c:pt idx="284">
                  <c:v>0.12504571289062399</c:v>
                </c:pt>
                <c:pt idx="285">
                  <c:v>0.12540649414064001</c:v>
                </c:pt>
                <c:pt idx="286">
                  <c:v>0.12581680664063999</c:v>
                </c:pt>
                <c:pt idx="287">
                  <c:v>0.12618503906249601</c:v>
                </c:pt>
                <c:pt idx="288">
                  <c:v>0.12653168945312002</c:v>
                </c:pt>
                <c:pt idx="289">
                  <c:v>0.12700088867187201</c:v>
                </c:pt>
                <c:pt idx="290">
                  <c:v>0.12745805664064</c:v>
                </c:pt>
                <c:pt idx="291">
                  <c:v>0.12786826171875199</c:v>
                </c:pt>
                <c:pt idx="292">
                  <c:v>0.1282946875</c:v>
                </c:pt>
                <c:pt idx="293">
                  <c:v>0.12868600585935999</c:v>
                </c:pt>
                <c:pt idx="294">
                  <c:v>0.129026386718752</c:v>
                </c:pt>
                <c:pt idx="295">
                  <c:v>0.129463359375008</c:v>
                </c:pt>
                <c:pt idx="296">
                  <c:v>0.12984512695312</c:v>
                </c:pt>
                <c:pt idx="297">
                  <c:v>0.13038215820313601</c:v>
                </c:pt>
                <c:pt idx="298">
                  <c:v>0.13086708007811201</c:v>
                </c:pt>
                <c:pt idx="299">
                  <c:v>0.13120805664064</c:v>
                </c:pt>
                <c:pt idx="300">
                  <c:v>0.131706796875008</c:v>
                </c:pt>
                <c:pt idx="301">
                  <c:v>0.132179775390624</c:v>
                </c:pt>
                <c:pt idx="302">
                  <c:v>0.13261296875001602</c:v>
                </c:pt>
                <c:pt idx="303">
                  <c:v>0.13313538085936</c:v>
                </c:pt>
                <c:pt idx="304">
                  <c:v>0.13347377929686399</c:v>
                </c:pt>
                <c:pt idx="305">
                  <c:v>0.13391094726563199</c:v>
                </c:pt>
                <c:pt idx="306">
                  <c:v>0.13440212890624001</c:v>
                </c:pt>
                <c:pt idx="307">
                  <c:v>0.13480458984374399</c:v>
                </c:pt>
                <c:pt idx="308">
                  <c:v>0.13526731445312001</c:v>
                </c:pt>
                <c:pt idx="309">
                  <c:v>0.135643408203136</c:v>
                </c:pt>
                <c:pt idx="310">
                  <c:v>0.13596708984374398</c:v>
                </c:pt>
                <c:pt idx="311">
                  <c:v>0.13647378906249599</c:v>
                </c:pt>
                <c:pt idx="312">
                  <c:v>0.13691563476563201</c:v>
                </c:pt>
                <c:pt idx="313">
                  <c:v>0.13744689453126402</c:v>
                </c:pt>
                <c:pt idx="314">
                  <c:v>0.137961650390624</c:v>
                </c:pt>
                <c:pt idx="315">
                  <c:v>0.13835266601561602</c:v>
                </c:pt>
                <c:pt idx="316">
                  <c:v>0.13871563476563201</c:v>
                </c:pt>
                <c:pt idx="317">
                  <c:v>0.13907879882812801</c:v>
                </c:pt>
                <c:pt idx="318">
                  <c:v>0.13949597656249599</c:v>
                </c:pt>
                <c:pt idx="319">
                  <c:v>0.13997243164063999</c:v>
                </c:pt>
                <c:pt idx="320">
                  <c:v>0.14037886718748802</c:v>
                </c:pt>
                <c:pt idx="321">
                  <c:v>0.14082787109375999</c:v>
                </c:pt>
                <c:pt idx="322">
                  <c:v>0.141314980468736</c:v>
                </c:pt>
                <c:pt idx="323">
                  <c:v>0.141715039062496</c:v>
                </c:pt>
                <c:pt idx="324">
                  <c:v>0.14205134765625602</c:v>
                </c:pt>
                <c:pt idx="325">
                  <c:v>0.14245758789062402</c:v>
                </c:pt>
                <c:pt idx="326">
                  <c:v>0.14297064453126401</c:v>
                </c:pt>
                <c:pt idx="327">
                  <c:v>0.14347356445312001</c:v>
                </c:pt>
                <c:pt idx="328">
                  <c:v>0.14386120117187198</c:v>
                </c:pt>
                <c:pt idx="329">
                  <c:v>0.14429767578124802</c:v>
                </c:pt>
                <c:pt idx="330">
                  <c:v>0.144712666015616</c:v>
                </c:pt>
                <c:pt idx="331">
                  <c:v>0.14513729492188798</c:v>
                </c:pt>
                <c:pt idx="332">
                  <c:v>0.14559913085935999</c:v>
                </c:pt>
                <c:pt idx="333">
                  <c:v>0.14609579101561601</c:v>
                </c:pt>
                <c:pt idx="334">
                  <c:v>0.14648262695312</c:v>
                </c:pt>
                <c:pt idx="335">
                  <c:v>0.14705328125001602</c:v>
                </c:pt>
                <c:pt idx="336">
                  <c:v>0.14740002929686399</c:v>
                </c:pt>
                <c:pt idx="337">
                  <c:v>0.14780885742188798</c:v>
                </c:pt>
                <c:pt idx="338">
                  <c:v>0.14824572265625602</c:v>
                </c:pt>
                <c:pt idx="339">
                  <c:v>0.14875629882812799</c:v>
                </c:pt>
                <c:pt idx="340">
                  <c:v>0.14927782226563199</c:v>
                </c:pt>
                <c:pt idx="341">
                  <c:v>0.14967331054687999</c:v>
                </c:pt>
                <c:pt idx="342">
                  <c:v>0.15004453125001602</c:v>
                </c:pt>
                <c:pt idx="343">
                  <c:v>0.15050776367187199</c:v>
                </c:pt>
                <c:pt idx="344">
                  <c:v>0.15082955078124802</c:v>
                </c:pt>
                <c:pt idx="345">
                  <c:v>0.15123747070313601</c:v>
                </c:pt>
                <c:pt idx="346">
                  <c:v>0.151593476562496</c:v>
                </c:pt>
                <c:pt idx="347">
                  <c:v>0.15208515625001601</c:v>
                </c:pt>
                <c:pt idx="348">
                  <c:v>0.15255366210937599</c:v>
                </c:pt>
                <c:pt idx="349">
                  <c:v>0.152895830078112</c:v>
                </c:pt>
                <c:pt idx="350">
                  <c:v>0.15334195312499199</c:v>
                </c:pt>
                <c:pt idx="351">
                  <c:v>0.15374232421875197</c:v>
                </c:pt>
                <c:pt idx="352">
                  <c:v>0.15417243164064001</c:v>
                </c:pt>
                <c:pt idx="353">
                  <c:v>0.15463367187500801</c:v>
                </c:pt>
                <c:pt idx="354">
                  <c:v>0.15511668945312002</c:v>
                </c:pt>
                <c:pt idx="355">
                  <c:v>0.15562816406249599</c:v>
                </c:pt>
                <c:pt idx="356">
                  <c:v>0.15595263671875198</c:v>
                </c:pt>
                <c:pt idx="357">
                  <c:v>0.156275712890624</c:v>
                </c:pt>
                <c:pt idx="358">
                  <c:v>0.15676380859375999</c:v>
                </c:pt>
                <c:pt idx="359">
                  <c:v>0.15730831054687999</c:v>
                </c:pt>
                <c:pt idx="360">
                  <c:v>0.157743789062496</c:v>
                </c:pt>
                <c:pt idx="361">
                  <c:v>0.158207216796864</c:v>
                </c:pt>
                <c:pt idx="362">
                  <c:v>0.158592861328128</c:v>
                </c:pt>
                <c:pt idx="363">
                  <c:v>0.15900376953126399</c:v>
                </c:pt>
                <c:pt idx="364">
                  <c:v>0.159344853515616</c:v>
                </c:pt>
                <c:pt idx="365">
                  <c:v>0.15970145507811201</c:v>
                </c:pt>
                <c:pt idx="366">
                  <c:v>0.160121416015616</c:v>
                </c:pt>
                <c:pt idx="367">
                  <c:v>0.16057220703126401</c:v>
                </c:pt>
                <c:pt idx="368">
                  <c:v>0.161057021484384</c:v>
                </c:pt>
                <c:pt idx="369">
                  <c:v>0.16162658203126401</c:v>
                </c:pt>
                <c:pt idx="370">
                  <c:v>0.162030039062496</c:v>
                </c:pt>
                <c:pt idx="371">
                  <c:v>0.16252916992188798</c:v>
                </c:pt>
                <c:pt idx="372">
                  <c:v>0.162922480468736</c:v>
                </c:pt>
                <c:pt idx="373">
                  <c:v>0.163394960937504</c:v>
                </c:pt>
                <c:pt idx="374">
                  <c:v>0.163821083984384</c:v>
                </c:pt>
                <c:pt idx="375">
                  <c:v>0.16433882812499201</c:v>
                </c:pt>
                <c:pt idx="376">
                  <c:v>0.16473910156249599</c:v>
                </c:pt>
                <c:pt idx="377">
                  <c:v>0.16522181640624001</c:v>
                </c:pt>
                <c:pt idx="378">
                  <c:v>0.16557771484374398</c:v>
                </c:pt>
                <c:pt idx="379">
                  <c:v>0.166133457031264</c:v>
                </c:pt>
                <c:pt idx="380">
                  <c:v>0.16648996093750401</c:v>
                </c:pt>
                <c:pt idx="381">
                  <c:v>0.16697955078124802</c:v>
                </c:pt>
                <c:pt idx="382">
                  <c:v>0.16731585937500801</c:v>
                </c:pt>
                <c:pt idx="383">
                  <c:v>0.16781638671875199</c:v>
                </c:pt>
                <c:pt idx="384">
                  <c:v>0.16836406249999999</c:v>
                </c:pt>
                <c:pt idx="385">
                  <c:v>0.16882312499999999</c:v>
                </c:pt>
                <c:pt idx="386">
                  <c:v>0.16914599609375999</c:v>
                </c:pt>
                <c:pt idx="387">
                  <c:v>0.16954328125001603</c:v>
                </c:pt>
                <c:pt idx="388">
                  <c:v>0.169868242187488</c:v>
                </c:pt>
                <c:pt idx="389">
                  <c:v>0.17024423828124802</c:v>
                </c:pt>
                <c:pt idx="390">
                  <c:v>0.17057507812499201</c:v>
                </c:pt>
                <c:pt idx="391">
                  <c:v>0.17102945312499201</c:v>
                </c:pt>
                <c:pt idx="392">
                  <c:v>0.17138496093750399</c:v>
                </c:pt>
                <c:pt idx="393">
                  <c:v>0.17196167968748802</c:v>
                </c:pt>
                <c:pt idx="394">
                  <c:v>0.17228457031251199</c:v>
                </c:pt>
                <c:pt idx="395">
                  <c:v>0.17281205078124801</c:v>
                </c:pt>
                <c:pt idx="396">
                  <c:v>0.173176914062496</c:v>
                </c:pt>
                <c:pt idx="397">
                  <c:v>0.173737910156256</c:v>
                </c:pt>
                <c:pt idx="398">
                  <c:v>0.17407244140624001</c:v>
                </c:pt>
                <c:pt idx="399">
                  <c:v>0.17459941406249599</c:v>
                </c:pt>
                <c:pt idx="400">
                  <c:v>0.17493861328124802</c:v>
                </c:pt>
                <c:pt idx="401">
                  <c:v>0.17546242187500799</c:v>
                </c:pt>
                <c:pt idx="402">
                  <c:v>0.17586218749999999</c:v>
                </c:pt>
                <c:pt idx="403">
                  <c:v>0.176374355468736</c:v>
                </c:pt>
                <c:pt idx="404">
                  <c:v>0.17674398437500799</c:v>
                </c:pt>
                <c:pt idx="405">
                  <c:v>0.17723476562499199</c:v>
                </c:pt>
                <c:pt idx="406">
                  <c:v>0.17764240234374398</c:v>
                </c:pt>
                <c:pt idx="407">
                  <c:v>0.17805947265625602</c:v>
                </c:pt>
                <c:pt idx="408">
                  <c:v>0.178633222656256</c:v>
                </c:pt>
                <c:pt idx="409">
                  <c:v>0.17897439453126401</c:v>
                </c:pt>
                <c:pt idx="410">
                  <c:v>0.17944996093750401</c:v>
                </c:pt>
                <c:pt idx="411">
                  <c:v>0.17978468750000001</c:v>
                </c:pt>
                <c:pt idx="412">
                  <c:v>0.18020523437500799</c:v>
                </c:pt>
                <c:pt idx="413">
                  <c:v>0.18056332031251199</c:v>
                </c:pt>
                <c:pt idx="414">
                  <c:v>0.181001992187488</c:v>
                </c:pt>
                <c:pt idx="415">
                  <c:v>0.18148322265625602</c:v>
                </c:pt>
                <c:pt idx="416">
                  <c:v>0.18199181640624001</c:v>
                </c:pt>
                <c:pt idx="417">
                  <c:v>0.18246787109375998</c:v>
                </c:pt>
                <c:pt idx="418">
                  <c:v>0.18302171875001602</c:v>
                </c:pt>
                <c:pt idx="419">
                  <c:v>0.1834815625</c:v>
                </c:pt>
                <c:pt idx="420">
                  <c:v>0.18389128906249599</c:v>
                </c:pt>
                <c:pt idx="421">
                  <c:v>0.18444275390624001</c:v>
                </c:pt>
                <c:pt idx="422">
                  <c:v>0.1848959375</c:v>
                </c:pt>
                <c:pt idx="423">
                  <c:v>0.18536214843750401</c:v>
                </c:pt>
                <c:pt idx="424">
                  <c:v>0.18568701171875199</c:v>
                </c:pt>
                <c:pt idx="425">
                  <c:v>0.18625369140624001</c:v>
                </c:pt>
                <c:pt idx="426">
                  <c:v>0.18667654296873598</c:v>
                </c:pt>
                <c:pt idx="427">
                  <c:v>0.18703562500000001</c:v>
                </c:pt>
                <c:pt idx="428">
                  <c:v>0.18743796875001603</c:v>
                </c:pt>
                <c:pt idx="429">
                  <c:v>0.18784390625001601</c:v>
                </c:pt>
                <c:pt idx="430">
                  <c:v>0.188244082031264</c:v>
                </c:pt>
                <c:pt idx="431">
                  <c:v>0.188680859375008</c:v>
                </c:pt>
                <c:pt idx="432">
                  <c:v>0.18919689453126401</c:v>
                </c:pt>
                <c:pt idx="433">
                  <c:v>0.18959169921875199</c:v>
                </c:pt>
                <c:pt idx="434">
                  <c:v>0.19007591796873599</c:v>
                </c:pt>
                <c:pt idx="435">
                  <c:v>0.19054630859375998</c:v>
                </c:pt>
                <c:pt idx="436">
                  <c:v>0.191143125</c:v>
                </c:pt>
                <c:pt idx="437">
                  <c:v>0.19154328125001602</c:v>
                </c:pt>
                <c:pt idx="438">
                  <c:v>0.192028007812512</c:v>
                </c:pt>
                <c:pt idx="439">
                  <c:v>0.192643925781248</c:v>
                </c:pt>
                <c:pt idx="440">
                  <c:v>0.192969179687488</c:v>
                </c:pt>
                <c:pt idx="441">
                  <c:v>0.193545722656256</c:v>
                </c:pt>
                <c:pt idx="442">
                  <c:v>0.194002578124992</c:v>
                </c:pt>
                <c:pt idx="443">
                  <c:v>0.1944540625</c:v>
                </c:pt>
                <c:pt idx="444">
                  <c:v>0.19494226562499201</c:v>
                </c:pt>
                <c:pt idx="445">
                  <c:v>0.195357460937504</c:v>
                </c:pt>
                <c:pt idx="446">
                  <c:v>0.195758417968736</c:v>
                </c:pt>
                <c:pt idx="447">
                  <c:v>0.19612515625001603</c:v>
                </c:pt>
                <c:pt idx="448">
                  <c:v>0.19656283203126401</c:v>
                </c:pt>
                <c:pt idx="449">
                  <c:v>0.196960703124992</c:v>
                </c:pt>
                <c:pt idx="450">
                  <c:v>0.19743269531251201</c:v>
                </c:pt>
                <c:pt idx="451">
                  <c:v>0.19799986328124802</c:v>
                </c:pt>
                <c:pt idx="452">
                  <c:v>0.19848318359375999</c:v>
                </c:pt>
                <c:pt idx="453">
                  <c:v>0.19887439453126401</c:v>
                </c:pt>
                <c:pt idx="454">
                  <c:v>0.19919798828124802</c:v>
                </c:pt>
                <c:pt idx="455">
                  <c:v>0.19969324218748802</c:v>
                </c:pt>
                <c:pt idx="456">
                  <c:v>0.20018183593750399</c:v>
                </c:pt>
                <c:pt idx="457">
                  <c:v>0.20053236328124802</c:v>
                </c:pt>
                <c:pt idx="458">
                  <c:v>0.20088767578124803</c:v>
                </c:pt>
                <c:pt idx="459">
                  <c:v>0.201240195312512</c:v>
                </c:pt>
                <c:pt idx="460">
                  <c:v>0.20175644531251199</c:v>
                </c:pt>
                <c:pt idx="461">
                  <c:v>0.202229707031264</c:v>
                </c:pt>
                <c:pt idx="462">
                  <c:v>0.20256710937500799</c:v>
                </c:pt>
                <c:pt idx="463">
                  <c:v>0.20302218750000001</c:v>
                </c:pt>
                <c:pt idx="464">
                  <c:v>0.20352490234374399</c:v>
                </c:pt>
                <c:pt idx="465">
                  <c:v>0.203944667968736</c:v>
                </c:pt>
                <c:pt idx="466">
                  <c:v>0.20434333984374398</c:v>
                </c:pt>
                <c:pt idx="467">
                  <c:v>0.204683925781248</c:v>
                </c:pt>
                <c:pt idx="468">
                  <c:v>0.20513771484374399</c:v>
                </c:pt>
                <c:pt idx="469">
                  <c:v>0.20559128906249599</c:v>
                </c:pt>
                <c:pt idx="470">
                  <c:v>0.206064179687488</c:v>
                </c:pt>
                <c:pt idx="471">
                  <c:v>0.20648671875001601</c:v>
                </c:pt>
                <c:pt idx="472">
                  <c:v>0.20694806640624003</c:v>
                </c:pt>
                <c:pt idx="473">
                  <c:v>0.207387421875008</c:v>
                </c:pt>
                <c:pt idx="474">
                  <c:v>0.20781951171875199</c:v>
                </c:pt>
                <c:pt idx="475">
                  <c:v>0.20824494140624</c:v>
                </c:pt>
                <c:pt idx="476">
                  <c:v>0.20870400390624003</c:v>
                </c:pt>
                <c:pt idx="477">
                  <c:v>0.20908527343750399</c:v>
                </c:pt>
                <c:pt idx="478">
                  <c:v>0.20948224609375998</c:v>
                </c:pt>
                <c:pt idx="479">
                  <c:v>0.209948359375008</c:v>
                </c:pt>
                <c:pt idx="480">
                  <c:v>0.2103459375</c:v>
                </c:pt>
                <c:pt idx="481">
                  <c:v>0.21075843750000001</c:v>
                </c:pt>
                <c:pt idx="482">
                  <c:v>0.21127667968748801</c:v>
                </c:pt>
                <c:pt idx="483">
                  <c:v>0.21168927734374399</c:v>
                </c:pt>
                <c:pt idx="484">
                  <c:v>0.21211332031251198</c:v>
                </c:pt>
                <c:pt idx="485">
                  <c:v>0.21248214843750399</c:v>
                </c:pt>
                <c:pt idx="486">
                  <c:v>0.212830898437504</c:v>
                </c:pt>
                <c:pt idx="487">
                  <c:v>0.21334673828124801</c:v>
                </c:pt>
                <c:pt idx="488">
                  <c:v>0.21372742187500798</c:v>
                </c:pt>
                <c:pt idx="489">
                  <c:v>0.214216601562496</c:v>
                </c:pt>
                <c:pt idx="490">
                  <c:v>0.21475314453126401</c:v>
                </c:pt>
                <c:pt idx="491">
                  <c:v>0.21514763671875198</c:v>
                </c:pt>
                <c:pt idx="492">
                  <c:v>0.21556771484374398</c:v>
                </c:pt>
                <c:pt idx="493">
                  <c:v>0.21603033203126401</c:v>
                </c:pt>
                <c:pt idx="494">
                  <c:v>0.21641738281251199</c:v>
                </c:pt>
                <c:pt idx="495">
                  <c:v>0.21694744140624</c:v>
                </c:pt>
                <c:pt idx="496">
                  <c:v>0.21740162109375999</c:v>
                </c:pt>
                <c:pt idx="497">
                  <c:v>0.2179940625</c:v>
                </c:pt>
                <c:pt idx="498">
                  <c:v>0.218466152343744</c:v>
                </c:pt>
                <c:pt idx="499">
                  <c:v>0.21896439453126401</c:v>
                </c:pt>
                <c:pt idx="500">
                  <c:v>0.21936207031251201</c:v>
                </c:pt>
                <c:pt idx="501">
                  <c:v>0.21982740234374398</c:v>
                </c:pt>
                <c:pt idx="502">
                  <c:v>0.220177324218752</c:v>
                </c:pt>
                <c:pt idx="503">
                  <c:v>0.22062017578124801</c:v>
                </c:pt>
                <c:pt idx="504">
                  <c:v>0.22094861328124801</c:v>
                </c:pt>
                <c:pt idx="505">
                  <c:v>0.22136181640624</c:v>
                </c:pt>
                <c:pt idx="506">
                  <c:v>0.22169265625001602</c:v>
                </c:pt>
                <c:pt idx="507">
                  <c:v>0.22209091796873598</c:v>
                </c:pt>
                <c:pt idx="508">
                  <c:v>0.22261523437500799</c:v>
                </c:pt>
                <c:pt idx="509">
                  <c:v>0.223039765624992</c:v>
                </c:pt>
                <c:pt idx="510">
                  <c:v>0.223464707031264</c:v>
                </c:pt>
                <c:pt idx="511">
                  <c:v>0.22385302734374399</c:v>
                </c:pt>
                <c:pt idx="512">
                  <c:v>0.22430005859375998</c:v>
                </c:pt>
                <c:pt idx="513">
                  <c:v>0.22466441406249602</c:v>
                </c:pt>
                <c:pt idx="514">
                  <c:v>0.22507601562499199</c:v>
                </c:pt>
                <c:pt idx="515">
                  <c:v>0.22541818359375998</c:v>
                </c:pt>
                <c:pt idx="516">
                  <c:v>0.22581904296873601</c:v>
                </c:pt>
                <c:pt idx="517">
                  <c:v>0.226248652343744</c:v>
                </c:pt>
                <c:pt idx="518">
                  <c:v>0.22665091796873599</c:v>
                </c:pt>
                <c:pt idx="519">
                  <c:v>0.22706830078124801</c:v>
                </c:pt>
                <c:pt idx="520">
                  <c:v>0.22749183593750397</c:v>
                </c:pt>
                <c:pt idx="521">
                  <c:v>0.22794849609375997</c:v>
                </c:pt>
                <c:pt idx="522">
                  <c:v>0.22833652343750396</c:v>
                </c:pt>
                <c:pt idx="523">
                  <c:v>0.22876175781251201</c:v>
                </c:pt>
                <c:pt idx="524">
                  <c:v>0.22912392578124802</c:v>
                </c:pt>
                <c:pt idx="525">
                  <c:v>0.22955304687500799</c:v>
                </c:pt>
                <c:pt idx="526">
                  <c:v>0.23007833984374398</c:v>
                </c:pt>
                <c:pt idx="527">
                  <c:v>0.23063279296873598</c:v>
                </c:pt>
                <c:pt idx="528">
                  <c:v>0.23099824218748799</c:v>
                </c:pt>
                <c:pt idx="529">
                  <c:v>0.23133912109375998</c:v>
                </c:pt>
                <c:pt idx="530">
                  <c:v>0.231766640624992</c:v>
                </c:pt>
                <c:pt idx="531">
                  <c:v>0.23227642578124802</c:v>
                </c:pt>
                <c:pt idx="532">
                  <c:v>0.23274771484374399</c:v>
                </c:pt>
                <c:pt idx="533">
                  <c:v>0.233147968750016</c:v>
                </c:pt>
                <c:pt idx="534">
                  <c:v>0.23363806640624002</c:v>
                </c:pt>
                <c:pt idx="535">
                  <c:v>0.23413869140624002</c:v>
                </c:pt>
                <c:pt idx="536">
                  <c:v>0.234596464843744</c:v>
                </c:pt>
                <c:pt idx="537">
                  <c:v>0.23501521484374399</c:v>
                </c:pt>
                <c:pt idx="538">
                  <c:v>0.23534097656249603</c:v>
                </c:pt>
                <c:pt idx="539">
                  <c:v>0.235734082031264</c:v>
                </c:pt>
                <c:pt idx="540">
                  <c:v>0.23620041015625601</c:v>
                </c:pt>
                <c:pt idx="541">
                  <c:v>0.23654148437500799</c:v>
                </c:pt>
                <c:pt idx="542">
                  <c:v>0.236893613281248</c:v>
                </c:pt>
                <c:pt idx="543">
                  <c:v>0.237270390624992</c:v>
                </c:pt>
                <c:pt idx="544">
                  <c:v>0.23782972656249601</c:v>
                </c:pt>
                <c:pt idx="545">
                  <c:v>0.23827644531251202</c:v>
                </c:pt>
                <c:pt idx="546">
                  <c:v>0.23864447265625602</c:v>
                </c:pt>
                <c:pt idx="547">
                  <c:v>0.23900783203126399</c:v>
                </c:pt>
                <c:pt idx="548">
                  <c:v>0.23934722656249602</c:v>
                </c:pt>
                <c:pt idx="549">
                  <c:v>0.23986068359375998</c:v>
                </c:pt>
                <c:pt idx="550">
                  <c:v>0.240228535156256</c:v>
                </c:pt>
                <c:pt idx="551">
                  <c:v>0.24061595703126401</c:v>
                </c:pt>
                <c:pt idx="552">
                  <c:v>0.241119277343744</c:v>
                </c:pt>
                <c:pt idx="553">
                  <c:v>0.24158349609375998</c:v>
                </c:pt>
                <c:pt idx="554">
                  <c:v>0.24202435546873599</c:v>
                </c:pt>
                <c:pt idx="555">
                  <c:v>0.24241695312499201</c:v>
                </c:pt>
                <c:pt idx="556">
                  <c:v>0.24278699218748798</c:v>
                </c:pt>
                <c:pt idx="557">
                  <c:v>0.24314259765625601</c:v>
                </c:pt>
                <c:pt idx="558">
                  <c:v>0.243622832031264</c:v>
                </c:pt>
                <c:pt idx="559">
                  <c:v>0.24402419921875199</c:v>
                </c:pt>
                <c:pt idx="560">
                  <c:v>0.24439560546873598</c:v>
                </c:pt>
                <c:pt idx="561">
                  <c:v>0.24489982421875198</c:v>
                </c:pt>
                <c:pt idx="562">
                  <c:v>0.24540781249999999</c:v>
                </c:pt>
                <c:pt idx="563">
                  <c:v>0.24592953125001599</c:v>
                </c:pt>
                <c:pt idx="564">
                  <c:v>0.24644220703126402</c:v>
                </c:pt>
                <c:pt idx="565">
                  <c:v>0.24696978515625601</c:v>
                </c:pt>
                <c:pt idx="566">
                  <c:v>0.24745837890624001</c:v>
                </c:pt>
                <c:pt idx="567">
                  <c:v>0.24795105468748799</c:v>
                </c:pt>
                <c:pt idx="568">
                  <c:v>0.24846511718748798</c:v>
                </c:pt>
                <c:pt idx="569">
                  <c:v>0.24897976562499199</c:v>
                </c:pt>
                <c:pt idx="570">
                  <c:v>0.249539296875008</c:v>
                </c:pt>
                <c:pt idx="571">
                  <c:v>0.24990355468748798</c:v>
                </c:pt>
                <c:pt idx="572">
                  <c:v>0.25045193359376</c:v>
                </c:pt>
                <c:pt idx="573">
                  <c:v>0.25086761718748796</c:v>
                </c:pt>
                <c:pt idx="574">
                  <c:v>0.25119974609376</c:v>
                </c:pt>
                <c:pt idx="575">
                  <c:v>0.25162228515625601</c:v>
                </c:pt>
                <c:pt idx="576">
                  <c:v>0.25214271484374401</c:v>
                </c:pt>
                <c:pt idx="577">
                  <c:v>0.25251572265625599</c:v>
                </c:pt>
                <c:pt idx="578">
                  <c:v>0.25295945312499202</c:v>
                </c:pt>
                <c:pt idx="579">
                  <c:v>0.25339871093750399</c:v>
                </c:pt>
                <c:pt idx="580">
                  <c:v>0.25374029296873601</c:v>
                </c:pt>
                <c:pt idx="581">
                  <c:v>0.25429960937500801</c:v>
                </c:pt>
                <c:pt idx="582">
                  <c:v>0.25466119140624</c:v>
                </c:pt>
                <c:pt idx="583">
                  <c:v>0.25516429687500802</c:v>
                </c:pt>
                <c:pt idx="584">
                  <c:v>0.25557521484374401</c:v>
                </c:pt>
                <c:pt idx="585">
                  <c:v>0.25610726562499198</c:v>
                </c:pt>
                <c:pt idx="586">
                  <c:v>0.256528828124992</c:v>
                </c:pt>
                <c:pt idx="587">
                  <c:v>0.25704060546873597</c:v>
                </c:pt>
                <c:pt idx="588">
                  <c:v>0.25750363281251204</c:v>
                </c:pt>
                <c:pt idx="589">
                  <c:v>0.25798306640624002</c:v>
                </c:pt>
                <c:pt idx="590">
                  <c:v>0.25850349609376</c:v>
                </c:pt>
                <c:pt idx="591">
                  <c:v>0.25904998046873601</c:v>
                </c:pt>
                <c:pt idx="592">
                  <c:v>0.25952525390624004</c:v>
                </c:pt>
                <c:pt idx="593">
                  <c:v>0.25995425781251202</c:v>
                </c:pt>
                <c:pt idx="594">
                  <c:v>0.26041332031251202</c:v>
                </c:pt>
                <c:pt idx="595">
                  <c:v>0.26078921875001598</c:v>
                </c:pt>
                <c:pt idx="596">
                  <c:v>0.26114042968748796</c:v>
                </c:pt>
                <c:pt idx="597">
                  <c:v>0.26157035156249603</c:v>
                </c:pt>
                <c:pt idx="598">
                  <c:v>0.26193988281251201</c:v>
                </c:pt>
                <c:pt idx="599">
                  <c:v>0.26241623046873597</c:v>
                </c:pt>
                <c:pt idx="600">
                  <c:v>0.262757421875008</c:v>
                </c:pt>
                <c:pt idx="601">
                  <c:v>0.26319449218748797</c:v>
                </c:pt>
                <c:pt idx="602">
                  <c:v>0.263521835937504</c:v>
                </c:pt>
                <c:pt idx="603">
                  <c:v>0.26384353515625603</c:v>
                </c:pt>
                <c:pt idx="604">
                  <c:v>0.26434197265625603</c:v>
                </c:pt>
                <c:pt idx="605">
                  <c:v>0.26485681640624004</c:v>
                </c:pt>
                <c:pt idx="606">
                  <c:v>0.265266835937504</c:v>
                </c:pt>
                <c:pt idx="607">
                  <c:v>0.26577722656249603</c:v>
                </c:pt>
                <c:pt idx="608">
                  <c:v>0.26609751953126398</c:v>
                </c:pt>
                <c:pt idx="609">
                  <c:v>0.26662390625001597</c:v>
                </c:pt>
                <c:pt idx="610">
                  <c:v>0.26704953125001601</c:v>
                </c:pt>
                <c:pt idx="611">
                  <c:v>0.26759611328124799</c:v>
                </c:pt>
                <c:pt idx="612">
                  <c:v>0.26798046875001602</c:v>
                </c:pt>
                <c:pt idx="613">
                  <c:v>0.26853113281251201</c:v>
                </c:pt>
                <c:pt idx="614">
                  <c:v>0.26891419921875198</c:v>
                </c:pt>
                <c:pt idx="615">
                  <c:v>0.26936886718748798</c:v>
                </c:pt>
                <c:pt idx="616">
                  <c:v>0.269706464843744</c:v>
                </c:pt>
                <c:pt idx="617">
                  <c:v>0.27025365234374399</c:v>
                </c:pt>
                <c:pt idx="618">
                  <c:v>0.27062257812499202</c:v>
                </c:pt>
                <c:pt idx="619">
                  <c:v>0.27113406249999999</c:v>
                </c:pt>
                <c:pt idx="620">
                  <c:v>0.27155042968748799</c:v>
                </c:pt>
                <c:pt idx="621">
                  <c:v>0.27206240234374401</c:v>
                </c:pt>
                <c:pt idx="622">
                  <c:v>0.27240876953126403</c:v>
                </c:pt>
                <c:pt idx="623">
                  <c:v>0.27287765625001598</c:v>
                </c:pt>
                <c:pt idx="624">
                  <c:v>0.273221523437504</c:v>
                </c:pt>
                <c:pt idx="625">
                  <c:v>0.27374246093750398</c:v>
                </c:pt>
                <c:pt idx="626">
                  <c:v>0.27411595703126401</c:v>
                </c:pt>
                <c:pt idx="627">
                  <c:v>0.27459242187500799</c:v>
                </c:pt>
                <c:pt idx="628">
                  <c:v>0.27495619140624</c:v>
                </c:pt>
                <c:pt idx="629">
                  <c:v>0.27537046875001597</c:v>
                </c:pt>
                <c:pt idx="630">
                  <c:v>0.27576318359376001</c:v>
                </c:pt>
                <c:pt idx="631">
                  <c:v>0.27615587890623999</c:v>
                </c:pt>
                <c:pt idx="632">
                  <c:v>0.27651228515625603</c:v>
                </c:pt>
                <c:pt idx="633">
                  <c:v>0.27699113281251203</c:v>
                </c:pt>
                <c:pt idx="634">
                  <c:v>0.27747277343750398</c:v>
                </c:pt>
                <c:pt idx="635">
                  <c:v>0.277940976562496</c:v>
                </c:pt>
                <c:pt idx="636">
                  <c:v>0.27851103515625603</c:v>
                </c:pt>
                <c:pt idx="637">
                  <c:v>0.27907900390624002</c:v>
                </c:pt>
                <c:pt idx="638">
                  <c:v>0.27962121093750397</c:v>
                </c:pt>
                <c:pt idx="639">
                  <c:v>0.28011906250000002</c:v>
                </c:pt>
                <c:pt idx="640">
                  <c:v>0.28062785156249603</c:v>
                </c:pt>
                <c:pt idx="641">
                  <c:v>0.28100900390624001</c:v>
                </c:pt>
                <c:pt idx="642">
                  <c:v>0.28155023437500798</c:v>
                </c:pt>
                <c:pt idx="643">
                  <c:v>0.28202041015625601</c:v>
                </c:pt>
                <c:pt idx="644">
                  <c:v>0.282614843750016</c:v>
                </c:pt>
                <c:pt idx="645">
                  <c:v>0.28306384765625603</c:v>
                </c:pt>
                <c:pt idx="646">
                  <c:v>0.28340443359376</c:v>
                </c:pt>
                <c:pt idx="647">
                  <c:v>0.28392624999999999</c:v>
                </c:pt>
                <c:pt idx="648">
                  <c:v>0.28450666015625603</c:v>
                </c:pt>
                <c:pt idx="649">
                  <c:v>0.28496263671875199</c:v>
                </c:pt>
                <c:pt idx="650">
                  <c:v>0.28550314453126402</c:v>
                </c:pt>
                <c:pt idx="651">
                  <c:v>0.28594191406249603</c:v>
                </c:pt>
                <c:pt idx="652">
                  <c:v>0.286478945312512</c:v>
                </c:pt>
                <c:pt idx="653">
                  <c:v>0.28693900390624</c:v>
                </c:pt>
                <c:pt idx="654">
                  <c:v>0.28739099609376001</c:v>
                </c:pt>
                <c:pt idx="655">
                  <c:v>0.28776490234374397</c:v>
                </c:pt>
                <c:pt idx="656">
                  <c:v>0.288255781250016</c:v>
                </c:pt>
                <c:pt idx="657">
                  <c:v>0.288674042968736</c:v>
                </c:pt>
                <c:pt idx="658">
                  <c:v>0.28916105468748798</c:v>
                </c:pt>
                <c:pt idx="659">
                  <c:v>0.289667949218752</c:v>
                </c:pt>
                <c:pt idx="660">
                  <c:v>0.29016330078124802</c:v>
                </c:pt>
                <c:pt idx="661">
                  <c:v>0.29055691406249601</c:v>
                </c:pt>
                <c:pt idx="662">
                  <c:v>0.29102669921875196</c:v>
                </c:pt>
                <c:pt idx="663">
                  <c:v>0.29146705078124802</c:v>
                </c:pt>
                <c:pt idx="664">
                  <c:v>0.29185080078124803</c:v>
                </c:pt>
                <c:pt idx="665">
                  <c:v>0.292365957031264</c:v>
                </c:pt>
                <c:pt idx="666">
                  <c:v>0.29296138671875199</c:v>
                </c:pt>
                <c:pt idx="667">
                  <c:v>0.29345685546873601</c:v>
                </c:pt>
                <c:pt idx="668">
                  <c:v>0.29389859375001598</c:v>
                </c:pt>
                <c:pt idx="669">
                  <c:v>0.29426980468748798</c:v>
                </c:pt>
                <c:pt idx="670">
                  <c:v>0.29465177734374398</c:v>
                </c:pt>
                <c:pt idx="671">
                  <c:v>0.29519359375001597</c:v>
                </c:pt>
                <c:pt idx="672">
                  <c:v>0.29578623046873598</c:v>
                </c:pt>
                <c:pt idx="673">
                  <c:v>0.29630755859375996</c:v>
                </c:pt>
                <c:pt idx="674">
                  <c:v>0.296802402343744</c:v>
                </c:pt>
                <c:pt idx="675">
                  <c:v>0.297370078124992</c:v>
                </c:pt>
                <c:pt idx="676">
                  <c:v>0.29787160156249604</c:v>
                </c:pt>
                <c:pt idx="677">
                  <c:v>0.29820681640624003</c:v>
                </c:pt>
                <c:pt idx="678">
                  <c:v>0.29864021484374398</c:v>
                </c:pt>
                <c:pt idx="679">
                  <c:v>0.29922638671875201</c:v>
                </c:pt>
                <c:pt idx="680">
                  <c:v>0.29976859375001602</c:v>
                </c:pt>
                <c:pt idx="681">
                  <c:v>0.30033636718748796</c:v>
                </c:pt>
                <c:pt idx="682">
                  <c:v>0.300691875</c:v>
                </c:pt>
                <c:pt idx="683">
                  <c:v>0.30119410156249604</c:v>
                </c:pt>
                <c:pt idx="684">
                  <c:v>0.30151896484374396</c:v>
                </c:pt>
                <c:pt idx="685">
                  <c:v>0.30203750000000001</c:v>
                </c:pt>
                <c:pt idx="686">
                  <c:v>0.30253494140624004</c:v>
                </c:pt>
                <c:pt idx="687">
                  <c:v>0.30298207031251201</c:v>
                </c:pt>
                <c:pt idx="688">
                  <c:v>0.30350041015625601</c:v>
                </c:pt>
                <c:pt idx="689">
                  <c:v>0.30388593749999998</c:v>
                </c:pt>
                <c:pt idx="690">
                  <c:v>0.30443283203126403</c:v>
                </c:pt>
                <c:pt idx="691">
                  <c:v>0.304939335937504</c:v>
                </c:pt>
                <c:pt idx="692">
                  <c:v>0.305494765624992</c:v>
                </c:pt>
                <c:pt idx="693">
                  <c:v>0.305949453124992</c:v>
                </c:pt>
                <c:pt idx="694">
                  <c:v>0.30648796875001599</c:v>
                </c:pt>
                <c:pt idx="695">
                  <c:v>0.30697369140624003</c:v>
                </c:pt>
                <c:pt idx="696">
                  <c:v>0.30743382812499198</c:v>
                </c:pt>
                <c:pt idx="697">
                  <c:v>0.30789</c:v>
                </c:pt>
                <c:pt idx="698">
                  <c:v>0.30835720703126401</c:v>
                </c:pt>
                <c:pt idx="699">
                  <c:v>0.30877339843750395</c:v>
                </c:pt>
                <c:pt idx="700">
                  <c:v>0.30922498046873598</c:v>
                </c:pt>
                <c:pt idx="701">
                  <c:v>0.30967150390624004</c:v>
                </c:pt>
                <c:pt idx="702">
                  <c:v>0.31008380859376</c:v>
                </c:pt>
                <c:pt idx="703">
                  <c:v>0.31049621093750396</c:v>
                </c:pt>
                <c:pt idx="704">
                  <c:v>0.31097306640624001</c:v>
                </c:pt>
                <c:pt idx="705">
                  <c:v>0.31133800781251203</c:v>
                </c:pt>
                <c:pt idx="706">
                  <c:v>0.31174455078124802</c:v>
                </c:pt>
                <c:pt idx="707">
                  <c:v>0.31218152343750399</c:v>
                </c:pt>
                <c:pt idx="708">
                  <c:v>0.31268175781251201</c:v>
                </c:pt>
                <c:pt idx="709">
                  <c:v>0.31315642578124803</c:v>
                </c:pt>
                <c:pt idx="710">
                  <c:v>0.31367933593750397</c:v>
                </c:pt>
                <c:pt idx="711">
                  <c:v>0.31420363281251201</c:v>
                </c:pt>
                <c:pt idx="712">
                  <c:v>0.31473162109375996</c:v>
                </c:pt>
                <c:pt idx="713">
                  <c:v>0.31521185546873598</c:v>
                </c:pt>
                <c:pt idx="714">
                  <c:v>0.31560457031251204</c:v>
                </c:pt>
                <c:pt idx="715">
                  <c:v>0.316085</c:v>
                </c:pt>
                <c:pt idx="716">
                  <c:v>0.316449765624992</c:v>
                </c:pt>
                <c:pt idx="717">
                  <c:v>0.31691876953126402</c:v>
                </c:pt>
                <c:pt idx="718">
                  <c:v>0.31727277343750399</c:v>
                </c:pt>
                <c:pt idx="719">
                  <c:v>0.31779578125001601</c:v>
                </c:pt>
                <c:pt idx="720">
                  <c:v>0.31816710937500797</c:v>
                </c:pt>
                <c:pt idx="721">
                  <c:v>0.31873189453126399</c:v>
                </c:pt>
                <c:pt idx="722">
                  <c:v>0.31910769531251204</c:v>
                </c:pt>
                <c:pt idx="723">
                  <c:v>0.31962423828124803</c:v>
                </c:pt>
                <c:pt idx="724">
                  <c:v>0.32000193359360002</c:v>
                </c:pt>
                <c:pt idx="725">
                  <c:v>0.32056671875007997</c:v>
                </c:pt>
                <c:pt idx="726">
                  <c:v>0.32094658203136001</c:v>
                </c:pt>
                <c:pt idx="727">
                  <c:v>0.32147576171872</c:v>
                </c:pt>
                <c:pt idx="728">
                  <c:v>0.32197550781248002</c:v>
                </c:pt>
                <c:pt idx="729">
                  <c:v>0.32246947265631998</c:v>
                </c:pt>
                <c:pt idx="730">
                  <c:v>0.32286753906239996</c:v>
                </c:pt>
                <c:pt idx="731">
                  <c:v>0.32339751953120005</c:v>
                </c:pt>
                <c:pt idx="732">
                  <c:v>0.32384912109375996</c:v>
                </c:pt>
                <c:pt idx="733">
                  <c:v>0.32436865234368001</c:v>
                </c:pt>
                <c:pt idx="734">
                  <c:v>0.32493742187488001</c:v>
                </c:pt>
                <c:pt idx="735">
                  <c:v>0.32557650390623999</c:v>
                </c:pt>
                <c:pt idx="736">
                  <c:v>0.32610091796863999</c:v>
                </c:pt>
                <c:pt idx="737">
                  <c:v>0.32642876953120004</c:v>
                </c:pt>
                <c:pt idx="738">
                  <c:v>0.32674955078112</c:v>
                </c:pt>
                <c:pt idx="739">
                  <c:v>0.32729513671872001</c:v>
                </c:pt>
                <c:pt idx="740">
                  <c:v>0.32789863281248005</c:v>
                </c:pt>
                <c:pt idx="741">
                  <c:v>0.32838226562495998</c:v>
                </c:pt>
                <c:pt idx="742">
                  <c:v>0.32871624999999999</c:v>
                </c:pt>
                <c:pt idx="743">
                  <c:v>0.32907156250016001</c:v>
                </c:pt>
                <c:pt idx="744">
                  <c:v>0.32957699218751996</c:v>
                </c:pt>
                <c:pt idx="745">
                  <c:v>0.32991527343743993</c:v>
                </c:pt>
                <c:pt idx="746">
                  <c:v>0.33049765624992</c:v>
                </c:pt>
                <c:pt idx="747">
                  <c:v>0.33104722656256003</c:v>
                </c:pt>
                <c:pt idx="748">
                  <c:v>0.33164695312511999</c:v>
                </c:pt>
                <c:pt idx="749">
                  <c:v>0.33208332031263998</c:v>
                </c:pt>
                <c:pt idx="750">
                  <c:v>0.33241484375008001</c:v>
                </c:pt>
                <c:pt idx="751">
                  <c:v>0.33289449218751999</c:v>
                </c:pt>
                <c:pt idx="752">
                  <c:v>0.33354859375008</c:v>
                </c:pt>
                <c:pt idx="753">
                  <c:v>0.33402488281248005</c:v>
                </c:pt>
                <c:pt idx="754">
                  <c:v>0.33449804687488</c:v>
                </c:pt>
                <c:pt idx="755">
                  <c:v>0.33492554687488002</c:v>
                </c:pt>
                <c:pt idx="756">
                  <c:v>0.33539746093759998</c:v>
                </c:pt>
                <c:pt idx="757">
                  <c:v>0.33591964843743993</c:v>
                </c:pt>
                <c:pt idx="758">
                  <c:v>0.33650664062495994</c:v>
                </c:pt>
                <c:pt idx="759">
                  <c:v>0.33686589843743997</c:v>
                </c:pt>
                <c:pt idx="760">
                  <c:v>0.33724378906239999</c:v>
                </c:pt>
                <c:pt idx="761">
                  <c:v>0.33773429687487999</c:v>
                </c:pt>
                <c:pt idx="762">
                  <c:v>0.3380993359376</c:v>
                </c:pt>
                <c:pt idx="763">
                  <c:v>0.33849859375008001</c:v>
                </c:pt>
                <c:pt idx="764">
                  <c:v>0.33889371093760001</c:v>
                </c:pt>
                <c:pt idx="765">
                  <c:v>0.33945300781248006</c:v>
                </c:pt>
                <c:pt idx="766">
                  <c:v>0.33984882812512002</c:v>
                </c:pt>
                <c:pt idx="767">
                  <c:v>0.34051714843743996</c:v>
                </c:pt>
                <c:pt idx="768">
                  <c:v>0.34104992187487998</c:v>
                </c:pt>
                <c:pt idx="769">
                  <c:v>0.34167398437504004</c:v>
                </c:pt>
                <c:pt idx="770">
                  <c:v>0.34214417968736005</c:v>
                </c:pt>
                <c:pt idx="771">
                  <c:v>0.34249558593759999</c:v>
                </c:pt>
                <c:pt idx="772">
                  <c:v>0.34296621093759999</c:v>
                </c:pt>
                <c:pt idx="773">
                  <c:v>0.34350035156256004</c:v>
                </c:pt>
                <c:pt idx="774">
                  <c:v>0.34405109375008003</c:v>
                </c:pt>
                <c:pt idx="775">
                  <c:v>0.34459839843743995</c:v>
                </c:pt>
                <c:pt idx="776">
                  <c:v>0.34509246093759999</c:v>
                </c:pt>
                <c:pt idx="777">
                  <c:v>0.34554742187488002</c:v>
                </c:pt>
                <c:pt idx="778">
                  <c:v>0.34604777343743998</c:v>
                </c:pt>
                <c:pt idx="779">
                  <c:v>0.34646226562495996</c:v>
                </c:pt>
                <c:pt idx="780">
                  <c:v>0.34700816406240004</c:v>
                </c:pt>
                <c:pt idx="781">
                  <c:v>0.34744363281248003</c:v>
                </c:pt>
                <c:pt idx="782">
                  <c:v>0.34778500000000001</c:v>
                </c:pt>
                <c:pt idx="783">
                  <c:v>0.34828484375008001</c:v>
                </c:pt>
                <c:pt idx="784">
                  <c:v>0.34885867187488001</c:v>
                </c:pt>
                <c:pt idx="785">
                  <c:v>0.34926929687488001</c:v>
                </c:pt>
                <c:pt idx="786">
                  <c:v>0.34984613281248006</c:v>
                </c:pt>
                <c:pt idx="787">
                  <c:v>0.35016671875008004</c:v>
                </c:pt>
                <c:pt idx="788">
                  <c:v>0.35058269531263997</c:v>
                </c:pt>
                <c:pt idx="789">
                  <c:v>0.35115523437504004</c:v>
                </c:pt>
                <c:pt idx="790">
                  <c:v>0.35160183593759997</c:v>
                </c:pt>
                <c:pt idx="791">
                  <c:v>0.35208339843743997</c:v>
                </c:pt>
                <c:pt idx="792">
                  <c:v>0.35254351562495995</c:v>
                </c:pt>
                <c:pt idx="793">
                  <c:v>0.35296808593759998</c:v>
                </c:pt>
                <c:pt idx="794">
                  <c:v>0.353396875</c:v>
                </c:pt>
                <c:pt idx="795">
                  <c:v>0.35385863281248003</c:v>
                </c:pt>
                <c:pt idx="796">
                  <c:v>0.35429281250015998</c:v>
                </c:pt>
                <c:pt idx="797">
                  <c:v>0.35475035156256007</c:v>
                </c:pt>
                <c:pt idx="798">
                  <c:v>0.35518554687488002</c:v>
                </c:pt>
                <c:pt idx="799">
                  <c:v>0.35568507812512001</c:v>
                </c:pt>
                <c:pt idx="800">
                  <c:v>0.35602449218751997</c:v>
                </c:pt>
                <c:pt idx="801">
                  <c:v>0.35647230468736002</c:v>
                </c:pt>
                <c:pt idx="802">
                  <c:v>0.35708859375008001</c:v>
                </c:pt>
                <c:pt idx="803">
                  <c:v>0.35755671875007999</c:v>
                </c:pt>
                <c:pt idx="804">
                  <c:v>0.35813085937504002</c:v>
                </c:pt>
                <c:pt idx="805">
                  <c:v>0.35850664062495996</c:v>
                </c:pt>
                <c:pt idx="806">
                  <c:v>0.35902519531263999</c:v>
                </c:pt>
                <c:pt idx="807">
                  <c:v>0.35946144531263996</c:v>
                </c:pt>
                <c:pt idx="808">
                  <c:v>0.35982917968736</c:v>
                </c:pt>
                <c:pt idx="809">
                  <c:v>0.36028785156256005</c:v>
                </c:pt>
                <c:pt idx="810">
                  <c:v>0.36074121093759998</c:v>
                </c:pt>
                <c:pt idx="811">
                  <c:v>0.36106222656256004</c:v>
                </c:pt>
                <c:pt idx="812">
                  <c:v>0.36143882812512002</c:v>
                </c:pt>
                <c:pt idx="813">
                  <c:v>0.36176625000000001</c:v>
                </c:pt>
                <c:pt idx="814">
                  <c:v>0.36224730468736005</c:v>
                </c:pt>
                <c:pt idx="815">
                  <c:v>0.36282281250015996</c:v>
                </c:pt>
                <c:pt idx="816">
                  <c:v>0.36336515624992</c:v>
                </c:pt>
                <c:pt idx="817">
                  <c:v>0.36387613281248005</c:v>
                </c:pt>
                <c:pt idx="818">
                  <c:v>0.36434679687487997</c:v>
                </c:pt>
                <c:pt idx="819">
                  <c:v>0.36484644531263999</c:v>
                </c:pt>
                <c:pt idx="820">
                  <c:v>0.36538675781248003</c:v>
                </c:pt>
                <c:pt idx="821">
                  <c:v>0.36574304687488002</c:v>
                </c:pt>
                <c:pt idx="822">
                  <c:v>0.36627242187488002</c:v>
                </c:pt>
                <c:pt idx="823">
                  <c:v>0.36678867187488001</c:v>
                </c:pt>
                <c:pt idx="824">
                  <c:v>0.36726593750016001</c:v>
                </c:pt>
                <c:pt idx="825">
                  <c:v>0.36761886718751996</c:v>
                </c:pt>
                <c:pt idx="826">
                  <c:v>0.36820394531263995</c:v>
                </c:pt>
                <c:pt idx="827">
                  <c:v>0.36861851562495995</c:v>
                </c:pt>
                <c:pt idx="828">
                  <c:v>0.36895710937504006</c:v>
                </c:pt>
                <c:pt idx="829">
                  <c:v>0.36947039062495995</c:v>
                </c:pt>
                <c:pt idx="830">
                  <c:v>0.37008820312512003</c:v>
                </c:pt>
                <c:pt idx="831">
                  <c:v>0.370420625</c:v>
                </c:pt>
                <c:pt idx="832">
                  <c:v>0.3708449609376</c:v>
                </c:pt>
                <c:pt idx="833">
                  <c:v>0.37119519531263995</c:v>
                </c:pt>
                <c:pt idx="834">
                  <c:v>0.37173382812512001</c:v>
                </c:pt>
                <c:pt idx="835">
                  <c:v>0.37235601562495996</c:v>
                </c:pt>
                <c:pt idx="836">
                  <c:v>0.37268148437504006</c:v>
                </c:pt>
                <c:pt idx="837">
                  <c:v>0.37305906250015997</c:v>
                </c:pt>
                <c:pt idx="838">
                  <c:v>0.37367816406240001</c:v>
                </c:pt>
                <c:pt idx="839">
                  <c:v>0.37409214843743993</c:v>
                </c:pt>
                <c:pt idx="840">
                  <c:v>0.37467085937504002</c:v>
                </c:pt>
                <c:pt idx="841">
                  <c:v>0.37513808593760001</c:v>
                </c:pt>
                <c:pt idx="842">
                  <c:v>0.37551585937504006</c:v>
                </c:pt>
                <c:pt idx="843">
                  <c:v>0.37586351562495995</c:v>
                </c:pt>
                <c:pt idx="844">
                  <c:v>0.37618628906240004</c:v>
                </c:pt>
                <c:pt idx="845">
                  <c:v>0.37675375</c:v>
                </c:pt>
                <c:pt idx="846">
                  <c:v>0.37714605468736001</c:v>
                </c:pt>
                <c:pt idx="847">
                  <c:v>0.37769632812512</c:v>
                </c:pt>
                <c:pt idx="848">
                  <c:v>0.37805292968736004</c:v>
                </c:pt>
                <c:pt idx="849">
                  <c:v>0.37840535156256006</c:v>
                </c:pt>
                <c:pt idx="850">
                  <c:v>0.37892917968736001</c:v>
                </c:pt>
                <c:pt idx="851">
                  <c:v>0.37960812500000002</c:v>
                </c:pt>
                <c:pt idx="852">
                  <c:v>0.37994851562495996</c:v>
                </c:pt>
                <c:pt idx="853">
                  <c:v>0.38052187500000001</c:v>
                </c:pt>
                <c:pt idx="854">
                  <c:v>0.38088683593759998</c:v>
                </c:pt>
                <c:pt idx="855">
                  <c:v>0.38145707031263998</c:v>
                </c:pt>
                <c:pt idx="856">
                  <c:v>0.38206304687488002</c:v>
                </c:pt>
                <c:pt idx="857">
                  <c:v>0.38258179687487998</c:v>
                </c:pt>
                <c:pt idx="858">
                  <c:v>0.38317531250016001</c:v>
                </c:pt>
                <c:pt idx="859">
                  <c:v>0.38352683593760001</c:v>
                </c:pt>
                <c:pt idx="860">
                  <c:v>0.38400886718751998</c:v>
                </c:pt>
                <c:pt idx="861">
                  <c:v>0.38437960937504001</c:v>
                </c:pt>
                <c:pt idx="862">
                  <c:v>0.38470843750015998</c:v>
                </c:pt>
                <c:pt idx="863">
                  <c:v>0.38538214843743995</c:v>
                </c:pt>
                <c:pt idx="864">
                  <c:v>0.38574324218751999</c:v>
                </c:pt>
                <c:pt idx="865">
                  <c:v>0.38615054687487999</c:v>
                </c:pt>
                <c:pt idx="866">
                  <c:v>0.38670281250015998</c:v>
                </c:pt>
                <c:pt idx="867">
                  <c:v>0.38711499999999999</c:v>
                </c:pt>
                <c:pt idx="868">
                  <c:v>0.38745460937504006</c:v>
                </c:pt>
                <c:pt idx="869">
                  <c:v>0.38804167968736003</c:v>
                </c:pt>
                <c:pt idx="870">
                  <c:v>0.38845429687487998</c:v>
                </c:pt>
                <c:pt idx="871">
                  <c:v>0.38879714843743995</c:v>
                </c:pt>
                <c:pt idx="872">
                  <c:v>0.38944976562495998</c:v>
                </c:pt>
                <c:pt idx="873">
                  <c:v>0.38982675781248005</c:v>
                </c:pt>
                <c:pt idx="874">
                  <c:v>0.39043742187488001</c:v>
                </c:pt>
                <c:pt idx="875">
                  <c:v>0.39110386718751999</c:v>
                </c:pt>
                <c:pt idx="876">
                  <c:v>0.39166070312512002</c:v>
                </c:pt>
                <c:pt idx="877">
                  <c:v>0.39232226562495998</c:v>
                </c:pt>
                <c:pt idx="878">
                  <c:v>0.39291976562495995</c:v>
                </c:pt>
                <c:pt idx="879">
                  <c:v>0.39357656250015999</c:v>
                </c:pt>
                <c:pt idx="880">
                  <c:v>0.39393714843743993</c:v>
                </c:pt>
                <c:pt idx="881">
                  <c:v>0.39458199218751999</c:v>
                </c:pt>
                <c:pt idx="882">
                  <c:v>0.39500824218751995</c:v>
                </c:pt>
                <c:pt idx="883">
                  <c:v>0.39539476562495995</c:v>
                </c:pt>
                <c:pt idx="884">
                  <c:v>0.39599398437504002</c:v>
                </c:pt>
                <c:pt idx="885">
                  <c:v>0.39633773437504005</c:v>
                </c:pt>
                <c:pt idx="886">
                  <c:v>0.39674359375008</c:v>
                </c:pt>
                <c:pt idx="887">
                  <c:v>0.3973368359376</c:v>
                </c:pt>
                <c:pt idx="888">
                  <c:v>0.39773390624992</c:v>
                </c:pt>
                <c:pt idx="889">
                  <c:v>0.39816738281248004</c:v>
                </c:pt>
                <c:pt idx="890">
                  <c:v>0.39876648437504003</c:v>
                </c:pt>
                <c:pt idx="891">
                  <c:v>0.39916816406240002</c:v>
                </c:pt>
                <c:pt idx="892">
                  <c:v>0.39958492187487998</c:v>
                </c:pt>
                <c:pt idx="893">
                  <c:v>0.39996253906240004</c:v>
                </c:pt>
                <c:pt idx="894">
                  <c:v>0.40028828124992</c:v>
                </c:pt>
                <c:pt idx="895">
                  <c:v>0.40065832031263998</c:v>
                </c:pt>
                <c:pt idx="896">
                  <c:v>0.40111796875008005</c:v>
                </c:pt>
                <c:pt idx="897">
                  <c:v>0.40150410156256006</c:v>
                </c:pt>
                <c:pt idx="898">
                  <c:v>0.40213144531263995</c:v>
                </c:pt>
                <c:pt idx="899">
                  <c:v>0.40254246093759999</c:v>
                </c:pt>
                <c:pt idx="900">
                  <c:v>0.40290285156256006</c:v>
                </c:pt>
                <c:pt idx="901">
                  <c:v>0.40351179687487998</c:v>
                </c:pt>
                <c:pt idx="902">
                  <c:v>0.40391953124991997</c:v>
                </c:pt>
                <c:pt idx="903">
                  <c:v>0.40428367187488001</c:v>
                </c:pt>
                <c:pt idx="904">
                  <c:v>0.40490824218751997</c:v>
                </c:pt>
                <c:pt idx="905">
                  <c:v>0.40533976562495999</c:v>
                </c:pt>
                <c:pt idx="906">
                  <c:v>0.40570390624991998</c:v>
                </c:pt>
                <c:pt idx="907">
                  <c:v>0.40602687500000001</c:v>
                </c:pt>
                <c:pt idx="908">
                  <c:v>0.40635277343743997</c:v>
                </c:pt>
                <c:pt idx="909">
                  <c:v>0.40680695312512</c:v>
                </c:pt>
                <c:pt idx="910">
                  <c:v>0.40720343750015997</c:v>
                </c:pt>
                <c:pt idx="911">
                  <c:v>0.40780679687487997</c:v>
                </c:pt>
                <c:pt idx="912">
                  <c:v>0.40818707031263995</c:v>
                </c:pt>
                <c:pt idx="913">
                  <c:v>0.40855472656256003</c:v>
                </c:pt>
                <c:pt idx="914">
                  <c:v>0.40917988281248002</c:v>
                </c:pt>
                <c:pt idx="915">
                  <c:v>0.40955648437504005</c:v>
                </c:pt>
                <c:pt idx="916">
                  <c:v>0.40994093750015997</c:v>
                </c:pt>
                <c:pt idx="917">
                  <c:v>0.41051246093759997</c:v>
                </c:pt>
                <c:pt idx="918">
                  <c:v>0.41091902343743997</c:v>
                </c:pt>
                <c:pt idx="919">
                  <c:v>0.41138273437504003</c:v>
                </c:pt>
                <c:pt idx="920">
                  <c:v>0.41173535156256003</c:v>
                </c:pt>
                <c:pt idx="921">
                  <c:v>0.41241574218751997</c:v>
                </c:pt>
                <c:pt idx="922">
                  <c:v>0.41285996093759997</c:v>
                </c:pt>
                <c:pt idx="923">
                  <c:v>0.41323675781248004</c:v>
                </c:pt>
                <c:pt idx="924">
                  <c:v>0.41398664062495999</c:v>
                </c:pt>
                <c:pt idx="925">
                  <c:v>0.41444132812512002</c:v>
                </c:pt>
                <c:pt idx="926">
                  <c:v>0.41478281250015997</c:v>
                </c:pt>
                <c:pt idx="927">
                  <c:v>0.41548687499999998</c:v>
                </c:pt>
                <c:pt idx="928">
                  <c:v>0.41593187500000001</c:v>
                </c:pt>
                <c:pt idx="929">
                  <c:v>0.41632000000000002</c:v>
                </c:pt>
                <c:pt idx="930">
                  <c:v>0.41669730468736005</c:v>
                </c:pt>
                <c:pt idx="931">
                  <c:v>0.41709847656256005</c:v>
                </c:pt>
                <c:pt idx="932">
                  <c:v>0.41754109375008003</c:v>
                </c:pt>
                <c:pt idx="933">
                  <c:v>0.41789632812512001</c:v>
                </c:pt>
                <c:pt idx="934">
                  <c:v>0.41861984375008005</c:v>
                </c:pt>
                <c:pt idx="935">
                  <c:v>0.41906925781248006</c:v>
                </c:pt>
                <c:pt idx="936">
                  <c:v>0.41945390624991996</c:v>
                </c:pt>
                <c:pt idx="937">
                  <c:v>0.41978542968736005</c:v>
                </c:pt>
                <c:pt idx="938">
                  <c:v>0.42019863281248004</c:v>
                </c:pt>
                <c:pt idx="939">
                  <c:v>0.42064277343743994</c:v>
                </c:pt>
                <c:pt idx="940">
                  <c:v>0.42102730468736005</c:v>
                </c:pt>
                <c:pt idx="941">
                  <c:v>0.42137136718751994</c:v>
                </c:pt>
                <c:pt idx="942">
                  <c:v>0.42181671875008003</c:v>
                </c:pt>
                <c:pt idx="943">
                  <c:v>0.42227843750015998</c:v>
                </c:pt>
                <c:pt idx="944">
                  <c:v>0.42266500000000001</c:v>
                </c:pt>
                <c:pt idx="945">
                  <c:v>0.42302816406240001</c:v>
                </c:pt>
                <c:pt idx="946">
                  <c:v>0.42340554687488002</c:v>
                </c:pt>
                <c:pt idx="947">
                  <c:v>0.42390457031263995</c:v>
                </c:pt>
                <c:pt idx="948">
                  <c:v>0.42429203124991999</c:v>
                </c:pt>
                <c:pt idx="949">
                  <c:v>0.42493566406240002</c:v>
                </c:pt>
                <c:pt idx="950">
                  <c:v>0.42531804687488001</c:v>
                </c:pt>
                <c:pt idx="951">
                  <c:v>0.42565343750015999</c:v>
                </c:pt>
                <c:pt idx="952">
                  <c:v>0.42631550781248001</c:v>
                </c:pt>
                <c:pt idx="953">
                  <c:v>0.42668527343743995</c:v>
                </c:pt>
                <c:pt idx="954">
                  <c:v>0.42706781250016002</c:v>
                </c:pt>
                <c:pt idx="955">
                  <c:v>0.42774300781248004</c:v>
                </c:pt>
                <c:pt idx="956">
                  <c:v>0.42824265624991997</c:v>
                </c:pt>
                <c:pt idx="957">
                  <c:v>0.42860832031263996</c:v>
                </c:pt>
                <c:pt idx="958">
                  <c:v>0.4290074609376</c:v>
                </c:pt>
                <c:pt idx="959">
                  <c:v>0.42944054687487998</c:v>
                </c:pt>
                <c:pt idx="960">
                  <c:v>0.42988390624991996</c:v>
                </c:pt>
                <c:pt idx="961">
                  <c:v>0.43030843750016001</c:v>
                </c:pt>
                <c:pt idx="962">
                  <c:v>0.43066214843743994</c:v>
                </c:pt>
                <c:pt idx="963">
                  <c:v>0.43103000000000002</c:v>
                </c:pt>
                <c:pt idx="964">
                  <c:v>0.43147085937504004</c:v>
                </c:pt>
                <c:pt idx="965">
                  <c:v>0.43188593750015997</c:v>
                </c:pt>
                <c:pt idx="966">
                  <c:v>0.4322437109376</c:v>
                </c:pt>
                <c:pt idx="967">
                  <c:v>0.43262757812511998</c:v>
                </c:pt>
                <c:pt idx="968">
                  <c:v>0.43306234375008001</c:v>
                </c:pt>
                <c:pt idx="969">
                  <c:v>0.43345953124991998</c:v>
                </c:pt>
                <c:pt idx="970">
                  <c:v>0.43380281250016001</c:v>
                </c:pt>
                <c:pt idx="971">
                  <c:v>0.43419699218751995</c:v>
                </c:pt>
                <c:pt idx="972">
                  <c:v>0.43464433593759999</c:v>
                </c:pt>
                <c:pt idx="973">
                  <c:v>0.43505773437504003</c:v>
                </c:pt>
                <c:pt idx="974">
                  <c:v>0.43572835937504001</c:v>
                </c:pt>
                <c:pt idx="975">
                  <c:v>0.43615160156256005</c:v>
                </c:pt>
                <c:pt idx="976">
                  <c:v>0.43658539062495999</c:v>
                </c:pt>
                <c:pt idx="977">
                  <c:v>0.43694636718751995</c:v>
                </c:pt>
                <c:pt idx="978">
                  <c:v>0.43726683593759996</c:v>
                </c:pt>
                <c:pt idx="979">
                  <c:v>0.43770390624992001</c:v>
                </c:pt>
                <c:pt idx="980">
                  <c:v>0.43812816406240007</c:v>
                </c:pt>
                <c:pt idx="981">
                  <c:v>0.43850226562496003</c:v>
                </c:pt>
                <c:pt idx="982">
                  <c:v>0.43927800781248005</c:v>
                </c:pt>
                <c:pt idx="983">
                  <c:v>0.43968027343743993</c:v>
                </c:pt>
                <c:pt idx="984">
                  <c:v>0.44029835937503997</c:v>
                </c:pt>
                <c:pt idx="985">
                  <c:v>0.44072589843743992</c:v>
                </c:pt>
                <c:pt idx="986">
                  <c:v>0.44122066406240007</c:v>
                </c:pt>
                <c:pt idx="987">
                  <c:v>0.44163703124991999</c:v>
                </c:pt>
                <c:pt idx="988">
                  <c:v>0.44201949218751996</c:v>
                </c:pt>
                <c:pt idx="989">
                  <c:v>0.44249226562496002</c:v>
                </c:pt>
                <c:pt idx="990">
                  <c:v>0.44298335937503996</c:v>
                </c:pt>
                <c:pt idx="991">
                  <c:v>0.44334921875008004</c:v>
                </c:pt>
                <c:pt idx="992">
                  <c:v>0.44372648437503998</c:v>
                </c:pt>
                <c:pt idx="993">
                  <c:v>0.44423230468736002</c:v>
                </c:pt>
                <c:pt idx="994">
                  <c:v>0.44470746093759994</c:v>
                </c:pt>
                <c:pt idx="995">
                  <c:v>0.44510085937503996</c:v>
                </c:pt>
                <c:pt idx="996">
                  <c:v>0.44546464843743994</c:v>
                </c:pt>
                <c:pt idx="997">
                  <c:v>0.44583992187487997</c:v>
                </c:pt>
                <c:pt idx="998">
                  <c:v>0.44627382812512001</c:v>
                </c:pt>
                <c:pt idx="999">
                  <c:v>0.44665746093759995</c:v>
                </c:pt>
                <c:pt idx="1000">
                  <c:v>0.44703683593759996</c:v>
                </c:pt>
                <c:pt idx="1001">
                  <c:v>0.44743941406240006</c:v>
                </c:pt>
                <c:pt idx="1002">
                  <c:v>0.44788503906240007</c:v>
                </c:pt>
                <c:pt idx="1003">
                  <c:v>0.44825386718751997</c:v>
                </c:pt>
                <c:pt idx="1004">
                  <c:v>0.44860320312512003</c:v>
                </c:pt>
                <c:pt idx="1005">
                  <c:v>0.44901222656256001</c:v>
                </c:pt>
                <c:pt idx="1006">
                  <c:v>0.44943199218751995</c:v>
                </c:pt>
                <c:pt idx="1007">
                  <c:v>0.44982519531263998</c:v>
                </c:pt>
                <c:pt idx="1008">
                  <c:v>0.45020316406240007</c:v>
                </c:pt>
                <c:pt idx="1009">
                  <c:v>0.45057917968736005</c:v>
                </c:pt>
                <c:pt idx="1010">
                  <c:v>0.45102597656255999</c:v>
                </c:pt>
                <c:pt idx="1011">
                  <c:v>0.45139898437503995</c:v>
                </c:pt>
                <c:pt idx="1012">
                  <c:v>0.45176335937503992</c:v>
                </c:pt>
                <c:pt idx="1013">
                  <c:v>0.45219039062496008</c:v>
                </c:pt>
                <c:pt idx="1014">
                  <c:v>0.45265300781248002</c:v>
                </c:pt>
                <c:pt idx="1015">
                  <c:v>0.45313613281248005</c:v>
                </c:pt>
                <c:pt idx="1016">
                  <c:v>0.45351808593759996</c:v>
                </c:pt>
                <c:pt idx="1017">
                  <c:v>0.45397785156255999</c:v>
                </c:pt>
                <c:pt idx="1018">
                  <c:v>0.45441234375008005</c:v>
                </c:pt>
                <c:pt idx="1019">
                  <c:v>0.45493851562496007</c:v>
                </c:pt>
                <c:pt idx="1020">
                  <c:v>0.45538832031263998</c:v>
                </c:pt>
                <c:pt idx="1021">
                  <c:v>0.45585078124991996</c:v>
                </c:pt>
                <c:pt idx="1022">
                  <c:v>0.45638878906240005</c:v>
                </c:pt>
                <c:pt idx="1023">
                  <c:v>0.45685757812512001</c:v>
                </c:pt>
                <c:pt idx="1024">
                  <c:v>0.45727296875008006</c:v>
                </c:pt>
                <c:pt idx="1025">
                  <c:v>0.45766359375008009</c:v>
                </c:pt>
                <c:pt idx="1026">
                  <c:v>0.45817167968736006</c:v>
                </c:pt>
                <c:pt idx="1027">
                  <c:v>0.45864308593759995</c:v>
                </c:pt>
                <c:pt idx="1028">
                  <c:v>0.45905578124991991</c:v>
                </c:pt>
                <c:pt idx="1029">
                  <c:v>0.45939785156256002</c:v>
                </c:pt>
                <c:pt idx="1030">
                  <c:v>0.45983722656255999</c:v>
                </c:pt>
                <c:pt idx="1031">
                  <c:v>0.46030144531263995</c:v>
                </c:pt>
                <c:pt idx="1032">
                  <c:v>0.46068648437503995</c:v>
                </c:pt>
                <c:pt idx="1033">
                  <c:v>0.46104972656255999</c:v>
                </c:pt>
                <c:pt idx="1034">
                  <c:v>0.46149238281248001</c:v>
                </c:pt>
                <c:pt idx="1035">
                  <c:v>0.46193789062496005</c:v>
                </c:pt>
                <c:pt idx="1036">
                  <c:v>0.46232167968736004</c:v>
                </c:pt>
                <c:pt idx="1037">
                  <c:v>0.46267039062496007</c:v>
                </c:pt>
                <c:pt idx="1038">
                  <c:v>0.46311394531264</c:v>
                </c:pt>
                <c:pt idx="1039">
                  <c:v>0.46360570312512001</c:v>
                </c:pt>
                <c:pt idx="1040">
                  <c:v>0.46397316406240008</c:v>
                </c:pt>
                <c:pt idx="1041">
                  <c:v>0.46436984375008006</c:v>
                </c:pt>
                <c:pt idx="1042">
                  <c:v>0.46482035156256002</c:v>
                </c:pt>
                <c:pt idx="1043">
                  <c:v>0.46530566406240004</c:v>
                </c:pt>
                <c:pt idx="1044">
                  <c:v>0.46579117187488001</c:v>
                </c:pt>
                <c:pt idx="1045">
                  <c:v>0.46616160156255998</c:v>
                </c:pt>
                <c:pt idx="1046">
                  <c:v>0.46664125000000001</c:v>
                </c:pt>
                <c:pt idx="1047">
                  <c:v>0.46716683593759994</c:v>
                </c:pt>
                <c:pt idx="1048">
                  <c:v>0.46765015624991996</c:v>
                </c:pt>
                <c:pt idx="1049">
                  <c:v>0.46804246093759994</c:v>
                </c:pt>
                <c:pt idx="1050">
                  <c:v>0.46857550781248003</c:v>
                </c:pt>
                <c:pt idx="1051">
                  <c:v>0.46912281250015991</c:v>
                </c:pt>
                <c:pt idx="1052">
                  <c:v>0.46956375</c:v>
                </c:pt>
                <c:pt idx="1053">
                  <c:v>0.46999117187487999</c:v>
                </c:pt>
                <c:pt idx="1054">
                  <c:v>0.47045023437503991</c:v>
                </c:pt>
                <c:pt idx="1055">
                  <c:v>0.47101550781248003</c:v>
                </c:pt>
                <c:pt idx="1056">
                  <c:v>0.47147664062496009</c:v>
                </c:pt>
                <c:pt idx="1057">
                  <c:v>0.47191582031263996</c:v>
                </c:pt>
                <c:pt idx="1058">
                  <c:v>0.47237128906240006</c:v>
                </c:pt>
                <c:pt idx="1059">
                  <c:v>0.47289140624991993</c:v>
                </c:pt>
                <c:pt idx="1060">
                  <c:v>0.47337402343744001</c:v>
                </c:pt>
                <c:pt idx="1061">
                  <c:v>0.473788125</c:v>
                </c:pt>
                <c:pt idx="1062">
                  <c:v>0.47428210937503995</c:v>
                </c:pt>
                <c:pt idx="1063">
                  <c:v>0.47483187500000001</c:v>
                </c:pt>
                <c:pt idx="1064">
                  <c:v>0.47530941406240007</c:v>
                </c:pt>
                <c:pt idx="1065">
                  <c:v>0.47573097656256003</c:v>
                </c:pt>
                <c:pt idx="1066">
                  <c:v>0.47619707031263997</c:v>
                </c:pt>
                <c:pt idx="1067">
                  <c:v>0.47668468750015996</c:v>
                </c:pt>
                <c:pt idx="1068">
                  <c:v>0.47716660156256002</c:v>
                </c:pt>
                <c:pt idx="1069">
                  <c:v>0.47756179687487998</c:v>
                </c:pt>
                <c:pt idx="1070">
                  <c:v>0.47798792968736004</c:v>
                </c:pt>
                <c:pt idx="1071">
                  <c:v>0.47848468750015993</c:v>
                </c:pt>
                <c:pt idx="1072">
                  <c:v>0.47895457031263999</c:v>
                </c:pt>
                <c:pt idx="1073">
                  <c:v>0.47936121093759992</c:v>
                </c:pt>
                <c:pt idx="1074">
                  <c:v>0.47976246093759994</c:v>
                </c:pt>
                <c:pt idx="1075">
                  <c:v>0.48022769531263998</c:v>
                </c:pt>
                <c:pt idx="1076">
                  <c:v>0.48074921875008009</c:v>
                </c:pt>
                <c:pt idx="1077">
                  <c:v>0.48118898437503993</c:v>
                </c:pt>
                <c:pt idx="1078">
                  <c:v>0.48161371093759991</c:v>
                </c:pt>
                <c:pt idx="1079">
                  <c:v>0.48214496093759995</c:v>
                </c:pt>
                <c:pt idx="1080">
                  <c:v>0.48267804687487997</c:v>
                </c:pt>
                <c:pt idx="1081">
                  <c:v>0.48307074218751994</c:v>
                </c:pt>
                <c:pt idx="1082">
                  <c:v>0.48348335937503994</c:v>
                </c:pt>
                <c:pt idx="1083">
                  <c:v>0.48397699218751999</c:v>
                </c:pt>
                <c:pt idx="1084">
                  <c:v>0.48446789062496004</c:v>
                </c:pt>
                <c:pt idx="1085">
                  <c:v>0.48488078124991996</c:v>
                </c:pt>
                <c:pt idx="1086">
                  <c:v>0.48524476562496005</c:v>
                </c:pt>
                <c:pt idx="1087">
                  <c:v>0.48567636718751994</c:v>
                </c:pt>
                <c:pt idx="1088">
                  <c:v>0.48610753906240006</c:v>
                </c:pt>
                <c:pt idx="1089">
                  <c:v>0.48646035156256001</c:v>
                </c:pt>
                <c:pt idx="1090">
                  <c:v>0.48714152343743999</c:v>
                </c:pt>
                <c:pt idx="1091">
                  <c:v>0.48758039062496006</c:v>
                </c:pt>
                <c:pt idx="1092">
                  <c:v>0.48792039062496007</c:v>
                </c:pt>
                <c:pt idx="1093">
                  <c:v>0.48828851562496006</c:v>
                </c:pt>
                <c:pt idx="1094">
                  <c:v>0.48872906250015996</c:v>
                </c:pt>
                <c:pt idx="1095">
                  <c:v>0.48918593750015993</c:v>
                </c:pt>
                <c:pt idx="1096">
                  <c:v>0.48958152343743999</c:v>
                </c:pt>
                <c:pt idx="1097">
                  <c:v>0.48996152343743998</c:v>
                </c:pt>
                <c:pt idx="1098">
                  <c:v>0.49040535156255999</c:v>
                </c:pt>
                <c:pt idx="1099">
                  <c:v>0.49094566406240009</c:v>
                </c:pt>
                <c:pt idx="1100">
                  <c:v>0.49141226562496004</c:v>
                </c:pt>
                <c:pt idx="1101">
                  <c:v>0.49182097656256002</c:v>
                </c:pt>
                <c:pt idx="1102">
                  <c:v>0.49228742187488</c:v>
                </c:pt>
                <c:pt idx="1103">
                  <c:v>0.49283765624991993</c:v>
                </c:pt>
                <c:pt idx="1104">
                  <c:v>0.49326738281248006</c:v>
                </c:pt>
                <c:pt idx="1105">
                  <c:v>0.49366593750015991</c:v>
                </c:pt>
                <c:pt idx="1106">
                  <c:v>0.49415066406240005</c:v>
                </c:pt>
                <c:pt idx="1107">
                  <c:v>0.49469605468736005</c:v>
                </c:pt>
                <c:pt idx="1108">
                  <c:v>0.49520593750015995</c:v>
                </c:pt>
                <c:pt idx="1109">
                  <c:v>0.49564621093759992</c:v>
                </c:pt>
                <c:pt idx="1110">
                  <c:v>0.49606515624991993</c:v>
                </c:pt>
                <c:pt idx="1111">
                  <c:v>0.49659464843744</c:v>
                </c:pt>
                <c:pt idx="1112">
                  <c:v>0.49706105468736</c:v>
                </c:pt>
                <c:pt idx="1113">
                  <c:v>0.49783343750015996</c:v>
                </c:pt>
                <c:pt idx="1114">
                  <c:v>0.49832171875008008</c:v>
                </c:pt>
                <c:pt idx="1115">
                  <c:v>0.49880417968736002</c:v>
                </c:pt>
                <c:pt idx="1116">
                  <c:v>0.49917687500000002</c:v>
                </c:pt>
                <c:pt idx="1117">
                  <c:v>0.49955613281248001</c:v>
                </c:pt>
                <c:pt idx="1118">
                  <c:v>0.49996785156256002</c:v>
                </c:pt>
                <c:pt idx="1119">
                  <c:v>0.50042312499999997</c:v>
                </c:pt>
                <c:pt idx="1120">
                  <c:v>0.50077832031264002</c:v>
                </c:pt>
                <c:pt idx="1121">
                  <c:v>0.50112371093759989</c:v>
                </c:pt>
                <c:pt idx="1122">
                  <c:v>0.50165425781248008</c:v>
                </c:pt>
                <c:pt idx="1123">
                  <c:v>0.50208695312511997</c:v>
                </c:pt>
                <c:pt idx="1124">
                  <c:v>0.50246574218751994</c:v>
                </c:pt>
                <c:pt idx="1125">
                  <c:v>0.50286691406240003</c:v>
                </c:pt>
                <c:pt idx="1126">
                  <c:v>0.50332703124991995</c:v>
                </c:pt>
                <c:pt idx="1127">
                  <c:v>0.50383542968736006</c:v>
                </c:pt>
                <c:pt idx="1128">
                  <c:v>0.50423789062496005</c:v>
                </c:pt>
                <c:pt idx="1129">
                  <c:v>0.50461437499999995</c:v>
                </c:pt>
                <c:pt idx="1130">
                  <c:v>0.50509960937503995</c:v>
                </c:pt>
                <c:pt idx="1131">
                  <c:v>0.50566597656255996</c:v>
                </c:pt>
                <c:pt idx="1132">
                  <c:v>0.50604464843744001</c:v>
                </c:pt>
                <c:pt idx="1133">
                  <c:v>0.50646242187488</c:v>
                </c:pt>
                <c:pt idx="1134">
                  <c:v>0.50694855468736</c:v>
                </c:pt>
                <c:pt idx="1135">
                  <c:v>0.50739199218751996</c:v>
                </c:pt>
                <c:pt idx="1136">
                  <c:v>0.50782179687488005</c:v>
                </c:pt>
                <c:pt idx="1137">
                  <c:v>0.50819230468735999</c:v>
                </c:pt>
                <c:pt idx="1138">
                  <c:v>0.50870617187487999</c:v>
                </c:pt>
                <c:pt idx="1139">
                  <c:v>0.50924687499999999</c:v>
                </c:pt>
                <c:pt idx="1140">
                  <c:v>0.50967878906240005</c:v>
                </c:pt>
                <c:pt idx="1141">
                  <c:v>0.51006023437503989</c:v>
                </c:pt>
                <c:pt idx="1142">
                  <c:v>0.51053433593759989</c:v>
                </c:pt>
                <c:pt idx="1143">
                  <c:v>0.51105386718751999</c:v>
                </c:pt>
                <c:pt idx="1144">
                  <c:v>0.51151867187487998</c:v>
                </c:pt>
                <c:pt idx="1145">
                  <c:v>0.51195457031264002</c:v>
                </c:pt>
                <c:pt idx="1146">
                  <c:v>0.51246601562496008</c:v>
                </c:pt>
                <c:pt idx="1147">
                  <c:v>0.51300285156255998</c:v>
                </c:pt>
                <c:pt idx="1148">
                  <c:v>0.51353312500000003</c:v>
                </c:pt>
                <c:pt idx="1149">
                  <c:v>0.51396890624991998</c:v>
                </c:pt>
                <c:pt idx="1150">
                  <c:v>0.51444367187488005</c:v>
                </c:pt>
                <c:pt idx="1151">
                  <c:v>0.51498828124991991</c:v>
                </c:pt>
                <c:pt idx="1152">
                  <c:v>0.51554003906240009</c:v>
                </c:pt>
                <c:pt idx="1153">
                  <c:v>0.51596734375008002</c:v>
                </c:pt>
                <c:pt idx="1154">
                  <c:v>0.51644300781247998</c:v>
                </c:pt>
                <c:pt idx="1155">
                  <c:v>0.51700265624991992</c:v>
                </c:pt>
                <c:pt idx="1156">
                  <c:v>0.51749171875008004</c:v>
                </c:pt>
                <c:pt idx="1157">
                  <c:v>0.51796917968736</c:v>
                </c:pt>
                <c:pt idx="1158">
                  <c:v>0.51848960937503996</c:v>
                </c:pt>
                <c:pt idx="1159">
                  <c:v>0.51906453124991991</c:v>
                </c:pt>
                <c:pt idx="1160">
                  <c:v>0.51967011718751999</c:v>
                </c:pt>
                <c:pt idx="1161">
                  <c:v>0.52014699218751992</c:v>
                </c:pt>
                <c:pt idx="1162">
                  <c:v>0.52065773437503993</c:v>
                </c:pt>
                <c:pt idx="1163">
                  <c:v>0.52130718750015992</c:v>
                </c:pt>
                <c:pt idx="1164">
                  <c:v>0.52190261718751996</c:v>
                </c:pt>
                <c:pt idx="1165">
                  <c:v>0.52240226562496006</c:v>
                </c:pt>
                <c:pt idx="1166">
                  <c:v>0.52289195312512005</c:v>
                </c:pt>
                <c:pt idx="1167">
                  <c:v>0.52341457031263994</c:v>
                </c:pt>
                <c:pt idx="1168">
                  <c:v>0.52395000000000003</c:v>
                </c:pt>
                <c:pt idx="1169">
                  <c:v>0.52444894531263997</c:v>
                </c:pt>
                <c:pt idx="1170">
                  <c:v>0.52488609375008011</c:v>
                </c:pt>
                <c:pt idx="1171">
                  <c:v>0.52542800781248</c:v>
                </c:pt>
                <c:pt idx="1172">
                  <c:v>0.52592386718751993</c:v>
                </c:pt>
                <c:pt idx="1173">
                  <c:v>0.52639128906240007</c:v>
                </c:pt>
                <c:pt idx="1174">
                  <c:v>0.52678578124991993</c:v>
                </c:pt>
                <c:pt idx="1175">
                  <c:v>0.52724839843743998</c:v>
                </c:pt>
                <c:pt idx="1176">
                  <c:v>0.52783050781248009</c:v>
                </c:pt>
                <c:pt idx="1177">
                  <c:v>0.52840097656256002</c:v>
                </c:pt>
                <c:pt idx="1178">
                  <c:v>0.52879894531263993</c:v>
                </c:pt>
                <c:pt idx="1179">
                  <c:v>0.52927222656256001</c:v>
                </c:pt>
                <c:pt idx="1180">
                  <c:v>0.52978878906240001</c:v>
                </c:pt>
                <c:pt idx="1181">
                  <c:v>0.53025796875008002</c:v>
                </c:pt>
                <c:pt idx="1182">
                  <c:v>0.53066312500000001</c:v>
                </c:pt>
                <c:pt idx="1183">
                  <c:v>0.53107910156256</c:v>
                </c:pt>
                <c:pt idx="1184">
                  <c:v>0.53163195312512002</c:v>
                </c:pt>
                <c:pt idx="1185">
                  <c:v>0.53215394531263993</c:v>
                </c:pt>
                <c:pt idx="1186">
                  <c:v>0.532575625</c:v>
                </c:pt>
                <c:pt idx="1187">
                  <c:v>0.53298871093759992</c:v>
                </c:pt>
                <c:pt idx="1188">
                  <c:v>0.53351082031263997</c:v>
                </c:pt>
                <c:pt idx="1189">
                  <c:v>0.53402589843743997</c:v>
                </c:pt>
                <c:pt idx="1190">
                  <c:v>0.53446027343743996</c:v>
                </c:pt>
                <c:pt idx="1191">
                  <c:v>0.53492261718751999</c:v>
                </c:pt>
                <c:pt idx="1192">
                  <c:v>0.53546589843743997</c:v>
                </c:pt>
                <c:pt idx="1193">
                  <c:v>0.53604453124991991</c:v>
                </c:pt>
                <c:pt idx="1194">
                  <c:v>0.53652644531263993</c:v>
                </c:pt>
                <c:pt idx="1195">
                  <c:v>0.53698531250015991</c:v>
                </c:pt>
                <c:pt idx="1196">
                  <c:v>0.53747898437503994</c:v>
                </c:pt>
                <c:pt idx="1197">
                  <c:v>0.53800894531263999</c:v>
                </c:pt>
                <c:pt idx="1198">
                  <c:v>0.53845835937503994</c:v>
                </c:pt>
                <c:pt idx="1199">
                  <c:v>0.53889460937503997</c:v>
                </c:pt>
                <c:pt idx="1200">
                  <c:v>0.53939613281248</c:v>
                </c:pt>
                <c:pt idx="1201">
                  <c:v>0.53993648437503994</c:v>
                </c:pt>
                <c:pt idx="1202">
                  <c:v>0.54045003906240008</c:v>
                </c:pt>
                <c:pt idx="1203">
                  <c:v>0.54085496093759988</c:v>
                </c:pt>
                <c:pt idx="1204">
                  <c:v>0.54134257812511999</c:v>
                </c:pt>
                <c:pt idx="1205">
                  <c:v>0.54186875000000001</c:v>
                </c:pt>
                <c:pt idx="1206">
                  <c:v>0.54240144531264001</c:v>
                </c:pt>
                <c:pt idx="1207">
                  <c:v>0.54285183593759989</c:v>
                </c:pt>
                <c:pt idx="1208">
                  <c:v>0.54341613281248002</c:v>
                </c:pt>
                <c:pt idx="1209">
                  <c:v>0.54395226562496002</c:v>
                </c:pt>
                <c:pt idx="1210">
                  <c:v>0.54448828124991988</c:v>
                </c:pt>
                <c:pt idx="1211">
                  <c:v>0.54496207031263999</c:v>
                </c:pt>
                <c:pt idx="1212">
                  <c:v>0.54541835937503991</c:v>
                </c:pt>
                <c:pt idx="1213">
                  <c:v>0.54600371093759992</c:v>
                </c:pt>
                <c:pt idx="1214">
                  <c:v>0.54657757812511998</c:v>
                </c:pt>
                <c:pt idx="1215">
                  <c:v>0.54703292968736006</c:v>
                </c:pt>
                <c:pt idx="1216">
                  <c:v>0.54755265624991989</c:v>
                </c:pt>
                <c:pt idx="1217">
                  <c:v>0.54813046875008009</c:v>
                </c:pt>
                <c:pt idx="1218">
                  <c:v>0.54863609375008004</c:v>
                </c:pt>
                <c:pt idx="1219">
                  <c:v>0.54917628906240001</c:v>
                </c:pt>
                <c:pt idx="1220">
                  <c:v>0.54965277343744001</c:v>
                </c:pt>
                <c:pt idx="1221">
                  <c:v>0.55023457031264</c:v>
                </c:pt>
                <c:pt idx="1222">
                  <c:v>0.55079429687488002</c:v>
                </c:pt>
                <c:pt idx="1223">
                  <c:v>0.55126277343744001</c:v>
                </c:pt>
                <c:pt idx="1224">
                  <c:v>0.55167875</c:v>
                </c:pt>
                <c:pt idx="1225">
                  <c:v>0.55225667968736003</c:v>
                </c:pt>
                <c:pt idx="1226">
                  <c:v>0.55275890624991997</c:v>
                </c:pt>
                <c:pt idx="1227">
                  <c:v>0.55317617187488</c:v>
                </c:pt>
                <c:pt idx="1228">
                  <c:v>0.55361054687487998</c:v>
                </c:pt>
                <c:pt idx="1229">
                  <c:v>0.55410363281247998</c:v>
                </c:pt>
                <c:pt idx="1230">
                  <c:v>0.55465179687487998</c:v>
                </c:pt>
                <c:pt idx="1231">
                  <c:v>0.55508320312512005</c:v>
                </c:pt>
                <c:pt idx="1232">
                  <c:v>0.55553390624991994</c:v>
                </c:pt>
                <c:pt idx="1233">
                  <c:v>0.55609589843744001</c:v>
                </c:pt>
                <c:pt idx="1234">
                  <c:v>0.55665871093759989</c:v>
                </c:pt>
                <c:pt idx="1235">
                  <c:v>0.55717605468735998</c:v>
                </c:pt>
                <c:pt idx="1236">
                  <c:v>0.55764089843744002</c:v>
                </c:pt>
                <c:pt idx="1237">
                  <c:v>0.55821550781248008</c:v>
                </c:pt>
                <c:pt idx="1238">
                  <c:v>0.55884464843743997</c:v>
                </c:pt>
                <c:pt idx="1239">
                  <c:v>0.55937394531263995</c:v>
                </c:pt>
                <c:pt idx="1240">
                  <c:v>0.55987785156255998</c:v>
                </c:pt>
                <c:pt idx="1241">
                  <c:v>0.56046988281248</c:v>
                </c:pt>
                <c:pt idx="1242">
                  <c:v>0.56108562500000003</c:v>
                </c:pt>
                <c:pt idx="1243">
                  <c:v>0.56158812499999999</c:v>
                </c:pt>
                <c:pt idx="1244">
                  <c:v>0.56206589843744004</c:v>
                </c:pt>
                <c:pt idx="1245">
                  <c:v>0.56260800781247999</c:v>
                </c:pt>
                <c:pt idx="1246">
                  <c:v>0.56321289062496005</c:v>
                </c:pt>
                <c:pt idx="1247">
                  <c:v>0.56379546875008002</c:v>
                </c:pt>
                <c:pt idx="1248">
                  <c:v>0.56428406250015994</c:v>
                </c:pt>
                <c:pt idx="1249">
                  <c:v>0.56478746093759991</c:v>
                </c:pt>
                <c:pt idx="1250">
                  <c:v>0.56537035156255999</c:v>
                </c:pt>
                <c:pt idx="1251">
                  <c:v>0.56591707031263994</c:v>
                </c:pt>
                <c:pt idx="1252">
                  <c:v>0.56636894531263993</c:v>
                </c:pt>
                <c:pt idx="1253">
                  <c:v>0.56688488281248006</c:v>
                </c:pt>
                <c:pt idx="1254">
                  <c:v>0.56752449218751999</c:v>
                </c:pt>
                <c:pt idx="1255">
                  <c:v>0.56807394531263999</c:v>
                </c:pt>
                <c:pt idx="1256">
                  <c:v>0.56861656250015991</c:v>
                </c:pt>
                <c:pt idx="1257">
                  <c:v>0.5690877343750399</c:v>
                </c:pt>
                <c:pt idx="1258">
                  <c:v>0.56965023437503992</c:v>
                </c:pt>
                <c:pt idx="1259">
                  <c:v>0.57025085937503994</c:v>
                </c:pt>
                <c:pt idx="1260">
                  <c:v>0.57075675781248003</c:v>
                </c:pt>
                <c:pt idx="1261">
                  <c:v>0.57126851562496006</c:v>
                </c:pt>
                <c:pt idx="1262">
                  <c:v>0.57190531250015997</c:v>
                </c:pt>
                <c:pt idx="1263">
                  <c:v>0.57248812500000001</c:v>
                </c:pt>
                <c:pt idx="1264">
                  <c:v>0.57299550781247999</c:v>
                </c:pt>
                <c:pt idx="1265">
                  <c:v>0.57352191406240005</c:v>
                </c:pt>
                <c:pt idx="1266">
                  <c:v>0.57402769531263997</c:v>
                </c:pt>
                <c:pt idx="1267">
                  <c:v>0.57462621093759991</c:v>
                </c:pt>
                <c:pt idx="1268">
                  <c:v>0.57511937499999999</c:v>
                </c:pt>
                <c:pt idx="1269">
                  <c:v>0.57562816406240003</c:v>
                </c:pt>
                <c:pt idx="1270">
                  <c:v>0.57619874999999998</c:v>
                </c:pt>
                <c:pt idx="1271">
                  <c:v>0.57677070312512002</c:v>
                </c:pt>
                <c:pt idx="1272">
                  <c:v>0.57726136718751997</c:v>
                </c:pt>
                <c:pt idx="1273">
                  <c:v>0.57779484375008006</c:v>
                </c:pt>
                <c:pt idx="1274">
                  <c:v>0.57833238281248001</c:v>
                </c:pt>
                <c:pt idx="1275">
                  <c:v>0.57889246093759994</c:v>
                </c:pt>
                <c:pt idx="1276">
                  <c:v>0.57945765624991996</c:v>
                </c:pt>
                <c:pt idx="1277">
                  <c:v>0.57992468750015991</c:v>
                </c:pt>
                <c:pt idx="1278">
                  <c:v>0.58051562499999998</c:v>
                </c:pt>
                <c:pt idx="1279">
                  <c:v>0.58112738281248</c:v>
                </c:pt>
                <c:pt idx="1280">
                  <c:v>0.58168289062496004</c:v>
                </c:pt>
                <c:pt idx="1281">
                  <c:v>0.58219347656256004</c:v>
                </c:pt>
                <c:pt idx="1282">
                  <c:v>0.58276632812511997</c:v>
                </c:pt>
                <c:pt idx="1283">
                  <c:v>0.58334054687488002</c:v>
                </c:pt>
                <c:pt idx="1284">
                  <c:v>0.58386097656255997</c:v>
                </c:pt>
                <c:pt idx="1285">
                  <c:v>0.58435695312512004</c:v>
                </c:pt>
                <c:pt idx="1286">
                  <c:v>0.58486843750015993</c:v>
                </c:pt>
                <c:pt idx="1287">
                  <c:v>0.58545609375008012</c:v>
                </c:pt>
                <c:pt idx="1288">
                  <c:v>0.58595800781248009</c:v>
                </c:pt>
                <c:pt idx="1289">
                  <c:v>0.58640742187488004</c:v>
                </c:pt>
                <c:pt idx="1290">
                  <c:v>0.5869247656249601</c:v>
                </c:pt>
                <c:pt idx="1291">
                  <c:v>0.58749371093759994</c:v>
                </c:pt>
                <c:pt idx="1292">
                  <c:v>0.58799374999999998</c:v>
                </c:pt>
                <c:pt idx="1293">
                  <c:v>0.58847289062496011</c:v>
                </c:pt>
                <c:pt idx="1294">
                  <c:v>0.58900636718751997</c:v>
                </c:pt>
                <c:pt idx="1295">
                  <c:v>0.58957613281248</c:v>
                </c:pt>
                <c:pt idx="1296">
                  <c:v>0.59012667968735999</c:v>
                </c:pt>
                <c:pt idx="1297">
                  <c:v>0.59063996093759996</c:v>
                </c:pt>
                <c:pt idx="1298">
                  <c:v>0.59118472656256005</c:v>
                </c:pt>
                <c:pt idx="1299">
                  <c:v>0.59178285156256005</c:v>
                </c:pt>
                <c:pt idx="1300">
                  <c:v>0.59237300781248003</c:v>
                </c:pt>
                <c:pt idx="1301">
                  <c:v>0.59286261718751998</c:v>
                </c:pt>
                <c:pt idx="1302">
                  <c:v>0.59341019531263994</c:v>
                </c:pt>
                <c:pt idx="1303">
                  <c:v>0.5939827343750399</c:v>
                </c:pt>
                <c:pt idx="1304">
                  <c:v>0.59457488281248005</c:v>
                </c:pt>
                <c:pt idx="1305">
                  <c:v>0.59507312499999998</c:v>
                </c:pt>
                <c:pt idx="1306">
                  <c:v>0.59557144531263995</c:v>
                </c:pt>
                <c:pt idx="1307">
                  <c:v>0.59610949218751996</c:v>
                </c:pt>
                <c:pt idx="1308">
                  <c:v>0.59666363281248003</c:v>
                </c:pt>
                <c:pt idx="1309">
                  <c:v>0.59714476562496011</c:v>
                </c:pt>
                <c:pt idx="1310">
                  <c:v>0.59758441406240004</c:v>
                </c:pt>
                <c:pt idx="1311">
                  <c:v>0.59814703124991997</c:v>
                </c:pt>
                <c:pt idx="1312">
                  <c:v>0.59872824218751997</c:v>
                </c:pt>
                <c:pt idx="1313">
                  <c:v>0.59922429687487999</c:v>
                </c:pt>
                <c:pt idx="1314">
                  <c:v>0.59970222656256</c:v>
                </c:pt>
                <c:pt idx="1315">
                  <c:v>0.60029894531263994</c:v>
                </c:pt>
                <c:pt idx="1316">
                  <c:v>0.60094230468735998</c:v>
                </c:pt>
                <c:pt idx="1317">
                  <c:v>0.60145269531264001</c:v>
                </c:pt>
                <c:pt idx="1318">
                  <c:v>0.60194019531263998</c:v>
                </c:pt>
                <c:pt idx="1319">
                  <c:v>0.60255433593759988</c:v>
                </c:pt>
                <c:pt idx="1320">
                  <c:v>0.60326941406240009</c:v>
                </c:pt>
                <c:pt idx="1321">
                  <c:v>0.60383570312512003</c:v>
                </c:pt>
                <c:pt idx="1322">
                  <c:v>0.60435183593759989</c:v>
                </c:pt>
                <c:pt idx="1323">
                  <c:v>0.60494359375008011</c:v>
                </c:pt>
                <c:pt idx="1324">
                  <c:v>0.60554628906240004</c:v>
                </c:pt>
                <c:pt idx="1325">
                  <c:v>0.60611613281248</c:v>
                </c:pt>
                <c:pt idx="1326">
                  <c:v>0.60657410156255998</c:v>
                </c:pt>
                <c:pt idx="1327">
                  <c:v>0.60720593750015994</c:v>
                </c:pt>
                <c:pt idx="1328">
                  <c:v>0.60786003906240005</c:v>
                </c:pt>
                <c:pt idx="1329">
                  <c:v>0.60841539062496008</c:v>
                </c:pt>
                <c:pt idx="1330">
                  <c:v>0.60878382812512</c:v>
                </c:pt>
                <c:pt idx="1331">
                  <c:v>0.60931687499999998</c:v>
                </c:pt>
                <c:pt idx="1332">
                  <c:v>0.60991519531263994</c:v>
                </c:pt>
                <c:pt idx="1333">
                  <c:v>0.61048167968736</c:v>
                </c:pt>
                <c:pt idx="1334">
                  <c:v>0.61098855468736002</c:v>
                </c:pt>
                <c:pt idx="1335">
                  <c:v>0.61154660156256002</c:v>
                </c:pt>
                <c:pt idx="1336">
                  <c:v>0.61217343750015996</c:v>
                </c:pt>
                <c:pt idx="1337">
                  <c:v>0.61274160156255997</c:v>
                </c:pt>
                <c:pt idx="1338">
                  <c:v>0.61323457031263995</c:v>
                </c:pt>
                <c:pt idx="1339">
                  <c:v>0.61372507812512</c:v>
                </c:pt>
                <c:pt idx="1340">
                  <c:v>0.61432726562496009</c:v>
                </c:pt>
                <c:pt idx="1341">
                  <c:v>0.61492398437503992</c:v>
                </c:pt>
                <c:pt idx="1342">
                  <c:v>0.61541167968735999</c:v>
                </c:pt>
                <c:pt idx="1343">
                  <c:v>0.61594472656256005</c:v>
                </c:pt>
                <c:pt idx="1344">
                  <c:v>0.61653906250015988</c:v>
                </c:pt>
                <c:pt idx="1345">
                  <c:v>0.61710503906240011</c:v>
                </c:pt>
                <c:pt idx="1346">
                  <c:v>0.61765253906240003</c:v>
                </c:pt>
                <c:pt idx="1347">
                  <c:v>0.61817167968735998</c:v>
                </c:pt>
                <c:pt idx="1348">
                  <c:v>0.61880289062496008</c:v>
                </c:pt>
                <c:pt idx="1349">
                  <c:v>0.61941812500000004</c:v>
                </c:pt>
                <c:pt idx="1350">
                  <c:v>0.62002281250015989</c:v>
                </c:pt>
                <c:pt idx="1351">
                  <c:v>0.62050671875008012</c:v>
                </c:pt>
                <c:pt idx="1352">
                  <c:v>0.62108562499999997</c:v>
                </c:pt>
                <c:pt idx="1353">
                  <c:v>0.62165062500000001</c:v>
                </c:pt>
                <c:pt idx="1354">
                  <c:v>0.62217859375008011</c:v>
                </c:pt>
                <c:pt idx="1355">
                  <c:v>0.62261039062496004</c:v>
                </c:pt>
                <c:pt idx="1356">
                  <c:v>0.62310386718751998</c:v>
                </c:pt>
                <c:pt idx="1357">
                  <c:v>0.62365523437503989</c:v>
                </c:pt>
                <c:pt idx="1358">
                  <c:v>0.62410890624991988</c:v>
                </c:pt>
                <c:pt idx="1359">
                  <c:v>0.62456867187487997</c:v>
                </c:pt>
                <c:pt idx="1360">
                  <c:v>0.62504433593759989</c:v>
                </c:pt>
                <c:pt idx="1361">
                  <c:v>0.62562523437503992</c:v>
                </c:pt>
                <c:pt idx="1362">
                  <c:v>0.62611472656255995</c:v>
                </c:pt>
                <c:pt idx="1363">
                  <c:v>0.62662886718751998</c:v>
                </c:pt>
                <c:pt idx="1364">
                  <c:v>0.62717019531263996</c:v>
                </c:pt>
                <c:pt idx="1365">
                  <c:v>0.62772156250015998</c:v>
                </c:pt>
                <c:pt idx="1366">
                  <c:v>0.62829398437503992</c:v>
                </c:pt>
                <c:pt idx="1367">
                  <c:v>0.62878289062496007</c:v>
                </c:pt>
                <c:pt idx="1368">
                  <c:v>0.62934945312512003</c:v>
                </c:pt>
                <c:pt idx="1369">
                  <c:v>0.62998539062496006</c:v>
                </c:pt>
                <c:pt idx="1370">
                  <c:v>0.63059035156256005</c:v>
                </c:pt>
                <c:pt idx="1371">
                  <c:v>0.63109773437503991</c:v>
                </c:pt>
                <c:pt idx="1372">
                  <c:v>0.63170292968736008</c:v>
                </c:pt>
                <c:pt idx="1373">
                  <c:v>0.6323198437500801</c:v>
                </c:pt>
                <c:pt idx="1374">
                  <c:v>0.63288550781247999</c:v>
                </c:pt>
                <c:pt idx="1375">
                  <c:v>0.63346562500000003</c:v>
                </c:pt>
                <c:pt idx="1376">
                  <c:v>0.63397074218751992</c:v>
                </c:pt>
                <c:pt idx="1377">
                  <c:v>0.63454148437503999</c:v>
                </c:pt>
                <c:pt idx="1378">
                  <c:v>0.63510339843744001</c:v>
                </c:pt>
                <c:pt idx="1379">
                  <c:v>0.63555328124991994</c:v>
                </c:pt>
                <c:pt idx="1380">
                  <c:v>0.63604128906240009</c:v>
                </c:pt>
                <c:pt idx="1381">
                  <c:v>0.63658132812512003</c:v>
                </c:pt>
                <c:pt idx="1382">
                  <c:v>0.63715277343744003</c:v>
                </c:pt>
                <c:pt idx="1383">
                  <c:v>0.63756289062496008</c:v>
                </c:pt>
                <c:pt idx="1384">
                  <c:v>0.63802332031263997</c:v>
                </c:pt>
                <c:pt idx="1385">
                  <c:v>0.63852773437503996</c:v>
                </c:pt>
                <c:pt idx="1386">
                  <c:v>0.63909472656256006</c:v>
                </c:pt>
                <c:pt idx="1387">
                  <c:v>0.63962519531263995</c:v>
                </c:pt>
                <c:pt idx="1388">
                  <c:v>0.64008871093759989</c:v>
                </c:pt>
                <c:pt idx="1389">
                  <c:v>0.64064066406240006</c:v>
                </c:pt>
                <c:pt idx="1390">
                  <c:v>0.64117511718751996</c:v>
                </c:pt>
                <c:pt idx="1391">
                  <c:v>0.64172398437503997</c:v>
                </c:pt>
                <c:pt idx="1392">
                  <c:v>0.64212695312512003</c:v>
                </c:pt>
                <c:pt idx="1393">
                  <c:v>0.64267941406240003</c:v>
                </c:pt>
                <c:pt idx="1394">
                  <c:v>0.64327703124991997</c:v>
                </c:pt>
                <c:pt idx="1395">
                  <c:v>0.64382828124991998</c:v>
                </c:pt>
                <c:pt idx="1396">
                  <c:v>0.64429539062496011</c:v>
                </c:pt>
                <c:pt idx="1397">
                  <c:v>0.64482097656255999</c:v>
                </c:pt>
                <c:pt idx="1398">
                  <c:v>0.64541871093759995</c:v>
                </c:pt>
                <c:pt idx="1399">
                  <c:v>0.64594667968736008</c:v>
                </c:pt>
                <c:pt idx="1400">
                  <c:v>0.64640902343744</c:v>
                </c:pt>
                <c:pt idx="1401">
                  <c:v>0.64687683593759993</c:v>
                </c:pt>
                <c:pt idx="1402">
                  <c:v>0.64748417968736005</c:v>
                </c:pt>
                <c:pt idx="1403">
                  <c:v>0.64805902343744004</c:v>
                </c:pt>
                <c:pt idx="1404">
                  <c:v>0.64854921875008009</c:v>
                </c:pt>
                <c:pt idx="1405">
                  <c:v>0.64907035156255999</c:v>
                </c:pt>
                <c:pt idx="1406">
                  <c:v>0.64965542968736001</c:v>
                </c:pt>
                <c:pt idx="1407">
                  <c:v>0.65027898437503995</c:v>
                </c:pt>
                <c:pt idx="1408">
                  <c:v>0.65074808593759992</c:v>
                </c:pt>
                <c:pt idx="1409">
                  <c:v>0.651288125</c:v>
                </c:pt>
                <c:pt idx="1410">
                  <c:v>0.65191289062496005</c:v>
                </c:pt>
                <c:pt idx="1411">
                  <c:v>0.65251476562496002</c:v>
                </c:pt>
                <c:pt idx="1412">
                  <c:v>0.65305855468736007</c:v>
                </c:pt>
                <c:pt idx="1413">
                  <c:v>0.65356019531263998</c:v>
                </c:pt>
                <c:pt idx="1414">
                  <c:v>0.65412171875008007</c:v>
                </c:pt>
                <c:pt idx="1415">
                  <c:v>0.65470828124991998</c:v>
                </c:pt>
                <c:pt idx="1416">
                  <c:v>0.65526042968735998</c:v>
                </c:pt>
                <c:pt idx="1417">
                  <c:v>0.65570070312512008</c:v>
                </c:pt>
                <c:pt idx="1418">
                  <c:v>0.65629945312512006</c:v>
                </c:pt>
                <c:pt idx="1419">
                  <c:v>0.65686734375008005</c:v>
                </c:pt>
                <c:pt idx="1420">
                  <c:v>0.65739484375008006</c:v>
                </c:pt>
                <c:pt idx="1421">
                  <c:v>0.65793789062496011</c:v>
                </c:pt>
                <c:pt idx="1422">
                  <c:v>0.65849984375008008</c:v>
                </c:pt>
                <c:pt idx="1423">
                  <c:v>0.65915171875008005</c:v>
                </c:pt>
                <c:pt idx="1424">
                  <c:v>0.65983328124991991</c:v>
                </c:pt>
                <c:pt idx="1425">
                  <c:v>0.66039562500000004</c:v>
                </c:pt>
                <c:pt idx="1426">
                  <c:v>0.66096015624991988</c:v>
                </c:pt>
                <c:pt idx="1427">
                  <c:v>0.66162242187487985</c:v>
                </c:pt>
                <c:pt idx="1428">
                  <c:v>0.6622882812499199</c:v>
                </c:pt>
                <c:pt idx="1429">
                  <c:v>0.6628938281251201</c:v>
                </c:pt>
                <c:pt idx="1430">
                  <c:v>0.6635523437500801</c:v>
                </c:pt>
                <c:pt idx="1431">
                  <c:v>0.66419179687487995</c:v>
                </c:pt>
                <c:pt idx="1432">
                  <c:v>0.66483734375008008</c:v>
                </c:pt>
                <c:pt idx="1433">
                  <c:v>0.66533789062496007</c:v>
                </c:pt>
                <c:pt idx="1434">
                  <c:v>0.66580789062496004</c:v>
                </c:pt>
                <c:pt idx="1435">
                  <c:v>0.66638828124991989</c:v>
                </c:pt>
                <c:pt idx="1436">
                  <c:v>0.6670405468748799</c:v>
                </c:pt>
                <c:pt idx="1437">
                  <c:v>0.66755976562496011</c:v>
                </c:pt>
                <c:pt idx="1438">
                  <c:v>0.6680463281251201</c:v>
                </c:pt>
                <c:pt idx="1439">
                  <c:v>0.66860164062496008</c:v>
                </c:pt>
                <c:pt idx="1440">
                  <c:v>0.66920250000000003</c:v>
                </c:pt>
                <c:pt idx="1441">
                  <c:v>0.66975929687487989</c:v>
                </c:pt>
                <c:pt idx="1442">
                  <c:v>0.67028429687487989</c:v>
                </c:pt>
                <c:pt idx="1443">
                  <c:v>0.67090117187487985</c:v>
                </c:pt>
                <c:pt idx="1444">
                  <c:v>0.67155874999999998</c:v>
                </c:pt>
                <c:pt idx="1445">
                  <c:v>0.67216085937503989</c:v>
                </c:pt>
                <c:pt idx="1446">
                  <c:v>0.67269460937503989</c:v>
                </c:pt>
                <c:pt idx="1447">
                  <c:v>0.6733605468748799</c:v>
                </c:pt>
                <c:pt idx="1448">
                  <c:v>0.67404492187487985</c:v>
                </c:pt>
                <c:pt idx="1449">
                  <c:v>0.67470289062496003</c:v>
                </c:pt>
                <c:pt idx="1450">
                  <c:v>0.6752347656249601</c:v>
                </c:pt>
                <c:pt idx="1451">
                  <c:v>0.67585218750016007</c:v>
                </c:pt>
                <c:pt idx="1452">
                  <c:v>0.676535</c:v>
                </c:pt>
                <c:pt idx="1453">
                  <c:v>0.67717968750016</c:v>
                </c:pt>
                <c:pt idx="1454">
                  <c:v>0.67776398437503993</c:v>
                </c:pt>
                <c:pt idx="1455">
                  <c:v>0.67844531250016005</c:v>
                </c:pt>
                <c:pt idx="1456">
                  <c:v>0.67911414062496012</c:v>
                </c:pt>
                <c:pt idx="1457">
                  <c:v>0.67975414062496009</c:v>
                </c:pt>
                <c:pt idx="1458">
                  <c:v>0.6803107031251201</c:v>
                </c:pt>
                <c:pt idx="1459">
                  <c:v>0.68092382812512009</c:v>
                </c:pt>
                <c:pt idx="1460">
                  <c:v>0.68162703124991997</c:v>
                </c:pt>
                <c:pt idx="1461">
                  <c:v>0.68231601562496003</c:v>
                </c:pt>
                <c:pt idx="1462">
                  <c:v>0.68287523437503994</c:v>
                </c:pt>
                <c:pt idx="1463">
                  <c:v>0.68350437500000005</c:v>
                </c:pt>
                <c:pt idx="1464">
                  <c:v>0.68417968750016001</c:v>
                </c:pt>
                <c:pt idx="1465">
                  <c:v>0.684805</c:v>
                </c:pt>
                <c:pt idx="1466">
                  <c:v>0.68543671875008005</c:v>
                </c:pt>
                <c:pt idx="1467">
                  <c:v>0.68600093750016</c:v>
                </c:pt>
                <c:pt idx="1468">
                  <c:v>0.68665867187487994</c:v>
                </c:pt>
                <c:pt idx="1469">
                  <c:v>0.68731640624991996</c:v>
                </c:pt>
                <c:pt idx="1470">
                  <c:v>0.68786593750016001</c:v>
                </c:pt>
                <c:pt idx="1471">
                  <c:v>0.68841984375008003</c:v>
                </c:pt>
                <c:pt idx="1472">
                  <c:v>0.68911773437503998</c:v>
                </c:pt>
                <c:pt idx="1473">
                  <c:v>0.68979851562496008</c:v>
                </c:pt>
                <c:pt idx="1474">
                  <c:v>0.69037773437503991</c:v>
                </c:pt>
                <c:pt idx="1475">
                  <c:v>0.69098937500000002</c:v>
                </c:pt>
                <c:pt idx="1476">
                  <c:v>0.69160921875008008</c:v>
                </c:pt>
                <c:pt idx="1477">
                  <c:v>0.69227906250016003</c:v>
                </c:pt>
                <c:pt idx="1478">
                  <c:v>0.69291476562496002</c:v>
                </c:pt>
                <c:pt idx="1479">
                  <c:v>0.69346804687487995</c:v>
                </c:pt>
                <c:pt idx="1480">
                  <c:v>0.69410484375008008</c:v>
                </c:pt>
                <c:pt idx="1481">
                  <c:v>0.69474734375008007</c:v>
                </c:pt>
                <c:pt idx="1482">
                  <c:v>0.69531578124991988</c:v>
                </c:pt>
                <c:pt idx="1483">
                  <c:v>0.69582062499999997</c:v>
                </c:pt>
                <c:pt idx="1484">
                  <c:v>0.69642171875008008</c:v>
                </c:pt>
                <c:pt idx="1485">
                  <c:v>0.69704828124991991</c:v>
                </c:pt>
                <c:pt idx="1486">
                  <c:v>0.69768031250016005</c:v>
                </c:pt>
                <c:pt idx="1487">
                  <c:v>0.6982616406249601</c:v>
                </c:pt>
                <c:pt idx="1488">
                  <c:v>0.69882867187487985</c:v>
                </c:pt>
                <c:pt idx="1489">
                  <c:v>0.69947875000000004</c:v>
                </c:pt>
                <c:pt idx="1490">
                  <c:v>0.70009718750016003</c:v>
                </c:pt>
                <c:pt idx="1491">
                  <c:v>0.70064718750016008</c:v>
                </c:pt>
                <c:pt idx="1492">
                  <c:v>0.70126109375008006</c:v>
                </c:pt>
                <c:pt idx="1493">
                  <c:v>0.70197718750016003</c:v>
                </c:pt>
                <c:pt idx="1494">
                  <c:v>0.70260882812512016</c:v>
                </c:pt>
                <c:pt idx="1495">
                  <c:v>0.70313187499999996</c:v>
                </c:pt>
                <c:pt idx="1496">
                  <c:v>0.70371453124991989</c:v>
                </c:pt>
                <c:pt idx="1497">
                  <c:v>0.70436656250016005</c:v>
                </c:pt>
                <c:pt idx="1498">
                  <c:v>0.70502976562496011</c:v>
                </c:pt>
                <c:pt idx="1499">
                  <c:v>0.7056364843750399</c:v>
                </c:pt>
                <c:pt idx="1500">
                  <c:v>0.70626921875008009</c:v>
                </c:pt>
                <c:pt idx="1501">
                  <c:v>0.70697867187487995</c:v>
                </c:pt>
                <c:pt idx="1502">
                  <c:v>0.7076635156249601</c:v>
                </c:pt>
                <c:pt idx="1503">
                  <c:v>0.70824046875008007</c:v>
                </c:pt>
                <c:pt idx="1504">
                  <c:v>0.70886789062496003</c:v>
                </c:pt>
                <c:pt idx="1505">
                  <c:v>0.70954414062496007</c:v>
                </c:pt>
                <c:pt idx="1506">
                  <c:v>0.71017218750016009</c:v>
                </c:pt>
                <c:pt idx="1507">
                  <c:v>0.71069203124991998</c:v>
                </c:pt>
                <c:pt idx="1508">
                  <c:v>0.71128890624991992</c:v>
                </c:pt>
                <c:pt idx="1509">
                  <c:v>0.71189148437503991</c:v>
                </c:pt>
                <c:pt idx="1510">
                  <c:v>0.71251609375008007</c:v>
                </c:pt>
                <c:pt idx="1511">
                  <c:v>0.71304101562496003</c:v>
                </c:pt>
                <c:pt idx="1512">
                  <c:v>0.71351820312512015</c:v>
                </c:pt>
                <c:pt idx="1513">
                  <c:v>0.71405773437503994</c:v>
                </c:pt>
                <c:pt idx="1514">
                  <c:v>0.71463945312512012</c:v>
                </c:pt>
                <c:pt idx="1515">
                  <c:v>0.71516734375008006</c:v>
                </c:pt>
                <c:pt idx="1516">
                  <c:v>0.71565726562496002</c:v>
                </c:pt>
                <c:pt idx="1517">
                  <c:v>0.71625781250016007</c:v>
                </c:pt>
                <c:pt idx="1518">
                  <c:v>0.71678562499999998</c:v>
                </c:pt>
                <c:pt idx="1519">
                  <c:v>0.71732593750016005</c:v>
                </c:pt>
                <c:pt idx="1520">
                  <c:v>0.71782906250015999</c:v>
                </c:pt>
                <c:pt idx="1521">
                  <c:v>0.71839304687487993</c:v>
                </c:pt>
                <c:pt idx="1522">
                  <c:v>0.71903898437503988</c:v>
                </c:pt>
                <c:pt idx="1523">
                  <c:v>0.71962875000000004</c:v>
                </c:pt>
                <c:pt idx="1524">
                  <c:v>0.72016398437503992</c:v>
                </c:pt>
                <c:pt idx="1525">
                  <c:v>0.72078273437503992</c:v>
                </c:pt>
                <c:pt idx="1526">
                  <c:v>0.72148117187487992</c:v>
                </c:pt>
                <c:pt idx="1527">
                  <c:v>0.72208109375008012</c:v>
                </c:pt>
                <c:pt idx="1528">
                  <c:v>0.72269749999999999</c:v>
                </c:pt>
                <c:pt idx="1529">
                  <c:v>0.72333289062496009</c:v>
                </c:pt>
                <c:pt idx="1530">
                  <c:v>0.72397039062496005</c:v>
                </c:pt>
                <c:pt idx="1531">
                  <c:v>0.72466171875008012</c:v>
                </c:pt>
                <c:pt idx="1532">
                  <c:v>0.7252426562499199</c:v>
                </c:pt>
                <c:pt idx="1533">
                  <c:v>0.72586359375008003</c:v>
                </c:pt>
                <c:pt idx="1534">
                  <c:v>0.72654664062496011</c:v>
                </c:pt>
                <c:pt idx="1535">
                  <c:v>0.72717843750016009</c:v>
                </c:pt>
                <c:pt idx="1536">
                  <c:v>0.72771726562496009</c:v>
                </c:pt>
                <c:pt idx="1537">
                  <c:v>0.72834554687487985</c:v>
                </c:pt>
                <c:pt idx="1538">
                  <c:v>0.72902703124991997</c:v>
                </c:pt>
                <c:pt idx="1539">
                  <c:v>0.72966656250016004</c:v>
                </c:pt>
                <c:pt idx="1540">
                  <c:v>0.73025945312512008</c:v>
                </c:pt>
                <c:pt idx="1541">
                  <c:v>0.73079882812512009</c:v>
                </c:pt>
                <c:pt idx="1542">
                  <c:v>0.73144500000000001</c:v>
                </c:pt>
                <c:pt idx="1543">
                  <c:v>0.73208109375008001</c:v>
                </c:pt>
                <c:pt idx="1544">
                  <c:v>0.73266140624991993</c:v>
                </c:pt>
                <c:pt idx="1545">
                  <c:v>0.73329562500000001</c:v>
                </c:pt>
                <c:pt idx="1546">
                  <c:v>0.73399117187487994</c:v>
                </c:pt>
                <c:pt idx="1547">
                  <c:v>0.73462531250016005</c:v>
                </c:pt>
                <c:pt idx="1548">
                  <c:v>0.73519148437503989</c:v>
                </c:pt>
                <c:pt idx="1549">
                  <c:v>0.73581218750016009</c:v>
                </c:pt>
                <c:pt idx="1550">
                  <c:v>0.7365232031251201</c:v>
                </c:pt>
                <c:pt idx="1551">
                  <c:v>0.73725460937503995</c:v>
                </c:pt>
                <c:pt idx="1552">
                  <c:v>0.73787921875008011</c:v>
                </c:pt>
                <c:pt idx="1553">
                  <c:v>0.73855054687487987</c:v>
                </c:pt>
                <c:pt idx="1554">
                  <c:v>0.73919679687487994</c:v>
                </c:pt>
                <c:pt idx="1555">
                  <c:v>0.73989484375008008</c:v>
                </c:pt>
                <c:pt idx="1556">
                  <c:v>0.74052335937503988</c:v>
                </c:pt>
                <c:pt idx="1557">
                  <c:v>0.74118828124991998</c:v>
                </c:pt>
                <c:pt idx="1558">
                  <c:v>0.74186984375008003</c:v>
                </c:pt>
                <c:pt idx="1559">
                  <c:v>0.74256617187487994</c:v>
                </c:pt>
                <c:pt idx="1560">
                  <c:v>0.74319281250016</c:v>
                </c:pt>
                <c:pt idx="1561">
                  <c:v>0.74376546875008009</c:v>
                </c:pt>
                <c:pt idx="1562">
                  <c:v>0.74446593750015999</c:v>
                </c:pt>
                <c:pt idx="1563">
                  <c:v>0.74509437499999998</c:v>
                </c:pt>
                <c:pt idx="1564">
                  <c:v>0.74568484375008004</c:v>
                </c:pt>
                <c:pt idx="1565">
                  <c:v>0.74621906250016001</c:v>
                </c:pt>
                <c:pt idx="1566">
                  <c:v>0.74678624999999998</c:v>
                </c:pt>
                <c:pt idx="1567">
                  <c:v>0.74743632812512006</c:v>
                </c:pt>
                <c:pt idx="1568">
                  <c:v>0.74801843750016006</c:v>
                </c:pt>
                <c:pt idx="1569">
                  <c:v>0.74853359375008011</c:v>
                </c:pt>
                <c:pt idx="1570">
                  <c:v>0.74909468750016006</c:v>
                </c:pt>
                <c:pt idx="1571">
                  <c:v>0.74980179687487991</c:v>
                </c:pt>
                <c:pt idx="1572">
                  <c:v>0.7503296093750399</c:v>
                </c:pt>
                <c:pt idx="1573">
                  <c:v>0.75090742187487991</c:v>
                </c:pt>
                <c:pt idx="1574">
                  <c:v>0.75151984375008007</c:v>
                </c:pt>
                <c:pt idx="1575">
                  <c:v>0.75216562499999995</c:v>
                </c:pt>
                <c:pt idx="1576">
                  <c:v>0.75280773437503989</c:v>
                </c:pt>
                <c:pt idx="1577">
                  <c:v>0.75331937500000001</c:v>
                </c:pt>
                <c:pt idx="1578">
                  <c:v>0.75395140624991996</c:v>
                </c:pt>
                <c:pt idx="1579">
                  <c:v>0.75457703124991993</c:v>
                </c:pt>
                <c:pt idx="1580">
                  <c:v>0.75520976562496012</c:v>
                </c:pt>
                <c:pt idx="1581">
                  <c:v>0.7557055468748799</c:v>
                </c:pt>
                <c:pt idx="1582">
                  <c:v>0.75626921875008002</c:v>
                </c:pt>
                <c:pt idx="1583">
                  <c:v>0.75687749999999998</c:v>
                </c:pt>
                <c:pt idx="1584">
                  <c:v>0.75751250000000003</c:v>
                </c:pt>
                <c:pt idx="1585">
                  <c:v>0.75807765624991996</c:v>
                </c:pt>
                <c:pt idx="1586">
                  <c:v>0.75861945312512014</c:v>
                </c:pt>
                <c:pt idx="1587">
                  <c:v>0.75924632812512005</c:v>
                </c:pt>
                <c:pt idx="1588">
                  <c:v>0.75981320312512013</c:v>
                </c:pt>
                <c:pt idx="1589">
                  <c:v>0.76037601562496004</c:v>
                </c:pt>
                <c:pt idx="1590">
                  <c:v>0.760926875</c:v>
                </c:pt>
                <c:pt idx="1591">
                  <c:v>0.76156000000000001</c:v>
                </c:pt>
                <c:pt idx="1592">
                  <c:v>0.76223562499999997</c:v>
                </c:pt>
                <c:pt idx="1593">
                  <c:v>0.76280156250016007</c:v>
                </c:pt>
                <c:pt idx="1594">
                  <c:v>0.76336570312512009</c:v>
                </c:pt>
                <c:pt idx="1595">
                  <c:v>0.76396906250016006</c:v>
                </c:pt>
                <c:pt idx="1596">
                  <c:v>0.76462671875008004</c:v>
                </c:pt>
                <c:pt idx="1597">
                  <c:v>0.76520812500000002</c:v>
                </c:pt>
                <c:pt idx="1598">
                  <c:v>0.76577406250016</c:v>
                </c:pt>
                <c:pt idx="1599">
                  <c:v>0.76640585937503991</c:v>
                </c:pt>
                <c:pt idx="1600">
                  <c:v>0.76707499999999995</c:v>
                </c:pt>
                <c:pt idx="1601">
                  <c:v>0.76758507812512011</c:v>
                </c:pt>
                <c:pt idx="1602">
                  <c:v>0.76812976562496005</c:v>
                </c:pt>
                <c:pt idx="1603">
                  <c:v>0.76874281250016008</c:v>
                </c:pt>
                <c:pt idx="1604">
                  <c:v>0.76936929687487987</c:v>
                </c:pt>
                <c:pt idx="1605">
                  <c:v>0.76989914062496001</c:v>
                </c:pt>
                <c:pt idx="1606">
                  <c:v>0.77043054687487988</c:v>
                </c:pt>
                <c:pt idx="1607">
                  <c:v>0.77101671875008004</c:v>
                </c:pt>
                <c:pt idx="1608">
                  <c:v>0.77156179687487991</c:v>
                </c:pt>
                <c:pt idx="1609">
                  <c:v>0.77206617187487991</c:v>
                </c:pt>
                <c:pt idx="1610">
                  <c:v>0.77252023437503992</c:v>
                </c:pt>
                <c:pt idx="1611">
                  <c:v>0.77307945312512005</c:v>
                </c:pt>
                <c:pt idx="1612">
                  <c:v>0.77360546875008007</c:v>
                </c:pt>
                <c:pt idx="1613">
                  <c:v>0.77410023437503994</c:v>
                </c:pt>
                <c:pt idx="1614">
                  <c:v>0.77452789062496008</c:v>
                </c:pt>
                <c:pt idx="1615">
                  <c:v>0.77506484375008011</c:v>
                </c:pt>
                <c:pt idx="1616">
                  <c:v>0.77560007812512011</c:v>
                </c:pt>
                <c:pt idx="1617">
                  <c:v>0.77611656250016003</c:v>
                </c:pt>
                <c:pt idx="1618">
                  <c:v>0.77664984375008006</c:v>
                </c:pt>
                <c:pt idx="1619">
                  <c:v>0.77716015624991996</c:v>
                </c:pt>
                <c:pt idx="1620">
                  <c:v>0.77769656250016006</c:v>
                </c:pt>
                <c:pt idx="1621">
                  <c:v>0.77820039062496005</c:v>
                </c:pt>
                <c:pt idx="1622">
                  <c:v>0.7786545312499199</c:v>
                </c:pt>
                <c:pt idx="1623">
                  <c:v>0.7791326562499199</c:v>
                </c:pt>
                <c:pt idx="1624">
                  <c:v>0.77969320312512014</c:v>
                </c:pt>
                <c:pt idx="1625">
                  <c:v>0.78014898437503999</c:v>
                </c:pt>
                <c:pt idx="1626">
                  <c:v>0.78054976562496003</c:v>
                </c:pt>
                <c:pt idx="1627">
                  <c:v>0.78095421875008009</c:v>
                </c:pt>
                <c:pt idx="1628">
                  <c:v>0.78139554687487989</c:v>
                </c:pt>
                <c:pt idx="1629">
                  <c:v>0.78185789062496003</c:v>
                </c:pt>
                <c:pt idx="1630">
                  <c:v>0.78226859375008007</c:v>
                </c:pt>
                <c:pt idx="1631">
                  <c:v>0.78268320312512007</c:v>
                </c:pt>
                <c:pt idx="1632">
                  <c:v>0.78314429687487985</c:v>
                </c:pt>
                <c:pt idx="1633">
                  <c:v>0.78359500000000004</c:v>
                </c:pt>
                <c:pt idx="1634">
                  <c:v>0.78396406250016004</c:v>
                </c:pt>
                <c:pt idx="1635">
                  <c:v>0.78440070312512011</c:v>
                </c:pt>
                <c:pt idx="1636">
                  <c:v>0.78484523437503995</c:v>
                </c:pt>
                <c:pt idx="1637">
                  <c:v>0.78526390624991993</c:v>
                </c:pt>
                <c:pt idx="1638">
                  <c:v>0.785660625</c:v>
                </c:pt>
                <c:pt idx="1639">
                  <c:v>0.78602242187487992</c:v>
                </c:pt>
                <c:pt idx="1640">
                  <c:v>0.78643734375008012</c:v>
                </c:pt>
                <c:pt idx="1641">
                  <c:v>0.78685875000000005</c:v>
                </c:pt>
                <c:pt idx="1642">
                  <c:v>0.78723492187487987</c:v>
                </c:pt>
                <c:pt idx="1643">
                  <c:v>0.78760554687487994</c:v>
                </c:pt>
                <c:pt idx="1644">
                  <c:v>0.78801914062496003</c:v>
                </c:pt>
                <c:pt idx="1645">
                  <c:v>0.78844218750016004</c:v>
                </c:pt>
                <c:pt idx="1646">
                  <c:v>0.78880671875008002</c:v>
                </c:pt>
                <c:pt idx="1647">
                  <c:v>0.78916656250016004</c:v>
                </c:pt>
                <c:pt idx="1648">
                  <c:v>0.78953695312512007</c:v>
                </c:pt>
                <c:pt idx="1649">
                  <c:v>0.79000851562496011</c:v>
                </c:pt>
                <c:pt idx="1650">
                  <c:v>0.79042132812512012</c:v>
                </c:pt>
                <c:pt idx="1651">
                  <c:v>0.79076476562496012</c:v>
                </c:pt>
                <c:pt idx="1652">
                  <c:v>0.79112468750016007</c:v>
                </c:pt>
                <c:pt idx="1653">
                  <c:v>0.79148031250016004</c:v>
                </c:pt>
                <c:pt idx="1654">
                  <c:v>0.79185468750016008</c:v>
                </c:pt>
                <c:pt idx="1655">
                  <c:v>0.79252976562496003</c:v>
                </c:pt>
                <c:pt idx="1656">
                  <c:v>0.79298343750016009</c:v>
                </c:pt>
                <c:pt idx="1657">
                  <c:v>0.79339468750016007</c:v>
                </c:pt>
                <c:pt idx="1658">
                  <c:v>0.79395062500000002</c:v>
                </c:pt>
                <c:pt idx="1659">
                  <c:v>0.7943544531251201</c:v>
                </c:pt>
                <c:pt idx="1660">
                  <c:v>0.79477492187487986</c:v>
                </c:pt>
                <c:pt idx="1661">
                  <c:v>0.79510890624991992</c:v>
                </c:pt>
                <c:pt idx="1662">
                  <c:v>0.79547500000000004</c:v>
                </c:pt>
                <c:pt idx="1663">
                  <c:v>0.79592078124991994</c:v>
                </c:pt>
                <c:pt idx="1664">
                  <c:v>0.79632734375008007</c:v>
                </c:pt>
                <c:pt idx="1665">
                  <c:v>0.79691992187487992</c:v>
                </c:pt>
                <c:pt idx="1666">
                  <c:v>0.79730328124991989</c:v>
                </c:pt>
                <c:pt idx="1667">
                  <c:v>0.79771148437503991</c:v>
                </c:pt>
                <c:pt idx="1668">
                  <c:v>0.79804617187487992</c:v>
                </c:pt>
                <c:pt idx="1669">
                  <c:v>0.79836874999999996</c:v>
                </c:pt>
                <c:pt idx="1670">
                  <c:v>0.79880218750016008</c:v>
                </c:pt>
                <c:pt idx="1671">
                  <c:v>0.79914531250016008</c:v>
                </c:pt>
                <c:pt idx="1672">
                  <c:v>0.79950593750016008</c:v>
                </c:pt>
                <c:pt idx="1673">
                  <c:v>0.8001682812499199</c:v>
                </c:pt>
                <c:pt idx="1674">
                  <c:v>0.80058296875008006</c:v>
                </c:pt>
                <c:pt idx="1675">
                  <c:v>0.80095335937503997</c:v>
                </c:pt>
                <c:pt idx="1676">
                  <c:v>0.80161328124991993</c:v>
                </c:pt>
                <c:pt idx="1677">
                  <c:v>0.80200062500000002</c:v>
                </c:pt>
                <c:pt idx="1678">
                  <c:v>0.80261921875008002</c:v>
                </c:pt>
                <c:pt idx="1679">
                  <c:v>0.80326593750016007</c:v>
                </c:pt>
                <c:pt idx="1680">
                  <c:v>0.8038653906249601</c:v>
                </c:pt>
                <c:pt idx="1681">
                  <c:v>0.80449031250016001</c:v>
                </c:pt>
                <c:pt idx="1682">
                  <c:v>0.80483640624991992</c:v>
                </c:pt>
                <c:pt idx="1683">
                  <c:v>0.80536906250016005</c:v>
                </c:pt>
                <c:pt idx="1684">
                  <c:v>0.8057198437500801</c:v>
                </c:pt>
                <c:pt idx="1685">
                  <c:v>0.8061332812499199</c:v>
                </c:pt>
                <c:pt idx="1686">
                  <c:v>0.80668499999999999</c:v>
                </c:pt>
                <c:pt idx="1687">
                  <c:v>0.8072917187500801</c:v>
                </c:pt>
                <c:pt idx="1688">
                  <c:v>0.80775523437503993</c:v>
                </c:pt>
                <c:pt idx="1689">
                  <c:v>0.8083046093750399</c:v>
                </c:pt>
                <c:pt idx="1690">
                  <c:v>0.80869234375008003</c:v>
                </c:pt>
                <c:pt idx="1691">
                  <c:v>0.80925296875008002</c:v>
                </c:pt>
                <c:pt idx="1692">
                  <c:v>0.80966296875008004</c:v>
                </c:pt>
                <c:pt idx="1693">
                  <c:v>0.81022156250016009</c:v>
                </c:pt>
                <c:pt idx="1694">
                  <c:v>0.81058273437503991</c:v>
                </c:pt>
                <c:pt idx="1695">
                  <c:v>0.81101703124991997</c:v>
                </c:pt>
                <c:pt idx="1696">
                  <c:v>0.81151757812512015</c:v>
                </c:pt>
                <c:pt idx="1697">
                  <c:v>0.81197640624991996</c:v>
                </c:pt>
                <c:pt idx="1698">
                  <c:v>0.81244164062496005</c:v>
                </c:pt>
                <c:pt idx="1699">
                  <c:v>0.81282585937503993</c:v>
                </c:pt>
                <c:pt idx="1700">
                  <c:v>0.81329359375008003</c:v>
                </c:pt>
                <c:pt idx="1701">
                  <c:v>0.81377539062496007</c:v>
                </c:pt>
                <c:pt idx="1702">
                  <c:v>0.81411539062496008</c:v>
                </c:pt>
                <c:pt idx="1703">
                  <c:v>0.81460125000000005</c:v>
                </c:pt>
                <c:pt idx="1704">
                  <c:v>0.81493367187487986</c:v>
                </c:pt>
                <c:pt idx="1705">
                  <c:v>0.81535273437503997</c:v>
                </c:pt>
                <c:pt idx="1706">
                  <c:v>0.81573554687487992</c:v>
                </c:pt>
                <c:pt idx="1707">
                  <c:v>0.81623648437503993</c:v>
                </c:pt>
                <c:pt idx="1708">
                  <c:v>0.81655703124991996</c:v>
                </c:pt>
                <c:pt idx="1709">
                  <c:v>0.81701523437503998</c:v>
                </c:pt>
                <c:pt idx="1710">
                  <c:v>0.81743617187487994</c:v>
                </c:pt>
                <c:pt idx="1711">
                  <c:v>0.81788320312512008</c:v>
                </c:pt>
                <c:pt idx="1712">
                  <c:v>0.8183816406249601</c:v>
                </c:pt>
                <c:pt idx="1713">
                  <c:v>0.81894039062496005</c:v>
                </c:pt>
                <c:pt idx="1714">
                  <c:v>0.81950156250016004</c:v>
                </c:pt>
                <c:pt idx="1715">
                  <c:v>0.82013703124991988</c:v>
                </c:pt>
                <c:pt idx="1716">
                  <c:v>0.8207485156249601</c:v>
                </c:pt>
                <c:pt idx="1717">
                  <c:v>0.82136484375008012</c:v>
                </c:pt>
                <c:pt idx="1718">
                  <c:v>0.82175476562496008</c:v>
                </c:pt>
                <c:pt idx="1719">
                  <c:v>0.82230968750016009</c:v>
                </c:pt>
                <c:pt idx="1720">
                  <c:v>0.82265070312512012</c:v>
                </c:pt>
                <c:pt idx="1721">
                  <c:v>0.82302750000000002</c:v>
                </c:pt>
                <c:pt idx="1722">
                  <c:v>0.82336523437503994</c:v>
                </c:pt>
                <c:pt idx="1723">
                  <c:v>0.82394468750016003</c:v>
                </c:pt>
                <c:pt idx="1724">
                  <c:v>0.82454507812512012</c:v>
                </c:pt>
                <c:pt idx="1725">
                  <c:v>0.82497492187487986</c:v>
                </c:pt>
                <c:pt idx="1726">
                  <c:v>0.82533343750016008</c:v>
                </c:pt>
                <c:pt idx="1727">
                  <c:v>0.82582914062496005</c:v>
                </c:pt>
                <c:pt idx="1728">
                  <c:v>0.82634085937503998</c:v>
                </c:pt>
                <c:pt idx="1729">
                  <c:v>0.82667929687487984</c:v>
                </c:pt>
                <c:pt idx="1730">
                  <c:v>0.82719031250016006</c:v>
                </c:pt>
                <c:pt idx="1731">
                  <c:v>0.82755265624991992</c:v>
                </c:pt>
                <c:pt idx="1732">
                  <c:v>0.82787843750015999</c:v>
                </c:pt>
                <c:pt idx="1733">
                  <c:v>0.82834507812512015</c:v>
                </c:pt>
                <c:pt idx="1734">
                  <c:v>0.82897140624991994</c:v>
                </c:pt>
                <c:pt idx="1735">
                  <c:v>0.82949781250016008</c:v>
                </c:pt>
                <c:pt idx="1736">
                  <c:v>0.82985945312512011</c:v>
                </c:pt>
                <c:pt idx="1737">
                  <c:v>0.83022429687487986</c:v>
                </c:pt>
                <c:pt idx="1738">
                  <c:v>0.83055914062496006</c:v>
                </c:pt>
                <c:pt idx="1739">
                  <c:v>0.83116062499999999</c:v>
                </c:pt>
                <c:pt idx="1740">
                  <c:v>0.83153843750015999</c:v>
                </c:pt>
                <c:pt idx="1741">
                  <c:v>0.83189304687487986</c:v>
                </c:pt>
                <c:pt idx="1742">
                  <c:v>0.83244953124991994</c:v>
                </c:pt>
                <c:pt idx="1743">
                  <c:v>0.83278765624991991</c:v>
                </c:pt>
                <c:pt idx="1744">
                  <c:v>0.83325031250016002</c:v>
                </c:pt>
                <c:pt idx="1745">
                  <c:v>0.83374156250016007</c:v>
                </c:pt>
                <c:pt idx="1746">
                  <c:v>0.83409531250016</c:v>
                </c:pt>
                <c:pt idx="1747">
                  <c:v>0.83443664062496004</c:v>
                </c:pt>
                <c:pt idx="1748">
                  <c:v>0.83495968750016003</c:v>
                </c:pt>
                <c:pt idx="1749">
                  <c:v>0.83532874999999995</c:v>
                </c:pt>
                <c:pt idx="1750">
                  <c:v>0.83574499999999996</c:v>
                </c:pt>
                <c:pt idx="1751">
                  <c:v>0.8352350781251201</c:v>
                </c:pt>
                <c:pt idx="1752">
                  <c:v>0.83484765624991997</c:v>
                </c:pt>
                <c:pt idx="1753">
                  <c:v>0.83390507812512016</c:v>
                </c:pt>
                <c:pt idx="1754">
                  <c:v>0.83236093750016005</c:v>
                </c:pt>
                <c:pt idx="1755">
                  <c:v>0.83016562500000002</c:v>
                </c:pt>
                <c:pt idx="1756">
                  <c:v>0.82740273437503997</c:v>
                </c:pt>
                <c:pt idx="1757">
                  <c:v>0.82410874999999995</c:v>
                </c:pt>
                <c:pt idx="1758">
                  <c:v>0.82026523437503995</c:v>
                </c:pt>
                <c:pt idx="1759">
                  <c:v>0.81583968750016</c:v>
                </c:pt>
                <c:pt idx="1760">
                  <c:v>0.81097867187487993</c:v>
                </c:pt>
                <c:pt idx="1761">
                  <c:v>0.80552468750016004</c:v>
                </c:pt>
                <c:pt idx="1762">
                  <c:v>0.79941718750016</c:v>
                </c:pt>
                <c:pt idx="1763">
                  <c:v>0.79306874999999999</c:v>
                </c:pt>
                <c:pt idx="1764">
                  <c:v>0.78660179687487986</c:v>
                </c:pt>
                <c:pt idx="1765">
                  <c:v>0.78017289062496009</c:v>
                </c:pt>
                <c:pt idx="1766">
                  <c:v>0.7737586718748799</c:v>
                </c:pt>
                <c:pt idx="1767">
                  <c:v>0.76726687500000001</c:v>
                </c:pt>
                <c:pt idx="1768">
                  <c:v>0.76088960937503991</c:v>
                </c:pt>
                <c:pt idx="1769">
                  <c:v>0.75472687500000002</c:v>
                </c:pt>
                <c:pt idx="1770">
                  <c:v>0.74876632812512012</c:v>
                </c:pt>
                <c:pt idx="1771">
                  <c:v>0.74319140624991997</c:v>
                </c:pt>
                <c:pt idx="1772">
                  <c:v>0.73821429687487994</c:v>
                </c:pt>
                <c:pt idx="1773">
                  <c:v>0.73382359375008011</c:v>
                </c:pt>
                <c:pt idx="1774">
                  <c:v>0.72998007812512011</c:v>
                </c:pt>
                <c:pt idx="1775">
                  <c:v>0.72651812500000001</c:v>
                </c:pt>
                <c:pt idx="1776">
                  <c:v>0.72343726562496002</c:v>
                </c:pt>
                <c:pt idx="1777">
                  <c:v>0.72088382812512009</c:v>
                </c:pt>
                <c:pt idx="1778">
                  <c:v>0.71869132812512015</c:v>
                </c:pt>
                <c:pt idx="1779">
                  <c:v>0.7166224218748799</c:v>
                </c:pt>
                <c:pt idx="1780">
                  <c:v>0.71481054687487988</c:v>
                </c:pt>
                <c:pt idx="1781">
                  <c:v>0.71323179687487992</c:v>
                </c:pt>
                <c:pt idx="1782">
                  <c:v>0.71180109375008005</c:v>
                </c:pt>
                <c:pt idx="1783">
                  <c:v>0.71036843750015999</c:v>
                </c:pt>
                <c:pt idx="1784">
                  <c:v>0.70903312500000004</c:v>
                </c:pt>
                <c:pt idx="1785">
                  <c:v>0.70791890624991993</c:v>
                </c:pt>
                <c:pt idx="1786">
                  <c:v>0.7069330468748799</c:v>
                </c:pt>
                <c:pt idx="1787">
                  <c:v>0.70594554687487987</c:v>
                </c:pt>
                <c:pt idx="1788">
                  <c:v>0.70496914062496008</c:v>
                </c:pt>
                <c:pt idx="1789">
                  <c:v>0.70418601562496008</c:v>
                </c:pt>
                <c:pt idx="1790">
                  <c:v>0.70347031250016001</c:v>
                </c:pt>
                <c:pt idx="1791">
                  <c:v>0.70273554687487993</c:v>
                </c:pt>
                <c:pt idx="1792">
                  <c:v>0.70193179687487994</c:v>
                </c:pt>
                <c:pt idx="1793">
                  <c:v>0.7013932031251201</c:v>
                </c:pt>
                <c:pt idx="1794">
                  <c:v>0.70084851562496009</c:v>
                </c:pt>
                <c:pt idx="1795">
                  <c:v>0.70028906250015999</c:v>
                </c:pt>
                <c:pt idx="1796">
                  <c:v>0.69971078124991992</c:v>
                </c:pt>
                <c:pt idx="1797">
                  <c:v>0.69923546875008002</c:v>
                </c:pt>
                <c:pt idx="1798">
                  <c:v>0.69884468750016004</c:v>
                </c:pt>
                <c:pt idx="1799">
                  <c:v>0.69849492187487994</c:v>
                </c:pt>
                <c:pt idx="1800">
                  <c:v>0.69802656250016004</c:v>
                </c:pt>
                <c:pt idx="1801">
                  <c:v>0.6976792187500801</c:v>
                </c:pt>
                <c:pt idx="1802">
                  <c:v>0.69723015624991991</c:v>
                </c:pt>
                <c:pt idx="1803">
                  <c:v>0.69676515624991997</c:v>
                </c:pt>
                <c:pt idx="1804">
                  <c:v>0.69631765624991993</c:v>
                </c:pt>
                <c:pt idx="1805">
                  <c:v>0.69599406250016005</c:v>
                </c:pt>
                <c:pt idx="1806">
                  <c:v>0.69563359375008005</c:v>
                </c:pt>
                <c:pt idx="1807">
                  <c:v>0.69527148437503994</c:v>
                </c:pt>
                <c:pt idx="1808">
                  <c:v>0.69480382812512009</c:v>
                </c:pt>
                <c:pt idx="1809">
                  <c:v>0.69430148437503991</c:v>
                </c:pt>
                <c:pt idx="1810">
                  <c:v>0.69388195312512013</c:v>
                </c:pt>
                <c:pt idx="1811">
                  <c:v>0.69352351562496006</c:v>
                </c:pt>
                <c:pt idx="1812">
                  <c:v>0.69313929687487985</c:v>
                </c:pt>
                <c:pt idx="1813">
                  <c:v>0.69263624999999995</c:v>
                </c:pt>
                <c:pt idx="1814">
                  <c:v>0.69202562499999998</c:v>
                </c:pt>
                <c:pt idx="1815">
                  <c:v>0.69145000000000001</c:v>
                </c:pt>
                <c:pt idx="1816">
                  <c:v>0.69082390624991996</c:v>
                </c:pt>
                <c:pt idx="1817">
                  <c:v>0.69021804687487986</c:v>
                </c:pt>
                <c:pt idx="1818">
                  <c:v>0.68951015624991996</c:v>
                </c:pt>
                <c:pt idx="1819">
                  <c:v>0.6888079687500801</c:v>
                </c:pt>
                <c:pt idx="1820">
                  <c:v>0.68824617187487991</c:v>
                </c:pt>
                <c:pt idx="1821">
                  <c:v>0.68768851562496003</c:v>
                </c:pt>
                <c:pt idx="1822">
                  <c:v>0.68708429687487993</c:v>
                </c:pt>
                <c:pt idx="1823">
                  <c:v>0.68655140624991995</c:v>
                </c:pt>
                <c:pt idx="1824">
                  <c:v>0.68618835937503997</c:v>
                </c:pt>
                <c:pt idx="1825">
                  <c:v>0.68584851562496008</c:v>
                </c:pt>
                <c:pt idx="1826">
                  <c:v>0.68521718750016003</c:v>
                </c:pt>
                <c:pt idx="1827">
                  <c:v>0.68489117187487991</c:v>
                </c:pt>
                <c:pt idx="1828">
                  <c:v>0.68450648437503991</c:v>
                </c:pt>
                <c:pt idx="1829">
                  <c:v>0.68483773437503992</c:v>
                </c:pt>
                <c:pt idx="1830">
                  <c:v>0.68517945312512007</c:v>
                </c:pt>
                <c:pt idx="1831">
                  <c:v>0.68554945312512006</c:v>
                </c:pt>
                <c:pt idx="1832">
                  <c:v>0.68594171875008003</c:v>
                </c:pt>
                <c:pt idx="1833">
                  <c:v>0.68638453124991994</c:v>
                </c:pt>
                <c:pt idx="1834">
                  <c:v>0.68677359375008007</c:v>
                </c:pt>
                <c:pt idx="1835">
                  <c:v>0.68731968750016004</c:v>
                </c:pt>
                <c:pt idx="1836">
                  <c:v>0.68783695312512005</c:v>
                </c:pt>
                <c:pt idx="1837">
                  <c:v>0.68822578124991995</c:v>
                </c:pt>
                <c:pt idx="1838">
                  <c:v>0.68868781250016009</c:v>
                </c:pt>
                <c:pt idx="1839">
                  <c:v>0.68902734375008012</c:v>
                </c:pt>
                <c:pt idx="1840">
                  <c:v>0.68939492187487994</c:v>
                </c:pt>
                <c:pt idx="1841">
                  <c:v>0.689969375</c:v>
                </c:pt>
                <c:pt idx="1842">
                  <c:v>0.69032382812512005</c:v>
                </c:pt>
                <c:pt idx="1843">
                  <c:v>0.69075617187487992</c:v>
                </c:pt>
                <c:pt idx="1844">
                  <c:v>0.69111867187487985</c:v>
                </c:pt>
                <c:pt idx="1845">
                  <c:v>0.69188937500000003</c:v>
                </c:pt>
                <c:pt idx="1846">
                  <c:v>0.69230281250016001</c:v>
                </c:pt>
                <c:pt idx="1847">
                  <c:v>0.69273507812512014</c:v>
                </c:pt>
                <c:pt idx="1848">
                  <c:v>0.69310125</c:v>
                </c:pt>
                <c:pt idx="1849">
                  <c:v>0.69351398437503997</c:v>
                </c:pt>
                <c:pt idx="1850">
                  <c:v>0.69403398437503994</c:v>
                </c:pt>
                <c:pt idx="1851">
                  <c:v>0.6945372656249601</c:v>
                </c:pt>
                <c:pt idx="1852">
                  <c:v>0.69491789062496001</c:v>
                </c:pt>
                <c:pt idx="1853">
                  <c:v>0.6953550781251201</c:v>
                </c:pt>
                <c:pt idx="1854">
                  <c:v>0.69584976562496004</c:v>
                </c:pt>
                <c:pt idx="1855">
                  <c:v>0.69628703124991997</c:v>
                </c:pt>
                <c:pt idx="1856">
                  <c:v>0.69669492187487991</c:v>
                </c:pt>
                <c:pt idx="1857">
                  <c:v>0.69714531250015999</c:v>
                </c:pt>
                <c:pt idx="1858">
                  <c:v>0.69767460937503989</c:v>
                </c:pt>
                <c:pt idx="1859">
                  <c:v>0.69819429687487988</c:v>
                </c:pt>
                <c:pt idx="1860">
                  <c:v>0.69858671875008005</c:v>
                </c:pt>
                <c:pt idx="1861">
                  <c:v>0.69895335937503988</c:v>
                </c:pt>
                <c:pt idx="1862">
                  <c:v>0.69950531250016001</c:v>
                </c:pt>
                <c:pt idx="1863">
                  <c:v>0.70001078124991989</c:v>
                </c:pt>
                <c:pt idx="1864">
                  <c:v>0.70045093750016008</c:v>
                </c:pt>
                <c:pt idx="1865">
                  <c:v>0.700905</c:v>
                </c:pt>
                <c:pt idx="1866">
                  <c:v>0.70146421875008003</c:v>
                </c:pt>
                <c:pt idx="1867">
                  <c:v>0.70200640624991995</c:v>
                </c:pt>
                <c:pt idx="1868">
                  <c:v>0.70244460937503994</c:v>
                </c:pt>
                <c:pt idx="1869">
                  <c:v>0.70291039062496008</c:v>
                </c:pt>
                <c:pt idx="1870">
                  <c:v>0.70351046875008005</c:v>
                </c:pt>
                <c:pt idx="1871">
                  <c:v>0.7041307812499199</c:v>
                </c:pt>
                <c:pt idx="1872">
                  <c:v>0.70465976562496002</c:v>
                </c:pt>
                <c:pt idx="1873">
                  <c:v>0.70521617187487995</c:v>
                </c:pt>
                <c:pt idx="1874">
                  <c:v>0.70580406250016003</c:v>
                </c:pt>
                <c:pt idx="1875">
                  <c:v>0.70647882812512008</c:v>
                </c:pt>
                <c:pt idx="1876">
                  <c:v>0.70709140624991995</c:v>
                </c:pt>
                <c:pt idx="1877">
                  <c:v>0.70760359375008008</c:v>
                </c:pt>
                <c:pt idx="1878">
                  <c:v>0.70827492187487995</c:v>
                </c:pt>
                <c:pt idx="1879">
                  <c:v>0.70895515624991989</c:v>
                </c:pt>
                <c:pt idx="1880">
                  <c:v>0.70951757812512006</c:v>
                </c:pt>
                <c:pt idx="1881">
                  <c:v>0.71003632812512008</c:v>
                </c:pt>
                <c:pt idx="1882">
                  <c:v>0.71063500000000002</c:v>
                </c:pt>
                <c:pt idx="1883">
                  <c:v>0.71130664062496007</c:v>
                </c:pt>
                <c:pt idx="1884">
                  <c:v>0.71188898437503989</c:v>
                </c:pt>
                <c:pt idx="1885">
                  <c:v>0.71238859375008012</c:v>
                </c:pt>
                <c:pt idx="1886">
                  <c:v>0.71292</c:v>
                </c:pt>
                <c:pt idx="1887">
                  <c:v>0.71354203124991988</c:v>
                </c:pt>
                <c:pt idx="1888">
                  <c:v>0.71411757812512011</c:v>
                </c:pt>
                <c:pt idx="1889">
                  <c:v>0.71459984375008012</c:v>
                </c:pt>
                <c:pt idx="1890">
                  <c:v>0.71521984375008008</c:v>
                </c:pt>
                <c:pt idx="1891">
                  <c:v>0.71591414062496006</c:v>
                </c:pt>
                <c:pt idx="1892">
                  <c:v>0.71651078124991996</c:v>
                </c:pt>
                <c:pt idx="1893">
                  <c:v>0.71700601562496002</c:v>
                </c:pt>
                <c:pt idx="1894">
                  <c:v>0.71766539062496004</c:v>
                </c:pt>
                <c:pt idx="1895">
                  <c:v>0.71836140624991995</c:v>
                </c:pt>
                <c:pt idx="1896">
                  <c:v>0.71898968750016001</c:v>
                </c:pt>
                <c:pt idx="1897">
                  <c:v>0.71962226562496001</c:v>
                </c:pt>
                <c:pt idx="1898">
                  <c:v>0.72021828124991993</c:v>
                </c:pt>
                <c:pt idx="1899">
                  <c:v>0.72088046875008005</c:v>
                </c:pt>
                <c:pt idx="1900">
                  <c:v>0.72151312499999998</c:v>
                </c:pt>
                <c:pt idx="1901">
                  <c:v>0.72205757812512006</c:v>
                </c:pt>
                <c:pt idx="1902">
                  <c:v>0.72266156250016</c:v>
                </c:pt>
                <c:pt idx="1903">
                  <c:v>0.72336406250016005</c:v>
                </c:pt>
                <c:pt idx="1904">
                  <c:v>0.72399773437503989</c:v>
                </c:pt>
                <c:pt idx="1905">
                  <c:v>0.72453320312512015</c:v>
                </c:pt>
                <c:pt idx="1906">
                  <c:v>0.72513937500000003</c:v>
                </c:pt>
                <c:pt idx="1907">
                  <c:v>0.72574085937503996</c:v>
                </c:pt>
                <c:pt idx="1908">
                  <c:v>0.72635789062496003</c:v>
                </c:pt>
                <c:pt idx="1909">
                  <c:v>0.7269204687500801</c:v>
                </c:pt>
                <c:pt idx="1910">
                  <c:v>0.72748406250016007</c:v>
                </c:pt>
                <c:pt idx="1911">
                  <c:v>0.72816164062496003</c:v>
                </c:pt>
                <c:pt idx="1912">
                  <c:v>0.72883171875008002</c:v>
                </c:pt>
                <c:pt idx="1913">
                  <c:v>0.72934710937503988</c:v>
                </c:pt>
                <c:pt idx="1914">
                  <c:v>0.7299008593750399</c:v>
                </c:pt>
                <c:pt idx="1915">
                  <c:v>0.73054070312512009</c:v>
                </c:pt>
                <c:pt idx="1916">
                  <c:v>0.73118671875008012</c:v>
                </c:pt>
                <c:pt idx="1917">
                  <c:v>0.73175976562496003</c:v>
                </c:pt>
                <c:pt idx="1918">
                  <c:v>0.73227265624991988</c:v>
                </c:pt>
                <c:pt idx="1919">
                  <c:v>0.73289093750015999</c:v>
                </c:pt>
                <c:pt idx="1920">
                  <c:v>0.73349562499999998</c:v>
                </c:pt>
                <c:pt idx="1921">
                  <c:v>0.73397484375008004</c:v>
                </c:pt>
                <c:pt idx="1922">
                  <c:v>0.73443703124991988</c:v>
                </c:pt>
                <c:pt idx="1923">
                  <c:v>0.734985</c:v>
                </c:pt>
                <c:pt idx="1924">
                  <c:v>0.73554835937503993</c:v>
                </c:pt>
                <c:pt idx="1925">
                  <c:v>0.73603421875008002</c:v>
                </c:pt>
                <c:pt idx="1926">
                  <c:v>0.73644742187487988</c:v>
                </c:pt>
                <c:pt idx="1927">
                  <c:v>0.73694812499999995</c:v>
                </c:pt>
                <c:pt idx="1928">
                  <c:v>0.73758585937503995</c:v>
                </c:pt>
                <c:pt idx="1929">
                  <c:v>0.73808406250016001</c:v>
                </c:pt>
                <c:pt idx="1930">
                  <c:v>0.73855453124991988</c:v>
                </c:pt>
                <c:pt idx="1931">
                  <c:v>0.73908695312512007</c:v>
                </c:pt>
                <c:pt idx="1932">
                  <c:v>0.7396595312499199</c:v>
                </c:pt>
                <c:pt idx="1933">
                  <c:v>0.74021000000000003</c:v>
                </c:pt>
                <c:pt idx="1934">
                  <c:v>0.74069890624991996</c:v>
                </c:pt>
                <c:pt idx="1935">
                  <c:v>0.74127835937503994</c:v>
                </c:pt>
                <c:pt idx="1936">
                  <c:v>0.74191789062496005</c:v>
                </c:pt>
                <c:pt idx="1937">
                  <c:v>0.7425902343750399</c:v>
                </c:pt>
                <c:pt idx="1938">
                  <c:v>0.74309625000000001</c:v>
                </c:pt>
                <c:pt idx="1939">
                  <c:v>0.74374835937503991</c:v>
                </c:pt>
                <c:pt idx="1940">
                  <c:v>0.74440125000000001</c:v>
                </c:pt>
                <c:pt idx="1941">
                  <c:v>0.74506445312512015</c:v>
                </c:pt>
                <c:pt idx="1942">
                  <c:v>0.74567546875008006</c:v>
                </c:pt>
                <c:pt idx="1943">
                  <c:v>0.74631867187487988</c:v>
                </c:pt>
                <c:pt idx="1944">
                  <c:v>0.74700171875008003</c:v>
                </c:pt>
                <c:pt idx="1945">
                  <c:v>0.74768500000000004</c:v>
                </c:pt>
                <c:pt idx="1946">
                  <c:v>0.74830734375008012</c:v>
                </c:pt>
                <c:pt idx="1947">
                  <c:v>0.74892593750016001</c:v>
                </c:pt>
                <c:pt idx="1948">
                  <c:v>0.74962523437503992</c:v>
                </c:pt>
                <c:pt idx="1949">
                  <c:v>0.75028273437503989</c:v>
                </c:pt>
                <c:pt idx="1950">
                  <c:v>0.75099078124991991</c:v>
                </c:pt>
                <c:pt idx="1951">
                  <c:v>0.75169835937503993</c:v>
                </c:pt>
                <c:pt idx="1952">
                  <c:v>0.75243906250016002</c:v>
                </c:pt>
                <c:pt idx="1953">
                  <c:v>0.75320164062496009</c:v>
                </c:pt>
                <c:pt idx="1954">
                  <c:v>0.75390906250015999</c:v>
                </c:pt>
                <c:pt idx="1955">
                  <c:v>0.75464484375008012</c:v>
                </c:pt>
                <c:pt idx="1956">
                  <c:v>0.75546124999999997</c:v>
                </c:pt>
                <c:pt idx="1957">
                  <c:v>0.75624523437503999</c:v>
                </c:pt>
                <c:pt idx="1958">
                  <c:v>0.75700476562496011</c:v>
                </c:pt>
                <c:pt idx="1959">
                  <c:v>0.75780914062496008</c:v>
                </c:pt>
                <c:pt idx="1960">
                  <c:v>0.75861171875008004</c:v>
                </c:pt>
                <c:pt idx="1961">
                  <c:v>0.75941875000000003</c:v>
                </c:pt>
                <c:pt idx="1962">
                  <c:v>0.76017648437503993</c:v>
                </c:pt>
                <c:pt idx="1963">
                  <c:v>0.7608958593750399</c:v>
                </c:pt>
                <c:pt idx="1964">
                  <c:v>0.76170148437503993</c:v>
                </c:pt>
                <c:pt idx="1965">
                  <c:v>0.76252398437503999</c:v>
                </c:pt>
                <c:pt idx="1966">
                  <c:v>0.76326171875008009</c:v>
                </c:pt>
                <c:pt idx="1967">
                  <c:v>0.7639610156249601</c:v>
                </c:pt>
                <c:pt idx="1968">
                  <c:v>0.76474375000000006</c:v>
                </c:pt>
                <c:pt idx="1969">
                  <c:v>0.76552523437503994</c:v>
                </c:pt>
                <c:pt idx="1970">
                  <c:v>0.76624234375008005</c:v>
                </c:pt>
                <c:pt idx="1971">
                  <c:v>0.76695554687487988</c:v>
                </c:pt>
                <c:pt idx="1972">
                  <c:v>0.76773617187487986</c:v>
                </c:pt>
                <c:pt idx="1973">
                  <c:v>0.76858296875008003</c:v>
                </c:pt>
                <c:pt idx="1974">
                  <c:v>0.76933796875008009</c:v>
                </c:pt>
                <c:pt idx="1975">
                  <c:v>0.7700151562499199</c:v>
                </c:pt>
                <c:pt idx="1976">
                  <c:v>0.77082046875008003</c:v>
                </c:pt>
                <c:pt idx="1977">
                  <c:v>0.77163320312512007</c:v>
                </c:pt>
                <c:pt idx="1978">
                  <c:v>0.77238695312512007</c:v>
                </c:pt>
                <c:pt idx="1979">
                  <c:v>0.77307343750016</c:v>
                </c:pt>
                <c:pt idx="1980">
                  <c:v>0.77386312499999999</c:v>
                </c:pt>
                <c:pt idx="1981">
                  <c:v>0.77464914062496004</c:v>
                </c:pt>
                <c:pt idx="1982">
                  <c:v>0.77542031250016008</c:v>
                </c:pt>
                <c:pt idx="1983">
                  <c:v>0.77614343750016002</c:v>
                </c:pt>
                <c:pt idx="1984">
                  <c:v>0.77693500000000004</c:v>
                </c:pt>
                <c:pt idx="1985">
                  <c:v>0.77775937500000003</c:v>
                </c:pt>
                <c:pt idx="1986">
                  <c:v>0.77853531250016006</c:v>
                </c:pt>
                <c:pt idx="1987">
                  <c:v>0.77929124999999999</c:v>
                </c:pt>
                <c:pt idx="1988">
                  <c:v>0.78012171875008007</c:v>
                </c:pt>
                <c:pt idx="1989">
                  <c:v>0.78099843750016007</c:v>
                </c:pt>
                <c:pt idx="1990">
                  <c:v>0.78180476562496004</c:v>
                </c:pt>
                <c:pt idx="1991">
                  <c:v>0.78255460937503996</c:v>
                </c:pt>
                <c:pt idx="1992">
                  <c:v>0.78331210937503992</c:v>
                </c:pt>
                <c:pt idx="1993">
                  <c:v>0.78408671875008007</c:v>
                </c:pt>
                <c:pt idx="1994">
                  <c:v>0.784821875</c:v>
                </c:pt>
                <c:pt idx="1995">
                  <c:v>0.78547218750016001</c:v>
                </c:pt>
                <c:pt idx="1996">
                  <c:v>0.78612046875008001</c:v>
                </c:pt>
                <c:pt idx="1997">
                  <c:v>0.78688820312512009</c:v>
                </c:pt>
                <c:pt idx="1998">
                  <c:v>0.78759671875008008</c:v>
                </c:pt>
                <c:pt idx="1999">
                  <c:v>0.78820882812512005</c:v>
                </c:pt>
                <c:pt idx="2000">
                  <c:v>0.78878960937503995</c:v>
                </c:pt>
                <c:pt idx="2001">
                  <c:v>0.78946195312512013</c:v>
                </c:pt>
                <c:pt idx="2002">
                  <c:v>0.79019070312512008</c:v>
                </c:pt>
                <c:pt idx="2003">
                  <c:v>0.79079218750016</c:v>
                </c:pt>
                <c:pt idx="2004">
                  <c:v>0.79139117187487995</c:v>
                </c:pt>
                <c:pt idx="2005">
                  <c:v>0.79211343750016006</c:v>
                </c:pt>
                <c:pt idx="2006">
                  <c:v>0.79280843750016006</c:v>
                </c:pt>
                <c:pt idx="2007">
                  <c:v>0.79337656250016009</c:v>
                </c:pt>
                <c:pt idx="2008">
                  <c:v>0.79393343750015999</c:v>
                </c:pt>
                <c:pt idx="2009">
                  <c:v>0.79453656250016003</c:v>
                </c:pt>
                <c:pt idx="2010">
                  <c:v>0.79520156250016005</c:v>
                </c:pt>
                <c:pt idx="2011">
                  <c:v>0.79576445312512012</c:v>
                </c:pt>
                <c:pt idx="2012">
                  <c:v>0.79622132812512014</c:v>
                </c:pt>
                <c:pt idx="2013">
                  <c:v>0.79675257812512013</c:v>
                </c:pt>
                <c:pt idx="2014">
                  <c:v>0.79736523437503992</c:v>
                </c:pt>
                <c:pt idx="2015">
                  <c:v>0.79789898437503992</c:v>
                </c:pt>
                <c:pt idx="2016">
                  <c:v>0.79836546875008008</c:v>
                </c:pt>
                <c:pt idx="2017">
                  <c:v>0.79890609375008004</c:v>
                </c:pt>
                <c:pt idx="2018">
                  <c:v>0.79947210937503999</c:v>
                </c:pt>
                <c:pt idx="2019">
                  <c:v>0.80009656250016004</c:v>
                </c:pt>
                <c:pt idx="2020">
                  <c:v>0.800649375</c:v>
                </c:pt>
                <c:pt idx="2021">
                  <c:v>0.80123968750016006</c:v>
                </c:pt>
                <c:pt idx="2022">
                  <c:v>0.80189546875008011</c:v>
                </c:pt>
                <c:pt idx="2023">
                  <c:v>0.80259664062496006</c:v>
                </c:pt>
                <c:pt idx="2024">
                  <c:v>0.80319125000000002</c:v>
                </c:pt>
                <c:pt idx="2025">
                  <c:v>0.80384921875008009</c:v>
                </c:pt>
                <c:pt idx="2026">
                  <c:v>0.80456695312512005</c:v>
                </c:pt>
                <c:pt idx="2027">
                  <c:v>0.80527921875008002</c:v>
                </c:pt>
                <c:pt idx="2028">
                  <c:v>0.80592390624991994</c:v>
                </c:pt>
                <c:pt idx="2029">
                  <c:v>0.80654367187487985</c:v>
                </c:pt>
                <c:pt idx="2030">
                  <c:v>0.80720921875008012</c:v>
                </c:pt>
                <c:pt idx="2031">
                  <c:v>0.80791359375008009</c:v>
                </c:pt>
                <c:pt idx="2032">
                  <c:v>0.8084833593750399</c:v>
                </c:pt>
                <c:pt idx="2033">
                  <c:v>0.80904148437503998</c:v>
                </c:pt>
                <c:pt idx="2034">
                  <c:v>0.80962140624991996</c:v>
                </c:pt>
                <c:pt idx="2035">
                  <c:v>0.81017859375008006</c:v>
                </c:pt>
                <c:pt idx="2036">
                  <c:v>0.81074914062496006</c:v>
                </c:pt>
                <c:pt idx="2037">
                  <c:v>0.81122117187487985</c:v>
                </c:pt>
                <c:pt idx="2038">
                  <c:v>0.81178929687487988</c:v>
                </c:pt>
                <c:pt idx="2039">
                  <c:v>0.8123633593750399</c:v>
                </c:pt>
                <c:pt idx="2040">
                  <c:v>0.81286093750016009</c:v>
                </c:pt>
                <c:pt idx="2041">
                  <c:v>0.81328773437503998</c:v>
                </c:pt>
                <c:pt idx="2042">
                  <c:v>0.81385210937503993</c:v>
                </c:pt>
                <c:pt idx="2043">
                  <c:v>0.81438617187487994</c:v>
                </c:pt>
                <c:pt idx="2044">
                  <c:v>0.81490796875008009</c:v>
                </c:pt>
                <c:pt idx="2045">
                  <c:v>0.81538054687487993</c:v>
                </c:pt>
                <c:pt idx="2046">
                  <c:v>0.81580156250016</c:v>
                </c:pt>
                <c:pt idx="2047">
                  <c:v>0.81631835937503994</c:v>
                </c:pt>
                <c:pt idx="2048">
                  <c:v>0.81673726562496007</c:v>
                </c:pt>
                <c:pt idx="2049">
                  <c:v>0.81709101562496012</c:v>
                </c:pt>
                <c:pt idx="2050">
                  <c:v>0.81751429687487986</c:v>
                </c:pt>
                <c:pt idx="2051">
                  <c:v>0.81797523437503994</c:v>
                </c:pt>
                <c:pt idx="2052">
                  <c:v>0.81838070312512012</c:v>
                </c:pt>
                <c:pt idx="2053">
                  <c:v>0.8190149218748799</c:v>
                </c:pt>
                <c:pt idx="2054">
                  <c:v>0.81937632812512007</c:v>
                </c:pt>
                <c:pt idx="2055">
                  <c:v>0.81972562500000001</c:v>
                </c:pt>
                <c:pt idx="2056">
                  <c:v>0.82034257812512013</c:v>
                </c:pt>
                <c:pt idx="2057">
                  <c:v>0.82068820312512014</c:v>
                </c:pt>
                <c:pt idx="2058">
                  <c:v>0.82106734375008006</c:v>
                </c:pt>
                <c:pt idx="2059">
                  <c:v>0.82160250000000001</c:v>
                </c:pt>
                <c:pt idx="2060">
                  <c:v>0.82201578124991992</c:v>
                </c:pt>
                <c:pt idx="2061">
                  <c:v>0.82240929687487985</c:v>
                </c:pt>
                <c:pt idx="2062">
                  <c:v>0.82274687499999999</c:v>
                </c:pt>
                <c:pt idx="2063">
                  <c:v>0.82335398437503993</c:v>
                </c:pt>
                <c:pt idx="2064">
                  <c:v>0.82370687499999995</c:v>
                </c:pt>
                <c:pt idx="2065">
                  <c:v>0.82407609375008006</c:v>
                </c:pt>
                <c:pt idx="2066">
                  <c:v>0.82461125000000002</c:v>
                </c:pt>
                <c:pt idx="2067">
                  <c:v>0.82506664062496005</c:v>
                </c:pt>
                <c:pt idx="2068">
                  <c:v>0.82546617187487992</c:v>
                </c:pt>
                <c:pt idx="2069">
                  <c:v>0.82511578124991991</c:v>
                </c:pt>
                <c:pt idx="2070">
                  <c:v>0.82476609375008003</c:v>
                </c:pt>
                <c:pt idx="2071">
                  <c:v>0.82437679687487986</c:v>
                </c:pt>
                <c:pt idx="2072">
                  <c:v>0.82397187500000002</c:v>
                </c:pt>
                <c:pt idx="2073">
                  <c:v>0.82344484375008009</c:v>
                </c:pt>
                <c:pt idx="2074">
                  <c:v>0.82277554687487986</c:v>
                </c:pt>
                <c:pt idx="2075">
                  <c:v>0.82208734375008008</c:v>
                </c:pt>
                <c:pt idx="2076">
                  <c:v>0.82142351562496008</c:v>
                </c:pt>
                <c:pt idx="2077">
                  <c:v>0.8207072656249601</c:v>
                </c:pt>
                <c:pt idx="2078">
                  <c:v>0.81989124999999996</c:v>
                </c:pt>
                <c:pt idx="2079">
                  <c:v>0.81909671875008006</c:v>
                </c:pt>
                <c:pt idx="2080">
                  <c:v>0.81832296875008004</c:v>
                </c:pt>
                <c:pt idx="2081">
                  <c:v>0.81756210937503992</c:v>
                </c:pt>
                <c:pt idx="2082">
                  <c:v>0.81672984375008006</c:v>
                </c:pt>
                <c:pt idx="2083">
                  <c:v>0.81590960937503998</c:v>
                </c:pt>
                <c:pt idx="2084">
                  <c:v>0.81521414062496012</c:v>
                </c:pt>
                <c:pt idx="2085">
                  <c:v>0.81451507812512014</c:v>
                </c:pt>
                <c:pt idx="2086">
                  <c:v>0.81369796875008005</c:v>
                </c:pt>
                <c:pt idx="2087">
                  <c:v>0.81285078124991994</c:v>
                </c:pt>
                <c:pt idx="2088">
                  <c:v>0.81206437499999995</c:v>
                </c:pt>
                <c:pt idx="2089">
                  <c:v>0.81128718750016005</c:v>
                </c:pt>
                <c:pt idx="2090">
                  <c:v>0.81043515624991991</c:v>
                </c:pt>
                <c:pt idx="2091">
                  <c:v>0.80943835937503994</c:v>
                </c:pt>
                <c:pt idx="2092">
                  <c:v>0.80830140624991997</c:v>
                </c:pt>
                <c:pt idx="2093">
                  <c:v>0.80683773437503992</c:v>
                </c:pt>
                <c:pt idx="2094">
                  <c:v>0.80487703124991994</c:v>
                </c:pt>
                <c:pt idx="2095">
                  <c:v>0.80237828124991994</c:v>
                </c:pt>
                <c:pt idx="2096">
                  <c:v>0.79949843750016003</c:v>
                </c:pt>
                <c:pt idx="2097">
                  <c:v>0.79602398437503996</c:v>
                </c:pt>
                <c:pt idx="2098">
                  <c:v>0.79187460937503995</c:v>
                </c:pt>
                <c:pt idx="2099">
                  <c:v>0.7870257031251201</c:v>
                </c:pt>
                <c:pt idx="2100">
                  <c:v>0.78160523437503993</c:v>
                </c:pt>
                <c:pt idx="2101">
                  <c:v>0.77572843750016007</c:v>
                </c:pt>
                <c:pt idx="2102">
                  <c:v>0.76950742187487986</c:v>
                </c:pt>
                <c:pt idx="2103">
                  <c:v>0.76307781250016005</c:v>
                </c:pt>
                <c:pt idx="2104">
                  <c:v>0.7565622656249601</c:v>
                </c:pt>
                <c:pt idx="2105">
                  <c:v>0.75014390624991989</c:v>
                </c:pt>
                <c:pt idx="2106">
                  <c:v>0.7437651562499199</c:v>
                </c:pt>
                <c:pt idx="2107">
                  <c:v>0.73757804687487993</c:v>
                </c:pt>
                <c:pt idx="2108">
                  <c:v>0.73167343750016001</c:v>
                </c:pt>
                <c:pt idx="2109">
                  <c:v>0.7262447656249601</c:v>
                </c:pt>
                <c:pt idx="2110">
                  <c:v>0.7212797656249601</c:v>
                </c:pt>
                <c:pt idx="2111">
                  <c:v>0.71668164062496009</c:v>
                </c:pt>
                <c:pt idx="2112">
                  <c:v>0.71242343750016002</c:v>
                </c:pt>
                <c:pt idx="2113">
                  <c:v>0.70865117187487991</c:v>
                </c:pt>
                <c:pt idx="2114">
                  <c:v>0.70531335937503992</c:v>
                </c:pt>
                <c:pt idx="2115">
                  <c:v>0.70232499999999998</c:v>
                </c:pt>
                <c:pt idx="2116">
                  <c:v>0.69961585937503989</c:v>
                </c:pt>
                <c:pt idx="2117">
                  <c:v>0.69730101562496005</c:v>
                </c:pt>
                <c:pt idx="2118">
                  <c:v>0.69527273437503989</c:v>
                </c:pt>
                <c:pt idx="2119">
                  <c:v>0.69324742187487987</c:v>
                </c:pt>
                <c:pt idx="2120">
                  <c:v>0.69126718750016003</c:v>
                </c:pt>
                <c:pt idx="2121">
                  <c:v>0.6894102343750399</c:v>
                </c:pt>
                <c:pt idx="2122">
                  <c:v>0.68760093750016005</c:v>
                </c:pt>
                <c:pt idx="2123">
                  <c:v>0.68572750000000005</c:v>
                </c:pt>
                <c:pt idx="2124">
                  <c:v>0.68378546875008006</c:v>
                </c:pt>
                <c:pt idx="2125">
                  <c:v>0.68179070312512013</c:v>
                </c:pt>
                <c:pt idx="2126">
                  <c:v>0.67990132812512005</c:v>
                </c:pt>
                <c:pt idx="2127">
                  <c:v>0.67790726562496006</c:v>
                </c:pt>
                <c:pt idx="2128">
                  <c:v>0.67588429687487994</c:v>
                </c:pt>
                <c:pt idx="2129">
                  <c:v>0.67409375000000005</c:v>
                </c:pt>
                <c:pt idx="2130">
                  <c:v>0.67244664062496007</c:v>
                </c:pt>
                <c:pt idx="2131">
                  <c:v>0.67085203124991988</c:v>
                </c:pt>
                <c:pt idx="2132">
                  <c:v>0.66934953124991992</c:v>
                </c:pt>
                <c:pt idx="2133">
                  <c:v>0.66799750000000002</c:v>
                </c:pt>
                <c:pt idx="2134">
                  <c:v>0.66686671875008008</c:v>
                </c:pt>
                <c:pt idx="2135">
                  <c:v>0.66589156250016002</c:v>
                </c:pt>
                <c:pt idx="2136">
                  <c:v>0.66495546875008005</c:v>
                </c:pt>
                <c:pt idx="2137">
                  <c:v>0.66419257812512011</c:v>
                </c:pt>
                <c:pt idx="2138">
                  <c:v>0.66363773437503992</c:v>
                </c:pt>
                <c:pt idx="2139">
                  <c:v>0.66314460937503994</c:v>
                </c:pt>
                <c:pt idx="2140">
                  <c:v>0.66260320312512011</c:v>
                </c:pt>
                <c:pt idx="2141">
                  <c:v>0.66216015624991997</c:v>
                </c:pt>
                <c:pt idx="2142">
                  <c:v>0.66158531250016006</c:v>
                </c:pt>
                <c:pt idx="2143">
                  <c:v>0.6612078906249601</c:v>
                </c:pt>
                <c:pt idx="2144">
                  <c:v>0.66069593750016009</c:v>
                </c:pt>
                <c:pt idx="2145">
                  <c:v>0.66005171875008006</c:v>
                </c:pt>
                <c:pt idx="2146">
                  <c:v>0.65954984375008008</c:v>
                </c:pt>
                <c:pt idx="2147">
                  <c:v>0.65903093750016006</c:v>
                </c:pt>
                <c:pt idx="2148">
                  <c:v>0.65831343750016003</c:v>
                </c:pt>
                <c:pt idx="2149">
                  <c:v>0.65728148437503997</c:v>
                </c:pt>
                <c:pt idx="2150">
                  <c:v>0.65593585937503995</c:v>
                </c:pt>
                <c:pt idx="2151">
                  <c:v>0.6543025390624001</c:v>
                </c:pt>
                <c:pt idx="2152">
                  <c:v>0.65218691406240004</c:v>
                </c:pt>
                <c:pt idx="2153">
                  <c:v>0.64942335937503992</c:v>
                </c:pt>
                <c:pt idx="2154">
                  <c:v>0.64595304687487998</c:v>
                </c:pt>
                <c:pt idx="2155">
                  <c:v>0.64160394531263998</c:v>
                </c:pt>
                <c:pt idx="2156">
                  <c:v>0.63642285156255995</c:v>
                </c:pt>
                <c:pt idx="2157">
                  <c:v>0.63049187500000003</c:v>
                </c:pt>
                <c:pt idx="2158">
                  <c:v>0.62411308593759995</c:v>
                </c:pt>
                <c:pt idx="2159">
                  <c:v>0.61752203124991989</c:v>
                </c:pt>
                <c:pt idx="2160">
                  <c:v>0.61085468750015992</c:v>
                </c:pt>
                <c:pt idx="2161">
                  <c:v>0.60421667968736004</c:v>
                </c:pt>
                <c:pt idx="2162">
                  <c:v>0.59764042968735998</c:v>
                </c:pt>
                <c:pt idx="2163">
                  <c:v>0.59150492187488002</c:v>
                </c:pt>
                <c:pt idx="2164">
                  <c:v>0.58589484375008005</c:v>
                </c:pt>
                <c:pt idx="2165">
                  <c:v>0.58096949218751992</c:v>
                </c:pt>
                <c:pt idx="2166">
                  <c:v>0.5766903125001599</c:v>
                </c:pt>
                <c:pt idx="2167">
                  <c:v>0.57309230468736005</c:v>
                </c:pt>
                <c:pt idx="2168">
                  <c:v>0.57003062500000001</c:v>
                </c:pt>
                <c:pt idx="2169">
                  <c:v>0.56729312499999995</c:v>
                </c:pt>
                <c:pt idx="2170">
                  <c:v>0.56477066406240006</c:v>
                </c:pt>
                <c:pt idx="2171">
                  <c:v>0.56249191406240007</c:v>
                </c:pt>
                <c:pt idx="2172">
                  <c:v>0.56050929687488005</c:v>
                </c:pt>
                <c:pt idx="2173">
                  <c:v>0.55858781250015999</c:v>
                </c:pt>
                <c:pt idx="2174">
                  <c:v>0.55675093750015991</c:v>
                </c:pt>
                <c:pt idx="2175">
                  <c:v>0.55513472656256002</c:v>
                </c:pt>
                <c:pt idx="2176">
                  <c:v>0.5537401562499199</c:v>
                </c:pt>
                <c:pt idx="2177">
                  <c:v>0.552438125</c:v>
                </c:pt>
                <c:pt idx="2178">
                  <c:v>0.55109058593759996</c:v>
                </c:pt>
                <c:pt idx="2179">
                  <c:v>0.54982624999999996</c:v>
                </c:pt>
                <c:pt idx="2180">
                  <c:v>0.54871636718751993</c:v>
                </c:pt>
                <c:pt idx="2181">
                  <c:v>0.5476637890624001</c:v>
                </c:pt>
                <c:pt idx="2182">
                  <c:v>0.54654761718751999</c:v>
                </c:pt>
                <c:pt idx="2183">
                  <c:v>0.54552128906240005</c:v>
                </c:pt>
                <c:pt idx="2184">
                  <c:v>0.54463371093759994</c:v>
                </c:pt>
                <c:pt idx="2185">
                  <c:v>0.54371550781248001</c:v>
                </c:pt>
                <c:pt idx="2186">
                  <c:v>0.54275253906240006</c:v>
                </c:pt>
                <c:pt idx="2187">
                  <c:v>0.54186636718752001</c:v>
                </c:pt>
                <c:pt idx="2188">
                  <c:v>0.54113167968735998</c:v>
                </c:pt>
                <c:pt idx="2189">
                  <c:v>0.54046894531264</c:v>
                </c:pt>
                <c:pt idx="2190">
                  <c:v>0.53965714843743995</c:v>
                </c:pt>
                <c:pt idx="2191">
                  <c:v>0.53889988281248002</c:v>
                </c:pt>
                <c:pt idx="2192">
                  <c:v>0.53823800781247999</c:v>
                </c:pt>
                <c:pt idx="2193">
                  <c:v>0.53758777343744002</c:v>
                </c:pt>
                <c:pt idx="2194">
                  <c:v>0.53688144531263993</c:v>
                </c:pt>
                <c:pt idx="2195">
                  <c:v>0.53627160156256004</c:v>
                </c:pt>
                <c:pt idx="2196">
                  <c:v>0.53575218750015996</c:v>
                </c:pt>
                <c:pt idx="2197">
                  <c:v>0.53521445312511995</c:v>
                </c:pt>
                <c:pt idx="2198">
                  <c:v>0.53459433593759997</c:v>
                </c:pt>
                <c:pt idx="2199">
                  <c:v>0.53397367187487998</c:v>
                </c:pt>
                <c:pt idx="2200">
                  <c:v>0.53360074218751996</c:v>
                </c:pt>
                <c:pt idx="2201">
                  <c:v>0.53322367187487996</c:v>
                </c:pt>
                <c:pt idx="2202">
                  <c:v>0.53287460937503994</c:v>
                </c:pt>
                <c:pt idx="2203">
                  <c:v>0.53244273437503997</c:v>
                </c:pt>
                <c:pt idx="2204">
                  <c:v>0.53292871093759997</c:v>
                </c:pt>
                <c:pt idx="2205">
                  <c:v>0.53342300781248009</c:v>
                </c:pt>
                <c:pt idx="2206">
                  <c:v>0.53408863281247998</c:v>
                </c:pt>
                <c:pt idx="2207">
                  <c:v>0.53452570312512004</c:v>
                </c:pt>
                <c:pt idx="2208">
                  <c:v>0.53487566406240006</c:v>
                </c:pt>
                <c:pt idx="2209">
                  <c:v>0.53523621093759999</c:v>
                </c:pt>
                <c:pt idx="2210">
                  <c:v>0.5357048437500801</c:v>
                </c:pt>
                <c:pt idx="2211">
                  <c:v>0.53613523437503996</c:v>
                </c:pt>
                <c:pt idx="2212">
                  <c:v>0.53652328124991988</c:v>
                </c:pt>
                <c:pt idx="2213">
                  <c:v>0.53691339843744001</c:v>
                </c:pt>
                <c:pt idx="2214">
                  <c:v>0.53739390624991989</c:v>
                </c:pt>
                <c:pt idx="2215">
                  <c:v>0.53787726562496008</c:v>
                </c:pt>
                <c:pt idx="2216">
                  <c:v>0.53827523437503999</c:v>
                </c:pt>
                <c:pt idx="2217">
                  <c:v>0.53866187499999996</c:v>
                </c:pt>
                <c:pt idx="2218">
                  <c:v>0.53914308593759996</c:v>
                </c:pt>
                <c:pt idx="2219">
                  <c:v>0.53960781250015999</c:v>
                </c:pt>
                <c:pt idx="2220">
                  <c:v>0.54003691406240006</c:v>
                </c:pt>
                <c:pt idx="2221">
                  <c:v>0.54045500000000002</c:v>
                </c:pt>
                <c:pt idx="2222">
                  <c:v>0.54093671875008009</c:v>
                </c:pt>
                <c:pt idx="2223">
                  <c:v>0.54146632812511997</c:v>
                </c:pt>
                <c:pt idx="2224">
                  <c:v>0.54193054687487996</c:v>
                </c:pt>
                <c:pt idx="2225">
                  <c:v>0.54237945312512004</c:v>
                </c:pt>
                <c:pt idx="2226">
                  <c:v>0.54292007812512</c:v>
                </c:pt>
                <c:pt idx="2227">
                  <c:v>0.54355296875008008</c:v>
                </c:pt>
                <c:pt idx="2228">
                  <c:v>0.54404617187488002</c:v>
                </c:pt>
                <c:pt idx="2229">
                  <c:v>0.54460558593759989</c:v>
                </c:pt>
                <c:pt idx="2230">
                  <c:v>0.54520417968736001</c:v>
                </c:pt>
                <c:pt idx="2231">
                  <c:v>0.54585300781248003</c:v>
                </c:pt>
                <c:pt idx="2232">
                  <c:v>0.54647281250015989</c:v>
                </c:pt>
                <c:pt idx="2233">
                  <c:v>0.54709402343743996</c:v>
                </c:pt>
                <c:pt idx="2234">
                  <c:v>0.54780222656256006</c:v>
                </c:pt>
                <c:pt idx="2235">
                  <c:v>0.54849214843743999</c:v>
                </c:pt>
                <c:pt idx="2236">
                  <c:v>0.54913511718751995</c:v>
                </c:pt>
                <c:pt idx="2237">
                  <c:v>0.54970687500000004</c:v>
                </c:pt>
                <c:pt idx="2238">
                  <c:v>0.55042476562496001</c:v>
                </c:pt>
                <c:pt idx="2239">
                  <c:v>0.55112621093759995</c:v>
                </c:pt>
                <c:pt idx="2240">
                  <c:v>0.55181554687487999</c:v>
                </c:pt>
                <c:pt idx="2241">
                  <c:v>0.55244429687487995</c:v>
                </c:pt>
                <c:pt idx="2242">
                  <c:v>0.5531362109375999</c:v>
                </c:pt>
                <c:pt idx="2243">
                  <c:v>0.55385007812511999</c:v>
                </c:pt>
                <c:pt idx="2244">
                  <c:v>0.55452121093759998</c:v>
                </c:pt>
                <c:pt idx="2245">
                  <c:v>0.55516128906240003</c:v>
                </c:pt>
                <c:pt idx="2246">
                  <c:v>0.55592242187487995</c:v>
                </c:pt>
                <c:pt idx="2247">
                  <c:v>0.55666339843743995</c:v>
                </c:pt>
                <c:pt idx="2248">
                  <c:v>0.55736953124991995</c:v>
                </c:pt>
                <c:pt idx="2249">
                  <c:v>0.55802472656255997</c:v>
                </c:pt>
                <c:pt idx="2250">
                  <c:v>0.55879523437503997</c:v>
                </c:pt>
                <c:pt idx="2251">
                  <c:v>0.55961695312512005</c:v>
                </c:pt>
                <c:pt idx="2252">
                  <c:v>0.56041417968736007</c:v>
                </c:pt>
                <c:pt idx="2253">
                  <c:v>0.56114828124991989</c:v>
                </c:pt>
                <c:pt idx="2254">
                  <c:v>0.56192734375008002</c:v>
                </c:pt>
                <c:pt idx="2255">
                  <c:v>0.56281417968736003</c:v>
                </c:pt>
                <c:pt idx="2256">
                  <c:v>0.56357515624991994</c:v>
                </c:pt>
                <c:pt idx="2257">
                  <c:v>0.56434097656255999</c:v>
                </c:pt>
                <c:pt idx="2258">
                  <c:v>0.56511035156255995</c:v>
                </c:pt>
                <c:pt idx="2259">
                  <c:v>0.56597542968736003</c:v>
                </c:pt>
                <c:pt idx="2260">
                  <c:v>0.56669113281248007</c:v>
                </c:pt>
                <c:pt idx="2261">
                  <c:v>0.56736882812512002</c:v>
                </c:pt>
                <c:pt idx="2262">
                  <c:v>0.56808648437503995</c:v>
                </c:pt>
                <c:pt idx="2263">
                  <c:v>0.56884664062496004</c:v>
                </c:pt>
                <c:pt idx="2264">
                  <c:v>0.56955367187488004</c:v>
                </c:pt>
                <c:pt idx="2265">
                  <c:v>0.57020937500000002</c:v>
                </c:pt>
                <c:pt idx="2266">
                  <c:v>0.57094851562496007</c:v>
                </c:pt>
                <c:pt idx="2267">
                  <c:v>0.57174457031263992</c:v>
                </c:pt>
                <c:pt idx="2268">
                  <c:v>0.57246433593759993</c:v>
                </c:pt>
                <c:pt idx="2269">
                  <c:v>0.57311230468736007</c:v>
                </c:pt>
                <c:pt idx="2270">
                  <c:v>0.57386886718751995</c:v>
                </c:pt>
                <c:pt idx="2271">
                  <c:v>0.57468390624991994</c:v>
                </c:pt>
                <c:pt idx="2272">
                  <c:v>0.57543621093759989</c:v>
                </c:pt>
                <c:pt idx="2273">
                  <c:v>0.57614820312512005</c:v>
                </c:pt>
                <c:pt idx="2274">
                  <c:v>0.57689621093759991</c:v>
                </c:pt>
                <c:pt idx="2275">
                  <c:v>0.57769773437503991</c:v>
                </c:pt>
                <c:pt idx="2276">
                  <c:v>0.57844218750015997</c:v>
                </c:pt>
                <c:pt idx="2277">
                  <c:v>0.57909699218751998</c:v>
                </c:pt>
                <c:pt idx="2278">
                  <c:v>0.57981894531264</c:v>
                </c:pt>
                <c:pt idx="2279">
                  <c:v>0.58058097656256002</c:v>
                </c:pt>
                <c:pt idx="2280">
                  <c:v>0.58138617187487995</c:v>
                </c:pt>
                <c:pt idx="2281">
                  <c:v>0.58209062499999997</c:v>
                </c:pt>
                <c:pt idx="2282">
                  <c:v>0.58278125000000003</c:v>
                </c:pt>
                <c:pt idx="2283">
                  <c:v>0.58353242187487997</c:v>
                </c:pt>
                <c:pt idx="2284">
                  <c:v>0.58429167968736007</c:v>
                </c:pt>
                <c:pt idx="2285">
                  <c:v>0.58494648437503993</c:v>
                </c:pt>
                <c:pt idx="2286">
                  <c:v>0.58563601562496004</c:v>
                </c:pt>
                <c:pt idx="2287">
                  <c:v>0.58647039062496009</c:v>
                </c:pt>
                <c:pt idx="2288">
                  <c:v>0.58730851562496011</c:v>
                </c:pt>
                <c:pt idx="2289">
                  <c:v>0.58811609375008012</c:v>
                </c:pt>
                <c:pt idx="2290">
                  <c:v>0.58883964843743997</c:v>
                </c:pt>
                <c:pt idx="2291">
                  <c:v>0.58970214843743995</c:v>
                </c:pt>
                <c:pt idx="2292">
                  <c:v>0.59062144531263994</c:v>
                </c:pt>
                <c:pt idx="2293">
                  <c:v>0.59149945312511998</c:v>
                </c:pt>
                <c:pt idx="2294">
                  <c:v>0.59234187500000002</c:v>
                </c:pt>
                <c:pt idx="2295">
                  <c:v>0.59328445312512001</c:v>
                </c:pt>
                <c:pt idx="2296">
                  <c:v>0.59424195312511996</c:v>
                </c:pt>
                <c:pt idx="2297">
                  <c:v>0.59506515624991996</c:v>
                </c:pt>
                <c:pt idx="2298">
                  <c:v>0.59589574218751995</c:v>
                </c:pt>
                <c:pt idx="2299">
                  <c:v>0.59677664062496005</c:v>
                </c:pt>
                <c:pt idx="2300">
                  <c:v>0.59767375</c:v>
                </c:pt>
                <c:pt idx="2301">
                  <c:v>0.59851296875008009</c:v>
                </c:pt>
                <c:pt idx="2302">
                  <c:v>0.59930457031263995</c:v>
                </c:pt>
                <c:pt idx="2303">
                  <c:v>0.60017761718751994</c:v>
                </c:pt>
                <c:pt idx="2304">
                  <c:v>0.60108714843744004</c:v>
                </c:pt>
                <c:pt idx="2305">
                  <c:v>0.60192519531263999</c:v>
                </c:pt>
                <c:pt idx="2306">
                  <c:v>0.60271746093759992</c:v>
                </c:pt>
                <c:pt idx="2307">
                  <c:v>0.60361757812511996</c:v>
                </c:pt>
                <c:pt idx="2308">
                  <c:v>0.60457953124991992</c:v>
                </c:pt>
                <c:pt idx="2309">
                  <c:v>0.60546273437503995</c:v>
                </c:pt>
                <c:pt idx="2310">
                  <c:v>0.60631886718751993</c:v>
                </c:pt>
                <c:pt idx="2311">
                  <c:v>0.60721031250015989</c:v>
                </c:pt>
                <c:pt idx="2312">
                  <c:v>0.60813746093759991</c:v>
                </c:pt>
                <c:pt idx="2313">
                  <c:v>0.60902324218752002</c:v>
                </c:pt>
                <c:pt idx="2314">
                  <c:v>0.60982785156256003</c:v>
                </c:pt>
                <c:pt idx="2315">
                  <c:v>0.61070984375008008</c:v>
                </c:pt>
                <c:pt idx="2316">
                  <c:v>0.61162597656256001</c:v>
                </c:pt>
                <c:pt idx="2317">
                  <c:v>0.61249015624991998</c:v>
                </c:pt>
                <c:pt idx="2318">
                  <c:v>0.61325199218751991</c:v>
                </c:pt>
                <c:pt idx="2319">
                  <c:v>0.61407042968736003</c:v>
                </c:pt>
                <c:pt idx="2320">
                  <c:v>0.61497789062496011</c:v>
                </c:pt>
                <c:pt idx="2321">
                  <c:v>0.6158666406249601</c:v>
                </c:pt>
                <c:pt idx="2322">
                  <c:v>0.61670648437503994</c:v>
                </c:pt>
                <c:pt idx="2323">
                  <c:v>0.6175924609375999</c:v>
                </c:pt>
                <c:pt idx="2324">
                  <c:v>0.61857960937503997</c:v>
                </c:pt>
                <c:pt idx="2325">
                  <c:v>0.61954277343744002</c:v>
                </c:pt>
                <c:pt idx="2326">
                  <c:v>0.62046523437503998</c:v>
                </c:pt>
                <c:pt idx="2327">
                  <c:v>0.62142917968736</c:v>
                </c:pt>
                <c:pt idx="2328">
                  <c:v>0.62248777343744</c:v>
                </c:pt>
                <c:pt idx="2329">
                  <c:v>0.62355207031263993</c:v>
                </c:pt>
                <c:pt idx="2330">
                  <c:v>0.62454390624991996</c:v>
                </c:pt>
                <c:pt idx="2331">
                  <c:v>0.62549343750015995</c:v>
                </c:pt>
                <c:pt idx="2332">
                  <c:v>0.62654441406240002</c:v>
                </c:pt>
                <c:pt idx="2333">
                  <c:v>0.62757710937503997</c:v>
                </c:pt>
                <c:pt idx="2334">
                  <c:v>0.62848101562496006</c:v>
                </c:pt>
                <c:pt idx="2335">
                  <c:v>0.62940101562496009</c:v>
                </c:pt>
                <c:pt idx="2336">
                  <c:v>0.63043050781248</c:v>
                </c:pt>
                <c:pt idx="2337">
                  <c:v>0.63142691406240004</c:v>
                </c:pt>
                <c:pt idx="2338">
                  <c:v>0.63235097656256001</c:v>
                </c:pt>
                <c:pt idx="2339">
                  <c:v>0.63331312500000003</c:v>
                </c:pt>
                <c:pt idx="2340">
                  <c:v>0.63430675781248003</c:v>
                </c:pt>
                <c:pt idx="2341">
                  <c:v>0.63539503906240002</c:v>
                </c:pt>
                <c:pt idx="2342">
                  <c:v>0.63633523437503992</c:v>
                </c:pt>
                <c:pt idx="2343">
                  <c:v>0.63728906250015993</c:v>
                </c:pt>
                <c:pt idx="2344">
                  <c:v>0.63839804687488</c:v>
                </c:pt>
                <c:pt idx="2345">
                  <c:v>0.63950640624991995</c:v>
                </c:pt>
                <c:pt idx="2346">
                  <c:v>0.64053664062496007</c:v>
                </c:pt>
                <c:pt idx="2347">
                  <c:v>0.64155937500000004</c:v>
                </c:pt>
                <c:pt idx="2348">
                  <c:v>0.64261445312512</c:v>
                </c:pt>
                <c:pt idx="2349">
                  <c:v>0.64367062500000005</c:v>
                </c:pt>
                <c:pt idx="2350">
                  <c:v>0.64467437500000002</c:v>
                </c:pt>
                <c:pt idx="2351">
                  <c:v>0.6456131640624001</c:v>
                </c:pt>
                <c:pt idx="2352">
                  <c:v>0.64668843750015992</c:v>
                </c:pt>
                <c:pt idx="2353">
                  <c:v>0.64779472656255999</c:v>
                </c:pt>
                <c:pt idx="2354">
                  <c:v>0.64881527343743994</c:v>
                </c:pt>
                <c:pt idx="2355">
                  <c:v>0.64981457031264001</c:v>
                </c:pt>
                <c:pt idx="2356">
                  <c:v>0.65083761718751998</c:v>
                </c:pt>
                <c:pt idx="2357">
                  <c:v>0.65186156250015992</c:v>
                </c:pt>
                <c:pt idx="2358">
                  <c:v>0.65291183593759994</c:v>
                </c:pt>
                <c:pt idx="2359">
                  <c:v>0.65390824218751997</c:v>
                </c:pt>
                <c:pt idx="2360">
                  <c:v>0.65496382812512</c:v>
                </c:pt>
                <c:pt idx="2361">
                  <c:v>0.65611445312512007</c:v>
                </c:pt>
                <c:pt idx="2362">
                  <c:v>0.65721164062496007</c:v>
                </c:pt>
                <c:pt idx="2363">
                  <c:v>0.65822281250016001</c:v>
                </c:pt>
                <c:pt idx="2364">
                  <c:v>0.65927953124991989</c:v>
                </c:pt>
                <c:pt idx="2365">
                  <c:v>0.66045093750016004</c:v>
                </c:pt>
                <c:pt idx="2366">
                  <c:v>0.6615975781251201</c:v>
                </c:pt>
                <c:pt idx="2367">
                  <c:v>0.6627236718748799</c:v>
                </c:pt>
                <c:pt idx="2368">
                  <c:v>0.66389148437503998</c:v>
                </c:pt>
                <c:pt idx="2369">
                  <c:v>0.66509179687487985</c:v>
                </c:pt>
                <c:pt idx="2370">
                  <c:v>0.66629671875008012</c:v>
                </c:pt>
                <c:pt idx="2371">
                  <c:v>0.66736031250016004</c:v>
                </c:pt>
                <c:pt idx="2372">
                  <c:v>0.66846492187487994</c:v>
                </c:pt>
                <c:pt idx="2373">
                  <c:v>0.66965117187487988</c:v>
                </c:pt>
                <c:pt idx="2374">
                  <c:v>0.67080437500000001</c:v>
                </c:pt>
                <c:pt idx="2375">
                  <c:v>0.67180804687487994</c:v>
                </c:pt>
                <c:pt idx="2376">
                  <c:v>0.67287062500000006</c:v>
                </c:pt>
                <c:pt idx="2377">
                  <c:v>0.67398421875008008</c:v>
                </c:pt>
                <c:pt idx="2378">
                  <c:v>0.67508625</c:v>
                </c:pt>
                <c:pt idx="2379">
                  <c:v>0.67611421875008004</c:v>
                </c:pt>
                <c:pt idx="2380">
                  <c:v>0.67713929687487995</c:v>
                </c:pt>
                <c:pt idx="2381">
                  <c:v>0.67826429687487988</c:v>
                </c:pt>
                <c:pt idx="2382">
                  <c:v>0.6793991406249601</c:v>
                </c:pt>
                <c:pt idx="2383">
                  <c:v>0.68043851562496005</c:v>
                </c:pt>
                <c:pt idx="2384">
                  <c:v>0.68151523437503991</c:v>
                </c:pt>
                <c:pt idx="2385">
                  <c:v>0.68275242187487994</c:v>
                </c:pt>
                <c:pt idx="2386">
                  <c:v>0.68396273437503996</c:v>
                </c:pt>
                <c:pt idx="2387">
                  <c:v>0.68508156250016006</c:v>
                </c:pt>
                <c:pt idx="2388">
                  <c:v>0.68618812500000004</c:v>
                </c:pt>
                <c:pt idx="2389">
                  <c:v>0.68736773437503995</c:v>
                </c:pt>
                <c:pt idx="2390">
                  <c:v>0.68860078124991997</c:v>
                </c:pt>
                <c:pt idx="2391">
                  <c:v>0.68976734375008009</c:v>
                </c:pt>
                <c:pt idx="2392">
                  <c:v>0.69090062500000005</c:v>
                </c:pt>
                <c:pt idx="2393">
                  <c:v>0.69209851562496005</c:v>
                </c:pt>
                <c:pt idx="2394">
                  <c:v>0.69334023437503989</c:v>
                </c:pt>
                <c:pt idx="2395">
                  <c:v>0.69445515624991994</c:v>
                </c:pt>
                <c:pt idx="2396">
                  <c:v>0.6955267187500801</c:v>
                </c:pt>
                <c:pt idx="2397">
                  <c:v>0.69673679687487988</c:v>
                </c:pt>
                <c:pt idx="2398">
                  <c:v>0.69799039062496004</c:v>
                </c:pt>
                <c:pt idx="2399">
                  <c:v>0.69920929687487987</c:v>
                </c:pt>
                <c:pt idx="2400">
                  <c:v>0.70036617187487993</c:v>
                </c:pt>
                <c:pt idx="2401">
                  <c:v>0.70156375000000004</c:v>
                </c:pt>
                <c:pt idx="2402">
                  <c:v>0.70282679687487992</c:v>
                </c:pt>
                <c:pt idx="2403">
                  <c:v>0.70405023437503989</c:v>
                </c:pt>
                <c:pt idx="2404">
                  <c:v>0.70518562500000004</c:v>
                </c:pt>
                <c:pt idx="2405">
                  <c:v>0.70637960937503996</c:v>
                </c:pt>
                <c:pt idx="2406">
                  <c:v>0.70765031250016008</c:v>
                </c:pt>
                <c:pt idx="2407">
                  <c:v>0.7088554687500801</c:v>
                </c:pt>
                <c:pt idx="2408">
                  <c:v>0.70992624999999998</c:v>
                </c:pt>
                <c:pt idx="2409">
                  <c:v>0.71103749999999999</c:v>
                </c:pt>
                <c:pt idx="2410">
                  <c:v>0.71223648437503995</c:v>
                </c:pt>
                <c:pt idx="2411">
                  <c:v>0.7134199218748799</c:v>
                </c:pt>
                <c:pt idx="2412">
                  <c:v>0.71455945312512015</c:v>
                </c:pt>
                <c:pt idx="2413">
                  <c:v>0.71568937499999996</c:v>
                </c:pt>
                <c:pt idx="2414">
                  <c:v>0.71689484375008006</c:v>
                </c:pt>
                <c:pt idx="2415">
                  <c:v>0.71811234375008004</c:v>
                </c:pt>
                <c:pt idx="2416">
                  <c:v>0.71923757812512012</c:v>
                </c:pt>
                <c:pt idx="2417">
                  <c:v>0.72040031250016001</c:v>
                </c:pt>
                <c:pt idx="2418">
                  <c:v>0.72163281250016009</c:v>
                </c:pt>
                <c:pt idx="2419">
                  <c:v>0.72286726562496006</c:v>
                </c:pt>
                <c:pt idx="2420">
                  <c:v>0.72395984375008005</c:v>
                </c:pt>
                <c:pt idx="2421">
                  <c:v>0.72508984375008012</c:v>
                </c:pt>
                <c:pt idx="2422">
                  <c:v>0.726275</c:v>
                </c:pt>
                <c:pt idx="2423">
                  <c:v>0.72753429687487992</c:v>
                </c:pt>
                <c:pt idx="2424">
                  <c:v>0.72870124999999997</c:v>
                </c:pt>
                <c:pt idx="2425">
                  <c:v>0.7298486718748799</c:v>
                </c:pt>
                <c:pt idx="2426">
                  <c:v>0.73105445312512007</c:v>
                </c:pt>
                <c:pt idx="2427">
                  <c:v>0.73229148437503988</c:v>
                </c:pt>
                <c:pt idx="2428">
                  <c:v>0.73347414062496008</c:v>
                </c:pt>
                <c:pt idx="2429">
                  <c:v>0.73460640624991991</c:v>
                </c:pt>
                <c:pt idx="2430">
                  <c:v>0.73584210937503991</c:v>
                </c:pt>
                <c:pt idx="2431">
                  <c:v>0.73710867187487994</c:v>
                </c:pt>
                <c:pt idx="2432">
                  <c:v>0.73833570312512009</c:v>
                </c:pt>
                <c:pt idx="2433">
                  <c:v>0.73946867187487986</c:v>
                </c:pt>
                <c:pt idx="2434">
                  <c:v>0.74071874999999998</c:v>
                </c:pt>
                <c:pt idx="2435">
                  <c:v>0.74205171875008002</c:v>
                </c:pt>
                <c:pt idx="2436">
                  <c:v>0.7433457812499199</c:v>
                </c:pt>
                <c:pt idx="2437">
                  <c:v>0.74455539062496001</c:v>
                </c:pt>
                <c:pt idx="2438">
                  <c:v>0.74582898437503997</c:v>
                </c:pt>
                <c:pt idx="2439">
                  <c:v>0.74718859375008007</c:v>
                </c:pt>
                <c:pt idx="2440">
                  <c:v>0.74852648437503988</c:v>
                </c:pt>
                <c:pt idx="2441">
                  <c:v>0.7497567187500801</c:v>
                </c:pt>
                <c:pt idx="2442">
                  <c:v>0.75096296875008006</c:v>
                </c:pt>
                <c:pt idx="2443">
                  <c:v>0.75226703124991989</c:v>
                </c:pt>
                <c:pt idx="2444">
                  <c:v>0.75353343750016</c:v>
                </c:pt>
                <c:pt idx="2445">
                  <c:v>0.7545999218748799</c:v>
                </c:pt>
                <c:pt idx="2446">
                  <c:v>0.75573617187487985</c:v>
                </c:pt>
                <c:pt idx="2447">
                  <c:v>0.75692421875008009</c:v>
                </c:pt>
                <c:pt idx="2448">
                  <c:v>0.7581722656249601</c:v>
                </c:pt>
                <c:pt idx="2449">
                  <c:v>0.75930460937503996</c:v>
                </c:pt>
                <c:pt idx="2450">
                  <c:v>0.76042187500000002</c:v>
                </c:pt>
                <c:pt idx="2451">
                  <c:v>0.76162554687487993</c:v>
                </c:pt>
                <c:pt idx="2452">
                  <c:v>0.76289687500000003</c:v>
                </c:pt>
                <c:pt idx="2453">
                  <c:v>0.76410343750016008</c:v>
                </c:pt>
                <c:pt idx="2454">
                  <c:v>0.76528859375008007</c:v>
                </c:pt>
                <c:pt idx="2455">
                  <c:v>0.76658398437503994</c:v>
                </c:pt>
                <c:pt idx="2456">
                  <c:v>0.76790218750016004</c:v>
                </c:pt>
                <c:pt idx="2457">
                  <c:v>0.76920343750016007</c:v>
                </c:pt>
                <c:pt idx="2458">
                  <c:v>0.77038953124991993</c:v>
                </c:pt>
                <c:pt idx="2459">
                  <c:v>0.77166257812512007</c:v>
                </c:pt>
                <c:pt idx="2460">
                  <c:v>0.77300117187487993</c:v>
                </c:pt>
                <c:pt idx="2461">
                  <c:v>0.77433195312512015</c:v>
                </c:pt>
                <c:pt idx="2462">
                  <c:v>0.77558281250016003</c:v>
                </c:pt>
                <c:pt idx="2463">
                  <c:v>0.77683296875008012</c:v>
                </c:pt>
                <c:pt idx="2464">
                  <c:v>0.77812695312512015</c:v>
                </c:pt>
                <c:pt idx="2465">
                  <c:v>0.7794186718748799</c:v>
                </c:pt>
                <c:pt idx="2466">
                  <c:v>0.78060304687487991</c:v>
                </c:pt>
                <c:pt idx="2467">
                  <c:v>0.78182960937503998</c:v>
                </c:pt>
                <c:pt idx="2468">
                  <c:v>0.78315617187487985</c:v>
                </c:pt>
                <c:pt idx="2469">
                  <c:v>0.78446039062496009</c:v>
                </c:pt>
                <c:pt idx="2470">
                  <c:v>0.78566289062496009</c:v>
                </c:pt>
                <c:pt idx="2471">
                  <c:v>0.7868660937500801</c:v>
                </c:pt>
                <c:pt idx="2472">
                  <c:v>0.78814812499999998</c:v>
                </c:pt>
                <c:pt idx="2473">
                  <c:v>0.78941023437503999</c:v>
                </c:pt>
                <c:pt idx="2474">
                  <c:v>0.79062046875008007</c:v>
                </c:pt>
                <c:pt idx="2475">
                  <c:v>0.79185695312512006</c:v>
                </c:pt>
                <c:pt idx="2476">
                  <c:v>0.79320984375008008</c:v>
                </c:pt>
                <c:pt idx="2477">
                  <c:v>0.79453195312512015</c:v>
                </c:pt>
                <c:pt idx="2478">
                  <c:v>0.79577023437503991</c:v>
                </c:pt>
                <c:pt idx="2479">
                  <c:v>0.79699874999999998</c:v>
                </c:pt>
                <c:pt idx="2480">
                  <c:v>0.79831984375008003</c:v>
                </c:pt>
                <c:pt idx="2481">
                  <c:v>0.79966539062496012</c:v>
                </c:pt>
                <c:pt idx="2482">
                  <c:v>0.80091382812512013</c:v>
                </c:pt>
                <c:pt idx="2483">
                  <c:v>0.80218796875008003</c:v>
                </c:pt>
                <c:pt idx="2484">
                  <c:v>0.80347953124991989</c:v>
                </c:pt>
                <c:pt idx="2485">
                  <c:v>0.80477273437503993</c:v>
                </c:pt>
                <c:pt idx="2486">
                  <c:v>0.80598179687487992</c:v>
                </c:pt>
                <c:pt idx="2487">
                  <c:v>0.80719414062496009</c:v>
                </c:pt>
                <c:pt idx="2488">
                  <c:v>0.80850226562496008</c:v>
                </c:pt>
                <c:pt idx="2489">
                  <c:v>0.8098855468748799</c:v>
                </c:pt>
                <c:pt idx="2490">
                  <c:v>0.81115898437503997</c:v>
                </c:pt>
                <c:pt idx="2491">
                  <c:v>0.81237140624991988</c:v>
                </c:pt>
                <c:pt idx="2492">
                  <c:v>0.81369656250016009</c:v>
                </c:pt>
                <c:pt idx="2493">
                  <c:v>0.81510968750016</c:v>
                </c:pt>
                <c:pt idx="2494">
                  <c:v>0.81649749999999999</c:v>
                </c:pt>
                <c:pt idx="2495">
                  <c:v>0.81785398437503998</c:v>
                </c:pt>
                <c:pt idx="2496">
                  <c:v>0.81922773437503993</c:v>
                </c:pt>
                <c:pt idx="2497">
                  <c:v>0.82067296875008011</c:v>
                </c:pt>
                <c:pt idx="2498">
                  <c:v>0.82208632812512006</c:v>
                </c:pt>
                <c:pt idx="2499">
                  <c:v>0.82341054687487991</c:v>
                </c:pt>
                <c:pt idx="2500">
                  <c:v>0.8247980468748799</c:v>
                </c:pt>
                <c:pt idx="2501">
                  <c:v>0.82624546875008009</c:v>
                </c:pt>
                <c:pt idx="2502">
                  <c:v>0.82767132812512012</c:v>
                </c:pt>
                <c:pt idx="2503">
                  <c:v>0.82898640624991993</c:v>
                </c:pt>
                <c:pt idx="2504">
                  <c:v>0.83038078124991999</c:v>
                </c:pt>
                <c:pt idx="2505">
                  <c:v>0.83182093750016006</c:v>
                </c:pt>
                <c:pt idx="2506">
                  <c:v>0.83332281250016005</c:v>
                </c:pt>
                <c:pt idx="2507">
                  <c:v>0.83470851562496007</c:v>
                </c:pt>
                <c:pt idx="2508">
                  <c:v>0.83607085937503989</c:v>
                </c:pt>
                <c:pt idx="2509">
                  <c:v>0.83752375000000001</c:v>
                </c:pt>
                <c:pt idx="2510">
                  <c:v>0.83900289062496003</c:v>
                </c:pt>
                <c:pt idx="2511">
                  <c:v>0.84045828124991995</c:v>
                </c:pt>
                <c:pt idx="2512">
                  <c:v>0.84190289062496004</c:v>
                </c:pt>
                <c:pt idx="2513">
                  <c:v>0.84341703124991996</c:v>
                </c:pt>
                <c:pt idx="2514">
                  <c:v>0.84492374999999997</c:v>
                </c:pt>
                <c:pt idx="2515">
                  <c:v>0.84636265624991991</c:v>
                </c:pt>
                <c:pt idx="2516">
                  <c:v>0.84775624999999999</c:v>
                </c:pt>
                <c:pt idx="2517">
                  <c:v>0.84924203124991993</c:v>
                </c:pt>
                <c:pt idx="2518">
                  <c:v>0.85078671875008005</c:v>
                </c:pt>
                <c:pt idx="2519">
                  <c:v>0.85222265624991989</c:v>
                </c:pt>
                <c:pt idx="2520">
                  <c:v>0.85360992187487994</c:v>
                </c:pt>
                <c:pt idx="2521">
                  <c:v>0.85502210937503997</c:v>
                </c:pt>
                <c:pt idx="2522">
                  <c:v>0.85645578124991995</c:v>
                </c:pt>
                <c:pt idx="2523">
                  <c:v>0.85784984375008011</c:v>
                </c:pt>
                <c:pt idx="2524">
                  <c:v>0.85919257812512007</c:v>
                </c:pt>
                <c:pt idx="2525">
                  <c:v>0.86060796875008005</c:v>
                </c:pt>
                <c:pt idx="2526">
                  <c:v>0.86208625000000005</c:v>
                </c:pt>
                <c:pt idx="2527">
                  <c:v>0.86351367187487993</c:v>
                </c:pt>
                <c:pt idx="2528">
                  <c:v>0.86487359375008011</c:v>
                </c:pt>
                <c:pt idx="2529">
                  <c:v>0.86635249999999997</c:v>
                </c:pt>
                <c:pt idx="2530">
                  <c:v>0.86788835937503994</c:v>
                </c:pt>
                <c:pt idx="2531">
                  <c:v>0.86941539062496009</c:v>
                </c:pt>
                <c:pt idx="2532">
                  <c:v>0.87082867187487989</c:v>
                </c:pt>
                <c:pt idx="2533">
                  <c:v>0.87228351562496009</c:v>
                </c:pt>
                <c:pt idx="2534">
                  <c:v>0.87382875000000004</c:v>
                </c:pt>
                <c:pt idx="2535">
                  <c:v>0.87532101562496012</c:v>
                </c:pt>
                <c:pt idx="2536">
                  <c:v>0.87675617187487986</c:v>
                </c:pt>
                <c:pt idx="2537">
                  <c:v>0.87823390624992004</c:v>
                </c:pt>
                <c:pt idx="2538">
                  <c:v>0.87972171875007998</c:v>
                </c:pt>
                <c:pt idx="2539">
                  <c:v>0.88115765624992004</c:v>
                </c:pt>
                <c:pt idx="2540">
                  <c:v>0.88254132812512009</c:v>
                </c:pt>
                <c:pt idx="2541">
                  <c:v>0.88391203124992002</c:v>
                </c:pt>
                <c:pt idx="2542">
                  <c:v>0.88538781250016008</c:v>
                </c:pt>
                <c:pt idx="2543">
                  <c:v>0.88688750000000005</c:v>
                </c:pt>
                <c:pt idx="2544">
                  <c:v>0.88825476562496009</c:v>
                </c:pt>
                <c:pt idx="2545">
                  <c:v>0.88965656250016001</c:v>
                </c:pt>
                <c:pt idx="2546">
                  <c:v>0.89110960937503991</c:v>
                </c:pt>
                <c:pt idx="2547">
                  <c:v>0.89254304687487984</c:v>
                </c:pt>
                <c:pt idx="2548">
                  <c:v>0.89398460937503998</c:v>
                </c:pt>
                <c:pt idx="2549">
                  <c:v>0.89541773437503991</c:v>
                </c:pt>
                <c:pt idx="2550">
                  <c:v>0.89688187500000005</c:v>
                </c:pt>
                <c:pt idx="2551">
                  <c:v>0.89840859375007986</c:v>
                </c:pt>
                <c:pt idx="2552">
                  <c:v>0.89987281250016016</c:v>
                </c:pt>
                <c:pt idx="2553">
                  <c:v>0.90127414062496003</c:v>
                </c:pt>
                <c:pt idx="2554">
                  <c:v>0.90281484375007992</c:v>
                </c:pt>
                <c:pt idx="2555">
                  <c:v>0.90433578124992009</c:v>
                </c:pt>
                <c:pt idx="2556">
                  <c:v>0.90576093750016018</c:v>
                </c:pt>
                <c:pt idx="2557">
                  <c:v>0.90712625000000002</c:v>
                </c:pt>
                <c:pt idx="2558">
                  <c:v>0.90851085937503995</c:v>
                </c:pt>
                <c:pt idx="2559">
                  <c:v>0.90995007812511997</c:v>
                </c:pt>
                <c:pt idx="2560">
                  <c:v>0.91137726562496002</c:v>
                </c:pt>
                <c:pt idx="2561">
                  <c:v>0.91267187500000002</c:v>
                </c:pt>
                <c:pt idx="2562">
                  <c:v>0.91404484375007988</c:v>
                </c:pt>
                <c:pt idx="2563">
                  <c:v>0.91548476562496006</c:v>
                </c:pt>
                <c:pt idx="2564">
                  <c:v>0.91685609375007981</c:v>
                </c:pt>
                <c:pt idx="2565">
                  <c:v>0.91818390624992008</c:v>
                </c:pt>
                <c:pt idx="2566">
                  <c:v>0.91959437499999996</c:v>
                </c:pt>
                <c:pt idx="2567">
                  <c:v>0.92111804687487997</c:v>
                </c:pt>
                <c:pt idx="2568">
                  <c:v>0.92257390624992008</c:v>
                </c:pt>
                <c:pt idx="2569">
                  <c:v>0.92395429687487995</c:v>
                </c:pt>
                <c:pt idx="2570">
                  <c:v>0.92543312499999997</c:v>
                </c:pt>
                <c:pt idx="2571">
                  <c:v>0.92695749999999999</c:v>
                </c:pt>
                <c:pt idx="2572">
                  <c:v>0.92852195312511998</c:v>
                </c:pt>
                <c:pt idx="2573">
                  <c:v>0.92997203124992012</c:v>
                </c:pt>
                <c:pt idx="2574">
                  <c:v>0.93143874999999998</c:v>
                </c:pt>
                <c:pt idx="2575">
                  <c:v>0.93297351562496011</c:v>
                </c:pt>
                <c:pt idx="2576">
                  <c:v>0.93451179687487995</c:v>
                </c:pt>
                <c:pt idx="2577">
                  <c:v>0.93594367187488003</c:v>
                </c:pt>
                <c:pt idx="2578">
                  <c:v>0.93749625000000003</c:v>
                </c:pt>
                <c:pt idx="2579">
                  <c:v>0.93908257812511997</c:v>
                </c:pt>
                <c:pt idx="2580">
                  <c:v>0.94058312499999996</c:v>
                </c:pt>
                <c:pt idx="2581">
                  <c:v>0.94201843750016012</c:v>
                </c:pt>
                <c:pt idx="2582">
                  <c:v>0.94341695312511997</c:v>
                </c:pt>
                <c:pt idx="2583">
                  <c:v>0.94494132812511999</c:v>
                </c:pt>
                <c:pt idx="2584">
                  <c:v>0.94647421875007987</c:v>
                </c:pt>
                <c:pt idx="2585">
                  <c:v>0.94793367187487998</c:v>
                </c:pt>
                <c:pt idx="2586">
                  <c:v>0.94938515624992015</c:v>
                </c:pt>
                <c:pt idx="2587">
                  <c:v>0.95093359375007991</c:v>
                </c:pt>
                <c:pt idx="2588">
                  <c:v>0.95238406250016017</c:v>
                </c:pt>
                <c:pt idx="2589">
                  <c:v>0.95382609375007987</c:v>
                </c:pt>
                <c:pt idx="2590">
                  <c:v>0.95528289062496008</c:v>
                </c:pt>
                <c:pt idx="2591">
                  <c:v>0.95687437500000005</c:v>
                </c:pt>
                <c:pt idx="2592">
                  <c:v>0.95845515624992017</c:v>
                </c:pt>
                <c:pt idx="2593">
                  <c:v>0.95988843750016017</c:v>
                </c:pt>
                <c:pt idx="2594">
                  <c:v>0.96129078124992018</c:v>
                </c:pt>
                <c:pt idx="2595">
                  <c:v>0.96280007812512003</c:v>
                </c:pt>
                <c:pt idx="2596">
                  <c:v>0.96427710937503996</c:v>
                </c:pt>
                <c:pt idx="2597">
                  <c:v>0.96567734375007985</c:v>
                </c:pt>
                <c:pt idx="2598">
                  <c:v>0.96707867187487995</c:v>
                </c:pt>
                <c:pt idx="2599">
                  <c:v>0.96852914062496009</c:v>
                </c:pt>
                <c:pt idx="2600">
                  <c:v>0.96997453124992017</c:v>
                </c:pt>
                <c:pt idx="2601">
                  <c:v>0.97135070312511995</c:v>
                </c:pt>
                <c:pt idx="2602">
                  <c:v>0.97267554687488</c:v>
                </c:pt>
                <c:pt idx="2603">
                  <c:v>0.97416710937503992</c:v>
                </c:pt>
                <c:pt idx="2604">
                  <c:v>0.97566859375007986</c:v>
                </c:pt>
                <c:pt idx="2605">
                  <c:v>0.97709570312511995</c:v>
                </c:pt>
                <c:pt idx="2606">
                  <c:v>0.97851445312511998</c:v>
                </c:pt>
                <c:pt idx="2607">
                  <c:v>0.98001156250016008</c:v>
                </c:pt>
                <c:pt idx="2608">
                  <c:v>0.98152914062496011</c:v>
                </c:pt>
                <c:pt idx="2609">
                  <c:v>0.98301000000000005</c:v>
                </c:pt>
                <c:pt idx="2610">
                  <c:v>0.98446593750016009</c:v>
                </c:pt>
                <c:pt idx="2611">
                  <c:v>0.98596609375007982</c:v>
                </c:pt>
                <c:pt idx="2612">
                  <c:v>0.98752531250016018</c:v>
                </c:pt>
                <c:pt idx="2613">
                  <c:v>0.98893906250016017</c:v>
                </c:pt>
                <c:pt idx="2614">
                  <c:v>0.99039507812511995</c:v>
                </c:pt>
                <c:pt idx="2615">
                  <c:v>0.99190406250016017</c:v>
                </c:pt>
                <c:pt idx="2616">
                  <c:v>0.9934396875001601</c:v>
                </c:pt>
                <c:pt idx="2617">
                  <c:v>0.9949007812499201</c:v>
                </c:pt>
                <c:pt idx="2618">
                  <c:v>0.99634031250016009</c:v>
                </c:pt>
                <c:pt idx="2619">
                  <c:v>0.99785281250016011</c:v>
                </c:pt>
                <c:pt idx="2620">
                  <c:v>0.99939320312512003</c:v>
                </c:pt>
                <c:pt idx="2621">
                  <c:v>1.0008839843750399</c:v>
                </c:pt>
                <c:pt idx="2622">
                  <c:v>1.0023304687500798</c:v>
                </c:pt>
                <c:pt idx="2623">
                  <c:v>1.00386914062496</c:v>
                </c:pt>
                <c:pt idx="2624">
                  <c:v>1.0053826562499202</c:v>
                </c:pt>
                <c:pt idx="2625">
                  <c:v>1.0068620312499201</c:v>
                </c:pt>
                <c:pt idx="2626">
                  <c:v>1.00830882812512</c:v>
                </c:pt>
                <c:pt idx="2627">
                  <c:v>1.0098370312499201</c:v>
                </c:pt>
                <c:pt idx="2628">
                  <c:v>1.01141585937504</c:v>
                </c:pt>
                <c:pt idx="2629">
                  <c:v>1.0128498437500799</c:v>
                </c:pt>
                <c:pt idx="2630">
                  <c:v>1.0142360156249601</c:v>
                </c:pt>
                <c:pt idx="2631">
                  <c:v>1.0156884375001602</c:v>
                </c:pt>
                <c:pt idx="2632">
                  <c:v>1.0172620312499201</c:v>
                </c:pt>
                <c:pt idx="2633">
                  <c:v>1.0187502343750399</c:v>
                </c:pt>
                <c:pt idx="2634">
                  <c:v>1.0201825781251199</c:v>
                </c:pt>
                <c:pt idx="2635">
                  <c:v>1.0216257031251199</c:v>
                </c:pt>
                <c:pt idx="2636">
                  <c:v>1.0231570312499201</c:v>
                </c:pt>
                <c:pt idx="2637">
                  <c:v>1.0246107031251199</c:v>
                </c:pt>
                <c:pt idx="2638">
                  <c:v>1.0260028906249601</c:v>
                </c:pt>
                <c:pt idx="2639">
                  <c:v>1.02754460937504</c:v>
                </c:pt>
                <c:pt idx="2640">
                  <c:v>1.0291095312499201</c:v>
                </c:pt>
                <c:pt idx="2641">
                  <c:v>1.0306645312499201</c:v>
                </c:pt>
                <c:pt idx="2642">
                  <c:v>1.0320871093750399</c:v>
                </c:pt>
                <c:pt idx="2643">
                  <c:v>1.0336153906249601</c:v>
                </c:pt>
                <c:pt idx="2644">
                  <c:v>1.0351992187500798</c:v>
                </c:pt>
                <c:pt idx="2645">
                  <c:v>1.03682507812512</c:v>
                </c:pt>
                <c:pt idx="2646">
                  <c:v>1.0383274218748799</c:v>
                </c:pt>
                <c:pt idx="2647">
                  <c:v>1.0398639843750399</c:v>
                </c:pt>
                <c:pt idx="2648">
                  <c:v>1.0415141406249602</c:v>
                </c:pt>
                <c:pt idx="2649">
                  <c:v>1.04307851562496</c:v>
                </c:pt>
                <c:pt idx="2650">
                  <c:v>1.04459734375008</c:v>
                </c:pt>
                <c:pt idx="2651">
                  <c:v>1.0461333593750399</c:v>
                </c:pt>
                <c:pt idx="2652">
                  <c:v>1.04769125</c:v>
                </c:pt>
                <c:pt idx="2653">
                  <c:v>1.0492426562499202</c:v>
                </c:pt>
                <c:pt idx="2654">
                  <c:v>1.05070148437504</c:v>
                </c:pt>
                <c:pt idx="2655">
                  <c:v>1.05213382812512</c:v>
                </c:pt>
                <c:pt idx="2656">
                  <c:v>1.0536610937500799</c:v>
                </c:pt>
                <c:pt idx="2657">
                  <c:v>1.0552228125001601</c:v>
                </c:pt>
                <c:pt idx="2658">
                  <c:v>1.05668070312512</c:v>
                </c:pt>
                <c:pt idx="2659">
                  <c:v>1.0581127343750398</c:v>
                </c:pt>
                <c:pt idx="2660">
                  <c:v>1.05965625</c:v>
                </c:pt>
                <c:pt idx="2661">
                  <c:v>1.06115304687488</c:v>
                </c:pt>
                <c:pt idx="2662">
                  <c:v>1.062628125</c:v>
                </c:pt>
                <c:pt idx="2663">
                  <c:v>1.0640685156249601</c:v>
                </c:pt>
                <c:pt idx="2664">
                  <c:v>1.0656412500000001</c:v>
                </c:pt>
                <c:pt idx="2665">
                  <c:v>1.0672035937500799</c:v>
                </c:pt>
                <c:pt idx="2666">
                  <c:v>1.06870406250016</c:v>
                </c:pt>
                <c:pt idx="2667">
                  <c:v>1.0701226562499202</c:v>
                </c:pt>
                <c:pt idx="2668">
                  <c:v>1.07159445312512</c:v>
                </c:pt>
                <c:pt idx="2669">
                  <c:v>1.0731582812499201</c:v>
                </c:pt>
                <c:pt idx="2670">
                  <c:v>1.07468570312512</c:v>
                </c:pt>
                <c:pt idx="2671">
                  <c:v>1.07616828124992</c:v>
                </c:pt>
                <c:pt idx="2672">
                  <c:v>1.077685</c:v>
                </c:pt>
                <c:pt idx="2673">
                  <c:v>1.0792656249999999</c:v>
                </c:pt>
                <c:pt idx="2674">
                  <c:v>1.0807424999999999</c:v>
                </c:pt>
                <c:pt idx="2675">
                  <c:v>1.08218375</c:v>
                </c:pt>
                <c:pt idx="2676">
                  <c:v>1.0837321875001602</c:v>
                </c:pt>
                <c:pt idx="2677">
                  <c:v>1.0853371875001601</c:v>
                </c:pt>
                <c:pt idx="2678">
                  <c:v>1.08695898437504</c:v>
                </c:pt>
                <c:pt idx="2679">
                  <c:v>1.0884892968748801</c:v>
                </c:pt>
                <c:pt idx="2680">
                  <c:v>1.08999476562496</c:v>
                </c:pt>
                <c:pt idx="2681">
                  <c:v>1.0916032812499201</c:v>
                </c:pt>
                <c:pt idx="2682">
                  <c:v>1.0932317968748799</c:v>
                </c:pt>
                <c:pt idx="2683">
                  <c:v>1.09473210937504</c:v>
                </c:pt>
                <c:pt idx="2684">
                  <c:v>1.0962771875001602</c:v>
                </c:pt>
                <c:pt idx="2685">
                  <c:v>1.0979213281251201</c:v>
                </c:pt>
                <c:pt idx="2686">
                  <c:v>1.09947882812512</c:v>
                </c:pt>
                <c:pt idx="2687">
                  <c:v>1.1009413281251199</c:v>
                </c:pt>
                <c:pt idx="2688">
                  <c:v>1.1024035156249601</c:v>
                </c:pt>
                <c:pt idx="2689">
                  <c:v>1.1039328906249601</c:v>
                </c:pt>
                <c:pt idx="2690">
                  <c:v>1.1055318750000001</c:v>
                </c:pt>
                <c:pt idx="2691">
                  <c:v>1.107023125</c:v>
                </c:pt>
                <c:pt idx="2692">
                  <c:v>1.1084700000000001</c:v>
                </c:pt>
                <c:pt idx="2693">
                  <c:v>1.110060625</c:v>
                </c:pt>
                <c:pt idx="2694">
                  <c:v>1.1116848437500799</c:v>
                </c:pt>
                <c:pt idx="2695">
                  <c:v>1.1131905468748799</c:v>
                </c:pt>
                <c:pt idx="2696">
                  <c:v>1.1147204687500798</c:v>
                </c:pt>
                <c:pt idx="2697">
                  <c:v>1.1163465625001601</c:v>
                </c:pt>
                <c:pt idx="2698">
                  <c:v>1.11800046875008</c:v>
                </c:pt>
                <c:pt idx="2699">
                  <c:v>1.1196033593750399</c:v>
                </c:pt>
                <c:pt idx="2700">
                  <c:v>1.1211285937500799</c:v>
                </c:pt>
                <c:pt idx="2701">
                  <c:v>1.1227527343750399</c:v>
                </c:pt>
                <c:pt idx="2702">
                  <c:v>1.1244007812499202</c:v>
                </c:pt>
                <c:pt idx="2703">
                  <c:v>1.1259270312499201</c:v>
                </c:pt>
                <c:pt idx="2704">
                  <c:v>1.127410625</c:v>
                </c:pt>
                <c:pt idx="2705">
                  <c:v>1.12899648437504</c:v>
                </c:pt>
                <c:pt idx="2706">
                  <c:v>1.1305985937500798</c:v>
                </c:pt>
                <c:pt idx="2707">
                  <c:v>1.13218</c:v>
                </c:pt>
                <c:pt idx="2708">
                  <c:v>1.1336895312499202</c:v>
                </c:pt>
                <c:pt idx="2709">
                  <c:v>1.1352383593750399</c:v>
                </c:pt>
                <c:pt idx="2710">
                  <c:v>1.1368206249999999</c:v>
                </c:pt>
                <c:pt idx="2711">
                  <c:v>1.1383803906249601</c:v>
                </c:pt>
                <c:pt idx="2712">
                  <c:v>1.1399116406249601</c:v>
                </c:pt>
                <c:pt idx="2713">
                  <c:v>1.1415280468748801</c:v>
                </c:pt>
                <c:pt idx="2714">
                  <c:v>1.14319320312512</c:v>
                </c:pt>
                <c:pt idx="2715">
                  <c:v>1.1448141406249601</c:v>
                </c:pt>
                <c:pt idx="2716">
                  <c:v>1.1463218749999999</c:v>
                </c:pt>
                <c:pt idx="2717">
                  <c:v>1.1478644531251201</c:v>
                </c:pt>
                <c:pt idx="2718">
                  <c:v>1.1495195312499202</c:v>
                </c:pt>
                <c:pt idx="2719">
                  <c:v>1.15110976562496</c:v>
                </c:pt>
                <c:pt idx="2720">
                  <c:v>1.15262289062496</c:v>
                </c:pt>
                <c:pt idx="2721">
                  <c:v>1.1541740625001602</c:v>
                </c:pt>
                <c:pt idx="2722">
                  <c:v>1.155820625</c:v>
                </c:pt>
                <c:pt idx="2723">
                  <c:v>1.15739218750016</c:v>
                </c:pt>
                <c:pt idx="2724">
                  <c:v>1.1588986718748799</c:v>
                </c:pt>
                <c:pt idx="2725">
                  <c:v>1.1604447656249601</c:v>
                </c:pt>
                <c:pt idx="2726">
                  <c:v>1.16208445312512</c:v>
                </c:pt>
                <c:pt idx="2727">
                  <c:v>1.1637068749999999</c:v>
                </c:pt>
                <c:pt idx="2728">
                  <c:v>1.1652125781251199</c:v>
                </c:pt>
                <c:pt idx="2729">
                  <c:v>1.1668313281251199</c:v>
                </c:pt>
                <c:pt idx="2730">
                  <c:v>1.16851523437504</c:v>
                </c:pt>
                <c:pt idx="2731">
                  <c:v>1.1701768749999999</c:v>
                </c:pt>
                <c:pt idx="2732">
                  <c:v>1.17170945312512</c:v>
                </c:pt>
                <c:pt idx="2733">
                  <c:v>1.1733456250000001</c:v>
                </c:pt>
                <c:pt idx="2734">
                  <c:v>1.17505351562496</c:v>
                </c:pt>
                <c:pt idx="2735">
                  <c:v>1.1767375</c:v>
                </c:pt>
                <c:pt idx="2736">
                  <c:v>1.1783421875001601</c:v>
                </c:pt>
                <c:pt idx="2737">
                  <c:v>1.1799473437500798</c:v>
                </c:pt>
                <c:pt idx="2738">
                  <c:v>1.181593125</c:v>
                </c:pt>
                <c:pt idx="2739">
                  <c:v>1.1832331250000001</c:v>
                </c:pt>
                <c:pt idx="2740">
                  <c:v>1.1848329687500798</c:v>
                </c:pt>
                <c:pt idx="2741">
                  <c:v>1.18641375</c:v>
                </c:pt>
                <c:pt idx="2742">
                  <c:v>1.1880766406249601</c:v>
                </c:pt>
                <c:pt idx="2743">
                  <c:v>1.18967</c:v>
                </c:pt>
                <c:pt idx="2744">
                  <c:v>1.1911949218748801</c:v>
                </c:pt>
                <c:pt idx="2745">
                  <c:v>1.1927483593750399</c:v>
                </c:pt>
                <c:pt idx="2746">
                  <c:v>1.1943657812499202</c:v>
                </c:pt>
                <c:pt idx="2747">
                  <c:v>1.1960285156249602</c:v>
                </c:pt>
                <c:pt idx="2748">
                  <c:v>1.1976119531251199</c:v>
                </c:pt>
                <c:pt idx="2749">
                  <c:v>1.19919617187488</c:v>
                </c:pt>
                <c:pt idx="2750">
                  <c:v>1.2008384375001602</c:v>
                </c:pt>
                <c:pt idx="2751">
                  <c:v>1.2025427343750399</c:v>
                </c:pt>
                <c:pt idx="2752">
                  <c:v>1.2041407031251199</c:v>
                </c:pt>
                <c:pt idx="2753">
                  <c:v>1.2057819531251199</c:v>
                </c:pt>
                <c:pt idx="2754">
                  <c:v>1.2075125781251199</c:v>
                </c:pt>
                <c:pt idx="2755">
                  <c:v>1.20914875</c:v>
                </c:pt>
                <c:pt idx="2756">
                  <c:v>1.2107623437500799</c:v>
                </c:pt>
                <c:pt idx="2757">
                  <c:v>1.2123152343750399</c:v>
                </c:pt>
                <c:pt idx="2758">
                  <c:v>1.2140369531251201</c:v>
                </c:pt>
                <c:pt idx="2759">
                  <c:v>1.2157135156249601</c:v>
                </c:pt>
                <c:pt idx="2760">
                  <c:v>1.2173191406249602</c:v>
                </c:pt>
                <c:pt idx="2761">
                  <c:v>1.2188475000000001</c:v>
                </c:pt>
                <c:pt idx="2762">
                  <c:v>1.2205062499999999</c:v>
                </c:pt>
                <c:pt idx="2763">
                  <c:v>1.2221732812499202</c:v>
                </c:pt>
                <c:pt idx="2764">
                  <c:v>1.2237239062499201</c:v>
                </c:pt>
                <c:pt idx="2765">
                  <c:v>1.22533328124992</c:v>
                </c:pt>
                <c:pt idx="2766">
                  <c:v>1.2270575781251201</c:v>
                </c:pt>
                <c:pt idx="2767">
                  <c:v>1.228790625</c:v>
                </c:pt>
                <c:pt idx="2768">
                  <c:v>1.2303968750000001</c:v>
                </c:pt>
                <c:pt idx="2769">
                  <c:v>1.2319796875001601</c:v>
                </c:pt>
                <c:pt idx="2770">
                  <c:v>1.23367445312512</c:v>
                </c:pt>
                <c:pt idx="2771">
                  <c:v>1.2354125</c:v>
                </c:pt>
                <c:pt idx="2772">
                  <c:v>1.2370334375001601</c:v>
                </c:pt>
                <c:pt idx="2773">
                  <c:v>1.2386246093750399</c:v>
                </c:pt>
                <c:pt idx="2774">
                  <c:v>1.24033078124992</c:v>
                </c:pt>
                <c:pt idx="2775">
                  <c:v>1.2420795312499202</c:v>
                </c:pt>
                <c:pt idx="2776">
                  <c:v>1.24368398437504</c:v>
                </c:pt>
                <c:pt idx="2777">
                  <c:v>1.245300625</c:v>
                </c:pt>
                <c:pt idx="2778">
                  <c:v>1.2469664062499202</c:v>
                </c:pt>
                <c:pt idx="2779">
                  <c:v>1.24875421875008</c:v>
                </c:pt>
                <c:pt idx="2780">
                  <c:v>1.250445</c:v>
                </c:pt>
                <c:pt idx="2781">
                  <c:v>1.2521028125001601</c:v>
                </c:pt>
                <c:pt idx="2782">
                  <c:v>1.25387179687488</c:v>
                </c:pt>
                <c:pt idx="2783">
                  <c:v>1.25569</c:v>
                </c:pt>
                <c:pt idx="2784">
                  <c:v>1.2574225000000001</c:v>
                </c:pt>
                <c:pt idx="2785">
                  <c:v>1.2590571875001602</c:v>
                </c:pt>
                <c:pt idx="2786">
                  <c:v>1.2608342187500798</c:v>
                </c:pt>
                <c:pt idx="2787">
                  <c:v>1.2626397656249602</c:v>
                </c:pt>
                <c:pt idx="2788">
                  <c:v>1.2643668749999999</c:v>
                </c:pt>
                <c:pt idx="2789">
                  <c:v>1.2659296875001602</c:v>
                </c:pt>
                <c:pt idx="2790">
                  <c:v>1.2676189062499201</c:v>
                </c:pt>
                <c:pt idx="2791">
                  <c:v>1.2693557812499201</c:v>
                </c:pt>
                <c:pt idx="2792">
                  <c:v>1.2710092187500799</c:v>
                </c:pt>
                <c:pt idx="2793">
                  <c:v>1.2726228906249601</c:v>
                </c:pt>
                <c:pt idx="2794">
                  <c:v>1.27431328124992</c:v>
                </c:pt>
                <c:pt idx="2795">
                  <c:v>1.27605820312512</c:v>
                </c:pt>
                <c:pt idx="2796">
                  <c:v>1.2776870312499202</c:v>
                </c:pt>
                <c:pt idx="2797">
                  <c:v>1.27922273437504</c:v>
                </c:pt>
                <c:pt idx="2798">
                  <c:v>1.2808764062499201</c:v>
                </c:pt>
                <c:pt idx="2799">
                  <c:v>1.28265570312512</c:v>
                </c:pt>
                <c:pt idx="2800">
                  <c:v>1.2843096875001601</c:v>
                </c:pt>
                <c:pt idx="2801">
                  <c:v>1.2859165625001601</c:v>
                </c:pt>
                <c:pt idx="2802">
                  <c:v>1.2876098437500798</c:v>
                </c:pt>
                <c:pt idx="2803">
                  <c:v>1.2893348437500798</c:v>
                </c:pt>
                <c:pt idx="2804">
                  <c:v>1.2909573437500799</c:v>
                </c:pt>
                <c:pt idx="2805">
                  <c:v>1.2926589062499201</c:v>
                </c:pt>
                <c:pt idx="2806">
                  <c:v>1.2943963281251201</c:v>
                </c:pt>
                <c:pt idx="2807">
                  <c:v>1.2962573437500799</c:v>
                </c:pt>
                <c:pt idx="2808">
                  <c:v>1.29799257812512</c:v>
                </c:pt>
                <c:pt idx="2809">
                  <c:v>1.2996610156249602</c:v>
                </c:pt>
                <c:pt idx="2810">
                  <c:v>1.3014364843750399</c:v>
                </c:pt>
                <c:pt idx="2811">
                  <c:v>1.3032975781251199</c:v>
                </c:pt>
                <c:pt idx="2812">
                  <c:v>1.3050396875001602</c:v>
                </c:pt>
                <c:pt idx="2813">
                  <c:v>1.3066892187500798</c:v>
                </c:pt>
                <c:pt idx="2814">
                  <c:v>1.3084556249999999</c:v>
                </c:pt>
                <c:pt idx="2815">
                  <c:v>1.3101802343750399</c:v>
                </c:pt>
                <c:pt idx="2816">
                  <c:v>1.3118734375001602</c:v>
                </c:pt>
                <c:pt idx="2817">
                  <c:v>1.3134807812499201</c:v>
                </c:pt>
                <c:pt idx="2818">
                  <c:v>1.3151428125001601</c:v>
                </c:pt>
                <c:pt idx="2819">
                  <c:v>1.31689875</c:v>
                </c:pt>
                <c:pt idx="2820">
                  <c:v>1.3185660937500798</c:v>
                </c:pt>
                <c:pt idx="2821">
                  <c:v>1.320130625</c:v>
                </c:pt>
                <c:pt idx="2822">
                  <c:v>1.32181015624992</c:v>
                </c:pt>
                <c:pt idx="2823">
                  <c:v>1.323590625</c:v>
                </c:pt>
                <c:pt idx="2824">
                  <c:v>1.3253620312499201</c:v>
                </c:pt>
                <c:pt idx="2825">
                  <c:v>1.32705031250016</c:v>
                </c:pt>
                <c:pt idx="2826">
                  <c:v>1.3287929687500799</c:v>
                </c:pt>
                <c:pt idx="2827">
                  <c:v>1.3305865625001601</c:v>
                </c:pt>
                <c:pt idx="2828">
                  <c:v>1.33239234375008</c:v>
                </c:pt>
                <c:pt idx="2829">
                  <c:v>1.3340645312499202</c:v>
                </c:pt>
                <c:pt idx="2830">
                  <c:v>1.3357635937500798</c:v>
                </c:pt>
                <c:pt idx="2831">
                  <c:v>1.3375539062499202</c:v>
                </c:pt>
                <c:pt idx="2832">
                  <c:v>1.3393076562499202</c:v>
                </c:pt>
                <c:pt idx="2833">
                  <c:v>1.3409714062499201</c:v>
                </c:pt>
                <c:pt idx="2834">
                  <c:v>1.3425845312499201</c:v>
                </c:pt>
                <c:pt idx="2835">
                  <c:v>1.3443107812499202</c:v>
                </c:pt>
                <c:pt idx="2836">
                  <c:v>1.3460571875001601</c:v>
                </c:pt>
                <c:pt idx="2837">
                  <c:v>1.3476964062499202</c:v>
                </c:pt>
                <c:pt idx="2838">
                  <c:v>1.3493196875001601</c:v>
                </c:pt>
                <c:pt idx="2839">
                  <c:v>1.3510971875001601</c:v>
                </c:pt>
                <c:pt idx="2840">
                  <c:v>1.3528354687500799</c:v>
                </c:pt>
                <c:pt idx="2841">
                  <c:v>1.3545092187500798</c:v>
                </c:pt>
                <c:pt idx="2842">
                  <c:v>1.3562040625001601</c:v>
                </c:pt>
                <c:pt idx="2843">
                  <c:v>1.3580160937500798</c:v>
                </c:pt>
                <c:pt idx="2844">
                  <c:v>1.3598421875001601</c:v>
                </c:pt>
                <c:pt idx="2845">
                  <c:v>1.3615492187500799</c:v>
                </c:pt>
                <c:pt idx="2846">
                  <c:v>1.3632823437500798</c:v>
                </c:pt>
                <c:pt idx="2847">
                  <c:v>1.3650990625001602</c:v>
                </c:pt>
                <c:pt idx="2848">
                  <c:v>1.3669692187500799</c:v>
                </c:pt>
                <c:pt idx="2849">
                  <c:v>1.36868671875008</c:v>
                </c:pt>
                <c:pt idx="2850">
                  <c:v>1.3705020312499201</c:v>
                </c:pt>
                <c:pt idx="2851">
                  <c:v>1.3723490625001602</c:v>
                </c:pt>
                <c:pt idx="2852">
                  <c:v>1.3741670312499201</c:v>
                </c:pt>
                <c:pt idx="2853">
                  <c:v>1.37584796875008</c:v>
                </c:pt>
                <c:pt idx="2854">
                  <c:v>1.3775415625001601</c:v>
                </c:pt>
                <c:pt idx="2855">
                  <c:v>1.379409375</c:v>
                </c:pt>
                <c:pt idx="2856">
                  <c:v>1.381175625</c:v>
                </c:pt>
                <c:pt idx="2857">
                  <c:v>1.3828940625001602</c:v>
                </c:pt>
                <c:pt idx="2858">
                  <c:v>1.3846598437500799</c:v>
                </c:pt>
                <c:pt idx="2859">
                  <c:v>1.3864654687500799</c:v>
                </c:pt>
                <c:pt idx="2860">
                  <c:v>1.3882409375001601</c:v>
                </c:pt>
                <c:pt idx="2861">
                  <c:v>1.3898851562499202</c:v>
                </c:pt>
                <c:pt idx="2862">
                  <c:v>1.3915903125001601</c:v>
                </c:pt>
                <c:pt idx="2863">
                  <c:v>1.3933662499999999</c:v>
                </c:pt>
                <c:pt idx="2864">
                  <c:v>1.3951625000000001</c:v>
                </c:pt>
                <c:pt idx="2865">
                  <c:v>1.396811875</c:v>
                </c:pt>
                <c:pt idx="2866">
                  <c:v>1.3984573437500798</c:v>
                </c:pt>
                <c:pt idx="2867">
                  <c:v>1.4001887500000001</c:v>
                </c:pt>
                <c:pt idx="2868">
                  <c:v>1.4018623437500799</c:v>
                </c:pt>
                <c:pt idx="2869">
                  <c:v>1.4035123437500798</c:v>
                </c:pt>
                <c:pt idx="2870">
                  <c:v>1.4051484375001602</c:v>
                </c:pt>
                <c:pt idx="2871">
                  <c:v>1.4069134375001602</c:v>
                </c:pt>
                <c:pt idx="2872">
                  <c:v>1.4086971875001602</c:v>
                </c:pt>
                <c:pt idx="2873">
                  <c:v>1.4104167187500798</c:v>
                </c:pt>
                <c:pt idx="2874">
                  <c:v>1.4121115625001601</c:v>
                </c:pt>
                <c:pt idx="2875">
                  <c:v>1.4138968750000001</c:v>
                </c:pt>
                <c:pt idx="2876">
                  <c:v>1.4158128125001601</c:v>
                </c:pt>
                <c:pt idx="2877">
                  <c:v>1.4175964062499202</c:v>
                </c:pt>
                <c:pt idx="2878">
                  <c:v>1.419346875</c:v>
                </c:pt>
                <c:pt idx="2879">
                  <c:v>1.4211915625001601</c:v>
                </c:pt>
                <c:pt idx="2880">
                  <c:v>1.4230173437500799</c:v>
                </c:pt>
                <c:pt idx="2881">
                  <c:v>1.4247931250000001</c:v>
                </c:pt>
                <c:pt idx="2882">
                  <c:v>1.42646390624992</c:v>
                </c:pt>
                <c:pt idx="2883">
                  <c:v>1.4282220312499201</c:v>
                </c:pt>
                <c:pt idx="2884">
                  <c:v>1.4300257812499202</c:v>
                </c:pt>
                <c:pt idx="2885">
                  <c:v>1.4316985937500799</c:v>
                </c:pt>
                <c:pt idx="2886">
                  <c:v>1.4332876562499202</c:v>
                </c:pt>
                <c:pt idx="2887">
                  <c:v>1.4350354687500799</c:v>
                </c:pt>
                <c:pt idx="2888">
                  <c:v>1.4367564062499201</c:v>
                </c:pt>
                <c:pt idx="2889">
                  <c:v>1.4384725</c:v>
                </c:pt>
                <c:pt idx="2890">
                  <c:v>1.4401626562499201</c:v>
                </c:pt>
                <c:pt idx="2891">
                  <c:v>1.4419165625001602</c:v>
                </c:pt>
                <c:pt idx="2892">
                  <c:v>1.4437823437500799</c:v>
                </c:pt>
                <c:pt idx="2893">
                  <c:v>1.4455921875001601</c:v>
                </c:pt>
                <c:pt idx="2894">
                  <c:v>1.44734125</c:v>
                </c:pt>
                <c:pt idx="2895">
                  <c:v>1.4491764062499202</c:v>
                </c:pt>
                <c:pt idx="2896">
                  <c:v>1.4510464062499202</c:v>
                </c:pt>
                <c:pt idx="2897">
                  <c:v>1.4528134375001602</c:v>
                </c:pt>
                <c:pt idx="2898">
                  <c:v>1.4546265625001602</c:v>
                </c:pt>
                <c:pt idx="2899">
                  <c:v>1.456390625</c:v>
                </c:pt>
                <c:pt idx="2900">
                  <c:v>1.45823218750016</c:v>
                </c:pt>
                <c:pt idx="2901">
                  <c:v>1.4600165625001602</c:v>
                </c:pt>
                <c:pt idx="2902">
                  <c:v>1.4616445312499202</c:v>
                </c:pt>
                <c:pt idx="2903">
                  <c:v>1.4633582812499202</c:v>
                </c:pt>
                <c:pt idx="2904">
                  <c:v>1.4651512499999999</c:v>
                </c:pt>
                <c:pt idx="2905">
                  <c:v>1.4668784375001602</c:v>
                </c:pt>
                <c:pt idx="2906">
                  <c:v>1.46856046875008</c:v>
                </c:pt>
                <c:pt idx="2907">
                  <c:v>1.4703098437500799</c:v>
                </c:pt>
                <c:pt idx="2908">
                  <c:v>1.4721299999999999</c:v>
                </c:pt>
                <c:pt idx="2909">
                  <c:v>1.4739121875001602</c:v>
                </c:pt>
                <c:pt idx="2910">
                  <c:v>1.4756415625001602</c:v>
                </c:pt>
                <c:pt idx="2911">
                  <c:v>1.4774971875001601</c:v>
                </c:pt>
                <c:pt idx="2912">
                  <c:v>1.4794328125001601</c:v>
                </c:pt>
                <c:pt idx="2913">
                  <c:v>1.4813071875001602</c:v>
                </c:pt>
                <c:pt idx="2914">
                  <c:v>1.4830532812499202</c:v>
                </c:pt>
                <c:pt idx="2915">
                  <c:v>1.4848982812499201</c:v>
                </c:pt>
                <c:pt idx="2916">
                  <c:v>1.4868240625001601</c:v>
                </c:pt>
                <c:pt idx="2917">
                  <c:v>1.4887340625001602</c:v>
                </c:pt>
                <c:pt idx="2918">
                  <c:v>1.49051125</c:v>
                </c:pt>
                <c:pt idx="2919">
                  <c:v>1.4923525</c:v>
                </c:pt>
                <c:pt idx="2920">
                  <c:v>1.4942521875001602</c:v>
                </c:pt>
                <c:pt idx="2921">
                  <c:v>1.4959903125001601</c:v>
                </c:pt>
                <c:pt idx="2922">
                  <c:v>1.4977156250000001</c:v>
                </c:pt>
                <c:pt idx="2923">
                  <c:v>1.4994823437500799</c:v>
                </c:pt>
                <c:pt idx="2924">
                  <c:v>1.5013328125001602</c:v>
                </c:pt>
                <c:pt idx="2925">
                  <c:v>1.5031539062499202</c:v>
                </c:pt>
                <c:pt idx="2926">
                  <c:v>1.50483718750016</c:v>
                </c:pt>
                <c:pt idx="2927">
                  <c:v>1.5065851562499202</c:v>
                </c:pt>
                <c:pt idx="2928">
                  <c:v>1.5083548437500798</c:v>
                </c:pt>
                <c:pt idx="2929">
                  <c:v>1.5101420312499201</c:v>
                </c:pt>
                <c:pt idx="2930">
                  <c:v>1.5118371875001602</c:v>
                </c:pt>
                <c:pt idx="2931">
                  <c:v>1.5135867187500798</c:v>
                </c:pt>
                <c:pt idx="2932">
                  <c:v>1.5154639062499202</c:v>
                </c:pt>
                <c:pt idx="2933">
                  <c:v>1.5173006250000001</c:v>
                </c:pt>
                <c:pt idx="2934">
                  <c:v>1.5190515625001602</c:v>
                </c:pt>
                <c:pt idx="2935">
                  <c:v>1.5208015625001601</c:v>
                </c:pt>
                <c:pt idx="2936">
                  <c:v>1.5226940625001602</c:v>
                </c:pt>
                <c:pt idx="2937">
                  <c:v>1.5244928125001602</c:v>
                </c:pt>
                <c:pt idx="2938">
                  <c:v>1.5262776562499201</c:v>
                </c:pt>
                <c:pt idx="2939">
                  <c:v>1.52806625</c:v>
                </c:pt>
                <c:pt idx="2940">
                  <c:v>1.5299443749999999</c:v>
                </c:pt>
                <c:pt idx="2941">
                  <c:v>1.5318459375001601</c:v>
                </c:pt>
                <c:pt idx="2942">
                  <c:v>1.5336412500000001</c:v>
                </c:pt>
                <c:pt idx="2943">
                  <c:v>1.5354964062499201</c:v>
                </c:pt>
                <c:pt idx="2944">
                  <c:v>1.537445</c:v>
                </c:pt>
                <c:pt idx="2945">
                  <c:v>1.5393570312499201</c:v>
                </c:pt>
                <c:pt idx="2946">
                  <c:v>1.54124078124992</c:v>
                </c:pt>
                <c:pt idx="2947">
                  <c:v>1.5431831250000001</c:v>
                </c:pt>
                <c:pt idx="2948">
                  <c:v>1.5452082812499202</c:v>
                </c:pt>
                <c:pt idx="2949">
                  <c:v>1.5471524999999999</c:v>
                </c:pt>
                <c:pt idx="2950">
                  <c:v>1.549086875</c:v>
                </c:pt>
                <c:pt idx="2951">
                  <c:v>1.55106875</c:v>
                </c:pt>
                <c:pt idx="2952">
                  <c:v>1.5530603125001601</c:v>
                </c:pt>
                <c:pt idx="2953">
                  <c:v>1.5549504687500799</c:v>
                </c:pt>
                <c:pt idx="2954">
                  <c:v>1.5567820312499201</c:v>
                </c:pt>
                <c:pt idx="2955">
                  <c:v>1.5586774999999999</c:v>
                </c:pt>
                <c:pt idx="2956">
                  <c:v>1.5606053125001602</c:v>
                </c:pt>
                <c:pt idx="2957">
                  <c:v>1.5624617187500798</c:v>
                </c:pt>
                <c:pt idx="2958">
                  <c:v>1.5642717187500799</c:v>
                </c:pt>
                <c:pt idx="2959">
                  <c:v>1.5661854687500798</c:v>
                </c:pt>
                <c:pt idx="2960">
                  <c:v>1.5681196875001602</c:v>
                </c:pt>
                <c:pt idx="2961">
                  <c:v>1.5699796875001601</c:v>
                </c:pt>
                <c:pt idx="2962">
                  <c:v>1.5718721875001602</c:v>
                </c:pt>
                <c:pt idx="2963">
                  <c:v>1.5738328125001602</c:v>
                </c:pt>
                <c:pt idx="2964">
                  <c:v>1.5758515625001601</c:v>
                </c:pt>
                <c:pt idx="2965">
                  <c:v>1.577785</c:v>
                </c:pt>
                <c:pt idx="2966">
                  <c:v>1.579650625</c:v>
                </c:pt>
                <c:pt idx="2967">
                  <c:v>1.5816028125001602</c:v>
                </c:pt>
                <c:pt idx="2968">
                  <c:v>1.5836395312499201</c:v>
                </c:pt>
                <c:pt idx="2969">
                  <c:v>1.5855396875001602</c:v>
                </c:pt>
                <c:pt idx="2970">
                  <c:v>1.5874460937500798</c:v>
                </c:pt>
                <c:pt idx="2971">
                  <c:v>1.58934140624992</c:v>
                </c:pt>
                <c:pt idx="2972">
                  <c:v>1.5912793750000001</c:v>
                </c:pt>
                <c:pt idx="2973">
                  <c:v>1.59313078124992</c:v>
                </c:pt>
                <c:pt idx="2974">
                  <c:v>1.5949964062499202</c:v>
                </c:pt>
                <c:pt idx="2975">
                  <c:v>1.5969242187500798</c:v>
                </c:pt>
                <c:pt idx="2976">
                  <c:v>1.5989701562499201</c:v>
                </c:pt>
                <c:pt idx="2977">
                  <c:v>1.6009203125001601</c:v>
                </c:pt>
                <c:pt idx="2978">
                  <c:v>1.6028507812499202</c:v>
                </c:pt>
                <c:pt idx="2979">
                  <c:v>1.604876875</c:v>
                </c:pt>
                <c:pt idx="2980">
                  <c:v>1.606911875</c:v>
                </c:pt>
                <c:pt idx="2981">
                  <c:v>1.6089132812499201</c:v>
                </c:pt>
                <c:pt idx="2982">
                  <c:v>1.6108918750000001</c:v>
                </c:pt>
                <c:pt idx="2983">
                  <c:v>1.6130290625001602</c:v>
                </c:pt>
                <c:pt idx="2984">
                  <c:v>1.6151160937500799</c:v>
                </c:pt>
                <c:pt idx="2985">
                  <c:v>1.6171596875001601</c:v>
                </c:pt>
                <c:pt idx="2986">
                  <c:v>1.6191032812499202</c:v>
                </c:pt>
                <c:pt idx="2987">
                  <c:v>1.6211734375001601</c:v>
                </c:pt>
                <c:pt idx="2988">
                  <c:v>1.6232234375001602</c:v>
                </c:pt>
                <c:pt idx="2989">
                  <c:v>1.6251529687500799</c:v>
                </c:pt>
                <c:pt idx="2990">
                  <c:v>1.6271060937500799</c:v>
                </c:pt>
                <c:pt idx="2991">
                  <c:v>1.6291114062499201</c:v>
                </c:pt>
                <c:pt idx="2992">
                  <c:v>1.6310918750000001</c:v>
                </c:pt>
                <c:pt idx="2993">
                  <c:v>1.6329703125001602</c:v>
                </c:pt>
                <c:pt idx="2994">
                  <c:v>1.6349239062499201</c:v>
                </c:pt>
                <c:pt idx="2995">
                  <c:v>1.6369473437500799</c:v>
                </c:pt>
                <c:pt idx="2996">
                  <c:v>1.6389942187500799</c:v>
                </c:pt>
                <c:pt idx="2997">
                  <c:v>1.64093921875008</c:v>
                </c:pt>
                <c:pt idx="2998">
                  <c:v>1.6429339062499202</c:v>
                </c:pt>
                <c:pt idx="2999">
                  <c:v>1.6451004687500799</c:v>
                </c:pt>
                <c:pt idx="3000">
                  <c:v>1.6471681250000001</c:v>
                </c:pt>
                <c:pt idx="3001">
                  <c:v>1.6492490625001601</c:v>
                </c:pt>
                <c:pt idx="3002">
                  <c:v>1.6512996875001602</c:v>
                </c:pt>
                <c:pt idx="3003">
                  <c:v>1.6534570312499202</c:v>
                </c:pt>
                <c:pt idx="3004">
                  <c:v>1.6555243749999999</c:v>
                </c:pt>
                <c:pt idx="3005">
                  <c:v>1.6575317187500798</c:v>
                </c:pt>
                <c:pt idx="3006">
                  <c:v>1.6595495312499202</c:v>
                </c:pt>
                <c:pt idx="3007">
                  <c:v>1.6616120312499201</c:v>
                </c:pt>
                <c:pt idx="3008">
                  <c:v>1.6636139062499202</c:v>
                </c:pt>
                <c:pt idx="3009">
                  <c:v>1.6655134375001601</c:v>
                </c:pt>
                <c:pt idx="3010">
                  <c:v>1.66753078124992</c:v>
                </c:pt>
                <c:pt idx="3011">
                  <c:v>1.6695817187500799</c:v>
                </c:pt>
                <c:pt idx="3012">
                  <c:v>1.6716340625001602</c:v>
                </c:pt>
                <c:pt idx="3013">
                  <c:v>1.6736003125001602</c:v>
                </c:pt>
                <c:pt idx="3014">
                  <c:v>1.6756609375001601</c:v>
                </c:pt>
                <c:pt idx="3015">
                  <c:v>1.6778040625001602</c:v>
                </c:pt>
                <c:pt idx="3016">
                  <c:v>1.6798481249999999</c:v>
                </c:pt>
                <c:pt idx="3017">
                  <c:v>1.681875</c:v>
                </c:pt>
                <c:pt idx="3018">
                  <c:v>1.6839550000000001</c:v>
                </c:pt>
                <c:pt idx="3019">
                  <c:v>1.6860859375001602</c:v>
                </c:pt>
                <c:pt idx="3020">
                  <c:v>1.6881131250000001</c:v>
                </c:pt>
                <c:pt idx="3021">
                  <c:v>1.6901115625001601</c:v>
                </c:pt>
                <c:pt idx="3022">
                  <c:v>1.6921875</c:v>
                </c:pt>
                <c:pt idx="3023">
                  <c:v>1.6943220312499201</c:v>
                </c:pt>
                <c:pt idx="3024">
                  <c:v>1.6963229687500798</c:v>
                </c:pt>
                <c:pt idx="3025">
                  <c:v>1.6983003125001601</c:v>
                </c:pt>
                <c:pt idx="3026">
                  <c:v>1.7003795312499201</c:v>
                </c:pt>
                <c:pt idx="3027">
                  <c:v>1.7024462499999999</c:v>
                </c:pt>
                <c:pt idx="3028">
                  <c:v>1.7044259375001602</c:v>
                </c:pt>
                <c:pt idx="3029">
                  <c:v>1.70644859375008</c:v>
                </c:pt>
                <c:pt idx="3030">
                  <c:v>1.7085203125001602</c:v>
                </c:pt>
                <c:pt idx="3031">
                  <c:v>1.7106182812499202</c:v>
                </c:pt>
                <c:pt idx="3032">
                  <c:v>1.71259484375008</c:v>
                </c:pt>
                <c:pt idx="3033">
                  <c:v>1.7145985937500798</c:v>
                </c:pt>
                <c:pt idx="3034">
                  <c:v>1.7167007812499202</c:v>
                </c:pt>
                <c:pt idx="3035">
                  <c:v>1.7187809375001601</c:v>
                </c:pt>
                <c:pt idx="3036">
                  <c:v>1.72084375</c:v>
                </c:pt>
                <c:pt idx="3037">
                  <c:v>1.7229542187500799</c:v>
                </c:pt>
                <c:pt idx="3038">
                  <c:v>1.72512921875008</c:v>
                </c:pt>
                <c:pt idx="3039">
                  <c:v>1.7272617187500798</c:v>
                </c:pt>
                <c:pt idx="3040">
                  <c:v>1.7293692187500798</c:v>
                </c:pt>
                <c:pt idx="3041">
                  <c:v>1.7315096875001601</c:v>
                </c:pt>
                <c:pt idx="3042">
                  <c:v>1.733746875</c:v>
                </c:pt>
                <c:pt idx="3043">
                  <c:v>1.7358801562499202</c:v>
                </c:pt>
                <c:pt idx="3044">
                  <c:v>1.7380067187500798</c:v>
                </c:pt>
                <c:pt idx="3045">
                  <c:v>1.7401528125001602</c:v>
                </c:pt>
                <c:pt idx="3046">
                  <c:v>1.742385625</c:v>
                </c:pt>
                <c:pt idx="3047">
                  <c:v>1.74454765624992</c:v>
                </c:pt>
                <c:pt idx="3048">
                  <c:v>1.7467190625001601</c:v>
                </c:pt>
                <c:pt idx="3049">
                  <c:v>1.748896875</c:v>
                </c:pt>
                <c:pt idx="3050">
                  <c:v>1.75117156250016</c:v>
                </c:pt>
                <c:pt idx="3051">
                  <c:v>1.7533779687500799</c:v>
                </c:pt>
                <c:pt idx="3052">
                  <c:v>1.7555387499999999</c:v>
                </c:pt>
                <c:pt idx="3053">
                  <c:v>1.75778218750016</c:v>
                </c:pt>
                <c:pt idx="3054">
                  <c:v>1.7600651562499201</c:v>
                </c:pt>
                <c:pt idx="3055">
                  <c:v>1.76223703124992</c:v>
                </c:pt>
                <c:pt idx="3056">
                  <c:v>1.7643212500000001</c:v>
                </c:pt>
                <c:pt idx="3057">
                  <c:v>1.76647625</c:v>
                </c:pt>
                <c:pt idx="3058">
                  <c:v>1.76866281250016</c:v>
                </c:pt>
                <c:pt idx="3059">
                  <c:v>1.7708112499999999</c:v>
                </c:pt>
                <c:pt idx="3060">
                  <c:v>1.77284468750016</c:v>
                </c:pt>
                <c:pt idx="3061">
                  <c:v>1.7748973437500799</c:v>
                </c:pt>
                <c:pt idx="3062">
                  <c:v>1.77706718750016</c:v>
                </c:pt>
                <c:pt idx="3063">
                  <c:v>1.77916875</c:v>
                </c:pt>
                <c:pt idx="3064">
                  <c:v>1.7811937499999999</c:v>
                </c:pt>
                <c:pt idx="3065">
                  <c:v>1.7833614062499201</c:v>
                </c:pt>
                <c:pt idx="3066">
                  <c:v>1.7855832812499202</c:v>
                </c:pt>
                <c:pt idx="3067">
                  <c:v>1.7877589062499202</c:v>
                </c:pt>
                <c:pt idx="3068">
                  <c:v>1.789859375</c:v>
                </c:pt>
                <c:pt idx="3069">
                  <c:v>1.7920525</c:v>
                </c:pt>
                <c:pt idx="3070">
                  <c:v>1.7942714062499201</c:v>
                </c:pt>
                <c:pt idx="3071">
                  <c:v>1.796488125</c:v>
                </c:pt>
                <c:pt idx="3072">
                  <c:v>1.79862046875008</c:v>
                </c:pt>
                <c:pt idx="3073">
                  <c:v>1.8008228125001597</c:v>
                </c:pt>
                <c:pt idx="3074">
                  <c:v>1.8030573437500799</c:v>
                </c:pt>
                <c:pt idx="3075">
                  <c:v>1.8052343749999999</c:v>
                </c:pt>
                <c:pt idx="3076">
                  <c:v>1.8073585937500798</c:v>
                </c:pt>
                <c:pt idx="3077">
                  <c:v>1.8095470312499202</c:v>
                </c:pt>
                <c:pt idx="3078">
                  <c:v>1.8117589062499202</c:v>
                </c:pt>
                <c:pt idx="3079">
                  <c:v>1.8139153125001597</c:v>
                </c:pt>
                <c:pt idx="3080">
                  <c:v>1.8160889062499201</c:v>
                </c:pt>
                <c:pt idx="3081">
                  <c:v>1.8183167187500799</c:v>
                </c:pt>
                <c:pt idx="3082">
                  <c:v>1.8205354687500799</c:v>
                </c:pt>
                <c:pt idx="3083">
                  <c:v>1.8226807812499202</c:v>
                </c:pt>
                <c:pt idx="3084">
                  <c:v>1.8248470312499201</c:v>
                </c:pt>
                <c:pt idx="3085">
                  <c:v>1.8270678125001598</c:v>
                </c:pt>
                <c:pt idx="3086">
                  <c:v>1.8293014062499202</c:v>
                </c:pt>
                <c:pt idx="3087">
                  <c:v>1.8314242187500798</c:v>
                </c:pt>
                <c:pt idx="3088">
                  <c:v>1.8336032812499201</c:v>
                </c:pt>
                <c:pt idx="3089">
                  <c:v>1.8358325</c:v>
                </c:pt>
                <c:pt idx="3090">
                  <c:v>1.8380565625001597</c:v>
                </c:pt>
                <c:pt idx="3091">
                  <c:v>1.8402301562499201</c:v>
                </c:pt>
                <c:pt idx="3092">
                  <c:v>1.8423923437500798</c:v>
                </c:pt>
                <c:pt idx="3093">
                  <c:v>1.8446067187500799</c:v>
                </c:pt>
                <c:pt idx="3094">
                  <c:v>1.8467934375001598</c:v>
                </c:pt>
                <c:pt idx="3095">
                  <c:v>1.848895</c:v>
                </c:pt>
                <c:pt idx="3096">
                  <c:v>1.8510082812499202</c:v>
                </c:pt>
                <c:pt idx="3097">
                  <c:v>1.85325953124992</c:v>
                </c:pt>
                <c:pt idx="3098">
                  <c:v>1.8554629687500799</c:v>
                </c:pt>
                <c:pt idx="3099">
                  <c:v>1.8575460937500798</c:v>
                </c:pt>
                <c:pt idx="3100">
                  <c:v>1.85965125</c:v>
                </c:pt>
                <c:pt idx="3101">
                  <c:v>1.8618121875001596</c:v>
                </c:pt>
                <c:pt idx="3102">
                  <c:v>1.8640228125001597</c:v>
                </c:pt>
                <c:pt idx="3103">
                  <c:v>1.8661709375001598</c:v>
                </c:pt>
                <c:pt idx="3104">
                  <c:v>1.8683643750000001</c:v>
                </c:pt>
                <c:pt idx="3105">
                  <c:v>1.870678125</c:v>
                </c:pt>
                <c:pt idx="3106">
                  <c:v>1.87303703124992</c:v>
                </c:pt>
                <c:pt idx="3107">
                  <c:v>1.8752965625001596</c:v>
                </c:pt>
                <c:pt idx="3108">
                  <c:v>1.8775935937500798</c:v>
                </c:pt>
                <c:pt idx="3109">
                  <c:v>1.8800320312499201</c:v>
                </c:pt>
                <c:pt idx="3110">
                  <c:v>1.8824178125001598</c:v>
                </c:pt>
                <c:pt idx="3111">
                  <c:v>1.884729375</c:v>
                </c:pt>
                <c:pt idx="3112">
                  <c:v>1.8870653125001597</c:v>
                </c:pt>
                <c:pt idx="3113">
                  <c:v>1.88944</c:v>
                </c:pt>
                <c:pt idx="3114">
                  <c:v>1.8918151562499201</c:v>
                </c:pt>
                <c:pt idx="3115">
                  <c:v>1.8941223437500798</c:v>
                </c:pt>
                <c:pt idx="3116">
                  <c:v>1.896408125</c:v>
                </c:pt>
                <c:pt idx="3117">
                  <c:v>1.8987164062499202</c:v>
                </c:pt>
                <c:pt idx="3118">
                  <c:v>1.9010176562499201</c:v>
                </c:pt>
                <c:pt idx="3119">
                  <c:v>1.9032295312499201</c:v>
                </c:pt>
                <c:pt idx="3120">
                  <c:v>1.9055376562499202</c:v>
                </c:pt>
                <c:pt idx="3121">
                  <c:v>1.9078831249999999</c:v>
                </c:pt>
                <c:pt idx="3122">
                  <c:v>1.9101524999999999</c:v>
                </c:pt>
                <c:pt idx="3123">
                  <c:v>1.9124192187500799</c:v>
                </c:pt>
                <c:pt idx="3124">
                  <c:v>1.91475796875008</c:v>
                </c:pt>
                <c:pt idx="3125">
                  <c:v>1.9171024999999999</c:v>
                </c:pt>
                <c:pt idx="3126">
                  <c:v>1.9193793750000001</c:v>
                </c:pt>
                <c:pt idx="3127">
                  <c:v>1.9216534375001597</c:v>
                </c:pt>
                <c:pt idx="3128">
                  <c:v>1.9239370312499202</c:v>
                </c:pt>
                <c:pt idx="3129">
                  <c:v>1.9262521875001597</c:v>
                </c:pt>
                <c:pt idx="3130">
                  <c:v>1.9285237500000001</c:v>
                </c:pt>
                <c:pt idx="3131">
                  <c:v>1.93073390624992</c:v>
                </c:pt>
                <c:pt idx="3132">
                  <c:v>1.9330084375001597</c:v>
                </c:pt>
                <c:pt idx="3133">
                  <c:v>1.9353728125001597</c:v>
                </c:pt>
                <c:pt idx="3134">
                  <c:v>1.9376289062499201</c:v>
                </c:pt>
                <c:pt idx="3135">
                  <c:v>1.9398659375001597</c:v>
                </c:pt>
                <c:pt idx="3136">
                  <c:v>1.94218984375008</c:v>
                </c:pt>
                <c:pt idx="3137">
                  <c:v>1.9445993749999999</c:v>
                </c:pt>
                <c:pt idx="3138">
                  <c:v>1.9469340625001597</c:v>
                </c:pt>
                <c:pt idx="3139">
                  <c:v>1.9492799999999999</c:v>
                </c:pt>
                <c:pt idx="3140">
                  <c:v>1.9516278125001598</c:v>
                </c:pt>
                <c:pt idx="3141">
                  <c:v>1.95406578124992</c:v>
                </c:pt>
                <c:pt idx="3142">
                  <c:v>1.9564626562499201</c:v>
                </c:pt>
                <c:pt idx="3143">
                  <c:v>1.9587567187500798</c:v>
                </c:pt>
                <c:pt idx="3144">
                  <c:v>1.9611231250000001</c:v>
                </c:pt>
                <c:pt idx="3145">
                  <c:v>1.963530625</c:v>
                </c:pt>
                <c:pt idx="3146">
                  <c:v>1.9658201562499202</c:v>
                </c:pt>
                <c:pt idx="3147">
                  <c:v>1.9680831249999999</c:v>
                </c:pt>
                <c:pt idx="3148">
                  <c:v>1.9703426562499202</c:v>
                </c:pt>
                <c:pt idx="3149">
                  <c:v>1.9726364062499202</c:v>
                </c:pt>
                <c:pt idx="3150">
                  <c:v>1.9749496875001598</c:v>
                </c:pt>
                <c:pt idx="3151">
                  <c:v>1.9771785937500799</c:v>
                </c:pt>
                <c:pt idx="3152">
                  <c:v>1.97946203124992</c:v>
                </c:pt>
                <c:pt idx="3153">
                  <c:v>1.9818095312499202</c:v>
                </c:pt>
                <c:pt idx="3154">
                  <c:v>1.98408875</c:v>
                </c:pt>
                <c:pt idx="3155">
                  <c:v>1.9863426562499202</c:v>
                </c:pt>
                <c:pt idx="3156">
                  <c:v>1.988661875</c:v>
                </c:pt>
                <c:pt idx="3157">
                  <c:v>1.9910328125001597</c:v>
                </c:pt>
                <c:pt idx="3158">
                  <c:v>1.9934660937500799</c:v>
                </c:pt>
                <c:pt idx="3159">
                  <c:v>1.9958059375001598</c:v>
                </c:pt>
                <c:pt idx="3160">
                  <c:v>1.9981335937500799</c:v>
                </c:pt>
                <c:pt idx="3161">
                  <c:v>2.0005673437500797</c:v>
                </c:pt>
                <c:pt idx="3162">
                  <c:v>2.0029735937500797</c:v>
                </c:pt>
                <c:pt idx="3163">
                  <c:v>2.00533578124992</c:v>
                </c:pt>
                <c:pt idx="3164">
                  <c:v>2.0077065625001596</c:v>
                </c:pt>
                <c:pt idx="3165">
                  <c:v>2.01015609375008</c:v>
                </c:pt>
                <c:pt idx="3166">
                  <c:v>2.0126078125001596</c:v>
                </c:pt>
                <c:pt idx="3167">
                  <c:v>2.0149599999999999</c:v>
                </c:pt>
                <c:pt idx="3168">
                  <c:v>2.0173143750000002</c:v>
                </c:pt>
                <c:pt idx="3169">
                  <c:v>2.0198251562499201</c:v>
                </c:pt>
                <c:pt idx="3170">
                  <c:v>2.0223307812499201</c:v>
                </c:pt>
                <c:pt idx="3171">
                  <c:v>2.02476375</c:v>
                </c:pt>
                <c:pt idx="3172">
                  <c:v>2.0272465625001597</c:v>
                </c:pt>
                <c:pt idx="3173">
                  <c:v>2.0297779687500799</c:v>
                </c:pt>
                <c:pt idx="3174">
                  <c:v>2.0323209375001596</c:v>
                </c:pt>
                <c:pt idx="3175">
                  <c:v>2.0347639062499203</c:v>
                </c:pt>
                <c:pt idx="3176">
                  <c:v>2.0372323437500799</c:v>
                </c:pt>
                <c:pt idx="3177">
                  <c:v>2.0398256250000002</c:v>
                </c:pt>
                <c:pt idx="3178">
                  <c:v>2.0423718750000002</c:v>
                </c:pt>
                <c:pt idx="3179">
                  <c:v>2.04479609375008</c:v>
                </c:pt>
                <c:pt idx="3180">
                  <c:v>2.0472221875001599</c:v>
                </c:pt>
                <c:pt idx="3181">
                  <c:v>2.0496675</c:v>
                </c:pt>
                <c:pt idx="3182">
                  <c:v>2.0520896875001595</c:v>
                </c:pt>
                <c:pt idx="3183">
                  <c:v>2.0544603125001597</c:v>
                </c:pt>
                <c:pt idx="3184">
                  <c:v>2.0568300000000002</c:v>
                </c:pt>
                <c:pt idx="3185">
                  <c:v>2.0592718749999999</c:v>
                </c:pt>
                <c:pt idx="3186">
                  <c:v>2.0616970312499201</c:v>
                </c:pt>
                <c:pt idx="3187">
                  <c:v>2.0639979687500798</c:v>
                </c:pt>
                <c:pt idx="3188">
                  <c:v>2.0663724999999999</c:v>
                </c:pt>
                <c:pt idx="3189">
                  <c:v>2.0688093749999998</c:v>
                </c:pt>
                <c:pt idx="3190">
                  <c:v>2.0712817187500798</c:v>
                </c:pt>
                <c:pt idx="3191">
                  <c:v>2.0737117187500798</c:v>
                </c:pt>
                <c:pt idx="3192">
                  <c:v>2.0760796875001599</c:v>
                </c:pt>
                <c:pt idx="3193">
                  <c:v>2.0785242187500801</c:v>
                </c:pt>
                <c:pt idx="3194">
                  <c:v>2.08099609375008</c:v>
                </c:pt>
                <c:pt idx="3195">
                  <c:v>2.08339640624992</c:v>
                </c:pt>
                <c:pt idx="3196">
                  <c:v>2.0858304687500797</c:v>
                </c:pt>
                <c:pt idx="3197">
                  <c:v>2.0883303125001595</c:v>
                </c:pt>
                <c:pt idx="3198">
                  <c:v>2.0908160937500799</c:v>
                </c:pt>
                <c:pt idx="3199">
                  <c:v>2.0932081249999999</c:v>
                </c:pt>
                <c:pt idx="3200">
                  <c:v>2.0955818750000001</c:v>
                </c:pt>
                <c:pt idx="3201">
                  <c:v>2.09811109375008</c:v>
                </c:pt>
                <c:pt idx="3202">
                  <c:v>2.1006584375001598</c:v>
                </c:pt>
                <c:pt idx="3203">
                  <c:v>2.1030993750000002</c:v>
                </c:pt>
                <c:pt idx="3204">
                  <c:v>2.1055600000000001</c:v>
                </c:pt>
                <c:pt idx="3205">
                  <c:v>2.1080835937500799</c:v>
                </c:pt>
                <c:pt idx="3206">
                  <c:v>2.1106421875001597</c:v>
                </c:pt>
                <c:pt idx="3207">
                  <c:v>2.1131582812499201</c:v>
                </c:pt>
                <c:pt idx="3208">
                  <c:v>2.1156409375001597</c:v>
                </c:pt>
                <c:pt idx="3209">
                  <c:v>2.1182435937500799</c:v>
                </c:pt>
                <c:pt idx="3210">
                  <c:v>2.1208481250000002</c:v>
                </c:pt>
                <c:pt idx="3211">
                  <c:v>2.1232989062499201</c:v>
                </c:pt>
                <c:pt idx="3212">
                  <c:v>2.1257962500000001</c:v>
                </c:pt>
                <c:pt idx="3213">
                  <c:v>2.1283474999999998</c:v>
                </c:pt>
                <c:pt idx="3214">
                  <c:v>2.1308457812499202</c:v>
                </c:pt>
                <c:pt idx="3215">
                  <c:v>2.1332974999999998</c:v>
                </c:pt>
                <c:pt idx="3216">
                  <c:v>2.1356953125001596</c:v>
                </c:pt>
                <c:pt idx="3217">
                  <c:v>2.1381359375001598</c:v>
                </c:pt>
                <c:pt idx="3218">
                  <c:v>2.14060125</c:v>
                </c:pt>
                <c:pt idx="3219">
                  <c:v>2.14300921875008</c:v>
                </c:pt>
                <c:pt idx="3220">
                  <c:v>2.1453700000000002</c:v>
                </c:pt>
                <c:pt idx="3221">
                  <c:v>2.1478914062499199</c:v>
                </c:pt>
                <c:pt idx="3222">
                  <c:v>2.15037968750016</c:v>
                </c:pt>
                <c:pt idx="3223">
                  <c:v>2.1528450000000001</c:v>
                </c:pt>
                <c:pt idx="3224">
                  <c:v>2.1553126562499201</c:v>
                </c:pt>
                <c:pt idx="3225">
                  <c:v>2.1578739062499199</c:v>
                </c:pt>
                <c:pt idx="3226">
                  <c:v>2.1604673437500796</c:v>
                </c:pt>
                <c:pt idx="3227">
                  <c:v>2.1629906249999999</c:v>
                </c:pt>
                <c:pt idx="3228">
                  <c:v>2.1654957812499203</c:v>
                </c:pt>
                <c:pt idx="3229">
                  <c:v>2.1680584375001599</c:v>
                </c:pt>
                <c:pt idx="3230">
                  <c:v>2.1706862500000002</c:v>
                </c:pt>
                <c:pt idx="3231">
                  <c:v>2.1731229687500799</c:v>
                </c:pt>
                <c:pt idx="3232">
                  <c:v>2.1755676562499202</c:v>
                </c:pt>
                <c:pt idx="3233">
                  <c:v>2.178074375</c:v>
                </c:pt>
                <c:pt idx="3234">
                  <c:v>2.1806096875001599</c:v>
                </c:pt>
                <c:pt idx="3235">
                  <c:v>2.1830373437500801</c:v>
                </c:pt>
                <c:pt idx="3236">
                  <c:v>2.1854378125001599</c:v>
                </c:pt>
                <c:pt idx="3237">
                  <c:v>2.1879482812499202</c:v>
                </c:pt>
                <c:pt idx="3238">
                  <c:v>2.19046453124992</c:v>
                </c:pt>
                <c:pt idx="3239">
                  <c:v>2.1929181249999998</c:v>
                </c:pt>
                <c:pt idx="3240">
                  <c:v>2.19539671875008</c:v>
                </c:pt>
                <c:pt idx="3241">
                  <c:v>2.198005625</c:v>
                </c:pt>
                <c:pt idx="3242">
                  <c:v>2.2006445312499201</c:v>
                </c:pt>
                <c:pt idx="3243">
                  <c:v>2.2032028125001597</c:v>
                </c:pt>
                <c:pt idx="3244">
                  <c:v>2.2057881250000002</c:v>
                </c:pt>
                <c:pt idx="3245">
                  <c:v>2.2084807812499201</c:v>
                </c:pt>
                <c:pt idx="3246">
                  <c:v>2.2111914062499203</c:v>
                </c:pt>
                <c:pt idx="3247">
                  <c:v>2.2137959375001599</c:v>
                </c:pt>
                <c:pt idx="3248">
                  <c:v>2.2164351562499203</c:v>
                </c:pt>
                <c:pt idx="3249">
                  <c:v>2.2191307812499201</c:v>
                </c:pt>
                <c:pt idx="3250">
                  <c:v>2.2217173437500799</c:v>
                </c:pt>
                <c:pt idx="3251">
                  <c:v>2.2242596875001599</c:v>
                </c:pt>
                <c:pt idx="3252">
                  <c:v>2.2268462499999999</c:v>
                </c:pt>
                <c:pt idx="3253">
                  <c:v>2.22948671875008</c:v>
                </c:pt>
                <c:pt idx="3254">
                  <c:v>2.2321221875001598</c:v>
                </c:pt>
                <c:pt idx="3255">
                  <c:v>2.2346623437500797</c:v>
                </c:pt>
                <c:pt idx="3256">
                  <c:v>2.2371992187500798</c:v>
                </c:pt>
                <c:pt idx="3257">
                  <c:v>2.2398475000000002</c:v>
                </c:pt>
                <c:pt idx="3258">
                  <c:v>2.24248296875008</c:v>
                </c:pt>
                <c:pt idx="3259">
                  <c:v>2.2450546875001596</c:v>
                </c:pt>
                <c:pt idx="3260">
                  <c:v>2.2476625000000001</c:v>
                </c:pt>
                <c:pt idx="3261">
                  <c:v>2.2503470312499201</c:v>
                </c:pt>
                <c:pt idx="3262">
                  <c:v>2.252945</c:v>
                </c:pt>
                <c:pt idx="3263">
                  <c:v>2.2555618750000002</c:v>
                </c:pt>
                <c:pt idx="3264">
                  <c:v>2.2581707812499201</c:v>
                </c:pt>
                <c:pt idx="3265">
                  <c:v>2.2608484375001598</c:v>
                </c:pt>
                <c:pt idx="3266">
                  <c:v>2.2634981249999999</c:v>
                </c:pt>
                <c:pt idx="3267">
                  <c:v>2.2660248437500798</c:v>
                </c:pt>
                <c:pt idx="3268">
                  <c:v>2.2686214062499199</c:v>
                </c:pt>
                <c:pt idx="3269">
                  <c:v>2.2712453125001599</c:v>
                </c:pt>
                <c:pt idx="3270">
                  <c:v>2.27391609375008</c:v>
                </c:pt>
                <c:pt idx="3271">
                  <c:v>2.2765049999999998</c:v>
                </c:pt>
                <c:pt idx="3272">
                  <c:v>2.2791471875001599</c:v>
                </c:pt>
                <c:pt idx="3273">
                  <c:v>2.2817948437500797</c:v>
                </c:pt>
                <c:pt idx="3274">
                  <c:v>2.2844292187500796</c:v>
                </c:pt>
                <c:pt idx="3275">
                  <c:v>2.2869875</c:v>
                </c:pt>
                <c:pt idx="3276">
                  <c:v>2.2896121875001598</c:v>
                </c:pt>
                <c:pt idx="3277">
                  <c:v>2.2923274999999999</c:v>
                </c:pt>
                <c:pt idx="3278">
                  <c:v>2.2949764062499201</c:v>
                </c:pt>
                <c:pt idx="3279">
                  <c:v>2.2975720312499202</c:v>
                </c:pt>
                <c:pt idx="3280">
                  <c:v>2.3001765625001598</c:v>
                </c:pt>
                <c:pt idx="3281">
                  <c:v>2.3028374999999999</c:v>
                </c:pt>
                <c:pt idx="3282">
                  <c:v>2.3054635937500798</c:v>
                </c:pt>
                <c:pt idx="3283">
                  <c:v>2.30802734375008</c:v>
                </c:pt>
                <c:pt idx="3284">
                  <c:v>2.3106137499999999</c:v>
                </c:pt>
                <c:pt idx="3285">
                  <c:v>2.3132703125001597</c:v>
                </c:pt>
                <c:pt idx="3286">
                  <c:v>2.3158779687500797</c:v>
                </c:pt>
                <c:pt idx="3287">
                  <c:v>2.31846296875008</c:v>
                </c:pt>
                <c:pt idx="3288">
                  <c:v>2.3210860937500799</c:v>
                </c:pt>
                <c:pt idx="3289">
                  <c:v>2.3237532812499202</c:v>
                </c:pt>
                <c:pt idx="3290">
                  <c:v>2.3263701562499199</c:v>
                </c:pt>
                <c:pt idx="3291">
                  <c:v>2.3289032812499202</c:v>
                </c:pt>
                <c:pt idx="3292">
                  <c:v>2.3314896875001598</c:v>
                </c:pt>
                <c:pt idx="3293">
                  <c:v>2.3341989062499202</c:v>
                </c:pt>
                <c:pt idx="3294">
                  <c:v>2.3368520312499199</c:v>
                </c:pt>
                <c:pt idx="3295">
                  <c:v>2.3395142187500797</c:v>
                </c:pt>
                <c:pt idx="3296">
                  <c:v>2.34221078124992</c:v>
                </c:pt>
                <c:pt idx="3297">
                  <c:v>2.3449304687500798</c:v>
                </c:pt>
                <c:pt idx="3298">
                  <c:v>2.3475685937500801</c:v>
                </c:pt>
                <c:pt idx="3299">
                  <c:v>2.3501948437500797</c:v>
                </c:pt>
                <c:pt idx="3300">
                  <c:v>2.3528760937500799</c:v>
                </c:pt>
                <c:pt idx="3301">
                  <c:v>2.3556446875001598</c:v>
                </c:pt>
                <c:pt idx="3302">
                  <c:v>2.3583881249999998</c:v>
                </c:pt>
                <c:pt idx="3303">
                  <c:v>2.3610170312499204</c:v>
                </c:pt>
                <c:pt idx="3304">
                  <c:v>2.3637309375001596</c:v>
                </c:pt>
                <c:pt idx="3305">
                  <c:v>2.36645609375008</c:v>
                </c:pt>
                <c:pt idx="3306">
                  <c:v>2.3691849999999999</c:v>
                </c:pt>
                <c:pt idx="3307">
                  <c:v>2.3719025</c:v>
                </c:pt>
                <c:pt idx="3308">
                  <c:v>2.3746946875001598</c:v>
                </c:pt>
                <c:pt idx="3309">
                  <c:v>2.3775253125001599</c:v>
                </c:pt>
                <c:pt idx="3310">
                  <c:v>2.3803221875001599</c:v>
                </c:pt>
                <c:pt idx="3311">
                  <c:v>2.38309203124992</c:v>
                </c:pt>
                <c:pt idx="3312">
                  <c:v>2.3858931249999999</c:v>
                </c:pt>
                <c:pt idx="3313">
                  <c:v>2.3887196875001599</c:v>
                </c:pt>
                <c:pt idx="3314">
                  <c:v>2.3914832812499203</c:v>
                </c:pt>
                <c:pt idx="3315">
                  <c:v>2.3942087500000002</c:v>
                </c:pt>
                <c:pt idx="3316">
                  <c:v>2.3969512499999999</c:v>
                </c:pt>
                <c:pt idx="3317">
                  <c:v>2.3996912500000001</c:v>
                </c:pt>
                <c:pt idx="3318">
                  <c:v>2.4023400000000001</c:v>
                </c:pt>
                <c:pt idx="3319">
                  <c:v>2.40501875</c:v>
                </c:pt>
                <c:pt idx="3320">
                  <c:v>2.4076989062499203</c:v>
                </c:pt>
                <c:pt idx="3321">
                  <c:v>2.4104017187500797</c:v>
                </c:pt>
                <c:pt idx="3322">
                  <c:v>2.4130185937500799</c:v>
                </c:pt>
                <c:pt idx="3323">
                  <c:v>2.4156381250000001</c:v>
                </c:pt>
                <c:pt idx="3324">
                  <c:v>2.4182973437500799</c:v>
                </c:pt>
                <c:pt idx="3325">
                  <c:v>2.4210040625001596</c:v>
                </c:pt>
                <c:pt idx="3326">
                  <c:v>2.4236135937500798</c:v>
                </c:pt>
                <c:pt idx="3327">
                  <c:v>2.42625953124992</c:v>
                </c:pt>
                <c:pt idx="3328">
                  <c:v>2.4289523437500797</c:v>
                </c:pt>
                <c:pt idx="3329">
                  <c:v>2.4316787500000001</c:v>
                </c:pt>
                <c:pt idx="3330">
                  <c:v>2.4343982812499201</c:v>
                </c:pt>
                <c:pt idx="3331">
                  <c:v>2.4371026562499201</c:v>
                </c:pt>
                <c:pt idx="3332">
                  <c:v>2.4399284375001598</c:v>
                </c:pt>
                <c:pt idx="3333">
                  <c:v>2.4427596875001596</c:v>
                </c:pt>
                <c:pt idx="3334">
                  <c:v>2.4455860937500797</c:v>
                </c:pt>
                <c:pt idx="3335">
                  <c:v>2.448345625</c:v>
                </c:pt>
                <c:pt idx="3336">
                  <c:v>2.4511534375001598</c:v>
                </c:pt>
                <c:pt idx="3337">
                  <c:v>2.4540035937500799</c:v>
                </c:pt>
                <c:pt idx="3338">
                  <c:v>2.4568378125001598</c:v>
                </c:pt>
                <c:pt idx="3339">
                  <c:v>2.4595889062499201</c:v>
                </c:pt>
                <c:pt idx="3340">
                  <c:v>2.4623901562499202</c:v>
                </c:pt>
                <c:pt idx="3341">
                  <c:v>2.4652353125001598</c:v>
                </c:pt>
                <c:pt idx="3342">
                  <c:v>2.4679284375001598</c:v>
                </c:pt>
                <c:pt idx="3343">
                  <c:v>2.4706939062499202</c:v>
                </c:pt>
                <c:pt idx="3344">
                  <c:v>2.4734459375001596</c:v>
                </c:pt>
                <c:pt idx="3345">
                  <c:v>2.4763493749999999</c:v>
                </c:pt>
                <c:pt idx="3346">
                  <c:v>2.4792059375001596</c:v>
                </c:pt>
                <c:pt idx="3347">
                  <c:v>2.481940625</c:v>
                </c:pt>
                <c:pt idx="3348">
                  <c:v>2.4847684375001595</c:v>
                </c:pt>
                <c:pt idx="3349">
                  <c:v>2.4876290625001598</c:v>
                </c:pt>
                <c:pt idx="3350">
                  <c:v>2.4903620312499202</c:v>
                </c:pt>
                <c:pt idx="3351">
                  <c:v>2.4931104687500798</c:v>
                </c:pt>
                <c:pt idx="3352">
                  <c:v>2.4959806250000001</c:v>
                </c:pt>
                <c:pt idx="3353">
                  <c:v>2.4987721875001596</c:v>
                </c:pt>
                <c:pt idx="3354">
                  <c:v>2.5015290625001598</c:v>
                </c:pt>
                <c:pt idx="3355">
                  <c:v>2.5042001562499201</c:v>
                </c:pt>
                <c:pt idx="3356">
                  <c:v>2.5069154687500799</c:v>
                </c:pt>
                <c:pt idx="3357">
                  <c:v>2.5096432812499203</c:v>
                </c:pt>
                <c:pt idx="3358">
                  <c:v>2.5122737499999999</c:v>
                </c:pt>
                <c:pt idx="3359">
                  <c:v>2.5149312500000001</c:v>
                </c:pt>
                <c:pt idx="3360">
                  <c:v>2.5177004687500797</c:v>
                </c:pt>
                <c:pt idx="3361">
                  <c:v>2.5204259375001596</c:v>
                </c:pt>
                <c:pt idx="3362">
                  <c:v>2.523079375</c:v>
                </c:pt>
                <c:pt idx="3363">
                  <c:v>2.5258159375001599</c:v>
                </c:pt>
                <c:pt idx="3364">
                  <c:v>2.5286167187500799</c:v>
                </c:pt>
                <c:pt idx="3365">
                  <c:v>2.5314399999999999</c:v>
                </c:pt>
                <c:pt idx="3366">
                  <c:v>2.5342293749999998</c:v>
                </c:pt>
                <c:pt idx="3367">
                  <c:v>2.5370699999999999</c:v>
                </c:pt>
                <c:pt idx="3368">
                  <c:v>2.5400079687500798</c:v>
                </c:pt>
                <c:pt idx="3369">
                  <c:v>2.5429309375001599</c:v>
                </c:pt>
                <c:pt idx="3370">
                  <c:v>2.54580359375008</c:v>
                </c:pt>
                <c:pt idx="3371">
                  <c:v>2.5486776562499203</c:v>
                </c:pt>
                <c:pt idx="3372">
                  <c:v>2.5516079687500799</c:v>
                </c:pt>
                <c:pt idx="3373">
                  <c:v>2.55453203124992</c:v>
                </c:pt>
                <c:pt idx="3374">
                  <c:v>2.5573854687500797</c:v>
                </c:pt>
                <c:pt idx="3375">
                  <c:v>2.56020296875008</c:v>
                </c:pt>
                <c:pt idx="3376">
                  <c:v>2.5630950000000001</c:v>
                </c:pt>
                <c:pt idx="3377">
                  <c:v>2.5660193750000002</c:v>
                </c:pt>
                <c:pt idx="3378">
                  <c:v>2.5688764062499203</c:v>
                </c:pt>
                <c:pt idx="3379">
                  <c:v>2.5717300000000001</c:v>
                </c:pt>
                <c:pt idx="3380">
                  <c:v>2.5746728125001597</c:v>
                </c:pt>
                <c:pt idx="3381">
                  <c:v>2.5776112499999999</c:v>
                </c:pt>
                <c:pt idx="3382">
                  <c:v>2.5804495312499203</c:v>
                </c:pt>
                <c:pt idx="3383">
                  <c:v>2.583279375</c:v>
                </c:pt>
                <c:pt idx="3384">
                  <c:v>2.5862076562499201</c:v>
                </c:pt>
                <c:pt idx="3385">
                  <c:v>2.5891698437500801</c:v>
                </c:pt>
                <c:pt idx="3386">
                  <c:v>2.5920082812499201</c:v>
                </c:pt>
                <c:pt idx="3387">
                  <c:v>2.59485375</c:v>
                </c:pt>
                <c:pt idx="3388">
                  <c:v>2.5977004687500798</c:v>
                </c:pt>
                <c:pt idx="3389">
                  <c:v>2.6005031249999999</c:v>
                </c:pt>
                <c:pt idx="3390">
                  <c:v>2.6032526562499201</c:v>
                </c:pt>
                <c:pt idx="3391">
                  <c:v>2.6060232812499202</c:v>
                </c:pt>
                <c:pt idx="3392">
                  <c:v>2.60887859375008</c:v>
                </c:pt>
                <c:pt idx="3393">
                  <c:v>2.6117440625001596</c:v>
                </c:pt>
                <c:pt idx="3394">
                  <c:v>2.6144859375001599</c:v>
                </c:pt>
                <c:pt idx="3395">
                  <c:v>2.6172374999999999</c:v>
                </c:pt>
                <c:pt idx="3396">
                  <c:v>2.6201290625001596</c:v>
                </c:pt>
                <c:pt idx="3397">
                  <c:v>2.6229556249999999</c:v>
                </c:pt>
                <c:pt idx="3398">
                  <c:v>2.6258065625001596</c:v>
                </c:pt>
                <c:pt idx="3399">
                  <c:v>2.6287012500000002</c:v>
                </c:pt>
                <c:pt idx="3400">
                  <c:v>2.6316390625001596</c:v>
                </c:pt>
                <c:pt idx="3401">
                  <c:v>2.6345700000000001</c:v>
                </c:pt>
                <c:pt idx="3402">
                  <c:v>2.6373746875001598</c:v>
                </c:pt>
                <c:pt idx="3403">
                  <c:v>2.6402003125001596</c:v>
                </c:pt>
                <c:pt idx="3404">
                  <c:v>2.6431381250000001</c:v>
                </c:pt>
                <c:pt idx="3405">
                  <c:v>2.6460615625001598</c:v>
                </c:pt>
                <c:pt idx="3406">
                  <c:v>2.6488521875001596</c:v>
                </c:pt>
                <c:pt idx="3407">
                  <c:v>2.6516459375001595</c:v>
                </c:pt>
                <c:pt idx="3408">
                  <c:v>2.6544474999999998</c:v>
                </c:pt>
                <c:pt idx="3409">
                  <c:v>2.6572746875001596</c:v>
                </c:pt>
                <c:pt idx="3410">
                  <c:v>2.6599818750000002</c:v>
                </c:pt>
                <c:pt idx="3411">
                  <c:v>2.6627684375001599</c:v>
                </c:pt>
                <c:pt idx="3412">
                  <c:v>2.6656668749999999</c:v>
                </c:pt>
                <c:pt idx="3413">
                  <c:v>2.6685071875001598</c:v>
                </c:pt>
                <c:pt idx="3414">
                  <c:v>2.6713334375001598</c:v>
                </c:pt>
                <c:pt idx="3415">
                  <c:v>2.6741168750000002</c:v>
                </c:pt>
                <c:pt idx="3416">
                  <c:v>2.6770065625001598</c:v>
                </c:pt>
                <c:pt idx="3417">
                  <c:v>2.6799490625001599</c:v>
                </c:pt>
                <c:pt idx="3418">
                  <c:v>2.6828240625001598</c:v>
                </c:pt>
                <c:pt idx="3419">
                  <c:v>2.6856731250000001</c:v>
                </c:pt>
                <c:pt idx="3420">
                  <c:v>2.6886943749999999</c:v>
                </c:pt>
                <c:pt idx="3421">
                  <c:v>2.6915931249999998</c:v>
                </c:pt>
                <c:pt idx="3422">
                  <c:v>2.6944446875001598</c:v>
                </c:pt>
                <c:pt idx="3423">
                  <c:v>2.6973115625001598</c:v>
                </c:pt>
                <c:pt idx="3424">
                  <c:v>2.7001712499999999</c:v>
                </c:pt>
                <c:pt idx="3425">
                  <c:v>2.7030918750000001</c:v>
                </c:pt>
                <c:pt idx="3426">
                  <c:v>2.7059487500000001</c:v>
                </c:pt>
                <c:pt idx="3427">
                  <c:v>2.7087990625001597</c:v>
                </c:pt>
                <c:pt idx="3428">
                  <c:v>2.7117196875001599</c:v>
                </c:pt>
                <c:pt idx="3429">
                  <c:v>2.7147003125001596</c:v>
                </c:pt>
                <c:pt idx="3430">
                  <c:v>2.7175968749999999</c:v>
                </c:pt>
                <c:pt idx="3431">
                  <c:v>2.7205643749999999</c:v>
                </c:pt>
                <c:pt idx="3432">
                  <c:v>2.7235918749999999</c:v>
                </c:pt>
                <c:pt idx="3433">
                  <c:v>2.7266546875001598</c:v>
                </c:pt>
                <c:pt idx="3434">
                  <c:v>2.7296931249999998</c:v>
                </c:pt>
                <c:pt idx="3435">
                  <c:v>2.7327390625001597</c:v>
                </c:pt>
                <c:pt idx="3436">
                  <c:v>2.7358500000000001</c:v>
                </c:pt>
                <c:pt idx="3437">
                  <c:v>2.7389893750000001</c:v>
                </c:pt>
                <c:pt idx="3438">
                  <c:v>2.7419981249999998</c:v>
                </c:pt>
                <c:pt idx="3439">
                  <c:v>2.7449790625001596</c:v>
                </c:pt>
                <c:pt idx="3440">
                  <c:v>2.7479959375001597</c:v>
                </c:pt>
                <c:pt idx="3441">
                  <c:v>2.7509656250000001</c:v>
                </c:pt>
                <c:pt idx="3442">
                  <c:v>2.7538825</c:v>
                </c:pt>
                <c:pt idx="3443">
                  <c:v>2.7567546875001598</c:v>
                </c:pt>
                <c:pt idx="3444">
                  <c:v>2.7596731249999999</c:v>
                </c:pt>
                <c:pt idx="3445">
                  <c:v>2.7625353125001597</c:v>
                </c:pt>
                <c:pt idx="3446">
                  <c:v>2.7653784375001598</c:v>
                </c:pt>
                <c:pt idx="3447">
                  <c:v>2.7681321875001599</c:v>
                </c:pt>
                <c:pt idx="3448">
                  <c:v>2.7710703125001599</c:v>
                </c:pt>
                <c:pt idx="3449">
                  <c:v>2.7739881249999998</c:v>
                </c:pt>
                <c:pt idx="3450">
                  <c:v>2.7768234375001599</c:v>
                </c:pt>
                <c:pt idx="3451">
                  <c:v>2.7797059375001596</c:v>
                </c:pt>
                <c:pt idx="3452">
                  <c:v>2.7826815625001595</c:v>
                </c:pt>
                <c:pt idx="3453">
                  <c:v>2.7856796875001599</c:v>
                </c:pt>
                <c:pt idx="3454">
                  <c:v>2.7885753125001598</c:v>
                </c:pt>
                <c:pt idx="3455">
                  <c:v>2.7915068750000001</c:v>
                </c:pt>
                <c:pt idx="3456">
                  <c:v>2.7944709375001597</c:v>
                </c:pt>
                <c:pt idx="3457">
                  <c:v>2.7974315625001598</c:v>
                </c:pt>
                <c:pt idx="3458">
                  <c:v>2.800330625</c:v>
                </c:pt>
                <c:pt idx="3459">
                  <c:v>2.8032003125001599</c:v>
                </c:pt>
                <c:pt idx="3460">
                  <c:v>2.8062240625001595</c:v>
                </c:pt>
                <c:pt idx="3461">
                  <c:v>2.8092034375001598</c:v>
                </c:pt>
                <c:pt idx="3462">
                  <c:v>2.8121325000000001</c:v>
                </c:pt>
                <c:pt idx="3463">
                  <c:v>2.8150403125001597</c:v>
                </c:pt>
                <c:pt idx="3464">
                  <c:v>2.8180953125001595</c:v>
                </c:pt>
                <c:pt idx="3465">
                  <c:v>2.8211565625001596</c:v>
                </c:pt>
                <c:pt idx="3466">
                  <c:v>2.8241649999999998</c:v>
                </c:pt>
                <c:pt idx="3467">
                  <c:v>2.8272446875001598</c:v>
                </c:pt>
                <c:pt idx="3468">
                  <c:v>2.83040125</c:v>
                </c:pt>
                <c:pt idx="3469">
                  <c:v>2.8335415625001596</c:v>
                </c:pt>
                <c:pt idx="3470">
                  <c:v>2.8364924999999999</c:v>
                </c:pt>
                <c:pt idx="3471">
                  <c:v>2.839545625</c:v>
                </c:pt>
                <c:pt idx="3472">
                  <c:v>2.8426578125001596</c:v>
                </c:pt>
                <c:pt idx="3473">
                  <c:v>2.8457678125001595</c:v>
                </c:pt>
                <c:pt idx="3474">
                  <c:v>2.8487109375001598</c:v>
                </c:pt>
                <c:pt idx="3475">
                  <c:v>2.8516599999999999</c:v>
                </c:pt>
                <c:pt idx="3476">
                  <c:v>2.8546793749999999</c:v>
                </c:pt>
                <c:pt idx="3477">
                  <c:v>2.8576328125001598</c:v>
                </c:pt>
                <c:pt idx="3478">
                  <c:v>2.860449375</c:v>
                </c:pt>
                <c:pt idx="3479">
                  <c:v>2.8633525</c:v>
                </c:pt>
                <c:pt idx="3480">
                  <c:v>2.8663806250000001</c:v>
                </c:pt>
                <c:pt idx="3481">
                  <c:v>2.8693618750000001</c:v>
                </c:pt>
                <c:pt idx="3482">
                  <c:v>2.872236875</c:v>
                </c:pt>
                <c:pt idx="3483">
                  <c:v>2.8751615625001596</c:v>
                </c:pt>
                <c:pt idx="3484">
                  <c:v>2.8782146875001597</c:v>
                </c:pt>
                <c:pt idx="3485">
                  <c:v>2.8812628125001596</c:v>
                </c:pt>
                <c:pt idx="3486">
                  <c:v>2.8841996875001596</c:v>
                </c:pt>
                <c:pt idx="3487">
                  <c:v>2.88715375</c:v>
                </c:pt>
                <c:pt idx="3488">
                  <c:v>2.8902378125001595</c:v>
                </c:pt>
                <c:pt idx="3489">
                  <c:v>2.893269375</c:v>
                </c:pt>
                <c:pt idx="3490">
                  <c:v>2.8962093750000002</c:v>
                </c:pt>
                <c:pt idx="3491">
                  <c:v>2.8991462499999998</c:v>
                </c:pt>
                <c:pt idx="3492">
                  <c:v>2.9021690625001599</c:v>
                </c:pt>
                <c:pt idx="3493">
                  <c:v>2.9051468749999998</c:v>
                </c:pt>
                <c:pt idx="3494">
                  <c:v>2.9080581250000002</c:v>
                </c:pt>
                <c:pt idx="3495">
                  <c:v>2.9109315625001599</c:v>
                </c:pt>
                <c:pt idx="3496">
                  <c:v>2.9139296875001599</c:v>
                </c:pt>
                <c:pt idx="3497">
                  <c:v>2.9169109375001598</c:v>
                </c:pt>
                <c:pt idx="3498">
                  <c:v>2.9198309375001599</c:v>
                </c:pt>
                <c:pt idx="3499">
                  <c:v>2.9228128125001596</c:v>
                </c:pt>
                <c:pt idx="3500">
                  <c:v>2.9259012499999999</c:v>
                </c:pt>
                <c:pt idx="3501">
                  <c:v>2.9289609375001597</c:v>
                </c:pt>
                <c:pt idx="3502">
                  <c:v>2.93195125</c:v>
                </c:pt>
                <c:pt idx="3503">
                  <c:v>2.9349618749999999</c:v>
                </c:pt>
                <c:pt idx="3504">
                  <c:v>2.93803875</c:v>
                </c:pt>
                <c:pt idx="3505">
                  <c:v>2.9411481249999998</c:v>
                </c:pt>
                <c:pt idx="3506">
                  <c:v>2.944144375</c:v>
                </c:pt>
                <c:pt idx="3507">
                  <c:v>2.9471949999999998</c:v>
                </c:pt>
                <c:pt idx="3508">
                  <c:v>2.9502940625001597</c:v>
                </c:pt>
                <c:pt idx="3509">
                  <c:v>2.9533506250000001</c:v>
                </c:pt>
                <c:pt idx="3510">
                  <c:v>2.9562528125001597</c:v>
                </c:pt>
                <c:pt idx="3511">
                  <c:v>2.9592056250000001</c:v>
                </c:pt>
                <c:pt idx="3512">
                  <c:v>2.9622768750000001</c:v>
                </c:pt>
                <c:pt idx="3513">
                  <c:v>2.9653593749999998</c:v>
                </c:pt>
                <c:pt idx="3514">
                  <c:v>2.9683453125001598</c:v>
                </c:pt>
                <c:pt idx="3515">
                  <c:v>2.9713290625001596</c:v>
                </c:pt>
                <c:pt idx="3516">
                  <c:v>2.9744275</c:v>
                </c:pt>
                <c:pt idx="3517">
                  <c:v>2.9775534375001595</c:v>
                </c:pt>
                <c:pt idx="3518">
                  <c:v>2.9805774999999999</c:v>
                </c:pt>
                <c:pt idx="3519">
                  <c:v>2.9836262499999999</c:v>
                </c:pt>
                <c:pt idx="3520">
                  <c:v>2.986844375</c:v>
                </c:pt>
                <c:pt idx="3521">
                  <c:v>2.9899284375001596</c:v>
                </c:pt>
                <c:pt idx="3522">
                  <c:v>2.9929009375001598</c:v>
                </c:pt>
                <c:pt idx="3523">
                  <c:v>2.9959087499999999</c:v>
                </c:pt>
                <c:pt idx="3524">
                  <c:v>2.9990353125001596</c:v>
                </c:pt>
                <c:pt idx="3525">
                  <c:v>3.0021331249999998</c:v>
                </c:pt>
                <c:pt idx="3526">
                  <c:v>3.0051546875001596</c:v>
                </c:pt>
                <c:pt idx="3527">
                  <c:v>3.0081284375001598</c:v>
                </c:pt>
                <c:pt idx="3528">
                  <c:v>3.0111837499999998</c:v>
                </c:pt>
                <c:pt idx="3529">
                  <c:v>3.0141737499999999</c:v>
                </c:pt>
                <c:pt idx="3530">
                  <c:v>3.0170709375001596</c:v>
                </c:pt>
                <c:pt idx="3531">
                  <c:v>3.0201484375001599</c:v>
                </c:pt>
                <c:pt idx="3532">
                  <c:v>3.0232721875001598</c:v>
                </c:pt>
                <c:pt idx="3533">
                  <c:v>3.0263156250000001</c:v>
                </c:pt>
                <c:pt idx="3534">
                  <c:v>3.02927875</c:v>
                </c:pt>
                <c:pt idx="3535">
                  <c:v>3.0322790625001597</c:v>
                </c:pt>
                <c:pt idx="3536">
                  <c:v>3.0353346875001597</c:v>
                </c:pt>
                <c:pt idx="3537">
                  <c:v>3.0384178125001595</c:v>
                </c:pt>
                <c:pt idx="3538">
                  <c:v>3.0414431249999998</c:v>
                </c:pt>
                <c:pt idx="3539">
                  <c:v>3.0445190625001599</c:v>
                </c:pt>
                <c:pt idx="3540">
                  <c:v>3.0476503125001599</c:v>
                </c:pt>
                <c:pt idx="3541">
                  <c:v>3.0506506249999998</c:v>
                </c:pt>
                <c:pt idx="3542">
                  <c:v>3.0536406249999999</c:v>
                </c:pt>
                <c:pt idx="3543">
                  <c:v>3.05663375</c:v>
                </c:pt>
                <c:pt idx="3544">
                  <c:v>3.0597465625001599</c:v>
                </c:pt>
                <c:pt idx="3545">
                  <c:v>3.0627515625001598</c:v>
                </c:pt>
                <c:pt idx="3546">
                  <c:v>3.06569125</c:v>
                </c:pt>
                <c:pt idx="3547">
                  <c:v>3.0686931249999998</c:v>
                </c:pt>
                <c:pt idx="3548">
                  <c:v>3.0717465625001599</c:v>
                </c:pt>
                <c:pt idx="3549">
                  <c:v>3.0747481250000002</c:v>
                </c:pt>
                <c:pt idx="3550">
                  <c:v>3.0776965625001598</c:v>
                </c:pt>
                <c:pt idx="3551">
                  <c:v>3.0807403125001596</c:v>
                </c:pt>
                <c:pt idx="3552">
                  <c:v>3.0838546875001596</c:v>
                </c:pt>
                <c:pt idx="3553">
                  <c:v>3.0869562500000001</c:v>
                </c:pt>
                <c:pt idx="3554">
                  <c:v>3.089955625</c:v>
                </c:pt>
                <c:pt idx="3555">
                  <c:v>3.0930946875001597</c:v>
                </c:pt>
                <c:pt idx="3556">
                  <c:v>3.0962912500000002</c:v>
                </c:pt>
                <c:pt idx="3557">
                  <c:v>3.0994437499999998</c:v>
                </c:pt>
                <c:pt idx="3558">
                  <c:v>3.1025465625001596</c:v>
                </c:pt>
                <c:pt idx="3559">
                  <c:v>3.105709375</c:v>
                </c:pt>
                <c:pt idx="3560">
                  <c:v>3.1089768750000002</c:v>
                </c:pt>
                <c:pt idx="3561">
                  <c:v>3.1121234375001596</c:v>
                </c:pt>
                <c:pt idx="3562">
                  <c:v>3.1151734375001596</c:v>
                </c:pt>
                <c:pt idx="3563">
                  <c:v>3.1182959375001595</c:v>
                </c:pt>
                <c:pt idx="3564">
                  <c:v>3.12148</c:v>
                </c:pt>
                <c:pt idx="3565">
                  <c:v>3.1245868749999999</c:v>
                </c:pt>
                <c:pt idx="3566">
                  <c:v>3.1277306249999999</c:v>
                </c:pt>
                <c:pt idx="3567">
                  <c:v>3.130871875</c:v>
                </c:pt>
                <c:pt idx="3568">
                  <c:v>3.1340965625001598</c:v>
                </c:pt>
                <c:pt idx="3569">
                  <c:v>3.1372659375001599</c:v>
                </c:pt>
                <c:pt idx="3570">
                  <c:v>3.1403653125001596</c:v>
                </c:pt>
                <c:pt idx="3571">
                  <c:v>3.1435243750000001</c:v>
                </c:pt>
                <c:pt idx="3572">
                  <c:v>3.1467812500000001</c:v>
                </c:pt>
                <c:pt idx="3573">
                  <c:v>3.1499537499999999</c:v>
                </c:pt>
                <c:pt idx="3574">
                  <c:v>3.1530749999999999</c:v>
                </c:pt>
                <c:pt idx="3575">
                  <c:v>3.1562621875001597</c:v>
                </c:pt>
                <c:pt idx="3576">
                  <c:v>3.1594475000000002</c:v>
                </c:pt>
                <c:pt idx="3577">
                  <c:v>3.1625753125001599</c:v>
                </c:pt>
                <c:pt idx="3578">
                  <c:v>3.1656540625001597</c:v>
                </c:pt>
                <c:pt idx="3579">
                  <c:v>3.1688071875001596</c:v>
                </c:pt>
                <c:pt idx="3580">
                  <c:v>3.1719349999999999</c:v>
                </c:pt>
                <c:pt idx="3581">
                  <c:v>3.1750365625001598</c:v>
                </c:pt>
                <c:pt idx="3582">
                  <c:v>3.1781040625001595</c:v>
                </c:pt>
                <c:pt idx="3583">
                  <c:v>3.1812134375001597</c:v>
                </c:pt>
                <c:pt idx="3584">
                  <c:v>3.1843546875001598</c:v>
                </c:pt>
                <c:pt idx="3585">
                  <c:v>3.1874515625001596</c:v>
                </c:pt>
                <c:pt idx="3586">
                  <c:v>3.1905034375001597</c:v>
                </c:pt>
                <c:pt idx="3587">
                  <c:v>3.1936321875001599</c:v>
                </c:pt>
                <c:pt idx="3588">
                  <c:v>3.1968184375001596</c:v>
                </c:pt>
                <c:pt idx="3589">
                  <c:v>3.1999087500000001</c:v>
                </c:pt>
                <c:pt idx="3590">
                  <c:v>3.2030534375007997</c:v>
                </c:pt>
                <c:pt idx="3591">
                  <c:v>3.2062396875007999</c:v>
                </c:pt>
                <c:pt idx="3592">
                  <c:v>3.2094468750016003</c:v>
                </c:pt>
                <c:pt idx="3593">
                  <c:v>3.2125831250016001</c:v>
                </c:pt>
                <c:pt idx="3594">
                  <c:v>3.2157265624992002</c:v>
                </c:pt>
                <c:pt idx="3595">
                  <c:v>3.2189318750016001</c:v>
                </c:pt>
                <c:pt idx="3596">
                  <c:v>3.2221815624992001</c:v>
                </c:pt>
                <c:pt idx="3597">
                  <c:v>3.2253218750016002</c:v>
                </c:pt>
                <c:pt idx="3598">
                  <c:v>3.2284890624992002</c:v>
                </c:pt>
                <c:pt idx="3599">
                  <c:v>3.2316759375007997</c:v>
                </c:pt>
                <c:pt idx="3600">
                  <c:v>3.2349046875008001</c:v>
                </c:pt>
                <c:pt idx="3601">
                  <c:v>3.2381087499999999</c:v>
                </c:pt>
                <c:pt idx="3602">
                  <c:v>3.2412553124992001</c:v>
                </c:pt>
                <c:pt idx="3603">
                  <c:v>3.2444899999999999</c:v>
                </c:pt>
                <c:pt idx="3604">
                  <c:v>3.2477431250016</c:v>
                </c:pt>
                <c:pt idx="3605">
                  <c:v>3.2508915624992003</c:v>
                </c:pt>
                <c:pt idx="3606">
                  <c:v>3.2540071875007999</c:v>
                </c:pt>
                <c:pt idx="3607">
                  <c:v>3.2572403124992002</c:v>
                </c:pt>
                <c:pt idx="3608">
                  <c:v>3.2604134375007998</c:v>
                </c:pt>
                <c:pt idx="3609">
                  <c:v>3.2635684375007998</c:v>
                </c:pt>
                <c:pt idx="3610">
                  <c:v>3.2666971875008</c:v>
                </c:pt>
                <c:pt idx="3611">
                  <c:v>3.2698512499999999</c:v>
                </c:pt>
                <c:pt idx="3612">
                  <c:v>3.2730003124992</c:v>
                </c:pt>
                <c:pt idx="3613">
                  <c:v>3.2761290624992001</c:v>
                </c:pt>
                <c:pt idx="3614">
                  <c:v>3.2791856250016003</c:v>
                </c:pt>
                <c:pt idx="3615">
                  <c:v>3.2823459375007999</c:v>
                </c:pt>
                <c:pt idx="3616">
                  <c:v>3.2854415624992002</c:v>
                </c:pt>
                <c:pt idx="3617">
                  <c:v>3.2884615624992</c:v>
                </c:pt>
                <c:pt idx="3618">
                  <c:v>3.29146625</c:v>
                </c:pt>
                <c:pt idx="3619">
                  <c:v>3.2945496875007998</c:v>
                </c:pt>
                <c:pt idx="3620">
                  <c:v>3.297685</c:v>
                </c:pt>
                <c:pt idx="3621">
                  <c:v>3.3007724999999999</c:v>
                </c:pt>
                <c:pt idx="3622">
                  <c:v>3.3038759375007998</c:v>
                </c:pt>
                <c:pt idx="3623">
                  <c:v>3.3070203124991999</c:v>
                </c:pt>
                <c:pt idx="3624">
                  <c:v>3.3102475</c:v>
                </c:pt>
                <c:pt idx="3625">
                  <c:v>3.31334375</c:v>
                </c:pt>
                <c:pt idx="3626">
                  <c:v>3.3165690624991999</c:v>
                </c:pt>
                <c:pt idx="3627">
                  <c:v>3.3198321875008001</c:v>
                </c:pt>
                <c:pt idx="3628">
                  <c:v>3.3231396875007997</c:v>
                </c:pt>
                <c:pt idx="3629">
                  <c:v>3.3263865624992</c:v>
                </c:pt>
                <c:pt idx="3630">
                  <c:v>3.3295359375008</c:v>
                </c:pt>
                <c:pt idx="3631">
                  <c:v>3.3327906250016004</c:v>
                </c:pt>
                <c:pt idx="3632">
                  <c:v>3.3360693750016002</c:v>
                </c:pt>
                <c:pt idx="3633">
                  <c:v>3.3392978124992001</c:v>
                </c:pt>
                <c:pt idx="3634">
                  <c:v>3.3424718750016003</c:v>
                </c:pt>
                <c:pt idx="3635">
                  <c:v>3.3457634375007999</c:v>
                </c:pt>
                <c:pt idx="3636">
                  <c:v>3.3490606250016004</c:v>
                </c:pt>
                <c:pt idx="3637">
                  <c:v>3.3522975000000002</c:v>
                </c:pt>
                <c:pt idx="3638">
                  <c:v>3.3554796875007997</c:v>
                </c:pt>
                <c:pt idx="3639">
                  <c:v>3.3587203124992002</c:v>
                </c:pt>
                <c:pt idx="3640">
                  <c:v>3.3620074999999998</c:v>
                </c:pt>
                <c:pt idx="3641">
                  <c:v>3.3652528124992003</c:v>
                </c:pt>
                <c:pt idx="3642">
                  <c:v>3.3684912499999999</c:v>
                </c:pt>
                <c:pt idx="3643">
                  <c:v>3.3717796875007999</c:v>
                </c:pt>
                <c:pt idx="3644">
                  <c:v>3.3751193750016002</c:v>
                </c:pt>
                <c:pt idx="3645">
                  <c:v>3.3783546875007997</c:v>
                </c:pt>
                <c:pt idx="3646">
                  <c:v>3.3815034375008</c:v>
                </c:pt>
                <c:pt idx="3647">
                  <c:v>3.3847131250016003</c:v>
                </c:pt>
                <c:pt idx="3648">
                  <c:v>3.3879828124992</c:v>
                </c:pt>
                <c:pt idx="3649">
                  <c:v>3.3911878124992003</c:v>
                </c:pt>
                <c:pt idx="3650">
                  <c:v>3.3943271875007999</c:v>
                </c:pt>
                <c:pt idx="3651">
                  <c:v>3.3974525</c:v>
                </c:pt>
                <c:pt idx="3652">
                  <c:v>3.4006371875007999</c:v>
                </c:pt>
                <c:pt idx="3653">
                  <c:v>3.4037259375007998</c:v>
                </c:pt>
                <c:pt idx="3654">
                  <c:v>3.4068200000000002</c:v>
                </c:pt>
                <c:pt idx="3655">
                  <c:v>3.4100234375007998</c:v>
                </c:pt>
                <c:pt idx="3656">
                  <c:v>3.4132674999999999</c:v>
                </c:pt>
                <c:pt idx="3657">
                  <c:v>3.4164521875007998</c:v>
                </c:pt>
                <c:pt idx="3658">
                  <c:v>3.4195743750016003</c:v>
                </c:pt>
                <c:pt idx="3659">
                  <c:v>3.422825</c:v>
                </c:pt>
                <c:pt idx="3660">
                  <c:v>3.4260756250016002</c:v>
                </c:pt>
                <c:pt idx="3661">
                  <c:v>3.4292978124992</c:v>
                </c:pt>
                <c:pt idx="3662">
                  <c:v>3.4324515624992</c:v>
                </c:pt>
                <c:pt idx="3663">
                  <c:v>3.4357340624992001</c:v>
                </c:pt>
                <c:pt idx="3664">
                  <c:v>3.4389340624992002</c:v>
                </c:pt>
                <c:pt idx="3665">
                  <c:v>3.4420937500000002</c:v>
                </c:pt>
                <c:pt idx="3666">
                  <c:v>3.4451909375007999</c:v>
                </c:pt>
                <c:pt idx="3667">
                  <c:v>3.4483818750016</c:v>
                </c:pt>
                <c:pt idx="3668">
                  <c:v>3.4516281250016001</c:v>
                </c:pt>
                <c:pt idx="3669">
                  <c:v>3.4547843750016001</c:v>
                </c:pt>
                <c:pt idx="3670">
                  <c:v>3.4579593750016002</c:v>
                </c:pt>
                <c:pt idx="3671">
                  <c:v>3.4612349999999998</c:v>
                </c:pt>
                <c:pt idx="3672">
                  <c:v>3.4645203124992001</c:v>
                </c:pt>
                <c:pt idx="3673">
                  <c:v>3.4677046875007997</c:v>
                </c:pt>
                <c:pt idx="3674">
                  <c:v>3.4708987499999999</c:v>
                </c:pt>
                <c:pt idx="3675">
                  <c:v>3.4741465624992003</c:v>
                </c:pt>
                <c:pt idx="3676">
                  <c:v>3.4774921875008</c:v>
                </c:pt>
                <c:pt idx="3677">
                  <c:v>3.4807656250016001</c:v>
                </c:pt>
                <c:pt idx="3678">
                  <c:v>3.4840146875008</c:v>
                </c:pt>
                <c:pt idx="3679">
                  <c:v>3.4872971875008001</c:v>
                </c:pt>
                <c:pt idx="3680">
                  <c:v>3.4906212499999998</c:v>
                </c:pt>
                <c:pt idx="3681">
                  <c:v>3.4938043750016003</c:v>
                </c:pt>
                <c:pt idx="3682">
                  <c:v>3.4970162500000002</c:v>
                </c:pt>
                <c:pt idx="3683">
                  <c:v>3.5003500000000001</c:v>
                </c:pt>
                <c:pt idx="3684">
                  <c:v>3.5036734375007996</c:v>
                </c:pt>
                <c:pt idx="3685">
                  <c:v>3.5068834375007993</c:v>
                </c:pt>
                <c:pt idx="3686">
                  <c:v>3.5100640624992003</c:v>
                </c:pt>
                <c:pt idx="3687">
                  <c:v>3.5133271875007996</c:v>
                </c:pt>
                <c:pt idx="3688">
                  <c:v>3.5166178124992005</c:v>
                </c:pt>
                <c:pt idx="3689">
                  <c:v>3.5198628124992006</c:v>
                </c:pt>
                <c:pt idx="3690">
                  <c:v>3.5231468750016002</c:v>
                </c:pt>
                <c:pt idx="3691">
                  <c:v>3.5265540624992004</c:v>
                </c:pt>
                <c:pt idx="3692">
                  <c:v>3.5299196875007994</c:v>
                </c:pt>
                <c:pt idx="3693">
                  <c:v>3.53323125</c:v>
                </c:pt>
                <c:pt idx="3694">
                  <c:v>3.5366087500000001</c:v>
                </c:pt>
                <c:pt idx="3695">
                  <c:v>3.5401409375007993</c:v>
                </c:pt>
                <c:pt idx="3696">
                  <c:v>3.5436281250016002</c:v>
                </c:pt>
                <c:pt idx="3697">
                  <c:v>3.5470171875007996</c:v>
                </c:pt>
                <c:pt idx="3698">
                  <c:v>3.5503671875007994</c:v>
                </c:pt>
                <c:pt idx="3699">
                  <c:v>3.5537590624992004</c:v>
                </c:pt>
                <c:pt idx="3700">
                  <c:v>3.5571096875007995</c:v>
                </c:pt>
                <c:pt idx="3701">
                  <c:v>3.5603434375007996</c:v>
                </c:pt>
                <c:pt idx="3702">
                  <c:v>3.5636084375007995</c:v>
                </c:pt>
                <c:pt idx="3703">
                  <c:v>3.5668756250016003</c:v>
                </c:pt>
                <c:pt idx="3704">
                  <c:v>3.5701421875007995</c:v>
                </c:pt>
                <c:pt idx="3705">
                  <c:v>3.5732612499999998</c:v>
                </c:pt>
                <c:pt idx="3706">
                  <c:v>3.5764003124992003</c:v>
                </c:pt>
                <c:pt idx="3707">
                  <c:v>3.5796459375007994</c:v>
                </c:pt>
                <c:pt idx="3708">
                  <c:v>3.5828768750016007</c:v>
                </c:pt>
                <c:pt idx="3709">
                  <c:v>3.5860681250016007</c:v>
                </c:pt>
                <c:pt idx="3710">
                  <c:v>3.5893031250016008</c:v>
                </c:pt>
                <c:pt idx="3711">
                  <c:v>3.5925828124992005</c:v>
                </c:pt>
                <c:pt idx="3712">
                  <c:v>3.5958790624992005</c:v>
                </c:pt>
                <c:pt idx="3713">
                  <c:v>3.5990981250016008</c:v>
                </c:pt>
                <c:pt idx="3714">
                  <c:v>3.6022834375007995</c:v>
                </c:pt>
                <c:pt idx="3715">
                  <c:v>3.60560875</c:v>
                </c:pt>
                <c:pt idx="3716">
                  <c:v>3.6089012500000002</c:v>
                </c:pt>
                <c:pt idx="3717">
                  <c:v>3.6120749999999999</c:v>
                </c:pt>
                <c:pt idx="3718">
                  <c:v>3.6152990624992003</c:v>
                </c:pt>
                <c:pt idx="3719">
                  <c:v>3.6185915624992004</c:v>
                </c:pt>
                <c:pt idx="3720">
                  <c:v>3.6218265624992005</c:v>
                </c:pt>
                <c:pt idx="3721">
                  <c:v>3.6250537500000002</c:v>
                </c:pt>
                <c:pt idx="3722">
                  <c:v>3.6283099999999999</c:v>
                </c:pt>
                <c:pt idx="3723">
                  <c:v>3.6316553124992006</c:v>
                </c:pt>
                <c:pt idx="3724">
                  <c:v>3.6350137500000002</c:v>
                </c:pt>
                <c:pt idx="3725">
                  <c:v>3.6383093750016005</c:v>
                </c:pt>
                <c:pt idx="3726">
                  <c:v>3.6417153124992003</c:v>
                </c:pt>
                <c:pt idx="3727">
                  <c:v>3.6451840624992005</c:v>
                </c:pt>
                <c:pt idx="3728">
                  <c:v>3.6486046875007996</c:v>
                </c:pt>
                <c:pt idx="3729">
                  <c:v>3.6519984375007994</c:v>
                </c:pt>
                <c:pt idx="3730">
                  <c:v>3.6553909375007994</c:v>
                </c:pt>
                <c:pt idx="3731">
                  <c:v>3.6588640624992004</c:v>
                </c:pt>
                <c:pt idx="3732">
                  <c:v>3.66225625</c:v>
                </c:pt>
                <c:pt idx="3733">
                  <c:v>3.6655884375007997</c:v>
                </c:pt>
                <c:pt idx="3734">
                  <c:v>3.6689481250016005</c:v>
                </c:pt>
                <c:pt idx="3735">
                  <c:v>3.6723409375007994</c:v>
                </c:pt>
                <c:pt idx="3736">
                  <c:v>3.6756143750016004</c:v>
                </c:pt>
                <c:pt idx="3737">
                  <c:v>3.6788775</c:v>
                </c:pt>
                <c:pt idx="3738">
                  <c:v>3.6822075000000001</c:v>
                </c:pt>
                <c:pt idx="3739">
                  <c:v>3.6855621875007993</c:v>
                </c:pt>
                <c:pt idx="3740">
                  <c:v>3.6888412499999998</c:v>
                </c:pt>
                <c:pt idx="3741">
                  <c:v>3.6920390624992003</c:v>
                </c:pt>
                <c:pt idx="3742">
                  <c:v>3.6953528124992006</c:v>
                </c:pt>
                <c:pt idx="3743">
                  <c:v>3.6987496875007997</c:v>
                </c:pt>
                <c:pt idx="3744">
                  <c:v>3.7020959375007996</c:v>
                </c:pt>
                <c:pt idx="3745">
                  <c:v>3.7053718750016005</c:v>
                </c:pt>
                <c:pt idx="3746">
                  <c:v>3.7087381250016005</c:v>
                </c:pt>
                <c:pt idx="3747">
                  <c:v>3.7121790624992004</c:v>
                </c:pt>
                <c:pt idx="3748">
                  <c:v>3.7154865624992004</c:v>
                </c:pt>
                <c:pt idx="3749">
                  <c:v>3.7187956250016008</c:v>
                </c:pt>
                <c:pt idx="3750">
                  <c:v>3.7221878124992007</c:v>
                </c:pt>
                <c:pt idx="3751">
                  <c:v>3.7256659375007994</c:v>
                </c:pt>
                <c:pt idx="3752">
                  <c:v>3.7290071875007995</c:v>
                </c:pt>
                <c:pt idx="3753">
                  <c:v>3.7322206250016006</c:v>
                </c:pt>
                <c:pt idx="3754">
                  <c:v>3.7355484375007997</c:v>
                </c:pt>
                <c:pt idx="3755">
                  <c:v>3.7389475000000001</c:v>
                </c:pt>
                <c:pt idx="3756">
                  <c:v>3.7422562500000001</c:v>
                </c:pt>
                <c:pt idx="3757">
                  <c:v>3.7455071875007997</c:v>
                </c:pt>
                <c:pt idx="3758">
                  <c:v>3.7489050000000002</c:v>
                </c:pt>
                <c:pt idx="3759">
                  <c:v>3.7523228124992003</c:v>
                </c:pt>
                <c:pt idx="3760">
                  <c:v>3.7557253124992007</c:v>
                </c:pt>
                <c:pt idx="3761">
                  <c:v>3.7590756250016004</c:v>
                </c:pt>
                <c:pt idx="3762">
                  <c:v>3.7625074999999999</c:v>
                </c:pt>
                <c:pt idx="3763">
                  <c:v>3.7660284375007995</c:v>
                </c:pt>
                <c:pt idx="3764">
                  <c:v>3.7694234375007993</c:v>
                </c:pt>
                <c:pt idx="3765">
                  <c:v>3.7727837499999999</c:v>
                </c:pt>
                <c:pt idx="3766">
                  <c:v>3.7761790624992004</c:v>
                </c:pt>
                <c:pt idx="3767">
                  <c:v>3.7796375000000002</c:v>
                </c:pt>
                <c:pt idx="3768">
                  <c:v>3.7829843750016008</c:v>
                </c:pt>
                <c:pt idx="3769">
                  <c:v>3.7862593750016007</c:v>
                </c:pt>
                <c:pt idx="3770">
                  <c:v>3.7896209375007994</c:v>
                </c:pt>
                <c:pt idx="3771">
                  <c:v>3.7929896875007993</c:v>
                </c:pt>
                <c:pt idx="3772">
                  <c:v>3.7963062500000002</c:v>
                </c:pt>
                <c:pt idx="3773">
                  <c:v>3.7996084375007997</c:v>
                </c:pt>
                <c:pt idx="3774">
                  <c:v>3.8030031250016005</c:v>
                </c:pt>
                <c:pt idx="3775">
                  <c:v>3.8064118750016007</c:v>
                </c:pt>
                <c:pt idx="3776">
                  <c:v>3.8098184375007995</c:v>
                </c:pt>
                <c:pt idx="3777">
                  <c:v>3.8131284375007994</c:v>
                </c:pt>
                <c:pt idx="3778">
                  <c:v>3.8165503124992006</c:v>
                </c:pt>
                <c:pt idx="3779">
                  <c:v>3.8200137500000002</c:v>
                </c:pt>
                <c:pt idx="3780">
                  <c:v>3.8233878124992007</c:v>
                </c:pt>
                <c:pt idx="3781">
                  <c:v>3.8267303124992007</c:v>
                </c:pt>
                <c:pt idx="3782">
                  <c:v>3.830165</c:v>
                </c:pt>
                <c:pt idx="3783">
                  <c:v>3.8336174999999999</c:v>
                </c:pt>
                <c:pt idx="3784">
                  <c:v>3.8370240624992005</c:v>
                </c:pt>
                <c:pt idx="3785">
                  <c:v>3.8403703124992004</c:v>
                </c:pt>
                <c:pt idx="3786">
                  <c:v>3.8437456250016004</c:v>
                </c:pt>
                <c:pt idx="3787">
                  <c:v>3.8472087500000001</c:v>
                </c:pt>
                <c:pt idx="3788">
                  <c:v>3.8505478124992005</c:v>
                </c:pt>
                <c:pt idx="3789">
                  <c:v>3.8538365624992004</c:v>
                </c:pt>
                <c:pt idx="3790">
                  <c:v>3.8571731250016006</c:v>
                </c:pt>
                <c:pt idx="3791">
                  <c:v>3.8606087499999999</c:v>
                </c:pt>
                <c:pt idx="3792">
                  <c:v>3.8639350000000001</c:v>
                </c:pt>
                <c:pt idx="3793">
                  <c:v>3.8672356250016007</c:v>
                </c:pt>
                <c:pt idx="3794">
                  <c:v>3.8705287500000001</c:v>
                </c:pt>
                <c:pt idx="3795">
                  <c:v>3.8739271875007995</c:v>
                </c:pt>
                <c:pt idx="3796">
                  <c:v>3.8772640624992003</c:v>
                </c:pt>
                <c:pt idx="3797">
                  <c:v>3.8806003124992006</c:v>
                </c:pt>
                <c:pt idx="3798">
                  <c:v>3.8839978124992003</c:v>
                </c:pt>
                <c:pt idx="3799">
                  <c:v>3.8874849999999999</c:v>
                </c:pt>
                <c:pt idx="3800">
                  <c:v>3.8908862499999999</c:v>
                </c:pt>
                <c:pt idx="3801">
                  <c:v>3.8941653124992004</c:v>
                </c:pt>
                <c:pt idx="3802">
                  <c:v>3.8975624999999998</c:v>
                </c:pt>
                <c:pt idx="3803">
                  <c:v>3.9009887499999998</c:v>
                </c:pt>
                <c:pt idx="3804">
                  <c:v>3.9043584375007994</c:v>
                </c:pt>
                <c:pt idx="3805">
                  <c:v>3.9076668750016004</c:v>
                </c:pt>
                <c:pt idx="3806">
                  <c:v>3.9110446875007994</c:v>
                </c:pt>
                <c:pt idx="3807">
                  <c:v>3.9143931250016006</c:v>
                </c:pt>
                <c:pt idx="3808">
                  <c:v>3.9177437500000001</c:v>
                </c:pt>
                <c:pt idx="3809">
                  <c:v>3.9209506250016006</c:v>
                </c:pt>
                <c:pt idx="3810">
                  <c:v>3.9242806250016007</c:v>
                </c:pt>
                <c:pt idx="3811">
                  <c:v>3.9277493750016004</c:v>
                </c:pt>
                <c:pt idx="3812">
                  <c:v>3.9310524999999998</c:v>
                </c:pt>
                <c:pt idx="3813">
                  <c:v>3.9343340624992007</c:v>
                </c:pt>
                <c:pt idx="3814">
                  <c:v>3.9376740624992004</c:v>
                </c:pt>
                <c:pt idx="3815">
                  <c:v>3.9411209375007994</c:v>
                </c:pt>
                <c:pt idx="3816">
                  <c:v>3.9444359375007996</c:v>
                </c:pt>
                <c:pt idx="3817">
                  <c:v>3.9477628124992004</c:v>
                </c:pt>
                <c:pt idx="3818">
                  <c:v>3.9511153124992004</c:v>
                </c:pt>
                <c:pt idx="3819">
                  <c:v>3.9546093750016005</c:v>
                </c:pt>
                <c:pt idx="3820">
                  <c:v>3.9579634375007995</c:v>
                </c:pt>
                <c:pt idx="3821">
                  <c:v>3.9612175000000001</c:v>
                </c:pt>
                <c:pt idx="3822">
                  <c:v>3.9645956250016008</c:v>
                </c:pt>
                <c:pt idx="3823">
                  <c:v>3.9680256250016006</c:v>
                </c:pt>
                <c:pt idx="3824">
                  <c:v>3.9714200000000002</c:v>
                </c:pt>
                <c:pt idx="3825">
                  <c:v>3.9747584375007996</c:v>
                </c:pt>
                <c:pt idx="3826">
                  <c:v>3.97823875</c:v>
                </c:pt>
                <c:pt idx="3827">
                  <c:v>3.9817225000000001</c:v>
                </c:pt>
                <c:pt idx="3828">
                  <c:v>3.9851412499999999</c:v>
                </c:pt>
                <c:pt idx="3829">
                  <c:v>3.9885174999999999</c:v>
                </c:pt>
                <c:pt idx="3830">
                  <c:v>3.9920546875007994</c:v>
                </c:pt>
                <c:pt idx="3831">
                  <c:v>3.9955943750016005</c:v>
                </c:pt>
                <c:pt idx="3832">
                  <c:v>3.9990753124992007</c:v>
                </c:pt>
                <c:pt idx="3833">
                  <c:v>4.0025303124992009</c:v>
                </c:pt>
                <c:pt idx="3834">
                  <c:v>4.0059731250016002</c:v>
                </c:pt>
                <c:pt idx="3835">
                  <c:v>4.0093862500000004</c:v>
                </c:pt>
                <c:pt idx="3836">
                  <c:v>4.0127259375007993</c:v>
                </c:pt>
                <c:pt idx="3837">
                  <c:v>4.0160653124992001</c:v>
                </c:pt>
                <c:pt idx="3838">
                  <c:v>4.0195090624992007</c:v>
                </c:pt>
                <c:pt idx="3839">
                  <c:v>4.0229171875007994</c:v>
                </c:pt>
                <c:pt idx="3840">
                  <c:v>4.0261228124992003</c:v>
                </c:pt>
                <c:pt idx="3841">
                  <c:v>4.0293965624992003</c:v>
                </c:pt>
                <c:pt idx="3842">
                  <c:v>4.0327465624992005</c:v>
                </c:pt>
                <c:pt idx="3843">
                  <c:v>4.0360434375007994</c:v>
                </c:pt>
                <c:pt idx="3844">
                  <c:v>4.0393378124992001</c:v>
                </c:pt>
                <c:pt idx="3845">
                  <c:v>4.0426887499999999</c:v>
                </c:pt>
                <c:pt idx="3846">
                  <c:v>4.0461021875007992</c:v>
                </c:pt>
                <c:pt idx="3847">
                  <c:v>4.0494915624992007</c:v>
                </c:pt>
                <c:pt idx="3848">
                  <c:v>4.0527759375007992</c:v>
                </c:pt>
                <c:pt idx="3849">
                  <c:v>4.0561071875007997</c:v>
                </c:pt>
                <c:pt idx="3850">
                  <c:v>4.0596346875007994</c:v>
                </c:pt>
                <c:pt idx="3851">
                  <c:v>4.0630478124992004</c:v>
                </c:pt>
                <c:pt idx="3852">
                  <c:v>4.0664028124992004</c:v>
                </c:pt>
                <c:pt idx="3853">
                  <c:v>4.0698543750016007</c:v>
                </c:pt>
                <c:pt idx="3854">
                  <c:v>4.0733671875007991</c:v>
                </c:pt>
                <c:pt idx="3855">
                  <c:v>4.0767915624992002</c:v>
                </c:pt>
                <c:pt idx="3856">
                  <c:v>4.0801593750016005</c:v>
                </c:pt>
                <c:pt idx="3857">
                  <c:v>4.083560625001601</c:v>
                </c:pt>
                <c:pt idx="3858">
                  <c:v>4.0870781250016002</c:v>
                </c:pt>
                <c:pt idx="3859">
                  <c:v>4.0905231250016003</c:v>
                </c:pt>
                <c:pt idx="3860">
                  <c:v>4.0938265624992001</c:v>
                </c:pt>
                <c:pt idx="3861">
                  <c:v>4.0972415624992005</c:v>
                </c:pt>
                <c:pt idx="3862">
                  <c:v>4.1007043750016008</c:v>
                </c:pt>
                <c:pt idx="3863">
                  <c:v>4.1040850000000004</c:v>
                </c:pt>
                <c:pt idx="3864">
                  <c:v>4.1074128124992004</c:v>
                </c:pt>
                <c:pt idx="3865">
                  <c:v>4.1107768750016005</c:v>
                </c:pt>
                <c:pt idx="3866">
                  <c:v>4.1142071875007993</c:v>
                </c:pt>
                <c:pt idx="3867">
                  <c:v>4.1175825000000001</c:v>
                </c:pt>
                <c:pt idx="3868">
                  <c:v>4.1208724999999999</c:v>
                </c:pt>
                <c:pt idx="3869">
                  <c:v>4.12428375</c:v>
                </c:pt>
                <c:pt idx="3870">
                  <c:v>4.1277703124992007</c:v>
                </c:pt>
                <c:pt idx="3871">
                  <c:v>4.1311574999999996</c:v>
                </c:pt>
                <c:pt idx="3872">
                  <c:v>4.1344559375007996</c:v>
                </c:pt>
                <c:pt idx="3873">
                  <c:v>4.1378353124992007</c:v>
                </c:pt>
                <c:pt idx="3874">
                  <c:v>4.1412846875007991</c:v>
                </c:pt>
                <c:pt idx="3875">
                  <c:v>4.1446212500000001</c:v>
                </c:pt>
                <c:pt idx="3876">
                  <c:v>4.1479046875007999</c:v>
                </c:pt>
                <c:pt idx="3877">
                  <c:v>4.1512718750016004</c:v>
                </c:pt>
                <c:pt idx="3878">
                  <c:v>4.1546696875007996</c:v>
                </c:pt>
                <c:pt idx="3879">
                  <c:v>4.1579956250016004</c:v>
                </c:pt>
                <c:pt idx="3880">
                  <c:v>4.1613125000000002</c:v>
                </c:pt>
                <c:pt idx="3881">
                  <c:v>4.1646965624992003</c:v>
                </c:pt>
                <c:pt idx="3882">
                  <c:v>4.1681453124992007</c:v>
                </c:pt>
                <c:pt idx="3883">
                  <c:v>4.1715218750016003</c:v>
                </c:pt>
                <c:pt idx="3884">
                  <c:v>4.1748934375007991</c:v>
                </c:pt>
                <c:pt idx="3885">
                  <c:v>4.1784096875007997</c:v>
                </c:pt>
                <c:pt idx="3886">
                  <c:v>4.1820015624992006</c:v>
                </c:pt>
                <c:pt idx="3887">
                  <c:v>4.1854612500000004</c:v>
                </c:pt>
                <c:pt idx="3888">
                  <c:v>4.1889137500000002</c:v>
                </c:pt>
                <c:pt idx="3889">
                  <c:v>4.1924309375007995</c:v>
                </c:pt>
                <c:pt idx="3890">
                  <c:v>4.1959656250016009</c:v>
                </c:pt>
                <c:pt idx="3891">
                  <c:v>4.1994112499999998</c:v>
                </c:pt>
                <c:pt idx="3892">
                  <c:v>4.2028859375007999</c:v>
                </c:pt>
                <c:pt idx="3893">
                  <c:v>4.2064046875007994</c:v>
                </c:pt>
                <c:pt idx="3894">
                  <c:v>4.2098996875007995</c:v>
                </c:pt>
                <c:pt idx="3895">
                  <c:v>4.2133459375007991</c:v>
                </c:pt>
                <c:pt idx="3896">
                  <c:v>4.2167903124992003</c:v>
                </c:pt>
                <c:pt idx="3897">
                  <c:v>4.2203109375007992</c:v>
                </c:pt>
                <c:pt idx="3898">
                  <c:v>4.2238515624992008</c:v>
                </c:pt>
                <c:pt idx="3899">
                  <c:v>4.2272971875007999</c:v>
                </c:pt>
                <c:pt idx="3900">
                  <c:v>4.2307640624992002</c:v>
                </c:pt>
                <c:pt idx="3901">
                  <c:v>4.2343340624992001</c:v>
                </c:pt>
                <c:pt idx="3902">
                  <c:v>4.2378581250016003</c:v>
                </c:pt>
                <c:pt idx="3903">
                  <c:v>4.2413231250016006</c:v>
                </c:pt>
                <c:pt idx="3904">
                  <c:v>4.2448343750016004</c:v>
                </c:pt>
                <c:pt idx="3905">
                  <c:v>4.2483765624992005</c:v>
                </c:pt>
                <c:pt idx="3906">
                  <c:v>4.2518821875007999</c:v>
                </c:pt>
                <c:pt idx="3907">
                  <c:v>4.2552725000000002</c:v>
                </c:pt>
                <c:pt idx="3908">
                  <c:v>4.2586565624992003</c:v>
                </c:pt>
                <c:pt idx="3909">
                  <c:v>4.2621234375007999</c:v>
                </c:pt>
                <c:pt idx="3910">
                  <c:v>4.2655174999999996</c:v>
                </c:pt>
                <c:pt idx="3911">
                  <c:v>4.2688831250016008</c:v>
                </c:pt>
                <c:pt idx="3912">
                  <c:v>4.2722678124992006</c:v>
                </c:pt>
                <c:pt idx="3913">
                  <c:v>4.2757153124992007</c:v>
                </c:pt>
                <c:pt idx="3914">
                  <c:v>4.2791303124992002</c:v>
                </c:pt>
                <c:pt idx="3915">
                  <c:v>4.2824721875007992</c:v>
                </c:pt>
                <c:pt idx="3916">
                  <c:v>4.2858031250016007</c:v>
                </c:pt>
                <c:pt idx="3917">
                  <c:v>4.2893256250016005</c:v>
                </c:pt>
                <c:pt idx="3918">
                  <c:v>4.2928750000000004</c:v>
                </c:pt>
                <c:pt idx="3919">
                  <c:v>4.2962812499999998</c:v>
                </c:pt>
                <c:pt idx="3920">
                  <c:v>4.2997428124992005</c:v>
                </c:pt>
                <c:pt idx="3921">
                  <c:v>4.3032637500000002</c:v>
                </c:pt>
                <c:pt idx="3922">
                  <c:v>4.3067443750016006</c:v>
                </c:pt>
                <c:pt idx="3923">
                  <c:v>4.3101399999999996</c:v>
                </c:pt>
                <c:pt idx="3924">
                  <c:v>4.3135590624992002</c:v>
                </c:pt>
                <c:pt idx="3925">
                  <c:v>4.3170268750016003</c:v>
                </c:pt>
                <c:pt idx="3926">
                  <c:v>4.3205249999999999</c:v>
                </c:pt>
                <c:pt idx="3927">
                  <c:v>4.3238940624992006</c:v>
                </c:pt>
                <c:pt idx="3928">
                  <c:v>4.3271859375007997</c:v>
                </c:pt>
                <c:pt idx="3929">
                  <c:v>4.3305696875007991</c:v>
                </c:pt>
                <c:pt idx="3930">
                  <c:v>4.3339446875007992</c:v>
                </c:pt>
                <c:pt idx="3931">
                  <c:v>4.3372371875007998</c:v>
                </c:pt>
                <c:pt idx="3932">
                  <c:v>4.3405831250016007</c:v>
                </c:pt>
                <c:pt idx="3933">
                  <c:v>4.3440325</c:v>
                </c:pt>
                <c:pt idx="3934">
                  <c:v>4.3474250000000003</c:v>
                </c:pt>
                <c:pt idx="3935">
                  <c:v>4.3507803124992002</c:v>
                </c:pt>
                <c:pt idx="3936">
                  <c:v>4.3541109375007991</c:v>
                </c:pt>
                <c:pt idx="3937">
                  <c:v>4.3575771875007998</c:v>
                </c:pt>
                <c:pt idx="3938">
                  <c:v>4.3610390624992004</c:v>
                </c:pt>
                <c:pt idx="3939">
                  <c:v>4.3644815624992006</c:v>
                </c:pt>
                <c:pt idx="3940">
                  <c:v>4.3679796875007995</c:v>
                </c:pt>
                <c:pt idx="3941">
                  <c:v>4.3715087500000003</c:v>
                </c:pt>
                <c:pt idx="3942">
                  <c:v>4.3749700000000002</c:v>
                </c:pt>
                <c:pt idx="3943">
                  <c:v>4.3783434375007992</c:v>
                </c:pt>
                <c:pt idx="3944">
                  <c:v>4.3817493750016006</c:v>
                </c:pt>
                <c:pt idx="3945">
                  <c:v>4.3852381250016004</c:v>
                </c:pt>
                <c:pt idx="3946">
                  <c:v>4.3886759375007998</c:v>
                </c:pt>
                <c:pt idx="3947">
                  <c:v>4.392025625001601</c:v>
                </c:pt>
                <c:pt idx="3948">
                  <c:v>4.3954646875007999</c:v>
                </c:pt>
                <c:pt idx="3949">
                  <c:v>4.3989793750016002</c:v>
                </c:pt>
                <c:pt idx="3950">
                  <c:v>4.4024062500000003</c:v>
                </c:pt>
                <c:pt idx="3951">
                  <c:v>4.4058106250016005</c:v>
                </c:pt>
                <c:pt idx="3952">
                  <c:v>4.4093128124992003</c:v>
                </c:pt>
                <c:pt idx="3953">
                  <c:v>4.4129068750016005</c:v>
                </c:pt>
                <c:pt idx="3954">
                  <c:v>4.4165112500000001</c:v>
                </c:pt>
                <c:pt idx="3955">
                  <c:v>4.4200028124992006</c:v>
                </c:pt>
                <c:pt idx="3956">
                  <c:v>4.4236221875007997</c:v>
                </c:pt>
                <c:pt idx="3957">
                  <c:v>4.4272999999999998</c:v>
                </c:pt>
                <c:pt idx="3958">
                  <c:v>4.4309084375007997</c:v>
                </c:pt>
                <c:pt idx="3959">
                  <c:v>4.4344078124992006</c:v>
                </c:pt>
                <c:pt idx="3960">
                  <c:v>4.4379237500000004</c:v>
                </c:pt>
                <c:pt idx="3961">
                  <c:v>4.4415053124992001</c:v>
                </c:pt>
                <c:pt idx="3962">
                  <c:v>4.4449896875007999</c:v>
                </c:pt>
                <c:pt idx="3963">
                  <c:v>4.4483640624992002</c:v>
                </c:pt>
                <c:pt idx="3964">
                  <c:v>4.4517837499999997</c:v>
                </c:pt>
                <c:pt idx="3965">
                  <c:v>4.4552593750016003</c:v>
                </c:pt>
                <c:pt idx="3966">
                  <c:v>4.4586459375007994</c:v>
                </c:pt>
                <c:pt idx="3967">
                  <c:v>4.4619706250016007</c:v>
                </c:pt>
                <c:pt idx="3968">
                  <c:v>4.4652881250016003</c:v>
                </c:pt>
                <c:pt idx="3969">
                  <c:v>4.468673125001601</c:v>
                </c:pt>
                <c:pt idx="3970">
                  <c:v>4.4720725000000003</c:v>
                </c:pt>
                <c:pt idx="3971">
                  <c:v>4.4754025000000004</c:v>
                </c:pt>
                <c:pt idx="3972">
                  <c:v>4.4788065624992006</c:v>
                </c:pt>
                <c:pt idx="3973">
                  <c:v>4.4822993750016007</c:v>
                </c:pt>
                <c:pt idx="3974">
                  <c:v>4.4857465624992008</c:v>
                </c:pt>
                <c:pt idx="3975">
                  <c:v>4.4891303124992001</c:v>
                </c:pt>
                <c:pt idx="3976">
                  <c:v>4.4925343750016005</c:v>
                </c:pt>
                <c:pt idx="3977">
                  <c:v>4.4959756250016003</c:v>
                </c:pt>
                <c:pt idx="3978">
                  <c:v>4.4994321875007994</c:v>
                </c:pt>
                <c:pt idx="3979">
                  <c:v>4.5028359375007998</c:v>
                </c:pt>
                <c:pt idx="3980">
                  <c:v>4.5063081250016008</c:v>
                </c:pt>
                <c:pt idx="3981">
                  <c:v>4.5097946875007997</c:v>
                </c:pt>
                <c:pt idx="3982">
                  <c:v>4.5132868750016009</c:v>
                </c:pt>
                <c:pt idx="3983">
                  <c:v>4.5166821875007992</c:v>
                </c:pt>
                <c:pt idx="3984">
                  <c:v>4.5201184375007992</c:v>
                </c:pt>
                <c:pt idx="3985">
                  <c:v>4.5236453124992009</c:v>
                </c:pt>
                <c:pt idx="3986">
                  <c:v>4.5272356250016008</c:v>
                </c:pt>
                <c:pt idx="3987">
                  <c:v>4.5307674999999996</c:v>
                </c:pt>
                <c:pt idx="3988">
                  <c:v>4.5343359375007992</c:v>
                </c:pt>
                <c:pt idx="3989">
                  <c:v>4.5379649999999998</c:v>
                </c:pt>
                <c:pt idx="3990">
                  <c:v>4.5415365624992008</c:v>
                </c:pt>
                <c:pt idx="3991">
                  <c:v>4.5450675</c:v>
                </c:pt>
                <c:pt idx="3992">
                  <c:v>4.5485965624992009</c:v>
                </c:pt>
                <c:pt idx="3993">
                  <c:v>4.5522287500000003</c:v>
                </c:pt>
                <c:pt idx="3994">
                  <c:v>4.5558462500000001</c:v>
                </c:pt>
                <c:pt idx="3995">
                  <c:v>4.5593756250016009</c:v>
                </c:pt>
                <c:pt idx="3996">
                  <c:v>4.5628043750016003</c:v>
                </c:pt>
                <c:pt idx="3997">
                  <c:v>4.5663459375007998</c:v>
                </c:pt>
                <c:pt idx="3998">
                  <c:v>4.5698234375007996</c:v>
                </c:pt>
                <c:pt idx="3999">
                  <c:v>4.5732693750016002</c:v>
                </c:pt>
                <c:pt idx="4000">
                  <c:v>4.5766815624992008</c:v>
                </c:pt>
                <c:pt idx="4001">
                  <c:v>4.580158125001601</c:v>
                </c:pt>
                <c:pt idx="4002">
                  <c:v>4.5836109375007998</c:v>
                </c:pt>
                <c:pt idx="4003">
                  <c:v>4.5869584375007992</c:v>
                </c:pt>
                <c:pt idx="4004">
                  <c:v>4.5903124999999996</c:v>
                </c:pt>
                <c:pt idx="4005">
                  <c:v>4.5937943750016004</c:v>
                </c:pt>
                <c:pt idx="4006">
                  <c:v>4.5973453124992005</c:v>
                </c:pt>
                <c:pt idx="4007">
                  <c:v>4.6007075000000004</c:v>
                </c:pt>
                <c:pt idx="4008">
                  <c:v>4.6041378124992001</c:v>
                </c:pt>
                <c:pt idx="4009">
                  <c:v>4.6076065624992006</c:v>
                </c:pt>
                <c:pt idx="4010">
                  <c:v>4.61111</c:v>
                </c:pt>
                <c:pt idx="4011">
                  <c:v>4.6145571875007994</c:v>
                </c:pt>
                <c:pt idx="4012">
                  <c:v>4.6180000000000003</c:v>
                </c:pt>
                <c:pt idx="4013">
                  <c:v>4.6215531250016006</c:v>
                </c:pt>
                <c:pt idx="4014">
                  <c:v>4.6250634375007991</c:v>
                </c:pt>
                <c:pt idx="4015">
                  <c:v>4.6284556250016005</c:v>
                </c:pt>
                <c:pt idx="4016">
                  <c:v>4.6318840624992008</c:v>
                </c:pt>
                <c:pt idx="4017">
                  <c:v>4.6354043750016007</c:v>
                </c:pt>
                <c:pt idx="4018">
                  <c:v>4.638935</c:v>
                </c:pt>
                <c:pt idx="4019">
                  <c:v>4.6423715624992008</c:v>
                </c:pt>
                <c:pt idx="4020">
                  <c:v>4.6458365624992002</c:v>
                </c:pt>
                <c:pt idx="4021">
                  <c:v>4.6493971875007993</c:v>
                </c:pt>
                <c:pt idx="4022">
                  <c:v>4.6529784375007992</c:v>
                </c:pt>
                <c:pt idx="4023">
                  <c:v>4.6564693750016009</c:v>
                </c:pt>
                <c:pt idx="4024">
                  <c:v>4.6599746875007995</c:v>
                </c:pt>
                <c:pt idx="4025">
                  <c:v>4.6636224999999998</c:v>
                </c:pt>
                <c:pt idx="4026">
                  <c:v>4.6672324999999999</c:v>
                </c:pt>
                <c:pt idx="4027">
                  <c:v>4.6708690624992002</c:v>
                </c:pt>
                <c:pt idx="4028">
                  <c:v>4.6743934375007994</c:v>
                </c:pt>
                <c:pt idx="4029">
                  <c:v>4.6780415624992004</c:v>
                </c:pt>
                <c:pt idx="4030">
                  <c:v>4.6816500000000003</c:v>
                </c:pt>
                <c:pt idx="4031">
                  <c:v>4.6851643750016008</c:v>
                </c:pt>
                <c:pt idx="4032">
                  <c:v>4.6886390624992007</c:v>
                </c:pt>
                <c:pt idx="4033">
                  <c:v>4.6922075000000003</c:v>
                </c:pt>
                <c:pt idx="4034">
                  <c:v>4.6957934375007993</c:v>
                </c:pt>
                <c:pt idx="4035">
                  <c:v>4.6992628124992004</c:v>
                </c:pt>
                <c:pt idx="4036">
                  <c:v>4.7027228124992009</c:v>
                </c:pt>
                <c:pt idx="4037">
                  <c:v>4.7061928124992001</c:v>
                </c:pt>
                <c:pt idx="4038">
                  <c:v>4.7097840624992005</c:v>
                </c:pt>
                <c:pt idx="4039">
                  <c:v>4.7132428124992005</c:v>
                </c:pt>
                <c:pt idx="4040">
                  <c:v>4.7167215624992007</c:v>
                </c:pt>
                <c:pt idx="4041">
                  <c:v>4.7202934375007999</c:v>
                </c:pt>
                <c:pt idx="4042">
                  <c:v>4.7239453124992004</c:v>
                </c:pt>
                <c:pt idx="4043">
                  <c:v>4.7274753124992008</c:v>
                </c:pt>
                <c:pt idx="4044">
                  <c:v>4.7309631250016002</c:v>
                </c:pt>
                <c:pt idx="4045">
                  <c:v>4.7345006250016004</c:v>
                </c:pt>
                <c:pt idx="4046">
                  <c:v>4.7380637500000002</c:v>
                </c:pt>
                <c:pt idx="4047">
                  <c:v>4.7415465624992006</c:v>
                </c:pt>
                <c:pt idx="4048">
                  <c:v>4.7449609375007995</c:v>
                </c:pt>
                <c:pt idx="4049">
                  <c:v>4.7484668750016006</c:v>
                </c:pt>
                <c:pt idx="4050">
                  <c:v>4.7519375000000004</c:v>
                </c:pt>
                <c:pt idx="4051">
                  <c:v>4.7552890624992008</c:v>
                </c:pt>
                <c:pt idx="4052">
                  <c:v>4.7586190624992009</c:v>
                </c:pt>
                <c:pt idx="4053">
                  <c:v>4.7620815624992003</c:v>
                </c:pt>
                <c:pt idx="4054">
                  <c:v>4.7655762499999996</c:v>
                </c:pt>
                <c:pt idx="4055">
                  <c:v>4.7689918750016007</c:v>
                </c:pt>
                <c:pt idx="4056">
                  <c:v>4.7723834375007996</c:v>
                </c:pt>
                <c:pt idx="4057">
                  <c:v>4.7758868750016008</c:v>
                </c:pt>
                <c:pt idx="4058">
                  <c:v>4.7794518750016008</c:v>
                </c:pt>
                <c:pt idx="4059">
                  <c:v>4.7829212500000002</c:v>
                </c:pt>
                <c:pt idx="4060">
                  <c:v>4.7864178124992005</c:v>
                </c:pt>
                <c:pt idx="4061">
                  <c:v>4.7899943750016005</c:v>
                </c:pt>
                <c:pt idx="4062">
                  <c:v>4.7935506250016005</c:v>
                </c:pt>
                <c:pt idx="4063">
                  <c:v>4.7970371875007993</c:v>
                </c:pt>
                <c:pt idx="4064">
                  <c:v>4.8004468750016009</c:v>
                </c:pt>
                <c:pt idx="4065">
                  <c:v>4.8039775000000002</c:v>
                </c:pt>
                <c:pt idx="4066">
                  <c:v>4.8075025</c:v>
                </c:pt>
                <c:pt idx="4067">
                  <c:v>4.8108890624992009</c:v>
                </c:pt>
                <c:pt idx="4068">
                  <c:v>4.8142668750016009</c:v>
                </c:pt>
                <c:pt idx="4069">
                  <c:v>4.8177412500000001</c:v>
                </c:pt>
                <c:pt idx="4070">
                  <c:v>4.8212046875007992</c:v>
                </c:pt>
                <c:pt idx="4071">
                  <c:v>4.8245728124992002</c:v>
                </c:pt>
                <c:pt idx="4072">
                  <c:v>4.8279312499999998</c:v>
                </c:pt>
                <c:pt idx="4073">
                  <c:v>4.8313496875007997</c:v>
                </c:pt>
                <c:pt idx="4074">
                  <c:v>4.834835</c:v>
                </c:pt>
                <c:pt idx="4075">
                  <c:v>4.8382209375007994</c:v>
                </c:pt>
                <c:pt idx="4076">
                  <c:v>4.8415865624992005</c:v>
                </c:pt>
                <c:pt idx="4077">
                  <c:v>4.8450862499999996</c:v>
                </c:pt>
                <c:pt idx="4078">
                  <c:v>4.8485834375007997</c:v>
                </c:pt>
                <c:pt idx="4079">
                  <c:v>4.8520237499999999</c:v>
                </c:pt>
                <c:pt idx="4080">
                  <c:v>4.8554884375007994</c:v>
                </c:pt>
                <c:pt idx="4081">
                  <c:v>4.8590274999999998</c:v>
                </c:pt>
                <c:pt idx="4082">
                  <c:v>4.8625734375007994</c:v>
                </c:pt>
                <c:pt idx="4083">
                  <c:v>4.8660649999999999</c:v>
                </c:pt>
                <c:pt idx="4084">
                  <c:v>4.8695284375007999</c:v>
                </c:pt>
                <c:pt idx="4085">
                  <c:v>4.8730653124992003</c:v>
                </c:pt>
                <c:pt idx="4086">
                  <c:v>4.8766781250016003</c:v>
                </c:pt>
                <c:pt idx="4087">
                  <c:v>4.8802018750016005</c:v>
                </c:pt>
                <c:pt idx="4088">
                  <c:v>4.8836703124992003</c:v>
                </c:pt>
                <c:pt idx="4089">
                  <c:v>4.8872571875007997</c:v>
                </c:pt>
                <c:pt idx="4090">
                  <c:v>4.8908518750016006</c:v>
                </c:pt>
                <c:pt idx="4091">
                  <c:v>4.8944703124992008</c:v>
                </c:pt>
                <c:pt idx="4092">
                  <c:v>4.8980431250016006</c:v>
                </c:pt>
                <c:pt idx="4093">
                  <c:v>4.9016471875007994</c:v>
                </c:pt>
                <c:pt idx="4094">
                  <c:v>4.905328125001601</c:v>
                </c:pt>
                <c:pt idx="4095">
                  <c:v>4.9089643750016005</c:v>
                </c:pt>
                <c:pt idx="4096">
                  <c:v>4.9124618750016005</c:v>
                </c:pt>
                <c:pt idx="4097">
                  <c:v>4.9160490624992006</c:v>
                </c:pt>
                <c:pt idx="4098">
                  <c:v>4.9197256250016004</c:v>
                </c:pt>
                <c:pt idx="4099">
                  <c:v>4.9233390624992008</c:v>
                </c:pt>
                <c:pt idx="4100">
                  <c:v>4.9268506250016006</c:v>
                </c:pt>
                <c:pt idx="4101">
                  <c:v>4.9303675</c:v>
                </c:pt>
                <c:pt idx="4102">
                  <c:v>4.9339287499999998</c:v>
                </c:pt>
                <c:pt idx="4103">
                  <c:v>4.9375265624992002</c:v>
                </c:pt>
                <c:pt idx="4104">
                  <c:v>4.9409475</c:v>
                </c:pt>
                <c:pt idx="4105">
                  <c:v>4.9443556250016005</c:v>
                </c:pt>
                <c:pt idx="4106">
                  <c:v>4.9478606250016002</c:v>
                </c:pt>
                <c:pt idx="4107">
                  <c:v>4.9513271875007998</c:v>
                </c:pt>
                <c:pt idx="4108">
                  <c:v>4.9546571875007999</c:v>
                </c:pt>
                <c:pt idx="4109">
                  <c:v>4.9580000000000002</c:v>
                </c:pt>
                <c:pt idx="4110">
                  <c:v>4.9614246875007995</c:v>
                </c:pt>
                <c:pt idx="4111">
                  <c:v>4.9648484375007991</c:v>
                </c:pt>
                <c:pt idx="4112">
                  <c:v>4.9682412500000002</c:v>
                </c:pt>
                <c:pt idx="4113">
                  <c:v>4.9715696875007991</c:v>
                </c:pt>
                <c:pt idx="4114">
                  <c:v>4.9750503124992003</c:v>
                </c:pt>
                <c:pt idx="4115">
                  <c:v>4.9786103124992005</c:v>
                </c:pt>
                <c:pt idx="4116">
                  <c:v>4.9820503124992008</c:v>
                </c:pt>
                <c:pt idx="4117">
                  <c:v>4.9854893750016007</c:v>
                </c:pt>
                <c:pt idx="4118">
                  <c:v>4.9890621875007994</c:v>
                </c:pt>
                <c:pt idx="4119">
                  <c:v>4.9926487499999999</c:v>
                </c:pt>
                <c:pt idx="4120">
                  <c:v>4.9961578124992005</c:v>
                </c:pt>
                <c:pt idx="4121">
                  <c:v>4.9996431250016009</c:v>
                </c:pt>
                <c:pt idx="4122">
                  <c:v>5.0031584375007991</c:v>
                </c:pt>
                <c:pt idx="4123">
                  <c:v>5.0068021875007993</c:v>
                </c:pt>
                <c:pt idx="4124">
                  <c:v>5.0103103124992003</c:v>
                </c:pt>
                <c:pt idx="4125">
                  <c:v>5.0137759375007995</c:v>
                </c:pt>
                <c:pt idx="4126">
                  <c:v>5.0173721875007997</c:v>
                </c:pt>
                <c:pt idx="4127">
                  <c:v>5.0209909375007991</c:v>
                </c:pt>
                <c:pt idx="4128">
                  <c:v>5.0244893750016004</c:v>
                </c:pt>
                <c:pt idx="4129">
                  <c:v>5.0279406250016008</c:v>
                </c:pt>
                <c:pt idx="4130">
                  <c:v>5.03146</c:v>
                </c:pt>
                <c:pt idx="4131">
                  <c:v>5.0350099999999998</c:v>
                </c:pt>
                <c:pt idx="4132">
                  <c:v>5.0385021875007991</c:v>
                </c:pt>
                <c:pt idx="4133">
                  <c:v>5.0419103124992004</c:v>
                </c:pt>
                <c:pt idx="4134">
                  <c:v>5.0454800000000004</c:v>
                </c:pt>
                <c:pt idx="4135">
                  <c:v>5.0490278124992001</c:v>
                </c:pt>
                <c:pt idx="4136">
                  <c:v>5.0524521875007995</c:v>
                </c:pt>
                <c:pt idx="4137">
                  <c:v>5.0558084375007999</c:v>
                </c:pt>
                <c:pt idx="4138">
                  <c:v>5.0592396875007992</c:v>
                </c:pt>
                <c:pt idx="4139">
                  <c:v>5.0627874999999998</c:v>
                </c:pt>
                <c:pt idx="4140">
                  <c:v>5.0661881250016005</c:v>
                </c:pt>
                <c:pt idx="4141">
                  <c:v>5.069585</c:v>
                </c:pt>
                <c:pt idx="4142">
                  <c:v>5.0729981250016003</c:v>
                </c:pt>
                <c:pt idx="4143">
                  <c:v>5.0764253124992003</c:v>
                </c:pt>
                <c:pt idx="4144">
                  <c:v>5.0797499999999998</c:v>
                </c:pt>
                <c:pt idx="4145">
                  <c:v>5.0830715624992004</c:v>
                </c:pt>
                <c:pt idx="4146">
                  <c:v>5.0865396875007995</c:v>
                </c:pt>
                <c:pt idx="4147">
                  <c:v>5.0900703124992006</c:v>
                </c:pt>
                <c:pt idx="4148">
                  <c:v>5.0935578124992009</c:v>
                </c:pt>
                <c:pt idx="4149">
                  <c:v>5.0969421875007992</c:v>
                </c:pt>
                <c:pt idx="4150">
                  <c:v>5.1004753124992002</c:v>
                </c:pt>
                <c:pt idx="4151">
                  <c:v>5.1040103124992005</c:v>
                </c:pt>
                <c:pt idx="4152">
                  <c:v>5.1075715624992002</c:v>
                </c:pt>
                <c:pt idx="4153">
                  <c:v>5.1111037499999998</c:v>
                </c:pt>
                <c:pt idx="4154">
                  <c:v>5.1147328124992004</c:v>
                </c:pt>
                <c:pt idx="4155">
                  <c:v>5.1184168750016008</c:v>
                </c:pt>
                <c:pt idx="4156">
                  <c:v>5.1219731250016007</c:v>
                </c:pt>
                <c:pt idx="4157">
                  <c:v>5.1254834375007992</c:v>
                </c:pt>
                <c:pt idx="4158">
                  <c:v>5.1291071875007992</c:v>
                </c:pt>
                <c:pt idx="4159">
                  <c:v>5.1327737500000001</c:v>
                </c:pt>
                <c:pt idx="4160">
                  <c:v>5.1363696875007996</c:v>
                </c:pt>
                <c:pt idx="4161">
                  <c:v>5.1399299999999997</c:v>
                </c:pt>
                <c:pt idx="4162">
                  <c:v>5.1435509375007991</c:v>
                </c:pt>
                <c:pt idx="4163">
                  <c:v>5.1471690624992004</c:v>
                </c:pt>
                <c:pt idx="4164">
                  <c:v>5.1506803124992002</c:v>
                </c:pt>
                <c:pt idx="4165">
                  <c:v>5.1541768750016006</c:v>
                </c:pt>
                <c:pt idx="4166">
                  <c:v>5.1578568750016007</c:v>
                </c:pt>
                <c:pt idx="4167">
                  <c:v>5.1615221875007995</c:v>
                </c:pt>
                <c:pt idx="4168">
                  <c:v>5.1650774999999998</c:v>
                </c:pt>
                <c:pt idx="4169">
                  <c:v>5.1685850000000002</c:v>
                </c:pt>
                <c:pt idx="4170">
                  <c:v>5.1721928124992003</c:v>
                </c:pt>
                <c:pt idx="4171">
                  <c:v>5.1758618750016003</c:v>
                </c:pt>
                <c:pt idx="4172">
                  <c:v>5.1793915624992009</c:v>
                </c:pt>
                <c:pt idx="4173">
                  <c:v>5.1829443750016004</c:v>
                </c:pt>
                <c:pt idx="4174">
                  <c:v>5.1865356250016008</c:v>
                </c:pt>
                <c:pt idx="4175">
                  <c:v>5.1901268750016003</c:v>
                </c:pt>
                <c:pt idx="4176">
                  <c:v>5.1935240624992005</c:v>
                </c:pt>
                <c:pt idx="4177">
                  <c:v>5.1969340624992002</c:v>
                </c:pt>
                <c:pt idx="4178">
                  <c:v>5.2004275</c:v>
                </c:pt>
                <c:pt idx="4179">
                  <c:v>5.2039015624992002</c:v>
                </c:pt>
                <c:pt idx="4180">
                  <c:v>5.2073384375007992</c:v>
                </c:pt>
                <c:pt idx="4181">
                  <c:v>5.210765625001601</c:v>
                </c:pt>
                <c:pt idx="4182">
                  <c:v>5.2142593750016006</c:v>
                </c:pt>
                <c:pt idx="4183">
                  <c:v>5.2177290624992008</c:v>
                </c:pt>
                <c:pt idx="4184">
                  <c:v>5.2211687500000004</c:v>
                </c:pt>
                <c:pt idx="4185">
                  <c:v>5.2246012500000001</c:v>
                </c:pt>
                <c:pt idx="4186">
                  <c:v>5.22812375</c:v>
                </c:pt>
                <c:pt idx="4187">
                  <c:v>5.2317646875007995</c:v>
                </c:pt>
                <c:pt idx="4188">
                  <c:v>5.2352078124992003</c:v>
                </c:pt>
                <c:pt idx="4189">
                  <c:v>5.2386846875007995</c:v>
                </c:pt>
                <c:pt idx="4190">
                  <c:v>5.2421690624992001</c:v>
                </c:pt>
                <c:pt idx="4191">
                  <c:v>5.2456075000000002</c:v>
                </c:pt>
                <c:pt idx="4192">
                  <c:v>5.2490300000000003</c:v>
                </c:pt>
                <c:pt idx="4193">
                  <c:v>5.2524187500000004</c:v>
                </c:pt>
                <c:pt idx="4194">
                  <c:v>5.2558137499999997</c:v>
                </c:pt>
                <c:pt idx="4195">
                  <c:v>5.2592681250015998</c:v>
                </c:pt>
                <c:pt idx="4196">
                  <c:v>5.2625725000000001</c:v>
                </c:pt>
                <c:pt idx="4197">
                  <c:v>5.2657687500000003</c:v>
                </c:pt>
                <c:pt idx="4198">
                  <c:v>5.2691637499999997</c:v>
                </c:pt>
                <c:pt idx="4199">
                  <c:v>5.2725912499999996</c:v>
                </c:pt>
                <c:pt idx="4200">
                  <c:v>5.2759618750015997</c:v>
                </c:pt>
                <c:pt idx="4201">
                  <c:v>5.2793156250016002</c:v>
                </c:pt>
                <c:pt idx="4202">
                  <c:v>5.2827581250015996</c:v>
                </c:pt>
                <c:pt idx="4203">
                  <c:v>5.2862193750015996</c:v>
                </c:pt>
                <c:pt idx="4204">
                  <c:v>5.2896618750015998</c:v>
                </c:pt>
                <c:pt idx="4205">
                  <c:v>5.2930662499999999</c:v>
                </c:pt>
                <c:pt idx="4206">
                  <c:v>5.2966162499999996</c:v>
                </c:pt>
                <c:pt idx="4207">
                  <c:v>5.3001849999999999</c:v>
                </c:pt>
                <c:pt idx="4208">
                  <c:v>5.3036862500000002</c:v>
                </c:pt>
                <c:pt idx="4209">
                  <c:v>5.3071437499999998</c:v>
                </c:pt>
                <c:pt idx="4210">
                  <c:v>5.3106675000000001</c:v>
                </c:pt>
                <c:pt idx="4211">
                  <c:v>5.3142243750015998</c:v>
                </c:pt>
                <c:pt idx="4212">
                  <c:v>5.3176224999999997</c:v>
                </c:pt>
                <c:pt idx="4213">
                  <c:v>5.3210625</c:v>
                </c:pt>
                <c:pt idx="4214">
                  <c:v>5.3245806250015999</c:v>
                </c:pt>
                <c:pt idx="4215">
                  <c:v>5.3280743750015995</c:v>
                </c:pt>
                <c:pt idx="4216">
                  <c:v>5.3315237499999997</c:v>
                </c:pt>
                <c:pt idx="4217">
                  <c:v>5.3349881250015994</c:v>
                </c:pt>
                <c:pt idx="4218">
                  <c:v>5.3385118750015996</c:v>
                </c:pt>
                <c:pt idx="4219">
                  <c:v>5.3420800000000002</c:v>
                </c:pt>
                <c:pt idx="4220">
                  <c:v>5.3455587500000004</c:v>
                </c:pt>
                <c:pt idx="4221">
                  <c:v>5.3490837500000001</c:v>
                </c:pt>
                <c:pt idx="4222">
                  <c:v>5.3527593750015994</c:v>
                </c:pt>
                <c:pt idx="4223">
                  <c:v>5.3563812500000001</c:v>
                </c:pt>
                <c:pt idx="4224">
                  <c:v>5.3600068750015994</c:v>
                </c:pt>
                <c:pt idx="4225">
                  <c:v>5.3635731250015999</c:v>
                </c:pt>
                <c:pt idx="4226">
                  <c:v>5.3672168750016001</c:v>
                </c:pt>
                <c:pt idx="4227">
                  <c:v>5.3708875000000003</c:v>
                </c:pt>
                <c:pt idx="4228">
                  <c:v>5.3744137500000004</c:v>
                </c:pt>
                <c:pt idx="4229">
                  <c:v>5.3779225000000004</c:v>
                </c:pt>
                <c:pt idx="4230">
                  <c:v>5.3814931250016</c:v>
                </c:pt>
                <c:pt idx="4231">
                  <c:v>5.3850556250016002</c:v>
                </c:pt>
                <c:pt idx="4232">
                  <c:v>5.3884387499999997</c:v>
                </c:pt>
                <c:pt idx="4233">
                  <c:v>5.3918312500000001</c:v>
                </c:pt>
                <c:pt idx="4234">
                  <c:v>5.3952543750016</c:v>
                </c:pt>
                <c:pt idx="4235">
                  <c:v>5.3987093750015998</c:v>
                </c:pt>
                <c:pt idx="4236">
                  <c:v>5.4020431250016001</c:v>
                </c:pt>
                <c:pt idx="4237">
                  <c:v>5.4053606250015998</c:v>
                </c:pt>
                <c:pt idx="4238">
                  <c:v>5.4088306250015998</c:v>
                </c:pt>
                <c:pt idx="4239">
                  <c:v>5.4122762499999997</c:v>
                </c:pt>
                <c:pt idx="4240">
                  <c:v>5.4156512499999998</c:v>
                </c:pt>
                <c:pt idx="4241">
                  <c:v>5.4189887499999996</c:v>
                </c:pt>
                <c:pt idx="4242">
                  <c:v>5.4225075</c:v>
                </c:pt>
                <c:pt idx="4243">
                  <c:v>5.4260043750015994</c:v>
                </c:pt>
                <c:pt idx="4244">
                  <c:v>5.4294099999999998</c:v>
                </c:pt>
                <c:pt idx="4245">
                  <c:v>5.4328112500000003</c:v>
                </c:pt>
                <c:pt idx="4246">
                  <c:v>5.4362868750016</c:v>
                </c:pt>
                <c:pt idx="4247">
                  <c:v>5.4397631250015994</c:v>
                </c:pt>
                <c:pt idx="4248">
                  <c:v>5.4430868750016002</c:v>
                </c:pt>
                <c:pt idx="4249">
                  <c:v>5.4464387500000004</c:v>
                </c:pt>
                <c:pt idx="4250">
                  <c:v>5.4498737500000001</c:v>
                </c:pt>
                <c:pt idx="4251">
                  <c:v>5.4533006250015994</c:v>
                </c:pt>
                <c:pt idx="4252">
                  <c:v>5.4566193750015994</c:v>
                </c:pt>
                <c:pt idx="4253">
                  <c:v>5.4599506250015999</c:v>
                </c:pt>
                <c:pt idx="4254">
                  <c:v>5.4633981250015999</c:v>
                </c:pt>
                <c:pt idx="4255">
                  <c:v>5.4668287500000003</c:v>
                </c:pt>
                <c:pt idx="4256">
                  <c:v>5.4702556250015997</c:v>
                </c:pt>
                <c:pt idx="4257">
                  <c:v>5.4736824999999998</c:v>
                </c:pt>
                <c:pt idx="4258">
                  <c:v>5.4772150000000002</c:v>
                </c:pt>
                <c:pt idx="4259">
                  <c:v>5.4807375</c:v>
                </c:pt>
                <c:pt idx="4260">
                  <c:v>5.4841956250015995</c:v>
                </c:pt>
                <c:pt idx="4261">
                  <c:v>5.4876793750015995</c:v>
                </c:pt>
                <c:pt idx="4262">
                  <c:v>5.4911987499999997</c:v>
                </c:pt>
                <c:pt idx="4263">
                  <c:v>5.4947493750016001</c:v>
                </c:pt>
                <c:pt idx="4264">
                  <c:v>5.4981612499999999</c:v>
                </c:pt>
                <c:pt idx="4265">
                  <c:v>5.5016143750015996</c:v>
                </c:pt>
                <c:pt idx="4266">
                  <c:v>5.5050850000000002</c:v>
                </c:pt>
                <c:pt idx="4267">
                  <c:v>5.5085093750015997</c:v>
                </c:pt>
                <c:pt idx="4268">
                  <c:v>5.5118468750015994</c:v>
                </c:pt>
                <c:pt idx="4269">
                  <c:v>5.5151349999999999</c:v>
                </c:pt>
                <c:pt idx="4270">
                  <c:v>5.5185162500000002</c:v>
                </c:pt>
                <c:pt idx="4271">
                  <c:v>5.5219068750015996</c:v>
                </c:pt>
                <c:pt idx="4272">
                  <c:v>5.5252643750015995</c:v>
                </c:pt>
                <c:pt idx="4273">
                  <c:v>5.5285631250015994</c:v>
                </c:pt>
                <c:pt idx="4274">
                  <c:v>5.5319687499999999</c:v>
                </c:pt>
                <c:pt idx="4275">
                  <c:v>5.5353975000000002</c:v>
                </c:pt>
                <c:pt idx="4276">
                  <c:v>5.5387331250015999</c:v>
                </c:pt>
                <c:pt idx="4277">
                  <c:v>5.5421081250016</c:v>
                </c:pt>
                <c:pt idx="4278">
                  <c:v>5.5455981250016002</c:v>
                </c:pt>
                <c:pt idx="4279">
                  <c:v>5.5490943750015997</c:v>
                </c:pt>
                <c:pt idx="4280">
                  <c:v>5.5525543750016002</c:v>
                </c:pt>
                <c:pt idx="4281">
                  <c:v>5.5559656250015994</c:v>
                </c:pt>
                <c:pt idx="4282">
                  <c:v>5.5594568750016</c:v>
                </c:pt>
                <c:pt idx="4283">
                  <c:v>5.5629456250015998</c:v>
                </c:pt>
                <c:pt idx="4284">
                  <c:v>5.5663200000000002</c:v>
                </c:pt>
                <c:pt idx="4285">
                  <c:v>5.5696887500000001</c:v>
                </c:pt>
                <c:pt idx="4286">
                  <c:v>5.5731743750015994</c:v>
                </c:pt>
                <c:pt idx="4287">
                  <c:v>5.5765624999999996</c:v>
                </c:pt>
                <c:pt idx="4288">
                  <c:v>5.57986</c:v>
                </c:pt>
                <c:pt idx="4289">
                  <c:v>5.5831949999999999</c:v>
                </c:pt>
                <c:pt idx="4290">
                  <c:v>5.5865462499999996</c:v>
                </c:pt>
                <c:pt idx="4291">
                  <c:v>5.5899074999999998</c:v>
                </c:pt>
                <c:pt idx="4292">
                  <c:v>5.5931800000000003</c:v>
                </c:pt>
                <c:pt idx="4293">
                  <c:v>5.5965656250015998</c:v>
                </c:pt>
                <c:pt idx="4294">
                  <c:v>5.6000437500000002</c:v>
                </c:pt>
                <c:pt idx="4295">
                  <c:v>5.6034631250015998</c:v>
                </c:pt>
                <c:pt idx="4296">
                  <c:v>5.6067987500000003</c:v>
                </c:pt>
                <c:pt idx="4297">
                  <c:v>5.6102768750015999</c:v>
                </c:pt>
                <c:pt idx="4298">
                  <c:v>5.6138275000000002</c:v>
                </c:pt>
                <c:pt idx="4299">
                  <c:v>5.6173018750015995</c:v>
                </c:pt>
                <c:pt idx="4300">
                  <c:v>5.6207237499999998</c:v>
                </c:pt>
                <c:pt idx="4301">
                  <c:v>5.62419125</c:v>
                </c:pt>
                <c:pt idx="4302">
                  <c:v>5.6276643750015998</c:v>
                </c:pt>
                <c:pt idx="4303">
                  <c:v>5.6310324999999999</c:v>
                </c:pt>
                <c:pt idx="4304">
                  <c:v>5.63437375</c:v>
                </c:pt>
                <c:pt idx="4305">
                  <c:v>5.6377531250016002</c:v>
                </c:pt>
                <c:pt idx="4306">
                  <c:v>5.6411356250016</c:v>
                </c:pt>
                <c:pt idx="4307">
                  <c:v>5.6444393750015998</c:v>
                </c:pt>
                <c:pt idx="4308">
                  <c:v>5.6476456250015996</c:v>
                </c:pt>
                <c:pt idx="4309">
                  <c:v>5.6509456250015999</c:v>
                </c:pt>
                <c:pt idx="4310">
                  <c:v>5.6543587500000001</c:v>
                </c:pt>
                <c:pt idx="4311">
                  <c:v>5.6576587500000004</c:v>
                </c:pt>
                <c:pt idx="4312">
                  <c:v>5.6609593750015996</c:v>
                </c:pt>
                <c:pt idx="4313">
                  <c:v>5.6642993750016002</c:v>
                </c:pt>
                <c:pt idx="4314">
                  <c:v>5.6676706250016</c:v>
                </c:pt>
                <c:pt idx="4315">
                  <c:v>5.6709637500000003</c:v>
                </c:pt>
                <c:pt idx="4316">
                  <c:v>5.6742862499999998</c:v>
                </c:pt>
                <c:pt idx="4317">
                  <c:v>5.6776099999999996</c:v>
                </c:pt>
                <c:pt idx="4318">
                  <c:v>5.6810324999999997</c:v>
                </c:pt>
                <c:pt idx="4319">
                  <c:v>5.6843925000000004</c:v>
                </c:pt>
                <c:pt idx="4320">
                  <c:v>5.68760625</c:v>
                </c:pt>
                <c:pt idx="4321">
                  <c:v>5.6908899999999996</c:v>
                </c:pt>
                <c:pt idx="4322">
                  <c:v>5.6941993750015998</c:v>
                </c:pt>
                <c:pt idx="4323">
                  <c:v>5.6974518750016001</c:v>
                </c:pt>
                <c:pt idx="4324">
                  <c:v>5.7006706250015995</c:v>
                </c:pt>
                <c:pt idx="4325">
                  <c:v>5.7039524999999998</c:v>
                </c:pt>
                <c:pt idx="4326">
                  <c:v>5.7073024999999999</c:v>
                </c:pt>
                <c:pt idx="4327">
                  <c:v>5.7106012499999999</c:v>
                </c:pt>
                <c:pt idx="4328">
                  <c:v>5.7138712500000004</c:v>
                </c:pt>
                <c:pt idx="4329">
                  <c:v>5.7171799999999999</c:v>
                </c:pt>
                <c:pt idx="4330">
                  <c:v>5.7205649999999997</c:v>
                </c:pt>
                <c:pt idx="4331">
                  <c:v>5.7238949999999997</c:v>
                </c:pt>
                <c:pt idx="4332">
                  <c:v>5.72718375</c:v>
                </c:pt>
                <c:pt idx="4333">
                  <c:v>5.7305487499999996</c:v>
                </c:pt>
                <c:pt idx="4334">
                  <c:v>5.7339168750015999</c:v>
                </c:pt>
                <c:pt idx="4335">
                  <c:v>5.7372806250016</c:v>
                </c:pt>
                <c:pt idx="4336">
                  <c:v>5.7405425000000001</c:v>
                </c:pt>
                <c:pt idx="4337">
                  <c:v>5.7438512499999996</c:v>
                </c:pt>
                <c:pt idx="4338">
                  <c:v>5.7471581250015999</c:v>
                </c:pt>
                <c:pt idx="4339">
                  <c:v>5.7503725000000001</c:v>
                </c:pt>
                <c:pt idx="4340">
                  <c:v>5.7535499999999997</c:v>
                </c:pt>
                <c:pt idx="4341">
                  <c:v>5.7567787499999996</c:v>
                </c:pt>
                <c:pt idx="4342">
                  <c:v>5.7600512500000001</c:v>
                </c:pt>
                <c:pt idx="4343">
                  <c:v>5.7632156250015996</c:v>
                </c:pt>
                <c:pt idx="4344">
                  <c:v>5.7663843750015999</c:v>
                </c:pt>
                <c:pt idx="4345">
                  <c:v>5.7695350000000003</c:v>
                </c:pt>
                <c:pt idx="4346">
                  <c:v>5.7726724999999997</c:v>
                </c:pt>
                <c:pt idx="4347">
                  <c:v>5.7757825</c:v>
                </c:pt>
                <c:pt idx="4348">
                  <c:v>5.7788856250015996</c:v>
                </c:pt>
                <c:pt idx="4349">
                  <c:v>5.7820906250016</c:v>
                </c:pt>
                <c:pt idx="4350">
                  <c:v>5.7852956250015994</c:v>
                </c:pt>
                <c:pt idx="4351">
                  <c:v>5.78843</c:v>
                </c:pt>
                <c:pt idx="4352">
                  <c:v>5.7916018750016001</c:v>
                </c:pt>
                <c:pt idx="4353">
                  <c:v>5.7948643750016</c:v>
                </c:pt>
                <c:pt idx="4354">
                  <c:v>5.7981049999999996</c:v>
                </c:pt>
                <c:pt idx="4355">
                  <c:v>5.8012537499999999</c:v>
                </c:pt>
                <c:pt idx="4356">
                  <c:v>5.8045231250015998</c:v>
                </c:pt>
                <c:pt idx="4357">
                  <c:v>5.8078006250016001</c:v>
                </c:pt>
                <c:pt idx="4358">
                  <c:v>5.8111031250015994</c:v>
                </c:pt>
                <c:pt idx="4359">
                  <c:v>5.8142518750015997</c:v>
                </c:pt>
                <c:pt idx="4360">
                  <c:v>5.8174743750015994</c:v>
                </c:pt>
                <c:pt idx="4361">
                  <c:v>5.8207825</c:v>
                </c:pt>
                <c:pt idx="4362">
                  <c:v>5.8239506250015998</c:v>
                </c:pt>
                <c:pt idx="4363">
                  <c:v>5.8270787500000001</c:v>
                </c:pt>
                <c:pt idx="4364">
                  <c:v>5.8301687500000003</c:v>
                </c:pt>
                <c:pt idx="4365">
                  <c:v>5.8334206250016001</c:v>
                </c:pt>
                <c:pt idx="4366">
                  <c:v>5.8365956250015998</c:v>
                </c:pt>
                <c:pt idx="4367">
                  <c:v>5.8396412499999997</c:v>
                </c:pt>
                <c:pt idx="4368">
                  <c:v>5.8426987500000003</c:v>
                </c:pt>
                <c:pt idx="4369">
                  <c:v>5.8459349999999999</c:v>
                </c:pt>
                <c:pt idx="4370">
                  <c:v>5.8490131250015995</c:v>
                </c:pt>
                <c:pt idx="4371">
                  <c:v>5.8520874999999997</c:v>
                </c:pt>
                <c:pt idx="4372">
                  <c:v>5.8552850000000003</c:v>
                </c:pt>
                <c:pt idx="4373">
                  <c:v>5.8584831250015998</c:v>
                </c:pt>
                <c:pt idx="4374">
                  <c:v>5.8614931250015996</c:v>
                </c:pt>
                <c:pt idx="4375">
                  <c:v>5.8644249999999998</c:v>
                </c:pt>
                <c:pt idx="4376">
                  <c:v>5.8673400000000004</c:v>
                </c:pt>
                <c:pt idx="4377">
                  <c:v>5.8704499999999999</c:v>
                </c:pt>
                <c:pt idx="4378">
                  <c:v>5.8734706250016</c:v>
                </c:pt>
                <c:pt idx="4379">
                  <c:v>5.8763456250015995</c:v>
                </c:pt>
                <c:pt idx="4380">
                  <c:v>5.8792974999999998</c:v>
                </c:pt>
                <c:pt idx="4381">
                  <c:v>5.88218</c:v>
                </c:pt>
                <c:pt idx="4382">
                  <c:v>5.8850325000000003</c:v>
                </c:pt>
                <c:pt idx="4383">
                  <c:v>5.8878087499999996</c:v>
                </c:pt>
                <c:pt idx="4384">
                  <c:v>5.8908100000000001</c:v>
                </c:pt>
                <c:pt idx="4385">
                  <c:v>5.8938793750015996</c:v>
                </c:pt>
                <c:pt idx="4386">
                  <c:v>5.8968856250016</c:v>
                </c:pt>
                <c:pt idx="4387">
                  <c:v>5.8998037500000002</c:v>
                </c:pt>
                <c:pt idx="4388">
                  <c:v>5.9027456250016002</c:v>
                </c:pt>
                <c:pt idx="4389">
                  <c:v>5.9058206250016001</c:v>
                </c:pt>
                <c:pt idx="4390">
                  <c:v>5.9088681250016002</c:v>
                </c:pt>
                <c:pt idx="4391">
                  <c:v>5.9119218750015996</c:v>
                </c:pt>
                <c:pt idx="4392">
                  <c:v>5.914955</c:v>
                </c:pt>
                <c:pt idx="4393">
                  <c:v>5.9181106250015993</c:v>
                </c:pt>
                <c:pt idx="4394">
                  <c:v>5.9212300000000004</c:v>
                </c:pt>
                <c:pt idx="4395">
                  <c:v>5.9242749999999997</c:v>
                </c:pt>
                <c:pt idx="4396">
                  <c:v>5.9274062499999998</c:v>
                </c:pt>
                <c:pt idx="4397">
                  <c:v>5.9306743750016002</c:v>
                </c:pt>
                <c:pt idx="4398">
                  <c:v>5.9338493750015999</c:v>
                </c:pt>
                <c:pt idx="4399">
                  <c:v>5.9369668750016</c:v>
                </c:pt>
                <c:pt idx="4400">
                  <c:v>5.9401156250015994</c:v>
                </c:pt>
                <c:pt idx="4401">
                  <c:v>5.9433375000000002</c:v>
                </c:pt>
                <c:pt idx="4402">
                  <c:v>5.9464550000000003</c:v>
                </c:pt>
                <c:pt idx="4403">
                  <c:v>5.9495468750015998</c:v>
                </c:pt>
                <c:pt idx="4404">
                  <c:v>5.9526568750015993</c:v>
                </c:pt>
                <c:pt idx="4405">
                  <c:v>5.9558093750015999</c:v>
                </c:pt>
                <c:pt idx="4406">
                  <c:v>5.9589331250016002</c:v>
                </c:pt>
                <c:pt idx="4407">
                  <c:v>5.9618818750016001</c:v>
                </c:pt>
                <c:pt idx="4408">
                  <c:v>5.9649031250015998</c:v>
                </c:pt>
                <c:pt idx="4409">
                  <c:v>5.9679506250015999</c:v>
                </c:pt>
                <c:pt idx="4410">
                  <c:v>5.9709618750016</c:v>
                </c:pt>
                <c:pt idx="4411">
                  <c:v>5.9738931250015996</c:v>
                </c:pt>
                <c:pt idx="4412">
                  <c:v>5.9770250000000003</c:v>
                </c:pt>
                <c:pt idx="4413">
                  <c:v>5.9800725000000003</c:v>
                </c:pt>
                <c:pt idx="4414">
                  <c:v>5.9831262499999998</c:v>
                </c:pt>
                <c:pt idx="4415">
                  <c:v>5.9860931250015996</c:v>
                </c:pt>
                <c:pt idx="4416">
                  <c:v>5.989115</c:v>
                </c:pt>
                <c:pt idx="4417">
                  <c:v>5.9921518750015998</c:v>
                </c:pt>
                <c:pt idx="4418">
                  <c:v>5.9951675</c:v>
                </c:pt>
                <c:pt idx="4419">
                  <c:v>5.9981675000000001</c:v>
                </c:pt>
                <c:pt idx="4420">
                  <c:v>6.0012231250015997</c:v>
                </c:pt>
                <c:pt idx="4421">
                  <c:v>6.0043068750015998</c:v>
                </c:pt>
                <c:pt idx="4422">
                  <c:v>6.0072106250015995</c:v>
                </c:pt>
                <c:pt idx="4423">
                  <c:v>6.0101706250015994</c:v>
                </c:pt>
                <c:pt idx="4424">
                  <c:v>6.0131787499999998</c:v>
                </c:pt>
                <c:pt idx="4425">
                  <c:v>6.0162118750015994</c:v>
                </c:pt>
                <c:pt idx="4426">
                  <c:v>6.0191018750016001</c:v>
                </c:pt>
                <c:pt idx="4427">
                  <c:v>6.0220706250016001</c:v>
                </c:pt>
                <c:pt idx="4428">
                  <c:v>6.0251181250016002</c:v>
                </c:pt>
                <c:pt idx="4429">
                  <c:v>6.0281331250015997</c:v>
                </c:pt>
                <c:pt idx="4430">
                  <c:v>6.0311000000000003</c:v>
                </c:pt>
                <c:pt idx="4431">
                  <c:v>6.0340668750016002</c:v>
                </c:pt>
                <c:pt idx="4432">
                  <c:v>6.0371981250015994</c:v>
                </c:pt>
                <c:pt idx="4433">
                  <c:v>6.0403193750015998</c:v>
                </c:pt>
                <c:pt idx="4434">
                  <c:v>6.0433399999999997</c:v>
                </c:pt>
                <c:pt idx="4435">
                  <c:v>6.0464174999999996</c:v>
                </c:pt>
                <c:pt idx="4436">
                  <c:v>6.0495968750015994</c:v>
                </c:pt>
                <c:pt idx="4437">
                  <c:v>6.0527868750015994</c:v>
                </c:pt>
                <c:pt idx="4438">
                  <c:v>6.0559037499999997</c:v>
                </c:pt>
                <c:pt idx="4439">
                  <c:v>6.0590225000000002</c:v>
                </c:pt>
                <c:pt idx="4440">
                  <c:v>6.0622081250016002</c:v>
                </c:pt>
                <c:pt idx="4441">
                  <c:v>6.06537375</c:v>
                </c:pt>
                <c:pt idx="4442">
                  <c:v>6.0684343750015994</c:v>
                </c:pt>
                <c:pt idx="4443">
                  <c:v>6.0715368750016001</c:v>
                </c:pt>
                <c:pt idx="4444">
                  <c:v>6.0746843750016</c:v>
                </c:pt>
                <c:pt idx="4445">
                  <c:v>6.0778237500000003</c:v>
                </c:pt>
                <c:pt idx="4446">
                  <c:v>6.0808949999999999</c:v>
                </c:pt>
                <c:pt idx="4447">
                  <c:v>6.0839131250016001</c:v>
                </c:pt>
                <c:pt idx="4448">
                  <c:v>6.0870412500000004</c:v>
                </c:pt>
                <c:pt idx="4449">
                  <c:v>6.0901893750016001</c:v>
                </c:pt>
                <c:pt idx="4450">
                  <c:v>6.0932225000000004</c:v>
                </c:pt>
                <c:pt idx="4451">
                  <c:v>6.0963200000000004</c:v>
                </c:pt>
                <c:pt idx="4452">
                  <c:v>6.0994925000000002</c:v>
                </c:pt>
                <c:pt idx="4453">
                  <c:v>6.1026137499999997</c:v>
                </c:pt>
                <c:pt idx="4454">
                  <c:v>6.1056706250015997</c:v>
                </c:pt>
                <c:pt idx="4455">
                  <c:v>6.1087437500000004</c:v>
                </c:pt>
                <c:pt idx="4456">
                  <c:v>6.1118643750016002</c:v>
                </c:pt>
                <c:pt idx="4457">
                  <c:v>6.11496</c:v>
                </c:pt>
                <c:pt idx="4458">
                  <c:v>6.1179424999999998</c:v>
                </c:pt>
                <c:pt idx="4459">
                  <c:v>6.1208887499999998</c:v>
                </c:pt>
                <c:pt idx="4460">
                  <c:v>6.12390875</c:v>
                </c:pt>
                <c:pt idx="4461">
                  <c:v>6.1269012500000004</c:v>
                </c:pt>
                <c:pt idx="4462">
                  <c:v>6.1297368750015995</c:v>
                </c:pt>
                <c:pt idx="4463">
                  <c:v>6.1325987499999997</c:v>
                </c:pt>
                <c:pt idx="4464">
                  <c:v>6.1355768750015995</c:v>
                </c:pt>
                <c:pt idx="4465">
                  <c:v>6.1385149999999999</c:v>
                </c:pt>
                <c:pt idx="4466">
                  <c:v>6.1413568750016001</c:v>
                </c:pt>
                <c:pt idx="4467">
                  <c:v>6.1442493750015998</c:v>
                </c:pt>
                <c:pt idx="4468">
                  <c:v>6.1472175</c:v>
                </c:pt>
                <c:pt idx="4469">
                  <c:v>6.1502018750016001</c:v>
                </c:pt>
                <c:pt idx="4470">
                  <c:v>6.1531368750016</c:v>
                </c:pt>
                <c:pt idx="4471">
                  <c:v>6.1560931250015996</c:v>
                </c:pt>
                <c:pt idx="4472">
                  <c:v>6.1591518750015997</c:v>
                </c:pt>
                <c:pt idx="4473">
                  <c:v>6.16217375</c:v>
                </c:pt>
                <c:pt idx="4474">
                  <c:v>6.1651449999999999</c:v>
                </c:pt>
                <c:pt idx="4475">
                  <c:v>6.1681612499999998</c:v>
                </c:pt>
                <c:pt idx="4476">
                  <c:v>6.1712518750015999</c:v>
                </c:pt>
                <c:pt idx="4477">
                  <c:v>6.1743381250015998</c:v>
                </c:pt>
                <c:pt idx="4478">
                  <c:v>6.1773106250016001</c:v>
                </c:pt>
                <c:pt idx="4479">
                  <c:v>6.1803012500000003</c:v>
                </c:pt>
                <c:pt idx="4480">
                  <c:v>6.1834006250015996</c:v>
                </c:pt>
                <c:pt idx="4481">
                  <c:v>6.1863993750016002</c:v>
                </c:pt>
                <c:pt idx="4482">
                  <c:v>6.1893306250015998</c:v>
                </c:pt>
                <c:pt idx="4483">
                  <c:v>6.1923218750015998</c:v>
                </c:pt>
                <c:pt idx="4484">
                  <c:v>6.1953306250016</c:v>
                </c:pt>
                <c:pt idx="4485">
                  <c:v>6.1981574999999998</c:v>
                </c:pt>
                <c:pt idx="4486">
                  <c:v>6.2009974999999997</c:v>
                </c:pt>
                <c:pt idx="4487">
                  <c:v>6.2038612500000001</c:v>
                </c:pt>
                <c:pt idx="4488">
                  <c:v>6.2068418750015999</c:v>
                </c:pt>
                <c:pt idx="4489">
                  <c:v>6.20974</c:v>
                </c:pt>
                <c:pt idx="4490">
                  <c:v>6.2125462499999999</c:v>
                </c:pt>
                <c:pt idx="4491">
                  <c:v>6.21543125</c:v>
                </c:pt>
                <c:pt idx="4492">
                  <c:v>6.2183868750015998</c:v>
                </c:pt>
                <c:pt idx="4493">
                  <c:v>6.2212575000000001</c:v>
                </c:pt>
                <c:pt idx="4494">
                  <c:v>6.2240568750016001</c:v>
                </c:pt>
                <c:pt idx="4495">
                  <c:v>6.2270456250016002</c:v>
                </c:pt>
                <c:pt idx="4496">
                  <c:v>6.2300693750015999</c:v>
                </c:pt>
                <c:pt idx="4497">
                  <c:v>6.2330062499999999</c:v>
                </c:pt>
                <c:pt idx="4498">
                  <c:v>6.2358799999999999</c:v>
                </c:pt>
                <c:pt idx="4499">
                  <c:v>6.2388037499999998</c:v>
                </c:pt>
                <c:pt idx="4500">
                  <c:v>6.2417674999999999</c:v>
                </c:pt>
                <c:pt idx="4501">
                  <c:v>6.2446268750015994</c:v>
                </c:pt>
                <c:pt idx="4502">
                  <c:v>6.2474699999999999</c:v>
                </c:pt>
                <c:pt idx="4503">
                  <c:v>6.2503768750016002</c:v>
                </c:pt>
                <c:pt idx="4504">
                  <c:v>6.2533275000000001</c:v>
                </c:pt>
                <c:pt idx="4505">
                  <c:v>6.2561925</c:v>
                </c:pt>
                <c:pt idx="4506">
                  <c:v>6.2589862500000004</c:v>
                </c:pt>
                <c:pt idx="4507">
                  <c:v>6.2618818750015999</c:v>
                </c:pt>
                <c:pt idx="4508">
                  <c:v>6.2648006250016</c:v>
                </c:pt>
                <c:pt idx="4509">
                  <c:v>6.2676937500000003</c:v>
                </c:pt>
                <c:pt idx="4510">
                  <c:v>6.2706</c:v>
                </c:pt>
                <c:pt idx="4511">
                  <c:v>6.2735775</c:v>
                </c:pt>
                <c:pt idx="4512">
                  <c:v>6.2765874999999998</c:v>
                </c:pt>
                <c:pt idx="4513">
                  <c:v>6.2795393750016002</c:v>
                </c:pt>
                <c:pt idx="4514">
                  <c:v>6.2825049999999996</c:v>
                </c:pt>
                <c:pt idx="4515">
                  <c:v>6.2855274999999997</c:v>
                </c:pt>
                <c:pt idx="4516">
                  <c:v>6.2885943750015993</c:v>
                </c:pt>
                <c:pt idx="4517">
                  <c:v>6.2915856250015993</c:v>
                </c:pt>
                <c:pt idx="4518">
                  <c:v>6.2945774999999999</c:v>
                </c:pt>
                <c:pt idx="4519">
                  <c:v>6.2975631250015995</c:v>
                </c:pt>
                <c:pt idx="4520">
                  <c:v>6.3005874999999998</c:v>
                </c:pt>
                <c:pt idx="4521">
                  <c:v>6.3035525000000003</c:v>
                </c:pt>
                <c:pt idx="4522">
                  <c:v>6.3064981250015997</c:v>
                </c:pt>
                <c:pt idx="4523">
                  <c:v>6.3094931250016</c:v>
                </c:pt>
                <c:pt idx="4524">
                  <c:v>6.3124987499999996</c:v>
                </c:pt>
                <c:pt idx="4525">
                  <c:v>6.3153693750016</c:v>
                </c:pt>
                <c:pt idx="4526">
                  <c:v>6.3181837500000002</c:v>
                </c:pt>
                <c:pt idx="4527">
                  <c:v>6.3210443750016001</c:v>
                </c:pt>
                <c:pt idx="4528">
                  <c:v>6.3239324999999997</c:v>
                </c:pt>
                <c:pt idx="4529">
                  <c:v>6.3268093750015995</c:v>
                </c:pt>
                <c:pt idx="4530">
                  <c:v>6.3295925000000004</c:v>
                </c:pt>
                <c:pt idx="4531">
                  <c:v>6.3324262500000001</c:v>
                </c:pt>
                <c:pt idx="4532">
                  <c:v>6.3353324999999998</c:v>
                </c:pt>
                <c:pt idx="4533">
                  <c:v>6.3381331250016002</c:v>
                </c:pt>
                <c:pt idx="4534">
                  <c:v>6.3408968750015999</c:v>
                </c:pt>
                <c:pt idx="4535">
                  <c:v>6.3437893750015997</c:v>
                </c:pt>
                <c:pt idx="4536">
                  <c:v>6.3468118750015998</c:v>
                </c:pt>
                <c:pt idx="4537">
                  <c:v>6.3496924999999997</c:v>
                </c:pt>
                <c:pt idx="4538">
                  <c:v>6.3523368750015994</c:v>
                </c:pt>
                <c:pt idx="4539">
                  <c:v>6.3549337499999998</c:v>
                </c:pt>
                <c:pt idx="4540">
                  <c:v>6.3576050000000004</c:v>
                </c:pt>
                <c:pt idx="4541">
                  <c:v>6.36016125</c:v>
                </c:pt>
                <c:pt idx="4542">
                  <c:v>6.3625818750015997</c:v>
                </c:pt>
                <c:pt idx="4543">
                  <c:v>6.3651099999999996</c:v>
                </c:pt>
                <c:pt idx="4544">
                  <c:v>6.3676431250015995</c:v>
                </c:pt>
                <c:pt idx="4545">
                  <c:v>6.3700200000000002</c:v>
                </c:pt>
                <c:pt idx="4546">
                  <c:v>6.3723168750015997</c:v>
                </c:pt>
                <c:pt idx="4547">
                  <c:v>6.3747387499999997</c:v>
                </c:pt>
                <c:pt idx="4548">
                  <c:v>6.3773350000000004</c:v>
                </c:pt>
                <c:pt idx="4549">
                  <c:v>6.3799281250015998</c:v>
                </c:pt>
                <c:pt idx="4550">
                  <c:v>6.3825075</c:v>
                </c:pt>
                <c:pt idx="4551">
                  <c:v>6.3852068750016002</c:v>
                </c:pt>
                <c:pt idx="4552">
                  <c:v>6.3879625000000004</c:v>
                </c:pt>
                <c:pt idx="4553">
                  <c:v>6.3906900000000002</c:v>
                </c:pt>
                <c:pt idx="4554">
                  <c:v>6.3933749999999998</c:v>
                </c:pt>
                <c:pt idx="4555">
                  <c:v>6.3962193750015999</c:v>
                </c:pt>
                <c:pt idx="4556">
                  <c:v>6.39910625</c:v>
                </c:pt>
                <c:pt idx="4557">
                  <c:v>6.4018762499999999</c:v>
                </c:pt>
                <c:pt idx="4558">
                  <c:v>6.4047031250015998</c:v>
                </c:pt>
                <c:pt idx="4559">
                  <c:v>6.4076093750015994</c:v>
                </c:pt>
                <c:pt idx="4560">
                  <c:v>6.4104475000000001</c:v>
                </c:pt>
                <c:pt idx="4561">
                  <c:v>6.4132249999999997</c:v>
                </c:pt>
                <c:pt idx="4562">
                  <c:v>6.4159899999999999</c:v>
                </c:pt>
                <c:pt idx="4563">
                  <c:v>6.4187900000000004</c:v>
                </c:pt>
                <c:pt idx="4564">
                  <c:v>6.4216212500000003</c:v>
                </c:pt>
                <c:pt idx="4565">
                  <c:v>6.4243375</c:v>
                </c:pt>
                <c:pt idx="4566">
                  <c:v>6.4269800000000004</c:v>
                </c:pt>
                <c:pt idx="4567">
                  <c:v>6.4296968750015999</c:v>
                </c:pt>
                <c:pt idx="4568">
                  <c:v>6.4324012499999998</c:v>
                </c:pt>
                <c:pt idx="4569">
                  <c:v>6.4350125</c:v>
                </c:pt>
                <c:pt idx="4570">
                  <c:v>6.4376100000000003</c:v>
                </c:pt>
                <c:pt idx="4571">
                  <c:v>6.4402350000000004</c:v>
                </c:pt>
                <c:pt idx="4572">
                  <c:v>6.4428774999999998</c:v>
                </c:pt>
                <c:pt idx="4573">
                  <c:v>6.4454374999999997</c:v>
                </c:pt>
                <c:pt idx="4574">
                  <c:v>6.4480106250015998</c:v>
                </c:pt>
                <c:pt idx="4575">
                  <c:v>6.4506818750015995</c:v>
                </c:pt>
                <c:pt idx="4576">
                  <c:v>6.4533468750015999</c:v>
                </c:pt>
                <c:pt idx="4577">
                  <c:v>6.4559812499999998</c:v>
                </c:pt>
                <c:pt idx="4578">
                  <c:v>6.4585993750016</c:v>
                </c:pt>
                <c:pt idx="4579">
                  <c:v>6.4613206250015995</c:v>
                </c:pt>
                <c:pt idx="4580">
                  <c:v>6.4640631250015996</c:v>
                </c:pt>
                <c:pt idx="4581">
                  <c:v>6.46672125</c:v>
                </c:pt>
                <c:pt idx="4582">
                  <c:v>6.4693743750015997</c:v>
                </c:pt>
                <c:pt idx="4583">
                  <c:v>6.4721068750016002</c:v>
                </c:pt>
                <c:pt idx="4584">
                  <c:v>6.4747862500000002</c:v>
                </c:pt>
                <c:pt idx="4585">
                  <c:v>6.4773606250015998</c:v>
                </c:pt>
                <c:pt idx="4586">
                  <c:v>6.4799668750016002</c:v>
                </c:pt>
                <c:pt idx="4587">
                  <c:v>6.4826312499999998</c:v>
                </c:pt>
                <c:pt idx="4588">
                  <c:v>6.4852231250015997</c:v>
                </c:pt>
                <c:pt idx="4589">
                  <c:v>6.4877987499999996</c:v>
                </c:pt>
                <c:pt idx="4590">
                  <c:v>6.4903287499999998</c:v>
                </c:pt>
                <c:pt idx="4591">
                  <c:v>6.4929943750015999</c:v>
                </c:pt>
                <c:pt idx="4592">
                  <c:v>6.4956062499999998</c:v>
                </c:pt>
                <c:pt idx="4593">
                  <c:v>6.4981237500000004</c:v>
                </c:pt>
                <c:pt idx="4594">
                  <c:v>6.5006743750015996</c:v>
                </c:pt>
                <c:pt idx="4595">
                  <c:v>6.5033631250015995</c:v>
                </c:pt>
                <c:pt idx="4596">
                  <c:v>6.5060174999999996</c:v>
                </c:pt>
                <c:pt idx="4597">
                  <c:v>6.5085375000000001</c:v>
                </c:pt>
                <c:pt idx="4598">
                  <c:v>6.5111793750015998</c:v>
                </c:pt>
                <c:pt idx="4599">
                  <c:v>6.5138306250015994</c:v>
                </c:pt>
                <c:pt idx="4600">
                  <c:v>6.5165268750015999</c:v>
                </c:pt>
                <c:pt idx="4601">
                  <c:v>6.5190706250016</c:v>
                </c:pt>
                <c:pt idx="4602">
                  <c:v>6.5216681250016002</c:v>
                </c:pt>
                <c:pt idx="4603">
                  <c:v>6.5243768750015994</c:v>
                </c:pt>
                <c:pt idx="4604">
                  <c:v>6.5270868750015998</c:v>
                </c:pt>
                <c:pt idx="4605">
                  <c:v>6.5296574999999999</c:v>
                </c:pt>
                <c:pt idx="4606">
                  <c:v>6.5322187500000002</c:v>
                </c:pt>
                <c:pt idx="4607">
                  <c:v>6.5349331250015998</c:v>
                </c:pt>
                <c:pt idx="4608">
                  <c:v>6.5375518750015997</c:v>
                </c:pt>
                <c:pt idx="4609">
                  <c:v>6.5400743750016002</c:v>
                </c:pt>
                <c:pt idx="4610">
                  <c:v>6.5425818750015994</c:v>
                </c:pt>
                <c:pt idx="4611">
                  <c:v>6.5451793750015996</c:v>
                </c:pt>
                <c:pt idx="4612">
                  <c:v>6.5478087499999997</c:v>
                </c:pt>
                <c:pt idx="4613">
                  <c:v>6.5503843750015998</c:v>
                </c:pt>
                <c:pt idx="4614">
                  <c:v>6.5528525000000002</c:v>
                </c:pt>
                <c:pt idx="4615">
                  <c:v>6.5553356250016002</c:v>
                </c:pt>
                <c:pt idx="4616">
                  <c:v>6.5579099999999997</c:v>
                </c:pt>
                <c:pt idx="4617">
                  <c:v>6.5603706250015996</c:v>
                </c:pt>
                <c:pt idx="4618">
                  <c:v>6.5628243750015995</c:v>
                </c:pt>
                <c:pt idx="4619">
                  <c:v>6.5653981250015994</c:v>
                </c:pt>
                <c:pt idx="4620">
                  <c:v>6.56800125</c:v>
                </c:pt>
                <c:pt idx="4621">
                  <c:v>6.5705568750015999</c:v>
                </c:pt>
                <c:pt idx="4622">
                  <c:v>6.5730437500000001</c:v>
                </c:pt>
                <c:pt idx="4623">
                  <c:v>6.5756018750015999</c:v>
                </c:pt>
                <c:pt idx="4624">
                  <c:v>6.5782131250016</c:v>
                </c:pt>
                <c:pt idx="4625">
                  <c:v>6.5808631250016001</c:v>
                </c:pt>
                <c:pt idx="4626">
                  <c:v>6.5833775000000001</c:v>
                </c:pt>
                <c:pt idx="4627">
                  <c:v>6.5859918750016</c:v>
                </c:pt>
                <c:pt idx="4628">
                  <c:v>6.5885906250015998</c:v>
                </c:pt>
                <c:pt idx="4629">
                  <c:v>6.5910906250016001</c:v>
                </c:pt>
                <c:pt idx="4630">
                  <c:v>6.5936093750015994</c:v>
                </c:pt>
                <c:pt idx="4631">
                  <c:v>6.5961106250016002</c:v>
                </c:pt>
                <c:pt idx="4632">
                  <c:v>6.5985931250015994</c:v>
                </c:pt>
                <c:pt idx="4633">
                  <c:v>6.6008962499999999</c:v>
                </c:pt>
                <c:pt idx="4634">
                  <c:v>6.6032324999999998</c:v>
                </c:pt>
                <c:pt idx="4635">
                  <c:v>6.6055556250015997</c:v>
                </c:pt>
                <c:pt idx="4636">
                  <c:v>6.607945</c:v>
                </c:pt>
                <c:pt idx="4637">
                  <c:v>6.6102231250015997</c:v>
                </c:pt>
                <c:pt idx="4638">
                  <c:v>6.6125100000000003</c:v>
                </c:pt>
                <c:pt idx="4639">
                  <c:v>6.6148562499999999</c:v>
                </c:pt>
                <c:pt idx="4640">
                  <c:v>6.6171556250016001</c:v>
                </c:pt>
                <c:pt idx="4641">
                  <c:v>6.6194643750016002</c:v>
                </c:pt>
                <c:pt idx="4642">
                  <c:v>6.6218187500000001</c:v>
                </c:pt>
                <c:pt idx="4643">
                  <c:v>6.62423625</c:v>
                </c:pt>
                <c:pt idx="4644">
                  <c:v>6.6266737500000001</c:v>
                </c:pt>
                <c:pt idx="4645">
                  <c:v>6.6290406250015996</c:v>
                </c:pt>
                <c:pt idx="4646">
                  <c:v>6.6314200000000003</c:v>
                </c:pt>
                <c:pt idx="4647">
                  <c:v>6.6338287500000002</c:v>
                </c:pt>
                <c:pt idx="4648">
                  <c:v>6.6363343750016002</c:v>
                </c:pt>
                <c:pt idx="4649">
                  <c:v>6.6386937499999998</c:v>
                </c:pt>
                <c:pt idx="4650">
                  <c:v>6.6410731250015997</c:v>
                </c:pt>
                <c:pt idx="4651">
                  <c:v>6.6435525000000002</c:v>
                </c:pt>
                <c:pt idx="4652">
                  <c:v>6.6460162499999997</c:v>
                </c:pt>
                <c:pt idx="4653">
                  <c:v>6.6484100000000002</c:v>
                </c:pt>
                <c:pt idx="4654">
                  <c:v>6.6508312500000004</c:v>
                </c:pt>
                <c:pt idx="4655">
                  <c:v>6.6533300000000004</c:v>
                </c:pt>
                <c:pt idx="4656">
                  <c:v>6.6557862500000002</c:v>
                </c:pt>
                <c:pt idx="4657">
                  <c:v>6.6581912499999998</c:v>
                </c:pt>
                <c:pt idx="4658">
                  <c:v>6.6605768750015999</c:v>
                </c:pt>
                <c:pt idx="4659">
                  <c:v>6.66313625</c:v>
                </c:pt>
                <c:pt idx="4660">
                  <c:v>6.6656193750016</c:v>
                </c:pt>
                <c:pt idx="4661">
                  <c:v>6.6679806250015998</c:v>
                </c:pt>
                <c:pt idx="4662">
                  <c:v>6.6703531250015997</c:v>
                </c:pt>
                <c:pt idx="4663">
                  <c:v>6.6728462500000001</c:v>
                </c:pt>
                <c:pt idx="4664">
                  <c:v>6.6752756250015999</c:v>
                </c:pt>
                <c:pt idx="4665">
                  <c:v>6.6776481250015998</c:v>
                </c:pt>
                <c:pt idx="4666">
                  <c:v>6.6800550000000003</c:v>
                </c:pt>
                <c:pt idx="4667">
                  <c:v>6.6825493750015994</c:v>
                </c:pt>
                <c:pt idx="4668">
                  <c:v>6.6849837499999998</c:v>
                </c:pt>
                <c:pt idx="4669">
                  <c:v>6.6873256250016002</c:v>
                </c:pt>
                <c:pt idx="4670">
                  <c:v>6.6897256250016</c:v>
                </c:pt>
                <c:pt idx="4671">
                  <c:v>6.6922125000000001</c:v>
                </c:pt>
                <c:pt idx="4672">
                  <c:v>6.6947150000000004</c:v>
                </c:pt>
                <c:pt idx="4673">
                  <c:v>6.6970787500000002</c:v>
                </c:pt>
                <c:pt idx="4674">
                  <c:v>6.6994943750016001</c:v>
                </c:pt>
                <c:pt idx="4675">
                  <c:v>6.7020256250015997</c:v>
                </c:pt>
                <c:pt idx="4676">
                  <c:v>6.7045168750016</c:v>
                </c:pt>
                <c:pt idx="4677">
                  <c:v>6.7069387499999999</c:v>
                </c:pt>
                <c:pt idx="4678">
                  <c:v>6.7093768750015998</c:v>
                </c:pt>
                <c:pt idx="4679">
                  <c:v>6.7119181250016</c:v>
                </c:pt>
                <c:pt idx="4680">
                  <c:v>6.7144000000000004</c:v>
                </c:pt>
                <c:pt idx="4681">
                  <c:v>6.7168806250015995</c:v>
                </c:pt>
                <c:pt idx="4682">
                  <c:v>6.7192843750015996</c:v>
                </c:pt>
                <c:pt idx="4683">
                  <c:v>6.7218643750015996</c:v>
                </c:pt>
                <c:pt idx="4684">
                  <c:v>6.7243993750015996</c:v>
                </c:pt>
                <c:pt idx="4685">
                  <c:v>6.7268156250016</c:v>
                </c:pt>
                <c:pt idx="4686">
                  <c:v>6.7292825000000001</c:v>
                </c:pt>
                <c:pt idx="4687">
                  <c:v>6.7318381250015999</c:v>
                </c:pt>
                <c:pt idx="4688">
                  <c:v>6.7343412499999999</c:v>
                </c:pt>
                <c:pt idx="4689">
                  <c:v>6.7367312500000001</c:v>
                </c:pt>
                <c:pt idx="4690">
                  <c:v>6.7392312499999996</c:v>
                </c:pt>
                <c:pt idx="4691">
                  <c:v>6.7417749999999996</c:v>
                </c:pt>
                <c:pt idx="4692">
                  <c:v>6.7443193750015995</c:v>
                </c:pt>
                <c:pt idx="4693">
                  <c:v>6.7467174999999999</c:v>
                </c:pt>
                <c:pt idx="4694">
                  <c:v>6.7491768750015995</c:v>
                </c:pt>
                <c:pt idx="4695">
                  <c:v>6.7517162500000003</c:v>
                </c:pt>
                <c:pt idx="4696">
                  <c:v>6.7540906250015995</c:v>
                </c:pt>
                <c:pt idx="4697">
                  <c:v>6.7563199999999997</c:v>
                </c:pt>
                <c:pt idx="4698">
                  <c:v>6.7585518750015998</c:v>
                </c:pt>
                <c:pt idx="4699">
                  <c:v>6.7608681250015996</c:v>
                </c:pt>
                <c:pt idx="4700">
                  <c:v>6.7630606250016001</c:v>
                </c:pt>
                <c:pt idx="4701">
                  <c:v>6.76511</c:v>
                </c:pt>
                <c:pt idx="4702">
                  <c:v>6.7672549999999996</c:v>
                </c:pt>
                <c:pt idx="4703">
                  <c:v>6.7694737500000004</c:v>
                </c:pt>
                <c:pt idx="4704">
                  <c:v>6.7715606250015998</c:v>
                </c:pt>
                <c:pt idx="4705">
                  <c:v>6.7735356250015997</c:v>
                </c:pt>
                <c:pt idx="4706">
                  <c:v>6.7756681250015998</c:v>
                </c:pt>
                <c:pt idx="4707">
                  <c:v>6.7778862499999999</c:v>
                </c:pt>
                <c:pt idx="4708">
                  <c:v>6.7800475000000002</c:v>
                </c:pt>
                <c:pt idx="4709">
                  <c:v>6.7821506250015995</c:v>
                </c:pt>
                <c:pt idx="4710">
                  <c:v>6.7842824999999998</c:v>
                </c:pt>
                <c:pt idx="4711">
                  <c:v>6.7865431250016002</c:v>
                </c:pt>
                <c:pt idx="4712">
                  <c:v>6.7886800000000003</c:v>
                </c:pt>
                <c:pt idx="4713">
                  <c:v>6.7907799999999998</c:v>
                </c:pt>
                <c:pt idx="4714">
                  <c:v>6.7929906250015994</c:v>
                </c:pt>
                <c:pt idx="4715">
                  <c:v>6.7953025</c:v>
                </c:pt>
                <c:pt idx="4716">
                  <c:v>6.7975143750016001</c:v>
                </c:pt>
                <c:pt idx="4717">
                  <c:v>6.79969</c:v>
                </c:pt>
                <c:pt idx="4718">
                  <c:v>6.8020149999999999</c:v>
                </c:pt>
                <c:pt idx="4719">
                  <c:v>6.8043762499999998</c:v>
                </c:pt>
                <c:pt idx="4720">
                  <c:v>6.8066662500000001</c:v>
                </c:pt>
                <c:pt idx="4721">
                  <c:v>6.8088474999999997</c:v>
                </c:pt>
                <c:pt idx="4722">
                  <c:v>6.8110856250016001</c:v>
                </c:pt>
                <c:pt idx="4723">
                  <c:v>6.8133412499999997</c:v>
                </c:pt>
                <c:pt idx="4724">
                  <c:v>6.8154956250016001</c:v>
                </c:pt>
                <c:pt idx="4725">
                  <c:v>6.8175468750016002</c:v>
                </c:pt>
                <c:pt idx="4726">
                  <c:v>6.8196362500000003</c:v>
                </c:pt>
                <c:pt idx="4727">
                  <c:v>6.8217837499999998</c:v>
                </c:pt>
                <c:pt idx="4728">
                  <c:v>6.8237606250015999</c:v>
                </c:pt>
                <c:pt idx="4729">
                  <c:v>6.8257087500000004</c:v>
                </c:pt>
                <c:pt idx="4730">
                  <c:v>6.8277362500000001</c:v>
                </c:pt>
                <c:pt idx="4731">
                  <c:v>6.8298018750015999</c:v>
                </c:pt>
                <c:pt idx="4732">
                  <c:v>6.8317531250016001</c:v>
                </c:pt>
                <c:pt idx="4733">
                  <c:v>6.8336499999999996</c:v>
                </c:pt>
                <c:pt idx="4734">
                  <c:v>6.8356043750015996</c:v>
                </c:pt>
                <c:pt idx="4735">
                  <c:v>6.8375693750015998</c:v>
                </c:pt>
                <c:pt idx="4736">
                  <c:v>6.8394406250015995</c:v>
                </c:pt>
                <c:pt idx="4737">
                  <c:v>6.8412831250016</c:v>
                </c:pt>
                <c:pt idx="4738">
                  <c:v>6.8432362500000004</c:v>
                </c:pt>
                <c:pt idx="4739">
                  <c:v>6.8451493750015997</c:v>
                </c:pt>
                <c:pt idx="4740">
                  <c:v>6.8469493750015999</c:v>
                </c:pt>
                <c:pt idx="4741">
                  <c:v>6.8487274999999999</c:v>
                </c:pt>
                <c:pt idx="4742">
                  <c:v>6.8506231250015999</c:v>
                </c:pt>
                <c:pt idx="4743">
                  <c:v>6.8524956250016</c:v>
                </c:pt>
                <c:pt idx="4744">
                  <c:v>6.8542924999999997</c:v>
                </c:pt>
                <c:pt idx="4745">
                  <c:v>6.8560587499999999</c:v>
                </c:pt>
                <c:pt idx="4746">
                  <c:v>6.8579943750016001</c:v>
                </c:pt>
                <c:pt idx="4747">
                  <c:v>6.8599100000000002</c:v>
                </c:pt>
                <c:pt idx="4748">
                  <c:v>6.8616893750015997</c:v>
                </c:pt>
                <c:pt idx="4749">
                  <c:v>6.8635000000000002</c:v>
                </c:pt>
                <c:pt idx="4750">
                  <c:v>6.8654293750016002</c:v>
                </c:pt>
                <c:pt idx="4751">
                  <c:v>6.8673537500000004</c:v>
                </c:pt>
                <c:pt idx="4752">
                  <c:v>6.8692418750015998</c:v>
                </c:pt>
                <c:pt idx="4753">
                  <c:v>6.8711956250016</c:v>
                </c:pt>
                <c:pt idx="4754">
                  <c:v>6.8731825000000004</c:v>
                </c:pt>
                <c:pt idx="4755">
                  <c:v>6.8752956250016002</c:v>
                </c:pt>
                <c:pt idx="4756">
                  <c:v>6.8772056250015998</c:v>
                </c:pt>
                <c:pt idx="4757">
                  <c:v>6.87916375</c:v>
                </c:pt>
                <c:pt idx="4758">
                  <c:v>6.8812800000000003</c:v>
                </c:pt>
                <c:pt idx="4759">
                  <c:v>6.8833806250015996</c:v>
                </c:pt>
                <c:pt idx="4760">
                  <c:v>6.8853993750016</c:v>
                </c:pt>
                <c:pt idx="4761">
                  <c:v>6.8874806250015999</c:v>
                </c:pt>
                <c:pt idx="4762">
                  <c:v>6.8895774999999997</c:v>
                </c:pt>
                <c:pt idx="4763">
                  <c:v>6.8916775000000001</c:v>
                </c:pt>
                <c:pt idx="4764">
                  <c:v>6.8937187499999997</c:v>
                </c:pt>
                <c:pt idx="4765">
                  <c:v>6.8957356250016</c:v>
                </c:pt>
                <c:pt idx="4766">
                  <c:v>6.8979331250015994</c:v>
                </c:pt>
                <c:pt idx="4767">
                  <c:v>6.9000525000000001</c:v>
                </c:pt>
                <c:pt idx="4768">
                  <c:v>6.9020581250015995</c:v>
                </c:pt>
                <c:pt idx="4769">
                  <c:v>6.9040875000000002</c:v>
                </c:pt>
                <c:pt idx="4770">
                  <c:v>6.9061893750015999</c:v>
                </c:pt>
                <c:pt idx="4771">
                  <c:v>6.9082906250015998</c:v>
                </c:pt>
                <c:pt idx="4772">
                  <c:v>6.9103556250015998</c:v>
                </c:pt>
                <c:pt idx="4773">
                  <c:v>6.9124587499999999</c:v>
                </c:pt>
                <c:pt idx="4774">
                  <c:v>6.9146093750016</c:v>
                </c:pt>
                <c:pt idx="4775">
                  <c:v>6.9167281250016002</c:v>
                </c:pt>
                <c:pt idx="4776">
                  <c:v>6.9187900000000004</c:v>
                </c:pt>
                <c:pt idx="4777">
                  <c:v>6.9209325000000002</c:v>
                </c:pt>
                <c:pt idx="4778">
                  <c:v>6.9231137499999997</c:v>
                </c:pt>
                <c:pt idx="4779">
                  <c:v>6.9253081250015995</c:v>
                </c:pt>
                <c:pt idx="4780">
                  <c:v>6.9274412500000002</c:v>
                </c:pt>
                <c:pt idx="4781">
                  <c:v>6.9295743750016001</c:v>
                </c:pt>
                <c:pt idx="4782">
                  <c:v>6.9317281250015998</c:v>
                </c:pt>
                <c:pt idx="4783">
                  <c:v>6.9337512500000003</c:v>
                </c:pt>
                <c:pt idx="4784">
                  <c:v>6.9357899999999999</c:v>
                </c:pt>
                <c:pt idx="4785">
                  <c:v>6.9377950000000004</c:v>
                </c:pt>
                <c:pt idx="4786">
                  <c:v>6.9397518750015994</c:v>
                </c:pt>
                <c:pt idx="4787">
                  <c:v>6.94166375</c:v>
                </c:pt>
                <c:pt idx="4788">
                  <c:v>6.9435562500000003</c:v>
                </c:pt>
                <c:pt idx="4789">
                  <c:v>6.9454168750015999</c:v>
                </c:pt>
                <c:pt idx="4790">
                  <c:v>6.9473506250015999</c:v>
                </c:pt>
                <c:pt idx="4791">
                  <c:v>6.9491874999999999</c:v>
                </c:pt>
                <c:pt idx="4792">
                  <c:v>6.9509924999999999</c:v>
                </c:pt>
                <c:pt idx="4793">
                  <c:v>6.9528812499999999</c:v>
                </c:pt>
                <c:pt idx="4794">
                  <c:v>6.9548193750016001</c:v>
                </c:pt>
                <c:pt idx="4795">
                  <c:v>6.9567275000000004</c:v>
                </c:pt>
                <c:pt idx="4796">
                  <c:v>6.9586625</c:v>
                </c:pt>
                <c:pt idx="4797">
                  <c:v>6.9606118750016002</c:v>
                </c:pt>
                <c:pt idx="4798">
                  <c:v>6.96265</c:v>
                </c:pt>
                <c:pt idx="4799">
                  <c:v>6.9646481250015997</c:v>
                </c:pt>
                <c:pt idx="4800">
                  <c:v>6.9665143750015996</c:v>
                </c:pt>
                <c:pt idx="4801">
                  <c:v>6.9684318750015999</c:v>
                </c:pt>
                <c:pt idx="4802">
                  <c:v>6.9704631250015998</c:v>
                </c:pt>
                <c:pt idx="4803">
                  <c:v>6.9724149999999998</c:v>
                </c:pt>
                <c:pt idx="4804">
                  <c:v>6.9742568750015996</c:v>
                </c:pt>
                <c:pt idx="4805">
                  <c:v>6.9761918750016001</c:v>
                </c:pt>
                <c:pt idx="4806">
                  <c:v>6.9781693750015998</c:v>
                </c:pt>
                <c:pt idx="4807">
                  <c:v>6.9801000000000002</c:v>
                </c:pt>
                <c:pt idx="4808">
                  <c:v>6.9818918750016001</c:v>
                </c:pt>
                <c:pt idx="4809">
                  <c:v>6.9837362499999998</c:v>
                </c:pt>
                <c:pt idx="4810">
                  <c:v>6.9856231250015997</c:v>
                </c:pt>
                <c:pt idx="4811">
                  <c:v>6.9875768750015999</c:v>
                </c:pt>
                <c:pt idx="4812">
                  <c:v>6.9892962499999998</c:v>
                </c:pt>
                <c:pt idx="4813">
                  <c:v>6.9911618750015991</c:v>
                </c:pt>
                <c:pt idx="4814">
                  <c:v>6.9931106250015986</c:v>
                </c:pt>
                <c:pt idx="4815">
                  <c:v>6.9950306250015988</c:v>
                </c:pt>
                <c:pt idx="4816">
                  <c:v>6.9968275000000002</c:v>
                </c:pt>
                <c:pt idx="4817">
                  <c:v>6.99871</c:v>
                </c:pt>
                <c:pt idx="4818">
                  <c:v>7.0006775000000001</c:v>
                </c:pt>
                <c:pt idx="4819">
                  <c:v>7.0026093750015992</c:v>
                </c:pt>
                <c:pt idx="4820">
                  <c:v>7.0045831250015986</c:v>
                </c:pt>
                <c:pt idx="4821">
                  <c:v>7.0065150000000003</c:v>
                </c:pt>
                <c:pt idx="4822">
                  <c:v>7.0086300000000001</c:v>
                </c:pt>
                <c:pt idx="4823">
                  <c:v>7.0106781250015988</c:v>
                </c:pt>
                <c:pt idx="4824">
                  <c:v>7.0126949999999999</c:v>
                </c:pt>
                <c:pt idx="4825">
                  <c:v>7.0147124999999999</c:v>
                </c:pt>
                <c:pt idx="4826">
                  <c:v>7.0168749999999998</c:v>
                </c:pt>
                <c:pt idx="4827">
                  <c:v>7.0189412500000001</c:v>
                </c:pt>
                <c:pt idx="4828">
                  <c:v>7.0209400000000004</c:v>
                </c:pt>
                <c:pt idx="4829">
                  <c:v>7.0229818750015989</c:v>
                </c:pt>
                <c:pt idx="4830">
                  <c:v>7.0250787499999996</c:v>
                </c:pt>
                <c:pt idx="4831">
                  <c:v>7.027075</c:v>
                </c:pt>
                <c:pt idx="4832">
                  <c:v>7.0289950000000001</c:v>
                </c:pt>
                <c:pt idx="4833">
                  <c:v>7.0309106250015994</c:v>
                </c:pt>
                <c:pt idx="4834">
                  <c:v>7.0328487500000003</c:v>
                </c:pt>
                <c:pt idx="4835">
                  <c:v>7.0347400000000002</c:v>
                </c:pt>
                <c:pt idx="4836">
                  <c:v>7.0365475000000002</c:v>
                </c:pt>
                <c:pt idx="4837">
                  <c:v>7.0384112500000002</c:v>
                </c:pt>
                <c:pt idx="4838">
                  <c:v>7.0403693750015988</c:v>
                </c:pt>
                <c:pt idx="4839">
                  <c:v>7.0422631250015986</c:v>
                </c:pt>
                <c:pt idx="4840">
                  <c:v>7.0440856250015988</c:v>
                </c:pt>
                <c:pt idx="4841">
                  <c:v>7.0459806250015991</c:v>
                </c:pt>
                <c:pt idx="4842">
                  <c:v>7.0479525000000001</c:v>
                </c:pt>
                <c:pt idx="4843">
                  <c:v>7.0498637500000001</c:v>
                </c:pt>
                <c:pt idx="4844">
                  <c:v>7.0517243750015988</c:v>
                </c:pt>
                <c:pt idx="4845">
                  <c:v>7.0536574999999999</c:v>
                </c:pt>
                <c:pt idx="4846">
                  <c:v>7.0556749999999999</c:v>
                </c:pt>
                <c:pt idx="4847">
                  <c:v>7.0576625000000002</c:v>
                </c:pt>
                <c:pt idx="4848">
                  <c:v>7.059554375001599</c:v>
                </c:pt>
                <c:pt idx="4849">
                  <c:v>7.0615118750015986</c:v>
                </c:pt>
                <c:pt idx="4850">
                  <c:v>7.0635000000000003</c:v>
                </c:pt>
                <c:pt idx="4851">
                  <c:v>7.0654518750015987</c:v>
                </c:pt>
                <c:pt idx="4852">
                  <c:v>7.0672912500000002</c:v>
                </c:pt>
                <c:pt idx="4853">
                  <c:v>7.0691949999999997</c:v>
                </c:pt>
                <c:pt idx="4854">
                  <c:v>7.0711500000000003</c:v>
                </c:pt>
                <c:pt idx="4855">
                  <c:v>7.0730399999999998</c:v>
                </c:pt>
                <c:pt idx="4856">
                  <c:v>7.0748437500000003</c:v>
                </c:pt>
                <c:pt idx="4857">
                  <c:v>7.076681875001599</c:v>
                </c:pt>
                <c:pt idx="4858">
                  <c:v>7.078595</c:v>
                </c:pt>
                <c:pt idx="4859">
                  <c:v>7.0803631250015986</c:v>
                </c:pt>
                <c:pt idx="4860">
                  <c:v>7.0821624999999999</c:v>
                </c:pt>
                <c:pt idx="4861">
                  <c:v>7.0839924999999999</c:v>
                </c:pt>
                <c:pt idx="4862">
                  <c:v>7.0859268750015989</c:v>
                </c:pt>
                <c:pt idx="4863">
                  <c:v>7.0878156250015989</c:v>
                </c:pt>
                <c:pt idx="4864">
                  <c:v>7.0897006250015986</c:v>
                </c:pt>
                <c:pt idx="4865">
                  <c:v>7.0916081250015992</c:v>
                </c:pt>
                <c:pt idx="4866">
                  <c:v>7.0935837499999996</c:v>
                </c:pt>
                <c:pt idx="4867">
                  <c:v>7.0954868750015994</c:v>
                </c:pt>
                <c:pt idx="4868">
                  <c:v>7.0973668750015992</c:v>
                </c:pt>
                <c:pt idx="4869">
                  <c:v>7.0993950000000003</c:v>
                </c:pt>
                <c:pt idx="4870">
                  <c:v>7.1014524999999997</c:v>
                </c:pt>
                <c:pt idx="4871">
                  <c:v>7.1034118750015987</c:v>
                </c:pt>
                <c:pt idx="4872">
                  <c:v>7.1052881250015991</c:v>
                </c:pt>
                <c:pt idx="4873">
                  <c:v>7.1072262500000001</c:v>
                </c:pt>
                <c:pt idx="4874">
                  <c:v>7.109185625001599</c:v>
                </c:pt>
                <c:pt idx="4875">
                  <c:v>7.1110906250015988</c:v>
                </c:pt>
                <c:pt idx="4876">
                  <c:v>7.1129087499999999</c:v>
                </c:pt>
                <c:pt idx="4877">
                  <c:v>7.1148281250015986</c:v>
                </c:pt>
                <c:pt idx="4878">
                  <c:v>7.1167318750015989</c:v>
                </c:pt>
                <c:pt idx="4879">
                  <c:v>7.1184993750015986</c:v>
                </c:pt>
                <c:pt idx="4880">
                  <c:v>7.1202075000000002</c:v>
                </c:pt>
                <c:pt idx="4881">
                  <c:v>7.1220400000000001</c:v>
                </c:pt>
                <c:pt idx="4882">
                  <c:v>7.1239249999999998</c:v>
                </c:pt>
                <c:pt idx="4883">
                  <c:v>7.1256931250015993</c:v>
                </c:pt>
                <c:pt idx="4884">
                  <c:v>7.1274187500000004</c:v>
                </c:pt>
                <c:pt idx="4885">
                  <c:v>7.1291937499999998</c:v>
                </c:pt>
                <c:pt idx="4886">
                  <c:v>7.1310368750015991</c:v>
                </c:pt>
                <c:pt idx="4887">
                  <c:v>7.1327856250015991</c:v>
                </c:pt>
                <c:pt idx="4888">
                  <c:v>7.1344743750015986</c:v>
                </c:pt>
                <c:pt idx="4889">
                  <c:v>7.136294375001599</c:v>
                </c:pt>
                <c:pt idx="4890">
                  <c:v>7.1381268750015989</c:v>
                </c:pt>
                <c:pt idx="4891">
                  <c:v>7.1398275</c:v>
                </c:pt>
                <c:pt idx="4892">
                  <c:v>7.1415474999999997</c:v>
                </c:pt>
                <c:pt idx="4893">
                  <c:v>7.1433324999999996</c:v>
                </c:pt>
                <c:pt idx="4894">
                  <c:v>7.1451006250015991</c:v>
                </c:pt>
                <c:pt idx="4895">
                  <c:v>7.1468187500000004</c:v>
                </c:pt>
                <c:pt idx="4896">
                  <c:v>7.1485475000000003</c:v>
                </c:pt>
                <c:pt idx="4897">
                  <c:v>7.1503081250015992</c:v>
                </c:pt>
                <c:pt idx="4898">
                  <c:v>7.152143125001599</c:v>
                </c:pt>
                <c:pt idx="4899">
                  <c:v>7.1538406250015987</c:v>
                </c:pt>
                <c:pt idx="4900">
                  <c:v>7.1555293750015991</c:v>
                </c:pt>
                <c:pt idx="4901">
                  <c:v>7.1573525</c:v>
                </c:pt>
                <c:pt idx="4902">
                  <c:v>7.1591043750015988</c:v>
                </c:pt>
                <c:pt idx="4903">
                  <c:v>7.1608143750015989</c:v>
                </c:pt>
                <c:pt idx="4904">
                  <c:v>7.1625312499999998</c:v>
                </c:pt>
                <c:pt idx="4905">
                  <c:v>7.1643043750015991</c:v>
                </c:pt>
                <c:pt idx="4906">
                  <c:v>7.1660231250015993</c:v>
                </c:pt>
                <c:pt idx="4907">
                  <c:v>7.1676318750015993</c:v>
                </c:pt>
                <c:pt idx="4908">
                  <c:v>7.1692081250015987</c:v>
                </c:pt>
                <c:pt idx="4909">
                  <c:v>7.1709287499999999</c:v>
                </c:pt>
                <c:pt idx="4910">
                  <c:v>7.1725962499999998</c:v>
                </c:pt>
                <c:pt idx="4911">
                  <c:v>7.1740793750015994</c:v>
                </c:pt>
                <c:pt idx="4912">
                  <c:v>7.1755818750015994</c:v>
                </c:pt>
                <c:pt idx="4913">
                  <c:v>7.1771612500000002</c:v>
                </c:pt>
                <c:pt idx="4914">
                  <c:v>7.1787337500000001</c:v>
                </c:pt>
                <c:pt idx="4915">
                  <c:v>7.1802200000000003</c:v>
                </c:pt>
                <c:pt idx="4916">
                  <c:v>7.1816737499999999</c:v>
                </c:pt>
                <c:pt idx="4917">
                  <c:v>7.1831918750015991</c:v>
                </c:pt>
                <c:pt idx="4918">
                  <c:v>7.1846918750015991</c:v>
                </c:pt>
                <c:pt idx="4919">
                  <c:v>7.1860593750015989</c:v>
                </c:pt>
                <c:pt idx="4920">
                  <c:v>7.1874456250015992</c:v>
                </c:pt>
                <c:pt idx="4921">
                  <c:v>7.1889700000000003</c:v>
                </c:pt>
                <c:pt idx="4922">
                  <c:v>7.1904743750015987</c:v>
                </c:pt>
                <c:pt idx="4923">
                  <c:v>7.191874375001599</c:v>
                </c:pt>
                <c:pt idx="4924">
                  <c:v>7.1932643750015988</c:v>
                </c:pt>
                <c:pt idx="4925">
                  <c:v>7.19471375</c:v>
                </c:pt>
                <c:pt idx="4926">
                  <c:v>7.1961624999999998</c:v>
                </c:pt>
                <c:pt idx="4927">
                  <c:v>7.1975674999999999</c:v>
                </c:pt>
                <c:pt idx="4928">
                  <c:v>7.1989293750015992</c:v>
                </c:pt>
                <c:pt idx="4929">
                  <c:v>7.2003500000000003</c:v>
                </c:pt>
                <c:pt idx="4930">
                  <c:v>7.2017375000000001</c:v>
                </c:pt>
                <c:pt idx="4931">
                  <c:v>7.2030706250015992</c:v>
                </c:pt>
                <c:pt idx="4932">
                  <c:v>7.2043418750015986</c:v>
                </c:pt>
                <c:pt idx="4933">
                  <c:v>7.2057137500000001</c:v>
                </c:pt>
                <c:pt idx="4934">
                  <c:v>7.2070006250015988</c:v>
                </c:pt>
                <c:pt idx="4935">
                  <c:v>7.2082587499999997</c:v>
                </c:pt>
                <c:pt idx="4936">
                  <c:v>7.2095156250015986</c:v>
                </c:pt>
                <c:pt idx="4937">
                  <c:v>7.2107718750015986</c:v>
                </c:pt>
                <c:pt idx="4938">
                  <c:v>7.212108125001599</c:v>
                </c:pt>
                <c:pt idx="4939">
                  <c:v>7.213375625001599</c:v>
                </c:pt>
                <c:pt idx="4940">
                  <c:v>7.2145987500000004</c:v>
                </c:pt>
                <c:pt idx="4941">
                  <c:v>7.2158393750015986</c:v>
                </c:pt>
                <c:pt idx="4942">
                  <c:v>7.2171424999999996</c:v>
                </c:pt>
                <c:pt idx="4943">
                  <c:v>7.218305</c:v>
                </c:pt>
                <c:pt idx="4944">
                  <c:v>7.219545625001599</c:v>
                </c:pt>
                <c:pt idx="4945">
                  <c:v>7.2207856250015992</c:v>
                </c:pt>
                <c:pt idx="4946">
                  <c:v>7.2220606250015988</c:v>
                </c:pt>
                <c:pt idx="4947">
                  <c:v>7.2232262499999997</c:v>
                </c:pt>
                <c:pt idx="4948">
                  <c:v>7.2243393750015992</c:v>
                </c:pt>
                <c:pt idx="4949">
                  <c:v>7.2256018750015993</c:v>
                </c:pt>
                <c:pt idx="4950">
                  <c:v>7.2267993750015993</c:v>
                </c:pt>
                <c:pt idx="4951">
                  <c:v>7.2279600000000004</c:v>
                </c:pt>
                <c:pt idx="4952">
                  <c:v>7.2291143750015987</c:v>
                </c:pt>
                <c:pt idx="4953">
                  <c:v>7.23037375</c:v>
                </c:pt>
                <c:pt idx="4954">
                  <c:v>7.2316306250015989</c:v>
                </c:pt>
                <c:pt idx="4955">
                  <c:v>7.2327775000000001</c:v>
                </c:pt>
                <c:pt idx="4956">
                  <c:v>7.2338981250015992</c:v>
                </c:pt>
                <c:pt idx="4957">
                  <c:v>7.2351900000000002</c:v>
                </c:pt>
                <c:pt idx="4958">
                  <c:v>7.2364281250015994</c:v>
                </c:pt>
                <c:pt idx="4959">
                  <c:v>7.2375125000000002</c:v>
                </c:pt>
                <c:pt idx="4960">
                  <c:v>7.2387006250015986</c:v>
                </c:pt>
                <c:pt idx="4961">
                  <c:v>7.2399300000000002</c:v>
                </c:pt>
                <c:pt idx="4962">
                  <c:v>7.2411587500000003</c:v>
                </c:pt>
                <c:pt idx="4963">
                  <c:v>7.2423118750015991</c:v>
                </c:pt>
                <c:pt idx="4964">
                  <c:v>7.2434018750015987</c:v>
                </c:pt>
                <c:pt idx="4965">
                  <c:v>7.2445931250015994</c:v>
                </c:pt>
                <c:pt idx="4966">
                  <c:v>7.2457543750015994</c:v>
                </c:pt>
                <c:pt idx="4967">
                  <c:v>7.2468174999999997</c:v>
                </c:pt>
                <c:pt idx="4968">
                  <c:v>7.2479162500000003</c:v>
                </c:pt>
                <c:pt idx="4969">
                  <c:v>7.2490812499999997</c:v>
                </c:pt>
                <c:pt idx="4970">
                  <c:v>7.2501949999999997</c:v>
                </c:pt>
                <c:pt idx="4971">
                  <c:v>7.2512481250015988</c:v>
                </c:pt>
                <c:pt idx="4972">
                  <c:v>7.252286875001599</c:v>
                </c:pt>
                <c:pt idx="4973">
                  <c:v>7.2533574999999999</c:v>
                </c:pt>
                <c:pt idx="4974">
                  <c:v>7.25437625</c:v>
                </c:pt>
                <c:pt idx="4975">
                  <c:v>7.2553256250015989</c:v>
                </c:pt>
                <c:pt idx="4976">
                  <c:v>7.2562862499999996</c:v>
                </c:pt>
                <c:pt idx="4977">
                  <c:v>7.257281875001599</c:v>
                </c:pt>
                <c:pt idx="4978">
                  <c:v>7.2582437500000001</c:v>
                </c:pt>
                <c:pt idx="4979">
                  <c:v>7.2591025</c:v>
                </c:pt>
                <c:pt idx="4980">
                  <c:v>7.2600656250015989</c:v>
                </c:pt>
                <c:pt idx="4981">
                  <c:v>7.2610587500000001</c:v>
                </c:pt>
                <c:pt idx="4982">
                  <c:v>7.2620287499999998</c:v>
                </c:pt>
                <c:pt idx="4983">
                  <c:v>7.262961875001599</c:v>
                </c:pt>
                <c:pt idx="4984">
                  <c:v>7.2639687500000001</c:v>
                </c:pt>
                <c:pt idx="4985">
                  <c:v>7.2650525000000004</c:v>
                </c:pt>
                <c:pt idx="4986">
                  <c:v>7.266093125001599</c:v>
                </c:pt>
                <c:pt idx="4987">
                  <c:v>7.2671293750015993</c:v>
                </c:pt>
                <c:pt idx="4988">
                  <c:v>7.2682043750015994</c:v>
                </c:pt>
                <c:pt idx="4989">
                  <c:v>7.2694087500000002</c:v>
                </c:pt>
                <c:pt idx="4990">
                  <c:v>7.2704599999999999</c:v>
                </c:pt>
                <c:pt idx="4991">
                  <c:v>7.2715062499999998</c:v>
                </c:pt>
                <c:pt idx="4992">
                  <c:v>7.2725737500000003</c:v>
                </c:pt>
                <c:pt idx="4993">
                  <c:v>7.2736756250015988</c:v>
                </c:pt>
                <c:pt idx="4994">
                  <c:v>7.274666875001599</c:v>
                </c:pt>
                <c:pt idx="4995">
                  <c:v>7.2756793750015989</c:v>
                </c:pt>
                <c:pt idx="4996">
                  <c:v>7.2767068750015991</c:v>
                </c:pt>
                <c:pt idx="4997">
                  <c:v>7.2777349999999998</c:v>
                </c:pt>
                <c:pt idx="4998">
                  <c:v>7.2786993750015991</c:v>
                </c:pt>
                <c:pt idx="4999">
                  <c:v>7.2795518750015988</c:v>
                </c:pt>
                <c:pt idx="5000">
                  <c:v>7.28053375</c:v>
                </c:pt>
                <c:pt idx="5001">
                  <c:v>7.2815018750015987</c:v>
                </c:pt>
                <c:pt idx="5002">
                  <c:v>7.2824081250015986</c:v>
                </c:pt>
                <c:pt idx="5003">
                  <c:v>7.2832987500000002</c:v>
                </c:pt>
                <c:pt idx="5004">
                  <c:v>7.2843168750015987</c:v>
                </c:pt>
                <c:pt idx="5005">
                  <c:v>7.2852768750015988</c:v>
                </c:pt>
                <c:pt idx="5006">
                  <c:v>7.2861918750015988</c:v>
                </c:pt>
                <c:pt idx="5007">
                  <c:v>7.2870512500000002</c:v>
                </c:pt>
                <c:pt idx="5008">
                  <c:v>7.2880006250015992</c:v>
                </c:pt>
                <c:pt idx="5009">
                  <c:v>7.288979375001599</c:v>
                </c:pt>
                <c:pt idx="5010">
                  <c:v>7.2898568750015986</c:v>
                </c:pt>
                <c:pt idx="5011">
                  <c:v>7.2907400000000004</c:v>
                </c:pt>
                <c:pt idx="5012">
                  <c:v>7.2916818750015988</c:v>
                </c:pt>
                <c:pt idx="5013">
                  <c:v>7.2925825</c:v>
                </c:pt>
                <c:pt idx="5014">
                  <c:v>7.2933674999999996</c:v>
                </c:pt>
                <c:pt idx="5015">
                  <c:v>7.2942031250015988</c:v>
                </c:pt>
                <c:pt idx="5016">
                  <c:v>7.2950768750015991</c:v>
                </c:pt>
                <c:pt idx="5017">
                  <c:v>7.2959800000000001</c:v>
                </c:pt>
                <c:pt idx="5018">
                  <c:v>7.2967406250015987</c:v>
                </c:pt>
                <c:pt idx="5019">
                  <c:v>7.2974424999999998</c:v>
                </c:pt>
                <c:pt idx="5020">
                  <c:v>7.2981662500000004</c:v>
                </c:pt>
                <c:pt idx="5021">
                  <c:v>7.2988256250015988</c:v>
                </c:pt>
                <c:pt idx="5022">
                  <c:v>7.2993906250015987</c:v>
                </c:pt>
                <c:pt idx="5023">
                  <c:v>7.2999962500000004</c:v>
                </c:pt>
                <c:pt idx="5024">
                  <c:v>7.3006706250015991</c:v>
                </c:pt>
                <c:pt idx="5025">
                  <c:v>7.3012543750015988</c:v>
                </c:pt>
                <c:pt idx="5026">
                  <c:v>7.3017737499999997</c:v>
                </c:pt>
                <c:pt idx="5027">
                  <c:v>7.3022812500000001</c:v>
                </c:pt>
                <c:pt idx="5028">
                  <c:v>7.3028874999999998</c:v>
                </c:pt>
                <c:pt idx="5029">
                  <c:v>7.3035518750015989</c:v>
                </c:pt>
                <c:pt idx="5030">
                  <c:v>7.3041875000000003</c:v>
                </c:pt>
                <c:pt idx="5031">
                  <c:v>7.3049081250015986</c:v>
                </c:pt>
                <c:pt idx="5032">
                  <c:v>7.305684375001599</c:v>
                </c:pt>
                <c:pt idx="5033">
                  <c:v>7.3063750000000001</c:v>
                </c:pt>
                <c:pt idx="5034">
                  <c:v>7.3070106250015989</c:v>
                </c:pt>
                <c:pt idx="5035">
                  <c:v>7.3076643750015986</c:v>
                </c:pt>
                <c:pt idx="5036">
                  <c:v>7.3084018750015991</c:v>
                </c:pt>
                <c:pt idx="5037">
                  <c:v>7.30910875</c:v>
                </c:pt>
                <c:pt idx="5038">
                  <c:v>7.30971875</c:v>
                </c:pt>
                <c:pt idx="5039">
                  <c:v>7.3103531250015994</c:v>
                </c:pt>
                <c:pt idx="5040">
                  <c:v>7.3110062500000002</c:v>
                </c:pt>
                <c:pt idx="5041">
                  <c:v>7.3116156250015987</c:v>
                </c:pt>
                <c:pt idx="5042">
                  <c:v>7.3121418750015987</c:v>
                </c:pt>
                <c:pt idx="5043">
                  <c:v>7.3127018750015989</c:v>
                </c:pt>
                <c:pt idx="5044">
                  <c:v>7.3132549999999998</c:v>
                </c:pt>
                <c:pt idx="5045">
                  <c:v>7.3137487500000002</c:v>
                </c:pt>
                <c:pt idx="5046">
                  <c:v>7.3141699999999998</c:v>
                </c:pt>
                <c:pt idx="5047">
                  <c:v>7.3146037499999998</c:v>
                </c:pt>
                <c:pt idx="5048">
                  <c:v>7.3150881250015987</c:v>
                </c:pt>
                <c:pt idx="5049">
                  <c:v>7.3154606250015988</c:v>
                </c:pt>
                <c:pt idx="5050">
                  <c:v>7.3158087500000004</c:v>
                </c:pt>
                <c:pt idx="5051">
                  <c:v>7.3165743750015988</c:v>
                </c:pt>
                <c:pt idx="5052">
                  <c:v>7.3170087500000003</c:v>
                </c:pt>
                <c:pt idx="5053">
                  <c:v>7.3174331250015987</c:v>
                </c:pt>
                <c:pt idx="5054">
                  <c:v>7.3179249999999998</c:v>
                </c:pt>
                <c:pt idx="5055">
                  <c:v>7.3184224999999996</c:v>
                </c:pt>
                <c:pt idx="5056">
                  <c:v>7.318914375001599</c:v>
                </c:pt>
                <c:pt idx="5057">
                  <c:v>7.3193962499999996</c:v>
                </c:pt>
                <c:pt idx="5058">
                  <c:v>7.3199181250015988</c:v>
                </c:pt>
                <c:pt idx="5059">
                  <c:v>7.320509375001599</c:v>
                </c:pt>
                <c:pt idx="5060">
                  <c:v>7.3210312499999999</c:v>
                </c:pt>
                <c:pt idx="5061">
                  <c:v>7.3214231250015986</c:v>
                </c:pt>
                <c:pt idx="5062">
                  <c:v>7.3218712500000001</c:v>
                </c:pt>
                <c:pt idx="5063">
                  <c:v>7.3223243750015987</c:v>
                </c:pt>
                <c:pt idx="5064">
                  <c:v>7.3226568750015986</c:v>
                </c:pt>
                <c:pt idx="5065">
                  <c:v>7.3230837500000003</c:v>
                </c:pt>
                <c:pt idx="5066">
                  <c:v>7.3226487499999999</c:v>
                </c:pt>
                <c:pt idx="5067">
                  <c:v>7.3222812499999996</c:v>
                </c:pt>
                <c:pt idx="5068">
                  <c:v>7.3218162500000004</c:v>
                </c:pt>
                <c:pt idx="5069">
                  <c:v>7.3213474999999999</c:v>
                </c:pt>
                <c:pt idx="5070">
                  <c:v>7.32091125</c:v>
                </c:pt>
                <c:pt idx="5071">
                  <c:v>7.3203687500000001</c:v>
                </c:pt>
                <c:pt idx="5072">
                  <c:v>7.3197856250015993</c:v>
                </c:pt>
                <c:pt idx="5073">
                  <c:v>7.3193175000000004</c:v>
                </c:pt>
                <c:pt idx="5074">
                  <c:v>7.3187956250015986</c:v>
                </c:pt>
                <c:pt idx="5075">
                  <c:v>7.3181681250015993</c:v>
                </c:pt>
                <c:pt idx="5076">
                  <c:v>7.3175224999999999</c:v>
                </c:pt>
                <c:pt idx="5077">
                  <c:v>7.3169062499999997</c:v>
                </c:pt>
                <c:pt idx="5078">
                  <c:v>7.3163156250015993</c:v>
                </c:pt>
                <c:pt idx="5079">
                  <c:v>7.3156268750015991</c:v>
                </c:pt>
                <c:pt idx="5080">
                  <c:v>7.3149150000000001</c:v>
                </c:pt>
                <c:pt idx="5081">
                  <c:v>7.314328125001599</c:v>
                </c:pt>
                <c:pt idx="5082">
                  <c:v>7.3137499999999998</c:v>
                </c:pt>
                <c:pt idx="5083">
                  <c:v>7.3130612499999996</c:v>
                </c:pt>
                <c:pt idx="5084">
                  <c:v>7.3124593750015991</c:v>
                </c:pt>
                <c:pt idx="5085">
                  <c:v>7.3119525000000003</c:v>
                </c:pt>
                <c:pt idx="5086">
                  <c:v>7.3114400000000002</c:v>
                </c:pt>
                <c:pt idx="5087">
                  <c:v>7.3108868750015992</c:v>
                </c:pt>
                <c:pt idx="5088">
                  <c:v>7.3103850000000001</c:v>
                </c:pt>
                <c:pt idx="5089">
                  <c:v>7.3099862499999997</c:v>
                </c:pt>
                <c:pt idx="5090">
                  <c:v>7.3096168750015993</c:v>
                </c:pt>
                <c:pt idx="5091">
                  <c:v>7.3091549999999996</c:v>
                </c:pt>
                <c:pt idx="5092">
                  <c:v>7.3087299999999997</c:v>
                </c:pt>
                <c:pt idx="5093">
                  <c:v>7.3080606250015991</c:v>
                </c:pt>
                <c:pt idx="5094">
                  <c:v>7.3077006250015986</c:v>
                </c:pt>
                <c:pt idx="5095">
                  <c:v>7.3073674999999998</c:v>
                </c:pt>
                <c:pt idx="5096">
                  <c:v>7.3069193750015993</c:v>
                </c:pt>
                <c:pt idx="5097">
                  <c:v>7.3063331250015988</c:v>
                </c:pt>
                <c:pt idx="5098">
                  <c:v>7.3059406250015986</c:v>
                </c:pt>
                <c:pt idx="5099">
                  <c:v>7.3054693750015991</c:v>
                </c:pt>
                <c:pt idx="5100">
                  <c:v>7.3051025000000003</c:v>
                </c:pt>
                <c:pt idx="5101">
                  <c:v>7.3046131250015991</c:v>
                </c:pt>
                <c:pt idx="5102">
                  <c:v>7.3042075000000004</c:v>
                </c:pt>
                <c:pt idx="5103">
                  <c:v>7.3038575000000003</c:v>
                </c:pt>
                <c:pt idx="5104">
                  <c:v>7.3034981250015987</c:v>
                </c:pt>
                <c:pt idx="5105">
                  <c:v>7.30312625</c:v>
                </c:pt>
                <c:pt idx="5106">
                  <c:v>7.3026743750015992</c:v>
                </c:pt>
                <c:pt idx="5107">
                  <c:v>7.3023262500000001</c:v>
                </c:pt>
                <c:pt idx="5108">
                  <c:v>7.3019875000000001</c:v>
                </c:pt>
                <c:pt idx="5109">
                  <c:v>7.3016199999999998</c:v>
                </c:pt>
                <c:pt idx="5110">
                  <c:v>7.3012874999999999</c:v>
                </c:pt>
                <c:pt idx="5111">
                  <c:v>7.3009393750015992</c:v>
                </c:pt>
                <c:pt idx="5112">
                  <c:v>7.3004012500000002</c:v>
                </c:pt>
                <c:pt idx="5113">
                  <c:v>7.2998593750015992</c:v>
                </c:pt>
                <c:pt idx="5114">
                  <c:v>7.2994318750015994</c:v>
                </c:pt>
                <c:pt idx="5115">
                  <c:v>7.2989443750015992</c:v>
                </c:pt>
                <c:pt idx="5116">
                  <c:v>7.2985162499999996</c:v>
                </c:pt>
                <c:pt idx="5117">
                  <c:v>7.2980106250015986</c:v>
                </c:pt>
                <c:pt idx="5118">
                  <c:v>7.29744875</c:v>
                </c:pt>
                <c:pt idx="5119">
                  <c:v>7.2967793750015986</c:v>
                </c:pt>
                <c:pt idx="5120">
                  <c:v>7.2961200000000002</c:v>
                </c:pt>
                <c:pt idx="5121">
                  <c:v>7.2954781250015994</c:v>
                </c:pt>
                <c:pt idx="5122">
                  <c:v>7.2947331250015992</c:v>
                </c:pt>
                <c:pt idx="5123">
                  <c:v>7.2940337499999996</c:v>
                </c:pt>
                <c:pt idx="5124">
                  <c:v>7.2933737499999998</c:v>
                </c:pt>
                <c:pt idx="5125">
                  <c:v>7.2926700000000002</c:v>
                </c:pt>
                <c:pt idx="5126">
                  <c:v>7.2918356250015988</c:v>
                </c:pt>
                <c:pt idx="5127">
                  <c:v>7.2910000000000004</c:v>
                </c:pt>
                <c:pt idx="5128">
                  <c:v>7.2901768750015989</c:v>
                </c:pt>
                <c:pt idx="5129">
                  <c:v>7.2893018750015992</c:v>
                </c:pt>
                <c:pt idx="5130">
                  <c:v>7.2882600000000002</c:v>
                </c:pt>
                <c:pt idx="5131">
                  <c:v>7.2868950000000003</c:v>
                </c:pt>
                <c:pt idx="5132">
                  <c:v>7.2854687499999997</c:v>
                </c:pt>
                <c:pt idx="5133">
                  <c:v>7.2838500000000002</c:v>
                </c:pt>
                <c:pt idx="5134">
                  <c:v>7.2819731250015991</c:v>
                </c:pt>
                <c:pt idx="5135">
                  <c:v>7.2800475000000002</c:v>
                </c:pt>
                <c:pt idx="5136">
                  <c:v>7.2780337499999996</c:v>
                </c:pt>
                <c:pt idx="5137">
                  <c:v>7.2759218750015986</c:v>
                </c:pt>
                <c:pt idx="5138">
                  <c:v>7.2736625000000004</c:v>
                </c:pt>
                <c:pt idx="5139">
                  <c:v>7.2713193750015988</c:v>
                </c:pt>
                <c:pt idx="5140">
                  <c:v>7.2689831250015988</c:v>
                </c:pt>
                <c:pt idx="5141">
                  <c:v>7.2667812500000002</c:v>
                </c:pt>
                <c:pt idx="5142">
                  <c:v>7.2645387499999998</c:v>
                </c:pt>
                <c:pt idx="5143">
                  <c:v>7.2623343750015987</c:v>
                </c:pt>
                <c:pt idx="5144">
                  <c:v>7.2602243750015987</c:v>
                </c:pt>
                <c:pt idx="5145">
                  <c:v>7.2579568750015993</c:v>
                </c:pt>
                <c:pt idx="5146">
                  <c:v>7.2556018750015987</c:v>
                </c:pt>
                <c:pt idx="5147">
                  <c:v>7.2531537500000001</c:v>
                </c:pt>
                <c:pt idx="5148">
                  <c:v>7.2507318750015992</c:v>
                </c:pt>
                <c:pt idx="5149">
                  <c:v>7.2482506250015986</c:v>
                </c:pt>
                <c:pt idx="5150">
                  <c:v>7.2457075</c:v>
                </c:pt>
                <c:pt idx="5151">
                  <c:v>7.2431487499999996</c:v>
                </c:pt>
                <c:pt idx="5152">
                  <c:v>7.2405943750015993</c:v>
                </c:pt>
                <c:pt idx="5153">
                  <c:v>7.2380100000000001</c:v>
                </c:pt>
                <c:pt idx="5154">
                  <c:v>7.2352618750015987</c:v>
                </c:pt>
                <c:pt idx="5155">
                  <c:v>7.2325768750015991</c:v>
                </c:pt>
                <c:pt idx="5156">
                  <c:v>7.2299718750015991</c:v>
                </c:pt>
                <c:pt idx="5157">
                  <c:v>7.2274268750015986</c:v>
                </c:pt>
                <c:pt idx="5158">
                  <c:v>7.2248425000000003</c:v>
                </c:pt>
                <c:pt idx="5159">
                  <c:v>7.222256875001599</c:v>
                </c:pt>
                <c:pt idx="5160">
                  <c:v>7.2197493750015989</c:v>
                </c:pt>
                <c:pt idx="5161">
                  <c:v>7.2172824999999996</c:v>
                </c:pt>
                <c:pt idx="5162">
                  <c:v>7.2148099999999999</c:v>
                </c:pt>
                <c:pt idx="5163">
                  <c:v>7.2123724999999999</c:v>
                </c:pt>
                <c:pt idx="5164">
                  <c:v>7.21012875</c:v>
                </c:pt>
                <c:pt idx="5165">
                  <c:v>7.2079493750015988</c:v>
                </c:pt>
                <c:pt idx="5166">
                  <c:v>7.2057612500000001</c:v>
                </c:pt>
                <c:pt idx="5167">
                  <c:v>7.2036018750015991</c:v>
                </c:pt>
                <c:pt idx="5168">
                  <c:v>7.2015231250015992</c:v>
                </c:pt>
                <c:pt idx="5169">
                  <c:v>7.199474375001599</c:v>
                </c:pt>
                <c:pt idx="5170">
                  <c:v>7.1974450000000001</c:v>
                </c:pt>
                <c:pt idx="5171">
                  <c:v>7.1954725000000002</c:v>
                </c:pt>
                <c:pt idx="5172">
                  <c:v>7.1935631250015986</c:v>
                </c:pt>
                <c:pt idx="5173">
                  <c:v>7.1917249999999999</c:v>
                </c:pt>
                <c:pt idx="5174">
                  <c:v>7.1897906250015993</c:v>
                </c:pt>
                <c:pt idx="5175">
                  <c:v>7.1878331250015988</c:v>
                </c:pt>
                <c:pt idx="5176">
                  <c:v>7.1859149999999996</c:v>
                </c:pt>
                <c:pt idx="5177">
                  <c:v>7.1839787499999996</c:v>
                </c:pt>
                <c:pt idx="5178">
                  <c:v>7.1820149999999998</c:v>
                </c:pt>
                <c:pt idx="5179">
                  <c:v>7.1801631250015987</c:v>
                </c:pt>
                <c:pt idx="5180">
                  <c:v>7.1783281250015989</c:v>
                </c:pt>
                <c:pt idx="5181">
                  <c:v>7.1764981250015989</c:v>
                </c:pt>
                <c:pt idx="5182">
                  <c:v>7.17460875</c:v>
                </c:pt>
                <c:pt idx="5183">
                  <c:v>7.1726868750015988</c:v>
                </c:pt>
                <c:pt idx="5184">
                  <c:v>7.1709081250015991</c:v>
                </c:pt>
                <c:pt idx="5185">
                  <c:v>7.1691349999999998</c:v>
                </c:pt>
                <c:pt idx="5186">
                  <c:v>7.1673443750015986</c:v>
                </c:pt>
                <c:pt idx="5187">
                  <c:v>7.1656281250015992</c:v>
                </c:pt>
                <c:pt idx="5188">
                  <c:v>7.1640143750015994</c:v>
                </c:pt>
                <c:pt idx="5189">
                  <c:v>7.1623412499999999</c:v>
                </c:pt>
                <c:pt idx="5190">
                  <c:v>7.1606300000000003</c:v>
                </c:pt>
                <c:pt idx="5191">
                  <c:v>7.1589131250015994</c:v>
                </c:pt>
                <c:pt idx="5192">
                  <c:v>7.1573318750015993</c:v>
                </c:pt>
                <c:pt idx="5193">
                  <c:v>7.1558293750015993</c:v>
                </c:pt>
                <c:pt idx="5194">
                  <c:v>7.1542399999999997</c:v>
                </c:pt>
                <c:pt idx="5195">
                  <c:v>7.1527356250015988</c:v>
                </c:pt>
                <c:pt idx="5196">
                  <c:v>7.1513299999999997</c:v>
                </c:pt>
                <c:pt idx="5197">
                  <c:v>7.1499031250015994</c:v>
                </c:pt>
                <c:pt idx="5198">
                  <c:v>7.1484087499999998</c:v>
                </c:pt>
                <c:pt idx="5199">
                  <c:v>7.1469556250015991</c:v>
                </c:pt>
                <c:pt idx="5200">
                  <c:v>7.1456268750015992</c:v>
                </c:pt>
                <c:pt idx="5201">
                  <c:v>7.1443462499999999</c:v>
                </c:pt>
                <c:pt idx="5202">
                  <c:v>7.1430068750015989</c:v>
                </c:pt>
                <c:pt idx="5203">
                  <c:v>7.1416837500000003</c:v>
                </c:pt>
                <c:pt idx="5204">
                  <c:v>7.1404337499999997</c:v>
                </c:pt>
                <c:pt idx="5205">
                  <c:v>7.1391687499999996</c:v>
                </c:pt>
                <c:pt idx="5206">
                  <c:v>7.1378787499999996</c:v>
                </c:pt>
                <c:pt idx="5207">
                  <c:v>7.1366612500000004</c:v>
                </c:pt>
                <c:pt idx="5208">
                  <c:v>7.1355000000000004</c:v>
                </c:pt>
                <c:pt idx="5209">
                  <c:v>7.1343293750015988</c:v>
                </c:pt>
                <c:pt idx="5210">
                  <c:v>7.1331325000000003</c:v>
                </c:pt>
                <c:pt idx="5211">
                  <c:v>7.1319537500000001</c:v>
                </c:pt>
                <c:pt idx="5212">
                  <c:v>7.1308612499999997</c:v>
                </c:pt>
                <c:pt idx="5213">
                  <c:v>7.1296462500000004</c:v>
                </c:pt>
                <c:pt idx="5214">
                  <c:v>7.1284581250015986</c:v>
                </c:pt>
                <c:pt idx="5215">
                  <c:v>7.1273418750015987</c:v>
                </c:pt>
                <c:pt idx="5216">
                  <c:v>7.1262731250015987</c:v>
                </c:pt>
                <c:pt idx="5217">
                  <c:v>7.1251199999999999</c:v>
                </c:pt>
                <c:pt idx="5218">
                  <c:v>7.1239443750015994</c:v>
                </c:pt>
                <c:pt idx="5219">
                  <c:v>7.1228412499999996</c:v>
                </c:pt>
                <c:pt idx="5220">
                  <c:v>7.1217768750015988</c:v>
                </c:pt>
                <c:pt idx="5221">
                  <c:v>7.1206325000000001</c:v>
                </c:pt>
                <c:pt idx="5222">
                  <c:v>7.1194806250015992</c:v>
                </c:pt>
                <c:pt idx="5223">
                  <c:v>7.1184574999999999</c:v>
                </c:pt>
                <c:pt idx="5224">
                  <c:v>7.1174312500000001</c:v>
                </c:pt>
                <c:pt idx="5225">
                  <c:v>7.1162900000000002</c:v>
                </c:pt>
                <c:pt idx="5226">
                  <c:v>7.1151612499999999</c:v>
                </c:pt>
                <c:pt idx="5227">
                  <c:v>7.1140850000000002</c:v>
                </c:pt>
                <c:pt idx="5228">
                  <c:v>7.1130725000000004</c:v>
                </c:pt>
                <c:pt idx="5229">
                  <c:v>7.1119806250015989</c:v>
                </c:pt>
                <c:pt idx="5230">
                  <c:v>7.1109</c:v>
                </c:pt>
                <c:pt idx="5231">
                  <c:v>7.1098274999999997</c:v>
                </c:pt>
                <c:pt idx="5232">
                  <c:v>7.1087856250015991</c:v>
                </c:pt>
                <c:pt idx="5233">
                  <c:v>7.10762625</c:v>
                </c:pt>
                <c:pt idx="5234">
                  <c:v>7.1065149999999999</c:v>
                </c:pt>
                <c:pt idx="5235">
                  <c:v>7.1055093750015992</c:v>
                </c:pt>
                <c:pt idx="5236">
                  <c:v>7.1045362499999998</c:v>
                </c:pt>
                <c:pt idx="5237">
                  <c:v>7.1034437500000003</c:v>
                </c:pt>
                <c:pt idx="5238">
                  <c:v>7.1023500000000004</c:v>
                </c:pt>
                <c:pt idx="5239">
                  <c:v>7.10133875</c:v>
                </c:pt>
                <c:pt idx="5240">
                  <c:v>7.10030625</c:v>
                </c:pt>
                <c:pt idx="5241">
                  <c:v>7.0992218750015992</c:v>
                </c:pt>
                <c:pt idx="5242">
                  <c:v>7.0981781250015992</c:v>
                </c:pt>
                <c:pt idx="5243">
                  <c:v>7.097256875001599</c:v>
                </c:pt>
                <c:pt idx="5244">
                  <c:v>7.0962699999999996</c:v>
                </c:pt>
                <c:pt idx="5245">
                  <c:v>7.0951787499999996</c:v>
                </c:pt>
                <c:pt idx="5246">
                  <c:v>7.0941150000000004</c:v>
                </c:pt>
                <c:pt idx="5247">
                  <c:v>7.09319875</c:v>
                </c:pt>
                <c:pt idx="5248">
                  <c:v>7.0922074999999998</c:v>
                </c:pt>
                <c:pt idx="5249">
                  <c:v>7.0911425000000001</c:v>
                </c:pt>
                <c:pt idx="5250">
                  <c:v>7.0901375</c:v>
                </c:pt>
                <c:pt idx="5251">
                  <c:v>7.0892656250015991</c:v>
                </c:pt>
                <c:pt idx="5252">
                  <c:v>7.0882806250015991</c:v>
                </c:pt>
                <c:pt idx="5253">
                  <c:v>7.0872268750015994</c:v>
                </c:pt>
                <c:pt idx="5254">
                  <c:v>7.0862524999999996</c:v>
                </c:pt>
                <c:pt idx="5255">
                  <c:v>7.0853875000000004</c:v>
                </c:pt>
                <c:pt idx="5256">
                  <c:v>7.0844500000000004</c:v>
                </c:pt>
                <c:pt idx="5257">
                  <c:v>7.0834312500000003</c:v>
                </c:pt>
                <c:pt idx="5258">
                  <c:v>7.0825262499999999</c:v>
                </c:pt>
                <c:pt idx="5259">
                  <c:v>7.0816681250015989</c:v>
                </c:pt>
                <c:pt idx="5260">
                  <c:v>7.0807431250015993</c:v>
                </c:pt>
                <c:pt idx="5261">
                  <c:v>7.0797381250015992</c:v>
                </c:pt>
                <c:pt idx="5262">
                  <c:v>7.0788137500000001</c:v>
                </c:pt>
                <c:pt idx="5263">
                  <c:v>7.0779162500000004</c:v>
                </c:pt>
                <c:pt idx="5264">
                  <c:v>7.0768931250015994</c:v>
                </c:pt>
                <c:pt idx="5265">
                  <c:v>7.0758437499999998</c:v>
                </c:pt>
                <c:pt idx="5266">
                  <c:v>7.0747625000000003</c:v>
                </c:pt>
                <c:pt idx="5267">
                  <c:v>7.0737381250015989</c:v>
                </c:pt>
                <c:pt idx="5268">
                  <c:v>7.0725618750015986</c:v>
                </c:pt>
                <c:pt idx="5269">
                  <c:v>7.0713549999999996</c:v>
                </c:pt>
                <c:pt idx="5270">
                  <c:v>7.0702199999999999</c:v>
                </c:pt>
                <c:pt idx="5271">
                  <c:v>7.0690931250015989</c:v>
                </c:pt>
                <c:pt idx="5272">
                  <c:v>7.0678700000000001</c:v>
                </c:pt>
                <c:pt idx="5273">
                  <c:v>7.0666462499999998</c:v>
                </c:pt>
                <c:pt idx="5274">
                  <c:v>7.0654868750015991</c:v>
                </c:pt>
                <c:pt idx="5275">
                  <c:v>7.0642525000000003</c:v>
                </c:pt>
                <c:pt idx="5276">
                  <c:v>7.0630631250015989</c:v>
                </c:pt>
                <c:pt idx="5277">
                  <c:v>7.0618743750015991</c:v>
                </c:pt>
                <c:pt idx="5278">
                  <c:v>7.0607387499999996</c:v>
                </c:pt>
                <c:pt idx="5279">
                  <c:v>7.0596443750015991</c:v>
                </c:pt>
                <c:pt idx="5280">
                  <c:v>7.0584893750015993</c:v>
                </c:pt>
                <c:pt idx="5281">
                  <c:v>7.0573506250015994</c:v>
                </c:pt>
                <c:pt idx="5282">
                  <c:v>7.0562743750015988</c:v>
                </c:pt>
                <c:pt idx="5283">
                  <c:v>7.0552200000000003</c:v>
                </c:pt>
                <c:pt idx="5284">
                  <c:v>7.0540962499999997</c:v>
                </c:pt>
                <c:pt idx="5285">
                  <c:v>7.0530293750015991</c:v>
                </c:pt>
                <c:pt idx="5286">
                  <c:v>7.0519781250015994</c:v>
                </c:pt>
                <c:pt idx="5287">
                  <c:v>7.0508899999999999</c:v>
                </c:pt>
                <c:pt idx="5288">
                  <c:v>7.0498050000000001</c:v>
                </c:pt>
                <c:pt idx="5289">
                  <c:v>7.0487337500000002</c:v>
                </c:pt>
                <c:pt idx="5290">
                  <c:v>7.0476637499999999</c:v>
                </c:pt>
                <c:pt idx="5291">
                  <c:v>7.0466462500000002</c:v>
                </c:pt>
                <c:pt idx="5292">
                  <c:v>7.0455856250015989</c:v>
                </c:pt>
                <c:pt idx="5293">
                  <c:v>7.0445093750015992</c:v>
                </c:pt>
                <c:pt idx="5294">
                  <c:v>7.0435256250015987</c:v>
                </c:pt>
                <c:pt idx="5295">
                  <c:v>7.0425512499999998</c:v>
                </c:pt>
                <c:pt idx="5296">
                  <c:v>7.0415506250015989</c:v>
                </c:pt>
                <c:pt idx="5297">
                  <c:v>7.040563125001599</c:v>
                </c:pt>
                <c:pt idx="5298">
                  <c:v>7.039659375001599</c:v>
                </c:pt>
                <c:pt idx="5299">
                  <c:v>7.0387531250015991</c:v>
                </c:pt>
                <c:pt idx="5300">
                  <c:v>7.0377843750015989</c:v>
                </c:pt>
                <c:pt idx="5301">
                  <c:v>7.036763125001599</c:v>
                </c:pt>
                <c:pt idx="5302">
                  <c:v>7.0358375000000004</c:v>
                </c:pt>
                <c:pt idx="5303">
                  <c:v>7.0349475000000004</c:v>
                </c:pt>
                <c:pt idx="5304">
                  <c:v>7.0339856250015993</c:v>
                </c:pt>
                <c:pt idx="5305">
                  <c:v>7.0330368750015992</c:v>
                </c:pt>
                <c:pt idx="5306">
                  <c:v>7.0321187500000004</c:v>
                </c:pt>
                <c:pt idx="5307">
                  <c:v>7.0312581250015986</c:v>
                </c:pt>
                <c:pt idx="5308">
                  <c:v>7.0303356250015989</c:v>
                </c:pt>
                <c:pt idx="5309">
                  <c:v>7.0294462500000003</c:v>
                </c:pt>
                <c:pt idx="5310">
                  <c:v>7.0286537500000001</c:v>
                </c:pt>
                <c:pt idx="5311">
                  <c:v>7.027825</c:v>
                </c:pt>
                <c:pt idx="5312">
                  <c:v>7.0269424999999996</c:v>
                </c:pt>
                <c:pt idx="5313">
                  <c:v>7.0260462500000003</c:v>
                </c:pt>
                <c:pt idx="5314">
                  <c:v>7.0252531250015986</c:v>
                </c:pt>
                <c:pt idx="5315">
                  <c:v>7.024375</c:v>
                </c:pt>
                <c:pt idx="5316">
                  <c:v>7.0235275000000001</c:v>
                </c:pt>
                <c:pt idx="5317">
                  <c:v>7.0227006250015993</c:v>
                </c:pt>
                <c:pt idx="5318">
                  <c:v>7.0218818750015988</c:v>
                </c:pt>
                <c:pt idx="5319">
                  <c:v>7.0209950000000001</c:v>
                </c:pt>
                <c:pt idx="5320">
                  <c:v>7.0200393750015992</c:v>
                </c:pt>
                <c:pt idx="5321">
                  <c:v>7.0192143750015994</c:v>
                </c:pt>
                <c:pt idx="5322">
                  <c:v>7.0184199999999999</c:v>
                </c:pt>
                <c:pt idx="5323">
                  <c:v>7.0175925000000001</c:v>
                </c:pt>
                <c:pt idx="5324">
                  <c:v>7.0167456250015992</c:v>
                </c:pt>
                <c:pt idx="5325">
                  <c:v>7.0159931250015992</c:v>
                </c:pt>
                <c:pt idx="5326">
                  <c:v>7.0152468750015986</c:v>
                </c:pt>
                <c:pt idx="5327">
                  <c:v>7.0144487499999997</c:v>
                </c:pt>
                <c:pt idx="5328">
                  <c:v>7.0136606250015987</c:v>
                </c:pt>
                <c:pt idx="5329">
                  <c:v>7.0129168750015989</c:v>
                </c:pt>
                <c:pt idx="5330">
                  <c:v>7.0122668750015986</c:v>
                </c:pt>
                <c:pt idx="5331">
                  <c:v>7.0115162499999997</c:v>
                </c:pt>
                <c:pt idx="5332">
                  <c:v>7.0107693750015994</c:v>
                </c:pt>
                <c:pt idx="5333">
                  <c:v>7.0101224999999996</c:v>
                </c:pt>
                <c:pt idx="5334">
                  <c:v>7.0094675000000004</c:v>
                </c:pt>
                <c:pt idx="5335">
                  <c:v>7.0087156250015994</c:v>
                </c:pt>
                <c:pt idx="5336">
                  <c:v>7.0079399999999996</c:v>
                </c:pt>
                <c:pt idx="5337">
                  <c:v>7.0072037500000004</c:v>
                </c:pt>
                <c:pt idx="5338">
                  <c:v>7.0065299999999997</c:v>
                </c:pt>
                <c:pt idx="5339">
                  <c:v>7.0058381250015991</c:v>
                </c:pt>
                <c:pt idx="5340">
                  <c:v>7.0050474999999999</c:v>
                </c:pt>
                <c:pt idx="5341">
                  <c:v>7.0043118750015987</c:v>
                </c:pt>
                <c:pt idx="5342">
                  <c:v>7.0035606250015991</c:v>
                </c:pt>
                <c:pt idx="5343">
                  <c:v>7.0027268750015992</c:v>
                </c:pt>
                <c:pt idx="5344">
                  <c:v>7.0019143750015989</c:v>
                </c:pt>
                <c:pt idx="5345">
                  <c:v>7.001243125001599</c:v>
                </c:pt>
                <c:pt idx="5346">
                  <c:v>7.0005587499999997</c:v>
                </c:pt>
                <c:pt idx="5347">
                  <c:v>6.9998018750015989</c:v>
                </c:pt>
                <c:pt idx="5348">
                  <c:v>6.9990256250015994</c:v>
                </c:pt>
                <c:pt idx="5349">
                  <c:v>6.9982937500000002</c:v>
                </c:pt>
                <c:pt idx="5350">
                  <c:v>6.9976343750015992</c:v>
                </c:pt>
                <c:pt idx="5351">
                  <c:v>6.9969275</c:v>
                </c:pt>
                <c:pt idx="5352">
                  <c:v>6.9962912499999996</c:v>
                </c:pt>
                <c:pt idx="5353">
                  <c:v>6.9956706250015994</c:v>
                </c:pt>
                <c:pt idx="5354">
                  <c:v>6.9950693750015986</c:v>
                </c:pt>
                <c:pt idx="5355">
                  <c:v>6.9943556250015986</c:v>
                </c:pt>
                <c:pt idx="5356">
                  <c:v>6.9936612499999997</c:v>
                </c:pt>
                <c:pt idx="5357">
                  <c:v>6.9930700000000003</c:v>
                </c:pt>
                <c:pt idx="5358">
                  <c:v>6.9924293750015991</c:v>
                </c:pt>
                <c:pt idx="5359">
                  <c:v>6.9917362499999998</c:v>
                </c:pt>
                <c:pt idx="5360">
                  <c:v>6.9910424999999998</c:v>
                </c:pt>
                <c:pt idx="5361">
                  <c:v>6.9904200000000003</c:v>
                </c:pt>
                <c:pt idx="5362">
                  <c:v>6.9897206250016</c:v>
                </c:pt>
                <c:pt idx="5363">
                  <c:v>6.9890406250015999</c:v>
                </c:pt>
                <c:pt idx="5364">
                  <c:v>6.9882931250015998</c:v>
                </c:pt>
                <c:pt idx="5365">
                  <c:v>6.9876187500000002</c:v>
                </c:pt>
                <c:pt idx="5366">
                  <c:v>6.9868993750015997</c:v>
                </c:pt>
                <c:pt idx="5367">
                  <c:v>6.9861168750016001</c:v>
                </c:pt>
                <c:pt idx="5368">
                  <c:v>6.9853981250016002</c:v>
                </c:pt>
                <c:pt idx="5369">
                  <c:v>6.9847675000000002</c:v>
                </c:pt>
                <c:pt idx="5370">
                  <c:v>6.9840724999999999</c:v>
                </c:pt>
                <c:pt idx="5371">
                  <c:v>6.9833612499999997</c:v>
                </c:pt>
                <c:pt idx="5372">
                  <c:v>6.9826662500000003</c:v>
                </c:pt>
                <c:pt idx="5373">
                  <c:v>6.9820368750016</c:v>
                </c:pt>
                <c:pt idx="5374">
                  <c:v>6.98138375</c:v>
                </c:pt>
                <c:pt idx="5375">
                  <c:v>6.9806925</c:v>
                </c:pt>
                <c:pt idx="5376">
                  <c:v>6.9800787499999997</c:v>
                </c:pt>
                <c:pt idx="5377">
                  <c:v>6.9795381250016</c:v>
                </c:pt>
                <c:pt idx="5378">
                  <c:v>6.9788918750016</c:v>
                </c:pt>
                <c:pt idx="5379">
                  <c:v>6.9781893750016</c:v>
                </c:pt>
                <c:pt idx="5380">
                  <c:v>6.9775749999999999</c:v>
                </c:pt>
                <c:pt idx="5381">
                  <c:v>6.9769506250015993</c:v>
                </c:pt>
                <c:pt idx="5382">
                  <c:v>6.9762593750016002</c:v>
                </c:pt>
                <c:pt idx="5383">
                  <c:v>6.9755437499999999</c:v>
                </c:pt>
                <c:pt idx="5384">
                  <c:v>6.9749268750016</c:v>
                </c:pt>
                <c:pt idx="5385">
                  <c:v>6.9743287499999997</c:v>
                </c:pt>
                <c:pt idx="5386">
                  <c:v>6.9736387500000001</c:v>
                </c:pt>
                <c:pt idx="5387">
                  <c:v>6.9729324999999998</c:v>
                </c:pt>
                <c:pt idx="5388">
                  <c:v>6.9723256250015995</c:v>
                </c:pt>
                <c:pt idx="5389">
                  <c:v>6.9717475000000002</c:v>
                </c:pt>
                <c:pt idx="5390">
                  <c:v>6.9710618750015998</c:v>
                </c:pt>
                <c:pt idx="5391">
                  <c:v>6.9704437500000003</c:v>
                </c:pt>
                <c:pt idx="5392">
                  <c:v>6.9698650000000004</c:v>
                </c:pt>
                <c:pt idx="5393">
                  <c:v>6.9692618750015995</c:v>
                </c:pt>
                <c:pt idx="5394">
                  <c:v>6.9685593750015995</c:v>
                </c:pt>
                <c:pt idx="5395">
                  <c:v>6.9679612500000001</c:v>
                </c:pt>
                <c:pt idx="5396">
                  <c:v>6.9674275000000003</c:v>
                </c:pt>
                <c:pt idx="5397">
                  <c:v>6.9668568750016</c:v>
                </c:pt>
                <c:pt idx="5398">
                  <c:v>6.9661949999999999</c:v>
                </c:pt>
                <c:pt idx="5399">
                  <c:v>6.9656225000000003</c:v>
                </c:pt>
                <c:pt idx="5400">
                  <c:v>6.9650931250015997</c:v>
                </c:pt>
                <c:pt idx="5401">
                  <c:v>6.9645149999999996</c:v>
                </c:pt>
                <c:pt idx="5402">
                  <c:v>6.9638937500000004</c:v>
                </c:pt>
                <c:pt idx="5403">
                  <c:v>6.9633756250015999</c:v>
                </c:pt>
                <c:pt idx="5404">
                  <c:v>6.9629200000000004</c:v>
                </c:pt>
                <c:pt idx="5405">
                  <c:v>6.9623443750015994</c:v>
                </c:pt>
                <c:pt idx="5406">
                  <c:v>6.9617174999999998</c:v>
                </c:pt>
                <c:pt idx="5407">
                  <c:v>6.9611287500000003</c:v>
                </c:pt>
                <c:pt idx="5408">
                  <c:v>6.9606618750016001</c:v>
                </c:pt>
                <c:pt idx="5409">
                  <c:v>6.9601162499999996</c:v>
                </c:pt>
                <c:pt idx="5410">
                  <c:v>6.9595437499999999</c:v>
                </c:pt>
                <c:pt idx="5411">
                  <c:v>6.9589856250016</c:v>
                </c:pt>
                <c:pt idx="5412">
                  <c:v>6.9585474999999999</c:v>
                </c:pt>
                <c:pt idx="5413">
                  <c:v>6.9579950000000004</c:v>
                </c:pt>
                <c:pt idx="5414">
                  <c:v>6.9573818750015999</c:v>
                </c:pt>
                <c:pt idx="5415">
                  <c:v>6.9568443750015998</c:v>
                </c:pt>
                <c:pt idx="5416">
                  <c:v>6.9563812499999997</c:v>
                </c:pt>
                <c:pt idx="5417">
                  <c:v>6.9558943750015994</c:v>
                </c:pt>
                <c:pt idx="5418">
                  <c:v>6.9552881250015997</c:v>
                </c:pt>
                <c:pt idx="5419">
                  <c:v>6.9547212500000004</c:v>
                </c:pt>
                <c:pt idx="5420">
                  <c:v>6.9542337500000002</c:v>
                </c:pt>
                <c:pt idx="5421">
                  <c:v>6.9537437500000001</c:v>
                </c:pt>
                <c:pt idx="5422">
                  <c:v>6.9531918750015995</c:v>
                </c:pt>
                <c:pt idx="5423">
                  <c:v>6.9526331250015998</c:v>
                </c:pt>
                <c:pt idx="5424">
                  <c:v>6.95219875</c:v>
                </c:pt>
                <c:pt idx="5425">
                  <c:v>6.9517087499999999</c:v>
                </c:pt>
                <c:pt idx="5426">
                  <c:v>6.9511918750015997</c:v>
                </c:pt>
                <c:pt idx="5427">
                  <c:v>6.9507631250015995</c:v>
                </c:pt>
                <c:pt idx="5428">
                  <c:v>6.9503668750015999</c:v>
                </c:pt>
                <c:pt idx="5429">
                  <c:v>6.9498575000000002</c:v>
                </c:pt>
                <c:pt idx="5430">
                  <c:v>6.9493225000000001</c:v>
                </c:pt>
                <c:pt idx="5431">
                  <c:v>6.9488418750015999</c:v>
                </c:pt>
                <c:pt idx="5432">
                  <c:v>6.9484137500000003</c:v>
                </c:pt>
                <c:pt idx="5433">
                  <c:v>6.9479487500000001</c:v>
                </c:pt>
                <c:pt idx="5434">
                  <c:v>6.9474387499999999</c:v>
                </c:pt>
                <c:pt idx="5435">
                  <c:v>6.9470037500000004</c:v>
                </c:pt>
                <c:pt idx="5436">
                  <c:v>6.9465806250015998</c:v>
                </c:pt>
                <c:pt idx="5437">
                  <c:v>6.9460474999999997</c:v>
                </c:pt>
                <c:pt idx="5438">
                  <c:v>6.94555875</c:v>
                </c:pt>
                <c:pt idx="5439">
                  <c:v>6.9451737500000004</c:v>
                </c:pt>
                <c:pt idx="5440">
                  <c:v>6.9448474999999998</c:v>
                </c:pt>
                <c:pt idx="5441">
                  <c:v>6.9443993750016002</c:v>
                </c:pt>
                <c:pt idx="5442">
                  <c:v>6.9438975000000003</c:v>
                </c:pt>
                <c:pt idx="5443">
                  <c:v>6.9435206250016002</c:v>
                </c:pt>
                <c:pt idx="5444">
                  <c:v>6.9431437499999999</c:v>
                </c:pt>
                <c:pt idx="5445">
                  <c:v>6.9426631250015998</c:v>
                </c:pt>
                <c:pt idx="5446">
                  <c:v>6.9421893750015995</c:v>
                </c:pt>
                <c:pt idx="5447">
                  <c:v>6.9418068750015998</c:v>
                </c:pt>
                <c:pt idx="5448">
                  <c:v>6.9414318750015997</c:v>
                </c:pt>
                <c:pt idx="5449">
                  <c:v>6.9409887499999998</c:v>
                </c:pt>
                <c:pt idx="5450">
                  <c:v>6.9405250000000001</c:v>
                </c:pt>
                <c:pt idx="5451">
                  <c:v>6.9401175000000004</c:v>
                </c:pt>
                <c:pt idx="5452">
                  <c:v>6.9397681250016001</c:v>
                </c:pt>
                <c:pt idx="5453">
                  <c:v>6.9393256250016</c:v>
                </c:pt>
                <c:pt idx="5454">
                  <c:v>6.9388943750015999</c:v>
                </c:pt>
                <c:pt idx="5455">
                  <c:v>6.9382418750015997</c:v>
                </c:pt>
                <c:pt idx="5456">
                  <c:v>6.9377800000000001</c:v>
                </c:pt>
                <c:pt idx="5457">
                  <c:v>6.937335</c:v>
                </c:pt>
                <c:pt idx="5458">
                  <c:v>6.9369662500000002</c:v>
                </c:pt>
                <c:pt idx="5459">
                  <c:v>6.93657375</c:v>
                </c:pt>
                <c:pt idx="5460">
                  <c:v>6.9361174999999999</c:v>
                </c:pt>
                <c:pt idx="5461">
                  <c:v>6.9356475</c:v>
                </c:pt>
                <c:pt idx="5462">
                  <c:v>6.9352225000000001</c:v>
                </c:pt>
                <c:pt idx="5463">
                  <c:v>6.93479125</c:v>
                </c:pt>
                <c:pt idx="5464">
                  <c:v>6.9342300000000003</c:v>
                </c:pt>
                <c:pt idx="5465">
                  <c:v>6.9337574999999996</c:v>
                </c:pt>
                <c:pt idx="5466">
                  <c:v>6.9333787500000001</c:v>
                </c:pt>
                <c:pt idx="5467">
                  <c:v>6.9329375000000004</c:v>
                </c:pt>
                <c:pt idx="5468">
                  <c:v>6.9324075000000001</c:v>
                </c:pt>
                <c:pt idx="5469">
                  <c:v>6.9319356250016</c:v>
                </c:pt>
                <c:pt idx="5470">
                  <c:v>6.9315375000000001</c:v>
                </c:pt>
                <c:pt idx="5471">
                  <c:v>6.9311256250015996</c:v>
                </c:pt>
                <c:pt idx="5472">
                  <c:v>6.9306393750015998</c:v>
                </c:pt>
                <c:pt idx="5473">
                  <c:v>6.9301531250016</c:v>
                </c:pt>
                <c:pt idx="5474">
                  <c:v>6.9298118750016</c:v>
                </c:pt>
                <c:pt idx="5475">
                  <c:v>6.9293487499999999</c:v>
                </c:pt>
                <c:pt idx="5476">
                  <c:v>6.9288512500000001</c:v>
                </c:pt>
                <c:pt idx="5477">
                  <c:v>6.9284106250016002</c:v>
                </c:pt>
                <c:pt idx="5478">
                  <c:v>6.9280350000000004</c:v>
                </c:pt>
                <c:pt idx="5479">
                  <c:v>6.9275762500000004</c:v>
                </c:pt>
                <c:pt idx="5480">
                  <c:v>6.9271093750016002</c:v>
                </c:pt>
                <c:pt idx="5481">
                  <c:v>6.9267099999999999</c:v>
                </c:pt>
                <c:pt idx="5482">
                  <c:v>6.9263593750016001</c:v>
                </c:pt>
                <c:pt idx="5483">
                  <c:v>6.9259837500000003</c:v>
                </c:pt>
                <c:pt idx="5484">
                  <c:v>6.9255224999999996</c:v>
                </c:pt>
                <c:pt idx="5485">
                  <c:v>6.9251631250015997</c:v>
                </c:pt>
                <c:pt idx="5486">
                  <c:v>6.9247968750015998</c:v>
                </c:pt>
                <c:pt idx="5487">
                  <c:v>6.9243699999999997</c:v>
                </c:pt>
                <c:pt idx="5488">
                  <c:v>6.9239256250015995</c:v>
                </c:pt>
                <c:pt idx="5489">
                  <c:v>6.9235131250016</c:v>
                </c:pt>
                <c:pt idx="5490">
                  <c:v>6.9231499999999997</c:v>
                </c:pt>
                <c:pt idx="5491">
                  <c:v>6.9226831250015994</c:v>
                </c:pt>
                <c:pt idx="5492">
                  <c:v>6.9222200000000003</c:v>
                </c:pt>
                <c:pt idx="5493">
                  <c:v>6.9217725000000003</c:v>
                </c:pt>
                <c:pt idx="5494">
                  <c:v>6.9214481250016</c:v>
                </c:pt>
                <c:pt idx="5495">
                  <c:v>6.9210262499999997</c:v>
                </c:pt>
                <c:pt idx="5496">
                  <c:v>6.9205618750015994</c:v>
                </c:pt>
                <c:pt idx="5497">
                  <c:v>6.92022125</c:v>
                </c:pt>
                <c:pt idx="5498">
                  <c:v>6.91989375</c:v>
                </c:pt>
                <c:pt idx="5499">
                  <c:v>6.9195418750015998</c:v>
                </c:pt>
                <c:pt idx="5500">
                  <c:v>6.9191450000000003</c:v>
                </c:pt>
                <c:pt idx="5501">
                  <c:v>6.9185681250015998</c:v>
                </c:pt>
                <c:pt idx="5502">
                  <c:v>6.9182362499999996</c:v>
                </c:pt>
                <c:pt idx="5503">
                  <c:v>6.9178306250016002</c:v>
                </c:pt>
                <c:pt idx="5504">
                  <c:v>6.9174706250015996</c:v>
                </c:pt>
                <c:pt idx="5505">
                  <c:v>6.9168256250016</c:v>
                </c:pt>
                <c:pt idx="5506">
                  <c:v>6.9164356250015997</c:v>
                </c:pt>
                <c:pt idx="5507">
                  <c:v>6.9158406250016</c:v>
                </c:pt>
                <c:pt idx="5508">
                  <c:v>6.9154612499999999</c:v>
                </c:pt>
                <c:pt idx="5509">
                  <c:v>6.9151150000000001</c:v>
                </c:pt>
                <c:pt idx="5510">
                  <c:v>6.9145981250016</c:v>
                </c:pt>
                <c:pt idx="5511">
                  <c:v>6.9140087499999998</c:v>
                </c:pt>
                <c:pt idx="5512">
                  <c:v>6.9135181250016</c:v>
                </c:pt>
                <c:pt idx="5513">
                  <c:v>6.9131481250015998</c:v>
                </c:pt>
                <c:pt idx="5514">
                  <c:v>6.9127968750016002</c:v>
                </c:pt>
                <c:pt idx="5515">
                  <c:v>6.9122718750015997</c:v>
                </c:pt>
                <c:pt idx="5516">
                  <c:v>6.9119468750015995</c:v>
                </c:pt>
                <c:pt idx="5517">
                  <c:v>6.9113562499999999</c:v>
                </c:pt>
                <c:pt idx="5518">
                  <c:v>6.9107718750015996</c:v>
                </c:pt>
                <c:pt idx="5519">
                  <c:v>6.9104206250016</c:v>
                </c:pt>
                <c:pt idx="5520">
                  <c:v>6.9100593750015999</c:v>
                </c:pt>
                <c:pt idx="5521">
                  <c:v>6.9094806250016001</c:v>
                </c:pt>
                <c:pt idx="5522">
                  <c:v>6.9089831250015994</c:v>
                </c:pt>
                <c:pt idx="5523">
                  <c:v>6.9084218750015998</c:v>
                </c:pt>
                <c:pt idx="5524">
                  <c:v>6.90801</c:v>
                </c:pt>
                <c:pt idx="5525">
                  <c:v>6.9076649999999997</c:v>
                </c:pt>
                <c:pt idx="5526">
                  <c:v>6.9071968750016</c:v>
                </c:pt>
                <c:pt idx="5527">
                  <c:v>6.9066124999999996</c:v>
                </c:pt>
                <c:pt idx="5528">
                  <c:v>6.9062712499999996</c:v>
                </c:pt>
                <c:pt idx="5529">
                  <c:v>6.9057118750016002</c:v>
                </c:pt>
                <c:pt idx="5530">
                  <c:v>6.9053837500000004</c:v>
                </c:pt>
                <c:pt idx="5531">
                  <c:v>6.9048924999999999</c:v>
                </c:pt>
                <c:pt idx="5532">
                  <c:v>6.9045456250015995</c:v>
                </c:pt>
                <c:pt idx="5533">
                  <c:v>6.9040350000000004</c:v>
                </c:pt>
                <c:pt idx="5534">
                  <c:v>6.9034856250015997</c:v>
                </c:pt>
                <c:pt idx="5535">
                  <c:v>6.9031106250015997</c:v>
                </c:pt>
                <c:pt idx="5536">
                  <c:v>6.9027687499999999</c:v>
                </c:pt>
                <c:pt idx="5537">
                  <c:v>6.9022668750016001</c:v>
                </c:pt>
                <c:pt idx="5538">
                  <c:v>6.9018412500000004</c:v>
                </c:pt>
                <c:pt idx="5539">
                  <c:v>6.9014600000000002</c:v>
                </c:pt>
                <c:pt idx="5540">
                  <c:v>6.9009856250016002</c:v>
                </c:pt>
                <c:pt idx="5541">
                  <c:v>6.9006274999999997</c:v>
                </c:pt>
                <c:pt idx="5542">
                  <c:v>6.9001312500000003</c:v>
                </c:pt>
                <c:pt idx="5543">
                  <c:v>6.8996531250016</c:v>
                </c:pt>
                <c:pt idx="5544">
                  <c:v>6.8993206250016001</c:v>
                </c:pt>
                <c:pt idx="5545">
                  <c:v>6.8989137500000002</c:v>
                </c:pt>
                <c:pt idx="5546">
                  <c:v>6.8985856250015996</c:v>
                </c:pt>
                <c:pt idx="5547">
                  <c:v>6.8982118750015999</c:v>
                </c:pt>
                <c:pt idx="5548">
                  <c:v>6.8977874999999997</c:v>
                </c:pt>
                <c:pt idx="5549">
                  <c:v>6.8972862499999996</c:v>
                </c:pt>
                <c:pt idx="5550">
                  <c:v>6.8968712500000002</c:v>
                </c:pt>
                <c:pt idx="5551">
                  <c:v>6.8965125</c:v>
                </c:pt>
                <c:pt idx="5552">
                  <c:v>6.8960875000000001</c:v>
                </c:pt>
                <c:pt idx="5553">
                  <c:v>6.8957118750015995</c:v>
                </c:pt>
                <c:pt idx="5554">
                  <c:v>6.8953906250015997</c:v>
                </c:pt>
                <c:pt idx="5555">
                  <c:v>6.8950487499999999</c:v>
                </c:pt>
                <c:pt idx="5556">
                  <c:v>6.8946806250015999</c:v>
                </c:pt>
                <c:pt idx="5557">
                  <c:v>6.8943006250016001</c:v>
                </c:pt>
                <c:pt idx="5558">
                  <c:v>6.8940481250015999</c:v>
                </c:pt>
                <c:pt idx="5559">
                  <c:v>6.8938199999999998</c:v>
                </c:pt>
                <c:pt idx="5560">
                  <c:v>6.8938806250016</c:v>
                </c:pt>
                <c:pt idx="5561">
                  <c:v>6.8940956250015999</c:v>
                </c:pt>
                <c:pt idx="5562">
                  <c:v>6.8944293750016001</c:v>
                </c:pt>
                <c:pt idx="5563">
                  <c:v>6.8948018750015994</c:v>
                </c:pt>
                <c:pt idx="5564">
                  <c:v>6.8951343750016001</c:v>
                </c:pt>
                <c:pt idx="5565">
                  <c:v>6.8955124999999997</c:v>
                </c:pt>
                <c:pt idx="5566">
                  <c:v>6.8958918750015998</c:v>
                </c:pt>
                <c:pt idx="5567">
                  <c:v>6.896255</c:v>
                </c:pt>
                <c:pt idx="5568">
                  <c:v>6.8966043750015995</c:v>
                </c:pt>
                <c:pt idx="5569">
                  <c:v>6.8969300000000002</c:v>
                </c:pt>
                <c:pt idx="5570">
                  <c:v>6.8973293750015996</c:v>
                </c:pt>
                <c:pt idx="5571">
                  <c:v>6.8976550000000003</c:v>
                </c:pt>
                <c:pt idx="5572">
                  <c:v>6.89797875</c:v>
                </c:pt>
                <c:pt idx="5573">
                  <c:v>6.8983049999999997</c:v>
                </c:pt>
                <c:pt idx="5574">
                  <c:v>6.8987100000000003</c:v>
                </c:pt>
                <c:pt idx="5575">
                  <c:v>6.8991768750015998</c:v>
                </c:pt>
                <c:pt idx="5576">
                  <c:v>6.8996131250015997</c:v>
                </c:pt>
                <c:pt idx="5577">
                  <c:v>6.9000118750016002</c:v>
                </c:pt>
                <c:pt idx="5578">
                  <c:v>6.9003731250015994</c:v>
                </c:pt>
                <c:pt idx="5579">
                  <c:v>6.9007100000000001</c:v>
                </c:pt>
                <c:pt idx="5580">
                  <c:v>6.9010962500000002</c:v>
                </c:pt>
                <c:pt idx="5581">
                  <c:v>6.9015412500000002</c:v>
                </c:pt>
                <c:pt idx="5582">
                  <c:v>6.9019987499999997</c:v>
                </c:pt>
                <c:pt idx="5583">
                  <c:v>6.9024431250016001</c:v>
                </c:pt>
                <c:pt idx="5584">
                  <c:v>6.9027956250016</c:v>
                </c:pt>
                <c:pt idx="5585">
                  <c:v>6.9031643750015999</c:v>
                </c:pt>
                <c:pt idx="5586">
                  <c:v>6.9035068750016002</c:v>
                </c:pt>
                <c:pt idx="5587">
                  <c:v>6.9039231250016</c:v>
                </c:pt>
                <c:pt idx="5588">
                  <c:v>6.9043006250015999</c:v>
                </c:pt>
                <c:pt idx="5589">
                  <c:v>6.9046231250016001</c:v>
                </c:pt>
                <c:pt idx="5590">
                  <c:v>6.90494875</c:v>
                </c:pt>
                <c:pt idx="5591">
                  <c:v>6.9054331250015997</c:v>
                </c:pt>
                <c:pt idx="5592">
                  <c:v>6.9058681250016001</c:v>
                </c:pt>
                <c:pt idx="5593">
                  <c:v>6.9062450000000002</c:v>
                </c:pt>
                <c:pt idx="5594">
                  <c:v>6.9066662499999998</c:v>
                </c:pt>
                <c:pt idx="5595">
                  <c:v>6.9070024999999999</c:v>
                </c:pt>
                <c:pt idx="5596">
                  <c:v>6.9073581250015996</c:v>
                </c:pt>
                <c:pt idx="5597">
                  <c:v>6.9077462499999998</c:v>
                </c:pt>
                <c:pt idx="5598">
                  <c:v>6.9081875000000004</c:v>
                </c:pt>
                <c:pt idx="5599">
                  <c:v>6.9085287500000003</c:v>
                </c:pt>
                <c:pt idx="5600">
                  <c:v>6.9088912499999999</c:v>
                </c:pt>
                <c:pt idx="5601">
                  <c:v>6.9093662499999997</c:v>
                </c:pt>
                <c:pt idx="5602">
                  <c:v>6.9098906250015997</c:v>
                </c:pt>
                <c:pt idx="5603">
                  <c:v>6.9102531250016002</c:v>
                </c:pt>
                <c:pt idx="5604">
                  <c:v>6.9105918750016002</c:v>
                </c:pt>
                <c:pt idx="5605">
                  <c:v>6.9109318750015998</c:v>
                </c:pt>
                <c:pt idx="5606">
                  <c:v>6.9112781250015995</c:v>
                </c:pt>
                <c:pt idx="5607">
                  <c:v>6.9117468750016</c:v>
                </c:pt>
                <c:pt idx="5608">
                  <c:v>6.9122374999999998</c:v>
                </c:pt>
                <c:pt idx="5609">
                  <c:v>6.9126225000000003</c:v>
                </c:pt>
                <c:pt idx="5610">
                  <c:v>6.9129737499999999</c:v>
                </c:pt>
                <c:pt idx="5611">
                  <c:v>6.9133325000000001</c:v>
                </c:pt>
                <c:pt idx="5612">
                  <c:v>6.9137112500000004</c:v>
                </c:pt>
                <c:pt idx="5613">
                  <c:v>6.9140481250015995</c:v>
                </c:pt>
                <c:pt idx="5614">
                  <c:v>6.9143768750015999</c:v>
                </c:pt>
                <c:pt idx="5615">
                  <c:v>6.9147531250015994</c:v>
                </c:pt>
                <c:pt idx="5616">
                  <c:v>6.9152356250015998</c:v>
                </c:pt>
                <c:pt idx="5617">
                  <c:v>6.9156325000000001</c:v>
                </c:pt>
                <c:pt idx="5618">
                  <c:v>6.9160975000000002</c:v>
                </c:pt>
                <c:pt idx="5619">
                  <c:v>6.9164187500000001</c:v>
                </c:pt>
                <c:pt idx="5620">
                  <c:v>6.9167899999999998</c:v>
                </c:pt>
                <c:pt idx="5621">
                  <c:v>6.9172512499999996</c:v>
                </c:pt>
                <c:pt idx="5622">
                  <c:v>6.9177306250015995</c:v>
                </c:pt>
                <c:pt idx="5623">
                  <c:v>6.9181643750015995</c:v>
                </c:pt>
                <c:pt idx="5624">
                  <c:v>6.9184887499999999</c:v>
                </c:pt>
                <c:pt idx="5625">
                  <c:v>6.9189193750015994</c:v>
                </c:pt>
                <c:pt idx="5626">
                  <c:v>6.9193575000000003</c:v>
                </c:pt>
                <c:pt idx="5627">
                  <c:v>6.9197518750015998</c:v>
                </c:pt>
                <c:pt idx="5628">
                  <c:v>6.9201474999999997</c:v>
                </c:pt>
                <c:pt idx="5629">
                  <c:v>6.9205231250015995</c:v>
                </c:pt>
                <c:pt idx="5630">
                  <c:v>6.9209587499999996</c:v>
                </c:pt>
                <c:pt idx="5631">
                  <c:v>6.9213543750015996</c:v>
                </c:pt>
                <c:pt idx="5632">
                  <c:v>6.9217693750015998</c:v>
                </c:pt>
                <c:pt idx="5633">
                  <c:v>6.9221087499999996</c:v>
                </c:pt>
                <c:pt idx="5634">
                  <c:v>6.9224975000000004</c:v>
                </c:pt>
                <c:pt idx="5635">
                  <c:v>6.9228674999999997</c:v>
                </c:pt>
                <c:pt idx="5636">
                  <c:v>6.9232587499999996</c:v>
                </c:pt>
                <c:pt idx="5637">
                  <c:v>6.9236000000000004</c:v>
                </c:pt>
                <c:pt idx="5638">
                  <c:v>6.9240199999999996</c:v>
                </c:pt>
                <c:pt idx="5639">
                  <c:v>6.9244950000000003</c:v>
                </c:pt>
                <c:pt idx="5640">
                  <c:v>6.9249081250015996</c:v>
                </c:pt>
                <c:pt idx="5641">
                  <c:v>6.9252762499999996</c:v>
                </c:pt>
                <c:pt idx="5642">
                  <c:v>6.9256962499999997</c:v>
                </c:pt>
                <c:pt idx="5643">
                  <c:v>6.9258375000000001</c:v>
                </c:pt>
                <c:pt idx="5644">
                  <c:v>6.9262643750016002</c:v>
                </c:pt>
                <c:pt idx="5645">
                  <c:v>6.9266668750016001</c:v>
                </c:pt>
                <c:pt idx="5646">
                  <c:v>6.9270168750016001</c:v>
                </c:pt>
                <c:pt idx="5647">
                  <c:v>6.9274050000000003</c:v>
                </c:pt>
                <c:pt idx="5648">
                  <c:v>6.9278037499999998</c:v>
                </c:pt>
                <c:pt idx="5649">
                  <c:v>6.9281949999999997</c:v>
                </c:pt>
                <c:pt idx="5650">
                  <c:v>6.9286050000000001</c:v>
                </c:pt>
                <c:pt idx="5651">
                  <c:v>6.9289362499999996</c:v>
                </c:pt>
                <c:pt idx="5652">
                  <c:v>6.9293556250016</c:v>
                </c:pt>
                <c:pt idx="5653">
                  <c:v>6.9297093750015994</c:v>
                </c:pt>
                <c:pt idx="5654">
                  <c:v>6.9301575</c:v>
                </c:pt>
                <c:pt idx="5655">
                  <c:v>6.9304812499999997</c:v>
                </c:pt>
                <c:pt idx="5656">
                  <c:v>6.9308268750015998</c:v>
                </c:pt>
                <c:pt idx="5657">
                  <c:v>6.9311674999999999</c:v>
                </c:pt>
                <c:pt idx="5658">
                  <c:v>6.9315618750015995</c:v>
                </c:pt>
                <c:pt idx="5659">
                  <c:v>6.9319731250015995</c:v>
                </c:pt>
                <c:pt idx="5660">
                  <c:v>6.9323018750015999</c:v>
                </c:pt>
                <c:pt idx="5661">
                  <c:v>6.9327575000000001</c:v>
                </c:pt>
                <c:pt idx="5662">
                  <c:v>6.93307875</c:v>
                </c:pt>
                <c:pt idx="5663">
                  <c:v>6.9335906250015995</c:v>
                </c:pt>
                <c:pt idx="5664">
                  <c:v>6.9339231250015994</c:v>
                </c:pt>
                <c:pt idx="5665">
                  <c:v>6.9342962500000001</c:v>
                </c:pt>
                <c:pt idx="5666">
                  <c:v>6.9341274999999998</c:v>
                </c:pt>
                <c:pt idx="5667">
                  <c:v>6.9340131250015995</c:v>
                </c:pt>
                <c:pt idx="5668">
                  <c:v>6.9338812499999998</c:v>
                </c:pt>
                <c:pt idx="5669">
                  <c:v>6.9338843750015995</c:v>
                </c:pt>
                <c:pt idx="5670">
                  <c:v>6.9342143750015994</c:v>
                </c:pt>
                <c:pt idx="5671">
                  <c:v>6.9345031250015996</c:v>
                </c:pt>
                <c:pt idx="5672">
                  <c:v>6.9347456250016002</c:v>
                </c:pt>
                <c:pt idx="5673">
                  <c:v>6.9348568750016</c:v>
                </c:pt>
                <c:pt idx="5674">
                  <c:v>6.9347306250015999</c:v>
                </c:pt>
                <c:pt idx="5675">
                  <c:v>6.9345281250015995</c:v>
                </c:pt>
                <c:pt idx="5676">
                  <c:v>6.9344493750015994</c:v>
                </c:pt>
                <c:pt idx="5677">
                  <c:v>6.9340950000000001</c:v>
                </c:pt>
                <c:pt idx="5678">
                  <c:v>6.9336812500000002</c:v>
                </c:pt>
                <c:pt idx="5679">
                  <c:v>6.9333506250015997</c:v>
                </c:pt>
                <c:pt idx="5680">
                  <c:v>6.9330224999999999</c:v>
                </c:pt>
                <c:pt idx="5681">
                  <c:v>6.9325675000000002</c:v>
                </c:pt>
                <c:pt idx="5682">
                  <c:v>6.9322150000000002</c:v>
                </c:pt>
                <c:pt idx="5683">
                  <c:v>6.9318125000000004</c:v>
                </c:pt>
                <c:pt idx="5684">
                  <c:v>6.9313812500000003</c:v>
                </c:pt>
                <c:pt idx="5685">
                  <c:v>6.9309912499999999</c:v>
                </c:pt>
                <c:pt idx="5686">
                  <c:v>6.9306599999999996</c:v>
                </c:pt>
                <c:pt idx="5687">
                  <c:v>6.9302343750016</c:v>
                </c:pt>
                <c:pt idx="5688">
                  <c:v>6.9298837500000001</c:v>
                </c:pt>
                <c:pt idx="5689">
                  <c:v>6.9294574999999998</c:v>
                </c:pt>
                <c:pt idx="5690">
                  <c:v>6.9290181250015994</c:v>
                </c:pt>
                <c:pt idx="5691">
                  <c:v>6.9286775</c:v>
                </c:pt>
                <c:pt idx="5692">
                  <c:v>6.9283531250015997</c:v>
                </c:pt>
                <c:pt idx="5693">
                  <c:v>6.9280106250015994</c:v>
                </c:pt>
                <c:pt idx="5694">
                  <c:v>6.9276843750015997</c:v>
                </c:pt>
                <c:pt idx="5695">
                  <c:v>6.9273387499999997</c:v>
                </c:pt>
                <c:pt idx="5696">
                  <c:v>6.9269762500000001</c:v>
                </c:pt>
                <c:pt idx="5697">
                  <c:v>6.9265868750015995</c:v>
                </c:pt>
                <c:pt idx="5698">
                  <c:v>6.9261150000000002</c:v>
                </c:pt>
                <c:pt idx="5699">
                  <c:v>6.9256887499999999</c:v>
                </c:pt>
                <c:pt idx="5700">
                  <c:v>6.9253475</c:v>
                </c:pt>
                <c:pt idx="5701">
                  <c:v>6.9250012500000002</c:v>
                </c:pt>
                <c:pt idx="5702">
                  <c:v>6.9246212500000004</c:v>
                </c:pt>
                <c:pt idx="5703">
                  <c:v>6.9242625000000002</c:v>
                </c:pt>
                <c:pt idx="5704">
                  <c:v>6.9239193750016002</c:v>
                </c:pt>
                <c:pt idx="5705">
                  <c:v>6.9235131250016</c:v>
                </c:pt>
                <c:pt idx="5706">
                  <c:v>6.9231087499999999</c:v>
                </c:pt>
                <c:pt idx="5707">
                  <c:v>6.9227793750015998</c:v>
                </c:pt>
                <c:pt idx="5708">
                  <c:v>6.9224125000000001</c:v>
                </c:pt>
                <c:pt idx="5709">
                  <c:v>6.9220131250015999</c:v>
                </c:pt>
                <c:pt idx="5710">
                  <c:v>6.9216068750015998</c:v>
                </c:pt>
                <c:pt idx="5711">
                  <c:v>6.9212437500000004</c:v>
                </c:pt>
                <c:pt idx="5712">
                  <c:v>6.9209075000000002</c:v>
                </c:pt>
                <c:pt idx="5713">
                  <c:v>6.9205468750015999</c:v>
                </c:pt>
                <c:pt idx="5714">
                  <c:v>6.9200656250015999</c:v>
                </c:pt>
                <c:pt idx="5715">
                  <c:v>6.9196499999999999</c:v>
                </c:pt>
                <c:pt idx="5716">
                  <c:v>6.9193012500000002</c:v>
                </c:pt>
                <c:pt idx="5717">
                  <c:v>6.9189793750015998</c:v>
                </c:pt>
                <c:pt idx="5718">
                  <c:v>6.9186137499999996</c:v>
                </c:pt>
                <c:pt idx="5719">
                  <c:v>6.9182593750015995</c:v>
                </c:pt>
                <c:pt idx="5720">
                  <c:v>6.9178474999999997</c:v>
                </c:pt>
                <c:pt idx="5721">
                  <c:v>6.9174875</c:v>
                </c:pt>
                <c:pt idx="5722">
                  <c:v>6.9171556250016</c:v>
                </c:pt>
                <c:pt idx="5723">
                  <c:v>6.9167881250015997</c:v>
                </c:pt>
                <c:pt idx="5724">
                  <c:v>6.9164143750016001</c:v>
                </c:pt>
                <c:pt idx="5725">
                  <c:v>6.9160743750015996</c:v>
                </c:pt>
                <c:pt idx="5726">
                  <c:v>6.9157031250015999</c:v>
                </c:pt>
                <c:pt idx="5727">
                  <c:v>6.9152837500000004</c:v>
                </c:pt>
                <c:pt idx="5728">
                  <c:v>6.9149250000000002</c:v>
                </c:pt>
                <c:pt idx="5729">
                  <c:v>6.9144874999999999</c:v>
                </c:pt>
                <c:pt idx="5730">
                  <c:v>6.9140731250015994</c:v>
                </c:pt>
                <c:pt idx="5731">
                  <c:v>6.9136687500000003</c:v>
                </c:pt>
                <c:pt idx="5732">
                  <c:v>6.9132881250015998</c:v>
                </c:pt>
                <c:pt idx="5733">
                  <c:v>6.91290125</c:v>
                </c:pt>
                <c:pt idx="5734">
                  <c:v>6.9125106250016</c:v>
                </c:pt>
                <c:pt idx="5735">
                  <c:v>6.912445</c:v>
                </c:pt>
                <c:pt idx="5736">
                  <c:v>6.9120343750015998</c:v>
                </c:pt>
                <c:pt idx="5737">
                  <c:v>6.9116531250015996</c:v>
                </c:pt>
                <c:pt idx="5738">
                  <c:v>6.9113199999999999</c:v>
                </c:pt>
                <c:pt idx="5739">
                  <c:v>6.9109781250015994</c:v>
                </c:pt>
                <c:pt idx="5740">
                  <c:v>6.9105887499999996</c:v>
                </c:pt>
                <c:pt idx="5741">
                  <c:v>6.9102174999999999</c:v>
                </c:pt>
                <c:pt idx="5742">
                  <c:v>6.9100968750015994</c:v>
                </c:pt>
                <c:pt idx="5743">
                  <c:v>6.9097556250015995</c:v>
                </c:pt>
                <c:pt idx="5744">
                  <c:v>6.9094300000000004</c:v>
                </c:pt>
                <c:pt idx="5745">
                  <c:v>6.9091218750015999</c:v>
                </c:pt>
                <c:pt idx="5746">
                  <c:v>6.9086662499999996</c:v>
                </c:pt>
                <c:pt idx="5747">
                  <c:v>6.9082549999999996</c:v>
                </c:pt>
                <c:pt idx="5748">
                  <c:v>6.9079143750015994</c:v>
                </c:pt>
                <c:pt idx="5749">
                  <c:v>6.9075724999999997</c:v>
                </c:pt>
                <c:pt idx="5750">
                  <c:v>6.9072356250015998</c:v>
                </c:pt>
                <c:pt idx="5751">
                  <c:v>6.9068725000000004</c:v>
                </c:pt>
                <c:pt idx="5752">
                  <c:v>6.9065300000000001</c:v>
                </c:pt>
                <c:pt idx="5753">
                  <c:v>6.9062025</c:v>
                </c:pt>
                <c:pt idx="5754">
                  <c:v>6.9058681250016001</c:v>
                </c:pt>
                <c:pt idx="5755">
                  <c:v>6.9055125000000004</c:v>
                </c:pt>
                <c:pt idx="5756">
                  <c:v>6.9051718750015993</c:v>
                </c:pt>
                <c:pt idx="5757">
                  <c:v>6.9047387499999999</c:v>
                </c:pt>
                <c:pt idx="5758">
                  <c:v>6.9043062500000003</c:v>
                </c:pt>
                <c:pt idx="5759">
                  <c:v>6.9039837500000001</c:v>
                </c:pt>
                <c:pt idx="5760">
                  <c:v>6.9036518750016</c:v>
                </c:pt>
                <c:pt idx="5761">
                  <c:v>6.9032543750016</c:v>
                </c:pt>
                <c:pt idx="5762">
                  <c:v>6.9029881250015999</c:v>
                </c:pt>
                <c:pt idx="5763">
                  <c:v>6.9026137500000004</c:v>
                </c:pt>
                <c:pt idx="5764">
                  <c:v>6.9022543750015997</c:v>
                </c:pt>
                <c:pt idx="5765">
                  <c:v>6.9022043750015998</c:v>
                </c:pt>
                <c:pt idx="5766">
                  <c:v>6.9019137500000003</c:v>
                </c:pt>
                <c:pt idx="5767">
                  <c:v>6.9014868750015994</c:v>
                </c:pt>
                <c:pt idx="5768">
                  <c:v>6.9010974999999997</c:v>
                </c:pt>
                <c:pt idx="5769">
                  <c:v>6.9006712500000003</c:v>
                </c:pt>
                <c:pt idx="5770">
                  <c:v>6.9007325000000002</c:v>
                </c:pt>
                <c:pt idx="5771">
                  <c:v>6.90037375</c:v>
                </c:pt>
                <c:pt idx="5772">
                  <c:v>6.9001637499999999</c:v>
                </c:pt>
                <c:pt idx="5773">
                  <c:v>6.89983375</c:v>
                </c:pt>
                <c:pt idx="5774">
                  <c:v>6.8994393750015997</c:v>
                </c:pt>
                <c:pt idx="5775">
                  <c:v>6.8990868750015997</c:v>
                </c:pt>
                <c:pt idx="5776">
                  <c:v>6.8986999999999998</c:v>
                </c:pt>
                <c:pt idx="5777">
                  <c:v>6.8983499999999998</c:v>
                </c:pt>
                <c:pt idx="5778">
                  <c:v>6.8982400000000004</c:v>
                </c:pt>
                <c:pt idx="5779">
                  <c:v>6.8978737499999996</c:v>
                </c:pt>
                <c:pt idx="5780">
                  <c:v>6.8975468750015994</c:v>
                </c:pt>
                <c:pt idx="5781">
                  <c:v>6.8971693750015994</c:v>
                </c:pt>
                <c:pt idx="5782">
                  <c:v>6.8968131250016</c:v>
                </c:pt>
                <c:pt idx="5783">
                  <c:v>6.8965806250016</c:v>
                </c:pt>
                <c:pt idx="5784">
                  <c:v>6.8962418750015999</c:v>
                </c:pt>
                <c:pt idx="5785">
                  <c:v>6.8959918750015996</c:v>
                </c:pt>
                <c:pt idx="5786">
                  <c:v>6.8955631250015994</c:v>
                </c:pt>
                <c:pt idx="5787">
                  <c:v>6.8953868750015994</c:v>
                </c:pt>
                <c:pt idx="5788">
                  <c:v>6.8954593750016002</c:v>
                </c:pt>
                <c:pt idx="5789">
                  <c:v>6.8955537500000004</c:v>
                </c:pt>
                <c:pt idx="5790">
                  <c:v>6.8956900000000001</c:v>
                </c:pt>
                <c:pt idx="5791">
                  <c:v>6.8960856250016001</c:v>
                </c:pt>
                <c:pt idx="5792">
                  <c:v>6.8964350000000003</c:v>
                </c:pt>
                <c:pt idx="5793">
                  <c:v>6.8967743750016002</c:v>
                </c:pt>
                <c:pt idx="5794">
                  <c:v>6.8967918750015995</c:v>
                </c:pt>
                <c:pt idx="5795">
                  <c:v>6.8971331250015995</c:v>
                </c:pt>
                <c:pt idx="5796">
                  <c:v>6.8975162499999998</c:v>
                </c:pt>
                <c:pt idx="5797">
                  <c:v>6.8979225</c:v>
                </c:pt>
                <c:pt idx="5798">
                  <c:v>6.8982431250016001</c:v>
                </c:pt>
                <c:pt idx="5799">
                  <c:v>6.8986299999999998</c:v>
                </c:pt>
                <c:pt idx="5800">
                  <c:v>6.8990237499999996</c:v>
                </c:pt>
                <c:pt idx="5801">
                  <c:v>6.8994131250016002</c:v>
                </c:pt>
                <c:pt idx="5802">
                  <c:v>6.8997968750015994</c:v>
                </c:pt>
                <c:pt idx="5803">
                  <c:v>6.9001175000000003</c:v>
                </c:pt>
                <c:pt idx="5804">
                  <c:v>6.9004562500000004</c:v>
                </c:pt>
                <c:pt idx="5805">
                  <c:v>6.9008143750016</c:v>
                </c:pt>
                <c:pt idx="5806">
                  <c:v>6.9000406250015995</c:v>
                </c:pt>
                <c:pt idx="5807">
                  <c:v>6.8988568750015995</c:v>
                </c:pt>
                <c:pt idx="5808">
                  <c:v>6.8976637500000004</c:v>
                </c:pt>
                <c:pt idx="5809">
                  <c:v>6.8963656250016001</c:v>
                </c:pt>
                <c:pt idx="5810">
                  <c:v>6.894965</c:v>
                </c:pt>
                <c:pt idx="5811">
                  <c:v>6.8935012499999999</c:v>
                </c:pt>
                <c:pt idx="5812">
                  <c:v>6.8920731250016001</c:v>
                </c:pt>
                <c:pt idx="5813">
                  <c:v>6.8906087500000002</c:v>
                </c:pt>
                <c:pt idx="5814">
                  <c:v>6.8889968750015997</c:v>
                </c:pt>
                <c:pt idx="5815">
                  <c:v>6.8875425000000003</c:v>
                </c:pt>
                <c:pt idx="5816">
                  <c:v>6.8869681250015997</c:v>
                </c:pt>
                <c:pt idx="5817">
                  <c:v>6.8865256250015996</c:v>
                </c:pt>
                <c:pt idx="5818">
                  <c:v>6.8860737500000004</c:v>
                </c:pt>
                <c:pt idx="5819">
                  <c:v>6.8856606250015995</c:v>
                </c:pt>
                <c:pt idx="5820">
                  <c:v>6.8850356250016</c:v>
                </c:pt>
                <c:pt idx="5821">
                  <c:v>6.8846912500000004</c:v>
                </c:pt>
                <c:pt idx="5822">
                  <c:v>6.8841731250015998</c:v>
                </c:pt>
                <c:pt idx="5823">
                  <c:v>6.8837374999999996</c:v>
                </c:pt>
                <c:pt idx="5824">
                  <c:v>6.8832725000000003</c:v>
                </c:pt>
                <c:pt idx="5825">
                  <c:v>6.8828856250015997</c:v>
                </c:pt>
                <c:pt idx="5826">
                  <c:v>6.8824462500000001</c:v>
                </c:pt>
                <c:pt idx="5827">
                  <c:v>6.8820218750016</c:v>
                </c:pt>
                <c:pt idx="5828">
                  <c:v>6.8815737500000003</c:v>
                </c:pt>
                <c:pt idx="5829">
                  <c:v>6.8812043750015999</c:v>
                </c:pt>
                <c:pt idx="5830">
                  <c:v>6.8807731250015998</c:v>
                </c:pt>
                <c:pt idx="5831">
                  <c:v>6.8804156250016</c:v>
                </c:pt>
                <c:pt idx="5832">
                  <c:v>6.8800868750015995</c:v>
                </c:pt>
                <c:pt idx="5833">
                  <c:v>6.8797418750016002</c:v>
                </c:pt>
                <c:pt idx="5834">
                  <c:v>6.8793350000000002</c:v>
                </c:pt>
                <c:pt idx="5835">
                  <c:v>6.8789806250016001</c:v>
                </c:pt>
                <c:pt idx="5836">
                  <c:v>6.8784737500000004</c:v>
                </c:pt>
                <c:pt idx="5837">
                  <c:v>6.8780531250015997</c:v>
                </c:pt>
                <c:pt idx="5838">
                  <c:v>6.8776587500000002</c:v>
                </c:pt>
                <c:pt idx="5839">
                  <c:v>6.8773062500000002</c:v>
                </c:pt>
                <c:pt idx="5840">
                  <c:v>6.8769387499999999</c:v>
                </c:pt>
                <c:pt idx="5841">
                  <c:v>6.8765543750016001</c:v>
                </c:pt>
                <c:pt idx="5842">
                  <c:v>6.8762306250015994</c:v>
                </c:pt>
                <c:pt idx="5843">
                  <c:v>6.8756868750016</c:v>
                </c:pt>
                <c:pt idx="5844">
                  <c:v>6.8753056250015998</c:v>
                </c:pt>
                <c:pt idx="5845">
                  <c:v>6.8748868750016001</c:v>
                </c:pt>
                <c:pt idx="5846">
                  <c:v>6.8745456250016002</c:v>
                </c:pt>
                <c:pt idx="5847">
                  <c:v>6.8741937499999999</c:v>
                </c:pt>
                <c:pt idx="5848">
                  <c:v>6.8737593750016002</c:v>
                </c:pt>
                <c:pt idx="5849">
                  <c:v>6.8734012499999997</c:v>
                </c:pt>
                <c:pt idx="5850">
                  <c:v>6.8730725000000001</c:v>
                </c:pt>
                <c:pt idx="5851">
                  <c:v>6.8726831250015996</c:v>
                </c:pt>
                <c:pt idx="5852">
                  <c:v>6.8723268750016002</c:v>
                </c:pt>
                <c:pt idx="5853">
                  <c:v>6.8719468750015995</c:v>
                </c:pt>
                <c:pt idx="5854">
                  <c:v>6.8715468750015996</c:v>
                </c:pt>
                <c:pt idx="5855">
                  <c:v>6.8711631250015994</c:v>
                </c:pt>
                <c:pt idx="5856">
                  <c:v>6.8708243750015994</c:v>
                </c:pt>
                <c:pt idx="5857">
                  <c:v>6.8704999999999998</c:v>
                </c:pt>
                <c:pt idx="5858">
                  <c:v>6.8701306250015994</c:v>
                </c:pt>
                <c:pt idx="5859">
                  <c:v>6.8697774999999996</c:v>
                </c:pt>
                <c:pt idx="5860">
                  <c:v>6.8694268750015999</c:v>
                </c:pt>
                <c:pt idx="5861">
                  <c:v>6.8690543750015998</c:v>
                </c:pt>
                <c:pt idx="5862">
                  <c:v>6.8685887499999998</c:v>
                </c:pt>
                <c:pt idx="5863">
                  <c:v>6.8682681250015998</c:v>
                </c:pt>
                <c:pt idx="5864">
                  <c:v>6.8679468750015999</c:v>
                </c:pt>
                <c:pt idx="5865">
                  <c:v>6.8675993750015998</c:v>
                </c:pt>
                <c:pt idx="5866">
                  <c:v>6.8674306250015995</c:v>
                </c:pt>
                <c:pt idx="5867">
                  <c:v>6.8674843750015997</c:v>
                </c:pt>
                <c:pt idx="5868">
                  <c:v>6.8676862500000002</c:v>
                </c:pt>
                <c:pt idx="5869">
                  <c:v>6.8677393750015998</c:v>
                </c:pt>
                <c:pt idx="5870">
                  <c:v>6.8680643750015999</c:v>
                </c:pt>
                <c:pt idx="5871">
                  <c:v>6.8684174999999996</c:v>
                </c:pt>
                <c:pt idx="5872">
                  <c:v>6.8688093750016002</c:v>
                </c:pt>
                <c:pt idx="5873">
                  <c:v>6.8691981250016001</c:v>
                </c:pt>
                <c:pt idx="5874">
                  <c:v>6.8695793750015994</c:v>
                </c:pt>
                <c:pt idx="5875">
                  <c:v>6.8699050000000002</c:v>
                </c:pt>
                <c:pt idx="5876">
                  <c:v>6.8702268750015998</c:v>
                </c:pt>
                <c:pt idx="5877">
                  <c:v>6.8706556250016</c:v>
                </c:pt>
                <c:pt idx="5878">
                  <c:v>6.8709937500000002</c:v>
                </c:pt>
                <c:pt idx="5879">
                  <c:v>6.8712949999999999</c:v>
                </c:pt>
                <c:pt idx="5880">
                  <c:v>6.8716962500000003</c:v>
                </c:pt>
                <c:pt idx="5881">
                  <c:v>6.8721512499999999</c:v>
                </c:pt>
                <c:pt idx="5882">
                  <c:v>6.8725568750015995</c:v>
                </c:pt>
                <c:pt idx="5883">
                  <c:v>6.8729624999999999</c:v>
                </c:pt>
                <c:pt idx="5884">
                  <c:v>6.8733343750015994</c:v>
                </c:pt>
                <c:pt idx="5885">
                  <c:v>6.8736787499999998</c:v>
                </c:pt>
                <c:pt idx="5886">
                  <c:v>6.8740662500000003</c:v>
                </c:pt>
                <c:pt idx="5887">
                  <c:v>6.8744137500000004</c:v>
                </c:pt>
                <c:pt idx="5888">
                  <c:v>6.8748312499999997</c:v>
                </c:pt>
                <c:pt idx="5889">
                  <c:v>6.87521</c:v>
                </c:pt>
                <c:pt idx="5890">
                  <c:v>6.8756025000000003</c:v>
                </c:pt>
                <c:pt idx="5891">
                  <c:v>6.8760493750015996</c:v>
                </c:pt>
                <c:pt idx="5892">
                  <c:v>6.8764987499999997</c:v>
                </c:pt>
                <c:pt idx="5893">
                  <c:v>6.8768368750016</c:v>
                </c:pt>
                <c:pt idx="5894">
                  <c:v>6.8771924999999996</c:v>
                </c:pt>
                <c:pt idx="5895">
                  <c:v>6.8775206250015994</c:v>
                </c:pt>
                <c:pt idx="5896">
                  <c:v>6.8779149999999998</c:v>
                </c:pt>
                <c:pt idx="5897">
                  <c:v>6.8782649999999999</c:v>
                </c:pt>
                <c:pt idx="5898">
                  <c:v>6.8786181250015996</c:v>
                </c:pt>
                <c:pt idx="5899">
                  <c:v>6.8790356250015998</c:v>
                </c:pt>
                <c:pt idx="5900">
                  <c:v>6.8793924999999998</c:v>
                </c:pt>
                <c:pt idx="5901">
                  <c:v>6.8797199999999998</c:v>
                </c:pt>
                <c:pt idx="5902">
                  <c:v>6.8801368750015994</c:v>
                </c:pt>
                <c:pt idx="5903">
                  <c:v>6.8805218750016</c:v>
                </c:pt>
                <c:pt idx="5904">
                  <c:v>6.8808956250015996</c:v>
                </c:pt>
                <c:pt idx="5905">
                  <c:v>6.8813231250015994</c:v>
                </c:pt>
                <c:pt idx="5906">
                  <c:v>6.8816724999999996</c:v>
                </c:pt>
                <c:pt idx="5907">
                  <c:v>6.8820831250015999</c:v>
                </c:pt>
                <c:pt idx="5908">
                  <c:v>6.8824143750015994</c:v>
                </c:pt>
                <c:pt idx="5909">
                  <c:v>6.8827462500000003</c:v>
                </c:pt>
                <c:pt idx="5910">
                  <c:v>6.8832125</c:v>
                </c:pt>
                <c:pt idx="5911">
                  <c:v>6.8835931250015996</c:v>
                </c:pt>
                <c:pt idx="5912">
                  <c:v>6.8840374999999998</c:v>
                </c:pt>
                <c:pt idx="5913">
                  <c:v>6.8844237499999998</c:v>
                </c:pt>
                <c:pt idx="5914">
                  <c:v>6.8848174999999996</c:v>
                </c:pt>
                <c:pt idx="5915">
                  <c:v>6.8852531250015998</c:v>
                </c:pt>
                <c:pt idx="5916">
                  <c:v>6.8856774999999999</c:v>
                </c:pt>
                <c:pt idx="5917">
                  <c:v>6.8860187499999999</c:v>
                </c:pt>
                <c:pt idx="5918">
                  <c:v>6.8864306250015996</c:v>
                </c:pt>
                <c:pt idx="5919">
                  <c:v>6.8868450000000001</c:v>
                </c:pt>
                <c:pt idx="5920">
                  <c:v>6.8872268750016001</c:v>
                </c:pt>
                <c:pt idx="5921">
                  <c:v>6.8877193750016001</c:v>
                </c:pt>
                <c:pt idx="5922">
                  <c:v>6.8880737500000002</c:v>
                </c:pt>
                <c:pt idx="5923">
                  <c:v>6.8885199999999998</c:v>
                </c:pt>
                <c:pt idx="5924">
                  <c:v>6.8889143750016002</c:v>
                </c:pt>
                <c:pt idx="5925">
                  <c:v>6.8893037499999998</c:v>
                </c:pt>
                <c:pt idx="5926">
                  <c:v>6.8896956250015995</c:v>
                </c:pt>
                <c:pt idx="5927">
                  <c:v>6.8899800000000004</c:v>
                </c:pt>
                <c:pt idx="5928">
                  <c:v>6.8903737500000002</c:v>
                </c:pt>
                <c:pt idx="5929">
                  <c:v>6.89080125</c:v>
                </c:pt>
                <c:pt idx="5930">
                  <c:v>6.8911362499999997</c:v>
                </c:pt>
                <c:pt idx="5931">
                  <c:v>6.8915043750015998</c:v>
                </c:pt>
                <c:pt idx="5932">
                  <c:v>6.8918418750015995</c:v>
                </c:pt>
                <c:pt idx="5933">
                  <c:v>6.8920587500000003</c:v>
                </c:pt>
                <c:pt idx="5934">
                  <c:v>6.8923800000000002</c:v>
                </c:pt>
                <c:pt idx="5935">
                  <c:v>6.89274875</c:v>
                </c:pt>
                <c:pt idx="5936">
                  <c:v>6.8931168750016001</c:v>
                </c:pt>
                <c:pt idx="5937">
                  <c:v>6.89352125</c:v>
                </c:pt>
                <c:pt idx="5938">
                  <c:v>6.8938837499999996</c:v>
                </c:pt>
                <c:pt idx="5939">
                  <c:v>6.8942937500000001</c:v>
                </c:pt>
                <c:pt idx="5940">
                  <c:v>6.8946375</c:v>
                </c:pt>
                <c:pt idx="5941">
                  <c:v>6.8949893750015994</c:v>
                </c:pt>
                <c:pt idx="5942">
                  <c:v>6.8953150000000001</c:v>
                </c:pt>
                <c:pt idx="5943">
                  <c:v>6.8957031250015994</c:v>
                </c:pt>
                <c:pt idx="5944">
                  <c:v>6.8960400000000002</c:v>
                </c:pt>
                <c:pt idx="5945">
                  <c:v>6.8964524999999997</c:v>
                </c:pt>
                <c:pt idx="5946">
                  <c:v>6.8967881250016001</c:v>
                </c:pt>
                <c:pt idx="5947">
                  <c:v>6.8971743750016001</c:v>
                </c:pt>
                <c:pt idx="5948">
                  <c:v>6.89762875</c:v>
                </c:pt>
                <c:pt idx="5949">
                  <c:v>6.8980212500000002</c:v>
                </c:pt>
                <c:pt idx="5950">
                  <c:v>6.8983425</c:v>
                </c:pt>
                <c:pt idx="5951">
                  <c:v>6.8986718750015994</c:v>
                </c:pt>
                <c:pt idx="5952">
                  <c:v>6.8991156250015999</c:v>
                </c:pt>
                <c:pt idx="5953">
                  <c:v>6.8994887499999997</c:v>
                </c:pt>
                <c:pt idx="5954">
                  <c:v>6.8998781250015995</c:v>
                </c:pt>
                <c:pt idx="5955">
                  <c:v>6.9002756250015995</c:v>
                </c:pt>
                <c:pt idx="5956">
                  <c:v>6.9006299999999996</c:v>
                </c:pt>
                <c:pt idx="5957">
                  <c:v>6.9010843750015995</c:v>
                </c:pt>
                <c:pt idx="5958">
                  <c:v>6.9015037499999998</c:v>
                </c:pt>
                <c:pt idx="5959">
                  <c:v>6.9018337499999998</c:v>
                </c:pt>
                <c:pt idx="5960">
                  <c:v>6.9021974999999998</c:v>
                </c:pt>
                <c:pt idx="5961">
                  <c:v>6.9025299999999996</c:v>
                </c:pt>
                <c:pt idx="5962">
                  <c:v>6.9027574999999999</c:v>
                </c:pt>
                <c:pt idx="5963">
                  <c:v>6.9031525</c:v>
                </c:pt>
                <c:pt idx="5964">
                  <c:v>6.9035725000000001</c:v>
                </c:pt>
                <c:pt idx="5965">
                  <c:v>6.9039068750016002</c:v>
                </c:pt>
                <c:pt idx="5966">
                  <c:v>6.9042431250015994</c:v>
                </c:pt>
                <c:pt idx="5967">
                  <c:v>6.9045874999999999</c:v>
                </c:pt>
                <c:pt idx="5968">
                  <c:v>6.9049462500000001</c:v>
                </c:pt>
                <c:pt idx="5969">
                  <c:v>6.9052956250015995</c:v>
                </c:pt>
                <c:pt idx="5970">
                  <c:v>6.9048568750015997</c:v>
                </c:pt>
                <c:pt idx="5971">
                  <c:v>6.9041862500000004</c:v>
                </c:pt>
                <c:pt idx="5972">
                  <c:v>6.9035737499999996</c:v>
                </c:pt>
                <c:pt idx="5973">
                  <c:v>6.9028537500000002</c:v>
                </c:pt>
                <c:pt idx="5974">
                  <c:v>6.9020824999999997</c:v>
                </c:pt>
                <c:pt idx="5975">
                  <c:v>6.9012149999999997</c:v>
                </c:pt>
                <c:pt idx="5976">
                  <c:v>6.9003356250015999</c:v>
                </c:pt>
                <c:pt idx="5977">
                  <c:v>6.8994262500000003</c:v>
                </c:pt>
                <c:pt idx="5978">
                  <c:v>6.8984568750015995</c:v>
                </c:pt>
                <c:pt idx="5979">
                  <c:v>6.8976518750015998</c:v>
                </c:pt>
                <c:pt idx="5980">
                  <c:v>6.8972968750015999</c:v>
                </c:pt>
                <c:pt idx="5981">
                  <c:v>6.8967043750016002</c:v>
                </c:pt>
                <c:pt idx="5982">
                  <c:v>6.8963831250015994</c:v>
                </c:pt>
                <c:pt idx="5983">
                  <c:v>6.8959437499999998</c:v>
                </c:pt>
                <c:pt idx="5984">
                  <c:v>6.8955475000000002</c:v>
                </c:pt>
                <c:pt idx="5985">
                  <c:v>6.8950243750015998</c:v>
                </c:pt>
                <c:pt idx="5986">
                  <c:v>6.8946343750015995</c:v>
                </c:pt>
                <c:pt idx="5987">
                  <c:v>6.8940643750015997</c:v>
                </c:pt>
                <c:pt idx="5988">
                  <c:v>6.8936912499999998</c:v>
                </c:pt>
                <c:pt idx="5989">
                  <c:v>6.8933012500000004</c:v>
                </c:pt>
                <c:pt idx="5990">
                  <c:v>6.8929631250016001</c:v>
                </c:pt>
                <c:pt idx="5991">
                  <c:v>6.8926156250016</c:v>
                </c:pt>
                <c:pt idx="5992">
                  <c:v>6.89225625</c:v>
                </c:pt>
                <c:pt idx="5993">
                  <c:v>6.8918437499999996</c:v>
                </c:pt>
                <c:pt idx="5994">
                  <c:v>6.8914656250016</c:v>
                </c:pt>
                <c:pt idx="5995">
                  <c:v>6.8911012500000002</c:v>
                </c:pt>
                <c:pt idx="5996">
                  <c:v>6.8906668750015996</c:v>
                </c:pt>
                <c:pt idx="5997">
                  <c:v>6.8902368750015999</c:v>
                </c:pt>
                <c:pt idx="5998">
                  <c:v>6.8898718750015995</c:v>
                </c:pt>
                <c:pt idx="5999">
                  <c:v>6.8894450000000003</c:v>
                </c:pt>
                <c:pt idx="6000">
                  <c:v>6.8890775</c:v>
                </c:pt>
                <c:pt idx="6001">
                  <c:v>6.8887349999999996</c:v>
                </c:pt>
                <c:pt idx="6002">
                  <c:v>6.8883918750015996</c:v>
                </c:pt>
                <c:pt idx="6003">
                  <c:v>6.8880306250015995</c:v>
                </c:pt>
                <c:pt idx="6004">
                  <c:v>6.8876462500000004</c:v>
                </c:pt>
                <c:pt idx="6005">
                  <c:v>6.8873175</c:v>
                </c:pt>
                <c:pt idx="6006">
                  <c:v>6.8869143750015995</c:v>
                </c:pt>
                <c:pt idx="6007">
                  <c:v>6.8867712499999998</c:v>
                </c:pt>
                <c:pt idx="6008">
                  <c:v>6.8866893750016001</c:v>
                </c:pt>
                <c:pt idx="6009">
                  <c:v>6.8867287499999996</c:v>
                </c:pt>
                <c:pt idx="6010">
                  <c:v>6.8869674999999999</c:v>
                </c:pt>
                <c:pt idx="6011">
                  <c:v>6.8872581250015994</c:v>
                </c:pt>
                <c:pt idx="6012">
                  <c:v>6.8874825</c:v>
                </c:pt>
                <c:pt idx="6013">
                  <c:v>6.8875893750015997</c:v>
                </c:pt>
                <c:pt idx="6014">
                  <c:v>6.88713</c:v>
                </c:pt>
                <c:pt idx="6015">
                  <c:v>6.8866424999999998</c:v>
                </c:pt>
                <c:pt idx="6016">
                  <c:v>6.8862718750015999</c:v>
                </c:pt>
                <c:pt idx="6017">
                  <c:v>6.8859387500000002</c:v>
                </c:pt>
                <c:pt idx="6018">
                  <c:v>6.8852374999999997</c:v>
                </c:pt>
                <c:pt idx="6019">
                  <c:v>6.8848262499999997</c:v>
                </c:pt>
                <c:pt idx="6020">
                  <c:v>6.8844849999999997</c:v>
                </c:pt>
                <c:pt idx="6021">
                  <c:v>6.8838731250015996</c:v>
                </c:pt>
                <c:pt idx="6022">
                  <c:v>6.8834893750015995</c:v>
                </c:pt>
                <c:pt idx="6023">
                  <c:v>6.8829456250016001</c:v>
                </c:pt>
                <c:pt idx="6024">
                  <c:v>6.8823856250016</c:v>
                </c:pt>
                <c:pt idx="6025">
                  <c:v>6.8819281250015996</c:v>
                </c:pt>
                <c:pt idx="6026">
                  <c:v>6.8815287500000002</c:v>
                </c:pt>
                <c:pt idx="6027">
                  <c:v>6.8810775</c:v>
                </c:pt>
                <c:pt idx="6028">
                  <c:v>6.8807068750016001</c:v>
                </c:pt>
                <c:pt idx="6029">
                  <c:v>6.8803212499999997</c:v>
                </c:pt>
                <c:pt idx="6030">
                  <c:v>6.8799081250015997</c:v>
                </c:pt>
                <c:pt idx="6031">
                  <c:v>6.8795687499999998</c:v>
                </c:pt>
                <c:pt idx="6032">
                  <c:v>6.8790924999999996</c:v>
                </c:pt>
                <c:pt idx="6033">
                  <c:v>6.8786893750016</c:v>
                </c:pt>
                <c:pt idx="6034">
                  <c:v>6.8783412500000001</c:v>
                </c:pt>
                <c:pt idx="6035">
                  <c:v>6.8779406250015995</c:v>
                </c:pt>
                <c:pt idx="6036">
                  <c:v>6.8775843750016001</c:v>
                </c:pt>
                <c:pt idx="6037">
                  <c:v>6.8771568750015994</c:v>
                </c:pt>
                <c:pt idx="6038">
                  <c:v>6.8768068750015994</c:v>
                </c:pt>
                <c:pt idx="6039">
                  <c:v>6.8763587499999996</c:v>
                </c:pt>
                <c:pt idx="6040">
                  <c:v>6.8759568750015996</c:v>
                </c:pt>
                <c:pt idx="6041">
                  <c:v>6.8756281250016</c:v>
                </c:pt>
                <c:pt idx="6042">
                  <c:v>6.8753025000000001</c:v>
                </c:pt>
                <c:pt idx="6043">
                  <c:v>6.8749306250015998</c:v>
                </c:pt>
                <c:pt idx="6044">
                  <c:v>6.8745068750015994</c:v>
                </c:pt>
                <c:pt idx="6045">
                  <c:v>6.8741468750015997</c:v>
                </c:pt>
                <c:pt idx="6046">
                  <c:v>6.8737824999999999</c:v>
                </c:pt>
                <c:pt idx="6047">
                  <c:v>6.8734512499999996</c:v>
                </c:pt>
                <c:pt idx="6048">
                  <c:v>6.87311125</c:v>
                </c:pt>
                <c:pt idx="6049">
                  <c:v>6.8728143750015995</c:v>
                </c:pt>
                <c:pt idx="6050">
                  <c:v>6.8725031250016002</c:v>
                </c:pt>
                <c:pt idx="6051">
                  <c:v>6.8724987500000001</c:v>
                </c:pt>
                <c:pt idx="6052">
                  <c:v>6.8724643750015995</c:v>
                </c:pt>
                <c:pt idx="6053">
                  <c:v>6.8724499999999997</c:v>
                </c:pt>
                <c:pt idx="6054">
                  <c:v>6.8724168750015995</c:v>
                </c:pt>
                <c:pt idx="6055">
                  <c:v>6.8724956250015996</c:v>
                </c:pt>
                <c:pt idx="6056">
                  <c:v>6.8728274999999996</c:v>
                </c:pt>
                <c:pt idx="6057">
                  <c:v>6.8730549999999999</c:v>
                </c:pt>
                <c:pt idx="6058">
                  <c:v>6.8734824999999997</c:v>
                </c:pt>
                <c:pt idx="6059">
                  <c:v>6.8739656250015999</c:v>
                </c:pt>
                <c:pt idx="6060">
                  <c:v>6.8744037499999999</c:v>
                </c:pt>
                <c:pt idx="6061">
                  <c:v>6.8747368750015996</c:v>
                </c:pt>
                <c:pt idx="6062">
                  <c:v>6.8750712500000004</c:v>
                </c:pt>
                <c:pt idx="6063">
                  <c:v>6.8754118750015998</c:v>
                </c:pt>
                <c:pt idx="6064">
                  <c:v>6.8757356250015995</c:v>
                </c:pt>
                <c:pt idx="6065">
                  <c:v>6.8761975</c:v>
                </c:pt>
                <c:pt idx="6066">
                  <c:v>6.8766037500000001</c:v>
                </c:pt>
                <c:pt idx="6067">
                  <c:v>6.8770575000000003</c:v>
                </c:pt>
                <c:pt idx="6068">
                  <c:v>6.8774143750015995</c:v>
                </c:pt>
                <c:pt idx="6069">
                  <c:v>6.8777512500000002</c:v>
                </c:pt>
                <c:pt idx="6070">
                  <c:v>6.8781543750015999</c:v>
                </c:pt>
                <c:pt idx="6071">
                  <c:v>6.8785643750015995</c:v>
                </c:pt>
                <c:pt idx="6072">
                  <c:v>6.8790256250016002</c:v>
                </c:pt>
                <c:pt idx="6073">
                  <c:v>6.8793856250015999</c:v>
                </c:pt>
                <c:pt idx="6074">
                  <c:v>6.8797112499999997</c:v>
                </c:pt>
                <c:pt idx="6075">
                  <c:v>6.88010375</c:v>
                </c:pt>
                <c:pt idx="6076">
                  <c:v>6.8804400000000001</c:v>
                </c:pt>
                <c:pt idx="6077">
                  <c:v>6.8807756250015997</c:v>
                </c:pt>
                <c:pt idx="6078">
                  <c:v>6.8812018750016</c:v>
                </c:pt>
                <c:pt idx="6079">
                  <c:v>6.8816575000000002</c:v>
                </c:pt>
                <c:pt idx="6080">
                  <c:v>6.8820331250016</c:v>
                </c:pt>
                <c:pt idx="6081">
                  <c:v>6.8823918750016002</c:v>
                </c:pt>
                <c:pt idx="6082">
                  <c:v>6.8827618750015995</c:v>
                </c:pt>
                <c:pt idx="6083">
                  <c:v>6.8832043750015997</c:v>
                </c:pt>
                <c:pt idx="6084">
                  <c:v>6.8836762499999997</c:v>
                </c:pt>
                <c:pt idx="6085">
                  <c:v>6.8840199999999996</c:v>
                </c:pt>
                <c:pt idx="6086">
                  <c:v>6.8843643750016001</c:v>
                </c:pt>
                <c:pt idx="6087">
                  <c:v>6.8847056250016001</c:v>
                </c:pt>
                <c:pt idx="6088">
                  <c:v>6.8850506250015995</c:v>
                </c:pt>
                <c:pt idx="6089">
                  <c:v>6.8854906250015997</c:v>
                </c:pt>
                <c:pt idx="6090">
                  <c:v>6.8859031250016001</c:v>
                </c:pt>
                <c:pt idx="6091">
                  <c:v>6.8863050000000001</c:v>
                </c:pt>
                <c:pt idx="6092">
                  <c:v>6.8867000000000003</c:v>
                </c:pt>
                <c:pt idx="6093">
                  <c:v>6.8870399999999998</c:v>
                </c:pt>
                <c:pt idx="6094">
                  <c:v>6.8873606250016</c:v>
                </c:pt>
                <c:pt idx="6095">
                  <c:v>6.8877762499999999</c:v>
                </c:pt>
                <c:pt idx="6096">
                  <c:v>6.8881143750015994</c:v>
                </c:pt>
                <c:pt idx="6097">
                  <c:v>6.8885656250015996</c:v>
                </c:pt>
                <c:pt idx="6098">
                  <c:v>6.8889725000000004</c:v>
                </c:pt>
                <c:pt idx="6099">
                  <c:v>6.8893356250015998</c:v>
                </c:pt>
                <c:pt idx="6100">
                  <c:v>6.8897250000000003</c:v>
                </c:pt>
                <c:pt idx="6101">
                  <c:v>6.8900762499999999</c:v>
                </c:pt>
                <c:pt idx="6102">
                  <c:v>6.8904693750015999</c:v>
                </c:pt>
                <c:pt idx="6103">
                  <c:v>6.8908031250016002</c:v>
                </c:pt>
                <c:pt idx="6104">
                  <c:v>6.8911481250015996</c:v>
                </c:pt>
                <c:pt idx="6105">
                  <c:v>6.8917081250015997</c:v>
                </c:pt>
                <c:pt idx="6106">
                  <c:v>6.8921887499999999</c:v>
                </c:pt>
                <c:pt idx="6107">
                  <c:v>6.8926631250015999</c:v>
                </c:pt>
                <c:pt idx="6108">
                  <c:v>6.8930575000000003</c:v>
                </c:pt>
                <c:pt idx="6109">
                  <c:v>6.8934300000000004</c:v>
                </c:pt>
                <c:pt idx="6110">
                  <c:v>6.8940012499999996</c:v>
                </c:pt>
                <c:pt idx="6111">
                  <c:v>6.8943456250016002</c:v>
                </c:pt>
                <c:pt idx="6112">
                  <c:v>6.8946881250015997</c:v>
                </c:pt>
                <c:pt idx="6113">
                  <c:v>6.8951599999999997</c:v>
                </c:pt>
                <c:pt idx="6114">
                  <c:v>6.8956587499999999</c:v>
                </c:pt>
                <c:pt idx="6115">
                  <c:v>6.8961156250015998</c:v>
                </c:pt>
                <c:pt idx="6116">
                  <c:v>6.8964756250015995</c:v>
                </c:pt>
                <c:pt idx="6117">
                  <c:v>6.8968918750016002</c:v>
                </c:pt>
                <c:pt idx="6118">
                  <c:v>6.8972412500000004</c:v>
                </c:pt>
                <c:pt idx="6119">
                  <c:v>6.8975762500000002</c:v>
                </c:pt>
                <c:pt idx="6120">
                  <c:v>6.8980412500000003</c:v>
                </c:pt>
                <c:pt idx="6121">
                  <c:v>6.8985087500000004</c:v>
                </c:pt>
                <c:pt idx="6122">
                  <c:v>6.8988687500000001</c:v>
                </c:pt>
                <c:pt idx="6123">
                  <c:v>6.8992668750016</c:v>
                </c:pt>
                <c:pt idx="6124">
                  <c:v>6.8996725000000003</c:v>
                </c:pt>
                <c:pt idx="6125">
                  <c:v>6.9001643750015997</c:v>
                </c:pt>
                <c:pt idx="6126">
                  <c:v>6.9004943750015997</c:v>
                </c:pt>
                <c:pt idx="6127">
                  <c:v>6.9009175000000003</c:v>
                </c:pt>
                <c:pt idx="6128">
                  <c:v>6.9014006250015996</c:v>
                </c:pt>
                <c:pt idx="6129">
                  <c:v>6.90177</c:v>
                </c:pt>
                <c:pt idx="6130">
                  <c:v>6.9022312499999998</c:v>
                </c:pt>
                <c:pt idx="6131">
                  <c:v>6.9027643750015999</c:v>
                </c:pt>
                <c:pt idx="6132">
                  <c:v>6.9032118750015998</c:v>
                </c:pt>
                <c:pt idx="6133">
                  <c:v>6.9035962499999997</c:v>
                </c:pt>
                <c:pt idx="6134">
                  <c:v>6.9039875000000004</c:v>
                </c:pt>
                <c:pt idx="6135">
                  <c:v>6.90443125</c:v>
                </c:pt>
                <c:pt idx="6136">
                  <c:v>6.9047606250015994</c:v>
                </c:pt>
                <c:pt idx="6137">
                  <c:v>6.9051999999999998</c:v>
                </c:pt>
                <c:pt idx="6138">
                  <c:v>6.9057656250015995</c:v>
                </c:pt>
                <c:pt idx="6139">
                  <c:v>6.9062593750015999</c:v>
                </c:pt>
                <c:pt idx="6140">
                  <c:v>6.9068443750016</c:v>
                </c:pt>
                <c:pt idx="6141">
                  <c:v>6.9073293750015994</c:v>
                </c:pt>
                <c:pt idx="6142">
                  <c:v>6.9078281250015996</c:v>
                </c:pt>
                <c:pt idx="6143">
                  <c:v>6.9081637499999999</c:v>
                </c:pt>
                <c:pt idx="6144">
                  <c:v>6.9087500000000004</c:v>
                </c:pt>
                <c:pt idx="6145">
                  <c:v>6.9093418750015996</c:v>
                </c:pt>
                <c:pt idx="6146">
                  <c:v>6.9097656250016</c:v>
                </c:pt>
                <c:pt idx="6147">
                  <c:v>6.9102193750016001</c:v>
                </c:pt>
                <c:pt idx="6148">
                  <c:v>6.9106474999999996</c:v>
                </c:pt>
                <c:pt idx="6149">
                  <c:v>6.9110718750015998</c:v>
                </c:pt>
                <c:pt idx="6150">
                  <c:v>6.9114831250015998</c:v>
                </c:pt>
                <c:pt idx="6151">
                  <c:v>6.9119787500000003</c:v>
                </c:pt>
                <c:pt idx="6152">
                  <c:v>6.9124581250016002</c:v>
                </c:pt>
                <c:pt idx="6153">
                  <c:v>6.9130037499999997</c:v>
                </c:pt>
                <c:pt idx="6154">
                  <c:v>6.9133387500000003</c:v>
                </c:pt>
                <c:pt idx="6155">
                  <c:v>6.9137343750015994</c:v>
                </c:pt>
                <c:pt idx="6156">
                  <c:v>6.9141943750015997</c:v>
                </c:pt>
                <c:pt idx="6157">
                  <c:v>6.9145268750015996</c:v>
                </c:pt>
                <c:pt idx="6158">
                  <c:v>6.9149912499999999</c:v>
                </c:pt>
                <c:pt idx="6159">
                  <c:v>6.9155493750015999</c:v>
                </c:pt>
                <c:pt idx="6160">
                  <c:v>6.9159793750015996</c:v>
                </c:pt>
                <c:pt idx="6161">
                  <c:v>6.9164843750016001</c:v>
                </c:pt>
                <c:pt idx="6162">
                  <c:v>6.9168456250016002</c:v>
                </c:pt>
                <c:pt idx="6163">
                  <c:v>6.9172381250015995</c:v>
                </c:pt>
                <c:pt idx="6164">
                  <c:v>6.9175849999999999</c:v>
                </c:pt>
                <c:pt idx="6165">
                  <c:v>6.9180574999999997</c:v>
                </c:pt>
                <c:pt idx="6166">
                  <c:v>6.9185487500000002</c:v>
                </c:pt>
                <c:pt idx="6167">
                  <c:v>6.9190131250015998</c:v>
                </c:pt>
                <c:pt idx="6168">
                  <c:v>6.9194012499999999</c:v>
                </c:pt>
                <c:pt idx="6169">
                  <c:v>6.9198743750015996</c:v>
                </c:pt>
                <c:pt idx="6170">
                  <c:v>6.9203906250016001</c:v>
                </c:pt>
                <c:pt idx="6171">
                  <c:v>6.9208662500000004</c:v>
                </c:pt>
                <c:pt idx="6172">
                  <c:v>6.9213399999999998</c:v>
                </c:pt>
                <c:pt idx="6173">
                  <c:v>6.9218031250015999</c:v>
                </c:pt>
                <c:pt idx="6174">
                  <c:v>6.9223081250015994</c:v>
                </c:pt>
                <c:pt idx="6175">
                  <c:v>6.9227606250016001</c:v>
                </c:pt>
                <c:pt idx="6176">
                  <c:v>6.9231999999999996</c:v>
                </c:pt>
                <c:pt idx="6177">
                  <c:v>6.9236106250015998</c:v>
                </c:pt>
                <c:pt idx="6178">
                  <c:v>6.9239918750016001</c:v>
                </c:pt>
                <c:pt idx="6179">
                  <c:v>6.9244050000000001</c:v>
                </c:pt>
                <c:pt idx="6180">
                  <c:v>6.9248512499999997</c:v>
                </c:pt>
                <c:pt idx="6181">
                  <c:v>6.9252618750016</c:v>
                </c:pt>
                <c:pt idx="6182">
                  <c:v>6.9256056250015998</c:v>
                </c:pt>
                <c:pt idx="6183">
                  <c:v>6.9259943750015998</c:v>
                </c:pt>
                <c:pt idx="6184">
                  <c:v>6.9263174999999997</c:v>
                </c:pt>
                <c:pt idx="6185">
                  <c:v>6.9267243750015997</c:v>
                </c:pt>
                <c:pt idx="6186">
                  <c:v>6.9271893750015998</c:v>
                </c:pt>
                <c:pt idx="6187">
                  <c:v>6.9276249999999999</c:v>
                </c:pt>
                <c:pt idx="6188">
                  <c:v>6.9281325000000002</c:v>
                </c:pt>
                <c:pt idx="6189">
                  <c:v>6.9284768750015999</c:v>
                </c:pt>
                <c:pt idx="6190">
                  <c:v>6.9289025000000004</c:v>
                </c:pt>
                <c:pt idx="6191">
                  <c:v>6.9293387500000003</c:v>
                </c:pt>
                <c:pt idx="6192">
                  <c:v>6.9297168750016001</c:v>
                </c:pt>
                <c:pt idx="6193">
                  <c:v>6.9302368750015999</c:v>
                </c:pt>
                <c:pt idx="6194">
                  <c:v>6.9306187499999998</c:v>
                </c:pt>
                <c:pt idx="6195">
                  <c:v>6.9310143750015998</c:v>
                </c:pt>
                <c:pt idx="6196">
                  <c:v>6.9314462499999996</c:v>
                </c:pt>
                <c:pt idx="6197">
                  <c:v>6.9318718750016002</c:v>
                </c:pt>
                <c:pt idx="6198">
                  <c:v>6.9322774999999996</c:v>
                </c:pt>
                <c:pt idx="6199">
                  <c:v>6.9326449999999999</c:v>
                </c:pt>
                <c:pt idx="6200">
                  <c:v>6.9330912500000004</c:v>
                </c:pt>
                <c:pt idx="6201">
                  <c:v>6.9334300000000004</c:v>
                </c:pt>
                <c:pt idx="6202">
                  <c:v>6.9338212500000003</c:v>
                </c:pt>
                <c:pt idx="6203">
                  <c:v>6.9343525000000001</c:v>
                </c:pt>
                <c:pt idx="6204">
                  <c:v>6.9346874999999999</c:v>
                </c:pt>
                <c:pt idx="6205">
                  <c:v>6.9350787499999997</c:v>
                </c:pt>
                <c:pt idx="6206">
                  <c:v>6.9354568750015995</c:v>
                </c:pt>
                <c:pt idx="6207">
                  <c:v>6.9358656250015995</c:v>
                </c:pt>
                <c:pt idx="6208">
                  <c:v>6.9363006250015999</c:v>
                </c:pt>
                <c:pt idx="6209">
                  <c:v>6.9367693750015995</c:v>
                </c:pt>
                <c:pt idx="6210">
                  <c:v>6.9372199999999999</c:v>
                </c:pt>
                <c:pt idx="6211">
                  <c:v>6.9376506250015995</c:v>
                </c:pt>
                <c:pt idx="6212">
                  <c:v>6.9379893750015995</c:v>
                </c:pt>
                <c:pt idx="6213">
                  <c:v>6.9383650000000001</c:v>
                </c:pt>
                <c:pt idx="6214">
                  <c:v>6.9387418750015994</c:v>
                </c:pt>
                <c:pt idx="6215">
                  <c:v>6.9391206250015998</c:v>
                </c:pt>
                <c:pt idx="6216">
                  <c:v>6.9394956250015998</c:v>
                </c:pt>
                <c:pt idx="6217">
                  <c:v>6.9399768750015998</c:v>
                </c:pt>
                <c:pt idx="6218">
                  <c:v>6.9403575000000002</c:v>
                </c:pt>
                <c:pt idx="6219">
                  <c:v>6.9407618750015994</c:v>
                </c:pt>
                <c:pt idx="6220">
                  <c:v>6.9411325000000001</c:v>
                </c:pt>
                <c:pt idx="6221">
                  <c:v>6.9416237499999998</c:v>
                </c:pt>
                <c:pt idx="6222">
                  <c:v>6.9421331250015994</c:v>
                </c:pt>
                <c:pt idx="6223">
                  <c:v>6.9424843750015999</c:v>
                </c:pt>
                <c:pt idx="6224">
                  <c:v>6.9428081250015996</c:v>
                </c:pt>
                <c:pt idx="6225">
                  <c:v>6.9432712499999996</c:v>
                </c:pt>
                <c:pt idx="6226">
                  <c:v>6.9436049999999998</c:v>
                </c:pt>
                <c:pt idx="6227">
                  <c:v>6.9440268750016001</c:v>
                </c:pt>
                <c:pt idx="6228">
                  <c:v>6.9444056250015995</c:v>
                </c:pt>
                <c:pt idx="6229">
                  <c:v>6.9449237500000001</c:v>
                </c:pt>
                <c:pt idx="6230">
                  <c:v>6.9454050000000001</c:v>
                </c:pt>
                <c:pt idx="6231">
                  <c:v>6.9457725000000003</c:v>
                </c:pt>
                <c:pt idx="6232">
                  <c:v>6.9463368750015997</c:v>
                </c:pt>
                <c:pt idx="6233">
                  <c:v>6.9467781250015994</c:v>
                </c:pt>
                <c:pt idx="6234">
                  <c:v>6.9472256250015993</c:v>
                </c:pt>
                <c:pt idx="6235">
                  <c:v>6.9475499999999997</c:v>
                </c:pt>
                <c:pt idx="6236">
                  <c:v>6.9479993750015998</c:v>
                </c:pt>
                <c:pt idx="6237">
                  <c:v>6.9485212499999998</c:v>
                </c:pt>
                <c:pt idx="6238">
                  <c:v>6.9490425</c:v>
                </c:pt>
                <c:pt idx="6239">
                  <c:v>6.9494981250015995</c:v>
                </c:pt>
                <c:pt idx="6240">
                  <c:v>6.9500537500000004</c:v>
                </c:pt>
                <c:pt idx="6241">
                  <c:v>6.9504524999999999</c:v>
                </c:pt>
                <c:pt idx="6242">
                  <c:v>6.9509856250016</c:v>
                </c:pt>
                <c:pt idx="6243">
                  <c:v>6.95149375</c:v>
                </c:pt>
                <c:pt idx="6244">
                  <c:v>6.9518143750016002</c:v>
                </c:pt>
                <c:pt idx="6245">
                  <c:v>6.9521906250015997</c:v>
                </c:pt>
                <c:pt idx="6246">
                  <c:v>6.9526399999999997</c:v>
                </c:pt>
                <c:pt idx="6247">
                  <c:v>6.9529768750015997</c:v>
                </c:pt>
                <c:pt idx="6248">
                  <c:v>6.9534418750015998</c:v>
                </c:pt>
                <c:pt idx="6249">
                  <c:v>6.9538275000000001</c:v>
                </c:pt>
                <c:pt idx="6250">
                  <c:v>6.9542762500000004</c:v>
                </c:pt>
                <c:pt idx="6251">
                  <c:v>6.9547987500000001</c:v>
                </c:pt>
                <c:pt idx="6252">
                  <c:v>6.9553012499999998</c:v>
                </c:pt>
                <c:pt idx="6253">
                  <c:v>6.9556775000000002</c:v>
                </c:pt>
                <c:pt idx="6254">
                  <c:v>6.9560818750015994</c:v>
                </c:pt>
                <c:pt idx="6255">
                  <c:v>6.9564731250016001</c:v>
                </c:pt>
                <c:pt idx="6256">
                  <c:v>6.9569706250015999</c:v>
                </c:pt>
                <c:pt idx="6257">
                  <c:v>6.9573012500000004</c:v>
                </c:pt>
                <c:pt idx="6258">
                  <c:v>6.9577768750016</c:v>
                </c:pt>
                <c:pt idx="6259">
                  <c:v>6.9581762500000002</c:v>
                </c:pt>
                <c:pt idx="6260">
                  <c:v>6.9586237500000001</c:v>
                </c:pt>
                <c:pt idx="6261">
                  <c:v>6.9591943750015997</c:v>
                </c:pt>
                <c:pt idx="6262">
                  <c:v>6.9595975000000001</c:v>
                </c:pt>
                <c:pt idx="6263">
                  <c:v>6.9599887499999999</c:v>
                </c:pt>
                <c:pt idx="6264">
                  <c:v>6.9603824999999997</c:v>
                </c:pt>
                <c:pt idx="6265">
                  <c:v>6.9607349999999997</c:v>
                </c:pt>
                <c:pt idx="6266">
                  <c:v>6.9610956250016001</c:v>
                </c:pt>
                <c:pt idx="6267">
                  <c:v>6.9615931250015999</c:v>
                </c:pt>
                <c:pt idx="6268">
                  <c:v>6.9619162499999998</c:v>
                </c:pt>
                <c:pt idx="6269">
                  <c:v>6.9622468750015996</c:v>
                </c:pt>
                <c:pt idx="6270">
                  <c:v>6.9627237500000003</c:v>
                </c:pt>
                <c:pt idx="6271">
                  <c:v>6.9631062500000001</c:v>
                </c:pt>
                <c:pt idx="6272">
                  <c:v>6.9635981250015995</c:v>
                </c:pt>
                <c:pt idx="6273">
                  <c:v>6.9639281250015994</c:v>
                </c:pt>
                <c:pt idx="6274">
                  <c:v>6.9643318750015997</c:v>
                </c:pt>
                <c:pt idx="6275">
                  <c:v>6.9646918750015994</c:v>
                </c:pt>
                <c:pt idx="6276">
                  <c:v>6.9650756250015995</c:v>
                </c:pt>
                <c:pt idx="6277">
                  <c:v>6.9655806250015999</c:v>
                </c:pt>
                <c:pt idx="6278">
                  <c:v>6.9660293750015994</c:v>
                </c:pt>
                <c:pt idx="6279">
                  <c:v>6.9663737499999998</c:v>
                </c:pt>
                <c:pt idx="6280">
                  <c:v>6.9669100000000004</c:v>
                </c:pt>
                <c:pt idx="6281">
                  <c:v>6.9673562499999999</c:v>
                </c:pt>
                <c:pt idx="6282">
                  <c:v>6.9678637500000002</c:v>
                </c:pt>
                <c:pt idx="6283">
                  <c:v>6.9683999999999999</c:v>
                </c:pt>
                <c:pt idx="6284">
                  <c:v>6.9687781250015997</c:v>
                </c:pt>
                <c:pt idx="6285">
                  <c:v>6.9692418750015994</c:v>
                </c:pt>
                <c:pt idx="6286">
                  <c:v>6.9696256250015995</c:v>
                </c:pt>
                <c:pt idx="6287">
                  <c:v>6.9700306250016002</c:v>
                </c:pt>
                <c:pt idx="6288">
                  <c:v>6.9704750000000004</c:v>
                </c:pt>
                <c:pt idx="6289">
                  <c:v>6.9708662500000003</c:v>
                </c:pt>
                <c:pt idx="6290">
                  <c:v>6.9713356250015996</c:v>
                </c:pt>
                <c:pt idx="6291">
                  <c:v>6.9718137499999999</c:v>
                </c:pt>
                <c:pt idx="6292">
                  <c:v>6.9723162500000004</c:v>
                </c:pt>
                <c:pt idx="6293">
                  <c:v>6.9727193750016001</c:v>
                </c:pt>
                <c:pt idx="6294">
                  <c:v>6.9732081250015998</c:v>
                </c:pt>
                <c:pt idx="6295">
                  <c:v>6.9736824999999998</c:v>
                </c:pt>
                <c:pt idx="6296">
                  <c:v>6.9740662499999999</c:v>
                </c:pt>
                <c:pt idx="6297">
                  <c:v>6.9745150000000002</c:v>
                </c:pt>
                <c:pt idx="6298">
                  <c:v>6.9749325000000004</c:v>
                </c:pt>
                <c:pt idx="6299">
                  <c:v>6.9753712500000002</c:v>
                </c:pt>
                <c:pt idx="6300">
                  <c:v>6.9758056250016001</c:v>
                </c:pt>
                <c:pt idx="6301">
                  <c:v>6.9762700000000004</c:v>
                </c:pt>
                <c:pt idx="6302">
                  <c:v>6.9766087499999996</c:v>
                </c:pt>
                <c:pt idx="6303">
                  <c:v>6.9769781250016001</c:v>
                </c:pt>
                <c:pt idx="6304">
                  <c:v>6.9773293750015997</c:v>
                </c:pt>
                <c:pt idx="6305">
                  <c:v>6.9778418750015998</c:v>
                </c:pt>
                <c:pt idx="6306">
                  <c:v>6.9783081250015995</c:v>
                </c:pt>
                <c:pt idx="6307">
                  <c:v>6.9787181250015999</c:v>
                </c:pt>
                <c:pt idx="6308">
                  <c:v>6.9792212500000002</c:v>
                </c:pt>
                <c:pt idx="6309">
                  <c:v>6.979705</c:v>
                </c:pt>
                <c:pt idx="6310">
                  <c:v>6.9800975000000003</c:v>
                </c:pt>
                <c:pt idx="6311">
                  <c:v>6.9804456250015994</c:v>
                </c:pt>
                <c:pt idx="6312">
                  <c:v>6.9808156250015996</c:v>
                </c:pt>
                <c:pt idx="6313">
                  <c:v>6.9813081250015996</c:v>
                </c:pt>
                <c:pt idx="6314">
                  <c:v>6.9817156250016001</c:v>
                </c:pt>
                <c:pt idx="6315">
                  <c:v>6.9820681250016001</c:v>
                </c:pt>
                <c:pt idx="6316">
                  <c:v>6.9825993750016</c:v>
                </c:pt>
                <c:pt idx="6317">
                  <c:v>6.9830318750015996</c:v>
                </c:pt>
                <c:pt idx="6318">
                  <c:v>6.9834212500000001</c:v>
                </c:pt>
                <c:pt idx="6319">
                  <c:v>6.9837837499999997</c:v>
                </c:pt>
                <c:pt idx="6320">
                  <c:v>6.9842550000000001</c:v>
                </c:pt>
                <c:pt idx="6321">
                  <c:v>6.9847256250015999</c:v>
                </c:pt>
                <c:pt idx="6322">
                  <c:v>6.9852056250015995</c:v>
                </c:pt>
                <c:pt idx="6323">
                  <c:v>6.9855887499999998</c:v>
                </c:pt>
                <c:pt idx="6324">
                  <c:v>6.9859999999999998</c:v>
                </c:pt>
                <c:pt idx="6325">
                  <c:v>6.9863431250015999</c:v>
                </c:pt>
                <c:pt idx="6326">
                  <c:v>6.9867656250015999</c:v>
                </c:pt>
                <c:pt idx="6327">
                  <c:v>6.9871006250015997</c:v>
                </c:pt>
                <c:pt idx="6328">
                  <c:v>6.9874956250015998</c:v>
                </c:pt>
                <c:pt idx="6329">
                  <c:v>6.9879449999999999</c:v>
                </c:pt>
                <c:pt idx="6330">
                  <c:v>6.9882818750015998</c:v>
                </c:pt>
                <c:pt idx="6331">
                  <c:v>6.9887256250015994</c:v>
                </c:pt>
                <c:pt idx="6332">
                  <c:v>6.98907875</c:v>
                </c:pt>
                <c:pt idx="6333">
                  <c:v>6.9894637499999996</c:v>
                </c:pt>
                <c:pt idx="6334">
                  <c:v>6.9898906250015997</c:v>
                </c:pt>
                <c:pt idx="6335">
                  <c:v>6.9903300000000002</c:v>
                </c:pt>
                <c:pt idx="6336">
                  <c:v>6.9907124999999999</c:v>
                </c:pt>
                <c:pt idx="6337">
                  <c:v>6.9912450000000002</c:v>
                </c:pt>
                <c:pt idx="6338">
                  <c:v>6.9916131250015994</c:v>
                </c:pt>
                <c:pt idx="6339">
                  <c:v>6.9920218750015986</c:v>
                </c:pt>
                <c:pt idx="6340">
                  <c:v>6.9924787500000001</c:v>
                </c:pt>
                <c:pt idx="6341">
                  <c:v>6.9928506250015987</c:v>
                </c:pt>
                <c:pt idx="6342">
                  <c:v>6.99330125</c:v>
                </c:pt>
                <c:pt idx="6343">
                  <c:v>6.9936231250015988</c:v>
                </c:pt>
                <c:pt idx="6344">
                  <c:v>6.9939706250015989</c:v>
                </c:pt>
                <c:pt idx="6345">
                  <c:v>6.9943043750015992</c:v>
                </c:pt>
                <c:pt idx="6346">
                  <c:v>6.9946831250015986</c:v>
                </c:pt>
                <c:pt idx="6347">
                  <c:v>6.9951600000000003</c:v>
                </c:pt>
                <c:pt idx="6348">
                  <c:v>6.9956537499999998</c:v>
                </c:pt>
                <c:pt idx="6349">
                  <c:v>6.9959949999999997</c:v>
                </c:pt>
                <c:pt idx="6350">
                  <c:v>6.9965450000000002</c:v>
                </c:pt>
                <c:pt idx="6351">
                  <c:v>6.9969031250015989</c:v>
                </c:pt>
                <c:pt idx="6352">
                  <c:v>6.9972393750015991</c:v>
                </c:pt>
                <c:pt idx="6353">
                  <c:v>6.99757125</c:v>
                </c:pt>
                <c:pt idx="6354">
                  <c:v>6.9979224999999996</c:v>
                </c:pt>
                <c:pt idx="6355">
                  <c:v>6.9982506250015986</c:v>
                </c:pt>
                <c:pt idx="6356">
                  <c:v>6.9986693750015991</c:v>
                </c:pt>
                <c:pt idx="6357">
                  <c:v>6.9990143750015994</c:v>
                </c:pt>
                <c:pt idx="6358">
                  <c:v>6.9993812499999999</c:v>
                </c:pt>
                <c:pt idx="6359">
                  <c:v>6.9998575000000001</c:v>
                </c:pt>
                <c:pt idx="6360">
                  <c:v>7.0001800000000003</c:v>
                </c:pt>
                <c:pt idx="6361">
                  <c:v>7.0005343750015987</c:v>
                </c:pt>
                <c:pt idx="6362">
                  <c:v>7.0010143750015992</c:v>
                </c:pt>
                <c:pt idx="6363">
                  <c:v>7.0014631250015986</c:v>
                </c:pt>
                <c:pt idx="6364">
                  <c:v>7.0018143750015991</c:v>
                </c:pt>
                <c:pt idx="6365">
                  <c:v>7.002180625001599</c:v>
                </c:pt>
                <c:pt idx="6366">
                  <c:v>7.0025975000000003</c:v>
                </c:pt>
                <c:pt idx="6367">
                  <c:v>7.0029525000000001</c:v>
                </c:pt>
                <c:pt idx="6368">
                  <c:v>7.0033818750015993</c:v>
                </c:pt>
                <c:pt idx="6369">
                  <c:v>7.0038381250015993</c:v>
                </c:pt>
                <c:pt idx="6370">
                  <c:v>7.0042324999999996</c:v>
                </c:pt>
                <c:pt idx="6371">
                  <c:v>7.0046131250015993</c:v>
                </c:pt>
                <c:pt idx="6372">
                  <c:v>7.0050193750015994</c:v>
                </c:pt>
                <c:pt idx="6373">
                  <c:v>7.0054299999999996</c:v>
                </c:pt>
                <c:pt idx="6374">
                  <c:v>7.0057762500000003</c:v>
                </c:pt>
                <c:pt idx="6375">
                  <c:v>7.0061749999999998</c:v>
                </c:pt>
                <c:pt idx="6376">
                  <c:v>7.0064968750015986</c:v>
                </c:pt>
                <c:pt idx="6377">
                  <c:v>7.0068950000000001</c:v>
                </c:pt>
                <c:pt idx="6378">
                  <c:v>7.007458125001599</c:v>
                </c:pt>
                <c:pt idx="6379">
                  <c:v>7.0078924999999996</c:v>
                </c:pt>
                <c:pt idx="6380">
                  <c:v>7.008280625001599</c:v>
                </c:pt>
                <c:pt idx="6381">
                  <c:v>7.0087175000000004</c:v>
                </c:pt>
                <c:pt idx="6382">
                  <c:v>7.0090512499999997</c:v>
                </c:pt>
                <c:pt idx="6383">
                  <c:v>7.0094768750015986</c:v>
                </c:pt>
                <c:pt idx="6384">
                  <c:v>7.00984125</c:v>
                </c:pt>
                <c:pt idx="6385">
                  <c:v>7.010228125001599</c:v>
                </c:pt>
                <c:pt idx="6386">
                  <c:v>7.0106281250015989</c:v>
                </c:pt>
                <c:pt idx="6387">
                  <c:v>7.010966875001599</c:v>
                </c:pt>
                <c:pt idx="6388">
                  <c:v>7.0113399999999997</c:v>
                </c:pt>
                <c:pt idx="6389">
                  <c:v>7.0116731250015993</c:v>
                </c:pt>
                <c:pt idx="6390">
                  <c:v>7.0121143750015991</c:v>
                </c:pt>
                <c:pt idx="6391">
                  <c:v>7.0124575</c:v>
                </c:pt>
                <c:pt idx="6392">
                  <c:v>7.0128037499999998</c:v>
                </c:pt>
                <c:pt idx="6393">
                  <c:v>7.01326625</c:v>
                </c:pt>
                <c:pt idx="6394">
                  <c:v>7.0136906250015993</c:v>
                </c:pt>
                <c:pt idx="6395">
                  <c:v>7.0140481250015991</c:v>
                </c:pt>
                <c:pt idx="6396">
                  <c:v>7.014391875001599</c:v>
                </c:pt>
                <c:pt idx="6397">
                  <c:v>7.0148218750015987</c:v>
                </c:pt>
                <c:pt idx="6398">
                  <c:v>7.0151831250015988</c:v>
                </c:pt>
                <c:pt idx="6399">
                  <c:v>7.0155037499999997</c:v>
                </c:pt>
                <c:pt idx="6400">
                  <c:v>7.0159975000000001</c:v>
                </c:pt>
                <c:pt idx="6401">
                  <c:v>7.0163700000000002</c:v>
                </c:pt>
                <c:pt idx="6402">
                  <c:v>7.016736875001599</c:v>
                </c:pt>
                <c:pt idx="6403">
                  <c:v>7.0170843750015992</c:v>
                </c:pt>
                <c:pt idx="6404">
                  <c:v>7.017500625001599</c:v>
                </c:pt>
                <c:pt idx="6405">
                  <c:v>7.0178243750015987</c:v>
                </c:pt>
                <c:pt idx="6406">
                  <c:v>7.0182093750015992</c:v>
                </c:pt>
                <c:pt idx="6407">
                  <c:v>7.018580625001599</c:v>
                </c:pt>
                <c:pt idx="6408">
                  <c:v>7.0189431250015986</c:v>
                </c:pt>
                <c:pt idx="6409">
                  <c:v>7.019330625001599</c:v>
                </c:pt>
                <c:pt idx="6410">
                  <c:v>7.0197081250015989</c:v>
                </c:pt>
                <c:pt idx="6411">
                  <c:v>7.020046875001599</c:v>
                </c:pt>
                <c:pt idx="6412">
                  <c:v>7.0204881250015987</c:v>
                </c:pt>
                <c:pt idx="6413">
                  <c:v>7.0208374999999998</c:v>
                </c:pt>
                <c:pt idx="6414">
                  <c:v>7.0211931250015986</c:v>
                </c:pt>
                <c:pt idx="6415">
                  <c:v>7.0215431250015987</c:v>
                </c:pt>
                <c:pt idx="6416">
                  <c:v>7.0219125</c:v>
                </c:pt>
                <c:pt idx="6417">
                  <c:v>7.0222581250015992</c:v>
                </c:pt>
                <c:pt idx="6418">
                  <c:v>7.0226100000000002</c:v>
                </c:pt>
                <c:pt idx="6419">
                  <c:v>7.023015</c:v>
                </c:pt>
                <c:pt idx="6420">
                  <c:v>7.0233712500000003</c:v>
                </c:pt>
                <c:pt idx="6421">
                  <c:v>7.0238081250015991</c:v>
                </c:pt>
                <c:pt idx="6422">
                  <c:v>7.024174375001599</c:v>
                </c:pt>
                <c:pt idx="6423">
                  <c:v>7.0245431250015988</c:v>
                </c:pt>
                <c:pt idx="6424">
                  <c:v>7.024985625001599</c:v>
                </c:pt>
                <c:pt idx="6425">
                  <c:v>7.0253081250015992</c:v>
                </c:pt>
                <c:pt idx="6426">
                  <c:v>7.0256443750015993</c:v>
                </c:pt>
                <c:pt idx="6427">
                  <c:v>7.0261137500000004</c:v>
                </c:pt>
                <c:pt idx="6428">
                  <c:v>7.0264825000000002</c:v>
                </c:pt>
                <c:pt idx="6429">
                  <c:v>7.0268206250015988</c:v>
                </c:pt>
                <c:pt idx="6430">
                  <c:v>7.0272193750015992</c:v>
                </c:pt>
                <c:pt idx="6431">
                  <c:v>7.0275524999999996</c:v>
                </c:pt>
                <c:pt idx="6432">
                  <c:v>7.0278787500000002</c:v>
                </c:pt>
                <c:pt idx="6433">
                  <c:v>7.0283512500000001</c:v>
                </c:pt>
                <c:pt idx="6434">
                  <c:v>7.0287418750015993</c:v>
                </c:pt>
                <c:pt idx="6435">
                  <c:v>7.0290800000000004</c:v>
                </c:pt>
                <c:pt idx="6436">
                  <c:v>7.0294318750015989</c:v>
                </c:pt>
                <c:pt idx="6437">
                  <c:v>7.0297549999999998</c:v>
                </c:pt>
                <c:pt idx="6438">
                  <c:v>7.030156875001599</c:v>
                </c:pt>
                <c:pt idx="6439">
                  <c:v>7.030531875001599</c:v>
                </c:pt>
                <c:pt idx="6440">
                  <c:v>7.0308756250015989</c:v>
                </c:pt>
                <c:pt idx="6441">
                  <c:v>7.0312475000000001</c:v>
                </c:pt>
                <c:pt idx="6442">
                  <c:v>7.0316462499999997</c:v>
                </c:pt>
                <c:pt idx="6443">
                  <c:v>7.0319874999999996</c:v>
                </c:pt>
                <c:pt idx="6444">
                  <c:v>7.0323143750015991</c:v>
                </c:pt>
                <c:pt idx="6445">
                  <c:v>7.0326962499999999</c:v>
                </c:pt>
                <c:pt idx="6446">
                  <c:v>7.0331212499999998</c:v>
                </c:pt>
                <c:pt idx="6447">
                  <c:v>7.0335099999999997</c:v>
                </c:pt>
                <c:pt idx="6448">
                  <c:v>7.0338831250015987</c:v>
                </c:pt>
                <c:pt idx="6449">
                  <c:v>7.0342962499999997</c:v>
                </c:pt>
                <c:pt idx="6450">
                  <c:v>7.0346762500000004</c:v>
                </c:pt>
                <c:pt idx="6451">
                  <c:v>7.0350700000000002</c:v>
                </c:pt>
                <c:pt idx="6452">
                  <c:v>7.0354799999999997</c:v>
                </c:pt>
                <c:pt idx="6453">
                  <c:v>7.0359231250015988</c:v>
                </c:pt>
                <c:pt idx="6454">
                  <c:v>7.0363331250015992</c:v>
                </c:pt>
                <c:pt idx="6455">
                  <c:v>7.0367181250015989</c:v>
                </c:pt>
                <c:pt idx="6456">
                  <c:v>7.0371081250015992</c:v>
                </c:pt>
                <c:pt idx="6457">
                  <c:v>7.0374724999999998</c:v>
                </c:pt>
                <c:pt idx="6458">
                  <c:v>7.0377993750015992</c:v>
                </c:pt>
                <c:pt idx="6459">
                  <c:v>7.0382443750015993</c:v>
                </c:pt>
                <c:pt idx="6460">
                  <c:v>7.0385818750015989</c:v>
                </c:pt>
                <c:pt idx="6461">
                  <c:v>7.0389049999999997</c:v>
                </c:pt>
                <c:pt idx="6462">
                  <c:v>7.0392925000000002</c:v>
                </c:pt>
                <c:pt idx="6463">
                  <c:v>7.0397612499999997</c:v>
                </c:pt>
                <c:pt idx="6464">
                  <c:v>7.0400906250015991</c:v>
                </c:pt>
                <c:pt idx="6465">
                  <c:v>7.0405243750015991</c:v>
                </c:pt>
                <c:pt idx="6466">
                  <c:v>7.0408706250015989</c:v>
                </c:pt>
                <c:pt idx="6467">
                  <c:v>7.041276875001599</c:v>
                </c:pt>
                <c:pt idx="6468">
                  <c:v>7.0416281250015986</c:v>
                </c:pt>
                <c:pt idx="6469">
                  <c:v>7.0420731250015987</c:v>
                </c:pt>
                <c:pt idx="6470">
                  <c:v>7.0424974999999996</c:v>
                </c:pt>
                <c:pt idx="6471">
                  <c:v>7.0428199999999999</c:v>
                </c:pt>
                <c:pt idx="6472">
                  <c:v>7.0431487500000003</c:v>
                </c:pt>
                <c:pt idx="6473">
                  <c:v>7.0434818750015991</c:v>
                </c:pt>
                <c:pt idx="6474">
                  <c:v>7.0430225000000002</c:v>
                </c:pt>
                <c:pt idx="6475">
                  <c:v>7.0424868750015994</c:v>
                </c:pt>
                <c:pt idx="6476">
                  <c:v>7.0421062499999998</c:v>
                </c:pt>
                <c:pt idx="6477">
                  <c:v>7.04177125</c:v>
                </c:pt>
                <c:pt idx="6478">
                  <c:v>7.0413443750015992</c:v>
                </c:pt>
                <c:pt idx="6479">
                  <c:v>7.0409537499999999</c:v>
                </c:pt>
                <c:pt idx="6480">
                  <c:v>7.0406043750015987</c:v>
                </c:pt>
                <c:pt idx="6481">
                  <c:v>7.0402762499999998</c:v>
                </c:pt>
                <c:pt idx="6482">
                  <c:v>7.0399381250015987</c:v>
                </c:pt>
                <c:pt idx="6483">
                  <c:v>7.0395006250015992</c:v>
                </c:pt>
                <c:pt idx="6484">
                  <c:v>7.0391643750015991</c:v>
                </c:pt>
                <c:pt idx="6485">
                  <c:v>7.0388324999999998</c:v>
                </c:pt>
                <c:pt idx="6486">
                  <c:v>7.0386087499999999</c:v>
                </c:pt>
                <c:pt idx="6487">
                  <c:v>7.0382687500000003</c:v>
                </c:pt>
                <c:pt idx="6488">
                  <c:v>7.0380481250015992</c:v>
                </c:pt>
                <c:pt idx="6489">
                  <c:v>7.0377643750015988</c:v>
                </c:pt>
                <c:pt idx="6490">
                  <c:v>7.0376593750015992</c:v>
                </c:pt>
                <c:pt idx="6491">
                  <c:v>7.0379418750015992</c:v>
                </c:pt>
                <c:pt idx="6492">
                  <c:v>7.0377581250015986</c:v>
                </c:pt>
                <c:pt idx="6493">
                  <c:v>7.0380962499999997</c:v>
                </c:pt>
                <c:pt idx="6494">
                  <c:v>7.0384443750015988</c:v>
                </c:pt>
                <c:pt idx="6495">
                  <c:v>7.0386737500000001</c:v>
                </c:pt>
                <c:pt idx="6496">
                  <c:v>7.0389949999999999</c:v>
                </c:pt>
                <c:pt idx="6497">
                  <c:v>7.0393681250015989</c:v>
                </c:pt>
                <c:pt idx="6498">
                  <c:v>7.0396462499999997</c:v>
                </c:pt>
                <c:pt idx="6499">
                  <c:v>7.0398449999999997</c:v>
                </c:pt>
                <c:pt idx="6500">
                  <c:v>7.0399806250015988</c:v>
                </c:pt>
                <c:pt idx="6501">
                  <c:v>7.0398025000000004</c:v>
                </c:pt>
                <c:pt idx="6502">
                  <c:v>7.03959125</c:v>
                </c:pt>
                <c:pt idx="6503">
                  <c:v>7.0397806250015993</c:v>
                </c:pt>
                <c:pt idx="6504">
                  <c:v>7.0394612499999996</c:v>
                </c:pt>
                <c:pt idx="6505">
                  <c:v>7.0395887500000001</c:v>
                </c:pt>
                <c:pt idx="6506">
                  <c:v>7.0397162499999997</c:v>
                </c:pt>
                <c:pt idx="6507">
                  <c:v>7.0399856250015986</c:v>
                </c:pt>
                <c:pt idx="6508">
                  <c:v>7.0400656250015992</c:v>
                </c:pt>
                <c:pt idx="6509">
                  <c:v>7.040305625001599</c:v>
                </c:pt>
                <c:pt idx="6510">
                  <c:v>7.0403112500000002</c:v>
                </c:pt>
                <c:pt idx="6511">
                  <c:v>7.0404043750015992</c:v>
                </c:pt>
                <c:pt idx="6512">
                  <c:v>7.0406093750015986</c:v>
                </c:pt>
                <c:pt idx="6513">
                  <c:v>7.0409281250015994</c:v>
                </c:pt>
                <c:pt idx="6514">
                  <c:v>7.0412887499999997</c:v>
                </c:pt>
                <c:pt idx="6515">
                  <c:v>7.0411725000000001</c:v>
                </c:pt>
                <c:pt idx="6516">
                  <c:v>7.0407787500000003</c:v>
                </c:pt>
                <c:pt idx="6517">
                  <c:v>7.0402256250015993</c:v>
                </c:pt>
                <c:pt idx="6518">
                  <c:v>7.0397006250015988</c:v>
                </c:pt>
                <c:pt idx="6519">
                  <c:v>7.0392281250015989</c:v>
                </c:pt>
                <c:pt idx="6520">
                  <c:v>7.0388725000000001</c:v>
                </c:pt>
                <c:pt idx="6521">
                  <c:v>7.0386412500000004</c:v>
                </c:pt>
                <c:pt idx="6522">
                  <c:v>7.0382418750015994</c:v>
                </c:pt>
                <c:pt idx="6523">
                  <c:v>7.0383962499999999</c:v>
                </c:pt>
                <c:pt idx="6524">
                  <c:v>7.0380593750015992</c:v>
                </c:pt>
                <c:pt idx="6525">
                  <c:v>7.038098125001599</c:v>
                </c:pt>
                <c:pt idx="6526">
                  <c:v>7.0378049999999996</c:v>
                </c:pt>
                <c:pt idx="6527">
                  <c:v>7.0374712500000003</c:v>
                </c:pt>
                <c:pt idx="6528">
                  <c:v>7.0371506250015994</c:v>
                </c:pt>
                <c:pt idx="6529">
                  <c:v>7.0368700000000004</c:v>
                </c:pt>
                <c:pt idx="6530">
                  <c:v>7.036396875001599</c:v>
                </c:pt>
                <c:pt idx="6531">
                  <c:v>7.035988125001599</c:v>
                </c:pt>
                <c:pt idx="6532">
                  <c:v>7.03597625</c:v>
                </c:pt>
                <c:pt idx="6533">
                  <c:v>7.0359112499999998</c:v>
                </c:pt>
                <c:pt idx="6534">
                  <c:v>7.0355237500000003</c:v>
                </c:pt>
                <c:pt idx="6535">
                  <c:v>7.0353237499999999</c:v>
                </c:pt>
                <c:pt idx="6536">
                  <c:v>7.0349506250015992</c:v>
                </c:pt>
                <c:pt idx="6537">
                  <c:v>7.0345143750015993</c:v>
                </c:pt>
                <c:pt idx="6538">
                  <c:v>7.0340968750015991</c:v>
                </c:pt>
                <c:pt idx="6539">
                  <c:v>7.0337249999999996</c:v>
                </c:pt>
                <c:pt idx="6540">
                  <c:v>7.0334000000000003</c:v>
                </c:pt>
                <c:pt idx="6541">
                  <c:v>7.0329837499999996</c:v>
                </c:pt>
                <c:pt idx="6542">
                  <c:v>7.032585625001599</c:v>
                </c:pt>
                <c:pt idx="6543">
                  <c:v>7.0321987500000001</c:v>
                </c:pt>
                <c:pt idx="6544">
                  <c:v>7.0318449999999997</c:v>
                </c:pt>
                <c:pt idx="6545">
                  <c:v>7.0314143750015994</c:v>
                </c:pt>
                <c:pt idx="6546">
                  <c:v>7.0310343750015987</c:v>
                </c:pt>
                <c:pt idx="6547">
                  <c:v>7.0307050000000002</c:v>
                </c:pt>
                <c:pt idx="6548">
                  <c:v>7.030263125001599</c:v>
                </c:pt>
                <c:pt idx="6549">
                  <c:v>7.0298231250015988</c:v>
                </c:pt>
                <c:pt idx="6550">
                  <c:v>7.0294531250015986</c:v>
                </c:pt>
                <c:pt idx="6551">
                  <c:v>7.0290850000000002</c:v>
                </c:pt>
                <c:pt idx="6552">
                  <c:v>7.0287081250015992</c:v>
                </c:pt>
                <c:pt idx="6553">
                  <c:v>7.0283281250015994</c:v>
                </c:pt>
                <c:pt idx="6554">
                  <c:v>7.0279737500000001</c:v>
                </c:pt>
                <c:pt idx="6555">
                  <c:v>7.0276062499999998</c:v>
                </c:pt>
                <c:pt idx="6556">
                  <c:v>7.0272325000000002</c:v>
                </c:pt>
                <c:pt idx="6557">
                  <c:v>7.02687375</c:v>
                </c:pt>
                <c:pt idx="6558">
                  <c:v>7.0265518750015987</c:v>
                </c:pt>
                <c:pt idx="6559">
                  <c:v>7.0262250000000002</c:v>
                </c:pt>
                <c:pt idx="6560">
                  <c:v>7.025805625001599</c:v>
                </c:pt>
                <c:pt idx="6561">
                  <c:v>7.0254374999999998</c:v>
                </c:pt>
                <c:pt idx="6562">
                  <c:v>7.0251281250015989</c:v>
                </c:pt>
                <c:pt idx="6563">
                  <c:v>7.0247468750015987</c:v>
                </c:pt>
                <c:pt idx="6564">
                  <c:v>7.0244031250015988</c:v>
                </c:pt>
                <c:pt idx="6565">
                  <c:v>7.0240462499999996</c:v>
                </c:pt>
                <c:pt idx="6566">
                  <c:v>7.0237112499999999</c:v>
                </c:pt>
                <c:pt idx="6567">
                  <c:v>7.0233581250015993</c:v>
                </c:pt>
                <c:pt idx="6568">
                  <c:v>7.0230168750015993</c:v>
                </c:pt>
                <c:pt idx="6569">
                  <c:v>7.0225993750015991</c:v>
                </c:pt>
                <c:pt idx="6570">
                  <c:v>7.0222512500000001</c:v>
                </c:pt>
                <c:pt idx="6571">
                  <c:v>7.0218806250015993</c:v>
                </c:pt>
                <c:pt idx="6572">
                  <c:v>7.0215218750015991</c:v>
                </c:pt>
                <c:pt idx="6573">
                  <c:v>7.021138125001599</c:v>
                </c:pt>
                <c:pt idx="6574">
                  <c:v>7.0207168750015994</c:v>
                </c:pt>
                <c:pt idx="6575">
                  <c:v>7.020326875001599</c:v>
                </c:pt>
                <c:pt idx="6576">
                  <c:v>7.0199818750015988</c:v>
                </c:pt>
                <c:pt idx="6577">
                  <c:v>7.0196606250015989</c:v>
                </c:pt>
                <c:pt idx="6578">
                  <c:v>7.0192474999999996</c:v>
                </c:pt>
                <c:pt idx="6579">
                  <c:v>7.0188375000000001</c:v>
                </c:pt>
                <c:pt idx="6580">
                  <c:v>7.0185018750015988</c:v>
                </c:pt>
                <c:pt idx="6581">
                  <c:v>7.0181468750015989</c:v>
                </c:pt>
                <c:pt idx="6582">
                  <c:v>7.0177750000000003</c:v>
                </c:pt>
                <c:pt idx="6583">
                  <c:v>7.0174025000000002</c:v>
                </c:pt>
                <c:pt idx="6584">
                  <c:v>7.0170162500000002</c:v>
                </c:pt>
                <c:pt idx="6585">
                  <c:v>7.0166362500000004</c:v>
                </c:pt>
                <c:pt idx="6586">
                  <c:v>7.0162537499999997</c:v>
                </c:pt>
                <c:pt idx="6587">
                  <c:v>7.0158224999999996</c:v>
                </c:pt>
                <c:pt idx="6588">
                  <c:v>7.0155000000000003</c:v>
                </c:pt>
                <c:pt idx="6589">
                  <c:v>7.0150224999999997</c:v>
                </c:pt>
                <c:pt idx="6590">
                  <c:v>7.0146068750015989</c:v>
                </c:pt>
                <c:pt idx="6591">
                  <c:v>7.0142543750015989</c:v>
                </c:pt>
                <c:pt idx="6592">
                  <c:v>7.0138825000000002</c:v>
                </c:pt>
                <c:pt idx="6593">
                  <c:v>7.013558125001599</c:v>
                </c:pt>
                <c:pt idx="6594">
                  <c:v>7.0131674999999998</c:v>
                </c:pt>
                <c:pt idx="6595">
                  <c:v>7.0128312499999996</c:v>
                </c:pt>
                <c:pt idx="6596">
                  <c:v>7.0124674999999996</c:v>
                </c:pt>
                <c:pt idx="6597">
                  <c:v>7.0121025000000001</c:v>
                </c:pt>
                <c:pt idx="6598">
                  <c:v>7.0117762499999996</c:v>
                </c:pt>
                <c:pt idx="6599">
                  <c:v>7.0113606250015987</c:v>
                </c:pt>
                <c:pt idx="6600">
                  <c:v>7.0110299999999999</c:v>
                </c:pt>
                <c:pt idx="6601">
                  <c:v>7.0106712499999997</c:v>
                </c:pt>
                <c:pt idx="6602">
                  <c:v>7.0105868750015992</c:v>
                </c:pt>
                <c:pt idx="6603">
                  <c:v>7.010261875001599</c:v>
                </c:pt>
                <c:pt idx="6604">
                  <c:v>7.0104662500000003</c:v>
                </c:pt>
                <c:pt idx="6605">
                  <c:v>7.0104818750015987</c:v>
                </c:pt>
                <c:pt idx="6606">
                  <c:v>7.0107474999999999</c:v>
                </c:pt>
                <c:pt idx="6607">
                  <c:v>7.0107756250015987</c:v>
                </c:pt>
                <c:pt idx="6608">
                  <c:v>7.0111568750015989</c:v>
                </c:pt>
                <c:pt idx="6609">
                  <c:v>7.0112193750015992</c:v>
                </c:pt>
                <c:pt idx="6610">
                  <c:v>7.0116250000000004</c:v>
                </c:pt>
                <c:pt idx="6611">
                  <c:v>7.0114843750015989</c:v>
                </c:pt>
                <c:pt idx="6612">
                  <c:v>7.0118256250015989</c:v>
                </c:pt>
                <c:pt idx="6613">
                  <c:v>7.0116143750015993</c:v>
                </c:pt>
                <c:pt idx="6614">
                  <c:v>7.01178875</c:v>
                </c:pt>
                <c:pt idx="6615">
                  <c:v>7.0120449999999996</c:v>
                </c:pt>
                <c:pt idx="6616">
                  <c:v>7.0123224999999998</c:v>
                </c:pt>
                <c:pt idx="6617">
                  <c:v>7.0126893750015986</c:v>
                </c:pt>
                <c:pt idx="6618">
                  <c:v>7.0130487500000003</c:v>
                </c:pt>
                <c:pt idx="6619">
                  <c:v>7.0133812500000001</c:v>
                </c:pt>
                <c:pt idx="6620">
                  <c:v>7.0137256250015989</c:v>
                </c:pt>
                <c:pt idx="6621">
                  <c:v>7.0133824999999996</c:v>
                </c:pt>
                <c:pt idx="6622">
                  <c:v>7.0132025000000002</c:v>
                </c:pt>
                <c:pt idx="6623">
                  <c:v>7.0135293750015988</c:v>
                </c:pt>
                <c:pt idx="6624">
                  <c:v>7.0138868750015986</c:v>
                </c:pt>
                <c:pt idx="6625">
                  <c:v>7.0138699999999998</c:v>
                </c:pt>
                <c:pt idx="6626">
                  <c:v>7.0142356250015991</c:v>
                </c:pt>
                <c:pt idx="6627">
                  <c:v>7.0145281250015987</c:v>
                </c:pt>
                <c:pt idx="6628">
                  <c:v>7.0148981250015989</c:v>
                </c:pt>
                <c:pt idx="6629">
                  <c:v>7.01532</c:v>
                </c:pt>
                <c:pt idx="6630">
                  <c:v>7.0152737500000004</c:v>
                </c:pt>
                <c:pt idx="6631">
                  <c:v>7.0156049999999999</c:v>
                </c:pt>
                <c:pt idx="6632">
                  <c:v>7.0159549999999999</c:v>
                </c:pt>
                <c:pt idx="6633">
                  <c:v>7.0163650000000004</c:v>
                </c:pt>
                <c:pt idx="6634">
                  <c:v>7.016705</c:v>
                </c:pt>
                <c:pt idx="6635">
                  <c:v>7.01666875</c:v>
                </c:pt>
                <c:pt idx="6636">
                  <c:v>7.0161912500000003</c:v>
                </c:pt>
                <c:pt idx="6637">
                  <c:v>7.0157943750015992</c:v>
                </c:pt>
                <c:pt idx="6638">
                  <c:v>7.0153843750015987</c:v>
                </c:pt>
                <c:pt idx="6639">
                  <c:v>7.0150550000000003</c:v>
                </c:pt>
                <c:pt idx="6640">
                  <c:v>7.0146731250015986</c:v>
                </c:pt>
                <c:pt idx="6641">
                  <c:v>7.0143262499999999</c:v>
                </c:pt>
                <c:pt idx="6642">
                  <c:v>7.0139449999999997</c:v>
                </c:pt>
                <c:pt idx="6643">
                  <c:v>7.0136043750015986</c:v>
                </c:pt>
                <c:pt idx="6644">
                  <c:v>7.0132649999999996</c:v>
                </c:pt>
                <c:pt idx="6645">
                  <c:v>7.0129168750015989</c:v>
                </c:pt>
                <c:pt idx="6646">
                  <c:v>7.012491875001599</c:v>
                </c:pt>
                <c:pt idx="6647">
                  <c:v>7.0121624999999996</c:v>
                </c:pt>
                <c:pt idx="6648">
                  <c:v>7.0118356250015994</c:v>
                </c:pt>
                <c:pt idx="6649">
                  <c:v>7.0114774999999998</c:v>
                </c:pt>
                <c:pt idx="6650">
                  <c:v>7.01112</c:v>
                </c:pt>
                <c:pt idx="6651">
                  <c:v>7.0107375000000003</c:v>
                </c:pt>
                <c:pt idx="6652">
                  <c:v>7.0103556250015986</c:v>
                </c:pt>
                <c:pt idx="6653">
                  <c:v>7.0099549999999997</c:v>
                </c:pt>
                <c:pt idx="6654">
                  <c:v>7.0095881250015992</c:v>
                </c:pt>
                <c:pt idx="6655">
                  <c:v>7.0092400000000001</c:v>
                </c:pt>
                <c:pt idx="6656">
                  <c:v>7.0088081250015986</c:v>
                </c:pt>
                <c:pt idx="6657">
                  <c:v>7.0084875000000002</c:v>
                </c:pt>
                <c:pt idx="6658">
                  <c:v>7.00815375</c:v>
                </c:pt>
                <c:pt idx="6659">
                  <c:v>7.0078268750015988</c:v>
                </c:pt>
                <c:pt idx="6660">
                  <c:v>7.0074918750015991</c:v>
                </c:pt>
                <c:pt idx="6661">
                  <c:v>7.0071706250015993</c:v>
                </c:pt>
                <c:pt idx="6662">
                  <c:v>7.0069943750015993</c:v>
                </c:pt>
                <c:pt idx="6663">
                  <c:v>7.0066543750015988</c:v>
                </c:pt>
                <c:pt idx="6664">
                  <c:v>7.0065806250015994</c:v>
                </c:pt>
                <c:pt idx="6665">
                  <c:v>7.0063981250015992</c:v>
                </c:pt>
                <c:pt idx="6666">
                  <c:v>7.0061249999999999</c:v>
                </c:pt>
                <c:pt idx="6667">
                  <c:v>7.00603</c:v>
                </c:pt>
                <c:pt idx="6668">
                  <c:v>7.005700625001599</c:v>
                </c:pt>
                <c:pt idx="6669">
                  <c:v>7.0053700000000001</c:v>
                </c:pt>
                <c:pt idx="6670">
                  <c:v>7.0054143750015987</c:v>
                </c:pt>
                <c:pt idx="6671">
                  <c:v>7.0051193750015992</c:v>
                </c:pt>
                <c:pt idx="6672">
                  <c:v>7.0049400000000004</c:v>
                </c:pt>
                <c:pt idx="6673">
                  <c:v>7.0048087499999996</c:v>
                </c:pt>
                <c:pt idx="6674">
                  <c:v>7.0046118750015989</c:v>
                </c:pt>
                <c:pt idx="6675">
                  <c:v>7.0043468750015991</c:v>
                </c:pt>
                <c:pt idx="6676">
                  <c:v>7.00416375</c:v>
                </c:pt>
                <c:pt idx="6677">
                  <c:v>7.0041706250015991</c:v>
                </c:pt>
                <c:pt idx="6678">
                  <c:v>7.0040825</c:v>
                </c:pt>
                <c:pt idx="6679">
                  <c:v>7.0041324999999999</c:v>
                </c:pt>
                <c:pt idx="6680">
                  <c:v>7.0039499999999997</c:v>
                </c:pt>
                <c:pt idx="6681">
                  <c:v>7.0039218750015992</c:v>
                </c:pt>
                <c:pt idx="6682">
                  <c:v>7.0035668750015994</c:v>
                </c:pt>
                <c:pt idx="6683">
                  <c:v>7.0036956250015994</c:v>
                </c:pt>
                <c:pt idx="6684">
                  <c:v>7.0036318750015987</c:v>
                </c:pt>
                <c:pt idx="6685">
                  <c:v>7.0035162499999997</c:v>
                </c:pt>
                <c:pt idx="6686">
                  <c:v>7.0034387499999999</c:v>
                </c:pt>
                <c:pt idx="6687">
                  <c:v>7.0030681250015991</c:v>
                </c:pt>
                <c:pt idx="6688">
                  <c:v>7.0026599999999997</c:v>
                </c:pt>
                <c:pt idx="6689">
                  <c:v>7.0023081250015986</c:v>
                </c:pt>
                <c:pt idx="6690">
                  <c:v>7.0019687499999996</c:v>
                </c:pt>
                <c:pt idx="6691">
                  <c:v>7.0016318750015989</c:v>
                </c:pt>
                <c:pt idx="6692">
                  <c:v>7.0012143750015987</c:v>
                </c:pt>
                <c:pt idx="6693">
                  <c:v>7.0007443750015987</c:v>
                </c:pt>
                <c:pt idx="6694">
                  <c:v>7.0004087500000001</c:v>
                </c:pt>
                <c:pt idx="6695">
                  <c:v>7.0000074999999997</c:v>
                </c:pt>
                <c:pt idx="6696">
                  <c:v>6.9995950000000002</c:v>
                </c:pt>
                <c:pt idx="6697">
                  <c:v>6.9992456250015991</c:v>
                </c:pt>
                <c:pt idx="6698">
                  <c:v>6.998861875001599</c:v>
                </c:pt>
                <c:pt idx="6699">
                  <c:v>6.9984912499999998</c:v>
                </c:pt>
                <c:pt idx="6700">
                  <c:v>6.9983618750015992</c:v>
                </c:pt>
                <c:pt idx="6701">
                  <c:v>6.99803</c:v>
                </c:pt>
                <c:pt idx="6702">
                  <c:v>6.9976656250015994</c:v>
                </c:pt>
                <c:pt idx="6703">
                  <c:v>6.9973018750015994</c:v>
                </c:pt>
                <c:pt idx="6704">
                  <c:v>6.9972300000000001</c:v>
                </c:pt>
                <c:pt idx="6705">
                  <c:v>6.996855</c:v>
                </c:pt>
                <c:pt idx="6706">
                  <c:v>6.9967612499999996</c:v>
                </c:pt>
                <c:pt idx="6707">
                  <c:v>6.9963787499999999</c:v>
                </c:pt>
                <c:pt idx="6708">
                  <c:v>6.9962412499999997</c:v>
                </c:pt>
                <c:pt idx="6709">
                  <c:v>6.9958925000000001</c:v>
                </c:pt>
                <c:pt idx="6710">
                  <c:v>6.9956362499999996</c:v>
                </c:pt>
                <c:pt idx="6711">
                  <c:v>6.9953618750015991</c:v>
                </c:pt>
                <c:pt idx="6712">
                  <c:v>6.9950237499999997</c:v>
                </c:pt>
                <c:pt idx="6713">
                  <c:v>6.9950062500000003</c:v>
                </c:pt>
                <c:pt idx="6714">
                  <c:v>6.9946725000000001</c:v>
                </c:pt>
                <c:pt idx="6715">
                  <c:v>6.9943343750015989</c:v>
                </c:pt>
                <c:pt idx="6716">
                  <c:v>6.9940049999999996</c:v>
                </c:pt>
                <c:pt idx="6717">
                  <c:v>6.9936662500000004</c:v>
                </c:pt>
                <c:pt idx="6718">
                  <c:v>6.9934237499999998</c:v>
                </c:pt>
                <c:pt idx="6719">
                  <c:v>6.9931037500000004</c:v>
                </c:pt>
                <c:pt idx="6720">
                  <c:v>6.9927650000000003</c:v>
                </c:pt>
                <c:pt idx="6721">
                  <c:v>6.9924262500000003</c:v>
                </c:pt>
                <c:pt idx="6722">
                  <c:v>6.9920074999999997</c:v>
                </c:pt>
                <c:pt idx="6723">
                  <c:v>6.9915937499999998</c:v>
                </c:pt>
                <c:pt idx="6724">
                  <c:v>6.9912056250015988</c:v>
                </c:pt>
                <c:pt idx="6725">
                  <c:v>6.9908706250015991</c:v>
                </c:pt>
                <c:pt idx="6726">
                  <c:v>6.9906974999999996</c:v>
                </c:pt>
                <c:pt idx="6727">
                  <c:v>6.9904081250015997</c:v>
                </c:pt>
                <c:pt idx="6728">
                  <c:v>6.9900837500000002</c:v>
                </c:pt>
                <c:pt idx="6729">
                  <c:v>6.9899443750015999</c:v>
                </c:pt>
                <c:pt idx="6730">
                  <c:v>6.9896206250016002</c:v>
                </c:pt>
                <c:pt idx="6731">
                  <c:v>6.9895193750016</c:v>
                </c:pt>
                <c:pt idx="6732">
                  <c:v>6.9895006250015994</c:v>
                </c:pt>
                <c:pt idx="6733">
                  <c:v>6.9892750000000001</c:v>
                </c:pt>
                <c:pt idx="6734">
                  <c:v>6.9891268750015998</c:v>
                </c:pt>
                <c:pt idx="6735">
                  <c:v>6.9887993750015998</c:v>
                </c:pt>
                <c:pt idx="6736">
                  <c:v>6.9885118750016</c:v>
                </c:pt>
                <c:pt idx="6737">
                  <c:v>6.9881643750015998</c:v>
                </c:pt>
                <c:pt idx="6738">
                  <c:v>6.9879337499999998</c:v>
                </c:pt>
                <c:pt idx="6739">
                  <c:v>6.9876887500000002</c:v>
                </c:pt>
                <c:pt idx="6740">
                  <c:v>6.98783625</c:v>
                </c:pt>
                <c:pt idx="6741">
                  <c:v>6.9874987500000003</c:v>
                </c:pt>
                <c:pt idx="6742">
                  <c:v>6.9876568750015995</c:v>
                </c:pt>
                <c:pt idx="6743">
                  <c:v>6.9876737499999999</c:v>
                </c:pt>
                <c:pt idx="6744">
                  <c:v>6.9878912499999997</c:v>
                </c:pt>
                <c:pt idx="6745">
                  <c:v>6.9879331250016001</c:v>
                </c:pt>
                <c:pt idx="6746">
                  <c:v>6.9881368750016</c:v>
                </c:pt>
                <c:pt idx="6747">
                  <c:v>6.98823375</c:v>
                </c:pt>
                <c:pt idx="6748">
                  <c:v>6.9881243750015996</c:v>
                </c:pt>
                <c:pt idx="6749">
                  <c:v>6.9880806250015999</c:v>
                </c:pt>
                <c:pt idx="6750">
                  <c:v>6.9882062500000002</c:v>
                </c:pt>
                <c:pt idx="6751">
                  <c:v>6.9881956250016</c:v>
                </c:pt>
                <c:pt idx="6752">
                  <c:v>6.9885668750015997</c:v>
                </c:pt>
                <c:pt idx="6753">
                  <c:v>6.9889731250015998</c:v>
                </c:pt>
                <c:pt idx="6754">
                  <c:v>6.9893068750016001</c:v>
                </c:pt>
                <c:pt idx="6755">
                  <c:v>6.9896525</c:v>
                </c:pt>
                <c:pt idx="6756">
                  <c:v>6.9900093750016001</c:v>
                </c:pt>
                <c:pt idx="6757">
                  <c:v>6.9896637500000001</c:v>
                </c:pt>
                <c:pt idx="6758">
                  <c:v>6.9893000000000001</c:v>
                </c:pt>
                <c:pt idx="6759">
                  <c:v>6.9891362499999996</c:v>
                </c:pt>
                <c:pt idx="6760">
                  <c:v>6.9890962500000002</c:v>
                </c:pt>
                <c:pt idx="6761">
                  <c:v>6.9894274999999997</c:v>
                </c:pt>
                <c:pt idx="6762">
                  <c:v>6.9896618750016</c:v>
                </c:pt>
                <c:pt idx="6763">
                  <c:v>6.9900256250016</c:v>
                </c:pt>
                <c:pt idx="6764">
                  <c:v>6.9901906250015999</c:v>
                </c:pt>
                <c:pt idx="6765">
                  <c:v>6.9904018750015995</c:v>
                </c:pt>
                <c:pt idx="6766">
                  <c:v>6.9908000000000001</c:v>
                </c:pt>
                <c:pt idx="6767">
                  <c:v>6.9909412499999997</c:v>
                </c:pt>
                <c:pt idx="6768">
                  <c:v>6.9913600000000002</c:v>
                </c:pt>
                <c:pt idx="6769">
                  <c:v>6.9915906250015993</c:v>
                </c:pt>
                <c:pt idx="6770">
                  <c:v>6.9915162500000001</c:v>
                </c:pt>
                <c:pt idx="6771">
                  <c:v>6.9911268750015987</c:v>
                </c:pt>
                <c:pt idx="6772">
                  <c:v>6.9907662500000001</c:v>
                </c:pt>
                <c:pt idx="6773">
                  <c:v>6.9903668750015999</c:v>
                </c:pt>
                <c:pt idx="6774">
                  <c:v>6.9901543750016</c:v>
                </c:pt>
                <c:pt idx="6775">
                  <c:v>6.9897749999999998</c:v>
                </c:pt>
                <c:pt idx="6776">
                  <c:v>6.9893231250015999</c:v>
                </c:pt>
                <c:pt idx="6777">
                  <c:v>6.9889112500000001</c:v>
                </c:pt>
                <c:pt idx="6778">
                  <c:v>6.9888568750015994</c:v>
                </c:pt>
                <c:pt idx="6779">
                  <c:v>6.9885212499999998</c:v>
                </c:pt>
                <c:pt idx="6780">
                  <c:v>6.9882731250015997</c:v>
                </c:pt>
                <c:pt idx="6781">
                  <c:v>6.9879512500000001</c:v>
                </c:pt>
                <c:pt idx="6782">
                  <c:v>6.9876731250016002</c:v>
                </c:pt>
                <c:pt idx="6783">
                  <c:v>6.9875931250015997</c:v>
                </c:pt>
                <c:pt idx="6784">
                  <c:v>6.9876287499999998</c:v>
                </c:pt>
                <c:pt idx="6785">
                  <c:v>6.9878981250015997</c:v>
                </c:pt>
                <c:pt idx="6786">
                  <c:v>6.98790625</c:v>
                </c:pt>
                <c:pt idx="6787">
                  <c:v>6.9882574999999996</c:v>
                </c:pt>
                <c:pt idx="6788">
                  <c:v>6.9884075000000001</c:v>
                </c:pt>
                <c:pt idx="6789">
                  <c:v>6.9887975000000004</c:v>
                </c:pt>
                <c:pt idx="6790">
                  <c:v>6.9887612499999996</c:v>
                </c:pt>
                <c:pt idx="6791">
                  <c:v>6.9889193750015997</c:v>
                </c:pt>
                <c:pt idx="6792">
                  <c:v>6.9892743750015995</c:v>
                </c:pt>
                <c:pt idx="6793">
                  <c:v>6.9892237499999998</c:v>
                </c:pt>
                <c:pt idx="6794">
                  <c:v>6.9895181250015996</c:v>
                </c:pt>
                <c:pt idx="6795">
                  <c:v>6.9896437499999999</c:v>
                </c:pt>
                <c:pt idx="6796">
                  <c:v>6.9900131250015995</c:v>
                </c:pt>
                <c:pt idx="6797">
                  <c:v>6.9903406250015996</c:v>
                </c:pt>
                <c:pt idx="6798">
                  <c:v>6.9906750000000004</c:v>
                </c:pt>
                <c:pt idx="6799">
                  <c:v>6.9910306250015992</c:v>
                </c:pt>
                <c:pt idx="6800">
                  <c:v>6.9914149999999999</c:v>
                </c:pt>
                <c:pt idx="6801">
                  <c:v>6.9916562500000001</c:v>
                </c:pt>
                <c:pt idx="6802">
                  <c:v>6.9920037500000003</c:v>
                </c:pt>
                <c:pt idx="6803">
                  <c:v>6.9921718750015991</c:v>
                </c:pt>
                <c:pt idx="6804">
                  <c:v>6.9924993750015991</c:v>
                </c:pt>
                <c:pt idx="6805">
                  <c:v>6.9928224999999999</c:v>
                </c:pt>
                <c:pt idx="6806">
                  <c:v>6.9929362499999996</c:v>
                </c:pt>
                <c:pt idx="6807">
                  <c:v>6.9931537500000003</c:v>
                </c:pt>
                <c:pt idx="6808">
                  <c:v>6.9933612500000004</c:v>
                </c:pt>
                <c:pt idx="6809">
                  <c:v>6.9936949999999998</c:v>
                </c:pt>
                <c:pt idx="6810">
                  <c:v>6.9938206250015993</c:v>
                </c:pt>
                <c:pt idx="6811">
                  <c:v>6.9941456250015994</c:v>
                </c:pt>
                <c:pt idx="6812">
                  <c:v>6.9945237499999999</c:v>
                </c:pt>
                <c:pt idx="6813">
                  <c:v>6.9949075000000001</c:v>
                </c:pt>
                <c:pt idx="6814">
                  <c:v>6.9952643750015993</c:v>
                </c:pt>
                <c:pt idx="6815">
                  <c:v>6.9957156250015986</c:v>
                </c:pt>
                <c:pt idx="6816">
                  <c:v>6.9960618750015993</c:v>
                </c:pt>
                <c:pt idx="6817">
                  <c:v>6.9964124999999999</c:v>
                </c:pt>
                <c:pt idx="6818">
                  <c:v>6.9967343750015987</c:v>
                </c:pt>
                <c:pt idx="6819">
                  <c:v>6.9971293750015988</c:v>
                </c:pt>
                <c:pt idx="6820">
                  <c:v>6.9974912500000004</c:v>
                </c:pt>
                <c:pt idx="6821">
                  <c:v>6.9975424999999998</c:v>
                </c:pt>
                <c:pt idx="6822">
                  <c:v>6.9974056250015986</c:v>
                </c:pt>
                <c:pt idx="6823">
                  <c:v>6.9972856250015987</c:v>
                </c:pt>
                <c:pt idx="6824">
                  <c:v>6.9968849999999998</c:v>
                </c:pt>
                <c:pt idx="6825">
                  <c:v>6.996444375001599</c:v>
                </c:pt>
                <c:pt idx="6826">
                  <c:v>6.9961068750015993</c:v>
                </c:pt>
                <c:pt idx="6827">
                  <c:v>6.9957725000000002</c:v>
                </c:pt>
                <c:pt idx="6828">
                  <c:v>6.9958031250015988</c:v>
                </c:pt>
                <c:pt idx="6829">
                  <c:v>6.9954337500000001</c:v>
                </c:pt>
                <c:pt idx="6830">
                  <c:v>6.9950231250015991</c:v>
                </c:pt>
                <c:pt idx="6831">
                  <c:v>6.9948975000000004</c:v>
                </c:pt>
                <c:pt idx="6832">
                  <c:v>6.9945750000000002</c:v>
                </c:pt>
                <c:pt idx="6833">
                  <c:v>6.99440375</c:v>
                </c:pt>
                <c:pt idx="6834">
                  <c:v>6.9942450000000003</c:v>
                </c:pt>
                <c:pt idx="6835">
                  <c:v>6.994096875001599</c:v>
                </c:pt>
                <c:pt idx="6836">
                  <c:v>6.9939981250015988</c:v>
                </c:pt>
                <c:pt idx="6837">
                  <c:v>6.9939337500000001</c:v>
                </c:pt>
                <c:pt idx="6838">
                  <c:v>6.9936743750015991</c:v>
                </c:pt>
                <c:pt idx="6839">
                  <c:v>6.9936024999999997</c:v>
                </c:pt>
                <c:pt idx="6840">
                  <c:v>6.9935324999999997</c:v>
                </c:pt>
                <c:pt idx="6841">
                  <c:v>6.9932987500000001</c:v>
                </c:pt>
                <c:pt idx="6842">
                  <c:v>6.9934450000000004</c:v>
                </c:pt>
                <c:pt idx="6843">
                  <c:v>6.9935600000000004</c:v>
                </c:pt>
                <c:pt idx="6844">
                  <c:v>6.9939099999999996</c:v>
                </c:pt>
                <c:pt idx="6845">
                  <c:v>6.9941256250015993</c:v>
                </c:pt>
                <c:pt idx="6846">
                  <c:v>6.9939081250015986</c:v>
                </c:pt>
                <c:pt idx="6847">
                  <c:v>6.9939068750015991</c:v>
                </c:pt>
                <c:pt idx="6848">
                  <c:v>6.9939687499999996</c:v>
                </c:pt>
                <c:pt idx="6849">
                  <c:v>6.9938925000000003</c:v>
                </c:pt>
                <c:pt idx="6850">
                  <c:v>6.9939749999999998</c:v>
                </c:pt>
                <c:pt idx="6851">
                  <c:v>6.993956875001599</c:v>
                </c:pt>
                <c:pt idx="6852">
                  <c:v>6.9940212500000003</c:v>
                </c:pt>
                <c:pt idx="6853">
                  <c:v>6.9940168750015994</c:v>
                </c:pt>
                <c:pt idx="6854">
                  <c:v>6.9942000000000002</c:v>
                </c:pt>
                <c:pt idx="6855">
                  <c:v>6.9941818750015994</c:v>
                </c:pt>
                <c:pt idx="6856">
                  <c:v>6.9941000000000004</c:v>
                </c:pt>
                <c:pt idx="6857">
                  <c:v>6.9941950000000004</c:v>
                </c:pt>
                <c:pt idx="6858">
                  <c:v>6.9945418750015991</c:v>
                </c:pt>
                <c:pt idx="6859">
                  <c:v>6.9945987499999998</c:v>
                </c:pt>
                <c:pt idx="6860">
                  <c:v>6.9947293750015991</c:v>
                </c:pt>
                <c:pt idx="6861">
                  <c:v>6.9945893750015991</c:v>
                </c:pt>
                <c:pt idx="6862">
                  <c:v>6.9946631250015994</c:v>
                </c:pt>
                <c:pt idx="6863">
                  <c:v>6.9946768750015993</c:v>
                </c:pt>
                <c:pt idx="6864">
                  <c:v>6.9945506250015992</c:v>
                </c:pt>
                <c:pt idx="6865">
                  <c:v>6.9945174999999997</c:v>
                </c:pt>
                <c:pt idx="6866">
                  <c:v>6.9945318750015986</c:v>
                </c:pt>
                <c:pt idx="6867">
                  <c:v>6.9944193750015993</c:v>
                </c:pt>
                <c:pt idx="6868">
                  <c:v>6.9946225000000002</c:v>
                </c:pt>
                <c:pt idx="6869">
                  <c:v>6.9949468750015988</c:v>
                </c:pt>
                <c:pt idx="6870">
                  <c:v>6.9953075</c:v>
                </c:pt>
                <c:pt idx="6871">
                  <c:v>6.9955343750015988</c:v>
                </c:pt>
                <c:pt idx="6872">
                  <c:v>6.9958625000000003</c:v>
                </c:pt>
                <c:pt idx="6873">
                  <c:v>6.9962818750015989</c:v>
                </c:pt>
                <c:pt idx="6874">
                  <c:v>6.9964518750015987</c:v>
                </c:pt>
                <c:pt idx="6875">
                  <c:v>6.9968075000000001</c:v>
                </c:pt>
                <c:pt idx="6876">
                  <c:v>6.9969418750015988</c:v>
                </c:pt>
                <c:pt idx="6877">
                  <c:v>6.9972343750015993</c:v>
                </c:pt>
                <c:pt idx="6878">
                  <c:v>6.9976162500000001</c:v>
                </c:pt>
                <c:pt idx="6879">
                  <c:v>6.9975350000000001</c:v>
                </c:pt>
                <c:pt idx="6880">
                  <c:v>6.99782875</c:v>
                </c:pt>
                <c:pt idx="6881">
                  <c:v>6.9980712499999997</c:v>
                </c:pt>
                <c:pt idx="6882">
                  <c:v>6.9983924999999996</c:v>
                </c:pt>
                <c:pt idx="6883">
                  <c:v>6.9985193750015986</c:v>
                </c:pt>
                <c:pt idx="6884">
                  <c:v>6.9988549999999998</c:v>
                </c:pt>
                <c:pt idx="6885">
                  <c:v>6.9991818750015993</c:v>
                </c:pt>
                <c:pt idx="6886">
                  <c:v>6.999424375001599</c:v>
                </c:pt>
                <c:pt idx="6887">
                  <c:v>6.9997712500000002</c:v>
                </c:pt>
                <c:pt idx="6888">
                  <c:v>6.9998293750015987</c:v>
                </c:pt>
                <c:pt idx="6889">
                  <c:v>6.9997524999999996</c:v>
                </c:pt>
                <c:pt idx="6890">
                  <c:v>6.9996099999999997</c:v>
                </c:pt>
                <c:pt idx="6891">
                  <c:v>6.9995075</c:v>
                </c:pt>
                <c:pt idx="6892">
                  <c:v>6.9992106250015986</c:v>
                </c:pt>
                <c:pt idx="6893">
                  <c:v>6.9990731250015994</c:v>
                </c:pt>
                <c:pt idx="6894">
                  <c:v>6.99890875</c:v>
                </c:pt>
                <c:pt idx="6895">
                  <c:v>6.9985831250015993</c:v>
                </c:pt>
                <c:pt idx="6896">
                  <c:v>6.9984475000000002</c:v>
                </c:pt>
                <c:pt idx="6897">
                  <c:v>6.9987056250015991</c:v>
                </c:pt>
                <c:pt idx="6898">
                  <c:v>6.9987737499999998</c:v>
                </c:pt>
                <c:pt idx="6899">
                  <c:v>6.9987606250015988</c:v>
                </c:pt>
                <c:pt idx="6900">
                  <c:v>6.9987093750015994</c:v>
                </c:pt>
                <c:pt idx="6901">
                  <c:v>6.9988824999999997</c:v>
                </c:pt>
                <c:pt idx="6902">
                  <c:v>6.9989118750015988</c:v>
                </c:pt>
                <c:pt idx="6903">
                  <c:v>6.9989724999999998</c:v>
                </c:pt>
                <c:pt idx="6904">
                  <c:v>6.999130625001599</c:v>
                </c:pt>
                <c:pt idx="6905">
                  <c:v>6.9992099999999997</c:v>
                </c:pt>
                <c:pt idx="6906">
                  <c:v>6.9990031250015994</c:v>
                </c:pt>
                <c:pt idx="6907">
                  <c:v>6.9993400000000001</c:v>
                </c:pt>
                <c:pt idx="6908">
                  <c:v>6.9994337499999997</c:v>
                </c:pt>
                <c:pt idx="6909">
                  <c:v>6.999765</c:v>
                </c:pt>
                <c:pt idx="6910">
                  <c:v>6.9998212500000001</c:v>
                </c:pt>
                <c:pt idx="6911">
                  <c:v>7.0001087499999999</c:v>
                </c:pt>
                <c:pt idx="6912">
                  <c:v>7.0001281250015994</c:v>
                </c:pt>
                <c:pt idx="6913">
                  <c:v>7.0004862499999998</c:v>
                </c:pt>
                <c:pt idx="6914">
                  <c:v>7.0005668750015992</c:v>
                </c:pt>
                <c:pt idx="6915">
                  <c:v>7.0009087499999998</c:v>
                </c:pt>
                <c:pt idx="6916">
                  <c:v>7.0011506250015989</c:v>
                </c:pt>
                <c:pt idx="6917">
                  <c:v>7.0014818750015992</c:v>
                </c:pt>
                <c:pt idx="6918">
                  <c:v>7.001604375001599</c:v>
                </c:pt>
                <c:pt idx="6919">
                  <c:v>7.0019406250015992</c:v>
                </c:pt>
                <c:pt idx="6920">
                  <c:v>7.0021649999999998</c:v>
                </c:pt>
                <c:pt idx="6921">
                  <c:v>7.0023212499999996</c:v>
                </c:pt>
                <c:pt idx="6922">
                  <c:v>7.0026531250015989</c:v>
                </c:pt>
                <c:pt idx="6923">
                  <c:v>7.00299125</c:v>
                </c:pt>
                <c:pt idx="6924">
                  <c:v>7.00331875</c:v>
                </c:pt>
                <c:pt idx="6925">
                  <c:v>7.0036987499999999</c:v>
                </c:pt>
                <c:pt idx="6926">
                  <c:v>7.0040750000000003</c:v>
                </c:pt>
                <c:pt idx="6927">
                  <c:v>7.0044550000000001</c:v>
                </c:pt>
                <c:pt idx="6928">
                  <c:v>7.0047843750015986</c:v>
                </c:pt>
                <c:pt idx="6929">
                  <c:v>7.0050987500000002</c:v>
                </c:pt>
                <c:pt idx="6930">
                  <c:v>7.0052706250015992</c:v>
                </c:pt>
                <c:pt idx="6931">
                  <c:v>7.0054774999999996</c:v>
                </c:pt>
                <c:pt idx="6932">
                  <c:v>7.0056562500000004</c:v>
                </c:pt>
                <c:pt idx="6933">
                  <c:v>7.0056725000000002</c:v>
                </c:pt>
                <c:pt idx="6934">
                  <c:v>7.0056374999999997</c:v>
                </c:pt>
                <c:pt idx="6935">
                  <c:v>7.0057299999999998</c:v>
                </c:pt>
                <c:pt idx="6936">
                  <c:v>7.0057531250015987</c:v>
                </c:pt>
                <c:pt idx="6937">
                  <c:v>7.0057868750015988</c:v>
                </c:pt>
                <c:pt idx="6938">
                  <c:v>7.0060793750015993</c:v>
                </c:pt>
                <c:pt idx="6939">
                  <c:v>7.00613375</c:v>
                </c:pt>
                <c:pt idx="6940">
                  <c:v>7.0065193750015986</c:v>
                </c:pt>
                <c:pt idx="6941">
                  <c:v>7.0064381250015986</c:v>
                </c:pt>
                <c:pt idx="6942">
                  <c:v>7.0067643750015991</c:v>
                </c:pt>
                <c:pt idx="6943">
                  <c:v>7.0068987500000004</c:v>
                </c:pt>
                <c:pt idx="6944">
                  <c:v>7.0071300000000001</c:v>
                </c:pt>
                <c:pt idx="6945">
                  <c:v>7.0071612500000002</c:v>
                </c:pt>
                <c:pt idx="6946">
                  <c:v>7.0075312500000004</c:v>
                </c:pt>
                <c:pt idx="6947">
                  <c:v>7.0076450000000001</c:v>
                </c:pt>
                <c:pt idx="6948">
                  <c:v>7.0079018750015987</c:v>
                </c:pt>
                <c:pt idx="6949">
                  <c:v>7.0079681250015993</c:v>
                </c:pt>
                <c:pt idx="6950">
                  <c:v>7.008095</c:v>
                </c:pt>
                <c:pt idx="6951">
                  <c:v>7.0082456250015994</c:v>
                </c:pt>
                <c:pt idx="6952">
                  <c:v>7.0084493750015993</c:v>
                </c:pt>
                <c:pt idx="6953">
                  <c:v>7.0082381250015988</c:v>
                </c:pt>
                <c:pt idx="6954">
                  <c:v>7.0082475000000004</c:v>
                </c:pt>
                <c:pt idx="6955">
                  <c:v>7.0086381250015988</c:v>
                </c:pt>
                <c:pt idx="6956">
                  <c:v>7.0084749999999998</c:v>
                </c:pt>
                <c:pt idx="6957">
                  <c:v>7.0087487499999996</c:v>
                </c:pt>
                <c:pt idx="6958">
                  <c:v>7.0087268750015994</c:v>
                </c:pt>
                <c:pt idx="6959">
                  <c:v>7.0088887499999997</c:v>
                </c:pt>
                <c:pt idx="6960">
                  <c:v>7.0085800000000003</c:v>
                </c:pt>
                <c:pt idx="6961">
                  <c:v>7.0084806250015994</c:v>
                </c:pt>
                <c:pt idx="6962">
                  <c:v>7.0082506250015992</c:v>
                </c:pt>
                <c:pt idx="6963">
                  <c:v>7.0081350000000002</c:v>
                </c:pt>
                <c:pt idx="6964">
                  <c:v>7.0081637499999996</c:v>
                </c:pt>
                <c:pt idx="6965">
                  <c:v>7.0082924999999996</c:v>
                </c:pt>
                <c:pt idx="6966">
                  <c:v>7.0086412500000002</c:v>
                </c:pt>
                <c:pt idx="6967">
                  <c:v>7.0088137499999998</c:v>
                </c:pt>
                <c:pt idx="6968">
                  <c:v>7.0091806250015987</c:v>
                </c:pt>
                <c:pt idx="6969">
                  <c:v>7.0093193750015992</c:v>
                </c:pt>
                <c:pt idx="6970">
                  <c:v>7.0096125000000002</c:v>
                </c:pt>
                <c:pt idx="6971">
                  <c:v>7.0099631250015992</c:v>
                </c:pt>
                <c:pt idx="6972">
                  <c:v>7.0101718750015989</c:v>
                </c:pt>
                <c:pt idx="6973">
                  <c:v>7.010603125001599</c:v>
                </c:pt>
                <c:pt idx="6974">
                  <c:v>7.0107699999999999</c:v>
                </c:pt>
                <c:pt idx="6975">
                  <c:v>7.0111356250015993</c:v>
                </c:pt>
                <c:pt idx="6976">
                  <c:v>7.0112518750015989</c:v>
                </c:pt>
                <c:pt idx="6977">
                  <c:v>7.0115956250015987</c:v>
                </c:pt>
                <c:pt idx="6978">
                  <c:v>7.0118643750015988</c:v>
                </c:pt>
                <c:pt idx="6979">
                  <c:v>7.0121912499999999</c:v>
                </c:pt>
                <c:pt idx="6980">
                  <c:v>7.0124562499999996</c:v>
                </c:pt>
                <c:pt idx="6981">
                  <c:v>7.0126887499999997</c:v>
                </c:pt>
                <c:pt idx="6982">
                  <c:v>7.0122743750015992</c:v>
                </c:pt>
                <c:pt idx="6983">
                  <c:v>7.0119087499999999</c:v>
                </c:pt>
                <c:pt idx="6984">
                  <c:v>7.0116849999999999</c:v>
                </c:pt>
                <c:pt idx="6985">
                  <c:v>7.0114099999999997</c:v>
                </c:pt>
                <c:pt idx="6986">
                  <c:v>7.0117599999999998</c:v>
                </c:pt>
                <c:pt idx="6987">
                  <c:v>7.0115318750015989</c:v>
                </c:pt>
                <c:pt idx="6988">
                  <c:v>7.0117799999999999</c:v>
                </c:pt>
                <c:pt idx="6989">
                  <c:v>7.0117874999999996</c:v>
                </c:pt>
                <c:pt idx="6990">
                  <c:v>7.0122237500000004</c:v>
                </c:pt>
                <c:pt idx="6991">
                  <c:v>7.0126600000000003</c:v>
                </c:pt>
                <c:pt idx="6992">
                  <c:v>7.0131681250015987</c:v>
                </c:pt>
                <c:pt idx="6993">
                  <c:v>7.0136062499999996</c:v>
                </c:pt>
                <c:pt idx="6994">
                  <c:v>7.0139993750015988</c:v>
                </c:pt>
                <c:pt idx="6995">
                  <c:v>7.0143768750015987</c:v>
                </c:pt>
                <c:pt idx="6996">
                  <c:v>7.0140349999999998</c:v>
                </c:pt>
                <c:pt idx="6997">
                  <c:v>7.0135843750015994</c:v>
                </c:pt>
                <c:pt idx="6998">
                  <c:v>7.0131318750015987</c:v>
                </c:pt>
                <c:pt idx="6999">
                  <c:v>7.0127793750015988</c:v>
                </c:pt>
                <c:pt idx="7000">
                  <c:v>7.0131174999999999</c:v>
                </c:pt>
                <c:pt idx="7001">
                  <c:v>7.0134931250015988</c:v>
                </c:pt>
                <c:pt idx="7002">
                  <c:v>7.0135587499999996</c:v>
                </c:pt>
                <c:pt idx="7003">
                  <c:v>7.0139162500000003</c:v>
                </c:pt>
                <c:pt idx="7004">
                  <c:v>7.0142643750015994</c:v>
                </c:pt>
                <c:pt idx="7005">
                  <c:v>7.0145893750015986</c:v>
                </c:pt>
                <c:pt idx="7006">
                  <c:v>7.0149312500000001</c:v>
                </c:pt>
                <c:pt idx="7007">
                  <c:v>7.0153587499999999</c:v>
                </c:pt>
                <c:pt idx="7008">
                  <c:v>7.0156893750015987</c:v>
                </c:pt>
                <c:pt idx="7009">
                  <c:v>7.0153549999999996</c:v>
                </c:pt>
                <c:pt idx="7010">
                  <c:v>7.0149825000000003</c:v>
                </c:pt>
                <c:pt idx="7011">
                  <c:v>7.0151475000000003</c:v>
                </c:pt>
                <c:pt idx="7012">
                  <c:v>7.0150212500000002</c:v>
                </c:pt>
                <c:pt idx="7013">
                  <c:v>7.0154199999999998</c:v>
                </c:pt>
                <c:pt idx="7014">
                  <c:v>7.0152618750015989</c:v>
                </c:pt>
                <c:pt idx="7015">
                  <c:v>7.0153018750015992</c:v>
                </c:pt>
                <c:pt idx="7016">
                  <c:v>7.0149306250015986</c:v>
                </c:pt>
                <c:pt idx="7017">
                  <c:v>7.0151318750015994</c:v>
                </c:pt>
                <c:pt idx="7018">
                  <c:v>7.0148037499999996</c:v>
                </c:pt>
                <c:pt idx="7019">
                  <c:v>7.0147000000000004</c:v>
                </c:pt>
                <c:pt idx="7020">
                  <c:v>7.0143700000000004</c:v>
                </c:pt>
                <c:pt idx="7021">
                  <c:v>7.0142787499999999</c:v>
                </c:pt>
                <c:pt idx="7022">
                  <c:v>7.0145900000000001</c:v>
                </c:pt>
                <c:pt idx="7023">
                  <c:v>7.0147056250015991</c:v>
                </c:pt>
                <c:pt idx="7024">
                  <c:v>7.0148462499999997</c:v>
                </c:pt>
                <c:pt idx="7025">
                  <c:v>7.0148987500000004</c:v>
                </c:pt>
                <c:pt idx="7026">
                  <c:v>7.0145593750015989</c:v>
                </c:pt>
                <c:pt idx="7027">
                  <c:v>7.0142150000000001</c:v>
                </c:pt>
                <c:pt idx="7028">
                  <c:v>7.0138812499999998</c:v>
                </c:pt>
                <c:pt idx="7029">
                  <c:v>7.0137687499999997</c:v>
                </c:pt>
                <c:pt idx="7030">
                  <c:v>7.0135312499999998</c:v>
                </c:pt>
                <c:pt idx="7031">
                  <c:v>7.0134499999999997</c:v>
                </c:pt>
                <c:pt idx="7032">
                  <c:v>7.0131843750015994</c:v>
                </c:pt>
                <c:pt idx="7033">
                  <c:v>7.0131887500000003</c:v>
                </c:pt>
                <c:pt idx="7034">
                  <c:v>7.0134112499999999</c:v>
                </c:pt>
                <c:pt idx="7035">
                  <c:v>7.0133912499999997</c:v>
                </c:pt>
                <c:pt idx="7036">
                  <c:v>7.0135100000000001</c:v>
                </c:pt>
                <c:pt idx="7037">
                  <c:v>7.0136668750015989</c:v>
                </c:pt>
                <c:pt idx="7038">
                  <c:v>7.0137418750015987</c:v>
                </c:pt>
                <c:pt idx="7039">
                  <c:v>7.0138499999999997</c:v>
                </c:pt>
                <c:pt idx="7040">
                  <c:v>7.0140262499999997</c:v>
                </c:pt>
                <c:pt idx="7041">
                  <c:v>7.0141</c:v>
                </c:pt>
                <c:pt idx="7042">
                  <c:v>7.0140975000000001</c:v>
                </c:pt>
                <c:pt idx="7043">
                  <c:v>7.0145331250015994</c:v>
                </c:pt>
                <c:pt idx="7044">
                  <c:v>7.0149143750015988</c:v>
                </c:pt>
                <c:pt idx="7045">
                  <c:v>7.0152737500000004</c:v>
                </c:pt>
                <c:pt idx="7046">
                  <c:v>7.0150787499999998</c:v>
                </c:pt>
                <c:pt idx="7047">
                  <c:v>7.0148943750015986</c:v>
                </c:pt>
                <c:pt idx="7048">
                  <c:v>7.0145087500000001</c:v>
                </c:pt>
                <c:pt idx="7049">
                  <c:v>7.0141762500000002</c:v>
                </c:pt>
                <c:pt idx="7050">
                  <c:v>7.0138168750015986</c:v>
                </c:pt>
                <c:pt idx="7051">
                  <c:v>7.0134781250015994</c:v>
                </c:pt>
                <c:pt idx="7052">
                  <c:v>7.0134037500000002</c:v>
                </c:pt>
                <c:pt idx="7053">
                  <c:v>7.0130556250015994</c:v>
                </c:pt>
                <c:pt idx="7054">
                  <c:v>7.0130675</c:v>
                </c:pt>
                <c:pt idx="7055">
                  <c:v>7.0128674999999996</c:v>
                </c:pt>
                <c:pt idx="7056">
                  <c:v>7.0126668750015986</c:v>
                </c:pt>
                <c:pt idx="7057">
                  <c:v>7.0125074999999999</c:v>
                </c:pt>
                <c:pt idx="7058">
                  <c:v>7.0121799999999999</c:v>
                </c:pt>
                <c:pt idx="7059">
                  <c:v>7.0118556250015986</c:v>
                </c:pt>
                <c:pt idx="7060">
                  <c:v>7.0115837499999998</c:v>
                </c:pt>
                <c:pt idx="7061">
                  <c:v>7.0114168750015988</c:v>
                </c:pt>
                <c:pt idx="7062">
                  <c:v>7.0110381250015994</c:v>
                </c:pt>
                <c:pt idx="7063">
                  <c:v>7.0110549999999998</c:v>
                </c:pt>
                <c:pt idx="7064">
                  <c:v>7.0111868750015987</c:v>
                </c:pt>
                <c:pt idx="7065">
                  <c:v>7.0113181250015986</c:v>
                </c:pt>
                <c:pt idx="7066">
                  <c:v>7.0111706250015988</c:v>
                </c:pt>
                <c:pt idx="7067">
                  <c:v>7.01099125</c:v>
                </c:pt>
                <c:pt idx="7068">
                  <c:v>7.0110887499999999</c:v>
                </c:pt>
                <c:pt idx="7069">
                  <c:v>7.0112024999999996</c:v>
                </c:pt>
                <c:pt idx="7070">
                  <c:v>7.0110412499999999</c:v>
                </c:pt>
                <c:pt idx="7071">
                  <c:v>7.0110112500000001</c:v>
                </c:pt>
                <c:pt idx="7072">
                  <c:v>7.0108393750015994</c:v>
                </c:pt>
                <c:pt idx="7073">
                  <c:v>7.0105087499999996</c:v>
                </c:pt>
                <c:pt idx="7074">
                  <c:v>7.01017125</c:v>
                </c:pt>
                <c:pt idx="7075">
                  <c:v>7.0102149999999996</c:v>
                </c:pt>
                <c:pt idx="7076">
                  <c:v>7.00984125</c:v>
                </c:pt>
                <c:pt idx="7077">
                  <c:v>7.0095175000000003</c:v>
                </c:pt>
                <c:pt idx="7078">
                  <c:v>7.0092237500000003</c:v>
                </c:pt>
                <c:pt idx="7079">
                  <c:v>7.0088900000000001</c:v>
                </c:pt>
                <c:pt idx="7080">
                  <c:v>7.0086387500000003</c:v>
                </c:pt>
                <c:pt idx="7081">
                  <c:v>7.0084968750015992</c:v>
                </c:pt>
                <c:pt idx="7082">
                  <c:v>7.0084024999999999</c:v>
                </c:pt>
                <c:pt idx="7083">
                  <c:v>7.00836375</c:v>
                </c:pt>
                <c:pt idx="7084">
                  <c:v>7.0084643750015987</c:v>
                </c:pt>
                <c:pt idx="7085">
                  <c:v>7.0086550000000001</c:v>
                </c:pt>
                <c:pt idx="7086">
                  <c:v>7.008773125001599</c:v>
                </c:pt>
                <c:pt idx="7087">
                  <c:v>7.0089424999999999</c:v>
                </c:pt>
                <c:pt idx="7088">
                  <c:v>7.0087543750015993</c:v>
                </c:pt>
                <c:pt idx="7089">
                  <c:v>7.0087912499999998</c:v>
                </c:pt>
                <c:pt idx="7090">
                  <c:v>7.0088856250015992</c:v>
                </c:pt>
                <c:pt idx="7091">
                  <c:v>7.0088593750015988</c:v>
                </c:pt>
                <c:pt idx="7092">
                  <c:v>7.0092681250015989</c:v>
                </c:pt>
                <c:pt idx="7093">
                  <c:v>7.0086793750015994</c:v>
                </c:pt>
                <c:pt idx="7094">
                  <c:v>7.0080481250015989</c:v>
                </c:pt>
                <c:pt idx="7095">
                  <c:v>7.0072650000000003</c:v>
                </c:pt>
                <c:pt idx="7096">
                  <c:v>7.0064450000000003</c:v>
                </c:pt>
                <c:pt idx="7097">
                  <c:v>7.0055868750015993</c:v>
                </c:pt>
                <c:pt idx="7098">
                  <c:v>7.00481</c:v>
                </c:pt>
                <c:pt idx="7099">
                  <c:v>7.0038862499999999</c:v>
                </c:pt>
                <c:pt idx="7100">
                  <c:v>7.0028693750015991</c:v>
                </c:pt>
                <c:pt idx="7101">
                  <c:v>7.0019187499999997</c:v>
                </c:pt>
                <c:pt idx="7102">
                  <c:v>7.0010031250015992</c:v>
                </c:pt>
                <c:pt idx="7103">
                  <c:v>7.0003681250015992</c:v>
                </c:pt>
                <c:pt idx="7104">
                  <c:v>6.9999143750015991</c:v>
                </c:pt>
                <c:pt idx="7105">
                  <c:v>6.9995856250015986</c:v>
                </c:pt>
                <c:pt idx="7106">
                  <c:v>6.9989949999999999</c:v>
                </c:pt>
                <c:pt idx="7107">
                  <c:v>6.9984481250015991</c:v>
                </c:pt>
                <c:pt idx="7108">
                  <c:v>6.9980250000000002</c:v>
                </c:pt>
                <c:pt idx="7109">
                  <c:v>6.9976025000000002</c:v>
                </c:pt>
                <c:pt idx="7110">
                  <c:v>6.9972293750015986</c:v>
                </c:pt>
                <c:pt idx="7111">
                  <c:v>6.9968643750015991</c:v>
                </c:pt>
                <c:pt idx="7112">
                  <c:v>6.9964506250015992</c:v>
                </c:pt>
                <c:pt idx="7113">
                  <c:v>6.9960731250015993</c:v>
                </c:pt>
                <c:pt idx="7114">
                  <c:v>6.9956874999999998</c:v>
                </c:pt>
                <c:pt idx="7115">
                  <c:v>6.9951631250015991</c:v>
                </c:pt>
                <c:pt idx="7116">
                  <c:v>6.9947612499999998</c:v>
                </c:pt>
                <c:pt idx="7117">
                  <c:v>6.9944181250015989</c:v>
                </c:pt>
                <c:pt idx="7118">
                  <c:v>6.9939612499999999</c:v>
                </c:pt>
                <c:pt idx="7119">
                  <c:v>6.9935543750015992</c:v>
                </c:pt>
                <c:pt idx="7120">
                  <c:v>6.9931812500000001</c:v>
                </c:pt>
                <c:pt idx="7121">
                  <c:v>6.9928468750015993</c:v>
                </c:pt>
                <c:pt idx="7122">
                  <c:v>6.9923768750015993</c:v>
                </c:pt>
                <c:pt idx="7123">
                  <c:v>6.9919362500000002</c:v>
                </c:pt>
                <c:pt idx="7124">
                  <c:v>6.9915587500000003</c:v>
                </c:pt>
                <c:pt idx="7125">
                  <c:v>6.9912000000000001</c:v>
                </c:pt>
                <c:pt idx="7126">
                  <c:v>6.9907568750015994</c:v>
                </c:pt>
                <c:pt idx="7127">
                  <c:v>6.9903637500000002</c:v>
                </c:pt>
                <c:pt idx="7128">
                  <c:v>6.9899800000000001</c:v>
                </c:pt>
                <c:pt idx="7129">
                  <c:v>6.9895887500000002</c:v>
                </c:pt>
                <c:pt idx="7130">
                  <c:v>6.9891856250015998</c:v>
                </c:pt>
                <c:pt idx="7131">
                  <c:v>6.9888143750016001</c:v>
                </c:pt>
                <c:pt idx="7132">
                  <c:v>6.9884781250015999</c:v>
                </c:pt>
                <c:pt idx="7133">
                  <c:v>6.9881431250016002</c:v>
                </c:pt>
                <c:pt idx="7134">
                  <c:v>6.9875831250016001</c:v>
                </c:pt>
                <c:pt idx="7135">
                  <c:v>6.9872106250016</c:v>
                </c:pt>
                <c:pt idx="7136">
                  <c:v>6.9868118750015995</c:v>
                </c:pt>
                <c:pt idx="7137">
                  <c:v>6.9863762500000002</c:v>
                </c:pt>
                <c:pt idx="7138">
                  <c:v>6.9859106250015994</c:v>
                </c:pt>
                <c:pt idx="7139">
                  <c:v>6.9855856250016002</c:v>
                </c:pt>
                <c:pt idx="7140">
                  <c:v>6.9852375000000002</c:v>
                </c:pt>
                <c:pt idx="7141">
                  <c:v>6.9848231250015997</c:v>
                </c:pt>
                <c:pt idx="7142">
                  <c:v>6.9844456250015998</c:v>
                </c:pt>
                <c:pt idx="7143">
                  <c:v>6.9841237500000002</c:v>
                </c:pt>
                <c:pt idx="7144">
                  <c:v>6.9837718750016</c:v>
                </c:pt>
                <c:pt idx="7145">
                  <c:v>6.9833612499999997</c:v>
                </c:pt>
                <c:pt idx="7146">
                  <c:v>6.9830043750015998</c:v>
                </c:pt>
                <c:pt idx="7147">
                  <c:v>6.9826162500000004</c:v>
                </c:pt>
                <c:pt idx="7148">
                  <c:v>6.9822481250015995</c:v>
                </c:pt>
                <c:pt idx="7149">
                  <c:v>6.9819168750016001</c:v>
                </c:pt>
                <c:pt idx="7150">
                  <c:v>6.9815706250015994</c:v>
                </c:pt>
                <c:pt idx="7151">
                  <c:v>6.9812312500000004</c:v>
                </c:pt>
                <c:pt idx="7152">
                  <c:v>6.9808618750016</c:v>
                </c:pt>
                <c:pt idx="7153">
                  <c:v>6.9805256250015999</c:v>
                </c:pt>
                <c:pt idx="7154">
                  <c:v>6.9801675000000003</c:v>
                </c:pt>
                <c:pt idx="7155">
                  <c:v>6.9798393750015997</c:v>
                </c:pt>
                <c:pt idx="7156">
                  <c:v>6.9795068750015998</c:v>
                </c:pt>
                <c:pt idx="7157">
                  <c:v>6.9791212500000004</c:v>
                </c:pt>
                <c:pt idx="7158">
                  <c:v>6.9787675</c:v>
                </c:pt>
                <c:pt idx="7159">
                  <c:v>6.97837</c:v>
                </c:pt>
                <c:pt idx="7160">
                  <c:v>6.9780487500000001</c:v>
                </c:pt>
                <c:pt idx="7161">
                  <c:v>6.9777006250015994</c:v>
                </c:pt>
                <c:pt idx="7162">
                  <c:v>6.9773662500000002</c:v>
                </c:pt>
                <c:pt idx="7163">
                  <c:v>6.9770068750015994</c:v>
                </c:pt>
                <c:pt idx="7164">
                  <c:v>6.9766824999999999</c:v>
                </c:pt>
                <c:pt idx="7165">
                  <c:v>6.9762956250016002</c:v>
                </c:pt>
                <c:pt idx="7166">
                  <c:v>6.9759318750016002</c:v>
                </c:pt>
                <c:pt idx="7167">
                  <c:v>6.9758193750016</c:v>
                </c:pt>
                <c:pt idx="7168">
                  <c:v>6.9754562499999997</c:v>
                </c:pt>
                <c:pt idx="7169">
                  <c:v>6.9754862500000003</c:v>
                </c:pt>
                <c:pt idx="7170">
                  <c:v>6.9750906250015996</c:v>
                </c:pt>
                <c:pt idx="7171">
                  <c:v>6.9750256250015994</c:v>
                </c:pt>
                <c:pt idx="7172">
                  <c:v>6.9750556250016</c:v>
                </c:pt>
                <c:pt idx="7173">
                  <c:v>6.9748537500000003</c:v>
                </c:pt>
                <c:pt idx="7174">
                  <c:v>6.9750825000000001</c:v>
                </c:pt>
                <c:pt idx="7175">
                  <c:v>6.9750750000000004</c:v>
                </c:pt>
                <c:pt idx="7176">
                  <c:v>6.9749156250016</c:v>
                </c:pt>
                <c:pt idx="7177">
                  <c:v>6.9751843750016</c:v>
                </c:pt>
                <c:pt idx="7178">
                  <c:v>6.9751768750015994</c:v>
                </c:pt>
                <c:pt idx="7179">
                  <c:v>6.9753893750015994</c:v>
                </c:pt>
                <c:pt idx="7180">
                  <c:v>6.9755612500000002</c:v>
                </c:pt>
                <c:pt idx="7181">
                  <c:v>6.9758131250015998</c:v>
                </c:pt>
                <c:pt idx="7182">
                  <c:v>6.9758693750015999</c:v>
                </c:pt>
                <c:pt idx="7183">
                  <c:v>6.9762043750015996</c:v>
                </c:pt>
                <c:pt idx="7184">
                  <c:v>6.9765731250015994</c:v>
                </c:pt>
                <c:pt idx="7185">
                  <c:v>6.9766387500000002</c:v>
                </c:pt>
                <c:pt idx="7186">
                  <c:v>6.9768456250015998</c:v>
                </c:pt>
                <c:pt idx="7187">
                  <c:v>6.9772193750015994</c:v>
                </c:pt>
                <c:pt idx="7188">
                  <c:v>6.9775499999999999</c:v>
                </c:pt>
                <c:pt idx="7189">
                  <c:v>6.9777275000000003</c:v>
                </c:pt>
                <c:pt idx="7190">
                  <c:v>6.9780575000000002</c:v>
                </c:pt>
                <c:pt idx="7191">
                  <c:v>6.9783875000000002</c:v>
                </c:pt>
                <c:pt idx="7192">
                  <c:v>6.97872</c:v>
                </c:pt>
                <c:pt idx="7193">
                  <c:v>6.9790450000000002</c:v>
                </c:pt>
                <c:pt idx="7194">
                  <c:v>6.9794006250015999</c:v>
                </c:pt>
                <c:pt idx="7195">
                  <c:v>6.9797468750015996</c:v>
                </c:pt>
                <c:pt idx="7196">
                  <c:v>6.9801281250015998</c:v>
                </c:pt>
                <c:pt idx="7197">
                  <c:v>6.9804693750015998</c:v>
                </c:pt>
                <c:pt idx="7198">
                  <c:v>6.9808281250016</c:v>
                </c:pt>
                <c:pt idx="7199">
                  <c:v>6.9811624999999999</c:v>
                </c:pt>
                <c:pt idx="7200">
                  <c:v>6.9815081250016</c:v>
                </c:pt>
                <c:pt idx="7201">
                  <c:v>6.9818562499999999</c:v>
                </c:pt>
                <c:pt idx="7202">
                  <c:v>6.9822481250015995</c:v>
                </c:pt>
                <c:pt idx="7203">
                  <c:v>6.9826924999999997</c:v>
                </c:pt>
                <c:pt idx="7204">
                  <c:v>6.9830300000000003</c:v>
                </c:pt>
                <c:pt idx="7205">
                  <c:v>6.9833306250015994</c:v>
                </c:pt>
                <c:pt idx="7206">
                  <c:v>6.9838037499999999</c:v>
                </c:pt>
                <c:pt idx="7207">
                  <c:v>6.9841712500000002</c:v>
                </c:pt>
                <c:pt idx="7208">
                  <c:v>6.9845637500000004</c:v>
                </c:pt>
                <c:pt idx="7209">
                  <c:v>6.9849874999999999</c:v>
                </c:pt>
                <c:pt idx="7210">
                  <c:v>6.9853968750015998</c:v>
                </c:pt>
                <c:pt idx="7211">
                  <c:v>6.98579375</c:v>
                </c:pt>
                <c:pt idx="7212">
                  <c:v>6.9861481250016002</c:v>
                </c:pt>
                <c:pt idx="7213">
                  <c:v>6.9865206250015994</c:v>
                </c:pt>
                <c:pt idx="7214">
                  <c:v>6.9868587499999997</c:v>
                </c:pt>
                <c:pt idx="7215">
                  <c:v>6.9872087499999997</c:v>
                </c:pt>
                <c:pt idx="7216">
                  <c:v>6.9875600000000002</c:v>
                </c:pt>
                <c:pt idx="7217">
                  <c:v>6.9880250000000004</c:v>
                </c:pt>
                <c:pt idx="7218">
                  <c:v>6.9884087499999996</c:v>
                </c:pt>
                <c:pt idx="7219">
                  <c:v>6.9887937500000001</c:v>
                </c:pt>
                <c:pt idx="7220">
                  <c:v>6.9891399999999999</c:v>
                </c:pt>
                <c:pt idx="7221">
                  <c:v>6.9895243750015998</c:v>
                </c:pt>
                <c:pt idx="7222">
                  <c:v>6.9898949999999997</c:v>
                </c:pt>
                <c:pt idx="7223">
                  <c:v>6.9902581250016</c:v>
                </c:pt>
                <c:pt idx="7224">
                  <c:v>6.9906874999999999</c:v>
                </c:pt>
                <c:pt idx="7225">
                  <c:v>6.9910581250015991</c:v>
                </c:pt>
                <c:pt idx="7226">
                  <c:v>6.9914837500000004</c:v>
                </c:pt>
                <c:pt idx="7227">
                  <c:v>6.9918993750015987</c:v>
                </c:pt>
                <c:pt idx="7228">
                  <c:v>6.9922599999999999</c:v>
                </c:pt>
                <c:pt idx="7229">
                  <c:v>6.9924650000000002</c:v>
                </c:pt>
                <c:pt idx="7230">
                  <c:v>6.9928662499999996</c:v>
                </c:pt>
                <c:pt idx="7231">
                  <c:v>6.9932237500000003</c:v>
                </c:pt>
                <c:pt idx="7232">
                  <c:v>6.9935493750015993</c:v>
                </c:pt>
                <c:pt idx="7233">
                  <c:v>6.9939799999999996</c:v>
                </c:pt>
                <c:pt idx="7234">
                  <c:v>6.9943006250015989</c:v>
                </c:pt>
                <c:pt idx="7235">
                  <c:v>6.994636875001599</c:v>
                </c:pt>
                <c:pt idx="7236">
                  <c:v>6.9950012499999996</c:v>
                </c:pt>
                <c:pt idx="7237">
                  <c:v>6.9953462499999999</c:v>
                </c:pt>
                <c:pt idx="7238">
                  <c:v>6.9956856250015989</c:v>
                </c:pt>
                <c:pt idx="7239">
                  <c:v>6.9960512499999998</c:v>
                </c:pt>
                <c:pt idx="7240">
                  <c:v>6.9964187500000001</c:v>
                </c:pt>
                <c:pt idx="7241">
                  <c:v>6.9967699999999997</c:v>
                </c:pt>
                <c:pt idx="7242">
                  <c:v>6.9971443750015991</c:v>
                </c:pt>
                <c:pt idx="7243">
                  <c:v>6.9974981250015986</c:v>
                </c:pt>
                <c:pt idx="7244">
                  <c:v>6.9978481250015987</c:v>
                </c:pt>
                <c:pt idx="7245">
                  <c:v>6.9981787500000001</c:v>
                </c:pt>
                <c:pt idx="7246">
                  <c:v>6.9985281250015987</c:v>
                </c:pt>
                <c:pt idx="7247">
                  <c:v>6.9988824999999997</c:v>
                </c:pt>
                <c:pt idx="7248">
                  <c:v>6.9992562500000002</c:v>
                </c:pt>
                <c:pt idx="7249">
                  <c:v>6.9995856250015986</c:v>
                </c:pt>
                <c:pt idx="7250">
                  <c:v>7.0000450000000001</c:v>
                </c:pt>
                <c:pt idx="7251">
                  <c:v>7.0003881250015993</c:v>
                </c:pt>
                <c:pt idx="7252">
                  <c:v>7.0007250000000001</c:v>
                </c:pt>
                <c:pt idx="7253">
                  <c:v>7.0010006250015993</c:v>
                </c:pt>
                <c:pt idx="7254">
                  <c:v>7.0013918750015991</c:v>
                </c:pt>
                <c:pt idx="7255">
                  <c:v>7.0017131250015989</c:v>
                </c:pt>
                <c:pt idx="7256">
                  <c:v>7.0020456250015988</c:v>
                </c:pt>
                <c:pt idx="7257">
                  <c:v>7.0024143750015986</c:v>
                </c:pt>
                <c:pt idx="7258">
                  <c:v>7.0027993750015991</c:v>
                </c:pt>
                <c:pt idx="7259">
                  <c:v>7.0031412499999997</c:v>
                </c:pt>
                <c:pt idx="7260">
                  <c:v>7.0034893750015987</c:v>
                </c:pt>
                <c:pt idx="7261">
                  <c:v>7.0039175</c:v>
                </c:pt>
                <c:pt idx="7262">
                  <c:v>7.0043075000000004</c:v>
                </c:pt>
                <c:pt idx="7263">
                  <c:v>7.0046406250015991</c:v>
                </c:pt>
                <c:pt idx="7264">
                  <c:v>7.00503125</c:v>
                </c:pt>
                <c:pt idx="7265">
                  <c:v>7.0054262500000002</c:v>
                </c:pt>
                <c:pt idx="7266">
                  <c:v>7.0057756250015988</c:v>
                </c:pt>
                <c:pt idx="7267">
                  <c:v>7.0061081250015986</c:v>
                </c:pt>
                <c:pt idx="7268">
                  <c:v>7.0064462499999998</c:v>
                </c:pt>
                <c:pt idx="7269">
                  <c:v>7.0067975000000002</c:v>
                </c:pt>
                <c:pt idx="7270">
                  <c:v>7.0072468750015986</c:v>
                </c:pt>
                <c:pt idx="7271">
                  <c:v>7.0076156250015993</c:v>
                </c:pt>
                <c:pt idx="7272">
                  <c:v>7.0079725000000002</c:v>
                </c:pt>
                <c:pt idx="7273">
                  <c:v>7.0083675000000003</c:v>
                </c:pt>
                <c:pt idx="7274">
                  <c:v>7.0087137500000001</c:v>
                </c:pt>
                <c:pt idx="7275">
                  <c:v>7.0091181250015993</c:v>
                </c:pt>
                <c:pt idx="7276">
                  <c:v>7.0094543750015994</c:v>
                </c:pt>
                <c:pt idx="7277">
                  <c:v>7.00979375</c:v>
                </c:pt>
                <c:pt idx="7278">
                  <c:v>7.010158125001599</c:v>
                </c:pt>
                <c:pt idx="7279">
                  <c:v>7.0105393750015992</c:v>
                </c:pt>
                <c:pt idx="7280">
                  <c:v>7.0108775000000003</c:v>
                </c:pt>
                <c:pt idx="7281">
                  <c:v>7.011260625001599</c:v>
                </c:pt>
                <c:pt idx="7282">
                  <c:v>7.0116862500000003</c:v>
                </c:pt>
                <c:pt idx="7283">
                  <c:v>7.0121743750015986</c:v>
                </c:pt>
                <c:pt idx="7284">
                  <c:v>7.0125725000000001</c:v>
                </c:pt>
                <c:pt idx="7285">
                  <c:v>7.0129475000000001</c:v>
                </c:pt>
                <c:pt idx="7286">
                  <c:v>7.0132849999999998</c:v>
                </c:pt>
                <c:pt idx="7287">
                  <c:v>7.013616875001599</c:v>
                </c:pt>
                <c:pt idx="7288">
                  <c:v>7.0139424999999997</c:v>
                </c:pt>
                <c:pt idx="7289">
                  <c:v>7.0143125</c:v>
                </c:pt>
                <c:pt idx="7290">
                  <c:v>7.0146556250015992</c:v>
                </c:pt>
                <c:pt idx="7291">
                  <c:v>7.0149981250015987</c:v>
                </c:pt>
                <c:pt idx="7292">
                  <c:v>7.0153418750015986</c:v>
                </c:pt>
                <c:pt idx="7293">
                  <c:v>7.0157081250015993</c:v>
                </c:pt>
                <c:pt idx="7294">
                  <c:v>7.0160312500000002</c:v>
                </c:pt>
                <c:pt idx="7295">
                  <c:v>7.016375</c:v>
                </c:pt>
                <c:pt idx="7296">
                  <c:v>7.0168125000000003</c:v>
                </c:pt>
                <c:pt idx="7297">
                  <c:v>7.0171737500000004</c:v>
                </c:pt>
                <c:pt idx="7298">
                  <c:v>7.0175587500000001</c:v>
                </c:pt>
                <c:pt idx="7299">
                  <c:v>7.0179049999999998</c:v>
                </c:pt>
                <c:pt idx="7300">
                  <c:v>7.0182381250015986</c:v>
                </c:pt>
                <c:pt idx="7301">
                  <c:v>7.0185768750015987</c:v>
                </c:pt>
                <c:pt idx="7302">
                  <c:v>7.0189062499999997</c:v>
                </c:pt>
                <c:pt idx="7303">
                  <c:v>7.0192431250015987</c:v>
                </c:pt>
                <c:pt idx="7304">
                  <c:v>7.0195637499999997</c:v>
                </c:pt>
                <c:pt idx="7305">
                  <c:v>7.02004625</c:v>
                </c:pt>
                <c:pt idx="7306">
                  <c:v>7.0204518750015987</c:v>
                </c:pt>
                <c:pt idx="7307">
                  <c:v>7.0207775000000003</c:v>
                </c:pt>
                <c:pt idx="7308">
                  <c:v>7.0211337499999997</c:v>
                </c:pt>
                <c:pt idx="7309">
                  <c:v>7.0214850000000002</c:v>
                </c:pt>
                <c:pt idx="7310">
                  <c:v>7.0218175</c:v>
                </c:pt>
                <c:pt idx="7311">
                  <c:v>7.0222625000000001</c:v>
                </c:pt>
                <c:pt idx="7312">
                  <c:v>7.0226187500000004</c:v>
                </c:pt>
                <c:pt idx="7313">
                  <c:v>7.0229387499999998</c:v>
                </c:pt>
                <c:pt idx="7314">
                  <c:v>7.023259375001599</c:v>
                </c:pt>
                <c:pt idx="7315">
                  <c:v>7.0236337500000001</c:v>
                </c:pt>
                <c:pt idx="7316">
                  <c:v>7.0240106250015986</c:v>
                </c:pt>
                <c:pt idx="7317">
                  <c:v>7.0243962499999997</c:v>
                </c:pt>
                <c:pt idx="7318">
                  <c:v>7.0247281250015989</c:v>
                </c:pt>
                <c:pt idx="7319">
                  <c:v>7.0250487499999998</c:v>
                </c:pt>
                <c:pt idx="7320">
                  <c:v>7.0253856250015989</c:v>
                </c:pt>
                <c:pt idx="7321">
                  <c:v>7.0255106250015986</c:v>
                </c:pt>
                <c:pt idx="7322">
                  <c:v>7.0258612500000002</c:v>
                </c:pt>
                <c:pt idx="7323">
                  <c:v>7.0256487500000002</c:v>
                </c:pt>
                <c:pt idx="7324">
                  <c:v>7.0257300000000003</c:v>
                </c:pt>
                <c:pt idx="7325">
                  <c:v>7.0260850000000001</c:v>
                </c:pt>
                <c:pt idx="7326">
                  <c:v>7.0264943750015991</c:v>
                </c:pt>
                <c:pt idx="7327">
                  <c:v>7.02692125</c:v>
                </c:pt>
                <c:pt idx="7328">
                  <c:v>7.0272668750015992</c:v>
                </c:pt>
                <c:pt idx="7329">
                  <c:v>7.0276125</c:v>
                </c:pt>
                <c:pt idx="7330">
                  <c:v>7.028035625001599</c:v>
                </c:pt>
                <c:pt idx="7331">
                  <c:v>7.0283818750015987</c:v>
                </c:pt>
                <c:pt idx="7332">
                  <c:v>7.0287093750015988</c:v>
                </c:pt>
                <c:pt idx="7333">
                  <c:v>7.029171875001599</c:v>
                </c:pt>
                <c:pt idx="7334">
                  <c:v>7.0295043750015989</c:v>
                </c:pt>
                <c:pt idx="7335">
                  <c:v>7.0298656250015989</c:v>
                </c:pt>
                <c:pt idx="7336">
                  <c:v>7.0302081250015993</c:v>
                </c:pt>
                <c:pt idx="7337">
                  <c:v>7.0305299999999997</c:v>
                </c:pt>
                <c:pt idx="7338">
                  <c:v>7.0309518750015991</c:v>
                </c:pt>
                <c:pt idx="7339">
                  <c:v>7.0310393750015994</c:v>
                </c:pt>
                <c:pt idx="7340">
                  <c:v>7.0313706250015988</c:v>
                </c:pt>
                <c:pt idx="7341">
                  <c:v>7.0316437499999997</c:v>
                </c:pt>
                <c:pt idx="7342">
                  <c:v>7.0318993750015988</c:v>
                </c:pt>
                <c:pt idx="7343">
                  <c:v>7.0322506250015993</c:v>
                </c:pt>
                <c:pt idx="7344">
                  <c:v>7.0325993750015989</c:v>
                </c:pt>
                <c:pt idx="7345">
                  <c:v>7.0329318750015988</c:v>
                </c:pt>
                <c:pt idx="7346">
                  <c:v>7.0333306250015992</c:v>
                </c:pt>
                <c:pt idx="7347">
                  <c:v>7.0336981250015986</c:v>
                </c:pt>
                <c:pt idx="7348">
                  <c:v>7.0340187500000004</c:v>
                </c:pt>
                <c:pt idx="7349">
                  <c:v>7.0343749999999998</c:v>
                </c:pt>
                <c:pt idx="7350">
                  <c:v>7.0347231250015989</c:v>
                </c:pt>
                <c:pt idx="7351">
                  <c:v>7.0350756250015989</c:v>
                </c:pt>
                <c:pt idx="7352">
                  <c:v>7.0354081250015987</c:v>
                </c:pt>
                <c:pt idx="7353">
                  <c:v>7.0357318750015994</c:v>
                </c:pt>
                <c:pt idx="7354">
                  <c:v>7.0359718750015992</c:v>
                </c:pt>
                <c:pt idx="7355">
                  <c:v>7.0363181250015989</c:v>
                </c:pt>
                <c:pt idx="7356">
                  <c:v>7.0367368750015986</c:v>
                </c:pt>
                <c:pt idx="7357">
                  <c:v>7.0371350000000001</c:v>
                </c:pt>
                <c:pt idx="7358">
                  <c:v>7.0374481250015988</c:v>
                </c:pt>
                <c:pt idx="7359">
                  <c:v>7.0378443750015993</c:v>
                </c:pt>
                <c:pt idx="7360">
                  <c:v>7.0381737500000003</c:v>
                </c:pt>
                <c:pt idx="7361">
                  <c:v>7.03829875</c:v>
                </c:pt>
                <c:pt idx="7362">
                  <c:v>7.0386637500000004</c:v>
                </c:pt>
                <c:pt idx="7363">
                  <c:v>7.0389956250015988</c:v>
                </c:pt>
                <c:pt idx="7364">
                  <c:v>7.0393643750015986</c:v>
                </c:pt>
                <c:pt idx="7365">
                  <c:v>7.03975375</c:v>
                </c:pt>
                <c:pt idx="7366">
                  <c:v>7.0400762500000003</c:v>
                </c:pt>
                <c:pt idx="7367">
                  <c:v>7.0403987499999996</c:v>
                </c:pt>
                <c:pt idx="7368">
                  <c:v>7.0407762500000004</c:v>
                </c:pt>
                <c:pt idx="7369">
                  <c:v>7.0411837500000001</c:v>
                </c:pt>
                <c:pt idx="7370">
                  <c:v>7.0412412499999997</c:v>
                </c:pt>
                <c:pt idx="7371">
                  <c:v>7.04160875</c:v>
                </c:pt>
                <c:pt idx="7372">
                  <c:v>7.0419618750015989</c:v>
                </c:pt>
                <c:pt idx="7373">
                  <c:v>7.0422212499999999</c:v>
                </c:pt>
                <c:pt idx="7374">
                  <c:v>7.0424806250015992</c:v>
                </c:pt>
                <c:pt idx="7375">
                  <c:v>7.0428087499999998</c:v>
                </c:pt>
                <c:pt idx="7376">
                  <c:v>7.0430225000000002</c:v>
                </c:pt>
                <c:pt idx="7377">
                  <c:v>7.0433618750015992</c:v>
                </c:pt>
                <c:pt idx="7378">
                  <c:v>7.0436931250015986</c:v>
                </c:pt>
                <c:pt idx="7379">
                  <c:v>7.0440975000000003</c:v>
                </c:pt>
                <c:pt idx="7380">
                  <c:v>7.0442181250015992</c:v>
                </c:pt>
                <c:pt idx="7381">
                  <c:v>7.0444718750015989</c:v>
                </c:pt>
                <c:pt idx="7382">
                  <c:v>7.0448568750015994</c:v>
                </c:pt>
                <c:pt idx="7383">
                  <c:v>7.0451943750015991</c:v>
                </c:pt>
                <c:pt idx="7384">
                  <c:v>7.0453543750015992</c:v>
                </c:pt>
                <c:pt idx="7385">
                  <c:v>7.0457393750015989</c:v>
                </c:pt>
                <c:pt idx="7386">
                  <c:v>7.0461562500000001</c:v>
                </c:pt>
                <c:pt idx="7387">
                  <c:v>7.0464806250015988</c:v>
                </c:pt>
                <c:pt idx="7388">
                  <c:v>7.0468525</c:v>
                </c:pt>
                <c:pt idx="7389">
                  <c:v>7.0471743750015987</c:v>
                </c:pt>
                <c:pt idx="7390">
                  <c:v>7.0475556250015989</c:v>
                </c:pt>
                <c:pt idx="7391">
                  <c:v>7.0479031250015991</c:v>
                </c:pt>
                <c:pt idx="7392">
                  <c:v>7.0482518750015988</c:v>
                </c:pt>
                <c:pt idx="7393">
                  <c:v>7.0486025000000003</c:v>
                </c:pt>
                <c:pt idx="7394">
                  <c:v>7.0490106250015989</c:v>
                </c:pt>
                <c:pt idx="7395">
                  <c:v>7.0493856250015989</c:v>
                </c:pt>
                <c:pt idx="7396">
                  <c:v>7.049735625001599</c:v>
                </c:pt>
                <c:pt idx="7397">
                  <c:v>7.0500862499999997</c:v>
                </c:pt>
                <c:pt idx="7398">
                  <c:v>7.0505081250015991</c:v>
                </c:pt>
                <c:pt idx="7399">
                  <c:v>7.0508537499999999</c:v>
                </c:pt>
                <c:pt idx="7400">
                  <c:v>7.0511968750015992</c:v>
                </c:pt>
                <c:pt idx="7401">
                  <c:v>7.0516281250015993</c:v>
                </c:pt>
                <c:pt idx="7402">
                  <c:v>7.0513975000000002</c:v>
                </c:pt>
                <c:pt idx="7403">
                  <c:v>7.0510312500000003</c:v>
                </c:pt>
                <c:pt idx="7404">
                  <c:v>7.0507756250015987</c:v>
                </c:pt>
                <c:pt idx="7405">
                  <c:v>7.050885625001599</c:v>
                </c:pt>
                <c:pt idx="7406">
                  <c:v>7.0509043750015987</c:v>
                </c:pt>
                <c:pt idx="7407">
                  <c:v>7.0512674999999998</c:v>
                </c:pt>
                <c:pt idx="7408">
                  <c:v>7.0515575000000004</c:v>
                </c:pt>
                <c:pt idx="7409">
                  <c:v>7.0512699999999997</c:v>
                </c:pt>
                <c:pt idx="7410">
                  <c:v>7.0506425000000004</c:v>
                </c:pt>
                <c:pt idx="7411">
                  <c:v>7.0502000000000002</c:v>
                </c:pt>
                <c:pt idx="7412">
                  <c:v>7.0497387500000004</c:v>
                </c:pt>
                <c:pt idx="7413">
                  <c:v>7.0493424999999998</c:v>
                </c:pt>
                <c:pt idx="7414">
                  <c:v>7.0489506250015994</c:v>
                </c:pt>
                <c:pt idx="7415">
                  <c:v>7.0484268750015993</c:v>
                </c:pt>
                <c:pt idx="7416">
                  <c:v>7.0479687499999999</c:v>
                </c:pt>
                <c:pt idx="7417">
                  <c:v>7.0475156250015987</c:v>
                </c:pt>
                <c:pt idx="7418">
                  <c:v>7.04718</c:v>
                </c:pt>
                <c:pt idx="7419">
                  <c:v>7.0468262499999996</c:v>
                </c:pt>
                <c:pt idx="7420">
                  <c:v>7.0464793750015993</c:v>
                </c:pt>
                <c:pt idx="7421">
                  <c:v>7.0462868750015986</c:v>
                </c:pt>
                <c:pt idx="7422">
                  <c:v>7.0463112499999996</c:v>
                </c:pt>
                <c:pt idx="7423">
                  <c:v>7.0459812499999996</c:v>
                </c:pt>
                <c:pt idx="7424">
                  <c:v>7.0457806250015986</c:v>
                </c:pt>
                <c:pt idx="7425">
                  <c:v>7.0455775000000003</c:v>
                </c:pt>
                <c:pt idx="7426">
                  <c:v>7.0454112499999999</c:v>
                </c:pt>
                <c:pt idx="7427">
                  <c:v>7.0450468750015993</c:v>
                </c:pt>
                <c:pt idx="7428">
                  <c:v>7.04493875</c:v>
                </c:pt>
                <c:pt idx="7429">
                  <c:v>7.0445525</c:v>
                </c:pt>
                <c:pt idx="7430">
                  <c:v>7.0441725000000002</c:v>
                </c:pt>
                <c:pt idx="7431">
                  <c:v>7.0437925000000003</c:v>
                </c:pt>
                <c:pt idx="7432">
                  <c:v>7.0437331250015989</c:v>
                </c:pt>
                <c:pt idx="7433">
                  <c:v>7.0435825000000003</c:v>
                </c:pt>
                <c:pt idx="7434">
                  <c:v>7.0437468750015988</c:v>
                </c:pt>
                <c:pt idx="7435">
                  <c:v>7.0437556250015989</c:v>
                </c:pt>
                <c:pt idx="7436">
                  <c:v>7.0438568750015991</c:v>
                </c:pt>
                <c:pt idx="7437">
                  <c:v>7.0438375000000004</c:v>
                </c:pt>
                <c:pt idx="7438">
                  <c:v>7.0441912499999999</c:v>
                </c:pt>
                <c:pt idx="7439">
                  <c:v>7.0440756250015992</c:v>
                </c:pt>
                <c:pt idx="7440">
                  <c:v>7.043965</c:v>
                </c:pt>
                <c:pt idx="7441">
                  <c:v>7.0438881250015992</c:v>
                </c:pt>
                <c:pt idx="7442">
                  <c:v>7.0439506250015986</c:v>
                </c:pt>
                <c:pt idx="7443">
                  <c:v>7.0439093750015989</c:v>
                </c:pt>
                <c:pt idx="7444">
                  <c:v>7.0437062499999996</c:v>
                </c:pt>
                <c:pt idx="7445">
                  <c:v>7.0435675</c:v>
                </c:pt>
                <c:pt idx="7446">
                  <c:v>7.0432393750015994</c:v>
                </c:pt>
                <c:pt idx="7447">
                  <c:v>7.0430437499999998</c:v>
                </c:pt>
                <c:pt idx="7448">
                  <c:v>7.0431962500000003</c:v>
                </c:pt>
                <c:pt idx="7449">
                  <c:v>7.0431231250015989</c:v>
                </c:pt>
                <c:pt idx="7450">
                  <c:v>7.0434975</c:v>
                </c:pt>
                <c:pt idx="7451">
                  <c:v>7.0436237500000001</c:v>
                </c:pt>
                <c:pt idx="7452">
                  <c:v>7.0437937499999999</c:v>
                </c:pt>
                <c:pt idx="7453">
                  <c:v>7.0439681250015989</c:v>
                </c:pt>
                <c:pt idx="7454">
                  <c:v>7.0441012499999998</c:v>
                </c:pt>
                <c:pt idx="7455">
                  <c:v>7.0443106250015992</c:v>
                </c:pt>
                <c:pt idx="7456">
                  <c:v>7.0443812499999998</c:v>
                </c:pt>
                <c:pt idx="7457">
                  <c:v>7.0441687499999999</c:v>
                </c:pt>
                <c:pt idx="7458">
                  <c:v>7.0445231250015992</c:v>
                </c:pt>
                <c:pt idx="7459">
                  <c:v>7.0447393750015994</c:v>
                </c:pt>
                <c:pt idx="7460">
                  <c:v>7.0450012500000003</c:v>
                </c:pt>
                <c:pt idx="7461">
                  <c:v>7.0450237500000004</c:v>
                </c:pt>
                <c:pt idx="7462">
                  <c:v>7.0452843750015992</c:v>
                </c:pt>
                <c:pt idx="7463">
                  <c:v>7.0451800000000002</c:v>
                </c:pt>
                <c:pt idx="7464">
                  <c:v>7.045454375001599</c:v>
                </c:pt>
                <c:pt idx="7465">
                  <c:v>7.0458306250015994</c:v>
                </c:pt>
                <c:pt idx="7466">
                  <c:v>7.0458956250015987</c:v>
                </c:pt>
                <c:pt idx="7467">
                  <c:v>7.0462199999999999</c:v>
                </c:pt>
                <c:pt idx="7468">
                  <c:v>7.0465593750015989</c:v>
                </c:pt>
                <c:pt idx="7469">
                  <c:v>7.0467906250015986</c:v>
                </c:pt>
                <c:pt idx="7470">
                  <c:v>7.0470162500000004</c:v>
                </c:pt>
                <c:pt idx="7471">
                  <c:v>7.0473493750015992</c:v>
                </c:pt>
                <c:pt idx="7472">
                  <c:v>7.0475656250015986</c:v>
                </c:pt>
                <c:pt idx="7473">
                  <c:v>7.047659375001599</c:v>
                </c:pt>
                <c:pt idx="7474">
                  <c:v>7.0480143750015989</c:v>
                </c:pt>
                <c:pt idx="7475">
                  <c:v>7.048176875001599</c:v>
                </c:pt>
                <c:pt idx="7476">
                  <c:v>7.0485106250015992</c:v>
                </c:pt>
                <c:pt idx="7477">
                  <c:v>7.0485862499999996</c:v>
                </c:pt>
                <c:pt idx="7478">
                  <c:v>7.0488662499999997</c:v>
                </c:pt>
                <c:pt idx="7479">
                  <c:v>7.0490506250015992</c:v>
                </c:pt>
                <c:pt idx="7480">
                  <c:v>7.0494243750015988</c:v>
                </c:pt>
                <c:pt idx="7481">
                  <c:v>7.04974875</c:v>
                </c:pt>
                <c:pt idx="7482">
                  <c:v>7.0500875000000001</c:v>
                </c:pt>
                <c:pt idx="7483">
                  <c:v>7.0504362499999997</c:v>
                </c:pt>
                <c:pt idx="7484">
                  <c:v>7.0506275</c:v>
                </c:pt>
                <c:pt idx="7485">
                  <c:v>7.0509931250015994</c:v>
                </c:pt>
                <c:pt idx="7486">
                  <c:v>7.0513843750015992</c:v>
                </c:pt>
                <c:pt idx="7487">
                  <c:v>7.0516775000000003</c:v>
                </c:pt>
                <c:pt idx="7488">
                  <c:v>7.0520018750015989</c:v>
                </c:pt>
                <c:pt idx="7489">
                  <c:v>7.0523443750015993</c:v>
                </c:pt>
                <c:pt idx="7490">
                  <c:v>7.0526718750015993</c:v>
                </c:pt>
                <c:pt idx="7491">
                  <c:v>7.0529993750015993</c:v>
                </c:pt>
                <c:pt idx="7492">
                  <c:v>7.0533837500000001</c:v>
                </c:pt>
                <c:pt idx="7493">
                  <c:v>7.05373625</c:v>
                </c:pt>
                <c:pt idx="7494">
                  <c:v>7.0540843750015991</c:v>
                </c:pt>
                <c:pt idx="7495">
                  <c:v>7.0544793750015993</c:v>
                </c:pt>
                <c:pt idx="7496">
                  <c:v>7.0548824999999997</c:v>
                </c:pt>
                <c:pt idx="7497">
                  <c:v>7.0553150000000002</c:v>
                </c:pt>
                <c:pt idx="7498">
                  <c:v>7.0556475000000001</c:v>
                </c:pt>
                <c:pt idx="7499">
                  <c:v>7.0558187500000003</c:v>
                </c:pt>
                <c:pt idx="7500">
                  <c:v>7.0561812499999998</c:v>
                </c:pt>
                <c:pt idx="7501">
                  <c:v>7.0566062499999997</c:v>
                </c:pt>
                <c:pt idx="7502">
                  <c:v>7.0569443750015992</c:v>
                </c:pt>
                <c:pt idx="7503">
                  <c:v>7.0573331250015992</c:v>
                </c:pt>
                <c:pt idx="7504">
                  <c:v>7.0576618750015987</c:v>
                </c:pt>
                <c:pt idx="7505">
                  <c:v>7.0580400000000001</c:v>
                </c:pt>
                <c:pt idx="7506">
                  <c:v>7.0583606250015993</c:v>
                </c:pt>
                <c:pt idx="7507">
                  <c:v>7.0585887500000002</c:v>
                </c:pt>
                <c:pt idx="7508">
                  <c:v>7.0589387500000003</c:v>
                </c:pt>
                <c:pt idx="7509">
                  <c:v>7.059260625001599</c:v>
                </c:pt>
                <c:pt idx="7510">
                  <c:v>7.0596106250015991</c:v>
                </c:pt>
                <c:pt idx="7511">
                  <c:v>7.0597693750015988</c:v>
                </c:pt>
                <c:pt idx="7512">
                  <c:v>7.060094375001599</c:v>
                </c:pt>
                <c:pt idx="7513">
                  <c:v>7.0604162500000003</c:v>
                </c:pt>
                <c:pt idx="7514">
                  <c:v>7.0608618750015992</c:v>
                </c:pt>
                <c:pt idx="7515">
                  <c:v>7.0611943750015991</c:v>
                </c:pt>
                <c:pt idx="7516">
                  <c:v>7.0615437500000002</c:v>
                </c:pt>
                <c:pt idx="7517">
                  <c:v>7.0618800000000004</c:v>
                </c:pt>
                <c:pt idx="7518">
                  <c:v>7.0622337499999999</c:v>
                </c:pt>
                <c:pt idx="7519">
                  <c:v>7.0625643750015987</c:v>
                </c:pt>
                <c:pt idx="7520">
                  <c:v>7.0624931250015992</c:v>
                </c:pt>
                <c:pt idx="7521">
                  <c:v>7.0628662499999999</c:v>
                </c:pt>
                <c:pt idx="7522">
                  <c:v>7.0633112499999999</c:v>
                </c:pt>
                <c:pt idx="7523">
                  <c:v>7.0636450000000002</c:v>
                </c:pt>
                <c:pt idx="7524">
                  <c:v>7.0640356250015994</c:v>
                </c:pt>
                <c:pt idx="7525">
                  <c:v>7.0643681250015993</c:v>
                </c:pt>
                <c:pt idx="7526">
                  <c:v>7.0647343750015992</c:v>
                </c:pt>
                <c:pt idx="7527">
                  <c:v>7.0651537500000003</c:v>
                </c:pt>
                <c:pt idx="7528">
                  <c:v>7.0655374999999996</c:v>
                </c:pt>
                <c:pt idx="7529">
                  <c:v>7.065889375001599</c:v>
                </c:pt>
                <c:pt idx="7530">
                  <c:v>7.0662212499999999</c:v>
                </c:pt>
                <c:pt idx="7531">
                  <c:v>7.0665224999999996</c:v>
                </c:pt>
                <c:pt idx="7532">
                  <c:v>7.0669193750015991</c:v>
                </c:pt>
                <c:pt idx="7533">
                  <c:v>7.0672437500000003</c:v>
                </c:pt>
                <c:pt idx="7534">
                  <c:v>7.0675699999999999</c:v>
                </c:pt>
                <c:pt idx="7535">
                  <c:v>7.0679274999999997</c:v>
                </c:pt>
                <c:pt idx="7536">
                  <c:v>7.0682968750015993</c:v>
                </c:pt>
                <c:pt idx="7537">
                  <c:v>7.0686193750015986</c:v>
                </c:pt>
                <c:pt idx="7538">
                  <c:v>7.0690175000000002</c:v>
                </c:pt>
                <c:pt idx="7539">
                  <c:v>7.0693381250015994</c:v>
                </c:pt>
                <c:pt idx="7540">
                  <c:v>7.0693393750015989</c:v>
                </c:pt>
                <c:pt idx="7541">
                  <c:v>7.0697062500000003</c:v>
                </c:pt>
                <c:pt idx="7542">
                  <c:v>7.0700368750015992</c:v>
                </c:pt>
                <c:pt idx="7543">
                  <c:v>7.0703793750015986</c:v>
                </c:pt>
                <c:pt idx="7544">
                  <c:v>7.0702368750015987</c:v>
                </c:pt>
                <c:pt idx="7545">
                  <c:v>7.0705875000000002</c:v>
                </c:pt>
                <c:pt idx="7546">
                  <c:v>7.0707756250015992</c:v>
                </c:pt>
                <c:pt idx="7547">
                  <c:v>7.0710981250015994</c:v>
                </c:pt>
                <c:pt idx="7548">
                  <c:v>7.0711393750015992</c:v>
                </c:pt>
                <c:pt idx="7549">
                  <c:v>7.0712937499999997</c:v>
                </c:pt>
                <c:pt idx="7550">
                  <c:v>7.0716875000000003</c:v>
                </c:pt>
                <c:pt idx="7551">
                  <c:v>7.0719337500000004</c:v>
                </c:pt>
                <c:pt idx="7552">
                  <c:v>7.0723356250015987</c:v>
                </c:pt>
                <c:pt idx="7553">
                  <c:v>7.072691875001599</c:v>
                </c:pt>
                <c:pt idx="7554">
                  <c:v>7.0730656250015986</c:v>
                </c:pt>
                <c:pt idx="7555">
                  <c:v>7.073245</c:v>
                </c:pt>
                <c:pt idx="7556">
                  <c:v>7.0736443750015994</c:v>
                </c:pt>
                <c:pt idx="7557">
                  <c:v>7.0739556250015987</c:v>
                </c:pt>
                <c:pt idx="7558">
                  <c:v>7.0742687499999999</c:v>
                </c:pt>
                <c:pt idx="7559">
                  <c:v>7.0746806250015988</c:v>
                </c:pt>
                <c:pt idx="7560">
                  <c:v>7.0750124999999997</c:v>
                </c:pt>
                <c:pt idx="7561">
                  <c:v>7.0754343750015991</c:v>
                </c:pt>
                <c:pt idx="7562">
                  <c:v>7.0756050000000004</c:v>
                </c:pt>
                <c:pt idx="7563">
                  <c:v>7.0759862499999997</c:v>
                </c:pt>
                <c:pt idx="7564">
                  <c:v>7.0763106250015992</c:v>
                </c:pt>
                <c:pt idx="7565">
                  <c:v>7.0765318750015993</c:v>
                </c:pt>
                <c:pt idx="7566">
                  <c:v>7.0765975000000001</c:v>
                </c:pt>
                <c:pt idx="7567">
                  <c:v>7.0769512499999996</c:v>
                </c:pt>
                <c:pt idx="7568">
                  <c:v>7.0772768750015986</c:v>
                </c:pt>
                <c:pt idx="7569">
                  <c:v>7.0773925000000002</c:v>
                </c:pt>
                <c:pt idx="7570">
                  <c:v>7.0772487499999999</c:v>
                </c:pt>
                <c:pt idx="7571">
                  <c:v>7.0772856250015987</c:v>
                </c:pt>
                <c:pt idx="7572">
                  <c:v>7.0769462499999998</c:v>
                </c:pt>
                <c:pt idx="7573">
                  <c:v>7.0769693750015987</c:v>
                </c:pt>
                <c:pt idx="7574">
                  <c:v>7.0772218750015989</c:v>
                </c:pt>
                <c:pt idx="7575">
                  <c:v>7.0771843750015986</c:v>
                </c:pt>
                <c:pt idx="7576">
                  <c:v>7.0770262500000003</c:v>
                </c:pt>
                <c:pt idx="7577">
                  <c:v>7.0770506250015988</c:v>
                </c:pt>
                <c:pt idx="7578">
                  <c:v>7.077</c:v>
                </c:pt>
                <c:pt idx="7579">
                  <c:v>7.0766706250015989</c:v>
                </c:pt>
                <c:pt idx="7580">
                  <c:v>7.0770131250015993</c:v>
                </c:pt>
                <c:pt idx="7581">
                  <c:v>7.0770987500000002</c:v>
                </c:pt>
                <c:pt idx="7582">
                  <c:v>7.0771643750015993</c:v>
                </c:pt>
                <c:pt idx="7583">
                  <c:v>7.077384375001599</c:v>
                </c:pt>
                <c:pt idx="7584">
                  <c:v>7.0774774999999996</c:v>
                </c:pt>
                <c:pt idx="7585">
                  <c:v>7.0772962499999998</c:v>
                </c:pt>
                <c:pt idx="7586">
                  <c:v>7.0770493750015993</c:v>
                </c:pt>
                <c:pt idx="7587">
                  <c:v>7.0768262499999999</c:v>
                </c:pt>
                <c:pt idx="7588">
                  <c:v>7.0767081250015993</c:v>
                </c:pt>
                <c:pt idx="7589">
                  <c:v>7.0764018750015989</c:v>
                </c:pt>
                <c:pt idx="7590">
                  <c:v>7.07583625</c:v>
                </c:pt>
                <c:pt idx="7591">
                  <c:v>7.0749437500000001</c:v>
                </c:pt>
                <c:pt idx="7592">
                  <c:v>7.0738756250015991</c:v>
                </c:pt>
                <c:pt idx="7593">
                  <c:v>7.0727599999999997</c:v>
                </c:pt>
                <c:pt idx="7594">
                  <c:v>7.0716437499999998</c:v>
                </c:pt>
                <c:pt idx="7595">
                  <c:v>7.07043</c:v>
                </c:pt>
                <c:pt idx="7596">
                  <c:v>7.0691837499999997</c:v>
                </c:pt>
                <c:pt idx="7597">
                  <c:v>7.0679249999999998</c:v>
                </c:pt>
                <c:pt idx="7598">
                  <c:v>7.0666525</c:v>
                </c:pt>
                <c:pt idx="7599">
                  <c:v>7.0653137499999996</c:v>
                </c:pt>
                <c:pt idx="7600">
                  <c:v>7.0646100000000001</c:v>
                </c:pt>
                <c:pt idx="7601">
                  <c:v>7.0641806250015993</c:v>
                </c:pt>
                <c:pt idx="7602">
                  <c:v>7.0638174999999999</c:v>
                </c:pt>
                <c:pt idx="7603">
                  <c:v>7.0634843750015994</c:v>
                </c:pt>
                <c:pt idx="7604">
                  <c:v>7.0629937500000004</c:v>
                </c:pt>
                <c:pt idx="7605">
                  <c:v>7.0623474999999996</c:v>
                </c:pt>
                <c:pt idx="7606">
                  <c:v>7.0618587499999999</c:v>
                </c:pt>
                <c:pt idx="7607">
                  <c:v>7.061325625001599</c:v>
                </c:pt>
                <c:pt idx="7608">
                  <c:v>7.0609124999999997</c:v>
                </c:pt>
                <c:pt idx="7609">
                  <c:v>7.0603637499999996</c:v>
                </c:pt>
                <c:pt idx="7610">
                  <c:v>7.0598562500000002</c:v>
                </c:pt>
                <c:pt idx="7611">
                  <c:v>7.0594693750015987</c:v>
                </c:pt>
                <c:pt idx="7612">
                  <c:v>7.0590725000000001</c:v>
                </c:pt>
                <c:pt idx="7613">
                  <c:v>7.0587425000000001</c:v>
                </c:pt>
                <c:pt idx="7614">
                  <c:v>7.0583324999999997</c:v>
                </c:pt>
                <c:pt idx="7615">
                  <c:v>7.0579150000000004</c:v>
                </c:pt>
                <c:pt idx="7616">
                  <c:v>7.0575824999999996</c:v>
                </c:pt>
                <c:pt idx="7617">
                  <c:v>7.0570962499999998</c:v>
                </c:pt>
                <c:pt idx="7618">
                  <c:v>7.0566743750015988</c:v>
                </c:pt>
                <c:pt idx="7619">
                  <c:v>7.0563343750015992</c:v>
                </c:pt>
                <c:pt idx="7620">
                  <c:v>7.055975625001599</c:v>
                </c:pt>
                <c:pt idx="7621">
                  <c:v>7.0555793750015994</c:v>
                </c:pt>
                <c:pt idx="7622">
                  <c:v>7.0552106250015987</c:v>
                </c:pt>
                <c:pt idx="7623">
                  <c:v>7.0548000000000002</c:v>
                </c:pt>
                <c:pt idx="7624">
                  <c:v>7.054450625001599</c:v>
                </c:pt>
                <c:pt idx="7625">
                  <c:v>7.0539756250015992</c:v>
                </c:pt>
                <c:pt idx="7626">
                  <c:v>7.0536287499999997</c:v>
                </c:pt>
                <c:pt idx="7627">
                  <c:v>7.0533012499999996</c:v>
                </c:pt>
                <c:pt idx="7628">
                  <c:v>7.0529124999999997</c:v>
                </c:pt>
                <c:pt idx="7629">
                  <c:v>7.0525656250015993</c:v>
                </c:pt>
                <c:pt idx="7630">
                  <c:v>7.0521581250015988</c:v>
                </c:pt>
                <c:pt idx="7631">
                  <c:v>7.0517687499999999</c:v>
                </c:pt>
                <c:pt idx="7632">
                  <c:v>7.0513362500000003</c:v>
                </c:pt>
                <c:pt idx="7633">
                  <c:v>7.0509618750015992</c:v>
                </c:pt>
                <c:pt idx="7634">
                  <c:v>7.0506168750015989</c:v>
                </c:pt>
                <c:pt idx="7635">
                  <c:v>7.0499806250015986</c:v>
                </c:pt>
                <c:pt idx="7636">
                  <c:v>7.0496156250015991</c:v>
                </c:pt>
                <c:pt idx="7637">
                  <c:v>7.0492668750015994</c:v>
                </c:pt>
                <c:pt idx="7638">
                  <c:v>7.048901875001599</c:v>
                </c:pt>
                <c:pt idx="7639">
                  <c:v>7.0485387499999996</c:v>
                </c:pt>
                <c:pt idx="7640">
                  <c:v>7.0480850000000004</c:v>
                </c:pt>
                <c:pt idx="7641">
                  <c:v>7.047706875001599</c:v>
                </c:pt>
                <c:pt idx="7642">
                  <c:v>7.0472856250015994</c:v>
                </c:pt>
                <c:pt idx="7643">
                  <c:v>7.0468925000000002</c:v>
                </c:pt>
                <c:pt idx="7644">
                  <c:v>7.0465549999999997</c:v>
                </c:pt>
                <c:pt idx="7645">
                  <c:v>7.0462018750015991</c:v>
                </c:pt>
                <c:pt idx="7646">
                  <c:v>7.045876875001599</c:v>
                </c:pt>
                <c:pt idx="7647">
                  <c:v>7.0455393750015993</c:v>
                </c:pt>
                <c:pt idx="7648">
                  <c:v>7.04519625</c:v>
                </c:pt>
                <c:pt idx="7649">
                  <c:v>7.04481</c:v>
                </c:pt>
                <c:pt idx="7650">
                  <c:v>7.0444849999999999</c:v>
                </c:pt>
                <c:pt idx="7651">
                  <c:v>7.0441631250015986</c:v>
                </c:pt>
                <c:pt idx="7652">
                  <c:v>7.04381375</c:v>
                </c:pt>
                <c:pt idx="7653">
                  <c:v>7.0434693750015986</c:v>
                </c:pt>
                <c:pt idx="7654">
                  <c:v>7.0430668750015988</c:v>
                </c:pt>
                <c:pt idx="7655">
                  <c:v>7.0427262500000003</c:v>
                </c:pt>
                <c:pt idx="7656">
                  <c:v>7.0423643750015987</c:v>
                </c:pt>
                <c:pt idx="7657">
                  <c:v>7.0420024999999997</c:v>
                </c:pt>
                <c:pt idx="7658">
                  <c:v>7.0416262500000002</c:v>
                </c:pt>
                <c:pt idx="7659">
                  <c:v>7.0412893750015986</c:v>
                </c:pt>
                <c:pt idx="7660">
                  <c:v>7.0409212500000002</c:v>
                </c:pt>
                <c:pt idx="7661">
                  <c:v>7.0406981250015992</c:v>
                </c:pt>
                <c:pt idx="7662">
                  <c:v>7.0404493750015993</c:v>
                </c:pt>
                <c:pt idx="7663">
                  <c:v>7.0404656250015991</c:v>
                </c:pt>
                <c:pt idx="7664">
                  <c:v>7.0401825000000002</c:v>
                </c:pt>
                <c:pt idx="7665">
                  <c:v>7.0399750000000001</c:v>
                </c:pt>
                <c:pt idx="7666">
                  <c:v>7.0396425000000002</c:v>
                </c:pt>
                <c:pt idx="7667">
                  <c:v>7.0395493750015987</c:v>
                </c:pt>
                <c:pt idx="7668">
                  <c:v>7.0398825</c:v>
                </c:pt>
                <c:pt idx="7669">
                  <c:v>7.0401237500000002</c:v>
                </c:pt>
                <c:pt idx="7670">
                  <c:v>7.04034125</c:v>
                </c:pt>
                <c:pt idx="7671">
                  <c:v>7.0404256250015989</c:v>
                </c:pt>
                <c:pt idx="7672">
                  <c:v>7.0407925000000002</c:v>
                </c:pt>
                <c:pt idx="7673">
                  <c:v>7.0409787499999998</c:v>
                </c:pt>
                <c:pt idx="7674">
                  <c:v>7.0411574999999997</c:v>
                </c:pt>
                <c:pt idx="7675">
                  <c:v>7.0413931250015986</c:v>
                </c:pt>
                <c:pt idx="7676">
                  <c:v>7.0415812500000001</c:v>
                </c:pt>
                <c:pt idx="7677">
                  <c:v>7.0419487500000004</c:v>
                </c:pt>
                <c:pt idx="7678">
                  <c:v>7.0421343750015986</c:v>
                </c:pt>
                <c:pt idx="7679">
                  <c:v>7.0423218750015986</c:v>
                </c:pt>
                <c:pt idx="7680">
                  <c:v>7.042614375001599</c:v>
                </c:pt>
                <c:pt idx="7681">
                  <c:v>7.0429325</c:v>
                </c:pt>
                <c:pt idx="7682">
                  <c:v>7.0432218750015991</c:v>
                </c:pt>
                <c:pt idx="7683">
                  <c:v>7.0431812499999999</c:v>
                </c:pt>
                <c:pt idx="7684">
                  <c:v>7.0435487500000002</c:v>
                </c:pt>
                <c:pt idx="7685">
                  <c:v>7.0439106250015993</c:v>
                </c:pt>
                <c:pt idx="7686">
                  <c:v>7.0439131250015992</c:v>
                </c:pt>
                <c:pt idx="7687">
                  <c:v>7.0443256250015986</c:v>
                </c:pt>
                <c:pt idx="7688">
                  <c:v>7.0446512500000003</c:v>
                </c:pt>
                <c:pt idx="7689">
                  <c:v>7.0447962500000001</c:v>
                </c:pt>
                <c:pt idx="7690">
                  <c:v>7.0450131250015993</c:v>
                </c:pt>
                <c:pt idx="7691">
                  <c:v>7.045384375001599</c:v>
                </c:pt>
                <c:pt idx="7692">
                  <c:v>7.0457206250015991</c:v>
                </c:pt>
                <c:pt idx="7693">
                  <c:v>7.0456337500000004</c:v>
                </c:pt>
                <c:pt idx="7694">
                  <c:v>7.0459618750015993</c:v>
                </c:pt>
                <c:pt idx="7695">
                  <c:v>7.0462056250015994</c:v>
                </c:pt>
                <c:pt idx="7696">
                  <c:v>7.0465268750015992</c:v>
                </c:pt>
                <c:pt idx="7697">
                  <c:v>7.046898125001599</c:v>
                </c:pt>
                <c:pt idx="7698">
                  <c:v>7.0472468750015986</c:v>
                </c:pt>
                <c:pt idx="7699">
                  <c:v>7.0476056250015988</c:v>
                </c:pt>
                <c:pt idx="7700">
                  <c:v>7.0477749999999997</c:v>
                </c:pt>
                <c:pt idx="7701">
                  <c:v>7.0478212500000001</c:v>
                </c:pt>
                <c:pt idx="7702">
                  <c:v>7.0480375000000004</c:v>
                </c:pt>
                <c:pt idx="7703">
                  <c:v>7.0484425000000002</c:v>
                </c:pt>
                <c:pt idx="7704">
                  <c:v>7.0488243750015993</c:v>
                </c:pt>
                <c:pt idx="7705">
                  <c:v>7.0491306250015988</c:v>
                </c:pt>
                <c:pt idx="7706">
                  <c:v>7.0492600000000003</c:v>
                </c:pt>
                <c:pt idx="7707">
                  <c:v>7.0496368750015987</c:v>
                </c:pt>
                <c:pt idx="7708">
                  <c:v>7.0499675000000002</c:v>
                </c:pt>
                <c:pt idx="7709">
                  <c:v>7.0500049999999996</c:v>
                </c:pt>
                <c:pt idx="7710">
                  <c:v>7.0500743750015991</c:v>
                </c:pt>
                <c:pt idx="7711">
                  <c:v>7.0502174999999996</c:v>
                </c:pt>
                <c:pt idx="7712">
                  <c:v>7.0505449999999996</c:v>
                </c:pt>
                <c:pt idx="7713">
                  <c:v>7.0507162499999998</c:v>
                </c:pt>
                <c:pt idx="7714">
                  <c:v>7.0511787500000001</c:v>
                </c:pt>
                <c:pt idx="7715">
                  <c:v>7.0515325000000004</c:v>
                </c:pt>
                <c:pt idx="7716">
                  <c:v>7.0518856250015993</c:v>
                </c:pt>
                <c:pt idx="7717">
                  <c:v>7.0522187499999998</c:v>
                </c:pt>
                <c:pt idx="7718">
                  <c:v>7.0525893750015989</c:v>
                </c:pt>
                <c:pt idx="7719">
                  <c:v>7.0529687499999998</c:v>
                </c:pt>
                <c:pt idx="7720">
                  <c:v>7.0526274999999998</c:v>
                </c:pt>
                <c:pt idx="7721">
                  <c:v>7.0530150000000003</c:v>
                </c:pt>
                <c:pt idx="7722">
                  <c:v>7.05335</c:v>
                </c:pt>
                <c:pt idx="7723">
                  <c:v>7.0536837500000003</c:v>
                </c:pt>
                <c:pt idx="7724">
                  <c:v>7.0540781250015989</c:v>
                </c:pt>
                <c:pt idx="7725">
                  <c:v>7.0544937499999998</c:v>
                </c:pt>
                <c:pt idx="7726">
                  <c:v>7.0546812499999998</c:v>
                </c:pt>
                <c:pt idx="7727">
                  <c:v>7.0550850000000001</c:v>
                </c:pt>
                <c:pt idx="7728">
                  <c:v>7.0554437500000002</c:v>
                </c:pt>
                <c:pt idx="7729">
                  <c:v>7.0557800000000004</c:v>
                </c:pt>
                <c:pt idx="7730">
                  <c:v>7.0561168750015986</c:v>
                </c:pt>
                <c:pt idx="7731">
                  <c:v>7.0564987500000003</c:v>
                </c:pt>
                <c:pt idx="7732">
                  <c:v>7.0568375000000003</c:v>
                </c:pt>
                <c:pt idx="7733">
                  <c:v>7.0572518750015991</c:v>
                </c:pt>
                <c:pt idx="7734">
                  <c:v>7.0577037499999999</c:v>
                </c:pt>
                <c:pt idx="7735">
                  <c:v>7.0581081250015991</c:v>
                </c:pt>
                <c:pt idx="7736">
                  <c:v>7.0584506250015986</c:v>
                </c:pt>
                <c:pt idx="7737">
                  <c:v>7.0588256250015986</c:v>
                </c:pt>
                <c:pt idx="7738">
                  <c:v>7.0591643750015987</c:v>
                </c:pt>
                <c:pt idx="7739">
                  <c:v>7.0594893750015988</c:v>
                </c:pt>
                <c:pt idx="7740">
                  <c:v>7.0598475000000001</c:v>
                </c:pt>
                <c:pt idx="7741">
                  <c:v>7.0601675000000004</c:v>
                </c:pt>
                <c:pt idx="7742">
                  <c:v>7.0604950000000004</c:v>
                </c:pt>
                <c:pt idx="7743">
                  <c:v>7.0608912500000001</c:v>
                </c:pt>
                <c:pt idx="7744">
                  <c:v>7.0612512499999998</c:v>
                </c:pt>
                <c:pt idx="7745">
                  <c:v>7.0615750000000004</c:v>
                </c:pt>
                <c:pt idx="7746">
                  <c:v>7.0617918750015987</c:v>
                </c:pt>
                <c:pt idx="7747">
                  <c:v>7.062123125001599</c:v>
                </c:pt>
                <c:pt idx="7748">
                  <c:v>7.0624849999999997</c:v>
                </c:pt>
                <c:pt idx="7749">
                  <c:v>7.062814375001599</c:v>
                </c:pt>
                <c:pt idx="7750">
                  <c:v>7.0631575</c:v>
                </c:pt>
                <c:pt idx="7751">
                  <c:v>7.0635887500000001</c:v>
                </c:pt>
                <c:pt idx="7752">
                  <c:v>7.063930625001599</c:v>
                </c:pt>
                <c:pt idx="7753">
                  <c:v>7.0643081250015989</c:v>
                </c:pt>
                <c:pt idx="7754">
                  <c:v>7.0646525000000002</c:v>
                </c:pt>
                <c:pt idx="7755">
                  <c:v>7.0650525000000002</c:v>
                </c:pt>
                <c:pt idx="7756">
                  <c:v>7.0653912500000002</c:v>
                </c:pt>
                <c:pt idx="7757">
                  <c:v>7.0657493750015989</c:v>
                </c:pt>
                <c:pt idx="7758">
                  <c:v>7.0660724999999998</c:v>
                </c:pt>
                <c:pt idx="7759">
                  <c:v>7.0664893750015993</c:v>
                </c:pt>
                <c:pt idx="7760">
                  <c:v>7.0668150000000001</c:v>
                </c:pt>
                <c:pt idx="7761">
                  <c:v>7.0671506250015987</c:v>
                </c:pt>
                <c:pt idx="7762">
                  <c:v>7.0675268750015992</c:v>
                </c:pt>
                <c:pt idx="7763">
                  <c:v>7.0678687499999997</c:v>
                </c:pt>
                <c:pt idx="7764">
                  <c:v>7.0682218750015986</c:v>
                </c:pt>
                <c:pt idx="7765">
                  <c:v>7.0685443750015988</c:v>
                </c:pt>
                <c:pt idx="7766">
                  <c:v>7.0688874999999998</c:v>
                </c:pt>
                <c:pt idx="7767">
                  <c:v>7.0692656250015986</c:v>
                </c:pt>
                <c:pt idx="7768">
                  <c:v>7.0693606250015986</c:v>
                </c:pt>
                <c:pt idx="7769">
                  <c:v>7.0697406250015993</c:v>
                </c:pt>
                <c:pt idx="7770">
                  <c:v>7.0701049999999999</c:v>
                </c:pt>
                <c:pt idx="7771">
                  <c:v>7.0704706250015992</c:v>
                </c:pt>
                <c:pt idx="7772">
                  <c:v>7.0708493750015986</c:v>
                </c:pt>
                <c:pt idx="7773">
                  <c:v>7.0712074999999999</c:v>
                </c:pt>
                <c:pt idx="7774">
                  <c:v>7.0711268750015988</c:v>
                </c:pt>
                <c:pt idx="7775">
                  <c:v>7.0716150000000004</c:v>
                </c:pt>
                <c:pt idx="7776">
                  <c:v>7.0719743750015986</c:v>
                </c:pt>
                <c:pt idx="7777">
                  <c:v>7.0723006250015992</c:v>
                </c:pt>
                <c:pt idx="7778">
                  <c:v>7.0726243750015989</c:v>
                </c:pt>
                <c:pt idx="7779">
                  <c:v>7.0729481250015986</c:v>
                </c:pt>
                <c:pt idx="7780">
                  <c:v>7.0733118750015986</c:v>
                </c:pt>
                <c:pt idx="7781">
                  <c:v>7.0736756250015986</c:v>
                </c:pt>
                <c:pt idx="7782">
                  <c:v>7.0741443750015991</c:v>
                </c:pt>
                <c:pt idx="7783">
                  <c:v>7.0744918750015993</c:v>
                </c:pt>
                <c:pt idx="7784">
                  <c:v>7.0748362499999997</c:v>
                </c:pt>
                <c:pt idx="7785">
                  <c:v>7.07518125</c:v>
                </c:pt>
                <c:pt idx="7786">
                  <c:v>7.0755406250015991</c:v>
                </c:pt>
                <c:pt idx="7787">
                  <c:v>7.0758799999999997</c:v>
                </c:pt>
                <c:pt idx="7788">
                  <c:v>7.0762131250015994</c:v>
                </c:pt>
                <c:pt idx="7789">
                  <c:v>7.0765374999999997</c:v>
                </c:pt>
                <c:pt idx="7790">
                  <c:v>7.0768681250015986</c:v>
                </c:pt>
                <c:pt idx="7791">
                  <c:v>7.0772349999999999</c:v>
                </c:pt>
                <c:pt idx="7792">
                  <c:v>7.077560625001599</c:v>
                </c:pt>
                <c:pt idx="7793">
                  <c:v>7.0779256250015994</c:v>
                </c:pt>
                <c:pt idx="7794">
                  <c:v>7.0782749999999997</c:v>
                </c:pt>
                <c:pt idx="7795">
                  <c:v>7.078710625001599</c:v>
                </c:pt>
                <c:pt idx="7796">
                  <c:v>7.0791312499999997</c:v>
                </c:pt>
                <c:pt idx="7797">
                  <c:v>7.0795037499999998</c:v>
                </c:pt>
                <c:pt idx="7798">
                  <c:v>7.0799462499999999</c:v>
                </c:pt>
                <c:pt idx="7799">
                  <c:v>7.0803093750015993</c:v>
                </c:pt>
                <c:pt idx="7800">
                  <c:v>7.0802362499999996</c:v>
                </c:pt>
                <c:pt idx="7801">
                  <c:v>7.0805831250015991</c:v>
                </c:pt>
                <c:pt idx="7802">
                  <c:v>7.0810181250015987</c:v>
                </c:pt>
                <c:pt idx="7803">
                  <c:v>7.0813687500000002</c:v>
                </c:pt>
                <c:pt idx="7804">
                  <c:v>7.0817300000000003</c:v>
                </c:pt>
                <c:pt idx="7805">
                  <c:v>7.0817637500000004</c:v>
                </c:pt>
                <c:pt idx="7806">
                  <c:v>7.0821481250015994</c:v>
                </c:pt>
                <c:pt idx="7807">
                  <c:v>7.0825381250015988</c:v>
                </c:pt>
                <c:pt idx="7808">
                  <c:v>7.0829325000000001</c:v>
                </c:pt>
                <c:pt idx="7809">
                  <c:v>7.0832550000000003</c:v>
                </c:pt>
                <c:pt idx="7810">
                  <c:v>7.0835862499999998</c:v>
                </c:pt>
                <c:pt idx="7811">
                  <c:v>7.0839693750015993</c:v>
                </c:pt>
                <c:pt idx="7812">
                  <c:v>7.0842956250015989</c:v>
                </c:pt>
                <c:pt idx="7813">
                  <c:v>7.0846262500000003</c:v>
                </c:pt>
                <c:pt idx="7814">
                  <c:v>7.085056875001599</c:v>
                </c:pt>
                <c:pt idx="7815">
                  <c:v>7.0853950000000001</c:v>
                </c:pt>
                <c:pt idx="7816">
                  <c:v>7.0857737500000004</c:v>
                </c:pt>
                <c:pt idx="7817">
                  <c:v>7.0861650000000003</c:v>
                </c:pt>
                <c:pt idx="7818">
                  <c:v>7.0865662499999997</c:v>
                </c:pt>
                <c:pt idx="7819">
                  <c:v>7.0869274999999998</c:v>
                </c:pt>
                <c:pt idx="7820">
                  <c:v>7.0872593750015991</c:v>
                </c:pt>
                <c:pt idx="7821">
                  <c:v>7.0876200000000003</c:v>
                </c:pt>
                <c:pt idx="7822">
                  <c:v>7.0879862500000002</c:v>
                </c:pt>
                <c:pt idx="7823">
                  <c:v>7.0883750000000001</c:v>
                </c:pt>
                <c:pt idx="7824">
                  <c:v>7.0881206250015989</c:v>
                </c:pt>
                <c:pt idx="7825">
                  <c:v>7.0884299999999998</c:v>
                </c:pt>
                <c:pt idx="7826">
                  <c:v>7.0887549999999999</c:v>
                </c:pt>
                <c:pt idx="7827">
                  <c:v>7.0890906250015986</c:v>
                </c:pt>
                <c:pt idx="7828">
                  <c:v>7.0894993750015987</c:v>
                </c:pt>
                <c:pt idx="7829">
                  <c:v>7.0898231250015993</c:v>
                </c:pt>
                <c:pt idx="7830">
                  <c:v>7.0901562499999997</c:v>
                </c:pt>
                <c:pt idx="7831">
                  <c:v>7.0905312499999997</c:v>
                </c:pt>
                <c:pt idx="7832">
                  <c:v>7.0908931250015987</c:v>
                </c:pt>
                <c:pt idx="7833">
                  <c:v>7.0912706250015987</c:v>
                </c:pt>
                <c:pt idx="7834">
                  <c:v>7.0915987500000002</c:v>
                </c:pt>
                <c:pt idx="7835">
                  <c:v>7.0919400000000001</c:v>
                </c:pt>
                <c:pt idx="7836">
                  <c:v>7.09226125</c:v>
                </c:pt>
                <c:pt idx="7837">
                  <c:v>7.0926493750015993</c:v>
                </c:pt>
                <c:pt idx="7838">
                  <c:v>7.0929787500000003</c:v>
                </c:pt>
                <c:pt idx="7839">
                  <c:v>7.0933212499999998</c:v>
                </c:pt>
                <c:pt idx="7840">
                  <c:v>7.0937493750015994</c:v>
                </c:pt>
                <c:pt idx="7841">
                  <c:v>7.0941212499999997</c:v>
                </c:pt>
                <c:pt idx="7842">
                  <c:v>7.094464375001599</c:v>
                </c:pt>
                <c:pt idx="7843">
                  <c:v>7.0948356250015987</c:v>
                </c:pt>
                <c:pt idx="7844">
                  <c:v>7.0952137500000001</c:v>
                </c:pt>
                <c:pt idx="7845">
                  <c:v>7.0950825000000002</c:v>
                </c:pt>
                <c:pt idx="7846">
                  <c:v>7.0954800000000002</c:v>
                </c:pt>
                <c:pt idx="7847">
                  <c:v>7.0958143750015994</c:v>
                </c:pt>
                <c:pt idx="7848">
                  <c:v>7.0962075000000002</c:v>
                </c:pt>
                <c:pt idx="7849">
                  <c:v>7.0962087499999997</c:v>
                </c:pt>
                <c:pt idx="7850">
                  <c:v>7.0965562499999999</c:v>
                </c:pt>
                <c:pt idx="7851">
                  <c:v>7.0969137499999997</c:v>
                </c:pt>
                <c:pt idx="7852">
                  <c:v>7.0973181250015989</c:v>
                </c:pt>
                <c:pt idx="7853">
                  <c:v>7.0977081250015992</c:v>
                </c:pt>
                <c:pt idx="7854">
                  <c:v>7.0981387500000004</c:v>
                </c:pt>
                <c:pt idx="7855">
                  <c:v>7.0985087499999997</c:v>
                </c:pt>
                <c:pt idx="7856">
                  <c:v>7.0988756250015994</c:v>
                </c:pt>
                <c:pt idx="7857">
                  <c:v>7.0992962500000001</c:v>
                </c:pt>
                <c:pt idx="7858">
                  <c:v>7.0997543750015986</c:v>
                </c:pt>
                <c:pt idx="7859">
                  <c:v>7.1001956250015992</c:v>
                </c:pt>
                <c:pt idx="7860">
                  <c:v>7.1005231250015992</c:v>
                </c:pt>
                <c:pt idx="7861">
                  <c:v>7.1008656250015987</c:v>
                </c:pt>
                <c:pt idx="7862">
                  <c:v>7.1012143750015992</c:v>
                </c:pt>
                <c:pt idx="7863">
                  <c:v>7.1015874999999999</c:v>
                </c:pt>
                <c:pt idx="7864">
                  <c:v>7.1019362499999996</c:v>
                </c:pt>
                <c:pt idx="7865">
                  <c:v>7.1022943750015992</c:v>
                </c:pt>
                <c:pt idx="7866">
                  <c:v>7.1026531250015994</c:v>
                </c:pt>
                <c:pt idx="7867">
                  <c:v>7.1028456250015992</c:v>
                </c:pt>
                <c:pt idx="7868">
                  <c:v>7.1031606250015988</c:v>
                </c:pt>
                <c:pt idx="7869">
                  <c:v>7.1035624999999998</c:v>
                </c:pt>
                <c:pt idx="7870">
                  <c:v>7.1039293750015986</c:v>
                </c:pt>
                <c:pt idx="7871">
                  <c:v>7.1043581250015988</c:v>
                </c:pt>
                <c:pt idx="7872">
                  <c:v>7.1047231250015992</c:v>
                </c:pt>
                <c:pt idx="7873">
                  <c:v>7.1050868750015992</c:v>
                </c:pt>
                <c:pt idx="7874">
                  <c:v>7.1054075000000001</c:v>
                </c:pt>
                <c:pt idx="7875">
                  <c:v>7.1057331250015991</c:v>
                </c:pt>
                <c:pt idx="7876">
                  <c:v>7.1059225000000001</c:v>
                </c:pt>
                <c:pt idx="7877">
                  <c:v>7.1062787500000004</c:v>
                </c:pt>
                <c:pt idx="7878">
                  <c:v>7.1066106250015988</c:v>
                </c:pt>
                <c:pt idx="7879">
                  <c:v>7.1069487499999999</c:v>
                </c:pt>
                <c:pt idx="7880">
                  <c:v>7.1073725000000003</c:v>
                </c:pt>
                <c:pt idx="7881">
                  <c:v>7.1078056250015988</c:v>
                </c:pt>
                <c:pt idx="7882">
                  <c:v>7.1081818750015993</c:v>
                </c:pt>
                <c:pt idx="7883">
                  <c:v>7.1085649999999996</c:v>
                </c:pt>
                <c:pt idx="7884">
                  <c:v>7.1089931250015992</c:v>
                </c:pt>
                <c:pt idx="7885">
                  <c:v>7.1093193750015988</c:v>
                </c:pt>
                <c:pt idx="7886">
                  <c:v>7.1097312500000003</c:v>
                </c:pt>
                <c:pt idx="7887">
                  <c:v>7.1101549999999998</c:v>
                </c:pt>
                <c:pt idx="7888">
                  <c:v>7.1104893750015989</c:v>
                </c:pt>
                <c:pt idx="7889">
                  <c:v>7.1108475000000002</c:v>
                </c:pt>
                <c:pt idx="7890">
                  <c:v>7.1107962499999999</c:v>
                </c:pt>
                <c:pt idx="7891">
                  <c:v>7.1110325000000003</c:v>
                </c:pt>
                <c:pt idx="7892">
                  <c:v>7.1114181250015989</c:v>
                </c:pt>
                <c:pt idx="7893">
                  <c:v>7.1117681250015989</c:v>
                </c:pt>
                <c:pt idx="7894">
                  <c:v>7.1121418750015986</c:v>
                </c:pt>
                <c:pt idx="7895">
                  <c:v>7.1125524999999996</c:v>
                </c:pt>
                <c:pt idx="7896">
                  <c:v>7.1128956250015989</c:v>
                </c:pt>
                <c:pt idx="7897">
                  <c:v>7.1132443750015986</c:v>
                </c:pt>
                <c:pt idx="7898">
                  <c:v>7.1135687499999998</c:v>
                </c:pt>
                <c:pt idx="7899">
                  <c:v>7.1138975000000002</c:v>
                </c:pt>
                <c:pt idx="7900">
                  <c:v>7.1142799999999999</c:v>
                </c:pt>
                <c:pt idx="7901">
                  <c:v>7.114655</c:v>
                </c:pt>
                <c:pt idx="7902">
                  <c:v>7.1150343750015992</c:v>
                </c:pt>
                <c:pt idx="7903">
                  <c:v>7.1153762499999997</c:v>
                </c:pt>
                <c:pt idx="7904">
                  <c:v>7.1156906250015988</c:v>
                </c:pt>
                <c:pt idx="7905">
                  <c:v>7.1161562500000004</c:v>
                </c:pt>
                <c:pt idx="7906">
                  <c:v>7.1164762499999998</c:v>
                </c:pt>
                <c:pt idx="7907">
                  <c:v>7.1168500000000003</c:v>
                </c:pt>
                <c:pt idx="7908">
                  <c:v>7.1171906250015988</c:v>
                </c:pt>
                <c:pt idx="7909">
                  <c:v>7.1175568750015987</c:v>
                </c:pt>
                <c:pt idx="7910">
                  <c:v>7.117915</c:v>
                </c:pt>
                <c:pt idx="7911">
                  <c:v>7.1182518750015991</c:v>
                </c:pt>
                <c:pt idx="7912">
                  <c:v>7.1187006250015994</c:v>
                </c:pt>
                <c:pt idx="7913">
                  <c:v>7.1190337499999998</c:v>
                </c:pt>
                <c:pt idx="7914">
                  <c:v>7.1193637499999998</c:v>
                </c:pt>
                <c:pt idx="7915">
                  <c:v>7.1194181250015989</c:v>
                </c:pt>
                <c:pt idx="7916">
                  <c:v>7.1197900000000001</c:v>
                </c:pt>
                <c:pt idx="7917">
                  <c:v>7.1201406250015991</c:v>
                </c:pt>
                <c:pt idx="7918">
                  <c:v>7.1205112499999998</c:v>
                </c:pt>
                <c:pt idx="7919">
                  <c:v>7.1208518750015992</c:v>
                </c:pt>
                <c:pt idx="7920">
                  <c:v>7.1212431250015991</c:v>
                </c:pt>
                <c:pt idx="7921">
                  <c:v>7.1216306250015986</c:v>
                </c:pt>
                <c:pt idx="7922">
                  <c:v>7.1219643750015988</c:v>
                </c:pt>
                <c:pt idx="7923">
                  <c:v>7.1223318750015991</c:v>
                </c:pt>
                <c:pt idx="7924">
                  <c:v>7.1226574999999999</c:v>
                </c:pt>
                <c:pt idx="7925">
                  <c:v>7.1230425000000004</c:v>
                </c:pt>
                <c:pt idx="7926">
                  <c:v>7.1233756250015992</c:v>
                </c:pt>
                <c:pt idx="7927">
                  <c:v>7.1237543750015986</c:v>
                </c:pt>
                <c:pt idx="7928">
                  <c:v>7.1241043750015987</c:v>
                </c:pt>
                <c:pt idx="7929">
                  <c:v>7.1244406250015988</c:v>
                </c:pt>
                <c:pt idx="7930">
                  <c:v>7.1249275000000001</c:v>
                </c:pt>
                <c:pt idx="7931">
                  <c:v>7.1253025000000001</c:v>
                </c:pt>
                <c:pt idx="7932">
                  <c:v>7.1256406250015987</c:v>
                </c:pt>
                <c:pt idx="7933">
                  <c:v>7.1259843750015994</c:v>
                </c:pt>
                <c:pt idx="7934">
                  <c:v>7.1258668750015994</c:v>
                </c:pt>
                <c:pt idx="7935">
                  <c:v>7.1262031250015987</c:v>
                </c:pt>
                <c:pt idx="7936">
                  <c:v>7.1265475</c:v>
                </c:pt>
                <c:pt idx="7937">
                  <c:v>7.1269412499999998</c:v>
                </c:pt>
                <c:pt idx="7938">
                  <c:v>7.1270100000000003</c:v>
                </c:pt>
                <c:pt idx="7939">
                  <c:v>7.1268043750015986</c:v>
                </c:pt>
                <c:pt idx="7940">
                  <c:v>7.1271381250015988</c:v>
                </c:pt>
                <c:pt idx="7941">
                  <c:v>7.1275481250015993</c:v>
                </c:pt>
                <c:pt idx="7942">
                  <c:v>7.1279037499999998</c:v>
                </c:pt>
                <c:pt idx="7943">
                  <c:v>7.1282543750015988</c:v>
                </c:pt>
                <c:pt idx="7944">
                  <c:v>7.1285774999999996</c:v>
                </c:pt>
                <c:pt idx="7945">
                  <c:v>7.1290093750015986</c:v>
                </c:pt>
                <c:pt idx="7946">
                  <c:v>7.1294587500000004</c:v>
                </c:pt>
                <c:pt idx="7947">
                  <c:v>7.1299093750015992</c:v>
                </c:pt>
                <c:pt idx="7948">
                  <c:v>7.1302368750015992</c:v>
                </c:pt>
                <c:pt idx="7949">
                  <c:v>7.1306012499999998</c:v>
                </c:pt>
                <c:pt idx="7950">
                  <c:v>7.1309256250015993</c:v>
                </c:pt>
                <c:pt idx="7951">
                  <c:v>7.1312806250015992</c:v>
                </c:pt>
                <c:pt idx="7952">
                  <c:v>7.131649375001599</c:v>
                </c:pt>
                <c:pt idx="7953">
                  <c:v>7.1320399999999999</c:v>
                </c:pt>
                <c:pt idx="7954">
                  <c:v>7.1325262499999997</c:v>
                </c:pt>
                <c:pt idx="7955">
                  <c:v>7.1328550000000002</c:v>
                </c:pt>
                <c:pt idx="7956">
                  <c:v>7.13329375</c:v>
                </c:pt>
                <c:pt idx="7957">
                  <c:v>7.1336512499999998</c:v>
                </c:pt>
                <c:pt idx="7958">
                  <c:v>7.1339912500000002</c:v>
                </c:pt>
                <c:pt idx="7959">
                  <c:v>7.1343281250015993</c:v>
                </c:pt>
                <c:pt idx="7960">
                  <c:v>7.1347343750015986</c:v>
                </c:pt>
                <c:pt idx="7961">
                  <c:v>7.135085625001599</c:v>
                </c:pt>
                <c:pt idx="7962">
                  <c:v>7.1352950000000002</c:v>
                </c:pt>
                <c:pt idx="7963">
                  <c:v>7.1352343750015992</c:v>
                </c:pt>
                <c:pt idx="7964">
                  <c:v>7.13552125</c:v>
                </c:pt>
                <c:pt idx="7965">
                  <c:v>7.1358412500000004</c:v>
                </c:pt>
                <c:pt idx="7966">
                  <c:v>7.1361862499999997</c:v>
                </c:pt>
                <c:pt idx="7967">
                  <c:v>7.1365393750015986</c:v>
                </c:pt>
                <c:pt idx="7968">
                  <c:v>7.1369112499999998</c:v>
                </c:pt>
                <c:pt idx="7969">
                  <c:v>7.1372531250015987</c:v>
                </c:pt>
                <c:pt idx="7970">
                  <c:v>7.1376425000000001</c:v>
                </c:pt>
                <c:pt idx="7971">
                  <c:v>7.1379918750015987</c:v>
                </c:pt>
                <c:pt idx="7972">
                  <c:v>7.13833875</c:v>
                </c:pt>
                <c:pt idx="7973">
                  <c:v>7.13866625</c:v>
                </c:pt>
                <c:pt idx="7974">
                  <c:v>7.139016875001599</c:v>
                </c:pt>
                <c:pt idx="7975">
                  <c:v>7.1393412500000002</c:v>
                </c:pt>
                <c:pt idx="7976">
                  <c:v>7.1397206250015994</c:v>
                </c:pt>
                <c:pt idx="7977">
                  <c:v>7.1400525000000004</c:v>
                </c:pt>
                <c:pt idx="7978">
                  <c:v>7.140376875001599</c:v>
                </c:pt>
                <c:pt idx="7979">
                  <c:v>7.1407418750015994</c:v>
                </c:pt>
                <c:pt idx="7980">
                  <c:v>7.1411012500000002</c:v>
                </c:pt>
                <c:pt idx="7981">
                  <c:v>7.141479375001599</c:v>
                </c:pt>
                <c:pt idx="7982">
                  <c:v>7.1418625000000002</c:v>
                </c:pt>
                <c:pt idx="7983">
                  <c:v>7.1421987500000004</c:v>
                </c:pt>
                <c:pt idx="7984">
                  <c:v>7.1426506250015986</c:v>
                </c:pt>
                <c:pt idx="7985">
                  <c:v>7.1431275000000003</c:v>
                </c:pt>
                <c:pt idx="7986">
                  <c:v>7.1435106250015989</c:v>
                </c:pt>
                <c:pt idx="7987">
                  <c:v>7.1438318750015988</c:v>
                </c:pt>
                <c:pt idx="7988">
                  <c:v>7.1443118750015993</c:v>
                </c:pt>
                <c:pt idx="7989">
                  <c:v>7.1446387500000004</c:v>
                </c:pt>
                <c:pt idx="7990">
                  <c:v>7.1450050000000003</c:v>
                </c:pt>
                <c:pt idx="7991">
                  <c:v>7.1446506250015993</c:v>
                </c:pt>
                <c:pt idx="7992">
                  <c:v>7.1450118750015994</c:v>
                </c:pt>
                <c:pt idx="7993">
                  <c:v>7.1454262499999999</c:v>
                </c:pt>
                <c:pt idx="7994">
                  <c:v>7.1457550000000003</c:v>
                </c:pt>
                <c:pt idx="7995">
                  <c:v>7.1460987500000002</c:v>
                </c:pt>
                <c:pt idx="7996">
                  <c:v>7.1464306250015994</c:v>
                </c:pt>
                <c:pt idx="7997">
                  <c:v>7.1467549999999997</c:v>
                </c:pt>
                <c:pt idx="7998">
                  <c:v>7.1471268750015993</c:v>
                </c:pt>
                <c:pt idx="7999">
                  <c:v>7.1474781250015988</c:v>
                </c:pt>
                <c:pt idx="8000">
                  <c:v>7.1478037499999996</c:v>
                </c:pt>
                <c:pt idx="8001">
                  <c:v>7.1481693750015989</c:v>
                </c:pt>
                <c:pt idx="8002">
                  <c:v>7.1484924999999997</c:v>
                </c:pt>
                <c:pt idx="8003">
                  <c:v>7.1488525000000003</c:v>
                </c:pt>
                <c:pt idx="8004">
                  <c:v>7.1492593750015994</c:v>
                </c:pt>
                <c:pt idx="8005">
                  <c:v>7.14961</c:v>
                </c:pt>
                <c:pt idx="8006">
                  <c:v>7.1500225000000004</c:v>
                </c:pt>
                <c:pt idx="8007">
                  <c:v>7.1504237499999999</c:v>
                </c:pt>
                <c:pt idx="8008">
                  <c:v>7.1507550000000002</c:v>
                </c:pt>
                <c:pt idx="8009">
                  <c:v>7.1511725000000004</c:v>
                </c:pt>
                <c:pt idx="8010">
                  <c:v>7.1515487499999999</c:v>
                </c:pt>
                <c:pt idx="8011">
                  <c:v>7.1519225000000004</c:v>
                </c:pt>
                <c:pt idx="8012">
                  <c:v>7.1522618750015994</c:v>
                </c:pt>
                <c:pt idx="8013">
                  <c:v>7.1526699999999996</c:v>
                </c:pt>
                <c:pt idx="8014">
                  <c:v>7.1530449999999997</c:v>
                </c:pt>
                <c:pt idx="8015">
                  <c:v>7.1533668750015993</c:v>
                </c:pt>
                <c:pt idx="8016">
                  <c:v>7.1537274999999996</c:v>
                </c:pt>
                <c:pt idx="8017">
                  <c:v>7.1540737500000002</c:v>
                </c:pt>
                <c:pt idx="8018">
                  <c:v>7.1542356250015988</c:v>
                </c:pt>
                <c:pt idx="8019">
                  <c:v>7.1538525000000002</c:v>
                </c:pt>
                <c:pt idx="8020">
                  <c:v>7.1527781250015989</c:v>
                </c:pt>
                <c:pt idx="8021">
                  <c:v>7.1517418750015986</c:v>
                </c:pt>
                <c:pt idx="8022">
                  <c:v>7.150595625001599</c:v>
                </c:pt>
                <c:pt idx="8023">
                  <c:v>7.1493799999999998</c:v>
                </c:pt>
                <c:pt idx="8024">
                  <c:v>7.1482049999999999</c:v>
                </c:pt>
                <c:pt idx="8025">
                  <c:v>7.1469374999999999</c:v>
                </c:pt>
                <c:pt idx="8026">
                  <c:v>7.1456031250015988</c:v>
                </c:pt>
                <c:pt idx="8027">
                  <c:v>7.1442924999999997</c:v>
                </c:pt>
                <c:pt idx="8028">
                  <c:v>7.1429293750015992</c:v>
                </c:pt>
                <c:pt idx="8029">
                  <c:v>7.1414662499999997</c:v>
                </c:pt>
                <c:pt idx="8030">
                  <c:v>7.1407449999999999</c:v>
                </c:pt>
                <c:pt idx="8031">
                  <c:v>7.1402781250015988</c:v>
                </c:pt>
                <c:pt idx="8032">
                  <c:v>7.13983875</c:v>
                </c:pt>
                <c:pt idx="8033">
                  <c:v>7.139473125001599</c:v>
                </c:pt>
                <c:pt idx="8034">
                  <c:v>7.1390843750015991</c:v>
                </c:pt>
                <c:pt idx="8035">
                  <c:v>7.1387493750015993</c:v>
                </c:pt>
                <c:pt idx="8036">
                  <c:v>7.1384062500000001</c:v>
                </c:pt>
                <c:pt idx="8037">
                  <c:v>7.1378087499999996</c:v>
                </c:pt>
                <c:pt idx="8038">
                  <c:v>7.1372993750015992</c:v>
                </c:pt>
                <c:pt idx="8039">
                  <c:v>7.1367900000000004</c:v>
                </c:pt>
                <c:pt idx="8040">
                  <c:v>7.1362474999999996</c:v>
                </c:pt>
                <c:pt idx="8041">
                  <c:v>7.1358231250015987</c:v>
                </c:pt>
                <c:pt idx="8042">
                  <c:v>7.1353618750015988</c:v>
                </c:pt>
                <c:pt idx="8043">
                  <c:v>7.1348806250015988</c:v>
                </c:pt>
                <c:pt idx="8044">
                  <c:v>7.134430625001599</c:v>
                </c:pt>
                <c:pt idx="8045">
                  <c:v>7.134019375001599</c:v>
                </c:pt>
                <c:pt idx="8046">
                  <c:v>7.1336525000000002</c:v>
                </c:pt>
                <c:pt idx="8047">
                  <c:v>7.1332837500000004</c:v>
                </c:pt>
                <c:pt idx="8048">
                  <c:v>7.1328368750015994</c:v>
                </c:pt>
                <c:pt idx="8049">
                  <c:v>7.1324437500000002</c:v>
                </c:pt>
                <c:pt idx="8050">
                  <c:v>7.1321050000000001</c:v>
                </c:pt>
                <c:pt idx="8051">
                  <c:v>7.1317250000000003</c:v>
                </c:pt>
                <c:pt idx="8052">
                  <c:v>7.1313862500000003</c:v>
                </c:pt>
                <c:pt idx="8053">
                  <c:v>7.1310599999999997</c:v>
                </c:pt>
                <c:pt idx="8054">
                  <c:v>7.130675625001599</c:v>
                </c:pt>
                <c:pt idx="8055">
                  <c:v>7.1303168750015988</c:v>
                </c:pt>
                <c:pt idx="8056">
                  <c:v>7.1299656250015992</c:v>
                </c:pt>
                <c:pt idx="8057">
                  <c:v>7.1295893750015988</c:v>
                </c:pt>
                <c:pt idx="8058">
                  <c:v>7.1292225</c:v>
                </c:pt>
                <c:pt idx="8059">
                  <c:v>7.1288375000000004</c:v>
                </c:pt>
                <c:pt idx="8060">
                  <c:v>7.1284999999999998</c:v>
                </c:pt>
                <c:pt idx="8061">
                  <c:v>7.1281718750015992</c:v>
                </c:pt>
                <c:pt idx="8062">
                  <c:v>7.12782625</c:v>
                </c:pt>
                <c:pt idx="8063">
                  <c:v>7.1273943750015993</c:v>
                </c:pt>
                <c:pt idx="8064">
                  <c:v>7.1270481250015987</c:v>
                </c:pt>
                <c:pt idx="8065">
                  <c:v>7.1268218750015988</c:v>
                </c:pt>
                <c:pt idx="8066">
                  <c:v>7.1266556250015993</c:v>
                </c:pt>
                <c:pt idx="8067">
                  <c:v>7.126265625001599</c:v>
                </c:pt>
                <c:pt idx="8068">
                  <c:v>7.1264381250015987</c:v>
                </c:pt>
                <c:pt idx="8069">
                  <c:v>7.126581875001599</c:v>
                </c:pt>
                <c:pt idx="8070">
                  <c:v>7.1265387499999999</c:v>
                </c:pt>
                <c:pt idx="8071">
                  <c:v>7.1266862499999997</c:v>
                </c:pt>
                <c:pt idx="8072">
                  <c:v>7.1270199999999999</c:v>
                </c:pt>
                <c:pt idx="8073">
                  <c:v>7.1274300000000004</c:v>
                </c:pt>
                <c:pt idx="8074">
                  <c:v>7.1275649999999997</c:v>
                </c:pt>
                <c:pt idx="8075">
                  <c:v>7.1278818750015986</c:v>
                </c:pt>
                <c:pt idx="8076">
                  <c:v>7.1282212500000002</c:v>
                </c:pt>
                <c:pt idx="8077">
                  <c:v>7.1286006250015994</c:v>
                </c:pt>
                <c:pt idx="8078">
                  <c:v>7.1288012500000004</c:v>
                </c:pt>
                <c:pt idx="8079">
                  <c:v>7.1284568750015991</c:v>
                </c:pt>
                <c:pt idx="8080">
                  <c:v>7.1280975</c:v>
                </c:pt>
                <c:pt idx="8081">
                  <c:v>7.1281381250015992</c:v>
                </c:pt>
                <c:pt idx="8082">
                  <c:v>7.1284756250015988</c:v>
                </c:pt>
                <c:pt idx="8083">
                  <c:v>7.1288906250015991</c:v>
                </c:pt>
                <c:pt idx="8084">
                  <c:v>7.1293543750015989</c:v>
                </c:pt>
                <c:pt idx="8085">
                  <c:v>7.1297231250015987</c:v>
                </c:pt>
                <c:pt idx="8086">
                  <c:v>7.130045</c:v>
                </c:pt>
                <c:pt idx="8087">
                  <c:v>7.1304331250015993</c:v>
                </c:pt>
                <c:pt idx="8088">
                  <c:v>7.1308256250015987</c:v>
                </c:pt>
                <c:pt idx="8089">
                  <c:v>7.1307768750015992</c:v>
                </c:pt>
                <c:pt idx="8090">
                  <c:v>7.1311593750015989</c:v>
                </c:pt>
                <c:pt idx="8091">
                  <c:v>7.131543125001599</c:v>
                </c:pt>
                <c:pt idx="8092">
                  <c:v>7.1319043750015991</c:v>
                </c:pt>
                <c:pt idx="8093">
                  <c:v>7.1322343750015991</c:v>
                </c:pt>
                <c:pt idx="8094">
                  <c:v>7.1324156250015989</c:v>
                </c:pt>
                <c:pt idx="8095">
                  <c:v>7.1328624999999999</c:v>
                </c:pt>
                <c:pt idx="8096">
                  <c:v>7.1331906250015988</c:v>
                </c:pt>
                <c:pt idx="8097">
                  <c:v>7.1336262499999998</c:v>
                </c:pt>
                <c:pt idx="8098">
                  <c:v>7.1339837499999996</c:v>
                </c:pt>
                <c:pt idx="8099">
                  <c:v>7.1343668750015992</c:v>
                </c:pt>
                <c:pt idx="8100">
                  <c:v>7.1346949999999998</c:v>
                </c:pt>
                <c:pt idx="8101">
                  <c:v>7.1351187500000002</c:v>
                </c:pt>
                <c:pt idx="8102">
                  <c:v>7.1355624999999998</c:v>
                </c:pt>
                <c:pt idx="8103">
                  <c:v>7.1360318750015992</c:v>
                </c:pt>
                <c:pt idx="8104">
                  <c:v>7.1361524999999997</c:v>
                </c:pt>
                <c:pt idx="8105">
                  <c:v>7.1360975</c:v>
                </c:pt>
                <c:pt idx="8106">
                  <c:v>7.1364443750015987</c:v>
                </c:pt>
                <c:pt idx="8107">
                  <c:v>7.1367893750015989</c:v>
                </c:pt>
                <c:pt idx="8108">
                  <c:v>7.1371574999999998</c:v>
                </c:pt>
                <c:pt idx="8109">
                  <c:v>7.1375193750015988</c:v>
                </c:pt>
                <c:pt idx="8110">
                  <c:v>7.1378575</c:v>
                </c:pt>
                <c:pt idx="8111">
                  <c:v>7.1381987499999999</c:v>
                </c:pt>
                <c:pt idx="8112">
                  <c:v>7.138524375001599</c:v>
                </c:pt>
                <c:pt idx="8113">
                  <c:v>7.1388974999999997</c:v>
                </c:pt>
                <c:pt idx="8114">
                  <c:v>7.1392818750015987</c:v>
                </c:pt>
                <c:pt idx="8115">
                  <c:v>7.1397287499999997</c:v>
                </c:pt>
                <c:pt idx="8116">
                  <c:v>7.14016875</c:v>
                </c:pt>
                <c:pt idx="8117">
                  <c:v>7.1403843750015987</c:v>
                </c:pt>
                <c:pt idx="8118">
                  <c:v>7.1406074999999998</c:v>
                </c:pt>
                <c:pt idx="8119">
                  <c:v>7.1409900000000004</c:v>
                </c:pt>
                <c:pt idx="8120">
                  <c:v>7.1413450000000003</c:v>
                </c:pt>
                <c:pt idx="8121">
                  <c:v>7.14169375</c:v>
                </c:pt>
                <c:pt idx="8122">
                  <c:v>7.1420662500000001</c:v>
                </c:pt>
                <c:pt idx="8123">
                  <c:v>7.1423993750015988</c:v>
                </c:pt>
                <c:pt idx="8124">
                  <c:v>7.14276</c:v>
                </c:pt>
                <c:pt idx="8125">
                  <c:v>7.1431881250015987</c:v>
                </c:pt>
                <c:pt idx="8126">
                  <c:v>7.1435268750015988</c:v>
                </c:pt>
                <c:pt idx="8127">
                  <c:v>7.1439612500000003</c:v>
                </c:pt>
                <c:pt idx="8128">
                  <c:v>7.1443393750015991</c:v>
                </c:pt>
                <c:pt idx="8129">
                  <c:v>7.1447356250015988</c:v>
                </c:pt>
                <c:pt idx="8130">
                  <c:v>7.1451531250015989</c:v>
                </c:pt>
                <c:pt idx="8131">
                  <c:v>7.1455743750015994</c:v>
                </c:pt>
                <c:pt idx="8132">
                  <c:v>7.1459362500000001</c:v>
                </c:pt>
                <c:pt idx="8133">
                  <c:v>7.1463287500000003</c:v>
                </c:pt>
                <c:pt idx="8134">
                  <c:v>7.1460825000000003</c:v>
                </c:pt>
                <c:pt idx="8135">
                  <c:v>7.1464049999999997</c:v>
                </c:pt>
                <c:pt idx="8136">
                  <c:v>7.1467668750015987</c:v>
                </c:pt>
                <c:pt idx="8137">
                  <c:v>7.1467999999999998</c:v>
                </c:pt>
                <c:pt idx="8138">
                  <c:v>7.1472681250015988</c:v>
                </c:pt>
                <c:pt idx="8139">
                  <c:v>7.1476375000000001</c:v>
                </c:pt>
                <c:pt idx="8140">
                  <c:v>7.1480312499999998</c:v>
                </c:pt>
                <c:pt idx="8141">
                  <c:v>7.1484237500000001</c:v>
                </c:pt>
                <c:pt idx="8142">
                  <c:v>7.1487868750015986</c:v>
                </c:pt>
                <c:pt idx="8143">
                  <c:v>7.1492231250015994</c:v>
                </c:pt>
                <c:pt idx="8144">
                  <c:v>7.1496374999999999</c:v>
                </c:pt>
                <c:pt idx="8145">
                  <c:v>7.150019375001599</c:v>
                </c:pt>
                <c:pt idx="8146">
                  <c:v>7.1504512499999997</c:v>
                </c:pt>
                <c:pt idx="8147">
                  <c:v>7.1508181250015994</c:v>
                </c:pt>
                <c:pt idx="8148">
                  <c:v>7.1511437500000001</c:v>
                </c:pt>
                <c:pt idx="8149">
                  <c:v>7.1515137500000003</c:v>
                </c:pt>
                <c:pt idx="8150">
                  <c:v>7.1518481250015986</c:v>
                </c:pt>
                <c:pt idx="8151">
                  <c:v>7.1522056250015993</c:v>
                </c:pt>
                <c:pt idx="8152">
                  <c:v>7.1525493750015992</c:v>
                </c:pt>
                <c:pt idx="8153">
                  <c:v>7.1528981250015988</c:v>
                </c:pt>
                <c:pt idx="8154">
                  <c:v>7.1532912499999997</c:v>
                </c:pt>
                <c:pt idx="8155">
                  <c:v>7.1536949999999999</c:v>
                </c:pt>
                <c:pt idx="8156">
                  <c:v>7.154124375001599</c:v>
                </c:pt>
                <c:pt idx="8157">
                  <c:v>7.1545312499999998</c:v>
                </c:pt>
                <c:pt idx="8158">
                  <c:v>7.1548524999999996</c:v>
                </c:pt>
                <c:pt idx="8159">
                  <c:v>7.1551756250015988</c:v>
                </c:pt>
                <c:pt idx="8160">
                  <c:v>7.1555287500000002</c:v>
                </c:pt>
                <c:pt idx="8161">
                  <c:v>7.1558562500000003</c:v>
                </c:pt>
                <c:pt idx="8162">
                  <c:v>7.1562631250015993</c:v>
                </c:pt>
                <c:pt idx="8163">
                  <c:v>7.1560812499999997</c:v>
                </c:pt>
                <c:pt idx="8164">
                  <c:v>7.1560981250015994</c:v>
                </c:pt>
                <c:pt idx="8165">
                  <c:v>7.1564412500000003</c:v>
                </c:pt>
                <c:pt idx="8166">
                  <c:v>7.1568856250015989</c:v>
                </c:pt>
                <c:pt idx="8167">
                  <c:v>7.1572231250015994</c:v>
                </c:pt>
                <c:pt idx="8168">
                  <c:v>7.1575449999999998</c:v>
                </c:pt>
                <c:pt idx="8169">
                  <c:v>7.1578668750015986</c:v>
                </c:pt>
                <c:pt idx="8170">
                  <c:v>7.1582100000000004</c:v>
                </c:pt>
                <c:pt idx="8171">
                  <c:v>7.1586299999999996</c:v>
                </c:pt>
                <c:pt idx="8172">
                  <c:v>7.1590031250015986</c:v>
                </c:pt>
                <c:pt idx="8173">
                  <c:v>7.1593606250015993</c:v>
                </c:pt>
                <c:pt idx="8174">
                  <c:v>7.1595206250015986</c:v>
                </c:pt>
                <c:pt idx="8175">
                  <c:v>7.1598724999999996</c:v>
                </c:pt>
                <c:pt idx="8176">
                  <c:v>7.1602693750015991</c:v>
                </c:pt>
                <c:pt idx="8177">
                  <c:v>7.1606075000000002</c:v>
                </c:pt>
                <c:pt idx="8178">
                  <c:v>7.1609368750015987</c:v>
                </c:pt>
                <c:pt idx="8179">
                  <c:v>7.1613443750015993</c:v>
                </c:pt>
                <c:pt idx="8180">
                  <c:v>7.1617181250015989</c:v>
                </c:pt>
                <c:pt idx="8181">
                  <c:v>7.1621412500000003</c:v>
                </c:pt>
                <c:pt idx="8182">
                  <c:v>7.162488125001599</c:v>
                </c:pt>
                <c:pt idx="8183">
                  <c:v>7.1629368750015994</c:v>
                </c:pt>
                <c:pt idx="8184">
                  <c:v>7.1632893750015993</c:v>
                </c:pt>
                <c:pt idx="8185">
                  <c:v>7.1637325000000001</c:v>
                </c:pt>
                <c:pt idx="8186">
                  <c:v>7.1641531250015991</c:v>
                </c:pt>
                <c:pt idx="8187">
                  <c:v>7.1644806250015991</c:v>
                </c:pt>
                <c:pt idx="8188">
                  <c:v>7.1648300000000003</c:v>
                </c:pt>
                <c:pt idx="8189">
                  <c:v>7.1652556250015991</c:v>
                </c:pt>
                <c:pt idx="8190">
                  <c:v>7.1656393750015992</c:v>
                </c:pt>
                <c:pt idx="8191">
                  <c:v>7.1660368750015992</c:v>
                </c:pt>
                <c:pt idx="8192">
                  <c:v>7.1663693750015991</c:v>
                </c:pt>
                <c:pt idx="8193">
                  <c:v>7.1661518750015993</c:v>
                </c:pt>
                <c:pt idx="8194">
                  <c:v>7.1665056250015988</c:v>
                </c:pt>
                <c:pt idx="8195">
                  <c:v>7.1668324999999999</c:v>
                </c:pt>
                <c:pt idx="8196">
                  <c:v>7.1671737499999999</c:v>
                </c:pt>
                <c:pt idx="8197">
                  <c:v>7.1674125000000002</c:v>
                </c:pt>
                <c:pt idx="8198">
                  <c:v>7.1677418750015987</c:v>
                </c:pt>
                <c:pt idx="8199">
                  <c:v>7.1680762500000004</c:v>
                </c:pt>
                <c:pt idx="8200">
                  <c:v>7.1684931250015991</c:v>
                </c:pt>
                <c:pt idx="8201">
                  <c:v>7.1688168750015988</c:v>
                </c:pt>
                <c:pt idx="8202">
                  <c:v>7.1692443750015986</c:v>
                </c:pt>
                <c:pt idx="8203">
                  <c:v>7.169645</c:v>
                </c:pt>
                <c:pt idx="8204">
                  <c:v>7.1700181250015991</c:v>
                </c:pt>
                <c:pt idx="8205">
                  <c:v>7.1703456250015991</c:v>
                </c:pt>
                <c:pt idx="8206">
                  <c:v>7.1707074999999998</c:v>
                </c:pt>
                <c:pt idx="8207">
                  <c:v>7.1711162499999999</c:v>
                </c:pt>
                <c:pt idx="8208">
                  <c:v>7.171439375001599</c:v>
                </c:pt>
                <c:pt idx="8209">
                  <c:v>7.1719024999999998</c:v>
                </c:pt>
                <c:pt idx="8210">
                  <c:v>7.1722662499999998</c:v>
                </c:pt>
                <c:pt idx="8211">
                  <c:v>7.1725899999999996</c:v>
                </c:pt>
                <c:pt idx="8212">
                  <c:v>7.17287125</c:v>
                </c:pt>
                <c:pt idx="8213">
                  <c:v>7.173199375001599</c:v>
                </c:pt>
                <c:pt idx="8214">
                  <c:v>7.1735412500000004</c:v>
                </c:pt>
                <c:pt idx="8215">
                  <c:v>7.1739325000000003</c:v>
                </c:pt>
                <c:pt idx="8216">
                  <c:v>7.1742962500000003</c:v>
                </c:pt>
                <c:pt idx="8217">
                  <c:v>7.1746675</c:v>
                </c:pt>
                <c:pt idx="8218">
                  <c:v>7.1749850000000004</c:v>
                </c:pt>
                <c:pt idx="8219">
                  <c:v>7.1750949999999998</c:v>
                </c:pt>
                <c:pt idx="8220">
                  <c:v>7.1753781250015987</c:v>
                </c:pt>
                <c:pt idx="8221">
                  <c:v>7.1757131250015993</c:v>
                </c:pt>
                <c:pt idx="8222">
                  <c:v>7.1760418750015988</c:v>
                </c:pt>
                <c:pt idx="8223">
                  <c:v>7.1763950000000003</c:v>
                </c:pt>
                <c:pt idx="8224">
                  <c:v>7.1767856250015987</c:v>
                </c:pt>
                <c:pt idx="8225">
                  <c:v>7.1771062499999996</c:v>
                </c:pt>
                <c:pt idx="8226">
                  <c:v>7.1775418750015989</c:v>
                </c:pt>
                <c:pt idx="8227">
                  <c:v>7.1778824999999999</c:v>
                </c:pt>
                <c:pt idx="8228">
                  <c:v>7.1782137500000003</c:v>
                </c:pt>
                <c:pt idx="8229">
                  <c:v>7.1786500000000002</c:v>
                </c:pt>
                <c:pt idx="8230">
                  <c:v>7.1787262500000004</c:v>
                </c:pt>
                <c:pt idx="8231">
                  <c:v>7.179086875001599</c:v>
                </c:pt>
                <c:pt idx="8232">
                  <c:v>7.1794562500000003</c:v>
                </c:pt>
                <c:pt idx="8233">
                  <c:v>7.1798212499999998</c:v>
                </c:pt>
                <c:pt idx="8234">
                  <c:v>7.1794262499999997</c:v>
                </c:pt>
                <c:pt idx="8235">
                  <c:v>7.1790925000000003</c:v>
                </c:pt>
                <c:pt idx="8236">
                  <c:v>7.1791393750015988</c:v>
                </c:pt>
                <c:pt idx="8237">
                  <c:v>7.1794812500000003</c:v>
                </c:pt>
                <c:pt idx="8238">
                  <c:v>7.1798293750015993</c:v>
                </c:pt>
                <c:pt idx="8239">
                  <c:v>7.1801737499999998</c:v>
                </c:pt>
                <c:pt idx="8240">
                  <c:v>7.1805606250015988</c:v>
                </c:pt>
                <c:pt idx="8241">
                  <c:v>7.1808874999999999</c:v>
                </c:pt>
                <c:pt idx="8242">
                  <c:v>7.1812456250015986</c:v>
                </c:pt>
                <c:pt idx="8243">
                  <c:v>7.1816306250015991</c:v>
                </c:pt>
                <c:pt idx="8244">
                  <c:v>7.181714375001599</c:v>
                </c:pt>
                <c:pt idx="8245">
                  <c:v>7.1813937499999998</c:v>
                </c:pt>
                <c:pt idx="8246">
                  <c:v>7.1817493750015986</c:v>
                </c:pt>
                <c:pt idx="8247">
                  <c:v>7.1820975000000002</c:v>
                </c:pt>
                <c:pt idx="8248">
                  <c:v>7.1824462499999999</c:v>
                </c:pt>
                <c:pt idx="8249">
                  <c:v>7.18281875</c:v>
                </c:pt>
                <c:pt idx="8250">
                  <c:v>7.1832050000000001</c:v>
                </c:pt>
                <c:pt idx="8251">
                  <c:v>7.1835424999999997</c:v>
                </c:pt>
                <c:pt idx="8252">
                  <c:v>7.1838674999999999</c:v>
                </c:pt>
                <c:pt idx="8253">
                  <c:v>7.1842100000000002</c:v>
                </c:pt>
                <c:pt idx="8254">
                  <c:v>7.1845443750015994</c:v>
                </c:pt>
                <c:pt idx="8255">
                  <c:v>7.1848781250015987</c:v>
                </c:pt>
                <c:pt idx="8256">
                  <c:v>7.1852056250015988</c:v>
                </c:pt>
                <c:pt idx="8257">
                  <c:v>7.1855425000000004</c:v>
                </c:pt>
                <c:pt idx="8258">
                  <c:v>7.1859349999999997</c:v>
                </c:pt>
                <c:pt idx="8259">
                  <c:v>7.1862750000000002</c:v>
                </c:pt>
                <c:pt idx="8260">
                  <c:v>7.1864506250015987</c:v>
                </c:pt>
                <c:pt idx="8261">
                  <c:v>7.1867850000000004</c:v>
                </c:pt>
                <c:pt idx="8262">
                  <c:v>7.1871150000000004</c:v>
                </c:pt>
                <c:pt idx="8263">
                  <c:v>7.1874543750015993</c:v>
                </c:pt>
                <c:pt idx="8264">
                  <c:v>7.1878012499999997</c:v>
                </c:pt>
                <c:pt idx="8265">
                  <c:v>7.188178125001599</c:v>
                </c:pt>
                <c:pt idx="8266">
                  <c:v>7.1885256250015992</c:v>
                </c:pt>
                <c:pt idx="8267">
                  <c:v>7.1888743750015989</c:v>
                </c:pt>
                <c:pt idx="8268">
                  <c:v>7.1892056250015992</c:v>
                </c:pt>
                <c:pt idx="8269">
                  <c:v>7.1895768750015989</c:v>
                </c:pt>
                <c:pt idx="8270">
                  <c:v>7.1898987500000002</c:v>
                </c:pt>
                <c:pt idx="8271">
                  <c:v>7.1902274999999998</c:v>
                </c:pt>
                <c:pt idx="8272">
                  <c:v>7.19035125</c:v>
                </c:pt>
                <c:pt idx="8273">
                  <c:v>7.1907537499999998</c:v>
                </c:pt>
                <c:pt idx="8274">
                  <c:v>7.1911168750015992</c:v>
                </c:pt>
                <c:pt idx="8275">
                  <c:v>7.191558125001599</c:v>
                </c:pt>
                <c:pt idx="8276">
                  <c:v>7.1919518750015987</c:v>
                </c:pt>
                <c:pt idx="8277">
                  <c:v>7.1923118750015993</c:v>
                </c:pt>
                <c:pt idx="8278">
                  <c:v>7.1926474999999996</c:v>
                </c:pt>
                <c:pt idx="8279">
                  <c:v>7.1930018750015989</c:v>
                </c:pt>
                <c:pt idx="8280">
                  <c:v>7.1933456250015988</c:v>
                </c:pt>
                <c:pt idx="8281">
                  <c:v>7.1937506250015986</c:v>
                </c:pt>
                <c:pt idx="8282">
                  <c:v>7.1941537499999999</c:v>
                </c:pt>
                <c:pt idx="8283">
                  <c:v>7.1945087499999998</c:v>
                </c:pt>
                <c:pt idx="8284">
                  <c:v>7.1948875000000001</c:v>
                </c:pt>
                <c:pt idx="8285">
                  <c:v>7.1952481250015987</c:v>
                </c:pt>
                <c:pt idx="8286">
                  <c:v>7.1955850000000003</c:v>
                </c:pt>
                <c:pt idx="8287">
                  <c:v>7.1959099999999996</c:v>
                </c:pt>
                <c:pt idx="8288">
                  <c:v>7.1962468750015987</c:v>
                </c:pt>
                <c:pt idx="8289">
                  <c:v>7.1966131250015986</c:v>
                </c:pt>
                <c:pt idx="8290">
                  <c:v>7.1970637499999999</c:v>
                </c:pt>
                <c:pt idx="8291">
                  <c:v>7.1974349999999996</c:v>
                </c:pt>
                <c:pt idx="8292">
                  <c:v>7.19783375</c:v>
                </c:pt>
                <c:pt idx="8293">
                  <c:v>7.19825625</c:v>
                </c:pt>
                <c:pt idx="8294">
                  <c:v>7.198643125001599</c:v>
                </c:pt>
                <c:pt idx="8295">
                  <c:v>7.1990193750015994</c:v>
                </c:pt>
                <c:pt idx="8296">
                  <c:v>7.1986962500000002</c:v>
                </c:pt>
                <c:pt idx="8297">
                  <c:v>7.1990425</c:v>
                </c:pt>
                <c:pt idx="8298">
                  <c:v>7.1994106250015992</c:v>
                </c:pt>
                <c:pt idx="8299">
                  <c:v>7.1997974999999999</c:v>
                </c:pt>
                <c:pt idx="8300">
                  <c:v>7.1997918750015986</c:v>
                </c:pt>
                <c:pt idx="8301">
                  <c:v>7.199885625001599</c:v>
                </c:pt>
                <c:pt idx="8302">
                  <c:v>7.2002412500000004</c:v>
                </c:pt>
                <c:pt idx="8303">
                  <c:v>7.2006781250015992</c:v>
                </c:pt>
                <c:pt idx="8304">
                  <c:v>7.2010043750015988</c:v>
                </c:pt>
                <c:pt idx="8305">
                  <c:v>7.2013256250015987</c:v>
                </c:pt>
                <c:pt idx="8306">
                  <c:v>7.2016475</c:v>
                </c:pt>
                <c:pt idx="8307">
                  <c:v>7.2020262500000003</c:v>
                </c:pt>
                <c:pt idx="8308">
                  <c:v>7.2023468750015986</c:v>
                </c:pt>
                <c:pt idx="8309">
                  <c:v>7.2027081250015987</c:v>
                </c:pt>
                <c:pt idx="8310">
                  <c:v>7.2030543750015994</c:v>
                </c:pt>
                <c:pt idx="8311">
                  <c:v>7.2034025000000002</c:v>
                </c:pt>
                <c:pt idx="8312">
                  <c:v>7.2037293750015987</c:v>
                </c:pt>
                <c:pt idx="8313">
                  <c:v>7.2040637500000004</c:v>
                </c:pt>
                <c:pt idx="8314">
                  <c:v>7.2044300000000003</c:v>
                </c:pt>
                <c:pt idx="8315">
                  <c:v>7.2048156250015989</c:v>
                </c:pt>
                <c:pt idx="8316">
                  <c:v>7.2051800000000004</c:v>
                </c:pt>
                <c:pt idx="8317">
                  <c:v>7.2055699999999998</c:v>
                </c:pt>
                <c:pt idx="8318">
                  <c:v>7.2059424999999999</c:v>
                </c:pt>
                <c:pt idx="8319">
                  <c:v>7.2062668750015986</c:v>
                </c:pt>
                <c:pt idx="8320">
                  <c:v>7.2066999999999997</c:v>
                </c:pt>
                <c:pt idx="8321">
                  <c:v>7.2071375</c:v>
                </c:pt>
                <c:pt idx="8322">
                  <c:v>7.2075031250015993</c:v>
                </c:pt>
                <c:pt idx="8323">
                  <c:v>7.2074931250015988</c:v>
                </c:pt>
                <c:pt idx="8324">
                  <c:v>7.2077537500000002</c:v>
                </c:pt>
                <c:pt idx="8325">
                  <c:v>7.2074387499999997</c:v>
                </c:pt>
                <c:pt idx="8326">
                  <c:v>7.2076218750015988</c:v>
                </c:pt>
                <c:pt idx="8327">
                  <c:v>7.2079543750015986</c:v>
                </c:pt>
                <c:pt idx="8328">
                  <c:v>7.2082356250015991</c:v>
                </c:pt>
                <c:pt idx="8329">
                  <c:v>7.2086143750015994</c:v>
                </c:pt>
                <c:pt idx="8330">
                  <c:v>7.2089587499999999</c:v>
                </c:pt>
                <c:pt idx="8331">
                  <c:v>7.20928375</c:v>
                </c:pt>
                <c:pt idx="8332">
                  <c:v>7.2096162499999998</c:v>
                </c:pt>
                <c:pt idx="8333">
                  <c:v>7.2100406250015991</c:v>
                </c:pt>
                <c:pt idx="8334">
                  <c:v>7.2103656250015993</c:v>
                </c:pt>
                <c:pt idx="8335">
                  <c:v>7.2107025</c:v>
                </c:pt>
                <c:pt idx="8336">
                  <c:v>7.2110300000000001</c:v>
                </c:pt>
                <c:pt idx="8337">
                  <c:v>7.2113956250015994</c:v>
                </c:pt>
                <c:pt idx="8338">
                  <c:v>7.211721875001599</c:v>
                </c:pt>
                <c:pt idx="8339">
                  <c:v>7.2120893750015993</c:v>
                </c:pt>
                <c:pt idx="8340">
                  <c:v>7.2116800000000003</c:v>
                </c:pt>
                <c:pt idx="8341">
                  <c:v>7.2112999999999996</c:v>
                </c:pt>
                <c:pt idx="8342">
                  <c:v>7.2116474999999998</c:v>
                </c:pt>
                <c:pt idx="8343">
                  <c:v>7.2120312499999999</c:v>
                </c:pt>
                <c:pt idx="8344">
                  <c:v>7.2123600000000003</c:v>
                </c:pt>
                <c:pt idx="8345">
                  <c:v>7.2126981250015989</c:v>
                </c:pt>
                <c:pt idx="8346">
                  <c:v>7.2130312500000002</c:v>
                </c:pt>
                <c:pt idx="8347">
                  <c:v>7.2133906250015993</c:v>
                </c:pt>
                <c:pt idx="8348">
                  <c:v>7.2137512499999996</c:v>
                </c:pt>
                <c:pt idx="8349">
                  <c:v>7.2139893750015993</c:v>
                </c:pt>
                <c:pt idx="8350">
                  <c:v>7.214021875001599</c:v>
                </c:pt>
                <c:pt idx="8351">
                  <c:v>7.2136112499999996</c:v>
                </c:pt>
                <c:pt idx="8352">
                  <c:v>7.2137693750015988</c:v>
                </c:pt>
                <c:pt idx="8353">
                  <c:v>7.2141781250015988</c:v>
                </c:pt>
                <c:pt idx="8354">
                  <c:v>7.2145412499999999</c:v>
                </c:pt>
                <c:pt idx="8355">
                  <c:v>7.2148675000000004</c:v>
                </c:pt>
                <c:pt idx="8356">
                  <c:v>7.2151887500000003</c:v>
                </c:pt>
                <c:pt idx="8357">
                  <c:v>7.2155231250015994</c:v>
                </c:pt>
                <c:pt idx="8358">
                  <c:v>7.2159087499999996</c:v>
                </c:pt>
                <c:pt idx="8359">
                  <c:v>7.2162674999999998</c:v>
                </c:pt>
                <c:pt idx="8360">
                  <c:v>7.2166481250015986</c:v>
                </c:pt>
                <c:pt idx="8361">
                  <c:v>7.2169887499999996</c:v>
                </c:pt>
                <c:pt idx="8362">
                  <c:v>7.2173850000000002</c:v>
                </c:pt>
                <c:pt idx="8363">
                  <c:v>7.2177418750015994</c:v>
                </c:pt>
                <c:pt idx="8364">
                  <c:v>7.2181637500000004</c:v>
                </c:pt>
                <c:pt idx="8365">
                  <c:v>7.2185218750015991</c:v>
                </c:pt>
                <c:pt idx="8366">
                  <c:v>7.21885625</c:v>
                </c:pt>
                <c:pt idx="8367">
                  <c:v>7.2191968750015993</c:v>
                </c:pt>
                <c:pt idx="8368">
                  <c:v>7.2195493750015993</c:v>
                </c:pt>
                <c:pt idx="8369">
                  <c:v>7.2198706250015992</c:v>
                </c:pt>
                <c:pt idx="8370">
                  <c:v>7.2202562500000003</c:v>
                </c:pt>
                <c:pt idx="8371">
                  <c:v>7.2205818750015993</c:v>
                </c:pt>
                <c:pt idx="8372">
                  <c:v>7.2209874999999997</c:v>
                </c:pt>
                <c:pt idx="8373">
                  <c:v>7.2213081250015989</c:v>
                </c:pt>
                <c:pt idx="8374">
                  <c:v>7.2215531250015994</c:v>
                </c:pt>
                <c:pt idx="8375">
                  <c:v>7.221895</c:v>
                </c:pt>
                <c:pt idx="8376">
                  <c:v>7.2215274999999997</c:v>
                </c:pt>
                <c:pt idx="8377">
                  <c:v>7.2213618750015991</c:v>
                </c:pt>
                <c:pt idx="8378">
                  <c:v>7.2214606250015994</c:v>
                </c:pt>
                <c:pt idx="8379">
                  <c:v>7.2218356250015994</c:v>
                </c:pt>
                <c:pt idx="8380">
                  <c:v>7.2222125000000004</c:v>
                </c:pt>
                <c:pt idx="8381">
                  <c:v>7.2226081250015994</c:v>
                </c:pt>
                <c:pt idx="8382">
                  <c:v>7.2229306250015988</c:v>
                </c:pt>
                <c:pt idx="8383">
                  <c:v>7.2232631250015986</c:v>
                </c:pt>
                <c:pt idx="8384">
                  <c:v>7.2235868750015992</c:v>
                </c:pt>
                <c:pt idx="8385">
                  <c:v>7.2240018750015986</c:v>
                </c:pt>
                <c:pt idx="8386">
                  <c:v>7.2244018750015986</c:v>
                </c:pt>
                <c:pt idx="8387">
                  <c:v>7.224755625001599</c:v>
                </c:pt>
                <c:pt idx="8388">
                  <c:v>7.2251450000000004</c:v>
                </c:pt>
                <c:pt idx="8389">
                  <c:v>7.2254756250015992</c:v>
                </c:pt>
                <c:pt idx="8390">
                  <c:v>7.2258037499999999</c:v>
                </c:pt>
                <c:pt idx="8391">
                  <c:v>7.2258731250015993</c:v>
                </c:pt>
                <c:pt idx="8392">
                  <c:v>7.2262068750015986</c:v>
                </c:pt>
                <c:pt idx="8393">
                  <c:v>7.2266225000000004</c:v>
                </c:pt>
                <c:pt idx="8394">
                  <c:v>7.2270131250015988</c:v>
                </c:pt>
                <c:pt idx="8395">
                  <c:v>7.2274068750015994</c:v>
                </c:pt>
                <c:pt idx="8396">
                  <c:v>7.2271731250015989</c:v>
                </c:pt>
                <c:pt idx="8397">
                  <c:v>7.2268150000000002</c:v>
                </c:pt>
                <c:pt idx="8398">
                  <c:v>7.2266681250015994</c:v>
                </c:pt>
                <c:pt idx="8399">
                  <c:v>7.2263268750015994</c:v>
                </c:pt>
                <c:pt idx="8400">
                  <c:v>7.2266493750015988</c:v>
                </c:pt>
                <c:pt idx="8401">
                  <c:v>7.2269818750015986</c:v>
                </c:pt>
                <c:pt idx="8402">
                  <c:v>7.2273125</c:v>
                </c:pt>
                <c:pt idx="8403">
                  <c:v>7.2277125</c:v>
                </c:pt>
                <c:pt idx="8404">
                  <c:v>7.2280337499999998</c:v>
                </c:pt>
                <c:pt idx="8405">
                  <c:v>7.2283593750015989</c:v>
                </c:pt>
                <c:pt idx="8406">
                  <c:v>7.2287312500000001</c:v>
                </c:pt>
                <c:pt idx="8407">
                  <c:v>7.2287862499999997</c:v>
                </c:pt>
                <c:pt idx="8408">
                  <c:v>7.2291987500000001</c:v>
                </c:pt>
                <c:pt idx="8409">
                  <c:v>7.2295343750015988</c:v>
                </c:pt>
                <c:pt idx="8410">
                  <c:v>7.2298749999999998</c:v>
                </c:pt>
                <c:pt idx="8411">
                  <c:v>7.2302418750015987</c:v>
                </c:pt>
                <c:pt idx="8412">
                  <c:v>7.2305725000000001</c:v>
                </c:pt>
                <c:pt idx="8413">
                  <c:v>7.2305418750015988</c:v>
                </c:pt>
                <c:pt idx="8414">
                  <c:v>7.2309912499999998</c:v>
                </c:pt>
                <c:pt idx="8415">
                  <c:v>7.2313650000000003</c:v>
                </c:pt>
                <c:pt idx="8416">
                  <c:v>7.2317125000000004</c:v>
                </c:pt>
                <c:pt idx="8417">
                  <c:v>7.2320468750015987</c:v>
                </c:pt>
                <c:pt idx="8418">
                  <c:v>7.2324025000000001</c:v>
                </c:pt>
                <c:pt idx="8419">
                  <c:v>7.2327456250015993</c:v>
                </c:pt>
                <c:pt idx="8420">
                  <c:v>7.2330906250015987</c:v>
                </c:pt>
                <c:pt idx="8421">
                  <c:v>7.2334187500000002</c:v>
                </c:pt>
                <c:pt idx="8422">
                  <c:v>7.2337668750015993</c:v>
                </c:pt>
                <c:pt idx="8423">
                  <c:v>7.2341337499999998</c:v>
                </c:pt>
                <c:pt idx="8424">
                  <c:v>7.2338537499999997</c:v>
                </c:pt>
                <c:pt idx="8425">
                  <c:v>7.2338637500000003</c:v>
                </c:pt>
                <c:pt idx="8426">
                  <c:v>7.2342025000000003</c:v>
                </c:pt>
                <c:pt idx="8427">
                  <c:v>7.2345643750015993</c:v>
                </c:pt>
                <c:pt idx="8428">
                  <c:v>7.2348731250015987</c:v>
                </c:pt>
                <c:pt idx="8429">
                  <c:v>7.2351931250015991</c:v>
                </c:pt>
                <c:pt idx="8430">
                  <c:v>7.2355481250015989</c:v>
                </c:pt>
                <c:pt idx="8431">
                  <c:v>7.2359762500000002</c:v>
                </c:pt>
                <c:pt idx="8432">
                  <c:v>7.2360499999999996</c:v>
                </c:pt>
                <c:pt idx="8433">
                  <c:v>7.2357281250015992</c:v>
                </c:pt>
                <c:pt idx="8434">
                  <c:v>7.2361506250015992</c:v>
                </c:pt>
                <c:pt idx="8435">
                  <c:v>7.2365124999999999</c:v>
                </c:pt>
                <c:pt idx="8436">
                  <c:v>7.23694375</c:v>
                </c:pt>
                <c:pt idx="8437">
                  <c:v>7.2372643750015992</c:v>
                </c:pt>
                <c:pt idx="8438">
                  <c:v>7.2376168750015992</c:v>
                </c:pt>
                <c:pt idx="8439">
                  <c:v>7.2380343750015994</c:v>
                </c:pt>
                <c:pt idx="8440">
                  <c:v>7.238503125001599</c:v>
                </c:pt>
                <c:pt idx="8441">
                  <c:v>7.2388837500000003</c:v>
                </c:pt>
                <c:pt idx="8442">
                  <c:v>7.2392543750015994</c:v>
                </c:pt>
                <c:pt idx="8443">
                  <c:v>7.2397037500000003</c:v>
                </c:pt>
                <c:pt idx="8444">
                  <c:v>7.2400306250015989</c:v>
                </c:pt>
                <c:pt idx="8445">
                  <c:v>7.2403862500000002</c:v>
                </c:pt>
                <c:pt idx="8446">
                  <c:v>7.2407512499999998</c:v>
                </c:pt>
                <c:pt idx="8447">
                  <c:v>7.2408962499999996</c:v>
                </c:pt>
                <c:pt idx="8448">
                  <c:v>7.2412562500000002</c:v>
                </c:pt>
                <c:pt idx="8449">
                  <c:v>7.2412437499999998</c:v>
                </c:pt>
                <c:pt idx="8450">
                  <c:v>7.2408543750015992</c:v>
                </c:pt>
                <c:pt idx="8451">
                  <c:v>7.2410699999999997</c:v>
                </c:pt>
                <c:pt idx="8452">
                  <c:v>7.2413999999999996</c:v>
                </c:pt>
                <c:pt idx="8453">
                  <c:v>7.2417087499999999</c:v>
                </c:pt>
                <c:pt idx="8454">
                  <c:v>7.2421212500000003</c:v>
                </c:pt>
                <c:pt idx="8455">
                  <c:v>7.2423793750015992</c:v>
                </c:pt>
                <c:pt idx="8456">
                  <c:v>7.2422550000000001</c:v>
                </c:pt>
                <c:pt idx="8457">
                  <c:v>7.2426849999999998</c:v>
                </c:pt>
                <c:pt idx="8458">
                  <c:v>7.2431012499999996</c:v>
                </c:pt>
                <c:pt idx="8459">
                  <c:v>7.2434212499999999</c:v>
                </c:pt>
                <c:pt idx="8460">
                  <c:v>7.2437531250015992</c:v>
                </c:pt>
                <c:pt idx="8461">
                  <c:v>7.2438312500000004</c:v>
                </c:pt>
                <c:pt idx="8462">
                  <c:v>7.244191875001599</c:v>
                </c:pt>
                <c:pt idx="8463">
                  <c:v>7.2441706250015994</c:v>
                </c:pt>
                <c:pt idx="8464">
                  <c:v>7.2439593750015989</c:v>
                </c:pt>
                <c:pt idx="8465">
                  <c:v>7.2440356250015991</c:v>
                </c:pt>
                <c:pt idx="8466">
                  <c:v>7.2438681250015993</c:v>
                </c:pt>
                <c:pt idx="8467">
                  <c:v>7.2435200000000002</c:v>
                </c:pt>
                <c:pt idx="8468">
                  <c:v>7.24339625</c:v>
                </c:pt>
                <c:pt idx="8469">
                  <c:v>7.243735</c:v>
                </c:pt>
                <c:pt idx="8470">
                  <c:v>7.2438762499999996</c:v>
                </c:pt>
                <c:pt idx="8471">
                  <c:v>7.2442275</c:v>
                </c:pt>
                <c:pt idx="8472">
                  <c:v>7.2445637500000002</c:v>
                </c:pt>
                <c:pt idx="8473">
                  <c:v>7.2449887500000001</c:v>
                </c:pt>
                <c:pt idx="8474">
                  <c:v>7.2453506250015991</c:v>
                </c:pt>
                <c:pt idx="8475">
                  <c:v>7.2457462499999998</c:v>
                </c:pt>
                <c:pt idx="8476">
                  <c:v>7.2460818750015994</c:v>
                </c:pt>
                <c:pt idx="8477">
                  <c:v>7.2464712499999999</c:v>
                </c:pt>
                <c:pt idx="8478">
                  <c:v>7.2468856250015987</c:v>
                </c:pt>
                <c:pt idx="8479">
                  <c:v>7.2472750000000001</c:v>
                </c:pt>
                <c:pt idx="8480">
                  <c:v>7.2469987500000004</c:v>
                </c:pt>
                <c:pt idx="8481">
                  <c:v>7.2473387499999999</c:v>
                </c:pt>
                <c:pt idx="8482">
                  <c:v>7.2476637500000001</c:v>
                </c:pt>
                <c:pt idx="8483">
                  <c:v>7.2479893750015991</c:v>
                </c:pt>
                <c:pt idx="8484">
                  <c:v>7.2483587500000004</c:v>
                </c:pt>
                <c:pt idx="8485">
                  <c:v>7.2487018750015988</c:v>
                </c:pt>
                <c:pt idx="8486">
                  <c:v>7.2490218750015991</c:v>
                </c:pt>
                <c:pt idx="8487">
                  <c:v>7.2493793750015989</c:v>
                </c:pt>
                <c:pt idx="8488">
                  <c:v>7.2493593750015988</c:v>
                </c:pt>
                <c:pt idx="8489">
                  <c:v>7.2496999999999998</c:v>
                </c:pt>
                <c:pt idx="8490">
                  <c:v>7.2500668750015986</c:v>
                </c:pt>
                <c:pt idx="8491">
                  <c:v>7.2500925000000001</c:v>
                </c:pt>
                <c:pt idx="8492">
                  <c:v>7.2496850000000004</c:v>
                </c:pt>
                <c:pt idx="8493">
                  <c:v>7.2493337499999999</c:v>
                </c:pt>
                <c:pt idx="8494">
                  <c:v>7.2497325000000004</c:v>
                </c:pt>
                <c:pt idx="8495">
                  <c:v>7.2500693750015994</c:v>
                </c:pt>
                <c:pt idx="8496">
                  <c:v>7.2501456250015988</c:v>
                </c:pt>
                <c:pt idx="8497">
                  <c:v>7.2504749999999998</c:v>
                </c:pt>
                <c:pt idx="8498">
                  <c:v>7.2508512500000002</c:v>
                </c:pt>
                <c:pt idx="8499">
                  <c:v>7.2511818750015991</c:v>
                </c:pt>
                <c:pt idx="8500">
                  <c:v>7.2515131250015994</c:v>
                </c:pt>
                <c:pt idx="8501">
                  <c:v>7.2519262500000004</c:v>
                </c:pt>
                <c:pt idx="8502">
                  <c:v>7.2518099999999999</c:v>
                </c:pt>
                <c:pt idx="8503">
                  <c:v>7.2521812499999996</c:v>
                </c:pt>
                <c:pt idx="8504">
                  <c:v>7.2525637500000002</c:v>
                </c:pt>
                <c:pt idx="8505">
                  <c:v>7.2529593750015993</c:v>
                </c:pt>
                <c:pt idx="8506">
                  <c:v>7.2533424999999996</c:v>
                </c:pt>
                <c:pt idx="8507">
                  <c:v>7.25367125</c:v>
                </c:pt>
                <c:pt idx="8508">
                  <c:v>7.2540456250015986</c:v>
                </c:pt>
                <c:pt idx="8509">
                  <c:v>7.2544093750015994</c:v>
                </c:pt>
                <c:pt idx="8510">
                  <c:v>7.2547412500000004</c:v>
                </c:pt>
                <c:pt idx="8511">
                  <c:v>7.2551075000000003</c:v>
                </c:pt>
                <c:pt idx="8512">
                  <c:v>7.2554431250015989</c:v>
                </c:pt>
                <c:pt idx="8513">
                  <c:v>7.2557881250015992</c:v>
                </c:pt>
                <c:pt idx="8514">
                  <c:v>7.2561125000000004</c:v>
                </c:pt>
                <c:pt idx="8515">
                  <c:v>7.2565062500000002</c:v>
                </c:pt>
                <c:pt idx="8516">
                  <c:v>7.2569156250015991</c:v>
                </c:pt>
                <c:pt idx="8517">
                  <c:v>7.256895625001599</c:v>
                </c:pt>
                <c:pt idx="8518">
                  <c:v>7.2567712499999999</c:v>
                </c:pt>
                <c:pt idx="8519">
                  <c:v>7.2570987499999999</c:v>
                </c:pt>
                <c:pt idx="8520">
                  <c:v>7.2574193750015992</c:v>
                </c:pt>
                <c:pt idx="8521">
                  <c:v>7.25770625</c:v>
                </c:pt>
                <c:pt idx="8522">
                  <c:v>7.25805875</c:v>
                </c:pt>
                <c:pt idx="8523">
                  <c:v>7.2584912499999996</c:v>
                </c:pt>
                <c:pt idx="8524">
                  <c:v>7.2588262500000003</c:v>
                </c:pt>
                <c:pt idx="8525">
                  <c:v>7.2584468750015994</c:v>
                </c:pt>
                <c:pt idx="8526">
                  <c:v>7.2587950000000001</c:v>
                </c:pt>
                <c:pt idx="8527">
                  <c:v>7.2591443750015987</c:v>
                </c:pt>
                <c:pt idx="8528">
                  <c:v>7.2587887499999999</c:v>
                </c:pt>
                <c:pt idx="8529">
                  <c:v>7.2589375</c:v>
                </c:pt>
                <c:pt idx="8530">
                  <c:v>7.2593431250015987</c:v>
                </c:pt>
                <c:pt idx="8531">
                  <c:v>7.2596843750015987</c:v>
                </c:pt>
                <c:pt idx="8532">
                  <c:v>7.2600693750015992</c:v>
                </c:pt>
                <c:pt idx="8533">
                  <c:v>7.2604431250015988</c:v>
                </c:pt>
                <c:pt idx="8534">
                  <c:v>7.2608156250015989</c:v>
                </c:pt>
                <c:pt idx="8535">
                  <c:v>7.2612393750015993</c:v>
                </c:pt>
                <c:pt idx="8536">
                  <c:v>7.2613975000000002</c:v>
                </c:pt>
                <c:pt idx="8537">
                  <c:v>7.2617212499999999</c:v>
                </c:pt>
                <c:pt idx="8538">
                  <c:v>7.2621918750015988</c:v>
                </c:pt>
                <c:pt idx="8539">
                  <c:v>7.2625956250015991</c:v>
                </c:pt>
                <c:pt idx="8540">
                  <c:v>7.2625443750015988</c:v>
                </c:pt>
                <c:pt idx="8541">
                  <c:v>7.2626968750015992</c:v>
                </c:pt>
                <c:pt idx="8542">
                  <c:v>7.2630581250015993</c:v>
                </c:pt>
                <c:pt idx="8543">
                  <c:v>7.2632443750015989</c:v>
                </c:pt>
                <c:pt idx="8544">
                  <c:v>7.2635975000000004</c:v>
                </c:pt>
                <c:pt idx="8545">
                  <c:v>7.2633918750015987</c:v>
                </c:pt>
                <c:pt idx="8546">
                  <c:v>7.2630218750015993</c:v>
                </c:pt>
                <c:pt idx="8547">
                  <c:v>7.2628843750015992</c:v>
                </c:pt>
                <c:pt idx="8548">
                  <c:v>7.2631449999999997</c:v>
                </c:pt>
                <c:pt idx="8549">
                  <c:v>7.2634468750015992</c:v>
                </c:pt>
                <c:pt idx="8550">
                  <c:v>7.2637993750015992</c:v>
                </c:pt>
                <c:pt idx="8551">
                  <c:v>7.2641650000000002</c:v>
                </c:pt>
                <c:pt idx="8552">
                  <c:v>7.2642343750015987</c:v>
                </c:pt>
                <c:pt idx="8553">
                  <c:v>7.2645949999999999</c:v>
                </c:pt>
                <c:pt idx="8554">
                  <c:v>7.2649418750015986</c:v>
                </c:pt>
                <c:pt idx="8555">
                  <c:v>7.2651993750015986</c:v>
                </c:pt>
                <c:pt idx="8556">
                  <c:v>7.2655831250015988</c:v>
                </c:pt>
                <c:pt idx="8557">
                  <c:v>7.26591875</c:v>
                </c:pt>
                <c:pt idx="8558">
                  <c:v>7.2663275000000001</c:v>
                </c:pt>
                <c:pt idx="8559">
                  <c:v>7.2665168750015994</c:v>
                </c:pt>
                <c:pt idx="8560">
                  <c:v>7.266165</c:v>
                </c:pt>
                <c:pt idx="8561">
                  <c:v>7.2662250000000004</c:v>
                </c:pt>
                <c:pt idx="8562">
                  <c:v>7.2658149999999999</c:v>
                </c:pt>
                <c:pt idx="8563">
                  <c:v>7.2659237499999998</c:v>
                </c:pt>
                <c:pt idx="8564">
                  <c:v>7.2662674999999997</c:v>
                </c:pt>
                <c:pt idx="8565">
                  <c:v>7.266596875001599</c:v>
                </c:pt>
                <c:pt idx="8566">
                  <c:v>7.2669481250015986</c:v>
                </c:pt>
                <c:pt idx="8567">
                  <c:v>7.2669874999999999</c:v>
                </c:pt>
                <c:pt idx="8568">
                  <c:v>7.2670481250015992</c:v>
                </c:pt>
                <c:pt idx="8569">
                  <c:v>7.2670149999999998</c:v>
                </c:pt>
                <c:pt idx="8570">
                  <c:v>7.2669575000000002</c:v>
                </c:pt>
                <c:pt idx="8571">
                  <c:v>7.2672893750015986</c:v>
                </c:pt>
                <c:pt idx="8572">
                  <c:v>7.2676106250015993</c:v>
                </c:pt>
                <c:pt idx="8573">
                  <c:v>7.2680024999999997</c:v>
                </c:pt>
                <c:pt idx="8574">
                  <c:v>7.2683562500000001</c:v>
                </c:pt>
                <c:pt idx="8575">
                  <c:v>7.2686818750015991</c:v>
                </c:pt>
                <c:pt idx="8576">
                  <c:v>7.2690431250015992</c:v>
                </c:pt>
                <c:pt idx="8577">
                  <c:v>7.2693725000000002</c:v>
                </c:pt>
                <c:pt idx="8578">
                  <c:v>7.2697681250015993</c:v>
                </c:pt>
                <c:pt idx="8579">
                  <c:v>7.2701174999999996</c:v>
                </c:pt>
                <c:pt idx="8580">
                  <c:v>7.2697637500000001</c:v>
                </c:pt>
                <c:pt idx="8581">
                  <c:v>7.2693956250015992</c:v>
                </c:pt>
                <c:pt idx="8582">
                  <c:v>7.2689562499999996</c:v>
                </c:pt>
                <c:pt idx="8583">
                  <c:v>7.2684974999999996</c:v>
                </c:pt>
                <c:pt idx="8584">
                  <c:v>7.2686643750015989</c:v>
                </c:pt>
                <c:pt idx="8585">
                  <c:v>7.26906125</c:v>
                </c:pt>
                <c:pt idx="8586">
                  <c:v>7.2694106250015986</c:v>
                </c:pt>
                <c:pt idx="8587">
                  <c:v>7.2696075000000002</c:v>
                </c:pt>
                <c:pt idx="8588">
                  <c:v>7.2698925000000001</c:v>
                </c:pt>
                <c:pt idx="8589">
                  <c:v>7.2696893750015992</c:v>
                </c:pt>
                <c:pt idx="8590">
                  <c:v>7.2695831250015992</c:v>
                </c:pt>
                <c:pt idx="8591">
                  <c:v>7.2699662500000004</c:v>
                </c:pt>
                <c:pt idx="8592">
                  <c:v>7.2703474999999997</c:v>
                </c:pt>
                <c:pt idx="8593">
                  <c:v>7.2702</c:v>
                </c:pt>
                <c:pt idx="8594">
                  <c:v>7.2705518750015994</c:v>
                </c:pt>
                <c:pt idx="8595">
                  <c:v>7.2709306250015988</c:v>
                </c:pt>
                <c:pt idx="8596">
                  <c:v>7.2713037500000004</c:v>
                </c:pt>
                <c:pt idx="8597">
                  <c:v>7.2717025</c:v>
                </c:pt>
                <c:pt idx="8598">
                  <c:v>7.2719762499999998</c:v>
                </c:pt>
                <c:pt idx="8599">
                  <c:v>7.2722131250015991</c:v>
                </c:pt>
                <c:pt idx="8600">
                  <c:v>7.2725381250015992</c:v>
                </c:pt>
                <c:pt idx="8601">
                  <c:v>7.2723087499999997</c:v>
                </c:pt>
                <c:pt idx="8602">
                  <c:v>7.2726300000000004</c:v>
                </c:pt>
                <c:pt idx="8603">
                  <c:v>7.2729799999999996</c:v>
                </c:pt>
                <c:pt idx="8604">
                  <c:v>7.273306875001599</c:v>
                </c:pt>
                <c:pt idx="8605">
                  <c:v>7.2736943750015994</c:v>
                </c:pt>
                <c:pt idx="8606">
                  <c:v>7.2740537500000002</c:v>
                </c:pt>
                <c:pt idx="8607">
                  <c:v>7.2744049999999998</c:v>
                </c:pt>
                <c:pt idx="8608">
                  <c:v>7.2744487500000004</c:v>
                </c:pt>
                <c:pt idx="8609">
                  <c:v>7.2748031250015988</c:v>
                </c:pt>
                <c:pt idx="8610">
                  <c:v>7.2751037500000004</c:v>
                </c:pt>
                <c:pt idx="8611">
                  <c:v>7.275511875001599</c:v>
                </c:pt>
                <c:pt idx="8612">
                  <c:v>7.2758443750015989</c:v>
                </c:pt>
                <c:pt idx="8613">
                  <c:v>7.2762268750015986</c:v>
                </c:pt>
                <c:pt idx="8614">
                  <c:v>7.2766206250015992</c:v>
                </c:pt>
                <c:pt idx="8615">
                  <c:v>7.2769831250015988</c:v>
                </c:pt>
                <c:pt idx="8616">
                  <c:v>7.2773106250015989</c:v>
                </c:pt>
                <c:pt idx="8617">
                  <c:v>7.2776706250015986</c:v>
                </c:pt>
                <c:pt idx="8618">
                  <c:v>7.2780862500000003</c:v>
                </c:pt>
                <c:pt idx="8619">
                  <c:v>7.2785275</c:v>
                </c:pt>
                <c:pt idx="8620">
                  <c:v>7.2788712499999999</c:v>
                </c:pt>
                <c:pt idx="8621">
                  <c:v>7.2792056250015991</c:v>
                </c:pt>
                <c:pt idx="8622">
                  <c:v>7.279454375001599</c:v>
                </c:pt>
                <c:pt idx="8623">
                  <c:v>7.2798125000000002</c:v>
                </c:pt>
                <c:pt idx="8624">
                  <c:v>7.2794318750015989</c:v>
                </c:pt>
                <c:pt idx="8625">
                  <c:v>7.2789431250015992</c:v>
                </c:pt>
                <c:pt idx="8626">
                  <c:v>7.2786137499999999</c:v>
                </c:pt>
                <c:pt idx="8627">
                  <c:v>7.2782712500000004</c:v>
                </c:pt>
                <c:pt idx="8628">
                  <c:v>7.2781450000000003</c:v>
                </c:pt>
                <c:pt idx="8629">
                  <c:v>7.2777962499999997</c:v>
                </c:pt>
                <c:pt idx="8630">
                  <c:v>7.2774568750015991</c:v>
                </c:pt>
                <c:pt idx="8631">
                  <c:v>7.2774581250015986</c:v>
                </c:pt>
                <c:pt idx="8632">
                  <c:v>7.2777799999999999</c:v>
                </c:pt>
                <c:pt idx="8633">
                  <c:v>7.2781193750015989</c:v>
                </c:pt>
                <c:pt idx="8634">
                  <c:v>7.2784525000000002</c:v>
                </c:pt>
                <c:pt idx="8635">
                  <c:v>7.2788606250015988</c:v>
                </c:pt>
                <c:pt idx="8636">
                  <c:v>7.2791837499999996</c:v>
                </c:pt>
                <c:pt idx="8637">
                  <c:v>7.2795218750015991</c:v>
                </c:pt>
                <c:pt idx="8638">
                  <c:v>7.2798937500000003</c:v>
                </c:pt>
                <c:pt idx="8639">
                  <c:v>7.2802831250015991</c:v>
                </c:pt>
                <c:pt idx="8640">
                  <c:v>7.2806618750015986</c:v>
                </c:pt>
                <c:pt idx="8641">
                  <c:v>7.2810762499999999</c:v>
                </c:pt>
                <c:pt idx="8642">
                  <c:v>7.2814293750015988</c:v>
                </c:pt>
                <c:pt idx="8643">
                  <c:v>7.2817843750015987</c:v>
                </c:pt>
                <c:pt idx="8644">
                  <c:v>7.2821087499999999</c:v>
                </c:pt>
                <c:pt idx="8645">
                  <c:v>7.2824318750015991</c:v>
                </c:pt>
                <c:pt idx="8646">
                  <c:v>7.2828150000000003</c:v>
                </c:pt>
                <c:pt idx="8647">
                  <c:v>7.2831393750015989</c:v>
                </c:pt>
                <c:pt idx="8648">
                  <c:v>7.2835093750015991</c:v>
                </c:pt>
                <c:pt idx="8649">
                  <c:v>7.2834099999999999</c:v>
                </c:pt>
                <c:pt idx="8650">
                  <c:v>7.2831275</c:v>
                </c:pt>
                <c:pt idx="8651">
                  <c:v>7.2827881250015993</c:v>
                </c:pt>
                <c:pt idx="8652">
                  <c:v>7.2829924999999998</c:v>
                </c:pt>
                <c:pt idx="8653">
                  <c:v>7.283089375001599</c:v>
                </c:pt>
                <c:pt idx="8654">
                  <c:v>7.2834225000000004</c:v>
                </c:pt>
                <c:pt idx="8655">
                  <c:v>7.2838387500000001</c:v>
                </c:pt>
                <c:pt idx="8656">
                  <c:v>7.284264375001599</c:v>
                </c:pt>
                <c:pt idx="8657">
                  <c:v>7.2847331250015994</c:v>
                </c:pt>
                <c:pt idx="8658">
                  <c:v>7.28496875</c:v>
                </c:pt>
                <c:pt idx="8659">
                  <c:v>7.2853374999999998</c:v>
                </c:pt>
                <c:pt idx="8660">
                  <c:v>7.2857106250015988</c:v>
                </c:pt>
                <c:pt idx="8661">
                  <c:v>7.2860362500000004</c:v>
                </c:pt>
                <c:pt idx="8662">
                  <c:v>7.2864318750015986</c:v>
                </c:pt>
                <c:pt idx="8663">
                  <c:v>7.2867749999999996</c:v>
                </c:pt>
                <c:pt idx="8664">
                  <c:v>7.2871643750015993</c:v>
                </c:pt>
                <c:pt idx="8665">
                  <c:v>7.2875481250015994</c:v>
                </c:pt>
                <c:pt idx="8666">
                  <c:v>7.2879406250015988</c:v>
                </c:pt>
                <c:pt idx="8667">
                  <c:v>7.2882974999999997</c:v>
                </c:pt>
                <c:pt idx="8668">
                  <c:v>7.2886731250015986</c:v>
                </c:pt>
                <c:pt idx="8669">
                  <c:v>7.2890337499999998</c:v>
                </c:pt>
                <c:pt idx="8670">
                  <c:v>7.2893887499999996</c:v>
                </c:pt>
                <c:pt idx="8671">
                  <c:v>7.2897400000000001</c:v>
                </c:pt>
                <c:pt idx="8672">
                  <c:v>7.2896806250015986</c:v>
                </c:pt>
                <c:pt idx="8673">
                  <c:v>7.2892681250015992</c:v>
                </c:pt>
                <c:pt idx="8674">
                  <c:v>7.2888593750015991</c:v>
                </c:pt>
                <c:pt idx="8675">
                  <c:v>7.2888950000000001</c:v>
                </c:pt>
                <c:pt idx="8676">
                  <c:v>7.2892318750015992</c:v>
                </c:pt>
                <c:pt idx="8677">
                  <c:v>7.2896518750015993</c:v>
                </c:pt>
                <c:pt idx="8678">
                  <c:v>7.2899812500000003</c:v>
                </c:pt>
                <c:pt idx="8679">
                  <c:v>7.290316875001599</c:v>
                </c:pt>
                <c:pt idx="8680">
                  <c:v>7.2907187499999999</c:v>
                </c:pt>
                <c:pt idx="8681">
                  <c:v>7.2904462499999996</c:v>
                </c:pt>
                <c:pt idx="8682">
                  <c:v>7.2900274999999999</c:v>
                </c:pt>
                <c:pt idx="8683">
                  <c:v>7.2901956250015987</c:v>
                </c:pt>
                <c:pt idx="8684">
                  <c:v>7.2905218750015992</c:v>
                </c:pt>
                <c:pt idx="8685">
                  <c:v>7.290843125001599</c:v>
                </c:pt>
                <c:pt idx="8686">
                  <c:v>7.2910068750015986</c:v>
                </c:pt>
                <c:pt idx="8687">
                  <c:v>7.2913306250015992</c:v>
                </c:pt>
                <c:pt idx="8688">
                  <c:v>7.2916862499999997</c:v>
                </c:pt>
                <c:pt idx="8689">
                  <c:v>7.2919</c:v>
                </c:pt>
                <c:pt idx="8690">
                  <c:v>7.2915574999999997</c:v>
                </c:pt>
                <c:pt idx="8691">
                  <c:v>7.2914899999999996</c:v>
                </c:pt>
                <c:pt idx="8692">
                  <c:v>7.2913843750015994</c:v>
                </c:pt>
                <c:pt idx="8693">
                  <c:v>7.2917325000000002</c:v>
                </c:pt>
                <c:pt idx="8694">
                  <c:v>7.2920875000000001</c:v>
                </c:pt>
                <c:pt idx="8695">
                  <c:v>7.2924550000000004</c:v>
                </c:pt>
                <c:pt idx="8696">
                  <c:v>7.2927762500000002</c:v>
                </c:pt>
                <c:pt idx="8697">
                  <c:v>7.2931837499999999</c:v>
                </c:pt>
                <c:pt idx="8698">
                  <c:v>7.2935212500000004</c:v>
                </c:pt>
                <c:pt idx="8699">
                  <c:v>7.2938962500000004</c:v>
                </c:pt>
                <c:pt idx="8700">
                  <c:v>7.2942268750015993</c:v>
                </c:pt>
                <c:pt idx="8701">
                  <c:v>7.2945843750015991</c:v>
                </c:pt>
                <c:pt idx="8702">
                  <c:v>7.2949581250015987</c:v>
                </c:pt>
                <c:pt idx="8703">
                  <c:v>7.2953037500000004</c:v>
                </c:pt>
                <c:pt idx="8704">
                  <c:v>7.2956718750015987</c:v>
                </c:pt>
                <c:pt idx="8705">
                  <c:v>7.2960099999999999</c:v>
                </c:pt>
                <c:pt idx="8706">
                  <c:v>7.2963731250015993</c:v>
                </c:pt>
                <c:pt idx="8707">
                  <c:v>7.2967775000000001</c:v>
                </c:pt>
                <c:pt idx="8708">
                  <c:v>7.297155625001599</c:v>
                </c:pt>
                <c:pt idx="8709">
                  <c:v>7.2975106250015989</c:v>
                </c:pt>
                <c:pt idx="8710">
                  <c:v>7.2973743750015991</c:v>
                </c:pt>
                <c:pt idx="8711">
                  <c:v>7.2969987500000002</c:v>
                </c:pt>
                <c:pt idx="8712">
                  <c:v>7.2966775000000004</c:v>
                </c:pt>
                <c:pt idx="8713">
                  <c:v>7.2970112499999997</c:v>
                </c:pt>
                <c:pt idx="8714">
                  <c:v>7.2967337499999996</c:v>
                </c:pt>
                <c:pt idx="8715">
                  <c:v>7.2967262499999999</c:v>
                </c:pt>
                <c:pt idx="8716">
                  <c:v>7.296475625001599</c:v>
                </c:pt>
                <c:pt idx="8717">
                  <c:v>7.2965487500000004</c:v>
                </c:pt>
                <c:pt idx="8718">
                  <c:v>7.2968937499999997</c:v>
                </c:pt>
                <c:pt idx="8719">
                  <c:v>7.2972337500000002</c:v>
                </c:pt>
                <c:pt idx="8720">
                  <c:v>7.2976087500000002</c:v>
                </c:pt>
                <c:pt idx="8721">
                  <c:v>7.2979856250015986</c:v>
                </c:pt>
                <c:pt idx="8722">
                  <c:v>7.2983074999999999</c:v>
                </c:pt>
                <c:pt idx="8723">
                  <c:v>7.2986518750015987</c:v>
                </c:pt>
                <c:pt idx="8724">
                  <c:v>7.2990137500000003</c:v>
                </c:pt>
                <c:pt idx="8725">
                  <c:v>7.29941</c:v>
                </c:pt>
                <c:pt idx="8726">
                  <c:v>7.2998231250015992</c:v>
                </c:pt>
                <c:pt idx="8727">
                  <c:v>7.3001843750015993</c:v>
                </c:pt>
                <c:pt idx="8728">
                  <c:v>7.3005993750015987</c:v>
                </c:pt>
                <c:pt idx="8729">
                  <c:v>7.3002681250015993</c:v>
                </c:pt>
                <c:pt idx="8730">
                  <c:v>7.2998968750015987</c:v>
                </c:pt>
                <c:pt idx="8731">
                  <c:v>7.3002318750015993</c:v>
                </c:pt>
                <c:pt idx="8732">
                  <c:v>7.3005699999999996</c:v>
                </c:pt>
                <c:pt idx="8733">
                  <c:v>7.3008731250015986</c:v>
                </c:pt>
                <c:pt idx="8734">
                  <c:v>7.3013012499999999</c:v>
                </c:pt>
                <c:pt idx="8735">
                  <c:v>7.3014018750015994</c:v>
                </c:pt>
                <c:pt idx="8736">
                  <c:v>7.3015693750015993</c:v>
                </c:pt>
                <c:pt idx="8737">
                  <c:v>7.3016687500000002</c:v>
                </c:pt>
                <c:pt idx="8738">
                  <c:v>7.3019887499999996</c:v>
                </c:pt>
                <c:pt idx="8739">
                  <c:v>7.3023224999999998</c:v>
                </c:pt>
                <c:pt idx="8740">
                  <c:v>7.3026768750015991</c:v>
                </c:pt>
                <c:pt idx="8741">
                  <c:v>7.3029112500000002</c:v>
                </c:pt>
                <c:pt idx="8742">
                  <c:v>7.3033425000000003</c:v>
                </c:pt>
                <c:pt idx="8743">
                  <c:v>7.3036862500000002</c:v>
                </c:pt>
                <c:pt idx="8744">
                  <c:v>7.304053125001599</c:v>
                </c:pt>
                <c:pt idx="8745">
                  <c:v>7.3043868750015992</c:v>
                </c:pt>
                <c:pt idx="8746">
                  <c:v>7.3047306250015991</c:v>
                </c:pt>
                <c:pt idx="8747">
                  <c:v>7.3050593750015986</c:v>
                </c:pt>
                <c:pt idx="8748">
                  <c:v>7.3046462500000002</c:v>
                </c:pt>
                <c:pt idx="8749">
                  <c:v>7.3042775000000004</c:v>
                </c:pt>
                <c:pt idx="8750">
                  <c:v>7.3039399999999999</c:v>
                </c:pt>
                <c:pt idx="8751">
                  <c:v>7.3042150000000001</c:v>
                </c:pt>
                <c:pt idx="8752">
                  <c:v>7.3043893750015991</c:v>
                </c:pt>
                <c:pt idx="8753">
                  <c:v>7.3047756250015992</c:v>
                </c:pt>
                <c:pt idx="8754">
                  <c:v>7.3051518750015987</c:v>
                </c:pt>
                <c:pt idx="8755">
                  <c:v>7.3054087499999998</c:v>
                </c:pt>
                <c:pt idx="8756">
                  <c:v>7.3055031250015992</c:v>
                </c:pt>
                <c:pt idx="8757">
                  <c:v>7.3053925</c:v>
                </c:pt>
                <c:pt idx="8758">
                  <c:v>7.3057224999999999</c:v>
                </c:pt>
                <c:pt idx="8759">
                  <c:v>7.3060543750015992</c:v>
                </c:pt>
                <c:pt idx="8760">
                  <c:v>7.3057006250015988</c:v>
                </c:pt>
                <c:pt idx="8761">
                  <c:v>7.3053456250015989</c:v>
                </c:pt>
                <c:pt idx="8762">
                  <c:v>7.305578125001599</c:v>
                </c:pt>
                <c:pt idx="8763">
                  <c:v>7.3059237499999998</c:v>
                </c:pt>
                <c:pt idx="8764">
                  <c:v>7.3061887499999996</c:v>
                </c:pt>
                <c:pt idx="8765">
                  <c:v>7.3065362499999997</c:v>
                </c:pt>
                <c:pt idx="8766">
                  <c:v>7.3068774999999997</c:v>
                </c:pt>
                <c:pt idx="8767">
                  <c:v>7.3072306250015986</c:v>
                </c:pt>
                <c:pt idx="8768">
                  <c:v>7.3075950000000001</c:v>
                </c:pt>
                <c:pt idx="8769">
                  <c:v>7.3077956250015994</c:v>
                </c:pt>
                <c:pt idx="8770">
                  <c:v>7.3074243750015988</c:v>
                </c:pt>
                <c:pt idx="8771">
                  <c:v>7.3070931250015994</c:v>
                </c:pt>
                <c:pt idx="8772">
                  <c:v>7.3074693750015989</c:v>
                </c:pt>
                <c:pt idx="8773">
                  <c:v>7.3077174999999999</c:v>
                </c:pt>
                <c:pt idx="8774">
                  <c:v>7.3079999999999998</c:v>
                </c:pt>
                <c:pt idx="8775">
                  <c:v>7.30802</c:v>
                </c:pt>
                <c:pt idx="8776">
                  <c:v>7.3078343750015993</c:v>
                </c:pt>
                <c:pt idx="8777">
                  <c:v>7.3080343750015988</c:v>
                </c:pt>
                <c:pt idx="8778">
                  <c:v>7.3084350000000002</c:v>
                </c:pt>
                <c:pt idx="8779">
                  <c:v>7.3087581250015994</c:v>
                </c:pt>
                <c:pt idx="8780">
                  <c:v>7.3089487499999999</c:v>
                </c:pt>
                <c:pt idx="8781">
                  <c:v>7.3090418750015989</c:v>
                </c:pt>
                <c:pt idx="8782">
                  <c:v>7.3095131250015992</c:v>
                </c:pt>
                <c:pt idx="8783">
                  <c:v>7.3098862499999999</c:v>
                </c:pt>
                <c:pt idx="8784">
                  <c:v>7.3102281250015988</c:v>
                </c:pt>
                <c:pt idx="8785">
                  <c:v>7.3106268750015992</c:v>
                </c:pt>
                <c:pt idx="8786">
                  <c:v>7.3109918750015987</c:v>
                </c:pt>
                <c:pt idx="8787">
                  <c:v>7.3114162499999997</c:v>
                </c:pt>
                <c:pt idx="8788">
                  <c:v>7.3117374999999996</c:v>
                </c:pt>
                <c:pt idx="8789">
                  <c:v>7.3121725</c:v>
                </c:pt>
                <c:pt idx="8790">
                  <c:v>7.3125475</c:v>
                </c:pt>
                <c:pt idx="8791">
                  <c:v>7.3123775000000002</c:v>
                </c:pt>
                <c:pt idx="8792">
                  <c:v>7.3120568750015993</c:v>
                </c:pt>
                <c:pt idx="8793">
                  <c:v>7.311655</c:v>
                </c:pt>
                <c:pt idx="8794">
                  <c:v>7.3113287500000004</c:v>
                </c:pt>
                <c:pt idx="8795">
                  <c:v>7.3112950000000003</c:v>
                </c:pt>
                <c:pt idx="8796">
                  <c:v>7.3114968750015992</c:v>
                </c:pt>
                <c:pt idx="8797">
                  <c:v>7.3111537499999999</c:v>
                </c:pt>
                <c:pt idx="8798">
                  <c:v>7.31079875</c:v>
                </c:pt>
                <c:pt idx="8799">
                  <c:v>7.3111868750015994</c:v>
                </c:pt>
                <c:pt idx="8800">
                  <c:v>7.3115100000000002</c:v>
                </c:pt>
                <c:pt idx="8801">
                  <c:v>7.311969375001599</c:v>
                </c:pt>
                <c:pt idx="8802">
                  <c:v>7.3123775000000002</c:v>
                </c:pt>
                <c:pt idx="8803">
                  <c:v>7.3124900000000004</c:v>
                </c:pt>
                <c:pt idx="8804">
                  <c:v>7.31276875</c:v>
                </c:pt>
                <c:pt idx="8805">
                  <c:v>7.3132000000000001</c:v>
                </c:pt>
                <c:pt idx="8806">
                  <c:v>7.3136031250015989</c:v>
                </c:pt>
                <c:pt idx="8807">
                  <c:v>7.313955</c:v>
                </c:pt>
                <c:pt idx="8808">
                  <c:v>7.3141156250015991</c:v>
                </c:pt>
                <c:pt idx="8809">
                  <c:v>7.3142731250015993</c:v>
                </c:pt>
                <c:pt idx="8810">
                  <c:v>7.3146800000000001</c:v>
                </c:pt>
                <c:pt idx="8811">
                  <c:v>7.3151312500000003</c:v>
                </c:pt>
                <c:pt idx="8812">
                  <c:v>7.3147931250015992</c:v>
                </c:pt>
                <c:pt idx="8813">
                  <c:v>7.3151818750015991</c:v>
                </c:pt>
                <c:pt idx="8814">
                  <c:v>7.3155237499999997</c:v>
                </c:pt>
                <c:pt idx="8815">
                  <c:v>7.3158500000000002</c:v>
                </c:pt>
                <c:pt idx="8816">
                  <c:v>7.3162006250015992</c:v>
                </c:pt>
                <c:pt idx="8817">
                  <c:v>7.3165481250015993</c:v>
                </c:pt>
                <c:pt idx="8818">
                  <c:v>7.3162606250015987</c:v>
                </c:pt>
                <c:pt idx="8819">
                  <c:v>7.3157762499999999</c:v>
                </c:pt>
                <c:pt idx="8820">
                  <c:v>7.3159037500000004</c:v>
                </c:pt>
                <c:pt idx="8821">
                  <c:v>7.3163062500000002</c:v>
                </c:pt>
                <c:pt idx="8822">
                  <c:v>7.3166512499999996</c:v>
                </c:pt>
                <c:pt idx="8823">
                  <c:v>7.316966875001599</c:v>
                </c:pt>
                <c:pt idx="8824">
                  <c:v>7.3165056250015992</c:v>
                </c:pt>
                <c:pt idx="8825">
                  <c:v>7.3161381250015989</c:v>
                </c:pt>
                <c:pt idx="8826">
                  <c:v>7.3157056250015993</c:v>
                </c:pt>
                <c:pt idx="8827">
                  <c:v>7.315265625001599</c:v>
                </c:pt>
                <c:pt idx="8828">
                  <c:v>7.3148131250015993</c:v>
                </c:pt>
                <c:pt idx="8829">
                  <c:v>7.3144887499999998</c:v>
                </c:pt>
                <c:pt idx="8830">
                  <c:v>7.3144056250015987</c:v>
                </c:pt>
                <c:pt idx="8831">
                  <c:v>7.3142325000000001</c:v>
                </c:pt>
                <c:pt idx="8832">
                  <c:v>7.3142462500000001</c:v>
                </c:pt>
                <c:pt idx="8833">
                  <c:v>7.3145749999999996</c:v>
                </c:pt>
                <c:pt idx="8834">
                  <c:v>7.3149081250015993</c:v>
                </c:pt>
                <c:pt idx="8835">
                  <c:v>7.3152375000000003</c:v>
                </c:pt>
                <c:pt idx="8836">
                  <c:v>7.3155631250015993</c:v>
                </c:pt>
                <c:pt idx="8837">
                  <c:v>7.3159781250015987</c:v>
                </c:pt>
                <c:pt idx="8838">
                  <c:v>7.3163225000000001</c:v>
                </c:pt>
                <c:pt idx="8839">
                  <c:v>7.3166612500000001</c:v>
                </c:pt>
                <c:pt idx="8840">
                  <c:v>7.31699375</c:v>
                </c:pt>
                <c:pt idx="8841">
                  <c:v>7.3170531250015989</c:v>
                </c:pt>
                <c:pt idx="8842">
                  <c:v>7.3172568750015987</c:v>
                </c:pt>
                <c:pt idx="8843">
                  <c:v>7.3176318750015987</c:v>
                </c:pt>
                <c:pt idx="8844">
                  <c:v>7.3180543750015987</c:v>
                </c:pt>
                <c:pt idx="8845">
                  <c:v>7.3184950000000004</c:v>
                </c:pt>
                <c:pt idx="8846">
                  <c:v>7.3183968750015991</c:v>
                </c:pt>
                <c:pt idx="8847">
                  <c:v>7.3186068750015991</c:v>
                </c:pt>
                <c:pt idx="8848">
                  <c:v>7.3189318750015993</c:v>
                </c:pt>
                <c:pt idx="8849">
                  <c:v>7.3192874999999997</c:v>
                </c:pt>
                <c:pt idx="8850">
                  <c:v>7.3196468750015988</c:v>
                </c:pt>
                <c:pt idx="8851">
                  <c:v>7.3195918750015991</c:v>
                </c:pt>
                <c:pt idx="8852">
                  <c:v>7.319171875001599</c:v>
                </c:pt>
                <c:pt idx="8853">
                  <c:v>7.3188381250015988</c:v>
                </c:pt>
                <c:pt idx="8854">
                  <c:v>7.3190856250015992</c:v>
                </c:pt>
                <c:pt idx="8855">
                  <c:v>7.3192937499999999</c:v>
                </c:pt>
                <c:pt idx="8856">
                  <c:v>7.3196356250015988</c:v>
                </c:pt>
                <c:pt idx="8857">
                  <c:v>7.3199843750015994</c:v>
                </c:pt>
                <c:pt idx="8858">
                  <c:v>7.3197349999999997</c:v>
                </c:pt>
                <c:pt idx="8859">
                  <c:v>7.3193175000000004</c:v>
                </c:pt>
                <c:pt idx="8860">
                  <c:v>7.3189099999999998</c:v>
                </c:pt>
                <c:pt idx="8861">
                  <c:v>7.3185556250015988</c:v>
                </c:pt>
                <c:pt idx="8862">
                  <c:v>7.31893875</c:v>
                </c:pt>
                <c:pt idx="8863">
                  <c:v>7.3192700000000004</c:v>
                </c:pt>
                <c:pt idx="8864">
                  <c:v>7.3195912500000002</c:v>
                </c:pt>
                <c:pt idx="8865">
                  <c:v>7.3199193750015992</c:v>
                </c:pt>
                <c:pt idx="8866">
                  <c:v>7.3202793750015989</c:v>
                </c:pt>
                <c:pt idx="8867">
                  <c:v>7.3206150000000001</c:v>
                </c:pt>
                <c:pt idx="8868">
                  <c:v>7.3206831250015991</c:v>
                </c:pt>
                <c:pt idx="8869">
                  <c:v>7.3206243750015991</c:v>
                </c:pt>
                <c:pt idx="8870">
                  <c:v>7.3210850000000001</c:v>
                </c:pt>
                <c:pt idx="8871">
                  <c:v>7.3211656250015986</c:v>
                </c:pt>
                <c:pt idx="8872">
                  <c:v>7.3209687499999996</c:v>
                </c:pt>
                <c:pt idx="8873">
                  <c:v>7.3213462500000004</c:v>
                </c:pt>
                <c:pt idx="8874">
                  <c:v>7.3216737500000004</c:v>
                </c:pt>
                <c:pt idx="8875">
                  <c:v>7.3220150000000004</c:v>
                </c:pt>
                <c:pt idx="8876">
                  <c:v>7.3223506250015991</c:v>
                </c:pt>
                <c:pt idx="8877">
                  <c:v>7.3227406250015994</c:v>
                </c:pt>
                <c:pt idx="8878">
                  <c:v>7.3230856250015988</c:v>
                </c:pt>
                <c:pt idx="8879">
                  <c:v>7.323408125001599</c:v>
                </c:pt>
                <c:pt idx="8880">
                  <c:v>7.3237668750015992</c:v>
                </c:pt>
                <c:pt idx="8881">
                  <c:v>7.3241275000000003</c:v>
                </c:pt>
                <c:pt idx="8882">
                  <c:v>7.3244775000000004</c:v>
                </c:pt>
                <c:pt idx="8883">
                  <c:v>7.3248068750015989</c:v>
                </c:pt>
                <c:pt idx="8884">
                  <c:v>7.3251281250015987</c:v>
                </c:pt>
                <c:pt idx="8885">
                  <c:v>7.3255100000000004</c:v>
                </c:pt>
                <c:pt idx="8886">
                  <c:v>7.3251006250015989</c:v>
                </c:pt>
                <c:pt idx="8887">
                  <c:v>7.3254037500000004</c:v>
                </c:pt>
                <c:pt idx="8888">
                  <c:v>7.3255456250015989</c:v>
                </c:pt>
                <c:pt idx="8889">
                  <c:v>7.3258793750015991</c:v>
                </c:pt>
                <c:pt idx="8890">
                  <c:v>7.3262081250015987</c:v>
                </c:pt>
                <c:pt idx="8891">
                  <c:v>7.3266443750015986</c:v>
                </c:pt>
                <c:pt idx="8892">
                  <c:v>7.3266012500000004</c:v>
                </c:pt>
                <c:pt idx="8893">
                  <c:v>7.3262662499999998</c:v>
                </c:pt>
                <c:pt idx="8894">
                  <c:v>7.3259137499999998</c:v>
                </c:pt>
                <c:pt idx="8895">
                  <c:v>7.3257812500000004</c:v>
                </c:pt>
                <c:pt idx="8896">
                  <c:v>7.3261900000000004</c:v>
                </c:pt>
                <c:pt idx="8897">
                  <c:v>7.3265262499999997</c:v>
                </c:pt>
                <c:pt idx="8898">
                  <c:v>7.3268468750015989</c:v>
                </c:pt>
                <c:pt idx="8899">
                  <c:v>7.3272393750015992</c:v>
                </c:pt>
                <c:pt idx="8900">
                  <c:v>7.3275662500000003</c:v>
                </c:pt>
                <c:pt idx="8901">
                  <c:v>7.3279162500000004</c:v>
                </c:pt>
                <c:pt idx="8902">
                  <c:v>7.3282393750015986</c:v>
                </c:pt>
                <c:pt idx="8903">
                  <c:v>7.32858375</c:v>
                </c:pt>
                <c:pt idx="8904">
                  <c:v>7.3289106250015994</c:v>
                </c:pt>
                <c:pt idx="8905">
                  <c:v>7.3288531250015989</c:v>
                </c:pt>
                <c:pt idx="8906">
                  <c:v>7.3286249999999997</c:v>
                </c:pt>
                <c:pt idx="8907">
                  <c:v>7.3287149999999999</c:v>
                </c:pt>
                <c:pt idx="8908">
                  <c:v>7.3288937499999998</c:v>
                </c:pt>
                <c:pt idx="8909">
                  <c:v>7.3285137499999999</c:v>
                </c:pt>
                <c:pt idx="8910">
                  <c:v>7.3280106250015988</c:v>
                </c:pt>
                <c:pt idx="8911">
                  <c:v>7.3276624999999997</c:v>
                </c:pt>
                <c:pt idx="8912">
                  <c:v>7.3271949999999997</c:v>
                </c:pt>
                <c:pt idx="8913">
                  <c:v>7.3267837499999997</c:v>
                </c:pt>
                <c:pt idx="8914">
                  <c:v>7.326880625001599</c:v>
                </c:pt>
                <c:pt idx="8915">
                  <c:v>7.3272481250015993</c:v>
                </c:pt>
                <c:pt idx="8916">
                  <c:v>7.3275949999999996</c:v>
                </c:pt>
                <c:pt idx="8917">
                  <c:v>7.327795625001599</c:v>
                </c:pt>
                <c:pt idx="8918">
                  <c:v>7.3276537499999996</c:v>
                </c:pt>
                <c:pt idx="8919">
                  <c:v>7.3280606250015987</c:v>
                </c:pt>
                <c:pt idx="8920">
                  <c:v>7.3284799999999999</c:v>
                </c:pt>
                <c:pt idx="8921">
                  <c:v>7.3288812500000002</c:v>
                </c:pt>
                <c:pt idx="8922">
                  <c:v>7.3290325000000003</c:v>
                </c:pt>
                <c:pt idx="8923">
                  <c:v>7.3293006250015988</c:v>
                </c:pt>
                <c:pt idx="8924">
                  <c:v>7.3292218750015987</c:v>
                </c:pt>
                <c:pt idx="8925">
                  <c:v>7.3295656250015986</c:v>
                </c:pt>
                <c:pt idx="8926">
                  <c:v>7.3299931250015993</c:v>
                </c:pt>
                <c:pt idx="8927">
                  <c:v>7.330355</c:v>
                </c:pt>
                <c:pt idx="8928">
                  <c:v>7.3306899999999997</c:v>
                </c:pt>
                <c:pt idx="8929">
                  <c:v>7.3310649999999997</c:v>
                </c:pt>
                <c:pt idx="8930">
                  <c:v>7.3313637500000004</c:v>
                </c:pt>
                <c:pt idx="8931">
                  <c:v>7.3309699999999998</c:v>
                </c:pt>
                <c:pt idx="8932">
                  <c:v>7.3304549999999997</c:v>
                </c:pt>
                <c:pt idx="8933">
                  <c:v>7.3299293750015986</c:v>
                </c:pt>
                <c:pt idx="8934">
                  <c:v>7.3295700000000004</c:v>
                </c:pt>
                <c:pt idx="8935">
                  <c:v>7.3294456250015987</c:v>
                </c:pt>
                <c:pt idx="8936">
                  <c:v>7.3297793750015989</c:v>
                </c:pt>
                <c:pt idx="8937">
                  <c:v>7.3301237500000003</c:v>
                </c:pt>
                <c:pt idx="8938">
                  <c:v>7.3304793750015991</c:v>
                </c:pt>
                <c:pt idx="8939">
                  <c:v>7.3308562500000001</c:v>
                </c:pt>
                <c:pt idx="8940">
                  <c:v>7.3312125000000004</c:v>
                </c:pt>
                <c:pt idx="8941">
                  <c:v>7.3314056250015991</c:v>
                </c:pt>
                <c:pt idx="8942">
                  <c:v>7.3317656250015988</c:v>
                </c:pt>
                <c:pt idx="8943">
                  <c:v>7.3322612500000002</c:v>
                </c:pt>
                <c:pt idx="8944">
                  <c:v>7.3326737499999997</c:v>
                </c:pt>
                <c:pt idx="8945">
                  <c:v>7.3330212499999998</c:v>
                </c:pt>
                <c:pt idx="8946">
                  <c:v>7.3333725000000003</c:v>
                </c:pt>
                <c:pt idx="8947">
                  <c:v>7.3337587500000003</c:v>
                </c:pt>
                <c:pt idx="8948">
                  <c:v>7.3341268750015987</c:v>
                </c:pt>
                <c:pt idx="8949">
                  <c:v>7.3344568750015986</c:v>
                </c:pt>
                <c:pt idx="8950">
                  <c:v>7.3342687499999997</c:v>
                </c:pt>
                <c:pt idx="8951">
                  <c:v>7.3344281250015992</c:v>
                </c:pt>
                <c:pt idx="8952">
                  <c:v>7.3347906250015988</c:v>
                </c:pt>
                <c:pt idx="8953">
                  <c:v>7.3351781250015993</c:v>
                </c:pt>
                <c:pt idx="8954">
                  <c:v>7.3355462500000002</c:v>
                </c:pt>
                <c:pt idx="8955">
                  <c:v>7.3359724999999996</c:v>
                </c:pt>
                <c:pt idx="8956">
                  <c:v>7.3363062499999998</c:v>
                </c:pt>
                <c:pt idx="8957">
                  <c:v>7.3366793750015988</c:v>
                </c:pt>
                <c:pt idx="8958">
                  <c:v>7.3370575000000002</c:v>
                </c:pt>
                <c:pt idx="8959">
                  <c:v>7.3368781250015989</c:v>
                </c:pt>
                <c:pt idx="8960">
                  <c:v>7.3365175000000002</c:v>
                </c:pt>
                <c:pt idx="8961">
                  <c:v>7.3361918750015986</c:v>
                </c:pt>
                <c:pt idx="8962">
                  <c:v>7.3358518750015991</c:v>
                </c:pt>
                <c:pt idx="8963">
                  <c:v>7.3355224999999997</c:v>
                </c:pt>
                <c:pt idx="8964">
                  <c:v>7.3350593750015989</c:v>
                </c:pt>
                <c:pt idx="8965">
                  <c:v>7.3346631250015992</c:v>
                </c:pt>
                <c:pt idx="8966">
                  <c:v>7.3343412499999996</c:v>
                </c:pt>
                <c:pt idx="8967">
                  <c:v>7.3340081250015992</c:v>
                </c:pt>
                <c:pt idx="8968">
                  <c:v>7.3342650000000003</c:v>
                </c:pt>
                <c:pt idx="8969">
                  <c:v>7.3346356250015994</c:v>
                </c:pt>
                <c:pt idx="8970">
                  <c:v>7.3350512500000002</c:v>
                </c:pt>
                <c:pt idx="8971">
                  <c:v>7.3354631250015991</c:v>
                </c:pt>
                <c:pt idx="8972">
                  <c:v>7.3350999999999997</c:v>
                </c:pt>
                <c:pt idx="8973">
                  <c:v>7.3347325000000003</c:v>
                </c:pt>
                <c:pt idx="8974">
                  <c:v>7.3349287500000004</c:v>
                </c:pt>
                <c:pt idx="8975">
                  <c:v>7.3352262499999998</c:v>
                </c:pt>
                <c:pt idx="8976">
                  <c:v>7.335549375001599</c:v>
                </c:pt>
                <c:pt idx="8977">
                  <c:v>7.3359056250015993</c:v>
                </c:pt>
                <c:pt idx="8978">
                  <c:v>7.3362268750015991</c:v>
                </c:pt>
                <c:pt idx="8979">
                  <c:v>7.3365662499999997</c:v>
                </c:pt>
                <c:pt idx="8980">
                  <c:v>7.3368900000000004</c:v>
                </c:pt>
                <c:pt idx="8981">
                  <c:v>7.3372837500000001</c:v>
                </c:pt>
                <c:pt idx="8982">
                  <c:v>7.3372149999999996</c:v>
                </c:pt>
                <c:pt idx="8983">
                  <c:v>7.3373056250015987</c:v>
                </c:pt>
                <c:pt idx="8984">
                  <c:v>7.3371237499999999</c:v>
                </c:pt>
                <c:pt idx="8985">
                  <c:v>7.3375250000000003</c:v>
                </c:pt>
                <c:pt idx="8986">
                  <c:v>7.3378637500000004</c:v>
                </c:pt>
                <c:pt idx="8987">
                  <c:v>7.3379925000000004</c:v>
                </c:pt>
                <c:pt idx="8988">
                  <c:v>7.3375062499999997</c:v>
                </c:pt>
                <c:pt idx="8989">
                  <c:v>7.3371606250015988</c:v>
                </c:pt>
                <c:pt idx="8990">
                  <c:v>7.3366868750015986</c:v>
                </c:pt>
                <c:pt idx="8991">
                  <c:v>7.3363643750015992</c:v>
                </c:pt>
                <c:pt idx="8992">
                  <c:v>7.3366593750015987</c:v>
                </c:pt>
                <c:pt idx="8993">
                  <c:v>7.3370462500000002</c:v>
                </c:pt>
                <c:pt idx="8994">
                  <c:v>7.3373912499999996</c:v>
                </c:pt>
                <c:pt idx="8995">
                  <c:v>7.3377293750015991</c:v>
                </c:pt>
                <c:pt idx="8996">
                  <c:v>7.3381837499999998</c:v>
                </c:pt>
                <c:pt idx="8997">
                  <c:v>7.3385356250015992</c:v>
                </c:pt>
                <c:pt idx="8998">
                  <c:v>7.3387668750015989</c:v>
                </c:pt>
                <c:pt idx="8999">
                  <c:v>7.3384462499999996</c:v>
                </c:pt>
                <c:pt idx="9000">
                  <c:v>7.3385343750015988</c:v>
                </c:pt>
                <c:pt idx="9001">
                  <c:v>7.338963125001599</c:v>
                </c:pt>
                <c:pt idx="9002">
                  <c:v>7.3393424999999999</c:v>
                </c:pt>
                <c:pt idx="9003">
                  <c:v>7.3397062499999999</c:v>
                </c:pt>
                <c:pt idx="9004">
                  <c:v>7.3401393750015993</c:v>
                </c:pt>
                <c:pt idx="9005">
                  <c:v>7.3401062499999998</c:v>
                </c:pt>
                <c:pt idx="9006">
                  <c:v>7.3402068750015994</c:v>
                </c:pt>
                <c:pt idx="9007">
                  <c:v>7.3404393750015986</c:v>
                </c:pt>
                <c:pt idx="9008">
                  <c:v>7.3400518750015991</c:v>
                </c:pt>
                <c:pt idx="9009">
                  <c:v>7.3403162499999999</c:v>
                </c:pt>
                <c:pt idx="9010">
                  <c:v>7.3402324999999999</c:v>
                </c:pt>
                <c:pt idx="9011">
                  <c:v>7.3398518750015986</c:v>
                </c:pt>
                <c:pt idx="9012">
                  <c:v>7.3394887500000001</c:v>
                </c:pt>
                <c:pt idx="9013">
                  <c:v>7.33984375</c:v>
                </c:pt>
                <c:pt idx="9014">
                  <c:v>7.3401143750015994</c:v>
                </c:pt>
                <c:pt idx="9015">
                  <c:v>7.3397381250015989</c:v>
                </c:pt>
                <c:pt idx="9016">
                  <c:v>7.3393637500000004</c:v>
                </c:pt>
                <c:pt idx="9017">
                  <c:v>7.3390318750015986</c:v>
                </c:pt>
                <c:pt idx="9018">
                  <c:v>7.3386812499999996</c:v>
                </c:pt>
                <c:pt idx="9019">
                  <c:v>7.3385056250015994</c:v>
                </c:pt>
                <c:pt idx="9020">
                  <c:v>7.3388324999999996</c:v>
                </c:pt>
                <c:pt idx="9021">
                  <c:v>7.3392350000000004</c:v>
                </c:pt>
                <c:pt idx="9022">
                  <c:v>7.3392850000000003</c:v>
                </c:pt>
                <c:pt idx="9023">
                  <c:v>7.3396350000000004</c:v>
                </c:pt>
                <c:pt idx="9024">
                  <c:v>7.3400206250015989</c:v>
                </c:pt>
                <c:pt idx="9025">
                  <c:v>7.3404718750015991</c:v>
                </c:pt>
                <c:pt idx="9026">
                  <c:v>7.3403356250015994</c:v>
                </c:pt>
                <c:pt idx="9027">
                  <c:v>7.3406925000000003</c:v>
                </c:pt>
                <c:pt idx="9028">
                  <c:v>7.3410531250015989</c:v>
                </c:pt>
                <c:pt idx="9029">
                  <c:v>7.3413943750015989</c:v>
                </c:pt>
                <c:pt idx="9030">
                  <c:v>7.3417537499999996</c:v>
                </c:pt>
                <c:pt idx="9031">
                  <c:v>7.3421225000000003</c:v>
                </c:pt>
                <c:pt idx="9032">
                  <c:v>7.3422093750015991</c:v>
                </c:pt>
                <c:pt idx="9033">
                  <c:v>7.3421612500000002</c:v>
                </c:pt>
                <c:pt idx="9034">
                  <c:v>7.3425856250015986</c:v>
                </c:pt>
                <c:pt idx="9035">
                  <c:v>7.3429306250015989</c:v>
                </c:pt>
                <c:pt idx="9036">
                  <c:v>7.3432975000000003</c:v>
                </c:pt>
                <c:pt idx="9037">
                  <c:v>7.3436887500000001</c:v>
                </c:pt>
                <c:pt idx="9038">
                  <c:v>7.3440368750015992</c:v>
                </c:pt>
                <c:pt idx="9039">
                  <c:v>7.3443887500000002</c:v>
                </c:pt>
                <c:pt idx="9040">
                  <c:v>7.3447168750015992</c:v>
                </c:pt>
                <c:pt idx="9041">
                  <c:v>7.3451293750015987</c:v>
                </c:pt>
                <c:pt idx="9042">
                  <c:v>7.3454625</c:v>
                </c:pt>
                <c:pt idx="9043">
                  <c:v>7.3457887499999996</c:v>
                </c:pt>
                <c:pt idx="9044">
                  <c:v>7.3461187499999996</c:v>
                </c:pt>
                <c:pt idx="9045">
                  <c:v>7.3464600000000004</c:v>
                </c:pt>
                <c:pt idx="9046">
                  <c:v>7.3467806250015988</c:v>
                </c:pt>
                <c:pt idx="9047">
                  <c:v>7.3471349999999997</c:v>
                </c:pt>
                <c:pt idx="9048">
                  <c:v>7.3466812499999996</c:v>
                </c:pt>
                <c:pt idx="9049">
                  <c:v>7.3461981250015986</c:v>
                </c:pt>
                <c:pt idx="9050">
                  <c:v>7.3458449999999997</c:v>
                </c:pt>
                <c:pt idx="9051">
                  <c:v>7.3458906250015987</c:v>
                </c:pt>
                <c:pt idx="9052">
                  <c:v>7.3462606250015989</c:v>
                </c:pt>
                <c:pt idx="9053">
                  <c:v>7.3466406250015988</c:v>
                </c:pt>
                <c:pt idx="9054">
                  <c:v>7.3470075000000001</c:v>
                </c:pt>
                <c:pt idx="9055">
                  <c:v>7.3473424999999999</c:v>
                </c:pt>
                <c:pt idx="9056">
                  <c:v>7.3476956250015988</c:v>
                </c:pt>
                <c:pt idx="9057">
                  <c:v>7.3480506250015987</c:v>
                </c:pt>
                <c:pt idx="9058">
                  <c:v>7.3484706250015988</c:v>
                </c:pt>
                <c:pt idx="9059">
                  <c:v>7.3482031250015991</c:v>
                </c:pt>
                <c:pt idx="9060">
                  <c:v>7.3478574999999999</c:v>
                </c:pt>
                <c:pt idx="9061">
                  <c:v>7.3481987499999999</c:v>
                </c:pt>
                <c:pt idx="9062">
                  <c:v>7.3486237499999998</c:v>
                </c:pt>
                <c:pt idx="9063">
                  <c:v>7.3489512499999998</c:v>
                </c:pt>
                <c:pt idx="9064">
                  <c:v>7.3492918750015992</c:v>
                </c:pt>
                <c:pt idx="9065">
                  <c:v>7.3496300000000003</c:v>
                </c:pt>
                <c:pt idx="9066">
                  <c:v>7.3500512499999999</c:v>
                </c:pt>
                <c:pt idx="9067">
                  <c:v>7.3504149999999999</c:v>
                </c:pt>
                <c:pt idx="9068">
                  <c:v>7.3507425</c:v>
                </c:pt>
                <c:pt idx="9069">
                  <c:v>7.3511518750015989</c:v>
                </c:pt>
                <c:pt idx="9070">
                  <c:v>7.3515075000000003</c:v>
                </c:pt>
                <c:pt idx="9071">
                  <c:v>7.3518443750015994</c:v>
                </c:pt>
                <c:pt idx="9072">
                  <c:v>7.3522049999999997</c:v>
                </c:pt>
                <c:pt idx="9073">
                  <c:v>7.3520687499999999</c:v>
                </c:pt>
                <c:pt idx="9074">
                  <c:v>7.3516318750015994</c:v>
                </c:pt>
                <c:pt idx="9075">
                  <c:v>7.3517537500000003</c:v>
                </c:pt>
                <c:pt idx="9076">
                  <c:v>7.3520862500000002</c:v>
                </c:pt>
                <c:pt idx="9077">
                  <c:v>7.3522150000000002</c:v>
                </c:pt>
                <c:pt idx="9078">
                  <c:v>7.3525925000000001</c:v>
                </c:pt>
                <c:pt idx="9079">
                  <c:v>7.3530137499999997</c:v>
                </c:pt>
                <c:pt idx="9080">
                  <c:v>7.3533499999999998</c:v>
                </c:pt>
                <c:pt idx="9081">
                  <c:v>7.3536993750015993</c:v>
                </c:pt>
                <c:pt idx="9082">
                  <c:v>7.3540625000000004</c:v>
                </c:pt>
                <c:pt idx="9083">
                  <c:v>7.3543893750015989</c:v>
                </c:pt>
                <c:pt idx="9084">
                  <c:v>7.3544912499999997</c:v>
                </c:pt>
                <c:pt idx="9085">
                  <c:v>7.3549049999999996</c:v>
                </c:pt>
                <c:pt idx="9086">
                  <c:v>7.3552268750015992</c:v>
                </c:pt>
                <c:pt idx="9087">
                  <c:v>7.3548031250015988</c:v>
                </c:pt>
                <c:pt idx="9088">
                  <c:v>7.3546506250015993</c:v>
                </c:pt>
                <c:pt idx="9089">
                  <c:v>7.354305625001599</c:v>
                </c:pt>
                <c:pt idx="9090">
                  <c:v>7.3539000000000003</c:v>
                </c:pt>
                <c:pt idx="9091">
                  <c:v>7.3535725000000003</c:v>
                </c:pt>
                <c:pt idx="9092">
                  <c:v>7.3532025000000001</c:v>
                </c:pt>
                <c:pt idx="9093">
                  <c:v>7.3528331250015988</c:v>
                </c:pt>
                <c:pt idx="9094">
                  <c:v>7.3526418750015994</c:v>
                </c:pt>
                <c:pt idx="9095">
                  <c:v>7.3522850000000002</c:v>
                </c:pt>
                <c:pt idx="9096">
                  <c:v>7.3526987500000001</c:v>
                </c:pt>
                <c:pt idx="9097">
                  <c:v>7.3531531250015991</c:v>
                </c:pt>
                <c:pt idx="9098">
                  <c:v>7.3535656250015986</c:v>
                </c:pt>
                <c:pt idx="9099">
                  <c:v>7.3538862500000004</c:v>
                </c:pt>
                <c:pt idx="9100">
                  <c:v>7.3541125000000003</c:v>
                </c:pt>
                <c:pt idx="9101">
                  <c:v>7.354481875001599</c:v>
                </c:pt>
                <c:pt idx="9102">
                  <c:v>7.3548593750015989</c:v>
                </c:pt>
                <c:pt idx="9103">
                  <c:v>7.3552006250015989</c:v>
                </c:pt>
                <c:pt idx="9104">
                  <c:v>7.3555975</c:v>
                </c:pt>
                <c:pt idx="9105">
                  <c:v>7.3559412499999999</c:v>
                </c:pt>
                <c:pt idx="9106">
                  <c:v>7.3563093750015991</c:v>
                </c:pt>
                <c:pt idx="9107">
                  <c:v>7.3566362500000002</c:v>
                </c:pt>
                <c:pt idx="9108">
                  <c:v>7.3570206250015993</c:v>
                </c:pt>
                <c:pt idx="9109">
                  <c:v>7.3574306250015988</c:v>
                </c:pt>
                <c:pt idx="9110">
                  <c:v>7.357800625001599</c:v>
                </c:pt>
                <c:pt idx="9111">
                  <c:v>7.3581768750015986</c:v>
                </c:pt>
                <c:pt idx="9112">
                  <c:v>7.3585287499999996</c:v>
                </c:pt>
                <c:pt idx="9113">
                  <c:v>7.3588924999999996</c:v>
                </c:pt>
                <c:pt idx="9114">
                  <c:v>7.3592325000000001</c:v>
                </c:pt>
                <c:pt idx="9115">
                  <c:v>7.3591350000000002</c:v>
                </c:pt>
                <c:pt idx="9116">
                  <c:v>7.3590556250015986</c:v>
                </c:pt>
                <c:pt idx="9117">
                  <c:v>7.3592243750015989</c:v>
                </c:pt>
                <c:pt idx="9118">
                  <c:v>7.35962125</c:v>
                </c:pt>
                <c:pt idx="9119">
                  <c:v>7.3599731250015994</c:v>
                </c:pt>
                <c:pt idx="9120">
                  <c:v>7.3600043750015987</c:v>
                </c:pt>
                <c:pt idx="9121">
                  <c:v>7.35989</c:v>
                </c:pt>
                <c:pt idx="9122">
                  <c:v>7.3602093750015989</c:v>
                </c:pt>
                <c:pt idx="9123">
                  <c:v>7.3606825000000002</c:v>
                </c:pt>
                <c:pt idx="9124">
                  <c:v>7.3610499999999996</c:v>
                </c:pt>
                <c:pt idx="9125">
                  <c:v>7.3613850000000003</c:v>
                </c:pt>
                <c:pt idx="9126">
                  <c:v>7.3617418750015986</c:v>
                </c:pt>
                <c:pt idx="9127">
                  <c:v>7.3620700000000001</c:v>
                </c:pt>
                <c:pt idx="9128">
                  <c:v>7.3624112500000001</c:v>
                </c:pt>
                <c:pt idx="9129">
                  <c:v>7.3622093750015987</c:v>
                </c:pt>
                <c:pt idx="9130">
                  <c:v>7.3618581250015991</c:v>
                </c:pt>
                <c:pt idx="9131">
                  <c:v>7.3614993750015989</c:v>
                </c:pt>
                <c:pt idx="9132">
                  <c:v>7.3618806250015991</c:v>
                </c:pt>
                <c:pt idx="9133">
                  <c:v>7.362258125001599</c:v>
                </c:pt>
                <c:pt idx="9134">
                  <c:v>7.3623931250015993</c:v>
                </c:pt>
                <c:pt idx="9135">
                  <c:v>7.362048125001599</c:v>
                </c:pt>
                <c:pt idx="9136">
                  <c:v>7.3616043750015994</c:v>
                </c:pt>
                <c:pt idx="9137">
                  <c:v>7.3615768750015986</c:v>
                </c:pt>
                <c:pt idx="9138">
                  <c:v>7.3619093750015994</c:v>
                </c:pt>
                <c:pt idx="9139">
                  <c:v>7.3622537499999998</c:v>
                </c:pt>
                <c:pt idx="9140">
                  <c:v>7.3625893750015994</c:v>
                </c:pt>
                <c:pt idx="9141">
                  <c:v>7.3630268750015988</c:v>
                </c:pt>
                <c:pt idx="9142">
                  <c:v>7.3634343750015994</c:v>
                </c:pt>
                <c:pt idx="9143">
                  <c:v>7.3638225000000004</c:v>
                </c:pt>
                <c:pt idx="9144">
                  <c:v>7.3641456250015986</c:v>
                </c:pt>
                <c:pt idx="9145">
                  <c:v>7.3644987500000001</c:v>
                </c:pt>
                <c:pt idx="9146">
                  <c:v>7.3648850000000001</c:v>
                </c:pt>
                <c:pt idx="9147">
                  <c:v>7.3652343750015987</c:v>
                </c:pt>
                <c:pt idx="9148">
                  <c:v>7.3648437500000004</c:v>
                </c:pt>
                <c:pt idx="9149">
                  <c:v>7.3642925000000004</c:v>
                </c:pt>
                <c:pt idx="9150">
                  <c:v>7.3638424999999996</c:v>
                </c:pt>
                <c:pt idx="9151">
                  <c:v>7.3633812499999998</c:v>
                </c:pt>
                <c:pt idx="9152">
                  <c:v>7.363128125001599</c:v>
                </c:pt>
                <c:pt idx="9153">
                  <c:v>7.3630125</c:v>
                </c:pt>
                <c:pt idx="9154">
                  <c:v>7.3632606250015993</c:v>
                </c:pt>
                <c:pt idx="9155">
                  <c:v>7.3636875000000002</c:v>
                </c:pt>
                <c:pt idx="9156">
                  <c:v>7.3641081250015992</c:v>
                </c:pt>
                <c:pt idx="9157">
                  <c:v>7.3638718750015988</c:v>
                </c:pt>
                <c:pt idx="9158">
                  <c:v>7.3634137500000003</c:v>
                </c:pt>
                <c:pt idx="9159">
                  <c:v>7.3630637500000002</c:v>
                </c:pt>
                <c:pt idx="9160">
                  <c:v>7.3626743750015988</c:v>
                </c:pt>
                <c:pt idx="9161">
                  <c:v>7.3626881250015987</c:v>
                </c:pt>
                <c:pt idx="9162">
                  <c:v>7.3630481250015993</c:v>
                </c:pt>
                <c:pt idx="9163">
                  <c:v>7.3629593750015987</c:v>
                </c:pt>
                <c:pt idx="9164">
                  <c:v>7.3634031250015992</c:v>
                </c:pt>
                <c:pt idx="9165">
                  <c:v>7.3637474999999997</c:v>
                </c:pt>
                <c:pt idx="9166">
                  <c:v>7.3639225000000001</c:v>
                </c:pt>
                <c:pt idx="9167">
                  <c:v>7.3635299999999999</c:v>
                </c:pt>
                <c:pt idx="9168">
                  <c:v>7.3631331250015988</c:v>
                </c:pt>
                <c:pt idx="9169">
                  <c:v>7.3630025000000003</c:v>
                </c:pt>
                <c:pt idx="9170">
                  <c:v>7.3633525000000004</c:v>
                </c:pt>
                <c:pt idx="9171">
                  <c:v>7.3636962500000003</c:v>
                </c:pt>
                <c:pt idx="9172">
                  <c:v>7.3640706250015988</c:v>
                </c:pt>
                <c:pt idx="9173">
                  <c:v>7.3644806250015993</c:v>
                </c:pt>
                <c:pt idx="9174">
                  <c:v>7.3648274999999996</c:v>
                </c:pt>
                <c:pt idx="9175">
                  <c:v>7.3651606250015993</c:v>
                </c:pt>
                <c:pt idx="9176">
                  <c:v>7.3654906250015992</c:v>
                </c:pt>
                <c:pt idx="9177">
                  <c:v>7.3655187499999997</c:v>
                </c:pt>
                <c:pt idx="9178">
                  <c:v>7.3651512500000003</c:v>
                </c:pt>
                <c:pt idx="9179">
                  <c:v>7.3647481250015989</c:v>
                </c:pt>
                <c:pt idx="9180">
                  <c:v>7.3644262500000002</c:v>
                </c:pt>
                <c:pt idx="9181">
                  <c:v>7.3639756250015989</c:v>
                </c:pt>
                <c:pt idx="9182">
                  <c:v>7.3635431250015992</c:v>
                </c:pt>
                <c:pt idx="9183">
                  <c:v>7.3632168750015987</c:v>
                </c:pt>
                <c:pt idx="9184">
                  <c:v>7.3630518750015987</c:v>
                </c:pt>
                <c:pt idx="9185">
                  <c:v>7.3634218750015989</c:v>
                </c:pt>
                <c:pt idx="9186">
                  <c:v>7.3637706250015986</c:v>
                </c:pt>
                <c:pt idx="9187">
                  <c:v>7.3641756250015993</c:v>
                </c:pt>
                <c:pt idx="9188">
                  <c:v>7.3645331250015991</c:v>
                </c:pt>
                <c:pt idx="9189">
                  <c:v>7.3649849999999999</c:v>
                </c:pt>
                <c:pt idx="9190">
                  <c:v>7.3653968750015988</c:v>
                </c:pt>
                <c:pt idx="9191">
                  <c:v>7.3650656250015993</c:v>
                </c:pt>
                <c:pt idx="9192">
                  <c:v>7.3650231250015992</c:v>
                </c:pt>
                <c:pt idx="9193">
                  <c:v>7.3652481250015986</c:v>
                </c:pt>
                <c:pt idx="9194">
                  <c:v>7.365579375001599</c:v>
                </c:pt>
                <c:pt idx="9195">
                  <c:v>7.365918125001599</c:v>
                </c:pt>
                <c:pt idx="9196">
                  <c:v>7.3662531250015988</c:v>
                </c:pt>
                <c:pt idx="9197">
                  <c:v>7.3665987499999996</c:v>
                </c:pt>
                <c:pt idx="9198">
                  <c:v>7.3669606250015987</c:v>
                </c:pt>
                <c:pt idx="9199">
                  <c:v>7.3666056250015988</c:v>
                </c:pt>
                <c:pt idx="9200">
                  <c:v>7.3661275000000002</c:v>
                </c:pt>
                <c:pt idx="9201">
                  <c:v>7.3657456250015994</c:v>
                </c:pt>
                <c:pt idx="9202">
                  <c:v>7.3661112500000003</c:v>
                </c:pt>
                <c:pt idx="9203">
                  <c:v>7.3664868750015993</c:v>
                </c:pt>
                <c:pt idx="9204">
                  <c:v>7.3662856250015993</c:v>
                </c:pt>
                <c:pt idx="9205">
                  <c:v>7.3659112499999999</c:v>
                </c:pt>
                <c:pt idx="9206">
                  <c:v>7.365473125001599</c:v>
                </c:pt>
                <c:pt idx="9207">
                  <c:v>7.3650275000000001</c:v>
                </c:pt>
                <c:pt idx="9208">
                  <c:v>7.3646781250015989</c:v>
                </c:pt>
                <c:pt idx="9209">
                  <c:v>7.3642574999999999</c:v>
                </c:pt>
                <c:pt idx="9210">
                  <c:v>7.3639212499999998</c:v>
                </c:pt>
                <c:pt idx="9211">
                  <c:v>7.3642631250015986</c:v>
                </c:pt>
                <c:pt idx="9212">
                  <c:v>7.3643956250015989</c:v>
                </c:pt>
                <c:pt idx="9213">
                  <c:v>7.3641562499999997</c:v>
                </c:pt>
                <c:pt idx="9214">
                  <c:v>7.3642606250015987</c:v>
                </c:pt>
                <c:pt idx="9215">
                  <c:v>7.3647349999999996</c:v>
                </c:pt>
                <c:pt idx="9216">
                  <c:v>7.3651175000000002</c:v>
                </c:pt>
                <c:pt idx="9217">
                  <c:v>7.3650881250015994</c:v>
                </c:pt>
                <c:pt idx="9218">
                  <c:v>7.3646268750015986</c:v>
                </c:pt>
                <c:pt idx="9219">
                  <c:v>7.3650518750015994</c:v>
                </c:pt>
                <c:pt idx="9220">
                  <c:v>7.3653775000000001</c:v>
                </c:pt>
                <c:pt idx="9221">
                  <c:v>7.3657018750015988</c:v>
                </c:pt>
                <c:pt idx="9222">
                  <c:v>7.3660743750015989</c:v>
                </c:pt>
                <c:pt idx="9223">
                  <c:v>7.3664806250015991</c:v>
                </c:pt>
                <c:pt idx="9224">
                  <c:v>7.3668537499999998</c:v>
                </c:pt>
                <c:pt idx="9225">
                  <c:v>7.3673175000000004</c:v>
                </c:pt>
                <c:pt idx="9226">
                  <c:v>7.3671037500000001</c:v>
                </c:pt>
                <c:pt idx="9227">
                  <c:v>7.3667350000000003</c:v>
                </c:pt>
                <c:pt idx="9228">
                  <c:v>7.3666912499999997</c:v>
                </c:pt>
                <c:pt idx="9229">
                  <c:v>7.3670156250015992</c:v>
                </c:pt>
                <c:pt idx="9230">
                  <c:v>7.3668899999999997</c:v>
                </c:pt>
                <c:pt idx="9231">
                  <c:v>7.3668862500000003</c:v>
                </c:pt>
                <c:pt idx="9232">
                  <c:v>7.3672224999999996</c:v>
                </c:pt>
                <c:pt idx="9233">
                  <c:v>7.3676424999999997</c:v>
                </c:pt>
                <c:pt idx="9234">
                  <c:v>7.3679649999999999</c:v>
                </c:pt>
                <c:pt idx="9235">
                  <c:v>7.3683162500000003</c:v>
                </c:pt>
                <c:pt idx="9236">
                  <c:v>7.3687431250015987</c:v>
                </c:pt>
                <c:pt idx="9237">
                  <c:v>7.3683968750015989</c:v>
                </c:pt>
                <c:pt idx="9238">
                  <c:v>7.3680574999999999</c:v>
                </c:pt>
                <c:pt idx="9239">
                  <c:v>7.3676531250015991</c:v>
                </c:pt>
                <c:pt idx="9240">
                  <c:v>7.367303125001599</c:v>
                </c:pt>
                <c:pt idx="9241">
                  <c:v>7.3669831250015987</c:v>
                </c:pt>
                <c:pt idx="9242">
                  <c:v>7.3673481250015991</c:v>
                </c:pt>
                <c:pt idx="9243">
                  <c:v>7.3672468750015989</c:v>
                </c:pt>
                <c:pt idx="9244">
                  <c:v>7.3670806250015994</c:v>
                </c:pt>
                <c:pt idx="9245">
                  <c:v>7.3675274999999996</c:v>
                </c:pt>
                <c:pt idx="9246">
                  <c:v>7.3678981250015987</c:v>
                </c:pt>
                <c:pt idx="9247">
                  <c:v>7.3682350000000003</c:v>
                </c:pt>
                <c:pt idx="9248">
                  <c:v>7.3686481250015987</c:v>
                </c:pt>
                <c:pt idx="9249">
                  <c:v>7.3687037499999999</c:v>
                </c:pt>
                <c:pt idx="9250">
                  <c:v>7.369051875001599</c:v>
                </c:pt>
                <c:pt idx="9251">
                  <c:v>7.3686606250015991</c:v>
                </c:pt>
                <c:pt idx="9252">
                  <c:v>7.3690112499999998</c:v>
                </c:pt>
                <c:pt idx="9253">
                  <c:v>7.3693506250015988</c:v>
                </c:pt>
                <c:pt idx="9254">
                  <c:v>7.3697093750015989</c:v>
                </c:pt>
                <c:pt idx="9255">
                  <c:v>7.36973375</c:v>
                </c:pt>
                <c:pt idx="9256">
                  <c:v>7.3700975</c:v>
                </c:pt>
                <c:pt idx="9257">
                  <c:v>7.370448125001599</c:v>
                </c:pt>
                <c:pt idx="9258">
                  <c:v>7.3708143750015989</c:v>
                </c:pt>
                <c:pt idx="9259">
                  <c:v>7.3711962499999997</c:v>
                </c:pt>
                <c:pt idx="9260">
                  <c:v>7.3715525</c:v>
                </c:pt>
                <c:pt idx="9261">
                  <c:v>7.3711531250015989</c:v>
                </c:pt>
                <c:pt idx="9262">
                  <c:v>7.3706312499999997</c:v>
                </c:pt>
                <c:pt idx="9263">
                  <c:v>7.3703106250015988</c:v>
                </c:pt>
                <c:pt idx="9264">
                  <c:v>7.3702618750015993</c:v>
                </c:pt>
                <c:pt idx="9265">
                  <c:v>7.3699162500000002</c:v>
                </c:pt>
                <c:pt idx="9266">
                  <c:v>7.3701987500000001</c:v>
                </c:pt>
                <c:pt idx="9267">
                  <c:v>7.3705237500000003</c:v>
                </c:pt>
                <c:pt idx="9268">
                  <c:v>7.370565625001599</c:v>
                </c:pt>
                <c:pt idx="9269">
                  <c:v>7.3709037500000001</c:v>
                </c:pt>
                <c:pt idx="9270">
                  <c:v>7.3712406250015992</c:v>
                </c:pt>
                <c:pt idx="9271">
                  <c:v>7.3716131250015993</c:v>
                </c:pt>
                <c:pt idx="9272">
                  <c:v>7.3720037500000002</c:v>
                </c:pt>
                <c:pt idx="9273">
                  <c:v>7.3724675</c:v>
                </c:pt>
                <c:pt idx="9274">
                  <c:v>7.3719556250015987</c:v>
                </c:pt>
                <c:pt idx="9275">
                  <c:v>7.371455625001599</c:v>
                </c:pt>
                <c:pt idx="9276">
                  <c:v>7.370965</c:v>
                </c:pt>
                <c:pt idx="9277">
                  <c:v>7.3707162500000001</c:v>
                </c:pt>
                <c:pt idx="9278">
                  <c:v>7.370985625001599</c:v>
                </c:pt>
                <c:pt idx="9279">
                  <c:v>7.3709693750015992</c:v>
                </c:pt>
                <c:pt idx="9280">
                  <c:v>7.3706187500000002</c:v>
                </c:pt>
                <c:pt idx="9281">
                  <c:v>7.3701443750015994</c:v>
                </c:pt>
                <c:pt idx="9282">
                  <c:v>7.3704056250015988</c:v>
                </c:pt>
                <c:pt idx="9283">
                  <c:v>7.3703624999999997</c:v>
                </c:pt>
                <c:pt idx="9284">
                  <c:v>7.3705606250015991</c:v>
                </c:pt>
                <c:pt idx="9285">
                  <c:v>7.3705106250015993</c:v>
                </c:pt>
                <c:pt idx="9286">
                  <c:v>7.3704193750015987</c:v>
                </c:pt>
                <c:pt idx="9287">
                  <c:v>7.3707537500000004</c:v>
                </c:pt>
                <c:pt idx="9288">
                  <c:v>7.3711231250015992</c:v>
                </c:pt>
                <c:pt idx="9289">
                  <c:v>7.371444375001599</c:v>
                </c:pt>
                <c:pt idx="9290">
                  <c:v>7.3717806250015991</c:v>
                </c:pt>
                <c:pt idx="9291">
                  <c:v>7.3721543750015988</c:v>
                </c:pt>
                <c:pt idx="9292">
                  <c:v>7.3723625000000004</c:v>
                </c:pt>
                <c:pt idx="9293">
                  <c:v>7.3723862499999999</c:v>
                </c:pt>
                <c:pt idx="9294">
                  <c:v>7.3721393750015993</c:v>
                </c:pt>
                <c:pt idx="9295">
                  <c:v>7.3724675</c:v>
                </c:pt>
                <c:pt idx="9296">
                  <c:v>7.3723812500000001</c:v>
                </c:pt>
                <c:pt idx="9297">
                  <c:v>7.3720012500000003</c:v>
                </c:pt>
                <c:pt idx="9298">
                  <c:v>7.3716549999999996</c:v>
                </c:pt>
                <c:pt idx="9299">
                  <c:v>7.3719543750015992</c:v>
                </c:pt>
                <c:pt idx="9300">
                  <c:v>7.3723256250015989</c:v>
                </c:pt>
                <c:pt idx="9301">
                  <c:v>7.3726787500000004</c:v>
                </c:pt>
                <c:pt idx="9302">
                  <c:v>7.373005625001599</c:v>
                </c:pt>
                <c:pt idx="9303">
                  <c:v>7.3733325000000001</c:v>
                </c:pt>
                <c:pt idx="9304">
                  <c:v>7.3737000000000004</c:v>
                </c:pt>
                <c:pt idx="9305">
                  <c:v>7.3741131250015988</c:v>
                </c:pt>
                <c:pt idx="9306">
                  <c:v>7.3745062499999996</c:v>
                </c:pt>
                <c:pt idx="9307">
                  <c:v>7.3748624999999999</c:v>
                </c:pt>
                <c:pt idx="9308">
                  <c:v>7.3752025000000003</c:v>
                </c:pt>
                <c:pt idx="9309">
                  <c:v>7.3756068750015986</c:v>
                </c:pt>
                <c:pt idx="9310">
                  <c:v>7.3760443750015989</c:v>
                </c:pt>
                <c:pt idx="9311">
                  <c:v>7.3762106250015993</c:v>
                </c:pt>
                <c:pt idx="9312">
                  <c:v>7.3766368750015987</c:v>
                </c:pt>
                <c:pt idx="9313">
                  <c:v>7.3770812499999998</c:v>
                </c:pt>
                <c:pt idx="9314">
                  <c:v>7.3774199999999999</c:v>
                </c:pt>
                <c:pt idx="9315">
                  <c:v>7.377779375001599</c:v>
                </c:pt>
                <c:pt idx="9316">
                  <c:v>7.3781974999999997</c:v>
                </c:pt>
                <c:pt idx="9317">
                  <c:v>7.3785237500000003</c:v>
                </c:pt>
                <c:pt idx="9318">
                  <c:v>7.3782025000000004</c:v>
                </c:pt>
                <c:pt idx="9319">
                  <c:v>7.3778331250015992</c:v>
                </c:pt>
                <c:pt idx="9320">
                  <c:v>7.3773706250015989</c:v>
                </c:pt>
                <c:pt idx="9321">
                  <c:v>7.3768950000000002</c:v>
                </c:pt>
                <c:pt idx="9322">
                  <c:v>7.3764493750015987</c:v>
                </c:pt>
                <c:pt idx="9323">
                  <c:v>7.376125</c:v>
                </c:pt>
                <c:pt idx="9324">
                  <c:v>7.3763693750015991</c:v>
                </c:pt>
                <c:pt idx="9325">
                  <c:v>7.3759768750015988</c:v>
                </c:pt>
                <c:pt idx="9326">
                  <c:v>7.3755300000000004</c:v>
                </c:pt>
                <c:pt idx="9327">
                  <c:v>7.3751493750015991</c:v>
                </c:pt>
                <c:pt idx="9328">
                  <c:v>7.3748031250015993</c:v>
                </c:pt>
                <c:pt idx="9329">
                  <c:v>7.3748874999999998</c:v>
                </c:pt>
                <c:pt idx="9330">
                  <c:v>7.3752843750015993</c:v>
                </c:pt>
                <c:pt idx="9331">
                  <c:v>7.3757331250015987</c:v>
                </c:pt>
                <c:pt idx="9332">
                  <c:v>7.3760568750015993</c:v>
                </c:pt>
                <c:pt idx="9333">
                  <c:v>7.3764174999999996</c:v>
                </c:pt>
                <c:pt idx="9334">
                  <c:v>7.3767800000000001</c:v>
                </c:pt>
                <c:pt idx="9335">
                  <c:v>7.3764356250015988</c:v>
                </c:pt>
                <c:pt idx="9336">
                  <c:v>7.3768037499999997</c:v>
                </c:pt>
                <c:pt idx="9337">
                  <c:v>7.3769506250015988</c:v>
                </c:pt>
                <c:pt idx="9338">
                  <c:v>7.3772931250015992</c:v>
                </c:pt>
                <c:pt idx="9339">
                  <c:v>7.3777156250015992</c:v>
                </c:pt>
                <c:pt idx="9340">
                  <c:v>7.3780362500000001</c:v>
                </c:pt>
                <c:pt idx="9341">
                  <c:v>7.377941875001599</c:v>
                </c:pt>
                <c:pt idx="9342">
                  <c:v>7.3775000000000004</c:v>
                </c:pt>
                <c:pt idx="9343">
                  <c:v>7.37707625</c:v>
                </c:pt>
                <c:pt idx="9344">
                  <c:v>7.3767281250015992</c:v>
                </c:pt>
                <c:pt idx="9345">
                  <c:v>7.3763631250015989</c:v>
                </c:pt>
                <c:pt idx="9346">
                  <c:v>7.37643</c:v>
                </c:pt>
                <c:pt idx="9347">
                  <c:v>7.3768006250015992</c:v>
                </c:pt>
                <c:pt idx="9348">
                  <c:v>7.3771599999999999</c:v>
                </c:pt>
                <c:pt idx="9349">
                  <c:v>7.377566875001599</c:v>
                </c:pt>
                <c:pt idx="9350">
                  <c:v>7.3779068750015986</c:v>
                </c:pt>
                <c:pt idx="9351">
                  <c:v>7.3782581250015991</c:v>
                </c:pt>
                <c:pt idx="9352">
                  <c:v>7.3786918750015991</c:v>
                </c:pt>
                <c:pt idx="9353">
                  <c:v>7.3788368750015989</c:v>
                </c:pt>
                <c:pt idx="9354">
                  <c:v>7.3792368750015989</c:v>
                </c:pt>
                <c:pt idx="9355">
                  <c:v>7.3796462500000004</c:v>
                </c:pt>
                <c:pt idx="9356">
                  <c:v>7.3800093750015989</c:v>
                </c:pt>
                <c:pt idx="9357">
                  <c:v>7.3804175000000001</c:v>
                </c:pt>
                <c:pt idx="9358">
                  <c:v>7.3809256250015993</c:v>
                </c:pt>
                <c:pt idx="9359">
                  <c:v>7.3813018750015988</c:v>
                </c:pt>
                <c:pt idx="9360">
                  <c:v>7.3816943750015991</c:v>
                </c:pt>
                <c:pt idx="9361">
                  <c:v>7.3820956250015994</c:v>
                </c:pt>
                <c:pt idx="9362">
                  <c:v>7.3824856250015989</c:v>
                </c:pt>
                <c:pt idx="9363">
                  <c:v>7.382295625001599</c:v>
                </c:pt>
                <c:pt idx="9364">
                  <c:v>7.3826406250015992</c:v>
                </c:pt>
                <c:pt idx="9365">
                  <c:v>7.3829768750015994</c:v>
                </c:pt>
                <c:pt idx="9366">
                  <c:v>7.3827237500000003</c:v>
                </c:pt>
                <c:pt idx="9367">
                  <c:v>7.3826012499999996</c:v>
                </c:pt>
                <c:pt idx="9368">
                  <c:v>7.3823443750015993</c:v>
                </c:pt>
                <c:pt idx="9369">
                  <c:v>7.3819925</c:v>
                </c:pt>
                <c:pt idx="9370">
                  <c:v>7.3816681250015987</c:v>
                </c:pt>
                <c:pt idx="9371">
                  <c:v>7.3813124999999999</c:v>
                </c:pt>
                <c:pt idx="9372">
                  <c:v>7.3811650000000002</c:v>
                </c:pt>
                <c:pt idx="9373">
                  <c:v>7.3812974999999996</c:v>
                </c:pt>
                <c:pt idx="9374">
                  <c:v>7.3816899999999999</c:v>
                </c:pt>
                <c:pt idx="9375">
                  <c:v>7.3820518750015989</c:v>
                </c:pt>
                <c:pt idx="9376">
                  <c:v>7.38247125</c:v>
                </c:pt>
                <c:pt idx="9377">
                  <c:v>7.382799375001599</c:v>
                </c:pt>
                <c:pt idx="9378">
                  <c:v>7.3831731250015986</c:v>
                </c:pt>
                <c:pt idx="9379">
                  <c:v>7.3835187500000004</c:v>
                </c:pt>
                <c:pt idx="9380">
                  <c:v>7.3838393750015987</c:v>
                </c:pt>
                <c:pt idx="9381">
                  <c:v>7.3834099999999996</c:v>
                </c:pt>
                <c:pt idx="9382">
                  <c:v>7.3829950000000002</c:v>
                </c:pt>
                <c:pt idx="9383">
                  <c:v>7.3826481250015989</c:v>
                </c:pt>
                <c:pt idx="9384">
                  <c:v>7.3825406250015986</c:v>
                </c:pt>
                <c:pt idx="9385">
                  <c:v>7.3820931250015986</c:v>
                </c:pt>
                <c:pt idx="9386">
                  <c:v>7.3817000000000004</c:v>
                </c:pt>
                <c:pt idx="9387">
                  <c:v>7.381344375001599</c:v>
                </c:pt>
                <c:pt idx="9388">
                  <c:v>7.3812943750015991</c:v>
                </c:pt>
                <c:pt idx="9389">
                  <c:v>7.3816681250015987</c:v>
                </c:pt>
                <c:pt idx="9390">
                  <c:v>7.3820699999999997</c:v>
                </c:pt>
                <c:pt idx="9391">
                  <c:v>7.38247125</c:v>
                </c:pt>
                <c:pt idx="9392">
                  <c:v>7.3828612500000004</c:v>
                </c:pt>
                <c:pt idx="9393">
                  <c:v>7.3831924999999998</c:v>
                </c:pt>
                <c:pt idx="9394">
                  <c:v>7.3835943750015991</c:v>
                </c:pt>
                <c:pt idx="9395">
                  <c:v>7.3840250000000003</c:v>
                </c:pt>
                <c:pt idx="9396">
                  <c:v>7.3843887500000003</c:v>
                </c:pt>
                <c:pt idx="9397">
                  <c:v>7.3848681250015993</c:v>
                </c:pt>
                <c:pt idx="9398">
                  <c:v>7.3852149999999996</c:v>
                </c:pt>
                <c:pt idx="9399">
                  <c:v>7.3855931250015994</c:v>
                </c:pt>
                <c:pt idx="9400">
                  <c:v>7.3859293750015986</c:v>
                </c:pt>
                <c:pt idx="9401">
                  <c:v>7.3863181250015986</c:v>
                </c:pt>
                <c:pt idx="9402">
                  <c:v>7.3866568750015986</c:v>
                </c:pt>
                <c:pt idx="9403">
                  <c:v>7.3869812499999998</c:v>
                </c:pt>
                <c:pt idx="9404">
                  <c:v>7.3873018750015991</c:v>
                </c:pt>
                <c:pt idx="9405">
                  <c:v>7.3877306250015993</c:v>
                </c:pt>
                <c:pt idx="9406">
                  <c:v>7.3881931250015986</c:v>
                </c:pt>
                <c:pt idx="9407">
                  <c:v>7.3882218750015989</c:v>
                </c:pt>
                <c:pt idx="9408">
                  <c:v>7.3879006250015991</c:v>
                </c:pt>
                <c:pt idx="9409">
                  <c:v>7.3882318750015994</c:v>
                </c:pt>
                <c:pt idx="9410">
                  <c:v>7.3886387500000001</c:v>
                </c:pt>
                <c:pt idx="9411">
                  <c:v>7.3890118750015992</c:v>
                </c:pt>
                <c:pt idx="9412">
                  <c:v>7.389355625001599</c:v>
                </c:pt>
                <c:pt idx="9413">
                  <c:v>7.3889243750015989</c:v>
                </c:pt>
                <c:pt idx="9414">
                  <c:v>7.3886037499999997</c:v>
                </c:pt>
                <c:pt idx="9415">
                  <c:v>7.388829375001599</c:v>
                </c:pt>
                <c:pt idx="9416">
                  <c:v>7.3892087499999999</c:v>
                </c:pt>
                <c:pt idx="9417">
                  <c:v>7.3895418750015986</c:v>
                </c:pt>
                <c:pt idx="9418">
                  <c:v>7.3899249999999999</c:v>
                </c:pt>
                <c:pt idx="9419">
                  <c:v>7.3899031250015987</c:v>
                </c:pt>
                <c:pt idx="9420">
                  <c:v>7.3895581250015994</c:v>
                </c:pt>
                <c:pt idx="9421">
                  <c:v>7.3891206250015991</c:v>
                </c:pt>
                <c:pt idx="9422">
                  <c:v>7.3889750000000003</c:v>
                </c:pt>
                <c:pt idx="9423">
                  <c:v>7.3889825</c:v>
                </c:pt>
                <c:pt idx="9424">
                  <c:v>7.3893700000000004</c:v>
                </c:pt>
                <c:pt idx="9425">
                  <c:v>7.3897124999999999</c:v>
                </c:pt>
                <c:pt idx="9426">
                  <c:v>7.3900481250015986</c:v>
                </c:pt>
                <c:pt idx="9427">
                  <c:v>7.3903825000000003</c:v>
                </c:pt>
                <c:pt idx="9428">
                  <c:v>7.3907718750015992</c:v>
                </c:pt>
                <c:pt idx="9429">
                  <c:v>7.3910962500000004</c:v>
                </c:pt>
                <c:pt idx="9430">
                  <c:v>7.3913068750015993</c:v>
                </c:pt>
                <c:pt idx="9431">
                  <c:v>7.3915568750015987</c:v>
                </c:pt>
                <c:pt idx="9432">
                  <c:v>7.3919249999999996</c:v>
                </c:pt>
                <c:pt idx="9433">
                  <c:v>7.3916343750015994</c:v>
                </c:pt>
                <c:pt idx="9434">
                  <c:v>7.3913118750015991</c:v>
                </c:pt>
                <c:pt idx="9435">
                  <c:v>7.3909731250015991</c:v>
                </c:pt>
                <c:pt idx="9436">
                  <c:v>7.3912874999999998</c:v>
                </c:pt>
                <c:pt idx="9437">
                  <c:v>7.3914012500000004</c:v>
                </c:pt>
                <c:pt idx="9438">
                  <c:v>7.3917537500000003</c:v>
                </c:pt>
                <c:pt idx="9439">
                  <c:v>7.3920868750015991</c:v>
                </c:pt>
                <c:pt idx="9440">
                  <c:v>7.3925462499999997</c:v>
                </c:pt>
                <c:pt idx="9441">
                  <c:v>7.3928812500000003</c:v>
                </c:pt>
                <c:pt idx="9442">
                  <c:v>7.3932425000000004</c:v>
                </c:pt>
                <c:pt idx="9443">
                  <c:v>7.393040625001599</c:v>
                </c:pt>
                <c:pt idx="9444">
                  <c:v>7.3925581250015986</c:v>
                </c:pt>
                <c:pt idx="9445">
                  <c:v>7.3921856250015994</c:v>
                </c:pt>
                <c:pt idx="9446">
                  <c:v>7.3917912499999998</c:v>
                </c:pt>
                <c:pt idx="9447">
                  <c:v>7.3914487500000003</c:v>
                </c:pt>
                <c:pt idx="9448">
                  <c:v>7.3910962500000004</c:v>
                </c:pt>
                <c:pt idx="9449">
                  <c:v>7.3914593750015989</c:v>
                </c:pt>
                <c:pt idx="9450">
                  <c:v>7.3918181250015991</c:v>
                </c:pt>
                <c:pt idx="9451">
                  <c:v>7.3921893750015988</c:v>
                </c:pt>
                <c:pt idx="9452">
                  <c:v>7.3925281250015988</c:v>
                </c:pt>
                <c:pt idx="9453">
                  <c:v>7.3921275</c:v>
                </c:pt>
                <c:pt idx="9454">
                  <c:v>7.3917512500000004</c:v>
                </c:pt>
                <c:pt idx="9455">
                  <c:v>7.391316875001599</c:v>
                </c:pt>
                <c:pt idx="9456">
                  <c:v>7.3909874999999996</c:v>
                </c:pt>
                <c:pt idx="9457">
                  <c:v>7.3911418750015994</c:v>
                </c:pt>
                <c:pt idx="9458">
                  <c:v>7.3914868750015987</c:v>
                </c:pt>
                <c:pt idx="9459">
                  <c:v>7.3918175000000002</c:v>
                </c:pt>
                <c:pt idx="9460">
                  <c:v>7.3921581250015986</c:v>
                </c:pt>
                <c:pt idx="9461">
                  <c:v>7.3922712500000003</c:v>
                </c:pt>
                <c:pt idx="9462">
                  <c:v>7.3925150000000004</c:v>
                </c:pt>
                <c:pt idx="9463">
                  <c:v>7.3921900000000003</c:v>
                </c:pt>
                <c:pt idx="9464">
                  <c:v>7.3925806250015986</c:v>
                </c:pt>
                <c:pt idx="9465">
                  <c:v>7.3929981250015988</c:v>
                </c:pt>
                <c:pt idx="9466">
                  <c:v>7.3933637499999998</c:v>
                </c:pt>
                <c:pt idx="9467">
                  <c:v>7.3934368750015986</c:v>
                </c:pt>
                <c:pt idx="9468">
                  <c:v>7.3931118750015994</c:v>
                </c:pt>
                <c:pt idx="9469">
                  <c:v>7.393133125001599</c:v>
                </c:pt>
                <c:pt idx="9470">
                  <c:v>7.3934956250015986</c:v>
                </c:pt>
                <c:pt idx="9471">
                  <c:v>7.3938431250015988</c:v>
                </c:pt>
                <c:pt idx="9472">
                  <c:v>7.3935124999999999</c:v>
                </c:pt>
                <c:pt idx="9473">
                  <c:v>7.3931593750015994</c:v>
                </c:pt>
                <c:pt idx="9474">
                  <c:v>7.3932525</c:v>
                </c:pt>
                <c:pt idx="9475">
                  <c:v>7.3936081250015988</c:v>
                </c:pt>
                <c:pt idx="9476">
                  <c:v>7.3935243750015989</c:v>
                </c:pt>
                <c:pt idx="9477">
                  <c:v>7.3939725000000003</c:v>
                </c:pt>
                <c:pt idx="9478">
                  <c:v>7.3943387500000002</c:v>
                </c:pt>
                <c:pt idx="9479">
                  <c:v>7.3946725000000004</c:v>
                </c:pt>
                <c:pt idx="9480">
                  <c:v>7.3950737499999999</c:v>
                </c:pt>
                <c:pt idx="9481">
                  <c:v>7.395466875001599</c:v>
                </c:pt>
                <c:pt idx="9482">
                  <c:v>7.3958156250015987</c:v>
                </c:pt>
                <c:pt idx="9483">
                  <c:v>7.3961843750015994</c:v>
                </c:pt>
                <c:pt idx="9484">
                  <c:v>7.3965087499999997</c:v>
                </c:pt>
                <c:pt idx="9485">
                  <c:v>7.3964943750015992</c:v>
                </c:pt>
                <c:pt idx="9486">
                  <c:v>7.3968175</c:v>
                </c:pt>
                <c:pt idx="9487">
                  <c:v>7.3971574999999996</c:v>
                </c:pt>
                <c:pt idx="9488">
                  <c:v>7.3975631250015992</c:v>
                </c:pt>
                <c:pt idx="9489">
                  <c:v>7.3980268750015989</c:v>
                </c:pt>
                <c:pt idx="9490">
                  <c:v>7.3983575000000004</c:v>
                </c:pt>
                <c:pt idx="9491">
                  <c:v>7.398413125001599</c:v>
                </c:pt>
                <c:pt idx="9492">
                  <c:v>7.3980674999999998</c:v>
                </c:pt>
                <c:pt idx="9493">
                  <c:v>7.3976262500000001</c:v>
                </c:pt>
                <c:pt idx="9494">
                  <c:v>7.3974968750015986</c:v>
                </c:pt>
                <c:pt idx="9495">
                  <c:v>7.3970225000000003</c:v>
                </c:pt>
                <c:pt idx="9496">
                  <c:v>7.3965206250015987</c:v>
                </c:pt>
                <c:pt idx="9497">
                  <c:v>7.396031875001599</c:v>
                </c:pt>
                <c:pt idx="9498">
                  <c:v>7.3954362500000004</c:v>
                </c:pt>
                <c:pt idx="9499">
                  <c:v>7.395033125001599</c:v>
                </c:pt>
                <c:pt idx="9500">
                  <c:v>7.3946387500000004</c:v>
                </c:pt>
                <c:pt idx="9501">
                  <c:v>7.3941818750015988</c:v>
                </c:pt>
                <c:pt idx="9502">
                  <c:v>7.3936799999999998</c:v>
                </c:pt>
                <c:pt idx="9503">
                  <c:v>7.3932962499999997</c:v>
                </c:pt>
                <c:pt idx="9504">
                  <c:v>7.3934006250015987</c:v>
                </c:pt>
                <c:pt idx="9505">
                  <c:v>7.3937362499999999</c:v>
                </c:pt>
                <c:pt idx="9506">
                  <c:v>7.3941712500000003</c:v>
                </c:pt>
                <c:pt idx="9507">
                  <c:v>7.3944925000000001</c:v>
                </c:pt>
                <c:pt idx="9508">
                  <c:v>7.3948299999999998</c:v>
                </c:pt>
                <c:pt idx="9509">
                  <c:v>7.3951874999999996</c:v>
                </c:pt>
                <c:pt idx="9510">
                  <c:v>7.3956406250015991</c:v>
                </c:pt>
                <c:pt idx="9511">
                  <c:v>7.3960037500000002</c:v>
                </c:pt>
                <c:pt idx="9512">
                  <c:v>7.3963393750015989</c:v>
                </c:pt>
                <c:pt idx="9513">
                  <c:v>7.3961387500000004</c:v>
                </c:pt>
                <c:pt idx="9514">
                  <c:v>7.3960724999999998</c:v>
                </c:pt>
                <c:pt idx="9515">
                  <c:v>7.3963937499999997</c:v>
                </c:pt>
                <c:pt idx="9516">
                  <c:v>7.3960618750015987</c:v>
                </c:pt>
                <c:pt idx="9517">
                  <c:v>7.3960493750015992</c:v>
                </c:pt>
                <c:pt idx="9518">
                  <c:v>7.3964506250015987</c:v>
                </c:pt>
                <c:pt idx="9519">
                  <c:v>7.3968362499999998</c:v>
                </c:pt>
                <c:pt idx="9520">
                  <c:v>7.397195</c:v>
                </c:pt>
                <c:pt idx="9521">
                  <c:v>7.3972381250015991</c:v>
                </c:pt>
                <c:pt idx="9522">
                  <c:v>7.3972318750015988</c:v>
                </c:pt>
                <c:pt idx="9523">
                  <c:v>7.3975556250015986</c:v>
                </c:pt>
                <c:pt idx="9524">
                  <c:v>7.3979299999999997</c:v>
                </c:pt>
                <c:pt idx="9525">
                  <c:v>7.3981112500000004</c:v>
                </c:pt>
                <c:pt idx="9526">
                  <c:v>7.3984887500000003</c:v>
                </c:pt>
                <c:pt idx="9527">
                  <c:v>7.3988493750015989</c:v>
                </c:pt>
                <c:pt idx="9528">
                  <c:v>7.3992575</c:v>
                </c:pt>
                <c:pt idx="9529">
                  <c:v>7.3996537499999997</c:v>
                </c:pt>
                <c:pt idx="9530">
                  <c:v>7.3999943750015991</c:v>
                </c:pt>
                <c:pt idx="9531">
                  <c:v>7.400394375001599</c:v>
                </c:pt>
                <c:pt idx="9532">
                  <c:v>7.4007449999999997</c:v>
                </c:pt>
                <c:pt idx="9533">
                  <c:v>7.4011162500000003</c:v>
                </c:pt>
                <c:pt idx="9534">
                  <c:v>7.4014568750015988</c:v>
                </c:pt>
                <c:pt idx="9535">
                  <c:v>7.401673125001599</c:v>
                </c:pt>
                <c:pt idx="9536">
                  <c:v>7.401345625001599</c:v>
                </c:pt>
                <c:pt idx="9537">
                  <c:v>7.4009656250015992</c:v>
                </c:pt>
                <c:pt idx="9538">
                  <c:v>7.4005650000000003</c:v>
                </c:pt>
                <c:pt idx="9539">
                  <c:v>7.400548125001599</c:v>
                </c:pt>
                <c:pt idx="9540">
                  <c:v>7.4009018750015994</c:v>
                </c:pt>
                <c:pt idx="9541">
                  <c:v>7.4005850000000004</c:v>
                </c:pt>
                <c:pt idx="9542">
                  <c:v>7.4001999999999999</c:v>
                </c:pt>
                <c:pt idx="9543">
                  <c:v>7.3998499999999998</c:v>
                </c:pt>
                <c:pt idx="9544">
                  <c:v>7.3994281250015987</c:v>
                </c:pt>
                <c:pt idx="9545">
                  <c:v>7.3990850000000004</c:v>
                </c:pt>
                <c:pt idx="9546">
                  <c:v>7.3989681250015993</c:v>
                </c:pt>
                <c:pt idx="9547">
                  <c:v>7.3991825000000002</c:v>
                </c:pt>
                <c:pt idx="9548">
                  <c:v>7.3995075000000003</c:v>
                </c:pt>
                <c:pt idx="9549">
                  <c:v>7.3999331250015992</c:v>
                </c:pt>
                <c:pt idx="9550">
                  <c:v>7.4001675000000002</c:v>
                </c:pt>
                <c:pt idx="9551">
                  <c:v>7.4005400000000003</c:v>
                </c:pt>
                <c:pt idx="9552">
                  <c:v>7.4007750000000003</c:v>
                </c:pt>
                <c:pt idx="9553">
                  <c:v>7.4011899999999997</c:v>
                </c:pt>
                <c:pt idx="9554">
                  <c:v>7.4016312500000003</c:v>
                </c:pt>
                <c:pt idx="9555">
                  <c:v>7.4019599999999999</c:v>
                </c:pt>
                <c:pt idx="9556">
                  <c:v>7.4022899999999998</c:v>
                </c:pt>
                <c:pt idx="9557">
                  <c:v>7.40266</c:v>
                </c:pt>
                <c:pt idx="9558">
                  <c:v>7.4030256250015993</c:v>
                </c:pt>
                <c:pt idx="9559">
                  <c:v>7.4026862500000004</c:v>
                </c:pt>
                <c:pt idx="9560">
                  <c:v>7.4023631250015987</c:v>
                </c:pt>
                <c:pt idx="9561">
                  <c:v>7.4019550000000001</c:v>
                </c:pt>
                <c:pt idx="9562">
                  <c:v>7.4015381250015988</c:v>
                </c:pt>
                <c:pt idx="9563">
                  <c:v>7.4011318750015986</c:v>
                </c:pt>
                <c:pt idx="9564">
                  <c:v>7.40077125</c:v>
                </c:pt>
                <c:pt idx="9565">
                  <c:v>7.4011018750015989</c:v>
                </c:pt>
                <c:pt idx="9566">
                  <c:v>7.401320625001599</c:v>
                </c:pt>
                <c:pt idx="9567">
                  <c:v>7.4016512499999996</c:v>
                </c:pt>
                <c:pt idx="9568">
                  <c:v>7.402048125001599</c:v>
                </c:pt>
                <c:pt idx="9569">
                  <c:v>7.4024031250015989</c:v>
                </c:pt>
                <c:pt idx="9570">
                  <c:v>7.4028</c:v>
                </c:pt>
                <c:pt idx="9571">
                  <c:v>7.4031343750015992</c:v>
                </c:pt>
                <c:pt idx="9572">
                  <c:v>7.4035087500000003</c:v>
                </c:pt>
                <c:pt idx="9573">
                  <c:v>7.4037893750015993</c:v>
                </c:pt>
                <c:pt idx="9574">
                  <c:v>7.4041775000000003</c:v>
                </c:pt>
                <c:pt idx="9575">
                  <c:v>7.4045062499999998</c:v>
                </c:pt>
                <c:pt idx="9576">
                  <c:v>7.4048774999999996</c:v>
                </c:pt>
                <c:pt idx="9577">
                  <c:v>7.4052687500000003</c:v>
                </c:pt>
                <c:pt idx="9578">
                  <c:v>7.4057543750015986</c:v>
                </c:pt>
                <c:pt idx="9579">
                  <c:v>7.4060937500000001</c:v>
                </c:pt>
                <c:pt idx="9580">
                  <c:v>7.4064199999999998</c:v>
                </c:pt>
                <c:pt idx="9581">
                  <c:v>7.4068768750015987</c:v>
                </c:pt>
                <c:pt idx="9582">
                  <c:v>7.4072525000000002</c:v>
                </c:pt>
                <c:pt idx="9583">
                  <c:v>7.4076075000000001</c:v>
                </c:pt>
                <c:pt idx="9584">
                  <c:v>7.40795125</c:v>
                </c:pt>
                <c:pt idx="9585">
                  <c:v>7.4082893750015986</c:v>
                </c:pt>
                <c:pt idx="9586">
                  <c:v>7.4086237500000003</c:v>
                </c:pt>
                <c:pt idx="9587">
                  <c:v>7.4082362499999999</c:v>
                </c:pt>
                <c:pt idx="9588">
                  <c:v>7.40825625</c:v>
                </c:pt>
                <c:pt idx="9589">
                  <c:v>7.4078875000000002</c:v>
                </c:pt>
                <c:pt idx="9590">
                  <c:v>7.4073343750015992</c:v>
                </c:pt>
                <c:pt idx="9591">
                  <c:v>7.4069381250015986</c:v>
                </c:pt>
                <c:pt idx="9592">
                  <c:v>7.4064456250015986</c:v>
                </c:pt>
                <c:pt idx="9593">
                  <c:v>7.4059887499999997</c:v>
                </c:pt>
                <c:pt idx="9594">
                  <c:v>7.4056668750015993</c:v>
                </c:pt>
                <c:pt idx="9595">
                  <c:v>7.4055637499999998</c:v>
                </c:pt>
                <c:pt idx="9596">
                  <c:v>7.4051512500000003</c:v>
                </c:pt>
                <c:pt idx="9597">
                  <c:v>7.404818125001599</c:v>
                </c:pt>
                <c:pt idx="9598">
                  <c:v>7.4048100000000003</c:v>
                </c:pt>
                <c:pt idx="9599">
                  <c:v>7.4051512500000003</c:v>
                </c:pt>
                <c:pt idx="9600">
                  <c:v>7.4055312500000001</c:v>
                </c:pt>
                <c:pt idx="9601">
                  <c:v>7.4058900000000003</c:v>
                </c:pt>
                <c:pt idx="9602">
                  <c:v>7.4062318750015992</c:v>
                </c:pt>
                <c:pt idx="9603">
                  <c:v>7.4066112500000001</c:v>
                </c:pt>
                <c:pt idx="9604">
                  <c:v>7.4069931250015992</c:v>
                </c:pt>
                <c:pt idx="9605">
                  <c:v>7.4074024999999999</c:v>
                </c:pt>
                <c:pt idx="9606">
                  <c:v>7.4077362500000001</c:v>
                </c:pt>
                <c:pt idx="9607">
                  <c:v>7.4081625000000004</c:v>
                </c:pt>
                <c:pt idx="9608">
                  <c:v>7.4081393750015989</c:v>
                </c:pt>
                <c:pt idx="9609">
                  <c:v>7.4077362500000001</c:v>
                </c:pt>
                <c:pt idx="9610">
                  <c:v>7.4073687499999998</c:v>
                </c:pt>
                <c:pt idx="9611">
                  <c:v>7.407714375001599</c:v>
                </c:pt>
                <c:pt idx="9612">
                  <c:v>7.4080399999999997</c:v>
                </c:pt>
                <c:pt idx="9613">
                  <c:v>7.4081437499999998</c:v>
                </c:pt>
                <c:pt idx="9614">
                  <c:v>7.4084712499999998</c:v>
                </c:pt>
                <c:pt idx="9615">
                  <c:v>7.4088525000000001</c:v>
                </c:pt>
                <c:pt idx="9616">
                  <c:v>7.4091987499999998</c:v>
                </c:pt>
                <c:pt idx="9617">
                  <c:v>7.4095431250015986</c:v>
                </c:pt>
                <c:pt idx="9618">
                  <c:v>7.4098662500000003</c:v>
                </c:pt>
                <c:pt idx="9619">
                  <c:v>7.4095050000000002</c:v>
                </c:pt>
                <c:pt idx="9620">
                  <c:v>7.4090724999999997</c:v>
                </c:pt>
                <c:pt idx="9621">
                  <c:v>7.40874875</c:v>
                </c:pt>
                <c:pt idx="9622">
                  <c:v>7.40883</c:v>
                </c:pt>
                <c:pt idx="9623">
                  <c:v>7.4092074999999999</c:v>
                </c:pt>
                <c:pt idx="9624">
                  <c:v>7.4096531250015989</c:v>
                </c:pt>
                <c:pt idx="9625">
                  <c:v>7.4100168750015989</c:v>
                </c:pt>
                <c:pt idx="9626">
                  <c:v>7.4103568750015993</c:v>
                </c:pt>
                <c:pt idx="9627">
                  <c:v>7.4103993750015986</c:v>
                </c:pt>
                <c:pt idx="9628">
                  <c:v>7.4107312500000004</c:v>
                </c:pt>
                <c:pt idx="9629">
                  <c:v>7.4105949999999998</c:v>
                </c:pt>
                <c:pt idx="9630">
                  <c:v>7.4101968750015992</c:v>
                </c:pt>
                <c:pt idx="9631">
                  <c:v>7.4102362499999996</c:v>
                </c:pt>
                <c:pt idx="9632">
                  <c:v>7.4100068750015993</c:v>
                </c:pt>
                <c:pt idx="9633">
                  <c:v>7.41027375</c:v>
                </c:pt>
                <c:pt idx="9634">
                  <c:v>7.4106456250015986</c:v>
                </c:pt>
                <c:pt idx="9635">
                  <c:v>7.4110250000000004</c:v>
                </c:pt>
                <c:pt idx="9636">
                  <c:v>7.411365</c:v>
                </c:pt>
                <c:pt idx="9637">
                  <c:v>7.4117418750015993</c:v>
                </c:pt>
                <c:pt idx="9638">
                  <c:v>7.41208125</c:v>
                </c:pt>
                <c:pt idx="9639">
                  <c:v>7.4117274999999996</c:v>
                </c:pt>
                <c:pt idx="9640">
                  <c:v>7.4116799999999996</c:v>
                </c:pt>
                <c:pt idx="9641">
                  <c:v>7.4112668750015986</c:v>
                </c:pt>
                <c:pt idx="9642">
                  <c:v>7.41132875</c:v>
                </c:pt>
                <c:pt idx="9643">
                  <c:v>7.4116556250015986</c:v>
                </c:pt>
                <c:pt idx="9644">
                  <c:v>7.4120999999999997</c:v>
                </c:pt>
                <c:pt idx="9645">
                  <c:v>7.4125106250015991</c:v>
                </c:pt>
                <c:pt idx="9646">
                  <c:v>7.4129368750015994</c:v>
                </c:pt>
                <c:pt idx="9647">
                  <c:v>7.4133987499999998</c:v>
                </c:pt>
                <c:pt idx="9648">
                  <c:v>7.4137424999999997</c:v>
                </c:pt>
                <c:pt idx="9649">
                  <c:v>7.4140424999999999</c:v>
                </c:pt>
                <c:pt idx="9650">
                  <c:v>7.4143943750015993</c:v>
                </c:pt>
                <c:pt idx="9651">
                  <c:v>7.4147418750015994</c:v>
                </c:pt>
                <c:pt idx="9652">
                  <c:v>7.4151106250015992</c:v>
                </c:pt>
                <c:pt idx="9653">
                  <c:v>7.4154618750015988</c:v>
                </c:pt>
                <c:pt idx="9654">
                  <c:v>7.4158037500000002</c:v>
                </c:pt>
                <c:pt idx="9655">
                  <c:v>7.4161337500000002</c:v>
                </c:pt>
                <c:pt idx="9656">
                  <c:v>7.4165243750015986</c:v>
                </c:pt>
                <c:pt idx="9657">
                  <c:v>7.4161587500000001</c:v>
                </c:pt>
                <c:pt idx="9658">
                  <c:v>7.4164399999999997</c:v>
                </c:pt>
                <c:pt idx="9659">
                  <c:v>7.4168293750015986</c:v>
                </c:pt>
                <c:pt idx="9660">
                  <c:v>7.4171975000000003</c:v>
                </c:pt>
                <c:pt idx="9661">
                  <c:v>7.4175831250015989</c:v>
                </c:pt>
                <c:pt idx="9662">
                  <c:v>7.4176500000000001</c:v>
                </c:pt>
                <c:pt idx="9663">
                  <c:v>7.4172162500000001</c:v>
                </c:pt>
                <c:pt idx="9664">
                  <c:v>7.4168787500000004</c:v>
                </c:pt>
                <c:pt idx="9665">
                  <c:v>7.4172243750015987</c:v>
                </c:pt>
                <c:pt idx="9666">
                  <c:v>7.4176443750015988</c:v>
                </c:pt>
                <c:pt idx="9667">
                  <c:v>7.4180900000000003</c:v>
                </c:pt>
                <c:pt idx="9668">
                  <c:v>7.4185418750015986</c:v>
                </c:pt>
                <c:pt idx="9669">
                  <c:v>7.4189156250015991</c:v>
                </c:pt>
                <c:pt idx="9670">
                  <c:v>7.4192893750015987</c:v>
                </c:pt>
                <c:pt idx="9671">
                  <c:v>7.419656875001599</c:v>
                </c:pt>
                <c:pt idx="9672">
                  <c:v>7.4200081250015986</c:v>
                </c:pt>
                <c:pt idx="9673">
                  <c:v>7.4203743750015994</c:v>
                </c:pt>
                <c:pt idx="9674">
                  <c:v>7.4207306250015987</c:v>
                </c:pt>
                <c:pt idx="9675">
                  <c:v>7.4203625000000004</c:v>
                </c:pt>
                <c:pt idx="9676">
                  <c:v>7.4200268750015992</c:v>
                </c:pt>
                <c:pt idx="9677">
                  <c:v>7.4196931250015989</c:v>
                </c:pt>
                <c:pt idx="9678">
                  <c:v>7.4195287499999996</c:v>
                </c:pt>
                <c:pt idx="9679">
                  <c:v>7.4191362500000002</c:v>
                </c:pt>
                <c:pt idx="9680">
                  <c:v>7.4188012499999996</c:v>
                </c:pt>
                <c:pt idx="9681">
                  <c:v>7.4184374999999996</c:v>
                </c:pt>
                <c:pt idx="9682">
                  <c:v>7.41810875</c:v>
                </c:pt>
                <c:pt idx="9683">
                  <c:v>7.4177556250015986</c:v>
                </c:pt>
                <c:pt idx="9684">
                  <c:v>7.4179243750015988</c:v>
                </c:pt>
                <c:pt idx="9685">
                  <c:v>7.4183156250015987</c:v>
                </c:pt>
                <c:pt idx="9686">
                  <c:v>7.4186693750015991</c:v>
                </c:pt>
                <c:pt idx="9687">
                  <c:v>7.4188356250015994</c:v>
                </c:pt>
                <c:pt idx="9688">
                  <c:v>7.4184999999999999</c:v>
                </c:pt>
                <c:pt idx="9689">
                  <c:v>7.4181612499999998</c:v>
                </c:pt>
                <c:pt idx="9690">
                  <c:v>7.4185281250015986</c:v>
                </c:pt>
                <c:pt idx="9691">
                  <c:v>7.4184281250015989</c:v>
                </c:pt>
                <c:pt idx="9692">
                  <c:v>7.4181024999999998</c:v>
                </c:pt>
                <c:pt idx="9693">
                  <c:v>7.4180756250015989</c:v>
                </c:pt>
                <c:pt idx="9694">
                  <c:v>7.4184243750015986</c:v>
                </c:pt>
                <c:pt idx="9695">
                  <c:v>7.41876625</c:v>
                </c:pt>
                <c:pt idx="9696">
                  <c:v>7.4191481250015991</c:v>
                </c:pt>
                <c:pt idx="9697">
                  <c:v>7.4195881250015994</c:v>
                </c:pt>
                <c:pt idx="9698">
                  <c:v>7.419914375001599</c:v>
                </c:pt>
                <c:pt idx="9699">
                  <c:v>7.4202925000000004</c:v>
                </c:pt>
                <c:pt idx="9700">
                  <c:v>7.4206668750015989</c:v>
                </c:pt>
                <c:pt idx="9701">
                  <c:v>7.4210968750015986</c:v>
                </c:pt>
                <c:pt idx="9702">
                  <c:v>7.4214268750015986</c:v>
                </c:pt>
                <c:pt idx="9703">
                  <c:v>7.4217506250015992</c:v>
                </c:pt>
                <c:pt idx="9704">
                  <c:v>7.422189375001599</c:v>
                </c:pt>
                <c:pt idx="9705">
                  <c:v>7.4226049999999999</c:v>
                </c:pt>
                <c:pt idx="9706">
                  <c:v>7.4230318750015991</c:v>
                </c:pt>
                <c:pt idx="9707">
                  <c:v>7.4233900000000004</c:v>
                </c:pt>
                <c:pt idx="9708">
                  <c:v>7.4238375000000003</c:v>
                </c:pt>
                <c:pt idx="9709">
                  <c:v>7.4242687500000004</c:v>
                </c:pt>
                <c:pt idx="9710">
                  <c:v>7.42432625</c:v>
                </c:pt>
                <c:pt idx="9711">
                  <c:v>7.4244337500000004</c:v>
                </c:pt>
                <c:pt idx="9712">
                  <c:v>7.4241925000000002</c:v>
                </c:pt>
                <c:pt idx="9713">
                  <c:v>7.4245887499999998</c:v>
                </c:pt>
                <c:pt idx="9714">
                  <c:v>7.4249712499999996</c:v>
                </c:pt>
                <c:pt idx="9715">
                  <c:v>7.4253156250015993</c:v>
                </c:pt>
                <c:pt idx="9716">
                  <c:v>7.4256549999999999</c:v>
                </c:pt>
                <c:pt idx="9717">
                  <c:v>7.4252856250015986</c:v>
                </c:pt>
                <c:pt idx="9718">
                  <c:v>7.425698125001599</c:v>
                </c:pt>
                <c:pt idx="9719">
                  <c:v>7.4260324999999998</c:v>
                </c:pt>
                <c:pt idx="9720">
                  <c:v>7.4263574999999999</c:v>
                </c:pt>
                <c:pt idx="9721">
                  <c:v>7.4268181250015992</c:v>
                </c:pt>
                <c:pt idx="9722">
                  <c:v>7.4271399999999996</c:v>
                </c:pt>
                <c:pt idx="9723">
                  <c:v>7.4267475000000003</c:v>
                </c:pt>
                <c:pt idx="9724">
                  <c:v>7.42638</c:v>
                </c:pt>
                <c:pt idx="9725">
                  <c:v>7.4259843750015992</c:v>
                </c:pt>
                <c:pt idx="9726">
                  <c:v>7.4255449999999996</c:v>
                </c:pt>
                <c:pt idx="9727">
                  <c:v>7.4250806250015993</c:v>
                </c:pt>
                <c:pt idx="9728">
                  <c:v>7.4247406250015988</c:v>
                </c:pt>
                <c:pt idx="9729">
                  <c:v>7.4242012500000003</c:v>
                </c:pt>
                <c:pt idx="9730">
                  <c:v>7.423786875001599</c:v>
                </c:pt>
                <c:pt idx="9731">
                  <c:v>7.4232781250015991</c:v>
                </c:pt>
                <c:pt idx="9732">
                  <c:v>7.4228862500000004</c:v>
                </c:pt>
                <c:pt idx="9733">
                  <c:v>7.4230437499999997</c:v>
                </c:pt>
                <c:pt idx="9734">
                  <c:v>7.4233912499999999</c:v>
                </c:pt>
                <c:pt idx="9735">
                  <c:v>7.4237237499999997</c:v>
                </c:pt>
                <c:pt idx="9736">
                  <c:v>7.4240525000000002</c:v>
                </c:pt>
                <c:pt idx="9737">
                  <c:v>7.4243918750015991</c:v>
                </c:pt>
                <c:pt idx="9738">
                  <c:v>7.4247568750015986</c:v>
                </c:pt>
                <c:pt idx="9739">
                  <c:v>7.4250987500000001</c:v>
                </c:pt>
                <c:pt idx="9740">
                  <c:v>7.4254474999999998</c:v>
                </c:pt>
                <c:pt idx="9741">
                  <c:v>7.4257825000000004</c:v>
                </c:pt>
                <c:pt idx="9742">
                  <c:v>7.4261299999999997</c:v>
                </c:pt>
                <c:pt idx="9743">
                  <c:v>7.4258062499999999</c:v>
                </c:pt>
                <c:pt idx="9744">
                  <c:v>7.4253349999999996</c:v>
                </c:pt>
                <c:pt idx="9745">
                  <c:v>7.4249400000000003</c:v>
                </c:pt>
                <c:pt idx="9746">
                  <c:v>7.42460875</c:v>
                </c:pt>
                <c:pt idx="9747">
                  <c:v>7.4242749999999997</c:v>
                </c:pt>
                <c:pt idx="9748">
                  <c:v>7.4246393750015987</c:v>
                </c:pt>
                <c:pt idx="9749">
                  <c:v>7.4249937499999996</c:v>
                </c:pt>
                <c:pt idx="9750">
                  <c:v>7.4253493750015993</c:v>
                </c:pt>
                <c:pt idx="9751">
                  <c:v>7.4257106250015994</c:v>
                </c:pt>
                <c:pt idx="9752">
                  <c:v>7.4260887499999999</c:v>
                </c:pt>
                <c:pt idx="9753">
                  <c:v>7.4264124999999996</c:v>
                </c:pt>
                <c:pt idx="9754">
                  <c:v>7.4267843750015992</c:v>
                </c:pt>
                <c:pt idx="9755">
                  <c:v>7.4272493750015993</c:v>
                </c:pt>
                <c:pt idx="9756">
                  <c:v>7.4277356250015991</c:v>
                </c:pt>
                <c:pt idx="9757">
                  <c:v>7.4280850000000003</c:v>
                </c:pt>
                <c:pt idx="9758">
                  <c:v>7.4284193750015994</c:v>
                </c:pt>
                <c:pt idx="9759">
                  <c:v>7.4287587500000001</c:v>
                </c:pt>
                <c:pt idx="9760">
                  <c:v>7.4291831250015994</c:v>
                </c:pt>
                <c:pt idx="9761">
                  <c:v>7.4295318750015991</c:v>
                </c:pt>
                <c:pt idx="9762">
                  <c:v>7.4295756250015987</c:v>
                </c:pt>
                <c:pt idx="9763">
                  <c:v>7.4299262500000003</c:v>
                </c:pt>
                <c:pt idx="9764">
                  <c:v>7.4302593750015991</c:v>
                </c:pt>
                <c:pt idx="9765">
                  <c:v>7.4306312500000002</c:v>
                </c:pt>
                <c:pt idx="9766">
                  <c:v>7.4310200000000002</c:v>
                </c:pt>
                <c:pt idx="9767">
                  <c:v>7.43134125</c:v>
                </c:pt>
                <c:pt idx="9768">
                  <c:v>7.4312262499999999</c:v>
                </c:pt>
                <c:pt idx="9769">
                  <c:v>7.4312031250015993</c:v>
                </c:pt>
                <c:pt idx="9770">
                  <c:v>7.43086</c:v>
                </c:pt>
                <c:pt idx="9771">
                  <c:v>7.4304231250015986</c:v>
                </c:pt>
                <c:pt idx="9772">
                  <c:v>7.4300568750015987</c:v>
                </c:pt>
                <c:pt idx="9773">
                  <c:v>7.4295612499999999</c:v>
                </c:pt>
                <c:pt idx="9774">
                  <c:v>7.429193125001599</c:v>
                </c:pt>
                <c:pt idx="9775">
                  <c:v>7.4292956250015987</c:v>
                </c:pt>
                <c:pt idx="9776">
                  <c:v>7.4289562499999997</c:v>
                </c:pt>
                <c:pt idx="9777">
                  <c:v>7.4285137499999996</c:v>
                </c:pt>
                <c:pt idx="9778">
                  <c:v>7.4281012500000001</c:v>
                </c:pt>
                <c:pt idx="9779">
                  <c:v>7.4277662500000003</c:v>
                </c:pt>
                <c:pt idx="9780">
                  <c:v>7.4278962499999999</c:v>
                </c:pt>
                <c:pt idx="9781">
                  <c:v>7.42796375</c:v>
                </c:pt>
                <c:pt idx="9782">
                  <c:v>7.4275656250015993</c:v>
                </c:pt>
                <c:pt idx="9783">
                  <c:v>7.4270968750015989</c:v>
                </c:pt>
                <c:pt idx="9784">
                  <c:v>7.4265350000000003</c:v>
                </c:pt>
                <c:pt idx="9785">
                  <c:v>7.4259893750015991</c:v>
                </c:pt>
                <c:pt idx="9786">
                  <c:v>7.4256306250015989</c:v>
                </c:pt>
                <c:pt idx="9787">
                  <c:v>7.4256099999999998</c:v>
                </c:pt>
                <c:pt idx="9788">
                  <c:v>7.42523</c:v>
                </c:pt>
                <c:pt idx="9789">
                  <c:v>7.4248881250015986</c:v>
                </c:pt>
                <c:pt idx="9790">
                  <c:v>7.424805625001599</c:v>
                </c:pt>
                <c:pt idx="9791">
                  <c:v>7.4251031250015993</c:v>
                </c:pt>
                <c:pt idx="9792">
                  <c:v>7.4254443750015993</c:v>
                </c:pt>
                <c:pt idx="9793">
                  <c:v>7.4257656250015991</c:v>
                </c:pt>
                <c:pt idx="9794">
                  <c:v>7.4258175</c:v>
                </c:pt>
                <c:pt idx="9795">
                  <c:v>7.4253881250015992</c:v>
                </c:pt>
                <c:pt idx="9796">
                  <c:v>7.4248374999999998</c:v>
                </c:pt>
                <c:pt idx="9797">
                  <c:v>7.4243949999999996</c:v>
                </c:pt>
                <c:pt idx="9798">
                  <c:v>7.4240731250015992</c:v>
                </c:pt>
                <c:pt idx="9799">
                  <c:v>7.424066875001599</c:v>
                </c:pt>
                <c:pt idx="9800">
                  <c:v>7.42448</c:v>
                </c:pt>
                <c:pt idx="9801">
                  <c:v>7.4248587500000003</c:v>
                </c:pt>
                <c:pt idx="9802">
                  <c:v>7.4251818750015994</c:v>
                </c:pt>
                <c:pt idx="9803">
                  <c:v>7.4255599999999999</c:v>
                </c:pt>
                <c:pt idx="9804">
                  <c:v>7.4259393750015992</c:v>
                </c:pt>
                <c:pt idx="9805">
                  <c:v>7.4262975000000004</c:v>
                </c:pt>
                <c:pt idx="9806">
                  <c:v>7.4259075000000001</c:v>
                </c:pt>
                <c:pt idx="9807">
                  <c:v>7.4262424999999999</c:v>
                </c:pt>
                <c:pt idx="9808">
                  <c:v>7.4266112499999997</c:v>
                </c:pt>
                <c:pt idx="9809">
                  <c:v>7.4265350000000003</c:v>
                </c:pt>
                <c:pt idx="9810">
                  <c:v>7.42620375</c:v>
                </c:pt>
                <c:pt idx="9811">
                  <c:v>7.4257581250015994</c:v>
                </c:pt>
                <c:pt idx="9812">
                  <c:v>7.4254368750015987</c:v>
                </c:pt>
                <c:pt idx="9813">
                  <c:v>7.4257175000000002</c:v>
                </c:pt>
                <c:pt idx="9814">
                  <c:v>7.425720625001599</c:v>
                </c:pt>
                <c:pt idx="9815">
                  <c:v>7.4252818750015992</c:v>
                </c:pt>
                <c:pt idx="9816">
                  <c:v>7.424911875001599</c:v>
                </c:pt>
                <c:pt idx="9817">
                  <c:v>7.424466875001599</c:v>
                </c:pt>
                <c:pt idx="9818">
                  <c:v>7.4247743750015989</c:v>
                </c:pt>
                <c:pt idx="9819">
                  <c:v>7.4250024999999997</c:v>
                </c:pt>
                <c:pt idx="9820">
                  <c:v>7.4253306250015987</c:v>
                </c:pt>
                <c:pt idx="9821">
                  <c:v>7.4258112499999998</c:v>
                </c:pt>
                <c:pt idx="9822">
                  <c:v>7.4261687500000004</c:v>
                </c:pt>
                <c:pt idx="9823">
                  <c:v>7.4265168750015986</c:v>
                </c:pt>
                <c:pt idx="9824">
                  <c:v>7.4269268750015991</c:v>
                </c:pt>
                <c:pt idx="9825">
                  <c:v>7.4271268750015986</c:v>
                </c:pt>
                <c:pt idx="9826">
                  <c:v>7.4275612500000001</c:v>
                </c:pt>
                <c:pt idx="9827">
                  <c:v>7.42791625</c:v>
                </c:pt>
                <c:pt idx="9828">
                  <c:v>7.428241875001599</c:v>
                </c:pt>
                <c:pt idx="9829">
                  <c:v>7.4282374999999998</c:v>
                </c:pt>
                <c:pt idx="9830">
                  <c:v>7.4278293750015987</c:v>
                </c:pt>
                <c:pt idx="9831">
                  <c:v>7.4274212500000001</c:v>
                </c:pt>
                <c:pt idx="9832">
                  <c:v>7.4269575000000003</c:v>
                </c:pt>
                <c:pt idx="9833">
                  <c:v>7.4265893750015994</c:v>
                </c:pt>
                <c:pt idx="9834">
                  <c:v>7.4261774999999997</c:v>
                </c:pt>
                <c:pt idx="9835">
                  <c:v>7.4263412500000001</c:v>
                </c:pt>
                <c:pt idx="9836">
                  <c:v>7.4265056250015986</c:v>
                </c:pt>
                <c:pt idx="9837">
                  <c:v>7.4266050000000003</c:v>
                </c:pt>
                <c:pt idx="9838">
                  <c:v>7.4269587499999998</c:v>
                </c:pt>
                <c:pt idx="9839">
                  <c:v>7.4272856250015993</c:v>
                </c:pt>
                <c:pt idx="9840">
                  <c:v>7.4270637500000003</c:v>
                </c:pt>
                <c:pt idx="9841">
                  <c:v>7.42725875</c:v>
                </c:pt>
                <c:pt idx="9842">
                  <c:v>7.4276925</c:v>
                </c:pt>
                <c:pt idx="9843">
                  <c:v>7.4280474999999999</c:v>
                </c:pt>
                <c:pt idx="9844">
                  <c:v>7.4284593750015988</c:v>
                </c:pt>
                <c:pt idx="9845">
                  <c:v>7.4287999999999998</c:v>
                </c:pt>
                <c:pt idx="9846">
                  <c:v>7.4292350000000003</c:v>
                </c:pt>
                <c:pt idx="9847">
                  <c:v>7.4295643750015987</c:v>
                </c:pt>
                <c:pt idx="9848">
                  <c:v>7.4300137499999996</c:v>
                </c:pt>
                <c:pt idx="9849">
                  <c:v>7.4303881250015991</c:v>
                </c:pt>
                <c:pt idx="9850">
                  <c:v>7.4308106250015991</c:v>
                </c:pt>
                <c:pt idx="9851">
                  <c:v>7.4311468750015992</c:v>
                </c:pt>
                <c:pt idx="9852">
                  <c:v>7.4307499999999997</c:v>
                </c:pt>
                <c:pt idx="9853">
                  <c:v>7.4303274999999998</c:v>
                </c:pt>
                <c:pt idx="9854">
                  <c:v>7.4299256250015988</c:v>
                </c:pt>
                <c:pt idx="9855">
                  <c:v>7.4295974999999999</c:v>
                </c:pt>
                <c:pt idx="9856">
                  <c:v>7.4298950000000001</c:v>
                </c:pt>
                <c:pt idx="9857">
                  <c:v>7.4301637500000002</c:v>
                </c:pt>
                <c:pt idx="9858">
                  <c:v>7.4305812500000004</c:v>
                </c:pt>
                <c:pt idx="9859">
                  <c:v>7.4309818750015992</c:v>
                </c:pt>
                <c:pt idx="9860">
                  <c:v>7.4313775</c:v>
                </c:pt>
                <c:pt idx="9861">
                  <c:v>7.431714375001599</c:v>
                </c:pt>
                <c:pt idx="9862">
                  <c:v>7.4320368750015993</c:v>
                </c:pt>
                <c:pt idx="9863">
                  <c:v>7.4315974999999996</c:v>
                </c:pt>
                <c:pt idx="9864">
                  <c:v>7.4311843750015987</c:v>
                </c:pt>
                <c:pt idx="9865">
                  <c:v>7.4309118750015992</c:v>
                </c:pt>
                <c:pt idx="9866">
                  <c:v>7.43129375</c:v>
                </c:pt>
                <c:pt idx="9867">
                  <c:v>7.431635</c:v>
                </c:pt>
                <c:pt idx="9868">
                  <c:v>7.4320231250015993</c:v>
                </c:pt>
                <c:pt idx="9869">
                  <c:v>7.4318393750015987</c:v>
                </c:pt>
                <c:pt idx="9870">
                  <c:v>7.4317062500000004</c:v>
                </c:pt>
                <c:pt idx="9871">
                  <c:v>7.4312374999999999</c:v>
                </c:pt>
                <c:pt idx="9872">
                  <c:v>7.4308931250015986</c:v>
                </c:pt>
                <c:pt idx="9873">
                  <c:v>7.4305725000000002</c:v>
                </c:pt>
                <c:pt idx="9874">
                  <c:v>7.4301649999999997</c:v>
                </c:pt>
                <c:pt idx="9875">
                  <c:v>7.4299825000000004</c:v>
                </c:pt>
                <c:pt idx="9876">
                  <c:v>7.4302318750015992</c:v>
                </c:pt>
                <c:pt idx="9877">
                  <c:v>7.4306043750015993</c:v>
                </c:pt>
                <c:pt idx="9878">
                  <c:v>7.4310124999999996</c:v>
                </c:pt>
                <c:pt idx="9879">
                  <c:v>7.4314462499999996</c:v>
                </c:pt>
                <c:pt idx="9880">
                  <c:v>7.4317900000000003</c:v>
                </c:pt>
                <c:pt idx="9881">
                  <c:v>7.4321281250015989</c:v>
                </c:pt>
                <c:pt idx="9882">
                  <c:v>7.4323050000000004</c:v>
                </c:pt>
                <c:pt idx="9883">
                  <c:v>7.4326731250015987</c:v>
                </c:pt>
                <c:pt idx="9884">
                  <c:v>7.4328218750015989</c:v>
                </c:pt>
                <c:pt idx="9885">
                  <c:v>7.4330156250015991</c:v>
                </c:pt>
                <c:pt idx="9886">
                  <c:v>7.433368125001599</c:v>
                </c:pt>
                <c:pt idx="9887">
                  <c:v>7.4337549999999997</c:v>
                </c:pt>
                <c:pt idx="9888">
                  <c:v>7.4334350000000002</c:v>
                </c:pt>
                <c:pt idx="9889">
                  <c:v>7.4335025000000003</c:v>
                </c:pt>
                <c:pt idx="9890">
                  <c:v>7.4339087499999996</c:v>
                </c:pt>
                <c:pt idx="9891">
                  <c:v>7.4334637499999996</c:v>
                </c:pt>
                <c:pt idx="9892">
                  <c:v>7.4338175</c:v>
                </c:pt>
                <c:pt idx="9893">
                  <c:v>7.4341962500000003</c:v>
                </c:pt>
                <c:pt idx="9894">
                  <c:v>7.4345981250015987</c:v>
                </c:pt>
                <c:pt idx="9895">
                  <c:v>7.4349600000000002</c:v>
                </c:pt>
                <c:pt idx="9896">
                  <c:v>7.4352918750015986</c:v>
                </c:pt>
                <c:pt idx="9897">
                  <c:v>7.435634375001599</c:v>
                </c:pt>
                <c:pt idx="9898">
                  <c:v>7.4360381250015992</c:v>
                </c:pt>
                <c:pt idx="9899">
                  <c:v>7.4364206250015989</c:v>
                </c:pt>
                <c:pt idx="9900">
                  <c:v>7.4367862499999999</c:v>
                </c:pt>
                <c:pt idx="9901">
                  <c:v>7.4368962500000002</c:v>
                </c:pt>
                <c:pt idx="9902">
                  <c:v>7.4367112500000001</c:v>
                </c:pt>
                <c:pt idx="9903">
                  <c:v>7.4364381250015992</c:v>
                </c:pt>
                <c:pt idx="9904">
                  <c:v>7.4368962500000002</c:v>
                </c:pt>
                <c:pt idx="9905">
                  <c:v>7.4373268750015988</c:v>
                </c:pt>
                <c:pt idx="9906">
                  <c:v>7.4374700000000002</c:v>
                </c:pt>
                <c:pt idx="9907">
                  <c:v>7.437805</c:v>
                </c:pt>
                <c:pt idx="9908">
                  <c:v>7.4382187499999999</c:v>
                </c:pt>
                <c:pt idx="9909">
                  <c:v>7.4378106250015987</c:v>
                </c:pt>
                <c:pt idx="9910">
                  <c:v>7.4373506250015993</c:v>
                </c:pt>
                <c:pt idx="9911">
                  <c:v>7.4369443750015991</c:v>
                </c:pt>
                <c:pt idx="9912">
                  <c:v>7.4365750000000004</c:v>
                </c:pt>
                <c:pt idx="9913">
                  <c:v>7.4361962500000001</c:v>
                </c:pt>
                <c:pt idx="9914">
                  <c:v>7.4361249999999997</c:v>
                </c:pt>
                <c:pt idx="9915">
                  <c:v>7.4365162500000004</c:v>
                </c:pt>
                <c:pt idx="9916">
                  <c:v>7.436876875001599</c:v>
                </c:pt>
                <c:pt idx="9917">
                  <c:v>7.437288125001599</c:v>
                </c:pt>
                <c:pt idx="9918">
                  <c:v>7.4376924999999998</c:v>
                </c:pt>
                <c:pt idx="9919">
                  <c:v>7.4380318750015988</c:v>
                </c:pt>
                <c:pt idx="9920">
                  <c:v>7.438415</c:v>
                </c:pt>
                <c:pt idx="9921">
                  <c:v>7.4388656250015988</c:v>
                </c:pt>
                <c:pt idx="9922">
                  <c:v>7.4390681250015991</c:v>
                </c:pt>
                <c:pt idx="9923">
                  <c:v>7.4389818750015992</c:v>
                </c:pt>
                <c:pt idx="9924">
                  <c:v>7.4388350000000001</c:v>
                </c:pt>
                <c:pt idx="9925">
                  <c:v>7.4388449999999997</c:v>
                </c:pt>
                <c:pt idx="9926">
                  <c:v>7.4391818750015988</c:v>
                </c:pt>
                <c:pt idx="9927">
                  <c:v>7.439610625001599</c:v>
                </c:pt>
                <c:pt idx="9928">
                  <c:v>7.4399393750015994</c:v>
                </c:pt>
                <c:pt idx="9929">
                  <c:v>7.4402999999999997</c:v>
                </c:pt>
                <c:pt idx="9930">
                  <c:v>7.4400731250015992</c:v>
                </c:pt>
                <c:pt idx="9931">
                  <c:v>7.4396962499999999</c:v>
                </c:pt>
                <c:pt idx="9932">
                  <c:v>7.4392112499999996</c:v>
                </c:pt>
                <c:pt idx="9933">
                  <c:v>7.4387943750015992</c:v>
                </c:pt>
                <c:pt idx="9934">
                  <c:v>7.4387974999999997</c:v>
                </c:pt>
                <c:pt idx="9935">
                  <c:v>7.4387912500000004</c:v>
                </c:pt>
                <c:pt idx="9936">
                  <c:v>7.4384674999999998</c:v>
                </c:pt>
                <c:pt idx="9937">
                  <c:v>7.4385456250015993</c:v>
                </c:pt>
                <c:pt idx="9938">
                  <c:v>7.4388793750015987</c:v>
                </c:pt>
                <c:pt idx="9939">
                  <c:v>7.4392193750015991</c:v>
                </c:pt>
                <c:pt idx="9940">
                  <c:v>7.439610625001599</c:v>
                </c:pt>
                <c:pt idx="9941">
                  <c:v>7.4399562499999998</c:v>
                </c:pt>
                <c:pt idx="9942">
                  <c:v>7.4403125000000001</c:v>
                </c:pt>
                <c:pt idx="9943">
                  <c:v>7.44067875</c:v>
                </c:pt>
                <c:pt idx="9944">
                  <c:v>7.4410418750015994</c:v>
                </c:pt>
                <c:pt idx="9945">
                  <c:v>7.4414224999999998</c:v>
                </c:pt>
                <c:pt idx="9946">
                  <c:v>7.4417893750015986</c:v>
                </c:pt>
                <c:pt idx="9947">
                  <c:v>7.4421324999999996</c:v>
                </c:pt>
                <c:pt idx="9948">
                  <c:v>7.4424993750015993</c:v>
                </c:pt>
                <c:pt idx="9949">
                  <c:v>7.442836875001599</c:v>
                </c:pt>
                <c:pt idx="9950">
                  <c:v>7.4431812500000003</c:v>
                </c:pt>
                <c:pt idx="9951">
                  <c:v>7.4435093750015993</c:v>
                </c:pt>
                <c:pt idx="9952">
                  <c:v>7.4438306250015991</c:v>
                </c:pt>
                <c:pt idx="9953">
                  <c:v>7.4441668750015992</c:v>
                </c:pt>
                <c:pt idx="9954">
                  <c:v>7.4445118750015986</c:v>
                </c:pt>
                <c:pt idx="9955">
                  <c:v>7.4448518750015991</c:v>
                </c:pt>
                <c:pt idx="9956">
                  <c:v>7.4449193750015992</c:v>
                </c:pt>
                <c:pt idx="9957">
                  <c:v>7.4445412500000003</c:v>
                </c:pt>
                <c:pt idx="9958">
                  <c:v>7.4440531250015987</c:v>
                </c:pt>
                <c:pt idx="9959">
                  <c:v>7.4436831250015993</c:v>
                </c:pt>
                <c:pt idx="9960">
                  <c:v>7.4433199999999999</c:v>
                </c:pt>
                <c:pt idx="9961">
                  <c:v>7.4427637500000001</c:v>
                </c:pt>
                <c:pt idx="9962">
                  <c:v>7.4422862500000004</c:v>
                </c:pt>
                <c:pt idx="9963">
                  <c:v>7.4418637500000004</c:v>
                </c:pt>
                <c:pt idx="9964">
                  <c:v>7.4414568750015988</c:v>
                </c:pt>
                <c:pt idx="9965">
                  <c:v>7.441650625001599</c:v>
                </c:pt>
                <c:pt idx="9966">
                  <c:v>7.4420043750015994</c:v>
                </c:pt>
                <c:pt idx="9967">
                  <c:v>7.4423656250015986</c:v>
                </c:pt>
                <c:pt idx="9968">
                  <c:v>7.4427362500000003</c:v>
                </c:pt>
                <c:pt idx="9969">
                  <c:v>7.4430806250015991</c:v>
                </c:pt>
                <c:pt idx="9970">
                  <c:v>7.4435599999999997</c:v>
                </c:pt>
                <c:pt idx="9971">
                  <c:v>7.443833125001599</c:v>
                </c:pt>
                <c:pt idx="9972">
                  <c:v>7.4442243750015988</c:v>
                </c:pt>
                <c:pt idx="9973">
                  <c:v>7.4444556250015994</c:v>
                </c:pt>
                <c:pt idx="9974">
                  <c:v>7.4447774999999998</c:v>
                </c:pt>
                <c:pt idx="9975">
                  <c:v>7.445125</c:v>
                </c:pt>
                <c:pt idx="9976">
                  <c:v>7.4455487500000004</c:v>
                </c:pt>
                <c:pt idx="9977">
                  <c:v>7.4460218750015992</c:v>
                </c:pt>
                <c:pt idx="9978">
                  <c:v>7.4464350000000001</c:v>
                </c:pt>
                <c:pt idx="9979">
                  <c:v>7.4463225</c:v>
                </c:pt>
                <c:pt idx="9980">
                  <c:v>7.4459949999999999</c:v>
                </c:pt>
                <c:pt idx="9981">
                  <c:v>7.4456012500000002</c:v>
                </c:pt>
                <c:pt idx="9982">
                  <c:v>7.4452662500000004</c:v>
                </c:pt>
                <c:pt idx="9983">
                  <c:v>7.4454687499999999</c:v>
                </c:pt>
                <c:pt idx="9984">
                  <c:v>7.4458068750015993</c:v>
                </c:pt>
                <c:pt idx="9985">
                  <c:v>7.4461593750015993</c:v>
                </c:pt>
                <c:pt idx="9986">
                  <c:v>7.4465356250015988</c:v>
                </c:pt>
                <c:pt idx="9987">
                  <c:v>7.4464649999999999</c:v>
                </c:pt>
                <c:pt idx="9988">
                  <c:v>7.4464662500000003</c:v>
                </c:pt>
                <c:pt idx="9989">
                  <c:v>7.4467331250015993</c:v>
                </c:pt>
                <c:pt idx="9990">
                  <c:v>7.4464050000000004</c:v>
                </c:pt>
                <c:pt idx="9991">
                  <c:v>7.4460587499999997</c:v>
                </c:pt>
                <c:pt idx="9992">
                  <c:v>7.4459256250015988</c:v>
                </c:pt>
                <c:pt idx="9993">
                  <c:v>7.4462668750015988</c:v>
                </c:pt>
                <c:pt idx="9994">
                  <c:v>7.4466618750015989</c:v>
                </c:pt>
                <c:pt idx="9995">
                  <c:v>7.4470181250015992</c:v>
                </c:pt>
                <c:pt idx="9996">
                  <c:v>7.4474031250015988</c:v>
                </c:pt>
                <c:pt idx="9997">
                  <c:v>7.4477543750015993</c:v>
                </c:pt>
                <c:pt idx="9998">
                  <c:v>7.4481612500000001</c:v>
                </c:pt>
                <c:pt idx="9999">
                  <c:v>7.4485725</c:v>
                </c:pt>
                <c:pt idx="10000">
                  <c:v>7.4484868750015991</c:v>
                </c:pt>
                <c:pt idx="10001">
                  <c:v>7.44816375</c:v>
                </c:pt>
                <c:pt idx="10002">
                  <c:v>7.4478268750015992</c:v>
                </c:pt>
                <c:pt idx="10003">
                  <c:v>7.4474175000000002</c:v>
                </c:pt>
                <c:pt idx="10004">
                  <c:v>7.4471106250015993</c:v>
                </c:pt>
                <c:pt idx="10005">
                  <c:v>7.4475656250015989</c:v>
                </c:pt>
                <c:pt idx="10006">
                  <c:v>7.4480012499999999</c:v>
                </c:pt>
                <c:pt idx="10007">
                  <c:v>7.4484218750015989</c:v>
                </c:pt>
                <c:pt idx="10008">
                  <c:v>7.4487575000000001</c:v>
                </c:pt>
                <c:pt idx="10009">
                  <c:v>7.4491250000000004</c:v>
                </c:pt>
                <c:pt idx="10010">
                  <c:v>7.449510625001599</c:v>
                </c:pt>
                <c:pt idx="10011">
                  <c:v>7.4498850000000001</c:v>
                </c:pt>
                <c:pt idx="10012">
                  <c:v>7.4502818750015987</c:v>
                </c:pt>
                <c:pt idx="10013">
                  <c:v>7.4506331250015991</c:v>
                </c:pt>
                <c:pt idx="10014">
                  <c:v>7.4502775000000003</c:v>
                </c:pt>
                <c:pt idx="10015">
                  <c:v>7.4506137499999996</c:v>
                </c:pt>
                <c:pt idx="10016">
                  <c:v>7.4508412499999999</c:v>
                </c:pt>
                <c:pt idx="10017">
                  <c:v>7.4511768750015994</c:v>
                </c:pt>
                <c:pt idx="10018">
                  <c:v>7.4515037499999996</c:v>
                </c:pt>
                <c:pt idx="10019">
                  <c:v>7.4519275</c:v>
                </c:pt>
                <c:pt idx="10020">
                  <c:v>7.45229125</c:v>
                </c:pt>
                <c:pt idx="10021">
                  <c:v>7.4526312499999996</c:v>
                </c:pt>
                <c:pt idx="10022">
                  <c:v>7.4522718750015988</c:v>
                </c:pt>
                <c:pt idx="10023">
                  <c:v>7.4518931250015994</c:v>
                </c:pt>
                <c:pt idx="10024">
                  <c:v>7.4515450000000003</c:v>
                </c:pt>
                <c:pt idx="10025">
                  <c:v>7.4511956250015992</c:v>
                </c:pt>
                <c:pt idx="10026">
                  <c:v>7.4515481250015991</c:v>
                </c:pt>
                <c:pt idx="10027">
                  <c:v>7.451623125001599</c:v>
                </c:pt>
                <c:pt idx="10028">
                  <c:v>7.4520162499999998</c:v>
                </c:pt>
                <c:pt idx="10029">
                  <c:v>7.4519693750015987</c:v>
                </c:pt>
                <c:pt idx="10030">
                  <c:v>7.4514674999999997</c:v>
                </c:pt>
                <c:pt idx="10031">
                  <c:v>7.4510593750015994</c:v>
                </c:pt>
                <c:pt idx="10032">
                  <c:v>7.4506887500000003</c:v>
                </c:pt>
                <c:pt idx="10033">
                  <c:v>7.450285</c:v>
                </c:pt>
                <c:pt idx="10034">
                  <c:v>7.449933125001599</c:v>
                </c:pt>
                <c:pt idx="10035">
                  <c:v>7.4490818750015988</c:v>
                </c:pt>
                <c:pt idx="10036">
                  <c:v>7.4483812499999997</c:v>
                </c:pt>
                <c:pt idx="10037">
                  <c:v>7.4476456250015994</c:v>
                </c:pt>
                <c:pt idx="10038">
                  <c:v>7.4468618750015994</c:v>
                </c:pt>
                <c:pt idx="10039">
                  <c:v>7.4460325000000003</c:v>
                </c:pt>
                <c:pt idx="10040">
                  <c:v>7.4451375000000004</c:v>
                </c:pt>
                <c:pt idx="10041">
                  <c:v>7.4442812500000004</c:v>
                </c:pt>
                <c:pt idx="10042">
                  <c:v>7.4433768750015989</c:v>
                </c:pt>
                <c:pt idx="10043">
                  <c:v>7.4424349999999997</c:v>
                </c:pt>
                <c:pt idx="10044">
                  <c:v>7.4417018750015993</c:v>
                </c:pt>
                <c:pt idx="10045">
                  <c:v>7.4413056250015988</c:v>
                </c:pt>
                <c:pt idx="10046">
                  <c:v>7.4409468750015986</c:v>
                </c:pt>
                <c:pt idx="10047">
                  <c:v>7.4405900000000003</c:v>
                </c:pt>
                <c:pt idx="10048">
                  <c:v>7.4401149999999996</c:v>
                </c:pt>
                <c:pt idx="10049">
                  <c:v>7.4395318750015988</c:v>
                </c:pt>
                <c:pt idx="10050">
                  <c:v>7.4391093750015989</c:v>
                </c:pt>
                <c:pt idx="10051">
                  <c:v>7.4387112499999999</c:v>
                </c:pt>
                <c:pt idx="10052">
                  <c:v>7.4382856250015994</c:v>
                </c:pt>
                <c:pt idx="10053">
                  <c:v>7.4379193750015986</c:v>
                </c:pt>
                <c:pt idx="10054">
                  <c:v>7.4375656250015991</c:v>
                </c:pt>
                <c:pt idx="10055">
                  <c:v>7.4371700000000001</c:v>
                </c:pt>
                <c:pt idx="10056">
                  <c:v>7.4367675000000002</c:v>
                </c:pt>
                <c:pt idx="10057">
                  <c:v>7.4362950000000003</c:v>
                </c:pt>
                <c:pt idx="10058">
                  <c:v>7.435903125001599</c:v>
                </c:pt>
                <c:pt idx="10059">
                  <c:v>7.435550625001599</c:v>
                </c:pt>
                <c:pt idx="10060">
                  <c:v>7.4357525000000004</c:v>
                </c:pt>
                <c:pt idx="10061">
                  <c:v>7.4357143750015986</c:v>
                </c:pt>
                <c:pt idx="10062">
                  <c:v>7.4358674999999996</c:v>
                </c:pt>
                <c:pt idx="10063">
                  <c:v>7.4362624999999998</c:v>
                </c:pt>
                <c:pt idx="10064">
                  <c:v>7.4365862500000004</c:v>
                </c:pt>
                <c:pt idx="10065">
                  <c:v>7.4369775000000002</c:v>
                </c:pt>
                <c:pt idx="10066">
                  <c:v>7.4370818750015992</c:v>
                </c:pt>
                <c:pt idx="10067">
                  <c:v>7.4368162499999997</c:v>
                </c:pt>
                <c:pt idx="10068">
                  <c:v>7.4366762499999997</c:v>
                </c:pt>
                <c:pt idx="10069">
                  <c:v>7.4361906250015988</c:v>
                </c:pt>
                <c:pt idx="10070">
                  <c:v>7.4356287500000002</c:v>
                </c:pt>
                <c:pt idx="10071">
                  <c:v>7.4352281250015988</c:v>
                </c:pt>
                <c:pt idx="10072">
                  <c:v>7.4348887499999998</c:v>
                </c:pt>
                <c:pt idx="10073">
                  <c:v>7.4352356250015994</c:v>
                </c:pt>
                <c:pt idx="10074">
                  <c:v>7.4348768750015992</c:v>
                </c:pt>
                <c:pt idx="10075">
                  <c:v>7.4345400000000001</c:v>
                </c:pt>
                <c:pt idx="10076">
                  <c:v>7.4346993750015988</c:v>
                </c:pt>
                <c:pt idx="10077">
                  <c:v>7.4343575</c:v>
                </c:pt>
                <c:pt idx="10078">
                  <c:v>7.4346331250015991</c:v>
                </c:pt>
                <c:pt idx="10079">
                  <c:v>7.4347318750015994</c:v>
                </c:pt>
                <c:pt idx="10080">
                  <c:v>7.434789375001599</c:v>
                </c:pt>
                <c:pt idx="10081">
                  <c:v>7.434425625001599</c:v>
                </c:pt>
                <c:pt idx="10082">
                  <c:v>7.4340599999999997</c:v>
                </c:pt>
                <c:pt idx="10083">
                  <c:v>7.4340087500000003</c:v>
                </c:pt>
                <c:pt idx="10084">
                  <c:v>7.4342468750015991</c:v>
                </c:pt>
                <c:pt idx="10085">
                  <c:v>7.4345850000000002</c:v>
                </c:pt>
                <c:pt idx="10086">
                  <c:v>7.4350387500000004</c:v>
                </c:pt>
                <c:pt idx="10087">
                  <c:v>7.4354050000000003</c:v>
                </c:pt>
                <c:pt idx="10088">
                  <c:v>7.4358187500000001</c:v>
                </c:pt>
                <c:pt idx="10089">
                  <c:v>7.4362162500000002</c:v>
                </c:pt>
                <c:pt idx="10090">
                  <c:v>7.4365375</c:v>
                </c:pt>
                <c:pt idx="10091">
                  <c:v>7.4368737500000002</c:v>
                </c:pt>
                <c:pt idx="10092">
                  <c:v>7.4372249999999998</c:v>
                </c:pt>
                <c:pt idx="10093">
                  <c:v>7.4373050000000003</c:v>
                </c:pt>
                <c:pt idx="10094">
                  <c:v>7.4369806250015991</c:v>
                </c:pt>
                <c:pt idx="10095">
                  <c:v>7.4368987500000001</c:v>
                </c:pt>
                <c:pt idx="10096">
                  <c:v>7.4367900000000002</c:v>
                </c:pt>
                <c:pt idx="10097">
                  <c:v>7.4364106250015993</c:v>
                </c:pt>
                <c:pt idx="10098">
                  <c:v>7.4365393750015993</c:v>
                </c:pt>
                <c:pt idx="10099">
                  <c:v>7.4368299999999996</c:v>
                </c:pt>
                <c:pt idx="10100">
                  <c:v>7.4368850000000002</c:v>
                </c:pt>
                <c:pt idx="10101">
                  <c:v>7.4369199999999998</c:v>
                </c:pt>
                <c:pt idx="10102">
                  <c:v>7.4372775000000004</c:v>
                </c:pt>
                <c:pt idx="10103">
                  <c:v>7.437604375001599</c:v>
                </c:pt>
                <c:pt idx="10104">
                  <c:v>7.4379081250015986</c:v>
                </c:pt>
                <c:pt idx="10105">
                  <c:v>7.4382518750015993</c:v>
                </c:pt>
                <c:pt idx="10106">
                  <c:v>7.4385862500000002</c:v>
                </c:pt>
                <c:pt idx="10107">
                  <c:v>7.4389087500000004</c:v>
                </c:pt>
                <c:pt idx="10108">
                  <c:v>7.4392993750015988</c:v>
                </c:pt>
                <c:pt idx="10109">
                  <c:v>7.4396224999999996</c:v>
                </c:pt>
                <c:pt idx="10110">
                  <c:v>7.4399474999999997</c:v>
                </c:pt>
                <c:pt idx="10111">
                  <c:v>7.4395150000000001</c:v>
                </c:pt>
                <c:pt idx="10112">
                  <c:v>7.4391125000000002</c:v>
                </c:pt>
                <c:pt idx="10113">
                  <c:v>7.4386681250015991</c:v>
                </c:pt>
                <c:pt idx="10114">
                  <c:v>7.4382925000000002</c:v>
                </c:pt>
                <c:pt idx="10115">
                  <c:v>7.4381218750015989</c:v>
                </c:pt>
                <c:pt idx="10116">
                  <c:v>7.4385506250015991</c:v>
                </c:pt>
                <c:pt idx="10117">
                  <c:v>7.438930625001599</c:v>
                </c:pt>
                <c:pt idx="10118">
                  <c:v>7.4393174999999996</c:v>
                </c:pt>
                <c:pt idx="10119">
                  <c:v>7.4392606250015989</c:v>
                </c:pt>
                <c:pt idx="10120">
                  <c:v>7.4389156250015986</c:v>
                </c:pt>
                <c:pt idx="10121">
                  <c:v>7.4385956250015992</c:v>
                </c:pt>
                <c:pt idx="10122">
                  <c:v>7.4384174999999999</c:v>
                </c:pt>
                <c:pt idx="10123">
                  <c:v>7.4387506250015987</c:v>
                </c:pt>
                <c:pt idx="10124">
                  <c:v>7.4390881250015992</c:v>
                </c:pt>
                <c:pt idx="10125">
                  <c:v>7.4394718750015993</c:v>
                </c:pt>
                <c:pt idx="10126">
                  <c:v>7.4395199999999999</c:v>
                </c:pt>
                <c:pt idx="10127">
                  <c:v>7.4395293750015989</c:v>
                </c:pt>
                <c:pt idx="10128">
                  <c:v>7.4398556250015986</c:v>
                </c:pt>
                <c:pt idx="10129">
                  <c:v>7.4402699999999999</c:v>
                </c:pt>
                <c:pt idx="10130">
                  <c:v>7.4406856250015991</c:v>
                </c:pt>
                <c:pt idx="10131">
                  <c:v>7.4410081250015994</c:v>
                </c:pt>
                <c:pt idx="10132">
                  <c:v>7.4413724999999999</c:v>
                </c:pt>
                <c:pt idx="10133">
                  <c:v>7.4417837499999999</c:v>
                </c:pt>
                <c:pt idx="10134">
                  <c:v>7.4421312500000001</c:v>
                </c:pt>
                <c:pt idx="10135">
                  <c:v>7.4417856250015992</c:v>
                </c:pt>
                <c:pt idx="10136">
                  <c:v>7.4414281250015986</c:v>
                </c:pt>
                <c:pt idx="10137">
                  <c:v>7.4411493750015989</c:v>
                </c:pt>
                <c:pt idx="10138">
                  <c:v>7.441499375001599</c:v>
                </c:pt>
                <c:pt idx="10139">
                  <c:v>7.4419418750015991</c:v>
                </c:pt>
                <c:pt idx="10140">
                  <c:v>7.4423250000000003</c:v>
                </c:pt>
                <c:pt idx="10141">
                  <c:v>7.44264875</c:v>
                </c:pt>
                <c:pt idx="10142">
                  <c:v>7.4429918750015993</c:v>
                </c:pt>
                <c:pt idx="10143">
                  <c:v>7.4433768750015989</c:v>
                </c:pt>
                <c:pt idx="10144">
                  <c:v>7.4437325000000003</c:v>
                </c:pt>
                <c:pt idx="10145">
                  <c:v>7.444126875001599</c:v>
                </c:pt>
                <c:pt idx="10146">
                  <c:v>7.4443556250015988</c:v>
                </c:pt>
                <c:pt idx="10147">
                  <c:v>7.4447062500000003</c:v>
                </c:pt>
                <c:pt idx="10148">
                  <c:v>7.4450200000000004</c:v>
                </c:pt>
                <c:pt idx="10149">
                  <c:v>7.445394375001599</c:v>
                </c:pt>
                <c:pt idx="10150">
                  <c:v>7.4457368750015993</c:v>
                </c:pt>
                <c:pt idx="10151">
                  <c:v>7.4453618750015993</c:v>
                </c:pt>
                <c:pt idx="10152">
                  <c:v>7.4456906250015988</c:v>
                </c:pt>
                <c:pt idx="10153">
                  <c:v>7.4460387499999996</c:v>
                </c:pt>
                <c:pt idx="10154">
                  <c:v>7.4464362499999996</c:v>
                </c:pt>
                <c:pt idx="10155">
                  <c:v>7.4465987499999997</c:v>
                </c:pt>
                <c:pt idx="10156">
                  <c:v>7.4466381250015994</c:v>
                </c:pt>
                <c:pt idx="10157">
                  <c:v>7.4466668750015987</c:v>
                </c:pt>
                <c:pt idx="10158">
                  <c:v>7.446916875001599</c:v>
                </c:pt>
                <c:pt idx="10159">
                  <c:v>7.4465262499999998</c:v>
                </c:pt>
                <c:pt idx="10160">
                  <c:v>7.4461856250015988</c:v>
                </c:pt>
                <c:pt idx="10161">
                  <c:v>7.4458362500000002</c:v>
                </c:pt>
                <c:pt idx="10162">
                  <c:v>7.4455125000000004</c:v>
                </c:pt>
                <c:pt idx="10163">
                  <c:v>7.4450849999999997</c:v>
                </c:pt>
                <c:pt idx="10164">
                  <c:v>7.44475</c:v>
                </c:pt>
                <c:pt idx="10165">
                  <c:v>7.4451475</c:v>
                </c:pt>
                <c:pt idx="10166">
                  <c:v>7.4455650000000002</c:v>
                </c:pt>
                <c:pt idx="10167">
                  <c:v>7.4459487500000003</c:v>
                </c:pt>
                <c:pt idx="10168">
                  <c:v>7.4463537500000001</c:v>
                </c:pt>
                <c:pt idx="10169">
                  <c:v>7.4467237500000003</c:v>
                </c:pt>
                <c:pt idx="10170">
                  <c:v>7.4470543750015992</c:v>
                </c:pt>
                <c:pt idx="10171">
                  <c:v>7.4473812500000003</c:v>
                </c:pt>
                <c:pt idx="10172">
                  <c:v>7.4476093750015986</c:v>
                </c:pt>
                <c:pt idx="10173">
                  <c:v>7.4477212499999998</c:v>
                </c:pt>
                <c:pt idx="10174">
                  <c:v>7.4476950000000004</c:v>
                </c:pt>
                <c:pt idx="10175">
                  <c:v>7.4476374999999999</c:v>
                </c:pt>
                <c:pt idx="10176">
                  <c:v>7.4480243750015989</c:v>
                </c:pt>
                <c:pt idx="10177">
                  <c:v>7.448349375001599</c:v>
                </c:pt>
                <c:pt idx="10178">
                  <c:v>7.4486393750015987</c:v>
                </c:pt>
                <c:pt idx="10179">
                  <c:v>7.4489637499999999</c:v>
                </c:pt>
                <c:pt idx="10180">
                  <c:v>7.4485824999999997</c:v>
                </c:pt>
                <c:pt idx="10181">
                  <c:v>7.4481837500000001</c:v>
                </c:pt>
                <c:pt idx="10182">
                  <c:v>7.4477818750015992</c:v>
                </c:pt>
                <c:pt idx="10183">
                  <c:v>7.4478431250015991</c:v>
                </c:pt>
                <c:pt idx="10184">
                  <c:v>7.4481906250015992</c:v>
                </c:pt>
                <c:pt idx="10185">
                  <c:v>7.4485881250015993</c:v>
                </c:pt>
                <c:pt idx="10186">
                  <c:v>7.4490418750015994</c:v>
                </c:pt>
                <c:pt idx="10187">
                  <c:v>7.4494850000000001</c:v>
                </c:pt>
                <c:pt idx="10188">
                  <c:v>7.4499456250015994</c:v>
                </c:pt>
                <c:pt idx="10189">
                  <c:v>7.4503093750015994</c:v>
                </c:pt>
                <c:pt idx="10190">
                  <c:v>7.4507118750015993</c:v>
                </c:pt>
                <c:pt idx="10191">
                  <c:v>7.451046875001599</c:v>
                </c:pt>
                <c:pt idx="10192">
                  <c:v>7.4514187500000002</c:v>
                </c:pt>
                <c:pt idx="10193">
                  <c:v>7.4518449999999996</c:v>
                </c:pt>
                <c:pt idx="10194">
                  <c:v>7.4521906250015988</c:v>
                </c:pt>
                <c:pt idx="10195">
                  <c:v>7.4523656250015993</c:v>
                </c:pt>
                <c:pt idx="10196">
                  <c:v>7.45229125</c:v>
                </c:pt>
                <c:pt idx="10197">
                  <c:v>7.4527087500000002</c:v>
                </c:pt>
                <c:pt idx="10198">
                  <c:v>7.45306625</c:v>
                </c:pt>
                <c:pt idx="10199">
                  <c:v>7.45344125</c:v>
                </c:pt>
                <c:pt idx="10200">
                  <c:v>7.4536618750015986</c:v>
                </c:pt>
                <c:pt idx="10201">
                  <c:v>7.4540306250015993</c:v>
                </c:pt>
                <c:pt idx="10202">
                  <c:v>7.4543600000000003</c:v>
                </c:pt>
                <c:pt idx="10203">
                  <c:v>7.4547125000000003</c:v>
                </c:pt>
                <c:pt idx="10204">
                  <c:v>7.4550712499999996</c:v>
                </c:pt>
                <c:pt idx="10205">
                  <c:v>7.4554681250015991</c:v>
                </c:pt>
                <c:pt idx="10206">
                  <c:v>7.455658125001599</c:v>
                </c:pt>
                <c:pt idx="10207">
                  <c:v>7.45599875</c:v>
                </c:pt>
                <c:pt idx="10208">
                  <c:v>7.4560312499999997</c:v>
                </c:pt>
                <c:pt idx="10209">
                  <c:v>7.4556199999999997</c:v>
                </c:pt>
                <c:pt idx="10210">
                  <c:v>7.4551837499999998</c:v>
                </c:pt>
                <c:pt idx="10211">
                  <c:v>7.4548518750015988</c:v>
                </c:pt>
                <c:pt idx="10212">
                  <c:v>7.4544687500000002</c:v>
                </c:pt>
                <c:pt idx="10213">
                  <c:v>7.4545762499999997</c:v>
                </c:pt>
                <c:pt idx="10214">
                  <c:v>7.4541962499999999</c:v>
                </c:pt>
                <c:pt idx="10215">
                  <c:v>7.4538543750015993</c:v>
                </c:pt>
                <c:pt idx="10216">
                  <c:v>7.4533550000000002</c:v>
                </c:pt>
                <c:pt idx="10217">
                  <c:v>7.45289</c:v>
                </c:pt>
                <c:pt idx="10218">
                  <c:v>7.4525012500000001</c:v>
                </c:pt>
                <c:pt idx="10219">
                  <c:v>7.4526700000000003</c:v>
                </c:pt>
                <c:pt idx="10220">
                  <c:v>7.4527850000000004</c:v>
                </c:pt>
                <c:pt idx="10221">
                  <c:v>7.4531287500000003</c:v>
                </c:pt>
                <c:pt idx="10222">
                  <c:v>7.4534318750015993</c:v>
                </c:pt>
                <c:pt idx="10223">
                  <c:v>7.4537893750015991</c:v>
                </c:pt>
                <c:pt idx="10224">
                  <c:v>7.454121875001599</c:v>
                </c:pt>
                <c:pt idx="10225">
                  <c:v>7.4544781250015992</c:v>
                </c:pt>
                <c:pt idx="10226">
                  <c:v>7.4548781250015992</c:v>
                </c:pt>
                <c:pt idx="10227">
                  <c:v>7.4552174999999998</c:v>
                </c:pt>
                <c:pt idx="10228">
                  <c:v>7.4556031250015993</c:v>
                </c:pt>
                <c:pt idx="10229">
                  <c:v>7.4559568750015988</c:v>
                </c:pt>
                <c:pt idx="10230">
                  <c:v>7.4563087499999998</c:v>
                </c:pt>
                <c:pt idx="10231">
                  <c:v>7.4566818750015988</c:v>
                </c:pt>
                <c:pt idx="10232">
                  <c:v>7.457099375001599</c:v>
                </c:pt>
                <c:pt idx="10233">
                  <c:v>7.4574974999999997</c:v>
                </c:pt>
                <c:pt idx="10234">
                  <c:v>7.4578618750015986</c:v>
                </c:pt>
                <c:pt idx="10235">
                  <c:v>7.4582418750015993</c:v>
                </c:pt>
                <c:pt idx="10236">
                  <c:v>7.4586075000000003</c:v>
                </c:pt>
                <c:pt idx="10237">
                  <c:v>7.4589506250015987</c:v>
                </c:pt>
                <c:pt idx="10238">
                  <c:v>7.459340625001599</c:v>
                </c:pt>
                <c:pt idx="10239">
                  <c:v>7.4596712500000004</c:v>
                </c:pt>
                <c:pt idx="10240">
                  <c:v>7.4599975000000001</c:v>
                </c:pt>
                <c:pt idx="10241">
                  <c:v>7.4596193750015987</c:v>
                </c:pt>
                <c:pt idx="10242">
                  <c:v>7.4592974999999999</c:v>
                </c:pt>
                <c:pt idx="10243">
                  <c:v>7.4589481250015988</c:v>
                </c:pt>
                <c:pt idx="10244">
                  <c:v>7.4583849999999998</c:v>
                </c:pt>
                <c:pt idx="10245">
                  <c:v>7.4579656250015987</c:v>
                </c:pt>
                <c:pt idx="10246">
                  <c:v>7.4576006250015991</c:v>
                </c:pt>
                <c:pt idx="10247">
                  <c:v>7.4576993750015994</c:v>
                </c:pt>
                <c:pt idx="10248">
                  <c:v>7.4580299999999999</c:v>
                </c:pt>
                <c:pt idx="10249">
                  <c:v>7.4584018750015986</c:v>
                </c:pt>
                <c:pt idx="10250">
                  <c:v>7.4587643750015991</c:v>
                </c:pt>
                <c:pt idx="10251">
                  <c:v>7.4585681250015989</c:v>
                </c:pt>
                <c:pt idx="10252">
                  <c:v>7.4589375000000002</c:v>
                </c:pt>
                <c:pt idx="10253">
                  <c:v>7.4593418750015994</c:v>
                </c:pt>
                <c:pt idx="10254">
                  <c:v>7.4594275000000003</c:v>
                </c:pt>
                <c:pt idx="10255">
                  <c:v>7.4592912499999997</c:v>
                </c:pt>
                <c:pt idx="10256">
                  <c:v>7.4593625000000001</c:v>
                </c:pt>
                <c:pt idx="10257">
                  <c:v>7.4597056250015994</c:v>
                </c:pt>
                <c:pt idx="10258">
                  <c:v>7.4600693750015994</c:v>
                </c:pt>
                <c:pt idx="10259">
                  <c:v>7.4603900000000003</c:v>
                </c:pt>
                <c:pt idx="10260">
                  <c:v>7.4601474999999997</c:v>
                </c:pt>
                <c:pt idx="10261">
                  <c:v>7.4602306250015991</c:v>
                </c:pt>
                <c:pt idx="10262">
                  <c:v>7.4605768750015988</c:v>
                </c:pt>
                <c:pt idx="10263">
                  <c:v>7.46090125</c:v>
                </c:pt>
                <c:pt idx="10264">
                  <c:v>7.4612681250015989</c:v>
                </c:pt>
                <c:pt idx="10265">
                  <c:v>7.4617250000000004</c:v>
                </c:pt>
                <c:pt idx="10266">
                  <c:v>7.4620518750015989</c:v>
                </c:pt>
                <c:pt idx="10267">
                  <c:v>7.4624293750015989</c:v>
                </c:pt>
                <c:pt idx="10268">
                  <c:v>7.462754375001599</c:v>
                </c:pt>
                <c:pt idx="10269">
                  <c:v>7.4632281250015993</c:v>
                </c:pt>
                <c:pt idx="10270">
                  <c:v>7.4635918750015993</c:v>
                </c:pt>
                <c:pt idx="10271">
                  <c:v>7.463951875001599</c:v>
                </c:pt>
                <c:pt idx="10272">
                  <c:v>7.464338125001599</c:v>
                </c:pt>
                <c:pt idx="10273">
                  <c:v>7.4647012500000001</c:v>
                </c:pt>
                <c:pt idx="10274">
                  <c:v>7.4650368750015987</c:v>
                </c:pt>
                <c:pt idx="10275">
                  <c:v>7.4655081250015991</c:v>
                </c:pt>
                <c:pt idx="10276">
                  <c:v>7.4658350000000002</c:v>
                </c:pt>
                <c:pt idx="10277">
                  <c:v>7.4662187500000003</c:v>
                </c:pt>
                <c:pt idx="10278">
                  <c:v>7.4661600000000004</c:v>
                </c:pt>
                <c:pt idx="10279">
                  <c:v>7.4656574999999998</c:v>
                </c:pt>
                <c:pt idx="10280">
                  <c:v>7.4657937499999996</c:v>
                </c:pt>
                <c:pt idx="10281">
                  <c:v>7.4661387499999998</c:v>
                </c:pt>
                <c:pt idx="10282">
                  <c:v>7.4662674999999998</c:v>
                </c:pt>
                <c:pt idx="10283">
                  <c:v>7.4659025000000003</c:v>
                </c:pt>
                <c:pt idx="10284">
                  <c:v>7.4654131250015991</c:v>
                </c:pt>
                <c:pt idx="10285">
                  <c:v>7.4650231250015988</c:v>
                </c:pt>
                <c:pt idx="10286">
                  <c:v>7.464654375001599</c:v>
                </c:pt>
                <c:pt idx="10287">
                  <c:v>7.464313125001599</c:v>
                </c:pt>
                <c:pt idx="10288">
                  <c:v>7.4644599999999999</c:v>
                </c:pt>
                <c:pt idx="10289">
                  <c:v>7.4647937500000001</c:v>
                </c:pt>
                <c:pt idx="10290">
                  <c:v>7.4652068750015994</c:v>
                </c:pt>
                <c:pt idx="10291">
                  <c:v>7.4651199999999998</c:v>
                </c:pt>
                <c:pt idx="10292">
                  <c:v>7.4647187500000003</c:v>
                </c:pt>
                <c:pt idx="10293">
                  <c:v>7.4643581250015991</c:v>
                </c:pt>
                <c:pt idx="10294">
                  <c:v>7.464573125001599</c:v>
                </c:pt>
                <c:pt idx="10295">
                  <c:v>7.4648981250015991</c:v>
                </c:pt>
                <c:pt idx="10296">
                  <c:v>7.4652706250015992</c:v>
                </c:pt>
                <c:pt idx="10297">
                  <c:v>7.4656656250015994</c:v>
                </c:pt>
                <c:pt idx="10298">
                  <c:v>7.4660487499999997</c:v>
                </c:pt>
                <c:pt idx="10299">
                  <c:v>7.4664312500000003</c:v>
                </c:pt>
                <c:pt idx="10300">
                  <c:v>7.4668037500000004</c:v>
                </c:pt>
                <c:pt idx="10301">
                  <c:v>7.4672606250015994</c:v>
                </c:pt>
                <c:pt idx="10302">
                  <c:v>7.467611875001599</c:v>
                </c:pt>
                <c:pt idx="10303">
                  <c:v>7.4679656250015993</c:v>
                </c:pt>
                <c:pt idx="10304">
                  <c:v>7.4683181250015993</c:v>
                </c:pt>
                <c:pt idx="10305">
                  <c:v>7.4679900000000004</c:v>
                </c:pt>
                <c:pt idx="10306">
                  <c:v>7.4676693750015986</c:v>
                </c:pt>
                <c:pt idx="10307">
                  <c:v>7.4675193750015989</c:v>
                </c:pt>
                <c:pt idx="10308">
                  <c:v>7.4670893750015992</c:v>
                </c:pt>
                <c:pt idx="10309">
                  <c:v>7.46749375</c:v>
                </c:pt>
                <c:pt idx="10310">
                  <c:v>7.467835</c:v>
                </c:pt>
                <c:pt idx="10311">
                  <c:v>7.4680737500000003</c:v>
                </c:pt>
                <c:pt idx="10312">
                  <c:v>7.4684299999999997</c:v>
                </c:pt>
                <c:pt idx="10313">
                  <c:v>7.4688056250015986</c:v>
                </c:pt>
                <c:pt idx="10314">
                  <c:v>7.4691574999999997</c:v>
                </c:pt>
                <c:pt idx="10315">
                  <c:v>7.4694943750015987</c:v>
                </c:pt>
                <c:pt idx="10316">
                  <c:v>7.4691218750015986</c:v>
                </c:pt>
                <c:pt idx="10317">
                  <c:v>7.4694462499999998</c:v>
                </c:pt>
                <c:pt idx="10318">
                  <c:v>7.469534375001599</c:v>
                </c:pt>
                <c:pt idx="10319">
                  <c:v>7.4698606250015986</c:v>
                </c:pt>
                <c:pt idx="10320">
                  <c:v>7.4702712499999997</c:v>
                </c:pt>
                <c:pt idx="10321">
                  <c:v>7.4705937499999999</c:v>
                </c:pt>
                <c:pt idx="10322">
                  <c:v>7.4709312499999996</c:v>
                </c:pt>
                <c:pt idx="10323">
                  <c:v>7.4713481250015992</c:v>
                </c:pt>
                <c:pt idx="10324">
                  <c:v>7.4717606250015987</c:v>
                </c:pt>
                <c:pt idx="10325">
                  <c:v>7.4715656250015989</c:v>
                </c:pt>
                <c:pt idx="10326">
                  <c:v>7.4710393750015989</c:v>
                </c:pt>
                <c:pt idx="10327">
                  <c:v>7.470614375001599</c:v>
                </c:pt>
                <c:pt idx="10328">
                  <c:v>7.4702218750015987</c:v>
                </c:pt>
                <c:pt idx="10329">
                  <c:v>7.4698712499999997</c:v>
                </c:pt>
                <c:pt idx="10330">
                  <c:v>7.4699637499999998</c:v>
                </c:pt>
                <c:pt idx="10331">
                  <c:v>7.4703962500000003</c:v>
                </c:pt>
                <c:pt idx="10332">
                  <c:v>7.4707281250015987</c:v>
                </c:pt>
                <c:pt idx="10333">
                  <c:v>7.4711162499999997</c:v>
                </c:pt>
                <c:pt idx="10334">
                  <c:v>7.4715400000000001</c:v>
                </c:pt>
                <c:pt idx="10335">
                  <c:v>7.4718718750015993</c:v>
                </c:pt>
                <c:pt idx="10336">
                  <c:v>7.4721918750015988</c:v>
                </c:pt>
                <c:pt idx="10337">
                  <c:v>7.4725718750015986</c:v>
                </c:pt>
                <c:pt idx="10338">
                  <c:v>7.4727899999999998</c:v>
                </c:pt>
                <c:pt idx="10339">
                  <c:v>7.4729925000000001</c:v>
                </c:pt>
                <c:pt idx="10340">
                  <c:v>7.4733206250015991</c:v>
                </c:pt>
                <c:pt idx="10341">
                  <c:v>7.4736543750015993</c:v>
                </c:pt>
                <c:pt idx="10342">
                  <c:v>7.4739787499999997</c:v>
                </c:pt>
                <c:pt idx="10343">
                  <c:v>7.4743268750015988</c:v>
                </c:pt>
                <c:pt idx="10344">
                  <c:v>7.4746906250015988</c:v>
                </c:pt>
                <c:pt idx="10345">
                  <c:v>7.475153125001599</c:v>
                </c:pt>
                <c:pt idx="10346">
                  <c:v>7.4755250000000002</c:v>
                </c:pt>
                <c:pt idx="10347">
                  <c:v>7.4755549999999999</c:v>
                </c:pt>
                <c:pt idx="10348">
                  <c:v>7.4752143750015989</c:v>
                </c:pt>
                <c:pt idx="10349">
                  <c:v>7.474836875001599</c:v>
                </c:pt>
                <c:pt idx="10350">
                  <c:v>7.4744056250015989</c:v>
                </c:pt>
                <c:pt idx="10351">
                  <c:v>7.4740118750015991</c:v>
                </c:pt>
                <c:pt idx="10352">
                  <c:v>7.4736368750015991</c:v>
                </c:pt>
                <c:pt idx="10353">
                  <c:v>7.4733799999999997</c:v>
                </c:pt>
                <c:pt idx="10354">
                  <c:v>7.4733062500000003</c:v>
                </c:pt>
                <c:pt idx="10355">
                  <c:v>7.4736012499999998</c:v>
                </c:pt>
                <c:pt idx="10356">
                  <c:v>7.4736925000000003</c:v>
                </c:pt>
                <c:pt idx="10357">
                  <c:v>7.4740612500000001</c:v>
                </c:pt>
                <c:pt idx="10358">
                  <c:v>7.47439125</c:v>
                </c:pt>
                <c:pt idx="10359">
                  <c:v>7.4747312499999996</c:v>
                </c:pt>
                <c:pt idx="10360">
                  <c:v>7.4748637499999999</c:v>
                </c:pt>
                <c:pt idx="10361">
                  <c:v>7.4751981250015991</c:v>
                </c:pt>
                <c:pt idx="10362">
                  <c:v>7.475681875001599</c:v>
                </c:pt>
                <c:pt idx="10363">
                  <c:v>7.4756475</c:v>
                </c:pt>
                <c:pt idx="10364">
                  <c:v>7.4753381250015991</c:v>
                </c:pt>
                <c:pt idx="10365">
                  <c:v>7.4756443750015986</c:v>
                </c:pt>
                <c:pt idx="10366">
                  <c:v>7.4759468750015987</c:v>
                </c:pt>
                <c:pt idx="10367">
                  <c:v>7.4759343750015992</c:v>
                </c:pt>
                <c:pt idx="10368">
                  <c:v>7.4756012500000004</c:v>
                </c:pt>
                <c:pt idx="10369">
                  <c:v>7.4758656250015987</c:v>
                </c:pt>
                <c:pt idx="10370">
                  <c:v>7.4761962500000001</c:v>
                </c:pt>
                <c:pt idx="10371">
                  <c:v>7.476641875001599</c:v>
                </c:pt>
                <c:pt idx="10372">
                  <c:v>7.4770012499999998</c:v>
                </c:pt>
                <c:pt idx="10373">
                  <c:v>7.4773706250015994</c:v>
                </c:pt>
                <c:pt idx="10374">
                  <c:v>7.4776987500000001</c:v>
                </c:pt>
                <c:pt idx="10375">
                  <c:v>7.4780387499999996</c:v>
                </c:pt>
                <c:pt idx="10376">
                  <c:v>7.4780106250015992</c:v>
                </c:pt>
                <c:pt idx="10377">
                  <c:v>7.47837</c:v>
                </c:pt>
                <c:pt idx="10378">
                  <c:v>7.4787299999999997</c:v>
                </c:pt>
                <c:pt idx="10379">
                  <c:v>7.478273125001599</c:v>
                </c:pt>
                <c:pt idx="10380">
                  <c:v>7.4778399999999996</c:v>
                </c:pt>
                <c:pt idx="10381">
                  <c:v>7.4781731250015993</c:v>
                </c:pt>
                <c:pt idx="10382">
                  <c:v>7.4785262499999998</c:v>
                </c:pt>
                <c:pt idx="10383">
                  <c:v>7.4789337500000004</c:v>
                </c:pt>
                <c:pt idx="10384">
                  <c:v>7.4793818750015992</c:v>
                </c:pt>
                <c:pt idx="10385">
                  <c:v>7.4797606250015987</c:v>
                </c:pt>
                <c:pt idx="10386">
                  <c:v>7.4801681250015992</c:v>
                </c:pt>
                <c:pt idx="10387">
                  <c:v>7.4805324999999998</c:v>
                </c:pt>
                <c:pt idx="10388">
                  <c:v>7.4807643750015993</c:v>
                </c:pt>
                <c:pt idx="10389">
                  <c:v>7.4811199999999998</c:v>
                </c:pt>
                <c:pt idx="10390">
                  <c:v>7.4815399999999999</c:v>
                </c:pt>
                <c:pt idx="10391">
                  <c:v>7.4816506250015991</c:v>
                </c:pt>
                <c:pt idx="10392">
                  <c:v>7.4813068750015992</c:v>
                </c:pt>
                <c:pt idx="10393">
                  <c:v>7.48091375</c:v>
                </c:pt>
                <c:pt idx="10394">
                  <c:v>7.4808987499999997</c:v>
                </c:pt>
                <c:pt idx="10395">
                  <c:v>7.4806362499999999</c:v>
                </c:pt>
                <c:pt idx="10396">
                  <c:v>7.4810268750015991</c:v>
                </c:pt>
                <c:pt idx="10397">
                  <c:v>7.4813906250015991</c:v>
                </c:pt>
                <c:pt idx="10398">
                  <c:v>7.4812775</c:v>
                </c:pt>
                <c:pt idx="10399">
                  <c:v>7.4815125</c:v>
                </c:pt>
                <c:pt idx="10400">
                  <c:v>7.4814943750015992</c:v>
                </c:pt>
                <c:pt idx="10401">
                  <c:v>7.481113125001599</c:v>
                </c:pt>
                <c:pt idx="10402">
                  <c:v>7.4806375000000003</c:v>
                </c:pt>
                <c:pt idx="10403">
                  <c:v>7.4802606250015993</c:v>
                </c:pt>
                <c:pt idx="10404">
                  <c:v>7.4799325000000003</c:v>
                </c:pt>
                <c:pt idx="10405">
                  <c:v>7.4802543750015991</c:v>
                </c:pt>
                <c:pt idx="10406">
                  <c:v>7.4803812499999998</c:v>
                </c:pt>
                <c:pt idx="10407">
                  <c:v>7.4805849999999996</c:v>
                </c:pt>
                <c:pt idx="10408">
                  <c:v>7.4809549999999998</c:v>
                </c:pt>
                <c:pt idx="10409">
                  <c:v>7.4813387499999999</c:v>
                </c:pt>
                <c:pt idx="10410">
                  <c:v>7.48166625</c:v>
                </c:pt>
                <c:pt idx="10411">
                  <c:v>7.481991875001599</c:v>
                </c:pt>
                <c:pt idx="10412">
                  <c:v>7.4823287499999998</c:v>
                </c:pt>
                <c:pt idx="10413">
                  <c:v>7.4827356250015988</c:v>
                </c:pt>
                <c:pt idx="10414">
                  <c:v>7.4827218750015989</c:v>
                </c:pt>
                <c:pt idx="10415">
                  <c:v>7.4823950000000004</c:v>
                </c:pt>
                <c:pt idx="10416">
                  <c:v>7.4827681250015994</c:v>
                </c:pt>
                <c:pt idx="10417">
                  <c:v>7.4828374999999996</c:v>
                </c:pt>
                <c:pt idx="10418">
                  <c:v>7.4831062499999996</c:v>
                </c:pt>
                <c:pt idx="10419">
                  <c:v>7.4833331250015993</c:v>
                </c:pt>
                <c:pt idx="10420">
                  <c:v>7.4837243750015991</c:v>
                </c:pt>
                <c:pt idx="10421">
                  <c:v>7.48393</c:v>
                </c:pt>
                <c:pt idx="10422">
                  <c:v>7.4842231250015994</c:v>
                </c:pt>
                <c:pt idx="10423">
                  <c:v>7.4838456250015986</c:v>
                </c:pt>
                <c:pt idx="10424">
                  <c:v>7.4834862500000003</c:v>
                </c:pt>
                <c:pt idx="10425">
                  <c:v>7.4831593750015992</c:v>
                </c:pt>
                <c:pt idx="10426">
                  <c:v>7.4828206250015992</c:v>
                </c:pt>
                <c:pt idx="10427">
                  <c:v>7.4828587500000001</c:v>
                </c:pt>
                <c:pt idx="10428">
                  <c:v>7.4831131250015988</c:v>
                </c:pt>
                <c:pt idx="10429">
                  <c:v>7.4834462500000001</c:v>
                </c:pt>
                <c:pt idx="10430">
                  <c:v>7.4833568750015989</c:v>
                </c:pt>
                <c:pt idx="10431">
                  <c:v>7.4829831250015992</c:v>
                </c:pt>
                <c:pt idx="10432">
                  <c:v>7.4824987500000004</c:v>
                </c:pt>
                <c:pt idx="10433">
                  <c:v>7.4821437499999996</c:v>
                </c:pt>
                <c:pt idx="10434">
                  <c:v>7.4817193750015987</c:v>
                </c:pt>
                <c:pt idx="10435">
                  <c:v>7.48177</c:v>
                </c:pt>
                <c:pt idx="10436">
                  <c:v>7.4820937499999998</c:v>
                </c:pt>
                <c:pt idx="10437">
                  <c:v>7.4824212499999998</c:v>
                </c:pt>
                <c:pt idx="10438">
                  <c:v>7.4827456250015993</c:v>
                </c:pt>
                <c:pt idx="10439">
                  <c:v>7.4830968750015989</c:v>
                </c:pt>
                <c:pt idx="10440">
                  <c:v>7.4834781250015991</c:v>
                </c:pt>
                <c:pt idx="10441">
                  <c:v>7.4839081250015989</c:v>
                </c:pt>
                <c:pt idx="10442">
                  <c:v>7.4842612500000003</c:v>
                </c:pt>
                <c:pt idx="10443">
                  <c:v>7.4846131250015988</c:v>
                </c:pt>
                <c:pt idx="10444">
                  <c:v>7.4849912500000002</c:v>
                </c:pt>
                <c:pt idx="10445">
                  <c:v>7.4853687500000001</c:v>
                </c:pt>
                <c:pt idx="10446">
                  <c:v>7.4857456250015986</c:v>
                </c:pt>
                <c:pt idx="10447">
                  <c:v>7.48611</c:v>
                </c:pt>
                <c:pt idx="10448">
                  <c:v>7.4864449999999998</c:v>
                </c:pt>
                <c:pt idx="10449">
                  <c:v>7.4868281250015993</c:v>
                </c:pt>
                <c:pt idx="10450">
                  <c:v>7.4864100000000002</c:v>
                </c:pt>
                <c:pt idx="10451">
                  <c:v>7.4859774999999997</c:v>
                </c:pt>
                <c:pt idx="10452">
                  <c:v>7.4855518750015992</c:v>
                </c:pt>
                <c:pt idx="10453">
                  <c:v>7.4858987499999996</c:v>
                </c:pt>
                <c:pt idx="10454">
                  <c:v>7.4860187500000004</c:v>
                </c:pt>
                <c:pt idx="10455">
                  <c:v>7.4863487500000003</c:v>
                </c:pt>
                <c:pt idx="10456">
                  <c:v>7.4867112499999999</c:v>
                </c:pt>
                <c:pt idx="10457">
                  <c:v>7.4863181250015991</c:v>
                </c:pt>
                <c:pt idx="10458">
                  <c:v>7.485898125001599</c:v>
                </c:pt>
                <c:pt idx="10459">
                  <c:v>7.4855518750015992</c:v>
                </c:pt>
                <c:pt idx="10460">
                  <c:v>7.4851912499999997</c:v>
                </c:pt>
                <c:pt idx="10461">
                  <c:v>7.4850700000000003</c:v>
                </c:pt>
                <c:pt idx="10462">
                  <c:v>7.4851749999999999</c:v>
                </c:pt>
                <c:pt idx="10463">
                  <c:v>7.4851918750015987</c:v>
                </c:pt>
                <c:pt idx="10464">
                  <c:v>7.4851968750015994</c:v>
                </c:pt>
                <c:pt idx="10465">
                  <c:v>7.4855643750015988</c:v>
                </c:pt>
                <c:pt idx="10466">
                  <c:v>7.4859875000000002</c:v>
                </c:pt>
                <c:pt idx="10467">
                  <c:v>7.4863506250015988</c:v>
                </c:pt>
                <c:pt idx="10468">
                  <c:v>7.4860481250015987</c:v>
                </c:pt>
                <c:pt idx="10469">
                  <c:v>7.4863831250015993</c:v>
                </c:pt>
                <c:pt idx="10470">
                  <c:v>7.4867749999999997</c:v>
                </c:pt>
                <c:pt idx="10471">
                  <c:v>7.4871381250015991</c:v>
                </c:pt>
                <c:pt idx="10472">
                  <c:v>7.487565</c:v>
                </c:pt>
                <c:pt idx="10473">
                  <c:v>7.4878418750015987</c:v>
                </c:pt>
                <c:pt idx="10474">
                  <c:v>7.4874087500000002</c:v>
                </c:pt>
                <c:pt idx="10475">
                  <c:v>7.4870799999999997</c:v>
                </c:pt>
                <c:pt idx="10476">
                  <c:v>7.4871675</c:v>
                </c:pt>
                <c:pt idx="10477">
                  <c:v>7.48677875</c:v>
                </c:pt>
                <c:pt idx="10478">
                  <c:v>7.4866425000000003</c:v>
                </c:pt>
                <c:pt idx="10479">
                  <c:v>7.4868593750015986</c:v>
                </c:pt>
                <c:pt idx="10480">
                  <c:v>7.4872112499999997</c:v>
                </c:pt>
                <c:pt idx="10481">
                  <c:v>7.4875468750015992</c:v>
                </c:pt>
                <c:pt idx="10482">
                  <c:v>7.4872331250015991</c:v>
                </c:pt>
                <c:pt idx="10483">
                  <c:v>7.4873799999999999</c:v>
                </c:pt>
                <c:pt idx="10484">
                  <c:v>7.4868937500000001</c:v>
                </c:pt>
                <c:pt idx="10485">
                  <c:v>7.486345</c:v>
                </c:pt>
                <c:pt idx="10486">
                  <c:v>7.4858799999999999</c:v>
                </c:pt>
                <c:pt idx="10487">
                  <c:v>7.4854324999999999</c:v>
                </c:pt>
                <c:pt idx="10488">
                  <c:v>7.4850681250015993</c:v>
                </c:pt>
                <c:pt idx="10489">
                  <c:v>7.4854025000000002</c:v>
                </c:pt>
                <c:pt idx="10490">
                  <c:v>7.4857874999999998</c:v>
                </c:pt>
                <c:pt idx="10491">
                  <c:v>7.4855156250015993</c:v>
                </c:pt>
                <c:pt idx="10492">
                  <c:v>7.4856212500000003</c:v>
                </c:pt>
                <c:pt idx="10493">
                  <c:v>7.4859531250015987</c:v>
                </c:pt>
                <c:pt idx="10494">
                  <c:v>7.4862893750015989</c:v>
                </c:pt>
                <c:pt idx="10495">
                  <c:v>7.4866181250015993</c:v>
                </c:pt>
                <c:pt idx="10496">
                  <c:v>7.4869443750015989</c:v>
                </c:pt>
                <c:pt idx="10497">
                  <c:v>7.4873349999999999</c:v>
                </c:pt>
                <c:pt idx="10498">
                  <c:v>7.4876637500000003</c:v>
                </c:pt>
                <c:pt idx="10499">
                  <c:v>7.4879193750015993</c:v>
                </c:pt>
                <c:pt idx="10500">
                  <c:v>7.48837625</c:v>
                </c:pt>
                <c:pt idx="10501">
                  <c:v>7.4887681250015987</c:v>
                </c:pt>
                <c:pt idx="10502">
                  <c:v>7.4890987500000001</c:v>
                </c:pt>
                <c:pt idx="10503">
                  <c:v>7.4894593750015988</c:v>
                </c:pt>
                <c:pt idx="10504">
                  <c:v>7.4898543750015989</c:v>
                </c:pt>
                <c:pt idx="10505">
                  <c:v>7.4901837499999999</c:v>
                </c:pt>
                <c:pt idx="10506">
                  <c:v>7.4905118750015989</c:v>
                </c:pt>
                <c:pt idx="10507">
                  <c:v>7.4909074999999996</c:v>
                </c:pt>
                <c:pt idx="10508">
                  <c:v>7.4912299999999998</c:v>
                </c:pt>
                <c:pt idx="10509">
                  <c:v>7.4916175000000003</c:v>
                </c:pt>
                <c:pt idx="10510">
                  <c:v>7.4919712499999997</c:v>
                </c:pt>
                <c:pt idx="10511">
                  <c:v>7.4923362500000001</c:v>
                </c:pt>
                <c:pt idx="10512">
                  <c:v>7.4923656250015993</c:v>
                </c:pt>
                <c:pt idx="10513">
                  <c:v>7.4919993750015994</c:v>
                </c:pt>
                <c:pt idx="10514">
                  <c:v>7.4916012500000004</c:v>
                </c:pt>
                <c:pt idx="10515">
                  <c:v>7.4912043750015993</c:v>
                </c:pt>
                <c:pt idx="10516">
                  <c:v>7.4908493750015994</c:v>
                </c:pt>
                <c:pt idx="10517">
                  <c:v>7.4904456250015992</c:v>
                </c:pt>
                <c:pt idx="10518">
                  <c:v>7.4905062500000001</c:v>
                </c:pt>
                <c:pt idx="10519">
                  <c:v>7.4900849999999997</c:v>
                </c:pt>
                <c:pt idx="10520">
                  <c:v>7.489569375001599</c:v>
                </c:pt>
                <c:pt idx="10521">
                  <c:v>7.4891424999999998</c:v>
                </c:pt>
                <c:pt idx="10522">
                  <c:v>7.4887368750015986</c:v>
                </c:pt>
                <c:pt idx="10523">
                  <c:v>7.4890706250015988</c:v>
                </c:pt>
                <c:pt idx="10524">
                  <c:v>7.489183125001599</c:v>
                </c:pt>
                <c:pt idx="10525">
                  <c:v>7.4890743750015991</c:v>
                </c:pt>
                <c:pt idx="10526">
                  <c:v>7.489241875001599</c:v>
                </c:pt>
                <c:pt idx="10527">
                  <c:v>7.4895899999999997</c:v>
                </c:pt>
                <c:pt idx="10528">
                  <c:v>7.4899300000000002</c:v>
                </c:pt>
                <c:pt idx="10529">
                  <c:v>7.4903281250015992</c:v>
                </c:pt>
                <c:pt idx="10530">
                  <c:v>7.4906562499999998</c:v>
                </c:pt>
                <c:pt idx="10531">
                  <c:v>7.4909774999999996</c:v>
                </c:pt>
                <c:pt idx="10532">
                  <c:v>7.4913256250015987</c:v>
                </c:pt>
                <c:pt idx="10533">
                  <c:v>7.49172875</c:v>
                </c:pt>
                <c:pt idx="10534">
                  <c:v>7.4921168750015994</c:v>
                </c:pt>
                <c:pt idx="10535">
                  <c:v>7.4924375000000003</c:v>
                </c:pt>
                <c:pt idx="10536">
                  <c:v>7.4928637499999997</c:v>
                </c:pt>
                <c:pt idx="10537">
                  <c:v>7.4932487500000002</c:v>
                </c:pt>
                <c:pt idx="10538">
                  <c:v>7.4936731250015987</c:v>
                </c:pt>
                <c:pt idx="10539">
                  <c:v>7.4940337499999998</c:v>
                </c:pt>
                <c:pt idx="10540">
                  <c:v>7.49414625</c:v>
                </c:pt>
                <c:pt idx="10541">
                  <c:v>7.4945300000000001</c:v>
                </c:pt>
                <c:pt idx="10542">
                  <c:v>7.4947343750015989</c:v>
                </c:pt>
                <c:pt idx="10543">
                  <c:v>7.4948100000000002</c:v>
                </c:pt>
                <c:pt idx="10544">
                  <c:v>7.4944024999999996</c:v>
                </c:pt>
                <c:pt idx="10545">
                  <c:v>7.4938874999999996</c:v>
                </c:pt>
                <c:pt idx="10546">
                  <c:v>7.4934731250015991</c:v>
                </c:pt>
                <c:pt idx="10547">
                  <c:v>7.4931537500000003</c:v>
                </c:pt>
                <c:pt idx="10548">
                  <c:v>7.4927768750015993</c:v>
                </c:pt>
                <c:pt idx="10549">
                  <c:v>7.4928056250015986</c:v>
                </c:pt>
                <c:pt idx="10550">
                  <c:v>7.493125</c:v>
                </c:pt>
                <c:pt idx="10551">
                  <c:v>7.49348875</c:v>
                </c:pt>
                <c:pt idx="10552">
                  <c:v>7.4938937499999998</c:v>
                </c:pt>
                <c:pt idx="10553">
                  <c:v>7.4940818750015987</c:v>
                </c:pt>
                <c:pt idx="10554">
                  <c:v>7.4936681250015988</c:v>
                </c:pt>
                <c:pt idx="10555">
                  <c:v>7.4932868750015986</c:v>
                </c:pt>
                <c:pt idx="10556">
                  <c:v>7.4929537499999999</c:v>
                </c:pt>
                <c:pt idx="10557">
                  <c:v>7.492876875001599</c:v>
                </c:pt>
                <c:pt idx="10558">
                  <c:v>7.493299375001599</c:v>
                </c:pt>
                <c:pt idx="10559">
                  <c:v>7.4937750000000003</c:v>
                </c:pt>
                <c:pt idx="10560">
                  <c:v>7.4941075000000001</c:v>
                </c:pt>
                <c:pt idx="10561">
                  <c:v>7.494065</c:v>
                </c:pt>
                <c:pt idx="10562">
                  <c:v>7.49445125</c:v>
                </c:pt>
                <c:pt idx="10563">
                  <c:v>7.4948437500000002</c:v>
                </c:pt>
                <c:pt idx="10564">
                  <c:v>7.4951931250015988</c:v>
                </c:pt>
                <c:pt idx="10565">
                  <c:v>7.4951831250015992</c:v>
                </c:pt>
                <c:pt idx="10566">
                  <c:v>7.4946824999999997</c:v>
                </c:pt>
                <c:pt idx="10567">
                  <c:v>7.4949093750015994</c:v>
                </c:pt>
                <c:pt idx="10568">
                  <c:v>7.4952518750015988</c:v>
                </c:pt>
                <c:pt idx="10569">
                  <c:v>7.49499125</c:v>
                </c:pt>
                <c:pt idx="10570">
                  <c:v>7.4948881250015988</c:v>
                </c:pt>
                <c:pt idx="10571">
                  <c:v>7.4950737500000004</c:v>
                </c:pt>
                <c:pt idx="10572">
                  <c:v>7.4946581250015987</c:v>
                </c:pt>
                <c:pt idx="10573">
                  <c:v>7.4949906250015994</c:v>
                </c:pt>
                <c:pt idx="10574">
                  <c:v>7.495316875001599</c:v>
                </c:pt>
                <c:pt idx="10575">
                  <c:v>7.495669375001599</c:v>
                </c:pt>
                <c:pt idx="10576">
                  <c:v>7.4960775000000002</c:v>
                </c:pt>
                <c:pt idx="10577">
                  <c:v>7.4964093750015994</c:v>
                </c:pt>
                <c:pt idx="10578">
                  <c:v>7.4967487500000001</c:v>
                </c:pt>
                <c:pt idx="10579">
                  <c:v>7.4970887499999996</c:v>
                </c:pt>
                <c:pt idx="10580">
                  <c:v>7.4975168750015992</c:v>
                </c:pt>
                <c:pt idx="10581">
                  <c:v>7.4978643750015994</c:v>
                </c:pt>
                <c:pt idx="10582">
                  <c:v>7.498249375001599</c:v>
                </c:pt>
                <c:pt idx="10583">
                  <c:v>7.4985787500000001</c:v>
                </c:pt>
                <c:pt idx="10584">
                  <c:v>7.4989224999999999</c:v>
                </c:pt>
                <c:pt idx="10585">
                  <c:v>7.4992462499999997</c:v>
                </c:pt>
                <c:pt idx="10586">
                  <c:v>7.4996274999999999</c:v>
                </c:pt>
                <c:pt idx="10587">
                  <c:v>7.4992518750015993</c:v>
                </c:pt>
                <c:pt idx="10588">
                  <c:v>7.4986787499999998</c:v>
                </c:pt>
                <c:pt idx="10589">
                  <c:v>7.4982231250015987</c:v>
                </c:pt>
                <c:pt idx="10590">
                  <c:v>7.4977968750015993</c:v>
                </c:pt>
                <c:pt idx="10591">
                  <c:v>7.4980174999999996</c:v>
                </c:pt>
                <c:pt idx="10592">
                  <c:v>7.4983943750015989</c:v>
                </c:pt>
                <c:pt idx="10593">
                  <c:v>7.4987750000000002</c:v>
                </c:pt>
                <c:pt idx="10594">
                  <c:v>7.4992212499999997</c:v>
                </c:pt>
                <c:pt idx="10595">
                  <c:v>7.4995581250015988</c:v>
                </c:pt>
                <c:pt idx="10596">
                  <c:v>7.4999112500000003</c:v>
                </c:pt>
                <c:pt idx="10597">
                  <c:v>7.5001231250015987</c:v>
                </c:pt>
                <c:pt idx="10598">
                  <c:v>7.5005199999999999</c:v>
                </c:pt>
                <c:pt idx="10599">
                  <c:v>7.5008518750015991</c:v>
                </c:pt>
                <c:pt idx="10600">
                  <c:v>7.5009368750015986</c:v>
                </c:pt>
                <c:pt idx="10601">
                  <c:v>7.5013424999999998</c:v>
                </c:pt>
                <c:pt idx="10602">
                  <c:v>7.5017206250015986</c:v>
                </c:pt>
                <c:pt idx="10603">
                  <c:v>7.5020962500000001</c:v>
                </c:pt>
                <c:pt idx="10604">
                  <c:v>7.5025137500000003</c:v>
                </c:pt>
                <c:pt idx="10605">
                  <c:v>7.5028924999999997</c:v>
                </c:pt>
                <c:pt idx="10606">
                  <c:v>7.5030206250015992</c:v>
                </c:pt>
                <c:pt idx="10607">
                  <c:v>7.5026781250015988</c:v>
                </c:pt>
                <c:pt idx="10608">
                  <c:v>7.5026937499999997</c:v>
                </c:pt>
                <c:pt idx="10609">
                  <c:v>7.5028287499999999</c:v>
                </c:pt>
                <c:pt idx="10610">
                  <c:v>7.5032506250015993</c:v>
                </c:pt>
                <c:pt idx="10611">
                  <c:v>7.5036312499999998</c:v>
                </c:pt>
                <c:pt idx="10612">
                  <c:v>7.5040656250015987</c:v>
                </c:pt>
                <c:pt idx="10613">
                  <c:v>7.5038306250015987</c:v>
                </c:pt>
                <c:pt idx="10614">
                  <c:v>7.5041706250015991</c:v>
                </c:pt>
                <c:pt idx="10615">
                  <c:v>7.5038225000000001</c:v>
                </c:pt>
                <c:pt idx="10616">
                  <c:v>7.5034049999999999</c:v>
                </c:pt>
                <c:pt idx="10617">
                  <c:v>7.5036418750015992</c:v>
                </c:pt>
                <c:pt idx="10618">
                  <c:v>7.5036550000000002</c:v>
                </c:pt>
                <c:pt idx="10619">
                  <c:v>7.5040125</c:v>
                </c:pt>
                <c:pt idx="10620">
                  <c:v>7.5043831250015991</c:v>
                </c:pt>
                <c:pt idx="10621">
                  <c:v>7.5047125000000001</c:v>
                </c:pt>
                <c:pt idx="10622">
                  <c:v>7.5050643750015986</c:v>
                </c:pt>
                <c:pt idx="10623">
                  <c:v>7.5052618750015991</c:v>
                </c:pt>
                <c:pt idx="10624">
                  <c:v>7.5056775</c:v>
                </c:pt>
                <c:pt idx="10625">
                  <c:v>7.5060731250015991</c:v>
                </c:pt>
                <c:pt idx="10626">
                  <c:v>7.5064175000000004</c:v>
                </c:pt>
                <c:pt idx="10627">
                  <c:v>7.5067593750015993</c:v>
                </c:pt>
                <c:pt idx="10628">
                  <c:v>7.5071025000000002</c:v>
                </c:pt>
                <c:pt idx="10629">
                  <c:v>7.5074350000000001</c:v>
                </c:pt>
                <c:pt idx="10630">
                  <c:v>7.5074881250015988</c:v>
                </c:pt>
                <c:pt idx="10631">
                  <c:v>7.5071062499999996</c:v>
                </c:pt>
                <c:pt idx="10632">
                  <c:v>7.5073850000000002</c:v>
                </c:pt>
                <c:pt idx="10633">
                  <c:v>7.5070331250015991</c:v>
                </c:pt>
                <c:pt idx="10634">
                  <c:v>7.5066206250015988</c:v>
                </c:pt>
                <c:pt idx="10635">
                  <c:v>7.5062724999999997</c:v>
                </c:pt>
                <c:pt idx="10636">
                  <c:v>7.5060706250015992</c:v>
                </c:pt>
                <c:pt idx="10637">
                  <c:v>7.5060443750015988</c:v>
                </c:pt>
                <c:pt idx="10638">
                  <c:v>7.50604125</c:v>
                </c:pt>
                <c:pt idx="10639">
                  <c:v>7.5064450000000003</c:v>
                </c:pt>
                <c:pt idx="10640">
                  <c:v>7.5068112500000002</c:v>
                </c:pt>
                <c:pt idx="10641">
                  <c:v>7.5070168750015993</c:v>
                </c:pt>
                <c:pt idx="10642">
                  <c:v>7.5073893750015994</c:v>
                </c:pt>
                <c:pt idx="10643">
                  <c:v>7.5078406250015988</c:v>
                </c:pt>
                <c:pt idx="10644">
                  <c:v>7.5081931250015987</c:v>
                </c:pt>
                <c:pt idx="10645">
                  <c:v>7.5082268750015988</c:v>
                </c:pt>
                <c:pt idx="10646">
                  <c:v>7.507880625001599</c:v>
                </c:pt>
                <c:pt idx="10647">
                  <c:v>7.5082412500000002</c:v>
                </c:pt>
                <c:pt idx="10648">
                  <c:v>7.5082031250015993</c:v>
                </c:pt>
                <c:pt idx="10649">
                  <c:v>7.5085393750015994</c:v>
                </c:pt>
                <c:pt idx="10650">
                  <c:v>7.50887875</c:v>
                </c:pt>
                <c:pt idx="10651">
                  <c:v>7.5084756250015987</c:v>
                </c:pt>
                <c:pt idx="10652">
                  <c:v>7.5081418750015994</c:v>
                </c:pt>
                <c:pt idx="10653">
                  <c:v>7.5076512500000003</c:v>
                </c:pt>
                <c:pt idx="10654">
                  <c:v>7.5072475000000001</c:v>
                </c:pt>
                <c:pt idx="10655">
                  <c:v>7.5070825000000001</c:v>
                </c:pt>
                <c:pt idx="10656">
                  <c:v>7.5074806250015991</c:v>
                </c:pt>
                <c:pt idx="10657">
                  <c:v>7.5078606250015989</c:v>
                </c:pt>
                <c:pt idx="10658">
                  <c:v>7.5082293750015987</c:v>
                </c:pt>
                <c:pt idx="10659">
                  <c:v>7.5085793750015988</c:v>
                </c:pt>
                <c:pt idx="10660">
                  <c:v>7.5089218750015991</c:v>
                </c:pt>
                <c:pt idx="10661">
                  <c:v>7.5092706250015988</c:v>
                </c:pt>
                <c:pt idx="10662">
                  <c:v>7.5096175000000001</c:v>
                </c:pt>
                <c:pt idx="10663">
                  <c:v>7.5092918750015993</c:v>
                </c:pt>
                <c:pt idx="10664">
                  <c:v>7.5088956250015988</c:v>
                </c:pt>
                <c:pt idx="10665">
                  <c:v>7.508490625001599</c:v>
                </c:pt>
                <c:pt idx="10666">
                  <c:v>7.5085068750015989</c:v>
                </c:pt>
                <c:pt idx="10667">
                  <c:v>7.5088881250015991</c:v>
                </c:pt>
                <c:pt idx="10668">
                  <c:v>7.5092481250015988</c:v>
                </c:pt>
                <c:pt idx="10669">
                  <c:v>7.5087737499999996</c:v>
                </c:pt>
                <c:pt idx="10670">
                  <c:v>7.5083256250015991</c:v>
                </c:pt>
                <c:pt idx="10671">
                  <c:v>7.5079837500000002</c:v>
                </c:pt>
                <c:pt idx="10672">
                  <c:v>7.5074662500000002</c:v>
                </c:pt>
                <c:pt idx="10673">
                  <c:v>7.5071362500000003</c:v>
                </c:pt>
                <c:pt idx="10674">
                  <c:v>7.5067925000000004</c:v>
                </c:pt>
                <c:pt idx="10675">
                  <c:v>7.5064137500000001</c:v>
                </c:pt>
                <c:pt idx="10676">
                  <c:v>7.5063681250015986</c:v>
                </c:pt>
                <c:pt idx="10677">
                  <c:v>7.5065150000000003</c:v>
                </c:pt>
                <c:pt idx="10678">
                  <c:v>7.5067231250015993</c:v>
                </c:pt>
                <c:pt idx="10679">
                  <c:v>7.5070712500000001</c:v>
                </c:pt>
                <c:pt idx="10680">
                  <c:v>7.5074437500000002</c:v>
                </c:pt>
                <c:pt idx="10681">
                  <c:v>7.5078462500000001</c:v>
                </c:pt>
                <c:pt idx="10682">
                  <c:v>7.5076187499999998</c:v>
                </c:pt>
                <c:pt idx="10683">
                  <c:v>7.5072787500000002</c:v>
                </c:pt>
                <c:pt idx="10684">
                  <c:v>7.5071837500000003</c:v>
                </c:pt>
                <c:pt idx="10685">
                  <c:v>7.5075506250015991</c:v>
                </c:pt>
                <c:pt idx="10686">
                  <c:v>7.5078725000000004</c:v>
                </c:pt>
                <c:pt idx="10687">
                  <c:v>7.50822375</c:v>
                </c:pt>
                <c:pt idx="10688">
                  <c:v>7.5086362500000003</c:v>
                </c:pt>
                <c:pt idx="10689">
                  <c:v>7.5089568750015987</c:v>
                </c:pt>
                <c:pt idx="10690">
                  <c:v>7.5093118750015986</c:v>
                </c:pt>
                <c:pt idx="10691">
                  <c:v>7.5096612499999997</c:v>
                </c:pt>
                <c:pt idx="10692">
                  <c:v>7.5101112499999996</c:v>
                </c:pt>
                <c:pt idx="10693">
                  <c:v>7.5105493750015988</c:v>
                </c:pt>
                <c:pt idx="10694">
                  <c:v>7.5108843750015986</c:v>
                </c:pt>
                <c:pt idx="10695">
                  <c:v>7.5112224999999997</c:v>
                </c:pt>
                <c:pt idx="10696">
                  <c:v>7.5115850000000002</c:v>
                </c:pt>
                <c:pt idx="10697">
                  <c:v>7.512010625001599</c:v>
                </c:pt>
                <c:pt idx="10698">
                  <c:v>7.5123362499999997</c:v>
                </c:pt>
                <c:pt idx="10699">
                  <c:v>7.5126949999999999</c:v>
                </c:pt>
                <c:pt idx="10700">
                  <c:v>7.5130687500000004</c:v>
                </c:pt>
                <c:pt idx="10701">
                  <c:v>7.5134212500000004</c:v>
                </c:pt>
                <c:pt idx="10702">
                  <c:v>7.5138437500000004</c:v>
                </c:pt>
                <c:pt idx="10703">
                  <c:v>7.5141662499999997</c:v>
                </c:pt>
                <c:pt idx="10704">
                  <c:v>7.513711875001599</c:v>
                </c:pt>
                <c:pt idx="10705">
                  <c:v>7.5132318750015994</c:v>
                </c:pt>
                <c:pt idx="10706">
                  <c:v>7.5126718750015993</c:v>
                </c:pt>
                <c:pt idx="10707">
                  <c:v>7.5122068750015991</c:v>
                </c:pt>
                <c:pt idx="10708">
                  <c:v>7.5118087500000001</c:v>
                </c:pt>
                <c:pt idx="10709">
                  <c:v>7.5114643750015988</c:v>
                </c:pt>
                <c:pt idx="10710">
                  <c:v>7.5113387500000002</c:v>
                </c:pt>
                <c:pt idx="10711">
                  <c:v>7.5109962499999998</c:v>
                </c:pt>
                <c:pt idx="10712">
                  <c:v>7.5105975000000003</c:v>
                </c:pt>
                <c:pt idx="10713">
                  <c:v>7.5101812499999996</c:v>
                </c:pt>
                <c:pt idx="10714">
                  <c:v>7.5098081250015989</c:v>
                </c:pt>
                <c:pt idx="10715">
                  <c:v>7.5094856250015987</c:v>
                </c:pt>
                <c:pt idx="10716">
                  <c:v>7.5094700000000003</c:v>
                </c:pt>
                <c:pt idx="10717">
                  <c:v>7.5096987500000001</c:v>
                </c:pt>
                <c:pt idx="10718">
                  <c:v>7.5100343750015988</c:v>
                </c:pt>
                <c:pt idx="10719">
                  <c:v>7.510390625001599</c:v>
                </c:pt>
                <c:pt idx="10720">
                  <c:v>7.5108556250015992</c:v>
                </c:pt>
                <c:pt idx="10721">
                  <c:v>7.511190625001599</c:v>
                </c:pt>
                <c:pt idx="10722">
                  <c:v>7.5116037499999999</c:v>
                </c:pt>
                <c:pt idx="10723">
                  <c:v>7.5119493750015991</c:v>
                </c:pt>
                <c:pt idx="10724">
                  <c:v>7.5118824999999996</c:v>
                </c:pt>
                <c:pt idx="10725">
                  <c:v>7.5115162499999997</c:v>
                </c:pt>
                <c:pt idx="10726">
                  <c:v>7.5111125000000003</c:v>
                </c:pt>
                <c:pt idx="10727">
                  <c:v>7.5107843750015988</c:v>
                </c:pt>
                <c:pt idx="10728">
                  <c:v>7.5104481250015986</c:v>
                </c:pt>
                <c:pt idx="10729">
                  <c:v>7.5100775000000004</c:v>
                </c:pt>
                <c:pt idx="10730">
                  <c:v>7.5097262499999999</c:v>
                </c:pt>
                <c:pt idx="10731">
                  <c:v>7.5093887500000003</c:v>
                </c:pt>
                <c:pt idx="10732">
                  <c:v>7.50976</c:v>
                </c:pt>
                <c:pt idx="10733">
                  <c:v>7.5101100000000001</c:v>
                </c:pt>
                <c:pt idx="10734">
                  <c:v>7.5104981250015994</c:v>
                </c:pt>
                <c:pt idx="10735">
                  <c:v>7.5108393750015994</c:v>
                </c:pt>
                <c:pt idx="10736">
                  <c:v>7.5110112500000001</c:v>
                </c:pt>
                <c:pt idx="10737">
                  <c:v>7.5111381250015992</c:v>
                </c:pt>
                <c:pt idx="10738">
                  <c:v>7.5110299999999999</c:v>
                </c:pt>
                <c:pt idx="10739">
                  <c:v>7.5114062500000003</c:v>
                </c:pt>
                <c:pt idx="10740">
                  <c:v>7.5117893750015989</c:v>
                </c:pt>
                <c:pt idx="10741">
                  <c:v>7.5121512499999996</c:v>
                </c:pt>
                <c:pt idx="10742">
                  <c:v>7.5125074999999999</c:v>
                </c:pt>
                <c:pt idx="10743">
                  <c:v>7.5129012499999996</c:v>
                </c:pt>
                <c:pt idx="10744">
                  <c:v>7.5133537500000003</c:v>
                </c:pt>
                <c:pt idx="10745">
                  <c:v>7.5136874999999996</c:v>
                </c:pt>
                <c:pt idx="10746">
                  <c:v>7.5140206250015993</c:v>
                </c:pt>
                <c:pt idx="10747">
                  <c:v>7.51436875</c:v>
                </c:pt>
                <c:pt idx="10748">
                  <c:v>7.5146887500000004</c:v>
                </c:pt>
                <c:pt idx="10749">
                  <c:v>7.5150856250015989</c:v>
                </c:pt>
                <c:pt idx="10750">
                  <c:v>7.5148406250015993</c:v>
                </c:pt>
                <c:pt idx="10751">
                  <c:v>7.5144512499999996</c:v>
                </c:pt>
                <c:pt idx="10752">
                  <c:v>7.5141131250015993</c:v>
                </c:pt>
                <c:pt idx="10753">
                  <c:v>7.5137768750015992</c:v>
                </c:pt>
                <c:pt idx="10754">
                  <c:v>7.51345375</c:v>
                </c:pt>
                <c:pt idx="10755">
                  <c:v>7.5130600000000003</c:v>
                </c:pt>
                <c:pt idx="10756">
                  <c:v>7.5127181250015989</c:v>
                </c:pt>
                <c:pt idx="10757">
                  <c:v>7.5123300000000004</c:v>
                </c:pt>
                <c:pt idx="10758">
                  <c:v>7.5121668750015989</c:v>
                </c:pt>
                <c:pt idx="10759">
                  <c:v>7.5121568750015992</c:v>
                </c:pt>
                <c:pt idx="10760">
                  <c:v>7.5117593750015992</c:v>
                </c:pt>
                <c:pt idx="10761">
                  <c:v>7.5113562500000004</c:v>
                </c:pt>
                <c:pt idx="10762">
                  <c:v>7.5109787499999996</c:v>
                </c:pt>
                <c:pt idx="10763">
                  <c:v>7.5106231250015991</c:v>
                </c:pt>
                <c:pt idx="10764">
                  <c:v>7.5104862499999996</c:v>
                </c:pt>
                <c:pt idx="10765">
                  <c:v>7.5104168750015994</c:v>
                </c:pt>
                <c:pt idx="10766">
                  <c:v>7.5107743750015992</c:v>
                </c:pt>
                <c:pt idx="10767">
                  <c:v>7.5110950000000001</c:v>
                </c:pt>
                <c:pt idx="10768">
                  <c:v>7.5110537500000003</c:v>
                </c:pt>
                <c:pt idx="10769">
                  <c:v>7.5109250000000003</c:v>
                </c:pt>
                <c:pt idx="10770">
                  <c:v>7.5105231250015994</c:v>
                </c:pt>
                <c:pt idx="10771">
                  <c:v>7.5101281250015992</c:v>
                </c:pt>
                <c:pt idx="10772">
                  <c:v>7.5098399999999996</c:v>
                </c:pt>
                <c:pt idx="10773">
                  <c:v>7.510191875001599</c:v>
                </c:pt>
                <c:pt idx="10774">
                  <c:v>7.5105162500000002</c:v>
                </c:pt>
                <c:pt idx="10775">
                  <c:v>7.5108543750015988</c:v>
                </c:pt>
                <c:pt idx="10776">
                  <c:v>7.5112687500000002</c:v>
                </c:pt>
                <c:pt idx="10777">
                  <c:v>7.5116156250015989</c:v>
                </c:pt>
                <c:pt idx="10778">
                  <c:v>7.5119856250015991</c:v>
                </c:pt>
                <c:pt idx="10779">
                  <c:v>7.5123368750015986</c:v>
                </c:pt>
                <c:pt idx="10780">
                  <c:v>7.5126981250015987</c:v>
                </c:pt>
                <c:pt idx="10781">
                  <c:v>7.51309</c:v>
                </c:pt>
                <c:pt idx="10782">
                  <c:v>7.5134362499999998</c:v>
                </c:pt>
                <c:pt idx="10783">
                  <c:v>7.5137687499999997</c:v>
                </c:pt>
                <c:pt idx="10784">
                  <c:v>7.5141243750015994</c:v>
                </c:pt>
                <c:pt idx="10785">
                  <c:v>7.5145331250015994</c:v>
                </c:pt>
                <c:pt idx="10786">
                  <c:v>7.5149687500000004</c:v>
                </c:pt>
                <c:pt idx="10787">
                  <c:v>7.5151725000000003</c:v>
                </c:pt>
                <c:pt idx="10788">
                  <c:v>7.5148793750015992</c:v>
                </c:pt>
                <c:pt idx="10789">
                  <c:v>7.5144875000000004</c:v>
                </c:pt>
                <c:pt idx="10790">
                  <c:v>7.5141612499999999</c:v>
                </c:pt>
                <c:pt idx="10791">
                  <c:v>7.5142325000000003</c:v>
                </c:pt>
                <c:pt idx="10792">
                  <c:v>7.5145949999999999</c:v>
                </c:pt>
                <c:pt idx="10793">
                  <c:v>7.5141987500000003</c:v>
                </c:pt>
                <c:pt idx="10794">
                  <c:v>7.5138587499999998</c:v>
                </c:pt>
                <c:pt idx="10795">
                  <c:v>7.5134912500000004</c:v>
                </c:pt>
                <c:pt idx="10796">
                  <c:v>7.5137</c:v>
                </c:pt>
                <c:pt idx="10797">
                  <c:v>7.514075625001599</c:v>
                </c:pt>
                <c:pt idx="10798">
                  <c:v>7.5144475000000002</c:v>
                </c:pt>
                <c:pt idx="10799">
                  <c:v>7.5146762499999999</c:v>
                </c:pt>
                <c:pt idx="10800">
                  <c:v>7.5143399999999998</c:v>
                </c:pt>
                <c:pt idx="10801">
                  <c:v>7.5140124999999998</c:v>
                </c:pt>
                <c:pt idx="10802">
                  <c:v>7.5138375000000002</c:v>
                </c:pt>
                <c:pt idx="10803">
                  <c:v>7.5136975000000001</c:v>
                </c:pt>
                <c:pt idx="10804">
                  <c:v>7.5133306250015988</c:v>
                </c:pt>
                <c:pt idx="10805">
                  <c:v>7.5129493750015994</c:v>
                </c:pt>
                <c:pt idx="10806">
                  <c:v>7.5130800000000004</c:v>
                </c:pt>
                <c:pt idx="10807">
                  <c:v>7.5133512500000004</c:v>
                </c:pt>
                <c:pt idx="10808">
                  <c:v>7.5137431250015991</c:v>
                </c:pt>
                <c:pt idx="10809">
                  <c:v>7.5140650000000004</c:v>
                </c:pt>
                <c:pt idx="10810">
                  <c:v>7.5143868750015992</c:v>
                </c:pt>
                <c:pt idx="10811">
                  <c:v>7.5147343750015994</c:v>
                </c:pt>
                <c:pt idx="10812">
                  <c:v>7.5151331250015989</c:v>
                </c:pt>
                <c:pt idx="10813">
                  <c:v>7.5155250000000002</c:v>
                </c:pt>
                <c:pt idx="10814">
                  <c:v>7.5158612500000004</c:v>
                </c:pt>
                <c:pt idx="10815">
                  <c:v>7.5162662500000001</c:v>
                </c:pt>
                <c:pt idx="10816">
                  <c:v>7.516666875001599</c:v>
                </c:pt>
                <c:pt idx="10817">
                  <c:v>7.5170012499999999</c:v>
                </c:pt>
                <c:pt idx="10818">
                  <c:v>7.5166493750015988</c:v>
                </c:pt>
                <c:pt idx="10819">
                  <c:v>7.5161143750015986</c:v>
                </c:pt>
                <c:pt idx="10820">
                  <c:v>7.5157918750015993</c:v>
                </c:pt>
                <c:pt idx="10821">
                  <c:v>7.5153912500000004</c:v>
                </c:pt>
                <c:pt idx="10822">
                  <c:v>7.5150337499999997</c:v>
                </c:pt>
                <c:pt idx="10823">
                  <c:v>7.5146249999999997</c:v>
                </c:pt>
                <c:pt idx="10824">
                  <c:v>7.5142949999999997</c:v>
                </c:pt>
                <c:pt idx="10825">
                  <c:v>7.5139624999999999</c:v>
                </c:pt>
                <c:pt idx="10826">
                  <c:v>7.5139975000000003</c:v>
                </c:pt>
                <c:pt idx="10827">
                  <c:v>7.5141481250015989</c:v>
                </c:pt>
                <c:pt idx="10828">
                  <c:v>7.5139699999999996</c:v>
                </c:pt>
                <c:pt idx="10829">
                  <c:v>7.5136243750015987</c:v>
                </c:pt>
                <c:pt idx="10830">
                  <c:v>7.5137506250015988</c:v>
                </c:pt>
                <c:pt idx="10831">
                  <c:v>7.5140906250015993</c:v>
                </c:pt>
                <c:pt idx="10832">
                  <c:v>7.513980625001599</c:v>
                </c:pt>
                <c:pt idx="10833">
                  <c:v>7.5136681250015993</c:v>
                </c:pt>
                <c:pt idx="10834">
                  <c:v>7.5136212499999999</c:v>
                </c:pt>
                <c:pt idx="10835">
                  <c:v>7.5132450000000004</c:v>
                </c:pt>
                <c:pt idx="10836">
                  <c:v>7.5135662500000002</c:v>
                </c:pt>
                <c:pt idx="10837">
                  <c:v>7.5139243750015989</c:v>
                </c:pt>
                <c:pt idx="10838">
                  <c:v>7.5143706250015994</c:v>
                </c:pt>
                <c:pt idx="10839">
                  <c:v>7.5146924999999998</c:v>
                </c:pt>
                <c:pt idx="10840">
                  <c:v>7.5151381250015987</c:v>
                </c:pt>
                <c:pt idx="10841">
                  <c:v>7.5154868750015993</c:v>
                </c:pt>
                <c:pt idx="10842">
                  <c:v>7.5150193750015992</c:v>
                </c:pt>
                <c:pt idx="10843">
                  <c:v>7.5145537500000001</c:v>
                </c:pt>
                <c:pt idx="10844">
                  <c:v>7.514181875001599</c:v>
                </c:pt>
                <c:pt idx="10845">
                  <c:v>7.51380625</c:v>
                </c:pt>
                <c:pt idx="10846">
                  <c:v>7.5134687500000004</c:v>
                </c:pt>
                <c:pt idx="10847">
                  <c:v>7.5131162500000004</c:v>
                </c:pt>
                <c:pt idx="10848">
                  <c:v>7.5133356250015986</c:v>
                </c:pt>
                <c:pt idx="10849">
                  <c:v>7.5132112500000003</c:v>
                </c:pt>
                <c:pt idx="10850">
                  <c:v>7.5133781250015987</c:v>
                </c:pt>
                <c:pt idx="10851">
                  <c:v>7.5133712499999996</c:v>
                </c:pt>
                <c:pt idx="10852">
                  <c:v>7.5130681250015989</c:v>
                </c:pt>
                <c:pt idx="10853">
                  <c:v>7.5127474999999997</c:v>
                </c:pt>
                <c:pt idx="10854">
                  <c:v>7.512365</c:v>
                </c:pt>
                <c:pt idx="10855">
                  <c:v>7.5125556250015988</c:v>
                </c:pt>
                <c:pt idx="10856">
                  <c:v>7.5128962499999998</c:v>
                </c:pt>
                <c:pt idx="10857">
                  <c:v>7.5132168750015991</c:v>
                </c:pt>
                <c:pt idx="10858">
                  <c:v>7.5135387500000004</c:v>
                </c:pt>
                <c:pt idx="10859">
                  <c:v>7.5134762500000001</c:v>
                </c:pt>
                <c:pt idx="10860">
                  <c:v>7.5137668750015987</c:v>
                </c:pt>
                <c:pt idx="10861">
                  <c:v>7.5141087500000001</c:v>
                </c:pt>
                <c:pt idx="10862">
                  <c:v>7.5144887499999999</c:v>
                </c:pt>
                <c:pt idx="10863">
                  <c:v>7.5141387499999999</c:v>
                </c:pt>
                <c:pt idx="10864">
                  <c:v>7.5137918750015986</c:v>
                </c:pt>
                <c:pt idx="10865">
                  <c:v>7.51399375</c:v>
                </c:pt>
                <c:pt idx="10866">
                  <c:v>7.5136243750015987</c:v>
                </c:pt>
                <c:pt idx="10867">
                  <c:v>7.5132975000000002</c:v>
                </c:pt>
                <c:pt idx="10868">
                  <c:v>7.5130762500000001</c:v>
                </c:pt>
                <c:pt idx="10869">
                  <c:v>7.5126943750015993</c:v>
                </c:pt>
                <c:pt idx="10870">
                  <c:v>7.5130331250015994</c:v>
                </c:pt>
                <c:pt idx="10871">
                  <c:v>7.5134468750015992</c:v>
                </c:pt>
                <c:pt idx="10872">
                  <c:v>7.5137774999999998</c:v>
                </c:pt>
                <c:pt idx="10873">
                  <c:v>7.5141393750015988</c:v>
                </c:pt>
                <c:pt idx="10874">
                  <c:v>7.5145256250015988</c:v>
                </c:pt>
                <c:pt idx="10875">
                  <c:v>7.5148624999999996</c:v>
                </c:pt>
                <c:pt idx="10876">
                  <c:v>7.5152062500000003</c:v>
                </c:pt>
                <c:pt idx="10877">
                  <c:v>7.5155318750015994</c:v>
                </c:pt>
                <c:pt idx="10878">
                  <c:v>7.515858125001599</c:v>
                </c:pt>
                <c:pt idx="10879">
                  <c:v>7.5157662500000004</c:v>
                </c:pt>
                <c:pt idx="10880">
                  <c:v>7.5160956250015989</c:v>
                </c:pt>
                <c:pt idx="10881">
                  <c:v>7.5163275000000001</c:v>
                </c:pt>
                <c:pt idx="10882">
                  <c:v>7.5159293750015994</c:v>
                </c:pt>
                <c:pt idx="10883">
                  <c:v>7.5156012499999996</c:v>
                </c:pt>
                <c:pt idx="10884">
                  <c:v>7.5154249999999996</c:v>
                </c:pt>
                <c:pt idx="10885">
                  <c:v>7.5157487500000002</c:v>
                </c:pt>
                <c:pt idx="10886">
                  <c:v>7.5155443750015989</c:v>
                </c:pt>
                <c:pt idx="10887">
                  <c:v>7.515119375001599</c:v>
                </c:pt>
                <c:pt idx="10888">
                  <c:v>7.5147987499999997</c:v>
                </c:pt>
                <c:pt idx="10889">
                  <c:v>7.5144349999999998</c:v>
                </c:pt>
                <c:pt idx="10890">
                  <c:v>7.5147700000000004</c:v>
                </c:pt>
                <c:pt idx="10891">
                  <c:v>7.5149887499999997</c:v>
                </c:pt>
                <c:pt idx="10892">
                  <c:v>7.5153650000000001</c:v>
                </c:pt>
                <c:pt idx="10893">
                  <c:v>7.515776875001599</c:v>
                </c:pt>
                <c:pt idx="10894">
                  <c:v>7.5153762500000001</c:v>
                </c:pt>
                <c:pt idx="10895">
                  <c:v>7.5154206250015987</c:v>
                </c:pt>
                <c:pt idx="10896">
                  <c:v>7.5157931250015988</c:v>
                </c:pt>
                <c:pt idx="10897">
                  <c:v>7.5160400000000003</c:v>
                </c:pt>
                <c:pt idx="10898">
                  <c:v>7.5155937499999999</c:v>
                </c:pt>
                <c:pt idx="10899">
                  <c:v>7.5152506250015989</c:v>
                </c:pt>
                <c:pt idx="10900">
                  <c:v>7.5148262499999996</c:v>
                </c:pt>
                <c:pt idx="10901">
                  <c:v>7.5146724999999996</c:v>
                </c:pt>
                <c:pt idx="10902">
                  <c:v>7.5146893750015993</c:v>
                </c:pt>
                <c:pt idx="10903">
                  <c:v>7.5143250000000004</c:v>
                </c:pt>
                <c:pt idx="10904">
                  <c:v>7.5141249999999999</c:v>
                </c:pt>
                <c:pt idx="10905">
                  <c:v>7.51448625</c:v>
                </c:pt>
                <c:pt idx="10906">
                  <c:v>7.5148675000000003</c:v>
                </c:pt>
                <c:pt idx="10907">
                  <c:v>7.5152093750015991</c:v>
                </c:pt>
                <c:pt idx="10908">
                  <c:v>7.5155343750015993</c:v>
                </c:pt>
                <c:pt idx="10909">
                  <c:v>7.5158924999999996</c:v>
                </c:pt>
                <c:pt idx="10910">
                  <c:v>7.5162212500000001</c:v>
                </c:pt>
                <c:pt idx="10911">
                  <c:v>7.5164893750015986</c:v>
                </c:pt>
                <c:pt idx="10912">
                  <c:v>7.5165637500000004</c:v>
                </c:pt>
                <c:pt idx="10913">
                  <c:v>7.5168987500000002</c:v>
                </c:pt>
                <c:pt idx="10914">
                  <c:v>7.5172687500000004</c:v>
                </c:pt>
                <c:pt idx="10915">
                  <c:v>7.5176125000000003</c:v>
                </c:pt>
                <c:pt idx="10916">
                  <c:v>7.5179512500000003</c:v>
                </c:pt>
                <c:pt idx="10917">
                  <c:v>7.5183406250015992</c:v>
                </c:pt>
                <c:pt idx="10918">
                  <c:v>7.5187506250015987</c:v>
                </c:pt>
                <c:pt idx="10919">
                  <c:v>7.5187706250015989</c:v>
                </c:pt>
                <c:pt idx="10920">
                  <c:v>7.5189450000000004</c:v>
                </c:pt>
                <c:pt idx="10921">
                  <c:v>7.5193337500000004</c:v>
                </c:pt>
                <c:pt idx="10922">
                  <c:v>7.5196912500000002</c:v>
                </c:pt>
                <c:pt idx="10923">
                  <c:v>7.5200275000000003</c:v>
                </c:pt>
                <c:pt idx="10924">
                  <c:v>7.5203962500000001</c:v>
                </c:pt>
                <c:pt idx="10925">
                  <c:v>7.5207193750015993</c:v>
                </c:pt>
                <c:pt idx="10926">
                  <c:v>7.5210999999999997</c:v>
                </c:pt>
                <c:pt idx="10927">
                  <c:v>7.5214356250015992</c:v>
                </c:pt>
                <c:pt idx="10928">
                  <c:v>7.5217599999999996</c:v>
                </c:pt>
                <c:pt idx="10929">
                  <c:v>7.5221037500000003</c:v>
                </c:pt>
                <c:pt idx="10930">
                  <c:v>7.5225043750015992</c:v>
                </c:pt>
                <c:pt idx="10931">
                  <c:v>7.522086875001599</c:v>
                </c:pt>
                <c:pt idx="10932">
                  <c:v>7.5215768750015988</c:v>
                </c:pt>
                <c:pt idx="10933">
                  <c:v>7.5211424999999998</c:v>
                </c:pt>
                <c:pt idx="10934">
                  <c:v>7.5206768750015991</c:v>
                </c:pt>
                <c:pt idx="10935">
                  <c:v>7.5202912499999996</c:v>
                </c:pt>
                <c:pt idx="10936">
                  <c:v>7.5199012500000002</c:v>
                </c:pt>
                <c:pt idx="10937">
                  <c:v>7.5194999999999999</c:v>
                </c:pt>
                <c:pt idx="10938">
                  <c:v>7.5191643750015986</c:v>
                </c:pt>
                <c:pt idx="10939">
                  <c:v>7.51878125</c:v>
                </c:pt>
                <c:pt idx="10940">
                  <c:v>7.51844</c:v>
                </c:pt>
                <c:pt idx="10941">
                  <c:v>7.5180724999999997</c:v>
                </c:pt>
                <c:pt idx="10942">
                  <c:v>7.5176393750015986</c:v>
                </c:pt>
                <c:pt idx="10943">
                  <c:v>7.5172456250015989</c:v>
                </c:pt>
                <c:pt idx="10944">
                  <c:v>7.51675</c:v>
                </c:pt>
                <c:pt idx="10945">
                  <c:v>7.5163693750015987</c:v>
                </c:pt>
                <c:pt idx="10946">
                  <c:v>7.5160181250015992</c:v>
                </c:pt>
                <c:pt idx="10947">
                  <c:v>7.5156200000000002</c:v>
                </c:pt>
                <c:pt idx="10948">
                  <c:v>7.5151743750015987</c:v>
                </c:pt>
                <c:pt idx="10949">
                  <c:v>7.5148412499999999</c:v>
                </c:pt>
                <c:pt idx="10950">
                  <c:v>7.5149981250015987</c:v>
                </c:pt>
                <c:pt idx="10951">
                  <c:v>7.5153274999999997</c:v>
                </c:pt>
                <c:pt idx="10952">
                  <c:v>7.5156687499999997</c:v>
                </c:pt>
                <c:pt idx="10953">
                  <c:v>7.5160574999999996</c:v>
                </c:pt>
                <c:pt idx="10954">
                  <c:v>7.5164425000000001</c:v>
                </c:pt>
                <c:pt idx="10955">
                  <c:v>7.5167812500000002</c:v>
                </c:pt>
                <c:pt idx="10956">
                  <c:v>7.5171506250015989</c:v>
                </c:pt>
                <c:pt idx="10957">
                  <c:v>7.5167900000000003</c:v>
                </c:pt>
                <c:pt idx="10958">
                  <c:v>7.5164243750015993</c:v>
                </c:pt>
                <c:pt idx="10959">
                  <c:v>7.5164243750015993</c:v>
                </c:pt>
                <c:pt idx="10960">
                  <c:v>7.5167568750015992</c:v>
                </c:pt>
                <c:pt idx="10961">
                  <c:v>7.5172024999999998</c:v>
                </c:pt>
                <c:pt idx="10962">
                  <c:v>7.5176168750015986</c:v>
                </c:pt>
                <c:pt idx="10963">
                  <c:v>7.5180212500000003</c:v>
                </c:pt>
                <c:pt idx="10964">
                  <c:v>7.5183918750015986</c:v>
                </c:pt>
                <c:pt idx="10965">
                  <c:v>7.5187731250015988</c:v>
                </c:pt>
                <c:pt idx="10966">
                  <c:v>7.5191043750015991</c:v>
                </c:pt>
                <c:pt idx="10967">
                  <c:v>7.5194306250015988</c:v>
                </c:pt>
                <c:pt idx="10968">
                  <c:v>7.5198093750015991</c:v>
                </c:pt>
                <c:pt idx="10969">
                  <c:v>7.5196575000000001</c:v>
                </c:pt>
                <c:pt idx="10970">
                  <c:v>7.5199862499999997</c:v>
                </c:pt>
                <c:pt idx="10971">
                  <c:v>7.52037625</c:v>
                </c:pt>
                <c:pt idx="10972">
                  <c:v>7.5207325000000003</c:v>
                </c:pt>
                <c:pt idx="10973">
                  <c:v>7.5211499999999996</c:v>
                </c:pt>
                <c:pt idx="10974">
                  <c:v>7.5214749999999997</c:v>
                </c:pt>
                <c:pt idx="10975">
                  <c:v>7.5218381250015991</c:v>
                </c:pt>
                <c:pt idx="10976">
                  <c:v>7.5221137499999999</c:v>
                </c:pt>
                <c:pt idx="10977">
                  <c:v>7.5224475000000002</c:v>
                </c:pt>
                <c:pt idx="10978">
                  <c:v>7.5224756250015989</c:v>
                </c:pt>
                <c:pt idx="10979">
                  <c:v>7.5220762499999996</c:v>
                </c:pt>
                <c:pt idx="10980">
                  <c:v>7.5217074999999998</c:v>
                </c:pt>
                <c:pt idx="10981">
                  <c:v>7.5215112499999996</c:v>
                </c:pt>
                <c:pt idx="10982">
                  <c:v>7.5215224999999997</c:v>
                </c:pt>
                <c:pt idx="10983">
                  <c:v>7.5218468750015992</c:v>
                </c:pt>
                <c:pt idx="10984">
                  <c:v>7.5222687500000003</c:v>
                </c:pt>
                <c:pt idx="10985">
                  <c:v>7.5226237500000002</c:v>
                </c:pt>
                <c:pt idx="10986">
                  <c:v>7.5229456250015989</c:v>
                </c:pt>
                <c:pt idx="10987">
                  <c:v>7.5226181250015989</c:v>
                </c:pt>
                <c:pt idx="10988">
                  <c:v>7.522193125001599</c:v>
                </c:pt>
                <c:pt idx="10989">
                  <c:v>7.5217981250015988</c:v>
                </c:pt>
                <c:pt idx="10990">
                  <c:v>7.5213950000000001</c:v>
                </c:pt>
                <c:pt idx="10991">
                  <c:v>7.5210406250015991</c:v>
                </c:pt>
                <c:pt idx="10992">
                  <c:v>7.5213143750015989</c:v>
                </c:pt>
                <c:pt idx="10993">
                  <c:v>7.5216581250015988</c:v>
                </c:pt>
                <c:pt idx="10994">
                  <c:v>7.5217943750015994</c:v>
                </c:pt>
                <c:pt idx="10995">
                  <c:v>7.5221468750015994</c:v>
                </c:pt>
                <c:pt idx="10996">
                  <c:v>7.5224774999999999</c:v>
                </c:pt>
                <c:pt idx="10997">
                  <c:v>7.5228562500000002</c:v>
                </c:pt>
                <c:pt idx="10998">
                  <c:v>7.5232299999999999</c:v>
                </c:pt>
                <c:pt idx="10999">
                  <c:v>7.5235981250015991</c:v>
                </c:pt>
                <c:pt idx="11000">
                  <c:v>7.5240043750015992</c:v>
                </c:pt>
                <c:pt idx="11001">
                  <c:v>7.5243643750015989</c:v>
                </c:pt>
                <c:pt idx="11002">
                  <c:v>7.5245056250015994</c:v>
                </c:pt>
                <c:pt idx="11003">
                  <c:v>7.5241637499999996</c:v>
                </c:pt>
                <c:pt idx="11004">
                  <c:v>7.5237393750015986</c:v>
                </c:pt>
                <c:pt idx="11005">
                  <c:v>7.5234162500000004</c:v>
                </c:pt>
                <c:pt idx="11006">
                  <c:v>7.5237418750015994</c:v>
                </c:pt>
                <c:pt idx="11007">
                  <c:v>7.5240043750015992</c:v>
                </c:pt>
                <c:pt idx="11008">
                  <c:v>7.5235624999999997</c:v>
                </c:pt>
                <c:pt idx="11009">
                  <c:v>7.5232293750015993</c:v>
                </c:pt>
                <c:pt idx="11010">
                  <c:v>7.5228393750015989</c:v>
                </c:pt>
                <c:pt idx="11011">
                  <c:v>7.5224437499999999</c:v>
                </c:pt>
                <c:pt idx="11012">
                  <c:v>7.5220012499999998</c:v>
                </c:pt>
                <c:pt idx="11013">
                  <c:v>7.5216212499999999</c:v>
                </c:pt>
                <c:pt idx="11014">
                  <c:v>7.5211968750015989</c:v>
                </c:pt>
                <c:pt idx="11015">
                  <c:v>7.5208581250015989</c:v>
                </c:pt>
                <c:pt idx="11016">
                  <c:v>7.5205181250015993</c:v>
                </c:pt>
                <c:pt idx="11017">
                  <c:v>7.5201650000000004</c:v>
                </c:pt>
                <c:pt idx="11018">
                  <c:v>7.5204199999999997</c:v>
                </c:pt>
                <c:pt idx="11019">
                  <c:v>7.5206387499999998</c:v>
                </c:pt>
                <c:pt idx="11020">
                  <c:v>7.520855625001599</c:v>
                </c:pt>
                <c:pt idx="11021">
                  <c:v>7.5210231250015989</c:v>
                </c:pt>
                <c:pt idx="11022">
                  <c:v>7.5214806250015993</c:v>
                </c:pt>
                <c:pt idx="11023">
                  <c:v>7.5218274999999997</c:v>
                </c:pt>
                <c:pt idx="11024">
                  <c:v>7.5218337499999999</c:v>
                </c:pt>
                <c:pt idx="11025">
                  <c:v>7.5215137500000004</c:v>
                </c:pt>
                <c:pt idx="11026">
                  <c:v>7.5216356250015988</c:v>
                </c:pt>
                <c:pt idx="11027">
                  <c:v>7.5213112500000001</c:v>
                </c:pt>
                <c:pt idx="11028">
                  <c:v>7.5209868750015989</c:v>
                </c:pt>
                <c:pt idx="11029">
                  <c:v>7.5209343750015991</c:v>
                </c:pt>
                <c:pt idx="11030">
                  <c:v>7.5211712500000001</c:v>
                </c:pt>
                <c:pt idx="11031">
                  <c:v>7.5215137500000004</c:v>
                </c:pt>
                <c:pt idx="11032">
                  <c:v>7.5219068750015987</c:v>
                </c:pt>
                <c:pt idx="11033">
                  <c:v>7.5222356250015991</c:v>
                </c:pt>
                <c:pt idx="11034">
                  <c:v>7.5219075000000002</c:v>
                </c:pt>
                <c:pt idx="11035">
                  <c:v>7.5215431250015987</c:v>
                </c:pt>
                <c:pt idx="11036">
                  <c:v>7.5211393750015993</c:v>
                </c:pt>
                <c:pt idx="11037">
                  <c:v>7.5207893750015993</c:v>
                </c:pt>
                <c:pt idx="11038">
                  <c:v>7.5204037499999998</c:v>
                </c:pt>
                <c:pt idx="11039">
                  <c:v>7.5203806250015992</c:v>
                </c:pt>
                <c:pt idx="11040">
                  <c:v>7.5202262500000003</c:v>
                </c:pt>
                <c:pt idx="11041">
                  <c:v>7.5205768750015993</c:v>
                </c:pt>
                <c:pt idx="11042">
                  <c:v>7.5209518750015993</c:v>
                </c:pt>
                <c:pt idx="11043">
                  <c:v>7.5213099999999997</c:v>
                </c:pt>
                <c:pt idx="11044">
                  <c:v>7.5216725000000002</c:v>
                </c:pt>
                <c:pt idx="11045">
                  <c:v>7.5220568750015993</c:v>
                </c:pt>
                <c:pt idx="11046">
                  <c:v>7.5216443750015989</c:v>
                </c:pt>
                <c:pt idx="11047">
                  <c:v>7.521266875001599</c:v>
                </c:pt>
                <c:pt idx="11048">
                  <c:v>7.5208325</c:v>
                </c:pt>
                <c:pt idx="11049">
                  <c:v>7.5204506250015992</c:v>
                </c:pt>
                <c:pt idx="11050">
                  <c:v>7.5200531250015992</c:v>
                </c:pt>
                <c:pt idx="11051">
                  <c:v>7.5196593750015994</c:v>
                </c:pt>
                <c:pt idx="11052">
                  <c:v>7.5192881250015988</c:v>
                </c:pt>
                <c:pt idx="11053">
                  <c:v>7.5189550000000001</c:v>
                </c:pt>
                <c:pt idx="11054">
                  <c:v>7.5193424999999996</c:v>
                </c:pt>
                <c:pt idx="11055">
                  <c:v>7.5196862500000003</c:v>
                </c:pt>
                <c:pt idx="11056">
                  <c:v>7.5200306250015991</c:v>
                </c:pt>
                <c:pt idx="11057">
                  <c:v>7.5203674999999999</c:v>
                </c:pt>
                <c:pt idx="11058">
                  <c:v>7.5206999999999997</c:v>
                </c:pt>
                <c:pt idx="11059">
                  <c:v>7.5210393750015987</c:v>
                </c:pt>
                <c:pt idx="11060">
                  <c:v>7.5215125</c:v>
                </c:pt>
                <c:pt idx="11061">
                  <c:v>7.5218474999999998</c:v>
                </c:pt>
                <c:pt idx="11062">
                  <c:v>7.5215018750015989</c:v>
                </c:pt>
                <c:pt idx="11063">
                  <c:v>7.5211449999999997</c:v>
                </c:pt>
                <c:pt idx="11064">
                  <c:v>7.5207993750015989</c:v>
                </c:pt>
                <c:pt idx="11065">
                  <c:v>7.5204481250015993</c:v>
                </c:pt>
                <c:pt idx="11066">
                  <c:v>7.5208225000000004</c:v>
                </c:pt>
                <c:pt idx="11067">
                  <c:v>7.5211931250015986</c:v>
                </c:pt>
                <c:pt idx="11068">
                  <c:v>7.5212087500000004</c:v>
                </c:pt>
                <c:pt idx="11069">
                  <c:v>7.5208431250015986</c:v>
                </c:pt>
                <c:pt idx="11070">
                  <c:v>7.5204062499999997</c:v>
                </c:pt>
                <c:pt idx="11071">
                  <c:v>7.5199918750015993</c:v>
                </c:pt>
                <c:pt idx="11072">
                  <c:v>7.5196699999999996</c:v>
                </c:pt>
                <c:pt idx="11073">
                  <c:v>7.5200493750015989</c:v>
                </c:pt>
                <c:pt idx="11074">
                  <c:v>7.5204612500000003</c:v>
                </c:pt>
                <c:pt idx="11075">
                  <c:v>7.5207887500000004</c:v>
                </c:pt>
                <c:pt idx="11076">
                  <c:v>7.5203812499999998</c:v>
                </c:pt>
                <c:pt idx="11077">
                  <c:v>7.5206943750015993</c:v>
                </c:pt>
                <c:pt idx="11078">
                  <c:v>7.5210175000000001</c:v>
                </c:pt>
                <c:pt idx="11079">
                  <c:v>7.5213349999999997</c:v>
                </c:pt>
                <c:pt idx="11080">
                  <c:v>7.5216606250015987</c:v>
                </c:pt>
                <c:pt idx="11081">
                  <c:v>7.5218274999999997</c:v>
                </c:pt>
                <c:pt idx="11082">
                  <c:v>7.5221856250015993</c:v>
                </c:pt>
                <c:pt idx="11083">
                  <c:v>7.52257</c:v>
                </c:pt>
                <c:pt idx="11084">
                  <c:v>7.5228925000000002</c:v>
                </c:pt>
                <c:pt idx="11085">
                  <c:v>7.5232637499999999</c:v>
                </c:pt>
                <c:pt idx="11086">
                  <c:v>7.5232568750015991</c:v>
                </c:pt>
                <c:pt idx="11087">
                  <c:v>7.5227943750015989</c:v>
                </c:pt>
                <c:pt idx="11088">
                  <c:v>7.5223143750015993</c:v>
                </c:pt>
                <c:pt idx="11089">
                  <c:v>7.5218981250015986</c:v>
                </c:pt>
                <c:pt idx="11090">
                  <c:v>7.5214981250015986</c:v>
                </c:pt>
                <c:pt idx="11091">
                  <c:v>7.5210187499999996</c:v>
                </c:pt>
                <c:pt idx="11092">
                  <c:v>7.5206881250015991</c:v>
                </c:pt>
                <c:pt idx="11093">
                  <c:v>7.5203075000000004</c:v>
                </c:pt>
                <c:pt idx="11094">
                  <c:v>7.5202662499999997</c:v>
                </c:pt>
                <c:pt idx="11095">
                  <c:v>7.5206462500000004</c:v>
                </c:pt>
                <c:pt idx="11096">
                  <c:v>7.5210137499999998</c:v>
                </c:pt>
                <c:pt idx="11097">
                  <c:v>7.5213850000000004</c:v>
                </c:pt>
                <c:pt idx="11098">
                  <c:v>7.5217912499999997</c:v>
                </c:pt>
                <c:pt idx="11099">
                  <c:v>7.5215125</c:v>
                </c:pt>
                <c:pt idx="11100">
                  <c:v>7.5210900000000001</c:v>
                </c:pt>
                <c:pt idx="11101">
                  <c:v>7.5207056250015993</c:v>
                </c:pt>
                <c:pt idx="11102">
                  <c:v>7.5206499999999998</c:v>
                </c:pt>
                <c:pt idx="11103">
                  <c:v>7.5209725000000001</c:v>
                </c:pt>
                <c:pt idx="11104">
                  <c:v>7.5207093750015988</c:v>
                </c:pt>
                <c:pt idx="11105">
                  <c:v>7.5209587500000001</c:v>
                </c:pt>
                <c:pt idx="11106">
                  <c:v>7.52128</c:v>
                </c:pt>
                <c:pt idx="11107">
                  <c:v>7.5215249999999996</c:v>
                </c:pt>
                <c:pt idx="11108">
                  <c:v>7.5212543750015994</c:v>
                </c:pt>
                <c:pt idx="11109">
                  <c:v>7.5215918750015991</c:v>
                </c:pt>
                <c:pt idx="11110">
                  <c:v>7.5220787500000004</c:v>
                </c:pt>
                <c:pt idx="11111">
                  <c:v>7.5224887499999999</c:v>
                </c:pt>
                <c:pt idx="11112">
                  <c:v>7.5229112499999999</c:v>
                </c:pt>
                <c:pt idx="11113">
                  <c:v>7.5232562500000002</c:v>
                </c:pt>
                <c:pt idx="11114">
                  <c:v>7.5237343750015988</c:v>
                </c:pt>
                <c:pt idx="11115">
                  <c:v>7.5240606250015993</c:v>
                </c:pt>
                <c:pt idx="11116">
                  <c:v>7.5244662499999997</c:v>
                </c:pt>
                <c:pt idx="11117">
                  <c:v>7.5248418750015986</c:v>
                </c:pt>
                <c:pt idx="11118">
                  <c:v>7.5252150000000002</c:v>
                </c:pt>
                <c:pt idx="11119">
                  <c:v>7.5255537500000003</c:v>
                </c:pt>
                <c:pt idx="11120">
                  <c:v>7.5259018750015994</c:v>
                </c:pt>
                <c:pt idx="11121">
                  <c:v>7.5263518750015992</c:v>
                </c:pt>
                <c:pt idx="11122">
                  <c:v>7.5267037500000002</c:v>
                </c:pt>
                <c:pt idx="11123">
                  <c:v>7.5270306250015988</c:v>
                </c:pt>
                <c:pt idx="11124">
                  <c:v>7.5274337500000001</c:v>
                </c:pt>
                <c:pt idx="11125">
                  <c:v>7.5278793750015991</c:v>
                </c:pt>
                <c:pt idx="11126">
                  <c:v>7.5275518750015991</c:v>
                </c:pt>
                <c:pt idx="11127">
                  <c:v>7.5271187499999996</c:v>
                </c:pt>
                <c:pt idx="11128">
                  <c:v>7.5266900000000003</c:v>
                </c:pt>
                <c:pt idx="11129">
                  <c:v>7.5263237500000004</c:v>
                </c:pt>
                <c:pt idx="11130">
                  <c:v>7.5259693750015986</c:v>
                </c:pt>
                <c:pt idx="11131">
                  <c:v>7.5256131250015992</c:v>
                </c:pt>
                <c:pt idx="11132">
                  <c:v>7.5258543750015994</c:v>
                </c:pt>
                <c:pt idx="11133">
                  <c:v>7.5262143750015991</c:v>
                </c:pt>
                <c:pt idx="11134">
                  <c:v>7.5265762499999997</c:v>
                </c:pt>
                <c:pt idx="11135">
                  <c:v>7.5263400000000003</c:v>
                </c:pt>
                <c:pt idx="11136">
                  <c:v>7.526004375001599</c:v>
                </c:pt>
                <c:pt idx="11137">
                  <c:v>7.5256299999999996</c:v>
                </c:pt>
                <c:pt idx="11138">
                  <c:v>7.5252593750015988</c:v>
                </c:pt>
                <c:pt idx="11139">
                  <c:v>7.5249156250015989</c:v>
                </c:pt>
                <c:pt idx="11140">
                  <c:v>7.5250843750015992</c:v>
                </c:pt>
                <c:pt idx="11141">
                  <c:v>7.5248249999999999</c:v>
                </c:pt>
                <c:pt idx="11142">
                  <c:v>7.5250124999999999</c:v>
                </c:pt>
                <c:pt idx="11143">
                  <c:v>7.5253537499999998</c:v>
                </c:pt>
                <c:pt idx="11144">
                  <c:v>7.5256875000000001</c:v>
                </c:pt>
                <c:pt idx="11145">
                  <c:v>7.5254143750015992</c:v>
                </c:pt>
                <c:pt idx="11146">
                  <c:v>7.5257350000000001</c:v>
                </c:pt>
                <c:pt idx="11147">
                  <c:v>7.5260637499999996</c:v>
                </c:pt>
                <c:pt idx="11148">
                  <c:v>7.5257031250015993</c:v>
                </c:pt>
                <c:pt idx="11149">
                  <c:v>7.5253612499999996</c:v>
                </c:pt>
                <c:pt idx="11150">
                  <c:v>7.52492625</c:v>
                </c:pt>
                <c:pt idx="11151">
                  <c:v>7.5247868750015989</c:v>
                </c:pt>
                <c:pt idx="11152">
                  <c:v>7.524420625001599</c:v>
                </c:pt>
                <c:pt idx="11153">
                  <c:v>7.5245518750015989</c:v>
                </c:pt>
                <c:pt idx="11154">
                  <c:v>7.5249168750015993</c:v>
                </c:pt>
                <c:pt idx="11155">
                  <c:v>7.5250406250015986</c:v>
                </c:pt>
                <c:pt idx="11156">
                  <c:v>7.525385</c:v>
                </c:pt>
                <c:pt idx="11157">
                  <c:v>7.5257624999999999</c:v>
                </c:pt>
                <c:pt idx="11158">
                  <c:v>7.5260793750015988</c:v>
                </c:pt>
                <c:pt idx="11159">
                  <c:v>7.5262518750015994</c:v>
                </c:pt>
                <c:pt idx="11160">
                  <c:v>7.526508125001599</c:v>
                </c:pt>
                <c:pt idx="11161">
                  <c:v>7.5268625</c:v>
                </c:pt>
                <c:pt idx="11162">
                  <c:v>7.5272975000000004</c:v>
                </c:pt>
                <c:pt idx="11163">
                  <c:v>7.5276506250015993</c:v>
                </c:pt>
                <c:pt idx="11164">
                  <c:v>7.5280906250015986</c:v>
                </c:pt>
                <c:pt idx="11165">
                  <c:v>7.5285587500000002</c:v>
                </c:pt>
                <c:pt idx="11166">
                  <c:v>7.5289218750015987</c:v>
                </c:pt>
                <c:pt idx="11167">
                  <c:v>7.5292606250015988</c:v>
                </c:pt>
                <c:pt idx="11168">
                  <c:v>7.5296556250015989</c:v>
                </c:pt>
                <c:pt idx="11169">
                  <c:v>7.5300193750015989</c:v>
                </c:pt>
                <c:pt idx="11170">
                  <c:v>7.5304993750015994</c:v>
                </c:pt>
                <c:pt idx="11171">
                  <c:v>7.5308200000000003</c:v>
                </c:pt>
                <c:pt idx="11172">
                  <c:v>7.5311775000000001</c:v>
                </c:pt>
                <c:pt idx="11173">
                  <c:v>7.5315006250015992</c:v>
                </c:pt>
                <c:pt idx="11174">
                  <c:v>7.5311718750015988</c:v>
                </c:pt>
                <c:pt idx="11175">
                  <c:v>7.5307275000000002</c:v>
                </c:pt>
                <c:pt idx="11176">
                  <c:v>7.5302037500000001</c:v>
                </c:pt>
                <c:pt idx="11177">
                  <c:v>7.5296293750015986</c:v>
                </c:pt>
                <c:pt idx="11178">
                  <c:v>7.529255625001599</c:v>
                </c:pt>
                <c:pt idx="11179">
                  <c:v>7.5288562499999996</c:v>
                </c:pt>
                <c:pt idx="11180">
                  <c:v>7.5284325000000001</c:v>
                </c:pt>
                <c:pt idx="11181">
                  <c:v>7.5281956250015991</c:v>
                </c:pt>
                <c:pt idx="11182">
                  <c:v>7.5280656250015987</c:v>
                </c:pt>
                <c:pt idx="11183">
                  <c:v>7.5282912499999997</c:v>
                </c:pt>
                <c:pt idx="11184">
                  <c:v>7.5286331250015994</c:v>
                </c:pt>
                <c:pt idx="11185">
                  <c:v>7.5289599999999997</c:v>
                </c:pt>
                <c:pt idx="11186">
                  <c:v>7.5290812499999999</c:v>
                </c:pt>
                <c:pt idx="11187">
                  <c:v>7.5289624999999996</c:v>
                </c:pt>
                <c:pt idx="11188">
                  <c:v>7.5293124999999996</c:v>
                </c:pt>
                <c:pt idx="11189">
                  <c:v>7.5296443750015989</c:v>
                </c:pt>
                <c:pt idx="11190">
                  <c:v>7.5296343750015993</c:v>
                </c:pt>
                <c:pt idx="11191">
                  <c:v>7.5299725000000004</c:v>
                </c:pt>
                <c:pt idx="11192">
                  <c:v>7.5303031250015993</c:v>
                </c:pt>
                <c:pt idx="11193">
                  <c:v>7.5298281250015986</c:v>
                </c:pt>
                <c:pt idx="11194">
                  <c:v>7.52945625</c:v>
                </c:pt>
                <c:pt idx="11195">
                  <c:v>7.5294862499999997</c:v>
                </c:pt>
                <c:pt idx="11196">
                  <c:v>7.529675625001599</c:v>
                </c:pt>
                <c:pt idx="11197">
                  <c:v>7.5300293750015994</c:v>
                </c:pt>
                <c:pt idx="11198">
                  <c:v>7.5304606250015986</c:v>
                </c:pt>
                <c:pt idx="11199">
                  <c:v>7.530791875001599</c:v>
                </c:pt>
                <c:pt idx="11200">
                  <c:v>7.53118</c:v>
                </c:pt>
                <c:pt idx="11201">
                  <c:v>7.5308000000000002</c:v>
                </c:pt>
                <c:pt idx="11202">
                  <c:v>7.5304549999999999</c:v>
                </c:pt>
                <c:pt idx="11203">
                  <c:v>7.5307987499999998</c:v>
                </c:pt>
                <c:pt idx="11204">
                  <c:v>7.5311275000000002</c:v>
                </c:pt>
                <c:pt idx="11205">
                  <c:v>7.5309524999999997</c:v>
                </c:pt>
                <c:pt idx="11206">
                  <c:v>7.5305274999999998</c:v>
                </c:pt>
                <c:pt idx="11207">
                  <c:v>7.5300681250015993</c:v>
                </c:pt>
                <c:pt idx="11208">
                  <c:v>7.5302606250015991</c:v>
                </c:pt>
                <c:pt idx="11209">
                  <c:v>7.5306406250015989</c:v>
                </c:pt>
                <c:pt idx="11210">
                  <c:v>7.5304012499999997</c:v>
                </c:pt>
                <c:pt idx="11211">
                  <c:v>7.5299918750015991</c:v>
                </c:pt>
                <c:pt idx="11212">
                  <c:v>7.5301925000000001</c:v>
                </c:pt>
                <c:pt idx="11213">
                  <c:v>7.530531875001599</c:v>
                </c:pt>
                <c:pt idx="11214">
                  <c:v>7.5308587500000002</c:v>
                </c:pt>
                <c:pt idx="11215">
                  <c:v>7.5312606250015994</c:v>
                </c:pt>
                <c:pt idx="11216">
                  <c:v>7.5316218750015986</c:v>
                </c:pt>
                <c:pt idx="11217">
                  <c:v>7.5319975000000001</c:v>
                </c:pt>
                <c:pt idx="11218">
                  <c:v>7.5324187499999997</c:v>
                </c:pt>
                <c:pt idx="11219">
                  <c:v>7.5327706250015991</c:v>
                </c:pt>
                <c:pt idx="11220">
                  <c:v>7.5331456250015991</c:v>
                </c:pt>
                <c:pt idx="11221">
                  <c:v>7.5334756250015991</c:v>
                </c:pt>
                <c:pt idx="11222">
                  <c:v>7.5338481250015992</c:v>
                </c:pt>
                <c:pt idx="11223">
                  <c:v>7.534205</c:v>
                </c:pt>
                <c:pt idx="11224">
                  <c:v>7.5345431250015986</c:v>
                </c:pt>
                <c:pt idx="11225">
                  <c:v>7.5348931250015987</c:v>
                </c:pt>
                <c:pt idx="11226">
                  <c:v>7.53522625</c:v>
                </c:pt>
                <c:pt idx="11227">
                  <c:v>7.5356350000000001</c:v>
                </c:pt>
                <c:pt idx="11228">
                  <c:v>7.5360268750015988</c:v>
                </c:pt>
                <c:pt idx="11229">
                  <c:v>7.5358900000000002</c:v>
                </c:pt>
                <c:pt idx="11230">
                  <c:v>7.535554375001599</c:v>
                </c:pt>
                <c:pt idx="11231">
                  <c:v>7.5351362499999999</c:v>
                </c:pt>
                <c:pt idx="11232">
                  <c:v>7.5347956250015988</c:v>
                </c:pt>
                <c:pt idx="11233">
                  <c:v>7.5343481250015989</c:v>
                </c:pt>
                <c:pt idx="11234">
                  <c:v>7.5337018750015989</c:v>
                </c:pt>
                <c:pt idx="11235">
                  <c:v>7.5332818750015988</c:v>
                </c:pt>
                <c:pt idx="11236">
                  <c:v>7.5328243750015993</c:v>
                </c:pt>
                <c:pt idx="11237">
                  <c:v>7.5323743750015986</c:v>
                </c:pt>
                <c:pt idx="11238">
                  <c:v>7.5320418750015987</c:v>
                </c:pt>
                <c:pt idx="11239">
                  <c:v>7.53159125</c:v>
                </c:pt>
                <c:pt idx="11240">
                  <c:v>7.5311500000000002</c:v>
                </c:pt>
                <c:pt idx="11241">
                  <c:v>7.5307399999999998</c:v>
                </c:pt>
                <c:pt idx="11242">
                  <c:v>7.5302543750015989</c:v>
                </c:pt>
                <c:pt idx="11243">
                  <c:v>7.5298262500000002</c:v>
                </c:pt>
                <c:pt idx="11244">
                  <c:v>7.5293268750015994</c:v>
                </c:pt>
                <c:pt idx="11245">
                  <c:v>7.5289606250015986</c:v>
                </c:pt>
                <c:pt idx="11246">
                  <c:v>7.5285574999999998</c:v>
                </c:pt>
                <c:pt idx="11247">
                  <c:v>7.5286125000000004</c:v>
                </c:pt>
                <c:pt idx="11248">
                  <c:v>7.5284787499999997</c:v>
                </c:pt>
                <c:pt idx="11249">
                  <c:v>7.5288581250015989</c:v>
                </c:pt>
                <c:pt idx="11250">
                  <c:v>7.5292712499999999</c:v>
                </c:pt>
                <c:pt idx="11251">
                  <c:v>7.5296262499999997</c:v>
                </c:pt>
                <c:pt idx="11252">
                  <c:v>7.5300212499999999</c:v>
                </c:pt>
                <c:pt idx="11253">
                  <c:v>7.530405</c:v>
                </c:pt>
                <c:pt idx="11254">
                  <c:v>7.5307368750015993</c:v>
                </c:pt>
                <c:pt idx="11255">
                  <c:v>7.5311849999999998</c:v>
                </c:pt>
                <c:pt idx="11256">
                  <c:v>7.5315962499999998</c:v>
                </c:pt>
                <c:pt idx="11257">
                  <c:v>7.5319431250015993</c:v>
                </c:pt>
                <c:pt idx="11258">
                  <c:v>7.5323006250015991</c:v>
                </c:pt>
                <c:pt idx="11259">
                  <c:v>7.5326374999999999</c:v>
                </c:pt>
                <c:pt idx="11260">
                  <c:v>7.5330243750015988</c:v>
                </c:pt>
                <c:pt idx="11261">
                  <c:v>7.5333768750015988</c:v>
                </c:pt>
                <c:pt idx="11262">
                  <c:v>7.5337399999999999</c:v>
                </c:pt>
                <c:pt idx="11263">
                  <c:v>7.5334599999999998</c:v>
                </c:pt>
                <c:pt idx="11264">
                  <c:v>7.5330493750015988</c:v>
                </c:pt>
                <c:pt idx="11265">
                  <c:v>7.5326056250015991</c:v>
                </c:pt>
                <c:pt idx="11266">
                  <c:v>7.532233125001599</c:v>
                </c:pt>
                <c:pt idx="11267">
                  <c:v>7.5317843750015987</c:v>
                </c:pt>
                <c:pt idx="11268">
                  <c:v>7.5313143750015987</c:v>
                </c:pt>
                <c:pt idx="11269">
                  <c:v>7.530778125001599</c:v>
                </c:pt>
                <c:pt idx="11270">
                  <c:v>7.5304137500000001</c:v>
                </c:pt>
                <c:pt idx="11271">
                  <c:v>7.5303125</c:v>
                </c:pt>
                <c:pt idx="11272">
                  <c:v>7.5303199999999997</c:v>
                </c:pt>
                <c:pt idx="11273">
                  <c:v>7.5304324999999999</c:v>
                </c:pt>
                <c:pt idx="11274">
                  <c:v>7.5308349999999997</c:v>
                </c:pt>
                <c:pt idx="11275">
                  <c:v>7.5313212500000004</c:v>
                </c:pt>
                <c:pt idx="11276">
                  <c:v>7.5317837499999998</c:v>
                </c:pt>
                <c:pt idx="11277">
                  <c:v>7.5321181250015989</c:v>
                </c:pt>
                <c:pt idx="11278">
                  <c:v>7.5324418750015987</c:v>
                </c:pt>
                <c:pt idx="11279">
                  <c:v>7.5328381250015992</c:v>
                </c:pt>
                <c:pt idx="11280">
                  <c:v>7.5332062500000001</c:v>
                </c:pt>
                <c:pt idx="11281">
                  <c:v>7.5335712499999996</c:v>
                </c:pt>
                <c:pt idx="11282">
                  <c:v>7.5339156250015993</c:v>
                </c:pt>
                <c:pt idx="11283">
                  <c:v>7.5343181250015991</c:v>
                </c:pt>
                <c:pt idx="11284">
                  <c:v>7.5347299999999997</c:v>
                </c:pt>
                <c:pt idx="11285">
                  <c:v>7.5350700000000002</c:v>
                </c:pt>
                <c:pt idx="11286">
                  <c:v>7.5354406250015993</c:v>
                </c:pt>
                <c:pt idx="11287">
                  <c:v>7.5353231250015993</c:v>
                </c:pt>
                <c:pt idx="11288">
                  <c:v>7.5349975000000002</c:v>
                </c:pt>
                <c:pt idx="11289">
                  <c:v>7.5354218750015987</c:v>
                </c:pt>
                <c:pt idx="11290">
                  <c:v>7.5357818750015992</c:v>
                </c:pt>
                <c:pt idx="11291">
                  <c:v>7.5361406250015994</c:v>
                </c:pt>
                <c:pt idx="11292">
                  <c:v>7.5359812499999999</c:v>
                </c:pt>
                <c:pt idx="11293">
                  <c:v>7.5356331250015991</c:v>
                </c:pt>
                <c:pt idx="11294">
                  <c:v>7.5353075</c:v>
                </c:pt>
                <c:pt idx="11295">
                  <c:v>7.5349475000000004</c:v>
                </c:pt>
                <c:pt idx="11296">
                  <c:v>7.5347581250015994</c:v>
                </c:pt>
                <c:pt idx="11297">
                  <c:v>7.5344293750015989</c:v>
                </c:pt>
                <c:pt idx="11298">
                  <c:v>7.5344625000000001</c:v>
                </c:pt>
                <c:pt idx="11299">
                  <c:v>7.5346925000000002</c:v>
                </c:pt>
                <c:pt idx="11300">
                  <c:v>7.5343549999999997</c:v>
                </c:pt>
                <c:pt idx="11301">
                  <c:v>7.5340274999999997</c:v>
                </c:pt>
                <c:pt idx="11302">
                  <c:v>7.5336100000000004</c:v>
                </c:pt>
                <c:pt idx="11303">
                  <c:v>7.5339568750015991</c:v>
                </c:pt>
                <c:pt idx="11304">
                  <c:v>7.5343168750015987</c:v>
                </c:pt>
                <c:pt idx="11305">
                  <c:v>7.5339856250015993</c:v>
                </c:pt>
                <c:pt idx="11306">
                  <c:v>7.5343118750015989</c:v>
                </c:pt>
                <c:pt idx="11307">
                  <c:v>7.5346931250015992</c:v>
                </c:pt>
                <c:pt idx="11308">
                  <c:v>7.5350875000000004</c:v>
                </c:pt>
                <c:pt idx="11309">
                  <c:v>7.53548375</c:v>
                </c:pt>
                <c:pt idx="11310">
                  <c:v>7.5358537500000002</c:v>
                </c:pt>
                <c:pt idx="11311">
                  <c:v>7.53628125</c:v>
                </c:pt>
                <c:pt idx="11312">
                  <c:v>7.5367293750015989</c:v>
                </c:pt>
                <c:pt idx="11313">
                  <c:v>7.5371224999999997</c:v>
                </c:pt>
                <c:pt idx="11314">
                  <c:v>7.5375843750015994</c:v>
                </c:pt>
                <c:pt idx="11315">
                  <c:v>7.5379618750015993</c:v>
                </c:pt>
                <c:pt idx="11316">
                  <c:v>7.5377831250015994</c:v>
                </c:pt>
                <c:pt idx="11317">
                  <c:v>7.5373806250015987</c:v>
                </c:pt>
                <c:pt idx="11318">
                  <c:v>7.537384375001599</c:v>
                </c:pt>
                <c:pt idx="11319">
                  <c:v>7.5377799999999997</c:v>
                </c:pt>
                <c:pt idx="11320">
                  <c:v>7.5381081250015987</c:v>
                </c:pt>
                <c:pt idx="11321">
                  <c:v>7.5380306250015989</c:v>
                </c:pt>
                <c:pt idx="11322">
                  <c:v>7.5384018750015986</c:v>
                </c:pt>
                <c:pt idx="11323">
                  <c:v>7.5384824999999998</c:v>
                </c:pt>
                <c:pt idx="11324">
                  <c:v>7.5383093750015986</c:v>
                </c:pt>
                <c:pt idx="11325">
                  <c:v>7.5387199999999996</c:v>
                </c:pt>
                <c:pt idx="11326">
                  <c:v>7.5390800000000002</c:v>
                </c:pt>
                <c:pt idx="11327">
                  <c:v>7.5394393750015993</c:v>
                </c:pt>
                <c:pt idx="11328">
                  <c:v>7.5392637499999999</c:v>
                </c:pt>
                <c:pt idx="11329">
                  <c:v>7.5389106250015994</c:v>
                </c:pt>
                <c:pt idx="11330">
                  <c:v>7.538475625001599</c:v>
                </c:pt>
                <c:pt idx="11331">
                  <c:v>7.5381218750015986</c:v>
                </c:pt>
                <c:pt idx="11332">
                  <c:v>7.5377281250015988</c:v>
                </c:pt>
                <c:pt idx="11333">
                  <c:v>7.5374074999999996</c:v>
                </c:pt>
                <c:pt idx="11334">
                  <c:v>7.5375368750015994</c:v>
                </c:pt>
                <c:pt idx="11335">
                  <c:v>7.5378737500000002</c:v>
                </c:pt>
                <c:pt idx="11336">
                  <c:v>7.538240625001599</c:v>
                </c:pt>
                <c:pt idx="11337">
                  <c:v>7.5386812499999998</c:v>
                </c:pt>
                <c:pt idx="11338">
                  <c:v>7.5390350000000002</c:v>
                </c:pt>
                <c:pt idx="11339">
                  <c:v>7.539415</c:v>
                </c:pt>
                <c:pt idx="11340">
                  <c:v>7.5397706250015988</c:v>
                </c:pt>
                <c:pt idx="11341">
                  <c:v>7.5401481250015987</c:v>
                </c:pt>
                <c:pt idx="11342">
                  <c:v>7.5404862499999998</c:v>
                </c:pt>
                <c:pt idx="11343">
                  <c:v>7.5400850000000004</c:v>
                </c:pt>
                <c:pt idx="11344">
                  <c:v>7.5395956250015992</c:v>
                </c:pt>
                <c:pt idx="11345">
                  <c:v>7.5389718750015993</c:v>
                </c:pt>
                <c:pt idx="11346">
                  <c:v>7.5384531250015989</c:v>
                </c:pt>
                <c:pt idx="11347">
                  <c:v>7.5379543750015987</c:v>
                </c:pt>
                <c:pt idx="11348">
                  <c:v>7.5379412500000003</c:v>
                </c:pt>
                <c:pt idx="11349">
                  <c:v>7.5376124999999998</c:v>
                </c:pt>
                <c:pt idx="11350">
                  <c:v>7.5378825000000003</c:v>
                </c:pt>
                <c:pt idx="11351">
                  <c:v>7.5376700000000003</c:v>
                </c:pt>
                <c:pt idx="11352">
                  <c:v>7.5374699999999999</c:v>
                </c:pt>
                <c:pt idx="11353">
                  <c:v>7.5375837499999996</c:v>
                </c:pt>
                <c:pt idx="11354">
                  <c:v>7.5379112499999996</c:v>
                </c:pt>
                <c:pt idx="11355">
                  <c:v>7.5382674999999999</c:v>
                </c:pt>
                <c:pt idx="11356">
                  <c:v>7.5386337499999998</c:v>
                </c:pt>
                <c:pt idx="11357">
                  <c:v>7.5390087499999998</c:v>
                </c:pt>
                <c:pt idx="11358">
                  <c:v>7.539365625001599</c:v>
                </c:pt>
                <c:pt idx="11359">
                  <c:v>7.5397281250015986</c:v>
                </c:pt>
                <c:pt idx="11360">
                  <c:v>7.5401693750015992</c:v>
                </c:pt>
                <c:pt idx="11361">
                  <c:v>7.5406131250015989</c:v>
                </c:pt>
                <c:pt idx="11362">
                  <c:v>7.5409462500000002</c:v>
                </c:pt>
                <c:pt idx="11363">
                  <c:v>7.5413181250015988</c:v>
                </c:pt>
                <c:pt idx="11364">
                  <c:v>7.5416631250015991</c:v>
                </c:pt>
                <c:pt idx="11365">
                  <c:v>7.5413300000000003</c:v>
                </c:pt>
                <c:pt idx="11366">
                  <c:v>7.5416350000000003</c:v>
                </c:pt>
                <c:pt idx="11367">
                  <c:v>7.541746875001599</c:v>
                </c:pt>
                <c:pt idx="11368">
                  <c:v>7.5414262499999998</c:v>
                </c:pt>
                <c:pt idx="11369">
                  <c:v>7.541828125001599</c:v>
                </c:pt>
                <c:pt idx="11370">
                  <c:v>7.5421587499999996</c:v>
                </c:pt>
                <c:pt idx="11371">
                  <c:v>7.5425862500000003</c:v>
                </c:pt>
                <c:pt idx="11372">
                  <c:v>7.5429368750015993</c:v>
                </c:pt>
                <c:pt idx="11373">
                  <c:v>7.5432881250015988</c:v>
                </c:pt>
                <c:pt idx="11374">
                  <c:v>7.5436949999999996</c:v>
                </c:pt>
                <c:pt idx="11375">
                  <c:v>7.5440993750015988</c:v>
                </c:pt>
                <c:pt idx="11376">
                  <c:v>7.5444293750015987</c:v>
                </c:pt>
                <c:pt idx="11377">
                  <c:v>7.5447593750015987</c:v>
                </c:pt>
                <c:pt idx="11378">
                  <c:v>7.5450918750015994</c:v>
                </c:pt>
                <c:pt idx="11379">
                  <c:v>7.5455406250015988</c:v>
                </c:pt>
                <c:pt idx="11380">
                  <c:v>7.5451612499999996</c:v>
                </c:pt>
                <c:pt idx="11381">
                  <c:v>7.5448393750015992</c:v>
                </c:pt>
                <c:pt idx="11382">
                  <c:v>7.5450643750015987</c:v>
                </c:pt>
                <c:pt idx="11383">
                  <c:v>7.5451537499999999</c:v>
                </c:pt>
                <c:pt idx="11384">
                  <c:v>7.5448162500000002</c:v>
                </c:pt>
                <c:pt idx="11385">
                  <c:v>7.5444318750015986</c:v>
                </c:pt>
                <c:pt idx="11386">
                  <c:v>7.5441031250015991</c:v>
                </c:pt>
                <c:pt idx="11387">
                  <c:v>7.5442781250015987</c:v>
                </c:pt>
                <c:pt idx="11388">
                  <c:v>7.5438681250015991</c:v>
                </c:pt>
                <c:pt idx="11389">
                  <c:v>7.5435143750015987</c:v>
                </c:pt>
                <c:pt idx="11390">
                  <c:v>7.5431687500000004</c:v>
                </c:pt>
                <c:pt idx="11391">
                  <c:v>7.5430806250015987</c:v>
                </c:pt>
                <c:pt idx="11392">
                  <c:v>7.5427499999999998</c:v>
                </c:pt>
                <c:pt idx="11393">
                  <c:v>7.5428012500000001</c:v>
                </c:pt>
                <c:pt idx="11394">
                  <c:v>7.5431912499999996</c:v>
                </c:pt>
                <c:pt idx="11395">
                  <c:v>7.5435362499999998</c:v>
                </c:pt>
                <c:pt idx="11396">
                  <c:v>7.5438643750015988</c:v>
                </c:pt>
                <c:pt idx="11397">
                  <c:v>7.5441399999999996</c:v>
                </c:pt>
                <c:pt idx="11398">
                  <c:v>7.5437781250015989</c:v>
                </c:pt>
                <c:pt idx="11399">
                  <c:v>7.5437824999999998</c:v>
                </c:pt>
                <c:pt idx="11400">
                  <c:v>7.5441212499999999</c:v>
                </c:pt>
                <c:pt idx="11401">
                  <c:v>7.5442181250015992</c:v>
                </c:pt>
                <c:pt idx="11402">
                  <c:v>7.5437943750015988</c:v>
                </c:pt>
                <c:pt idx="11403">
                  <c:v>7.5433750000000002</c:v>
                </c:pt>
                <c:pt idx="11404">
                  <c:v>7.5429368750015993</c:v>
                </c:pt>
                <c:pt idx="11405">
                  <c:v>7.5425637500000002</c:v>
                </c:pt>
                <c:pt idx="11406">
                  <c:v>7.5422112500000003</c:v>
                </c:pt>
                <c:pt idx="11407">
                  <c:v>7.5421406250015988</c:v>
                </c:pt>
                <c:pt idx="11408">
                  <c:v>7.5425118750015994</c:v>
                </c:pt>
                <c:pt idx="11409">
                  <c:v>7.5428699999999997</c:v>
                </c:pt>
                <c:pt idx="11410">
                  <c:v>7.543190625001599</c:v>
                </c:pt>
                <c:pt idx="11411">
                  <c:v>7.5435868750015986</c:v>
                </c:pt>
                <c:pt idx="11412">
                  <c:v>7.5439456250015988</c:v>
                </c:pt>
                <c:pt idx="11413">
                  <c:v>7.5443412500000004</c:v>
                </c:pt>
                <c:pt idx="11414">
                  <c:v>7.5446912499999996</c:v>
                </c:pt>
                <c:pt idx="11415">
                  <c:v>7.5450699999999999</c:v>
                </c:pt>
                <c:pt idx="11416">
                  <c:v>7.5454049999999997</c:v>
                </c:pt>
                <c:pt idx="11417">
                  <c:v>7.5456612500000002</c:v>
                </c:pt>
                <c:pt idx="11418">
                  <c:v>7.5460849999999997</c:v>
                </c:pt>
                <c:pt idx="11419">
                  <c:v>7.546405</c:v>
                </c:pt>
                <c:pt idx="11420">
                  <c:v>7.5464218750015988</c:v>
                </c:pt>
                <c:pt idx="11421">
                  <c:v>7.5465062500000002</c:v>
                </c:pt>
                <c:pt idx="11422">
                  <c:v>7.5466393750015994</c:v>
                </c:pt>
                <c:pt idx="11423">
                  <c:v>7.5463075000000002</c:v>
                </c:pt>
                <c:pt idx="11424">
                  <c:v>7.5466481250015987</c:v>
                </c:pt>
                <c:pt idx="11425">
                  <c:v>7.5470087499999998</c:v>
                </c:pt>
                <c:pt idx="11426">
                  <c:v>7.5473531250015986</c:v>
                </c:pt>
                <c:pt idx="11427">
                  <c:v>7.5477650000000001</c:v>
                </c:pt>
                <c:pt idx="11428">
                  <c:v>7.5474362499999996</c:v>
                </c:pt>
                <c:pt idx="11429">
                  <c:v>7.5469493750015992</c:v>
                </c:pt>
                <c:pt idx="11430">
                  <c:v>7.5464018750015986</c:v>
                </c:pt>
                <c:pt idx="11431">
                  <c:v>7.5458806250015993</c:v>
                </c:pt>
                <c:pt idx="11432">
                  <c:v>7.5453925000000002</c:v>
                </c:pt>
                <c:pt idx="11433">
                  <c:v>7.5448618750015992</c:v>
                </c:pt>
                <c:pt idx="11434">
                  <c:v>7.5443843750015986</c:v>
                </c:pt>
                <c:pt idx="11435">
                  <c:v>7.5440131250015989</c:v>
                </c:pt>
                <c:pt idx="11436">
                  <c:v>7.5435818750015988</c:v>
                </c:pt>
                <c:pt idx="11437">
                  <c:v>7.5434718750015994</c:v>
                </c:pt>
                <c:pt idx="11438">
                  <c:v>7.5438306250015987</c:v>
                </c:pt>
                <c:pt idx="11439">
                  <c:v>7.5442387499999999</c:v>
                </c:pt>
                <c:pt idx="11440">
                  <c:v>7.5446662499999997</c:v>
                </c:pt>
                <c:pt idx="11441">
                  <c:v>7.5450187499999997</c:v>
                </c:pt>
                <c:pt idx="11442">
                  <c:v>7.5453493750015994</c:v>
                </c:pt>
                <c:pt idx="11443">
                  <c:v>7.5456981250015991</c:v>
                </c:pt>
                <c:pt idx="11444">
                  <c:v>7.5460968750015986</c:v>
                </c:pt>
                <c:pt idx="11445">
                  <c:v>7.5464256250015991</c:v>
                </c:pt>
                <c:pt idx="11446">
                  <c:v>7.5468099999999998</c:v>
                </c:pt>
                <c:pt idx="11447">
                  <c:v>7.5468181250015993</c:v>
                </c:pt>
                <c:pt idx="11448">
                  <c:v>7.5472131250015986</c:v>
                </c:pt>
                <c:pt idx="11449">
                  <c:v>7.5476568750015991</c:v>
                </c:pt>
                <c:pt idx="11450">
                  <c:v>7.5480056250015988</c:v>
                </c:pt>
                <c:pt idx="11451">
                  <c:v>7.5476343750015991</c:v>
                </c:pt>
                <c:pt idx="11452">
                  <c:v>7.5477687500000004</c:v>
                </c:pt>
                <c:pt idx="11453">
                  <c:v>7.5481150000000001</c:v>
                </c:pt>
                <c:pt idx="11454">
                  <c:v>7.5485037500000001</c:v>
                </c:pt>
                <c:pt idx="11455">
                  <c:v>7.5489449999999998</c:v>
                </c:pt>
                <c:pt idx="11456">
                  <c:v>7.5493006250015986</c:v>
                </c:pt>
                <c:pt idx="11457">
                  <c:v>7.5497462500000001</c:v>
                </c:pt>
                <c:pt idx="11458">
                  <c:v>7.5501031250015993</c:v>
                </c:pt>
                <c:pt idx="11459">
                  <c:v>7.5504350000000002</c:v>
                </c:pt>
                <c:pt idx="11460">
                  <c:v>7.5509050000000002</c:v>
                </c:pt>
                <c:pt idx="11461">
                  <c:v>7.5512387500000004</c:v>
                </c:pt>
                <c:pt idx="11462">
                  <c:v>7.5516587499999996</c:v>
                </c:pt>
                <c:pt idx="11463">
                  <c:v>7.5519837499999998</c:v>
                </c:pt>
                <c:pt idx="11464">
                  <c:v>7.5523600000000002</c:v>
                </c:pt>
                <c:pt idx="11465">
                  <c:v>7.5527637500000004</c:v>
                </c:pt>
                <c:pt idx="11466">
                  <c:v>7.5529012499999997</c:v>
                </c:pt>
                <c:pt idx="11467">
                  <c:v>7.5524649999999998</c:v>
                </c:pt>
                <c:pt idx="11468">
                  <c:v>7.5519862499999997</c:v>
                </c:pt>
                <c:pt idx="11469">
                  <c:v>7.5514662499999998</c:v>
                </c:pt>
                <c:pt idx="11470">
                  <c:v>7.5510225000000002</c:v>
                </c:pt>
                <c:pt idx="11471">
                  <c:v>7.5506106250015987</c:v>
                </c:pt>
                <c:pt idx="11472">
                  <c:v>7.5500825000000003</c:v>
                </c:pt>
                <c:pt idx="11473">
                  <c:v>7.5496706250015988</c:v>
                </c:pt>
                <c:pt idx="11474">
                  <c:v>7.5492768750015991</c:v>
                </c:pt>
                <c:pt idx="11475">
                  <c:v>7.548845</c:v>
                </c:pt>
                <c:pt idx="11476">
                  <c:v>7.5484200000000001</c:v>
                </c:pt>
                <c:pt idx="11477">
                  <c:v>7.5480906250015991</c:v>
                </c:pt>
                <c:pt idx="11478">
                  <c:v>7.5480681250015991</c:v>
                </c:pt>
                <c:pt idx="11479">
                  <c:v>7.5481637499999996</c:v>
                </c:pt>
                <c:pt idx="11480">
                  <c:v>7.5484837499999999</c:v>
                </c:pt>
                <c:pt idx="11481">
                  <c:v>7.5488099999999996</c:v>
                </c:pt>
                <c:pt idx="11482">
                  <c:v>7.5491662499999999</c:v>
                </c:pt>
                <c:pt idx="11483">
                  <c:v>7.5495349999999997</c:v>
                </c:pt>
                <c:pt idx="11484">
                  <c:v>7.5498637500000001</c:v>
                </c:pt>
                <c:pt idx="11485">
                  <c:v>7.550029375001599</c:v>
                </c:pt>
                <c:pt idx="11486">
                  <c:v>7.5504681250015988</c:v>
                </c:pt>
                <c:pt idx="11487">
                  <c:v>7.5508143750015986</c:v>
                </c:pt>
                <c:pt idx="11488">
                  <c:v>7.5504800000000003</c:v>
                </c:pt>
                <c:pt idx="11489">
                  <c:v>7.5501256250015993</c:v>
                </c:pt>
                <c:pt idx="11490">
                  <c:v>7.5501100000000001</c:v>
                </c:pt>
                <c:pt idx="11491">
                  <c:v>7.5499549999999997</c:v>
                </c:pt>
                <c:pt idx="11492">
                  <c:v>7.5503393750015988</c:v>
                </c:pt>
                <c:pt idx="11493">
                  <c:v>7.5507187499999997</c:v>
                </c:pt>
                <c:pt idx="11494">
                  <c:v>7.5510781250015988</c:v>
                </c:pt>
                <c:pt idx="11495">
                  <c:v>7.5514506250015989</c:v>
                </c:pt>
                <c:pt idx="11496">
                  <c:v>7.551366875001599</c:v>
                </c:pt>
                <c:pt idx="11497">
                  <c:v>7.5513750000000002</c:v>
                </c:pt>
                <c:pt idx="11498">
                  <c:v>7.5515249999999998</c:v>
                </c:pt>
                <c:pt idx="11499">
                  <c:v>7.55199</c:v>
                </c:pt>
                <c:pt idx="11500">
                  <c:v>7.5523687500000003</c:v>
                </c:pt>
                <c:pt idx="11501">
                  <c:v>7.5527768750015989</c:v>
                </c:pt>
                <c:pt idx="11502">
                  <c:v>7.552693125001599</c:v>
                </c:pt>
                <c:pt idx="11503">
                  <c:v>7.5530506250015987</c:v>
                </c:pt>
                <c:pt idx="11504">
                  <c:v>7.5526637499999998</c:v>
                </c:pt>
                <c:pt idx="11505">
                  <c:v>7.5523037500000001</c:v>
                </c:pt>
                <c:pt idx="11506">
                  <c:v>7.55195375</c:v>
                </c:pt>
                <c:pt idx="11507">
                  <c:v>7.5515600000000003</c:v>
                </c:pt>
                <c:pt idx="11508">
                  <c:v>7.5515306250015986</c:v>
                </c:pt>
                <c:pt idx="11509">
                  <c:v>7.5518900000000002</c:v>
                </c:pt>
                <c:pt idx="11510">
                  <c:v>7.5519331250015993</c:v>
                </c:pt>
                <c:pt idx="11511">
                  <c:v>7.5523199999999999</c:v>
                </c:pt>
                <c:pt idx="11512">
                  <c:v>7.5527106250015992</c:v>
                </c:pt>
                <c:pt idx="11513">
                  <c:v>7.5530406250015991</c:v>
                </c:pt>
                <c:pt idx="11514">
                  <c:v>7.5533993750015993</c:v>
                </c:pt>
                <c:pt idx="11515">
                  <c:v>7.5537387499999999</c:v>
                </c:pt>
                <c:pt idx="11516">
                  <c:v>7.5533700000000001</c:v>
                </c:pt>
                <c:pt idx="11517">
                  <c:v>7.5529793750015992</c:v>
                </c:pt>
                <c:pt idx="11518">
                  <c:v>7.552539375001599</c:v>
                </c:pt>
                <c:pt idx="11519">
                  <c:v>7.5521318750015993</c:v>
                </c:pt>
                <c:pt idx="11520">
                  <c:v>7.55232875</c:v>
                </c:pt>
                <c:pt idx="11521">
                  <c:v>7.5520362499999996</c:v>
                </c:pt>
                <c:pt idx="11522">
                  <c:v>7.5516768750015988</c:v>
                </c:pt>
                <c:pt idx="11523">
                  <c:v>7.5513143750015992</c:v>
                </c:pt>
                <c:pt idx="11524">
                  <c:v>7.551378125001599</c:v>
                </c:pt>
                <c:pt idx="11525">
                  <c:v>7.5516993750015988</c:v>
                </c:pt>
                <c:pt idx="11526">
                  <c:v>7.5520956250015994</c:v>
                </c:pt>
                <c:pt idx="11527">
                  <c:v>7.5524337499999996</c:v>
                </c:pt>
                <c:pt idx="11528">
                  <c:v>7.55282125</c:v>
                </c:pt>
                <c:pt idx="11529">
                  <c:v>7.5532362500000003</c:v>
                </c:pt>
                <c:pt idx="11530">
                  <c:v>7.5535756250015993</c:v>
                </c:pt>
                <c:pt idx="11531">
                  <c:v>7.5539281250015993</c:v>
                </c:pt>
                <c:pt idx="11532">
                  <c:v>7.5542974999999997</c:v>
                </c:pt>
                <c:pt idx="11533">
                  <c:v>7.5547250000000004</c:v>
                </c:pt>
                <c:pt idx="11534">
                  <c:v>7.5550643750015993</c:v>
                </c:pt>
                <c:pt idx="11535">
                  <c:v>7.5554031250015994</c:v>
                </c:pt>
                <c:pt idx="11536">
                  <c:v>7.5554500000000004</c:v>
                </c:pt>
                <c:pt idx="11537">
                  <c:v>7.5550887500000004</c:v>
                </c:pt>
                <c:pt idx="11538">
                  <c:v>7.5547137500000003</c:v>
                </c:pt>
                <c:pt idx="11539">
                  <c:v>7.5543387500000003</c:v>
                </c:pt>
                <c:pt idx="11540">
                  <c:v>7.5546643750015994</c:v>
                </c:pt>
                <c:pt idx="11541">
                  <c:v>7.5546449999999998</c:v>
                </c:pt>
                <c:pt idx="11542">
                  <c:v>7.5542274999999997</c:v>
                </c:pt>
                <c:pt idx="11543">
                  <c:v>7.5538337499999999</c:v>
                </c:pt>
                <c:pt idx="11544">
                  <c:v>7.5534400000000002</c:v>
                </c:pt>
                <c:pt idx="11545">
                  <c:v>7.5530324999999996</c:v>
                </c:pt>
                <c:pt idx="11546">
                  <c:v>7.5525549999999999</c:v>
                </c:pt>
                <c:pt idx="11547">
                  <c:v>7.5522212499999997</c:v>
                </c:pt>
                <c:pt idx="11548">
                  <c:v>7.5518406250015992</c:v>
                </c:pt>
                <c:pt idx="11549">
                  <c:v>7.5513187500000001</c:v>
                </c:pt>
                <c:pt idx="11550">
                  <c:v>7.5508868750015994</c:v>
                </c:pt>
                <c:pt idx="11551">
                  <c:v>7.5504524999999996</c:v>
                </c:pt>
                <c:pt idx="11552">
                  <c:v>7.5501312499999997</c:v>
                </c:pt>
                <c:pt idx="11553">
                  <c:v>7.5499599999999996</c:v>
                </c:pt>
                <c:pt idx="11554">
                  <c:v>7.5503106250015986</c:v>
                </c:pt>
                <c:pt idx="11555">
                  <c:v>7.5506318750015993</c:v>
                </c:pt>
                <c:pt idx="11556">
                  <c:v>7.5509587500000004</c:v>
                </c:pt>
                <c:pt idx="11557">
                  <c:v>7.5514087500000002</c:v>
                </c:pt>
                <c:pt idx="11558">
                  <c:v>7.5518074999999998</c:v>
                </c:pt>
                <c:pt idx="11559">
                  <c:v>7.5521918750015988</c:v>
                </c:pt>
                <c:pt idx="11560">
                  <c:v>7.5526087500000001</c:v>
                </c:pt>
                <c:pt idx="11561">
                  <c:v>7.5530831250015993</c:v>
                </c:pt>
                <c:pt idx="11562">
                  <c:v>7.5535249999999996</c:v>
                </c:pt>
                <c:pt idx="11563">
                  <c:v>7.5538487500000002</c:v>
                </c:pt>
                <c:pt idx="11564">
                  <c:v>7.5541887499999998</c:v>
                </c:pt>
                <c:pt idx="11565">
                  <c:v>7.5545431250015991</c:v>
                </c:pt>
                <c:pt idx="11566">
                  <c:v>7.5549231250015989</c:v>
                </c:pt>
                <c:pt idx="11567">
                  <c:v>7.5547993750015987</c:v>
                </c:pt>
                <c:pt idx="11568">
                  <c:v>7.5551318750015986</c:v>
                </c:pt>
                <c:pt idx="11569">
                  <c:v>7.5552324999999998</c:v>
                </c:pt>
                <c:pt idx="11570">
                  <c:v>7.55484125</c:v>
                </c:pt>
                <c:pt idx="11571">
                  <c:v>7.5549131250015993</c:v>
                </c:pt>
                <c:pt idx="11572">
                  <c:v>7.5552962499999996</c:v>
                </c:pt>
                <c:pt idx="11573">
                  <c:v>7.5556868750015989</c:v>
                </c:pt>
                <c:pt idx="11574">
                  <c:v>7.55613125</c:v>
                </c:pt>
                <c:pt idx="11575">
                  <c:v>7.556481875001599</c:v>
                </c:pt>
                <c:pt idx="11576">
                  <c:v>7.5568268750015992</c:v>
                </c:pt>
                <c:pt idx="11577">
                  <c:v>7.55725625</c:v>
                </c:pt>
                <c:pt idx="11578">
                  <c:v>7.5576612499999998</c:v>
                </c:pt>
                <c:pt idx="11579">
                  <c:v>7.5580431250015989</c:v>
                </c:pt>
                <c:pt idx="11580">
                  <c:v>7.5583906250015991</c:v>
                </c:pt>
                <c:pt idx="11581">
                  <c:v>7.5587387499999998</c:v>
                </c:pt>
                <c:pt idx="11582">
                  <c:v>7.5590868750015989</c:v>
                </c:pt>
                <c:pt idx="11583">
                  <c:v>7.5586012499999997</c:v>
                </c:pt>
                <c:pt idx="11584">
                  <c:v>7.5581131250015989</c:v>
                </c:pt>
                <c:pt idx="11585">
                  <c:v>7.5576943750015992</c:v>
                </c:pt>
                <c:pt idx="11586">
                  <c:v>7.5572324999999996</c:v>
                </c:pt>
                <c:pt idx="11587">
                  <c:v>7.5569293750015989</c:v>
                </c:pt>
                <c:pt idx="11588">
                  <c:v>7.5565625000000001</c:v>
                </c:pt>
                <c:pt idx="11589">
                  <c:v>7.5561949999999998</c:v>
                </c:pt>
                <c:pt idx="11590">
                  <c:v>7.5562624999999999</c:v>
                </c:pt>
                <c:pt idx="11591">
                  <c:v>7.5558800000000002</c:v>
                </c:pt>
                <c:pt idx="11592">
                  <c:v>7.5554762499999999</c:v>
                </c:pt>
                <c:pt idx="11593">
                  <c:v>7.5558575000000001</c:v>
                </c:pt>
                <c:pt idx="11594">
                  <c:v>7.55620125</c:v>
                </c:pt>
                <c:pt idx="11595">
                  <c:v>7.5561087499999999</c:v>
                </c:pt>
                <c:pt idx="11596">
                  <c:v>7.5557887499999996</c:v>
                </c:pt>
                <c:pt idx="11597">
                  <c:v>7.5554506250015994</c:v>
                </c:pt>
                <c:pt idx="11598">
                  <c:v>7.5551106250015989</c:v>
                </c:pt>
                <c:pt idx="11599">
                  <c:v>7.5547506250015992</c:v>
                </c:pt>
                <c:pt idx="11600">
                  <c:v>7.55488625</c:v>
                </c:pt>
                <c:pt idx="11601">
                  <c:v>7.5549031250015988</c:v>
                </c:pt>
                <c:pt idx="11602">
                  <c:v>7.5545156250015992</c:v>
                </c:pt>
                <c:pt idx="11603">
                  <c:v>7.5541318750015991</c:v>
                </c:pt>
                <c:pt idx="11604">
                  <c:v>7.5537981250015989</c:v>
                </c:pt>
                <c:pt idx="11605">
                  <c:v>7.5541956250015989</c:v>
                </c:pt>
                <c:pt idx="11606">
                  <c:v>7.554615625001599</c:v>
                </c:pt>
                <c:pt idx="11607">
                  <c:v>7.5549406250015991</c:v>
                </c:pt>
                <c:pt idx="11608">
                  <c:v>7.55532</c:v>
                </c:pt>
                <c:pt idx="11609">
                  <c:v>7.5552000000000001</c:v>
                </c:pt>
                <c:pt idx="11610">
                  <c:v>7.5553400000000002</c:v>
                </c:pt>
                <c:pt idx="11611">
                  <c:v>7.5550050000000004</c:v>
                </c:pt>
                <c:pt idx="11612">
                  <c:v>7.5554068750015988</c:v>
                </c:pt>
                <c:pt idx="11613">
                  <c:v>7.5549756250015987</c:v>
                </c:pt>
                <c:pt idx="11614">
                  <c:v>7.5546237500000002</c:v>
                </c:pt>
                <c:pt idx="11615">
                  <c:v>7.5549918750015994</c:v>
                </c:pt>
                <c:pt idx="11616">
                  <c:v>7.5553737500000002</c:v>
                </c:pt>
                <c:pt idx="11617">
                  <c:v>7.5558062499999998</c:v>
                </c:pt>
                <c:pt idx="11618">
                  <c:v>7.5561212500000003</c:v>
                </c:pt>
                <c:pt idx="11619">
                  <c:v>7.5564443750015986</c:v>
                </c:pt>
                <c:pt idx="11620">
                  <c:v>7.5567712499999997</c:v>
                </c:pt>
                <c:pt idx="11621">
                  <c:v>7.55709125</c:v>
                </c:pt>
                <c:pt idx="11622">
                  <c:v>7.5567687499999998</c:v>
                </c:pt>
                <c:pt idx="11623">
                  <c:v>7.5565543750015989</c:v>
                </c:pt>
                <c:pt idx="11624">
                  <c:v>7.5561787499999999</c:v>
                </c:pt>
                <c:pt idx="11625">
                  <c:v>7.5558343750015986</c:v>
                </c:pt>
                <c:pt idx="11626">
                  <c:v>7.5555543750015994</c:v>
                </c:pt>
                <c:pt idx="11627">
                  <c:v>7.5550962500000001</c:v>
                </c:pt>
                <c:pt idx="11628">
                  <c:v>7.5546674999999999</c:v>
                </c:pt>
                <c:pt idx="11629">
                  <c:v>7.5543262499999999</c:v>
                </c:pt>
                <c:pt idx="11630">
                  <c:v>7.5539681250015986</c:v>
                </c:pt>
                <c:pt idx="11631">
                  <c:v>7.5541143750015989</c:v>
                </c:pt>
                <c:pt idx="11632">
                  <c:v>7.5544874999999996</c:v>
                </c:pt>
                <c:pt idx="11633">
                  <c:v>7.5548331250015988</c:v>
                </c:pt>
                <c:pt idx="11634">
                  <c:v>7.5551693750015989</c:v>
                </c:pt>
                <c:pt idx="11635">
                  <c:v>7.55552125</c:v>
                </c:pt>
                <c:pt idx="11636">
                  <c:v>7.5558787499999998</c:v>
                </c:pt>
                <c:pt idx="11637">
                  <c:v>7.5562531250015992</c:v>
                </c:pt>
                <c:pt idx="11638">
                  <c:v>7.5566643750015992</c:v>
                </c:pt>
                <c:pt idx="11639">
                  <c:v>7.5570356250015989</c:v>
                </c:pt>
                <c:pt idx="11640">
                  <c:v>7.5574112500000004</c:v>
                </c:pt>
                <c:pt idx="11641">
                  <c:v>7.5577325000000002</c:v>
                </c:pt>
                <c:pt idx="11642">
                  <c:v>7.5580949999999998</c:v>
                </c:pt>
                <c:pt idx="11643">
                  <c:v>7.558216875001599</c:v>
                </c:pt>
                <c:pt idx="11644">
                  <c:v>7.55854625</c:v>
                </c:pt>
                <c:pt idx="11645">
                  <c:v>7.55817125</c:v>
                </c:pt>
                <c:pt idx="11646">
                  <c:v>7.5578231250015993</c:v>
                </c:pt>
                <c:pt idx="11647">
                  <c:v>7.5573431250015988</c:v>
                </c:pt>
                <c:pt idx="11648">
                  <c:v>7.5569937500000002</c:v>
                </c:pt>
                <c:pt idx="11649">
                  <c:v>7.5565912500000003</c:v>
                </c:pt>
                <c:pt idx="11650">
                  <c:v>7.556210625001599</c:v>
                </c:pt>
                <c:pt idx="11651">
                  <c:v>7.5561112499999998</c:v>
                </c:pt>
                <c:pt idx="11652">
                  <c:v>7.5557568750015989</c:v>
                </c:pt>
                <c:pt idx="11653">
                  <c:v>7.5554312499999998</c:v>
                </c:pt>
                <c:pt idx="11654">
                  <c:v>7.5553968750015992</c:v>
                </c:pt>
                <c:pt idx="11655">
                  <c:v>7.5550406250015989</c:v>
                </c:pt>
                <c:pt idx="11656">
                  <c:v>7.5545356250015994</c:v>
                </c:pt>
                <c:pt idx="11657">
                  <c:v>7.5541193750015987</c:v>
                </c:pt>
                <c:pt idx="11658">
                  <c:v>7.5542831250015992</c:v>
                </c:pt>
                <c:pt idx="11659">
                  <c:v>7.5546993750015989</c:v>
                </c:pt>
                <c:pt idx="11660">
                  <c:v>7.55509875</c:v>
                </c:pt>
                <c:pt idx="11661">
                  <c:v>7.555508125001599</c:v>
                </c:pt>
                <c:pt idx="11662">
                  <c:v>7.5558381250015989</c:v>
                </c:pt>
                <c:pt idx="11663">
                  <c:v>7.5562456250015986</c:v>
                </c:pt>
                <c:pt idx="11664">
                  <c:v>7.5565706250015987</c:v>
                </c:pt>
                <c:pt idx="11665">
                  <c:v>7.5569218750015992</c:v>
                </c:pt>
                <c:pt idx="11666">
                  <c:v>7.5571537500000003</c:v>
                </c:pt>
                <c:pt idx="11667">
                  <c:v>7.5567112500000002</c:v>
                </c:pt>
                <c:pt idx="11668">
                  <c:v>7.5563837500000002</c:v>
                </c:pt>
                <c:pt idx="11669">
                  <c:v>7.5560287500000003</c:v>
                </c:pt>
                <c:pt idx="11670">
                  <c:v>7.5556993750015993</c:v>
                </c:pt>
                <c:pt idx="11671">
                  <c:v>7.5553006250015988</c:v>
                </c:pt>
                <c:pt idx="11672">
                  <c:v>7.5556662499999998</c:v>
                </c:pt>
                <c:pt idx="11673">
                  <c:v>7.5560606250015994</c:v>
                </c:pt>
                <c:pt idx="11674">
                  <c:v>7.5564081250015986</c:v>
                </c:pt>
                <c:pt idx="11675">
                  <c:v>7.5567606250015986</c:v>
                </c:pt>
                <c:pt idx="11676">
                  <c:v>7.5570981250015992</c:v>
                </c:pt>
                <c:pt idx="11677">
                  <c:v>7.5574587500000003</c:v>
                </c:pt>
                <c:pt idx="11678">
                  <c:v>7.5578174999999996</c:v>
                </c:pt>
                <c:pt idx="11679">
                  <c:v>7.5581424999999998</c:v>
                </c:pt>
                <c:pt idx="11680">
                  <c:v>7.558569375001599</c:v>
                </c:pt>
                <c:pt idx="11681">
                  <c:v>7.5589381250015988</c:v>
                </c:pt>
                <c:pt idx="11682">
                  <c:v>7.559296875001599</c:v>
                </c:pt>
                <c:pt idx="11683">
                  <c:v>7.5592249999999996</c:v>
                </c:pt>
                <c:pt idx="11684">
                  <c:v>7.5589287499999998</c:v>
                </c:pt>
                <c:pt idx="11685">
                  <c:v>7.5592087499999998</c:v>
                </c:pt>
                <c:pt idx="11686">
                  <c:v>7.5595956250015988</c:v>
                </c:pt>
                <c:pt idx="11687">
                  <c:v>7.5594868750015989</c:v>
                </c:pt>
                <c:pt idx="11688">
                  <c:v>7.5595762500000001</c:v>
                </c:pt>
                <c:pt idx="11689">
                  <c:v>7.55925125</c:v>
                </c:pt>
                <c:pt idx="11690">
                  <c:v>7.5587850000000003</c:v>
                </c:pt>
                <c:pt idx="11691">
                  <c:v>7.5582962499999997</c:v>
                </c:pt>
                <c:pt idx="11692">
                  <c:v>7.5578874999999996</c:v>
                </c:pt>
                <c:pt idx="11693">
                  <c:v>7.5575443750015987</c:v>
                </c:pt>
                <c:pt idx="11694">
                  <c:v>7.5575275</c:v>
                </c:pt>
                <c:pt idx="11695">
                  <c:v>7.5575931250015991</c:v>
                </c:pt>
                <c:pt idx="11696">
                  <c:v>7.5579450000000001</c:v>
                </c:pt>
                <c:pt idx="11697">
                  <c:v>7.5575900000000003</c:v>
                </c:pt>
                <c:pt idx="11698">
                  <c:v>7.5579531250015988</c:v>
                </c:pt>
                <c:pt idx="11699">
                  <c:v>7.5582849999999997</c:v>
                </c:pt>
                <c:pt idx="11700">
                  <c:v>7.5586574999999998</c:v>
                </c:pt>
                <c:pt idx="11701">
                  <c:v>7.5590818750015991</c:v>
                </c:pt>
                <c:pt idx="11702">
                  <c:v>7.5594193750015988</c:v>
                </c:pt>
                <c:pt idx="11703">
                  <c:v>7.5597574999999999</c:v>
                </c:pt>
                <c:pt idx="11704">
                  <c:v>7.5594275</c:v>
                </c:pt>
                <c:pt idx="11705">
                  <c:v>7.5590425000000003</c:v>
                </c:pt>
                <c:pt idx="11706">
                  <c:v>7.5587868750015987</c:v>
                </c:pt>
                <c:pt idx="11707">
                  <c:v>7.5584974999999996</c:v>
                </c:pt>
                <c:pt idx="11708">
                  <c:v>7.5587593750015989</c:v>
                </c:pt>
                <c:pt idx="11709">
                  <c:v>7.5590881250015993</c:v>
                </c:pt>
                <c:pt idx="11710">
                  <c:v>7.5594418750015988</c:v>
                </c:pt>
                <c:pt idx="11711">
                  <c:v>7.5597918750015989</c:v>
                </c:pt>
                <c:pt idx="11712">
                  <c:v>7.5601250000000002</c:v>
                </c:pt>
                <c:pt idx="11713">
                  <c:v>7.5601856250015986</c:v>
                </c:pt>
                <c:pt idx="11714">
                  <c:v>7.5598043750015993</c:v>
                </c:pt>
                <c:pt idx="11715">
                  <c:v>7.5593593750015993</c:v>
                </c:pt>
                <c:pt idx="11716">
                  <c:v>7.5589506250015992</c:v>
                </c:pt>
                <c:pt idx="11717">
                  <c:v>7.5585662500000002</c:v>
                </c:pt>
                <c:pt idx="11718">
                  <c:v>7.5581899999999997</c:v>
                </c:pt>
                <c:pt idx="11719">
                  <c:v>7.5585275000000003</c:v>
                </c:pt>
                <c:pt idx="11720">
                  <c:v>7.5588600000000001</c:v>
                </c:pt>
                <c:pt idx="11721">
                  <c:v>7.558756875001599</c:v>
                </c:pt>
                <c:pt idx="11722">
                  <c:v>7.55920375</c:v>
                </c:pt>
                <c:pt idx="11723">
                  <c:v>7.5595962500000002</c:v>
                </c:pt>
                <c:pt idx="11724">
                  <c:v>7.5599699999999999</c:v>
                </c:pt>
                <c:pt idx="11725">
                  <c:v>7.5600287499999999</c:v>
                </c:pt>
                <c:pt idx="11726">
                  <c:v>7.560374375001599</c:v>
                </c:pt>
                <c:pt idx="11727">
                  <c:v>7.5607943750015991</c:v>
                </c:pt>
                <c:pt idx="11728">
                  <c:v>7.5611481250015986</c:v>
                </c:pt>
                <c:pt idx="11729">
                  <c:v>7.5608131250015989</c:v>
                </c:pt>
                <c:pt idx="11730">
                  <c:v>7.5604718750015989</c:v>
                </c:pt>
                <c:pt idx="11731">
                  <c:v>7.5601437499999999</c:v>
                </c:pt>
                <c:pt idx="11732">
                  <c:v>7.5597706250015992</c:v>
                </c:pt>
                <c:pt idx="11733">
                  <c:v>7.5594093750015992</c:v>
                </c:pt>
                <c:pt idx="11734">
                  <c:v>7.559330625001599</c:v>
                </c:pt>
                <c:pt idx="11735">
                  <c:v>7.5594287500000004</c:v>
                </c:pt>
                <c:pt idx="11736">
                  <c:v>7.5597925000000004</c:v>
                </c:pt>
                <c:pt idx="11737">
                  <c:v>7.559705625001599</c:v>
                </c:pt>
                <c:pt idx="11738">
                  <c:v>7.5597493750015987</c:v>
                </c:pt>
                <c:pt idx="11739">
                  <c:v>7.5601687499999999</c:v>
                </c:pt>
                <c:pt idx="11740">
                  <c:v>7.5605450000000003</c:v>
                </c:pt>
                <c:pt idx="11741">
                  <c:v>7.5608868750015992</c:v>
                </c:pt>
                <c:pt idx="11742">
                  <c:v>7.5612206250015994</c:v>
                </c:pt>
                <c:pt idx="11743">
                  <c:v>7.5608899999999997</c:v>
                </c:pt>
                <c:pt idx="11744">
                  <c:v>7.5605156250015986</c:v>
                </c:pt>
                <c:pt idx="11745">
                  <c:v>7.5600756250015992</c:v>
                </c:pt>
                <c:pt idx="11746">
                  <c:v>7.5596818750015986</c:v>
                </c:pt>
                <c:pt idx="11747">
                  <c:v>7.5597606250015987</c:v>
                </c:pt>
                <c:pt idx="11748">
                  <c:v>7.5594112500000001</c:v>
                </c:pt>
                <c:pt idx="11749">
                  <c:v>7.5590599999999997</c:v>
                </c:pt>
                <c:pt idx="11750">
                  <c:v>7.5589475000000004</c:v>
                </c:pt>
                <c:pt idx="11751">
                  <c:v>7.5585893750015991</c:v>
                </c:pt>
                <c:pt idx="11752">
                  <c:v>7.5588231250015987</c:v>
                </c:pt>
                <c:pt idx="11753">
                  <c:v>7.5587818750015989</c:v>
                </c:pt>
                <c:pt idx="11754">
                  <c:v>7.5583481250015989</c:v>
                </c:pt>
                <c:pt idx="11755">
                  <c:v>7.5587168750015987</c:v>
                </c:pt>
                <c:pt idx="11756">
                  <c:v>7.5590950000000001</c:v>
                </c:pt>
                <c:pt idx="11757">
                  <c:v>7.5594512500000004</c:v>
                </c:pt>
                <c:pt idx="11758">
                  <c:v>7.5598925000000001</c:v>
                </c:pt>
                <c:pt idx="11759">
                  <c:v>7.560234375001599</c:v>
                </c:pt>
                <c:pt idx="11760">
                  <c:v>7.5605812500000003</c:v>
                </c:pt>
                <c:pt idx="11761">
                  <c:v>7.5609025000000001</c:v>
                </c:pt>
                <c:pt idx="11762">
                  <c:v>7.5613793750015992</c:v>
                </c:pt>
                <c:pt idx="11763">
                  <c:v>7.5617018750015994</c:v>
                </c:pt>
                <c:pt idx="11764">
                  <c:v>7.5621887499999998</c:v>
                </c:pt>
                <c:pt idx="11765">
                  <c:v>7.5625249999999999</c:v>
                </c:pt>
                <c:pt idx="11766">
                  <c:v>7.5628450000000003</c:v>
                </c:pt>
                <c:pt idx="11767">
                  <c:v>7.5631775000000001</c:v>
                </c:pt>
                <c:pt idx="11768">
                  <c:v>7.5635968750015987</c:v>
                </c:pt>
                <c:pt idx="11769">
                  <c:v>7.563930625001599</c:v>
                </c:pt>
                <c:pt idx="11770">
                  <c:v>7.5639537499999996</c:v>
                </c:pt>
                <c:pt idx="11771">
                  <c:v>7.5635018750015988</c:v>
                </c:pt>
                <c:pt idx="11772">
                  <c:v>7.5631662500000001</c:v>
                </c:pt>
                <c:pt idx="11773">
                  <c:v>7.5628006250015991</c:v>
                </c:pt>
                <c:pt idx="11774">
                  <c:v>7.5624750000000001</c:v>
                </c:pt>
                <c:pt idx="11775">
                  <c:v>7.5620831250015987</c:v>
                </c:pt>
                <c:pt idx="11776">
                  <c:v>7.5616468750015988</c:v>
                </c:pt>
                <c:pt idx="11777">
                  <c:v>7.5612149999999998</c:v>
                </c:pt>
                <c:pt idx="11778">
                  <c:v>7.5607562499999998</c:v>
                </c:pt>
                <c:pt idx="11779">
                  <c:v>7.5603393750015986</c:v>
                </c:pt>
                <c:pt idx="11780">
                  <c:v>7.5602387499999999</c:v>
                </c:pt>
                <c:pt idx="11781">
                  <c:v>7.5598568750015991</c:v>
                </c:pt>
                <c:pt idx="11782">
                  <c:v>7.5594581250015986</c:v>
                </c:pt>
                <c:pt idx="11783">
                  <c:v>7.5593575</c:v>
                </c:pt>
                <c:pt idx="11784">
                  <c:v>7.5590006250015991</c:v>
                </c:pt>
                <c:pt idx="11785">
                  <c:v>7.5586337500000003</c:v>
                </c:pt>
                <c:pt idx="11786">
                  <c:v>7.5589693750015989</c:v>
                </c:pt>
                <c:pt idx="11787">
                  <c:v>7.5592912500000002</c:v>
                </c:pt>
                <c:pt idx="11788">
                  <c:v>7.5594787500000002</c:v>
                </c:pt>
                <c:pt idx="11789">
                  <c:v>7.559859375001599</c:v>
                </c:pt>
                <c:pt idx="11790">
                  <c:v>7.5601912499999999</c:v>
                </c:pt>
                <c:pt idx="11791">
                  <c:v>7.5605312500000004</c:v>
                </c:pt>
                <c:pt idx="11792">
                  <c:v>7.5608825</c:v>
                </c:pt>
                <c:pt idx="11793">
                  <c:v>7.5612174999999997</c:v>
                </c:pt>
                <c:pt idx="11794">
                  <c:v>7.5613518750015993</c:v>
                </c:pt>
                <c:pt idx="11795">
                  <c:v>7.5613937499999997</c:v>
                </c:pt>
                <c:pt idx="11796">
                  <c:v>7.5615431250015988</c:v>
                </c:pt>
                <c:pt idx="11797">
                  <c:v>7.561748125001599</c:v>
                </c:pt>
                <c:pt idx="11798">
                  <c:v>7.5620918750015989</c:v>
                </c:pt>
                <c:pt idx="11799">
                  <c:v>7.56255875</c:v>
                </c:pt>
                <c:pt idx="11800">
                  <c:v>7.5629968750015992</c:v>
                </c:pt>
                <c:pt idx="11801">
                  <c:v>7.5634312499999998</c:v>
                </c:pt>
                <c:pt idx="11802">
                  <c:v>7.5637818750015988</c:v>
                </c:pt>
                <c:pt idx="11803">
                  <c:v>7.5641224999999999</c:v>
                </c:pt>
                <c:pt idx="11804">
                  <c:v>7.5645437500000003</c:v>
                </c:pt>
                <c:pt idx="11805">
                  <c:v>7.5648981250015987</c:v>
                </c:pt>
                <c:pt idx="11806">
                  <c:v>7.5649875</c:v>
                </c:pt>
                <c:pt idx="11807">
                  <c:v>7.5653975000000004</c:v>
                </c:pt>
                <c:pt idx="11808">
                  <c:v>7.5657406250015988</c:v>
                </c:pt>
                <c:pt idx="11809">
                  <c:v>7.5660712500000002</c:v>
                </c:pt>
                <c:pt idx="11810">
                  <c:v>7.566463125001599</c:v>
                </c:pt>
                <c:pt idx="11811">
                  <c:v>7.5668918750015992</c:v>
                </c:pt>
                <c:pt idx="11812">
                  <c:v>7.5672781250015992</c:v>
                </c:pt>
                <c:pt idx="11813">
                  <c:v>7.5676125000000001</c:v>
                </c:pt>
                <c:pt idx="11814">
                  <c:v>7.5670856250015994</c:v>
                </c:pt>
                <c:pt idx="11815">
                  <c:v>7.5664618750015986</c:v>
                </c:pt>
                <c:pt idx="11816">
                  <c:v>7.5659062500000003</c:v>
                </c:pt>
                <c:pt idx="11817">
                  <c:v>7.565570625001599</c:v>
                </c:pt>
                <c:pt idx="11818">
                  <c:v>7.5650318750015986</c:v>
                </c:pt>
                <c:pt idx="11819">
                  <c:v>7.5646181250015987</c:v>
                </c:pt>
                <c:pt idx="11820">
                  <c:v>7.5642874999999998</c:v>
                </c:pt>
                <c:pt idx="11821">
                  <c:v>7.5637737500000002</c:v>
                </c:pt>
                <c:pt idx="11822">
                  <c:v>7.5633249999999999</c:v>
                </c:pt>
                <c:pt idx="11823">
                  <c:v>7.5628443750015988</c:v>
                </c:pt>
                <c:pt idx="11824">
                  <c:v>7.5624675000000003</c:v>
                </c:pt>
                <c:pt idx="11825">
                  <c:v>7.5620937499999998</c:v>
                </c:pt>
                <c:pt idx="11826">
                  <c:v>7.5617381250015994</c:v>
                </c:pt>
                <c:pt idx="11827">
                  <c:v>7.5613137500000001</c:v>
                </c:pt>
                <c:pt idx="11828">
                  <c:v>7.5609468750015987</c:v>
                </c:pt>
                <c:pt idx="11829">
                  <c:v>7.5606012500000004</c:v>
                </c:pt>
                <c:pt idx="11830">
                  <c:v>7.5609275</c:v>
                </c:pt>
                <c:pt idx="11831">
                  <c:v>7.5605874999999996</c:v>
                </c:pt>
                <c:pt idx="11832">
                  <c:v>7.5601900000000004</c:v>
                </c:pt>
                <c:pt idx="11833">
                  <c:v>7.560293125001599</c:v>
                </c:pt>
                <c:pt idx="11834">
                  <c:v>7.5606656250015991</c:v>
                </c:pt>
                <c:pt idx="11835">
                  <c:v>7.5609875000000004</c:v>
                </c:pt>
                <c:pt idx="11836">
                  <c:v>7.5613712499999997</c:v>
                </c:pt>
                <c:pt idx="11837">
                  <c:v>7.5617418750015988</c:v>
                </c:pt>
                <c:pt idx="11838">
                  <c:v>7.5620925000000003</c:v>
                </c:pt>
                <c:pt idx="11839">
                  <c:v>7.5624824999999998</c:v>
                </c:pt>
                <c:pt idx="11840">
                  <c:v>7.5628631250015994</c:v>
                </c:pt>
                <c:pt idx="11841">
                  <c:v>7.5633256250015988</c:v>
                </c:pt>
                <c:pt idx="11842">
                  <c:v>7.5637687500000004</c:v>
                </c:pt>
                <c:pt idx="11843">
                  <c:v>7.5642174999999998</c:v>
                </c:pt>
                <c:pt idx="11844">
                  <c:v>7.5645937500000002</c:v>
                </c:pt>
                <c:pt idx="11845">
                  <c:v>7.5649481250015986</c:v>
                </c:pt>
                <c:pt idx="11846">
                  <c:v>7.5652743750015992</c:v>
                </c:pt>
                <c:pt idx="11847">
                  <c:v>7.5648562500000001</c:v>
                </c:pt>
                <c:pt idx="11848">
                  <c:v>7.564364375001599</c:v>
                </c:pt>
                <c:pt idx="11849">
                  <c:v>7.5638931250015986</c:v>
                </c:pt>
                <c:pt idx="11850">
                  <c:v>7.5635649999999996</c:v>
                </c:pt>
                <c:pt idx="11851">
                  <c:v>7.5631012499999999</c:v>
                </c:pt>
                <c:pt idx="11852">
                  <c:v>7.5627056250015992</c:v>
                </c:pt>
                <c:pt idx="11853">
                  <c:v>7.562475625001599</c:v>
                </c:pt>
                <c:pt idx="11854">
                  <c:v>7.562595</c:v>
                </c:pt>
                <c:pt idx="11855">
                  <c:v>7.5629418750015986</c:v>
                </c:pt>
                <c:pt idx="11856">
                  <c:v>7.5632881250015993</c:v>
                </c:pt>
                <c:pt idx="11857">
                  <c:v>7.5633306250015986</c:v>
                </c:pt>
                <c:pt idx="11858">
                  <c:v>7.5636781250015988</c:v>
                </c:pt>
                <c:pt idx="11859">
                  <c:v>7.5640018750015994</c:v>
                </c:pt>
                <c:pt idx="11860">
                  <c:v>7.5644018750015993</c:v>
                </c:pt>
                <c:pt idx="11861">
                  <c:v>7.5647700000000002</c:v>
                </c:pt>
                <c:pt idx="11862">
                  <c:v>7.5652262500000003</c:v>
                </c:pt>
                <c:pt idx="11863">
                  <c:v>7.565570625001599</c:v>
                </c:pt>
                <c:pt idx="11864">
                  <c:v>7.5659762500000003</c:v>
                </c:pt>
                <c:pt idx="11865">
                  <c:v>7.5663756250015988</c:v>
                </c:pt>
                <c:pt idx="11866">
                  <c:v>7.5667181250015991</c:v>
                </c:pt>
                <c:pt idx="11867">
                  <c:v>7.5670431250015993</c:v>
                </c:pt>
                <c:pt idx="11868">
                  <c:v>7.5669975000000003</c:v>
                </c:pt>
                <c:pt idx="11869">
                  <c:v>7.5666324999999999</c:v>
                </c:pt>
                <c:pt idx="11870">
                  <c:v>7.5661543750015987</c:v>
                </c:pt>
                <c:pt idx="11871">
                  <c:v>7.5658000000000003</c:v>
                </c:pt>
                <c:pt idx="11872">
                  <c:v>7.5654787499999996</c:v>
                </c:pt>
                <c:pt idx="11873">
                  <c:v>7.5650756250015991</c:v>
                </c:pt>
                <c:pt idx="11874">
                  <c:v>7.5648993750015991</c:v>
                </c:pt>
                <c:pt idx="11875">
                  <c:v>7.5649168750015994</c:v>
                </c:pt>
                <c:pt idx="11876">
                  <c:v>7.5647062500000004</c:v>
                </c:pt>
                <c:pt idx="11877">
                  <c:v>7.5643799999999999</c:v>
                </c:pt>
                <c:pt idx="11878">
                  <c:v>7.5638837499999996</c:v>
                </c:pt>
                <c:pt idx="11879">
                  <c:v>7.56337875</c:v>
                </c:pt>
                <c:pt idx="11880">
                  <c:v>7.563049375001599</c:v>
                </c:pt>
                <c:pt idx="11881">
                  <c:v>7.5626274999999996</c:v>
                </c:pt>
                <c:pt idx="11882">
                  <c:v>7.5623756250015992</c:v>
                </c:pt>
                <c:pt idx="11883">
                  <c:v>7.5623275000000003</c:v>
                </c:pt>
                <c:pt idx="11884">
                  <c:v>7.5628081250015988</c:v>
                </c:pt>
                <c:pt idx="11885">
                  <c:v>7.5631531250015991</c:v>
                </c:pt>
                <c:pt idx="11886">
                  <c:v>7.5635456250015993</c:v>
                </c:pt>
                <c:pt idx="11887">
                  <c:v>7.5639487499999998</c:v>
                </c:pt>
                <c:pt idx="11888">
                  <c:v>7.564398125001599</c:v>
                </c:pt>
                <c:pt idx="11889">
                  <c:v>7.5648012500000004</c:v>
                </c:pt>
                <c:pt idx="11890">
                  <c:v>7.5651656250015993</c:v>
                </c:pt>
                <c:pt idx="11891">
                  <c:v>7.5649981250015994</c:v>
                </c:pt>
                <c:pt idx="11892">
                  <c:v>7.565441875001599</c:v>
                </c:pt>
                <c:pt idx="11893">
                  <c:v>7.5658293750015986</c:v>
                </c:pt>
                <c:pt idx="11894">
                  <c:v>7.5662231250015992</c:v>
                </c:pt>
                <c:pt idx="11895">
                  <c:v>7.5666225000000003</c:v>
                </c:pt>
                <c:pt idx="11896">
                  <c:v>7.5670312500000003</c:v>
                </c:pt>
                <c:pt idx="11897">
                  <c:v>7.5674287500000004</c:v>
                </c:pt>
                <c:pt idx="11898">
                  <c:v>7.5678625000000004</c:v>
                </c:pt>
                <c:pt idx="11899">
                  <c:v>7.5683237500000002</c:v>
                </c:pt>
                <c:pt idx="11900">
                  <c:v>7.5686656250015991</c:v>
                </c:pt>
                <c:pt idx="11901">
                  <c:v>7.5691100000000002</c:v>
                </c:pt>
                <c:pt idx="11902">
                  <c:v>7.5695081250015992</c:v>
                </c:pt>
                <c:pt idx="11903">
                  <c:v>7.5698643750015986</c:v>
                </c:pt>
                <c:pt idx="11904">
                  <c:v>7.5694575000000004</c:v>
                </c:pt>
                <c:pt idx="11905">
                  <c:v>7.5690718750015993</c:v>
                </c:pt>
                <c:pt idx="11906">
                  <c:v>7.568693125001599</c:v>
                </c:pt>
                <c:pt idx="11907">
                  <c:v>7.5683006250015987</c:v>
                </c:pt>
                <c:pt idx="11908">
                  <c:v>7.5679631250015991</c:v>
                </c:pt>
                <c:pt idx="11909">
                  <c:v>7.5682631250015993</c:v>
                </c:pt>
                <c:pt idx="11910">
                  <c:v>7.5681599999999998</c:v>
                </c:pt>
                <c:pt idx="11911">
                  <c:v>7.5677262499999998</c:v>
                </c:pt>
                <c:pt idx="11912">
                  <c:v>7.5672712500000001</c:v>
                </c:pt>
                <c:pt idx="11913">
                  <c:v>7.5667031250015988</c:v>
                </c:pt>
                <c:pt idx="11914">
                  <c:v>7.5663593750015989</c:v>
                </c:pt>
                <c:pt idx="11915">
                  <c:v>7.5658043750015986</c:v>
                </c:pt>
                <c:pt idx="11916">
                  <c:v>7.5654806250015989</c:v>
                </c:pt>
                <c:pt idx="11917">
                  <c:v>7.5652981250015987</c:v>
                </c:pt>
                <c:pt idx="11918">
                  <c:v>7.5657143750015994</c:v>
                </c:pt>
                <c:pt idx="11919">
                  <c:v>7.5660493750015991</c:v>
                </c:pt>
                <c:pt idx="11920">
                  <c:v>7.5657249999999996</c:v>
                </c:pt>
                <c:pt idx="11921">
                  <c:v>7.5653649999999999</c:v>
                </c:pt>
                <c:pt idx="11922">
                  <c:v>7.5656968750015992</c:v>
                </c:pt>
                <c:pt idx="11923">
                  <c:v>7.5660274999999997</c:v>
                </c:pt>
                <c:pt idx="11924">
                  <c:v>7.5663968750015993</c:v>
                </c:pt>
                <c:pt idx="11925">
                  <c:v>7.5667893750015986</c:v>
                </c:pt>
                <c:pt idx="11926">
                  <c:v>7.5672006250015986</c:v>
                </c:pt>
                <c:pt idx="11927">
                  <c:v>7.5675243750015992</c:v>
                </c:pt>
                <c:pt idx="11928">
                  <c:v>7.5678581250015986</c:v>
                </c:pt>
                <c:pt idx="11929">
                  <c:v>7.5681912499999999</c:v>
                </c:pt>
                <c:pt idx="11930">
                  <c:v>7.5686006250015989</c:v>
                </c:pt>
                <c:pt idx="11931">
                  <c:v>7.568973125001599</c:v>
                </c:pt>
                <c:pt idx="11932">
                  <c:v>7.5693537500000003</c:v>
                </c:pt>
                <c:pt idx="11933">
                  <c:v>7.5697150000000004</c:v>
                </c:pt>
                <c:pt idx="11934">
                  <c:v>7.5692399999999997</c:v>
                </c:pt>
                <c:pt idx="11935">
                  <c:v>7.5688818750015994</c:v>
                </c:pt>
                <c:pt idx="11936">
                  <c:v>7.5685587500000002</c:v>
                </c:pt>
                <c:pt idx="11937">
                  <c:v>7.5688025000000003</c:v>
                </c:pt>
                <c:pt idx="11938">
                  <c:v>7.5691306250015993</c:v>
                </c:pt>
                <c:pt idx="11939">
                  <c:v>7.5687712500000002</c:v>
                </c:pt>
                <c:pt idx="11940">
                  <c:v>7.5688725000000003</c:v>
                </c:pt>
                <c:pt idx="11941">
                  <c:v>7.5692418750015991</c:v>
                </c:pt>
                <c:pt idx="11942">
                  <c:v>7.5695949999999996</c:v>
                </c:pt>
                <c:pt idx="11943">
                  <c:v>7.5693587500000001</c:v>
                </c:pt>
                <c:pt idx="11944">
                  <c:v>7.5690381250015992</c:v>
                </c:pt>
                <c:pt idx="11945">
                  <c:v>7.5686925</c:v>
                </c:pt>
                <c:pt idx="11946">
                  <c:v>7.5686875000000002</c:v>
                </c:pt>
                <c:pt idx="11947">
                  <c:v>7.5687112499999998</c:v>
                </c:pt>
                <c:pt idx="11948">
                  <c:v>7.5685399999999996</c:v>
                </c:pt>
                <c:pt idx="11949">
                  <c:v>7.5688843750015993</c:v>
                </c:pt>
                <c:pt idx="11950">
                  <c:v>7.5684881250015987</c:v>
                </c:pt>
                <c:pt idx="11951">
                  <c:v>7.5688537499999997</c:v>
                </c:pt>
                <c:pt idx="11952">
                  <c:v>7.5690062500000002</c:v>
                </c:pt>
                <c:pt idx="11953">
                  <c:v>7.5693875000000004</c:v>
                </c:pt>
                <c:pt idx="11954">
                  <c:v>7.569806875001599</c:v>
                </c:pt>
                <c:pt idx="11955">
                  <c:v>7.5701312500000002</c:v>
                </c:pt>
                <c:pt idx="11956">
                  <c:v>7.570509375001599</c:v>
                </c:pt>
                <c:pt idx="11957">
                  <c:v>7.5709412499999997</c:v>
                </c:pt>
                <c:pt idx="11958">
                  <c:v>7.57128625</c:v>
                </c:pt>
                <c:pt idx="11959">
                  <c:v>7.5716168750015989</c:v>
                </c:pt>
                <c:pt idx="11960">
                  <c:v>7.5719812500000003</c:v>
                </c:pt>
                <c:pt idx="11961">
                  <c:v>7.5723543750015994</c:v>
                </c:pt>
                <c:pt idx="11962">
                  <c:v>7.5726825</c:v>
                </c:pt>
                <c:pt idx="11963">
                  <c:v>7.5730256250015993</c:v>
                </c:pt>
                <c:pt idx="11964">
                  <c:v>7.5733874999999999</c:v>
                </c:pt>
                <c:pt idx="11965">
                  <c:v>7.5731156250015994</c:v>
                </c:pt>
                <c:pt idx="11966">
                  <c:v>7.5725562499999999</c:v>
                </c:pt>
                <c:pt idx="11967">
                  <c:v>7.5721981250015986</c:v>
                </c:pt>
                <c:pt idx="11968">
                  <c:v>7.5718343750015986</c:v>
                </c:pt>
                <c:pt idx="11969">
                  <c:v>7.5714368750015986</c:v>
                </c:pt>
                <c:pt idx="11970">
                  <c:v>7.5710756250015994</c:v>
                </c:pt>
                <c:pt idx="11971">
                  <c:v>7.5706949999999997</c:v>
                </c:pt>
                <c:pt idx="11972">
                  <c:v>7.5702800000000003</c:v>
                </c:pt>
                <c:pt idx="11973">
                  <c:v>7.5699325000000002</c:v>
                </c:pt>
                <c:pt idx="11974">
                  <c:v>7.5695206250015987</c:v>
                </c:pt>
                <c:pt idx="11975">
                  <c:v>7.5691868750015994</c:v>
                </c:pt>
                <c:pt idx="11976">
                  <c:v>7.5693112500000002</c:v>
                </c:pt>
                <c:pt idx="11977">
                  <c:v>7.5695231250015986</c:v>
                </c:pt>
                <c:pt idx="11978">
                  <c:v>7.5699087499999997</c:v>
                </c:pt>
                <c:pt idx="11979">
                  <c:v>7.5697556250015987</c:v>
                </c:pt>
                <c:pt idx="11980">
                  <c:v>7.5700768750015994</c:v>
                </c:pt>
                <c:pt idx="11981">
                  <c:v>7.5704706250015992</c:v>
                </c:pt>
                <c:pt idx="11982">
                  <c:v>7.5708668750015988</c:v>
                </c:pt>
                <c:pt idx="11983">
                  <c:v>7.571225625001599</c:v>
                </c:pt>
                <c:pt idx="11984">
                  <c:v>7.5716293750015993</c:v>
                </c:pt>
                <c:pt idx="11985">
                  <c:v>7.5719712499999998</c:v>
                </c:pt>
                <c:pt idx="11986">
                  <c:v>7.5724287500000003</c:v>
                </c:pt>
                <c:pt idx="11987">
                  <c:v>7.5728443750015986</c:v>
                </c:pt>
                <c:pt idx="11988">
                  <c:v>7.5731793750015992</c:v>
                </c:pt>
                <c:pt idx="11989">
                  <c:v>7.5735493750015994</c:v>
                </c:pt>
                <c:pt idx="11990">
                  <c:v>7.5739056250015988</c:v>
                </c:pt>
                <c:pt idx="11991">
                  <c:v>7.5735268750015994</c:v>
                </c:pt>
                <c:pt idx="11992">
                  <c:v>7.5731087500000003</c:v>
                </c:pt>
                <c:pt idx="11993">
                  <c:v>7.5727568750015992</c:v>
                </c:pt>
                <c:pt idx="11994">
                  <c:v>7.57238875</c:v>
                </c:pt>
                <c:pt idx="11995">
                  <c:v>7.5720156250015993</c:v>
                </c:pt>
                <c:pt idx="11996">
                  <c:v>7.5715775000000001</c:v>
                </c:pt>
                <c:pt idx="11997">
                  <c:v>7.571236875001599</c:v>
                </c:pt>
                <c:pt idx="11998">
                  <c:v>7.5708500000000001</c:v>
                </c:pt>
                <c:pt idx="11999">
                  <c:v>7.5709418750015987</c:v>
                </c:pt>
                <c:pt idx="12000">
                  <c:v>7.570568125001599</c:v>
                </c:pt>
                <c:pt idx="12001">
                  <c:v>7.5708074999999999</c:v>
                </c:pt>
                <c:pt idx="12002">
                  <c:v>7.5706737500000001</c:v>
                </c:pt>
                <c:pt idx="12003">
                  <c:v>7.5705900000000002</c:v>
                </c:pt>
                <c:pt idx="12004">
                  <c:v>7.5709593750015989</c:v>
                </c:pt>
                <c:pt idx="12005">
                  <c:v>7.5712856250015994</c:v>
                </c:pt>
                <c:pt idx="12006">
                  <c:v>7.5716506250015989</c:v>
                </c:pt>
                <c:pt idx="12007">
                  <c:v>7.5720225000000001</c:v>
                </c:pt>
                <c:pt idx="12008">
                  <c:v>7.5720687499999997</c:v>
                </c:pt>
                <c:pt idx="12009">
                  <c:v>7.57168625</c:v>
                </c:pt>
                <c:pt idx="12010">
                  <c:v>7.5712900000000003</c:v>
                </c:pt>
                <c:pt idx="12011">
                  <c:v>7.5709306250015986</c:v>
                </c:pt>
                <c:pt idx="12012">
                  <c:v>7.5712856250015994</c:v>
                </c:pt>
                <c:pt idx="12013">
                  <c:v>7.5716381250015994</c:v>
                </c:pt>
                <c:pt idx="12014">
                  <c:v>7.5720168750015988</c:v>
                </c:pt>
                <c:pt idx="12015">
                  <c:v>7.5719918750015989</c:v>
                </c:pt>
                <c:pt idx="12016">
                  <c:v>7.5716112500000001</c:v>
                </c:pt>
                <c:pt idx="12017">
                  <c:v>7.5712643750015989</c:v>
                </c:pt>
                <c:pt idx="12018">
                  <c:v>7.5713468750015993</c:v>
                </c:pt>
                <c:pt idx="12019">
                  <c:v>7.5715737499999998</c:v>
                </c:pt>
                <c:pt idx="12020">
                  <c:v>7.5719775</c:v>
                </c:pt>
                <c:pt idx="12021">
                  <c:v>7.5723306250015989</c:v>
                </c:pt>
                <c:pt idx="12022">
                  <c:v>7.5727431250015993</c:v>
                </c:pt>
                <c:pt idx="12023">
                  <c:v>7.5731106250015987</c:v>
                </c:pt>
                <c:pt idx="12024">
                  <c:v>7.5735225000000002</c:v>
                </c:pt>
                <c:pt idx="12025">
                  <c:v>7.5738687499999999</c:v>
                </c:pt>
                <c:pt idx="12026">
                  <c:v>7.5741937500000001</c:v>
                </c:pt>
                <c:pt idx="12027">
                  <c:v>7.5739225000000001</c:v>
                </c:pt>
                <c:pt idx="12028">
                  <c:v>7.573794375001599</c:v>
                </c:pt>
                <c:pt idx="12029">
                  <c:v>7.5741387500000004</c:v>
                </c:pt>
                <c:pt idx="12030">
                  <c:v>7.5745062499999998</c:v>
                </c:pt>
                <c:pt idx="12031">
                  <c:v>7.5748387499999996</c:v>
                </c:pt>
                <c:pt idx="12032">
                  <c:v>7.5752443750015992</c:v>
                </c:pt>
                <c:pt idx="12033">
                  <c:v>7.5756674999999998</c:v>
                </c:pt>
                <c:pt idx="12034">
                  <c:v>7.5760050000000003</c:v>
                </c:pt>
                <c:pt idx="12035">
                  <c:v>7.5763668750015993</c:v>
                </c:pt>
                <c:pt idx="12036">
                  <c:v>7.5767087499999999</c:v>
                </c:pt>
                <c:pt idx="12037">
                  <c:v>7.5766718750015993</c:v>
                </c:pt>
                <c:pt idx="12038">
                  <c:v>7.5763468750015992</c:v>
                </c:pt>
                <c:pt idx="12039">
                  <c:v>7.57599</c:v>
                </c:pt>
                <c:pt idx="12040">
                  <c:v>7.5755600000000003</c:v>
                </c:pt>
                <c:pt idx="12041">
                  <c:v>7.575988125001599</c:v>
                </c:pt>
                <c:pt idx="12042">
                  <c:v>7.5764187500000002</c:v>
                </c:pt>
                <c:pt idx="12043">
                  <c:v>7.5760825000000001</c:v>
                </c:pt>
                <c:pt idx="12044">
                  <c:v>7.5756506250015994</c:v>
                </c:pt>
                <c:pt idx="12045">
                  <c:v>7.5752550000000003</c:v>
                </c:pt>
                <c:pt idx="12046">
                  <c:v>7.5748568750015988</c:v>
                </c:pt>
                <c:pt idx="12047">
                  <c:v>7.5744400000000001</c:v>
                </c:pt>
                <c:pt idx="12048">
                  <c:v>7.574804375001599</c:v>
                </c:pt>
                <c:pt idx="12049">
                  <c:v>7.5751943750015993</c:v>
                </c:pt>
                <c:pt idx="12050">
                  <c:v>7.5755393750015987</c:v>
                </c:pt>
                <c:pt idx="12051">
                  <c:v>7.5758831250015986</c:v>
                </c:pt>
                <c:pt idx="12052">
                  <c:v>7.5762937499999996</c:v>
                </c:pt>
                <c:pt idx="12053">
                  <c:v>7.5766981250015988</c:v>
                </c:pt>
                <c:pt idx="12054">
                  <c:v>7.5770212499999996</c:v>
                </c:pt>
                <c:pt idx="12055">
                  <c:v>7.576634375001599</c:v>
                </c:pt>
                <c:pt idx="12056">
                  <c:v>7.5763137499999997</c:v>
                </c:pt>
                <c:pt idx="12057">
                  <c:v>7.5759749999999997</c:v>
                </c:pt>
                <c:pt idx="12058">
                  <c:v>7.5755268750015992</c:v>
                </c:pt>
                <c:pt idx="12059">
                  <c:v>7.5751099999999996</c:v>
                </c:pt>
                <c:pt idx="12060">
                  <c:v>7.574686875001599</c:v>
                </c:pt>
                <c:pt idx="12061">
                  <c:v>7.5742874999999996</c:v>
                </c:pt>
                <c:pt idx="12062">
                  <c:v>7.5742231250015992</c:v>
                </c:pt>
                <c:pt idx="12063">
                  <c:v>7.5738387500000002</c:v>
                </c:pt>
                <c:pt idx="12064">
                  <c:v>7.5734468750015989</c:v>
                </c:pt>
                <c:pt idx="12065">
                  <c:v>7.5737949999999996</c:v>
                </c:pt>
                <c:pt idx="12066">
                  <c:v>7.5741362499999996</c:v>
                </c:pt>
                <c:pt idx="12067">
                  <c:v>7.5736968750015992</c:v>
                </c:pt>
                <c:pt idx="12068">
                  <c:v>7.5733181250015988</c:v>
                </c:pt>
                <c:pt idx="12069">
                  <c:v>7.5729693750015992</c:v>
                </c:pt>
                <c:pt idx="12070">
                  <c:v>7.5730137500000003</c:v>
                </c:pt>
                <c:pt idx="12071">
                  <c:v>7.5733631250015989</c:v>
                </c:pt>
                <c:pt idx="12072">
                  <c:v>7.5738025000000002</c:v>
                </c:pt>
                <c:pt idx="12073">
                  <c:v>7.5742706250015992</c:v>
                </c:pt>
                <c:pt idx="12074">
                  <c:v>7.5747462499999996</c:v>
                </c:pt>
                <c:pt idx="12075">
                  <c:v>7.5750968750015986</c:v>
                </c:pt>
                <c:pt idx="12076">
                  <c:v>7.575495625001599</c:v>
                </c:pt>
                <c:pt idx="12077">
                  <c:v>7.5758406250015993</c:v>
                </c:pt>
                <c:pt idx="12078">
                  <c:v>7.5761787500000004</c:v>
                </c:pt>
                <c:pt idx="12079">
                  <c:v>7.5766037500000003</c:v>
                </c:pt>
                <c:pt idx="12080">
                  <c:v>7.5769287500000004</c:v>
                </c:pt>
                <c:pt idx="12081">
                  <c:v>7.57726875</c:v>
                </c:pt>
                <c:pt idx="12082">
                  <c:v>7.5775918750015991</c:v>
                </c:pt>
                <c:pt idx="12083">
                  <c:v>7.5771781250015993</c:v>
                </c:pt>
                <c:pt idx="12084">
                  <c:v>7.5767337499999998</c:v>
                </c:pt>
                <c:pt idx="12085">
                  <c:v>7.5763456250015988</c:v>
                </c:pt>
                <c:pt idx="12086">
                  <c:v>7.5768000000000004</c:v>
                </c:pt>
                <c:pt idx="12087">
                  <c:v>7.5771662500000003</c:v>
                </c:pt>
                <c:pt idx="12088">
                  <c:v>7.5774237500000003</c:v>
                </c:pt>
                <c:pt idx="12089">
                  <c:v>7.5769787500000003</c:v>
                </c:pt>
                <c:pt idx="12090">
                  <c:v>7.5765775</c:v>
                </c:pt>
                <c:pt idx="12091">
                  <c:v>7.5761243750015987</c:v>
                </c:pt>
                <c:pt idx="12092">
                  <c:v>7.5756543750015988</c:v>
                </c:pt>
                <c:pt idx="12093">
                  <c:v>7.5753156250015987</c:v>
                </c:pt>
                <c:pt idx="12094">
                  <c:v>7.5748643750015994</c:v>
                </c:pt>
                <c:pt idx="12095">
                  <c:v>7.5745056250015992</c:v>
                </c:pt>
                <c:pt idx="12096">
                  <c:v>7.5745725000000004</c:v>
                </c:pt>
                <c:pt idx="12097">
                  <c:v>7.5749031250015992</c:v>
                </c:pt>
                <c:pt idx="12098">
                  <c:v>7.5748118750015987</c:v>
                </c:pt>
                <c:pt idx="12099">
                  <c:v>7.5751418750015986</c:v>
                </c:pt>
                <c:pt idx="12100">
                  <c:v>7.575484375001599</c:v>
                </c:pt>
                <c:pt idx="12101">
                  <c:v>7.5758212499999997</c:v>
                </c:pt>
                <c:pt idx="12102">
                  <c:v>7.5762524999999998</c:v>
                </c:pt>
                <c:pt idx="12103">
                  <c:v>7.5766368750015989</c:v>
                </c:pt>
                <c:pt idx="12104">
                  <c:v>7.5769737499999996</c:v>
                </c:pt>
                <c:pt idx="12105">
                  <c:v>7.5773299999999999</c:v>
                </c:pt>
                <c:pt idx="12106">
                  <c:v>7.5777331250015987</c:v>
                </c:pt>
                <c:pt idx="12107">
                  <c:v>7.5781081250015987</c:v>
                </c:pt>
                <c:pt idx="12108">
                  <c:v>7.5784431250015993</c:v>
                </c:pt>
                <c:pt idx="12109">
                  <c:v>7.5788531250015989</c:v>
                </c:pt>
                <c:pt idx="12110">
                  <c:v>7.5791849999999998</c:v>
                </c:pt>
                <c:pt idx="12111">
                  <c:v>7.5795174999999997</c:v>
                </c:pt>
                <c:pt idx="12112">
                  <c:v>7.5791743750015987</c:v>
                </c:pt>
                <c:pt idx="12113">
                  <c:v>7.5787681250015986</c:v>
                </c:pt>
                <c:pt idx="12114">
                  <c:v>7.5784737499999997</c:v>
                </c:pt>
                <c:pt idx="12115">
                  <c:v>7.578805</c:v>
                </c:pt>
                <c:pt idx="12116">
                  <c:v>7.5791787499999996</c:v>
                </c:pt>
                <c:pt idx="12117">
                  <c:v>7.5795393750015991</c:v>
                </c:pt>
                <c:pt idx="12118">
                  <c:v>7.5798637500000003</c:v>
                </c:pt>
                <c:pt idx="12119">
                  <c:v>7.5802399999999999</c:v>
                </c:pt>
                <c:pt idx="12120">
                  <c:v>7.5805724999999997</c:v>
                </c:pt>
                <c:pt idx="12121">
                  <c:v>7.5810018750015988</c:v>
                </c:pt>
                <c:pt idx="12122">
                  <c:v>7.5814637500000002</c:v>
                </c:pt>
                <c:pt idx="12123">
                  <c:v>7.5818262499999998</c:v>
                </c:pt>
                <c:pt idx="12124">
                  <c:v>7.5822212499999999</c:v>
                </c:pt>
                <c:pt idx="12125">
                  <c:v>7.5825674999999997</c:v>
                </c:pt>
                <c:pt idx="12126">
                  <c:v>7.5829337499999996</c:v>
                </c:pt>
                <c:pt idx="12127">
                  <c:v>7.5833312499999996</c:v>
                </c:pt>
                <c:pt idx="12128">
                  <c:v>7.5828237500000002</c:v>
                </c:pt>
                <c:pt idx="12129">
                  <c:v>7.5824593750015987</c:v>
                </c:pt>
                <c:pt idx="12130">
                  <c:v>7.5820568750015989</c:v>
                </c:pt>
                <c:pt idx="12131">
                  <c:v>7.5817143750015994</c:v>
                </c:pt>
                <c:pt idx="12132">
                  <c:v>7.5813800000000002</c:v>
                </c:pt>
                <c:pt idx="12133">
                  <c:v>7.5809281250015994</c:v>
                </c:pt>
                <c:pt idx="12134">
                  <c:v>7.5804637499999998</c:v>
                </c:pt>
                <c:pt idx="12135">
                  <c:v>7.5800937499999996</c:v>
                </c:pt>
                <c:pt idx="12136">
                  <c:v>7.5797493750015992</c:v>
                </c:pt>
                <c:pt idx="12137">
                  <c:v>7.5794287499999999</c:v>
                </c:pt>
                <c:pt idx="12138">
                  <c:v>7.5789956250015988</c:v>
                </c:pt>
                <c:pt idx="12139">
                  <c:v>7.5785793750015991</c:v>
                </c:pt>
                <c:pt idx="12140">
                  <c:v>7.5782018750015991</c:v>
                </c:pt>
                <c:pt idx="12141">
                  <c:v>7.5778681250015989</c:v>
                </c:pt>
                <c:pt idx="12142">
                  <c:v>7.5772381250015988</c:v>
                </c:pt>
                <c:pt idx="12143">
                  <c:v>7.5769043750015994</c:v>
                </c:pt>
                <c:pt idx="12144">
                  <c:v>7.5763699999999998</c:v>
                </c:pt>
                <c:pt idx="12145">
                  <c:v>7.5758912499999997</c:v>
                </c:pt>
                <c:pt idx="12146">
                  <c:v>7.5756156250015989</c:v>
                </c:pt>
                <c:pt idx="12147">
                  <c:v>7.5759393750015986</c:v>
                </c:pt>
                <c:pt idx="12148">
                  <c:v>7.5762725</c:v>
                </c:pt>
                <c:pt idx="12149">
                  <c:v>7.5767087499999999</c:v>
                </c:pt>
                <c:pt idx="12150">
                  <c:v>7.5770968750015992</c:v>
                </c:pt>
                <c:pt idx="12151">
                  <c:v>7.5774531250015986</c:v>
                </c:pt>
                <c:pt idx="12152">
                  <c:v>7.5778693750015993</c:v>
                </c:pt>
                <c:pt idx="12153">
                  <c:v>7.5782749999999997</c:v>
                </c:pt>
                <c:pt idx="12154">
                  <c:v>7.5786768750015989</c:v>
                </c:pt>
                <c:pt idx="12155">
                  <c:v>7.5790456250015987</c:v>
                </c:pt>
                <c:pt idx="12156">
                  <c:v>7.5794887500000003</c:v>
                </c:pt>
                <c:pt idx="12157">
                  <c:v>7.5798350000000001</c:v>
                </c:pt>
                <c:pt idx="12158">
                  <c:v>7.5796943750015986</c:v>
                </c:pt>
                <c:pt idx="12159">
                  <c:v>7.5800187499999998</c:v>
                </c:pt>
                <c:pt idx="12160">
                  <c:v>7.5804206250015991</c:v>
                </c:pt>
                <c:pt idx="12161">
                  <c:v>7.5807793750015993</c:v>
                </c:pt>
                <c:pt idx="12162">
                  <c:v>7.5811918750015987</c:v>
                </c:pt>
                <c:pt idx="12163">
                  <c:v>7.5816481250015988</c:v>
                </c:pt>
                <c:pt idx="12164">
                  <c:v>7.581970625001599</c:v>
                </c:pt>
                <c:pt idx="12165">
                  <c:v>7.5823406250015992</c:v>
                </c:pt>
                <c:pt idx="12166">
                  <c:v>7.5819968750015994</c:v>
                </c:pt>
                <c:pt idx="12167">
                  <c:v>7.5820175000000001</c:v>
                </c:pt>
                <c:pt idx="12168">
                  <c:v>7.5823537500000002</c:v>
                </c:pt>
                <c:pt idx="12169">
                  <c:v>7.5827099999999996</c:v>
                </c:pt>
                <c:pt idx="12170">
                  <c:v>7.5830881250015993</c:v>
                </c:pt>
                <c:pt idx="12171">
                  <c:v>7.583168125001599</c:v>
                </c:pt>
                <c:pt idx="12172">
                  <c:v>7.5827331250015986</c:v>
                </c:pt>
                <c:pt idx="12173">
                  <c:v>7.582359375001599</c:v>
                </c:pt>
                <c:pt idx="12174">
                  <c:v>7.582029375001599</c:v>
                </c:pt>
                <c:pt idx="12175">
                  <c:v>7.5816575000000004</c:v>
                </c:pt>
                <c:pt idx="12176">
                  <c:v>7.5811250000000001</c:v>
                </c:pt>
                <c:pt idx="12177">
                  <c:v>7.5807106250015988</c:v>
                </c:pt>
                <c:pt idx="12178">
                  <c:v>7.5802699999999996</c:v>
                </c:pt>
                <c:pt idx="12179">
                  <c:v>7.5799200000000004</c:v>
                </c:pt>
                <c:pt idx="12180">
                  <c:v>7.5795000000000003</c:v>
                </c:pt>
                <c:pt idx="12181">
                  <c:v>7.5791393750015992</c:v>
                </c:pt>
                <c:pt idx="12182">
                  <c:v>7.5794756250015993</c:v>
                </c:pt>
                <c:pt idx="12183">
                  <c:v>7.5798193750015992</c:v>
                </c:pt>
                <c:pt idx="12184">
                  <c:v>7.5801524999999996</c:v>
                </c:pt>
                <c:pt idx="12185">
                  <c:v>7.5805837499999997</c:v>
                </c:pt>
                <c:pt idx="12186">
                  <c:v>7.5810174999999997</c:v>
                </c:pt>
                <c:pt idx="12187">
                  <c:v>7.5813956250015986</c:v>
                </c:pt>
                <c:pt idx="12188">
                  <c:v>7.5814068750015986</c:v>
                </c:pt>
                <c:pt idx="12189">
                  <c:v>7.5810706250015993</c:v>
                </c:pt>
                <c:pt idx="12190">
                  <c:v>7.5807056250015989</c:v>
                </c:pt>
                <c:pt idx="12191">
                  <c:v>7.5809418750015993</c:v>
                </c:pt>
                <c:pt idx="12192">
                  <c:v>7.5812606250015993</c:v>
                </c:pt>
                <c:pt idx="12193">
                  <c:v>7.5811299999999999</c:v>
                </c:pt>
                <c:pt idx="12194">
                  <c:v>7.5811599999999997</c:v>
                </c:pt>
                <c:pt idx="12195">
                  <c:v>7.5815668750015988</c:v>
                </c:pt>
                <c:pt idx="12196">
                  <c:v>7.5819668750015987</c:v>
                </c:pt>
                <c:pt idx="12197">
                  <c:v>7.5823556250015987</c:v>
                </c:pt>
                <c:pt idx="12198">
                  <c:v>7.5827581250015994</c:v>
                </c:pt>
                <c:pt idx="12199">
                  <c:v>7.5832162500000004</c:v>
                </c:pt>
                <c:pt idx="12200">
                  <c:v>7.5834331250015987</c:v>
                </c:pt>
                <c:pt idx="12201">
                  <c:v>7.5837981250015991</c:v>
                </c:pt>
                <c:pt idx="12202">
                  <c:v>7.5841268750015987</c:v>
                </c:pt>
                <c:pt idx="12203">
                  <c:v>7.5845856250015986</c:v>
                </c:pt>
                <c:pt idx="12204">
                  <c:v>7.5849756250015989</c:v>
                </c:pt>
                <c:pt idx="12205">
                  <c:v>7.5854762500000001</c:v>
                </c:pt>
                <c:pt idx="12206">
                  <c:v>7.5858637499999997</c:v>
                </c:pt>
                <c:pt idx="12207">
                  <c:v>7.5862568750015988</c:v>
                </c:pt>
                <c:pt idx="12208">
                  <c:v>7.586486875001599</c:v>
                </c:pt>
                <c:pt idx="12209">
                  <c:v>7.5868437499999999</c:v>
                </c:pt>
                <c:pt idx="12210">
                  <c:v>7.586511875001599</c:v>
                </c:pt>
                <c:pt idx="12211">
                  <c:v>7.58618375</c:v>
                </c:pt>
                <c:pt idx="12212">
                  <c:v>7.5865531250015987</c:v>
                </c:pt>
                <c:pt idx="12213">
                  <c:v>7.5870056250015994</c:v>
                </c:pt>
                <c:pt idx="12214">
                  <c:v>7.5873412499999997</c:v>
                </c:pt>
                <c:pt idx="12215">
                  <c:v>7.5876799999999998</c:v>
                </c:pt>
                <c:pt idx="12216">
                  <c:v>7.5872593750015991</c:v>
                </c:pt>
                <c:pt idx="12217">
                  <c:v>7.586744375001599</c:v>
                </c:pt>
                <c:pt idx="12218">
                  <c:v>7.5863787499999997</c:v>
                </c:pt>
                <c:pt idx="12219">
                  <c:v>7.5859399999999999</c:v>
                </c:pt>
                <c:pt idx="12220">
                  <c:v>7.5855100000000002</c:v>
                </c:pt>
                <c:pt idx="12221">
                  <c:v>7.5850900000000001</c:v>
                </c:pt>
                <c:pt idx="12222">
                  <c:v>7.584668125001599</c:v>
                </c:pt>
                <c:pt idx="12223">
                  <c:v>7.5841900000000004</c:v>
                </c:pt>
                <c:pt idx="12224">
                  <c:v>7.5837787499999996</c:v>
                </c:pt>
                <c:pt idx="12225">
                  <c:v>7.5831556250015986</c:v>
                </c:pt>
                <c:pt idx="12226">
                  <c:v>7.5825931250015994</c:v>
                </c:pt>
                <c:pt idx="12227">
                  <c:v>7.5822525000000001</c:v>
                </c:pt>
                <c:pt idx="12228">
                  <c:v>7.5817537499999998</c:v>
                </c:pt>
                <c:pt idx="12229">
                  <c:v>7.58139875</c:v>
                </c:pt>
                <c:pt idx="12230">
                  <c:v>7.5810493750015988</c:v>
                </c:pt>
                <c:pt idx="12231">
                  <c:v>7.5807106250015988</c:v>
                </c:pt>
                <c:pt idx="12232">
                  <c:v>7.5803862500000001</c:v>
                </c:pt>
                <c:pt idx="12233">
                  <c:v>7.5800637499999999</c:v>
                </c:pt>
                <c:pt idx="12234">
                  <c:v>7.5797231250015988</c:v>
                </c:pt>
                <c:pt idx="12235">
                  <c:v>7.5793981250015987</c:v>
                </c:pt>
                <c:pt idx="12236">
                  <c:v>7.5798518750015988</c:v>
                </c:pt>
                <c:pt idx="12237">
                  <c:v>7.5801724999999998</c:v>
                </c:pt>
                <c:pt idx="12238">
                  <c:v>7.5805031250015986</c:v>
                </c:pt>
                <c:pt idx="12239">
                  <c:v>7.5808818750015989</c:v>
                </c:pt>
                <c:pt idx="12240">
                  <c:v>7.5812031250015988</c:v>
                </c:pt>
                <c:pt idx="12241">
                  <c:v>7.5815462499999997</c:v>
                </c:pt>
                <c:pt idx="12242">
                  <c:v>7.5819456250015991</c:v>
                </c:pt>
                <c:pt idx="12243">
                  <c:v>7.5823625000000003</c:v>
                </c:pt>
                <c:pt idx="12244">
                  <c:v>7.5826831250015987</c:v>
                </c:pt>
                <c:pt idx="12245">
                  <c:v>7.5828037500000001</c:v>
                </c:pt>
                <c:pt idx="12246">
                  <c:v>7.58263</c:v>
                </c:pt>
                <c:pt idx="12247">
                  <c:v>7.582228125001599</c:v>
                </c:pt>
                <c:pt idx="12248">
                  <c:v>7.58177375</c:v>
                </c:pt>
                <c:pt idx="12249">
                  <c:v>7.5813693750015991</c:v>
                </c:pt>
                <c:pt idx="12250">
                  <c:v>7.5810124999999999</c:v>
                </c:pt>
                <c:pt idx="12251">
                  <c:v>7.581315</c:v>
                </c:pt>
                <c:pt idx="12252">
                  <c:v>7.5816587499999999</c:v>
                </c:pt>
                <c:pt idx="12253">
                  <c:v>7.5821268750015989</c:v>
                </c:pt>
                <c:pt idx="12254">
                  <c:v>7.5825662500000002</c:v>
                </c:pt>
                <c:pt idx="12255">
                  <c:v>7.5830568750015992</c:v>
                </c:pt>
                <c:pt idx="12256">
                  <c:v>7.5829174999999998</c:v>
                </c:pt>
                <c:pt idx="12257">
                  <c:v>7.5832325000000003</c:v>
                </c:pt>
                <c:pt idx="12258">
                  <c:v>7.5836181250015988</c:v>
                </c:pt>
                <c:pt idx="12259">
                  <c:v>7.5839606250015992</c:v>
                </c:pt>
                <c:pt idx="12260">
                  <c:v>7.584304375001599</c:v>
                </c:pt>
                <c:pt idx="12261">
                  <c:v>7.5842462499999996</c:v>
                </c:pt>
                <c:pt idx="12262">
                  <c:v>7.5845943750015987</c:v>
                </c:pt>
                <c:pt idx="12263">
                  <c:v>7.5849587500000002</c:v>
                </c:pt>
                <c:pt idx="12264">
                  <c:v>7.58529125</c:v>
                </c:pt>
                <c:pt idx="12265">
                  <c:v>7.5856287499999997</c:v>
                </c:pt>
                <c:pt idx="12266">
                  <c:v>7.5859825000000001</c:v>
                </c:pt>
                <c:pt idx="12267">
                  <c:v>7.5863156250015988</c:v>
                </c:pt>
                <c:pt idx="12268">
                  <c:v>7.5867243750015989</c:v>
                </c:pt>
                <c:pt idx="12269">
                  <c:v>7.5870787499999999</c:v>
                </c:pt>
                <c:pt idx="12270">
                  <c:v>7.5874587499999997</c:v>
                </c:pt>
                <c:pt idx="12271">
                  <c:v>7.5879250000000003</c:v>
                </c:pt>
                <c:pt idx="12272">
                  <c:v>7.5882325000000002</c:v>
                </c:pt>
                <c:pt idx="12273">
                  <c:v>7.5880400000000003</c:v>
                </c:pt>
                <c:pt idx="12274">
                  <c:v>7.58759125</c:v>
                </c:pt>
                <c:pt idx="12275">
                  <c:v>7.5872237499999997</c:v>
                </c:pt>
                <c:pt idx="12276">
                  <c:v>7.5868062500000004</c:v>
                </c:pt>
                <c:pt idx="12277">
                  <c:v>7.5864337500000003</c:v>
                </c:pt>
                <c:pt idx="12278">
                  <c:v>7.58604375</c:v>
                </c:pt>
                <c:pt idx="12279">
                  <c:v>7.5856156250015987</c:v>
                </c:pt>
                <c:pt idx="12280">
                  <c:v>7.5850931250015989</c:v>
                </c:pt>
                <c:pt idx="12281">
                  <c:v>7.5847418750015994</c:v>
                </c:pt>
                <c:pt idx="12282">
                  <c:v>7.5843893750015994</c:v>
                </c:pt>
                <c:pt idx="12283">
                  <c:v>7.583976875001599</c:v>
                </c:pt>
                <c:pt idx="12284">
                  <c:v>7.5838287500000003</c:v>
                </c:pt>
                <c:pt idx="12285">
                  <c:v>7.5840381250015989</c:v>
                </c:pt>
                <c:pt idx="12286">
                  <c:v>7.5842843750015989</c:v>
                </c:pt>
                <c:pt idx="12287">
                  <c:v>7.5846137499999999</c:v>
                </c:pt>
                <c:pt idx="12288">
                  <c:v>7.5849581250015987</c:v>
                </c:pt>
                <c:pt idx="12289">
                  <c:v>7.5852343750015994</c:v>
                </c:pt>
                <c:pt idx="12290">
                  <c:v>7.5856337500000004</c:v>
                </c:pt>
                <c:pt idx="12291">
                  <c:v>7.5859743750015989</c:v>
                </c:pt>
                <c:pt idx="12292">
                  <c:v>7.5856531250015991</c:v>
                </c:pt>
                <c:pt idx="12293">
                  <c:v>7.5853137500000001</c:v>
                </c:pt>
                <c:pt idx="12294">
                  <c:v>7.5849149999999996</c:v>
                </c:pt>
                <c:pt idx="12295">
                  <c:v>7.5847300000000004</c:v>
                </c:pt>
                <c:pt idx="12296">
                  <c:v>7.5851618750015986</c:v>
                </c:pt>
                <c:pt idx="12297">
                  <c:v>7.5855143750015994</c:v>
                </c:pt>
                <c:pt idx="12298">
                  <c:v>7.5858343750015989</c:v>
                </c:pt>
                <c:pt idx="12299">
                  <c:v>7.5862375000000002</c:v>
                </c:pt>
                <c:pt idx="12300">
                  <c:v>7.5866600000000002</c:v>
                </c:pt>
                <c:pt idx="12301">
                  <c:v>7.5870906250015988</c:v>
                </c:pt>
                <c:pt idx="12302">
                  <c:v>7.5874712500000001</c:v>
                </c:pt>
                <c:pt idx="12303">
                  <c:v>7.5878456250015986</c:v>
                </c:pt>
                <c:pt idx="12304">
                  <c:v>7.587483125001599</c:v>
                </c:pt>
                <c:pt idx="12305">
                  <c:v>7.5871587500000004</c:v>
                </c:pt>
                <c:pt idx="12306">
                  <c:v>7.5866681250015988</c:v>
                </c:pt>
                <c:pt idx="12307">
                  <c:v>7.5866481250015987</c:v>
                </c:pt>
                <c:pt idx="12308">
                  <c:v>7.5863281250015993</c:v>
                </c:pt>
                <c:pt idx="12309">
                  <c:v>7.5859712500000001</c:v>
                </c:pt>
                <c:pt idx="12310">
                  <c:v>7.5856025000000002</c:v>
                </c:pt>
                <c:pt idx="12311">
                  <c:v>7.5852343750015994</c:v>
                </c:pt>
                <c:pt idx="12312">
                  <c:v>7.5848874999999998</c:v>
                </c:pt>
                <c:pt idx="12313">
                  <c:v>7.5845343750015992</c:v>
                </c:pt>
                <c:pt idx="12314">
                  <c:v>7.5841675000000004</c:v>
                </c:pt>
                <c:pt idx="12315">
                  <c:v>7.5840462500000001</c:v>
                </c:pt>
                <c:pt idx="12316">
                  <c:v>7.5837062499999996</c:v>
                </c:pt>
                <c:pt idx="12317">
                  <c:v>7.5832806250015992</c:v>
                </c:pt>
                <c:pt idx="12318">
                  <c:v>7.5828924999999998</c:v>
                </c:pt>
                <c:pt idx="12319">
                  <c:v>7.5829643750015991</c:v>
                </c:pt>
                <c:pt idx="12320">
                  <c:v>7.5833606250015988</c:v>
                </c:pt>
                <c:pt idx="12321">
                  <c:v>7.5836993750015989</c:v>
                </c:pt>
                <c:pt idx="12322">
                  <c:v>7.5840412500000003</c:v>
                </c:pt>
                <c:pt idx="12323">
                  <c:v>7.58440125</c:v>
                </c:pt>
                <c:pt idx="12324">
                  <c:v>7.5845525</c:v>
                </c:pt>
                <c:pt idx="12325">
                  <c:v>7.5849275</c:v>
                </c:pt>
                <c:pt idx="12326">
                  <c:v>7.5852681250015994</c:v>
                </c:pt>
                <c:pt idx="12327">
                  <c:v>7.5856381250015987</c:v>
                </c:pt>
                <c:pt idx="12328">
                  <c:v>7.5859674999999998</c:v>
                </c:pt>
                <c:pt idx="12329">
                  <c:v>7.5863062499999998</c:v>
                </c:pt>
                <c:pt idx="12330">
                  <c:v>7.5866325000000003</c:v>
                </c:pt>
                <c:pt idx="12331">
                  <c:v>7.5870581250015992</c:v>
                </c:pt>
                <c:pt idx="12332">
                  <c:v>7.5874837499999996</c:v>
                </c:pt>
                <c:pt idx="12333">
                  <c:v>7.5871374999999999</c:v>
                </c:pt>
                <c:pt idx="12334">
                  <c:v>7.5867924999999996</c:v>
                </c:pt>
                <c:pt idx="12335">
                  <c:v>7.5863893750015992</c:v>
                </c:pt>
                <c:pt idx="12336">
                  <c:v>7.586744375001599</c:v>
                </c:pt>
                <c:pt idx="12337">
                  <c:v>7.5865824999999996</c:v>
                </c:pt>
                <c:pt idx="12338">
                  <c:v>7.5867687500000001</c:v>
                </c:pt>
                <c:pt idx="12339">
                  <c:v>7.5864468750015988</c:v>
                </c:pt>
                <c:pt idx="12340">
                  <c:v>7.5865843750015989</c:v>
                </c:pt>
                <c:pt idx="12341">
                  <c:v>7.5869106250015994</c:v>
                </c:pt>
                <c:pt idx="12342">
                  <c:v>7.5872868750015989</c:v>
                </c:pt>
                <c:pt idx="12343">
                  <c:v>7.5876299999999999</c:v>
                </c:pt>
                <c:pt idx="12344">
                  <c:v>7.5879981250015991</c:v>
                </c:pt>
                <c:pt idx="12345">
                  <c:v>7.588353125001599</c:v>
                </c:pt>
                <c:pt idx="12346">
                  <c:v>7.5886887500000002</c:v>
                </c:pt>
                <c:pt idx="12347">
                  <c:v>7.5890950000000004</c:v>
                </c:pt>
                <c:pt idx="12348">
                  <c:v>7.5895206250015992</c:v>
                </c:pt>
                <c:pt idx="12349">
                  <c:v>7.5896825000000003</c:v>
                </c:pt>
                <c:pt idx="12350">
                  <c:v>7.5894550000000001</c:v>
                </c:pt>
                <c:pt idx="12351">
                  <c:v>7.5890606250015988</c:v>
                </c:pt>
                <c:pt idx="12352">
                  <c:v>7.588963125001599</c:v>
                </c:pt>
                <c:pt idx="12353">
                  <c:v>7.5886337499999996</c:v>
                </c:pt>
                <c:pt idx="12354">
                  <c:v>7.5883093750015993</c:v>
                </c:pt>
                <c:pt idx="12355">
                  <c:v>7.5878462500000001</c:v>
                </c:pt>
                <c:pt idx="12356">
                  <c:v>7.58730875</c:v>
                </c:pt>
                <c:pt idx="12357">
                  <c:v>7.5868087500000003</c:v>
                </c:pt>
                <c:pt idx="12358">
                  <c:v>7.5862362499999998</c:v>
                </c:pt>
                <c:pt idx="12359">
                  <c:v>7.5859050000000003</c:v>
                </c:pt>
                <c:pt idx="12360">
                  <c:v>7.5855431250015988</c:v>
                </c:pt>
                <c:pt idx="12361">
                  <c:v>7.5856012499999999</c:v>
                </c:pt>
                <c:pt idx="12362">
                  <c:v>7.5856118750015993</c:v>
                </c:pt>
                <c:pt idx="12363">
                  <c:v>7.5859968750015989</c:v>
                </c:pt>
                <c:pt idx="12364">
                  <c:v>7.5863587499999996</c:v>
                </c:pt>
                <c:pt idx="12365">
                  <c:v>7.5867750000000003</c:v>
                </c:pt>
                <c:pt idx="12366">
                  <c:v>7.5871849999999998</c:v>
                </c:pt>
                <c:pt idx="12367">
                  <c:v>7.5875118750015993</c:v>
                </c:pt>
                <c:pt idx="12368">
                  <c:v>7.5878825000000001</c:v>
                </c:pt>
                <c:pt idx="12369">
                  <c:v>7.5878912500000002</c:v>
                </c:pt>
                <c:pt idx="12370">
                  <c:v>7.5875537499999997</c:v>
                </c:pt>
                <c:pt idx="12371">
                  <c:v>7.58787375</c:v>
                </c:pt>
                <c:pt idx="12372">
                  <c:v>7.5882568750015986</c:v>
                </c:pt>
                <c:pt idx="12373">
                  <c:v>7.5883856250015986</c:v>
                </c:pt>
                <c:pt idx="12374">
                  <c:v>7.5887500000000001</c:v>
                </c:pt>
                <c:pt idx="12375">
                  <c:v>7.5891025000000001</c:v>
                </c:pt>
                <c:pt idx="12376">
                  <c:v>7.5887025000000001</c:v>
                </c:pt>
                <c:pt idx="12377">
                  <c:v>7.5890874999999998</c:v>
                </c:pt>
                <c:pt idx="12378">
                  <c:v>7.5894662500000001</c:v>
                </c:pt>
                <c:pt idx="12379">
                  <c:v>7.5898000000000003</c:v>
                </c:pt>
                <c:pt idx="12380">
                  <c:v>7.5901793750015987</c:v>
                </c:pt>
                <c:pt idx="12381">
                  <c:v>7.59050125</c:v>
                </c:pt>
                <c:pt idx="12382">
                  <c:v>7.5904643750015994</c:v>
                </c:pt>
                <c:pt idx="12383">
                  <c:v>7.5902574999999999</c:v>
                </c:pt>
                <c:pt idx="12384">
                  <c:v>7.5898512499999997</c:v>
                </c:pt>
                <c:pt idx="12385">
                  <c:v>7.5901781250015992</c:v>
                </c:pt>
                <c:pt idx="12386">
                  <c:v>7.5905843750015993</c:v>
                </c:pt>
                <c:pt idx="12387">
                  <c:v>7.5910025000000001</c:v>
                </c:pt>
                <c:pt idx="12388">
                  <c:v>7.5914012499999997</c:v>
                </c:pt>
                <c:pt idx="12389">
                  <c:v>7.5917231250015993</c:v>
                </c:pt>
                <c:pt idx="12390">
                  <c:v>7.5914518750015993</c:v>
                </c:pt>
                <c:pt idx="12391">
                  <c:v>7.5911</c:v>
                </c:pt>
                <c:pt idx="12392">
                  <c:v>7.5907193750015987</c:v>
                </c:pt>
                <c:pt idx="12393">
                  <c:v>7.5902637500000001</c:v>
                </c:pt>
                <c:pt idx="12394">
                  <c:v>7.5898943750015988</c:v>
                </c:pt>
                <c:pt idx="12395">
                  <c:v>7.5894681250015994</c:v>
                </c:pt>
                <c:pt idx="12396">
                  <c:v>7.5890606250015988</c:v>
                </c:pt>
                <c:pt idx="12397">
                  <c:v>7.5886837500000004</c:v>
                </c:pt>
                <c:pt idx="12398">
                  <c:v>7.5883093750015993</c:v>
                </c:pt>
                <c:pt idx="12399">
                  <c:v>7.5879799999999999</c:v>
                </c:pt>
                <c:pt idx="12400">
                  <c:v>7.5875887500000001</c:v>
                </c:pt>
                <c:pt idx="12401">
                  <c:v>7.5872187499999999</c:v>
                </c:pt>
                <c:pt idx="12402">
                  <c:v>7.5868912499999999</c:v>
                </c:pt>
                <c:pt idx="12403">
                  <c:v>7.5865349999999996</c:v>
                </c:pt>
                <c:pt idx="12404">
                  <c:v>7.5861725</c:v>
                </c:pt>
                <c:pt idx="12405">
                  <c:v>7.5859449999999997</c:v>
                </c:pt>
                <c:pt idx="12406">
                  <c:v>7.5855118750015986</c:v>
                </c:pt>
                <c:pt idx="12407">
                  <c:v>7.585126875001599</c:v>
                </c:pt>
                <c:pt idx="12408">
                  <c:v>7.5852006250015993</c:v>
                </c:pt>
                <c:pt idx="12409">
                  <c:v>7.5855462500000002</c:v>
                </c:pt>
                <c:pt idx="12410">
                  <c:v>7.5858993750015991</c:v>
                </c:pt>
                <c:pt idx="12411">
                  <c:v>7.5862943750015992</c:v>
                </c:pt>
                <c:pt idx="12412">
                  <c:v>7.5866862499999996</c:v>
                </c:pt>
                <c:pt idx="12413">
                  <c:v>7.58702875</c:v>
                </c:pt>
                <c:pt idx="12414">
                  <c:v>7.5873724999999999</c:v>
                </c:pt>
                <c:pt idx="12415">
                  <c:v>7.5877056250015986</c:v>
                </c:pt>
                <c:pt idx="12416">
                  <c:v>7.5880387499999999</c:v>
                </c:pt>
                <c:pt idx="12417">
                  <c:v>7.5883874999999996</c:v>
                </c:pt>
                <c:pt idx="12418">
                  <c:v>7.5887443750015988</c:v>
                </c:pt>
                <c:pt idx="12419">
                  <c:v>7.5890950000000004</c:v>
                </c:pt>
                <c:pt idx="12420">
                  <c:v>7.588974375001599</c:v>
                </c:pt>
                <c:pt idx="12421">
                  <c:v>7.5887568750015992</c:v>
                </c:pt>
                <c:pt idx="12422">
                  <c:v>7.5887143750015991</c:v>
                </c:pt>
                <c:pt idx="12423">
                  <c:v>7.5883012499999998</c:v>
                </c:pt>
                <c:pt idx="12424">
                  <c:v>7.587846875001599</c:v>
                </c:pt>
                <c:pt idx="12425">
                  <c:v>7.5873106250015994</c:v>
                </c:pt>
                <c:pt idx="12426">
                  <c:v>7.5867612500000003</c:v>
                </c:pt>
                <c:pt idx="12427">
                  <c:v>7.5864081250015989</c:v>
                </c:pt>
                <c:pt idx="12428">
                  <c:v>7.5859462500000001</c:v>
                </c:pt>
                <c:pt idx="12429">
                  <c:v>7.5855818750015986</c:v>
                </c:pt>
                <c:pt idx="12430">
                  <c:v>7.585770625001599</c:v>
                </c:pt>
                <c:pt idx="12431">
                  <c:v>7.5856481250015992</c:v>
                </c:pt>
                <c:pt idx="12432">
                  <c:v>7.5859968750015989</c:v>
                </c:pt>
                <c:pt idx="12433">
                  <c:v>7.5863300000000002</c:v>
                </c:pt>
                <c:pt idx="12434">
                  <c:v>7.5867468750015989</c:v>
                </c:pt>
                <c:pt idx="12435">
                  <c:v>7.5872168750015989</c:v>
                </c:pt>
                <c:pt idx="12436">
                  <c:v>7.5875918750015989</c:v>
                </c:pt>
                <c:pt idx="12437">
                  <c:v>7.5879381250015987</c:v>
                </c:pt>
                <c:pt idx="12438">
                  <c:v>7.5882787499999997</c:v>
                </c:pt>
                <c:pt idx="12439">
                  <c:v>7.5886206250015986</c:v>
                </c:pt>
                <c:pt idx="12440">
                  <c:v>7.5889831250015991</c:v>
                </c:pt>
                <c:pt idx="12441">
                  <c:v>7.5893056250015993</c:v>
                </c:pt>
                <c:pt idx="12442">
                  <c:v>7.5892418750015986</c:v>
                </c:pt>
                <c:pt idx="12443">
                  <c:v>7.5892281250015987</c:v>
                </c:pt>
                <c:pt idx="12444">
                  <c:v>7.5889687500000003</c:v>
                </c:pt>
                <c:pt idx="12445">
                  <c:v>7.5891700000000002</c:v>
                </c:pt>
                <c:pt idx="12446">
                  <c:v>7.5889281250015994</c:v>
                </c:pt>
                <c:pt idx="12447">
                  <c:v>7.5890618750015992</c:v>
                </c:pt>
                <c:pt idx="12448">
                  <c:v>7.5894643750015991</c:v>
                </c:pt>
                <c:pt idx="12449">
                  <c:v>7.5898075</c:v>
                </c:pt>
                <c:pt idx="12450">
                  <c:v>7.5900431250015989</c:v>
                </c:pt>
                <c:pt idx="12451">
                  <c:v>7.589925625001599</c:v>
                </c:pt>
                <c:pt idx="12452">
                  <c:v>7.5902200000000004</c:v>
                </c:pt>
                <c:pt idx="12453">
                  <c:v>7.5905750000000003</c:v>
                </c:pt>
                <c:pt idx="12454">
                  <c:v>7.5909281250015992</c:v>
                </c:pt>
                <c:pt idx="12455">
                  <c:v>7.5912575000000002</c:v>
                </c:pt>
                <c:pt idx="12456">
                  <c:v>7.5915875000000002</c:v>
                </c:pt>
                <c:pt idx="12457">
                  <c:v>7.5919093750015989</c:v>
                </c:pt>
                <c:pt idx="12458">
                  <c:v>7.592270625001599</c:v>
                </c:pt>
                <c:pt idx="12459">
                  <c:v>7.5919168750015986</c:v>
                </c:pt>
                <c:pt idx="12460">
                  <c:v>7.591484375001599</c:v>
                </c:pt>
                <c:pt idx="12461">
                  <c:v>7.5910762500000004</c:v>
                </c:pt>
                <c:pt idx="12462">
                  <c:v>7.5906762499999996</c:v>
                </c:pt>
                <c:pt idx="12463">
                  <c:v>7.5903200000000002</c:v>
                </c:pt>
                <c:pt idx="12464">
                  <c:v>7.5899700000000001</c:v>
                </c:pt>
                <c:pt idx="12465">
                  <c:v>7.5896362499999999</c:v>
                </c:pt>
                <c:pt idx="12466">
                  <c:v>7.58928125</c:v>
                </c:pt>
                <c:pt idx="12467">
                  <c:v>7.5888956250015989</c:v>
                </c:pt>
                <c:pt idx="12468">
                  <c:v>7.5884993750015992</c:v>
                </c:pt>
                <c:pt idx="12469">
                  <c:v>7.5881237500000003</c:v>
                </c:pt>
                <c:pt idx="12470">
                  <c:v>7.5877806250015993</c:v>
                </c:pt>
                <c:pt idx="12471">
                  <c:v>7.5878631250015989</c:v>
                </c:pt>
                <c:pt idx="12472">
                  <c:v>7.587743125001599</c:v>
                </c:pt>
                <c:pt idx="12473">
                  <c:v>7.5880812500000001</c:v>
                </c:pt>
                <c:pt idx="12474">
                  <c:v>7.5884318750015991</c:v>
                </c:pt>
                <c:pt idx="12475">
                  <c:v>7.5887837500000002</c:v>
                </c:pt>
                <c:pt idx="12476">
                  <c:v>7.5891906250015992</c:v>
                </c:pt>
                <c:pt idx="12477">
                  <c:v>7.5893687500000002</c:v>
                </c:pt>
                <c:pt idx="12478">
                  <c:v>7.5892393750015987</c:v>
                </c:pt>
                <c:pt idx="12479">
                  <c:v>7.5888706250015989</c:v>
                </c:pt>
                <c:pt idx="12480">
                  <c:v>7.5892918750015994</c:v>
                </c:pt>
                <c:pt idx="12481">
                  <c:v>7.5896643750015986</c:v>
                </c:pt>
                <c:pt idx="12482">
                  <c:v>7.5900356250015992</c:v>
                </c:pt>
                <c:pt idx="12483">
                  <c:v>7.5904212500000003</c:v>
                </c:pt>
                <c:pt idx="12484">
                  <c:v>7.5908512500000001</c:v>
                </c:pt>
                <c:pt idx="12485">
                  <c:v>7.5912274999999996</c:v>
                </c:pt>
                <c:pt idx="12486">
                  <c:v>7.5911718750015993</c:v>
                </c:pt>
                <c:pt idx="12487">
                  <c:v>7.5915724999999998</c:v>
                </c:pt>
                <c:pt idx="12488">
                  <c:v>7.5919137499999998</c:v>
                </c:pt>
                <c:pt idx="12489">
                  <c:v>7.592259375001599</c:v>
                </c:pt>
                <c:pt idx="12490">
                  <c:v>7.5927218750015992</c:v>
                </c:pt>
                <c:pt idx="12491">
                  <c:v>7.5930937500000004</c:v>
                </c:pt>
                <c:pt idx="12492">
                  <c:v>7.5926887499999998</c:v>
                </c:pt>
                <c:pt idx="12493">
                  <c:v>7.5923281250015986</c:v>
                </c:pt>
                <c:pt idx="12494">
                  <c:v>7.5926612499999999</c:v>
                </c:pt>
                <c:pt idx="12495">
                  <c:v>7.5930256250015988</c:v>
                </c:pt>
                <c:pt idx="12496">
                  <c:v>7.5933468750015987</c:v>
                </c:pt>
                <c:pt idx="12497">
                  <c:v>7.5937468750015986</c:v>
                </c:pt>
                <c:pt idx="12498">
                  <c:v>7.5941437499999997</c:v>
                </c:pt>
                <c:pt idx="12499">
                  <c:v>7.5944737499999997</c:v>
                </c:pt>
                <c:pt idx="12500">
                  <c:v>7.5941456250015991</c:v>
                </c:pt>
                <c:pt idx="12501">
                  <c:v>7.5938237500000003</c:v>
                </c:pt>
                <c:pt idx="12502">
                  <c:v>7.5934225</c:v>
                </c:pt>
                <c:pt idx="12503">
                  <c:v>7.5930231250015989</c:v>
                </c:pt>
                <c:pt idx="12504">
                  <c:v>7.5925818750015992</c:v>
                </c:pt>
                <c:pt idx="12505">
                  <c:v>7.5921043750015986</c:v>
                </c:pt>
                <c:pt idx="12506">
                  <c:v>7.5917812500000004</c:v>
                </c:pt>
                <c:pt idx="12507">
                  <c:v>7.5914425000000003</c:v>
                </c:pt>
                <c:pt idx="12508">
                  <c:v>7.5911024999999999</c:v>
                </c:pt>
                <c:pt idx="12509">
                  <c:v>7.5907512500000003</c:v>
                </c:pt>
                <c:pt idx="12510">
                  <c:v>7.5901275000000004</c:v>
                </c:pt>
                <c:pt idx="12511">
                  <c:v>7.5896774999999996</c:v>
                </c:pt>
                <c:pt idx="12512">
                  <c:v>7.5893224999999997</c:v>
                </c:pt>
                <c:pt idx="12513">
                  <c:v>7.5889612499999997</c:v>
                </c:pt>
                <c:pt idx="12514">
                  <c:v>7.5886037499999999</c:v>
                </c:pt>
                <c:pt idx="12515">
                  <c:v>7.5882287499999999</c:v>
                </c:pt>
                <c:pt idx="12516">
                  <c:v>7.5882199999999997</c:v>
                </c:pt>
                <c:pt idx="12517">
                  <c:v>7.5885800000000003</c:v>
                </c:pt>
                <c:pt idx="12518">
                  <c:v>7.5887831250015987</c:v>
                </c:pt>
                <c:pt idx="12519">
                  <c:v>7.5891450000000003</c:v>
                </c:pt>
                <c:pt idx="12520">
                  <c:v>7.5895487499999996</c:v>
                </c:pt>
                <c:pt idx="12521">
                  <c:v>7.5900274999999997</c:v>
                </c:pt>
                <c:pt idx="12522">
                  <c:v>7.5904924999999999</c:v>
                </c:pt>
                <c:pt idx="12523">
                  <c:v>7.5908143750015986</c:v>
                </c:pt>
                <c:pt idx="12524">
                  <c:v>7.591145</c:v>
                </c:pt>
                <c:pt idx="12525">
                  <c:v>7.5908243750015991</c:v>
                </c:pt>
                <c:pt idx="12526">
                  <c:v>7.5903287500000003</c:v>
                </c:pt>
                <c:pt idx="12527">
                  <c:v>7.5899893750015988</c:v>
                </c:pt>
                <c:pt idx="12528">
                  <c:v>7.5896593750015988</c:v>
                </c:pt>
                <c:pt idx="12529">
                  <c:v>7.5894637500000002</c:v>
                </c:pt>
                <c:pt idx="12530">
                  <c:v>7.5894531250015991</c:v>
                </c:pt>
                <c:pt idx="12531">
                  <c:v>7.5895906250015992</c:v>
                </c:pt>
                <c:pt idx="12532">
                  <c:v>7.589936875001599</c:v>
                </c:pt>
                <c:pt idx="12533">
                  <c:v>7.5902012499999998</c:v>
                </c:pt>
                <c:pt idx="12534">
                  <c:v>7.5906081250015989</c:v>
                </c:pt>
                <c:pt idx="12535">
                  <c:v>7.5909775000000002</c:v>
                </c:pt>
                <c:pt idx="12536">
                  <c:v>7.5913887500000001</c:v>
                </c:pt>
                <c:pt idx="12537">
                  <c:v>7.5918656250015992</c:v>
                </c:pt>
                <c:pt idx="12538">
                  <c:v>7.5921918750015989</c:v>
                </c:pt>
                <c:pt idx="12539">
                  <c:v>7.5926131250015994</c:v>
                </c:pt>
                <c:pt idx="12540">
                  <c:v>7.5929193750015989</c:v>
                </c:pt>
                <c:pt idx="12541">
                  <c:v>7.5933250000000001</c:v>
                </c:pt>
                <c:pt idx="12542">
                  <c:v>7.5936737499999998</c:v>
                </c:pt>
                <c:pt idx="12543">
                  <c:v>7.5934699999999999</c:v>
                </c:pt>
                <c:pt idx="12544">
                  <c:v>7.5934850000000003</c:v>
                </c:pt>
                <c:pt idx="12545">
                  <c:v>7.593831875001599</c:v>
                </c:pt>
                <c:pt idx="12546">
                  <c:v>7.5941562500000002</c:v>
                </c:pt>
                <c:pt idx="12547">
                  <c:v>7.594486875001599</c:v>
                </c:pt>
                <c:pt idx="12548">
                  <c:v>7.5949462499999996</c:v>
                </c:pt>
                <c:pt idx="12549">
                  <c:v>7.5950181250015989</c:v>
                </c:pt>
                <c:pt idx="12550">
                  <c:v>7.5954256250015986</c:v>
                </c:pt>
                <c:pt idx="12551">
                  <c:v>7.5957825000000003</c:v>
                </c:pt>
                <c:pt idx="12552">
                  <c:v>7.5957412499999997</c:v>
                </c:pt>
                <c:pt idx="12553">
                  <c:v>7.5958449999999997</c:v>
                </c:pt>
                <c:pt idx="12554">
                  <c:v>7.5956693750015987</c:v>
                </c:pt>
                <c:pt idx="12555">
                  <c:v>7.595191875001599</c:v>
                </c:pt>
                <c:pt idx="12556">
                  <c:v>7.5948212499999999</c:v>
                </c:pt>
                <c:pt idx="12557">
                  <c:v>7.5943737499999999</c:v>
                </c:pt>
                <c:pt idx="12558">
                  <c:v>7.5939562499999997</c:v>
                </c:pt>
                <c:pt idx="12559">
                  <c:v>7.5942918750015993</c:v>
                </c:pt>
                <c:pt idx="12560">
                  <c:v>7.5946981250015986</c:v>
                </c:pt>
                <c:pt idx="12561">
                  <c:v>7.5951431250015986</c:v>
                </c:pt>
                <c:pt idx="12562">
                  <c:v>7.5954768750015988</c:v>
                </c:pt>
                <c:pt idx="12563">
                  <c:v>7.5958325000000002</c:v>
                </c:pt>
                <c:pt idx="12564">
                  <c:v>7.596188125001599</c:v>
                </c:pt>
                <c:pt idx="12565">
                  <c:v>7.5965356250015992</c:v>
                </c:pt>
                <c:pt idx="12566">
                  <c:v>7.5968693750015994</c:v>
                </c:pt>
                <c:pt idx="12567">
                  <c:v>7.5972293750015991</c:v>
                </c:pt>
                <c:pt idx="12568">
                  <c:v>7.59711625</c:v>
                </c:pt>
                <c:pt idx="12569">
                  <c:v>7.5975043750015994</c:v>
                </c:pt>
                <c:pt idx="12570">
                  <c:v>7.5978574999999999</c:v>
                </c:pt>
                <c:pt idx="12571">
                  <c:v>7.5977975000000004</c:v>
                </c:pt>
                <c:pt idx="12572">
                  <c:v>7.5979074999999998</c:v>
                </c:pt>
                <c:pt idx="12573">
                  <c:v>7.5979168750015988</c:v>
                </c:pt>
                <c:pt idx="12574">
                  <c:v>7.5975425000000003</c:v>
                </c:pt>
                <c:pt idx="12575">
                  <c:v>7.5971756250015989</c:v>
                </c:pt>
                <c:pt idx="12576">
                  <c:v>7.5968193750015987</c:v>
                </c:pt>
                <c:pt idx="12577">
                  <c:v>7.5963468750015988</c:v>
                </c:pt>
                <c:pt idx="12578">
                  <c:v>7.5960200000000002</c:v>
                </c:pt>
                <c:pt idx="12579">
                  <c:v>7.5956131250015986</c:v>
                </c:pt>
                <c:pt idx="12580">
                  <c:v>7.5952425000000003</c:v>
                </c:pt>
                <c:pt idx="12581">
                  <c:v>7.5948643750015989</c:v>
                </c:pt>
                <c:pt idx="12582">
                  <c:v>7.5944799999999999</c:v>
                </c:pt>
                <c:pt idx="12583">
                  <c:v>7.5943325000000002</c:v>
                </c:pt>
                <c:pt idx="12584">
                  <c:v>7.5939062499999999</c:v>
                </c:pt>
                <c:pt idx="12585">
                  <c:v>7.5935312499999998</c:v>
                </c:pt>
                <c:pt idx="12586">
                  <c:v>7.5930493750015993</c:v>
                </c:pt>
                <c:pt idx="12587">
                  <c:v>7.5925856250015986</c:v>
                </c:pt>
                <c:pt idx="12588">
                  <c:v>7.5921118750015992</c:v>
                </c:pt>
                <c:pt idx="12589">
                  <c:v>7.5917124999999999</c:v>
                </c:pt>
                <c:pt idx="12590">
                  <c:v>7.5913824999999999</c:v>
                </c:pt>
                <c:pt idx="12591">
                  <c:v>7.5910581250015987</c:v>
                </c:pt>
                <c:pt idx="12592">
                  <c:v>7.5908956250015986</c:v>
                </c:pt>
                <c:pt idx="12593">
                  <c:v>7.5912243750015991</c:v>
                </c:pt>
                <c:pt idx="12594">
                  <c:v>7.591545</c:v>
                </c:pt>
                <c:pt idx="12595">
                  <c:v>7.5918850000000004</c:v>
                </c:pt>
                <c:pt idx="12596">
                  <c:v>7.592318125001599</c:v>
                </c:pt>
                <c:pt idx="12597">
                  <c:v>7.5926875000000003</c:v>
                </c:pt>
                <c:pt idx="12598">
                  <c:v>7.59308125</c:v>
                </c:pt>
                <c:pt idx="12599">
                  <c:v>7.593468125001599</c:v>
                </c:pt>
                <c:pt idx="12600">
                  <c:v>7.5937900000000003</c:v>
                </c:pt>
                <c:pt idx="12601">
                  <c:v>7.59423125</c:v>
                </c:pt>
                <c:pt idx="12602">
                  <c:v>7.594665</c:v>
                </c:pt>
                <c:pt idx="12603">
                  <c:v>7.5950368750015986</c:v>
                </c:pt>
                <c:pt idx="12604">
                  <c:v>7.5954431250015988</c:v>
                </c:pt>
                <c:pt idx="12605">
                  <c:v>7.5958612499999996</c:v>
                </c:pt>
                <c:pt idx="12606">
                  <c:v>7.5961712500000003</c:v>
                </c:pt>
                <c:pt idx="12607">
                  <c:v>7.5965343750015988</c:v>
                </c:pt>
                <c:pt idx="12608">
                  <c:v>7.5969274999999996</c:v>
                </c:pt>
                <c:pt idx="12609">
                  <c:v>7.59730375</c:v>
                </c:pt>
                <c:pt idx="12610">
                  <c:v>7.5976499999999998</c:v>
                </c:pt>
                <c:pt idx="12611">
                  <c:v>7.59730375</c:v>
                </c:pt>
                <c:pt idx="12612">
                  <c:v>7.5969575000000003</c:v>
                </c:pt>
                <c:pt idx="12613">
                  <c:v>7.5966031250015993</c:v>
                </c:pt>
                <c:pt idx="12614">
                  <c:v>7.5961074999999996</c:v>
                </c:pt>
                <c:pt idx="12615">
                  <c:v>7.5956556250015987</c:v>
                </c:pt>
                <c:pt idx="12616">
                  <c:v>7.5954949999999997</c:v>
                </c:pt>
                <c:pt idx="12617">
                  <c:v>7.5958375</c:v>
                </c:pt>
                <c:pt idx="12618">
                  <c:v>7.5962043750015988</c:v>
                </c:pt>
                <c:pt idx="12619">
                  <c:v>7.5966100000000001</c:v>
                </c:pt>
                <c:pt idx="12620">
                  <c:v>7.5970018750015988</c:v>
                </c:pt>
                <c:pt idx="12621">
                  <c:v>7.5974362500000003</c:v>
                </c:pt>
                <c:pt idx="12622">
                  <c:v>7.5978131250015988</c:v>
                </c:pt>
                <c:pt idx="12623">
                  <c:v>7.5981825000000001</c:v>
                </c:pt>
                <c:pt idx="12624">
                  <c:v>7.5986874999999996</c:v>
                </c:pt>
                <c:pt idx="12625">
                  <c:v>7.5990643750015989</c:v>
                </c:pt>
                <c:pt idx="12626">
                  <c:v>7.598675625001599</c:v>
                </c:pt>
                <c:pt idx="12627">
                  <c:v>7.5982931250015993</c:v>
                </c:pt>
                <c:pt idx="12628">
                  <c:v>7.5978118750015993</c:v>
                </c:pt>
                <c:pt idx="12629">
                  <c:v>7.5974881250015986</c:v>
                </c:pt>
                <c:pt idx="12630">
                  <c:v>7.5974824999999999</c:v>
                </c:pt>
                <c:pt idx="12631">
                  <c:v>7.59786625</c:v>
                </c:pt>
                <c:pt idx="12632">
                  <c:v>7.5979543750015992</c:v>
                </c:pt>
                <c:pt idx="12633">
                  <c:v>7.5974993750015987</c:v>
                </c:pt>
                <c:pt idx="12634">
                  <c:v>7.5975456250015991</c:v>
                </c:pt>
                <c:pt idx="12635">
                  <c:v>7.5978824999999999</c:v>
                </c:pt>
                <c:pt idx="12636">
                  <c:v>7.5978968750015987</c:v>
                </c:pt>
                <c:pt idx="12637">
                  <c:v>7.59795</c:v>
                </c:pt>
                <c:pt idx="12638">
                  <c:v>7.5975137500000001</c:v>
                </c:pt>
                <c:pt idx="12639">
                  <c:v>7.597466875001599</c:v>
                </c:pt>
                <c:pt idx="12640">
                  <c:v>7.5978106250015989</c:v>
                </c:pt>
                <c:pt idx="12641">
                  <c:v>7.5981949999999996</c:v>
                </c:pt>
                <c:pt idx="12642">
                  <c:v>7.5986275000000001</c:v>
                </c:pt>
                <c:pt idx="12643">
                  <c:v>7.5989950000000004</c:v>
                </c:pt>
                <c:pt idx="12644">
                  <c:v>7.5994225000000002</c:v>
                </c:pt>
                <c:pt idx="12645">
                  <c:v>7.5998287500000004</c:v>
                </c:pt>
                <c:pt idx="12646">
                  <c:v>7.6002400000000003</c:v>
                </c:pt>
                <c:pt idx="12647">
                  <c:v>7.600586875001599</c:v>
                </c:pt>
                <c:pt idx="12648">
                  <c:v>7.600998125001599</c:v>
                </c:pt>
                <c:pt idx="12649">
                  <c:v>7.6013537500000004</c:v>
                </c:pt>
                <c:pt idx="12650">
                  <c:v>7.6010056250015987</c:v>
                </c:pt>
                <c:pt idx="12651">
                  <c:v>7.6005193750015989</c:v>
                </c:pt>
                <c:pt idx="12652">
                  <c:v>7.6000949999999996</c:v>
                </c:pt>
                <c:pt idx="12653">
                  <c:v>7.5997237499999999</c:v>
                </c:pt>
                <c:pt idx="12654">
                  <c:v>7.59964</c:v>
                </c:pt>
                <c:pt idx="12655">
                  <c:v>7.5992300000000004</c:v>
                </c:pt>
                <c:pt idx="12656">
                  <c:v>7.5989100000000001</c:v>
                </c:pt>
                <c:pt idx="12657">
                  <c:v>7.5990650000000004</c:v>
                </c:pt>
                <c:pt idx="12658">
                  <c:v>7.5987887499999998</c:v>
                </c:pt>
                <c:pt idx="12659">
                  <c:v>7.5991524999999998</c:v>
                </c:pt>
                <c:pt idx="12660">
                  <c:v>7.5996187500000003</c:v>
                </c:pt>
                <c:pt idx="12661">
                  <c:v>7.5999456250015989</c:v>
                </c:pt>
                <c:pt idx="12662">
                  <c:v>7.6002743750015993</c:v>
                </c:pt>
                <c:pt idx="12663">
                  <c:v>7.6006549999999997</c:v>
                </c:pt>
                <c:pt idx="12664">
                  <c:v>7.6010512500000003</c:v>
                </c:pt>
                <c:pt idx="12665">
                  <c:v>7.6014625000000002</c:v>
                </c:pt>
                <c:pt idx="12666">
                  <c:v>7.6017906250015992</c:v>
                </c:pt>
                <c:pt idx="12667">
                  <c:v>7.6021762500000003</c:v>
                </c:pt>
                <c:pt idx="12668">
                  <c:v>7.6025524999999998</c:v>
                </c:pt>
                <c:pt idx="12669">
                  <c:v>7.6022006250015988</c:v>
                </c:pt>
                <c:pt idx="12670">
                  <c:v>7.6018699999999999</c:v>
                </c:pt>
                <c:pt idx="12671">
                  <c:v>7.6014781250015986</c:v>
                </c:pt>
                <c:pt idx="12672">
                  <c:v>7.6010231250015989</c:v>
                </c:pt>
                <c:pt idx="12673">
                  <c:v>7.6005599999999998</c:v>
                </c:pt>
                <c:pt idx="12674">
                  <c:v>7.6000687500000002</c:v>
                </c:pt>
                <c:pt idx="12675">
                  <c:v>7.599543125001599</c:v>
                </c:pt>
                <c:pt idx="12676">
                  <c:v>7.5991862499999998</c:v>
                </c:pt>
                <c:pt idx="12677">
                  <c:v>7.599601875001599</c:v>
                </c:pt>
                <c:pt idx="12678">
                  <c:v>7.5997943750015988</c:v>
                </c:pt>
                <c:pt idx="12679">
                  <c:v>7.6001649999999996</c:v>
                </c:pt>
                <c:pt idx="12680">
                  <c:v>7.6005181250015994</c:v>
                </c:pt>
                <c:pt idx="12681">
                  <c:v>7.6008849999999999</c:v>
                </c:pt>
                <c:pt idx="12682">
                  <c:v>7.6012062499999997</c:v>
                </c:pt>
                <c:pt idx="12683">
                  <c:v>7.6016318750015994</c:v>
                </c:pt>
                <c:pt idx="12684">
                  <c:v>7.6020093750015993</c:v>
                </c:pt>
                <c:pt idx="12685">
                  <c:v>7.6024331250015988</c:v>
                </c:pt>
                <c:pt idx="12686">
                  <c:v>7.6027568750015986</c:v>
                </c:pt>
                <c:pt idx="12687">
                  <c:v>7.6030906250015988</c:v>
                </c:pt>
                <c:pt idx="12688">
                  <c:v>7.6026737500000001</c:v>
                </c:pt>
                <c:pt idx="12689">
                  <c:v>7.6022643750015986</c:v>
                </c:pt>
                <c:pt idx="12690">
                  <c:v>7.6026400000000001</c:v>
                </c:pt>
                <c:pt idx="12691">
                  <c:v>7.6030006250015987</c:v>
                </c:pt>
                <c:pt idx="12692">
                  <c:v>7.6026456250015988</c:v>
                </c:pt>
                <c:pt idx="12693">
                  <c:v>7.6022281250015986</c:v>
                </c:pt>
                <c:pt idx="12694">
                  <c:v>7.6017756250015989</c:v>
                </c:pt>
                <c:pt idx="12695">
                  <c:v>7.6013118750015991</c:v>
                </c:pt>
                <c:pt idx="12696">
                  <c:v>7.6015362499999997</c:v>
                </c:pt>
                <c:pt idx="12697">
                  <c:v>7.60133875</c:v>
                </c:pt>
                <c:pt idx="12698">
                  <c:v>7.6014537500000001</c:v>
                </c:pt>
                <c:pt idx="12699">
                  <c:v>7.6011068750015989</c:v>
                </c:pt>
                <c:pt idx="12700">
                  <c:v>7.6006887499999998</c:v>
                </c:pt>
                <c:pt idx="12701">
                  <c:v>7.6003387499999997</c:v>
                </c:pt>
                <c:pt idx="12702">
                  <c:v>7.6002662499999998</c:v>
                </c:pt>
                <c:pt idx="12703">
                  <c:v>7.6006774999999998</c:v>
                </c:pt>
                <c:pt idx="12704">
                  <c:v>7.6010737500000003</c:v>
                </c:pt>
                <c:pt idx="12705">
                  <c:v>7.6014274999999998</c:v>
                </c:pt>
                <c:pt idx="12706">
                  <c:v>7.6018468750015993</c:v>
                </c:pt>
                <c:pt idx="12707">
                  <c:v>7.6022318750015989</c:v>
                </c:pt>
                <c:pt idx="12708">
                  <c:v>7.6026131250015991</c:v>
                </c:pt>
                <c:pt idx="12709">
                  <c:v>7.6030100000000003</c:v>
                </c:pt>
                <c:pt idx="12710">
                  <c:v>7.6033831250015993</c:v>
                </c:pt>
                <c:pt idx="12711">
                  <c:v>7.6038162500000004</c:v>
                </c:pt>
                <c:pt idx="12712">
                  <c:v>7.6042456250015986</c:v>
                </c:pt>
                <c:pt idx="12713">
                  <c:v>7.6039287499999997</c:v>
                </c:pt>
                <c:pt idx="12714">
                  <c:v>7.6041581250015993</c:v>
                </c:pt>
                <c:pt idx="12715">
                  <c:v>7.6044881250015992</c:v>
                </c:pt>
                <c:pt idx="12716">
                  <c:v>7.6044150000000004</c:v>
                </c:pt>
                <c:pt idx="12717">
                  <c:v>7.6045656250015989</c:v>
                </c:pt>
                <c:pt idx="12718">
                  <c:v>7.6049249999999997</c:v>
                </c:pt>
                <c:pt idx="12719">
                  <c:v>7.6052718750015993</c:v>
                </c:pt>
                <c:pt idx="12720">
                  <c:v>7.6056237500000003</c:v>
                </c:pt>
                <c:pt idx="12721">
                  <c:v>7.6059475000000001</c:v>
                </c:pt>
                <c:pt idx="12722">
                  <c:v>7.6055831250015986</c:v>
                </c:pt>
                <c:pt idx="12723">
                  <c:v>7.6051087500000003</c:v>
                </c:pt>
                <c:pt idx="12724">
                  <c:v>7.6045706250015987</c:v>
                </c:pt>
                <c:pt idx="12725">
                  <c:v>7.6041606250015992</c:v>
                </c:pt>
                <c:pt idx="12726">
                  <c:v>7.6043706250015992</c:v>
                </c:pt>
                <c:pt idx="12727">
                  <c:v>7.6047837500000002</c:v>
                </c:pt>
                <c:pt idx="12728">
                  <c:v>7.6051643750015989</c:v>
                </c:pt>
                <c:pt idx="12729">
                  <c:v>7.6053543750015988</c:v>
                </c:pt>
                <c:pt idx="12730">
                  <c:v>7.6054512499999998</c:v>
                </c:pt>
                <c:pt idx="12731">
                  <c:v>7.6050818750015994</c:v>
                </c:pt>
                <c:pt idx="12732">
                  <c:v>7.6051962499999997</c:v>
                </c:pt>
                <c:pt idx="12733">
                  <c:v>7.60525875</c:v>
                </c:pt>
                <c:pt idx="12734">
                  <c:v>7.6051068750015993</c:v>
                </c:pt>
                <c:pt idx="12735">
                  <c:v>7.605505</c:v>
                </c:pt>
                <c:pt idx="12736">
                  <c:v>7.6053281250015994</c:v>
                </c:pt>
                <c:pt idx="12737">
                  <c:v>7.6056812499999999</c:v>
                </c:pt>
                <c:pt idx="12738">
                  <c:v>7.606018125001599</c:v>
                </c:pt>
                <c:pt idx="12739">
                  <c:v>7.6063650000000003</c:v>
                </c:pt>
                <c:pt idx="12740">
                  <c:v>7.6066993750015994</c:v>
                </c:pt>
                <c:pt idx="12741">
                  <c:v>7.6070881250015994</c:v>
                </c:pt>
                <c:pt idx="12742">
                  <c:v>7.6074562500000003</c:v>
                </c:pt>
                <c:pt idx="12743">
                  <c:v>7.6077806250015989</c:v>
                </c:pt>
                <c:pt idx="12744">
                  <c:v>7.6077793750015994</c:v>
                </c:pt>
                <c:pt idx="12745">
                  <c:v>7.6074243750015986</c:v>
                </c:pt>
                <c:pt idx="12746">
                  <c:v>7.6071643750015987</c:v>
                </c:pt>
                <c:pt idx="12747">
                  <c:v>7.6068031250015986</c:v>
                </c:pt>
                <c:pt idx="12748">
                  <c:v>7.6064281250015986</c:v>
                </c:pt>
                <c:pt idx="12749">
                  <c:v>7.605970625001599</c:v>
                </c:pt>
                <c:pt idx="12750">
                  <c:v>7.6056274999999998</c:v>
                </c:pt>
                <c:pt idx="12751">
                  <c:v>7.6051837500000001</c:v>
                </c:pt>
                <c:pt idx="12752">
                  <c:v>7.6047475000000002</c:v>
                </c:pt>
                <c:pt idx="12753">
                  <c:v>7.6043506250015991</c:v>
                </c:pt>
                <c:pt idx="12754">
                  <c:v>7.6039768750015986</c:v>
                </c:pt>
                <c:pt idx="12755">
                  <c:v>7.6041793750015989</c:v>
                </c:pt>
                <c:pt idx="12756">
                  <c:v>7.6045693750015992</c:v>
                </c:pt>
                <c:pt idx="12757">
                  <c:v>7.6046731250015993</c:v>
                </c:pt>
                <c:pt idx="12758">
                  <c:v>7.6049687500000003</c:v>
                </c:pt>
                <c:pt idx="12759">
                  <c:v>7.6053831250015991</c:v>
                </c:pt>
                <c:pt idx="12760">
                  <c:v>7.6055349999999997</c:v>
                </c:pt>
                <c:pt idx="12761">
                  <c:v>7.6057231250015986</c:v>
                </c:pt>
                <c:pt idx="12762">
                  <c:v>7.6061143750015994</c:v>
                </c:pt>
                <c:pt idx="12763">
                  <c:v>7.6064618750015986</c:v>
                </c:pt>
                <c:pt idx="12764">
                  <c:v>7.6067862499999999</c:v>
                </c:pt>
                <c:pt idx="12765">
                  <c:v>7.6072168750015994</c:v>
                </c:pt>
                <c:pt idx="12766">
                  <c:v>7.6075968750015992</c:v>
                </c:pt>
                <c:pt idx="12767">
                  <c:v>7.6079224999999999</c:v>
                </c:pt>
                <c:pt idx="12768">
                  <c:v>7.6084362499999996</c:v>
                </c:pt>
                <c:pt idx="12769">
                  <c:v>7.60877625</c:v>
                </c:pt>
                <c:pt idx="12770">
                  <c:v>7.6091343750015987</c:v>
                </c:pt>
                <c:pt idx="12771">
                  <c:v>7.6089731250015991</c:v>
                </c:pt>
                <c:pt idx="12772">
                  <c:v>7.6086418750015987</c:v>
                </c:pt>
                <c:pt idx="12773">
                  <c:v>7.6080899999999998</c:v>
                </c:pt>
                <c:pt idx="12774">
                  <c:v>7.60769625</c:v>
                </c:pt>
                <c:pt idx="12775">
                  <c:v>7.6072525000000004</c:v>
                </c:pt>
                <c:pt idx="12776">
                  <c:v>7.6068393750015986</c:v>
                </c:pt>
                <c:pt idx="12777">
                  <c:v>7.6071493750015993</c:v>
                </c:pt>
                <c:pt idx="12778">
                  <c:v>7.6075443750015994</c:v>
                </c:pt>
                <c:pt idx="12779">
                  <c:v>7.6079356250015993</c:v>
                </c:pt>
                <c:pt idx="12780">
                  <c:v>7.6083318750015989</c:v>
                </c:pt>
                <c:pt idx="12781">
                  <c:v>7.6087199999999999</c:v>
                </c:pt>
                <c:pt idx="12782">
                  <c:v>7.6086281250015988</c:v>
                </c:pt>
                <c:pt idx="12783">
                  <c:v>7.6082668750015987</c:v>
                </c:pt>
                <c:pt idx="12784">
                  <c:v>7.6085149999999997</c:v>
                </c:pt>
                <c:pt idx="12785">
                  <c:v>7.6087368750015987</c:v>
                </c:pt>
                <c:pt idx="12786">
                  <c:v>7.6090781250015986</c:v>
                </c:pt>
                <c:pt idx="12787">
                  <c:v>7.6093681250015992</c:v>
                </c:pt>
                <c:pt idx="12788">
                  <c:v>7.6090193750015986</c:v>
                </c:pt>
                <c:pt idx="12789">
                  <c:v>7.6091375000000001</c:v>
                </c:pt>
                <c:pt idx="12790">
                  <c:v>7.6095537499999999</c:v>
                </c:pt>
                <c:pt idx="12791">
                  <c:v>7.6092131250015989</c:v>
                </c:pt>
                <c:pt idx="12792">
                  <c:v>7.6091737500000001</c:v>
                </c:pt>
                <c:pt idx="12793">
                  <c:v>7.6091206250015988</c:v>
                </c:pt>
                <c:pt idx="12794">
                  <c:v>7.60948125</c:v>
                </c:pt>
                <c:pt idx="12795">
                  <c:v>7.6092849999999999</c:v>
                </c:pt>
                <c:pt idx="12796">
                  <c:v>7.6088993750015987</c:v>
                </c:pt>
                <c:pt idx="12797">
                  <c:v>7.6085193750015989</c:v>
                </c:pt>
                <c:pt idx="12798">
                  <c:v>7.6081862500000002</c:v>
                </c:pt>
                <c:pt idx="12799">
                  <c:v>7.6086031250015989</c:v>
                </c:pt>
                <c:pt idx="12800">
                  <c:v>7.6090087500000001</c:v>
                </c:pt>
                <c:pt idx="12801">
                  <c:v>7.6093768750015993</c:v>
                </c:pt>
                <c:pt idx="12802">
                  <c:v>7.6097356250015986</c:v>
                </c:pt>
                <c:pt idx="12803">
                  <c:v>7.6100656250015986</c:v>
                </c:pt>
                <c:pt idx="12804">
                  <c:v>7.6097768750015993</c:v>
                </c:pt>
                <c:pt idx="12805">
                  <c:v>7.6101343750015991</c:v>
                </c:pt>
                <c:pt idx="12806">
                  <c:v>7.6098018750015992</c:v>
                </c:pt>
                <c:pt idx="12807">
                  <c:v>7.6102112499999999</c:v>
                </c:pt>
                <c:pt idx="12808">
                  <c:v>7.610651875001599</c:v>
                </c:pt>
                <c:pt idx="12809">
                  <c:v>7.6109768750015991</c:v>
                </c:pt>
                <c:pt idx="12810">
                  <c:v>7.610618125001599</c:v>
                </c:pt>
                <c:pt idx="12811">
                  <c:v>7.6102937500000003</c:v>
                </c:pt>
                <c:pt idx="12812">
                  <c:v>7.6099631250015989</c:v>
                </c:pt>
                <c:pt idx="12813">
                  <c:v>7.6098100000000004</c:v>
                </c:pt>
                <c:pt idx="12814">
                  <c:v>7.6101887499999998</c:v>
                </c:pt>
                <c:pt idx="12815">
                  <c:v>7.6105481250015989</c:v>
                </c:pt>
                <c:pt idx="12816">
                  <c:v>7.6109637499999998</c:v>
                </c:pt>
                <c:pt idx="12817">
                  <c:v>7.6113425000000001</c:v>
                </c:pt>
                <c:pt idx="12818">
                  <c:v>7.6116643750015989</c:v>
                </c:pt>
                <c:pt idx="12819">
                  <c:v>7.6120343750015991</c:v>
                </c:pt>
                <c:pt idx="12820">
                  <c:v>7.6124637499999999</c:v>
                </c:pt>
                <c:pt idx="12821">
                  <c:v>7.612825</c:v>
                </c:pt>
                <c:pt idx="12822">
                  <c:v>7.6131968750015986</c:v>
                </c:pt>
                <c:pt idx="12823">
                  <c:v>7.6134537499999997</c:v>
                </c:pt>
                <c:pt idx="12824">
                  <c:v>7.6138368750015992</c:v>
                </c:pt>
                <c:pt idx="12825">
                  <c:v>7.6139475000000001</c:v>
                </c:pt>
                <c:pt idx="12826">
                  <c:v>7.6135987500000004</c:v>
                </c:pt>
                <c:pt idx="12827">
                  <c:v>7.613209375001599</c:v>
                </c:pt>
                <c:pt idx="12828">
                  <c:v>7.6127193750015989</c:v>
                </c:pt>
                <c:pt idx="12829">
                  <c:v>7.612224375001599</c:v>
                </c:pt>
                <c:pt idx="12830">
                  <c:v>7.6118837499999996</c:v>
                </c:pt>
                <c:pt idx="12831">
                  <c:v>7.611675</c:v>
                </c:pt>
                <c:pt idx="12832">
                  <c:v>7.6113537500000001</c:v>
                </c:pt>
                <c:pt idx="12833">
                  <c:v>7.6109799999999996</c:v>
                </c:pt>
                <c:pt idx="12834">
                  <c:v>7.6106118750015987</c:v>
                </c:pt>
                <c:pt idx="12835">
                  <c:v>7.6106637499999996</c:v>
                </c:pt>
                <c:pt idx="12836">
                  <c:v>7.6110437500000003</c:v>
                </c:pt>
                <c:pt idx="12837">
                  <c:v>7.6113656250015991</c:v>
                </c:pt>
                <c:pt idx="12838">
                  <c:v>7.6117406250015991</c:v>
                </c:pt>
                <c:pt idx="12839">
                  <c:v>7.6120762500000003</c:v>
                </c:pt>
                <c:pt idx="12840">
                  <c:v>7.6124549999999997</c:v>
                </c:pt>
                <c:pt idx="12841">
                  <c:v>7.6127881250015994</c:v>
                </c:pt>
                <c:pt idx="12842">
                  <c:v>7.6131268750015986</c:v>
                </c:pt>
                <c:pt idx="12843">
                  <c:v>7.612845625001599</c:v>
                </c:pt>
                <c:pt idx="12844">
                  <c:v>7.6132574999999996</c:v>
                </c:pt>
                <c:pt idx="12845">
                  <c:v>7.6136068750015991</c:v>
                </c:pt>
                <c:pt idx="12846">
                  <c:v>7.6137743750015989</c:v>
                </c:pt>
                <c:pt idx="12847">
                  <c:v>7.6137781250015992</c:v>
                </c:pt>
                <c:pt idx="12848">
                  <c:v>7.6133837499999997</c:v>
                </c:pt>
                <c:pt idx="12849">
                  <c:v>7.6129662500000004</c:v>
                </c:pt>
                <c:pt idx="12850">
                  <c:v>7.61262375</c:v>
                </c:pt>
                <c:pt idx="12851">
                  <c:v>7.6122543750015987</c:v>
                </c:pt>
                <c:pt idx="12852">
                  <c:v>7.6119656250015986</c:v>
                </c:pt>
                <c:pt idx="12853">
                  <c:v>7.61231875</c:v>
                </c:pt>
                <c:pt idx="12854">
                  <c:v>7.6127556250015989</c:v>
                </c:pt>
                <c:pt idx="12855">
                  <c:v>7.6129224999999998</c:v>
                </c:pt>
                <c:pt idx="12856">
                  <c:v>7.6132675000000001</c:v>
                </c:pt>
                <c:pt idx="12857">
                  <c:v>7.6135937499999997</c:v>
                </c:pt>
                <c:pt idx="12858">
                  <c:v>7.6131987499999996</c:v>
                </c:pt>
                <c:pt idx="12859">
                  <c:v>7.6128381250015993</c:v>
                </c:pt>
                <c:pt idx="12860">
                  <c:v>7.6126418750015992</c:v>
                </c:pt>
                <c:pt idx="12861">
                  <c:v>7.6129618750015986</c:v>
                </c:pt>
                <c:pt idx="12862">
                  <c:v>7.6128974999999999</c:v>
                </c:pt>
                <c:pt idx="12863">
                  <c:v>7.6125743750015991</c:v>
                </c:pt>
                <c:pt idx="12864">
                  <c:v>7.6128981250015988</c:v>
                </c:pt>
                <c:pt idx="12865">
                  <c:v>7.6132562500000001</c:v>
                </c:pt>
                <c:pt idx="12866">
                  <c:v>7.6136362499999999</c:v>
                </c:pt>
                <c:pt idx="12867">
                  <c:v>7.6140162499999997</c:v>
                </c:pt>
                <c:pt idx="12868">
                  <c:v>7.6143431250015992</c:v>
                </c:pt>
                <c:pt idx="12869">
                  <c:v>7.6139324999999998</c:v>
                </c:pt>
                <c:pt idx="12870">
                  <c:v>7.6134843750015992</c:v>
                </c:pt>
                <c:pt idx="12871">
                  <c:v>7.6131468750015987</c:v>
                </c:pt>
                <c:pt idx="12872">
                  <c:v>7.6132881250015991</c:v>
                </c:pt>
                <c:pt idx="12873">
                  <c:v>7.6131812500000002</c:v>
                </c:pt>
                <c:pt idx="12874">
                  <c:v>7.6134700000000004</c:v>
                </c:pt>
                <c:pt idx="12875">
                  <c:v>7.6138143750015992</c:v>
                </c:pt>
                <c:pt idx="12876">
                  <c:v>7.6140131250015992</c:v>
                </c:pt>
                <c:pt idx="12877">
                  <c:v>7.6143587500000001</c:v>
                </c:pt>
                <c:pt idx="12878">
                  <c:v>7.6147024999999999</c:v>
                </c:pt>
                <c:pt idx="12879">
                  <c:v>7.6150487499999997</c:v>
                </c:pt>
                <c:pt idx="12880">
                  <c:v>7.6153043750015987</c:v>
                </c:pt>
                <c:pt idx="12881">
                  <c:v>7.6156249999999996</c:v>
                </c:pt>
                <c:pt idx="12882">
                  <c:v>7.6152899999999999</c:v>
                </c:pt>
                <c:pt idx="12883">
                  <c:v>7.6147481250015989</c:v>
                </c:pt>
                <c:pt idx="12884">
                  <c:v>7.6143112500000001</c:v>
                </c:pt>
                <c:pt idx="12885">
                  <c:v>7.6138818750015993</c:v>
                </c:pt>
                <c:pt idx="12886">
                  <c:v>7.6135374999999996</c:v>
                </c:pt>
                <c:pt idx="12887">
                  <c:v>7.6131956250015991</c:v>
                </c:pt>
                <c:pt idx="12888">
                  <c:v>7.6127537500000004</c:v>
                </c:pt>
                <c:pt idx="12889">
                  <c:v>7.6123506250015991</c:v>
                </c:pt>
                <c:pt idx="12890">
                  <c:v>7.6118550000000003</c:v>
                </c:pt>
                <c:pt idx="12891">
                  <c:v>7.6115174999999997</c:v>
                </c:pt>
                <c:pt idx="12892">
                  <c:v>7.6111162500000002</c:v>
                </c:pt>
                <c:pt idx="12893">
                  <c:v>7.6112481250015991</c:v>
                </c:pt>
                <c:pt idx="12894">
                  <c:v>7.6108968750015986</c:v>
                </c:pt>
                <c:pt idx="12895">
                  <c:v>7.6103587499999996</c:v>
                </c:pt>
                <c:pt idx="12896">
                  <c:v>7.60968</c:v>
                </c:pt>
                <c:pt idx="12897">
                  <c:v>7.6088775000000002</c:v>
                </c:pt>
                <c:pt idx="12898">
                  <c:v>7.6080181250015988</c:v>
                </c:pt>
                <c:pt idx="12899">
                  <c:v>7.6071387499999998</c:v>
                </c:pt>
                <c:pt idx="12900">
                  <c:v>7.6062268750015987</c:v>
                </c:pt>
                <c:pt idx="12901">
                  <c:v>7.6053112499999997</c:v>
                </c:pt>
                <c:pt idx="12902">
                  <c:v>7.6043206250015993</c:v>
                </c:pt>
                <c:pt idx="12903">
                  <c:v>7.6033268750015992</c:v>
                </c:pt>
                <c:pt idx="12904">
                  <c:v>7.6025543750015991</c:v>
                </c:pt>
                <c:pt idx="12905">
                  <c:v>7.6019687500000002</c:v>
                </c:pt>
                <c:pt idx="12906">
                  <c:v>7.6014243750015993</c:v>
                </c:pt>
                <c:pt idx="12907">
                  <c:v>7.6009643750015989</c:v>
                </c:pt>
                <c:pt idx="12908">
                  <c:v>7.6006393750015988</c:v>
                </c:pt>
                <c:pt idx="12909">
                  <c:v>7.6002331250015986</c:v>
                </c:pt>
                <c:pt idx="12910">
                  <c:v>7.5998331250015987</c:v>
                </c:pt>
                <c:pt idx="12911">
                  <c:v>7.5992687500000002</c:v>
                </c:pt>
                <c:pt idx="12912">
                  <c:v>7.598793125001599</c:v>
                </c:pt>
                <c:pt idx="12913">
                  <c:v>7.598451875001599</c:v>
                </c:pt>
                <c:pt idx="12914">
                  <c:v>7.5985506250015993</c:v>
                </c:pt>
                <c:pt idx="12915">
                  <c:v>7.5989506250015992</c:v>
                </c:pt>
                <c:pt idx="12916">
                  <c:v>7.5993262499999998</c:v>
                </c:pt>
                <c:pt idx="12917">
                  <c:v>7.5990525</c:v>
                </c:pt>
                <c:pt idx="12918">
                  <c:v>7.5991656250015991</c:v>
                </c:pt>
                <c:pt idx="12919">
                  <c:v>7.5995762500000001</c:v>
                </c:pt>
                <c:pt idx="12920">
                  <c:v>7.6</c:v>
                </c:pt>
                <c:pt idx="12921">
                  <c:v>7.6004406250015988</c:v>
                </c:pt>
                <c:pt idx="12922">
                  <c:v>7.6008050000000003</c:v>
                </c:pt>
                <c:pt idx="12923">
                  <c:v>7.6011437500000003</c:v>
                </c:pt>
                <c:pt idx="12924">
                  <c:v>7.6015468750015991</c:v>
                </c:pt>
                <c:pt idx="12925">
                  <c:v>7.6019256250015994</c:v>
                </c:pt>
                <c:pt idx="12926">
                  <c:v>7.6022668750015994</c:v>
                </c:pt>
                <c:pt idx="12927">
                  <c:v>7.6026493750015991</c:v>
                </c:pt>
                <c:pt idx="12928">
                  <c:v>7.6029768750015991</c:v>
                </c:pt>
                <c:pt idx="12929">
                  <c:v>7.6027931250015994</c:v>
                </c:pt>
                <c:pt idx="12930">
                  <c:v>7.6031093750015986</c:v>
                </c:pt>
                <c:pt idx="12931">
                  <c:v>7.6034875</c:v>
                </c:pt>
                <c:pt idx="12932">
                  <c:v>7.6038887500000003</c:v>
                </c:pt>
                <c:pt idx="12933">
                  <c:v>7.6042881250015988</c:v>
                </c:pt>
                <c:pt idx="12934">
                  <c:v>7.6040999999999999</c:v>
                </c:pt>
                <c:pt idx="12935">
                  <c:v>7.6036849999999996</c:v>
                </c:pt>
                <c:pt idx="12936">
                  <c:v>7.6033425000000001</c:v>
                </c:pt>
                <c:pt idx="12937">
                  <c:v>7.6028712499999997</c:v>
                </c:pt>
                <c:pt idx="12938">
                  <c:v>7.6024487499999998</c:v>
                </c:pt>
                <c:pt idx="12939">
                  <c:v>7.6019906250015987</c:v>
                </c:pt>
                <c:pt idx="12940">
                  <c:v>7.6015206250015988</c:v>
                </c:pt>
                <c:pt idx="12941">
                  <c:v>7.6010999999999997</c:v>
                </c:pt>
                <c:pt idx="12942">
                  <c:v>7.6005925000000003</c:v>
                </c:pt>
                <c:pt idx="12943">
                  <c:v>7.6001525000000001</c:v>
                </c:pt>
                <c:pt idx="12944">
                  <c:v>7.5997493750015988</c:v>
                </c:pt>
                <c:pt idx="12945">
                  <c:v>7.5993156250015987</c:v>
                </c:pt>
                <c:pt idx="12946">
                  <c:v>7.598944375001599</c:v>
                </c:pt>
                <c:pt idx="12947">
                  <c:v>7.5985293750015988</c:v>
                </c:pt>
                <c:pt idx="12948">
                  <c:v>7.5981662500000002</c:v>
                </c:pt>
                <c:pt idx="12949">
                  <c:v>7.5978331250015989</c:v>
                </c:pt>
                <c:pt idx="12950">
                  <c:v>7.5982312500000004</c:v>
                </c:pt>
                <c:pt idx="12951">
                  <c:v>7.5985731250015993</c:v>
                </c:pt>
                <c:pt idx="12952">
                  <c:v>7.598910625001599</c:v>
                </c:pt>
                <c:pt idx="12953">
                  <c:v>7.5988337499999998</c:v>
                </c:pt>
                <c:pt idx="12954">
                  <c:v>7.5992031250015986</c:v>
                </c:pt>
                <c:pt idx="12955">
                  <c:v>7.5995999999999997</c:v>
                </c:pt>
                <c:pt idx="12956">
                  <c:v>7.6000256250015994</c:v>
                </c:pt>
                <c:pt idx="12957">
                  <c:v>7.6003968750015991</c:v>
                </c:pt>
                <c:pt idx="12958">
                  <c:v>7.6007318750015989</c:v>
                </c:pt>
                <c:pt idx="12959">
                  <c:v>7.6011993750015989</c:v>
                </c:pt>
                <c:pt idx="12960">
                  <c:v>7.6015706250015986</c:v>
                </c:pt>
                <c:pt idx="12961">
                  <c:v>7.6019649999999999</c:v>
                </c:pt>
                <c:pt idx="12962">
                  <c:v>7.6022962500000002</c:v>
                </c:pt>
                <c:pt idx="12963">
                  <c:v>7.6026224999999998</c:v>
                </c:pt>
                <c:pt idx="12964">
                  <c:v>7.6030106250015992</c:v>
                </c:pt>
                <c:pt idx="12965">
                  <c:v>7.6033268750015992</c:v>
                </c:pt>
                <c:pt idx="12966">
                  <c:v>7.6036968750015994</c:v>
                </c:pt>
                <c:pt idx="12967">
                  <c:v>7.6040681250015991</c:v>
                </c:pt>
                <c:pt idx="12968">
                  <c:v>7.6036774999999999</c:v>
                </c:pt>
                <c:pt idx="12969">
                  <c:v>7.6032631250015994</c:v>
                </c:pt>
                <c:pt idx="12970">
                  <c:v>7.6028849999999997</c:v>
                </c:pt>
                <c:pt idx="12971">
                  <c:v>7.6024818750015992</c:v>
                </c:pt>
                <c:pt idx="12972">
                  <c:v>7.6020506250015991</c:v>
                </c:pt>
                <c:pt idx="12973">
                  <c:v>7.6017237499999997</c:v>
                </c:pt>
                <c:pt idx="12974">
                  <c:v>7.6011699999999998</c:v>
                </c:pt>
                <c:pt idx="12975">
                  <c:v>7.60077625</c:v>
                </c:pt>
                <c:pt idx="12976">
                  <c:v>7.6003306250015994</c:v>
                </c:pt>
                <c:pt idx="12977">
                  <c:v>7.5999112499999999</c:v>
                </c:pt>
                <c:pt idx="12978">
                  <c:v>7.5994868750015989</c:v>
                </c:pt>
                <c:pt idx="12979">
                  <c:v>7.5991443750015986</c:v>
                </c:pt>
                <c:pt idx="12980">
                  <c:v>7.5987956250015989</c:v>
                </c:pt>
                <c:pt idx="12981">
                  <c:v>7.5984100000000003</c:v>
                </c:pt>
                <c:pt idx="12982">
                  <c:v>7.5980762500000001</c:v>
                </c:pt>
                <c:pt idx="12983">
                  <c:v>7.5975187499999999</c:v>
                </c:pt>
                <c:pt idx="12984">
                  <c:v>7.5970881250015987</c:v>
                </c:pt>
                <c:pt idx="12985">
                  <c:v>7.5966212500000001</c:v>
                </c:pt>
                <c:pt idx="12986">
                  <c:v>7.5962512499999999</c:v>
                </c:pt>
                <c:pt idx="12987">
                  <c:v>7.5962656250015987</c:v>
                </c:pt>
                <c:pt idx="12988">
                  <c:v>7.596154375001599</c:v>
                </c:pt>
                <c:pt idx="12989">
                  <c:v>7.5963824999999998</c:v>
                </c:pt>
                <c:pt idx="12990">
                  <c:v>7.5962387500000004</c:v>
                </c:pt>
                <c:pt idx="12991">
                  <c:v>7.5965962500000002</c:v>
                </c:pt>
                <c:pt idx="12992">
                  <c:v>7.5969449999999998</c:v>
                </c:pt>
                <c:pt idx="12993">
                  <c:v>7.5972724999999999</c:v>
                </c:pt>
                <c:pt idx="12994">
                  <c:v>7.5977068750015988</c:v>
                </c:pt>
                <c:pt idx="12995">
                  <c:v>7.5980350000000003</c:v>
                </c:pt>
                <c:pt idx="12996">
                  <c:v>7.5984318750015989</c:v>
                </c:pt>
                <c:pt idx="12997">
                  <c:v>7.5987912499999997</c:v>
                </c:pt>
                <c:pt idx="12998">
                  <c:v>7.5991243750015993</c:v>
                </c:pt>
                <c:pt idx="12999">
                  <c:v>7.5995362499999999</c:v>
                </c:pt>
                <c:pt idx="13000">
                  <c:v>7.5999287500000001</c:v>
                </c:pt>
                <c:pt idx="13001">
                  <c:v>7.6002875000000003</c:v>
                </c:pt>
                <c:pt idx="13002">
                  <c:v>7.599884375001599</c:v>
                </c:pt>
                <c:pt idx="13003">
                  <c:v>7.6001931250015993</c:v>
                </c:pt>
                <c:pt idx="13004">
                  <c:v>7.6005687499999999</c:v>
                </c:pt>
                <c:pt idx="13005">
                  <c:v>7.6008656250015987</c:v>
                </c:pt>
                <c:pt idx="13006">
                  <c:v>7.6012543750015986</c:v>
                </c:pt>
                <c:pt idx="13007">
                  <c:v>7.6016243750015988</c:v>
                </c:pt>
                <c:pt idx="13008">
                  <c:v>7.6020143750015992</c:v>
                </c:pt>
                <c:pt idx="13009">
                  <c:v>7.6016168750015991</c:v>
                </c:pt>
                <c:pt idx="13010">
                  <c:v>7.6010600000000004</c:v>
                </c:pt>
                <c:pt idx="13011">
                  <c:v>7.6004731250015993</c:v>
                </c:pt>
                <c:pt idx="13012">
                  <c:v>7.5999512500000002</c:v>
                </c:pt>
                <c:pt idx="13013">
                  <c:v>7.59960375</c:v>
                </c:pt>
                <c:pt idx="13014">
                  <c:v>7.5998037500000004</c:v>
                </c:pt>
                <c:pt idx="13015">
                  <c:v>7.6001925000000004</c:v>
                </c:pt>
                <c:pt idx="13016">
                  <c:v>7.6005656250015994</c:v>
                </c:pt>
                <c:pt idx="13017">
                  <c:v>7.6009175000000004</c:v>
                </c:pt>
                <c:pt idx="13018">
                  <c:v>7.60131625</c:v>
                </c:pt>
                <c:pt idx="13019">
                  <c:v>7.6016756250015991</c:v>
                </c:pt>
                <c:pt idx="13020">
                  <c:v>7.6020856250015987</c:v>
                </c:pt>
                <c:pt idx="13021">
                  <c:v>7.6025237499999996</c:v>
                </c:pt>
                <c:pt idx="13022">
                  <c:v>7.6028587500000002</c:v>
                </c:pt>
                <c:pt idx="13023">
                  <c:v>7.6032562500000003</c:v>
                </c:pt>
                <c:pt idx="13024">
                  <c:v>7.6035399999999997</c:v>
                </c:pt>
                <c:pt idx="13025">
                  <c:v>7.6039556250015989</c:v>
                </c:pt>
                <c:pt idx="13026">
                  <c:v>7.6039637500000001</c:v>
                </c:pt>
                <c:pt idx="13027">
                  <c:v>7.6034812499999997</c:v>
                </c:pt>
                <c:pt idx="13028">
                  <c:v>7.6030656250015989</c:v>
                </c:pt>
                <c:pt idx="13029">
                  <c:v>7.6024568750015993</c:v>
                </c:pt>
                <c:pt idx="13030">
                  <c:v>7.6021099999999997</c:v>
                </c:pt>
                <c:pt idx="13031">
                  <c:v>7.6017231250015991</c:v>
                </c:pt>
                <c:pt idx="13032">
                  <c:v>7.6011462500000002</c:v>
                </c:pt>
                <c:pt idx="13033">
                  <c:v>7.6006450000000001</c:v>
                </c:pt>
                <c:pt idx="13034">
                  <c:v>7.6001043750015986</c:v>
                </c:pt>
                <c:pt idx="13035">
                  <c:v>7.5996981250015994</c:v>
                </c:pt>
                <c:pt idx="13036">
                  <c:v>7.59934625</c:v>
                </c:pt>
                <c:pt idx="13037">
                  <c:v>7.5995343750015989</c:v>
                </c:pt>
                <c:pt idx="13038">
                  <c:v>7.5998637499999999</c:v>
                </c:pt>
                <c:pt idx="13039">
                  <c:v>7.600225</c:v>
                </c:pt>
                <c:pt idx="13040">
                  <c:v>7.6005824999999998</c:v>
                </c:pt>
                <c:pt idx="13041">
                  <c:v>7.6009218750015988</c:v>
                </c:pt>
                <c:pt idx="13042">
                  <c:v>7.6012493750015988</c:v>
                </c:pt>
                <c:pt idx="13043">
                  <c:v>7.6017099999999997</c:v>
                </c:pt>
                <c:pt idx="13044">
                  <c:v>7.6021356250015986</c:v>
                </c:pt>
                <c:pt idx="13045">
                  <c:v>7.6024593750015992</c:v>
                </c:pt>
                <c:pt idx="13046">
                  <c:v>7.6020987499999997</c:v>
                </c:pt>
                <c:pt idx="13047">
                  <c:v>7.6016718750015988</c:v>
                </c:pt>
                <c:pt idx="13048">
                  <c:v>7.6013337500000002</c:v>
                </c:pt>
                <c:pt idx="13049">
                  <c:v>7.6009481250015991</c:v>
                </c:pt>
                <c:pt idx="13050">
                  <c:v>7.6013425000000003</c:v>
                </c:pt>
                <c:pt idx="13051">
                  <c:v>7.6017068750015993</c:v>
                </c:pt>
                <c:pt idx="13052">
                  <c:v>7.6020381250015987</c:v>
                </c:pt>
                <c:pt idx="13053">
                  <c:v>7.6023993750015988</c:v>
                </c:pt>
                <c:pt idx="13054">
                  <c:v>7.6027412500000002</c:v>
                </c:pt>
                <c:pt idx="13055">
                  <c:v>7.6030924999999998</c:v>
                </c:pt>
                <c:pt idx="13056">
                  <c:v>7.6034643750015993</c:v>
                </c:pt>
                <c:pt idx="13057">
                  <c:v>7.6037875000000001</c:v>
                </c:pt>
                <c:pt idx="13058">
                  <c:v>7.60373375</c:v>
                </c:pt>
                <c:pt idx="13059">
                  <c:v>7.6040868750015989</c:v>
                </c:pt>
                <c:pt idx="13060">
                  <c:v>7.6044099999999997</c:v>
                </c:pt>
                <c:pt idx="13061">
                  <c:v>7.6045093750015988</c:v>
                </c:pt>
                <c:pt idx="13062">
                  <c:v>7.6048868750015988</c:v>
                </c:pt>
                <c:pt idx="13063">
                  <c:v>7.6052974999999998</c:v>
                </c:pt>
                <c:pt idx="13064">
                  <c:v>7.6056406250015991</c:v>
                </c:pt>
                <c:pt idx="13065">
                  <c:v>7.6052156250015992</c:v>
                </c:pt>
                <c:pt idx="13066">
                  <c:v>7.6048843750015989</c:v>
                </c:pt>
                <c:pt idx="13067">
                  <c:v>7.6044337500000001</c:v>
                </c:pt>
                <c:pt idx="13068">
                  <c:v>7.6040681250015991</c:v>
                </c:pt>
                <c:pt idx="13069">
                  <c:v>7.6036574999999997</c:v>
                </c:pt>
                <c:pt idx="13070">
                  <c:v>7.603250625001599</c:v>
                </c:pt>
                <c:pt idx="13071">
                  <c:v>7.6029187499999997</c:v>
                </c:pt>
                <c:pt idx="13072">
                  <c:v>7.6028206250015993</c:v>
                </c:pt>
                <c:pt idx="13073">
                  <c:v>7.6031412500000002</c:v>
                </c:pt>
                <c:pt idx="13074">
                  <c:v>7.6035750000000002</c:v>
                </c:pt>
                <c:pt idx="13075">
                  <c:v>7.6035950000000003</c:v>
                </c:pt>
                <c:pt idx="13076">
                  <c:v>7.6032374999999996</c:v>
                </c:pt>
                <c:pt idx="13077">
                  <c:v>7.6027399999999998</c:v>
                </c:pt>
                <c:pt idx="13078">
                  <c:v>7.6022699999999999</c:v>
                </c:pt>
                <c:pt idx="13079">
                  <c:v>7.6018512500000002</c:v>
                </c:pt>
                <c:pt idx="13080">
                  <c:v>7.6018012500000003</c:v>
                </c:pt>
                <c:pt idx="13081">
                  <c:v>7.6014125000000003</c:v>
                </c:pt>
                <c:pt idx="13082">
                  <c:v>7.6017818750015991</c:v>
                </c:pt>
                <c:pt idx="13083">
                  <c:v>7.6021656250015992</c:v>
                </c:pt>
                <c:pt idx="13084">
                  <c:v>7.6019818750015986</c:v>
                </c:pt>
                <c:pt idx="13085">
                  <c:v>7.6015575000000002</c:v>
                </c:pt>
                <c:pt idx="13086">
                  <c:v>7.6014581250015993</c:v>
                </c:pt>
                <c:pt idx="13087">
                  <c:v>7.6010062500000002</c:v>
                </c:pt>
                <c:pt idx="13088">
                  <c:v>7.6004849999999999</c:v>
                </c:pt>
                <c:pt idx="13089">
                  <c:v>7.5998700000000001</c:v>
                </c:pt>
                <c:pt idx="13090">
                  <c:v>7.5993899999999996</c:v>
                </c:pt>
                <c:pt idx="13091">
                  <c:v>7.5989093750015986</c:v>
                </c:pt>
                <c:pt idx="13092">
                  <c:v>7.5985681250015986</c:v>
                </c:pt>
                <c:pt idx="13093">
                  <c:v>7.5981737499999999</c:v>
                </c:pt>
                <c:pt idx="13094">
                  <c:v>7.5980156250015991</c:v>
                </c:pt>
                <c:pt idx="13095">
                  <c:v>7.5978506250015991</c:v>
                </c:pt>
                <c:pt idx="13096">
                  <c:v>7.598216875001599</c:v>
                </c:pt>
                <c:pt idx="13097">
                  <c:v>7.5985718750015989</c:v>
                </c:pt>
                <c:pt idx="13098">
                  <c:v>7.598969375001599</c:v>
                </c:pt>
                <c:pt idx="13099">
                  <c:v>7.5994631250015994</c:v>
                </c:pt>
                <c:pt idx="13100">
                  <c:v>7.5998531250015988</c:v>
                </c:pt>
                <c:pt idx="13101">
                  <c:v>7.6001731250015991</c:v>
                </c:pt>
                <c:pt idx="13102">
                  <c:v>7.6005775</c:v>
                </c:pt>
                <c:pt idx="13103">
                  <c:v>7.6010243750015993</c:v>
                </c:pt>
                <c:pt idx="13104">
                  <c:v>7.6013818750015991</c:v>
                </c:pt>
                <c:pt idx="13105">
                  <c:v>7.6017793750015992</c:v>
                </c:pt>
                <c:pt idx="13106">
                  <c:v>7.6021143750015989</c:v>
                </c:pt>
                <c:pt idx="13107">
                  <c:v>7.6024518750015986</c:v>
                </c:pt>
                <c:pt idx="13108">
                  <c:v>7.6028174999999996</c:v>
                </c:pt>
                <c:pt idx="13109">
                  <c:v>7.6031718750015989</c:v>
                </c:pt>
                <c:pt idx="13110">
                  <c:v>7.6027962499999999</c:v>
                </c:pt>
                <c:pt idx="13111">
                  <c:v>7.6021662499999998</c:v>
                </c:pt>
                <c:pt idx="13112">
                  <c:v>7.6018293750015991</c:v>
                </c:pt>
                <c:pt idx="13113">
                  <c:v>7.6012681250015994</c:v>
                </c:pt>
                <c:pt idx="13114">
                  <c:v>7.6007512500000001</c:v>
                </c:pt>
                <c:pt idx="13115">
                  <c:v>7.6002737500000004</c:v>
                </c:pt>
                <c:pt idx="13116">
                  <c:v>7.5998156250015994</c:v>
                </c:pt>
                <c:pt idx="13117">
                  <c:v>7.6000037499999999</c:v>
                </c:pt>
                <c:pt idx="13118">
                  <c:v>7.5997618750015992</c:v>
                </c:pt>
                <c:pt idx="13119">
                  <c:v>7.5993518750015987</c:v>
                </c:pt>
                <c:pt idx="13120">
                  <c:v>7.5987518750015992</c:v>
                </c:pt>
                <c:pt idx="13121">
                  <c:v>7.5983756250015988</c:v>
                </c:pt>
                <c:pt idx="13122">
                  <c:v>7.5979631250015993</c:v>
                </c:pt>
                <c:pt idx="13123">
                  <c:v>7.5975968750015994</c:v>
                </c:pt>
                <c:pt idx="13124">
                  <c:v>7.5972024999999999</c:v>
                </c:pt>
                <c:pt idx="13125">
                  <c:v>7.59671875</c:v>
                </c:pt>
                <c:pt idx="13126">
                  <c:v>7.5962193750015992</c:v>
                </c:pt>
                <c:pt idx="13127">
                  <c:v>7.5957837499999998</c:v>
                </c:pt>
                <c:pt idx="13128">
                  <c:v>7.5953937500000004</c:v>
                </c:pt>
                <c:pt idx="13129">
                  <c:v>7.5949974999999998</c:v>
                </c:pt>
                <c:pt idx="13130">
                  <c:v>7.5946243750015991</c:v>
                </c:pt>
                <c:pt idx="13131">
                  <c:v>7.5942625000000001</c:v>
                </c:pt>
                <c:pt idx="13132">
                  <c:v>7.5937668750015987</c:v>
                </c:pt>
                <c:pt idx="13133">
                  <c:v>7.5933643750015989</c:v>
                </c:pt>
                <c:pt idx="13134">
                  <c:v>7.5930181250015991</c:v>
                </c:pt>
                <c:pt idx="13135">
                  <c:v>7.5927625000000001</c:v>
                </c:pt>
                <c:pt idx="13136">
                  <c:v>7.5922443750015987</c:v>
                </c:pt>
                <c:pt idx="13137">
                  <c:v>7.5918462499999997</c:v>
                </c:pt>
                <c:pt idx="13138">
                  <c:v>7.5914781250015988</c:v>
                </c:pt>
                <c:pt idx="13139">
                  <c:v>7.5914287500000004</c:v>
                </c:pt>
                <c:pt idx="13140">
                  <c:v>7.5915568750015989</c:v>
                </c:pt>
                <c:pt idx="13141">
                  <c:v>7.5918787500000002</c:v>
                </c:pt>
                <c:pt idx="13142">
                  <c:v>7.5922162499999999</c:v>
                </c:pt>
                <c:pt idx="13143">
                  <c:v>7.5924731250015993</c:v>
                </c:pt>
                <c:pt idx="13144">
                  <c:v>7.5926981250015988</c:v>
                </c:pt>
                <c:pt idx="13145">
                  <c:v>7.5930643750015987</c:v>
                </c:pt>
                <c:pt idx="13146">
                  <c:v>7.5928143750015993</c:v>
                </c:pt>
                <c:pt idx="13147">
                  <c:v>7.592435</c:v>
                </c:pt>
                <c:pt idx="13148">
                  <c:v>7.5920443750015991</c:v>
                </c:pt>
                <c:pt idx="13149">
                  <c:v>7.5917156250015987</c:v>
                </c:pt>
                <c:pt idx="13150">
                  <c:v>7.5918712499999996</c:v>
                </c:pt>
                <c:pt idx="13151">
                  <c:v>7.5922187499999998</c:v>
                </c:pt>
                <c:pt idx="13152">
                  <c:v>7.5922287500000003</c:v>
                </c:pt>
                <c:pt idx="13153">
                  <c:v>7.5926225000000001</c:v>
                </c:pt>
                <c:pt idx="13154">
                  <c:v>7.5930487500000003</c:v>
                </c:pt>
                <c:pt idx="13155">
                  <c:v>7.5934012500000003</c:v>
                </c:pt>
                <c:pt idx="13156">
                  <c:v>7.5937531250015988</c:v>
                </c:pt>
                <c:pt idx="13157">
                  <c:v>7.5933624999999996</c:v>
                </c:pt>
                <c:pt idx="13158">
                  <c:v>7.5929849999999997</c:v>
                </c:pt>
                <c:pt idx="13159">
                  <c:v>7.5925881250015994</c:v>
                </c:pt>
                <c:pt idx="13160">
                  <c:v>7.5921500000000002</c:v>
                </c:pt>
                <c:pt idx="13161">
                  <c:v>7.5917812500000004</c:v>
                </c:pt>
                <c:pt idx="13162">
                  <c:v>7.5914000000000001</c:v>
                </c:pt>
                <c:pt idx="13163">
                  <c:v>7.5910275</c:v>
                </c:pt>
                <c:pt idx="13164">
                  <c:v>7.5906750000000001</c:v>
                </c:pt>
                <c:pt idx="13165">
                  <c:v>7.59026625</c:v>
                </c:pt>
                <c:pt idx="13166">
                  <c:v>7.5898881250015986</c:v>
                </c:pt>
                <c:pt idx="13167">
                  <c:v>7.5895462499999997</c:v>
                </c:pt>
                <c:pt idx="13168">
                  <c:v>7.5891868750015989</c:v>
                </c:pt>
                <c:pt idx="13169">
                  <c:v>7.5887693750015988</c:v>
                </c:pt>
                <c:pt idx="13170">
                  <c:v>7.5883831250015987</c:v>
                </c:pt>
                <c:pt idx="13171">
                  <c:v>7.5880337500000001</c:v>
                </c:pt>
                <c:pt idx="13172">
                  <c:v>7.5876099999999997</c:v>
                </c:pt>
                <c:pt idx="13173">
                  <c:v>7.5872218750015987</c:v>
                </c:pt>
                <c:pt idx="13174">
                  <c:v>7.5868962499999997</c:v>
                </c:pt>
                <c:pt idx="13175">
                  <c:v>7.586545625001599</c:v>
                </c:pt>
                <c:pt idx="13176">
                  <c:v>7.5861881250015992</c:v>
                </c:pt>
                <c:pt idx="13177">
                  <c:v>7.5858481250015988</c:v>
                </c:pt>
                <c:pt idx="13178">
                  <c:v>7.5855224999999997</c:v>
                </c:pt>
                <c:pt idx="13179">
                  <c:v>7.5852018750015988</c:v>
                </c:pt>
                <c:pt idx="13180">
                  <c:v>7.5853306250015988</c:v>
                </c:pt>
                <c:pt idx="13181">
                  <c:v>7.5857749999999999</c:v>
                </c:pt>
                <c:pt idx="13182">
                  <c:v>7.5861162499999999</c:v>
                </c:pt>
                <c:pt idx="13183">
                  <c:v>7.5864606250015987</c:v>
                </c:pt>
                <c:pt idx="13184">
                  <c:v>7.5866512500000001</c:v>
                </c:pt>
                <c:pt idx="13185">
                  <c:v>7.58709875</c:v>
                </c:pt>
                <c:pt idx="13186">
                  <c:v>7.5874368750015986</c:v>
                </c:pt>
                <c:pt idx="13187">
                  <c:v>7.58782625</c:v>
                </c:pt>
                <c:pt idx="13188">
                  <c:v>7.5881625000000001</c:v>
                </c:pt>
                <c:pt idx="13189">
                  <c:v>7.5885906250015989</c:v>
                </c:pt>
                <c:pt idx="13190">
                  <c:v>7.5889525000000004</c:v>
                </c:pt>
                <c:pt idx="13191">
                  <c:v>7.5893325000000003</c:v>
                </c:pt>
                <c:pt idx="13192">
                  <c:v>7.5896818750015989</c:v>
                </c:pt>
                <c:pt idx="13193">
                  <c:v>7.5892856250015992</c:v>
                </c:pt>
                <c:pt idx="13194">
                  <c:v>7.5888218750015994</c:v>
                </c:pt>
                <c:pt idx="13195">
                  <c:v>7.5884831250015994</c:v>
                </c:pt>
                <c:pt idx="13196">
                  <c:v>7.5879599999999998</c:v>
                </c:pt>
                <c:pt idx="13197">
                  <c:v>7.587460625001599</c:v>
                </c:pt>
                <c:pt idx="13198">
                  <c:v>7.58691125</c:v>
                </c:pt>
                <c:pt idx="13199">
                  <c:v>7.5865481250015989</c:v>
                </c:pt>
                <c:pt idx="13200">
                  <c:v>7.5861599999999996</c:v>
                </c:pt>
                <c:pt idx="13201">
                  <c:v>7.5857912499999998</c:v>
                </c:pt>
                <c:pt idx="13202">
                  <c:v>7.5857475000000001</c:v>
                </c:pt>
                <c:pt idx="13203">
                  <c:v>7.5861900000000002</c:v>
                </c:pt>
                <c:pt idx="13204">
                  <c:v>7.5865256250015989</c:v>
                </c:pt>
                <c:pt idx="13205">
                  <c:v>7.5863418750015992</c:v>
                </c:pt>
                <c:pt idx="13206">
                  <c:v>7.5867037499999999</c:v>
                </c:pt>
                <c:pt idx="13207">
                  <c:v>7.5870937500000002</c:v>
                </c:pt>
                <c:pt idx="13208">
                  <c:v>7.5874306250015993</c:v>
                </c:pt>
                <c:pt idx="13209">
                  <c:v>7.5877537500000001</c:v>
                </c:pt>
                <c:pt idx="13210">
                  <c:v>7.5881049999999997</c:v>
                </c:pt>
                <c:pt idx="13211">
                  <c:v>7.58843625</c:v>
                </c:pt>
                <c:pt idx="13212">
                  <c:v>7.5888281250015988</c:v>
                </c:pt>
                <c:pt idx="13213">
                  <c:v>7.5892600000000003</c:v>
                </c:pt>
                <c:pt idx="13214">
                  <c:v>7.5896712500000003</c:v>
                </c:pt>
                <c:pt idx="13215">
                  <c:v>7.5900212500000004</c:v>
                </c:pt>
                <c:pt idx="13216">
                  <c:v>7.5903568750015991</c:v>
                </c:pt>
                <c:pt idx="13217">
                  <c:v>7.5900012500000003</c:v>
                </c:pt>
                <c:pt idx="13218">
                  <c:v>7.5896625000000002</c:v>
                </c:pt>
                <c:pt idx="13219">
                  <c:v>7.5892587499999999</c:v>
                </c:pt>
                <c:pt idx="13220">
                  <c:v>7.5888350000000004</c:v>
                </c:pt>
                <c:pt idx="13221">
                  <c:v>7.5884281250015988</c:v>
                </c:pt>
                <c:pt idx="13222">
                  <c:v>7.5884600000000004</c:v>
                </c:pt>
                <c:pt idx="13223">
                  <c:v>7.5888</c:v>
                </c:pt>
                <c:pt idx="13224">
                  <c:v>7.5891225000000002</c:v>
                </c:pt>
                <c:pt idx="13225">
                  <c:v>7.5895137500000001</c:v>
                </c:pt>
                <c:pt idx="13226">
                  <c:v>7.5899156250015993</c:v>
                </c:pt>
                <c:pt idx="13227">
                  <c:v>7.5903387499999999</c:v>
                </c:pt>
                <c:pt idx="13228">
                  <c:v>7.5907600000000004</c:v>
                </c:pt>
                <c:pt idx="13229">
                  <c:v>7.591084375001599</c:v>
                </c:pt>
                <c:pt idx="13230">
                  <c:v>7.5907393750015988</c:v>
                </c:pt>
                <c:pt idx="13231">
                  <c:v>7.5910562500000003</c:v>
                </c:pt>
                <c:pt idx="13232">
                  <c:v>7.5912168750015994</c:v>
                </c:pt>
                <c:pt idx="13233">
                  <c:v>7.5908793750015988</c:v>
                </c:pt>
                <c:pt idx="13234">
                  <c:v>7.5902856250015986</c:v>
                </c:pt>
                <c:pt idx="13235">
                  <c:v>7.5898812500000004</c:v>
                </c:pt>
                <c:pt idx="13236">
                  <c:v>7.5893899999999999</c:v>
                </c:pt>
                <c:pt idx="13237">
                  <c:v>7.5888693750015994</c:v>
                </c:pt>
                <c:pt idx="13238">
                  <c:v>7.5883368750015991</c:v>
                </c:pt>
                <c:pt idx="13239">
                  <c:v>7.5877937500000003</c:v>
                </c:pt>
                <c:pt idx="13240">
                  <c:v>7.5872668750015988</c:v>
                </c:pt>
                <c:pt idx="13241">
                  <c:v>7.5868043750015994</c:v>
                </c:pt>
                <c:pt idx="13242">
                  <c:v>7.5864200000000004</c:v>
                </c:pt>
                <c:pt idx="13243">
                  <c:v>7.5860968750015987</c:v>
                </c:pt>
                <c:pt idx="13244">
                  <c:v>7.5857568750015991</c:v>
                </c:pt>
                <c:pt idx="13245">
                  <c:v>7.5853931250015991</c:v>
                </c:pt>
                <c:pt idx="13246">
                  <c:v>7.5849387500000001</c:v>
                </c:pt>
                <c:pt idx="13247">
                  <c:v>7.5846162499999998</c:v>
                </c:pt>
                <c:pt idx="13248">
                  <c:v>7.5842656250015992</c:v>
                </c:pt>
                <c:pt idx="13249">
                  <c:v>7.5839143750015987</c:v>
                </c:pt>
                <c:pt idx="13250">
                  <c:v>7.5842387499999999</c:v>
                </c:pt>
                <c:pt idx="13251">
                  <c:v>7.5846524999999998</c:v>
                </c:pt>
                <c:pt idx="13252">
                  <c:v>7.584998125001599</c:v>
                </c:pt>
                <c:pt idx="13253">
                  <c:v>7.5852531250015991</c:v>
                </c:pt>
                <c:pt idx="13254">
                  <c:v>7.5856199999999996</c:v>
                </c:pt>
                <c:pt idx="13255">
                  <c:v>7.5860993750015986</c:v>
                </c:pt>
                <c:pt idx="13256">
                  <c:v>7.5864475000000002</c:v>
                </c:pt>
                <c:pt idx="13257">
                  <c:v>7.5867356250015989</c:v>
                </c:pt>
                <c:pt idx="13258">
                  <c:v>7.5871137500000003</c:v>
                </c:pt>
                <c:pt idx="13259">
                  <c:v>7.5874762499999999</c:v>
                </c:pt>
                <c:pt idx="13260">
                  <c:v>7.5875137500000003</c:v>
                </c:pt>
                <c:pt idx="13261">
                  <c:v>7.5875500000000002</c:v>
                </c:pt>
                <c:pt idx="13262">
                  <c:v>7.5879631250015986</c:v>
                </c:pt>
                <c:pt idx="13263">
                  <c:v>7.5882931250015986</c:v>
                </c:pt>
                <c:pt idx="13264">
                  <c:v>7.5886493750015989</c:v>
                </c:pt>
                <c:pt idx="13265">
                  <c:v>7.5890256250015993</c:v>
                </c:pt>
                <c:pt idx="13266">
                  <c:v>7.5894300000000001</c:v>
                </c:pt>
                <c:pt idx="13267">
                  <c:v>7.5893137499999996</c:v>
                </c:pt>
                <c:pt idx="13268">
                  <c:v>7.5890581250015989</c:v>
                </c:pt>
                <c:pt idx="13269">
                  <c:v>7.5886849999999999</c:v>
                </c:pt>
                <c:pt idx="13270">
                  <c:v>7.5882856250015989</c:v>
                </c:pt>
                <c:pt idx="13271">
                  <c:v>7.587905625001599</c:v>
                </c:pt>
                <c:pt idx="13272">
                  <c:v>7.5875649999999997</c:v>
                </c:pt>
                <c:pt idx="13273">
                  <c:v>7.5871293750015987</c:v>
                </c:pt>
                <c:pt idx="13274">
                  <c:v>7.5867037499999999</c:v>
                </c:pt>
                <c:pt idx="13275">
                  <c:v>7.5863550000000002</c:v>
                </c:pt>
                <c:pt idx="13276">
                  <c:v>7.5864962499999997</c:v>
                </c:pt>
                <c:pt idx="13277">
                  <c:v>7.5869468750015994</c:v>
                </c:pt>
                <c:pt idx="13278">
                  <c:v>7.5873049999999997</c:v>
                </c:pt>
                <c:pt idx="13279">
                  <c:v>7.5877531250015986</c:v>
                </c:pt>
                <c:pt idx="13280">
                  <c:v>7.5880918750015987</c:v>
                </c:pt>
                <c:pt idx="13281">
                  <c:v>7.5884331250015986</c:v>
                </c:pt>
                <c:pt idx="13282">
                  <c:v>7.5888425000000002</c:v>
                </c:pt>
                <c:pt idx="13283">
                  <c:v>7.5892575000000004</c:v>
                </c:pt>
                <c:pt idx="13284">
                  <c:v>7.5897474999999996</c:v>
                </c:pt>
                <c:pt idx="13285">
                  <c:v>7.5901593750015994</c:v>
                </c:pt>
                <c:pt idx="13286">
                  <c:v>7.5905193750015991</c:v>
                </c:pt>
                <c:pt idx="13287">
                  <c:v>7.5908731250015986</c:v>
                </c:pt>
                <c:pt idx="13288">
                  <c:v>7.5912162500000004</c:v>
                </c:pt>
                <c:pt idx="13289">
                  <c:v>7.5916643750015993</c:v>
                </c:pt>
                <c:pt idx="13290">
                  <c:v>7.592071875001599</c:v>
                </c:pt>
                <c:pt idx="13291">
                  <c:v>7.5916743750015989</c:v>
                </c:pt>
                <c:pt idx="13292">
                  <c:v>7.5912487500000001</c:v>
                </c:pt>
                <c:pt idx="13293">
                  <c:v>7.5908237500000002</c:v>
                </c:pt>
                <c:pt idx="13294">
                  <c:v>7.5904800000000003</c:v>
                </c:pt>
                <c:pt idx="13295">
                  <c:v>7.5900962500000002</c:v>
                </c:pt>
                <c:pt idx="13296">
                  <c:v>7.5897256250015994</c:v>
                </c:pt>
                <c:pt idx="13297">
                  <c:v>7.5893350000000002</c:v>
                </c:pt>
                <c:pt idx="13298">
                  <c:v>7.5889431250015988</c:v>
                </c:pt>
                <c:pt idx="13299">
                  <c:v>7.5886193750015991</c:v>
                </c:pt>
                <c:pt idx="13300">
                  <c:v>7.5882737499999999</c:v>
                </c:pt>
                <c:pt idx="13301">
                  <c:v>7.5879087500000004</c:v>
                </c:pt>
                <c:pt idx="13302">
                  <c:v>7.5874756250015993</c:v>
                </c:pt>
                <c:pt idx="13303">
                  <c:v>7.5870575000000002</c:v>
                </c:pt>
                <c:pt idx="13304">
                  <c:v>7.5865993750015992</c:v>
                </c:pt>
                <c:pt idx="13305">
                  <c:v>7.5861493750015994</c:v>
                </c:pt>
                <c:pt idx="13306">
                  <c:v>7.5855731250015994</c:v>
                </c:pt>
                <c:pt idx="13307">
                  <c:v>7.58503375</c:v>
                </c:pt>
                <c:pt idx="13308">
                  <c:v>7.5845012499999998</c:v>
                </c:pt>
                <c:pt idx="13309">
                  <c:v>7.5840112499999996</c:v>
                </c:pt>
                <c:pt idx="13310">
                  <c:v>7.583554375001599</c:v>
                </c:pt>
                <c:pt idx="13311">
                  <c:v>7.5831768750015991</c:v>
                </c:pt>
                <c:pt idx="13312">
                  <c:v>7.5828312499999999</c:v>
                </c:pt>
                <c:pt idx="13313">
                  <c:v>7.5825293750015987</c:v>
                </c:pt>
                <c:pt idx="13314">
                  <c:v>7.5824343750015988</c:v>
                </c:pt>
                <c:pt idx="13315">
                  <c:v>7.5824693750015992</c:v>
                </c:pt>
                <c:pt idx="13316">
                  <c:v>7.5825275000000003</c:v>
                </c:pt>
                <c:pt idx="13317">
                  <c:v>7.5828931250015987</c:v>
                </c:pt>
                <c:pt idx="13318">
                  <c:v>7.5832274999999996</c:v>
                </c:pt>
                <c:pt idx="13319">
                  <c:v>7.5835662499999996</c:v>
                </c:pt>
                <c:pt idx="13320">
                  <c:v>7.5839831250015992</c:v>
                </c:pt>
                <c:pt idx="13321">
                  <c:v>7.5843212500000003</c:v>
                </c:pt>
                <c:pt idx="13322">
                  <c:v>7.5847593750015987</c:v>
                </c:pt>
                <c:pt idx="13323">
                  <c:v>7.5850806250015994</c:v>
                </c:pt>
                <c:pt idx="13324">
                  <c:v>7.5855212500000002</c:v>
                </c:pt>
                <c:pt idx="13325">
                  <c:v>7.5859281250015993</c:v>
                </c:pt>
                <c:pt idx="13326">
                  <c:v>7.58627875</c:v>
                </c:pt>
                <c:pt idx="13327">
                  <c:v>7.5866687500000003</c:v>
                </c:pt>
                <c:pt idx="13328">
                  <c:v>7.5870131250015991</c:v>
                </c:pt>
                <c:pt idx="13329">
                  <c:v>7.586685625001599</c:v>
                </c:pt>
                <c:pt idx="13330">
                  <c:v>7.5863462500000001</c:v>
                </c:pt>
                <c:pt idx="13331">
                  <c:v>7.5859562499999997</c:v>
                </c:pt>
                <c:pt idx="13332">
                  <c:v>7.5854868750015987</c:v>
                </c:pt>
                <c:pt idx="13333">
                  <c:v>7.5851318750015988</c:v>
                </c:pt>
                <c:pt idx="13334">
                  <c:v>7.5847312499999999</c:v>
                </c:pt>
                <c:pt idx="13335">
                  <c:v>7.5843781250015994</c:v>
                </c:pt>
                <c:pt idx="13336">
                  <c:v>7.5839949999999998</c:v>
                </c:pt>
                <c:pt idx="13337">
                  <c:v>7.5836318750015987</c:v>
                </c:pt>
                <c:pt idx="13338">
                  <c:v>7.5832812499999998</c:v>
                </c:pt>
                <c:pt idx="13339">
                  <c:v>7.5833718750015988</c:v>
                </c:pt>
                <c:pt idx="13340">
                  <c:v>7.5837837500000003</c:v>
                </c:pt>
                <c:pt idx="13341">
                  <c:v>7.5841368750015992</c:v>
                </c:pt>
                <c:pt idx="13342">
                  <c:v>7.5844699999999996</c:v>
                </c:pt>
                <c:pt idx="13343">
                  <c:v>7.5848512499999998</c:v>
                </c:pt>
                <c:pt idx="13344">
                  <c:v>7.5852093750015994</c:v>
                </c:pt>
                <c:pt idx="13345">
                  <c:v>7.5856068750015986</c:v>
                </c:pt>
                <c:pt idx="13346">
                  <c:v>7.5859275000000004</c:v>
                </c:pt>
                <c:pt idx="13347">
                  <c:v>7.5862037500000001</c:v>
                </c:pt>
                <c:pt idx="13348">
                  <c:v>7.5865793750015991</c:v>
                </c:pt>
                <c:pt idx="13349">
                  <c:v>7.5869156250015992</c:v>
                </c:pt>
                <c:pt idx="13350">
                  <c:v>7.5873474999999999</c:v>
                </c:pt>
                <c:pt idx="13351">
                  <c:v>7.5876718750015986</c:v>
                </c:pt>
                <c:pt idx="13352">
                  <c:v>7.5881062500000001</c:v>
                </c:pt>
                <c:pt idx="13353">
                  <c:v>7.5885249999999997</c:v>
                </c:pt>
                <c:pt idx="13354">
                  <c:v>7.5889443750015992</c:v>
                </c:pt>
                <c:pt idx="13355">
                  <c:v>7.5893056250015993</c:v>
                </c:pt>
                <c:pt idx="13356">
                  <c:v>7.589665625001599</c:v>
                </c:pt>
                <c:pt idx="13357">
                  <c:v>7.5900893750015994</c:v>
                </c:pt>
                <c:pt idx="13358">
                  <c:v>7.5904512500000001</c:v>
                </c:pt>
                <c:pt idx="13359">
                  <c:v>7.5901218750015991</c:v>
                </c:pt>
                <c:pt idx="13360">
                  <c:v>7.5905406250015988</c:v>
                </c:pt>
                <c:pt idx="13361">
                  <c:v>7.5908768750015989</c:v>
                </c:pt>
                <c:pt idx="13362">
                  <c:v>7.5912812499999998</c:v>
                </c:pt>
                <c:pt idx="13363">
                  <c:v>7.5912462500000002</c:v>
                </c:pt>
                <c:pt idx="13364">
                  <c:v>7.5913206250015994</c:v>
                </c:pt>
                <c:pt idx="13365">
                  <c:v>7.5916418750015993</c:v>
                </c:pt>
                <c:pt idx="13366">
                  <c:v>7.5913218750015989</c:v>
                </c:pt>
                <c:pt idx="13367">
                  <c:v>7.5909125</c:v>
                </c:pt>
                <c:pt idx="13368">
                  <c:v>7.5905862500000003</c:v>
                </c:pt>
                <c:pt idx="13369">
                  <c:v>7.5902431250015994</c:v>
                </c:pt>
                <c:pt idx="13370">
                  <c:v>7.5899043750015993</c:v>
                </c:pt>
                <c:pt idx="13371">
                  <c:v>7.5894450000000004</c:v>
                </c:pt>
                <c:pt idx="13372">
                  <c:v>7.5891056250015989</c:v>
                </c:pt>
                <c:pt idx="13373">
                  <c:v>7.5887824999999998</c:v>
                </c:pt>
                <c:pt idx="13374">
                  <c:v>7.5884349999999996</c:v>
                </c:pt>
                <c:pt idx="13375">
                  <c:v>7.5881018750015992</c:v>
                </c:pt>
                <c:pt idx="13376">
                  <c:v>7.5876587500000001</c:v>
                </c:pt>
                <c:pt idx="13377">
                  <c:v>7.5872475000000001</c:v>
                </c:pt>
                <c:pt idx="13378">
                  <c:v>7.5867899999999997</c:v>
                </c:pt>
                <c:pt idx="13379">
                  <c:v>7.5864112500000003</c:v>
                </c:pt>
                <c:pt idx="13380">
                  <c:v>7.586005625001599</c:v>
                </c:pt>
                <c:pt idx="13381">
                  <c:v>7.5855918750015991</c:v>
                </c:pt>
                <c:pt idx="13382">
                  <c:v>7.5852293750015987</c:v>
                </c:pt>
                <c:pt idx="13383">
                  <c:v>7.5847581250015992</c:v>
                </c:pt>
                <c:pt idx="13384">
                  <c:v>7.5843325000000004</c:v>
                </c:pt>
                <c:pt idx="13385">
                  <c:v>7.5840093750015987</c:v>
                </c:pt>
                <c:pt idx="13386">
                  <c:v>7.5836087499999998</c:v>
                </c:pt>
                <c:pt idx="13387">
                  <c:v>7.5832706250015987</c:v>
                </c:pt>
                <c:pt idx="13388">
                  <c:v>7.5828362499999997</c:v>
                </c:pt>
                <c:pt idx="13389">
                  <c:v>7.5827718750015993</c:v>
                </c:pt>
                <c:pt idx="13390">
                  <c:v>7.582910625001599</c:v>
                </c:pt>
                <c:pt idx="13391">
                  <c:v>7.5832681250015987</c:v>
                </c:pt>
                <c:pt idx="13392">
                  <c:v>7.5836331250015991</c:v>
                </c:pt>
                <c:pt idx="13393">
                  <c:v>7.5839856250015991</c:v>
                </c:pt>
                <c:pt idx="13394">
                  <c:v>7.5842843750015989</c:v>
                </c:pt>
                <c:pt idx="13395">
                  <c:v>7.5846524999999998</c:v>
                </c:pt>
                <c:pt idx="13396">
                  <c:v>7.5850593750015989</c:v>
                </c:pt>
                <c:pt idx="13397">
                  <c:v>7.5853868750015989</c:v>
                </c:pt>
                <c:pt idx="13398">
                  <c:v>7.5849462499999998</c:v>
                </c:pt>
                <c:pt idx="13399">
                  <c:v>7.5845962499999997</c:v>
                </c:pt>
                <c:pt idx="13400">
                  <c:v>7.5841950000000002</c:v>
                </c:pt>
                <c:pt idx="13401">
                  <c:v>7.5841068750015994</c:v>
                </c:pt>
                <c:pt idx="13402">
                  <c:v>7.5844300000000002</c:v>
                </c:pt>
                <c:pt idx="13403">
                  <c:v>7.5844537499999998</c:v>
                </c:pt>
                <c:pt idx="13404">
                  <c:v>7.5840537499999998</c:v>
                </c:pt>
                <c:pt idx="13405">
                  <c:v>7.5836006250015986</c:v>
                </c:pt>
                <c:pt idx="13406">
                  <c:v>7.5834906250015992</c:v>
                </c:pt>
                <c:pt idx="13407">
                  <c:v>7.5838737500000004</c:v>
                </c:pt>
                <c:pt idx="13408">
                  <c:v>7.5842762500000003</c:v>
                </c:pt>
                <c:pt idx="13409">
                  <c:v>7.5846181250015992</c:v>
                </c:pt>
                <c:pt idx="13410">
                  <c:v>7.5849837500000001</c:v>
                </c:pt>
                <c:pt idx="13411">
                  <c:v>7.5853356250015986</c:v>
                </c:pt>
                <c:pt idx="13412">
                  <c:v>7.5849531250015989</c:v>
                </c:pt>
                <c:pt idx="13413">
                  <c:v>7.5846024999999999</c:v>
                </c:pt>
                <c:pt idx="13414">
                  <c:v>7.58474</c:v>
                </c:pt>
                <c:pt idx="13415">
                  <c:v>7.5849099999999998</c:v>
                </c:pt>
                <c:pt idx="13416">
                  <c:v>7.5851749999999996</c:v>
                </c:pt>
                <c:pt idx="13417">
                  <c:v>7.5850256250015988</c:v>
                </c:pt>
                <c:pt idx="13418">
                  <c:v>7.5845262499999997</c:v>
                </c:pt>
                <c:pt idx="13419">
                  <c:v>7.584071875001599</c:v>
                </c:pt>
                <c:pt idx="13420">
                  <c:v>7.58365125</c:v>
                </c:pt>
                <c:pt idx="13421">
                  <c:v>7.5830868750015989</c:v>
                </c:pt>
                <c:pt idx="13422">
                  <c:v>7.5826343750015992</c:v>
                </c:pt>
                <c:pt idx="13423">
                  <c:v>7.5822087500000004</c:v>
                </c:pt>
                <c:pt idx="13424">
                  <c:v>7.5818331250015989</c:v>
                </c:pt>
                <c:pt idx="13425">
                  <c:v>7.5814700000000004</c:v>
                </c:pt>
                <c:pt idx="13426">
                  <c:v>7.5811131250015986</c:v>
                </c:pt>
                <c:pt idx="13427">
                  <c:v>7.5807631250015994</c:v>
                </c:pt>
                <c:pt idx="13428">
                  <c:v>7.5804412499999998</c:v>
                </c:pt>
                <c:pt idx="13429">
                  <c:v>7.5807256250015991</c:v>
                </c:pt>
                <c:pt idx="13430">
                  <c:v>7.5811312500000003</c:v>
                </c:pt>
                <c:pt idx="13431">
                  <c:v>7.58149125</c:v>
                </c:pt>
                <c:pt idx="13432">
                  <c:v>7.5819650000000003</c:v>
                </c:pt>
                <c:pt idx="13433">
                  <c:v>7.5822893750015989</c:v>
                </c:pt>
                <c:pt idx="13434">
                  <c:v>7.5827</c:v>
                </c:pt>
                <c:pt idx="13435">
                  <c:v>7.5831243750015993</c:v>
                </c:pt>
                <c:pt idx="13436">
                  <c:v>7.5834506250015989</c:v>
                </c:pt>
                <c:pt idx="13437">
                  <c:v>7.5838262500000004</c:v>
                </c:pt>
                <c:pt idx="13438">
                  <c:v>7.5841793750015993</c:v>
                </c:pt>
                <c:pt idx="13439">
                  <c:v>7.5846268750015993</c:v>
                </c:pt>
                <c:pt idx="13440">
                  <c:v>7.5849824999999997</c:v>
                </c:pt>
                <c:pt idx="13441">
                  <c:v>7.5853431250015992</c:v>
                </c:pt>
                <c:pt idx="13442">
                  <c:v>7.5857606250015994</c:v>
                </c:pt>
                <c:pt idx="13443">
                  <c:v>7.5861268750015993</c:v>
                </c:pt>
                <c:pt idx="13444">
                  <c:v>7.5862112499999999</c:v>
                </c:pt>
                <c:pt idx="13445">
                  <c:v>7.5864243750015987</c:v>
                </c:pt>
                <c:pt idx="13446">
                  <c:v>7.5865037500000003</c:v>
                </c:pt>
                <c:pt idx="13447">
                  <c:v>7.5868787500000003</c:v>
                </c:pt>
                <c:pt idx="13448">
                  <c:v>7.5865375000000004</c:v>
                </c:pt>
                <c:pt idx="13449">
                  <c:v>7.5862143750015987</c:v>
                </c:pt>
                <c:pt idx="13450">
                  <c:v>7.5866199999999999</c:v>
                </c:pt>
                <c:pt idx="13451">
                  <c:v>7.5870237500000002</c:v>
                </c:pt>
                <c:pt idx="13452">
                  <c:v>7.5873974999999998</c:v>
                </c:pt>
                <c:pt idx="13453">
                  <c:v>7.5878043750015989</c:v>
                </c:pt>
                <c:pt idx="13454">
                  <c:v>7.5881481250015987</c:v>
                </c:pt>
                <c:pt idx="13455">
                  <c:v>7.5885393750015986</c:v>
                </c:pt>
                <c:pt idx="13456">
                  <c:v>7.5889325000000003</c:v>
                </c:pt>
                <c:pt idx="13457">
                  <c:v>7.5892637499999998</c:v>
                </c:pt>
                <c:pt idx="13458">
                  <c:v>7.5888431250015991</c:v>
                </c:pt>
                <c:pt idx="13459">
                  <c:v>7.5883156250015986</c:v>
                </c:pt>
                <c:pt idx="13460">
                  <c:v>7.5876881250015993</c:v>
                </c:pt>
                <c:pt idx="13461">
                  <c:v>7.5869931250015989</c:v>
                </c:pt>
                <c:pt idx="13462">
                  <c:v>7.5866487500000002</c:v>
                </c:pt>
                <c:pt idx="13463">
                  <c:v>7.5861393750015989</c:v>
                </c:pt>
                <c:pt idx="13464">
                  <c:v>7.5857337500000002</c:v>
                </c:pt>
                <c:pt idx="13465">
                  <c:v>7.5853262499999996</c:v>
                </c:pt>
                <c:pt idx="13466">
                  <c:v>7.5849756250015989</c:v>
                </c:pt>
                <c:pt idx="13467">
                  <c:v>7.5846118750015989</c:v>
                </c:pt>
                <c:pt idx="13468">
                  <c:v>7.5842512500000003</c:v>
                </c:pt>
                <c:pt idx="13469">
                  <c:v>7.5839112499999999</c:v>
                </c:pt>
                <c:pt idx="13470">
                  <c:v>7.5838887499999998</c:v>
                </c:pt>
                <c:pt idx="13471">
                  <c:v>7.5842774999999998</c:v>
                </c:pt>
                <c:pt idx="13472">
                  <c:v>7.5843012500000002</c:v>
                </c:pt>
                <c:pt idx="13473">
                  <c:v>7.5846562500000001</c:v>
                </c:pt>
                <c:pt idx="13474">
                  <c:v>7.5850324999999996</c:v>
                </c:pt>
                <c:pt idx="13475">
                  <c:v>7.58540875</c:v>
                </c:pt>
                <c:pt idx="13476">
                  <c:v>7.585079375001599</c:v>
                </c:pt>
                <c:pt idx="13477">
                  <c:v>7.5854549999999996</c:v>
                </c:pt>
                <c:pt idx="13478">
                  <c:v>7.58592625</c:v>
                </c:pt>
                <c:pt idx="13479">
                  <c:v>7.5863181250015987</c:v>
                </c:pt>
                <c:pt idx="13480">
                  <c:v>7.5867481250015993</c:v>
                </c:pt>
                <c:pt idx="13481">
                  <c:v>7.5871199999999996</c:v>
                </c:pt>
                <c:pt idx="13482">
                  <c:v>7.5875518750015987</c:v>
                </c:pt>
                <c:pt idx="13483">
                  <c:v>7.5878993750015988</c:v>
                </c:pt>
                <c:pt idx="13484">
                  <c:v>7.5882418750015992</c:v>
                </c:pt>
                <c:pt idx="13485">
                  <c:v>7.5886224999999996</c:v>
                </c:pt>
                <c:pt idx="13486">
                  <c:v>7.5889656250015989</c:v>
                </c:pt>
                <c:pt idx="13487">
                  <c:v>7.5893337499999998</c:v>
                </c:pt>
                <c:pt idx="13488">
                  <c:v>7.5894068750015986</c:v>
                </c:pt>
                <c:pt idx="13489">
                  <c:v>7.58908</c:v>
                </c:pt>
                <c:pt idx="13490">
                  <c:v>7.5894362500000003</c:v>
                </c:pt>
                <c:pt idx="13491">
                  <c:v>7.5897981250015993</c:v>
                </c:pt>
                <c:pt idx="13492">
                  <c:v>7.5901481250015994</c:v>
                </c:pt>
                <c:pt idx="13493">
                  <c:v>7.5904781250015994</c:v>
                </c:pt>
                <c:pt idx="13494">
                  <c:v>7.5904443750015993</c:v>
                </c:pt>
                <c:pt idx="13495">
                  <c:v>7.5902075</c:v>
                </c:pt>
                <c:pt idx="13496">
                  <c:v>7.5898500000000002</c:v>
                </c:pt>
                <c:pt idx="13497">
                  <c:v>7.5895187499999999</c:v>
                </c:pt>
                <c:pt idx="13498">
                  <c:v>7.5890006250015993</c:v>
                </c:pt>
                <c:pt idx="13499">
                  <c:v>7.5885150000000001</c:v>
                </c:pt>
                <c:pt idx="13500">
                  <c:v>7.5881362499999998</c:v>
                </c:pt>
                <c:pt idx="13501">
                  <c:v>7.5878043750015989</c:v>
                </c:pt>
                <c:pt idx="13502">
                  <c:v>7.587379375001599</c:v>
                </c:pt>
                <c:pt idx="13503">
                  <c:v>7.5869643750015987</c:v>
                </c:pt>
                <c:pt idx="13504">
                  <c:v>7.5865668750015987</c:v>
                </c:pt>
                <c:pt idx="13505">
                  <c:v>7.58639375</c:v>
                </c:pt>
                <c:pt idx="13506">
                  <c:v>7.5866087499999999</c:v>
                </c:pt>
                <c:pt idx="13507">
                  <c:v>7.5867831250015989</c:v>
                </c:pt>
                <c:pt idx="13508">
                  <c:v>7.5871881250015987</c:v>
                </c:pt>
                <c:pt idx="13509">
                  <c:v>7.5875393750015991</c:v>
                </c:pt>
                <c:pt idx="13510">
                  <c:v>7.5878968750015989</c:v>
                </c:pt>
                <c:pt idx="13511">
                  <c:v>7.5881562499999999</c:v>
                </c:pt>
                <c:pt idx="13512">
                  <c:v>7.5884793750015991</c:v>
                </c:pt>
                <c:pt idx="13513">
                  <c:v>7.5888143750015988</c:v>
                </c:pt>
                <c:pt idx="13514">
                  <c:v>7.5891456250015992</c:v>
                </c:pt>
                <c:pt idx="13515">
                  <c:v>7.589125625001599</c:v>
                </c:pt>
                <c:pt idx="13516">
                  <c:v>7.5894531250015991</c:v>
                </c:pt>
                <c:pt idx="13517">
                  <c:v>7.5889262500000001</c:v>
                </c:pt>
                <c:pt idx="13518">
                  <c:v>7.5885606250015991</c:v>
                </c:pt>
                <c:pt idx="13519">
                  <c:v>7.5881043750015991</c:v>
                </c:pt>
                <c:pt idx="13520">
                  <c:v>7.5882256250015994</c:v>
                </c:pt>
                <c:pt idx="13521">
                  <c:v>7.5883256250015991</c:v>
                </c:pt>
                <c:pt idx="13522">
                  <c:v>7.5886699999999996</c:v>
                </c:pt>
                <c:pt idx="13523">
                  <c:v>7.5883268750015986</c:v>
                </c:pt>
                <c:pt idx="13524">
                  <c:v>7.5877999999999997</c:v>
                </c:pt>
                <c:pt idx="13525">
                  <c:v>7.5874756250015993</c:v>
                </c:pt>
                <c:pt idx="13526">
                  <c:v>7.5871493750015988</c:v>
                </c:pt>
                <c:pt idx="13527">
                  <c:v>7.5872400000000004</c:v>
                </c:pt>
                <c:pt idx="13528">
                  <c:v>7.5876950000000001</c:v>
                </c:pt>
                <c:pt idx="13529">
                  <c:v>7.5881568750015989</c:v>
                </c:pt>
                <c:pt idx="13530">
                  <c:v>7.5885699999999998</c:v>
                </c:pt>
                <c:pt idx="13531">
                  <c:v>7.5889800000000003</c:v>
                </c:pt>
                <c:pt idx="13532">
                  <c:v>7.5894231250015993</c:v>
                </c:pt>
                <c:pt idx="13533">
                  <c:v>7.5897449999999997</c:v>
                </c:pt>
                <c:pt idx="13534">
                  <c:v>7.5900749999999997</c:v>
                </c:pt>
                <c:pt idx="13535">
                  <c:v>7.5904081250015993</c:v>
                </c:pt>
                <c:pt idx="13536">
                  <c:v>7.5899856250015993</c:v>
                </c:pt>
                <c:pt idx="13537">
                  <c:v>7.5896593750015988</c:v>
                </c:pt>
                <c:pt idx="13538">
                  <c:v>7.5893350000000002</c:v>
                </c:pt>
                <c:pt idx="13539">
                  <c:v>7.5888687499999996</c:v>
                </c:pt>
                <c:pt idx="13540">
                  <c:v>7.5884549999999997</c:v>
                </c:pt>
                <c:pt idx="13541">
                  <c:v>7.5880656250015992</c:v>
                </c:pt>
                <c:pt idx="13542">
                  <c:v>7.5877125000000003</c:v>
                </c:pt>
                <c:pt idx="13543">
                  <c:v>7.5872925000000002</c:v>
                </c:pt>
                <c:pt idx="13544">
                  <c:v>7.586875</c:v>
                </c:pt>
                <c:pt idx="13545">
                  <c:v>7.5863931250015986</c:v>
                </c:pt>
                <c:pt idx="13546">
                  <c:v>7.5866793750015988</c:v>
                </c:pt>
                <c:pt idx="13547">
                  <c:v>7.5871149999999998</c:v>
                </c:pt>
                <c:pt idx="13548">
                  <c:v>7.5874356250015991</c:v>
                </c:pt>
                <c:pt idx="13549">
                  <c:v>7.5878518750015989</c:v>
                </c:pt>
                <c:pt idx="13550">
                  <c:v>7.58817875</c:v>
                </c:pt>
                <c:pt idx="13551">
                  <c:v>7.5885668750015993</c:v>
                </c:pt>
                <c:pt idx="13552">
                  <c:v>7.5889875</c:v>
                </c:pt>
                <c:pt idx="13553">
                  <c:v>7.58935125</c:v>
                </c:pt>
                <c:pt idx="13554">
                  <c:v>7.5897843750015994</c:v>
                </c:pt>
                <c:pt idx="13555">
                  <c:v>7.5901856250015989</c:v>
                </c:pt>
                <c:pt idx="13556">
                  <c:v>7.5905112499999996</c:v>
                </c:pt>
                <c:pt idx="13557">
                  <c:v>7.5909043750015988</c:v>
                </c:pt>
                <c:pt idx="13558">
                  <c:v>7.5913581250015989</c:v>
                </c:pt>
                <c:pt idx="13559">
                  <c:v>7.5917812500000004</c:v>
                </c:pt>
                <c:pt idx="13560">
                  <c:v>7.5921250000000002</c:v>
                </c:pt>
                <c:pt idx="13561">
                  <c:v>7.5925237499999998</c:v>
                </c:pt>
                <c:pt idx="13562">
                  <c:v>7.5928768750015987</c:v>
                </c:pt>
                <c:pt idx="13563">
                  <c:v>7.5932025000000003</c:v>
                </c:pt>
                <c:pt idx="13564">
                  <c:v>7.5935543750015988</c:v>
                </c:pt>
                <c:pt idx="13565">
                  <c:v>7.59308125</c:v>
                </c:pt>
                <c:pt idx="13566">
                  <c:v>7.5925318750015993</c:v>
                </c:pt>
                <c:pt idx="13567">
                  <c:v>7.5920137499999996</c:v>
                </c:pt>
                <c:pt idx="13568">
                  <c:v>7.5916712500000001</c:v>
                </c:pt>
                <c:pt idx="13569">
                  <c:v>7.5913406250015987</c:v>
                </c:pt>
                <c:pt idx="13570">
                  <c:v>7.590865</c:v>
                </c:pt>
                <c:pt idx="13571">
                  <c:v>7.5905300000000002</c:v>
                </c:pt>
                <c:pt idx="13572">
                  <c:v>7.5907200000000001</c:v>
                </c:pt>
                <c:pt idx="13573">
                  <c:v>7.5910787500000003</c:v>
                </c:pt>
                <c:pt idx="13574">
                  <c:v>7.5914450000000002</c:v>
                </c:pt>
                <c:pt idx="13575">
                  <c:v>7.5917887500000001</c:v>
                </c:pt>
                <c:pt idx="13576">
                  <c:v>7.5922475</c:v>
                </c:pt>
                <c:pt idx="13577">
                  <c:v>7.592634375001599</c:v>
                </c:pt>
                <c:pt idx="13578">
                  <c:v>7.5929687499999998</c:v>
                </c:pt>
                <c:pt idx="13579">
                  <c:v>7.5933087500000003</c:v>
                </c:pt>
                <c:pt idx="13580">
                  <c:v>7.5936381250015987</c:v>
                </c:pt>
                <c:pt idx="13581">
                  <c:v>7.5938150000000002</c:v>
                </c:pt>
                <c:pt idx="13582">
                  <c:v>7.5939731250015994</c:v>
                </c:pt>
                <c:pt idx="13583">
                  <c:v>7.5935687500000002</c:v>
                </c:pt>
                <c:pt idx="13584">
                  <c:v>7.5931787499999999</c:v>
                </c:pt>
                <c:pt idx="13585">
                  <c:v>7.592810625001599</c:v>
                </c:pt>
                <c:pt idx="13586">
                  <c:v>7.5924431250015987</c:v>
                </c:pt>
                <c:pt idx="13587">
                  <c:v>7.5920975000000004</c:v>
                </c:pt>
                <c:pt idx="13588">
                  <c:v>7.59172125</c:v>
                </c:pt>
                <c:pt idx="13589">
                  <c:v>7.5913456250015994</c:v>
                </c:pt>
                <c:pt idx="13590">
                  <c:v>7.590991875001599</c:v>
                </c:pt>
                <c:pt idx="13591">
                  <c:v>7.5905906250015986</c:v>
                </c:pt>
                <c:pt idx="13592">
                  <c:v>7.5902050000000001</c:v>
                </c:pt>
                <c:pt idx="13593">
                  <c:v>7.5898618750015991</c:v>
                </c:pt>
                <c:pt idx="13594">
                  <c:v>7.5901949999999996</c:v>
                </c:pt>
                <c:pt idx="13595">
                  <c:v>7.5905818750015994</c:v>
                </c:pt>
                <c:pt idx="13596">
                  <c:v>7.5909849999999999</c:v>
                </c:pt>
                <c:pt idx="13597">
                  <c:v>7.5913075000000001</c:v>
                </c:pt>
                <c:pt idx="13598">
                  <c:v>7.5914293750015993</c:v>
                </c:pt>
                <c:pt idx="13599">
                  <c:v>7.591755625001599</c:v>
                </c:pt>
                <c:pt idx="13600">
                  <c:v>7.5914668750015988</c:v>
                </c:pt>
                <c:pt idx="13601">
                  <c:v>7.5913112500000004</c:v>
                </c:pt>
                <c:pt idx="13602">
                  <c:v>7.5909068750015987</c:v>
                </c:pt>
                <c:pt idx="13603">
                  <c:v>7.5909287499999998</c:v>
                </c:pt>
                <c:pt idx="13604">
                  <c:v>7.5905793750015986</c:v>
                </c:pt>
                <c:pt idx="13605">
                  <c:v>7.5903893750015987</c:v>
                </c:pt>
                <c:pt idx="13606">
                  <c:v>7.5901987499999999</c:v>
                </c:pt>
                <c:pt idx="13607">
                  <c:v>7.5905187500000002</c:v>
                </c:pt>
                <c:pt idx="13608">
                  <c:v>7.5908949999999997</c:v>
                </c:pt>
                <c:pt idx="13609">
                  <c:v>7.59124</c:v>
                </c:pt>
                <c:pt idx="13610">
                  <c:v>7.5915856250015992</c:v>
                </c:pt>
                <c:pt idx="13611">
                  <c:v>7.5914312500000003</c:v>
                </c:pt>
                <c:pt idx="13612">
                  <c:v>7.5916731250015994</c:v>
                </c:pt>
                <c:pt idx="13613">
                  <c:v>7.5919706250015988</c:v>
                </c:pt>
                <c:pt idx="13614">
                  <c:v>7.592304375001599</c:v>
                </c:pt>
                <c:pt idx="13615">
                  <c:v>7.59270625</c:v>
                </c:pt>
                <c:pt idx="13616">
                  <c:v>7.5930806250015994</c:v>
                </c:pt>
                <c:pt idx="13617">
                  <c:v>7.5934637499999997</c:v>
                </c:pt>
                <c:pt idx="13618">
                  <c:v>7.5938412499999997</c:v>
                </c:pt>
                <c:pt idx="13619">
                  <c:v>7.5942125000000003</c:v>
                </c:pt>
                <c:pt idx="13620">
                  <c:v>7.5946337499999998</c:v>
                </c:pt>
                <c:pt idx="13621">
                  <c:v>7.5949987500000002</c:v>
                </c:pt>
                <c:pt idx="13622">
                  <c:v>7.5953212499999996</c:v>
                </c:pt>
                <c:pt idx="13623">
                  <c:v>7.5957343750015989</c:v>
                </c:pt>
                <c:pt idx="13624">
                  <c:v>7.5961056250015986</c:v>
                </c:pt>
                <c:pt idx="13625">
                  <c:v>7.5964962500000004</c:v>
                </c:pt>
                <c:pt idx="13626">
                  <c:v>7.5960737500000004</c:v>
                </c:pt>
                <c:pt idx="13627">
                  <c:v>7.5954906250015988</c:v>
                </c:pt>
                <c:pt idx="13628">
                  <c:v>7.5949081250015986</c:v>
                </c:pt>
                <c:pt idx="13629">
                  <c:v>7.5943687500000001</c:v>
                </c:pt>
                <c:pt idx="13630">
                  <c:v>7.5938712500000003</c:v>
                </c:pt>
                <c:pt idx="13631">
                  <c:v>7.5935350000000001</c:v>
                </c:pt>
                <c:pt idx="13632">
                  <c:v>7.5931937500000002</c:v>
                </c:pt>
                <c:pt idx="13633">
                  <c:v>7.5928131250015989</c:v>
                </c:pt>
                <c:pt idx="13634">
                  <c:v>7.5924812499999996</c:v>
                </c:pt>
                <c:pt idx="13635">
                  <c:v>7.5921162500000001</c:v>
                </c:pt>
                <c:pt idx="13636">
                  <c:v>7.5917762499999997</c:v>
                </c:pt>
                <c:pt idx="13637">
                  <c:v>7.5914381250015994</c:v>
                </c:pt>
                <c:pt idx="13638">
                  <c:v>7.5917887500000001</c:v>
                </c:pt>
                <c:pt idx="13639">
                  <c:v>7.5921824999999998</c:v>
                </c:pt>
                <c:pt idx="13640">
                  <c:v>7.5925318750015993</c:v>
                </c:pt>
                <c:pt idx="13641">
                  <c:v>7.5928518750015987</c:v>
                </c:pt>
                <c:pt idx="13642">
                  <c:v>7.5932000000000004</c:v>
                </c:pt>
                <c:pt idx="13643">
                  <c:v>7.5935787499999998</c:v>
                </c:pt>
                <c:pt idx="13644">
                  <c:v>7.5940118750015992</c:v>
                </c:pt>
                <c:pt idx="13645">
                  <c:v>7.5943568750015986</c:v>
                </c:pt>
                <c:pt idx="13646">
                  <c:v>7.5946006250015987</c:v>
                </c:pt>
                <c:pt idx="13647">
                  <c:v>7.5942012500000002</c:v>
                </c:pt>
                <c:pt idx="13648">
                  <c:v>7.5938393750015987</c:v>
                </c:pt>
                <c:pt idx="13649">
                  <c:v>7.5931706250015987</c:v>
                </c:pt>
                <c:pt idx="13650">
                  <c:v>7.592774375001599</c:v>
                </c:pt>
                <c:pt idx="13651">
                  <c:v>7.5924300000000002</c:v>
                </c:pt>
                <c:pt idx="13652">
                  <c:v>7.5920293750015988</c:v>
                </c:pt>
                <c:pt idx="13653">
                  <c:v>7.59169625</c:v>
                </c:pt>
                <c:pt idx="13654">
                  <c:v>7.5913368750015993</c:v>
                </c:pt>
                <c:pt idx="13655">
                  <c:v>7.5916343750015987</c:v>
                </c:pt>
                <c:pt idx="13656">
                  <c:v>7.59193125</c:v>
                </c:pt>
                <c:pt idx="13657">
                  <c:v>7.5922675000000002</c:v>
                </c:pt>
                <c:pt idx="13658">
                  <c:v>7.5926418750015987</c:v>
                </c:pt>
                <c:pt idx="13659">
                  <c:v>7.5930668750015986</c:v>
                </c:pt>
                <c:pt idx="13660">
                  <c:v>7.593443125001599</c:v>
                </c:pt>
                <c:pt idx="13661">
                  <c:v>7.5930706250015989</c:v>
                </c:pt>
                <c:pt idx="13662">
                  <c:v>7.5926293750015992</c:v>
                </c:pt>
                <c:pt idx="13663">
                  <c:v>7.59307</c:v>
                </c:pt>
                <c:pt idx="13664">
                  <c:v>7.5933968750015994</c:v>
                </c:pt>
                <c:pt idx="13665">
                  <c:v>7.5937725</c:v>
                </c:pt>
                <c:pt idx="13666">
                  <c:v>7.5941900000000002</c:v>
                </c:pt>
                <c:pt idx="13667">
                  <c:v>7.5945425000000002</c:v>
                </c:pt>
                <c:pt idx="13668">
                  <c:v>7.5948962499999997</c:v>
                </c:pt>
                <c:pt idx="13669">
                  <c:v>7.595225625001599</c:v>
                </c:pt>
                <c:pt idx="13670">
                  <c:v>7.5955968750015987</c:v>
                </c:pt>
                <c:pt idx="13671">
                  <c:v>7.5959587500000003</c:v>
                </c:pt>
                <c:pt idx="13672">
                  <c:v>7.5963087500000004</c:v>
                </c:pt>
                <c:pt idx="13673">
                  <c:v>7.5966687500000001</c:v>
                </c:pt>
                <c:pt idx="13674">
                  <c:v>7.5970306250015991</c:v>
                </c:pt>
                <c:pt idx="13675">
                  <c:v>7.5973575000000002</c:v>
                </c:pt>
                <c:pt idx="13676">
                  <c:v>7.5969981250015994</c:v>
                </c:pt>
                <c:pt idx="13677">
                  <c:v>7.5966162500000003</c:v>
                </c:pt>
                <c:pt idx="13678">
                  <c:v>7.5961918750015993</c:v>
                </c:pt>
                <c:pt idx="13679">
                  <c:v>7.5957212500000004</c:v>
                </c:pt>
                <c:pt idx="13680">
                  <c:v>7.5951899999999997</c:v>
                </c:pt>
                <c:pt idx="13681">
                  <c:v>7.5948531250015989</c:v>
                </c:pt>
                <c:pt idx="13682">
                  <c:v>7.5949912499999996</c:v>
                </c:pt>
                <c:pt idx="13683">
                  <c:v>7.5953499999999998</c:v>
                </c:pt>
                <c:pt idx="13684">
                  <c:v>7.5956756250015989</c:v>
                </c:pt>
                <c:pt idx="13685">
                  <c:v>7.5959987499999997</c:v>
                </c:pt>
                <c:pt idx="13686">
                  <c:v>7.596375625001599</c:v>
                </c:pt>
                <c:pt idx="13687">
                  <c:v>7.5967387500000001</c:v>
                </c:pt>
                <c:pt idx="13688">
                  <c:v>7.5970587500000004</c:v>
                </c:pt>
                <c:pt idx="13689">
                  <c:v>7.5971556250015988</c:v>
                </c:pt>
                <c:pt idx="13690">
                  <c:v>7.5969793750015988</c:v>
                </c:pt>
                <c:pt idx="13691">
                  <c:v>7.5965775000000004</c:v>
                </c:pt>
                <c:pt idx="13692">
                  <c:v>7.5961587499999998</c:v>
                </c:pt>
                <c:pt idx="13693">
                  <c:v>7.5957875000000001</c:v>
                </c:pt>
                <c:pt idx="13694">
                  <c:v>7.5954106250015991</c:v>
                </c:pt>
                <c:pt idx="13695">
                  <c:v>7.5949837499999999</c:v>
                </c:pt>
                <c:pt idx="13696">
                  <c:v>7.5951924999999996</c:v>
                </c:pt>
                <c:pt idx="13697">
                  <c:v>7.5955287499999997</c:v>
                </c:pt>
                <c:pt idx="13698">
                  <c:v>7.5958662500000003</c:v>
                </c:pt>
                <c:pt idx="13699">
                  <c:v>7.5955149999999998</c:v>
                </c:pt>
                <c:pt idx="13700">
                  <c:v>7.5949999999999998</c:v>
                </c:pt>
                <c:pt idx="13701">
                  <c:v>7.5943268750015989</c:v>
                </c:pt>
                <c:pt idx="13702">
                  <c:v>7.5939624999999999</c:v>
                </c:pt>
                <c:pt idx="13703">
                  <c:v>7.5936237499999999</c:v>
                </c:pt>
                <c:pt idx="13704">
                  <c:v>7.5931050000000004</c:v>
                </c:pt>
                <c:pt idx="13705">
                  <c:v>7.5926806250015986</c:v>
                </c:pt>
                <c:pt idx="13706">
                  <c:v>7.5928587500000004</c:v>
                </c:pt>
                <c:pt idx="13707">
                  <c:v>7.5929843750015991</c:v>
                </c:pt>
                <c:pt idx="13708">
                  <c:v>7.5927981250015986</c:v>
                </c:pt>
                <c:pt idx="13709">
                  <c:v>7.5924656250015987</c:v>
                </c:pt>
                <c:pt idx="13710">
                  <c:v>7.5923325000000004</c:v>
                </c:pt>
                <c:pt idx="13711">
                  <c:v>7.5926668750015986</c:v>
                </c:pt>
                <c:pt idx="13712">
                  <c:v>7.5930299999999997</c:v>
                </c:pt>
                <c:pt idx="13713">
                  <c:v>7.5933593750015991</c:v>
                </c:pt>
                <c:pt idx="13714">
                  <c:v>7.59371375</c:v>
                </c:pt>
                <c:pt idx="13715">
                  <c:v>7.5941562500000002</c:v>
                </c:pt>
                <c:pt idx="13716">
                  <c:v>7.5942906250015989</c:v>
                </c:pt>
                <c:pt idx="13717">
                  <c:v>7.5944200000000004</c:v>
                </c:pt>
                <c:pt idx="13718">
                  <c:v>7.5944349999999998</c:v>
                </c:pt>
                <c:pt idx="13719">
                  <c:v>7.5941131250015994</c:v>
                </c:pt>
                <c:pt idx="13720">
                  <c:v>7.5944968750015986</c:v>
                </c:pt>
                <c:pt idx="13721">
                  <c:v>7.5948256250015991</c:v>
                </c:pt>
                <c:pt idx="13722">
                  <c:v>7.5944618750015991</c:v>
                </c:pt>
                <c:pt idx="13723">
                  <c:v>7.5944493750015987</c:v>
                </c:pt>
                <c:pt idx="13724">
                  <c:v>7.5947912500000001</c:v>
                </c:pt>
                <c:pt idx="13725">
                  <c:v>7.5951612500000003</c:v>
                </c:pt>
                <c:pt idx="13726">
                  <c:v>7.5947362500000004</c:v>
                </c:pt>
                <c:pt idx="13727">
                  <c:v>7.5943781250015991</c:v>
                </c:pt>
                <c:pt idx="13728">
                  <c:v>7.5939862500000004</c:v>
                </c:pt>
                <c:pt idx="13729">
                  <c:v>7.5936231250015993</c:v>
                </c:pt>
                <c:pt idx="13730">
                  <c:v>7.5936431250015994</c:v>
                </c:pt>
                <c:pt idx="13731">
                  <c:v>7.5934687500000004</c:v>
                </c:pt>
                <c:pt idx="13732">
                  <c:v>7.5936387500000002</c:v>
                </c:pt>
                <c:pt idx="13733">
                  <c:v>7.594053125001599</c:v>
                </c:pt>
                <c:pt idx="13734">
                  <c:v>7.5944287499999996</c:v>
                </c:pt>
                <c:pt idx="13735">
                  <c:v>7.5949012500000004</c:v>
                </c:pt>
                <c:pt idx="13736">
                  <c:v>7.5953106250015994</c:v>
                </c:pt>
                <c:pt idx="13737">
                  <c:v>7.5950718750015991</c:v>
                </c:pt>
                <c:pt idx="13738">
                  <c:v>7.5951181250015987</c:v>
                </c:pt>
                <c:pt idx="13739">
                  <c:v>7.5955206250015994</c:v>
                </c:pt>
                <c:pt idx="13740">
                  <c:v>7.5955681250015994</c:v>
                </c:pt>
                <c:pt idx="13741">
                  <c:v>7.5960850000000004</c:v>
                </c:pt>
                <c:pt idx="13742">
                  <c:v>7.5964774999999998</c:v>
                </c:pt>
                <c:pt idx="13743">
                  <c:v>7.596798125001599</c:v>
                </c:pt>
                <c:pt idx="13744">
                  <c:v>7.5971475000000002</c:v>
                </c:pt>
                <c:pt idx="13745">
                  <c:v>7.5974931250015993</c:v>
                </c:pt>
                <c:pt idx="13746">
                  <c:v>7.597878125001599</c:v>
                </c:pt>
                <c:pt idx="13747">
                  <c:v>7.5981025000000004</c:v>
                </c:pt>
                <c:pt idx="13748">
                  <c:v>7.5984556250015993</c:v>
                </c:pt>
                <c:pt idx="13749">
                  <c:v>7.5988793750015988</c:v>
                </c:pt>
                <c:pt idx="13750">
                  <c:v>7.5992350000000002</c:v>
                </c:pt>
                <c:pt idx="13751">
                  <c:v>7.5994343750015991</c:v>
                </c:pt>
                <c:pt idx="13752">
                  <c:v>7.5989987499999998</c:v>
                </c:pt>
                <c:pt idx="13753">
                  <c:v>7.5985181250015987</c:v>
                </c:pt>
                <c:pt idx="13754">
                  <c:v>7.5980368750015987</c:v>
                </c:pt>
                <c:pt idx="13755">
                  <c:v>7.5975006250015991</c:v>
                </c:pt>
                <c:pt idx="13756">
                  <c:v>7.5970449999999996</c:v>
                </c:pt>
                <c:pt idx="13757">
                  <c:v>7.5965837499999997</c:v>
                </c:pt>
                <c:pt idx="13758">
                  <c:v>7.5961749999999997</c:v>
                </c:pt>
                <c:pt idx="13759">
                  <c:v>7.5957537500000001</c:v>
                </c:pt>
                <c:pt idx="13760">
                  <c:v>7.5952831250015986</c:v>
                </c:pt>
                <c:pt idx="13761">
                  <c:v>7.5948437499999999</c:v>
                </c:pt>
                <c:pt idx="13762">
                  <c:v>7.5944849999999997</c:v>
                </c:pt>
                <c:pt idx="13763">
                  <c:v>7.5941475000000001</c:v>
                </c:pt>
                <c:pt idx="13764">
                  <c:v>7.5937768750015993</c:v>
                </c:pt>
                <c:pt idx="13765">
                  <c:v>7.5934293750015991</c:v>
                </c:pt>
                <c:pt idx="13766">
                  <c:v>7.5929893750015989</c:v>
                </c:pt>
                <c:pt idx="13767">
                  <c:v>7.5927581250015992</c:v>
                </c:pt>
                <c:pt idx="13768">
                  <c:v>7.5926393750015988</c:v>
                </c:pt>
                <c:pt idx="13769">
                  <c:v>7.5922324999999997</c:v>
                </c:pt>
                <c:pt idx="13770">
                  <c:v>7.5918587500000001</c:v>
                </c:pt>
                <c:pt idx="13771">
                  <c:v>7.5921568750015993</c:v>
                </c:pt>
                <c:pt idx="13772">
                  <c:v>7.5925331250015988</c:v>
                </c:pt>
                <c:pt idx="13773">
                  <c:v>7.5929700000000002</c:v>
                </c:pt>
                <c:pt idx="13774">
                  <c:v>7.5933318750015992</c:v>
                </c:pt>
                <c:pt idx="13775">
                  <c:v>7.5937068750015992</c:v>
                </c:pt>
                <c:pt idx="13776">
                  <c:v>7.5941243750015994</c:v>
                </c:pt>
                <c:pt idx="13777">
                  <c:v>7.5945206250015991</c:v>
                </c:pt>
                <c:pt idx="13778">
                  <c:v>7.5949324999999996</c:v>
                </c:pt>
                <c:pt idx="13779">
                  <c:v>7.5953387499999998</c:v>
                </c:pt>
                <c:pt idx="13780">
                  <c:v>7.5951250000000003</c:v>
                </c:pt>
                <c:pt idx="13781">
                  <c:v>7.5955662500000001</c:v>
                </c:pt>
                <c:pt idx="13782">
                  <c:v>7.5959099999999999</c:v>
                </c:pt>
                <c:pt idx="13783">
                  <c:v>7.5962743750015989</c:v>
                </c:pt>
                <c:pt idx="13784">
                  <c:v>7.5965850000000001</c:v>
                </c:pt>
                <c:pt idx="13785">
                  <c:v>7.59620125</c:v>
                </c:pt>
                <c:pt idx="13786">
                  <c:v>7.5958674999999998</c:v>
                </c:pt>
                <c:pt idx="13787">
                  <c:v>7.595530625001599</c:v>
                </c:pt>
                <c:pt idx="13788">
                  <c:v>7.5951231250015994</c:v>
                </c:pt>
                <c:pt idx="13789">
                  <c:v>7.5947475000000004</c:v>
                </c:pt>
                <c:pt idx="13790">
                  <c:v>7.5944124999999998</c:v>
                </c:pt>
                <c:pt idx="13791">
                  <c:v>7.5939981250015993</c:v>
                </c:pt>
                <c:pt idx="13792">
                  <c:v>7.5935906250015988</c:v>
                </c:pt>
                <c:pt idx="13793">
                  <c:v>7.5934231250015989</c:v>
                </c:pt>
                <c:pt idx="13794">
                  <c:v>7.5937656250015992</c:v>
                </c:pt>
                <c:pt idx="13795">
                  <c:v>7.5941331250015986</c:v>
                </c:pt>
                <c:pt idx="13796">
                  <c:v>7.5941937499999996</c:v>
                </c:pt>
                <c:pt idx="13797">
                  <c:v>7.5939043750015989</c:v>
                </c:pt>
                <c:pt idx="13798">
                  <c:v>7.5935193750015992</c:v>
                </c:pt>
                <c:pt idx="13799">
                  <c:v>7.5939624999999999</c:v>
                </c:pt>
                <c:pt idx="13800">
                  <c:v>7.5943856250015989</c:v>
                </c:pt>
                <c:pt idx="13801">
                  <c:v>7.5948312500000004</c:v>
                </c:pt>
                <c:pt idx="13802">
                  <c:v>7.5952337500000002</c:v>
                </c:pt>
                <c:pt idx="13803">
                  <c:v>7.5956237499999997</c:v>
                </c:pt>
                <c:pt idx="13804">
                  <c:v>7.5959481250015992</c:v>
                </c:pt>
                <c:pt idx="13805">
                  <c:v>7.5963068750015994</c:v>
                </c:pt>
                <c:pt idx="13806">
                  <c:v>7.5966787499999997</c:v>
                </c:pt>
                <c:pt idx="13807">
                  <c:v>7.5971374999999997</c:v>
                </c:pt>
                <c:pt idx="13808">
                  <c:v>7.5974887500000001</c:v>
                </c:pt>
                <c:pt idx="13809">
                  <c:v>7.5979049999999999</c:v>
                </c:pt>
                <c:pt idx="13810">
                  <c:v>7.5982462499999999</c:v>
                </c:pt>
                <c:pt idx="13811">
                  <c:v>7.5985881250015987</c:v>
                </c:pt>
                <c:pt idx="13812">
                  <c:v>7.5989187500000002</c:v>
                </c:pt>
                <c:pt idx="13813">
                  <c:v>7.5990443750015988</c:v>
                </c:pt>
                <c:pt idx="13814">
                  <c:v>7.5994487499999996</c:v>
                </c:pt>
                <c:pt idx="13815">
                  <c:v>7.5997750000000002</c:v>
                </c:pt>
                <c:pt idx="13816">
                  <c:v>7.5993343750015994</c:v>
                </c:pt>
                <c:pt idx="13817">
                  <c:v>7.5989012499999999</c:v>
                </c:pt>
                <c:pt idx="13818">
                  <c:v>7.59840625</c:v>
                </c:pt>
                <c:pt idx="13819">
                  <c:v>7.5979662499999998</c:v>
                </c:pt>
                <c:pt idx="13820">
                  <c:v>7.5975074999999999</c:v>
                </c:pt>
                <c:pt idx="13821">
                  <c:v>7.5971175000000004</c:v>
                </c:pt>
                <c:pt idx="13822">
                  <c:v>7.5966550000000002</c:v>
                </c:pt>
                <c:pt idx="13823">
                  <c:v>7.5962456250015986</c:v>
                </c:pt>
                <c:pt idx="13824">
                  <c:v>7.5958887500000003</c:v>
                </c:pt>
                <c:pt idx="13825">
                  <c:v>7.5955018750015988</c:v>
                </c:pt>
                <c:pt idx="13826">
                  <c:v>7.5949843750015988</c:v>
                </c:pt>
                <c:pt idx="13827">
                  <c:v>7.5945549999999997</c:v>
                </c:pt>
                <c:pt idx="13828">
                  <c:v>7.5941518750015993</c:v>
                </c:pt>
                <c:pt idx="13829">
                  <c:v>7.5938306250015986</c:v>
                </c:pt>
                <c:pt idx="13830">
                  <c:v>7.5934650000000001</c:v>
                </c:pt>
                <c:pt idx="13831">
                  <c:v>7.5931050000000004</c:v>
                </c:pt>
                <c:pt idx="13832">
                  <c:v>7.5926718750015993</c:v>
                </c:pt>
                <c:pt idx="13833">
                  <c:v>7.5922756250015988</c:v>
                </c:pt>
                <c:pt idx="13834">
                  <c:v>7.5918887499999999</c:v>
                </c:pt>
                <c:pt idx="13835">
                  <c:v>7.5915237500000003</c:v>
                </c:pt>
                <c:pt idx="13836">
                  <c:v>7.5917593750015993</c:v>
                </c:pt>
                <c:pt idx="13837">
                  <c:v>7.5921050000000001</c:v>
                </c:pt>
                <c:pt idx="13838">
                  <c:v>7.5924431250015987</c:v>
                </c:pt>
                <c:pt idx="13839">
                  <c:v>7.5928125</c:v>
                </c:pt>
                <c:pt idx="13840">
                  <c:v>7.5931362499999997</c:v>
                </c:pt>
                <c:pt idx="13841">
                  <c:v>7.5934868750015987</c:v>
                </c:pt>
                <c:pt idx="13842">
                  <c:v>7.5939118750015986</c:v>
                </c:pt>
                <c:pt idx="13843">
                  <c:v>7.594358125001599</c:v>
                </c:pt>
                <c:pt idx="13844">
                  <c:v>7.5947337499999996</c:v>
                </c:pt>
                <c:pt idx="13845">
                  <c:v>7.5951174999999997</c:v>
                </c:pt>
                <c:pt idx="13846">
                  <c:v>7.59544</c:v>
                </c:pt>
                <c:pt idx="13847">
                  <c:v>7.5958462500000001</c:v>
                </c:pt>
                <c:pt idx="13848">
                  <c:v>7.5961749999999997</c:v>
                </c:pt>
                <c:pt idx="13849">
                  <c:v>7.5965593750015987</c:v>
                </c:pt>
                <c:pt idx="13850">
                  <c:v>7.5960781250015987</c:v>
                </c:pt>
                <c:pt idx="13851">
                  <c:v>7.5956549999999998</c:v>
                </c:pt>
                <c:pt idx="13852">
                  <c:v>7.5951706250015993</c:v>
                </c:pt>
                <c:pt idx="13853">
                  <c:v>7.5947618750015993</c:v>
                </c:pt>
                <c:pt idx="13854">
                  <c:v>7.5944956250015991</c:v>
                </c:pt>
                <c:pt idx="13855">
                  <c:v>7.5945843750015989</c:v>
                </c:pt>
                <c:pt idx="13856">
                  <c:v>7.594979375001599</c:v>
                </c:pt>
                <c:pt idx="13857">
                  <c:v>7.5953187499999997</c:v>
                </c:pt>
                <c:pt idx="13858">
                  <c:v>7.5956568750015991</c:v>
                </c:pt>
                <c:pt idx="13859">
                  <c:v>7.5952212499999998</c:v>
                </c:pt>
                <c:pt idx="13860">
                  <c:v>7.59477125</c:v>
                </c:pt>
                <c:pt idx="13861">
                  <c:v>7.5948793750015993</c:v>
                </c:pt>
                <c:pt idx="13862">
                  <c:v>7.5952056250015989</c:v>
                </c:pt>
                <c:pt idx="13863">
                  <c:v>7.5955731250015992</c:v>
                </c:pt>
                <c:pt idx="13864">
                  <c:v>7.5959468750015988</c:v>
                </c:pt>
                <c:pt idx="13865">
                  <c:v>7.5964049999999999</c:v>
                </c:pt>
                <c:pt idx="13866">
                  <c:v>7.5968256250015989</c:v>
                </c:pt>
                <c:pt idx="13867">
                  <c:v>7.5971518750015994</c:v>
                </c:pt>
                <c:pt idx="13868">
                  <c:v>7.5975425000000003</c:v>
                </c:pt>
                <c:pt idx="13869">
                  <c:v>7.5977362499999996</c:v>
                </c:pt>
                <c:pt idx="13870">
                  <c:v>7.5979087500000002</c:v>
                </c:pt>
                <c:pt idx="13871">
                  <c:v>7.59789125</c:v>
                </c:pt>
                <c:pt idx="13872">
                  <c:v>7.5980187499999996</c:v>
                </c:pt>
                <c:pt idx="13873">
                  <c:v>7.5983918750015986</c:v>
                </c:pt>
                <c:pt idx="13874">
                  <c:v>7.5987418750015987</c:v>
                </c:pt>
                <c:pt idx="13875">
                  <c:v>7.59906375</c:v>
                </c:pt>
                <c:pt idx="13876">
                  <c:v>7.5993218750015989</c:v>
                </c:pt>
                <c:pt idx="13877">
                  <c:v>7.5994893750015988</c:v>
                </c:pt>
                <c:pt idx="13878">
                  <c:v>7.5991431250015991</c:v>
                </c:pt>
                <c:pt idx="13879">
                  <c:v>7.5988056250015994</c:v>
                </c:pt>
                <c:pt idx="13880">
                  <c:v>7.5988818750015987</c:v>
                </c:pt>
                <c:pt idx="13881">
                  <c:v>7.5985612500000004</c:v>
                </c:pt>
                <c:pt idx="13882">
                  <c:v>7.5980074999999996</c:v>
                </c:pt>
                <c:pt idx="13883">
                  <c:v>7.5976749999999997</c:v>
                </c:pt>
                <c:pt idx="13884">
                  <c:v>7.5972187499999997</c:v>
                </c:pt>
                <c:pt idx="13885">
                  <c:v>7.5968549999999997</c:v>
                </c:pt>
                <c:pt idx="13886">
                  <c:v>7.5961474999999998</c:v>
                </c:pt>
                <c:pt idx="13887">
                  <c:v>7.5957006250015988</c:v>
                </c:pt>
                <c:pt idx="13888">
                  <c:v>7.5951681250015994</c:v>
                </c:pt>
                <c:pt idx="13889">
                  <c:v>7.5946024999999997</c:v>
                </c:pt>
                <c:pt idx="13890">
                  <c:v>7.5940681250015993</c:v>
                </c:pt>
                <c:pt idx="13891">
                  <c:v>7.5935706250015986</c:v>
                </c:pt>
                <c:pt idx="13892">
                  <c:v>7.5931206250015988</c:v>
                </c:pt>
                <c:pt idx="13893">
                  <c:v>7.5927106250015992</c:v>
                </c:pt>
                <c:pt idx="13894">
                  <c:v>7.5922937499999996</c:v>
                </c:pt>
                <c:pt idx="13895">
                  <c:v>7.5918512500000004</c:v>
                </c:pt>
                <c:pt idx="13896">
                  <c:v>7.5914900000000003</c:v>
                </c:pt>
                <c:pt idx="13897">
                  <c:v>7.5911437499999996</c:v>
                </c:pt>
                <c:pt idx="13898">
                  <c:v>7.5912368750015986</c:v>
                </c:pt>
                <c:pt idx="13899">
                  <c:v>7.5915818750015989</c:v>
                </c:pt>
                <c:pt idx="13900">
                  <c:v>7.591545</c:v>
                </c:pt>
                <c:pt idx="13901">
                  <c:v>7.5918687499999997</c:v>
                </c:pt>
                <c:pt idx="13902">
                  <c:v>7.5914606250015986</c:v>
                </c:pt>
                <c:pt idx="13903">
                  <c:v>7.5910993750015994</c:v>
                </c:pt>
                <c:pt idx="13904">
                  <c:v>7.5913806250015989</c:v>
                </c:pt>
                <c:pt idx="13905">
                  <c:v>7.5917368750015992</c:v>
                </c:pt>
                <c:pt idx="13906">
                  <c:v>7.592105625001599</c:v>
                </c:pt>
                <c:pt idx="13907">
                  <c:v>7.592435</c:v>
                </c:pt>
                <c:pt idx="13908">
                  <c:v>7.5923850000000002</c:v>
                </c:pt>
                <c:pt idx="13909">
                  <c:v>7.5926218750015986</c:v>
                </c:pt>
                <c:pt idx="13910">
                  <c:v>7.592998125001599</c:v>
                </c:pt>
                <c:pt idx="13911">
                  <c:v>7.592986875001599</c:v>
                </c:pt>
                <c:pt idx="13912">
                  <c:v>7.5926549999999997</c:v>
                </c:pt>
                <c:pt idx="13913">
                  <c:v>7.5930268750015992</c:v>
                </c:pt>
                <c:pt idx="13914">
                  <c:v>7.5934925</c:v>
                </c:pt>
                <c:pt idx="13915">
                  <c:v>7.5939399999999999</c:v>
                </c:pt>
                <c:pt idx="13916">
                  <c:v>7.5943149999999999</c:v>
                </c:pt>
                <c:pt idx="13917">
                  <c:v>7.5946437500000004</c:v>
                </c:pt>
                <c:pt idx="13918">
                  <c:v>7.59500625</c:v>
                </c:pt>
                <c:pt idx="13919">
                  <c:v>7.5950487500000001</c:v>
                </c:pt>
                <c:pt idx="13920">
                  <c:v>7.5946400000000001</c:v>
                </c:pt>
                <c:pt idx="13921">
                  <c:v>7.5941131250015994</c:v>
                </c:pt>
                <c:pt idx="13922">
                  <c:v>7.5936025000000003</c:v>
                </c:pt>
                <c:pt idx="13923">
                  <c:v>7.5932043750015987</c:v>
                </c:pt>
                <c:pt idx="13924">
                  <c:v>7.5934587499999999</c:v>
                </c:pt>
                <c:pt idx="13925">
                  <c:v>7.5937875000000004</c:v>
                </c:pt>
                <c:pt idx="13926">
                  <c:v>7.5941012499999996</c:v>
                </c:pt>
                <c:pt idx="13927">
                  <c:v>7.5944256250015991</c:v>
                </c:pt>
                <c:pt idx="13928">
                  <c:v>7.5946850000000001</c:v>
                </c:pt>
                <c:pt idx="13929">
                  <c:v>7.5942187499999996</c:v>
                </c:pt>
                <c:pt idx="13930">
                  <c:v>7.5938256250015987</c:v>
                </c:pt>
                <c:pt idx="13931">
                  <c:v>7.5932987499999998</c:v>
                </c:pt>
                <c:pt idx="13932">
                  <c:v>7.5929656250015993</c:v>
                </c:pt>
                <c:pt idx="13933">
                  <c:v>7.5923256250015987</c:v>
                </c:pt>
                <c:pt idx="13934">
                  <c:v>7.5919031250015987</c:v>
                </c:pt>
                <c:pt idx="13935">
                  <c:v>7.5914549999999998</c:v>
                </c:pt>
                <c:pt idx="13936">
                  <c:v>7.5910025000000001</c:v>
                </c:pt>
                <c:pt idx="13937">
                  <c:v>7.5906306250015989</c:v>
                </c:pt>
                <c:pt idx="13938">
                  <c:v>7.5902762499999996</c:v>
                </c:pt>
                <c:pt idx="13939">
                  <c:v>7.5905300000000002</c:v>
                </c:pt>
                <c:pt idx="13940">
                  <c:v>7.5909199999999997</c:v>
                </c:pt>
                <c:pt idx="13941">
                  <c:v>7.5914112500000002</c:v>
                </c:pt>
                <c:pt idx="13942">
                  <c:v>7.5917956250015992</c:v>
                </c:pt>
                <c:pt idx="13943">
                  <c:v>7.5921637500000001</c:v>
                </c:pt>
                <c:pt idx="13944">
                  <c:v>7.5924956250015994</c:v>
                </c:pt>
                <c:pt idx="13945">
                  <c:v>7.5928262499999999</c:v>
                </c:pt>
                <c:pt idx="13946">
                  <c:v>7.5931818750015987</c:v>
                </c:pt>
                <c:pt idx="13947">
                  <c:v>7.5935443750015992</c:v>
                </c:pt>
                <c:pt idx="13948">
                  <c:v>7.5939174999999999</c:v>
                </c:pt>
                <c:pt idx="13949">
                  <c:v>7.5942375000000002</c:v>
                </c:pt>
                <c:pt idx="13950">
                  <c:v>7.5946437500000004</c:v>
                </c:pt>
                <c:pt idx="13951">
                  <c:v>7.5949787500000001</c:v>
                </c:pt>
                <c:pt idx="13952">
                  <c:v>7.5948849999999997</c:v>
                </c:pt>
                <c:pt idx="13953">
                  <c:v>7.594556875001599</c:v>
                </c:pt>
                <c:pt idx="13954">
                  <c:v>7.5943706250015994</c:v>
                </c:pt>
                <c:pt idx="13955">
                  <c:v>7.5942524999999996</c:v>
                </c:pt>
                <c:pt idx="13956">
                  <c:v>7.5944368750015991</c:v>
                </c:pt>
                <c:pt idx="13957">
                  <c:v>7.594816875001599</c:v>
                </c:pt>
                <c:pt idx="13958">
                  <c:v>7.5951862500000002</c:v>
                </c:pt>
                <c:pt idx="13959">
                  <c:v>7.5955475000000003</c:v>
                </c:pt>
                <c:pt idx="13960">
                  <c:v>7.5951525000000002</c:v>
                </c:pt>
                <c:pt idx="13961">
                  <c:v>7.59472375</c:v>
                </c:pt>
                <c:pt idx="13962">
                  <c:v>7.5943643750015992</c:v>
                </c:pt>
                <c:pt idx="13963">
                  <c:v>7.5942487500000002</c:v>
                </c:pt>
                <c:pt idx="13964">
                  <c:v>7.5937618750015989</c:v>
                </c:pt>
                <c:pt idx="13965">
                  <c:v>7.5932318750015986</c:v>
                </c:pt>
                <c:pt idx="13966">
                  <c:v>7.5927724999999997</c:v>
                </c:pt>
                <c:pt idx="13967">
                  <c:v>7.5923212500000004</c:v>
                </c:pt>
                <c:pt idx="13968">
                  <c:v>7.5919956250015987</c:v>
                </c:pt>
                <c:pt idx="13969">
                  <c:v>7.5916618750015994</c:v>
                </c:pt>
                <c:pt idx="13970">
                  <c:v>7.5918731250015989</c:v>
                </c:pt>
                <c:pt idx="13971">
                  <c:v>7.5919193750015994</c:v>
                </c:pt>
                <c:pt idx="13972">
                  <c:v>7.5919575000000004</c:v>
                </c:pt>
                <c:pt idx="13973">
                  <c:v>7.5921537499999996</c:v>
                </c:pt>
                <c:pt idx="13974">
                  <c:v>7.5921518750015986</c:v>
                </c:pt>
                <c:pt idx="13975">
                  <c:v>7.5918181250015992</c:v>
                </c:pt>
                <c:pt idx="13976">
                  <c:v>7.5921943750015988</c:v>
                </c:pt>
                <c:pt idx="13977">
                  <c:v>7.5919256250015987</c:v>
                </c:pt>
                <c:pt idx="13978">
                  <c:v>7.5915937500000004</c:v>
                </c:pt>
                <c:pt idx="13979">
                  <c:v>7.591215625001599</c:v>
                </c:pt>
                <c:pt idx="13980">
                  <c:v>7.590795</c:v>
                </c:pt>
                <c:pt idx="13981">
                  <c:v>7.5904493750015991</c:v>
                </c:pt>
                <c:pt idx="13982">
                  <c:v>7.5904131250015991</c:v>
                </c:pt>
                <c:pt idx="13983">
                  <c:v>7.5907418750015987</c:v>
                </c:pt>
                <c:pt idx="13984">
                  <c:v>7.5910712499999997</c:v>
                </c:pt>
                <c:pt idx="13985">
                  <c:v>7.5905887500000002</c:v>
                </c:pt>
                <c:pt idx="13986">
                  <c:v>7.5901800000000001</c:v>
                </c:pt>
                <c:pt idx="13987">
                  <c:v>7.5897993750015988</c:v>
                </c:pt>
                <c:pt idx="13988">
                  <c:v>7.5894243750015988</c:v>
                </c:pt>
                <c:pt idx="13989">
                  <c:v>7.5890268750015988</c:v>
                </c:pt>
                <c:pt idx="13990">
                  <c:v>7.5886306250015991</c:v>
                </c:pt>
                <c:pt idx="13991">
                  <c:v>7.5882593750015994</c:v>
                </c:pt>
                <c:pt idx="13992">
                  <c:v>7.5880693750015986</c:v>
                </c:pt>
                <c:pt idx="13993">
                  <c:v>7.5877187499999996</c:v>
                </c:pt>
                <c:pt idx="13994">
                  <c:v>7.5873293750015991</c:v>
                </c:pt>
                <c:pt idx="13995">
                  <c:v>7.5875231250015993</c:v>
                </c:pt>
                <c:pt idx="13996">
                  <c:v>7.5879075</c:v>
                </c:pt>
                <c:pt idx="13997">
                  <c:v>7.5882975000000004</c:v>
                </c:pt>
                <c:pt idx="13998">
                  <c:v>7.5886587499999996</c:v>
                </c:pt>
                <c:pt idx="13999">
                  <c:v>7.5884237499999996</c:v>
                </c:pt>
                <c:pt idx="14000">
                  <c:v>7.5889137499999997</c:v>
                </c:pt>
                <c:pt idx="14001">
                  <c:v>7.5893249999999997</c:v>
                </c:pt>
                <c:pt idx="14002">
                  <c:v>7.5897806250015991</c:v>
                </c:pt>
                <c:pt idx="14003">
                  <c:v>7.5901368750015994</c:v>
                </c:pt>
                <c:pt idx="14004">
                  <c:v>7.5904787499999999</c:v>
                </c:pt>
                <c:pt idx="14005">
                  <c:v>7.5908387499999996</c:v>
                </c:pt>
                <c:pt idx="14006">
                  <c:v>7.5912568750015987</c:v>
                </c:pt>
                <c:pt idx="14007">
                  <c:v>7.5916281250015993</c:v>
                </c:pt>
                <c:pt idx="14008">
                  <c:v>7.59207375</c:v>
                </c:pt>
                <c:pt idx="14009">
                  <c:v>7.592435625001599</c:v>
                </c:pt>
                <c:pt idx="14010">
                  <c:v>7.5929193750015989</c:v>
                </c:pt>
                <c:pt idx="14011">
                  <c:v>7.5933025000000001</c:v>
                </c:pt>
                <c:pt idx="14012">
                  <c:v>7.5936612500000003</c:v>
                </c:pt>
                <c:pt idx="14013">
                  <c:v>7.5932968750015988</c:v>
                </c:pt>
                <c:pt idx="14014">
                  <c:v>7.5929481250015991</c:v>
                </c:pt>
                <c:pt idx="14015">
                  <c:v>7.5926049999999998</c:v>
                </c:pt>
                <c:pt idx="14016">
                  <c:v>7.5923481250015987</c:v>
                </c:pt>
                <c:pt idx="14017">
                  <c:v>7.5921162500000001</c:v>
                </c:pt>
                <c:pt idx="14018">
                  <c:v>7.5917349999999999</c:v>
                </c:pt>
                <c:pt idx="14019">
                  <c:v>7.5913868750015991</c:v>
                </c:pt>
                <c:pt idx="14020">
                  <c:v>7.5913681250015994</c:v>
                </c:pt>
                <c:pt idx="14021">
                  <c:v>7.5917768750015986</c:v>
                </c:pt>
                <c:pt idx="14022">
                  <c:v>7.5922187499999998</c:v>
                </c:pt>
                <c:pt idx="14023">
                  <c:v>7.5925706250015992</c:v>
                </c:pt>
                <c:pt idx="14024">
                  <c:v>7.5921787500000004</c:v>
                </c:pt>
                <c:pt idx="14025">
                  <c:v>7.5923912500000004</c:v>
                </c:pt>
                <c:pt idx="14026">
                  <c:v>7.5927456250015988</c:v>
                </c:pt>
                <c:pt idx="14027">
                  <c:v>7.5931187500000004</c:v>
                </c:pt>
                <c:pt idx="14028">
                  <c:v>7.5934499999999998</c:v>
                </c:pt>
                <c:pt idx="14029">
                  <c:v>7.5937768750015993</c:v>
                </c:pt>
                <c:pt idx="14030">
                  <c:v>7.5934018750015992</c:v>
                </c:pt>
                <c:pt idx="14031">
                  <c:v>7.592928125001599</c:v>
                </c:pt>
                <c:pt idx="14032">
                  <c:v>7.5923943750015992</c:v>
                </c:pt>
                <c:pt idx="14033">
                  <c:v>7.5918906250015992</c:v>
                </c:pt>
                <c:pt idx="14034">
                  <c:v>7.5914137500000001</c:v>
                </c:pt>
                <c:pt idx="14035">
                  <c:v>7.5909262499999999</c:v>
                </c:pt>
                <c:pt idx="14036">
                  <c:v>7.5905543750015987</c:v>
                </c:pt>
                <c:pt idx="14037">
                  <c:v>7.5901787499999998</c:v>
                </c:pt>
                <c:pt idx="14038">
                  <c:v>7.5898574999999999</c:v>
                </c:pt>
                <c:pt idx="14039">
                  <c:v>7.5895118750015991</c:v>
                </c:pt>
                <c:pt idx="14040">
                  <c:v>7.5891299999999999</c:v>
                </c:pt>
                <c:pt idx="14041">
                  <c:v>7.5889899999999999</c:v>
                </c:pt>
                <c:pt idx="14042">
                  <c:v>7.5893168750015993</c:v>
                </c:pt>
                <c:pt idx="14043">
                  <c:v>7.5897081250015992</c:v>
                </c:pt>
                <c:pt idx="14044">
                  <c:v>7.5900712500000003</c:v>
                </c:pt>
                <c:pt idx="14045">
                  <c:v>7.5904775000000004</c:v>
                </c:pt>
                <c:pt idx="14046">
                  <c:v>7.5908981250015986</c:v>
                </c:pt>
                <c:pt idx="14047">
                  <c:v>7.5913543750015986</c:v>
                </c:pt>
                <c:pt idx="14048">
                  <c:v>7.5917431250015994</c:v>
                </c:pt>
                <c:pt idx="14049">
                  <c:v>7.5919175000000001</c:v>
                </c:pt>
                <c:pt idx="14050">
                  <c:v>7.5915243750015993</c:v>
                </c:pt>
                <c:pt idx="14051">
                  <c:v>7.5910337500000002</c:v>
                </c:pt>
                <c:pt idx="14052">
                  <c:v>7.5906512499999996</c:v>
                </c:pt>
                <c:pt idx="14053">
                  <c:v>7.5902737499999997</c:v>
                </c:pt>
                <c:pt idx="14054">
                  <c:v>7.5899081250015987</c:v>
                </c:pt>
                <c:pt idx="14055">
                  <c:v>7.5893949999999997</c:v>
                </c:pt>
                <c:pt idx="14056">
                  <c:v>7.5889893750015993</c:v>
                </c:pt>
                <c:pt idx="14057">
                  <c:v>7.5893281250015994</c:v>
                </c:pt>
                <c:pt idx="14058">
                  <c:v>7.5896974999999998</c:v>
                </c:pt>
                <c:pt idx="14059">
                  <c:v>7.5900350000000003</c:v>
                </c:pt>
                <c:pt idx="14060">
                  <c:v>7.5904568750015988</c:v>
                </c:pt>
                <c:pt idx="14061">
                  <c:v>7.5908212500000003</c:v>
                </c:pt>
                <c:pt idx="14062">
                  <c:v>7.5911837499999999</c:v>
                </c:pt>
                <c:pt idx="14063">
                  <c:v>7.5915556250015994</c:v>
                </c:pt>
                <c:pt idx="14064">
                  <c:v>7.5919037500000002</c:v>
                </c:pt>
                <c:pt idx="14065">
                  <c:v>7.5923718750015992</c:v>
                </c:pt>
                <c:pt idx="14066">
                  <c:v>7.5928062499999998</c:v>
                </c:pt>
                <c:pt idx="14067">
                  <c:v>7.5932050000000002</c:v>
                </c:pt>
                <c:pt idx="14068">
                  <c:v>7.5935300000000003</c:v>
                </c:pt>
                <c:pt idx="14069">
                  <c:v>7.5939068750015988</c:v>
                </c:pt>
                <c:pt idx="14070">
                  <c:v>7.5942499999999997</c:v>
                </c:pt>
                <c:pt idx="14071">
                  <c:v>7.5939068750015988</c:v>
                </c:pt>
                <c:pt idx="14072">
                  <c:v>7.5934443750015994</c:v>
                </c:pt>
                <c:pt idx="14073">
                  <c:v>7.593045625001599</c:v>
                </c:pt>
                <c:pt idx="14074">
                  <c:v>7.5926306250015987</c:v>
                </c:pt>
                <c:pt idx="14075">
                  <c:v>7.5921912499999999</c:v>
                </c:pt>
                <c:pt idx="14076">
                  <c:v>7.5918675000000002</c:v>
                </c:pt>
                <c:pt idx="14077">
                  <c:v>7.5913906250015986</c:v>
                </c:pt>
                <c:pt idx="14078">
                  <c:v>7.5909706250015994</c:v>
                </c:pt>
                <c:pt idx="14079">
                  <c:v>7.5905793750015986</c:v>
                </c:pt>
                <c:pt idx="14080">
                  <c:v>7.59056</c:v>
                </c:pt>
                <c:pt idx="14081">
                  <c:v>7.5902106250015988</c:v>
                </c:pt>
                <c:pt idx="14082">
                  <c:v>7.5897856250015989</c:v>
                </c:pt>
                <c:pt idx="14083">
                  <c:v>7.5894050000000002</c:v>
                </c:pt>
                <c:pt idx="14084">
                  <c:v>7.5890206250015986</c:v>
                </c:pt>
                <c:pt idx="14085">
                  <c:v>7.5886743750015988</c:v>
                </c:pt>
                <c:pt idx="14086">
                  <c:v>7.5883156250015986</c:v>
                </c:pt>
                <c:pt idx="14087">
                  <c:v>7.5884512500000003</c:v>
                </c:pt>
                <c:pt idx="14088">
                  <c:v>7.5889100000000003</c:v>
                </c:pt>
                <c:pt idx="14089">
                  <c:v>7.5893081250015992</c:v>
                </c:pt>
                <c:pt idx="14090">
                  <c:v>7.5896650000000001</c:v>
                </c:pt>
                <c:pt idx="14091">
                  <c:v>7.5899868750015989</c:v>
                </c:pt>
                <c:pt idx="14092">
                  <c:v>7.5903462499999996</c:v>
                </c:pt>
                <c:pt idx="14093">
                  <c:v>7.5907549999999997</c:v>
                </c:pt>
                <c:pt idx="14094">
                  <c:v>7.5911868750015987</c:v>
                </c:pt>
                <c:pt idx="14095">
                  <c:v>7.5916006250015986</c:v>
                </c:pt>
                <c:pt idx="14096">
                  <c:v>7.5919368750015988</c:v>
                </c:pt>
                <c:pt idx="14097">
                  <c:v>7.5922643750015988</c:v>
                </c:pt>
                <c:pt idx="14098">
                  <c:v>7.592225</c:v>
                </c:pt>
                <c:pt idx="14099">
                  <c:v>7.5921574999999999</c:v>
                </c:pt>
                <c:pt idx="14100">
                  <c:v>7.5918356250015986</c:v>
                </c:pt>
                <c:pt idx="14101">
                  <c:v>7.5914250000000001</c:v>
                </c:pt>
                <c:pt idx="14102">
                  <c:v>7.5910599999999997</c:v>
                </c:pt>
                <c:pt idx="14103">
                  <c:v>7.5906287499999996</c:v>
                </c:pt>
                <c:pt idx="14104">
                  <c:v>7.59023</c:v>
                </c:pt>
                <c:pt idx="14105">
                  <c:v>7.5898118750015993</c:v>
                </c:pt>
                <c:pt idx="14106">
                  <c:v>7.5893943750015991</c:v>
                </c:pt>
                <c:pt idx="14107">
                  <c:v>7.5889256250015986</c:v>
                </c:pt>
                <c:pt idx="14108">
                  <c:v>7.5884462499999996</c:v>
                </c:pt>
                <c:pt idx="14109">
                  <c:v>7.5880718750015994</c:v>
                </c:pt>
                <c:pt idx="14110">
                  <c:v>7.5876112500000001</c:v>
                </c:pt>
                <c:pt idx="14111">
                  <c:v>7.5872343750015991</c:v>
                </c:pt>
                <c:pt idx="14112">
                  <c:v>7.58691125</c:v>
                </c:pt>
                <c:pt idx="14113">
                  <c:v>7.5869993750015992</c:v>
                </c:pt>
                <c:pt idx="14114">
                  <c:v>7.5870606250015991</c:v>
                </c:pt>
                <c:pt idx="14115">
                  <c:v>7.5873875000000002</c:v>
                </c:pt>
                <c:pt idx="14116">
                  <c:v>7.587776875001599</c:v>
                </c:pt>
                <c:pt idx="14117">
                  <c:v>7.5881031250015987</c:v>
                </c:pt>
                <c:pt idx="14118">
                  <c:v>7.5884256250015989</c:v>
                </c:pt>
                <c:pt idx="14119">
                  <c:v>7.5880606250015994</c:v>
                </c:pt>
                <c:pt idx="14120">
                  <c:v>7.5876968750015994</c:v>
                </c:pt>
                <c:pt idx="14121">
                  <c:v>7.5873187499999997</c:v>
                </c:pt>
                <c:pt idx="14122">
                  <c:v>7.5869212499999996</c:v>
                </c:pt>
                <c:pt idx="14123">
                  <c:v>7.5865299999999998</c:v>
                </c:pt>
                <c:pt idx="14124">
                  <c:v>7.5861406250015992</c:v>
                </c:pt>
                <c:pt idx="14125">
                  <c:v>7.585806875001599</c:v>
                </c:pt>
                <c:pt idx="14126">
                  <c:v>7.58548125</c:v>
                </c:pt>
                <c:pt idx="14127">
                  <c:v>7.5851550000000003</c:v>
                </c:pt>
                <c:pt idx="14128">
                  <c:v>7.5847775000000004</c:v>
                </c:pt>
                <c:pt idx="14129">
                  <c:v>7.5844381250015989</c:v>
                </c:pt>
                <c:pt idx="14130">
                  <c:v>7.5848031250015993</c:v>
                </c:pt>
                <c:pt idx="14131">
                  <c:v>7.5851256250015986</c:v>
                </c:pt>
                <c:pt idx="14132">
                  <c:v>7.5855662500000003</c:v>
                </c:pt>
                <c:pt idx="14133">
                  <c:v>7.5859249999999996</c:v>
                </c:pt>
                <c:pt idx="14134">
                  <c:v>7.5862800000000004</c:v>
                </c:pt>
                <c:pt idx="14135">
                  <c:v>7.5866118750015987</c:v>
                </c:pt>
                <c:pt idx="14136">
                  <c:v>7.586968125001599</c:v>
                </c:pt>
                <c:pt idx="14137">
                  <c:v>7.5873712500000003</c:v>
                </c:pt>
                <c:pt idx="14138">
                  <c:v>7.5877206250015989</c:v>
                </c:pt>
                <c:pt idx="14139">
                  <c:v>7.5881299999999996</c:v>
                </c:pt>
                <c:pt idx="14140">
                  <c:v>7.5885425</c:v>
                </c:pt>
                <c:pt idx="14141">
                  <c:v>7.5881906250015989</c:v>
                </c:pt>
                <c:pt idx="14142">
                  <c:v>7.5877499999999998</c:v>
                </c:pt>
                <c:pt idx="14143">
                  <c:v>7.5873650000000001</c:v>
                </c:pt>
                <c:pt idx="14144">
                  <c:v>7.5868181250015994</c:v>
                </c:pt>
                <c:pt idx="14145">
                  <c:v>7.5863037499999999</c:v>
                </c:pt>
                <c:pt idx="14146">
                  <c:v>7.5857875000000003</c:v>
                </c:pt>
                <c:pt idx="14147">
                  <c:v>7.5853137500000001</c:v>
                </c:pt>
                <c:pt idx="14148">
                  <c:v>7.5847825000000002</c:v>
                </c:pt>
                <c:pt idx="14149">
                  <c:v>7.5844018750015989</c:v>
                </c:pt>
                <c:pt idx="14150">
                  <c:v>7.5840525000000003</c:v>
                </c:pt>
                <c:pt idx="14151">
                  <c:v>7.5836956250015986</c:v>
                </c:pt>
                <c:pt idx="14152">
                  <c:v>7.5831962500000003</c:v>
                </c:pt>
                <c:pt idx="14153">
                  <c:v>7.5828362499999997</c:v>
                </c:pt>
                <c:pt idx="14154">
                  <c:v>7.5824924999999999</c:v>
                </c:pt>
                <c:pt idx="14155">
                  <c:v>7.5827175000000002</c:v>
                </c:pt>
                <c:pt idx="14156">
                  <c:v>7.5830493750015986</c:v>
                </c:pt>
                <c:pt idx="14157">
                  <c:v>7.5834006250015991</c:v>
                </c:pt>
                <c:pt idx="14158">
                  <c:v>7.5838737500000004</c:v>
                </c:pt>
                <c:pt idx="14159">
                  <c:v>7.584248125001599</c:v>
                </c:pt>
                <c:pt idx="14160">
                  <c:v>7.5845912499999999</c:v>
                </c:pt>
                <c:pt idx="14161">
                  <c:v>7.5849656250015993</c:v>
                </c:pt>
                <c:pt idx="14162">
                  <c:v>7.5853643750015989</c:v>
                </c:pt>
                <c:pt idx="14163">
                  <c:v>7.5850600000000004</c:v>
                </c:pt>
                <c:pt idx="14164">
                  <c:v>7.5846724999999999</c:v>
                </c:pt>
                <c:pt idx="14165">
                  <c:v>7.5843056250015994</c:v>
                </c:pt>
                <c:pt idx="14166">
                  <c:v>7.5839287500000001</c:v>
                </c:pt>
                <c:pt idx="14167">
                  <c:v>7.5835774999999996</c:v>
                </c:pt>
                <c:pt idx="14168">
                  <c:v>7.5834581250015987</c:v>
                </c:pt>
                <c:pt idx="14169">
                  <c:v>7.5835612499999998</c:v>
                </c:pt>
                <c:pt idx="14170">
                  <c:v>7.5839043750015991</c:v>
                </c:pt>
                <c:pt idx="14171">
                  <c:v>7.5842537500000002</c:v>
                </c:pt>
                <c:pt idx="14172">
                  <c:v>7.584623125001599</c:v>
                </c:pt>
                <c:pt idx="14173">
                  <c:v>7.5850018750015993</c:v>
                </c:pt>
                <c:pt idx="14174">
                  <c:v>7.5848337499999996</c:v>
                </c:pt>
                <c:pt idx="14175">
                  <c:v>7.5849343750015992</c:v>
                </c:pt>
                <c:pt idx="14176">
                  <c:v>7.5852593750015993</c:v>
                </c:pt>
                <c:pt idx="14177">
                  <c:v>7.5851093750015988</c:v>
                </c:pt>
                <c:pt idx="14178">
                  <c:v>7.5847481250015987</c:v>
                </c:pt>
                <c:pt idx="14179">
                  <c:v>7.5842756250015988</c:v>
                </c:pt>
                <c:pt idx="14180">
                  <c:v>7.5836987499999999</c:v>
                </c:pt>
                <c:pt idx="14181">
                  <c:v>7.5831312500000001</c:v>
                </c:pt>
                <c:pt idx="14182">
                  <c:v>7.5827774999999997</c:v>
                </c:pt>
                <c:pt idx="14183">
                  <c:v>7.5822174999999996</c:v>
                </c:pt>
                <c:pt idx="14184">
                  <c:v>7.5817050000000004</c:v>
                </c:pt>
                <c:pt idx="14185">
                  <c:v>7.5811675000000003</c:v>
                </c:pt>
                <c:pt idx="14186">
                  <c:v>7.5806793750015986</c:v>
                </c:pt>
                <c:pt idx="14187">
                  <c:v>7.5802406250015988</c:v>
                </c:pt>
                <c:pt idx="14188">
                  <c:v>7.5798249999999996</c:v>
                </c:pt>
                <c:pt idx="14189">
                  <c:v>7.5796681250015991</c:v>
                </c:pt>
                <c:pt idx="14190">
                  <c:v>7.5798293750015988</c:v>
                </c:pt>
                <c:pt idx="14191">
                  <c:v>7.5795168750015991</c:v>
                </c:pt>
                <c:pt idx="14192">
                  <c:v>7.5791431250015986</c:v>
                </c:pt>
                <c:pt idx="14193">
                  <c:v>7.5789781250015986</c:v>
                </c:pt>
                <c:pt idx="14194">
                  <c:v>7.5786531250015994</c:v>
                </c:pt>
                <c:pt idx="14195">
                  <c:v>7.5789799999999996</c:v>
                </c:pt>
                <c:pt idx="14196">
                  <c:v>7.5793218750015994</c:v>
                </c:pt>
                <c:pt idx="14197">
                  <c:v>7.5796556250015987</c:v>
                </c:pt>
                <c:pt idx="14198">
                  <c:v>7.5800981250015989</c:v>
                </c:pt>
                <c:pt idx="14199">
                  <c:v>7.5804268750015993</c:v>
                </c:pt>
                <c:pt idx="14200">
                  <c:v>7.5809193750015993</c:v>
                </c:pt>
                <c:pt idx="14201">
                  <c:v>7.5812993750015991</c:v>
                </c:pt>
                <c:pt idx="14202">
                  <c:v>7.5816381250015992</c:v>
                </c:pt>
                <c:pt idx="14203">
                  <c:v>7.5820224999999999</c:v>
                </c:pt>
                <c:pt idx="14204">
                  <c:v>7.5824274999999997</c:v>
                </c:pt>
                <c:pt idx="14205">
                  <c:v>7.5827606250015993</c:v>
                </c:pt>
                <c:pt idx="14206">
                  <c:v>7.5827937500000004</c:v>
                </c:pt>
                <c:pt idx="14207">
                  <c:v>7.5827600000000004</c:v>
                </c:pt>
                <c:pt idx="14208">
                  <c:v>7.5828656250015989</c:v>
                </c:pt>
                <c:pt idx="14209">
                  <c:v>7.5824768750015989</c:v>
                </c:pt>
                <c:pt idx="14210">
                  <c:v>7.5824393750015986</c:v>
                </c:pt>
                <c:pt idx="14211">
                  <c:v>7.5820418750015994</c:v>
                </c:pt>
                <c:pt idx="14212">
                  <c:v>7.58162</c:v>
                </c:pt>
                <c:pt idx="14213">
                  <c:v>7.58118625</c:v>
                </c:pt>
                <c:pt idx="14214">
                  <c:v>7.5808512500000003</c:v>
                </c:pt>
                <c:pt idx="14215">
                  <c:v>7.5804681250015991</c:v>
                </c:pt>
                <c:pt idx="14216">
                  <c:v>7.5807668750015988</c:v>
                </c:pt>
                <c:pt idx="14217">
                  <c:v>7.5811293750015993</c:v>
                </c:pt>
                <c:pt idx="14218">
                  <c:v>7.5815556250015987</c:v>
                </c:pt>
                <c:pt idx="14219">
                  <c:v>7.5819606250015994</c:v>
                </c:pt>
                <c:pt idx="14220">
                  <c:v>7.582311875001599</c:v>
                </c:pt>
                <c:pt idx="14221">
                  <c:v>7.5826374999999997</c:v>
                </c:pt>
                <c:pt idx="14222">
                  <c:v>7.5822081250015989</c:v>
                </c:pt>
                <c:pt idx="14223">
                  <c:v>7.5818793750015994</c:v>
                </c:pt>
                <c:pt idx="14224">
                  <c:v>7.5822587500000003</c:v>
                </c:pt>
                <c:pt idx="14225">
                  <c:v>7.5827299999999997</c:v>
                </c:pt>
                <c:pt idx="14226">
                  <c:v>7.5830956250015991</c:v>
                </c:pt>
                <c:pt idx="14227">
                  <c:v>7.5834662499999999</c:v>
                </c:pt>
                <c:pt idx="14228">
                  <c:v>7.5830337500000002</c:v>
                </c:pt>
                <c:pt idx="14229">
                  <c:v>7.5824437500000004</c:v>
                </c:pt>
                <c:pt idx="14230">
                  <c:v>7.5820562499999999</c:v>
                </c:pt>
                <c:pt idx="14231">
                  <c:v>7.5814956250015992</c:v>
                </c:pt>
                <c:pt idx="14232">
                  <c:v>7.5810287499999998</c:v>
                </c:pt>
                <c:pt idx="14233">
                  <c:v>7.5804212499999997</c:v>
                </c:pt>
                <c:pt idx="14234">
                  <c:v>7.5798956250015994</c:v>
                </c:pt>
                <c:pt idx="14235">
                  <c:v>7.5793699999999999</c:v>
                </c:pt>
                <c:pt idx="14236">
                  <c:v>7.5787456250015994</c:v>
                </c:pt>
                <c:pt idx="14237">
                  <c:v>7.5781150000000004</c:v>
                </c:pt>
                <c:pt idx="14238">
                  <c:v>7.5774931250015989</c:v>
                </c:pt>
                <c:pt idx="14239">
                  <c:v>7.5769787500000003</c:v>
                </c:pt>
                <c:pt idx="14240">
                  <c:v>7.5764181250015987</c:v>
                </c:pt>
                <c:pt idx="14241">
                  <c:v>7.5759731250015987</c:v>
                </c:pt>
                <c:pt idx="14242">
                  <c:v>7.5755974999999998</c:v>
                </c:pt>
                <c:pt idx="14243">
                  <c:v>7.5749312499999997</c:v>
                </c:pt>
                <c:pt idx="14244">
                  <c:v>7.5745825</c:v>
                </c:pt>
                <c:pt idx="14245">
                  <c:v>7.5742568750015993</c:v>
                </c:pt>
                <c:pt idx="14246">
                  <c:v>7.5738668750015989</c:v>
                </c:pt>
                <c:pt idx="14247">
                  <c:v>7.5735393750015989</c:v>
                </c:pt>
                <c:pt idx="14248">
                  <c:v>7.5730718750015988</c:v>
                </c:pt>
                <c:pt idx="14249">
                  <c:v>7.572705</c:v>
                </c:pt>
                <c:pt idx="14250">
                  <c:v>7.5723812500000003</c:v>
                </c:pt>
                <c:pt idx="14251">
                  <c:v>7.5724562500000001</c:v>
                </c:pt>
                <c:pt idx="14252">
                  <c:v>7.5726393750015992</c:v>
                </c:pt>
                <c:pt idx="14253">
                  <c:v>7.5729706250015987</c:v>
                </c:pt>
                <c:pt idx="14254">
                  <c:v>7.5733656250015988</c:v>
                </c:pt>
                <c:pt idx="14255">
                  <c:v>7.5737237500000001</c:v>
                </c:pt>
                <c:pt idx="14256">
                  <c:v>7.5740593750015988</c:v>
                </c:pt>
                <c:pt idx="14257">
                  <c:v>7.5745256250015993</c:v>
                </c:pt>
                <c:pt idx="14258">
                  <c:v>7.5748581250015992</c:v>
                </c:pt>
                <c:pt idx="14259">
                  <c:v>7.5751868750015987</c:v>
                </c:pt>
                <c:pt idx="14260">
                  <c:v>7.5756868750015993</c:v>
                </c:pt>
                <c:pt idx="14261">
                  <c:v>7.5761000000000003</c:v>
                </c:pt>
                <c:pt idx="14262">
                  <c:v>7.5765087500000003</c:v>
                </c:pt>
                <c:pt idx="14263">
                  <c:v>7.5769337500000002</c:v>
                </c:pt>
                <c:pt idx="14264">
                  <c:v>7.5773725000000001</c:v>
                </c:pt>
                <c:pt idx="14265">
                  <c:v>7.577748125001599</c:v>
                </c:pt>
                <c:pt idx="14266">
                  <c:v>7.5781574999999997</c:v>
                </c:pt>
                <c:pt idx="14267">
                  <c:v>7.5786175</c:v>
                </c:pt>
                <c:pt idx="14268">
                  <c:v>7.5790893750015993</c:v>
                </c:pt>
                <c:pt idx="14269">
                  <c:v>7.5793768750015991</c:v>
                </c:pt>
                <c:pt idx="14270">
                  <c:v>7.5796993750015993</c:v>
                </c:pt>
                <c:pt idx="14271">
                  <c:v>7.5797193750015994</c:v>
                </c:pt>
                <c:pt idx="14272">
                  <c:v>7.57938125</c:v>
                </c:pt>
                <c:pt idx="14273">
                  <c:v>7.5788962499999997</c:v>
                </c:pt>
                <c:pt idx="14274">
                  <c:v>7.5785706250015989</c:v>
                </c:pt>
                <c:pt idx="14275">
                  <c:v>7.577913125001599</c:v>
                </c:pt>
                <c:pt idx="14276">
                  <c:v>7.57736375</c:v>
                </c:pt>
                <c:pt idx="14277">
                  <c:v>7.5767493750015991</c:v>
                </c:pt>
                <c:pt idx="14278">
                  <c:v>7.5762481250015989</c:v>
                </c:pt>
                <c:pt idx="14279">
                  <c:v>7.5759062500000001</c:v>
                </c:pt>
                <c:pt idx="14280">
                  <c:v>7.5755631250015991</c:v>
                </c:pt>
                <c:pt idx="14281">
                  <c:v>7.5758843750015989</c:v>
                </c:pt>
                <c:pt idx="14282">
                  <c:v>7.5755549999999996</c:v>
                </c:pt>
                <c:pt idx="14283">
                  <c:v>7.5758881250015992</c:v>
                </c:pt>
                <c:pt idx="14284">
                  <c:v>7.5762793750015991</c:v>
                </c:pt>
                <c:pt idx="14285">
                  <c:v>7.5766437499999997</c:v>
                </c:pt>
                <c:pt idx="14286">
                  <c:v>7.5770324999999996</c:v>
                </c:pt>
                <c:pt idx="14287">
                  <c:v>7.5774943750015993</c:v>
                </c:pt>
                <c:pt idx="14288">
                  <c:v>7.5778499999999998</c:v>
                </c:pt>
                <c:pt idx="14289">
                  <c:v>7.5781925000000001</c:v>
                </c:pt>
                <c:pt idx="14290">
                  <c:v>7.5785481250015989</c:v>
                </c:pt>
                <c:pt idx="14291">
                  <c:v>7.5786981250015986</c:v>
                </c:pt>
                <c:pt idx="14292">
                  <c:v>7.5787325000000001</c:v>
                </c:pt>
                <c:pt idx="14293">
                  <c:v>7.5791237499999999</c:v>
                </c:pt>
                <c:pt idx="14294">
                  <c:v>7.5787081250015991</c:v>
                </c:pt>
                <c:pt idx="14295">
                  <c:v>7.5783637500000003</c:v>
                </c:pt>
                <c:pt idx="14296">
                  <c:v>7.5780225000000003</c:v>
                </c:pt>
                <c:pt idx="14297">
                  <c:v>7.5776750000000002</c:v>
                </c:pt>
                <c:pt idx="14298">
                  <c:v>7.5772806250015989</c:v>
                </c:pt>
                <c:pt idx="14299">
                  <c:v>7.5769562500000003</c:v>
                </c:pt>
                <c:pt idx="14300">
                  <c:v>7.5765943750015987</c:v>
                </c:pt>
                <c:pt idx="14301">
                  <c:v>7.5770024999999999</c:v>
                </c:pt>
                <c:pt idx="14302">
                  <c:v>7.5773931250015991</c:v>
                </c:pt>
                <c:pt idx="14303">
                  <c:v>7.5772937499999999</c:v>
                </c:pt>
                <c:pt idx="14304">
                  <c:v>7.5776256250015992</c:v>
                </c:pt>
                <c:pt idx="14305">
                  <c:v>7.5779787499999998</c:v>
                </c:pt>
                <c:pt idx="14306">
                  <c:v>7.5784050000000001</c:v>
                </c:pt>
                <c:pt idx="14307">
                  <c:v>7.5788368750015991</c:v>
                </c:pt>
                <c:pt idx="14308">
                  <c:v>7.5793062500000001</c:v>
                </c:pt>
                <c:pt idx="14309">
                  <c:v>7.5796556250015987</c:v>
                </c:pt>
                <c:pt idx="14310">
                  <c:v>7.5801187499999996</c:v>
                </c:pt>
                <c:pt idx="14311">
                  <c:v>7.580481875001599</c:v>
                </c:pt>
                <c:pt idx="14312">
                  <c:v>7.5801212500000004</c:v>
                </c:pt>
                <c:pt idx="14313">
                  <c:v>7.5797837499999998</c:v>
                </c:pt>
                <c:pt idx="14314">
                  <c:v>7.5794306250015993</c:v>
                </c:pt>
                <c:pt idx="14315">
                  <c:v>7.5790787499999999</c:v>
                </c:pt>
                <c:pt idx="14316">
                  <c:v>7.5785512500000003</c:v>
                </c:pt>
                <c:pt idx="14317">
                  <c:v>7.5779893750015992</c:v>
                </c:pt>
                <c:pt idx="14318">
                  <c:v>7.5775918750015991</c:v>
                </c:pt>
                <c:pt idx="14319">
                  <c:v>7.5771050000000004</c:v>
                </c:pt>
                <c:pt idx="14320">
                  <c:v>7.5767843750015986</c:v>
                </c:pt>
                <c:pt idx="14321">
                  <c:v>7.5763893750015994</c:v>
                </c:pt>
                <c:pt idx="14322">
                  <c:v>7.5759675</c:v>
                </c:pt>
                <c:pt idx="14323">
                  <c:v>7.5758712499999996</c:v>
                </c:pt>
                <c:pt idx="14324">
                  <c:v>7.5762337500000001</c:v>
                </c:pt>
                <c:pt idx="14325">
                  <c:v>7.5765656250015994</c:v>
                </c:pt>
                <c:pt idx="14326">
                  <c:v>7.5770143750015988</c:v>
                </c:pt>
                <c:pt idx="14327">
                  <c:v>7.577348125001599</c:v>
                </c:pt>
                <c:pt idx="14328">
                  <c:v>7.5777262500000004</c:v>
                </c:pt>
                <c:pt idx="14329">
                  <c:v>7.578111875001599</c:v>
                </c:pt>
                <c:pt idx="14330">
                  <c:v>7.5784925000000003</c:v>
                </c:pt>
                <c:pt idx="14331">
                  <c:v>7.5788968750015986</c:v>
                </c:pt>
                <c:pt idx="14332">
                  <c:v>7.5793668750015986</c:v>
                </c:pt>
                <c:pt idx="14333">
                  <c:v>7.5797031250015987</c:v>
                </c:pt>
                <c:pt idx="14334">
                  <c:v>7.5800243750015994</c:v>
                </c:pt>
                <c:pt idx="14335">
                  <c:v>7.5804056250015988</c:v>
                </c:pt>
                <c:pt idx="14336">
                  <c:v>7.5807318750015993</c:v>
                </c:pt>
                <c:pt idx="14337">
                  <c:v>7.5810050000000002</c:v>
                </c:pt>
                <c:pt idx="14338">
                  <c:v>7.5814131250015988</c:v>
                </c:pt>
                <c:pt idx="14339">
                  <c:v>7.5817693750015991</c:v>
                </c:pt>
                <c:pt idx="14340">
                  <c:v>7.5820943750015992</c:v>
                </c:pt>
                <c:pt idx="14341">
                  <c:v>7.5825831250015989</c:v>
                </c:pt>
                <c:pt idx="14342">
                  <c:v>7.5830381250015986</c:v>
                </c:pt>
                <c:pt idx="14343">
                  <c:v>7.5834725000000001</c:v>
                </c:pt>
                <c:pt idx="14344">
                  <c:v>7.5839206250015989</c:v>
                </c:pt>
                <c:pt idx="14345">
                  <c:v>7.5842537500000002</c:v>
                </c:pt>
                <c:pt idx="14346">
                  <c:v>7.5845818750015992</c:v>
                </c:pt>
                <c:pt idx="14347">
                  <c:v>7.5842925000000001</c:v>
                </c:pt>
                <c:pt idx="14348">
                  <c:v>7.5840649999999998</c:v>
                </c:pt>
                <c:pt idx="14349">
                  <c:v>7.5836687500000002</c:v>
                </c:pt>
                <c:pt idx="14350">
                  <c:v>7.5832231250015987</c:v>
                </c:pt>
                <c:pt idx="14351">
                  <c:v>7.5826612500000001</c:v>
                </c:pt>
                <c:pt idx="14352">
                  <c:v>7.5819581250015986</c:v>
                </c:pt>
                <c:pt idx="14353">
                  <c:v>7.5814543750015986</c:v>
                </c:pt>
                <c:pt idx="14354">
                  <c:v>7.5809093750015988</c:v>
                </c:pt>
                <c:pt idx="14355">
                  <c:v>7.5802687500000001</c:v>
                </c:pt>
                <c:pt idx="14356">
                  <c:v>7.5795181250015986</c:v>
                </c:pt>
                <c:pt idx="14357">
                  <c:v>7.5787243750015989</c:v>
                </c:pt>
                <c:pt idx="14358">
                  <c:v>7.5778387499999997</c:v>
                </c:pt>
                <c:pt idx="14359">
                  <c:v>7.5769599999999997</c:v>
                </c:pt>
                <c:pt idx="14360">
                  <c:v>7.5760837499999996</c:v>
                </c:pt>
                <c:pt idx="14361">
                  <c:v>7.5753000000000004</c:v>
                </c:pt>
                <c:pt idx="14362">
                  <c:v>7.5745343750015994</c:v>
                </c:pt>
                <c:pt idx="14363">
                  <c:v>7.5737550000000002</c:v>
                </c:pt>
                <c:pt idx="14364">
                  <c:v>7.5730225000000004</c:v>
                </c:pt>
                <c:pt idx="14365">
                  <c:v>7.5724274999999999</c:v>
                </c:pt>
                <c:pt idx="14366">
                  <c:v>7.5718618750015994</c:v>
                </c:pt>
                <c:pt idx="14367">
                  <c:v>7.571365625001599</c:v>
                </c:pt>
                <c:pt idx="14368">
                  <c:v>7.5709931250015989</c:v>
                </c:pt>
                <c:pt idx="14369">
                  <c:v>7.5706231250015987</c:v>
                </c:pt>
                <c:pt idx="14370">
                  <c:v>7.5702818750015988</c:v>
                </c:pt>
                <c:pt idx="14371">
                  <c:v>7.5699168750015993</c:v>
                </c:pt>
                <c:pt idx="14372">
                  <c:v>7.5693799999999998</c:v>
                </c:pt>
                <c:pt idx="14373">
                  <c:v>7.5689756250015989</c:v>
                </c:pt>
                <c:pt idx="14374">
                  <c:v>7.5685793750015993</c:v>
                </c:pt>
                <c:pt idx="14375">
                  <c:v>7.568256875001599</c:v>
                </c:pt>
                <c:pt idx="14376">
                  <c:v>7.5681068750015994</c:v>
                </c:pt>
                <c:pt idx="14377">
                  <c:v>7.5679606250015992</c:v>
                </c:pt>
                <c:pt idx="14378">
                  <c:v>7.5683724999999997</c:v>
                </c:pt>
                <c:pt idx="14379">
                  <c:v>7.5687375000000001</c:v>
                </c:pt>
                <c:pt idx="14380">
                  <c:v>7.5691362499999997</c:v>
                </c:pt>
                <c:pt idx="14381">
                  <c:v>7.5695112499999997</c:v>
                </c:pt>
                <c:pt idx="14382">
                  <c:v>7.5698724999999998</c:v>
                </c:pt>
                <c:pt idx="14383">
                  <c:v>7.5702506250015986</c:v>
                </c:pt>
                <c:pt idx="14384">
                  <c:v>7.5705825000000004</c:v>
                </c:pt>
                <c:pt idx="14385">
                  <c:v>7.5710375000000001</c:v>
                </c:pt>
                <c:pt idx="14386">
                  <c:v>7.5714775000000003</c:v>
                </c:pt>
                <c:pt idx="14387">
                  <c:v>7.5719562500000004</c:v>
                </c:pt>
                <c:pt idx="14388">
                  <c:v>7.5724556250015986</c:v>
                </c:pt>
                <c:pt idx="14389">
                  <c:v>7.5729018750015991</c:v>
                </c:pt>
                <c:pt idx="14390">
                  <c:v>7.5732249999999999</c:v>
                </c:pt>
                <c:pt idx="14391">
                  <c:v>7.5737500000000004</c:v>
                </c:pt>
                <c:pt idx="14392">
                  <c:v>7.5741812499999996</c:v>
                </c:pt>
                <c:pt idx="14393">
                  <c:v>7.5745518750015988</c:v>
                </c:pt>
                <c:pt idx="14394">
                  <c:v>7.5749718750015989</c:v>
                </c:pt>
                <c:pt idx="14395">
                  <c:v>7.5753356250015988</c:v>
                </c:pt>
                <c:pt idx="14396">
                  <c:v>7.5750762500000004</c:v>
                </c:pt>
                <c:pt idx="14397">
                  <c:v>7.5748281250015994</c:v>
                </c:pt>
                <c:pt idx="14398">
                  <c:v>7.5749056250015991</c:v>
                </c:pt>
                <c:pt idx="14399">
                  <c:v>7.5752687500000002</c:v>
                </c:pt>
                <c:pt idx="14400">
                  <c:v>7.5756762499999999</c:v>
                </c:pt>
                <c:pt idx="14401">
                  <c:v>7.5760862500000004</c:v>
                </c:pt>
                <c:pt idx="14402">
                  <c:v>7.5763674999999999</c:v>
                </c:pt>
                <c:pt idx="14403">
                  <c:v>7.5761099999999999</c:v>
                </c:pt>
                <c:pt idx="14404">
                  <c:v>7.5762387499999999</c:v>
                </c:pt>
                <c:pt idx="14405">
                  <c:v>7.576295</c:v>
                </c:pt>
                <c:pt idx="14406">
                  <c:v>7.5762843750015989</c:v>
                </c:pt>
                <c:pt idx="14407">
                  <c:v>7.575906875001599</c:v>
                </c:pt>
                <c:pt idx="14408">
                  <c:v>7.5755687500000004</c:v>
                </c:pt>
                <c:pt idx="14409">
                  <c:v>7.5759062500000001</c:v>
                </c:pt>
                <c:pt idx="14410">
                  <c:v>7.5762556250015987</c:v>
                </c:pt>
                <c:pt idx="14411">
                  <c:v>7.5766387499999999</c:v>
                </c:pt>
                <c:pt idx="14412">
                  <c:v>7.5770181250015991</c:v>
                </c:pt>
                <c:pt idx="14413">
                  <c:v>7.5774243750015993</c:v>
                </c:pt>
                <c:pt idx="14414">
                  <c:v>7.57710375</c:v>
                </c:pt>
                <c:pt idx="14415">
                  <c:v>7.5767112499999998</c:v>
                </c:pt>
                <c:pt idx="14416">
                  <c:v>7.5763718750015991</c:v>
                </c:pt>
                <c:pt idx="14417">
                  <c:v>7.5767506250015986</c:v>
                </c:pt>
                <c:pt idx="14418">
                  <c:v>7.5769793750015992</c:v>
                </c:pt>
                <c:pt idx="14419">
                  <c:v>7.5766312500000002</c:v>
                </c:pt>
                <c:pt idx="14420">
                  <c:v>7.5762612499999999</c:v>
                </c:pt>
                <c:pt idx="14421">
                  <c:v>7.5766074999999997</c:v>
                </c:pt>
                <c:pt idx="14422">
                  <c:v>7.5769881250015994</c:v>
                </c:pt>
                <c:pt idx="14423">
                  <c:v>7.5773462499999997</c:v>
                </c:pt>
                <c:pt idx="14424">
                  <c:v>7.5777568750015991</c:v>
                </c:pt>
                <c:pt idx="14425">
                  <c:v>7.5781099999999997</c:v>
                </c:pt>
                <c:pt idx="14426">
                  <c:v>7.5782974999999997</c:v>
                </c:pt>
                <c:pt idx="14427">
                  <c:v>7.5786006250015987</c:v>
                </c:pt>
                <c:pt idx="14428">
                  <c:v>7.5784318750015993</c:v>
                </c:pt>
                <c:pt idx="14429">
                  <c:v>7.5779143750015994</c:v>
                </c:pt>
                <c:pt idx="14430">
                  <c:v>7.5775156250015989</c:v>
                </c:pt>
                <c:pt idx="14431">
                  <c:v>7.5770868750015987</c:v>
                </c:pt>
                <c:pt idx="14432">
                  <c:v>7.5767431250015989</c:v>
                </c:pt>
                <c:pt idx="14433">
                  <c:v>7.5767375000000001</c:v>
                </c:pt>
                <c:pt idx="14434">
                  <c:v>7.5771356250015991</c:v>
                </c:pt>
                <c:pt idx="14435">
                  <c:v>7.5774818750015989</c:v>
                </c:pt>
                <c:pt idx="14436">
                  <c:v>7.577946875001599</c:v>
                </c:pt>
                <c:pt idx="14437">
                  <c:v>7.5783987499999999</c:v>
                </c:pt>
                <c:pt idx="14438">
                  <c:v>7.5787287499999998</c:v>
                </c:pt>
                <c:pt idx="14439">
                  <c:v>7.5790781250015993</c:v>
                </c:pt>
                <c:pt idx="14440">
                  <c:v>7.5786837499999997</c:v>
                </c:pt>
                <c:pt idx="14441">
                  <c:v>7.5782081250015993</c:v>
                </c:pt>
                <c:pt idx="14442">
                  <c:v>7.5776481250015992</c:v>
                </c:pt>
                <c:pt idx="14443">
                  <c:v>7.5771787499999999</c:v>
                </c:pt>
                <c:pt idx="14444">
                  <c:v>7.5766524999999998</c:v>
                </c:pt>
                <c:pt idx="14445">
                  <c:v>7.5763318750015989</c:v>
                </c:pt>
                <c:pt idx="14446">
                  <c:v>7.5760106250015991</c:v>
                </c:pt>
                <c:pt idx="14447">
                  <c:v>7.5760725000000004</c:v>
                </c:pt>
                <c:pt idx="14448">
                  <c:v>7.5757237499999999</c:v>
                </c:pt>
                <c:pt idx="14449">
                  <c:v>7.5753693750015989</c:v>
                </c:pt>
                <c:pt idx="14450">
                  <c:v>7.5750081250015988</c:v>
                </c:pt>
                <c:pt idx="14451">
                  <c:v>7.5751306250015986</c:v>
                </c:pt>
                <c:pt idx="14452">
                  <c:v>7.5754112500000002</c:v>
                </c:pt>
                <c:pt idx="14453">
                  <c:v>7.5759074999999996</c:v>
                </c:pt>
                <c:pt idx="14454">
                  <c:v>7.5763287500000001</c:v>
                </c:pt>
                <c:pt idx="14455">
                  <c:v>7.5766625000000003</c:v>
                </c:pt>
                <c:pt idx="14456">
                  <c:v>7.5769824999999997</c:v>
                </c:pt>
                <c:pt idx="14457">
                  <c:v>7.5773299999999999</c:v>
                </c:pt>
                <c:pt idx="14458">
                  <c:v>7.5776518750015986</c:v>
                </c:pt>
                <c:pt idx="14459">
                  <c:v>7.5780518750015986</c:v>
                </c:pt>
                <c:pt idx="14460">
                  <c:v>7.5784368750015991</c:v>
                </c:pt>
                <c:pt idx="14461">
                  <c:v>7.5787943750015989</c:v>
                </c:pt>
                <c:pt idx="14462">
                  <c:v>7.5791481250015993</c:v>
                </c:pt>
                <c:pt idx="14463">
                  <c:v>7.5795325</c:v>
                </c:pt>
                <c:pt idx="14464">
                  <c:v>7.579860625001599</c:v>
                </c:pt>
                <c:pt idx="14465">
                  <c:v>7.5795318750015994</c:v>
                </c:pt>
                <c:pt idx="14466">
                  <c:v>7.5790825000000002</c:v>
                </c:pt>
                <c:pt idx="14467">
                  <c:v>7.5786387499999996</c:v>
                </c:pt>
                <c:pt idx="14468">
                  <c:v>7.5782356250015992</c:v>
                </c:pt>
                <c:pt idx="14469">
                  <c:v>7.577971875001599</c:v>
                </c:pt>
                <c:pt idx="14470">
                  <c:v>7.5783325000000001</c:v>
                </c:pt>
                <c:pt idx="14471">
                  <c:v>7.5786556250015993</c:v>
                </c:pt>
                <c:pt idx="14472">
                  <c:v>7.5786606250015991</c:v>
                </c:pt>
                <c:pt idx="14473">
                  <c:v>7.5783181250015987</c:v>
                </c:pt>
                <c:pt idx="14474">
                  <c:v>7.5778693750015993</c:v>
                </c:pt>
                <c:pt idx="14475">
                  <c:v>7.5774862499999998</c:v>
                </c:pt>
                <c:pt idx="14476">
                  <c:v>7.57705625</c:v>
                </c:pt>
                <c:pt idx="14477">
                  <c:v>7.5766143750015988</c:v>
                </c:pt>
                <c:pt idx="14478">
                  <c:v>7.5761525000000001</c:v>
                </c:pt>
                <c:pt idx="14479">
                  <c:v>7.5757493750015987</c:v>
                </c:pt>
                <c:pt idx="14480">
                  <c:v>7.5753493750015988</c:v>
                </c:pt>
                <c:pt idx="14481">
                  <c:v>7.57487625</c:v>
                </c:pt>
                <c:pt idx="14482">
                  <c:v>7.5745081250015991</c:v>
                </c:pt>
                <c:pt idx="14483">
                  <c:v>7.5748656250015989</c:v>
                </c:pt>
                <c:pt idx="14484">
                  <c:v>7.5750087500000003</c:v>
                </c:pt>
                <c:pt idx="14485">
                  <c:v>7.5753643750015991</c:v>
                </c:pt>
                <c:pt idx="14486">
                  <c:v>7.5749787499999996</c:v>
                </c:pt>
                <c:pt idx="14487">
                  <c:v>7.5745706250015994</c:v>
                </c:pt>
                <c:pt idx="14488">
                  <c:v>7.5741874999999999</c:v>
                </c:pt>
                <c:pt idx="14489">
                  <c:v>7.5746537500000004</c:v>
                </c:pt>
                <c:pt idx="14490">
                  <c:v>7.5750062500000004</c:v>
                </c:pt>
                <c:pt idx="14491">
                  <c:v>7.5753468750015989</c:v>
                </c:pt>
                <c:pt idx="14492">
                  <c:v>7.5756762499999999</c:v>
                </c:pt>
                <c:pt idx="14493">
                  <c:v>7.5760874999999999</c:v>
                </c:pt>
                <c:pt idx="14494">
                  <c:v>7.5765231250015992</c:v>
                </c:pt>
                <c:pt idx="14495">
                  <c:v>7.5769099999999998</c:v>
                </c:pt>
                <c:pt idx="14496">
                  <c:v>7.5772762499999997</c:v>
                </c:pt>
                <c:pt idx="14497">
                  <c:v>7.577641875001599</c:v>
                </c:pt>
                <c:pt idx="14498">
                  <c:v>7.57804375</c:v>
                </c:pt>
                <c:pt idx="14499">
                  <c:v>7.5784275000000001</c:v>
                </c:pt>
                <c:pt idx="14500">
                  <c:v>7.5787706250015994</c:v>
                </c:pt>
                <c:pt idx="14501">
                  <c:v>7.5790937500000002</c:v>
                </c:pt>
                <c:pt idx="14502">
                  <c:v>7.5794218750015991</c:v>
                </c:pt>
                <c:pt idx="14503">
                  <c:v>7.5790087499999998</c:v>
                </c:pt>
                <c:pt idx="14504">
                  <c:v>7.578665</c:v>
                </c:pt>
                <c:pt idx="14505">
                  <c:v>7.5782443750015993</c:v>
                </c:pt>
                <c:pt idx="14506">
                  <c:v>7.5777781250015988</c:v>
                </c:pt>
                <c:pt idx="14507">
                  <c:v>7.5781099999999997</c:v>
                </c:pt>
                <c:pt idx="14508">
                  <c:v>7.5785125000000004</c:v>
                </c:pt>
                <c:pt idx="14509">
                  <c:v>7.5782625000000001</c:v>
                </c:pt>
                <c:pt idx="14510">
                  <c:v>7.5777406250015993</c:v>
                </c:pt>
                <c:pt idx="14511">
                  <c:v>7.5772843750015992</c:v>
                </c:pt>
                <c:pt idx="14512">
                  <c:v>7.5769568750015992</c:v>
                </c:pt>
                <c:pt idx="14513">
                  <c:v>7.5765787500000004</c:v>
                </c:pt>
                <c:pt idx="14514">
                  <c:v>7.5762193750015987</c:v>
                </c:pt>
                <c:pt idx="14515">
                  <c:v>7.5763106250015992</c:v>
                </c:pt>
                <c:pt idx="14516">
                  <c:v>7.5766825000000004</c:v>
                </c:pt>
                <c:pt idx="14517">
                  <c:v>7.5771331250015992</c:v>
                </c:pt>
                <c:pt idx="14518">
                  <c:v>7.577479375001599</c:v>
                </c:pt>
                <c:pt idx="14519">
                  <c:v>7.5778625000000002</c:v>
                </c:pt>
                <c:pt idx="14520">
                  <c:v>7.5782831250015992</c:v>
                </c:pt>
                <c:pt idx="14521">
                  <c:v>7.578735</c:v>
                </c:pt>
                <c:pt idx="14522">
                  <c:v>7.5791706250015993</c:v>
                </c:pt>
                <c:pt idx="14523">
                  <c:v>7.5795993750015986</c:v>
                </c:pt>
                <c:pt idx="14524">
                  <c:v>7.5799899999999996</c:v>
                </c:pt>
                <c:pt idx="14525">
                  <c:v>7.5803099999999999</c:v>
                </c:pt>
                <c:pt idx="14526">
                  <c:v>7.5799456250015993</c:v>
                </c:pt>
                <c:pt idx="14527">
                  <c:v>7.5794024999999996</c:v>
                </c:pt>
                <c:pt idx="14528">
                  <c:v>7.5789468750015994</c:v>
                </c:pt>
                <c:pt idx="14529">
                  <c:v>7.5784418750015989</c:v>
                </c:pt>
                <c:pt idx="14530">
                  <c:v>7.57796</c:v>
                </c:pt>
                <c:pt idx="14531">
                  <c:v>7.5775662500000003</c:v>
                </c:pt>
                <c:pt idx="14532">
                  <c:v>7.5776981250015991</c:v>
                </c:pt>
                <c:pt idx="14533">
                  <c:v>7.57733875</c:v>
                </c:pt>
                <c:pt idx="14534">
                  <c:v>7.5768656250015987</c:v>
                </c:pt>
                <c:pt idx="14535">
                  <c:v>7.57653</c:v>
                </c:pt>
                <c:pt idx="14536">
                  <c:v>7.5761587500000003</c:v>
                </c:pt>
                <c:pt idx="14537">
                  <c:v>7.5758175000000003</c:v>
                </c:pt>
                <c:pt idx="14538">
                  <c:v>7.5761793750015993</c:v>
                </c:pt>
                <c:pt idx="14539">
                  <c:v>7.5765349999999998</c:v>
                </c:pt>
                <c:pt idx="14540">
                  <c:v>7.5761581250015988</c:v>
                </c:pt>
                <c:pt idx="14541">
                  <c:v>7.5761537499999996</c:v>
                </c:pt>
                <c:pt idx="14542">
                  <c:v>7.5765012499999997</c:v>
                </c:pt>
                <c:pt idx="14543">
                  <c:v>7.5768406250015987</c:v>
                </c:pt>
                <c:pt idx="14544">
                  <c:v>7.5772137500000003</c:v>
                </c:pt>
                <c:pt idx="14545">
                  <c:v>7.5775350000000001</c:v>
                </c:pt>
                <c:pt idx="14546">
                  <c:v>7.5779587499999996</c:v>
                </c:pt>
                <c:pt idx="14547">
                  <c:v>7.5783818750015994</c:v>
                </c:pt>
                <c:pt idx="14548">
                  <c:v>7.578755625001599</c:v>
                </c:pt>
                <c:pt idx="14549">
                  <c:v>7.579108125001599</c:v>
                </c:pt>
                <c:pt idx="14550">
                  <c:v>7.5794318750015988</c:v>
                </c:pt>
                <c:pt idx="14551">
                  <c:v>7.5797906250015989</c:v>
                </c:pt>
                <c:pt idx="14552">
                  <c:v>7.5802118750015994</c:v>
                </c:pt>
                <c:pt idx="14553">
                  <c:v>7.5806131250015989</c:v>
                </c:pt>
                <c:pt idx="14554">
                  <c:v>7.5810368750015993</c:v>
                </c:pt>
                <c:pt idx="14555">
                  <c:v>7.5814374999999998</c:v>
                </c:pt>
                <c:pt idx="14556">
                  <c:v>7.581794375001599</c:v>
                </c:pt>
                <c:pt idx="14557">
                  <c:v>7.5816956250015988</c:v>
                </c:pt>
                <c:pt idx="14558">
                  <c:v>7.5813518750015989</c:v>
                </c:pt>
                <c:pt idx="14559">
                  <c:v>7.5809418750015993</c:v>
                </c:pt>
                <c:pt idx="14560">
                  <c:v>7.5804600000000004</c:v>
                </c:pt>
                <c:pt idx="14561">
                  <c:v>7.5799868750015991</c:v>
                </c:pt>
                <c:pt idx="14562">
                  <c:v>7.57954375</c:v>
                </c:pt>
                <c:pt idx="14563">
                  <c:v>7.5791656250015986</c:v>
                </c:pt>
                <c:pt idx="14564">
                  <c:v>7.5787174999999998</c:v>
                </c:pt>
                <c:pt idx="14565">
                  <c:v>7.5782906250015989</c:v>
                </c:pt>
                <c:pt idx="14566">
                  <c:v>7.57778375</c:v>
                </c:pt>
                <c:pt idx="14567">
                  <c:v>7.5774575000000004</c:v>
                </c:pt>
                <c:pt idx="14568">
                  <c:v>7.5771249999999997</c:v>
                </c:pt>
                <c:pt idx="14569">
                  <c:v>7.57672875</c:v>
                </c:pt>
                <c:pt idx="14570">
                  <c:v>7.5763918750015993</c:v>
                </c:pt>
                <c:pt idx="14571">
                  <c:v>7.5760537499999998</c:v>
                </c:pt>
                <c:pt idx="14572">
                  <c:v>7.5756724999999996</c:v>
                </c:pt>
                <c:pt idx="14573">
                  <c:v>7.5753181250015986</c:v>
                </c:pt>
                <c:pt idx="14574">
                  <c:v>7.5756437500000002</c:v>
                </c:pt>
                <c:pt idx="14575">
                  <c:v>7.5759706250015988</c:v>
                </c:pt>
                <c:pt idx="14576">
                  <c:v>7.5763662500000004</c:v>
                </c:pt>
                <c:pt idx="14577">
                  <c:v>7.5767699999999998</c:v>
                </c:pt>
                <c:pt idx="14578">
                  <c:v>7.5771812499999998</c:v>
                </c:pt>
                <c:pt idx="14579">
                  <c:v>7.5775343750015987</c:v>
                </c:pt>
                <c:pt idx="14580">
                  <c:v>7.5780143750015991</c:v>
                </c:pt>
                <c:pt idx="14581">
                  <c:v>7.5784131250015987</c:v>
                </c:pt>
                <c:pt idx="14582">
                  <c:v>7.5787406250015987</c:v>
                </c:pt>
                <c:pt idx="14583">
                  <c:v>7.5791281250015992</c:v>
                </c:pt>
                <c:pt idx="14584">
                  <c:v>7.5794981250015994</c:v>
                </c:pt>
                <c:pt idx="14585">
                  <c:v>7.5798931250015986</c:v>
                </c:pt>
                <c:pt idx="14586">
                  <c:v>7.5800887499999998</c:v>
                </c:pt>
                <c:pt idx="14587">
                  <c:v>7.5804406250015992</c:v>
                </c:pt>
                <c:pt idx="14588">
                  <c:v>7.5809024999999997</c:v>
                </c:pt>
                <c:pt idx="14589">
                  <c:v>7.5805937500000002</c:v>
                </c:pt>
                <c:pt idx="14590">
                  <c:v>7.5802500000000004</c:v>
                </c:pt>
                <c:pt idx="14591">
                  <c:v>7.5798881250015988</c:v>
                </c:pt>
                <c:pt idx="14592">
                  <c:v>7.5794874999999999</c:v>
                </c:pt>
                <c:pt idx="14593">
                  <c:v>7.5790912500000003</c:v>
                </c:pt>
                <c:pt idx="14594">
                  <c:v>7.5786768750015989</c:v>
                </c:pt>
                <c:pt idx="14595">
                  <c:v>7.5785662499999997</c:v>
                </c:pt>
                <c:pt idx="14596">
                  <c:v>7.5785706250015989</c:v>
                </c:pt>
                <c:pt idx="14597">
                  <c:v>7.5788318750015993</c:v>
                </c:pt>
                <c:pt idx="14598">
                  <c:v>7.5792187499999999</c:v>
                </c:pt>
                <c:pt idx="14599">
                  <c:v>7.5796193750015988</c:v>
                </c:pt>
                <c:pt idx="14600">
                  <c:v>7.58</c:v>
                </c:pt>
                <c:pt idx="14601">
                  <c:v>7.5803781250015989</c:v>
                </c:pt>
                <c:pt idx="14602">
                  <c:v>7.5803406250015986</c:v>
                </c:pt>
                <c:pt idx="14603">
                  <c:v>7.5800181250015992</c:v>
                </c:pt>
                <c:pt idx="14604">
                  <c:v>7.5796468750015986</c:v>
                </c:pt>
                <c:pt idx="14605">
                  <c:v>7.5792662499999999</c:v>
                </c:pt>
                <c:pt idx="14606">
                  <c:v>7.57893375</c:v>
                </c:pt>
                <c:pt idx="14607">
                  <c:v>7.5786068750015989</c:v>
                </c:pt>
                <c:pt idx="14608">
                  <c:v>7.5784706250015992</c:v>
                </c:pt>
                <c:pt idx="14609">
                  <c:v>7.5787493750015988</c:v>
                </c:pt>
                <c:pt idx="14610">
                  <c:v>7.5783300000000002</c:v>
                </c:pt>
                <c:pt idx="14611">
                  <c:v>7.577994375001599</c:v>
                </c:pt>
                <c:pt idx="14612">
                  <c:v>7.5776481250015992</c:v>
                </c:pt>
                <c:pt idx="14613">
                  <c:v>7.5772293750015987</c:v>
                </c:pt>
                <c:pt idx="14614">
                  <c:v>7.5767587499999998</c:v>
                </c:pt>
                <c:pt idx="14615">
                  <c:v>7.5762999999999998</c:v>
                </c:pt>
                <c:pt idx="14616">
                  <c:v>7.5758268750015993</c:v>
                </c:pt>
                <c:pt idx="14617">
                  <c:v>7.5752912500000003</c:v>
                </c:pt>
                <c:pt idx="14618">
                  <c:v>7.5748375000000001</c:v>
                </c:pt>
                <c:pt idx="14619">
                  <c:v>7.57450125</c:v>
                </c:pt>
                <c:pt idx="14620">
                  <c:v>7.5740756250015986</c:v>
                </c:pt>
                <c:pt idx="14621">
                  <c:v>7.5737062499999999</c:v>
                </c:pt>
                <c:pt idx="14622">
                  <c:v>7.5739306250015987</c:v>
                </c:pt>
                <c:pt idx="14623">
                  <c:v>7.5742606250015987</c:v>
                </c:pt>
                <c:pt idx="14624">
                  <c:v>7.5746018750015986</c:v>
                </c:pt>
                <c:pt idx="14625">
                  <c:v>7.5749649999999997</c:v>
                </c:pt>
                <c:pt idx="14626">
                  <c:v>7.5753168750015991</c:v>
                </c:pt>
                <c:pt idx="14627">
                  <c:v>7.5756418750015992</c:v>
                </c:pt>
                <c:pt idx="14628">
                  <c:v>7.5760424999999998</c:v>
                </c:pt>
                <c:pt idx="14629">
                  <c:v>7.5762349999999996</c:v>
                </c:pt>
                <c:pt idx="14630">
                  <c:v>7.5766675000000001</c:v>
                </c:pt>
                <c:pt idx="14631">
                  <c:v>7.577126875001599</c:v>
                </c:pt>
                <c:pt idx="14632">
                  <c:v>7.57759625</c:v>
                </c:pt>
                <c:pt idx="14633">
                  <c:v>7.5779424999999998</c:v>
                </c:pt>
                <c:pt idx="14634">
                  <c:v>7.5783393750015993</c:v>
                </c:pt>
                <c:pt idx="14635">
                  <c:v>7.5786875</c:v>
                </c:pt>
                <c:pt idx="14636">
                  <c:v>7.5790668750015993</c:v>
                </c:pt>
                <c:pt idx="14637">
                  <c:v>7.5794118750015986</c:v>
                </c:pt>
                <c:pt idx="14638">
                  <c:v>7.5795775000000001</c:v>
                </c:pt>
                <c:pt idx="14639">
                  <c:v>7.5792343750015991</c:v>
                </c:pt>
                <c:pt idx="14640">
                  <c:v>7.5789099999999996</c:v>
                </c:pt>
                <c:pt idx="14641">
                  <c:v>7.578475625001599</c:v>
                </c:pt>
                <c:pt idx="14642">
                  <c:v>7.5780118750015992</c:v>
                </c:pt>
                <c:pt idx="14643">
                  <c:v>7.5775806250015991</c:v>
                </c:pt>
                <c:pt idx="14644">
                  <c:v>7.5772087499999996</c:v>
                </c:pt>
                <c:pt idx="14645">
                  <c:v>7.5767668750015993</c:v>
                </c:pt>
                <c:pt idx="14646">
                  <c:v>7.5763287500000001</c:v>
                </c:pt>
                <c:pt idx="14647">
                  <c:v>7.5758243750015986</c:v>
                </c:pt>
                <c:pt idx="14648">
                  <c:v>7.5753856250015987</c:v>
                </c:pt>
                <c:pt idx="14649">
                  <c:v>7.5749268750015988</c:v>
                </c:pt>
                <c:pt idx="14650">
                  <c:v>7.5745149999999999</c:v>
                </c:pt>
                <c:pt idx="14651">
                  <c:v>7.5748193750015993</c:v>
                </c:pt>
                <c:pt idx="14652">
                  <c:v>7.5751718750015993</c:v>
                </c:pt>
                <c:pt idx="14653">
                  <c:v>7.5754925000000002</c:v>
                </c:pt>
                <c:pt idx="14654">
                  <c:v>7.5751231250015989</c:v>
                </c:pt>
                <c:pt idx="14655">
                  <c:v>7.5748018750015991</c:v>
                </c:pt>
                <c:pt idx="14656">
                  <c:v>7.5743925000000001</c:v>
                </c:pt>
                <c:pt idx="14657">
                  <c:v>7.574065625001599</c:v>
                </c:pt>
                <c:pt idx="14658">
                  <c:v>7.5737224999999997</c:v>
                </c:pt>
                <c:pt idx="14659">
                  <c:v>7.5737024999999996</c:v>
                </c:pt>
                <c:pt idx="14660">
                  <c:v>7.5741018750015989</c:v>
                </c:pt>
                <c:pt idx="14661">
                  <c:v>7.5744937500000002</c:v>
                </c:pt>
                <c:pt idx="14662">
                  <c:v>7.5748193750015993</c:v>
                </c:pt>
                <c:pt idx="14663">
                  <c:v>7.5748831250015991</c:v>
                </c:pt>
                <c:pt idx="14664">
                  <c:v>7.5752687500000002</c:v>
                </c:pt>
                <c:pt idx="14665">
                  <c:v>7.5755937500000003</c:v>
                </c:pt>
                <c:pt idx="14666">
                  <c:v>7.576116875001599</c:v>
                </c:pt>
                <c:pt idx="14667">
                  <c:v>7.5764424999999997</c:v>
                </c:pt>
                <c:pt idx="14668">
                  <c:v>7.5768368750015993</c:v>
                </c:pt>
                <c:pt idx="14669">
                  <c:v>7.5772906250015986</c:v>
                </c:pt>
                <c:pt idx="14670">
                  <c:v>7.5777068750015992</c:v>
                </c:pt>
                <c:pt idx="14671">
                  <c:v>7.5781150000000004</c:v>
                </c:pt>
                <c:pt idx="14672">
                  <c:v>7.5784725000000002</c:v>
                </c:pt>
                <c:pt idx="14673">
                  <c:v>7.5788106250015987</c:v>
                </c:pt>
                <c:pt idx="14674">
                  <c:v>7.57928625</c:v>
                </c:pt>
                <c:pt idx="14675">
                  <c:v>7.5796625000000004</c:v>
                </c:pt>
                <c:pt idx="14676">
                  <c:v>7.5800087500000002</c:v>
                </c:pt>
                <c:pt idx="14677">
                  <c:v>7.58045875</c:v>
                </c:pt>
                <c:pt idx="14678">
                  <c:v>7.5808</c:v>
                </c:pt>
                <c:pt idx="14679">
                  <c:v>7.5811456250015992</c:v>
                </c:pt>
                <c:pt idx="14680">
                  <c:v>7.5815281250015989</c:v>
                </c:pt>
                <c:pt idx="14681">
                  <c:v>7.5818768750015986</c:v>
                </c:pt>
                <c:pt idx="14682">
                  <c:v>7.5822043750015986</c:v>
                </c:pt>
                <c:pt idx="14683">
                  <c:v>7.5817531250015993</c:v>
                </c:pt>
                <c:pt idx="14684">
                  <c:v>7.5812612499999998</c:v>
                </c:pt>
                <c:pt idx="14685">
                  <c:v>7.580915625001599</c:v>
                </c:pt>
                <c:pt idx="14686">
                  <c:v>7.5805306250015994</c:v>
                </c:pt>
                <c:pt idx="14687">
                  <c:v>7.5802056250015992</c:v>
                </c:pt>
                <c:pt idx="14688">
                  <c:v>7.5798350000000001</c:v>
                </c:pt>
                <c:pt idx="14689">
                  <c:v>7.5794393750015994</c:v>
                </c:pt>
                <c:pt idx="14690">
                  <c:v>7.5788987499999996</c:v>
                </c:pt>
                <c:pt idx="14691">
                  <c:v>7.5783424999999998</c:v>
                </c:pt>
                <c:pt idx="14692">
                  <c:v>7.577888125001599</c:v>
                </c:pt>
                <c:pt idx="14693">
                  <c:v>7.5773218750015987</c:v>
                </c:pt>
                <c:pt idx="14694">
                  <c:v>7.5766706250015989</c:v>
                </c:pt>
                <c:pt idx="14695">
                  <c:v>7.5760493750015989</c:v>
                </c:pt>
                <c:pt idx="14696">
                  <c:v>7.5755287500000001</c:v>
                </c:pt>
                <c:pt idx="14697">
                  <c:v>7.5748568750015988</c:v>
                </c:pt>
                <c:pt idx="14698">
                  <c:v>7.57442875</c:v>
                </c:pt>
                <c:pt idx="14699">
                  <c:v>7.5740156250015991</c:v>
                </c:pt>
                <c:pt idx="14700">
                  <c:v>7.5736406250015991</c:v>
                </c:pt>
                <c:pt idx="14701">
                  <c:v>7.5738362500000003</c:v>
                </c:pt>
                <c:pt idx="14702">
                  <c:v>7.5742118750015992</c:v>
                </c:pt>
                <c:pt idx="14703">
                  <c:v>7.5745768750015987</c:v>
                </c:pt>
                <c:pt idx="14704">
                  <c:v>7.5749431250015986</c:v>
                </c:pt>
                <c:pt idx="14705">
                  <c:v>7.5753475000000003</c:v>
                </c:pt>
                <c:pt idx="14706">
                  <c:v>7.5757374999999998</c:v>
                </c:pt>
                <c:pt idx="14707">
                  <c:v>7.576155</c:v>
                </c:pt>
                <c:pt idx="14708">
                  <c:v>7.5765587500000002</c:v>
                </c:pt>
                <c:pt idx="14709">
                  <c:v>7.5769443750015988</c:v>
                </c:pt>
                <c:pt idx="14710">
                  <c:v>7.5773362500000001</c:v>
                </c:pt>
                <c:pt idx="14711">
                  <c:v>7.5776874999999997</c:v>
                </c:pt>
                <c:pt idx="14712">
                  <c:v>7.5780381250015987</c:v>
                </c:pt>
                <c:pt idx="14713">
                  <c:v>7.5777181250015992</c:v>
                </c:pt>
                <c:pt idx="14714">
                  <c:v>7.5772837500000003</c:v>
                </c:pt>
                <c:pt idx="14715">
                  <c:v>7.5769000000000002</c:v>
                </c:pt>
                <c:pt idx="14716">
                  <c:v>7.5764818750015994</c:v>
                </c:pt>
                <c:pt idx="14717">
                  <c:v>7.5760812499999997</c:v>
                </c:pt>
                <c:pt idx="14718">
                  <c:v>7.5759643750015986</c:v>
                </c:pt>
                <c:pt idx="14719">
                  <c:v>7.5759887499999996</c:v>
                </c:pt>
                <c:pt idx="14720">
                  <c:v>7.5763306250015994</c:v>
                </c:pt>
                <c:pt idx="14721">
                  <c:v>7.5767606250015991</c:v>
                </c:pt>
                <c:pt idx="14722">
                  <c:v>7.5771449999999998</c:v>
                </c:pt>
                <c:pt idx="14723">
                  <c:v>7.5775693750015991</c:v>
                </c:pt>
                <c:pt idx="14724">
                  <c:v>7.5779556250015991</c:v>
                </c:pt>
                <c:pt idx="14725">
                  <c:v>7.5782756250015986</c:v>
                </c:pt>
                <c:pt idx="14726">
                  <c:v>7.5786831250015991</c:v>
                </c:pt>
                <c:pt idx="14727">
                  <c:v>7.5791043750015987</c:v>
                </c:pt>
                <c:pt idx="14728">
                  <c:v>7.5794537499999999</c:v>
                </c:pt>
                <c:pt idx="14729">
                  <c:v>7.5798418750015992</c:v>
                </c:pt>
                <c:pt idx="14730">
                  <c:v>7.5802587499999996</c:v>
                </c:pt>
                <c:pt idx="14731">
                  <c:v>7.5801306250015994</c:v>
                </c:pt>
                <c:pt idx="14732">
                  <c:v>7.5805400000000001</c:v>
                </c:pt>
                <c:pt idx="14733">
                  <c:v>7.5808862499999998</c:v>
                </c:pt>
                <c:pt idx="14734">
                  <c:v>7.5804506250015988</c:v>
                </c:pt>
                <c:pt idx="14735">
                  <c:v>7.5799599999999998</c:v>
                </c:pt>
                <c:pt idx="14736">
                  <c:v>7.5795725000000003</c:v>
                </c:pt>
                <c:pt idx="14737">
                  <c:v>7.5792937499999997</c:v>
                </c:pt>
                <c:pt idx="14738">
                  <c:v>7.5792643750015989</c:v>
                </c:pt>
                <c:pt idx="14739">
                  <c:v>7.5795981250015991</c:v>
                </c:pt>
                <c:pt idx="14740">
                  <c:v>7.5799293750015986</c:v>
                </c:pt>
                <c:pt idx="14741">
                  <c:v>7.5797600000000003</c:v>
                </c:pt>
                <c:pt idx="14742">
                  <c:v>7.5793875000000002</c:v>
                </c:pt>
                <c:pt idx="14743">
                  <c:v>7.5790256250015986</c:v>
                </c:pt>
                <c:pt idx="14744">
                  <c:v>7.5786262500000001</c:v>
                </c:pt>
                <c:pt idx="14745">
                  <c:v>7.5783043750015988</c:v>
                </c:pt>
                <c:pt idx="14746">
                  <c:v>7.5779843750015994</c:v>
                </c:pt>
                <c:pt idx="14747">
                  <c:v>7.5776256250015992</c:v>
                </c:pt>
                <c:pt idx="14748">
                  <c:v>7.5771481250015986</c:v>
                </c:pt>
                <c:pt idx="14749">
                  <c:v>7.5765906250015993</c:v>
                </c:pt>
                <c:pt idx="14750">
                  <c:v>7.5761124999999998</c:v>
                </c:pt>
                <c:pt idx="14751">
                  <c:v>7.5757231250015993</c:v>
                </c:pt>
                <c:pt idx="14752">
                  <c:v>7.5758268750015993</c:v>
                </c:pt>
                <c:pt idx="14753">
                  <c:v>7.5761631250015986</c:v>
                </c:pt>
                <c:pt idx="14754">
                  <c:v>7.5765624999999996</c:v>
                </c:pt>
                <c:pt idx="14755">
                  <c:v>7.5769137500000001</c:v>
                </c:pt>
                <c:pt idx="14756">
                  <c:v>7.5773693750015987</c:v>
                </c:pt>
                <c:pt idx="14757">
                  <c:v>7.5777524999999999</c:v>
                </c:pt>
                <c:pt idx="14758">
                  <c:v>7.57820625</c:v>
                </c:pt>
                <c:pt idx="14759">
                  <c:v>7.5785437499999997</c:v>
                </c:pt>
                <c:pt idx="14760">
                  <c:v>7.5788687499999998</c:v>
                </c:pt>
                <c:pt idx="14761">
                  <c:v>7.5793162499999998</c:v>
                </c:pt>
                <c:pt idx="14762">
                  <c:v>7.5796487499999996</c:v>
                </c:pt>
                <c:pt idx="14763">
                  <c:v>7.5800599999999996</c:v>
                </c:pt>
                <c:pt idx="14764">
                  <c:v>7.5804524999999998</c:v>
                </c:pt>
                <c:pt idx="14765">
                  <c:v>7.5808262500000003</c:v>
                </c:pt>
                <c:pt idx="14766">
                  <c:v>7.5812350000000004</c:v>
                </c:pt>
                <c:pt idx="14767">
                  <c:v>7.5810062499999997</c:v>
                </c:pt>
                <c:pt idx="14768">
                  <c:v>7.5813868750015994</c:v>
                </c:pt>
                <c:pt idx="14769">
                  <c:v>7.5817881250015988</c:v>
                </c:pt>
                <c:pt idx="14770">
                  <c:v>7.5822124999999998</c:v>
                </c:pt>
                <c:pt idx="14771">
                  <c:v>7.5825362500000004</c:v>
                </c:pt>
                <c:pt idx="14772">
                  <c:v>7.5824949999999998</c:v>
                </c:pt>
                <c:pt idx="14773">
                  <c:v>7.5821337499999997</c:v>
                </c:pt>
                <c:pt idx="14774">
                  <c:v>7.5816443750015994</c:v>
                </c:pt>
                <c:pt idx="14775">
                  <c:v>7.5812200000000001</c:v>
                </c:pt>
                <c:pt idx="14776">
                  <c:v>7.5808393750015988</c:v>
                </c:pt>
                <c:pt idx="14777">
                  <c:v>7.5804918750015986</c:v>
                </c:pt>
                <c:pt idx="14778">
                  <c:v>7.5800518750015993</c:v>
                </c:pt>
                <c:pt idx="14779">
                  <c:v>7.5795574999999999</c:v>
                </c:pt>
                <c:pt idx="14780">
                  <c:v>7.5791943750015989</c:v>
                </c:pt>
                <c:pt idx="14781">
                  <c:v>7.5786862499999996</c:v>
                </c:pt>
                <c:pt idx="14782">
                  <c:v>7.5781650000000003</c:v>
                </c:pt>
                <c:pt idx="14783">
                  <c:v>7.5775387500000004</c:v>
                </c:pt>
                <c:pt idx="14784">
                  <c:v>7.5769106250015987</c:v>
                </c:pt>
                <c:pt idx="14785">
                  <c:v>7.5763550000000004</c:v>
                </c:pt>
                <c:pt idx="14786">
                  <c:v>7.5757731250015992</c:v>
                </c:pt>
                <c:pt idx="14787">
                  <c:v>7.5752431250015988</c:v>
                </c:pt>
                <c:pt idx="14788">
                  <c:v>7.5748625000000001</c:v>
                </c:pt>
                <c:pt idx="14789">
                  <c:v>7.5743499999999999</c:v>
                </c:pt>
                <c:pt idx="14790">
                  <c:v>7.5739718750015994</c:v>
                </c:pt>
                <c:pt idx="14791">
                  <c:v>7.5735856250015994</c:v>
                </c:pt>
                <c:pt idx="14792">
                  <c:v>7.5731187499999999</c:v>
                </c:pt>
                <c:pt idx="14793">
                  <c:v>7.5727906250015993</c:v>
                </c:pt>
                <c:pt idx="14794">
                  <c:v>7.5731268750015994</c:v>
                </c:pt>
                <c:pt idx="14795">
                  <c:v>7.5727725000000001</c:v>
                </c:pt>
                <c:pt idx="14796">
                  <c:v>7.5728225</c:v>
                </c:pt>
                <c:pt idx="14797">
                  <c:v>7.5731812500000002</c:v>
                </c:pt>
                <c:pt idx="14798">
                  <c:v>7.5735168750015989</c:v>
                </c:pt>
                <c:pt idx="14799">
                  <c:v>7.5738981250015991</c:v>
                </c:pt>
                <c:pt idx="14800">
                  <c:v>7.5743781250015987</c:v>
                </c:pt>
                <c:pt idx="14801">
                  <c:v>7.5747237500000004</c:v>
                </c:pt>
                <c:pt idx="14802">
                  <c:v>7.5750556250015988</c:v>
                </c:pt>
                <c:pt idx="14803">
                  <c:v>7.5754131250015986</c:v>
                </c:pt>
                <c:pt idx="14804">
                  <c:v>7.5752612499999996</c:v>
                </c:pt>
                <c:pt idx="14805">
                  <c:v>7.574896875001599</c:v>
                </c:pt>
                <c:pt idx="14806">
                  <c:v>7.5749187500000001</c:v>
                </c:pt>
                <c:pt idx="14807">
                  <c:v>7.5751631250015992</c:v>
                </c:pt>
                <c:pt idx="14808">
                  <c:v>7.5750450000000003</c:v>
                </c:pt>
                <c:pt idx="14809">
                  <c:v>7.5753674999999996</c:v>
                </c:pt>
                <c:pt idx="14810">
                  <c:v>7.5754418750015988</c:v>
                </c:pt>
                <c:pt idx="14811">
                  <c:v>7.5758587500000001</c:v>
                </c:pt>
                <c:pt idx="14812">
                  <c:v>7.5762562500000001</c:v>
                </c:pt>
                <c:pt idx="14813">
                  <c:v>7.5765925000000003</c:v>
                </c:pt>
                <c:pt idx="14814">
                  <c:v>7.5769381250015986</c:v>
                </c:pt>
                <c:pt idx="14815">
                  <c:v>7.5772599999999999</c:v>
                </c:pt>
                <c:pt idx="14816">
                  <c:v>7.5776112500000004</c:v>
                </c:pt>
                <c:pt idx="14817">
                  <c:v>7.5780062499999996</c:v>
                </c:pt>
                <c:pt idx="14818">
                  <c:v>7.5783306250015992</c:v>
                </c:pt>
                <c:pt idx="14819">
                  <c:v>7.5786668750015993</c:v>
                </c:pt>
                <c:pt idx="14820">
                  <c:v>7.57911</c:v>
                </c:pt>
                <c:pt idx="14821">
                  <c:v>7.5794337499999997</c:v>
                </c:pt>
                <c:pt idx="14822">
                  <c:v>7.5797556250015994</c:v>
                </c:pt>
                <c:pt idx="14823">
                  <c:v>7.5798224999999997</c:v>
                </c:pt>
                <c:pt idx="14824">
                  <c:v>7.5793187499999997</c:v>
                </c:pt>
                <c:pt idx="14825">
                  <c:v>7.5788362500000002</c:v>
                </c:pt>
                <c:pt idx="14826">
                  <c:v>7.5781993750015992</c:v>
                </c:pt>
                <c:pt idx="14827">
                  <c:v>7.5777456250015991</c:v>
                </c:pt>
                <c:pt idx="14828">
                  <c:v>7.5772787499999996</c:v>
                </c:pt>
                <c:pt idx="14829">
                  <c:v>7.5768006250015993</c:v>
                </c:pt>
                <c:pt idx="14830">
                  <c:v>7.5764631250015988</c:v>
                </c:pt>
                <c:pt idx="14831">
                  <c:v>7.5765874999999996</c:v>
                </c:pt>
                <c:pt idx="14832">
                  <c:v>7.5769362500000002</c:v>
                </c:pt>
                <c:pt idx="14833">
                  <c:v>7.5771181250015989</c:v>
                </c:pt>
                <c:pt idx="14834">
                  <c:v>7.5771043750015989</c:v>
                </c:pt>
                <c:pt idx="14835">
                  <c:v>7.5773381250015994</c:v>
                </c:pt>
                <c:pt idx="14836">
                  <c:v>7.5774062500000001</c:v>
                </c:pt>
                <c:pt idx="14837">
                  <c:v>7.5777599999999996</c:v>
                </c:pt>
                <c:pt idx="14838">
                  <c:v>7.5772831250015988</c:v>
                </c:pt>
                <c:pt idx="14839">
                  <c:v>7.5768718750015989</c:v>
                </c:pt>
                <c:pt idx="14840">
                  <c:v>7.5765200000000004</c:v>
                </c:pt>
                <c:pt idx="14841">
                  <c:v>7.5761581250015988</c:v>
                </c:pt>
                <c:pt idx="14842">
                  <c:v>7.5758349999999997</c:v>
                </c:pt>
                <c:pt idx="14843">
                  <c:v>7.5757837500000003</c:v>
                </c:pt>
                <c:pt idx="14844">
                  <c:v>7.5761362500000002</c:v>
                </c:pt>
                <c:pt idx="14845">
                  <c:v>7.5765037499999996</c:v>
                </c:pt>
                <c:pt idx="14846">
                  <c:v>7.5768775000000002</c:v>
                </c:pt>
                <c:pt idx="14847">
                  <c:v>7.5765787500000004</c:v>
                </c:pt>
                <c:pt idx="14848">
                  <c:v>7.5762687499999997</c:v>
                </c:pt>
                <c:pt idx="14849">
                  <c:v>7.576155</c:v>
                </c:pt>
                <c:pt idx="14850">
                  <c:v>7.5764993750015988</c:v>
                </c:pt>
                <c:pt idx="14851">
                  <c:v>7.5768899999999997</c:v>
                </c:pt>
                <c:pt idx="14852">
                  <c:v>7.5770531250015987</c:v>
                </c:pt>
                <c:pt idx="14853">
                  <c:v>7.5766375000000004</c:v>
                </c:pt>
                <c:pt idx="14854">
                  <c:v>7.5762756250015988</c:v>
                </c:pt>
                <c:pt idx="14855">
                  <c:v>7.5766712500000004</c:v>
                </c:pt>
                <c:pt idx="14856">
                  <c:v>7.5763568750015988</c:v>
                </c:pt>
                <c:pt idx="14857">
                  <c:v>7.5760337499999997</c:v>
                </c:pt>
                <c:pt idx="14858">
                  <c:v>7.5757037499999997</c:v>
                </c:pt>
                <c:pt idx="14859">
                  <c:v>7.5753656250015986</c:v>
                </c:pt>
                <c:pt idx="14860">
                  <c:v>7.5750374999999996</c:v>
                </c:pt>
                <c:pt idx="14861">
                  <c:v>7.5743862499999999</c:v>
                </c:pt>
                <c:pt idx="14862">
                  <c:v>7.5738887500000001</c:v>
                </c:pt>
                <c:pt idx="14863">
                  <c:v>7.5735425000000003</c:v>
                </c:pt>
                <c:pt idx="14864">
                  <c:v>7.5731912499999998</c:v>
                </c:pt>
                <c:pt idx="14865">
                  <c:v>7.5728418750015987</c:v>
                </c:pt>
                <c:pt idx="14866">
                  <c:v>7.5730531250015991</c:v>
                </c:pt>
                <c:pt idx="14867">
                  <c:v>7.5734025000000003</c:v>
                </c:pt>
                <c:pt idx="14868">
                  <c:v>7.5737912500000002</c:v>
                </c:pt>
                <c:pt idx="14869">
                  <c:v>7.5742137500000002</c:v>
                </c:pt>
                <c:pt idx="14870">
                  <c:v>7.5745562499999997</c:v>
                </c:pt>
                <c:pt idx="14871">
                  <c:v>7.57499375</c:v>
                </c:pt>
                <c:pt idx="14872">
                  <c:v>7.5754043750015994</c:v>
                </c:pt>
                <c:pt idx="14873">
                  <c:v>7.5756937500000001</c:v>
                </c:pt>
                <c:pt idx="14874">
                  <c:v>7.5754175000000004</c:v>
                </c:pt>
                <c:pt idx="14875">
                  <c:v>7.5753368750015992</c:v>
                </c:pt>
                <c:pt idx="14876">
                  <c:v>7.5749512499999998</c:v>
                </c:pt>
                <c:pt idx="14877">
                  <c:v>7.5745556250015991</c:v>
                </c:pt>
                <c:pt idx="14878">
                  <c:v>7.5742018750015987</c:v>
                </c:pt>
                <c:pt idx="14879">
                  <c:v>7.5738393750015991</c:v>
                </c:pt>
                <c:pt idx="14880">
                  <c:v>7.5734581250015989</c:v>
                </c:pt>
                <c:pt idx="14881">
                  <c:v>7.5731268750015994</c:v>
                </c:pt>
                <c:pt idx="14882">
                  <c:v>7.5726750000000003</c:v>
                </c:pt>
                <c:pt idx="14883">
                  <c:v>7.57229625</c:v>
                </c:pt>
                <c:pt idx="14884">
                  <c:v>7.5719387500000002</c:v>
                </c:pt>
                <c:pt idx="14885">
                  <c:v>7.5722399999999999</c:v>
                </c:pt>
                <c:pt idx="14886">
                  <c:v>7.5725749999999996</c:v>
                </c:pt>
                <c:pt idx="14887">
                  <c:v>7.5729075000000003</c:v>
                </c:pt>
                <c:pt idx="14888">
                  <c:v>7.5732468750015993</c:v>
                </c:pt>
                <c:pt idx="14889">
                  <c:v>7.5735962499999996</c:v>
                </c:pt>
                <c:pt idx="14890">
                  <c:v>7.5732443750015994</c:v>
                </c:pt>
                <c:pt idx="14891">
                  <c:v>7.5728875000000002</c:v>
                </c:pt>
                <c:pt idx="14892">
                  <c:v>7.5725593750015987</c:v>
                </c:pt>
                <c:pt idx="14893">
                  <c:v>7.5721781250015994</c:v>
                </c:pt>
                <c:pt idx="14894">
                  <c:v>7.5718399999999999</c:v>
                </c:pt>
                <c:pt idx="14895">
                  <c:v>7.5722562499999997</c:v>
                </c:pt>
                <c:pt idx="14896">
                  <c:v>7.5726275000000003</c:v>
                </c:pt>
                <c:pt idx="14897">
                  <c:v>7.5729974999999996</c:v>
                </c:pt>
                <c:pt idx="14898">
                  <c:v>7.5734218750015989</c:v>
                </c:pt>
                <c:pt idx="14899">
                  <c:v>7.5737812499999997</c:v>
                </c:pt>
                <c:pt idx="14900">
                  <c:v>7.57414875</c:v>
                </c:pt>
                <c:pt idx="14901">
                  <c:v>7.57447625</c:v>
                </c:pt>
                <c:pt idx="14902">
                  <c:v>7.5748037500000001</c:v>
                </c:pt>
                <c:pt idx="14903">
                  <c:v>7.5751287500000002</c:v>
                </c:pt>
                <c:pt idx="14904">
                  <c:v>7.5755706250015988</c:v>
                </c:pt>
                <c:pt idx="14905">
                  <c:v>7.5759268750015991</c:v>
                </c:pt>
                <c:pt idx="14906">
                  <c:v>7.576340625001599</c:v>
                </c:pt>
                <c:pt idx="14907">
                  <c:v>7.576738125001599</c:v>
                </c:pt>
                <c:pt idx="14908">
                  <c:v>7.5770706250015989</c:v>
                </c:pt>
                <c:pt idx="14909">
                  <c:v>7.57742</c:v>
                </c:pt>
                <c:pt idx="14910">
                  <c:v>7.5770956250015988</c:v>
                </c:pt>
                <c:pt idx="14911">
                  <c:v>7.5767506250015986</c:v>
                </c:pt>
                <c:pt idx="14912">
                  <c:v>7.5769656250015993</c:v>
                </c:pt>
                <c:pt idx="14913">
                  <c:v>7.5771449999999998</c:v>
                </c:pt>
                <c:pt idx="14914">
                  <c:v>7.5767756250015994</c:v>
                </c:pt>
                <c:pt idx="14915">
                  <c:v>7.5763868750015986</c:v>
                </c:pt>
                <c:pt idx="14916">
                  <c:v>7.5760562499999997</c:v>
                </c:pt>
                <c:pt idx="14917">
                  <c:v>7.5756637500000004</c:v>
                </c:pt>
                <c:pt idx="14918">
                  <c:v>7.5753093750015994</c:v>
                </c:pt>
                <c:pt idx="14919">
                  <c:v>7.5749168750015992</c:v>
                </c:pt>
                <c:pt idx="14920">
                  <c:v>7.5745525000000002</c:v>
                </c:pt>
                <c:pt idx="14921">
                  <c:v>7.5741568750015986</c:v>
                </c:pt>
                <c:pt idx="14922">
                  <c:v>7.5738268750015987</c:v>
                </c:pt>
                <c:pt idx="14923">
                  <c:v>7.5734993750015986</c:v>
                </c:pt>
                <c:pt idx="14924">
                  <c:v>7.5737206250015987</c:v>
                </c:pt>
                <c:pt idx="14925">
                  <c:v>7.5740531250015986</c:v>
                </c:pt>
                <c:pt idx="14926">
                  <c:v>7.5744899999999999</c:v>
                </c:pt>
                <c:pt idx="14927">
                  <c:v>7.5749149999999998</c:v>
                </c:pt>
                <c:pt idx="14928">
                  <c:v>7.57525125</c:v>
                </c:pt>
                <c:pt idx="14929">
                  <c:v>7.5756350000000001</c:v>
                </c:pt>
                <c:pt idx="14930">
                  <c:v>7.5759687500000004</c:v>
                </c:pt>
                <c:pt idx="14931">
                  <c:v>7.5763943750015992</c:v>
                </c:pt>
                <c:pt idx="14932">
                  <c:v>7.5767356250015991</c:v>
                </c:pt>
                <c:pt idx="14933">
                  <c:v>7.5771699999999997</c:v>
                </c:pt>
                <c:pt idx="14934">
                  <c:v>7.577515</c:v>
                </c:pt>
                <c:pt idx="14935">
                  <c:v>7.5778637499999997</c:v>
                </c:pt>
                <c:pt idx="14936">
                  <c:v>7.5782825000000003</c:v>
                </c:pt>
                <c:pt idx="14937">
                  <c:v>7.5786668750015993</c:v>
                </c:pt>
                <c:pt idx="14938">
                  <c:v>7.5789912499999996</c:v>
                </c:pt>
                <c:pt idx="14939">
                  <c:v>7.5794206250015987</c:v>
                </c:pt>
                <c:pt idx="14940">
                  <c:v>7.5798406250015988</c:v>
                </c:pt>
                <c:pt idx="14941">
                  <c:v>7.5802287499999998</c:v>
                </c:pt>
                <c:pt idx="14942">
                  <c:v>7.5807000000000002</c:v>
                </c:pt>
                <c:pt idx="14943">
                  <c:v>7.5810406250015987</c:v>
                </c:pt>
                <c:pt idx="14944">
                  <c:v>7.5815175000000004</c:v>
                </c:pt>
                <c:pt idx="14945">
                  <c:v>7.581841875001599</c:v>
                </c:pt>
                <c:pt idx="14946">
                  <c:v>7.5813556250015992</c:v>
                </c:pt>
                <c:pt idx="14947">
                  <c:v>7.5809924999999998</c:v>
                </c:pt>
                <c:pt idx="14948">
                  <c:v>7.5806725000000004</c:v>
                </c:pt>
                <c:pt idx="14949">
                  <c:v>7.5803481250015992</c:v>
                </c:pt>
                <c:pt idx="14950">
                  <c:v>7.5802518750015988</c:v>
                </c:pt>
                <c:pt idx="14951">
                  <c:v>7.5798706250015986</c:v>
                </c:pt>
                <c:pt idx="14952">
                  <c:v>7.5793218750015994</c:v>
                </c:pt>
                <c:pt idx="14953">
                  <c:v>7.5789956250015988</c:v>
                </c:pt>
                <c:pt idx="14954">
                  <c:v>7.578593125001599</c:v>
                </c:pt>
                <c:pt idx="14955">
                  <c:v>7.5782231250015988</c:v>
                </c:pt>
                <c:pt idx="14956">
                  <c:v>7.577795625001599</c:v>
                </c:pt>
                <c:pt idx="14957">
                  <c:v>7.5773324999999998</c:v>
                </c:pt>
                <c:pt idx="14958">
                  <c:v>7.576905</c:v>
                </c:pt>
                <c:pt idx="14959">
                  <c:v>7.5764787499999997</c:v>
                </c:pt>
                <c:pt idx="14960">
                  <c:v>7.5760256250015994</c:v>
                </c:pt>
                <c:pt idx="14961">
                  <c:v>7.5756199999999998</c:v>
                </c:pt>
                <c:pt idx="14962">
                  <c:v>7.5752525000000004</c:v>
                </c:pt>
                <c:pt idx="14963">
                  <c:v>7.5748699999999998</c:v>
                </c:pt>
                <c:pt idx="14964">
                  <c:v>7.5742706250015992</c:v>
                </c:pt>
                <c:pt idx="14965">
                  <c:v>7.5738406250015986</c:v>
                </c:pt>
                <c:pt idx="14966">
                  <c:v>7.5733793750015987</c:v>
                </c:pt>
                <c:pt idx="14967">
                  <c:v>7.5729962500000001</c:v>
                </c:pt>
                <c:pt idx="14968">
                  <c:v>7.5726456250015994</c:v>
                </c:pt>
                <c:pt idx="14969">
                  <c:v>7.572258125001599</c:v>
                </c:pt>
                <c:pt idx="14970">
                  <c:v>7.5719068750015994</c:v>
                </c:pt>
                <c:pt idx="14971">
                  <c:v>7.5715849999999998</c:v>
                </c:pt>
                <c:pt idx="14972">
                  <c:v>7.5716900000000003</c:v>
                </c:pt>
                <c:pt idx="14973">
                  <c:v>7.5720293750015992</c:v>
                </c:pt>
                <c:pt idx="14974">
                  <c:v>7.5716599999999996</c:v>
                </c:pt>
                <c:pt idx="14975">
                  <c:v>7.5720187499999998</c:v>
                </c:pt>
                <c:pt idx="14976">
                  <c:v>7.5724125000000004</c:v>
                </c:pt>
                <c:pt idx="14977">
                  <c:v>7.5727331250015988</c:v>
                </c:pt>
                <c:pt idx="14978">
                  <c:v>7.5730968750015988</c:v>
                </c:pt>
                <c:pt idx="14979">
                  <c:v>7.5734275000000002</c:v>
                </c:pt>
                <c:pt idx="14980">
                  <c:v>7.5737518750015989</c:v>
                </c:pt>
                <c:pt idx="14981">
                  <c:v>7.5740825000000003</c:v>
                </c:pt>
                <c:pt idx="14982">
                  <c:v>7.5744381250015991</c:v>
                </c:pt>
                <c:pt idx="14983">
                  <c:v>7.5747606250015993</c:v>
                </c:pt>
                <c:pt idx="14984">
                  <c:v>7.5750931250015991</c:v>
                </c:pt>
                <c:pt idx="14985">
                  <c:v>7.5754837500000001</c:v>
                </c:pt>
                <c:pt idx="14986">
                  <c:v>7.5758200000000002</c:v>
                </c:pt>
                <c:pt idx="14987">
                  <c:v>7.5759425</c:v>
                </c:pt>
                <c:pt idx="14988">
                  <c:v>7.5762718750015994</c:v>
                </c:pt>
                <c:pt idx="14989">
                  <c:v>7.5766175000000002</c:v>
                </c:pt>
                <c:pt idx="14990">
                  <c:v>7.5770506250015988</c:v>
                </c:pt>
                <c:pt idx="14991">
                  <c:v>7.5767962500000001</c:v>
                </c:pt>
                <c:pt idx="14992">
                  <c:v>7.5767262500000001</c:v>
                </c:pt>
                <c:pt idx="14993">
                  <c:v>7.5764787499999997</c:v>
                </c:pt>
                <c:pt idx="14994">
                  <c:v>7.5760456250015986</c:v>
                </c:pt>
                <c:pt idx="14995">
                  <c:v>7.5756981250015993</c:v>
                </c:pt>
                <c:pt idx="14996">
                  <c:v>7.575109375001599</c:v>
                </c:pt>
                <c:pt idx="14997">
                  <c:v>7.5745775000000002</c:v>
                </c:pt>
                <c:pt idx="14998">
                  <c:v>7.5742368750015991</c:v>
                </c:pt>
                <c:pt idx="14999">
                  <c:v>7.5738843750015992</c:v>
                </c:pt>
                <c:pt idx="15000">
                  <c:v>7.5734643750015991</c:v>
                </c:pt>
                <c:pt idx="15001">
                  <c:v>7.5731318750015992</c:v>
                </c:pt>
                <c:pt idx="15002">
                  <c:v>7.572996875001599</c:v>
                </c:pt>
                <c:pt idx="15003">
                  <c:v>7.5733612499999996</c:v>
                </c:pt>
                <c:pt idx="15004">
                  <c:v>7.5737931250015986</c:v>
                </c:pt>
                <c:pt idx="15005">
                  <c:v>7.5741343750015986</c:v>
                </c:pt>
                <c:pt idx="15006">
                  <c:v>7.5745431250015987</c:v>
                </c:pt>
                <c:pt idx="15007">
                  <c:v>7.5749056250015991</c:v>
                </c:pt>
                <c:pt idx="15008">
                  <c:v>7.5752806250015992</c:v>
                </c:pt>
                <c:pt idx="15009">
                  <c:v>7.5755918750015994</c:v>
                </c:pt>
                <c:pt idx="15010">
                  <c:v>7.5755393750015987</c:v>
                </c:pt>
                <c:pt idx="15011">
                  <c:v>7.5751881250015991</c:v>
                </c:pt>
                <c:pt idx="15012">
                  <c:v>7.5748306250015993</c:v>
                </c:pt>
                <c:pt idx="15013">
                  <c:v>7.5744862499999996</c:v>
                </c:pt>
                <c:pt idx="15014">
                  <c:v>7.573948125001599</c:v>
                </c:pt>
                <c:pt idx="15015">
                  <c:v>7.5734581250015989</c:v>
                </c:pt>
                <c:pt idx="15016">
                  <c:v>7.5729168750015994</c:v>
                </c:pt>
                <c:pt idx="15017">
                  <c:v>7.5722818750015986</c:v>
                </c:pt>
                <c:pt idx="15018">
                  <c:v>7.5718743750015989</c:v>
                </c:pt>
                <c:pt idx="15019">
                  <c:v>7.5714949999999996</c:v>
                </c:pt>
                <c:pt idx="15020">
                  <c:v>7.5710375000000001</c:v>
                </c:pt>
                <c:pt idx="15021">
                  <c:v>7.5706931250015987</c:v>
                </c:pt>
                <c:pt idx="15022">
                  <c:v>7.5701543750015992</c:v>
                </c:pt>
                <c:pt idx="15023">
                  <c:v>7.5696243750015988</c:v>
                </c:pt>
                <c:pt idx="15024">
                  <c:v>7.5692174999999997</c:v>
                </c:pt>
                <c:pt idx="15025">
                  <c:v>7.5692512499999998</c:v>
                </c:pt>
                <c:pt idx="15026">
                  <c:v>7.5696050000000001</c:v>
                </c:pt>
                <c:pt idx="15027">
                  <c:v>7.5700174999999996</c:v>
                </c:pt>
                <c:pt idx="15028">
                  <c:v>7.5704250000000002</c:v>
                </c:pt>
                <c:pt idx="15029">
                  <c:v>7.5706981250015986</c:v>
                </c:pt>
                <c:pt idx="15030">
                  <c:v>7.5710781250015993</c:v>
                </c:pt>
                <c:pt idx="15031">
                  <c:v>7.5714143750015994</c:v>
                </c:pt>
                <c:pt idx="15032">
                  <c:v>7.5717924999999999</c:v>
                </c:pt>
                <c:pt idx="15033">
                  <c:v>7.5722862500000003</c:v>
                </c:pt>
                <c:pt idx="15034">
                  <c:v>7.5726062499999998</c:v>
                </c:pt>
                <c:pt idx="15035">
                  <c:v>7.5730162500000002</c:v>
                </c:pt>
                <c:pt idx="15036">
                  <c:v>7.57334</c:v>
                </c:pt>
                <c:pt idx="15037">
                  <c:v>7.5736662499999996</c:v>
                </c:pt>
                <c:pt idx="15038">
                  <c:v>7.5739962500000004</c:v>
                </c:pt>
                <c:pt idx="15039">
                  <c:v>7.5743725</c:v>
                </c:pt>
                <c:pt idx="15040">
                  <c:v>7.5747</c:v>
                </c:pt>
                <c:pt idx="15041">
                  <c:v>7.57508625</c:v>
                </c:pt>
                <c:pt idx="15042">
                  <c:v>7.5747024999999999</c:v>
                </c:pt>
                <c:pt idx="15043">
                  <c:v>7.5741699999999996</c:v>
                </c:pt>
                <c:pt idx="15044">
                  <c:v>7.5736274999999997</c:v>
                </c:pt>
                <c:pt idx="15045">
                  <c:v>7.57325625</c:v>
                </c:pt>
                <c:pt idx="15046">
                  <c:v>7.5727006250015991</c:v>
                </c:pt>
                <c:pt idx="15047">
                  <c:v>7.5721512500000001</c:v>
                </c:pt>
                <c:pt idx="15048">
                  <c:v>7.5717493750015992</c:v>
                </c:pt>
                <c:pt idx="15049">
                  <c:v>7.5714206250015987</c:v>
                </c:pt>
                <c:pt idx="15050">
                  <c:v>7.5715075000000001</c:v>
                </c:pt>
                <c:pt idx="15051">
                  <c:v>7.5718899999999998</c:v>
                </c:pt>
                <c:pt idx="15052">
                  <c:v>7.5722718750015989</c:v>
                </c:pt>
                <c:pt idx="15053">
                  <c:v>7.5726506250015992</c:v>
                </c:pt>
                <c:pt idx="15054">
                  <c:v>7.5729806250015992</c:v>
                </c:pt>
                <c:pt idx="15055">
                  <c:v>7.5733787499999998</c:v>
                </c:pt>
                <c:pt idx="15056">
                  <c:v>7.5737481250015986</c:v>
                </c:pt>
                <c:pt idx="15057">
                  <c:v>7.5741093750015986</c:v>
                </c:pt>
                <c:pt idx="15058">
                  <c:v>7.574569375001599</c:v>
                </c:pt>
                <c:pt idx="15059">
                  <c:v>7.5749012499999999</c:v>
                </c:pt>
                <c:pt idx="15060">
                  <c:v>7.5752568750015987</c:v>
                </c:pt>
                <c:pt idx="15061">
                  <c:v>7.57564875</c:v>
                </c:pt>
                <c:pt idx="15062">
                  <c:v>7.5760806250015991</c:v>
                </c:pt>
                <c:pt idx="15063">
                  <c:v>7.5764737499999999</c:v>
                </c:pt>
                <c:pt idx="15064">
                  <c:v>7.5768612500000003</c:v>
                </c:pt>
                <c:pt idx="15065">
                  <c:v>7.5765081250015989</c:v>
                </c:pt>
                <c:pt idx="15066">
                  <c:v>7.5760312499999998</c:v>
                </c:pt>
                <c:pt idx="15067">
                  <c:v>7.5757068750015986</c:v>
                </c:pt>
                <c:pt idx="15068">
                  <c:v>7.5758293750015993</c:v>
                </c:pt>
                <c:pt idx="15069">
                  <c:v>7.5761681250015993</c:v>
                </c:pt>
                <c:pt idx="15070">
                  <c:v>7.5765425000000004</c:v>
                </c:pt>
                <c:pt idx="15071">
                  <c:v>7.5768962499999999</c:v>
                </c:pt>
                <c:pt idx="15072">
                  <c:v>7.5771224999999998</c:v>
                </c:pt>
                <c:pt idx="15073">
                  <c:v>7.5775437500000002</c:v>
                </c:pt>
                <c:pt idx="15074">
                  <c:v>7.5779162500000004</c:v>
                </c:pt>
                <c:pt idx="15075">
                  <c:v>7.5782600000000002</c:v>
                </c:pt>
                <c:pt idx="15076">
                  <c:v>7.5786281250015994</c:v>
                </c:pt>
                <c:pt idx="15077">
                  <c:v>7.5789862499999998</c:v>
                </c:pt>
                <c:pt idx="15078">
                  <c:v>7.5793524999999997</c:v>
                </c:pt>
                <c:pt idx="15079">
                  <c:v>7.5797356250015993</c:v>
                </c:pt>
                <c:pt idx="15080">
                  <c:v>7.5801006250015988</c:v>
                </c:pt>
                <c:pt idx="15081">
                  <c:v>7.5801487500000002</c:v>
                </c:pt>
                <c:pt idx="15082">
                  <c:v>7.5796868750015989</c:v>
                </c:pt>
                <c:pt idx="15083">
                  <c:v>7.5792756250015989</c:v>
                </c:pt>
                <c:pt idx="15084">
                  <c:v>7.5788231250015992</c:v>
                </c:pt>
                <c:pt idx="15085">
                  <c:v>7.5784349999999998</c:v>
                </c:pt>
                <c:pt idx="15086">
                  <c:v>7.5778618750015987</c:v>
                </c:pt>
                <c:pt idx="15087">
                  <c:v>7.5775156250015989</c:v>
                </c:pt>
                <c:pt idx="15088">
                  <c:v>7.5771412500000004</c:v>
                </c:pt>
                <c:pt idx="15089">
                  <c:v>7.5767737500000001</c:v>
                </c:pt>
                <c:pt idx="15090">
                  <c:v>7.5764181250015987</c:v>
                </c:pt>
                <c:pt idx="15091">
                  <c:v>7.5760381250015989</c:v>
                </c:pt>
                <c:pt idx="15092">
                  <c:v>7.5755531250015986</c:v>
                </c:pt>
                <c:pt idx="15093">
                  <c:v>7.5750574999999998</c:v>
                </c:pt>
                <c:pt idx="15094">
                  <c:v>7.5746293750015994</c:v>
                </c:pt>
                <c:pt idx="15095">
                  <c:v>7.5742824999999998</c:v>
                </c:pt>
                <c:pt idx="15096">
                  <c:v>7.5739143750015989</c:v>
                </c:pt>
                <c:pt idx="15097">
                  <c:v>7.5735156250015994</c:v>
                </c:pt>
                <c:pt idx="15098">
                  <c:v>7.5730543750015986</c:v>
                </c:pt>
                <c:pt idx="15099">
                  <c:v>7.5725306250015993</c:v>
                </c:pt>
                <c:pt idx="15100">
                  <c:v>7.5719281250015991</c:v>
                </c:pt>
                <c:pt idx="15101">
                  <c:v>7.5712112500000002</c:v>
                </c:pt>
                <c:pt idx="15102">
                  <c:v>7.5706049999999996</c:v>
                </c:pt>
                <c:pt idx="15103">
                  <c:v>7.5701381250015993</c:v>
                </c:pt>
                <c:pt idx="15104">
                  <c:v>7.5696762499999997</c:v>
                </c:pt>
                <c:pt idx="15105">
                  <c:v>7.5691862499999996</c:v>
                </c:pt>
                <c:pt idx="15106">
                  <c:v>7.5687206250015988</c:v>
                </c:pt>
                <c:pt idx="15107">
                  <c:v>7.5683018750015991</c:v>
                </c:pt>
                <c:pt idx="15108">
                  <c:v>7.5678993750015993</c:v>
                </c:pt>
                <c:pt idx="15109">
                  <c:v>7.5673756250015991</c:v>
                </c:pt>
                <c:pt idx="15110">
                  <c:v>7.5669899999999997</c:v>
                </c:pt>
                <c:pt idx="15111">
                  <c:v>7.5666256250015991</c:v>
                </c:pt>
                <c:pt idx="15112">
                  <c:v>7.5669562499999996</c:v>
                </c:pt>
                <c:pt idx="15113">
                  <c:v>7.5673656250015986</c:v>
                </c:pt>
                <c:pt idx="15114">
                  <c:v>7.5677387500000002</c:v>
                </c:pt>
                <c:pt idx="15115">
                  <c:v>7.5675743750015991</c:v>
                </c:pt>
                <c:pt idx="15116">
                  <c:v>7.5679912500000004</c:v>
                </c:pt>
                <c:pt idx="15117">
                  <c:v>7.5683437500000004</c:v>
                </c:pt>
                <c:pt idx="15118">
                  <c:v>7.5687443750015992</c:v>
                </c:pt>
                <c:pt idx="15119">
                  <c:v>7.5690768750015991</c:v>
                </c:pt>
                <c:pt idx="15120">
                  <c:v>7.5694150000000002</c:v>
                </c:pt>
                <c:pt idx="15121">
                  <c:v>7.5697999999999999</c:v>
                </c:pt>
                <c:pt idx="15122">
                  <c:v>7.5701543750015992</c:v>
                </c:pt>
                <c:pt idx="15123">
                  <c:v>7.5705006250015989</c:v>
                </c:pt>
                <c:pt idx="15124">
                  <c:v>7.5708687499999998</c:v>
                </c:pt>
                <c:pt idx="15125">
                  <c:v>7.571191875001599</c:v>
                </c:pt>
                <c:pt idx="15126">
                  <c:v>7.5715312499999996</c:v>
                </c:pt>
                <c:pt idx="15127">
                  <c:v>7.5718618750015994</c:v>
                </c:pt>
                <c:pt idx="15128">
                  <c:v>7.5722193750015991</c:v>
                </c:pt>
                <c:pt idx="15129">
                  <c:v>7.5726668750015991</c:v>
                </c:pt>
                <c:pt idx="15130">
                  <c:v>7.5730043750015987</c:v>
                </c:pt>
                <c:pt idx="15131">
                  <c:v>7.5733550000000003</c:v>
                </c:pt>
                <c:pt idx="15132">
                  <c:v>7.5737431250015987</c:v>
                </c:pt>
                <c:pt idx="15133">
                  <c:v>7.5733043750015989</c:v>
                </c:pt>
                <c:pt idx="15134">
                  <c:v>7.5727900000000004</c:v>
                </c:pt>
                <c:pt idx="15135">
                  <c:v>7.5724506250015988</c:v>
                </c:pt>
                <c:pt idx="15136">
                  <c:v>7.5720925000000001</c:v>
                </c:pt>
                <c:pt idx="15137">
                  <c:v>7.5716987500000004</c:v>
                </c:pt>
                <c:pt idx="15138">
                  <c:v>7.5713056250015986</c:v>
                </c:pt>
                <c:pt idx="15139">
                  <c:v>7.5708693750015987</c:v>
                </c:pt>
                <c:pt idx="15140">
                  <c:v>7.5704624999999997</c:v>
                </c:pt>
                <c:pt idx="15141">
                  <c:v>7.5701375000000004</c:v>
                </c:pt>
                <c:pt idx="15142">
                  <c:v>7.5697993750015993</c:v>
                </c:pt>
                <c:pt idx="15143">
                  <c:v>7.5701281250015988</c:v>
                </c:pt>
                <c:pt idx="15144">
                  <c:v>7.5703006250015994</c:v>
                </c:pt>
                <c:pt idx="15145">
                  <c:v>7.5706237500000002</c:v>
                </c:pt>
                <c:pt idx="15146">
                  <c:v>7.5709875000000002</c:v>
                </c:pt>
                <c:pt idx="15147">
                  <c:v>7.5713400000000002</c:v>
                </c:pt>
                <c:pt idx="15148">
                  <c:v>7.5717006250015988</c:v>
                </c:pt>
                <c:pt idx="15149">
                  <c:v>7.5720274999999999</c:v>
                </c:pt>
                <c:pt idx="15150">
                  <c:v>7.5723900000000004</c:v>
                </c:pt>
                <c:pt idx="15151">
                  <c:v>7.5728049999999998</c:v>
                </c:pt>
                <c:pt idx="15152">
                  <c:v>7.5731349999999997</c:v>
                </c:pt>
                <c:pt idx="15153">
                  <c:v>7.5735106250015987</c:v>
                </c:pt>
                <c:pt idx="15154">
                  <c:v>7.5739537500000003</c:v>
                </c:pt>
                <c:pt idx="15155">
                  <c:v>7.5743656250015992</c:v>
                </c:pt>
                <c:pt idx="15156">
                  <c:v>7.5747324999999996</c:v>
                </c:pt>
                <c:pt idx="15157">
                  <c:v>7.5751150000000003</c:v>
                </c:pt>
                <c:pt idx="15158">
                  <c:v>7.5754743750015994</c:v>
                </c:pt>
                <c:pt idx="15159">
                  <c:v>7.5758606250015994</c:v>
                </c:pt>
                <c:pt idx="15160">
                  <c:v>7.5762531250015988</c:v>
                </c:pt>
                <c:pt idx="15161">
                  <c:v>7.5766056250015987</c:v>
                </c:pt>
                <c:pt idx="15162">
                  <c:v>7.5769543750015993</c:v>
                </c:pt>
                <c:pt idx="15163">
                  <c:v>7.57729125</c:v>
                </c:pt>
                <c:pt idx="15164">
                  <c:v>7.5776318750015994</c:v>
                </c:pt>
                <c:pt idx="15165">
                  <c:v>7.5779575000000001</c:v>
                </c:pt>
                <c:pt idx="15166">
                  <c:v>7.5774631250015991</c:v>
                </c:pt>
                <c:pt idx="15167">
                  <c:v>7.5769856250015986</c:v>
                </c:pt>
                <c:pt idx="15168">
                  <c:v>7.576388125001599</c:v>
                </c:pt>
                <c:pt idx="15169">
                  <c:v>7.575965625001599</c:v>
                </c:pt>
                <c:pt idx="15170">
                  <c:v>7.5754362500000001</c:v>
                </c:pt>
                <c:pt idx="15171">
                  <c:v>7.5749381250015988</c:v>
                </c:pt>
                <c:pt idx="15172">
                  <c:v>7.5744150000000001</c:v>
                </c:pt>
                <c:pt idx="15173">
                  <c:v>7.5740049999999997</c:v>
                </c:pt>
                <c:pt idx="15174">
                  <c:v>7.573643125001599</c:v>
                </c:pt>
                <c:pt idx="15175">
                  <c:v>7.5732518750015991</c:v>
                </c:pt>
                <c:pt idx="15176">
                  <c:v>7.5728612499999999</c:v>
                </c:pt>
                <c:pt idx="15177">
                  <c:v>7.5724843750015989</c:v>
                </c:pt>
                <c:pt idx="15178">
                  <c:v>7.5721506250015986</c:v>
                </c:pt>
                <c:pt idx="15179">
                  <c:v>7.5718181250015988</c:v>
                </c:pt>
                <c:pt idx="15180">
                  <c:v>7.5714587499999997</c:v>
                </c:pt>
                <c:pt idx="15181">
                  <c:v>7.5710868750015994</c:v>
                </c:pt>
                <c:pt idx="15182">
                  <c:v>7.5707168750015992</c:v>
                </c:pt>
                <c:pt idx="15183">
                  <c:v>7.57036</c:v>
                </c:pt>
                <c:pt idx="15184">
                  <c:v>7.5705156250015992</c:v>
                </c:pt>
                <c:pt idx="15185">
                  <c:v>7.5705043750015992</c:v>
                </c:pt>
                <c:pt idx="15186">
                  <c:v>7.570814375001599</c:v>
                </c:pt>
                <c:pt idx="15187">
                  <c:v>7.5711624999999998</c:v>
                </c:pt>
                <c:pt idx="15188">
                  <c:v>7.5714231250015986</c:v>
                </c:pt>
                <c:pt idx="15189">
                  <c:v>7.5710562499999998</c:v>
                </c:pt>
                <c:pt idx="15190">
                  <c:v>7.5706331250015992</c:v>
                </c:pt>
                <c:pt idx="15191">
                  <c:v>7.570299375001599</c:v>
                </c:pt>
                <c:pt idx="15192">
                  <c:v>7.5699743750015989</c:v>
                </c:pt>
                <c:pt idx="15193">
                  <c:v>7.5703662500000002</c:v>
                </c:pt>
                <c:pt idx="15194">
                  <c:v>7.5707893750015991</c:v>
                </c:pt>
                <c:pt idx="15195">
                  <c:v>7.5711818750015993</c:v>
                </c:pt>
                <c:pt idx="15196">
                  <c:v>7.5715512499999997</c:v>
                </c:pt>
                <c:pt idx="15197">
                  <c:v>7.5720700000000001</c:v>
                </c:pt>
                <c:pt idx="15198">
                  <c:v>7.5724768750015992</c:v>
                </c:pt>
                <c:pt idx="15199">
                  <c:v>7.5728487500000004</c:v>
                </c:pt>
                <c:pt idx="15200">
                  <c:v>7.5731700000000002</c:v>
                </c:pt>
                <c:pt idx="15201">
                  <c:v>7.5736262500000002</c:v>
                </c:pt>
                <c:pt idx="15202">
                  <c:v>7.5739656250015992</c:v>
                </c:pt>
                <c:pt idx="15203">
                  <c:v>7.5743556250015986</c:v>
                </c:pt>
                <c:pt idx="15204">
                  <c:v>7.5748593750015987</c:v>
                </c:pt>
                <c:pt idx="15205">
                  <c:v>7.5753456250015994</c:v>
                </c:pt>
                <c:pt idx="15206">
                  <c:v>7.5756681250015987</c:v>
                </c:pt>
                <c:pt idx="15207">
                  <c:v>7.576035625001599</c:v>
                </c:pt>
                <c:pt idx="15208">
                  <c:v>7.576480625001599</c:v>
                </c:pt>
                <c:pt idx="15209">
                  <c:v>7.5769450000000003</c:v>
                </c:pt>
                <c:pt idx="15210">
                  <c:v>7.5773518750015993</c:v>
                </c:pt>
                <c:pt idx="15211">
                  <c:v>7.5776874999999997</c:v>
                </c:pt>
                <c:pt idx="15212">
                  <c:v>7.5781543750015992</c:v>
                </c:pt>
                <c:pt idx="15213">
                  <c:v>7.5785274999999999</c:v>
                </c:pt>
                <c:pt idx="15214">
                  <c:v>7.5789168750015987</c:v>
                </c:pt>
                <c:pt idx="15215">
                  <c:v>7.5792756250015989</c:v>
                </c:pt>
                <c:pt idx="15216">
                  <c:v>7.5796349999999997</c:v>
                </c:pt>
                <c:pt idx="15217">
                  <c:v>7.57999125</c:v>
                </c:pt>
                <c:pt idx="15218">
                  <c:v>7.5795993750015986</c:v>
                </c:pt>
                <c:pt idx="15219">
                  <c:v>7.579205</c:v>
                </c:pt>
                <c:pt idx="15220">
                  <c:v>7.5788200000000003</c:v>
                </c:pt>
                <c:pt idx="15221">
                  <c:v>7.5781737500000004</c:v>
                </c:pt>
                <c:pt idx="15222">
                  <c:v>7.5778037500000002</c:v>
                </c:pt>
                <c:pt idx="15223">
                  <c:v>7.5774081250015994</c:v>
                </c:pt>
                <c:pt idx="15224">
                  <c:v>7.5769662499999999</c:v>
                </c:pt>
                <c:pt idx="15225">
                  <c:v>7.5764606250015989</c:v>
                </c:pt>
                <c:pt idx="15226">
                  <c:v>7.5759100000000004</c:v>
                </c:pt>
                <c:pt idx="15227">
                  <c:v>7.5753037499999998</c:v>
                </c:pt>
                <c:pt idx="15228">
                  <c:v>7.5747450000000001</c:v>
                </c:pt>
                <c:pt idx="15229">
                  <c:v>7.5741556250015991</c:v>
                </c:pt>
                <c:pt idx="15230">
                  <c:v>7.573606875001599</c:v>
                </c:pt>
                <c:pt idx="15231">
                  <c:v>7.5731262499999996</c:v>
                </c:pt>
                <c:pt idx="15232">
                  <c:v>7.57267125</c:v>
                </c:pt>
                <c:pt idx="15233">
                  <c:v>7.5721862499999997</c:v>
                </c:pt>
                <c:pt idx="15234">
                  <c:v>7.5717387499999997</c:v>
                </c:pt>
                <c:pt idx="15235">
                  <c:v>7.5714112499999997</c:v>
                </c:pt>
                <c:pt idx="15236">
                  <c:v>7.5710818750015987</c:v>
                </c:pt>
                <c:pt idx="15237">
                  <c:v>7.5704149999999997</c:v>
                </c:pt>
                <c:pt idx="15238">
                  <c:v>7.5698350000000003</c:v>
                </c:pt>
                <c:pt idx="15239">
                  <c:v>7.5692824999999999</c:v>
                </c:pt>
                <c:pt idx="15240">
                  <c:v>7.5686031250015988</c:v>
                </c:pt>
                <c:pt idx="15241">
                  <c:v>7.5680481250015994</c:v>
                </c:pt>
                <c:pt idx="15242">
                  <c:v>7.5676106250015991</c:v>
                </c:pt>
                <c:pt idx="15243">
                  <c:v>7.5672562499999998</c:v>
                </c:pt>
                <c:pt idx="15244">
                  <c:v>7.5668787499999999</c:v>
                </c:pt>
                <c:pt idx="15245">
                  <c:v>7.5664562499999999</c:v>
                </c:pt>
                <c:pt idx="15246">
                  <c:v>7.5660343750015988</c:v>
                </c:pt>
                <c:pt idx="15247">
                  <c:v>7.5656818750015988</c:v>
                </c:pt>
                <c:pt idx="15248">
                  <c:v>7.5653487500000001</c:v>
                </c:pt>
                <c:pt idx="15249">
                  <c:v>7.5653187500000003</c:v>
                </c:pt>
                <c:pt idx="15250">
                  <c:v>7.5657218750015991</c:v>
                </c:pt>
                <c:pt idx="15251">
                  <c:v>7.5659568750015991</c:v>
                </c:pt>
                <c:pt idx="15252">
                  <c:v>7.5659956250015989</c:v>
                </c:pt>
                <c:pt idx="15253">
                  <c:v>7.5660231250015988</c:v>
                </c:pt>
                <c:pt idx="15254">
                  <c:v>7.5665087499999997</c:v>
                </c:pt>
                <c:pt idx="15255">
                  <c:v>7.5668300000000004</c:v>
                </c:pt>
                <c:pt idx="15256">
                  <c:v>7.5665043750015988</c:v>
                </c:pt>
                <c:pt idx="15257">
                  <c:v>7.5661406250015988</c:v>
                </c:pt>
                <c:pt idx="15258">
                  <c:v>7.5665768750015987</c:v>
                </c:pt>
                <c:pt idx="15259">
                  <c:v>7.5669449999999996</c:v>
                </c:pt>
                <c:pt idx="15260">
                  <c:v>7.5672812499999997</c:v>
                </c:pt>
                <c:pt idx="15261">
                  <c:v>7.5676424999999998</c:v>
                </c:pt>
                <c:pt idx="15262">
                  <c:v>7.5679524999999996</c:v>
                </c:pt>
                <c:pt idx="15263">
                  <c:v>7.5682887499999998</c:v>
                </c:pt>
                <c:pt idx="15264">
                  <c:v>7.5686531250015987</c:v>
                </c:pt>
                <c:pt idx="15265">
                  <c:v>7.5682850000000004</c:v>
                </c:pt>
                <c:pt idx="15266">
                  <c:v>7.5678806250015986</c:v>
                </c:pt>
                <c:pt idx="15267">
                  <c:v>7.5675325000000004</c:v>
                </c:pt>
                <c:pt idx="15268">
                  <c:v>7.5671156250015992</c:v>
                </c:pt>
                <c:pt idx="15269">
                  <c:v>7.5673256250015992</c:v>
                </c:pt>
                <c:pt idx="15270">
                  <c:v>7.5672456250015987</c:v>
                </c:pt>
                <c:pt idx="15271">
                  <c:v>7.5675881250015991</c:v>
                </c:pt>
                <c:pt idx="15272">
                  <c:v>7.5680206250015987</c:v>
                </c:pt>
                <c:pt idx="15273">
                  <c:v>7.5684543750015987</c:v>
                </c:pt>
                <c:pt idx="15274">
                  <c:v>7.5689000000000002</c:v>
                </c:pt>
                <c:pt idx="15275">
                  <c:v>7.5693193750015988</c:v>
                </c:pt>
                <c:pt idx="15276">
                  <c:v>7.5698237500000003</c:v>
                </c:pt>
                <c:pt idx="15277">
                  <c:v>7.5701756250015988</c:v>
                </c:pt>
                <c:pt idx="15278">
                  <c:v>7.5697112500000001</c:v>
                </c:pt>
                <c:pt idx="15279">
                  <c:v>7.5692756250015991</c:v>
                </c:pt>
                <c:pt idx="15280">
                  <c:v>7.5687850000000001</c:v>
                </c:pt>
                <c:pt idx="15281">
                  <c:v>7.5683956250015987</c:v>
                </c:pt>
                <c:pt idx="15282">
                  <c:v>7.5680606250015989</c:v>
                </c:pt>
                <c:pt idx="15283">
                  <c:v>7.5679112499999999</c:v>
                </c:pt>
                <c:pt idx="15284">
                  <c:v>7.5678925000000001</c:v>
                </c:pt>
                <c:pt idx="15285">
                  <c:v>7.5677750000000001</c:v>
                </c:pt>
                <c:pt idx="15286">
                  <c:v>7.5674056250015989</c:v>
                </c:pt>
                <c:pt idx="15287">
                  <c:v>7.5670593750015991</c:v>
                </c:pt>
                <c:pt idx="15288">
                  <c:v>7.56664125</c:v>
                </c:pt>
                <c:pt idx="15289">
                  <c:v>7.5662312500000004</c:v>
                </c:pt>
                <c:pt idx="15290">
                  <c:v>7.5658793750015993</c:v>
                </c:pt>
                <c:pt idx="15291">
                  <c:v>7.5654399999999997</c:v>
                </c:pt>
                <c:pt idx="15292">
                  <c:v>7.5650343750015994</c:v>
                </c:pt>
                <c:pt idx="15293">
                  <c:v>7.5646906250015986</c:v>
                </c:pt>
                <c:pt idx="15294">
                  <c:v>7.5642300000000002</c:v>
                </c:pt>
                <c:pt idx="15295">
                  <c:v>7.5636862499999999</c:v>
                </c:pt>
                <c:pt idx="15296">
                  <c:v>7.5630868750015994</c:v>
                </c:pt>
                <c:pt idx="15297">
                  <c:v>7.5625</c:v>
                </c:pt>
                <c:pt idx="15298">
                  <c:v>7.5620149999999997</c:v>
                </c:pt>
                <c:pt idx="15299">
                  <c:v>7.5616556250015989</c:v>
                </c:pt>
                <c:pt idx="15300">
                  <c:v>7.5620874999999996</c:v>
                </c:pt>
                <c:pt idx="15301">
                  <c:v>7.5624650000000004</c:v>
                </c:pt>
                <c:pt idx="15302">
                  <c:v>7.562898125001599</c:v>
                </c:pt>
                <c:pt idx="15303">
                  <c:v>7.5632849999999996</c:v>
                </c:pt>
                <c:pt idx="15304">
                  <c:v>7.5636524999999999</c:v>
                </c:pt>
                <c:pt idx="15305">
                  <c:v>7.563989375001599</c:v>
                </c:pt>
                <c:pt idx="15306">
                  <c:v>7.56447</c:v>
                </c:pt>
                <c:pt idx="15307">
                  <c:v>7.5648749999999998</c:v>
                </c:pt>
                <c:pt idx="15308">
                  <c:v>7.5651993750015993</c:v>
                </c:pt>
                <c:pt idx="15309">
                  <c:v>7.5655875000000004</c:v>
                </c:pt>
                <c:pt idx="15310">
                  <c:v>7.5659337500000001</c:v>
                </c:pt>
                <c:pt idx="15311">
                  <c:v>7.5662937499999998</c:v>
                </c:pt>
                <c:pt idx="15312">
                  <c:v>7.5666675000000003</c:v>
                </c:pt>
                <c:pt idx="15313">
                  <c:v>7.5670206250015992</c:v>
                </c:pt>
                <c:pt idx="15314">
                  <c:v>7.5674343750015991</c:v>
                </c:pt>
                <c:pt idx="15315">
                  <c:v>7.5678262500000004</c:v>
                </c:pt>
                <c:pt idx="15316">
                  <c:v>7.5682049999999998</c:v>
                </c:pt>
                <c:pt idx="15317">
                  <c:v>7.5686368750015989</c:v>
                </c:pt>
                <c:pt idx="15318">
                  <c:v>7.5690356250015993</c:v>
                </c:pt>
                <c:pt idx="15319">
                  <c:v>7.5693574999999997</c:v>
                </c:pt>
                <c:pt idx="15320">
                  <c:v>7.5697793750015991</c:v>
                </c:pt>
                <c:pt idx="15321">
                  <c:v>7.5701693750015986</c:v>
                </c:pt>
                <c:pt idx="15322">
                  <c:v>7.5705293750015992</c:v>
                </c:pt>
                <c:pt idx="15323">
                  <c:v>7.5708574999999998</c:v>
                </c:pt>
                <c:pt idx="15324">
                  <c:v>7.5706449999999998</c:v>
                </c:pt>
                <c:pt idx="15325">
                  <c:v>7.5709862499999998</c:v>
                </c:pt>
                <c:pt idx="15326">
                  <c:v>7.5713299999999997</c:v>
                </c:pt>
                <c:pt idx="15327">
                  <c:v>7.5717131250015992</c:v>
                </c:pt>
                <c:pt idx="15328">
                  <c:v>7.572048125001599</c:v>
                </c:pt>
                <c:pt idx="15329">
                  <c:v>7.5721193750015994</c:v>
                </c:pt>
                <c:pt idx="15330">
                  <c:v>7.5724812500000001</c:v>
                </c:pt>
                <c:pt idx="15331">
                  <c:v>7.5728043750015992</c:v>
                </c:pt>
                <c:pt idx="15332">
                  <c:v>7.5732043750015992</c:v>
                </c:pt>
                <c:pt idx="15333">
                  <c:v>7.5735487499999996</c:v>
                </c:pt>
                <c:pt idx="15334">
                  <c:v>7.5739268750015993</c:v>
                </c:pt>
                <c:pt idx="15335">
                  <c:v>7.5733812499999997</c:v>
                </c:pt>
                <c:pt idx="15336">
                  <c:v>7.5729918750015992</c:v>
                </c:pt>
                <c:pt idx="15337">
                  <c:v>7.5725487500000002</c:v>
                </c:pt>
                <c:pt idx="15338">
                  <c:v>7.5721125000000002</c:v>
                </c:pt>
                <c:pt idx="15339">
                  <c:v>7.5716850000000004</c:v>
                </c:pt>
                <c:pt idx="15340">
                  <c:v>7.5712281250015989</c:v>
                </c:pt>
                <c:pt idx="15341">
                  <c:v>7.5708018750015986</c:v>
                </c:pt>
                <c:pt idx="15342">
                  <c:v>7.57037125</c:v>
                </c:pt>
                <c:pt idx="15343">
                  <c:v>7.5699818750015986</c:v>
                </c:pt>
                <c:pt idx="15344">
                  <c:v>7.5695368750015986</c:v>
                </c:pt>
                <c:pt idx="15345">
                  <c:v>7.5691125000000001</c:v>
                </c:pt>
                <c:pt idx="15346">
                  <c:v>7.5687606250015991</c:v>
                </c:pt>
                <c:pt idx="15347">
                  <c:v>7.5683125000000002</c:v>
                </c:pt>
                <c:pt idx="15348">
                  <c:v>7.567881875001599</c:v>
                </c:pt>
                <c:pt idx="15349">
                  <c:v>7.5674587500000001</c:v>
                </c:pt>
                <c:pt idx="15350">
                  <c:v>7.56698</c:v>
                </c:pt>
                <c:pt idx="15351">
                  <c:v>7.5665731250015993</c:v>
                </c:pt>
                <c:pt idx="15352">
                  <c:v>7.5659893750015987</c:v>
                </c:pt>
                <c:pt idx="15353">
                  <c:v>7.5654543750015986</c:v>
                </c:pt>
                <c:pt idx="15354">
                  <c:v>7.5649600000000001</c:v>
                </c:pt>
                <c:pt idx="15355">
                  <c:v>7.5643337500000003</c:v>
                </c:pt>
                <c:pt idx="15356">
                  <c:v>7.5639281250015991</c:v>
                </c:pt>
                <c:pt idx="15357">
                  <c:v>7.5635756250015991</c:v>
                </c:pt>
                <c:pt idx="15358">
                  <c:v>7.5629531250015987</c:v>
                </c:pt>
                <c:pt idx="15359">
                  <c:v>7.5625400000000003</c:v>
                </c:pt>
                <c:pt idx="15360">
                  <c:v>7.562134375001599</c:v>
                </c:pt>
                <c:pt idx="15361">
                  <c:v>7.5617618750015989</c:v>
                </c:pt>
                <c:pt idx="15362">
                  <c:v>7.5613537500000003</c:v>
                </c:pt>
                <c:pt idx="15363">
                  <c:v>7.5609525</c:v>
                </c:pt>
                <c:pt idx="15364">
                  <c:v>7.5603724999999997</c:v>
                </c:pt>
                <c:pt idx="15365">
                  <c:v>7.5600362499999996</c:v>
                </c:pt>
                <c:pt idx="15366">
                  <c:v>7.5596924999999997</c:v>
                </c:pt>
                <c:pt idx="15367">
                  <c:v>7.5595337499999999</c:v>
                </c:pt>
                <c:pt idx="15368">
                  <c:v>7.5598437499999998</c:v>
                </c:pt>
                <c:pt idx="15369">
                  <c:v>7.5599237500000003</c:v>
                </c:pt>
                <c:pt idx="15370">
                  <c:v>7.5602962500000004</c:v>
                </c:pt>
                <c:pt idx="15371">
                  <c:v>7.5606287500000002</c:v>
                </c:pt>
                <c:pt idx="15372">
                  <c:v>7.5609900000000003</c:v>
                </c:pt>
                <c:pt idx="15373">
                  <c:v>7.561336875001599</c:v>
                </c:pt>
                <c:pt idx="15374">
                  <c:v>7.5617556250015987</c:v>
                </c:pt>
                <c:pt idx="15375">
                  <c:v>7.5621450000000001</c:v>
                </c:pt>
                <c:pt idx="15376">
                  <c:v>7.5625499999999999</c:v>
                </c:pt>
                <c:pt idx="15377">
                  <c:v>7.5630118750015987</c:v>
                </c:pt>
                <c:pt idx="15378">
                  <c:v>7.5633762500000001</c:v>
                </c:pt>
                <c:pt idx="15379">
                  <c:v>7.5637474999999998</c:v>
                </c:pt>
                <c:pt idx="15380">
                  <c:v>7.5641381250015991</c:v>
                </c:pt>
                <c:pt idx="15381">
                  <c:v>7.5645643750015994</c:v>
                </c:pt>
                <c:pt idx="15382">
                  <c:v>7.5649274999999996</c:v>
                </c:pt>
                <c:pt idx="15383">
                  <c:v>7.5644243750015994</c:v>
                </c:pt>
                <c:pt idx="15384">
                  <c:v>7.5640206250015991</c:v>
                </c:pt>
                <c:pt idx="15385">
                  <c:v>7.5636643750015988</c:v>
                </c:pt>
                <c:pt idx="15386">
                  <c:v>7.5633131250015992</c:v>
                </c:pt>
                <c:pt idx="15387">
                  <c:v>7.5629087500000001</c:v>
                </c:pt>
                <c:pt idx="15388">
                  <c:v>7.5622431250015989</c:v>
                </c:pt>
                <c:pt idx="15389">
                  <c:v>7.5616618750015991</c:v>
                </c:pt>
                <c:pt idx="15390">
                  <c:v>7.5613200000000003</c:v>
                </c:pt>
                <c:pt idx="15391">
                  <c:v>7.5616225000000004</c:v>
                </c:pt>
                <c:pt idx="15392">
                  <c:v>7.5614425000000001</c:v>
                </c:pt>
                <c:pt idx="15393">
                  <c:v>7.5611199999999998</c:v>
                </c:pt>
                <c:pt idx="15394">
                  <c:v>7.5610668750015986</c:v>
                </c:pt>
                <c:pt idx="15395">
                  <c:v>7.56072875</c:v>
                </c:pt>
                <c:pt idx="15396">
                  <c:v>7.5611118750015986</c:v>
                </c:pt>
                <c:pt idx="15397">
                  <c:v>7.5614400000000002</c:v>
                </c:pt>
                <c:pt idx="15398">
                  <c:v>7.5618918750015993</c:v>
                </c:pt>
                <c:pt idx="15399">
                  <c:v>7.5622375000000002</c:v>
                </c:pt>
                <c:pt idx="15400">
                  <c:v>7.5625887499999997</c:v>
                </c:pt>
                <c:pt idx="15401">
                  <c:v>7.5629243750015993</c:v>
                </c:pt>
                <c:pt idx="15402">
                  <c:v>7.5632531250015989</c:v>
                </c:pt>
                <c:pt idx="15403">
                  <c:v>7.5635962499999998</c:v>
                </c:pt>
                <c:pt idx="15404">
                  <c:v>7.5640012499999996</c:v>
                </c:pt>
                <c:pt idx="15405">
                  <c:v>7.5643343750015992</c:v>
                </c:pt>
                <c:pt idx="15406">
                  <c:v>7.5647743750015994</c:v>
                </c:pt>
                <c:pt idx="15407">
                  <c:v>7.5651406250015993</c:v>
                </c:pt>
                <c:pt idx="15408">
                  <c:v>7.5656193750015994</c:v>
                </c:pt>
                <c:pt idx="15409">
                  <c:v>7.5661375</c:v>
                </c:pt>
                <c:pt idx="15410">
                  <c:v>7.5665893750015991</c:v>
                </c:pt>
                <c:pt idx="15411">
                  <c:v>7.5671031250015988</c:v>
                </c:pt>
                <c:pt idx="15412">
                  <c:v>7.5675393750015987</c:v>
                </c:pt>
                <c:pt idx="15413">
                  <c:v>7.5679325000000004</c:v>
                </c:pt>
                <c:pt idx="15414">
                  <c:v>7.5682906250015991</c:v>
                </c:pt>
                <c:pt idx="15415">
                  <c:v>7.56865875</c:v>
                </c:pt>
                <c:pt idx="15416">
                  <c:v>7.56858875</c:v>
                </c:pt>
                <c:pt idx="15417">
                  <c:v>7.5681993750015986</c:v>
                </c:pt>
                <c:pt idx="15418">
                  <c:v>7.5677824999999999</c:v>
                </c:pt>
                <c:pt idx="15419">
                  <c:v>7.5674599999999996</c:v>
                </c:pt>
                <c:pt idx="15420">
                  <c:v>7.5670950000000001</c:v>
                </c:pt>
                <c:pt idx="15421">
                  <c:v>7.5667081250015986</c:v>
                </c:pt>
                <c:pt idx="15422">
                  <c:v>7.5662968750015986</c:v>
                </c:pt>
                <c:pt idx="15423">
                  <c:v>7.5656131250015992</c:v>
                </c:pt>
                <c:pt idx="15424">
                  <c:v>7.5651837500000001</c:v>
                </c:pt>
                <c:pt idx="15425">
                  <c:v>7.5647706250015991</c:v>
                </c:pt>
                <c:pt idx="15426">
                  <c:v>7.5644175000000002</c:v>
                </c:pt>
                <c:pt idx="15427">
                  <c:v>7.5640493750015994</c:v>
                </c:pt>
                <c:pt idx="15428">
                  <c:v>7.563684375001599</c:v>
                </c:pt>
                <c:pt idx="15429">
                  <c:v>7.5632781250015988</c:v>
                </c:pt>
                <c:pt idx="15430">
                  <c:v>7.5628968750015986</c:v>
                </c:pt>
                <c:pt idx="15431">
                  <c:v>7.5624618750015991</c:v>
                </c:pt>
                <c:pt idx="15432">
                  <c:v>7.5620543750015994</c:v>
                </c:pt>
                <c:pt idx="15433">
                  <c:v>7.5613881250015993</c:v>
                </c:pt>
                <c:pt idx="15434">
                  <c:v>7.5609624999999996</c:v>
                </c:pt>
                <c:pt idx="15435">
                  <c:v>7.5604825</c:v>
                </c:pt>
                <c:pt idx="15436">
                  <c:v>7.5600062499999998</c:v>
                </c:pt>
                <c:pt idx="15437">
                  <c:v>7.5595687500000004</c:v>
                </c:pt>
                <c:pt idx="15438">
                  <c:v>7.5591731250015988</c:v>
                </c:pt>
                <c:pt idx="15439">
                  <c:v>7.5588143750015986</c:v>
                </c:pt>
                <c:pt idx="15440">
                  <c:v>7.5584562499999999</c:v>
                </c:pt>
                <c:pt idx="15441">
                  <c:v>7.5579375000000004</c:v>
                </c:pt>
                <c:pt idx="15442">
                  <c:v>7.5575893750015988</c:v>
                </c:pt>
                <c:pt idx="15443">
                  <c:v>7.5573368750015986</c:v>
                </c:pt>
                <c:pt idx="15444">
                  <c:v>7.5574381250015987</c:v>
                </c:pt>
                <c:pt idx="15445">
                  <c:v>7.5570568750015994</c:v>
                </c:pt>
                <c:pt idx="15446">
                  <c:v>7.5566787499999997</c:v>
                </c:pt>
                <c:pt idx="15447">
                  <c:v>7.5562168750015992</c:v>
                </c:pt>
                <c:pt idx="15448">
                  <c:v>7.5558399999999999</c:v>
                </c:pt>
                <c:pt idx="15449">
                  <c:v>7.5555174999999997</c:v>
                </c:pt>
                <c:pt idx="15450">
                  <c:v>7.5556099999999997</c:v>
                </c:pt>
                <c:pt idx="15451">
                  <c:v>7.5559462499999999</c:v>
                </c:pt>
                <c:pt idx="15452">
                  <c:v>7.5563156250015986</c:v>
                </c:pt>
                <c:pt idx="15453">
                  <c:v>7.5567081250015988</c:v>
                </c:pt>
                <c:pt idx="15454">
                  <c:v>7.5570381250015988</c:v>
                </c:pt>
                <c:pt idx="15455">
                  <c:v>7.5575393750015989</c:v>
                </c:pt>
                <c:pt idx="15456">
                  <c:v>7.5579712499999996</c:v>
                </c:pt>
                <c:pt idx="15457">
                  <c:v>7.5584556250015993</c:v>
                </c:pt>
                <c:pt idx="15458">
                  <c:v>7.558779375001599</c:v>
                </c:pt>
                <c:pt idx="15459">
                  <c:v>7.559109375001599</c:v>
                </c:pt>
                <c:pt idx="15460">
                  <c:v>7.5595418750015986</c:v>
                </c:pt>
                <c:pt idx="15461">
                  <c:v>7.5599687500000003</c:v>
                </c:pt>
                <c:pt idx="15462">
                  <c:v>7.560295</c:v>
                </c:pt>
                <c:pt idx="15463">
                  <c:v>7.5599018750015992</c:v>
                </c:pt>
                <c:pt idx="15464">
                  <c:v>7.5595437499999996</c:v>
                </c:pt>
                <c:pt idx="15465">
                  <c:v>7.5592093750015987</c:v>
                </c:pt>
                <c:pt idx="15466">
                  <c:v>7.5595681250015989</c:v>
                </c:pt>
                <c:pt idx="15467">
                  <c:v>7.5599731250015987</c:v>
                </c:pt>
                <c:pt idx="15468">
                  <c:v>7.5603962500000002</c:v>
                </c:pt>
                <c:pt idx="15469">
                  <c:v>7.5608050000000002</c:v>
                </c:pt>
                <c:pt idx="15470">
                  <c:v>7.5611281250015994</c:v>
                </c:pt>
                <c:pt idx="15471">
                  <c:v>7.5614749999999997</c:v>
                </c:pt>
                <c:pt idx="15472">
                  <c:v>7.5612899999999996</c:v>
                </c:pt>
                <c:pt idx="15473">
                  <c:v>7.5609700000000002</c:v>
                </c:pt>
                <c:pt idx="15474">
                  <c:v>7.5606137499999999</c:v>
                </c:pt>
                <c:pt idx="15475">
                  <c:v>7.5601518750015986</c:v>
                </c:pt>
                <c:pt idx="15476">
                  <c:v>7.5597856250015987</c:v>
                </c:pt>
                <c:pt idx="15477">
                  <c:v>7.5594131250015986</c:v>
                </c:pt>
                <c:pt idx="15478">
                  <c:v>7.5590706250015991</c:v>
                </c:pt>
                <c:pt idx="15479">
                  <c:v>7.5594993750015993</c:v>
                </c:pt>
                <c:pt idx="15480">
                  <c:v>7.5598637499999999</c:v>
                </c:pt>
                <c:pt idx="15481">
                  <c:v>7.5602806250015986</c:v>
                </c:pt>
                <c:pt idx="15482">
                  <c:v>7.5606487500000004</c:v>
                </c:pt>
                <c:pt idx="15483">
                  <c:v>7.5609950000000001</c:v>
                </c:pt>
                <c:pt idx="15484">
                  <c:v>7.5613718750015986</c:v>
                </c:pt>
                <c:pt idx="15485">
                  <c:v>7.5617037500000004</c:v>
                </c:pt>
                <c:pt idx="15486">
                  <c:v>7.5620743750015986</c:v>
                </c:pt>
                <c:pt idx="15487">
                  <c:v>7.5624862500000001</c:v>
                </c:pt>
                <c:pt idx="15488">
                  <c:v>7.5628568750015992</c:v>
                </c:pt>
                <c:pt idx="15489">
                  <c:v>7.563320625001599</c:v>
                </c:pt>
                <c:pt idx="15490">
                  <c:v>7.5636681250015991</c:v>
                </c:pt>
                <c:pt idx="15491">
                  <c:v>7.5639906250015994</c:v>
                </c:pt>
                <c:pt idx="15492">
                  <c:v>7.5643618750015991</c:v>
                </c:pt>
                <c:pt idx="15493">
                  <c:v>7.5640200000000002</c:v>
                </c:pt>
                <c:pt idx="15494">
                  <c:v>7.5636925000000002</c:v>
                </c:pt>
                <c:pt idx="15495">
                  <c:v>7.5640700000000001</c:v>
                </c:pt>
                <c:pt idx="15496">
                  <c:v>7.5637037500000002</c:v>
                </c:pt>
                <c:pt idx="15497">
                  <c:v>7.5633118750015988</c:v>
                </c:pt>
                <c:pt idx="15498">
                  <c:v>7.562873125001599</c:v>
                </c:pt>
                <c:pt idx="15499">
                  <c:v>7.5625274999999998</c:v>
                </c:pt>
                <c:pt idx="15500">
                  <c:v>7.5621512500000003</c:v>
                </c:pt>
                <c:pt idx="15501">
                  <c:v>7.5617799999999997</c:v>
                </c:pt>
                <c:pt idx="15502">
                  <c:v>7.5613781250015988</c:v>
                </c:pt>
                <c:pt idx="15503">
                  <c:v>7.5609087500000003</c:v>
                </c:pt>
                <c:pt idx="15504">
                  <c:v>7.5604843750015993</c:v>
                </c:pt>
                <c:pt idx="15505">
                  <c:v>7.5601593750015992</c:v>
                </c:pt>
                <c:pt idx="15506">
                  <c:v>7.5604899999999997</c:v>
                </c:pt>
                <c:pt idx="15507">
                  <c:v>7.5608506250015992</c:v>
                </c:pt>
                <c:pt idx="15508">
                  <c:v>7.5605650000000004</c:v>
                </c:pt>
                <c:pt idx="15509">
                  <c:v>7.5609137500000001</c:v>
                </c:pt>
                <c:pt idx="15510">
                  <c:v>7.5605918750015988</c:v>
                </c:pt>
                <c:pt idx="15511">
                  <c:v>7.5601874999999996</c:v>
                </c:pt>
                <c:pt idx="15512">
                  <c:v>7.5599106250015993</c:v>
                </c:pt>
                <c:pt idx="15513">
                  <c:v>7.5603375000000002</c:v>
                </c:pt>
                <c:pt idx="15514">
                  <c:v>7.5606925</c:v>
                </c:pt>
                <c:pt idx="15515">
                  <c:v>7.5610831250015993</c:v>
                </c:pt>
                <c:pt idx="15516">
                  <c:v>7.5614106250015993</c:v>
                </c:pt>
                <c:pt idx="15517">
                  <c:v>7.561840625001599</c:v>
                </c:pt>
                <c:pt idx="15518">
                  <c:v>7.5622137499999997</c:v>
                </c:pt>
                <c:pt idx="15519">
                  <c:v>7.5625412499999998</c:v>
                </c:pt>
                <c:pt idx="15520">
                  <c:v>7.5629462500000004</c:v>
                </c:pt>
                <c:pt idx="15521">
                  <c:v>7.5633381250015992</c:v>
                </c:pt>
                <c:pt idx="15522">
                  <c:v>7.5637756250015986</c:v>
                </c:pt>
                <c:pt idx="15523">
                  <c:v>7.5641262500000002</c:v>
                </c:pt>
                <c:pt idx="15524">
                  <c:v>7.5645143750015986</c:v>
                </c:pt>
                <c:pt idx="15525">
                  <c:v>7.5649274999999996</c:v>
                </c:pt>
                <c:pt idx="15526">
                  <c:v>7.5653043750015989</c:v>
                </c:pt>
                <c:pt idx="15527">
                  <c:v>7.5649687500000002</c:v>
                </c:pt>
                <c:pt idx="15528">
                  <c:v>7.5645693750015992</c:v>
                </c:pt>
                <c:pt idx="15529">
                  <c:v>7.5641600000000002</c:v>
                </c:pt>
                <c:pt idx="15530">
                  <c:v>7.5637581250015993</c:v>
                </c:pt>
                <c:pt idx="15531">
                  <c:v>7.5632137500000001</c:v>
                </c:pt>
                <c:pt idx="15532">
                  <c:v>7.5625643750015987</c:v>
                </c:pt>
                <c:pt idx="15533">
                  <c:v>7.5621274999999999</c:v>
                </c:pt>
                <c:pt idx="15534">
                  <c:v>7.5615550000000002</c:v>
                </c:pt>
                <c:pt idx="15535">
                  <c:v>7.5609331250015988</c:v>
                </c:pt>
                <c:pt idx="15536">
                  <c:v>7.5604687500000001</c:v>
                </c:pt>
                <c:pt idx="15537">
                  <c:v>7.5600174999999998</c:v>
                </c:pt>
                <c:pt idx="15538">
                  <c:v>7.5596800000000002</c:v>
                </c:pt>
                <c:pt idx="15539">
                  <c:v>7.5591949999999999</c:v>
                </c:pt>
                <c:pt idx="15540">
                  <c:v>7.5588281250015994</c:v>
                </c:pt>
                <c:pt idx="15541">
                  <c:v>7.5584593750015987</c:v>
                </c:pt>
                <c:pt idx="15542">
                  <c:v>7.5581050000000003</c:v>
                </c:pt>
                <c:pt idx="15543">
                  <c:v>7.5577768750015988</c:v>
                </c:pt>
                <c:pt idx="15544">
                  <c:v>7.5574206250015994</c:v>
                </c:pt>
                <c:pt idx="15545">
                  <c:v>7.5570824999999999</c:v>
                </c:pt>
                <c:pt idx="15546">
                  <c:v>7.5572987500000002</c:v>
                </c:pt>
                <c:pt idx="15547">
                  <c:v>7.5576537500000001</c:v>
                </c:pt>
                <c:pt idx="15548">
                  <c:v>7.5574231250015993</c:v>
                </c:pt>
                <c:pt idx="15549">
                  <c:v>7.5570868750015991</c:v>
                </c:pt>
                <c:pt idx="15550">
                  <c:v>7.5566975000000003</c:v>
                </c:pt>
                <c:pt idx="15551">
                  <c:v>7.5563181250015994</c:v>
                </c:pt>
                <c:pt idx="15552">
                  <c:v>7.55575375</c:v>
                </c:pt>
                <c:pt idx="15553">
                  <c:v>7.55537875</c:v>
                </c:pt>
                <c:pt idx="15554">
                  <c:v>7.5550543750015988</c:v>
                </c:pt>
                <c:pt idx="15555">
                  <c:v>7.5552781250015988</c:v>
                </c:pt>
                <c:pt idx="15556">
                  <c:v>7.5552712499999997</c:v>
                </c:pt>
                <c:pt idx="15557">
                  <c:v>7.5555931250015993</c:v>
                </c:pt>
                <c:pt idx="15558">
                  <c:v>7.5559587500000003</c:v>
                </c:pt>
                <c:pt idx="15559">
                  <c:v>7.5562849999999999</c:v>
                </c:pt>
                <c:pt idx="15560">
                  <c:v>7.5566649999999997</c:v>
                </c:pt>
                <c:pt idx="15561">
                  <c:v>7.5570137500000003</c:v>
                </c:pt>
                <c:pt idx="15562">
                  <c:v>7.557511875001599</c:v>
                </c:pt>
                <c:pt idx="15563">
                  <c:v>7.5578824999999998</c:v>
                </c:pt>
                <c:pt idx="15564">
                  <c:v>7.5583793750015991</c:v>
                </c:pt>
                <c:pt idx="15565">
                  <c:v>7.5588406250015989</c:v>
                </c:pt>
                <c:pt idx="15566">
                  <c:v>7.5592350000000001</c:v>
                </c:pt>
                <c:pt idx="15567">
                  <c:v>7.5596287499999999</c:v>
                </c:pt>
                <c:pt idx="15568">
                  <c:v>7.5599581250015992</c:v>
                </c:pt>
                <c:pt idx="15569">
                  <c:v>7.5600868750015993</c:v>
                </c:pt>
                <c:pt idx="15570">
                  <c:v>7.5596706250015986</c:v>
                </c:pt>
                <c:pt idx="15571">
                  <c:v>7.5592756250015993</c:v>
                </c:pt>
                <c:pt idx="15572">
                  <c:v>7.5589124999999999</c:v>
                </c:pt>
                <c:pt idx="15573">
                  <c:v>7.5584618750015986</c:v>
                </c:pt>
                <c:pt idx="15574">
                  <c:v>7.5580637499999996</c:v>
                </c:pt>
                <c:pt idx="15575">
                  <c:v>7.557453125001599</c:v>
                </c:pt>
                <c:pt idx="15576">
                  <c:v>7.5571231250015991</c:v>
                </c:pt>
                <c:pt idx="15577">
                  <c:v>7.5567200000000003</c:v>
                </c:pt>
                <c:pt idx="15578">
                  <c:v>7.55636375</c:v>
                </c:pt>
                <c:pt idx="15579">
                  <c:v>7.5560162499999999</c:v>
                </c:pt>
                <c:pt idx="15580">
                  <c:v>7.5556531250015988</c:v>
                </c:pt>
                <c:pt idx="15581">
                  <c:v>7.5552762500000004</c:v>
                </c:pt>
                <c:pt idx="15582">
                  <c:v>7.5549412499999997</c:v>
                </c:pt>
                <c:pt idx="15583">
                  <c:v>7.5553249999999998</c:v>
                </c:pt>
                <c:pt idx="15584">
                  <c:v>7.5556743750015993</c:v>
                </c:pt>
                <c:pt idx="15585">
                  <c:v>7.5560062500000003</c:v>
                </c:pt>
                <c:pt idx="15586">
                  <c:v>7.5563856250015986</c:v>
                </c:pt>
                <c:pt idx="15587">
                  <c:v>7.5567568750015992</c:v>
                </c:pt>
                <c:pt idx="15588">
                  <c:v>7.5572462500000004</c:v>
                </c:pt>
                <c:pt idx="15589">
                  <c:v>7.5576112499999999</c:v>
                </c:pt>
                <c:pt idx="15590">
                  <c:v>7.5579875000000003</c:v>
                </c:pt>
                <c:pt idx="15591">
                  <c:v>7.5583287500000003</c:v>
                </c:pt>
                <c:pt idx="15592">
                  <c:v>7.5586768750015993</c:v>
                </c:pt>
                <c:pt idx="15593">
                  <c:v>7.5590324999999998</c:v>
                </c:pt>
                <c:pt idx="15594">
                  <c:v>7.5595162499999997</c:v>
                </c:pt>
                <c:pt idx="15595">
                  <c:v>7.5600393750015993</c:v>
                </c:pt>
                <c:pt idx="15596">
                  <c:v>7.5605725000000001</c:v>
                </c:pt>
                <c:pt idx="15597">
                  <c:v>7.5608968750015988</c:v>
                </c:pt>
                <c:pt idx="15598">
                  <c:v>7.5612349999999999</c:v>
                </c:pt>
                <c:pt idx="15599">
                  <c:v>7.561678125001599</c:v>
                </c:pt>
                <c:pt idx="15600">
                  <c:v>7.5620543750015994</c:v>
                </c:pt>
                <c:pt idx="15601">
                  <c:v>7.5624543750015993</c:v>
                </c:pt>
                <c:pt idx="15602">
                  <c:v>7.5618243750015992</c:v>
                </c:pt>
                <c:pt idx="15603">
                  <c:v>7.5614299999999997</c:v>
                </c:pt>
                <c:pt idx="15604">
                  <c:v>7.5610287500000002</c:v>
                </c:pt>
                <c:pt idx="15605">
                  <c:v>7.5606937500000004</c:v>
                </c:pt>
                <c:pt idx="15606">
                  <c:v>7.5603024999999997</c:v>
                </c:pt>
                <c:pt idx="15607">
                  <c:v>7.5598881250015992</c:v>
                </c:pt>
                <c:pt idx="15608">
                  <c:v>7.5595243750015992</c:v>
                </c:pt>
                <c:pt idx="15609">
                  <c:v>7.5591856250015992</c:v>
                </c:pt>
                <c:pt idx="15610">
                  <c:v>7.5587181250015991</c:v>
                </c:pt>
                <c:pt idx="15611">
                  <c:v>7.5583668750015987</c:v>
                </c:pt>
                <c:pt idx="15612">
                  <c:v>7.5580412499999996</c:v>
                </c:pt>
                <c:pt idx="15613">
                  <c:v>7.5576856250015991</c:v>
                </c:pt>
                <c:pt idx="15614">
                  <c:v>7.5574368750015992</c:v>
                </c:pt>
                <c:pt idx="15615">
                  <c:v>7.5572681250015989</c:v>
                </c:pt>
                <c:pt idx="15616">
                  <c:v>7.5576168750015986</c:v>
                </c:pt>
                <c:pt idx="15617">
                  <c:v>7.5580368750015987</c:v>
                </c:pt>
                <c:pt idx="15618">
                  <c:v>7.5576193750015994</c:v>
                </c:pt>
                <c:pt idx="15619">
                  <c:v>7.5572575000000004</c:v>
                </c:pt>
                <c:pt idx="15620">
                  <c:v>7.5567675000000003</c:v>
                </c:pt>
                <c:pt idx="15621">
                  <c:v>7.5564468750015994</c:v>
                </c:pt>
                <c:pt idx="15622">
                  <c:v>7.5560225000000001</c:v>
                </c:pt>
                <c:pt idx="15623">
                  <c:v>7.5556656250015992</c:v>
                </c:pt>
                <c:pt idx="15624">
                  <c:v>7.5553150000000002</c:v>
                </c:pt>
                <c:pt idx="15625">
                  <c:v>7.554943125001599</c:v>
                </c:pt>
                <c:pt idx="15626">
                  <c:v>7.5544374999999997</c:v>
                </c:pt>
                <c:pt idx="15627">
                  <c:v>7.5540937499999998</c:v>
                </c:pt>
                <c:pt idx="15628">
                  <c:v>7.5537731250015989</c:v>
                </c:pt>
                <c:pt idx="15629">
                  <c:v>7.5530643750015987</c:v>
                </c:pt>
                <c:pt idx="15630">
                  <c:v>7.5527256250015986</c:v>
                </c:pt>
                <c:pt idx="15631">
                  <c:v>7.5524018750015989</c:v>
                </c:pt>
                <c:pt idx="15632">
                  <c:v>7.5518431250015992</c:v>
                </c:pt>
                <c:pt idx="15633">
                  <c:v>7.5515081250015994</c:v>
                </c:pt>
                <c:pt idx="15634">
                  <c:v>7.55120375</c:v>
                </c:pt>
                <c:pt idx="15635">
                  <c:v>7.5512874999999999</c:v>
                </c:pt>
                <c:pt idx="15636">
                  <c:v>7.5516206250015987</c:v>
                </c:pt>
                <c:pt idx="15637">
                  <c:v>7.5519843750015987</c:v>
                </c:pt>
                <c:pt idx="15638">
                  <c:v>7.5523724999999997</c:v>
                </c:pt>
                <c:pt idx="15639">
                  <c:v>7.5528174999999997</c:v>
                </c:pt>
                <c:pt idx="15640">
                  <c:v>7.5531681250015987</c:v>
                </c:pt>
                <c:pt idx="15641">
                  <c:v>7.5535512499999999</c:v>
                </c:pt>
                <c:pt idx="15642">
                  <c:v>7.5538862499999997</c:v>
                </c:pt>
                <c:pt idx="15643">
                  <c:v>7.5543393750015992</c:v>
                </c:pt>
                <c:pt idx="15644">
                  <c:v>7.5546699999999998</c:v>
                </c:pt>
                <c:pt idx="15645">
                  <c:v>7.5551181250015986</c:v>
                </c:pt>
                <c:pt idx="15646">
                  <c:v>7.5554724999999996</c:v>
                </c:pt>
                <c:pt idx="15647">
                  <c:v>7.5558575000000001</c:v>
                </c:pt>
                <c:pt idx="15648">
                  <c:v>7.5561906250015989</c:v>
                </c:pt>
                <c:pt idx="15649">
                  <c:v>7.5565350000000002</c:v>
                </c:pt>
                <c:pt idx="15650">
                  <c:v>7.5569256250015986</c:v>
                </c:pt>
                <c:pt idx="15651">
                  <c:v>7.5572249999999999</c:v>
                </c:pt>
                <c:pt idx="15652">
                  <c:v>7.5574768750015986</c:v>
                </c:pt>
                <c:pt idx="15653">
                  <c:v>7.5571043750015994</c:v>
                </c:pt>
                <c:pt idx="15654">
                  <c:v>7.5567312500000003</c:v>
                </c:pt>
                <c:pt idx="15655">
                  <c:v>7.5563568750015992</c:v>
                </c:pt>
                <c:pt idx="15656">
                  <c:v>7.5560324999999997</c:v>
                </c:pt>
                <c:pt idx="15657">
                  <c:v>7.5556156250015993</c:v>
                </c:pt>
                <c:pt idx="15658">
                  <c:v>7.5552868750015989</c:v>
                </c:pt>
                <c:pt idx="15659">
                  <c:v>7.5549581250015994</c:v>
                </c:pt>
                <c:pt idx="15660">
                  <c:v>7.554579375001599</c:v>
                </c:pt>
                <c:pt idx="15661">
                  <c:v>7.5539275000000004</c:v>
                </c:pt>
                <c:pt idx="15662">
                  <c:v>7.5532937499999999</c:v>
                </c:pt>
                <c:pt idx="15663">
                  <c:v>7.5529581250015987</c:v>
                </c:pt>
                <c:pt idx="15664">
                  <c:v>7.5533299999999999</c:v>
                </c:pt>
                <c:pt idx="15665">
                  <c:v>7.5536587500000003</c:v>
                </c:pt>
                <c:pt idx="15666">
                  <c:v>7.5539956250015994</c:v>
                </c:pt>
                <c:pt idx="15667">
                  <c:v>7.5544731250015991</c:v>
                </c:pt>
                <c:pt idx="15668">
                  <c:v>7.5548912499999998</c:v>
                </c:pt>
                <c:pt idx="15669">
                  <c:v>7.5552756250015989</c:v>
                </c:pt>
                <c:pt idx="15670">
                  <c:v>7.5556206250015991</c:v>
                </c:pt>
                <c:pt idx="15671">
                  <c:v>7.5560743750015993</c:v>
                </c:pt>
                <c:pt idx="15672">
                  <c:v>7.5564425000000002</c:v>
                </c:pt>
                <c:pt idx="15673">
                  <c:v>7.5567812500000002</c:v>
                </c:pt>
                <c:pt idx="15674">
                  <c:v>7.5571531250015989</c:v>
                </c:pt>
                <c:pt idx="15675">
                  <c:v>7.5575931250015991</c:v>
                </c:pt>
                <c:pt idx="15676">
                  <c:v>7.5579793750015991</c:v>
                </c:pt>
                <c:pt idx="15677">
                  <c:v>7.5584837499999997</c:v>
                </c:pt>
                <c:pt idx="15678">
                  <c:v>7.5588206250015988</c:v>
                </c:pt>
                <c:pt idx="15679">
                  <c:v>7.5592287499999999</c:v>
                </c:pt>
                <c:pt idx="15680">
                  <c:v>7.5596249999999996</c:v>
                </c:pt>
                <c:pt idx="15681">
                  <c:v>7.5600606250015989</c:v>
                </c:pt>
                <c:pt idx="15682">
                  <c:v>7.5604531250015992</c:v>
                </c:pt>
                <c:pt idx="15683">
                  <c:v>7.5599331250015993</c:v>
                </c:pt>
                <c:pt idx="15684">
                  <c:v>7.5595999999999997</c:v>
                </c:pt>
                <c:pt idx="15685">
                  <c:v>7.5591887499999997</c:v>
                </c:pt>
                <c:pt idx="15686">
                  <c:v>7.5587949999999999</c:v>
                </c:pt>
                <c:pt idx="15687">
                  <c:v>7.5582556250015989</c:v>
                </c:pt>
                <c:pt idx="15688">
                  <c:v>7.55776</c:v>
                </c:pt>
                <c:pt idx="15689">
                  <c:v>7.5572781250015986</c:v>
                </c:pt>
                <c:pt idx="15690">
                  <c:v>7.5567843750015991</c:v>
                </c:pt>
                <c:pt idx="15691">
                  <c:v>7.5563687499999999</c:v>
                </c:pt>
                <c:pt idx="15692">
                  <c:v>7.5560068750015992</c:v>
                </c:pt>
                <c:pt idx="15693">
                  <c:v>7.5553737500000002</c:v>
                </c:pt>
                <c:pt idx="15694">
                  <c:v>7.554780625001599</c:v>
                </c:pt>
                <c:pt idx="15695">
                  <c:v>7.5543406250015988</c:v>
                </c:pt>
                <c:pt idx="15696">
                  <c:v>7.5539512499999999</c:v>
                </c:pt>
                <c:pt idx="15697">
                  <c:v>7.5534693750015993</c:v>
                </c:pt>
                <c:pt idx="15698">
                  <c:v>7.5531437500000003</c:v>
                </c:pt>
                <c:pt idx="15699">
                  <c:v>7.553068125001599</c:v>
                </c:pt>
                <c:pt idx="15700">
                  <c:v>7.5533093750015992</c:v>
                </c:pt>
                <c:pt idx="15701">
                  <c:v>7.5534462500000004</c:v>
                </c:pt>
                <c:pt idx="15702">
                  <c:v>7.553115</c:v>
                </c:pt>
                <c:pt idx="15703">
                  <c:v>7.5529425000000003</c:v>
                </c:pt>
                <c:pt idx="15704">
                  <c:v>7.5532768750015986</c:v>
                </c:pt>
                <c:pt idx="15705">
                  <c:v>7.5528481250015993</c:v>
                </c:pt>
                <c:pt idx="15706">
                  <c:v>7.5524456250015986</c:v>
                </c:pt>
                <c:pt idx="15707">
                  <c:v>7.55209625</c:v>
                </c:pt>
                <c:pt idx="15708">
                  <c:v>7.5515850000000002</c:v>
                </c:pt>
                <c:pt idx="15709">
                  <c:v>7.5511993750015991</c:v>
                </c:pt>
                <c:pt idx="15710">
                  <c:v>7.5507799999999996</c:v>
                </c:pt>
                <c:pt idx="15711">
                  <c:v>7.5503318750015991</c:v>
                </c:pt>
                <c:pt idx="15712">
                  <c:v>7.5507043750015992</c:v>
                </c:pt>
                <c:pt idx="15713">
                  <c:v>7.5511231250015989</c:v>
                </c:pt>
                <c:pt idx="15714">
                  <c:v>7.5514675000000002</c:v>
                </c:pt>
                <c:pt idx="15715">
                  <c:v>7.5518662499999998</c:v>
                </c:pt>
                <c:pt idx="15716">
                  <c:v>7.5521881250015994</c:v>
                </c:pt>
                <c:pt idx="15717">
                  <c:v>7.5525250000000002</c:v>
                </c:pt>
                <c:pt idx="15718">
                  <c:v>7.5528512499999998</c:v>
                </c:pt>
                <c:pt idx="15719">
                  <c:v>7.5524037499999999</c:v>
                </c:pt>
                <c:pt idx="15720">
                  <c:v>7.5520056250015992</c:v>
                </c:pt>
                <c:pt idx="15721">
                  <c:v>7.5524987499999998</c:v>
                </c:pt>
                <c:pt idx="15722">
                  <c:v>7.5528424999999997</c:v>
                </c:pt>
                <c:pt idx="15723">
                  <c:v>7.5532468750015989</c:v>
                </c:pt>
                <c:pt idx="15724">
                  <c:v>7.5536806250015989</c:v>
                </c:pt>
                <c:pt idx="15725">
                  <c:v>7.5541037500000003</c:v>
                </c:pt>
                <c:pt idx="15726">
                  <c:v>7.5545450000000001</c:v>
                </c:pt>
                <c:pt idx="15727">
                  <c:v>7.5548987500000004</c:v>
                </c:pt>
                <c:pt idx="15728">
                  <c:v>7.5552218750015987</c:v>
                </c:pt>
                <c:pt idx="15729">
                  <c:v>7.5556087500000002</c:v>
                </c:pt>
                <c:pt idx="15730">
                  <c:v>7.5560150000000004</c:v>
                </c:pt>
                <c:pt idx="15731">
                  <c:v>7.5564443750015986</c:v>
                </c:pt>
                <c:pt idx="15732">
                  <c:v>7.5568068750015991</c:v>
                </c:pt>
                <c:pt idx="15733">
                  <c:v>7.557078125001599</c:v>
                </c:pt>
                <c:pt idx="15734">
                  <c:v>7.55748</c:v>
                </c:pt>
                <c:pt idx="15735">
                  <c:v>7.557805625001599</c:v>
                </c:pt>
                <c:pt idx="15736">
                  <c:v>7.5582431250015993</c:v>
                </c:pt>
                <c:pt idx="15737">
                  <c:v>7.5586293750015994</c:v>
                </c:pt>
                <c:pt idx="15738">
                  <c:v>7.5589518750015987</c:v>
                </c:pt>
                <c:pt idx="15739">
                  <c:v>7.55861625</c:v>
                </c:pt>
                <c:pt idx="15740">
                  <c:v>7.5582649999999996</c:v>
                </c:pt>
                <c:pt idx="15741">
                  <c:v>7.5579406250015992</c:v>
                </c:pt>
                <c:pt idx="15742">
                  <c:v>7.5574806250015989</c:v>
                </c:pt>
                <c:pt idx="15743">
                  <c:v>7.5570718750015988</c:v>
                </c:pt>
                <c:pt idx="15744">
                  <c:v>7.5567275</c:v>
                </c:pt>
                <c:pt idx="15745">
                  <c:v>7.5563700000000003</c:v>
                </c:pt>
                <c:pt idx="15746">
                  <c:v>7.5559387500000001</c:v>
                </c:pt>
                <c:pt idx="15747">
                  <c:v>7.5555975000000002</c:v>
                </c:pt>
                <c:pt idx="15748">
                  <c:v>7.5555124999999999</c:v>
                </c:pt>
                <c:pt idx="15749">
                  <c:v>7.5555831250015988</c:v>
                </c:pt>
                <c:pt idx="15750">
                  <c:v>7.5557600000000003</c:v>
                </c:pt>
                <c:pt idx="15751">
                  <c:v>7.5561837499999998</c:v>
                </c:pt>
                <c:pt idx="15752">
                  <c:v>7.5565206250015988</c:v>
                </c:pt>
                <c:pt idx="15753">
                  <c:v>7.5569443750015992</c:v>
                </c:pt>
                <c:pt idx="15754">
                  <c:v>7.5573537499999999</c:v>
                </c:pt>
                <c:pt idx="15755">
                  <c:v>7.5572512500000002</c:v>
                </c:pt>
                <c:pt idx="15756">
                  <c:v>7.5568868750015987</c:v>
                </c:pt>
                <c:pt idx="15757">
                  <c:v>7.5564137499999999</c:v>
                </c:pt>
                <c:pt idx="15758">
                  <c:v>7.5559475000000003</c:v>
                </c:pt>
                <c:pt idx="15759">
                  <c:v>7.5553868750015987</c:v>
                </c:pt>
                <c:pt idx="15760">
                  <c:v>7.5548793750015992</c:v>
                </c:pt>
                <c:pt idx="15761">
                  <c:v>7.5545131250015993</c:v>
                </c:pt>
                <c:pt idx="15762">
                  <c:v>7.5547418750015991</c:v>
                </c:pt>
                <c:pt idx="15763">
                  <c:v>7.5543624999999999</c:v>
                </c:pt>
                <c:pt idx="15764">
                  <c:v>7.5538875000000001</c:v>
                </c:pt>
                <c:pt idx="15765">
                  <c:v>7.5533881250015993</c:v>
                </c:pt>
                <c:pt idx="15766">
                  <c:v>7.5528268750015988</c:v>
                </c:pt>
                <c:pt idx="15767">
                  <c:v>7.5524393750015992</c:v>
                </c:pt>
                <c:pt idx="15768">
                  <c:v>7.5521124999999998</c:v>
                </c:pt>
                <c:pt idx="15769">
                  <c:v>7.5517506250015991</c:v>
                </c:pt>
                <c:pt idx="15770">
                  <c:v>7.5513887500000001</c:v>
                </c:pt>
                <c:pt idx="15771">
                  <c:v>7.5515281250015986</c:v>
                </c:pt>
                <c:pt idx="15772">
                  <c:v>7.5514537500000003</c:v>
                </c:pt>
                <c:pt idx="15773">
                  <c:v>7.551131875001599</c:v>
                </c:pt>
                <c:pt idx="15774">
                  <c:v>7.5507668750015986</c:v>
                </c:pt>
                <c:pt idx="15775">
                  <c:v>7.5503281250015988</c:v>
                </c:pt>
                <c:pt idx="15776">
                  <c:v>7.5499318750015991</c:v>
                </c:pt>
                <c:pt idx="15777">
                  <c:v>7.5498374999999998</c:v>
                </c:pt>
                <c:pt idx="15778">
                  <c:v>7.5494037499999997</c:v>
                </c:pt>
                <c:pt idx="15779">
                  <c:v>7.5492993750015991</c:v>
                </c:pt>
                <c:pt idx="15780">
                  <c:v>7.5496337499999999</c:v>
                </c:pt>
                <c:pt idx="15781">
                  <c:v>7.5496037500000002</c:v>
                </c:pt>
                <c:pt idx="15782">
                  <c:v>7.5499312500000002</c:v>
                </c:pt>
                <c:pt idx="15783">
                  <c:v>7.5502731250015991</c:v>
                </c:pt>
                <c:pt idx="15784">
                  <c:v>7.550639375001599</c:v>
                </c:pt>
                <c:pt idx="15785">
                  <c:v>7.5509868750015992</c:v>
                </c:pt>
                <c:pt idx="15786">
                  <c:v>7.5513331250015989</c:v>
                </c:pt>
                <c:pt idx="15787">
                  <c:v>7.5517649999999996</c:v>
                </c:pt>
                <c:pt idx="15788">
                  <c:v>7.5522212499999997</c:v>
                </c:pt>
                <c:pt idx="15789">
                  <c:v>7.5526212499999996</c:v>
                </c:pt>
                <c:pt idx="15790">
                  <c:v>7.5530218750015994</c:v>
                </c:pt>
                <c:pt idx="15791">
                  <c:v>7.5533799999999998</c:v>
                </c:pt>
                <c:pt idx="15792">
                  <c:v>7.5537068750015992</c:v>
                </c:pt>
                <c:pt idx="15793">
                  <c:v>7.5540468750015988</c:v>
                </c:pt>
                <c:pt idx="15794">
                  <c:v>7.5536518750015986</c:v>
                </c:pt>
                <c:pt idx="15795">
                  <c:v>7.5532737499999998</c:v>
                </c:pt>
                <c:pt idx="15796">
                  <c:v>7.5529250000000001</c:v>
                </c:pt>
                <c:pt idx="15797">
                  <c:v>7.5525975000000001</c:v>
                </c:pt>
                <c:pt idx="15798">
                  <c:v>7.5522481250015989</c:v>
                </c:pt>
                <c:pt idx="15799">
                  <c:v>7.5518956250015989</c:v>
                </c:pt>
                <c:pt idx="15800">
                  <c:v>7.5516275000000004</c:v>
                </c:pt>
                <c:pt idx="15801">
                  <c:v>7.5512668750015992</c:v>
                </c:pt>
                <c:pt idx="15802">
                  <c:v>7.5515981250015987</c:v>
                </c:pt>
                <c:pt idx="15803">
                  <c:v>7.5519887499999996</c:v>
                </c:pt>
                <c:pt idx="15804">
                  <c:v>7.5523162499999996</c:v>
                </c:pt>
                <c:pt idx="15805">
                  <c:v>7.5526443750015986</c:v>
                </c:pt>
                <c:pt idx="15806">
                  <c:v>7.5527718750015991</c:v>
                </c:pt>
                <c:pt idx="15807">
                  <c:v>7.5531681250015987</c:v>
                </c:pt>
                <c:pt idx="15808">
                  <c:v>7.5534924999999999</c:v>
                </c:pt>
                <c:pt idx="15809">
                  <c:v>7.553935625001599</c:v>
                </c:pt>
                <c:pt idx="15810">
                  <c:v>7.554274375001599</c:v>
                </c:pt>
                <c:pt idx="15811">
                  <c:v>7.5547124999999999</c:v>
                </c:pt>
                <c:pt idx="15812">
                  <c:v>7.555071875001599</c:v>
                </c:pt>
                <c:pt idx="15813">
                  <c:v>7.5555068750015986</c:v>
                </c:pt>
                <c:pt idx="15814">
                  <c:v>7.5558825000000001</c:v>
                </c:pt>
                <c:pt idx="15815">
                  <c:v>7.5558918750015991</c:v>
                </c:pt>
                <c:pt idx="15816">
                  <c:v>7.5555581250015988</c:v>
                </c:pt>
                <c:pt idx="15817">
                  <c:v>7.5554856250015989</c:v>
                </c:pt>
                <c:pt idx="15818">
                  <c:v>7.5551325</c:v>
                </c:pt>
                <c:pt idx="15819">
                  <c:v>7.5547662500000001</c:v>
                </c:pt>
                <c:pt idx="15820">
                  <c:v>7.5541793750015991</c:v>
                </c:pt>
                <c:pt idx="15821">
                  <c:v>7.5538468750015992</c:v>
                </c:pt>
                <c:pt idx="15822">
                  <c:v>7.5532618750015992</c:v>
                </c:pt>
                <c:pt idx="15823">
                  <c:v>7.5526887499999997</c:v>
                </c:pt>
                <c:pt idx="15824">
                  <c:v>7.5522387499999999</c:v>
                </c:pt>
                <c:pt idx="15825">
                  <c:v>7.5518099999999997</c:v>
                </c:pt>
                <c:pt idx="15826">
                  <c:v>7.5514443750015987</c:v>
                </c:pt>
                <c:pt idx="15827">
                  <c:v>7.5510437499999998</c:v>
                </c:pt>
                <c:pt idx="15828">
                  <c:v>7.5507212499999996</c:v>
                </c:pt>
                <c:pt idx="15829">
                  <c:v>7.5505856250015988</c:v>
                </c:pt>
                <c:pt idx="15830">
                  <c:v>7.5509493750015988</c:v>
                </c:pt>
                <c:pt idx="15831">
                  <c:v>7.5513300000000001</c:v>
                </c:pt>
                <c:pt idx="15832">
                  <c:v>7.551764375001599</c:v>
                </c:pt>
                <c:pt idx="15833">
                  <c:v>7.5521324999999999</c:v>
                </c:pt>
                <c:pt idx="15834">
                  <c:v>7.5524525000000002</c:v>
                </c:pt>
                <c:pt idx="15835">
                  <c:v>7.5519193750015994</c:v>
                </c:pt>
                <c:pt idx="15836">
                  <c:v>7.5515074999999996</c:v>
                </c:pt>
                <c:pt idx="15837">
                  <c:v>7.5511156250015992</c:v>
                </c:pt>
                <c:pt idx="15838">
                  <c:v>7.5513868750015991</c:v>
                </c:pt>
                <c:pt idx="15839">
                  <c:v>7.5509368750015993</c:v>
                </c:pt>
                <c:pt idx="15840">
                  <c:v>7.5505262499999999</c:v>
                </c:pt>
                <c:pt idx="15841">
                  <c:v>7.55005375</c:v>
                </c:pt>
                <c:pt idx="15842">
                  <c:v>7.5494462499999999</c:v>
                </c:pt>
                <c:pt idx="15843">
                  <c:v>7.5491131250015986</c:v>
                </c:pt>
                <c:pt idx="15844">
                  <c:v>7.5485262500000001</c:v>
                </c:pt>
                <c:pt idx="15845">
                  <c:v>7.5480850000000004</c:v>
                </c:pt>
                <c:pt idx="15846">
                  <c:v>7.5477056250015986</c:v>
                </c:pt>
                <c:pt idx="15847">
                  <c:v>7.5481068750015989</c:v>
                </c:pt>
                <c:pt idx="15848">
                  <c:v>7.5484337500000001</c:v>
                </c:pt>
                <c:pt idx="15849">
                  <c:v>7.5488143750015988</c:v>
                </c:pt>
                <c:pt idx="15850">
                  <c:v>7.5491774999999999</c:v>
                </c:pt>
                <c:pt idx="15851">
                  <c:v>7.549525</c:v>
                </c:pt>
                <c:pt idx="15852">
                  <c:v>7.5498518750015986</c:v>
                </c:pt>
                <c:pt idx="15853">
                  <c:v>7.5502174999999996</c:v>
                </c:pt>
                <c:pt idx="15854">
                  <c:v>7.5505731250015993</c:v>
                </c:pt>
                <c:pt idx="15855">
                  <c:v>7.5509518750015987</c:v>
                </c:pt>
                <c:pt idx="15856">
                  <c:v>7.5513143750015992</c:v>
                </c:pt>
                <c:pt idx="15857">
                  <c:v>7.5516975000000004</c:v>
                </c:pt>
                <c:pt idx="15858">
                  <c:v>7.5520687500000001</c:v>
                </c:pt>
                <c:pt idx="15859">
                  <c:v>7.5524143750015993</c:v>
                </c:pt>
                <c:pt idx="15860">
                  <c:v>7.5527850000000001</c:v>
                </c:pt>
                <c:pt idx="15861">
                  <c:v>7.5531712500000001</c:v>
                </c:pt>
                <c:pt idx="15862">
                  <c:v>7.5535462500000001</c:v>
                </c:pt>
                <c:pt idx="15863">
                  <c:v>7.5538668750015994</c:v>
                </c:pt>
                <c:pt idx="15864">
                  <c:v>7.5542612499999997</c:v>
                </c:pt>
                <c:pt idx="15865">
                  <c:v>7.5547012499999999</c:v>
                </c:pt>
                <c:pt idx="15866">
                  <c:v>7.55512125</c:v>
                </c:pt>
                <c:pt idx="15867">
                  <c:v>7.5554412500000003</c:v>
                </c:pt>
                <c:pt idx="15868">
                  <c:v>7.5558443750015991</c:v>
                </c:pt>
                <c:pt idx="15869">
                  <c:v>7.5563043750015986</c:v>
                </c:pt>
                <c:pt idx="15870">
                  <c:v>7.5567706250015991</c:v>
                </c:pt>
                <c:pt idx="15871">
                  <c:v>7.5568437499999996</c:v>
                </c:pt>
                <c:pt idx="15872">
                  <c:v>7.5565612499999997</c:v>
                </c:pt>
                <c:pt idx="15873">
                  <c:v>7.5566843750015993</c:v>
                </c:pt>
                <c:pt idx="15874">
                  <c:v>7.5562775000000002</c:v>
                </c:pt>
                <c:pt idx="15875">
                  <c:v>7.5559181250015994</c:v>
                </c:pt>
                <c:pt idx="15876">
                  <c:v>7.5555837500000003</c:v>
                </c:pt>
                <c:pt idx="15877">
                  <c:v>7.5551562499999996</c:v>
                </c:pt>
                <c:pt idx="15878">
                  <c:v>7.5548243750015986</c:v>
                </c:pt>
                <c:pt idx="15879">
                  <c:v>7.5544700000000002</c:v>
                </c:pt>
                <c:pt idx="15880">
                  <c:v>7.5540462499999999</c:v>
                </c:pt>
                <c:pt idx="15881">
                  <c:v>7.5538968750015991</c:v>
                </c:pt>
                <c:pt idx="15882">
                  <c:v>7.5534762500000001</c:v>
                </c:pt>
                <c:pt idx="15883">
                  <c:v>7.55307</c:v>
                </c:pt>
                <c:pt idx="15884">
                  <c:v>7.5532881250015986</c:v>
                </c:pt>
                <c:pt idx="15885">
                  <c:v>7.5536568750015993</c:v>
                </c:pt>
                <c:pt idx="15886">
                  <c:v>7.5533031250015989</c:v>
                </c:pt>
                <c:pt idx="15887">
                  <c:v>7.5529037499999996</c:v>
                </c:pt>
                <c:pt idx="15888">
                  <c:v>7.5525087500000003</c:v>
                </c:pt>
                <c:pt idx="15889">
                  <c:v>7.5521349999999998</c:v>
                </c:pt>
                <c:pt idx="15890">
                  <c:v>7.5517356250015988</c:v>
                </c:pt>
                <c:pt idx="15891">
                  <c:v>7.5514099999999997</c:v>
                </c:pt>
                <c:pt idx="15892">
                  <c:v>7.5510712499999997</c:v>
                </c:pt>
                <c:pt idx="15893">
                  <c:v>7.5514568750015991</c:v>
                </c:pt>
                <c:pt idx="15894">
                  <c:v>7.5518493750015994</c:v>
                </c:pt>
                <c:pt idx="15895">
                  <c:v>7.55221125</c:v>
                </c:pt>
                <c:pt idx="15896">
                  <c:v>7.5525475000000002</c:v>
                </c:pt>
                <c:pt idx="15897">
                  <c:v>7.5529537500000004</c:v>
                </c:pt>
                <c:pt idx="15898">
                  <c:v>7.5533000000000001</c:v>
                </c:pt>
                <c:pt idx="15899">
                  <c:v>7.5537099999999997</c:v>
                </c:pt>
                <c:pt idx="15900">
                  <c:v>7.5540906250015993</c:v>
                </c:pt>
                <c:pt idx="15901">
                  <c:v>7.5544212499999999</c:v>
                </c:pt>
                <c:pt idx="15902">
                  <c:v>7.55403</c:v>
                </c:pt>
                <c:pt idx="15903">
                  <c:v>7.5536843750015992</c:v>
                </c:pt>
                <c:pt idx="15904">
                  <c:v>7.5533568750015991</c:v>
                </c:pt>
                <c:pt idx="15905">
                  <c:v>7.5529962499999996</c:v>
                </c:pt>
                <c:pt idx="15906">
                  <c:v>7.5526612499999999</c:v>
                </c:pt>
                <c:pt idx="15907">
                  <c:v>7.5522168750015988</c:v>
                </c:pt>
                <c:pt idx="15908">
                  <c:v>7.5518687499999997</c:v>
                </c:pt>
                <c:pt idx="15909">
                  <c:v>7.5515474999999999</c:v>
                </c:pt>
                <c:pt idx="15910">
                  <c:v>7.5511506250015987</c:v>
                </c:pt>
                <c:pt idx="15911">
                  <c:v>7.5508237500000002</c:v>
                </c:pt>
                <c:pt idx="15912">
                  <c:v>7.5503893750015987</c:v>
                </c:pt>
                <c:pt idx="15913">
                  <c:v>7.5499499999999999</c:v>
                </c:pt>
                <c:pt idx="15914">
                  <c:v>7.549618125001599</c:v>
                </c:pt>
                <c:pt idx="15915">
                  <c:v>7.5494743750015987</c:v>
                </c:pt>
                <c:pt idx="15916">
                  <c:v>7.5491456250015991</c:v>
                </c:pt>
                <c:pt idx="15917">
                  <c:v>7.5486849999999999</c:v>
                </c:pt>
                <c:pt idx="15918">
                  <c:v>7.5483212499999999</c:v>
                </c:pt>
                <c:pt idx="15919">
                  <c:v>7.548703125001599</c:v>
                </c:pt>
                <c:pt idx="15920">
                  <c:v>7.5490300000000001</c:v>
                </c:pt>
                <c:pt idx="15921">
                  <c:v>7.5493568750015987</c:v>
                </c:pt>
                <c:pt idx="15922">
                  <c:v>7.5492606250015992</c:v>
                </c:pt>
                <c:pt idx="15923">
                  <c:v>7.5495868750015989</c:v>
                </c:pt>
                <c:pt idx="15924">
                  <c:v>7.5499418750015987</c:v>
                </c:pt>
                <c:pt idx="15925">
                  <c:v>7.549959375001599</c:v>
                </c:pt>
                <c:pt idx="15926">
                  <c:v>7.5496168750015986</c:v>
                </c:pt>
                <c:pt idx="15927">
                  <c:v>7.5491218750015987</c:v>
                </c:pt>
                <c:pt idx="15928">
                  <c:v>7.5487443750015988</c:v>
                </c:pt>
                <c:pt idx="15929">
                  <c:v>7.5483606250015987</c:v>
                </c:pt>
                <c:pt idx="15930">
                  <c:v>7.5479193750015989</c:v>
                </c:pt>
                <c:pt idx="15931">
                  <c:v>7.5474699999999997</c:v>
                </c:pt>
                <c:pt idx="15932">
                  <c:v>7.5470587499999997</c:v>
                </c:pt>
                <c:pt idx="15933">
                  <c:v>7.5474600000000001</c:v>
                </c:pt>
                <c:pt idx="15934">
                  <c:v>7.5478406250015988</c:v>
                </c:pt>
                <c:pt idx="15935">
                  <c:v>7.5474043750015989</c:v>
                </c:pt>
                <c:pt idx="15936">
                  <c:v>7.54702625</c:v>
                </c:pt>
                <c:pt idx="15937">
                  <c:v>7.547390625001599</c:v>
                </c:pt>
                <c:pt idx="15938">
                  <c:v>7.5477381250015991</c:v>
                </c:pt>
                <c:pt idx="15939">
                  <c:v>7.5480600000000004</c:v>
                </c:pt>
                <c:pt idx="15940">
                  <c:v>7.5484593750015989</c:v>
                </c:pt>
                <c:pt idx="15941">
                  <c:v>7.5488612499999999</c:v>
                </c:pt>
                <c:pt idx="15942">
                  <c:v>7.54923375</c:v>
                </c:pt>
                <c:pt idx="15943">
                  <c:v>7.549595625001599</c:v>
                </c:pt>
                <c:pt idx="15944">
                  <c:v>7.5499918750015986</c:v>
                </c:pt>
                <c:pt idx="15945">
                  <c:v>7.5503743750015992</c:v>
                </c:pt>
                <c:pt idx="15946">
                  <c:v>7.55085125</c:v>
                </c:pt>
                <c:pt idx="15947">
                  <c:v>7.5512256250015986</c:v>
                </c:pt>
                <c:pt idx="15948">
                  <c:v>7.5516331250015991</c:v>
                </c:pt>
                <c:pt idx="15949">
                  <c:v>7.5519687500000003</c:v>
                </c:pt>
                <c:pt idx="15950">
                  <c:v>7.5523199999999999</c:v>
                </c:pt>
                <c:pt idx="15951">
                  <c:v>7.5528006250015993</c:v>
                </c:pt>
                <c:pt idx="15952">
                  <c:v>7.5531993750015989</c:v>
                </c:pt>
                <c:pt idx="15953">
                  <c:v>7.5536387500000002</c:v>
                </c:pt>
                <c:pt idx="15954">
                  <c:v>7.5539893750015992</c:v>
                </c:pt>
                <c:pt idx="15955">
                  <c:v>7.5536450000000004</c:v>
                </c:pt>
                <c:pt idx="15956">
                  <c:v>7.5532706250015993</c:v>
                </c:pt>
                <c:pt idx="15957">
                  <c:v>7.5528593750015993</c:v>
                </c:pt>
                <c:pt idx="15958">
                  <c:v>7.5524256250015993</c:v>
                </c:pt>
                <c:pt idx="15959">
                  <c:v>7.55190625</c:v>
                </c:pt>
                <c:pt idx="15960">
                  <c:v>7.5514999999999999</c:v>
                </c:pt>
                <c:pt idx="15961">
                  <c:v>7.5509787499999996</c:v>
                </c:pt>
                <c:pt idx="15962">
                  <c:v>7.5505275000000003</c:v>
                </c:pt>
                <c:pt idx="15963">
                  <c:v>7.5500981250015986</c:v>
                </c:pt>
                <c:pt idx="15964">
                  <c:v>7.5495831250015986</c:v>
                </c:pt>
                <c:pt idx="15965">
                  <c:v>7.5491725000000001</c:v>
                </c:pt>
                <c:pt idx="15966">
                  <c:v>7.5486706250015994</c:v>
                </c:pt>
                <c:pt idx="15967">
                  <c:v>7.5481856250015991</c:v>
                </c:pt>
                <c:pt idx="15968">
                  <c:v>7.5476324999999997</c:v>
                </c:pt>
                <c:pt idx="15969">
                  <c:v>7.5472412499999999</c:v>
                </c:pt>
                <c:pt idx="15970">
                  <c:v>7.5468293750015993</c:v>
                </c:pt>
                <c:pt idx="15971">
                  <c:v>7.5464656250015993</c:v>
                </c:pt>
                <c:pt idx="15972">
                  <c:v>7.5460768750015994</c:v>
                </c:pt>
                <c:pt idx="15973">
                  <c:v>7.5457462499999997</c:v>
                </c:pt>
                <c:pt idx="15974">
                  <c:v>7.5460700000000003</c:v>
                </c:pt>
                <c:pt idx="15975">
                  <c:v>7.5464481250015991</c:v>
                </c:pt>
                <c:pt idx="15976">
                  <c:v>7.5468287500000004</c:v>
                </c:pt>
                <c:pt idx="15977">
                  <c:v>7.5471987499999997</c:v>
                </c:pt>
                <c:pt idx="15978">
                  <c:v>7.5475231250015993</c:v>
                </c:pt>
                <c:pt idx="15979">
                  <c:v>7.5479637500000001</c:v>
                </c:pt>
                <c:pt idx="15980">
                  <c:v>7.5479212499999999</c:v>
                </c:pt>
                <c:pt idx="15981">
                  <c:v>7.5474825000000001</c:v>
                </c:pt>
                <c:pt idx="15982">
                  <c:v>7.5470687500000002</c:v>
                </c:pt>
                <c:pt idx="15983">
                  <c:v>7.5466868750015994</c:v>
                </c:pt>
                <c:pt idx="15984">
                  <c:v>7.5463487499999999</c:v>
                </c:pt>
                <c:pt idx="15985">
                  <c:v>7.5466956250015986</c:v>
                </c:pt>
                <c:pt idx="15986">
                  <c:v>7.54636</c:v>
                </c:pt>
                <c:pt idx="15987">
                  <c:v>7.546028125001599</c:v>
                </c:pt>
                <c:pt idx="15988">
                  <c:v>7.5456824999999998</c:v>
                </c:pt>
                <c:pt idx="15989">
                  <c:v>7.5456931250015993</c:v>
                </c:pt>
                <c:pt idx="15990">
                  <c:v>7.5460250000000002</c:v>
                </c:pt>
                <c:pt idx="15991">
                  <c:v>7.5464156250015986</c:v>
                </c:pt>
                <c:pt idx="15992">
                  <c:v>7.5468099999999998</c:v>
                </c:pt>
                <c:pt idx="15993">
                  <c:v>7.5469499999999998</c:v>
                </c:pt>
                <c:pt idx="15994">
                  <c:v>7.5466049999999996</c:v>
                </c:pt>
                <c:pt idx="15995">
                  <c:v>7.5468762500000004</c:v>
                </c:pt>
                <c:pt idx="15996">
                  <c:v>7.5472168750015989</c:v>
                </c:pt>
                <c:pt idx="15997">
                  <c:v>7.5476225000000001</c:v>
                </c:pt>
                <c:pt idx="15998">
                  <c:v>7.5479856250015986</c:v>
                </c:pt>
                <c:pt idx="15999">
                  <c:v>7.5482137500000004</c:v>
                </c:pt>
                <c:pt idx="16000">
                  <c:v>7.5485568750015988</c:v>
                </c:pt>
                <c:pt idx="16001">
                  <c:v>7.5485262500000001</c:v>
                </c:pt>
                <c:pt idx="16002">
                  <c:v>7.5488781250015986</c:v>
                </c:pt>
                <c:pt idx="16003">
                  <c:v>7.5489481250015986</c:v>
                </c:pt>
                <c:pt idx="16004">
                  <c:v>7.5493093750015987</c:v>
                </c:pt>
                <c:pt idx="16005">
                  <c:v>7.5496943750015992</c:v>
                </c:pt>
                <c:pt idx="16006">
                  <c:v>7.5500543750015989</c:v>
                </c:pt>
                <c:pt idx="16007">
                  <c:v>7.5504362499999997</c:v>
                </c:pt>
                <c:pt idx="16008">
                  <c:v>7.5507581250015994</c:v>
                </c:pt>
                <c:pt idx="16009">
                  <c:v>7.5510950000000001</c:v>
                </c:pt>
                <c:pt idx="16010">
                  <c:v>7.5514200000000002</c:v>
                </c:pt>
                <c:pt idx="16011">
                  <c:v>7.5517768750015986</c:v>
                </c:pt>
                <c:pt idx="16012">
                  <c:v>7.5522425000000002</c:v>
                </c:pt>
                <c:pt idx="16013">
                  <c:v>7.5526074999999997</c:v>
                </c:pt>
                <c:pt idx="16014">
                  <c:v>7.5529612500000001</c:v>
                </c:pt>
                <c:pt idx="16015">
                  <c:v>7.5533506250015989</c:v>
                </c:pt>
                <c:pt idx="16016">
                  <c:v>7.5536881250015986</c:v>
                </c:pt>
                <c:pt idx="16017">
                  <c:v>7.5533393750015989</c:v>
                </c:pt>
                <c:pt idx="16018">
                  <c:v>7.5529081250015988</c:v>
                </c:pt>
                <c:pt idx="16019">
                  <c:v>7.5525462499999998</c:v>
                </c:pt>
                <c:pt idx="16020">
                  <c:v>7.5520956250015994</c:v>
                </c:pt>
                <c:pt idx="16021">
                  <c:v>7.5518099999999997</c:v>
                </c:pt>
                <c:pt idx="16022">
                  <c:v>7.5514081250015987</c:v>
                </c:pt>
                <c:pt idx="16023">
                  <c:v>7.5510087500000003</c:v>
                </c:pt>
                <c:pt idx="16024">
                  <c:v>7.5505056250015992</c:v>
                </c:pt>
                <c:pt idx="16025">
                  <c:v>7.5500818750015988</c:v>
                </c:pt>
                <c:pt idx="16026">
                  <c:v>7.5496212500000004</c:v>
                </c:pt>
                <c:pt idx="16027">
                  <c:v>7.5491043750015994</c:v>
                </c:pt>
                <c:pt idx="16028">
                  <c:v>7.5485499999999996</c:v>
                </c:pt>
                <c:pt idx="16029">
                  <c:v>7.5479149999999997</c:v>
                </c:pt>
                <c:pt idx="16030">
                  <c:v>7.5475693750015989</c:v>
                </c:pt>
                <c:pt idx="16031">
                  <c:v>7.5472175000000004</c:v>
                </c:pt>
                <c:pt idx="16032">
                  <c:v>7.5468243750015986</c:v>
                </c:pt>
                <c:pt idx="16033">
                  <c:v>7.5462443750015993</c:v>
                </c:pt>
                <c:pt idx="16034">
                  <c:v>7.5458456250015988</c:v>
                </c:pt>
                <c:pt idx="16035">
                  <c:v>7.5454949999999998</c:v>
                </c:pt>
                <c:pt idx="16036">
                  <c:v>7.5451537499999999</c:v>
                </c:pt>
                <c:pt idx="16037">
                  <c:v>7.5447962500000001</c:v>
                </c:pt>
                <c:pt idx="16038">
                  <c:v>7.5444174999999998</c:v>
                </c:pt>
                <c:pt idx="16039">
                  <c:v>7.54437625</c:v>
                </c:pt>
                <c:pt idx="16040">
                  <c:v>7.5446968750015992</c:v>
                </c:pt>
                <c:pt idx="16041">
                  <c:v>7.5450699999999999</c:v>
                </c:pt>
                <c:pt idx="16042">
                  <c:v>7.5454618750015987</c:v>
                </c:pt>
                <c:pt idx="16043">
                  <c:v>7.5459131250015989</c:v>
                </c:pt>
                <c:pt idx="16044">
                  <c:v>7.5462756250015994</c:v>
                </c:pt>
                <c:pt idx="16045">
                  <c:v>7.5466481250015987</c:v>
                </c:pt>
                <c:pt idx="16046">
                  <c:v>7.5470181250015989</c:v>
                </c:pt>
                <c:pt idx="16047">
                  <c:v>7.5473837499999998</c:v>
                </c:pt>
                <c:pt idx="16048">
                  <c:v>7.5477612499999998</c:v>
                </c:pt>
                <c:pt idx="16049">
                  <c:v>7.548199375001599</c:v>
                </c:pt>
                <c:pt idx="16050">
                  <c:v>7.5485312499999999</c:v>
                </c:pt>
                <c:pt idx="16051">
                  <c:v>7.5488643750015987</c:v>
                </c:pt>
                <c:pt idx="16052">
                  <c:v>7.5492293750015991</c:v>
                </c:pt>
                <c:pt idx="16053">
                  <c:v>7.5496381250015991</c:v>
                </c:pt>
                <c:pt idx="16054">
                  <c:v>7.5499912499999997</c:v>
                </c:pt>
                <c:pt idx="16055">
                  <c:v>7.5499312500000002</c:v>
                </c:pt>
                <c:pt idx="16056">
                  <c:v>7.5497406250015988</c:v>
                </c:pt>
                <c:pt idx="16057">
                  <c:v>7.54916125</c:v>
                </c:pt>
                <c:pt idx="16058">
                  <c:v>7.5488287500000002</c:v>
                </c:pt>
                <c:pt idx="16059">
                  <c:v>7.5484737500000003</c:v>
                </c:pt>
                <c:pt idx="16060">
                  <c:v>7.5481150000000001</c:v>
                </c:pt>
                <c:pt idx="16061">
                  <c:v>7.54766125</c:v>
                </c:pt>
                <c:pt idx="16062">
                  <c:v>7.5472206250015992</c:v>
                </c:pt>
                <c:pt idx="16063">
                  <c:v>7.5467606250015988</c:v>
                </c:pt>
                <c:pt idx="16064">
                  <c:v>7.54636</c:v>
                </c:pt>
                <c:pt idx="16065">
                  <c:v>7.5460206250015993</c:v>
                </c:pt>
                <c:pt idx="16066">
                  <c:v>7.5456031250015991</c:v>
                </c:pt>
                <c:pt idx="16067">
                  <c:v>7.54522125</c:v>
                </c:pt>
                <c:pt idx="16068">
                  <c:v>7.544785625001599</c:v>
                </c:pt>
                <c:pt idx="16069">
                  <c:v>7.5446393750015988</c:v>
                </c:pt>
                <c:pt idx="16070">
                  <c:v>7.5450643750015987</c:v>
                </c:pt>
                <c:pt idx="16071">
                  <c:v>7.5454218750015993</c:v>
                </c:pt>
                <c:pt idx="16072">
                  <c:v>7.5458431250015989</c:v>
                </c:pt>
                <c:pt idx="16073">
                  <c:v>7.5461937499999996</c:v>
                </c:pt>
                <c:pt idx="16074">
                  <c:v>7.5465368750015989</c:v>
                </c:pt>
                <c:pt idx="16075">
                  <c:v>7.5469243750015993</c:v>
                </c:pt>
                <c:pt idx="16076">
                  <c:v>7.546780625001599</c:v>
                </c:pt>
                <c:pt idx="16077">
                  <c:v>7.5462931250015988</c:v>
                </c:pt>
                <c:pt idx="16078">
                  <c:v>7.5458524999999996</c:v>
                </c:pt>
                <c:pt idx="16079">
                  <c:v>7.5455031250015994</c:v>
                </c:pt>
                <c:pt idx="16080">
                  <c:v>7.5456243750015988</c:v>
                </c:pt>
                <c:pt idx="16081">
                  <c:v>7.5460037499999997</c:v>
                </c:pt>
                <c:pt idx="16082">
                  <c:v>7.54646375</c:v>
                </c:pt>
                <c:pt idx="16083">
                  <c:v>7.5467950000000004</c:v>
                </c:pt>
                <c:pt idx="16084">
                  <c:v>7.5469287500000002</c:v>
                </c:pt>
                <c:pt idx="16085">
                  <c:v>7.5473425000000001</c:v>
                </c:pt>
                <c:pt idx="16086">
                  <c:v>7.5477118750015988</c:v>
                </c:pt>
                <c:pt idx="16087">
                  <c:v>7.5480756250015988</c:v>
                </c:pt>
                <c:pt idx="16088">
                  <c:v>7.5484862499999998</c:v>
                </c:pt>
                <c:pt idx="16089">
                  <c:v>7.5488087500000001</c:v>
                </c:pt>
                <c:pt idx="16090">
                  <c:v>7.5491349999999997</c:v>
                </c:pt>
                <c:pt idx="16091">
                  <c:v>7.54946625</c:v>
                </c:pt>
                <c:pt idx="16092">
                  <c:v>7.5493856250015989</c:v>
                </c:pt>
                <c:pt idx="16093">
                  <c:v>7.5489918750015992</c:v>
                </c:pt>
                <c:pt idx="16094">
                  <c:v>7.5484712500000004</c:v>
                </c:pt>
                <c:pt idx="16095">
                  <c:v>7.5481506250015986</c:v>
                </c:pt>
                <c:pt idx="16096">
                  <c:v>7.5477681250015989</c:v>
                </c:pt>
                <c:pt idx="16097">
                  <c:v>7.5473993750015991</c:v>
                </c:pt>
                <c:pt idx="16098">
                  <c:v>7.5470343750015987</c:v>
                </c:pt>
                <c:pt idx="16099">
                  <c:v>7.5463643750015992</c:v>
                </c:pt>
                <c:pt idx="16100">
                  <c:v>7.545969375001599</c:v>
                </c:pt>
                <c:pt idx="16101">
                  <c:v>7.5455762499999999</c:v>
                </c:pt>
                <c:pt idx="16102">
                  <c:v>7.5450856250015992</c:v>
                </c:pt>
                <c:pt idx="16103">
                  <c:v>7.54458625</c:v>
                </c:pt>
                <c:pt idx="16104">
                  <c:v>7.5442200000000001</c:v>
                </c:pt>
                <c:pt idx="16105">
                  <c:v>7.543716875001599</c:v>
                </c:pt>
                <c:pt idx="16106">
                  <c:v>7.5431249999999999</c:v>
                </c:pt>
                <c:pt idx="16107">
                  <c:v>7.5425087499999997</c:v>
                </c:pt>
                <c:pt idx="16108">
                  <c:v>7.5419062500000003</c:v>
                </c:pt>
                <c:pt idx="16109">
                  <c:v>7.5414093750015994</c:v>
                </c:pt>
                <c:pt idx="16110">
                  <c:v>7.54108</c:v>
                </c:pt>
                <c:pt idx="16111">
                  <c:v>7.5407500000000001</c:v>
                </c:pt>
                <c:pt idx="16112">
                  <c:v>7.5404068750015991</c:v>
                </c:pt>
                <c:pt idx="16113">
                  <c:v>7.5403212499999999</c:v>
                </c:pt>
                <c:pt idx="16114">
                  <c:v>7.5407156250015994</c:v>
                </c:pt>
                <c:pt idx="16115">
                  <c:v>7.5411062500000003</c:v>
                </c:pt>
                <c:pt idx="16116">
                  <c:v>7.5414762499999997</c:v>
                </c:pt>
                <c:pt idx="16117">
                  <c:v>7.5418225000000003</c:v>
                </c:pt>
                <c:pt idx="16118">
                  <c:v>7.542169375001599</c:v>
                </c:pt>
                <c:pt idx="16119">
                  <c:v>7.5424974999999996</c:v>
                </c:pt>
                <c:pt idx="16120">
                  <c:v>7.5429174999999997</c:v>
                </c:pt>
                <c:pt idx="16121">
                  <c:v>7.5432506250015994</c:v>
                </c:pt>
                <c:pt idx="16122">
                  <c:v>7.5436500000000004</c:v>
                </c:pt>
                <c:pt idx="16123">
                  <c:v>7.5440006250015994</c:v>
                </c:pt>
                <c:pt idx="16124">
                  <c:v>7.5444381250015988</c:v>
                </c:pt>
                <c:pt idx="16125">
                  <c:v>7.5448018750015988</c:v>
                </c:pt>
                <c:pt idx="16126">
                  <c:v>7.5452162500000002</c:v>
                </c:pt>
                <c:pt idx="16127">
                  <c:v>7.5456768750015986</c:v>
                </c:pt>
                <c:pt idx="16128">
                  <c:v>7.5460450000000003</c:v>
                </c:pt>
                <c:pt idx="16129">
                  <c:v>7.5463849999999999</c:v>
                </c:pt>
                <c:pt idx="16130">
                  <c:v>7.5467124999999999</c:v>
                </c:pt>
                <c:pt idx="16131">
                  <c:v>7.5470724999999996</c:v>
                </c:pt>
                <c:pt idx="16132">
                  <c:v>7.5474587499999997</c:v>
                </c:pt>
                <c:pt idx="16133">
                  <c:v>7.5478568750015986</c:v>
                </c:pt>
                <c:pt idx="16134">
                  <c:v>7.5474856250015989</c:v>
                </c:pt>
                <c:pt idx="16135">
                  <c:v>7.5471599999999999</c:v>
                </c:pt>
                <c:pt idx="16136">
                  <c:v>7.5466037500000001</c:v>
                </c:pt>
                <c:pt idx="16137">
                  <c:v>7.5461031250015989</c:v>
                </c:pt>
                <c:pt idx="16138">
                  <c:v>7.5454868750015986</c:v>
                </c:pt>
                <c:pt idx="16139">
                  <c:v>7.5451443750015992</c:v>
                </c:pt>
                <c:pt idx="16140">
                  <c:v>7.544738125001599</c:v>
                </c:pt>
                <c:pt idx="16141">
                  <c:v>7.5443818750015987</c:v>
                </c:pt>
                <c:pt idx="16142">
                  <c:v>7.5447375000000001</c:v>
                </c:pt>
                <c:pt idx="16143">
                  <c:v>7.5450675</c:v>
                </c:pt>
                <c:pt idx="16144">
                  <c:v>7.5454375000000002</c:v>
                </c:pt>
                <c:pt idx="16145">
                  <c:v>7.5457868750015988</c:v>
                </c:pt>
                <c:pt idx="16146">
                  <c:v>7.5461643750015988</c:v>
                </c:pt>
                <c:pt idx="16147">
                  <c:v>7.54657</c:v>
                </c:pt>
                <c:pt idx="16148">
                  <c:v>7.5469774999999997</c:v>
                </c:pt>
                <c:pt idx="16149">
                  <c:v>7.5473506250015987</c:v>
                </c:pt>
                <c:pt idx="16150">
                  <c:v>7.5476725</c:v>
                </c:pt>
                <c:pt idx="16151">
                  <c:v>7.5481037500000001</c:v>
                </c:pt>
                <c:pt idx="16152">
                  <c:v>7.5484893750015987</c:v>
                </c:pt>
                <c:pt idx="16153">
                  <c:v>7.5484518750015992</c:v>
                </c:pt>
                <c:pt idx="16154">
                  <c:v>7.5487925000000002</c:v>
                </c:pt>
                <c:pt idx="16155">
                  <c:v>7.5486093750015986</c:v>
                </c:pt>
                <c:pt idx="16156">
                  <c:v>7.5482649999999998</c:v>
                </c:pt>
                <c:pt idx="16157">
                  <c:v>7.5478743750015989</c:v>
                </c:pt>
                <c:pt idx="16158">
                  <c:v>7.5475443750015989</c:v>
                </c:pt>
                <c:pt idx="16159">
                  <c:v>7.5477837499999998</c:v>
                </c:pt>
                <c:pt idx="16160">
                  <c:v>7.5474625</c:v>
                </c:pt>
                <c:pt idx="16161">
                  <c:v>7.5475500000000002</c:v>
                </c:pt>
                <c:pt idx="16162">
                  <c:v>7.5478687500000001</c:v>
                </c:pt>
                <c:pt idx="16163">
                  <c:v>7.5482243750015989</c:v>
                </c:pt>
                <c:pt idx="16164">
                  <c:v>7.5481800000000003</c:v>
                </c:pt>
                <c:pt idx="16165">
                  <c:v>7.5485087499999999</c:v>
                </c:pt>
                <c:pt idx="16166">
                  <c:v>7.5488381250015992</c:v>
                </c:pt>
                <c:pt idx="16167">
                  <c:v>7.5491812500000002</c:v>
                </c:pt>
                <c:pt idx="16168">
                  <c:v>7.5495437499999998</c:v>
                </c:pt>
                <c:pt idx="16169">
                  <c:v>7.5499262500000004</c:v>
                </c:pt>
                <c:pt idx="16170">
                  <c:v>7.5499900000000002</c:v>
                </c:pt>
                <c:pt idx="16171">
                  <c:v>7.5496062500000001</c:v>
                </c:pt>
                <c:pt idx="16172">
                  <c:v>7.5492524999999997</c:v>
                </c:pt>
                <c:pt idx="16173">
                  <c:v>7.5487137500000001</c:v>
                </c:pt>
                <c:pt idx="16174">
                  <c:v>7.5482387500000003</c:v>
                </c:pt>
                <c:pt idx="16175">
                  <c:v>7.5478006250015994</c:v>
                </c:pt>
                <c:pt idx="16176">
                  <c:v>7.5474024999999996</c:v>
                </c:pt>
                <c:pt idx="16177">
                  <c:v>7.54698125</c:v>
                </c:pt>
                <c:pt idx="16178">
                  <c:v>7.5465306250015987</c:v>
                </c:pt>
                <c:pt idx="16179">
                  <c:v>7.5461131250015994</c:v>
                </c:pt>
                <c:pt idx="16180">
                  <c:v>7.5456356250015988</c:v>
                </c:pt>
                <c:pt idx="16181">
                  <c:v>7.5450618750015988</c:v>
                </c:pt>
                <c:pt idx="16182">
                  <c:v>7.5447212500000003</c:v>
                </c:pt>
                <c:pt idx="16183">
                  <c:v>7.5443981250015986</c:v>
                </c:pt>
                <c:pt idx="16184">
                  <c:v>7.5440231250015986</c:v>
                </c:pt>
                <c:pt idx="16185">
                  <c:v>7.5435762500000001</c:v>
                </c:pt>
                <c:pt idx="16186">
                  <c:v>7.543025625001599</c:v>
                </c:pt>
                <c:pt idx="16187">
                  <c:v>7.5424499999999997</c:v>
                </c:pt>
                <c:pt idx="16188">
                  <c:v>7.54212375</c:v>
                </c:pt>
                <c:pt idx="16189">
                  <c:v>7.5418018750015987</c:v>
                </c:pt>
                <c:pt idx="16190">
                  <c:v>7.5414018750015988</c:v>
                </c:pt>
                <c:pt idx="16191">
                  <c:v>7.5410362500000003</c:v>
                </c:pt>
                <c:pt idx="16192">
                  <c:v>7.5404256250015989</c:v>
                </c:pt>
                <c:pt idx="16193">
                  <c:v>7.5399075</c:v>
                </c:pt>
                <c:pt idx="16194">
                  <c:v>7.5395693750015988</c:v>
                </c:pt>
                <c:pt idx="16195">
                  <c:v>7.5392093750015992</c:v>
                </c:pt>
                <c:pt idx="16196">
                  <c:v>7.5388493750015986</c:v>
                </c:pt>
                <c:pt idx="16197">
                  <c:v>7.5388437499999998</c:v>
                </c:pt>
                <c:pt idx="16198">
                  <c:v>7.5384818750015992</c:v>
                </c:pt>
                <c:pt idx="16199">
                  <c:v>7.5389150000000003</c:v>
                </c:pt>
                <c:pt idx="16200">
                  <c:v>7.5392756250015989</c:v>
                </c:pt>
                <c:pt idx="16201">
                  <c:v>7.53961375</c:v>
                </c:pt>
                <c:pt idx="16202">
                  <c:v>7.5400562500000001</c:v>
                </c:pt>
                <c:pt idx="16203">
                  <c:v>7.5404693750015994</c:v>
                </c:pt>
                <c:pt idx="16204">
                  <c:v>7.5409193750015993</c:v>
                </c:pt>
                <c:pt idx="16205">
                  <c:v>7.5414243750015988</c:v>
                </c:pt>
                <c:pt idx="16206">
                  <c:v>7.5418399999999997</c:v>
                </c:pt>
                <c:pt idx="16207">
                  <c:v>7.5421862500000003</c:v>
                </c:pt>
                <c:pt idx="16208">
                  <c:v>7.5425256250015993</c:v>
                </c:pt>
                <c:pt idx="16209">
                  <c:v>7.5428587499999997</c:v>
                </c:pt>
                <c:pt idx="16210">
                  <c:v>7.5433031250015992</c:v>
                </c:pt>
                <c:pt idx="16211">
                  <c:v>7.5436456250015986</c:v>
                </c:pt>
                <c:pt idx="16212">
                  <c:v>7.543999375001599</c:v>
                </c:pt>
                <c:pt idx="16213">
                  <c:v>7.5443531250015994</c:v>
                </c:pt>
                <c:pt idx="16214">
                  <c:v>7.5441693750015988</c:v>
                </c:pt>
                <c:pt idx="16215">
                  <c:v>7.5438293750015992</c:v>
                </c:pt>
                <c:pt idx="16216">
                  <c:v>7.5434206250015992</c:v>
                </c:pt>
                <c:pt idx="16217">
                  <c:v>7.5430293750015993</c:v>
                </c:pt>
                <c:pt idx="16218">
                  <c:v>7.5431287500000002</c:v>
                </c:pt>
                <c:pt idx="16219">
                  <c:v>7.5433993750015986</c:v>
                </c:pt>
                <c:pt idx="16220">
                  <c:v>7.5437468750015988</c:v>
                </c:pt>
                <c:pt idx="16221">
                  <c:v>7.5441681250015993</c:v>
                </c:pt>
                <c:pt idx="16222">
                  <c:v>7.5445668750015988</c:v>
                </c:pt>
                <c:pt idx="16223">
                  <c:v>7.5449037499999996</c:v>
                </c:pt>
                <c:pt idx="16224">
                  <c:v>7.5452768750015986</c:v>
                </c:pt>
                <c:pt idx="16225">
                  <c:v>7.5456000000000003</c:v>
                </c:pt>
                <c:pt idx="16226">
                  <c:v>7.5459456250015986</c:v>
                </c:pt>
                <c:pt idx="16227">
                  <c:v>7.5462768750015989</c:v>
                </c:pt>
                <c:pt idx="16228">
                  <c:v>7.5457768750015992</c:v>
                </c:pt>
                <c:pt idx="16229">
                  <c:v>7.5454262500000002</c:v>
                </c:pt>
                <c:pt idx="16230">
                  <c:v>7.5450281250015987</c:v>
                </c:pt>
                <c:pt idx="16231">
                  <c:v>7.5446431250015991</c:v>
                </c:pt>
                <c:pt idx="16232">
                  <c:v>7.5441799999999999</c:v>
                </c:pt>
                <c:pt idx="16233">
                  <c:v>7.5438093750015991</c:v>
                </c:pt>
                <c:pt idx="16234">
                  <c:v>7.5434700000000001</c:v>
                </c:pt>
                <c:pt idx="16235">
                  <c:v>7.5428843750015986</c:v>
                </c:pt>
                <c:pt idx="16236">
                  <c:v>7.5422806250015988</c:v>
                </c:pt>
                <c:pt idx="16237">
                  <c:v>7.5419537500000002</c:v>
                </c:pt>
                <c:pt idx="16238">
                  <c:v>7.541525</c:v>
                </c:pt>
                <c:pt idx="16239">
                  <c:v>7.5411200000000003</c:v>
                </c:pt>
                <c:pt idx="16240">
                  <c:v>7.5407881250015993</c:v>
                </c:pt>
                <c:pt idx="16241">
                  <c:v>7.5404006250015989</c:v>
                </c:pt>
                <c:pt idx="16242">
                  <c:v>7.5400687499999997</c:v>
                </c:pt>
                <c:pt idx="16243">
                  <c:v>7.5396843750015989</c:v>
                </c:pt>
                <c:pt idx="16244">
                  <c:v>7.5393437499999996</c:v>
                </c:pt>
                <c:pt idx="16245">
                  <c:v>7.5393556250015994</c:v>
                </c:pt>
                <c:pt idx="16246">
                  <c:v>7.5392868750015989</c:v>
                </c:pt>
                <c:pt idx="16247">
                  <c:v>7.5396393750015989</c:v>
                </c:pt>
                <c:pt idx="16248">
                  <c:v>7.5399937499999998</c:v>
                </c:pt>
                <c:pt idx="16249">
                  <c:v>7.54031875</c:v>
                </c:pt>
                <c:pt idx="16250">
                  <c:v>7.540714375001599</c:v>
                </c:pt>
                <c:pt idx="16251">
                  <c:v>7.5410512499999998</c:v>
                </c:pt>
                <c:pt idx="16252">
                  <c:v>7.540868125001599</c:v>
                </c:pt>
                <c:pt idx="16253">
                  <c:v>7.5410568750015994</c:v>
                </c:pt>
                <c:pt idx="16254">
                  <c:v>7.5413543750015988</c:v>
                </c:pt>
                <c:pt idx="16255">
                  <c:v>7.5417031250015993</c:v>
                </c:pt>
                <c:pt idx="16256">
                  <c:v>7.5421268750015988</c:v>
                </c:pt>
                <c:pt idx="16257">
                  <c:v>7.5425868750015992</c:v>
                </c:pt>
                <c:pt idx="16258">
                  <c:v>7.5430206250015992</c:v>
                </c:pt>
                <c:pt idx="16259">
                  <c:v>7.5435393750015987</c:v>
                </c:pt>
                <c:pt idx="16260">
                  <c:v>7.5439156250015991</c:v>
                </c:pt>
                <c:pt idx="16261">
                  <c:v>7.5442881250015992</c:v>
                </c:pt>
                <c:pt idx="16262">
                  <c:v>7.5446825000000004</c:v>
                </c:pt>
                <c:pt idx="16263">
                  <c:v>7.5450274999999998</c:v>
                </c:pt>
                <c:pt idx="16264">
                  <c:v>7.5454212500000004</c:v>
                </c:pt>
                <c:pt idx="16265">
                  <c:v>7.5457718750015994</c:v>
                </c:pt>
                <c:pt idx="16266">
                  <c:v>7.5456337500000004</c:v>
                </c:pt>
                <c:pt idx="16267">
                  <c:v>7.5456487499999998</c:v>
                </c:pt>
                <c:pt idx="16268">
                  <c:v>7.5460574999999999</c:v>
                </c:pt>
                <c:pt idx="16269">
                  <c:v>7.5463837500000004</c:v>
                </c:pt>
                <c:pt idx="16270">
                  <c:v>7.5459043750015988</c:v>
                </c:pt>
                <c:pt idx="16271">
                  <c:v>7.5452712499999999</c:v>
                </c:pt>
                <c:pt idx="16272">
                  <c:v>7.5449074999999999</c:v>
                </c:pt>
                <c:pt idx="16273">
                  <c:v>7.5445043750015994</c:v>
                </c:pt>
                <c:pt idx="16274">
                  <c:v>7.544069375001599</c:v>
                </c:pt>
                <c:pt idx="16275">
                  <c:v>7.5436424999999998</c:v>
                </c:pt>
                <c:pt idx="16276">
                  <c:v>7.5431862499999998</c:v>
                </c:pt>
                <c:pt idx="16277">
                  <c:v>7.5428350000000002</c:v>
                </c:pt>
                <c:pt idx="16278">
                  <c:v>7.5424850000000001</c:v>
                </c:pt>
                <c:pt idx="16279">
                  <c:v>7.5419512500000003</c:v>
                </c:pt>
                <c:pt idx="16280">
                  <c:v>7.5413174999999999</c:v>
                </c:pt>
                <c:pt idx="16281">
                  <c:v>7.5409899999999999</c:v>
                </c:pt>
                <c:pt idx="16282">
                  <c:v>7.5406362500000004</c:v>
                </c:pt>
                <c:pt idx="16283">
                  <c:v>7.5400643750015988</c:v>
                </c:pt>
                <c:pt idx="16284">
                  <c:v>7.5397381250015991</c:v>
                </c:pt>
                <c:pt idx="16285">
                  <c:v>7.539155625001599</c:v>
                </c:pt>
                <c:pt idx="16286">
                  <c:v>7.5385662499999997</c:v>
                </c:pt>
                <c:pt idx="16287">
                  <c:v>7.5381462499999996</c:v>
                </c:pt>
                <c:pt idx="16288">
                  <c:v>7.5376050000000001</c:v>
                </c:pt>
                <c:pt idx="16289">
                  <c:v>7.5372000000000003</c:v>
                </c:pt>
                <c:pt idx="16290">
                  <c:v>7.5367575000000002</c:v>
                </c:pt>
                <c:pt idx="16291">
                  <c:v>7.5363937500000002</c:v>
                </c:pt>
                <c:pt idx="16292">
                  <c:v>7.5360343750015986</c:v>
                </c:pt>
                <c:pt idx="16293">
                  <c:v>7.5357131250015987</c:v>
                </c:pt>
                <c:pt idx="16294">
                  <c:v>7.5353118750015993</c:v>
                </c:pt>
                <c:pt idx="16295">
                  <c:v>7.5349068750015986</c:v>
                </c:pt>
                <c:pt idx="16296">
                  <c:v>7.534510625001599</c:v>
                </c:pt>
                <c:pt idx="16297">
                  <c:v>7.5341287499999998</c:v>
                </c:pt>
                <c:pt idx="16298">
                  <c:v>7.5337868750015993</c:v>
                </c:pt>
                <c:pt idx="16299">
                  <c:v>7.5341443750015991</c:v>
                </c:pt>
                <c:pt idx="16300">
                  <c:v>7.5345025000000003</c:v>
                </c:pt>
                <c:pt idx="16301">
                  <c:v>7.5348800000000002</c:v>
                </c:pt>
                <c:pt idx="16302">
                  <c:v>7.5352768750015988</c:v>
                </c:pt>
                <c:pt idx="16303">
                  <c:v>7.5356081250015992</c:v>
                </c:pt>
                <c:pt idx="16304">
                  <c:v>7.5359781250015994</c:v>
                </c:pt>
                <c:pt idx="16305">
                  <c:v>7.5363049999999996</c:v>
                </c:pt>
                <c:pt idx="16306">
                  <c:v>7.5367256250015986</c:v>
                </c:pt>
                <c:pt idx="16307">
                  <c:v>7.5370524999999997</c:v>
                </c:pt>
                <c:pt idx="16308">
                  <c:v>7.5374043750015991</c:v>
                </c:pt>
                <c:pt idx="16309">
                  <c:v>7.5378337499999999</c:v>
                </c:pt>
                <c:pt idx="16310">
                  <c:v>7.5381737500000003</c:v>
                </c:pt>
                <c:pt idx="16311">
                  <c:v>7.5385350000000004</c:v>
                </c:pt>
                <c:pt idx="16312">
                  <c:v>7.5388718750015986</c:v>
                </c:pt>
                <c:pt idx="16313">
                  <c:v>7.5392749999999999</c:v>
                </c:pt>
                <c:pt idx="16314">
                  <c:v>7.5396418750015988</c:v>
                </c:pt>
                <c:pt idx="16315">
                  <c:v>7.5399624999999997</c:v>
                </c:pt>
                <c:pt idx="16316">
                  <c:v>7.5403275000000001</c:v>
                </c:pt>
                <c:pt idx="16317">
                  <c:v>7.5408218750015994</c:v>
                </c:pt>
                <c:pt idx="16318">
                  <c:v>7.541148125001599</c:v>
                </c:pt>
                <c:pt idx="16319">
                  <c:v>7.5415200000000002</c:v>
                </c:pt>
                <c:pt idx="16320">
                  <c:v>7.5411818750015991</c:v>
                </c:pt>
                <c:pt idx="16321">
                  <c:v>7.54078625</c:v>
                </c:pt>
                <c:pt idx="16322">
                  <c:v>7.5408074999999997</c:v>
                </c:pt>
                <c:pt idx="16323">
                  <c:v>7.5411331250015987</c:v>
                </c:pt>
                <c:pt idx="16324">
                  <c:v>7.5413399999999999</c:v>
                </c:pt>
                <c:pt idx="16325">
                  <c:v>7.541688125001599</c:v>
                </c:pt>
                <c:pt idx="16326">
                  <c:v>7.542029375001599</c:v>
                </c:pt>
                <c:pt idx="16327">
                  <c:v>7.5424412500000004</c:v>
                </c:pt>
                <c:pt idx="16328">
                  <c:v>7.5427974999999998</c:v>
                </c:pt>
                <c:pt idx="16329">
                  <c:v>7.5432112499999997</c:v>
                </c:pt>
                <c:pt idx="16330">
                  <c:v>7.5436618750015993</c:v>
                </c:pt>
                <c:pt idx="16331">
                  <c:v>7.5440212500000001</c:v>
                </c:pt>
                <c:pt idx="16332">
                  <c:v>7.5444250000000004</c:v>
                </c:pt>
                <c:pt idx="16333">
                  <c:v>7.5439037500000001</c:v>
                </c:pt>
                <c:pt idx="16334">
                  <c:v>7.5435499999999998</c:v>
                </c:pt>
                <c:pt idx="16335">
                  <c:v>7.5431743750015992</c:v>
                </c:pt>
                <c:pt idx="16336">
                  <c:v>7.5427437499999996</c:v>
                </c:pt>
                <c:pt idx="16337">
                  <c:v>7.542309375001599</c:v>
                </c:pt>
                <c:pt idx="16338">
                  <c:v>7.5419468750015994</c:v>
                </c:pt>
                <c:pt idx="16339">
                  <c:v>7.5416043750015991</c:v>
                </c:pt>
                <c:pt idx="16340">
                  <c:v>7.5409343750015987</c:v>
                </c:pt>
                <c:pt idx="16341">
                  <c:v>7.5404925</c:v>
                </c:pt>
                <c:pt idx="16342">
                  <c:v>7.5400756250015988</c:v>
                </c:pt>
                <c:pt idx="16343">
                  <c:v>7.53973125</c:v>
                </c:pt>
                <c:pt idx="16344">
                  <c:v>7.5394043750015989</c:v>
                </c:pt>
                <c:pt idx="16345">
                  <c:v>7.5390974999999996</c:v>
                </c:pt>
                <c:pt idx="16346">
                  <c:v>7.5387356250015989</c:v>
                </c:pt>
                <c:pt idx="16347">
                  <c:v>7.5383837500000004</c:v>
                </c:pt>
                <c:pt idx="16348">
                  <c:v>7.5379143750015993</c:v>
                </c:pt>
                <c:pt idx="16349">
                  <c:v>7.537219375001599</c:v>
                </c:pt>
                <c:pt idx="16350">
                  <c:v>7.5368887500000001</c:v>
                </c:pt>
                <c:pt idx="16351">
                  <c:v>7.5362450000000001</c:v>
                </c:pt>
                <c:pt idx="16352">
                  <c:v>7.5357468750015988</c:v>
                </c:pt>
                <c:pt idx="16353">
                  <c:v>7.5351731250015987</c:v>
                </c:pt>
                <c:pt idx="16354">
                  <c:v>7.5347187499999997</c:v>
                </c:pt>
                <c:pt idx="16355">
                  <c:v>7.5342849999999997</c:v>
                </c:pt>
                <c:pt idx="16356">
                  <c:v>7.53393625</c:v>
                </c:pt>
                <c:pt idx="16357">
                  <c:v>7.5335187499999998</c:v>
                </c:pt>
                <c:pt idx="16358">
                  <c:v>7.5331656250015993</c:v>
                </c:pt>
                <c:pt idx="16359">
                  <c:v>7.5327624999999996</c:v>
                </c:pt>
                <c:pt idx="16360">
                  <c:v>7.5323143750015991</c:v>
                </c:pt>
                <c:pt idx="16361">
                  <c:v>7.5325706250015987</c:v>
                </c:pt>
                <c:pt idx="16362">
                  <c:v>7.5329006250015986</c:v>
                </c:pt>
                <c:pt idx="16363">
                  <c:v>7.533276875001599</c:v>
                </c:pt>
                <c:pt idx="16364">
                  <c:v>7.5336074999999996</c:v>
                </c:pt>
                <c:pt idx="16365">
                  <c:v>7.5340375000000002</c:v>
                </c:pt>
                <c:pt idx="16366">
                  <c:v>7.5344387499999996</c:v>
                </c:pt>
                <c:pt idx="16367">
                  <c:v>7.53491</c:v>
                </c:pt>
                <c:pt idx="16368">
                  <c:v>7.5352550000000003</c:v>
                </c:pt>
                <c:pt idx="16369">
                  <c:v>7.5356081250015992</c:v>
                </c:pt>
                <c:pt idx="16370">
                  <c:v>7.5359912500000004</c:v>
                </c:pt>
                <c:pt idx="16371">
                  <c:v>7.5364018750015989</c:v>
                </c:pt>
                <c:pt idx="16372">
                  <c:v>7.5368250000000003</c:v>
                </c:pt>
                <c:pt idx="16373">
                  <c:v>7.5372050000000002</c:v>
                </c:pt>
                <c:pt idx="16374">
                  <c:v>7.5375618750015994</c:v>
                </c:pt>
                <c:pt idx="16375">
                  <c:v>7.5371137499999996</c:v>
                </c:pt>
                <c:pt idx="16376">
                  <c:v>7.5366650000000002</c:v>
                </c:pt>
                <c:pt idx="16377">
                  <c:v>7.5362999999999998</c:v>
                </c:pt>
                <c:pt idx="16378">
                  <c:v>7.5359562499999999</c:v>
                </c:pt>
                <c:pt idx="16379">
                  <c:v>7.5357012499999998</c:v>
                </c:pt>
                <c:pt idx="16380">
                  <c:v>7.5353225000000004</c:v>
                </c:pt>
                <c:pt idx="16381">
                  <c:v>7.5349118750015993</c:v>
                </c:pt>
                <c:pt idx="16382">
                  <c:v>7.5345481250015993</c:v>
                </c:pt>
                <c:pt idx="16383">
                  <c:v>7.5348243750015991</c:v>
                </c:pt>
                <c:pt idx="16384">
                  <c:v>7.5351587499999999</c:v>
                </c:pt>
                <c:pt idx="16385">
                  <c:v>7.5355100000000004</c:v>
                </c:pt>
                <c:pt idx="16386">
                  <c:v>7.5358700000000001</c:v>
                </c:pt>
                <c:pt idx="16387">
                  <c:v>7.5355662499999996</c:v>
                </c:pt>
                <c:pt idx="16388">
                  <c:v>7.5351587499999999</c:v>
                </c:pt>
                <c:pt idx="16389">
                  <c:v>7.5354812500000001</c:v>
                </c:pt>
                <c:pt idx="16390">
                  <c:v>7.5358631250015993</c:v>
                </c:pt>
                <c:pt idx="16391">
                  <c:v>7.5362168750015988</c:v>
                </c:pt>
                <c:pt idx="16392">
                  <c:v>7.5366287500000002</c:v>
                </c:pt>
                <c:pt idx="16393">
                  <c:v>7.5370962500000003</c:v>
                </c:pt>
                <c:pt idx="16394">
                  <c:v>7.5374906250015989</c:v>
                </c:pt>
                <c:pt idx="16395">
                  <c:v>7.5378862499999997</c:v>
                </c:pt>
                <c:pt idx="16396">
                  <c:v>7.5382431250015989</c:v>
                </c:pt>
                <c:pt idx="16397">
                  <c:v>7.5385774999999997</c:v>
                </c:pt>
                <c:pt idx="16398">
                  <c:v>7.5390187500000003</c:v>
                </c:pt>
                <c:pt idx="16399">
                  <c:v>7.5394187500000003</c:v>
                </c:pt>
                <c:pt idx="16400">
                  <c:v>7.5390287499999999</c:v>
                </c:pt>
                <c:pt idx="16401">
                  <c:v>7.5385637499999998</c:v>
                </c:pt>
                <c:pt idx="16402">
                  <c:v>7.5382325000000003</c:v>
                </c:pt>
                <c:pt idx="16403">
                  <c:v>7.537865625001599</c:v>
                </c:pt>
                <c:pt idx="16404">
                  <c:v>7.5374981250015987</c:v>
                </c:pt>
                <c:pt idx="16405">
                  <c:v>7.5371125000000001</c:v>
                </c:pt>
                <c:pt idx="16406">
                  <c:v>7.5367731250015986</c:v>
                </c:pt>
                <c:pt idx="16407">
                  <c:v>7.5364081250015991</c:v>
                </c:pt>
                <c:pt idx="16408">
                  <c:v>7.5359118750015988</c:v>
                </c:pt>
                <c:pt idx="16409">
                  <c:v>7.5354112500000001</c:v>
                </c:pt>
                <c:pt idx="16410">
                  <c:v>7.5348224999999998</c:v>
                </c:pt>
                <c:pt idx="16411">
                  <c:v>7.5341612500000004</c:v>
                </c:pt>
                <c:pt idx="16412">
                  <c:v>7.5338393750015991</c:v>
                </c:pt>
                <c:pt idx="16413">
                  <c:v>7.5332868750015987</c:v>
                </c:pt>
                <c:pt idx="16414">
                  <c:v>7.5327025000000001</c:v>
                </c:pt>
                <c:pt idx="16415">
                  <c:v>7.5323256250015991</c:v>
                </c:pt>
                <c:pt idx="16416">
                  <c:v>7.5319681250015993</c:v>
                </c:pt>
                <c:pt idx="16417">
                  <c:v>7.5315950000000003</c:v>
                </c:pt>
                <c:pt idx="16418">
                  <c:v>7.531155</c:v>
                </c:pt>
                <c:pt idx="16419">
                  <c:v>7.5308181250015993</c:v>
                </c:pt>
                <c:pt idx="16420">
                  <c:v>7.5304774999999999</c:v>
                </c:pt>
                <c:pt idx="16421">
                  <c:v>7.5303899999999997</c:v>
                </c:pt>
                <c:pt idx="16422">
                  <c:v>7.530053125001599</c:v>
                </c:pt>
                <c:pt idx="16423">
                  <c:v>7.5302956250015987</c:v>
                </c:pt>
                <c:pt idx="16424">
                  <c:v>7.5306775000000004</c:v>
                </c:pt>
                <c:pt idx="16425">
                  <c:v>7.53102625</c:v>
                </c:pt>
                <c:pt idx="16426">
                  <c:v>7.5307124999999999</c:v>
                </c:pt>
                <c:pt idx="16427">
                  <c:v>7.5308887499999999</c:v>
                </c:pt>
                <c:pt idx="16428">
                  <c:v>7.5305256250015988</c:v>
                </c:pt>
                <c:pt idx="16429">
                  <c:v>7.5305299999999997</c:v>
                </c:pt>
                <c:pt idx="16430">
                  <c:v>7.5307731250015992</c:v>
                </c:pt>
                <c:pt idx="16431">
                  <c:v>7.5311124999999999</c:v>
                </c:pt>
                <c:pt idx="16432">
                  <c:v>7.5314368750015994</c:v>
                </c:pt>
                <c:pt idx="16433">
                  <c:v>7.5316037500000004</c:v>
                </c:pt>
                <c:pt idx="16434">
                  <c:v>7.5320237499999996</c:v>
                </c:pt>
                <c:pt idx="16435">
                  <c:v>7.532409375001599</c:v>
                </c:pt>
                <c:pt idx="16436">
                  <c:v>7.532831875001599</c:v>
                </c:pt>
                <c:pt idx="16437">
                  <c:v>7.5331762500000004</c:v>
                </c:pt>
                <c:pt idx="16438">
                  <c:v>7.533525</c:v>
                </c:pt>
                <c:pt idx="16439">
                  <c:v>7.5338593750015992</c:v>
                </c:pt>
                <c:pt idx="16440">
                  <c:v>7.5334187500000001</c:v>
                </c:pt>
                <c:pt idx="16441">
                  <c:v>7.533030625001599</c:v>
                </c:pt>
                <c:pt idx="16442">
                  <c:v>7.5332893750015986</c:v>
                </c:pt>
                <c:pt idx="16443">
                  <c:v>7.5336749999999997</c:v>
                </c:pt>
                <c:pt idx="16444">
                  <c:v>7.5341449999999996</c:v>
                </c:pt>
                <c:pt idx="16445">
                  <c:v>7.5336743750015991</c:v>
                </c:pt>
                <c:pt idx="16446">
                  <c:v>7.5332625000000002</c:v>
                </c:pt>
                <c:pt idx="16447">
                  <c:v>7.5328306250015986</c:v>
                </c:pt>
                <c:pt idx="16448">
                  <c:v>7.5328175000000002</c:v>
                </c:pt>
                <c:pt idx="16449">
                  <c:v>7.5331881250015993</c:v>
                </c:pt>
                <c:pt idx="16450">
                  <c:v>7.5335743750015993</c:v>
                </c:pt>
                <c:pt idx="16451">
                  <c:v>7.5339650000000002</c:v>
                </c:pt>
                <c:pt idx="16452">
                  <c:v>7.5343162499999998</c:v>
                </c:pt>
                <c:pt idx="16453">
                  <c:v>7.5346799999999998</c:v>
                </c:pt>
                <c:pt idx="16454">
                  <c:v>7.5350287500000004</c:v>
                </c:pt>
                <c:pt idx="16455">
                  <c:v>7.5354349999999997</c:v>
                </c:pt>
                <c:pt idx="16456">
                  <c:v>7.5358287500000003</c:v>
                </c:pt>
                <c:pt idx="16457">
                  <c:v>7.5362150000000003</c:v>
                </c:pt>
                <c:pt idx="16458">
                  <c:v>7.5365612500000001</c:v>
                </c:pt>
                <c:pt idx="16459">
                  <c:v>7.5369774999999999</c:v>
                </c:pt>
                <c:pt idx="16460">
                  <c:v>7.5374100000000004</c:v>
                </c:pt>
                <c:pt idx="16461">
                  <c:v>7.5377631250015993</c:v>
                </c:pt>
                <c:pt idx="16462">
                  <c:v>7.5381650000000002</c:v>
                </c:pt>
                <c:pt idx="16463">
                  <c:v>7.5377625000000004</c:v>
                </c:pt>
                <c:pt idx="16464">
                  <c:v>7.5373625000000004</c:v>
                </c:pt>
                <c:pt idx="16465">
                  <c:v>7.5369856250015994</c:v>
                </c:pt>
                <c:pt idx="16466">
                  <c:v>7.5365831250015987</c:v>
                </c:pt>
                <c:pt idx="16467">
                  <c:v>7.5361243750015987</c:v>
                </c:pt>
                <c:pt idx="16468">
                  <c:v>7.5356931250015986</c:v>
                </c:pt>
                <c:pt idx="16469">
                  <c:v>7.5353250000000003</c:v>
                </c:pt>
                <c:pt idx="16470">
                  <c:v>7.5349062499999997</c:v>
                </c:pt>
                <c:pt idx="16471">
                  <c:v>7.5345318750015986</c:v>
                </c:pt>
                <c:pt idx="16472">
                  <c:v>7.5341131250015989</c:v>
                </c:pt>
                <c:pt idx="16473">
                  <c:v>7.5337062499999998</c:v>
                </c:pt>
                <c:pt idx="16474">
                  <c:v>7.5333500000000004</c:v>
                </c:pt>
                <c:pt idx="16475">
                  <c:v>7.5328593750015989</c:v>
                </c:pt>
                <c:pt idx="16476">
                  <c:v>7.5323806250015988</c:v>
                </c:pt>
                <c:pt idx="16477">
                  <c:v>7.5317968750015991</c:v>
                </c:pt>
                <c:pt idx="16478">
                  <c:v>7.531284375001599</c:v>
                </c:pt>
                <c:pt idx="16479">
                  <c:v>7.5308493750015986</c:v>
                </c:pt>
                <c:pt idx="16480">
                  <c:v>7.5303487499999999</c:v>
                </c:pt>
                <c:pt idx="16481">
                  <c:v>7.52990125</c:v>
                </c:pt>
                <c:pt idx="16482">
                  <c:v>7.5298612499999997</c:v>
                </c:pt>
                <c:pt idx="16483">
                  <c:v>7.5294093750015989</c:v>
                </c:pt>
                <c:pt idx="16484">
                  <c:v>7.528961875001599</c:v>
                </c:pt>
                <c:pt idx="16485">
                  <c:v>7.528550625001599</c:v>
                </c:pt>
                <c:pt idx="16486">
                  <c:v>7.5281268750015986</c:v>
                </c:pt>
                <c:pt idx="16487">
                  <c:v>7.5277456250015993</c:v>
                </c:pt>
                <c:pt idx="16488">
                  <c:v>7.5279637499999996</c:v>
                </c:pt>
                <c:pt idx="16489">
                  <c:v>7.5283424999999999</c:v>
                </c:pt>
                <c:pt idx="16490">
                  <c:v>7.5288493750015988</c:v>
                </c:pt>
                <c:pt idx="16491">
                  <c:v>7.52919625</c:v>
                </c:pt>
                <c:pt idx="16492">
                  <c:v>7.5296606250015987</c:v>
                </c:pt>
                <c:pt idx="16493">
                  <c:v>7.5301193750015987</c:v>
                </c:pt>
                <c:pt idx="16494">
                  <c:v>7.5304712499999997</c:v>
                </c:pt>
                <c:pt idx="16495">
                  <c:v>7.5309281250015987</c:v>
                </c:pt>
                <c:pt idx="16496">
                  <c:v>7.5313299999999996</c:v>
                </c:pt>
                <c:pt idx="16497">
                  <c:v>7.5316568750015991</c:v>
                </c:pt>
                <c:pt idx="16498">
                  <c:v>7.532095</c:v>
                </c:pt>
                <c:pt idx="16499">
                  <c:v>7.5324400000000002</c:v>
                </c:pt>
                <c:pt idx="16500">
                  <c:v>7.5327706250015991</c:v>
                </c:pt>
                <c:pt idx="16501">
                  <c:v>7.5332212500000004</c:v>
                </c:pt>
                <c:pt idx="16502">
                  <c:v>7.5336074999999996</c:v>
                </c:pt>
                <c:pt idx="16503">
                  <c:v>7.5339437499999997</c:v>
                </c:pt>
                <c:pt idx="16504">
                  <c:v>7.5342743750015986</c:v>
                </c:pt>
                <c:pt idx="16505">
                  <c:v>7.5346062500000004</c:v>
                </c:pt>
                <c:pt idx="16506">
                  <c:v>7.5349575</c:v>
                </c:pt>
                <c:pt idx="16507">
                  <c:v>7.5353956250015992</c:v>
                </c:pt>
                <c:pt idx="16508">
                  <c:v>7.5357793750015993</c:v>
                </c:pt>
                <c:pt idx="16509">
                  <c:v>7.5362256250015989</c:v>
                </c:pt>
                <c:pt idx="16510">
                  <c:v>7.5365931250015992</c:v>
                </c:pt>
                <c:pt idx="16511">
                  <c:v>7.5369468750015987</c:v>
                </c:pt>
                <c:pt idx="16512">
                  <c:v>7.5374212500000004</c:v>
                </c:pt>
                <c:pt idx="16513">
                  <c:v>7.5372525000000001</c:v>
                </c:pt>
                <c:pt idx="16514">
                  <c:v>7.5368256250015992</c:v>
                </c:pt>
                <c:pt idx="16515">
                  <c:v>7.5363424999999999</c:v>
                </c:pt>
                <c:pt idx="16516">
                  <c:v>7.5358206250015991</c:v>
                </c:pt>
                <c:pt idx="16517">
                  <c:v>7.5354112500000001</c:v>
                </c:pt>
                <c:pt idx="16518">
                  <c:v>7.5349899999999996</c:v>
                </c:pt>
                <c:pt idx="16519">
                  <c:v>7.5344368750015986</c:v>
                </c:pt>
                <c:pt idx="16520">
                  <c:v>7.5338981250015991</c:v>
                </c:pt>
                <c:pt idx="16521">
                  <c:v>7.53330375</c:v>
                </c:pt>
                <c:pt idx="16522">
                  <c:v>7.5327549999999999</c:v>
                </c:pt>
                <c:pt idx="16523">
                  <c:v>7.5322212500000001</c:v>
                </c:pt>
                <c:pt idx="16524">
                  <c:v>7.53175375</c:v>
                </c:pt>
                <c:pt idx="16525">
                  <c:v>7.5312918750015987</c:v>
                </c:pt>
                <c:pt idx="16526">
                  <c:v>7.530873125001599</c:v>
                </c:pt>
                <c:pt idx="16527">
                  <c:v>7.5304987499999996</c:v>
                </c:pt>
                <c:pt idx="16528">
                  <c:v>7.5301018750015993</c:v>
                </c:pt>
                <c:pt idx="16529">
                  <c:v>7.5295168750015993</c:v>
                </c:pt>
                <c:pt idx="16530">
                  <c:v>7.5289487499999996</c:v>
                </c:pt>
                <c:pt idx="16531">
                  <c:v>7.5284881250015987</c:v>
                </c:pt>
                <c:pt idx="16532">
                  <c:v>7.5280212500000001</c:v>
                </c:pt>
                <c:pt idx="16533">
                  <c:v>7.5276868750015993</c:v>
                </c:pt>
                <c:pt idx="16534">
                  <c:v>7.5280512499999999</c:v>
                </c:pt>
                <c:pt idx="16535">
                  <c:v>7.5284193750015991</c:v>
                </c:pt>
                <c:pt idx="16536">
                  <c:v>7.5288643750015991</c:v>
                </c:pt>
                <c:pt idx="16537">
                  <c:v>7.5292593750015993</c:v>
                </c:pt>
                <c:pt idx="16538">
                  <c:v>7.5296481250015992</c:v>
                </c:pt>
                <c:pt idx="16539">
                  <c:v>7.5300256250015991</c:v>
                </c:pt>
                <c:pt idx="16540">
                  <c:v>7.5303924999999996</c:v>
                </c:pt>
                <c:pt idx="16541">
                  <c:v>7.5307393750015992</c:v>
                </c:pt>
                <c:pt idx="16542">
                  <c:v>7.5312162499999999</c:v>
                </c:pt>
                <c:pt idx="16543">
                  <c:v>7.531564375001599</c:v>
                </c:pt>
                <c:pt idx="16544">
                  <c:v>7.5318899999999998</c:v>
                </c:pt>
                <c:pt idx="16545">
                  <c:v>7.5323087500000003</c:v>
                </c:pt>
                <c:pt idx="16546">
                  <c:v>7.5318556250015991</c:v>
                </c:pt>
                <c:pt idx="16547">
                  <c:v>7.5315012499999998</c:v>
                </c:pt>
                <c:pt idx="16548">
                  <c:v>7.5310893750015993</c:v>
                </c:pt>
                <c:pt idx="16549">
                  <c:v>7.5306862499999996</c:v>
                </c:pt>
                <c:pt idx="16550">
                  <c:v>7.5303631250015988</c:v>
                </c:pt>
                <c:pt idx="16551">
                  <c:v>7.5298656250015989</c:v>
                </c:pt>
                <c:pt idx="16552">
                  <c:v>7.5292743750015987</c:v>
                </c:pt>
                <c:pt idx="16553">
                  <c:v>7.5288968750015988</c:v>
                </c:pt>
                <c:pt idx="16554">
                  <c:v>7.5285456250015992</c:v>
                </c:pt>
                <c:pt idx="16555">
                  <c:v>7.5281806250015988</c:v>
                </c:pt>
                <c:pt idx="16556">
                  <c:v>7.5275412499999996</c:v>
                </c:pt>
                <c:pt idx="16557">
                  <c:v>7.5269300000000001</c:v>
                </c:pt>
                <c:pt idx="16558">
                  <c:v>7.5265137500000003</c:v>
                </c:pt>
                <c:pt idx="16559">
                  <c:v>7.5264387499999996</c:v>
                </c:pt>
                <c:pt idx="16560">
                  <c:v>7.5267712500000004</c:v>
                </c:pt>
                <c:pt idx="16561">
                  <c:v>7.5268212500000002</c:v>
                </c:pt>
                <c:pt idx="16562">
                  <c:v>7.5272312499999998</c:v>
                </c:pt>
                <c:pt idx="16563">
                  <c:v>7.5276481250015994</c:v>
                </c:pt>
                <c:pt idx="16564">
                  <c:v>7.5280174999999998</c:v>
                </c:pt>
                <c:pt idx="16565">
                  <c:v>7.5284681250015986</c:v>
                </c:pt>
                <c:pt idx="16566">
                  <c:v>7.5288075000000001</c:v>
                </c:pt>
                <c:pt idx="16567">
                  <c:v>7.5292062499999997</c:v>
                </c:pt>
                <c:pt idx="16568">
                  <c:v>7.5296012499999998</c:v>
                </c:pt>
                <c:pt idx="16569">
                  <c:v>7.5299393750015993</c:v>
                </c:pt>
                <c:pt idx="16570">
                  <c:v>7.5303118750015994</c:v>
                </c:pt>
                <c:pt idx="16571">
                  <c:v>7.5307881250015987</c:v>
                </c:pt>
                <c:pt idx="16572">
                  <c:v>7.5312687499999997</c:v>
                </c:pt>
                <c:pt idx="16573">
                  <c:v>7.5316074999999998</c:v>
                </c:pt>
                <c:pt idx="16574">
                  <c:v>7.5319493750015987</c:v>
                </c:pt>
                <c:pt idx="16575">
                  <c:v>7.5323743750015986</c:v>
                </c:pt>
                <c:pt idx="16576">
                  <c:v>7.5327093750015992</c:v>
                </c:pt>
                <c:pt idx="16577">
                  <c:v>7.53315</c:v>
                </c:pt>
                <c:pt idx="16578">
                  <c:v>7.5334899999999996</c:v>
                </c:pt>
                <c:pt idx="16579">
                  <c:v>7.5339281250015988</c:v>
                </c:pt>
                <c:pt idx="16580">
                  <c:v>7.5342893750015989</c:v>
                </c:pt>
                <c:pt idx="16581">
                  <c:v>7.5342000000000002</c:v>
                </c:pt>
                <c:pt idx="16582">
                  <c:v>7.5341325000000001</c:v>
                </c:pt>
                <c:pt idx="16583">
                  <c:v>7.533665625001599</c:v>
                </c:pt>
                <c:pt idx="16584">
                  <c:v>7.5332306250015986</c:v>
                </c:pt>
                <c:pt idx="16585">
                  <c:v>7.5328549999999996</c:v>
                </c:pt>
                <c:pt idx="16586">
                  <c:v>7.5325218750015992</c:v>
                </c:pt>
                <c:pt idx="16587">
                  <c:v>7.5320675000000001</c:v>
                </c:pt>
                <c:pt idx="16588">
                  <c:v>7.5316631250015993</c:v>
                </c:pt>
                <c:pt idx="16589">
                  <c:v>7.5312268750015994</c:v>
                </c:pt>
                <c:pt idx="16590">
                  <c:v>7.5308418750015989</c:v>
                </c:pt>
                <c:pt idx="16591">
                  <c:v>7.5303518750015987</c:v>
                </c:pt>
                <c:pt idx="16592">
                  <c:v>7.5299062499999998</c:v>
                </c:pt>
                <c:pt idx="16593">
                  <c:v>7.5294712500000003</c:v>
                </c:pt>
                <c:pt idx="16594">
                  <c:v>7.5291031250015994</c:v>
                </c:pt>
                <c:pt idx="16595">
                  <c:v>7.5287075000000003</c:v>
                </c:pt>
                <c:pt idx="16596">
                  <c:v>7.5286881250015991</c:v>
                </c:pt>
                <c:pt idx="16597">
                  <c:v>7.5289906250015992</c:v>
                </c:pt>
                <c:pt idx="16598">
                  <c:v>7.5294524999999997</c:v>
                </c:pt>
                <c:pt idx="16599">
                  <c:v>7.5297962500000004</c:v>
                </c:pt>
                <c:pt idx="16600">
                  <c:v>7.5302018750015991</c:v>
                </c:pt>
                <c:pt idx="16601">
                  <c:v>7.529818125001599</c:v>
                </c:pt>
                <c:pt idx="16602">
                  <c:v>7.5294212500000004</c:v>
                </c:pt>
                <c:pt idx="16603">
                  <c:v>7.5290043750015991</c:v>
                </c:pt>
                <c:pt idx="16604">
                  <c:v>7.5286537500000001</c:v>
                </c:pt>
                <c:pt idx="16605">
                  <c:v>7.5285743750015994</c:v>
                </c:pt>
                <c:pt idx="16606">
                  <c:v>7.5281456250015992</c:v>
                </c:pt>
                <c:pt idx="16607">
                  <c:v>7.5277031250015991</c:v>
                </c:pt>
                <c:pt idx="16608">
                  <c:v>7.5273268750015987</c:v>
                </c:pt>
                <c:pt idx="16609">
                  <c:v>7.5268187500000003</c:v>
                </c:pt>
                <c:pt idx="16610">
                  <c:v>7.5264487500000001</c:v>
                </c:pt>
                <c:pt idx="16611">
                  <c:v>7.526029375001599</c:v>
                </c:pt>
                <c:pt idx="16612">
                  <c:v>7.5256625000000001</c:v>
                </c:pt>
                <c:pt idx="16613">
                  <c:v>7.5252668750015994</c:v>
                </c:pt>
                <c:pt idx="16614">
                  <c:v>7.5248350000000004</c:v>
                </c:pt>
                <c:pt idx="16615">
                  <c:v>7.5244675000000001</c:v>
                </c:pt>
                <c:pt idx="16616">
                  <c:v>7.5240574999999996</c:v>
                </c:pt>
                <c:pt idx="16617">
                  <c:v>7.5236493750015994</c:v>
                </c:pt>
                <c:pt idx="16618">
                  <c:v>7.5237162499999997</c:v>
                </c:pt>
                <c:pt idx="16619">
                  <c:v>7.5240781250015987</c:v>
                </c:pt>
                <c:pt idx="16620">
                  <c:v>7.5244431250015991</c:v>
                </c:pt>
                <c:pt idx="16621">
                  <c:v>7.5247799999999998</c:v>
                </c:pt>
                <c:pt idx="16622">
                  <c:v>7.5251968750015994</c:v>
                </c:pt>
                <c:pt idx="16623">
                  <c:v>7.5256806250015993</c:v>
                </c:pt>
                <c:pt idx="16624">
                  <c:v>7.5260512500000001</c:v>
                </c:pt>
                <c:pt idx="16625">
                  <c:v>7.5264168750015994</c:v>
                </c:pt>
                <c:pt idx="16626">
                  <c:v>7.5267743750015992</c:v>
                </c:pt>
                <c:pt idx="16627">
                  <c:v>7.5272031250015994</c:v>
                </c:pt>
                <c:pt idx="16628">
                  <c:v>7.5275568750015989</c:v>
                </c:pt>
                <c:pt idx="16629">
                  <c:v>7.5279462500000003</c:v>
                </c:pt>
                <c:pt idx="16630">
                  <c:v>7.5284706250015994</c:v>
                </c:pt>
                <c:pt idx="16631">
                  <c:v>7.5288000000000004</c:v>
                </c:pt>
                <c:pt idx="16632">
                  <c:v>7.5292218750015989</c:v>
                </c:pt>
                <c:pt idx="16633">
                  <c:v>7.5296525000000001</c:v>
                </c:pt>
                <c:pt idx="16634">
                  <c:v>7.5300243750015987</c:v>
                </c:pt>
                <c:pt idx="16635">
                  <c:v>7.5303856250015988</c:v>
                </c:pt>
                <c:pt idx="16636">
                  <c:v>7.5308149999999996</c:v>
                </c:pt>
                <c:pt idx="16637">
                  <c:v>7.5312237499999997</c:v>
                </c:pt>
                <c:pt idx="16638">
                  <c:v>7.5315593750015992</c:v>
                </c:pt>
                <c:pt idx="16639">
                  <c:v>7.5319993750015986</c:v>
                </c:pt>
                <c:pt idx="16640">
                  <c:v>7.5324593750015989</c:v>
                </c:pt>
                <c:pt idx="16641">
                  <c:v>7.5328368750015988</c:v>
                </c:pt>
                <c:pt idx="16642">
                  <c:v>7.5332206250015989</c:v>
                </c:pt>
                <c:pt idx="16643">
                  <c:v>7.5335599999999996</c:v>
                </c:pt>
                <c:pt idx="16644">
                  <c:v>7.5339612499999999</c:v>
                </c:pt>
                <c:pt idx="16645">
                  <c:v>7.5343943750015994</c:v>
                </c:pt>
                <c:pt idx="16646">
                  <c:v>7.5347556250015986</c:v>
                </c:pt>
                <c:pt idx="16647">
                  <c:v>7.5351306250015986</c:v>
                </c:pt>
                <c:pt idx="16648">
                  <c:v>7.5347581250015994</c:v>
                </c:pt>
                <c:pt idx="16649">
                  <c:v>7.5343475</c:v>
                </c:pt>
                <c:pt idx="16650">
                  <c:v>7.5338824999999998</c:v>
                </c:pt>
                <c:pt idx="16651">
                  <c:v>7.5334043750015987</c:v>
                </c:pt>
                <c:pt idx="16652">
                  <c:v>7.5330793750015994</c:v>
                </c:pt>
                <c:pt idx="16653">
                  <c:v>7.5326399999999998</c:v>
                </c:pt>
                <c:pt idx="16654">
                  <c:v>7.5321899999999999</c:v>
                </c:pt>
                <c:pt idx="16655">
                  <c:v>7.5315793750015994</c:v>
                </c:pt>
                <c:pt idx="16656">
                  <c:v>7.5311537499999996</c:v>
                </c:pt>
                <c:pt idx="16657">
                  <c:v>7.5307118750015993</c:v>
                </c:pt>
                <c:pt idx="16658">
                  <c:v>7.5303243750015989</c:v>
                </c:pt>
                <c:pt idx="16659">
                  <c:v>7.5299737499999999</c:v>
                </c:pt>
                <c:pt idx="16660">
                  <c:v>7.5295906250015987</c:v>
                </c:pt>
                <c:pt idx="16661">
                  <c:v>7.5292000000000003</c:v>
                </c:pt>
                <c:pt idx="16662">
                  <c:v>7.5288337500000004</c:v>
                </c:pt>
                <c:pt idx="16663">
                  <c:v>7.5282943750015994</c:v>
                </c:pt>
                <c:pt idx="16664">
                  <c:v>7.5279637499999996</c:v>
                </c:pt>
                <c:pt idx="16665">
                  <c:v>7.5275493750015992</c:v>
                </c:pt>
                <c:pt idx="16666">
                  <c:v>7.52715625</c:v>
                </c:pt>
                <c:pt idx="16667">
                  <c:v>7.5265275000000003</c:v>
                </c:pt>
                <c:pt idx="16668">
                  <c:v>7.5261562499999997</c:v>
                </c:pt>
                <c:pt idx="16669">
                  <c:v>7.5258256250015991</c:v>
                </c:pt>
                <c:pt idx="16670">
                  <c:v>7.5254956250015992</c:v>
                </c:pt>
                <c:pt idx="16671">
                  <c:v>7.5251393750015989</c:v>
                </c:pt>
                <c:pt idx="16672">
                  <c:v>7.5248037500000002</c:v>
                </c:pt>
                <c:pt idx="16673">
                  <c:v>7.5243818750015992</c:v>
                </c:pt>
                <c:pt idx="16674">
                  <c:v>7.524023125001599</c:v>
                </c:pt>
                <c:pt idx="16675">
                  <c:v>7.5239706250015992</c:v>
                </c:pt>
                <c:pt idx="16676">
                  <c:v>7.5243037499999996</c:v>
                </c:pt>
                <c:pt idx="16677">
                  <c:v>7.5246968750015988</c:v>
                </c:pt>
                <c:pt idx="16678">
                  <c:v>7.5251418750015988</c:v>
                </c:pt>
                <c:pt idx="16679">
                  <c:v>7.5255462499999997</c:v>
                </c:pt>
                <c:pt idx="16680">
                  <c:v>7.5259187499999998</c:v>
                </c:pt>
                <c:pt idx="16681">
                  <c:v>7.5262743750015986</c:v>
                </c:pt>
                <c:pt idx="16682">
                  <c:v>7.5266531250015989</c:v>
                </c:pt>
                <c:pt idx="16683">
                  <c:v>7.5270318750015992</c:v>
                </c:pt>
                <c:pt idx="16684">
                  <c:v>7.5274143750015989</c:v>
                </c:pt>
                <c:pt idx="16685">
                  <c:v>7.5278031250015989</c:v>
                </c:pt>
                <c:pt idx="16686">
                  <c:v>7.5282274999999998</c:v>
                </c:pt>
                <c:pt idx="16687">
                  <c:v>7.5286350000000004</c:v>
                </c:pt>
                <c:pt idx="16688">
                  <c:v>7.5290749999999997</c:v>
                </c:pt>
                <c:pt idx="16689">
                  <c:v>7.5287406250015989</c:v>
                </c:pt>
                <c:pt idx="16690">
                  <c:v>7.529138125001599</c:v>
                </c:pt>
                <c:pt idx="16691">
                  <c:v>7.529384375001599</c:v>
                </c:pt>
                <c:pt idx="16692">
                  <c:v>7.5297093750015991</c:v>
                </c:pt>
                <c:pt idx="16693">
                  <c:v>7.5293950000000001</c:v>
                </c:pt>
                <c:pt idx="16694">
                  <c:v>7.5292450000000004</c:v>
                </c:pt>
                <c:pt idx="16695">
                  <c:v>7.5295818750015986</c:v>
                </c:pt>
                <c:pt idx="16696">
                  <c:v>7.5299275000000003</c:v>
                </c:pt>
                <c:pt idx="16697">
                  <c:v>7.5303199999999997</c:v>
                </c:pt>
                <c:pt idx="16698">
                  <c:v>7.5308175000000004</c:v>
                </c:pt>
                <c:pt idx="16699">
                  <c:v>7.5311793750015994</c:v>
                </c:pt>
                <c:pt idx="16700">
                  <c:v>7.5315231250015993</c:v>
                </c:pt>
                <c:pt idx="16701">
                  <c:v>7.5319356250015987</c:v>
                </c:pt>
                <c:pt idx="16702">
                  <c:v>7.53234125</c:v>
                </c:pt>
                <c:pt idx="16703">
                  <c:v>7.5327518750015994</c:v>
                </c:pt>
                <c:pt idx="16704">
                  <c:v>7.5331631250015993</c:v>
                </c:pt>
                <c:pt idx="16705">
                  <c:v>7.5335099999999997</c:v>
                </c:pt>
                <c:pt idx="16706">
                  <c:v>7.5339387499999999</c:v>
                </c:pt>
                <c:pt idx="16707">
                  <c:v>7.5343481250015989</c:v>
                </c:pt>
                <c:pt idx="16708">
                  <c:v>7.5341168750015992</c:v>
                </c:pt>
                <c:pt idx="16709">
                  <c:v>7.5337612500000004</c:v>
                </c:pt>
                <c:pt idx="16710">
                  <c:v>7.5333931250015986</c:v>
                </c:pt>
                <c:pt idx="16711">
                  <c:v>7.5328468750015993</c:v>
                </c:pt>
                <c:pt idx="16712">
                  <c:v>7.5321875</c:v>
                </c:pt>
                <c:pt idx="16713">
                  <c:v>7.5318112499999996</c:v>
                </c:pt>
                <c:pt idx="16714">
                  <c:v>7.5314556250015992</c:v>
                </c:pt>
                <c:pt idx="16715">
                  <c:v>7.5308206250015992</c:v>
                </c:pt>
                <c:pt idx="16716">
                  <c:v>7.5303437500000001</c:v>
                </c:pt>
                <c:pt idx="16717">
                  <c:v>7.5298812499999999</c:v>
                </c:pt>
                <c:pt idx="16718">
                  <c:v>7.5293112500000001</c:v>
                </c:pt>
                <c:pt idx="16719">
                  <c:v>7.5287281250015994</c:v>
                </c:pt>
                <c:pt idx="16720">
                  <c:v>7.5281612500000001</c:v>
                </c:pt>
                <c:pt idx="16721">
                  <c:v>7.5275712500000003</c:v>
                </c:pt>
                <c:pt idx="16722">
                  <c:v>7.5269025000000003</c:v>
                </c:pt>
                <c:pt idx="16723">
                  <c:v>7.5261849999999999</c:v>
                </c:pt>
                <c:pt idx="16724">
                  <c:v>7.5254037499999997</c:v>
                </c:pt>
                <c:pt idx="16725">
                  <c:v>7.524725625001599</c:v>
                </c:pt>
                <c:pt idx="16726">
                  <c:v>7.5240962500000004</c:v>
                </c:pt>
                <c:pt idx="16727">
                  <c:v>7.5234706250015986</c:v>
                </c:pt>
                <c:pt idx="16728">
                  <c:v>7.5229118750015989</c:v>
                </c:pt>
                <c:pt idx="16729">
                  <c:v>7.5223187500000002</c:v>
                </c:pt>
                <c:pt idx="16730">
                  <c:v>7.521745625001599</c:v>
                </c:pt>
                <c:pt idx="16731">
                  <c:v>7.5212037499999997</c:v>
                </c:pt>
                <c:pt idx="16732">
                  <c:v>7.520715</c:v>
                </c:pt>
                <c:pt idx="16733">
                  <c:v>7.5203168750015994</c:v>
                </c:pt>
                <c:pt idx="16734">
                  <c:v>7.5199962500000002</c:v>
                </c:pt>
                <c:pt idx="16735">
                  <c:v>7.5194974999999999</c:v>
                </c:pt>
                <c:pt idx="16736">
                  <c:v>7.5191331250015994</c:v>
                </c:pt>
                <c:pt idx="16737">
                  <c:v>7.5187987500000002</c:v>
                </c:pt>
                <c:pt idx="16738">
                  <c:v>7.5191556250015994</c:v>
                </c:pt>
                <c:pt idx="16739">
                  <c:v>7.5196062499999998</c:v>
                </c:pt>
                <c:pt idx="16740">
                  <c:v>7.5200993750015988</c:v>
                </c:pt>
                <c:pt idx="16741">
                  <c:v>7.520480625001599</c:v>
                </c:pt>
                <c:pt idx="16742">
                  <c:v>7.520995625001599</c:v>
                </c:pt>
                <c:pt idx="16743">
                  <c:v>7.5214118750015988</c:v>
                </c:pt>
                <c:pt idx="16744">
                  <c:v>7.5217468750015986</c:v>
                </c:pt>
                <c:pt idx="16745">
                  <c:v>7.5220843750015991</c:v>
                </c:pt>
                <c:pt idx="16746">
                  <c:v>7.5224900000000003</c:v>
                </c:pt>
                <c:pt idx="16747">
                  <c:v>7.5228468750015987</c:v>
                </c:pt>
                <c:pt idx="16748">
                  <c:v>7.5232287500000004</c:v>
                </c:pt>
                <c:pt idx="16749">
                  <c:v>7.5235687499999999</c:v>
                </c:pt>
                <c:pt idx="16750">
                  <c:v>7.523939375001599</c:v>
                </c:pt>
                <c:pt idx="16751">
                  <c:v>7.5243124999999997</c:v>
                </c:pt>
                <c:pt idx="16752">
                  <c:v>7.5246912500000001</c:v>
                </c:pt>
                <c:pt idx="16753">
                  <c:v>7.5250337500000004</c:v>
                </c:pt>
                <c:pt idx="16754">
                  <c:v>7.5254918750015989</c:v>
                </c:pt>
                <c:pt idx="16755">
                  <c:v>7.5257981250015993</c:v>
                </c:pt>
                <c:pt idx="16756">
                  <c:v>7.5261643750015992</c:v>
                </c:pt>
                <c:pt idx="16757">
                  <c:v>7.5265181250015987</c:v>
                </c:pt>
                <c:pt idx="16758">
                  <c:v>7.5269012499999999</c:v>
                </c:pt>
                <c:pt idx="16759">
                  <c:v>7.526404375001599</c:v>
                </c:pt>
                <c:pt idx="16760">
                  <c:v>7.5259962500000004</c:v>
                </c:pt>
                <c:pt idx="16761">
                  <c:v>7.5255193750015987</c:v>
                </c:pt>
                <c:pt idx="16762">
                  <c:v>7.5251987500000004</c:v>
                </c:pt>
                <c:pt idx="16763">
                  <c:v>7.525346875001599</c:v>
                </c:pt>
                <c:pt idx="16764">
                  <c:v>7.5253137499999996</c:v>
                </c:pt>
                <c:pt idx="16765">
                  <c:v>7.5249206250015988</c:v>
                </c:pt>
                <c:pt idx="16766">
                  <c:v>7.5253075000000003</c:v>
                </c:pt>
                <c:pt idx="16767">
                  <c:v>7.52574875</c:v>
                </c:pt>
                <c:pt idx="16768">
                  <c:v>7.5260768750015989</c:v>
                </c:pt>
                <c:pt idx="16769">
                  <c:v>7.5265456250015994</c:v>
                </c:pt>
                <c:pt idx="16770">
                  <c:v>7.5269043750015987</c:v>
                </c:pt>
                <c:pt idx="16771">
                  <c:v>7.5272750000000004</c:v>
                </c:pt>
                <c:pt idx="16772">
                  <c:v>7.5276706250015986</c:v>
                </c:pt>
                <c:pt idx="16773">
                  <c:v>7.5280793750015986</c:v>
                </c:pt>
                <c:pt idx="16774">
                  <c:v>7.5285293750015994</c:v>
                </c:pt>
                <c:pt idx="16775">
                  <c:v>7.5288831250015988</c:v>
                </c:pt>
                <c:pt idx="16776">
                  <c:v>7.5293200000000002</c:v>
                </c:pt>
                <c:pt idx="16777">
                  <c:v>7.5297906250015991</c:v>
                </c:pt>
                <c:pt idx="16778">
                  <c:v>7.530195</c:v>
                </c:pt>
                <c:pt idx="16779">
                  <c:v>7.5305331250015994</c:v>
                </c:pt>
                <c:pt idx="16780">
                  <c:v>7.5302100000000003</c:v>
                </c:pt>
                <c:pt idx="16781">
                  <c:v>7.5298506250015986</c:v>
                </c:pt>
                <c:pt idx="16782">
                  <c:v>7.5293081250015987</c:v>
                </c:pt>
                <c:pt idx="16783">
                  <c:v>7.5289037499999996</c:v>
                </c:pt>
                <c:pt idx="16784">
                  <c:v>7.528435</c:v>
                </c:pt>
                <c:pt idx="16785">
                  <c:v>7.5279006250015987</c:v>
                </c:pt>
                <c:pt idx="16786">
                  <c:v>7.52738</c:v>
                </c:pt>
                <c:pt idx="16787">
                  <c:v>7.526815</c:v>
                </c:pt>
                <c:pt idx="16788">
                  <c:v>7.5263225</c:v>
                </c:pt>
                <c:pt idx="16789">
                  <c:v>7.5258337500000003</c:v>
                </c:pt>
                <c:pt idx="16790">
                  <c:v>7.5254624999999997</c:v>
                </c:pt>
                <c:pt idx="16791">
                  <c:v>7.5250712499999999</c:v>
                </c:pt>
                <c:pt idx="16792">
                  <c:v>7.5247037499999996</c:v>
                </c:pt>
                <c:pt idx="16793">
                  <c:v>7.5241731250015986</c:v>
                </c:pt>
                <c:pt idx="16794">
                  <c:v>7.523600625001599</c:v>
                </c:pt>
                <c:pt idx="16795">
                  <c:v>7.522979375001599</c:v>
                </c:pt>
                <c:pt idx="16796">
                  <c:v>7.5226312499999999</c:v>
                </c:pt>
                <c:pt idx="16797">
                  <c:v>7.5222524999999996</c:v>
                </c:pt>
                <c:pt idx="16798">
                  <c:v>7.5217487500000004</c:v>
                </c:pt>
                <c:pt idx="16799">
                  <c:v>7.5211543750015988</c:v>
                </c:pt>
                <c:pt idx="16800">
                  <c:v>7.5206487500000003</c:v>
                </c:pt>
                <c:pt idx="16801">
                  <c:v>7.5202162499999998</c:v>
                </c:pt>
                <c:pt idx="16802">
                  <c:v>7.5196862500000003</c:v>
                </c:pt>
                <c:pt idx="16803">
                  <c:v>7.5191462500000004</c:v>
                </c:pt>
                <c:pt idx="16804">
                  <c:v>7.5186368750015991</c:v>
                </c:pt>
                <c:pt idx="16805">
                  <c:v>7.5182056250015989</c:v>
                </c:pt>
                <c:pt idx="16806">
                  <c:v>7.5178518750015986</c:v>
                </c:pt>
                <c:pt idx="16807">
                  <c:v>7.5175081250015987</c:v>
                </c:pt>
                <c:pt idx="16808">
                  <c:v>7.5171712499999996</c:v>
                </c:pt>
                <c:pt idx="16809">
                  <c:v>7.5175974999999999</c:v>
                </c:pt>
                <c:pt idx="16810">
                  <c:v>7.5179981250015988</c:v>
                </c:pt>
                <c:pt idx="16811">
                  <c:v>7.5183887499999997</c:v>
                </c:pt>
                <c:pt idx="16812">
                  <c:v>7.5187887499999997</c:v>
                </c:pt>
                <c:pt idx="16813">
                  <c:v>7.5191987500000002</c:v>
                </c:pt>
                <c:pt idx="16814">
                  <c:v>7.5195412499999996</c:v>
                </c:pt>
                <c:pt idx="16815">
                  <c:v>7.5199387499999997</c:v>
                </c:pt>
                <c:pt idx="16816">
                  <c:v>7.5204337499999996</c:v>
                </c:pt>
                <c:pt idx="16817">
                  <c:v>7.5207674999999998</c:v>
                </c:pt>
                <c:pt idx="16818">
                  <c:v>7.5211631250015989</c:v>
                </c:pt>
                <c:pt idx="16819">
                  <c:v>7.5215075000000002</c:v>
                </c:pt>
                <c:pt idx="16820">
                  <c:v>7.5218887499999996</c:v>
                </c:pt>
                <c:pt idx="16821">
                  <c:v>7.5222393750015986</c:v>
                </c:pt>
                <c:pt idx="16822">
                  <c:v>7.5226300000000004</c:v>
                </c:pt>
                <c:pt idx="16823">
                  <c:v>7.5229806250015994</c:v>
                </c:pt>
                <c:pt idx="16824">
                  <c:v>7.5233606250015992</c:v>
                </c:pt>
                <c:pt idx="16825">
                  <c:v>7.5238162500000003</c:v>
                </c:pt>
                <c:pt idx="16826">
                  <c:v>7.5241687500000003</c:v>
                </c:pt>
                <c:pt idx="16827">
                  <c:v>7.5241593750015987</c:v>
                </c:pt>
                <c:pt idx="16828">
                  <c:v>7.5245143750015986</c:v>
                </c:pt>
                <c:pt idx="16829">
                  <c:v>7.5245412500000004</c:v>
                </c:pt>
                <c:pt idx="16830">
                  <c:v>7.5241468750015992</c:v>
                </c:pt>
                <c:pt idx="16831">
                  <c:v>7.5238081250015991</c:v>
                </c:pt>
                <c:pt idx="16832">
                  <c:v>7.523483125001599</c:v>
                </c:pt>
                <c:pt idx="16833">
                  <c:v>7.5231149999999998</c:v>
                </c:pt>
                <c:pt idx="16834">
                  <c:v>7.5234843750015994</c:v>
                </c:pt>
                <c:pt idx="16835">
                  <c:v>7.5239262499999997</c:v>
                </c:pt>
                <c:pt idx="16836">
                  <c:v>7.52377875</c:v>
                </c:pt>
                <c:pt idx="16837">
                  <c:v>7.5241681250015988</c:v>
                </c:pt>
                <c:pt idx="16838">
                  <c:v>7.5245468750015991</c:v>
                </c:pt>
                <c:pt idx="16839">
                  <c:v>7.5249199999999998</c:v>
                </c:pt>
                <c:pt idx="16840">
                  <c:v>7.5252643750015986</c:v>
                </c:pt>
                <c:pt idx="16841">
                  <c:v>7.5250399999999997</c:v>
                </c:pt>
                <c:pt idx="16842">
                  <c:v>7.525405625001599</c:v>
                </c:pt>
                <c:pt idx="16843">
                  <c:v>7.5253768750015988</c:v>
                </c:pt>
                <c:pt idx="16844">
                  <c:v>7.5257456250015986</c:v>
                </c:pt>
                <c:pt idx="16845">
                  <c:v>7.526074375001599</c:v>
                </c:pt>
                <c:pt idx="16846">
                  <c:v>7.5264906250015988</c:v>
                </c:pt>
                <c:pt idx="16847">
                  <c:v>7.5269218750015989</c:v>
                </c:pt>
                <c:pt idx="16848">
                  <c:v>7.5272674999999998</c:v>
                </c:pt>
                <c:pt idx="16849">
                  <c:v>7.5274731250015989</c:v>
                </c:pt>
                <c:pt idx="16850">
                  <c:v>7.5278437499999997</c:v>
                </c:pt>
                <c:pt idx="16851">
                  <c:v>7.5281799999999999</c:v>
                </c:pt>
                <c:pt idx="16852">
                  <c:v>7.52851625</c:v>
                </c:pt>
                <c:pt idx="16853">
                  <c:v>7.5285549999999999</c:v>
                </c:pt>
                <c:pt idx="16854">
                  <c:v>7.5283443750015993</c:v>
                </c:pt>
                <c:pt idx="16855">
                  <c:v>7.5280043750015988</c:v>
                </c:pt>
                <c:pt idx="16856">
                  <c:v>7.5276431250015987</c:v>
                </c:pt>
                <c:pt idx="16857">
                  <c:v>7.5272562499999998</c:v>
                </c:pt>
                <c:pt idx="16858">
                  <c:v>7.5269075000000001</c:v>
                </c:pt>
                <c:pt idx="16859">
                  <c:v>7.5264412500000004</c:v>
                </c:pt>
                <c:pt idx="16860">
                  <c:v>7.5260524999999996</c:v>
                </c:pt>
                <c:pt idx="16861">
                  <c:v>7.5256118750015988</c:v>
                </c:pt>
                <c:pt idx="16862">
                  <c:v>7.5252112499999999</c:v>
                </c:pt>
                <c:pt idx="16863">
                  <c:v>7.5247943750015986</c:v>
                </c:pt>
                <c:pt idx="16864">
                  <c:v>7.5244462499999996</c:v>
                </c:pt>
                <c:pt idx="16865">
                  <c:v>7.5241143750015986</c:v>
                </c:pt>
                <c:pt idx="16866">
                  <c:v>7.5236843750015989</c:v>
                </c:pt>
                <c:pt idx="16867">
                  <c:v>7.5231962499999998</c:v>
                </c:pt>
                <c:pt idx="16868">
                  <c:v>7.5228093750015992</c:v>
                </c:pt>
                <c:pt idx="16869">
                  <c:v>7.5224700000000002</c:v>
                </c:pt>
                <c:pt idx="16870">
                  <c:v>7.5221218750015986</c:v>
                </c:pt>
                <c:pt idx="16871">
                  <c:v>7.5218049999999996</c:v>
                </c:pt>
                <c:pt idx="16872">
                  <c:v>7.5213950000000001</c:v>
                </c:pt>
                <c:pt idx="16873">
                  <c:v>7.520973125001599</c:v>
                </c:pt>
                <c:pt idx="16874">
                  <c:v>7.5205437499999999</c:v>
                </c:pt>
                <c:pt idx="16875">
                  <c:v>7.5202068750015991</c:v>
                </c:pt>
                <c:pt idx="16876">
                  <c:v>7.5199418750015994</c:v>
                </c:pt>
                <c:pt idx="16877">
                  <c:v>7.5195412499999996</c:v>
                </c:pt>
                <c:pt idx="16878">
                  <c:v>7.5194181250015992</c:v>
                </c:pt>
                <c:pt idx="16879">
                  <c:v>7.5197675000000004</c:v>
                </c:pt>
                <c:pt idx="16880">
                  <c:v>7.5201587500000002</c:v>
                </c:pt>
                <c:pt idx="16881">
                  <c:v>7.5205200000000003</c:v>
                </c:pt>
                <c:pt idx="16882">
                  <c:v>7.5208956250015992</c:v>
                </c:pt>
                <c:pt idx="16883">
                  <c:v>7.5212993750015986</c:v>
                </c:pt>
                <c:pt idx="16884">
                  <c:v>7.5217068750015992</c:v>
                </c:pt>
                <c:pt idx="16885">
                  <c:v>7.5221193750015987</c:v>
                </c:pt>
                <c:pt idx="16886">
                  <c:v>7.5224900000000003</c:v>
                </c:pt>
                <c:pt idx="16887">
                  <c:v>7.5228599999999997</c:v>
                </c:pt>
                <c:pt idx="16888">
                  <c:v>7.5231925000000004</c:v>
                </c:pt>
                <c:pt idx="16889">
                  <c:v>7.5235212499999999</c:v>
                </c:pt>
                <c:pt idx="16890">
                  <c:v>7.5238631250015988</c:v>
                </c:pt>
                <c:pt idx="16891">
                  <c:v>7.5242599999999999</c:v>
                </c:pt>
                <c:pt idx="16892">
                  <c:v>7.5246131250015988</c:v>
                </c:pt>
                <c:pt idx="16893">
                  <c:v>7.5241425</c:v>
                </c:pt>
                <c:pt idx="16894">
                  <c:v>7.5235606250015987</c:v>
                </c:pt>
                <c:pt idx="16895">
                  <c:v>7.5231256250015992</c:v>
                </c:pt>
                <c:pt idx="16896">
                  <c:v>7.5227456250015994</c:v>
                </c:pt>
                <c:pt idx="16897">
                  <c:v>7.5223643750015992</c:v>
                </c:pt>
                <c:pt idx="16898">
                  <c:v>7.521851875001599</c:v>
                </c:pt>
                <c:pt idx="16899">
                  <c:v>7.5213512500000004</c:v>
                </c:pt>
                <c:pt idx="16900">
                  <c:v>7.5209468750015986</c:v>
                </c:pt>
                <c:pt idx="16901">
                  <c:v>7.52037625</c:v>
                </c:pt>
                <c:pt idx="16902">
                  <c:v>7.5199968750015991</c:v>
                </c:pt>
                <c:pt idx="16903">
                  <c:v>7.5201262499999997</c:v>
                </c:pt>
                <c:pt idx="16904">
                  <c:v>7.5204543750015986</c:v>
                </c:pt>
                <c:pt idx="16905">
                  <c:v>7.5207937500000002</c:v>
                </c:pt>
                <c:pt idx="16906">
                  <c:v>7.5211812499999997</c:v>
                </c:pt>
                <c:pt idx="16907">
                  <c:v>7.5216000000000003</c:v>
                </c:pt>
                <c:pt idx="16908">
                  <c:v>7.5219462500000001</c:v>
                </c:pt>
                <c:pt idx="16909">
                  <c:v>7.5222875</c:v>
                </c:pt>
                <c:pt idx="16910">
                  <c:v>7.5227062499999997</c:v>
                </c:pt>
                <c:pt idx="16911">
                  <c:v>7.5231481250015992</c:v>
                </c:pt>
                <c:pt idx="16912">
                  <c:v>7.5234787499999998</c:v>
                </c:pt>
                <c:pt idx="16913">
                  <c:v>7.5239256250015991</c:v>
                </c:pt>
                <c:pt idx="16914">
                  <c:v>7.5243131250015987</c:v>
                </c:pt>
                <c:pt idx="16915">
                  <c:v>7.5247456250015992</c:v>
                </c:pt>
                <c:pt idx="16916">
                  <c:v>7.5251425000000003</c:v>
                </c:pt>
                <c:pt idx="16917">
                  <c:v>7.5255031250015989</c:v>
                </c:pt>
                <c:pt idx="16918">
                  <c:v>7.5258481250015992</c:v>
                </c:pt>
                <c:pt idx="16919">
                  <c:v>7.5259262500000004</c:v>
                </c:pt>
                <c:pt idx="16920">
                  <c:v>7.5254593750015992</c:v>
                </c:pt>
                <c:pt idx="16921">
                  <c:v>7.5251393750015989</c:v>
                </c:pt>
                <c:pt idx="16922">
                  <c:v>7.5248125000000003</c:v>
                </c:pt>
                <c:pt idx="16923">
                  <c:v>7.52447</c:v>
                </c:pt>
                <c:pt idx="16924">
                  <c:v>7.5241431250015989</c:v>
                </c:pt>
                <c:pt idx="16925">
                  <c:v>7.5236156250015993</c:v>
                </c:pt>
                <c:pt idx="16926">
                  <c:v>7.5231731250015992</c:v>
                </c:pt>
                <c:pt idx="16927">
                  <c:v>7.5227674999999996</c:v>
                </c:pt>
                <c:pt idx="16928">
                  <c:v>7.5223000000000004</c:v>
                </c:pt>
                <c:pt idx="16929">
                  <c:v>7.5218718750015992</c:v>
                </c:pt>
                <c:pt idx="16930">
                  <c:v>7.5214856250015991</c:v>
                </c:pt>
                <c:pt idx="16931">
                  <c:v>7.5210537500000001</c:v>
                </c:pt>
                <c:pt idx="16932">
                  <c:v>7.5207100000000002</c:v>
                </c:pt>
                <c:pt idx="16933">
                  <c:v>7.5203656250015989</c:v>
                </c:pt>
                <c:pt idx="16934">
                  <c:v>7.5201581250015987</c:v>
                </c:pt>
                <c:pt idx="16935">
                  <c:v>7.5203768750015989</c:v>
                </c:pt>
                <c:pt idx="16936">
                  <c:v>7.5206675000000001</c:v>
                </c:pt>
                <c:pt idx="16937">
                  <c:v>7.5210668750015994</c:v>
                </c:pt>
                <c:pt idx="16938">
                  <c:v>7.5214331250015993</c:v>
                </c:pt>
                <c:pt idx="16939">
                  <c:v>7.5217756250015988</c:v>
                </c:pt>
                <c:pt idx="16940">
                  <c:v>7.5222087499999999</c:v>
                </c:pt>
                <c:pt idx="16941">
                  <c:v>7.5225843750015988</c:v>
                </c:pt>
                <c:pt idx="16942">
                  <c:v>7.5229218750015994</c:v>
                </c:pt>
                <c:pt idx="16943">
                  <c:v>7.5232999999999999</c:v>
                </c:pt>
                <c:pt idx="16944">
                  <c:v>7.5236631250015993</c:v>
                </c:pt>
                <c:pt idx="16945">
                  <c:v>7.5240656250015991</c:v>
                </c:pt>
                <c:pt idx="16946">
                  <c:v>7.5244999999999997</c:v>
                </c:pt>
                <c:pt idx="16947">
                  <c:v>7.5248581250015993</c:v>
                </c:pt>
                <c:pt idx="16948">
                  <c:v>7.5251799999999998</c:v>
                </c:pt>
                <c:pt idx="16949">
                  <c:v>7.5255400000000003</c:v>
                </c:pt>
                <c:pt idx="16950">
                  <c:v>7.5258687499999999</c:v>
                </c:pt>
                <c:pt idx="16951">
                  <c:v>7.5263056250015987</c:v>
                </c:pt>
                <c:pt idx="16952">
                  <c:v>7.5266837500000001</c:v>
                </c:pt>
                <c:pt idx="16953">
                  <c:v>7.5268843750015986</c:v>
                </c:pt>
                <c:pt idx="16954">
                  <c:v>7.5272699999999997</c:v>
                </c:pt>
                <c:pt idx="16955">
                  <c:v>7.5270556250015987</c:v>
                </c:pt>
                <c:pt idx="16956">
                  <c:v>7.5265868750015992</c:v>
                </c:pt>
                <c:pt idx="16957">
                  <c:v>7.5265312499999997</c:v>
                </c:pt>
                <c:pt idx="16958">
                  <c:v>7.5261275000000003</c:v>
                </c:pt>
                <c:pt idx="16959">
                  <c:v>7.5256600000000002</c:v>
                </c:pt>
                <c:pt idx="16960">
                  <c:v>7.5253343750015986</c:v>
                </c:pt>
                <c:pt idx="16961">
                  <c:v>7.5249100000000002</c:v>
                </c:pt>
                <c:pt idx="16962">
                  <c:v>7.5244875000000002</c:v>
                </c:pt>
                <c:pt idx="16963">
                  <c:v>7.5239893750015989</c:v>
                </c:pt>
                <c:pt idx="16964">
                  <c:v>7.5236537500000003</c:v>
                </c:pt>
                <c:pt idx="16965">
                  <c:v>7.5238406250015988</c:v>
                </c:pt>
                <c:pt idx="16966">
                  <c:v>7.5242224999999996</c:v>
                </c:pt>
                <c:pt idx="16967">
                  <c:v>7.5239374999999997</c:v>
                </c:pt>
                <c:pt idx="16968">
                  <c:v>7.5234812499999997</c:v>
                </c:pt>
                <c:pt idx="16969">
                  <c:v>7.5228118750015991</c:v>
                </c:pt>
                <c:pt idx="16970">
                  <c:v>7.5224468750015987</c:v>
                </c:pt>
                <c:pt idx="16971">
                  <c:v>7.522075625001599</c:v>
                </c:pt>
                <c:pt idx="16972">
                  <c:v>7.5216700000000003</c:v>
                </c:pt>
                <c:pt idx="16973">
                  <c:v>7.5212543750015994</c:v>
                </c:pt>
                <c:pt idx="16974">
                  <c:v>7.5207187500000003</c:v>
                </c:pt>
                <c:pt idx="16975">
                  <c:v>7.5203487500000001</c:v>
                </c:pt>
                <c:pt idx="16976">
                  <c:v>7.5200268750015988</c:v>
                </c:pt>
                <c:pt idx="16977">
                  <c:v>7.5196506250015993</c:v>
                </c:pt>
                <c:pt idx="16978">
                  <c:v>7.5192899999999998</c:v>
                </c:pt>
                <c:pt idx="16979">
                  <c:v>7.5189500000000002</c:v>
                </c:pt>
                <c:pt idx="16980">
                  <c:v>7.5189075000000001</c:v>
                </c:pt>
                <c:pt idx="16981">
                  <c:v>7.5189412500000001</c:v>
                </c:pt>
                <c:pt idx="16982">
                  <c:v>7.5186656250015993</c:v>
                </c:pt>
                <c:pt idx="16983">
                  <c:v>7.5183418750015987</c:v>
                </c:pt>
                <c:pt idx="16984">
                  <c:v>7.5187106250015994</c:v>
                </c:pt>
                <c:pt idx="16985">
                  <c:v>7.5191806250015993</c:v>
                </c:pt>
                <c:pt idx="16986">
                  <c:v>7.5195499999999997</c:v>
                </c:pt>
                <c:pt idx="16987">
                  <c:v>7.5193775</c:v>
                </c:pt>
                <c:pt idx="16988">
                  <c:v>7.51908625</c:v>
                </c:pt>
                <c:pt idx="16989">
                  <c:v>7.5194787500000002</c:v>
                </c:pt>
                <c:pt idx="16990">
                  <c:v>7.5199306250015994</c:v>
                </c:pt>
                <c:pt idx="16991">
                  <c:v>7.5203499999999996</c:v>
                </c:pt>
                <c:pt idx="16992">
                  <c:v>7.5207362499999997</c:v>
                </c:pt>
                <c:pt idx="16993">
                  <c:v>7.5211224999999997</c:v>
                </c:pt>
                <c:pt idx="16994">
                  <c:v>7.5214699999999999</c:v>
                </c:pt>
                <c:pt idx="16995">
                  <c:v>7.521935625001599</c:v>
                </c:pt>
                <c:pt idx="16996">
                  <c:v>7.5222818750015987</c:v>
                </c:pt>
                <c:pt idx="16997">
                  <c:v>7.5226625</c:v>
                </c:pt>
                <c:pt idx="16998">
                  <c:v>7.5230293750015989</c:v>
                </c:pt>
                <c:pt idx="16999">
                  <c:v>7.5235050000000001</c:v>
                </c:pt>
                <c:pt idx="17000">
                  <c:v>7.5237543750015989</c:v>
                </c:pt>
                <c:pt idx="17001">
                  <c:v>7.5241206250015988</c:v>
                </c:pt>
                <c:pt idx="17002">
                  <c:v>7.5245368750015986</c:v>
                </c:pt>
                <c:pt idx="17003">
                  <c:v>7.5248987500000002</c:v>
                </c:pt>
                <c:pt idx="17004">
                  <c:v>7.5252406250015991</c:v>
                </c:pt>
                <c:pt idx="17005">
                  <c:v>7.5255749999999999</c:v>
                </c:pt>
                <c:pt idx="17006">
                  <c:v>7.5256400000000001</c:v>
                </c:pt>
                <c:pt idx="17007">
                  <c:v>7.5252987500000001</c:v>
                </c:pt>
                <c:pt idx="17008">
                  <c:v>7.5248168750015987</c:v>
                </c:pt>
                <c:pt idx="17009">
                  <c:v>7.5242737499999999</c:v>
                </c:pt>
                <c:pt idx="17010">
                  <c:v>7.5237437500000004</c:v>
                </c:pt>
                <c:pt idx="17011">
                  <c:v>7.5231062499999997</c:v>
                </c:pt>
                <c:pt idx="17012">
                  <c:v>7.5226825000000002</c:v>
                </c:pt>
                <c:pt idx="17013">
                  <c:v>7.5222018750015991</c:v>
                </c:pt>
                <c:pt idx="17014">
                  <c:v>7.5217237499999996</c:v>
                </c:pt>
                <c:pt idx="17015">
                  <c:v>7.5212275000000002</c:v>
                </c:pt>
                <c:pt idx="17016">
                  <c:v>7.520785625001599</c:v>
                </c:pt>
                <c:pt idx="17017">
                  <c:v>7.5203231250015987</c:v>
                </c:pt>
                <c:pt idx="17018">
                  <c:v>7.5198881250015992</c:v>
                </c:pt>
                <c:pt idx="17019">
                  <c:v>7.5194506250015989</c:v>
                </c:pt>
                <c:pt idx="17020">
                  <c:v>7.5190381250015994</c:v>
                </c:pt>
                <c:pt idx="17021">
                  <c:v>7.5185912500000001</c:v>
                </c:pt>
                <c:pt idx="17022">
                  <c:v>7.5182175000000004</c:v>
                </c:pt>
                <c:pt idx="17023">
                  <c:v>7.5176299999999996</c:v>
                </c:pt>
                <c:pt idx="17024">
                  <c:v>7.5170168750015991</c:v>
                </c:pt>
                <c:pt idx="17025">
                  <c:v>7.5163487499999997</c:v>
                </c:pt>
                <c:pt idx="17026">
                  <c:v>7.5156843750015989</c:v>
                </c:pt>
                <c:pt idx="17027">
                  <c:v>7.5150975000000004</c:v>
                </c:pt>
                <c:pt idx="17028">
                  <c:v>7.5145237500000004</c:v>
                </c:pt>
                <c:pt idx="17029">
                  <c:v>7.5141168750015987</c:v>
                </c:pt>
                <c:pt idx="17030">
                  <c:v>7.5136706250015992</c:v>
                </c:pt>
                <c:pt idx="17031">
                  <c:v>7.5132325</c:v>
                </c:pt>
                <c:pt idx="17032">
                  <c:v>7.5127443750015992</c:v>
                </c:pt>
                <c:pt idx="17033">
                  <c:v>7.5123787499999999</c:v>
                </c:pt>
                <c:pt idx="17034">
                  <c:v>7.5119206250015989</c:v>
                </c:pt>
                <c:pt idx="17035">
                  <c:v>7.5115093750015989</c:v>
                </c:pt>
                <c:pt idx="17036">
                  <c:v>7.5119181250015989</c:v>
                </c:pt>
                <c:pt idx="17037">
                  <c:v>7.5122531250015987</c:v>
                </c:pt>
                <c:pt idx="17038">
                  <c:v>7.5126074999999997</c:v>
                </c:pt>
                <c:pt idx="17039">
                  <c:v>7.5130074999999996</c:v>
                </c:pt>
                <c:pt idx="17040">
                  <c:v>7.5133681250015991</c:v>
                </c:pt>
                <c:pt idx="17041">
                  <c:v>7.5137368750015989</c:v>
                </c:pt>
                <c:pt idx="17042">
                  <c:v>7.514134375001599</c:v>
                </c:pt>
                <c:pt idx="17043">
                  <c:v>7.5144668750015988</c:v>
                </c:pt>
                <c:pt idx="17044">
                  <c:v>7.5148824999999997</c:v>
                </c:pt>
                <c:pt idx="17045">
                  <c:v>7.5153474999999998</c:v>
                </c:pt>
                <c:pt idx="17046">
                  <c:v>7.5158881250015988</c:v>
                </c:pt>
                <c:pt idx="17047">
                  <c:v>7.5162725000000004</c:v>
                </c:pt>
                <c:pt idx="17048">
                  <c:v>7.5166287499999997</c:v>
                </c:pt>
                <c:pt idx="17049">
                  <c:v>7.5169800000000002</c:v>
                </c:pt>
                <c:pt idx="17050">
                  <c:v>7.5173593750015986</c:v>
                </c:pt>
                <c:pt idx="17051">
                  <c:v>7.5177474999999996</c:v>
                </c:pt>
                <c:pt idx="17052">
                  <c:v>7.5181668750015991</c:v>
                </c:pt>
                <c:pt idx="17053">
                  <c:v>7.5185381250015988</c:v>
                </c:pt>
                <c:pt idx="17054">
                  <c:v>7.5189056250015991</c:v>
                </c:pt>
                <c:pt idx="17055">
                  <c:v>7.5193025000000002</c:v>
                </c:pt>
                <c:pt idx="17056">
                  <c:v>7.5196812499999997</c:v>
                </c:pt>
                <c:pt idx="17057">
                  <c:v>7.5201406250015994</c:v>
                </c:pt>
                <c:pt idx="17058">
                  <c:v>7.5205056250015989</c:v>
                </c:pt>
                <c:pt idx="17059">
                  <c:v>7.520948125001599</c:v>
                </c:pt>
                <c:pt idx="17060">
                  <c:v>7.5212843750015992</c:v>
                </c:pt>
                <c:pt idx="17061">
                  <c:v>7.5216174999999996</c:v>
                </c:pt>
                <c:pt idx="17062">
                  <c:v>7.5219593750015994</c:v>
                </c:pt>
                <c:pt idx="17063">
                  <c:v>7.5223093750015986</c:v>
                </c:pt>
                <c:pt idx="17064">
                  <c:v>7.5226562499999998</c:v>
                </c:pt>
                <c:pt idx="17065">
                  <c:v>7.5230093750015987</c:v>
                </c:pt>
                <c:pt idx="17066">
                  <c:v>7.5234456250015986</c:v>
                </c:pt>
                <c:pt idx="17067">
                  <c:v>7.5238775000000002</c:v>
                </c:pt>
                <c:pt idx="17068">
                  <c:v>7.5242025000000003</c:v>
                </c:pt>
                <c:pt idx="17069">
                  <c:v>7.5242487499999999</c:v>
                </c:pt>
                <c:pt idx="17070">
                  <c:v>7.5238606250015989</c:v>
                </c:pt>
                <c:pt idx="17071">
                  <c:v>7.5234312499999998</c:v>
                </c:pt>
                <c:pt idx="17072">
                  <c:v>7.5230743750015989</c:v>
                </c:pt>
                <c:pt idx="17073">
                  <c:v>7.52328625</c:v>
                </c:pt>
                <c:pt idx="17074">
                  <c:v>7.522954375001599</c:v>
                </c:pt>
                <c:pt idx="17075">
                  <c:v>7.5223818750015994</c:v>
                </c:pt>
                <c:pt idx="17076">
                  <c:v>7.5220531250015989</c:v>
                </c:pt>
                <c:pt idx="17077">
                  <c:v>7.5216981250015991</c:v>
                </c:pt>
                <c:pt idx="17078">
                  <c:v>7.52131375</c:v>
                </c:pt>
                <c:pt idx="17079">
                  <c:v>7.5209562500000002</c:v>
                </c:pt>
                <c:pt idx="17080">
                  <c:v>7.5204906250015986</c:v>
                </c:pt>
                <c:pt idx="17081">
                  <c:v>7.5199831250015992</c:v>
                </c:pt>
                <c:pt idx="17082">
                  <c:v>7.51952</c:v>
                </c:pt>
                <c:pt idx="17083">
                  <c:v>7.51910875</c:v>
                </c:pt>
                <c:pt idx="17084">
                  <c:v>7.5184018750015991</c:v>
                </c:pt>
                <c:pt idx="17085">
                  <c:v>7.5180199999999999</c:v>
                </c:pt>
                <c:pt idx="17086">
                  <c:v>7.5176837499999998</c:v>
                </c:pt>
                <c:pt idx="17087">
                  <c:v>7.5172612499999998</c:v>
                </c:pt>
                <c:pt idx="17088">
                  <c:v>7.516703125001599</c:v>
                </c:pt>
                <c:pt idx="17089">
                  <c:v>7.5163293750015994</c:v>
                </c:pt>
                <c:pt idx="17090">
                  <c:v>7.5159943750015987</c:v>
                </c:pt>
                <c:pt idx="17091">
                  <c:v>7.5163425000000004</c:v>
                </c:pt>
                <c:pt idx="17092">
                  <c:v>7.5167893750015988</c:v>
                </c:pt>
                <c:pt idx="17093">
                  <c:v>7.51643375</c:v>
                </c:pt>
                <c:pt idx="17094">
                  <c:v>7.5160506250015988</c:v>
                </c:pt>
                <c:pt idx="17095">
                  <c:v>7.5157049999999996</c:v>
                </c:pt>
                <c:pt idx="17096">
                  <c:v>7.5153131250015992</c:v>
                </c:pt>
                <c:pt idx="17097">
                  <c:v>7.5154643750015993</c:v>
                </c:pt>
                <c:pt idx="17098">
                  <c:v>7.5158668750015991</c:v>
                </c:pt>
                <c:pt idx="17099">
                  <c:v>7.5162568750015986</c:v>
                </c:pt>
                <c:pt idx="17100">
                  <c:v>7.5166612500000003</c:v>
                </c:pt>
                <c:pt idx="17101">
                  <c:v>7.5171900000000003</c:v>
                </c:pt>
                <c:pt idx="17102">
                  <c:v>7.5175793750015991</c:v>
                </c:pt>
                <c:pt idx="17103">
                  <c:v>7.5180181250015989</c:v>
                </c:pt>
                <c:pt idx="17104">
                  <c:v>7.5184356250015991</c:v>
                </c:pt>
                <c:pt idx="17105">
                  <c:v>7.5188543750015988</c:v>
                </c:pt>
                <c:pt idx="17106">
                  <c:v>7.5192912500000002</c:v>
                </c:pt>
                <c:pt idx="17107">
                  <c:v>7.5192637500000004</c:v>
                </c:pt>
                <c:pt idx="17108">
                  <c:v>7.5197287499999996</c:v>
                </c:pt>
                <c:pt idx="17109">
                  <c:v>7.5193218750015989</c:v>
                </c:pt>
                <c:pt idx="17110">
                  <c:v>7.5188437500000003</c:v>
                </c:pt>
                <c:pt idx="17111">
                  <c:v>7.5188812499999997</c:v>
                </c:pt>
                <c:pt idx="17112">
                  <c:v>7.5192056250015993</c:v>
                </c:pt>
                <c:pt idx="17113">
                  <c:v>7.5195318750015989</c:v>
                </c:pt>
                <c:pt idx="17114">
                  <c:v>7.5198625000000003</c:v>
                </c:pt>
                <c:pt idx="17115">
                  <c:v>7.52023625</c:v>
                </c:pt>
                <c:pt idx="17116">
                  <c:v>7.5206024999999999</c:v>
                </c:pt>
                <c:pt idx="17117">
                  <c:v>7.5209556250015988</c:v>
                </c:pt>
                <c:pt idx="17118">
                  <c:v>7.5213606250015994</c:v>
                </c:pt>
                <c:pt idx="17119">
                  <c:v>7.52178375</c:v>
                </c:pt>
                <c:pt idx="17120">
                  <c:v>7.5221499999999999</c:v>
                </c:pt>
                <c:pt idx="17121">
                  <c:v>7.5225131250015993</c:v>
                </c:pt>
                <c:pt idx="17122">
                  <c:v>7.5229281250015987</c:v>
                </c:pt>
                <c:pt idx="17123">
                  <c:v>7.523270625001599</c:v>
                </c:pt>
                <c:pt idx="17124">
                  <c:v>7.5235962499999998</c:v>
                </c:pt>
                <c:pt idx="17125">
                  <c:v>7.5239218750015988</c:v>
                </c:pt>
                <c:pt idx="17126">
                  <c:v>7.5242743750015988</c:v>
                </c:pt>
                <c:pt idx="17127">
                  <c:v>7.5239025000000002</c:v>
                </c:pt>
                <c:pt idx="17128">
                  <c:v>7.5235443750015989</c:v>
                </c:pt>
                <c:pt idx="17129">
                  <c:v>7.5231349999999999</c:v>
                </c:pt>
                <c:pt idx="17130">
                  <c:v>7.5227962499999999</c:v>
                </c:pt>
                <c:pt idx="17131">
                  <c:v>7.5223731250015993</c:v>
                </c:pt>
                <c:pt idx="17132">
                  <c:v>7.5218643750015994</c:v>
                </c:pt>
                <c:pt idx="17133">
                  <c:v>7.5214299999999996</c:v>
                </c:pt>
                <c:pt idx="17134">
                  <c:v>7.5210093750015989</c:v>
                </c:pt>
                <c:pt idx="17135">
                  <c:v>7.5207875</c:v>
                </c:pt>
                <c:pt idx="17136">
                  <c:v>7.520878125001599</c:v>
                </c:pt>
                <c:pt idx="17137">
                  <c:v>7.5211724999999996</c:v>
                </c:pt>
                <c:pt idx="17138">
                  <c:v>7.52115125</c:v>
                </c:pt>
                <c:pt idx="17139">
                  <c:v>7.5208637500000002</c:v>
                </c:pt>
                <c:pt idx="17140">
                  <c:v>7.5210843750015988</c:v>
                </c:pt>
                <c:pt idx="17141">
                  <c:v>7.5210737500000002</c:v>
                </c:pt>
                <c:pt idx="17142">
                  <c:v>7.5214031250015987</c:v>
                </c:pt>
                <c:pt idx="17143">
                  <c:v>7.5217900000000002</c:v>
                </c:pt>
                <c:pt idx="17144">
                  <c:v>7.5221825000000004</c:v>
                </c:pt>
                <c:pt idx="17145">
                  <c:v>7.5215937500000001</c:v>
                </c:pt>
                <c:pt idx="17146">
                  <c:v>7.5209837500000001</c:v>
                </c:pt>
                <c:pt idx="17147">
                  <c:v>7.520645</c:v>
                </c:pt>
                <c:pt idx="17148">
                  <c:v>7.5200181250015987</c:v>
                </c:pt>
                <c:pt idx="17149">
                  <c:v>7.519685</c:v>
                </c:pt>
                <c:pt idx="17150">
                  <c:v>7.5193431250015994</c:v>
                </c:pt>
                <c:pt idx="17151">
                  <c:v>7.5188575000000002</c:v>
                </c:pt>
                <c:pt idx="17152">
                  <c:v>7.5183024999999999</c:v>
                </c:pt>
                <c:pt idx="17153">
                  <c:v>7.5178874999999996</c:v>
                </c:pt>
                <c:pt idx="17154">
                  <c:v>7.5173568750015987</c:v>
                </c:pt>
                <c:pt idx="17155">
                  <c:v>7.5168125000000003</c:v>
                </c:pt>
                <c:pt idx="17156">
                  <c:v>7.5164193750015986</c:v>
                </c:pt>
                <c:pt idx="17157">
                  <c:v>7.516375</c:v>
                </c:pt>
                <c:pt idx="17158">
                  <c:v>7.5167643750015989</c:v>
                </c:pt>
                <c:pt idx="17159">
                  <c:v>7.5171049999999999</c:v>
                </c:pt>
                <c:pt idx="17160">
                  <c:v>7.517500625001599</c:v>
                </c:pt>
                <c:pt idx="17161">
                  <c:v>7.5179387499999999</c:v>
                </c:pt>
                <c:pt idx="17162">
                  <c:v>7.5183406250015992</c:v>
                </c:pt>
                <c:pt idx="17163">
                  <c:v>7.5186906250015992</c:v>
                </c:pt>
                <c:pt idx="17164">
                  <c:v>7.5191150000000002</c:v>
                </c:pt>
                <c:pt idx="17165">
                  <c:v>7.5195206250015989</c:v>
                </c:pt>
                <c:pt idx="17166">
                  <c:v>7.519845625001599</c:v>
                </c:pt>
                <c:pt idx="17167">
                  <c:v>7.5202487500000004</c:v>
                </c:pt>
                <c:pt idx="17168">
                  <c:v>7.5205787500000003</c:v>
                </c:pt>
                <c:pt idx="17169">
                  <c:v>7.5209487499999996</c:v>
                </c:pt>
                <c:pt idx="17170">
                  <c:v>7.5213625000000004</c:v>
                </c:pt>
                <c:pt idx="17171">
                  <c:v>7.5217537500000002</c:v>
                </c:pt>
                <c:pt idx="17172">
                  <c:v>7.5220893750015989</c:v>
                </c:pt>
                <c:pt idx="17173">
                  <c:v>7.5224324999999999</c:v>
                </c:pt>
                <c:pt idx="17174">
                  <c:v>7.5228099999999998</c:v>
                </c:pt>
                <c:pt idx="17175">
                  <c:v>7.5231343750015993</c:v>
                </c:pt>
                <c:pt idx="17176">
                  <c:v>7.523401875001599</c:v>
                </c:pt>
                <c:pt idx="17177">
                  <c:v>7.5237443750015993</c:v>
                </c:pt>
                <c:pt idx="17178">
                  <c:v>7.5241306250015993</c:v>
                </c:pt>
                <c:pt idx="17179">
                  <c:v>7.5245331250015992</c:v>
                </c:pt>
                <c:pt idx="17180">
                  <c:v>7.5249643750015993</c:v>
                </c:pt>
                <c:pt idx="17181">
                  <c:v>7.5253012500000001</c:v>
                </c:pt>
                <c:pt idx="17182">
                  <c:v>7.5253293750015988</c:v>
                </c:pt>
                <c:pt idx="17183">
                  <c:v>7.5257075000000002</c:v>
                </c:pt>
                <c:pt idx="17184">
                  <c:v>7.5251262499999996</c:v>
                </c:pt>
                <c:pt idx="17185">
                  <c:v>7.5247981250015989</c:v>
                </c:pt>
                <c:pt idx="17186">
                  <c:v>7.5244362499999999</c:v>
                </c:pt>
                <c:pt idx="17187">
                  <c:v>7.5240024999999999</c:v>
                </c:pt>
                <c:pt idx="17188">
                  <c:v>7.5235900000000004</c:v>
                </c:pt>
                <c:pt idx="17189">
                  <c:v>7.5231075000000001</c:v>
                </c:pt>
                <c:pt idx="17190">
                  <c:v>7.5226424999999999</c:v>
                </c:pt>
                <c:pt idx="17191">
                  <c:v>7.5220574999999998</c:v>
                </c:pt>
                <c:pt idx="17192">
                  <c:v>7.5215224999999997</c:v>
                </c:pt>
                <c:pt idx="17193">
                  <c:v>7.5209824999999997</c:v>
                </c:pt>
                <c:pt idx="17194">
                  <c:v>7.5204037499999998</c:v>
                </c:pt>
                <c:pt idx="17195">
                  <c:v>7.5197149999999997</c:v>
                </c:pt>
                <c:pt idx="17196">
                  <c:v>7.5190637499999999</c:v>
                </c:pt>
                <c:pt idx="17197">
                  <c:v>7.5184456250015987</c:v>
                </c:pt>
                <c:pt idx="17198">
                  <c:v>7.5177924999999997</c:v>
                </c:pt>
                <c:pt idx="17199">
                  <c:v>7.5171749999999999</c:v>
                </c:pt>
                <c:pt idx="17200">
                  <c:v>7.5165306250015993</c:v>
                </c:pt>
                <c:pt idx="17201">
                  <c:v>7.5160375000000004</c:v>
                </c:pt>
                <c:pt idx="17202">
                  <c:v>7.5155081250015989</c:v>
                </c:pt>
                <c:pt idx="17203">
                  <c:v>7.5149968750015992</c:v>
                </c:pt>
                <c:pt idx="17204">
                  <c:v>7.5145356250015993</c:v>
                </c:pt>
                <c:pt idx="17205">
                  <c:v>7.5141243750015994</c:v>
                </c:pt>
                <c:pt idx="17206">
                  <c:v>7.5136950000000002</c:v>
                </c:pt>
                <c:pt idx="17207">
                  <c:v>7.5132925000000004</c:v>
                </c:pt>
                <c:pt idx="17208">
                  <c:v>7.5129393750015989</c:v>
                </c:pt>
                <c:pt idx="17209">
                  <c:v>7.5125987500000004</c:v>
                </c:pt>
                <c:pt idx="17210">
                  <c:v>7.5122581250015994</c:v>
                </c:pt>
                <c:pt idx="17211">
                  <c:v>7.5118812500000001</c:v>
                </c:pt>
                <c:pt idx="17212">
                  <c:v>7.5113612500000002</c:v>
                </c:pt>
                <c:pt idx="17213">
                  <c:v>7.5110131250015986</c:v>
                </c:pt>
                <c:pt idx="17214">
                  <c:v>7.5106318750015992</c:v>
                </c:pt>
                <c:pt idx="17215">
                  <c:v>7.5102993750015994</c:v>
                </c:pt>
                <c:pt idx="17216">
                  <c:v>7.5104231250015987</c:v>
                </c:pt>
                <c:pt idx="17217">
                  <c:v>7.510768125001599</c:v>
                </c:pt>
                <c:pt idx="17218">
                  <c:v>7.5106081250015988</c:v>
                </c:pt>
                <c:pt idx="17219">
                  <c:v>7.5109674999999996</c:v>
                </c:pt>
                <c:pt idx="17220">
                  <c:v>7.5113162500000001</c:v>
                </c:pt>
                <c:pt idx="17221">
                  <c:v>7.511716875001599</c:v>
                </c:pt>
                <c:pt idx="17222">
                  <c:v>7.5121099999999998</c:v>
                </c:pt>
                <c:pt idx="17223">
                  <c:v>7.5125518750015994</c:v>
                </c:pt>
                <c:pt idx="17224">
                  <c:v>7.5129324999999998</c:v>
                </c:pt>
                <c:pt idx="17225">
                  <c:v>7.513325</c:v>
                </c:pt>
                <c:pt idx="17226">
                  <c:v>7.5137324999999997</c:v>
                </c:pt>
                <c:pt idx="17227">
                  <c:v>7.5140593750015992</c:v>
                </c:pt>
                <c:pt idx="17228">
                  <c:v>7.514428125001599</c:v>
                </c:pt>
                <c:pt idx="17229">
                  <c:v>7.514875</c:v>
                </c:pt>
                <c:pt idx="17230">
                  <c:v>7.5153318750015989</c:v>
                </c:pt>
                <c:pt idx="17231">
                  <c:v>7.5157362499999998</c:v>
                </c:pt>
                <c:pt idx="17232">
                  <c:v>7.5161437500000003</c:v>
                </c:pt>
                <c:pt idx="17233">
                  <c:v>7.5165931250015987</c:v>
                </c:pt>
                <c:pt idx="17234">
                  <c:v>7.5170012499999999</c:v>
                </c:pt>
                <c:pt idx="17235">
                  <c:v>7.5173474999999996</c:v>
                </c:pt>
                <c:pt idx="17236">
                  <c:v>7.5173893750015992</c:v>
                </c:pt>
                <c:pt idx="17237">
                  <c:v>7.5169531250015993</c:v>
                </c:pt>
                <c:pt idx="17238">
                  <c:v>7.5165531250015993</c:v>
                </c:pt>
                <c:pt idx="17239">
                  <c:v>7.5166374999999999</c:v>
                </c:pt>
                <c:pt idx="17240">
                  <c:v>7.51704375</c:v>
                </c:pt>
                <c:pt idx="17241">
                  <c:v>7.5173775000000003</c:v>
                </c:pt>
                <c:pt idx="17242">
                  <c:v>7.5177412500000003</c:v>
                </c:pt>
                <c:pt idx="17243">
                  <c:v>7.5181849999999999</c:v>
                </c:pt>
                <c:pt idx="17244">
                  <c:v>7.5185149999999998</c:v>
                </c:pt>
                <c:pt idx="17245">
                  <c:v>7.5184974999999996</c:v>
                </c:pt>
                <c:pt idx="17246">
                  <c:v>7.5181087499999997</c:v>
                </c:pt>
                <c:pt idx="17247">
                  <c:v>7.5176206250015989</c:v>
                </c:pt>
                <c:pt idx="17248">
                  <c:v>7.5172481250015988</c:v>
                </c:pt>
                <c:pt idx="17249">
                  <c:v>7.51680875</c:v>
                </c:pt>
                <c:pt idx="17250">
                  <c:v>7.5164324999999996</c:v>
                </c:pt>
                <c:pt idx="17251">
                  <c:v>7.5160906250015991</c:v>
                </c:pt>
                <c:pt idx="17252">
                  <c:v>7.51575375</c:v>
                </c:pt>
                <c:pt idx="17253">
                  <c:v>7.5153618750015987</c:v>
                </c:pt>
                <c:pt idx="17254">
                  <c:v>7.5148912499999998</c:v>
                </c:pt>
                <c:pt idx="17255">
                  <c:v>7.5144381250015986</c:v>
                </c:pt>
                <c:pt idx="17256">
                  <c:v>7.5139212500000001</c:v>
                </c:pt>
                <c:pt idx="17257">
                  <c:v>7.51347875</c:v>
                </c:pt>
                <c:pt idx="17258">
                  <c:v>7.5131462500000001</c:v>
                </c:pt>
                <c:pt idx="17259">
                  <c:v>7.5135787499999998</c:v>
                </c:pt>
                <c:pt idx="17260">
                  <c:v>7.5140500000000001</c:v>
                </c:pt>
                <c:pt idx="17261">
                  <c:v>7.5144362500000002</c:v>
                </c:pt>
                <c:pt idx="17262">
                  <c:v>7.5147656250015986</c:v>
                </c:pt>
                <c:pt idx="17263">
                  <c:v>7.5151843750015992</c:v>
                </c:pt>
                <c:pt idx="17264">
                  <c:v>7.5155281250015991</c:v>
                </c:pt>
                <c:pt idx="17265">
                  <c:v>7.5159768750015994</c:v>
                </c:pt>
                <c:pt idx="17266">
                  <c:v>7.5163925000000003</c:v>
                </c:pt>
                <c:pt idx="17267">
                  <c:v>7.5168324999999996</c:v>
                </c:pt>
                <c:pt idx="17268">
                  <c:v>7.5172412499999997</c:v>
                </c:pt>
                <c:pt idx="17269">
                  <c:v>7.5176368750015987</c:v>
                </c:pt>
                <c:pt idx="17270">
                  <c:v>7.5180800000000003</c:v>
                </c:pt>
                <c:pt idx="17271">
                  <c:v>7.5184924999999998</c:v>
                </c:pt>
                <c:pt idx="17272">
                  <c:v>7.5189237499999999</c:v>
                </c:pt>
                <c:pt idx="17273">
                  <c:v>7.5193225000000004</c:v>
                </c:pt>
                <c:pt idx="17274">
                  <c:v>7.5197062499999996</c:v>
                </c:pt>
                <c:pt idx="17275">
                  <c:v>7.52004625</c:v>
                </c:pt>
                <c:pt idx="17276">
                  <c:v>7.5203949999999997</c:v>
                </c:pt>
                <c:pt idx="17277">
                  <c:v>7.5208368750015993</c:v>
                </c:pt>
                <c:pt idx="17278">
                  <c:v>7.5212087500000004</c:v>
                </c:pt>
                <c:pt idx="17279">
                  <c:v>7.5215937500000001</c:v>
                </c:pt>
                <c:pt idx="17280">
                  <c:v>7.5219825</c:v>
                </c:pt>
                <c:pt idx="17281">
                  <c:v>7.5224131250015986</c:v>
                </c:pt>
                <c:pt idx="17282">
                  <c:v>7.522791875001599</c:v>
                </c:pt>
                <c:pt idx="17283">
                  <c:v>7.5232487499999996</c:v>
                </c:pt>
                <c:pt idx="17284">
                  <c:v>7.5230674999999998</c:v>
                </c:pt>
                <c:pt idx="17285">
                  <c:v>7.5224456250015992</c:v>
                </c:pt>
                <c:pt idx="17286">
                  <c:v>7.5220087500000004</c:v>
                </c:pt>
                <c:pt idx="17287">
                  <c:v>7.5215893750015992</c:v>
                </c:pt>
                <c:pt idx="17288">
                  <c:v>7.52115125</c:v>
                </c:pt>
                <c:pt idx="17289">
                  <c:v>7.5206825000000004</c:v>
                </c:pt>
                <c:pt idx="17290">
                  <c:v>7.52013</c:v>
                </c:pt>
                <c:pt idx="17291">
                  <c:v>7.5195262500000002</c:v>
                </c:pt>
                <c:pt idx="17292">
                  <c:v>7.5189656250015986</c:v>
                </c:pt>
                <c:pt idx="17293">
                  <c:v>7.5183668750015986</c:v>
                </c:pt>
                <c:pt idx="17294">
                  <c:v>7.5178487499999997</c:v>
                </c:pt>
                <c:pt idx="17295">
                  <c:v>7.5174374999999998</c:v>
                </c:pt>
                <c:pt idx="17296">
                  <c:v>7.5170456250015993</c:v>
                </c:pt>
                <c:pt idx="17297">
                  <c:v>7.5167056250015989</c:v>
                </c:pt>
                <c:pt idx="17298">
                  <c:v>7.5162381250015988</c:v>
                </c:pt>
                <c:pt idx="17299">
                  <c:v>7.5157706250015988</c:v>
                </c:pt>
                <c:pt idx="17300">
                  <c:v>7.515388125001599</c:v>
                </c:pt>
                <c:pt idx="17301">
                  <c:v>7.5148931250015991</c:v>
                </c:pt>
                <c:pt idx="17302">
                  <c:v>7.514475</c:v>
                </c:pt>
                <c:pt idx="17303">
                  <c:v>7.5140218750015988</c:v>
                </c:pt>
                <c:pt idx="17304">
                  <c:v>7.51352625</c:v>
                </c:pt>
                <c:pt idx="17305">
                  <c:v>7.5130856250015992</c:v>
                </c:pt>
                <c:pt idx="17306">
                  <c:v>7.5126131250015993</c:v>
                </c:pt>
                <c:pt idx="17307">
                  <c:v>7.5122400000000003</c:v>
                </c:pt>
                <c:pt idx="17308">
                  <c:v>7.51188375</c:v>
                </c:pt>
                <c:pt idx="17309">
                  <c:v>7.51145</c:v>
                </c:pt>
                <c:pt idx="17310">
                  <c:v>7.5110187499999999</c:v>
                </c:pt>
                <c:pt idx="17311">
                  <c:v>7.5106431250015993</c:v>
                </c:pt>
                <c:pt idx="17312">
                  <c:v>7.5102531250015989</c:v>
                </c:pt>
                <c:pt idx="17313">
                  <c:v>7.5098062499999996</c:v>
                </c:pt>
                <c:pt idx="17314">
                  <c:v>7.5093993750015988</c:v>
                </c:pt>
                <c:pt idx="17315">
                  <c:v>7.5097199999999997</c:v>
                </c:pt>
                <c:pt idx="17316">
                  <c:v>7.5100468750015992</c:v>
                </c:pt>
                <c:pt idx="17317">
                  <c:v>7.5104306250015993</c:v>
                </c:pt>
                <c:pt idx="17318">
                  <c:v>7.5108062499999999</c:v>
                </c:pt>
                <c:pt idx="17319">
                  <c:v>7.5111762500000001</c:v>
                </c:pt>
                <c:pt idx="17320">
                  <c:v>7.5115037500000001</c:v>
                </c:pt>
                <c:pt idx="17321">
                  <c:v>7.5115987500000001</c:v>
                </c:pt>
                <c:pt idx="17322">
                  <c:v>7.5116512499999999</c:v>
                </c:pt>
                <c:pt idx="17323">
                  <c:v>7.5121000000000002</c:v>
                </c:pt>
                <c:pt idx="17324">
                  <c:v>7.5124275000000003</c:v>
                </c:pt>
                <c:pt idx="17325">
                  <c:v>7.5128256250015992</c:v>
                </c:pt>
                <c:pt idx="17326">
                  <c:v>7.5132618750015991</c:v>
                </c:pt>
                <c:pt idx="17327">
                  <c:v>7.5137093750015991</c:v>
                </c:pt>
                <c:pt idx="17328">
                  <c:v>7.5140437499999999</c:v>
                </c:pt>
                <c:pt idx="17329">
                  <c:v>7.5144000000000002</c:v>
                </c:pt>
                <c:pt idx="17330">
                  <c:v>7.5140368750015991</c:v>
                </c:pt>
                <c:pt idx="17331">
                  <c:v>7.5136993750015986</c:v>
                </c:pt>
                <c:pt idx="17332">
                  <c:v>7.5131912500000002</c:v>
                </c:pt>
                <c:pt idx="17333">
                  <c:v>7.5126456250015989</c:v>
                </c:pt>
                <c:pt idx="17334">
                  <c:v>7.5123199999999999</c:v>
                </c:pt>
                <c:pt idx="17335">
                  <c:v>7.5126837499999999</c:v>
                </c:pt>
                <c:pt idx="17336">
                  <c:v>7.5130474999999999</c:v>
                </c:pt>
                <c:pt idx="17337">
                  <c:v>7.5134093750015989</c:v>
                </c:pt>
                <c:pt idx="17338">
                  <c:v>7.5138462500000003</c:v>
                </c:pt>
                <c:pt idx="17339">
                  <c:v>7.5142906250015988</c:v>
                </c:pt>
                <c:pt idx="17340">
                  <c:v>7.5147543750015986</c:v>
                </c:pt>
                <c:pt idx="17341">
                  <c:v>7.5152331250015987</c:v>
                </c:pt>
                <c:pt idx="17342">
                  <c:v>7.5155706250015992</c:v>
                </c:pt>
                <c:pt idx="17343">
                  <c:v>7.5158993750015988</c:v>
                </c:pt>
                <c:pt idx="17344">
                  <c:v>7.5162831250015989</c:v>
                </c:pt>
                <c:pt idx="17345">
                  <c:v>7.5166843750015992</c:v>
                </c:pt>
                <c:pt idx="17346">
                  <c:v>7.5171150000000004</c:v>
                </c:pt>
                <c:pt idx="17347">
                  <c:v>7.5174475000000003</c:v>
                </c:pt>
                <c:pt idx="17348">
                  <c:v>7.5174162500000001</c:v>
                </c:pt>
                <c:pt idx="17349">
                  <c:v>7.5178618750015991</c:v>
                </c:pt>
                <c:pt idx="17350">
                  <c:v>7.5181862500000003</c:v>
                </c:pt>
                <c:pt idx="17351">
                  <c:v>7.5185950000000004</c:v>
                </c:pt>
                <c:pt idx="17352">
                  <c:v>7.5190275</c:v>
                </c:pt>
                <c:pt idx="17353">
                  <c:v>7.5193512499999997</c:v>
                </c:pt>
                <c:pt idx="17354">
                  <c:v>7.5198450000000001</c:v>
                </c:pt>
                <c:pt idx="17355">
                  <c:v>7.5202537500000002</c:v>
                </c:pt>
                <c:pt idx="17356">
                  <c:v>7.5199037500000001</c:v>
                </c:pt>
                <c:pt idx="17357">
                  <c:v>7.5194843750015989</c:v>
                </c:pt>
                <c:pt idx="17358">
                  <c:v>7.5191325000000004</c:v>
                </c:pt>
                <c:pt idx="17359">
                  <c:v>7.5194643750015988</c:v>
                </c:pt>
                <c:pt idx="17360">
                  <c:v>7.519825</c:v>
                </c:pt>
                <c:pt idx="17361">
                  <c:v>7.5198812500000001</c:v>
                </c:pt>
                <c:pt idx="17362">
                  <c:v>7.5202175000000002</c:v>
                </c:pt>
                <c:pt idx="17363">
                  <c:v>7.5206049999999998</c:v>
                </c:pt>
                <c:pt idx="17364">
                  <c:v>7.5202156250015992</c:v>
                </c:pt>
                <c:pt idx="17365">
                  <c:v>7.5194862499999999</c:v>
                </c:pt>
                <c:pt idx="17366">
                  <c:v>7.5189831250015988</c:v>
                </c:pt>
                <c:pt idx="17367">
                  <c:v>7.518368125001599</c:v>
                </c:pt>
                <c:pt idx="17368">
                  <c:v>7.5176956250015987</c:v>
                </c:pt>
                <c:pt idx="17369">
                  <c:v>7.5169593750015986</c:v>
                </c:pt>
                <c:pt idx="17370">
                  <c:v>7.5161499999999997</c:v>
                </c:pt>
                <c:pt idx="17371">
                  <c:v>7.5152437499999998</c:v>
                </c:pt>
                <c:pt idx="17372">
                  <c:v>7.5142443750015993</c:v>
                </c:pt>
                <c:pt idx="17373">
                  <c:v>7.5132131250015988</c:v>
                </c:pt>
                <c:pt idx="17374">
                  <c:v>7.5122006250015989</c:v>
                </c:pt>
                <c:pt idx="17375">
                  <c:v>7.51119</c:v>
                </c:pt>
                <c:pt idx="17376">
                  <c:v>7.5102693750015987</c:v>
                </c:pt>
                <c:pt idx="17377">
                  <c:v>7.5094218750015989</c:v>
                </c:pt>
                <c:pt idx="17378">
                  <c:v>7.5085818750015987</c:v>
                </c:pt>
                <c:pt idx="17379">
                  <c:v>7.5078268750015988</c:v>
                </c:pt>
                <c:pt idx="17380">
                  <c:v>7.5071587500000003</c:v>
                </c:pt>
                <c:pt idx="17381">
                  <c:v>7.5066075000000003</c:v>
                </c:pt>
                <c:pt idx="17382">
                  <c:v>7.5061875000000002</c:v>
                </c:pt>
                <c:pt idx="17383">
                  <c:v>7.5057756250015988</c:v>
                </c:pt>
                <c:pt idx="17384">
                  <c:v>7.5051918750015991</c:v>
                </c:pt>
                <c:pt idx="17385">
                  <c:v>7.5048043750015987</c:v>
                </c:pt>
                <c:pt idx="17386">
                  <c:v>7.5044381250015988</c:v>
                </c:pt>
                <c:pt idx="17387">
                  <c:v>7.5041062500000004</c:v>
                </c:pt>
                <c:pt idx="17388">
                  <c:v>7.5037775</c:v>
                </c:pt>
                <c:pt idx="17389">
                  <c:v>7.5041912499999999</c:v>
                </c:pt>
                <c:pt idx="17390">
                  <c:v>7.5045331250015987</c:v>
                </c:pt>
                <c:pt idx="17391">
                  <c:v>7.5049018750015986</c:v>
                </c:pt>
                <c:pt idx="17392">
                  <c:v>7.5052500000000002</c:v>
                </c:pt>
                <c:pt idx="17393">
                  <c:v>7.5055750000000003</c:v>
                </c:pt>
                <c:pt idx="17394">
                  <c:v>7.5059275000000003</c:v>
                </c:pt>
                <c:pt idx="17395">
                  <c:v>7.506251875001599</c:v>
                </c:pt>
                <c:pt idx="17396">
                  <c:v>7.5066331250015992</c:v>
                </c:pt>
                <c:pt idx="17397">
                  <c:v>7.5069837499999998</c:v>
                </c:pt>
                <c:pt idx="17398">
                  <c:v>7.5073774999999996</c:v>
                </c:pt>
                <c:pt idx="17399">
                  <c:v>7.5077325000000004</c:v>
                </c:pt>
                <c:pt idx="17400">
                  <c:v>7.5080543750015991</c:v>
                </c:pt>
                <c:pt idx="17401">
                  <c:v>7.5083962499999997</c:v>
                </c:pt>
                <c:pt idx="17402">
                  <c:v>7.508750625001599</c:v>
                </c:pt>
                <c:pt idx="17403">
                  <c:v>7.5091218750015987</c:v>
                </c:pt>
                <c:pt idx="17404">
                  <c:v>7.509464375001599</c:v>
                </c:pt>
                <c:pt idx="17405">
                  <c:v>7.5098237499999998</c:v>
                </c:pt>
                <c:pt idx="17406">
                  <c:v>7.5102768750015994</c:v>
                </c:pt>
                <c:pt idx="17407">
                  <c:v>7.5106362500000001</c:v>
                </c:pt>
                <c:pt idx="17408">
                  <c:v>7.5110187499999999</c:v>
                </c:pt>
                <c:pt idx="17409">
                  <c:v>7.5113899999999996</c:v>
                </c:pt>
                <c:pt idx="17410">
                  <c:v>7.5117631250015986</c:v>
                </c:pt>
                <c:pt idx="17411">
                  <c:v>7.5120956250015993</c:v>
                </c:pt>
                <c:pt idx="17412">
                  <c:v>7.5125824999999997</c:v>
                </c:pt>
                <c:pt idx="17413">
                  <c:v>7.5130499999999998</c:v>
                </c:pt>
                <c:pt idx="17414">
                  <c:v>7.5131506250015994</c:v>
                </c:pt>
                <c:pt idx="17415">
                  <c:v>7.5124506250015992</c:v>
                </c:pt>
                <c:pt idx="17416">
                  <c:v>7.5119981250015986</c:v>
                </c:pt>
                <c:pt idx="17417">
                  <c:v>7.5114749999999999</c:v>
                </c:pt>
                <c:pt idx="17418">
                  <c:v>7.5109068750015986</c:v>
                </c:pt>
                <c:pt idx="17419">
                  <c:v>7.5103893750015986</c:v>
                </c:pt>
                <c:pt idx="17420">
                  <c:v>7.5097843750015993</c:v>
                </c:pt>
                <c:pt idx="17421">
                  <c:v>7.50918625</c:v>
                </c:pt>
                <c:pt idx="17422">
                  <c:v>7.5085731250015986</c:v>
                </c:pt>
                <c:pt idx="17423">
                  <c:v>7.507998125001599</c:v>
                </c:pt>
                <c:pt idx="17424">
                  <c:v>7.5076093750015991</c:v>
                </c:pt>
                <c:pt idx="17425">
                  <c:v>7.5072599999999996</c:v>
                </c:pt>
                <c:pt idx="17426">
                  <c:v>7.5068656250015993</c:v>
                </c:pt>
                <c:pt idx="17427">
                  <c:v>7.5065256250015988</c:v>
                </c:pt>
                <c:pt idx="17428">
                  <c:v>7.5060906250015993</c:v>
                </c:pt>
                <c:pt idx="17429">
                  <c:v>7.5062681250015988</c:v>
                </c:pt>
                <c:pt idx="17430">
                  <c:v>7.5066875</c:v>
                </c:pt>
                <c:pt idx="17431">
                  <c:v>7.5070125000000001</c:v>
                </c:pt>
                <c:pt idx="17432">
                  <c:v>7.5074575000000001</c:v>
                </c:pt>
                <c:pt idx="17433">
                  <c:v>7.5079262499999997</c:v>
                </c:pt>
                <c:pt idx="17434">
                  <c:v>7.508431875001599</c:v>
                </c:pt>
                <c:pt idx="17435">
                  <c:v>7.5088056250015986</c:v>
                </c:pt>
                <c:pt idx="17436">
                  <c:v>7.5092150000000002</c:v>
                </c:pt>
                <c:pt idx="17437">
                  <c:v>7.50965375</c:v>
                </c:pt>
                <c:pt idx="17438">
                  <c:v>7.51010125</c:v>
                </c:pt>
                <c:pt idx="17439">
                  <c:v>7.5104525000000004</c:v>
                </c:pt>
                <c:pt idx="17440">
                  <c:v>7.5108368750015986</c:v>
                </c:pt>
                <c:pt idx="17441">
                  <c:v>7.51122625</c:v>
                </c:pt>
                <c:pt idx="17442">
                  <c:v>7.51155375</c:v>
                </c:pt>
                <c:pt idx="17443">
                  <c:v>7.5120312499999997</c:v>
                </c:pt>
                <c:pt idx="17444">
                  <c:v>7.5124368750015993</c:v>
                </c:pt>
                <c:pt idx="17445">
                  <c:v>7.5128656250015986</c:v>
                </c:pt>
                <c:pt idx="17446">
                  <c:v>7.5132262499999998</c:v>
                </c:pt>
                <c:pt idx="17447">
                  <c:v>7.5136050000000001</c:v>
                </c:pt>
                <c:pt idx="17448">
                  <c:v>7.51322125</c:v>
                </c:pt>
                <c:pt idx="17449">
                  <c:v>7.5128862500000002</c:v>
                </c:pt>
                <c:pt idx="17450">
                  <c:v>7.5124956250015993</c:v>
                </c:pt>
                <c:pt idx="17451">
                  <c:v>7.5120718750015989</c:v>
                </c:pt>
                <c:pt idx="17452">
                  <c:v>7.5116437500000002</c:v>
                </c:pt>
                <c:pt idx="17453">
                  <c:v>7.5111537500000001</c:v>
                </c:pt>
                <c:pt idx="17454">
                  <c:v>7.5108212500000002</c:v>
                </c:pt>
                <c:pt idx="17455">
                  <c:v>7.5104931250015987</c:v>
                </c:pt>
                <c:pt idx="17456">
                  <c:v>7.5101337499999996</c:v>
                </c:pt>
                <c:pt idx="17457">
                  <c:v>7.5101393750015992</c:v>
                </c:pt>
                <c:pt idx="17458">
                  <c:v>7.510320625001599</c:v>
                </c:pt>
                <c:pt idx="17459">
                  <c:v>7.5098693750015988</c:v>
                </c:pt>
                <c:pt idx="17460">
                  <c:v>7.5094775</c:v>
                </c:pt>
                <c:pt idx="17461">
                  <c:v>7.5091468750015986</c:v>
                </c:pt>
                <c:pt idx="17462">
                  <c:v>7.5087518750015994</c:v>
                </c:pt>
                <c:pt idx="17463">
                  <c:v>7.5083831250015987</c:v>
                </c:pt>
                <c:pt idx="17464">
                  <c:v>7.5080593750015989</c:v>
                </c:pt>
                <c:pt idx="17465">
                  <c:v>7.5076225000000001</c:v>
                </c:pt>
                <c:pt idx="17466">
                  <c:v>7.507236875001599</c:v>
                </c:pt>
                <c:pt idx="17467">
                  <c:v>7.5075956250015992</c:v>
                </c:pt>
                <c:pt idx="17468">
                  <c:v>7.5079287499999996</c:v>
                </c:pt>
                <c:pt idx="17469">
                  <c:v>7.5082674999999997</c:v>
                </c:pt>
                <c:pt idx="17470">
                  <c:v>7.5086137500000003</c:v>
                </c:pt>
                <c:pt idx="17471">
                  <c:v>7.5090899999999996</c:v>
                </c:pt>
                <c:pt idx="17472">
                  <c:v>7.5094393750015991</c:v>
                </c:pt>
                <c:pt idx="17473">
                  <c:v>7.5098837500000002</c:v>
                </c:pt>
                <c:pt idx="17474">
                  <c:v>7.510205</c:v>
                </c:pt>
                <c:pt idx="17475">
                  <c:v>7.5105537499999997</c:v>
                </c:pt>
                <c:pt idx="17476">
                  <c:v>7.5109093750015994</c:v>
                </c:pt>
                <c:pt idx="17477">
                  <c:v>7.5112918750015991</c:v>
                </c:pt>
                <c:pt idx="17478">
                  <c:v>7.5116687500000001</c:v>
                </c:pt>
                <c:pt idx="17479">
                  <c:v>7.5120518750015988</c:v>
                </c:pt>
                <c:pt idx="17480">
                  <c:v>7.5123806250015992</c:v>
                </c:pt>
                <c:pt idx="17481">
                  <c:v>7.5128462499999999</c:v>
                </c:pt>
                <c:pt idx="17482">
                  <c:v>7.5131949999999996</c:v>
                </c:pt>
                <c:pt idx="17483">
                  <c:v>7.5128512499999998</c:v>
                </c:pt>
                <c:pt idx="17484">
                  <c:v>7.5124575</c:v>
                </c:pt>
                <c:pt idx="17485">
                  <c:v>7.5121349999999998</c:v>
                </c:pt>
                <c:pt idx="17486">
                  <c:v>7.5119224999999998</c:v>
                </c:pt>
                <c:pt idx="17487">
                  <c:v>7.5115187499999996</c:v>
                </c:pt>
                <c:pt idx="17488">
                  <c:v>7.5111606250015992</c:v>
                </c:pt>
                <c:pt idx="17489">
                  <c:v>7.5111387499999998</c:v>
                </c:pt>
                <c:pt idx="17490">
                  <c:v>7.511036875001599</c:v>
                </c:pt>
                <c:pt idx="17491">
                  <c:v>7.5106462499999997</c:v>
                </c:pt>
                <c:pt idx="17492">
                  <c:v>7.5102525</c:v>
                </c:pt>
                <c:pt idx="17493">
                  <c:v>7.5098162500000001</c:v>
                </c:pt>
                <c:pt idx="17494">
                  <c:v>7.5093550000000002</c:v>
                </c:pt>
                <c:pt idx="17495">
                  <c:v>7.5088875000000002</c:v>
                </c:pt>
                <c:pt idx="17496">
                  <c:v>7.5084893750015986</c:v>
                </c:pt>
                <c:pt idx="17497">
                  <c:v>7.5081206250015988</c:v>
                </c:pt>
                <c:pt idx="17498">
                  <c:v>7.5076406250015992</c:v>
                </c:pt>
                <c:pt idx="17499">
                  <c:v>7.5070443750015992</c:v>
                </c:pt>
                <c:pt idx="17500">
                  <c:v>7.5064231250015991</c:v>
                </c:pt>
                <c:pt idx="17501">
                  <c:v>7.5058718750015991</c:v>
                </c:pt>
                <c:pt idx="17502">
                  <c:v>7.5054943750015992</c:v>
                </c:pt>
                <c:pt idx="17503">
                  <c:v>7.50505625</c:v>
                </c:pt>
                <c:pt idx="17504">
                  <c:v>7.5046425000000001</c:v>
                </c:pt>
                <c:pt idx="17505">
                  <c:v>7.5042299999999997</c:v>
                </c:pt>
                <c:pt idx="17506">
                  <c:v>7.5037962499999997</c:v>
                </c:pt>
                <c:pt idx="17507">
                  <c:v>7.5034087500000002</c:v>
                </c:pt>
                <c:pt idx="17508">
                  <c:v>7.5035724999999998</c:v>
                </c:pt>
                <c:pt idx="17509">
                  <c:v>7.5038981250015988</c:v>
                </c:pt>
                <c:pt idx="17510">
                  <c:v>7.5038024999999999</c:v>
                </c:pt>
                <c:pt idx="17511">
                  <c:v>7.5041481250015991</c:v>
                </c:pt>
                <c:pt idx="17512">
                  <c:v>7.5045018750015986</c:v>
                </c:pt>
                <c:pt idx="17513">
                  <c:v>7.5049875000000004</c:v>
                </c:pt>
                <c:pt idx="17514">
                  <c:v>7.5053493750015994</c:v>
                </c:pt>
                <c:pt idx="17515">
                  <c:v>7.5056968750015987</c:v>
                </c:pt>
                <c:pt idx="17516">
                  <c:v>7.5060456250015992</c:v>
                </c:pt>
                <c:pt idx="17517">
                  <c:v>7.5064124999999997</c:v>
                </c:pt>
                <c:pt idx="17518">
                  <c:v>7.5068000000000001</c:v>
                </c:pt>
                <c:pt idx="17519">
                  <c:v>7.5072212499999997</c:v>
                </c:pt>
                <c:pt idx="17520">
                  <c:v>7.50754375</c:v>
                </c:pt>
                <c:pt idx="17521">
                  <c:v>7.5079037499999997</c:v>
                </c:pt>
                <c:pt idx="17522">
                  <c:v>7.5082737499999999</c:v>
                </c:pt>
                <c:pt idx="17523">
                  <c:v>7.5086287499999997</c:v>
                </c:pt>
                <c:pt idx="17524">
                  <c:v>7.5090231250015993</c:v>
                </c:pt>
                <c:pt idx="17525">
                  <c:v>7.508809375001599</c:v>
                </c:pt>
                <c:pt idx="17526">
                  <c:v>7.508443125001599</c:v>
                </c:pt>
                <c:pt idx="17527">
                  <c:v>7.5081106250015992</c:v>
                </c:pt>
                <c:pt idx="17528">
                  <c:v>7.5081512500000001</c:v>
                </c:pt>
                <c:pt idx="17529">
                  <c:v>7.507880625001599</c:v>
                </c:pt>
                <c:pt idx="17530">
                  <c:v>7.5075068750015994</c:v>
                </c:pt>
                <c:pt idx="17531">
                  <c:v>7.5070699999999997</c:v>
                </c:pt>
                <c:pt idx="17532">
                  <c:v>7.5066199999999998</c:v>
                </c:pt>
                <c:pt idx="17533">
                  <c:v>7.5061268750015993</c:v>
                </c:pt>
                <c:pt idx="17534">
                  <c:v>7.5055681250015986</c:v>
                </c:pt>
                <c:pt idx="17535">
                  <c:v>7.5050331250015994</c:v>
                </c:pt>
                <c:pt idx="17536">
                  <c:v>7.5044712499999999</c:v>
                </c:pt>
                <c:pt idx="17537">
                  <c:v>7.5039131250015991</c:v>
                </c:pt>
                <c:pt idx="17538">
                  <c:v>7.5033693750015988</c:v>
                </c:pt>
                <c:pt idx="17539">
                  <c:v>7.5027993750015991</c:v>
                </c:pt>
                <c:pt idx="17540">
                  <c:v>7.502275</c:v>
                </c:pt>
                <c:pt idx="17541">
                  <c:v>7.5016743750015991</c:v>
                </c:pt>
                <c:pt idx="17542">
                  <c:v>7.5012274999999997</c:v>
                </c:pt>
                <c:pt idx="17543">
                  <c:v>7.5008381250015992</c:v>
                </c:pt>
                <c:pt idx="17544">
                  <c:v>7.5003993750015994</c:v>
                </c:pt>
                <c:pt idx="17545">
                  <c:v>7.5000225</c:v>
                </c:pt>
                <c:pt idx="17546">
                  <c:v>7.4996462499999996</c:v>
                </c:pt>
                <c:pt idx="17547">
                  <c:v>7.4992537500000003</c:v>
                </c:pt>
                <c:pt idx="17548">
                  <c:v>7.4988787500000003</c:v>
                </c:pt>
                <c:pt idx="17549">
                  <c:v>7.4992012499999996</c:v>
                </c:pt>
                <c:pt idx="17550">
                  <c:v>7.4995762499999996</c:v>
                </c:pt>
                <c:pt idx="17551">
                  <c:v>7.4999181250015994</c:v>
                </c:pt>
                <c:pt idx="17552">
                  <c:v>7.5002849999999999</c:v>
                </c:pt>
                <c:pt idx="17553">
                  <c:v>7.5006693750015989</c:v>
                </c:pt>
                <c:pt idx="17554">
                  <c:v>7.5010693750015989</c:v>
                </c:pt>
                <c:pt idx="17555">
                  <c:v>7.5014362500000002</c:v>
                </c:pt>
                <c:pt idx="17556">
                  <c:v>7.5017768750015987</c:v>
                </c:pt>
                <c:pt idx="17557">
                  <c:v>7.5021068750015987</c:v>
                </c:pt>
                <c:pt idx="17558">
                  <c:v>7.5025531250015991</c:v>
                </c:pt>
                <c:pt idx="17559">
                  <c:v>7.5029918750015989</c:v>
                </c:pt>
                <c:pt idx="17560">
                  <c:v>7.5034618750015989</c:v>
                </c:pt>
                <c:pt idx="17561">
                  <c:v>7.503786875001599</c:v>
                </c:pt>
                <c:pt idx="17562">
                  <c:v>7.5041156250015986</c:v>
                </c:pt>
                <c:pt idx="17563">
                  <c:v>7.5044837500000003</c:v>
                </c:pt>
                <c:pt idx="17564">
                  <c:v>7.5049412499999999</c:v>
                </c:pt>
                <c:pt idx="17565">
                  <c:v>7.5052837500000003</c:v>
                </c:pt>
                <c:pt idx="17566">
                  <c:v>7.5056293750015994</c:v>
                </c:pt>
                <c:pt idx="17567">
                  <c:v>7.5060431250015993</c:v>
                </c:pt>
                <c:pt idx="17568">
                  <c:v>7.5064593750015991</c:v>
                </c:pt>
                <c:pt idx="17569">
                  <c:v>7.5067868750015991</c:v>
                </c:pt>
                <c:pt idx="17570">
                  <c:v>7.5072081250015987</c:v>
                </c:pt>
                <c:pt idx="17571">
                  <c:v>7.5075312500000004</c:v>
                </c:pt>
                <c:pt idx="17572">
                  <c:v>7.5073806250015993</c:v>
                </c:pt>
                <c:pt idx="17573">
                  <c:v>7.507013125001599</c:v>
                </c:pt>
                <c:pt idx="17574">
                  <c:v>7.5066199999999998</c:v>
                </c:pt>
                <c:pt idx="17575">
                  <c:v>7.5061643750015987</c:v>
                </c:pt>
                <c:pt idx="17576">
                  <c:v>7.5056568750015993</c:v>
                </c:pt>
                <c:pt idx="17577">
                  <c:v>7.5051325000000002</c:v>
                </c:pt>
                <c:pt idx="17578">
                  <c:v>7.5046200000000001</c:v>
                </c:pt>
                <c:pt idx="17579">
                  <c:v>7.5040337499999996</c:v>
                </c:pt>
                <c:pt idx="17580">
                  <c:v>7.5035474999999998</c:v>
                </c:pt>
                <c:pt idx="17581">
                  <c:v>7.5030912499999998</c:v>
                </c:pt>
                <c:pt idx="17582">
                  <c:v>7.5026768750015993</c:v>
                </c:pt>
                <c:pt idx="17583">
                  <c:v>7.5021387500000003</c:v>
                </c:pt>
                <c:pt idx="17584">
                  <c:v>7.5016656250015989</c:v>
                </c:pt>
                <c:pt idx="17585">
                  <c:v>7.5012968750015991</c:v>
                </c:pt>
                <c:pt idx="17586">
                  <c:v>7.5009031250015994</c:v>
                </c:pt>
                <c:pt idx="17587">
                  <c:v>7.5005543750015988</c:v>
                </c:pt>
                <c:pt idx="17588">
                  <c:v>7.5002318750015986</c:v>
                </c:pt>
                <c:pt idx="17589">
                  <c:v>7.4999106250015988</c:v>
                </c:pt>
                <c:pt idx="17590">
                  <c:v>7.4995862500000001</c:v>
                </c:pt>
                <c:pt idx="17591">
                  <c:v>7.5000387499999999</c:v>
                </c:pt>
                <c:pt idx="17592">
                  <c:v>7.5003950000000001</c:v>
                </c:pt>
                <c:pt idx="17593">
                  <c:v>7.5008049999999997</c:v>
                </c:pt>
                <c:pt idx="17594">
                  <c:v>7.5011543750015992</c:v>
                </c:pt>
                <c:pt idx="17595">
                  <c:v>7.5015262500000004</c:v>
                </c:pt>
                <c:pt idx="17596">
                  <c:v>7.50191125</c:v>
                </c:pt>
                <c:pt idx="17597">
                  <c:v>7.5020474999999998</c:v>
                </c:pt>
                <c:pt idx="17598">
                  <c:v>7.502426875001599</c:v>
                </c:pt>
                <c:pt idx="17599">
                  <c:v>7.5019137499999999</c:v>
                </c:pt>
                <c:pt idx="17600">
                  <c:v>7.5013437500000002</c:v>
                </c:pt>
                <c:pt idx="17601">
                  <c:v>7.5009100000000002</c:v>
                </c:pt>
                <c:pt idx="17602">
                  <c:v>7.5004400000000002</c:v>
                </c:pt>
                <c:pt idx="17603">
                  <c:v>7.4999781250015989</c:v>
                </c:pt>
                <c:pt idx="17604">
                  <c:v>7.4995212499999999</c:v>
                </c:pt>
                <c:pt idx="17605">
                  <c:v>7.4990550000000002</c:v>
                </c:pt>
                <c:pt idx="17606">
                  <c:v>7.4986075000000003</c:v>
                </c:pt>
                <c:pt idx="17607">
                  <c:v>7.4982368750015986</c:v>
                </c:pt>
                <c:pt idx="17608">
                  <c:v>7.4978818750015988</c:v>
                </c:pt>
                <c:pt idx="17609">
                  <c:v>7.4975043750015988</c:v>
                </c:pt>
                <c:pt idx="17610">
                  <c:v>7.49714875</c:v>
                </c:pt>
                <c:pt idx="17611">
                  <c:v>7.4971862500000004</c:v>
                </c:pt>
                <c:pt idx="17612">
                  <c:v>7.4973743750015993</c:v>
                </c:pt>
                <c:pt idx="17613">
                  <c:v>7.4977324999999997</c:v>
                </c:pt>
                <c:pt idx="17614">
                  <c:v>7.4980987499999996</c:v>
                </c:pt>
                <c:pt idx="17615">
                  <c:v>7.4984462499999998</c:v>
                </c:pt>
                <c:pt idx="17616">
                  <c:v>7.4988650000000003</c:v>
                </c:pt>
                <c:pt idx="17617">
                  <c:v>7.4991943750015988</c:v>
                </c:pt>
                <c:pt idx="17618">
                  <c:v>7.4992068750015992</c:v>
                </c:pt>
                <c:pt idx="17619">
                  <c:v>7.4996331250015986</c:v>
                </c:pt>
                <c:pt idx="17620">
                  <c:v>7.5001049999999996</c:v>
                </c:pt>
                <c:pt idx="17621">
                  <c:v>7.5005043750015989</c:v>
                </c:pt>
                <c:pt idx="17622">
                  <c:v>7.5008987500000002</c:v>
                </c:pt>
                <c:pt idx="17623">
                  <c:v>7.5013256250015994</c:v>
                </c:pt>
                <c:pt idx="17624">
                  <c:v>7.5016968750015991</c:v>
                </c:pt>
                <c:pt idx="17625">
                  <c:v>7.5020724999999997</c:v>
                </c:pt>
                <c:pt idx="17626">
                  <c:v>7.5024850000000001</c:v>
                </c:pt>
                <c:pt idx="17627">
                  <c:v>7.5028237500000001</c:v>
                </c:pt>
                <c:pt idx="17628">
                  <c:v>7.5031493750015992</c:v>
                </c:pt>
                <c:pt idx="17629">
                  <c:v>7.5035187499999996</c:v>
                </c:pt>
                <c:pt idx="17630">
                  <c:v>7.5039143750015986</c:v>
                </c:pt>
                <c:pt idx="17631">
                  <c:v>7.5042412499999998</c:v>
                </c:pt>
                <c:pt idx="17632">
                  <c:v>7.5046625000000002</c:v>
                </c:pt>
                <c:pt idx="17633">
                  <c:v>7.504365</c:v>
                </c:pt>
                <c:pt idx="17634">
                  <c:v>7.5039862499999996</c:v>
                </c:pt>
                <c:pt idx="17635">
                  <c:v>7.5035499999999997</c:v>
                </c:pt>
                <c:pt idx="17636">
                  <c:v>7.5031243750015992</c:v>
                </c:pt>
                <c:pt idx="17637">
                  <c:v>7.5026881250015993</c:v>
                </c:pt>
                <c:pt idx="17638">
                  <c:v>7.5022799999999998</c:v>
                </c:pt>
                <c:pt idx="17639">
                  <c:v>7.5018437499999999</c:v>
                </c:pt>
                <c:pt idx="17640">
                  <c:v>7.5014500000000002</c:v>
                </c:pt>
                <c:pt idx="17641">
                  <c:v>7.5009212500000002</c:v>
                </c:pt>
                <c:pt idx="17642">
                  <c:v>7.500314375001599</c:v>
                </c:pt>
                <c:pt idx="17643">
                  <c:v>7.4999631250015986</c:v>
                </c:pt>
                <c:pt idx="17644">
                  <c:v>7.499553125001599</c:v>
                </c:pt>
                <c:pt idx="17645">
                  <c:v>7.4991743750015987</c:v>
                </c:pt>
                <c:pt idx="17646">
                  <c:v>7.4988231250015991</c:v>
                </c:pt>
                <c:pt idx="17647">
                  <c:v>7.4984037499999996</c:v>
                </c:pt>
                <c:pt idx="17648">
                  <c:v>7.4979568750015986</c:v>
                </c:pt>
                <c:pt idx="17649">
                  <c:v>7.4976068750015994</c:v>
                </c:pt>
                <c:pt idx="17650">
                  <c:v>7.4970406250015991</c:v>
                </c:pt>
                <c:pt idx="17651">
                  <c:v>7.4965912499999998</c:v>
                </c:pt>
                <c:pt idx="17652">
                  <c:v>7.4962356250015993</c:v>
                </c:pt>
                <c:pt idx="17653">
                  <c:v>7.4957987499999996</c:v>
                </c:pt>
                <c:pt idx="17654">
                  <c:v>7.49541375</c:v>
                </c:pt>
                <c:pt idx="17655">
                  <c:v>7.4947862499999998</c:v>
                </c:pt>
                <c:pt idx="17656">
                  <c:v>7.494415625001599</c:v>
                </c:pt>
                <c:pt idx="17657">
                  <c:v>7.4938331250015988</c:v>
                </c:pt>
                <c:pt idx="17658">
                  <c:v>7.4934593750015992</c:v>
                </c:pt>
                <c:pt idx="17659">
                  <c:v>7.4930362500000003</c:v>
                </c:pt>
                <c:pt idx="17660">
                  <c:v>7.4934193750015989</c:v>
                </c:pt>
                <c:pt idx="17661">
                  <c:v>7.4938543750015993</c:v>
                </c:pt>
                <c:pt idx="17662">
                  <c:v>7.4942149999999996</c:v>
                </c:pt>
                <c:pt idx="17663">
                  <c:v>7.4945775000000001</c:v>
                </c:pt>
                <c:pt idx="17664">
                  <c:v>7.4949843750015992</c:v>
                </c:pt>
                <c:pt idx="17665">
                  <c:v>7.4953450000000004</c:v>
                </c:pt>
                <c:pt idx="17666">
                  <c:v>7.4953062499999996</c:v>
                </c:pt>
                <c:pt idx="17667">
                  <c:v>7.4956437500000002</c:v>
                </c:pt>
                <c:pt idx="17668">
                  <c:v>7.4960843750015993</c:v>
                </c:pt>
                <c:pt idx="17669">
                  <c:v>7.4964824999999999</c:v>
                </c:pt>
                <c:pt idx="17670">
                  <c:v>7.4968268750015987</c:v>
                </c:pt>
                <c:pt idx="17671">
                  <c:v>7.4966612499999998</c:v>
                </c:pt>
                <c:pt idx="17672">
                  <c:v>7.4963231250015987</c:v>
                </c:pt>
                <c:pt idx="17673">
                  <c:v>7.4959143750015986</c:v>
                </c:pt>
                <c:pt idx="17674">
                  <c:v>7.4954937499999996</c:v>
                </c:pt>
                <c:pt idx="17675">
                  <c:v>7.4951262500000002</c:v>
                </c:pt>
                <c:pt idx="17676">
                  <c:v>7.4947868750015987</c:v>
                </c:pt>
                <c:pt idx="17677">
                  <c:v>7.4944206250015988</c:v>
                </c:pt>
                <c:pt idx="17678">
                  <c:v>7.4940756250015994</c:v>
                </c:pt>
                <c:pt idx="17679">
                  <c:v>7.493733125001599</c:v>
                </c:pt>
                <c:pt idx="17680">
                  <c:v>7.4933868750015993</c:v>
                </c:pt>
                <c:pt idx="17681">
                  <c:v>7.4929587499999997</c:v>
                </c:pt>
                <c:pt idx="17682">
                  <c:v>7.492574375001599</c:v>
                </c:pt>
                <c:pt idx="17683">
                  <c:v>7.493008125001599</c:v>
                </c:pt>
                <c:pt idx="17684">
                  <c:v>7.4933887500000003</c:v>
                </c:pt>
                <c:pt idx="17685">
                  <c:v>7.4937443750015991</c:v>
                </c:pt>
                <c:pt idx="17686">
                  <c:v>7.4937125</c:v>
                </c:pt>
                <c:pt idx="17687">
                  <c:v>7.493371875001599</c:v>
                </c:pt>
                <c:pt idx="17688">
                  <c:v>7.493791875001599</c:v>
                </c:pt>
                <c:pt idx="17689">
                  <c:v>7.4941668750015991</c:v>
                </c:pt>
                <c:pt idx="17690">
                  <c:v>7.4944875</c:v>
                </c:pt>
                <c:pt idx="17691">
                  <c:v>7.494955625001599</c:v>
                </c:pt>
                <c:pt idx="17692">
                  <c:v>7.4953768750015994</c:v>
                </c:pt>
                <c:pt idx="17693">
                  <c:v>7.4957450000000003</c:v>
                </c:pt>
                <c:pt idx="17694">
                  <c:v>7.4961656250015993</c:v>
                </c:pt>
                <c:pt idx="17695">
                  <c:v>7.4966162499999998</c:v>
                </c:pt>
                <c:pt idx="17696">
                  <c:v>7.4970024999999998</c:v>
                </c:pt>
                <c:pt idx="17697">
                  <c:v>7.4973643750015988</c:v>
                </c:pt>
                <c:pt idx="17698">
                  <c:v>7.4977875000000003</c:v>
                </c:pt>
                <c:pt idx="17699">
                  <c:v>7.4973650000000003</c:v>
                </c:pt>
                <c:pt idx="17700">
                  <c:v>7.4970168750015986</c:v>
                </c:pt>
                <c:pt idx="17701">
                  <c:v>7.4963531250015993</c:v>
                </c:pt>
                <c:pt idx="17702">
                  <c:v>7.4960062499999998</c:v>
                </c:pt>
                <c:pt idx="17703">
                  <c:v>7.4955575000000003</c:v>
                </c:pt>
                <c:pt idx="17704">
                  <c:v>7.4950806250015987</c:v>
                </c:pt>
                <c:pt idx="17705">
                  <c:v>7.4945399999999998</c:v>
                </c:pt>
                <c:pt idx="17706">
                  <c:v>7.4940106250015992</c:v>
                </c:pt>
                <c:pt idx="17707">
                  <c:v>7.4934781250015989</c:v>
                </c:pt>
                <c:pt idx="17708">
                  <c:v>7.4929550000000003</c:v>
                </c:pt>
                <c:pt idx="17709">
                  <c:v>7.4923643750015989</c:v>
                </c:pt>
                <c:pt idx="17710">
                  <c:v>7.4919318750015993</c:v>
                </c:pt>
                <c:pt idx="17711">
                  <c:v>7.4915993750015986</c:v>
                </c:pt>
                <c:pt idx="17712">
                  <c:v>7.491130625001599</c:v>
                </c:pt>
                <c:pt idx="17713">
                  <c:v>7.4907806250015989</c:v>
                </c:pt>
                <c:pt idx="17714">
                  <c:v>7.4904381250015986</c:v>
                </c:pt>
                <c:pt idx="17715">
                  <c:v>7.4900656250015993</c:v>
                </c:pt>
                <c:pt idx="17716">
                  <c:v>7.4901487500000004</c:v>
                </c:pt>
                <c:pt idx="17717">
                  <c:v>7.4904787500000003</c:v>
                </c:pt>
                <c:pt idx="17718">
                  <c:v>7.4909049999999997</c:v>
                </c:pt>
                <c:pt idx="17719">
                  <c:v>7.4912675000000002</c:v>
                </c:pt>
                <c:pt idx="17720">
                  <c:v>7.4916656250015992</c:v>
                </c:pt>
                <c:pt idx="17721">
                  <c:v>7.4920293750015992</c:v>
                </c:pt>
                <c:pt idx="17722">
                  <c:v>7.4924293750015991</c:v>
                </c:pt>
                <c:pt idx="17723">
                  <c:v>7.4927518750015993</c:v>
                </c:pt>
                <c:pt idx="17724">
                  <c:v>7.4931756250015988</c:v>
                </c:pt>
                <c:pt idx="17725">
                  <c:v>7.4935074999999998</c:v>
                </c:pt>
                <c:pt idx="17726">
                  <c:v>7.4939518750015992</c:v>
                </c:pt>
                <c:pt idx="17727">
                  <c:v>7.4944224999999998</c:v>
                </c:pt>
                <c:pt idx="17728">
                  <c:v>7.494779375001599</c:v>
                </c:pt>
                <c:pt idx="17729">
                  <c:v>7.4951699999999999</c:v>
                </c:pt>
                <c:pt idx="17730">
                  <c:v>7.4955668750015993</c:v>
                </c:pt>
                <c:pt idx="17731">
                  <c:v>7.495940625001599</c:v>
                </c:pt>
                <c:pt idx="17732">
                  <c:v>7.4963662500000003</c:v>
                </c:pt>
                <c:pt idx="17733">
                  <c:v>7.4967981250015994</c:v>
                </c:pt>
                <c:pt idx="17734">
                  <c:v>7.49714875</c:v>
                </c:pt>
                <c:pt idx="17735">
                  <c:v>7.4975125</c:v>
                </c:pt>
                <c:pt idx="17736">
                  <c:v>7.4980212499999999</c:v>
                </c:pt>
                <c:pt idx="17737">
                  <c:v>7.4984762500000004</c:v>
                </c:pt>
                <c:pt idx="17738">
                  <c:v>7.4989443750015994</c:v>
                </c:pt>
                <c:pt idx="17739">
                  <c:v>7.4993074999999996</c:v>
                </c:pt>
                <c:pt idx="17740">
                  <c:v>7.4997075000000004</c:v>
                </c:pt>
                <c:pt idx="17741">
                  <c:v>7.4995093750015993</c:v>
                </c:pt>
                <c:pt idx="17742">
                  <c:v>7.4990912500000002</c:v>
                </c:pt>
                <c:pt idx="17743">
                  <c:v>7.4984681250015992</c:v>
                </c:pt>
                <c:pt idx="17744">
                  <c:v>7.4978118750015987</c:v>
                </c:pt>
                <c:pt idx="17745">
                  <c:v>7.4974137499999998</c:v>
                </c:pt>
                <c:pt idx="17746">
                  <c:v>7.49705625</c:v>
                </c:pt>
                <c:pt idx="17747">
                  <c:v>7.4966887499999997</c:v>
                </c:pt>
                <c:pt idx="17748">
                  <c:v>7.4961131250015987</c:v>
                </c:pt>
                <c:pt idx="17749">
                  <c:v>7.4957356250015987</c:v>
                </c:pt>
                <c:pt idx="17750">
                  <c:v>7.4957668750015989</c:v>
                </c:pt>
                <c:pt idx="17751">
                  <c:v>7.4954181250015992</c:v>
                </c:pt>
                <c:pt idx="17752">
                  <c:v>7.4949662500000001</c:v>
                </c:pt>
                <c:pt idx="17753">
                  <c:v>7.4943487500000003</c:v>
                </c:pt>
                <c:pt idx="17754">
                  <c:v>7.494026875001599</c:v>
                </c:pt>
                <c:pt idx="17755">
                  <c:v>7.4934093750015993</c:v>
                </c:pt>
                <c:pt idx="17756">
                  <c:v>7.4930743750015987</c:v>
                </c:pt>
                <c:pt idx="17757">
                  <c:v>7.4924925</c:v>
                </c:pt>
                <c:pt idx="17758">
                  <c:v>7.4919106250015988</c:v>
                </c:pt>
                <c:pt idx="17759">
                  <c:v>7.4915231250015992</c:v>
                </c:pt>
                <c:pt idx="17760">
                  <c:v>7.4911525000000001</c:v>
                </c:pt>
                <c:pt idx="17761">
                  <c:v>7.4905437499999996</c:v>
                </c:pt>
                <c:pt idx="17762">
                  <c:v>7.4899343750015994</c:v>
                </c:pt>
                <c:pt idx="17763">
                  <c:v>7.4893687499999997</c:v>
                </c:pt>
                <c:pt idx="17764">
                  <c:v>7.488984375001599</c:v>
                </c:pt>
                <c:pt idx="17765">
                  <c:v>7.4887874999999999</c:v>
                </c:pt>
                <c:pt idx="17766">
                  <c:v>7.489115</c:v>
                </c:pt>
                <c:pt idx="17767">
                  <c:v>7.4894449999999999</c:v>
                </c:pt>
                <c:pt idx="17768">
                  <c:v>7.4898487500000002</c:v>
                </c:pt>
                <c:pt idx="17769">
                  <c:v>7.4902337499999998</c:v>
                </c:pt>
                <c:pt idx="17770">
                  <c:v>7.4906568750015987</c:v>
                </c:pt>
                <c:pt idx="17771">
                  <c:v>7.4909806250015993</c:v>
                </c:pt>
                <c:pt idx="17772">
                  <c:v>7.4913718750015992</c:v>
                </c:pt>
                <c:pt idx="17773">
                  <c:v>7.491763125001599</c:v>
                </c:pt>
                <c:pt idx="17774">
                  <c:v>7.4922025000000003</c:v>
                </c:pt>
                <c:pt idx="17775">
                  <c:v>7.4925681250015987</c:v>
                </c:pt>
                <c:pt idx="17776">
                  <c:v>7.4930574999999999</c:v>
                </c:pt>
                <c:pt idx="17777">
                  <c:v>7.4927168750015989</c:v>
                </c:pt>
                <c:pt idx="17778">
                  <c:v>7.4922924999999996</c:v>
                </c:pt>
                <c:pt idx="17779">
                  <c:v>7.4918443750015991</c:v>
                </c:pt>
                <c:pt idx="17780">
                  <c:v>7.492210625001599</c:v>
                </c:pt>
                <c:pt idx="17781">
                  <c:v>7.4925556250015992</c:v>
                </c:pt>
                <c:pt idx="17782">
                  <c:v>7.4929825000000001</c:v>
                </c:pt>
                <c:pt idx="17783">
                  <c:v>7.4933687500000001</c:v>
                </c:pt>
                <c:pt idx="17784">
                  <c:v>7.493850625001599</c:v>
                </c:pt>
                <c:pt idx="17785">
                  <c:v>7.4942931250015992</c:v>
                </c:pt>
                <c:pt idx="17786">
                  <c:v>7.49463875</c:v>
                </c:pt>
                <c:pt idx="17787">
                  <c:v>7.4943524999999998</c:v>
                </c:pt>
                <c:pt idx="17788">
                  <c:v>7.4939937499999996</c:v>
                </c:pt>
                <c:pt idx="17789">
                  <c:v>7.4933593750015994</c:v>
                </c:pt>
                <c:pt idx="17790">
                  <c:v>7.4930174999999997</c:v>
                </c:pt>
                <c:pt idx="17791">
                  <c:v>7.4926599999999999</c:v>
                </c:pt>
                <c:pt idx="17792">
                  <c:v>7.4921031250015986</c:v>
                </c:pt>
                <c:pt idx="17793">
                  <c:v>7.49154125</c:v>
                </c:pt>
                <c:pt idx="17794">
                  <c:v>7.4909356250015993</c:v>
                </c:pt>
                <c:pt idx="17795">
                  <c:v>7.4905175000000002</c:v>
                </c:pt>
                <c:pt idx="17796">
                  <c:v>7.4901556250015986</c:v>
                </c:pt>
                <c:pt idx="17797">
                  <c:v>7.4896925000000003</c:v>
                </c:pt>
                <c:pt idx="17798">
                  <c:v>7.4891987499999999</c:v>
                </c:pt>
                <c:pt idx="17799">
                  <c:v>7.48881</c:v>
                </c:pt>
                <c:pt idx="17800">
                  <c:v>7.4888574999999999</c:v>
                </c:pt>
                <c:pt idx="17801">
                  <c:v>7.4891993750015988</c:v>
                </c:pt>
                <c:pt idx="17802">
                  <c:v>7.4895199999999997</c:v>
                </c:pt>
                <c:pt idx="17803">
                  <c:v>7.4899681250015986</c:v>
                </c:pt>
                <c:pt idx="17804">
                  <c:v>7.4904175000000004</c:v>
                </c:pt>
                <c:pt idx="17805">
                  <c:v>7.49076875</c:v>
                </c:pt>
                <c:pt idx="17806">
                  <c:v>7.4911581250015988</c:v>
                </c:pt>
                <c:pt idx="17807">
                  <c:v>7.4915250000000002</c:v>
                </c:pt>
                <c:pt idx="17808">
                  <c:v>7.4919731250015991</c:v>
                </c:pt>
                <c:pt idx="17809">
                  <c:v>7.4923937499999997</c:v>
                </c:pt>
                <c:pt idx="17810">
                  <c:v>7.4928306250015986</c:v>
                </c:pt>
                <c:pt idx="17811">
                  <c:v>7.4931950000000001</c:v>
                </c:pt>
                <c:pt idx="17812">
                  <c:v>7.4935662499999998</c:v>
                </c:pt>
                <c:pt idx="17813">
                  <c:v>7.4939062500000002</c:v>
                </c:pt>
                <c:pt idx="17814">
                  <c:v>7.4942887499999999</c:v>
                </c:pt>
                <c:pt idx="17815">
                  <c:v>7.4946268750015994</c:v>
                </c:pt>
                <c:pt idx="17816">
                  <c:v>7.4943462500000004</c:v>
                </c:pt>
                <c:pt idx="17817">
                  <c:v>7.4944843750015986</c:v>
                </c:pt>
                <c:pt idx="17818">
                  <c:v>7.4948300000000003</c:v>
                </c:pt>
                <c:pt idx="17819">
                  <c:v>7.4944924999999998</c:v>
                </c:pt>
                <c:pt idx="17820">
                  <c:v>7.4949056250015991</c:v>
                </c:pt>
                <c:pt idx="17821">
                  <c:v>7.4953374999999998</c:v>
                </c:pt>
                <c:pt idx="17822">
                  <c:v>7.4956812499999996</c:v>
                </c:pt>
                <c:pt idx="17823">
                  <c:v>7.4960037499999999</c:v>
                </c:pt>
                <c:pt idx="17824">
                  <c:v>7.4957118750015992</c:v>
                </c:pt>
                <c:pt idx="17825">
                  <c:v>7.4953293750015986</c:v>
                </c:pt>
                <c:pt idx="17826">
                  <c:v>7.494930625001599</c:v>
                </c:pt>
                <c:pt idx="17827">
                  <c:v>7.4945112500000004</c:v>
                </c:pt>
                <c:pt idx="17828">
                  <c:v>7.4940937500000002</c:v>
                </c:pt>
                <c:pt idx="17829">
                  <c:v>7.4938675000000003</c:v>
                </c:pt>
                <c:pt idx="17830">
                  <c:v>7.4934706250015992</c:v>
                </c:pt>
                <c:pt idx="17831">
                  <c:v>7.49295125</c:v>
                </c:pt>
                <c:pt idx="17832">
                  <c:v>7.4924031250015988</c:v>
                </c:pt>
                <c:pt idx="17833">
                  <c:v>7.4919318750015993</c:v>
                </c:pt>
                <c:pt idx="17834">
                  <c:v>7.4914381250015989</c:v>
                </c:pt>
                <c:pt idx="17835">
                  <c:v>7.4910312499999998</c:v>
                </c:pt>
                <c:pt idx="17836">
                  <c:v>7.4906712500000001</c:v>
                </c:pt>
                <c:pt idx="17837">
                  <c:v>7.490344375001599</c:v>
                </c:pt>
                <c:pt idx="17838">
                  <c:v>7.4899818750015994</c:v>
                </c:pt>
                <c:pt idx="17839">
                  <c:v>7.4896243750015987</c:v>
                </c:pt>
                <c:pt idx="17840">
                  <c:v>7.4899618750015993</c:v>
                </c:pt>
                <c:pt idx="17841">
                  <c:v>7.4895750000000003</c:v>
                </c:pt>
                <c:pt idx="17842">
                  <c:v>7.4890856250015991</c:v>
                </c:pt>
                <c:pt idx="17843">
                  <c:v>7.4886612499999998</c:v>
                </c:pt>
                <c:pt idx="17844">
                  <c:v>7.4888606250015988</c:v>
                </c:pt>
                <c:pt idx="17845">
                  <c:v>7.4892281250015991</c:v>
                </c:pt>
                <c:pt idx="17846">
                  <c:v>7.4895762499999998</c:v>
                </c:pt>
                <c:pt idx="17847">
                  <c:v>7.4900700000000002</c:v>
                </c:pt>
                <c:pt idx="17848">
                  <c:v>7.4905437499999996</c:v>
                </c:pt>
                <c:pt idx="17849">
                  <c:v>7.4909074999999996</c:v>
                </c:pt>
                <c:pt idx="17850">
                  <c:v>7.4912943750015986</c:v>
                </c:pt>
                <c:pt idx="17851">
                  <c:v>7.4916412499999998</c:v>
                </c:pt>
                <c:pt idx="17852">
                  <c:v>7.4919787500000004</c:v>
                </c:pt>
                <c:pt idx="17853">
                  <c:v>7.4924187499999997</c:v>
                </c:pt>
                <c:pt idx="17854">
                  <c:v>7.4928443750015994</c:v>
                </c:pt>
                <c:pt idx="17855">
                  <c:v>7.4933100000000001</c:v>
                </c:pt>
                <c:pt idx="17856">
                  <c:v>7.4936825000000002</c:v>
                </c:pt>
                <c:pt idx="17857">
                  <c:v>7.4941525000000002</c:v>
                </c:pt>
                <c:pt idx="17858">
                  <c:v>7.4946093750015992</c:v>
                </c:pt>
                <c:pt idx="17859">
                  <c:v>7.4949506250015991</c:v>
                </c:pt>
                <c:pt idx="17860">
                  <c:v>7.4953006250015992</c:v>
                </c:pt>
                <c:pt idx="17861">
                  <c:v>7.49566</c:v>
                </c:pt>
                <c:pt idx="17862">
                  <c:v>7.4961612500000001</c:v>
                </c:pt>
                <c:pt idx="17863">
                  <c:v>7.4965918750015987</c:v>
                </c:pt>
                <c:pt idx="17864">
                  <c:v>7.4969418750015988</c:v>
                </c:pt>
                <c:pt idx="17865">
                  <c:v>7.4972806250015989</c:v>
                </c:pt>
                <c:pt idx="17866">
                  <c:v>7.4968706250015993</c:v>
                </c:pt>
                <c:pt idx="17867">
                  <c:v>7.4964300000000001</c:v>
                </c:pt>
                <c:pt idx="17868">
                  <c:v>7.4960418750015991</c:v>
                </c:pt>
                <c:pt idx="17869">
                  <c:v>7.4955581250015992</c:v>
                </c:pt>
                <c:pt idx="17870">
                  <c:v>7.4949462499999999</c:v>
                </c:pt>
                <c:pt idx="17871">
                  <c:v>7.4943881250015991</c:v>
                </c:pt>
                <c:pt idx="17872">
                  <c:v>7.4940456250015988</c:v>
                </c:pt>
                <c:pt idx="17873">
                  <c:v>7.4934181250015994</c:v>
                </c:pt>
                <c:pt idx="17874">
                  <c:v>7.4928293750015991</c:v>
                </c:pt>
                <c:pt idx="17875">
                  <c:v>7.4923987500000004</c:v>
                </c:pt>
                <c:pt idx="17876">
                  <c:v>7.4920181250015991</c:v>
                </c:pt>
                <c:pt idx="17877">
                  <c:v>7.4916031250015989</c:v>
                </c:pt>
                <c:pt idx="17878">
                  <c:v>7.4911475000000003</c:v>
                </c:pt>
                <c:pt idx="17879">
                  <c:v>7.4907162500000002</c:v>
                </c:pt>
                <c:pt idx="17880">
                  <c:v>7.4902812499999998</c:v>
                </c:pt>
                <c:pt idx="17881">
                  <c:v>7.4899018750015989</c:v>
                </c:pt>
                <c:pt idx="17882">
                  <c:v>7.4898487500000002</c:v>
                </c:pt>
                <c:pt idx="17883">
                  <c:v>7.4894137499999998</c:v>
                </c:pt>
                <c:pt idx="17884">
                  <c:v>7.4889356250015986</c:v>
                </c:pt>
                <c:pt idx="17885">
                  <c:v>7.4885581250015987</c:v>
                </c:pt>
                <c:pt idx="17886">
                  <c:v>7.4881112500000002</c:v>
                </c:pt>
                <c:pt idx="17887">
                  <c:v>7.4877025000000001</c:v>
                </c:pt>
                <c:pt idx="17888">
                  <c:v>7.4873000000000003</c:v>
                </c:pt>
                <c:pt idx="17889">
                  <c:v>7.4876668750015991</c:v>
                </c:pt>
                <c:pt idx="17890">
                  <c:v>7.4879887500000004</c:v>
                </c:pt>
                <c:pt idx="17891">
                  <c:v>7.4883593750015987</c:v>
                </c:pt>
                <c:pt idx="17892">
                  <c:v>7.4887550000000003</c:v>
                </c:pt>
                <c:pt idx="17893">
                  <c:v>7.488959375001599</c:v>
                </c:pt>
                <c:pt idx="17894">
                  <c:v>7.4891793750015987</c:v>
                </c:pt>
                <c:pt idx="17895">
                  <c:v>7.4895181250015987</c:v>
                </c:pt>
                <c:pt idx="17896">
                  <c:v>7.4891743750015989</c:v>
                </c:pt>
                <c:pt idx="17897">
                  <c:v>7.4886143750015988</c:v>
                </c:pt>
                <c:pt idx="17898">
                  <c:v>7.4882262500000003</c:v>
                </c:pt>
                <c:pt idx="17899">
                  <c:v>7.4878437499999997</c:v>
                </c:pt>
                <c:pt idx="17900">
                  <c:v>7.4874256250015989</c:v>
                </c:pt>
                <c:pt idx="17901">
                  <c:v>7.4869525000000001</c:v>
                </c:pt>
                <c:pt idx="17902">
                  <c:v>7.4865106250015989</c:v>
                </c:pt>
                <c:pt idx="17903">
                  <c:v>7.4861006250015993</c:v>
                </c:pt>
                <c:pt idx="17904">
                  <c:v>7.4857706250015994</c:v>
                </c:pt>
                <c:pt idx="17905">
                  <c:v>7.4852287500000001</c:v>
                </c:pt>
                <c:pt idx="17906">
                  <c:v>7.4846849999999998</c:v>
                </c:pt>
                <c:pt idx="17907">
                  <c:v>7.4841175</c:v>
                </c:pt>
                <c:pt idx="17908">
                  <c:v>7.4835606250015987</c:v>
                </c:pt>
                <c:pt idx="17909">
                  <c:v>7.483015</c:v>
                </c:pt>
                <c:pt idx="17910">
                  <c:v>7.4826581250015991</c:v>
                </c:pt>
                <c:pt idx="17911">
                  <c:v>7.4828475000000001</c:v>
                </c:pt>
                <c:pt idx="17912">
                  <c:v>7.4832056250015988</c:v>
                </c:pt>
                <c:pt idx="17913">
                  <c:v>7.4835362500000002</c:v>
                </c:pt>
                <c:pt idx="17914">
                  <c:v>7.4838800000000001</c:v>
                </c:pt>
                <c:pt idx="17915">
                  <c:v>7.484280625001599</c:v>
                </c:pt>
                <c:pt idx="17916">
                  <c:v>7.4846068750015986</c:v>
                </c:pt>
                <c:pt idx="17917">
                  <c:v>7.4849462500000001</c:v>
                </c:pt>
                <c:pt idx="17918">
                  <c:v>7.4853931250015986</c:v>
                </c:pt>
                <c:pt idx="17919">
                  <c:v>7.4858112500000002</c:v>
                </c:pt>
                <c:pt idx="17920">
                  <c:v>7.4861649999999997</c:v>
                </c:pt>
                <c:pt idx="17921">
                  <c:v>7.4865343750015994</c:v>
                </c:pt>
                <c:pt idx="17922">
                  <c:v>7.4869906250015994</c:v>
                </c:pt>
                <c:pt idx="17923">
                  <c:v>7.4873349999999999</c:v>
                </c:pt>
                <c:pt idx="17924">
                  <c:v>7.4876856250015988</c:v>
                </c:pt>
                <c:pt idx="17925">
                  <c:v>7.4881062500000004</c:v>
                </c:pt>
                <c:pt idx="17926">
                  <c:v>7.4885931250015991</c:v>
                </c:pt>
                <c:pt idx="17927">
                  <c:v>7.488948125001599</c:v>
                </c:pt>
                <c:pt idx="17928">
                  <c:v>7.4892124999999998</c:v>
                </c:pt>
                <c:pt idx="17929">
                  <c:v>7.4888843750015992</c:v>
                </c:pt>
                <c:pt idx="17930">
                  <c:v>7.4883868750015994</c:v>
                </c:pt>
                <c:pt idx="17931">
                  <c:v>7.48802375</c:v>
                </c:pt>
                <c:pt idx="17932">
                  <c:v>7.4876781250015991</c:v>
                </c:pt>
                <c:pt idx="17933">
                  <c:v>7.4880275000000003</c:v>
                </c:pt>
                <c:pt idx="17934">
                  <c:v>7.487669375001599</c:v>
                </c:pt>
                <c:pt idx="17935">
                  <c:v>7.4872249999999996</c:v>
                </c:pt>
                <c:pt idx="17936">
                  <c:v>7.4867856250015992</c:v>
                </c:pt>
                <c:pt idx="17937">
                  <c:v>7.4862012499999997</c:v>
                </c:pt>
                <c:pt idx="17938">
                  <c:v>7.4857318750015986</c:v>
                </c:pt>
                <c:pt idx="17939">
                  <c:v>7.4853456250015986</c:v>
                </c:pt>
                <c:pt idx="17940">
                  <c:v>7.4850131250015988</c:v>
                </c:pt>
                <c:pt idx="17941">
                  <c:v>7.4846131250015988</c:v>
                </c:pt>
                <c:pt idx="17942">
                  <c:v>7.484174375001599</c:v>
                </c:pt>
                <c:pt idx="17943">
                  <c:v>7.4837568750015988</c:v>
                </c:pt>
                <c:pt idx="17944">
                  <c:v>7.4832856250015993</c:v>
                </c:pt>
                <c:pt idx="17945">
                  <c:v>7.4829337499999999</c:v>
                </c:pt>
                <c:pt idx="17946">
                  <c:v>7.4830987499999999</c:v>
                </c:pt>
                <c:pt idx="17947">
                  <c:v>7.4833912500000004</c:v>
                </c:pt>
                <c:pt idx="17948">
                  <c:v>7.4838681250015986</c:v>
                </c:pt>
                <c:pt idx="17949">
                  <c:v>7.4842674999999996</c:v>
                </c:pt>
                <c:pt idx="17950">
                  <c:v>7.4846693750015989</c:v>
                </c:pt>
                <c:pt idx="17951">
                  <c:v>7.4850712499999998</c:v>
                </c:pt>
                <c:pt idx="17952">
                  <c:v>7.4855412499999998</c:v>
                </c:pt>
                <c:pt idx="17953">
                  <c:v>7.4858925000000003</c:v>
                </c:pt>
                <c:pt idx="17954">
                  <c:v>7.4863493750015992</c:v>
                </c:pt>
                <c:pt idx="17955">
                  <c:v>7.4868162500000004</c:v>
                </c:pt>
                <c:pt idx="17956">
                  <c:v>7.4871875000000001</c:v>
                </c:pt>
                <c:pt idx="17957">
                  <c:v>7.4876518750015988</c:v>
                </c:pt>
                <c:pt idx="17958">
                  <c:v>7.4881431250015993</c:v>
                </c:pt>
                <c:pt idx="17959">
                  <c:v>7.4885250000000001</c:v>
                </c:pt>
                <c:pt idx="17960">
                  <c:v>7.4889250000000001</c:v>
                </c:pt>
                <c:pt idx="17961">
                  <c:v>7.4893743750015993</c:v>
                </c:pt>
                <c:pt idx="17962">
                  <c:v>7.4897068750015992</c:v>
                </c:pt>
                <c:pt idx="17963">
                  <c:v>7.49013375</c:v>
                </c:pt>
                <c:pt idx="17964">
                  <c:v>7.4905387499999998</c:v>
                </c:pt>
                <c:pt idx="17965">
                  <c:v>7.49095625</c:v>
                </c:pt>
                <c:pt idx="17966">
                  <c:v>7.4912824999999996</c:v>
                </c:pt>
                <c:pt idx="17967">
                  <c:v>7.4916675000000001</c:v>
                </c:pt>
                <c:pt idx="17968">
                  <c:v>7.4920543750015991</c:v>
                </c:pt>
                <c:pt idx="17969">
                  <c:v>7.4924131250015993</c:v>
                </c:pt>
                <c:pt idx="17970">
                  <c:v>7.4927412499999999</c:v>
                </c:pt>
                <c:pt idx="17971">
                  <c:v>7.49306625</c:v>
                </c:pt>
                <c:pt idx="17972">
                  <c:v>7.4934099999999999</c:v>
                </c:pt>
                <c:pt idx="17973">
                  <c:v>7.4928931250015989</c:v>
                </c:pt>
                <c:pt idx="17974">
                  <c:v>7.492361875001599</c:v>
                </c:pt>
                <c:pt idx="17975">
                  <c:v>7.4919312500000004</c:v>
                </c:pt>
                <c:pt idx="17976">
                  <c:v>7.4914343750015986</c:v>
                </c:pt>
                <c:pt idx="17977">
                  <c:v>7.4911000000000003</c:v>
                </c:pt>
                <c:pt idx="17978">
                  <c:v>7.4906506250015994</c:v>
                </c:pt>
                <c:pt idx="17979">
                  <c:v>7.4902937500000002</c:v>
                </c:pt>
                <c:pt idx="17980">
                  <c:v>7.4898487500000002</c:v>
                </c:pt>
                <c:pt idx="17981">
                  <c:v>7.4895268750015989</c:v>
                </c:pt>
                <c:pt idx="17982">
                  <c:v>7.4889324999999998</c:v>
                </c:pt>
                <c:pt idx="17983">
                  <c:v>7.4883168750015994</c:v>
                </c:pt>
                <c:pt idx="17984">
                  <c:v>7.4877849999999997</c:v>
                </c:pt>
                <c:pt idx="17985">
                  <c:v>7.4873793750015993</c:v>
                </c:pt>
                <c:pt idx="17986">
                  <c:v>7.4870262500000004</c:v>
                </c:pt>
                <c:pt idx="17987">
                  <c:v>7.4871749999999997</c:v>
                </c:pt>
                <c:pt idx="17988">
                  <c:v>7.4875262500000002</c:v>
                </c:pt>
                <c:pt idx="17989">
                  <c:v>7.4879243750015991</c:v>
                </c:pt>
                <c:pt idx="17990">
                  <c:v>7.4883681250015988</c:v>
                </c:pt>
                <c:pt idx="17991">
                  <c:v>7.4887600000000001</c:v>
                </c:pt>
                <c:pt idx="17992">
                  <c:v>7.4890956250015988</c:v>
                </c:pt>
                <c:pt idx="17993">
                  <c:v>7.4887112499999997</c:v>
                </c:pt>
                <c:pt idx="17994">
                  <c:v>7.4883537499999999</c:v>
                </c:pt>
                <c:pt idx="17995">
                  <c:v>7.4878706250015989</c:v>
                </c:pt>
                <c:pt idx="17996">
                  <c:v>7.4882531250015987</c:v>
                </c:pt>
                <c:pt idx="17997">
                  <c:v>7.4878056250015987</c:v>
                </c:pt>
                <c:pt idx="17998">
                  <c:v>7.4871756250015986</c:v>
                </c:pt>
                <c:pt idx="17999">
                  <c:v>7.4868137499999996</c:v>
                </c:pt>
                <c:pt idx="18000">
                  <c:v>7.4863931250015989</c:v>
                </c:pt>
                <c:pt idx="18001">
                  <c:v>7.485805</c:v>
                </c:pt>
                <c:pt idx="18002">
                  <c:v>7.4852256250015987</c:v>
                </c:pt>
                <c:pt idx="18003">
                  <c:v>7.4846018750015988</c:v>
                </c:pt>
                <c:pt idx="18004">
                  <c:v>7.4840774999999997</c:v>
                </c:pt>
                <c:pt idx="18005">
                  <c:v>7.4835537499999996</c:v>
                </c:pt>
                <c:pt idx="18006">
                  <c:v>7.4832218750015986</c:v>
                </c:pt>
                <c:pt idx="18007">
                  <c:v>7.4828456250015991</c:v>
                </c:pt>
                <c:pt idx="18008">
                  <c:v>7.4824900000000003</c:v>
                </c:pt>
                <c:pt idx="18009">
                  <c:v>7.4821406250015992</c:v>
                </c:pt>
                <c:pt idx="18010">
                  <c:v>7.4817418750015987</c:v>
                </c:pt>
                <c:pt idx="18011">
                  <c:v>7.4814049999999996</c:v>
                </c:pt>
                <c:pt idx="18012">
                  <c:v>7.4810793750015989</c:v>
                </c:pt>
                <c:pt idx="18013">
                  <c:v>7.4807106250015991</c:v>
                </c:pt>
                <c:pt idx="18014">
                  <c:v>7.4803899999999999</c:v>
                </c:pt>
                <c:pt idx="18015">
                  <c:v>7.4807874999999999</c:v>
                </c:pt>
                <c:pt idx="18016">
                  <c:v>7.48117375</c:v>
                </c:pt>
                <c:pt idx="18017">
                  <c:v>7.4816106250015988</c:v>
                </c:pt>
                <c:pt idx="18018">
                  <c:v>7.4820006250015991</c:v>
                </c:pt>
                <c:pt idx="18019">
                  <c:v>7.4823374999999999</c:v>
                </c:pt>
                <c:pt idx="18020">
                  <c:v>7.4827387500000002</c:v>
                </c:pt>
                <c:pt idx="18021">
                  <c:v>7.4831162500000001</c:v>
                </c:pt>
                <c:pt idx="18022">
                  <c:v>7.4834649999999998</c:v>
                </c:pt>
                <c:pt idx="18023">
                  <c:v>7.4838993750015987</c:v>
                </c:pt>
                <c:pt idx="18024">
                  <c:v>7.4842824999999999</c:v>
                </c:pt>
                <c:pt idx="18025">
                  <c:v>7.4846174999999997</c:v>
                </c:pt>
                <c:pt idx="18026">
                  <c:v>7.4849781250015992</c:v>
                </c:pt>
                <c:pt idx="18027">
                  <c:v>7.4854368750015992</c:v>
                </c:pt>
                <c:pt idx="18028">
                  <c:v>7.4856662500000004</c:v>
                </c:pt>
                <c:pt idx="18029">
                  <c:v>7.4860881250015989</c:v>
                </c:pt>
                <c:pt idx="18030">
                  <c:v>7.4864681250015988</c:v>
                </c:pt>
                <c:pt idx="18031">
                  <c:v>7.4868643750015993</c:v>
                </c:pt>
                <c:pt idx="18032">
                  <c:v>7.4871862499999997</c:v>
                </c:pt>
                <c:pt idx="18033">
                  <c:v>7.4875418750015994</c:v>
                </c:pt>
                <c:pt idx="18034">
                  <c:v>7.4878981250015988</c:v>
                </c:pt>
                <c:pt idx="18035">
                  <c:v>7.488220625001599</c:v>
                </c:pt>
                <c:pt idx="18036">
                  <c:v>7.4885431250015992</c:v>
                </c:pt>
                <c:pt idx="18037">
                  <c:v>7.4889875000000004</c:v>
                </c:pt>
                <c:pt idx="18038">
                  <c:v>7.4894193750015994</c:v>
                </c:pt>
                <c:pt idx="18039">
                  <c:v>7.48975875</c:v>
                </c:pt>
                <c:pt idx="18040">
                  <c:v>7.4899393750015992</c:v>
                </c:pt>
                <c:pt idx="18041">
                  <c:v>7.4895093750015986</c:v>
                </c:pt>
                <c:pt idx="18042">
                  <c:v>7.4891318750015987</c:v>
                </c:pt>
                <c:pt idx="18043">
                  <c:v>7.4887043750015989</c:v>
                </c:pt>
                <c:pt idx="18044">
                  <c:v>7.4882400000000002</c:v>
                </c:pt>
                <c:pt idx="18045">
                  <c:v>7.4878462499999996</c:v>
                </c:pt>
                <c:pt idx="18046">
                  <c:v>7.4874181250015992</c:v>
                </c:pt>
                <c:pt idx="18047">
                  <c:v>7.4870074999999998</c:v>
                </c:pt>
                <c:pt idx="18048">
                  <c:v>7.4863637499999998</c:v>
                </c:pt>
                <c:pt idx="18049">
                  <c:v>7.4859937499999996</c:v>
                </c:pt>
                <c:pt idx="18050">
                  <c:v>7.4856274999999997</c:v>
                </c:pt>
                <c:pt idx="18051">
                  <c:v>7.4852756250015986</c:v>
                </c:pt>
                <c:pt idx="18052">
                  <c:v>7.4849218750015991</c:v>
                </c:pt>
                <c:pt idx="18053">
                  <c:v>7.4845137499999996</c:v>
                </c:pt>
                <c:pt idx="18054">
                  <c:v>7.4841731250015986</c:v>
                </c:pt>
                <c:pt idx="18055">
                  <c:v>7.4838387500000003</c:v>
                </c:pt>
                <c:pt idx="18056">
                  <c:v>7.4833875000000001</c:v>
                </c:pt>
                <c:pt idx="18057">
                  <c:v>7.4829687500000004</c:v>
                </c:pt>
                <c:pt idx="18058">
                  <c:v>7.4825875000000002</c:v>
                </c:pt>
                <c:pt idx="18059">
                  <c:v>7.4822068750015989</c:v>
                </c:pt>
                <c:pt idx="18060">
                  <c:v>7.4817524999999998</c:v>
                </c:pt>
                <c:pt idx="18061">
                  <c:v>7.481216875001599</c:v>
                </c:pt>
                <c:pt idx="18062">
                  <c:v>7.4806187499999997</c:v>
                </c:pt>
                <c:pt idx="18063">
                  <c:v>7.4800825</c:v>
                </c:pt>
                <c:pt idx="18064">
                  <c:v>7.4795118750015988</c:v>
                </c:pt>
                <c:pt idx="18065">
                  <c:v>7.47896625</c:v>
                </c:pt>
                <c:pt idx="18066">
                  <c:v>7.4785087499999996</c:v>
                </c:pt>
                <c:pt idx="18067">
                  <c:v>7.4781437500000001</c:v>
                </c:pt>
                <c:pt idx="18068">
                  <c:v>7.47781875</c:v>
                </c:pt>
                <c:pt idx="18069">
                  <c:v>7.4773143750015993</c:v>
                </c:pt>
                <c:pt idx="18070">
                  <c:v>7.47774625</c:v>
                </c:pt>
                <c:pt idx="18071">
                  <c:v>7.478085625001599</c:v>
                </c:pt>
                <c:pt idx="18072">
                  <c:v>7.4783968750015992</c:v>
                </c:pt>
                <c:pt idx="18073">
                  <c:v>7.4787925</c:v>
                </c:pt>
                <c:pt idx="18074">
                  <c:v>7.4791431250015989</c:v>
                </c:pt>
                <c:pt idx="18075">
                  <c:v>7.4796168750015992</c:v>
                </c:pt>
                <c:pt idx="18076">
                  <c:v>7.4800318750015986</c:v>
                </c:pt>
                <c:pt idx="18077">
                  <c:v>7.4804056250015991</c:v>
                </c:pt>
                <c:pt idx="18078">
                  <c:v>7.480796875001599</c:v>
                </c:pt>
                <c:pt idx="18079">
                  <c:v>7.481146875001599</c:v>
                </c:pt>
                <c:pt idx="18080">
                  <c:v>7.4815262499999999</c:v>
                </c:pt>
                <c:pt idx="18081">
                  <c:v>7.4820181250015994</c:v>
                </c:pt>
                <c:pt idx="18082">
                  <c:v>7.4824756250015989</c:v>
                </c:pt>
                <c:pt idx="18083">
                  <c:v>7.4829731250015987</c:v>
                </c:pt>
                <c:pt idx="18084">
                  <c:v>7.4834618750015993</c:v>
                </c:pt>
                <c:pt idx="18085">
                  <c:v>7.4839675000000003</c:v>
                </c:pt>
                <c:pt idx="18086">
                  <c:v>7.4843262499999996</c:v>
                </c:pt>
                <c:pt idx="18087">
                  <c:v>7.4847243750015986</c:v>
                </c:pt>
                <c:pt idx="18088">
                  <c:v>7.4851312500000002</c:v>
                </c:pt>
                <c:pt idx="18089">
                  <c:v>7.4855618750015989</c:v>
                </c:pt>
                <c:pt idx="18090">
                  <c:v>7.48597</c:v>
                </c:pt>
                <c:pt idx="18091">
                  <c:v>7.4862975</c:v>
                </c:pt>
                <c:pt idx="18092">
                  <c:v>7.4866299999999999</c:v>
                </c:pt>
                <c:pt idx="18093">
                  <c:v>7.4869525000000001</c:v>
                </c:pt>
                <c:pt idx="18094">
                  <c:v>7.4864843750015986</c:v>
                </c:pt>
                <c:pt idx="18095">
                  <c:v>7.486155625001599</c:v>
                </c:pt>
                <c:pt idx="18096">
                  <c:v>7.485805</c:v>
                </c:pt>
                <c:pt idx="18097">
                  <c:v>7.4853837499999996</c:v>
                </c:pt>
                <c:pt idx="18098">
                  <c:v>7.4848218750015993</c:v>
                </c:pt>
                <c:pt idx="18099">
                  <c:v>7.4844512500000002</c:v>
                </c:pt>
                <c:pt idx="18100">
                  <c:v>7.4840718750015993</c:v>
                </c:pt>
                <c:pt idx="18101">
                  <c:v>7.4836581250015994</c:v>
                </c:pt>
                <c:pt idx="18102">
                  <c:v>7.4831881250015986</c:v>
                </c:pt>
                <c:pt idx="18103">
                  <c:v>7.4827243750015988</c:v>
                </c:pt>
                <c:pt idx="18104">
                  <c:v>7.4822649999999999</c:v>
                </c:pt>
                <c:pt idx="18105">
                  <c:v>7.4816693750015988</c:v>
                </c:pt>
                <c:pt idx="18106">
                  <c:v>7.4811087499999998</c:v>
                </c:pt>
                <c:pt idx="18107">
                  <c:v>7.4805668750015988</c:v>
                </c:pt>
                <c:pt idx="18108">
                  <c:v>7.480150625001599</c:v>
                </c:pt>
                <c:pt idx="18109">
                  <c:v>7.4796862500000003</c:v>
                </c:pt>
                <c:pt idx="18110">
                  <c:v>7.4792350000000001</c:v>
                </c:pt>
                <c:pt idx="18111">
                  <c:v>7.4787706250015988</c:v>
                </c:pt>
                <c:pt idx="18112">
                  <c:v>7.47828625</c:v>
                </c:pt>
                <c:pt idx="18113">
                  <c:v>7.477839375001599</c:v>
                </c:pt>
                <c:pt idx="18114">
                  <c:v>7.4773931250015986</c:v>
                </c:pt>
                <c:pt idx="18115">
                  <c:v>7.4770525000000001</c:v>
                </c:pt>
                <c:pt idx="18116">
                  <c:v>7.4767000000000001</c:v>
                </c:pt>
                <c:pt idx="18117">
                  <c:v>7.4761112499999998</c:v>
                </c:pt>
                <c:pt idx="18118">
                  <c:v>7.4756981250015988</c:v>
                </c:pt>
                <c:pt idx="18119">
                  <c:v>7.475340625001599</c:v>
                </c:pt>
                <c:pt idx="18120">
                  <c:v>7.4749549999999996</c:v>
                </c:pt>
                <c:pt idx="18121">
                  <c:v>7.4750575000000001</c:v>
                </c:pt>
                <c:pt idx="18122">
                  <c:v>7.4754612500000004</c:v>
                </c:pt>
                <c:pt idx="18123">
                  <c:v>7.4758343750015994</c:v>
                </c:pt>
                <c:pt idx="18124">
                  <c:v>7.4762843750015993</c:v>
                </c:pt>
                <c:pt idx="18125">
                  <c:v>7.47671375</c:v>
                </c:pt>
                <c:pt idx="18126">
                  <c:v>7.4771687499999997</c:v>
                </c:pt>
                <c:pt idx="18127">
                  <c:v>7.4776706250015987</c:v>
                </c:pt>
                <c:pt idx="18128">
                  <c:v>7.4780506250015986</c:v>
                </c:pt>
                <c:pt idx="18129">
                  <c:v>7.4784806250015992</c:v>
                </c:pt>
                <c:pt idx="18130">
                  <c:v>7.4782206250015992</c:v>
                </c:pt>
                <c:pt idx="18131">
                  <c:v>7.4786299999999999</c:v>
                </c:pt>
                <c:pt idx="18132">
                  <c:v>7.4789656250015986</c:v>
                </c:pt>
                <c:pt idx="18133">
                  <c:v>7.4793806250015988</c:v>
                </c:pt>
                <c:pt idx="18134">
                  <c:v>7.47990625</c:v>
                </c:pt>
                <c:pt idx="18135">
                  <c:v>7.4797687499999999</c:v>
                </c:pt>
                <c:pt idx="18136">
                  <c:v>7.4794206250015991</c:v>
                </c:pt>
                <c:pt idx="18137">
                  <c:v>7.4796168750015992</c:v>
                </c:pt>
                <c:pt idx="18138">
                  <c:v>7.4791262500000002</c:v>
                </c:pt>
                <c:pt idx="18139">
                  <c:v>7.4786762500000004</c:v>
                </c:pt>
                <c:pt idx="18140">
                  <c:v>7.4780800000000003</c:v>
                </c:pt>
                <c:pt idx="18141">
                  <c:v>7.4777487499999999</c:v>
                </c:pt>
                <c:pt idx="18142">
                  <c:v>7.47736</c:v>
                </c:pt>
                <c:pt idx="18143">
                  <c:v>7.4770225000000003</c:v>
                </c:pt>
                <c:pt idx="18144">
                  <c:v>7.47694875</c:v>
                </c:pt>
                <c:pt idx="18145">
                  <c:v>7.4764949999999999</c:v>
                </c:pt>
                <c:pt idx="18146">
                  <c:v>7.4759700000000002</c:v>
                </c:pt>
                <c:pt idx="18147">
                  <c:v>7.4754006250015994</c:v>
                </c:pt>
                <c:pt idx="18148">
                  <c:v>7.4748725</c:v>
                </c:pt>
                <c:pt idx="18149">
                  <c:v>7.4744425000000003</c:v>
                </c:pt>
                <c:pt idx="18150">
                  <c:v>7.4741237500000004</c:v>
                </c:pt>
                <c:pt idx="18151">
                  <c:v>7.4744774999999999</c:v>
                </c:pt>
                <c:pt idx="18152">
                  <c:v>7.4748456250015991</c:v>
                </c:pt>
                <c:pt idx="18153">
                  <c:v>7.4751824999999998</c:v>
                </c:pt>
                <c:pt idx="18154">
                  <c:v>7.4755456250015992</c:v>
                </c:pt>
                <c:pt idx="18155">
                  <c:v>7.4758868750015992</c:v>
                </c:pt>
                <c:pt idx="18156">
                  <c:v>7.4762493750015988</c:v>
                </c:pt>
                <c:pt idx="18157">
                  <c:v>7.4765962500000001</c:v>
                </c:pt>
                <c:pt idx="18158">
                  <c:v>7.477053125001599</c:v>
                </c:pt>
                <c:pt idx="18159">
                  <c:v>7.4773806250015991</c:v>
                </c:pt>
                <c:pt idx="18160">
                  <c:v>7.4777325000000001</c:v>
                </c:pt>
                <c:pt idx="18161">
                  <c:v>7.47809875</c:v>
                </c:pt>
                <c:pt idx="18162">
                  <c:v>7.478496875001599</c:v>
                </c:pt>
                <c:pt idx="18163">
                  <c:v>7.4788818750015986</c:v>
                </c:pt>
                <c:pt idx="18164">
                  <c:v>7.4793112500000003</c:v>
                </c:pt>
                <c:pt idx="18165">
                  <c:v>7.4796887500000002</c:v>
                </c:pt>
                <c:pt idx="18166">
                  <c:v>7.4801337500000002</c:v>
                </c:pt>
                <c:pt idx="18167">
                  <c:v>7.4805175000000004</c:v>
                </c:pt>
                <c:pt idx="18168">
                  <c:v>7.4809225000000001</c:v>
                </c:pt>
                <c:pt idx="18169">
                  <c:v>7.4813681250015991</c:v>
                </c:pt>
                <c:pt idx="18170">
                  <c:v>7.4817606250015993</c:v>
                </c:pt>
                <c:pt idx="18171">
                  <c:v>7.4813256250015989</c:v>
                </c:pt>
                <c:pt idx="18172">
                  <c:v>7.4808543750015986</c:v>
                </c:pt>
                <c:pt idx="18173">
                  <c:v>7.4804418750015991</c:v>
                </c:pt>
                <c:pt idx="18174">
                  <c:v>7.4800268750015988</c:v>
                </c:pt>
                <c:pt idx="18175">
                  <c:v>7.4795906250015989</c:v>
                </c:pt>
                <c:pt idx="18176">
                  <c:v>7.4790431250015992</c:v>
                </c:pt>
                <c:pt idx="18177">
                  <c:v>7.478390625001599</c:v>
                </c:pt>
                <c:pt idx="18178">
                  <c:v>7.4780562499999998</c:v>
                </c:pt>
                <c:pt idx="18179">
                  <c:v>7.4774799999999999</c:v>
                </c:pt>
                <c:pt idx="18180">
                  <c:v>7.4770318750015994</c:v>
                </c:pt>
                <c:pt idx="18181">
                  <c:v>7.4765787499999998</c:v>
                </c:pt>
                <c:pt idx="18182">
                  <c:v>7.4762468750015989</c:v>
                </c:pt>
                <c:pt idx="18183">
                  <c:v>7.4757943750015992</c:v>
                </c:pt>
                <c:pt idx="18184">
                  <c:v>7.4752287500000003</c:v>
                </c:pt>
                <c:pt idx="18185">
                  <c:v>7.4745731250015988</c:v>
                </c:pt>
                <c:pt idx="18186">
                  <c:v>7.4738668750015993</c:v>
                </c:pt>
                <c:pt idx="18187">
                  <c:v>7.4730956250015987</c:v>
                </c:pt>
                <c:pt idx="18188">
                  <c:v>7.47223375</c:v>
                </c:pt>
                <c:pt idx="18189">
                  <c:v>7.4713162500000001</c:v>
                </c:pt>
                <c:pt idx="18190">
                  <c:v>7.4704474999999997</c:v>
                </c:pt>
                <c:pt idx="18191">
                  <c:v>7.4697725000000004</c:v>
                </c:pt>
                <c:pt idx="18192">
                  <c:v>7.4691637499999999</c:v>
                </c:pt>
                <c:pt idx="18193">
                  <c:v>7.4687237499999997</c:v>
                </c:pt>
                <c:pt idx="18194">
                  <c:v>7.4683756250015989</c:v>
                </c:pt>
                <c:pt idx="18195">
                  <c:v>7.4679074999999999</c:v>
                </c:pt>
                <c:pt idx="18196">
                  <c:v>7.4675831250015987</c:v>
                </c:pt>
                <c:pt idx="18197">
                  <c:v>7.4678812499999996</c:v>
                </c:pt>
                <c:pt idx="18198">
                  <c:v>7.4682162500000002</c:v>
                </c:pt>
                <c:pt idx="18199">
                  <c:v>7.4685687500000002</c:v>
                </c:pt>
                <c:pt idx="18200">
                  <c:v>7.4690225000000003</c:v>
                </c:pt>
                <c:pt idx="18201">
                  <c:v>7.4693500000000004</c:v>
                </c:pt>
                <c:pt idx="18202">
                  <c:v>7.469816875001599</c:v>
                </c:pt>
                <c:pt idx="18203">
                  <c:v>7.4701674999999996</c:v>
                </c:pt>
                <c:pt idx="18204">
                  <c:v>7.4704993750015989</c:v>
                </c:pt>
                <c:pt idx="18205">
                  <c:v>7.4709943750015988</c:v>
                </c:pt>
                <c:pt idx="18206">
                  <c:v>7.4713493750015987</c:v>
                </c:pt>
                <c:pt idx="18207">
                  <c:v>7.4717987499999996</c:v>
                </c:pt>
                <c:pt idx="18208">
                  <c:v>7.4721756250015989</c:v>
                </c:pt>
                <c:pt idx="18209">
                  <c:v>7.4726537500000001</c:v>
                </c:pt>
                <c:pt idx="18210">
                  <c:v>7.4730306250015994</c:v>
                </c:pt>
                <c:pt idx="18211">
                  <c:v>7.4734781250015994</c:v>
                </c:pt>
                <c:pt idx="18212">
                  <c:v>7.4738837499999997</c:v>
                </c:pt>
                <c:pt idx="18213">
                  <c:v>7.4739637500000002</c:v>
                </c:pt>
                <c:pt idx="18214">
                  <c:v>7.4744381250015994</c:v>
                </c:pt>
                <c:pt idx="18215">
                  <c:v>7.4747943750015988</c:v>
                </c:pt>
                <c:pt idx="18216">
                  <c:v>7.4751412500000001</c:v>
                </c:pt>
                <c:pt idx="18217">
                  <c:v>7.4754631250015988</c:v>
                </c:pt>
                <c:pt idx="18218">
                  <c:v>7.4757550000000004</c:v>
                </c:pt>
                <c:pt idx="18219">
                  <c:v>7.4760825000000004</c:v>
                </c:pt>
                <c:pt idx="18220">
                  <c:v>7.4764056250015987</c:v>
                </c:pt>
                <c:pt idx="18221">
                  <c:v>7.476115625001599</c:v>
                </c:pt>
                <c:pt idx="18222">
                  <c:v>7.4763806250015987</c:v>
                </c:pt>
                <c:pt idx="18223">
                  <c:v>7.4761212500000003</c:v>
                </c:pt>
                <c:pt idx="18224">
                  <c:v>7.4757737500000001</c:v>
                </c:pt>
                <c:pt idx="18225">
                  <c:v>7.4753687500000003</c:v>
                </c:pt>
                <c:pt idx="18226">
                  <c:v>7.4751243750015988</c:v>
                </c:pt>
                <c:pt idx="18227">
                  <c:v>7.4751943750015988</c:v>
                </c:pt>
                <c:pt idx="18228">
                  <c:v>7.4748725</c:v>
                </c:pt>
                <c:pt idx="18229">
                  <c:v>7.4743356250015989</c:v>
                </c:pt>
                <c:pt idx="18230">
                  <c:v>7.4738618750015986</c:v>
                </c:pt>
                <c:pt idx="18231">
                  <c:v>7.4732824999999998</c:v>
                </c:pt>
                <c:pt idx="18232">
                  <c:v>7.4727212500000002</c:v>
                </c:pt>
                <c:pt idx="18233">
                  <c:v>7.4720062499999997</c:v>
                </c:pt>
                <c:pt idx="18234">
                  <c:v>7.4712006250015994</c:v>
                </c:pt>
                <c:pt idx="18235">
                  <c:v>7.4703862499999998</c:v>
                </c:pt>
                <c:pt idx="18236">
                  <c:v>7.4696118750015987</c:v>
                </c:pt>
                <c:pt idx="18237">
                  <c:v>7.4688618750015987</c:v>
                </c:pt>
                <c:pt idx="18238">
                  <c:v>7.4681831250015991</c:v>
                </c:pt>
                <c:pt idx="18239">
                  <c:v>7.4675287499999996</c:v>
                </c:pt>
                <c:pt idx="18240">
                  <c:v>7.4668268750015994</c:v>
                </c:pt>
                <c:pt idx="18241">
                  <c:v>7.4662093750015988</c:v>
                </c:pt>
                <c:pt idx="18242">
                  <c:v>7.46584</c:v>
                </c:pt>
                <c:pt idx="18243">
                  <c:v>7.4654362499999998</c:v>
                </c:pt>
                <c:pt idx="18244">
                  <c:v>7.4653650000000003</c:v>
                </c:pt>
                <c:pt idx="18245">
                  <c:v>7.465664375001599</c:v>
                </c:pt>
                <c:pt idx="18246">
                  <c:v>7.4660925000000002</c:v>
                </c:pt>
                <c:pt idx="18247">
                  <c:v>7.4664787500000003</c:v>
                </c:pt>
                <c:pt idx="18248">
                  <c:v>7.466895625001599</c:v>
                </c:pt>
                <c:pt idx="18249">
                  <c:v>7.4673243750015992</c:v>
                </c:pt>
                <c:pt idx="18250">
                  <c:v>7.4677443750015993</c:v>
                </c:pt>
                <c:pt idx="18251">
                  <c:v>7.4681593750015987</c:v>
                </c:pt>
                <c:pt idx="18252">
                  <c:v>7.4686374999999998</c:v>
                </c:pt>
                <c:pt idx="18253">
                  <c:v>7.4689624999999999</c:v>
                </c:pt>
                <c:pt idx="18254">
                  <c:v>7.4693756250015992</c:v>
                </c:pt>
                <c:pt idx="18255">
                  <c:v>7.4697068750015987</c:v>
                </c:pt>
                <c:pt idx="18256">
                  <c:v>7.4701368750015993</c:v>
                </c:pt>
                <c:pt idx="18257">
                  <c:v>7.4706574999999997</c:v>
                </c:pt>
                <c:pt idx="18258">
                  <c:v>7.4710606250015994</c:v>
                </c:pt>
                <c:pt idx="18259">
                  <c:v>7.4714024999999999</c:v>
                </c:pt>
                <c:pt idx="18260">
                  <c:v>7.4717368750015991</c:v>
                </c:pt>
                <c:pt idx="18261">
                  <c:v>7.472091875001599</c:v>
                </c:pt>
                <c:pt idx="18262">
                  <c:v>7.4724312499999996</c:v>
                </c:pt>
                <c:pt idx="18263">
                  <c:v>7.472785</c:v>
                </c:pt>
                <c:pt idx="18264">
                  <c:v>7.4723568750015987</c:v>
                </c:pt>
                <c:pt idx="18265">
                  <c:v>7.4719937500000002</c:v>
                </c:pt>
                <c:pt idx="18266">
                  <c:v>7.4721887499999999</c:v>
                </c:pt>
                <c:pt idx="18267">
                  <c:v>7.4725818750015991</c:v>
                </c:pt>
                <c:pt idx="18268">
                  <c:v>7.4729675000000002</c:v>
                </c:pt>
                <c:pt idx="18269">
                  <c:v>7.4733568750015991</c:v>
                </c:pt>
                <c:pt idx="18270">
                  <c:v>7.4737218750015986</c:v>
                </c:pt>
                <c:pt idx="18271">
                  <c:v>7.4734018750015991</c:v>
                </c:pt>
                <c:pt idx="18272">
                  <c:v>7.472900625001599</c:v>
                </c:pt>
                <c:pt idx="18273">
                  <c:v>7.4728450000000004</c:v>
                </c:pt>
                <c:pt idx="18274">
                  <c:v>7.4725975</c:v>
                </c:pt>
                <c:pt idx="18275">
                  <c:v>7.4729187499999998</c:v>
                </c:pt>
                <c:pt idx="18276">
                  <c:v>7.4733143750015989</c:v>
                </c:pt>
                <c:pt idx="18277">
                  <c:v>7.4736549999999999</c:v>
                </c:pt>
                <c:pt idx="18278">
                  <c:v>7.4740168750015989</c:v>
                </c:pt>
                <c:pt idx="18279">
                  <c:v>7.4744806250015987</c:v>
                </c:pt>
                <c:pt idx="18280">
                  <c:v>7.4749693750015993</c:v>
                </c:pt>
                <c:pt idx="18281">
                  <c:v>7.4753556250015993</c:v>
                </c:pt>
                <c:pt idx="18282">
                  <c:v>7.4757625000000001</c:v>
                </c:pt>
                <c:pt idx="18283">
                  <c:v>7.4760837499999999</c:v>
                </c:pt>
                <c:pt idx="18284">
                  <c:v>7.476549375001599</c:v>
                </c:pt>
                <c:pt idx="18285">
                  <c:v>7.4770081250015989</c:v>
                </c:pt>
                <c:pt idx="18286">
                  <c:v>7.4774624999999997</c:v>
                </c:pt>
                <c:pt idx="18287">
                  <c:v>7.4778581250015987</c:v>
                </c:pt>
                <c:pt idx="18288">
                  <c:v>7.4782118750015991</c:v>
                </c:pt>
                <c:pt idx="18289">
                  <c:v>7.4786275</c:v>
                </c:pt>
                <c:pt idx="18290">
                  <c:v>7.4790406250015993</c:v>
                </c:pt>
                <c:pt idx="18291">
                  <c:v>7.4794412499999998</c:v>
                </c:pt>
                <c:pt idx="18292">
                  <c:v>7.4797743750015986</c:v>
                </c:pt>
                <c:pt idx="18293">
                  <c:v>7.480198125001599</c:v>
                </c:pt>
                <c:pt idx="18294">
                  <c:v>7.4805925000000002</c:v>
                </c:pt>
                <c:pt idx="18295">
                  <c:v>7.4809737500000004</c:v>
                </c:pt>
                <c:pt idx="18296">
                  <c:v>7.4813900000000002</c:v>
                </c:pt>
                <c:pt idx="18297">
                  <c:v>7.4818081250015993</c:v>
                </c:pt>
                <c:pt idx="18298">
                  <c:v>7.4821768750015991</c:v>
                </c:pt>
                <c:pt idx="18299">
                  <c:v>7.4825974999999998</c:v>
                </c:pt>
                <c:pt idx="18300">
                  <c:v>7.4829362499999998</c:v>
                </c:pt>
                <c:pt idx="18301">
                  <c:v>7.4832606250015994</c:v>
                </c:pt>
                <c:pt idx="18302">
                  <c:v>7.4828012499999996</c:v>
                </c:pt>
                <c:pt idx="18303">
                  <c:v>7.4823743750015987</c:v>
                </c:pt>
                <c:pt idx="18304">
                  <c:v>7.4818637499999996</c:v>
                </c:pt>
                <c:pt idx="18305">
                  <c:v>7.4813968750015993</c:v>
                </c:pt>
                <c:pt idx="18306">
                  <c:v>7.4810650000000001</c:v>
                </c:pt>
                <c:pt idx="18307">
                  <c:v>7.4806856250015992</c:v>
                </c:pt>
                <c:pt idx="18308">
                  <c:v>7.480139375001599</c:v>
                </c:pt>
                <c:pt idx="18309">
                  <c:v>7.4797068750015994</c:v>
                </c:pt>
                <c:pt idx="18310">
                  <c:v>7.4791487500000002</c:v>
                </c:pt>
                <c:pt idx="18311">
                  <c:v>7.4784137499999996</c:v>
                </c:pt>
                <c:pt idx="18312">
                  <c:v>7.4775074999999998</c:v>
                </c:pt>
                <c:pt idx="18313">
                  <c:v>7.4765024999999996</c:v>
                </c:pt>
                <c:pt idx="18314">
                  <c:v>7.4753218750015993</c:v>
                </c:pt>
                <c:pt idx="18315">
                  <c:v>7.4741024999999999</c:v>
                </c:pt>
                <c:pt idx="18316">
                  <c:v>7.4728424999999996</c:v>
                </c:pt>
                <c:pt idx="18317">
                  <c:v>7.4715937500000003</c:v>
                </c:pt>
                <c:pt idx="18318">
                  <c:v>7.4703625000000002</c:v>
                </c:pt>
                <c:pt idx="18319">
                  <c:v>7.4691906250015991</c:v>
                </c:pt>
                <c:pt idx="18320">
                  <c:v>7.4681775000000004</c:v>
                </c:pt>
                <c:pt idx="18321">
                  <c:v>7.4672737500000004</c:v>
                </c:pt>
                <c:pt idx="18322">
                  <c:v>7.4664987500000004</c:v>
                </c:pt>
                <c:pt idx="18323">
                  <c:v>7.4658462500000002</c:v>
                </c:pt>
                <c:pt idx="18324">
                  <c:v>7.4653181250015992</c:v>
                </c:pt>
                <c:pt idx="18325">
                  <c:v>7.4648243750015988</c:v>
                </c:pt>
                <c:pt idx="18326">
                  <c:v>7.4644537499999997</c:v>
                </c:pt>
                <c:pt idx="18327">
                  <c:v>7.4640012499999999</c:v>
                </c:pt>
                <c:pt idx="18328">
                  <c:v>7.4636100000000001</c:v>
                </c:pt>
                <c:pt idx="18329">
                  <c:v>7.4632699999999996</c:v>
                </c:pt>
                <c:pt idx="18330">
                  <c:v>7.4629181250015986</c:v>
                </c:pt>
                <c:pt idx="18331">
                  <c:v>7.4625743750015987</c:v>
                </c:pt>
                <c:pt idx="18332">
                  <c:v>7.4622299999999999</c:v>
                </c:pt>
                <c:pt idx="18333">
                  <c:v>7.4616806250015992</c:v>
                </c:pt>
                <c:pt idx="18334">
                  <c:v>7.4612962500000002</c:v>
                </c:pt>
                <c:pt idx="18335">
                  <c:v>7.4609756250015993</c:v>
                </c:pt>
                <c:pt idx="18336">
                  <c:v>7.461195</c:v>
                </c:pt>
                <c:pt idx="18337">
                  <c:v>7.4615393750015988</c:v>
                </c:pt>
                <c:pt idx="18338">
                  <c:v>7.4619331250015986</c:v>
                </c:pt>
                <c:pt idx="18339">
                  <c:v>7.4622975</c:v>
                </c:pt>
                <c:pt idx="18340">
                  <c:v>7.4627499999999998</c:v>
                </c:pt>
                <c:pt idx="18341">
                  <c:v>7.4631718750015992</c:v>
                </c:pt>
                <c:pt idx="18342">
                  <c:v>7.463691875001599</c:v>
                </c:pt>
                <c:pt idx="18343">
                  <c:v>7.4640993750015987</c:v>
                </c:pt>
                <c:pt idx="18344">
                  <c:v>7.4644206250015994</c:v>
                </c:pt>
                <c:pt idx="18345">
                  <c:v>7.4648706250015993</c:v>
                </c:pt>
                <c:pt idx="18346">
                  <c:v>7.4651931250015986</c:v>
                </c:pt>
                <c:pt idx="18347">
                  <c:v>7.465639375001599</c:v>
                </c:pt>
                <c:pt idx="18348">
                  <c:v>7.4660368750015991</c:v>
                </c:pt>
                <c:pt idx="18349">
                  <c:v>7.4663943750015989</c:v>
                </c:pt>
                <c:pt idx="18350">
                  <c:v>7.4668181250015992</c:v>
                </c:pt>
                <c:pt idx="18351">
                  <c:v>7.4672725</c:v>
                </c:pt>
                <c:pt idx="18352">
                  <c:v>7.467681875001599</c:v>
                </c:pt>
                <c:pt idx="18353">
                  <c:v>7.4680518750015992</c:v>
                </c:pt>
                <c:pt idx="18354">
                  <c:v>7.4685337499999997</c:v>
                </c:pt>
                <c:pt idx="18355">
                  <c:v>7.4688593750015988</c:v>
                </c:pt>
                <c:pt idx="18356">
                  <c:v>7.4692024999999997</c:v>
                </c:pt>
                <c:pt idx="18357">
                  <c:v>7.4696387499999997</c:v>
                </c:pt>
                <c:pt idx="18358">
                  <c:v>7.4700456250015987</c:v>
                </c:pt>
                <c:pt idx="18359">
                  <c:v>7.4703999999999997</c:v>
                </c:pt>
                <c:pt idx="18360">
                  <c:v>7.4699837499999999</c:v>
                </c:pt>
                <c:pt idx="18361">
                  <c:v>7.469556875001599</c:v>
                </c:pt>
                <c:pt idx="18362">
                  <c:v>7.4691987500000003</c:v>
                </c:pt>
                <c:pt idx="18363">
                  <c:v>7.4686062499999997</c:v>
                </c:pt>
                <c:pt idx="18364">
                  <c:v>7.46815125</c:v>
                </c:pt>
                <c:pt idx="18365">
                  <c:v>7.4678193750015991</c:v>
                </c:pt>
                <c:pt idx="18366">
                  <c:v>7.4673393750015986</c:v>
                </c:pt>
                <c:pt idx="18367">
                  <c:v>7.4670056250015993</c:v>
                </c:pt>
                <c:pt idx="18368">
                  <c:v>7.4666843750015994</c:v>
                </c:pt>
                <c:pt idx="18369">
                  <c:v>7.4663018750015988</c:v>
                </c:pt>
                <c:pt idx="18370">
                  <c:v>7.4659243750015989</c:v>
                </c:pt>
                <c:pt idx="18371">
                  <c:v>7.4655981250015993</c:v>
                </c:pt>
                <c:pt idx="18372">
                  <c:v>7.4652606250015987</c:v>
                </c:pt>
                <c:pt idx="18373">
                  <c:v>7.4648006250015992</c:v>
                </c:pt>
                <c:pt idx="18374">
                  <c:v>7.46446875</c:v>
                </c:pt>
                <c:pt idx="18375">
                  <c:v>7.4648325</c:v>
                </c:pt>
                <c:pt idx="18376">
                  <c:v>7.46523</c:v>
                </c:pt>
                <c:pt idx="18377">
                  <c:v>7.4656675000000003</c:v>
                </c:pt>
                <c:pt idx="18378">
                  <c:v>7.4659887500000002</c:v>
                </c:pt>
                <c:pt idx="18379">
                  <c:v>7.4663887500000001</c:v>
                </c:pt>
                <c:pt idx="18380">
                  <c:v>7.4667149999999998</c:v>
                </c:pt>
                <c:pt idx="18381">
                  <c:v>7.467060625001599</c:v>
                </c:pt>
                <c:pt idx="18382">
                  <c:v>7.4674912500000001</c:v>
                </c:pt>
                <c:pt idx="18383">
                  <c:v>7.467833125001599</c:v>
                </c:pt>
                <c:pt idx="18384">
                  <c:v>7.4682587500000004</c:v>
                </c:pt>
                <c:pt idx="18385">
                  <c:v>7.4686506250015992</c:v>
                </c:pt>
                <c:pt idx="18386">
                  <c:v>7.4689837499999996</c:v>
                </c:pt>
                <c:pt idx="18387">
                  <c:v>7.4693462500000001</c:v>
                </c:pt>
                <c:pt idx="18388">
                  <c:v>7.469780625001599</c:v>
                </c:pt>
                <c:pt idx="18389">
                  <c:v>7.4701393750015992</c:v>
                </c:pt>
                <c:pt idx="18390">
                  <c:v>7.47047375</c:v>
                </c:pt>
                <c:pt idx="18391">
                  <c:v>7.4708143750015994</c:v>
                </c:pt>
                <c:pt idx="18392">
                  <c:v>7.4711431250015989</c:v>
                </c:pt>
                <c:pt idx="18393">
                  <c:v>7.4715981250015986</c:v>
                </c:pt>
                <c:pt idx="18394">
                  <c:v>7.4719406250015989</c:v>
                </c:pt>
                <c:pt idx="18395">
                  <c:v>7.4723131250015991</c:v>
                </c:pt>
                <c:pt idx="18396">
                  <c:v>7.4725175000000004</c:v>
                </c:pt>
                <c:pt idx="18397">
                  <c:v>7.4728687499999999</c:v>
                </c:pt>
                <c:pt idx="18398">
                  <c:v>7.4728756250015991</c:v>
                </c:pt>
                <c:pt idx="18399">
                  <c:v>7.4725000000000001</c:v>
                </c:pt>
                <c:pt idx="18400">
                  <c:v>7.472128125001599</c:v>
                </c:pt>
                <c:pt idx="18401">
                  <c:v>7.4716612500000004</c:v>
                </c:pt>
                <c:pt idx="18402">
                  <c:v>7.4712912500000002</c:v>
                </c:pt>
                <c:pt idx="18403">
                  <c:v>7.4707731250015987</c:v>
                </c:pt>
                <c:pt idx="18404">
                  <c:v>7.4704162500000004</c:v>
                </c:pt>
                <c:pt idx="18405">
                  <c:v>7.4699225</c:v>
                </c:pt>
                <c:pt idx="18406">
                  <c:v>7.4694250000000002</c:v>
                </c:pt>
                <c:pt idx="18407">
                  <c:v>7.4688774999999996</c:v>
                </c:pt>
                <c:pt idx="18408">
                  <c:v>7.4682962499999999</c:v>
                </c:pt>
                <c:pt idx="18409">
                  <c:v>7.4676562500000001</c:v>
                </c:pt>
                <c:pt idx="18410">
                  <c:v>7.4669756250015986</c:v>
                </c:pt>
                <c:pt idx="18411">
                  <c:v>7.4663131250015988</c:v>
                </c:pt>
                <c:pt idx="18412">
                  <c:v>7.4656387500000001</c:v>
                </c:pt>
                <c:pt idx="18413">
                  <c:v>7.4650212500000004</c:v>
                </c:pt>
                <c:pt idx="18414">
                  <c:v>7.4645268750015994</c:v>
                </c:pt>
                <c:pt idx="18415">
                  <c:v>7.4641543750015993</c:v>
                </c:pt>
                <c:pt idx="18416">
                  <c:v>7.4637700000000002</c:v>
                </c:pt>
                <c:pt idx="18417">
                  <c:v>7.4633587500000003</c:v>
                </c:pt>
                <c:pt idx="18418">
                  <c:v>7.4627193750015994</c:v>
                </c:pt>
                <c:pt idx="18419">
                  <c:v>7.4622275</c:v>
                </c:pt>
                <c:pt idx="18420">
                  <c:v>7.461861875001599</c:v>
                </c:pt>
                <c:pt idx="18421">
                  <c:v>7.4614775</c:v>
                </c:pt>
                <c:pt idx="18422">
                  <c:v>7.46108875</c:v>
                </c:pt>
                <c:pt idx="18423">
                  <c:v>7.4607412499999999</c:v>
                </c:pt>
                <c:pt idx="18424">
                  <c:v>7.4606843750015992</c:v>
                </c:pt>
                <c:pt idx="18425">
                  <c:v>7.4606500000000002</c:v>
                </c:pt>
                <c:pt idx="18426">
                  <c:v>7.4610281250015991</c:v>
                </c:pt>
                <c:pt idx="18427">
                  <c:v>7.4614824999999998</c:v>
                </c:pt>
                <c:pt idx="18428">
                  <c:v>7.4619475</c:v>
                </c:pt>
                <c:pt idx="18429">
                  <c:v>7.4622925000000002</c:v>
                </c:pt>
                <c:pt idx="18430">
                  <c:v>7.4626943750015986</c:v>
                </c:pt>
                <c:pt idx="18431">
                  <c:v>7.4630200000000002</c:v>
                </c:pt>
                <c:pt idx="18432">
                  <c:v>7.4633700000000003</c:v>
                </c:pt>
                <c:pt idx="18433">
                  <c:v>7.4638262500000003</c:v>
                </c:pt>
                <c:pt idx="18434">
                  <c:v>7.4635481250015987</c:v>
                </c:pt>
                <c:pt idx="18435">
                  <c:v>7.4638825000000004</c:v>
                </c:pt>
                <c:pt idx="18436">
                  <c:v>7.4642243750015993</c:v>
                </c:pt>
                <c:pt idx="18437">
                  <c:v>7.4641787500000003</c:v>
                </c:pt>
                <c:pt idx="18438">
                  <c:v>7.4638262500000003</c:v>
                </c:pt>
                <c:pt idx="18439">
                  <c:v>7.4634812500000001</c:v>
                </c:pt>
                <c:pt idx="18440">
                  <c:v>7.4638487500000004</c:v>
                </c:pt>
                <c:pt idx="18441">
                  <c:v>7.4641993750015994</c:v>
                </c:pt>
                <c:pt idx="18442">
                  <c:v>7.4646468750015993</c:v>
                </c:pt>
                <c:pt idx="18443">
                  <c:v>7.4650012500000003</c:v>
                </c:pt>
                <c:pt idx="18444">
                  <c:v>7.4653406250015992</c:v>
                </c:pt>
                <c:pt idx="18445">
                  <c:v>7.4657118750015989</c:v>
                </c:pt>
                <c:pt idx="18446">
                  <c:v>7.4660568750015992</c:v>
                </c:pt>
                <c:pt idx="18447">
                  <c:v>7.4665343750015989</c:v>
                </c:pt>
                <c:pt idx="18448">
                  <c:v>7.4669106250015993</c:v>
                </c:pt>
                <c:pt idx="18449">
                  <c:v>7.4673443750015993</c:v>
                </c:pt>
                <c:pt idx="18450">
                  <c:v>7.4677825000000002</c:v>
                </c:pt>
                <c:pt idx="18451">
                  <c:v>7.46821</c:v>
                </c:pt>
                <c:pt idx="18452">
                  <c:v>7.4687181250015993</c:v>
                </c:pt>
                <c:pt idx="18453">
                  <c:v>7.4690424999999996</c:v>
                </c:pt>
                <c:pt idx="18454">
                  <c:v>7.4694806250015988</c:v>
                </c:pt>
                <c:pt idx="18455">
                  <c:v>7.4698337500000003</c:v>
                </c:pt>
                <c:pt idx="18456">
                  <c:v>7.4702074999999999</c:v>
                </c:pt>
                <c:pt idx="18457">
                  <c:v>7.4705281250015991</c:v>
                </c:pt>
                <c:pt idx="18458">
                  <c:v>7.4709793750015994</c:v>
                </c:pt>
                <c:pt idx="18459">
                  <c:v>7.4713212499999999</c:v>
                </c:pt>
                <c:pt idx="18460">
                  <c:v>7.4717518750015994</c:v>
                </c:pt>
                <c:pt idx="18461">
                  <c:v>7.472173125001599</c:v>
                </c:pt>
                <c:pt idx="18462">
                  <c:v>7.4725999999999999</c:v>
                </c:pt>
                <c:pt idx="18463">
                  <c:v>7.4729562500000002</c:v>
                </c:pt>
                <c:pt idx="18464">
                  <c:v>7.4729599999999996</c:v>
                </c:pt>
                <c:pt idx="18465">
                  <c:v>7.472595625001599</c:v>
                </c:pt>
                <c:pt idx="18466">
                  <c:v>7.4722087500000001</c:v>
                </c:pt>
                <c:pt idx="18467">
                  <c:v>7.4718387499999999</c:v>
                </c:pt>
                <c:pt idx="18468">
                  <c:v>7.4714600000000004</c:v>
                </c:pt>
                <c:pt idx="18469">
                  <c:v>7.4711112499999999</c:v>
                </c:pt>
                <c:pt idx="18470">
                  <c:v>7.4706237499999997</c:v>
                </c:pt>
                <c:pt idx="18471">
                  <c:v>7.4701787499999996</c:v>
                </c:pt>
                <c:pt idx="18472">
                  <c:v>7.4695318750015991</c:v>
                </c:pt>
                <c:pt idx="18473">
                  <c:v>7.468865625001599</c:v>
                </c:pt>
                <c:pt idx="18474">
                  <c:v>7.4681331250015992</c:v>
                </c:pt>
                <c:pt idx="18475">
                  <c:v>7.4673681250015989</c:v>
                </c:pt>
                <c:pt idx="18476">
                  <c:v>7.4666456250015987</c:v>
                </c:pt>
                <c:pt idx="18477">
                  <c:v>7.4658568750015988</c:v>
                </c:pt>
                <c:pt idx="18478">
                  <c:v>7.4650749999999997</c:v>
                </c:pt>
                <c:pt idx="18479">
                  <c:v>7.4643662500000003</c:v>
                </c:pt>
                <c:pt idx="18480">
                  <c:v>7.4637112500000002</c:v>
                </c:pt>
                <c:pt idx="18481">
                  <c:v>7.4632168750015992</c:v>
                </c:pt>
                <c:pt idx="18482">
                  <c:v>7.4628931250015986</c:v>
                </c:pt>
                <c:pt idx="18483">
                  <c:v>7.462483125001599</c:v>
                </c:pt>
                <c:pt idx="18484">
                  <c:v>7.4621512499999998</c:v>
                </c:pt>
                <c:pt idx="18485">
                  <c:v>7.4620293750015989</c:v>
                </c:pt>
                <c:pt idx="18486">
                  <c:v>7.4623506250015987</c:v>
                </c:pt>
                <c:pt idx="18487">
                  <c:v>7.4627687500000004</c:v>
                </c:pt>
                <c:pt idx="18488">
                  <c:v>7.4631387499999997</c:v>
                </c:pt>
                <c:pt idx="18489">
                  <c:v>7.4635212500000003</c:v>
                </c:pt>
                <c:pt idx="18490">
                  <c:v>7.4638925</c:v>
                </c:pt>
                <c:pt idx="18491">
                  <c:v>7.4642625000000002</c:v>
                </c:pt>
                <c:pt idx="18492">
                  <c:v>7.4646631250015991</c:v>
                </c:pt>
                <c:pt idx="18493">
                  <c:v>7.4649868750015989</c:v>
                </c:pt>
                <c:pt idx="18494">
                  <c:v>7.4653656250015992</c:v>
                </c:pt>
                <c:pt idx="18495">
                  <c:v>7.4658262500000001</c:v>
                </c:pt>
                <c:pt idx="18496">
                  <c:v>7.4661862499999998</c:v>
                </c:pt>
                <c:pt idx="18497">
                  <c:v>7.466694375001599</c:v>
                </c:pt>
                <c:pt idx="18498">
                  <c:v>7.4670306250015992</c:v>
                </c:pt>
                <c:pt idx="18499">
                  <c:v>7.46739</c:v>
                </c:pt>
                <c:pt idx="18500">
                  <c:v>7.4669581250015993</c:v>
                </c:pt>
                <c:pt idx="18501">
                  <c:v>7.4666043750015989</c:v>
                </c:pt>
                <c:pt idx="18502">
                  <c:v>7.4669581250015993</c:v>
                </c:pt>
                <c:pt idx="18503">
                  <c:v>7.4669337499999999</c:v>
                </c:pt>
                <c:pt idx="18504">
                  <c:v>7.4665693750015993</c:v>
                </c:pt>
                <c:pt idx="18505">
                  <c:v>7.4661468750015993</c:v>
                </c:pt>
                <c:pt idx="18506">
                  <c:v>7.4656331250015988</c:v>
                </c:pt>
                <c:pt idx="18507">
                  <c:v>7.4652450000000004</c:v>
                </c:pt>
                <c:pt idx="18508">
                  <c:v>7.4648918750015989</c:v>
                </c:pt>
                <c:pt idx="18509">
                  <c:v>7.464925625001599</c:v>
                </c:pt>
                <c:pt idx="18510">
                  <c:v>7.4652793750015993</c:v>
                </c:pt>
                <c:pt idx="18511">
                  <c:v>7.465709375001599</c:v>
                </c:pt>
                <c:pt idx="18512">
                  <c:v>7.4661625000000003</c:v>
                </c:pt>
                <c:pt idx="18513">
                  <c:v>7.466484375001599</c:v>
                </c:pt>
                <c:pt idx="18514">
                  <c:v>7.4669100000000004</c:v>
                </c:pt>
                <c:pt idx="18515">
                  <c:v>7.4672912499999997</c:v>
                </c:pt>
                <c:pt idx="18516">
                  <c:v>7.4676650000000002</c:v>
                </c:pt>
                <c:pt idx="18517">
                  <c:v>7.4680212499999996</c:v>
                </c:pt>
                <c:pt idx="18518">
                  <c:v>7.46836375</c:v>
                </c:pt>
                <c:pt idx="18519">
                  <c:v>7.4687493750015994</c:v>
                </c:pt>
                <c:pt idx="18520">
                  <c:v>7.4691031250015989</c:v>
                </c:pt>
                <c:pt idx="18521">
                  <c:v>7.46944125</c:v>
                </c:pt>
                <c:pt idx="18522">
                  <c:v>7.4697800000000001</c:v>
                </c:pt>
                <c:pt idx="18523">
                  <c:v>7.4701075000000001</c:v>
                </c:pt>
                <c:pt idx="18524">
                  <c:v>7.470460625001599</c:v>
                </c:pt>
                <c:pt idx="18525">
                  <c:v>7.4700543750015989</c:v>
                </c:pt>
                <c:pt idx="18526">
                  <c:v>7.4703043750015992</c:v>
                </c:pt>
                <c:pt idx="18527">
                  <c:v>7.4700899999999999</c:v>
                </c:pt>
                <c:pt idx="18528">
                  <c:v>7.4697525000000002</c:v>
                </c:pt>
                <c:pt idx="18529">
                  <c:v>7.4692643750015986</c:v>
                </c:pt>
                <c:pt idx="18530">
                  <c:v>7.4688575000000004</c:v>
                </c:pt>
                <c:pt idx="18531">
                  <c:v>7.4684949999999999</c:v>
                </c:pt>
                <c:pt idx="18532">
                  <c:v>7.4680918750015994</c:v>
                </c:pt>
                <c:pt idx="18533">
                  <c:v>7.4675687499999999</c:v>
                </c:pt>
                <c:pt idx="18534">
                  <c:v>7.4669737500000002</c:v>
                </c:pt>
                <c:pt idx="18535">
                  <c:v>7.4663862500000002</c:v>
                </c:pt>
                <c:pt idx="18536">
                  <c:v>7.4660074999999999</c:v>
                </c:pt>
                <c:pt idx="18537">
                  <c:v>7.4655674999999997</c:v>
                </c:pt>
                <c:pt idx="18538">
                  <c:v>7.4651275000000004</c:v>
                </c:pt>
                <c:pt idx="18539">
                  <c:v>7.46460875</c:v>
                </c:pt>
                <c:pt idx="18540">
                  <c:v>7.4641087500000003</c:v>
                </c:pt>
                <c:pt idx="18541">
                  <c:v>7.4636224999999996</c:v>
                </c:pt>
                <c:pt idx="18542">
                  <c:v>7.4632318750015987</c:v>
                </c:pt>
                <c:pt idx="18543">
                  <c:v>7.4628231250015986</c:v>
                </c:pt>
                <c:pt idx="18544">
                  <c:v>7.4624412500000004</c:v>
                </c:pt>
                <c:pt idx="18545">
                  <c:v>7.4620424999999999</c:v>
                </c:pt>
                <c:pt idx="18546">
                  <c:v>7.4614912499999999</c:v>
                </c:pt>
                <c:pt idx="18547">
                  <c:v>7.4610412500000001</c:v>
                </c:pt>
                <c:pt idx="18548">
                  <c:v>7.4607187499999998</c:v>
                </c:pt>
                <c:pt idx="18549">
                  <c:v>7.4603106250015987</c:v>
                </c:pt>
                <c:pt idx="18550">
                  <c:v>7.4599250000000001</c:v>
                </c:pt>
                <c:pt idx="18551">
                  <c:v>7.4594624999999999</c:v>
                </c:pt>
                <c:pt idx="18552">
                  <c:v>7.4589825000000003</c:v>
                </c:pt>
                <c:pt idx="18553">
                  <c:v>7.4585331250015994</c:v>
                </c:pt>
                <c:pt idx="18554">
                  <c:v>7.4581537500000001</c:v>
                </c:pt>
                <c:pt idx="18555">
                  <c:v>7.4578068750015989</c:v>
                </c:pt>
                <c:pt idx="18556">
                  <c:v>7.4578931250015987</c:v>
                </c:pt>
                <c:pt idx="18557">
                  <c:v>7.4582218750015992</c:v>
                </c:pt>
                <c:pt idx="18558">
                  <c:v>7.4585600000000003</c:v>
                </c:pt>
                <c:pt idx="18559">
                  <c:v>7.4588993750015993</c:v>
                </c:pt>
                <c:pt idx="18560">
                  <c:v>7.4593618750015986</c:v>
                </c:pt>
                <c:pt idx="18561">
                  <c:v>7.4597237500000002</c:v>
                </c:pt>
                <c:pt idx="18562">
                  <c:v>7.4600637499999998</c:v>
                </c:pt>
                <c:pt idx="18563">
                  <c:v>7.4604487500000003</c:v>
                </c:pt>
                <c:pt idx="18564">
                  <c:v>7.4608056250015986</c:v>
                </c:pt>
                <c:pt idx="18565">
                  <c:v>7.4611893750015987</c:v>
                </c:pt>
                <c:pt idx="18566">
                  <c:v>7.4615368750015989</c:v>
                </c:pt>
                <c:pt idx="18567">
                  <c:v>7.461990625001599</c:v>
                </c:pt>
                <c:pt idx="18568">
                  <c:v>7.4624587499999997</c:v>
                </c:pt>
                <c:pt idx="18569">
                  <c:v>7.4628800000000002</c:v>
                </c:pt>
                <c:pt idx="18570">
                  <c:v>7.4633587500000003</c:v>
                </c:pt>
                <c:pt idx="18571">
                  <c:v>7.4637200000000004</c:v>
                </c:pt>
                <c:pt idx="18572">
                  <c:v>7.4641231250015991</c:v>
                </c:pt>
                <c:pt idx="18573">
                  <c:v>7.4645831250015986</c:v>
                </c:pt>
                <c:pt idx="18574">
                  <c:v>7.4649243750015986</c:v>
                </c:pt>
                <c:pt idx="18575">
                  <c:v>7.4653612499999999</c:v>
                </c:pt>
                <c:pt idx="18576">
                  <c:v>7.4658162499999996</c:v>
                </c:pt>
                <c:pt idx="18577">
                  <c:v>7.4662081250015992</c:v>
                </c:pt>
                <c:pt idx="18578">
                  <c:v>7.4666706250015986</c:v>
                </c:pt>
                <c:pt idx="18579">
                  <c:v>7.4669918750015993</c:v>
                </c:pt>
                <c:pt idx="18580">
                  <c:v>7.4666337499999997</c:v>
                </c:pt>
                <c:pt idx="18581">
                  <c:v>7.4662125000000001</c:v>
                </c:pt>
                <c:pt idx="18582">
                  <c:v>7.4658781250015993</c:v>
                </c:pt>
                <c:pt idx="18583">
                  <c:v>7.4655387500000003</c:v>
                </c:pt>
                <c:pt idx="18584">
                  <c:v>7.4651593750015994</c:v>
                </c:pt>
                <c:pt idx="18585">
                  <c:v>7.4648387500000002</c:v>
                </c:pt>
                <c:pt idx="18586">
                  <c:v>7.4644968750015988</c:v>
                </c:pt>
                <c:pt idx="18587">
                  <c:v>7.4640899999999997</c:v>
                </c:pt>
                <c:pt idx="18588">
                  <c:v>7.463691875001599</c:v>
                </c:pt>
                <c:pt idx="18589">
                  <c:v>7.4632956250015994</c:v>
                </c:pt>
                <c:pt idx="18590">
                  <c:v>7.462860625001599</c:v>
                </c:pt>
                <c:pt idx="18591">
                  <c:v>7.4623499999999998</c:v>
                </c:pt>
                <c:pt idx="18592">
                  <c:v>7.4618906250015993</c:v>
                </c:pt>
                <c:pt idx="18593">
                  <c:v>7.4615443750015986</c:v>
                </c:pt>
                <c:pt idx="18594">
                  <c:v>7.4609912500000002</c:v>
                </c:pt>
                <c:pt idx="18595">
                  <c:v>7.46055125</c:v>
                </c:pt>
                <c:pt idx="18596">
                  <c:v>7.4601575000000002</c:v>
                </c:pt>
                <c:pt idx="18597">
                  <c:v>7.4600968750015992</c:v>
                </c:pt>
                <c:pt idx="18598">
                  <c:v>7.4604225</c:v>
                </c:pt>
                <c:pt idx="18599">
                  <c:v>7.4608618750015987</c:v>
                </c:pt>
                <c:pt idx="18600">
                  <c:v>7.46125375</c:v>
                </c:pt>
                <c:pt idx="18601">
                  <c:v>7.4615831250015994</c:v>
                </c:pt>
                <c:pt idx="18602">
                  <c:v>7.4619512500000003</c:v>
                </c:pt>
                <c:pt idx="18603">
                  <c:v>7.4622543750015993</c:v>
                </c:pt>
                <c:pt idx="18604">
                  <c:v>7.4625837500000003</c:v>
                </c:pt>
                <c:pt idx="18605">
                  <c:v>7.462905625001599</c:v>
                </c:pt>
                <c:pt idx="18606">
                  <c:v>7.4628337499999997</c:v>
                </c:pt>
                <c:pt idx="18607">
                  <c:v>7.4631862499999997</c:v>
                </c:pt>
                <c:pt idx="18608">
                  <c:v>7.4636068750015987</c:v>
                </c:pt>
                <c:pt idx="18609">
                  <c:v>7.4639281250015994</c:v>
                </c:pt>
                <c:pt idx="18610">
                  <c:v>7.4642512500000002</c:v>
                </c:pt>
                <c:pt idx="18611">
                  <c:v>7.4646756250015986</c:v>
                </c:pt>
                <c:pt idx="18612">
                  <c:v>7.4650668750015994</c:v>
                </c:pt>
                <c:pt idx="18613">
                  <c:v>7.4653893750015987</c:v>
                </c:pt>
                <c:pt idx="18614">
                  <c:v>7.4657243750015994</c:v>
                </c:pt>
                <c:pt idx="18615">
                  <c:v>7.4656650000000004</c:v>
                </c:pt>
                <c:pt idx="18616">
                  <c:v>7.4653256250015989</c:v>
                </c:pt>
                <c:pt idx="18617">
                  <c:v>7.4648099999999999</c:v>
                </c:pt>
                <c:pt idx="18618">
                  <c:v>7.4644693750015989</c:v>
                </c:pt>
                <c:pt idx="18619">
                  <c:v>7.4641062500000004</c:v>
                </c:pt>
                <c:pt idx="18620">
                  <c:v>7.4637143750015991</c:v>
                </c:pt>
                <c:pt idx="18621">
                  <c:v>7.4633112500000003</c:v>
                </c:pt>
                <c:pt idx="18622">
                  <c:v>7.4629899999999996</c:v>
                </c:pt>
                <c:pt idx="18623">
                  <c:v>7.4626356250015986</c:v>
                </c:pt>
                <c:pt idx="18624">
                  <c:v>7.4621818750015994</c:v>
                </c:pt>
                <c:pt idx="18625">
                  <c:v>7.4618443750015988</c:v>
                </c:pt>
                <c:pt idx="18626">
                  <c:v>7.4615193750015987</c:v>
                </c:pt>
                <c:pt idx="18627">
                  <c:v>7.4608499999999998</c:v>
                </c:pt>
                <c:pt idx="18628">
                  <c:v>7.4604862499999998</c:v>
                </c:pt>
                <c:pt idx="18629">
                  <c:v>7.4600931250015989</c:v>
                </c:pt>
                <c:pt idx="18630">
                  <c:v>7.4596787500000001</c:v>
                </c:pt>
                <c:pt idx="18631">
                  <c:v>7.4592287500000003</c:v>
                </c:pt>
                <c:pt idx="18632">
                  <c:v>7.458870625001599</c:v>
                </c:pt>
                <c:pt idx="18633">
                  <c:v>7.4583168750015991</c:v>
                </c:pt>
                <c:pt idx="18634">
                  <c:v>7.4579924999999996</c:v>
                </c:pt>
                <c:pt idx="18635">
                  <c:v>7.4575393750015992</c:v>
                </c:pt>
                <c:pt idx="18636">
                  <c:v>7.4571474999999996</c:v>
                </c:pt>
                <c:pt idx="18637">
                  <c:v>7.4566675</c:v>
                </c:pt>
                <c:pt idx="18638">
                  <c:v>7.4563087499999998</c:v>
                </c:pt>
                <c:pt idx="18639">
                  <c:v>7.4558356250015994</c:v>
                </c:pt>
                <c:pt idx="18640">
                  <c:v>7.4554062500000002</c:v>
                </c:pt>
                <c:pt idx="18641">
                  <c:v>7.4550431250015992</c:v>
                </c:pt>
                <c:pt idx="18642">
                  <c:v>7.455151875001599</c:v>
                </c:pt>
                <c:pt idx="18643">
                  <c:v>7.4555306250015994</c:v>
                </c:pt>
                <c:pt idx="18644">
                  <c:v>7.4558781250015986</c:v>
                </c:pt>
                <c:pt idx="18645">
                  <c:v>7.4561993750015993</c:v>
                </c:pt>
                <c:pt idx="18646">
                  <c:v>7.4565581250015986</c:v>
                </c:pt>
                <c:pt idx="18647">
                  <c:v>7.4570156250015991</c:v>
                </c:pt>
                <c:pt idx="18648">
                  <c:v>7.4575081250015991</c:v>
                </c:pt>
                <c:pt idx="18649">
                  <c:v>7.4578499999999996</c:v>
                </c:pt>
                <c:pt idx="18650">
                  <c:v>7.4582243750015991</c:v>
                </c:pt>
                <c:pt idx="18651">
                  <c:v>7.4585518750015991</c:v>
                </c:pt>
                <c:pt idx="18652">
                  <c:v>7.4589637499999997</c:v>
                </c:pt>
                <c:pt idx="18653">
                  <c:v>7.4593325000000004</c:v>
                </c:pt>
                <c:pt idx="18654">
                  <c:v>7.4597325000000003</c:v>
                </c:pt>
                <c:pt idx="18655">
                  <c:v>7.4601837499999997</c:v>
                </c:pt>
                <c:pt idx="18656">
                  <c:v>7.4606300000000001</c:v>
                </c:pt>
                <c:pt idx="18657">
                  <c:v>7.4610443750015989</c:v>
                </c:pt>
                <c:pt idx="18658">
                  <c:v>7.4614268750015986</c:v>
                </c:pt>
                <c:pt idx="18659">
                  <c:v>7.4618718750015987</c:v>
                </c:pt>
                <c:pt idx="18660">
                  <c:v>7.4622406250015993</c:v>
                </c:pt>
                <c:pt idx="18661">
                  <c:v>7.4625656250015986</c:v>
                </c:pt>
                <c:pt idx="18662">
                  <c:v>7.4630587500000001</c:v>
                </c:pt>
                <c:pt idx="18663">
                  <c:v>7.4634581250015986</c:v>
                </c:pt>
                <c:pt idx="18664">
                  <c:v>7.46387</c:v>
                </c:pt>
                <c:pt idx="18665">
                  <c:v>7.4642575000000004</c:v>
                </c:pt>
                <c:pt idx="18666">
                  <c:v>7.4646856250015992</c:v>
                </c:pt>
                <c:pt idx="18667">
                  <c:v>7.4650100000000004</c:v>
                </c:pt>
                <c:pt idx="18668">
                  <c:v>7.4645250000000001</c:v>
                </c:pt>
                <c:pt idx="18669">
                  <c:v>7.4641868750015989</c:v>
                </c:pt>
                <c:pt idx="18670">
                  <c:v>7.4638462499999996</c:v>
                </c:pt>
                <c:pt idx="18671">
                  <c:v>7.4634831250015994</c:v>
                </c:pt>
                <c:pt idx="18672">
                  <c:v>7.4629725000000002</c:v>
                </c:pt>
                <c:pt idx="18673">
                  <c:v>7.46258</c:v>
                </c:pt>
                <c:pt idx="18674">
                  <c:v>7.4621537499999997</c:v>
                </c:pt>
                <c:pt idx="18675">
                  <c:v>7.4616674999999999</c:v>
                </c:pt>
                <c:pt idx="18676">
                  <c:v>7.4611974999999999</c:v>
                </c:pt>
                <c:pt idx="18677">
                  <c:v>7.4606275000000002</c:v>
                </c:pt>
                <c:pt idx="18678">
                  <c:v>7.4600012500000004</c:v>
                </c:pt>
                <c:pt idx="18679">
                  <c:v>7.4594706250015994</c:v>
                </c:pt>
                <c:pt idx="18680">
                  <c:v>7.4588931250015991</c:v>
                </c:pt>
                <c:pt idx="18681">
                  <c:v>7.4583525000000002</c:v>
                </c:pt>
                <c:pt idx="18682">
                  <c:v>7.4579343750015994</c:v>
                </c:pt>
                <c:pt idx="18683">
                  <c:v>7.4573368750015989</c:v>
                </c:pt>
                <c:pt idx="18684">
                  <c:v>7.4567437500000002</c:v>
                </c:pt>
                <c:pt idx="18685">
                  <c:v>7.4564199999999996</c:v>
                </c:pt>
                <c:pt idx="18686">
                  <c:v>7.4559956250015986</c:v>
                </c:pt>
                <c:pt idx="18687">
                  <c:v>7.4556275000000003</c:v>
                </c:pt>
                <c:pt idx="18688">
                  <c:v>7.4551699999999999</c:v>
                </c:pt>
                <c:pt idx="18689">
                  <c:v>7.4550625000000004</c:v>
                </c:pt>
                <c:pt idx="18690">
                  <c:v>7.45547</c:v>
                </c:pt>
                <c:pt idx="18691">
                  <c:v>7.4558687499999996</c:v>
                </c:pt>
                <c:pt idx="18692">
                  <c:v>7.4562281250015987</c:v>
                </c:pt>
                <c:pt idx="18693">
                  <c:v>7.4566006250015988</c:v>
                </c:pt>
                <c:pt idx="18694">
                  <c:v>7.4570562499999999</c:v>
                </c:pt>
                <c:pt idx="18695">
                  <c:v>7.4574331250015993</c:v>
                </c:pt>
                <c:pt idx="18696">
                  <c:v>7.4577612499999999</c:v>
                </c:pt>
                <c:pt idx="18697">
                  <c:v>7.4581881250015991</c:v>
                </c:pt>
                <c:pt idx="18698">
                  <c:v>7.4585506250015987</c:v>
                </c:pt>
                <c:pt idx="18699">
                  <c:v>7.4589106250015993</c:v>
                </c:pt>
                <c:pt idx="18700">
                  <c:v>7.4593356250015992</c:v>
                </c:pt>
                <c:pt idx="18701">
                  <c:v>7.4597318750015988</c:v>
                </c:pt>
                <c:pt idx="18702">
                  <c:v>7.4601443750015992</c:v>
                </c:pt>
                <c:pt idx="18703">
                  <c:v>7.4605506250015994</c:v>
                </c:pt>
                <c:pt idx="18704">
                  <c:v>7.4609924999999997</c:v>
                </c:pt>
                <c:pt idx="18705">
                  <c:v>7.4614006250015992</c:v>
                </c:pt>
                <c:pt idx="18706">
                  <c:v>7.4618487499999997</c:v>
                </c:pt>
                <c:pt idx="18707">
                  <c:v>7.4622512499999996</c:v>
                </c:pt>
                <c:pt idx="18708">
                  <c:v>7.46261375</c:v>
                </c:pt>
                <c:pt idx="18709">
                  <c:v>7.462953125001599</c:v>
                </c:pt>
                <c:pt idx="18710">
                  <c:v>7.4633856250015986</c:v>
                </c:pt>
                <c:pt idx="18711">
                  <c:v>7.46313125</c:v>
                </c:pt>
                <c:pt idx="18712">
                  <c:v>7.4629631250015986</c:v>
                </c:pt>
                <c:pt idx="18713">
                  <c:v>7.4629962499999998</c:v>
                </c:pt>
                <c:pt idx="18714">
                  <c:v>7.4627931250015989</c:v>
                </c:pt>
                <c:pt idx="18715">
                  <c:v>7.4624437500000003</c:v>
                </c:pt>
                <c:pt idx="18716">
                  <c:v>7.4620224999999998</c:v>
                </c:pt>
                <c:pt idx="18717">
                  <c:v>7.4616818750015987</c:v>
                </c:pt>
                <c:pt idx="18718">
                  <c:v>7.4612956250015987</c:v>
                </c:pt>
                <c:pt idx="18719">
                  <c:v>7.4608781250015994</c:v>
                </c:pt>
                <c:pt idx="18720">
                  <c:v>7.4604062500000001</c:v>
                </c:pt>
                <c:pt idx="18721">
                  <c:v>7.4598599999999999</c:v>
                </c:pt>
                <c:pt idx="18722">
                  <c:v>7.4594174999999998</c:v>
                </c:pt>
                <c:pt idx="18723">
                  <c:v>7.4587718750015988</c:v>
                </c:pt>
                <c:pt idx="18724">
                  <c:v>7.45845</c:v>
                </c:pt>
                <c:pt idx="18725">
                  <c:v>7.4578800000000003</c:v>
                </c:pt>
                <c:pt idx="18726">
                  <c:v>7.4572743750015986</c:v>
                </c:pt>
                <c:pt idx="18727">
                  <c:v>7.4566437499999996</c:v>
                </c:pt>
                <c:pt idx="18728">
                  <c:v>7.4562974999999998</c:v>
                </c:pt>
                <c:pt idx="18729">
                  <c:v>7.4558168750015987</c:v>
                </c:pt>
                <c:pt idx="18730">
                  <c:v>7.4553725000000002</c:v>
                </c:pt>
                <c:pt idx="18731">
                  <c:v>7.4549325</c:v>
                </c:pt>
                <c:pt idx="18732">
                  <c:v>7.4546124999999996</c:v>
                </c:pt>
                <c:pt idx="18733">
                  <c:v>7.4542374999999996</c:v>
                </c:pt>
                <c:pt idx="18734">
                  <c:v>7.4538399999999996</c:v>
                </c:pt>
                <c:pt idx="18735">
                  <c:v>7.4535087500000001</c:v>
                </c:pt>
                <c:pt idx="18736">
                  <c:v>7.4538549999999999</c:v>
                </c:pt>
                <c:pt idx="18737">
                  <c:v>7.4541950000000003</c:v>
                </c:pt>
                <c:pt idx="18738">
                  <c:v>7.4545756250015991</c:v>
                </c:pt>
                <c:pt idx="18739">
                  <c:v>7.4550037500000004</c:v>
                </c:pt>
                <c:pt idx="18740">
                  <c:v>7.4553443750015989</c:v>
                </c:pt>
                <c:pt idx="18741">
                  <c:v>7.4556743750015988</c:v>
                </c:pt>
                <c:pt idx="18742">
                  <c:v>7.4560112500000004</c:v>
                </c:pt>
                <c:pt idx="18743">
                  <c:v>7.45635125</c:v>
                </c:pt>
                <c:pt idx="18744">
                  <c:v>7.4566724999999998</c:v>
                </c:pt>
                <c:pt idx="18745">
                  <c:v>7.4570749999999997</c:v>
                </c:pt>
                <c:pt idx="18746">
                  <c:v>7.4574112499999998</c:v>
                </c:pt>
                <c:pt idx="18747">
                  <c:v>7.4577562500000001</c:v>
                </c:pt>
                <c:pt idx="18748">
                  <c:v>7.4580962499999996</c:v>
                </c:pt>
                <c:pt idx="18749">
                  <c:v>7.4585168750015987</c:v>
                </c:pt>
                <c:pt idx="18750">
                  <c:v>7.4590137500000004</c:v>
                </c:pt>
                <c:pt idx="18751">
                  <c:v>7.4594393750015993</c:v>
                </c:pt>
                <c:pt idx="18752">
                  <c:v>7.4597625000000001</c:v>
                </c:pt>
                <c:pt idx="18753">
                  <c:v>7.4601681250015988</c:v>
                </c:pt>
                <c:pt idx="18754">
                  <c:v>7.4605693750015991</c:v>
                </c:pt>
                <c:pt idx="18755">
                  <c:v>7.4609743750015989</c:v>
                </c:pt>
                <c:pt idx="18756">
                  <c:v>7.4612949999999998</c:v>
                </c:pt>
                <c:pt idx="18757">
                  <c:v>7.4616593750015987</c:v>
                </c:pt>
                <c:pt idx="18758">
                  <c:v>7.4615981250015988</c:v>
                </c:pt>
                <c:pt idx="18759">
                  <c:v>7.4612487500000002</c:v>
                </c:pt>
                <c:pt idx="18760">
                  <c:v>7.46090125</c:v>
                </c:pt>
                <c:pt idx="18761">
                  <c:v>7.4604162499999997</c:v>
                </c:pt>
                <c:pt idx="18762">
                  <c:v>7.4599812500000002</c:v>
                </c:pt>
                <c:pt idx="18763">
                  <c:v>7.4594168750015992</c:v>
                </c:pt>
                <c:pt idx="18764">
                  <c:v>7.4590462500000001</c:v>
                </c:pt>
                <c:pt idx="18765">
                  <c:v>7.4588643750015988</c:v>
                </c:pt>
                <c:pt idx="18766">
                  <c:v>7.4592725</c:v>
                </c:pt>
                <c:pt idx="18767">
                  <c:v>7.4596256250015989</c:v>
                </c:pt>
                <c:pt idx="18768">
                  <c:v>7.459975</c:v>
                </c:pt>
                <c:pt idx="18769">
                  <c:v>7.4603906250015992</c:v>
                </c:pt>
                <c:pt idx="18770">
                  <c:v>7.4601868750015994</c:v>
                </c:pt>
                <c:pt idx="18771">
                  <c:v>7.4605187500000003</c:v>
                </c:pt>
                <c:pt idx="18772">
                  <c:v>7.4608606250015992</c:v>
                </c:pt>
                <c:pt idx="18773">
                  <c:v>7.4610368750015992</c:v>
                </c:pt>
                <c:pt idx="18774">
                  <c:v>7.4608718750015992</c:v>
                </c:pt>
                <c:pt idx="18775">
                  <c:v>7.4608943750015992</c:v>
                </c:pt>
                <c:pt idx="18776">
                  <c:v>7.460630625001599</c:v>
                </c:pt>
                <c:pt idx="18777">
                  <c:v>7.4601768750015989</c:v>
                </c:pt>
                <c:pt idx="18778">
                  <c:v>7.4597362499999997</c:v>
                </c:pt>
                <c:pt idx="18779">
                  <c:v>7.4593906250015989</c:v>
                </c:pt>
                <c:pt idx="18780">
                  <c:v>7.4597793750015988</c:v>
                </c:pt>
                <c:pt idx="18781">
                  <c:v>7.4595731250015991</c:v>
                </c:pt>
                <c:pt idx="18782">
                  <c:v>7.4591193750015989</c:v>
                </c:pt>
                <c:pt idx="18783">
                  <c:v>7.4587787499999996</c:v>
                </c:pt>
                <c:pt idx="18784">
                  <c:v>7.4582762499999999</c:v>
                </c:pt>
                <c:pt idx="18785">
                  <c:v>7.4578150000000001</c:v>
                </c:pt>
                <c:pt idx="18786">
                  <c:v>7.4572856250015986</c:v>
                </c:pt>
                <c:pt idx="18787">
                  <c:v>7.4566643750015986</c:v>
                </c:pt>
                <c:pt idx="18788">
                  <c:v>7.4559875</c:v>
                </c:pt>
                <c:pt idx="18789">
                  <c:v>7.4553256250015991</c:v>
                </c:pt>
                <c:pt idx="18790">
                  <c:v>7.4546112500000001</c:v>
                </c:pt>
                <c:pt idx="18791">
                  <c:v>7.4538612500000001</c:v>
                </c:pt>
                <c:pt idx="18792">
                  <c:v>7.4531524999999998</c:v>
                </c:pt>
                <c:pt idx="18793">
                  <c:v>7.4523693750015987</c:v>
                </c:pt>
                <c:pt idx="18794">
                  <c:v>7.4515225000000003</c:v>
                </c:pt>
                <c:pt idx="18795">
                  <c:v>7.4507968750015987</c:v>
                </c:pt>
                <c:pt idx="18796">
                  <c:v>7.450154375001599</c:v>
                </c:pt>
                <c:pt idx="18797">
                  <c:v>7.4495250000000004</c:v>
                </c:pt>
                <c:pt idx="18798">
                  <c:v>7.448936875001599</c:v>
                </c:pt>
                <c:pt idx="18799">
                  <c:v>7.4483093750015987</c:v>
                </c:pt>
                <c:pt idx="18800">
                  <c:v>7.4477087500000003</c:v>
                </c:pt>
                <c:pt idx="18801">
                  <c:v>7.4471368750015987</c:v>
                </c:pt>
                <c:pt idx="18802">
                  <c:v>7.4465831250015988</c:v>
                </c:pt>
                <c:pt idx="18803">
                  <c:v>7.4462331250015987</c:v>
                </c:pt>
                <c:pt idx="18804">
                  <c:v>7.4457975000000003</c:v>
                </c:pt>
                <c:pt idx="18805">
                  <c:v>7.4454718750015987</c:v>
                </c:pt>
                <c:pt idx="18806">
                  <c:v>7.445145625001599</c:v>
                </c:pt>
                <c:pt idx="18807">
                  <c:v>7.4454831250015987</c:v>
                </c:pt>
                <c:pt idx="18808">
                  <c:v>7.4458443750015988</c:v>
                </c:pt>
                <c:pt idx="18809">
                  <c:v>7.4461693750015989</c:v>
                </c:pt>
                <c:pt idx="18810">
                  <c:v>7.4465456250015993</c:v>
                </c:pt>
                <c:pt idx="18811">
                  <c:v>7.4469725000000002</c:v>
                </c:pt>
                <c:pt idx="18812">
                  <c:v>7.4473506250015991</c:v>
                </c:pt>
                <c:pt idx="18813">
                  <c:v>7.4478012500000004</c:v>
                </c:pt>
                <c:pt idx="18814">
                  <c:v>7.4482343750015989</c:v>
                </c:pt>
                <c:pt idx="18815">
                  <c:v>7.4485700000000001</c:v>
                </c:pt>
                <c:pt idx="18816">
                  <c:v>7.4489425000000002</c:v>
                </c:pt>
                <c:pt idx="18817">
                  <c:v>7.4493887499999998</c:v>
                </c:pt>
                <c:pt idx="18818">
                  <c:v>7.4497737500000003</c:v>
                </c:pt>
                <c:pt idx="18819">
                  <c:v>7.4502612499999996</c:v>
                </c:pt>
                <c:pt idx="18820">
                  <c:v>7.4505843750015988</c:v>
                </c:pt>
                <c:pt idx="18821">
                  <c:v>7.4509812499999999</c:v>
                </c:pt>
                <c:pt idx="18822">
                  <c:v>7.4513506250015986</c:v>
                </c:pt>
                <c:pt idx="18823">
                  <c:v>7.451695</c:v>
                </c:pt>
                <c:pt idx="18824">
                  <c:v>7.4521668750015992</c:v>
                </c:pt>
                <c:pt idx="18825">
                  <c:v>7.4525518750015989</c:v>
                </c:pt>
                <c:pt idx="18826">
                  <c:v>7.45292625</c:v>
                </c:pt>
                <c:pt idx="18827">
                  <c:v>7.4533250000000004</c:v>
                </c:pt>
                <c:pt idx="18828">
                  <c:v>7.4536893750015993</c:v>
                </c:pt>
                <c:pt idx="18829">
                  <c:v>7.4541674999999996</c:v>
                </c:pt>
                <c:pt idx="18830">
                  <c:v>7.4545450000000004</c:v>
                </c:pt>
                <c:pt idx="18831">
                  <c:v>7.4548656250015988</c:v>
                </c:pt>
                <c:pt idx="18832">
                  <c:v>7.4551981250015986</c:v>
                </c:pt>
                <c:pt idx="18833">
                  <c:v>7.4548649999999999</c:v>
                </c:pt>
                <c:pt idx="18834">
                  <c:v>7.4543631250015991</c:v>
                </c:pt>
                <c:pt idx="18835">
                  <c:v>7.4539549999999997</c:v>
                </c:pt>
                <c:pt idx="18836">
                  <c:v>7.4535718750015993</c:v>
                </c:pt>
                <c:pt idx="18837">
                  <c:v>7.453181875001599</c:v>
                </c:pt>
                <c:pt idx="18838">
                  <c:v>7.4533881250015988</c:v>
                </c:pt>
                <c:pt idx="18839">
                  <c:v>7.453733125001599</c:v>
                </c:pt>
                <c:pt idx="18840">
                  <c:v>7.4540818750015987</c:v>
                </c:pt>
                <c:pt idx="18841">
                  <c:v>7.4544668750015992</c:v>
                </c:pt>
                <c:pt idx="18842">
                  <c:v>7.454846875001599</c:v>
                </c:pt>
                <c:pt idx="18843">
                  <c:v>7.4552750000000003</c:v>
                </c:pt>
                <c:pt idx="18844">
                  <c:v>7.4557343750015992</c:v>
                </c:pt>
                <c:pt idx="18845">
                  <c:v>7.4561012499999997</c:v>
                </c:pt>
                <c:pt idx="18846">
                  <c:v>7.4556662500000002</c:v>
                </c:pt>
                <c:pt idx="18847">
                  <c:v>7.4552743750015988</c:v>
                </c:pt>
                <c:pt idx="18848">
                  <c:v>7.4548912500000002</c:v>
                </c:pt>
                <c:pt idx="18849">
                  <c:v>7.4545087499999996</c:v>
                </c:pt>
                <c:pt idx="18850">
                  <c:v>7.4540962500000001</c:v>
                </c:pt>
                <c:pt idx="18851">
                  <c:v>7.4536393750015986</c:v>
                </c:pt>
                <c:pt idx="18852">
                  <c:v>7.4531187499999998</c:v>
                </c:pt>
                <c:pt idx="18853">
                  <c:v>7.4526343750015993</c:v>
                </c:pt>
                <c:pt idx="18854">
                  <c:v>7.4521818750015987</c:v>
                </c:pt>
                <c:pt idx="18855">
                  <c:v>7.4516281250015988</c:v>
                </c:pt>
                <c:pt idx="18856">
                  <c:v>7.4511162500000001</c:v>
                </c:pt>
                <c:pt idx="18857">
                  <c:v>7.4505981250015987</c:v>
                </c:pt>
                <c:pt idx="18858">
                  <c:v>7.4500074999999999</c:v>
                </c:pt>
                <c:pt idx="18859">
                  <c:v>7.4496662499999999</c:v>
                </c:pt>
                <c:pt idx="18860">
                  <c:v>7.4492124999999998</c:v>
                </c:pt>
                <c:pt idx="18861">
                  <c:v>7.4488318750015994</c:v>
                </c:pt>
                <c:pt idx="18862">
                  <c:v>7.4484362500000003</c:v>
                </c:pt>
                <c:pt idx="18863">
                  <c:v>7.4480568750015994</c:v>
                </c:pt>
                <c:pt idx="18864">
                  <c:v>7.4477337500000003</c:v>
                </c:pt>
                <c:pt idx="18865">
                  <c:v>7.4473362500000002</c:v>
                </c:pt>
                <c:pt idx="18866">
                  <c:v>7.447364375001599</c:v>
                </c:pt>
                <c:pt idx="18867">
                  <c:v>7.4477862500000001</c:v>
                </c:pt>
                <c:pt idx="18868">
                  <c:v>7.4482487500000003</c:v>
                </c:pt>
                <c:pt idx="18869">
                  <c:v>7.4486593750015988</c:v>
                </c:pt>
                <c:pt idx="18870">
                  <c:v>7.4491218750015991</c:v>
                </c:pt>
                <c:pt idx="18871">
                  <c:v>7.4494949999999998</c:v>
                </c:pt>
                <c:pt idx="18872">
                  <c:v>7.4498212500000003</c:v>
                </c:pt>
                <c:pt idx="18873">
                  <c:v>7.4501575000000004</c:v>
                </c:pt>
                <c:pt idx="18874">
                  <c:v>7.4505625000000002</c:v>
                </c:pt>
                <c:pt idx="18875">
                  <c:v>7.4509643750015986</c:v>
                </c:pt>
                <c:pt idx="18876">
                  <c:v>7.4513087499999999</c:v>
                </c:pt>
                <c:pt idx="18877">
                  <c:v>7.4516956250015989</c:v>
                </c:pt>
                <c:pt idx="18878">
                  <c:v>7.4520331250015994</c:v>
                </c:pt>
                <c:pt idx="18879">
                  <c:v>7.4523906250015992</c:v>
                </c:pt>
                <c:pt idx="18880">
                  <c:v>7.4528018750015992</c:v>
                </c:pt>
                <c:pt idx="18881">
                  <c:v>7.4531656250015992</c:v>
                </c:pt>
                <c:pt idx="18882">
                  <c:v>7.4534993750015994</c:v>
                </c:pt>
                <c:pt idx="18883">
                  <c:v>7.45304375</c:v>
                </c:pt>
                <c:pt idx="18884">
                  <c:v>7.4525637500000004</c:v>
                </c:pt>
                <c:pt idx="18885">
                  <c:v>7.4519381250015986</c:v>
                </c:pt>
                <c:pt idx="18886">
                  <c:v>7.4516031250015988</c:v>
                </c:pt>
                <c:pt idx="18887">
                  <c:v>7.4512774999999998</c:v>
                </c:pt>
                <c:pt idx="18888">
                  <c:v>7.4507606250015987</c:v>
                </c:pt>
                <c:pt idx="18889">
                  <c:v>7.4503518750015987</c:v>
                </c:pt>
                <c:pt idx="18890">
                  <c:v>7.4503824999999999</c:v>
                </c:pt>
                <c:pt idx="18891">
                  <c:v>7.4502362499999997</c:v>
                </c:pt>
                <c:pt idx="18892">
                  <c:v>7.4497993750015992</c:v>
                </c:pt>
                <c:pt idx="18893">
                  <c:v>7.4494499999999997</c:v>
                </c:pt>
                <c:pt idx="18894">
                  <c:v>7.4490387499999997</c:v>
                </c:pt>
                <c:pt idx="18895">
                  <c:v>7.4484068750015986</c:v>
                </c:pt>
                <c:pt idx="18896">
                  <c:v>7.4479243750015991</c:v>
                </c:pt>
                <c:pt idx="18897">
                  <c:v>7.44747</c:v>
                </c:pt>
                <c:pt idx="18898">
                  <c:v>7.4470900000000002</c:v>
                </c:pt>
                <c:pt idx="18899">
                  <c:v>7.4466931250015991</c:v>
                </c:pt>
                <c:pt idx="18900">
                  <c:v>7.4464687500000002</c:v>
                </c:pt>
                <c:pt idx="18901">
                  <c:v>7.4460850000000001</c:v>
                </c:pt>
                <c:pt idx="18902">
                  <c:v>7.4456100000000003</c:v>
                </c:pt>
                <c:pt idx="18903">
                  <c:v>7.4452587499999998</c:v>
                </c:pt>
                <c:pt idx="18904">
                  <c:v>7.4448606250015992</c:v>
                </c:pt>
                <c:pt idx="18905">
                  <c:v>7.4452812499999999</c:v>
                </c:pt>
                <c:pt idx="18906">
                  <c:v>7.445663125001599</c:v>
                </c:pt>
                <c:pt idx="18907">
                  <c:v>7.4459949999999999</c:v>
                </c:pt>
                <c:pt idx="18908">
                  <c:v>7.4463237500000004</c:v>
                </c:pt>
                <c:pt idx="18909">
                  <c:v>7.4466950000000001</c:v>
                </c:pt>
                <c:pt idx="18910">
                  <c:v>7.4470181250015992</c:v>
                </c:pt>
                <c:pt idx="18911">
                  <c:v>7.4474524999999998</c:v>
                </c:pt>
                <c:pt idx="18912">
                  <c:v>7.44785875</c:v>
                </c:pt>
                <c:pt idx="18913">
                  <c:v>7.4483406250015989</c:v>
                </c:pt>
                <c:pt idx="18914">
                  <c:v>7.4487031250015994</c:v>
                </c:pt>
                <c:pt idx="18915">
                  <c:v>7.4491275000000003</c:v>
                </c:pt>
                <c:pt idx="18916">
                  <c:v>7.4495818750015994</c:v>
                </c:pt>
                <c:pt idx="18917">
                  <c:v>7.4499424999999997</c:v>
                </c:pt>
                <c:pt idx="18918">
                  <c:v>7.4502825000000001</c:v>
                </c:pt>
                <c:pt idx="18919">
                  <c:v>7.4507462499999999</c:v>
                </c:pt>
                <c:pt idx="18920">
                  <c:v>7.4511743750015986</c:v>
                </c:pt>
                <c:pt idx="18921">
                  <c:v>7.4515262499999997</c:v>
                </c:pt>
                <c:pt idx="18922">
                  <c:v>7.4519356250015987</c:v>
                </c:pt>
                <c:pt idx="18923">
                  <c:v>7.4522649999999997</c:v>
                </c:pt>
                <c:pt idx="18924">
                  <c:v>7.4520837499999999</c:v>
                </c:pt>
                <c:pt idx="18925">
                  <c:v>7.4517168750015994</c:v>
                </c:pt>
                <c:pt idx="18926">
                  <c:v>7.451234375001599</c:v>
                </c:pt>
                <c:pt idx="18927">
                  <c:v>7.4506012500000001</c:v>
                </c:pt>
                <c:pt idx="18928">
                  <c:v>7.4500812500000002</c:v>
                </c:pt>
                <c:pt idx="18929">
                  <c:v>7.4494706250015987</c:v>
                </c:pt>
                <c:pt idx="18930">
                  <c:v>7.4487874999999999</c:v>
                </c:pt>
                <c:pt idx="18931">
                  <c:v>7.4480756250015991</c:v>
                </c:pt>
                <c:pt idx="18932">
                  <c:v>7.4472706250015994</c:v>
                </c:pt>
                <c:pt idx="18933">
                  <c:v>7.4463606250015992</c:v>
                </c:pt>
                <c:pt idx="18934">
                  <c:v>7.44551125</c:v>
                </c:pt>
                <c:pt idx="18935">
                  <c:v>7.4445893750015992</c:v>
                </c:pt>
                <c:pt idx="18936">
                  <c:v>7.4436143750015988</c:v>
                </c:pt>
                <c:pt idx="18937">
                  <c:v>7.442741875001599</c:v>
                </c:pt>
                <c:pt idx="18938">
                  <c:v>7.4419725000000003</c:v>
                </c:pt>
                <c:pt idx="18939">
                  <c:v>7.4412562500000003</c:v>
                </c:pt>
                <c:pt idx="18940">
                  <c:v>7.4405475000000001</c:v>
                </c:pt>
                <c:pt idx="18941">
                  <c:v>7.4399362499999997</c:v>
                </c:pt>
                <c:pt idx="18942">
                  <c:v>7.4393718750015987</c:v>
                </c:pt>
                <c:pt idx="18943">
                  <c:v>7.4388825000000001</c:v>
                </c:pt>
                <c:pt idx="18944">
                  <c:v>7.4383825000000003</c:v>
                </c:pt>
                <c:pt idx="18945">
                  <c:v>7.4378706250015991</c:v>
                </c:pt>
                <c:pt idx="18946">
                  <c:v>7.4374993750015994</c:v>
                </c:pt>
                <c:pt idx="18947">
                  <c:v>7.4371737500000004</c:v>
                </c:pt>
                <c:pt idx="18948">
                  <c:v>7.4368518750015991</c:v>
                </c:pt>
                <c:pt idx="18949">
                  <c:v>7.4364081250015994</c:v>
                </c:pt>
                <c:pt idx="18950">
                  <c:v>7.4360274999999998</c:v>
                </c:pt>
                <c:pt idx="18951">
                  <c:v>7.4355624999999996</c:v>
                </c:pt>
                <c:pt idx="18952">
                  <c:v>7.4351593750015992</c:v>
                </c:pt>
                <c:pt idx="18953">
                  <c:v>7.4347000000000003</c:v>
                </c:pt>
                <c:pt idx="18954">
                  <c:v>7.4341987500000002</c:v>
                </c:pt>
                <c:pt idx="18955">
                  <c:v>7.4337956250015989</c:v>
                </c:pt>
                <c:pt idx="18956">
                  <c:v>7.4333887499999998</c:v>
                </c:pt>
                <c:pt idx="18957">
                  <c:v>7.4337256250015988</c:v>
                </c:pt>
                <c:pt idx="18958">
                  <c:v>7.4341774999999997</c:v>
                </c:pt>
                <c:pt idx="18959">
                  <c:v>7.4345875000000001</c:v>
                </c:pt>
                <c:pt idx="18960">
                  <c:v>7.4349531250015986</c:v>
                </c:pt>
                <c:pt idx="18961">
                  <c:v>7.4353106250015992</c:v>
                </c:pt>
                <c:pt idx="18962">
                  <c:v>7.4356943750015994</c:v>
                </c:pt>
                <c:pt idx="18963">
                  <c:v>7.4360168750015987</c:v>
                </c:pt>
                <c:pt idx="18964">
                  <c:v>7.4365462500000001</c:v>
                </c:pt>
                <c:pt idx="18965">
                  <c:v>7.4368749999999997</c:v>
                </c:pt>
                <c:pt idx="18966">
                  <c:v>7.4372856250015991</c:v>
                </c:pt>
                <c:pt idx="18967">
                  <c:v>7.4377037499999998</c:v>
                </c:pt>
                <c:pt idx="18968">
                  <c:v>7.4381587500000004</c:v>
                </c:pt>
                <c:pt idx="18969">
                  <c:v>7.4385031250015992</c:v>
                </c:pt>
                <c:pt idx="18970">
                  <c:v>7.4388550000000002</c:v>
                </c:pt>
                <c:pt idx="18971">
                  <c:v>7.4391837499999998</c:v>
                </c:pt>
                <c:pt idx="18972">
                  <c:v>7.4396174999999998</c:v>
                </c:pt>
                <c:pt idx="18973">
                  <c:v>7.4399499999999996</c:v>
                </c:pt>
                <c:pt idx="18974">
                  <c:v>7.4395818750015987</c:v>
                </c:pt>
                <c:pt idx="18975">
                  <c:v>7.4391843750015987</c:v>
                </c:pt>
                <c:pt idx="18976">
                  <c:v>7.4388031250015993</c:v>
                </c:pt>
                <c:pt idx="18977">
                  <c:v>7.4384268750015989</c:v>
                </c:pt>
                <c:pt idx="18978">
                  <c:v>7.4380612499999996</c:v>
                </c:pt>
                <c:pt idx="18979">
                  <c:v>7.4377075000000001</c:v>
                </c:pt>
                <c:pt idx="18980">
                  <c:v>7.4372362499999998</c:v>
                </c:pt>
                <c:pt idx="18981">
                  <c:v>7.4366975000000002</c:v>
                </c:pt>
                <c:pt idx="18982">
                  <c:v>7.43631625</c:v>
                </c:pt>
                <c:pt idx="18983">
                  <c:v>7.4358943750015989</c:v>
                </c:pt>
                <c:pt idx="18984">
                  <c:v>7.43551625</c:v>
                </c:pt>
                <c:pt idx="18985">
                  <c:v>7.435164375001599</c:v>
                </c:pt>
                <c:pt idx="18986">
                  <c:v>7.4347612500000002</c:v>
                </c:pt>
                <c:pt idx="18987">
                  <c:v>7.4343562500000004</c:v>
                </c:pt>
                <c:pt idx="18988">
                  <c:v>7.4339643750015991</c:v>
                </c:pt>
                <c:pt idx="18989">
                  <c:v>7.4336056250015989</c:v>
                </c:pt>
                <c:pt idx="18990">
                  <c:v>7.4332812500000003</c:v>
                </c:pt>
                <c:pt idx="18991">
                  <c:v>7.4328025000000002</c:v>
                </c:pt>
                <c:pt idx="18992">
                  <c:v>7.4326468750015993</c:v>
                </c:pt>
                <c:pt idx="18993">
                  <c:v>7.4329531250015988</c:v>
                </c:pt>
                <c:pt idx="18994">
                  <c:v>7.4332737499999997</c:v>
                </c:pt>
                <c:pt idx="18995">
                  <c:v>7.4336837500000001</c:v>
                </c:pt>
                <c:pt idx="18996">
                  <c:v>7.4340362500000001</c:v>
                </c:pt>
                <c:pt idx="18997">
                  <c:v>7.4344037500000004</c:v>
                </c:pt>
                <c:pt idx="18998">
                  <c:v>7.4348431250015992</c:v>
                </c:pt>
                <c:pt idx="18999">
                  <c:v>7.4353081250015993</c:v>
                </c:pt>
                <c:pt idx="19000">
                  <c:v>7.4357293750015989</c:v>
                </c:pt>
                <c:pt idx="19001">
                  <c:v>7.4360974999999998</c:v>
                </c:pt>
                <c:pt idx="19002">
                  <c:v>7.4365312499999998</c:v>
                </c:pt>
                <c:pt idx="19003">
                  <c:v>7.4369325000000002</c:v>
                </c:pt>
                <c:pt idx="19004">
                  <c:v>7.4372562499999999</c:v>
                </c:pt>
                <c:pt idx="19005">
                  <c:v>7.4375943750015994</c:v>
                </c:pt>
                <c:pt idx="19006">
                  <c:v>7.4379900000000001</c:v>
                </c:pt>
                <c:pt idx="19007">
                  <c:v>7.4384306250015992</c:v>
                </c:pt>
                <c:pt idx="19008">
                  <c:v>7.438858125001599</c:v>
                </c:pt>
                <c:pt idx="19009">
                  <c:v>7.4392818750015994</c:v>
                </c:pt>
                <c:pt idx="19010">
                  <c:v>7.439621875001599</c:v>
                </c:pt>
                <c:pt idx="19011">
                  <c:v>7.439963125001599</c:v>
                </c:pt>
                <c:pt idx="19012">
                  <c:v>7.4403874999999999</c:v>
                </c:pt>
                <c:pt idx="19013">
                  <c:v>7.4407231250015986</c:v>
                </c:pt>
                <c:pt idx="19014">
                  <c:v>7.441194375001599</c:v>
                </c:pt>
                <c:pt idx="19015">
                  <c:v>7.4415624999999999</c:v>
                </c:pt>
                <c:pt idx="19016">
                  <c:v>7.4419062499999997</c:v>
                </c:pt>
                <c:pt idx="19017">
                  <c:v>7.4422325000000003</c:v>
                </c:pt>
                <c:pt idx="19018">
                  <c:v>7.4426981250015993</c:v>
                </c:pt>
                <c:pt idx="19019">
                  <c:v>7.4431043750015986</c:v>
                </c:pt>
                <c:pt idx="19020">
                  <c:v>7.4434368750015993</c:v>
                </c:pt>
                <c:pt idx="19021">
                  <c:v>7.4431050000000001</c:v>
                </c:pt>
                <c:pt idx="19022">
                  <c:v>7.4426956250015994</c:v>
                </c:pt>
                <c:pt idx="19023">
                  <c:v>7.4423275000000002</c:v>
                </c:pt>
                <c:pt idx="19024">
                  <c:v>7.441944375001599</c:v>
                </c:pt>
                <c:pt idx="19025">
                  <c:v>7.4415081250015991</c:v>
                </c:pt>
                <c:pt idx="19026">
                  <c:v>7.4408856250015987</c:v>
                </c:pt>
                <c:pt idx="19027">
                  <c:v>7.4402925</c:v>
                </c:pt>
                <c:pt idx="19028">
                  <c:v>7.4396406250015987</c:v>
                </c:pt>
                <c:pt idx="19029">
                  <c:v>7.4389587500000003</c:v>
                </c:pt>
                <c:pt idx="19030">
                  <c:v>7.4382056250015989</c:v>
                </c:pt>
                <c:pt idx="19031">
                  <c:v>7.4375631250015992</c:v>
                </c:pt>
                <c:pt idx="19032">
                  <c:v>7.436971875001599</c:v>
                </c:pt>
                <c:pt idx="19033">
                  <c:v>7.4364668750015994</c:v>
                </c:pt>
                <c:pt idx="19034">
                  <c:v>7.4359568750015992</c:v>
                </c:pt>
                <c:pt idx="19035">
                  <c:v>7.4355493750015986</c:v>
                </c:pt>
                <c:pt idx="19036">
                  <c:v>7.4351087500000004</c:v>
                </c:pt>
                <c:pt idx="19037">
                  <c:v>7.4347681250015993</c:v>
                </c:pt>
                <c:pt idx="19038">
                  <c:v>7.434238125001599</c:v>
                </c:pt>
                <c:pt idx="19039">
                  <c:v>7.4335899999999997</c:v>
                </c:pt>
                <c:pt idx="19040">
                  <c:v>7.4329599999999996</c:v>
                </c:pt>
                <c:pt idx="19041">
                  <c:v>7.4326231250015988</c:v>
                </c:pt>
                <c:pt idx="19042">
                  <c:v>7.4322756250015987</c:v>
                </c:pt>
                <c:pt idx="19043">
                  <c:v>7.4319118750015987</c:v>
                </c:pt>
                <c:pt idx="19044">
                  <c:v>7.4314531250015987</c:v>
                </c:pt>
                <c:pt idx="19045">
                  <c:v>7.431118125001599</c:v>
                </c:pt>
                <c:pt idx="19046">
                  <c:v>7.4307550000000004</c:v>
                </c:pt>
                <c:pt idx="19047">
                  <c:v>7.430379375001599</c:v>
                </c:pt>
                <c:pt idx="19048">
                  <c:v>7.4299443750015994</c:v>
                </c:pt>
                <c:pt idx="19049">
                  <c:v>7.4295512500000003</c:v>
                </c:pt>
                <c:pt idx="19050">
                  <c:v>7.4291656250015992</c:v>
                </c:pt>
                <c:pt idx="19051">
                  <c:v>7.4287574999999997</c:v>
                </c:pt>
                <c:pt idx="19052">
                  <c:v>7.4291218750015986</c:v>
                </c:pt>
                <c:pt idx="19053">
                  <c:v>7.4295331250015986</c:v>
                </c:pt>
                <c:pt idx="19054">
                  <c:v>7.4299668750015986</c:v>
                </c:pt>
                <c:pt idx="19055">
                  <c:v>7.4303556250015994</c:v>
                </c:pt>
                <c:pt idx="19056">
                  <c:v>7.4308212500000002</c:v>
                </c:pt>
                <c:pt idx="19057">
                  <c:v>7.4312275000000003</c:v>
                </c:pt>
                <c:pt idx="19058">
                  <c:v>7.4316187500000002</c:v>
                </c:pt>
                <c:pt idx="19059">
                  <c:v>7.43194</c:v>
                </c:pt>
                <c:pt idx="19060">
                  <c:v>7.4323056250015993</c:v>
                </c:pt>
                <c:pt idx="19061">
                  <c:v>7.4326331250015993</c:v>
                </c:pt>
                <c:pt idx="19062">
                  <c:v>7.4329618750015989</c:v>
                </c:pt>
                <c:pt idx="19063">
                  <c:v>7.4333024999999999</c:v>
                </c:pt>
                <c:pt idx="19064">
                  <c:v>7.4337768750015991</c:v>
                </c:pt>
                <c:pt idx="19065">
                  <c:v>7.4342899999999998</c:v>
                </c:pt>
                <c:pt idx="19066">
                  <c:v>7.4346862500000004</c:v>
                </c:pt>
                <c:pt idx="19067">
                  <c:v>7.4350174999999998</c:v>
                </c:pt>
                <c:pt idx="19068">
                  <c:v>7.4353512500000001</c:v>
                </c:pt>
                <c:pt idx="19069">
                  <c:v>7.435374375001599</c:v>
                </c:pt>
                <c:pt idx="19070">
                  <c:v>7.4350093750015986</c:v>
                </c:pt>
                <c:pt idx="19071">
                  <c:v>7.4346506250015993</c:v>
                </c:pt>
                <c:pt idx="19072">
                  <c:v>7.4343093750015994</c:v>
                </c:pt>
                <c:pt idx="19073">
                  <c:v>7.4338656250015989</c:v>
                </c:pt>
                <c:pt idx="19074">
                  <c:v>7.4335068750015987</c:v>
                </c:pt>
                <c:pt idx="19075">
                  <c:v>7.4338962500000001</c:v>
                </c:pt>
                <c:pt idx="19076">
                  <c:v>7.4342312499999998</c:v>
                </c:pt>
                <c:pt idx="19077">
                  <c:v>7.4345687500000004</c:v>
                </c:pt>
                <c:pt idx="19078">
                  <c:v>7.434929375001599</c:v>
                </c:pt>
                <c:pt idx="19079">
                  <c:v>7.4353724999999997</c:v>
                </c:pt>
                <c:pt idx="19080">
                  <c:v>7.4357756250015994</c:v>
                </c:pt>
                <c:pt idx="19081">
                  <c:v>7.4361637500000004</c:v>
                </c:pt>
                <c:pt idx="19082">
                  <c:v>7.4366343750015993</c:v>
                </c:pt>
                <c:pt idx="19083">
                  <c:v>7.4369856250015989</c:v>
                </c:pt>
                <c:pt idx="19084">
                  <c:v>7.4373731250015993</c:v>
                </c:pt>
                <c:pt idx="19085">
                  <c:v>7.4377674999999996</c:v>
                </c:pt>
                <c:pt idx="19086">
                  <c:v>7.4381599999999999</c:v>
                </c:pt>
                <c:pt idx="19087">
                  <c:v>7.4386212499999997</c:v>
                </c:pt>
                <c:pt idx="19088">
                  <c:v>7.4389506250015991</c:v>
                </c:pt>
                <c:pt idx="19089">
                  <c:v>7.4393512499999996</c:v>
                </c:pt>
                <c:pt idx="19090">
                  <c:v>7.4398218750015994</c:v>
                </c:pt>
                <c:pt idx="19091">
                  <c:v>7.4401943750015986</c:v>
                </c:pt>
                <c:pt idx="19092">
                  <c:v>7.44056125</c:v>
                </c:pt>
                <c:pt idx="19093">
                  <c:v>7.4408818750015993</c:v>
                </c:pt>
                <c:pt idx="19094">
                  <c:v>7.4413168750015988</c:v>
                </c:pt>
                <c:pt idx="19095">
                  <c:v>7.4416824999999998</c:v>
                </c:pt>
                <c:pt idx="19096">
                  <c:v>7.4412581250015988</c:v>
                </c:pt>
                <c:pt idx="19097">
                  <c:v>7.4408981250015991</c:v>
                </c:pt>
                <c:pt idx="19098">
                  <c:v>7.4403662500000003</c:v>
                </c:pt>
                <c:pt idx="19099">
                  <c:v>7.439974375001599</c:v>
                </c:pt>
                <c:pt idx="19100">
                  <c:v>7.4395325000000003</c:v>
                </c:pt>
                <c:pt idx="19101">
                  <c:v>7.4390487500000004</c:v>
                </c:pt>
                <c:pt idx="19102">
                  <c:v>7.4386625000000004</c:v>
                </c:pt>
                <c:pt idx="19103">
                  <c:v>7.43823875</c:v>
                </c:pt>
                <c:pt idx="19104">
                  <c:v>7.4378706250015991</c:v>
                </c:pt>
                <c:pt idx="19105">
                  <c:v>7.4374743750015986</c:v>
                </c:pt>
                <c:pt idx="19106">
                  <c:v>7.4369606250015989</c:v>
                </c:pt>
                <c:pt idx="19107">
                  <c:v>7.4363468750015986</c:v>
                </c:pt>
                <c:pt idx="19108">
                  <c:v>7.4356612499999999</c:v>
                </c:pt>
                <c:pt idx="19109">
                  <c:v>7.4349237500000003</c:v>
                </c:pt>
                <c:pt idx="19110">
                  <c:v>7.4341481250015988</c:v>
                </c:pt>
                <c:pt idx="19111">
                  <c:v>7.4333762500000002</c:v>
                </c:pt>
                <c:pt idx="19112">
                  <c:v>7.4326643750015986</c:v>
                </c:pt>
                <c:pt idx="19113">
                  <c:v>7.4320168750015991</c:v>
                </c:pt>
                <c:pt idx="19114">
                  <c:v>7.4313975000000001</c:v>
                </c:pt>
                <c:pt idx="19115">
                  <c:v>7.43075625</c:v>
                </c:pt>
                <c:pt idx="19116">
                  <c:v>7.4301756250015991</c:v>
                </c:pt>
                <c:pt idx="19117">
                  <c:v>7.4297068750015987</c:v>
                </c:pt>
                <c:pt idx="19118">
                  <c:v>7.4293037499999999</c:v>
                </c:pt>
                <c:pt idx="19119">
                  <c:v>7.4289649999999998</c:v>
                </c:pt>
                <c:pt idx="19120">
                  <c:v>7.4284818750015988</c:v>
                </c:pt>
                <c:pt idx="19121">
                  <c:v>7.4279931250015991</c:v>
                </c:pt>
                <c:pt idx="19122">
                  <c:v>7.4275250000000002</c:v>
                </c:pt>
                <c:pt idx="19123">
                  <c:v>7.4271318750015993</c:v>
                </c:pt>
                <c:pt idx="19124">
                  <c:v>7.4266662500000002</c:v>
                </c:pt>
                <c:pt idx="19125">
                  <c:v>7.4263387500000002</c:v>
                </c:pt>
                <c:pt idx="19126">
                  <c:v>7.4266543750015988</c:v>
                </c:pt>
                <c:pt idx="19127">
                  <c:v>7.427080625001599</c:v>
                </c:pt>
                <c:pt idx="19128">
                  <c:v>7.4274212500000001</c:v>
                </c:pt>
                <c:pt idx="19129">
                  <c:v>7.4278468750015989</c:v>
                </c:pt>
                <c:pt idx="19130">
                  <c:v>7.4281912500000002</c:v>
                </c:pt>
                <c:pt idx="19131">
                  <c:v>7.4285643750015993</c:v>
                </c:pt>
                <c:pt idx="19132">
                  <c:v>7.42892625</c:v>
                </c:pt>
                <c:pt idx="19133">
                  <c:v>7.4292706250015987</c:v>
                </c:pt>
                <c:pt idx="19134">
                  <c:v>7.4297018750015988</c:v>
                </c:pt>
                <c:pt idx="19135">
                  <c:v>7.4301137500000003</c:v>
                </c:pt>
                <c:pt idx="19136">
                  <c:v>7.4305606250015988</c:v>
                </c:pt>
                <c:pt idx="19137">
                  <c:v>7.4308837499999996</c:v>
                </c:pt>
                <c:pt idx="19138">
                  <c:v>7.431235</c:v>
                </c:pt>
                <c:pt idx="19139">
                  <c:v>7.4316537499999997</c:v>
                </c:pt>
                <c:pt idx="19140">
                  <c:v>7.4320106250015989</c:v>
                </c:pt>
                <c:pt idx="19141">
                  <c:v>7.4324268750015987</c:v>
                </c:pt>
                <c:pt idx="19142">
                  <c:v>7.4327862500000004</c:v>
                </c:pt>
                <c:pt idx="19143">
                  <c:v>7.4331293750015988</c:v>
                </c:pt>
                <c:pt idx="19144">
                  <c:v>7.4334981250015986</c:v>
                </c:pt>
                <c:pt idx="19145">
                  <c:v>7.4334493750015991</c:v>
                </c:pt>
                <c:pt idx="19146">
                  <c:v>7.4330831250015992</c:v>
                </c:pt>
                <c:pt idx="19147">
                  <c:v>7.4327618750015993</c:v>
                </c:pt>
                <c:pt idx="19148">
                  <c:v>7.4323768750015988</c:v>
                </c:pt>
                <c:pt idx="19149">
                  <c:v>7.4327281250015993</c:v>
                </c:pt>
                <c:pt idx="19150">
                  <c:v>7.4323600000000001</c:v>
                </c:pt>
                <c:pt idx="19151">
                  <c:v>7.4318406250015991</c:v>
                </c:pt>
                <c:pt idx="19152">
                  <c:v>7.4314293750015992</c:v>
                </c:pt>
                <c:pt idx="19153">
                  <c:v>7.4310124999999996</c:v>
                </c:pt>
                <c:pt idx="19154">
                  <c:v>7.4314518750015992</c:v>
                </c:pt>
                <c:pt idx="19155">
                  <c:v>7.4318393750015987</c:v>
                </c:pt>
                <c:pt idx="19156">
                  <c:v>7.4321975</c:v>
                </c:pt>
                <c:pt idx="19157">
                  <c:v>7.4326193750015994</c:v>
                </c:pt>
                <c:pt idx="19158">
                  <c:v>7.4330456250015988</c:v>
                </c:pt>
                <c:pt idx="19159">
                  <c:v>7.4334243750015991</c:v>
                </c:pt>
                <c:pt idx="19160">
                  <c:v>7.4338312499999999</c:v>
                </c:pt>
                <c:pt idx="19161">
                  <c:v>7.4341781250015986</c:v>
                </c:pt>
                <c:pt idx="19162">
                  <c:v>7.4345793750015989</c:v>
                </c:pt>
                <c:pt idx="19163">
                  <c:v>7.4349112499999999</c:v>
                </c:pt>
                <c:pt idx="19164">
                  <c:v>7.4351574999999999</c:v>
                </c:pt>
                <c:pt idx="19165">
                  <c:v>7.4355062500000004</c:v>
                </c:pt>
                <c:pt idx="19166">
                  <c:v>7.4358562499999996</c:v>
                </c:pt>
                <c:pt idx="19167">
                  <c:v>7.436185</c:v>
                </c:pt>
                <c:pt idx="19168">
                  <c:v>7.4366181250015986</c:v>
                </c:pt>
                <c:pt idx="19169">
                  <c:v>7.4370131250015987</c:v>
                </c:pt>
                <c:pt idx="19170">
                  <c:v>7.4373474999999996</c:v>
                </c:pt>
                <c:pt idx="19171">
                  <c:v>7.4377456250015994</c:v>
                </c:pt>
                <c:pt idx="19172">
                  <c:v>7.4381656250015986</c:v>
                </c:pt>
                <c:pt idx="19173">
                  <c:v>7.4385349999999999</c:v>
                </c:pt>
                <c:pt idx="19174">
                  <c:v>7.4389443750015989</c:v>
                </c:pt>
                <c:pt idx="19175">
                  <c:v>7.4393462499999998</c:v>
                </c:pt>
                <c:pt idx="19176">
                  <c:v>7.4398049999999998</c:v>
                </c:pt>
                <c:pt idx="19177">
                  <c:v>7.4402368750015988</c:v>
                </c:pt>
                <c:pt idx="19178">
                  <c:v>7.4406062500000001</c:v>
                </c:pt>
                <c:pt idx="19179">
                  <c:v>7.4409618750015989</c:v>
                </c:pt>
                <c:pt idx="19180">
                  <c:v>7.4413412499999998</c:v>
                </c:pt>
                <c:pt idx="19181">
                  <c:v>7.4407731250015994</c:v>
                </c:pt>
                <c:pt idx="19182">
                  <c:v>7.4404025000000003</c:v>
                </c:pt>
                <c:pt idx="19183">
                  <c:v>7.4398249999999999</c:v>
                </c:pt>
                <c:pt idx="19184">
                  <c:v>7.4391437500000004</c:v>
                </c:pt>
                <c:pt idx="19185">
                  <c:v>7.4384075000000003</c:v>
                </c:pt>
                <c:pt idx="19186">
                  <c:v>7.4375918750015986</c:v>
                </c:pt>
                <c:pt idx="19187">
                  <c:v>7.4367318750015992</c:v>
                </c:pt>
                <c:pt idx="19188">
                  <c:v>7.4358681250015994</c:v>
                </c:pt>
                <c:pt idx="19189">
                  <c:v>7.4349362499999998</c:v>
                </c:pt>
                <c:pt idx="19190">
                  <c:v>7.4340525</c:v>
                </c:pt>
                <c:pt idx="19191">
                  <c:v>7.4333312500000002</c:v>
                </c:pt>
                <c:pt idx="19192">
                  <c:v>7.4327137499999996</c:v>
                </c:pt>
                <c:pt idx="19193">
                  <c:v>7.4321712499999997</c:v>
                </c:pt>
                <c:pt idx="19194">
                  <c:v>7.4316518750015987</c:v>
                </c:pt>
                <c:pt idx="19195">
                  <c:v>7.4312181250015987</c:v>
                </c:pt>
                <c:pt idx="19196">
                  <c:v>7.43080125</c:v>
                </c:pt>
                <c:pt idx="19197">
                  <c:v>7.4302193750015988</c:v>
                </c:pt>
                <c:pt idx="19198">
                  <c:v>7.4297781250015991</c:v>
                </c:pt>
                <c:pt idx="19199">
                  <c:v>7.4294450000000003</c:v>
                </c:pt>
                <c:pt idx="19200">
                  <c:v>7.4290137500000002</c:v>
                </c:pt>
                <c:pt idx="19201">
                  <c:v>7.4286381250015987</c:v>
                </c:pt>
                <c:pt idx="19202">
                  <c:v>7.4282343750015993</c:v>
                </c:pt>
                <c:pt idx="19203">
                  <c:v>7.4277406250015989</c:v>
                </c:pt>
                <c:pt idx="19204">
                  <c:v>7.4272518750015992</c:v>
                </c:pt>
                <c:pt idx="19205">
                  <c:v>7.426646875001599</c:v>
                </c:pt>
                <c:pt idx="19206">
                  <c:v>7.4260099999999998</c:v>
                </c:pt>
                <c:pt idx="19207">
                  <c:v>7.425345625001599</c:v>
                </c:pt>
                <c:pt idx="19208">
                  <c:v>7.4247168750015993</c:v>
                </c:pt>
                <c:pt idx="19209">
                  <c:v>7.42416375</c:v>
                </c:pt>
                <c:pt idx="19210">
                  <c:v>7.4237262499999996</c:v>
                </c:pt>
                <c:pt idx="19211">
                  <c:v>7.4232025000000004</c:v>
                </c:pt>
                <c:pt idx="19212">
                  <c:v>7.4228406250015988</c:v>
                </c:pt>
                <c:pt idx="19213">
                  <c:v>7.4223162499999997</c:v>
                </c:pt>
                <c:pt idx="19214">
                  <c:v>7.4219443750015994</c:v>
                </c:pt>
                <c:pt idx="19215">
                  <c:v>7.4220637500000004</c:v>
                </c:pt>
                <c:pt idx="19216">
                  <c:v>7.4223962500000003</c:v>
                </c:pt>
                <c:pt idx="19217">
                  <c:v>7.4227474999999998</c:v>
                </c:pt>
                <c:pt idx="19218">
                  <c:v>7.4230687499999997</c:v>
                </c:pt>
                <c:pt idx="19219">
                  <c:v>7.4234281250015988</c:v>
                </c:pt>
                <c:pt idx="19220">
                  <c:v>7.4237606250015986</c:v>
                </c:pt>
                <c:pt idx="19221">
                  <c:v>7.4242137499999998</c:v>
                </c:pt>
                <c:pt idx="19222">
                  <c:v>7.4245693750015986</c:v>
                </c:pt>
                <c:pt idx="19223">
                  <c:v>7.4248937499999998</c:v>
                </c:pt>
                <c:pt idx="19224">
                  <c:v>7.4252912499999999</c:v>
                </c:pt>
                <c:pt idx="19225">
                  <c:v>7.4256606250015986</c:v>
                </c:pt>
                <c:pt idx="19226">
                  <c:v>7.4260537500000003</c:v>
                </c:pt>
                <c:pt idx="19227">
                  <c:v>7.4263887500000001</c:v>
                </c:pt>
                <c:pt idx="19228">
                  <c:v>7.4265387499999997</c:v>
                </c:pt>
                <c:pt idx="19229">
                  <c:v>7.4268650000000003</c:v>
                </c:pt>
                <c:pt idx="19230">
                  <c:v>7.4272349999999996</c:v>
                </c:pt>
                <c:pt idx="19231">
                  <c:v>7.4276012500000004</c:v>
                </c:pt>
                <c:pt idx="19232">
                  <c:v>7.4280068750015991</c:v>
                </c:pt>
                <c:pt idx="19233">
                  <c:v>7.4283587500000001</c:v>
                </c:pt>
                <c:pt idx="19234">
                  <c:v>7.4287206250015991</c:v>
                </c:pt>
                <c:pt idx="19235">
                  <c:v>7.4283212499999998</c:v>
                </c:pt>
                <c:pt idx="19236">
                  <c:v>7.4279624999999996</c:v>
                </c:pt>
                <c:pt idx="19237">
                  <c:v>7.4283599999999996</c:v>
                </c:pt>
                <c:pt idx="19238">
                  <c:v>7.4287431250015992</c:v>
                </c:pt>
                <c:pt idx="19239">
                  <c:v>7.4291112500000001</c:v>
                </c:pt>
                <c:pt idx="19240">
                  <c:v>7.4294374999999997</c:v>
                </c:pt>
                <c:pt idx="19241">
                  <c:v>7.42986375</c:v>
                </c:pt>
                <c:pt idx="19242">
                  <c:v>7.4301856250015987</c:v>
                </c:pt>
                <c:pt idx="19243">
                  <c:v>7.4305431250015994</c:v>
                </c:pt>
                <c:pt idx="19244">
                  <c:v>7.4309093750015993</c:v>
                </c:pt>
                <c:pt idx="19245">
                  <c:v>7.4312787499999997</c:v>
                </c:pt>
                <c:pt idx="19246">
                  <c:v>7.4317099999999998</c:v>
                </c:pt>
                <c:pt idx="19247">
                  <c:v>7.4320531250015991</c:v>
                </c:pt>
                <c:pt idx="19248">
                  <c:v>7.4324356250015988</c:v>
                </c:pt>
                <c:pt idx="19249">
                  <c:v>7.4319506250015994</c:v>
                </c:pt>
                <c:pt idx="19250">
                  <c:v>7.4313568750015992</c:v>
                </c:pt>
                <c:pt idx="19251">
                  <c:v>7.4307350000000003</c:v>
                </c:pt>
                <c:pt idx="19252">
                  <c:v>7.4303693750015993</c:v>
                </c:pt>
                <c:pt idx="19253">
                  <c:v>7.4300318750015988</c:v>
                </c:pt>
                <c:pt idx="19254">
                  <c:v>7.4295031250015988</c:v>
                </c:pt>
                <c:pt idx="19255">
                  <c:v>7.4290843750015991</c:v>
                </c:pt>
                <c:pt idx="19256">
                  <c:v>7.4287256250015989</c:v>
                </c:pt>
                <c:pt idx="19257">
                  <c:v>7.4283231250015991</c:v>
                </c:pt>
                <c:pt idx="19258">
                  <c:v>7.4277449999999998</c:v>
                </c:pt>
                <c:pt idx="19259">
                  <c:v>7.4271443750015989</c:v>
                </c:pt>
                <c:pt idx="19260">
                  <c:v>7.426448125001599</c:v>
                </c:pt>
                <c:pt idx="19261">
                  <c:v>7.4261118750015989</c:v>
                </c:pt>
                <c:pt idx="19262">
                  <c:v>7.4257425000000001</c:v>
                </c:pt>
                <c:pt idx="19263">
                  <c:v>7.4252962499999997</c:v>
                </c:pt>
                <c:pt idx="19264">
                  <c:v>7.4248868750015991</c:v>
                </c:pt>
                <c:pt idx="19265">
                  <c:v>7.4245531250015988</c:v>
                </c:pt>
                <c:pt idx="19266">
                  <c:v>7.4241981250015989</c:v>
                </c:pt>
                <c:pt idx="19267">
                  <c:v>7.4237781250015988</c:v>
                </c:pt>
                <c:pt idx="19268">
                  <c:v>7.4234024999999999</c:v>
                </c:pt>
                <c:pt idx="19269">
                  <c:v>7.4230524999999998</c:v>
                </c:pt>
                <c:pt idx="19270">
                  <c:v>7.4224293750015988</c:v>
                </c:pt>
                <c:pt idx="19271">
                  <c:v>7.421968125001599</c:v>
                </c:pt>
                <c:pt idx="19272">
                  <c:v>7.4216212500000003</c:v>
                </c:pt>
                <c:pt idx="19273">
                  <c:v>7.4220112499999997</c:v>
                </c:pt>
                <c:pt idx="19274">
                  <c:v>7.4223368750015988</c:v>
                </c:pt>
                <c:pt idx="19275">
                  <c:v>7.4227531250015986</c:v>
                </c:pt>
                <c:pt idx="19276">
                  <c:v>7.4231018750015991</c:v>
                </c:pt>
                <c:pt idx="19277">
                  <c:v>7.4235612499999997</c:v>
                </c:pt>
                <c:pt idx="19278">
                  <c:v>7.4238856250015992</c:v>
                </c:pt>
                <c:pt idx="19279">
                  <c:v>7.4243062499999999</c:v>
                </c:pt>
                <c:pt idx="19280">
                  <c:v>7.4247674999999997</c:v>
                </c:pt>
                <c:pt idx="19281">
                  <c:v>7.4251449999999997</c:v>
                </c:pt>
                <c:pt idx="19282">
                  <c:v>7.42566375</c:v>
                </c:pt>
                <c:pt idx="19283">
                  <c:v>7.4260425000000003</c:v>
                </c:pt>
                <c:pt idx="19284">
                  <c:v>7.4264743750015993</c:v>
                </c:pt>
                <c:pt idx="19285">
                  <c:v>7.4269362499999998</c:v>
                </c:pt>
                <c:pt idx="19286">
                  <c:v>7.4273674999999999</c:v>
                </c:pt>
                <c:pt idx="19287">
                  <c:v>7.4277224999999998</c:v>
                </c:pt>
                <c:pt idx="19288">
                  <c:v>7.4281924999999998</c:v>
                </c:pt>
                <c:pt idx="19289">
                  <c:v>7.4286431250015994</c:v>
                </c:pt>
                <c:pt idx="19290">
                  <c:v>7.4291087500000001</c:v>
                </c:pt>
                <c:pt idx="19291">
                  <c:v>7.4294606250015987</c:v>
                </c:pt>
                <c:pt idx="19292">
                  <c:v>7.4297856250015988</c:v>
                </c:pt>
                <c:pt idx="19293">
                  <c:v>7.4294174999999996</c:v>
                </c:pt>
                <c:pt idx="19294">
                  <c:v>7.4290374999999997</c:v>
                </c:pt>
                <c:pt idx="19295">
                  <c:v>7.4285693750015991</c:v>
                </c:pt>
                <c:pt idx="19296">
                  <c:v>7.4281724999999996</c:v>
                </c:pt>
                <c:pt idx="19297">
                  <c:v>7.427833125001599</c:v>
                </c:pt>
                <c:pt idx="19298">
                  <c:v>7.4274268750015988</c:v>
                </c:pt>
                <c:pt idx="19299">
                  <c:v>7.4270412500000003</c:v>
                </c:pt>
                <c:pt idx="19300">
                  <c:v>7.4266956250015994</c:v>
                </c:pt>
                <c:pt idx="19301">
                  <c:v>7.4262362499999997</c:v>
                </c:pt>
                <c:pt idx="19302">
                  <c:v>7.4258949999999997</c:v>
                </c:pt>
                <c:pt idx="19303">
                  <c:v>7.4255699999999996</c:v>
                </c:pt>
                <c:pt idx="19304">
                  <c:v>7.4260093750015992</c:v>
                </c:pt>
                <c:pt idx="19305">
                  <c:v>7.4263293750015986</c:v>
                </c:pt>
                <c:pt idx="19306">
                  <c:v>7.4267050000000001</c:v>
                </c:pt>
                <c:pt idx="19307">
                  <c:v>7.4263756250015991</c:v>
                </c:pt>
                <c:pt idx="19308">
                  <c:v>7.4267181250015986</c:v>
                </c:pt>
                <c:pt idx="19309">
                  <c:v>7.4270506250015993</c:v>
                </c:pt>
                <c:pt idx="19310">
                  <c:v>7.4274281250015992</c:v>
                </c:pt>
                <c:pt idx="19311">
                  <c:v>7.4278862500000002</c:v>
                </c:pt>
                <c:pt idx="19312">
                  <c:v>7.4282062499999997</c:v>
                </c:pt>
                <c:pt idx="19313">
                  <c:v>7.4286087500000004</c:v>
                </c:pt>
                <c:pt idx="19314">
                  <c:v>7.4289531250015992</c:v>
                </c:pt>
                <c:pt idx="19315">
                  <c:v>7.4294256250015991</c:v>
                </c:pt>
                <c:pt idx="19316">
                  <c:v>7.4297649999999997</c:v>
                </c:pt>
                <c:pt idx="19317">
                  <c:v>7.4301787499999996</c:v>
                </c:pt>
                <c:pt idx="19318">
                  <c:v>7.4306625000000004</c:v>
                </c:pt>
                <c:pt idx="19319">
                  <c:v>7.4310549999999997</c:v>
                </c:pt>
                <c:pt idx="19320">
                  <c:v>7.431468125001599</c:v>
                </c:pt>
                <c:pt idx="19321">
                  <c:v>7.4318743750015992</c:v>
                </c:pt>
                <c:pt idx="19322">
                  <c:v>7.4322756250015987</c:v>
                </c:pt>
                <c:pt idx="19323">
                  <c:v>7.43262</c:v>
                </c:pt>
                <c:pt idx="19324">
                  <c:v>7.4322675</c:v>
                </c:pt>
                <c:pt idx="19325">
                  <c:v>7.4319418750015993</c:v>
                </c:pt>
                <c:pt idx="19326">
                  <c:v>7.4315393750015986</c:v>
                </c:pt>
                <c:pt idx="19327">
                  <c:v>7.4310906250015991</c:v>
                </c:pt>
                <c:pt idx="19328">
                  <c:v>7.4306287500000003</c:v>
                </c:pt>
                <c:pt idx="19329">
                  <c:v>7.4300181250015989</c:v>
                </c:pt>
                <c:pt idx="19330">
                  <c:v>7.4296543750015989</c:v>
                </c:pt>
                <c:pt idx="19331">
                  <c:v>7.4293143750015993</c:v>
                </c:pt>
                <c:pt idx="19332">
                  <c:v>7.4288262500000002</c:v>
                </c:pt>
                <c:pt idx="19333">
                  <c:v>7.4282231250015993</c:v>
                </c:pt>
                <c:pt idx="19334">
                  <c:v>7.4277212500000003</c:v>
                </c:pt>
                <c:pt idx="19335">
                  <c:v>7.4273375000000001</c:v>
                </c:pt>
                <c:pt idx="19336">
                  <c:v>7.4269606250015991</c:v>
                </c:pt>
                <c:pt idx="19337">
                  <c:v>7.4265262500000002</c:v>
                </c:pt>
                <c:pt idx="19338">
                  <c:v>7.4261850000000003</c:v>
                </c:pt>
                <c:pt idx="19339">
                  <c:v>7.4257056250015987</c:v>
                </c:pt>
                <c:pt idx="19340">
                  <c:v>7.4251893750015991</c:v>
                </c:pt>
                <c:pt idx="19341">
                  <c:v>7.4247525000000003</c:v>
                </c:pt>
                <c:pt idx="19342">
                  <c:v>7.4243562499999998</c:v>
                </c:pt>
                <c:pt idx="19343">
                  <c:v>7.4240268750015987</c:v>
                </c:pt>
                <c:pt idx="19344">
                  <c:v>7.4244462499999999</c:v>
                </c:pt>
                <c:pt idx="19345">
                  <c:v>7.4248293750015986</c:v>
                </c:pt>
                <c:pt idx="19346">
                  <c:v>7.425158125001599</c:v>
                </c:pt>
                <c:pt idx="19347">
                  <c:v>7.4255874999999998</c:v>
                </c:pt>
                <c:pt idx="19348">
                  <c:v>7.4260281250015989</c:v>
                </c:pt>
                <c:pt idx="19349">
                  <c:v>7.4264187499999998</c:v>
                </c:pt>
                <c:pt idx="19350">
                  <c:v>7.4267956250015992</c:v>
                </c:pt>
                <c:pt idx="19351">
                  <c:v>7.4271343750015992</c:v>
                </c:pt>
                <c:pt idx="19352">
                  <c:v>7.4275675000000003</c:v>
                </c:pt>
                <c:pt idx="19353">
                  <c:v>7.428031875001599</c:v>
                </c:pt>
                <c:pt idx="19354">
                  <c:v>7.42854875</c:v>
                </c:pt>
                <c:pt idx="19355">
                  <c:v>7.4289662500000002</c:v>
                </c:pt>
                <c:pt idx="19356">
                  <c:v>7.4294018750015987</c:v>
                </c:pt>
                <c:pt idx="19357">
                  <c:v>7.4298368750015991</c:v>
                </c:pt>
                <c:pt idx="19358">
                  <c:v>7.4294549999999999</c:v>
                </c:pt>
                <c:pt idx="19359">
                  <c:v>7.4290681250015993</c:v>
                </c:pt>
                <c:pt idx="19360">
                  <c:v>7.4286775</c:v>
                </c:pt>
                <c:pt idx="19361">
                  <c:v>7.42824375</c:v>
                </c:pt>
                <c:pt idx="19362">
                  <c:v>7.4278275000000002</c:v>
                </c:pt>
                <c:pt idx="19363">
                  <c:v>7.4274468750015989</c:v>
                </c:pt>
                <c:pt idx="19364">
                  <c:v>7.4271018750015987</c:v>
                </c:pt>
                <c:pt idx="19365">
                  <c:v>7.4274899999999997</c:v>
                </c:pt>
                <c:pt idx="19366">
                  <c:v>7.4278143750015992</c:v>
                </c:pt>
                <c:pt idx="19367">
                  <c:v>7.4280887499999997</c:v>
                </c:pt>
                <c:pt idx="19368">
                  <c:v>7.4276125000000004</c:v>
                </c:pt>
                <c:pt idx="19369">
                  <c:v>7.4270674999999997</c:v>
                </c:pt>
                <c:pt idx="19370">
                  <c:v>7.4267374999999998</c:v>
                </c:pt>
                <c:pt idx="19371">
                  <c:v>7.4263862500000002</c:v>
                </c:pt>
                <c:pt idx="19372">
                  <c:v>7.425768125001599</c:v>
                </c:pt>
                <c:pt idx="19373">
                  <c:v>7.4252287499999996</c:v>
                </c:pt>
                <c:pt idx="19374">
                  <c:v>7.4248124999999998</c:v>
                </c:pt>
                <c:pt idx="19375">
                  <c:v>7.42514875</c:v>
                </c:pt>
                <c:pt idx="19376">
                  <c:v>7.4255862500000003</c:v>
                </c:pt>
                <c:pt idx="19377">
                  <c:v>7.4259731250015992</c:v>
                </c:pt>
                <c:pt idx="19378">
                  <c:v>7.4263887500000001</c:v>
                </c:pt>
                <c:pt idx="19379">
                  <c:v>7.4267493750015987</c:v>
                </c:pt>
                <c:pt idx="19380">
                  <c:v>7.4271500000000001</c:v>
                </c:pt>
                <c:pt idx="19381">
                  <c:v>7.4275787500000003</c:v>
                </c:pt>
                <c:pt idx="19382">
                  <c:v>7.4279487499999997</c:v>
                </c:pt>
                <c:pt idx="19383">
                  <c:v>7.4283568750015991</c:v>
                </c:pt>
                <c:pt idx="19384">
                  <c:v>7.4288531250015986</c:v>
                </c:pt>
                <c:pt idx="19385">
                  <c:v>7.4293674999999997</c:v>
                </c:pt>
                <c:pt idx="19386">
                  <c:v>7.4297381250015988</c:v>
                </c:pt>
                <c:pt idx="19387">
                  <c:v>7.4301943750015988</c:v>
                </c:pt>
                <c:pt idx="19388">
                  <c:v>7.4305518750015986</c:v>
                </c:pt>
                <c:pt idx="19389">
                  <c:v>7.4309275000000001</c:v>
                </c:pt>
                <c:pt idx="19390">
                  <c:v>7.4312718750015989</c:v>
                </c:pt>
                <c:pt idx="19391">
                  <c:v>7.4315956250015986</c:v>
                </c:pt>
                <c:pt idx="19392">
                  <c:v>7.4320762499999997</c:v>
                </c:pt>
                <c:pt idx="19393">
                  <c:v>7.4324606250015988</c:v>
                </c:pt>
                <c:pt idx="19394">
                  <c:v>7.4328118750015992</c:v>
                </c:pt>
                <c:pt idx="19395">
                  <c:v>7.433135625001599</c:v>
                </c:pt>
                <c:pt idx="19396">
                  <c:v>7.4334831250015991</c:v>
                </c:pt>
                <c:pt idx="19397">
                  <c:v>7.4339025000000003</c:v>
                </c:pt>
                <c:pt idx="19398">
                  <c:v>7.4342687500000002</c:v>
                </c:pt>
                <c:pt idx="19399">
                  <c:v>7.4346462500000001</c:v>
                </c:pt>
                <c:pt idx="19400">
                  <c:v>7.4350443750015991</c:v>
                </c:pt>
                <c:pt idx="19401">
                  <c:v>7.4354893750015991</c:v>
                </c:pt>
                <c:pt idx="19402">
                  <c:v>7.4359000000000002</c:v>
                </c:pt>
                <c:pt idx="19403">
                  <c:v>7.4351812500000003</c:v>
                </c:pt>
                <c:pt idx="19404">
                  <c:v>7.4346125000000001</c:v>
                </c:pt>
                <c:pt idx="19405">
                  <c:v>7.4339631250015987</c:v>
                </c:pt>
                <c:pt idx="19406">
                  <c:v>7.4331500000000004</c:v>
                </c:pt>
                <c:pt idx="19407">
                  <c:v>7.43232625</c:v>
                </c:pt>
                <c:pt idx="19408">
                  <c:v>7.4314099999999996</c:v>
                </c:pt>
                <c:pt idx="19409">
                  <c:v>7.4305506250015991</c:v>
                </c:pt>
                <c:pt idx="19410">
                  <c:v>7.4295043750015992</c:v>
                </c:pt>
                <c:pt idx="19411">
                  <c:v>7.4284112499999999</c:v>
                </c:pt>
                <c:pt idx="19412">
                  <c:v>7.4273943750015992</c:v>
                </c:pt>
                <c:pt idx="19413">
                  <c:v>7.426506875001599</c:v>
                </c:pt>
                <c:pt idx="19414">
                  <c:v>7.4255637500000002</c:v>
                </c:pt>
                <c:pt idx="19415">
                  <c:v>7.4245931250015991</c:v>
                </c:pt>
                <c:pt idx="19416">
                  <c:v>7.4237725000000001</c:v>
                </c:pt>
                <c:pt idx="19417">
                  <c:v>7.4229174999999996</c:v>
                </c:pt>
                <c:pt idx="19418">
                  <c:v>7.4220662500000003</c:v>
                </c:pt>
                <c:pt idx="19419">
                  <c:v>7.4211937499999996</c:v>
                </c:pt>
                <c:pt idx="19420">
                  <c:v>7.4204981250015987</c:v>
                </c:pt>
                <c:pt idx="19421">
                  <c:v>7.4198943750015989</c:v>
                </c:pt>
                <c:pt idx="19422">
                  <c:v>7.4192524999999998</c:v>
                </c:pt>
                <c:pt idx="19423">
                  <c:v>7.4186168750015993</c:v>
                </c:pt>
                <c:pt idx="19424">
                  <c:v>7.418106875001599</c:v>
                </c:pt>
                <c:pt idx="19425">
                  <c:v>7.4177531250015987</c:v>
                </c:pt>
                <c:pt idx="19426">
                  <c:v>7.4173606250015993</c:v>
                </c:pt>
                <c:pt idx="19427">
                  <c:v>7.4170187500000004</c:v>
                </c:pt>
                <c:pt idx="19428">
                  <c:v>7.4165206250015991</c:v>
                </c:pt>
                <c:pt idx="19429">
                  <c:v>7.4161331250015987</c:v>
                </c:pt>
                <c:pt idx="19430">
                  <c:v>7.4164837500000003</c:v>
                </c:pt>
                <c:pt idx="19431">
                  <c:v>7.4169200000000002</c:v>
                </c:pt>
                <c:pt idx="19432">
                  <c:v>7.4173249999999999</c:v>
                </c:pt>
                <c:pt idx="19433">
                  <c:v>7.4176725000000001</c:v>
                </c:pt>
                <c:pt idx="19434">
                  <c:v>7.4180099999999998</c:v>
                </c:pt>
                <c:pt idx="19435">
                  <c:v>7.4184262500000004</c:v>
                </c:pt>
                <c:pt idx="19436">
                  <c:v>7.4187837500000002</c:v>
                </c:pt>
                <c:pt idx="19437">
                  <c:v>7.4192268750015993</c:v>
                </c:pt>
                <c:pt idx="19438">
                  <c:v>7.4195606250015986</c:v>
                </c:pt>
                <c:pt idx="19439">
                  <c:v>7.4199612500000001</c:v>
                </c:pt>
                <c:pt idx="19440">
                  <c:v>7.4202906250015994</c:v>
                </c:pt>
                <c:pt idx="19441">
                  <c:v>7.4207150000000004</c:v>
                </c:pt>
                <c:pt idx="19442">
                  <c:v>7.4209924999999997</c:v>
                </c:pt>
                <c:pt idx="19443">
                  <c:v>7.4214587500000002</c:v>
                </c:pt>
                <c:pt idx="19444">
                  <c:v>7.4219006250015989</c:v>
                </c:pt>
                <c:pt idx="19445">
                  <c:v>7.4222393750015989</c:v>
                </c:pt>
                <c:pt idx="19446">
                  <c:v>7.4226650000000003</c:v>
                </c:pt>
                <c:pt idx="19447">
                  <c:v>7.4230225000000001</c:v>
                </c:pt>
                <c:pt idx="19448">
                  <c:v>7.4233468750015987</c:v>
                </c:pt>
                <c:pt idx="19449">
                  <c:v>7.4237218750015987</c:v>
                </c:pt>
                <c:pt idx="19450">
                  <c:v>7.42416125</c:v>
                </c:pt>
                <c:pt idx="19451">
                  <c:v>7.4245068750015992</c:v>
                </c:pt>
                <c:pt idx="19452">
                  <c:v>7.4248275000000001</c:v>
                </c:pt>
                <c:pt idx="19453">
                  <c:v>7.4251606250015989</c:v>
                </c:pt>
                <c:pt idx="19454">
                  <c:v>7.4255487499999999</c:v>
                </c:pt>
                <c:pt idx="19455">
                  <c:v>7.4260200000000003</c:v>
                </c:pt>
                <c:pt idx="19456">
                  <c:v>7.4265212500000004</c:v>
                </c:pt>
                <c:pt idx="19457">
                  <c:v>7.426965625001599</c:v>
                </c:pt>
                <c:pt idx="19458">
                  <c:v>7.4272925000000001</c:v>
                </c:pt>
                <c:pt idx="19459">
                  <c:v>7.4269474999999998</c:v>
                </c:pt>
                <c:pt idx="19460">
                  <c:v>7.4265212500000004</c:v>
                </c:pt>
                <c:pt idx="19461">
                  <c:v>7.4261074999999996</c:v>
                </c:pt>
                <c:pt idx="19462">
                  <c:v>7.4257443750015986</c:v>
                </c:pt>
                <c:pt idx="19463">
                  <c:v>7.4254181250015989</c:v>
                </c:pt>
                <c:pt idx="19464">
                  <c:v>7.4250674999999999</c:v>
                </c:pt>
                <c:pt idx="19465">
                  <c:v>7.4246074999999996</c:v>
                </c:pt>
                <c:pt idx="19466">
                  <c:v>7.4241725000000001</c:v>
                </c:pt>
                <c:pt idx="19467">
                  <c:v>7.4238375000000003</c:v>
                </c:pt>
                <c:pt idx="19468">
                  <c:v>7.4235037500000001</c:v>
                </c:pt>
                <c:pt idx="19469">
                  <c:v>7.4231499999999997</c:v>
                </c:pt>
                <c:pt idx="19470">
                  <c:v>7.4226468750015986</c:v>
                </c:pt>
                <c:pt idx="19471">
                  <c:v>7.4221937499999999</c:v>
                </c:pt>
                <c:pt idx="19472">
                  <c:v>7.4216949999999997</c:v>
                </c:pt>
                <c:pt idx="19473">
                  <c:v>7.4213437500000001</c:v>
                </c:pt>
                <c:pt idx="19474">
                  <c:v>7.4208668750015994</c:v>
                </c:pt>
                <c:pt idx="19475">
                  <c:v>7.4202768750015986</c:v>
                </c:pt>
                <c:pt idx="19476">
                  <c:v>7.4196543750015991</c:v>
                </c:pt>
                <c:pt idx="19477">
                  <c:v>7.4190025000000004</c:v>
                </c:pt>
                <c:pt idx="19478">
                  <c:v>7.4183756250015991</c:v>
                </c:pt>
                <c:pt idx="19479">
                  <c:v>7.4177706250015989</c:v>
                </c:pt>
                <c:pt idx="19480">
                  <c:v>7.41716</c:v>
                </c:pt>
                <c:pt idx="19481">
                  <c:v>7.4165237499999996</c:v>
                </c:pt>
                <c:pt idx="19482">
                  <c:v>7.4158081250015986</c:v>
                </c:pt>
                <c:pt idx="19483">
                  <c:v>7.4153256250015991</c:v>
                </c:pt>
                <c:pt idx="19484">
                  <c:v>7.4149574999999999</c:v>
                </c:pt>
                <c:pt idx="19485">
                  <c:v>7.414636875001599</c:v>
                </c:pt>
                <c:pt idx="19486">
                  <c:v>7.4150650000000002</c:v>
                </c:pt>
                <c:pt idx="19487">
                  <c:v>7.4154581250015994</c:v>
                </c:pt>
                <c:pt idx="19488">
                  <c:v>7.4158625000000002</c:v>
                </c:pt>
                <c:pt idx="19489">
                  <c:v>7.4162443750015994</c:v>
                </c:pt>
                <c:pt idx="19490">
                  <c:v>7.4167287499999999</c:v>
                </c:pt>
                <c:pt idx="19491">
                  <c:v>7.4171681250015986</c:v>
                </c:pt>
                <c:pt idx="19492">
                  <c:v>7.417555625001599</c:v>
                </c:pt>
                <c:pt idx="19493">
                  <c:v>7.4180118750015991</c:v>
                </c:pt>
                <c:pt idx="19494">
                  <c:v>7.4184975</c:v>
                </c:pt>
                <c:pt idx="19495">
                  <c:v>7.4189156250015991</c:v>
                </c:pt>
                <c:pt idx="19496">
                  <c:v>7.4193199999999999</c:v>
                </c:pt>
                <c:pt idx="19497">
                  <c:v>7.4196968750015992</c:v>
                </c:pt>
                <c:pt idx="19498">
                  <c:v>7.4200400000000002</c:v>
                </c:pt>
                <c:pt idx="19499">
                  <c:v>7.4205381250015989</c:v>
                </c:pt>
                <c:pt idx="19500">
                  <c:v>7.4209350000000001</c:v>
                </c:pt>
                <c:pt idx="19501">
                  <c:v>7.4214268750015986</c:v>
                </c:pt>
                <c:pt idx="19502">
                  <c:v>7.4218112500000002</c:v>
                </c:pt>
                <c:pt idx="19503">
                  <c:v>7.4221956250015992</c:v>
                </c:pt>
                <c:pt idx="19504">
                  <c:v>7.4225993750015986</c:v>
                </c:pt>
                <c:pt idx="19505">
                  <c:v>7.4229931250015992</c:v>
                </c:pt>
                <c:pt idx="19506">
                  <c:v>7.42341125</c:v>
                </c:pt>
                <c:pt idx="19507">
                  <c:v>7.4237925000000002</c:v>
                </c:pt>
                <c:pt idx="19508">
                  <c:v>7.4241568750015992</c:v>
                </c:pt>
                <c:pt idx="19509">
                  <c:v>7.4245175000000003</c:v>
                </c:pt>
                <c:pt idx="19510">
                  <c:v>7.4248374999999998</c:v>
                </c:pt>
                <c:pt idx="19511">
                  <c:v>7.4251687500000001</c:v>
                </c:pt>
                <c:pt idx="19512">
                  <c:v>7.4247637500000003</c:v>
                </c:pt>
                <c:pt idx="19513">
                  <c:v>7.4243443750015992</c:v>
                </c:pt>
                <c:pt idx="19514">
                  <c:v>7.4240206250015994</c:v>
                </c:pt>
                <c:pt idx="19515">
                  <c:v>7.4243487500000001</c:v>
                </c:pt>
                <c:pt idx="19516">
                  <c:v>7.423845</c:v>
                </c:pt>
                <c:pt idx="19517">
                  <c:v>7.4232818750015994</c:v>
                </c:pt>
                <c:pt idx="19518">
                  <c:v>7.4229599999999998</c:v>
                </c:pt>
                <c:pt idx="19519">
                  <c:v>7.4224237500000001</c:v>
                </c:pt>
                <c:pt idx="19520">
                  <c:v>7.4218743750015994</c:v>
                </c:pt>
                <c:pt idx="19521">
                  <c:v>7.4213962499999999</c:v>
                </c:pt>
                <c:pt idx="19522">
                  <c:v>7.4210624999999997</c:v>
                </c:pt>
                <c:pt idx="19523">
                  <c:v>7.4211618750015989</c:v>
                </c:pt>
                <c:pt idx="19524">
                  <c:v>7.4214912499999999</c:v>
                </c:pt>
                <c:pt idx="19525">
                  <c:v>7.42193375</c:v>
                </c:pt>
                <c:pt idx="19526">
                  <c:v>7.4223156250015991</c:v>
                </c:pt>
                <c:pt idx="19527">
                  <c:v>7.4219381250015992</c:v>
                </c:pt>
                <c:pt idx="19528">
                  <c:v>7.4216125000000002</c:v>
                </c:pt>
                <c:pt idx="19529">
                  <c:v>7.4220237500000001</c:v>
                </c:pt>
                <c:pt idx="19530">
                  <c:v>7.4224137499999996</c:v>
                </c:pt>
                <c:pt idx="19531">
                  <c:v>7.4226012499999996</c:v>
                </c:pt>
                <c:pt idx="19532">
                  <c:v>7.4222112500000001</c:v>
                </c:pt>
                <c:pt idx="19533">
                  <c:v>7.4218281250015989</c:v>
                </c:pt>
                <c:pt idx="19534">
                  <c:v>7.4222000000000001</c:v>
                </c:pt>
                <c:pt idx="19535">
                  <c:v>7.4225218750015989</c:v>
                </c:pt>
                <c:pt idx="19536">
                  <c:v>7.4228512499999999</c:v>
                </c:pt>
                <c:pt idx="19537">
                  <c:v>7.4231843750015987</c:v>
                </c:pt>
                <c:pt idx="19538">
                  <c:v>7.4235881250015989</c:v>
                </c:pt>
                <c:pt idx="19539">
                  <c:v>7.4240187500000001</c:v>
                </c:pt>
                <c:pt idx="19540">
                  <c:v>7.424466875001599</c:v>
                </c:pt>
                <c:pt idx="19541">
                  <c:v>7.4249112500000001</c:v>
                </c:pt>
                <c:pt idx="19542">
                  <c:v>7.4252593750015992</c:v>
                </c:pt>
                <c:pt idx="19543">
                  <c:v>7.4256106250015987</c:v>
                </c:pt>
                <c:pt idx="19544">
                  <c:v>7.4259849999999998</c:v>
                </c:pt>
                <c:pt idx="19545">
                  <c:v>7.4264012499999996</c:v>
                </c:pt>
                <c:pt idx="19546">
                  <c:v>7.4267887500000001</c:v>
                </c:pt>
                <c:pt idx="19547">
                  <c:v>7.4264099999999997</c:v>
                </c:pt>
                <c:pt idx="19548">
                  <c:v>7.4260287500000004</c:v>
                </c:pt>
                <c:pt idx="19549">
                  <c:v>7.4256525</c:v>
                </c:pt>
                <c:pt idx="19550">
                  <c:v>7.4252518750015986</c:v>
                </c:pt>
                <c:pt idx="19551">
                  <c:v>7.4247862500000004</c:v>
                </c:pt>
                <c:pt idx="19552">
                  <c:v>7.4242893750015986</c:v>
                </c:pt>
                <c:pt idx="19553">
                  <c:v>7.423655625001599</c:v>
                </c:pt>
                <c:pt idx="19554">
                  <c:v>7.4233043750015986</c:v>
                </c:pt>
                <c:pt idx="19555">
                  <c:v>7.4229406250015986</c:v>
                </c:pt>
                <c:pt idx="19556">
                  <c:v>7.4226043750015993</c:v>
                </c:pt>
                <c:pt idx="19557">
                  <c:v>7.4221618750015992</c:v>
                </c:pt>
                <c:pt idx="19558">
                  <c:v>7.4217418750015991</c:v>
                </c:pt>
                <c:pt idx="19559">
                  <c:v>7.4213137500000004</c:v>
                </c:pt>
                <c:pt idx="19560">
                  <c:v>7.4208812499999999</c:v>
                </c:pt>
                <c:pt idx="19561">
                  <c:v>7.4205550000000002</c:v>
                </c:pt>
                <c:pt idx="19562">
                  <c:v>7.4201275000000004</c:v>
                </c:pt>
                <c:pt idx="19563">
                  <c:v>7.4198031250015992</c:v>
                </c:pt>
                <c:pt idx="19564">
                  <c:v>7.4194787499999997</c:v>
                </c:pt>
                <c:pt idx="19565">
                  <c:v>7.4196937500000004</c:v>
                </c:pt>
                <c:pt idx="19566">
                  <c:v>7.4192024999999999</c:v>
                </c:pt>
                <c:pt idx="19567">
                  <c:v>7.4188718750015994</c:v>
                </c:pt>
                <c:pt idx="19568">
                  <c:v>7.4185143750015987</c:v>
                </c:pt>
                <c:pt idx="19569">
                  <c:v>7.4182693750015991</c:v>
                </c:pt>
                <c:pt idx="19570">
                  <c:v>7.4177999999999997</c:v>
                </c:pt>
                <c:pt idx="19571">
                  <c:v>7.4172006250015992</c:v>
                </c:pt>
                <c:pt idx="19572">
                  <c:v>7.4167362499999996</c:v>
                </c:pt>
                <c:pt idx="19573">
                  <c:v>7.4162606250015992</c:v>
                </c:pt>
                <c:pt idx="19574">
                  <c:v>7.4166687500000004</c:v>
                </c:pt>
                <c:pt idx="19575">
                  <c:v>7.417158125001599</c:v>
                </c:pt>
                <c:pt idx="19576">
                  <c:v>7.4175012499999999</c:v>
                </c:pt>
                <c:pt idx="19577">
                  <c:v>7.41782875</c:v>
                </c:pt>
                <c:pt idx="19578">
                  <c:v>7.4182674999999998</c:v>
                </c:pt>
                <c:pt idx="19579">
                  <c:v>7.4186006250015986</c:v>
                </c:pt>
                <c:pt idx="19580">
                  <c:v>7.4191031250015991</c:v>
                </c:pt>
                <c:pt idx="19581">
                  <c:v>7.4195287499999996</c:v>
                </c:pt>
                <c:pt idx="19582">
                  <c:v>7.4199593750015991</c:v>
                </c:pt>
                <c:pt idx="19583">
                  <c:v>7.4203262499999996</c:v>
                </c:pt>
                <c:pt idx="19584">
                  <c:v>7.4207556250015987</c:v>
                </c:pt>
                <c:pt idx="19585">
                  <c:v>7.4212318750015989</c:v>
                </c:pt>
                <c:pt idx="19586">
                  <c:v>7.4216712500000002</c:v>
                </c:pt>
                <c:pt idx="19587">
                  <c:v>7.4220912500000003</c:v>
                </c:pt>
                <c:pt idx="19588">
                  <c:v>7.4224693750015991</c:v>
                </c:pt>
                <c:pt idx="19589">
                  <c:v>7.4228768750015988</c:v>
                </c:pt>
                <c:pt idx="19590">
                  <c:v>7.4233481250015991</c:v>
                </c:pt>
                <c:pt idx="19591">
                  <c:v>7.423750625001599</c:v>
                </c:pt>
                <c:pt idx="19592">
                  <c:v>7.4242150000000002</c:v>
                </c:pt>
                <c:pt idx="19593">
                  <c:v>7.424584375001599</c:v>
                </c:pt>
                <c:pt idx="19594">
                  <c:v>7.4242999999999997</c:v>
                </c:pt>
                <c:pt idx="19595">
                  <c:v>7.4237812500000002</c:v>
                </c:pt>
                <c:pt idx="19596">
                  <c:v>7.4233950000000002</c:v>
                </c:pt>
                <c:pt idx="19597">
                  <c:v>7.4229362500000002</c:v>
                </c:pt>
                <c:pt idx="19598">
                  <c:v>7.4225512499999997</c:v>
                </c:pt>
                <c:pt idx="19599">
                  <c:v>7.4222000000000001</c:v>
                </c:pt>
                <c:pt idx="19600">
                  <c:v>7.421850625001599</c:v>
                </c:pt>
                <c:pt idx="19601">
                  <c:v>7.4214650000000004</c:v>
                </c:pt>
                <c:pt idx="19602">
                  <c:v>7.4209418750015992</c:v>
                </c:pt>
                <c:pt idx="19603">
                  <c:v>7.4205699999999997</c:v>
                </c:pt>
                <c:pt idx="19604">
                  <c:v>7.4202018750015988</c:v>
                </c:pt>
                <c:pt idx="19605">
                  <c:v>7.4198449999999996</c:v>
                </c:pt>
                <c:pt idx="19606">
                  <c:v>7.4194624999999998</c:v>
                </c:pt>
                <c:pt idx="19607">
                  <c:v>7.4190962499999999</c:v>
                </c:pt>
                <c:pt idx="19608">
                  <c:v>7.4187018750015987</c:v>
                </c:pt>
                <c:pt idx="19609">
                  <c:v>7.4183287499999997</c:v>
                </c:pt>
                <c:pt idx="19610">
                  <c:v>7.4179693750015989</c:v>
                </c:pt>
                <c:pt idx="19611">
                  <c:v>7.4174899999999999</c:v>
                </c:pt>
                <c:pt idx="19612">
                  <c:v>7.4171374999999999</c:v>
                </c:pt>
                <c:pt idx="19613">
                  <c:v>7.4175512499999998</c:v>
                </c:pt>
                <c:pt idx="19614">
                  <c:v>7.41791</c:v>
                </c:pt>
                <c:pt idx="19615">
                  <c:v>7.4182706250015986</c:v>
                </c:pt>
                <c:pt idx="19616">
                  <c:v>7.4185937500000003</c:v>
                </c:pt>
                <c:pt idx="19617">
                  <c:v>7.4189550000000004</c:v>
                </c:pt>
                <c:pt idx="19618">
                  <c:v>7.419295</c:v>
                </c:pt>
                <c:pt idx="19619">
                  <c:v>7.4196981250015988</c:v>
                </c:pt>
                <c:pt idx="19620">
                  <c:v>7.4201318750015988</c:v>
                </c:pt>
                <c:pt idx="19621">
                  <c:v>7.4206062499999996</c:v>
                </c:pt>
                <c:pt idx="19622">
                  <c:v>7.4209825</c:v>
                </c:pt>
                <c:pt idx="19623">
                  <c:v>7.4213406250015987</c:v>
                </c:pt>
                <c:pt idx="19624">
                  <c:v>7.4216612499999997</c:v>
                </c:pt>
                <c:pt idx="19625">
                  <c:v>7.4221468750015989</c:v>
                </c:pt>
                <c:pt idx="19626">
                  <c:v>7.4225312499999996</c:v>
                </c:pt>
                <c:pt idx="19627">
                  <c:v>7.4229137500000002</c:v>
                </c:pt>
                <c:pt idx="19628">
                  <c:v>7.4234168750015987</c:v>
                </c:pt>
                <c:pt idx="19629">
                  <c:v>7.4237849999999996</c:v>
                </c:pt>
                <c:pt idx="19630">
                  <c:v>7.4232868750015992</c:v>
                </c:pt>
                <c:pt idx="19631">
                  <c:v>7.4227937500000003</c:v>
                </c:pt>
                <c:pt idx="19632">
                  <c:v>7.4223699999999999</c:v>
                </c:pt>
                <c:pt idx="19633">
                  <c:v>7.4220350000000002</c:v>
                </c:pt>
                <c:pt idx="19634">
                  <c:v>7.4215768750015991</c:v>
                </c:pt>
                <c:pt idx="19635">
                  <c:v>7.4211793750015991</c:v>
                </c:pt>
                <c:pt idx="19636">
                  <c:v>7.4207700000000001</c:v>
                </c:pt>
                <c:pt idx="19637">
                  <c:v>7.4203393750015989</c:v>
                </c:pt>
                <c:pt idx="19638">
                  <c:v>7.4198381250015988</c:v>
                </c:pt>
                <c:pt idx="19639">
                  <c:v>7.4192381250015993</c:v>
                </c:pt>
                <c:pt idx="19640">
                  <c:v>7.4188156250015993</c:v>
                </c:pt>
                <c:pt idx="19641">
                  <c:v>7.4184349999999997</c:v>
                </c:pt>
                <c:pt idx="19642">
                  <c:v>7.4180043750015994</c:v>
                </c:pt>
                <c:pt idx="19643">
                  <c:v>7.4175843750015993</c:v>
                </c:pt>
                <c:pt idx="19644">
                  <c:v>7.4171343750015986</c:v>
                </c:pt>
                <c:pt idx="19645">
                  <c:v>7.4167212500000002</c:v>
                </c:pt>
                <c:pt idx="19646">
                  <c:v>7.4163500000000004</c:v>
                </c:pt>
                <c:pt idx="19647">
                  <c:v>7.4159787499999998</c:v>
                </c:pt>
                <c:pt idx="19648">
                  <c:v>7.4155306250015993</c:v>
                </c:pt>
                <c:pt idx="19649">
                  <c:v>7.4149843750015991</c:v>
                </c:pt>
                <c:pt idx="19650">
                  <c:v>7.4144868750015993</c:v>
                </c:pt>
                <c:pt idx="19651">
                  <c:v>7.4139531250015986</c:v>
                </c:pt>
                <c:pt idx="19652">
                  <c:v>7.4133568750015986</c:v>
                </c:pt>
                <c:pt idx="19653">
                  <c:v>7.4127475</c:v>
                </c:pt>
                <c:pt idx="19654">
                  <c:v>7.4121050000000004</c:v>
                </c:pt>
                <c:pt idx="19655">
                  <c:v>7.4113862499999996</c:v>
                </c:pt>
                <c:pt idx="19656">
                  <c:v>7.4106587499999996</c:v>
                </c:pt>
                <c:pt idx="19657">
                  <c:v>7.4099950000000003</c:v>
                </c:pt>
                <c:pt idx="19658">
                  <c:v>7.4093818750015989</c:v>
                </c:pt>
                <c:pt idx="19659">
                  <c:v>7.4089293750015992</c:v>
                </c:pt>
                <c:pt idx="19660">
                  <c:v>7.4085256250015989</c:v>
                </c:pt>
                <c:pt idx="19661">
                  <c:v>7.4081356250015986</c:v>
                </c:pt>
                <c:pt idx="19662">
                  <c:v>7.4077837500000001</c:v>
                </c:pt>
                <c:pt idx="19663">
                  <c:v>7.4073124999999997</c:v>
                </c:pt>
                <c:pt idx="19664">
                  <c:v>7.4068731250015993</c:v>
                </c:pt>
                <c:pt idx="19665">
                  <c:v>7.4065325</c:v>
                </c:pt>
                <c:pt idx="19666">
                  <c:v>7.4061831250015988</c:v>
                </c:pt>
                <c:pt idx="19667">
                  <c:v>7.4065050000000001</c:v>
                </c:pt>
                <c:pt idx="19668">
                  <c:v>7.4068518750015988</c:v>
                </c:pt>
                <c:pt idx="19669">
                  <c:v>7.407185625001599</c:v>
                </c:pt>
                <c:pt idx="19670">
                  <c:v>7.4075956250015986</c:v>
                </c:pt>
                <c:pt idx="19671">
                  <c:v>7.4079943750015991</c:v>
                </c:pt>
                <c:pt idx="19672">
                  <c:v>7.4083812499999997</c:v>
                </c:pt>
                <c:pt idx="19673">
                  <c:v>7.40881875</c:v>
                </c:pt>
                <c:pt idx="19674">
                  <c:v>7.4092124999999998</c:v>
                </c:pt>
                <c:pt idx="19675">
                  <c:v>7.40961625</c:v>
                </c:pt>
                <c:pt idx="19676">
                  <c:v>7.4101187499999996</c:v>
                </c:pt>
                <c:pt idx="19677">
                  <c:v>7.4104962499999996</c:v>
                </c:pt>
                <c:pt idx="19678">
                  <c:v>7.4109112499999998</c:v>
                </c:pt>
                <c:pt idx="19679">
                  <c:v>7.4112762500000002</c:v>
                </c:pt>
                <c:pt idx="19680">
                  <c:v>7.4117274999999996</c:v>
                </c:pt>
                <c:pt idx="19681">
                  <c:v>7.4122031250015992</c:v>
                </c:pt>
                <c:pt idx="19682">
                  <c:v>7.4125743750015989</c:v>
                </c:pt>
                <c:pt idx="19683">
                  <c:v>7.4130518750015986</c:v>
                </c:pt>
                <c:pt idx="19684">
                  <c:v>7.4134062500000004</c:v>
                </c:pt>
                <c:pt idx="19685">
                  <c:v>7.4137862500000002</c:v>
                </c:pt>
                <c:pt idx="19686">
                  <c:v>7.4142193750015988</c:v>
                </c:pt>
                <c:pt idx="19687">
                  <c:v>7.4146487499999996</c:v>
                </c:pt>
                <c:pt idx="19688">
                  <c:v>7.4151693750015992</c:v>
                </c:pt>
                <c:pt idx="19689">
                  <c:v>7.4156087499999996</c:v>
                </c:pt>
                <c:pt idx="19690">
                  <c:v>7.4161593750015991</c:v>
                </c:pt>
                <c:pt idx="19691">
                  <c:v>7.4165287500000003</c:v>
                </c:pt>
                <c:pt idx="19692">
                  <c:v>7.4168906250015993</c:v>
                </c:pt>
                <c:pt idx="19693">
                  <c:v>7.4173168750015988</c:v>
                </c:pt>
                <c:pt idx="19694">
                  <c:v>7.4177306250015986</c:v>
                </c:pt>
                <c:pt idx="19695">
                  <c:v>7.4181418750015986</c:v>
                </c:pt>
                <c:pt idx="19696">
                  <c:v>7.4186406250015988</c:v>
                </c:pt>
                <c:pt idx="19697">
                  <c:v>7.4191287499999996</c:v>
                </c:pt>
                <c:pt idx="19698">
                  <c:v>7.4196143750015988</c:v>
                </c:pt>
                <c:pt idx="19699">
                  <c:v>7.4199393750015989</c:v>
                </c:pt>
                <c:pt idx="19700">
                  <c:v>7.419586875001599</c:v>
                </c:pt>
                <c:pt idx="19701">
                  <c:v>7.4192625000000003</c:v>
                </c:pt>
                <c:pt idx="19702">
                  <c:v>7.4188531250015988</c:v>
                </c:pt>
                <c:pt idx="19703">
                  <c:v>7.4185024999999998</c:v>
                </c:pt>
                <c:pt idx="19704">
                  <c:v>7.4181074999999996</c:v>
                </c:pt>
                <c:pt idx="19705">
                  <c:v>7.4175031250015993</c:v>
                </c:pt>
                <c:pt idx="19706">
                  <c:v>7.4168331250015989</c:v>
                </c:pt>
                <c:pt idx="19707">
                  <c:v>7.4162125000000003</c:v>
                </c:pt>
                <c:pt idx="19708">
                  <c:v>7.41557625</c:v>
                </c:pt>
                <c:pt idx="19709">
                  <c:v>7.4150781250015987</c:v>
                </c:pt>
                <c:pt idx="19710">
                  <c:v>7.4145968750015987</c:v>
                </c:pt>
                <c:pt idx="19711">
                  <c:v>7.4141487499999998</c:v>
                </c:pt>
                <c:pt idx="19712">
                  <c:v>7.4136974999999996</c:v>
                </c:pt>
                <c:pt idx="19713">
                  <c:v>7.4133643750015992</c:v>
                </c:pt>
                <c:pt idx="19714">
                  <c:v>7.4137481250015993</c:v>
                </c:pt>
                <c:pt idx="19715">
                  <c:v>7.4141025000000003</c:v>
                </c:pt>
                <c:pt idx="19716">
                  <c:v>7.4144256250015994</c:v>
                </c:pt>
                <c:pt idx="19717">
                  <c:v>7.4147625000000001</c:v>
                </c:pt>
                <c:pt idx="19718">
                  <c:v>7.4151968750015991</c:v>
                </c:pt>
                <c:pt idx="19719">
                  <c:v>7.4155893750015993</c:v>
                </c:pt>
                <c:pt idx="19720">
                  <c:v>7.4159387499999996</c:v>
                </c:pt>
                <c:pt idx="19721">
                  <c:v>7.4162943750015993</c:v>
                </c:pt>
                <c:pt idx="19722">
                  <c:v>7.4167106250015991</c:v>
                </c:pt>
                <c:pt idx="19723">
                  <c:v>7.4171174999999998</c:v>
                </c:pt>
                <c:pt idx="19724">
                  <c:v>7.4174531250015994</c:v>
                </c:pt>
                <c:pt idx="19725">
                  <c:v>7.4177749999999998</c:v>
                </c:pt>
                <c:pt idx="19726">
                  <c:v>7.4182368750015986</c:v>
                </c:pt>
                <c:pt idx="19727">
                  <c:v>7.4185650000000001</c:v>
                </c:pt>
                <c:pt idx="19728">
                  <c:v>7.4188856250015993</c:v>
                </c:pt>
                <c:pt idx="19729">
                  <c:v>7.4185499999999998</c:v>
                </c:pt>
                <c:pt idx="19730">
                  <c:v>7.4181168750015987</c:v>
                </c:pt>
                <c:pt idx="19731">
                  <c:v>7.4175700000000004</c:v>
                </c:pt>
                <c:pt idx="19732">
                  <c:v>7.4170281250015986</c:v>
                </c:pt>
                <c:pt idx="19733">
                  <c:v>7.4166362499999998</c:v>
                </c:pt>
                <c:pt idx="19734">
                  <c:v>7.4170350000000003</c:v>
                </c:pt>
                <c:pt idx="19735">
                  <c:v>7.4173631250015992</c:v>
                </c:pt>
                <c:pt idx="19736">
                  <c:v>7.4177087500000001</c:v>
                </c:pt>
                <c:pt idx="19737">
                  <c:v>7.4181106250015993</c:v>
                </c:pt>
                <c:pt idx="19738">
                  <c:v>7.4184450000000002</c:v>
                </c:pt>
                <c:pt idx="19739">
                  <c:v>7.4181093750015989</c:v>
                </c:pt>
                <c:pt idx="19740">
                  <c:v>7.4177600000000004</c:v>
                </c:pt>
                <c:pt idx="19741">
                  <c:v>7.4171987499999998</c:v>
                </c:pt>
                <c:pt idx="19742">
                  <c:v>7.4166462500000003</c:v>
                </c:pt>
                <c:pt idx="19743">
                  <c:v>7.4159731250015986</c:v>
                </c:pt>
                <c:pt idx="19744">
                  <c:v>7.4153943750015987</c:v>
                </c:pt>
                <c:pt idx="19745">
                  <c:v>7.4150493750015993</c:v>
                </c:pt>
                <c:pt idx="19746">
                  <c:v>7.4147112499999999</c:v>
                </c:pt>
                <c:pt idx="19747">
                  <c:v>7.414295625001599</c:v>
                </c:pt>
                <c:pt idx="19748">
                  <c:v>7.4138381250015986</c:v>
                </c:pt>
                <c:pt idx="19749">
                  <c:v>7.4133262499999999</c:v>
                </c:pt>
                <c:pt idx="19750">
                  <c:v>7.412759375001599</c:v>
                </c:pt>
                <c:pt idx="19751">
                  <c:v>7.4121325000000002</c:v>
                </c:pt>
                <c:pt idx="19752">
                  <c:v>7.4115562500000003</c:v>
                </c:pt>
                <c:pt idx="19753">
                  <c:v>7.4109306250015994</c:v>
                </c:pt>
                <c:pt idx="19754">
                  <c:v>7.4102306250015992</c:v>
                </c:pt>
                <c:pt idx="19755">
                  <c:v>7.4096362500000001</c:v>
                </c:pt>
                <c:pt idx="19756">
                  <c:v>7.4090168750015986</c:v>
                </c:pt>
                <c:pt idx="19757">
                  <c:v>7.4085049999999999</c:v>
                </c:pt>
                <c:pt idx="19758">
                  <c:v>7.408089375001599</c:v>
                </c:pt>
                <c:pt idx="19759">
                  <c:v>7.4077225000000002</c:v>
                </c:pt>
                <c:pt idx="19760">
                  <c:v>7.4071487500000002</c:v>
                </c:pt>
                <c:pt idx="19761">
                  <c:v>7.4067206250015989</c:v>
                </c:pt>
                <c:pt idx="19762">
                  <c:v>7.4063281250015987</c:v>
                </c:pt>
                <c:pt idx="19763">
                  <c:v>7.4060075000000003</c:v>
                </c:pt>
                <c:pt idx="19764">
                  <c:v>7.4064750000000004</c:v>
                </c:pt>
                <c:pt idx="19765">
                  <c:v>7.4069043750015986</c:v>
                </c:pt>
                <c:pt idx="19766">
                  <c:v>7.4073549999999999</c:v>
                </c:pt>
                <c:pt idx="19767">
                  <c:v>7.4076781250015991</c:v>
                </c:pt>
                <c:pt idx="19768">
                  <c:v>7.4080512499999998</c:v>
                </c:pt>
                <c:pt idx="19769">
                  <c:v>7.4083837499999996</c:v>
                </c:pt>
                <c:pt idx="19770">
                  <c:v>7.4087662500000002</c:v>
                </c:pt>
                <c:pt idx="19771">
                  <c:v>7.4091537499999998</c:v>
                </c:pt>
                <c:pt idx="19772">
                  <c:v>7.4094906250015988</c:v>
                </c:pt>
                <c:pt idx="19773">
                  <c:v>7.4098518750015989</c:v>
                </c:pt>
                <c:pt idx="19774">
                  <c:v>7.4102681250015987</c:v>
                </c:pt>
                <c:pt idx="19775">
                  <c:v>7.4106424999999998</c:v>
                </c:pt>
                <c:pt idx="19776">
                  <c:v>7.4111418750015989</c:v>
                </c:pt>
                <c:pt idx="19777">
                  <c:v>7.411528125001599</c:v>
                </c:pt>
                <c:pt idx="19778">
                  <c:v>7.4119606250015986</c:v>
                </c:pt>
                <c:pt idx="19779">
                  <c:v>7.4123675000000002</c:v>
                </c:pt>
                <c:pt idx="19780">
                  <c:v>7.4127331250015986</c:v>
                </c:pt>
                <c:pt idx="19781">
                  <c:v>7.4132199999999999</c:v>
                </c:pt>
                <c:pt idx="19782">
                  <c:v>7.4136125000000002</c:v>
                </c:pt>
                <c:pt idx="19783">
                  <c:v>7.414026875001599</c:v>
                </c:pt>
                <c:pt idx="19784">
                  <c:v>7.4143506250015987</c:v>
                </c:pt>
                <c:pt idx="19785">
                  <c:v>7.4147850000000002</c:v>
                </c:pt>
                <c:pt idx="19786">
                  <c:v>7.4151756250015994</c:v>
                </c:pt>
                <c:pt idx="19787">
                  <c:v>7.4155581250015992</c:v>
                </c:pt>
                <c:pt idx="19788">
                  <c:v>7.4158918750015994</c:v>
                </c:pt>
                <c:pt idx="19789">
                  <c:v>7.415504375001599</c:v>
                </c:pt>
                <c:pt idx="19790">
                  <c:v>7.4150693750015986</c:v>
                </c:pt>
                <c:pt idx="19791">
                  <c:v>7.4146318750015991</c:v>
                </c:pt>
                <c:pt idx="19792">
                  <c:v>7.4141506250015992</c:v>
                </c:pt>
                <c:pt idx="19793">
                  <c:v>7.4137456250015994</c:v>
                </c:pt>
                <c:pt idx="19794">
                  <c:v>7.4134068750015993</c:v>
                </c:pt>
                <c:pt idx="19795">
                  <c:v>7.4128800000000004</c:v>
                </c:pt>
                <c:pt idx="19796">
                  <c:v>7.4124168750015986</c:v>
                </c:pt>
                <c:pt idx="19797">
                  <c:v>7.4119012499999997</c:v>
                </c:pt>
                <c:pt idx="19798">
                  <c:v>7.4115624999999996</c:v>
                </c:pt>
                <c:pt idx="19799">
                  <c:v>7.4110606250015989</c:v>
                </c:pt>
                <c:pt idx="19800">
                  <c:v>7.4107399999999997</c:v>
                </c:pt>
                <c:pt idx="19801">
                  <c:v>7.4103456250015993</c:v>
                </c:pt>
                <c:pt idx="19802">
                  <c:v>7.4099750000000002</c:v>
                </c:pt>
                <c:pt idx="19803">
                  <c:v>7.4095931250015994</c:v>
                </c:pt>
                <c:pt idx="19804">
                  <c:v>7.4092599999999997</c:v>
                </c:pt>
                <c:pt idx="19805">
                  <c:v>7.4094881250015989</c:v>
                </c:pt>
                <c:pt idx="19806">
                  <c:v>7.4099068750015986</c:v>
                </c:pt>
                <c:pt idx="19807">
                  <c:v>7.4103581250015989</c:v>
                </c:pt>
                <c:pt idx="19808">
                  <c:v>7.410685</c:v>
                </c:pt>
                <c:pt idx="19809">
                  <c:v>7.4110399999999998</c:v>
                </c:pt>
                <c:pt idx="19810">
                  <c:v>7.4114143750015993</c:v>
                </c:pt>
                <c:pt idx="19811">
                  <c:v>7.4117731250015986</c:v>
                </c:pt>
                <c:pt idx="19812">
                  <c:v>7.4121881250015988</c:v>
                </c:pt>
                <c:pt idx="19813">
                  <c:v>7.4125318750015987</c:v>
                </c:pt>
                <c:pt idx="19814">
                  <c:v>7.4128962500000002</c:v>
                </c:pt>
                <c:pt idx="19815">
                  <c:v>7.4133481250015993</c:v>
                </c:pt>
                <c:pt idx="19816">
                  <c:v>7.4137281250015992</c:v>
                </c:pt>
                <c:pt idx="19817">
                  <c:v>7.4141656250015986</c:v>
                </c:pt>
                <c:pt idx="19818">
                  <c:v>7.41465</c:v>
                </c:pt>
                <c:pt idx="19819">
                  <c:v>7.4150381250015993</c:v>
                </c:pt>
                <c:pt idx="19820">
                  <c:v>7.4153650000000004</c:v>
                </c:pt>
                <c:pt idx="19821">
                  <c:v>7.4157074999999999</c:v>
                </c:pt>
                <c:pt idx="19822">
                  <c:v>7.4161106250015987</c:v>
                </c:pt>
                <c:pt idx="19823">
                  <c:v>7.4164943750015988</c:v>
                </c:pt>
                <c:pt idx="19824">
                  <c:v>7.4168612500000002</c:v>
                </c:pt>
                <c:pt idx="19825">
                  <c:v>7.4173081250015986</c:v>
                </c:pt>
                <c:pt idx="19826">
                  <c:v>7.4176306250015989</c:v>
                </c:pt>
                <c:pt idx="19827">
                  <c:v>7.418048125001599</c:v>
                </c:pt>
                <c:pt idx="19828">
                  <c:v>7.4184393750015989</c:v>
                </c:pt>
                <c:pt idx="19829">
                  <c:v>7.4187956250015992</c:v>
                </c:pt>
                <c:pt idx="19830">
                  <c:v>7.4192368750015989</c:v>
                </c:pt>
                <c:pt idx="19831">
                  <c:v>7.4187606250015987</c:v>
                </c:pt>
                <c:pt idx="19832">
                  <c:v>7.4182075000000003</c:v>
                </c:pt>
                <c:pt idx="19833">
                  <c:v>7.4177743750015992</c:v>
                </c:pt>
                <c:pt idx="19834">
                  <c:v>7.4173131250015993</c:v>
                </c:pt>
                <c:pt idx="19835">
                  <c:v>7.4167387500000004</c:v>
                </c:pt>
                <c:pt idx="19836">
                  <c:v>7.4161587500000001</c:v>
                </c:pt>
                <c:pt idx="19837">
                  <c:v>7.4156018750015988</c:v>
                </c:pt>
                <c:pt idx="19838">
                  <c:v>7.4149812500000003</c:v>
                </c:pt>
                <c:pt idx="19839">
                  <c:v>7.4143706250015988</c:v>
                </c:pt>
                <c:pt idx="19840">
                  <c:v>7.4137106250015989</c:v>
                </c:pt>
                <c:pt idx="19841">
                  <c:v>7.4130562500000003</c:v>
                </c:pt>
                <c:pt idx="19842">
                  <c:v>7.4124187499999996</c:v>
                </c:pt>
                <c:pt idx="19843">
                  <c:v>7.4117662500000003</c:v>
                </c:pt>
                <c:pt idx="19844">
                  <c:v>7.4111243750015987</c:v>
                </c:pt>
                <c:pt idx="19845">
                  <c:v>7.4105093750015989</c:v>
                </c:pt>
                <c:pt idx="19846">
                  <c:v>7.4098875</c:v>
                </c:pt>
                <c:pt idx="19847">
                  <c:v>7.4092275000000001</c:v>
                </c:pt>
                <c:pt idx="19848">
                  <c:v>7.4086350000000003</c:v>
                </c:pt>
                <c:pt idx="19849">
                  <c:v>7.4080237499999999</c:v>
                </c:pt>
                <c:pt idx="19850">
                  <c:v>7.40750625</c:v>
                </c:pt>
                <c:pt idx="19851">
                  <c:v>7.4069387500000001</c:v>
                </c:pt>
                <c:pt idx="19852">
                  <c:v>7.4064237500000001</c:v>
                </c:pt>
                <c:pt idx="19853">
                  <c:v>7.4060499999999996</c:v>
                </c:pt>
                <c:pt idx="19854">
                  <c:v>7.4056993750015989</c:v>
                </c:pt>
                <c:pt idx="19855">
                  <c:v>7.405226875001599</c:v>
                </c:pt>
                <c:pt idx="19856">
                  <c:v>7.4048212500000004</c:v>
                </c:pt>
                <c:pt idx="19857">
                  <c:v>7.4044600000000003</c:v>
                </c:pt>
                <c:pt idx="19858">
                  <c:v>7.4040668750015994</c:v>
                </c:pt>
                <c:pt idx="19859">
                  <c:v>7.4044524999999997</c:v>
                </c:pt>
                <c:pt idx="19860">
                  <c:v>7.4048868750015986</c:v>
                </c:pt>
                <c:pt idx="19861">
                  <c:v>7.4052924999999998</c:v>
                </c:pt>
                <c:pt idx="19862">
                  <c:v>7.4056150000000001</c:v>
                </c:pt>
                <c:pt idx="19863">
                  <c:v>7.4060443750015992</c:v>
                </c:pt>
                <c:pt idx="19864">
                  <c:v>7.4063662499999996</c:v>
                </c:pt>
                <c:pt idx="19865">
                  <c:v>7.4060224999999997</c:v>
                </c:pt>
                <c:pt idx="19866">
                  <c:v>7.405615625001599</c:v>
                </c:pt>
                <c:pt idx="19867">
                  <c:v>7.4052506250015986</c:v>
                </c:pt>
                <c:pt idx="19868">
                  <c:v>7.4048524999999996</c:v>
                </c:pt>
                <c:pt idx="19869">
                  <c:v>7.4048825000000003</c:v>
                </c:pt>
                <c:pt idx="19870">
                  <c:v>7.4052162499999996</c:v>
                </c:pt>
                <c:pt idx="19871">
                  <c:v>7.4055631250015992</c:v>
                </c:pt>
                <c:pt idx="19872">
                  <c:v>7.4058868750015989</c:v>
                </c:pt>
                <c:pt idx="19873">
                  <c:v>7.4061987499999997</c:v>
                </c:pt>
                <c:pt idx="19874">
                  <c:v>7.4058531250015989</c:v>
                </c:pt>
                <c:pt idx="19875">
                  <c:v>7.4055187499999997</c:v>
                </c:pt>
                <c:pt idx="19876">
                  <c:v>7.405125</c:v>
                </c:pt>
                <c:pt idx="19877">
                  <c:v>7.4047681250015991</c:v>
                </c:pt>
                <c:pt idx="19878">
                  <c:v>7.4043931250015991</c:v>
                </c:pt>
                <c:pt idx="19879">
                  <c:v>7.4040324999999996</c:v>
                </c:pt>
                <c:pt idx="19880">
                  <c:v>7.4041362499999996</c:v>
                </c:pt>
                <c:pt idx="19881">
                  <c:v>7.4045143750015994</c:v>
                </c:pt>
                <c:pt idx="19882">
                  <c:v>7.4048375000000002</c:v>
                </c:pt>
                <c:pt idx="19883">
                  <c:v>7.4052756250015994</c:v>
                </c:pt>
                <c:pt idx="19884">
                  <c:v>7.405708125001599</c:v>
                </c:pt>
                <c:pt idx="19885">
                  <c:v>7.406060625001599</c:v>
                </c:pt>
                <c:pt idx="19886">
                  <c:v>7.4064231250015986</c:v>
                </c:pt>
                <c:pt idx="19887">
                  <c:v>7.4068068750015987</c:v>
                </c:pt>
                <c:pt idx="19888">
                  <c:v>7.4071825000000002</c:v>
                </c:pt>
                <c:pt idx="19889">
                  <c:v>7.4075325000000003</c:v>
                </c:pt>
                <c:pt idx="19890">
                  <c:v>7.4078900000000001</c:v>
                </c:pt>
                <c:pt idx="19891">
                  <c:v>7.4082262500000002</c:v>
                </c:pt>
                <c:pt idx="19892">
                  <c:v>7.4086687500000004</c:v>
                </c:pt>
                <c:pt idx="19893">
                  <c:v>7.4090512500000001</c:v>
                </c:pt>
                <c:pt idx="19894">
                  <c:v>7.4094212500000003</c:v>
                </c:pt>
                <c:pt idx="19895">
                  <c:v>7.40987375</c:v>
                </c:pt>
                <c:pt idx="19896">
                  <c:v>7.4102249999999996</c:v>
                </c:pt>
                <c:pt idx="19897">
                  <c:v>7.4106924999999997</c:v>
                </c:pt>
                <c:pt idx="19898">
                  <c:v>7.4108712499999996</c:v>
                </c:pt>
                <c:pt idx="19899">
                  <c:v>7.411234375001599</c:v>
                </c:pt>
                <c:pt idx="19900">
                  <c:v>7.4116006250015989</c:v>
                </c:pt>
                <c:pt idx="19901">
                  <c:v>7.4119431250015992</c:v>
                </c:pt>
                <c:pt idx="19902">
                  <c:v>7.4123306250015988</c:v>
                </c:pt>
                <c:pt idx="19903">
                  <c:v>7.4117231250015987</c:v>
                </c:pt>
                <c:pt idx="19904">
                  <c:v>7.411304375001599</c:v>
                </c:pt>
                <c:pt idx="19905">
                  <c:v>7.4108725</c:v>
                </c:pt>
                <c:pt idx="19906">
                  <c:v>7.4104243750015986</c:v>
                </c:pt>
                <c:pt idx="19907">
                  <c:v>7.4099318750015986</c:v>
                </c:pt>
                <c:pt idx="19908">
                  <c:v>7.4093856250015993</c:v>
                </c:pt>
                <c:pt idx="19909">
                  <c:v>7.4086818750015988</c:v>
                </c:pt>
                <c:pt idx="19910">
                  <c:v>7.4079143750015986</c:v>
                </c:pt>
                <c:pt idx="19911">
                  <c:v>7.4072281250015992</c:v>
                </c:pt>
                <c:pt idx="19912">
                  <c:v>7.4066293750015992</c:v>
                </c:pt>
                <c:pt idx="19913">
                  <c:v>7.4060787499999998</c:v>
                </c:pt>
                <c:pt idx="19914">
                  <c:v>7.4056237500000002</c:v>
                </c:pt>
                <c:pt idx="19915">
                  <c:v>7.4052556250015993</c:v>
                </c:pt>
                <c:pt idx="19916">
                  <c:v>7.4049056250015992</c:v>
                </c:pt>
                <c:pt idx="19917">
                  <c:v>7.4042599999999998</c:v>
                </c:pt>
                <c:pt idx="19918">
                  <c:v>7.4037562499999998</c:v>
                </c:pt>
                <c:pt idx="19919">
                  <c:v>7.4031962499999997</c:v>
                </c:pt>
                <c:pt idx="19920">
                  <c:v>7.4027162500000001</c:v>
                </c:pt>
                <c:pt idx="19921">
                  <c:v>7.4021037500000002</c:v>
                </c:pt>
                <c:pt idx="19922">
                  <c:v>7.4016518750015994</c:v>
                </c:pt>
                <c:pt idx="19923">
                  <c:v>7.4013231250015989</c:v>
                </c:pt>
                <c:pt idx="19924">
                  <c:v>7.4012643750015989</c:v>
                </c:pt>
                <c:pt idx="19925">
                  <c:v>7.4014899999999999</c:v>
                </c:pt>
                <c:pt idx="19926">
                  <c:v>7.4018406250015989</c:v>
                </c:pt>
                <c:pt idx="19927">
                  <c:v>7.4016887499999999</c:v>
                </c:pt>
                <c:pt idx="19928">
                  <c:v>7.40187375</c:v>
                </c:pt>
                <c:pt idx="19929">
                  <c:v>7.4022087499999998</c:v>
                </c:pt>
                <c:pt idx="19930">
                  <c:v>7.4025968750015991</c:v>
                </c:pt>
                <c:pt idx="19931">
                  <c:v>7.40300125</c:v>
                </c:pt>
                <c:pt idx="19932">
                  <c:v>7.4034337499999996</c:v>
                </c:pt>
                <c:pt idx="19933">
                  <c:v>7.4037800000000002</c:v>
                </c:pt>
                <c:pt idx="19934">
                  <c:v>7.4041581250015991</c:v>
                </c:pt>
                <c:pt idx="19935">
                  <c:v>7.40447875</c:v>
                </c:pt>
                <c:pt idx="19936">
                  <c:v>7.40485375</c:v>
                </c:pt>
                <c:pt idx="19937">
                  <c:v>7.4052274999999996</c:v>
                </c:pt>
                <c:pt idx="19938">
                  <c:v>7.4056237500000002</c:v>
                </c:pt>
                <c:pt idx="19939">
                  <c:v>7.4057793750015986</c:v>
                </c:pt>
                <c:pt idx="19940">
                  <c:v>7.4062537500000003</c:v>
                </c:pt>
                <c:pt idx="19941">
                  <c:v>7.4066081250015987</c:v>
                </c:pt>
                <c:pt idx="19942">
                  <c:v>7.4070656250015992</c:v>
                </c:pt>
                <c:pt idx="19943">
                  <c:v>7.4074249999999999</c:v>
                </c:pt>
                <c:pt idx="19944">
                  <c:v>7.4077774999999999</c:v>
                </c:pt>
                <c:pt idx="19945">
                  <c:v>7.4082943750015993</c:v>
                </c:pt>
                <c:pt idx="19946">
                  <c:v>7.4087362499999996</c:v>
                </c:pt>
                <c:pt idx="19947">
                  <c:v>7.4091362500000004</c:v>
                </c:pt>
                <c:pt idx="19948">
                  <c:v>7.409465</c:v>
                </c:pt>
                <c:pt idx="19949">
                  <c:v>7.4098406250015989</c:v>
                </c:pt>
                <c:pt idx="19950">
                  <c:v>7.4099593750015993</c:v>
                </c:pt>
                <c:pt idx="19951">
                  <c:v>7.4096287500000004</c:v>
                </c:pt>
                <c:pt idx="19952">
                  <c:v>7.4092581250015987</c:v>
                </c:pt>
                <c:pt idx="19953">
                  <c:v>7.4087168750015993</c:v>
                </c:pt>
                <c:pt idx="19954">
                  <c:v>7.4080925000000004</c:v>
                </c:pt>
                <c:pt idx="19955">
                  <c:v>7.4077000000000002</c:v>
                </c:pt>
                <c:pt idx="19956">
                  <c:v>7.4073012499999997</c:v>
                </c:pt>
                <c:pt idx="19957">
                  <c:v>7.4068281250015993</c:v>
                </c:pt>
                <c:pt idx="19958">
                  <c:v>7.4064924999999997</c:v>
                </c:pt>
                <c:pt idx="19959">
                  <c:v>7.405979375001599</c:v>
                </c:pt>
                <c:pt idx="19960">
                  <c:v>7.4055893750015986</c:v>
                </c:pt>
                <c:pt idx="19961">
                  <c:v>7.4051756250015988</c:v>
                </c:pt>
                <c:pt idx="19962">
                  <c:v>7.4048212500000004</c:v>
                </c:pt>
                <c:pt idx="19963">
                  <c:v>7.4044718750015992</c:v>
                </c:pt>
                <c:pt idx="19964">
                  <c:v>7.4041125000000001</c:v>
                </c:pt>
                <c:pt idx="19965">
                  <c:v>7.4037662500000003</c:v>
                </c:pt>
                <c:pt idx="19966">
                  <c:v>7.4033118750015987</c:v>
                </c:pt>
                <c:pt idx="19967">
                  <c:v>7.4029674999999999</c:v>
                </c:pt>
                <c:pt idx="19968">
                  <c:v>7.402624375001599</c:v>
                </c:pt>
                <c:pt idx="19969">
                  <c:v>7.4022525000000003</c:v>
                </c:pt>
                <c:pt idx="19970">
                  <c:v>7.402084375001599</c:v>
                </c:pt>
                <c:pt idx="19971">
                  <c:v>7.4020643750015989</c:v>
                </c:pt>
                <c:pt idx="19972">
                  <c:v>7.4023950000000003</c:v>
                </c:pt>
                <c:pt idx="19973">
                  <c:v>7.4027993750015986</c:v>
                </c:pt>
                <c:pt idx="19974">
                  <c:v>7.4031799999999999</c:v>
                </c:pt>
                <c:pt idx="19975">
                  <c:v>7.4036243750015993</c:v>
                </c:pt>
                <c:pt idx="19976">
                  <c:v>7.4039450000000002</c:v>
                </c:pt>
                <c:pt idx="19977">
                  <c:v>7.4042993750015986</c:v>
                </c:pt>
                <c:pt idx="19978">
                  <c:v>7.4047293750015992</c:v>
                </c:pt>
                <c:pt idx="19979">
                  <c:v>7.4051712500000004</c:v>
                </c:pt>
                <c:pt idx="19980">
                  <c:v>7.4055293750015991</c:v>
                </c:pt>
                <c:pt idx="19981">
                  <c:v>7.4060156250015989</c:v>
                </c:pt>
                <c:pt idx="19982">
                  <c:v>7.4064618750015994</c:v>
                </c:pt>
                <c:pt idx="19983">
                  <c:v>7.4068181250015988</c:v>
                </c:pt>
                <c:pt idx="19984">
                  <c:v>7.4072137500000004</c:v>
                </c:pt>
                <c:pt idx="19985">
                  <c:v>7.4076456250015994</c:v>
                </c:pt>
                <c:pt idx="19986">
                  <c:v>7.4081412499999999</c:v>
                </c:pt>
                <c:pt idx="19987">
                  <c:v>7.4086837499999998</c:v>
                </c:pt>
                <c:pt idx="19988">
                  <c:v>7.4090437500000004</c:v>
                </c:pt>
                <c:pt idx="19989">
                  <c:v>7.4094943750015991</c:v>
                </c:pt>
                <c:pt idx="19990">
                  <c:v>7.4099300000000001</c:v>
                </c:pt>
                <c:pt idx="19991">
                  <c:v>7.4103250000000003</c:v>
                </c:pt>
                <c:pt idx="19992">
                  <c:v>7.4108037500000004</c:v>
                </c:pt>
                <c:pt idx="19993">
                  <c:v>7.4112299999999998</c:v>
                </c:pt>
                <c:pt idx="19994">
                  <c:v>7.411598125001599</c:v>
                </c:pt>
                <c:pt idx="19995">
                  <c:v>7.4119774999999999</c:v>
                </c:pt>
                <c:pt idx="19996">
                  <c:v>7.4123906250015992</c:v>
                </c:pt>
                <c:pt idx="19997">
                  <c:v>7.4127262500000004</c:v>
                </c:pt>
                <c:pt idx="19998">
                  <c:v>7.41318375</c:v>
                </c:pt>
                <c:pt idx="19999">
                  <c:v>7.4135350000000004</c:v>
                </c:pt>
                <c:pt idx="20000">
                  <c:v>7.4132593750015987</c:v>
                </c:pt>
                <c:pt idx="20001">
                  <c:v>7.4128618750015987</c:v>
                </c:pt>
                <c:pt idx="20002">
                  <c:v>7.4125375</c:v>
                </c:pt>
                <c:pt idx="20003">
                  <c:v>7.4121118750015986</c:v>
                </c:pt>
                <c:pt idx="20004">
                  <c:v>7.4116843750015988</c:v>
                </c:pt>
                <c:pt idx="20005">
                  <c:v>7.4113462500000002</c:v>
                </c:pt>
                <c:pt idx="20006">
                  <c:v>7.4109887499999996</c:v>
                </c:pt>
                <c:pt idx="20007">
                  <c:v>7.4106006250015986</c:v>
                </c:pt>
                <c:pt idx="20008">
                  <c:v>7.4101856250015992</c:v>
                </c:pt>
                <c:pt idx="20009">
                  <c:v>7.4096212499999998</c:v>
                </c:pt>
                <c:pt idx="20010">
                  <c:v>7.4088706250015992</c:v>
                </c:pt>
                <c:pt idx="20011">
                  <c:v>7.4079750000000004</c:v>
                </c:pt>
                <c:pt idx="20012">
                  <c:v>7.4070981250015988</c:v>
                </c:pt>
                <c:pt idx="20013">
                  <c:v>7.4061887500000001</c:v>
                </c:pt>
                <c:pt idx="20014">
                  <c:v>7.4051856250015993</c:v>
                </c:pt>
                <c:pt idx="20015">
                  <c:v>7.4042368750015992</c:v>
                </c:pt>
                <c:pt idx="20016">
                  <c:v>7.4032543750015991</c:v>
                </c:pt>
                <c:pt idx="20017">
                  <c:v>7.4022437500000002</c:v>
                </c:pt>
                <c:pt idx="20018">
                  <c:v>7.4012787500000004</c:v>
                </c:pt>
                <c:pt idx="20019">
                  <c:v>7.4004931250015993</c:v>
                </c:pt>
                <c:pt idx="20020">
                  <c:v>7.3998731250015988</c:v>
                </c:pt>
                <c:pt idx="20021">
                  <c:v>7.3994218750015994</c:v>
                </c:pt>
                <c:pt idx="20022">
                  <c:v>7.3989731250015991</c:v>
                </c:pt>
                <c:pt idx="20023">
                  <c:v>7.3985599999999998</c:v>
                </c:pt>
                <c:pt idx="20024">
                  <c:v>7.3981943750015988</c:v>
                </c:pt>
                <c:pt idx="20025">
                  <c:v>7.3976331250015992</c:v>
                </c:pt>
                <c:pt idx="20026">
                  <c:v>7.3971662499999997</c:v>
                </c:pt>
                <c:pt idx="20027">
                  <c:v>7.3968218750015993</c:v>
                </c:pt>
                <c:pt idx="20028">
                  <c:v>7.3964643750015986</c:v>
                </c:pt>
                <c:pt idx="20029">
                  <c:v>7.3968937500000003</c:v>
                </c:pt>
                <c:pt idx="20030">
                  <c:v>7.3972175</c:v>
                </c:pt>
                <c:pt idx="20031">
                  <c:v>7.3976437500000003</c:v>
                </c:pt>
                <c:pt idx="20032">
                  <c:v>7.3979637499999997</c:v>
                </c:pt>
                <c:pt idx="20033">
                  <c:v>7.3983999999999996</c:v>
                </c:pt>
                <c:pt idx="20034">
                  <c:v>7.39873125</c:v>
                </c:pt>
                <c:pt idx="20035">
                  <c:v>7.3991587499999998</c:v>
                </c:pt>
                <c:pt idx="20036">
                  <c:v>7.3995974999999996</c:v>
                </c:pt>
                <c:pt idx="20037">
                  <c:v>7.3999187500000003</c:v>
                </c:pt>
                <c:pt idx="20038">
                  <c:v>7.4003518750015989</c:v>
                </c:pt>
                <c:pt idx="20039">
                  <c:v>7.4007412500000003</c:v>
                </c:pt>
                <c:pt idx="20040">
                  <c:v>7.4011493750015989</c:v>
                </c:pt>
                <c:pt idx="20041">
                  <c:v>7.4016006250015991</c:v>
                </c:pt>
                <c:pt idx="20042">
                  <c:v>7.4020074999999999</c:v>
                </c:pt>
                <c:pt idx="20043">
                  <c:v>7.4025256250015987</c:v>
                </c:pt>
                <c:pt idx="20044">
                  <c:v>7.4029175</c:v>
                </c:pt>
                <c:pt idx="20045">
                  <c:v>7.4033625000000001</c:v>
                </c:pt>
                <c:pt idx="20046">
                  <c:v>7.403701875001599</c:v>
                </c:pt>
                <c:pt idx="20047">
                  <c:v>7.4041625</c:v>
                </c:pt>
                <c:pt idx="20048">
                  <c:v>7.4046268750015987</c:v>
                </c:pt>
                <c:pt idx="20049">
                  <c:v>7.40503</c:v>
                </c:pt>
                <c:pt idx="20050">
                  <c:v>7.4054518750015994</c:v>
                </c:pt>
                <c:pt idx="20051">
                  <c:v>7.4058037499999996</c:v>
                </c:pt>
                <c:pt idx="20052">
                  <c:v>7.4061956250015992</c:v>
                </c:pt>
                <c:pt idx="20053">
                  <c:v>7.4065906250015994</c:v>
                </c:pt>
                <c:pt idx="20054">
                  <c:v>7.4069649999999996</c:v>
                </c:pt>
                <c:pt idx="20055">
                  <c:v>7.4073356250015987</c:v>
                </c:pt>
                <c:pt idx="20056">
                  <c:v>7.4076756250015992</c:v>
                </c:pt>
                <c:pt idx="20057">
                  <c:v>7.4074937500000004</c:v>
                </c:pt>
                <c:pt idx="20058">
                  <c:v>7.4072718750015989</c:v>
                </c:pt>
                <c:pt idx="20059">
                  <c:v>7.4069037499999997</c:v>
                </c:pt>
                <c:pt idx="20060">
                  <c:v>7.4063843750015987</c:v>
                </c:pt>
                <c:pt idx="20061">
                  <c:v>7.40574625</c:v>
                </c:pt>
                <c:pt idx="20062">
                  <c:v>7.4052943750015991</c:v>
                </c:pt>
                <c:pt idx="20063">
                  <c:v>7.4047824999999996</c:v>
                </c:pt>
                <c:pt idx="20064">
                  <c:v>7.4043043750015993</c:v>
                </c:pt>
                <c:pt idx="20065">
                  <c:v>7.4038124999999999</c:v>
                </c:pt>
                <c:pt idx="20066">
                  <c:v>7.4032724999999999</c:v>
                </c:pt>
                <c:pt idx="20067">
                  <c:v>7.40269625</c:v>
                </c:pt>
                <c:pt idx="20068">
                  <c:v>7.4020981250015989</c:v>
                </c:pt>
                <c:pt idx="20069">
                  <c:v>7.4014537499999999</c:v>
                </c:pt>
                <c:pt idx="20070">
                  <c:v>7.4008775</c:v>
                </c:pt>
                <c:pt idx="20071">
                  <c:v>7.4003531250015993</c:v>
                </c:pt>
                <c:pt idx="20072">
                  <c:v>7.3998868750015987</c:v>
                </c:pt>
                <c:pt idx="20073">
                  <c:v>7.3995312499999999</c:v>
                </c:pt>
                <c:pt idx="20074">
                  <c:v>7.3991281250015986</c:v>
                </c:pt>
                <c:pt idx="20075">
                  <c:v>7.3987625000000001</c:v>
                </c:pt>
                <c:pt idx="20076">
                  <c:v>7.3983343750015989</c:v>
                </c:pt>
                <c:pt idx="20077">
                  <c:v>7.3980050000000004</c:v>
                </c:pt>
                <c:pt idx="20078">
                  <c:v>7.3979518750015991</c:v>
                </c:pt>
                <c:pt idx="20079">
                  <c:v>7.3982943750015986</c:v>
                </c:pt>
                <c:pt idx="20080">
                  <c:v>7.3986150000000004</c:v>
                </c:pt>
                <c:pt idx="20081">
                  <c:v>7.3990337500000001</c:v>
                </c:pt>
                <c:pt idx="20082">
                  <c:v>7.3993743750015986</c:v>
                </c:pt>
                <c:pt idx="20083">
                  <c:v>7.3997606250015986</c:v>
                </c:pt>
                <c:pt idx="20084">
                  <c:v>7.4002031250015987</c:v>
                </c:pt>
                <c:pt idx="20085">
                  <c:v>7.4005799999999997</c:v>
                </c:pt>
                <c:pt idx="20086">
                  <c:v>7.400923125001599</c:v>
                </c:pt>
                <c:pt idx="20087">
                  <c:v>7.4008362500000002</c:v>
                </c:pt>
                <c:pt idx="20088">
                  <c:v>7.4012037499999996</c:v>
                </c:pt>
                <c:pt idx="20089">
                  <c:v>7.4016831250015986</c:v>
                </c:pt>
                <c:pt idx="20090">
                  <c:v>7.4020312500000003</c:v>
                </c:pt>
                <c:pt idx="20091">
                  <c:v>7.4024031250015989</c:v>
                </c:pt>
                <c:pt idx="20092">
                  <c:v>7.4027368750015992</c:v>
                </c:pt>
                <c:pt idx="20093">
                  <c:v>7.4030943750015989</c:v>
                </c:pt>
                <c:pt idx="20094">
                  <c:v>7.4034506250015992</c:v>
                </c:pt>
                <c:pt idx="20095">
                  <c:v>7.4038856250015987</c:v>
                </c:pt>
                <c:pt idx="20096">
                  <c:v>7.4042624999999997</c:v>
                </c:pt>
                <c:pt idx="20097">
                  <c:v>7.4046837500000002</c:v>
                </c:pt>
                <c:pt idx="20098">
                  <c:v>7.4051612499999999</c:v>
                </c:pt>
                <c:pt idx="20099">
                  <c:v>7.405486875001599</c:v>
                </c:pt>
                <c:pt idx="20100">
                  <c:v>7.4058200000000003</c:v>
                </c:pt>
                <c:pt idx="20101">
                  <c:v>7.4062918750015987</c:v>
                </c:pt>
                <c:pt idx="20102">
                  <c:v>7.4066812500000001</c:v>
                </c:pt>
                <c:pt idx="20103">
                  <c:v>7.4070918750015986</c:v>
                </c:pt>
                <c:pt idx="20104">
                  <c:v>7.4074843750015988</c:v>
                </c:pt>
                <c:pt idx="20105">
                  <c:v>7.4079406250015989</c:v>
                </c:pt>
                <c:pt idx="20106">
                  <c:v>7.4083012500000001</c:v>
                </c:pt>
                <c:pt idx="20107">
                  <c:v>7.4086474999999998</c:v>
                </c:pt>
                <c:pt idx="20108">
                  <c:v>7.40865375</c:v>
                </c:pt>
                <c:pt idx="20109">
                  <c:v>7.4082481250015988</c:v>
                </c:pt>
                <c:pt idx="20110">
                  <c:v>7.4078837499999999</c:v>
                </c:pt>
                <c:pt idx="20111">
                  <c:v>7.4075293750015989</c:v>
                </c:pt>
                <c:pt idx="20112">
                  <c:v>7.4070349999999996</c:v>
                </c:pt>
                <c:pt idx="20113">
                  <c:v>7.4067031250015987</c:v>
                </c:pt>
                <c:pt idx="20114">
                  <c:v>7.406354375001599</c:v>
                </c:pt>
                <c:pt idx="20115">
                  <c:v>7.4059150000000002</c:v>
                </c:pt>
                <c:pt idx="20116">
                  <c:v>7.4055381250015992</c:v>
                </c:pt>
                <c:pt idx="20117">
                  <c:v>7.4051875000000003</c:v>
                </c:pt>
                <c:pt idx="20118">
                  <c:v>7.4048231250015988</c:v>
                </c:pt>
                <c:pt idx="20119">
                  <c:v>7.4050312500000004</c:v>
                </c:pt>
                <c:pt idx="20120">
                  <c:v>7.4049056250015992</c:v>
                </c:pt>
                <c:pt idx="20121">
                  <c:v>7.4044731250015987</c:v>
                </c:pt>
                <c:pt idx="20122">
                  <c:v>7.4039043750015994</c:v>
                </c:pt>
                <c:pt idx="20123">
                  <c:v>7.4034968750015988</c:v>
                </c:pt>
                <c:pt idx="20124">
                  <c:v>7.4029231250015988</c:v>
                </c:pt>
                <c:pt idx="20125">
                  <c:v>7.4022550000000003</c:v>
                </c:pt>
                <c:pt idx="20126">
                  <c:v>7.4015056250015991</c:v>
                </c:pt>
                <c:pt idx="20127">
                  <c:v>7.4006974999999997</c:v>
                </c:pt>
                <c:pt idx="20128">
                  <c:v>7.3998150000000003</c:v>
                </c:pt>
                <c:pt idx="20129">
                  <c:v>7.398824375001599</c:v>
                </c:pt>
                <c:pt idx="20130">
                  <c:v>7.3978556250015988</c:v>
                </c:pt>
                <c:pt idx="20131">
                  <c:v>7.3969374999999999</c:v>
                </c:pt>
                <c:pt idx="20132">
                  <c:v>7.3960600000000003</c:v>
                </c:pt>
                <c:pt idx="20133">
                  <c:v>7.3952318750015991</c:v>
                </c:pt>
                <c:pt idx="20134">
                  <c:v>7.3945306250015994</c:v>
                </c:pt>
                <c:pt idx="20135">
                  <c:v>7.3939887500000001</c:v>
                </c:pt>
                <c:pt idx="20136">
                  <c:v>7.3935481250015993</c:v>
                </c:pt>
                <c:pt idx="20137">
                  <c:v>7.3930862499999996</c:v>
                </c:pt>
                <c:pt idx="20138">
                  <c:v>7.3926668750015994</c:v>
                </c:pt>
                <c:pt idx="20139">
                  <c:v>7.3921218750015987</c:v>
                </c:pt>
                <c:pt idx="20140">
                  <c:v>7.3917156250015994</c:v>
                </c:pt>
                <c:pt idx="20141">
                  <c:v>7.3912725000000004</c:v>
                </c:pt>
                <c:pt idx="20142">
                  <c:v>7.3908331250015991</c:v>
                </c:pt>
                <c:pt idx="20143">
                  <c:v>7.3904556250015991</c:v>
                </c:pt>
                <c:pt idx="20144">
                  <c:v>7.3900343750015987</c:v>
                </c:pt>
                <c:pt idx="20145">
                  <c:v>7.3903337499999999</c:v>
                </c:pt>
                <c:pt idx="20146">
                  <c:v>7.3906981250015988</c:v>
                </c:pt>
                <c:pt idx="20147">
                  <c:v>7.3911081250015993</c:v>
                </c:pt>
                <c:pt idx="20148">
                  <c:v>7.3915368750015986</c:v>
                </c:pt>
                <c:pt idx="20149">
                  <c:v>7.3919462500000002</c:v>
                </c:pt>
                <c:pt idx="20150">
                  <c:v>7.3923237500000001</c:v>
                </c:pt>
                <c:pt idx="20151">
                  <c:v>7.3926887499999996</c:v>
                </c:pt>
                <c:pt idx="20152">
                  <c:v>7.3931337499999996</c:v>
                </c:pt>
                <c:pt idx="20153">
                  <c:v>7.3934556250015993</c:v>
                </c:pt>
                <c:pt idx="20154">
                  <c:v>7.3938881250015989</c:v>
                </c:pt>
                <c:pt idx="20155">
                  <c:v>7.3942362499999996</c:v>
                </c:pt>
                <c:pt idx="20156">
                  <c:v>7.3947450000000003</c:v>
                </c:pt>
                <c:pt idx="20157">
                  <c:v>7.395175625001599</c:v>
                </c:pt>
                <c:pt idx="20158">
                  <c:v>7.3956512500000002</c:v>
                </c:pt>
                <c:pt idx="20159">
                  <c:v>7.3959912499999998</c:v>
                </c:pt>
                <c:pt idx="20160">
                  <c:v>7.3965199999999998</c:v>
                </c:pt>
                <c:pt idx="20161">
                  <c:v>7.3970256250015991</c:v>
                </c:pt>
                <c:pt idx="20162">
                  <c:v>7.3974768750015993</c:v>
                </c:pt>
                <c:pt idx="20163">
                  <c:v>7.3978418750015988</c:v>
                </c:pt>
                <c:pt idx="20164">
                  <c:v>7.3982356250015986</c:v>
                </c:pt>
                <c:pt idx="20165">
                  <c:v>7.3986037500000004</c:v>
                </c:pt>
                <c:pt idx="20166">
                  <c:v>7.3990274999999999</c:v>
                </c:pt>
                <c:pt idx="20167">
                  <c:v>7.3994818750015989</c:v>
                </c:pt>
                <c:pt idx="20168">
                  <c:v>7.39985625</c:v>
                </c:pt>
                <c:pt idx="20169">
                  <c:v>7.4002381250015992</c:v>
                </c:pt>
                <c:pt idx="20170">
                  <c:v>7.4005862499999999</c:v>
                </c:pt>
                <c:pt idx="20171">
                  <c:v>7.4001968750015994</c:v>
                </c:pt>
                <c:pt idx="20172">
                  <c:v>7.3998287500000002</c:v>
                </c:pt>
                <c:pt idx="20173">
                  <c:v>7.3994212499999996</c:v>
                </c:pt>
                <c:pt idx="20174">
                  <c:v>7.3990318750015991</c:v>
                </c:pt>
                <c:pt idx="20175">
                  <c:v>7.3985950000000003</c:v>
                </c:pt>
                <c:pt idx="20176">
                  <c:v>7.3982018750015994</c:v>
                </c:pt>
                <c:pt idx="20177">
                  <c:v>7.3978768750015993</c:v>
                </c:pt>
                <c:pt idx="20178">
                  <c:v>7.3982524999999999</c:v>
                </c:pt>
                <c:pt idx="20179">
                  <c:v>7.3986637499999999</c:v>
                </c:pt>
                <c:pt idx="20180">
                  <c:v>7.3989900000000004</c:v>
                </c:pt>
                <c:pt idx="20181">
                  <c:v>7.398765625001599</c:v>
                </c:pt>
                <c:pt idx="20182">
                  <c:v>7.3990862499999999</c:v>
                </c:pt>
                <c:pt idx="20183">
                  <c:v>7.3994581250015994</c:v>
                </c:pt>
                <c:pt idx="20184">
                  <c:v>7.3998412499999997</c:v>
                </c:pt>
                <c:pt idx="20185">
                  <c:v>7.4003375</c:v>
                </c:pt>
                <c:pt idx="20186">
                  <c:v>7.4008537499999996</c:v>
                </c:pt>
                <c:pt idx="20187">
                  <c:v>7.4012456250015992</c:v>
                </c:pt>
                <c:pt idx="20188">
                  <c:v>7.4016725000000001</c:v>
                </c:pt>
                <c:pt idx="20189">
                  <c:v>7.4021706250015988</c:v>
                </c:pt>
                <c:pt idx="20190">
                  <c:v>7.40260125</c:v>
                </c:pt>
                <c:pt idx="20191">
                  <c:v>7.4029400000000001</c:v>
                </c:pt>
                <c:pt idx="20192">
                  <c:v>7.4034174999999998</c:v>
                </c:pt>
                <c:pt idx="20193">
                  <c:v>7.4028462499999996</c:v>
                </c:pt>
                <c:pt idx="20194">
                  <c:v>7.4024768750015992</c:v>
                </c:pt>
                <c:pt idx="20195">
                  <c:v>7.4020931250015991</c:v>
                </c:pt>
                <c:pt idx="20196">
                  <c:v>7.4017549999999996</c:v>
                </c:pt>
                <c:pt idx="20197">
                  <c:v>7.4012693750015988</c:v>
                </c:pt>
                <c:pt idx="20198">
                  <c:v>7.4007537499999998</c:v>
                </c:pt>
                <c:pt idx="20199">
                  <c:v>7.4001662499999998</c:v>
                </c:pt>
                <c:pt idx="20200">
                  <c:v>7.3995737500000001</c:v>
                </c:pt>
                <c:pt idx="20201">
                  <c:v>7.3989781250015989</c:v>
                </c:pt>
                <c:pt idx="20202">
                  <c:v>7.3983968750015991</c:v>
                </c:pt>
                <c:pt idx="20203">
                  <c:v>7.3979306250015986</c:v>
                </c:pt>
                <c:pt idx="20204">
                  <c:v>7.3974656250015993</c:v>
                </c:pt>
                <c:pt idx="20205">
                  <c:v>7.3969112499999996</c:v>
                </c:pt>
                <c:pt idx="20206">
                  <c:v>7.3964074999999996</c:v>
                </c:pt>
                <c:pt idx="20207">
                  <c:v>7.3959756250015989</c:v>
                </c:pt>
                <c:pt idx="20208">
                  <c:v>7.3955562500000003</c:v>
                </c:pt>
                <c:pt idx="20209">
                  <c:v>7.3951849999999997</c:v>
                </c:pt>
                <c:pt idx="20210">
                  <c:v>7.3947000000000003</c:v>
                </c:pt>
                <c:pt idx="20211">
                  <c:v>7.3941993750015991</c:v>
                </c:pt>
                <c:pt idx="20212">
                  <c:v>7.393614375001599</c:v>
                </c:pt>
                <c:pt idx="20213">
                  <c:v>7.3930568750015988</c:v>
                </c:pt>
                <c:pt idx="20214">
                  <c:v>7.39255</c:v>
                </c:pt>
                <c:pt idx="20215">
                  <c:v>7.3921818750015991</c:v>
                </c:pt>
                <c:pt idx="20216">
                  <c:v>7.3916087499999996</c:v>
                </c:pt>
                <c:pt idx="20217">
                  <c:v>7.3910418750015987</c:v>
                </c:pt>
                <c:pt idx="20218">
                  <c:v>7.3907193750015994</c:v>
                </c:pt>
                <c:pt idx="20219">
                  <c:v>7.3903868750015986</c:v>
                </c:pt>
                <c:pt idx="20220">
                  <c:v>7.3902587500000001</c:v>
                </c:pt>
                <c:pt idx="20221">
                  <c:v>7.390659375001599</c:v>
                </c:pt>
                <c:pt idx="20222">
                  <c:v>7.3910499999999999</c:v>
                </c:pt>
                <c:pt idx="20223">
                  <c:v>7.3913725000000001</c:v>
                </c:pt>
                <c:pt idx="20224">
                  <c:v>7.3917062500000004</c:v>
                </c:pt>
                <c:pt idx="20225">
                  <c:v>7.3921093750015991</c:v>
                </c:pt>
                <c:pt idx="20226">
                  <c:v>7.3924518750015986</c:v>
                </c:pt>
                <c:pt idx="20227">
                  <c:v>7.3920731250015992</c:v>
                </c:pt>
                <c:pt idx="20228">
                  <c:v>7.392419375001599</c:v>
                </c:pt>
                <c:pt idx="20229">
                  <c:v>7.3927656250015987</c:v>
                </c:pt>
                <c:pt idx="20230">
                  <c:v>7.3931018750015989</c:v>
                </c:pt>
                <c:pt idx="20231">
                  <c:v>7.3935362500000004</c:v>
                </c:pt>
                <c:pt idx="20232">
                  <c:v>7.393885625001599</c:v>
                </c:pt>
                <c:pt idx="20233">
                  <c:v>7.3942743750015989</c:v>
                </c:pt>
                <c:pt idx="20234">
                  <c:v>7.39462625</c:v>
                </c:pt>
                <c:pt idx="20235">
                  <c:v>7.3949643750015994</c:v>
                </c:pt>
                <c:pt idx="20236">
                  <c:v>7.3953100000000003</c:v>
                </c:pt>
                <c:pt idx="20237">
                  <c:v>7.3957056250015993</c:v>
                </c:pt>
                <c:pt idx="20238">
                  <c:v>7.3961075000000003</c:v>
                </c:pt>
                <c:pt idx="20239">
                  <c:v>7.3964962500000002</c:v>
                </c:pt>
                <c:pt idx="20240">
                  <c:v>7.3968693750015992</c:v>
                </c:pt>
                <c:pt idx="20241">
                  <c:v>7.3972131250015991</c:v>
                </c:pt>
                <c:pt idx="20242">
                  <c:v>7.3975549999999997</c:v>
                </c:pt>
                <c:pt idx="20243">
                  <c:v>7.3979837499999999</c:v>
                </c:pt>
                <c:pt idx="20244">
                  <c:v>7.3983137499999998</c:v>
                </c:pt>
                <c:pt idx="20245">
                  <c:v>7.3986456250015991</c:v>
                </c:pt>
                <c:pt idx="20246">
                  <c:v>7.3990606250015993</c:v>
                </c:pt>
                <c:pt idx="20247">
                  <c:v>7.3994668750015986</c:v>
                </c:pt>
                <c:pt idx="20248">
                  <c:v>7.3999256250015986</c:v>
                </c:pt>
                <c:pt idx="20249">
                  <c:v>7.4003474999999996</c:v>
                </c:pt>
                <c:pt idx="20250">
                  <c:v>7.40076</c:v>
                </c:pt>
                <c:pt idx="20251">
                  <c:v>7.4011856250015988</c:v>
                </c:pt>
                <c:pt idx="20252">
                  <c:v>7.4016374999999996</c:v>
                </c:pt>
                <c:pt idx="20253">
                  <c:v>7.4021324999999996</c:v>
                </c:pt>
                <c:pt idx="20254">
                  <c:v>7.4024687499999997</c:v>
                </c:pt>
                <c:pt idx="20255">
                  <c:v>7.4020549999999998</c:v>
                </c:pt>
                <c:pt idx="20256">
                  <c:v>7.4016768750015993</c:v>
                </c:pt>
                <c:pt idx="20257">
                  <c:v>7.4012218750015988</c:v>
                </c:pt>
                <c:pt idx="20258">
                  <c:v>7.4008824999999998</c:v>
                </c:pt>
                <c:pt idx="20259">
                  <c:v>7.4004624999999997</c:v>
                </c:pt>
                <c:pt idx="20260">
                  <c:v>7.4000868750015991</c:v>
                </c:pt>
                <c:pt idx="20261">
                  <c:v>7.3997068750015993</c:v>
                </c:pt>
                <c:pt idx="20262">
                  <c:v>7.3993574999999998</c:v>
                </c:pt>
                <c:pt idx="20263">
                  <c:v>7.3990218750015986</c:v>
                </c:pt>
                <c:pt idx="20264">
                  <c:v>7.3986631250015993</c:v>
                </c:pt>
                <c:pt idx="20265">
                  <c:v>7.3979881250015991</c:v>
                </c:pt>
                <c:pt idx="20266">
                  <c:v>7.397601875001599</c:v>
                </c:pt>
                <c:pt idx="20267">
                  <c:v>7.3970518750015986</c:v>
                </c:pt>
                <c:pt idx="20268">
                  <c:v>7.3965081250015992</c:v>
                </c:pt>
                <c:pt idx="20269">
                  <c:v>7.3960012500000003</c:v>
                </c:pt>
                <c:pt idx="20270">
                  <c:v>7.3955462499999998</c:v>
                </c:pt>
                <c:pt idx="20271">
                  <c:v>7.3951312500000004</c:v>
                </c:pt>
                <c:pt idx="20272">
                  <c:v>7.3948043750015993</c:v>
                </c:pt>
                <c:pt idx="20273">
                  <c:v>7.3944343750015991</c:v>
                </c:pt>
                <c:pt idx="20274">
                  <c:v>7.3939631250015987</c:v>
                </c:pt>
                <c:pt idx="20275">
                  <c:v>7.3935337499999996</c:v>
                </c:pt>
                <c:pt idx="20276">
                  <c:v>7.3940743750015994</c:v>
                </c:pt>
                <c:pt idx="20277">
                  <c:v>7.3945049999999997</c:v>
                </c:pt>
                <c:pt idx="20278">
                  <c:v>7.3948493750015993</c:v>
                </c:pt>
                <c:pt idx="20279">
                  <c:v>7.3951956250015991</c:v>
                </c:pt>
                <c:pt idx="20280">
                  <c:v>7.3955425000000004</c:v>
                </c:pt>
                <c:pt idx="20281">
                  <c:v>7.3960412499999997</c:v>
                </c:pt>
                <c:pt idx="20282">
                  <c:v>7.3964387499999997</c:v>
                </c:pt>
                <c:pt idx="20283">
                  <c:v>7.3968425</c:v>
                </c:pt>
                <c:pt idx="20284">
                  <c:v>7.3965143750015994</c:v>
                </c:pt>
                <c:pt idx="20285">
                  <c:v>7.396138125001599</c:v>
                </c:pt>
                <c:pt idx="20286">
                  <c:v>7.3965931250015986</c:v>
                </c:pt>
                <c:pt idx="20287">
                  <c:v>7.3969568750015986</c:v>
                </c:pt>
                <c:pt idx="20288">
                  <c:v>7.3974299999999999</c:v>
                </c:pt>
                <c:pt idx="20289">
                  <c:v>7.39779125</c:v>
                </c:pt>
                <c:pt idx="20290">
                  <c:v>7.3974337500000003</c:v>
                </c:pt>
                <c:pt idx="20291">
                  <c:v>7.397028125001599</c:v>
                </c:pt>
                <c:pt idx="20292">
                  <c:v>7.3967043750015993</c:v>
                </c:pt>
                <c:pt idx="20293">
                  <c:v>7.3963725</c:v>
                </c:pt>
                <c:pt idx="20294">
                  <c:v>7.3958700000000004</c:v>
                </c:pt>
                <c:pt idx="20295">
                  <c:v>7.3951843750015991</c:v>
                </c:pt>
                <c:pt idx="20296">
                  <c:v>7.3947624999999997</c:v>
                </c:pt>
                <c:pt idx="20297">
                  <c:v>7.3942993750015988</c:v>
                </c:pt>
                <c:pt idx="20298">
                  <c:v>7.393885</c:v>
                </c:pt>
                <c:pt idx="20299">
                  <c:v>7.3934618750015986</c:v>
                </c:pt>
                <c:pt idx="20300">
                  <c:v>7.3930100000000003</c:v>
                </c:pt>
                <c:pt idx="20301">
                  <c:v>7.3926499999999997</c:v>
                </c:pt>
                <c:pt idx="20302">
                  <c:v>7.3922243750015992</c:v>
                </c:pt>
                <c:pt idx="20303">
                  <c:v>7.3917562500000003</c:v>
                </c:pt>
                <c:pt idx="20304">
                  <c:v>7.3912587500000004</c:v>
                </c:pt>
                <c:pt idx="20305">
                  <c:v>7.3907600000000002</c:v>
                </c:pt>
                <c:pt idx="20306">
                  <c:v>7.3901937499999999</c:v>
                </c:pt>
                <c:pt idx="20307">
                  <c:v>7.389638125001599</c:v>
                </c:pt>
                <c:pt idx="20308">
                  <c:v>7.3890318750015993</c:v>
                </c:pt>
                <c:pt idx="20309">
                  <c:v>7.3883012499999996</c:v>
                </c:pt>
                <c:pt idx="20310">
                  <c:v>7.3875437499999999</c:v>
                </c:pt>
                <c:pt idx="20311">
                  <c:v>7.3867143750015991</c:v>
                </c:pt>
                <c:pt idx="20312">
                  <c:v>7.3859793750015994</c:v>
                </c:pt>
                <c:pt idx="20313">
                  <c:v>7.3853281250015987</c:v>
                </c:pt>
                <c:pt idx="20314">
                  <c:v>7.3848093750015993</c:v>
                </c:pt>
                <c:pt idx="20315">
                  <c:v>7.3843025000000004</c:v>
                </c:pt>
                <c:pt idx="20316">
                  <c:v>7.3838200000000001</c:v>
                </c:pt>
                <c:pt idx="20317">
                  <c:v>7.3834543750015991</c:v>
                </c:pt>
                <c:pt idx="20318">
                  <c:v>7.3830368750015989</c:v>
                </c:pt>
                <c:pt idx="20319">
                  <c:v>7.3833768750015993</c:v>
                </c:pt>
                <c:pt idx="20320">
                  <c:v>7.3838043750015991</c:v>
                </c:pt>
                <c:pt idx="20321">
                  <c:v>7.3841943750015986</c:v>
                </c:pt>
                <c:pt idx="20322">
                  <c:v>7.384606875001599</c:v>
                </c:pt>
                <c:pt idx="20323">
                  <c:v>7.3849618750015988</c:v>
                </c:pt>
                <c:pt idx="20324">
                  <c:v>7.3853856250015992</c:v>
                </c:pt>
                <c:pt idx="20325">
                  <c:v>7.3857200000000001</c:v>
                </c:pt>
                <c:pt idx="20326">
                  <c:v>7.3861793750015989</c:v>
                </c:pt>
                <c:pt idx="20327">
                  <c:v>7.3866174999999998</c:v>
                </c:pt>
                <c:pt idx="20328">
                  <c:v>7.3869400000000001</c:v>
                </c:pt>
                <c:pt idx="20329">
                  <c:v>7.3873075000000004</c:v>
                </c:pt>
                <c:pt idx="20330">
                  <c:v>7.387654375001599</c:v>
                </c:pt>
                <c:pt idx="20331">
                  <c:v>7.3880106250015993</c:v>
                </c:pt>
                <c:pt idx="20332">
                  <c:v>7.3883856250015993</c:v>
                </c:pt>
                <c:pt idx="20333">
                  <c:v>7.388711875001599</c:v>
                </c:pt>
                <c:pt idx="20334">
                  <c:v>7.3890987499999996</c:v>
                </c:pt>
                <c:pt idx="20335">
                  <c:v>7.3895274999999998</c:v>
                </c:pt>
                <c:pt idx="20336">
                  <c:v>7.3901075000000001</c:v>
                </c:pt>
                <c:pt idx="20337">
                  <c:v>7.3904656250015988</c:v>
                </c:pt>
                <c:pt idx="20338">
                  <c:v>7.39082375</c:v>
                </c:pt>
                <c:pt idx="20339">
                  <c:v>7.3912687500000001</c:v>
                </c:pt>
                <c:pt idx="20340">
                  <c:v>7.3916806250015989</c:v>
                </c:pt>
                <c:pt idx="20341">
                  <c:v>7.3920043750015987</c:v>
                </c:pt>
                <c:pt idx="20342">
                  <c:v>7.3923424999999998</c:v>
                </c:pt>
                <c:pt idx="20343">
                  <c:v>7.3928512499999997</c:v>
                </c:pt>
                <c:pt idx="20344">
                  <c:v>7.3932475000000002</c:v>
                </c:pt>
                <c:pt idx="20345">
                  <c:v>7.3936743750015994</c:v>
                </c:pt>
                <c:pt idx="20346">
                  <c:v>7.3940625000000004</c:v>
                </c:pt>
                <c:pt idx="20347">
                  <c:v>7.3944412499999999</c:v>
                </c:pt>
                <c:pt idx="20348">
                  <c:v>7.3948425000000002</c:v>
                </c:pt>
                <c:pt idx="20349">
                  <c:v>7.39518875</c:v>
                </c:pt>
                <c:pt idx="20350">
                  <c:v>7.3948150000000004</c:v>
                </c:pt>
                <c:pt idx="20351">
                  <c:v>7.3943424999999996</c:v>
                </c:pt>
                <c:pt idx="20352">
                  <c:v>7.3939131250015988</c:v>
                </c:pt>
                <c:pt idx="20353">
                  <c:v>7.3935000000000004</c:v>
                </c:pt>
                <c:pt idx="20354">
                  <c:v>7.3930368750015987</c:v>
                </c:pt>
                <c:pt idx="20355">
                  <c:v>7.3926412499999996</c:v>
                </c:pt>
                <c:pt idx="20356">
                  <c:v>7.392173125001599</c:v>
                </c:pt>
                <c:pt idx="20357">
                  <c:v>7.391705</c:v>
                </c:pt>
                <c:pt idx="20358">
                  <c:v>7.3912131250015989</c:v>
                </c:pt>
                <c:pt idx="20359">
                  <c:v>7.3908818750015994</c:v>
                </c:pt>
                <c:pt idx="20360">
                  <c:v>7.3904281250015993</c:v>
                </c:pt>
                <c:pt idx="20361">
                  <c:v>7.3900206250015987</c:v>
                </c:pt>
                <c:pt idx="20362">
                  <c:v>7.3896556250015992</c:v>
                </c:pt>
                <c:pt idx="20363">
                  <c:v>7.3893243750015989</c:v>
                </c:pt>
                <c:pt idx="20364">
                  <c:v>7.3886862500000001</c:v>
                </c:pt>
                <c:pt idx="20365">
                  <c:v>7.3880493750015992</c:v>
                </c:pt>
                <c:pt idx="20366">
                  <c:v>7.3877024999999996</c:v>
                </c:pt>
                <c:pt idx="20367">
                  <c:v>7.3873318750015988</c:v>
                </c:pt>
                <c:pt idx="20368">
                  <c:v>7.3869850000000001</c:v>
                </c:pt>
                <c:pt idx="20369">
                  <c:v>7.3868600000000004</c:v>
                </c:pt>
                <c:pt idx="20370">
                  <c:v>7.3872156250015992</c:v>
                </c:pt>
                <c:pt idx="20371">
                  <c:v>7.38763375</c:v>
                </c:pt>
                <c:pt idx="20372">
                  <c:v>7.388054375001599</c:v>
                </c:pt>
                <c:pt idx="20373">
                  <c:v>7.3883943750015986</c:v>
                </c:pt>
                <c:pt idx="20374">
                  <c:v>7.3888243750015992</c:v>
                </c:pt>
                <c:pt idx="20375">
                  <c:v>7.3891618750015988</c:v>
                </c:pt>
                <c:pt idx="20376">
                  <c:v>7.3896062499999999</c:v>
                </c:pt>
                <c:pt idx="20377">
                  <c:v>7.3900237500000001</c:v>
                </c:pt>
                <c:pt idx="20378">
                  <c:v>7.390413125001599</c:v>
                </c:pt>
                <c:pt idx="20379">
                  <c:v>7.3908449999999997</c:v>
                </c:pt>
                <c:pt idx="20380">
                  <c:v>7.3913081250015988</c:v>
                </c:pt>
                <c:pt idx="20381">
                  <c:v>7.3917781250015988</c:v>
                </c:pt>
                <c:pt idx="20382">
                  <c:v>7.3922456250015989</c:v>
                </c:pt>
                <c:pt idx="20383">
                  <c:v>7.3926606250015992</c:v>
                </c:pt>
                <c:pt idx="20384">
                  <c:v>7.3929968750015993</c:v>
                </c:pt>
                <c:pt idx="20385">
                  <c:v>7.3933549999999997</c:v>
                </c:pt>
                <c:pt idx="20386">
                  <c:v>7.3938050000000004</c:v>
                </c:pt>
                <c:pt idx="20387">
                  <c:v>7.3944062500000003</c:v>
                </c:pt>
                <c:pt idx="20388">
                  <c:v>7.3950056250015992</c:v>
                </c:pt>
                <c:pt idx="20389">
                  <c:v>7.3955081250015988</c:v>
                </c:pt>
                <c:pt idx="20390">
                  <c:v>7.3959743750015994</c:v>
                </c:pt>
                <c:pt idx="20391">
                  <c:v>7.3963187499999998</c:v>
                </c:pt>
                <c:pt idx="20392">
                  <c:v>7.3964062500000001</c:v>
                </c:pt>
                <c:pt idx="20393">
                  <c:v>7.3960256250015988</c:v>
                </c:pt>
                <c:pt idx="20394">
                  <c:v>7.3956606250015993</c:v>
                </c:pt>
                <c:pt idx="20395">
                  <c:v>7.3951837500000002</c:v>
                </c:pt>
                <c:pt idx="20396">
                  <c:v>7.394775625001599</c:v>
                </c:pt>
                <c:pt idx="20397">
                  <c:v>7.3941393750015987</c:v>
                </c:pt>
                <c:pt idx="20398">
                  <c:v>7.3936999999999999</c:v>
                </c:pt>
                <c:pt idx="20399">
                  <c:v>7.393191875001599</c:v>
                </c:pt>
                <c:pt idx="20400">
                  <c:v>7.3925506250015989</c:v>
                </c:pt>
                <c:pt idx="20401">
                  <c:v>7.3916750000000002</c:v>
                </c:pt>
                <c:pt idx="20402">
                  <c:v>7.3906631250015993</c:v>
                </c:pt>
                <c:pt idx="20403">
                  <c:v>7.3895718750015993</c:v>
                </c:pt>
                <c:pt idx="20404">
                  <c:v>7.388336875001599</c:v>
                </c:pt>
                <c:pt idx="20405">
                  <c:v>7.3871268750015986</c:v>
                </c:pt>
                <c:pt idx="20406">
                  <c:v>7.3859312499999996</c:v>
                </c:pt>
                <c:pt idx="20407">
                  <c:v>7.3847381250015989</c:v>
                </c:pt>
                <c:pt idx="20408">
                  <c:v>7.3835862499999996</c:v>
                </c:pt>
                <c:pt idx="20409">
                  <c:v>7.3824287499999999</c:v>
                </c:pt>
                <c:pt idx="20410">
                  <c:v>7.3813712499999999</c:v>
                </c:pt>
                <c:pt idx="20411">
                  <c:v>7.3804756250015986</c:v>
                </c:pt>
                <c:pt idx="20412">
                  <c:v>7.3797075000000003</c:v>
                </c:pt>
                <c:pt idx="20413">
                  <c:v>7.3789249999999997</c:v>
                </c:pt>
                <c:pt idx="20414">
                  <c:v>7.3782449999999997</c:v>
                </c:pt>
                <c:pt idx="20415">
                  <c:v>7.3776475000000001</c:v>
                </c:pt>
                <c:pt idx="20416">
                  <c:v>7.3770331250015992</c:v>
                </c:pt>
                <c:pt idx="20417">
                  <c:v>7.3764518750015986</c:v>
                </c:pt>
                <c:pt idx="20418">
                  <c:v>7.3759856250015989</c:v>
                </c:pt>
                <c:pt idx="20419">
                  <c:v>7.3754787500000001</c:v>
                </c:pt>
                <c:pt idx="20420">
                  <c:v>7.3755875</c:v>
                </c:pt>
                <c:pt idx="20421">
                  <c:v>7.3760131250015988</c:v>
                </c:pt>
                <c:pt idx="20422">
                  <c:v>7.37637125</c:v>
                </c:pt>
                <c:pt idx="20423">
                  <c:v>7.3767050000000003</c:v>
                </c:pt>
                <c:pt idx="20424">
                  <c:v>7.3771368750015993</c:v>
                </c:pt>
                <c:pt idx="20425">
                  <c:v>7.37747625</c:v>
                </c:pt>
                <c:pt idx="20426">
                  <c:v>7.3779275000000002</c:v>
                </c:pt>
                <c:pt idx="20427">
                  <c:v>7.378285</c:v>
                </c:pt>
                <c:pt idx="20428">
                  <c:v>7.3786131250015989</c:v>
                </c:pt>
                <c:pt idx="20429">
                  <c:v>7.3790612500000003</c:v>
                </c:pt>
                <c:pt idx="20430">
                  <c:v>7.3795943750015986</c:v>
                </c:pt>
                <c:pt idx="20431">
                  <c:v>7.3800375000000003</c:v>
                </c:pt>
                <c:pt idx="20432">
                  <c:v>7.380451875001599</c:v>
                </c:pt>
                <c:pt idx="20433">
                  <c:v>7.3808643750015994</c:v>
                </c:pt>
                <c:pt idx="20434">
                  <c:v>7.38129875</c:v>
                </c:pt>
                <c:pt idx="20435">
                  <c:v>7.3817018750015988</c:v>
                </c:pt>
                <c:pt idx="20436">
                  <c:v>7.382225625001599</c:v>
                </c:pt>
                <c:pt idx="20437">
                  <c:v>7.3825750000000001</c:v>
                </c:pt>
                <c:pt idx="20438">
                  <c:v>7.3831443750015993</c:v>
                </c:pt>
                <c:pt idx="20439">
                  <c:v>7.3834856250015992</c:v>
                </c:pt>
                <c:pt idx="20440">
                  <c:v>7.3838843750015988</c:v>
                </c:pt>
                <c:pt idx="20441">
                  <c:v>7.3842418750015986</c:v>
                </c:pt>
                <c:pt idx="20442">
                  <c:v>7.3848099999999999</c:v>
                </c:pt>
                <c:pt idx="20443">
                  <c:v>7.3853493750015993</c:v>
                </c:pt>
                <c:pt idx="20444">
                  <c:v>7.3857200000000001</c:v>
                </c:pt>
                <c:pt idx="20445">
                  <c:v>7.3863668750015989</c:v>
                </c:pt>
                <c:pt idx="20446">
                  <c:v>7.386764375001599</c:v>
                </c:pt>
                <c:pt idx="20447">
                  <c:v>7.3871581250015987</c:v>
                </c:pt>
                <c:pt idx="20448">
                  <c:v>7.3875000000000002</c:v>
                </c:pt>
                <c:pt idx="20449">
                  <c:v>7.3878381250015988</c:v>
                </c:pt>
                <c:pt idx="20450">
                  <c:v>7.3882106250015989</c:v>
                </c:pt>
                <c:pt idx="20451">
                  <c:v>7.3888412499999996</c:v>
                </c:pt>
                <c:pt idx="20452">
                  <c:v>7.3892781250015993</c:v>
                </c:pt>
                <c:pt idx="20453">
                  <c:v>7.3888612499999997</c:v>
                </c:pt>
                <c:pt idx="20454">
                  <c:v>7.3884699999999999</c:v>
                </c:pt>
                <c:pt idx="20455">
                  <c:v>7.3881012500000001</c:v>
                </c:pt>
                <c:pt idx="20456">
                  <c:v>7.3877793750015988</c:v>
                </c:pt>
                <c:pt idx="20457">
                  <c:v>7.3874487499999999</c:v>
                </c:pt>
                <c:pt idx="20458">
                  <c:v>7.3869481250015987</c:v>
                </c:pt>
                <c:pt idx="20459">
                  <c:v>7.3872018750015993</c:v>
                </c:pt>
                <c:pt idx="20460">
                  <c:v>7.3876181250015991</c:v>
                </c:pt>
                <c:pt idx="20461">
                  <c:v>7.3870518750015988</c:v>
                </c:pt>
                <c:pt idx="20462">
                  <c:v>7.3866968750015989</c:v>
                </c:pt>
                <c:pt idx="20463">
                  <c:v>7.3863731250015991</c:v>
                </c:pt>
                <c:pt idx="20464">
                  <c:v>7.3860431250015992</c:v>
                </c:pt>
                <c:pt idx="20465">
                  <c:v>7.3857225</c:v>
                </c:pt>
                <c:pt idx="20466">
                  <c:v>7.3851825</c:v>
                </c:pt>
                <c:pt idx="20467">
                  <c:v>7.3847862500000003</c:v>
                </c:pt>
                <c:pt idx="20468">
                  <c:v>7.3844618750015991</c:v>
                </c:pt>
                <c:pt idx="20469">
                  <c:v>7.3848725000000002</c:v>
                </c:pt>
                <c:pt idx="20470">
                  <c:v>7.3852793750015993</c:v>
                </c:pt>
                <c:pt idx="20471">
                  <c:v>7.3856475000000001</c:v>
                </c:pt>
                <c:pt idx="20472">
                  <c:v>7.3859950000000003</c:v>
                </c:pt>
                <c:pt idx="20473">
                  <c:v>7.3863381250015987</c:v>
                </c:pt>
                <c:pt idx="20474">
                  <c:v>7.3862668750015992</c:v>
                </c:pt>
                <c:pt idx="20475">
                  <c:v>7.3866493750015989</c:v>
                </c:pt>
                <c:pt idx="20476">
                  <c:v>7.3870062499999998</c:v>
                </c:pt>
                <c:pt idx="20477">
                  <c:v>7.3873818750015987</c:v>
                </c:pt>
                <c:pt idx="20478">
                  <c:v>7.3870174999999998</c:v>
                </c:pt>
                <c:pt idx="20479">
                  <c:v>7.3866331250015991</c:v>
                </c:pt>
                <c:pt idx="20480">
                  <c:v>7.3870325000000001</c:v>
                </c:pt>
                <c:pt idx="20481">
                  <c:v>7.3873768750015989</c:v>
                </c:pt>
                <c:pt idx="20482">
                  <c:v>7.3877306250015993</c:v>
                </c:pt>
                <c:pt idx="20483">
                  <c:v>7.3881787499999998</c:v>
                </c:pt>
                <c:pt idx="20484">
                  <c:v>7.3885731250015994</c:v>
                </c:pt>
                <c:pt idx="20485">
                  <c:v>7.3889193750015991</c:v>
                </c:pt>
                <c:pt idx="20486">
                  <c:v>7.3890012499999997</c:v>
                </c:pt>
                <c:pt idx="20487">
                  <c:v>7.38854875</c:v>
                </c:pt>
                <c:pt idx="20488">
                  <c:v>7.3882075</c:v>
                </c:pt>
                <c:pt idx="20489">
                  <c:v>7.3877031250015994</c:v>
                </c:pt>
                <c:pt idx="20490">
                  <c:v>7.3871725000000001</c:v>
                </c:pt>
                <c:pt idx="20491">
                  <c:v>7.3865125000000003</c:v>
                </c:pt>
                <c:pt idx="20492">
                  <c:v>7.3861018750015992</c:v>
                </c:pt>
                <c:pt idx="20493">
                  <c:v>7.3854787499999999</c:v>
                </c:pt>
                <c:pt idx="20494">
                  <c:v>7.3847100000000001</c:v>
                </c:pt>
                <c:pt idx="20495">
                  <c:v>7.3839006250015986</c:v>
                </c:pt>
                <c:pt idx="20496">
                  <c:v>7.3831474999999998</c:v>
                </c:pt>
                <c:pt idx="20497">
                  <c:v>7.3822418750015988</c:v>
                </c:pt>
                <c:pt idx="20498">
                  <c:v>7.3813118750015994</c:v>
                </c:pt>
                <c:pt idx="20499">
                  <c:v>7.3803124999999996</c:v>
                </c:pt>
                <c:pt idx="20500">
                  <c:v>7.3792999999999997</c:v>
                </c:pt>
                <c:pt idx="20501">
                  <c:v>7.3782837499999996</c:v>
                </c:pt>
                <c:pt idx="20502">
                  <c:v>7.377345</c:v>
                </c:pt>
                <c:pt idx="20503">
                  <c:v>7.3765393750015988</c:v>
                </c:pt>
                <c:pt idx="20504">
                  <c:v>7.3758462500000004</c:v>
                </c:pt>
                <c:pt idx="20505">
                  <c:v>7.3751606250015991</c:v>
                </c:pt>
                <c:pt idx="20506">
                  <c:v>7.3744768750015988</c:v>
                </c:pt>
                <c:pt idx="20507">
                  <c:v>7.3739037500000002</c:v>
                </c:pt>
                <c:pt idx="20508">
                  <c:v>7.3734431250015993</c:v>
                </c:pt>
                <c:pt idx="20509">
                  <c:v>7.3730643750015989</c:v>
                </c:pt>
                <c:pt idx="20510">
                  <c:v>7.3727318750015991</c:v>
                </c:pt>
                <c:pt idx="20511">
                  <c:v>7.3723574999999997</c:v>
                </c:pt>
                <c:pt idx="20512">
                  <c:v>7.3720256250015987</c:v>
                </c:pt>
                <c:pt idx="20513">
                  <c:v>7.3719293750015993</c:v>
                </c:pt>
                <c:pt idx="20514">
                  <c:v>7.3722593750015992</c:v>
                </c:pt>
                <c:pt idx="20515">
                  <c:v>7.3726425000000004</c:v>
                </c:pt>
                <c:pt idx="20516">
                  <c:v>7.3730337500000003</c:v>
                </c:pt>
                <c:pt idx="20517">
                  <c:v>7.3734799999999998</c:v>
                </c:pt>
                <c:pt idx="20518">
                  <c:v>7.3739637499999997</c:v>
                </c:pt>
                <c:pt idx="20519">
                  <c:v>7.3744087499999997</c:v>
                </c:pt>
                <c:pt idx="20520">
                  <c:v>7.3748781250015991</c:v>
                </c:pt>
                <c:pt idx="20521">
                  <c:v>7.3752399999999998</c:v>
                </c:pt>
                <c:pt idx="20522">
                  <c:v>7.3755818750015987</c:v>
                </c:pt>
                <c:pt idx="20523">
                  <c:v>7.3760443750015989</c:v>
                </c:pt>
                <c:pt idx="20524">
                  <c:v>7.3765012499999996</c:v>
                </c:pt>
                <c:pt idx="20525">
                  <c:v>7.3769081250015986</c:v>
                </c:pt>
                <c:pt idx="20526">
                  <c:v>7.3773049999999998</c:v>
                </c:pt>
                <c:pt idx="20527">
                  <c:v>7.3776524999999999</c:v>
                </c:pt>
                <c:pt idx="20528">
                  <c:v>7.37808625</c:v>
                </c:pt>
                <c:pt idx="20529">
                  <c:v>7.3784643750015988</c:v>
                </c:pt>
                <c:pt idx="20530">
                  <c:v>7.3789606250015991</c:v>
                </c:pt>
                <c:pt idx="20531">
                  <c:v>7.3793693750015992</c:v>
                </c:pt>
                <c:pt idx="20532">
                  <c:v>7.3797056250015993</c:v>
                </c:pt>
                <c:pt idx="20533">
                  <c:v>7.3801649999999999</c:v>
                </c:pt>
                <c:pt idx="20534">
                  <c:v>7.3807387499999999</c:v>
                </c:pt>
                <c:pt idx="20535">
                  <c:v>7.3813475000000004</c:v>
                </c:pt>
                <c:pt idx="20536">
                  <c:v>7.3817268750015987</c:v>
                </c:pt>
                <c:pt idx="20537">
                  <c:v>7.3813199999999997</c:v>
                </c:pt>
                <c:pt idx="20538">
                  <c:v>7.3805318750015987</c:v>
                </c:pt>
                <c:pt idx="20539">
                  <c:v>7.380090625001599</c:v>
                </c:pt>
                <c:pt idx="20540">
                  <c:v>7.3796831250015993</c:v>
                </c:pt>
                <c:pt idx="20541">
                  <c:v>7.3793325000000003</c:v>
                </c:pt>
                <c:pt idx="20542">
                  <c:v>7.3788125000000004</c:v>
                </c:pt>
                <c:pt idx="20543">
                  <c:v>7.3784606250015994</c:v>
                </c:pt>
                <c:pt idx="20544">
                  <c:v>7.3788243750015994</c:v>
                </c:pt>
                <c:pt idx="20545">
                  <c:v>7.378551875001599</c:v>
                </c:pt>
                <c:pt idx="20546">
                  <c:v>7.378224375001599</c:v>
                </c:pt>
                <c:pt idx="20547">
                  <c:v>7.3780093750015991</c:v>
                </c:pt>
                <c:pt idx="20548">
                  <c:v>7.3784162499999999</c:v>
                </c:pt>
                <c:pt idx="20549">
                  <c:v>7.378786875001599</c:v>
                </c:pt>
                <c:pt idx="20550">
                  <c:v>7.3783200000000004</c:v>
                </c:pt>
                <c:pt idx="20551">
                  <c:v>7.3779331250015989</c:v>
                </c:pt>
                <c:pt idx="20552">
                  <c:v>7.3775268750015988</c:v>
                </c:pt>
                <c:pt idx="20553">
                  <c:v>7.3779506250015991</c:v>
                </c:pt>
                <c:pt idx="20554">
                  <c:v>7.3776137500000001</c:v>
                </c:pt>
                <c:pt idx="20555">
                  <c:v>7.3780374999999996</c:v>
                </c:pt>
                <c:pt idx="20556">
                  <c:v>7.3784518750015993</c:v>
                </c:pt>
                <c:pt idx="20557">
                  <c:v>7.3787862500000001</c:v>
                </c:pt>
                <c:pt idx="20558">
                  <c:v>7.3791481250015991</c:v>
                </c:pt>
                <c:pt idx="20559">
                  <c:v>7.3795343750015991</c:v>
                </c:pt>
                <c:pt idx="20560">
                  <c:v>7.3798575</c:v>
                </c:pt>
                <c:pt idx="20561">
                  <c:v>7.3802393750015991</c:v>
                </c:pt>
                <c:pt idx="20562">
                  <c:v>7.3806668750015989</c:v>
                </c:pt>
                <c:pt idx="20563">
                  <c:v>7.3809987499999998</c:v>
                </c:pt>
                <c:pt idx="20564">
                  <c:v>7.380546875001599</c:v>
                </c:pt>
                <c:pt idx="20565">
                  <c:v>7.3801350000000001</c:v>
                </c:pt>
                <c:pt idx="20566">
                  <c:v>7.3797687500000002</c:v>
                </c:pt>
                <c:pt idx="20567">
                  <c:v>7.3794006250015993</c:v>
                </c:pt>
                <c:pt idx="20568">
                  <c:v>7.3789337499999998</c:v>
                </c:pt>
                <c:pt idx="20569">
                  <c:v>7.3783931250015993</c:v>
                </c:pt>
                <c:pt idx="20570">
                  <c:v>7.3780275</c:v>
                </c:pt>
                <c:pt idx="20571">
                  <c:v>7.3776987500000004</c:v>
                </c:pt>
                <c:pt idx="20572">
                  <c:v>7.3773687499999996</c:v>
                </c:pt>
                <c:pt idx="20573">
                  <c:v>7.376816875001599</c:v>
                </c:pt>
                <c:pt idx="20574">
                  <c:v>7.3766893750015994</c:v>
                </c:pt>
                <c:pt idx="20575">
                  <c:v>7.3762706250015988</c:v>
                </c:pt>
                <c:pt idx="20576">
                  <c:v>7.3759431250015988</c:v>
                </c:pt>
                <c:pt idx="20577">
                  <c:v>7.3755337499999998</c:v>
                </c:pt>
                <c:pt idx="20578">
                  <c:v>7.3751362499999997</c:v>
                </c:pt>
                <c:pt idx="20579">
                  <c:v>7.3755525000000004</c:v>
                </c:pt>
                <c:pt idx="20580">
                  <c:v>7.3759474999999997</c:v>
                </c:pt>
                <c:pt idx="20581">
                  <c:v>7.3763231250015986</c:v>
                </c:pt>
                <c:pt idx="20582">
                  <c:v>7.3767412500000002</c:v>
                </c:pt>
                <c:pt idx="20583">
                  <c:v>7.3770812499999998</c:v>
                </c:pt>
                <c:pt idx="20584">
                  <c:v>7.3775531250015991</c:v>
                </c:pt>
                <c:pt idx="20585">
                  <c:v>7.3779262499999998</c:v>
                </c:pt>
                <c:pt idx="20586">
                  <c:v>7.37839125</c:v>
                </c:pt>
                <c:pt idx="20587">
                  <c:v>7.3787362500000002</c:v>
                </c:pt>
                <c:pt idx="20588">
                  <c:v>7.3792412499999998</c:v>
                </c:pt>
                <c:pt idx="20589">
                  <c:v>7.3796900000000001</c:v>
                </c:pt>
                <c:pt idx="20590">
                  <c:v>7.3800962500000002</c:v>
                </c:pt>
                <c:pt idx="20591">
                  <c:v>7.3805081250015991</c:v>
                </c:pt>
                <c:pt idx="20592">
                  <c:v>7.38099375</c:v>
                </c:pt>
                <c:pt idx="20593">
                  <c:v>7.3814956250015991</c:v>
                </c:pt>
                <c:pt idx="20594">
                  <c:v>7.3818524999999999</c:v>
                </c:pt>
                <c:pt idx="20595">
                  <c:v>7.382225</c:v>
                </c:pt>
                <c:pt idx="20596">
                  <c:v>7.382564375001599</c:v>
                </c:pt>
                <c:pt idx="20597">
                  <c:v>7.3829243750015987</c:v>
                </c:pt>
                <c:pt idx="20598">
                  <c:v>7.3833774999999999</c:v>
                </c:pt>
                <c:pt idx="20599">
                  <c:v>7.3836993750015987</c:v>
                </c:pt>
                <c:pt idx="20600">
                  <c:v>7.3835631250015989</c:v>
                </c:pt>
                <c:pt idx="20601">
                  <c:v>7.383115625001599</c:v>
                </c:pt>
                <c:pt idx="20602">
                  <c:v>7.3824837499999996</c:v>
                </c:pt>
                <c:pt idx="20603">
                  <c:v>7.3820550000000003</c:v>
                </c:pt>
                <c:pt idx="20604">
                  <c:v>7.3816912500000003</c:v>
                </c:pt>
                <c:pt idx="20605">
                  <c:v>7.3813068750015987</c:v>
                </c:pt>
                <c:pt idx="20606">
                  <c:v>7.3809399999999998</c:v>
                </c:pt>
                <c:pt idx="20607">
                  <c:v>7.3803925000000001</c:v>
                </c:pt>
                <c:pt idx="20608">
                  <c:v>7.3798174999999997</c:v>
                </c:pt>
                <c:pt idx="20609">
                  <c:v>7.3791493750015986</c:v>
                </c:pt>
                <c:pt idx="20610">
                  <c:v>7.378518125001599</c:v>
                </c:pt>
                <c:pt idx="20611">
                  <c:v>7.3780206250015992</c:v>
                </c:pt>
                <c:pt idx="20612">
                  <c:v>7.377533125001599</c:v>
                </c:pt>
                <c:pt idx="20613">
                  <c:v>7.3770412500000004</c:v>
                </c:pt>
                <c:pt idx="20614">
                  <c:v>7.3765381250015993</c:v>
                </c:pt>
                <c:pt idx="20615">
                  <c:v>7.37606875</c:v>
                </c:pt>
                <c:pt idx="20616">
                  <c:v>7.3756124999999999</c:v>
                </c:pt>
                <c:pt idx="20617">
                  <c:v>7.3751137499999997</c:v>
                </c:pt>
                <c:pt idx="20618">
                  <c:v>7.3747825000000002</c:v>
                </c:pt>
                <c:pt idx="20619">
                  <c:v>7.3743612499999998</c:v>
                </c:pt>
                <c:pt idx="20620">
                  <c:v>7.3739524999999997</c:v>
                </c:pt>
                <c:pt idx="20621">
                  <c:v>7.3736156250015989</c:v>
                </c:pt>
                <c:pt idx="20622">
                  <c:v>7.3739756250015986</c:v>
                </c:pt>
                <c:pt idx="20623">
                  <c:v>7.3743612499999998</c:v>
                </c:pt>
                <c:pt idx="20624">
                  <c:v>7.374788125001599</c:v>
                </c:pt>
                <c:pt idx="20625">
                  <c:v>7.3752118750015994</c:v>
                </c:pt>
                <c:pt idx="20626">
                  <c:v>7.3755649999999999</c:v>
                </c:pt>
                <c:pt idx="20627">
                  <c:v>7.3759787499999998</c:v>
                </c:pt>
                <c:pt idx="20628">
                  <c:v>7.3763350000000001</c:v>
                </c:pt>
                <c:pt idx="20629">
                  <c:v>7.3767381250015989</c:v>
                </c:pt>
                <c:pt idx="20630">
                  <c:v>7.3771100000000001</c:v>
                </c:pt>
                <c:pt idx="20631">
                  <c:v>7.3774424999999999</c:v>
                </c:pt>
                <c:pt idx="20632">
                  <c:v>7.3778643750015993</c:v>
                </c:pt>
                <c:pt idx="20633">
                  <c:v>7.3782881250015988</c:v>
                </c:pt>
                <c:pt idx="20634">
                  <c:v>7.37871875</c:v>
                </c:pt>
                <c:pt idx="20635">
                  <c:v>7.3791368750015991</c:v>
                </c:pt>
                <c:pt idx="20636">
                  <c:v>7.3794593750015993</c:v>
                </c:pt>
                <c:pt idx="20637">
                  <c:v>7.37979875</c:v>
                </c:pt>
                <c:pt idx="20638">
                  <c:v>7.3802562500000004</c:v>
                </c:pt>
                <c:pt idx="20639">
                  <c:v>7.3805949999999996</c:v>
                </c:pt>
                <c:pt idx="20640">
                  <c:v>7.3810937499999998</c:v>
                </c:pt>
                <c:pt idx="20641">
                  <c:v>7.3814662499999999</c:v>
                </c:pt>
                <c:pt idx="20642">
                  <c:v>7.3818587500000001</c:v>
                </c:pt>
                <c:pt idx="20643">
                  <c:v>7.3822731250015989</c:v>
                </c:pt>
                <c:pt idx="20644">
                  <c:v>7.3826381250015993</c:v>
                </c:pt>
                <c:pt idx="20645">
                  <c:v>7.3830068750015991</c:v>
                </c:pt>
                <c:pt idx="20646">
                  <c:v>7.3833943750015987</c:v>
                </c:pt>
                <c:pt idx="20647">
                  <c:v>7.3837437499999998</c:v>
                </c:pt>
                <c:pt idx="20648">
                  <c:v>7.3840818750015993</c:v>
                </c:pt>
                <c:pt idx="20649">
                  <c:v>7.3844256250015992</c:v>
                </c:pt>
                <c:pt idx="20650">
                  <c:v>7.3847606250015989</c:v>
                </c:pt>
                <c:pt idx="20651">
                  <c:v>7.3845743750015993</c:v>
                </c:pt>
                <c:pt idx="20652">
                  <c:v>7.3841456250015991</c:v>
                </c:pt>
                <c:pt idx="20653">
                  <c:v>7.3835443750015992</c:v>
                </c:pt>
                <c:pt idx="20654">
                  <c:v>7.3830756250015988</c:v>
                </c:pt>
                <c:pt idx="20655">
                  <c:v>7.3825450000000004</c:v>
                </c:pt>
                <c:pt idx="20656">
                  <c:v>7.3819331250015994</c:v>
                </c:pt>
                <c:pt idx="20657">
                  <c:v>7.3813062499999997</c:v>
                </c:pt>
                <c:pt idx="20658">
                  <c:v>7.3806099999999999</c:v>
                </c:pt>
                <c:pt idx="20659">
                  <c:v>7.3798106250015989</c:v>
                </c:pt>
                <c:pt idx="20660">
                  <c:v>7.3789737500000001</c:v>
                </c:pt>
                <c:pt idx="20661">
                  <c:v>7.3782087499999998</c:v>
                </c:pt>
                <c:pt idx="20662">
                  <c:v>7.3774325000000003</c:v>
                </c:pt>
                <c:pt idx="20663">
                  <c:v>7.3766249999999998</c:v>
                </c:pt>
                <c:pt idx="20664">
                  <c:v>7.3758831250015993</c:v>
                </c:pt>
                <c:pt idx="20665">
                  <c:v>7.375163125001599</c:v>
                </c:pt>
                <c:pt idx="20666">
                  <c:v>7.374516875001599</c:v>
                </c:pt>
                <c:pt idx="20667">
                  <c:v>7.3738718750015986</c:v>
                </c:pt>
                <c:pt idx="20668">
                  <c:v>7.3732756250015994</c:v>
                </c:pt>
                <c:pt idx="20669">
                  <c:v>7.3727962500000004</c:v>
                </c:pt>
                <c:pt idx="20670">
                  <c:v>7.3723131250015994</c:v>
                </c:pt>
                <c:pt idx="20671">
                  <c:v>7.3718793750015994</c:v>
                </c:pt>
                <c:pt idx="20672">
                  <c:v>7.3715131250015986</c:v>
                </c:pt>
                <c:pt idx="20673">
                  <c:v>7.3711318750015993</c:v>
                </c:pt>
                <c:pt idx="20674">
                  <c:v>7.3706006250015994</c:v>
                </c:pt>
                <c:pt idx="20675">
                  <c:v>7.3700737500000004</c:v>
                </c:pt>
                <c:pt idx="20676">
                  <c:v>7.3696356250015986</c:v>
                </c:pt>
                <c:pt idx="20677">
                  <c:v>7.3691456250015994</c:v>
                </c:pt>
                <c:pt idx="20678">
                  <c:v>7.3688181250015994</c:v>
                </c:pt>
                <c:pt idx="20679">
                  <c:v>7.36837125</c:v>
                </c:pt>
                <c:pt idx="20680">
                  <c:v>7.3679975000000004</c:v>
                </c:pt>
                <c:pt idx="20681">
                  <c:v>7.3683318750015987</c:v>
                </c:pt>
                <c:pt idx="20682">
                  <c:v>7.3687562499999997</c:v>
                </c:pt>
                <c:pt idx="20683">
                  <c:v>7.3691449999999996</c:v>
                </c:pt>
                <c:pt idx="20684">
                  <c:v>7.3695124999999999</c:v>
                </c:pt>
                <c:pt idx="20685">
                  <c:v>7.3699456250015993</c:v>
                </c:pt>
                <c:pt idx="20686">
                  <c:v>7.370400625001599</c:v>
                </c:pt>
                <c:pt idx="20687">
                  <c:v>7.3708056250015987</c:v>
                </c:pt>
                <c:pt idx="20688">
                  <c:v>7.3711962499999997</c:v>
                </c:pt>
                <c:pt idx="20689">
                  <c:v>7.3715781250015988</c:v>
                </c:pt>
                <c:pt idx="20690">
                  <c:v>7.3720187499999996</c:v>
                </c:pt>
                <c:pt idx="20691">
                  <c:v>7.372639375001599</c:v>
                </c:pt>
                <c:pt idx="20692">
                  <c:v>7.3730118750015992</c:v>
                </c:pt>
                <c:pt idx="20693">
                  <c:v>7.3733849999999999</c:v>
                </c:pt>
                <c:pt idx="20694">
                  <c:v>7.3737187500000001</c:v>
                </c:pt>
                <c:pt idx="20695">
                  <c:v>7.3740806250015991</c:v>
                </c:pt>
                <c:pt idx="20696">
                  <c:v>7.3744975000000004</c:v>
                </c:pt>
                <c:pt idx="20697">
                  <c:v>7.3749374999999997</c:v>
                </c:pt>
                <c:pt idx="20698">
                  <c:v>7.3753606250015986</c:v>
                </c:pt>
                <c:pt idx="20699">
                  <c:v>7.3757331250015987</c:v>
                </c:pt>
                <c:pt idx="20700">
                  <c:v>7.3762499999999998</c:v>
                </c:pt>
                <c:pt idx="20701">
                  <c:v>7.3766362499999998</c:v>
                </c:pt>
                <c:pt idx="20702">
                  <c:v>7.3767168750015992</c:v>
                </c:pt>
                <c:pt idx="20703">
                  <c:v>7.3770687500000003</c:v>
                </c:pt>
                <c:pt idx="20704">
                  <c:v>7.3766299999999996</c:v>
                </c:pt>
                <c:pt idx="20705">
                  <c:v>7.3763050000000003</c:v>
                </c:pt>
                <c:pt idx="20706">
                  <c:v>7.3758968750015992</c:v>
                </c:pt>
                <c:pt idx="20707">
                  <c:v>7.3760718750015988</c:v>
                </c:pt>
                <c:pt idx="20708">
                  <c:v>7.375784375001599</c:v>
                </c:pt>
                <c:pt idx="20709">
                  <c:v>7.3757000000000001</c:v>
                </c:pt>
                <c:pt idx="20710">
                  <c:v>7.3756337500000004</c:v>
                </c:pt>
                <c:pt idx="20711">
                  <c:v>7.376030625001599</c:v>
                </c:pt>
                <c:pt idx="20712">
                  <c:v>7.376416875001599</c:v>
                </c:pt>
                <c:pt idx="20713">
                  <c:v>7.3767399999999999</c:v>
                </c:pt>
                <c:pt idx="20714">
                  <c:v>7.3768787500000004</c:v>
                </c:pt>
                <c:pt idx="20715">
                  <c:v>7.3765212499999997</c:v>
                </c:pt>
                <c:pt idx="20716">
                  <c:v>7.3759437500000002</c:v>
                </c:pt>
                <c:pt idx="20717">
                  <c:v>7.3755356250015991</c:v>
                </c:pt>
                <c:pt idx="20718">
                  <c:v>7.3750556250015986</c:v>
                </c:pt>
                <c:pt idx="20719">
                  <c:v>7.3744768750015988</c:v>
                </c:pt>
                <c:pt idx="20720">
                  <c:v>7.3738918750015987</c:v>
                </c:pt>
                <c:pt idx="20721">
                  <c:v>7.3732437500000003</c:v>
                </c:pt>
                <c:pt idx="20722">
                  <c:v>7.3727412499999998</c:v>
                </c:pt>
                <c:pt idx="20723">
                  <c:v>7.3722950000000003</c:v>
                </c:pt>
                <c:pt idx="20724">
                  <c:v>7.3717837499999996</c:v>
                </c:pt>
                <c:pt idx="20725">
                  <c:v>7.3713075000000003</c:v>
                </c:pt>
                <c:pt idx="20726">
                  <c:v>7.3709081250015993</c:v>
                </c:pt>
                <c:pt idx="20727">
                  <c:v>7.3705381250015991</c:v>
                </c:pt>
                <c:pt idx="20728">
                  <c:v>7.3701737500000002</c:v>
                </c:pt>
                <c:pt idx="20729">
                  <c:v>7.3698287499999999</c:v>
                </c:pt>
                <c:pt idx="20730">
                  <c:v>7.37027375</c:v>
                </c:pt>
                <c:pt idx="20731">
                  <c:v>7.3706325000000001</c:v>
                </c:pt>
                <c:pt idx="20732">
                  <c:v>7.3709831250015991</c:v>
                </c:pt>
                <c:pt idx="20733">
                  <c:v>7.3714043750015987</c:v>
                </c:pt>
                <c:pt idx="20734">
                  <c:v>7.370965</c:v>
                </c:pt>
                <c:pt idx="20735">
                  <c:v>7.3705862499999997</c:v>
                </c:pt>
                <c:pt idx="20736">
                  <c:v>7.3701756250015986</c:v>
                </c:pt>
                <c:pt idx="20737">
                  <c:v>7.3701337499999999</c:v>
                </c:pt>
                <c:pt idx="20738">
                  <c:v>7.3697943750015993</c:v>
                </c:pt>
                <c:pt idx="20739">
                  <c:v>7.3694068750015989</c:v>
                </c:pt>
                <c:pt idx="20740">
                  <c:v>7.3690831250015991</c:v>
                </c:pt>
                <c:pt idx="20741">
                  <c:v>7.3694618750015994</c:v>
                </c:pt>
                <c:pt idx="20742">
                  <c:v>7.3697956250015988</c:v>
                </c:pt>
                <c:pt idx="20743">
                  <c:v>7.3702968750015989</c:v>
                </c:pt>
                <c:pt idx="20744">
                  <c:v>7.3706362499999996</c:v>
                </c:pt>
                <c:pt idx="20745">
                  <c:v>7.3709706250015987</c:v>
                </c:pt>
                <c:pt idx="20746">
                  <c:v>7.3713756250015994</c:v>
                </c:pt>
                <c:pt idx="20747">
                  <c:v>7.371841875001599</c:v>
                </c:pt>
                <c:pt idx="20748">
                  <c:v>7.3722731250015991</c:v>
                </c:pt>
                <c:pt idx="20749">
                  <c:v>7.3720643750015986</c:v>
                </c:pt>
                <c:pt idx="20750">
                  <c:v>7.3715118750015991</c:v>
                </c:pt>
                <c:pt idx="20751">
                  <c:v>7.3710787499999997</c:v>
                </c:pt>
                <c:pt idx="20752">
                  <c:v>7.370540625001599</c:v>
                </c:pt>
                <c:pt idx="20753">
                  <c:v>7.3701274999999997</c:v>
                </c:pt>
                <c:pt idx="20754">
                  <c:v>7.3697643750015986</c:v>
                </c:pt>
                <c:pt idx="20755">
                  <c:v>7.3692718750015986</c:v>
                </c:pt>
                <c:pt idx="20756">
                  <c:v>7.3688343750015992</c:v>
                </c:pt>
                <c:pt idx="20757">
                  <c:v>7.368383125001599</c:v>
                </c:pt>
                <c:pt idx="20758">
                  <c:v>7.368758125001599</c:v>
                </c:pt>
                <c:pt idx="20759">
                  <c:v>7.3691968750015988</c:v>
                </c:pt>
                <c:pt idx="20760">
                  <c:v>7.36954625</c:v>
                </c:pt>
                <c:pt idx="20761">
                  <c:v>7.3698956250015986</c:v>
                </c:pt>
                <c:pt idx="20762">
                  <c:v>7.3702462500000001</c:v>
                </c:pt>
                <c:pt idx="20763">
                  <c:v>7.3700225000000001</c:v>
                </c:pt>
                <c:pt idx="20764">
                  <c:v>7.3695725000000003</c:v>
                </c:pt>
                <c:pt idx="20765">
                  <c:v>7.3691881250015987</c:v>
                </c:pt>
                <c:pt idx="20766">
                  <c:v>7.3688518750015986</c:v>
                </c:pt>
                <c:pt idx="20767">
                  <c:v>7.3691843750015993</c:v>
                </c:pt>
                <c:pt idx="20768">
                  <c:v>7.3695075000000001</c:v>
                </c:pt>
                <c:pt idx="20769">
                  <c:v>7.3698837499999996</c:v>
                </c:pt>
                <c:pt idx="20770">
                  <c:v>7.3702474999999996</c:v>
                </c:pt>
                <c:pt idx="20771">
                  <c:v>7.3706075000000002</c:v>
                </c:pt>
                <c:pt idx="20772">
                  <c:v>7.3705381250015991</c:v>
                </c:pt>
                <c:pt idx="20773">
                  <c:v>7.3708862499999999</c:v>
                </c:pt>
                <c:pt idx="20774">
                  <c:v>7.3712081250015986</c:v>
                </c:pt>
                <c:pt idx="20775">
                  <c:v>7.3716381250015992</c:v>
                </c:pt>
                <c:pt idx="20776">
                  <c:v>7.3720375000000002</c:v>
                </c:pt>
                <c:pt idx="20777">
                  <c:v>7.3724125000000003</c:v>
                </c:pt>
                <c:pt idx="20778">
                  <c:v>7.3728100000000003</c:v>
                </c:pt>
                <c:pt idx="20779">
                  <c:v>7.3732037500000001</c:v>
                </c:pt>
                <c:pt idx="20780">
                  <c:v>7.3737293750015986</c:v>
                </c:pt>
                <c:pt idx="20781">
                  <c:v>7.3741237499999999</c:v>
                </c:pt>
                <c:pt idx="20782">
                  <c:v>7.3745599999999998</c:v>
                </c:pt>
                <c:pt idx="20783">
                  <c:v>7.3743056250015986</c:v>
                </c:pt>
                <c:pt idx="20784">
                  <c:v>7.3738725000000001</c:v>
                </c:pt>
                <c:pt idx="20785">
                  <c:v>7.373439375001599</c:v>
                </c:pt>
                <c:pt idx="20786">
                  <c:v>7.3731012500000004</c:v>
                </c:pt>
                <c:pt idx="20787">
                  <c:v>7.3727043750015993</c:v>
                </c:pt>
                <c:pt idx="20788">
                  <c:v>7.3723212499999997</c:v>
                </c:pt>
                <c:pt idx="20789">
                  <c:v>7.3719331250015987</c:v>
                </c:pt>
                <c:pt idx="20790">
                  <c:v>7.3716056250015987</c:v>
                </c:pt>
                <c:pt idx="20791">
                  <c:v>7.3720031250015987</c:v>
                </c:pt>
                <c:pt idx="20792">
                  <c:v>7.3724037500000001</c:v>
                </c:pt>
                <c:pt idx="20793">
                  <c:v>7.3728187500000004</c:v>
                </c:pt>
                <c:pt idx="20794">
                  <c:v>7.3731637499999998</c:v>
                </c:pt>
                <c:pt idx="20795">
                  <c:v>7.3735350000000004</c:v>
                </c:pt>
                <c:pt idx="20796">
                  <c:v>7.3738693750015987</c:v>
                </c:pt>
                <c:pt idx="20797">
                  <c:v>7.3741131250015988</c:v>
                </c:pt>
                <c:pt idx="20798">
                  <c:v>7.3738987500000004</c:v>
                </c:pt>
                <c:pt idx="20799">
                  <c:v>7.3742668750015987</c:v>
                </c:pt>
                <c:pt idx="20800">
                  <c:v>7.374625</c:v>
                </c:pt>
                <c:pt idx="20801">
                  <c:v>7.3749893750015989</c:v>
                </c:pt>
                <c:pt idx="20802">
                  <c:v>7.3753650000000004</c:v>
                </c:pt>
                <c:pt idx="20803">
                  <c:v>7.3757200000000003</c:v>
                </c:pt>
                <c:pt idx="20804">
                  <c:v>7.3753687499999998</c:v>
                </c:pt>
                <c:pt idx="20805">
                  <c:v>7.3748387500000003</c:v>
                </c:pt>
                <c:pt idx="20806">
                  <c:v>7.3744375</c:v>
                </c:pt>
                <c:pt idx="20807">
                  <c:v>7.37393125</c:v>
                </c:pt>
                <c:pt idx="20808">
                  <c:v>7.3734556250015988</c:v>
                </c:pt>
                <c:pt idx="20809">
                  <c:v>7.3730174999999996</c:v>
                </c:pt>
                <c:pt idx="20810">
                  <c:v>7.3725656250015987</c:v>
                </c:pt>
                <c:pt idx="20811">
                  <c:v>7.3721506250015993</c:v>
                </c:pt>
                <c:pt idx="20812">
                  <c:v>7.3718093750015994</c:v>
                </c:pt>
                <c:pt idx="20813">
                  <c:v>7.3714500000000003</c:v>
                </c:pt>
                <c:pt idx="20814">
                  <c:v>7.3711175000000004</c:v>
                </c:pt>
                <c:pt idx="20815">
                  <c:v>7.3705387499999997</c:v>
                </c:pt>
                <c:pt idx="20816">
                  <c:v>7.3702056250015993</c:v>
                </c:pt>
                <c:pt idx="20817">
                  <c:v>7.3697581250015993</c:v>
                </c:pt>
                <c:pt idx="20818">
                  <c:v>7.3693074999999997</c:v>
                </c:pt>
                <c:pt idx="20819">
                  <c:v>7.3689543750015991</c:v>
                </c:pt>
                <c:pt idx="20820">
                  <c:v>7.3685762500000003</c:v>
                </c:pt>
                <c:pt idx="20821">
                  <c:v>7.3679643750015993</c:v>
                </c:pt>
                <c:pt idx="20822">
                  <c:v>7.3675687500000002</c:v>
                </c:pt>
                <c:pt idx="20823">
                  <c:v>7.3671687500000003</c:v>
                </c:pt>
                <c:pt idx="20824">
                  <c:v>7.3668206250015986</c:v>
                </c:pt>
                <c:pt idx="20825">
                  <c:v>7.366424375001599</c:v>
                </c:pt>
                <c:pt idx="20826">
                  <c:v>7.3660056250015993</c:v>
                </c:pt>
                <c:pt idx="20827">
                  <c:v>7.3655531250015986</c:v>
                </c:pt>
                <c:pt idx="20828">
                  <c:v>7.3654237499999997</c:v>
                </c:pt>
                <c:pt idx="20829">
                  <c:v>7.3657856250015987</c:v>
                </c:pt>
                <c:pt idx="20830">
                  <c:v>7.3661618750015991</c:v>
                </c:pt>
                <c:pt idx="20831">
                  <c:v>7.3665143750015991</c:v>
                </c:pt>
                <c:pt idx="20832">
                  <c:v>7.3669200000000004</c:v>
                </c:pt>
                <c:pt idx="20833">
                  <c:v>7.3672587500000004</c:v>
                </c:pt>
                <c:pt idx="20834">
                  <c:v>7.3675825000000001</c:v>
                </c:pt>
                <c:pt idx="20835">
                  <c:v>7.3680962499999998</c:v>
                </c:pt>
                <c:pt idx="20836">
                  <c:v>7.368489375001599</c:v>
                </c:pt>
                <c:pt idx="20837">
                  <c:v>7.3689831250015994</c:v>
                </c:pt>
                <c:pt idx="20838">
                  <c:v>7.3694474999999997</c:v>
                </c:pt>
                <c:pt idx="20839">
                  <c:v>7.3699168750015991</c:v>
                </c:pt>
                <c:pt idx="20840">
                  <c:v>7.3704062500000003</c:v>
                </c:pt>
                <c:pt idx="20841">
                  <c:v>7.370811875001599</c:v>
                </c:pt>
                <c:pt idx="20842">
                  <c:v>7.3711587500000002</c:v>
                </c:pt>
                <c:pt idx="20843">
                  <c:v>7.3714856250015988</c:v>
                </c:pt>
                <c:pt idx="20844">
                  <c:v>7.3718543750015986</c:v>
                </c:pt>
                <c:pt idx="20845">
                  <c:v>7.3722649999999996</c:v>
                </c:pt>
                <c:pt idx="20846">
                  <c:v>7.3726324999999999</c:v>
                </c:pt>
                <c:pt idx="20847">
                  <c:v>7.3729531250015992</c:v>
                </c:pt>
                <c:pt idx="20848">
                  <c:v>7.3730931250015992</c:v>
                </c:pt>
                <c:pt idx="20849">
                  <c:v>7.372935</c:v>
                </c:pt>
                <c:pt idx="20850">
                  <c:v>7.3725856250015989</c:v>
                </c:pt>
                <c:pt idx="20851">
                  <c:v>7.3722481250015992</c:v>
                </c:pt>
                <c:pt idx="20852">
                  <c:v>7.37184375</c:v>
                </c:pt>
                <c:pt idx="20853">
                  <c:v>7.3714631250015987</c:v>
                </c:pt>
                <c:pt idx="20854">
                  <c:v>7.3712949999999999</c:v>
                </c:pt>
                <c:pt idx="20855">
                  <c:v>7.3709449999999999</c:v>
                </c:pt>
                <c:pt idx="20856">
                  <c:v>7.3705912500000004</c:v>
                </c:pt>
                <c:pt idx="20857">
                  <c:v>7.3702618750015993</c:v>
                </c:pt>
                <c:pt idx="20858">
                  <c:v>7.3699187500000001</c:v>
                </c:pt>
                <c:pt idx="20859">
                  <c:v>7.3695931250015994</c:v>
                </c:pt>
                <c:pt idx="20860">
                  <c:v>7.369675</c:v>
                </c:pt>
                <c:pt idx="20861">
                  <c:v>7.3699787499999996</c:v>
                </c:pt>
                <c:pt idx="20862">
                  <c:v>7.3703731250015991</c:v>
                </c:pt>
                <c:pt idx="20863">
                  <c:v>7.3707406250015994</c:v>
                </c:pt>
                <c:pt idx="20864">
                  <c:v>7.3710887500000002</c:v>
                </c:pt>
                <c:pt idx="20865">
                  <c:v>7.371478125001599</c:v>
                </c:pt>
                <c:pt idx="20866">
                  <c:v>7.3719268750015994</c:v>
                </c:pt>
                <c:pt idx="20867">
                  <c:v>7.3722518750015986</c:v>
                </c:pt>
                <c:pt idx="20868">
                  <c:v>7.3725949999999996</c:v>
                </c:pt>
                <c:pt idx="20869">
                  <c:v>7.3729743750015988</c:v>
                </c:pt>
                <c:pt idx="20870">
                  <c:v>7.3733287499999998</c:v>
                </c:pt>
                <c:pt idx="20871">
                  <c:v>7.3737043750015987</c:v>
                </c:pt>
                <c:pt idx="20872">
                  <c:v>7.373554375001599</c:v>
                </c:pt>
                <c:pt idx="20873">
                  <c:v>7.3739693750015993</c:v>
                </c:pt>
                <c:pt idx="20874">
                  <c:v>7.3738137500000001</c:v>
                </c:pt>
                <c:pt idx="20875">
                  <c:v>7.3733087499999996</c:v>
                </c:pt>
                <c:pt idx="20876">
                  <c:v>7.3728218750015992</c:v>
                </c:pt>
                <c:pt idx="20877">
                  <c:v>7.3722099999999999</c:v>
                </c:pt>
                <c:pt idx="20878">
                  <c:v>7.3716799999999996</c:v>
                </c:pt>
                <c:pt idx="20879">
                  <c:v>7.3711606250015986</c:v>
                </c:pt>
                <c:pt idx="20880">
                  <c:v>7.370563125001599</c:v>
                </c:pt>
                <c:pt idx="20881">
                  <c:v>7.3698293750015988</c:v>
                </c:pt>
                <c:pt idx="20882">
                  <c:v>7.3691068750015987</c:v>
                </c:pt>
                <c:pt idx="20883">
                  <c:v>7.3684006250015992</c:v>
                </c:pt>
                <c:pt idx="20884">
                  <c:v>7.367538125001599</c:v>
                </c:pt>
                <c:pt idx="20885">
                  <c:v>7.3666537500000002</c:v>
                </c:pt>
                <c:pt idx="20886">
                  <c:v>7.3657575</c:v>
                </c:pt>
                <c:pt idx="20887">
                  <c:v>7.3648962500000001</c:v>
                </c:pt>
                <c:pt idx="20888">
                  <c:v>7.36412625</c:v>
                </c:pt>
                <c:pt idx="20889">
                  <c:v>7.3634225000000004</c:v>
                </c:pt>
                <c:pt idx="20890">
                  <c:v>7.3627562500000003</c:v>
                </c:pt>
                <c:pt idx="20891">
                  <c:v>7.3621493750015992</c:v>
                </c:pt>
                <c:pt idx="20892">
                  <c:v>7.3616112500000002</c:v>
                </c:pt>
                <c:pt idx="20893">
                  <c:v>7.3610581250015992</c:v>
                </c:pt>
                <c:pt idx="20894">
                  <c:v>7.3606274999999997</c:v>
                </c:pt>
                <c:pt idx="20895">
                  <c:v>7.3600637500000001</c:v>
                </c:pt>
                <c:pt idx="20896">
                  <c:v>7.3597418750015988</c:v>
                </c:pt>
                <c:pt idx="20897">
                  <c:v>7.3592143750015993</c:v>
                </c:pt>
                <c:pt idx="20898">
                  <c:v>7.3586412499999998</c:v>
                </c:pt>
                <c:pt idx="20899">
                  <c:v>7.3582299999999998</c:v>
                </c:pt>
                <c:pt idx="20900">
                  <c:v>7.3577768750015986</c:v>
                </c:pt>
                <c:pt idx="20901">
                  <c:v>7.3574306250015988</c:v>
                </c:pt>
                <c:pt idx="20902">
                  <c:v>7.3570781250015989</c:v>
                </c:pt>
                <c:pt idx="20903">
                  <c:v>7.3574824999999997</c:v>
                </c:pt>
                <c:pt idx="20904">
                  <c:v>7.3578431250015992</c:v>
                </c:pt>
                <c:pt idx="20905">
                  <c:v>7.3582418750015988</c:v>
                </c:pt>
                <c:pt idx="20906">
                  <c:v>7.3586793750015991</c:v>
                </c:pt>
                <c:pt idx="20907">
                  <c:v>7.3590768750015991</c:v>
                </c:pt>
                <c:pt idx="20908">
                  <c:v>7.3595224999999997</c:v>
                </c:pt>
                <c:pt idx="20909">
                  <c:v>7.3599781250015992</c:v>
                </c:pt>
                <c:pt idx="20910">
                  <c:v>7.3603531250015992</c:v>
                </c:pt>
                <c:pt idx="20911">
                  <c:v>7.3608025000000001</c:v>
                </c:pt>
                <c:pt idx="20912">
                  <c:v>7.361135</c:v>
                </c:pt>
                <c:pt idx="20913">
                  <c:v>7.3615743750015987</c:v>
                </c:pt>
                <c:pt idx="20914">
                  <c:v>7.3620018750015994</c:v>
                </c:pt>
                <c:pt idx="20915">
                  <c:v>7.3624124999999996</c:v>
                </c:pt>
                <c:pt idx="20916">
                  <c:v>7.3628762500000002</c:v>
                </c:pt>
                <c:pt idx="20917">
                  <c:v>7.3633062499999999</c:v>
                </c:pt>
                <c:pt idx="20918">
                  <c:v>7.3637006250015986</c:v>
                </c:pt>
                <c:pt idx="20919">
                  <c:v>7.3641418750015992</c:v>
                </c:pt>
                <c:pt idx="20920">
                  <c:v>7.3645918750015991</c:v>
                </c:pt>
                <c:pt idx="20921">
                  <c:v>7.3649137500000004</c:v>
                </c:pt>
                <c:pt idx="20922">
                  <c:v>7.3653281250015992</c:v>
                </c:pt>
                <c:pt idx="20923">
                  <c:v>7.3657318750015994</c:v>
                </c:pt>
                <c:pt idx="20924">
                  <c:v>7.3660593750015986</c:v>
                </c:pt>
                <c:pt idx="20925">
                  <c:v>7.3664731250015993</c:v>
                </c:pt>
                <c:pt idx="20926">
                  <c:v>7.3667974999999997</c:v>
                </c:pt>
                <c:pt idx="20927">
                  <c:v>7.3671974999999996</c:v>
                </c:pt>
                <c:pt idx="20928">
                  <c:v>7.3675674999999998</c:v>
                </c:pt>
                <c:pt idx="20929">
                  <c:v>7.3680281250015991</c:v>
                </c:pt>
                <c:pt idx="20930">
                  <c:v>7.3684462499999999</c:v>
                </c:pt>
                <c:pt idx="20931">
                  <c:v>7.3688806250015988</c:v>
                </c:pt>
                <c:pt idx="20932">
                  <c:v>7.3693187499999997</c:v>
                </c:pt>
                <c:pt idx="20933">
                  <c:v>7.3697218750015994</c:v>
                </c:pt>
                <c:pt idx="20934">
                  <c:v>7.3701037500000002</c:v>
                </c:pt>
                <c:pt idx="20935">
                  <c:v>7.3696993750015993</c:v>
                </c:pt>
                <c:pt idx="20936">
                  <c:v>7.3692968750015986</c:v>
                </c:pt>
                <c:pt idx="20937">
                  <c:v>7.3689168750015988</c:v>
                </c:pt>
                <c:pt idx="20938">
                  <c:v>7.3685956250015989</c:v>
                </c:pt>
                <c:pt idx="20939">
                  <c:v>7.3682393750015986</c:v>
                </c:pt>
                <c:pt idx="20940">
                  <c:v>7.36778625</c:v>
                </c:pt>
                <c:pt idx="20941">
                  <c:v>7.3674418750015986</c:v>
                </c:pt>
                <c:pt idx="20942">
                  <c:v>7.36707</c:v>
                </c:pt>
                <c:pt idx="20943">
                  <c:v>7.3666074999999998</c:v>
                </c:pt>
                <c:pt idx="20944">
                  <c:v>7.3660525000000003</c:v>
                </c:pt>
                <c:pt idx="20945">
                  <c:v>7.3656687500000002</c:v>
                </c:pt>
                <c:pt idx="20946">
                  <c:v>7.3652831250015991</c:v>
                </c:pt>
                <c:pt idx="20947">
                  <c:v>7.3648999999999996</c:v>
                </c:pt>
                <c:pt idx="20948">
                  <c:v>7.3645718750015989</c:v>
                </c:pt>
                <c:pt idx="20949">
                  <c:v>7.3639231250015991</c:v>
                </c:pt>
                <c:pt idx="20950">
                  <c:v>7.363575</c:v>
                </c:pt>
                <c:pt idx="20951">
                  <c:v>7.3629256250015986</c:v>
                </c:pt>
                <c:pt idx="20952">
                  <c:v>7.362563125001599</c:v>
                </c:pt>
                <c:pt idx="20953">
                  <c:v>7.3628900000000002</c:v>
                </c:pt>
                <c:pt idx="20954">
                  <c:v>7.3624781250015987</c:v>
                </c:pt>
                <c:pt idx="20955">
                  <c:v>7.3620793750015991</c:v>
                </c:pt>
                <c:pt idx="20956">
                  <c:v>7.3624431250015991</c:v>
                </c:pt>
                <c:pt idx="20957">
                  <c:v>7.3628524999999998</c:v>
                </c:pt>
                <c:pt idx="20958">
                  <c:v>7.3632387499999998</c:v>
                </c:pt>
                <c:pt idx="20959">
                  <c:v>7.3635981250015989</c:v>
                </c:pt>
                <c:pt idx="20960">
                  <c:v>7.3640187499999996</c:v>
                </c:pt>
                <c:pt idx="20961">
                  <c:v>7.3644118750015988</c:v>
                </c:pt>
                <c:pt idx="20962">
                  <c:v>7.3648706250015987</c:v>
                </c:pt>
                <c:pt idx="20963">
                  <c:v>7.3652600000000001</c:v>
                </c:pt>
                <c:pt idx="20964">
                  <c:v>7.36562625</c:v>
                </c:pt>
                <c:pt idx="20965">
                  <c:v>7.3660600000000001</c:v>
                </c:pt>
                <c:pt idx="20966">
                  <c:v>7.3665156250015986</c:v>
                </c:pt>
                <c:pt idx="20967">
                  <c:v>7.3669337500000003</c:v>
                </c:pt>
                <c:pt idx="20968">
                  <c:v>7.3674068750015991</c:v>
                </c:pt>
                <c:pt idx="20969">
                  <c:v>7.3678943750015993</c:v>
                </c:pt>
                <c:pt idx="20970">
                  <c:v>7.3682362499999998</c:v>
                </c:pt>
                <c:pt idx="20971">
                  <c:v>7.3685968750015993</c:v>
                </c:pt>
                <c:pt idx="20972">
                  <c:v>7.3689749999999998</c:v>
                </c:pt>
                <c:pt idx="20973">
                  <c:v>7.3693468750015994</c:v>
                </c:pt>
                <c:pt idx="20974">
                  <c:v>7.369015625001599</c:v>
                </c:pt>
                <c:pt idx="20975">
                  <c:v>7.368534375001599</c:v>
                </c:pt>
                <c:pt idx="20976">
                  <c:v>7.3685062500000003</c:v>
                </c:pt>
                <c:pt idx="20977">
                  <c:v>7.3681625000000004</c:v>
                </c:pt>
                <c:pt idx="20978">
                  <c:v>7.3681524999999999</c:v>
                </c:pt>
                <c:pt idx="20979">
                  <c:v>7.3677993750015993</c:v>
                </c:pt>
                <c:pt idx="20980">
                  <c:v>7.3672399999999998</c:v>
                </c:pt>
                <c:pt idx="20981">
                  <c:v>7.3664718750015989</c:v>
                </c:pt>
                <c:pt idx="20982">
                  <c:v>7.365836875001599</c:v>
                </c:pt>
                <c:pt idx="20983">
                  <c:v>7.3651600000000004</c:v>
                </c:pt>
                <c:pt idx="20984">
                  <c:v>7.3643493750015994</c:v>
                </c:pt>
                <c:pt idx="20985">
                  <c:v>7.3634737499999998</c:v>
                </c:pt>
                <c:pt idx="20986">
                  <c:v>7.3626243750015989</c:v>
                </c:pt>
                <c:pt idx="20987">
                  <c:v>7.3618462500000001</c:v>
                </c:pt>
                <c:pt idx="20988">
                  <c:v>7.3610699999999998</c:v>
                </c:pt>
                <c:pt idx="20989">
                  <c:v>7.3603637500000003</c:v>
                </c:pt>
                <c:pt idx="20990">
                  <c:v>7.3597475000000001</c:v>
                </c:pt>
                <c:pt idx="20991">
                  <c:v>7.3591881250015989</c:v>
                </c:pt>
                <c:pt idx="20992">
                  <c:v>7.3587862499999996</c:v>
                </c:pt>
                <c:pt idx="20993">
                  <c:v>7.3583637499999996</c:v>
                </c:pt>
                <c:pt idx="20994">
                  <c:v>7.3588206250015986</c:v>
                </c:pt>
                <c:pt idx="20995">
                  <c:v>7.3591643750015994</c:v>
                </c:pt>
                <c:pt idx="20996">
                  <c:v>7.359571875001599</c:v>
                </c:pt>
                <c:pt idx="20997">
                  <c:v>7.3592187500000001</c:v>
                </c:pt>
                <c:pt idx="20998">
                  <c:v>7.3588924999999996</c:v>
                </c:pt>
                <c:pt idx="20999">
                  <c:v>7.359235</c:v>
                </c:pt>
                <c:pt idx="21000">
                  <c:v>7.3596581250015989</c:v>
                </c:pt>
                <c:pt idx="21001">
                  <c:v>7.3601318750015992</c:v>
                </c:pt>
                <c:pt idx="21002">
                  <c:v>7.3604968750015987</c:v>
                </c:pt>
                <c:pt idx="21003">
                  <c:v>7.3608587500000002</c:v>
                </c:pt>
                <c:pt idx="21004">
                  <c:v>7.3613324999999996</c:v>
                </c:pt>
                <c:pt idx="21005">
                  <c:v>7.3613256250015988</c:v>
                </c:pt>
                <c:pt idx="21006">
                  <c:v>7.3617375000000003</c:v>
                </c:pt>
                <c:pt idx="21007">
                  <c:v>7.3620981250015989</c:v>
                </c:pt>
                <c:pt idx="21008">
                  <c:v>7.3624425000000002</c:v>
                </c:pt>
                <c:pt idx="21009">
                  <c:v>7.3626681250015986</c:v>
                </c:pt>
                <c:pt idx="21010">
                  <c:v>7.3622893750015992</c:v>
                </c:pt>
                <c:pt idx="21011">
                  <c:v>7.3619356250015988</c:v>
                </c:pt>
                <c:pt idx="21012">
                  <c:v>7.3616062500000004</c:v>
                </c:pt>
                <c:pt idx="21013">
                  <c:v>7.3619218750015989</c:v>
                </c:pt>
                <c:pt idx="21014">
                  <c:v>7.3623775</c:v>
                </c:pt>
                <c:pt idx="21015">
                  <c:v>7.3627037499999997</c:v>
                </c:pt>
                <c:pt idx="21016">
                  <c:v>7.3630281250015992</c:v>
                </c:pt>
                <c:pt idx="21017">
                  <c:v>7.3633581250015991</c:v>
                </c:pt>
                <c:pt idx="21018">
                  <c:v>7.3636881250015991</c:v>
                </c:pt>
                <c:pt idx="21019">
                  <c:v>7.3641224999999997</c:v>
                </c:pt>
                <c:pt idx="21020">
                  <c:v>7.36452375</c:v>
                </c:pt>
                <c:pt idx="21021">
                  <c:v>7.3650612500000001</c:v>
                </c:pt>
                <c:pt idx="21022">
                  <c:v>7.3653881250015987</c:v>
                </c:pt>
                <c:pt idx="21023">
                  <c:v>7.3657156250015987</c:v>
                </c:pt>
                <c:pt idx="21024">
                  <c:v>7.3661849999999998</c:v>
                </c:pt>
                <c:pt idx="21025">
                  <c:v>7.3665881250015994</c:v>
                </c:pt>
                <c:pt idx="21026">
                  <c:v>7.3669912499999999</c:v>
                </c:pt>
                <c:pt idx="21027">
                  <c:v>7.3674593750015989</c:v>
                </c:pt>
                <c:pt idx="21028">
                  <c:v>7.3678312500000001</c:v>
                </c:pt>
                <c:pt idx="21029">
                  <c:v>7.3682043750015991</c:v>
                </c:pt>
                <c:pt idx="21030">
                  <c:v>7.3685993750015992</c:v>
                </c:pt>
                <c:pt idx="21031">
                  <c:v>7.3689493750015993</c:v>
                </c:pt>
                <c:pt idx="21032">
                  <c:v>7.3693425000000001</c:v>
                </c:pt>
                <c:pt idx="21033">
                  <c:v>7.3697181250015991</c:v>
                </c:pt>
                <c:pt idx="21034">
                  <c:v>7.3701675</c:v>
                </c:pt>
                <c:pt idx="21035">
                  <c:v>7.3706062499999998</c:v>
                </c:pt>
                <c:pt idx="21036">
                  <c:v>7.3709906250015989</c:v>
                </c:pt>
                <c:pt idx="21037">
                  <c:v>7.37132875</c:v>
                </c:pt>
                <c:pt idx="21038">
                  <c:v>7.3717468750015991</c:v>
                </c:pt>
                <c:pt idx="21039">
                  <c:v>7.3720937500000003</c:v>
                </c:pt>
                <c:pt idx="21040">
                  <c:v>7.3724393750015986</c:v>
                </c:pt>
                <c:pt idx="21041">
                  <c:v>7.3729162500000003</c:v>
                </c:pt>
                <c:pt idx="21042">
                  <c:v>7.3732462500000002</c:v>
                </c:pt>
                <c:pt idx="21043">
                  <c:v>7.3728693750015992</c:v>
                </c:pt>
                <c:pt idx="21044">
                  <c:v>7.3725193750015992</c:v>
                </c:pt>
                <c:pt idx="21045">
                  <c:v>7.3720962500000002</c:v>
                </c:pt>
                <c:pt idx="21046">
                  <c:v>7.3714899999999997</c:v>
                </c:pt>
                <c:pt idx="21047">
                  <c:v>7.3707212499999999</c:v>
                </c:pt>
                <c:pt idx="21048">
                  <c:v>7.3699199999999996</c:v>
                </c:pt>
                <c:pt idx="21049">
                  <c:v>7.3690756250015994</c:v>
                </c:pt>
                <c:pt idx="21050">
                  <c:v>7.3681456250015991</c:v>
                </c:pt>
                <c:pt idx="21051">
                  <c:v>7.3673181250015993</c:v>
                </c:pt>
                <c:pt idx="21052">
                  <c:v>7.366623125001599</c:v>
                </c:pt>
                <c:pt idx="21053">
                  <c:v>7.3659706250015988</c:v>
                </c:pt>
                <c:pt idx="21054">
                  <c:v>7.3654268750015994</c:v>
                </c:pt>
                <c:pt idx="21055">
                  <c:v>7.3649437500000001</c:v>
                </c:pt>
                <c:pt idx="21056">
                  <c:v>7.3645418750015992</c:v>
                </c:pt>
                <c:pt idx="21057">
                  <c:v>7.363914375001599</c:v>
                </c:pt>
                <c:pt idx="21058">
                  <c:v>7.3634387500000003</c:v>
                </c:pt>
                <c:pt idx="21059">
                  <c:v>7.362963125001599</c:v>
                </c:pt>
                <c:pt idx="21060">
                  <c:v>7.3623562500000004</c:v>
                </c:pt>
                <c:pt idx="21061">
                  <c:v>7.3617343750015989</c:v>
                </c:pt>
                <c:pt idx="21062">
                  <c:v>7.3610499999999996</c:v>
                </c:pt>
                <c:pt idx="21063">
                  <c:v>7.3603300000000003</c:v>
                </c:pt>
                <c:pt idx="21064">
                  <c:v>7.3595787499999998</c:v>
                </c:pt>
                <c:pt idx="21065">
                  <c:v>7.3588149999999999</c:v>
                </c:pt>
                <c:pt idx="21066">
                  <c:v>7.3579837499999998</c:v>
                </c:pt>
                <c:pt idx="21067">
                  <c:v>7.3571706250015989</c:v>
                </c:pt>
                <c:pt idx="21068">
                  <c:v>7.3564375000000002</c:v>
                </c:pt>
                <c:pt idx="21069">
                  <c:v>7.3558225000000004</c:v>
                </c:pt>
                <c:pt idx="21070">
                  <c:v>7.3553125000000001</c:v>
                </c:pt>
                <c:pt idx="21071">
                  <c:v>7.3547831250015987</c:v>
                </c:pt>
                <c:pt idx="21072">
                  <c:v>7.3543806250015988</c:v>
                </c:pt>
                <c:pt idx="21073">
                  <c:v>7.353989375001599</c:v>
                </c:pt>
                <c:pt idx="21074">
                  <c:v>7.3536543750015992</c:v>
                </c:pt>
                <c:pt idx="21075">
                  <c:v>7.3531881250015987</c:v>
                </c:pt>
                <c:pt idx="21076">
                  <c:v>7.3528093750015993</c:v>
                </c:pt>
                <c:pt idx="21077">
                  <c:v>7.352475625001599</c:v>
                </c:pt>
                <c:pt idx="21078">
                  <c:v>7.3528468750015987</c:v>
                </c:pt>
                <c:pt idx="21079">
                  <c:v>7.3532574999999998</c:v>
                </c:pt>
                <c:pt idx="21080">
                  <c:v>7.353614375001599</c:v>
                </c:pt>
                <c:pt idx="21081">
                  <c:v>7.3540162499999999</c:v>
                </c:pt>
                <c:pt idx="21082">
                  <c:v>7.3543706250015992</c:v>
                </c:pt>
                <c:pt idx="21083">
                  <c:v>7.3547556250015989</c:v>
                </c:pt>
                <c:pt idx="21084">
                  <c:v>7.3552106250015994</c:v>
                </c:pt>
                <c:pt idx="21085">
                  <c:v>7.355584375001599</c:v>
                </c:pt>
                <c:pt idx="21086">
                  <c:v>7.3559950000000001</c:v>
                </c:pt>
                <c:pt idx="21087">
                  <c:v>7.35636125</c:v>
                </c:pt>
                <c:pt idx="21088">
                  <c:v>7.3567387499999999</c:v>
                </c:pt>
                <c:pt idx="21089">
                  <c:v>7.3571499999999999</c:v>
                </c:pt>
                <c:pt idx="21090">
                  <c:v>7.3574725000000001</c:v>
                </c:pt>
                <c:pt idx="21091">
                  <c:v>7.3578693750015987</c:v>
                </c:pt>
                <c:pt idx="21092">
                  <c:v>7.358293125001599</c:v>
                </c:pt>
                <c:pt idx="21093">
                  <c:v>7.3586806250015986</c:v>
                </c:pt>
                <c:pt idx="21094">
                  <c:v>7.3591037500000001</c:v>
                </c:pt>
                <c:pt idx="21095">
                  <c:v>7.359513125001599</c:v>
                </c:pt>
                <c:pt idx="21096">
                  <c:v>7.3598606250015992</c:v>
                </c:pt>
                <c:pt idx="21097">
                  <c:v>7.3595350000000002</c:v>
                </c:pt>
                <c:pt idx="21098">
                  <c:v>7.3596225000000004</c:v>
                </c:pt>
                <c:pt idx="21099">
                  <c:v>7.3592587500000004</c:v>
                </c:pt>
                <c:pt idx="21100">
                  <c:v>7.3588843750015993</c:v>
                </c:pt>
                <c:pt idx="21101">
                  <c:v>7.3584531250015992</c:v>
                </c:pt>
                <c:pt idx="21102">
                  <c:v>7.3580881250015988</c:v>
                </c:pt>
                <c:pt idx="21103">
                  <c:v>7.3579325000000004</c:v>
                </c:pt>
                <c:pt idx="21104">
                  <c:v>7.3583668750015994</c:v>
                </c:pt>
                <c:pt idx="21105">
                  <c:v>7.3586900000000002</c:v>
                </c:pt>
                <c:pt idx="21106">
                  <c:v>7.3590662499999997</c:v>
                </c:pt>
                <c:pt idx="21107">
                  <c:v>7.3595031250015994</c:v>
                </c:pt>
                <c:pt idx="21108">
                  <c:v>7.35989</c:v>
                </c:pt>
                <c:pt idx="21109">
                  <c:v>7.3602487500000002</c:v>
                </c:pt>
                <c:pt idx="21110">
                  <c:v>7.36016125</c:v>
                </c:pt>
                <c:pt idx="21111">
                  <c:v>7.3597168750015989</c:v>
                </c:pt>
                <c:pt idx="21112">
                  <c:v>7.3593106250015987</c:v>
                </c:pt>
                <c:pt idx="21113">
                  <c:v>7.3587699999999998</c:v>
                </c:pt>
                <c:pt idx="21114">
                  <c:v>7.3591337499999998</c:v>
                </c:pt>
                <c:pt idx="21115">
                  <c:v>7.359549375001599</c:v>
                </c:pt>
                <c:pt idx="21116">
                  <c:v>7.3600349999999999</c:v>
                </c:pt>
                <c:pt idx="21117">
                  <c:v>7.3604712499999998</c:v>
                </c:pt>
                <c:pt idx="21118">
                  <c:v>7.3607931250015994</c:v>
                </c:pt>
                <c:pt idx="21119">
                  <c:v>7.3611481250015993</c:v>
                </c:pt>
                <c:pt idx="21120">
                  <c:v>7.3615568750015994</c:v>
                </c:pt>
                <c:pt idx="21121">
                  <c:v>7.3619675000000004</c:v>
                </c:pt>
                <c:pt idx="21122">
                  <c:v>7.3623831250015987</c:v>
                </c:pt>
                <c:pt idx="21123">
                  <c:v>7.362705625001599</c:v>
                </c:pt>
                <c:pt idx="21124">
                  <c:v>7.3630393750015992</c:v>
                </c:pt>
                <c:pt idx="21125">
                  <c:v>7.3633937500000002</c:v>
                </c:pt>
                <c:pt idx="21126">
                  <c:v>7.3638112500000004</c:v>
                </c:pt>
                <c:pt idx="21127">
                  <c:v>7.364230625001599</c:v>
                </c:pt>
                <c:pt idx="21128">
                  <c:v>7.3646906250015993</c:v>
                </c:pt>
                <c:pt idx="21129">
                  <c:v>7.3650593750015991</c:v>
                </c:pt>
                <c:pt idx="21130">
                  <c:v>7.3646781250015989</c:v>
                </c:pt>
                <c:pt idx="21131">
                  <c:v>7.3643256250015989</c:v>
                </c:pt>
                <c:pt idx="21132">
                  <c:v>7.3639999999999999</c:v>
                </c:pt>
                <c:pt idx="21133">
                  <c:v>7.3634156250015987</c:v>
                </c:pt>
                <c:pt idx="21134">
                  <c:v>7.3630575</c:v>
                </c:pt>
                <c:pt idx="21135">
                  <c:v>7.3626143750015993</c:v>
                </c:pt>
                <c:pt idx="21136">
                  <c:v>7.3620150000000004</c:v>
                </c:pt>
                <c:pt idx="21137">
                  <c:v>7.3612406250015994</c:v>
                </c:pt>
                <c:pt idx="21138">
                  <c:v>7.3603512499999999</c:v>
                </c:pt>
                <c:pt idx="21139">
                  <c:v>7.3593525</c:v>
                </c:pt>
                <c:pt idx="21140">
                  <c:v>7.3583674999999999</c:v>
                </c:pt>
                <c:pt idx="21141">
                  <c:v>7.3573337499999996</c:v>
                </c:pt>
                <c:pt idx="21142">
                  <c:v>7.3563599999999996</c:v>
                </c:pt>
                <c:pt idx="21143">
                  <c:v>7.3555087500000003</c:v>
                </c:pt>
                <c:pt idx="21144">
                  <c:v>7.354728125001599</c:v>
                </c:pt>
                <c:pt idx="21145">
                  <c:v>7.3539643750015991</c:v>
                </c:pt>
                <c:pt idx="21146">
                  <c:v>7.3533637499999998</c:v>
                </c:pt>
                <c:pt idx="21147">
                  <c:v>7.3529562500000001</c:v>
                </c:pt>
                <c:pt idx="21148">
                  <c:v>7.3525806250015986</c:v>
                </c:pt>
                <c:pt idx="21149">
                  <c:v>7.3520368750015992</c:v>
                </c:pt>
                <c:pt idx="21150">
                  <c:v>7.3515731250015994</c:v>
                </c:pt>
                <c:pt idx="21151">
                  <c:v>7.3511906250015988</c:v>
                </c:pt>
                <c:pt idx="21152">
                  <c:v>7.3508512499999998</c:v>
                </c:pt>
                <c:pt idx="21153">
                  <c:v>7.351045625001599</c:v>
                </c:pt>
                <c:pt idx="21154">
                  <c:v>7.3514549999999996</c:v>
                </c:pt>
                <c:pt idx="21155">
                  <c:v>7.3518175000000001</c:v>
                </c:pt>
                <c:pt idx="21156">
                  <c:v>7.3521793750015991</c:v>
                </c:pt>
                <c:pt idx="21157">
                  <c:v>7.3525106250015986</c:v>
                </c:pt>
                <c:pt idx="21158">
                  <c:v>7.35284125</c:v>
                </c:pt>
                <c:pt idx="21159">
                  <c:v>7.3533631250015992</c:v>
                </c:pt>
                <c:pt idx="21160">
                  <c:v>7.3537312500000001</c:v>
                </c:pt>
                <c:pt idx="21161">
                  <c:v>7.3541699999999999</c:v>
                </c:pt>
                <c:pt idx="21162">
                  <c:v>7.3545112499999998</c:v>
                </c:pt>
                <c:pt idx="21163">
                  <c:v>7.3548843750015989</c:v>
                </c:pt>
                <c:pt idx="21164">
                  <c:v>7.3552156250015992</c:v>
                </c:pt>
                <c:pt idx="21165">
                  <c:v>7.3555887499999999</c:v>
                </c:pt>
                <c:pt idx="21166">
                  <c:v>7.3560381250015991</c:v>
                </c:pt>
                <c:pt idx="21167">
                  <c:v>7.3560568750015989</c:v>
                </c:pt>
                <c:pt idx="21168">
                  <c:v>7.3564112499999998</c:v>
                </c:pt>
                <c:pt idx="21169">
                  <c:v>7.3567462499999996</c:v>
                </c:pt>
                <c:pt idx="21170">
                  <c:v>7.3567593750015989</c:v>
                </c:pt>
                <c:pt idx="21171">
                  <c:v>7.3569100000000001</c:v>
                </c:pt>
                <c:pt idx="21172">
                  <c:v>7.3566231250015992</c:v>
                </c:pt>
                <c:pt idx="21173">
                  <c:v>7.3567900000000002</c:v>
                </c:pt>
                <c:pt idx="21174">
                  <c:v>7.3565149999999999</c:v>
                </c:pt>
                <c:pt idx="21175">
                  <c:v>7.3568881250015989</c:v>
                </c:pt>
                <c:pt idx="21176">
                  <c:v>7.3572100000000002</c:v>
                </c:pt>
                <c:pt idx="21177">
                  <c:v>7.3575443750015994</c:v>
                </c:pt>
                <c:pt idx="21178">
                  <c:v>7.3578656250015992</c:v>
                </c:pt>
                <c:pt idx="21179">
                  <c:v>7.358223125001599</c:v>
                </c:pt>
                <c:pt idx="21180">
                  <c:v>7.3586668750015987</c:v>
                </c:pt>
                <c:pt idx="21181">
                  <c:v>7.3591537499999999</c:v>
                </c:pt>
                <c:pt idx="21182">
                  <c:v>7.3596131250015988</c:v>
                </c:pt>
                <c:pt idx="21183">
                  <c:v>7.3600456250015993</c:v>
                </c:pt>
                <c:pt idx="21184">
                  <c:v>7.3605556250015987</c:v>
                </c:pt>
                <c:pt idx="21185">
                  <c:v>7.3611050000000002</c:v>
                </c:pt>
                <c:pt idx="21186">
                  <c:v>7.3614587499999997</c:v>
                </c:pt>
                <c:pt idx="21187">
                  <c:v>7.3619112500000004</c:v>
                </c:pt>
                <c:pt idx="21188">
                  <c:v>7.3622737499999999</c:v>
                </c:pt>
                <c:pt idx="21189">
                  <c:v>7.362635625001599</c:v>
                </c:pt>
                <c:pt idx="21190">
                  <c:v>7.3629818750015987</c:v>
                </c:pt>
                <c:pt idx="21191">
                  <c:v>7.3634093750015994</c:v>
                </c:pt>
                <c:pt idx="21192">
                  <c:v>7.36379625</c:v>
                </c:pt>
                <c:pt idx="21193">
                  <c:v>7.3642731250015991</c:v>
                </c:pt>
                <c:pt idx="21194">
                  <c:v>7.3646225000000003</c:v>
                </c:pt>
                <c:pt idx="21195">
                  <c:v>7.3650362500000002</c:v>
                </c:pt>
                <c:pt idx="21196">
                  <c:v>7.365098125001599</c:v>
                </c:pt>
                <c:pt idx="21197">
                  <c:v>7.3647299999999998</c:v>
                </c:pt>
                <c:pt idx="21198">
                  <c:v>7.3643743750015993</c:v>
                </c:pt>
                <c:pt idx="21199">
                  <c:v>7.3640356250015993</c:v>
                </c:pt>
                <c:pt idx="21200">
                  <c:v>7.363679375001599</c:v>
                </c:pt>
                <c:pt idx="21201">
                  <c:v>7.3632293750015991</c:v>
                </c:pt>
                <c:pt idx="21202">
                  <c:v>7.3626312499999997</c:v>
                </c:pt>
                <c:pt idx="21203">
                  <c:v>7.3619443750015989</c:v>
                </c:pt>
                <c:pt idx="21204">
                  <c:v>7.3612193750015988</c:v>
                </c:pt>
                <c:pt idx="21205">
                  <c:v>7.3604356250015988</c:v>
                </c:pt>
                <c:pt idx="21206">
                  <c:v>7.3596775000000001</c:v>
                </c:pt>
                <c:pt idx="21207">
                  <c:v>7.3590593750015989</c:v>
                </c:pt>
                <c:pt idx="21208">
                  <c:v>7.3585387500000001</c:v>
                </c:pt>
                <c:pt idx="21209">
                  <c:v>7.3579568750015989</c:v>
                </c:pt>
                <c:pt idx="21210">
                  <c:v>7.3574068750015993</c:v>
                </c:pt>
                <c:pt idx="21211">
                  <c:v>7.3568637499999996</c:v>
                </c:pt>
                <c:pt idx="21212">
                  <c:v>7.3563981250015988</c:v>
                </c:pt>
                <c:pt idx="21213">
                  <c:v>7.3560387499999997</c:v>
                </c:pt>
                <c:pt idx="21214">
                  <c:v>7.3557100000000002</c:v>
                </c:pt>
                <c:pt idx="21215">
                  <c:v>7.3553837499999997</c:v>
                </c:pt>
                <c:pt idx="21216">
                  <c:v>7.3549118750015987</c:v>
                </c:pt>
                <c:pt idx="21217">
                  <c:v>7.3545331250015993</c:v>
                </c:pt>
                <c:pt idx="21218">
                  <c:v>7.3540981250015989</c:v>
                </c:pt>
                <c:pt idx="21219">
                  <c:v>7.3535506250015992</c:v>
                </c:pt>
                <c:pt idx="21220">
                  <c:v>7.3531181250015987</c:v>
                </c:pt>
                <c:pt idx="21221">
                  <c:v>7.3526956250015987</c:v>
                </c:pt>
                <c:pt idx="21222">
                  <c:v>7.3522924999999999</c:v>
                </c:pt>
                <c:pt idx="21223">
                  <c:v>7.3516856250015987</c:v>
                </c:pt>
                <c:pt idx="21224">
                  <c:v>7.351138125001599</c:v>
                </c:pt>
                <c:pt idx="21225">
                  <c:v>7.3505231250015992</c:v>
                </c:pt>
                <c:pt idx="21226">
                  <c:v>7.3499231250015988</c:v>
                </c:pt>
                <c:pt idx="21227">
                  <c:v>7.3492368750015986</c:v>
                </c:pt>
                <c:pt idx="21228">
                  <c:v>7.3487687499999996</c:v>
                </c:pt>
                <c:pt idx="21229">
                  <c:v>7.3483993750015992</c:v>
                </c:pt>
                <c:pt idx="21230">
                  <c:v>7.3478849999999998</c:v>
                </c:pt>
                <c:pt idx="21231">
                  <c:v>7.3482262499999997</c:v>
                </c:pt>
                <c:pt idx="21232">
                  <c:v>7.3486425000000004</c:v>
                </c:pt>
                <c:pt idx="21233">
                  <c:v>7.3491125000000004</c:v>
                </c:pt>
                <c:pt idx="21234">
                  <c:v>7.3495274999999998</c:v>
                </c:pt>
                <c:pt idx="21235">
                  <c:v>7.3498637499999999</c:v>
                </c:pt>
                <c:pt idx="21236">
                  <c:v>7.3502106250015986</c:v>
                </c:pt>
                <c:pt idx="21237">
                  <c:v>7.3506268750015993</c:v>
                </c:pt>
                <c:pt idx="21238">
                  <c:v>7.3510612499999999</c:v>
                </c:pt>
                <c:pt idx="21239">
                  <c:v>7.3514493750015992</c:v>
                </c:pt>
                <c:pt idx="21240">
                  <c:v>7.3517837500000001</c:v>
                </c:pt>
                <c:pt idx="21241">
                  <c:v>7.3521912499999997</c:v>
                </c:pt>
                <c:pt idx="21242">
                  <c:v>7.3525749999999999</c:v>
                </c:pt>
                <c:pt idx="21243">
                  <c:v>7.352898125001599</c:v>
                </c:pt>
                <c:pt idx="21244">
                  <c:v>7.3533312500000001</c:v>
                </c:pt>
                <c:pt idx="21245">
                  <c:v>7.3536718750015986</c:v>
                </c:pt>
                <c:pt idx="21246">
                  <c:v>7.354176875001599</c:v>
                </c:pt>
                <c:pt idx="21247">
                  <c:v>7.3545893750015994</c:v>
                </c:pt>
                <c:pt idx="21248">
                  <c:v>7.3549974999999996</c:v>
                </c:pt>
                <c:pt idx="21249">
                  <c:v>7.3553262500000001</c:v>
                </c:pt>
                <c:pt idx="21250">
                  <c:v>7.3557912500000002</c:v>
                </c:pt>
                <c:pt idx="21251">
                  <c:v>7.35619625</c:v>
                </c:pt>
                <c:pt idx="21252">
                  <c:v>7.3565306250015992</c:v>
                </c:pt>
                <c:pt idx="21253">
                  <c:v>7.3569050000000002</c:v>
                </c:pt>
                <c:pt idx="21254">
                  <c:v>7.3572918750015992</c:v>
                </c:pt>
                <c:pt idx="21255">
                  <c:v>7.3577268750015987</c:v>
                </c:pt>
                <c:pt idx="21256">
                  <c:v>7.3582512500000004</c:v>
                </c:pt>
                <c:pt idx="21257">
                  <c:v>7.3586099999999997</c:v>
                </c:pt>
                <c:pt idx="21258">
                  <c:v>7.3589893750015989</c:v>
                </c:pt>
                <c:pt idx="21259">
                  <c:v>7.3594200000000001</c:v>
                </c:pt>
                <c:pt idx="21260">
                  <c:v>7.3599218750015991</c:v>
                </c:pt>
                <c:pt idx="21261">
                  <c:v>7.3602974999999997</c:v>
                </c:pt>
                <c:pt idx="21262">
                  <c:v>7.3606212500000003</c:v>
                </c:pt>
                <c:pt idx="21263">
                  <c:v>7.36015</c:v>
                </c:pt>
                <c:pt idx="21264">
                  <c:v>7.3597650000000003</c:v>
                </c:pt>
                <c:pt idx="21265">
                  <c:v>7.3594056250015987</c:v>
                </c:pt>
                <c:pt idx="21266">
                  <c:v>7.3590718750015993</c:v>
                </c:pt>
                <c:pt idx="21267">
                  <c:v>7.3586068750015992</c:v>
                </c:pt>
                <c:pt idx="21268">
                  <c:v>7.35804875</c:v>
                </c:pt>
                <c:pt idx="21269">
                  <c:v>7.3575568750015989</c:v>
                </c:pt>
                <c:pt idx="21270">
                  <c:v>7.3576174999999999</c:v>
                </c:pt>
                <c:pt idx="21271">
                  <c:v>7.3575587499999999</c:v>
                </c:pt>
                <c:pt idx="21272">
                  <c:v>7.3571862499999998</c:v>
                </c:pt>
                <c:pt idx="21273">
                  <c:v>7.3567956250015989</c:v>
                </c:pt>
                <c:pt idx="21274">
                  <c:v>7.3568749999999996</c:v>
                </c:pt>
                <c:pt idx="21275">
                  <c:v>7.3573506250015992</c:v>
                </c:pt>
                <c:pt idx="21276">
                  <c:v>7.3576974999999996</c:v>
                </c:pt>
                <c:pt idx="21277">
                  <c:v>7.3580368750015994</c:v>
                </c:pt>
                <c:pt idx="21278">
                  <c:v>7.3583918750015993</c:v>
                </c:pt>
                <c:pt idx="21279">
                  <c:v>7.3587312499999999</c:v>
                </c:pt>
                <c:pt idx="21280">
                  <c:v>7.3591118750015987</c:v>
                </c:pt>
                <c:pt idx="21281">
                  <c:v>7.3594606250015993</c:v>
                </c:pt>
                <c:pt idx="21282">
                  <c:v>7.35922125</c:v>
                </c:pt>
                <c:pt idx="21283">
                  <c:v>7.3588843750015993</c:v>
                </c:pt>
                <c:pt idx="21284">
                  <c:v>7.3585562500000004</c:v>
                </c:pt>
                <c:pt idx="21285">
                  <c:v>7.3581137500000002</c:v>
                </c:pt>
                <c:pt idx="21286">
                  <c:v>7.3577331250015989</c:v>
                </c:pt>
                <c:pt idx="21287">
                  <c:v>7.3578931250015991</c:v>
                </c:pt>
                <c:pt idx="21288">
                  <c:v>7.3582637499999999</c:v>
                </c:pt>
                <c:pt idx="21289">
                  <c:v>7.3586574999999996</c:v>
                </c:pt>
                <c:pt idx="21290">
                  <c:v>7.3589906250015993</c:v>
                </c:pt>
                <c:pt idx="21291">
                  <c:v>7.3593999999999999</c:v>
                </c:pt>
                <c:pt idx="21292">
                  <c:v>7.3597562500000002</c:v>
                </c:pt>
                <c:pt idx="21293">
                  <c:v>7.3593481250015991</c:v>
                </c:pt>
                <c:pt idx="21294">
                  <c:v>7.3596518750015987</c:v>
                </c:pt>
                <c:pt idx="21295">
                  <c:v>7.3600462499999999</c:v>
                </c:pt>
                <c:pt idx="21296">
                  <c:v>7.3603787499999997</c:v>
                </c:pt>
                <c:pt idx="21297">
                  <c:v>7.3599600000000001</c:v>
                </c:pt>
                <c:pt idx="21298">
                  <c:v>7.3596393750015991</c:v>
                </c:pt>
                <c:pt idx="21299">
                  <c:v>7.3592087499999996</c:v>
                </c:pt>
                <c:pt idx="21300">
                  <c:v>7.3587981250015986</c:v>
                </c:pt>
                <c:pt idx="21301">
                  <c:v>7.3581874999999997</c:v>
                </c:pt>
                <c:pt idx="21302">
                  <c:v>7.3576343750015987</c:v>
                </c:pt>
                <c:pt idx="21303">
                  <c:v>7.3570643750015989</c:v>
                </c:pt>
                <c:pt idx="21304">
                  <c:v>7.356404375001599</c:v>
                </c:pt>
                <c:pt idx="21305">
                  <c:v>7.35572625</c:v>
                </c:pt>
                <c:pt idx="21306">
                  <c:v>7.3551037499999996</c:v>
                </c:pt>
                <c:pt idx="21307">
                  <c:v>7.3544737500000004</c:v>
                </c:pt>
                <c:pt idx="21308">
                  <c:v>7.3537912499999996</c:v>
                </c:pt>
                <c:pt idx="21309">
                  <c:v>7.3531393750015992</c:v>
                </c:pt>
                <c:pt idx="21310">
                  <c:v>7.35251375</c:v>
                </c:pt>
                <c:pt idx="21311">
                  <c:v>7.3519206250015987</c:v>
                </c:pt>
                <c:pt idx="21312">
                  <c:v>7.3512275000000002</c:v>
                </c:pt>
                <c:pt idx="21313">
                  <c:v>7.3505262499999997</c:v>
                </c:pt>
                <c:pt idx="21314">
                  <c:v>7.3498906250015992</c:v>
                </c:pt>
                <c:pt idx="21315">
                  <c:v>7.3493424999999997</c:v>
                </c:pt>
                <c:pt idx="21316">
                  <c:v>7.3488150000000001</c:v>
                </c:pt>
                <c:pt idx="21317">
                  <c:v>7.3483193750015987</c:v>
                </c:pt>
                <c:pt idx="21318">
                  <c:v>7.3479175000000003</c:v>
                </c:pt>
                <c:pt idx="21319">
                  <c:v>7.34739875</c:v>
                </c:pt>
                <c:pt idx="21320">
                  <c:v>7.3470587500000004</c:v>
                </c:pt>
                <c:pt idx="21321">
                  <c:v>7.3473375000000001</c:v>
                </c:pt>
                <c:pt idx="21322">
                  <c:v>7.3477724999999996</c:v>
                </c:pt>
                <c:pt idx="21323">
                  <c:v>7.3481706250015986</c:v>
                </c:pt>
                <c:pt idx="21324">
                  <c:v>7.3486231250015992</c:v>
                </c:pt>
                <c:pt idx="21325">
                  <c:v>7.3490200000000003</c:v>
                </c:pt>
                <c:pt idx="21326">
                  <c:v>7.3495256250015988</c:v>
                </c:pt>
                <c:pt idx="21327">
                  <c:v>7.3498975</c:v>
                </c:pt>
                <c:pt idx="21328">
                  <c:v>7.3503100000000003</c:v>
                </c:pt>
                <c:pt idx="21329">
                  <c:v>7.3507912500000003</c:v>
                </c:pt>
                <c:pt idx="21330">
                  <c:v>7.3511531250015993</c:v>
                </c:pt>
                <c:pt idx="21331">
                  <c:v>7.3515581250015991</c:v>
                </c:pt>
                <c:pt idx="21332">
                  <c:v>7.3519193750015992</c:v>
                </c:pt>
                <c:pt idx="21333">
                  <c:v>7.3523393750015993</c:v>
                </c:pt>
                <c:pt idx="21334">
                  <c:v>7.3527793750015986</c:v>
                </c:pt>
                <c:pt idx="21335">
                  <c:v>7.3529175000000002</c:v>
                </c:pt>
                <c:pt idx="21336">
                  <c:v>7.3532374999999996</c:v>
                </c:pt>
                <c:pt idx="21337">
                  <c:v>7.3528537500000004</c:v>
                </c:pt>
                <c:pt idx="21338">
                  <c:v>7.3523731250015993</c:v>
                </c:pt>
                <c:pt idx="21339">
                  <c:v>7.3519743750015989</c:v>
                </c:pt>
                <c:pt idx="21340">
                  <c:v>7.3516137500000003</c:v>
                </c:pt>
                <c:pt idx="21341">
                  <c:v>7.3511837499999997</c:v>
                </c:pt>
                <c:pt idx="21342">
                  <c:v>7.3508137500000004</c:v>
                </c:pt>
                <c:pt idx="21343">
                  <c:v>7.3503243750015992</c:v>
                </c:pt>
                <c:pt idx="21344">
                  <c:v>7.3498962499999996</c:v>
                </c:pt>
                <c:pt idx="21345">
                  <c:v>7.3495618750015987</c:v>
                </c:pt>
                <c:pt idx="21346">
                  <c:v>7.3491356250015993</c:v>
                </c:pt>
                <c:pt idx="21347">
                  <c:v>7.3487637499999998</c:v>
                </c:pt>
                <c:pt idx="21348">
                  <c:v>7.3483725</c:v>
                </c:pt>
                <c:pt idx="21349">
                  <c:v>7.3479881250015993</c:v>
                </c:pt>
                <c:pt idx="21350">
                  <c:v>7.3479568750015991</c:v>
                </c:pt>
                <c:pt idx="21351">
                  <c:v>7.3483025</c:v>
                </c:pt>
                <c:pt idx="21352">
                  <c:v>7.348650625001599</c:v>
                </c:pt>
                <c:pt idx="21353">
                  <c:v>7.3491074999999997</c:v>
                </c:pt>
                <c:pt idx="21354">
                  <c:v>7.3495968750015992</c:v>
                </c:pt>
                <c:pt idx="21355">
                  <c:v>7.3500518750015988</c:v>
                </c:pt>
                <c:pt idx="21356">
                  <c:v>7.3504006250015994</c:v>
                </c:pt>
                <c:pt idx="21357">
                  <c:v>7.3507862499999996</c:v>
                </c:pt>
                <c:pt idx="21358">
                  <c:v>7.3511318750015988</c:v>
                </c:pt>
                <c:pt idx="21359">
                  <c:v>7.3515350000000002</c:v>
                </c:pt>
                <c:pt idx="21360">
                  <c:v>7.3519724999999996</c:v>
                </c:pt>
                <c:pt idx="21361">
                  <c:v>7.3523656250015987</c:v>
                </c:pt>
                <c:pt idx="21362">
                  <c:v>7.3527318750015986</c:v>
                </c:pt>
                <c:pt idx="21363">
                  <c:v>7.3532056250015989</c:v>
                </c:pt>
                <c:pt idx="21364">
                  <c:v>7.3535506250015992</c:v>
                </c:pt>
                <c:pt idx="21365">
                  <c:v>7.3538843750015994</c:v>
                </c:pt>
                <c:pt idx="21366">
                  <c:v>7.3542143750015994</c:v>
                </c:pt>
                <c:pt idx="21367">
                  <c:v>7.3545749999999996</c:v>
                </c:pt>
                <c:pt idx="21368">
                  <c:v>7.3549249999999997</c:v>
                </c:pt>
                <c:pt idx="21369">
                  <c:v>7.3552756250015987</c:v>
                </c:pt>
                <c:pt idx="21370">
                  <c:v>7.3555975</c:v>
                </c:pt>
                <c:pt idx="21371">
                  <c:v>7.3560299999999996</c:v>
                </c:pt>
                <c:pt idx="21372">
                  <c:v>7.3564362499999998</c:v>
                </c:pt>
                <c:pt idx="21373">
                  <c:v>7.3567793750015991</c:v>
                </c:pt>
                <c:pt idx="21374">
                  <c:v>7.357274375001599</c:v>
                </c:pt>
                <c:pt idx="21375">
                  <c:v>7.3577174999999997</c:v>
                </c:pt>
                <c:pt idx="21376">
                  <c:v>7.3581206250015994</c:v>
                </c:pt>
                <c:pt idx="21377">
                  <c:v>7.3585099999999999</c:v>
                </c:pt>
                <c:pt idx="21378">
                  <c:v>7.3588449999999996</c:v>
                </c:pt>
                <c:pt idx="21379">
                  <c:v>7.3592199999999997</c:v>
                </c:pt>
                <c:pt idx="21380">
                  <c:v>7.3596293750015986</c:v>
                </c:pt>
                <c:pt idx="21381">
                  <c:v>7.3600468750015988</c:v>
                </c:pt>
                <c:pt idx="21382">
                  <c:v>7.3604218750015988</c:v>
                </c:pt>
                <c:pt idx="21383">
                  <c:v>7.360335625001599</c:v>
                </c:pt>
                <c:pt idx="21384">
                  <c:v>7.3599874999999999</c:v>
                </c:pt>
                <c:pt idx="21385">
                  <c:v>7.3595218750015992</c:v>
                </c:pt>
                <c:pt idx="21386">
                  <c:v>7.3589925000000003</c:v>
                </c:pt>
                <c:pt idx="21387">
                  <c:v>7.3582912499999997</c:v>
                </c:pt>
                <c:pt idx="21388">
                  <c:v>7.3579356250015993</c:v>
                </c:pt>
                <c:pt idx="21389">
                  <c:v>7.3574337500000002</c:v>
                </c:pt>
                <c:pt idx="21390">
                  <c:v>7.356935</c:v>
                </c:pt>
                <c:pt idx="21391">
                  <c:v>7.3564337499999999</c:v>
                </c:pt>
                <c:pt idx="21392">
                  <c:v>7.3556881250015991</c:v>
                </c:pt>
                <c:pt idx="21393">
                  <c:v>7.3547212499999999</c:v>
                </c:pt>
                <c:pt idx="21394">
                  <c:v>7.3537031250015987</c:v>
                </c:pt>
                <c:pt idx="21395">
                  <c:v>7.3525925000000001</c:v>
                </c:pt>
                <c:pt idx="21396">
                  <c:v>7.3513543750015993</c:v>
                </c:pt>
                <c:pt idx="21397">
                  <c:v>7.3500837499999996</c:v>
                </c:pt>
                <c:pt idx="21398">
                  <c:v>7.34877</c:v>
                </c:pt>
                <c:pt idx="21399">
                  <c:v>7.3475418750015988</c:v>
                </c:pt>
                <c:pt idx="21400">
                  <c:v>7.346364375001599</c:v>
                </c:pt>
                <c:pt idx="21401">
                  <c:v>7.3453487500000003</c:v>
                </c:pt>
                <c:pt idx="21402">
                  <c:v>7.3444912499999999</c:v>
                </c:pt>
                <c:pt idx="21403">
                  <c:v>7.3438168750015986</c:v>
                </c:pt>
                <c:pt idx="21404">
                  <c:v>7.34329375</c:v>
                </c:pt>
                <c:pt idx="21405">
                  <c:v>7.3428118750015994</c:v>
                </c:pt>
                <c:pt idx="21406">
                  <c:v>7.3424199999999997</c:v>
                </c:pt>
                <c:pt idx="21407">
                  <c:v>7.3420087499999998</c:v>
                </c:pt>
                <c:pt idx="21408">
                  <c:v>7.3416756250015993</c:v>
                </c:pt>
                <c:pt idx="21409">
                  <c:v>7.3413149999999998</c:v>
                </c:pt>
                <c:pt idx="21410">
                  <c:v>7.3414037499999996</c:v>
                </c:pt>
                <c:pt idx="21411">
                  <c:v>7.3418056250015988</c:v>
                </c:pt>
                <c:pt idx="21412">
                  <c:v>7.3421318750015994</c:v>
                </c:pt>
                <c:pt idx="21413">
                  <c:v>7.342458125001599</c:v>
                </c:pt>
                <c:pt idx="21414">
                  <c:v>7.3428843750015993</c:v>
                </c:pt>
                <c:pt idx="21415">
                  <c:v>7.3433662499999999</c:v>
                </c:pt>
                <c:pt idx="21416">
                  <c:v>7.3437749999999999</c:v>
                </c:pt>
                <c:pt idx="21417">
                  <c:v>7.3441206250015991</c:v>
                </c:pt>
                <c:pt idx="21418">
                  <c:v>7.344455</c:v>
                </c:pt>
                <c:pt idx="21419">
                  <c:v>7.3448581250015987</c:v>
                </c:pt>
                <c:pt idx="21420">
                  <c:v>7.3452281250015989</c:v>
                </c:pt>
                <c:pt idx="21421">
                  <c:v>7.3455881250015986</c:v>
                </c:pt>
                <c:pt idx="21422">
                  <c:v>7.3459112500000003</c:v>
                </c:pt>
                <c:pt idx="21423">
                  <c:v>7.3463275000000001</c:v>
                </c:pt>
                <c:pt idx="21424">
                  <c:v>7.3467743750015986</c:v>
                </c:pt>
                <c:pt idx="21425">
                  <c:v>7.347243125001599</c:v>
                </c:pt>
                <c:pt idx="21426">
                  <c:v>7.3476375000000003</c:v>
                </c:pt>
                <c:pt idx="21427">
                  <c:v>7.3479581250015986</c:v>
                </c:pt>
                <c:pt idx="21428">
                  <c:v>7.3483768750015992</c:v>
                </c:pt>
                <c:pt idx="21429">
                  <c:v>7.3487831250015994</c:v>
                </c:pt>
                <c:pt idx="21430">
                  <c:v>7.3492031250015986</c:v>
                </c:pt>
                <c:pt idx="21431">
                  <c:v>7.349719375001599</c:v>
                </c:pt>
                <c:pt idx="21432">
                  <c:v>7.3500687500000002</c:v>
                </c:pt>
                <c:pt idx="21433">
                  <c:v>7.3504268750015989</c:v>
                </c:pt>
                <c:pt idx="21434">
                  <c:v>7.3507556250015993</c:v>
                </c:pt>
                <c:pt idx="21435">
                  <c:v>7.3510862499999998</c:v>
                </c:pt>
                <c:pt idx="21436">
                  <c:v>7.3514618750015988</c:v>
                </c:pt>
                <c:pt idx="21437">
                  <c:v>7.3512449999999996</c:v>
                </c:pt>
                <c:pt idx="21438">
                  <c:v>7.3509706250015991</c:v>
                </c:pt>
                <c:pt idx="21439">
                  <c:v>7.3505731250015991</c:v>
                </c:pt>
                <c:pt idx="21440">
                  <c:v>7.3501987499999997</c:v>
                </c:pt>
                <c:pt idx="21441">
                  <c:v>7.3498337500000002</c:v>
                </c:pt>
                <c:pt idx="21442">
                  <c:v>7.3494400000000004</c:v>
                </c:pt>
                <c:pt idx="21443">
                  <c:v>7.3494931250015991</c:v>
                </c:pt>
                <c:pt idx="21444">
                  <c:v>7.3498250000000001</c:v>
                </c:pt>
                <c:pt idx="21445">
                  <c:v>7.3502656250015992</c:v>
                </c:pt>
                <c:pt idx="21446">
                  <c:v>7.3506687499999996</c:v>
                </c:pt>
                <c:pt idx="21447">
                  <c:v>7.3511468750015991</c:v>
                </c:pt>
                <c:pt idx="21448">
                  <c:v>7.3515668750015992</c:v>
                </c:pt>
                <c:pt idx="21449">
                  <c:v>7.3519256250015994</c:v>
                </c:pt>
                <c:pt idx="21450">
                  <c:v>7.3515662500000003</c:v>
                </c:pt>
                <c:pt idx="21451">
                  <c:v>7.3512106250015989</c:v>
                </c:pt>
                <c:pt idx="21452">
                  <c:v>7.350695</c:v>
                </c:pt>
                <c:pt idx="21453">
                  <c:v>7.3502556250015987</c:v>
                </c:pt>
                <c:pt idx="21454">
                  <c:v>7.3499125000000003</c:v>
                </c:pt>
                <c:pt idx="21455">
                  <c:v>7.349403125001599</c:v>
                </c:pt>
                <c:pt idx="21456">
                  <c:v>7.3489300000000002</c:v>
                </c:pt>
                <c:pt idx="21457">
                  <c:v>7.3485668750015991</c:v>
                </c:pt>
                <c:pt idx="21458">
                  <c:v>7.3482312500000004</c:v>
                </c:pt>
                <c:pt idx="21459">
                  <c:v>7.3479025</c:v>
                </c:pt>
                <c:pt idx="21460">
                  <c:v>7.3481743750015989</c:v>
                </c:pt>
                <c:pt idx="21461">
                  <c:v>7.3486212499999999</c:v>
                </c:pt>
                <c:pt idx="21462">
                  <c:v>7.3491131250015993</c:v>
                </c:pt>
                <c:pt idx="21463">
                  <c:v>7.3494518750015994</c:v>
                </c:pt>
                <c:pt idx="21464">
                  <c:v>7.3489956250015993</c:v>
                </c:pt>
                <c:pt idx="21465">
                  <c:v>7.3486712499999998</c:v>
                </c:pt>
                <c:pt idx="21466">
                  <c:v>7.348300625001599</c:v>
                </c:pt>
                <c:pt idx="21467">
                  <c:v>7.3484400000000001</c:v>
                </c:pt>
                <c:pt idx="21468">
                  <c:v>7.3487625000000003</c:v>
                </c:pt>
                <c:pt idx="21469">
                  <c:v>7.3491781250015986</c:v>
                </c:pt>
                <c:pt idx="21470">
                  <c:v>7.3495287500000002</c:v>
                </c:pt>
                <c:pt idx="21471">
                  <c:v>7.3498574999999997</c:v>
                </c:pt>
                <c:pt idx="21472">
                  <c:v>7.3503543750015989</c:v>
                </c:pt>
                <c:pt idx="21473">
                  <c:v>7.3506999999999998</c:v>
                </c:pt>
                <c:pt idx="21474">
                  <c:v>7.35110375</c:v>
                </c:pt>
                <c:pt idx="21475">
                  <c:v>7.3514825000000004</c:v>
                </c:pt>
                <c:pt idx="21476">
                  <c:v>7.3519199999999998</c:v>
                </c:pt>
                <c:pt idx="21477">
                  <c:v>7.3523312499999998</c:v>
                </c:pt>
                <c:pt idx="21478">
                  <c:v>7.3527068750015987</c:v>
                </c:pt>
                <c:pt idx="21479">
                  <c:v>7.3523325000000002</c:v>
                </c:pt>
                <c:pt idx="21480">
                  <c:v>7.3519924999999997</c:v>
                </c:pt>
                <c:pt idx="21481">
                  <c:v>7.3515006250015986</c:v>
                </c:pt>
                <c:pt idx="21482">
                  <c:v>7.3511606250015991</c:v>
                </c:pt>
                <c:pt idx="21483">
                  <c:v>7.3508050000000003</c:v>
                </c:pt>
                <c:pt idx="21484">
                  <c:v>7.3504781250015991</c:v>
                </c:pt>
                <c:pt idx="21485">
                  <c:v>7.3508149999999999</c:v>
                </c:pt>
                <c:pt idx="21486">
                  <c:v>7.3506143750015989</c:v>
                </c:pt>
                <c:pt idx="21487">
                  <c:v>7.3502281250015988</c:v>
                </c:pt>
                <c:pt idx="21488">
                  <c:v>7.34979125</c:v>
                </c:pt>
                <c:pt idx="21489">
                  <c:v>7.3491724999999999</c:v>
                </c:pt>
                <c:pt idx="21490">
                  <c:v>7.3484893750015994</c:v>
                </c:pt>
                <c:pt idx="21491">
                  <c:v>7.34791375</c:v>
                </c:pt>
                <c:pt idx="21492">
                  <c:v>7.3474087499999996</c:v>
                </c:pt>
                <c:pt idx="21493">
                  <c:v>7.3468425000000002</c:v>
                </c:pt>
                <c:pt idx="21494">
                  <c:v>7.3464218750015986</c:v>
                </c:pt>
                <c:pt idx="21495">
                  <c:v>7.3460331250015987</c:v>
                </c:pt>
                <c:pt idx="21496">
                  <c:v>7.3456081250015988</c:v>
                </c:pt>
                <c:pt idx="21497">
                  <c:v>7.3452299999999999</c:v>
                </c:pt>
                <c:pt idx="21498">
                  <c:v>7.3448106250015988</c:v>
                </c:pt>
                <c:pt idx="21499">
                  <c:v>7.344394375001599</c:v>
                </c:pt>
                <c:pt idx="21500">
                  <c:v>7.3440587500000003</c:v>
                </c:pt>
                <c:pt idx="21501">
                  <c:v>7.3434656250015991</c:v>
                </c:pt>
                <c:pt idx="21502">
                  <c:v>7.3431393750015994</c:v>
                </c:pt>
                <c:pt idx="21503">
                  <c:v>7.3434799999999996</c:v>
                </c:pt>
                <c:pt idx="21504">
                  <c:v>7.3438806250015993</c:v>
                </c:pt>
                <c:pt idx="21505">
                  <c:v>7.3442568750015988</c:v>
                </c:pt>
                <c:pt idx="21506">
                  <c:v>7.3445812500000001</c:v>
                </c:pt>
                <c:pt idx="21507">
                  <c:v>7.3450443750015992</c:v>
                </c:pt>
                <c:pt idx="21508">
                  <c:v>7.34538125</c:v>
                </c:pt>
                <c:pt idx="21509">
                  <c:v>7.34575625</c:v>
                </c:pt>
                <c:pt idx="21510">
                  <c:v>7.3461081250015994</c:v>
                </c:pt>
                <c:pt idx="21511">
                  <c:v>7.3465937500000003</c:v>
                </c:pt>
                <c:pt idx="21512">
                  <c:v>7.3469575000000003</c:v>
                </c:pt>
                <c:pt idx="21513">
                  <c:v>7.3473724999999996</c:v>
                </c:pt>
                <c:pt idx="21514">
                  <c:v>7.3477068750015988</c:v>
                </c:pt>
                <c:pt idx="21515">
                  <c:v>7.3481106250015991</c:v>
                </c:pt>
                <c:pt idx="21516">
                  <c:v>7.3485275000000003</c:v>
                </c:pt>
                <c:pt idx="21517">
                  <c:v>7.3490675000000003</c:v>
                </c:pt>
                <c:pt idx="21518">
                  <c:v>7.349475</c:v>
                </c:pt>
                <c:pt idx="21519">
                  <c:v>7.3499537500000001</c:v>
                </c:pt>
                <c:pt idx="21520">
                  <c:v>7.3503968750015991</c:v>
                </c:pt>
                <c:pt idx="21521">
                  <c:v>7.3507937500000002</c:v>
                </c:pt>
                <c:pt idx="21522">
                  <c:v>7.3511449999999998</c:v>
                </c:pt>
                <c:pt idx="21523">
                  <c:v>7.3515531250015993</c:v>
                </c:pt>
                <c:pt idx="21524">
                  <c:v>7.3518981250015987</c:v>
                </c:pt>
                <c:pt idx="21525">
                  <c:v>7.3522299999999996</c:v>
                </c:pt>
                <c:pt idx="21526">
                  <c:v>7.3525774999999998</c:v>
                </c:pt>
                <c:pt idx="21527">
                  <c:v>7.3529218750015986</c:v>
                </c:pt>
                <c:pt idx="21528">
                  <c:v>7.3532875000000004</c:v>
                </c:pt>
                <c:pt idx="21529">
                  <c:v>7.3536087500000002</c:v>
                </c:pt>
                <c:pt idx="21530">
                  <c:v>7.3539756250015991</c:v>
                </c:pt>
                <c:pt idx="21531">
                  <c:v>7.3543631250015986</c:v>
                </c:pt>
                <c:pt idx="21532">
                  <c:v>7.3547243750015987</c:v>
                </c:pt>
                <c:pt idx="21533">
                  <c:v>7.3548387499999999</c:v>
                </c:pt>
                <c:pt idx="21534">
                  <c:v>7.3543656250015994</c:v>
                </c:pt>
                <c:pt idx="21535">
                  <c:v>7.3537931250015989</c:v>
                </c:pt>
                <c:pt idx="21536">
                  <c:v>7.3534643750015993</c:v>
                </c:pt>
                <c:pt idx="21537">
                  <c:v>7.353026875001599</c:v>
                </c:pt>
                <c:pt idx="21538">
                  <c:v>7.3524212499999999</c:v>
                </c:pt>
                <c:pt idx="21539">
                  <c:v>7.3517531250015988</c:v>
                </c:pt>
                <c:pt idx="21540">
                  <c:v>7.3510400000000002</c:v>
                </c:pt>
                <c:pt idx="21541">
                  <c:v>7.3502200000000002</c:v>
                </c:pt>
                <c:pt idx="21542">
                  <c:v>7.3494237499999997</c:v>
                </c:pt>
                <c:pt idx="21543">
                  <c:v>7.3486425000000004</c:v>
                </c:pt>
                <c:pt idx="21544">
                  <c:v>7.3478787499999996</c:v>
                </c:pt>
                <c:pt idx="21545">
                  <c:v>7.3470000000000004</c:v>
                </c:pt>
                <c:pt idx="21546">
                  <c:v>7.3460200000000002</c:v>
                </c:pt>
                <c:pt idx="21547">
                  <c:v>7.3450212500000003</c:v>
                </c:pt>
                <c:pt idx="21548">
                  <c:v>7.3442112499999999</c:v>
                </c:pt>
                <c:pt idx="21549">
                  <c:v>7.3434881250015991</c:v>
                </c:pt>
                <c:pt idx="21550">
                  <c:v>7.3427393750015986</c:v>
                </c:pt>
                <c:pt idx="21551">
                  <c:v>7.3420731250015994</c:v>
                </c:pt>
                <c:pt idx="21552">
                  <c:v>7.3413643750015991</c:v>
                </c:pt>
                <c:pt idx="21553">
                  <c:v>7.3406162500000001</c:v>
                </c:pt>
                <c:pt idx="21554">
                  <c:v>7.3398137500000002</c:v>
                </c:pt>
                <c:pt idx="21555">
                  <c:v>7.3391581250015987</c:v>
                </c:pt>
                <c:pt idx="21556">
                  <c:v>7.3385737500000001</c:v>
                </c:pt>
                <c:pt idx="21557">
                  <c:v>7.3380462499999997</c:v>
                </c:pt>
                <c:pt idx="21558">
                  <c:v>7.3375806250015989</c:v>
                </c:pt>
                <c:pt idx="21559">
                  <c:v>7.3371712499999999</c:v>
                </c:pt>
                <c:pt idx="21560">
                  <c:v>7.33679375</c:v>
                </c:pt>
                <c:pt idx="21561">
                  <c:v>7.3362962500000002</c:v>
                </c:pt>
                <c:pt idx="21562">
                  <c:v>7.3359556250015991</c:v>
                </c:pt>
                <c:pt idx="21563">
                  <c:v>7.3355337499999997</c:v>
                </c:pt>
                <c:pt idx="21564">
                  <c:v>7.3351712500000001</c:v>
                </c:pt>
                <c:pt idx="21565">
                  <c:v>7.3355187500000003</c:v>
                </c:pt>
                <c:pt idx="21566">
                  <c:v>7.335876875001599</c:v>
                </c:pt>
                <c:pt idx="21567">
                  <c:v>7.3363031250015993</c:v>
                </c:pt>
                <c:pt idx="21568">
                  <c:v>7.336629375001599</c:v>
                </c:pt>
                <c:pt idx="21569">
                  <c:v>7.3369562500000001</c:v>
                </c:pt>
                <c:pt idx="21570">
                  <c:v>7.3373499999999998</c:v>
                </c:pt>
                <c:pt idx="21571">
                  <c:v>7.3377912500000004</c:v>
                </c:pt>
                <c:pt idx="21572">
                  <c:v>7.3381156250015991</c:v>
                </c:pt>
                <c:pt idx="21573">
                  <c:v>7.3385143750015986</c:v>
                </c:pt>
                <c:pt idx="21574">
                  <c:v>7.3388524999999998</c:v>
                </c:pt>
                <c:pt idx="21575">
                  <c:v>7.3392468750015993</c:v>
                </c:pt>
                <c:pt idx="21576">
                  <c:v>7.3396437499999996</c:v>
                </c:pt>
                <c:pt idx="21577">
                  <c:v>7.3401612500000004</c:v>
                </c:pt>
                <c:pt idx="21578">
                  <c:v>7.3405606250015989</c:v>
                </c:pt>
                <c:pt idx="21579">
                  <c:v>7.3409012499999999</c:v>
                </c:pt>
                <c:pt idx="21580">
                  <c:v>7.3413124999999999</c:v>
                </c:pt>
                <c:pt idx="21581">
                  <c:v>7.3417456250015993</c:v>
                </c:pt>
                <c:pt idx="21582">
                  <c:v>7.3422262500000004</c:v>
                </c:pt>
                <c:pt idx="21583">
                  <c:v>7.3426650000000002</c:v>
                </c:pt>
                <c:pt idx="21584">
                  <c:v>7.3430218750015994</c:v>
                </c:pt>
                <c:pt idx="21585">
                  <c:v>7.3433700000000002</c:v>
                </c:pt>
                <c:pt idx="21586">
                  <c:v>7.3437262499999996</c:v>
                </c:pt>
                <c:pt idx="21587">
                  <c:v>7.3439987499999999</c:v>
                </c:pt>
                <c:pt idx="21588">
                  <c:v>7.3436462499999999</c:v>
                </c:pt>
                <c:pt idx="21589">
                  <c:v>7.3432818750015993</c:v>
                </c:pt>
                <c:pt idx="21590">
                  <c:v>7.3429593750015991</c:v>
                </c:pt>
                <c:pt idx="21591">
                  <c:v>7.3425943750015987</c:v>
                </c:pt>
                <c:pt idx="21592">
                  <c:v>7.3422156250015993</c:v>
                </c:pt>
                <c:pt idx="21593">
                  <c:v>7.3417637500000001</c:v>
                </c:pt>
                <c:pt idx="21594">
                  <c:v>7.3413268750015988</c:v>
                </c:pt>
                <c:pt idx="21595">
                  <c:v>7.3409162500000003</c:v>
                </c:pt>
                <c:pt idx="21596">
                  <c:v>7.3405243750015989</c:v>
                </c:pt>
                <c:pt idx="21597">
                  <c:v>7.3401481250015994</c:v>
                </c:pt>
                <c:pt idx="21598">
                  <c:v>7.3397531250015993</c:v>
                </c:pt>
                <c:pt idx="21599">
                  <c:v>7.3394106250015989</c:v>
                </c:pt>
                <c:pt idx="21600">
                  <c:v>7.3397856250015989</c:v>
                </c:pt>
                <c:pt idx="21601">
                  <c:v>7.3401193750015992</c:v>
                </c:pt>
                <c:pt idx="21602">
                  <c:v>7.3405343750015986</c:v>
                </c:pt>
                <c:pt idx="21603">
                  <c:v>7.3409406250015987</c:v>
                </c:pt>
                <c:pt idx="21604">
                  <c:v>7.3413306250015991</c:v>
                </c:pt>
                <c:pt idx="21605">
                  <c:v>7.3417056250015991</c:v>
                </c:pt>
                <c:pt idx="21606">
                  <c:v>7.3412337499999998</c:v>
                </c:pt>
                <c:pt idx="21607">
                  <c:v>7.3408618750015986</c:v>
                </c:pt>
                <c:pt idx="21608">
                  <c:v>7.3412981250015994</c:v>
                </c:pt>
                <c:pt idx="21609">
                  <c:v>7.3417431250015994</c:v>
                </c:pt>
                <c:pt idx="21610">
                  <c:v>7.3421718750015987</c:v>
                </c:pt>
                <c:pt idx="21611">
                  <c:v>7.3424975000000003</c:v>
                </c:pt>
                <c:pt idx="21612">
                  <c:v>7.342928125001599</c:v>
                </c:pt>
                <c:pt idx="21613">
                  <c:v>7.3433168750015989</c:v>
                </c:pt>
                <c:pt idx="21614">
                  <c:v>7.3436968750015987</c:v>
                </c:pt>
                <c:pt idx="21615">
                  <c:v>7.3440337500000004</c:v>
                </c:pt>
                <c:pt idx="21616">
                  <c:v>7.3445262500000004</c:v>
                </c:pt>
                <c:pt idx="21617">
                  <c:v>7.344909375001599</c:v>
                </c:pt>
                <c:pt idx="21618">
                  <c:v>7.3453137499999999</c:v>
                </c:pt>
                <c:pt idx="21619">
                  <c:v>7.3457350000000003</c:v>
                </c:pt>
                <c:pt idx="21620">
                  <c:v>7.3461612499999998</c:v>
                </c:pt>
                <c:pt idx="21621">
                  <c:v>7.3466062499999998</c:v>
                </c:pt>
                <c:pt idx="21622">
                  <c:v>7.3470387500000003</c:v>
                </c:pt>
                <c:pt idx="21623">
                  <c:v>7.3474037499999998</c:v>
                </c:pt>
                <c:pt idx="21624">
                  <c:v>7.3477743750015989</c:v>
                </c:pt>
                <c:pt idx="21625">
                  <c:v>7.3481481250015994</c:v>
                </c:pt>
                <c:pt idx="21626">
                  <c:v>7.3485281250015992</c:v>
                </c:pt>
                <c:pt idx="21627">
                  <c:v>7.3488768750015989</c:v>
                </c:pt>
                <c:pt idx="21628">
                  <c:v>7.3492481250015986</c:v>
                </c:pt>
                <c:pt idx="21629">
                  <c:v>7.3496531250015993</c:v>
                </c:pt>
                <c:pt idx="21630">
                  <c:v>7.3499831250015992</c:v>
                </c:pt>
                <c:pt idx="21631">
                  <c:v>7.3503937500000003</c:v>
                </c:pt>
                <c:pt idx="21632">
                  <c:v>7.3507875</c:v>
                </c:pt>
                <c:pt idx="21633">
                  <c:v>7.3512706250015993</c:v>
                </c:pt>
                <c:pt idx="21634">
                  <c:v>7.3517374999999996</c:v>
                </c:pt>
                <c:pt idx="21635">
                  <c:v>7.3521962500000004</c:v>
                </c:pt>
                <c:pt idx="21636">
                  <c:v>7.3526031250015986</c:v>
                </c:pt>
                <c:pt idx="21637">
                  <c:v>7.3530375000000001</c:v>
                </c:pt>
                <c:pt idx="21638">
                  <c:v>7.3535487499999999</c:v>
                </c:pt>
                <c:pt idx="21639">
                  <c:v>7.3540168750015988</c:v>
                </c:pt>
                <c:pt idx="21640">
                  <c:v>7.35363875</c:v>
                </c:pt>
                <c:pt idx="21641">
                  <c:v>7.3532018750015986</c:v>
                </c:pt>
                <c:pt idx="21642">
                  <c:v>7.3528612500000001</c:v>
                </c:pt>
                <c:pt idx="21643">
                  <c:v>7.3525218750015986</c:v>
                </c:pt>
                <c:pt idx="21644">
                  <c:v>7.3519924999999997</c:v>
                </c:pt>
                <c:pt idx="21645">
                  <c:v>7.3516087499999996</c:v>
                </c:pt>
                <c:pt idx="21646">
                  <c:v>7.3511243750015991</c:v>
                </c:pt>
                <c:pt idx="21647">
                  <c:v>7.3506043750015992</c:v>
                </c:pt>
                <c:pt idx="21648">
                  <c:v>7.3500081250015992</c:v>
                </c:pt>
                <c:pt idx="21649">
                  <c:v>7.3493756250015991</c:v>
                </c:pt>
                <c:pt idx="21650">
                  <c:v>7.34863</c:v>
                </c:pt>
                <c:pt idx="21651">
                  <c:v>7.3476737500000002</c:v>
                </c:pt>
                <c:pt idx="21652">
                  <c:v>7.3465418750015994</c:v>
                </c:pt>
                <c:pt idx="21653">
                  <c:v>7.3452824999999997</c:v>
                </c:pt>
                <c:pt idx="21654">
                  <c:v>7.3439787499999998</c:v>
                </c:pt>
                <c:pt idx="21655">
                  <c:v>7.3425574999999998</c:v>
                </c:pt>
                <c:pt idx="21656">
                  <c:v>7.3411425000000001</c:v>
                </c:pt>
                <c:pt idx="21657">
                  <c:v>7.3397462500000001</c:v>
                </c:pt>
                <c:pt idx="21658">
                  <c:v>7.3383681250015993</c:v>
                </c:pt>
                <c:pt idx="21659">
                  <c:v>7.3370150000000001</c:v>
                </c:pt>
                <c:pt idx="21660">
                  <c:v>7.3358150000000002</c:v>
                </c:pt>
                <c:pt idx="21661">
                  <c:v>7.3347924999999998</c:v>
                </c:pt>
                <c:pt idx="21662">
                  <c:v>7.3340287499999999</c:v>
                </c:pt>
                <c:pt idx="21663">
                  <c:v>7.3334293750015993</c:v>
                </c:pt>
                <c:pt idx="21664">
                  <c:v>7.3329849999999999</c:v>
                </c:pt>
                <c:pt idx="21665">
                  <c:v>7.3324643750015994</c:v>
                </c:pt>
                <c:pt idx="21666">
                  <c:v>7.3320868750015986</c:v>
                </c:pt>
                <c:pt idx="21667">
                  <c:v>7.3320556250015994</c:v>
                </c:pt>
                <c:pt idx="21668">
                  <c:v>7.3324593750015987</c:v>
                </c:pt>
                <c:pt idx="21669">
                  <c:v>7.3328787499999999</c:v>
                </c:pt>
                <c:pt idx="21670">
                  <c:v>7.3332656250015988</c:v>
                </c:pt>
                <c:pt idx="21671">
                  <c:v>7.3337356250015988</c:v>
                </c:pt>
                <c:pt idx="21672">
                  <c:v>7.3340800000000002</c:v>
                </c:pt>
                <c:pt idx="21673">
                  <c:v>7.3345562500000003</c:v>
                </c:pt>
                <c:pt idx="21674">
                  <c:v>7.3349556250015988</c:v>
                </c:pt>
                <c:pt idx="21675">
                  <c:v>7.33528</c:v>
                </c:pt>
                <c:pt idx="21676">
                  <c:v>7.3356450000000004</c:v>
                </c:pt>
                <c:pt idx="21677">
                  <c:v>7.3352493750015988</c:v>
                </c:pt>
                <c:pt idx="21678">
                  <c:v>7.3356399999999997</c:v>
                </c:pt>
                <c:pt idx="21679">
                  <c:v>7.336075625001599</c:v>
                </c:pt>
                <c:pt idx="21680">
                  <c:v>7.3365137499999999</c:v>
                </c:pt>
                <c:pt idx="21681">
                  <c:v>7.3368975000000001</c:v>
                </c:pt>
                <c:pt idx="21682">
                  <c:v>7.3372468750015987</c:v>
                </c:pt>
                <c:pt idx="21683">
                  <c:v>7.3370456250015987</c:v>
                </c:pt>
                <c:pt idx="21684">
                  <c:v>7.3374881250015989</c:v>
                </c:pt>
                <c:pt idx="21685">
                  <c:v>7.337846875001599</c:v>
                </c:pt>
                <c:pt idx="21686">
                  <c:v>7.3382550000000002</c:v>
                </c:pt>
                <c:pt idx="21687">
                  <c:v>7.33866</c:v>
                </c:pt>
                <c:pt idx="21688">
                  <c:v>7.3390131250015989</c:v>
                </c:pt>
                <c:pt idx="21689">
                  <c:v>7.3393537499999999</c:v>
                </c:pt>
                <c:pt idx="21690">
                  <c:v>7.3395450000000002</c:v>
                </c:pt>
                <c:pt idx="21691">
                  <c:v>7.339866875001599</c:v>
                </c:pt>
                <c:pt idx="21692">
                  <c:v>7.3403443750015986</c:v>
                </c:pt>
                <c:pt idx="21693">
                  <c:v>7.3408318750015988</c:v>
                </c:pt>
                <c:pt idx="21694">
                  <c:v>7.3411787500000001</c:v>
                </c:pt>
                <c:pt idx="21695">
                  <c:v>7.3415812499999999</c:v>
                </c:pt>
                <c:pt idx="21696">
                  <c:v>7.341929375001599</c:v>
                </c:pt>
                <c:pt idx="21697">
                  <c:v>7.3423131250015992</c:v>
                </c:pt>
                <c:pt idx="21698">
                  <c:v>7.3426443750015986</c:v>
                </c:pt>
                <c:pt idx="21699">
                  <c:v>7.3423087499999999</c:v>
                </c:pt>
                <c:pt idx="21700">
                  <c:v>7.342363125001599</c:v>
                </c:pt>
                <c:pt idx="21701">
                  <c:v>7.3427493750015991</c:v>
                </c:pt>
                <c:pt idx="21702">
                  <c:v>7.3431087499999999</c:v>
                </c:pt>
                <c:pt idx="21703">
                  <c:v>7.343443125001599</c:v>
                </c:pt>
                <c:pt idx="21704">
                  <c:v>7.3438150000000002</c:v>
                </c:pt>
                <c:pt idx="21705">
                  <c:v>7.3441475000000001</c:v>
                </c:pt>
                <c:pt idx="21706">
                  <c:v>7.3445774999999998</c:v>
                </c:pt>
                <c:pt idx="21707">
                  <c:v>7.34502875</c:v>
                </c:pt>
                <c:pt idx="21708">
                  <c:v>7.3446812499999998</c:v>
                </c:pt>
                <c:pt idx="21709">
                  <c:v>7.3443275000000003</c:v>
                </c:pt>
                <c:pt idx="21710">
                  <c:v>7.3438587499999999</c:v>
                </c:pt>
                <c:pt idx="21711">
                  <c:v>7.3432656250015986</c:v>
                </c:pt>
                <c:pt idx="21712">
                  <c:v>7.3426499999999999</c:v>
                </c:pt>
                <c:pt idx="21713">
                  <c:v>7.3420162500000004</c:v>
                </c:pt>
                <c:pt idx="21714">
                  <c:v>7.3414549999999998</c:v>
                </c:pt>
                <c:pt idx="21715">
                  <c:v>7.3410781250015988</c:v>
                </c:pt>
                <c:pt idx="21716">
                  <c:v>7.3407056250015987</c:v>
                </c:pt>
                <c:pt idx="21717">
                  <c:v>7.3402406250015986</c:v>
                </c:pt>
                <c:pt idx="21718">
                  <c:v>7.3397575000000002</c:v>
                </c:pt>
                <c:pt idx="21719">
                  <c:v>7.3391562500000003</c:v>
                </c:pt>
                <c:pt idx="21720">
                  <c:v>7.3384450000000001</c:v>
                </c:pt>
                <c:pt idx="21721">
                  <c:v>7.3377093750015989</c:v>
                </c:pt>
                <c:pt idx="21722">
                  <c:v>7.3369237500000004</c:v>
                </c:pt>
                <c:pt idx="21723">
                  <c:v>7.3360681250015993</c:v>
                </c:pt>
                <c:pt idx="21724">
                  <c:v>7.3352399999999998</c:v>
                </c:pt>
                <c:pt idx="21725">
                  <c:v>7.3344368750015994</c:v>
                </c:pt>
                <c:pt idx="21726">
                  <c:v>7.3336499999999996</c:v>
                </c:pt>
                <c:pt idx="21727">
                  <c:v>7.3328868750015994</c:v>
                </c:pt>
                <c:pt idx="21728">
                  <c:v>7.3322706250015992</c:v>
                </c:pt>
                <c:pt idx="21729">
                  <c:v>7.3317212500000002</c:v>
                </c:pt>
                <c:pt idx="21730">
                  <c:v>7.3312368750015988</c:v>
                </c:pt>
                <c:pt idx="21731">
                  <c:v>7.3307581250015987</c:v>
                </c:pt>
                <c:pt idx="21732">
                  <c:v>7.3303624999999997</c:v>
                </c:pt>
                <c:pt idx="21733">
                  <c:v>7.3300175000000003</c:v>
                </c:pt>
                <c:pt idx="21734">
                  <c:v>7.3296393750015989</c:v>
                </c:pt>
                <c:pt idx="21735">
                  <c:v>7.3292612500000001</c:v>
                </c:pt>
                <c:pt idx="21736">
                  <c:v>7.3286912500000003</c:v>
                </c:pt>
                <c:pt idx="21737">
                  <c:v>7.3283612500000004</c:v>
                </c:pt>
                <c:pt idx="21738">
                  <c:v>7.3287293750015987</c:v>
                </c:pt>
                <c:pt idx="21739">
                  <c:v>7.3291225000000004</c:v>
                </c:pt>
                <c:pt idx="21740">
                  <c:v>7.32951</c:v>
                </c:pt>
                <c:pt idx="21741">
                  <c:v>7.3298862500000004</c:v>
                </c:pt>
                <c:pt idx="21742">
                  <c:v>7.3303200000000004</c:v>
                </c:pt>
                <c:pt idx="21743">
                  <c:v>7.3307725000000001</c:v>
                </c:pt>
                <c:pt idx="21744">
                  <c:v>7.3312987500000002</c:v>
                </c:pt>
                <c:pt idx="21745">
                  <c:v>7.3317468750015991</c:v>
                </c:pt>
                <c:pt idx="21746">
                  <c:v>7.3321424999999998</c:v>
                </c:pt>
                <c:pt idx="21747">
                  <c:v>7.3325812499999996</c:v>
                </c:pt>
                <c:pt idx="21748">
                  <c:v>7.3329562499999996</c:v>
                </c:pt>
                <c:pt idx="21749">
                  <c:v>7.3334268750015994</c:v>
                </c:pt>
                <c:pt idx="21750">
                  <c:v>7.3337775000000001</c:v>
                </c:pt>
                <c:pt idx="21751">
                  <c:v>7.3341568750015993</c:v>
                </c:pt>
                <c:pt idx="21752">
                  <c:v>7.3345706250015992</c:v>
                </c:pt>
                <c:pt idx="21753">
                  <c:v>7.3349631250015994</c:v>
                </c:pt>
                <c:pt idx="21754">
                  <c:v>7.3352837500000003</c:v>
                </c:pt>
                <c:pt idx="21755">
                  <c:v>7.335711875001599</c:v>
                </c:pt>
                <c:pt idx="21756">
                  <c:v>7.3361799999999997</c:v>
                </c:pt>
                <c:pt idx="21757">
                  <c:v>7.3365349999999996</c:v>
                </c:pt>
                <c:pt idx="21758">
                  <c:v>7.3368900000000004</c:v>
                </c:pt>
                <c:pt idx="21759">
                  <c:v>7.3372987500000004</c:v>
                </c:pt>
                <c:pt idx="21760">
                  <c:v>7.3377343750015989</c:v>
                </c:pt>
                <c:pt idx="21761">
                  <c:v>7.3382081250015991</c:v>
                </c:pt>
                <c:pt idx="21762">
                  <c:v>7.3385856250015991</c:v>
                </c:pt>
                <c:pt idx="21763">
                  <c:v>7.3390750000000002</c:v>
                </c:pt>
                <c:pt idx="21764">
                  <c:v>7.3395149999999996</c:v>
                </c:pt>
                <c:pt idx="21765">
                  <c:v>7.3398849999999998</c:v>
                </c:pt>
                <c:pt idx="21766">
                  <c:v>7.3402750000000001</c:v>
                </c:pt>
                <c:pt idx="21767">
                  <c:v>7.3399537500000003</c:v>
                </c:pt>
                <c:pt idx="21768">
                  <c:v>7.339595625001599</c:v>
                </c:pt>
                <c:pt idx="21769">
                  <c:v>7.3398756250015991</c:v>
                </c:pt>
                <c:pt idx="21770">
                  <c:v>7.3399793750015991</c:v>
                </c:pt>
                <c:pt idx="21771">
                  <c:v>7.3398174999999997</c:v>
                </c:pt>
                <c:pt idx="21772">
                  <c:v>7.3394837500000003</c:v>
                </c:pt>
                <c:pt idx="21773">
                  <c:v>7.3390975000000003</c:v>
                </c:pt>
                <c:pt idx="21774">
                  <c:v>7.3385493750015991</c:v>
                </c:pt>
                <c:pt idx="21775">
                  <c:v>7.3380518750015993</c:v>
                </c:pt>
                <c:pt idx="21776">
                  <c:v>7.3375837500000003</c:v>
                </c:pt>
                <c:pt idx="21777">
                  <c:v>7.337250625001599</c:v>
                </c:pt>
                <c:pt idx="21778">
                  <c:v>7.3367699999999996</c:v>
                </c:pt>
                <c:pt idx="21779">
                  <c:v>7.3361506250015989</c:v>
                </c:pt>
                <c:pt idx="21780">
                  <c:v>7.3357943750015986</c:v>
                </c:pt>
                <c:pt idx="21781">
                  <c:v>7.3351249999999997</c:v>
                </c:pt>
                <c:pt idx="21782">
                  <c:v>7.3347768750015989</c:v>
                </c:pt>
                <c:pt idx="21783">
                  <c:v>7.3344506250015993</c:v>
                </c:pt>
                <c:pt idx="21784">
                  <c:v>7.3341000000000003</c:v>
                </c:pt>
                <c:pt idx="21785">
                  <c:v>7.3336431250015988</c:v>
                </c:pt>
                <c:pt idx="21786">
                  <c:v>7.3333124999999999</c:v>
                </c:pt>
                <c:pt idx="21787">
                  <c:v>7.3336868750015993</c:v>
                </c:pt>
                <c:pt idx="21788">
                  <c:v>7.3340312499999998</c:v>
                </c:pt>
                <c:pt idx="21789">
                  <c:v>7.3344374999999999</c:v>
                </c:pt>
                <c:pt idx="21790">
                  <c:v>7.3348825</c:v>
                </c:pt>
                <c:pt idx="21791">
                  <c:v>7.3352537499999997</c:v>
                </c:pt>
                <c:pt idx="21792">
                  <c:v>7.3356318750015994</c:v>
                </c:pt>
                <c:pt idx="21793">
                  <c:v>7.3360968750015987</c:v>
                </c:pt>
                <c:pt idx="21794">
                  <c:v>7.3365900000000002</c:v>
                </c:pt>
                <c:pt idx="21795">
                  <c:v>7.3369581250015994</c:v>
                </c:pt>
                <c:pt idx="21796">
                  <c:v>7.3372824999999997</c:v>
                </c:pt>
                <c:pt idx="21797">
                  <c:v>7.3376749999999999</c:v>
                </c:pt>
                <c:pt idx="21798">
                  <c:v>7.3380356250015986</c:v>
                </c:pt>
                <c:pt idx="21799">
                  <c:v>7.3384049999999998</c:v>
                </c:pt>
                <c:pt idx="21800">
                  <c:v>7.33883375</c:v>
                </c:pt>
                <c:pt idx="21801">
                  <c:v>7.3393575000000002</c:v>
                </c:pt>
                <c:pt idx="21802">
                  <c:v>7.33974875</c:v>
                </c:pt>
                <c:pt idx="21803">
                  <c:v>7.3400887499999996</c:v>
                </c:pt>
                <c:pt idx="21804">
                  <c:v>7.3397531250015993</c:v>
                </c:pt>
                <c:pt idx="21805">
                  <c:v>7.3401975000000004</c:v>
                </c:pt>
                <c:pt idx="21806">
                  <c:v>7.3405612500000004</c:v>
                </c:pt>
                <c:pt idx="21807">
                  <c:v>7.3409493750015988</c:v>
                </c:pt>
                <c:pt idx="21808">
                  <c:v>7.3412993750015989</c:v>
                </c:pt>
                <c:pt idx="21809">
                  <c:v>7.3418293750015993</c:v>
                </c:pt>
                <c:pt idx="21810">
                  <c:v>7.3421587500000003</c:v>
                </c:pt>
                <c:pt idx="21811">
                  <c:v>7.3425681250015993</c:v>
                </c:pt>
                <c:pt idx="21812">
                  <c:v>7.3429718750015986</c:v>
                </c:pt>
                <c:pt idx="21813">
                  <c:v>7.3433725000000001</c:v>
                </c:pt>
                <c:pt idx="21814">
                  <c:v>7.3437518750015993</c:v>
                </c:pt>
                <c:pt idx="21815">
                  <c:v>7.3441150000000004</c:v>
                </c:pt>
                <c:pt idx="21816">
                  <c:v>7.3445031250015989</c:v>
                </c:pt>
                <c:pt idx="21817">
                  <c:v>7.3440593750015992</c:v>
                </c:pt>
                <c:pt idx="21818">
                  <c:v>7.3435974999999996</c:v>
                </c:pt>
                <c:pt idx="21819">
                  <c:v>7.3430099999999996</c:v>
                </c:pt>
                <c:pt idx="21820">
                  <c:v>7.342575625001599</c:v>
                </c:pt>
                <c:pt idx="21821">
                  <c:v>7.3419825000000003</c:v>
                </c:pt>
                <c:pt idx="21822">
                  <c:v>7.3412881250015989</c:v>
                </c:pt>
                <c:pt idx="21823">
                  <c:v>7.3404274999999997</c:v>
                </c:pt>
                <c:pt idx="21824">
                  <c:v>7.3393637500000004</c:v>
                </c:pt>
                <c:pt idx="21825">
                  <c:v>7.3382474999999996</c:v>
                </c:pt>
                <c:pt idx="21826">
                  <c:v>7.3369887499999997</c:v>
                </c:pt>
                <c:pt idx="21827">
                  <c:v>7.3356237499999999</c:v>
                </c:pt>
                <c:pt idx="21828">
                  <c:v>7.3342625000000004</c:v>
                </c:pt>
                <c:pt idx="21829">
                  <c:v>7.333025625001599</c:v>
                </c:pt>
                <c:pt idx="21830">
                  <c:v>7.3318762499999997</c:v>
                </c:pt>
                <c:pt idx="21831">
                  <c:v>7.3308024999999999</c:v>
                </c:pt>
                <c:pt idx="21832">
                  <c:v>7.3298518750015988</c:v>
                </c:pt>
                <c:pt idx="21833">
                  <c:v>7.3290375000000001</c:v>
                </c:pt>
                <c:pt idx="21834">
                  <c:v>7.3284331250015988</c:v>
                </c:pt>
                <c:pt idx="21835">
                  <c:v>7.3278912500000004</c:v>
                </c:pt>
                <c:pt idx="21836">
                  <c:v>7.3274274999999998</c:v>
                </c:pt>
                <c:pt idx="21837">
                  <c:v>7.3270625000000003</c:v>
                </c:pt>
                <c:pt idx="21838">
                  <c:v>7.3267418750015993</c:v>
                </c:pt>
                <c:pt idx="21839">
                  <c:v>7.3261537499999996</c:v>
                </c:pt>
                <c:pt idx="21840">
                  <c:v>7.3257856250015987</c:v>
                </c:pt>
                <c:pt idx="21841">
                  <c:v>7.325436875001599</c:v>
                </c:pt>
                <c:pt idx="21842">
                  <c:v>7.3250549999999999</c:v>
                </c:pt>
                <c:pt idx="21843">
                  <c:v>7.3246993750015994</c:v>
                </c:pt>
                <c:pt idx="21844">
                  <c:v>7.3250606250015986</c:v>
                </c:pt>
                <c:pt idx="21845">
                  <c:v>7.3254887499999999</c:v>
                </c:pt>
                <c:pt idx="21846">
                  <c:v>7.3259212500000004</c:v>
                </c:pt>
                <c:pt idx="21847">
                  <c:v>7.3263368750015987</c:v>
                </c:pt>
                <c:pt idx="21848">
                  <c:v>7.32672875</c:v>
                </c:pt>
                <c:pt idx="21849">
                  <c:v>7.3271356250015991</c:v>
                </c:pt>
                <c:pt idx="21850">
                  <c:v>7.3274768750015991</c:v>
                </c:pt>
                <c:pt idx="21851">
                  <c:v>7.3280406250015986</c:v>
                </c:pt>
                <c:pt idx="21852">
                  <c:v>7.3284475000000002</c:v>
                </c:pt>
                <c:pt idx="21853">
                  <c:v>7.32886375</c:v>
                </c:pt>
                <c:pt idx="21854">
                  <c:v>7.3292406250015993</c:v>
                </c:pt>
                <c:pt idx="21855">
                  <c:v>7.3295743750015987</c:v>
                </c:pt>
                <c:pt idx="21856">
                  <c:v>7.3299512499999997</c:v>
                </c:pt>
                <c:pt idx="21857">
                  <c:v>7.330283125001599</c:v>
                </c:pt>
                <c:pt idx="21858">
                  <c:v>7.330728125001599</c:v>
                </c:pt>
                <c:pt idx="21859">
                  <c:v>7.3311668750015988</c:v>
                </c:pt>
                <c:pt idx="21860">
                  <c:v>7.3316331250015994</c:v>
                </c:pt>
                <c:pt idx="21861">
                  <c:v>7.3320731250015987</c:v>
                </c:pt>
                <c:pt idx="21862">
                  <c:v>7.3324262500000001</c:v>
                </c:pt>
                <c:pt idx="21863">
                  <c:v>7.3328537499999999</c:v>
                </c:pt>
                <c:pt idx="21864">
                  <c:v>7.3333012499999999</c:v>
                </c:pt>
                <c:pt idx="21865">
                  <c:v>7.3337312499999996</c:v>
                </c:pt>
                <c:pt idx="21866">
                  <c:v>7.3341775</c:v>
                </c:pt>
                <c:pt idx="21867">
                  <c:v>7.3346131250015993</c:v>
                </c:pt>
                <c:pt idx="21868">
                  <c:v>7.3350225</c:v>
                </c:pt>
                <c:pt idx="21869">
                  <c:v>7.3354212499999996</c:v>
                </c:pt>
                <c:pt idx="21870">
                  <c:v>7.335</c:v>
                </c:pt>
                <c:pt idx="21871">
                  <c:v>7.3346499999999999</c:v>
                </c:pt>
                <c:pt idx="21872">
                  <c:v>7.3342974999999999</c:v>
                </c:pt>
                <c:pt idx="21873">
                  <c:v>7.3344649999999998</c:v>
                </c:pt>
                <c:pt idx="21874">
                  <c:v>7.3343100000000003</c:v>
                </c:pt>
                <c:pt idx="21875">
                  <c:v>7.3345700000000003</c:v>
                </c:pt>
                <c:pt idx="21876">
                  <c:v>7.3344143750015993</c:v>
                </c:pt>
                <c:pt idx="21877">
                  <c:v>7.3340781250015992</c:v>
                </c:pt>
                <c:pt idx="21878">
                  <c:v>7.33364875</c:v>
                </c:pt>
                <c:pt idx="21879">
                  <c:v>7.3340256250015994</c:v>
                </c:pt>
                <c:pt idx="21880">
                  <c:v>7.3335968750015992</c:v>
                </c:pt>
                <c:pt idx="21881">
                  <c:v>7.3329831250015989</c:v>
                </c:pt>
                <c:pt idx="21882">
                  <c:v>7.3326587500000002</c:v>
                </c:pt>
                <c:pt idx="21883">
                  <c:v>7.33212625</c:v>
                </c:pt>
                <c:pt idx="21884">
                  <c:v>7.3315450000000002</c:v>
                </c:pt>
                <c:pt idx="21885">
                  <c:v>7.3311856250015994</c:v>
                </c:pt>
                <c:pt idx="21886">
                  <c:v>7.3312012500000003</c:v>
                </c:pt>
                <c:pt idx="21887">
                  <c:v>7.3307918750015988</c:v>
                </c:pt>
                <c:pt idx="21888">
                  <c:v>7.3301550000000004</c:v>
                </c:pt>
                <c:pt idx="21889">
                  <c:v>7.3298056250015993</c:v>
                </c:pt>
                <c:pt idx="21890">
                  <c:v>7.3294750000000004</c:v>
                </c:pt>
                <c:pt idx="21891">
                  <c:v>7.3290643750015994</c:v>
                </c:pt>
                <c:pt idx="21892">
                  <c:v>7.3287325000000001</c:v>
                </c:pt>
                <c:pt idx="21893">
                  <c:v>7.3281549999999998</c:v>
                </c:pt>
                <c:pt idx="21894">
                  <c:v>7.3278175000000001</c:v>
                </c:pt>
                <c:pt idx="21895">
                  <c:v>7.3277625000000004</c:v>
                </c:pt>
                <c:pt idx="21896">
                  <c:v>7.3276275000000002</c:v>
                </c:pt>
                <c:pt idx="21897">
                  <c:v>7.3280250000000002</c:v>
                </c:pt>
                <c:pt idx="21898">
                  <c:v>7.3283481250015994</c:v>
                </c:pt>
                <c:pt idx="21899">
                  <c:v>7.3287100000000001</c:v>
                </c:pt>
                <c:pt idx="21900">
                  <c:v>7.3291000000000004</c:v>
                </c:pt>
                <c:pt idx="21901">
                  <c:v>7.3295243750015988</c:v>
                </c:pt>
                <c:pt idx="21902">
                  <c:v>7.3298706250015986</c:v>
                </c:pt>
                <c:pt idx="21903">
                  <c:v>7.3302968750015989</c:v>
                </c:pt>
                <c:pt idx="21904">
                  <c:v>7.3306399999999998</c:v>
                </c:pt>
                <c:pt idx="21905">
                  <c:v>7.3311250000000001</c:v>
                </c:pt>
                <c:pt idx="21906">
                  <c:v>7.3314462499999999</c:v>
                </c:pt>
                <c:pt idx="21907">
                  <c:v>7.331066875001599</c:v>
                </c:pt>
                <c:pt idx="21908">
                  <c:v>7.3307324999999999</c:v>
                </c:pt>
                <c:pt idx="21909">
                  <c:v>7.3311368750015991</c:v>
                </c:pt>
                <c:pt idx="21910">
                  <c:v>7.3315349999999997</c:v>
                </c:pt>
                <c:pt idx="21911">
                  <c:v>7.3319418750015988</c:v>
                </c:pt>
                <c:pt idx="21912">
                  <c:v>7.3321668750015991</c:v>
                </c:pt>
                <c:pt idx="21913">
                  <c:v>7.332605</c:v>
                </c:pt>
                <c:pt idx="21914">
                  <c:v>7.3329775000000001</c:v>
                </c:pt>
                <c:pt idx="21915">
                  <c:v>7.3333206250015994</c:v>
                </c:pt>
                <c:pt idx="21916">
                  <c:v>7.3337037499999997</c:v>
                </c:pt>
                <c:pt idx="21917">
                  <c:v>7.3341156250015986</c:v>
                </c:pt>
                <c:pt idx="21918">
                  <c:v>7.3344962499999999</c:v>
                </c:pt>
                <c:pt idx="21919">
                  <c:v>7.3348224999999996</c:v>
                </c:pt>
                <c:pt idx="21920">
                  <c:v>7.3351581250015991</c:v>
                </c:pt>
                <c:pt idx="21921">
                  <c:v>7.3354850000000003</c:v>
                </c:pt>
                <c:pt idx="21922">
                  <c:v>7.335806875001599</c:v>
                </c:pt>
                <c:pt idx="21923">
                  <c:v>7.3362337499999999</c:v>
                </c:pt>
                <c:pt idx="21924">
                  <c:v>7.3365968750015993</c:v>
                </c:pt>
                <c:pt idx="21925">
                  <c:v>7.3370112499999998</c:v>
                </c:pt>
                <c:pt idx="21926">
                  <c:v>7.3374375000000001</c:v>
                </c:pt>
                <c:pt idx="21927">
                  <c:v>7.3378512499999999</c:v>
                </c:pt>
                <c:pt idx="21928">
                  <c:v>7.3381774999999996</c:v>
                </c:pt>
                <c:pt idx="21929">
                  <c:v>7.3385106250015992</c:v>
                </c:pt>
                <c:pt idx="21930">
                  <c:v>7.3389487500000001</c:v>
                </c:pt>
                <c:pt idx="21931">
                  <c:v>7.33944375</c:v>
                </c:pt>
                <c:pt idx="21932">
                  <c:v>7.3397899999999998</c:v>
                </c:pt>
                <c:pt idx="21933">
                  <c:v>7.3394550000000001</c:v>
                </c:pt>
                <c:pt idx="21934">
                  <c:v>7.3390681250015986</c:v>
                </c:pt>
                <c:pt idx="21935">
                  <c:v>7.3387368750015991</c:v>
                </c:pt>
                <c:pt idx="21936">
                  <c:v>7.3384099999999997</c:v>
                </c:pt>
                <c:pt idx="21937">
                  <c:v>7.3380768750015992</c:v>
                </c:pt>
                <c:pt idx="21938">
                  <c:v>7.3377468750015993</c:v>
                </c:pt>
                <c:pt idx="21939">
                  <c:v>7.3374224999999997</c:v>
                </c:pt>
                <c:pt idx="21940">
                  <c:v>7.3369031250015988</c:v>
                </c:pt>
                <c:pt idx="21941">
                  <c:v>7.3365287500000003</c:v>
                </c:pt>
                <c:pt idx="21942">
                  <c:v>7.3361081250015987</c:v>
                </c:pt>
                <c:pt idx="21943">
                  <c:v>7.3356925000000004</c:v>
                </c:pt>
                <c:pt idx="21944">
                  <c:v>7.3352725000000003</c:v>
                </c:pt>
                <c:pt idx="21945">
                  <c:v>7.3347143750015986</c:v>
                </c:pt>
                <c:pt idx="21946">
                  <c:v>7.3341156250015986</c:v>
                </c:pt>
                <c:pt idx="21947">
                  <c:v>7.3334068750015993</c:v>
                </c:pt>
                <c:pt idx="21948">
                  <c:v>7.3327225</c:v>
                </c:pt>
                <c:pt idx="21949">
                  <c:v>7.3320575000000003</c:v>
                </c:pt>
                <c:pt idx="21950">
                  <c:v>7.33148</c:v>
                </c:pt>
                <c:pt idx="21951">
                  <c:v>7.3309031250015986</c:v>
                </c:pt>
                <c:pt idx="21952">
                  <c:v>7.3303556250015989</c:v>
                </c:pt>
                <c:pt idx="21953">
                  <c:v>7.3297887499999996</c:v>
                </c:pt>
                <c:pt idx="21954">
                  <c:v>7.3291843750015992</c:v>
                </c:pt>
                <c:pt idx="21955">
                  <c:v>7.3284568750015993</c:v>
                </c:pt>
                <c:pt idx="21956">
                  <c:v>7.3277343750015991</c:v>
                </c:pt>
                <c:pt idx="21957">
                  <c:v>7.3270731250015988</c:v>
                </c:pt>
                <c:pt idx="21958">
                  <c:v>7.3262987500000003</c:v>
                </c:pt>
                <c:pt idx="21959">
                  <c:v>7.3255806250015993</c:v>
                </c:pt>
                <c:pt idx="21960">
                  <c:v>7.3249475000000004</c:v>
                </c:pt>
                <c:pt idx="21961">
                  <c:v>7.3243212499999997</c:v>
                </c:pt>
                <c:pt idx="21962">
                  <c:v>7.3236125000000003</c:v>
                </c:pt>
                <c:pt idx="21963">
                  <c:v>7.3230118750015993</c:v>
                </c:pt>
                <c:pt idx="21964">
                  <c:v>7.3225037500000001</c:v>
                </c:pt>
                <c:pt idx="21965">
                  <c:v>7.3221575000000003</c:v>
                </c:pt>
                <c:pt idx="21966">
                  <c:v>7.3216781250015988</c:v>
                </c:pt>
                <c:pt idx="21967">
                  <c:v>7.3211656250015986</c:v>
                </c:pt>
                <c:pt idx="21968">
                  <c:v>7.3208250000000001</c:v>
                </c:pt>
                <c:pt idx="21969">
                  <c:v>7.3204874999999996</c:v>
                </c:pt>
                <c:pt idx="21970">
                  <c:v>7.3208306250015989</c:v>
                </c:pt>
                <c:pt idx="21971">
                  <c:v>7.3212149999999996</c:v>
                </c:pt>
                <c:pt idx="21972">
                  <c:v>7.3216506250015989</c:v>
                </c:pt>
                <c:pt idx="21973">
                  <c:v>7.3220162499999999</c:v>
                </c:pt>
                <c:pt idx="21974">
                  <c:v>7.3223562500000003</c:v>
                </c:pt>
                <c:pt idx="21975">
                  <c:v>7.3226793750015986</c:v>
                </c:pt>
                <c:pt idx="21976">
                  <c:v>7.3230824999999999</c:v>
                </c:pt>
                <c:pt idx="21977">
                  <c:v>7.3234349999999999</c:v>
                </c:pt>
                <c:pt idx="21978">
                  <c:v>7.3238687499999999</c:v>
                </c:pt>
                <c:pt idx="21979">
                  <c:v>7.3242118750015992</c:v>
                </c:pt>
                <c:pt idx="21980">
                  <c:v>7.3246543750015993</c:v>
                </c:pt>
                <c:pt idx="21981">
                  <c:v>7.3250693750015987</c:v>
                </c:pt>
                <c:pt idx="21982">
                  <c:v>7.3254937499999997</c:v>
                </c:pt>
                <c:pt idx="21983">
                  <c:v>7.325895625001599</c:v>
                </c:pt>
                <c:pt idx="21984">
                  <c:v>7.3262225000000001</c:v>
                </c:pt>
                <c:pt idx="21985">
                  <c:v>7.3265937499999998</c:v>
                </c:pt>
                <c:pt idx="21986">
                  <c:v>7.3269581250015987</c:v>
                </c:pt>
                <c:pt idx="21987">
                  <c:v>7.3273443750015987</c:v>
                </c:pt>
                <c:pt idx="21988">
                  <c:v>7.3277718750015994</c:v>
                </c:pt>
                <c:pt idx="21989">
                  <c:v>7.3282024999999997</c:v>
                </c:pt>
                <c:pt idx="21990">
                  <c:v>7.3285431250015991</c:v>
                </c:pt>
                <c:pt idx="21991">
                  <c:v>7.3290187500000004</c:v>
                </c:pt>
                <c:pt idx="21992">
                  <c:v>7.3294306250015993</c:v>
                </c:pt>
                <c:pt idx="21993">
                  <c:v>7.3298862500000004</c:v>
                </c:pt>
                <c:pt idx="21994">
                  <c:v>7.3303593750015992</c:v>
                </c:pt>
                <c:pt idx="21995">
                  <c:v>7.3307956250015991</c:v>
                </c:pt>
                <c:pt idx="21996">
                  <c:v>7.3312281250015987</c:v>
                </c:pt>
                <c:pt idx="21997">
                  <c:v>7.3316043750015991</c:v>
                </c:pt>
                <c:pt idx="21998">
                  <c:v>7.3320150000000002</c:v>
                </c:pt>
                <c:pt idx="21999">
                  <c:v>7.3324012500000002</c:v>
                </c:pt>
                <c:pt idx="22000">
                  <c:v>7.3328575000000003</c:v>
                </c:pt>
                <c:pt idx="22001">
                  <c:v>7.3332831250015991</c:v>
                </c:pt>
                <c:pt idx="22002">
                  <c:v>7.3327837499999999</c:v>
                </c:pt>
                <c:pt idx="22003">
                  <c:v>7.3323668750015987</c:v>
                </c:pt>
                <c:pt idx="22004">
                  <c:v>7.331808125001599</c:v>
                </c:pt>
                <c:pt idx="22005">
                  <c:v>7.3311537500000004</c:v>
                </c:pt>
                <c:pt idx="22006">
                  <c:v>7.330798125001599</c:v>
                </c:pt>
                <c:pt idx="22007">
                  <c:v>7.3303950000000002</c:v>
                </c:pt>
                <c:pt idx="22008">
                  <c:v>7.3300087500000002</c:v>
                </c:pt>
                <c:pt idx="22009">
                  <c:v>7.3296400000000004</c:v>
                </c:pt>
                <c:pt idx="22010">
                  <c:v>7.3292262499999996</c:v>
                </c:pt>
                <c:pt idx="22011">
                  <c:v>7.3286818750015987</c:v>
                </c:pt>
                <c:pt idx="22012">
                  <c:v>7.3281749999999999</c:v>
                </c:pt>
                <c:pt idx="22013">
                  <c:v>7.3276293750015986</c:v>
                </c:pt>
                <c:pt idx="22014">
                  <c:v>7.3271062499999999</c:v>
                </c:pt>
                <c:pt idx="22015">
                  <c:v>7.3265612500000001</c:v>
                </c:pt>
                <c:pt idx="22016">
                  <c:v>7.3261137500000002</c:v>
                </c:pt>
                <c:pt idx="22017">
                  <c:v>7.3256362499999996</c:v>
                </c:pt>
                <c:pt idx="22018">
                  <c:v>7.325201875001599</c:v>
                </c:pt>
                <c:pt idx="22019">
                  <c:v>7.3248793750015988</c:v>
                </c:pt>
                <c:pt idx="22020">
                  <c:v>7.3245287499999998</c:v>
                </c:pt>
                <c:pt idx="22021">
                  <c:v>7.3241437500000002</c:v>
                </c:pt>
                <c:pt idx="22022">
                  <c:v>7.3244350000000003</c:v>
                </c:pt>
                <c:pt idx="22023">
                  <c:v>7.3248281250015994</c:v>
                </c:pt>
                <c:pt idx="22024">
                  <c:v>7.3252693750015991</c:v>
                </c:pt>
                <c:pt idx="22025">
                  <c:v>7.3256568750015987</c:v>
                </c:pt>
                <c:pt idx="22026">
                  <c:v>7.3260443750015991</c:v>
                </c:pt>
                <c:pt idx="22027">
                  <c:v>7.3264924999999996</c:v>
                </c:pt>
                <c:pt idx="22028">
                  <c:v>7.3269200000000003</c:v>
                </c:pt>
                <c:pt idx="22029">
                  <c:v>7.3273018750015986</c:v>
                </c:pt>
                <c:pt idx="22030">
                  <c:v>7.3277475000000001</c:v>
                </c:pt>
                <c:pt idx="22031">
                  <c:v>7.3281468750015986</c:v>
                </c:pt>
                <c:pt idx="22032">
                  <c:v>7.3285706250015989</c:v>
                </c:pt>
                <c:pt idx="22033">
                  <c:v>7.3289743750015992</c:v>
                </c:pt>
                <c:pt idx="22034">
                  <c:v>7.3293324999999996</c:v>
                </c:pt>
                <c:pt idx="22035">
                  <c:v>7.3296968750015994</c:v>
                </c:pt>
                <c:pt idx="22036">
                  <c:v>7.3300599999999996</c:v>
                </c:pt>
                <c:pt idx="22037">
                  <c:v>7.3304356250015994</c:v>
                </c:pt>
                <c:pt idx="22038">
                  <c:v>7.3308012500000004</c:v>
                </c:pt>
                <c:pt idx="22039">
                  <c:v>7.3312381250015992</c:v>
                </c:pt>
                <c:pt idx="22040">
                  <c:v>7.3316856250015991</c:v>
                </c:pt>
                <c:pt idx="22041">
                  <c:v>7.3321031250015993</c:v>
                </c:pt>
                <c:pt idx="22042">
                  <c:v>7.3325800000000001</c:v>
                </c:pt>
                <c:pt idx="22043">
                  <c:v>7.3329856250015988</c:v>
                </c:pt>
                <c:pt idx="22044">
                  <c:v>7.3333862500000002</c:v>
                </c:pt>
                <c:pt idx="22045">
                  <c:v>7.3337962499999998</c:v>
                </c:pt>
                <c:pt idx="22046">
                  <c:v>7.3342462499999996</c:v>
                </c:pt>
                <c:pt idx="22047">
                  <c:v>7.3346087500000001</c:v>
                </c:pt>
                <c:pt idx="22048">
                  <c:v>7.3349687499999998</c:v>
                </c:pt>
                <c:pt idx="22049">
                  <c:v>7.3354231250015989</c:v>
                </c:pt>
                <c:pt idx="22050">
                  <c:v>7.3358056250015986</c:v>
                </c:pt>
                <c:pt idx="22051">
                  <c:v>7.3361712499999996</c:v>
                </c:pt>
                <c:pt idx="22052">
                  <c:v>7.3365193750015987</c:v>
                </c:pt>
                <c:pt idx="22053">
                  <c:v>7.3369368750015989</c:v>
                </c:pt>
                <c:pt idx="22054">
                  <c:v>7.3373068750015991</c:v>
                </c:pt>
                <c:pt idx="22055">
                  <c:v>7.3369737500000003</c:v>
                </c:pt>
                <c:pt idx="22056">
                  <c:v>7.3365512500000003</c:v>
                </c:pt>
                <c:pt idx="22057">
                  <c:v>7.3361512500000003</c:v>
                </c:pt>
                <c:pt idx="22058">
                  <c:v>7.3356568750015994</c:v>
                </c:pt>
                <c:pt idx="22059">
                  <c:v>7.3351562499999998</c:v>
                </c:pt>
                <c:pt idx="22060">
                  <c:v>7.3345681250015993</c:v>
                </c:pt>
                <c:pt idx="22061">
                  <c:v>7.333789375001599</c:v>
                </c:pt>
                <c:pt idx="22062">
                  <c:v>7.332910625001599</c:v>
                </c:pt>
                <c:pt idx="22063">
                  <c:v>7.33193625</c:v>
                </c:pt>
                <c:pt idx="22064">
                  <c:v>7.3308368750015989</c:v>
                </c:pt>
                <c:pt idx="22065">
                  <c:v>7.3296549999999998</c:v>
                </c:pt>
                <c:pt idx="22066">
                  <c:v>7.3285387499999999</c:v>
                </c:pt>
                <c:pt idx="22067">
                  <c:v>7.3273462499999997</c:v>
                </c:pt>
                <c:pt idx="22068">
                  <c:v>7.3262162499999999</c:v>
                </c:pt>
                <c:pt idx="22069">
                  <c:v>7.3252118750015986</c:v>
                </c:pt>
                <c:pt idx="22070">
                  <c:v>7.3243356250015994</c:v>
                </c:pt>
                <c:pt idx="22071">
                  <c:v>7.3236031250015987</c:v>
                </c:pt>
                <c:pt idx="22072">
                  <c:v>7.3229943750015991</c:v>
                </c:pt>
                <c:pt idx="22073">
                  <c:v>7.3224499999999999</c:v>
                </c:pt>
                <c:pt idx="22074">
                  <c:v>7.3220218750015986</c:v>
                </c:pt>
                <c:pt idx="22075">
                  <c:v>7.3216693750015986</c:v>
                </c:pt>
                <c:pt idx="22076">
                  <c:v>7.3212524999999999</c:v>
                </c:pt>
                <c:pt idx="22077">
                  <c:v>7.3206837499999997</c:v>
                </c:pt>
                <c:pt idx="22078">
                  <c:v>7.3201731250015989</c:v>
                </c:pt>
                <c:pt idx="22079">
                  <c:v>7.3197049999999999</c:v>
                </c:pt>
                <c:pt idx="22080">
                  <c:v>7.3192487499999999</c:v>
                </c:pt>
                <c:pt idx="22081">
                  <c:v>7.3187006250015987</c:v>
                </c:pt>
                <c:pt idx="22082">
                  <c:v>7.3180956250015994</c:v>
                </c:pt>
                <c:pt idx="22083">
                  <c:v>7.3176525000000003</c:v>
                </c:pt>
                <c:pt idx="22084">
                  <c:v>7.3173068750015986</c:v>
                </c:pt>
                <c:pt idx="22085">
                  <c:v>7.3176300000000003</c:v>
                </c:pt>
                <c:pt idx="22086">
                  <c:v>7.3179606250015992</c:v>
                </c:pt>
                <c:pt idx="22087">
                  <c:v>7.3183618750015986</c:v>
                </c:pt>
                <c:pt idx="22088">
                  <c:v>7.3187737500000001</c:v>
                </c:pt>
                <c:pt idx="22089">
                  <c:v>7.3191274999999996</c:v>
                </c:pt>
                <c:pt idx="22090">
                  <c:v>7.3195812499999997</c:v>
                </c:pt>
                <c:pt idx="22091">
                  <c:v>7.3199518750015988</c:v>
                </c:pt>
                <c:pt idx="22092">
                  <c:v>7.3203706250015994</c:v>
                </c:pt>
                <c:pt idx="22093">
                  <c:v>7.3208112500000002</c:v>
                </c:pt>
                <c:pt idx="22094">
                  <c:v>7.3212587500000001</c:v>
                </c:pt>
                <c:pt idx="22095">
                  <c:v>7.3216518750015993</c:v>
                </c:pt>
                <c:pt idx="22096">
                  <c:v>7.3221531250015994</c:v>
                </c:pt>
                <c:pt idx="22097">
                  <c:v>7.3225449999999999</c:v>
                </c:pt>
                <c:pt idx="22098">
                  <c:v>7.322926875001599</c:v>
                </c:pt>
                <c:pt idx="22099">
                  <c:v>7.3232981250015987</c:v>
                </c:pt>
                <c:pt idx="22100">
                  <c:v>7.3237431250015987</c:v>
                </c:pt>
                <c:pt idx="22101">
                  <c:v>7.3242174999999996</c:v>
                </c:pt>
                <c:pt idx="22102">
                  <c:v>7.3246518750015994</c:v>
                </c:pt>
                <c:pt idx="22103">
                  <c:v>7.3250687499999998</c:v>
                </c:pt>
                <c:pt idx="22104">
                  <c:v>7.3255175000000001</c:v>
                </c:pt>
                <c:pt idx="22105">
                  <c:v>7.3259949999999998</c:v>
                </c:pt>
                <c:pt idx="22106">
                  <c:v>7.326340625001599</c:v>
                </c:pt>
                <c:pt idx="22107">
                  <c:v>7.3267150000000001</c:v>
                </c:pt>
                <c:pt idx="22108">
                  <c:v>7.3271274999999996</c:v>
                </c:pt>
                <c:pt idx="22109">
                  <c:v>7.3275837499999996</c:v>
                </c:pt>
                <c:pt idx="22110">
                  <c:v>7.3279762499999999</c:v>
                </c:pt>
                <c:pt idx="22111">
                  <c:v>7.3274375000000003</c:v>
                </c:pt>
                <c:pt idx="22112">
                  <c:v>7.3268081250015991</c:v>
                </c:pt>
                <c:pt idx="22113">
                  <c:v>7.326480625001599</c:v>
                </c:pt>
                <c:pt idx="22114">
                  <c:v>7.3258931250015991</c:v>
                </c:pt>
                <c:pt idx="22115">
                  <c:v>7.3255581250015993</c:v>
                </c:pt>
                <c:pt idx="22116">
                  <c:v>7.3251175000000002</c:v>
                </c:pt>
                <c:pt idx="22117">
                  <c:v>7.3250081250015988</c:v>
                </c:pt>
                <c:pt idx="22118">
                  <c:v>7.3246543750015993</c:v>
                </c:pt>
                <c:pt idx="22119">
                  <c:v>7.3242462499999998</c:v>
                </c:pt>
                <c:pt idx="22120">
                  <c:v>7.323841875001599</c:v>
                </c:pt>
                <c:pt idx="22121">
                  <c:v>7.3234575</c:v>
                </c:pt>
                <c:pt idx="22122">
                  <c:v>7.3233087499999998</c:v>
                </c:pt>
                <c:pt idx="22123">
                  <c:v>7.3236749999999997</c:v>
                </c:pt>
                <c:pt idx="22124">
                  <c:v>7.3240043750015991</c:v>
                </c:pt>
                <c:pt idx="22125">
                  <c:v>7.3243974999999999</c:v>
                </c:pt>
                <c:pt idx="22126">
                  <c:v>7.3248231250015987</c:v>
                </c:pt>
                <c:pt idx="22127">
                  <c:v>7.3252593750015986</c:v>
                </c:pt>
                <c:pt idx="22128">
                  <c:v>7.325660625001599</c:v>
                </c:pt>
                <c:pt idx="22129">
                  <c:v>7.3260087499999997</c:v>
                </c:pt>
                <c:pt idx="22130">
                  <c:v>7.3260649999999998</c:v>
                </c:pt>
                <c:pt idx="22131">
                  <c:v>7.3265343750015992</c:v>
                </c:pt>
                <c:pt idx="22132">
                  <c:v>7.3269275</c:v>
                </c:pt>
                <c:pt idx="22133">
                  <c:v>7.3273012499999997</c:v>
                </c:pt>
                <c:pt idx="22134">
                  <c:v>7.3276918750015989</c:v>
                </c:pt>
                <c:pt idx="22135">
                  <c:v>7.3281324999999997</c:v>
                </c:pt>
                <c:pt idx="22136">
                  <c:v>7.3285125000000004</c:v>
                </c:pt>
                <c:pt idx="22137">
                  <c:v>7.3288574999999998</c:v>
                </c:pt>
                <c:pt idx="22138">
                  <c:v>7.3292281250015989</c:v>
                </c:pt>
                <c:pt idx="22139">
                  <c:v>7.3296049999999999</c:v>
                </c:pt>
                <c:pt idx="22140">
                  <c:v>7.3300725</c:v>
                </c:pt>
                <c:pt idx="22141">
                  <c:v>7.3305168750015994</c:v>
                </c:pt>
                <c:pt idx="22142">
                  <c:v>7.330938125001599</c:v>
                </c:pt>
                <c:pt idx="22143">
                  <c:v>7.3313012500000001</c:v>
                </c:pt>
                <c:pt idx="22144">
                  <c:v>7.3318199999999996</c:v>
                </c:pt>
                <c:pt idx="22145">
                  <c:v>7.3321825</c:v>
                </c:pt>
                <c:pt idx="22146">
                  <c:v>7.3325662500000002</c:v>
                </c:pt>
                <c:pt idx="22147">
                  <c:v>7.3330537500000004</c:v>
                </c:pt>
                <c:pt idx="22148">
                  <c:v>7.3334737499999996</c:v>
                </c:pt>
                <c:pt idx="22149">
                  <c:v>7.333940625001599</c:v>
                </c:pt>
                <c:pt idx="22150">
                  <c:v>7.3344131250015989</c:v>
                </c:pt>
                <c:pt idx="22151">
                  <c:v>7.3349250000000001</c:v>
                </c:pt>
                <c:pt idx="22152">
                  <c:v>7.3353756250015989</c:v>
                </c:pt>
                <c:pt idx="22153">
                  <c:v>7.3357431250015992</c:v>
                </c:pt>
                <c:pt idx="22154">
                  <c:v>7.3362031250015987</c:v>
                </c:pt>
                <c:pt idx="22155">
                  <c:v>7.336615625001599</c:v>
                </c:pt>
                <c:pt idx="22156">
                  <c:v>7.3369756250015987</c:v>
                </c:pt>
                <c:pt idx="22157">
                  <c:v>7.3373593750015988</c:v>
                </c:pt>
                <c:pt idx="22158">
                  <c:v>7.3378118750015986</c:v>
                </c:pt>
                <c:pt idx="22159">
                  <c:v>7.3373131250015993</c:v>
                </c:pt>
                <c:pt idx="22160">
                  <c:v>7.3369187499999997</c:v>
                </c:pt>
                <c:pt idx="22161">
                  <c:v>7.3364668750015989</c:v>
                </c:pt>
                <c:pt idx="22162">
                  <c:v>7.3358924999999999</c:v>
                </c:pt>
                <c:pt idx="22163">
                  <c:v>7.3351175</c:v>
                </c:pt>
                <c:pt idx="22164">
                  <c:v>7.3342462499999996</c:v>
                </c:pt>
                <c:pt idx="22165">
                  <c:v>7.3331912499999996</c:v>
                </c:pt>
                <c:pt idx="22166">
                  <c:v>7.332076875001599</c:v>
                </c:pt>
                <c:pt idx="22167">
                  <c:v>7.3308468750015994</c:v>
                </c:pt>
                <c:pt idx="22168">
                  <c:v>7.3294924999999997</c:v>
                </c:pt>
                <c:pt idx="22169">
                  <c:v>7.3282400000000001</c:v>
                </c:pt>
                <c:pt idx="22170">
                  <c:v>7.3269324999999998</c:v>
                </c:pt>
                <c:pt idx="22171">
                  <c:v>7.3257112500000003</c:v>
                </c:pt>
                <c:pt idx="22172">
                  <c:v>7.3245825</c:v>
                </c:pt>
                <c:pt idx="22173">
                  <c:v>7.3234368750015992</c:v>
                </c:pt>
                <c:pt idx="22174">
                  <c:v>7.3222743750015988</c:v>
                </c:pt>
                <c:pt idx="22175">
                  <c:v>7.3211093750015994</c:v>
                </c:pt>
                <c:pt idx="22176">
                  <c:v>7.3199537499999998</c:v>
                </c:pt>
                <c:pt idx="22177">
                  <c:v>7.318810625001599</c:v>
                </c:pt>
                <c:pt idx="22178">
                  <c:v>7.3177612500000002</c:v>
                </c:pt>
                <c:pt idx="22179">
                  <c:v>7.3167243750015993</c:v>
                </c:pt>
                <c:pt idx="22180">
                  <c:v>7.3157931250015986</c:v>
                </c:pt>
                <c:pt idx="22181">
                  <c:v>7.3148749999999998</c:v>
                </c:pt>
                <c:pt idx="22182">
                  <c:v>7.3140512500000003</c:v>
                </c:pt>
                <c:pt idx="22183">
                  <c:v>7.3133850000000002</c:v>
                </c:pt>
                <c:pt idx="22184">
                  <c:v>7.3127674999999996</c:v>
                </c:pt>
                <c:pt idx="22185">
                  <c:v>7.3123093750015986</c:v>
                </c:pt>
                <c:pt idx="22186">
                  <c:v>7.3119706250015986</c:v>
                </c:pt>
                <c:pt idx="22187">
                  <c:v>7.3115331250015991</c:v>
                </c:pt>
                <c:pt idx="22188">
                  <c:v>7.3112112500000004</c:v>
                </c:pt>
                <c:pt idx="22189">
                  <c:v>7.3114118750015988</c:v>
                </c:pt>
                <c:pt idx="22190">
                  <c:v>7.3117574999999997</c:v>
                </c:pt>
                <c:pt idx="22191">
                  <c:v>7.3121324999999997</c:v>
                </c:pt>
                <c:pt idx="22192">
                  <c:v>7.3125600000000004</c:v>
                </c:pt>
                <c:pt idx="22193">
                  <c:v>7.3128824999999997</c:v>
                </c:pt>
                <c:pt idx="22194">
                  <c:v>7.3133100000000004</c:v>
                </c:pt>
                <c:pt idx="22195">
                  <c:v>7.3136487499999996</c:v>
                </c:pt>
                <c:pt idx="22196">
                  <c:v>7.314163125001599</c:v>
                </c:pt>
                <c:pt idx="22197">
                  <c:v>7.3145681250015988</c:v>
                </c:pt>
                <c:pt idx="22198">
                  <c:v>7.3150631250015987</c:v>
                </c:pt>
                <c:pt idx="22199">
                  <c:v>7.3154475000000003</c:v>
                </c:pt>
                <c:pt idx="22200">
                  <c:v>7.3157868750015993</c:v>
                </c:pt>
                <c:pt idx="22201">
                  <c:v>7.3161918750015991</c:v>
                </c:pt>
                <c:pt idx="22202">
                  <c:v>7.3165899999999997</c:v>
                </c:pt>
                <c:pt idx="22203">
                  <c:v>7.3170037499999996</c:v>
                </c:pt>
                <c:pt idx="22204">
                  <c:v>7.3174625000000004</c:v>
                </c:pt>
                <c:pt idx="22205">
                  <c:v>7.3178331250015987</c:v>
                </c:pt>
                <c:pt idx="22206">
                  <c:v>7.3181856250015986</c:v>
                </c:pt>
                <c:pt idx="22207">
                  <c:v>7.3185362500000002</c:v>
                </c:pt>
                <c:pt idx="22208">
                  <c:v>7.3189193750015988</c:v>
                </c:pt>
                <c:pt idx="22209">
                  <c:v>7.3192431250015986</c:v>
                </c:pt>
                <c:pt idx="22210">
                  <c:v>7.319585</c:v>
                </c:pt>
                <c:pt idx="22211">
                  <c:v>7.3199081250015992</c:v>
                </c:pt>
                <c:pt idx="22212">
                  <c:v>7.3202287500000001</c:v>
                </c:pt>
                <c:pt idx="22213">
                  <c:v>7.3199025000000004</c:v>
                </c:pt>
                <c:pt idx="22214">
                  <c:v>7.3193856250015994</c:v>
                </c:pt>
                <c:pt idx="22215">
                  <c:v>7.3186937500000004</c:v>
                </c:pt>
                <c:pt idx="22216">
                  <c:v>7.3183618750015986</c:v>
                </c:pt>
                <c:pt idx="22217">
                  <c:v>7.3179237500000003</c:v>
                </c:pt>
                <c:pt idx="22218">
                  <c:v>7.3174900000000003</c:v>
                </c:pt>
                <c:pt idx="22219">
                  <c:v>7.3170950000000001</c:v>
                </c:pt>
                <c:pt idx="22220">
                  <c:v>7.3167356250015994</c:v>
                </c:pt>
                <c:pt idx="22221">
                  <c:v>7.3164106250015992</c:v>
                </c:pt>
                <c:pt idx="22222">
                  <c:v>7.31650125</c:v>
                </c:pt>
                <c:pt idx="22223">
                  <c:v>7.3169381250015988</c:v>
                </c:pt>
                <c:pt idx="22224">
                  <c:v>7.3173812500000004</c:v>
                </c:pt>
                <c:pt idx="22225">
                  <c:v>7.3178187499999998</c:v>
                </c:pt>
                <c:pt idx="22226">
                  <c:v>7.3181937499999998</c:v>
                </c:pt>
                <c:pt idx="22227">
                  <c:v>7.3186156250015992</c:v>
                </c:pt>
                <c:pt idx="22228">
                  <c:v>7.318961875001599</c:v>
                </c:pt>
                <c:pt idx="22229">
                  <c:v>7.3193374999999996</c:v>
                </c:pt>
                <c:pt idx="22230">
                  <c:v>7.3189824999999997</c:v>
                </c:pt>
                <c:pt idx="22231">
                  <c:v>7.3185481250015991</c:v>
                </c:pt>
                <c:pt idx="22232">
                  <c:v>7.3180881250015988</c:v>
                </c:pt>
                <c:pt idx="22233">
                  <c:v>7.3176300000000003</c:v>
                </c:pt>
                <c:pt idx="22234">
                  <c:v>7.317285625001599</c:v>
                </c:pt>
                <c:pt idx="22235">
                  <c:v>7.3174637499999999</c:v>
                </c:pt>
                <c:pt idx="22236">
                  <c:v>7.31792</c:v>
                </c:pt>
                <c:pt idx="22237">
                  <c:v>7.3182974999999999</c:v>
                </c:pt>
                <c:pt idx="22238">
                  <c:v>7.3186425000000002</c:v>
                </c:pt>
                <c:pt idx="22239">
                  <c:v>7.318998125001599</c:v>
                </c:pt>
                <c:pt idx="22240">
                  <c:v>7.3193287500000004</c:v>
                </c:pt>
                <c:pt idx="22241">
                  <c:v>7.3197331250015987</c:v>
                </c:pt>
                <c:pt idx="22242">
                  <c:v>7.3201268750015993</c:v>
                </c:pt>
                <c:pt idx="22243">
                  <c:v>7.3205968750015993</c:v>
                </c:pt>
                <c:pt idx="22244">
                  <c:v>7.3209368750015988</c:v>
                </c:pt>
                <c:pt idx="22245">
                  <c:v>7.3212643750015989</c:v>
                </c:pt>
                <c:pt idx="22246">
                  <c:v>7.3217443750015994</c:v>
                </c:pt>
                <c:pt idx="22247">
                  <c:v>7.3222231250015986</c:v>
                </c:pt>
                <c:pt idx="22248">
                  <c:v>7.3225831250015991</c:v>
                </c:pt>
                <c:pt idx="22249">
                  <c:v>7.3229350000000002</c:v>
                </c:pt>
                <c:pt idx="22250">
                  <c:v>7.3226874999999998</c:v>
                </c:pt>
                <c:pt idx="22251">
                  <c:v>7.3230181250015987</c:v>
                </c:pt>
                <c:pt idx="22252">
                  <c:v>7.32337375</c:v>
                </c:pt>
                <c:pt idx="22253">
                  <c:v>7.32370375</c:v>
                </c:pt>
                <c:pt idx="22254">
                  <c:v>7.3240681250015989</c:v>
                </c:pt>
                <c:pt idx="22255">
                  <c:v>7.3244674999999999</c:v>
                </c:pt>
                <c:pt idx="22256">
                  <c:v>7.3248362499999997</c:v>
                </c:pt>
                <c:pt idx="22257">
                  <c:v>7.3244800000000003</c:v>
                </c:pt>
                <c:pt idx="22258">
                  <c:v>7.3241137500000004</c:v>
                </c:pt>
                <c:pt idx="22259">
                  <c:v>7.3235931250015991</c:v>
                </c:pt>
                <c:pt idx="22260">
                  <c:v>7.3231493750015986</c:v>
                </c:pt>
                <c:pt idx="22261">
                  <c:v>7.3225756250015994</c:v>
                </c:pt>
                <c:pt idx="22262">
                  <c:v>7.3220793750015991</c:v>
                </c:pt>
                <c:pt idx="22263">
                  <c:v>7.321578125001599</c:v>
                </c:pt>
                <c:pt idx="22264">
                  <c:v>7.3210237500000002</c:v>
                </c:pt>
                <c:pt idx="22265">
                  <c:v>7.3204462499999998</c:v>
                </c:pt>
                <c:pt idx="22266">
                  <c:v>7.3197512500000004</c:v>
                </c:pt>
                <c:pt idx="22267">
                  <c:v>7.3190193750015986</c:v>
                </c:pt>
                <c:pt idx="22268">
                  <c:v>7.318259375001599</c:v>
                </c:pt>
                <c:pt idx="22269">
                  <c:v>7.3174887499999999</c:v>
                </c:pt>
                <c:pt idx="22270">
                  <c:v>7.3167443750015986</c:v>
                </c:pt>
                <c:pt idx="22271">
                  <c:v>7.3160875000000001</c:v>
                </c:pt>
                <c:pt idx="22272">
                  <c:v>7.3154756250015991</c:v>
                </c:pt>
                <c:pt idx="22273">
                  <c:v>7.3148974999999998</c:v>
                </c:pt>
                <c:pt idx="22274">
                  <c:v>7.3143149999999997</c:v>
                </c:pt>
                <c:pt idx="22275">
                  <c:v>7.3137368750015987</c:v>
                </c:pt>
                <c:pt idx="22276">
                  <c:v>7.3131837500000003</c:v>
                </c:pt>
                <c:pt idx="22277">
                  <c:v>7.3125668750015986</c:v>
                </c:pt>
                <c:pt idx="22278">
                  <c:v>7.3120331250015989</c:v>
                </c:pt>
                <c:pt idx="22279">
                  <c:v>7.3115156250015989</c:v>
                </c:pt>
                <c:pt idx="22280">
                  <c:v>7.3110343750015989</c:v>
                </c:pt>
                <c:pt idx="22281">
                  <c:v>7.3105218750015988</c:v>
                </c:pt>
                <c:pt idx="22282">
                  <c:v>7.3101087500000004</c:v>
                </c:pt>
                <c:pt idx="22283">
                  <c:v>7.3097093750015993</c:v>
                </c:pt>
                <c:pt idx="22284">
                  <c:v>7.309341875001599</c:v>
                </c:pt>
                <c:pt idx="22285">
                  <c:v>7.3089106250015989</c:v>
                </c:pt>
                <c:pt idx="22286">
                  <c:v>7.3092962500000001</c:v>
                </c:pt>
                <c:pt idx="22287">
                  <c:v>7.3096293750015988</c:v>
                </c:pt>
                <c:pt idx="22288">
                  <c:v>7.3100268750015989</c:v>
                </c:pt>
                <c:pt idx="22289">
                  <c:v>7.3104837500000004</c:v>
                </c:pt>
                <c:pt idx="22290">
                  <c:v>7.3108893750015991</c:v>
                </c:pt>
                <c:pt idx="22291">
                  <c:v>7.311325625001599</c:v>
                </c:pt>
                <c:pt idx="22292">
                  <c:v>7.3117131250015994</c:v>
                </c:pt>
                <c:pt idx="22293">
                  <c:v>7.3121024999999999</c:v>
                </c:pt>
                <c:pt idx="22294">
                  <c:v>7.3125049999999998</c:v>
                </c:pt>
                <c:pt idx="22295">
                  <c:v>7.3129262500000003</c:v>
                </c:pt>
                <c:pt idx="22296">
                  <c:v>7.3133268750015992</c:v>
                </c:pt>
                <c:pt idx="22297">
                  <c:v>7.3137499999999998</c:v>
                </c:pt>
                <c:pt idx="22298">
                  <c:v>7.3136968750015994</c:v>
                </c:pt>
                <c:pt idx="22299">
                  <c:v>7.3141056250015986</c:v>
                </c:pt>
                <c:pt idx="22300">
                  <c:v>7.3144625000000003</c:v>
                </c:pt>
                <c:pt idx="22301">
                  <c:v>7.3148756250015987</c:v>
                </c:pt>
                <c:pt idx="22302">
                  <c:v>7.3152737500000002</c:v>
                </c:pt>
                <c:pt idx="22303">
                  <c:v>7.315713125001599</c:v>
                </c:pt>
                <c:pt idx="22304">
                  <c:v>7.3161474999999996</c:v>
                </c:pt>
                <c:pt idx="22305">
                  <c:v>7.3164875</c:v>
                </c:pt>
                <c:pt idx="22306">
                  <c:v>7.3168093750015988</c:v>
                </c:pt>
                <c:pt idx="22307">
                  <c:v>7.3172075000000003</c:v>
                </c:pt>
                <c:pt idx="22308">
                  <c:v>7.3175443750015994</c:v>
                </c:pt>
                <c:pt idx="22309">
                  <c:v>7.31790875</c:v>
                </c:pt>
                <c:pt idx="22310">
                  <c:v>7.318340625001599</c:v>
                </c:pt>
                <c:pt idx="22311">
                  <c:v>7.31879875</c:v>
                </c:pt>
                <c:pt idx="22312">
                  <c:v>7.3192225000000004</c:v>
                </c:pt>
                <c:pt idx="22313">
                  <c:v>7.3197237499999996</c:v>
                </c:pt>
                <c:pt idx="22314">
                  <c:v>7.3201143750015989</c:v>
                </c:pt>
                <c:pt idx="22315">
                  <c:v>7.3204587500000002</c:v>
                </c:pt>
                <c:pt idx="22316">
                  <c:v>7.3208324999999999</c:v>
                </c:pt>
                <c:pt idx="22317">
                  <c:v>7.3211612500000003</c:v>
                </c:pt>
                <c:pt idx="22318">
                  <c:v>7.3215950000000003</c:v>
                </c:pt>
                <c:pt idx="22319">
                  <c:v>7.3220293750015992</c:v>
                </c:pt>
                <c:pt idx="22320">
                  <c:v>7.3224581250015994</c:v>
                </c:pt>
                <c:pt idx="22321">
                  <c:v>7.3229881250015989</c:v>
                </c:pt>
                <c:pt idx="22322">
                  <c:v>7.3234493750015988</c:v>
                </c:pt>
                <c:pt idx="22323">
                  <c:v>7.3239568750015991</c:v>
                </c:pt>
                <c:pt idx="22324">
                  <c:v>7.3243993750015992</c:v>
                </c:pt>
                <c:pt idx="22325">
                  <c:v>7.3249187500000001</c:v>
                </c:pt>
                <c:pt idx="22326">
                  <c:v>7.3254237499999997</c:v>
                </c:pt>
                <c:pt idx="22327">
                  <c:v>7.3258062500000003</c:v>
                </c:pt>
                <c:pt idx="22328">
                  <c:v>7.3262812500000001</c:v>
                </c:pt>
                <c:pt idx="22329">
                  <c:v>7.3259143750015987</c:v>
                </c:pt>
                <c:pt idx="22330">
                  <c:v>7.32552</c:v>
                </c:pt>
                <c:pt idx="22331">
                  <c:v>7.3251218750015994</c:v>
                </c:pt>
                <c:pt idx="22332">
                  <c:v>7.3246156250015986</c:v>
                </c:pt>
                <c:pt idx="22333">
                  <c:v>7.32407875</c:v>
                </c:pt>
                <c:pt idx="22334">
                  <c:v>7.323478125001599</c:v>
                </c:pt>
                <c:pt idx="22335">
                  <c:v>7.3231012499999997</c:v>
                </c:pt>
                <c:pt idx="22336">
                  <c:v>7.3226975000000003</c:v>
                </c:pt>
                <c:pt idx="22337">
                  <c:v>7.322188125001599</c:v>
                </c:pt>
                <c:pt idx="22338">
                  <c:v>7.3215731250015992</c:v>
                </c:pt>
                <c:pt idx="22339">
                  <c:v>7.3209562500000001</c:v>
                </c:pt>
                <c:pt idx="22340">
                  <c:v>7.3203643750015992</c:v>
                </c:pt>
                <c:pt idx="22341">
                  <c:v>7.3197262500000004</c:v>
                </c:pt>
                <c:pt idx="22342">
                  <c:v>7.3189606250015986</c:v>
                </c:pt>
                <c:pt idx="22343">
                  <c:v>7.3181437499999999</c:v>
                </c:pt>
                <c:pt idx="22344">
                  <c:v>7.3172862500000004</c:v>
                </c:pt>
                <c:pt idx="22345">
                  <c:v>7.3163318750015991</c:v>
                </c:pt>
                <c:pt idx="22346">
                  <c:v>7.3153887500000003</c:v>
                </c:pt>
                <c:pt idx="22347">
                  <c:v>7.3145443750015993</c:v>
                </c:pt>
                <c:pt idx="22348">
                  <c:v>7.3137437500000004</c:v>
                </c:pt>
                <c:pt idx="22349">
                  <c:v>7.3129893750015986</c:v>
                </c:pt>
                <c:pt idx="22350">
                  <c:v>7.3122350000000003</c:v>
                </c:pt>
                <c:pt idx="22351">
                  <c:v>7.3115112499999997</c:v>
                </c:pt>
                <c:pt idx="22352">
                  <c:v>7.3109956250015991</c:v>
                </c:pt>
                <c:pt idx="22353">
                  <c:v>7.3105143750015991</c:v>
                </c:pt>
                <c:pt idx="22354">
                  <c:v>7.3101787500000004</c:v>
                </c:pt>
                <c:pt idx="22355">
                  <c:v>7.3097768750015986</c:v>
                </c:pt>
                <c:pt idx="22356">
                  <c:v>7.3094237499999997</c:v>
                </c:pt>
                <c:pt idx="22357">
                  <c:v>7.3095125000000003</c:v>
                </c:pt>
                <c:pt idx="22358">
                  <c:v>7.3098918750015986</c:v>
                </c:pt>
                <c:pt idx="22359">
                  <c:v>7.3102556250015986</c:v>
                </c:pt>
                <c:pt idx="22360">
                  <c:v>7.3106074999999997</c:v>
                </c:pt>
                <c:pt idx="22361">
                  <c:v>7.3109999999999999</c:v>
                </c:pt>
                <c:pt idx="22362">
                  <c:v>7.3115100000000002</c:v>
                </c:pt>
                <c:pt idx="22363">
                  <c:v>7.3118612499999998</c:v>
                </c:pt>
                <c:pt idx="22364">
                  <c:v>7.3121824999999996</c:v>
                </c:pt>
                <c:pt idx="22365">
                  <c:v>7.312545625001599</c:v>
                </c:pt>
                <c:pt idx="22366">
                  <c:v>7.3129137499999999</c:v>
                </c:pt>
                <c:pt idx="22367">
                  <c:v>7.3132581250015987</c:v>
                </c:pt>
                <c:pt idx="22368">
                  <c:v>7.3136168750015988</c:v>
                </c:pt>
                <c:pt idx="22369">
                  <c:v>7.3140175000000003</c:v>
                </c:pt>
                <c:pt idx="22370">
                  <c:v>7.3144143750015989</c:v>
                </c:pt>
                <c:pt idx="22371">
                  <c:v>7.3148175000000002</c:v>
                </c:pt>
                <c:pt idx="22372">
                  <c:v>7.3152237500000004</c:v>
                </c:pt>
                <c:pt idx="22373">
                  <c:v>7.3156724999999998</c:v>
                </c:pt>
                <c:pt idx="22374">
                  <c:v>7.316065625001599</c:v>
                </c:pt>
                <c:pt idx="22375">
                  <c:v>7.3164850000000001</c:v>
                </c:pt>
                <c:pt idx="22376">
                  <c:v>7.3168912500000003</c:v>
                </c:pt>
                <c:pt idx="22377">
                  <c:v>7.3172518750015989</c:v>
                </c:pt>
                <c:pt idx="22378">
                  <c:v>7.3175762500000001</c:v>
                </c:pt>
                <c:pt idx="22379">
                  <c:v>7.3179237500000003</c:v>
                </c:pt>
                <c:pt idx="22380">
                  <c:v>7.3184087499999997</c:v>
                </c:pt>
                <c:pt idx="22381">
                  <c:v>7.318774375001599</c:v>
                </c:pt>
                <c:pt idx="22382">
                  <c:v>7.3192106250015989</c:v>
                </c:pt>
                <c:pt idx="22383">
                  <c:v>7.3196599999999998</c:v>
                </c:pt>
                <c:pt idx="22384">
                  <c:v>7.3200462499999999</c:v>
                </c:pt>
                <c:pt idx="22385">
                  <c:v>7.3204712499999998</c:v>
                </c:pt>
                <c:pt idx="22386">
                  <c:v>7.320814375001599</c:v>
                </c:pt>
                <c:pt idx="22387">
                  <c:v>7.3211599999999999</c:v>
                </c:pt>
                <c:pt idx="22388">
                  <c:v>7.3214812499999997</c:v>
                </c:pt>
                <c:pt idx="22389">
                  <c:v>7.321801875001599</c:v>
                </c:pt>
                <c:pt idx="22390">
                  <c:v>7.3221999999999996</c:v>
                </c:pt>
                <c:pt idx="22391">
                  <c:v>7.3218081250015992</c:v>
                </c:pt>
                <c:pt idx="22392">
                  <c:v>7.3214818750015986</c:v>
                </c:pt>
                <c:pt idx="22393">
                  <c:v>7.321133125001599</c:v>
                </c:pt>
                <c:pt idx="22394">
                  <c:v>7.3206899999999999</c:v>
                </c:pt>
                <c:pt idx="22395">
                  <c:v>7.3201331250015986</c:v>
                </c:pt>
                <c:pt idx="22396">
                  <c:v>7.3195825000000001</c:v>
                </c:pt>
                <c:pt idx="22397">
                  <c:v>7.3190287500000002</c:v>
                </c:pt>
                <c:pt idx="22398">
                  <c:v>7.31835375</c:v>
                </c:pt>
                <c:pt idx="22399">
                  <c:v>7.3175218750015993</c:v>
                </c:pt>
                <c:pt idx="22400">
                  <c:v>7.3166818750015992</c:v>
                </c:pt>
                <c:pt idx="22401">
                  <c:v>7.3158487499999998</c:v>
                </c:pt>
                <c:pt idx="22402">
                  <c:v>7.3150406250015987</c:v>
                </c:pt>
                <c:pt idx="22403">
                  <c:v>7.3144400000000003</c:v>
                </c:pt>
                <c:pt idx="22404">
                  <c:v>7.3139006250015992</c:v>
                </c:pt>
                <c:pt idx="22405">
                  <c:v>7.3134893750015992</c:v>
                </c:pt>
                <c:pt idx="22406">
                  <c:v>7.3130331250015992</c:v>
                </c:pt>
                <c:pt idx="22407">
                  <c:v>7.3126243750015991</c:v>
                </c:pt>
                <c:pt idx="22408">
                  <c:v>7.3122462500000003</c:v>
                </c:pt>
                <c:pt idx="22409">
                  <c:v>7.3117974999999999</c:v>
                </c:pt>
                <c:pt idx="22410">
                  <c:v>7.3113231250015991</c:v>
                </c:pt>
                <c:pt idx="22411">
                  <c:v>7.3109206250015992</c:v>
                </c:pt>
                <c:pt idx="22412">
                  <c:v>7.310528125001599</c:v>
                </c:pt>
                <c:pt idx="22413">
                  <c:v>7.3101506250015991</c:v>
                </c:pt>
                <c:pt idx="22414">
                  <c:v>7.3105231250015992</c:v>
                </c:pt>
                <c:pt idx="22415">
                  <c:v>7.3109925000000002</c:v>
                </c:pt>
                <c:pt idx="22416">
                  <c:v>7.3114499999999998</c:v>
                </c:pt>
                <c:pt idx="22417">
                  <c:v>7.3120174999999996</c:v>
                </c:pt>
                <c:pt idx="22418">
                  <c:v>7.31239375</c:v>
                </c:pt>
                <c:pt idx="22419">
                  <c:v>7.3127399999999998</c:v>
                </c:pt>
                <c:pt idx="22420">
                  <c:v>7.3130868750015994</c:v>
                </c:pt>
                <c:pt idx="22421">
                  <c:v>7.3134631250015989</c:v>
                </c:pt>
                <c:pt idx="22422">
                  <c:v>7.3137956250015987</c:v>
                </c:pt>
                <c:pt idx="22423">
                  <c:v>7.3142156250015988</c:v>
                </c:pt>
                <c:pt idx="22424">
                  <c:v>7.3145850000000001</c:v>
                </c:pt>
                <c:pt idx="22425">
                  <c:v>7.3149674999999998</c:v>
                </c:pt>
                <c:pt idx="22426">
                  <c:v>7.3152937500000004</c:v>
                </c:pt>
                <c:pt idx="22427">
                  <c:v>7.3157500000000004</c:v>
                </c:pt>
                <c:pt idx="22428">
                  <c:v>7.3161037499999999</c:v>
                </c:pt>
                <c:pt idx="22429">
                  <c:v>7.3164300000000004</c:v>
                </c:pt>
                <c:pt idx="22430">
                  <c:v>7.3169012499999999</c:v>
                </c:pt>
                <c:pt idx="22431">
                  <c:v>7.3172243750015991</c:v>
                </c:pt>
                <c:pt idx="22432">
                  <c:v>7.3176156250015989</c:v>
                </c:pt>
                <c:pt idx="22433">
                  <c:v>7.3180231250015986</c:v>
                </c:pt>
                <c:pt idx="22434">
                  <c:v>7.3184743750015988</c:v>
                </c:pt>
                <c:pt idx="22435">
                  <c:v>7.3188043750015987</c:v>
                </c:pt>
                <c:pt idx="22436">
                  <c:v>7.319314375001599</c:v>
                </c:pt>
                <c:pt idx="22437">
                  <c:v>7.31975</c:v>
                </c:pt>
                <c:pt idx="22438">
                  <c:v>7.3201562500000001</c:v>
                </c:pt>
                <c:pt idx="22439">
                  <c:v>7.3206056250015994</c:v>
                </c:pt>
                <c:pt idx="22440">
                  <c:v>7.3210375000000001</c:v>
                </c:pt>
                <c:pt idx="22441">
                  <c:v>7.3214443750015992</c:v>
                </c:pt>
                <c:pt idx="22442">
                  <c:v>7.3218137499999996</c:v>
                </c:pt>
                <c:pt idx="22443">
                  <c:v>7.3222231250015986</c:v>
                </c:pt>
                <c:pt idx="22444">
                  <c:v>7.3225800000000003</c:v>
                </c:pt>
                <c:pt idx="22445">
                  <c:v>7.3229256250015986</c:v>
                </c:pt>
                <c:pt idx="22446">
                  <c:v>7.3232799999999996</c:v>
                </c:pt>
                <c:pt idx="22447">
                  <c:v>7.3236100000000004</c:v>
                </c:pt>
                <c:pt idx="22448">
                  <c:v>7.3240243750015992</c:v>
                </c:pt>
                <c:pt idx="22449">
                  <c:v>7.3244150000000001</c:v>
                </c:pt>
                <c:pt idx="22450">
                  <c:v>7.3248212500000003</c:v>
                </c:pt>
                <c:pt idx="22451">
                  <c:v>7.3252931250015987</c:v>
                </c:pt>
                <c:pt idx="22452">
                  <c:v>7.3257118750015993</c:v>
                </c:pt>
                <c:pt idx="22453">
                  <c:v>7.3253899999999996</c:v>
                </c:pt>
                <c:pt idx="22454">
                  <c:v>7.3250231250015991</c:v>
                </c:pt>
                <c:pt idx="22455">
                  <c:v>7.3245887500000002</c:v>
                </c:pt>
                <c:pt idx="22456">
                  <c:v>7.3240675</c:v>
                </c:pt>
                <c:pt idx="22457">
                  <c:v>7.3234874999999997</c:v>
                </c:pt>
                <c:pt idx="22458">
                  <c:v>7.3228962500000003</c:v>
                </c:pt>
                <c:pt idx="22459">
                  <c:v>7.3221943750015992</c:v>
                </c:pt>
                <c:pt idx="22460">
                  <c:v>7.3213356250015993</c:v>
                </c:pt>
                <c:pt idx="22461">
                  <c:v>7.3202331250015993</c:v>
                </c:pt>
                <c:pt idx="22462">
                  <c:v>7.3190650000000002</c:v>
                </c:pt>
                <c:pt idx="22463">
                  <c:v>7.3179699999999999</c:v>
                </c:pt>
                <c:pt idx="22464">
                  <c:v>7.316933125001599</c:v>
                </c:pt>
                <c:pt idx="22465">
                  <c:v>7.3159112500000001</c:v>
                </c:pt>
                <c:pt idx="22466">
                  <c:v>7.3148299999999997</c:v>
                </c:pt>
                <c:pt idx="22467">
                  <c:v>7.3137425</c:v>
                </c:pt>
                <c:pt idx="22468">
                  <c:v>7.31264</c:v>
                </c:pt>
                <c:pt idx="22469">
                  <c:v>7.3116574999999999</c:v>
                </c:pt>
                <c:pt idx="22470">
                  <c:v>7.3108393750015992</c:v>
                </c:pt>
                <c:pt idx="22471">
                  <c:v>7.3102331250015986</c:v>
                </c:pt>
                <c:pt idx="22472">
                  <c:v>7.3097518750015986</c:v>
                </c:pt>
                <c:pt idx="22473">
                  <c:v>7.3092906250015988</c:v>
                </c:pt>
                <c:pt idx="22474">
                  <c:v>7.3089018750015988</c:v>
                </c:pt>
                <c:pt idx="22475">
                  <c:v>7.3085381250015988</c:v>
                </c:pt>
                <c:pt idx="22476">
                  <c:v>7.3080356250015992</c:v>
                </c:pt>
                <c:pt idx="22477">
                  <c:v>7.3076974999999997</c:v>
                </c:pt>
                <c:pt idx="22478">
                  <c:v>7.3081250000000004</c:v>
                </c:pt>
                <c:pt idx="22479">
                  <c:v>7.3084825000000002</c:v>
                </c:pt>
                <c:pt idx="22480">
                  <c:v>7.3086818750015992</c:v>
                </c:pt>
                <c:pt idx="22481">
                  <c:v>7.3083043750015992</c:v>
                </c:pt>
                <c:pt idx="22482">
                  <c:v>7.3079462499999996</c:v>
                </c:pt>
                <c:pt idx="22483">
                  <c:v>7.3082843750015991</c:v>
                </c:pt>
                <c:pt idx="22484">
                  <c:v>7.3086774999999999</c:v>
                </c:pt>
                <c:pt idx="22485">
                  <c:v>7.3091412499999997</c:v>
                </c:pt>
                <c:pt idx="22486">
                  <c:v>7.3095062500000001</c:v>
                </c:pt>
                <c:pt idx="22487">
                  <c:v>7.3098824999999996</c:v>
                </c:pt>
                <c:pt idx="22488">
                  <c:v>7.3102956250015989</c:v>
                </c:pt>
                <c:pt idx="22489">
                  <c:v>7.3106225</c:v>
                </c:pt>
                <c:pt idx="22490">
                  <c:v>7.310975</c:v>
                </c:pt>
                <c:pt idx="22491">
                  <c:v>7.3113200000000003</c:v>
                </c:pt>
                <c:pt idx="22492">
                  <c:v>7.3117568750015991</c:v>
                </c:pt>
                <c:pt idx="22493">
                  <c:v>7.3121543750015991</c:v>
                </c:pt>
                <c:pt idx="22494">
                  <c:v>7.3126775000000004</c:v>
                </c:pt>
                <c:pt idx="22495">
                  <c:v>7.313074375001599</c:v>
                </c:pt>
                <c:pt idx="22496">
                  <c:v>7.3127849999999999</c:v>
                </c:pt>
                <c:pt idx="22497">
                  <c:v>7.3122987500000001</c:v>
                </c:pt>
                <c:pt idx="22498">
                  <c:v>7.3118331250015993</c:v>
                </c:pt>
                <c:pt idx="22499">
                  <c:v>7.3113231250015991</c:v>
                </c:pt>
                <c:pt idx="22500">
                  <c:v>7.3108262499999999</c:v>
                </c:pt>
                <c:pt idx="22501">
                  <c:v>7.3104156250015988</c:v>
                </c:pt>
                <c:pt idx="22502">
                  <c:v>7.3099912500000004</c:v>
                </c:pt>
                <c:pt idx="22503">
                  <c:v>7.3095681250015989</c:v>
                </c:pt>
                <c:pt idx="22504">
                  <c:v>7.3091749999999998</c:v>
                </c:pt>
                <c:pt idx="22505">
                  <c:v>7.3087643750015987</c:v>
                </c:pt>
                <c:pt idx="22506">
                  <c:v>7.3082212499999999</c:v>
                </c:pt>
                <c:pt idx="22507">
                  <c:v>7.3077899999999998</c:v>
                </c:pt>
                <c:pt idx="22508">
                  <c:v>7.3072024999999998</c:v>
                </c:pt>
                <c:pt idx="22509">
                  <c:v>7.3066493750015988</c:v>
                </c:pt>
                <c:pt idx="22510">
                  <c:v>7.3059725000000002</c:v>
                </c:pt>
                <c:pt idx="22511">
                  <c:v>7.3054806250015991</c:v>
                </c:pt>
                <c:pt idx="22512">
                  <c:v>7.3050006250015986</c:v>
                </c:pt>
                <c:pt idx="22513">
                  <c:v>7.3046106250015992</c:v>
                </c:pt>
                <c:pt idx="22514">
                  <c:v>7.3044475000000002</c:v>
                </c:pt>
                <c:pt idx="22515">
                  <c:v>7.3048306250015989</c:v>
                </c:pt>
                <c:pt idx="22516">
                  <c:v>7.3052025</c:v>
                </c:pt>
                <c:pt idx="22517">
                  <c:v>7.3055268750015987</c:v>
                </c:pt>
                <c:pt idx="22518">
                  <c:v>7.3058881250015988</c:v>
                </c:pt>
                <c:pt idx="22519">
                  <c:v>7.3062537499999998</c:v>
                </c:pt>
                <c:pt idx="22520">
                  <c:v>7.3065943750015991</c:v>
                </c:pt>
                <c:pt idx="22521">
                  <c:v>7.3069175</c:v>
                </c:pt>
                <c:pt idx="22522">
                  <c:v>7.3073100000000002</c:v>
                </c:pt>
                <c:pt idx="22523">
                  <c:v>7.3076875000000001</c:v>
                </c:pt>
                <c:pt idx="22524">
                  <c:v>7.3081050000000003</c:v>
                </c:pt>
                <c:pt idx="22525">
                  <c:v>7.3085199999999997</c:v>
                </c:pt>
                <c:pt idx="22526">
                  <c:v>7.3088575000000002</c:v>
                </c:pt>
                <c:pt idx="22527">
                  <c:v>7.3091881250015991</c:v>
                </c:pt>
                <c:pt idx="22528">
                  <c:v>7.3096168750015993</c:v>
                </c:pt>
                <c:pt idx="22529">
                  <c:v>7.310010625001599</c:v>
                </c:pt>
                <c:pt idx="22530">
                  <c:v>7.3104681250015986</c:v>
                </c:pt>
                <c:pt idx="22531">
                  <c:v>7.3108356250015989</c:v>
                </c:pt>
                <c:pt idx="22532">
                  <c:v>7.3112768750015986</c:v>
                </c:pt>
                <c:pt idx="22533">
                  <c:v>7.3109081250015988</c:v>
                </c:pt>
                <c:pt idx="22534">
                  <c:v>7.3105781250015989</c:v>
                </c:pt>
                <c:pt idx="22535">
                  <c:v>7.3110575000000004</c:v>
                </c:pt>
                <c:pt idx="22536">
                  <c:v>7.3114568750015989</c:v>
                </c:pt>
                <c:pt idx="22537">
                  <c:v>7.3118162499999997</c:v>
                </c:pt>
                <c:pt idx="22538">
                  <c:v>7.3121412499999998</c:v>
                </c:pt>
                <c:pt idx="22539">
                  <c:v>7.3125225</c:v>
                </c:pt>
                <c:pt idx="22540">
                  <c:v>7.3129468750015993</c:v>
                </c:pt>
                <c:pt idx="22541">
                  <c:v>7.3132950000000001</c:v>
                </c:pt>
                <c:pt idx="22542">
                  <c:v>7.3136306250015988</c:v>
                </c:pt>
                <c:pt idx="22543">
                  <c:v>7.3140450000000001</c:v>
                </c:pt>
                <c:pt idx="22544">
                  <c:v>7.3143700000000003</c:v>
                </c:pt>
                <c:pt idx="22545">
                  <c:v>7.3147106250015987</c:v>
                </c:pt>
                <c:pt idx="22546">
                  <c:v>7.3150568750015994</c:v>
                </c:pt>
                <c:pt idx="22547">
                  <c:v>7.3154287499999997</c:v>
                </c:pt>
                <c:pt idx="22548">
                  <c:v>7.3157825000000001</c:v>
                </c:pt>
                <c:pt idx="22549">
                  <c:v>7.3161143750015993</c:v>
                </c:pt>
                <c:pt idx="22550">
                  <c:v>7.3166074999999999</c:v>
                </c:pt>
                <c:pt idx="22551">
                  <c:v>7.3170206250015992</c:v>
                </c:pt>
                <c:pt idx="22552">
                  <c:v>7.3174650000000003</c:v>
                </c:pt>
                <c:pt idx="22553">
                  <c:v>7.3178299999999998</c:v>
                </c:pt>
                <c:pt idx="22554">
                  <c:v>7.3174918750015987</c:v>
                </c:pt>
                <c:pt idx="22555">
                  <c:v>7.3171437499999996</c:v>
                </c:pt>
                <c:pt idx="22556">
                  <c:v>7.3168143750015986</c:v>
                </c:pt>
                <c:pt idx="22557">
                  <c:v>7.316485625001599</c:v>
                </c:pt>
                <c:pt idx="22558">
                  <c:v>7.3161206250015987</c:v>
                </c:pt>
                <c:pt idx="22559">
                  <c:v>7.3156499999999998</c:v>
                </c:pt>
                <c:pt idx="22560">
                  <c:v>7.3150700000000004</c:v>
                </c:pt>
                <c:pt idx="22561">
                  <c:v>7.3143156250015986</c:v>
                </c:pt>
                <c:pt idx="22562">
                  <c:v>7.31337875</c:v>
                </c:pt>
                <c:pt idx="22563">
                  <c:v>7.31234625</c:v>
                </c:pt>
                <c:pt idx="22564">
                  <c:v>7.3111206250015988</c:v>
                </c:pt>
                <c:pt idx="22565">
                  <c:v>7.3098856250015993</c:v>
                </c:pt>
                <c:pt idx="22566">
                  <c:v>7.3085699999999996</c:v>
                </c:pt>
                <c:pt idx="22567">
                  <c:v>7.3071662499999999</c:v>
                </c:pt>
                <c:pt idx="22568">
                  <c:v>7.3056950000000001</c:v>
                </c:pt>
                <c:pt idx="22569">
                  <c:v>7.3043206250015986</c:v>
                </c:pt>
                <c:pt idx="22570">
                  <c:v>7.3030256250015988</c:v>
                </c:pt>
                <c:pt idx="22571">
                  <c:v>7.3018743750015993</c:v>
                </c:pt>
                <c:pt idx="22572">
                  <c:v>7.3008949999999997</c:v>
                </c:pt>
                <c:pt idx="22573">
                  <c:v>7.3000331250015993</c:v>
                </c:pt>
                <c:pt idx="22574">
                  <c:v>7.2992949999999999</c:v>
                </c:pt>
                <c:pt idx="22575">
                  <c:v>7.2987418750015989</c:v>
                </c:pt>
                <c:pt idx="22576">
                  <c:v>7.2982493750015989</c:v>
                </c:pt>
                <c:pt idx="22577">
                  <c:v>7.2978812499999997</c:v>
                </c:pt>
                <c:pt idx="22578">
                  <c:v>7.2975087500000004</c:v>
                </c:pt>
                <c:pt idx="22579">
                  <c:v>7.2976162499999999</c:v>
                </c:pt>
                <c:pt idx="22580">
                  <c:v>7.2979618750015991</c:v>
                </c:pt>
                <c:pt idx="22581">
                  <c:v>7.2983337500000003</c:v>
                </c:pt>
                <c:pt idx="22582">
                  <c:v>7.2987906250015993</c:v>
                </c:pt>
                <c:pt idx="22583">
                  <c:v>7.2992806250015994</c:v>
                </c:pt>
                <c:pt idx="22584">
                  <c:v>7.2996274999999997</c:v>
                </c:pt>
                <c:pt idx="22585">
                  <c:v>7.3000737500000001</c:v>
                </c:pt>
                <c:pt idx="22586">
                  <c:v>7.3004512500000001</c:v>
                </c:pt>
                <c:pt idx="22587">
                  <c:v>7.30089875</c:v>
                </c:pt>
                <c:pt idx="22588">
                  <c:v>7.3012931250015987</c:v>
                </c:pt>
                <c:pt idx="22589">
                  <c:v>7.3016343750015986</c:v>
                </c:pt>
                <c:pt idx="22590">
                  <c:v>7.3020393750015993</c:v>
                </c:pt>
                <c:pt idx="22591">
                  <c:v>7.3024399999999998</c:v>
                </c:pt>
                <c:pt idx="22592">
                  <c:v>7.3028575</c:v>
                </c:pt>
                <c:pt idx="22593">
                  <c:v>7.3032987499999997</c:v>
                </c:pt>
                <c:pt idx="22594">
                  <c:v>7.3037549999999998</c:v>
                </c:pt>
                <c:pt idx="22595">
                  <c:v>7.3042593750015987</c:v>
                </c:pt>
                <c:pt idx="22596">
                  <c:v>7.3047399999999998</c:v>
                </c:pt>
                <c:pt idx="22597">
                  <c:v>7.30518</c:v>
                </c:pt>
                <c:pt idx="22598">
                  <c:v>7.30556625</c:v>
                </c:pt>
                <c:pt idx="22599">
                  <c:v>7.3059950000000002</c:v>
                </c:pt>
                <c:pt idx="22600">
                  <c:v>7.3063312500000004</c:v>
                </c:pt>
                <c:pt idx="22601">
                  <c:v>7.3067675000000003</c:v>
                </c:pt>
                <c:pt idx="22602">
                  <c:v>7.307103125001599</c:v>
                </c:pt>
                <c:pt idx="22603">
                  <c:v>7.3074968750015987</c:v>
                </c:pt>
                <c:pt idx="22604">
                  <c:v>7.3078325</c:v>
                </c:pt>
                <c:pt idx="22605">
                  <c:v>7.3082693750015988</c:v>
                </c:pt>
                <c:pt idx="22606">
                  <c:v>7.3087024999999999</c:v>
                </c:pt>
                <c:pt idx="22607">
                  <c:v>7.3091406250015991</c:v>
                </c:pt>
                <c:pt idx="22608">
                  <c:v>7.3095593750015988</c:v>
                </c:pt>
                <c:pt idx="22609">
                  <c:v>7.3100399999999999</c:v>
                </c:pt>
                <c:pt idx="22610">
                  <c:v>7.3104775000000002</c:v>
                </c:pt>
                <c:pt idx="22611">
                  <c:v>7.3110074999999997</c:v>
                </c:pt>
                <c:pt idx="22612">
                  <c:v>7.3114093750015989</c:v>
                </c:pt>
                <c:pt idx="22613">
                  <c:v>7.3118156250015991</c:v>
                </c:pt>
                <c:pt idx="22614">
                  <c:v>7.3122093750015988</c:v>
                </c:pt>
                <c:pt idx="22615">
                  <c:v>7.3125574999999996</c:v>
                </c:pt>
                <c:pt idx="22616">
                  <c:v>7.3121056250015988</c:v>
                </c:pt>
                <c:pt idx="22617">
                  <c:v>7.311524375001599</c:v>
                </c:pt>
                <c:pt idx="22618">
                  <c:v>7.3111618750015994</c:v>
                </c:pt>
                <c:pt idx="22619">
                  <c:v>7.3108087499999996</c:v>
                </c:pt>
                <c:pt idx="22620">
                  <c:v>7.3104656250015987</c:v>
                </c:pt>
                <c:pt idx="22621">
                  <c:v>7.3101399999999996</c:v>
                </c:pt>
                <c:pt idx="22622">
                  <c:v>7.309588125001599</c:v>
                </c:pt>
                <c:pt idx="22623">
                  <c:v>7.309095625001599</c:v>
                </c:pt>
                <c:pt idx="22624">
                  <c:v>7.3087293750015991</c:v>
                </c:pt>
                <c:pt idx="22625">
                  <c:v>7.3083549999999997</c:v>
                </c:pt>
                <c:pt idx="22626">
                  <c:v>7.3084087499999999</c:v>
                </c:pt>
                <c:pt idx="22627">
                  <c:v>7.3079662499999998</c:v>
                </c:pt>
                <c:pt idx="22628">
                  <c:v>7.3075299999999999</c:v>
                </c:pt>
                <c:pt idx="22629">
                  <c:v>7.3070656250015986</c:v>
                </c:pt>
                <c:pt idx="22630">
                  <c:v>7.3066737499999999</c:v>
                </c:pt>
                <c:pt idx="22631">
                  <c:v>7.3063337500000003</c:v>
                </c:pt>
                <c:pt idx="22632">
                  <c:v>7.3067787500000003</c:v>
                </c:pt>
                <c:pt idx="22633">
                  <c:v>7.3071349999999997</c:v>
                </c:pt>
                <c:pt idx="22634">
                  <c:v>7.3075237499999997</c:v>
                </c:pt>
                <c:pt idx="22635">
                  <c:v>7.3078993750015986</c:v>
                </c:pt>
                <c:pt idx="22636">
                  <c:v>7.3082925000000003</c:v>
                </c:pt>
                <c:pt idx="22637">
                  <c:v>7.3086456250015992</c:v>
                </c:pt>
                <c:pt idx="22638">
                  <c:v>7.3091781250015986</c:v>
                </c:pt>
                <c:pt idx="22639">
                  <c:v>7.30952</c:v>
                </c:pt>
                <c:pt idx="22640">
                  <c:v>7.3099362499999998</c:v>
                </c:pt>
                <c:pt idx="22641">
                  <c:v>7.3104337499999996</c:v>
                </c:pt>
                <c:pt idx="22642">
                  <c:v>7.3109287500000004</c:v>
                </c:pt>
                <c:pt idx="22643">
                  <c:v>7.3112981250015991</c:v>
                </c:pt>
                <c:pt idx="22644">
                  <c:v>7.3118012500000003</c:v>
                </c:pt>
                <c:pt idx="22645">
                  <c:v>7.3122337499999999</c:v>
                </c:pt>
                <c:pt idx="22646">
                  <c:v>7.3126981250015994</c:v>
                </c:pt>
                <c:pt idx="22647">
                  <c:v>7.3131206250015994</c:v>
                </c:pt>
                <c:pt idx="22648">
                  <c:v>7.3136106250015986</c:v>
                </c:pt>
                <c:pt idx="22649">
                  <c:v>7.3140962500000004</c:v>
                </c:pt>
                <c:pt idx="22650">
                  <c:v>7.3144600000000004</c:v>
                </c:pt>
                <c:pt idx="22651">
                  <c:v>7.3148925</c:v>
                </c:pt>
                <c:pt idx="22652">
                  <c:v>7.3153575000000002</c:v>
                </c:pt>
                <c:pt idx="22653">
                  <c:v>7.3157137499999996</c:v>
                </c:pt>
                <c:pt idx="22654">
                  <c:v>7.3160356250015992</c:v>
                </c:pt>
                <c:pt idx="22655">
                  <c:v>7.3164175</c:v>
                </c:pt>
                <c:pt idx="22656">
                  <c:v>7.316874375001599</c:v>
                </c:pt>
                <c:pt idx="22657">
                  <c:v>7.3172174999999999</c:v>
                </c:pt>
                <c:pt idx="22658">
                  <c:v>7.3175556250015994</c:v>
                </c:pt>
                <c:pt idx="22659">
                  <c:v>7.3176118750015986</c:v>
                </c:pt>
                <c:pt idx="22660">
                  <c:v>7.3173293750015986</c:v>
                </c:pt>
                <c:pt idx="22661">
                  <c:v>7.3167706250015989</c:v>
                </c:pt>
                <c:pt idx="22662">
                  <c:v>7.3164393750015986</c:v>
                </c:pt>
                <c:pt idx="22663">
                  <c:v>7.316065625001599</c:v>
                </c:pt>
                <c:pt idx="22664">
                  <c:v>7.3153193750015992</c:v>
                </c:pt>
                <c:pt idx="22665">
                  <c:v>7.3144900000000002</c:v>
                </c:pt>
                <c:pt idx="22666">
                  <c:v>7.3135681250015994</c:v>
                </c:pt>
                <c:pt idx="22667">
                  <c:v>7.3125768750015991</c:v>
                </c:pt>
                <c:pt idx="22668">
                  <c:v>7.311490625001599</c:v>
                </c:pt>
                <c:pt idx="22669">
                  <c:v>7.3102774999999998</c:v>
                </c:pt>
                <c:pt idx="22670">
                  <c:v>7.3089956250015993</c:v>
                </c:pt>
                <c:pt idx="22671">
                  <c:v>7.3077037499999999</c:v>
                </c:pt>
                <c:pt idx="22672">
                  <c:v>7.3063793750015993</c:v>
                </c:pt>
                <c:pt idx="22673">
                  <c:v>7.3050800000000002</c:v>
                </c:pt>
                <c:pt idx="22674">
                  <c:v>7.3040450000000003</c:v>
                </c:pt>
                <c:pt idx="22675">
                  <c:v>7.3030850000000003</c:v>
                </c:pt>
                <c:pt idx="22676">
                  <c:v>7.3021012499999998</c:v>
                </c:pt>
                <c:pt idx="22677">
                  <c:v>7.3012224999999997</c:v>
                </c:pt>
                <c:pt idx="22678">
                  <c:v>7.3003668750015986</c:v>
                </c:pt>
                <c:pt idx="22679">
                  <c:v>7.2994881250015986</c:v>
                </c:pt>
                <c:pt idx="22680">
                  <c:v>7.2987093750015992</c:v>
                </c:pt>
                <c:pt idx="22681">
                  <c:v>7.2979950000000002</c:v>
                </c:pt>
                <c:pt idx="22682">
                  <c:v>7.2972925000000002</c:v>
                </c:pt>
                <c:pt idx="22683">
                  <c:v>7.296651875001599</c:v>
                </c:pt>
                <c:pt idx="22684">
                  <c:v>7.2960568750015993</c:v>
                </c:pt>
                <c:pt idx="22685">
                  <c:v>7.2954474999999999</c:v>
                </c:pt>
                <c:pt idx="22686">
                  <c:v>7.2949262499999996</c:v>
                </c:pt>
                <c:pt idx="22687">
                  <c:v>7.2944631250015988</c:v>
                </c:pt>
                <c:pt idx="22688">
                  <c:v>7.294069375001599</c:v>
                </c:pt>
                <c:pt idx="22689">
                  <c:v>7.2936275000000004</c:v>
                </c:pt>
                <c:pt idx="22690">
                  <c:v>7.2932531250015993</c:v>
                </c:pt>
                <c:pt idx="22691">
                  <c:v>7.2935956250015987</c:v>
                </c:pt>
                <c:pt idx="22692">
                  <c:v>7.2939581250015992</c:v>
                </c:pt>
                <c:pt idx="22693">
                  <c:v>7.2942900000000002</c:v>
                </c:pt>
                <c:pt idx="22694">
                  <c:v>7.2947325000000003</c:v>
                </c:pt>
                <c:pt idx="22695">
                  <c:v>7.2952368750015992</c:v>
                </c:pt>
                <c:pt idx="22696">
                  <c:v>7.2957043750015993</c:v>
                </c:pt>
                <c:pt idx="22697">
                  <c:v>7.2960731250015991</c:v>
                </c:pt>
                <c:pt idx="22698">
                  <c:v>7.2964193750015989</c:v>
                </c:pt>
                <c:pt idx="22699">
                  <c:v>7.296825625001599</c:v>
                </c:pt>
                <c:pt idx="22700">
                  <c:v>7.2972225000000002</c:v>
                </c:pt>
                <c:pt idx="22701">
                  <c:v>7.2975943750015988</c:v>
                </c:pt>
                <c:pt idx="22702">
                  <c:v>7.29805875</c:v>
                </c:pt>
                <c:pt idx="22703">
                  <c:v>7.2985525000000004</c:v>
                </c:pt>
                <c:pt idx="22704">
                  <c:v>7.2990575</c:v>
                </c:pt>
                <c:pt idx="22705">
                  <c:v>7.299595625001599</c:v>
                </c:pt>
                <c:pt idx="22706">
                  <c:v>7.2999956250015989</c:v>
                </c:pt>
                <c:pt idx="22707">
                  <c:v>7.3005268750015988</c:v>
                </c:pt>
                <c:pt idx="22708">
                  <c:v>7.3009525000000002</c:v>
                </c:pt>
                <c:pt idx="22709">
                  <c:v>7.3014187499999998</c:v>
                </c:pt>
                <c:pt idx="22710">
                  <c:v>7.3017975000000002</c:v>
                </c:pt>
                <c:pt idx="22711">
                  <c:v>7.3021475000000002</c:v>
                </c:pt>
                <c:pt idx="22712">
                  <c:v>7.30251625</c:v>
                </c:pt>
                <c:pt idx="22713">
                  <c:v>7.3028756250015991</c:v>
                </c:pt>
                <c:pt idx="22714">
                  <c:v>7.3032925000000004</c:v>
                </c:pt>
                <c:pt idx="22715">
                  <c:v>7.3037725</c:v>
                </c:pt>
                <c:pt idx="22716">
                  <c:v>7.3041312500000002</c:v>
                </c:pt>
                <c:pt idx="22717">
                  <c:v>7.3045168750015987</c:v>
                </c:pt>
                <c:pt idx="22718">
                  <c:v>7.3048468750015987</c:v>
                </c:pt>
                <c:pt idx="22719">
                  <c:v>7.3045175000000002</c:v>
                </c:pt>
                <c:pt idx="22720">
                  <c:v>7.3041437499999997</c:v>
                </c:pt>
                <c:pt idx="22721">
                  <c:v>7.3037656250015992</c:v>
                </c:pt>
                <c:pt idx="22722">
                  <c:v>7.3033975</c:v>
                </c:pt>
                <c:pt idx="22723">
                  <c:v>7.3029206250015992</c:v>
                </c:pt>
                <c:pt idx="22724">
                  <c:v>7.3025131250015987</c:v>
                </c:pt>
                <c:pt idx="22725">
                  <c:v>7.3020737499999999</c:v>
                </c:pt>
                <c:pt idx="22726">
                  <c:v>7.3016437500000002</c:v>
                </c:pt>
                <c:pt idx="22727">
                  <c:v>7.3012418750015993</c:v>
                </c:pt>
                <c:pt idx="22728">
                  <c:v>7.3009174999999997</c:v>
                </c:pt>
                <c:pt idx="22729">
                  <c:v>7.3005293750015987</c:v>
                </c:pt>
                <c:pt idx="22730">
                  <c:v>7.3001112499999996</c:v>
                </c:pt>
                <c:pt idx="22731">
                  <c:v>7.2997699999999996</c:v>
                </c:pt>
                <c:pt idx="22732">
                  <c:v>7.2993468750015991</c:v>
                </c:pt>
                <c:pt idx="22733">
                  <c:v>7.2989993750015989</c:v>
                </c:pt>
                <c:pt idx="22734">
                  <c:v>7.2986006250015993</c:v>
                </c:pt>
                <c:pt idx="22735">
                  <c:v>7.2981843750015987</c:v>
                </c:pt>
                <c:pt idx="22736">
                  <c:v>7.2978593750015994</c:v>
                </c:pt>
                <c:pt idx="22737">
                  <c:v>7.2974593750015986</c:v>
                </c:pt>
                <c:pt idx="22738">
                  <c:v>7.2970956250015986</c:v>
                </c:pt>
                <c:pt idx="22739">
                  <c:v>7.2967412500000002</c:v>
                </c:pt>
                <c:pt idx="22740">
                  <c:v>7.2971475000000003</c:v>
                </c:pt>
                <c:pt idx="22741">
                  <c:v>7.2974956250015994</c:v>
                </c:pt>
                <c:pt idx="22742">
                  <c:v>7.2978800000000001</c:v>
                </c:pt>
                <c:pt idx="22743">
                  <c:v>7.2982262499999999</c:v>
                </c:pt>
                <c:pt idx="22744">
                  <c:v>7.2987149999999996</c:v>
                </c:pt>
                <c:pt idx="22745">
                  <c:v>7.2991875000000004</c:v>
                </c:pt>
                <c:pt idx="22746">
                  <c:v>7.2996224999999999</c:v>
                </c:pt>
                <c:pt idx="22747">
                  <c:v>7.3000368750015987</c:v>
                </c:pt>
                <c:pt idx="22748">
                  <c:v>7.3004331250015992</c:v>
                </c:pt>
                <c:pt idx="22749">
                  <c:v>7.3008499999999996</c:v>
                </c:pt>
                <c:pt idx="22750">
                  <c:v>7.3013450000000004</c:v>
                </c:pt>
                <c:pt idx="22751">
                  <c:v>7.301859375001599</c:v>
                </c:pt>
                <c:pt idx="22752">
                  <c:v>7.3022612499999999</c:v>
                </c:pt>
                <c:pt idx="22753">
                  <c:v>7.3027718750015991</c:v>
                </c:pt>
                <c:pt idx="22754">
                  <c:v>7.3031581250015991</c:v>
                </c:pt>
                <c:pt idx="22755">
                  <c:v>7.303278125001599</c:v>
                </c:pt>
                <c:pt idx="22756">
                  <c:v>7.3036750000000001</c:v>
                </c:pt>
                <c:pt idx="22757">
                  <c:v>7.3041099999999997</c:v>
                </c:pt>
                <c:pt idx="22758">
                  <c:v>7.3042543750015989</c:v>
                </c:pt>
                <c:pt idx="22759">
                  <c:v>7.3038825000000003</c:v>
                </c:pt>
                <c:pt idx="22760">
                  <c:v>7.3033812500000002</c:v>
                </c:pt>
                <c:pt idx="22761">
                  <c:v>7.3027237500000002</c:v>
                </c:pt>
                <c:pt idx="22762">
                  <c:v>7.302225</c:v>
                </c:pt>
                <c:pt idx="22763">
                  <c:v>7.3018324999999997</c:v>
                </c:pt>
                <c:pt idx="22764">
                  <c:v>7.3013662500000001</c:v>
                </c:pt>
                <c:pt idx="22765">
                  <c:v>7.3010118750015991</c:v>
                </c:pt>
                <c:pt idx="22766">
                  <c:v>7.3006587500000002</c:v>
                </c:pt>
                <c:pt idx="22767">
                  <c:v>7.3003293750015992</c:v>
                </c:pt>
                <c:pt idx="22768">
                  <c:v>7.2997562499999997</c:v>
                </c:pt>
                <c:pt idx="22769">
                  <c:v>7.2993862500000004</c:v>
                </c:pt>
                <c:pt idx="22770">
                  <c:v>7.2989618750015994</c:v>
                </c:pt>
                <c:pt idx="22771">
                  <c:v>7.2986306250015991</c:v>
                </c:pt>
                <c:pt idx="22772">
                  <c:v>7.2982406250015988</c:v>
                </c:pt>
                <c:pt idx="22773">
                  <c:v>7.2978731250015993</c:v>
                </c:pt>
                <c:pt idx="22774">
                  <c:v>7.2974993750015988</c:v>
                </c:pt>
                <c:pt idx="22775">
                  <c:v>7.2971331250015989</c:v>
                </c:pt>
                <c:pt idx="22776">
                  <c:v>7.2967899999999997</c:v>
                </c:pt>
                <c:pt idx="22777">
                  <c:v>7.2963787499999997</c:v>
                </c:pt>
                <c:pt idx="22778">
                  <c:v>7.2967493750015988</c:v>
                </c:pt>
                <c:pt idx="22779">
                  <c:v>7.2970818750015987</c:v>
                </c:pt>
                <c:pt idx="22780">
                  <c:v>7.2974856250015989</c:v>
                </c:pt>
                <c:pt idx="22781">
                  <c:v>7.2978818750015986</c:v>
                </c:pt>
                <c:pt idx="22782">
                  <c:v>7.2982750000000003</c:v>
                </c:pt>
                <c:pt idx="22783">
                  <c:v>7.2986206250015986</c:v>
                </c:pt>
                <c:pt idx="22784">
                  <c:v>7.2989981250015994</c:v>
                </c:pt>
                <c:pt idx="22785">
                  <c:v>7.2993668750015992</c:v>
                </c:pt>
                <c:pt idx="22786">
                  <c:v>7.2994181250015986</c:v>
                </c:pt>
                <c:pt idx="22787">
                  <c:v>7.2997606250015989</c:v>
                </c:pt>
                <c:pt idx="22788">
                  <c:v>7.3000462500000003</c:v>
                </c:pt>
                <c:pt idx="22789">
                  <c:v>7.3004199999999999</c:v>
                </c:pt>
                <c:pt idx="22790">
                  <c:v>7.3007412499999997</c:v>
                </c:pt>
                <c:pt idx="22791">
                  <c:v>7.3011387499999998</c:v>
                </c:pt>
                <c:pt idx="22792">
                  <c:v>7.3015100000000004</c:v>
                </c:pt>
                <c:pt idx="22793">
                  <c:v>7.3018987500000003</c:v>
                </c:pt>
                <c:pt idx="22794">
                  <c:v>7.3024050000000003</c:v>
                </c:pt>
                <c:pt idx="22795">
                  <c:v>7.3019387499999997</c:v>
                </c:pt>
                <c:pt idx="22796">
                  <c:v>7.3015112499999999</c:v>
                </c:pt>
                <c:pt idx="22797">
                  <c:v>7.3011937500000004</c:v>
                </c:pt>
                <c:pt idx="22798">
                  <c:v>7.3011537500000001</c:v>
                </c:pt>
                <c:pt idx="22799">
                  <c:v>7.3015793750015989</c:v>
                </c:pt>
                <c:pt idx="22800">
                  <c:v>7.3019693750015993</c:v>
                </c:pt>
                <c:pt idx="22801">
                  <c:v>7.3022506250015988</c:v>
                </c:pt>
                <c:pt idx="22802">
                  <c:v>7.3026256250015988</c:v>
                </c:pt>
                <c:pt idx="22803">
                  <c:v>7.3022812500000001</c:v>
                </c:pt>
                <c:pt idx="22804">
                  <c:v>7.3018693750015986</c:v>
                </c:pt>
                <c:pt idx="22805">
                  <c:v>7.3013050000000002</c:v>
                </c:pt>
                <c:pt idx="22806">
                  <c:v>7.3007431250015991</c:v>
                </c:pt>
                <c:pt idx="22807">
                  <c:v>7.3002543750015993</c:v>
                </c:pt>
                <c:pt idx="22808">
                  <c:v>7.2998412500000001</c:v>
                </c:pt>
                <c:pt idx="22809">
                  <c:v>7.3002718750015987</c:v>
                </c:pt>
                <c:pt idx="22810">
                  <c:v>7.3006275</c:v>
                </c:pt>
                <c:pt idx="22811">
                  <c:v>7.3010268750015994</c:v>
                </c:pt>
                <c:pt idx="22812">
                  <c:v>7.3014124999999996</c:v>
                </c:pt>
                <c:pt idx="22813">
                  <c:v>7.3010293750015993</c:v>
                </c:pt>
                <c:pt idx="22814">
                  <c:v>7.3006487499999997</c:v>
                </c:pt>
                <c:pt idx="22815">
                  <c:v>7.3003743750015992</c:v>
                </c:pt>
                <c:pt idx="22816">
                  <c:v>7.3000481250015987</c:v>
                </c:pt>
                <c:pt idx="22817">
                  <c:v>7.299688125001599</c:v>
                </c:pt>
                <c:pt idx="22818">
                  <c:v>7.2996962500000002</c:v>
                </c:pt>
                <c:pt idx="22819">
                  <c:v>7.3000481250015987</c:v>
                </c:pt>
                <c:pt idx="22820">
                  <c:v>7.3004162499999996</c:v>
                </c:pt>
                <c:pt idx="22821">
                  <c:v>7.3008543750015988</c:v>
                </c:pt>
                <c:pt idx="22822">
                  <c:v>7.3004924999999998</c:v>
                </c:pt>
                <c:pt idx="22823">
                  <c:v>7.3001193750015991</c:v>
                </c:pt>
                <c:pt idx="22824">
                  <c:v>7.2998156250015986</c:v>
                </c:pt>
                <c:pt idx="22825">
                  <c:v>7.2996806250015993</c:v>
                </c:pt>
                <c:pt idx="22826">
                  <c:v>7.3000493750015991</c:v>
                </c:pt>
                <c:pt idx="22827">
                  <c:v>7.3003993750015992</c:v>
                </c:pt>
                <c:pt idx="22828">
                  <c:v>7.300826875001599</c:v>
                </c:pt>
                <c:pt idx="22829">
                  <c:v>7.3012637500000004</c:v>
                </c:pt>
                <c:pt idx="22830">
                  <c:v>7.3015924999999999</c:v>
                </c:pt>
                <c:pt idx="22831">
                  <c:v>7.3019556250015993</c:v>
                </c:pt>
                <c:pt idx="22832">
                  <c:v>7.3023206250015988</c:v>
                </c:pt>
                <c:pt idx="22833">
                  <c:v>7.3027575000000002</c:v>
                </c:pt>
                <c:pt idx="22834">
                  <c:v>7.303160625001599</c:v>
                </c:pt>
                <c:pt idx="22835">
                  <c:v>7.3036381250015987</c:v>
                </c:pt>
                <c:pt idx="22836">
                  <c:v>7.3040962499999997</c:v>
                </c:pt>
                <c:pt idx="22837">
                  <c:v>7.3045475</c:v>
                </c:pt>
                <c:pt idx="22838">
                  <c:v>7.3043725000000004</c:v>
                </c:pt>
                <c:pt idx="22839">
                  <c:v>7.3046012500000002</c:v>
                </c:pt>
                <c:pt idx="22840">
                  <c:v>7.3048193750015988</c:v>
                </c:pt>
                <c:pt idx="22841">
                  <c:v>7.3051925000000004</c:v>
                </c:pt>
                <c:pt idx="22842">
                  <c:v>7.3048337500000002</c:v>
                </c:pt>
                <c:pt idx="22843">
                  <c:v>7.3044718750015987</c:v>
                </c:pt>
                <c:pt idx="22844">
                  <c:v>7.3039493750015989</c:v>
                </c:pt>
                <c:pt idx="22845">
                  <c:v>7.3035312499999998</c:v>
                </c:pt>
                <c:pt idx="22846">
                  <c:v>7.3030274999999998</c:v>
                </c:pt>
                <c:pt idx="22847">
                  <c:v>7.3025225000000002</c:v>
                </c:pt>
                <c:pt idx="22848">
                  <c:v>7.30206</c:v>
                </c:pt>
                <c:pt idx="22849">
                  <c:v>7.3016075000000003</c:v>
                </c:pt>
                <c:pt idx="22850">
                  <c:v>7.3011962500000003</c:v>
                </c:pt>
                <c:pt idx="22851">
                  <c:v>7.3008006250015987</c:v>
                </c:pt>
                <c:pt idx="22852">
                  <c:v>7.3004781250015993</c:v>
                </c:pt>
                <c:pt idx="22853">
                  <c:v>7.3001381250015989</c:v>
                </c:pt>
                <c:pt idx="22854">
                  <c:v>7.2996812499999999</c:v>
                </c:pt>
                <c:pt idx="22855">
                  <c:v>7.2992581250015993</c:v>
                </c:pt>
                <c:pt idx="22856">
                  <c:v>7.2987556250015988</c:v>
                </c:pt>
                <c:pt idx="22857">
                  <c:v>7.2981100000000003</c:v>
                </c:pt>
                <c:pt idx="22858">
                  <c:v>7.2976012499999996</c:v>
                </c:pt>
                <c:pt idx="22859">
                  <c:v>7.2971174999999997</c:v>
                </c:pt>
                <c:pt idx="22860">
                  <c:v>7.29671</c:v>
                </c:pt>
                <c:pt idx="22861">
                  <c:v>7.296215625001599</c:v>
                </c:pt>
                <c:pt idx="22862">
                  <c:v>7.2955693750015991</c:v>
                </c:pt>
                <c:pt idx="22863">
                  <c:v>7.2950274999999998</c:v>
                </c:pt>
                <c:pt idx="22864">
                  <c:v>7.2944793750015986</c:v>
                </c:pt>
                <c:pt idx="22865">
                  <c:v>7.2938843750015989</c:v>
                </c:pt>
                <c:pt idx="22866">
                  <c:v>7.2932643750015993</c:v>
                </c:pt>
                <c:pt idx="22867">
                  <c:v>7.2925487499999999</c:v>
                </c:pt>
                <c:pt idx="22868">
                  <c:v>7.2918731250015991</c:v>
                </c:pt>
                <c:pt idx="22869">
                  <c:v>7.291231875001599</c:v>
                </c:pt>
                <c:pt idx="22870">
                  <c:v>7.2907650000000004</c:v>
                </c:pt>
                <c:pt idx="22871">
                  <c:v>7.2903793750015993</c:v>
                </c:pt>
                <c:pt idx="22872">
                  <c:v>7.2898768750015988</c:v>
                </c:pt>
                <c:pt idx="22873">
                  <c:v>7.289530625001599</c:v>
                </c:pt>
                <c:pt idx="22874">
                  <c:v>7.2899081250015989</c:v>
                </c:pt>
                <c:pt idx="22875">
                  <c:v>7.29026</c:v>
                </c:pt>
                <c:pt idx="22876">
                  <c:v>7.2905974999999996</c:v>
                </c:pt>
                <c:pt idx="22877">
                  <c:v>7.29099875</c:v>
                </c:pt>
                <c:pt idx="22878">
                  <c:v>7.2913462500000001</c:v>
                </c:pt>
                <c:pt idx="22879">
                  <c:v>7.2917899999999998</c:v>
                </c:pt>
                <c:pt idx="22880">
                  <c:v>7.2922162500000001</c:v>
                </c:pt>
                <c:pt idx="22881">
                  <c:v>7.2925881250015987</c:v>
                </c:pt>
                <c:pt idx="22882">
                  <c:v>7.2929718750015988</c:v>
                </c:pt>
                <c:pt idx="22883">
                  <c:v>7.2933012499999998</c:v>
                </c:pt>
                <c:pt idx="22884">
                  <c:v>7.2936368750015994</c:v>
                </c:pt>
                <c:pt idx="22885">
                  <c:v>7.29406</c:v>
                </c:pt>
                <c:pt idx="22886">
                  <c:v>7.2944606250015989</c:v>
                </c:pt>
                <c:pt idx="22887">
                  <c:v>7.2947843750015986</c:v>
                </c:pt>
                <c:pt idx="22888">
                  <c:v>7.2951568750015987</c:v>
                </c:pt>
                <c:pt idx="22889">
                  <c:v>7.2955343750015986</c:v>
                </c:pt>
                <c:pt idx="22890">
                  <c:v>7.2959387500000004</c:v>
                </c:pt>
                <c:pt idx="22891">
                  <c:v>7.296310625001599</c:v>
                </c:pt>
                <c:pt idx="22892">
                  <c:v>7.2966800000000003</c:v>
                </c:pt>
                <c:pt idx="22893">
                  <c:v>7.297085625001599</c:v>
                </c:pt>
                <c:pt idx="22894">
                  <c:v>7.2974931250015986</c:v>
                </c:pt>
                <c:pt idx="22895">
                  <c:v>7.2979231250015992</c:v>
                </c:pt>
                <c:pt idx="22896">
                  <c:v>7.2983443750015988</c:v>
                </c:pt>
                <c:pt idx="22897">
                  <c:v>7.29881125</c:v>
                </c:pt>
                <c:pt idx="22898">
                  <c:v>7.2992018750015992</c:v>
                </c:pt>
                <c:pt idx="22899">
                  <c:v>7.2995925000000002</c:v>
                </c:pt>
                <c:pt idx="22900">
                  <c:v>7.300040625001599</c:v>
                </c:pt>
                <c:pt idx="22901">
                  <c:v>7.3004800000000003</c:v>
                </c:pt>
                <c:pt idx="22902">
                  <c:v>7.3009149999999998</c:v>
                </c:pt>
                <c:pt idx="22903">
                  <c:v>7.3012899999999998</c:v>
                </c:pt>
                <c:pt idx="22904">
                  <c:v>7.300860625001599</c:v>
                </c:pt>
                <c:pt idx="22905">
                  <c:v>7.3002631250015986</c:v>
                </c:pt>
                <c:pt idx="22906">
                  <c:v>7.2999112500000001</c:v>
                </c:pt>
                <c:pt idx="22907">
                  <c:v>7.29953875</c:v>
                </c:pt>
                <c:pt idx="22908">
                  <c:v>7.2990412500000001</c:v>
                </c:pt>
                <c:pt idx="22909">
                  <c:v>7.2985793750015988</c:v>
                </c:pt>
                <c:pt idx="22910">
                  <c:v>7.2980974999999999</c:v>
                </c:pt>
                <c:pt idx="22911">
                  <c:v>7.2975993750015986</c:v>
                </c:pt>
                <c:pt idx="22912">
                  <c:v>7.2970949999999997</c:v>
                </c:pt>
                <c:pt idx="22913">
                  <c:v>7.2966556250015993</c:v>
                </c:pt>
                <c:pt idx="22914">
                  <c:v>7.2961650000000002</c:v>
                </c:pt>
                <c:pt idx="22915">
                  <c:v>7.2956881250015986</c:v>
                </c:pt>
                <c:pt idx="22916">
                  <c:v>7.2952637500000002</c:v>
                </c:pt>
                <c:pt idx="22917">
                  <c:v>7.2947118750015987</c:v>
                </c:pt>
                <c:pt idx="22918">
                  <c:v>7.2943575000000003</c:v>
                </c:pt>
                <c:pt idx="22919">
                  <c:v>7.2940043750015988</c:v>
                </c:pt>
                <c:pt idx="22920">
                  <c:v>7.2935893750015994</c:v>
                </c:pt>
                <c:pt idx="22921">
                  <c:v>7.2932481250015986</c:v>
                </c:pt>
                <c:pt idx="22922">
                  <c:v>7.2928431250015988</c:v>
                </c:pt>
                <c:pt idx="22923">
                  <c:v>7.2923450000000001</c:v>
                </c:pt>
                <c:pt idx="22924">
                  <c:v>7.2919150000000004</c:v>
                </c:pt>
                <c:pt idx="22925">
                  <c:v>7.2915718750015994</c:v>
                </c:pt>
                <c:pt idx="22926">
                  <c:v>7.2911856250015994</c:v>
                </c:pt>
                <c:pt idx="22927">
                  <c:v>7.2905593750015987</c:v>
                </c:pt>
                <c:pt idx="22928">
                  <c:v>7.2902275000000003</c:v>
                </c:pt>
                <c:pt idx="22929">
                  <c:v>7.2898649999999998</c:v>
                </c:pt>
                <c:pt idx="22930">
                  <c:v>7.2895443750015989</c:v>
                </c:pt>
                <c:pt idx="22931">
                  <c:v>7.2892068750015993</c:v>
                </c:pt>
                <c:pt idx="22932">
                  <c:v>7.2888818750015991</c:v>
                </c:pt>
                <c:pt idx="22933">
                  <c:v>7.2892812500000002</c:v>
                </c:pt>
                <c:pt idx="22934">
                  <c:v>7.2897481250015987</c:v>
                </c:pt>
                <c:pt idx="22935">
                  <c:v>7.2902506250015993</c:v>
                </c:pt>
                <c:pt idx="22936">
                  <c:v>7.2906624999999998</c:v>
                </c:pt>
                <c:pt idx="22937">
                  <c:v>7.2910025000000003</c:v>
                </c:pt>
                <c:pt idx="22938">
                  <c:v>7.2914112500000003</c:v>
                </c:pt>
                <c:pt idx="22939">
                  <c:v>7.2918006250015992</c:v>
                </c:pt>
                <c:pt idx="22940">
                  <c:v>7.2921443750015991</c:v>
                </c:pt>
                <c:pt idx="22941">
                  <c:v>7.2926025000000001</c:v>
                </c:pt>
                <c:pt idx="22942">
                  <c:v>7.2929806250015989</c:v>
                </c:pt>
                <c:pt idx="22943">
                  <c:v>7.2933093750015994</c:v>
                </c:pt>
                <c:pt idx="22944">
                  <c:v>7.2936631250015989</c:v>
                </c:pt>
                <c:pt idx="22945">
                  <c:v>7.2940818750015994</c:v>
                </c:pt>
                <c:pt idx="22946">
                  <c:v>7.2945175000000004</c:v>
                </c:pt>
                <c:pt idx="22947">
                  <c:v>7.2949650000000004</c:v>
                </c:pt>
                <c:pt idx="22948">
                  <c:v>7.2954524999999997</c:v>
                </c:pt>
                <c:pt idx="22949">
                  <c:v>7.2959512499999999</c:v>
                </c:pt>
                <c:pt idx="22950">
                  <c:v>7.2964562500000003</c:v>
                </c:pt>
                <c:pt idx="22951">
                  <c:v>7.2968875000000004</c:v>
                </c:pt>
                <c:pt idx="22952">
                  <c:v>7.29732</c:v>
                </c:pt>
                <c:pt idx="22953">
                  <c:v>7.2977074999999996</c:v>
                </c:pt>
                <c:pt idx="22954">
                  <c:v>7.2981125000000002</c:v>
                </c:pt>
                <c:pt idx="22955">
                  <c:v>7.2985706250015987</c:v>
                </c:pt>
                <c:pt idx="22956">
                  <c:v>7.2989362499999997</c:v>
                </c:pt>
                <c:pt idx="22957">
                  <c:v>7.2993137499999996</c:v>
                </c:pt>
                <c:pt idx="22958">
                  <c:v>7.2997031250015993</c:v>
                </c:pt>
                <c:pt idx="22959">
                  <c:v>7.3000512500000001</c:v>
                </c:pt>
                <c:pt idx="22960">
                  <c:v>7.3003999999999998</c:v>
                </c:pt>
                <c:pt idx="22961">
                  <c:v>7.3008212500000003</c:v>
                </c:pt>
                <c:pt idx="22962">
                  <c:v>7.3012837499999996</c:v>
                </c:pt>
                <c:pt idx="22963">
                  <c:v>7.3017556250015989</c:v>
                </c:pt>
                <c:pt idx="22964">
                  <c:v>7.3021043750015986</c:v>
                </c:pt>
                <c:pt idx="22965">
                  <c:v>7.3025456250015992</c:v>
                </c:pt>
                <c:pt idx="22966">
                  <c:v>7.3029599999999997</c:v>
                </c:pt>
                <c:pt idx="22967">
                  <c:v>7.3034406250015991</c:v>
                </c:pt>
                <c:pt idx="22968">
                  <c:v>7.3030143750015988</c:v>
                </c:pt>
                <c:pt idx="22969">
                  <c:v>7.3024256250015993</c:v>
                </c:pt>
                <c:pt idx="22970">
                  <c:v>7.302021875001599</c:v>
                </c:pt>
                <c:pt idx="22971">
                  <c:v>7.3016199999999998</c:v>
                </c:pt>
                <c:pt idx="22972">
                  <c:v>7.3012012500000001</c:v>
                </c:pt>
                <c:pt idx="22973">
                  <c:v>7.3007887499999997</c:v>
                </c:pt>
                <c:pt idx="22974">
                  <c:v>7.3002462499999998</c:v>
                </c:pt>
                <c:pt idx="22975">
                  <c:v>7.2997143750015994</c:v>
                </c:pt>
                <c:pt idx="22976">
                  <c:v>7.2992118750015988</c:v>
                </c:pt>
                <c:pt idx="22977">
                  <c:v>7.298879375001599</c:v>
                </c:pt>
                <c:pt idx="22978">
                  <c:v>7.2983331250015988</c:v>
                </c:pt>
                <c:pt idx="22979">
                  <c:v>7.298</c:v>
                </c:pt>
                <c:pt idx="22980">
                  <c:v>7.2974306250015992</c:v>
                </c:pt>
                <c:pt idx="22981">
                  <c:v>7.2970575000000002</c:v>
                </c:pt>
                <c:pt idx="22982">
                  <c:v>7.2965468750015994</c:v>
                </c:pt>
                <c:pt idx="22983">
                  <c:v>7.2960443750015989</c:v>
                </c:pt>
                <c:pt idx="22984">
                  <c:v>7.295488125001599</c:v>
                </c:pt>
                <c:pt idx="22985">
                  <c:v>7.295149375001599</c:v>
                </c:pt>
                <c:pt idx="22986">
                  <c:v>7.2948293750015987</c:v>
                </c:pt>
                <c:pt idx="22987">
                  <c:v>7.2942125000000004</c:v>
                </c:pt>
                <c:pt idx="22988">
                  <c:v>7.2936724999999996</c:v>
                </c:pt>
                <c:pt idx="22989">
                  <c:v>7.2932874999999999</c:v>
                </c:pt>
                <c:pt idx="22990">
                  <c:v>7.2927331250015994</c:v>
                </c:pt>
                <c:pt idx="22991">
                  <c:v>7.2922612500000001</c:v>
                </c:pt>
                <c:pt idx="22992">
                  <c:v>7.2918818750015992</c:v>
                </c:pt>
                <c:pt idx="22993">
                  <c:v>7.2915400000000004</c:v>
                </c:pt>
                <c:pt idx="22994">
                  <c:v>7.2916600000000003</c:v>
                </c:pt>
                <c:pt idx="22995">
                  <c:v>7.2912868750015987</c:v>
                </c:pt>
                <c:pt idx="22996">
                  <c:v>7.2908249999999999</c:v>
                </c:pt>
                <c:pt idx="22997">
                  <c:v>7.2903556250015988</c:v>
                </c:pt>
                <c:pt idx="22998">
                  <c:v>7.2899131250015987</c:v>
                </c:pt>
                <c:pt idx="22999">
                  <c:v>7.289519375001599</c:v>
                </c:pt>
                <c:pt idx="23000">
                  <c:v>7.2898924999999997</c:v>
                </c:pt>
                <c:pt idx="23001">
                  <c:v>7.2902624999999999</c:v>
                </c:pt>
                <c:pt idx="23002">
                  <c:v>7.2908225</c:v>
                </c:pt>
                <c:pt idx="23003">
                  <c:v>7.2912356250015993</c:v>
                </c:pt>
                <c:pt idx="23004">
                  <c:v>7.2916912500000004</c:v>
                </c:pt>
                <c:pt idx="23005">
                  <c:v>7.2921424999999997</c:v>
                </c:pt>
                <c:pt idx="23006">
                  <c:v>7.292533125001599</c:v>
                </c:pt>
                <c:pt idx="23007">
                  <c:v>7.292966875001599</c:v>
                </c:pt>
                <c:pt idx="23008">
                  <c:v>7.2934531250015988</c:v>
                </c:pt>
                <c:pt idx="23009">
                  <c:v>7.2939381250015991</c:v>
                </c:pt>
                <c:pt idx="23010">
                  <c:v>7.294374375001599</c:v>
                </c:pt>
                <c:pt idx="23011">
                  <c:v>7.2948056250015991</c:v>
                </c:pt>
                <c:pt idx="23012">
                  <c:v>7.2952037499999998</c:v>
                </c:pt>
                <c:pt idx="23013">
                  <c:v>7.2956231250015993</c:v>
                </c:pt>
                <c:pt idx="23014">
                  <c:v>7.2961043750015993</c:v>
                </c:pt>
                <c:pt idx="23015">
                  <c:v>7.2965393750015988</c:v>
                </c:pt>
                <c:pt idx="23016">
                  <c:v>7.2969968750015992</c:v>
                </c:pt>
                <c:pt idx="23017">
                  <c:v>7.2975462499999999</c:v>
                </c:pt>
                <c:pt idx="23018">
                  <c:v>7.2978756250015993</c:v>
                </c:pt>
                <c:pt idx="23019">
                  <c:v>7.2982037499999999</c:v>
                </c:pt>
                <c:pt idx="23020">
                  <c:v>7.2985437500000003</c:v>
                </c:pt>
                <c:pt idx="23021">
                  <c:v>7.2989199999999999</c:v>
                </c:pt>
                <c:pt idx="23022">
                  <c:v>7.2993550000000003</c:v>
                </c:pt>
                <c:pt idx="23023">
                  <c:v>7.2990287499999997</c:v>
                </c:pt>
                <c:pt idx="23024">
                  <c:v>7.29866875</c:v>
                </c:pt>
                <c:pt idx="23025">
                  <c:v>7.2982343750015986</c:v>
                </c:pt>
                <c:pt idx="23026">
                  <c:v>7.2978474999999996</c:v>
                </c:pt>
                <c:pt idx="23027">
                  <c:v>7.2974393750015993</c:v>
                </c:pt>
                <c:pt idx="23028">
                  <c:v>7.2968293750015993</c:v>
                </c:pt>
                <c:pt idx="23029">
                  <c:v>7.2964631250015994</c:v>
                </c:pt>
                <c:pt idx="23030">
                  <c:v>7.2960762499999996</c:v>
                </c:pt>
                <c:pt idx="23031">
                  <c:v>7.2955106250015991</c:v>
                </c:pt>
                <c:pt idx="23032">
                  <c:v>7.2950362499999999</c:v>
                </c:pt>
                <c:pt idx="23033">
                  <c:v>7.29458625</c:v>
                </c:pt>
                <c:pt idx="23034">
                  <c:v>7.2941450000000003</c:v>
                </c:pt>
                <c:pt idx="23035">
                  <c:v>7.2936843750015994</c:v>
                </c:pt>
                <c:pt idx="23036">
                  <c:v>7.2936924999999997</c:v>
                </c:pt>
                <c:pt idx="23037">
                  <c:v>7.2941387500000001</c:v>
                </c:pt>
                <c:pt idx="23038">
                  <c:v>7.2946162499999998</c:v>
                </c:pt>
                <c:pt idx="23039">
                  <c:v>7.2949806250015987</c:v>
                </c:pt>
                <c:pt idx="23040">
                  <c:v>7.2953381250015994</c:v>
                </c:pt>
                <c:pt idx="23041">
                  <c:v>7.2956687499999999</c:v>
                </c:pt>
                <c:pt idx="23042">
                  <c:v>7.2960362500000002</c:v>
                </c:pt>
                <c:pt idx="23043">
                  <c:v>7.2964025000000001</c:v>
                </c:pt>
                <c:pt idx="23044">
                  <c:v>7.2968593750015991</c:v>
                </c:pt>
                <c:pt idx="23045">
                  <c:v>7.2972093750015992</c:v>
                </c:pt>
                <c:pt idx="23046">
                  <c:v>7.297553125001599</c:v>
                </c:pt>
                <c:pt idx="23047">
                  <c:v>7.2979362500000002</c:v>
                </c:pt>
                <c:pt idx="23048">
                  <c:v>7.298280625001599</c:v>
                </c:pt>
                <c:pt idx="23049">
                  <c:v>7.2978887500000003</c:v>
                </c:pt>
                <c:pt idx="23050">
                  <c:v>7.2973531250015986</c:v>
                </c:pt>
                <c:pt idx="23051">
                  <c:v>7.297026875001599</c:v>
                </c:pt>
                <c:pt idx="23052">
                  <c:v>7.2964262499999997</c:v>
                </c:pt>
                <c:pt idx="23053">
                  <c:v>7.2960925000000003</c:v>
                </c:pt>
                <c:pt idx="23054">
                  <c:v>7.295770625001599</c:v>
                </c:pt>
                <c:pt idx="23055">
                  <c:v>7.295255625001599</c:v>
                </c:pt>
                <c:pt idx="23056">
                  <c:v>7.2946281250015987</c:v>
                </c:pt>
                <c:pt idx="23057">
                  <c:v>7.2942293750015992</c:v>
                </c:pt>
                <c:pt idx="23058">
                  <c:v>7.2937881250015986</c:v>
                </c:pt>
                <c:pt idx="23059">
                  <c:v>7.2933012499999998</c:v>
                </c:pt>
                <c:pt idx="23060">
                  <c:v>7.2928674999999998</c:v>
                </c:pt>
                <c:pt idx="23061">
                  <c:v>7.2923181250015991</c:v>
                </c:pt>
                <c:pt idx="23062">
                  <c:v>7.2918162500000001</c:v>
                </c:pt>
                <c:pt idx="23063">
                  <c:v>7.2912756250015986</c:v>
                </c:pt>
                <c:pt idx="23064">
                  <c:v>7.2907487499999997</c:v>
                </c:pt>
                <c:pt idx="23065">
                  <c:v>7.29029375</c:v>
                </c:pt>
                <c:pt idx="23066">
                  <c:v>7.2898550000000002</c:v>
                </c:pt>
                <c:pt idx="23067">
                  <c:v>7.2894956250015994</c:v>
                </c:pt>
                <c:pt idx="23068">
                  <c:v>7.28911</c:v>
                </c:pt>
                <c:pt idx="23069">
                  <c:v>7.2887093750015994</c:v>
                </c:pt>
                <c:pt idx="23070">
                  <c:v>7.2882906250015989</c:v>
                </c:pt>
                <c:pt idx="23071">
                  <c:v>7.2878962500000002</c:v>
                </c:pt>
                <c:pt idx="23072">
                  <c:v>7.2874437500000004</c:v>
                </c:pt>
                <c:pt idx="23073">
                  <c:v>7.2870931250015989</c:v>
                </c:pt>
                <c:pt idx="23074">
                  <c:v>7.2867331250015992</c:v>
                </c:pt>
                <c:pt idx="23075">
                  <c:v>7.286385625001599</c:v>
                </c:pt>
                <c:pt idx="23076">
                  <c:v>7.2857349999999999</c:v>
                </c:pt>
                <c:pt idx="23077">
                  <c:v>7.2851943750015993</c:v>
                </c:pt>
                <c:pt idx="23078">
                  <c:v>7.2848568750015987</c:v>
                </c:pt>
                <c:pt idx="23079">
                  <c:v>7.2844306250015993</c:v>
                </c:pt>
                <c:pt idx="23080">
                  <c:v>7.2839962500000004</c:v>
                </c:pt>
                <c:pt idx="23081">
                  <c:v>7.2836175000000001</c:v>
                </c:pt>
                <c:pt idx="23082">
                  <c:v>7.2832487500000003</c:v>
                </c:pt>
                <c:pt idx="23083">
                  <c:v>7.2828893750015986</c:v>
                </c:pt>
                <c:pt idx="23084">
                  <c:v>7.2824431250015991</c:v>
                </c:pt>
                <c:pt idx="23085">
                  <c:v>7.2821224999999998</c:v>
                </c:pt>
                <c:pt idx="23086">
                  <c:v>7.2816425000000002</c:v>
                </c:pt>
                <c:pt idx="23087">
                  <c:v>7.2812425000000003</c:v>
                </c:pt>
                <c:pt idx="23088">
                  <c:v>7.2816431250015992</c:v>
                </c:pt>
                <c:pt idx="23089">
                  <c:v>7.2821306250015994</c:v>
                </c:pt>
                <c:pt idx="23090">
                  <c:v>7.2825618750015986</c:v>
                </c:pt>
                <c:pt idx="23091">
                  <c:v>7.2829431250015988</c:v>
                </c:pt>
                <c:pt idx="23092">
                  <c:v>7.2833381250015989</c:v>
                </c:pt>
                <c:pt idx="23093">
                  <c:v>7.2837437500000002</c:v>
                </c:pt>
                <c:pt idx="23094">
                  <c:v>7.2840893750015994</c:v>
                </c:pt>
                <c:pt idx="23095">
                  <c:v>7.2844881250015989</c:v>
                </c:pt>
                <c:pt idx="23096">
                  <c:v>7.284966875001599</c:v>
                </c:pt>
                <c:pt idx="23097">
                  <c:v>7.2854231250015991</c:v>
                </c:pt>
                <c:pt idx="23098">
                  <c:v>7.2859318750015989</c:v>
                </c:pt>
                <c:pt idx="23099">
                  <c:v>7.286351875001599</c:v>
                </c:pt>
                <c:pt idx="23100">
                  <c:v>7.2867424999999999</c:v>
                </c:pt>
                <c:pt idx="23101">
                  <c:v>7.28721</c:v>
                </c:pt>
                <c:pt idx="23102">
                  <c:v>7.2876149999999997</c:v>
                </c:pt>
                <c:pt idx="23103">
                  <c:v>7.2880318750015993</c:v>
                </c:pt>
                <c:pt idx="23104">
                  <c:v>7.2884693750015987</c:v>
                </c:pt>
                <c:pt idx="23105">
                  <c:v>7.2889387499999998</c:v>
                </c:pt>
                <c:pt idx="23106">
                  <c:v>7.2894318750015987</c:v>
                </c:pt>
                <c:pt idx="23107">
                  <c:v>7.2898006250015994</c:v>
                </c:pt>
                <c:pt idx="23108">
                  <c:v>7.2902393750015992</c:v>
                </c:pt>
                <c:pt idx="23109">
                  <c:v>7.2906456250015994</c:v>
                </c:pt>
                <c:pt idx="23110">
                  <c:v>7.2910050000000002</c:v>
                </c:pt>
                <c:pt idx="23111">
                  <c:v>7.2913987499999999</c:v>
                </c:pt>
                <c:pt idx="23112">
                  <c:v>7.2918206250015993</c:v>
                </c:pt>
                <c:pt idx="23113">
                  <c:v>7.2921887500000002</c:v>
                </c:pt>
                <c:pt idx="23114">
                  <c:v>7.2926037499999996</c:v>
                </c:pt>
                <c:pt idx="23115">
                  <c:v>7.2929681250015994</c:v>
                </c:pt>
                <c:pt idx="23116">
                  <c:v>7.293470625001599</c:v>
                </c:pt>
                <c:pt idx="23117">
                  <c:v>7.2938349999999996</c:v>
                </c:pt>
                <c:pt idx="23118">
                  <c:v>7.294304375001599</c:v>
                </c:pt>
                <c:pt idx="23119">
                  <c:v>7.2947537499999999</c:v>
                </c:pt>
                <c:pt idx="23120">
                  <c:v>7.2950825000000004</c:v>
                </c:pt>
                <c:pt idx="23121">
                  <c:v>7.2947175</c:v>
                </c:pt>
                <c:pt idx="23122">
                  <c:v>7.2942412499999998</c:v>
                </c:pt>
                <c:pt idx="23123">
                  <c:v>7.2937868750015991</c:v>
                </c:pt>
                <c:pt idx="23124">
                  <c:v>7.2932362499999996</c:v>
                </c:pt>
                <c:pt idx="23125">
                  <c:v>7.2925681250015986</c:v>
                </c:pt>
                <c:pt idx="23126">
                  <c:v>7.2921493750015989</c:v>
                </c:pt>
                <c:pt idx="23127">
                  <c:v>7.2916206250015989</c:v>
                </c:pt>
                <c:pt idx="23128">
                  <c:v>7.2910775000000001</c:v>
                </c:pt>
                <c:pt idx="23129">
                  <c:v>7.2904999999999998</c:v>
                </c:pt>
                <c:pt idx="23130">
                  <c:v>7.2899518750015986</c:v>
                </c:pt>
                <c:pt idx="23131">
                  <c:v>7.2892425000000003</c:v>
                </c:pt>
                <c:pt idx="23132">
                  <c:v>7.2885225</c:v>
                </c:pt>
                <c:pt idx="23133">
                  <c:v>7.2877518750015993</c:v>
                </c:pt>
                <c:pt idx="23134">
                  <c:v>7.2869881250015993</c:v>
                </c:pt>
                <c:pt idx="23135">
                  <c:v>7.2862131250015993</c:v>
                </c:pt>
                <c:pt idx="23136">
                  <c:v>7.2853906250015994</c:v>
                </c:pt>
                <c:pt idx="23137">
                  <c:v>7.2846268750015986</c:v>
                </c:pt>
                <c:pt idx="23138">
                  <c:v>7.2839150000000004</c:v>
                </c:pt>
                <c:pt idx="23139">
                  <c:v>7.2832093750015989</c:v>
                </c:pt>
                <c:pt idx="23140">
                  <c:v>7.2824856250015992</c:v>
                </c:pt>
                <c:pt idx="23141">
                  <c:v>7.2819212499999999</c:v>
                </c:pt>
                <c:pt idx="23142">
                  <c:v>7.2814306250015992</c:v>
                </c:pt>
                <c:pt idx="23143">
                  <c:v>7.2809200000000001</c:v>
                </c:pt>
                <c:pt idx="23144">
                  <c:v>7.2804074999999999</c:v>
                </c:pt>
                <c:pt idx="23145">
                  <c:v>7.2798856250015991</c:v>
                </c:pt>
                <c:pt idx="23146">
                  <c:v>7.2793999999999999</c:v>
                </c:pt>
                <c:pt idx="23147">
                  <c:v>7.27895</c:v>
                </c:pt>
                <c:pt idx="23148">
                  <c:v>7.2785587500000002</c:v>
                </c:pt>
                <c:pt idx="23149">
                  <c:v>7.2781068750015994</c:v>
                </c:pt>
                <c:pt idx="23150">
                  <c:v>7.2777624999999997</c:v>
                </c:pt>
                <c:pt idx="23151">
                  <c:v>7.2772612499999996</c:v>
                </c:pt>
                <c:pt idx="23152">
                  <c:v>7.2769174999999997</c:v>
                </c:pt>
                <c:pt idx="23153">
                  <c:v>7.2768637500000004</c:v>
                </c:pt>
                <c:pt idx="23154">
                  <c:v>7.2772350000000001</c:v>
                </c:pt>
                <c:pt idx="23155">
                  <c:v>7.2775550000000004</c:v>
                </c:pt>
                <c:pt idx="23156">
                  <c:v>7.2779656250015989</c:v>
                </c:pt>
                <c:pt idx="23157">
                  <c:v>7.2784118750015994</c:v>
                </c:pt>
                <c:pt idx="23158">
                  <c:v>7.2787449999999998</c:v>
                </c:pt>
                <c:pt idx="23159">
                  <c:v>7.2791893750015992</c:v>
                </c:pt>
                <c:pt idx="23160">
                  <c:v>7.2795856250015989</c:v>
                </c:pt>
                <c:pt idx="23161">
                  <c:v>7.2799743750015988</c:v>
                </c:pt>
                <c:pt idx="23162">
                  <c:v>7.280473125001599</c:v>
                </c:pt>
                <c:pt idx="23163">
                  <c:v>7.2808612500000001</c:v>
                </c:pt>
                <c:pt idx="23164">
                  <c:v>7.2812406250015993</c:v>
                </c:pt>
                <c:pt idx="23165">
                  <c:v>7.2816206250015991</c:v>
                </c:pt>
                <c:pt idx="23166">
                  <c:v>7.2819918750015988</c:v>
                </c:pt>
                <c:pt idx="23167">
                  <c:v>7.2823774999999999</c:v>
                </c:pt>
                <c:pt idx="23168">
                  <c:v>7.2828362499999999</c:v>
                </c:pt>
                <c:pt idx="23169">
                  <c:v>7.2831768750015993</c:v>
                </c:pt>
                <c:pt idx="23170">
                  <c:v>7.2835293750015992</c:v>
                </c:pt>
                <c:pt idx="23171">
                  <c:v>7.283900625001599</c:v>
                </c:pt>
                <c:pt idx="23172">
                  <c:v>7.2834174999999997</c:v>
                </c:pt>
                <c:pt idx="23173">
                  <c:v>7.2828343750015989</c:v>
                </c:pt>
                <c:pt idx="23174">
                  <c:v>7.2830237499999999</c:v>
                </c:pt>
                <c:pt idx="23175">
                  <c:v>7.2833531250015993</c:v>
                </c:pt>
                <c:pt idx="23176">
                  <c:v>7.28369</c:v>
                </c:pt>
                <c:pt idx="23177">
                  <c:v>7.2839181250015992</c:v>
                </c:pt>
                <c:pt idx="23178">
                  <c:v>7.2842606250015987</c:v>
                </c:pt>
                <c:pt idx="23179">
                  <c:v>7.2846137500000001</c:v>
                </c:pt>
                <c:pt idx="23180">
                  <c:v>7.2849918750015989</c:v>
                </c:pt>
                <c:pt idx="23181">
                  <c:v>7.2853750000000002</c:v>
                </c:pt>
                <c:pt idx="23182">
                  <c:v>7.2857099999999999</c:v>
                </c:pt>
                <c:pt idx="23183">
                  <c:v>7.2860393750015993</c:v>
                </c:pt>
                <c:pt idx="23184">
                  <c:v>7.2864075000000001</c:v>
                </c:pt>
                <c:pt idx="23185">
                  <c:v>7.2867756250015994</c:v>
                </c:pt>
                <c:pt idx="23186">
                  <c:v>7.2863474999999998</c:v>
                </c:pt>
                <c:pt idx="23187">
                  <c:v>7.2859137499999997</c:v>
                </c:pt>
                <c:pt idx="23188">
                  <c:v>7.2862368750015989</c:v>
                </c:pt>
                <c:pt idx="23189">
                  <c:v>7.2866943750015993</c:v>
                </c:pt>
                <c:pt idx="23190">
                  <c:v>7.2870493750015992</c:v>
                </c:pt>
                <c:pt idx="23191">
                  <c:v>7.2866562500000001</c:v>
                </c:pt>
                <c:pt idx="23192">
                  <c:v>7.2869124999999997</c:v>
                </c:pt>
                <c:pt idx="23193">
                  <c:v>7.2872862500000002</c:v>
                </c:pt>
                <c:pt idx="23194">
                  <c:v>7.2876500000000002</c:v>
                </c:pt>
                <c:pt idx="23195">
                  <c:v>7.2879718750015989</c:v>
                </c:pt>
                <c:pt idx="23196">
                  <c:v>7.2876043750015986</c:v>
                </c:pt>
                <c:pt idx="23197">
                  <c:v>7.2869381250015994</c:v>
                </c:pt>
                <c:pt idx="23198">
                  <c:v>7.2864206250015986</c:v>
                </c:pt>
                <c:pt idx="23199">
                  <c:v>7.2858850000000004</c:v>
                </c:pt>
                <c:pt idx="23200">
                  <c:v>7.2852825000000001</c:v>
                </c:pt>
                <c:pt idx="23201">
                  <c:v>7.2845456250015994</c:v>
                </c:pt>
                <c:pt idx="23202">
                  <c:v>7.2837924999999997</c:v>
                </c:pt>
                <c:pt idx="23203">
                  <c:v>7.2830506250015992</c:v>
                </c:pt>
                <c:pt idx="23204">
                  <c:v>7.2822556250015991</c:v>
                </c:pt>
                <c:pt idx="23205">
                  <c:v>7.2814800000000002</c:v>
                </c:pt>
                <c:pt idx="23206">
                  <c:v>7.2808693750015987</c:v>
                </c:pt>
                <c:pt idx="23207">
                  <c:v>7.2802924999999998</c:v>
                </c:pt>
                <c:pt idx="23208">
                  <c:v>7.2798337499999999</c:v>
                </c:pt>
                <c:pt idx="23209">
                  <c:v>7.2795093750015987</c:v>
                </c:pt>
                <c:pt idx="23210">
                  <c:v>7.2790118750015989</c:v>
                </c:pt>
                <c:pt idx="23211">
                  <c:v>7.278505</c:v>
                </c:pt>
                <c:pt idx="23212">
                  <c:v>7.2781456250015992</c:v>
                </c:pt>
                <c:pt idx="23213">
                  <c:v>7.2777543750015994</c:v>
                </c:pt>
                <c:pt idx="23214">
                  <c:v>7.2773075</c:v>
                </c:pt>
                <c:pt idx="23215">
                  <c:v>7.2768674999999998</c:v>
                </c:pt>
                <c:pt idx="23216">
                  <c:v>7.2772143750015994</c:v>
                </c:pt>
                <c:pt idx="23217">
                  <c:v>7.2776075000000002</c:v>
                </c:pt>
                <c:pt idx="23218">
                  <c:v>7.2780143750015993</c:v>
                </c:pt>
                <c:pt idx="23219">
                  <c:v>7.2784137500000003</c:v>
                </c:pt>
                <c:pt idx="23220">
                  <c:v>7.2787474999999997</c:v>
                </c:pt>
                <c:pt idx="23221">
                  <c:v>7.2792899999999996</c:v>
                </c:pt>
                <c:pt idx="23222">
                  <c:v>7.2796374999999998</c:v>
                </c:pt>
                <c:pt idx="23223">
                  <c:v>7.280039375001599</c:v>
                </c:pt>
                <c:pt idx="23224">
                  <c:v>7.2803643750015992</c:v>
                </c:pt>
                <c:pt idx="23225">
                  <c:v>7.2807162500000002</c:v>
                </c:pt>
                <c:pt idx="23226">
                  <c:v>7.2811243750015988</c:v>
                </c:pt>
                <c:pt idx="23227">
                  <c:v>7.2815374999999998</c:v>
                </c:pt>
                <c:pt idx="23228">
                  <c:v>7.2819200000000004</c:v>
                </c:pt>
                <c:pt idx="23229">
                  <c:v>7.2824150000000003</c:v>
                </c:pt>
                <c:pt idx="23230">
                  <c:v>7.2828056250015987</c:v>
                </c:pt>
                <c:pt idx="23231">
                  <c:v>7.2832100000000004</c:v>
                </c:pt>
                <c:pt idx="23232">
                  <c:v>7.2836418750015994</c:v>
                </c:pt>
                <c:pt idx="23233">
                  <c:v>7.2838456250015993</c:v>
                </c:pt>
                <c:pt idx="23234">
                  <c:v>7.2834762499999997</c:v>
                </c:pt>
                <c:pt idx="23235">
                  <c:v>7.2831487499999996</c:v>
                </c:pt>
                <c:pt idx="23236">
                  <c:v>7.2826725000000003</c:v>
                </c:pt>
                <c:pt idx="23237">
                  <c:v>7.2822775000000002</c:v>
                </c:pt>
                <c:pt idx="23238">
                  <c:v>7.2817125000000003</c:v>
                </c:pt>
                <c:pt idx="23239">
                  <c:v>7.2811281250015991</c:v>
                </c:pt>
                <c:pt idx="23240">
                  <c:v>7.2807843750015993</c:v>
                </c:pt>
                <c:pt idx="23241">
                  <c:v>7.2804593750015991</c:v>
                </c:pt>
                <c:pt idx="23242">
                  <c:v>7.2800137500000002</c:v>
                </c:pt>
                <c:pt idx="23243">
                  <c:v>7.2794375000000002</c:v>
                </c:pt>
                <c:pt idx="23244">
                  <c:v>7.2788906250015986</c:v>
                </c:pt>
                <c:pt idx="23245">
                  <c:v>7.2783193750015993</c:v>
                </c:pt>
                <c:pt idx="23246">
                  <c:v>7.2777424999999996</c:v>
                </c:pt>
                <c:pt idx="23247">
                  <c:v>7.2773487499999998</c:v>
                </c:pt>
                <c:pt idx="23248">
                  <c:v>7.27692125</c:v>
                </c:pt>
                <c:pt idx="23249">
                  <c:v>7.276566875001599</c:v>
                </c:pt>
                <c:pt idx="23250">
                  <c:v>7.2761968750015988</c:v>
                </c:pt>
                <c:pt idx="23251">
                  <c:v>7.27567875</c:v>
                </c:pt>
                <c:pt idx="23252">
                  <c:v>7.27532625</c:v>
                </c:pt>
                <c:pt idx="23253">
                  <c:v>7.2749974999999996</c:v>
                </c:pt>
                <c:pt idx="23254">
                  <c:v>7.2753212500000002</c:v>
                </c:pt>
                <c:pt idx="23255">
                  <c:v>7.27569</c:v>
                </c:pt>
                <c:pt idx="23256">
                  <c:v>7.2760481250015987</c:v>
                </c:pt>
                <c:pt idx="23257">
                  <c:v>7.2764343750015987</c:v>
                </c:pt>
                <c:pt idx="23258">
                  <c:v>7.2768518750015989</c:v>
                </c:pt>
                <c:pt idx="23259">
                  <c:v>7.2773275000000002</c:v>
                </c:pt>
                <c:pt idx="23260">
                  <c:v>7.2777543750015994</c:v>
                </c:pt>
                <c:pt idx="23261">
                  <c:v>7.2780756250015992</c:v>
                </c:pt>
                <c:pt idx="23262">
                  <c:v>7.2784193750015991</c:v>
                </c:pt>
                <c:pt idx="23263">
                  <c:v>7.2789200000000003</c:v>
                </c:pt>
                <c:pt idx="23264">
                  <c:v>7.2792656250015986</c:v>
                </c:pt>
                <c:pt idx="23265">
                  <c:v>7.2796950000000002</c:v>
                </c:pt>
                <c:pt idx="23266">
                  <c:v>7.2800862500000001</c:v>
                </c:pt>
                <c:pt idx="23267">
                  <c:v>7.2804200000000003</c:v>
                </c:pt>
                <c:pt idx="23268">
                  <c:v>7.280873125001599</c:v>
                </c:pt>
                <c:pt idx="23269">
                  <c:v>7.2813487500000003</c:v>
                </c:pt>
                <c:pt idx="23270">
                  <c:v>7.2818537499999998</c:v>
                </c:pt>
                <c:pt idx="23271">
                  <c:v>7.2822056250015992</c:v>
                </c:pt>
                <c:pt idx="23272">
                  <c:v>7.2825606250015991</c:v>
                </c:pt>
                <c:pt idx="23273">
                  <c:v>7.2829768750015988</c:v>
                </c:pt>
                <c:pt idx="23274">
                  <c:v>7.2833024999999996</c:v>
                </c:pt>
                <c:pt idx="23275">
                  <c:v>7.2837137500000004</c:v>
                </c:pt>
                <c:pt idx="23276">
                  <c:v>7.2840668750015993</c:v>
                </c:pt>
                <c:pt idx="23277">
                  <c:v>7.2845212500000001</c:v>
                </c:pt>
                <c:pt idx="23278">
                  <c:v>7.2849050000000002</c:v>
                </c:pt>
                <c:pt idx="23279">
                  <c:v>7.2853331250015989</c:v>
                </c:pt>
                <c:pt idx="23280">
                  <c:v>7.2857206250015993</c:v>
                </c:pt>
                <c:pt idx="23281">
                  <c:v>7.28529625</c:v>
                </c:pt>
                <c:pt idx="23282">
                  <c:v>7.2847993750015991</c:v>
                </c:pt>
                <c:pt idx="23283">
                  <c:v>7.2844456250015988</c:v>
                </c:pt>
                <c:pt idx="23284">
                  <c:v>7.2839956250015989</c:v>
                </c:pt>
                <c:pt idx="23285">
                  <c:v>7.2835274999999999</c:v>
                </c:pt>
                <c:pt idx="23286">
                  <c:v>7.2829474999999997</c:v>
                </c:pt>
                <c:pt idx="23287">
                  <c:v>7.2823062500000004</c:v>
                </c:pt>
                <c:pt idx="23288">
                  <c:v>7.2815356250015988</c:v>
                </c:pt>
                <c:pt idx="23289">
                  <c:v>7.2807793750015986</c:v>
                </c:pt>
                <c:pt idx="23290">
                  <c:v>7.2798937500000003</c:v>
                </c:pt>
                <c:pt idx="23291">
                  <c:v>7.2789262499999996</c:v>
                </c:pt>
                <c:pt idx="23292">
                  <c:v>7.2779493750015991</c:v>
                </c:pt>
                <c:pt idx="23293">
                  <c:v>7.2769418750015991</c:v>
                </c:pt>
                <c:pt idx="23294">
                  <c:v>7.2759762500000003</c:v>
                </c:pt>
                <c:pt idx="23295">
                  <c:v>7.2749937500000001</c:v>
                </c:pt>
                <c:pt idx="23296">
                  <c:v>7.2739256250015991</c:v>
                </c:pt>
                <c:pt idx="23297">
                  <c:v>7.2727893750015991</c:v>
                </c:pt>
                <c:pt idx="23298">
                  <c:v>7.2716987499999997</c:v>
                </c:pt>
                <c:pt idx="23299">
                  <c:v>7.2705268750015986</c:v>
                </c:pt>
                <c:pt idx="23300">
                  <c:v>7.2694537500000003</c:v>
                </c:pt>
                <c:pt idx="23301">
                  <c:v>7.268449375001599</c:v>
                </c:pt>
                <c:pt idx="23302">
                  <c:v>7.2674831250015988</c:v>
                </c:pt>
                <c:pt idx="23303">
                  <c:v>7.2664818750015989</c:v>
                </c:pt>
                <c:pt idx="23304">
                  <c:v>7.2654843750015994</c:v>
                </c:pt>
                <c:pt idx="23305">
                  <c:v>7.2645425000000001</c:v>
                </c:pt>
                <c:pt idx="23306">
                  <c:v>7.2637387499999999</c:v>
                </c:pt>
                <c:pt idx="23307">
                  <c:v>7.263115</c:v>
                </c:pt>
                <c:pt idx="23308">
                  <c:v>7.2626193750015986</c:v>
                </c:pt>
                <c:pt idx="23309">
                  <c:v>7.2622418750015987</c:v>
                </c:pt>
                <c:pt idx="23310">
                  <c:v>7.2617487499999998</c:v>
                </c:pt>
                <c:pt idx="23311">
                  <c:v>7.26139125</c:v>
                </c:pt>
                <c:pt idx="23312">
                  <c:v>7.2617118750015992</c:v>
                </c:pt>
                <c:pt idx="23313">
                  <c:v>7.2620943750015989</c:v>
                </c:pt>
                <c:pt idx="23314">
                  <c:v>7.2624718750015989</c:v>
                </c:pt>
                <c:pt idx="23315">
                  <c:v>7.2628093750015994</c:v>
                </c:pt>
                <c:pt idx="23316">
                  <c:v>7.2632556250015989</c:v>
                </c:pt>
                <c:pt idx="23317">
                  <c:v>7.2637168750015988</c:v>
                </c:pt>
                <c:pt idx="23318">
                  <c:v>7.2640618750015991</c:v>
                </c:pt>
                <c:pt idx="23319">
                  <c:v>7.2645506250015988</c:v>
                </c:pt>
                <c:pt idx="23320">
                  <c:v>7.2650181250015988</c:v>
                </c:pt>
                <c:pt idx="23321">
                  <c:v>7.2653949999999998</c:v>
                </c:pt>
                <c:pt idx="23322">
                  <c:v>7.2657299999999996</c:v>
                </c:pt>
                <c:pt idx="23323">
                  <c:v>7.2661499999999997</c:v>
                </c:pt>
                <c:pt idx="23324">
                  <c:v>7.266504375001599</c:v>
                </c:pt>
                <c:pt idx="23325">
                  <c:v>7.2669956250015986</c:v>
                </c:pt>
                <c:pt idx="23326">
                  <c:v>7.2674887500000001</c:v>
                </c:pt>
                <c:pt idx="23327">
                  <c:v>7.2679768750015992</c:v>
                </c:pt>
                <c:pt idx="23328">
                  <c:v>7.2684424999999999</c:v>
                </c:pt>
                <c:pt idx="23329">
                  <c:v>7.2689399999999997</c:v>
                </c:pt>
                <c:pt idx="23330">
                  <c:v>7.269470625001599</c:v>
                </c:pt>
                <c:pt idx="23331">
                  <c:v>7.2699262500000001</c:v>
                </c:pt>
                <c:pt idx="23332">
                  <c:v>7.2702774999999997</c:v>
                </c:pt>
                <c:pt idx="23333">
                  <c:v>7.2706237500000004</c:v>
                </c:pt>
                <c:pt idx="23334">
                  <c:v>7.2710850000000002</c:v>
                </c:pt>
                <c:pt idx="23335">
                  <c:v>7.2714718750015992</c:v>
                </c:pt>
                <c:pt idx="23336">
                  <c:v>7.2718156250015991</c:v>
                </c:pt>
                <c:pt idx="23337">
                  <c:v>7.2722056250015994</c:v>
                </c:pt>
                <c:pt idx="23338">
                  <c:v>7.2726162499999996</c:v>
                </c:pt>
                <c:pt idx="23339">
                  <c:v>7.2729581250015993</c:v>
                </c:pt>
                <c:pt idx="23340">
                  <c:v>7.2732175000000003</c:v>
                </c:pt>
                <c:pt idx="23341">
                  <c:v>7.2735843750015992</c:v>
                </c:pt>
                <c:pt idx="23342">
                  <c:v>7.2739156250015986</c:v>
                </c:pt>
                <c:pt idx="23343">
                  <c:v>7.273810625001599</c:v>
                </c:pt>
                <c:pt idx="23344">
                  <c:v>7.2733906250015989</c:v>
                </c:pt>
                <c:pt idx="23345">
                  <c:v>7.2728981250015989</c:v>
                </c:pt>
                <c:pt idx="23346">
                  <c:v>7.2724456250015992</c:v>
                </c:pt>
                <c:pt idx="23347">
                  <c:v>7.271935</c:v>
                </c:pt>
                <c:pt idx="23348">
                  <c:v>7.271546875001599</c:v>
                </c:pt>
                <c:pt idx="23349">
                  <c:v>7.2711331250015991</c:v>
                </c:pt>
                <c:pt idx="23350">
                  <c:v>7.2707562499999998</c:v>
                </c:pt>
                <c:pt idx="23351">
                  <c:v>7.2704231250015994</c:v>
                </c:pt>
                <c:pt idx="23352">
                  <c:v>7.2700950000000004</c:v>
                </c:pt>
                <c:pt idx="23353">
                  <c:v>7.2694549999999998</c:v>
                </c:pt>
                <c:pt idx="23354">
                  <c:v>7.2690299999999999</c:v>
                </c:pt>
                <c:pt idx="23355">
                  <c:v>7.2686706250015991</c:v>
                </c:pt>
                <c:pt idx="23356">
                  <c:v>7.2683331250015986</c:v>
                </c:pt>
                <c:pt idx="23357">
                  <c:v>7.2679437499999997</c:v>
                </c:pt>
                <c:pt idx="23358">
                  <c:v>7.2675981250015989</c:v>
                </c:pt>
                <c:pt idx="23359">
                  <c:v>7.2678487499999997</c:v>
                </c:pt>
                <c:pt idx="23360">
                  <c:v>7.2681887500000002</c:v>
                </c:pt>
                <c:pt idx="23361">
                  <c:v>7.268580625001599</c:v>
                </c:pt>
                <c:pt idx="23362">
                  <c:v>7.2689743750015987</c:v>
                </c:pt>
                <c:pt idx="23363">
                  <c:v>7.2693693750015989</c:v>
                </c:pt>
                <c:pt idx="23364">
                  <c:v>7.2697831250015987</c:v>
                </c:pt>
                <c:pt idx="23365">
                  <c:v>7.2702868750015988</c:v>
                </c:pt>
                <c:pt idx="23366">
                  <c:v>7.2706625000000003</c:v>
                </c:pt>
                <c:pt idx="23367">
                  <c:v>7.2710774999999996</c:v>
                </c:pt>
                <c:pt idx="23368">
                  <c:v>7.2714493750015992</c:v>
                </c:pt>
                <c:pt idx="23369">
                  <c:v>7.2718331250015993</c:v>
                </c:pt>
                <c:pt idx="23370">
                  <c:v>7.2722787499999999</c:v>
                </c:pt>
                <c:pt idx="23371">
                  <c:v>7.2727031250015992</c:v>
                </c:pt>
                <c:pt idx="23372">
                  <c:v>7.2731337500000004</c:v>
                </c:pt>
                <c:pt idx="23373">
                  <c:v>7.2735837500000002</c:v>
                </c:pt>
                <c:pt idx="23374">
                  <c:v>7.2739418750015989</c:v>
                </c:pt>
                <c:pt idx="23375">
                  <c:v>7.27433</c:v>
                </c:pt>
                <c:pt idx="23376">
                  <c:v>7.2748443750015994</c:v>
                </c:pt>
                <c:pt idx="23377">
                  <c:v>7.2752249999999998</c:v>
                </c:pt>
                <c:pt idx="23378">
                  <c:v>7.2748200000000001</c:v>
                </c:pt>
                <c:pt idx="23379">
                  <c:v>7.27457625</c:v>
                </c:pt>
                <c:pt idx="23380">
                  <c:v>7.2745581250015992</c:v>
                </c:pt>
                <c:pt idx="23381">
                  <c:v>7.2740518750015992</c:v>
                </c:pt>
                <c:pt idx="23382">
                  <c:v>7.2735099999999999</c:v>
                </c:pt>
                <c:pt idx="23383">
                  <c:v>7.2729781250015986</c:v>
                </c:pt>
                <c:pt idx="23384">
                  <c:v>7.2726062499999999</c:v>
                </c:pt>
                <c:pt idx="23385">
                  <c:v>7.2719750000000003</c:v>
                </c:pt>
                <c:pt idx="23386">
                  <c:v>7.2716287499999996</c:v>
                </c:pt>
                <c:pt idx="23387">
                  <c:v>7.2712518750015986</c:v>
                </c:pt>
                <c:pt idx="23388">
                  <c:v>7.27091625</c:v>
                </c:pt>
                <c:pt idx="23389">
                  <c:v>7.2702943750015994</c:v>
                </c:pt>
                <c:pt idx="23390">
                  <c:v>7.2696418750015992</c:v>
                </c:pt>
                <c:pt idx="23391">
                  <c:v>7.2691168750015986</c:v>
                </c:pt>
                <c:pt idx="23392">
                  <c:v>7.2686231250015991</c:v>
                </c:pt>
                <c:pt idx="23393">
                  <c:v>7.2681899999999997</c:v>
                </c:pt>
                <c:pt idx="23394">
                  <c:v>7.2678349999999998</c:v>
                </c:pt>
                <c:pt idx="23395">
                  <c:v>7.2675081250015987</c:v>
                </c:pt>
                <c:pt idx="23396">
                  <c:v>7.2670824999999999</c:v>
                </c:pt>
                <c:pt idx="23397">
                  <c:v>7.2667068750015993</c:v>
                </c:pt>
                <c:pt idx="23398">
                  <c:v>7.2663643750015989</c:v>
                </c:pt>
                <c:pt idx="23399">
                  <c:v>7.2659549999999999</c:v>
                </c:pt>
                <c:pt idx="23400">
                  <c:v>7.2662906250015986</c:v>
                </c:pt>
                <c:pt idx="23401">
                  <c:v>7.2667068750015993</c:v>
                </c:pt>
                <c:pt idx="23402">
                  <c:v>7.2671156250015994</c:v>
                </c:pt>
                <c:pt idx="23403">
                  <c:v>7.2676462500000003</c:v>
                </c:pt>
                <c:pt idx="23404">
                  <c:v>7.2679981250015988</c:v>
                </c:pt>
                <c:pt idx="23405">
                  <c:v>7.2683768750015991</c:v>
                </c:pt>
                <c:pt idx="23406">
                  <c:v>7.2679400000000003</c:v>
                </c:pt>
                <c:pt idx="23407">
                  <c:v>7.2679225000000001</c:v>
                </c:pt>
                <c:pt idx="23408">
                  <c:v>7.2680999999999996</c:v>
                </c:pt>
                <c:pt idx="23409">
                  <c:v>7.26854625</c:v>
                </c:pt>
                <c:pt idx="23410">
                  <c:v>7.2689737499999998</c:v>
                </c:pt>
                <c:pt idx="23411">
                  <c:v>7.2694768750015992</c:v>
                </c:pt>
                <c:pt idx="23412">
                  <c:v>7.2698987500000003</c:v>
                </c:pt>
                <c:pt idx="23413">
                  <c:v>7.2702625000000003</c:v>
                </c:pt>
                <c:pt idx="23414">
                  <c:v>7.2706056250015987</c:v>
                </c:pt>
                <c:pt idx="23415">
                  <c:v>7.2710012500000003</c:v>
                </c:pt>
                <c:pt idx="23416">
                  <c:v>7.2714249999999998</c:v>
                </c:pt>
                <c:pt idx="23417">
                  <c:v>7.2719856250015988</c:v>
                </c:pt>
                <c:pt idx="23418">
                  <c:v>7.2724043750015994</c:v>
                </c:pt>
                <c:pt idx="23419">
                  <c:v>7.2727750000000002</c:v>
                </c:pt>
                <c:pt idx="23420">
                  <c:v>7.27319125</c:v>
                </c:pt>
                <c:pt idx="23421">
                  <c:v>7.2735649999999996</c:v>
                </c:pt>
                <c:pt idx="23422">
                  <c:v>7.2739762499999996</c:v>
                </c:pt>
                <c:pt idx="23423">
                  <c:v>7.2743806250015988</c:v>
                </c:pt>
                <c:pt idx="23424">
                  <c:v>7.2747518750015994</c:v>
                </c:pt>
                <c:pt idx="23425">
                  <c:v>7.2748468750015993</c:v>
                </c:pt>
                <c:pt idx="23426">
                  <c:v>7.2744400000000002</c:v>
                </c:pt>
                <c:pt idx="23427">
                  <c:v>7.2738462500000001</c:v>
                </c:pt>
                <c:pt idx="23428">
                  <c:v>7.2731862500000002</c:v>
                </c:pt>
                <c:pt idx="23429">
                  <c:v>7.2728231250015991</c:v>
                </c:pt>
                <c:pt idx="23430">
                  <c:v>7.2724562500000003</c:v>
                </c:pt>
                <c:pt idx="23431">
                  <c:v>7.2720468750015987</c:v>
                </c:pt>
                <c:pt idx="23432">
                  <c:v>7.2716012499999998</c:v>
                </c:pt>
                <c:pt idx="23433">
                  <c:v>7.2711193750015992</c:v>
                </c:pt>
                <c:pt idx="23434">
                  <c:v>7.27067</c:v>
                </c:pt>
                <c:pt idx="23435">
                  <c:v>7.2702081250015986</c:v>
                </c:pt>
                <c:pt idx="23436">
                  <c:v>7.2698462499999996</c:v>
                </c:pt>
                <c:pt idx="23437">
                  <c:v>7.2694974999999999</c:v>
                </c:pt>
                <c:pt idx="23438">
                  <c:v>7.268885</c:v>
                </c:pt>
                <c:pt idx="23439">
                  <c:v>7.2685000000000004</c:v>
                </c:pt>
                <c:pt idx="23440">
                  <c:v>7.2681725000000004</c:v>
                </c:pt>
                <c:pt idx="23441">
                  <c:v>7.2685868750015992</c:v>
                </c:pt>
                <c:pt idx="23442">
                  <c:v>7.2689887500000001</c:v>
                </c:pt>
                <c:pt idx="23443">
                  <c:v>7.2693881250015986</c:v>
                </c:pt>
                <c:pt idx="23444">
                  <c:v>7.2698406250015992</c:v>
                </c:pt>
                <c:pt idx="23445">
                  <c:v>7.2696868750015993</c:v>
                </c:pt>
                <c:pt idx="23446">
                  <c:v>7.2699812499999998</c:v>
                </c:pt>
                <c:pt idx="23447">
                  <c:v>7.2704174999999998</c:v>
                </c:pt>
                <c:pt idx="23448">
                  <c:v>7.2708725000000003</c:v>
                </c:pt>
                <c:pt idx="23449">
                  <c:v>7.2713068750015992</c:v>
                </c:pt>
                <c:pt idx="23450">
                  <c:v>7.2717749999999999</c:v>
                </c:pt>
                <c:pt idx="23451">
                  <c:v>7.2721774999999997</c:v>
                </c:pt>
                <c:pt idx="23452">
                  <c:v>7.2725693750015994</c:v>
                </c:pt>
                <c:pt idx="23453">
                  <c:v>7.2729618750015987</c:v>
                </c:pt>
                <c:pt idx="23454">
                  <c:v>7.2733437500000004</c:v>
                </c:pt>
                <c:pt idx="23455">
                  <c:v>7.273740625001599</c:v>
                </c:pt>
                <c:pt idx="23456">
                  <c:v>7.2741843750015986</c:v>
                </c:pt>
                <c:pt idx="23457">
                  <c:v>7.2745181250015989</c:v>
                </c:pt>
                <c:pt idx="23458">
                  <c:v>7.2749962500000001</c:v>
                </c:pt>
                <c:pt idx="23459">
                  <c:v>7.2753674999999998</c:v>
                </c:pt>
                <c:pt idx="23460">
                  <c:v>7.2756956250015987</c:v>
                </c:pt>
                <c:pt idx="23461">
                  <c:v>7.2761412500000002</c:v>
                </c:pt>
                <c:pt idx="23462">
                  <c:v>7.2766412499999999</c:v>
                </c:pt>
                <c:pt idx="23463">
                  <c:v>7.277120625001599</c:v>
                </c:pt>
                <c:pt idx="23464">
                  <c:v>7.2775943750015992</c:v>
                </c:pt>
                <c:pt idx="23465">
                  <c:v>7.27804875</c:v>
                </c:pt>
                <c:pt idx="23466">
                  <c:v>7.2784893750015991</c:v>
                </c:pt>
                <c:pt idx="23467">
                  <c:v>7.2788381250015988</c:v>
                </c:pt>
                <c:pt idx="23468">
                  <c:v>7.2793318750015992</c:v>
                </c:pt>
                <c:pt idx="23469">
                  <c:v>7.2797418750015987</c:v>
                </c:pt>
                <c:pt idx="23470">
                  <c:v>7.2801187499999997</c:v>
                </c:pt>
                <c:pt idx="23471">
                  <c:v>7.2796331250015989</c:v>
                </c:pt>
                <c:pt idx="23472">
                  <c:v>7.2790074999999996</c:v>
                </c:pt>
                <c:pt idx="23473">
                  <c:v>7.2785256250015991</c:v>
                </c:pt>
                <c:pt idx="23474">
                  <c:v>7.2778462499999996</c:v>
                </c:pt>
                <c:pt idx="23475">
                  <c:v>7.277120625001599</c:v>
                </c:pt>
                <c:pt idx="23476">
                  <c:v>7.2763118750015989</c:v>
                </c:pt>
                <c:pt idx="23477">
                  <c:v>7.2754431250015994</c:v>
                </c:pt>
                <c:pt idx="23478">
                  <c:v>7.2746162500000002</c:v>
                </c:pt>
                <c:pt idx="23479">
                  <c:v>7.2738018750015989</c:v>
                </c:pt>
                <c:pt idx="23480">
                  <c:v>7.2728743750015994</c:v>
                </c:pt>
                <c:pt idx="23481">
                  <c:v>7.2718875000000001</c:v>
                </c:pt>
                <c:pt idx="23482">
                  <c:v>7.2708287499999997</c:v>
                </c:pt>
                <c:pt idx="23483">
                  <c:v>7.2697387500000001</c:v>
                </c:pt>
                <c:pt idx="23484">
                  <c:v>7.2687724999999999</c:v>
                </c:pt>
                <c:pt idx="23485">
                  <c:v>7.2677750000000003</c:v>
                </c:pt>
                <c:pt idx="23486">
                  <c:v>7.2665937500000002</c:v>
                </c:pt>
                <c:pt idx="23487">
                  <c:v>7.2655006250015992</c:v>
                </c:pt>
                <c:pt idx="23488">
                  <c:v>7.26444125</c:v>
                </c:pt>
                <c:pt idx="23489">
                  <c:v>7.2632587500000003</c:v>
                </c:pt>
                <c:pt idx="23490">
                  <c:v>7.2621906250015993</c:v>
                </c:pt>
                <c:pt idx="23491">
                  <c:v>7.2613149999999997</c:v>
                </c:pt>
                <c:pt idx="23492">
                  <c:v>7.2603687499999996</c:v>
                </c:pt>
                <c:pt idx="23493">
                  <c:v>7.2595381250015993</c:v>
                </c:pt>
                <c:pt idx="23494">
                  <c:v>7.2587562500000002</c:v>
                </c:pt>
                <c:pt idx="23495">
                  <c:v>7.2579993750015994</c:v>
                </c:pt>
                <c:pt idx="23496">
                  <c:v>7.2574300000000003</c:v>
                </c:pt>
                <c:pt idx="23497">
                  <c:v>7.2569281250015987</c:v>
                </c:pt>
                <c:pt idx="23498">
                  <c:v>7.25646375</c:v>
                </c:pt>
                <c:pt idx="23499">
                  <c:v>7.2561024999999999</c:v>
                </c:pt>
                <c:pt idx="23500">
                  <c:v>7.2557643750015988</c:v>
                </c:pt>
                <c:pt idx="23501">
                  <c:v>7.2553650000000003</c:v>
                </c:pt>
                <c:pt idx="23502">
                  <c:v>7.2547787499999998</c:v>
                </c:pt>
                <c:pt idx="23503">
                  <c:v>7.2541968750015986</c:v>
                </c:pt>
                <c:pt idx="23504">
                  <c:v>7.2538643750015988</c:v>
                </c:pt>
                <c:pt idx="23505">
                  <c:v>7.2535125000000003</c:v>
                </c:pt>
                <c:pt idx="23506">
                  <c:v>7.253154375001599</c:v>
                </c:pt>
                <c:pt idx="23507">
                  <c:v>7.2529793750015994</c:v>
                </c:pt>
                <c:pt idx="23508">
                  <c:v>7.2533556250015989</c:v>
                </c:pt>
                <c:pt idx="23509">
                  <c:v>7.2537706250015992</c:v>
                </c:pt>
                <c:pt idx="23510">
                  <c:v>7.2542387499999998</c:v>
                </c:pt>
                <c:pt idx="23511">
                  <c:v>7.2546375000000003</c:v>
                </c:pt>
                <c:pt idx="23512">
                  <c:v>7.25496125</c:v>
                </c:pt>
                <c:pt idx="23513">
                  <c:v>7.2554074999999996</c:v>
                </c:pt>
                <c:pt idx="23514">
                  <c:v>7.2557887499999998</c:v>
                </c:pt>
                <c:pt idx="23515">
                  <c:v>7.2561168750015987</c:v>
                </c:pt>
                <c:pt idx="23516">
                  <c:v>7.2566262500000001</c:v>
                </c:pt>
                <c:pt idx="23517">
                  <c:v>7.2569568750015989</c:v>
                </c:pt>
                <c:pt idx="23518">
                  <c:v>7.2573249999999998</c:v>
                </c:pt>
                <c:pt idx="23519">
                  <c:v>7.2577299999999996</c:v>
                </c:pt>
                <c:pt idx="23520">
                  <c:v>7.2580906250015991</c:v>
                </c:pt>
                <c:pt idx="23521">
                  <c:v>7.2585306250015993</c:v>
                </c:pt>
                <c:pt idx="23522">
                  <c:v>7.2589449999999998</c:v>
                </c:pt>
                <c:pt idx="23523">
                  <c:v>7.2592993750015991</c:v>
                </c:pt>
                <c:pt idx="23524">
                  <c:v>7.2597543750015987</c:v>
                </c:pt>
                <c:pt idx="23525">
                  <c:v>7.2602012499999997</c:v>
                </c:pt>
                <c:pt idx="23526">
                  <c:v>7.2606193750015988</c:v>
                </c:pt>
                <c:pt idx="23527">
                  <c:v>7.2610324999999998</c:v>
                </c:pt>
                <c:pt idx="23528">
                  <c:v>7.2614418750015988</c:v>
                </c:pt>
                <c:pt idx="23529">
                  <c:v>7.2618281250015988</c:v>
                </c:pt>
                <c:pt idx="23530">
                  <c:v>7.2623049999999996</c:v>
                </c:pt>
                <c:pt idx="23531">
                  <c:v>7.2626724999999999</c:v>
                </c:pt>
                <c:pt idx="23532">
                  <c:v>7.2630637499999997</c:v>
                </c:pt>
                <c:pt idx="23533">
                  <c:v>7.2634606250015992</c:v>
                </c:pt>
                <c:pt idx="23534">
                  <c:v>7.263781875001599</c:v>
                </c:pt>
                <c:pt idx="23535">
                  <c:v>7.2637693750015986</c:v>
                </c:pt>
                <c:pt idx="23536">
                  <c:v>7.2634175000000001</c:v>
                </c:pt>
                <c:pt idx="23537">
                  <c:v>7.2627831250015991</c:v>
                </c:pt>
                <c:pt idx="23538">
                  <c:v>7.2624287499999998</c:v>
                </c:pt>
                <c:pt idx="23539">
                  <c:v>7.2617200000000004</c:v>
                </c:pt>
                <c:pt idx="23540">
                  <c:v>7.2613118750015992</c:v>
                </c:pt>
                <c:pt idx="23541">
                  <c:v>7.2609050000000002</c:v>
                </c:pt>
                <c:pt idx="23542">
                  <c:v>7.2602606250015986</c:v>
                </c:pt>
                <c:pt idx="23543">
                  <c:v>7.2596375000000002</c:v>
                </c:pt>
                <c:pt idx="23544">
                  <c:v>7.2590981250015991</c:v>
                </c:pt>
                <c:pt idx="23545">
                  <c:v>7.258526875001599</c:v>
                </c:pt>
                <c:pt idx="23546">
                  <c:v>7.2580762500000002</c:v>
                </c:pt>
                <c:pt idx="23547">
                  <c:v>7.2576787500000002</c:v>
                </c:pt>
                <c:pt idx="23548">
                  <c:v>7.2572374999999996</c:v>
                </c:pt>
                <c:pt idx="23549">
                  <c:v>7.2568293750015993</c:v>
                </c:pt>
                <c:pt idx="23550">
                  <c:v>7.256461875001599</c:v>
                </c:pt>
                <c:pt idx="23551">
                  <c:v>7.2559562499999997</c:v>
                </c:pt>
                <c:pt idx="23552">
                  <c:v>7.2554987500000001</c:v>
                </c:pt>
                <c:pt idx="23553">
                  <c:v>7.2550043750015991</c:v>
                </c:pt>
                <c:pt idx="23554">
                  <c:v>7.2546787500000001</c:v>
                </c:pt>
                <c:pt idx="23555">
                  <c:v>7.2542099999999996</c:v>
                </c:pt>
                <c:pt idx="23556">
                  <c:v>7.2538581250015994</c:v>
                </c:pt>
                <c:pt idx="23557">
                  <c:v>7.2535106250015993</c:v>
                </c:pt>
                <c:pt idx="23558">
                  <c:v>7.2538799999999997</c:v>
                </c:pt>
                <c:pt idx="23559">
                  <c:v>7.2542618750015988</c:v>
                </c:pt>
                <c:pt idx="23560">
                  <c:v>7.2547156250015989</c:v>
                </c:pt>
                <c:pt idx="23561">
                  <c:v>7.2551793750015987</c:v>
                </c:pt>
                <c:pt idx="23562">
                  <c:v>7.2556818750015992</c:v>
                </c:pt>
                <c:pt idx="23563">
                  <c:v>7.2560418750015989</c:v>
                </c:pt>
                <c:pt idx="23564">
                  <c:v>7.2564593750015991</c:v>
                </c:pt>
                <c:pt idx="23565">
                  <c:v>7.2568262499999996</c:v>
                </c:pt>
                <c:pt idx="23566">
                  <c:v>7.2572643750015988</c:v>
                </c:pt>
                <c:pt idx="23567">
                  <c:v>7.2576306250015987</c:v>
                </c:pt>
                <c:pt idx="23568">
                  <c:v>7.2580068750015991</c:v>
                </c:pt>
                <c:pt idx="23569">
                  <c:v>7.2584675000000001</c:v>
                </c:pt>
                <c:pt idx="23570">
                  <c:v>7.2588175000000001</c:v>
                </c:pt>
                <c:pt idx="23571">
                  <c:v>7.2593343750015986</c:v>
                </c:pt>
                <c:pt idx="23572">
                  <c:v>7.2597125</c:v>
                </c:pt>
                <c:pt idx="23573">
                  <c:v>7.260144375001599</c:v>
                </c:pt>
                <c:pt idx="23574">
                  <c:v>7.2606356250015986</c:v>
                </c:pt>
                <c:pt idx="23575">
                  <c:v>7.2610162499999999</c:v>
                </c:pt>
                <c:pt idx="23576">
                  <c:v>7.2613743750015987</c:v>
                </c:pt>
                <c:pt idx="23577">
                  <c:v>7.2617750000000001</c:v>
                </c:pt>
                <c:pt idx="23578">
                  <c:v>7.2621806250015988</c:v>
                </c:pt>
                <c:pt idx="23579">
                  <c:v>7.2626362499999999</c:v>
                </c:pt>
                <c:pt idx="23580">
                  <c:v>7.2630268750015992</c:v>
                </c:pt>
                <c:pt idx="23581">
                  <c:v>7.2633512500000004</c:v>
                </c:pt>
                <c:pt idx="23582">
                  <c:v>7.2637618750015989</c:v>
                </c:pt>
                <c:pt idx="23583">
                  <c:v>7.2642199999999999</c:v>
                </c:pt>
                <c:pt idx="23584">
                  <c:v>7.2646506250015994</c:v>
                </c:pt>
                <c:pt idx="23585">
                  <c:v>7.2649999999999997</c:v>
                </c:pt>
                <c:pt idx="23586">
                  <c:v>7.2648893750015988</c:v>
                </c:pt>
                <c:pt idx="23587">
                  <c:v>7.2645018750015993</c:v>
                </c:pt>
                <c:pt idx="23588">
                  <c:v>7.2640556250015988</c:v>
                </c:pt>
                <c:pt idx="23589">
                  <c:v>7.2634887499999996</c:v>
                </c:pt>
                <c:pt idx="23590">
                  <c:v>7.2630793750015989</c:v>
                </c:pt>
                <c:pt idx="23591">
                  <c:v>7.2627537499999999</c:v>
                </c:pt>
                <c:pt idx="23592">
                  <c:v>7.2623162499999996</c:v>
                </c:pt>
                <c:pt idx="23593">
                  <c:v>7.2619837499999997</c:v>
                </c:pt>
                <c:pt idx="23594">
                  <c:v>7.2615218750015993</c:v>
                </c:pt>
                <c:pt idx="23595">
                  <c:v>7.2610806250015987</c:v>
                </c:pt>
                <c:pt idx="23596">
                  <c:v>7.2606156250015994</c:v>
                </c:pt>
                <c:pt idx="23597">
                  <c:v>7.2602143750015991</c:v>
                </c:pt>
                <c:pt idx="23598">
                  <c:v>7.259886875001599</c:v>
                </c:pt>
                <c:pt idx="23599">
                  <c:v>7.2595081250015987</c:v>
                </c:pt>
                <c:pt idx="23600">
                  <c:v>7.2591756250015989</c:v>
                </c:pt>
                <c:pt idx="23601">
                  <c:v>7.2586312499999996</c:v>
                </c:pt>
                <c:pt idx="23602">
                  <c:v>7.2582312499999997</c:v>
                </c:pt>
                <c:pt idx="23603">
                  <c:v>7.25789375</c:v>
                </c:pt>
                <c:pt idx="23604">
                  <c:v>7.2575006250015992</c:v>
                </c:pt>
                <c:pt idx="23605">
                  <c:v>7.2570637500000004</c:v>
                </c:pt>
                <c:pt idx="23606">
                  <c:v>7.2566325000000003</c:v>
                </c:pt>
                <c:pt idx="23607">
                  <c:v>7.256195</c:v>
                </c:pt>
                <c:pt idx="23608">
                  <c:v>7.2557656250015992</c:v>
                </c:pt>
                <c:pt idx="23609">
                  <c:v>7.2553274999999999</c:v>
                </c:pt>
                <c:pt idx="23610">
                  <c:v>7.2549187499999999</c:v>
                </c:pt>
                <c:pt idx="23611">
                  <c:v>7.25439875</c:v>
                </c:pt>
                <c:pt idx="23612">
                  <c:v>7.2540087499999997</c:v>
                </c:pt>
                <c:pt idx="23613">
                  <c:v>7.2543818750015987</c:v>
                </c:pt>
                <c:pt idx="23614">
                  <c:v>7.254819375001599</c:v>
                </c:pt>
                <c:pt idx="23615">
                  <c:v>7.2551868750015993</c:v>
                </c:pt>
                <c:pt idx="23616">
                  <c:v>7.2556206250015993</c:v>
                </c:pt>
                <c:pt idx="23617">
                  <c:v>7.2559506250015993</c:v>
                </c:pt>
                <c:pt idx="23618">
                  <c:v>7.2563356250015989</c:v>
                </c:pt>
                <c:pt idx="23619">
                  <c:v>7.256730625001599</c:v>
                </c:pt>
                <c:pt idx="23620">
                  <c:v>7.2571056250015991</c:v>
                </c:pt>
                <c:pt idx="23621">
                  <c:v>7.2575312500000004</c:v>
                </c:pt>
                <c:pt idx="23622">
                  <c:v>7.2579943750015987</c:v>
                </c:pt>
                <c:pt idx="23623">
                  <c:v>7.2584043750015992</c:v>
                </c:pt>
                <c:pt idx="23624">
                  <c:v>7.25878625</c:v>
                </c:pt>
                <c:pt idx="23625">
                  <c:v>7.2593050000000003</c:v>
                </c:pt>
                <c:pt idx="23626">
                  <c:v>7.2596868750015986</c:v>
                </c:pt>
                <c:pt idx="23627">
                  <c:v>7.2600974999999996</c:v>
                </c:pt>
                <c:pt idx="23628">
                  <c:v>7.2605537499999997</c:v>
                </c:pt>
                <c:pt idx="23629">
                  <c:v>7.2609812500000004</c:v>
                </c:pt>
                <c:pt idx="23630">
                  <c:v>7.2614562500000002</c:v>
                </c:pt>
                <c:pt idx="23631">
                  <c:v>7.2618337500000001</c:v>
                </c:pt>
                <c:pt idx="23632">
                  <c:v>7.2622212499999996</c:v>
                </c:pt>
                <c:pt idx="23633">
                  <c:v>7.2625456250015992</c:v>
                </c:pt>
                <c:pt idx="23634">
                  <c:v>7.2621368750015991</c:v>
                </c:pt>
                <c:pt idx="23635">
                  <c:v>7.2617237499999998</c:v>
                </c:pt>
                <c:pt idx="23636">
                  <c:v>7.2613174999999996</c:v>
                </c:pt>
                <c:pt idx="23637">
                  <c:v>7.2606643750015989</c:v>
                </c:pt>
                <c:pt idx="23638">
                  <c:v>7.2601006250015994</c:v>
                </c:pt>
                <c:pt idx="23639">
                  <c:v>7.2595831250015994</c:v>
                </c:pt>
                <c:pt idx="23640">
                  <c:v>7.2590162500000002</c:v>
                </c:pt>
                <c:pt idx="23641">
                  <c:v>7.2584268750015992</c:v>
                </c:pt>
                <c:pt idx="23642">
                  <c:v>7.2578825</c:v>
                </c:pt>
                <c:pt idx="23643">
                  <c:v>7.2574481250015994</c:v>
                </c:pt>
                <c:pt idx="23644">
                  <c:v>7.2569812499999999</c:v>
                </c:pt>
                <c:pt idx="23645">
                  <c:v>7.2563537499999997</c:v>
                </c:pt>
                <c:pt idx="23646">
                  <c:v>7.2559056250015992</c:v>
                </c:pt>
                <c:pt idx="23647">
                  <c:v>7.2562350000000002</c:v>
                </c:pt>
                <c:pt idx="23648">
                  <c:v>7.2565862499999998</c:v>
                </c:pt>
                <c:pt idx="23649">
                  <c:v>7.2570350000000001</c:v>
                </c:pt>
                <c:pt idx="23650">
                  <c:v>7.2573812499999999</c:v>
                </c:pt>
                <c:pt idx="23651">
                  <c:v>7.2577506250015986</c:v>
                </c:pt>
                <c:pt idx="23652">
                  <c:v>7.2581356250015991</c:v>
                </c:pt>
                <c:pt idx="23653">
                  <c:v>7.2585062499999999</c:v>
                </c:pt>
                <c:pt idx="23654">
                  <c:v>7.25885625</c:v>
                </c:pt>
                <c:pt idx="23655">
                  <c:v>7.2592699999999999</c:v>
                </c:pt>
                <c:pt idx="23656">
                  <c:v>7.2597318750015987</c:v>
                </c:pt>
                <c:pt idx="23657">
                  <c:v>7.2594987499999997</c:v>
                </c:pt>
                <c:pt idx="23658">
                  <c:v>7.2589868750015993</c:v>
                </c:pt>
                <c:pt idx="23659">
                  <c:v>7.2586025000000003</c:v>
                </c:pt>
                <c:pt idx="23660">
                  <c:v>7.2582037499999998</c:v>
                </c:pt>
                <c:pt idx="23661">
                  <c:v>7.2586768750015986</c:v>
                </c:pt>
                <c:pt idx="23662">
                  <c:v>7.2590225000000004</c:v>
                </c:pt>
                <c:pt idx="23663">
                  <c:v>7.25936</c:v>
                </c:pt>
                <c:pt idx="23664">
                  <c:v>7.2596987500000001</c:v>
                </c:pt>
                <c:pt idx="23665">
                  <c:v>7.2596356250015992</c:v>
                </c:pt>
                <c:pt idx="23666">
                  <c:v>7.2592093750015989</c:v>
                </c:pt>
                <c:pt idx="23667">
                  <c:v>7.2588499999999998</c:v>
                </c:pt>
                <c:pt idx="23668">
                  <c:v>7.2584593750015989</c:v>
                </c:pt>
                <c:pt idx="23669">
                  <c:v>7.2581112499999998</c:v>
                </c:pt>
                <c:pt idx="23670">
                  <c:v>7.2576731250015989</c:v>
                </c:pt>
                <c:pt idx="23671">
                  <c:v>7.25723875</c:v>
                </c:pt>
                <c:pt idx="23672">
                  <c:v>7.2567737499999998</c:v>
                </c:pt>
                <c:pt idx="23673">
                  <c:v>7.25622875</c:v>
                </c:pt>
                <c:pt idx="23674">
                  <c:v>7.2557437499999997</c:v>
                </c:pt>
                <c:pt idx="23675">
                  <c:v>7.2562049999999996</c:v>
                </c:pt>
                <c:pt idx="23676">
                  <c:v>7.2565274999999998</c:v>
                </c:pt>
                <c:pt idx="23677">
                  <c:v>7.2569018750015992</c:v>
                </c:pt>
                <c:pt idx="23678">
                  <c:v>7.2572662499999998</c:v>
                </c:pt>
                <c:pt idx="23679">
                  <c:v>7.2576768750015992</c:v>
                </c:pt>
                <c:pt idx="23680">
                  <c:v>7.2581049999999996</c:v>
                </c:pt>
                <c:pt idx="23681">
                  <c:v>7.2584818750015989</c:v>
                </c:pt>
                <c:pt idx="23682">
                  <c:v>7.2588281250015987</c:v>
                </c:pt>
                <c:pt idx="23683">
                  <c:v>7.2592512500000002</c:v>
                </c:pt>
                <c:pt idx="23684">
                  <c:v>7.2597687500000001</c:v>
                </c:pt>
                <c:pt idx="23685">
                  <c:v>7.2601968750015988</c:v>
                </c:pt>
                <c:pt idx="23686">
                  <c:v>7.260580625001599</c:v>
                </c:pt>
                <c:pt idx="23687">
                  <c:v>7.2610549999999998</c:v>
                </c:pt>
                <c:pt idx="23688">
                  <c:v>7.2613837500000002</c:v>
                </c:pt>
                <c:pt idx="23689">
                  <c:v>7.2618093750015991</c:v>
                </c:pt>
                <c:pt idx="23690">
                  <c:v>7.2622287500000002</c:v>
                </c:pt>
                <c:pt idx="23691">
                  <c:v>7.2625918750015988</c:v>
                </c:pt>
                <c:pt idx="23692">
                  <c:v>7.2629625000000004</c:v>
                </c:pt>
                <c:pt idx="23693">
                  <c:v>7.2633425000000003</c:v>
                </c:pt>
                <c:pt idx="23694">
                  <c:v>7.2637749999999999</c:v>
                </c:pt>
                <c:pt idx="23695">
                  <c:v>7.2641562500000001</c:v>
                </c:pt>
                <c:pt idx="23696">
                  <c:v>7.2641049999999998</c:v>
                </c:pt>
                <c:pt idx="23697">
                  <c:v>7.2637012500000004</c:v>
                </c:pt>
                <c:pt idx="23698">
                  <c:v>7.2640475000000002</c:v>
                </c:pt>
                <c:pt idx="23699">
                  <c:v>7.2642431250015989</c:v>
                </c:pt>
                <c:pt idx="23700">
                  <c:v>7.2642862499999996</c:v>
                </c:pt>
                <c:pt idx="23701">
                  <c:v>7.2638737500000001</c:v>
                </c:pt>
                <c:pt idx="23702">
                  <c:v>7.2634150000000002</c:v>
                </c:pt>
                <c:pt idx="23703">
                  <c:v>7.2630881250015991</c:v>
                </c:pt>
                <c:pt idx="23704">
                  <c:v>7.2625774999999999</c:v>
                </c:pt>
                <c:pt idx="23705">
                  <c:v>7.2620174999999998</c:v>
                </c:pt>
                <c:pt idx="23706">
                  <c:v>7.2614274999999999</c:v>
                </c:pt>
                <c:pt idx="23707">
                  <c:v>7.2608924999999997</c:v>
                </c:pt>
                <c:pt idx="23708">
                  <c:v>7.2603056250015987</c:v>
                </c:pt>
                <c:pt idx="23709">
                  <c:v>7.2595987500000003</c:v>
                </c:pt>
                <c:pt idx="23710">
                  <c:v>7.2588425000000001</c:v>
                </c:pt>
                <c:pt idx="23711">
                  <c:v>7.2580143750015989</c:v>
                </c:pt>
                <c:pt idx="23712">
                  <c:v>7.2570412500000003</c:v>
                </c:pt>
                <c:pt idx="23713">
                  <c:v>7.256064375001599</c:v>
                </c:pt>
                <c:pt idx="23714">
                  <c:v>7.2551837499999996</c:v>
                </c:pt>
                <c:pt idx="23715">
                  <c:v>7.2542762500000002</c:v>
                </c:pt>
                <c:pt idx="23716">
                  <c:v>7.2533681250015993</c:v>
                </c:pt>
                <c:pt idx="23717">
                  <c:v>7.2524412500000004</c:v>
                </c:pt>
                <c:pt idx="23718">
                  <c:v>7.2515243750015994</c:v>
                </c:pt>
                <c:pt idx="23719">
                  <c:v>7.2507306250015988</c:v>
                </c:pt>
                <c:pt idx="23720">
                  <c:v>7.2500506250015988</c:v>
                </c:pt>
                <c:pt idx="23721">
                  <c:v>7.2493981250015986</c:v>
                </c:pt>
                <c:pt idx="23722">
                  <c:v>7.2488824999999997</c:v>
                </c:pt>
                <c:pt idx="23723">
                  <c:v>7.2484349999999997</c:v>
                </c:pt>
                <c:pt idx="23724">
                  <c:v>7.2480012499999997</c:v>
                </c:pt>
                <c:pt idx="23725">
                  <c:v>7.2476062499999996</c:v>
                </c:pt>
                <c:pt idx="23726">
                  <c:v>7.2470631250015991</c:v>
                </c:pt>
                <c:pt idx="23727">
                  <c:v>7.2464837500000003</c:v>
                </c:pt>
                <c:pt idx="23728">
                  <c:v>7.246058125001599</c:v>
                </c:pt>
                <c:pt idx="23729">
                  <c:v>7.2456231250015986</c:v>
                </c:pt>
                <c:pt idx="23730">
                  <c:v>7.2452237500000001</c:v>
                </c:pt>
                <c:pt idx="23731">
                  <c:v>7.2448499999999996</c:v>
                </c:pt>
                <c:pt idx="23732">
                  <c:v>7.2451749999999997</c:v>
                </c:pt>
                <c:pt idx="23733">
                  <c:v>7.2455206250015989</c:v>
                </c:pt>
                <c:pt idx="23734">
                  <c:v>7.2458468750015994</c:v>
                </c:pt>
                <c:pt idx="23735">
                  <c:v>7.2461693750015987</c:v>
                </c:pt>
                <c:pt idx="23736">
                  <c:v>7.2466356250015993</c:v>
                </c:pt>
                <c:pt idx="23737">
                  <c:v>7.2469824999999997</c:v>
                </c:pt>
                <c:pt idx="23738">
                  <c:v>7.2473212499999997</c:v>
                </c:pt>
                <c:pt idx="23739">
                  <c:v>7.2476556250015989</c:v>
                </c:pt>
                <c:pt idx="23740">
                  <c:v>7.2480287499999996</c:v>
                </c:pt>
                <c:pt idx="23741">
                  <c:v>7.2484493750015986</c:v>
                </c:pt>
                <c:pt idx="23742">
                  <c:v>7.2488093750015992</c:v>
                </c:pt>
                <c:pt idx="23743">
                  <c:v>7.2492175000000003</c:v>
                </c:pt>
                <c:pt idx="23744">
                  <c:v>7.2496868750015988</c:v>
                </c:pt>
                <c:pt idx="23745">
                  <c:v>7.2501768750015989</c:v>
                </c:pt>
                <c:pt idx="23746">
                  <c:v>7.2505825000000002</c:v>
                </c:pt>
                <c:pt idx="23747">
                  <c:v>7.2509443750015992</c:v>
                </c:pt>
                <c:pt idx="23748">
                  <c:v>7.2513493750015989</c:v>
                </c:pt>
                <c:pt idx="23749">
                  <c:v>7.2518218750015988</c:v>
                </c:pt>
                <c:pt idx="23750">
                  <c:v>7.2523474999999999</c:v>
                </c:pt>
                <c:pt idx="23751">
                  <c:v>7.2528249999999996</c:v>
                </c:pt>
                <c:pt idx="23752">
                  <c:v>7.2532881250015988</c:v>
                </c:pt>
                <c:pt idx="23753">
                  <c:v>7.2536612500000004</c:v>
                </c:pt>
                <c:pt idx="23754">
                  <c:v>7.2540275000000003</c:v>
                </c:pt>
                <c:pt idx="23755">
                  <c:v>7.2544618750015992</c:v>
                </c:pt>
                <c:pt idx="23756">
                  <c:v>7.2548450000000004</c:v>
                </c:pt>
                <c:pt idx="23757">
                  <c:v>7.2553962500000004</c:v>
                </c:pt>
                <c:pt idx="23758">
                  <c:v>7.2557900000000002</c:v>
                </c:pt>
                <c:pt idx="23759">
                  <c:v>7.2562187500000004</c:v>
                </c:pt>
                <c:pt idx="23760">
                  <c:v>7.2566556250015992</c:v>
                </c:pt>
                <c:pt idx="23761">
                  <c:v>7.2571281250015991</c:v>
                </c:pt>
                <c:pt idx="23762">
                  <c:v>7.2575568750015993</c:v>
                </c:pt>
                <c:pt idx="23763">
                  <c:v>7.2580074999999997</c:v>
                </c:pt>
                <c:pt idx="23764">
                  <c:v>7.2584437499999996</c:v>
                </c:pt>
                <c:pt idx="23765">
                  <c:v>7.2588524999999997</c:v>
                </c:pt>
                <c:pt idx="23766">
                  <c:v>7.2593462500000001</c:v>
                </c:pt>
                <c:pt idx="23767">
                  <c:v>7.2597424999999998</c:v>
                </c:pt>
                <c:pt idx="23768">
                  <c:v>7.2592587499999999</c:v>
                </c:pt>
                <c:pt idx="23769">
                  <c:v>7.2587287500000004</c:v>
                </c:pt>
                <c:pt idx="23770">
                  <c:v>7.2581562499999999</c:v>
                </c:pt>
                <c:pt idx="23771">
                  <c:v>7.2574881250015988</c:v>
                </c:pt>
                <c:pt idx="23772">
                  <c:v>7.2565993750015991</c:v>
                </c:pt>
                <c:pt idx="23773">
                  <c:v>7.2556450000000003</c:v>
                </c:pt>
                <c:pt idx="23774">
                  <c:v>7.2547031250015994</c:v>
                </c:pt>
                <c:pt idx="23775">
                  <c:v>7.2536649999999998</c:v>
                </c:pt>
                <c:pt idx="23776">
                  <c:v>7.2526306250015988</c:v>
                </c:pt>
                <c:pt idx="23777">
                  <c:v>7.25156125</c:v>
                </c:pt>
                <c:pt idx="23778">
                  <c:v>7.2506543750015986</c:v>
                </c:pt>
                <c:pt idx="23779">
                  <c:v>7.2498737499999999</c:v>
                </c:pt>
                <c:pt idx="23780">
                  <c:v>7.2491300000000001</c:v>
                </c:pt>
                <c:pt idx="23781">
                  <c:v>7.2484218750015987</c:v>
                </c:pt>
                <c:pt idx="23782">
                  <c:v>7.2477187499999998</c:v>
                </c:pt>
                <c:pt idx="23783">
                  <c:v>7.247029375001599</c:v>
                </c:pt>
                <c:pt idx="23784">
                  <c:v>7.2462618750015988</c:v>
                </c:pt>
                <c:pt idx="23785">
                  <c:v>7.2454799999999997</c:v>
                </c:pt>
                <c:pt idx="23786">
                  <c:v>7.2446881250015993</c:v>
                </c:pt>
                <c:pt idx="23787">
                  <c:v>7.2440168750015994</c:v>
                </c:pt>
                <c:pt idx="23788">
                  <c:v>7.243335625001599</c:v>
                </c:pt>
                <c:pt idx="23789">
                  <c:v>7.2426962499999998</c:v>
                </c:pt>
                <c:pt idx="23790">
                  <c:v>7.2420925</c:v>
                </c:pt>
                <c:pt idx="23791">
                  <c:v>7.2414856250015989</c:v>
                </c:pt>
                <c:pt idx="23792">
                  <c:v>7.2411106250015989</c:v>
                </c:pt>
                <c:pt idx="23793">
                  <c:v>7.2405356250015993</c:v>
                </c:pt>
                <c:pt idx="23794">
                  <c:v>7.2401268750015992</c:v>
                </c:pt>
                <c:pt idx="23795">
                  <c:v>7.2403243750015989</c:v>
                </c:pt>
                <c:pt idx="23796">
                  <c:v>7.2406768750015988</c:v>
                </c:pt>
                <c:pt idx="23797">
                  <c:v>7.2410949999999996</c:v>
                </c:pt>
                <c:pt idx="23798">
                  <c:v>7.2415124999999998</c:v>
                </c:pt>
                <c:pt idx="23799">
                  <c:v>7.2418793750015986</c:v>
                </c:pt>
                <c:pt idx="23800">
                  <c:v>7.2422193750015991</c:v>
                </c:pt>
                <c:pt idx="23801">
                  <c:v>7.2426181250015986</c:v>
                </c:pt>
                <c:pt idx="23802">
                  <c:v>7.2430156250015987</c:v>
                </c:pt>
                <c:pt idx="23803">
                  <c:v>7.2434050000000001</c:v>
                </c:pt>
                <c:pt idx="23804">
                  <c:v>7.2438149999999997</c:v>
                </c:pt>
                <c:pt idx="23805">
                  <c:v>7.2442425000000004</c:v>
                </c:pt>
                <c:pt idx="23806">
                  <c:v>7.2447324999999996</c:v>
                </c:pt>
                <c:pt idx="23807">
                  <c:v>7.2452337499999997</c:v>
                </c:pt>
                <c:pt idx="23808">
                  <c:v>7.2456337499999997</c:v>
                </c:pt>
                <c:pt idx="23809">
                  <c:v>7.2460399999999998</c:v>
                </c:pt>
                <c:pt idx="23810">
                  <c:v>7.2465331250015987</c:v>
                </c:pt>
                <c:pt idx="23811">
                  <c:v>7.246936875001599</c:v>
                </c:pt>
                <c:pt idx="23812">
                  <c:v>7.2472799999999999</c:v>
                </c:pt>
                <c:pt idx="23813">
                  <c:v>7.2477400000000003</c:v>
                </c:pt>
                <c:pt idx="23814">
                  <c:v>7.2483206250015986</c:v>
                </c:pt>
                <c:pt idx="23815">
                  <c:v>7.2487812500000004</c:v>
                </c:pt>
                <c:pt idx="23816">
                  <c:v>7.2491087500000004</c:v>
                </c:pt>
                <c:pt idx="23817">
                  <c:v>7.2495162500000001</c:v>
                </c:pt>
                <c:pt idx="23818">
                  <c:v>7.2499399999999996</c:v>
                </c:pt>
                <c:pt idx="23819">
                  <c:v>7.2503812500000002</c:v>
                </c:pt>
                <c:pt idx="23820">
                  <c:v>7.2508549999999996</c:v>
                </c:pt>
                <c:pt idx="23821">
                  <c:v>7.2512125000000003</c:v>
                </c:pt>
                <c:pt idx="23822">
                  <c:v>7.2516274999999997</c:v>
                </c:pt>
                <c:pt idx="23823">
                  <c:v>7.2520024999999997</c:v>
                </c:pt>
                <c:pt idx="23824">
                  <c:v>7.2524081250015993</c:v>
                </c:pt>
                <c:pt idx="23825">
                  <c:v>7.2520150000000001</c:v>
                </c:pt>
                <c:pt idx="23826">
                  <c:v>7.2515381250015993</c:v>
                </c:pt>
                <c:pt idx="23827">
                  <c:v>7.2511437499999998</c:v>
                </c:pt>
                <c:pt idx="23828">
                  <c:v>7.2505962500000001</c:v>
                </c:pt>
                <c:pt idx="23829">
                  <c:v>7.2500437499999997</c:v>
                </c:pt>
                <c:pt idx="23830">
                  <c:v>7.2495712499999998</c:v>
                </c:pt>
                <c:pt idx="23831">
                  <c:v>7.24914375</c:v>
                </c:pt>
                <c:pt idx="23832">
                  <c:v>7.2487843750015992</c:v>
                </c:pt>
                <c:pt idx="23833">
                  <c:v>7.24813375</c:v>
                </c:pt>
                <c:pt idx="23834">
                  <c:v>7.2476443750015989</c:v>
                </c:pt>
                <c:pt idx="23835">
                  <c:v>7.2479250000000004</c:v>
                </c:pt>
                <c:pt idx="23836">
                  <c:v>7.2483543750015986</c:v>
                </c:pt>
                <c:pt idx="23837">
                  <c:v>7.248719375001599</c:v>
                </c:pt>
                <c:pt idx="23838">
                  <c:v>7.2491356250015988</c:v>
                </c:pt>
                <c:pt idx="23839">
                  <c:v>7.2495025000000002</c:v>
                </c:pt>
                <c:pt idx="23840">
                  <c:v>7.2498975000000003</c:v>
                </c:pt>
                <c:pt idx="23841">
                  <c:v>7.2502568750015994</c:v>
                </c:pt>
                <c:pt idx="23842">
                  <c:v>7.2506512499999998</c:v>
                </c:pt>
                <c:pt idx="23843">
                  <c:v>7.25101</c:v>
                </c:pt>
                <c:pt idx="23844">
                  <c:v>7.2513350000000001</c:v>
                </c:pt>
                <c:pt idx="23845">
                  <c:v>7.251721875001599</c:v>
                </c:pt>
                <c:pt idx="23846">
                  <c:v>7.2521643750015992</c:v>
                </c:pt>
                <c:pt idx="23847">
                  <c:v>7.25249875</c:v>
                </c:pt>
                <c:pt idx="23848">
                  <c:v>7.2528537499999999</c:v>
                </c:pt>
                <c:pt idx="23849">
                  <c:v>7.2532525000000003</c:v>
                </c:pt>
                <c:pt idx="23850">
                  <c:v>7.2537062499999996</c:v>
                </c:pt>
                <c:pt idx="23851">
                  <c:v>7.2540981250015992</c:v>
                </c:pt>
                <c:pt idx="23852">
                  <c:v>7.2537556250015989</c:v>
                </c:pt>
                <c:pt idx="23853">
                  <c:v>7.2533587500000003</c:v>
                </c:pt>
                <c:pt idx="23854">
                  <c:v>7.2528712500000001</c:v>
                </c:pt>
                <c:pt idx="23855">
                  <c:v>7.2533143750015991</c:v>
                </c:pt>
                <c:pt idx="23856">
                  <c:v>7.2536956250015994</c:v>
                </c:pt>
                <c:pt idx="23857">
                  <c:v>7.2540787499999997</c:v>
                </c:pt>
                <c:pt idx="23858">
                  <c:v>7.2545187499999999</c:v>
                </c:pt>
                <c:pt idx="23859">
                  <c:v>7.2548793750015994</c:v>
                </c:pt>
                <c:pt idx="23860">
                  <c:v>7.2545812500000002</c:v>
                </c:pt>
                <c:pt idx="23861">
                  <c:v>7.2541650000000004</c:v>
                </c:pt>
                <c:pt idx="23862">
                  <c:v>7.2538412499999998</c:v>
                </c:pt>
                <c:pt idx="23863">
                  <c:v>7.2534081250015987</c:v>
                </c:pt>
                <c:pt idx="23864">
                  <c:v>7.2528462500000002</c:v>
                </c:pt>
                <c:pt idx="23865">
                  <c:v>7.2522781250015989</c:v>
                </c:pt>
                <c:pt idx="23866">
                  <c:v>7.251665</c:v>
                </c:pt>
                <c:pt idx="23867">
                  <c:v>7.2509812499999997</c:v>
                </c:pt>
                <c:pt idx="23868">
                  <c:v>7.2503849999999996</c:v>
                </c:pt>
                <c:pt idx="23869">
                  <c:v>7.2497118750015987</c:v>
                </c:pt>
                <c:pt idx="23870">
                  <c:v>7.2489856250015992</c:v>
                </c:pt>
                <c:pt idx="23871">
                  <c:v>7.2483993750015987</c:v>
                </c:pt>
                <c:pt idx="23872">
                  <c:v>7.2478943750015992</c:v>
                </c:pt>
                <c:pt idx="23873">
                  <c:v>7.2474774999999996</c:v>
                </c:pt>
                <c:pt idx="23874">
                  <c:v>7.2471474999999996</c:v>
                </c:pt>
                <c:pt idx="23875">
                  <c:v>7.2466837499999999</c:v>
                </c:pt>
                <c:pt idx="23876">
                  <c:v>7.2461437499999999</c:v>
                </c:pt>
                <c:pt idx="23877">
                  <c:v>7.2458012500000004</c:v>
                </c:pt>
                <c:pt idx="23878">
                  <c:v>7.2452112499999997</c:v>
                </c:pt>
                <c:pt idx="23879">
                  <c:v>7.2445087499999996</c:v>
                </c:pt>
                <c:pt idx="23880">
                  <c:v>7.2441275000000003</c:v>
                </c:pt>
                <c:pt idx="23881">
                  <c:v>7.2437474999999996</c:v>
                </c:pt>
                <c:pt idx="23882">
                  <c:v>7.2432875000000001</c:v>
                </c:pt>
                <c:pt idx="23883">
                  <c:v>7.2428606250015992</c:v>
                </c:pt>
                <c:pt idx="23884">
                  <c:v>7.2424600000000003</c:v>
                </c:pt>
                <c:pt idx="23885">
                  <c:v>7.2420799999999996</c:v>
                </c:pt>
                <c:pt idx="23886">
                  <c:v>7.2417487500000002</c:v>
                </c:pt>
                <c:pt idx="23887">
                  <c:v>7.2413631250015991</c:v>
                </c:pt>
                <c:pt idx="23888">
                  <c:v>7.2410031250015994</c:v>
                </c:pt>
                <c:pt idx="23889">
                  <c:v>7.2410862500000004</c:v>
                </c:pt>
                <c:pt idx="23890">
                  <c:v>7.2414593750015994</c:v>
                </c:pt>
                <c:pt idx="23891">
                  <c:v>7.241810625001599</c:v>
                </c:pt>
                <c:pt idx="23892">
                  <c:v>7.2423124999999997</c:v>
                </c:pt>
                <c:pt idx="23893">
                  <c:v>7.2427149999999996</c:v>
                </c:pt>
                <c:pt idx="23894">
                  <c:v>7.2431993750015993</c:v>
                </c:pt>
                <c:pt idx="23895">
                  <c:v>7.2435768750015992</c:v>
                </c:pt>
                <c:pt idx="23896">
                  <c:v>7.24395875</c:v>
                </c:pt>
                <c:pt idx="23897">
                  <c:v>7.2443437499999996</c:v>
                </c:pt>
                <c:pt idx="23898">
                  <c:v>7.2447524999999997</c:v>
                </c:pt>
                <c:pt idx="23899">
                  <c:v>7.2450912499999998</c:v>
                </c:pt>
                <c:pt idx="23900">
                  <c:v>7.2454175000000003</c:v>
                </c:pt>
                <c:pt idx="23901">
                  <c:v>7.245845625001599</c:v>
                </c:pt>
                <c:pt idx="23902">
                  <c:v>7.2462518750015992</c:v>
                </c:pt>
                <c:pt idx="23903">
                  <c:v>7.2465881250015993</c:v>
                </c:pt>
                <c:pt idx="23904">
                  <c:v>7.2469762500000003</c:v>
                </c:pt>
                <c:pt idx="23905">
                  <c:v>7.2474393750015986</c:v>
                </c:pt>
                <c:pt idx="23906">
                  <c:v>7.2479512499999998</c:v>
                </c:pt>
                <c:pt idx="23907">
                  <c:v>7.2483568750015994</c:v>
                </c:pt>
                <c:pt idx="23908">
                  <c:v>7.2487874999999997</c:v>
                </c:pt>
                <c:pt idx="23909">
                  <c:v>7.2492437499999998</c:v>
                </c:pt>
                <c:pt idx="23910">
                  <c:v>7.2495687499999999</c:v>
                </c:pt>
                <c:pt idx="23911">
                  <c:v>7.2499968750015986</c:v>
                </c:pt>
                <c:pt idx="23912">
                  <c:v>7.2498112499999996</c:v>
                </c:pt>
                <c:pt idx="23913">
                  <c:v>7.2502149999999999</c:v>
                </c:pt>
                <c:pt idx="23914">
                  <c:v>7.2505537499999999</c:v>
                </c:pt>
                <c:pt idx="23915">
                  <c:v>7.2501843750015986</c:v>
                </c:pt>
                <c:pt idx="23916">
                  <c:v>7.2496262500000004</c:v>
                </c:pt>
                <c:pt idx="23917">
                  <c:v>7.2490649999999999</c:v>
                </c:pt>
                <c:pt idx="23918">
                  <c:v>7.2486924999999998</c:v>
                </c:pt>
                <c:pt idx="23919">
                  <c:v>7.2482506250015986</c:v>
                </c:pt>
                <c:pt idx="23920">
                  <c:v>7.2478462500000003</c:v>
                </c:pt>
                <c:pt idx="23921">
                  <c:v>7.2474487500000002</c:v>
                </c:pt>
                <c:pt idx="23922">
                  <c:v>7.2470175000000001</c:v>
                </c:pt>
                <c:pt idx="23923">
                  <c:v>7.2466293750015991</c:v>
                </c:pt>
                <c:pt idx="23924">
                  <c:v>7.2462912499999996</c:v>
                </c:pt>
                <c:pt idx="23925">
                  <c:v>7.2466493750015992</c:v>
                </c:pt>
                <c:pt idx="23926">
                  <c:v>7.2469968750015994</c:v>
                </c:pt>
                <c:pt idx="23927">
                  <c:v>7.2466699999999999</c:v>
                </c:pt>
                <c:pt idx="23928">
                  <c:v>7.2463306250015993</c:v>
                </c:pt>
                <c:pt idx="23929">
                  <c:v>7.2462125000000004</c:v>
                </c:pt>
                <c:pt idx="23930">
                  <c:v>7.2458012500000004</c:v>
                </c:pt>
                <c:pt idx="23931">
                  <c:v>7.2454681250015991</c:v>
                </c:pt>
                <c:pt idx="23932">
                  <c:v>7.2455693750015993</c:v>
                </c:pt>
                <c:pt idx="23933">
                  <c:v>7.246058125001599</c:v>
                </c:pt>
                <c:pt idx="23934">
                  <c:v>7.2464681250015994</c:v>
                </c:pt>
                <c:pt idx="23935">
                  <c:v>7.2469318750015992</c:v>
                </c:pt>
                <c:pt idx="23936">
                  <c:v>7.24743125</c:v>
                </c:pt>
                <c:pt idx="23937">
                  <c:v>7.2479025000000004</c:v>
                </c:pt>
                <c:pt idx="23938">
                  <c:v>7.2483431250015986</c:v>
                </c:pt>
                <c:pt idx="23939">
                  <c:v>7.2487975000000002</c:v>
                </c:pt>
                <c:pt idx="23940">
                  <c:v>7.2492056250015988</c:v>
                </c:pt>
                <c:pt idx="23941">
                  <c:v>7.2495312500000004</c:v>
                </c:pt>
                <c:pt idx="23942">
                  <c:v>7.2499431250015993</c:v>
                </c:pt>
                <c:pt idx="23943">
                  <c:v>7.2503956250015991</c:v>
                </c:pt>
                <c:pt idx="23944">
                  <c:v>7.2508024999999998</c:v>
                </c:pt>
                <c:pt idx="23945">
                  <c:v>7.2513050000000003</c:v>
                </c:pt>
                <c:pt idx="23946">
                  <c:v>7.2516625000000001</c:v>
                </c:pt>
                <c:pt idx="23947">
                  <c:v>7.2519825000000004</c:v>
                </c:pt>
                <c:pt idx="23948">
                  <c:v>7.2524768750015989</c:v>
                </c:pt>
                <c:pt idx="23949">
                  <c:v>7.2528487500000001</c:v>
                </c:pt>
                <c:pt idx="23950">
                  <c:v>7.2523468750015994</c:v>
                </c:pt>
                <c:pt idx="23951">
                  <c:v>7.2516568750015988</c:v>
                </c:pt>
                <c:pt idx="23952">
                  <c:v>7.2512306250015994</c:v>
                </c:pt>
                <c:pt idx="23953">
                  <c:v>7.2508462500000004</c:v>
                </c:pt>
                <c:pt idx="23954">
                  <c:v>7.2504043750015992</c:v>
                </c:pt>
                <c:pt idx="23955">
                  <c:v>7.2497550000000004</c:v>
                </c:pt>
                <c:pt idx="23956">
                  <c:v>7.2493381250015991</c:v>
                </c:pt>
                <c:pt idx="23957">
                  <c:v>7.2488025</c:v>
                </c:pt>
                <c:pt idx="23958">
                  <c:v>7.2482162499999996</c:v>
                </c:pt>
                <c:pt idx="23959">
                  <c:v>7.2476256250015991</c:v>
                </c:pt>
                <c:pt idx="23960">
                  <c:v>7.2470749999999997</c:v>
                </c:pt>
                <c:pt idx="23961">
                  <c:v>7.2463312499999999</c:v>
                </c:pt>
                <c:pt idx="23962">
                  <c:v>7.2455587499999998</c:v>
                </c:pt>
                <c:pt idx="23963">
                  <c:v>7.2448068750015988</c:v>
                </c:pt>
                <c:pt idx="23964">
                  <c:v>7.2439612499999999</c:v>
                </c:pt>
                <c:pt idx="23965">
                  <c:v>7.24315</c:v>
                </c:pt>
                <c:pt idx="23966">
                  <c:v>7.2423931250015992</c:v>
                </c:pt>
                <c:pt idx="23967">
                  <c:v>7.2416193750015987</c:v>
                </c:pt>
                <c:pt idx="23968">
                  <c:v>7.2409224999999999</c:v>
                </c:pt>
                <c:pt idx="23969">
                  <c:v>7.2402875</c:v>
                </c:pt>
                <c:pt idx="23970">
                  <c:v>7.2396525</c:v>
                </c:pt>
                <c:pt idx="23971">
                  <c:v>7.239146875001599</c:v>
                </c:pt>
                <c:pt idx="23972">
                  <c:v>7.2387050000000004</c:v>
                </c:pt>
                <c:pt idx="23973">
                  <c:v>7.2381887499999999</c:v>
                </c:pt>
                <c:pt idx="23974">
                  <c:v>7.2377399999999996</c:v>
                </c:pt>
                <c:pt idx="23975">
                  <c:v>7.2370268750015994</c:v>
                </c:pt>
                <c:pt idx="23976">
                  <c:v>7.2366006250015991</c:v>
                </c:pt>
                <c:pt idx="23977">
                  <c:v>7.2362268750015986</c:v>
                </c:pt>
                <c:pt idx="23978">
                  <c:v>7.2358450000000003</c:v>
                </c:pt>
                <c:pt idx="23979">
                  <c:v>7.2354349999999998</c:v>
                </c:pt>
                <c:pt idx="23980">
                  <c:v>7.2350806250015989</c:v>
                </c:pt>
                <c:pt idx="23981">
                  <c:v>7.2347562500000002</c:v>
                </c:pt>
                <c:pt idx="23982">
                  <c:v>7.2342006250015993</c:v>
                </c:pt>
                <c:pt idx="23983">
                  <c:v>7.2337687500000003</c:v>
                </c:pt>
                <c:pt idx="23984">
                  <c:v>7.2340762500000002</c:v>
                </c:pt>
                <c:pt idx="23985">
                  <c:v>7.2345168750015993</c:v>
                </c:pt>
                <c:pt idx="23986">
                  <c:v>7.2348625000000002</c:v>
                </c:pt>
                <c:pt idx="23987">
                  <c:v>7.2351900000000002</c:v>
                </c:pt>
                <c:pt idx="23988">
                  <c:v>7.2355725</c:v>
                </c:pt>
                <c:pt idx="23989">
                  <c:v>7.2359074999999997</c:v>
                </c:pt>
                <c:pt idx="23990">
                  <c:v>7.2363549999999996</c:v>
                </c:pt>
                <c:pt idx="23991">
                  <c:v>7.2368837499999996</c:v>
                </c:pt>
                <c:pt idx="23992">
                  <c:v>7.237316875001599</c:v>
                </c:pt>
                <c:pt idx="23993">
                  <c:v>7.2378381250015993</c:v>
                </c:pt>
                <c:pt idx="23994">
                  <c:v>7.2384424999999997</c:v>
                </c:pt>
                <c:pt idx="23995">
                  <c:v>7.238855</c:v>
                </c:pt>
                <c:pt idx="23996">
                  <c:v>7.239311875001599</c:v>
                </c:pt>
                <c:pt idx="23997">
                  <c:v>7.2397881250015992</c:v>
                </c:pt>
                <c:pt idx="23998">
                  <c:v>7.2403118750015993</c:v>
                </c:pt>
                <c:pt idx="23999">
                  <c:v>7.2407762499999997</c:v>
                </c:pt>
                <c:pt idx="24000">
                  <c:v>7.2410993750015988</c:v>
                </c:pt>
                <c:pt idx="24001">
                  <c:v>7.241528125001599</c:v>
                </c:pt>
                <c:pt idx="24002">
                  <c:v>7.24191875</c:v>
                </c:pt>
                <c:pt idx="24003">
                  <c:v>7.24226875</c:v>
                </c:pt>
                <c:pt idx="24004">
                  <c:v>7.242596875001599</c:v>
                </c:pt>
                <c:pt idx="24005">
                  <c:v>7.24226875</c:v>
                </c:pt>
                <c:pt idx="24006">
                  <c:v>7.2419149999999997</c:v>
                </c:pt>
                <c:pt idx="24007">
                  <c:v>7.2415593750015992</c:v>
                </c:pt>
                <c:pt idx="24008">
                  <c:v>7.241141875001599</c:v>
                </c:pt>
                <c:pt idx="24009">
                  <c:v>7.2408037500000004</c:v>
                </c:pt>
                <c:pt idx="24010">
                  <c:v>7.2404299999999999</c:v>
                </c:pt>
                <c:pt idx="24011">
                  <c:v>7.2408181250015993</c:v>
                </c:pt>
                <c:pt idx="24012">
                  <c:v>7.2411768750015986</c:v>
                </c:pt>
                <c:pt idx="24013">
                  <c:v>7.2408218750015987</c:v>
                </c:pt>
                <c:pt idx="24014">
                  <c:v>7.2403431250015986</c:v>
                </c:pt>
                <c:pt idx="24015">
                  <c:v>7.2398800000000003</c:v>
                </c:pt>
                <c:pt idx="24016">
                  <c:v>7.2393581250015986</c:v>
                </c:pt>
                <c:pt idx="24017">
                  <c:v>7.2390306250015986</c:v>
                </c:pt>
                <c:pt idx="24018">
                  <c:v>7.2386125000000003</c:v>
                </c:pt>
                <c:pt idx="24019">
                  <c:v>7.2385856250015994</c:v>
                </c:pt>
                <c:pt idx="24020">
                  <c:v>7.2389681250015991</c:v>
                </c:pt>
                <c:pt idx="24021">
                  <c:v>7.2393000000000001</c:v>
                </c:pt>
                <c:pt idx="24022">
                  <c:v>7.2396962499999997</c:v>
                </c:pt>
                <c:pt idx="24023">
                  <c:v>7.2400643750015989</c:v>
                </c:pt>
                <c:pt idx="24024">
                  <c:v>7.2405637499999997</c:v>
                </c:pt>
                <c:pt idx="24025">
                  <c:v>7.2410712500000001</c:v>
                </c:pt>
                <c:pt idx="24026">
                  <c:v>7.241553125001599</c:v>
                </c:pt>
                <c:pt idx="24027">
                  <c:v>7.2419462499999998</c:v>
                </c:pt>
                <c:pt idx="24028">
                  <c:v>7.2423693750015987</c:v>
                </c:pt>
                <c:pt idx="24029">
                  <c:v>7.2427712499999997</c:v>
                </c:pt>
                <c:pt idx="24030">
                  <c:v>7.2432431250015989</c:v>
                </c:pt>
                <c:pt idx="24031">
                  <c:v>7.2436693750015992</c:v>
                </c:pt>
                <c:pt idx="24032">
                  <c:v>7.2440512500000001</c:v>
                </c:pt>
                <c:pt idx="24033">
                  <c:v>7.2444393750015994</c:v>
                </c:pt>
                <c:pt idx="24034">
                  <c:v>7.2449275000000002</c:v>
                </c:pt>
                <c:pt idx="24035">
                  <c:v>7.2453325</c:v>
                </c:pt>
                <c:pt idx="24036">
                  <c:v>7.2457306250015989</c:v>
                </c:pt>
                <c:pt idx="24037">
                  <c:v>7.2462400000000002</c:v>
                </c:pt>
                <c:pt idx="24038">
                  <c:v>7.2466581250015993</c:v>
                </c:pt>
                <c:pt idx="24039">
                  <c:v>7.247054375001599</c:v>
                </c:pt>
                <c:pt idx="24040">
                  <c:v>7.2474587499999998</c:v>
                </c:pt>
                <c:pt idx="24041">
                  <c:v>7.2478806250015992</c:v>
                </c:pt>
                <c:pt idx="24042">
                  <c:v>7.2482393750015994</c:v>
                </c:pt>
                <c:pt idx="24043">
                  <c:v>7.2485806250015994</c:v>
                </c:pt>
                <c:pt idx="24044">
                  <c:v>7.2489612499999998</c:v>
                </c:pt>
                <c:pt idx="24045">
                  <c:v>7.2492974999999999</c:v>
                </c:pt>
                <c:pt idx="24046">
                  <c:v>7.2496912499999997</c:v>
                </c:pt>
                <c:pt idx="24047">
                  <c:v>7.2492468750015986</c:v>
                </c:pt>
                <c:pt idx="24048">
                  <c:v>7.2488918750015987</c:v>
                </c:pt>
                <c:pt idx="24049">
                  <c:v>7.2485256250015988</c:v>
                </c:pt>
                <c:pt idx="24050">
                  <c:v>7.2481656250015991</c:v>
                </c:pt>
                <c:pt idx="24051">
                  <c:v>7.2474306250015994</c:v>
                </c:pt>
                <c:pt idx="24052">
                  <c:v>7.2467893750015993</c:v>
                </c:pt>
                <c:pt idx="24053">
                  <c:v>7.246080625001599</c:v>
                </c:pt>
                <c:pt idx="24054">
                  <c:v>7.2452506250015993</c:v>
                </c:pt>
                <c:pt idx="24055">
                  <c:v>7.2443956250015988</c:v>
                </c:pt>
                <c:pt idx="24056">
                  <c:v>7.2435131250015994</c:v>
                </c:pt>
                <c:pt idx="24057">
                  <c:v>7.2425556250015992</c:v>
                </c:pt>
                <c:pt idx="24058">
                  <c:v>7.2416506250015988</c:v>
                </c:pt>
                <c:pt idx="24059">
                  <c:v>7.2408425000000003</c:v>
                </c:pt>
                <c:pt idx="24060">
                  <c:v>7.2400681250015992</c:v>
                </c:pt>
                <c:pt idx="24061">
                  <c:v>7.2393806250015986</c:v>
                </c:pt>
                <c:pt idx="24062">
                  <c:v>7.2388706250015993</c:v>
                </c:pt>
                <c:pt idx="24063">
                  <c:v>7.2384475000000004</c:v>
                </c:pt>
                <c:pt idx="24064">
                  <c:v>7.2380550000000001</c:v>
                </c:pt>
                <c:pt idx="24065">
                  <c:v>7.2375556250015993</c:v>
                </c:pt>
                <c:pt idx="24066">
                  <c:v>7.2371037500000002</c:v>
                </c:pt>
                <c:pt idx="24067">
                  <c:v>7.2367293750015991</c:v>
                </c:pt>
                <c:pt idx="24068">
                  <c:v>7.2362518750015994</c:v>
                </c:pt>
                <c:pt idx="24069">
                  <c:v>7.2358993750015994</c:v>
                </c:pt>
                <c:pt idx="24070">
                  <c:v>7.2363193750015986</c:v>
                </c:pt>
                <c:pt idx="24071">
                  <c:v>7.2367549999999996</c:v>
                </c:pt>
                <c:pt idx="24072">
                  <c:v>7.2370818750015991</c:v>
                </c:pt>
                <c:pt idx="24073">
                  <c:v>7.2374487500000004</c:v>
                </c:pt>
                <c:pt idx="24074">
                  <c:v>7.2370950000000001</c:v>
                </c:pt>
                <c:pt idx="24075">
                  <c:v>7.236706875001599</c:v>
                </c:pt>
                <c:pt idx="24076">
                  <c:v>7.2363650000000002</c:v>
                </c:pt>
                <c:pt idx="24077">
                  <c:v>7.2361399999999998</c:v>
                </c:pt>
                <c:pt idx="24078">
                  <c:v>7.2361962499999999</c:v>
                </c:pt>
                <c:pt idx="24079">
                  <c:v>7.2365475000000004</c:v>
                </c:pt>
                <c:pt idx="24080">
                  <c:v>7.2368712500000001</c:v>
                </c:pt>
                <c:pt idx="24081">
                  <c:v>7.2364656250015988</c:v>
                </c:pt>
                <c:pt idx="24082">
                  <c:v>7.2361031250015992</c:v>
                </c:pt>
                <c:pt idx="24083">
                  <c:v>7.2359081250015986</c:v>
                </c:pt>
                <c:pt idx="24084">
                  <c:v>7.2363287500000002</c:v>
                </c:pt>
                <c:pt idx="24085">
                  <c:v>7.2366175000000004</c:v>
                </c:pt>
                <c:pt idx="24086">
                  <c:v>7.2370099999999997</c:v>
                </c:pt>
                <c:pt idx="24087">
                  <c:v>7.2372762499999999</c:v>
                </c:pt>
                <c:pt idx="24088">
                  <c:v>7.2376837500000004</c:v>
                </c:pt>
                <c:pt idx="24089">
                  <c:v>7.2380431250015986</c:v>
                </c:pt>
                <c:pt idx="24090">
                  <c:v>7.2384518750015987</c:v>
                </c:pt>
                <c:pt idx="24091">
                  <c:v>7.2388500000000002</c:v>
                </c:pt>
                <c:pt idx="24092">
                  <c:v>7.2393756250015988</c:v>
                </c:pt>
                <c:pt idx="24093">
                  <c:v>7.2397262500000004</c:v>
                </c:pt>
                <c:pt idx="24094">
                  <c:v>7.2401893750015986</c:v>
                </c:pt>
                <c:pt idx="24095">
                  <c:v>7.2405362499999999</c:v>
                </c:pt>
                <c:pt idx="24096">
                  <c:v>7.2409362499999999</c:v>
                </c:pt>
                <c:pt idx="24097">
                  <c:v>7.2413125000000003</c:v>
                </c:pt>
                <c:pt idx="24098">
                  <c:v>7.2416631250015993</c:v>
                </c:pt>
                <c:pt idx="24099">
                  <c:v>7.2420193750015986</c:v>
                </c:pt>
                <c:pt idx="24100">
                  <c:v>7.2424049999999998</c:v>
                </c:pt>
                <c:pt idx="24101">
                  <c:v>7.2427725000000001</c:v>
                </c:pt>
                <c:pt idx="24102">
                  <c:v>7.24311375</c:v>
                </c:pt>
                <c:pt idx="24103">
                  <c:v>7.2435256250015989</c:v>
                </c:pt>
                <c:pt idx="24104">
                  <c:v>7.2438731250015991</c:v>
                </c:pt>
                <c:pt idx="24105">
                  <c:v>7.2442756250015989</c:v>
                </c:pt>
                <c:pt idx="24106">
                  <c:v>7.244648125001599</c:v>
                </c:pt>
                <c:pt idx="24107">
                  <c:v>7.245143125001599</c:v>
                </c:pt>
                <c:pt idx="24108">
                  <c:v>7.2451437500000004</c:v>
                </c:pt>
                <c:pt idx="24109">
                  <c:v>7.2452062499999998</c:v>
                </c:pt>
                <c:pt idx="24110">
                  <c:v>7.2447881250015991</c:v>
                </c:pt>
                <c:pt idx="24111">
                  <c:v>7.2444468750015991</c:v>
                </c:pt>
                <c:pt idx="24112">
                  <c:v>7.2437793750015986</c:v>
                </c:pt>
                <c:pt idx="24113">
                  <c:v>7.2433587499999996</c:v>
                </c:pt>
                <c:pt idx="24114">
                  <c:v>7.2429750000000004</c:v>
                </c:pt>
                <c:pt idx="24115">
                  <c:v>7.242630625001599</c:v>
                </c:pt>
                <c:pt idx="24116">
                  <c:v>7.242210625001599</c:v>
                </c:pt>
                <c:pt idx="24117">
                  <c:v>7.2418137500000004</c:v>
                </c:pt>
                <c:pt idx="24118">
                  <c:v>7.2413631250015991</c:v>
                </c:pt>
                <c:pt idx="24119">
                  <c:v>7.2410112499999997</c:v>
                </c:pt>
                <c:pt idx="24120">
                  <c:v>7.2405618750015988</c:v>
                </c:pt>
                <c:pt idx="24121">
                  <c:v>7.24011125</c:v>
                </c:pt>
                <c:pt idx="24122">
                  <c:v>7.239628125001599</c:v>
                </c:pt>
                <c:pt idx="24123">
                  <c:v>7.2391193750015992</c:v>
                </c:pt>
                <c:pt idx="24124">
                  <c:v>7.2386043750015991</c:v>
                </c:pt>
                <c:pt idx="24125">
                  <c:v>7.2381018750015986</c:v>
                </c:pt>
                <c:pt idx="24126">
                  <c:v>7.2375693750015992</c:v>
                </c:pt>
                <c:pt idx="24127">
                  <c:v>7.237048125001599</c:v>
                </c:pt>
                <c:pt idx="24128">
                  <c:v>7.2366887499999999</c:v>
                </c:pt>
                <c:pt idx="24129">
                  <c:v>7.2360625000000001</c:v>
                </c:pt>
                <c:pt idx="24130">
                  <c:v>7.2355562500000001</c:v>
                </c:pt>
                <c:pt idx="24131">
                  <c:v>7.2349593750015986</c:v>
                </c:pt>
                <c:pt idx="24132">
                  <c:v>7.2344056250015987</c:v>
                </c:pt>
                <c:pt idx="24133">
                  <c:v>7.2339837500000002</c:v>
                </c:pt>
                <c:pt idx="24134">
                  <c:v>7.2336131250015994</c:v>
                </c:pt>
                <c:pt idx="24135">
                  <c:v>7.2339599999999997</c:v>
                </c:pt>
                <c:pt idx="24136">
                  <c:v>7.2343250000000001</c:v>
                </c:pt>
                <c:pt idx="24137">
                  <c:v>7.2346487499999999</c:v>
                </c:pt>
                <c:pt idx="24138">
                  <c:v>7.2350737499999997</c:v>
                </c:pt>
                <c:pt idx="24139">
                  <c:v>7.2355737500000004</c:v>
                </c:pt>
                <c:pt idx="24140">
                  <c:v>7.2359062500000002</c:v>
                </c:pt>
                <c:pt idx="24141">
                  <c:v>7.2362806250015987</c:v>
                </c:pt>
                <c:pt idx="24142">
                  <c:v>7.2367093750015989</c:v>
                </c:pt>
                <c:pt idx="24143">
                  <c:v>7.2371468750015993</c:v>
                </c:pt>
                <c:pt idx="24144">
                  <c:v>7.2375868750015986</c:v>
                </c:pt>
                <c:pt idx="24145">
                  <c:v>7.2381087500000003</c:v>
                </c:pt>
                <c:pt idx="24146">
                  <c:v>7.2384762499999997</c:v>
                </c:pt>
                <c:pt idx="24147">
                  <c:v>7.2389412499999999</c:v>
                </c:pt>
                <c:pt idx="24148">
                  <c:v>7.2393943750015994</c:v>
                </c:pt>
                <c:pt idx="24149">
                  <c:v>7.2397618750015988</c:v>
                </c:pt>
                <c:pt idx="24150">
                  <c:v>7.2401200000000001</c:v>
                </c:pt>
                <c:pt idx="24151">
                  <c:v>7.2404518750015994</c:v>
                </c:pt>
                <c:pt idx="24152">
                  <c:v>7.2407787499999996</c:v>
                </c:pt>
                <c:pt idx="24153">
                  <c:v>7.2406525000000004</c:v>
                </c:pt>
                <c:pt idx="24154">
                  <c:v>7.2402831250015991</c:v>
                </c:pt>
                <c:pt idx="24155">
                  <c:v>7.2397606250015993</c:v>
                </c:pt>
                <c:pt idx="24156">
                  <c:v>7.2392706250015992</c:v>
                </c:pt>
                <c:pt idx="24157">
                  <c:v>7.2386937500000004</c:v>
                </c:pt>
                <c:pt idx="24158">
                  <c:v>7.2383243750015991</c:v>
                </c:pt>
                <c:pt idx="24159">
                  <c:v>7.2379962500000001</c:v>
                </c:pt>
                <c:pt idx="24160">
                  <c:v>7.2374156250015993</c:v>
                </c:pt>
                <c:pt idx="24161">
                  <c:v>7.2370225000000001</c:v>
                </c:pt>
                <c:pt idx="24162">
                  <c:v>7.2372762499999999</c:v>
                </c:pt>
                <c:pt idx="24163">
                  <c:v>7.2374606250015994</c:v>
                </c:pt>
                <c:pt idx="24164">
                  <c:v>7.2370662499999998</c:v>
                </c:pt>
                <c:pt idx="24165">
                  <c:v>7.2366000000000001</c:v>
                </c:pt>
                <c:pt idx="24166">
                  <c:v>7.2362787500000003</c:v>
                </c:pt>
                <c:pt idx="24167">
                  <c:v>7.2366806250015987</c:v>
                </c:pt>
                <c:pt idx="24168">
                  <c:v>7.237025</c:v>
                </c:pt>
                <c:pt idx="24169">
                  <c:v>7.2374106250015986</c:v>
                </c:pt>
                <c:pt idx="24170">
                  <c:v>7.2378506250015988</c:v>
                </c:pt>
                <c:pt idx="24171">
                  <c:v>7.238268125001599</c:v>
                </c:pt>
                <c:pt idx="24172">
                  <c:v>7.2386006250015988</c:v>
                </c:pt>
                <c:pt idx="24173">
                  <c:v>7.2390850000000002</c:v>
                </c:pt>
                <c:pt idx="24174">
                  <c:v>7.2394462500000003</c:v>
                </c:pt>
                <c:pt idx="24175">
                  <c:v>7.23987625</c:v>
                </c:pt>
                <c:pt idx="24176">
                  <c:v>7.2403262499999999</c:v>
                </c:pt>
                <c:pt idx="24177">
                  <c:v>7.240895625001599</c:v>
                </c:pt>
                <c:pt idx="24178">
                  <c:v>7.24142375</c:v>
                </c:pt>
                <c:pt idx="24179">
                  <c:v>7.2418174999999998</c:v>
                </c:pt>
                <c:pt idx="24180">
                  <c:v>7.2422131250015989</c:v>
                </c:pt>
                <c:pt idx="24181">
                  <c:v>7.2425762499999999</c:v>
                </c:pt>
                <c:pt idx="24182">
                  <c:v>7.2429600000000001</c:v>
                </c:pt>
                <c:pt idx="24183">
                  <c:v>7.2433062499999998</c:v>
                </c:pt>
                <c:pt idx="24184">
                  <c:v>7.2437906250015986</c:v>
                </c:pt>
                <c:pt idx="24185">
                  <c:v>7.2441206250015986</c:v>
                </c:pt>
                <c:pt idx="24186">
                  <c:v>7.2444993750015989</c:v>
                </c:pt>
                <c:pt idx="24187">
                  <c:v>7.2449312499999996</c:v>
                </c:pt>
                <c:pt idx="24188">
                  <c:v>7.2453731250015991</c:v>
                </c:pt>
                <c:pt idx="24189">
                  <c:v>7.2457387500000001</c:v>
                </c:pt>
                <c:pt idx="24190">
                  <c:v>7.2460656250015987</c:v>
                </c:pt>
                <c:pt idx="24191">
                  <c:v>7.2464262499999998</c:v>
                </c:pt>
                <c:pt idx="24192">
                  <c:v>7.2468743750015987</c:v>
                </c:pt>
                <c:pt idx="24193">
                  <c:v>7.2472368750015992</c:v>
                </c:pt>
                <c:pt idx="24194">
                  <c:v>7.2476012499999998</c:v>
                </c:pt>
                <c:pt idx="24195">
                  <c:v>7.247935</c:v>
                </c:pt>
                <c:pt idx="24196">
                  <c:v>7.2483231250015994</c:v>
                </c:pt>
                <c:pt idx="24197">
                  <c:v>7.2486768750015989</c:v>
                </c:pt>
                <c:pt idx="24198">
                  <c:v>7.2490924999999997</c:v>
                </c:pt>
                <c:pt idx="24199">
                  <c:v>7.2494293750015988</c:v>
                </c:pt>
                <c:pt idx="24200">
                  <c:v>7.2498100000000001</c:v>
                </c:pt>
                <c:pt idx="24201">
                  <c:v>7.250151875001599</c:v>
                </c:pt>
                <c:pt idx="24202">
                  <c:v>7.25052875</c:v>
                </c:pt>
                <c:pt idx="24203">
                  <c:v>7.2508843750015988</c:v>
                </c:pt>
                <c:pt idx="24204">
                  <c:v>7.2502374999999999</c:v>
                </c:pt>
                <c:pt idx="24205">
                  <c:v>7.2497175</c:v>
                </c:pt>
                <c:pt idx="24206">
                  <c:v>7.2489893750015986</c:v>
                </c:pt>
                <c:pt idx="24207">
                  <c:v>7.2479300000000002</c:v>
                </c:pt>
                <c:pt idx="24208">
                  <c:v>7.2465268750015994</c:v>
                </c:pt>
                <c:pt idx="24209">
                  <c:v>7.2449025000000002</c:v>
                </c:pt>
                <c:pt idx="24210">
                  <c:v>7.243019375001599</c:v>
                </c:pt>
                <c:pt idx="24211">
                  <c:v>7.2409456250015989</c:v>
                </c:pt>
                <c:pt idx="24212">
                  <c:v>7.2387625</c:v>
                </c:pt>
                <c:pt idx="24213">
                  <c:v>7.2366237499999997</c:v>
                </c:pt>
                <c:pt idx="24214">
                  <c:v>7.2345793750015988</c:v>
                </c:pt>
                <c:pt idx="24215">
                  <c:v>7.2325425000000001</c:v>
                </c:pt>
                <c:pt idx="24216">
                  <c:v>7.2305675000000003</c:v>
                </c:pt>
                <c:pt idx="24217">
                  <c:v>7.2289281250015991</c:v>
                </c:pt>
                <c:pt idx="24218">
                  <c:v>7.2274818750015992</c:v>
                </c:pt>
                <c:pt idx="24219">
                  <c:v>7.2260368750015989</c:v>
                </c:pt>
                <c:pt idx="24220">
                  <c:v>7.2248793750015992</c:v>
                </c:pt>
                <c:pt idx="24221">
                  <c:v>7.2239587500000004</c:v>
                </c:pt>
                <c:pt idx="24222">
                  <c:v>7.2231518750015988</c:v>
                </c:pt>
                <c:pt idx="24223">
                  <c:v>7.2225087500000003</c:v>
                </c:pt>
                <c:pt idx="24224">
                  <c:v>7.2219674999999999</c:v>
                </c:pt>
                <c:pt idx="24225">
                  <c:v>7.2214493750015993</c:v>
                </c:pt>
                <c:pt idx="24226">
                  <c:v>7.2210718750015994</c:v>
                </c:pt>
                <c:pt idx="24227">
                  <c:v>7.2205500000000002</c:v>
                </c:pt>
                <c:pt idx="24228">
                  <c:v>7.2207968750015992</c:v>
                </c:pt>
                <c:pt idx="24229">
                  <c:v>7.2212543750015987</c:v>
                </c:pt>
                <c:pt idx="24230">
                  <c:v>7.2216250000000004</c:v>
                </c:pt>
                <c:pt idx="24231">
                  <c:v>7.2219887500000004</c:v>
                </c:pt>
                <c:pt idx="24232">
                  <c:v>7.2223575000000002</c:v>
                </c:pt>
                <c:pt idx="24233">
                  <c:v>7.2226881250015991</c:v>
                </c:pt>
                <c:pt idx="24234">
                  <c:v>7.2231543750015987</c:v>
                </c:pt>
                <c:pt idx="24235">
                  <c:v>7.2234793750015989</c:v>
                </c:pt>
                <c:pt idx="24236">
                  <c:v>7.2238181250015989</c:v>
                </c:pt>
                <c:pt idx="24237">
                  <c:v>7.2242793750015988</c:v>
                </c:pt>
                <c:pt idx="24238">
                  <c:v>7.2246531250015993</c:v>
                </c:pt>
                <c:pt idx="24239">
                  <c:v>7.2250806250015991</c:v>
                </c:pt>
                <c:pt idx="24240">
                  <c:v>7.2255099999999999</c:v>
                </c:pt>
                <c:pt idx="24241">
                  <c:v>7.2259056250015989</c:v>
                </c:pt>
                <c:pt idx="24242">
                  <c:v>7.2264131250015993</c:v>
                </c:pt>
                <c:pt idx="24243">
                  <c:v>7.2267343750015991</c:v>
                </c:pt>
                <c:pt idx="24244">
                  <c:v>7.2271493750015994</c:v>
                </c:pt>
                <c:pt idx="24245">
                  <c:v>7.2275193750015987</c:v>
                </c:pt>
                <c:pt idx="24246">
                  <c:v>7.2278856250015986</c:v>
                </c:pt>
                <c:pt idx="24247">
                  <c:v>7.2282781250015988</c:v>
                </c:pt>
                <c:pt idx="24248">
                  <c:v>7.2286443750015987</c:v>
                </c:pt>
                <c:pt idx="24249">
                  <c:v>7.2290668750015987</c:v>
                </c:pt>
                <c:pt idx="24250">
                  <c:v>7.2294400000000003</c:v>
                </c:pt>
                <c:pt idx="24251">
                  <c:v>7.2298262500000003</c:v>
                </c:pt>
                <c:pt idx="24252">
                  <c:v>7.2302262500000003</c:v>
                </c:pt>
                <c:pt idx="24253">
                  <c:v>7.2306293750015991</c:v>
                </c:pt>
                <c:pt idx="24254">
                  <c:v>7.2309762500000003</c:v>
                </c:pt>
                <c:pt idx="24255">
                  <c:v>7.2313524999999998</c:v>
                </c:pt>
                <c:pt idx="24256">
                  <c:v>7.2316993750015994</c:v>
                </c:pt>
                <c:pt idx="24257">
                  <c:v>7.2321187499999997</c:v>
                </c:pt>
                <c:pt idx="24258">
                  <c:v>7.2325193750015986</c:v>
                </c:pt>
                <c:pt idx="24259">
                  <c:v>7.2329274999999997</c:v>
                </c:pt>
                <c:pt idx="24260">
                  <c:v>7.2334300000000002</c:v>
                </c:pt>
                <c:pt idx="24261">
                  <c:v>7.2339262499999997</c:v>
                </c:pt>
                <c:pt idx="24262">
                  <c:v>7.2343918750015987</c:v>
                </c:pt>
                <c:pt idx="24263">
                  <c:v>7.2348850000000002</c:v>
                </c:pt>
                <c:pt idx="24264">
                  <c:v>7.2353674999999997</c:v>
                </c:pt>
                <c:pt idx="24265">
                  <c:v>7.2357181250015987</c:v>
                </c:pt>
                <c:pt idx="24266">
                  <c:v>7.2361624999999998</c:v>
                </c:pt>
                <c:pt idx="24267">
                  <c:v>7.236530625001599</c:v>
                </c:pt>
                <c:pt idx="24268">
                  <c:v>7.2368874999999999</c:v>
                </c:pt>
                <c:pt idx="24269">
                  <c:v>7.2364075000000003</c:v>
                </c:pt>
                <c:pt idx="24270">
                  <c:v>7.2360256250015986</c:v>
                </c:pt>
                <c:pt idx="24271">
                  <c:v>7.2355412499999998</c:v>
                </c:pt>
                <c:pt idx="24272">
                  <c:v>7.2349412500000003</c:v>
                </c:pt>
                <c:pt idx="24273">
                  <c:v>7.2343168750015989</c:v>
                </c:pt>
                <c:pt idx="24274">
                  <c:v>7.2336718750015994</c:v>
                </c:pt>
                <c:pt idx="24275">
                  <c:v>7.2328793750015992</c:v>
                </c:pt>
                <c:pt idx="24276">
                  <c:v>7.2320824999999997</c:v>
                </c:pt>
                <c:pt idx="24277">
                  <c:v>7.2312681250015993</c:v>
                </c:pt>
                <c:pt idx="24278">
                  <c:v>7.2305524999999999</c:v>
                </c:pt>
                <c:pt idx="24279">
                  <c:v>7.2299100000000003</c:v>
                </c:pt>
                <c:pt idx="24280">
                  <c:v>7.2291968750015991</c:v>
                </c:pt>
                <c:pt idx="24281">
                  <c:v>7.2283662499999997</c:v>
                </c:pt>
                <c:pt idx="24282">
                  <c:v>7.2275256250015989</c:v>
                </c:pt>
                <c:pt idx="24283">
                  <c:v>7.2267406250015993</c:v>
                </c:pt>
                <c:pt idx="24284">
                  <c:v>7.2259656250015993</c:v>
                </c:pt>
                <c:pt idx="24285">
                  <c:v>7.22523625</c:v>
                </c:pt>
                <c:pt idx="24286">
                  <c:v>7.2246062499999999</c:v>
                </c:pt>
                <c:pt idx="24287">
                  <c:v>7.2239387500000003</c:v>
                </c:pt>
                <c:pt idx="24288">
                  <c:v>7.2232975000000001</c:v>
                </c:pt>
                <c:pt idx="24289">
                  <c:v>7.2228162500000002</c:v>
                </c:pt>
                <c:pt idx="24290">
                  <c:v>7.22242125</c:v>
                </c:pt>
                <c:pt idx="24291">
                  <c:v>7.222044375001599</c:v>
                </c:pt>
                <c:pt idx="24292">
                  <c:v>7.2220862500000003</c:v>
                </c:pt>
                <c:pt idx="24293">
                  <c:v>7.2224424999999997</c:v>
                </c:pt>
                <c:pt idx="24294">
                  <c:v>7.2228218750015989</c:v>
                </c:pt>
                <c:pt idx="24295">
                  <c:v>7.2231699999999996</c:v>
                </c:pt>
                <c:pt idx="24296">
                  <c:v>7.2236149999999997</c:v>
                </c:pt>
                <c:pt idx="24297">
                  <c:v>7.2240250000000001</c:v>
                </c:pt>
                <c:pt idx="24298">
                  <c:v>7.2244056250015989</c:v>
                </c:pt>
                <c:pt idx="24299">
                  <c:v>7.2248362500000001</c:v>
                </c:pt>
                <c:pt idx="24300">
                  <c:v>7.2253125000000002</c:v>
                </c:pt>
                <c:pt idx="24301">
                  <c:v>7.2256843750015989</c:v>
                </c:pt>
                <c:pt idx="24302">
                  <c:v>7.2260993750015992</c:v>
                </c:pt>
                <c:pt idx="24303">
                  <c:v>7.2265106250015991</c:v>
                </c:pt>
                <c:pt idx="24304">
                  <c:v>7.2268350000000003</c:v>
                </c:pt>
                <c:pt idx="24305">
                  <c:v>7.2271906250015991</c:v>
                </c:pt>
                <c:pt idx="24306">
                  <c:v>7.2275293750015992</c:v>
                </c:pt>
                <c:pt idx="24307">
                  <c:v>7.2271618750015989</c:v>
                </c:pt>
                <c:pt idx="24308">
                  <c:v>7.2274912499999999</c:v>
                </c:pt>
                <c:pt idx="24309">
                  <c:v>7.2278725000000001</c:v>
                </c:pt>
                <c:pt idx="24310">
                  <c:v>7.2282406250015994</c:v>
                </c:pt>
                <c:pt idx="24311">
                  <c:v>7.2285918750015989</c:v>
                </c:pt>
                <c:pt idx="24312">
                  <c:v>7.2289787499999996</c:v>
                </c:pt>
                <c:pt idx="24313">
                  <c:v>7.2293206250015993</c:v>
                </c:pt>
                <c:pt idx="24314">
                  <c:v>7.2296943750015989</c:v>
                </c:pt>
                <c:pt idx="24315">
                  <c:v>7.2300231250015994</c:v>
                </c:pt>
                <c:pt idx="24316">
                  <c:v>7.2304206250015994</c:v>
                </c:pt>
                <c:pt idx="24317">
                  <c:v>7.230796875001599</c:v>
                </c:pt>
                <c:pt idx="24318">
                  <c:v>7.231160625001599</c:v>
                </c:pt>
                <c:pt idx="24319">
                  <c:v>7.2314825000000003</c:v>
                </c:pt>
                <c:pt idx="24320">
                  <c:v>7.2318474999999998</c:v>
                </c:pt>
                <c:pt idx="24321">
                  <c:v>7.2323312499999997</c:v>
                </c:pt>
                <c:pt idx="24322">
                  <c:v>7.2327137500000003</c:v>
                </c:pt>
                <c:pt idx="24323">
                  <c:v>7.2330756250015993</c:v>
                </c:pt>
                <c:pt idx="24324">
                  <c:v>7.2334381250015989</c:v>
                </c:pt>
                <c:pt idx="24325">
                  <c:v>7.2337699999999998</c:v>
                </c:pt>
                <c:pt idx="24326">
                  <c:v>7.23421</c:v>
                </c:pt>
                <c:pt idx="24327">
                  <c:v>7.2345775000000003</c:v>
                </c:pt>
                <c:pt idx="24328">
                  <c:v>7.2342131250015989</c:v>
                </c:pt>
                <c:pt idx="24329">
                  <c:v>7.233670625001599</c:v>
                </c:pt>
                <c:pt idx="24330">
                  <c:v>7.2333468750015992</c:v>
                </c:pt>
                <c:pt idx="24331">
                  <c:v>7.2329018750015992</c:v>
                </c:pt>
                <c:pt idx="24332">
                  <c:v>7.2324112500000002</c:v>
                </c:pt>
                <c:pt idx="24333">
                  <c:v>7.2319550000000001</c:v>
                </c:pt>
                <c:pt idx="24334">
                  <c:v>7.2314962500000002</c:v>
                </c:pt>
                <c:pt idx="24335">
                  <c:v>7.2308925000000004</c:v>
                </c:pt>
                <c:pt idx="24336">
                  <c:v>7.2302875000000002</c:v>
                </c:pt>
                <c:pt idx="24337">
                  <c:v>7.2297262499999997</c:v>
                </c:pt>
                <c:pt idx="24338">
                  <c:v>7.2291425</c:v>
                </c:pt>
                <c:pt idx="24339">
                  <c:v>7.2285674999999996</c:v>
                </c:pt>
                <c:pt idx="24340">
                  <c:v>7.2280462500000002</c:v>
                </c:pt>
                <c:pt idx="24341">
                  <c:v>7.2276281250015986</c:v>
                </c:pt>
                <c:pt idx="24342">
                  <c:v>7.2272081250015994</c:v>
                </c:pt>
                <c:pt idx="24343">
                  <c:v>7.2268074999999996</c:v>
                </c:pt>
                <c:pt idx="24344">
                  <c:v>7.2264249999999999</c:v>
                </c:pt>
                <c:pt idx="24345">
                  <c:v>7.2260968750015993</c:v>
                </c:pt>
                <c:pt idx="24346">
                  <c:v>7.2256037500000003</c:v>
                </c:pt>
                <c:pt idx="24347">
                  <c:v>7.225281875001599</c:v>
                </c:pt>
                <c:pt idx="24348">
                  <c:v>7.2247525000000001</c:v>
                </c:pt>
                <c:pt idx="24349">
                  <c:v>7.2244037499999996</c:v>
                </c:pt>
                <c:pt idx="24350">
                  <c:v>7.2240225000000002</c:v>
                </c:pt>
                <c:pt idx="24351">
                  <c:v>7.2235899999999997</c:v>
                </c:pt>
                <c:pt idx="24352">
                  <c:v>7.2232062499999996</c:v>
                </c:pt>
                <c:pt idx="24353">
                  <c:v>7.2230818750015988</c:v>
                </c:pt>
                <c:pt idx="24354">
                  <c:v>7.2235118750015994</c:v>
                </c:pt>
                <c:pt idx="24355">
                  <c:v>7.2239275000000003</c:v>
                </c:pt>
                <c:pt idx="24356">
                  <c:v>7.2242531250015993</c:v>
                </c:pt>
                <c:pt idx="24357">
                  <c:v>7.2246337499999997</c:v>
                </c:pt>
                <c:pt idx="24358">
                  <c:v>7.2249724999999998</c:v>
                </c:pt>
                <c:pt idx="24359">
                  <c:v>7.2254143750015993</c:v>
                </c:pt>
                <c:pt idx="24360">
                  <c:v>7.2259106250015988</c:v>
                </c:pt>
                <c:pt idx="24361">
                  <c:v>7.22636375</c:v>
                </c:pt>
                <c:pt idx="24362">
                  <c:v>7.2266987499999997</c:v>
                </c:pt>
                <c:pt idx="24363">
                  <c:v>7.2270843750015992</c:v>
                </c:pt>
                <c:pt idx="24364">
                  <c:v>7.2275256250015989</c:v>
                </c:pt>
                <c:pt idx="24365">
                  <c:v>7.2278543750015993</c:v>
                </c:pt>
                <c:pt idx="24366">
                  <c:v>7.22793375</c:v>
                </c:pt>
                <c:pt idx="24367">
                  <c:v>7.2282562500000003</c:v>
                </c:pt>
                <c:pt idx="24368">
                  <c:v>7.2286081250015988</c:v>
                </c:pt>
                <c:pt idx="24369">
                  <c:v>7.2289725000000002</c:v>
                </c:pt>
                <c:pt idx="24370">
                  <c:v>7.2293831250015987</c:v>
                </c:pt>
                <c:pt idx="24371">
                  <c:v>7.229023125001599</c:v>
                </c:pt>
                <c:pt idx="24372">
                  <c:v>7.2286306250015988</c:v>
                </c:pt>
                <c:pt idx="24373">
                  <c:v>7.2289087500000004</c:v>
                </c:pt>
                <c:pt idx="24374">
                  <c:v>7.2284525000000004</c:v>
                </c:pt>
                <c:pt idx="24375">
                  <c:v>7.2279024999999999</c:v>
                </c:pt>
                <c:pt idx="24376">
                  <c:v>7.227464375001599</c:v>
                </c:pt>
                <c:pt idx="24377">
                  <c:v>7.2270731250015992</c:v>
                </c:pt>
                <c:pt idx="24378">
                  <c:v>7.2266399999999997</c:v>
                </c:pt>
                <c:pt idx="24379">
                  <c:v>7.2261368750015986</c:v>
                </c:pt>
                <c:pt idx="24380">
                  <c:v>7.2256256250015989</c:v>
                </c:pt>
                <c:pt idx="24381">
                  <c:v>7.2253049999999996</c:v>
                </c:pt>
                <c:pt idx="24382">
                  <c:v>7.2247681250015994</c:v>
                </c:pt>
                <c:pt idx="24383">
                  <c:v>7.2244324999999998</c:v>
                </c:pt>
                <c:pt idx="24384">
                  <c:v>7.2240168750015989</c:v>
                </c:pt>
                <c:pt idx="24385">
                  <c:v>7.2241737500000003</c:v>
                </c:pt>
                <c:pt idx="24386">
                  <c:v>7.224545</c:v>
                </c:pt>
                <c:pt idx="24387">
                  <c:v>7.2249243750015992</c:v>
                </c:pt>
                <c:pt idx="24388">
                  <c:v>7.2253131250015992</c:v>
                </c:pt>
                <c:pt idx="24389">
                  <c:v>7.2257668750015993</c:v>
                </c:pt>
                <c:pt idx="24390">
                  <c:v>7.2261712500000002</c:v>
                </c:pt>
                <c:pt idx="24391">
                  <c:v>7.2266168750015991</c:v>
                </c:pt>
                <c:pt idx="24392">
                  <c:v>7.2270149999999997</c:v>
                </c:pt>
                <c:pt idx="24393">
                  <c:v>7.2274218750015988</c:v>
                </c:pt>
                <c:pt idx="24394">
                  <c:v>7.227791875001599</c:v>
                </c:pt>
                <c:pt idx="24395">
                  <c:v>7.2282681250015992</c:v>
                </c:pt>
                <c:pt idx="24396">
                  <c:v>7.2286881250015993</c:v>
                </c:pt>
                <c:pt idx="24397">
                  <c:v>7.2291237500000003</c:v>
                </c:pt>
                <c:pt idx="24398">
                  <c:v>7.2295543750015989</c:v>
                </c:pt>
                <c:pt idx="24399">
                  <c:v>7.2299868750015994</c:v>
                </c:pt>
                <c:pt idx="24400">
                  <c:v>7.2303881250015989</c:v>
                </c:pt>
                <c:pt idx="24401">
                  <c:v>7.2308737499999998</c:v>
                </c:pt>
                <c:pt idx="24402">
                  <c:v>7.2312231250015993</c:v>
                </c:pt>
                <c:pt idx="24403">
                  <c:v>7.2316718750015987</c:v>
                </c:pt>
                <c:pt idx="24404">
                  <c:v>7.2320837500000001</c:v>
                </c:pt>
                <c:pt idx="24405">
                  <c:v>7.232484375001599</c:v>
                </c:pt>
                <c:pt idx="24406">
                  <c:v>7.2329512500000002</c:v>
                </c:pt>
                <c:pt idx="24407">
                  <c:v>7.2334318750015987</c:v>
                </c:pt>
                <c:pt idx="24408">
                  <c:v>7.2338199999999997</c:v>
                </c:pt>
                <c:pt idx="24409">
                  <c:v>7.2343212499999998</c:v>
                </c:pt>
                <c:pt idx="24410">
                  <c:v>7.2348018750015992</c:v>
                </c:pt>
                <c:pt idx="24411">
                  <c:v>7.2352137499999998</c:v>
                </c:pt>
                <c:pt idx="24412">
                  <c:v>7.2357318750015986</c:v>
                </c:pt>
                <c:pt idx="24413">
                  <c:v>7.2362481250015991</c:v>
                </c:pt>
                <c:pt idx="24414">
                  <c:v>7.2367781250015986</c:v>
                </c:pt>
                <c:pt idx="24415">
                  <c:v>7.2372593750015994</c:v>
                </c:pt>
                <c:pt idx="24416">
                  <c:v>7.2375887499999996</c:v>
                </c:pt>
                <c:pt idx="24417">
                  <c:v>7.2370887499999998</c:v>
                </c:pt>
                <c:pt idx="24418">
                  <c:v>7.2367662499999996</c:v>
                </c:pt>
                <c:pt idx="24419">
                  <c:v>7.2361387500000003</c:v>
                </c:pt>
                <c:pt idx="24420">
                  <c:v>7.2355037500000003</c:v>
                </c:pt>
                <c:pt idx="24421">
                  <c:v>7.235111875001599</c:v>
                </c:pt>
                <c:pt idx="24422">
                  <c:v>7.2345468750015991</c:v>
                </c:pt>
                <c:pt idx="24423">
                  <c:v>7.2338275000000003</c:v>
                </c:pt>
                <c:pt idx="24424">
                  <c:v>7.23290875</c:v>
                </c:pt>
                <c:pt idx="24425">
                  <c:v>7.2319187500000002</c:v>
                </c:pt>
                <c:pt idx="24426">
                  <c:v>7.2310418750015986</c:v>
                </c:pt>
                <c:pt idx="24427">
                  <c:v>7.2301106250015987</c:v>
                </c:pt>
                <c:pt idx="24428">
                  <c:v>7.2291337499999999</c:v>
                </c:pt>
                <c:pt idx="24429">
                  <c:v>7.2282118750015991</c:v>
                </c:pt>
                <c:pt idx="24430">
                  <c:v>7.2273118750015986</c:v>
                </c:pt>
                <c:pt idx="24431">
                  <c:v>7.2264006250015989</c:v>
                </c:pt>
                <c:pt idx="24432">
                  <c:v>7.2254750000000003</c:v>
                </c:pt>
                <c:pt idx="24433">
                  <c:v>7.2247374999999998</c:v>
                </c:pt>
                <c:pt idx="24434">
                  <c:v>7.2240643750015989</c:v>
                </c:pt>
                <c:pt idx="24435">
                  <c:v>7.2234674999999999</c:v>
                </c:pt>
                <c:pt idx="24436">
                  <c:v>7.2229112500000001</c:v>
                </c:pt>
                <c:pt idx="24437">
                  <c:v>7.2223125000000001</c:v>
                </c:pt>
                <c:pt idx="24438">
                  <c:v>7.2217093750015993</c:v>
                </c:pt>
                <c:pt idx="24439">
                  <c:v>7.22115375</c:v>
                </c:pt>
                <c:pt idx="24440">
                  <c:v>7.2206237499999997</c:v>
                </c:pt>
                <c:pt idx="24441">
                  <c:v>7.2200837499999997</c:v>
                </c:pt>
                <c:pt idx="24442">
                  <c:v>7.2196825000000002</c:v>
                </c:pt>
                <c:pt idx="24443">
                  <c:v>7.2192850000000002</c:v>
                </c:pt>
                <c:pt idx="24444">
                  <c:v>7.2188800000000004</c:v>
                </c:pt>
                <c:pt idx="24445">
                  <c:v>7.2185543750015988</c:v>
                </c:pt>
                <c:pt idx="24446">
                  <c:v>7.2179687499999998</c:v>
                </c:pt>
                <c:pt idx="24447">
                  <c:v>7.2175012499999998</c:v>
                </c:pt>
                <c:pt idx="24448">
                  <c:v>7.2170812499999997</c:v>
                </c:pt>
                <c:pt idx="24449">
                  <c:v>7.2167250000000003</c:v>
                </c:pt>
                <c:pt idx="24450">
                  <c:v>7.2170706250015986</c:v>
                </c:pt>
                <c:pt idx="24451">
                  <c:v>7.2173987500000001</c:v>
                </c:pt>
                <c:pt idx="24452">
                  <c:v>7.21772875</c:v>
                </c:pt>
                <c:pt idx="24453">
                  <c:v>7.2181712500000001</c:v>
                </c:pt>
                <c:pt idx="24454">
                  <c:v>7.2185156250015989</c:v>
                </c:pt>
                <c:pt idx="24455">
                  <c:v>7.2188418750015986</c:v>
                </c:pt>
                <c:pt idx="24456">
                  <c:v>7.2192449999999999</c:v>
                </c:pt>
                <c:pt idx="24457">
                  <c:v>7.2197487499999999</c:v>
                </c:pt>
                <c:pt idx="24458">
                  <c:v>7.2201374999999999</c:v>
                </c:pt>
                <c:pt idx="24459">
                  <c:v>7.2206043750015994</c:v>
                </c:pt>
                <c:pt idx="24460">
                  <c:v>7.2210974999999999</c:v>
                </c:pt>
                <c:pt idx="24461">
                  <c:v>7.221434375001599</c:v>
                </c:pt>
                <c:pt idx="24462">
                  <c:v>7.2218612499999999</c:v>
                </c:pt>
                <c:pt idx="24463">
                  <c:v>7.2222037500000003</c:v>
                </c:pt>
                <c:pt idx="24464">
                  <c:v>7.2225518750015993</c:v>
                </c:pt>
                <c:pt idx="24465">
                  <c:v>7.2228775000000001</c:v>
                </c:pt>
                <c:pt idx="24466">
                  <c:v>7.2232200000000004</c:v>
                </c:pt>
                <c:pt idx="24467">
                  <c:v>7.2236849999999997</c:v>
                </c:pt>
                <c:pt idx="24468">
                  <c:v>7.2241099999999996</c:v>
                </c:pt>
                <c:pt idx="24469">
                  <c:v>7.2244931250015991</c:v>
                </c:pt>
                <c:pt idx="24470">
                  <c:v>7.2249425</c:v>
                </c:pt>
                <c:pt idx="24471">
                  <c:v>7.22535375</c:v>
                </c:pt>
                <c:pt idx="24472">
                  <c:v>7.2257243750015991</c:v>
                </c:pt>
                <c:pt idx="24473">
                  <c:v>7.2261199999999999</c:v>
                </c:pt>
                <c:pt idx="24474">
                  <c:v>7.2266237499999999</c:v>
                </c:pt>
                <c:pt idx="24475">
                  <c:v>7.2269443750015991</c:v>
                </c:pt>
                <c:pt idx="24476">
                  <c:v>7.2272912500000004</c:v>
                </c:pt>
                <c:pt idx="24477">
                  <c:v>7.2276893750015994</c:v>
                </c:pt>
                <c:pt idx="24478">
                  <c:v>7.2280249999999997</c:v>
                </c:pt>
                <c:pt idx="24479">
                  <c:v>7.2275056250015988</c:v>
                </c:pt>
                <c:pt idx="24480">
                  <c:v>7.2270862500000002</c:v>
                </c:pt>
                <c:pt idx="24481">
                  <c:v>7.2266643750015991</c:v>
                </c:pt>
                <c:pt idx="24482">
                  <c:v>7.2262518750015987</c:v>
                </c:pt>
                <c:pt idx="24483">
                  <c:v>7.2259175000000004</c:v>
                </c:pt>
                <c:pt idx="24484">
                  <c:v>7.2254193750015991</c:v>
                </c:pt>
                <c:pt idx="24485">
                  <c:v>7.2250449999999997</c:v>
                </c:pt>
                <c:pt idx="24486">
                  <c:v>7.2246024999999996</c:v>
                </c:pt>
                <c:pt idx="24487">
                  <c:v>7.2241712500000004</c:v>
                </c:pt>
                <c:pt idx="24488">
                  <c:v>7.2237168750015988</c:v>
                </c:pt>
                <c:pt idx="24489">
                  <c:v>7.2232381250015987</c:v>
                </c:pt>
                <c:pt idx="24490">
                  <c:v>7.2227968750015989</c:v>
                </c:pt>
                <c:pt idx="24491">
                  <c:v>7.2224418750015991</c:v>
                </c:pt>
                <c:pt idx="24492">
                  <c:v>7.2220500000000003</c:v>
                </c:pt>
                <c:pt idx="24493">
                  <c:v>7.2214124999999996</c:v>
                </c:pt>
                <c:pt idx="24494">
                  <c:v>7.2210731250015989</c:v>
                </c:pt>
                <c:pt idx="24495">
                  <c:v>7.2205787499999996</c:v>
                </c:pt>
                <c:pt idx="24496">
                  <c:v>7.2201018750015988</c:v>
                </c:pt>
                <c:pt idx="24497">
                  <c:v>7.2196662500000004</c:v>
                </c:pt>
                <c:pt idx="24498">
                  <c:v>7.21920625</c:v>
                </c:pt>
                <c:pt idx="24499">
                  <c:v>7.218829375001599</c:v>
                </c:pt>
                <c:pt idx="24500">
                  <c:v>7.2184368750015988</c:v>
                </c:pt>
                <c:pt idx="24501">
                  <c:v>7.2185912500000002</c:v>
                </c:pt>
                <c:pt idx="24502">
                  <c:v>7.2189281250015993</c:v>
                </c:pt>
                <c:pt idx="24503">
                  <c:v>7.2192668750015994</c:v>
                </c:pt>
                <c:pt idx="24504">
                  <c:v>7.2197418750015991</c:v>
                </c:pt>
                <c:pt idx="24505">
                  <c:v>7.2201856250015988</c:v>
                </c:pt>
                <c:pt idx="24506">
                  <c:v>7.2205837500000003</c:v>
                </c:pt>
                <c:pt idx="24507">
                  <c:v>7.221000625001599</c:v>
                </c:pt>
                <c:pt idx="24508">
                  <c:v>7.221565</c:v>
                </c:pt>
                <c:pt idx="24509">
                  <c:v>7.2219012500000002</c:v>
                </c:pt>
                <c:pt idx="24510">
                  <c:v>7.2222806250015994</c:v>
                </c:pt>
                <c:pt idx="24511">
                  <c:v>7.2226506250015987</c:v>
                </c:pt>
                <c:pt idx="24512">
                  <c:v>7.2230981250015986</c:v>
                </c:pt>
                <c:pt idx="24513">
                  <c:v>7.2236406250015994</c:v>
                </c:pt>
                <c:pt idx="24514">
                  <c:v>7.2241131250015993</c:v>
                </c:pt>
                <c:pt idx="24515">
                  <c:v>7.2245731250015988</c:v>
                </c:pt>
                <c:pt idx="24516">
                  <c:v>7.2249887499999996</c:v>
                </c:pt>
                <c:pt idx="24517">
                  <c:v>7.2254350000000001</c:v>
                </c:pt>
                <c:pt idx="24518">
                  <c:v>7.2258306250015991</c:v>
                </c:pt>
                <c:pt idx="24519">
                  <c:v>7.2261806250015992</c:v>
                </c:pt>
                <c:pt idx="24520">
                  <c:v>7.2265418750015993</c:v>
                </c:pt>
                <c:pt idx="24521">
                  <c:v>7.2269743750015989</c:v>
                </c:pt>
                <c:pt idx="24522">
                  <c:v>7.2273906250015987</c:v>
                </c:pt>
                <c:pt idx="24523">
                  <c:v>7.2277956250015993</c:v>
                </c:pt>
                <c:pt idx="24524">
                  <c:v>7.2281568750015994</c:v>
                </c:pt>
                <c:pt idx="24525">
                  <c:v>7.2285268750015987</c:v>
                </c:pt>
                <c:pt idx="24526">
                  <c:v>7.2282531250015989</c:v>
                </c:pt>
                <c:pt idx="24527">
                  <c:v>7.22776</c:v>
                </c:pt>
                <c:pt idx="24528">
                  <c:v>7.2273443750015991</c:v>
                </c:pt>
                <c:pt idx="24529">
                  <c:v>7.2267806250015987</c:v>
                </c:pt>
                <c:pt idx="24530">
                  <c:v>7.2263243750015986</c:v>
                </c:pt>
                <c:pt idx="24531">
                  <c:v>7.2259149999999996</c:v>
                </c:pt>
                <c:pt idx="24532">
                  <c:v>7.2254731250015993</c:v>
                </c:pt>
                <c:pt idx="24533">
                  <c:v>7.2249074999999996</c:v>
                </c:pt>
                <c:pt idx="24534">
                  <c:v>7.2242256250015986</c:v>
                </c:pt>
                <c:pt idx="24535">
                  <c:v>7.2235781250015991</c:v>
                </c:pt>
                <c:pt idx="24536">
                  <c:v>7.2229900000000002</c:v>
                </c:pt>
                <c:pt idx="24537">
                  <c:v>7.2223181250015989</c:v>
                </c:pt>
                <c:pt idx="24538">
                  <c:v>7.2217912499999999</c:v>
                </c:pt>
                <c:pt idx="24539">
                  <c:v>7.2213593750015992</c:v>
                </c:pt>
                <c:pt idx="24540">
                  <c:v>7.2208368750015994</c:v>
                </c:pt>
                <c:pt idx="24541">
                  <c:v>7.2203887499999997</c:v>
                </c:pt>
                <c:pt idx="24542">
                  <c:v>7.2199675000000001</c:v>
                </c:pt>
                <c:pt idx="24543">
                  <c:v>7.2195756250015988</c:v>
                </c:pt>
                <c:pt idx="24544">
                  <c:v>7.2192012500000002</c:v>
                </c:pt>
                <c:pt idx="24545">
                  <c:v>7.2185431250015988</c:v>
                </c:pt>
                <c:pt idx="24546">
                  <c:v>7.2179574999999998</c:v>
                </c:pt>
                <c:pt idx="24547">
                  <c:v>7.2173587499999998</c:v>
                </c:pt>
                <c:pt idx="24548">
                  <c:v>7.2170387500000004</c:v>
                </c:pt>
                <c:pt idx="24549">
                  <c:v>7.2166437500000002</c:v>
                </c:pt>
                <c:pt idx="24550">
                  <c:v>7.2170343750015986</c:v>
                </c:pt>
                <c:pt idx="24551">
                  <c:v>7.2174187500000002</c:v>
                </c:pt>
                <c:pt idx="24552">
                  <c:v>7.2177800000000003</c:v>
                </c:pt>
                <c:pt idx="24553">
                  <c:v>7.2181212500000003</c:v>
                </c:pt>
                <c:pt idx="24554">
                  <c:v>7.2185174999999999</c:v>
                </c:pt>
                <c:pt idx="24555">
                  <c:v>7.2189368750015994</c:v>
                </c:pt>
                <c:pt idx="24556">
                  <c:v>7.2193293750015988</c:v>
                </c:pt>
                <c:pt idx="24557">
                  <c:v>7.2196606250015991</c:v>
                </c:pt>
                <c:pt idx="24558">
                  <c:v>7.2200224999999998</c:v>
                </c:pt>
                <c:pt idx="24559">
                  <c:v>7.2197131250015989</c:v>
                </c:pt>
                <c:pt idx="24560">
                  <c:v>7.2201174999999997</c:v>
                </c:pt>
                <c:pt idx="24561">
                  <c:v>7.2205231250015993</c:v>
                </c:pt>
                <c:pt idx="24562">
                  <c:v>7.2201750000000002</c:v>
                </c:pt>
                <c:pt idx="24563">
                  <c:v>7.2198306250015989</c:v>
                </c:pt>
                <c:pt idx="24564">
                  <c:v>7.2195056250015988</c:v>
                </c:pt>
                <c:pt idx="24565">
                  <c:v>7.2198812500000003</c:v>
                </c:pt>
                <c:pt idx="24566">
                  <c:v>7.2203806250015994</c:v>
                </c:pt>
                <c:pt idx="24567">
                  <c:v>7.220776875001599</c:v>
                </c:pt>
                <c:pt idx="24568">
                  <c:v>7.2211337499999999</c:v>
                </c:pt>
                <c:pt idx="24569">
                  <c:v>7.2215325000000004</c:v>
                </c:pt>
                <c:pt idx="24570">
                  <c:v>7.2219674999999999</c:v>
                </c:pt>
                <c:pt idx="24571">
                  <c:v>7.2223600000000001</c:v>
                </c:pt>
                <c:pt idx="24572">
                  <c:v>7.2227212500000002</c:v>
                </c:pt>
                <c:pt idx="24573">
                  <c:v>7.2231681250015987</c:v>
                </c:pt>
                <c:pt idx="24574">
                  <c:v>7.2235562499999997</c:v>
                </c:pt>
                <c:pt idx="24575">
                  <c:v>7.224028125001599</c:v>
                </c:pt>
                <c:pt idx="24576">
                  <c:v>7.2243606250015988</c:v>
                </c:pt>
                <c:pt idx="24577">
                  <c:v>7.2248087500000002</c:v>
                </c:pt>
                <c:pt idx="24578">
                  <c:v>7.22514375</c:v>
                </c:pt>
                <c:pt idx="24579">
                  <c:v>7.2254924999999997</c:v>
                </c:pt>
                <c:pt idx="24580">
                  <c:v>7.2259500000000001</c:v>
                </c:pt>
                <c:pt idx="24581">
                  <c:v>7.2263981250015989</c:v>
                </c:pt>
                <c:pt idx="24582">
                  <c:v>7.2268781250015994</c:v>
                </c:pt>
                <c:pt idx="24583">
                  <c:v>7.2273731250015993</c:v>
                </c:pt>
                <c:pt idx="24584">
                  <c:v>7.2278406250015994</c:v>
                </c:pt>
                <c:pt idx="24585">
                  <c:v>7.2283293750015991</c:v>
                </c:pt>
                <c:pt idx="24586">
                  <c:v>7.2287693750015993</c:v>
                </c:pt>
                <c:pt idx="24587">
                  <c:v>7.2292275000000004</c:v>
                </c:pt>
                <c:pt idx="24588">
                  <c:v>7.2296868750015992</c:v>
                </c:pt>
                <c:pt idx="24589">
                  <c:v>7.2301068750015993</c:v>
                </c:pt>
                <c:pt idx="24590">
                  <c:v>7.2304531250015991</c:v>
                </c:pt>
                <c:pt idx="24591">
                  <c:v>7.2308187500000001</c:v>
                </c:pt>
                <c:pt idx="24592">
                  <c:v>7.2306943750015993</c:v>
                </c:pt>
                <c:pt idx="24593">
                  <c:v>7.230279375001599</c:v>
                </c:pt>
                <c:pt idx="24594">
                  <c:v>7.229856875001599</c:v>
                </c:pt>
                <c:pt idx="24595">
                  <c:v>7.2294993750015992</c:v>
                </c:pt>
                <c:pt idx="24596">
                  <c:v>7.2289899999999996</c:v>
                </c:pt>
                <c:pt idx="24597">
                  <c:v>7.2282456250015992</c:v>
                </c:pt>
                <c:pt idx="24598">
                  <c:v>7.2278700000000002</c:v>
                </c:pt>
                <c:pt idx="24599">
                  <c:v>7.2275281250015988</c:v>
                </c:pt>
                <c:pt idx="24600">
                  <c:v>7.2271081250015987</c:v>
                </c:pt>
                <c:pt idx="24601">
                  <c:v>7.226725625001599</c:v>
                </c:pt>
                <c:pt idx="24602">
                  <c:v>7.2263156250015994</c:v>
                </c:pt>
                <c:pt idx="24603">
                  <c:v>7.2258618750015993</c:v>
                </c:pt>
                <c:pt idx="24604">
                  <c:v>7.2254187500000002</c:v>
                </c:pt>
                <c:pt idx="24605">
                  <c:v>7.2249956250015988</c:v>
                </c:pt>
                <c:pt idx="24606">
                  <c:v>7.2245175000000001</c:v>
                </c:pt>
                <c:pt idx="24607">
                  <c:v>7.2240475000000002</c:v>
                </c:pt>
                <c:pt idx="24608">
                  <c:v>7.223535625001599</c:v>
                </c:pt>
                <c:pt idx="24609">
                  <c:v>7.2227931250015986</c:v>
                </c:pt>
                <c:pt idx="24610">
                  <c:v>7.222010625001599</c:v>
                </c:pt>
                <c:pt idx="24611">
                  <c:v>7.2212949999999996</c:v>
                </c:pt>
                <c:pt idx="24612">
                  <c:v>7.2204831250015991</c:v>
                </c:pt>
                <c:pt idx="24613">
                  <c:v>7.2196037500000001</c:v>
                </c:pt>
                <c:pt idx="24614">
                  <c:v>7.2186956250015992</c:v>
                </c:pt>
                <c:pt idx="24615">
                  <c:v>7.2177106250015992</c:v>
                </c:pt>
                <c:pt idx="24616">
                  <c:v>7.2166756250015993</c:v>
                </c:pt>
                <c:pt idx="24617">
                  <c:v>7.2156975000000001</c:v>
                </c:pt>
                <c:pt idx="24618">
                  <c:v>7.2146643750015986</c:v>
                </c:pt>
                <c:pt idx="24619">
                  <c:v>7.2137918750015988</c:v>
                </c:pt>
                <c:pt idx="24620">
                  <c:v>7.21306125</c:v>
                </c:pt>
                <c:pt idx="24621">
                  <c:v>7.2123106250015994</c:v>
                </c:pt>
                <c:pt idx="24622">
                  <c:v>7.2115768750015992</c:v>
                </c:pt>
                <c:pt idx="24623">
                  <c:v>7.2109906250015987</c:v>
                </c:pt>
                <c:pt idx="24624">
                  <c:v>7.2105174999999999</c:v>
                </c:pt>
                <c:pt idx="24625">
                  <c:v>7.2100168750015987</c:v>
                </c:pt>
                <c:pt idx="24626">
                  <c:v>7.2096837499999999</c:v>
                </c:pt>
                <c:pt idx="24627">
                  <c:v>7.2091506250015991</c:v>
                </c:pt>
                <c:pt idx="24628">
                  <c:v>7.2087899999999996</c:v>
                </c:pt>
                <c:pt idx="24629">
                  <c:v>7.209245625001599</c:v>
                </c:pt>
                <c:pt idx="24630">
                  <c:v>7.2096881250015992</c:v>
                </c:pt>
                <c:pt idx="24631">
                  <c:v>7.2100856250015992</c:v>
                </c:pt>
                <c:pt idx="24632">
                  <c:v>7.2104231250015989</c:v>
                </c:pt>
                <c:pt idx="24633">
                  <c:v>7.2107743750015993</c:v>
                </c:pt>
                <c:pt idx="24634">
                  <c:v>7.2111656250015992</c:v>
                </c:pt>
                <c:pt idx="24635">
                  <c:v>7.2115406250015992</c:v>
                </c:pt>
                <c:pt idx="24636">
                  <c:v>7.2118837500000001</c:v>
                </c:pt>
                <c:pt idx="24637">
                  <c:v>7.2123631250015992</c:v>
                </c:pt>
                <c:pt idx="24638">
                  <c:v>7.2128412500000003</c:v>
                </c:pt>
                <c:pt idx="24639">
                  <c:v>7.2133925000000003</c:v>
                </c:pt>
                <c:pt idx="24640">
                  <c:v>7.2137518750015994</c:v>
                </c:pt>
                <c:pt idx="24641">
                  <c:v>7.2142443750015994</c:v>
                </c:pt>
                <c:pt idx="24642">
                  <c:v>7.2146575000000004</c:v>
                </c:pt>
                <c:pt idx="24643">
                  <c:v>7.2150074999999996</c:v>
                </c:pt>
                <c:pt idx="24644">
                  <c:v>7.2153787500000002</c:v>
                </c:pt>
                <c:pt idx="24645">
                  <c:v>7.2158581250015992</c:v>
                </c:pt>
                <c:pt idx="24646">
                  <c:v>7.2162949999999997</c:v>
                </c:pt>
                <c:pt idx="24647">
                  <c:v>7.2168431250015992</c:v>
                </c:pt>
                <c:pt idx="24648">
                  <c:v>7.2173268750015991</c:v>
                </c:pt>
                <c:pt idx="24649">
                  <c:v>7.2176481250015989</c:v>
                </c:pt>
                <c:pt idx="24650">
                  <c:v>7.218</c:v>
                </c:pt>
                <c:pt idx="24651">
                  <c:v>7.2183443750015988</c:v>
                </c:pt>
                <c:pt idx="24652">
                  <c:v>7.2188168750015986</c:v>
                </c:pt>
                <c:pt idx="24653">
                  <c:v>7.2191518750015993</c:v>
                </c:pt>
                <c:pt idx="24654">
                  <c:v>7.2187806250015987</c:v>
                </c:pt>
                <c:pt idx="24655">
                  <c:v>7.2184387499999998</c:v>
                </c:pt>
                <c:pt idx="24656">
                  <c:v>7.218759375001599</c:v>
                </c:pt>
                <c:pt idx="24657">
                  <c:v>7.2190950000000003</c:v>
                </c:pt>
                <c:pt idx="24658">
                  <c:v>7.2194500000000001</c:v>
                </c:pt>
                <c:pt idx="24659">
                  <c:v>7.2196193750015993</c:v>
                </c:pt>
                <c:pt idx="24660">
                  <c:v>7.2190993750015986</c:v>
                </c:pt>
                <c:pt idx="24661">
                  <c:v>7.2186693750015989</c:v>
                </c:pt>
                <c:pt idx="24662">
                  <c:v>7.2182300000000001</c:v>
                </c:pt>
                <c:pt idx="24663">
                  <c:v>7.2177949999999997</c:v>
                </c:pt>
                <c:pt idx="24664">
                  <c:v>7.2171462499999999</c:v>
                </c:pt>
                <c:pt idx="24665">
                  <c:v>7.21679125</c:v>
                </c:pt>
                <c:pt idx="24666">
                  <c:v>7.2163599999999999</c:v>
                </c:pt>
                <c:pt idx="24667">
                  <c:v>7.2158443750015993</c:v>
                </c:pt>
                <c:pt idx="24668">
                  <c:v>7.2153824999999996</c:v>
                </c:pt>
                <c:pt idx="24669">
                  <c:v>7.2148537499999996</c:v>
                </c:pt>
                <c:pt idx="24670">
                  <c:v>7.2142350000000004</c:v>
                </c:pt>
                <c:pt idx="24671">
                  <c:v>7.2137431250015993</c:v>
                </c:pt>
                <c:pt idx="24672">
                  <c:v>7.2132449999999997</c:v>
                </c:pt>
                <c:pt idx="24673">
                  <c:v>7.2127493750015992</c:v>
                </c:pt>
                <c:pt idx="24674">
                  <c:v>7.2123781250015986</c:v>
                </c:pt>
                <c:pt idx="24675">
                  <c:v>7.2120150000000001</c:v>
                </c:pt>
                <c:pt idx="24676">
                  <c:v>7.2115768750015992</c:v>
                </c:pt>
                <c:pt idx="24677">
                  <c:v>7.2112143750015987</c:v>
                </c:pt>
                <c:pt idx="24678">
                  <c:v>7.2106275000000002</c:v>
                </c:pt>
                <c:pt idx="24679">
                  <c:v>7.2099700000000002</c:v>
                </c:pt>
                <c:pt idx="24680">
                  <c:v>7.2096443750015986</c:v>
                </c:pt>
                <c:pt idx="24681">
                  <c:v>7.2093006250015987</c:v>
                </c:pt>
                <c:pt idx="24682">
                  <c:v>7.208778125001599</c:v>
                </c:pt>
                <c:pt idx="24683">
                  <c:v>7.208405</c:v>
                </c:pt>
                <c:pt idx="24684">
                  <c:v>7.208884375001599</c:v>
                </c:pt>
                <c:pt idx="24685">
                  <c:v>7.2092412499999998</c:v>
                </c:pt>
                <c:pt idx="24686">
                  <c:v>7.2096287500000003</c:v>
                </c:pt>
                <c:pt idx="24687">
                  <c:v>7.2100781250015986</c:v>
                </c:pt>
                <c:pt idx="24688">
                  <c:v>7.2104237500000004</c:v>
                </c:pt>
                <c:pt idx="24689">
                  <c:v>7.2107625000000004</c:v>
                </c:pt>
                <c:pt idx="24690">
                  <c:v>7.2111974999999999</c:v>
                </c:pt>
                <c:pt idx="24691">
                  <c:v>7.2115450000000001</c:v>
                </c:pt>
                <c:pt idx="24692">
                  <c:v>7.2119868750015987</c:v>
                </c:pt>
                <c:pt idx="24693">
                  <c:v>7.2123974999999998</c:v>
                </c:pt>
                <c:pt idx="24694">
                  <c:v>7.21282625</c:v>
                </c:pt>
                <c:pt idx="24695">
                  <c:v>7.2132181250015988</c:v>
                </c:pt>
                <c:pt idx="24696">
                  <c:v>7.2135775000000004</c:v>
                </c:pt>
                <c:pt idx="24697">
                  <c:v>7.2140412500000002</c:v>
                </c:pt>
                <c:pt idx="24698">
                  <c:v>7.2144750000000002</c:v>
                </c:pt>
                <c:pt idx="24699">
                  <c:v>7.2148943750015988</c:v>
                </c:pt>
                <c:pt idx="24700">
                  <c:v>7.2153025</c:v>
                </c:pt>
                <c:pt idx="24701">
                  <c:v>7.2158006250015987</c:v>
                </c:pt>
                <c:pt idx="24702">
                  <c:v>7.2163124999999999</c:v>
                </c:pt>
                <c:pt idx="24703">
                  <c:v>7.2167199999999996</c:v>
                </c:pt>
                <c:pt idx="24704">
                  <c:v>7.21714375</c:v>
                </c:pt>
                <c:pt idx="24705">
                  <c:v>7.21749375</c:v>
                </c:pt>
                <c:pt idx="24706">
                  <c:v>7.2178943750015989</c:v>
                </c:pt>
                <c:pt idx="24707">
                  <c:v>7.217435625001599</c:v>
                </c:pt>
                <c:pt idx="24708">
                  <c:v>7.217046875001599</c:v>
                </c:pt>
                <c:pt idx="24709">
                  <c:v>7.2171693750015988</c:v>
                </c:pt>
                <c:pt idx="24710">
                  <c:v>7.2174831250015989</c:v>
                </c:pt>
                <c:pt idx="24711">
                  <c:v>7.2178118750015994</c:v>
                </c:pt>
                <c:pt idx="24712">
                  <c:v>7.21826875</c:v>
                </c:pt>
                <c:pt idx="24713">
                  <c:v>7.2186381250015987</c:v>
                </c:pt>
                <c:pt idx="24714">
                  <c:v>7.2189637500000003</c:v>
                </c:pt>
                <c:pt idx="24715">
                  <c:v>7.2188393750015987</c:v>
                </c:pt>
                <c:pt idx="24716">
                  <c:v>7.2184381250015992</c:v>
                </c:pt>
                <c:pt idx="24717">
                  <c:v>7.2180037500000003</c:v>
                </c:pt>
                <c:pt idx="24718">
                  <c:v>7.2176631250015992</c:v>
                </c:pt>
                <c:pt idx="24719">
                  <c:v>7.2173162499999997</c:v>
                </c:pt>
                <c:pt idx="24720">
                  <c:v>7.2169406250015991</c:v>
                </c:pt>
                <c:pt idx="24721">
                  <c:v>7.2168725</c:v>
                </c:pt>
                <c:pt idx="24722">
                  <c:v>7.2172499999999999</c:v>
                </c:pt>
                <c:pt idx="24723">
                  <c:v>7.2171006250015992</c:v>
                </c:pt>
                <c:pt idx="24724">
                  <c:v>7.2174493750015989</c:v>
                </c:pt>
                <c:pt idx="24725">
                  <c:v>7.2178849999999999</c:v>
                </c:pt>
                <c:pt idx="24726">
                  <c:v>7.2182700000000004</c:v>
                </c:pt>
                <c:pt idx="24727">
                  <c:v>7.2181125000000002</c:v>
                </c:pt>
                <c:pt idx="24728">
                  <c:v>7.2185518750015989</c:v>
                </c:pt>
                <c:pt idx="24729">
                  <c:v>7.2181312499999999</c:v>
                </c:pt>
                <c:pt idx="24730">
                  <c:v>7.2184881250015991</c:v>
                </c:pt>
                <c:pt idx="24731">
                  <c:v>7.2188743750015991</c:v>
                </c:pt>
                <c:pt idx="24732">
                  <c:v>7.2192231250015988</c:v>
                </c:pt>
                <c:pt idx="24733">
                  <c:v>7.219570625001599</c:v>
                </c:pt>
                <c:pt idx="24734">
                  <c:v>7.2190050000000001</c:v>
                </c:pt>
                <c:pt idx="24735">
                  <c:v>7.21859875</c:v>
                </c:pt>
                <c:pt idx="24736">
                  <c:v>7.2181875</c:v>
                </c:pt>
                <c:pt idx="24737">
                  <c:v>7.2177093750015988</c:v>
                </c:pt>
                <c:pt idx="24738">
                  <c:v>7.2171506250015991</c:v>
                </c:pt>
                <c:pt idx="24739">
                  <c:v>7.2166543750015988</c:v>
                </c:pt>
                <c:pt idx="24740">
                  <c:v>7.2161243750015993</c:v>
                </c:pt>
                <c:pt idx="24741">
                  <c:v>7.2156318750015993</c:v>
                </c:pt>
                <c:pt idx="24742">
                  <c:v>7.2151206250015987</c:v>
                </c:pt>
                <c:pt idx="24743">
                  <c:v>7.2145443750015987</c:v>
                </c:pt>
                <c:pt idx="24744">
                  <c:v>7.2139406250015989</c:v>
                </c:pt>
                <c:pt idx="24745">
                  <c:v>7.2133206250015993</c:v>
                </c:pt>
                <c:pt idx="24746">
                  <c:v>7.2126912499999998</c:v>
                </c:pt>
                <c:pt idx="24747">
                  <c:v>7.2119562500000001</c:v>
                </c:pt>
                <c:pt idx="24748">
                  <c:v>7.2112562499999999</c:v>
                </c:pt>
                <c:pt idx="24749">
                  <c:v>7.2106156250015987</c:v>
                </c:pt>
                <c:pt idx="24750">
                  <c:v>7.2099025000000001</c:v>
                </c:pt>
                <c:pt idx="24751">
                  <c:v>7.2092743750015993</c:v>
                </c:pt>
                <c:pt idx="24752">
                  <c:v>7.2087456250015993</c:v>
                </c:pt>
                <c:pt idx="24753">
                  <c:v>7.2083243750015988</c:v>
                </c:pt>
                <c:pt idx="24754">
                  <c:v>7.2079700000000004</c:v>
                </c:pt>
                <c:pt idx="24755">
                  <c:v>7.2076493750015986</c:v>
                </c:pt>
                <c:pt idx="24756">
                  <c:v>7.2080018750015986</c:v>
                </c:pt>
                <c:pt idx="24757">
                  <c:v>7.2083275000000002</c:v>
                </c:pt>
                <c:pt idx="24758">
                  <c:v>7.2087987499999997</c:v>
                </c:pt>
                <c:pt idx="24759">
                  <c:v>7.2092287500000003</c:v>
                </c:pt>
                <c:pt idx="24760">
                  <c:v>7.2096981250015988</c:v>
                </c:pt>
                <c:pt idx="24761">
                  <c:v>7.2100731250015988</c:v>
                </c:pt>
                <c:pt idx="24762">
                  <c:v>7.2105412500000003</c:v>
                </c:pt>
                <c:pt idx="24763">
                  <c:v>7.2109025000000004</c:v>
                </c:pt>
                <c:pt idx="24764">
                  <c:v>7.2113887500000002</c:v>
                </c:pt>
                <c:pt idx="24765">
                  <c:v>7.2118518750015994</c:v>
                </c:pt>
                <c:pt idx="24766">
                  <c:v>7.2122431250015993</c:v>
                </c:pt>
                <c:pt idx="24767">
                  <c:v>7.2126268750015994</c:v>
                </c:pt>
                <c:pt idx="24768">
                  <c:v>7.2130437499999998</c:v>
                </c:pt>
                <c:pt idx="24769">
                  <c:v>7.2135337499999999</c:v>
                </c:pt>
                <c:pt idx="24770">
                  <c:v>7.213996875001599</c:v>
                </c:pt>
                <c:pt idx="24771">
                  <c:v>7.2140581250015989</c:v>
                </c:pt>
                <c:pt idx="24772">
                  <c:v>7.2135887500000004</c:v>
                </c:pt>
                <c:pt idx="24773">
                  <c:v>7.2131081250015994</c:v>
                </c:pt>
                <c:pt idx="24774">
                  <c:v>7.2127381250015992</c:v>
                </c:pt>
                <c:pt idx="24775">
                  <c:v>7.2123781250015986</c:v>
                </c:pt>
                <c:pt idx="24776">
                  <c:v>7.21205125</c:v>
                </c:pt>
                <c:pt idx="24777">
                  <c:v>7.2116775000000004</c:v>
                </c:pt>
                <c:pt idx="24778">
                  <c:v>7.2113306250015992</c:v>
                </c:pt>
                <c:pt idx="24779">
                  <c:v>7.2107868750015989</c:v>
                </c:pt>
                <c:pt idx="24780">
                  <c:v>7.2103456250015991</c:v>
                </c:pt>
                <c:pt idx="24781">
                  <c:v>7.2106725000000003</c:v>
                </c:pt>
                <c:pt idx="24782">
                  <c:v>7.2110349999999999</c:v>
                </c:pt>
                <c:pt idx="24783">
                  <c:v>7.2113331250015991</c:v>
                </c:pt>
                <c:pt idx="24784">
                  <c:v>7.2116800000000003</c:v>
                </c:pt>
                <c:pt idx="24785">
                  <c:v>7.2121481250015993</c:v>
                </c:pt>
                <c:pt idx="24786">
                  <c:v>7.2125149999999998</c:v>
                </c:pt>
                <c:pt idx="24787">
                  <c:v>7.2128393750015993</c:v>
                </c:pt>
                <c:pt idx="24788">
                  <c:v>7.2132550000000002</c:v>
                </c:pt>
                <c:pt idx="24789">
                  <c:v>7.2137231250015992</c:v>
                </c:pt>
                <c:pt idx="24790">
                  <c:v>7.2140643750015991</c:v>
                </c:pt>
                <c:pt idx="24791">
                  <c:v>7.2144950000000003</c:v>
                </c:pt>
                <c:pt idx="24792">
                  <c:v>7.2149374999999996</c:v>
                </c:pt>
                <c:pt idx="24793">
                  <c:v>7.2153043750015993</c:v>
                </c:pt>
                <c:pt idx="24794">
                  <c:v>7.2148287499999997</c:v>
                </c:pt>
                <c:pt idx="24795">
                  <c:v>7.2144000000000004</c:v>
                </c:pt>
                <c:pt idx="24796">
                  <c:v>7.21402375</c:v>
                </c:pt>
                <c:pt idx="24797">
                  <c:v>7.2133287499999996</c:v>
                </c:pt>
                <c:pt idx="24798">
                  <c:v>7.2127825000000003</c:v>
                </c:pt>
                <c:pt idx="24799">
                  <c:v>7.2123893750015986</c:v>
                </c:pt>
                <c:pt idx="24800">
                  <c:v>7.2123375000000003</c:v>
                </c:pt>
                <c:pt idx="24801">
                  <c:v>7.2121168750015991</c:v>
                </c:pt>
                <c:pt idx="24802">
                  <c:v>7.21172375</c:v>
                </c:pt>
                <c:pt idx="24803">
                  <c:v>7.2114025000000002</c:v>
                </c:pt>
                <c:pt idx="24804">
                  <c:v>7.2118012499999997</c:v>
                </c:pt>
                <c:pt idx="24805">
                  <c:v>7.21212125</c:v>
                </c:pt>
                <c:pt idx="24806">
                  <c:v>7.2125531250015991</c:v>
                </c:pt>
                <c:pt idx="24807">
                  <c:v>7.2121481250015993</c:v>
                </c:pt>
                <c:pt idx="24808">
                  <c:v>7.2117431250015986</c:v>
                </c:pt>
                <c:pt idx="24809">
                  <c:v>7.2116462500000003</c:v>
                </c:pt>
                <c:pt idx="24810">
                  <c:v>7.2120506250015994</c:v>
                </c:pt>
                <c:pt idx="24811">
                  <c:v>7.2123937500000004</c:v>
                </c:pt>
                <c:pt idx="24812">
                  <c:v>7.2127524999999997</c:v>
                </c:pt>
                <c:pt idx="24813">
                  <c:v>7.2130925000000001</c:v>
                </c:pt>
                <c:pt idx="24814">
                  <c:v>7.2135712500000002</c:v>
                </c:pt>
                <c:pt idx="24815">
                  <c:v>7.2139893750015993</c:v>
                </c:pt>
                <c:pt idx="24816">
                  <c:v>7.2144143750015992</c:v>
                </c:pt>
                <c:pt idx="24817">
                  <c:v>7.21488</c:v>
                </c:pt>
                <c:pt idx="24818">
                  <c:v>7.2152781250015989</c:v>
                </c:pt>
                <c:pt idx="24819">
                  <c:v>7.2156650000000004</c:v>
                </c:pt>
                <c:pt idx="24820">
                  <c:v>7.2160056250015989</c:v>
                </c:pt>
                <c:pt idx="24821">
                  <c:v>7.2155575000000001</c:v>
                </c:pt>
                <c:pt idx="24822">
                  <c:v>7.2149999999999999</c:v>
                </c:pt>
                <c:pt idx="24823">
                  <c:v>7.2145937499999997</c:v>
                </c:pt>
                <c:pt idx="24824">
                  <c:v>7.2141525</c:v>
                </c:pt>
                <c:pt idx="24825">
                  <c:v>7.2136781250015991</c:v>
                </c:pt>
                <c:pt idx="24826">
                  <c:v>7.2132737499999999</c:v>
                </c:pt>
                <c:pt idx="24827">
                  <c:v>7.2129231250015993</c:v>
                </c:pt>
                <c:pt idx="24828">
                  <c:v>7.2125381250015987</c:v>
                </c:pt>
                <c:pt idx="24829">
                  <c:v>7.2120887500000004</c:v>
                </c:pt>
                <c:pt idx="24830">
                  <c:v>7.2116625000000001</c:v>
                </c:pt>
                <c:pt idx="24831">
                  <c:v>7.2112956250015987</c:v>
                </c:pt>
                <c:pt idx="24832">
                  <c:v>7.2109424999999998</c:v>
                </c:pt>
                <c:pt idx="24833">
                  <c:v>7.2105956250015986</c:v>
                </c:pt>
                <c:pt idx="24834">
                  <c:v>7.2102550000000001</c:v>
                </c:pt>
                <c:pt idx="24835">
                  <c:v>7.209880625001599</c:v>
                </c:pt>
                <c:pt idx="24836">
                  <c:v>7.2094212500000001</c:v>
                </c:pt>
                <c:pt idx="24837">
                  <c:v>7.2089249999999998</c:v>
                </c:pt>
                <c:pt idx="24838">
                  <c:v>7.2084112500000002</c:v>
                </c:pt>
                <c:pt idx="24839">
                  <c:v>7.2079700000000004</c:v>
                </c:pt>
                <c:pt idx="24840">
                  <c:v>7.2076093750015993</c:v>
                </c:pt>
                <c:pt idx="24841">
                  <c:v>7.2072099999999999</c:v>
                </c:pt>
                <c:pt idx="24842">
                  <c:v>7.2068562500000004</c:v>
                </c:pt>
                <c:pt idx="24843">
                  <c:v>7.2063168750015993</c:v>
                </c:pt>
                <c:pt idx="24844">
                  <c:v>7.2059162499999996</c:v>
                </c:pt>
                <c:pt idx="24845">
                  <c:v>7.2055712500000002</c:v>
                </c:pt>
                <c:pt idx="24846">
                  <c:v>7.2050537500000003</c:v>
                </c:pt>
                <c:pt idx="24847">
                  <c:v>7.2045750000000002</c:v>
                </c:pt>
                <c:pt idx="24848">
                  <c:v>7.2041156250015987</c:v>
                </c:pt>
                <c:pt idx="24849">
                  <c:v>7.203640625001599</c:v>
                </c:pt>
                <c:pt idx="24850">
                  <c:v>7.2030918750015989</c:v>
                </c:pt>
                <c:pt idx="24851">
                  <c:v>7.20252625</c:v>
                </c:pt>
                <c:pt idx="24852">
                  <c:v>7.2020331250015994</c:v>
                </c:pt>
                <c:pt idx="24853">
                  <c:v>7.2015156250015986</c:v>
                </c:pt>
                <c:pt idx="24854">
                  <c:v>7.2010874999999999</c:v>
                </c:pt>
                <c:pt idx="24855">
                  <c:v>7.2006743750015989</c:v>
                </c:pt>
                <c:pt idx="24856">
                  <c:v>7.2003462499999999</c:v>
                </c:pt>
                <c:pt idx="24857">
                  <c:v>7.1999637500000002</c:v>
                </c:pt>
                <c:pt idx="24858">
                  <c:v>7.1995887500000002</c:v>
                </c:pt>
                <c:pt idx="24859">
                  <c:v>7.1990343750015988</c:v>
                </c:pt>
                <c:pt idx="24860">
                  <c:v>7.1986868750015987</c:v>
                </c:pt>
                <c:pt idx="24861">
                  <c:v>7.1982837499999999</c:v>
                </c:pt>
                <c:pt idx="24862">
                  <c:v>7.1986443750015994</c:v>
                </c:pt>
                <c:pt idx="24863">
                  <c:v>7.1990774999999996</c:v>
                </c:pt>
                <c:pt idx="24864">
                  <c:v>7.1995362500000004</c:v>
                </c:pt>
                <c:pt idx="24865">
                  <c:v>7.199980625001599</c:v>
                </c:pt>
                <c:pt idx="24866">
                  <c:v>7.2004818750015991</c:v>
                </c:pt>
                <c:pt idx="24867">
                  <c:v>7.2008243750015986</c:v>
                </c:pt>
                <c:pt idx="24868">
                  <c:v>7.2012900000000002</c:v>
                </c:pt>
                <c:pt idx="24869">
                  <c:v>7.2016425000000002</c:v>
                </c:pt>
                <c:pt idx="24870">
                  <c:v>7.2020900000000001</c:v>
                </c:pt>
                <c:pt idx="24871">
                  <c:v>7.2024568750015989</c:v>
                </c:pt>
                <c:pt idx="24872">
                  <c:v>7.202888125001599</c:v>
                </c:pt>
                <c:pt idx="24873">
                  <c:v>7.20327875</c:v>
                </c:pt>
                <c:pt idx="24874">
                  <c:v>7.2037893750015991</c:v>
                </c:pt>
                <c:pt idx="24875">
                  <c:v>7.2041525000000002</c:v>
                </c:pt>
                <c:pt idx="24876">
                  <c:v>7.2045750000000002</c:v>
                </c:pt>
                <c:pt idx="24877">
                  <c:v>7.2049899999999996</c:v>
                </c:pt>
                <c:pt idx="24878">
                  <c:v>7.2054312500000002</c:v>
                </c:pt>
                <c:pt idx="24879">
                  <c:v>7.2059237500000002</c:v>
                </c:pt>
                <c:pt idx="24880">
                  <c:v>7.2062468750015993</c:v>
                </c:pt>
                <c:pt idx="24881">
                  <c:v>7.20662</c:v>
                </c:pt>
                <c:pt idx="24882">
                  <c:v>7.2070743750015991</c:v>
                </c:pt>
                <c:pt idx="24883">
                  <c:v>7.2075831250015989</c:v>
                </c:pt>
                <c:pt idx="24884">
                  <c:v>7.2079537499999997</c:v>
                </c:pt>
                <c:pt idx="24885">
                  <c:v>7.2084243750015986</c:v>
                </c:pt>
                <c:pt idx="24886">
                  <c:v>7.2089612499999998</c:v>
                </c:pt>
                <c:pt idx="24887">
                  <c:v>7.2093531250015994</c:v>
                </c:pt>
                <c:pt idx="24888">
                  <c:v>7.2098593750015993</c:v>
                </c:pt>
                <c:pt idx="24889">
                  <c:v>7.2103668750015988</c:v>
                </c:pt>
                <c:pt idx="24890">
                  <c:v>7.2107756250015989</c:v>
                </c:pt>
                <c:pt idx="24891">
                  <c:v>7.2111656250015992</c:v>
                </c:pt>
                <c:pt idx="24892">
                  <c:v>7.2115168750015988</c:v>
                </c:pt>
                <c:pt idx="24893">
                  <c:v>7.2118406250015994</c:v>
                </c:pt>
                <c:pt idx="24894">
                  <c:v>7.2122574999999998</c:v>
                </c:pt>
                <c:pt idx="24895">
                  <c:v>7.2125956250015992</c:v>
                </c:pt>
                <c:pt idx="24896">
                  <c:v>7.212941875001599</c:v>
                </c:pt>
                <c:pt idx="24897">
                  <c:v>7.2134037500000003</c:v>
                </c:pt>
                <c:pt idx="24898">
                  <c:v>7.2137906250015993</c:v>
                </c:pt>
                <c:pt idx="24899">
                  <c:v>7.2132612500000004</c:v>
                </c:pt>
                <c:pt idx="24900">
                  <c:v>7.2128343750015986</c:v>
                </c:pt>
                <c:pt idx="24901">
                  <c:v>7.2123843750015988</c:v>
                </c:pt>
                <c:pt idx="24902">
                  <c:v>7.2118812500000002</c:v>
                </c:pt>
                <c:pt idx="24903">
                  <c:v>7.2112425</c:v>
                </c:pt>
                <c:pt idx="24904">
                  <c:v>7.2106624999999998</c:v>
                </c:pt>
                <c:pt idx="24905">
                  <c:v>7.2100493750015993</c:v>
                </c:pt>
                <c:pt idx="24906">
                  <c:v>7.2094050000000003</c:v>
                </c:pt>
                <c:pt idx="24907">
                  <c:v>7.20864875</c:v>
                </c:pt>
                <c:pt idx="24908">
                  <c:v>7.2078937500000002</c:v>
                </c:pt>
                <c:pt idx="24909">
                  <c:v>7.2072381250015987</c:v>
                </c:pt>
                <c:pt idx="24910">
                  <c:v>7.2066218750015993</c:v>
                </c:pt>
                <c:pt idx="24911">
                  <c:v>7.2060812500000004</c:v>
                </c:pt>
                <c:pt idx="24912">
                  <c:v>7.2056174999999998</c:v>
                </c:pt>
                <c:pt idx="24913">
                  <c:v>7.2052424999999998</c:v>
                </c:pt>
                <c:pt idx="24914">
                  <c:v>7.2049006250015992</c:v>
                </c:pt>
                <c:pt idx="24915">
                  <c:v>7.2044375</c:v>
                </c:pt>
                <c:pt idx="24916">
                  <c:v>7.2040474999999997</c:v>
                </c:pt>
                <c:pt idx="24917">
                  <c:v>7.2037125</c:v>
                </c:pt>
                <c:pt idx="24918">
                  <c:v>7.2033518750015988</c:v>
                </c:pt>
                <c:pt idx="24919">
                  <c:v>7.20283125</c:v>
                </c:pt>
                <c:pt idx="24920">
                  <c:v>7.2024943750015993</c:v>
                </c:pt>
                <c:pt idx="24921">
                  <c:v>7.2025556250015992</c:v>
                </c:pt>
                <c:pt idx="24922">
                  <c:v>7.2028887499999996</c:v>
                </c:pt>
                <c:pt idx="24923">
                  <c:v>7.2032593750015987</c:v>
                </c:pt>
                <c:pt idx="24924">
                  <c:v>7.2036362499999997</c:v>
                </c:pt>
                <c:pt idx="24925">
                  <c:v>7.2041931250015994</c:v>
                </c:pt>
                <c:pt idx="24926">
                  <c:v>7.2045643750015991</c:v>
                </c:pt>
                <c:pt idx="24927">
                  <c:v>7.2049262499999998</c:v>
                </c:pt>
                <c:pt idx="24928">
                  <c:v>7.205355</c:v>
                </c:pt>
                <c:pt idx="24929">
                  <c:v>7.2056924999999996</c:v>
                </c:pt>
                <c:pt idx="24930">
                  <c:v>7.2060581250015989</c:v>
                </c:pt>
                <c:pt idx="24931">
                  <c:v>7.2064450000000004</c:v>
                </c:pt>
                <c:pt idx="24932">
                  <c:v>7.2067881250015988</c:v>
                </c:pt>
                <c:pt idx="24933">
                  <c:v>7.2072706250015992</c:v>
                </c:pt>
                <c:pt idx="24934">
                  <c:v>7.2076043750015986</c:v>
                </c:pt>
                <c:pt idx="24935">
                  <c:v>7.2081218750015994</c:v>
                </c:pt>
                <c:pt idx="24936">
                  <c:v>7.2084700000000002</c:v>
                </c:pt>
                <c:pt idx="24937">
                  <c:v>7.2088749999999999</c:v>
                </c:pt>
                <c:pt idx="24938">
                  <c:v>7.2092643750015988</c:v>
                </c:pt>
                <c:pt idx="24939">
                  <c:v>7.2096618750015988</c:v>
                </c:pt>
                <c:pt idx="24940">
                  <c:v>7.2101343750015987</c:v>
                </c:pt>
                <c:pt idx="24941">
                  <c:v>7.21045625</c:v>
                </c:pt>
                <c:pt idx="24942">
                  <c:v>7.2109474999999996</c:v>
                </c:pt>
                <c:pt idx="24943">
                  <c:v>7.211405625001599</c:v>
                </c:pt>
                <c:pt idx="24944">
                  <c:v>7.2117699999999996</c:v>
                </c:pt>
                <c:pt idx="24945">
                  <c:v>7.2122643750015989</c:v>
                </c:pt>
                <c:pt idx="24946">
                  <c:v>7.2126287500000004</c:v>
                </c:pt>
                <c:pt idx="24947">
                  <c:v>7.2130756250015988</c:v>
                </c:pt>
                <c:pt idx="24948">
                  <c:v>7.2134956250015989</c:v>
                </c:pt>
                <c:pt idx="24949">
                  <c:v>7.2139525000000004</c:v>
                </c:pt>
                <c:pt idx="24950">
                  <c:v>7.2144399999999997</c:v>
                </c:pt>
                <c:pt idx="24951">
                  <c:v>7.2148337500000004</c:v>
                </c:pt>
                <c:pt idx="24952">
                  <c:v>7.2151618750015993</c:v>
                </c:pt>
                <c:pt idx="24953">
                  <c:v>7.2147687500000002</c:v>
                </c:pt>
                <c:pt idx="24954">
                  <c:v>7.2141531250015989</c:v>
                </c:pt>
                <c:pt idx="24955">
                  <c:v>7.2137849999999997</c:v>
                </c:pt>
                <c:pt idx="24956">
                  <c:v>7.2133262499999997</c:v>
                </c:pt>
                <c:pt idx="24957">
                  <c:v>7.2128687500000002</c:v>
                </c:pt>
                <c:pt idx="24958">
                  <c:v>7.2123531250015986</c:v>
                </c:pt>
                <c:pt idx="24959">
                  <c:v>7.2117374999999999</c:v>
                </c:pt>
                <c:pt idx="24960">
                  <c:v>7.2111981250015988</c:v>
                </c:pt>
                <c:pt idx="24961">
                  <c:v>7.2106537499999996</c:v>
                </c:pt>
                <c:pt idx="24962">
                  <c:v>7.2100706250015989</c:v>
                </c:pt>
                <c:pt idx="24963">
                  <c:v>7.2095331250015988</c:v>
                </c:pt>
                <c:pt idx="24964">
                  <c:v>7.2090725000000004</c:v>
                </c:pt>
                <c:pt idx="24965">
                  <c:v>7.2085749999999997</c:v>
                </c:pt>
                <c:pt idx="24966">
                  <c:v>7.2081012500000003</c:v>
                </c:pt>
                <c:pt idx="24967">
                  <c:v>7.2076437499999999</c:v>
                </c:pt>
                <c:pt idx="24968">
                  <c:v>7.2071518750015988</c:v>
                </c:pt>
                <c:pt idx="24969">
                  <c:v>7.2067625</c:v>
                </c:pt>
                <c:pt idx="24970">
                  <c:v>7.2061937499999997</c:v>
                </c:pt>
                <c:pt idx="24971">
                  <c:v>7.205761875001599</c:v>
                </c:pt>
                <c:pt idx="24972">
                  <c:v>7.2052199999999997</c:v>
                </c:pt>
                <c:pt idx="24973">
                  <c:v>7.2046606250015994</c:v>
                </c:pt>
                <c:pt idx="24974">
                  <c:v>7.2042624999999996</c:v>
                </c:pt>
                <c:pt idx="24975">
                  <c:v>7.2038943750015987</c:v>
                </c:pt>
                <c:pt idx="24976">
                  <c:v>7.2034124999999998</c:v>
                </c:pt>
                <c:pt idx="24977">
                  <c:v>7.2027975</c:v>
                </c:pt>
                <c:pt idx="24978">
                  <c:v>7.2021625</c:v>
                </c:pt>
                <c:pt idx="24979">
                  <c:v>7.2015712499999998</c:v>
                </c:pt>
                <c:pt idx="24980">
                  <c:v>7.2010300000000003</c:v>
                </c:pt>
                <c:pt idx="24981">
                  <c:v>7.2005243750015993</c:v>
                </c:pt>
                <c:pt idx="24982">
                  <c:v>7.2000718750015986</c:v>
                </c:pt>
                <c:pt idx="24983">
                  <c:v>7.1996912499999999</c:v>
                </c:pt>
                <c:pt idx="24984">
                  <c:v>7.1993562500000001</c:v>
                </c:pt>
                <c:pt idx="24985">
                  <c:v>7.1990224999999999</c:v>
                </c:pt>
                <c:pt idx="24986">
                  <c:v>7.1993518750015992</c:v>
                </c:pt>
                <c:pt idx="24987">
                  <c:v>7.1997125000000004</c:v>
                </c:pt>
                <c:pt idx="24988">
                  <c:v>7.2001262500000003</c:v>
                </c:pt>
                <c:pt idx="24989">
                  <c:v>7.2005850000000002</c:v>
                </c:pt>
                <c:pt idx="24990">
                  <c:v>7.2010674999999997</c:v>
                </c:pt>
                <c:pt idx="24991">
                  <c:v>7.2013918750015993</c:v>
                </c:pt>
                <c:pt idx="24992">
                  <c:v>7.201796875001599</c:v>
                </c:pt>
                <c:pt idx="24993">
                  <c:v>7.20217375</c:v>
                </c:pt>
                <c:pt idx="24994">
                  <c:v>7.2025756250015993</c:v>
                </c:pt>
                <c:pt idx="24995">
                  <c:v>7.2029412500000003</c:v>
                </c:pt>
                <c:pt idx="24996">
                  <c:v>7.2033162500000003</c:v>
                </c:pt>
                <c:pt idx="24997">
                  <c:v>7.2037599999999999</c:v>
                </c:pt>
                <c:pt idx="24998">
                  <c:v>7.2042037499999996</c:v>
                </c:pt>
                <c:pt idx="24999">
                  <c:v>7.2046393750015989</c:v>
                </c:pt>
                <c:pt idx="25000">
                  <c:v>7.2050912499999997</c:v>
                </c:pt>
                <c:pt idx="25001">
                  <c:v>7.2055375000000002</c:v>
                </c:pt>
                <c:pt idx="25002">
                  <c:v>7.2058981250015988</c:v>
                </c:pt>
                <c:pt idx="25003">
                  <c:v>7.206315</c:v>
                </c:pt>
                <c:pt idx="25004">
                  <c:v>7.2066537500000001</c:v>
                </c:pt>
                <c:pt idx="25005">
                  <c:v>7.2070718750015992</c:v>
                </c:pt>
                <c:pt idx="25006">
                  <c:v>7.2074681250015988</c:v>
                </c:pt>
                <c:pt idx="25007">
                  <c:v>7.2078293750015989</c:v>
                </c:pt>
                <c:pt idx="25008">
                  <c:v>7.2082550000000003</c:v>
                </c:pt>
                <c:pt idx="25009">
                  <c:v>7.2086550000000003</c:v>
                </c:pt>
                <c:pt idx="25010">
                  <c:v>7.2090593750015994</c:v>
                </c:pt>
                <c:pt idx="25011">
                  <c:v>7.2094318750015987</c:v>
                </c:pt>
                <c:pt idx="25012">
                  <c:v>7.2097912500000003</c:v>
                </c:pt>
                <c:pt idx="25013">
                  <c:v>7.2094681250015986</c:v>
                </c:pt>
                <c:pt idx="25014">
                  <c:v>7.209071875001599</c:v>
                </c:pt>
                <c:pt idx="25015">
                  <c:v>7.2086587499999997</c:v>
                </c:pt>
                <c:pt idx="25016">
                  <c:v>7.2081543750015991</c:v>
                </c:pt>
                <c:pt idx="25017">
                  <c:v>7.2074068750015989</c:v>
                </c:pt>
                <c:pt idx="25018">
                  <c:v>7.2068256250015992</c:v>
                </c:pt>
                <c:pt idx="25019">
                  <c:v>7.2062087500000001</c:v>
                </c:pt>
                <c:pt idx="25020">
                  <c:v>7.2055912500000003</c:v>
                </c:pt>
                <c:pt idx="25021">
                  <c:v>7.2048556250015992</c:v>
                </c:pt>
                <c:pt idx="25022">
                  <c:v>7.2039706250015989</c:v>
                </c:pt>
                <c:pt idx="25023">
                  <c:v>7.2031218750015986</c:v>
                </c:pt>
                <c:pt idx="25024">
                  <c:v>7.2023137500000001</c:v>
                </c:pt>
                <c:pt idx="25025">
                  <c:v>7.2015225000000003</c:v>
                </c:pt>
                <c:pt idx="25026">
                  <c:v>7.2007968750015987</c:v>
                </c:pt>
                <c:pt idx="25027">
                  <c:v>7.2002231250015987</c:v>
                </c:pt>
                <c:pt idx="25028">
                  <c:v>7.1996793750015993</c:v>
                </c:pt>
                <c:pt idx="25029">
                  <c:v>7.1992362500000002</c:v>
                </c:pt>
                <c:pt idx="25030">
                  <c:v>7.198760625001599</c:v>
                </c:pt>
                <c:pt idx="25031">
                  <c:v>7.1983593750015986</c:v>
                </c:pt>
                <c:pt idx="25032">
                  <c:v>7.1978768750015991</c:v>
                </c:pt>
                <c:pt idx="25033">
                  <c:v>7.1973993750015994</c:v>
                </c:pt>
                <c:pt idx="25034">
                  <c:v>7.196953125001599</c:v>
                </c:pt>
                <c:pt idx="25035">
                  <c:v>7.1966218750015987</c:v>
                </c:pt>
                <c:pt idx="25036">
                  <c:v>7.1970431250015992</c:v>
                </c:pt>
                <c:pt idx="25037">
                  <c:v>7.1974306250015987</c:v>
                </c:pt>
                <c:pt idx="25038">
                  <c:v>7.1977718750015987</c:v>
                </c:pt>
                <c:pt idx="25039">
                  <c:v>7.1976731250015993</c:v>
                </c:pt>
                <c:pt idx="25040">
                  <c:v>7.198114375001599</c:v>
                </c:pt>
                <c:pt idx="25041">
                  <c:v>7.1984725000000003</c:v>
                </c:pt>
                <c:pt idx="25042">
                  <c:v>7.1988681250015993</c:v>
                </c:pt>
                <c:pt idx="25043">
                  <c:v>7.1993043750015993</c:v>
                </c:pt>
                <c:pt idx="25044">
                  <c:v>7.199709375001599</c:v>
                </c:pt>
                <c:pt idx="25045">
                  <c:v>7.2000574999999998</c:v>
                </c:pt>
                <c:pt idx="25046">
                  <c:v>7.2006031250015994</c:v>
                </c:pt>
                <c:pt idx="25047">
                  <c:v>7.2009487500000002</c:v>
                </c:pt>
                <c:pt idx="25048">
                  <c:v>7.2013468750015992</c:v>
                </c:pt>
                <c:pt idx="25049">
                  <c:v>7.2016943750015994</c:v>
                </c:pt>
                <c:pt idx="25050">
                  <c:v>7.2021387499999996</c:v>
                </c:pt>
                <c:pt idx="25051">
                  <c:v>7.2025306250015992</c:v>
                </c:pt>
                <c:pt idx="25052">
                  <c:v>7.2029531250015992</c:v>
                </c:pt>
                <c:pt idx="25053">
                  <c:v>7.2033381250015989</c:v>
                </c:pt>
                <c:pt idx="25054">
                  <c:v>7.2037337499999996</c:v>
                </c:pt>
                <c:pt idx="25055">
                  <c:v>7.2042250000000001</c:v>
                </c:pt>
                <c:pt idx="25056">
                  <c:v>7.2047237500000003</c:v>
                </c:pt>
                <c:pt idx="25057">
                  <c:v>7.2051274999999997</c:v>
                </c:pt>
                <c:pt idx="25058">
                  <c:v>7.2055550000000004</c:v>
                </c:pt>
                <c:pt idx="25059">
                  <c:v>7.20592875</c:v>
                </c:pt>
                <c:pt idx="25060">
                  <c:v>7.2063193750015992</c:v>
                </c:pt>
                <c:pt idx="25061">
                  <c:v>7.2067881250015988</c:v>
                </c:pt>
                <c:pt idx="25062">
                  <c:v>7.2071612500000004</c:v>
                </c:pt>
                <c:pt idx="25063">
                  <c:v>7.2076343750015992</c:v>
                </c:pt>
                <c:pt idx="25064">
                  <c:v>7.2081787500000001</c:v>
                </c:pt>
                <c:pt idx="25065">
                  <c:v>7.2085825000000003</c:v>
                </c:pt>
                <c:pt idx="25066">
                  <c:v>7.2090187500000003</c:v>
                </c:pt>
                <c:pt idx="25067">
                  <c:v>7.2093724999999997</c:v>
                </c:pt>
                <c:pt idx="25068">
                  <c:v>7.2088793750015991</c:v>
                </c:pt>
                <c:pt idx="25069">
                  <c:v>7.2083500000000003</c:v>
                </c:pt>
                <c:pt idx="25070">
                  <c:v>7.2079306250015991</c:v>
                </c:pt>
                <c:pt idx="25071">
                  <c:v>7.2075456250015986</c:v>
                </c:pt>
                <c:pt idx="25072">
                  <c:v>7.2072062499999996</c:v>
                </c:pt>
                <c:pt idx="25073">
                  <c:v>7.2067443750015991</c:v>
                </c:pt>
                <c:pt idx="25074">
                  <c:v>7.2064174999999997</c:v>
                </c:pt>
                <c:pt idx="25075">
                  <c:v>7.2060856250015988</c:v>
                </c:pt>
                <c:pt idx="25076">
                  <c:v>7.2057343750015992</c:v>
                </c:pt>
                <c:pt idx="25077">
                  <c:v>7.2053231250015992</c:v>
                </c:pt>
                <c:pt idx="25078">
                  <c:v>7.2049137500000002</c:v>
                </c:pt>
                <c:pt idx="25079">
                  <c:v>7.2045662500000001</c:v>
                </c:pt>
                <c:pt idx="25080">
                  <c:v>7.204225625001599</c:v>
                </c:pt>
                <c:pt idx="25081">
                  <c:v>7.2038706250015991</c:v>
                </c:pt>
                <c:pt idx="25082">
                  <c:v>7.2035381250015993</c:v>
                </c:pt>
                <c:pt idx="25083">
                  <c:v>7.2027931250015991</c:v>
                </c:pt>
                <c:pt idx="25084">
                  <c:v>7.2023362500000001</c:v>
                </c:pt>
                <c:pt idx="25085">
                  <c:v>7.201975</c:v>
                </c:pt>
                <c:pt idx="25086">
                  <c:v>7.2016081250015986</c:v>
                </c:pt>
                <c:pt idx="25087">
                  <c:v>7.2011318750015993</c:v>
                </c:pt>
                <c:pt idx="25088">
                  <c:v>7.2007318750015994</c:v>
                </c:pt>
                <c:pt idx="25089">
                  <c:v>7.2002674999999998</c:v>
                </c:pt>
                <c:pt idx="25090">
                  <c:v>7.1998375000000001</c:v>
                </c:pt>
                <c:pt idx="25091">
                  <c:v>7.1992737499999997</c:v>
                </c:pt>
                <c:pt idx="25092">
                  <c:v>7.1988956250015992</c:v>
                </c:pt>
                <c:pt idx="25093">
                  <c:v>7.1985631250015993</c:v>
                </c:pt>
                <c:pt idx="25094">
                  <c:v>7.1982187499999997</c:v>
                </c:pt>
                <c:pt idx="25095">
                  <c:v>7.1978262500000003</c:v>
                </c:pt>
                <c:pt idx="25096">
                  <c:v>7.1972300000000002</c:v>
                </c:pt>
                <c:pt idx="25097">
                  <c:v>7.1967168750015986</c:v>
                </c:pt>
                <c:pt idx="25098">
                  <c:v>7.1961943750015989</c:v>
                </c:pt>
                <c:pt idx="25099">
                  <c:v>7.195850625001599</c:v>
                </c:pt>
                <c:pt idx="25100">
                  <c:v>7.1954956250015991</c:v>
                </c:pt>
                <c:pt idx="25101">
                  <c:v>7.1955993750015992</c:v>
                </c:pt>
                <c:pt idx="25102">
                  <c:v>7.1959925</c:v>
                </c:pt>
                <c:pt idx="25103">
                  <c:v>7.1955974999999999</c:v>
                </c:pt>
                <c:pt idx="25104">
                  <c:v>7.195263125001599</c:v>
                </c:pt>
                <c:pt idx="25105">
                  <c:v>7.1955881250015992</c:v>
                </c:pt>
                <c:pt idx="25106">
                  <c:v>7.1959393750015987</c:v>
                </c:pt>
                <c:pt idx="25107">
                  <c:v>7.1962837500000001</c:v>
                </c:pt>
                <c:pt idx="25108">
                  <c:v>7.1966425000000003</c:v>
                </c:pt>
                <c:pt idx="25109">
                  <c:v>7.1971937500000003</c:v>
                </c:pt>
                <c:pt idx="25110">
                  <c:v>7.197526875001599</c:v>
                </c:pt>
                <c:pt idx="25111">
                  <c:v>7.1979993750015989</c:v>
                </c:pt>
                <c:pt idx="25112">
                  <c:v>7.1984131250015988</c:v>
                </c:pt>
                <c:pt idx="25113">
                  <c:v>7.1988075</c:v>
                </c:pt>
                <c:pt idx="25114">
                  <c:v>7.1991737499999999</c:v>
                </c:pt>
                <c:pt idx="25115">
                  <c:v>7.1995668750015991</c:v>
                </c:pt>
                <c:pt idx="25116">
                  <c:v>7.1998875</c:v>
                </c:pt>
                <c:pt idx="25117">
                  <c:v>7.2003112500000004</c:v>
                </c:pt>
                <c:pt idx="25118">
                  <c:v>7.2006399999999999</c:v>
                </c:pt>
                <c:pt idx="25119">
                  <c:v>7.2009906250015989</c:v>
                </c:pt>
                <c:pt idx="25120">
                  <c:v>7.2013218750015993</c:v>
                </c:pt>
                <c:pt idx="25121">
                  <c:v>7.2017187500000004</c:v>
                </c:pt>
                <c:pt idx="25122">
                  <c:v>7.2022275000000002</c:v>
                </c:pt>
                <c:pt idx="25123">
                  <c:v>7.2025837499999996</c:v>
                </c:pt>
                <c:pt idx="25124">
                  <c:v>7.20297375</c:v>
                </c:pt>
                <c:pt idx="25125">
                  <c:v>7.203405625001599</c:v>
                </c:pt>
                <c:pt idx="25126">
                  <c:v>7.2037893750015991</c:v>
                </c:pt>
                <c:pt idx="25127">
                  <c:v>7.2041412500000002</c:v>
                </c:pt>
                <c:pt idx="25128">
                  <c:v>7.2044775000000003</c:v>
                </c:pt>
                <c:pt idx="25129">
                  <c:v>7.2048643750015993</c:v>
                </c:pt>
                <c:pt idx="25130">
                  <c:v>7.2052337499999997</c:v>
                </c:pt>
                <c:pt idx="25131">
                  <c:v>7.2047406250015991</c:v>
                </c:pt>
                <c:pt idx="25132">
                  <c:v>7.2043400000000002</c:v>
                </c:pt>
                <c:pt idx="25133">
                  <c:v>7.2040150000000001</c:v>
                </c:pt>
                <c:pt idx="25134">
                  <c:v>7.2036456250015988</c:v>
                </c:pt>
                <c:pt idx="25135">
                  <c:v>7.2032418750015994</c:v>
                </c:pt>
                <c:pt idx="25136">
                  <c:v>7.2028437500000004</c:v>
                </c:pt>
                <c:pt idx="25137">
                  <c:v>7.2023893750015988</c:v>
                </c:pt>
                <c:pt idx="25138">
                  <c:v>7.2018481250015993</c:v>
                </c:pt>
                <c:pt idx="25139">
                  <c:v>7.2012637499999999</c:v>
                </c:pt>
                <c:pt idx="25140">
                  <c:v>7.2007343750015993</c:v>
                </c:pt>
                <c:pt idx="25141">
                  <c:v>7.2002649999999999</c:v>
                </c:pt>
                <c:pt idx="25142">
                  <c:v>7.1998424999999999</c:v>
                </c:pt>
                <c:pt idx="25143">
                  <c:v>7.1994212500000003</c:v>
                </c:pt>
                <c:pt idx="25144">
                  <c:v>7.1990818750015988</c:v>
                </c:pt>
                <c:pt idx="25145">
                  <c:v>7.1987474999999996</c:v>
                </c:pt>
                <c:pt idx="25146">
                  <c:v>7.1983249999999996</c:v>
                </c:pt>
                <c:pt idx="25147">
                  <c:v>7.1982799999999996</c:v>
                </c:pt>
                <c:pt idx="25148">
                  <c:v>7.1985999999999999</c:v>
                </c:pt>
                <c:pt idx="25149">
                  <c:v>7.1989324999999997</c:v>
                </c:pt>
                <c:pt idx="25150">
                  <c:v>7.1992624999999997</c:v>
                </c:pt>
                <c:pt idx="25151">
                  <c:v>7.1996993750015994</c:v>
                </c:pt>
                <c:pt idx="25152">
                  <c:v>7.2001181250015991</c:v>
                </c:pt>
                <c:pt idx="25153">
                  <c:v>7.2001024999999998</c:v>
                </c:pt>
                <c:pt idx="25154">
                  <c:v>7.1997143750015988</c:v>
                </c:pt>
                <c:pt idx="25155">
                  <c:v>7.1992925000000003</c:v>
                </c:pt>
                <c:pt idx="25156">
                  <c:v>7.1987625</c:v>
                </c:pt>
                <c:pt idx="25157">
                  <c:v>7.1981587500000002</c:v>
                </c:pt>
                <c:pt idx="25158">
                  <c:v>7.1973862500000001</c:v>
                </c:pt>
                <c:pt idx="25159">
                  <c:v>7.1970056250015988</c:v>
                </c:pt>
                <c:pt idx="25160">
                  <c:v>7.1966787500000002</c:v>
                </c:pt>
                <c:pt idx="25161">
                  <c:v>7.1962737499999996</c:v>
                </c:pt>
                <c:pt idx="25162">
                  <c:v>7.1957868750015992</c:v>
                </c:pt>
                <c:pt idx="25163">
                  <c:v>7.1952850000000002</c:v>
                </c:pt>
                <c:pt idx="25164">
                  <c:v>7.1948281250015986</c:v>
                </c:pt>
                <c:pt idx="25165">
                  <c:v>7.1947631250015993</c:v>
                </c:pt>
                <c:pt idx="25166">
                  <c:v>7.1949587499999996</c:v>
                </c:pt>
                <c:pt idx="25167">
                  <c:v>7.1954181250015994</c:v>
                </c:pt>
                <c:pt idx="25168">
                  <c:v>7.195744375001599</c:v>
                </c:pt>
                <c:pt idx="25169">
                  <c:v>7.1963056250015986</c:v>
                </c:pt>
                <c:pt idx="25170">
                  <c:v>7.1966275</c:v>
                </c:pt>
                <c:pt idx="25171">
                  <c:v>7.1970881250015992</c:v>
                </c:pt>
                <c:pt idx="25172">
                  <c:v>7.1974562500000001</c:v>
                </c:pt>
                <c:pt idx="25173">
                  <c:v>7.1978506250015988</c:v>
                </c:pt>
                <c:pt idx="25174">
                  <c:v>7.1983100000000002</c:v>
                </c:pt>
                <c:pt idx="25175">
                  <c:v>7.1987587499999997</c:v>
                </c:pt>
                <c:pt idx="25176">
                  <c:v>7.199194375001599</c:v>
                </c:pt>
                <c:pt idx="25177">
                  <c:v>7.199675</c:v>
                </c:pt>
                <c:pt idx="25178">
                  <c:v>7.2001287500000002</c:v>
                </c:pt>
                <c:pt idx="25179">
                  <c:v>7.2005468750015993</c:v>
                </c:pt>
                <c:pt idx="25180">
                  <c:v>7.200965625001599</c:v>
                </c:pt>
                <c:pt idx="25181">
                  <c:v>7.2013968750015991</c:v>
                </c:pt>
                <c:pt idx="25182">
                  <c:v>7.2018256250015993</c:v>
                </c:pt>
                <c:pt idx="25183">
                  <c:v>7.2021912500000003</c:v>
                </c:pt>
                <c:pt idx="25184">
                  <c:v>7.2026487499999998</c:v>
                </c:pt>
                <c:pt idx="25185">
                  <c:v>7.2030587500000003</c:v>
                </c:pt>
                <c:pt idx="25186">
                  <c:v>7.2034106250015988</c:v>
                </c:pt>
                <c:pt idx="25187">
                  <c:v>7.2037368750015993</c:v>
                </c:pt>
                <c:pt idx="25188">
                  <c:v>7.2042118750015991</c:v>
                </c:pt>
                <c:pt idx="25189">
                  <c:v>7.2045874999999997</c:v>
                </c:pt>
                <c:pt idx="25190">
                  <c:v>7.2049349999999999</c:v>
                </c:pt>
                <c:pt idx="25191">
                  <c:v>7.2054768750015992</c:v>
                </c:pt>
                <c:pt idx="25192">
                  <c:v>7.2058531250015987</c:v>
                </c:pt>
                <c:pt idx="25193">
                  <c:v>7.2054062500000002</c:v>
                </c:pt>
                <c:pt idx="25194">
                  <c:v>7.2050693750015986</c:v>
                </c:pt>
                <c:pt idx="25195">
                  <c:v>7.2047074999999996</c:v>
                </c:pt>
                <c:pt idx="25196">
                  <c:v>7.2043068750015991</c:v>
                </c:pt>
                <c:pt idx="25197">
                  <c:v>7.2038099999999998</c:v>
                </c:pt>
                <c:pt idx="25198">
                  <c:v>7.2031443750015987</c:v>
                </c:pt>
                <c:pt idx="25199">
                  <c:v>7.2024537500000001</c:v>
                </c:pt>
                <c:pt idx="25200">
                  <c:v>7.2017656250015989</c:v>
                </c:pt>
                <c:pt idx="25201">
                  <c:v>7.2011737499999997</c:v>
                </c:pt>
                <c:pt idx="25202">
                  <c:v>7.2005818750015989</c:v>
                </c:pt>
                <c:pt idx="25203">
                  <c:v>7.1999587500000004</c:v>
                </c:pt>
                <c:pt idx="25204">
                  <c:v>7.1992818750015992</c:v>
                </c:pt>
                <c:pt idx="25205">
                  <c:v>7.1985849999999996</c:v>
                </c:pt>
                <c:pt idx="25206">
                  <c:v>7.1977793750015993</c:v>
                </c:pt>
                <c:pt idx="25207">
                  <c:v>7.19706125</c:v>
                </c:pt>
                <c:pt idx="25208">
                  <c:v>7.1964643750015993</c:v>
                </c:pt>
                <c:pt idx="25209">
                  <c:v>7.1960112499999997</c:v>
                </c:pt>
                <c:pt idx="25210">
                  <c:v>7.1955243750015994</c:v>
                </c:pt>
                <c:pt idx="25211">
                  <c:v>7.1949337499999997</c:v>
                </c:pt>
                <c:pt idx="25212">
                  <c:v>7.1944262500000002</c:v>
                </c:pt>
                <c:pt idx="25213">
                  <c:v>7.1939481250015991</c:v>
                </c:pt>
                <c:pt idx="25214">
                  <c:v>7.1934537499999998</c:v>
                </c:pt>
                <c:pt idx="25215">
                  <c:v>7.1930481250015994</c:v>
                </c:pt>
                <c:pt idx="25216">
                  <c:v>7.1925118750015988</c:v>
                </c:pt>
                <c:pt idx="25217">
                  <c:v>7.1920356250015987</c:v>
                </c:pt>
                <c:pt idx="25218">
                  <c:v>7.1917043750015992</c:v>
                </c:pt>
                <c:pt idx="25219">
                  <c:v>7.1911199999999997</c:v>
                </c:pt>
                <c:pt idx="25220">
                  <c:v>7.1907350000000001</c:v>
                </c:pt>
                <c:pt idx="25221">
                  <c:v>7.19</c:v>
                </c:pt>
                <c:pt idx="25222">
                  <c:v>7.1894487500000004</c:v>
                </c:pt>
                <c:pt idx="25223">
                  <c:v>7.1889281250015991</c:v>
                </c:pt>
                <c:pt idx="25224">
                  <c:v>7.1884631250015989</c:v>
                </c:pt>
                <c:pt idx="25225">
                  <c:v>7.1879481250015989</c:v>
                </c:pt>
                <c:pt idx="25226">
                  <c:v>7.1875187499999997</c:v>
                </c:pt>
                <c:pt idx="25227">
                  <c:v>7.1871549999999997</c:v>
                </c:pt>
                <c:pt idx="25228">
                  <c:v>7.1868237500000003</c:v>
                </c:pt>
                <c:pt idx="25229">
                  <c:v>7.1863043750015994</c:v>
                </c:pt>
                <c:pt idx="25230">
                  <c:v>7.1866725000000002</c:v>
                </c:pt>
                <c:pt idx="25231">
                  <c:v>7.1870250000000002</c:v>
                </c:pt>
                <c:pt idx="25232">
                  <c:v>7.18748875</c:v>
                </c:pt>
                <c:pt idx="25233">
                  <c:v>7.187875</c:v>
                </c:pt>
                <c:pt idx="25234">
                  <c:v>7.18830875</c:v>
                </c:pt>
                <c:pt idx="25235">
                  <c:v>7.1886718750015994</c:v>
                </c:pt>
                <c:pt idx="25236">
                  <c:v>7.1891625000000001</c:v>
                </c:pt>
                <c:pt idx="25237">
                  <c:v>7.1896100000000001</c:v>
                </c:pt>
                <c:pt idx="25238">
                  <c:v>7.18994</c:v>
                </c:pt>
                <c:pt idx="25239">
                  <c:v>7.1903212500000002</c:v>
                </c:pt>
                <c:pt idx="25240">
                  <c:v>7.19072625</c:v>
                </c:pt>
                <c:pt idx="25241">
                  <c:v>7.1911975000000004</c:v>
                </c:pt>
                <c:pt idx="25242">
                  <c:v>7.1916893750015989</c:v>
                </c:pt>
                <c:pt idx="25243">
                  <c:v>7.192098125001599</c:v>
                </c:pt>
                <c:pt idx="25244">
                  <c:v>7.1925606250015992</c:v>
                </c:pt>
                <c:pt idx="25245">
                  <c:v>7.1930812499999996</c:v>
                </c:pt>
                <c:pt idx="25246">
                  <c:v>7.193505</c:v>
                </c:pt>
                <c:pt idx="25247">
                  <c:v>7.1938737499999998</c:v>
                </c:pt>
                <c:pt idx="25248">
                  <c:v>7.1942981250015992</c:v>
                </c:pt>
                <c:pt idx="25249">
                  <c:v>7.1946581250015988</c:v>
                </c:pt>
                <c:pt idx="25250">
                  <c:v>7.19501875</c:v>
                </c:pt>
                <c:pt idx="25251">
                  <c:v>7.1953950000000004</c:v>
                </c:pt>
                <c:pt idx="25252">
                  <c:v>7.1958725000000001</c:v>
                </c:pt>
                <c:pt idx="25253">
                  <c:v>7.196273125001599</c:v>
                </c:pt>
                <c:pt idx="25254">
                  <c:v>7.196695625001599</c:v>
                </c:pt>
                <c:pt idx="25255">
                  <c:v>7.1970675000000002</c:v>
                </c:pt>
                <c:pt idx="25256">
                  <c:v>7.1974918750015986</c:v>
                </c:pt>
                <c:pt idx="25257">
                  <c:v>7.1980824999999999</c:v>
                </c:pt>
                <c:pt idx="25258">
                  <c:v>7.1985343750015991</c:v>
                </c:pt>
                <c:pt idx="25259">
                  <c:v>7.1989475000000001</c:v>
                </c:pt>
                <c:pt idx="25260">
                  <c:v>7.1994443750015993</c:v>
                </c:pt>
                <c:pt idx="25261">
                  <c:v>7.1998175</c:v>
                </c:pt>
                <c:pt idx="25262">
                  <c:v>7.2001643750015987</c:v>
                </c:pt>
                <c:pt idx="25263">
                  <c:v>7.1998256250015986</c:v>
                </c:pt>
                <c:pt idx="25264">
                  <c:v>7.1993956250015989</c:v>
                </c:pt>
                <c:pt idx="25265">
                  <c:v>7.1989375000000004</c:v>
                </c:pt>
                <c:pt idx="25266">
                  <c:v>7.1984818750015993</c:v>
                </c:pt>
                <c:pt idx="25267">
                  <c:v>7.1979612499999996</c:v>
                </c:pt>
                <c:pt idx="25268">
                  <c:v>7.1974887499999998</c:v>
                </c:pt>
                <c:pt idx="25269">
                  <c:v>7.1969793750015993</c:v>
                </c:pt>
                <c:pt idx="25270">
                  <c:v>7.1964581250015991</c:v>
                </c:pt>
                <c:pt idx="25271">
                  <c:v>7.1960224999999998</c:v>
                </c:pt>
                <c:pt idx="25272">
                  <c:v>7.1955831250015994</c:v>
                </c:pt>
                <c:pt idx="25273">
                  <c:v>7.1952512500000001</c:v>
                </c:pt>
                <c:pt idx="25274">
                  <c:v>7.1948937500000003</c:v>
                </c:pt>
                <c:pt idx="25275">
                  <c:v>7.1944856250015992</c:v>
                </c:pt>
                <c:pt idx="25276">
                  <c:v>7.1946750000000002</c:v>
                </c:pt>
                <c:pt idx="25277">
                  <c:v>7.1949737499999999</c:v>
                </c:pt>
                <c:pt idx="25278">
                  <c:v>7.1945543750015988</c:v>
                </c:pt>
                <c:pt idx="25279">
                  <c:v>7.1941556250015992</c:v>
                </c:pt>
                <c:pt idx="25280">
                  <c:v>7.1938318750015986</c:v>
                </c:pt>
                <c:pt idx="25281">
                  <c:v>7.1939287500000004</c:v>
                </c:pt>
                <c:pt idx="25282">
                  <c:v>7.1942631250015987</c:v>
                </c:pt>
                <c:pt idx="25283">
                  <c:v>7.1946068750015986</c:v>
                </c:pt>
                <c:pt idx="25284">
                  <c:v>7.1949437500000002</c:v>
                </c:pt>
                <c:pt idx="25285">
                  <c:v>7.1953206250015986</c:v>
                </c:pt>
                <c:pt idx="25286">
                  <c:v>7.1950212499999999</c:v>
                </c:pt>
                <c:pt idx="25287">
                  <c:v>7.19534875</c:v>
                </c:pt>
                <c:pt idx="25288">
                  <c:v>7.1956687500000003</c:v>
                </c:pt>
                <c:pt idx="25289">
                  <c:v>7.1960087499999998</c:v>
                </c:pt>
                <c:pt idx="25290">
                  <c:v>7.1964431250015988</c:v>
                </c:pt>
                <c:pt idx="25291">
                  <c:v>7.1966618750015989</c:v>
                </c:pt>
                <c:pt idx="25292">
                  <c:v>7.196203125001599</c:v>
                </c:pt>
                <c:pt idx="25293">
                  <c:v>7.1957881250015987</c:v>
                </c:pt>
                <c:pt idx="25294">
                  <c:v>7.1953637500000003</c:v>
                </c:pt>
                <c:pt idx="25295">
                  <c:v>7.1948143750015987</c:v>
                </c:pt>
                <c:pt idx="25296">
                  <c:v>7.1941543750015988</c:v>
                </c:pt>
                <c:pt idx="25297">
                  <c:v>7.1935856250015986</c:v>
                </c:pt>
                <c:pt idx="25298">
                  <c:v>7.1929868750015986</c:v>
                </c:pt>
                <c:pt idx="25299">
                  <c:v>7.1923962499999998</c:v>
                </c:pt>
                <c:pt idx="25300">
                  <c:v>7.1918974999999996</c:v>
                </c:pt>
                <c:pt idx="25301">
                  <c:v>7.1914775000000004</c:v>
                </c:pt>
                <c:pt idx="25302">
                  <c:v>7.19109</c:v>
                </c:pt>
                <c:pt idx="25303">
                  <c:v>7.1910087499999999</c:v>
                </c:pt>
                <c:pt idx="25304">
                  <c:v>7.1913625000000003</c:v>
                </c:pt>
                <c:pt idx="25305">
                  <c:v>7.1917387499999998</c:v>
                </c:pt>
                <c:pt idx="25306">
                  <c:v>7.1921131250015993</c:v>
                </c:pt>
                <c:pt idx="25307">
                  <c:v>7.1916425000000004</c:v>
                </c:pt>
                <c:pt idx="25308">
                  <c:v>7.191216875001599</c:v>
                </c:pt>
                <c:pt idx="25309">
                  <c:v>7.190853125001599</c:v>
                </c:pt>
                <c:pt idx="25310">
                  <c:v>7.1911931250015986</c:v>
                </c:pt>
                <c:pt idx="25311">
                  <c:v>7.1915187500000002</c:v>
                </c:pt>
                <c:pt idx="25312">
                  <c:v>7.1919062499999997</c:v>
                </c:pt>
                <c:pt idx="25313">
                  <c:v>7.1923218750015989</c:v>
                </c:pt>
                <c:pt idx="25314">
                  <c:v>7.1926750000000004</c:v>
                </c:pt>
                <c:pt idx="25315">
                  <c:v>7.1930275000000004</c:v>
                </c:pt>
                <c:pt idx="25316">
                  <c:v>7.1933800000000003</c:v>
                </c:pt>
                <c:pt idx="25317">
                  <c:v>7.1937312499999999</c:v>
                </c:pt>
                <c:pt idx="25318">
                  <c:v>7.1941118750015987</c:v>
                </c:pt>
                <c:pt idx="25319">
                  <c:v>7.1937306250015993</c:v>
                </c:pt>
                <c:pt idx="25320">
                  <c:v>7.1933524999999996</c:v>
                </c:pt>
                <c:pt idx="25321">
                  <c:v>7.193024375001599</c:v>
                </c:pt>
                <c:pt idx="25322">
                  <c:v>7.1933531250015994</c:v>
                </c:pt>
                <c:pt idx="25323">
                  <c:v>7.193695</c:v>
                </c:pt>
                <c:pt idx="25324">
                  <c:v>7.1940487500000003</c:v>
                </c:pt>
                <c:pt idx="25325">
                  <c:v>7.1943712499999997</c:v>
                </c:pt>
                <c:pt idx="25326">
                  <c:v>7.1948575000000003</c:v>
                </c:pt>
                <c:pt idx="25327">
                  <c:v>7.1953006250015994</c:v>
                </c:pt>
                <c:pt idx="25328">
                  <c:v>7.1957156250015988</c:v>
                </c:pt>
                <c:pt idx="25329">
                  <c:v>7.1961281250015992</c:v>
                </c:pt>
                <c:pt idx="25330">
                  <c:v>7.1966043750015993</c:v>
                </c:pt>
                <c:pt idx="25331">
                  <c:v>7.1969725000000002</c:v>
                </c:pt>
                <c:pt idx="25332">
                  <c:v>7.1973268750015986</c:v>
                </c:pt>
                <c:pt idx="25333">
                  <c:v>7.1976681250015986</c:v>
                </c:pt>
                <c:pt idx="25334">
                  <c:v>7.1972643750015992</c:v>
                </c:pt>
                <c:pt idx="25335">
                  <c:v>7.1966774999999998</c:v>
                </c:pt>
                <c:pt idx="25336">
                  <c:v>7.1960674999999998</c:v>
                </c:pt>
                <c:pt idx="25337">
                  <c:v>7.1957012499999999</c:v>
                </c:pt>
                <c:pt idx="25338">
                  <c:v>7.1952087499999999</c:v>
                </c:pt>
                <c:pt idx="25339">
                  <c:v>7.1948393750015986</c:v>
                </c:pt>
                <c:pt idx="25340">
                  <c:v>7.1944949999999999</c:v>
                </c:pt>
                <c:pt idx="25341">
                  <c:v>7.1939037499999996</c:v>
                </c:pt>
                <c:pt idx="25342">
                  <c:v>7.1932299999999998</c:v>
                </c:pt>
                <c:pt idx="25343">
                  <c:v>7.1927899999999996</c:v>
                </c:pt>
                <c:pt idx="25344">
                  <c:v>7.192341875001599</c:v>
                </c:pt>
                <c:pt idx="25345">
                  <c:v>7.1917818750015989</c:v>
                </c:pt>
                <c:pt idx="25346">
                  <c:v>7.1912681250015993</c:v>
                </c:pt>
                <c:pt idx="25347">
                  <c:v>7.1908393750015991</c:v>
                </c:pt>
                <c:pt idx="25348">
                  <c:v>7.1903756250015993</c:v>
                </c:pt>
                <c:pt idx="25349">
                  <c:v>7.1899881250015989</c:v>
                </c:pt>
                <c:pt idx="25350">
                  <c:v>7.1894875000000003</c:v>
                </c:pt>
                <c:pt idx="25351">
                  <c:v>7.1891487500000002</c:v>
                </c:pt>
                <c:pt idx="25352">
                  <c:v>7.1888006250015986</c:v>
                </c:pt>
                <c:pt idx="25353">
                  <c:v>7.1889593750015992</c:v>
                </c:pt>
                <c:pt idx="25354">
                  <c:v>7.1885856250015987</c:v>
                </c:pt>
                <c:pt idx="25355">
                  <c:v>7.1889637500000001</c:v>
                </c:pt>
                <c:pt idx="25356">
                  <c:v>7.1894493750015993</c:v>
                </c:pt>
                <c:pt idx="25357">
                  <c:v>7.1899737500000001</c:v>
                </c:pt>
                <c:pt idx="25358">
                  <c:v>7.1903993750015989</c:v>
                </c:pt>
                <c:pt idx="25359">
                  <c:v>7.190830625001599</c:v>
                </c:pt>
                <c:pt idx="25360">
                  <c:v>7.1912218750015988</c:v>
                </c:pt>
                <c:pt idx="25361">
                  <c:v>7.1915681250015986</c:v>
                </c:pt>
                <c:pt idx="25362">
                  <c:v>7.1919868750015992</c:v>
                </c:pt>
                <c:pt idx="25363">
                  <c:v>7.1923118750015993</c:v>
                </c:pt>
                <c:pt idx="25364">
                  <c:v>7.1926693750015991</c:v>
                </c:pt>
                <c:pt idx="25365">
                  <c:v>7.193085</c:v>
                </c:pt>
                <c:pt idx="25366">
                  <c:v>7.1935631250015986</c:v>
                </c:pt>
                <c:pt idx="25367">
                  <c:v>7.193950625001599</c:v>
                </c:pt>
                <c:pt idx="25368">
                  <c:v>7.1944331250015994</c:v>
                </c:pt>
                <c:pt idx="25369">
                  <c:v>7.1948318750015989</c:v>
                </c:pt>
                <c:pt idx="25370">
                  <c:v>7.1952237500000003</c:v>
                </c:pt>
                <c:pt idx="25371">
                  <c:v>7.1956256250015986</c:v>
                </c:pt>
                <c:pt idx="25372">
                  <c:v>7.19527625</c:v>
                </c:pt>
                <c:pt idx="25373">
                  <c:v>7.1956068750015989</c:v>
                </c:pt>
                <c:pt idx="25374">
                  <c:v>7.1958950000000002</c:v>
                </c:pt>
                <c:pt idx="25375">
                  <c:v>7.1962824999999997</c:v>
                </c:pt>
                <c:pt idx="25376">
                  <c:v>7.1957756250015992</c:v>
                </c:pt>
                <c:pt idx="25377">
                  <c:v>7.1952856250015991</c:v>
                </c:pt>
                <c:pt idx="25378">
                  <c:v>7.1947000000000001</c:v>
                </c:pt>
                <c:pt idx="25379">
                  <c:v>7.1942031250015992</c:v>
                </c:pt>
                <c:pt idx="25380">
                  <c:v>7.1938612500000003</c:v>
                </c:pt>
                <c:pt idx="25381">
                  <c:v>7.1935225000000003</c:v>
                </c:pt>
                <c:pt idx="25382">
                  <c:v>7.1931849999999997</c:v>
                </c:pt>
                <c:pt idx="25383">
                  <c:v>7.19276625</c:v>
                </c:pt>
                <c:pt idx="25384">
                  <c:v>7.1924056250015989</c:v>
                </c:pt>
                <c:pt idx="25385">
                  <c:v>7.1919643750015991</c:v>
                </c:pt>
                <c:pt idx="25386">
                  <c:v>7.1915975000000003</c:v>
                </c:pt>
                <c:pt idx="25387">
                  <c:v>7.1912568750015993</c:v>
                </c:pt>
                <c:pt idx="25388">
                  <c:v>7.190889375001599</c:v>
                </c:pt>
                <c:pt idx="25389">
                  <c:v>7.1905356250015986</c:v>
                </c:pt>
                <c:pt idx="25390">
                  <c:v>7.1907743750015989</c:v>
                </c:pt>
                <c:pt idx="25391">
                  <c:v>7.1911306250015992</c:v>
                </c:pt>
                <c:pt idx="25392">
                  <c:v>7.1915018750015989</c:v>
                </c:pt>
                <c:pt idx="25393">
                  <c:v>7.1918918750015992</c:v>
                </c:pt>
                <c:pt idx="25394">
                  <c:v>7.1922893750015993</c:v>
                </c:pt>
                <c:pt idx="25395">
                  <c:v>7.1926249999999996</c:v>
                </c:pt>
                <c:pt idx="25396">
                  <c:v>7.1929756250015986</c:v>
                </c:pt>
                <c:pt idx="25397">
                  <c:v>7.1934093750015986</c:v>
                </c:pt>
                <c:pt idx="25398">
                  <c:v>7.1937831250015991</c:v>
                </c:pt>
                <c:pt idx="25399">
                  <c:v>7.1941331250015992</c:v>
                </c:pt>
                <c:pt idx="25400">
                  <c:v>7.1944625000000002</c:v>
                </c:pt>
                <c:pt idx="25401">
                  <c:v>7.1948049999999997</c:v>
                </c:pt>
                <c:pt idx="25402">
                  <c:v>7.1951981250015988</c:v>
                </c:pt>
                <c:pt idx="25403">
                  <c:v>7.1955274999999999</c:v>
                </c:pt>
                <c:pt idx="25404">
                  <c:v>7.1954143750015991</c:v>
                </c:pt>
                <c:pt idx="25405">
                  <c:v>7.1954387500000001</c:v>
                </c:pt>
                <c:pt idx="25406">
                  <c:v>7.1950993750015986</c:v>
                </c:pt>
                <c:pt idx="25407">
                  <c:v>7.1946362500000003</c:v>
                </c:pt>
                <c:pt idx="25408">
                  <c:v>7.1949406250015988</c:v>
                </c:pt>
                <c:pt idx="25409">
                  <c:v>7.1952712500000002</c:v>
                </c:pt>
                <c:pt idx="25410">
                  <c:v>7.1957250000000004</c:v>
                </c:pt>
                <c:pt idx="25411">
                  <c:v>7.1960993750015989</c:v>
                </c:pt>
                <c:pt idx="25412">
                  <c:v>7.1957668750015991</c:v>
                </c:pt>
                <c:pt idx="25413">
                  <c:v>7.1954050000000001</c:v>
                </c:pt>
                <c:pt idx="25414">
                  <c:v>7.1949787499999998</c:v>
                </c:pt>
                <c:pt idx="25415">
                  <c:v>7.1945118750015986</c:v>
                </c:pt>
                <c:pt idx="25416">
                  <c:v>7.193785625001599</c:v>
                </c:pt>
                <c:pt idx="25417">
                  <c:v>7.1930762499999998</c:v>
                </c:pt>
                <c:pt idx="25418">
                  <c:v>7.1920650000000004</c:v>
                </c:pt>
                <c:pt idx="25419">
                  <c:v>7.190993125001599</c:v>
                </c:pt>
                <c:pt idx="25420">
                  <c:v>7.1899331250015992</c:v>
                </c:pt>
                <c:pt idx="25421">
                  <c:v>7.1889174999999996</c:v>
                </c:pt>
                <c:pt idx="25422">
                  <c:v>7.1878925000000002</c:v>
                </c:pt>
                <c:pt idx="25423">
                  <c:v>7.1869768750015988</c:v>
                </c:pt>
                <c:pt idx="25424">
                  <c:v>7.1862231250015993</c:v>
                </c:pt>
                <c:pt idx="25425">
                  <c:v>7.1854825</c:v>
                </c:pt>
                <c:pt idx="25426">
                  <c:v>7.1848793750015991</c:v>
                </c:pt>
                <c:pt idx="25427">
                  <c:v>7.1843631250015987</c:v>
                </c:pt>
                <c:pt idx="25428">
                  <c:v>7.1840218750015987</c:v>
                </c:pt>
                <c:pt idx="25429">
                  <c:v>7.1835862500000003</c:v>
                </c:pt>
                <c:pt idx="25430">
                  <c:v>7.1831787499999997</c:v>
                </c:pt>
                <c:pt idx="25431">
                  <c:v>7.1827168750015993</c:v>
                </c:pt>
                <c:pt idx="25432">
                  <c:v>7.1821787500000003</c:v>
                </c:pt>
                <c:pt idx="25433">
                  <c:v>7.1818056250015987</c:v>
                </c:pt>
                <c:pt idx="25434">
                  <c:v>7.1814643750015987</c:v>
                </c:pt>
                <c:pt idx="25435">
                  <c:v>7.1819612499999996</c:v>
                </c:pt>
                <c:pt idx="25436">
                  <c:v>7.1823318750015988</c:v>
                </c:pt>
                <c:pt idx="25437">
                  <c:v>7.1827156250015989</c:v>
                </c:pt>
                <c:pt idx="25438">
                  <c:v>7.1832037499999997</c:v>
                </c:pt>
                <c:pt idx="25439">
                  <c:v>7.1837125000000004</c:v>
                </c:pt>
                <c:pt idx="25440">
                  <c:v>7.1842474999999997</c:v>
                </c:pt>
                <c:pt idx="25441">
                  <c:v>7.1846862500000004</c:v>
                </c:pt>
                <c:pt idx="25442">
                  <c:v>7.1850731250015993</c:v>
                </c:pt>
                <c:pt idx="25443">
                  <c:v>7.1854318750015986</c:v>
                </c:pt>
                <c:pt idx="25444">
                  <c:v>7.1857525000000004</c:v>
                </c:pt>
                <c:pt idx="25445">
                  <c:v>7.1860931250015989</c:v>
                </c:pt>
                <c:pt idx="25446">
                  <c:v>7.1864718750015992</c:v>
                </c:pt>
                <c:pt idx="25447">
                  <c:v>7.1868137499999998</c:v>
                </c:pt>
                <c:pt idx="25448">
                  <c:v>7.1872381250015991</c:v>
                </c:pt>
                <c:pt idx="25449">
                  <c:v>7.1876487500000001</c:v>
                </c:pt>
                <c:pt idx="25450">
                  <c:v>7.1873231250015994</c:v>
                </c:pt>
                <c:pt idx="25451">
                  <c:v>7.1869687500000001</c:v>
                </c:pt>
                <c:pt idx="25452">
                  <c:v>7.1866337500000004</c:v>
                </c:pt>
                <c:pt idx="25453">
                  <c:v>7.1870262499999997</c:v>
                </c:pt>
                <c:pt idx="25454">
                  <c:v>7.1873624999999999</c:v>
                </c:pt>
                <c:pt idx="25455">
                  <c:v>7.1876918750015992</c:v>
                </c:pt>
                <c:pt idx="25456">
                  <c:v>7.1880543750015988</c:v>
                </c:pt>
                <c:pt idx="25457">
                  <c:v>7.1884275000000004</c:v>
                </c:pt>
                <c:pt idx="25458">
                  <c:v>7.18894375</c:v>
                </c:pt>
                <c:pt idx="25459">
                  <c:v>7.1893849999999997</c:v>
                </c:pt>
                <c:pt idx="25460">
                  <c:v>7.1898156250015992</c:v>
                </c:pt>
                <c:pt idx="25461">
                  <c:v>7.1902356250015993</c:v>
                </c:pt>
                <c:pt idx="25462">
                  <c:v>7.1906156250015991</c:v>
                </c:pt>
                <c:pt idx="25463">
                  <c:v>7.1909718750015994</c:v>
                </c:pt>
                <c:pt idx="25464">
                  <c:v>7.1913693750015986</c:v>
                </c:pt>
                <c:pt idx="25465">
                  <c:v>7.1917068750015991</c:v>
                </c:pt>
                <c:pt idx="25466">
                  <c:v>7.1920487499999997</c:v>
                </c:pt>
                <c:pt idx="25467">
                  <c:v>7.1924212499999998</c:v>
                </c:pt>
                <c:pt idx="25468">
                  <c:v>7.192755</c:v>
                </c:pt>
                <c:pt idx="25469">
                  <c:v>7.1931468750015988</c:v>
                </c:pt>
                <c:pt idx="25470">
                  <c:v>7.1935737499999997</c:v>
                </c:pt>
                <c:pt idx="25471">
                  <c:v>7.1939818750015991</c:v>
                </c:pt>
                <c:pt idx="25472">
                  <c:v>7.1943418750015988</c:v>
                </c:pt>
                <c:pt idx="25473">
                  <c:v>7.1946987499999997</c:v>
                </c:pt>
                <c:pt idx="25474">
                  <c:v>7.1950487499999998</c:v>
                </c:pt>
                <c:pt idx="25475">
                  <c:v>7.195380625001599</c:v>
                </c:pt>
                <c:pt idx="25476">
                  <c:v>7.1949856250015989</c:v>
                </c:pt>
                <c:pt idx="25477">
                  <c:v>7.1946300000000001</c:v>
                </c:pt>
                <c:pt idx="25478">
                  <c:v>7.1941137499999996</c:v>
                </c:pt>
                <c:pt idx="25479">
                  <c:v>7.1936156250015992</c:v>
                </c:pt>
                <c:pt idx="25480">
                  <c:v>7.1931237499999998</c:v>
                </c:pt>
                <c:pt idx="25481">
                  <c:v>7.1925024999999998</c:v>
                </c:pt>
                <c:pt idx="25482">
                  <c:v>7.1918224999999998</c:v>
                </c:pt>
                <c:pt idx="25483">
                  <c:v>7.1910318750015989</c:v>
                </c:pt>
                <c:pt idx="25484">
                  <c:v>7.1900868750015992</c:v>
                </c:pt>
                <c:pt idx="25485">
                  <c:v>7.1891400000000001</c:v>
                </c:pt>
                <c:pt idx="25486">
                  <c:v>7.1880218750015992</c:v>
                </c:pt>
                <c:pt idx="25487">
                  <c:v>7.1868524999999996</c:v>
                </c:pt>
                <c:pt idx="25488">
                  <c:v>7.1855256250015991</c:v>
                </c:pt>
                <c:pt idx="25489">
                  <c:v>7.1841749999999998</c:v>
                </c:pt>
                <c:pt idx="25490">
                  <c:v>7.1827431250015987</c:v>
                </c:pt>
                <c:pt idx="25491">
                  <c:v>7.1812368750015994</c:v>
                </c:pt>
                <c:pt idx="25492">
                  <c:v>7.1799249999999999</c:v>
                </c:pt>
                <c:pt idx="25493">
                  <c:v>7.1787093750015991</c:v>
                </c:pt>
                <c:pt idx="25494">
                  <c:v>7.1775118750015992</c:v>
                </c:pt>
                <c:pt idx="25495">
                  <c:v>7.1764418750015988</c:v>
                </c:pt>
                <c:pt idx="25496">
                  <c:v>7.1754749999999996</c:v>
                </c:pt>
                <c:pt idx="25497">
                  <c:v>7.1745787500000002</c:v>
                </c:pt>
                <c:pt idx="25498">
                  <c:v>7.1739575000000002</c:v>
                </c:pt>
                <c:pt idx="25499">
                  <c:v>7.1735893750015993</c:v>
                </c:pt>
                <c:pt idx="25500">
                  <c:v>7.1732606250015989</c:v>
                </c:pt>
                <c:pt idx="25501">
                  <c:v>7.172813125001599</c:v>
                </c:pt>
                <c:pt idx="25502">
                  <c:v>7.1727631250015991</c:v>
                </c:pt>
                <c:pt idx="25503">
                  <c:v>7.1731175</c:v>
                </c:pt>
                <c:pt idx="25504">
                  <c:v>7.1734968750015993</c:v>
                </c:pt>
                <c:pt idx="25505">
                  <c:v>7.1739056250015993</c:v>
                </c:pt>
                <c:pt idx="25506">
                  <c:v>7.1742437499999996</c:v>
                </c:pt>
                <c:pt idx="25507">
                  <c:v>7.1746699999999999</c:v>
                </c:pt>
                <c:pt idx="25508">
                  <c:v>7.1750981250015986</c:v>
                </c:pt>
                <c:pt idx="25509">
                  <c:v>7.1754756250015994</c:v>
                </c:pt>
                <c:pt idx="25510">
                  <c:v>7.1758406250015989</c:v>
                </c:pt>
                <c:pt idx="25511">
                  <c:v>7.1762081250015992</c:v>
                </c:pt>
                <c:pt idx="25512">
                  <c:v>7.1765956250015988</c:v>
                </c:pt>
                <c:pt idx="25513">
                  <c:v>7.1771193750015989</c:v>
                </c:pt>
                <c:pt idx="25514">
                  <c:v>7.1774662500000002</c:v>
                </c:pt>
                <c:pt idx="25515">
                  <c:v>7.1778374999999999</c:v>
                </c:pt>
                <c:pt idx="25516">
                  <c:v>7.17822125</c:v>
                </c:pt>
                <c:pt idx="25517">
                  <c:v>7.1786149999999997</c:v>
                </c:pt>
                <c:pt idx="25518">
                  <c:v>7.1789975000000004</c:v>
                </c:pt>
                <c:pt idx="25519">
                  <c:v>7.1793643750015992</c:v>
                </c:pt>
                <c:pt idx="25520">
                  <c:v>7.1798475000000002</c:v>
                </c:pt>
                <c:pt idx="25521">
                  <c:v>7.1801750000000002</c:v>
                </c:pt>
                <c:pt idx="25522">
                  <c:v>7.1805512499999997</c:v>
                </c:pt>
                <c:pt idx="25523">
                  <c:v>7.1810025</c:v>
                </c:pt>
                <c:pt idx="25524">
                  <c:v>7.1813306250015989</c:v>
                </c:pt>
                <c:pt idx="25525">
                  <c:v>7.1816550000000001</c:v>
                </c:pt>
                <c:pt idx="25526">
                  <c:v>7.18209125</c:v>
                </c:pt>
                <c:pt idx="25527">
                  <c:v>7.1825081250015987</c:v>
                </c:pt>
                <c:pt idx="25528">
                  <c:v>7.1829868750015988</c:v>
                </c:pt>
                <c:pt idx="25529">
                  <c:v>7.1834731250015986</c:v>
                </c:pt>
                <c:pt idx="25530">
                  <c:v>7.1840349999999997</c:v>
                </c:pt>
                <c:pt idx="25531">
                  <c:v>7.1844549999999998</c:v>
                </c:pt>
                <c:pt idx="25532">
                  <c:v>7.18495375</c:v>
                </c:pt>
                <c:pt idx="25533">
                  <c:v>7.1853937500000002</c:v>
                </c:pt>
                <c:pt idx="25534">
                  <c:v>7.1858275000000003</c:v>
                </c:pt>
                <c:pt idx="25535">
                  <c:v>7.1861956250015986</c:v>
                </c:pt>
                <c:pt idx="25536">
                  <c:v>7.1865724999999996</c:v>
                </c:pt>
                <c:pt idx="25537">
                  <c:v>7.1867637499999999</c:v>
                </c:pt>
                <c:pt idx="25538">
                  <c:v>7.1870975000000001</c:v>
                </c:pt>
                <c:pt idx="25539">
                  <c:v>7.1867000000000001</c:v>
                </c:pt>
                <c:pt idx="25540">
                  <c:v>7.186138125001599</c:v>
                </c:pt>
                <c:pt idx="25541">
                  <c:v>7.1857412500000004</c:v>
                </c:pt>
                <c:pt idx="25542">
                  <c:v>7.1854081250015991</c:v>
                </c:pt>
                <c:pt idx="25543">
                  <c:v>7.1850331250015991</c:v>
                </c:pt>
                <c:pt idx="25544">
                  <c:v>7.1846399999999999</c:v>
                </c:pt>
                <c:pt idx="25545">
                  <c:v>7.184296875001599</c:v>
                </c:pt>
                <c:pt idx="25546">
                  <c:v>7.1835781250015991</c:v>
                </c:pt>
                <c:pt idx="25547">
                  <c:v>7.1832237499999998</c:v>
                </c:pt>
                <c:pt idx="25548">
                  <c:v>7.1828262499999997</c:v>
                </c:pt>
                <c:pt idx="25549">
                  <c:v>7.182500625001599</c:v>
                </c:pt>
                <c:pt idx="25550">
                  <c:v>7.1818718750015993</c:v>
                </c:pt>
                <c:pt idx="25551">
                  <c:v>7.18143625</c:v>
                </c:pt>
                <c:pt idx="25552">
                  <c:v>7.1809931250015993</c:v>
                </c:pt>
                <c:pt idx="25553">
                  <c:v>7.1805349999999999</c:v>
                </c:pt>
                <c:pt idx="25554">
                  <c:v>7.1800406250015989</c:v>
                </c:pt>
                <c:pt idx="25555">
                  <c:v>7.1796493750015991</c:v>
                </c:pt>
                <c:pt idx="25556">
                  <c:v>7.1792687500000003</c:v>
                </c:pt>
                <c:pt idx="25557">
                  <c:v>7.1788687500000004</c:v>
                </c:pt>
                <c:pt idx="25558">
                  <c:v>7.1785050000000004</c:v>
                </c:pt>
                <c:pt idx="25559">
                  <c:v>7.1779606250015986</c:v>
                </c:pt>
                <c:pt idx="25560">
                  <c:v>7.1781462500000002</c:v>
                </c:pt>
                <c:pt idx="25561">
                  <c:v>7.1785006250015986</c:v>
                </c:pt>
                <c:pt idx="25562">
                  <c:v>7.1788612499999997</c:v>
                </c:pt>
                <c:pt idx="25563">
                  <c:v>7.17925375</c:v>
                </c:pt>
                <c:pt idx="25564">
                  <c:v>7.179685625001599</c:v>
                </c:pt>
                <c:pt idx="25565">
                  <c:v>7.1800318750015988</c:v>
                </c:pt>
                <c:pt idx="25566">
                  <c:v>7.1803818750015989</c:v>
                </c:pt>
                <c:pt idx="25567">
                  <c:v>7.1807168750015986</c:v>
                </c:pt>
                <c:pt idx="25568">
                  <c:v>7.1812737499999999</c:v>
                </c:pt>
                <c:pt idx="25569">
                  <c:v>7.1816399999999998</c:v>
                </c:pt>
                <c:pt idx="25570">
                  <c:v>7.1820374999999999</c:v>
                </c:pt>
                <c:pt idx="25571">
                  <c:v>7.1825425000000003</c:v>
                </c:pt>
                <c:pt idx="25572">
                  <c:v>7.1828950000000003</c:v>
                </c:pt>
                <c:pt idx="25573">
                  <c:v>7.1833150000000003</c:v>
                </c:pt>
                <c:pt idx="25574">
                  <c:v>7.1836650000000004</c:v>
                </c:pt>
                <c:pt idx="25575">
                  <c:v>7.1840925000000002</c:v>
                </c:pt>
                <c:pt idx="25576">
                  <c:v>7.184576875001599</c:v>
                </c:pt>
                <c:pt idx="25577">
                  <c:v>7.1850406250015988</c:v>
                </c:pt>
                <c:pt idx="25578">
                  <c:v>7.18542375</c:v>
                </c:pt>
                <c:pt idx="25579">
                  <c:v>7.1857918750015992</c:v>
                </c:pt>
                <c:pt idx="25580">
                  <c:v>7.1862537499999997</c:v>
                </c:pt>
                <c:pt idx="25581">
                  <c:v>7.1867456250015991</c:v>
                </c:pt>
                <c:pt idx="25582">
                  <c:v>7.1871718750015994</c:v>
                </c:pt>
                <c:pt idx="25583">
                  <c:v>7.18765125</c:v>
                </c:pt>
                <c:pt idx="25584">
                  <c:v>7.1881399999999998</c:v>
                </c:pt>
                <c:pt idx="25585">
                  <c:v>7.1884787499999998</c:v>
                </c:pt>
                <c:pt idx="25586">
                  <c:v>7.18889625</c:v>
                </c:pt>
                <c:pt idx="25587">
                  <c:v>7.1892874999999998</c:v>
                </c:pt>
                <c:pt idx="25588">
                  <c:v>7.1897056250015989</c:v>
                </c:pt>
                <c:pt idx="25589">
                  <c:v>7.1901718750015986</c:v>
                </c:pt>
                <c:pt idx="25590">
                  <c:v>7.1905299999999999</c:v>
                </c:pt>
                <c:pt idx="25591">
                  <c:v>7.1909237499999996</c:v>
                </c:pt>
                <c:pt idx="25592">
                  <c:v>7.1913324999999997</c:v>
                </c:pt>
                <c:pt idx="25593">
                  <c:v>7.1916818750015992</c:v>
                </c:pt>
                <c:pt idx="25594">
                  <c:v>7.1921225</c:v>
                </c:pt>
                <c:pt idx="25595">
                  <c:v>7.1925249999999998</c:v>
                </c:pt>
                <c:pt idx="25596">
                  <c:v>7.1929774999999996</c:v>
                </c:pt>
                <c:pt idx="25597">
                  <c:v>7.1934893750015991</c:v>
                </c:pt>
                <c:pt idx="25598">
                  <c:v>7.1938143750015993</c:v>
                </c:pt>
                <c:pt idx="25599">
                  <c:v>7.19429125</c:v>
                </c:pt>
                <c:pt idx="25600">
                  <c:v>7.1946293750015986</c:v>
                </c:pt>
                <c:pt idx="25601">
                  <c:v>7.1949750000000003</c:v>
                </c:pt>
                <c:pt idx="25602">
                  <c:v>7.1953331250015991</c:v>
                </c:pt>
                <c:pt idx="25603">
                  <c:v>7.1950000000000003</c:v>
                </c:pt>
                <c:pt idx="25604">
                  <c:v>7.1942762499999997</c:v>
                </c:pt>
                <c:pt idx="25605">
                  <c:v>7.1933093750015988</c:v>
                </c:pt>
                <c:pt idx="25606">
                  <c:v>7.1920293750015993</c:v>
                </c:pt>
                <c:pt idx="25607">
                  <c:v>7.1905287500000004</c:v>
                </c:pt>
                <c:pt idx="25608">
                  <c:v>7.18886</c:v>
                </c:pt>
                <c:pt idx="25609">
                  <c:v>7.1870149999999997</c:v>
                </c:pt>
                <c:pt idx="25610">
                  <c:v>7.1850756250015992</c:v>
                </c:pt>
                <c:pt idx="25611">
                  <c:v>7.1831206250015986</c:v>
                </c:pt>
                <c:pt idx="25612">
                  <c:v>7.1811743750015991</c:v>
                </c:pt>
                <c:pt idx="25613">
                  <c:v>7.1794562500000003</c:v>
                </c:pt>
                <c:pt idx="25614">
                  <c:v>7.1780243750015993</c:v>
                </c:pt>
                <c:pt idx="25615">
                  <c:v>7.1766256250015994</c:v>
                </c:pt>
                <c:pt idx="25616">
                  <c:v>7.1754681250015988</c:v>
                </c:pt>
                <c:pt idx="25617">
                  <c:v>7.1744968750015987</c:v>
                </c:pt>
                <c:pt idx="25618">
                  <c:v>7.1736093750015986</c:v>
                </c:pt>
                <c:pt idx="25619">
                  <c:v>7.1728350000000001</c:v>
                </c:pt>
                <c:pt idx="25620">
                  <c:v>7.1722200000000003</c:v>
                </c:pt>
                <c:pt idx="25621">
                  <c:v>7.1715999999999998</c:v>
                </c:pt>
                <c:pt idx="25622">
                  <c:v>7.1710693750015988</c:v>
                </c:pt>
                <c:pt idx="25623">
                  <c:v>7.1706450000000004</c:v>
                </c:pt>
                <c:pt idx="25624">
                  <c:v>7.1701518750015989</c:v>
                </c:pt>
                <c:pt idx="25625">
                  <c:v>7.169763125001599</c:v>
                </c:pt>
                <c:pt idx="25626">
                  <c:v>7.1692806250015986</c:v>
                </c:pt>
                <c:pt idx="25627">
                  <c:v>7.1690899999999997</c:v>
                </c:pt>
                <c:pt idx="25628">
                  <c:v>7.1694518750015988</c:v>
                </c:pt>
                <c:pt idx="25629">
                  <c:v>7.1698143750015992</c:v>
                </c:pt>
                <c:pt idx="25630">
                  <c:v>7.1702006250015993</c:v>
                </c:pt>
                <c:pt idx="25631">
                  <c:v>7.1705887500000003</c:v>
                </c:pt>
                <c:pt idx="25632">
                  <c:v>7.1709312499999998</c:v>
                </c:pt>
                <c:pt idx="25633">
                  <c:v>7.1713662500000002</c:v>
                </c:pt>
                <c:pt idx="25634">
                  <c:v>7.1717156250015988</c:v>
                </c:pt>
                <c:pt idx="25635">
                  <c:v>7.1713525000000002</c:v>
                </c:pt>
                <c:pt idx="25636">
                  <c:v>7.1710250000000002</c:v>
                </c:pt>
                <c:pt idx="25637">
                  <c:v>7.1713631250015988</c:v>
                </c:pt>
                <c:pt idx="25638">
                  <c:v>7.1717362500000004</c:v>
                </c:pt>
                <c:pt idx="25639">
                  <c:v>7.17219125</c:v>
                </c:pt>
                <c:pt idx="25640">
                  <c:v>7.1725837500000003</c:v>
                </c:pt>
                <c:pt idx="25641">
                  <c:v>7.1730506250015988</c:v>
                </c:pt>
                <c:pt idx="25642">
                  <c:v>7.1735318750015988</c:v>
                </c:pt>
                <c:pt idx="25643">
                  <c:v>7.17388125</c:v>
                </c:pt>
                <c:pt idx="25644">
                  <c:v>7.1743593750015986</c:v>
                </c:pt>
                <c:pt idx="25645">
                  <c:v>7.1749450000000001</c:v>
                </c:pt>
                <c:pt idx="25646">
                  <c:v>7.1754318750015988</c:v>
                </c:pt>
                <c:pt idx="25647">
                  <c:v>7.1758768750015989</c:v>
                </c:pt>
                <c:pt idx="25648">
                  <c:v>7.1762674999999998</c:v>
                </c:pt>
                <c:pt idx="25649">
                  <c:v>7.176716875001599</c:v>
                </c:pt>
                <c:pt idx="25650">
                  <c:v>7.1771687499999999</c:v>
                </c:pt>
                <c:pt idx="25651">
                  <c:v>7.1775093750015992</c:v>
                </c:pt>
                <c:pt idx="25652">
                  <c:v>7.1778812500000004</c:v>
                </c:pt>
                <c:pt idx="25653">
                  <c:v>7.1782899999999996</c:v>
                </c:pt>
                <c:pt idx="25654">
                  <c:v>7.178725</c:v>
                </c:pt>
                <c:pt idx="25655">
                  <c:v>7.1790468750015988</c:v>
                </c:pt>
                <c:pt idx="25656">
                  <c:v>7.1795687499999996</c:v>
                </c:pt>
                <c:pt idx="25657">
                  <c:v>7.1799631250015992</c:v>
                </c:pt>
                <c:pt idx="25658">
                  <c:v>7.180413125001599</c:v>
                </c:pt>
                <c:pt idx="25659">
                  <c:v>7.1809787500000004</c:v>
                </c:pt>
                <c:pt idx="25660">
                  <c:v>7.1814806250015986</c:v>
                </c:pt>
                <c:pt idx="25661">
                  <c:v>7.181915</c:v>
                </c:pt>
                <c:pt idx="25662">
                  <c:v>7.1822837499999999</c:v>
                </c:pt>
                <c:pt idx="25663">
                  <c:v>7.1817293750015994</c:v>
                </c:pt>
                <c:pt idx="25664">
                  <c:v>7.1811175</c:v>
                </c:pt>
                <c:pt idx="25665">
                  <c:v>7.1804750000000004</c:v>
                </c:pt>
                <c:pt idx="25666">
                  <c:v>7.1800525000000004</c:v>
                </c:pt>
                <c:pt idx="25667">
                  <c:v>7.1796593750015987</c:v>
                </c:pt>
                <c:pt idx="25668">
                  <c:v>7.1791718750015994</c:v>
                </c:pt>
                <c:pt idx="25669">
                  <c:v>7.1787643750015988</c:v>
                </c:pt>
                <c:pt idx="25670">
                  <c:v>7.1782174999999997</c:v>
                </c:pt>
                <c:pt idx="25671">
                  <c:v>7.1775200000000003</c:v>
                </c:pt>
                <c:pt idx="25672">
                  <c:v>7.1771143750015991</c:v>
                </c:pt>
                <c:pt idx="25673">
                  <c:v>7.1767137500000002</c:v>
                </c:pt>
                <c:pt idx="25674">
                  <c:v>7.17632125</c:v>
                </c:pt>
                <c:pt idx="25675">
                  <c:v>7.1759537499999997</c:v>
                </c:pt>
                <c:pt idx="25676">
                  <c:v>7.1754243750015991</c:v>
                </c:pt>
                <c:pt idx="25677">
                  <c:v>7.1749943750015994</c:v>
                </c:pt>
                <c:pt idx="25678">
                  <c:v>7.1746412499999996</c:v>
                </c:pt>
                <c:pt idx="25679">
                  <c:v>7.1742487500000003</c:v>
                </c:pt>
                <c:pt idx="25680">
                  <c:v>7.1738612499999999</c:v>
                </c:pt>
                <c:pt idx="25681">
                  <c:v>7.1735300000000004</c:v>
                </c:pt>
                <c:pt idx="25682">
                  <c:v>7.1739256250015986</c:v>
                </c:pt>
                <c:pt idx="25683">
                  <c:v>7.1743224999999997</c:v>
                </c:pt>
                <c:pt idx="25684">
                  <c:v>7.174771875001599</c:v>
                </c:pt>
                <c:pt idx="25685">
                  <c:v>7.1751212500000001</c:v>
                </c:pt>
                <c:pt idx="25686">
                  <c:v>7.1755275000000003</c:v>
                </c:pt>
                <c:pt idx="25687">
                  <c:v>7.1758806250015992</c:v>
                </c:pt>
                <c:pt idx="25688">
                  <c:v>7.1754449999999999</c:v>
                </c:pt>
                <c:pt idx="25689">
                  <c:v>7.1751231250015994</c:v>
                </c:pt>
                <c:pt idx="25690">
                  <c:v>7.1754575000000003</c:v>
                </c:pt>
                <c:pt idx="25691">
                  <c:v>7.175826875001599</c:v>
                </c:pt>
                <c:pt idx="25692">
                  <c:v>7.1762318750015988</c:v>
                </c:pt>
                <c:pt idx="25693">
                  <c:v>7.1765825000000003</c:v>
                </c:pt>
                <c:pt idx="25694">
                  <c:v>7.1769618750015987</c:v>
                </c:pt>
                <c:pt idx="25695">
                  <c:v>7.1773781250015993</c:v>
                </c:pt>
                <c:pt idx="25696">
                  <c:v>7.1777112499999998</c:v>
                </c:pt>
                <c:pt idx="25697">
                  <c:v>7.1781393750015994</c:v>
                </c:pt>
                <c:pt idx="25698">
                  <c:v>7.1785793750015987</c:v>
                </c:pt>
                <c:pt idx="25699">
                  <c:v>7.1790399999999996</c:v>
                </c:pt>
                <c:pt idx="25700">
                  <c:v>7.179498125001599</c:v>
                </c:pt>
                <c:pt idx="25701">
                  <c:v>7.1799181250015991</c:v>
                </c:pt>
                <c:pt idx="25702">
                  <c:v>7.1802906250015992</c:v>
                </c:pt>
                <c:pt idx="25703">
                  <c:v>7.1806906250015992</c:v>
                </c:pt>
                <c:pt idx="25704">
                  <c:v>7.1810468750015986</c:v>
                </c:pt>
                <c:pt idx="25705">
                  <c:v>7.1814731250015988</c:v>
                </c:pt>
                <c:pt idx="25706">
                  <c:v>7.1818962500000003</c:v>
                </c:pt>
                <c:pt idx="25707">
                  <c:v>7.1822800000000004</c:v>
                </c:pt>
                <c:pt idx="25708">
                  <c:v>7.1826793750015989</c:v>
                </c:pt>
                <c:pt idx="25709">
                  <c:v>7.1830212500000004</c:v>
                </c:pt>
                <c:pt idx="25710">
                  <c:v>7.1829206250015991</c:v>
                </c:pt>
                <c:pt idx="25711">
                  <c:v>7.1825318750015992</c:v>
                </c:pt>
                <c:pt idx="25712">
                  <c:v>7.1818987500000002</c:v>
                </c:pt>
                <c:pt idx="25713">
                  <c:v>7.1814643750015987</c:v>
                </c:pt>
                <c:pt idx="25714">
                  <c:v>7.1809212499999999</c:v>
                </c:pt>
                <c:pt idx="25715">
                  <c:v>7.1802824999999997</c:v>
                </c:pt>
                <c:pt idx="25716">
                  <c:v>7.179674375001599</c:v>
                </c:pt>
                <c:pt idx="25717">
                  <c:v>7.1790374999999997</c:v>
                </c:pt>
                <c:pt idx="25718">
                  <c:v>7.1783806250015987</c:v>
                </c:pt>
                <c:pt idx="25719">
                  <c:v>7.1777262500000001</c:v>
                </c:pt>
                <c:pt idx="25720">
                  <c:v>7.1770287499999998</c:v>
                </c:pt>
                <c:pt idx="25721">
                  <c:v>7.1763606250015988</c:v>
                </c:pt>
                <c:pt idx="25722">
                  <c:v>7.17580375</c:v>
                </c:pt>
                <c:pt idx="25723">
                  <c:v>7.1753856250015993</c:v>
                </c:pt>
                <c:pt idx="25724">
                  <c:v>7.1749875000000003</c:v>
                </c:pt>
                <c:pt idx="25725">
                  <c:v>7.1746568750015989</c:v>
                </c:pt>
                <c:pt idx="25726">
                  <c:v>7.1742324999999996</c:v>
                </c:pt>
                <c:pt idx="25727">
                  <c:v>7.1738306250015986</c:v>
                </c:pt>
                <c:pt idx="25728">
                  <c:v>7.1734356250015994</c:v>
                </c:pt>
                <c:pt idx="25729">
                  <c:v>7.1730043750015993</c:v>
                </c:pt>
                <c:pt idx="25730">
                  <c:v>7.1724687500000002</c:v>
                </c:pt>
                <c:pt idx="25731">
                  <c:v>7.1720081250015992</c:v>
                </c:pt>
                <c:pt idx="25732">
                  <c:v>7.1714799999999999</c:v>
                </c:pt>
                <c:pt idx="25733">
                  <c:v>7.1710568750015993</c:v>
                </c:pt>
                <c:pt idx="25734">
                  <c:v>7.1707287500000003</c:v>
                </c:pt>
                <c:pt idx="25735">
                  <c:v>7.1708175000000001</c:v>
                </c:pt>
                <c:pt idx="25736">
                  <c:v>7.1711562500000001</c:v>
                </c:pt>
                <c:pt idx="25737">
                  <c:v>7.1715087500000001</c:v>
                </c:pt>
                <c:pt idx="25738">
                  <c:v>7.1720174999999999</c:v>
                </c:pt>
                <c:pt idx="25739">
                  <c:v>7.1723974999999998</c:v>
                </c:pt>
                <c:pt idx="25740">
                  <c:v>7.1728681250015986</c:v>
                </c:pt>
                <c:pt idx="25741">
                  <c:v>7.1733556250015988</c:v>
                </c:pt>
                <c:pt idx="25742">
                  <c:v>7.1737043750015994</c:v>
                </c:pt>
                <c:pt idx="25743">
                  <c:v>7.1742356250015993</c:v>
                </c:pt>
                <c:pt idx="25744">
                  <c:v>7.1747550000000002</c:v>
                </c:pt>
                <c:pt idx="25745">
                  <c:v>7.1751306250015991</c:v>
                </c:pt>
                <c:pt idx="25746">
                  <c:v>7.175605</c:v>
                </c:pt>
                <c:pt idx="25747">
                  <c:v>7.1759562499999996</c:v>
                </c:pt>
                <c:pt idx="25748">
                  <c:v>7.1762843750015994</c:v>
                </c:pt>
                <c:pt idx="25749">
                  <c:v>7.176168125001599</c:v>
                </c:pt>
                <c:pt idx="25750">
                  <c:v>7.1765681250015989</c:v>
                </c:pt>
                <c:pt idx="25751">
                  <c:v>7.1770699999999996</c:v>
                </c:pt>
                <c:pt idx="25752">
                  <c:v>7.1773912500000003</c:v>
                </c:pt>
                <c:pt idx="25753">
                  <c:v>7.1777350000000002</c:v>
                </c:pt>
                <c:pt idx="25754">
                  <c:v>7.1781806250015991</c:v>
                </c:pt>
                <c:pt idx="25755">
                  <c:v>7.1785587499999997</c:v>
                </c:pt>
                <c:pt idx="25756">
                  <c:v>7.1789387500000004</c:v>
                </c:pt>
                <c:pt idx="25757">
                  <c:v>7.1793137500000004</c:v>
                </c:pt>
                <c:pt idx="25758">
                  <c:v>7.1788912500000004</c:v>
                </c:pt>
                <c:pt idx="25759">
                  <c:v>7.1785362499999996</c:v>
                </c:pt>
                <c:pt idx="25760">
                  <c:v>7.1777587499999997</c:v>
                </c:pt>
                <c:pt idx="25761">
                  <c:v>7.1772150000000003</c:v>
                </c:pt>
                <c:pt idx="25762">
                  <c:v>7.1767237499999998</c:v>
                </c:pt>
                <c:pt idx="25763">
                  <c:v>7.1762437500000003</c:v>
                </c:pt>
                <c:pt idx="25764">
                  <c:v>7.1757118750015989</c:v>
                </c:pt>
                <c:pt idx="25765">
                  <c:v>7.1752906250015993</c:v>
                </c:pt>
                <c:pt idx="25766">
                  <c:v>7.1749099999999997</c:v>
                </c:pt>
                <c:pt idx="25767">
                  <c:v>7.1745274999999999</c:v>
                </c:pt>
                <c:pt idx="25768">
                  <c:v>7.1742074999999996</c:v>
                </c:pt>
                <c:pt idx="25769">
                  <c:v>7.1738825000000004</c:v>
                </c:pt>
                <c:pt idx="25770">
                  <c:v>7.1733925000000003</c:v>
                </c:pt>
                <c:pt idx="25771">
                  <c:v>7.1728525000000003</c:v>
                </c:pt>
                <c:pt idx="25772">
                  <c:v>7.1723949999999999</c:v>
                </c:pt>
                <c:pt idx="25773">
                  <c:v>7.1727243750015992</c:v>
                </c:pt>
                <c:pt idx="25774">
                  <c:v>7.1730768750015992</c:v>
                </c:pt>
                <c:pt idx="25775">
                  <c:v>7.1734306250015987</c:v>
                </c:pt>
                <c:pt idx="25776">
                  <c:v>7.1739300000000004</c:v>
                </c:pt>
                <c:pt idx="25777">
                  <c:v>7.1743218750015991</c:v>
                </c:pt>
                <c:pt idx="25778">
                  <c:v>7.17397375</c:v>
                </c:pt>
                <c:pt idx="25779">
                  <c:v>7.1734993750015992</c:v>
                </c:pt>
                <c:pt idx="25780">
                  <c:v>7.173070625001599</c:v>
                </c:pt>
                <c:pt idx="25781">
                  <c:v>7.1726456250015991</c:v>
                </c:pt>
                <c:pt idx="25782">
                  <c:v>7.1723031250015987</c:v>
                </c:pt>
                <c:pt idx="25783">
                  <c:v>7.1719706250015989</c:v>
                </c:pt>
                <c:pt idx="25784">
                  <c:v>7.1720662500000003</c:v>
                </c:pt>
                <c:pt idx="25785">
                  <c:v>7.1724468750015991</c:v>
                </c:pt>
                <c:pt idx="25786">
                  <c:v>7.1727912500000004</c:v>
                </c:pt>
                <c:pt idx="25787">
                  <c:v>7.1731674999999999</c:v>
                </c:pt>
                <c:pt idx="25788">
                  <c:v>7.1735687500000003</c:v>
                </c:pt>
                <c:pt idx="25789">
                  <c:v>7.174044375001599</c:v>
                </c:pt>
                <c:pt idx="25790">
                  <c:v>7.1745331250015987</c:v>
                </c:pt>
                <c:pt idx="25791">
                  <c:v>7.1749000000000001</c:v>
                </c:pt>
                <c:pt idx="25792">
                  <c:v>7.1753218750015986</c:v>
                </c:pt>
                <c:pt idx="25793">
                  <c:v>7.1757887499999997</c:v>
                </c:pt>
                <c:pt idx="25794">
                  <c:v>7.1762418750015993</c:v>
                </c:pt>
                <c:pt idx="25795">
                  <c:v>7.1766506250015993</c:v>
                </c:pt>
                <c:pt idx="25796">
                  <c:v>7.1770674999999997</c:v>
                </c:pt>
                <c:pt idx="25797">
                  <c:v>7.1774018750015989</c:v>
                </c:pt>
                <c:pt idx="25798">
                  <c:v>7.1778056250015991</c:v>
                </c:pt>
                <c:pt idx="25799">
                  <c:v>7.1781699999999997</c:v>
                </c:pt>
                <c:pt idx="25800">
                  <c:v>7.1784800000000004</c:v>
                </c:pt>
                <c:pt idx="25801">
                  <c:v>7.1788631250015991</c:v>
                </c:pt>
                <c:pt idx="25802">
                  <c:v>7.1792224999999998</c:v>
                </c:pt>
                <c:pt idx="25803">
                  <c:v>7.1796212500000003</c:v>
                </c:pt>
                <c:pt idx="25804">
                  <c:v>7.1800668750015992</c:v>
                </c:pt>
                <c:pt idx="25805">
                  <c:v>7.1804562499999998</c:v>
                </c:pt>
                <c:pt idx="25806">
                  <c:v>7.1800800000000002</c:v>
                </c:pt>
                <c:pt idx="25807">
                  <c:v>7.1796281250015994</c:v>
                </c:pt>
                <c:pt idx="25808">
                  <c:v>7.1791531250015987</c:v>
                </c:pt>
                <c:pt idx="25809">
                  <c:v>7.1786387500000002</c:v>
                </c:pt>
                <c:pt idx="25810">
                  <c:v>7.1779993750015993</c:v>
                </c:pt>
                <c:pt idx="25811">
                  <c:v>7.177293125001599</c:v>
                </c:pt>
                <c:pt idx="25812">
                  <c:v>7.1764437499999998</c:v>
                </c:pt>
                <c:pt idx="25813">
                  <c:v>7.1754362499999997</c:v>
                </c:pt>
                <c:pt idx="25814">
                  <c:v>7.1744981250015991</c:v>
                </c:pt>
                <c:pt idx="25815">
                  <c:v>7.1735487500000001</c:v>
                </c:pt>
                <c:pt idx="25816">
                  <c:v>7.1726831250015994</c:v>
                </c:pt>
                <c:pt idx="25817">
                  <c:v>7.1718599999999997</c:v>
                </c:pt>
                <c:pt idx="25818">
                  <c:v>7.1711006250015989</c:v>
                </c:pt>
                <c:pt idx="25819">
                  <c:v>7.1703275</c:v>
                </c:pt>
                <c:pt idx="25820">
                  <c:v>7.1695256250015991</c:v>
                </c:pt>
                <c:pt idx="25821">
                  <c:v>7.1688218750015986</c:v>
                </c:pt>
                <c:pt idx="25822">
                  <c:v>7.1682724999999996</c:v>
                </c:pt>
                <c:pt idx="25823">
                  <c:v>7.1677400000000002</c:v>
                </c:pt>
                <c:pt idx="25824">
                  <c:v>7.1673237500000004</c:v>
                </c:pt>
                <c:pt idx="25825">
                  <c:v>7.1669349999999996</c:v>
                </c:pt>
                <c:pt idx="25826">
                  <c:v>7.16649125</c:v>
                </c:pt>
                <c:pt idx="25827">
                  <c:v>7.1661018750015986</c:v>
                </c:pt>
                <c:pt idx="25828">
                  <c:v>7.1657118750015991</c:v>
                </c:pt>
                <c:pt idx="25829">
                  <c:v>7.1652443750015991</c:v>
                </c:pt>
                <c:pt idx="25830">
                  <c:v>7.1646687499999997</c:v>
                </c:pt>
                <c:pt idx="25831">
                  <c:v>7.1643256250015988</c:v>
                </c:pt>
                <c:pt idx="25832">
                  <c:v>7.1638443750015988</c:v>
                </c:pt>
                <c:pt idx="25833">
                  <c:v>7.1634843750015991</c:v>
                </c:pt>
                <c:pt idx="25834">
                  <c:v>7.1631356250015994</c:v>
                </c:pt>
                <c:pt idx="25835">
                  <c:v>7.1635581250015994</c:v>
                </c:pt>
                <c:pt idx="25836">
                  <c:v>7.1639168750015987</c:v>
                </c:pt>
                <c:pt idx="25837">
                  <c:v>7.1642768750015993</c:v>
                </c:pt>
                <c:pt idx="25838">
                  <c:v>7.1646293750015992</c:v>
                </c:pt>
                <c:pt idx="25839">
                  <c:v>7.1651487500000002</c:v>
                </c:pt>
                <c:pt idx="25840">
                  <c:v>7.1655493750015991</c:v>
                </c:pt>
                <c:pt idx="25841">
                  <c:v>7.165974375001599</c:v>
                </c:pt>
                <c:pt idx="25842">
                  <c:v>7.1663224999999997</c:v>
                </c:pt>
                <c:pt idx="25843">
                  <c:v>7.16674875</c:v>
                </c:pt>
                <c:pt idx="25844">
                  <c:v>7.1671812499999996</c:v>
                </c:pt>
                <c:pt idx="25845">
                  <c:v>7.1675406250015987</c:v>
                </c:pt>
                <c:pt idx="25846">
                  <c:v>7.1678943750015991</c:v>
                </c:pt>
                <c:pt idx="25847">
                  <c:v>7.1682643750015993</c:v>
                </c:pt>
                <c:pt idx="25848">
                  <c:v>7.16864875</c:v>
                </c:pt>
                <c:pt idx="25849">
                  <c:v>7.168988125001599</c:v>
                </c:pt>
                <c:pt idx="25850">
                  <c:v>7.1693843750015986</c:v>
                </c:pt>
                <c:pt idx="25851">
                  <c:v>7.1697237500000002</c:v>
                </c:pt>
                <c:pt idx="25852">
                  <c:v>7.1700993750015991</c:v>
                </c:pt>
                <c:pt idx="25853">
                  <c:v>7.1704499999999998</c:v>
                </c:pt>
                <c:pt idx="25854">
                  <c:v>7.1708356250015992</c:v>
                </c:pt>
                <c:pt idx="25855">
                  <c:v>7.1712168750015994</c:v>
                </c:pt>
                <c:pt idx="25856">
                  <c:v>7.1716237500000002</c:v>
                </c:pt>
                <c:pt idx="25857">
                  <c:v>7.171990625001599</c:v>
                </c:pt>
                <c:pt idx="25858">
                  <c:v>7.1723137499999998</c:v>
                </c:pt>
                <c:pt idx="25859">
                  <c:v>7.1726887499999998</c:v>
                </c:pt>
                <c:pt idx="25860">
                  <c:v>7.1722706250015991</c:v>
                </c:pt>
                <c:pt idx="25861">
                  <c:v>7.171805</c:v>
                </c:pt>
                <c:pt idx="25862">
                  <c:v>7.1714774999999999</c:v>
                </c:pt>
                <c:pt idx="25863">
                  <c:v>7.171053125001599</c:v>
                </c:pt>
                <c:pt idx="25864">
                  <c:v>7.1706668750015989</c:v>
                </c:pt>
                <c:pt idx="25865">
                  <c:v>7.1701481250015986</c:v>
                </c:pt>
                <c:pt idx="25866">
                  <c:v>7.1697449999999998</c:v>
                </c:pt>
                <c:pt idx="25867">
                  <c:v>7.1690737499999999</c:v>
                </c:pt>
                <c:pt idx="25868">
                  <c:v>7.1687131250015987</c:v>
                </c:pt>
                <c:pt idx="25869">
                  <c:v>7.1683475000000003</c:v>
                </c:pt>
                <c:pt idx="25870">
                  <c:v>7.1678187500000003</c:v>
                </c:pt>
                <c:pt idx="25871">
                  <c:v>7.1673743750015992</c:v>
                </c:pt>
                <c:pt idx="25872">
                  <c:v>7.1668649999999996</c:v>
                </c:pt>
                <c:pt idx="25873">
                  <c:v>7.1664756250015991</c:v>
                </c:pt>
                <c:pt idx="25874">
                  <c:v>7.1661431250015992</c:v>
                </c:pt>
                <c:pt idx="25875">
                  <c:v>7.1657425000000003</c:v>
                </c:pt>
                <c:pt idx="25876">
                  <c:v>7.165386875001599</c:v>
                </c:pt>
                <c:pt idx="25877">
                  <c:v>7.1650212499999997</c:v>
                </c:pt>
                <c:pt idx="25878">
                  <c:v>7.1646381250015994</c:v>
                </c:pt>
                <c:pt idx="25879">
                  <c:v>7.1649718750015987</c:v>
                </c:pt>
                <c:pt idx="25880">
                  <c:v>7.1653206250015993</c:v>
                </c:pt>
                <c:pt idx="25881">
                  <c:v>7.1656868750015992</c:v>
                </c:pt>
                <c:pt idx="25882">
                  <c:v>7.1660362500000003</c:v>
                </c:pt>
                <c:pt idx="25883">
                  <c:v>7.1664168750015991</c:v>
                </c:pt>
                <c:pt idx="25884">
                  <c:v>7.166816875001599</c:v>
                </c:pt>
                <c:pt idx="25885">
                  <c:v>7.1671556250015991</c:v>
                </c:pt>
                <c:pt idx="25886">
                  <c:v>7.1674962500000001</c:v>
                </c:pt>
                <c:pt idx="25887">
                  <c:v>7.1678812499999998</c:v>
                </c:pt>
                <c:pt idx="25888">
                  <c:v>7.1683431250015994</c:v>
                </c:pt>
                <c:pt idx="25889">
                  <c:v>7.168775625001599</c:v>
                </c:pt>
                <c:pt idx="25890">
                  <c:v>7.1692187499999998</c:v>
                </c:pt>
                <c:pt idx="25891">
                  <c:v>7.1696181250015991</c:v>
                </c:pt>
                <c:pt idx="25892">
                  <c:v>7.1699406250015993</c:v>
                </c:pt>
                <c:pt idx="25893">
                  <c:v>7.1703806250015987</c:v>
                </c:pt>
                <c:pt idx="25894">
                  <c:v>7.1707074999999998</c:v>
                </c:pt>
                <c:pt idx="25895">
                  <c:v>7.1710912499999999</c:v>
                </c:pt>
                <c:pt idx="25896">
                  <c:v>7.1714793750015993</c:v>
                </c:pt>
                <c:pt idx="25897">
                  <c:v>7.1718312500000003</c:v>
                </c:pt>
                <c:pt idx="25898">
                  <c:v>7.1721812500000004</c:v>
                </c:pt>
                <c:pt idx="25899">
                  <c:v>7.1725706250015993</c:v>
                </c:pt>
                <c:pt idx="25900">
                  <c:v>7.1730793750015991</c:v>
                </c:pt>
                <c:pt idx="25901">
                  <c:v>7.1734999999999998</c:v>
                </c:pt>
                <c:pt idx="25902">
                  <c:v>7.1738937500000004</c:v>
                </c:pt>
                <c:pt idx="25903">
                  <c:v>7.174408125001599</c:v>
                </c:pt>
                <c:pt idx="25904">
                  <c:v>7.1747368750015994</c:v>
                </c:pt>
                <c:pt idx="25905">
                  <c:v>7.1751849999999999</c:v>
                </c:pt>
                <c:pt idx="25906">
                  <c:v>7.1755606250015989</c:v>
                </c:pt>
                <c:pt idx="25907">
                  <c:v>7.1760068750015993</c:v>
                </c:pt>
                <c:pt idx="25908">
                  <c:v>7.1764275</c:v>
                </c:pt>
                <c:pt idx="25909">
                  <c:v>7.1768318750015991</c:v>
                </c:pt>
                <c:pt idx="25910">
                  <c:v>7.1773600000000002</c:v>
                </c:pt>
                <c:pt idx="25911">
                  <c:v>7.1777012500000001</c:v>
                </c:pt>
                <c:pt idx="25912">
                  <c:v>7.1781643750015993</c:v>
                </c:pt>
                <c:pt idx="25913">
                  <c:v>7.1785674999999998</c:v>
                </c:pt>
                <c:pt idx="25914">
                  <c:v>7.178969375001599</c:v>
                </c:pt>
                <c:pt idx="25915">
                  <c:v>7.1792906250015989</c:v>
                </c:pt>
                <c:pt idx="25916">
                  <c:v>7.1796187500000004</c:v>
                </c:pt>
                <c:pt idx="25917">
                  <c:v>7.1799743750015992</c:v>
                </c:pt>
                <c:pt idx="25918">
                  <c:v>7.1795856250015992</c:v>
                </c:pt>
                <c:pt idx="25919">
                  <c:v>7.1792193750015993</c:v>
                </c:pt>
                <c:pt idx="25920">
                  <c:v>7.1787675000000002</c:v>
                </c:pt>
                <c:pt idx="25921">
                  <c:v>7.1782062499999997</c:v>
                </c:pt>
                <c:pt idx="25922">
                  <c:v>7.1777912500000003</c:v>
                </c:pt>
                <c:pt idx="25923">
                  <c:v>7.1772225000000001</c:v>
                </c:pt>
                <c:pt idx="25924">
                  <c:v>7.1764037500000004</c:v>
                </c:pt>
                <c:pt idx="25925">
                  <c:v>7.1753918750015986</c:v>
                </c:pt>
                <c:pt idx="25926">
                  <c:v>7.1742468750015993</c:v>
                </c:pt>
                <c:pt idx="25927">
                  <c:v>7.1730487500000004</c:v>
                </c:pt>
                <c:pt idx="25928">
                  <c:v>7.1717475000000004</c:v>
                </c:pt>
                <c:pt idx="25929">
                  <c:v>7.1703293750015993</c:v>
                </c:pt>
                <c:pt idx="25930">
                  <c:v>7.168918125001599</c:v>
                </c:pt>
                <c:pt idx="25931">
                  <c:v>7.1675493750015988</c:v>
                </c:pt>
                <c:pt idx="25932">
                  <c:v>7.1663393750015993</c:v>
                </c:pt>
                <c:pt idx="25933">
                  <c:v>7.1651668750015993</c:v>
                </c:pt>
                <c:pt idx="25934">
                  <c:v>7.1642725</c:v>
                </c:pt>
                <c:pt idx="25935">
                  <c:v>7.163579375001599</c:v>
                </c:pt>
                <c:pt idx="25936">
                  <c:v>7.162924375001599</c:v>
                </c:pt>
                <c:pt idx="25937">
                  <c:v>7.1623768750015993</c:v>
                </c:pt>
                <c:pt idx="25938">
                  <c:v>7.1618968750015988</c:v>
                </c:pt>
                <c:pt idx="25939">
                  <c:v>7.1614406250015987</c:v>
                </c:pt>
                <c:pt idx="25940">
                  <c:v>7.1610575000000001</c:v>
                </c:pt>
                <c:pt idx="25941">
                  <c:v>7.1603756250015991</c:v>
                </c:pt>
                <c:pt idx="25942">
                  <c:v>7.1600293750015993</c:v>
                </c:pt>
                <c:pt idx="25943">
                  <c:v>7.159426875001599</c:v>
                </c:pt>
                <c:pt idx="25944">
                  <c:v>7.1588193750015989</c:v>
                </c:pt>
                <c:pt idx="25945">
                  <c:v>7.1582081250015994</c:v>
                </c:pt>
                <c:pt idx="25946">
                  <c:v>7.1576593750015993</c:v>
                </c:pt>
                <c:pt idx="25947">
                  <c:v>7.1573262499999997</c:v>
                </c:pt>
                <c:pt idx="25948">
                  <c:v>7.1569712499999998</c:v>
                </c:pt>
                <c:pt idx="25949">
                  <c:v>7.1566356250015986</c:v>
                </c:pt>
                <c:pt idx="25950">
                  <c:v>7.1568818750015986</c:v>
                </c:pt>
                <c:pt idx="25951">
                  <c:v>7.1573662499999999</c:v>
                </c:pt>
                <c:pt idx="25952">
                  <c:v>7.157775</c:v>
                </c:pt>
                <c:pt idx="25953">
                  <c:v>7.1581875000000004</c:v>
                </c:pt>
                <c:pt idx="25954">
                  <c:v>7.1586368750015987</c:v>
                </c:pt>
                <c:pt idx="25955">
                  <c:v>7.1589574999999996</c:v>
                </c:pt>
                <c:pt idx="25956">
                  <c:v>7.1594012500000002</c:v>
                </c:pt>
                <c:pt idx="25957">
                  <c:v>7.1597524999999997</c:v>
                </c:pt>
                <c:pt idx="25958">
                  <c:v>7.1601962500000003</c:v>
                </c:pt>
                <c:pt idx="25959">
                  <c:v>7.1606043750015989</c:v>
                </c:pt>
                <c:pt idx="25960">
                  <c:v>7.1609924999999999</c:v>
                </c:pt>
                <c:pt idx="25961">
                  <c:v>7.1613656250015989</c:v>
                </c:pt>
                <c:pt idx="25962">
                  <c:v>7.1617581250015991</c:v>
                </c:pt>
                <c:pt idx="25963">
                  <c:v>7.1622643750015991</c:v>
                </c:pt>
                <c:pt idx="25964">
                  <c:v>7.1626750000000001</c:v>
                </c:pt>
                <c:pt idx="25965">
                  <c:v>7.1630093750015993</c:v>
                </c:pt>
                <c:pt idx="25966">
                  <c:v>7.1634843750015991</c:v>
                </c:pt>
                <c:pt idx="25967">
                  <c:v>7.1639612499999998</c:v>
                </c:pt>
                <c:pt idx="25968">
                  <c:v>7.1643718750015992</c:v>
                </c:pt>
                <c:pt idx="25969">
                  <c:v>7.1648137500000004</c:v>
                </c:pt>
                <c:pt idx="25970">
                  <c:v>7.165303125001599</c:v>
                </c:pt>
                <c:pt idx="25971">
                  <c:v>7.1649475000000002</c:v>
                </c:pt>
                <c:pt idx="25972">
                  <c:v>7.1653768750015994</c:v>
                </c:pt>
                <c:pt idx="25973">
                  <c:v>7.1653993750015994</c:v>
                </c:pt>
                <c:pt idx="25974">
                  <c:v>7.1654974999999999</c:v>
                </c:pt>
                <c:pt idx="25975">
                  <c:v>7.1658756250015987</c:v>
                </c:pt>
                <c:pt idx="25976">
                  <c:v>7.1663437500000002</c:v>
                </c:pt>
                <c:pt idx="25977">
                  <c:v>7.1666968750015991</c:v>
                </c:pt>
                <c:pt idx="25978">
                  <c:v>7.1670262500000002</c:v>
                </c:pt>
                <c:pt idx="25979">
                  <c:v>7.1673749999999998</c:v>
                </c:pt>
                <c:pt idx="25980">
                  <c:v>7.1677024999999999</c:v>
                </c:pt>
                <c:pt idx="25981">
                  <c:v>7.1680306250015988</c:v>
                </c:pt>
                <c:pt idx="25982">
                  <c:v>7.1684074999999998</c:v>
                </c:pt>
                <c:pt idx="25983">
                  <c:v>7.1687406250015986</c:v>
                </c:pt>
                <c:pt idx="25984">
                  <c:v>7.169094375001599</c:v>
                </c:pt>
                <c:pt idx="25985">
                  <c:v>7.169480625001599</c:v>
                </c:pt>
                <c:pt idx="25986">
                  <c:v>7.1698368750015993</c:v>
                </c:pt>
                <c:pt idx="25987">
                  <c:v>7.1694887500000002</c:v>
                </c:pt>
                <c:pt idx="25988">
                  <c:v>7.1698250000000003</c:v>
                </c:pt>
                <c:pt idx="25989">
                  <c:v>7.1701825000000001</c:v>
                </c:pt>
                <c:pt idx="25990">
                  <c:v>7.1705924999999997</c:v>
                </c:pt>
                <c:pt idx="25991">
                  <c:v>7.1710687499999999</c:v>
                </c:pt>
                <c:pt idx="25992">
                  <c:v>7.1714218750015988</c:v>
                </c:pt>
                <c:pt idx="25993">
                  <c:v>7.1717868750015992</c:v>
                </c:pt>
                <c:pt idx="25994">
                  <c:v>7.1721537499999997</c:v>
                </c:pt>
                <c:pt idx="25995">
                  <c:v>7.1719087500000001</c:v>
                </c:pt>
                <c:pt idx="25996">
                  <c:v>7.1717737499999998</c:v>
                </c:pt>
                <c:pt idx="25997">
                  <c:v>7.1719437499999996</c:v>
                </c:pt>
                <c:pt idx="25998">
                  <c:v>7.1715</c:v>
                </c:pt>
                <c:pt idx="25999">
                  <c:v>7.1710881250015994</c:v>
                </c:pt>
                <c:pt idx="26000">
                  <c:v>7.1706174999999996</c:v>
                </c:pt>
                <c:pt idx="26001">
                  <c:v>7.1700356250015993</c:v>
                </c:pt>
                <c:pt idx="26002">
                  <c:v>7.1696912499999996</c:v>
                </c:pt>
                <c:pt idx="26003">
                  <c:v>7.1693249999999997</c:v>
                </c:pt>
                <c:pt idx="26004">
                  <c:v>7.1688293750015992</c:v>
                </c:pt>
                <c:pt idx="26005">
                  <c:v>7.1683537499999996</c:v>
                </c:pt>
                <c:pt idx="26006">
                  <c:v>7.1678456250015987</c:v>
                </c:pt>
                <c:pt idx="26007">
                  <c:v>7.1674187500000004</c:v>
                </c:pt>
                <c:pt idx="26008">
                  <c:v>7.1669974999999999</c:v>
                </c:pt>
                <c:pt idx="26009">
                  <c:v>7.1664718750015988</c:v>
                </c:pt>
                <c:pt idx="26010">
                  <c:v>7.1658287500000002</c:v>
                </c:pt>
                <c:pt idx="26011">
                  <c:v>7.1650206250015991</c:v>
                </c:pt>
                <c:pt idx="26012">
                  <c:v>7.1640462500000002</c:v>
                </c:pt>
                <c:pt idx="26013">
                  <c:v>7.1629924999999997</c:v>
                </c:pt>
                <c:pt idx="26014">
                  <c:v>7.1618368750015993</c:v>
                </c:pt>
                <c:pt idx="26015">
                  <c:v>7.1606174999999999</c:v>
                </c:pt>
                <c:pt idx="26016">
                  <c:v>7.1594412500000004</c:v>
                </c:pt>
                <c:pt idx="26017">
                  <c:v>7.1583687500000002</c:v>
                </c:pt>
                <c:pt idx="26018">
                  <c:v>7.1573849999999997</c:v>
                </c:pt>
                <c:pt idx="26019">
                  <c:v>7.1565293750015986</c:v>
                </c:pt>
                <c:pt idx="26020">
                  <c:v>7.1558568750015992</c:v>
                </c:pt>
                <c:pt idx="26021">
                  <c:v>7.1553149999999999</c:v>
                </c:pt>
                <c:pt idx="26022">
                  <c:v>7.1549606250015989</c:v>
                </c:pt>
                <c:pt idx="26023">
                  <c:v>7.1545424999999998</c:v>
                </c:pt>
                <c:pt idx="26024">
                  <c:v>7.1544931250015988</c:v>
                </c:pt>
                <c:pt idx="26025">
                  <c:v>7.1548331250015993</c:v>
                </c:pt>
                <c:pt idx="26026">
                  <c:v>7.1551643750015987</c:v>
                </c:pt>
                <c:pt idx="26027">
                  <c:v>7.1555618750015988</c:v>
                </c:pt>
                <c:pt idx="26028">
                  <c:v>7.1560818750015986</c:v>
                </c:pt>
                <c:pt idx="26029">
                  <c:v>7.156519375001599</c:v>
                </c:pt>
                <c:pt idx="26030">
                  <c:v>7.1568606250015989</c:v>
                </c:pt>
                <c:pt idx="26031">
                  <c:v>7.1565106250015988</c:v>
                </c:pt>
                <c:pt idx="26032">
                  <c:v>7.1569062499999996</c:v>
                </c:pt>
                <c:pt idx="26033">
                  <c:v>7.1573537500000004</c:v>
                </c:pt>
                <c:pt idx="26034">
                  <c:v>7.1576912500000001</c:v>
                </c:pt>
                <c:pt idx="26035">
                  <c:v>7.1580575</c:v>
                </c:pt>
                <c:pt idx="26036">
                  <c:v>7.1584618750015991</c:v>
                </c:pt>
                <c:pt idx="26037">
                  <c:v>7.1588237499999998</c:v>
                </c:pt>
                <c:pt idx="26038">
                  <c:v>7.1592093750015993</c:v>
                </c:pt>
                <c:pt idx="26039">
                  <c:v>7.1595412500000002</c:v>
                </c:pt>
                <c:pt idx="26040">
                  <c:v>7.1600700000000002</c:v>
                </c:pt>
                <c:pt idx="26041">
                  <c:v>7.1605499999999997</c:v>
                </c:pt>
                <c:pt idx="26042">
                  <c:v>7.1608812500000001</c:v>
                </c:pt>
                <c:pt idx="26043">
                  <c:v>7.1613293750015989</c:v>
                </c:pt>
                <c:pt idx="26044">
                  <c:v>7.1618631250015987</c:v>
                </c:pt>
                <c:pt idx="26045">
                  <c:v>7.1622824999999999</c:v>
                </c:pt>
                <c:pt idx="26046">
                  <c:v>7.1626381250015987</c:v>
                </c:pt>
                <c:pt idx="26047">
                  <c:v>7.16306625</c:v>
                </c:pt>
                <c:pt idx="26048">
                  <c:v>7.16348875</c:v>
                </c:pt>
                <c:pt idx="26049">
                  <c:v>7.1639062500000001</c:v>
                </c:pt>
                <c:pt idx="26050">
                  <c:v>7.1642587500000001</c:v>
                </c:pt>
                <c:pt idx="26051">
                  <c:v>7.16470875</c:v>
                </c:pt>
                <c:pt idx="26052">
                  <c:v>7.1651781250015993</c:v>
                </c:pt>
                <c:pt idx="26053">
                  <c:v>7.1655368750015986</c:v>
                </c:pt>
                <c:pt idx="26054">
                  <c:v>7.1659637500000004</c:v>
                </c:pt>
                <c:pt idx="26055">
                  <c:v>7.1664349999999999</c:v>
                </c:pt>
                <c:pt idx="26056">
                  <c:v>7.1667662500000002</c:v>
                </c:pt>
                <c:pt idx="26057">
                  <c:v>7.1672425000000004</c:v>
                </c:pt>
                <c:pt idx="26058">
                  <c:v>7.1675843750015993</c:v>
                </c:pt>
                <c:pt idx="26059">
                  <c:v>7.1671862500000003</c:v>
                </c:pt>
                <c:pt idx="26060">
                  <c:v>7.1665987500000004</c:v>
                </c:pt>
                <c:pt idx="26061">
                  <c:v>7.1662125000000003</c:v>
                </c:pt>
                <c:pt idx="26062">
                  <c:v>7.1658731250015988</c:v>
                </c:pt>
                <c:pt idx="26063">
                  <c:v>7.1655087499999999</c:v>
                </c:pt>
                <c:pt idx="26064">
                  <c:v>7.1650700000000001</c:v>
                </c:pt>
                <c:pt idx="26065">
                  <c:v>7.1646774999999998</c:v>
                </c:pt>
                <c:pt idx="26066">
                  <c:v>7.1643412499999997</c:v>
                </c:pt>
                <c:pt idx="26067">
                  <c:v>7.1639625000000002</c:v>
                </c:pt>
                <c:pt idx="26068">
                  <c:v>7.1635637499999998</c:v>
                </c:pt>
                <c:pt idx="26069">
                  <c:v>7.1632356250015992</c:v>
                </c:pt>
                <c:pt idx="26070">
                  <c:v>7.1626456250015993</c:v>
                </c:pt>
                <c:pt idx="26071">
                  <c:v>7.1620756250015987</c:v>
                </c:pt>
                <c:pt idx="26072">
                  <c:v>7.1617031250015986</c:v>
                </c:pt>
                <c:pt idx="26073">
                  <c:v>7.1615243750015987</c:v>
                </c:pt>
                <c:pt idx="26074">
                  <c:v>7.1616331250015994</c:v>
                </c:pt>
                <c:pt idx="26075">
                  <c:v>7.1619793750015992</c:v>
                </c:pt>
                <c:pt idx="26076">
                  <c:v>7.1623774999999998</c:v>
                </c:pt>
                <c:pt idx="26077">
                  <c:v>7.1627425000000002</c:v>
                </c:pt>
                <c:pt idx="26078">
                  <c:v>7.1630968750015986</c:v>
                </c:pt>
                <c:pt idx="26079">
                  <c:v>7.1634531250015989</c:v>
                </c:pt>
                <c:pt idx="26080">
                  <c:v>7.1638312500000003</c:v>
                </c:pt>
                <c:pt idx="26081">
                  <c:v>7.1642343750015991</c:v>
                </c:pt>
                <c:pt idx="26082">
                  <c:v>7.16465</c:v>
                </c:pt>
                <c:pt idx="26083">
                  <c:v>7.1650806250015986</c:v>
                </c:pt>
                <c:pt idx="26084">
                  <c:v>7.1654274999999998</c:v>
                </c:pt>
                <c:pt idx="26085">
                  <c:v>7.165773125001599</c:v>
                </c:pt>
                <c:pt idx="26086">
                  <c:v>7.1658381250015992</c:v>
                </c:pt>
                <c:pt idx="26087">
                  <c:v>7.1663343750015986</c:v>
                </c:pt>
                <c:pt idx="26088">
                  <c:v>7.1667249999999996</c:v>
                </c:pt>
                <c:pt idx="26089">
                  <c:v>7.1671168750015992</c:v>
                </c:pt>
                <c:pt idx="26090">
                  <c:v>7.1675268750015988</c:v>
                </c:pt>
                <c:pt idx="26091">
                  <c:v>7.1679250000000003</c:v>
                </c:pt>
                <c:pt idx="26092">
                  <c:v>7.1683674999999996</c:v>
                </c:pt>
                <c:pt idx="26093">
                  <c:v>7.1688318750015991</c:v>
                </c:pt>
                <c:pt idx="26094">
                  <c:v>7.1692225000000001</c:v>
                </c:pt>
                <c:pt idx="26095">
                  <c:v>7.1697075000000003</c:v>
                </c:pt>
                <c:pt idx="26096">
                  <c:v>7.1701899999999998</c:v>
                </c:pt>
                <c:pt idx="26097">
                  <c:v>7.1706031250015991</c:v>
                </c:pt>
                <c:pt idx="26098">
                  <c:v>7.1710137500000002</c:v>
                </c:pt>
                <c:pt idx="26099">
                  <c:v>7.1712218750015992</c:v>
                </c:pt>
                <c:pt idx="26100">
                  <c:v>7.1708856250015991</c:v>
                </c:pt>
                <c:pt idx="26101">
                  <c:v>7.1705218750015991</c:v>
                </c:pt>
                <c:pt idx="26102">
                  <c:v>7.1700618750015988</c:v>
                </c:pt>
                <c:pt idx="26103">
                  <c:v>7.1694343750015994</c:v>
                </c:pt>
                <c:pt idx="26104">
                  <c:v>7.1686874999999999</c:v>
                </c:pt>
                <c:pt idx="26105">
                  <c:v>7.1679256250015992</c:v>
                </c:pt>
                <c:pt idx="26106">
                  <c:v>7.1670281250015986</c:v>
                </c:pt>
                <c:pt idx="26107">
                  <c:v>7.1661206250015992</c:v>
                </c:pt>
                <c:pt idx="26108">
                  <c:v>7.1650718750015994</c:v>
                </c:pt>
                <c:pt idx="26109">
                  <c:v>7.1639593750015989</c:v>
                </c:pt>
                <c:pt idx="26110">
                  <c:v>7.1629618750015993</c:v>
                </c:pt>
                <c:pt idx="26111">
                  <c:v>7.1619868750015989</c:v>
                </c:pt>
                <c:pt idx="26112">
                  <c:v>7.1608824999999996</c:v>
                </c:pt>
                <c:pt idx="26113">
                  <c:v>7.1598449999999998</c:v>
                </c:pt>
                <c:pt idx="26114">
                  <c:v>7.1588293750015994</c:v>
                </c:pt>
                <c:pt idx="26115">
                  <c:v>7.1577431250015993</c:v>
                </c:pt>
                <c:pt idx="26116">
                  <c:v>7.1567306250015994</c:v>
                </c:pt>
                <c:pt idx="26117">
                  <c:v>7.1556974999999996</c:v>
                </c:pt>
                <c:pt idx="26118">
                  <c:v>7.1546925000000003</c:v>
                </c:pt>
                <c:pt idx="26119">
                  <c:v>7.1537175</c:v>
                </c:pt>
                <c:pt idx="26120">
                  <c:v>7.1529081250015993</c:v>
                </c:pt>
                <c:pt idx="26121">
                  <c:v>7.1521831250015993</c:v>
                </c:pt>
                <c:pt idx="26122">
                  <c:v>7.1515637500000002</c:v>
                </c:pt>
                <c:pt idx="26123">
                  <c:v>7.15107625</c:v>
                </c:pt>
                <c:pt idx="26124">
                  <c:v>7.1506350000000003</c:v>
                </c:pt>
                <c:pt idx="26125">
                  <c:v>7.1501656250015992</c:v>
                </c:pt>
                <c:pt idx="26126">
                  <c:v>7.1498056250015987</c:v>
                </c:pt>
                <c:pt idx="26127">
                  <c:v>7.1493450000000003</c:v>
                </c:pt>
                <c:pt idx="26128">
                  <c:v>7.1490049999999998</c:v>
                </c:pt>
                <c:pt idx="26129">
                  <c:v>7.1494287500000002</c:v>
                </c:pt>
                <c:pt idx="26130">
                  <c:v>7.1497762500000004</c:v>
                </c:pt>
                <c:pt idx="26131">
                  <c:v>7.1501074999999998</c:v>
                </c:pt>
                <c:pt idx="26132">
                  <c:v>7.1505281250015988</c:v>
                </c:pt>
                <c:pt idx="26133">
                  <c:v>7.1509049999999998</c:v>
                </c:pt>
                <c:pt idx="26134">
                  <c:v>7.1512500000000001</c:v>
                </c:pt>
                <c:pt idx="26135">
                  <c:v>7.1515706250015993</c:v>
                </c:pt>
                <c:pt idx="26136">
                  <c:v>7.1519812500000004</c:v>
                </c:pt>
                <c:pt idx="26137">
                  <c:v>7.1523393750015991</c:v>
                </c:pt>
                <c:pt idx="26138">
                  <c:v>7.1527681250015993</c:v>
                </c:pt>
                <c:pt idx="26139">
                  <c:v>7.153279375001599</c:v>
                </c:pt>
                <c:pt idx="26140">
                  <c:v>7.1537075000000003</c:v>
                </c:pt>
                <c:pt idx="26141">
                  <c:v>7.1540375000000003</c:v>
                </c:pt>
                <c:pt idx="26142">
                  <c:v>7.1544825000000003</c:v>
                </c:pt>
                <c:pt idx="26143">
                  <c:v>7.1549187500000002</c:v>
                </c:pt>
                <c:pt idx="26144">
                  <c:v>7.1553312499999997</c:v>
                </c:pt>
                <c:pt idx="26145">
                  <c:v>7.1558156250015994</c:v>
                </c:pt>
                <c:pt idx="26146">
                  <c:v>7.15618</c:v>
                </c:pt>
                <c:pt idx="26147">
                  <c:v>7.1565525000000001</c:v>
                </c:pt>
                <c:pt idx="26148">
                  <c:v>7.1568825</c:v>
                </c:pt>
                <c:pt idx="26149">
                  <c:v>7.1572475000000004</c:v>
                </c:pt>
                <c:pt idx="26150">
                  <c:v>7.1576831250015989</c:v>
                </c:pt>
                <c:pt idx="26151">
                  <c:v>7.1581606250015986</c:v>
                </c:pt>
                <c:pt idx="26152">
                  <c:v>7.1585543750015992</c:v>
                </c:pt>
                <c:pt idx="26153">
                  <c:v>7.158875625001599</c:v>
                </c:pt>
                <c:pt idx="26154">
                  <c:v>7.1592606250015987</c:v>
                </c:pt>
                <c:pt idx="26155">
                  <c:v>7.159639375001599</c:v>
                </c:pt>
                <c:pt idx="26156">
                  <c:v>7.1599737499999998</c:v>
                </c:pt>
                <c:pt idx="26157">
                  <c:v>7.1603031250015992</c:v>
                </c:pt>
                <c:pt idx="26158">
                  <c:v>7.1606375</c:v>
                </c:pt>
                <c:pt idx="26159">
                  <c:v>7.1606106250015991</c:v>
                </c:pt>
                <c:pt idx="26160">
                  <c:v>7.1609381250015991</c:v>
                </c:pt>
                <c:pt idx="26161">
                  <c:v>7.1614737499999999</c:v>
                </c:pt>
                <c:pt idx="26162">
                  <c:v>7.16193875</c:v>
                </c:pt>
                <c:pt idx="26163">
                  <c:v>7.1623725</c:v>
                </c:pt>
                <c:pt idx="26164">
                  <c:v>7.1619543750015993</c:v>
                </c:pt>
                <c:pt idx="26165">
                  <c:v>7.1614812499999996</c:v>
                </c:pt>
                <c:pt idx="26166">
                  <c:v>7.1611562500000003</c:v>
                </c:pt>
                <c:pt idx="26167">
                  <c:v>7.1616043750015992</c:v>
                </c:pt>
                <c:pt idx="26168">
                  <c:v>7.1619837500000001</c:v>
                </c:pt>
                <c:pt idx="26169">
                  <c:v>7.16238375</c:v>
                </c:pt>
                <c:pt idx="26170">
                  <c:v>7.1625268750015989</c:v>
                </c:pt>
                <c:pt idx="26171">
                  <c:v>7.1621681250015987</c:v>
                </c:pt>
                <c:pt idx="26172">
                  <c:v>7.161844375001599</c:v>
                </c:pt>
                <c:pt idx="26173">
                  <c:v>7.1614950000000004</c:v>
                </c:pt>
                <c:pt idx="26174">
                  <c:v>7.1610137500000004</c:v>
                </c:pt>
                <c:pt idx="26175">
                  <c:v>7.1603468750015988</c:v>
                </c:pt>
                <c:pt idx="26176">
                  <c:v>7.1599837500000003</c:v>
                </c:pt>
                <c:pt idx="26177">
                  <c:v>7.1595356250015989</c:v>
                </c:pt>
                <c:pt idx="26178">
                  <c:v>7.158925</c:v>
                </c:pt>
                <c:pt idx="26179">
                  <c:v>7.158243125001599</c:v>
                </c:pt>
                <c:pt idx="26180">
                  <c:v>7.1575724999999997</c:v>
                </c:pt>
                <c:pt idx="26181">
                  <c:v>7.1569081250015989</c:v>
                </c:pt>
                <c:pt idx="26182">
                  <c:v>7.1562162499999999</c:v>
                </c:pt>
                <c:pt idx="26183">
                  <c:v>7.1555893750015986</c:v>
                </c:pt>
                <c:pt idx="26184">
                  <c:v>7.1550993750015994</c:v>
                </c:pt>
                <c:pt idx="26185">
                  <c:v>7.1546356250015988</c:v>
                </c:pt>
                <c:pt idx="26186">
                  <c:v>7.1542037499999998</c:v>
                </c:pt>
                <c:pt idx="26187">
                  <c:v>7.1537118750015987</c:v>
                </c:pt>
                <c:pt idx="26188">
                  <c:v>7.1532843750015989</c:v>
                </c:pt>
                <c:pt idx="26189">
                  <c:v>7.1529462500000003</c:v>
                </c:pt>
                <c:pt idx="26190">
                  <c:v>7.1525856250015991</c:v>
                </c:pt>
                <c:pt idx="26191">
                  <c:v>7.1522518750015989</c:v>
                </c:pt>
                <c:pt idx="26192">
                  <c:v>7.1517499999999998</c:v>
                </c:pt>
                <c:pt idx="26193">
                  <c:v>7.1512250000000002</c:v>
                </c:pt>
                <c:pt idx="26194">
                  <c:v>7.1508737499999997</c:v>
                </c:pt>
                <c:pt idx="26195">
                  <c:v>7.1505243750015994</c:v>
                </c:pt>
                <c:pt idx="26196">
                  <c:v>7.1501031250015989</c:v>
                </c:pt>
                <c:pt idx="26197">
                  <c:v>7.1501356250015986</c:v>
                </c:pt>
                <c:pt idx="26198">
                  <c:v>7.150523125001599</c:v>
                </c:pt>
                <c:pt idx="26199">
                  <c:v>7.1508737499999997</c:v>
                </c:pt>
                <c:pt idx="26200">
                  <c:v>7.1512106250015988</c:v>
                </c:pt>
                <c:pt idx="26201">
                  <c:v>7.1515718750015989</c:v>
                </c:pt>
                <c:pt idx="26202">
                  <c:v>7.1519156250015987</c:v>
                </c:pt>
                <c:pt idx="26203">
                  <c:v>7.1514831250015991</c:v>
                </c:pt>
                <c:pt idx="26204">
                  <c:v>7.1510706250015987</c:v>
                </c:pt>
                <c:pt idx="26205">
                  <c:v>7.1505631250015993</c:v>
                </c:pt>
                <c:pt idx="26206">
                  <c:v>7.1501906250015992</c:v>
                </c:pt>
                <c:pt idx="26207">
                  <c:v>7.1501331250015987</c:v>
                </c:pt>
                <c:pt idx="26208">
                  <c:v>7.1497687499999998</c:v>
                </c:pt>
                <c:pt idx="26209">
                  <c:v>7.149375625001599</c:v>
                </c:pt>
                <c:pt idx="26210">
                  <c:v>7.148869375001599</c:v>
                </c:pt>
                <c:pt idx="26211">
                  <c:v>7.1484212500000002</c:v>
                </c:pt>
                <c:pt idx="26212">
                  <c:v>7.1488050000000003</c:v>
                </c:pt>
                <c:pt idx="26213">
                  <c:v>7.1491912500000003</c:v>
                </c:pt>
                <c:pt idx="26214">
                  <c:v>7.1496624999999998</c:v>
                </c:pt>
                <c:pt idx="26215">
                  <c:v>7.15</c:v>
                </c:pt>
                <c:pt idx="26216">
                  <c:v>7.1503443750015991</c:v>
                </c:pt>
                <c:pt idx="26217">
                  <c:v>7.1507406250015988</c:v>
                </c:pt>
                <c:pt idx="26218">
                  <c:v>7.1512843750015991</c:v>
                </c:pt>
                <c:pt idx="26219">
                  <c:v>7.1516356250015987</c:v>
                </c:pt>
                <c:pt idx="26220">
                  <c:v>7.1520524999999999</c:v>
                </c:pt>
                <c:pt idx="26221">
                  <c:v>7.1524043750015993</c:v>
                </c:pt>
                <c:pt idx="26222">
                  <c:v>7.152753125001599</c:v>
                </c:pt>
                <c:pt idx="26223">
                  <c:v>7.1532493750015993</c:v>
                </c:pt>
                <c:pt idx="26224">
                  <c:v>7.1536400000000002</c:v>
                </c:pt>
                <c:pt idx="26225">
                  <c:v>7.1539818750015991</c:v>
                </c:pt>
                <c:pt idx="26226">
                  <c:v>7.1544587499999999</c:v>
                </c:pt>
                <c:pt idx="26227">
                  <c:v>7.1549825</c:v>
                </c:pt>
                <c:pt idx="26228">
                  <c:v>7.1553874999999998</c:v>
                </c:pt>
                <c:pt idx="26229">
                  <c:v>7.1552237500000002</c:v>
                </c:pt>
                <c:pt idx="26230">
                  <c:v>7.1555443750015986</c:v>
                </c:pt>
                <c:pt idx="26231">
                  <c:v>7.1560174999999999</c:v>
                </c:pt>
                <c:pt idx="26232">
                  <c:v>7.1564800000000002</c:v>
                </c:pt>
                <c:pt idx="26233">
                  <c:v>7.1568412500000003</c:v>
                </c:pt>
                <c:pt idx="26234">
                  <c:v>7.1572624999999999</c:v>
                </c:pt>
                <c:pt idx="26235">
                  <c:v>7.1575937500000002</c:v>
                </c:pt>
                <c:pt idx="26236">
                  <c:v>7.1579375000000001</c:v>
                </c:pt>
                <c:pt idx="26237">
                  <c:v>7.1582631250015991</c:v>
                </c:pt>
                <c:pt idx="26238">
                  <c:v>7.1586393750015986</c:v>
                </c:pt>
                <c:pt idx="26239">
                  <c:v>7.1589981250015988</c:v>
                </c:pt>
                <c:pt idx="26240">
                  <c:v>7.1594049999999996</c:v>
                </c:pt>
                <c:pt idx="26241">
                  <c:v>7.1597987500000002</c:v>
                </c:pt>
                <c:pt idx="26242">
                  <c:v>7.1602168750015993</c:v>
                </c:pt>
                <c:pt idx="26243">
                  <c:v>7.1606062499999998</c:v>
                </c:pt>
                <c:pt idx="26244">
                  <c:v>7.1609481250015987</c:v>
                </c:pt>
                <c:pt idx="26245">
                  <c:v>7.161399375001599</c:v>
                </c:pt>
                <c:pt idx="26246">
                  <c:v>7.1618706250015993</c:v>
                </c:pt>
                <c:pt idx="26247">
                  <c:v>7.1622381250015987</c:v>
                </c:pt>
                <c:pt idx="26248">
                  <c:v>7.1626387500000002</c:v>
                </c:pt>
                <c:pt idx="26249">
                  <c:v>7.1630675000000004</c:v>
                </c:pt>
                <c:pt idx="26250">
                  <c:v>7.1635637499999998</c:v>
                </c:pt>
                <c:pt idx="26251">
                  <c:v>7.1640174999999999</c:v>
                </c:pt>
                <c:pt idx="26252">
                  <c:v>7.1644406250015988</c:v>
                </c:pt>
                <c:pt idx="26253">
                  <c:v>7.1644556250015992</c:v>
                </c:pt>
                <c:pt idx="26254">
                  <c:v>7.1640312499999999</c:v>
                </c:pt>
                <c:pt idx="26255">
                  <c:v>7.1637087499999996</c:v>
                </c:pt>
                <c:pt idx="26256">
                  <c:v>7.1632337499999998</c:v>
                </c:pt>
                <c:pt idx="26257">
                  <c:v>7.1627787500000002</c:v>
                </c:pt>
                <c:pt idx="26258">
                  <c:v>7.1623774999999998</c:v>
                </c:pt>
                <c:pt idx="26259">
                  <c:v>7.1617175</c:v>
                </c:pt>
                <c:pt idx="26260">
                  <c:v>7.1609143750015987</c:v>
                </c:pt>
                <c:pt idx="26261">
                  <c:v>7.1600106250015987</c:v>
                </c:pt>
                <c:pt idx="26262">
                  <c:v>7.1589793750015991</c:v>
                </c:pt>
                <c:pt idx="26263">
                  <c:v>7.1578581250015993</c:v>
                </c:pt>
                <c:pt idx="26264">
                  <c:v>7.15670875</c:v>
                </c:pt>
                <c:pt idx="26265">
                  <c:v>7.1555474999999999</c:v>
                </c:pt>
                <c:pt idx="26266">
                  <c:v>7.1543512500000004</c:v>
                </c:pt>
                <c:pt idx="26267">
                  <c:v>7.1531624999999996</c:v>
                </c:pt>
                <c:pt idx="26268">
                  <c:v>7.1518912500000003</c:v>
                </c:pt>
                <c:pt idx="26269">
                  <c:v>7.1507412500000003</c:v>
                </c:pt>
                <c:pt idx="26270">
                  <c:v>7.149678125001599</c:v>
                </c:pt>
                <c:pt idx="26271">
                  <c:v>7.1487643750015986</c:v>
                </c:pt>
                <c:pt idx="26272">
                  <c:v>7.1479299999999997</c:v>
                </c:pt>
                <c:pt idx="26273">
                  <c:v>7.1471087500000001</c:v>
                </c:pt>
                <c:pt idx="26274">
                  <c:v>7.14645375</c:v>
                </c:pt>
                <c:pt idx="26275">
                  <c:v>7.1457656250015988</c:v>
                </c:pt>
                <c:pt idx="26276">
                  <c:v>7.1451018750015987</c:v>
                </c:pt>
                <c:pt idx="26277">
                  <c:v>7.1445137499999998</c:v>
                </c:pt>
                <c:pt idx="26278">
                  <c:v>7.1439843750015992</c:v>
                </c:pt>
                <c:pt idx="26279">
                  <c:v>7.1434974999999996</c:v>
                </c:pt>
                <c:pt idx="26280">
                  <c:v>7.1430793750015988</c:v>
                </c:pt>
                <c:pt idx="26281">
                  <c:v>7.1426893750015994</c:v>
                </c:pt>
                <c:pt idx="26282">
                  <c:v>7.1422949999999998</c:v>
                </c:pt>
                <c:pt idx="26283">
                  <c:v>7.1419618750015994</c:v>
                </c:pt>
                <c:pt idx="26284">
                  <c:v>7.1414531250015987</c:v>
                </c:pt>
                <c:pt idx="26285">
                  <c:v>7.1416481250015993</c:v>
                </c:pt>
                <c:pt idx="26286">
                  <c:v>7.1420275000000002</c:v>
                </c:pt>
                <c:pt idx="26287">
                  <c:v>7.1423593750015986</c:v>
                </c:pt>
                <c:pt idx="26288">
                  <c:v>7.1426937500000003</c:v>
                </c:pt>
                <c:pt idx="26289">
                  <c:v>7.1430368750015987</c:v>
                </c:pt>
                <c:pt idx="26290">
                  <c:v>7.1434456250015987</c:v>
                </c:pt>
                <c:pt idx="26291">
                  <c:v>7.1439643750015991</c:v>
                </c:pt>
                <c:pt idx="26292">
                  <c:v>7.1443368750015992</c:v>
                </c:pt>
                <c:pt idx="26293">
                  <c:v>7.1448131250015994</c:v>
                </c:pt>
                <c:pt idx="26294">
                  <c:v>7.1452412499999998</c:v>
                </c:pt>
                <c:pt idx="26295">
                  <c:v>7.1457543750015988</c:v>
                </c:pt>
                <c:pt idx="26296">
                  <c:v>7.1461662500000003</c:v>
                </c:pt>
                <c:pt idx="26297">
                  <c:v>7.1466393750015991</c:v>
                </c:pt>
                <c:pt idx="26298">
                  <c:v>7.1471618750015988</c:v>
                </c:pt>
                <c:pt idx="26299">
                  <c:v>7.1475068750015991</c:v>
                </c:pt>
                <c:pt idx="26300">
                  <c:v>7.1478650000000004</c:v>
                </c:pt>
                <c:pt idx="26301">
                  <c:v>7.1482356250015986</c:v>
                </c:pt>
                <c:pt idx="26302">
                  <c:v>7.1486150000000004</c:v>
                </c:pt>
                <c:pt idx="26303">
                  <c:v>7.1490762500000002</c:v>
                </c:pt>
                <c:pt idx="26304">
                  <c:v>7.1494737500000003</c:v>
                </c:pt>
                <c:pt idx="26305">
                  <c:v>7.1499118750015986</c:v>
                </c:pt>
                <c:pt idx="26306">
                  <c:v>7.1503706250015986</c:v>
                </c:pt>
                <c:pt idx="26307">
                  <c:v>7.1507437500000002</c:v>
                </c:pt>
                <c:pt idx="26308">
                  <c:v>7.1511775000000002</c:v>
                </c:pt>
                <c:pt idx="26309">
                  <c:v>7.1515187500000001</c:v>
                </c:pt>
                <c:pt idx="26310">
                  <c:v>7.1518974999999996</c:v>
                </c:pt>
                <c:pt idx="26311">
                  <c:v>7.1523162500000002</c:v>
                </c:pt>
                <c:pt idx="26312">
                  <c:v>7.1527487499999998</c:v>
                </c:pt>
                <c:pt idx="26313">
                  <c:v>7.1531106250015988</c:v>
                </c:pt>
                <c:pt idx="26314">
                  <c:v>7.1534662500000001</c:v>
                </c:pt>
                <c:pt idx="26315">
                  <c:v>7.153925625001599</c:v>
                </c:pt>
                <c:pt idx="26316">
                  <c:v>7.1542762499999997</c:v>
                </c:pt>
                <c:pt idx="26317">
                  <c:v>7.1547956250015989</c:v>
                </c:pt>
                <c:pt idx="26318">
                  <c:v>7.1551987500000003</c:v>
                </c:pt>
                <c:pt idx="26319">
                  <c:v>7.155604375001599</c:v>
                </c:pt>
                <c:pt idx="26320">
                  <c:v>7.1560106250015991</c:v>
                </c:pt>
                <c:pt idx="26321">
                  <c:v>7.1563474999999999</c:v>
                </c:pt>
                <c:pt idx="26322">
                  <c:v>7.1567024999999997</c:v>
                </c:pt>
                <c:pt idx="26323">
                  <c:v>7.1571237500000002</c:v>
                </c:pt>
                <c:pt idx="26324">
                  <c:v>7.1576599999999999</c:v>
                </c:pt>
                <c:pt idx="26325">
                  <c:v>7.1580743750015987</c:v>
                </c:pt>
                <c:pt idx="26326">
                  <c:v>7.1584075</c:v>
                </c:pt>
                <c:pt idx="26327">
                  <c:v>7.1588556250015989</c:v>
                </c:pt>
                <c:pt idx="26328">
                  <c:v>7.1592781250015989</c:v>
                </c:pt>
                <c:pt idx="26329">
                  <c:v>7.1596443750015988</c:v>
                </c:pt>
                <c:pt idx="26330">
                  <c:v>7.1593012500000004</c:v>
                </c:pt>
                <c:pt idx="26331">
                  <c:v>7.1588374999999997</c:v>
                </c:pt>
                <c:pt idx="26332">
                  <c:v>7.1584818750015993</c:v>
                </c:pt>
                <c:pt idx="26333">
                  <c:v>7.1581349999999997</c:v>
                </c:pt>
                <c:pt idx="26334">
                  <c:v>7.1575224999999998</c:v>
                </c:pt>
                <c:pt idx="26335">
                  <c:v>7.1569687499999999</c:v>
                </c:pt>
                <c:pt idx="26336">
                  <c:v>7.1563425000000001</c:v>
                </c:pt>
                <c:pt idx="26337">
                  <c:v>7.1555306250015986</c:v>
                </c:pt>
                <c:pt idx="26338">
                  <c:v>7.1546475000000003</c:v>
                </c:pt>
                <c:pt idx="26339">
                  <c:v>7.1538643750015991</c:v>
                </c:pt>
                <c:pt idx="26340">
                  <c:v>7.1529712500000002</c:v>
                </c:pt>
                <c:pt idx="26341">
                  <c:v>7.1520875000000004</c:v>
                </c:pt>
                <c:pt idx="26342">
                  <c:v>7.1512331250015988</c:v>
                </c:pt>
                <c:pt idx="26343">
                  <c:v>7.1502774999999996</c:v>
                </c:pt>
                <c:pt idx="26344">
                  <c:v>7.1494156250015992</c:v>
                </c:pt>
                <c:pt idx="26345">
                  <c:v>7.1485781250015989</c:v>
                </c:pt>
                <c:pt idx="26346">
                  <c:v>7.1477868750015991</c:v>
                </c:pt>
                <c:pt idx="26347">
                  <c:v>7.1470893750015989</c:v>
                </c:pt>
                <c:pt idx="26348">
                  <c:v>7.1464631250015991</c:v>
                </c:pt>
                <c:pt idx="26349">
                  <c:v>7.1458250000000003</c:v>
                </c:pt>
                <c:pt idx="26350">
                  <c:v>7.1452825000000004</c:v>
                </c:pt>
                <c:pt idx="26351">
                  <c:v>7.1448131250015994</c:v>
                </c:pt>
                <c:pt idx="26352">
                  <c:v>7.1443668750015989</c:v>
                </c:pt>
                <c:pt idx="26353">
                  <c:v>7.1439275000000002</c:v>
                </c:pt>
                <c:pt idx="26354">
                  <c:v>7.1433606250015993</c:v>
                </c:pt>
                <c:pt idx="26355">
                  <c:v>7.1428131250015987</c:v>
                </c:pt>
                <c:pt idx="26356">
                  <c:v>7.1423750000000004</c:v>
                </c:pt>
                <c:pt idx="26357">
                  <c:v>7.1419199999999998</c:v>
                </c:pt>
                <c:pt idx="26358">
                  <c:v>7.1415075000000003</c:v>
                </c:pt>
                <c:pt idx="26359">
                  <c:v>7.1411831250015991</c:v>
                </c:pt>
                <c:pt idx="26360">
                  <c:v>7.1415662500000003</c:v>
                </c:pt>
                <c:pt idx="26361">
                  <c:v>7.1418918750015994</c:v>
                </c:pt>
                <c:pt idx="26362">
                  <c:v>7.1422487500000003</c:v>
                </c:pt>
                <c:pt idx="26363">
                  <c:v>7.1426437500000004</c:v>
                </c:pt>
                <c:pt idx="26364">
                  <c:v>7.1430337499999998</c:v>
                </c:pt>
                <c:pt idx="26365">
                  <c:v>7.1433981250015988</c:v>
                </c:pt>
                <c:pt idx="26366">
                  <c:v>7.1437712500000004</c:v>
                </c:pt>
                <c:pt idx="26367">
                  <c:v>7.1442162500000004</c:v>
                </c:pt>
                <c:pt idx="26368">
                  <c:v>7.1446575000000001</c:v>
                </c:pt>
                <c:pt idx="26369">
                  <c:v>7.1450393750015992</c:v>
                </c:pt>
                <c:pt idx="26370">
                  <c:v>7.1453812499999998</c:v>
                </c:pt>
                <c:pt idx="26371">
                  <c:v>7.1458493750015988</c:v>
                </c:pt>
                <c:pt idx="26372">
                  <c:v>7.1462237499999999</c:v>
                </c:pt>
                <c:pt idx="26373">
                  <c:v>7.1467062500000003</c:v>
                </c:pt>
                <c:pt idx="26374">
                  <c:v>7.14717</c:v>
                </c:pt>
                <c:pt idx="26375">
                  <c:v>7.1476243750015991</c:v>
                </c:pt>
                <c:pt idx="26376">
                  <c:v>7.1481131250015988</c:v>
                </c:pt>
                <c:pt idx="26377">
                  <c:v>7.1485312499999996</c:v>
                </c:pt>
                <c:pt idx="26378">
                  <c:v>7.1489337500000003</c:v>
                </c:pt>
                <c:pt idx="26379">
                  <c:v>7.1492725000000004</c:v>
                </c:pt>
                <c:pt idx="26380">
                  <c:v>7.1496874999999998</c:v>
                </c:pt>
                <c:pt idx="26381">
                  <c:v>7.1500393750015991</c:v>
                </c:pt>
                <c:pt idx="26382">
                  <c:v>7.1504768750015986</c:v>
                </c:pt>
                <c:pt idx="26383">
                  <c:v>7.1508537499999996</c:v>
                </c:pt>
                <c:pt idx="26384">
                  <c:v>7.1513331250015986</c:v>
                </c:pt>
                <c:pt idx="26385">
                  <c:v>7.1517331250015994</c:v>
                </c:pt>
                <c:pt idx="26386">
                  <c:v>7.1521681250015989</c:v>
                </c:pt>
                <c:pt idx="26387">
                  <c:v>7.1515924999999996</c:v>
                </c:pt>
                <c:pt idx="26388">
                  <c:v>7.151099375001599</c:v>
                </c:pt>
                <c:pt idx="26389">
                  <c:v>7.1507731250015993</c:v>
                </c:pt>
                <c:pt idx="26390">
                  <c:v>7.1501043750015993</c:v>
                </c:pt>
                <c:pt idx="26391">
                  <c:v>7.1497306250015988</c:v>
                </c:pt>
                <c:pt idx="26392">
                  <c:v>7.1492837500000004</c:v>
                </c:pt>
                <c:pt idx="26393">
                  <c:v>7.1488731250015993</c:v>
                </c:pt>
                <c:pt idx="26394">
                  <c:v>7.1485112500000003</c:v>
                </c:pt>
                <c:pt idx="26395">
                  <c:v>7.1481462499999999</c:v>
                </c:pt>
                <c:pt idx="26396">
                  <c:v>7.1476718750015991</c:v>
                </c:pt>
                <c:pt idx="26397">
                  <c:v>7.1472162499999996</c:v>
                </c:pt>
                <c:pt idx="26398">
                  <c:v>7.1468400000000001</c:v>
                </c:pt>
                <c:pt idx="26399">
                  <c:v>7.1463531250015988</c:v>
                </c:pt>
                <c:pt idx="26400">
                  <c:v>7.1459512500000004</c:v>
                </c:pt>
                <c:pt idx="26401">
                  <c:v>7.1453974999999996</c:v>
                </c:pt>
                <c:pt idx="26402">
                  <c:v>7.1450149999999999</c:v>
                </c:pt>
                <c:pt idx="26403">
                  <c:v>7.1450500000000003</c:v>
                </c:pt>
                <c:pt idx="26404">
                  <c:v>7.1453699999999998</c:v>
                </c:pt>
                <c:pt idx="26405">
                  <c:v>7.145749375001599</c:v>
                </c:pt>
                <c:pt idx="26406">
                  <c:v>7.1462574999999999</c:v>
                </c:pt>
                <c:pt idx="26407">
                  <c:v>7.1466281250015991</c:v>
                </c:pt>
                <c:pt idx="26408">
                  <c:v>7.1470525</c:v>
                </c:pt>
                <c:pt idx="26409">
                  <c:v>7.1474337500000003</c:v>
                </c:pt>
                <c:pt idx="26410">
                  <c:v>7.1477937499999999</c:v>
                </c:pt>
                <c:pt idx="26411">
                  <c:v>7.1481712499999999</c:v>
                </c:pt>
                <c:pt idx="26412">
                  <c:v>7.1486387499999999</c:v>
                </c:pt>
                <c:pt idx="26413">
                  <c:v>7.14901125</c:v>
                </c:pt>
                <c:pt idx="26414">
                  <c:v>7.1493937499999998</c:v>
                </c:pt>
                <c:pt idx="26415">
                  <c:v>7.1498987500000002</c:v>
                </c:pt>
                <c:pt idx="26416">
                  <c:v>7.1503612499999996</c:v>
                </c:pt>
                <c:pt idx="26417">
                  <c:v>7.1508668750015989</c:v>
                </c:pt>
                <c:pt idx="26418">
                  <c:v>7.1512799999999999</c:v>
                </c:pt>
                <c:pt idx="26419">
                  <c:v>7.1516987500000004</c:v>
                </c:pt>
                <c:pt idx="26420">
                  <c:v>7.1521125000000003</c:v>
                </c:pt>
                <c:pt idx="26421">
                  <c:v>7.1525893750015994</c:v>
                </c:pt>
                <c:pt idx="26422">
                  <c:v>7.1530156250015988</c:v>
                </c:pt>
                <c:pt idx="26423">
                  <c:v>7.1526787499999998</c:v>
                </c:pt>
                <c:pt idx="26424">
                  <c:v>7.1523462499999999</c:v>
                </c:pt>
                <c:pt idx="26425">
                  <c:v>7.151661875001599</c:v>
                </c:pt>
                <c:pt idx="26426">
                  <c:v>7.1512806250015988</c:v>
                </c:pt>
                <c:pt idx="26427">
                  <c:v>7.1507125</c:v>
                </c:pt>
                <c:pt idx="26428">
                  <c:v>7.1502212500000004</c:v>
                </c:pt>
                <c:pt idx="26429">
                  <c:v>7.1506243750015992</c:v>
                </c:pt>
                <c:pt idx="26430">
                  <c:v>7.1510487500000002</c:v>
                </c:pt>
                <c:pt idx="26431">
                  <c:v>7.1513900000000001</c:v>
                </c:pt>
                <c:pt idx="26432">
                  <c:v>7.1517650000000001</c:v>
                </c:pt>
                <c:pt idx="26433">
                  <c:v>7.1521412499999997</c:v>
                </c:pt>
                <c:pt idx="26434">
                  <c:v>7.152495</c:v>
                </c:pt>
                <c:pt idx="26435">
                  <c:v>7.1528806250015986</c:v>
                </c:pt>
                <c:pt idx="26436">
                  <c:v>7.1532581250015994</c:v>
                </c:pt>
                <c:pt idx="26437">
                  <c:v>7.1537331250015992</c:v>
                </c:pt>
                <c:pt idx="26438">
                  <c:v>7.1540631250015991</c:v>
                </c:pt>
                <c:pt idx="26439">
                  <c:v>7.1544499999999998</c:v>
                </c:pt>
                <c:pt idx="26440">
                  <c:v>7.1548218750015993</c:v>
                </c:pt>
                <c:pt idx="26441">
                  <c:v>7.1551475</c:v>
                </c:pt>
                <c:pt idx="26442">
                  <c:v>7.1555825000000004</c:v>
                </c:pt>
                <c:pt idx="26443">
                  <c:v>7.1560412500000004</c:v>
                </c:pt>
                <c:pt idx="26444">
                  <c:v>7.1556231250015987</c:v>
                </c:pt>
                <c:pt idx="26445">
                  <c:v>7.1553025000000003</c:v>
                </c:pt>
                <c:pt idx="26446">
                  <c:v>7.15525375</c:v>
                </c:pt>
                <c:pt idx="26447">
                  <c:v>7.1549037499999999</c:v>
                </c:pt>
                <c:pt idx="26448">
                  <c:v>7.15447875</c:v>
                </c:pt>
                <c:pt idx="26449">
                  <c:v>7.1538831250015988</c:v>
                </c:pt>
                <c:pt idx="26450">
                  <c:v>7.1534250000000004</c:v>
                </c:pt>
                <c:pt idx="26451">
                  <c:v>7.1529031250015986</c:v>
                </c:pt>
                <c:pt idx="26452">
                  <c:v>7.1523587500000003</c:v>
                </c:pt>
                <c:pt idx="26453">
                  <c:v>7.1516443750015988</c:v>
                </c:pt>
                <c:pt idx="26454">
                  <c:v>7.150981875001599</c:v>
                </c:pt>
                <c:pt idx="26455">
                  <c:v>7.150276875001599</c:v>
                </c:pt>
                <c:pt idx="26456">
                  <c:v>7.1494331250015986</c:v>
                </c:pt>
                <c:pt idx="26457">
                  <c:v>7.1486499999999999</c:v>
                </c:pt>
                <c:pt idx="26458">
                  <c:v>7.1478693750015987</c:v>
                </c:pt>
                <c:pt idx="26459">
                  <c:v>7.1470843750015991</c:v>
                </c:pt>
                <c:pt idx="26460">
                  <c:v>7.1463074999999998</c:v>
                </c:pt>
                <c:pt idx="26461">
                  <c:v>7.1455856250015986</c:v>
                </c:pt>
                <c:pt idx="26462">
                  <c:v>7.1448925000000001</c:v>
                </c:pt>
                <c:pt idx="26463">
                  <c:v>7.1443050000000001</c:v>
                </c:pt>
                <c:pt idx="26464">
                  <c:v>7.1438468750015991</c:v>
                </c:pt>
                <c:pt idx="26465">
                  <c:v>7.1433881250015991</c:v>
                </c:pt>
                <c:pt idx="26466">
                  <c:v>7.1429668750015987</c:v>
                </c:pt>
                <c:pt idx="26467">
                  <c:v>7.1423762499999999</c:v>
                </c:pt>
                <c:pt idx="26468">
                  <c:v>7.1418474999999999</c:v>
                </c:pt>
                <c:pt idx="26469">
                  <c:v>7.1414018750015993</c:v>
                </c:pt>
                <c:pt idx="26470">
                  <c:v>7.1410418750015987</c:v>
                </c:pt>
                <c:pt idx="26471">
                  <c:v>7.1406581250015986</c:v>
                </c:pt>
                <c:pt idx="26472">
                  <c:v>7.1410049999999998</c:v>
                </c:pt>
                <c:pt idx="26473">
                  <c:v>7.1413562500000003</c:v>
                </c:pt>
                <c:pt idx="26474">
                  <c:v>7.1418662499999996</c:v>
                </c:pt>
                <c:pt idx="26475">
                  <c:v>7.1421962499999996</c:v>
                </c:pt>
                <c:pt idx="26476">
                  <c:v>7.1426299999999996</c:v>
                </c:pt>
                <c:pt idx="26477">
                  <c:v>7.1430974999999997</c:v>
                </c:pt>
                <c:pt idx="26478">
                  <c:v>7.1434887500000004</c:v>
                </c:pt>
                <c:pt idx="26479">
                  <c:v>7.1439537499999997</c:v>
                </c:pt>
                <c:pt idx="26480">
                  <c:v>7.144355</c:v>
                </c:pt>
                <c:pt idx="26481">
                  <c:v>7.1447481250015992</c:v>
                </c:pt>
                <c:pt idx="26482">
                  <c:v>7.145069375001599</c:v>
                </c:pt>
                <c:pt idx="26483">
                  <c:v>7.1454199999999997</c:v>
                </c:pt>
                <c:pt idx="26484">
                  <c:v>7.1458593750015993</c:v>
                </c:pt>
                <c:pt idx="26485">
                  <c:v>7.1456443750015994</c:v>
                </c:pt>
                <c:pt idx="26486">
                  <c:v>7.1460800000000004</c:v>
                </c:pt>
                <c:pt idx="26487">
                  <c:v>7.1465412500000003</c:v>
                </c:pt>
                <c:pt idx="26488">
                  <c:v>7.1469025000000004</c:v>
                </c:pt>
                <c:pt idx="26489">
                  <c:v>7.1473800000000001</c:v>
                </c:pt>
                <c:pt idx="26490">
                  <c:v>7.1477381250015988</c:v>
                </c:pt>
                <c:pt idx="26491">
                  <c:v>7.1481287499999997</c:v>
                </c:pt>
                <c:pt idx="26492">
                  <c:v>7.1477987499999998</c:v>
                </c:pt>
                <c:pt idx="26493">
                  <c:v>7.1474581250015987</c:v>
                </c:pt>
                <c:pt idx="26494">
                  <c:v>7.1469706250015994</c:v>
                </c:pt>
                <c:pt idx="26495">
                  <c:v>7.1465924999999997</c:v>
                </c:pt>
                <c:pt idx="26496">
                  <c:v>7.1461775000000003</c:v>
                </c:pt>
                <c:pt idx="26497">
                  <c:v>7.1458312499999996</c:v>
                </c:pt>
                <c:pt idx="26498">
                  <c:v>7.1454781250015991</c:v>
                </c:pt>
                <c:pt idx="26499">
                  <c:v>7.1454256250015993</c:v>
                </c:pt>
                <c:pt idx="26500">
                  <c:v>7.1457912500000003</c:v>
                </c:pt>
                <c:pt idx="26501">
                  <c:v>7.1455737499999996</c:v>
                </c:pt>
                <c:pt idx="26502">
                  <c:v>7.1457631250015989</c:v>
                </c:pt>
                <c:pt idx="26503">
                  <c:v>7.1461668750015992</c:v>
                </c:pt>
                <c:pt idx="26504">
                  <c:v>7.1465693750015991</c:v>
                </c:pt>
                <c:pt idx="26505">
                  <c:v>7.1468937500000003</c:v>
                </c:pt>
                <c:pt idx="26506">
                  <c:v>7.1472293750015989</c:v>
                </c:pt>
                <c:pt idx="26507">
                  <c:v>7.1475962500000003</c:v>
                </c:pt>
                <c:pt idx="26508">
                  <c:v>7.1479200000000001</c:v>
                </c:pt>
                <c:pt idx="26509">
                  <c:v>7.1483531250015986</c:v>
                </c:pt>
                <c:pt idx="26510">
                  <c:v>7.1484899999999998</c:v>
                </c:pt>
                <c:pt idx="26511">
                  <c:v>7.1488668750015991</c:v>
                </c:pt>
                <c:pt idx="26512">
                  <c:v>7.1492006250015994</c:v>
                </c:pt>
                <c:pt idx="26513">
                  <c:v>7.1496887500000001</c:v>
                </c:pt>
                <c:pt idx="26514">
                  <c:v>7.1501549999999998</c:v>
                </c:pt>
                <c:pt idx="26515">
                  <c:v>7.1505356250015986</c:v>
                </c:pt>
                <c:pt idx="26516">
                  <c:v>7.15091375</c:v>
                </c:pt>
                <c:pt idx="26517">
                  <c:v>7.1513450000000001</c:v>
                </c:pt>
                <c:pt idx="26518">
                  <c:v>7.1517806250015994</c:v>
                </c:pt>
                <c:pt idx="26519">
                  <c:v>7.1522212500000002</c:v>
                </c:pt>
                <c:pt idx="26520">
                  <c:v>7.1526118750015986</c:v>
                </c:pt>
                <c:pt idx="26521">
                  <c:v>7.1530118750015994</c:v>
                </c:pt>
                <c:pt idx="26522">
                  <c:v>7.1533831250015991</c:v>
                </c:pt>
                <c:pt idx="26523">
                  <c:v>7.1537937500000002</c:v>
                </c:pt>
                <c:pt idx="26524">
                  <c:v>7.1535743750015994</c:v>
                </c:pt>
                <c:pt idx="26525">
                  <c:v>7.1531956250015991</c:v>
                </c:pt>
                <c:pt idx="26526">
                  <c:v>7.1528293750015992</c:v>
                </c:pt>
                <c:pt idx="26527">
                  <c:v>7.1524981250015989</c:v>
                </c:pt>
                <c:pt idx="26528">
                  <c:v>7.152131875001599</c:v>
                </c:pt>
                <c:pt idx="26529">
                  <c:v>7.1517468750015993</c:v>
                </c:pt>
                <c:pt idx="26530">
                  <c:v>7.1514137499999997</c:v>
                </c:pt>
                <c:pt idx="26531">
                  <c:v>7.1510856250015991</c:v>
                </c:pt>
                <c:pt idx="26532">
                  <c:v>7.1506600000000002</c:v>
                </c:pt>
                <c:pt idx="26533">
                  <c:v>7.1500737499999998</c:v>
                </c:pt>
                <c:pt idx="26534">
                  <c:v>7.149515625001599</c:v>
                </c:pt>
                <c:pt idx="26535">
                  <c:v>7.1487749999999997</c:v>
                </c:pt>
                <c:pt idx="26536">
                  <c:v>7.1477756250015991</c:v>
                </c:pt>
                <c:pt idx="26537">
                  <c:v>7.1467256250015989</c:v>
                </c:pt>
                <c:pt idx="26538">
                  <c:v>7.1456774999999997</c:v>
                </c:pt>
                <c:pt idx="26539">
                  <c:v>7.1445425</c:v>
                </c:pt>
                <c:pt idx="26540">
                  <c:v>7.1435262499999999</c:v>
                </c:pt>
                <c:pt idx="26541">
                  <c:v>7.1425512500000004</c:v>
                </c:pt>
                <c:pt idx="26542">
                  <c:v>7.1414506250015988</c:v>
                </c:pt>
                <c:pt idx="26543">
                  <c:v>7.1403943750015992</c:v>
                </c:pt>
                <c:pt idx="26544">
                  <c:v>7.1393781250015991</c:v>
                </c:pt>
                <c:pt idx="26545">
                  <c:v>7.1385500000000004</c:v>
                </c:pt>
                <c:pt idx="26546">
                  <c:v>7.1377631250015989</c:v>
                </c:pt>
                <c:pt idx="26547">
                  <c:v>7.1371306250015989</c:v>
                </c:pt>
                <c:pt idx="26548">
                  <c:v>7.1364962500000004</c:v>
                </c:pt>
                <c:pt idx="26549">
                  <c:v>7.1358600000000001</c:v>
                </c:pt>
                <c:pt idx="26550">
                  <c:v>7.1353418750015987</c:v>
                </c:pt>
                <c:pt idx="26551">
                  <c:v>7.1348962499999997</c:v>
                </c:pt>
                <c:pt idx="26552">
                  <c:v>7.1345443750015987</c:v>
                </c:pt>
                <c:pt idx="26553">
                  <c:v>7.1341237499999997</c:v>
                </c:pt>
                <c:pt idx="26554">
                  <c:v>7.1337725000000001</c:v>
                </c:pt>
                <c:pt idx="26555">
                  <c:v>7.1341425000000003</c:v>
                </c:pt>
                <c:pt idx="26556">
                  <c:v>7.1344631250015986</c:v>
                </c:pt>
                <c:pt idx="26557">
                  <c:v>7.1348218750015988</c:v>
                </c:pt>
                <c:pt idx="26558">
                  <c:v>7.1352450000000003</c:v>
                </c:pt>
                <c:pt idx="26559">
                  <c:v>7.1356324999999998</c:v>
                </c:pt>
                <c:pt idx="26560">
                  <c:v>7.1359849999999998</c:v>
                </c:pt>
                <c:pt idx="26561">
                  <c:v>7.1364381250015994</c:v>
                </c:pt>
                <c:pt idx="26562">
                  <c:v>7.1368256250015989</c:v>
                </c:pt>
                <c:pt idx="26563">
                  <c:v>7.1371831250015987</c:v>
                </c:pt>
                <c:pt idx="26564">
                  <c:v>7.1375193750015988</c:v>
                </c:pt>
                <c:pt idx="26565">
                  <c:v>7.1380106250015993</c:v>
                </c:pt>
                <c:pt idx="26566">
                  <c:v>7.1384368750015987</c:v>
                </c:pt>
                <c:pt idx="26567">
                  <c:v>7.1388118750015988</c:v>
                </c:pt>
                <c:pt idx="26568">
                  <c:v>7.1391956250015989</c:v>
                </c:pt>
                <c:pt idx="26569">
                  <c:v>7.1395718750015993</c:v>
                </c:pt>
                <c:pt idx="26570">
                  <c:v>7.1399125000000003</c:v>
                </c:pt>
                <c:pt idx="26571">
                  <c:v>7.1403850000000002</c:v>
                </c:pt>
                <c:pt idx="26572">
                  <c:v>7.1407868750015986</c:v>
                </c:pt>
                <c:pt idx="26573">
                  <c:v>7.1411381250015991</c:v>
                </c:pt>
                <c:pt idx="26574">
                  <c:v>7.1415187500000004</c:v>
                </c:pt>
                <c:pt idx="26575">
                  <c:v>7.141960625001599</c:v>
                </c:pt>
                <c:pt idx="26576">
                  <c:v>7.142301875001599</c:v>
                </c:pt>
                <c:pt idx="26577">
                  <c:v>7.1427387500000004</c:v>
                </c:pt>
                <c:pt idx="26578">
                  <c:v>7.1432793750015993</c:v>
                </c:pt>
                <c:pt idx="26579">
                  <c:v>7.1436093750015992</c:v>
                </c:pt>
                <c:pt idx="26580">
                  <c:v>7.1439637500000002</c:v>
                </c:pt>
                <c:pt idx="26581">
                  <c:v>7.1438643750015993</c:v>
                </c:pt>
                <c:pt idx="26582">
                  <c:v>7.1435174999999997</c:v>
                </c:pt>
                <c:pt idx="26583">
                  <c:v>7.1431750000000003</c:v>
                </c:pt>
                <c:pt idx="26584">
                  <c:v>7.1432656250015993</c:v>
                </c:pt>
                <c:pt idx="26585">
                  <c:v>7.1429187499999998</c:v>
                </c:pt>
                <c:pt idx="26586">
                  <c:v>7.1424931250015993</c:v>
                </c:pt>
                <c:pt idx="26587">
                  <c:v>7.1421206250015992</c:v>
                </c:pt>
                <c:pt idx="26588">
                  <c:v>7.141725625001599</c:v>
                </c:pt>
                <c:pt idx="26589">
                  <c:v>7.1413662499999999</c:v>
                </c:pt>
                <c:pt idx="26590">
                  <c:v>7.1410356250015994</c:v>
                </c:pt>
                <c:pt idx="26591">
                  <c:v>7.1410862499999999</c:v>
                </c:pt>
                <c:pt idx="26592">
                  <c:v>7.1415462500000002</c:v>
                </c:pt>
                <c:pt idx="26593">
                  <c:v>7.1420700000000004</c:v>
                </c:pt>
                <c:pt idx="26594">
                  <c:v>7.1424731250015991</c:v>
                </c:pt>
                <c:pt idx="26595">
                  <c:v>7.1428568750015993</c:v>
                </c:pt>
                <c:pt idx="26596">
                  <c:v>7.1432549999999999</c:v>
                </c:pt>
                <c:pt idx="26597">
                  <c:v>7.1436943750015987</c:v>
                </c:pt>
                <c:pt idx="26598">
                  <c:v>7.1440331250015987</c:v>
                </c:pt>
                <c:pt idx="26599">
                  <c:v>7.1444387499999999</c:v>
                </c:pt>
                <c:pt idx="26600">
                  <c:v>7.1448956250015989</c:v>
                </c:pt>
                <c:pt idx="26601">
                  <c:v>7.145396875001599</c:v>
                </c:pt>
                <c:pt idx="26602">
                  <c:v>7.1457756250015994</c:v>
                </c:pt>
                <c:pt idx="26603">
                  <c:v>7.1462025000000002</c:v>
                </c:pt>
                <c:pt idx="26604">
                  <c:v>7.14668875</c:v>
                </c:pt>
                <c:pt idx="26605">
                  <c:v>7.1471487500000004</c:v>
                </c:pt>
                <c:pt idx="26606">
                  <c:v>7.1475656250015991</c:v>
                </c:pt>
                <c:pt idx="26607">
                  <c:v>7.1480193750015992</c:v>
                </c:pt>
                <c:pt idx="26608">
                  <c:v>7.1484056250015993</c:v>
                </c:pt>
                <c:pt idx="26609">
                  <c:v>7.148824375001599</c:v>
                </c:pt>
                <c:pt idx="26610">
                  <c:v>7.1493256250015991</c:v>
                </c:pt>
                <c:pt idx="26611">
                  <c:v>7.1496674999999996</c:v>
                </c:pt>
                <c:pt idx="26612">
                  <c:v>7.149185625001599</c:v>
                </c:pt>
                <c:pt idx="26613">
                  <c:v>7.1488375</c:v>
                </c:pt>
                <c:pt idx="26614">
                  <c:v>7.1482512500000004</c:v>
                </c:pt>
                <c:pt idx="26615">
                  <c:v>7.1474993750015994</c:v>
                </c:pt>
                <c:pt idx="26616">
                  <c:v>7.1468618750015986</c:v>
                </c:pt>
                <c:pt idx="26617">
                  <c:v>7.1461856250015989</c:v>
                </c:pt>
                <c:pt idx="26618">
                  <c:v>7.145433125001599</c:v>
                </c:pt>
                <c:pt idx="26619">
                  <c:v>7.1446793750015987</c:v>
                </c:pt>
                <c:pt idx="26620">
                  <c:v>7.1439431250015986</c:v>
                </c:pt>
                <c:pt idx="26621">
                  <c:v>7.1432706250015992</c:v>
                </c:pt>
                <c:pt idx="26622">
                  <c:v>7.1425656250015992</c:v>
                </c:pt>
                <c:pt idx="26623">
                  <c:v>7.1419550000000003</c:v>
                </c:pt>
                <c:pt idx="26624">
                  <c:v>7.1412656250015987</c:v>
                </c:pt>
                <c:pt idx="26625">
                  <c:v>7.140695</c:v>
                </c:pt>
                <c:pt idx="26626">
                  <c:v>7.1401381250015987</c:v>
                </c:pt>
                <c:pt idx="26627">
                  <c:v>7.1397837500000003</c:v>
                </c:pt>
                <c:pt idx="26628">
                  <c:v>7.1394000000000002</c:v>
                </c:pt>
                <c:pt idx="26629">
                  <c:v>7.1390737499999997</c:v>
                </c:pt>
                <c:pt idx="26630">
                  <c:v>7.139428125001599</c:v>
                </c:pt>
                <c:pt idx="26631">
                  <c:v>7.1389343750015986</c:v>
                </c:pt>
                <c:pt idx="26632">
                  <c:v>7.1384987500000001</c:v>
                </c:pt>
                <c:pt idx="26633">
                  <c:v>7.1379737499999996</c:v>
                </c:pt>
                <c:pt idx="26634">
                  <c:v>7.1376531250015987</c:v>
                </c:pt>
                <c:pt idx="26635">
                  <c:v>7.1378450000000004</c:v>
                </c:pt>
                <c:pt idx="26636">
                  <c:v>7.1382068750015986</c:v>
                </c:pt>
                <c:pt idx="26637">
                  <c:v>7.1385437500000002</c:v>
                </c:pt>
                <c:pt idx="26638">
                  <c:v>7.1389137500000004</c:v>
                </c:pt>
                <c:pt idx="26639">
                  <c:v>7.1392412500000004</c:v>
                </c:pt>
                <c:pt idx="26640">
                  <c:v>7.1395643750015987</c:v>
                </c:pt>
                <c:pt idx="26641">
                  <c:v>7.1399249999999999</c:v>
                </c:pt>
                <c:pt idx="26642">
                  <c:v>7.1403168750015986</c:v>
                </c:pt>
                <c:pt idx="26643">
                  <c:v>7.1407843750015987</c:v>
                </c:pt>
                <c:pt idx="26644">
                  <c:v>7.1411756250015994</c:v>
                </c:pt>
                <c:pt idx="26645">
                  <c:v>7.1415575000000002</c:v>
                </c:pt>
                <c:pt idx="26646">
                  <c:v>7.1420768750015986</c:v>
                </c:pt>
                <c:pt idx="26647">
                  <c:v>7.1426081250015994</c:v>
                </c:pt>
                <c:pt idx="26648">
                  <c:v>7.1429562500000001</c:v>
                </c:pt>
                <c:pt idx="26649">
                  <c:v>7.1434706250015987</c:v>
                </c:pt>
                <c:pt idx="26650">
                  <c:v>7.14399125</c:v>
                </c:pt>
                <c:pt idx="26651">
                  <c:v>7.1445175000000001</c:v>
                </c:pt>
                <c:pt idx="26652">
                  <c:v>7.1449362499999998</c:v>
                </c:pt>
                <c:pt idx="26653">
                  <c:v>7.1453350000000002</c:v>
                </c:pt>
                <c:pt idx="26654">
                  <c:v>7.1457550000000003</c:v>
                </c:pt>
                <c:pt idx="26655">
                  <c:v>7.1461949999999996</c:v>
                </c:pt>
                <c:pt idx="26656">
                  <c:v>7.1466500000000002</c:v>
                </c:pt>
                <c:pt idx="26657">
                  <c:v>7.1471637499999998</c:v>
                </c:pt>
                <c:pt idx="26658">
                  <c:v>7.1476343750015987</c:v>
                </c:pt>
                <c:pt idx="26659">
                  <c:v>7.1480499999999996</c:v>
                </c:pt>
                <c:pt idx="26660">
                  <c:v>7.1483943750015992</c:v>
                </c:pt>
                <c:pt idx="26661">
                  <c:v>7.1487162499999997</c:v>
                </c:pt>
                <c:pt idx="26662">
                  <c:v>7.1486968750015993</c:v>
                </c:pt>
                <c:pt idx="26663">
                  <c:v>7.1482099999999997</c:v>
                </c:pt>
                <c:pt idx="26664">
                  <c:v>7.1477300000000001</c:v>
                </c:pt>
                <c:pt idx="26665">
                  <c:v>7.1472593750015987</c:v>
                </c:pt>
                <c:pt idx="26666">
                  <c:v>7.1466706250015992</c:v>
                </c:pt>
                <c:pt idx="26667">
                  <c:v>7.1461256250015994</c:v>
                </c:pt>
                <c:pt idx="26668">
                  <c:v>7.14565625</c:v>
                </c:pt>
                <c:pt idx="26669">
                  <c:v>7.1451931250015992</c:v>
                </c:pt>
                <c:pt idx="26670">
                  <c:v>7.1447581250015988</c:v>
                </c:pt>
                <c:pt idx="26671">
                  <c:v>7.1444087500000002</c:v>
                </c:pt>
                <c:pt idx="26672">
                  <c:v>7.1439643750015991</c:v>
                </c:pt>
                <c:pt idx="26673">
                  <c:v>7.1435824999999999</c:v>
                </c:pt>
                <c:pt idx="26674">
                  <c:v>7.1434243750015991</c:v>
                </c:pt>
                <c:pt idx="26675">
                  <c:v>7.1429812500000001</c:v>
                </c:pt>
                <c:pt idx="26676">
                  <c:v>7.1426356250015992</c:v>
                </c:pt>
                <c:pt idx="26677">
                  <c:v>7.1422918750015993</c:v>
                </c:pt>
                <c:pt idx="26678">
                  <c:v>7.1419387499999996</c:v>
                </c:pt>
                <c:pt idx="26679">
                  <c:v>7.1415812499999998</c:v>
                </c:pt>
                <c:pt idx="26680">
                  <c:v>7.1411456250015988</c:v>
                </c:pt>
                <c:pt idx="26681">
                  <c:v>7.1407081250015993</c:v>
                </c:pt>
                <c:pt idx="26682">
                  <c:v>7.1402599999999996</c:v>
                </c:pt>
                <c:pt idx="26683">
                  <c:v>7.1399293750015991</c:v>
                </c:pt>
                <c:pt idx="26684">
                  <c:v>7.139568125001599</c:v>
                </c:pt>
                <c:pt idx="26685">
                  <c:v>7.1392049999999996</c:v>
                </c:pt>
                <c:pt idx="26686">
                  <c:v>7.1388093750015988</c:v>
                </c:pt>
                <c:pt idx="26687">
                  <c:v>7.1384268750015991</c:v>
                </c:pt>
                <c:pt idx="26688">
                  <c:v>7.1382950000000003</c:v>
                </c:pt>
                <c:pt idx="26689">
                  <c:v>7.1386324999999999</c:v>
                </c:pt>
                <c:pt idx="26690">
                  <c:v>7.1382718750015988</c:v>
                </c:pt>
                <c:pt idx="26691">
                  <c:v>7.1379062500000003</c:v>
                </c:pt>
                <c:pt idx="26692">
                  <c:v>7.1383112500000001</c:v>
                </c:pt>
                <c:pt idx="26693">
                  <c:v>7.1386718750015987</c:v>
                </c:pt>
                <c:pt idx="26694">
                  <c:v>7.1390337500000003</c:v>
                </c:pt>
                <c:pt idx="26695">
                  <c:v>7.1393643750015992</c:v>
                </c:pt>
                <c:pt idx="26696">
                  <c:v>7.1397006250015993</c:v>
                </c:pt>
                <c:pt idx="26697">
                  <c:v>7.1401331250015989</c:v>
                </c:pt>
                <c:pt idx="26698">
                  <c:v>7.140530625001599</c:v>
                </c:pt>
                <c:pt idx="26699">
                  <c:v>7.1408893750015991</c:v>
                </c:pt>
                <c:pt idx="26700">
                  <c:v>7.1413456250015992</c:v>
                </c:pt>
                <c:pt idx="26701">
                  <c:v>7.14178625</c:v>
                </c:pt>
                <c:pt idx="26702">
                  <c:v>7.1422343750015989</c:v>
                </c:pt>
                <c:pt idx="26703">
                  <c:v>7.1427500000000004</c:v>
                </c:pt>
                <c:pt idx="26704">
                  <c:v>7.1431512499999998</c:v>
                </c:pt>
                <c:pt idx="26705">
                  <c:v>7.1435050000000002</c:v>
                </c:pt>
                <c:pt idx="26706">
                  <c:v>7.1433562500000001</c:v>
                </c:pt>
                <c:pt idx="26707">
                  <c:v>7.1436000000000002</c:v>
                </c:pt>
                <c:pt idx="26708">
                  <c:v>7.1435743750015988</c:v>
                </c:pt>
                <c:pt idx="26709">
                  <c:v>7.1438956250015986</c:v>
                </c:pt>
                <c:pt idx="26710">
                  <c:v>7.1436612500000001</c:v>
                </c:pt>
                <c:pt idx="26711">
                  <c:v>7.1432837500000002</c:v>
                </c:pt>
                <c:pt idx="26712">
                  <c:v>7.1435818750015994</c:v>
                </c:pt>
                <c:pt idx="26713">
                  <c:v>7.1432118750015992</c:v>
                </c:pt>
                <c:pt idx="26714">
                  <c:v>7.1427912500000001</c:v>
                </c:pt>
                <c:pt idx="26715">
                  <c:v>7.1424362500000003</c:v>
                </c:pt>
                <c:pt idx="26716">
                  <c:v>7.1421156250015994</c:v>
                </c:pt>
                <c:pt idx="26717">
                  <c:v>7.1417787500000003</c:v>
                </c:pt>
                <c:pt idx="26718">
                  <c:v>7.1413000000000002</c:v>
                </c:pt>
                <c:pt idx="26719">
                  <c:v>7.1409256250015991</c:v>
                </c:pt>
                <c:pt idx="26720">
                  <c:v>7.1405487499999998</c:v>
                </c:pt>
                <c:pt idx="26721">
                  <c:v>7.1400793750015987</c:v>
                </c:pt>
                <c:pt idx="26722">
                  <c:v>7.1397349999999999</c:v>
                </c:pt>
                <c:pt idx="26723">
                  <c:v>7.1393662500000001</c:v>
                </c:pt>
                <c:pt idx="26724">
                  <c:v>7.1389293750015987</c:v>
                </c:pt>
                <c:pt idx="26725">
                  <c:v>7.1384812499999999</c:v>
                </c:pt>
                <c:pt idx="26726">
                  <c:v>7.1381987499999999</c:v>
                </c:pt>
                <c:pt idx="26727">
                  <c:v>7.1383656250015992</c:v>
                </c:pt>
                <c:pt idx="26728">
                  <c:v>7.1387656250015992</c:v>
                </c:pt>
                <c:pt idx="26729">
                  <c:v>7.1391856250015993</c:v>
                </c:pt>
                <c:pt idx="26730">
                  <c:v>7.1396262500000001</c:v>
                </c:pt>
                <c:pt idx="26731">
                  <c:v>7.1399681250015989</c:v>
                </c:pt>
                <c:pt idx="26732">
                  <c:v>7.1395512500000002</c:v>
                </c:pt>
                <c:pt idx="26733">
                  <c:v>7.1391537500000002</c:v>
                </c:pt>
                <c:pt idx="26734">
                  <c:v>7.1385556250015991</c:v>
                </c:pt>
                <c:pt idx="26735">
                  <c:v>7.1379312500000003</c:v>
                </c:pt>
                <c:pt idx="26736">
                  <c:v>7.1373912500000003</c:v>
                </c:pt>
                <c:pt idx="26737">
                  <c:v>7.1370193750015991</c:v>
                </c:pt>
                <c:pt idx="26738">
                  <c:v>7.1366375</c:v>
                </c:pt>
                <c:pt idx="26739">
                  <c:v>7.1360987500000004</c:v>
                </c:pt>
                <c:pt idx="26740">
                  <c:v>7.1357331250015994</c:v>
                </c:pt>
                <c:pt idx="26741">
                  <c:v>7.1352712499999997</c:v>
                </c:pt>
                <c:pt idx="26742">
                  <c:v>7.13486625</c:v>
                </c:pt>
                <c:pt idx="26743">
                  <c:v>7.1345375000000004</c:v>
                </c:pt>
                <c:pt idx="26744">
                  <c:v>7.1341406250015993</c:v>
                </c:pt>
                <c:pt idx="26745">
                  <c:v>7.1337000000000002</c:v>
                </c:pt>
                <c:pt idx="26746">
                  <c:v>7.1332356250015989</c:v>
                </c:pt>
                <c:pt idx="26747">
                  <c:v>7.1327731250015987</c:v>
                </c:pt>
                <c:pt idx="26748">
                  <c:v>7.1322887499999998</c:v>
                </c:pt>
                <c:pt idx="26749">
                  <c:v>7.1318999999999999</c:v>
                </c:pt>
                <c:pt idx="26750">
                  <c:v>7.13144125</c:v>
                </c:pt>
                <c:pt idx="26751">
                  <c:v>7.1310874999999996</c:v>
                </c:pt>
                <c:pt idx="26752">
                  <c:v>7.1314425000000004</c:v>
                </c:pt>
                <c:pt idx="26753">
                  <c:v>7.131825625001599</c:v>
                </c:pt>
                <c:pt idx="26754">
                  <c:v>7.1322349999999997</c:v>
                </c:pt>
                <c:pt idx="26755">
                  <c:v>7.1325712499999998</c:v>
                </c:pt>
                <c:pt idx="26756">
                  <c:v>7.1329025000000001</c:v>
                </c:pt>
                <c:pt idx="26757">
                  <c:v>7.1332881250015987</c:v>
                </c:pt>
                <c:pt idx="26758">
                  <c:v>7.1336343750015994</c:v>
                </c:pt>
                <c:pt idx="26759">
                  <c:v>7.1340399999999997</c:v>
                </c:pt>
                <c:pt idx="26760">
                  <c:v>7.1336399999999998</c:v>
                </c:pt>
                <c:pt idx="26761">
                  <c:v>7.1340300000000001</c:v>
                </c:pt>
                <c:pt idx="26762">
                  <c:v>7.1344993750015986</c:v>
                </c:pt>
                <c:pt idx="26763">
                  <c:v>7.1348931250015992</c:v>
                </c:pt>
                <c:pt idx="26764">
                  <c:v>7.1354431250015988</c:v>
                </c:pt>
                <c:pt idx="26765">
                  <c:v>7.1358143750015994</c:v>
                </c:pt>
                <c:pt idx="26766">
                  <c:v>7.1363406250015986</c:v>
                </c:pt>
                <c:pt idx="26767">
                  <c:v>7.1367031250015991</c:v>
                </c:pt>
                <c:pt idx="26768">
                  <c:v>7.1370725000000004</c:v>
                </c:pt>
                <c:pt idx="26769">
                  <c:v>7.1374506250015992</c:v>
                </c:pt>
                <c:pt idx="26770">
                  <c:v>7.1378075000000001</c:v>
                </c:pt>
                <c:pt idx="26771">
                  <c:v>7.1381350000000001</c:v>
                </c:pt>
                <c:pt idx="26772">
                  <c:v>7.1384675</c:v>
                </c:pt>
                <c:pt idx="26773">
                  <c:v>7.1389899999999997</c:v>
                </c:pt>
                <c:pt idx="26774">
                  <c:v>7.13939375</c:v>
                </c:pt>
                <c:pt idx="26775">
                  <c:v>7.1398231250015991</c:v>
                </c:pt>
                <c:pt idx="26776">
                  <c:v>7.1402749999999999</c:v>
                </c:pt>
                <c:pt idx="26777">
                  <c:v>7.1406131250015994</c:v>
                </c:pt>
                <c:pt idx="26778">
                  <c:v>7.1410043750015992</c:v>
                </c:pt>
                <c:pt idx="26779">
                  <c:v>7.1405787500000004</c:v>
                </c:pt>
                <c:pt idx="26780">
                  <c:v>7.1399293750015991</c:v>
                </c:pt>
                <c:pt idx="26781">
                  <c:v>7.1395887499999997</c:v>
                </c:pt>
                <c:pt idx="26782">
                  <c:v>7.1391837499999999</c:v>
                </c:pt>
                <c:pt idx="26783">
                  <c:v>7.1386943750015988</c:v>
                </c:pt>
                <c:pt idx="26784">
                  <c:v>7.1382000000000003</c:v>
                </c:pt>
                <c:pt idx="26785">
                  <c:v>7.1375812500000002</c:v>
                </c:pt>
                <c:pt idx="26786">
                  <c:v>7.1369456250015988</c:v>
                </c:pt>
                <c:pt idx="26787">
                  <c:v>7.1363668750015989</c:v>
                </c:pt>
                <c:pt idx="26788">
                  <c:v>7.13573375</c:v>
                </c:pt>
                <c:pt idx="26789">
                  <c:v>7.1351281250015992</c:v>
                </c:pt>
                <c:pt idx="26790">
                  <c:v>7.1346256250015987</c:v>
                </c:pt>
                <c:pt idx="26791">
                  <c:v>7.1341349999999997</c:v>
                </c:pt>
                <c:pt idx="26792">
                  <c:v>7.1336243750015988</c:v>
                </c:pt>
                <c:pt idx="26793">
                  <c:v>7.1332131250015989</c:v>
                </c:pt>
                <c:pt idx="26794">
                  <c:v>7.1327474999999998</c:v>
                </c:pt>
                <c:pt idx="26795">
                  <c:v>7.1322306250015988</c:v>
                </c:pt>
                <c:pt idx="26796">
                  <c:v>7.1317162500000002</c:v>
                </c:pt>
                <c:pt idx="26797">
                  <c:v>7.1312231250015987</c:v>
                </c:pt>
                <c:pt idx="26798">
                  <c:v>7.1307099999999997</c:v>
                </c:pt>
                <c:pt idx="26799">
                  <c:v>7.130264375001599</c:v>
                </c:pt>
                <c:pt idx="26800">
                  <c:v>7.1298106250015989</c:v>
                </c:pt>
                <c:pt idx="26801">
                  <c:v>7.1293131250015991</c:v>
                </c:pt>
                <c:pt idx="26802">
                  <c:v>7.1288281250015988</c:v>
                </c:pt>
                <c:pt idx="26803">
                  <c:v>7.1283824999999998</c:v>
                </c:pt>
                <c:pt idx="26804">
                  <c:v>7.1280037500000004</c:v>
                </c:pt>
                <c:pt idx="26805">
                  <c:v>7.1276056250015989</c:v>
                </c:pt>
                <c:pt idx="26806">
                  <c:v>7.1272781250015989</c:v>
                </c:pt>
                <c:pt idx="26807">
                  <c:v>7.1274118750015987</c:v>
                </c:pt>
                <c:pt idx="26808">
                  <c:v>7.1278168750015993</c:v>
                </c:pt>
                <c:pt idx="26809">
                  <c:v>7.128260625001599</c:v>
                </c:pt>
                <c:pt idx="26810">
                  <c:v>7.1286250000000004</c:v>
                </c:pt>
                <c:pt idx="26811">
                  <c:v>7.1289793750015988</c:v>
                </c:pt>
                <c:pt idx="26812">
                  <c:v>7.1293699999999998</c:v>
                </c:pt>
                <c:pt idx="26813">
                  <c:v>7.12975125</c:v>
                </c:pt>
                <c:pt idx="26814">
                  <c:v>7.1301500000000004</c:v>
                </c:pt>
                <c:pt idx="26815">
                  <c:v>7.1305337499999997</c:v>
                </c:pt>
                <c:pt idx="26816">
                  <c:v>7.1306487499999998</c:v>
                </c:pt>
                <c:pt idx="26817">
                  <c:v>7.1310099999999998</c:v>
                </c:pt>
                <c:pt idx="26818">
                  <c:v>7.131380625001599</c:v>
                </c:pt>
                <c:pt idx="26819">
                  <c:v>7.1318349999999997</c:v>
                </c:pt>
                <c:pt idx="26820">
                  <c:v>7.1322349999999997</c:v>
                </c:pt>
                <c:pt idx="26821">
                  <c:v>7.1326993750015992</c:v>
                </c:pt>
                <c:pt idx="26822">
                  <c:v>7.1331550000000004</c:v>
                </c:pt>
                <c:pt idx="26823">
                  <c:v>7.1337293750015993</c:v>
                </c:pt>
                <c:pt idx="26824">
                  <c:v>7.1341306250015988</c:v>
                </c:pt>
                <c:pt idx="26825">
                  <c:v>7.1345606250015994</c:v>
                </c:pt>
                <c:pt idx="26826">
                  <c:v>7.1350562499999999</c:v>
                </c:pt>
                <c:pt idx="26827">
                  <c:v>7.1354637500000004</c:v>
                </c:pt>
                <c:pt idx="26828">
                  <c:v>7.1359737499999998</c:v>
                </c:pt>
                <c:pt idx="26829">
                  <c:v>7.1363243750015988</c:v>
                </c:pt>
                <c:pt idx="26830">
                  <c:v>7.1366649999999998</c:v>
                </c:pt>
                <c:pt idx="26831">
                  <c:v>7.1372006250015989</c:v>
                </c:pt>
                <c:pt idx="26832">
                  <c:v>7.1376225</c:v>
                </c:pt>
                <c:pt idx="26833">
                  <c:v>7.1381343750015986</c:v>
                </c:pt>
                <c:pt idx="26834">
                  <c:v>7.1386112500000003</c:v>
                </c:pt>
                <c:pt idx="26835">
                  <c:v>7.1390562500000003</c:v>
                </c:pt>
                <c:pt idx="26836">
                  <c:v>7.139520625001599</c:v>
                </c:pt>
                <c:pt idx="26837">
                  <c:v>7.1399012500000003</c:v>
                </c:pt>
                <c:pt idx="26838">
                  <c:v>7.1402418750015988</c:v>
                </c:pt>
                <c:pt idx="26839">
                  <c:v>7.1406524999999998</c:v>
                </c:pt>
                <c:pt idx="26840">
                  <c:v>7.1409993750015994</c:v>
                </c:pt>
                <c:pt idx="26841">
                  <c:v>7.1413231250015992</c:v>
                </c:pt>
                <c:pt idx="26842">
                  <c:v>7.1408631250015988</c:v>
                </c:pt>
                <c:pt idx="26843">
                  <c:v>7.1405218750015989</c:v>
                </c:pt>
                <c:pt idx="26844">
                  <c:v>7.140200625001599</c:v>
                </c:pt>
                <c:pt idx="26845">
                  <c:v>7.1396868750015994</c:v>
                </c:pt>
                <c:pt idx="26846">
                  <c:v>7.1392868750015994</c:v>
                </c:pt>
                <c:pt idx="26847">
                  <c:v>7.1387387499999999</c:v>
                </c:pt>
                <c:pt idx="26848">
                  <c:v>7.13805625</c:v>
                </c:pt>
                <c:pt idx="26849">
                  <c:v>7.1375812500000002</c:v>
                </c:pt>
                <c:pt idx="26850">
                  <c:v>7.1370868750015992</c:v>
                </c:pt>
                <c:pt idx="26851">
                  <c:v>7.1365675</c:v>
                </c:pt>
                <c:pt idx="26852">
                  <c:v>7.1360981250015989</c:v>
                </c:pt>
                <c:pt idx="26853">
                  <c:v>7.1356418750015989</c:v>
                </c:pt>
                <c:pt idx="26854">
                  <c:v>7.1351300000000002</c:v>
                </c:pt>
                <c:pt idx="26855">
                  <c:v>7.1346112499999998</c:v>
                </c:pt>
                <c:pt idx="26856">
                  <c:v>7.13408</c:v>
                </c:pt>
                <c:pt idx="26857">
                  <c:v>7.1335506250015994</c:v>
                </c:pt>
                <c:pt idx="26858">
                  <c:v>7.1331656250015989</c:v>
                </c:pt>
                <c:pt idx="26859">
                  <c:v>7.1326462499999996</c:v>
                </c:pt>
                <c:pt idx="26860">
                  <c:v>7.1322618750015989</c:v>
                </c:pt>
                <c:pt idx="26861">
                  <c:v>7.1318981250015989</c:v>
                </c:pt>
                <c:pt idx="26862">
                  <c:v>7.1313712499999999</c:v>
                </c:pt>
                <c:pt idx="26863">
                  <c:v>7.1310331250015988</c:v>
                </c:pt>
                <c:pt idx="26864">
                  <c:v>7.1306950000000002</c:v>
                </c:pt>
                <c:pt idx="26865">
                  <c:v>7.1302750000000001</c:v>
                </c:pt>
                <c:pt idx="26866">
                  <c:v>7.1299062500000003</c:v>
                </c:pt>
                <c:pt idx="26867">
                  <c:v>7.1295849999999996</c:v>
                </c:pt>
                <c:pt idx="26868">
                  <c:v>7.1292043750015992</c:v>
                </c:pt>
                <c:pt idx="26869">
                  <c:v>7.1285699999999999</c:v>
                </c:pt>
                <c:pt idx="26870">
                  <c:v>7.1281637499999997</c:v>
                </c:pt>
                <c:pt idx="26871">
                  <c:v>7.1278093750015987</c:v>
                </c:pt>
                <c:pt idx="26872">
                  <c:v>7.1281468750015993</c:v>
                </c:pt>
                <c:pt idx="26873">
                  <c:v>7.1284925000000001</c:v>
                </c:pt>
                <c:pt idx="26874">
                  <c:v>7.1290087499999997</c:v>
                </c:pt>
                <c:pt idx="26875">
                  <c:v>7.1293418750015993</c:v>
                </c:pt>
                <c:pt idx="26876">
                  <c:v>7.1298381250015987</c:v>
                </c:pt>
                <c:pt idx="26877">
                  <c:v>7.1302681250015993</c:v>
                </c:pt>
                <c:pt idx="26878">
                  <c:v>7.1307906250015991</c:v>
                </c:pt>
                <c:pt idx="26879">
                  <c:v>7.1312431250015988</c:v>
                </c:pt>
                <c:pt idx="26880">
                  <c:v>7.1315831250015993</c:v>
                </c:pt>
                <c:pt idx="26881">
                  <c:v>7.1316331250015992</c:v>
                </c:pt>
                <c:pt idx="26882">
                  <c:v>7.1320825000000001</c:v>
                </c:pt>
                <c:pt idx="26883">
                  <c:v>7.1324881250015988</c:v>
                </c:pt>
                <c:pt idx="26884">
                  <c:v>7.1328374999999999</c:v>
                </c:pt>
                <c:pt idx="26885">
                  <c:v>7.1332262499999999</c:v>
                </c:pt>
                <c:pt idx="26886">
                  <c:v>7.1335831250015991</c:v>
                </c:pt>
                <c:pt idx="26887">
                  <c:v>7.1339843750015994</c:v>
                </c:pt>
                <c:pt idx="26888">
                  <c:v>7.1344362500000003</c:v>
                </c:pt>
                <c:pt idx="26889">
                  <c:v>7.1345781250015987</c:v>
                </c:pt>
                <c:pt idx="26890">
                  <c:v>7.1349031250015988</c:v>
                </c:pt>
                <c:pt idx="26891">
                  <c:v>7.135275</c:v>
                </c:pt>
                <c:pt idx="26892">
                  <c:v>7.1356362500000001</c:v>
                </c:pt>
                <c:pt idx="26893">
                  <c:v>7.1351393750015992</c:v>
                </c:pt>
                <c:pt idx="26894">
                  <c:v>7.1347281250015993</c:v>
                </c:pt>
                <c:pt idx="26895">
                  <c:v>7.134288125001599</c:v>
                </c:pt>
                <c:pt idx="26896">
                  <c:v>7.1339031250015994</c:v>
                </c:pt>
                <c:pt idx="26897">
                  <c:v>7.1335293750015989</c:v>
                </c:pt>
                <c:pt idx="26898">
                  <c:v>7.1331424999999999</c:v>
                </c:pt>
                <c:pt idx="26899">
                  <c:v>7.1327281250015986</c:v>
                </c:pt>
                <c:pt idx="26900">
                  <c:v>7.1323800000000004</c:v>
                </c:pt>
                <c:pt idx="26901">
                  <c:v>7.13197875</c:v>
                </c:pt>
                <c:pt idx="26902">
                  <c:v>7.1314500000000001</c:v>
                </c:pt>
                <c:pt idx="26903">
                  <c:v>7.131109375001599</c:v>
                </c:pt>
                <c:pt idx="26904">
                  <c:v>7.1307631250015993</c:v>
                </c:pt>
                <c:pt idx="26905">
                  <c:v>7.1304974999999997</c:v>
                </c:pt>
                <c:pt idx="26906">
                  <c:v>7.1308924999999999</c:v>
                </c:pt>
                <c:pt idx="26907">
                  <c:v>7.1312887500000004</c:v>
                </c:pt>
                <c:pt idx="26908">
                  <c:v>7.1316131250015991</c:v>
                </c:pt>
                <c:pt idx="26909">
                  <c:v>7.1319175000000001</c:v>
                </c:pt>
                <c:pt idx="26910">
                  <c:v>7.132270625001599</c:v>
                </c:pt>
                <c:pt idx="26911">
                  <c:v>7.1326518750015993</c:v>
                </c:pt>
                <c:pt idx="26912">
                  <c:v>7.1330056250015987</c:v>
                </c:pt>
                <c:pt idx="26913">
                  <c:v>7.1334099999999996</c:v>
                </c:pt>
                <c:pt idx="26914">
                  <c:v>7.1337393750015989</c:v>
                </c:pt>
                <c:pt idx="26915">
                  <c:v>7.1340925000000004</c:v>
                </c:pt>
                <c:pt idx="26916">
                  <c:v>7.1346012500000002</c:v>
                </c:pt>
                <c:pt idx="26917">
                  <c:v>7.13500625</c:v>
                </c:pt>
                <c:pt idx="26918">
                  <c:v>7.1354081250015993</c:v>
                </c:pt>
                <c:pt idx="26919">
                  <c:v>7.1357818750015989</c:v>
                </c:pt>
                <c:pt idx="26920">
                  <c:v>7.1361625000000002</c:v>
                </c:pt>
                <c:pt idx="26921">
                  <c:v>7.1366531250015992</c:v>
                </c:pt>
                <c:pt idx="26922">
                  <c:v>7.1370199999999997</c:v>
                </c:pt>
                <c:pt idx="26923">
                  <c:v>7.137421875001599</c:v>
                </c:pt>
                <c:pt idx="26924">
                  <c:v>7.1378818750015993</c:v>
                </c:pt>
                <c:pt idx="26925">
                  <c:v>7.1383043750015993</c:v>
                </c:pt>
                <c:pt idx="26926">
                  <c:v>7.1386525000000001</c:v>
                </c:pt>
                <c:pt idx="26927">
                  <c:v>7.1389887500000002</c:v>
                </c:pt>
                <c:pt idx="26928">
                  <c:v>7.1393624999999998</c:v>
                </c:pt>
                <c:pt idx="26929">
                  <c:v>7.1397993750015987</c:v>
                </c:pt>
                <c:pt idx="26930">
                  <c:v>7.1401993750015986</c:v>
                </c:pt>
                <c:pt idx="26931">
                  <c:v>7.1406681250015991</c:v>
                </c:pt>
                <c:pt idx="26932">
                  <c:v>7.1411456250015988</c:v>
                </c:pt>
                <c:pt idx="26933">
                  <c:v>7.14148125</c:v>
                </c:pt>
                <c:pt idx="26934">
                  <c:v>7.1418581250015993</c:v>
                </c:pt>
                <c:pt idx="26935">
                  <c:v>7.142243125001599</c:v>
                </c:pt>
                <c:pt idx="26936">
                  <c:v>7.142640625001599</c:v>
                </c:pt>
                <c:pt idx="26937">
                  <c:v>7.1430449999999999</c:v>
                </c:pt>
                <c:pt idx="26938">
                  <c:v>7.1434300000000004</c:v>
                </c:pt>
                <c:pt idx="26939">
                  <c:v>7.1437512500000002</c:v>
                </c:pt>
                <c:pt idx="26940">
                  <c:v>7.1433262500000003</c:v>
                </c:pt>
                <c:pt idx="26941">
                  <c:v>7.1428812500000003</c:v>
                </c:pt>
                <c:pt idx="26942">
                  <c:v>7.1421650000000003</c:v>
                </c:pt>
                <c:pt idx="26943">
                  <c:v>7.1412743750015988</c:v>
                </c:pt>
                <c:pt idx="26944">
                  <c:v>7.1404156250015989</c:v>
                </c:pt>
                <c:pt idx="26945">
                  <c:v>7.1393300000000002</c:v>
                </c:pt>
                <c:pt idx="26946">
                  <c:v>7.1381162500000004</c:v>
                </c:pt>
                <c:pt idx="26947">
                  <c:v>7.1368768750015992</c:v>
                </c:pt>
                <c:pt idx="26948">
                  <c:v>7.1355931250015994</c:v>
                </c:pt>
                <c:pt idx="26949">
                  <c:v>7.1342337499999999</c:v>
                </c:pt>
                <c:pt idx="26950">
                  <c:v>7.1329693750015988</c:v>
                </c:pt>
                <c:pt idx="26951">
                  <c:v>7.1318981250015989</c:v>
                </c:pt>
                <c:pt idx="26952">
                  <c:v>7.1309606250015989</c:v>
                </c:pt>
                <c:pt idx="26953">
                  <c:v>7.1301387500000004</c:v>
                </c:pt>
                <c:pt idx="26954">
                  <c:v>7.1293049999999996</c:v>
                </c:pt>
                <c:pt idx="26955">
                  <c:v>7.1285274999999997</c:v>
                </c:pt>
                <c:pt idx="26956">
                  <c:v>7.1278874999999999</c:v>
                </c:pt>
                <c:pt idx="26957">
                  <c:v>7.1272918750015988</c:v>
                </c:pt>
                <c:pt idx="26958">
                  <c:v>7.1266531250015994</c:v>
                </c:pt>
                <c:pt idx="26959">
                  <c:v>7.1260950000000003</c:v>
                </c:pt>
                <c:pt idx="26960">
                  <c:v>7.1255162500000004</c:v>
                </c:pt>
                <c:pt idx="26961">
                  <c:v>7.12491875</c:v>
                </c:pt>
                <c:pt idx="26962">
                  <c:v>7.1244387500000004</c:v>
                </c:pt>
                <c:pt idx="26963">
                  <c:v>7.1239718750015992</c:v>
                </c:pt>
                <c:pt idx="26964">
                  <c:v>7.1235249999999999</c:v>
                </c:pt>
                <c:pt idx="26965">
                  <c:v>7.1230131250015987</c:v>
                </c:pt>
                <c:pt idx="26966">
                  <c:v>7.1225131250015989</c:v>
                </c:pt>
                <c:pt idx="26967">
                  <c:v>7.1221693750015991</c:v>
                </c:pt>
                <c:pt idx="26968">
                  <c:v>7.1218062499999997</c:v>
                </c:pt>
                <c:pt idx="26969">
                  <c:v>7.1214312499999997</c:v>
                </c:pt>
                <c:pt idx="26970">
                  <c:v>7.121175</c:v>
                </c:pt>
                <c:pt idx="26971">
                  <c:v>7.1215456250015992</c:v>
                </c:pt>
                <c:pt idx="26972">
                  <c:v>7.1218750000000002</c:v>
                </c:pt>
                <c:pt idx="26973">
                  <c:v>7.1221993750015988</c:v>
                </c:pt>
                <c:pt idx="26974">
                  <c:v>7.1225312499999998</c:v>
                </c:pt>
                <c:pt idx="26975">
                  <c:v>7.1228568750015988</c:v>
                </c:pt>
                <c:pt idx="26976">
                  <c:v>7.1232168750015994</c:v>
                </c:pt>
                <c:pt idx="26977">
                  <c:v>7.1237268750015987</c:v>
                </c:pt>
                <c:pt idx="26978">
                  <c:v>7.1240500000000004</c:v>
                </c:pt>
                <c:pt idx="26979">
                  <c:v>7.1243931250015988</c:v>
                </c:pt>
                <c:pt idx="26980">
                  <c:v>7.1247887499999996</c:v>
                </c:pt>
                <c:pt idx="26981">
                  <c:v>7.1251768750015989</c:v>
                </c:pt>
                <c:pt idx="26982">
                  <c:v>7.1256818750015993</c:v>
                </c:pt>
                <c:pt idx="26983">
                  <c:v>7.1261037500000004</c:v>
                </c:pt>
                <c:pt idx="26984">
                  <c:v>7.1265887499999998</c:v>
                </c:pt>
                <c:pt idx="26985">
                  <c:v>7.1269650000000002</c:v>
                </c:pt>
                <c:pt idx="26986">
                  <c:v>7.1273912499999996</c:v>
                </c:pt>
                <c:pt idx="26987">
                  <c:v>7.1277637499999997</c:v>
                </c:pt>
                <c:pt idx="26988">
                  <c:v>7.1281306250015986</c:v>
                </c:pt>
                <c:pt idx="26989">
                  <c:v>7.128635625001599</c:v>
                </c:pt>
                <c:pt idx="26990">
                  <c:v>7.1291118750015992</c:v>
                </c:pt>
                <c:pt idx="26991">
                  <c:v>7.129536875001599</c:v>
                </c:pt>
                <c:pt idx="26992">
                  <c:v>7.1300137499999998</c:v>
                </c:pt>
                <c:pt idx="26993">
                  <c:v>7.1304593750015988</c:v>
                </c:pt>
                <c:pt idx="26994">
                  <c:v>7.1308031250015986</c:v>
                </c:pt>
                <c:pt idx="26995">
                  <c:v>7.1311274999999998</c:v>
                </c:pt>
                <c:pt idx="26996">
                  <c:v>7.1310831250015987</c:v>
                </c:pt>
                <c:pt idx="26997">
                  <c:v>7.1309368750015993</c:v>
                </c:pt>
                <c:pt idx="26998">
                  <c:v>7.1305825</c:v>
                </c:pt>
                <c:pt idx="26999">
                  <c:v>7.1300812499999999</c:v>
                </c:pt>
                <c:pt idx="27000">
                  <c:v>7.1294656250015986</c:v>
                </c:pt>
                <c:pt idx="27001">
                  <c:v>7.1291443750015988</c:v>
                </c:pt>
                <c:pt idx="27002">
                  <c:v>7.1286731250015993</c:v>
                </c:pt>
                <c:pt idx="27003">
                  <c:v>7.1282375</c:v>
                </c:pt>
                <c:pt idx="27004">
                  <c:v>7.1279162500000002</c:v>
                </c:pt>
                <c:pt idx="27005">
                  <c:v>7.1274318750015988</c:v>
                </c:pt>
                <c:pt idx="27006">
                  <c:v>7.1269024999999999</c:v>
                </c:pt>
                <c:pt idx="27007">
                  <c:v>7.1264781250015989</c:v>
                </c:pt>
                <c:pt idx="27008">
                  <c:v>7.1258049999999997</c:v>
                </c:pt>
                <c:pt idx="27009">
                  <c:v>7.1254293750015991</c:v>
                </c:pt>
                <c:pt idx="27010">
                  <c:v>7.1249368750015991</c:v>
                </c:pt>
                <c:pt idx="27011">
                  <c:v>7.1243375000000002</c:v>
                </c:pt>
                <c:pt idx="27012">
                  <c:v>7.1238049999999999</c:v>
                </c:pt>
                <c:pt idx="27013">
                  <c:v>7.1232037500000001</c:v>
                </c:pt>
                <c:pt idx="27014">
                  <c:v>7.1225856250015989</c:v>
                </c:pt>
                <c:pt idx="27015">
                  <c:v>7.1219374999999996</c:v>
                </c:pt>
                <c:pt idx="27016">
                  <c:v>7.1212056250015987</c:v>
                </c:pt>
                <c:pt idx="27017">
                  <c:v>7.12041375</c:v>
                </c:pt>
                <c:pt idx="27018">
                  <c:v>7.1198275000000004</c:v>
                </c:pt>
                <c:pt idx="27019">
                  <c:v>7.1192225000000002</c:v>
                </c:pt>
                <c:pt idx="27020">
                  <c:v>7.118640625001599</c:v>
                </c:pt>
                <c:pt idx="27021">
                  <c:v>7.1181718750015994</c:v>
                </c:pt>
                <c:pt idx="27022">
                  <c:v>7.1177937499999997</c:v>
                </c:pt>
                <c:pt idx="27023">
                  <c:v>7.1173425000000003</c:v>
                </c:pt>
                <c:pt idx="27024">
                  <c:v>7.1169306250015989</c:v>
                </c:pt>
                <c:pt idx="27025">
                  <c:v>7.11644875</c:v>
                </c:pt>
                <c:pt idx="27026">
                  <c:v>7.1161149999999997</c:v>
                </c:pt>
                <c:pt idx="27027">
                  <c:v>7.1165062499999996</c:v>
                </c:pt>
                <c:pt idx="27028">
                  <c:v>7.1169650000000004</c:v>
                </c:pt>
                <c:pt idx="27029">
                  <c:v>7.11731625</c:v>
                </c:pt>
                <c:pt idx="27030">
                  <c:v>7.1176518750015987</c:v>
                </c:pt>
                <c:pt idx="27031">
                  <c:v>7.1181468750015986</c:v>
                </c:pt>
                <c:pt idx="27032">
                  <c:v>7.1184881250015986</c:v>
                </c:pt>
                <c:pt idx="27033">
                  <c:v>7.1189581250015994</c:v>
                </c:pt>
                <c:pt idx="27034">
                  <c:v>7.1194106250015992</c:v>
                </c:pt>
                <c:pt idx="27035">
                  <c:v>7.1198287499999999</c:v>
                </c:pt>
                <c:pt idx="27036">
                  <c:v>7.1202750000000004</c:v>
                </c:pt>
                <c:pt idx="27037">
                  <c:v>7.1207881250015994</c:v>
                </c:pt>
                <c:pt idx="27038">
                  <c:v>7.1211824999999997</c:v>
                </c:pt>
                <c:pt idx="27039">
                  <c:v>7.1215762500000004</c:v>
                </c:pt>
                <c:pt idx="27040">
                  <c:v>7.1219806250015987</c:v>
                </c:pt>
                <c:pt idx="27041">
                  <c:v>7.1223393750015989</c:v>
                </c:pt>
                <c:pt idx="27042">
                  <c:v>7.1228106250015992</c:v>
                </c:pt>
                <c:pt idx="27043">
                  <c:v>7.1232368750015986</c:v>
                </c:pt>
                <c:pt idx="27044">
                  <c:v>7.1236212500000002</c:v>
                </c:pt>
                <c:pt idx="27045">
                  <c:v>7.1241337500000004</c:v>
                </c:pt>
                <c:pt idx="27046">
                  <c:v>7.1245824999999998</c:v>
                </c:pt>
                <c:pt idx="27047">
                  <c:v>7.1249906250015993</c:v>
                </c:pt>
                <c:pt idx="27048">
                  <c:v>7.1255375000000001</c:v>
                </c:pt>
                <c:pt idx="27049">
                  <c:v>7.1260056250015991</c:v>
                </c:pt>
                <c:pt idx="27050">
                  <c:v>7.1264431250015994</c:v>
                </c:pt>
                <c:pt idx="27051">
                  <c:v>7.1268843750015991</c:v>
                </c:pt>
                <c:pt idx="27052">
                  <c:v>7.1272643750015989</c:v>
                </c:pt>
                <c:pt idx="27053">
                  <c:v>7.1276624999999996</c:v>
                </c:pt>
                <c:pt idx="27054">
                  <c:v>7.1279925000000004</c:v>
                </c:pt>
                <c:pt idx="27055">
                  <c:v>7.12846125</c:v>
                </c:pt>
                <c:pt idx="27056">
                  <c:v>7.1289912500000003</c:v>
                </c:pt>
                <c:pt idx="27057">
                  <c:v>7.1295112500000002</c:v>
                </c:pt>
                <c:pt idx="27058">
                  <c:v>7.1299456250015991</c:v>
                </c:pt>
                <c:pt idx="27059">
                  <c:v>7.1302737499999997</c:v>
                </c:pt>
                <c:pt idx="27060">
                  <c:v>7.1306849999999997</c:v>
                </c:pt>
                <c:pt idx="27061">
                  <c:v>7.1311968750015993</c:v>
                </c:pt>
                <c:pt idx="27062">
                  <c:v>7.1307256250015989</c:v>
                </c:pt>
                <c:pt idx="27063">
                  <c:v>7.1302593750015992</c:v>
                </c:pt>
                <c:pt idx="27064">
                  <c:v>7.1298000000000004</c:v>
                </c:pt>
                <c:pt idx="27065">
                  <c:v>7.1291668750015988</c:v>
                </c:pt>
                <c:pt idx="27066">
                  <c:v>7.12883625</c:v>
                </c:pt>
                <c:pt idx="27067">
                  <c:v>7.128400625001599</c:v>
                </c:pt>
                <c:pt idx="27068">
                  <c:v>7.1279662500000001</c:v>
                </c:pt>
                <c:pt idx="27069">
                  <c:v>7.127605</c:v>
                </c:pt>
                <c:pt idx="27070">
                  <c:v>7.1271743750015988</c:v>
                </c:pt>
                <c:pt idx="27071">
                  <c:v>7.1266175</c:v>
                </c:pt>
                <c:pt idx="27072">
                  <c:v>7.1260537499999996</c:v>
                </c:pt>
                <c:pt idx="27073">
                  <c:v>7.1255981250015994</c:v>
                </c:pt>
                <c:pt idx="27074">
                  <c:v>7.1251068750015989</c:v>
                </c:pt>
                <c:pt idx="27075">
                  <c:v>7.1247012500000002</c:v>
                </c:pt>
                <c:pt idx="27076">
                  <c:v>7.1243074999999996</c:v>
                </c:pt>
                <c:pt idx="27077">
                  <c:v>7.1239843750015988</c:v>
                </c:pt>
                <c:pt idx="27078">
                  <c:v>7.1235443750015994</c:v>
                </c:pt>
                <c:pt idx="27079">
                  <c:v>7.1231850000000003</c:v>
                </c:pt>
                <c:pt idx="27080">
                  <c:v>7.1227687499999996</c:v>
                </c:pt>
                <c:pt idx="27081">
                  <c:v>7.1223650000000003</c:v>
                </c:pt>
                <c:pt idx="27082">
                  <c:v>7.1220074999999996</c:v>
                </c:pt>
                <c:pt idx="27083">
                  <c:v>7.1216268750015992</c:v>
                </c:pt>
                <c:pt idx="27084">
                  <c:v>7.1217731250015994</c:v>
                </c:pt>
                <c:pt idx="27085">
                  <c:v>7.12216</c:v>
                </c:pt>
                <c:pt idx="27086">
                  <c:v>7.1225025000000004</c:v>
                </c:pt>
                <c:pt idx="27087">
                  <c:v>7.1229118750015994</c:v>
                </c:pt>
                <c:pt idx="27088">
                  <c:v>7.1232325000000003</c:v>
                </c:pt>
                <c:pt idx="27089">
                  <c:v>7.123579375001599</c:v>
                </c:pt>
                <c:pt idx="27090">
                  <c:v>7.1240649999999999</c:v>
                </c:pt>
                <c:pt idx="27091">
                  <c:v>7.12444875</c:v>
                </c:pt>
                <c:pt idx="27092">
                  <c:v>7.1247825000000002</c:v>
                </c:pt>
                <c:pt idx="27093">
                  <c:v>7.1252224999999996</c:v>
                </c:pt>
                <c:pt idx="27094">
                  <c:v>7.1255937500000002</c:v>
                </c:pt>
                <c:pt idx="27095">
                  <c:v>7.1259412500000003</c:v>
                </c:pt>
                <c:pt idx="27096">
                  <c:v>7.1262631250015991</c:v>
                </c:pt>
                <c:pt idx="27097">
                  <c:v>7.12667625</c:v>
                </c:pt>
                <c:pt idx="27098">
                  <c:v>7.1270431250015989</c:v>
                </c:pt>
                <c:pt idx="27099">
                  <c:v>7.1273868750015987</c:v>
                </c:pt>
                <c:pt idx="27100">
                  <c:v>7.1277281250015987</c:v>
                </c:pt>
                <c:pt idx="27101">
                  <c:v>7.1281918750015993</c:v>
                </c:pt>
                <c:pt idx="27102">
                  <c:v>7.1285443750015993</c:v>
                </c:pt>
                <c:pt idx="27103">
                  <c:v>7.1289193750015993</c:v>
                </c:pt>
                <c:pt idx="27104">
                  <c:v>7.1294406250015987</c:v>
                </c:pt>
                <c:pt idx="27105">
                  <c:v>7.1299987500000004</c:v>
                </c:pt>
                <c:pt idx="27106">
                  <c:v>7.1304600000000002</c:v>
                </c:pt>
                <c:pt idx="27107">
                  <c:v>7.1310124999999998</c:v>
                </c:pt>
                <c:pt idx="27108">
                  <c:v>7.1314656250015993</c:v>
                </c:pt>
                <c:pt idx="27109">
                  <c:v>7.1318462499999997</c:v>
                </c:pt>
                <c:pt idx="27110">
                  <c:v>7.1322049999999999</c:v>
                </c:pt>
                <c:pt idx="27111">
                  <c:v>7.1326175000000003</c:v>
                </c:pt>
                <c:pt idx="27112">
                  <c:v>7.1329693750015988</c:v>
                </c:pt>
                <c:pt idx="27113">
                  <c:v>7.1333018750015986</c:v>
                </c:pt>
                <c:pt idx="27114">
                  <c:v>7.1328174999999998</c:v>
                </c:pt>
                <c:pt idx="27115">
                  <c:v>7.13233125</c:v>
                </c:pt>
                <c:pt idx="27116">
                  <c:v>7.1318937499999997</c:v>
                </c:pt>
                <c:pt idx="27117">
                  <c:v>7.1314612500000001</c:v>
                </c:pt>
                <c:pt idx="27118">
                  <c:v>7.1309793750015986</c:v>
                </c:pt>
                <c:pt idx="27119">
                  <c:v>7.1305631250015988</c:v>
                </c:pt>
                <c:pt idx="27120">
                  <c:v>7.1301106250015991</c:v>
                </c:pt>
                <c:pt idx="27121">
                  <c:v>7.129539375001599</c:v>
                </c:pt>
                <c:pt idx="27122">
                  <c:v>7.1287812500000003</c:v>
                </c:pt>
                <c:pt idx="27123">
                  <c:v>7.1280999999999999</c:v>
                </c:pt>
                <c:pt idx="27124">
                  <c:v>7.12744</c:v>
                </c:pt>
                <c:pt idx="27125">
                  <c:v>7.1267181250015987</c:v>
                </c:pt>
                <c:pt idx="27126">
                  <c:v>7.1261231250015991</c:v>
                </c:pt>
                <c:pt idx="27127">
                  <c:v>7.1254862499999998</c:v>
                </c:pt>
                <c:pt idx="27128">
                  <c:v>7.1248500000000003</c:v>
                </c:pt>
                <c:pt idx="27129">
                  <c:v>7.12426125</c:v>
                </c:pt>
                <c:pt idx="27130">
                  <c:v>7.1238099999999998</c:v>
                </c:pt>
                <c:pt idx="27131">
                  <c:v>7.1234331250015988</c:v>
                </c:pt>
                <c:pt idx="27132">
                  <c:v>7.1229406250015987</c:v>
                </c:pt>
                <c:pt idx="27133">
                  <c:v>7.122395</c:v>
                </c:pt>
                <c:pt idx="27134">
                  <c:v>7.1219618750015989</c:v>
                </c:pt>
                <c:pt idx="27135">
                  <c:v>7.121433125001599</c:v>
                </c:pt>
                <c:pt idx="27136">
                  <c:v>7.1209206250015988</c:v>
                </c:pt>
                <c:pt idx="27137">
                  <c:v>7.1204268750015993</c:v>
                </c:pt>
                <c:pt idx="27138">
                  <c:v>7.1200881250015993</c:v>
                </c:pt>
                <c:pt idx="27139">
                  <c:v>7.1195050000000002</c:v>
                </c:pt>
                <c:pt idx="27140">
                  <c:v>7.1191656250015987</c:v>
                </c:pt>
                <c:pt idx="27141">
                  <c:v>7.1186625000000001</c:v>
                </c:pt>
                <c:pt idx="27142">
                  <c:v>7.1183237500000001</c:v>
                </c:pt>
                <c:pt idx="27143">
                  <c:v>7.1178781250015986</c:v>
                </c:pt>
                <c:pt idx="27144">
                  <c:v>7.1180643750015991</c:v>
                </c:pt>
                <c:pt idx="27145">
                  <c:v>7.1184581250015988</c:v>
                </c:pt>
                <c:pt idx="27146">
                  <c:v>7.1188743750015986</c:v>
                </c:pt>
                <c:pt idx="27147">
                  <c:v>7.1193049999999998</c:v>
                </c:pt>
                <c:pt idx="27148">
                  <c:v>7.1197568750015989</c:v>
                </c:pt>
                <c:pt idx="27149">
                  <c:v>7.1201425</c:v>
                </c:pt>
                <c:pt idx="27150">
                  <c:v>7.1205756250015986</c:v>
                </c:pt>
                <c:pt idx="27151">
                  <c:v>7.1209818750015987</c:v>
                </c:pt>
                <c:pt idx="27152">
                  <c:v>7.1214500000000003</c:v>
                </c:pt>
                <c:pt idx="27153">
                  <c:v>7.121878125001599</c:v>
                </c:pt>
                <c:pt idx="27154">
                  <c:v>7.1222618750015991</c:v>
                </c:pt>
                <c:pt idx="27155">
                  <c:v>7.1226431250015994</c:v>
                </c:pt>
                <c:pt idx="27156">
                  <c:v>7.1230518750015994</c:v>
                </c:pt>
                <c:pt idx="27157">
                  <c:v>7.1233950000000004</c:v>
                </c:pt>
                <c:pt idx="27158">
                  <c:v>7.1238587500000001</c:v>
                </c:pt>
                <c:pt idx="27159">
                  <c:v>7.1241950000000003</c:v>
                </c:pt>
                <c:pt idx="27160">
                  <c:v>7.1245468750015988</c:v>
                </c:pt>
                <c:pt idx="27161">
                  <c:v>7.1249574999999998</c:v>
                </c:pt>
                <c:pt idx="27162">
                  <c:v>7.1254237500000004</c:v>
                </c:pt>
                <c:pt idx="27163">
                  <c:v>7.1257968750015994</c:v>
                </c:pt>
                <c:pt idx="27164">
                  <c:v>7.1262800000000004</c:v>
                </c:pt>
                <c:pt idx="27165">
                  <c:v>7.1266893750015994</c:v>
                </c:pt>
                <c:pt idx="27166">
                  <c:v>7.1270875</c:v>
                </c:pt>
                <c:pt idx="27167">
                  <c:v>7.1274487500000001</c:v>
                </c:pt>
                <c:pt idx="27168">
                  <c:v>7.1278837499999996</c:v>
                </c:pt>
                <c:pt idx="27169">
                  <c:v>7.1283162500000001</c:v>
                </c:pt>
                <c:pt idx="27170">
                  <c:v>7.1286924999999997</c:v>
                </c:pt>
                <c:pt idx="27171">
                  <c:v>7.1291312500000004</c:v>
                </c:pt>
                <c:pt idx="27172">
                  <c:v>7.1295787500000003</c:v>
                </c:pt>
                <c:pt idx="27173">
                  <c:v>7.1291487499999997</c:v>
                </c:pt>
                <c:pt idx="27174">
                  <c:v>7.1283231250015993</c:v>
                </c:pt>
                <c:pt idx="27175">
                  <c:v>7.1277531250015986</c:v>
                </c:pt>
                <c:pt idx="27176">
                  <c:v>7.1272581250015987</c:v>
                </c:pt>
                <c:pt idx="27177">
                  <c:v>7.1267800000000001</c:v>
                </c:pt>
                <c:pt idx="27178">
                  <c:v>7.1261412499999999</c:v>
                </c:pt>
                <c:pt idx="27179">
                  <c:v>7.1255462500000002</c:v>
                </c:pt>
                <c:pt idx="27180">
                  <c:v>7.1249650000000004</c:v>
                </c:pt>
                <c:pt idx="27181">
                  <c:v>7.1243712500000003</c:v>
                </c:pt>
                <c:pt idx="27182">
                  <c:v>7.1237674999999996</c:v>
                </c:pt>
                <c:pt idx="27183">
                  <c:v>7.1233662500000001</c:v>
                </c:pt>
                <c:pt idx="27184">
                  <c:v>7.12303</c:v>
                </c:pt>
                <c:pt idx="27185">
                  <c:v>7.1226012499999998</c:v>
                </c:pt>
                <c:pt idx="27186">
                  <c:v>7.1221743750015989</c:v>
                </c:pt>
                <c:pt idx="27187">
                  <c:v>7.1217587499999997</c:v>
                </c:pt>
                <c:pt idx="27188">
                  <c:v>7.1212799999999996</c:v>
                </c:pt>
                <c:pt idx="27189">
                  <c:v>7.1205856250015991</c:v>
                </c:pt>
                <c:pt idx="27190">
                  <c:v>7.1200731250015989</c:v>
                </c:pt>
                <c:pt idx="27191">
                  <c:v>7.1196081250015988</c:v>
                </c:pt>
                <c:pt idx="27192">
                  <c:v>7.119085625001599</c:v>
                </c:pt>
                <c:pt idx="27193">
                  <c:v>7.1184481250015992</c:v>
                </c:pt>
                <c:pt idx="27194">
                  <c:v>7.1179075000000003</c:v>
                </c:pt>
                <c:pt idx="27195">
                  <c:v>7.1173043750015994</c:v>
                </c:pt>
                <c:pt idx="27196">
                  <c:v>7.1167068750015989</c:v>
                </c:pt>
                <c:pt idx="27197">
                  <c:v>7.116141875001599</c:v>
                </c:pt>
                <c:pt idx="27198">
                  <c:v>7.1156375000000001</c:v>
                </c:pt>
                <c:pt idx="27199">
                  <c:v>7.1151468750015994</c:v>
                </c:pt>
                <c:pt idx="27200">
                  <c:v>7.1147856250015993</c:v>
                </c:pt>
                <c:pt idx="27201">
                  <c:v>7.1142025000000002</c:v>
                </c:pt>
                <c:pt idx="27202">
                  <c:v>7.1138756250015991</c:v>
                </c:pt>
                <c:pt idx="27203">
                  <c:v>7.1142225000000003</c:v>
                </c:pt>
                <c:pt idx="27204">
                  <c:v>7.1145968750015989</c:v>
                </c:pt>
                <c:pt idx="27205">
                  <c:v>7.1149231250015994</c:v>
                </c:pt>
                <c:pt idx="27206">
                  <c:v>7.1153287499999998</c:v>
                </c:pt>
                <c:pt idx="27207">
                  <c:v>7.1158043750015993</c:v>
                </c:pt>
                <c:pt idx="27208">
                  <c:v>7.1163550000000004</c:v>
                </c:pt>
                <c:pt idx="27209">
                  <c:v>7.1167162499999996</c:v>
                </c:pt>
                <c:pt idx="27210">
                  <c:v>7.1170818750015989</c:v>
                </c:pt>
                <c:pt idx="27211">
                  <c:v>7.1175343750015987</c:v>
                </c:pt>
                <c:pt idx="27212">
                  <c:v>7.1178837499999998</c:v>
                </c:pt>
                <c:pt idx="27213">
                  <c:v>7.1182143750015987</c:v>
                </c:pt>
                <c:pt idx="27214">
                  <c:v>7.1185537500000002</c:v>
                </c:pt>
                <c:pt idx="27215">
                  <c:v>7.1189181250015992</c:v>
                </c:pt>
                <c:pt idx="27216">
                  <c:v>7.1192531250015989</c:v>
                </c:pt>
                <c:pt idx="27217">
                  <c:v>7.1188487499999997</c:v>
                </c:pt>
                <c:pt idx="27218">
                  <c:v>7.1183975000000004</c:v>
                </c:pt>
                <c:pt idx="27219">
                  <c:v>7.1185450000000001</c:v>
                </c:pt>
                <c:pt idx="27220">
                  <c:v>7.1188818750015992</c:v>
                </c:pt>
                <c:pt idx="27221">
                  <c:v>7.119228125001599</c:v>
                </c:pt>
                <c:pt idx="27222">
                  <c:v>7.1195775000000001</c:v>
                </c:pt>
                <c:pt idx="27223">
                  <c:v>7.1199593750015993</c:v>
                </c:pt>
                <c:pt idx="27224">
                  <c:v>7.11963875</c:v>
                </c:pt>
                <c:pt idx="27225">
                  <c:v>7.1191987499999998</c:v>
                </c:pt>
                <c:pt idx="27226">
                  <c:v>7.1186512500000001</c:v>
                </c:pt>
                <c:pt idx="27227">
                  <c:v>7.1181931250015991</c:v>
                </c:pt>
                <c:pt idx="27228">
                  <c:v>7.1178556250015994</c:v>
                </c:pt>
                <c:pt idx="27229">
                  <c:v>7.1174062500000002</c:v>
                </c:pt>
                <c:pt idx="27230">
                  <c:v>7.1169918750015988</c:v>
                </c:pt>
                <c:pt idx="27231">
                  <c:v>7.1165324999999999</c:v>
                </c:pt>
                <c:pt idx="27232">
                  <c:v>7.1158868750015989</c:v>
                </c:pt>
                <c:pt idx="27233">
                  <c:v>7.1152024999999997</c:v>
                </c:pt>
                <c:pt idx="27234">
                  <c:v>7.1144956250015987</c:v>
                </c:pt>
                <c:pt idx="27235">
                  <c:v>7.1137406250015989</c:v>
                </c:pt>
                <c:pt idx="27236">
                  <c:v>7.1129968750015991</c:v>
                </c:pt>
                <c:pt idx="27237">
                  <c:v>7.1123243750015988</c:v>
                </c:pt>
                <c:pt idx="27238">
                  <c:v>7.1116025</c:v>
                </c:pt>
                <c:pt idx="27239">
                  <c:v>7.1109937499999996</c:v>
                </c:pt>
                <c:pt idx="27240">
                  <c:v>7.1104399999999996</c:v>
                </c:pt>
                <c:pt idx="27241">
                  <c:v>7.1099387500000004</c:v>
                </c:pt>
                <c:pt idx="27242">
                  <c:v>7.10961</c:v>
                </c:pt>
                <c:pt idx="27243">
                  <c:v>7.1092031250015992</c:v>
                </c:pt>
                <c:pt idx="27244">
                  <c:v>7.1088843750015993</c:v>
                </c:pt>
                <c:pt idx="27245">
                  <c:v>7.108270625001599</c:v>
                </c:pt>
                <c:pt idx="27246">
                  <c:v>7.10778</c:v>
                </c:pt>
                <c:pt idx="27247">
                  <c:v>7.1072768750015989</c:v>
                </c:pt>
                <c:pt idx="27248">
                  <c:v>7.1067493750015993</c:v>
                </c:pt>
                <c:pt idx="27249">
                  <c:v>7.106381875001599</c:v>
                </c:pt>
                <c:pt idx="27250">
                  <c:v>7.1060350000000003</c:v>
                </c:pt>
                <c:pt idx="27251">
                  <c:v>7.1056637499999997</c:v>
                </c:pt>
                <c:pt idx="27252">
                  <c:v>7.1060193750015994</c:v>
                </c:pt>
                <c:pt idx="27253">
                  <c:v>7.1065206250015986</c:v>
                </c:pt>
                <c:pt idx="27254">
                  <c:v>7.1069775000000002</c:v>
                </c:pt>
                <c:pt idx="27255">
                  <c:v>7.107436875001599</c:v>
                </c:pt>
                <c:pt idx="27256">
                  <c:v>7.1078562500000002</c:v>
                </c:pt>
                <c:pt idx="27257">
                  <c:v>7.1082687499999997</c:v>
                </c:pt>
                <c:pt idx="27258">
                  <c:v>7.10875375</c:v>
                </c:pt>
                <c:pt idx="27259">
                  <c:v>7.1092337499999996</c:v>
                </c:pt>
                <c:pt idx="27260">
                  <c:v>7.109596875001599</c:v>
                </c:pt>
                <c:pt idx="27261">
                  <c:v>7.1099968750015989</c:v>
                </c:pt>
                <c:pt idx="27262">
                  <c:v>7.1104000000000003</c:v>
                </c:pt>
                <c:pt idx="27263">
                  <c:v>7.1108843750015991</c:v>
                </c:pt>
                <c:pt idx="27264">
                  <c:v>7.111261875001599</c:v>
                </c:pt>
                <c:pt idx="27265">
                  <c:v>7.1116193750015988</c:v>
                </c:pt>
                <c:pt idx="27266">
                  <c:v>7.1121362499999998</c:v>
                </c:pt>
                <c:pt idx="27267">
                  <c:v>7.1125093750015989</c:v>
                </c:pt>
                <c:pt idx="27268">
                  <c:v>7.1129481250015987</c:v>
                </c:pt>
                <c:pt idx="27269">
                  <c:v>7.1133181250015989</c:v>
                </c:pt>
                <c:pt idx="27270">
                  <c:v>7.1138237499999999</c:v>
                </c:pt>
                <c:pt idx="27271">
                  <c:v>7.1143274999999999</c:v>
                </c:pt>
                <c:pt idx="27272">
                  <c:v>7.1147943750015994</c:v>
                </c:pt>
                <c:pt idx="27273">
                  <c:v>7.1151675000000001</c:v>
                </c:pt>
                <c:pt idx="27274">
                  <c:v>7.1156075000000003</c:v>
                </c:pt>
                <c:pt idx="27275">
                  <c:v>7.1152699999999998</c:v>
                </c:pt>
                <c:pt idx="27276">
                  <c:v>7.1147412499999998</c:v>
                </c:pt>
                <c:pt idx="27277">
                  <c:v>7.1142693750015988</c:v>
                </c:pt>
                <c:pt idx="27278">
                  <c:v>7.1137862500000004</c:v>
                </c:pt>
                <c:pt idx="27279">
                  <c:v>7.1134399999999998</c:v>
                </c:pt>
                <c:pt idx="27280">
                  <c:v>7.113021875001599</c:v>
                </c:pt>
                <c:pt idx="27281">
                  <c:v>7.1130075000000001</c:v>
                </c:pt>
                <c:pt idx="27282">
                  <c:v>7.1128668750015986</c:v>
                </c:pt>
                <c:pt idx="27283">
                  <c:v>7.1125081250015993</c:v>
                </c:pt>
                <c:pt idx="27284">
                  <c:v>7.1121762500000001</c:v>
                </c:pt>
                <c:pt idx="27285">
                  <c:v>7.1118537499999999</c:v>
                </c:pt>
                <c:pt idx="27286">
                  <c:v>7.1115262499999998</c:v>
                </c:pt>
                <c:pt idx="27287">
                  <c:v>7.1117406250015991</c:v>
                </c:pt>
                <c:pt idx="27288">
                  <c:v>7.1121125000000003</c:v>
                </c:pt>
                <c:pt idx="27289">
                  <c:v>7.1124531250015988</c:v>
                </c:pt>
                <c:pt idx="27290">
                  <c:v>7.1128356250015994</c:v>
                </c:pt>
                <c:pt idx="27291">
                  <c:v>7.1124156250015993</c:v>
                </c:pt>
                <c:pt idx="27292">
                  <c:v>7.1120668750015987</c:v>
                </c:pt>
                <c:pt idx="27293">
                  <c:v>7.1125075000000004</c:v>
                </c:pt>
                <c:pt idx="27294">
                  <c:v>7.1129724999999997</c:v>
                </c:pt>
                <c:pt idx="27295">
                  <c:v>7.1133350000000002</c:v>
                </c:pt>
                <c:pt idx="27296">
                  <c:v>7.1137768750015988</c:v>
                </c:pt>
                <c:pt idx="27297">
                  <c:v>7.1141981250015993</c:v>
                </c:pt>
                <c:pt idx="27298">
                  <c:v>7.11457125</c:v>
                </c:pt>
                <c:pt idx="27299">
                  <c:v>7.1149449999999996</c:v>
                </c:pt>
                <c:pt idx="27300">
                  <c:v>7.1154656250015993</c:v>
                </c:pt>
                <c:pt idx="27301">
                  <c:v>7.1158293750015993</c:v>
                </c:pt>
                <c:pt idx="27302">
                  <c:v>7.1162637499999999</c:v>
                </c:pt>
                <c:pt idx="27303">
                  <c:v>7.1162000000000001</c:v>
                </c:pt>
                <c:pt idx="27304">
                  <c:v>7.1157487499999998</c:v>
                </c:pt>
                <c:pt idx="27305">
                  <c:v>7.1152262500000001</c:v>
                </c:pt>
                <c:pt idx="27306">
                  <c:v>7.1145306250015992</c:v>
                </c:pt>
                <c:pt idx="27307">
                  <c:v>7.1136693750015993</c:v>
                </c:pt>
                <c:pt idx="27308">
                  <c:v>7.1126118750015994</c:v>
                </c:pt>
                <c:pt idx="27309">
                  <c:v>7.111485625001599</c:v>
                </c:pt>
                <c:pt idx="27310">
                  <c:v>7.1103249999999996</c:v>
                </c:pt>
                <c:pt idx="27311">
                  <c:v>7.1091162499999996</c:v>
                </c:pt>
                <c:pt idx="27312">
                  <c:v>7.1079425000000001</c:v>
                </c:pt>
                <c:pt idx="27313">
                  <c:v>7.1068868750015994</c:v>
                </c:pt>
                <c:pt idx="27314">
                  <c:v>7.1058681250015994</c:v>
                </c:pt>
                <c:pt idx="27315">
                  <c:v>7.1049706250015987</c:v>
                </c:pt>
                <c:pt idx="27316">
                  <c:v>7.1043318750015994</c:v>
                </c:pt>
                <c:pt idx="27317">
                  <c:v>7.1038793750015987</c:v>
                </c:pt>
                <c:pt idx="27318">
                  <c:v>7.1034481250015986</c:v>
                </c:pt>
                <c:pt idx="27319">
                  <c:v>7.1030931250015987</c:v>
                </c:pt>
                <c:pt idx="27320">
                  <c:v>7.1025281250015988</c:v>
                </c:pt>
                <c:pt idx="27321">
                  <c:v>7.1019699999999997</c:v>
                </c:pt>
                <c:pt idx="27322">
                  <c:v>7.1014949999999999</c:v>
                </c:pt>
                <c:pt idx="27323">
                  <c:v>7.1008981250015992</c:v>
                </c:pt>
                <c:pt idx="27324">
                  <c:v>7.1005275000000001</c:v>
                </c:pt>
                <c:pt idx="27325">
                  <c:v>7.1001300000000001</c:v>
                </c:pt>
                <c:pt idx="27326">
                  <c:v>7.0996975000000004</c:v>
                </c:pt>
                <c:pt idx="27327">
                  <c:v>7.0997275000000002</c:v>
                </c:pt>
                <c:pt idx="27328">
                  <c:v>7.1001518750015986</c:v>
                </c:pt>
                <c:pt idx="27329">
                  <c:v>7.1005656250015994</c:v>
                </c:pt>
                <c:pt idx="27330">
                  <c:v>7.1009143750015991</c:v>
                </c:pt>
                <c:pt idx="27331">
                  <c:v>7.10128</c:v>
                </c:pt>
                <c:pt idx="27332">
                  <c:v>7.1016318750015994</c:v>
                </c:pt>
                <c:pt idx="27333">
                  <c:v>7.102053125001599</c:v>
                </c:pt>
                <c:pt idx="27334">
                  <c:v>7.1024262499999997</c:v>
                </c:pt>
                <c:pt idx="27335">
                  <c:v>7.1027487499999999</c:v>
                </c:pt>
                <c:pt idx="27336">
                  <c:v>7.1032406250015994</c:v>
                </c:pt>
                <c:pt idx="27337">
                  <c:v>7.1035756250015991</c:v>
                </c:pt>
                <c:pt idx="27338">
                  <c:v>7.1039506250015991</c:v>
                </c:pt>
                <c:pt idx="27339">
                  <c:v>7.1043587500000003</c:v>
                </c:pt>
                <c:pt idx="27340">
                  <c:v>7.1047143750015991</c:v>
                </c:pt>
                <c:pt idx="27341">
                  <c:v>7.1052412499999997</c:v>
                </c:pt>
                <c:pt idx="27342">
                  <c:v>7.105679375001599</c:v>
                </c:pt>
                <c:pt idx="27343">
                  <c:v>7.1060812499999999</c:v>
                </c:pt>
                <c:pt idx="27344">
                  <c:v>7.1065068750015987</c:v>
                </c:pt>
                <c:pt idx="27345">
                  <c:v>7.1069025000000003</c:v>
                </c:pt>
                <c:pt idx="27346">
                  <c:v>7.1073368750015993</c:v>
                </c:pt>
                <c:pt idx="27347">
                  <c:v>7.1077262499999998</c:v>
                </c:pt>
                <c:pt idx="27348">
                  <c:v>7.1081374999999998</c:v>
                </c:pt>
                <c:pt idx="27349">
                  <c:v>7.1085093750015993</c:v>
                </c:pt>
                <c:pt idx="27350">
                  <c:v>7.1089918750015988</c:v>
                </c:pt>
                <c:pt idx="27351">
                  <c:v>7.1095312499999999</c:v>
                </c:pt>
                <c:pt idx="27352">
                  <c:v>7.1100424999999996</c:v>
                </c:pt>
                <c:pt idx="27353">
                  <c:v>7.1103837499999996</c:v>
                </c:pt>
                <c:pt idx="27354">
                  <c:v>7.1107737499999999</c:v>
                </c:pt>
                <c:pt idx="27355">
                  <c:v>7.1112056250015989</c:v>
                </c:pt>
                <c:pt idx="27356">
                  <c:v>7.1116099999999998</c:v>
                </c:pt>
                <c:pt idx="27357">
                  <c:v>7.1120524999999999</c:v>
                </c:pt>
                <c:pt idx="27358">
                  <c:v>7.1123843750015991</c:v>
                </c:pt>
                <c:pt idx="27359">
                  <c:v>7.1128450000000001</c:v>
                </c:pt>
                <c:pt idx="27360">
                  <c:v>7.1133218750015992</c:v>
                </c:pt>
                <c:pt idx="27361">
                  <c:v>7.1136600000000003</c:v>
                </c:pt>
                <c:pt idx="27362">
                  <c:v>7.1141181250015988</c:v>
                </c:pt>
                <c:pt idx="27363">
                  <c:v>7.1144487500000002</c:v>
                </c:pt>
                <c:pt idx="27364">
                  <c:v>7.1143731250015989</c:v>
                </c:pt>
                <c:pt idx="27365">
                  <c:v>7.114043125001599</c:v>
                </c:pt>
                <c:pt idx="27366">
                  <c:v>7.1136650000000001</c:v>
                </c:pt>
                <c:pt idx="27367">
                  <c:v>7.1134581250015989</c:v>
                </c:pt>
                <c:pt idx="27368">
                  <c:v>7.113033125001599</c:v>
                </c:pt>
                <c:pt idx="27369">
                  <c:v>7.1127037499999997</c:v>
                </c:pt>
                <c:pt idx="27370">
                  <c:v>7.1123293750015986</c:v>
                </c:pt>
                <c:pt idx="27371">
                  <c:v>7.1118256250015994</c:v>
                </c:pt>
                <c:pt idx="27372">
                  <c:v>7.1114793750015988</c:v>
                </c:pt>
                <c:pt idx="27373">
                  <c:v>7.1110368750015986</c:v>
                </c:pt>
                <c:pt idx="27374">
                  <c:v>7.1105675000000002</c:v>
                </c:pt>
                <c:pt idx="27375">
                  <c:v>7.1101824999999996</c:v>
                </c:pt>
                <c:pt idx="27376">
                  <c:v>7.1098499999999998</c:v>
                </c:pt>
                <c:pt idx="27377">
                  <c:v>7.1102868750015986</c:v>
                </c:pt>
                <c:pt idx="27378">
                  <c:v>7.1098474999999999</c:v>
                </c:pt>
                <c:pt idx="27379">
                  <c:v>7.1093006250015991</c:v>
                </c:pt>
                <c:pt idx="27380">
                  <c:v>7.1089731250015991</c:v>
                </c:pt>
                <c:pt idx="27381">
                  <c:v>7.1086143750015989</c:v>
                </c:pt>
                <c:pt idx="27382">
                  <c:v>7.1080993750015988</c:v>
                </c:pt>
                <c:pt idx="27383">
                  <c:v>7.1076800000000002</c:v>
                </c:pt>
                <c:pt idx="27384">
                  <c:v>7.1072931250015987</c:v>
                </c:pt>
                <c:pt idx="27385">
                  <c:v>7.1068425</c:v>
                </c:pt>
                <c:pt idx="27386">
                  <c:v>7.106381875001599</c:v>
                </c:pt>
                <c:pt idx="27387">
                  <c:v>7.1058424999999996</c:v>
                </c:pt>
                <c:pt idx="27388">
                  <c:v>7.1054162500000002</c:v>
                </c:pt>
                <c:pt idx="27389">
                  <c:v>7.1048962500000004</c:v>
                </c:pt>
                <c:pt idx="27390">
                  <c:v>7.1044337500000001</c:v>
                </c:pt>
                <c:pt idx="27391">
                  <c:v>7.1040856250015993</c:v>
                </c:pt>
                <c:pt idx="27392">
                  <c:v>7.1034812499999997</c:v>
                </c:pt>
                <c:pt idx="27393">
                  <c:v>7.1031224999999996</c:v>
                </c:pt>
                <c:pt idx="27394">
                  <c:v>7.1035293750015986</c:v>
                </c:pt>
                <c:pt idx="27395">
                  <c:v>7.1039262499999998</c:v>
                </c:pt>
                <c:pt idx="27396">
                  <c:v>7.1043462499999999</c:v>
                </c:pt>
                <c:pt idx="27397">
                  <c:v>7.1047881250015994</c:v>
                </c:pt>
                <c:pt idx="27398">
                  <c:v>7.1051812500000002</c:v>
                </c:pt>
                <c:pt idx="27399">
                  <c:v>7.1047368750015991</c:v>
                </c:pt>
                <c:pt idx="27400">
                  <c:v>7.1043050000000001</c:v>
                </c:pt>
                <c:pt idx="27401">
                  <c:v>7.1047337500000003</c:v>
                </c:pt>
                <c:pt idx="27402">
                  <c:v>7.10509375</c:v>
                </c:pt>
                <c:pt idx="27403">
                  <c:v>7.1054950000000003</c:v>
                </c:pt>
                <c:pt idx="27404">
                  <c:v>7.1058475000000003</c:v>
                </c:pt>
                <c:pt idx="27405">
                  <c:v>7.1062787500000004</c:v>
                </c:pt>
                <c:pt idx="27406">
                  <c:v>7.106686875001599</c:v>
                </c:pt>
                <c:pt idx="27407">
                  <c:v>7.1070431250015993</c:v>
                </c:pt>
                <c:pt idx="27408">
                  <c:v>7.1073856250015988</c:v>
                </c:pt>
                <c:pt idx="27409">
                  <c:v>7.1078556250015987</c:v>
                </c:pt>
                <c:pt idx="27410">
                  <c:v>7.1082068750015992</c:v>
                </c:pt>
                <c:pt idx="27411">
                  <c:v>7.1085781250015989</c:v>
                </c:pt>
                <c:pt idx="27412">
                  <c:v>7.1089787500000003</c:v>
                </c:pt>
                <c:pt idx="27413">
                  <c:v>7.1094168750015987</c:v>
                </c:pt>
                <c:pt idx="27414">
                  <c:v>7.1093331250015988</c:v>
                </c:pt>
                <c:pt idx="27415">
                  <c:v>7.1089025000000001</c:v>
                </c:pt>
                <c:pt idx="27416">
                  <c:v>7.1083156250015991</c:v>
                </c:pt>
                <c:pt idx="27417">
                  <c:v>7.1078200000000002</c:v>
                </c:pt>
                <c:pt idx="27418">
                  <c:v>7.1074993750015993</c:v>
                </c:pt>
                <c:pt idx="27419">
                  <c:v>7.1071043750015992</c:v>
                </c:pt>
                <c:pt idx="27420">
                  <c:v>7.1067450000000001</c:v>
                </c:pt>
                <c:pt idx="27421">
                  <c:v>7.1063443750015987</c:v>
                </c:pt>
                <c:pt idx="27422">
                  <c:v>7.1058218750015989</c:v>
                </c:pt>
                <c:pt idx="27423">
                  <c:v>7.1054043750015987</c:v>
                </c:pt>
                <c:pt idx="27424">
                  <c:v>7.1049081250015993</c:v>
                </c:pt>
                <c:pt idx="27425">
                  <c:v>7.1045024999999997</c:v>
                </c:pt>
                <c:pt idx="27426">
                  <c:v>7.1041643750015986</c:v>
                </c:pt>
                <c:pt idx="27427">
                  <c:v>7.1037600000000003</c:v>
                </c:pt>
                <c:pt idx="27428">
                  <c:v>7.1033768750015991</c:v>
                </c:pt>
                <c:pt idx="27429">
                  <c:v>7.1035399999999997</c:v>
                </c:pt>
                <c:pt idx="27430">
                  <c:v>7.1038687500000002</c:v>
                </c:pt>
                <c:pt idx="27431">
                  <c:v>7.1041949999999998</c:v>
                </c:pt>
                <c:pt idx="27432">
                  <c:v>7.1045199999999999</c:v>
                </c:pt>
                <c:pt idx="27433">
                  <c:v>7.1049137499999997</c:v>
                </c:pt>
                <c:pt idx="27434">
                  <c:v>7.1053681250015988</c:v>
                </c:pt>
                <c:pt idx="27435">
                  <c:v>7.1057174999999999</c:v>
                </c:pt>
                <c:pt idx="27436">
                  <c:v>7.1062325</c:v>
                </c:pt>
                <c:pt idx="27437">
                  <c:v>7.1066062499999996</c:v>
                </c:pt>
                <c:pt idx="27438">
                  <c:v>7.1070337500000003</c:v>
                </c:pt>
                <c:pt idx="27439">
                  <c:v>7.107531875001599</c:v>
                </c:pt>
                <c:pt idx="27440">
                  <c:v>7.1079737500000002</c:v>
                </c:pt>
                <c:pt idx="27441">
                  <c:v>7.1084775000000002</c:v>
                </c:pt>
                <c:pt idx="27442">
                  <c:v>7.1089931250015992</c:v>
                </c:pt>
                <c:pt idx="27443">
                  <c:v>7.1094593750015989</c:v>
                </c:pt>
                <c:pt idx="27444">
                  <c:v>7.1099768750015988</c:v>
                </c:pt>
                <c:pt idx="27445">
                  <c:v>7.1104275000000001</c:v>
                </c:pt>
                <c:pt idx="27446">
                  <c:v>7.1108081250015989</c:v>
                </c:pt>
                <c:pt idx="27447">
                  <c:v>7.1112462499999998</c:v>
                </c:pt>
                <c:pt idx="27448">
                  <c:v>7.1116056250015989</c:v>
                </c:pt>
                <c:pt idx="27449">
                  <c:v>7.1121081250015994</c:v>
                </c:pt>
                <c:pt idx="27450">
                  <c:v>7.112495</c:v>
                </c:pt>
                <c:pt idx="27451">
                  <c:v>7.1129449999999999</c:v>
                </c:pt>
                <c:pt idx="27452">
                  <c:v>7.1132987500000002</c:v>
                </c:pt>
                <c:pt idx="27453">
                  <c:v>7.1137437500000003</c:v>
                </c:pt>
                <c:pt idx="27454">
                  <c:v>7.1140962500000002</c:v>
                </c:pt>
                <c:pt idx="27455">
                  <c:v>7.1137162500000004</c:v>
                </c:pt>
                <c:pt idx="27456">
                  <c:v>7.1133187500000004</c:v>
                </c:pt>
                <c:pt idx="27457">
                  <c:v>7.1128412499999998</c:v>
                </c:pt>
                <c:pt idx="27458">
                  <c:v>7.1125081250015993</c:v>
                </c:pt>
                <c:pt idx="27459">
                  <c:v>7.1121168750015986</c:v>
                </c:pt>
                <c:pt idx="27460">
                  <c:v>7.1116324999999998</c:v>
                </c:pt>
                <c:pt idx="27461">
                  <c:v>7.1111475000000004</c:v>
                </c:pt>
                <c:pt idx="27462">
                  <c:v>7.1106106250015992</c:v>
                </c:pt>
                <c:pt idx="27463">
                  <c:v>7.1099199999999998</c:v>
                </c:pt>
                <c:pt idx="27464">
                  <c:v>7.1091187500000004</c:v>
                </c:pt>
                <c:pt idx="27465">
                  <c:v>7.1082243750015994</c:v>
                </c:pt>
                <c:pt idx="27466">
                  <c:v>7.1072012500000001</c:v>
                </c:pt>
                <c:pt idx="27467">
                  <c:v>7.1061806250015991</c:v>
                </c:pt>
                <c:pt idx="27468">
                  <c:v>7.1052762500000002</c:v>
                </c:pt>
                <c:pt idx="27469">
                  <c:v>7.1042787499999998</c:v>
                </c:pt>
                <c:pt idx="27470">
                  <c:v>7.1033850000000003</c:v>
                </c:pt>
                <c:pt idx="27471">
                  <c:v>7.1026512500000001</c:v>
                </c:pt>
                <c:pt idx="27472">
                  <c:v>7.1018949999999998</c:v>
                </c:pt>
                <c:pt idx="27473">
                  <c:v>7.1011318750015988</c:v>
                </c:pt>
                <c:pt idx="27474">
                  <c:v>7.1004931250015986</c:v>
                </c:pt>
                <c:pt idx="27475">
                  <c:v>7.0998343750015991</c:v>
                </c:pt>
                <c:pt idx="27476">
                  <c:v>7.0991381250015992</c:v>
                </c:pt>
                <c:pt idx="27477">
                  <c:v>7.0985056250015992</c:v>
                </c:pt>
                <c:pt idx="27478">
                  <c:v>7.0977643750015993</c:v>
                </c:pt>
                <c:pt idx="27479">
                  <c:v>7.0971175000000004</c:v>
                </c:pt>
                <c:pt idx="27480">
                  <c:v>7.0964993750015992</c:v>
                </c:pt>
                <c:pt idx="27481">
                  <c:v>7.0959075</c:v>
                </c:pt>
                <c:pt idx="27482">
                  <c:v>7.0953437499999996</c:v>
                </c:pt>
                <c:pt idx="27483">
                  <c:v>7.0949693750015994</c:v>
                </c:pt>
                <c:pt idx="27484">
                  <c:v>7.0946318750015989</c:v>
                </c:pt>
                <c:pt idx="27485">
                  <c:v>7.0942175000000001</c:v>
                </c:pt>
                <c:pt idx="27486">
                  <c:v>7.0938337499999999</c:v>
                </c:pt>
                <c:pt idx="27487">
                  <c:v>7.0934656250015991</c:v>
                </c:pt>
                <c:pt idx="27488">
                  <c:v>7.0930237500000004</c:v>
                </c:pt>
                <c:pt idx="27489">
                  <c:v>7.0926768750015992</c:v>
                </c:pt>
                <c:pt idx="27490">
                  <c:v>7.0921731250015991</c:v>
                </c:pt>
                <c:pt idx="27491">
                  <c:v>7.0917500000000002</c:v>
                </c:pt>
                <c:pt idx="27492">
                  <c:v>7.09197875</c:v>
                </c:pt>
                <c:pt idx="27493">
                  <c:v>7.0923187499999996</c:v>
                </c:pt>
                <c:pt idx="27494">
                  <c:v>7.0927006250015987</c:v>
                </c:pt>
                <c:pt idx="27495">
                  <c:v>7.0930618750015988</c:v>
                </c:pt>
                <c:pt idx="27496">
                  <c:v>7.0934437499999996</c:v>
                </c:pt>
                <c:pt idx="27497">
                  <c:v>7.0938837499999998</c:v>
                </c:pt>
                <c:pt idx="27498">
                  <c:v>7.0943306250015992</c:v>
                </c:pt>
                <c:pt idx="27499">
                  <c:v>7.0946606250015991</c:v>
                </c:pt>
                <c:pt idx="27500">
                  <c:v>7.095205</c:v>
                </c:pt>
                <c:pt idx="27501">
                  <c:v>7.0955575</c:v>
                </c:pt>
                <c:pt idx="27502">
                  <c:v>7.0959343750015993</c:v>
                </c:pt>
                <c:pt idx="27503">
                  <c:v>7.0965168750015986</c:v>
                </c:pt>
                <c:pt idx="27504">
                  <c:v>7.096926875001599</c:v>
                </c:pt>
                <c:pt idx="27505">
                  <c:v>7.0972675000000001</c:v>
                </c:pt>
                <c:pt idx="27506">
                  <c:v>7.0976774999999996</c:v>
                </c:pt>
                <c:pt idx="27507">
                  <c:v>7.0980493750015992</c:v>
                </c:pt>
                <c:pt idx="27508">
                  <c:v>7.0984800000000003</c:v>
                </c:pt>
                <c:pt idx="27509">
                  <c:v>7.0988825000000002</c:v>
                </c:pt>
                <c:pt idx="27510">
                  <c:v>7.0993262499999998</c:v>
                </c:pt>
                <c:pt idx="27511">
                  <c:v>7.0998918750015987</c:v>
                </c:pt>
                <c:pt idx="27512">
                  <c:v>7.1003431250015989</c:v>
                </c:pt>
                <c:pt idx="27513">
                  <c:v>7.1008050000000003</c:v>
                </c:pt>
                <c:pt idx="27514">
                  <c:v>7.1013018750015986</c:v>
                </c:pt>
                <c:pt idx="27515">
                  <c:v>7.1017106250015987</c:v>
                </c:pt>
                <c:pt idx="27516">
                  <c:v>7.1020718750015988</c:v>
                </c:pt>
                <c:pt idx="27517">
                  <c:v>7.1025200000000002</c:v>
                </c:pt>
                <c:pt idx="27518">
                  <c:v>7.1029356250015994</c:v>
                </c:pt>
                <c:pt idx="27519">
                  <c:v>7.1033656250015991</c:v>
                </c:pt>
                <c:pt idx="27520">
                  <c:v>7.1037237500000003</c:v>
                </c:pt>
                <c:pt idx="27521">
                  <c:v>7.1041187499999996</c:v>
                </c:pt>
                <c:pt idx="27522">
                  <c:v>7.1044756250015988</c:v>
                </c:pt>
                <c:pt idx="27523">
                  <c:v>7.1048018750015993</c:v>
                </c:pt>
                <c:pt idx="27524">
                  <c:v>7.1044225000000001</c:v>
                </c:pt>
                <c:pt idx="27525">
                  <c:v>7.1039656250015986</c:v>
                </c:pt>
                <c:pt idx="27526">
                  <c:v>7.1035112500000004</c:v>
                </c:pt>
                <c:pt idx="27527">
                  <c:v>7.103169375001599</c:v>
                </c:pt>
                <c:pt idx="27528">
                  <c:v>7.1026793750015988</c:v>
                </c:pt>
                <c:pt idx="27529">
                  <c:v>7.1023281250015993</c:v>
                </c:pt>
                <c:pt idx="27530">
                  <c:v>7.1019862500000004</c:v>
                </c:pt>
                <c:pt idx="27531">
                  <c:v>7.1016349999999999</c:v>
                </c:pt>
                <c:pt idx="27532">
                  <c:v>7.1013124999999997</c:v>
                </c:pt>
                <c:pt idx="27533">
                  <c:v>7.1009874999999996</c:v>
                </c:pt>
                <c:pt idx="27534">
                  <c:v>7.1006437499999997</c:v>
                </c:pt>
                <c:pt idx="27535">
                  <c:v>7.1001987499999997</c:v>
                </c:pt>
                <c:pt idx="27536">
                  <c:v>7.0997050000000002</c:v>
                </c:pt>
                <c:pt idx="27537">
                  <c:v>7.1001231250015993</c:v>
                </c:pt>
                <c:pt idx="27538">
                  <c:v>7.1005043750015986</c:v>
                </c:pt>
                <c:pt idx="27539">
                  <c:v>7.1008506250015992</c:v>
                </c:pt>
                <c:pt idx="27540">
                  <c:v>7.1013099999999998</c:v>
                </c:pt>
                <c:pt idx="27541">
                  <c:v>7.101736875001599</c:v>
                </c:pt>
                <c:pt idx="27542">
                  <c:v>7.1022024999999998</c:v>
                </c:pt>
                <c:pt idx="27543">
                  <c:v>7.1025274999999999</c:v>
                </c:pt>
                <c:pt idx="27544">
                  <c:v>7.1021999999999998</c:v>
                </c:pt>
                <c:pt idx="27545">
                  <c:v>7.1026106250015992</c:v>
                </c:pt>
                <c:pt idx="27546">
                  <c:v>7.1029400000000003</c:v>
                </c:pt>
                <c:pt idx="27547">
                  <c:v>7.1033575000000004</c:v>
                </c:pt>
                <c:pt idx="27548">
                  <c:v>7.1038443750015992</c:v>
                </c:pt>
                <c:pt idx="27549">
                  <c:v>7.1042431250015987</c:v>
                </c:pt>
                <c:pt idx="27550">
                  <c:v>7.1046987499999998</c:v>
                </c:pt>
                <c:pt idx="27551">
                  <c:v>7.1051074999999999</c:v>
                </c:pt>
                <c:pt idx="27552">
                  <c:v>7.1055212499999998</c:v>
                </c:pt>
                <c:pt idx="27553">
                  <c:v>7.1059293750015993</c:v>
                </c:pt>
                <c:pt idx="27554">
                  <c:v>7.1063237499999996</c:v>
                </c:pt>
                <c:pt idx="27555">
                  <c:v>7.1067243750015994</c:v>
                </c:pt>
                <c:pt idx="27556">
                  <c:v>7.10711125</c:v>
                </c:pt>
                <c:pt idx="27557">
                  <c:v>7.1074768750015993</c:v>
                </c:pt>
                <c:pt idx="27558">
                  <c:v>7.1078400000000004</c:v>
                </c:pt>
                <c:pt idx="27559">
                  <c:v>7.1082387499999999</c:v>
                </c:pt>
                <c:pt idx="27560">
                  <c:v>7.1086193750015987</c:v>
                </c:pt>
                <c:pt idx="27561">
                  <c:v>7.1090031250015988</c:v>
                </c:pt>
                <c:pt idx="27562">
                  <c:v>7.1093987500000004</c:v>
                </c:pt>
                <c:pt idx="27563">
                  <c:v>7.1098743750015991</c:v>
                </c:pt>
                <c:pt idx="27564">
                  <c:v>7.1103281250015993</c:v>
                </c:pt>
                <c:pt idx="27565">
                  <c:v>7.1108312500000004</c:v>
                </c:pt>
                <c:pt idx="27566">
                  <c:v>7.1112887499999999</c:v>
                </c:pt>
                <c:pt idx="27567">
                  <c:v>7.1116275</c:v>
                </c:pt>
                <c:pt idx="27568">
                  <c:v>7.1119968750015987</c:v>
                </c:pt>
                <c:pt idx="27569">
                  <c:v>7.1124000000000001</c:v>
                </c:pt>
                <c:pt idx="27570">
                  <c:v>7.1127200000000004</c:v>
                </c:pt>
                <c:pt idx="27571">
                  <c:v>7.1123987499999997</c:v>
                </c:pt>
                <c:pt idx="27572">
                  <c:v>7.1118931250015986</c:v>
                </c:pt>
                <c:pt idx="27573">
                  <c:v>7.1112175000000004</c:v>
                </c:pt>
                <c:pt idx="27574">
                  <c:v>7.1102400000000001</c:v>
                </c:pt>
                <c:pt idx="27575">
                  <c:v>7.1090900000000001</c:v>
                </c:pt>
                <c:pt idx="27576">
                  <c:v>7.1078118750015991</c:v>
                </c:pt>
                <c:pt idx="27577">
                  <c:v>7.1063012499999996</c:v>
                </c:pt>
                <c:pt idx="27578">
                  <c:v>7.1048718750015993</c:v>
                </c:pt>
                <c:pt idx="27579">
                  <c:v>7.1034456250015987</c:v>
                </c:pt>
                <c:pt idx="27580">
                  <c:v>7.1020493750015987</c:v>
                </c:pt>
                <c:pt idx="27581">
                  <c:v>7.1007712500000002</c:v>
                </c:pt>
                <c:pt idx="27582">
                  <c:v>7.0996375</c:v>
                </c:pt>
                <c:pt idx="27583">
                  <c:v>7.0985187500000002</c:v>
                </c:pt>
                <c:pt idx="27584">
                  <c:v>7.0977325000000002</c:v>
                </c:pt>
                <c:pt idx="27585">
                  <c:v>7.0970306250015991</c:v>
                </c:pt>
                <c:pt idx="27586">
                  <c:v>7.0962887500000003</c:v>
                </c:pt>
                <c:pt idx="27587">
                  <c:v>7.0957162499999997</c:v>
                </c:pt>
                <c:pt idx="27588">
                  <c:v>7.0950543750015989</c:v>
                </c:pt>
                <c:pt idx="27589">
                  <c:v>7.0943981250015993</c:v>
                </c:pt>
                <c:pt idx="27590">
                  <c:v>7.0937531250015988</c:v>
                </c:pt>
                <c:pt idx="27591">
                  <c:v>7.0931162499999996</c:v>
                </c:pt>
                <c:pt idx="27592">
                  <c:v>7.0923956250015987</c:v>
                </c:pt>
                <c:pt idx="27593">
                  <c:v>7.0917381250015987</c:v>
                </c:pt>
                <c:pt idx="27594">
                  <c:v>7.0910700000000002</c:v>
                </c:pt>
                <c:pt idx="27595">
                  <c:v>7.0904587499999998</c:v>
                </c:pt>
                <c:pt idx="27596">
                  <c:v>7.0900049999999997</c:v>
                </c:pt>
                <c:pt idx="27597">
                  <c:v>7.0895250000000001</c:v>
                </c:pt>
                <c:pt idx="27598">
                  <c:v>7.0891187499999999</c:v>
                </c:pt>
                <c:pt idx="27599">
                  <c:v>7.0887262499999997</c:v>
                </c:pt>
                <c:pt idx="27600">
                  <c:v>7.0882149999999999</c:v>
                </c:pt>
                <c:pt idx="27601">
                  <c:v>7.0878518750015989</c:v>
                </c:pt>
                <c:pt idx="27602">
                  <c:v>7.0874656250015988</c:v>
                </c:pt>
                <c:pt idx="27603">
                  <c:v>7.087121875001599</c:v>
                </c:pt>
                <c:pt idx="27604">
                  <c:v>7.0866749999999996</c:v>
                </c:pt>
                <c:pt idx="27605">
                  <c:v>7.0869168750015987</c:v>
                </c:pt>
                <c:pt idx="27606">
                  <c:v>7.0872725000000001</c:v>
                </c:pt>
                <c:pt idx="27607">
                  <c:v>7.0877125000000003</c:v>
                </c:pt>
                <c:pt idx="27608">
                  <c:v>7.0880599999999996</c:v>
                </c:pt>
                <c:pt idx="27609">
                  <c:v>7.0884643750015988</c:v>
                </c:pt>
                <c:pt idx="27610">
                  <c:v>7.0888675000000001</c:v>
                </c:pt>
                <c:pt idx="27611">
                  <c:v>7.0892393750015987</c:v>
                </c:pt>
                <c:pt idx="27612">
                  <c:v>7.0896487500000003</c:v>
                </c:pt>
                <c:pt idx="27613">
                  <c:v>7.0900268750015991</c:v>
                </c:pt>
                <c:pt idx="27614">
                  <c:v>7.0896912499999996</c:v>
                </c:pt>
                <c:pt idx="27615">
                  <c:v>7.0900974999999997</c:v>
                </c:pt>
                <c:pt idx="27616">
                  <c:v>7.0904243750015992</c:v>
                </c:pt>
                <c:pt idx="27617">
                  <c:v>7.0908800000000003</c:v>
                </c:pt>
                <c:pt idx="27618">
                  <c:v>7.0912387499999996</c:v>
                </c:pt>
                <c:pt idx="27619">
                  <c:v>7.0915831250015993</c:v>
                </c:pt>
                <c:pt idx="27620">
                  <c:v>7.0919887499999996</c:v>
                </c:pt>
                <c:pt idx="27621">
                  <c:v>7.0923756250015986</c:v>
                </c:pt>
                <c:pt idx="27622">
                  <c:v>7.0927606250015991</c:v>
                </c:pt>
                <c:pt idx="27623">
                  <c:v>7.0932812500000004</c:v>
                </c:pt>
                <c:pt idx="27624">
                  <c:v>7.0936737499999998</c:v>
                </c:pt>
                <c:pt idx="27625">
                  <c:v>7.094041875001599</c:v>
                </c:pt>
                <c:pt idx="27626">
                  <c:v>7.0944893750015989</c:v>
                </c:pt>
                <c:pt idx="27627">
                  <c:v>7.0949518750015992</c:v>
                </c:pt>
                <c:pt idx="27628">
                  <c:v>7.0954499999999996</c:v>
                </c:pt>
                <c:pt idx="27629">
                  <c:v>7.0959368750015992</c:v>
                </c:pt>
                <c:pt idx="27630">
                  <c:v>7.0963925000000003</c:v>
                </c:pt>
                <c:pt idx="27631">
                  <c:v>7.0968368750015989</c:v>
                </c:pt>
                <c:pt idx="27632">
                  <c:v>7.0972</c:v>
                </c:pt>
                <c:pt idx="27633">
                  <c:v>7.0976118750015988</c:v>
                </c:pt>
                <c:pt idx="27634">
                  <c:v>7.0979931250015991</c:v>
                </c:pt>
                <c:pt idx="27635">
                  <c:v>7.0983843750015989</c:v>
                </c:pt>
                <c:pt idx="27636">
                  <c:v>7.0988231250015987</c:v>
                </c:pt>
                <c:pt idx="27637">
                  <c:v>7.0991749999999998</c:v>
                </c:pt>
                <c:pt idx="27638">
                  <c:v>7.0995474999999999</c:v>
                </c:pt>
                <c:pt idx="27639">
                  <c:v>7.0990837500000001</c:v>
                </c:pt>
                <c:pt idx="27640">
                  <c:v>7.0986512499999996</c:v>
                </c:pt>
                <c:pt idx="27641">
                  <c:v>7.0980825000000003</c:v>
                </c:pt>
                <c:pt idx="27642">
                  <c:v>7.0977281250015993</c:v>
                </c:pt>
                <c:pt idx="27643">
                  <c:v>7.0972937500000004</c:v>
                </c:pt>
                <c:pt idx="27644">
                  <c:v>7.0967374999999997</c:v>
                </c:pt>
                <c:pt idx="27645">
                  <c:v>7.096199375001599</c:v>
                </c:pt>
                <c:pt idx="27646">
                  <c:v>7.0955481250015993</c:v>
                </c:pt>
                <c:pt idx="27647">
                  <c:v>7.0950600000000001</c:v>
                </c:pt>
                <c:pt idx="27648">
                  <c:v>7.094721875001599</c:v>
                </c:pt>
                <c:pt idx="27649">
                  <c:v>7.0943568750015986</c:v>
                </c:pt>
                <c:pt idx="27650">
                  <c:v>7.0940006250015992</c:v>
                </c:pt>
                <c:pt idx="27651">
                  <c:v>7.093678125001599</c:v>
                </c:pt>
                <c:pt idx="27652">
                  <c:v>7.0933062500000004</c:v>
                </c:pt>
                <c:pt idx="27653">
                  <c:v>7.0929818750015992</c:v>
                </c:pt>
                <c:pt idx="27654">
                  <c:v>7.0925656250015994</c:v>
                </c:pt>
                <c:pt idx="27655">
                  <c:v>7.0922368750015989</c:v>
                </c:pt>
                <c:pt idx="27656">
                  <c:v>7.0920693750015991</c:v>
                </c:pt>
                <c:pt idx="27657">
                  <c:v>7.0925668750015989</c:v>
                </c:pt>
                <c:pt idx="27658">
                  <c:v>7.093031875001599</c:v>
                </c:pt>
                <c:pt idx="27659">
                  <c:v>7.0934524999999997</c:v>
                </c:pt>
                <c:pt idx="27660">
                  <c:v>7.0938762500000001</c:v>
                </c:pt>
                <c:pt idx="27661">
                  <c:v>7.0944050000000001</c:v>
                </c:pt>
                <c:pt idx="27662">
                  <c:v>7.0948556250015988</c:v>
                </c:pt>
                <c:pt idx="27663">
                  <c:v>7.0952987500000004</c:v>
                </c:pt>
                <c:pt idx="27664">
                  <c:v>7.0956675000000002</c:v>
                </c:pt>
                <c:pt idx="27665">
                  <c:v>7.0961187499999996</c:v>
                </c:pt>
                <c:pt idx="27666">
                  <c:v>7.0965524999999996</c:v>
                </c:pt>
                <c:pt idx="27667">
                  <c:v>7.0969931250015987</c:v>
                </c:pt>
                <c:pt idx="27668">
                  <c:v>7.0974349999999999</c:v>
                </c:pt>
                <c:pt idx="27669">
                  <c:v>7.0977743750015989</c:v>
                </c:pt>
                <c:pt idx="27670">
                  <c:v>7.0982624999999997</c:v>
                </c:pt>
                <c:pt idx="27671">
                  <c:v>7.0986062499999996</c:v>
                </c:pt>
                <c:pt idx="27672">
                  <c:v>7.0989599999999999</c:v>
                </c:pt>
                <c:pt idx="27673">
                  <c:v>7.0995524999999997</c:v>
                </c:pt>
                <c:pt idx="27674">
                  <c:v>7.1001612500000002</c:v>
                </c:pt>
                <c:pt idx="27675">
                  <c:v>7.1005462499999998</c:v>
                </c:pt>
                <c:pt idx="27676">
                  <c:v>7.1010450000000001</c:v>
                </c:pt>
                <c:pt idx="27677">
                  <c:v>7.1013968750015986</c:v>
                </c:pt>
                <c:pt idx="27678">
                  <c:v>7.1018218750015993</c:v>
                </c:pt>
                <c:pt idx="27679">
                  <c:v>7.1023224999999996</c:v>
                </c:pt>
                <c:pt idx="27680">
                  <c:v>7.1027899999999997</c:v>
                </c:pt>
                <c:pt idx="27681">
                  <c:v>7.1031593750015993</c:v>
                </c:pt>
                <c:pt idx="27682">
                  <c:v>7.1036025</c:v>
                </c:pt>
                <c:pt idx="27683">
                  <c:v>7.1032206250015992</c:v>
                </c:pt>
                <c:pt idx="27684">
                  <c:v>7.1027887500000002</c:v>
                </c:pt>
                <c:pt idx="27685">
                  <c:v>7.1023987499999999</c:v>
                </c:pt>
                <c:pt idx="27686">
                  <c:v>7.10206625</c:v>
                </c:pt>
                <c:pt idx="27687">
                  <c:v>7.1015287499999999</c:v>
                </c:pt>
                <c:pt idx="27688">
                  <c:v>7.1009668750015988</c:v>
                </c:pt>
                <c:pt idx="27689">
                  <c:v>7.100340625001599</c:v>
                </c:pt>
                <c:pt idx="27690">
                  <c:v>7.0996162500000004</c:v>
                </c:pt>
                <c:pt idx="27691">
                  <c:v>7.0987131250015993</c:v>
                </c:pt>
                <c:pt idx="27692">
                  <c:v>7.0976575000000004</c:v>
                </c:pt>
                <c:pt idx="27693">
                  <c:v>7.0965606250015991</c:v>
                </c:pt>
                <c:pt idx="27694">
                  <c:v>7.0954756250015993</c:v>
                </c:pt>
                <c:pt idx="27695">
                  <c:v>7.0944349999999998</c:v>
                </c:pt>
                <c:pt idx="27696">
                  <c:v>7.0934331250015994</c:v>
                </c:pt>
                <c:pt idx="27697">
                  <c:v>7.0925287499999996</c:v>
                </c:pt>
                <c:pt idx="27698">
                  <c:v>7.0918393750015989</c:v>
                </c:pt>
                <c:pt idx="27699">
                  <c:v>7.09125125</c:v>
                </c:pt>
                <c:pt idx="27700">
                  <c:v>7.0906599999999997</c:v>
                </c:pt>
                <c:pt idx="27701">
                  <c:v>7.0902481250015992</c:v>
                </c:pt>
                <c:pt idx="27702">
                  <c:v>7.0896481250015988</c:v>
                </c:pt>
                <c:pt idx="27703">
                  <c:v>7.0890643750015991</c:v>
                </c:pt>
                <c:pt idx="27704">
                  <c:v>7.0886893750015991</c:v>
                </c:pt>
                <c:pt idx="27705">
                  <c:v>7.0880693750015986</c:v>
                </c:pt>
                <c:pt idx="27706">
                  <c:v>7.0875493750015988</c:v>
                </c:pt>
                <c:pt idx="27707">
                  <c:v>7.0870893750015993</c:v>
                </c:pt>
                <c:pt idx="27708">
                  <c:v>7.08669875</c:v>
                </c:pt>
                <c:pt idx="27709">
                  <c:v>7.0867068750015987</c:v>
                </c:pt>
                <c:pt idx="27710">
                  <c:v>7.0870662500000003</c:v>
                </c:pt>
                <c:pt idx="27711">
                  <c:v>7.0875331250015989</c:v>
                </c:pt>
                <c:pt idx="27712">
                  <c:v>7.0878856250015989</c:v>
                </c:pt>
                <c:pt idx="27713">
                  <c:v>7.0882068750015987</c:v>
                </c:pt>
                <c:pt idx="27714">
                  <c:v>7.0887124999999997</c:v>
                </c:pt>
                <c:pt idx="27715">
                  <c:v>7.0891656250015993</c:v>
                </c:pt>
                <c:pt idx="27716">
                  <c:v>7.0895650000000003</c:v>
                </c:pt>
                <c:pt idx="27717">
                  <c:v>7.0899812500000001</c:v>
                </c:pt>
                <c:pt idx="27718">
                  <c:v>7.0903756250015988</c:v>
                </c:pt>
                <c:pt idx="27719">
                  <c:v>7.0907825000000004</c:v>
                </c:pt>
                <c:pt idx="27720">
                  <c:v>7.0911037500000003</c:v>
                </c:pt>
                <c:pt idx="27721">
                  <c:v>7.0914824999999997</c:v>
                </c:pt>
                <c:pt idx="27722">
                  <c:v>7.0918968750015994</c:v>
                </c:pt>
                <c:pt idx="27723">
                  <c:v>7.0922337500000001</c:v>
                </c:pt>
                <c:pt idx="27724">
                  <c:v>7.0925943750015987</c:v>
                </c:pt>
                <c:pt idx="27725">
                  <c:v>7.0930243750015993</c:v>
                </c:pt>
                <c:pt idx="27726">
                  <c:v>7.0933725000000001</c:v>
                </c:pt>
                <c:pt idx="27727">
                  <c:v>7.0937625000000004</c:v>
                </c:pt>
                <c:pt idx="27728">
                  <c:v>7.0942443750015993</c:v>
                </c:pt>
                <c:pt idx="27729">
                  <c:v>7.0945743750015993</c:v>
                </c:pt>
                <c:pt idx="27730">
                  <c:v>7.0949781250015986</c:v>
                </c:pt>
                <c:pt idx="27731">
                  <c:v>7.0953668750015986</c:v>
                </c:pt>
                <c:pt idx="27732">
                  <c:v>7.0956881250015993</c:v>
                </c:pt>
                <c:pt idx="27733">
                  <c:v>7.0960381250015994</c:v>
                </c:pt>
                <c:pt idx="27734">
                  <c:v>7.096459375001599</c:v>
                </c:pt>
                <c:pt idx="27735">
                  <c:v>7.0969106250015992</c:v>
                </c:pt>
                <c:pt idx="27736">
                  <c:v>7.0974593750015993</c:v>
                </c:pt>
                <c:pt idx="27737">
                  <c:v>7.0978737499999998</c:v>
                </c:pt>
                <c:pt idx="27738">
                  <c:v>7.0982500000000002</c:v>
                </c:pt>
                <c:pt idx="27739">
                  <c:v>7.0986031250015991</c:v>
                </c:pt>
                <c:pt idx="27740">
                  <c:v>7.0989562499999996</c:v>
                </c:pt>
                <c:pt idx="27741">
                  <c:v>7.0992800000000003</c:v>
                </c:pt>
                <c:pt idx="27742">
                  <c:v>7.0996174999999999</c:v>
                </c:pt>
                <c:pt idx="27743">
                  <c:v>7.0999549999999996</c:v>
                </c:pt>
                <c:pt idx="27744">
                  <c:v>7.100388125001599</c:v>
                </c:pt>
                <c:pt idx="27745">
                  <c:v>7.10087125</c:v>
                </c:pt>
                <c:pt idx="27746">
                  <c:v>7.1012456250015994</c:v>
                </c:pt>
                <c:pt idx="27747">
                  <c:v>7.1010387499999998</c:v>
                </c:pt>
                <c:pt idx="27748">
                  <c:v>7.1006381250015993</c:v>
                </c:pt>
                <c:pt idx="27749">
                  <c:v>7.1002700000000001</c:v>
                </c:pt>
                <c:pt idx="27750">
                  <c:v>7.0999249999999998</c:v>
                </c:pt>
                <c:pt idx="27751">
                  <c:v>7.0995418750015986</c:v>
                </c:pt>
                <c:pt idx="27752">
                  <c:v>7.0991137499999999</c:v>
                </c:pt>
                <c:pt idx="27753">
                  <c:v>7.098745625001599</c:v>
                </c:pt>
                <c:pt idx="27754">
                  <c:v>7.0982824999999998</c:v>
                </c:pt>
                <c:pt idx="27755">
                  <c:v>7.0978806250015989</c:v>
                </c:pt>
                <c:pt idx="27756">
                  <c:v>7.0972231250015989</c:v>
                </c:pt>
                <c:pt idx="27757">
                  <c:v>7.0968200000000001</c:v>
                </c:pt>
                <c:pt idx="27758">
                  <c:v>7.0964074999999998</c:v>
                </c:pt>
                <c:pt idx="27759">
                  <c:v>7.0960187499999998</c:v>
                </c:pt>
                <c:pt idx="27760">
                  <c:v>7.0956806250015987</c:v>
                </c:pt>
                <c:pt idx="27761">
                  <c:v>7.0951293750015987</c:v>
                </c:pt>
                <c:pt idx="27762">
                  <c:v>7.0946606250015991</c:v>
                </c:pt>
                <c:pt idx="27763">
                  <c:v>7.0942749999999997</c:v>
                </c:pt>
                <c:pt idx="27764">
                  <c:v>7.0938681250015989</c:v>
                </c:pt>
                <c:pt idx="27765">
                  <c:v>7.0940868750015991</c:v>
                </c:pt>
                <c:pt idx="27766">
                  <c:v>7.0944343750015992</c:v>
                </c:pt>
                <c:pt idx="27767">
                  <c:v>7.0947825</c:v>
                </c:pt>
                <c:pt idx="27768">
                  <c:v>7.0951818750015994</c:v>
                </c:pt>
                <c:pt idx="27769">
                  <c:v>7.0955700000000004</c:v>
                </c:pt>
                <c:pt idx="27770">
                  <c:v>7.0959612500000002</c:v>
                </c:pt>
                <c:pt idx="27771">
                  <c:v>7.0964650000000002</c:v>
                </c:pt>
                <c:pt idx="27772">
                  <c:v>7.0969237500000002</c:v>
                </c:pt>
                <c:pt idx="27773">
                  <c:v>7.0973262500000001</c:v>
                </c:pt>
                <c:pt idx="27774">
                  <c:v>7.0976893750015986</c:v>
                </c:pt>
                <c:pt idx="27775">
                  <c:v>7.0980856250015991</c:v>
                </c:pt>
                <c:pt idx="27776">
                  <c:v>7.0985631250015988</c:v>
                </c:pt>
                <c:pt idx="27777">
                  <c:v>7.0989337499999996</c:v>
                </c:pt>
                <c:pt idx="27778">
                  <c:v>7.0993925000000004</c:v>
                </c:pt>
                <c:pt idx="27779">
                  <c:v>7.0998518750015993</c:v>
                </c:pt>
                <c:pt idx="27780">
                  <c:v>7.1002324999999997</c:v>
                </c:pt>
                <c:pt idx="27781">
                  <c:v>7.1005925000000003</c:v>
                </c:pt>
                <c:pt idx="27782">
                  <c:v>7.10098875</c:v>
                </c:pt>
                <c:pt idx="27783">
                  <c:v>7.1013531250015989</c:v>
                </c:pt>
                <c:pt idx="27784">
                  <c:v>7.1017025</c:v>
                </c:pt>
                <c:pt idx="27785">
                  <c:v>7.1020862500000002</c:v>
                </c:pt>
                <c:pt idx="27786">
                  <c:v>7.1025524999999998</c:v>
                </c:pt>
                <c:pt idx="27787">
                  <c:v>7.1030375000000001</c:v>
                </c:pt>
                <c:pt idx="27788">
                  <c:v>7.103566875001599</c:v>
                </c:pt>
                <c:pt idx="27789">
                  <c:v>7.1039818750015993</c:v>
                </c:pt>
                <c:pt idx="27790">
                  <c:v>7.1043193750015989</c:v>
                </c:pt>
                <c:pt idx="27791">
                  <c:v>7.1048287500000002</c:v>
                </c:pt>
                <c:pt idx="27792">
                  <c:v>7.1053562499999998</c:v>
                </c:pt>
                <c:pt idx="27793">
                  <c:v>7.1057325000000002</c:v>
                </c:pt>
                <c:pt idx="27794">
                  <c:v>7.1061949999999996</c:v>
                </c:pt>
                <c:pt idx="27795">
                  <c:v>7.1065268750015989</c:v>
                </c:pt>
                <c:pt idx="27796">
                  <c:v>7.1069043750015988</c:v>
                </c:pt>
                <c:pt idx="27797">
                  <c:v>7.1065781250015991</c:v>
                </c:pt>
                <c:pt idx="27798">
                  <c:v>7.1062481250015992</c:v>
                </c:pt>
                <c:pt idx="27799">
                  <c:v>7.1058824999999999</c:v>
                </c:pt>
                <c:pt idx="27800">
                  <c:v>7.1053412500000004</c:v>
                </c:pt>
                <c:pt idx="27801">
                  <c:v>7.1044875000000003</c:v>
                </c:pt>
                <c:pt idx="27802">
                  <c:v>7.1033856250015992</c:v>
                </c:pt>
                <c:pt idx="27803">
                  <c:v>7.1020137500000002</c:v>
                </c:pt>
                <c:pt idx="27804">
                  <c:v>7.1004868750015993</c:v>
                </c:pt>
                <c:pt idx="27805">
                  <c:v>7.098899375001599</c:v>
                </c:pt>
                <c:pt idx="27806">
                  <c:v>7.0971137500000001</c:v>
                </c:pt>
                <c:pt idx="27807">
                  <c:v>7.0951631250015987</c:v>
                </c:pt>
                <c:pt idx="27808">
                  <c:v>7.0931749999999996</c:v>
                </c:pt>
                <c:pt idx="27809">
                  <c:v>7.0911499999999998</c:v>
                </c:pt>
                <c:pt idx="27810">
                  <c:v>7.0891693750015987</c:v>
                </c:pt>
                <c:pt idx="27811">
                  <c:v>7.0874218750015991</c:v>
                </c:pt>
                <c:pt idx="27812">
                  <c:v>7.0859712500000001</c:v>
                </c:pt>
                <c:pt idx="27813">
                  <c:v>7.0847137499999997</c:v>
                </c:pt>
                <c:pt idx="27814">
                  <c:v>7.0835699999999999</c:v>
                </c:pt>
                <c:pt idx="27815">
                  <c:v>7.0825212500000001</c:v>
                </c:pt>
                <c:pt idx="27816">
                  <c:v>7.0816606250015992</c:v>
                </c:pt>
                <c:pt idx="27817">
                  <c:v>7.0809893750015993</c:v>
                </c:pt>
                <c:pt idx="27818">
                  <c:v>7.0805400000000001</c:v>
                </c:pt>
                <c:pt idx="27819">
                  <c:v>7.0801737500000002</c:v>
                </c:pt>
                <c:pt idx="27820">
                  <c:v>7.0797743750015991</c:v>
                </c:pt>
                <c:pt idx="27821">
                  <c:v>7.0794275000000004</c:v>
                </c:pt>
                <c:pt idx="27822">
                  <c:v>7.0790918750015992</c:v>
                </c:pt>
                <c:pt idx="27823">
                  <c:v>7.07874625</c:v>
                </c:pt>
                <c:pt idx="27824">
                  <c:v>7.0783162500000003</c:v>
                </c:pt>
                <c:pt idx="27825">
                  <c:v>7.0778468750015993</c:v>
                </c:pt>
                <c:pt idx="27826">
                  <c:v>7.0782256250015987</c:v>
                </c:pt>
                <c:pt idx="27827">
                  <c:v>7.0785756250015988</c:v>
                </c:pt>
                <c:pt idx="27828">
                  <c:v>7.0789843750015988</c:v>
                </c:pt>
                <c:pt idx="27829">
                  <c:v>7.0793281250015987</c:v>
                </c:pt>
                <c:pt idx="27830">
                  <c:v>7.0797112499999999</c:v>
                </c:pt>
                <c:pt idx="27831">
                  <c:v>7.0801593750015988</c:v>
                </c:pt>
                <c:pt idx="27832">
                  <c:v>7.0805224999999998</c:v>
                </c:pt>
                <c:pt idx="27833">
                  <c:v>7.0808499999999999</c:v>
                </c:pt>
                <c:pt idx="27834">
                  <c:v>7.08127</c:v>
                </c:pt>
                <c:pt idx="27835">
                  <c:v>7.0817125000000001</c:v>
                </c:pt>
                <c:pt idx="27836">
                  <c:v>7.0821325000000002</c:v>
                </c:pt>
                <c:pt idx="27837">
                  <c:v>7.0825356250015989</c:v>
                </c:pt>
                <c:pt idx="27838">
                  <c:v>7.0830149999999996</c:v>
                </c:pt>
                <c:pt idx="27839">
                  <c:v>7.0834112500000002</c:v>
                </c:pt>
                <c:pt idx="27840">
                  <c:v>7.0839037500000002</c:v>
                </c:pt>
                <c:pt idx="27841">
                  <c:v>7.0842887499999998</c:v>
                </c:pt>
                <c:pt idx="27842">
                  <c:v>7.0848606250015989</c:v>
                </c:pt>
                <c:pt idx="27843">
                  <c:v>7.0853099999999998</c:v>
                </c:pt>
                <c:pt idx="27844">
                  <c:v>7.0857381250015994</c:v>
                </c:pt>
                <c:pt idx="27845">
                  <c:v>7.0861324999999997</c:v>
                </c:pt>
                <c:pt idx="27846">
                  <c:v>7.0865612499999999</c:v>
                </c:pt>
                <c:pt idx="27847">
                  <c:v>7.0870718750015991</c:v>
                </c:pt>
                <c:pt idx="27848">
                  <c:v>7.0874424999999999</c:v>
                </c:pt>
                <c:pt idx="27849">
                  <c:v>7.0877868750015987</c:v>
                </c:pt>
                <c:pt idx="27850">
                  <c:v>7.0881987500000001</c:v>
                </c:pt>
                <c:pt idx="27851">
                  <c:v>7.0886231250015994</c:v>
                </c:pt>
                <c:pt idx="27852">
                  <c:v>7.0890381250015988</c:v>
                </c:pt>
                <c:pt idx="27853">
                  <c:v>7.0896106250015993</c:v>
                </c:pt>
                <c:pt idx="27854">
                  <c:v>7.0899574999999997</c:v>
                </c:pt>
                <c:pt idx="27855">
                  <c:v>7.0903256250015989</c:v>
                </c:pt>
                <c:pt idx="27856">
                  <c:v>7.0907162499999998</c:v>
                </c:pt>
                <c:pt idx="27857">
                  <c:v>7.0910468750015987</c:v>
                </c:pt>
                <c:pt idx="27858">
                  <c:v>7.0914043750015994</c:v>
                </c:pt>
                <c:pt idx="27859">
                  <c:v>7.0917874999999997</c:v>
                </c:pt>
                <c:pt idx="27860">
                  <c:v>7.0921612500000002</c:v>
                </c:pt>
                <c:pt idx="27861">
                  <c:v>7.0925006250015992</c:v>
                </c:pt>
                <c:pt idx="27862">
                  <c:v>7.0929106250015987</c:v>
                </c:pt>
                <c:pt idx="27863">
                  <c:v>7.093409375001599</c:v>
                </c:pt>
                <c:pt idx="27864">
                  <c:v>7.0938368750015988</c:v>
                </c:pt>
                <c:pt idx="27865">
                  <c:v>7.0934881250015991</c:v>
                </c:pt>
                <c:pt idx="27866">
                  <c:v>7.093045625001599</c:v>
                </c:pt>
                <c:pt idx="27867">
                  <c:v>7.0924518750015988</c:v>
                </c:pt>
                <c:pt idx="27868">
                  <c:v>7.0920337499999997</c:v>
                </c:pt>
                <c:pt idx="27869">
                  <c:v>7.09162625</c:v>
                </c:pt>
                <c:pt idx="27870">
                  <c:v>7.0919737500000002</c:v>
                </c:pt>
                <c:pt idx="27871">
                  <c:v>7.0922981250015988</c:v>
                </c:pt>
                <c:pt idx="27872">
                  <c:v>7.0926562500000001</c:v>
                </c:pt>
                <c:pt idx="27873">
                  <c:v>7.0930931250015989</c:v>
                </c:pt>
                <c:pt idx="27874">
                  <c:v>7.0934993750015991</c:v>
                </c:pt>
                <c:pt idx="27875">
                  <c:v>7.0939825000000001</c:v>
                </c:pt>
                <c:pt idx="27876">
                  <c:v>7.0944843750015991</c:v>
                </c:pt>
                <c:pt idx="27877">
                  <c:v>7.0948631250015994</c:v>
                </c:pt>
                <c:pt idx="27878">
                  <c:v>7.0944450000000003</c:v>
                </c:pt>
                <c:pt idx="27879">
                  <c:v>7.09409125</c:v>
                </c:pt>
                <c:pt idx="27880">
                  <c:v>7.0937324999999998</c:v>
                </c:pt>
                <c:pt idx="27881">
                  <c:v>7.093384375001599</c:v>
                </c:pt>
                <c:pt idx="27882">
                  <c:v>7.092928125001599</c:v>
                </c:pt>
                <c:pt idx="27883">
                  <c:v>7.0924899999999997</c:v>
                </c:pt>
                <c:pt idx="27884">
                  <c:v>7.0921112500000003</c:v>
                </c:pt>
                <c:pt idx="27885">
                  <c:v>7.0917156250015987</c:v>
                </c:pt>
                <c:pt idx="27886">
                  <c:v>7.091391875001599</c:v>
                </c:pt>
                <c:pt idx="27887">
                  <c:v>7.0910556250015988</c:v>
                </c:pt>
                <c:pt idx="27888">
                  <c:v>7.0906687499999999</c:v>
                </c:pt>
                <c:pt idx="27889">
                  <c:v>7.0902075</c:v>
                </c:pt>
                <c:pt idx="27890">
                  <c:v>7.0897724999999996</c:v>
                </c:pt>
                <c:pt idx="27891">
                  <c:v>7.0893437500000003</c:v>
                </c:pt>
                <c:pt idx="27892">
                  <c:v>7.0888774999999997</c:v>
                </c:pt>
                <c:pt idx="27893">
                  <c:v>7.0885031250015986</c:v>
                </c:pt>
                <c:pt idx="27894">
                  <c:v>7.0881193750015994</c:v>
                </c:pt>
                <c:pt idx="27895">
                  <c:v>7.0877331250015994</c:v>
                </c:pt>
                <c:pt idx="27896">
                  <c:v>7.0874062499999999</c:v>
                </c:pt>
                <c:pt idx="27897">
                  <c:v>7.08773125</c:v>
                </c:pt>
                <c:pt idx="27898">
                  <c:v>7.0880637499999999</c:v>
                </c:pt>
                <c:pt idx="27899">
                  <c:v>7.0885487500000002</c:v>
                </c:pt>
                <c:pt idx="27900">
                  <c:v>7.0888943750015994</c:v>
                </c:pt>
                <c:pt idx="27901">
                  <c:v>7.0892237500000004</c:v>
                </c:pt>
                <c:pt idx="27902">
                  <c:v>7.0894618750015992</c:v>
                </c:pt>
                <c:pt idx="27903">
                  <c:v>7.0898118750015993</c:v>
                </c:pt>
                <c:pt idx="27904">
                  <c:v>7.0901643750015992</c:v>
                </c:pt>
                <c:pt idx="27905">
                  <c:v>7.0906574999999998</c:v>
                </c:pt>
                <c:pt idx="27906">
                  <c:v>7.0911362499999999</c:v>
                </c:pt>
                <c:pt idx="27907">
                  <c:v>7.0915606250015992</c:v>
                </c:pt>
                <c:pt idx="27908">
                  <c:v>7.0920231250015986</c:v>
                </c:pt>
                <c:pt idx="27909">
                  <c:v>7.0924618750015993</c:v>
                </c:pt>
                <c:pt idx="27910">
                  <c:v>7.0921337500000003</c:v>
                </c:pt>
                <c:pt idx="27911">
                  <c:v>7.0917406250015986</c:v>
                </c:pt>
                <c:pt idx="27912">
                  <c:v>7.0913300000000001</c:v>
                </c:pt>
                <c:pt idx="27913">
                  <c:v>7.0909224999999996</c:v>
                </c:pt>
                <c:pt idx="27914">
                  <c:v>7.0905781250015991</c:v>
                </c:pt>
                <c:pt idx="27915">
                  <c:v>7.0899912499999997</c:v>
                </c:pt>
                <c:pt idx="27916">
                  <c:v>7.0896681250015989</c:v>
                </c:pt>
                <c:pt idx="27917">
                  <c:v>7.0891675000000003</c:v>
                </c:pt>
                <c:pt idx="27918">
                  <c:v>7.0886843750015993</c:v>
                </c:pt>
                <c:pt idx="27919">
                  <c:v>7.0883124999999998</c:v>
                </c:pt>
                <c:pt idx="27920">
                  <c:v>7.0878768750015988</c:v>
                </c:pt>
                <c:pt idx="27921">
                  <c:v>7.0875043750015987</c:v>
                </c:pt>
                <c:pt idx="27922">
                  <c:v>7.0873987500000002</c:v>
                </c:pt>
                <c:pt idx="27923">
                  <c:v>7.0870137499999997</c:v>
                </c:pt>
                <c:pt idx="27924">
                  <c:v>7.086615625001599</c:v>
                </c:pt>
                <c:pt idx="27925">
                  <c:v>7.0862762500000001</c:v>
                </c:pt>
                <c:pt idx="27926">
                  <c:v>7.0859231250015986</c:v>
                </c:pt>
                <c:pt idx="27927">
                  <c:v>7.086369375001599</c:v>
                </c:pt>
                <c:pt idx="27928">
                  <c:v>7.0868349999999998</c:v>
                </c:pt>
                <c:pt idx="27929">
                  <c:v>7.0871593750015993</c:v>
                </c:pt>
                <c:pt idx="27930">
                  <c:v>7.0876806250015987</c:v>
                </c:pt>
                <c:pt idx="27931">
                  <c:v>7.0881431250015989</c:v>
                </c:pt>
                <c:pt idx="27932">
                  <c:v>7.0885531250015994</c:v>
                </c:pt>
                <c:pt idx="27933">
                  <c:v>7.0888875000000002</c:v>
                </c:pt>
                <c:pt idx="27934">
                  <c:v>7.0894112500000004</c:v>
                </c:pt>
                <c:pt idx="27935">
                  <c:v>7.0899268750015993</c:v>
                </c:pt>
                <c:pt idx="27936">
                  <c:v>7.0903850000000004</c:v>
                </c:pt>
                <c:pt idx="27937">
                  <c:v>7.0907268750015993</c:v>
                </c:pt>
                <c:pt idx="27938">
                  <c:v>7.0911462500000004</c:v>
                </c:pt>
                <c:pt idx="27939">
                  <c:v>7.0914937499999997</c:v>
                </c:pt>
                <c:pt idx="27940">
                  <c:v>7.0919106250015993</c:v>
                </c:pt>
                <c:pt idx="27941">
                  <c:v>7.0923693750015993</c:v>
                </c:pt>
                <c:pt idx="27942">
                  <c:v>7.0928187500000002</c:v>
                </c:pt>
                <c:pt idx="27943">
                  <c:v>7.0932662500000001</c:v>
                </c:pt>
                <c:pt idx="27944">
                  <c:v>7.0937662499999998</c:v>
                </c:pt>
                <c:pt idx="27945">
                  <c:v>7.0941068750015992</c:v>
                </c:pt>
                <c:pt idx="27946">
                  <c:v>7.0945068750015992</c:v>
                </c:pt>
                <c:pt idx="27947">
                  <c:v>7.0949600000000004</c:v>
                </c:pt>
                <c:pt idx="27948">
                  <c:v>7.0953625000000002</c:v>
                </c:pt>
                <c:pt idx="27949">
                  <c:v>7.095894375001599</c:v>
                </c:pt>
                <c:pt idx="27950">
                  <c:v>7.0962343750015986</c:v>
                </c:pt>
                <c:pt idx="27951">
                  <c:v>7.0958337499999997</c:v>
                </c:pt>
                <c:pt idx="27952">
                  <c:v>7.095471875001599</c:v>
                </c:pt>
                <c:pt idx="27953">
                  <c:v>7.0949543750015991</c:v>
                </c:pt>
                <c:pt idx="27954">
                  <c:v>7.0945493750015993</c:v>
                </c:pt>
                <c:pt idx="27955">
                  <c:v>7.0940349999999999</c:v>
                </c:pt>
                <c:pt idx="27956">
                  <c:v>7.0934462500000004</c:v>
                </c:pt>
                <c:pt idx="27957">
                  <c:v>7.0926543750015991</c:v>
                </c:pt>
                <c:pt idx="27958">
                  <c:v>7.0917874999999997</c:v>
                </c:pt>
                <c:pt idx="27959">
                  <c:v>7.0907906250015991</c:v>
                </c:pt>
                <c:pt idx="27960">
                  <c:v>7.0897787499999998</c:v>
                </c:pt>
                <c:pt idx="27961">
                  <c:v>7.088705</c:v>
                </c:pt>
                <c:pt idx="27962">
                  <c:v>7.0876568750015991</c:v>
                </c:pt>
                <c:pt idx="27963">
                  <c:v>7.0865068750015991</c:v>
                </c:pt>
                <c:pt idx="27964">
                  <c:v>7.0853787500000003</c:v>
                </c:pt>
                <c:pt idx="27965">
                  <c:v>7.084363125001599</c:v>
                </c:pt>
                <c:pt idx="27966">
                  <c:v>7.0834562500000002</c:v>
                </c:pt>
                <c:pt idx="27967">
                  <c:v>7.0825731250015993</c:v>
                </c:pt>
                <c:pt idx="27968">
                  <c:v>7.0817600000000001</c:v>
                </c:pt>
                <c:pt idx="27969">
                  <c:v>7.0809587499999997</c:v>
                </c:pt>
                <c:pt idx="27970">
                  <c:v>7.0801381250015991</c:v>
                </c:pt>
                <c:pt idx="27971">
                  <c:v>7.0793343750015989</c:v>
                </c:pt>
                <c:pt idx="27972">
                  <c:v>7.07855875</c:v>
                </c:pt>
                <c:pt idx="27973">
                  <c:v>7.0778949999999998</c:v>
                </c:pt>
                <c:pt idx="27974">
                  <c:v>7.0773531250015989</c:v>
                </c:pt>
                <c:pt idx="27975">
                  <c:v>7.07677625</c:v>
                </c:pt>
                <c:pt idx="27976">
                  <c:v>7.0762018750015994</c:v>
                </c:pt>
                <c:pt idx="27977">
                  <c:v>7.0758043750015993</c:v>
                </c:pt>
                <c:pt idx="27978">
                  <c:v>7.0754306250015988</c:v>
                </c:pt>
                <c:pt idx="27979">
                  <c:v>7.0750237499999997</c:v>
                </c:pt>
                <c:pt idx="27980">
                  <c:v>7.0746812500000003</c:v>
                </c:pt>
                <c:pt idx="27981">
                  <c:v>7.0751150000000003</c:v>
                </c:pt>
                <c:pt idx="27982">
                  <c:v>7.07553125</c:v>
                </c:pt>
                <c:pt idx="27983">
                  <c:v>7.0758768750015992</c:v>
                </c:pt>
                <c:pt idx="27984">
                  <c:v>7.0762087500000002</c:v>
                </c:pt>
                <c:pt idx="27985">
                  <c:v>7.0766862499999998</c:v>
                </c:pt>
                <c:pt idx="27986">
                  <c:v>7.0771525000000004</c:v>
                </c:pt>
                <c:pt idx="27987">
                  <c:v>7.0775881250015988</c:v>
                </c:pt>
                <c:pt idx="27988">
                  <c:v>7.0779543750015987</c:v>
                </c:pt>
                <c:pt idx="27989">
                  <c:v>7.0783193750015991</c:v>
                </c:pt>
                <c:pt idx="27990">
                  <c:v>7.078805</c:v>
                </c:pt>
                <c:pt idx="27991">
                  <c:v>7.0792018750015986</c:v>
                </c:pt>
                <c:pt idx="27992">
                  <c:v>7.07963875</c:v>
                </c:pt>
                <c:pt idx="27993">
                  <c:v>7.0801449999999999</c:v>
                </c:pt>
                <c:pt idx="27994">
                  <c:v>7.08060125</c:v>
                </c:pt>
                <c:pt idx="27995">
                  <c:v>7.081035</c:v>
                </c:pt>
                <c:pt idx="27996">
                  <c:v>7.0814937499999999</c:v>
                </c:pt>
                <c:pt idx="27997">
                  <c:v>7.0818174999999997</c:v>
                </c:pt>
                <c:pt idx="27998">
                  <c:v>7.0823049999999999</c:v>
                </c:pt>
                <c:pt idx="27999">
                  <c:v>7.0826475000000002</c:v>
                </c:pt>
                <c:pt idx="28000">
                  <c:v>7.0824706250015987</c:v>
                </c:pt>
                <c:pt idx="28001">
                  <c:v>7.0828256250015986</c:v>
                </c:pt>
                <c:pt idx="28002">
                  <c:v>7.0831737500000003</c:v>
                </c:pt>
                <c:pt idx="28003">
                  <c:v>7.0835100000000004</c:v>
                </c:pt>
                <c:pt idx="28004">
                  <c:v>7.0836112499999997</c:v>
                </c:pt>
                <c:pt idx="28005">
                  <c:v>7.0839443750015993</c:v>
                </c:pt>
                <c:pt idx="28006">
                  <c:v>7.0842668750015987</c:v>
                </c:pt>
                <c:pt idx="28007">
                  <c:v>7.0845925000000003</c:v>
                </c:pt>
                <c:pt idx="28008">
                  <c:v>7.0849581250015987</c:v>
                </c:pt>
                <c:pt idx="28009">
                  <c:v>7.0853481250015991</c:v>
                </c:pt>
                <c:pt idx="28010">
                  <c:v>7.085736875001599</c:v>
                </c:pt>
                <c:pt idx="28011">
                  <c:v>7.0861925000000001</c:v>
                </c:pt>
                <c:pt idx="28012">
                  <c:v>7.0866612499999997</c:v>
                </c:pt>
                <c:pt idx="28013">
                  <c:v>7.0871149999999998</c:v>
                </c:pt>
                <c:pt idx="28014">
                  <c:v>7.0875631250015987</c:v>
                </c:pt>
                <c:pt idx="28015">
                  <c:v>7.0879268750015987</c:v>
                </c:pt>
                <c:pt idx="28016">
                  <c:v>7.0882849999999999</c:v>
                </c:pt>
                <c:pt idx="28017">
                  <c:v>7.0886093750015986</c:v>
                </c:pt>
                <c:pt idx="28018">
                  <c:v>7.0889912500000003</c:v>
                </c:pt>
                <c:pt idx="28019">
                  <c:v>7.0893412500000004</c:v>
                </c:pt>
                <c:pt idx="28020">
                  <c:v>7.0889643750015994</c:v>
                </c:pt>
                <c:pt idx="28021">
                  <c:v>7.0886325000000001</c:v>
                </c:pt>
                <c:pt idx="28022">
                  <c:v>7.0882762499999998</c:v>
                </c:pt>
                <c:pt idx="28023">
                  <c:v>7.0879556250015989</c:v>
                </c:pt>
                <c:pt idx="28024">
                  <c:v>7.0875618750015992</c:v>
                </c:pt>
                <c:pt idx="28025">
                  <c:v>7.0871562499999996</c:v>
                </c:pt>
                <c:pt idx="28026">
                  <c:v>7.0867512499999998</c:v>
                </c:pt>
                <c:pt idx="28027">
                  <c:v>7.0863606250015989</c:v>
                </c:pt>
                <c:pt idx="28028">
                  <c:v>7.0858774999999996</c:v>
                </c:pt>
                <c:pt idx="28029">
                  <c:v>7.0852018750015988</c:v>
                </c:pt>
                <c:pt idx="28030">
                  <c:v>7.08456625</c:v>
                </c:pt>
                <c:pt idx="28031">
                  <c:v>7.0838225000000001</c:v>
                </c:pt>
                <c:pt idx="28032">
                  <c:v>7.0829962499999999</c:v>
                </c:pt>
                <c:pt idx="28033">
                  <c:v>7.0822806250015988</c:v>
                </c:pt>
                <c:pt idx="28034">
                  <c:v>7.0815962499999996</c:v>
                </c:pt>
                <c:pt idx="28035">
                  <c:v>7.0809568750015988</c:v>
                </c:pt>
                <c:pt idx="28036">
                  <c:v>7.0804900000000002</c:v>
                </c:pt>
                <c:pt idx="28037">
                  <c:v>7.0800687499999997</c:v>
                </c:pt>
                <c:pt idx="28038">
                  <c:v>7.0797112499999999</c:v>
                </c:pt>
                <c:pt idx="28039">
                  <c:v>7.0793425000000001</c:v>
                </c:pt>
                <c:pt idx="28040">
                  <c:v>7.0788768750015993</c:v>
                </c:pt>
                <c:pt idx="28041">
                  <c:v>7.0784537500000004</c:v>
                </c:pt>
                <c:pt idx="28042">
                  <c:v>7.0779081250015992</c:v>
                </c:pt>
                <c:pt idx="28043">
                  <c:v>7.0775862500000004</c:v>
                </c:pt>
                <c:pt idx="28044">
                  <c:v>7.0772187500000001</c:v>
                </c:pt>
                <c:pt idx="28045">
                  <c:v>7.0771293750015989</c:v>
                </c:pt>
                <c:pt idx="28046">
                  <c:v>7.077538125001599</c:v>
                </c:pt>
                <c:pt idx="28047">
                  <c:v>7.0779593750015986</c:v>
                </c:pt>
                <c:pt idx="28048">
                  <c:v>7.0783193750015991</c:v>
                </c:pt>
                <c:pt idx="28049">
                  <c:v>7.0786687500000003</c:v>
                </c:pt>
                <c:pt idx="28050">
                  <c:v>7.0790081250015993</c:v>
                </c:pt>
                <c:pt idx="28051">
                  <c:v>7.0794881250015989</c:v>
                </c:pt>
                <c:pt idx="28052">
                  <c:v>7.0795987499999997</c:v>
                </c:pt>
                <c:pt idx="28053">
                  <c:v>7.0800681250015991</c:v>
                </c:pt>
                <c:pt idx="28054">
                  <c:v>7.0804618750015988</c:v>
                </c:pt>
                <c:pt idx="28055">
                  <c:v>7.08081125</c:v>
                </c:pt>
                <c:pt idx="28056">
                  <c:v>7.0812425000000001</c:v>
                </c:pt>
                <c:pt idx="28057">
                  <c:v>7.0817012500000001</c:v>
                </c:pt>
                <c:pt idx="28058">
                  <c:v>7.0820575000000003</c:v>
                </c:pt>
                <c:pt idx="28059">
                  <c:v>7.0823781250015987</c:v>
                </c:pt>
                <c:pt idx="28060">
                  <c:v>7.0827562500000001</c:v>
                </c:pt>
                <c:pt idx="28061">
                  <c:v>7.0831243750015993</c:v>
                </c:pt>
                <c:pt idx="28062">
                  <c:v>7.0834643750015989</c:v>
                </c:pt>
                <c:pt idx="28063">
                  <c:v>7.0838074999999998</c:v>
                </c:pt>
                <c:pt idx="28064">
                  <c:v>7.0840493750015989</c:v>
                </c:pt>
                <c:pt idx="28065">
                  <c:v>7.0842237499999996</c:v>
                </c:pt>
                <c:pt idx="28066">
                  <c:v>7.0838749999999999</c:v>
                </c:pt>
                <c:pt idx="28067">
                  <c:v>7.083545</c:v>
                </c:pt>
                <c:pt idx="28068">
                  <c:v>7.083215625001599</c:v>
                </c:pt>
                <c:pt idx="28069">
                  <c:v>7.0828106250015992</c:v>
                </c:pt>
                <c:pt idx="28070">
                  <c:v>7.0824081250015993</c:v>
                </c:pt>
                <c:pt idx="28071">
                  <c:v>7.0824337499999999</c:v>
                </c:pt>
                <c:pt idx="28072">
                  <c:v>7.0828024999999997</c:v>
                </c:pt>
                <c:pt idx="28073">
                  <c:v>7.0831487500000003</c:v>
                </c:pt>
                <c:pt idx="28074">
                  <c:v>7.0836062499999999</c:v>
                </c:pt>
                <c:pt idx="28075">
                  <c:v>7.0832943750015991</c:v>
                </c:pt>
                <c:pt idx="28076">
                  <c:v>7.083615</c:v>
                </c:pt>
                <c:pt idx="28077">
                  <c:v>7.0839618750015987</c:v>
                </c:pt>
                <c:pt idx="28078">
                  <c:v>7.0843056250015994</c:v>
                </c:pt>
                <c:pt idx="28079">
                  <c:v>7.0846475</c:v>
                </c:pt>
                <c:pt idx="28080">
                  <c:v>7.0850350000000004</c:v>
                </c:pt>
                <c:pt idx="28081">
                  <c:v>7.0854274999999998</c:v>
                </c:pt>
                <c:pt idx="28082">
                  <c:v>7.0857599999999996</c:v>
                </c:pt>
                <c:pt idx="28083">
                  <c:v>7.0861262500000004</c:v>
                </c:pt>
                <c:pt idx="28084">
                  <c:v>7.0857056250015988</c:v>
                </c:pt>
                <c:pt idx="28085">
                  <c:v>7.0858249999999998</c:v>
                </c:pt>
                <c:pt idx="28086">
                  <c:v>7.0860331250015989</c:v>
                </c:pt>
                <c:pt idx="28087">
                  <c:v>7.0855837499999996</c:v>
                </c:pt>
                <c:pt idx="28088">
                  <c:v>7.0851143750015986</c:v>
                </c:pt>
                <c:pt idx="28089">
                  <c:v>7.0845725000000002</c:v>
                </c:pt>
                <c:pt idx="28090">
                  <c:v>7.0840987499999999</c:v>
                </c:pt>
                <c:pt idx="28091">
                  <c:v>7.0836024999999996</c:v>
                </c:pt>
                <c:pt idx="28092">
                  <c:v>7.0830624999999996</c:v>
                </c:pt>
                <c:pt idx="28093">
                  <c:v>7.0824968750015991</c:v>
                </c:pt>
                <c:pt idx="28094">
                  <c:v>7.0820237500000003</c:v>
                </c:pt>
                <c:pt idx="28095">
                  <c:v>7.0813781250015992</c:v>
                </c:pt>
                <c:pt idx="28096">
                  <c:v>7.0807512499999996</c:v>
                </c:pt>
                <c:pt idx="28097">
                  <c:v>7.0799512499999997</c:v>
                </c:pt>
                <c:pt idx="28098">
                  <c:v>7.0790306250015993</c:v>
                </c:pt>
                <c:pt idx="28099">
                  <c:v>7.0781425000000002</c:v>
                </c:pt>
                <c:pt idx="28100">
                  <c:v>7.0775206250015987</c:v>
                </c:pt>
                <c:pt idx="28101">
                  <c:v>7.0768025000000003</c:v>
                </c:pt>
                <c:pt idx="28102">
                  <c:v>7.0761200000000004</c:v>
                </c:pt>
                <c:pt idx="28103">
                  <c:v>7.0754993750015993</c:v>
                </c:pt>
                <c:pt idx="28104">
                  <c:v>7.0747875000000002</c:v>
                </c:pt>
                <c:pt idx="28105">
                  <c:v>7.0742525000000001</c:v>
                </c:pt>
                <c:pt idx="28106">
                  <c:v>7.07384375</c:v>
                </c:pt>
                <c:pt idx="28107">
                  <c:v>7.0734775000000001</c:v>
                </c:pt>
                <c:pt idx="28108">
                  <c:v>7.0730943750015989</c:v>
                </c:pt>
                <c:pt idx="28109">
                  <c:v>7.0725949999999997</c:v>
                </c:pt>
                <c:pt idx="28110">
                  <c:v>7.07219</c:v>
                </c:pt>
                <c:pt idx="28111">
                  <c:v>7.0717425</c:v>
                </c:pt>
                <c:pt idx="28112">
                  <c:v>7.071401875001599</c:v>
                </c:pt>
                <c:pt idx="28113">
                  <c:v>7.0709818750015989</c:v>
                </c:pt>
                <c:pt idx="28114">
                  <c:v>7.0706106250015992</c:v>
                </c:pt>
                <c:pt idx="28115">
                  <c:v>7.0705143750015989</c:v>
                </c:pt>
                <c:pt idx="28116">
                  <c:v>7.0709106250015994</c:v>
                </c:pt>
                <c:pt idx="28117">
                  <c:v>7.0712937499999997</c:v>
                </c:pt>
                <c:pt idx="28118">
                  <c:v>7.0716581250015986</c:v>
                </c:pt>
                <c:pt idx="28119">
                  <c:v>7.0720556250015987</c:v>
                </c:pt>
                <c:pt idx="28120">
                  <c:v>7.0725300000000004</c:v>
                </c:pt>
                <c:pt idx="28121">
                  <c:v>7.0729187500000004</c:v>
                </c:pt>
                <c:pt idx="28122">
                  <c:v>7.0732456250015989</c:v>
                </c:pt>
                <c:pt idx="28123">
                  <c:v>7.0736800000000004</c:v>
                </c:pt>
                <c:pt idx="28124">
                  <c:v>7.0741781250015991</c:v>
                </c:pt>
                <c:pt idx="28125">
                  <c:v>7.0745593750015994</c:v>
                </c:pt>
                <c:pt idx="28126">
                  <c:v>7.0744431250015989</c:v>
                </c:pt>
                <c:pt idx="28127">
                  <c:v>7.0740212500000004</c:v>
                </c:pt>
                <c:pt idx="28128">
                  <c:v>7.0736831250015992</c:v>
                </c:pt>
                <c:pt idx="28129">
                  <c:v>7.0739537500000003</c:v>
                </c:pt>
                <c:pt idx="28130">
                  <c:v>7.0743056250015988</c:v>
                </c:pt>
                <c:pt idx="28131">
                  <c:v>7.0747612499999999</c:v>
                </c:pt>
                <c:pt idx="28132">
                  <c:v>7.075143125001599</c:v>
                </c:pt>
                <c:pt idx="28133">
                  <c:v>7.0754793750015992</c:v>
                </c:pt>
                <c:pt idx="28134">
                  <c:v>7.0759237500000003</c:v>
                </c:pt>
                <c:pt idx="28135">
                  <c:v>7.0763299999999996</c:v>
                </c:pt>
                <c:pt idx="28136">
                  <c:v>7.0767175</c:v>
                </c:pt>
                <c:pt idx="28137">
                  <c:v>7.0770299999999997</c:v>
                </c:pt>
                <c:pt idx="28138">
                  <c:v>7.0775356250015991</c:v>
                </c:pt>
                <c:pt idx="28139">
                  <c:v>7.0779181250015988</c:v>
                </c:pt>
                <c:pt idx="28140">
                  <c:v>7.0783787499999997</c:v>
                </c:pt>
                <c:pt idx="28141">
                  <c:v>7.0787687500000001</c:v>
                </c:pt>
                <c:pt idx="28142">
                  <c:v>7.0791325000000001</c:v>
                </c:pt>
                <c:pt idx="28143">
                  <c:v>7.0794937500000001</c:v>
                </c:pt>
                <c:pt idx="28144">
                  <c:v>7.0791456250015994</c:v>
                </c:pt>
                <c:pt idx="28145">
                  <c:v>7.0787762499999998</c:v>
                </c:pt>
                <c:pt idx="28146">
                  <c:v>7.0783481250015994</c:v>
                </c:pt>
                <c:pt idx="28147">
                  <c:v>7.0779393750015993</c:v>
                </c:pt>
                <c:pt idx="28148">
                  <c:v>7.0773918750015987</c:v>
                </c:pt>
                <c:pt idx="28149">
                  <c:v>7.0769168750015989</c:v>
                </c:pt>
                <c:pt idx="28150">
                  <c:v>7.0764762499999998</c:v>
                </c:pt>
                <c:pt idx="28151">
                  <c:v>7.0761387500000001</c:v>
                </c:pt>
                <c:pt idx="28152">
                  <c:v>7.0757868750015991</c:v>
                </c:pt>
                <c:pt idx="28153">
                  <c:v>7.0751281250015987</c:v>
                </c:pt>
                <c:pt idx="28154">
                  <c:v>7.0747506250015988</c:v>
                </c:pt>
                <c:pt idx="28155">
                  <c:v>7.0740206250015989</c:v>
                </c:pt>
                <c:pt idx="28156">
                  <c:v>7.0736074999999996</c:v>
                </c:pt>
                <c:pt idx="28157">
                  <c:v>7.0732856250015992</c:v>
                </c:pt>
                <c:pt idx="28158">
                  <c:v>7.0729249999999997</c:v>
                </c:pt>
                <c:pt idx="28159">
                  <c:v>7.07252875</c:v>
                </c:pt>
                <c:pt idx="28160">
                  <c:v>7.0721337499999999</c:v>
                </c:pt>
                <c:pt idx="28161">
                  <c:v>7.0717918750015993</c:v>
                </c:pt>
                <c:pt idx="28162">
                  <c:v>7.07137875</c:v>
                </c:pt>
                <c:pt idx="28163">
                  <c:v>7.0708768750015993</c:v>
                </c:pt>
                <c:pt idx="28164">
                  <c:v>7.0704574999999998</c:v>
                </c:pt>
                <c:pt idx="28165">
                  <c:v>7.070055</c:v>
                </c:pt>
                <c:pt idx="28166">
                  <c:v>7.0696281250015991</c:v>
                </c:pt>
                <c:pt idx="28167">
                  <c:v>7.0692662500000001</c:v>
                </c:pt>
                <c:pt idx="28168">
                  <c:v>7.0696906250015994</c:v>
                </c:pt>
                <c:pt idx="28169">
                  <c:v>7.0700681250015993</c:v>
                </c:pt>
                <c:pt idx="28170">
                  <c:v>7.0705268750015993</c:v>
                </c:pt>
                <c:pt idx="28171">
                  <c:v>7.0710137499999997</c:v>
                </c:pt>
                <c:pt idx="28172">
                  <c:v>7.0715124999999999</c:v>
                </c:pt>
                <c:pt idx="28173">
                  <c:v>7.0718381250015989</c:v>
                </c:pt>
                <c:pt idx="28174">
                  <c:v>7.0722800000000001</c:v>
                </c:pt>
                <c:pt idx="28175">
                  <c:v>7.0727581250015987</c:v>
                </c:pt>
                <c:pt idx="28176">
                  <c:v>7.0732200000000001</c:v>
                </c:pt>
                <c:pt idx="28177">
                  <c:v>7.0731968750015994</c:v>
                </c:pt>
                <c:pt idx="28178">
                  <c:v>7.0736581250015993</c:v>
                </c:pt>
                <c:pt idx="28179">
                  <c:v>7.0740062500000001</c:v>
                </c:pt>
                <c:pt idx="28180">
                  <c:v>7.0744268750015991</c:v>
                </c:pt>
                <c:pt idx="28181">
                  <c:v>7.0747999999999998</c:v>
                </c:pt>
                <c:pt idx="28182">
                  <c:v>7.0751850000000003</c:v>
                </c:pt>
                <c:pt idx="28183">
                  <c:v>7.075531875001599</c:v>
                </c:pt>
                <c:pt idx="28184">
                  <c:v>7.0758725</c:v>
                </c:pt>
                <c:pt idx="28185">
                  <c:v>7.07633125</c:v>
                </c:pt>
                <c:pt idx="28186">
                  <c:v>7.0764075000000002</c:v>
                </c:pt>
                <c:pt idx="28187">
                  <c:v>7.0762462499999996</c:v>
                </c:pt>
                <c:pt idx="28188">
                  <c:v>7.0758806250015986</c:v>
                </c:pt>
                <c:pt idx="28189">
                  <c:v>7.075459375001599</c:v>
                </c:pt>
                <c:pt idx="28190">
                  <c:v>7.0751343750015989</c:v>
                </c:pt>
                <c:pt idx="28191">
                  <c:v>7.0747831250015993</c:v>
                </c:pt>
                <c:pt idx="28192">
                  <c:v>7.0742293750015994</c:v>
                </c:pt>
                <c:pt idx="28193">
                  <c:v>7.0737325000000002</c:v>
                </c:pt>
                <c:pt idx="28194">
                  <c:v>7.0732537500000001</c:v>
                </c:pt>
                <c:pt idx="28195">
                  <c:v>7.0726050000000003</c:v>
                </c:pt>
                <c:pt idx="28196">
                  <c:v>7.0719356250015988</c:v>
                </c:pt>
                <c:pt idx="28197">
                  <c:v>7.0712068750015993</c:v>
                </c:pt>
                <c:pt idx="28198">
                  <c:v>7.0704318750015993</c:v>
                </c:pt>
                <c:pt idx="28199">
                  <c:v>7.0698175000000001</c:v>
                </c:pt>
                <c:pt idx="28200">
                  <c:v>7.0693025</c:v>
                </c:pt>
                <c:pt idx="28201">
                  <c:v>7.0688649999999997</c:v>
                </c:pt>
                <c:pt idx="28202">
                  <c:v>7.0682781250015987</c:v>
                </c:pt>
                <c:pt idx="28203">
                  <c:v>7.0678450000000002</c:v>
                </c:pt>
                <c:pt idx="28204">
                  <c:v>7.0674243750015986</c:v>
                </c:pt>
                <c:pt idx="28205">
                  <c:v>7.0671037500000002</c:v>
                </c:pt>
                <c:pt idx="28206">
                  <c:v>7.0667656250015991</c:v>
                </c:pt>
                <c:pt idx="28207">
                  <c:v>7.0671581250015993</c:v>
                </c:pt>
                <c:pt idx="28208">
                  <c:v>7.0674837500000001</c:v>
                </c:pt>
                <c:pt idx="28209">
                  <c:v>7.0678431250015992</c:v>
                </c:pt>
                <c:pt idx="28210">
                  <c:v>7.0683175</c:v>
                </c:pt>
                <c:pt idx="28211">
                  <c:v>7.0686574999999996</c:v>
                </c:pt>
                <c:pt idx="28212">
                  <c:v>7.0691118750015987</c:v>
                </c:pt>
                <c:pt idx="28213">
                  <c:v>7.0695224999999997</c:v>
                </c:pt>
                <c:pt idx="28214">
                  <c:v>7.0699637500000003</c:v>
                </c:pt>
                <c:pt idx="28215">
                  <c:v>7.0704087500000004</c:v>
                </c:pt>
                <c:pt idx="28216">
                  <c:v>7.0707818750015994</c:v>
                </c:pt>
                <c:pt idx="28217">
                  <c:v>7.0713468750015993</c:v>
                </c:pt>
                <c:pt idx="28218">
                  <c:v>7.0717012500000003</c:v>
                </c:pt>
                <c:pt idx="28219">
                  <c:v>7.0720443750015987</c:v>
                </c:pt>
                <c:pt idx="28220">
                  <c:v>7.0724381250015993</c:v>
                </c:pt>
                <c:pt idx="28221">
                  <c:v>7.0728549999999997</c:v>
                </c:pt>
                <c:pt idx="28222">
                  <c:v>7.0733531250015993</c:v>
                </c:pt>
                <c:pt idx="28223">
                  <c:v>7.0738500000000002</c:v>
                </c:pt>
                <c:pt idx="28224">
                  <c:v>7.07423</c:v>
                </c:pt>
                <c:pt idx="28225">
                  <c:v>7.0746293750015994</c:v>
                </c:pt>
                <c:pt idx="28226">
                  <c:v>7.0750475000000002</c:v>
                </c:pt>
                <c:pt idx="28227">
                  <c:v>7.0754487499999996</c:v>
                </c:pt>
                <c:pt idx="28228">
                  <c:v>7.0758831250015986</c:v>
                </c:pt>
                <c:pt idx="28229">
                  <c:v>7.0762400000000003</c:v>
                </c:pt>
                <c:pt idx="28230">
                  <c:v>7.0766274999999998</c:v>
                </c:pt>
                <c:pt idx="28231">
                  <c:v>7.0770474999999999</c:v>
                </c:pt>
                <c:pt idx="28232">
                  <c:v>7.0774368750015988</c:v>
                </c:pt>
                <c:pt idx="28233">
                  <c:v>7.0777925000000002</c:v>
                </c:pt>
                <c:pt idx="28234">
                  <c:v>7.0782643750015986</c:v>
                </c:pt>
                <c:pt idx="28235">
                  <c:v>7.0785943750015994</c:v>
                </c:pt>
                <c:pt idx="28236">
                  <c:v>7.0790325000000003</c:v>
                </c:pt>
                <c:pt idx="28237">
                  <c:v>7.079485</c:v>
                </c:pt>
                <c:pt idx="28238">
                  <c:v>7.0798712500000001</c:v>
                </c:pt>
                <c:pt idx="28239">
                  <c:v>7.0802825</c:v>
                </c:pt>
                <c:pt idx="28240">
                  <c:v>7.0799087500000004</c:v>
                </c:pt>
                <c:pt idx="28241">
                  <c:v>7.0794525000000004</c:v>
                </c:pt>
                <c:pt idx="28242">
                  <c:v>7.0789831250015993</c:v>
                </c:pt>
                <c:pt idx="28243">
                  <c:v>7.0785262500000004</c:v>
                </c:pt>
                <c:pt idx="28244">
                  <c:v>7.0779793750015987</c:v>
                </c:pt>
                <c:pt idx="28245">
                  <c:v>7.0773531250015989</c:v>
                </c:pt>
                <c:pt idx="28246">
                  <c:v>7.0769118750015991</c:v>
                </c:pt>
                <c:pt idx="28247">
                  <c:v>7.0765162500000001</c:v>
                </c:pt>
                <c:pt idx="28248">
                  <c:v>7.0760100000000001</c:v>
                </c:pt>
                <c:pt idx="28249">
                  <c:v>7.0754006250015991</c:v>
                </c:pt>
                <c:pt idx="28250">
                  <c:v>7.0747943750015994</c:v>
                </c:pt>
                <c:pt idx="28251">
                  <c:v>7.0739206250015991</c:v>
                </c:pt>
                <c:pt idx="28252">
                  <c:v>7.0730950000000004</c:v>
                </c:pt>
                <c:pt idx="28253">
                  <c:v>7.0723450000000003</c:v>
                </c:pt>
                <c:pt idx="28254">
                  <c:v>7.0714568750015987</c:v>
                </c:pt>
                <c:pt idx="28255">
                  <c:v>7.0704225000000003</c:v>
                </c:pt>
                <c:pt idx="28256">
                  <c:v>7.0695031250015994</c:v>
                </c:pt>
                <c:pt idx="28257">
                  <c:v>7.0684556250015991</c:v>
                </c:pt>
                <c:pt idx="28258">
                  <c:v>7.0674225000000002</c:v>
                </c:pt>
                <c:pt idx="28259">
                  <c:v>7.0664862499999996</c:v>
                </c:pt>
                <c:pt idx="28260">
                  <c:v>7.0655400000000004</c:v>
                </c:pt>
                <c:pt idx="28261">
                  <c:v>7.0648406250015992</c:v>
                </c:pt>
                <c:pt idx="28262">
                  <c:v>7.0642262499999999</c:v>
                </c:pt>
                <c:pt idx="28263">
                  <c:v>7.0635581250015989</c:v>
                </c:pt>
                <c:pt idx="28264">
                  <c:v>7.0629881250015991</c:v>
                </c:pt>
                <c:pt idx="28265">
                  <c:v>7.0623624999999999</c:v>
                </c:pt>
                <c:pt idx="28266">
                  <c:v>7.0620143750015991</c:v>
                </c:pt>
                <c:pt idx="28267">
                  <c:v>7.0620775</c:v>
                </c:pt>
                <c:pt idx="28268">
                  <c:v>7.062405625001599</c:v>
                </c:pt>
                <c:pt idx="28269">
                  <c:v>7.0628000000000002</c:v>
                </c:pt>
                <c:pt idx="28270">
                  <c:v>7.0631356250015989</c:v>
                </c:pt>
                <c:pt idx="28271">
                  <c:v>7.0634793750015987</c:v>
                </c:pt>
                <c:pt idx="28272">
                  <c:v>7.0638474999999996</c:v>
                </c:pt>
                <c:pt idx="28273">
                  <c:v>7.064210625001599</c:v>
                </c:pt>
                <c:pt idx="28274">
                  <c:v>7.0645793750015988</c:v>
                </c:pt>
                <c:pt idx="28275">
                  <c:v>7.0650168750015991</c:v>
                </c:pt>
                <c:pt idx="28276">
                  <c:v>7.0653456250015987</c:v>
                </c:pt>
                <c:pt idx="28277">
                  <c:v>7.0656987500000001</c:v>
                </c:pt>
                <c:pt idx="28278">
                  <c:v>7.0661899999999997</c:v>
                </c:pt>
                <c:pt idx="28279">
                  <c:v>7.0666456250015992</c:v>
                </c:pt>
                <c:pt idx="28280">
                  <c:v>7.0671524999999997</c:v>
                </c:pt>
                <c:pt idx="28281">
                  <c:v>7.0677143750015992</c:v>
                </c:pt>
                <c:pt idx="28282">
                  <c:v>7.0680643750015992</c:v>
                </c:pt>
                <c:pt idx="28283">
                  <c:v>7.0685656250015994</c:v>
                </c:pt>
                <c:pt idx="28284">
                  <c:v>7.0690474999999999</c:v>
                </c:pt>
                <c:pt idx="28285">
                  <c:v>7.0695531250015993</c:v>
                </c:pt>
                <c:pt idx="28286">
                  <c:v>7.0698962500000002</c:v>
                </c:pt>
                <c:pt idx="28287">
                  <c:v>7.0704343750015992</c:v>
                </c:pt>
                <c:pt idx="28288">
                  <c:v>7.0709668750015986</c:v>
                </c:pt>
                <c:pt idx="28289">
                  <c:v>7.0715337500000004</c:v>
                </c:pt>
                <c:pt idx="28290">
                  <c:v>7.0718937500000001</c:v>
                </c:pt>
                <c:pt idx="28291">
                  <c:v>7.0723268750015986</c:v>
                </c:pt>
                <c:pt idx="28292">
                  <c:v>7.0728212499999996</c:v>
                </c:pt>
                <c:pt idx="28293">
                  <c:v>7.0732462500000004</c:v>
                </c:pt>
                <c:pt idx="28294">
                  <c:v>7.073713125001599</c:v>
                </c:pt>
                <c:pt idx="28295">
                  <c:v>7.0743081250015987</c:v>
                </c:pt>
                <c:pt idx="28296">
                  <c:v>7.074826875001599</c:v>
                </c:pt>
                <c:pt idx="28297">
                  <c:v>7.0752093750015987</c:v>
                </c:pt>
                <c:pt idx="28298">
                  <c:v>7.0756043750015989</c:v>
                </c:pt>
                <c:pt idx="28299">
                  <c:v>7.0760056250015992</c:v>
                </c:pt>
                <c:pt idx="28300">
                  <c:v>7.0764606250015989</c:v>
                </c:pt>
                <c:pt idx="28301">
                  <c:v>7.0768087499999996</c:v>
                </c:pt>
                <c:pt idx="28302">
                  <c:v>7.0772149999999998</c:v>
                </c:pt>
                <c:pt idx="28303">
                  <c:v>7.0777625000000004</c:v>
                </c:pt>
                <c:pt idx="28304">
                  <c:v>7.0782206250015989</c:v>
                </c:pt>
                <c:pt idx="28305">
                  <c:v>7.0786699999999998</c:v>
                </c:pt>
                <c:pt idx="28306">
                  <c:v>7.0792912499999998</c:v>
                </c:pt>
                <c:pt idx="28307">
                  <c:v>7.0797287500000001</c:v>
                </c:pt>
                <c:pt idx="28308">
                  <c:v>7.0802674999999997</c:v>
                </c:pt>
                <c:pt idx="28309">
                  <c:v>7.0802562499999997</c:v>
                </c:pt>
                <c:pt idx="28310">
                  <c:v>7.0796999999999999</c:v>
                </c:pt>
                <c:pt idx="28311">
                  <c:v>7.079295625001599</c:v>
                </c:pt>
                <c:pt idx="28312">
                  <c:v>7.0787275000000003</c:v>
                </c:pt>
                <c:pt idx="28313">
                  <c:v>7.0782256250015987</c:v>
                </c:pt>
                <c:pt idx="28314">
                  <c:v>7.0774974999999998</c:v>
                </c:pt>
                <c:pt idx="28315">
                  <c:v>7.0768637500000002</c:v>
                </c:pt>
                <c:pt idx="28316">
                  <c:v>7.0760568750015986</c:v>
                </c:pt>
                <c:pt idx="28317">
                  <c:v>7.075120625001599</c:v>
                </c:pt>
                <c:pt idx="28318">
                  <c:v>7.0742174999999996</c:v>
                </c:pt>
                <c:pt idx="28319">
                  <c:v>7.0732156250015992</c:v>
                </c:pt>
                <c:pt idx="28320">
                  <c:v>7.0721581250015992</c:v>
                </c:pt>
                <c:pt idx="28321">
                  <c:v>7.0711731250015992</c:v>
                </c:pt>
                <c:pt idx="28322">
                  <c:v>7.0700856250015987</c:v>
                </c:pt>
                <c:pt idx="28323">
                  <c:v>7.0690243750015993</c:v>
                </c:pt>
                <c:pt idx="28324">
                  <c:v>7.0682506250015988</c:v>
                </c:pt>
                <c:pt idx="28325">
                  <c:v>7.0673831250015988</c:v>
                </c:pt>
                <c:pt idx="28326">
                  <c:v>7.0666306250015989</c:v>
                </c:pt>
                <c:pt idx="28327">
                  <c:v>7.0660224999999999</c:v>
                </c:pt>
                <c:pt idx="28328">
                  <c:v>7.0653868750015993</c:v>
                </c:pt>
                <c:pt idx="28329">
                  <c:v>7.0647399999999996</c:v>
                </c:pt>
                <c:pt idx="28330">
                  <c:v>7.0641325000000004</c:v>
                </c:pt>
                <c:pt idx="28331">
                  <c:v>7.063460625001599</c:v>
                </c:pt>
                <c:pt idx="28332">
                  <c:v>7.0628356250015987</c:v>
                </c:pt>
                <c:pt idx="28333">
                  <c:v>7.0623849999999999</c:v>
                </c:pt>
                <c:pt idx="28334">
                  <c:v>7.0619156250015989</c:v>
                </c:pt>
                <c:pt idx="28335">
                  <c:v>7.061501875001599</c:v>
                </c:pt>
                <c:pt idx="28336">
                  <c:v>7.0611468750015991</c:v>
                </c:pt>
                <c:pt idx="28337">
                  <c:v>7.0607937500000002</c:v>
                </c:pt>
                <c:pt idx="28338">
                  <c:v>7.060399375001599</c:v>
                </c:pt>
                <c:pt idx="28339">
                  <c:v>7.0600206250015987</c:v>
                </c:pt>
                <c:pt idx="28340">
                  <c:v>7.0595093750015989</c:v>
                </c:pt>
                <c:pt idx="28341">
                  <c:v>7.0591331250015994</c:v>
                </c:pt>
                <c:pt idx="28342">
                  <c:v>7.0587768750015991</c:v>
                </c:pt>
                <c:pt idx="28343">
                  <c:v>7.0583524999999998</c:v>
                </c:pt>
                <c:pt idx="28344">
                  <c:v>7.0579512500000003</c:v>
                </c:pt>
                <c:pt idx="28345">
                  <c:v>7.0576218750015993</c:v>
                </c:pt>
                <c:pt idx="28346">
                  <c:v>7.0577750000000004</c:v>
                </c:pt>
                <c:pt idx="28347">
                  <c:v>7.0581212500000001</c:v>
                </c:pt>
                <c:pt idx="28348">
                  <c:v>7.0585406250015987</c:v>
                </c:pt>
                <c:pt idx="28349">
                  <c:v>7.0589056250015991</c:v>
                </c:pt>
                <c:pt idx="28350">
                  <c:v>7.0592931250015987</c:v>
                </c:pt>
                <c:pt idx="28351">
                  <c:v>7.0597456250015993</c:v>
                </c:pt>
                <c:pt idx="28352">
                  <c:v>7.0601818750015992</c:v>
                </c:pt>
                <c:pt idx="28353">
                  <c:v>7.0605025000000001</c:v>
                </c:pt>
                <c:pt idx="28354">
                  <c:v>7.0608593750015993</c:v>
                </c:pt>
                <c:pt idx="28355">
                  <c:v>7.0612268750015987</c:v>
                </c:pt>
                <c:pt idx="28356">
                  <c:v>7.0615856250015989</c:v>
                </c:pt>
                <c:pt idx="28357">
                  <c:v>7.0620081250015989</c:v>
                </c:pt>
                <c:pt idx="28358">
                  <c:v>7.0625225</c:v>
                </c:pt>
                <c:pt idx="28359">
                  <c:v>7.0630431250015988</c:v>
                </c:pt>
                <c:pt idx="28360">
                  <c:v>7.0634699999999997</c:v>
                </c:pt>
                <c:pt idx="28361">
                  <c:v>7.0639124999999998</c:v>
                </c:pt>
                <c:pt idx="28362">
                  <c:v>7.0642343750015986</c:v>
                </c:pt>
                <c:pt idx="28363">
                  <c:v>7.0646362500000004</c:v>
                </c:pt>
                <c:pt idx="28364">
                  <c:v>7.0650325</c:v>
                </c:pt>
                <c:pt idx="28365">
                  <c:v>7.0653681250015987</c:v>
                </c:pt>
                <c:pt idx="28366">
                  <c:v>7.0658212499999999</c:v>
                </c:pt>
                <c:pt idx="28367">
                  <c:v>7.0663225000000001</c:v>
                </c:pt>
                <c:pt idx="28368">
                  <c:v>7.0666962499999997</c:v>
                </c:pt>
                <c:pt idx="28369">
                  <c:v>7.06715625</c:v>
                </c:pt>
                <c:pt idx="28370">
                  <c:v>7.0676462500000001</c:v>
                </c:pt>
                <c:pt idx="28371">
                  <c:v>7.0679843750015987</c:v>
                </c:pt>
                <c:pt idx="28372">
                  <c:v>7.068318125001599</c:v>
                </c:pt>
                <c:pt idx="28373">
                  <c:v>7.0686774999999997</c:v>
                </c:pt>
                <c:pt idx="28374">
                  <c:v>7.069009375001599</c:v>
                </c:pt>
                <c:pt idx="28375">
                  <c:v>7.0693656250015993</c:v>
                </c:pt>
                <c:pt idx="28376">
                  <c:v>7.0698443750015993</c:v>
                </c:pt>
                <c:pt idx="28377">
                  <c:v>7.0702693750015992</c:v>
                </c:pt>
                <c:pt idx="28378">
                  <c:v>7.070595</c:v>
                </c:pt>
                <c:pt idx="28379">
                  <c:v>7.0710631250015989</c:v>
                </c:pt>
                <c:pt idx="28380">
                  <c:v>7.07145125</c:v>
                </c:pt>
                <c:pt idx="28381">
                  <c:v>7.0710875</c:v>
                </c:pt>
                <c:pt idx="28382">
                  <c:v>7.0706812499999998</c:v>
                </c:pt>
                <c:pt idx="28383">
                  <c:v>7.0702931250015988</c:v>
                </c:pt>
                <c:pt idx="28384">
                  <c:v>7.0699237500000001</c:v>
                </c:pt>
                <c:pt idx="28385">
                  <c:v>7.0696000000000003</c:v>
                </c:pt>
                <c:pt idx="28386">
                  <c:v>7.0690400000000002</c:v>
                </c:pt>
                <c:pt idx="28387">
                  <c:v>7.0685881250015994</c:v>
                </c:pt>
                <c:pt idx="28388">
                  <c:v>7.0678537500000003</c:v>
                </c:pt>
                <c:pt idx="28389">
                  <c:v>7.0673518750015987</c:v>
                </c:pt>
                <c:pt idx="28390">
                  <c:v>7.0668362499999997</c:v>
                </c:pt>
                <c:pt idx="28391">
                  <c:v>7.066395</c:v>
                </c:pt>
                <c:pt idx="28392">
                  <c:v>7.0658987499999997</c:v>
                </c:pt>
                <c:pt idx="28393">
                  <c:v>7.0653874999999999</c:v>
                </c:pt>
                <c:pt idx="28394">
                  <c:v>7.0649949999999997</c:v>
                </c:pt>
                <c:pt idx="28395">
                  <c:v>7.0645637499999996</c:v>
                </c:pt>
                <c:pt idx="28396">
                  <c:v>7.0640581250015986</c:v>
                </c:pt>
                <c:pt idx="28397">
                  <c:v>7.0637325000000004</c:v>
                </c:pt>
                <c:pt idx="28398">
                  <c:v>7.0633212500000004</c:v>
                </c:pt>
                <c:pt idx="28399">
                  <c:v>7.0628675000000003</c:v>
                </c:pt>
                <c:pt idx="28400">
                  <c:v>7.062545625001599</c:v>
                </c:pt>
                <c:pt idx="28401">
                  <c:v>7.062053125001599</c:v>
                </c:pt>
                <c:pt idx="28402">
                  <c:v>7.0615993750015988</c:v>
                </c:pt>
                <c:pt idx="28403">
                  <c:v>7.0619862500000004</c:v>
                </c:pt>
                <c:pt idx="28404">
                  <c:v>7.0623300000000002</c:v>
                </c:pt>
                <c:pt idx="28405">
                  <c:v>7.0627756250015992</c:v>
                </c:pt>
                <c:pt idx="28406">
                  <c:v>7.0631712499999999</c:v>
                </c:pt>
                <c:pt idx="28407">
                  <c:v>7.0635756250015991</c:v>
                </c:pt>
                <c:pt idx="28408">
                  <c:v>7.0639712499999998</c:v>
                </c:pt>
                <c:pt idx="28409">
                  <c:v>7.0642981250015993</c:v>
                </c:pt>
                <c:pt idx="28410">
                  <c:v>7.0647468750015987</c:v>
                </c:pt>
                <c:pt idx="28411">
                  <c:v>7.0650887500000001</c:v>
                </c:pt>
                <c:pt idx="28412">
                  <c:v>7.0654756250015991</c:v>
                </c:pt>
                <c:pt idx="28413">
                  <c:v>7.0659025</c:v>
                </c:pt>
                <c:pt idx="28414">
                  <c:v>7.0663431250015991</c:v>
                </c:pt>
                <c:pt idx="28415">
                  <c:v>7.0668787499999999</c:v>
                </c:pt>
                <c:pt idx="28416">
                  <c:v>7.0672974999999996</c:v>
                </c:pt>
                <c:pt idx="28417">
                  <c:v>7.067671875001599</c:v>
                </c:pt>
                <c:pt idx="28418">
                  <c:v>7.0680725000000004</c:v>
                </c:pt>
                <c:pt idx="28419">
                  <c:v>7.0684575000000001</c:v>
                </c:pt>
                <c:pt idx="28420">
                  <c:v>7.0688050000000002</c:v>
                </c:pt>
                <c:pt idx="28421">
                  <c:v>7.06922125</c:v>
                </c:pt>
                <c:pt idx="28422">
                  <c:v>7.0696762499999997</c:v>
                </c:pt>
                <c:pt idx="28423">
                  <c:v>7.0701831250015994</c:v>
                </c:pt>
                <c:pt idx="28424">
                  <c:v>7.0705787500000001</c:v>
                </c:pt>
                <c:pt idx="28425">
                  <c:v>7.070968125001599</c:v>
                </c:pt>
                <c:pt idx="28426">
                  <c:v>7.0713024999999998</c:v>
                </c:pt>
                <c:pt idx="28427">
                  <c:v>7.0717024999999998</c:v>
                </c:pt>
                <c:pt idx="28428">
                  <c:v>7.0721193750015994</c:v>
                </c:pt>
                <c:pt idx="28429">
                  <c:v>7.0725325000000003</c:v>
                </c:pt>
                <c:pt idx="28430">
                  <c:v>7.0726618750015993</c:v>
                </c:pt>
                <c:pt idx="28431">
                  <c:v>7.0722199999999997</c:v>
                </c:pt>
                <c:pt idx="28432">
                  <c:v>7.0717043750015991</c:v>
                </c:pt>
                <c:pt idx="28433">
                  <c:v>7.0710587499999997</c:v>
                </c:pt>
                <c:pt idx="28434">
                  <c:v>7.0704000000000002</c:v>
                </c:pt>
                <c:pt idx="28435">
                  <c:v>7.0696325</c:v>
                </c:pt>
                <c:pt idx="28436">
                  <c:v>7.0685443750015988</c:v>
                </c:pt>
                <c:pt idx="28437">
                  <c:v>7.0673743750015987</c:v>
                </c:pt>
                <c:pt idx="28438">
                  <c:v>7.0661262499999999</c:v>
                </c:pt>
                <c:pt idx="28439">
                  <c:v>7.0648368750015988</c:v>
                </c:pt>
                <c:pt idx="28440">
                  <c:v>7.0635349999999999</c:v>
                </c:pt>
                <c:pt idx="28441">
                  <c:v>7.0622168750015986</c:v>
                </c:pt>
                <c:pt idx="28442">
                  <c:v>7.060914375001599</c:v>
                </c:pt>
                <c:pt idx="28443">
                  <c:v>7.0598175000000003</c:v>
                </c:pt>
                <c:pt idx="28444">
                  <c:v>7.058756875001599</c:v>
                </c:pt>
                <c:pt idx="28445">
                  <c:v>7.0577287499999999</c:v>
                </c:pt>
                <c:pt idx="28446">
                  <c:v>7.0569418750015993</c:v>
                </c:pt>
                <c:pt idx="28447">
                  <c:v>7.0562681250015986</c:v>
                </c:pt>
                <c:pt idx="28448">
                  <c:v>7.0556581250015986</c:v>
                </c:pt>
                <c:pt idx="28449">
                  <c:v>7.0552275</c:v>
                </c:pt>
                <c:pt idx="28450">
                  <c:v>7.0549006250015989</c:v>
                </c:pt>
                <c:pt idx="28451">
                  <c:v>7.0545737500000003</c:v>
                </c:pt>
                <c:pt idx="28452">
                  <c:v>7.05420625</c:v>
                </c:pt>
                <c:pt idx="28453">
                  <c:v>7.0537968750015994</c:v>
                </c:pt>
                <c:pt idx="28454">
                  <c:v>7.0533931250015991</c:v>
                </c:pt>
                <c:pt idx="28455">
                  <c:v>7.0530387499999998</c:v>
                </c:pt>
                <c:pt idx="28456">
                  <c:v>7.0524199999999997</c:v>
                </c:pt>
                <c:pt idx="28457">
                  <c:v>7.0520525000000003</c:v>
                </c:pt>
                <c:pt idx="28458">
                  <c:v>7.0515112499999999</c:v>
                </c:pt>
                <c:pt idx="28459">
                  <c:v>7.0510349999999997</c:v>
                </c:pt>
                <c:pt idx="28460">
                  <c:v>7.0505837500000004</c:v>
                </c:pt>
                <c:pt idx="28461">
                  <c:v>7.0509424999999997</c:v>
                </c:pt>
                <c:pt idx="28462">
                  <c:v>7.0513056250015991</c:v>
                </c:pt>
                <c:pt idx="28463">
                  <c:v>7.051741875001599</c:v>
                </c:pt>
                <c:pt idx="28464">
                  <c:v>7.0521381250015986</c:v>
                </c:pt>
                <c:pt idx="28465">
                  <c:v>7.0525212499999999</c:v>
                </c:pt>
                <c:pt idx="28466">
                  <c:v>7.0530131250015993</c:v>
                </c:pt>
                <c:pt idx="28467">
                  <c:v>7.0534893750015986</c:v>
                </c:pt>
                <c:pt idx="28468">
                  <c:v>7.0538212500000004</c:v>
                </c:pt>
                <c:pt idx="28469">
                  <c:v>7.054170625001599</c:v>
                </c:pt>
                <c:pt idx="28470">
                  <c:v>7.0545875000000002</c:v>
                </c:pt>
                <c:pt idx="28471">
                  <c:v>7.0550237500000001</c:v>
                </c:pt>
                <c:pt idx="28472">
                  <c:v>7.0554899999999998</c:v>
                </c:pt>
                <c:pt idx="28473">
                  <c:v>7.0559424999999996</c:v>
                </c:pt>
                <c:pt idx="28474">
                  <c:v>7.0563487499999997</c:v>
                </c:pt>
                <c:pt idx="28475">
                  <c:v>7.0567581250015987</c:v>
                </c:pt>
                <c:pt idx="28476">
                  <c:v>7.0572531250015986</c:v>
                </c:pt>
                <c:pt idx="28477">
                  <c:v>7.0577112499999997</c:v>
                </c:pt>
                <c:pt idx="28478">
                  <c:v>7.0582706250015992</c:v>
                </c:pt>
                <c:pt idx="28479">
                  <c:v>7.0586268750015986</c:v>
                </c:pt>
                <c:pt idx="28480">
                  <c:v>7.0590781250015988</c:v>
                </c:pt>
                <c:pt idx="28481">
                  <c:v>7.0595150000000002</c:v>
                </c:pt>
                <c:pt idx="28482">
                  <c:v>7.0599231250015988</c:v>
                </c:pt>
                <c:pt idx="28483">
                  <c:v>7.0602462499999996</c:v>
                </c:pt>
                <c:pt idx="28484">
                  <c:v>7.0607218750015992</c:v>
                </c:pt>
                <c:pt idx="28485">
                  <c:v>7.0612143750015992</c:v>
                </c:pt>
                <c:pt idx="28486">
                  <c:v>7.06178375</c:v>
                </c:pt>
                <c:pt idx="28487">
                  <c:v>7.0621387499999999</c:v>
                </c:pt>
                <c:pt idx="28488">
                  <c:v>7.0624606250015987</c:v>
                </c:pt>
                <c:pt idx="28489">
                  <c:v>7.0628175000000004</c:v>
                </c:pt>
                <c:pt idx="28490">
                  <c:v>7.0632493750015986</c:v>
                </c:pt>
                <c:pt idx="28491">
                  <c:v>7.0637800000000004</c:v>
                </c:pt>
                <c:pt idx="28492">
                  <c:v>7.064165</c:v>
                </c:pt>
                <c:pt idx="28493">
                  <c:v>7.0645881250015989</c:v>
                </c:pt>
                <c:pt idx="28494">
                  <c:v>7.0649862499999996</c:v>
                </c:pt>
                <c:pt idx="28495">
                  <c:v>7.0645424999999999</c:v>
                </c:pt>
                <c:pt idx="28496">
                  <c:v>7.0640875000000003</c:v>
                </c:pt>
                <c:pt idx="28497">
                  <c:v>7.0635043750015987</c:v>
                </c:pt>
                <c:pt idx="28498">
                  <c:v>7.0631468750015989</c:v>
                </c:pt>
                <c:pt idx="28499">
                  <c:v>7.0625974999999999</c:v>
                </c:pt>
                <c:pt idx="28500">
                  <c:v>7.0622437500000004</c:v>
                </c:pt>
                <c:pt idx="28501">
                  <c:v>7.0617781250015987</c:v>
                </c:pt>
                <c:pt idx="28502">
                  <c:v>7.0612818750015993</c:v>
                </c:pt>
                <c:pt idx="28503">
                  <c:v>7.0609018750015986</c:v>
                </c:pt>
                <c:pt idx="28504">
                  <c:v>7.0604212500000001</c:v>
                </c:pt>
                <c:pt idx="28505">
                  <c:v>7.0600143750015993</c:v>
                </c:pt>
                <c:pt idx="28506">
                  <c:v>7.0603568750015988</c:v>
                </c:pt>
                <c:pt idx="28507">
                  <c:v>7.0607112499999998</c:v>
                </c:pt>
                <c:pt idx="28508">
                  <c:v>7.0608368750015993</c:v>
                </c:pt>
                <c:pt idx="28509">
                  <c:v>7.0607837499999997</c:v>
                </c:pt>
                <c:pt idx="28510">
                  <c:v>7.0611518750015989</c:v>
                </c:pt>
                <c:pt idx="28511">
                  <c:v>7.0615550000000002</c:v>
                </c:pt>
                <c:pt idx="28512">
                  <c:v>7.0619750000000003</c:v>
                </c:pt>
                <c:pt idx="28513">
                  <c:v>7.0621531250015988</c:v>
                </c:pt>
                <c:pt idx="28514">
                  <c:v>7.0625731250015988</c:v>
                </c:pt>
                <c:pt idx="28515">
                  <c:v>7.0630637500000004</c:v>
                </c:pt>
                <c:pt idx="28516">
                  <c:v>7.0635131250015988</c:v>
                </c:pt>
                <c:pt idx="28517">
                  <c:v>7.0632556250015988</c:v>
                </c:pt>
                <c:pt idx="28518">
                  <c:v>7.0636393750015989</c:v>
                </c:pt>
                <c:pt idx="28519">
                  <c:v>7.0640881250015992</c:v>
                </c:pt>
                <c:pt idx="28520">
                  <c:v>7.0646181250015987</c:v>
                </c:pt>
                <c:pt idx="28521">
                  <c:v>7.064949375001599</c:v>
                </c:pt>
                <c:pt idx="28522">
                  <c:v>7.0652706250015989</c:v>
                </c:pt>
                <c:pt idx="28523">
                  <c:v>7.0656556250015994</c:v>
                </c:pt>
                <c:pt idx="28524">
                  <c:v>7.0660499999999997</c:v>
                </c:pt>
                <c:pt idx="28525">
                  <c:v>7.066535</c:v>
                </c:pt>
                <c:pt idx="28526">
                  <c:v>7.0670025000000001</c:v>
                </c:pt>
                <c:pt idx="28527">
                  <c:v>7.0673737499999998</c:v>
                </c:pt>
                <c:pt idx="28528">
                  <c:v>7.0677906250015994</c:v>
                </c:pt>
                <c:pt idx="28529">
                  <c:v>7.0681937499999998</c:v>
                </c:pt>
                <c:pt idx="28530">
                  <c:v>7.0685268750015986</c:v>
                </c:pt>
                <c:pt idx="28531">
                  <c:v>7.0689074999999999</c:v>
                </c:pt>
                <c:pt idx="28532">
                  <c:v>7.0692731250015992</c:v>
                </c:pt>
                <c:pt idx="28533">
                  <c:v>7.0695956250015994</c:v>
                </c:pt>
                <c:pt idx="28534">
                  <c:v>7.0692424999999997</c:v>
                </c:pt>
                <c:pt idx="28535">
                  <c:v>7.0688250000000004</c:v>
                </c:pt>
                <c:pt idx="28536">
                  <c:v>7.0681943750015988</c:v>
                </c:pt>
                <c:pt idx="28537">
                  <c:v>7.0672631250015989</c:v>
                </c:pt>
                <c:pt idx="28538">
                  <c:v>7.0660281250015986</c:v>
                </c:pt>
                <c:pt idx="28539">
                  <c:v>7.0647543750015993</c:v>
                </c:pt>
                <c:pt idx="28540">
                  <c:v>7.0634162500000004</c:v>
                </c:pt>
                <c:pt idx="28541">
                  <c:v>7.0618762500000001</c:v>
                </c:pt>
                <c:pt idx="28542">
                  <c:v>7.0603712500000002</c:v>
                </c:pt>
                <c:pt idx="28543">
                  <c:v>7.0590431250015993</c:v>
                </c:pt>
                <c:pt idx="28544">
                  <c:v>7.0576643750015986</c:v>
                </c:pt>
                <c:pt idx="28545">
                  <c:v>7.0564368750015989</c:v>
                </c:pt>
                <c:pt idx="28546">
                  <c:v>7.0553306250015986</c:v>
                </c:pt>
                <c:pt idx="28547">
                  <c:v>7.0543668750015991</c:v>
                </c:pt>
                <c:pt idx="28548">
                  <c:v>7.0535887500000003</c:v>
                </c:pt>
                <c:pt idx="28549">
                  <c:v>7.0529081250015988</c:v>
                </c:pt>
                <c:pt idx="28550">
                  <c:v>7.0521762499999996</c:v>
                </c:pt>
                <c:pt idx="28551">
                  <c:v>7.0516531250015992</c:v>
                </c:pt>
                <c:pt idx="28552">
                  <c:v>7.0511581250015993</c:v>
                </c:pt>
                <c:pt idx="28553">
                  <c:v>7.0506293750015994</c:v>
                </c:pt>
                <c:pt idx="28554">
                  <c:v>7.0501643750015992</c:v>
                </c:pt>
                <c:pt idx="28555">
                  <c:v>7.049746875001599</c:v>
                </c:pt>
                <c:pt idx="28556">
                  <c:v>7.0493837499999996</c:v>
                </c:pt>
                <c:pt idx="28557">
                  <c:v>7.0489262500000001</c:v>
                </c:pt>
                <c:pt idx="28558">
                  <c:v>7.0489618750015994</c:v>
                </c:pt>
                <c:pt idx="28559">
                  <c:v>7.0492999999999997</c:v>
                </c:pt>
                <c:pt idx="28560">
                  <c:v>7.0497474999999996</c:v>
                </c:pt>
                <c:pt idx="28561">
                  <c:v>7.0501381250015989</c:v>
                </c:pt>
                <c:pt idx="28562">
                  <c:v>7.0504949999999997</c:v>
                </c:pt>
                <c:pt idx="28563">
                  <c:v>7.0508749999999996</c:v>
                </c:pt>
                <c:pt idx="28564">
                  <c:v>7.0511974999999998</c:v>
                </c:pt>
                <c:pt idx="28565">
                  <c:v>7.0516068750015988</c:v>
                </c:pt>
                <c:pt idx="28566">
                  <c:v>7.05211875</c:v>
                </c:pt>
                <c:pt idx="28567">
                  <c:v>7.0524706250015994</c:v>
                </c:pt>
                <c:pt idx="28568">
                  <c:v>7.0528718750015988</c:v>
                </c:pt>
                <c:pt idx="28569">
                  <c:v>7.0532331250015989</c:v>
                </c:pt>
                <c:pt idx="28570">
                  <c:v>7.0536493750015987</c:v>
                </c:pt>
                <c:pt idx="28571">
                  <c:v>7.0541274999999999</c:v>
                </c:pt>
                <c:pt idx="28572">
                  <c:v>7.0545762500000002</c:v>
                </c:pt>
                <c:pt idx="28573">
                  <c:v>7.0549200000000001</c:v>
                </c:pt>
                <c:pt idx="28574">
                  <c:v>7.0549531250015987</c:v>
                </c:pt>
                <c:pt idx="28575">
                  <c:v>7.0553393750015987</c:v>
                </c:pt>
                <c:pt idx="28576">
                  <c:v>7.055718125001599</c:v>
                </c:pt>
                <c:pt idx="28577">
                  <c:v>7.0560618750015989</c:v>
                </c:pt>
                <c:pt idx="28578">
                  <c:v>7.0564037500000003</c:v>
                </c:pt>
                <c:pt idx="28579">
                  <c:v>7.0567324999999999</c:v>
                </c:pt>
                <c:pt idx="28580">
                  <c:v>7.0571349999999997</c:v>
                </c:pt>
                <c:pt idx="28581">
                  <c:v>7.0574593750015993</c:v>
                </c:pt>
                <c:pt idx="28582">
                  <c:v>7.0578731250015991</c:v>
                </c:pt>
                <c:pt idx="28583">
                  <c:v>7.0582693750015988</c:v>
                </c:pt>
                <c:pt idx="28584">
                  <c:v>7.0578406250015986</c:v>
                </c:pt>
                <c:pt idx="28585">
                  <c:v>7.0573862500000004</c:v>
                </c:pt>
                <c:pt idx="28586">
                  <c:v>7.0570493750015988</c:v>
                </c:pt>
                <c:pt idx="28587">
                  <c:v>7.0564018750015993</c:v>
                </c:pt>
                <c:pt idx="28588">
                  <c:v>7.0560787500000002</c:v>
                </c:pt>
                <c:pt idx="28589">
                  <c:v>7.0554931250015986</c:v>
                </c:pt>
                <c:pt idx="28590">
                  <c:v>7.0551143750015992</c:v>
                </c:pt>
                <c:pt idx="28591">
                  <c:v>7.0545099999999996</c:v>
                </c:pt>
                <c:pt idx="28592">
                  <c:v>7.0540906250015993</c:v>
                </c:pt>
                <c:pt idx="28593">
                  <c:v>7.0536712499999998</c:v>
                </c:pt>
                <c:pt idx="28594">
                  <c:v>7.0532250000000003</c:v>
                </c:pt>
                <c:pt idx="28595">
                  <c:v>7.0528950000000004</c:v>
                </c:pt>
                <c:pt idx="28596">
                  <c:v>7.052326875001599</c:v>
                </c:pt>
                <c:pt idx="28597">
                  <c:v>7.0518025</c:v>
                </c:pt>
                <c:pt idx="28598">
                  <c:v>7.0513937499999999</c:v>
                </c:pt>
                <c:pt idx="28599">
                  <c:v>7.0510131250015986</c:v>
                </c:pt>
                <c:pt idx="28600">
                  <c:v>7.0506543750015993</c:v>
                </c:pt>
                <c:pt idx="28601">
                  <c:v>7.0510093750015992</c:v>
                </c:pt>
                <c:pt idx="28602">
                  <c:v>7.0514518750015993</c:v>
                </c:pt>
                <c:pt idx="28603">
                  <c:v>7.0518081250015987</c:v>
                </c:pt>
                <c:pt idx="28604">
                  <c:v>7.0521812500000003</c:v>
                </c:pt>
                <c:pt idx="28605">
                  <c:v>7.0526487500000004</c:v>
                </c:pt>
                <c:pt idx="28606">
                  <c:v>7.0530581250015993</c:v>
                </c:pt>
                <c:pt idx="28607">
                  <c:v>7.0535118750015986</c:v>
                </c:pt>
                <c:pt idx="28608">
                  <c:v>7.05396</c:v>
                </c:pt>
                <c:pt idx="28609">
                  <c:v>7.0543193750015991</c:v>
                </c:pt>
                <c:pt idx="28610">
                  <c:v>7.0547337499999996</c:v>
                </c:pt>
                <c:pt idx="28611">
                  <c:v>7.0551656250015986</c:v>
                </c:pt>
                <c:pt idx="28612">
                  <c:v>7.0555300000000001</c:v>
                </c:pt>
                <c:pt idx="28613">
                  <c:v>7.0560193750015987</c:v>
                </c:pt>
                <c:pt idx="28614">
                  <c:v>7.0564368750015989</c:v>
                </c:pt>
                <c:pt idx="28615">
                  <c:v>7.0569618750015994</c:v>
                </c:pt>
                <c:pt idx="28616">
                  <c:v>7.0574356250015988</c:v>
                </c:pt>
                <c:pt idx="28617">
                  <c:v>7.0578868750015991</c:v>
                </c:pt>
                <c:pt idx="28618">
                  <c:v>7.0582331250015988</c:v>
                </c:pt>
                <c:pt idx="28619">
                  <c:v>7.0586831250015987</c:v>
                </c:pt>
                <c:pt idx="28620">
                  <c:v>7.0584199999999999</c:v>
                </c:pt>
                <c:pt idx="28621">
                  <c:v>7.0579200000000002</c:v>
                </c:pt>
                <c:pt idx="28622">
                  <c:v>7.057489375001599</c:v>
                </c:pt>
                <c:pt idx="28623">
                  <c:v>7.0570750000000002</c:v>
                </c:pt>
                <c:pt idx="28624">
                  <c:v>7.056669375001599</c:v>
                </c:pt>
                <c:pt idx="28625">
                  <c:v>7.0562699999999996</c:v>
                </c:pt>
                <c:pt idx="28626">
                  <c:v>7.0565924999999998</c:v>
                </c:pt>
                <c:pt idx="28627">
                  <c:v>7.0559668750015989</c:v>
                </c:pt>
                <c:pt idx="28628">
                  <c:v>7.05528625</c:v>
                </c:pt>
                <c:pt idx="28629">
                  <c:v>7.0547000000000004</c:v>
                </c:pt>
                <c:pt idx="28630">
                  <c:v>7.0541068750015992</c:v>
                </c:pt>
                <c:pt idx="28631">
                  <c:v>7.0535137499999996</c:v>
                </c:pt>
                <c:pt idx="28632">
                  <c:v>7.0528068750015986</c:v>
                </c:pt>
                <c:pt idx="28633">
                  <c:v>7.0522237499999996</c:v>
                </c:pt>
                <c:pt idx="28634">
                  <c:v>7.0517025000000002</c:v>
                </c:pt>
                <c:pt idx="28635">
                  <c:v>7.0511437499999996</c:v>
                </c:pt>
                <c:pt idx="28636">
                  <c:v>7.0507506250015988</c:v>
                </c:pt>
                <c:pt idx="28637">
                  <c:v>7.0503712500000004</c:v>
                </c:pt>
                <c:pt idx="28638">
                  <c:v>7.0499512500000003</c:v>
                </c:pt>
                <c:pt idx="28639">
                  <c:v>7.04965625</c:v>
                </c:pt>
                <c:pt idx="28640">
                  <c:v>7.049335625001599</c:v>
                </c:pt>
                <c:pt idx="28641">
                  <c:v>7.0489956250015986</c:v>
                </c:pt>
                <c:pt idx="28642">
                  <c:v>7.0486399999999998</c:v>
                </c:pt>
                <c:pt idx="28643">
                  <c:v>7.0490968750015988</c:v>
                </c:pt>
                <c:pt idx="28644">
                  <c:v>7.04955</c:v>
                </c:pt>
                <c:pt idx="28645">
                  <c:v>7.0499450000000001</c:v>
                </c:pt>
                <c:pt idx="28646">
                  <c:v>7.0503106250015986</c:v>
                </c:pt>
                <c:pt idx="28647">
                  <c:v>7.050826875001599</c:v>
                </c:pt>
                <c:pt idx="28648">
                  <c:v>7.0512812499999997</c:v>
                </c:pt>
                <c:pt idx="28649">
                  <c:v>7.0516618750015994</c:v>
                </c:pt>
                <c:pt idx="28650">
                  <c:v>7.0519875000000001</c:v>
                </c:pt>
                <c:pt idx="28651">
                  <c:v>7.0524181250015987</c:v>
                </c:pt>
                <c:pt idx="28652">
                  <c:v>7.0528725000000003</c:v>
                </c:pt>
                <c:pt idx="28653">
                  <c:v>7.0533349999999997</c:v>
                </c:pt>
                <c:pt idx="28654">
                  <c:v>7.0538074999999996</c:v>
                </c:pt>
                <c:pt idx="28655">
                  <c:v>7.0541462499999996</c:v>
                </c:pt>
                <c:pt idx="28656">
                  <c:v>7.0545862499999998</c:v>
                </c:pt>
                <c:pt idx="28657">
                  <c:v>7.0550887500000004</c:v>
                </c:pt>
                <c:pt idx="28658">
                  <c:v>7.0555768750015986</c:v>
                </c:pt>
                <c:pt idx="28659">
                  <c:v>7.0560943750015994</c:v>
                </c:pt>
                <c:pt idx="28660">
                  <c:v>7.0565418750015994</c:v>
                </c:pt>
                <c:pt idx="28661">
                  <c:v>7.05697375</c:v>
                </c:pt>
                <c:pt idx="28662">
                  <c:v>7.0574581250015989</c:v>
                </c:pt>
                <c:pt idx="28663">
                  <c:v>7.0579774999999998</c:v>
                </c:pt>
                <c:pt idx="28664">
                  <c:v>7.0585162500000003</c:v>
                </c:pt>
                <c:pt idx="28665">
                  <c:v>7.0588543750015988</c:v>
                </c:pt>
                <c:pt idx="28666">
                  <c:v>7.0593818750015993</c:v>
                </c:pt>
                <c:pt idx="28667">
                  <c:v>7.0597931250015993</c:v>
                </c:pt>
                <c:pt idx="28668">
                  <c:v>7.0603362499999998</c:v>
                </c:pt>
                <c:pt idx="28669">
                  <c:v>7.0607356250015991</c:v>
                </c:pt>
                <c:pt idx="28670">
                  <c:v>7.0610875000000002</c:v>
                </c:pt>
                <c:pt idx="28671">
                  <c:v>7.0615181250015988</c:v>
                </c:pt>
                <c:pt idx="28672">
                  <c:v>7.0619643750015992</c:v>
                </c:pt>
                <c:pt idx="28673">
                  <c:v>7.0624156250015986</c:v>
                </c:pt>
                <c:pt idx="28674">
                  <c:v>7.0628806250015987</c:v>
                </c:pt>
                <c:pt idx="28675">
                  <c:v>7.0632999999999999</c:v>
                </c:pt>
                <c:pt idx="28676">
                  <c:v>7.0628650000000004</c:v>
                </c:pt>
                <c:pt idx="28677">
                  <c:v>7.0622943750015992</c:v>
                </c:pt>
                <c:pt idx="28678">
                  <c:v>7.0619331250015991</c:v>
                </c:pt>
                <c:pt idx="28679">
                  <c:v>7.0615981250015993</c:v>
                </c:pt>
                <c:pt idx="28680">
                  <c:v>7.0612337500000004</c:v>
                </c:pt>
                <c:pt idx="28681">
                  <c:v>7.0608725000000003</c:v>
                </c:pt>
                <c:pt idx="28682">
                  <c:v>7.0604056250015992</c:v>
                </c:pt>
                <c:pt idx="28683">
                  <c:v>7.0600643750015992</c:v>
                </c:pt>
                <c:pt idx="28684">
                  <c:v>7.0596743750015989</c:v>
                </c:pt>
                <c:pt idx="28685">
                  <c:v>7.0591393750015987</c:v>
                </c:pt>
                <c:pt idx="28686">
                  <c:v>7.0586306250015989</c:v>
                </c:pt>
                <c:pt idx="28687">
                  <c:v>7.0581193750015991</c:v>
                </c:pt>
                <c:pt idx="28688">
                  <c:v>7.0575650000000003</c:v>
                </c:pt>
                <c:pt idx="28689">
                  <c:v>7.0570256250015992</c:v>
                </c:pt>
                <c:pt idx="28690">
                  <c:v>7.0564431250015991</c:v>
                </c:pt>
                <c:pt idx="28691">
                  <c:v>7.0558531250015992</c:v>
                </c:pt>
                <c:pt idx="28692">
                  <c:v>7.0554968750015989</c:v>
                </c:pt>
                <c:pt idx="28693">
                  <c:v>7.0550118750015987</c:v>
                </c:pt>
                <c:pt idx="28694">
                  <c:v>7.0544993750015994</c:v>
                </c:pt>
                <c:pt idx="28695">
                  <c:v>7.0540762499999996</c:v>
                </c:pt>
                <c:pt idx="28696">
                  <c:v>7.0536081250015989</c:v>
                </c:pt>
                <c:pt idx="28697">
                  <c:v>7.0531275000000004</c:v>
                </c:pt>
                <c:pt idx="28698">
                  <c:v>7.0528025000000003</c:v>
                </c:pt>
                <c:pt idx="28699">
                  <c:v>7.0524025000000004</c:v>
                </c:pt>
                <c:pt idx="28700">
                  <c:v>7.0520174999999998</c:v>
                </c:pt>
                <c:pt idx="28701">
                  <c:v>7.0516887500000003</c:v>
                </c:pt>
                <c:pt idx="28702">
                  <c:v>7.0512306250015993</c:v>
                </c:pt>
                <c:pt idx="28703">
                  <c:v>7.0508806250015992</c:v>
                </c:pt>
                <c:pt idx="28704">
                  <c:v>7.0501924999999996</c:v>
                </c:pt>
                <c:pt idx="28705">
                  <c:v>7.0496931250015988</c:v>
                </c:pt>
                <c:pt idx="28706">
                  <c:v>7.0491912499999998</c:v>
                </c:pt>
                <c:pt idx="28707">
                  <c:v>7.0488</c:v>
                </c:pt>
                <c:pt idx="28708">
                  <c:v>7.0484518750015992</c:v>
                </c:pt>
                <c:pt idx="28709">
                  <c:v>7.0480731250015989</c:v>
                </c:pt>
                <c:pt idx="28710">
                  <c:v>7.0477043750015991</c:v>
                </c:pt>
                <c:pt idx="28711">
                  <c:v>7.0473112499999999</c:v>
                </c:pt>
                <c:pt idx="28712">
                  <c:v>7.0476781250015987</c:v>
                </c:pt>
                <c:pt idx="28713">
                  <c:v>7.0481224999999998</c:v>
                </c:pt>
                <c:pt idx="28714">
                  <c:v>7.0485356250015991</c:v>
                </c:pt>
                <c:pt idx="28715">
                  <c:v>7.0489043750015989</c:v>
                </c:pt>
                <c:pt idx="28716">
                  <c:v>7.0494349999999999</c:v>
                </c:pt>
                <c:pt idx="28717">
                  <c:v>7.0499906250015991</c:v>
                </c:pt>
                <c:pt idx="28718">
                  <c:v>7.0503312500000002</c:v>
                </c:pt>
                <c:pt idx="28719">
                  <c:v>7.0507618750015988</c:v>
                </c:pt>
                <c:pt idx="28720">
                  <c:v>7.0510856250015994</c:v>
                </c:pt>
                <c:pt idx="28721">
                  <c:v>7.0515387499999997</c:v>
                </c:pt>
                <c:pt idx="28722">
                  <c:v>7.0518668750015987</c:v>
                </c:pt>
                <c:pt idx="28723">
                  <c:v>7.0523093750015988</c:v>
                </c:pt>
                <c:pt idx="28724">
                  <c:v>7.0528775000000001</c:v>
                </c:pt>
                <c:pt idx="28725">
                  <c:v>7.0533374999999996</c:v>
                </c:pt>
                <c:pt idx="28726">
                  <c:v>7.0537543750015992</c:v>
                </c:pt>
                <c:pt idx="28727">
                  <c:v>7.0541812500000001</c:v>
                </c:pt>
                <c:pt idx="28728">
                  <c:v>7.054064375001599</c:v>
                </c:pt>
                <c:pt idx="28729">
                  <c:v>7.0545506250015988</c:v>
                </c:pt>
                <c:pt idx="28730">
                  <c:v>7.0549425000000001</c:v>
                </c:pt>
                <c:pt idx="28731">
                  <c:v>7.0552893750015988</c:v>
                </c:pt>
                <c:pt idx="28732">
                  <c:v>7.0557793750015989</c:v>
                </c:pt>
                <c:pt idx="28733">
                  <c:v>7.0561625000000001</c:v>
                </c:pt>
                <c:pt idx="28734">
                  <c:v>7.0565112499999998</c:v>
                </c:pt>
                <c:pt idx="28735">
                  <c:v>7.0559737499999997</c:v>
                </c:pt>
                <c:pt idx="28736">
                  <c:v>7.0555687499999999</c:v>
                </c:pt>
                <c:pt idx="28737">
                  <c:v>7.05481625</c:v>
                </c:pt>
                <c:pt idx="28738">
                  <c:v>7.0540675000000004</c:v>
                </c:pt>
                <c:pt idx="28739">
                  <c:v>7.0533074999999998</c:v>
                </c:pt>
                <c:pt idx="28740">
                  <c:v>7.0525387500000001</c:v>
                </c:pt>
                <c:pt idx="28741">
                  <c:v>7.0516968750015989</c:v>
                </c:pt>
                <c:pt idx="28742">
                  <c:v>7.0508175</c:v>
                </c:pt>
                <c:pt idx="28743">
                  <c:v>7.0499349999999996</c:v>
                </c:pt>
                <c:pt idx="28744">
                  <c:v>7.0491112500000002</c:v>
                </c:pt>
                <c:pt idx="28745">
                  <c:v>7.0483843750015991</c:v>
                </c:pt>
                <c:pt idx="28746">
                  <c:v>7.0475181250015986</c:v>
                </c:pt>
                <c:pt idx="28747">
                  <c:v>7.0467781250015991</c:v>
                </c:pt>
                <c:pt idx="28748">
                  <c:v>7.0463725000000004</c:v>
                </c:pt>
                <c:pt idx="28749">
                  <c:v>7.0458999999999996</c:v>
                </c:pt>
                <c:pt idx="28750">
                  <c:v>7.0455174999999999</c:v>
                </c:pt>
                <c:pt idx="28751">
                  <c:v>7.0451699999999997</c:v>
                </c:pt>
                <c:pt idx="28752">
                  <c:v>7.0447899999999999</c:v>
                </c:pt>
                <c:pt idx="28753">
                  <c:v>7.0444256250015993</c:v>
                </c:pt>
                <c:pt idx="28754">
                  <c:v>7.0440662500000002</c:v>
                </c:pt>
                <c:pt idx="28755">
                  <c:v>7.0435012500000003</c:v>
                </c:pt>
                <c:pt idx="28756">
                  <c:v>7.04308625</c:v>
                </c:pt>
                <c:pt idx="28757">
                  <c:v>7.0427118750015989</c:v>
                </c:pt>
                <c:pt idx="28758">
                  <c:v>7.04221875</c:v>
                </c:pt>
                <c:pt idx="28759">
                  <c:v>7.0418787500000004</c:v>
                </c:pt>
                <c:pt idx="28760">
                  <c:v>7.0412212500000004</c:v>
                </c:pt>
                <c:pt idx="28761">
                  <c:v>7.0407406250015994</c:v>
                </c:pt>
                <c:pt idx="28762">
                  <c:v>7.0403068750015994</c:v>
                </c:pt>
                <c:pt idx="28763">
                  <c:v>7.0406656250015986</c:v>
                </c:pt>
                <c:pt idx="28764">
                  <c:v>7.0409899999999999</c:v>
                </c:pt>
                <c:pt idx="28765">
                  <c:v>7.041371875001599</c:v>
                </c:pt>
                <c:pt idx="28766">
                  <c:v>7.0417624999999999</c:v>
                </c:pt>
                <c:pt idx="28767">
                  <c:v>7.0422262499999997</c:v>
                </c:pt>
                <c:pt idx="28768">
                  <c:v>7.0426900000000003</c:v>
                </c:pt>
                <c:pt idx="28769">
                  <c:v>7.0431868750015987</c:v>
                </c:pt>
                <c:pt idx="28770">
                  <c:v>7.0437075</c:v>
                </c:pt>
                <c:pt idx="28771">
                  <c:v>7.0441043750015986</c:v>
                </c:pt>
                <c:pt idx="28772">
                  <c:v>7.0445175000000004</c:v>
                </c:pt>
                <c:pt idx="28773">
                  <c:v>7.0448612500000003</c:v>
                </c:pt>
                <c:pt idx="28774">
                  <c:v>7.0453112500000001</c:v>
                </c:pt>
                <c:pt idx="28775">
                  <c:v>7.0456537499999996</c:v>
                </c:pt>
                <c:pt idx="28776">
                  <c:v>7.0459743750015988</c:v>
                </c:pt>
                <c:pt idx="28777">
                  <c:v>7.0464581250015987</c:v>
                </c:pt>
                <c:pt idx="28778">
                  <c:v>7.0468406250015994</c:v>
                </c:pt>
                <c:pt idx="28779">
                  <c:v>7.0471656250015986</c:v>
                </c:pt>
                <c:pt idx="28780">
                  <c:v>7.0468056250015989</c:v>
                </c:pt>
                <c:pt idx="28781">
                  <c:v>7.0470637500000004</c:v>
                </c:pt>
                <c:pt idx="28782">
                  <c:v>7.0474306250015992</c:v>
                </c:pt>
                <c:pt idx="28783">
                  <c:v>7.0477937500000003</c:v>
                </c:pt>
                <c:pt idx="28784">
                  <c:v>7.0481343750015988</c:v>
                </c:pt>
                <c:pt idx="28785">
                  <c:v>7.0486537499999997</c:v>
                </c:pt>
                <c:pt idx="28786">
                  <c:v>7.0490256250015992</c:v>
                </c:pt>
                <c:pt idx="28787">
                  <c:v>7.0494256250015992</c:v>
                </c:pt>
                <c:pt idx="28788">
                  <c:v>7.0497562499999997</c:v>
                </c:pt>
                <c:pt idx="28789">
                  <c:v>7.0500812499999999</c:v>
                </c:pt>
                <c:pt idx="28790">
                  <c:v>7.0502931250015992</c:v>
                </c:pt>
                <c:pt idx="28791">
                  <c:v>7.0507125000000004</c:v>
                </c:pt>
                <c:pt idx="28792">
                  <c:v>7.0510531250015989</c:v>
                </c:pt>
                <c:pt idx="28793">
                  <c:v>7.0506675000000003</c:v>
                </c:pt>
                <c:pt idx="28794">
                  <c:v>7.0502331250015988</c:v>
                </c:pt>
                <c:pt idx="28795">
                  <c:v>7.0498568750015993</c:v>
                </c:pt>
                <c:pt idx="28796">
                  <c:v>7.0501756250015992</c:v>
                </c:pt>
                <c:pt idx="28797">
                  <c:v>7.0496781250015994</c:v>
                </c:pt>
                <c:pt idx="28798">
                  <c:v>7.0492693750015993</c:v>
                </c:pt>
                <c:pt idx="28799">
                  <c:v>7.0489181250015989</c:v>
                </c:pt>
                <c:pt idx="28800">
                  <c:v>7.0492968750015992</c:v>
                </c:pt>
                <c:pt idx="28801">
                  <c:v>7.0497156250015989</c:v>
                </c:pt>
                <c:pt idx="28802">
                  <c:v>7.0501300000000002</c:v>
                </c:pt>
                <c:pt idx="28803">
                  <c:v>7.0504962500000001</c:v>
                </c:pt>
                <c:pt idx="28804">
                  <c:v>7.0508656250015989</c:v>
                </c:pt>
                <c:pt idx="28805">
                  <c:v>7.0513162500000002</c:v>
                </c:pt>
                <c:pt idx="28806">
                  <c:v>7.0516731250015994</c:v>
                </c:pt>
                <c:pt idx="28807">
                  <c:v>7.05214125</c:v>
                </c:pt>
                <c:pt idx="28808">
                  <c:v>7.0524718750015989</c:v>
                </c:pt>
                <c:pt idx="28809">
                  <c:v>7.0528475000000004</c:v>
                </c:pt>
                <c:pt idx="28810">
                  <c:v>7.0531868750015994</c:v>
                </c:pt>
                <c:pt idx="28811">
                  <c:v>7.0536050000000001</c:v>
                </c:pt>
                <c:pt idx="28812">
                  <c:v>7.0539275000000004</c:v>
                </c:pt>
                <c:pt idx="28813">
                  <c:v>7.0543362500000004</c:v>
                </c:pt>
                <c:pt idx="28814">
                  <c:v>7.054663125001599</c:v>
                </c:pt>
                <c:pt idx="28815">
                  <c:v>7.0550106250015991</c:v>
                </c:pt>
                <c:pt idx="28816">
                  <c:v>7.0553456250015989</c:v>
                </c:pt>
                <c:pt idx="28817">
                  <c:v>7.055681875001599</c:v>
                </c:pt>
                <c:pt idx="28818">
                  <c:v>7.0561381250015991</c:v>
                </c:pt>
                <c:pt idx="28819">
                  <c:v>7.0565643750015994</c:v>
                </c:pt>
                <c:pt idx="28820">
                  <c:v>7.0569562499999998</c:v>
                </c:pt>
                <c:pt idx="28821">
                  <c:v>7.0572981250015987</c:v>
                </c:pt>
                <c:pt idx="28822">
                  <c:v>7.0569218750015992</c:v>
                </c:pt>
                <c:pt idx="28823">
                  <c:v>7.0562025000000004</c:v>
                </c:pt>
                <c:pt idx="28824">
                  <c:v>7.0557774999999996</c:v>
                </c:pt>
                <c:pt idx="28825">
                  <c:v>7.0550993750015989</c:v>
                </c:pt>
                <c:pt idx="28826">
                  <c:v>7.0543168750015992</c:v>
                </c:pt>
                <c:pt idx="28827">
                  <c:v>7.0534037500000002</c:v>
                </c:pt>
                <c:pt idx="28828">
                  <c:v>7.0523381250015991</c:v>
                </c:pt>
                <c:pt idx="28829">
                  <c:v>7.0512249999999996</c:v>
                </c:pt>
                <c:pt idx="28830">
                  <c:v>7.0499793750015991</c:v>
                </c:pt>
                <c:pt idx="28831">
                  <c:v>7.0485474999999997</c:v>
                </c:pt>
                <c:pt idx="28832">
                  <c:v>7.0470050000000004</c:v>
                </c:pt>
                <c:pt idx="28833">
                  <c:v>7.0454862499999997</c:v>
                </c:pt>
                <c:pt idx="28834">
                  <c:v>7.0439156250015991</c:v>
                </c:pt>
                <c:pt idx="28835">
                  <c:v>7.0425431250015986</c:v>
                </c:pt>
                <c:pt idx="28836">
                  <c:v>7.0412468750015993</c:v>
                </c:pt>
                <c:pt idx="28837">
                  <c:v>7.040059375001599</c:v>
                </c:pt>
                <c:pt idx="28838">
                  <c:v>7.0389900000000001</c:v>
                </c:pt>
                <c:pt idx="28839">
                  <c:v>7.0381031250015988</c:v>
                </c:pt>
                <c:pt idx="28840">
                  <c:v>7.0373243750015986</c:v>
                </c:pt>
                <c:pt idx="28841">
                  <c:v>7.0366893750015986</c:v>
                </c:pt>
                <c:pt idx="28842">
                  <c:v>7.036198125001599</c:v>
                </c:pt>
                <c:pt idx="28843">
                  <c:v>7.0356756250015993</c:v>
                </c:pt>
                <c:pt idx="28844">
                  <c:v>7.0352662500000003</c:v>
                </c:pt>
                <c:pt idx="28845">
                  <c:v>7.0348112499999997</c:v>
                </c:pt>
                <c:pt idx="28846">
                  <c:v>7.0343506250015988</c:v>
                </c:pt>
                <c:pt idx="28847">
                  <c:v>7.0340274999999997</c:v>
                </c:pt>
                <c:pt idx="28848">
                  <c:v>7.0336837499999998</c:v>
                </c:pt>
                <c:pt idx="28849">
                  <c:v>7.0333231250015986</c:v>
                </c:pt>
                <c:pt idx="28850">
                  <c:v>7.0328056250015987</c:v>
                </c:pt>
                <c:pt idx="28851">
                  <c:v>7.0324787500000001</c:v>
                </c:pt>
                <c:pt idx="28852">
                  <c:v>7.0319581250015988</c:v>
                </c:pt>
                <c:pt idx="28853">
                  <c:v>7.0315950000000003</c:v>
                </c:pt>
                <c:pt idx="28854">
                  <c:v>7.0312131250015986</c:v>
                </c:pt>
                <c:pt idx="28855">
                  <c:v>7.03081625</c:v>
                </c:pt>
                <c:pt idx="28856">
                  <c:v>7.0304681250015992</c:v>
                </c:pt>
                <c:pt idx="28857">
                  <c:v>7.0307706250015993</c:v>
                </c:pt>
                <c:pt idx="28858">
                  <c:v>7.0311075000000001</c:v>
                </c:pt>
                <c:pt idx="28859">
                  <c:v>7.0315468750015988</c:v>
                </c:pt>
                <c:pt idx="28860">
                  <c:v>7.031998125001599</c:v>
                </c:pt>
                <c:pt idx="28861">
                  <c:v>7.0324150000000003</c:v>
                </c:pt>
                <c:pt idx="28862">
                  <c:v>7.0327875000000004</c:v>
                </c:pt>
                <c:pt idx="28863">
                  <c:v>7.0332443750015994</c:v>
                </c:pt>
                <c:pt idx="28864">
                  <c:v>7.0336843750015987</c:v>
                </c:pt>
                <c:pt idx="28865">
                  <c:v>7.03400625</c:v>
                </c:pt>
                <c:pt idx="28866">
                  <c:v>7.0344431250015989</c:v>
                </c:pt>
                <c:pt idx="28867">
                  <c:v>7.0349381250015988</c:v>
                </c:pt>
                <c:pt idx="28868">
                  <c:v>7.035425</c:v>
                </c:pt>
                <c:pt idx="28869">
                  <c:v>7.0358956250015989</c:v>
                </c:pt>
                <c:pt idx="28870">
                  <c:v>7.0364256250015993</c:v>
                </c:pt>
                <c:pt idx="28871">
                  <c:v>7.0367581250015991</c:v>
                </c:pt>
                <c:pt idx="28872">
                  <c:v>7.0371518750015989</c:v>
                </c:pt>
                <c:pt idx="28873">
                  <c:v>7.0376412500000001</c:v>
                </c:pt>
                <c:pt idx="28874">
                  <c:v>7.0381206250015991</c:v>
                </c:pt>
                <c:pt idx="28875">
                  <c:v>7.0385987500000002</c:v>
                </c:pt>
                <c:pt idx="28876">
                  <c:v>7.0391693750015989</c:v>
                </c:pt>
                <c:pt idx="28877">
                  <c:v>7.0395981250015991</c:v>
                </c:pt>
                <c:pt idx="28878">
                  <c:v>7.0399700000000003</c:v>
                </c:pt>
                <c:pt idx="28879">
                  <c:v>7.0403368750015991</c:v>
                </c:pt>
                <c:pt idx="28880">
                  <c:v>7.0407299999999999</c:v>
                </c:pt>
                <c:pt idx="28881">
                  <c:v>7.0410787499999996</c:v>
                </c:pt>
                <c:pt idx="28882">
                  <c:v>7.0415018750015994</c:v>
                </c:pt>
                <c:pt idx="28883">
                  <c:v>7.042018125001599</c:v>
                </c:pt>
                <c:pt idx="28884">
                  <c:v>7.0423831250015994</c:v>
                </c:pt>
                <c:pt idx="28885">
                  <c:v>7.0428431250015988</c:v>
                </c:pt>
                <c:pt idx="28886">
                  <c:v>7.0432300000000003</c:v>
                </c:pt>
                <c:pt idx="28887">
                  <c:v>7.043683125001599</c:v>
                </c:pt>
                <c:pt idx="28888">
                  <c:v>7.0441956250015991</c:v>
                </c:pt>
                <c:pt idx="28889">
                  <c:v>7.0445387500000001</c:v>
                </c:pt>
                <c:pt idx="28890">
                  <c:v>7.0450218750015994</c:v>
                </c:pt>
                <c:pt idx="28891">
                  <c:v>7.0454412499999997</c:v>
                </c:pt>
                <c:pt idx="28892">
                  <c:v>7.0457793750015991</c:v>
                </c:pt>
                <c:pt idx="28893">
                  <c:v>7.0456750000000001</c:v>
                </c:pt>
                <c:pt idx="28894">
                  <c:v>7.0461512500000003</c:v>
                </c:pt>
                <c:pt idx="28895">
                  <c:v>7.0466274999999996</c:v>
                </c:pt>
                <c:pt idx="28896">
                  <c:v>7.0470368750015986</c:v>
                </c:pt>
                <c:pt idx="28897">
                  <c:v>7.0473999999999997</c:v>
                </c:pt>
                <c:pt idx="28898">
                  <c:v>7.0478862500000004</c:v>
                </c:pt>
                <c:pt idx="28899">
                  <c:v>7.0482737499999999</c:v>
                </c:pt>
                <c:pt idx="28900">
                  <c:v>7.0486543750015986</c:v>
                </c:pt>
                <c:pt idx="28901">
                  <c:v>7.0491112500000002</c:v>
                </c:pt>
                <c:pt idx="28902">
                  <c:v>7.0496218750015993</c:v>
                </c:pt>
                <c:pt idx="28903">
                  <c:v>7.0501737499999999</c:v>
                </c:pt>
                <c:pt idx="28904">
                  <c:v>7.0505399999999998</c:v>
                </c:pt>
                <c:pt idx="28905">
                  <c:v>7.0508668750015993</c:v>
                </c:pt>
                <c:pt idx="28906">
                  <c:v>7.0512331250015992</c:v>
                </c:pt>
                <c:pt idx="28907">
                  <c:v>7.0517424999999996</c:v>
                </c:pt>
                <c:pt idx="28908">
                  <c:v>7.0520968750015989</c:v>
                </c:pt>
                <c:pt idx="28909">
                  <c:v>7.0525462499999998</c:v>
                </c:pt>
                <c:pt idx="28910">
                  <c:v>7.0530331250015994</c:v>
                </c:pt>
                <c:pt idx="28911">
                  <c:v>7.0533893750015988</c:v>
                </c:pt>
                <c:pt idx="28912">
                  <c:v>7.0538125000000003</c:v>
                </c:pt>
                <c:pt idx="28913">
                  <c:v>7.054215625001599</c:v>
                </c:pt>
                <c:pt idx="28914">
                  <c:v>7.0546724999999997</c:v>
                </c:pt>
                <c:pt idx="28915">
                  <c:v>7.0550949999999997</c:v>
                </c:pt>
                <c:pt idx="28916">
                  <c:v>7.0547681250015986</c:v>
                </c:pt>
                <c:pt idx="28917">
                  <c:v>7.0543418750015991</c:v>
                </c:pt>
                <c:pt idx="28918">
                  <c:v>7.054005625001599</c:v>
                </c:pt>
                <c:pt idx="28919">
                  <c:v>7.0535731250015994</c:v>
                </c:pt>
                <c:pt idx="28920">
                  <c:v>7.0529918750015987</c:v>
                </c:pt>
                <c:pt idx="28921">
                  <c:v>7.0524162500000003</c:v>
                </c:pt>
                <c:pt idx="28922">
                  <c:v>7.0518056250015988</c:v>
                </c:pt>
                <c:pt idx="28923">
                  <c:v>7.0511331250015994</c:v>
                </c:pt>
                <c:pt idx="28924">
                  <c:v>7.0504831250015991</c:v>
                </c:pt>
                <c:pt idx="28925">
                  <c:v>7.0498712499999998</c:v>
                </c:pt>
                <c:pt idx="28926">
                  <c:v>7.049245</c:v>
                </c:pt>
                <c:pt idx="28927">
                  <c:v>7.0486737499999998</c:v>
                </c:pt>
                <c:pt idx="28928">
                  <c:v>7.0479606250015987</c:v>
                </c:pt>
                <c:pt idx="28929">
                  <c:v>7.0472875000000004</c:v>
                </c:pt>
                <c:pt idx="28930">
                  <c:v>7.0466800000000003</c:v>
                </c:pt>
                <c:pt idx="28931">
                  <c:v>7.0460331250015988</c:v>
                </c:pt>
                <c:pt idx="28932">
                  <c:v>7.0452925000000004</c:v>
                </c:pt>
                <c:pt idx="28933">
                  <c:v>7.0446237500000004</c:v>
                </c:pt>
                <c:pt idx="28934">
                  <c:v>7.043881875001599</c:v>
                </c:pt>
                <c:pt idx="28935">
                  <c:v>7.0429674999999996</c:v>
                </c:pt>
                <c:pt idx="28936">
                  <c:v>7.0419737500000004</c:v>
                </c:pt>
                <c:pt idx="28937">
                  <c:v>7.0407574999999998</c:v>
                </c:pt>
                <c:pt idx="28938">
                  <c:v>7.039564375001599</c:v>
                </c:pt>
                <c:pt idx="28939">
                  <c:v>7.0383456250015994</c:v>
                </c:pt>
                <c:pt idx="28940">
                  <c:v>7.0370350000000004</c:v>
                </c:pt>
                <c:pt idx="28941">
                  <c:v>7.0358437499999997</c:v>
                </c:pt>
                <c:pt idx="28942">
                  <c:v>7.034745</c:v>
                </c:pt>
                <c:pt idx="28943">
                  <c:v>7.0335762500000003</c:v>
                </c:pt>
                <c:pt idx="28944">
                  <c:v>7.0325474999999997</c:v>
                </c:pt>
                <c:pt idx="28945">
                  <c:v>7.0316693750015986</c:v>
                </c:pt>
                <c:pt idx="28946">
                  <c:v>7.0309218750015994</c:v>
                </c:pt>
                <c:pt idx="28947">
                  <c:v>7.0304206250015993</c:v>
                </c:pt>
                <c:pt idx="28948">
                  <c:v>7.0300093750015993</c:v>
                </c:pt>
                <c:pt idx="28949">
                  <c:v>7.0294806250015993</c:v>
                </c:pt>
                <c:pt idx="28950">
                  <c:v>7.0290268750015992</c:v>
                </c:pt>
                <c:pt idx="28951">
                  <c:v>7.0286868750015987</c:v>
                </c:pt>
                <c:pt idx="28952">
                  <c:v>7.0290956250015988</c:v>
                </c:pt>
                <c:pt idx="28953">
                  <c:v>7.029454375001599</c:v>
                </c:pt>
                <c:pt idx="28954">
                  <c:v>7.0298056250015986</c:v>
                </c:pt>
                <c:pt idx="28955">
                  <c:v>7.0302381250015991</c:v>
                </c:pt>
                <c:pt idx="28956">
                  <c:v>7.0306150000000001</c:v>
                </c:pt>
                <c:pt idx="28957">
                  <c:v>7.0310312499999998</c:v>
                </c:pt>
                <c:pt idx="28958">
                  <c:v>7.0313862499999997</c:v>
                </c:pt>
                <c:pt idx="28959">
                  <c:v>7.0317800000000004</c:v>
                </c:pt>
                <c:pt idx="28960">
                  <c:v>7.0321224999999998</c:v>
                </c:pt>
                <c:pt idx="28961">
                  <c:v>7.0325281250015994</c:v>
                </c:pt>
                <c:pt idx="28962">
                  <c:v>7.0329662500000003</c:v>
                </c:pt>
                <c:pt idx="28963">
                  <c:v>7.0333806250015991</c:v>
                </c:pt>
                <c:pt idx="28964">
                  <c:v>7.0337656250015987</c:v>
                </c:pt>
                <c:pt idx="28965">
                  <c:v>7.0342275000000001</c:v>
                </c:pt>
                <c:pt idx="28966">
                  <c:v>7.0346756250015989</c:v>
                </c:pt>
                <c:pt idx="28967">
                  <c:v>7.0351150000000002</c:v>
                </c:pt>
                <c:pt idx="28968">
                  <c:v>7.0355462500000003</c:v>
                </c:pt>
                <c:pt idx="28969">
                  <c:v>7.0359100000000003</c:v>
                </c:pt>
                <c:pt idx="28970">
                  <c:v>7.0363137499999997</c:v>
                </c:pt>
                <c:pt idx="28971">
                  <c:v>7.0367337499999998</c:v>
                </c:pt>
                <c:pt idx="28972">
                  <c:v>7.0370943750015993</c:v>
                </c:pt>
                <c:pt idx="28973">
                  <c:v>7.0375924999999997</c:v>
                </c:pt>
                <c:pt idx="28974">
                  <c:v>7.0379637500000003</c:v>
                </c:pt>
                <c:pt idx="28975">
                  <c:v>7.0384856250015986</c:v>
                </c:pt>
                <c:pt idx="28976">
                  <c:v>7.0388675000000003</c:v>
                </c:pt>
                <c:pt idx="28977">
                  <c:v>7.0392599999999996</c:v>
                </c:pt>
                <c:pt idx="28978">
                  <c:v>7.039681875001599</c:v>
                </c:pt>
                <c:pt idx="28979">
                  <c:v>7.0400925000000001</c:v>
                </c:pt>
                <c:pt idx="28980">
                  <c:v>7.0405362499999997</c:v>
                </c:pt>
                <c:pt idx="28981">
                  <c:v>7.0409724999999996</c:v>
                </c:pt>
                <c:pt idx="28982">
                  <c:v>7.0414775000000001</c:v>
                </c:pt>
                <c:pt idx="28983">
                  <c:v>7.0419312500000002</c:v>
                </c:pt>
                <c:pt idx="28984">
                  <c:v>7.0424562499999999</c:v>
                </c:pt>
                <c:pt idx="28985">
                  <c:v>7.0429368750015993</c:v>
                </c:pt>
                <c:pt idx="28986">
                  <c:v>7.04338</c:v>
                </c:pt>
                <c:pt idx="28987">
                  <c:v>7.0438731250015989</c:v>
                </c:pt>
                <c:pt idx="28988">
                  <c:v>7.0443568750015988</c:v>
                </c:pt>
                <c:pt idx="28989">
                  <c:v>7.0447325000000003</c:v>
                </c:pt>
                <c:pt idx="28990">
                  <c:v>7.0443787499999999</c:v>
                </c:pt>
                <c:pt idx="28991">
                  <c:v>7.0444418750015991</c:v>
                </c:pt>
                <c:pt idx="28992">
                  <c:v>7.044573125001599</c:v>
                </c:pt>
                <c:pt idx="28993">
                  <c:v>7.0446887499999997</c:v>
                </c:pt>
                <c:pt idx="28994">
                  <c:v>7.0442443750015986</c:v>
                </c:pt>
                <c:pt idx="28995">
                  <c:v>7.0439081250015994</c:v>
                </c:pt>
                <c:pt idx="28996">
                  <c:v>7.043518125001599</c:v>
                </c:pt>
                <c:pt idx="28997">
                  <c:v>7.0431425000000001</c:v>
                </c:pt>
                <c:pt idx="28998">
                  <c:v>7.0426556250015988</c:v>
                </c:pt>
                <c:pt idx="28999">
                  <c:v>7.0422149999999997</c:v>
                </c:pt>
                <c:pt idx="29000">
                  <c:v>7.041864375001599</c:v>
                </c:pt>
                <c:pt idx="29001">
                  <c:v>7.0412162499999997</c:v>
                </c:pt>
                <c:pt idx="29002">
                  <c:v>7.0406825</c:v>
                </c:pt>
                <c:pt idx="29003">
                  <c:v>7.04034125</c:v>
                </c:pt>
                <c:pt idx="29004">
                  <c:v>7.0398975000000004</c:v>
                </c:pt>
                <c:pt idx="29005">
                  <c:v>7.0394399999999999</c:v>
                </c:pt>
                <c:pt idx="29006">
                  <c:v>7.0389999999999997</c:v>
                </c:pt>
                <c:pt idx="29007">
                  <c:v>7.03853375</c:v>
                </c:pt>
                <c:pt idx="29008">
                  <c:v>7.0381381250015993</c:v>
                </c:pt>
                <c:pt idx="29009">
                  <c:v>7.0382943750015992</c:v>
                </c:pt>
                <c:pt idx="29010">
                  <c:v>7.0386337499999998</c:v>
                </c:pt>
                <c:pt idx="29011">
                  <c:v>7.0390237500000001</c:v>
                </c:pt>
                <c:pt idx="29012">
                  <c:v>7.0395231250015993</c:v>
                </c:pt>
                <c:pt idx="29013">
                  <c:v>7.0398500000000004</c:v>
                </c:pt>
                <c:pt idx="29014">
                  <c:v>7.0402818750015994</c:v>
                </c:pt>
                <c:pt idx="29015">
                  <c:v>7.0406424999999997</c:v>
                </c:pt>
                <c:pt idx="29016">
                  <c:v>7.0410231250015993</c:v>
                </c:pt>
                <c:pt idx="29017">
                  <c:v>7.0413968750015989</c:v>
                </c:pt>
                <c:pt idx="29018">
                  <c:v>7.0417949999999996</c:v>
                </c:pt>
                <c:pt idx="29019">
                  <c:v>7.0421481250015994</c:v>
                </c:pt>
                <c:pt idx="29020">
                  <c:v>7.0424756250015994</c:v>
                </c:pt>
                <c:pt idx="29021">
                  <c:v>7.0429018750015988</c:v>
                </c:pt>
                <c:pt idx="29022">
                  <c:v>7.0432981250015994</c:v>
                </c:pt>
                <c:pt idx="29023">
                  <c:v>7.0434568750015991</c:v>
                </c:pt>
                <c:pt idx="29024">
                  <c:v>7.0429649999999997</c:v>
                </c:pt>
                <c:pt idx="29025">
                  <c:v>7.0426124999999997</c:v>
                </c:pt>
                <c:pt idx="29026">
                  <c:v>7.0419881250015992</c:v>
                </c:pt>
                <c:pt idx="29027">
                  <c:v>7.0413662500000003</c:v>
                </c:pt>
                <c:pt idx="29028">
                  <c:v>7.040798125001599</c:v>
                </c:pt>
                <c:pt idx="29029">
                  <c:v>7.0403700000000002</c:v>
                </c:pt>
                <c:pt idx="29030">
                  <c:v>7.0400293750015992</c:v>
                </c:pt>
                <c:pt idx="29031">
                  <c:v>7.0395275000000002</c:v>
                </c:pt>
                <c:pt idx="29032">
                  <c:v>7.039130625001599</c:v>
                </c:pt>
                <c:pt idx="29033">
                  <c:v>7.0387337499999996</c:v>
                </c:pt>
                <c:pt idx="29034">
                  <c:v>7.0382437500000004</c:v>
                </c:pt>
                <c:pt idx="29035">
                  <c:v>7.0382718750015991</c:v>
                </c:pt>
                <c:pt idx="29036">
                  <c:v>7.0385987500000002</c:v>
                </c:pt>
                <c:pt idx="29037">
                  <c:v>7.0390087499999998</c:v>
                </c:pt>
                <c:pt idx="29038">
                  <c:v>7.0394424999999998</c:v>
                </c:pt>
                <c:pt idx="29039">
                  <c:v>7.0399443750015989</c:v>
                </c:pt>
                <c:pt idx="29040">
                  <c:v>7.0404875000000002</c:v>
                </c:pt>
                <c:pt idx="29041">
                  <c:v>7.0408818750015989</c:v>
                </c:pt>
                <c:pt idx="29042">
                  <c:v>7.0412024999999998</c:v>
                </c:pt>
                <c:pt idx="29043">
                  <c:v>7.041595625001599</c:v>
                </c:pt>
                <c:pt idx="29044">
                  <c:v>7.0420506250015986</c:v>
                </c:pt>
                <c:pt idx="29045">
                  <c:v>7.0424150000000001</c:v>
                </c:pt>
                <c:pt idx="29046">
                  <c:v>7.042838125001599</c:v>
                </c:pt>
                <c:pt idx="29047">
                  <c:v>7.0429287499999997</c:v>
                </c:pt>
                <c:pt idx="29048">
                  <c:v>7.0429225000000004</c:v>
                </c:pt>
                <c:pt idx="29049">
                  <c:v>7.0428556250015992</c:v>
                </c:pt>
                <c:pt idx="29050">
                  <c:v>7.0424343750015987</c:v>
                </c:pt>
                <c:pt idx="29051">
                  <c:v>7.0420256250015987</c:v>
                </c:pt>
                <c:pt idx="29052">
                  <c:v>7.0416743750015991</c:v>
                </c:pt>
                <c:pt idx="29053">
                  <c:v>7.0412931250015989</c:v>
                </c:pt>
                <c:pt idx="29054">
                  <c:v>7.0408743750015992</c:v>
                </c:pt>
                <c:pt idx="29055">
                  <c:v>7.0402043750015988</c:v>
                </c:pt>
                <c:pt idx="29056">
                  <c:v>7.0394193750015992</c:v>
                </c:pt>
                <c:pt idx="29057">
                  <c:v>7.0388456250015992</c:v>
                </c:pt>
                <c:pt idx="29058">
                  <c:v>7.03830125</c:v>
                </c:pt>
                <c:pt idx="29059">
                  <c:v>7.0377543750015992</c:v>
                </c:pt>
                <c:pt idx="29060">
                  <c:v>7.0371506250015994</c:v>
                </c:pt>
                <c:pt idx="29061">
                  <c:v>7.0366237500000004</c:v>
                </c:pt>
                <c:pt idx="29062">
                  <c:v>7.0360318750015987</c:v>
                </c:pt>
                <c:pt idx="29063">
                  <c:v>7.03552</c:v>
                </c:pt>
                <c:pt idx="29064">
                  <c:v>7.0350737499999996</c:v>
                </c:pt>
                <c:pt idx="29065">
                  <c:v>7.0345050000000002</c:v>
                </c:pt>
                <c:pt idx="29066">
                  <c:v>7.034004375001599</c:v>
                </c:pt>
                <c:pt idx="29067">
                  <c:v>7.0335806250015986</c:v>
                </c:pt>
                <c:pt idx="29068">
                  <c:v>7.0330899999999996</c:v>
                </c:pt>
                <c:pt idx="29069">
                  <c:v>7.0326581250015989</c:v>
                </c:pt>
                <c:pt idx="29070">
                  <c:v>7.0323237499999998</c:v>
                </c:pt>
                <c:pt idx="29071">
                  <c:v>7.0319931250015992</c:v>
                </c:pt>
                <c:pt idx="29072">
                  <c:v>7.0314412500000003</c:v>
                </c:pt>
                <c:pt idx="29073">
                  <c:v>7.0309524999999997</c:v>
                </c:pt>
                <c:pt idx="29074">
                  <c:v>7.0306237500000002</c:v>
                </c:pt>
                <c:pt idx="29075">
                  <c:v>7.0309443750015994</c:v>
                </c:pt>
                <c:pt idx="29076">
                  <c:v>7.0313625000000002</c:v>
                </c:pt>
                <c:pt idx="29077">
                  <c:v>7.0318568750015986</c:v>
                </c:pt>
                <c:pt idx="29078">
                  <c:v>7.0323993750015994</c:v>
                </c:pt>
                <c:pt idx="29079">
                  <c:v>7.0327787500000003</c:v>
                </c:pt>
                <c:pt idx="29080">
                  <c:v>7.033195625001599</c:v>
                </c:pt>
                <c:pt idx="29081">
                  <c:v>7.0336481250015987</c:v>
                </c:pt>
                <c:pt idx="29082">
                  <c:v>7.0340350000000003</c:v>
                </c:pt>
                <c:pt idx="29083">
                  <c:v>7.0344693750015992</c:v>
                </c:pt>
                <c:pt idx="29084">
                  <c:v>7.0349312499999996</c:v>
                </c:pt>
                <c:pt idx="29085">
                  <c:v>7.0353543750015994</c:v>
                </c:pt>
                <c:pt idx="29086">
                  <c:v>7.0359075000000004</c:v>
                </c:pt>
                <c:pt idx="29087">
                  <c:v>7.0364281250015992</c:v>
                </c:pt>
                <c:pt idx="29088">
                  <c:v>7.0369568750015992</c:v>
                </c:pt>
                <c:pt idx="29089">
                  <c:v>7.0373725</c:v>
                </c:pt>
                <c:pt idx="29090">
                  <c:v>7.0378318750015989</c:v>
                </c:pt>
                <c:pt idx="29091">
                  <c:v>7.0383993750015987</c:v>
                </c:pt>
                <c:pt idx="29092">
                  <c:v>7.0387843750015993</c:v>
                </c:pt>
                <c:pt idx="29093">
                  <c:v>7.0392068750015993</c:v>
                </c:pt>
                <c:pt idx="29094">
                  <c:v>7.0397106250015993</c:v>
                </c:pt>
                <c:pt idx="29095">
                  <c:v>7.0401131250015991</c:v>
                </c:pt>
                <c:pt idx="29096">
                  <c:v>7.0405075000000004</c:v>
                </c:pt>
                <c:pt idx="29097">
                  <c:v>7.0411106250015987</c:v>
                </c:pt>
                <c:pt idx="29098">
                  <c:v>7.0416524999999996</c:v>
                </c:pt>
                <c:pt idx="29099">
                  <c:v>7.0421256250015993</c:v>
                </c:pt>
                <c:pt idx="29100">
                  <c:v>7.0426468750015987</c:v>
                </c:pt>
                <c:pt idx="29101">
                  <c:v>7.0430931250015991</c:v>
                </c:pt>
                <c:pt idx="29102">
                  <c:v>7.0435100000000004</c:v>
                </c:pt>
                <c:pt idx="29103">
                  <c:v>7.0439056250015986</c:v>
                </c:pt>
                <c:pt idx="29104">
                  <c:v>7.0442643750015987</c:v>
                </c:pt>
                <c:pt idx="29105">
                  <c:v>7.0446981250015988</c:v>
                </c:pt>
                <c:pt idx="29106">
                  <c:v>7.0450468750015993</c:v>
                </c:pt>
                <c:pt idx="29107">
                  <c:v>7.0454418750015986</c:v>
                </c:pt>
                <c:pt idx="29108">
                  <c:v>7.0458400000000001</c:v>
                </c:pt>
                <c:pt idx="29109">
                  <c:v>7.0461656250015992</c:v>
                </c:pt>
                <c:pt idx="29110">
                  <c:v>7.0466712500000002</c:v>
                </c:pt>
                <c:pt idx="29111">
                  <c:v>7.0463043750015988</c:v>
                </c:pt>
                <c:pt idx="29112">
                  <c:v>7.0459068750015987</c:v>
                </c:pt>
                <c:pt idx="29113">
                  <c:v>7.0455106250015991</c:v>
                </c:pt>
                <c:pt idx="29114">
                  <c:v>7.0450324999999996</c:v>
                </c:pt>
                <c:pt idx="29115">
                  <c:v>7.0447068750015989</c:v>
                </c:pt>
                <c:pt idx="29116">
                  <c:v>7.0441612500000002</c:v>
                </c:pt>
                <c:pt idx="29117">
                  <c:v>7.0436181250015988</c:v>
                </c:pt>
                <c:pt idx="29118">
                  <c:v>7.0431887499999997</c:v>
                </c:pt>
                <c:pt idx="29119">
                  <c:v>7.0426062500000004</c:v>
                </c:pt>
                <c:pt idx="29120">
                  <c:v>7.0419093750015991</c:v>
                </c:pt>
                <c:pt idx="29121">
                  <c:v>7.0412931250015989</c:v>
                </c:pt>
                <c:pt idx="29122">
                  <c:v>7.0406431250015986</c:v>
                </c:pt>
                <c:pt idx="29123">
                  <c:v>7.0398868750015993</c:v>
                </c:pt>
                <c:pt idx="29124">
                  <c:v>7.0392068750015993</c:v>
                </c:pt>
                <c:pt idx="29125">
                  <c:v>7.0385281250015987</c:v>
                </c:pt>
                <c:pt idx="29126">
                  <c:v>7.0377081250015987</c:v>
                </c:pt>
                <c:pt idx="29127">
                  <c:v>7.0368950000000003</c:v>
                </c:pt>
                <c:pt idx="29128">
                  <c:v>7.0360781250015991</c:v>
                </c:pt>
                <c:pt idx="29129">
                  <c:v>7.0350512500000004</c:v>
                </c:pt>
                <c:pt idx="29130">
                  <c:v>7.0341975000000003</c:v>
                </c:pt>
                <c:pt idx="29131">
                  <c:v>7.0334331250015989</c:v>
                </c:pt>
                <c:pt idx="29132">
                  <c:v>7.0326050000000002</c:v>
                </c:pt>
                <c:pt idx="29133">
                  <c:v>7.0319599999999998</c:v>
                </c:pt>
                <c:pt idx="29134">
                  <c:v>7.0312993750015993</c:v>
                </c:pt>
                <c:pt idx="29135">
                  <c:v>7.0305743750015992</c:v>
                </c:pt>
                <c:pt idx="29136">
                  <c:v>7.0299756250015992</c:v>
                </c:pt>
                <c:pt idx="29137">
                  <c:v>7.0294593750015988</c:v>
                </c:pt>
                <c:pt idx="29138">
                  <c:v>7.0289156250015994</c:v>
                </c:pt>
                <c:pt idx="29139">
                  <c:v>7.0283643750015994</c:v>
                </c:pt>
                <c:pt idx="29140">
                  <c:v>7.0280087499999997</c:v>
                </c:pt>
                <c:pt idx="29141">
                  <c:v>7.0276575000000001</c:v>
                </c:pt>
                <c:pt idx="29142">
                  <c:v>7.0273018750015988</c:v>
                </c:pt>
                <c:pt idx="29143">
                  <c:v>7.0268387499999996</c:v>
                </c:pt>
                <c:pt idx="29144">
                  <c:v>7.0265037499999998</c:v>
                </c:pt>
                <c:pt idx="29145">
                  <c:v>7.0265468750015989</c:v>
                </c:pt>
                <c:pt idx="29146">
                  <c:v>7.0269468750015989</c:v>
                </c:pt>
                <c:pt idx="29147">
                  <c:v>7.0273250000000003</c:v>
                </c:pt>
                <c:pt idx="29148">
                  <c:v>7.0277349999999998</c:v>
                </c:pt>
                <c:pt idx="29149">
                  <c:v>7.02816375</c:v>
                </c:pt>
                <c:pt idx="29150">
                  <c:v>7.02867</c:v>
                </c:pt>
                <c:pt idx="29151">
                  <c:v>7.0290493750015992</c:v>
                </c:pt>
                <c:pt idx="29152">
                  <c:v>7.0294018750015992</c:v>
                </c:pt>
                <c:pt idx="29153">
                  <c:v>7.0298474999999998</c:v>
                </c:pt>
                <c:pt idx="29154">
                  <c:v>7.0302693750015992</c:v>
                </c:pt>
                <c:pt idx="29155">
                  <c:v>7.0306537499999999</c:v>
                </c:pt>
                <c:pt idx="29156">
                  <c:v>7.03107375</c:v>
                </c:pt>
                <c:pt idx="29157">
                  <c:v>7.0315543750015994</c:v>
                </c:pt>
                <c:pt idx="29158">
                  <c:v>7.0319331250015988</c:v>
                </c:pt>
                <c:pt idx="29159">
                  <c:v>7.0324375000000003</c:v>
                </c:pt>
                <c:pt idx="29160">
                  <c:v>7.0329300000000003</c:v>
                </c:pt>
                <c:pt idx="29161">
                  <c:v>7.0333843750015994</c:v>
                </c:pt>
                <c:pt idx="29162">
                  <c:v>7.0338956250015992</c:v>
                </c:pt>
                <c:pt idx="29163">
                  <c:v>7.0344018750015991</c:v>
                </c:pt>
                <c:pt idx="29164">
                  <c:v>7.0347456250015989</c:v>
                </c:pt>
                <c:pt idx="29165">
                  <c:v>7.0351768750015991</c:v>
                </c:pt>
                <c:pt idx="29166">
                  <c:v>7.03573</c:v>
                </c:pt>
                <c:pt idx="29167">
                  <c:v>7.0361799999999999</c:v>
                </c:pt>
                <c:pt idx="29168">
                  <c:v>7.0365606250015986</c:v>
                </c:pt>
                <c:pt idx="29169">
                  <c:v>7.036785625001599</c:v>
                </c:pt>
                <c:pt idx="29170">
                  <c:v>7.0371406250015989</c:v>
                </c:pt>
                <c:pt idx="29171">
                  <c:v>7.0369074999999999</c:v>
                </c:pt>
                <c:pt idx="29172">
                  <c:v>7.0365012499999997</c:v>
                </c:pt>
                <c:pt idx="29173">
                  <c:v>7.0360862500000003</c:v>
                </c:pt>
                <c:pt idx="29174">
                  <c:v>7.0356018750015989</c:v>
                </c:pt>
                <c:pt idx="29175">
                  <c:v>7.0352393750015993</c:v>
                </c:pt>
                <c:pt idx="29176">
                  <c:v>7.0348056250015993</c:v>
                </c:pt>
                <c:pt idx="29177">
                  <c:v>7.0343856250015993</c:v>
                </c:pt>
                <c:pt idx="29178">
                  <c:v>7.0340325000000004</c:v>
                </c:pt>
                <c:pt idx="29179">
                  <c:v>7.0336631250015991</c:v>
                </c:pt>
                <c:pt idx="29180">
                  <c:v>7.0332606250015992</c:v>
                </c:pt>
                <c:pt idx="29181">
                  <c:v>7.0328868750015987</c:v>
                </c:pt>
                <c:pt idx="29182">
                  <c:v>7.0325206250015988</c:v>
                </c:pt>
                <c:pt idx="29183">
                  <c:v>7.0327918750015987</c:v>
                </c:pt>
                <c:pt idx="29184">
                  <c:v>7.0331531250015988</c:v>
                </c:pt>
                <c:pt idx="29185">
                  <c:v>7.0335875000000003</c:v>
                </c:pt>
                <c:pt idx="29186">
                  <c:v>7.0340356250015992</c:v>
                </c:pt>
                <c:pt idx="29187">
                  <c:v>7.03442875</c:v>
                </c:pt>
                <c:pt idx="29188">
                  <c:v>7.0348068750015988</c:v>
                </c:pt>
                <c:pt idx="29189">
                  <c:v>7.0351800000000004</c:v>
                </c:pt>
                <c:pt idx="29190">
                  <c:v>7.0355056250015986</c:v>
                </c:pt>
                <c:pt idx="29191">
                  <c:v>7.0358675000000002</c:v>
                </c:pt>
                <c:pt idx="29192">
                  <c:v>7.0363068750015989</c:v>
                </c:pt>
                <c:pt idx="29193">
                  <c:v>7.0366893750015986</c:v>
                </c:pt>
                <c:pt idx="29194">
                  <c:v>7.03703375</c:v>
                </c:pt>
                <c:pt idx="29195">
                  <c:v>7.0374681250015989</c:v>
                </c:pt>
                <c:pt idx="29196">
                  <c:v>7.0378962500000002</c:v>
                </c:pt>
                <c:pt idx="29197">
                  <c:v>7.0383699999999996</c:v>
                </c:pt>
                <c:pt idx="29198">
                  <c:v>7.0387087499999996</c:v>
                </c:pt>
                <c:pt idx="29199">
                  <c:v>7.0391681250015994</c:v>
                </c:pt>
                <c:pt idx="29200">
                  <c:v>7.039670625001599</c:v>
                </c:pt>
                <c:pt idx="29201">
                  <c:v>7.04001375</c:v>
                </c:pt>
                <c:pt idx="29202">
                  <c:v>7.0404687499999996</c:v>
                </c:pt>
                <c:pt idx="29203">
                  <c:v>7.0408350000000004</c:v>
                </c:pt>
                <c:pt idx="29204">
                  <c:v>7.0412281250015987</c:v>
                </c:pt>
                <c:pt idx="29205">
                  <c:v>7.0417293750015988</c:v>
                </c:pt>
                <c:pt idx="29206">
                  <c:v>7.0421849999999999</c:v>
                </c:pt>
                <c:pt idx="29207">
                  <c:v>7.0422549999999999</c:v>
                </c:pt>
                <c:pt idx="29208">
                  <c:v>7.0419175000000003</c:v>
                </c:pt>
                <c:pt idx="29209">
                  <c:v>7.0414174999999997</c:v>
                </c:pt>
                <c:pt idx="29210">
                  <c:v>7.0405787499999999</c:v>
                </c:pt>
                <c:pt idx="29211">
                  <c:v>7.0395931250015993</c:v>
                </c:pt>
                <c:pt idx="29212">
                  <c:v>7.0385475</c:v>
                </c:pt>
                <c:pt idx="29213">
                  <c:v>7.0373487499999996</c:v>
                </c:pt>
                <c:pt idx="29214">
                  <c:v>7.0361693750015988</c:v>
                </c:pt>
                <c:pt idx="29215">
                  <c:v>7.0350456250015991</c:v>
                </c:pt>
                <c:pt idx="29216">
                  <c:v>7.0338731250015991</c:v>
                </c:pt>
                <c:pt idx="29217">
                  <c:v>7.0327968750015986</c:v>
                </c:pt>
                <c:pt idx="29218">
                  <c:v>7.0318206250015987</c:v>
                </c:pt>
                <c:pt idx="29219">
                  <c:v>7.0308287500000004</c:v>
                </c:pt>
                <c:pt idx="29220">
                  <c:v>7.0300874999999996</c:v>
                </c:pt>
                <c:pt idx="29221">
                  <c:v>7.0294218750015993</c:v>
                </c:pt>
                <c:pt idx="29222">
                  <c:v>7.0287881250015989</c:v>
                </c:pt>
                <c:pt idx="29223">
                  <c:v>7.0282099999999996</c:v>
                </c:pt>
                <c:pt idx="29224">
                  <c:v>7.0276100000000001</c:v>
                </c:pt>
                <c:pt idx="29225">
                  <c:v>7.0268825000000001</c:v>
                </c:pt>
                <c:pt idx="29226">
                  <c:v>7.0261881250015987</c:v>
                </c:pt>
                <c:pt idx="29227">
                  <c:v>7.0255043750015993</c:v>
                </c:pt>
                <c:pt idx="29228">
                  <c:v>7.0247331250015987</c:v>
                </c:pt>
                <c:pt idx="29229">
                  <c:v>7.0241112499999998</c:v>
                </c:pt>
                <c:pt idx="29230">
                  <c:v>7.0235768750015986</c:v>
                </c:pt>
                <c:pt idx="29231">
                  <c:v>7.0230868750015993</c:v>
                </c:pt>
                <c:pt idx="29232">
                  <c:v>7.0226693750015992</c:v>
                </c:pt>
                <c:pt idx="29233">
                  <c:v>7.0222718750015991</c:v>
                </c:pt>
                <c:pt idx="29234">
                  <c:v>7.0218456250015988</c:v>
                </c:pt>
                <c:pt idx="29235">
                  <c:v>7.0214074999999996</c:v>
                </c:pt>
                <c:pt idx="29236">
                  <c:v>7.0210637499999997</c:v>
                </c:pt>
                <c:pt idx="29237">
                  <c:v>7.0209418750015988</c:v>
                </c:pt>
                <c:pt idx="29238">
                  <c:v>7.0213987500000004</c:v>
                </c:pt>
                <c:pt idx="29239">
                  <c:v>7.0217468750015986</c:v>
                </c:pt>
                <c:pt idx="29240">
                  <c:v>7.0220818750015992</c:v>
                </c:pt>
                <c:pt idx="29241">
                  <c:v>7.0224612500000001</c:v>
                </c:pt>
                <c:pt idx="29242">
                  <c:v>7.0227843750015992</c:v>
                </c:pt>
                <c:pt idx="29243">
                  <c:v>7.0232912499999998</c:v>
                </c:pt>
                <c:pt idx="29244">
                  <c:v>7.0237318750015989</c:v>
                </c:pt>
                <c:pt idx="29245">
                  <c:v>7.0241843750015986</c:v>
                </c:pt>
                <c:pt idx="29246">
                  <c:v>7.0245131250015991</c:v>
                </c:pt>
                <c:pt idx="29247">
                  <c:v>7.0250037499999998</c:v>
                </c:pt>
                <c:pt idx="29248">
                  <c:v>7.0253806250015991</c:v>
                </c:pt>
                <c:pt idx="29249">
                  <c:v>7.0258262499999997</c:v>
                </c:pt>
                <c:pt idx="29250">
                  <c:v>7.0262118750015992</c:v>
                </c:pt>
                <c:pt idx="29251">
                  <c:v>7.0265981250015992</c:v>
                </c:pt>
                <c:pt idx="29252">
                  <c:v>7.0270681250015992</c:v>
                </c:pt>
                <c:pt idx="29253">
                  <c:v>7.0275224999999999</c:v>
                </c:pt>
                <c:pt idx="29254">
                  <c:v>7.0279299999999996</c:v>
                </c:pt>
                <c:pt idx="29255">
                  <c:v>7.0284437500000001</c:v>
                </c:pt>
                <c:pt idx="29256">
                  <c:v>7.0288606250015988</c:v>
                </c:pt>
                <c:pt idx="29257">
                  <c:v>7.0292725000000003</c:v>
                </c:pt>
                <c:pt idx="29258">
                  <c:v>7.0296856250015987</c:v>
                </c:pt>
                <c:pt idx="29259">
                  <c:v>7.029289375001599</c:v>
                </c:pt>
                <c:pt idx="29260">
                  <c:v>7.028774375001599</c:v>
                </c:pt>
                <c:pt idx="29261">
                  <c:v>7.0284012499999999</c:v>
                </c:pt>
                <c:pt idx="29262">
                  <c:v>7.0283912500000003</c:v>
                </c:pt>
                <c:pt idx="29263">
                  <c:v>7.0280618750015993</c:v>
                </c:pt>
                <c:pt idx="29264">
                  <c:v>7.0284250000000004</c:v>
                </c:pt>
                <c:pt idx="29265">
                  <c:v>7.028760625001599</c:v>
                </c:pt>
                <c:pt idx="29266">
                  <c:v>7.0291393750015994</c:v>
                </c:pt>
                <c:pt idx="29267">
                  <c:v>7.02959625</c:v>
                </c:pt>
                <c:pt idx="29268">
                  <c:v>7.0301143750015989</c:v>
                </c:pt>
                <c:pt idx="29269">
                  <c:v>7.0306325000000003</c:v>
                </c:pt>
                <c:pt idx="29270">
                  <c:v>7.0309831250015993</c:v>
                </c:pt>
                <c:pt idx="29271">
                  <c:v>7.0313774999999996</c:v>
                </c:pt>
                <c:pt idx="29272">
                  <c:v>7.03182375</c:v>
                </c:pt>
                <c:pt idx="29273">
                  <c:v>7.0323124999999997</c:v>
                </c:pt>
                <c:pt idx="29274">
                  <c:v>7.0327331250015988</c:v>
                </c:pt>
                <c:pt idx="29275">
                  <c:v>7.0332781250015994</c:v>
                </c:pt>
                <c:pt idx="29276">
                  <c:v>7.0337743750015989</c:v>
                </c:pt>
                <c:pt idx="29277">
                  <c:v>7.0342343750015992</c:v>
                </c:pt>
                <c:pt idx="29278">
                  <c:v>7.0346868750015989</c:v>
                </c:pt>
                <c:pt idx="29279">
                  <c:v>7.0351125000000003</c:v>
                </c:pt>
                <c:pt idx="29280">
                  <c:v>7.0355318750015989</c:v>
                </c:pt>
                <c:pt idx="29281">
                  <c:v>7.0360050000000003</c:v>
                </c:pt>
                <c:pt idx="29282">
                  <c:v>7.036410625001599</c:v>
                </c:pt>
                <c:pt idx="29283">
                  <c:v>7.0367887500000004</c:v>
                </c:pt>
                <c:pt idx="29284">
                  <c:v>7.037149375001599</c:v>
                </c:pt>
                <c:pt idx="29285">
                  <c:v>7.0373287500000004</c:v>
                </c:pt>
                <c:pt idx="29286">
                  <c:v>7.036950625001599</c:v>
                </c:pt>
                <c:pt idx="29287">
                  <c:v>7.036586875001599</c:v>
                </c:pt>
                <c:pt idx="29288">
                  <c:v>7.0361993750015994</c:v>
                </c:pt>
                <c:pt idx="29289">
                  <c:v>7.0358150000000004</c:v>
                </c:pt>
                <c:pt idx="29290">
                  <c:v>7.0354599999999996</c:v>
                </c:pt>
                <c:pt idx="29291">
                  <c:v>7.034731875001599</c:v>
                </c:pt>
                <c:pt idx="29292">
                  <c:v>7.034395</c:v>
                </c:pt>
                <c:pt idx="29293">
                  <c:v>7.0339793750015991</c:v>
                </c:pt>
                <c:pt idx="29294">
                  <c:v>7.0335287500000003</c:v>
                </c:pt>
                <c:pt idx="29295">
                  <c:v>7.0331687499999997</c:v>
                </c:pt>
                <c:pt idx="29296">
                  <c:v>7.0325593750015987</c:v>
                </c:pt>
                <c:pt idx="29297">
                  <c:v>7.0322212500000001</c:v>
                </c:pt>
                <c:pt idx="29298">
                  <c:v>7.0318462500000001</c:v>
                </c:pt>
                <c:pt idx="29299">
                  <c:v>7.0312756250015989</c:v>
                </c:pt>
                <c:pt idx="29300">
                  <c:v>7.0306949999999997</c:v>
                </c:pt>
                <c:pt idx="29301">
                  <c:v>7.030335</c:v>
                </c:pt>
                <c:pt idx="29302">
                  <c:v>7.0300081250015989</c:v>
                </c:pt>
                <c:pt idx="29303">
                  <c:v>7.0295931250015986</c:v>
                </c:pt>
                <c:pt idx="29304">
                  <c:v>7.0292287499999997</c:v>
                </c:pt>
                <c:pt idx="29305">
                  <c:v>7.0285806250015987</c:v>
                </c:pt>
                <c:pt idx="29306">
                  <c:v>7.0281406250015994</c:v>
                </c:pt>
                <c:pt idx="29307">
                  <c:v>7.0278175000000003</c:v>
                </c:pt>
                <c:pt idx="29308">
                  <c:v>7.0273037499999997</c:v>
                </c:pt>
                <c:pt idx="29309">
                  <c:v>7.026885625001599</c:v>
                </c:pt>
                <c:pt idx="29310">
                  <c:v>7.0263099999999996</c:v>
                </c:pt>
                <c:pt idx="29311">
                  <c:v>7.0257668750015991</c:v>
                </c:pt>
                <c:pt idx="29312">
                  <c:v>7.0253987499999999</c:v>
                </c:pt>
                <c:pt idx="29313">
                  <c:v>7.0250331250015989</c:v>
                </c:pt>
                <c:pt idx="29314">
                  <c:v>7.0247006250015991</c:v>
                </c:pt>
                <c:pt idx="29315">
                  <c:v>7.0242518750015988</c:v>
                </c:pt>
                <c:pt idx="29316">
                  <c:v>7.0238681250015986</c:v>
                </c:pt>
                <c:pt idx="29317">
                  <c:v>7.023505625001599</c:v>
                </c:pt>
                <c:pt idx="29318">
                  <c:v>7.0230906250015988</c:v>
                </c:pt>
                <c:pt idx="29319">
                  <c:v>7.0234949999999996</c:v>
                </c:pt>
                <c:pt idx="29320">
                  <c:v>7.0239700000000003</c:v>
                </c:pt>
                <c:pt idx="29321">
                  <c:v>7.0243556250015988</c:v>
                </c:pt>
                <c:pt idx="29322">
                  <c:v>7.0247099999999998</c:v>
                </c:pt>
                <c:pt idx="29323">
                  <c:v>7.0251581250015986</c:v>
                </c:pt>
                <c:pt idx="29324">
                  <c:v>7.0255925000000001</c:v>
                </c:pt>
                <c:pt idx="29325">
                  <c:v>7.0259656250015992</c:v>
                </c:pt>
                <c:pt idx="29326">
                  <c:v>7.0264674999999999</c:v>
                </c:pt>
                <c:pt idx="29327">
                  <c:v>7.0269468750015989</c:v>
                </c:pt>
                <c:pt idx="29328">
                  <c:v>7.0274274999999999</c:v>
                </c:pt>
                <c:pt idx="29329">
                  <c:v>7.0279249999999998</c:v>
                </c:pt>
                <c:pt idx="29330">
                  <c:v>7.028279375001599</c:v>
                </c:pt>
                <c:pt idx="29331">
                  <c:v>7.0286006250015989</c:v>
                </c:pt>
                <c:pt idx="29332">
                  <c:v>7.0289812500000002</c:v>
                </c:pt>
                <c:pt idx="29333">
                  <c:v>7.0293356250015986</c:v>
                </c:pt>
                <c:pt idx="29334">
                  <c:v>7.0296718750015987</c:v>
                </c:pt>
                <c:pt idx="29335">
                  <c:v>7.0300043750015986</c:v>
                </c:pt>
                <c:pt idx="29336">
                  <c:v>7.030486875001599</c:v>
                </c:pt>
                <c:pt idx="29337">
                  <c:v>7.0309868750015987</c:v>
                </c:pt>
                <c:pt idx="29338">
                  <c:v>7.0314306250015992</c:v>
                </c:pt>
                <c:pt idx="29339">
                  <c:v>7.0319337500000003</c:v>
                </c:pt>
                <c:pt idx="29340">
                  <c:v>7.0324462499999996</c:v>
                </c:pt>
                <c:pt idx="29341">
                  <c:v>7.0329249999999996</c:v>
                </c:pt>
                <c:pt idx="29342">
                  <c:v>7.0332850000000002</c:v>
                </c:pt>
                <c:pt idx="29343">
                  <c:v>7.0336218750015993</c:v>
                </c:pt>
                <c:pt idx="29344">
                  <c:v>7.0339781250015987</c:v>
                </c:pt>
                <c:pt idx="29345">
                  <c:v>7.0343593750015989</c:v>
                </c:pt>
                <c:pt idx="29346">
                  <c:v>7.034790625001599</c:v>
                </c:pt>
                <c:pt idx="29347">
                  <c:v>7.0352362499999996</c:v>
                </c:pt>
                <c:pt idx="29348">
                  <c:v>7.0356375</c:v>
                </c:pt>
                <c:pt idx="29349">
                  <c:v>7.036091875001599</c:v>
                </c:pt>
                <c:pt idx="29350">
                  <c:v>7.0364943750015989</c:v>
                </c:pt>
                <c:pt idx="29351">
                  <c:v>7.0369556250015988</c:v>
                </c:pt>
                <c:pt idx="29352">
                  <c:v>7.0365450000000003</c:v>
                </c:pt>
                <c:pt idx="29353">
                  <c:v>7.0360906250015987</c:v>
                </c:pt>
                <c:pt idx="29354">
                  <c:v>7.0355043750015991</c:v>
                </c:pt>
                <c:pt idx="29355">
                  <c:v>7.03484</c:v>
                </c:pt>
                <c:pt idx="29356">
                  <c:v>7.0341725000000004</c:v>
                </c:pt>
                <c:pt idx="29357">
                  <c:v>7.0337075000000002</c:v>
                </c:pt>
                <c:pt idx="29358">
                  <c:v>7.0332375000000003</c:v>
                </c:pt>
                <c:pt idx="29359">
                  <c:v>7.0327556250015988</c:v>
                </c:pt>
                <c:pt idx="29360">
                  <c:v>7.0320450000000001</c:v>
                </c:pt>
                <c:pt idx="29361">
                  <c:v>7.0314143750015994</c:v>
                </c:pt>
                <c:pt idx="29362">
                  <c:v>7.0308887499999999</c:v>
                </c:pt>
                <c:pt idx="29363">
                  <c:v>7.0301418750015987</c:v>
                </c:pt>
                <c:pt idx="29364">
                  <c:v>7.0294299999999996</c:v>
                </c:pt>
                <c:pt idx="29365">
                  <c:v>7.028679375001599</c:v>
                </c:pt>
                <c:pt idx="29366">
                  <c:v>7.0278900000000002</c:v>
                </c:pt>
                <c:pt idx="29367">
                  <c:v>7.0271037500000002</c:v>
                </c:pt>
                <c:pt idx="29368">
                  <c:v>7.0263287500000002</c:v>
                </c:pt>
                <c:pt idx="29369">
                  <c:v>7.0254818750015993</c:v>
                </c:pt>
                <c:pt idx="29370">
                  <c:v>7.0247668750015988</c:v>
                </c:pt>
                <c:pt idx="29371">
                  <c:v>7.0239637500000001</c:v>
                </c:pt>
                <c:pt idx="29372">
                  <c:v>7.02300375</c:v>
                </c:pt>
                <c:pt idx="29373">
                  <c:v>7.022333125001599</c:v>
                </c:pt>
                <c:pt idx="29374">
                  <c:v>7.0216518750015986</c:v>
                </c:pt>
                <c:pt idx="29375">
                  <c:v>7.0209887499999999</c:v>
                </c:pt>
                <c:pt idx="29376">
                  <c:v>7.0204481250015993</c:v>
                </c:pt>
                <c:pt idx="29377">
                  <c:v>7.01995375</c:v>
                </c:pt>
                <c:pt idx="29378">
                  <c:v>7.0194400000000003</c:v>
                </c:pt>
                <c:pt idx="29379">
                  <c:v>7.0190374999999996</c:v>
                </c:pt>
                <c:pt idx="29380">
                  <c:v>7.0184887500000004</c:v>
                </c:pt>
                <c:pt idx="29381">
                  <c:v>7.0181399999999998</c:v>
                </c:pt>
                <c:pt idx="29382">
                  <c:v>7.01852125</c:v>
                </c:pt>
                <c:pt idx="29383">
                  <c:v>7.0188918750015992</c:v>
                </c:pt>
                <c:pt idx="29384">
                  <c:v>7.0192325000000002</c:v>
                </c:pt>
                <c:pt idx="29385">
                  <c:v>7.0195550000000004</c:v>
                </c:pt>
                <c:pt idx="29386">
                  <c:v>7.0198774999999998</c:v>
                </c:pt>
                <c:pt idx="29387">
                  <c:v>7.0202349999999996</c:v>
                </c:pt>
                <c:pt idx="29388">
                  <c:v>7.0205581250015987</c:v>
                </c:pt>
                <c:pt idx="29389">
                  <c:v>7.0209781250015988</c:v>
                </c:pt>
                <c:pt idx="29390">
                  <c:v>7.0213587500000001</c:v>
                </c:pt>
                <c:pt idx="29391">
                  <c:v>7.02168875</c:v>
                </c:pt>
                <c:pt idx="29392">
                  <c:v>7.02203</c:v>
                </c:pt>
                <c:pt idx="29393">
                  <c:v>7.0223756250015992</c:v>
                </c:pt>
                <c:pt idx="29394">
                  <c:v>7.0227975000000002</c:v>
                </c:pt>
                <c:pt idx="29395">
                  <c:v>7.0231543750015986</c:v>
                </c:pt>
                <c:pt idx="29396">
                  <c:v>7.0235906250015994</c:v>
                </c:pt>
                <c:pt idx="29397">
                  <c:v>7.0241118750015987</c:v>
                </c:pt>
                <c:pt idx="29398">
                  <c:v>7.0245924999999998</c:v>
                </c:pt>
                <c:pt idx="29399">
                  <c:v>7.0251275</c:v>
                </c:pt>
                <c:pt idx="29400">
                  <c:v>7.0255987500000003</c:v>
                </c:pt>
                <c:pt idx="29401">
                  <c:v>7.0260550000000004</c:v>
                </c:pt>
                <c:pt idx="29402">
                  <c:v>7.0264474999999997</c:v>
                </c:pt>
                <c:pt idx="29403">
                  <c:v>7.0270168750015989</c:v>
                </c:pt>
                <c:pt idx="29404">
                  <c:v>7.027588125001599</c:v>
                </c:pt>
                <c:pt idx="29405">
                  <c:v>7.0280025000000004</c:v>
                </c:pt>
                <c:pt idx="29406">
                  <c:v>7.028396875001599</c:v>
                </c:pt>
                <c:pt idx="29407">
                  <c:v>7.0287843750015986</c:v>
                </c:pt>
                <c:pt idx="29408">
                  <c:v>7.0291856250015989</c:v>
                </c:pt>
                <c:pt idx="29409">
                  <c:v>7.0296262499999997</c:v>
                </c:pt>
                <c:pt idx="29410">
                  <c:v>7.0299981250015993</c:v>
                </c:pt>
                <c:pt idx="29411">
                  <c:v>7.0304812500000002</c:v>
                </c:pt>
                <c:pt idx="29412">
                  <c:v>7.0309175000000002</c:v>
                </c:pt>
                <c:pt idx="29413">
                  <c:v>7.0313387499999997</c:v>
                </c:pt>
                <c:pt idx="29414">
                  <c:v>7.031810625001599</c:v>
                </c:pt>
                <c:pt idx="29415">
                  <c:v>7.0321800000000003</c:v>
                </c:pt>
                <c:pt idx="29416">
                  <c:v>7.032608125001599</c:v>
                </c:pt>
                <c:pt idx="29417">
                  <c:v>7.0330399999999997</c:v>
                </c:pt>
                <c:pt idx="29418">
                  <c:v>7.0334937499999999</c:v>
                </c:pt>
                <c:pt idx="29419">
                  <c:v>7.0338237499999998</c:v>
                </c:pt>
                <c:pt idx="29420">
                  <c:v>7.0342787500000004</c:v>
                </c:pt>
                <c:pt idx="29421">
                  <c:v>7.0338237499999998</c:v>
                </c:pt>
                <c:pt idx="29422">
                  <c:v>7.03346625</c:v>
                </c:pt>
                <c:pt idx="29423">
                  <c:v>7.0331118750015991</c:v>
                </c:pt>
                <c:pt idx="29424">
                  <c:v>7.0324706250015989</c:v>
                </c:pt>
                <c:pt idx="29425">
                  <c:v>7.0319468750015988</c:v>
                </c:pt>
                <c:pt idx="29426">
                  <c:v>7.0311937499999999</c:v>
                </c:pt>
                <c:pt idx="29427">
                  <c:v>7.0303956250015993</c:v>
                </c:pt>
                <c:pt idx="29428">
                  <c:v>7.0294331250015993</c:v>
                </c:pt>
                <c:pt idx="29429">
                  <c:v>7.02832875</c:v>
                </c:pt>
                <c:pt idx="29430">
                  <c:v>7.0271150000000002</c:v>
                </c:pt>
                <c:pt idx="29431">
                  <c:v>7.0258050000000001</c:v>
                </c:pt>
                <c:pt idx="29432">
                  <c:v>7.024526875001599</c:v>
                </c:pt>
                <c:pt idx="29433">
                  <c:v>7.0232737500000004</c:v>
                </c:pt>
                <c:pt idx="29434">
                  <c:v>7.022028125001599</c:v>
                </c:pt>
                <c:pt idx="29435">
                  <c:v>7.0208806250015989</c:v>
                </c:pt>
                <c:pt idx="29436">
                  <c:v>7.0199350000000003</c:v>
                </c:pt>
                <c:pt idx="29437">
                  <c:v>7.0190275</c:v>
                </c:pt>
                <c:pt idx="29438">
                  <c:v>7.0182118750015992</c:v>
                </c:pt>
                <c:pt idx="29439">
                  <c:v>7.0175281250015988</c:v>
                </c:pt>
                <c:pt idx="29440">
                  <c:v>7.0168168750015987</c:v>
                </c:pt>
                <c:pt idx="29441">
                  <c:v>7.0161087499999999</c:v>
                </c:pt>
                <c:pt idx="29442">
                  <c:v>7.015399375001599</c:v>
                </c:pt>
                <c:pt idx="29443">
                  <c:v>7.0147137500000003</c:v>
                </c:pt>
                <c:pt idx="29444">
                  <c:v>7.0142018750015991</c:v>
                </c:pt>
                <c:pt idx="29445">
                  <c:v>7.0137256250015989</c:v>
                </c:pt>
                <c:pt idx="29446">
                  <c:v>7.0131881250015988</c:v>
                </c:pt>
                <c:pt idx="29447">
                  <c:v>7.0128137500000003</c:v>
                </c:pt>
                <c:pt idx="29448">
                  <c:v>7.0124812500000004</c:v>
                </c:pt>
                <c:pt idx="29449">
                  <c:v>7.0121450000000003</c:v>
                </c:pt>
                <c:pt idx="29450">
                  <c:v>7.0118037500000003</c:v>
                </c:pt>
                <c:pt idx="29451">
                  <c:v>7.0114581250015986</c:v>
                </c:pt>
                <c:pt idx="29452">
                  <c:v>7.0114606250015994</c:v>
                </c:pt>
                <c:pt idx="29453">
                  <c:v>7.0118756250015988</c:v>
                </c:pt>
                <c:pt idx="29454">
                  <c:v>7.0122200000000001</c:v>
                </c:pt>
                <c:pt idx="29455">
                  <c:v>7.0126931250015989</c:v>
                </c:pt>
                <c:pt idx="29456">
                  <c:v>7.013149375001599</c:v>
                </c:pt>
                <c:pt idx="29457">
                  <c:v>7.0134943750015992</c:v>
                </c:pt>
                <c:pt idx="29458">
                  <c:v>7.0140118750015992</c:v>
                </c:pt>
                <c:pt idx="29459">
                  <c:v>7.0144225000000002</c:v>
                </c:pt>
                <c:pt idx="29460">
                  <c:v>7.0148381250015994</c:v>
                </c:pt>
                <c:pt idx="29461">
                  <c:v>7.0153456250015989</c:v>
                </c:pt>
                <c:pt idx="29462">
                  <c:v>7.0157131250015992</c:v>
                </c:pt>
                <c:pt idx="29463">
                  <c:v>7.0161606250015991</c:v>
                </c:pt>
                <c:pt idx="29464">
                  <c:v>7.0166693750015989</c:v>
                </c:pt>
                <c:pt idx="29465">
                  <c:v>7.017243125001599</c:v>
                </c:pt>
                <c:pt idx="29466">
                  <c:v>7.0176706250015988</c:v>
                </c:pt>
                <c:pt idx="29467">
                  <c:v>7.0181787499999997</c:v>
                </c:pt>
                <c:pt idx="29468">
                  <c:v>7.0187437499999996</c:v>
                </c:pt>
                <c:pt idx="29469">
                  <c:v>7.019095625001599</c:v>
                </c:pt>
                <c:pt idx="29470">
                  <c:v>7.0194181250015992</c:v>
                </c:pt>
                <c:pt idx="29471">
                  <c:v>7.0198481250015989</c:v>
                </c:pt>
                <c:pt idx="29472">
                  <c:v>7.0203193750015993</c:v>
                </c:pt>
                <c:pt idx="29473">
                  <c:v>7.0207325000000003</c:v>
                </c:pt>
                <c:pt idx="29474">
                  <c:v>7.0210631250015991</c:v>
                </c:pt>
                <c:pt idx="29475">
                  <c:v>7.021208125001599</c:v>
                </c:pt>
                <c:pt idx="29476">
                  <c:v>7.0215968750015989</c:v>
                </c:pt>
                <c:pt idx="29477">
                  <c:v>7.0219681250015986</c:v>
                </c:pt>
                <c:pt idx="29478">
                  <c:v>7.0215812499999997</c:v>
                </c:pt>
                <c:pt idx="29479">
                  <c:v>7.0212287499999997</c:v>
                </c:pt>
                <c:pt idx="29480">
                  <c:v>7.0209068750015993</c:v>
                </c:pt>
                <c:pt idx="29481">
                  <c:v>7.0210843750015988</c:v>
                </c:pt>
                <c:pt idx="29482">
                  <c:v>7.0206443750015994</c:v>
                </c:pt>
                <c:pt idx="29483">
                  <c:v>7.0201099999999999</c:v>
                </c:pt>
                <c:pt idx="29484">
                  <c:v>7.0195943750015992</c:v>
                </c:pt>
                <c:pt idx="29485">
                  <c:v>7.0191112499999999</c:v>
                </c:pt>
                <c:pt idx="29486">
                  <c:v>7.0187193750015986</c:v>
                </c:pt>
                <c:pt idx="29487">
                  <c:v>7.0188556250015992</c:v>
                </c:pt>
                <c:pt idx="29488">
                  <c:v>7.0184618750015986</c:v>
                </c:pt>
                <c:pt idx="29489">
                  <c:v>7.0181343750015994</c:v>
                </c:pt>
                <c:pt idx="29490">
                  <c:v>7.01769</c:v>
                </c:pt>
                <c:pt idx="29491">
                  <c:v>7.0176731250015987</c:v>
                </c:pt>
                <c:pt idx="29492">
                  <c:v>7.0182000000000002</c:v>
                </c:pt>
                <c:pt idx="29493">
                  <c:v>7.0186324999999998</c:v>
                </c:pt>
                <c:pt idx="29494">
                  <c:v>7.01913125</c:v>
                </c:pt>
                <c:pt idx="29495">
                  <c:v>7.0195387499999997</c:v>
                </c:pt>
                <c:pt idx="29496">
                  <c:v>7.0199825000000002</c:v>
                </c:pt>
                <c:pt idx="29497">
                  <c:v>7.0197075</c:v>
                </c:pt>
                <c:pt idx="29498">
                  <c:v>7.0201831250015987</c:v>
                </c:pt>
                <c:pt idx="29499">
                  <c:v>7.0205812500000002</c:v>
                </c:pt>
                <c:pt idx="29500">
                  <c:v>7.0211024999999996</c:v>
                </c:pt>
                <c:pt idx="29501">
                  <c:v>7.0215568750015986</c:v>
                </c:pt>
                <c:pt idx="29502">
                  <c:v>7.0219987499999998</c:v>
                </c:pt>
                <c:pt idx="29503">
                  <c:v>7.0225006250015989</c:v>
                </c:pt>
                <c:pt idx="29504">
                  <c:v>7.0229012500000003</c:v>
                </c:pt>
                <c:pt idx="29505">
                  <c:v>7.0233224999999999</c:v>
                </c:pt>
                <c:pt idx="29506">
                  <c:v>7.0238506250015993</c:v>
                </c:pt>
                <c:pt idx="29507">
                  <c:v>7.0242899999999997</c:v>
                </c:pt>
                <c:pt idx="29508">
                  <c:v>7.0246981250015992</c:v>
                </c:pt>
                <c:pt idx="29509">
                  <c:v>7.0252175000000001</c:v>
                </c:pt>
                <c:pt idx="29510">
                  <c:v>7.0257293750015988</c:v>
                </c:pt>
                <c:pt idx="29511">
                  <c:v>7.0261762499999998</c:v>
                </c:pt>
                <c:pt idx="29512">
                  <c:v>7.0268093750015987</c:v>
                </c:pt>
                <c:pt idx="29513">
                  <c:v>7.0274324999999997</c:v>
                </c:pt>
                <c:pt idx="29514">
                  <c:v>7.0277837500000002</c:v>
                </c:pt>
                <c:pt idx="29515">
                  <c:v>7.0283418750015993</c:v>
                </c:pt>
                <c:pt idx="29516">
                  <c:v>7.0288306250015991</c:v>
                </c:pt>
                <c:pt idx="29517">
                  <c:v>7.029253125001599</c:v>
                </c:pt>
                <c:pt idx="29518">
                  <c:v>7.0296174999999996</c:v>
                </c:pt>
                <c:pt idx="29519">
                  <c:v>7.0299743750015988</c:v>
                </c:pt>
                <c:pt idx="29520">
                  <c:v>7.0303599999999999</c:v>
                </c:pt>
                <c:pt idx="29521">
                  <c:v>7.0306918750015992</c:v>
                </c:pt>
                <c:pt idx="29522">
                  <c:v>7.03107375</c:v>
                </c:pt>
                <c:pt idx="29523">
                  <c:v>7.0314837499999996</c:v>
                </c:pt>
                <c:pt idx="29524">
                  <c:v>7.0311475000000003</c:v>
                </c:pt>
                <c:pt idx="29525">
                  <c:v>7.0305593750015989</c:v>
                </c:pt>
                <c:pt idx="29526">
                  <c:v>7.0298687500000003</c:v>
                </c:pt>
                <c:pt idx="29527">
                  <c:v>7.0292874999999997</c:v>
                </c:pt>
                <c:pt idx="29528">
                  <c:v>7.0285481250015991</c:v>
                </c:pt>
                <c:pt idx="29529">
                  <c:v>7.0275150000000002</c:v>
                </c:pt>
                <c:pt idx="29530">
                  <c:v>7.0261031250015993</c:v>
                </c:pt>
                <c:pt idx="29531">
                  <c:v>7.0244831250015993</c:v>
                </c:pt>
                <c:pt idx="29532">
                  <c:v>7.0227000000000004</c:v>
                </c:pt>
                <c:pt idx="29533">
                  <c:v>7.0207100000000002</c:v>
                </c:pt>
                <c:pt idx="29534">
                  <c:v>7.018695625001599</c:v>
                </c:pt>
                <c:pt idx="29535">
                  <c:v>7.0166506250015992</c:v>
                </c:pt>
                <c:pt idx="29536">
                  <c:v>7.0146350000000002</c:v>
                </c:pt>
                <c:pt idx="29537">
                  <c:v>7.01275125</c:v>
                </c:pt>
                <c:pt idx="29538">
                  <c:v>7.0109124999999999</c:v>
                </c:pt>
                <c:pt idx="29539">
                  <c:v>7.0091943750015986</c:v>
                </c:pt>
                <c:pt idx="29540">
                  <c:v>7.0078325000000001</c:v>
                </c:pt>
                <c:pt idx="29541">
                  <c:v>7.0067318750015986</c:v>
                </c:pt>
                <c:pt idx="29542">
                  <c:v>7.0056725000000002</c:v>
                </c:pt>
                <c:pt idx="29543">
                  <c:v>7.0048106250015989</c:v>
                </c:pt>
                <c:pt idx="29544">
                  <c:v>7.0040787499999997</c:v>
                </c:pt>
                <c:pt idx="29545">
                  <c:v>7.0033424999999996</c:v>
                </c:pt>
                <c:pt idx="29546">
                  <c:v>7.0028043750015989</c:v>
                </c:pt>
                <c:pt idx="29547">
                  <c:v>7.0023581250015994</c:v>
                </c:pt>
                <c:pt idx="29548">
                  <c:v>7.0019893750015987</c:v>
                </c:pt>
                <c:pt idx="29549">
                  <c:v>7.0015587500000001</c:v>
                </c:pt>
                <c:pt idx="29550">
                  <c:v>7.0016843750015987</c:v>
                </c:pt>
                <c:pt idx="29551">
                  <c:v>7.0021568750015986</c:v>
                </c:pt>
                <c:pt idx="29552">
                  <c:v>7.0024931250015987</c:v>
                </c:pt>
                <c:pt idx="29553">
                  <c:v>7.0028187500000003</c:v>
                </c:pt>
                <c:pt idx="29554">
                  <c:v>7.0031581250015993</c:v>
                </c:pt>
                <c:pt idx="29555">
                  <c:v>7.0034806250015986</c:v>
                </c:pt>
                <c:pt idx="29556">
                  <c:v>7.003811875001599</c:v>
                </c:pt>
                <c:pt idx="29557">
                  <c:v>7.0041525</c:v>
                </c:pt>
                <c:pt idx="29558">
                  <c:v>7.0045993750015993</c:v>
                </c:pt>
                <c:pt idx="29559">
                  <c:v>7.0050343750015989</c:v>
                </c:pt>
                <c:pt idx="29560">
                  <c:v>7.0054631250015991</c:v>
                </c:pt>
                <c:pt idx="29561">
                  <c:v>7.0058712500000002</c:v>
                </c:pt>
                <c:pt idx="29562">
                  <c:v>7.0063256250015993</c:v>
                </c:pt>
                <c:pt idx="29563">
                  <c:v>7.0066481250015986</c:v>
                </c:pt>
                <c:pt idx="29564">
                  <c:v>7.0069806250015993</c:v>
                </c:pt>
                <c:pt idx="29565">
                  <c:v>7.0066431250015988</c:v>
                </c:pt>
                <c:pt idx="29566">
                  <c:v>7.0069943750015993</c:v>
                </c:pt>
                <c:pt idx="29567">
                  <c:v>7.0074174999999999</c:v>
                </c:pt>
                <c:pt idx="29568">
                  <c:v>7.0078287499999998</c:v>
                </c:pt>
                <c:pt idx="29569">
                  <c:v>7.0083787500000003</c:v>
                </c:pt>
                <c:pt idx="29570">
                  <c:v>7.00878625</c:v>
                </c:pt>
                <c:pt idx="29571">
                  <c:v>7.0091675000000002</c:v>
                </c:pt>
                <c:pt idx="29572">
                  <c:v>7.00969</c:v>
                </c:pt>
                <c:pt idx="29573">
                  <c:v>7.0101312499999997</c:v>
                </c:pt>
                <c:pt idx="29574">
                  <c:v>7.0105300000000002</c:v>
                </c:pt>
                <c:pt idx="29575">
                  <c:v>7.0110362500000001</c:v>
                </c:pt>
                <c:pt idx="29576">
                  <c:v>7.0113868750015991</c:v>
                </c:pt>
                <c:pt idx="29577">
                  <c:v>7.0118756250015988</c:v>
                </c:pt>
                <c:pt idx="29578">
                  <c:v>7.0122368750015989</c:v>
                </c:pt>
                <c:pt idx="29579">
                  <c:v>7.0126625000000002</c:v>
                </c:pt>
                <c:pt idx="29580">
                  <c:v>7.0131087499999998</c:v>
                </c:pt>
                <c:pt idx="29581">
                  <c:v>7.0134581250015993</c:v>
                </c:pt>
                <c:pt idx="29582">
                  <c:v>7.01392375</c:v>
                </c:pt>
                <c:pt idx="29583">
                  <c:v>7.0142499999999997</c:v>
                </c:pt>
                <c:pt idx="29584">
                  <c:v>7.0147112500000004</c:v>
                </c:pt>
                <c:pt idx="29585">
                  <c:v>7.0150631250015989</c:v>
                </c:pt>
                <c:pt idx="29586">
                  <c:v>7.0146218750015992</c:v>
                </c:pt>
                <c:pt idx="29587">
                  <c:v>7.0141687499999996</c:v>
                </c:pt>
                <c:pt idx="29588">
                  <c:v>7.0136743750015986</c:v>
                </c:pt>
                <c:pt idx="29589">
                  <c:v>7.0130993750015991</c:v>
                </c:pt>
                <c:pt idx="29590">
                  <c:v>7.0126400000000002</c:v>
                </c:pt>
                <c:pt idx="29591">
                  <c:v>7.0130931250015989</c:v>
                </c:pt>
                <c:pt idx="29592">
                  <c:v>7.0134987500000001</c:v>
                </c:pt>
                <c:pt idx="29593">
                  <c:v>7.0138668750015993</c:v>
                </c:pt>
                <c:pt idx="29594">
                  <c:v>7.0141918750015986</c:v>
                </c:pt>
                <c:pt idx="29595">
                  <c:v>7.014568125001599</c:v>
                </c:pt>
                <c:pt idx="29596">
                  <c:v>7.0149175000000001</c:v>
                </c:pt>
                <c:pt idx="29597">
                  <c:v>7.0153493750015992</c:v>
                </c:pt>
                <c:pt idx="29598">
                  <c:v>7.0157243750015992</c:v>
                </c:pt>
                <c:pt idx="29599">
                  <c:v>7.0160537500000002</c:v>
                </c:pt>
                <c:pt idx="29600">
                  <c:v>7.0165562499999998</c:v>
                </c:pt>
                <c:pt idx="29601">
                  <c:v>7.0169093750015987</c:v>
                </c:pt>
                <c:pt idx="29602">
                  <c:v>7.0173731250015994</c:v>
                </c:pt>
                <c:pt idx="29603">
                  <c:v>7.0179099999999996</c:v>
                </c:pt>
                <c:pt idx="29604">
                  <c:v>7.0183518750015992</c:v>
                </c:pt>
                <c:pt idx="29605">
                  <c:v>7.0186856250015994</c:v>
                </c:pt>
                <c:pt idx="29606">
                  <c:v>7.0191100000000004</c:v>
                </c:pt>
                <c:pt idx="29607">
                  <c:v>7.019576875001599</c:v>
                </c:pt>
                <c:pt idx="29608">
                  <c:v>7.0199731250015986</c:v>
                </c:pt>
                <c:pt idx="29609">
                  <c:v>7.0204181250015987</c:v>
                </c:pt>
                <c:pt idx="29610">
                  <c:v>7.0209018750015986</c:v>
                </c:pt>
                <c:pt idx="29611">
                  <c:v>7.0213049999999999</c:v>
                </c:pt>
                <c:pt idx="29612">
                  <c:v>7.0218256250015987</c:v>
                </c:pt>
                <c:pt idx="29613">
                  <c:v>7.0222487500000002</c:v>
                </c:pt>
                <c:pt idx="29614">
                  <c:v>7.0226568750015987</c:v>
                </c:pt>
                <c:pt idx="29615">
                  <c:v>7.0230931250015987</c:v>
                </c:pt>
                <c:pt idx="29616">
                  <c:v>7.0235587500000003</c:v>
                </c:pt>
                <c:pt idx="29617">
                  <c:v>7.0239475000000002</c:v>
                </c:pt>
                <c:pt idx="29618">
                  <c:v>7.0244650000000002</c:v>
                </c:pt>
                <c:pt idx="29619">
                  <c:v>7.0249218750015991</c:v>
                </c:pt>
                <c:pt idx="29620">
                  <c:v>7.0254462499999999</c:v>
                </c:pt>
                <c:pt idx="29621">
                  <c:v>7.025995</c:v>
                </c:pt>
                <c:pt idx="29622">
                  <c:v>7.0263881250015991</c:v>
                </c:pt>
                <c:pt idx="29623">
                  <c:v>7.026955625001599</c:v>
                </c:pt>
                <c:pt idx="29624">
                  <c:v>7.0264812499999998</c:v>
                </c:pt>
                <c:pt idx="29625">
                  <c:v>7.0260143750015986</c:v>
                </c:pt>
                <c:pt idx="29626">
                  <c:v>7.0255356250015986</c:v>
                </c:pt>
                <c:pt idx="29627">
                  <c:v>7.0250112500000004</c:v>
                </c:pt>
                <c:pt idx="29628">
                  <c:v>7.0243687499999998</c:v>
                </c:pt>
                <c:pt idx="29629">
                  <c:v>7.0237774999999996</c:v>
                </c:pt>
                <c:pt idx="29630">
                  <c:v>7.0232106250015987</c:v>
                </c:pt>
                <c:pt idx="29631">
                  <c:v>7.0224093750015992</c:v>
                </c:pt>
                <c:pt idx="29632">
                  <c:v>7.0214368750015987</c:v>
                </c:pt>
                <c:pt idx="29633">
                  <c:v>7.0205243750015986</c:v>
                </c:pt>
                <c:pt idx="29634">
                  <c:v>7.019518125001599</c:v>
                </c:pt>
                <c:pt idx="29635">
                  <c:v>7.0184081250015993</c:v>
                </c:pt>
                <c:pt idx="29636">
                  <c:v>7.0172056250015986</c:v>
                </c:pt>
                <c:pt idx="29637">
                  <c:v>7.0158062499999998</c:v>
                </c:pt>
                <c:pt idx="29638">
                  <c:v>7.0143993750015987</c:v>
                </c:pt>
                <c:pt idx="29639">
                  <c:v>7.0129943750015986</c:v>
                </c:pt>
                <c:pt idx="29640">
                  <c:v>7.01143625</c:v>
                </c:pt>
                <c:pt idx="29641">
                  <c:v>7.0100462500000003</c:v>
                </c:pt>
                <c:pt idx="29642">
                  <c:v>7.0088756250015987</c:v>
                </c:pt>
                <c:pt idx="29643">
                  <c:v>7.0077625000000001</c:v>
                </c:pt>
                <c:pt idx="29644">
                  <c:v>7.0068118750015991</c:v>
                </c:pt>
                <c:pt idx="29645">
                  <c:v>7.0060737499999997</c:v>
                </c:pt>
                <c:pt idx="29646">
                  <c:v>7.0053293750015992</c:v>
                </c:pt>
                <c:pt idx="29647">
                  <c:v>7.0047787499999998</c:v>
                </c:pt>
                <c:pt idx="29648">
                  <c:v>7.0042412499999998</c:v>
                </c:pt>
                <c:pt idx="29649">
                  <c:v>7.0036893750015992</c:v>
                </c:pt>
                <c:pt idx="29650">
                  <c:v>7.0032462500000001</c:v>
                </c:pt>
                <c:pt idx="29651">
                  <c:v>7.00280375</c:v>
                </c:pt>
                <c:pt idx="29652">
                  <c:v>7.0023331250015994</c:v>
                </c:pt>
                <c:pt idx="29653">
                  <c:v>7.0019999999999998</c:v>
                </c:pt>
                <c:pt idx="29654">
                  <c:v>7.0016781250015994</c:v>
                </c:pt>
                <c:pt idx="29655">
                  <c:v>7.0013093750015987</c:v>
                </c:pt>
                <c:pt idx="29656">
                  <c:v>7.0007993750015993</c:v>
                </c:pt>
                <c:pt idx="29657">
                  <c:v>7.00034125</c:v>
                </c:pt>
                <c:pt idx="29658">
                  <c:v>7.0007518750015993</c:v>
                </c:pt>
                <c:pt idx="29659">
                  <c:v>7.0011475000000001</c:v>
                </c:pt>
                <c:pt idx="29660">
                  <c:v>7.0015556250015987</c:v>
                </c:pt>
                <c:pt idx="29661">
                  <c:v>7.0019281250015988</c:v>
                </c:pt>
                <c:pt idx="29662">
                  <c:v>7.0022487499999997</c:v>
                </c:pt>
                <c:pt idx="29663">
                  <c:v>7.0026912499999998</c:v>
                </c:pt>
                <c:pt idx="29664">
                  <c:v>7.0031843750015987</c:v>
                </c:pt>
                <c:pt idx="29665">
                  <c:v>7.0037324999999999</c:v>
                </c:pt>
                <c:pt idx="29666">
                  <c:v>7.0041631250015994</c:v>
                </c:pt>
                <c:pt idx="29667">
                  <c:v>7.0045068750015993</c:v>
                </c:pt>
                <c:pt idx="29668">
                  <c:v>7.0050268750015992</c:v>
                </c:pt>
                <c:pt idx="29669">
                  <c:v>7.005524375001599</c:v>
                </c:pt>
                <c:pt idx="29670">
                  <c:v>7.0059568750015986</c:v>
                </c:pt>
                <c:pt idx="29671">
                  <c:v>7.0064906250015992</c:v>
                </c:pt>
                <c:pt idx="29672">
                  <c:v>7.0068912499999998</c:v>
                </c:pt>
                <c:pt idx="29673">
                  <c:v>7.0072487499999996</c:v>
                </c:pt>
                <c:pt idx="29674">
                  <c:v>7.0077524999999996</c:v>
                </c:pt>
                <c:pt idx="29675">
                  <c:v>7.0081487500000001</c:v>
                </c:pt>
                <c:pt idx="29676">
                  <c:v>7.0086387500000003</c:v>
                </c:pt>
                <c:pt idx="29677">
                  <c:v>7.0090737499999998</c:v>
                </c:pt>
                <c:pt idx="29678">
                  <c:v>7.0094687499999999</c:v>
                </c:pt>
                <c:pt idx="29679">
                  <c:v>7.0098418750015989</c:v>
                </c:pt>
                <c:pt idx="29680">
                  <c:v>7.0103662499999997</c:v>
                </c:pt>
                <c:pt idx="29681">
                  <c:v>7.0108568750015987</c:v>
                </c:pt>
                <c:pt idx="29682">
                  <c:v>7.0113675000000004</c:v>
                </c:pt>
                <c:pt idx="29683">
                  <c:v>7.0117450000000003</c:v>
                </c:pt>
                <c:pt idx="29684">
                  <c:v>7.0120837500000004</c:v>
                </c:pt>
                <c:pt idx="29685">
                  <c:v>7.0125056250015989</c:v>
                </c:pt>
                <c:pt idx="29686">
                  <c:v>7.0128962499999998</c:v>
                </c:pt>
                <c:pt idx="29687">
                  <c:v>7.0132218750015989</c:v>
                </c:pt>
                <c:pt idx="29688">
                  <c:v>7.0131056250015993</c:v>
                </c:pt>
                <c:pt idx="29689">
                  <c:v>7.0134693750015993</c:v>
                </c:pt>
                <c:pt idx="29690">
                  <c:v>7.013300625001599</c:v>
                </c:pt>
                <c:pt idx="29691">
                  <c:v>7.0128618750015992</c:v>
                </c:pt>
                <c:pt idx="29692">
                  <c:v>7.0124437500000001</c:v>
                </c:pt>
                <c:pt idx="29693">
                  <c:v>7.0120737499999999</c:v>
                </c:pt>
                <c:pt idx="29694">
                  <c:v>7.0116206250015987</c:v>
                </c:pt>
                <c:pt idx="29695">
                  <c:v>7.0112868750015993</c:v>
                </c:pt>
                <c:pt idx="29696">
                  <c:v>7.0109181250015986</c:v>
                </c:pt>
                <c:pt idx="29697">
                  <c:v>7.0113943750015988</c:v>
                </c:pt>
                <c:pt idx="29698">
                  <c:v>7.0109399999999997</c:v>
                </c:pt>
                <c:pt idx="29699">
                  <c:v>7.0104537499999999</c:v>
                </c:pt>
                <c:pt idx="29700">
                  <c:v>7.010029375001599</c:v>
                </c:pt>
                <c:pt idx="29701">
                  <c:v>7.0096868750015986</c:v>
                </c:pt>
                <c:pt idx="29702">
                  <c:v>7.0095774999999998</c:v>
                </c:pt>
                <c:pt idx="29703">
                  <c:v>7.0099143750015989</c:v>
                </c:pt>
                <c:pt idx="29704">
                  <c:v>7.0104431250015988</c:v>
                </c:pt>
                <c:pt idx="29705">
                  <c:v>7.0108156250015989</c:v>
                </c:pt>
                <c:pt idx="29706">
                  <c:v>7.0111693750015993</c:v>
                </c:pt>
                <c:pt idx="29707">
                  <c:v>7.011565</c:v>
                </c:pt>
                <c:pt idx="29708">
                  <c:v>7.011915625001599</c:v>
                </c:pt>
                <c:pt idx="29709">
                  <c:v>7.0122956250015989</c:v>
                </c:pt>
                <c:pt idx="29710">
                  <c:v>7.0127387499999996</c:v>
                </c:pt>
                <c:pt idx="29711">
                  <c:v>7.0131300000000003</c:v>
                </c:pt>
                <c:pt idx="29712">
                  <c:v>7.0134550000000004</c:v>
                </c:pt>
                <c:pt idx="29713">
                  <c:v>7.0138550000000004</c:v>
                </c:pt>
                <c:pt idx="29714">
                  <c:v>7.0141762500000002</c:v>
                </c:pt>
                <c:pt idx="29715">
                  <c:v>7.0145137499999999</c:v>
                </c:pt>
                <c:pt idx="29716">
                  <c:v>7.0149612499999998</c:v>
                </c:pt>
                <c:pt idx="29717">
                  <c:v>7.0153387499999997</c:v>
                </c:pt>
                <c:pt idx="29718">
                  <c:v>7.0158137500000004</c:v>
                </c:pt>
                <c:pt idx="29719">
                  <c:v>7.0163256250015991</c:v>
                </c:pt>
                <c:pt idx="29720">
                  <c:v>7.0166906250015986</c:v>
                </c:pt>
                <c:pt idx="29721">
                  <c:v>7.0171268750015994</c:v>
                </c:pt>
                <c:pt idx="29722">
                  <c:v>7.0176112499999999</c:v>
                </c:pt>
                <c:pt idx="29723">
                  <c:v>7.0180899999999999</c:v>
                </c:pt>
                <c:pt idx="29724">
                  <c:v>7.0184606250015991</c:v>
                </c:pt>
                <c:pt idx="29725">
                  <c:v>7.018919375001599</c:v>
                </c:pt>
                <c:pt idx="29726">
                  <c:v>7.0194381250015994</c:v>
                </c:pt>
                <c:pt idx="29727">
                  <c:v>7.0198412499999998</c:v>
                </c:pt>
                <c:pt idx="29728">
                  <c:v>7.0204050000000002</c:v>
                </c:pt>
                <c:pt idx="29729">
                  <c:v>7.0207887500000004</c:v>
                </c:pt>
                <c:pt idx="29730">
                  <c:v>7.0211825000000001</c:v>
                </c:pt>
                <c:pt idx="29731">
                  <c:v>7.021571875001599</c:v>
                </c:pt>
                <c:pt idx="29732">
                  <c:v>7.0219818750015994</c:v>
                </c:pt>
                <c:pt idx="29733">
                  <c:v>7.0215399999999999</c:v>
                </c:pt>
                <c:pt idx="29734">
                  <c:v>7.0210581250015993</c:v>
                </c:pt>
                <c:pt idx="29735">
                  <c:v>7.0206099999999996</c:v>
                </c:pt>
                <c:pt idx="29736">
                  <c:v>7.0201962499999997</c:v>
                </c:pt>
                <c:pt idx="29737">
                  <c:v>7.0193925000000004</c:v>
                </c:pt>
                <c:pt idx="29738">
                  <c:v>7.0182681250015992</c:v>
                </c:pt>
                <c:pt idx="29739">
                  <c:v>7.0171150000000004</c:v>
                </c:pt>
                <c:pt idx="29740">
                  <c:v>7.0158981250015993</c:v>
                </c:pt>
                <c:pt idx="29741">
                  <c:v>7.0146412500000004</c:v>
                </c:pt>
                <c:pt idx="29742">
                  <c:v>7.0134074999999996</c:v>
                </c:pt>
                <c:pt idx="29743">
                  <c:v>7.01206</c:v>
                </c:pt>
                <c:pt idx="29744">
                  <c:v>7.0106806250015987</c:v>
                </c:pt>
                <c:pt idx="29745">
                  <c:v>7.0094681250015993</c:v>
                </c:pt>
                <c:pt idx="29746">
                  <c:v>7.0081687500000003</c:v>
                </c:pt>
                <c:pt idx="29747">
                  <c:v>7.0070174999999999</c:v>
                </c:pt>
                <c:pt idx="29748">
                  <c:v>7.0061262500000003</c:v>
                </c:pt>
                <c:pt idx="29749">
                  <c:v>7.0051581250015991</c:v>
                </c:pt>
                <c:pt idx="29750">
                  <c:v>7.0041193750015989</c:v>
                </c:pt>
                <c:pt idx="29751">
                  <c:v>7.002978125001599</c:v>
                </c:pt>
                <c:pt idx="29752">
                  <c:v>7.0017606250015989</c:v>
                </c:pt>
                <c:pt idx="29753">
                  <c:v>7.0005556250015992</c:v>
                </c:pt>
                <c:pt idx="29754">
                  <c:v>6.9994893750015992</c:v>
                </c:pt>
                <c:pt idx="29755">
                  <c:v>6.9984725000000001</c:v>
                </c:pt>
                <c:pt idx="29756">
                  <c:v>6.9975424999999998</c:v>
                </c:pt>
                <c:pt idx="29757">
                  <c:v>6.9967812499999997</c:v>
                </c:pt>
                <c:pt idx="29758">
                  <c:v>6.9960681250015986</c:v>
                </c:pt>
                <c:pt idx="29759">
                  <c:v>6.9955093750015989</c:v>
                </c:pt>
                <c:pt idx="29760">
                  <c:v>6.9951206250015989</c:v>
                </c:pt>
                <c:pt idx="29761">
                  <c:v>6.9947056250015986</c:v>
                </c:pt>
                <c:pt idx="29762">
                  <c:v>6.9949975000000002</c:v>
                </c:pt>
                <c:pt idx="29763">
                  <c:v>6.9954025</c:v>
                </c:pt>
                <c:pt idx="29764">
                  <c:v>6.9958293750015992</c:v>
                </c:pt>
                <c:pt idx="29765">
                  <c:v>6.9962981250015988</c:v>
                </c:pt>
                <c:pt idx="29766">
                  <c:v>6.9967787499999998</c:v>
                </c:pt>
                <c:pt idx="29767">
                  <c:v>6.9971818750015986</c:v>
                </c:pt>
                <c:pt idx="29768">
                  <c:v>6.9976181250015994</c:v>
                </c:pt>
                <c:pt idx="29769">
                  <c:v>6.9979387500000003</c:v>
                </c:pt>
                <c:pt idx="29770">
                  <c:v>6.9983224999999996</c:v>
                </c:pt>
                <c:pt idx="29771">
                  <c:v>6.9986431250015988</c:v>
                </c:pt>
                <c:pt idx="29772">
                  <c:v>6.9989743750015991</c:v>
                </c:pt>
                <c:pt idx="29773">
                  <c:v>6.9993524999999996</c:v>
                </c:pt>
                <c:pt idx="29774">
                  <c:v>6.9997118750015987</c:v>
                </c:pt>
                <c:pt idx="29775">
                  <c:v>7.0001112499999998</c:v>
                </c:pt>
                <c:pt idx="29776">
                  <c:v>7.0004481250015989</c:v>
                </c:pt>
                <c:pt idx="29777">
                  <c:v>7.0009649999999999</c:v>
                </c:pt>
                <c:pt idx="29778">
                  <c:v>7.0015375000000004</c:v>
                </c:pt>
                <c:pt idx="29779">
                  <c:v>7.0020293750015989</c:v>
                </c:pt>
                <c:pt idx="29780">
                  <c:v>7.0024325000000003</c:v>
                </c:pt>
                <c:pt idx="29781">
                  <c:v>7.0028499999999996</c:v>
                </c:pt>
                <c:pt idx="29782">
                  <c:v>7.0033568750015993</c:v>
                </c:pt>
                <c:pt idx="29783">
                  <c:v>7.0037181250015994</c:v>
                </c:pt>
                <c:pt idx="29784">
                  <c:v>7.0042318750015991</c:v>
                </c:pt>
                <c:pt idx="29785">
                  <c:v>7.00474</c:v>
                </c:pt>
                <c:pt idx="29786">
                  <c:v>7.0051912500000002</c:v>
                </c:pt>
                <c:pt idx="29787">
                  <c:v>7.0055368750015994</c:v>
                </c:pt>
                <c:pt idx="29788">
                  <c:v>7.0060406250015994</c:v>
                </c:pt>
                <c:pt idx="29789">
                  <c:v>7.0064243750015986</c:v>
                </c:pt>
                <c:pt idx="29790">
                  <c:v>7.0069193750015986</c:v>
                </c:pt>
                <c:pt idx="29791">
                  <c:v>7.0073987500000001</c:v>
                </c:pt>
                <c:pt idx="29792">
                  <c:v>7.00782375</c:v>
                </c:pt>
                <c:pt idx="29793">
                  <c:v>7.0083168750015989</c:v>
                </c:pt>
                <c:pt idx="29794">
                  <c:v>7.0086587500000004</c:v>
                </c:pt>
                <c:pt idx="29795">
                  <c:v>7.0090093750015994</c:v>
                </c:pt>
                <c:pt idx="29796">
                  <c:v>7.0095725</c:v>
                </c:pt>
                <c:pt idx="29797">
                  <c:v>7.0099774999999998</c:v>
                </c:pt>
                <c:pt idx="29798">
                  <c:v>7.0105062499999997</c:v>
                </c:pt>
                <c:pt idx="29799">
                  <c:v>7.0108575000000002</c:v>
                </c:pt>
                <c:pt idx="29800">
                  <c:v>7.01139125</c:v>
                </c:pt>
                <c:pt idx="29801">
                  <c:v>7.011895</c:v>
                </c:pt>
                <c:pt idx="29802">
                  <c:v>7.0123850000000001</c:v>
                </c:pt>
                <c:pt idx="29803">
                  <c:v>7.0127050000000004</c:v>
                </c:pt>
                <c:pt idx="29804">
                  <c:v>7.013253125001599</c:v>
                </c:pt>
                <c:pt idx="29805">
                  <c:v>7.0137462499999996</c:v>
                </c:pt>
                <c:pt idx="29806">
                  <c:v>7.0143487499999999</c:v>
                </c:pt>
                <c:pt idx="29807">
                  <c:v>7.014791875001599</c:v>
                </c:pt>
                <c:pt idx="29808">
                  <c:v>7.0141450000000001</c:v>
                </c:pt>
                <c:pt idx="29809">
                  <c:v>7.0138024999999997</c:v>
                </c:pt>
                <c:pt idx="29810">
                  <c:v>7.0134524999999996</c:v>
                </c:pt>
                <c:pt idx="29811">
                  <c:v>7.0129574999999997</c:v>
                </c:pt>
                <c:pt idx="29812">
                  <c:v>7.0124706250015993</c:v>
                </c:pt>
                <c:pt idx="29813">
                  <c:v>7.01192875</c:v>
                </c:pt>
                <c:pt idx="29814">
                  <c:v>7.0112843750015994</c:v>
                </c:pt>
                <c:pt idx="29815">
                  <c:v>7.0107068750015991</c:v>
                </c:pt>
                <c:pt idx="29816">
                  <c:v>7.0101656250015987</c:v>
                </c:pt>
                <c:pt idx="29817">
                  <c:v>7.0095906250015991</c:v>
                </c:pt>
                <c:pt idx="29818">
                  <c:v>7.0091524999999999</c:v>
                </c:pt>
                <c:pt idx="29819">
                  <c:v>7.0086424999999997</c:v>
                </c:pt>
                <c:pt idx="29820">
                  <c:v>7.0081487500000001</c:v>
                </c:pt>
                <c:pt idx="29821">
                  <c:v>7.0078268750015988</c:v>
                </c:pt>
                <c:pt idx="29822">
                  <c:v>7.0074725000000004</c:v>
                </c:pt>
                <c:pt idx="29823">
                  <c:v>7.0069518750015991</c:v>
                </c:pt>
                <c:pt idx="29824">
                  <c:v>7.0062806250015992</c:v>
                </c:pt>
                <c:pt idx="29825">
                  <c:v>7.0055300000000003</c:v>
                </c:pt>
                <c:pt idx="29826">
                  <c:v>7.0051056250015993</c:v>
                </c:pt>
                <c:pt idx="29827">
                  <c:v>7.0046312500000001</c:v>
                </c:pt>
                <c:pt idx="29828">
                  <c:v>7.0040687500000001</c:v>
                </c:pt>
                <c:pt idx="29829">
                  <c:v>7.0035256250015987</c:v>
                </c:pt>
                <c:pt idx="29830">
                  <c:v>7.0030656250015992</c:v>
                </c:pt>
                <c:pt idx="29831">
                  <c:v>7.0025925000000004</c:v>
                </c:pt>
                <c:pt idx="29832">
                  <c:v>7.0022074999999999</c:v>
                </c:pt>
                <c:pt idx="29833">
                  <c:v>7.0016818750015988</c:v>
                </c:pt>
                <c:pt idx="29834">
                  <c:v>7.0011700000000001</c:v>
                </c:pt>
                <c:pt idx="29835">
                  <c:v>7.0007043750015994</c:v>
                </c:pt>
                <c:pt idx="29836">
                  <c:v>7.0003462499999998</c:v>
                </c:pt>
                <c:pt idx="29837">
                  <c:v>6.9999500000000001</c:v>
                </c:pt>
                <c:pt idx="29838">
                  <c:v>6.9993968750015991</c:v>
                </c:pt>
                <c:pt idx="29839">
                  <c:v>6.998803125001599</c:v>
                </c:pt>
                <c:pt idx="29840">
                  <c:v>6.9984662499999999</c:v>
                </c:pt>
                <c:pt idx="29841">
                  <c:v>6.9989387499999998</c:v>
                </c:pt>
                <c:pt idx="29842">
                  <c:v>6.9992887499999998</c:v>
                </c:pt>
                <c:pt idx="29843">
                  <c:v>6.9996181250015992</c:v>
                </c:pt>
                <c:pt idx="29844">
                  <c:v>6.9998093750015986</c:v>
                </c:pt>
                <c:pt idx="29845">
                  <c:v>7.0002581250015989</c:v>
                </c:pt>
                <c:pt idx="29846">
                  <c:v>7.0006424999999997</c:v>
                </c:pt>
                <c:pt idx="29847">
                  <c:v>7.0010243750015988</c:v>
                </c:pt>
                <c:pt idx="29848">
                  <c:v>7.0013993750015988</c:v>
                </c:pt>
                <c:pt idx="29849">
                  <c:v>7.0017787499999997</c:v>
                </c:pt>
                <c:pt idx="29850">
                  <c:v>7.0021037499999998</c:v>
                </c:pt>
                <c:pt idx="29851">
                  <c:v>7.00256875</c:v>
                </c:pt>
                <c:pt idx="29852">
                  <c:v>7.0028949999999996</c:v>
                </c:pt>
                <c:pt idx="29853">
                  <c:v>7.00341375</c:v>
                </c:pt>
                <c:pt idx="29854">
                  <c:v>7.0038549999999997</c:v>
                </c:pt>
                <c:pt idx="29855">
                  <c:v>7.0042481250015989</c:v>
                </c:pt>
                <c:pt idx="29856">
                  <c:v>7.004726875001599</c:v>
                </c:pt>
                <c:pt idx="29857">
                  <c:v>7.0052031250015991</c:v>
                </c:pt>
                <c:pt idx="29858">
                  <c:v>7.0056037499999997</c:v>
                </c:pt>
                <c:pt idx="29859">
                  <c:v>7.0060787500000004</c:v>
                </c:pt>
                <c:pt idx="29860">
                  <c:v>7.0065281250015987</c:v>
                </c:pt>
                <c:pt idx="29861">
                  <c:v>7.0068656250015993</c:v>
                </c:pt>
                <c:pt idx="29862">
                  <c:v>7.0073337499999999</c:v>
                </c:pt>
                <c:pt idx="29863">
                  <c:v>7.0077268750015991</c:v>
                </c:pt>
                <c:pt idx="29864">
                  <c:v>7.0082306250015991</c:v>
                </c:pt>
                <c:pt idx="29865">
                  <c:v>7.0087543750015993</c:v>
                </c:pt>
                <c:pt idx="29866">
                  <c:v>7.009114375001599</c:v>
                </c:pt>
                <c:pt idx="29867">
                  <c:v>7.0085949999999997</c:v>
                </c:pt>
                <c:pt idx="29868">
                  <c:v>7.0078374999999999</c:v>
                </c:pt>
                <c:pt idx="29869">
                  <c:v>7.0073112499999999</c:v>
                </c:pt>
                <c:pt idx="29870">
                  <c:v>7.0068587500000001</c:v>
                </c:pt>
                <c:pt idx="29871">
                  <c:v>7.0063468750015989</c:v>
                </c:pt>
                <c:pt idx="29872">
                  <c:v>7.0058024999999997</c:v>
                </c:pt>
                <c:pt idx="29873">
                  <c:v>7.0052431250015994</c:v>
                </c:pt>
                <c:pt idx="29874">
                  <c:v>7.0046718750015993</c:v>
                </c:pt>
                <c:pt idx="29875">
                  <c:v>7.0041306250015989</c:v>
                </c:pt>
                <c:pt idx="29876">
                  <c:v>7.0037562500000003</c:v>
                </c:pt>
                <c:pt idx="29877">
                  <c:v>7.0034025</c:v>
                </c:pt>
                <c:pt idx="29878">
                  <c:v>7.0029818750015993</c:v>
                </c:pt>
                <c:pt idx="29879">
                  <c:v>7.0025624999999998</c:v>
                </c:pt>
                <c:pt idx="29880">
                  <c:v>7.0022374999999997</c:v>
                </c:pt>
                <c:pt idx="29881">
                  <c:v>7.00170125</c:v>
                </c:pt>
                <c:pt idx="29882">
                  <c:v>7.0012187499999996</c:v>
                </c:pt>
                <c:pt idx="29883">
                  <c:v>7.0008406250015991</c:v>
                </c:pt>
                <c:pt idx="29884">
                  <c:v>7.0002987499999998</c:v>
                </c:pt>
                <c:pt idx="29885">
                  <c:v>6.9997956250015987</c:v>
                </c:pt>
                <c:pt idx="29886">
                  <c:v>6.9992768750015992</c:v>
                </c:pt>
                <c:pt idx="29887">
                  <c:v>6.9988793750015992</c:v>
                </c:pt>
                <c:pt idx="29888">
                  <c:v>6.9992568750015991</c:v>
                </c:pt>
                <c:pt idx="29889">
                  <c:v>6.9996031250015989</c:v>
                </c:pt>
                <c:pt idx="29890">
                  <c:v>7.0000562500000001</c:v>
                </c:pt>
                <c:pt idx="29891">
                  <c:v>7.0003799999999998</c:v>
                </c:pt>
                <c:pt idx="29892">
                  <c:v>7.0008537500000001</c:v>
                </c:pt>
                <c:pt idx="29893">
                  <c:v>7.0013312499999998</c:v>
                </c:pt>
                <c:pt idx="29894">
                  <c:v>7.0016956250015987</c:v>
                </c:pt>
                <c:pt idx="29895">
                  <c:v>7.0020387499999996</c:v>
                </c:pt>
                <c:pt idx="29896">
                  <c:v>7.0024543750015988</c:v>
                </c:pt>
                <c:pt idx="29897">
                  <c:v>7.0028931250015987</c:v>
                </c:pt>
                <c:pt idx="29898">
                  <c:v>7.0032387500000004</c:v>
                </c:pt>
                <c:pt idx="29899">
                  <c:v>7.0037012499999998</c:v>
                </c:pt>
                <c:pt idx="29900">
                  <c:v>7.0040412500000002</c:v>
                </c:pt>
                <c:pt idx="29901">
                  <c:v>7.0045381250015986</c:v>
                </c:pt>
                <c:pt idx="29902">
                  <c:v>7.0048818750015993</c:v>
                </c:pt>
                <c:pt idx="29903">
                  <c:v>7.0053487499999996</c:v>
                </c:pt>
                <c:pt idx="29904">
                  <c:v>7.0058299999999996</c:v>
                </c:pt>
                <c:pt idx="29905">
                  <c:v>7.0062924999999998</c:v>
                </c:pt>
                <c:pt idx="29906">
                  <c:v>7.0067056250015991</c:v>
                </c:pt>
                <c:pt idx="29907">
                  <c:v>7.0070412500000003</c:v>
                </c:pt>
                <c:pt idx="29908">
                  <c:v>7.0073643750015986</c:v>
                </c:pt>
                <c:pt idx="29909">
                  <c:v>7.007788125001599</c:v>
                </c:pt>
                <c:pt idx="29910">
                  <c:v>7.0081731250015986</c:v>
                </c:pt>
                <c:pt idx="29911">
                  <c:v>7.0085612499999996</c:v>
                </c:pt>
                <c:pt idx="29912">
                  <c:v>7.0089318750015988</c:v>
                </c:pt>
                <c:pt idx="29913">
                  <c:v>7.0093118750015986</c:v>
                </c:pt>
                <c:pt idx="29914">
                  <c:v>7.0088350000000004</c:v>
                </c:pt>
                <c:pt idx="29915">
                  <c:v>7.0085081250015993</c:v>
                </c:pt>
                <c:pt idx="29916">
                  <c:v>7.0081362499999997</c:v>
                </c:pt>
                <c:pt idx="29917">
                  <c:v>7.0076256250015989</c:v>
                </c:pt>
                <c:pt idx="29918">
                  <c:v>7.0070199999999998</c:v>
                </c:pt>
                <c:pt idx="29919">
                  <c:v>7.0063081250015991</c:v>
                </c:pt>
                <c:pt idx="29920">
                  <c:v>7.00549</c:v>
                </c:pt>
                <c:pt idx="29921">
                  <c:v>7.0047699999999997</c:v>
                </c:pt>
                <c:pt idx="29922">
                  <c:v>7.0039568750015988</c:v>
                </c:pt>
                <c:pt idx="29923">
                  <c:v>7.0030475000000001</c:v>
                </c:pt>
                <c:pt idx="29924">
                  <c:v>7.0022106250015987</c:v>
                </c:pt>
                <c:pt idx="29925">
                  <c:v>7.0013775000000003</c:v>
                </c:pt>
                <c:pt idx="29926">
                  <c:v>7.0004400000000002</c:v>
                </c:pt>
                <c:pt idx="29927">
                  <c:v>6.9995587500000003</c:v>
                </c:pt>
                <c:pt idx="29928">
                  <c:v>6.9987750000000002</c:v>
                </c:pt>
                <c:pt idx="29929">
                  <c:v>6.9980087500000003</c:v>
                </c:pt>
                <c:pt idx="29930">
                  <c:v>6.9974431250015989</c:v>
                </c:pt>
                <c:pt idx="29931">
                  <c:v>6.996724375001599</c:v>
                </c:pt>
                <c:pt idx="29932">
                  <c:v>6.9960568750015986</c:v>
                </c:pt>
                <c:pt idx="29933">
                  <c:v>6.9955137499999998</c:v>
                </c:pt>
                <c:pt idx="29934">
                  <c:v>6.99499125</c:v>
                </c:pt>
                <c:pt idx="29935">
                  <c:v>6.9944256250015986</c:v>
                </c:pt>
                <c:pt idx="29936">
                  <c:v>6.9940150000000001</c:v>
                </c:pt>
                <c:pt idx="29937">
                  <c:v>6.9936249999999998</c:v>
                </c:pt>
                <c:pt idx="29938">
                  <c:v>6.9932325000000004</c:v>
                </c:pt>
                <c:pt idx="29939">
                  <c:v>6.9926562499999996</c:v>
                </c:pt>
                <c:pt idx="29940">
                  <c:v>6.9922012499999999</c:v>
                </c:pt>
                <c:pt idx="29941">
                  <c:v>6.9918725000000004</c:v>
                </c:pt>
                <c:pt idx="29942">
                  <c:v>6.9922168750015992</c:v>
                </c:pt>
                <c:pt idx="29943">
                  <c:v>6.9926393750015992</c:v>
                </c:pt>
                <c:pt idx="29944">
                  <c:v>6.993008125001599</c:v>
                </c:pt>
                <c:pt idx="29945">
                  <c:v>6.9933631250015988</c:v>
                </c:pt>
                <c:pt idx="29946">
                  <c:v>6.9938343750015992</c:v>
                </c:pt>
                <c:pt idx="29947">
                  <c:v>6.9941899999999997</c:v>
                </c:pt>
                <c:pt idx="29948">
                  <c:v>6.9946324999999998</c:v>
                </c:pt>
                <c:pt idx="29949">
                  <c:v>6.9949768750015986</c:v>
                </c:pt>
                <c:pt idx="29950">
                  <c:v>6.9954675000000002</c:v>
                </c:pt>
                <c:pt idx="29951">
                  <c:v>6.9959356250015992</c:v>
                </c:pt>
                <c:pt idx="29952">
                  <c:v>6.9963749999999996</c:v>
                </c:pt>
                <c:pt idx="29953">
                  <c:v>6.9967893750015993</c:v>
                </c:pt>
                <c:pt idx="29954">
                  <c:v>6.9973524999999999</c:v>
                </c:pt>
                <c:pt idx="29955">
                  <c:v>6.997698125001599</c:v>
                </c:pt>
                <c:pt idx="29956">
                  <c:v>6.9981481250015989</c:v>
                </c:pt>
                <c:pt idx="29957">
                  <c:v>6.9985387499999998</c:v>
                </c:pt>
                <c:pt idx="29958">
                  <c:v>6.9989106250015993</c:v>
                </c:pt>
                <c:pt idx="29959">
                  <c:v>6.9993012500000003</c:v>
                </c:pt>
                <c:pt idx="29960">
                  <c:v>6.9998118750015994</c:v>
                </c:pt>
                <c:pt idx="29961">
                  <c:v>7.0001731250015986</c:v>
                </c:pt>
                <c:pt idx="29962">
                  <c:v>7.00055125</c:v>
                </c:pt>
                <c:pt idx="29963">
                  <c:v>7.000994375001599</c:v>
                </c:pt>
                <c:pt idx="29964">
                  <c:v>7.0014118750015992</c:v>
                </c:pt>
                <c:pt idx="29965">
                  <c:v>7.001934375001599</c:v>
                </c:pt>
                <c:pt idx="29966">
                  <c:v>7.0023731250015988</c:v>
                </c:pt>
                <c:pt idx="29967">
                  <c:v>7.0028681250015987</c:v>
                </c:pt>
                <c:pt idx="29968">
                  <c:v>7.0033881250015986</c:v>
                </c:pt>
                <c:pt idx="29969">
                  <c:v>7.0038106250015986</c:v>
                </c:pt>
                <c:pt idx="29970">
                  <c:v>7.0041312500000004</c:v>
                </c:pt>
                <c:pt idx="29971">
                  <c:v>7.0046024999999998</c:v>
                </c:pt>
                <c:pt idx="29972">
                  <c:v>7.0050606250015992</c:v>
                </c:pt>
                <c:pt idx="29973">
                  <c:v>7.0054918750015993</c:v>
                </c:pt>
                <c:pt idx="29974">
                  <c:v>7.0051812499999997</c:v>
                </c:pt>
                <c:pt idx="29975">
                  <c:v>7.004796875001599</c:v>
                </c:pt>
                <c:pt idx="29976">
                  <c:v>7.0044256250015993</c:v>
                </c:pt>
                <c:pt idx="29977">
                  <c:v>7.0046343750015989</c:v>
                </c:pt>
                <c:pt idx="29978">
                  <c:v>7.004245625001599</c:v>
                </c:pt>
                <c:pt idx="29979">
                  <c:v>7.0037112500000003</c:v>
                </c:pt>
                <c:pt idx="29980">
                  <c:v>7.003271875001599</c:v>
                </c:pt>
                <c:pt idx="29981">
                  <c:v>7.0028393750015994</c:v>
                </c:pt>
                <c:pt idx="29982">
                  <c:v>7.0022712499999997</c:v>
                </c:pt>
                <c:pt idx="29983">
                  <c:v>7.0018918750015988</c:v>
                </c:pt>
                <c:pt idx="29984">
                  <c:v>7.0013368750015994</c:v>
                </c:pt>
                <c:pt idx="29985">
                  <c:v>7.0009899999999998</c:v>
                </c:pt>
                <c:pt idx="29986">
                  <c:v>7.0005699999999997</c:v>
                </c:pt>
                <c:pt idx="29987">
                  <c:v>7.0008143750015988</c:v>
                </c:pt>
                <c:pt idx="29988">
                  <c:v>7.0011381250015994</c:v>
                </c:pt>
                <c:pt idx="29989">
                  <c:v>7.0015324999999997</c:v>
                </c:pt>
                <c:pt idx="29990">
                  <c:v>7.001853125001599</c:v>
                </c:pt>
                <c:pt idx="29991">
                  <c:v>7.0022443750015988</c:v>
                </c:pt>
                <c:pt idx="29992">
                  <c:v>7.0026262499999996</c:v>
                </c:pt>
                <c:pt idx="29993">
                  <c:v>7.0030162499999999</c:v>
                </c:pt>
                <c:pt idx="29994">
                  <c:v>7.0033962499999998</c:v>
                </c:pt>
                <c:pt idx="29995">
                  <c:v>7.0038018750015993</c:v>
                </c:pt>
                <c:pt idx="29996">
                  <c:v>7.0041349999999998</c:v>
                </c:pt>
                <c:pt idx="29997">
                  <c:v>7.0047125000000001</c:v>
                </c:pt>
                <c:pt idx="29998">
                  <c:v>7.0053037500000004</c:v>
                </c:pt>
                <c:pt idx="29999">
                  <c:v>7.0056587500000003</c:v>
                </c:pt>
                <c:pt idx="30000">
                  <c:v>7.0061125000000004</c:v>
                </c:pt>
                <c:pt idx="30001">
                  <c:v>7.00658125</c:v>
                </c:pt>
                <c:pt idx="30002">
                  <c:v>7.0069881250015991</c:v>
                </c:pt>
                <c:pt idx="30003">
                  <c:v>7.0073168750015986</c:v>
                </c:pt>
                <c:pt idx="30004">
                  <c:v>7.0076643750015988</c:v>
                </c:pt>
                <c:pt idx="30005">
                  <c:v>7.0081687500000003</c:v>
                </c:pt>
                <c:pt idx="30006">
                  <c:v>7.0085162499999996</c:v>
                </c:pt>
                <c:pt idx="30007">
                  <c:v>7.0089224999999997</c:v>
                </c:pt>
                <c:pt idx="30008">
                  <c:v>7.0093674999999998</c:v>
                </c:pt>
                <c:pt idx="30009">
                  <c:v>7.0098481250015992</c:v>
                </c:pt>
                <c:pt idx="30010">
                  <c:v>7.0102687499999998</c:v>
                </c:pt>
                <c:pt idx="30011">
                  <c:v>7.01059375</c:v>
                </c:pt>
                <c:pt idx="30012">
                  <c:v>7.0110187499999999</c:v>
                </c:pt>
                <c:pt idx="30013">
                  <c:v>7.0114281250015988</c:v>
                </c:pt>
                <c:pt idx="30014">
                  <c:v>7.0118106250015986</c:v>
                </c:pt>
                <c:pt idx="30015">
                  <c:v>7.0121943750015987</c:v>
                </c:pt>
                <c:pt idx="30016">
                  <c:v>7.0125268750015994</c:v>
                </c:pt>
                <c:pt idx="30017">
                  <c:v>7.0120612500000004</c:v>
                </c:pt>
                <c:pt idx="30018">
                  <c:v>7.0116087499999997</c:v>
                </c:pt>
                <c:pt idx="30019">
                  <c:v>7.0111293750015991</c:v>
                </c:pt>
                <c:pt idx="30020">
                  <c:v>7.010415625001599</c:v>
                </c:pt>
                <c:pt idx="30021">
                  <c:v>7.0093156250015989</c:v>
                </c:pt>
                <c:pt idx="30022">
                  <c:v>7.0081562499999999</c:v>
                </c:pt>
                <c:pt idx="30023">
                  <c:v>7.0068412499999999</c:v>
                </c:pt>
                <c:pt idx="30024">
                  <c:v>7.0053106250015986</c:v>
                </c:pt>
                <c:pt idx="30025">
                  <c:v>7.0037881250015994</c:v>
                </c:pt>
                <c:pt idx="30026">
                  <c:v>7.002320625001599</c:v>
                </c:pt>
                <c:pt idx="30027">
                  <c:v>7.0008187499999996</c:v>
                </c:pt>
                <c:pt idx="30028">
                  <c:v>6.9994587499999996</c:v>
                </c:pt>
                <c:pt idx="30029">
                  <c:v>6.9981662499999997</c:v>
                </c:pt>
                <c:pt idx="30030">
                  <c:v>6.9970331250015994</c:v>
                </c:pt>
                <c:pt idx="30031">
                  <c:v>6.9962862499999998</c:v>
                </c:pt>
                <c:pt idx="30032">
                  <c:v>6.9956112499999996</c:v>
                </c:pt>
                <c:pt idx="30033">
                  <c:v>6.9950925000000002</c:v>
                </c:pt>
                <c:pt idx="30034">
                  <c:v>6.9946999999999999</c:v>
                </c:pt>
                <c:pt idx="30035">
                  <c:v>6.9940356250015991</c:v>
                </c:pt>
                <c:pt idx="30036">
                  <c:v>6.99356125</c:v>
                </c:pt>
                <c:pt idx="30037">
                  <c:v>6.993218125001599</c:v>
                </c:pt>
                <c:pt idx="30038">
                  <c:v>6.9928800000000004</c:v>
                </c:pt>
                <c:pt idx="30039">
                  <c:v>6.9923525</c:v>
                </c:pt>
                <c:pt idx="30040">
                  <c:v>6.99201125</c:v>
                </c:pt>
                <c:pt idx="30041">
                  <c:v>6.9913893750015994</c:v>
                </c:pt>
                <c:pt idx="30042">
                  <c:v>6.990638125001599</c:v>
                </c:pt>
                <c:pt idx="30043">
                  <c:v>6.9899912500000001</c:v>
                </c:pt>
                <c:pt idx="30044">
                  <c:v>6.9895931250015995</c:v>
                </c:pt>
                <c:pt idx="30045">
                  <c:v>6.9892156250015995</c:v>
                </c:pt>
                <c:pt idx="30046">
                  <c:v>6.98954875</c:v>
                </c:pt>
                <c:pt idx="30047">
                  <c:v>6.99001625</c:v>
                </c:pt>
                <c:pt idx="30048">
                  <c:v>6.9904099999999998</c:v>
                </c:pt>
                <c:pt idx="30049">
                  <c:v>6.9907612500000003</c:v>
                </c:pt>
                <c:pt idx="30050">
                  <c:v>6.9911050000000001</c:v>
                </c:pt>
                <c:pt idx="30051">
                  <c:v>6.9915775</c:v>
                </c:pt>
                <c:pt idx="30052">
                  <c:v>6.9920512500000003</c:v>
                </c:pt>
                <c:pt idx="30053">
                  <c:v>6.9923900000000003</c:v>
                </c:pt>
                <c:pt idx="30054">
                  <c:v>6.9927568750015991</c:v>
                </c:pt>
                <c:pt idx="30055">
                  <c:v>6.9932974999999997</c:v>
                </c:pt>
                <c:pt idx="30056">
                  <c:v>6.9937825</c:v>
                </c:pt>
                <c:pt idx="30057">
                  <c:v>6.9941775000000002</c:v>
                </c:pt>
                <c:pt idx="30058">
                  <c:v>6.9946187499999999</c:v>
                </c:pt>
                <c:pt idx="30059">
                  <c:v>6.995154375001599</c:v>
                </c:pt>
                <c:pt idx="30060">
                  <c:v>6.9955093750015989</c:v>
                </c:pt>
                <c:pt idx="30061">
                  <c:v>6.9960075000000002</c:v>
                </c:pt>
                <c:pt idx="30062">
                  <c:v>6.9965062500000004</c:v>
                </c:pt>
                <c:pt idx="30063">
                  <c:v>6.9969068750015992</c:v>
                </c:pt>
                <c:pt idx="30064">
                  <c:v>6.9973306250015987</c:v>
                </c:pt>
                <c:pt idx="30065">
                  <c:v>6.997700625001599</c:v>
                </c:pt>
                <c:pt idx="30066">
                  <c:v>6.9981437499999997</c:v>
                </c:pt>
                <c:pt idx="30067">
                  <c:v>6.9984999999999999</c:v>
                </c:pt>
                <c:pt idx="30068">
                  <c:v>6.9990006250015986</c:v>
                </c:pt>
                <c:pt idx="30069">
                  <c:v>6.9994443750015991</c:v>
                </c:pt>
                <c:pt idx="30070">
                  <c:v>6.9999725000000002</c:v>
                </c:pt>
                <c:pt idx="30071">
                  <c:v>7.0005212500000003</c:v>
                </c:pt>
                <c:pt idx="30072">
                  <c:v>7.0009193750015992</c:v>
                </c:pt>
                <c:pt idx="30073">
                  <c:v>7.0013275000000004</c:v>
                </c:pt>
                <c:pt idx="30074">
                  <c:v>7.0017718750015989</c:v>
                </c:pt>
                <c:pt idx="30075">
                  <c:v>7.0021924999999996</c:v>
                </c:pt>
                <c:pt idx="30076">
                  <c:v>7.0026824999999997</c:v>
                </c:pt>
                <c:pt idx="30077">
                  <c:v>7.0030431250015992</c:v>
                </c:pt>
                <c:pt idx="30078">
                  <c:v>7.00366</c:v>
                </c:pt>
                <c:pt idx="30079">
                  <c:v>7.0040006250015994</c:v>
                </c:pt>
                <c:pt idx="30080">
                  <c:v>7.0044725000000003</c:v>
                </c:pt>
                <c:pt idx="30081">
                  <c:v>7.0048275000000002</c:v>
                </c:pt>
                <c:pt idx="30082">
                  <c:v>7.0051649999999999</c:v>
                </c:pt>
                <c:pt idx="30083">
                  <c:v>7.0047918750015992</c:v>
                </c:pt>
                <c:pt idx="30084">
                  <c:v>7.00414125</c:v>
                </c:pt>
                <c:pt idx="30085">
                  <c:v>7.0037443750015989</c:v>
                </c:pt>
                <c:pt idx="30086">
                  <c:v>7.003330625001599</c:v>
                </c:pt>
                <c:pt idx="30087">
                  <c:v>7.0028893750015992</c:v>
                </c:pt>
                <c:pt idx="30088">
                  <c:v>7.0022931250015992</c:v>
                </c:pt>
                <c:pt idx="30089">
                  <c:v>7.0017831250015989</c:v>
                </c:pt>
                <c:pt idx="30090">
                  <c:v>7.0012631250015991</c:v>
                </c:pt>
                <c:pt idx="30091">
                  <c:v>7.0007212499999998</c:v>
                </c:pt>
                <c:pt idx="30092">
                  <c:v>7.000303125001599</c:v>
                </c:pt>
                <c:pt idx="30093">
                  <c:v>6.9999650000000004</c:v>
                </c:pt>
                <c:pt idx="30094">
                  <c:v>6.9993868750015986</c:v>
                </c:pt>
                <c:pt idx="30095">
                  <c:v>6.9989499999999998</c:v>
                </c:pt>
                <c:pt idx="30096">
                  <c:v>6.9986193750015993</c:v>
                </c:pt>
                <c:pt idx="30097">
                  <c:v>6.9985581250015994</c:v>
                </c:pt>
                <c:pt idx="30098">
                  <c:v>6.9988918750015987</c:v>
                </c:pt>
                <c:pt idx="30099">
                  <c:v>6.9993193750015994</c:v>
                </c:pt>
                <c:pt idx="30100">
                  <c:v>6.9996856250015993</c:v>
                </c:pt>
                <c:pt idx="30101">
                  <c:v>7.0000237500000004</c:v>
                </c:pt>
                <c:pt idx="30102">
                  <c:v>7.0003831250015986</c:v>
                </c:pt>
                <c:pt idx="30103">
                  <c:v>7.0007443750015987</c:v>
                </c:pt>
                <c:pt idx="30104">
                  <c:v>7.00111375</c:v>
                </c:pt>
                <c:pt idx="30105">
                  <c:v>7.0014424999999996</c:v>
                </c:pt>
                <c:pt idx="30106">
                  <c:v>7.0018862500000001</c:v>
                </c:pt>
                <c:pt idx="30107">
                  <c:v>7.00228625</c:v>
                </c:pt>
                <c:pt idx="30108">
                  <c:v>7.0027774999999997</c:v>
                </c:pt>
                <c:pt idx="30109">
                  <c:v>7.0031393750015987</c:v>
                </c:pt>
                <c:pt idx="30110">
                  <c:v>7.0035831250015992</c:v>
                </c:pt>
                <c:pt idx="30111">
                  <c:v>7.00390625</c:v>
                </c:pt>
                <c:pt idx="30112">
                  <c:v>7.0042600000000004</c:v>
                </c:pt>
                <c:pt idx="30113">
                  <c:v>7.0046668750015986</c:v>
                </c:pt>
                <c:pt idx="30114">
                  <c:v>7.0051143750015994</c:v>
                </c:pt>
                <c:pt idx="30115">
                  <c:v>7.0056725000000002</c:v>
                </c:pt>
                <c:pt idx="30116">
                  <c:v>7.0059956250015993</c:v>
                </c:pt>
                <c:pt idx="30117">
                  <c:v>7.0063193750015991</c:v>
                </c:pt>
                <c:pt idx="30118">
                  <c:v>7.00672125</c:v>
                </c:pt>
                <c:pt idx="30119">
                  <c:v>7.0072362500000001</c:v>
                </c:pt>
                <c:pt idx="30120">
                  <c:v>7.0076468750015986</c:v>
                </c:pt>
                <c:pt idx="30121">
                  <c:v>7.0080156250015992</c:v>
                </c:pt>
                <c:pt idx="30122">
                  <c:v>7.0084862499999998</c:v>
                </c:pt>
                <c:pt idx="30123">
                  <c:v>7.0088274999999998</c:v>
                </c:pt>
                <c:pt idx="30124">
                  <c:v>7.0091931250015991</c:v>
                </c:pt>
                <c:pt idx="30125">
                  <c:v>7.0086275000000002</c:v>
                </c:pt>
                <c:pt idx="30126">
                  <c:v>7.0079824999999998</c:v>
                </c:pt>
                <c:pt idx="30127">
                  <c:v>7.0071675000000004</c:v>
                </c:pt>
                <c:pt idx="30128">
                  <c:v>7.0060087500000003</c:v>
                </c:pt>
                <c:pt idx="30129">
                  <c:v>7.0044518750015987</c:v>
                </c:pt>
                <c:pt idx="30130">
                  <c:v>7.0027631250015991</c:v>
                </c:pt>
                <c:pt idx="30131">
                  <c:v>7.0010206250015994</c:v>
                </c:pt>
                <c:pt idx="30132">
                  <c:v>6.9991956250015992</c:v>
                </c:pt>
                <c:pt idx="30133">
                  <c:v>6.9973106250015986</c:v>
                </c:pt>
                <c:pt idx="30134">
                  <c:v>6.9955600000000002</c:v>
                </c:pt>
                <c:pt idx="30135">
                  <c:v>6.9938900000000004</c:v>
                </c:pt>
                <c:pt idx="30136">
                  <c:v>6.99238625</c:v>
                </c:pt>
                <c:pt idx="30137">
                  <c:v>6.9910449999999997</c:v>
                </c:pt>
                <c:pt idx="30138">
                  <c:v>6.9899431250015995</c:v>
                </c:pt>
                <c:pt idx="30139">
                  <c:v>6.9891881250015997</c:v>
                </c:pt>
                <c:pt idx="30140">
                  <c:v>6.9885687499999998</c:v>
                </c:pt>
                <c:pt idx="30141">
                  <c:v>6.9878400000000003</c:v>
                </c:pt>
                <c:pt idx="30142">
                  <c:v>6.9872062499999998</c:v>
                </c:pt>
                <c:pt idx="30143">
                  <c:v>6.9866987500000004</c:v>
                </c:pt>
                <c:pt idx="30144">
                  <c:v>6.9861624999999998</c:v>
                </c:pt>
                <c:pt idx="30145">
                  <c:v>6.9857668750016</c:v>
                </c:pt>
                <c:pt idx="30146">
                  <c:v>6.9854043750015995</c:v>
                </c:pt>
                <c:pt idx="30147">
                  <c:v>6.9850487499999998</c:v>
                </c:pt>
                <c:pt idx="30148">
                  <c:v>6.9846218750015998</c:v>
                </c:pt>
                <c:pt idx="30149">
                  <c:v>6.984235</c:v>
                </c:pt>
                <c:pt idx="30150">
                  <c:v>6.9845462500000002</c:v>
                </c:pt>
                <c:pt idx="30151">
                  <c:v>6.9849075000000003</c:v>
                </c:pt>
                <c:pt idx="30152">
                  <c:v>6.9853437500000002</c:v>
                </c:pt>
                <c:pt idx="30153">
                  <c:v>6.9856981250015995</c:v>
                </c:pt>
                <c:pt idx="30154">
                  <c:v>6.9861275000000003</c:v>
                </c:pt>
                <c:pt idx="30155">
                  <c:v>6.9866293750016002</c:v>
                </c:pt>
                <c:pt idx="30156">
                  <c:v>6.9870049999999999</c:v>
                </c:pt>
                <c:pt idx="30157">
                  <c:v>6.9875024999999997</c:v>
                </c:pt>
                <c:pt idx="30158">
                  <c:v>6.9880062499999998</c:v>
                </c:pt>
                <c:pt idx="30159">
                  <c:v>6.9883537499999999</c:v>
                </c:pt>
                <c:pt idx="30160">
                  <c:v>6.9887137499999996</c:v>
                </c:pt>
                <c:pt idx="30161">
                  <c:v>6.9890625000000002</c:v>
                </c:pt>
                <c:pt idx="30162">
                  <c:v>6.9895243750015998</c:v>
                </c:pt>
                <c:pt idx="30163">
                  <c:v>6.98987625</c:v>
                </c:pt>
                <c:pt idx="30164">
                  <c:v>6.9902537499999999</c:v>
                </c:pt>
                <c:pt idx="30165">
                  <c:v>6.9906249999999996</c:v>
                </c:pt>
                <c:pt idx="30166">
                  <c:v>6.9910631250015989</c:v>
                </c:pt>
                <c:pt idx="30167">
                  <c:v>6.99139</c:v>
                </c:pt>
                <c:pt idx="30168">
                  <c:v>6.9918262499999999</c:v>
                </c:pt>
                <c:pt idx="30169">
                  <c:v>6.9922775000000001</c:v>
                </c:pt>
                <c:pt idx="30170">
                  <c:v>6.9926250000000003</c:v>
                </c:pt>
                <c:pt idx="30171">
                  <c:v>6.9930737499999998</c:v>
                </c:pt>
                <c:pt idx="30172">
                  <c:v>6.9935574999999996</c:v>
                </c:pt>
                <c:pt idx="30173">
                  <c:v>6.9939974999999999</c:v>
                </c:pt>
                <c:pt idx="30174">
                  <c:v>6.9944843750015986</c:v>
                </c:pt>
                <c:pt idx="30175">
                  <c:v>6.9949300000000001</c:v>
                </c:pt>
                <c:pt idx="30176">
                  <c:v>6.995434375001599</c:v>
                </c:pt>
                <c:pt idx="30177">
                  <c:v>6.9958731250015989</c:v>
                </c:pt>
                <c:pt idx="30178">
                  <c:v>6.9963325000000003</c:v>
                </c:pt>
                <c:pt idx="30179">
                  <c:v>6.9968174999999997</c:v>
                </c:pt>
                <c:pt idx="30180">
                  <c:v>6.9973062500000003</c:v>
                </c:pt>
                <c:pt idx="30181">
                  <c:v>6.9977318750015991</c:v>
                </c:pt>
                <c:pt idx="30182">
                  <c:v>6.9982100000000003</c:v>
                </c:pt>
                <c:pt idx="30183">
                  <c:v>6.9987149999999998</c:v>
                </c:pt>
                <c:pt idx="30184">
                  <c:v>6.99919125</c:v>
                </c:pt>
                <c:pt idx="30185">
                  <c:v>6.9995387500000001</c:v>
                </c:pt>
                <c:pt idx="30186">
                  <c:v>7.0000412499999998</c:v>
                </c:pt>
                <c:pt idx="30187">
                  <c:v>7.0004900000000001</c:v>
                </c:pt>
                <c:pt idx="30188">
                  <c:v>7.0008481250015988</c:v>
                </c:pt>
                <c:pt idx="30189">
                  <c:v>7.0013350000000001</c:v>
                </c:pt>
                <c:pt idx="30190">
                  <c:v>7.0016575000000003</c:v>
                </c:pt>
                <c:pt idx="30191">
                  <c:v>7.0020218750015992</c:v>
                </c:pt>
                <c:pt idx="30192">
                  <c:v>7.0023518750015992</c:v>
                </c:pt>
                <c:pt idx="30193">
                  <c:v>7.0018956250015991</c:v>
                </c:pt>
                <c:pt idx="30194">
                  <c:v>7.0012437500000004</c:v>
                </c:pt>
                <c:pt idx="30195">
                  <c:v>7.0007318750015992</c:v>
                </c:pt>
                <c:pt idx="30196">
                  <c:v>7.0002737499999999</c:v>
                </c:pt>
                <c:pt idx="30197">
                  <c:v>6.9997756250015986</c:v>
                </c:pt>
                <c:pt idx="30198">
                  <c:v>6.9992200000000002</c:v>
                </c:pt>
                <c:pt idx="30199">
                  <c:v>6.9987374999999998</c:v>
                </c:pt>
                <c:pt idx="30200">
                  <c:v>6.9981806250015994</c:v>
                </c:pt>
                <c:pt idx="30201">
                  <c:v>6.9977631250015992</c:v>
                </c:pt>
                <c:pt idx="30202">
                  <c:v>6.9971837499999996</c:v>
                </c:pt>
                <c:pt idx="30203">
                  <c:v>6.9967937500000001</c:v>
                </c:pt>
                <c:pt idx="30204">
                  <c:v>6.9962499999999999</c:v>
                </c:pt>
                <c:pt idx="30205">
                  <c:v>6.9957012499999998</c:v>
                </c:pt>
                <c:pt idx="30206">
                  <c:v>6.9953412500000001</c:v>
                </c:pt>
                <c:pt idx="30207">
                  <c:v>6.9950000000000001</c:v>
                </c:pt>
                <c:pt idx="30208">
                  <c:v>6.9946000000000002</c:v>
                </c:pt>
                <c:pt idx="30209">
                  <c:v>6.9941656250015987</c:v>
                </c:pt>
                <c:pt idx="30210">
                  <c:v>6.9938106250015988</c:v>
                </c:pt>
                <c:pt idx="30211">
                  <c:v>6.9934106250015988</c:v>
                </c:pt>
                <c:pt idx="30212">
                  <c:v>6.9930756250015991</c:v>
                </c:pt>
                <c:pt idx="30213">
                  <c:v>6.9926368750015993</c:v>
                </c:pt>
                <c:pt idx="30214">
                  <c:v>6.9922906250015986</c:v>
                </c:pt>
                <c:pt idx="30215">
                  <c:v>6.9917931250015988</c:v>
                </c:pt>
                <c:pt idx="30216">
                  <c:v>6.9914218750015991</c:v>
                </c:pt>
                <c:pt idx="30217">
                  <c:v>6.9909287500000001</c:v>
                </c:pt>
                <c:pt idx="30218">
                  <c:v>6.9903124999999999</c:v>
                </c:pt>
                <c:pt idx="30219">
                  <c:v>6.9897118750015999</c:v>
                </c:pt>
                <c:pt idx="30220">
                  <c:v>6.9891550000000002</c:v>
                </c:pt>
                <c:pt idx="30221">
                  <c:v>6.9886256250015997</c:v>
                </c:pt>
                <c:pt idx="30222">
                  <c:v>6.9881843750015999</c:v>
                </c:pt>
                <c:pt idx="30223">
                  <c:v>6.9878556250015995</c:v>
                </c:pt>
                <c:pt idx="30224">
                  <c:v>6.9880874999999998</c:v>
                </c:pt>
                <c:pt idx="30225">
                  <c:v>6.9884156250015996</c:v>
                </c:pt>
                <c:pt idx="30226">
                  <c:v>6.9888000000000003</c:v>
                </c:pt>
                <c:pt idx="30227">
                  <c:v>6.9891506250016002</c:v>
                </c:pt>
                <c:pt idx="30228">
                  <c:v>6.9896487499999997</c:v>
                </c:pt>
                <c:pt idx="30229">
                  <c:v>6.9900706250016</c:v>
                </c:pt>
                <c:pt idx="30230">
                  <c:v>6.99046375</c:v>
                </c:pt>
                <c:pt idx="30231">
                  <c:v>6.9908637499999999</c:v>
                </c:pt>
                <c:pt idx="30232">
                  <c:v>6.9913100000000004</c:v>
                </c:pt>
                <c:pt idx="30233">
                  <c:v>6.9916643750015988</c:v>
                </c:pt>
                <c:pt idx="30234">
                  <c:v>6.9920193750015986</c:v>
                </c:pt>
                <c:pt idx="30235">
                  <c:v>6.9924012500000003</c:v>
                </c:pt>
                <c:pt idx="30236">
                  <c:v>6.9928875000000001</c:v>
                </c:pt>
                <c:pt idx="30237">
                  <c:v>6.9934018750015987</c:v>
                </c:pt>
                <c:pt idx="30238">
                  <c:v>6.9937912500000001</c:v>
                </c:pt>
                <c:pt idx="30239">
                  <c:v>6.9941231250015994</c:v>
                </c:pt>
                <c:pt idx="30240">
                  <c:v>6.9946187499999999</c:v>
                </c:pt>
                <c:pt idx="30241">
                  <c:v>6.9951593750015988</c:v>
                </c:pt>
                <c:pt idx="30242">
                  <c:v>6.9955231250015988</c:v>
                </c:pt>
                <c:pt idx="30243">
                  <c:v>6.9959312499999999</c:v>
                </c:pt>
                <c:pt idx="30244">
                  <c:v>6.9963031250015986</c:v>
                </c:pt>
                <c:pt idx="30245">
                  <c:v>6.9967787499999998</c:v>
                </c:pt>
                <c:pt idx="30246">
                  <c:v>6.9972218750015989</c:v>
                </c:pt>
                <c:pt idx="30247">
                  <c:v>6.9977175000000003</c:v>
                </c:pt>
                <c:pt idx="30248">
                  <c:v>6.9981818750015989</c:v>
                </c:pt>
                <c:pt idx="30249">
                  <c:v>6.9986281250015994</c:v>
                </c:pt>
                <c:pt idx="30250">
                  <c:v>6.998965625001599</c:v>
                </c:pt>
                <c:pt idx="30251">
                  <c:v>6.9994125</c:v>
                </c:pt>
                <c:pt idx="30252">
                  <c:v>6.99984625</c:v>
                </c:pt>
                <c:pt idx="30253">
                  <c:v>7.000280625001599</c:v>
                </c:pt>
                <c:pt idx="30254">
                  <c:v>6.9999106250015988</c:v>
                </c:pt>
                <c:pt idx="30255">
                  <c:v>6.9992862499999999</c:v>
                </c:pt>
                <c:pt idx="30256">
                  <c:v>6.9986862500000004</c:v>
                </c:pt>
                <c:pt idx="30257">
                  <c:v>6.9981968750015993</c:v>
                </c:pt>
                <c:pt idx="30258">
                  <c:v>6.9978281250015986</c:v>
                </c:pt>
                <c:pt idx="30259">
                  <c:v>6.9977049999999998</c:v>
                </c:pt>
                <c:pt idx="30260">
                  <c:v>6.9971987499999999</c:v>
                </c:pt>
                <c:pt idx="30261">
                  <c:v>6.9968656250015986</c:v>
                </c:pt>
                <c:pt idx="30262">
                  <c:v>6.9964856250015988</c:v>
                </c:pt>
                <c:pt idx="30263">
                  <c:v>6.9961306250015989</c:v>
                </c:pt>
                <c:pt idx="30264">
                  <c:v>6.9956762499999998</c:v>
                </c:pt>
                <c:pt idx="30265">
                  <c:v>6.9951524999999997</c:v>
                </c:pt>
                <c:pt idx="30266">
                  <c:v>6.994684375001599</c:v>
                </c:pt>
                <c:pt idx="30267">
                  <c:v>6.994309375001599</c:v>
                </c:pt>
                <c:pt idx="30268">
                  <c:v>6.9938500000000001</c:v>
                </c:pt>
                <c:pt idx="30269">
                  <c:v>6.9934975000000001</c:v>
                </c:pt>
                <c:pt idx="30270">
                  <c:v>6.9931299999999998</c:v>
                </c:pt>
                <c:pt idx="30271">
                  <c:v>6.9927337500000002</c:v>
                </c:pt>
                <c:pt idx="30272">
                  <c:v>6.9923993750015994</c:v>
                </c:pt>
                <c:pt idx="30273">
                  <c:v>6.9920612499999999</c:v>
                </c:pt>
                <c:pt idx="30274">
                  <c:v>6.9917206250015989</c:v>
                </c:pt>
                <c:pt idx="30275">
                  <c:v>6.9912518750015993</c:v>
                </c:pt>
                <c:pt idx="30276">
                  <c:v>6.9908000000000001</c:v>
                </c:pt>
                <c:pt idx="30277">
                  <c:v>6.9902587499999997</c:v>
                </c:pt>
                <c:pt idx="30278">
                  <c:v>6.9898581250016001</c:v>
                </c:pt>
                <c:pt idx="30279">
                  <c:v>6.9894325000000004</c:v>
                </c:pt>
                <c:pt idx="30280">
                  <c:v>6.9889818750016</c:v>
                </c:pt>
                <c:pt idx="30281">
                  <c:v>6.9885806250015996</c:v>
                </c:pt>
                <c:pt idx="30282">
                  <c:v>6.9882137499999999</c:v>
                </c:pt>
                <c:pt idx="30283">
                  <c:v>6.9882125000000004</c:v>
                </c:pt>
                <c:pt idx="30284">
                  <c:v>6.9886362499999999</c:v>
                </c:pt>
                <c:pt idx="30285">
                  <c:v>6.9889700000000001</c:v>
                </c:pt>
                <c:pt idx="30286">
                  <c:v>6.9894143750015996</c:v>
                </c:pt>
                <c:pt idx="30287">
                  <c:v>6.9897581250015994</c:v>
                </c:pt>
                <c:pt idx="30288">
                  <c:v>6.9901425000000001</c:v>
                </c:pt>
                <c:pt idx="30289">
                  <c:v>6.9904756250015998</c:v>
                </c:pt>
                <c:pt idx="30290">
                  <c:v>6.9908437499999998</c:v>
                </c:pt>
                <c:pt idx="30291">
                  <c:v>6.991281875001599</c:v>
                </c:pt>
                <c:pt idx="30292">
                  <c:v>6.991681875001599</c:v>
                </c:pt>
                <c:pt idx="30293">
                  <c:v>6.9920543750015991</c:v>
                </c:pt>
                <c:pt idx="30294">
                  <c:v>6.9924456250015989</c:v>
                </c:pt>
                <c:pt idx="30295">
                  <c:v>6.9928512500000002</c:v>
                </c:pt>
                <c:pt idx="30296">
                  <c:v>6.9931856250015993</c:v>
                </c:pt>
                <c:pt idx="30297">
                  <c:v>6.9935987500000003</c:v>
                </c:pt>
                <c:pt idx="30298">
                  <c:v>6.9940687500000003</c:v>
                </c:pt>
                <c:pt idx="30299">
                  <c:v>6.9945225000000004</c:v>
                </c:pt>
                <c:pt idx="30300">
                  <c:v>6.9949506250015991</c:v>
                </c:pt>
                <c:pt idx="30301">
                  <c:v>6.9952712500000001</c:v>
                </c:pt>
                <c:pt idx="30302">
                  <c:v>6.995753125001599</c:v>
                </c:pt>
                <c:pt idx="30303">
                  <c:v>6.9961787500000003</c:v>
                </c:pt>
                <c:pt idx="30304">
                  <c:v>6.9966356250015993</c:v>
                </c:pt>
                <c:pt idx="30305">
                  <c:v>6.99710375</c:v>
                </c:pt>
                <c:pt idx="30306">
                  <c:v>6.997583125001599</c:v>
                </c:pt>
                <c:pt idx="30307">
                  <c:v>6.9979975000000003</c:v>
                </c:pt>
                <c:pt idx="30308">
                  <c:v>6.9984837500000001</c:v>
                </c:pt>
                <c:pt idx="30309">
                  <c:v>6.9989256250015988</c:v>
                </c:pt>
                <c:pt idx="30310">
                  <c:v>6.9992918750015987</c:v>
                </c:pt>
                <c:pt idx="30311">
                  <c:v>6.999634375001599</c:v>
                </c:pt>
                <c:pt idx="30312">
                  <c:v>6.998931875001599</c:v>
                </c:pt>
                <c:pt idx="30313">
                  <c:v>6.9983131250015989</c:v>
                </c:pt>
                <c:pt idx="30314">
                  <c:v>6.9975987499999999</c:v>
                </c:pt>
                <c:pt idx="30315">
                  <c:v>6.9967474999999997</c:v>
                </c:pt>
                <c:pt idx="30316">
                  <c:v>6.9956750000000003</c:v>
                </c:pt>
                <c:pt idx="30317">
                  <c:v>6.9943875000000002</c:v>
                </c:pt>
                <c:pt idx="30318">
                  <c:v>6.9930918750015989</c:v>
                </c:pt>
                <c:pt idx="30319">
                  <c:v>6.9916700000000001</c:v>
                </c:pt>
                <c:pt idx="30320">
                  <c:v>6.9903325000000001</c:v>
                </c:pt>
                <c:pt idx="30321">
                  <c:v>6.9889343750016</c:v>
                </c:pt>
                <c:pt idx="30322">
                  <c:v>6.9874568750016</c:v>
                </c:pt>
                <c:pt idx="30323">
                  <c:v>6.9860187500000004</c:v>
                </c:pt>
                <c:pt idx="30324">
                  <c:v>6.9845437500000003</c:v>
                </c:pt>
                <c:pt idx="30325">
                  <c:v>6.9830906250015996</c:v>
                </c:pt>
                <c:pt idx="30326">
                  <c:v>6.9818212500000003</c:v>
                </c:pt>
                <c:pt idx="30327">
                  <c:v>6.9807874999999999</c:v>
                </c:pt>
                <c:pt idx="30328">
                  <c:v>6.9798168750015996</c:v>
                </c:pt>
                <c:pt idx="30329">
                  <c:v>6.9790337500000001</c:v>
                </c:pt>
                <c:pt idx="30330">
                  <c:v>6.9783181250016</c:v>
                </c:pt>
                <c:pt idx="30331">
                  <c:v>6.9776768750015998</c:v>
                </c:pt>
                <c:pt idx="30332">
                  <c:v>6.97732375</c:v>
                </c:pt>
                <c:pt idx="30333">
                  <c:v>6.9768737500000002</c:v>
                </c:pt>
                <c:pt idx="30334">
                  <c:v>6.9770000000000003</c:v>
                </c:pt>
                <c:pt idx="30335">
                  <c:v>6.9773849999999999</c:v>
                </c:pt>
                <c:pt idx="30336">
                  <c:v>6.9777243750015998</c:v>
                </c:pt>
                <c:pt idx="30337">
                  <c:v>6.9780949999999997</c:v>
                </c:pt>
                <c:pt idx="30338">
                  <c:v>6.9785343750016002</c:v>
                </c:pt>
                <c:pt idx="30339">
                  <c:v>6.9789593750016001</c:v>
                </c:pt>
                <c:pt idx="30340">
                  <c:v>6.9794499999999999</c:v>
                </c:pt>
                <c:pt idx="30341">
                  <c:v>6.9797975000000001</c:v>
                </c:pt>
                <c:pt idx="30342">
                  <c:v>6.9801706250016</c:v>
                </c:pt>
                <c:pt idx="30343">
                  <c:v>6.9807018750015999</c:v>
                </c:pt>
                <c:pt idx="30344">
                  <c:v>6.9810524999999997</c:v>
                </c:pt>
                <c:pt idx="30345">
                  <c:v>6.9813850000000004</c:v>
                </c:pt>
                <c:pt idx="30346">
                  <c:v>6.9817956250015998</c:v>
                </c:pt>
                <c:pt idx="30347">
                  <c:v>6.9822274999999996</c:v>
                </c:pt>
                <c:pt idx="30348">
                  <c:v>6.9825762500000002</c:v>
                </c:pt>
                <c:pt idx="30349">
                  <c:v>6.9829593750015997</c:v>
                </c:pt>
                <c:pt idx="30350">
                  <c:v>6.9833425</c:v>
                </c:pt>
                <c:pt idx="30351">
                  <c:v>6.9837668750016002</c:v>
                </c:pt>
                <c:pt idx="30352">
                  <c:v>6.9841143750015995</c:v>
                </c:pt>
                <c:pt idx="30353">
                  <c:v>6.9845131250015999</c:v>
                </c:pt>
                <c:pt idx="30354">
                  <c:v>6.9849568750015996</c:v>
                </c:pt>
                <c:pt idx="30355">
                  <c:v>6.9853906250015996</c:v>
                </c:pt>
                <c:pt idx="30356">
                  <c:v>6.9858693750015997</c:v>
                </c:pt>
                <c:pt idx="30357">
                  <c:v>6.9863175000000002</c:v>
                </c:pt>
                <c:pt idx="30358">
                  <c:v>6.9867387499999998</c:v>
                </c:pt>
                <c:pt idx="30359">
                  <c:v>6.9872581250015999</c:v>
                </c:pt>
                <c:pt idx="30360">
                  <c:v>6.9877087500000004</c:v>
                </c:pt>
                <c:pt idx="30361">
                  <c:v>6.9880556250015999</c:v>
                </c:pt>
                <c:pt idx="30362">
                  <c:v>6.9884243750015997</c:v>
                </c:pt>
                <c:pt idx="30363">
                  <c:v>6.9888300000000001</c:v>
                </c:pt>
                <c:pt idx="30364">
                  <c:v>6.9891768750015997</c:v>
                </c:pt>
                <c:pt idx="30365">
                  <c:v>6.9896262499999997</c:v>
                </c:pt>
                <c:pt idx="30366">
                  <c:v>6.9901162499999998</c:v>
                </c:pt>
                <c:pt idx="30367">
                  <c:v>6.9904437499999998</c:v>
                </c:pt>
                <c:pt idx="30368">
                  <c:v>6.99092</c:v>
                </c:pt>
                <c:pt idx="30369">
                  <c:v>6.9912881250015992</c:v>
                </c:pt>
                <c:pt idx="30370">
                  <c:v>6.9911968750015987</c:v>
                </c:pt>
                <c:pt idx="30371">
                  <c:v>6.9906281250015994</c:v>
                </c:pt>
                <c:pt idx="30372">
                  <c:v>6.9901868750015996</c:v>
                </c:pt>
                <c:pt idx="30373">
                  <c:v>6.9896512499999996</c:v>
                </c:pt>
                <c:pt idx="30374">
                  <c:v>6.9891037499999999</c:v>
                </c:pt>
                <c:pt idx="30375">
                  <c:v>6.9886256250015997</c:v>
                </c:pt>
                <c:pt idx="30376">
                  <c:v>6.9880800000000001</c:v>
                </c:pt>
                <c:pt idx="30377">
                  <c:v>6.9875674999999999</c:v>
                </c:pt>
                <c:pt idx="30378">
                  <c:v>6.9871031250015996</c:v>
                </c:pt>
                <c:pt idx="30379">
                  <c:v>6.9866437499999998</c:v>
                </c:pt>
                <c:pt idx="30380">
                  <c:v>6.9862037499999996</c:v>
                </c:pt>
                <c:pt idx="30381">
                  <c:v>6.9858700000000002</c:v>
                </c:pt>
                <c:pt idx="30382">
                  <c:v>6.9855006250015999</c:v>
                </c:pt>
                <c:pt idx="30383">
                  <c:v>6.9851625000000004</c:v>
                </c:pt>
                <c:pt idx="30384">
                  <c:v>6.9847374999999996</c:v>
                </c:pt>
                <c:pt idx="30385">
                  <c:v>6.9843943750015995</c:v>
                </c:pt>
                <c:pt idx="30386">
                  <c:v>6.9840637499999998</c:v>
                </c:pt>
                <c:pt idx="30387">
                  <c:v>6.9837499999999997</c:v>
                </c:pt>
                <c:pt idx="30388">
                  <c:v>6.9833943750016001</c:v>
                </c:pt>
                <c:pt idx="30389">
                  <c:v>6.9828012499999996</c:v>
                </c:pt>
                <c:pt idx="30390">
                  <c:v>6.9822356250016</c:v>
                </c:pt>
                <c:pt idx="30391">
                  <c:v>6.9818968750015999</c:v>
                </c:pt>
                <c:pt idx="30392">
                  <c:v>6.9815025000000004</c:v>
                </c:pt>
                <c:pt idx="30393">
                  <c:v>6.9811443750016</c:v>
                </c:pt>
                <c:pt idx="30394">
                  <c:v>6.9815037499999999</c:v>
                </c:pt>
                <c:pt idx="30395">
                  <c:v>6.9818693750016001</c:v>
                </c:pt>
                <c:pt idx="30396">
                  <c:v>6.9823649999999997</c:v>
                </c:pt>
                <c:pt idx="30397">
                  <c:v>6.9827281250016</c:v>
                </c:pt>
                <c:pt idx="30398">
                  <c:v>6.9831424999999996</c:v>
                </c:pt>
                <c:pt idx="30399">
                  <c:v>6.9835443750015997</c:v>
                </c:pt>
                <c:pt idx="30400">
                  <c:v>6.9839331250015997</c:v>
                </c:pt>
                <c:pt idx="30401">
                  <c:v>6.9843574999999998</c:v>
                </c:pt>
                <c:pt idx="30402">
                  <c:v>6.9848731250015996</c:v>
                </c:pt>
                <c:pt idx="30403">
                  <c:v>6.98529</c:v>
                </c:pt>
                <c:pt idx="30404">
                  <c:v>6.9857275000000003</c:v>
                </c:pt>
                <c:pt idx="30405">
                  <c:v>6.9861700000000004</c:v>
                </c:pt>
                <c:pt idx="30406">
                  <c:v>6.9865412500000001</c:v>
                </c:pt>
                <c:pt idx="30407">
                  <c:v>6.9870599999999996</c:v>
                </c:pt>
                <c:pt idx="30408">
                  <c:v>6.9875318750015998</c:v>
                </c:pt>
                <c:pt idx="30409">
                  <c:v>6.9880518750015996</c:v>
                </c:pt>
                <c:pt idx="30410">
                  <c:v>6.9884374999999999</c:v>
                </c:pt>
                <c:pt idx="30411">
                  <c:v>6.9887949999999996</c:v>
                </c:pt>
                <c:pt idx="30412">
                  <c:v>6.9892149999999997</c:v>
                </c:pt>
                <c:pt idx="30413">
                  <c:v>6.9897081250015995</c:v>
                </c:pt>
                <c:pt idx="30414">
                  <c:v>6.9902162499999996</c:v>
                </c:pt>
                <c:pt idx="30415">
                  <c:v>6.9906406250015989</c:v>
                </c:pt>
                <c:pt idx="30416">
                  <c:v>6.9910568750015987</c:v>
                </c:pt>
                <c:pt idx="30417">
                  <c:v>6.9914912500000002</c:v>
                </c:pt>
                <c:pt idx="30418">
                  <c:v>6.9918862500000003</c:v>
                </c:pt>
                <c:pt idx="30419">
                  <c:v>6.9922287499999998</c:v>
                </c:pt>
                <c:pt idx="30420">
                  <c:v>6.9916349999999996</c:v>
                </c:pt>
                <c:pt idx="30421">
                  <c:v>6.99112125</c:v>
                </c:pt>
                <c:pt idx="30422">
                  <c:v>6.9904587500000002</c:v>
                </c:pt>
                <c:pt idx="30423">
                  <c:v>6.9896799999999999</c:v>
                </c:pt>
                <c:pt idx="30424">
                  <c:v>6.9886637499999997</c:v>
                </c:pt>
                <c:pt idx="30425">
                  <c:v>6.9874193750015996</c:v>
                </c:pt>
                <c:pt idx="30426">
                  <c:v>6.9862374999999997</c:v>
                </c:pt>
                <c:pt idx="30427">
                  <c:v>6.9849831250015999</c:v>
                </c:pt>
                <c:pt idx="30428">
                  <c:v>6.9837131250016</c:v>
                </c:pt>
                <c:pt idx="30429">
                  <c:v>6.9826618750015994</c:v>
                </c:pt>
                <c:pt idx="30430">
                  <c:v>6.9816556250015998</c:v>
                </c:pt>
                <c:pt idx="30431">
                  <c:v>6.9806537500000001</c:v>
                </c:pt>
                <c:pt idx="30432">
                  <c:v>6.9797712499999998</c:v>
                </c:pt>
                <c:pt idx="30433">
                  <c:v>6.9789668750015998</c:v>
                </c:pt>
                <c:pt idx="30434">
                  <c:v>6.9782231250016</c:v>
                </c:pt>
                <c:pt idx="30435">
                  <c:v>6.9777031250016002</c:v>
                </c:pt>
                <c:pt idx="30436">
                  <c:v>6.9771018750015994</c:v>
                </c:pt>
                <c:pt idx="30437">
                  <c:v>6.9765075000000003</c:v>
                </c:pt>
                <c:pt idx="30438">
                  <c:v>6.9759693750015996</c:v>
                </c:pt>
                <c:pt idx="30439">
                  <c:v>6.9753306250015994</c:v>
                </c:pt>
                <c:pt idx="30440">
                  <c:v>6.9747412500000001</c:v>
                </c:pt>
                <c:pt idx="30441">
                  <c:v>6.9742106250016001</c:v>
                </c:pt>
                <c:pt idx="30442">
                  <c:v>6.9736268750015995</c:v>
                </c:pt>
                <c:pt idx="30443">
                  <c:v>6.9731243750015999</c:v>
                </c:pt>
                <c:pt idx="30444">
                  <c:v>6.9724124999999999</c:v>
                </c:pt>
                <c:pt idx="30445">
                  <c:v>6.9720624999999998</c:v>
                </c:pt>
                <c:pt idx="30446">
                  <c:v>6.9715256250015996</c:v>
                </c:pt>
                <c:pt idx="30447">
                  <c:v>6.9711774999999996</c:v>
                </c:pt>
                <c:pt idx="30448">
                  <c:v>6.9707681250015998</c:v>
                </c:pt>
                <c:pt idx="30449">
                  <c:v>6.9711187499999996</c:v>
                </c:pt>
                <c:pt idx="30450">
                  <c:v>6.9715187500000004</c:v>
                </c:pt>
                <c:pt idx="30451">
                  <c:v>6.9719656250015998</c:v>
                </c:pt>
                <c:pt idx="30452">
                  <c:v>6.9724131250015997</c:v>
                </c:pt>
                <c:pt idx="30453">
                  <c:v>6.9728206250015994</c:v>
                </c:pt>
                <c:pt idx="30454">
                  <c:v>6.9731418750016001</c:v>
                </c:pt>
                <c:pt idx="30455">
                  <c:v>6.9735643750016001</c:v>
                </c:pt>
                <c:pt idx="30456">
                  <c:v>6.9737768750016</c:v>
                </c:pt>
                <c:pt idx="30457">
                  <c:v>6.9741506250015997</c:v>
                </c:pt>
                <c:pt idx="30458">
                  <c:v>6.9746237500000001</c:v>
                </c:pt>
                <c:pt idx="30459">
                  <c:v>6.9751093750016002</c:v>
                </c:pt>
                <c:pt idx="30460">
                  <c:v>6.9754693750015999</c:v>
                </c:pt>
                <c:pt idx="30461">
                  <c:v>6.9759293750015994</c:v>
                </c:pt>
                <c:pt idx="30462">
                  <c:v>6.9763693750015996</c:v>
                </c:pt>
                <c:pt idx="30463">
                  <c:v>6.9767737500000004</c:v>
                </c:pt>
                <c:pt idx="30464">
                  <c:v>6.9772106250016002</c:v>
                </c:pt>
                <c:pt idx="30465">
                  <c:v>6.9776437500000004</c:v>
                </c:pt>
                <c:pt idx="30466">
                  <c:v>6.9781737499999998</c:v>
                </c:pt>
                <c:pt idx="30467">
                  <c:v>6.9785331250015998</c:v>
                </c:pt>
                <c:pt idx="30468">
                  <c:v>6.9790631250016002</c:v>
                </c:pt>
                <c:pt idx="30469">
                  <c:v>6.9794543750016</c:v>
                </c:pt>
                <c:pt idx="30470">
                  <c:v>6.9798225</c:v>
                </c:pt>
                <c:pt idx="30471">
                  <c:v>6.9803306250016002</c:v>
                </c:pt>
                <c:pt idx="30472">
                  <c:v>6.9807093750015996</c:v>
                </c:pt>
                <c:pt idx="30473">
                  <c:v>6.9810837499999998</c:v>
                </c:pt>
                <c:pt idx="30474">
                  <c:v>6.9815643750016001</c:v>
                </c:pt>
                <c:pt idx="30475">
                  <c:v>6.9820656250016002</c:v>
                </c:pt>
                <c:pt idx="30476">
                  <c:v>6.9824700000000002</c:v>
                </c:pt>
                <c:pt idx="30477">
                  <c:v>6.9827943750015997</c:v>
                </c:pt>
                <c:pt idx="30478">
                  <c:v>6.9831456250016002</c:v>
                </c:pt>
                <c:pt idx="30479">
                  <c:v>6.9834706250015994</c:v>
                </c:pt>
                <c:pt idx="30480">
                  <c:v>6.9838224999999996</c:v>
                </c:pt>
                <c:pt idx="30481">
                  <c:v>6.9833893750015994</c:v>
                </c:pt>
                <c:pt idx="30482">
                  <c:v>6.9829456250015998</c:v>
                </c:pt>
                <c:pt idx="30483">
                  <c:v>6.9825524999999997</c:v>
                </c:pt>
                <c:pt idx="30484">
                  <c:v>6.9821974999999998</c:v>
                </c:pt>
                <c:pt idx="30485">
                  <c:v>6.9817781250015996</c:v>
                </c:pt>
                <c:pt idx="30486">
                  <c:v>6.9813587500000001</c:v>
                </c:pt>
                <c:pt idx="30487">
                  <c:v>6.9809850000000004</c:v>
                </c:pt>
                <c:pt idx="30488">
                  <c:v>6.9811356250015999</c:v>
                </c:pt>
                <c:pt idx="30489">
                  <c:v>6.9807256250015994</c:v>
                </c:pt>
                <c:pt idx="30490">
                  <c:v>6.9811131250015999</c:v>
                </c:pt>
                <c:pt idx="30491">
                  <c:v>6.9814793750015998</c:v>
                </c:pt>
                <c:pt idx="30492">
                  <c:v>6.9818412500000004</c:v>
                </c:pt>
                <c:pt idx="30493">
                  <c:v>6.9821706250015998</c:v>
                </c:pt>
                <c:pt idx="30494">
                  <c:v>6.9825606250016001</c:v>
                </c:pt>
                <c:pt idx="30495">
                  <c:v>6.9830131250015999</c:v>
                </c:pt>
                <c:pt idx="30496">
                  <c:v>6.9833618750015996</c:v>
                </c:pt>
                <c:pt idx="30497">
                  <c:v>6.9837206250015997</c:v>
                </c:pt>
                <c:pt idx="30498">
                  <c:v>6.9840962500000003</c:v>
                </c:pt>
                <c:pt idx="30499">
                  <c:v>6.9844625000000002</c:v>
                </c:pt>
                <c:pt idx="30500">
                  <c:v>6.9848793750015998</c:v>
                </c:pt>
                <c:pt idx="30501">
                  <c:v>6.9853112499999996</c:v>
                </c:pt>
                <c:pt idx="30502">
                  <c:v>6.9857212500000001</c:v>
                </c:pt>
                <c:pt idx="30503">
                  <c:v>6.9861887500000002</c:v>
                </c:pt>
                <c:pt idx="30504">
                  <c:v>6.9866012499999997</c:v>
                </c:pt>
                <c:pt idx="30505">
                  <c:v>6.9862556250015997</c:v>
                </c:pt>
                <c:pt idx="30506">
                  <c:v>6.9858581250015996</c:v>
                </c:pt>
                <c:pt idx="30507">
                  <c:v>6.9862175000000004</c:v>
                </c:pt>
                <c:pt idx="30508">
                  <c:v>6.9865831250015997</c:v>
                </c:pt>
                <c:pt idx="30509">
                  <c:v>6.9869887500000001</c:v>
                </c:pt>
                <c:pt idx="30510">
                  <c:v>6.9873281250015999</c:v>
                </c:pt>
                <c:pt idx="30511">
                  <c:v>6.9876562499999997</c:v>
                </c:pt>
                <c:pt idx="30512">
                  <c:v>6.9879962500000001</c:v>
                </c:pt>
                <c:pt idx="30513">
                  <c:v>6.9883843750015995</c:v>
                </c:pt>
                <c:pt idx="30514">
                  <c:v>6.9888937499999999</c:v>
                </c:pt>
                <c:pt idx="30515">
                  <c:v>6.9892281250016</c:v>
                </c:pt>
                <c:pt idx="30516">
                  <c:v>6.9888537499999996</c:v>
                </c:pt>
                <c:pt idx="30517">
                  <c:v>6.9882243750016002</c:v>
                </c:pt>
                <c:pt idx="30518">
                  <c:v>6.9877468750015996</c:v>
                </c:pt>
                <c:pt idx="30519">
                  <c:v>6.9871325000000004</c:v>
                </c:pt>
                <c:pt idx="30520">
                  <c:v>6.9862893750015997</c:v>
                </c:pt>
                <c:pt idx="30521">
                  <c:v>6.9850593750016001</c:v>
                </c:pt>
                <c:pt idx="30522">
                  <c:v>6.9838131250015998</c:v>
                </c:pt>
                <c:pt idx="30523">
                  <c:v>6.9823793750015994</c:v>
                </c:pt>
                <c:pt idx="30524">
                  <c:v>6.9808581250015997</c:v>
                </c:pt>
                <c:pt idx="30525">
                  <c:v>6.9792737499999999</c:v>
                </c:pt>
                <c:pt idx="30526">
                  <c:v>6.9775712499999996</c:v>
                </c:pt>
                <c:pt idx="30527">
                  <c:v>6.9759799999999998</c:v>
                </c:pt>
                <c:pt idx="30528">
                  <c:v>6.9744149999999996</c:v>
                </c:pt>
                <c:pt idx="30529">
                  <c:v>6.9729087500000002</c:v>
                </c:pt>
                <c:pt idx="30530">
                  <c:v>6.9715587499999998</c:v>
                </c:pt>
                <c:pt idx="30531">
                  <c:v>6.9705887500000001</c:v>
                </c:pt>
                <c:pt idx="30532">
                  <c:v>6.9696587499999998</c:v>
                </c:pt>
                <c:pt idx="30533">
                  <c:v>6.9689362499999996</c:v>
                </c:pt>
                <c:pt idx="30534">
                  <c:v>6.9683512500000004</c:v>
                </c:pt>
                <c:pt idx="30535">
                  <c:v>6.96777625</c:v>
                </c:pt>
                <c:pt idx="30536">
                  <c:v>6.9673356250016001</c:v>
                </c:pt>
                <c:pt idx="30537">
                  <c:v>6.9669850000000002</c:v>
                </c:pt>
                <c:pt idx="30538">
                  <c:v>6.9666575000000002</c:v>
                </c:pt>
                <c:pt idx="30539">
                  <c:v>6.9662468750016</c:v>
                </c:pt>
                <c:pt idx="30540">
                  <c:v>6.9664156250015994</c:v>
                </c:pt>
                <c:pt idx="30541">
                  <c:v>6.9667731250016001</c:v>
                </c:pt>
                <c:pt idx="30542">
                  <c:v>6.9671818750016001</c:v>
                </c:pt>
                <c:pt idx="30543">
                  <c:v>6.9675606250015996</c:v>
                </c:pt>
                <c:pt idx="30544">
                  <c:v>6.9678849999999999</c:v>
                </c:pt>
                <c:pt idx="30545">
                  <c:v>6.9682149999999998</c:v>
                </c:pt>
                <c:pt idx="30546">
                  <c:v>6.9686006250016002</c:v>
                </c:pt>
                <c:pt idx="30547">
                  <c:v>6.9690293750015995</c:v>
                </c:pt>
                <c:pt idx="30548">
                  <c:v>6.96936</c:v>
                </c:pt>
                <c:pt idx="30549">
                  <c:v>6.9698112500000002</c:v>
                </c:pt>
                <c:pt idx="30550">
                  <c:v>6.9701700000000004</c:v>
                </c:pt>
                <c:pt idx="30551">
                  <c:v>6.9705374999999998</c:v>
                </c:pt>
                <c:pt idx="30552">
                  <c:v>6.9709806250015998</c:v>
                </c:pt>
                <c:pt idx="30553">
                  <c:v>6.9713075</c:v>
                </c:pt>
                <c:pt idx="30554">
                  <c:v>6.9717687499999998</c:v>
                </c:pt>
                <c:pt idx="30555">
                  <c:v>6.9721099999999998</c:v>
                </c:pt>
                <c:pt idx="30556">
                  <c:v>6.9724937499999999</c:v>
                </c:pt>
                <c:pt idx="30557">
                  <c:v>6.9728518750015995</c:v>
                </c:pt>
                <c:pt idx="30558">
                  <c:v>6.9732750000000001</c:v>
                </c:pt>
                <c:pt idx="30559">
                  <c:v>6.9736756250015999</c:v>
                </c:pt>
                <c:pt idx="30560">
                  <c:v>6.9740562500000003</c:v>
                </c:pt>
                <c:pt idx="30561">
                  <c:v>6.9744650000000004</c:v>
                </c:pt>
                <c:pt idx="30562">
                  <c:v>6.9749462500000003</c:v>
                </c:pt>
                <c:pt idx="30563">
                  <c:v>6.9754006250015994</c:v>
                </c:pt>
                <c:pt idx="30564">
                  <c:v>6.9758250000000004</c:v>
                </c:pt>
                <c:pt idx="30565">
                  <c:v>6.9762887500000001</c:v>
                </c:pt>
                <c:pt idx="30566">
                  <c:v>6.9766250000000003</c:v>
                </c:pt>
                <c:pt idx="30567">
                  <c:v>6.9769781250016001</c:v>
                </c:pt>
                <c:pt idx="30568">
                  <c:v>6.9773474999999996</c:v>
                </c:pt>
                <c:pt idx="30569">
                  <c:v>6.9777250000000004</c:v>
                </c:pt>
                <c:pt idx="30570">
                  <c:v>6.9780143750015995</c:v>
                </c:pt>
                <c:pt idx="30571">
                  <c:v>6.9783412499999997</c:v>
                </c:pt>
                <c:pt idx="30572">
                  <c:v>6.9782518750015994</c:v>
                </c:pt>
                <c:pt idx="30573">
                  <c:v>6.9786524999999999</c:v>
                </c:pt>
                <c:pt idx="30574">
                  <c:v>6.9783062500000002</c:v>
                </c:pt>
                <c:pt idx="30575">
                  <c:v>6.9777793750015995</c:v>
                </c:pt>
                <c:pt idx="30576">
                  <c:v>6.9772524999999996</c:v>
                </c:pt>
                <c:pt idx="30577">
                  <c:v>6.9768106250016002</c:v>
                </c:pt>
                <c:pt idx="30578">
                  <c:v>6.9764487500000003</c:v>
                </c:pt>
                <c:pt idx="30579">
                  <c:v>6.9761218750016001</c:v>
                </c:pt>
                <c:pt idx="30580">
                  <c:v>6.9757281250015994</c:v>
                </c:pt>
                <c:pt idx="30581">
                  <c:v>6.9761781250016002</c:v>
                </c:pt>
                <c:pt idx="30582">
                  <c:v>6.9765293750015998</c:v>
                </c:pt>
                <c:pt idx="30583">
                  <c:v>6.9768650000000001</c:v>
                </c:pt>
                <c:pt idx="30584">
                  <c:v>6.9772856250016</c:v>
                </c:pt>
                <c:pt idx="30585">
                  <c:v>6.9777656250015996</c:v>
                </c:pt>
                <c:pt idx="30586">
                  <c:v>6.9782537500000004</c:v>
                </c:pt>
                <c:pt idx="30587">
                  <c:v>6.9786568750016</c:v>
                </c:pt>
                <c:pt idx="30588">
                  <c:v>6.9791037500000002</c:v>
                </c:pt>
                <c:pt idx="30589">
                  <c:v>6.97964875</c:v>
                </c:pt>
                <c:pt idx="30590">
                  <c:v>6.9800268750015997</c:v>
                </c:pt>
                <c:pt idx="30591">
                  <c:v>6.9804674999999996</c:v>
                </c:pt>
                <c:pt idx="30592">
                  <c:v>6.98081</c:v>
                </c:pt>
                <c:pt idx="30593">
                  <c:v>6.9811381250015998</c:v>
                </c:pt>
                <c:pt idx="30594">
                  <c:v>6.9814625000000001</c:v>
                </c:pt>
                <c:pt idx="30595">
                  <c:v>6.9818906250015997</c:v>
                </c:pt>
                <c:pt idx="30596">
                  <c:v>6.9822749999999996</c:v>
                </c:pt>
                <c:pt idx="30597">
                  <c:v>6.9826537499999999</c:v>
                </c:pt>
                <c:pt idx="30598">
                  <c:v>6.9831231250016002</c:v>
                </c:pt>
                <c:pt idx="30599">
                  <c:v>6.9835312500000004</c:v>
                </c:pt>
                <c:pt idx="30600">
                  <c:v>6.9839275000000001</c:v>
                </c:pt>
                <c:pt idx="30601">
                  <c:v>6.9843812500000002</c:v>
                </c:pt>
                <c:pt idx="30602">
                  <c:v>6.9847599999999996</c:v>
                </c:pt>
                <c:pt idx="30603">
                  <c:v>6.9843406250015994</c:v>
                </c:pt>
                <c:pt idx="30604">
                  <c:v>6.9839618750015999</c:v>
                </c:pt>
                <c:pt idx="30605">
                  <c:v>6.9835250000000002</c:v>
                </c:pt>
                <c:pt idx="30606">
                  <c:v>6.9831281250016</c:v>
                </c:pt>
                <c:pt idx="30607">
                  <c:v>6.9826674999999998</c:v>
                </c:pt>
                <c:pt idx="30608">
                  <c:v>6.9820475000000002</c:v>
                </c:pt>
                <c:pt idx="30609">
                  <c:v>6.9814793750015998</c:v>
                </c:pt>
                <c:pt idx="30610">
                  <c:v>6.9809118750015999</c:v>
                </c:pt>
                <c:pt idx="30611">
                  <c:v>6.9802387499999998</c:v>
                </c:pt>
                <c:pt idx="30612">
                  <c:v>6.9796056250016001</c:v>
                </c:pt>
                <c:pt idx="30613">
                  <c:v>6.9788137499999996</c:v>
                </c:pt>
                <c:pt idx="30614">
                  <c:v>6.9778849999999997</c:v>
                </c:pt>
                <c:pt idx="30615">
                  <c:v>6.9770887500000001</c:v>
                </c:pt>
                <c:pt idx="30616">
                  <c:v>6.976445</c:v>
                </c:pt>
                <c:pt idx="30617">
                  <c:v>6.9756799999999997</c:v>
                </c:pt>
                <c:pt idx="30618">
                  <c:v>6.9750993750015997</c:v>
                </c:pt>
                <c:pt idx="30619">
                  <c:v>6.9745718750016001</c:v>
                </c:pt>
                <c:pt idx="30620">
                  <c:v>6.9739550000000001</c:v>
                </c:pt>
                <c:pt idx="30621">
                  <c:v>6.9734862499999997</c:v>
                </c:pt>
                <c:pt idx="30622">
                  <c:v>6.9730693750016002</c:v>
                </c:pt>
                <c:pt idx="30623">
                  <c:v>6.9727043750015998</c:v>
                </c:pt>
                <c:pt idx="30624">
                  <c:v>6.9723068750015997</c:v>
                </c:pt>
                <c:pt idx="30625">
                  <c:v>6.9719449999999998</c:v>
                </c:pt>
                <c:pt idx="30626">
                  <c:v>6.9715318750015998</c:v>
                </c:pt>
                <c:pt idx="30627">
                  <c:v>6.9710225000000001</c:v>
                </c:pt>
                <c:pt idx="30628">
                  <c:v>6.9704662500000003</c:v>
                </c:pt>
                <c:pt idx="30629">
                  <c:v>6.97009875</c:v>
                </c:pt>
                <c:pt idx="30630">
                  <c:v>6.9697543750015996</c:v>
                </c:pt>
                <c:pt idx="30631">
                  <c:v>6.9693462500000001</c:v>
                </c:pt>
                <c:pt idx="30632">
                  <c:v>6.9695818750015999</c:v>
                </c:pt>
                <c:pt idx="30633">
                  <c:v>6.9700462500000002</c:v>
                </c:pt>
                <c:pt idx="30634">
                  <c:v>6.9705025000000003</c:v>
                </c:pt>
                <c:pt idx="30635">
                  <c:v>6.9709081250015998</c:v>
                </c:pt>
                <c:pt idx="30636">
                  <c:v>6.9712806250016</c:v>
                </c:pt>
                <c:pt idx="30637">
                  <c:v>6.9716893750016</c:v>
                </c:pt>
                <c:pt idx="30638">
                  <c:v>6.9720993750015996</c:v>
                </c:pt>
                <c:pt idx="30639">
                  <c:v>6.9724268750015996</c:v>
                </c:pt>
                <c:pt idx="30640">
                  <c:v>6.9728156250015996</c:v>
                </c:pt>
                <c:pt idx="30641">
                  <c:v>6.9732443750015998</c:v>
                </c:pt>
                <c:pt idx="30642">
                  <c:v>6.9736093750016002</c:v>
                </c:pt>
                <c:pt idx="30643">
                  <c:v>6.9740000000000002</c:v>
                </c:pt>
                <c:pt idx="30644">
                  <c:v>6.9744831250015995</c:v>
                </c:pt>
                <c:pt idx="30645">
                  <c:v>6.9748262499999996</c:v>
                </c:pt>
                <c:pt idx="30646">
                  <c:v>6.9751712499999998</c:v>
                </c:pt>
                <c:pt idx="30647">
                  <c:v>6.97554125</c:v>
                </c:pt>
                <c:pt idx="30648">
                  <c:v>6.9758874999999998</c:v>
                </c:pt>
                <c:pt idx="30649">
                  <c:v>6.9762731250016001</c:v>
                </c:pt>
                <c:pt idx="30650">
                  <c:v>6.9767687499999997</c:v>
                </c:pt>
                <c:pt idx="30651">
                  <c:v>6.9772018750016001</c:v>
                </c:pt>
                <c:pt idx="30652">
                  <c:v>6.9775237499999996</c:v>
                </c:pt>
                <c:pt idx="30653">
                  <c:v>6.9771056250015997</c:v>
                </c:pt>
                <c:pt idx="30654">
                  <c:v>6.9767412499999999</c:v>
                </c:pt>
                <c:pt idx="30655">
                  <c:v>6.9762050000000002</c:v>
                </c:pt>
                <c:pt idx="30656">
                  <c:v>6.9758224999999996</c:v>
                </c:pt>
                <c:pt idx="30657">
                  <c:v>6.9755000000000003</c:v>
                </c:pt>
                <c:pt idx="30658">
                  <c:v>6.9750662500000002</c:v>
                </c:pt>
                <c:pt idx="30659">
                  <c:v>6.9746075000000003</c:v>
                </c:pt>
                <c:pt idx="30660">
                  <c:v>6.9742337499999998</c:v>
                </c:pt>
                <c:pt idx="30661">
                  <c:v>6.9738862499999996</c:v>
                </c:pt>
                <c:pt idx="30662">
                  <c:v>6.9734781250015994</c:v>
                </c:pt>
                <c:pt idx="30663">
                  <c:v>6.9729731250015998</c:v>
                </c:pt>
                <c:pt idx="30664">
                  <c:v>6.9726381250016001</c:v>
                </c:pt>
                <c:pt idx="30665">
                  <c:v>6.9729418750015997</c:v>
                </c:pt>
                <c:pt idx="30666">
                  <c:v>6.9733462499999996</c:v>
                </c:pt>
                <c:pt idx="30667">
                  <c:v>6.9737118750015998</c:v>
                </c:pt>
                <c:pt idx="30668">
                  <c:v>6.9738787499999999</c:v>
                </c:pt>
                <c:pt idx="30669">
                  <c:v>6.9742968750015999</c:v>
                </c:pt>
                <c:pt idx="30670">
                  <c:v>6.9747199999999996</c:v>
                </c:pt>
                <c:pt idx="30671">
                  <c:v>6.9750793750015996</c:v>
                </c:pt>
                <c:pt idx="30672">
                  <c:v>6.9754018750015998</c:v>
                </c:pt>
                <c:pt idx="30673">
                  <c:v>6.9757687500000003</c:v>
                </c:pt>
                <c:pt idx="30674">
                  <c:v>6.9761443750016001</c:v>
                </c:pt>
                <c:pt idx="30675">
                  <c:v>6.9764650000000001</c:v>
                </c:pt>
                <c:pt idx="30676">
                  <c:v>6.9768406250016</c:v>
                </c:pt>
                <c:pt idx="30677">
                  <c:v>6.9772212500000004</c:v>
                </c:pt>
                <c:pt idx="30678">
                  <c:v>6.9775912499999997</c:v>
                </c:pt>
                <c:pt idx="30679">
                  <c:v>6.9780068750015998</c:v>
                </c:pt>
                <c:pt idx="30680">
                  <c:v>6.9783393750015996</c:v>
                </c:pt>
                <c:pt idx="30681">
                  <c:v>6.9779887499999997</c:v>
                </c:pt>
                <c:pt idx="30682">
                  <c:v>6.9776268750015999</c:v>
                </c:pt>
                <c:pt idx="30683">
                  <c:v>6.9771393750015998</c:v>
                </c:pt>
                <c:pt idx="30684">
                  <c:v>6.9766725000000003</c:v>
                </c:pt>
                <c:pt idx="30685">
                  <c:v>6.9762537499999997</c:v>
                </c:pt>
                <c:pt idx="30686">
                  <c:v>6.9756856250016002</c:v>
                </c:pt>
                <c:pt idx="30687">
                  <c:v>6.9753356250016001</c:v>
                </c:pt>
                <c:pt idx="30688">
                  <c:v>6.9749575000000004</c:v>
                </c:pt>
                <c:pt idx="30689">
                  <c:v>6.9745749999999997</c:v>
                </c:pt>
                <c:pt idx="30690">
                  <c:v>6.974145</c:v>
                </c:pt>
                <c:pt idx="30691">
                  <c:v>6.9742318750015997</c:v>
                </c:pt>
                <c:pt idx="30692">
                  <c:v>6.9742550000000003</c:v>
                </c:pt>
                <c:pt idx="30693">
                  <c:v>6.97364125</c:v>
                </c:pt>
                <c:pt idx="30694">
                  <c:v>6.9731543750015996</c:v>
                </c:pt>
                <c:pt idx="30695">
                  <c:v>6.9724956250016001</c:v>
                </c:pt>
                <c:pt idx="30696">
                  <c:v>6.9718524999999998</c:v>
                </c:pt>
                <c:pt idx="30697">
                  <c:v>6.9710625000000004</c:v>
                </c:pt>
                <c:pt idx="30698">
                  <c:v>6.9701706250016002</c:v>
                </c:pt>
                <c:pt idx="30699">
                  <c:v>6.9693800000000001</c:v>
                </c:pt>
                <c:pt idx="30700">
                  <c:v>6.9685006250015995</c:v>
                </c:pt>
                <c:pt idx="30701">
                  <c:v>6.9675168750015999</c:v>
                </c:pt>
                <c:pt idx="30702">
                  <c:v>6.9666481250015995</c:v>
                </c:pt>
                <c:pt idx="30703">
                  <c:v>6.9658687500000003</c:v>
                </c:pt>
                <c:pt idx="30704">
                  <c:v>6.9651393750016002</c:v>
                </c:pt>
                <c:pt idx="30705">
                  <c:v>6.9646206250015998</c:v>
                </c:pt>
                <c:pt idx="30706">
                  <c:v>6.9641068750016002</c:v>
                </c:pt>
                <c:pt idx="30707">
                  <c:v>6.9636581250015999</c:v>
                </c:pt>
                <c:pt idx="30708">
                  <c:v>6.9633062499999996</c:v>
                </c:pt>
                <c:pt idx="30709">
                  <c:v>6.9629468750015997</c:v>
                </c:pt>
                <c:pt idx="30710">
                  <c:v>6.9625743750015996</c:v>
                </c:pt>
                <c:pt idx="30711">
                  <c:v>6.9625731250016001</c:v>
                </c:pt>
                <c:pt idx="30712">
                  <c:v>6.9629468750015997</c:v>
                </c:pt>
                <c:pt idx="30713">
                  <c:v>6.9634606250015993</c:v>
                </c:pt>
                <c:pt idx="30714">
                  <c:v>6.9637818750016001</c:v>
                </c:pt>
                <c:pt idx="30715">
                  <c:v>6.9641237499999997</c:v>
                </c:pt>
                <c:pt idx="30716">
                  <c:v>6.9640849999999999</c:v>
                </c:pt>
                <c:pt idx="30717">
                  <c:v>6.9641725000000001</c:v>
                </c:pt>
                <c:pt idx="30718">
                  <c:v>6.9645299999999999</c:v>
                </c:pt>
                <c:pt idx="30719">
                  <c:v>6.9649668750015996</c:v>
                </c:pt>
                <c:pt idx="30720">
                  <c:v>6.9654412499999996</c:v>
                </c:pt>
                <c:pt idx="30721">
                  <c:v>6.96589875</c:v>
                </c:pt>
                <c:pt idx="30722">
                  <c:v>6.9662412500000004</c:v>
                </c:pt>
                <c:pt idx="30723">
                  <c:v>6.9665749999999997</c:v>
                </c:pt>
                <c:pt idx="30724">
                  <c:v>6.9669575000000004</c:v>
                </c:pt>
                <c:pt idx="30725">
                  <c:v>6.9673556250016002</c:v>
                </c:pt>
                <c:pt idx="30726">
                  <c:v>6.9678243750015998</c:v>
                </c:pt>
                <c:pt idx="30727">
                  <c:v>6.9683012499999997</c:v>
                </c:pt>
                <c:pt idx="30728">
                  <c:v>6.9687049999999999</c:v>
                </c:pt>
                <c:pt idx="30729">
                  <c:v>6.9691287500000003</c:v>
                </c:pt>
                <c:pt idx="30730">
                  <c:v>6.9696156250015999</c:v>
                </c:pt>
                <c:pt idx="30731">
                  <c:v>6.9699468750015994</c:v>
                </c:pt>
                <c:pt idx="30732">
                  <c:v>6.9703074999999997</c:v>
                </c:pt>
                <c:pt idx="30733">
                  <c:v>6.9707718750016001</c:v>
                </c:pt>
                <c:pt idx="30734">
                  <c:v>6.9711193750015994</c:v>
                </c:pt>
                <c:pt idx="30735">
                  <c:v>6.9716025000000004</c:v>
                </c:pt>
                <c:pt idx="30736">
                  <c:v>6.9713956250016</c:v>
                </c:pt>
                <c:pt idx="30737">
                  <c:v>6.9710587500000001</c:v>
                </c:pt>
                <c:pt idx="30738">
                  <c:v>6.9706943750015995</c:v>
                </c:pt>
                <c:pt idx="30739">
                  <c:v>6.9703606250016001</c:v>
                </c:pt>
                <c:pt idx="30740">
                  <c:v>6.9699143750015997</c:v>
                </c:pt>
                <c:pt idx="30741">
                  <c:v>6.96953625</c:v>
                </c:pt>
                <c:pt idx="30742">
                  <c:v>6.9691437499999997</c:v>
                </c:pt>
                <c:pt idx="30743">
                  <c:v>6.9686525000000001</c:v>
                </c:pt>
                <c:pt idx="30744">
                  <c:v>6.9681575000000002</c:v>
                </c:pt>
                <c:pt idx="30745">
                  <c:v>6.9677206250015997</c:v>
                </c:pt>
                <c:pt idx="30746">
                  <c:v>6.9673843750015996</c:v>
                </c:pt>
                <c:pt idx="30747">
                  <c:v>6.9669993750015999</c:v>
                </c:pt>
                <c:pt idx="30748">
                  <c:v>6.9665231250015998</c:v>
                </c:pt>
                <c:pt idx="30749">
                  <c:v>6.9660018750015995</c:v>
                </c:pt>
                <c:pt idx="30750">
                  <c:v>6.9655725000000004</c:v>
                </c:pt>
                <c:pt idx="30751">
                  <c:v>6.9650100000000004</c:v>
                </c:pt>
                <c:pt idx="30752">
                  <c:v>6.9644337500000004</c:v>
                </c:pt>
                <c:pt idx="30753">
                  <c:v>6.9639418750016002</c:v>
                </c:pt>
                <c:pt idx="30754">
                  <c:v>6.9633956250016</c:v>
                </c:pt>
                <c:pt idx="30755">
                  <c:v>6.9628412500000003</c:v>
                </c:pt>
                <c:pt idx="30756">
                  <c:v>6.9624268750015998</c:v>
                </c:pt>
                <c:pt idx="30757">
                  <c:v>6.9620043750015999</c:v>
                </c:pt>
                <c:pt idx="30758">
                  <c:v>6.9616781250016002</c:v>
                </c:pt>
                <c:pt idx="30759">
                  <c:v>6.9611393750015997</c:v>
                </c:pt>
                <c:pt idx="30760">
                  <c:v>6.9607787500000002</c:v>
                </c:pt>
                <c:pt idx="30761">
                  <c:v>6.9607725</c:v>
                </c:pt>
                <c:pt idx="30762">
                  <c:v>6.9604474999999999</c:v>
                </c:pt>
                <c:pt idx="30763">
                  <c:v>6.9600774999999997</c:v>
                </c:pt>
                <c:pt idx="30764">
                  <c:v>6.9604575000000004</c:v>
                </c:pt>
                <c:pt idx="30765">
                  <c:v>6.9608481250015997</c:v>
                </c:pt>
                <c:pt idx="30766">
                  <c:v>6.96122</c:v>
                </c:pt>
                <c:pt idx="30767">
                  <c:v>6.9616468750016001</c:v>
                </c:pt>
                <c:pt idx="30768">
                  <c:v>6.9621737499999998</c:v>
                </c:pt>
                <c:pt idx="30769">
                  <c:v>6.9625737499999998</c:v>
                </c:pt>
                <c:pt idx="30770">
                  <c:v>6.9630150000000004</c:v>
                </c:pt>
                <c:pt idx="30771">
                  <c:v>6.9635087499999999</c:v>
                </c:pt>
                <c:pt idx="30772">
                  <c:v>6.9638825000000004</c:v>
                </c:pt>
                <c:pt idx="30773">
                  <c:v>6.9642268750016001</c:v>
                </c:pt>
                <c:pt idx="30774">
                  <c:v>6.9647637500000004</c:v>
                </c:pt>
                <c:pt idx="30775">
                  <c:v>6.9651287499999999</c:v>
                </c:pt>
                <c:pt idx="30776">
                  <c:v>6.9655181250015996</c:v>
                </c:pt>
                <c:pt idx="30777">
                  <c:v>6.9659681250015995</c:v>
                </c:pt>
                <c:pt idx="30778">
                  <c:v>6.9664118750016</c:v>
                </c:pt>
                <c:pt idx="30779">
                  <c:v>6.9667581250015997</c:v>
                </c:pt>
                <c:pt idx="30780">
                  <c:v>6.9672931250015999</c:v>
                </c:pt>
                <c:pt idx="30781">
                  <c:v>6.9677606250016</c:v>
                </c:pt>
                <c:pt idx="30782">
                  <c:v>6.9681587499999997</c:v>
                </c:pt>
                <c:pt idx="30783">
                  <c:v>6.9686674999999996</c:v>
                </c:pt>
                <c:pt idx="30784">
                  <c:v>6.9692474999999998</c:v>
                </c:pt>
                <c:pt idx="30785">
                  <c:v>6.9697118750015994</c:v>
                </c:pt>
                <c:pt idx="30786">
                  <c:v>6.9701981250016001</c:v>
                </c:pt>
                <c:pt idx="30787">
                  <c:v>6.9706781250015997</c:v>
                </c:pt>
                <c:pt idx="30788">
                  <c:v>6.9710118750015999</c:v>
                </c:pt>
                <c:pt idx="30789">
                  <c:v>6.9713987499999996</c:v>
                </c:pt>
                <c:pt idx="30790">
                  <c:v>6.9718150000000003</c:v>
                </c:pt>
                <c:pt idx="30791">
                  <c:v>6.9722406250016</c:v>
                </c:pt>
                <c:pt idx="30792">
                  <c:v>6.9726893750015995</c:v>
                </c:pt>
                <c:pt idx="30793">
                  <c:v>6.9731543750015996</c:v>
                </c:pt>
                <c:pt idx="30794">
                  <c:v>6.9735262499999999</c:v>
                </c:pt>
                <c:pt idx="30795">
                  <c:v>6.9731868750016002</c:v>
                </c:pt>
                <c:pt idx="30796">
                  <c:v>6.9728331250015998</c:v>
                </c:pt>
                <c:pt idx="30797">
                  <c:v>6.9724731250016001</c:v>
                </c:pt>
                <c:pt idx="30798">
                  <c:v>6.9720500000000003</c:v>
                </c:pt>
                <c:pt idx="30799">
                  <c:v>6.9714112500000001</c:v>
                </c:pt>
                <c:pt idx="30800">
                  <c:v>6.9709312499999996</c:v>
                </c:pt>
                <c:pt idx="30801">
                  <c:v>6.9703825000000004</c:v>
                </c:pt>
                <c:pt idx="30802">
                  <c:v>6.9696418750015994</c:v>
                </c:pt>
                <c:pt idx="30803">
                  <c:v>6.9690387500000002</c:v>
                </c:pt>
                <c:pt idx="30804">
                  <c:v>6.96840875</c:v>
                </c:pt>
                <c:pt idx="30805">
                  <c:v>6.9676593750015998</c:v>
                </c:pt>
                <c:pt idx="30806">
                  <c:v>6.9670224999999997</c:v>
                </c:pt>
                <c:pt idx="30807">
                  <c:v>6.9664593750016</c:v>
                </c:pt>
                <c:pt idx="30808">
                  <c:v>6.9658412500000004</c:v>
                </c:pt>
                <c:pt idx="30809">
                  <c:v>6.9653356250015994</c:v>
                </c:pt>
                <c:pt idx="30810">
                  <c:v>6.9647537499999999</c:v>
                </c:pt>
                <c:pt idx="30811">
                  <c:v>6.9641137500000001</c:v>
                </c:pt>
                <c:pt idx="30812">
                  <c:v>6.9636743750015997</c:v>
                </c:pt>
                <c:pt idx="30813">
                  <c:v>6.9633193750015998</c:v>
                </c:pt>
                <c:pt idx="30814">
                  <c:v>6.9629406250015995</c:v>
                </c:pt>
                <c:pt idx="30815">
                  <c:v>6.962555</c:v>
                </c:pt>
                <c:pt idx="30816">
                  <c:v>6.9621525000000002</c:v>
                </c:pt>
                <c:pt idx="30817">
                  <c:v>6.9621893750016</c:v>
                </c:pt>
                <c:pt idx="30818">
                  <c:v>6.9625849999999998</c:v>
                </c:pt>
                <c:pt idx="30819">
                  <c:v>6.9629099999999999</c:v>
                </c:pt>
                <c:pt idx="30820">
                  <c:v>6.9633756250015999</c:v>
                </c:pt>
                <c:pt idx="30821">
                  <c:v>6.9638381250016002</c:v>
                </c:pt>
                <c:pt idx="30822">
                  <c:v>6.9642443750015994</c:v>
                </c:pt>
                <c:pt idx="30823">
                  <c:v>6.9647906250015996</c:v>
                </c:pt>
                <c:pt idx="30824">
                  <c:v>6.9651981250016002</c:v>
                </c:pt>
                <c:pt idx="30825">
                  <c:v>6.9655500000000004</c:v>
                </c:pt>
                <c:pt idx="30826">
                  <c:v>6.9659025000000003</c:v>
                </c:pt>
                <c:pt idx="30827">
                  <c:v>6.9663606250015997</c:v>
                </c:pt>
                <c:pt idx="30828">
                  <c:v>6.9667718750015997</c:v>
                </c:pt>
                <c:pt idx="30829">
                  <c:v>6.96709625</c:v>
                </c:pt>
                <c:pt idx="30830">
                  <c:v>6.9674325000000001</c:v>
                </c:pt>
                <c:pt idx="30831">
                  <c:v>6.9678393750016001</c:v>
                </c:pt>
                <c:pt idx="30832">
                  <c:v>6.9683856250015994</c:v>
                </c:pt>
                <c:pt idx="30833">
                  <c:v>6.9688999999999997</c:v>
                </c:pt>
                <c:pt idx="30834">
                  <c:v>6.9692256250015996</c:v>
                </c:pt>
                <c:pt idx="30835">
                  <c:v>6.9695712500000004</c:v>
                </c:pt>
                <c:pt idx="30836">
                  <c:v>6.9698975000000001</c:v>
                </c:pt>
                <c:pt idx="30837">
                  <c:v>6.9702787500000003</c:v>
                </c:pt>
                <c:pt idx="30838">
                  <c:v>6.9707325000000004</c:v>
                </c:pt>
                <c:pt idx="30839">
                  <c:v>6.9711037500000002</c:v>
                </c:pt>
                <c:pt idx="30840">
                  <c:v>6.9715656250015998</c:v>
                </c:pt>
                <c:pt idx="30841">
                  <c:v>6.9720025000000003</c:v>
                </c:pt>
                <c:pt idx="30842">
                  <c:v>6.9723368750015995</c:v>
                </c:pt>
                <c:pt idx="30843">
                  <c:v>6.9727300000000003</c:v>
                </c:pt>
                <c:pt idx="30844">
                  <c:v>6.9730618750015996</c:v>
                </c:pt>
                <c:pt idx="30845">
                  <c:v>6.9734412499999996</c:v>
                </c:pt>
                <c:pt idx="30846">
                  <c:v>6.9737906250016</c:v>
                </c:pt>
                <c:pt idx="30847">
                  <c:v>6.9741799999999996</c:v>
                </c:pt>
                <c:pt idx="30848">
                  <c:v>6.9745850000000003</c:v>
                </c:pt>
                <c:pt idx="30849">
                  <c:v>6.9749249999999998</c:v>
                </c:pt>
                <c:pt idx="30850">
                  <c:v>6.9747312499999996</c:v>
                </c:pt>
                <c:pt idx="30851">
                  <c:v>6.9743981250016001</c:v>
                </c:pt>
                <c:pt idx="30852">
                  <c:v>6.9739256250016002</c:v>
                </c:pt>
                <c:pt idx="30853">
                  <c:v>6.9732237499999998</c:v>
                </c:pt>
                <c:pt idx="30854">
                  <c:v>6.9725675000000003</c:v>
                </c:pt>
                <c:pt idx="30855">
                  <c:v>6.9721368750016</c:v>
                </c:pt>
                <c:pt idx="30856">
                  <c:v>6.9717374999999997</c:v>
                </c:pt>
                <c:pt idx="30857">
                  <c:v>6.9714093750016</c:v>
                </c:pt>
                <c:pt idx="30858">
                  <c:v>6.9709562500000004</c:v>
                </c:pt>
                <c:pt idx="30859">
                  <c:v>6.9705500000000002</c:v>
                </c:pt>
                <c:pt idx="30860">
                  <c:v>6.9700293750015998</c:v>
                </c:pt>
                <c:pt idx="30861">
                  <c:v>6.9694181250015994</c:v>
                </c:pt>
                <c:pt idx="30862">
                  <c:v>6.9688831250016001</c:v>
                </c:pt>
                <c:pt idx="30863">
                  <c:v>6.9682131250015997</c:v>
                </c:pt>
                <c:pt idx="30864">
                  <c:v>6.9675387500000001</c:v>
                </c:pt>
                <c:pt idx="30865">
                  <c:v>6.9669150000000002</c:v>
                </c:pt>
                <c:pt idx="30866">
                  <c:v>6.9663531250016</c:v>
                </c:pt>
                <c:pt idx="30867">
                  <c:v>6.9655224999999996</c:v>
                </c:pt>
                <c:pt idx="30868">
                  <c:v>6.9648181250015995</c:v>
                </c:pt>
                <c:pt idx="30869">
                  <c:v>6.9641481250016</c:v>
                </c:pt>
                <c:pt idx="30870">
                  <c:v>6.9635606250016</c:v>
                </c:pt>
                <c:pt idx="30871">
                  <c:v>6.9631506250015995</c:v>
                </c:pt>
                <c:pt idx="30872">
                  <c:v>6.9627287500000001</c:v>
                </c:pt>
                <c:pt idx="30873">
                  <c:v>6.9623168750015996</c:v>
                </c:pt>
                <c:pt idx="30874">
                  <c:v>6.9617106250015999</c:v>
                </c:pt>
                <c:pt idx="30875">
                  <c:v>6.9613906250015996</c:v>
                </c:pt>
                <c:pt idx="30876">
                  <c:v>6.9609481250015994</c:v>
                </c:pt>
                <c:pt idx="30877">
                  <c:v>6.9607662499999998</c:v>
                </c:pt>
                <c:pt idx="30878">
                  <c:v>6.9611868750015997</c:v>
                </c:pt>
                <c:pt idx="30879">
                  <c:v>6.9616218750016001</c:v>
                </c:pt>
                <c:pt idx="30880">
                  <c:v>6.9620237500000002</c:v>
                </c:pt>
                <c:pt idx="30881">
                  <c:v>6.9624906250015997</c:v>
                </c:pt>
                <c:pt idx="30882">
                  <c:v>6.9628174999999999</c:v>
                </c:pt>
                <c:pt idx="30883">
                  <c:v>6.9631412499999996</c:v>
                </c:pt>
                <c:pt idx="30884">
                  <c:v>6.9636412500000002</c:v>
                </c:pt>
                <c:pt idx="30885">
                  <c:v>6.9641206250016001</c:v>
                </c:pt>
                <c:pt idx="30886">
                  <c:v>6.9645518750016002</c:v>
                </c:pt>
                <c:pt idx="30887">
                  <c:v>6.9650112499999999</c:v>
                </c:pt>
                <c:pt idx="30888">
                  <c:v>6.9653781250015996</c:v>
                </c:pt>
                <c:pt idx="30889">
                  <c:v>6.9657299999999998</c:v>
                </c:pt>
                <c:pt idx="30890">
                  <c:v>6.9661324999999996</c:v>
                </c:pt>
                <c:pt idx="30891">
                  <c:v>6.9663637500000002</c:v>
                </c:pt>
                <c:pt idx="30892">
                  <c:v>6.966825</c:v>
                </c:pt>
                <c:pt idx="30893">
                  <c:v>6.9672200000000002</c:v>
                </c:pt>
                <c:pt idx="30894">
                  <c:v>6.9676356250015994</c:v>
                </c:pt>
                <c:pt idx="30895">
                  <c:v>6.9681268750015999</c:v>
                </c:pt>
                <c:pt idx="30896">
                  <c:v>6.9676406250016001</c:v>
                </c:pt>
                <c:pt idx="30897">
                  <c:v>6.9669331250016002</c:v>
                </c:pt>
                <c:pt idx="30898">
                  <c:v>6.9665693750016002</c:v>
                </c:pt>
                <c:pt idx="30899">
                  <c:v>6.9659500000000003</c:v>
                </c:pt>
                <c:pt idx="30900">
                  <c:v>6.9654531250015994</c:v>
                </c:pt>
                <c:pt idx="30901">
                  <c:v>6.9657562500000001</c:v>
                </c:pt>
                <c:pt idx="30902">
                  <c:v>6.9662118750015996</c:v>
                </c:pt>
                <c:pt idx="30903">
                  <c:v>6.9658556250016002</c:v>
                </c:pt>
                <c:pt idx="30904">
                  <c:v>6.9655018750015998</c:v>
                </c:pt>
                <c:pt idx="30905">
                  <c:v>6.9658668750016002</c:v>
                </c:pt>
                <c:pt idx="30906">
                  <c:v>6.9662637500000004</c:v>
                </c:pt>
                <c:pt idx="30907">
                  <c:v>6.9665999999999997</c:v>
                </c:pt>
                <c:pt idx="30908">
                  <c:v>6.9670456250015995</c:v>
                </c:pt>
                <c:pt idx="30909">
                  <c:v>6.9673812499999999</c:v>
                </c:pt>
                <c:pt idx="30910">
                  <c:v>6.9677474999999998</c:v>
                </c:pt>
                <c:pt idx="30911">
                  <c:v>6.9681568750015996</c:v>
                </c:pt>
                <c:pt idx="30912">
                  <c:v>6.9685125000000001</c:v>
                </c:pt>
                <c:pt idx="30913">
                  <c:v>6.9689500000000004</c:v>
                </c:pt>
                <c:pt idx="30914">
                  <c:v>6.9692949999999998</c:v>
                </c:pt>
                <c:pt idx="30915">
                  <c:v>6.9696587499999998</c:v>
                </c:pt>
                <c:pt idx="30916">
                  <c:v>6.9699856250016001</c:v>
                </c:pt>
                <c:pt idx="30917">
                  <c:v>6.9703437499999996</c:v>
                </c:pt>
                <c:pt idx="30918">
                  <c:v>6.9704224999999997</c:v>
                </c:pt>
                <c:pt idx="30919">
                  <c:v>6.9705043750015996</c:v>
                </c:pt>
                <c:pt idx="30920">
                  <c:v>6.9701775000000001</c:v>
                </c:pt>
                <c:pt idx="30921">
                  <c:v>6.9702412499999999</c:v>
                </c:pt>
                <c:pt idx="30922">
                  <c:v>6.9704006250015995</c:v>
                </c:pt>
                <c:pt idx="30923">
                  <c:v>6.9699937500000004</c:v>
                </c:pt>
                <c:pt idx="30924">
                  <c:v>6.9694406250015994</c:v>
                </c:pt>
                <c:pt idx="30925">
                  <c:v>6.9690993750015995</c:v>
                </c:pt>
                <c:pt idx="30926">
                  <c:v>6.9686937499999999</c:v>
                </c:pt>
                <c:pt idx="30927">
                  <c:v>6.9679343750016001</c:v>
                </c:pt>
                <c:pt idx="30928">
                  <c:v>6.9671525000000001</c:v>
                </c:pt>
                <c:pt idx="30929">
                  <c:v>6.9663581250015998</c:v>
                </c:pt>
                <c:pt idx="30930">
                  <c:v>6.9654493750016</c:v>
                </c:pt>
                <c:pt idx="30931">
                  <c:v>6.96456125</c:v>
                </c:pt>
                <c:pt idx="30932">
                  <c:v>6.9636306250016</c:v>
                </c:pt>
                <c:pt idx="30933">
                  <c:v>6.9626450000000002</c:v>
                </c:pt>
                <c:pt idx="30934">
                  <c:v>6.9617025000000003</c:v>
                </c:pt>
                <c:pt idx="30935">
                  <c:v>6.9607312500000003</c:v>
                </c:pt>
                <c:pt idx="30936">
                  <c:v>6.9597262500000001</c:v>
                </c:pt>
                <c:pt idx="30937">
                  <c:v>6.9590362499999996</c:v>
                </c:pt>
                <c:pt idx="30938">
                  <c:v>6.9584443750015996</c:v>
                </c:pt>
                <c:pt idx="30939">
                  <c:v>6.9578625000000001</c:v>
                </c:pt>
                <c:pt idx="30940">
                  <c:v>6.9573518750016001</c:v>
                </c:pt>
                <c:pt idx="30941">
                  <c:v>6.9570093750015998</c:v>
                </c:pt>
                <c:pt idx="30942">
                  <c:v>6.9565849999999996</c:v>
                </c:pt>
                <c:pt idx="30943">
                  <c:v>6.9562456250015998</c:v>
                </c:pt>
                <c:pt idx="30944">
                  <c:v>6.9563724999999996</c:v>
                </c:pt>
                <c:pt idx="30945">
                  <c:v>6.956715</c:v>
                </c:pt>
                <c:pt idx="30946">
                  <c:v>6.9570612499999998</c:v>
                </c:pt>
                <c:pt idx="30947">
                  <c:v>6.9574362499999998</c:v>
                </c:pt>
                <c:pt idx="30948">
                  <c:v>6.9578356250016</c:v>
                </c:pt>
                <c:pt idx="30949">
                  <c:v>6.9583393750016</c:v>
                </c:pt>
                <c:pt idx="30950">
                  <c:v>6.9587156250015996</c:v>
                </c:pt>
                <c:pt idx="30951">
                  <c:v>6.9590550000000002</c:v>
                </c:pt>
                <c:pt idx="30952">
                  <c:v>6.9594943750015998</c:v>
                </c:pt>
                <c:pt idx="30953">
                  <c:v>6.9599343750016001</c:v>
                </c:pt>
                <c:pt idx="30954">
                  <c:v>6.9603531250015998</c:v>
                </c:pt>
                <c:pt idx="30955">
                  <c:v>6.9606862500000002</c:v>
                </c:pt>
                <c:pt idx="30956">
                  <c:v>6.9611356250015994</c:v>
                </c:pt>
                <c:pt idx="30957">
                  <c:v>6.9616437500000004</c:v>
                </c:pt>
                <c:pt idx="30958">
                  <c:v>6.9621593750016002</c:v>
                </c:pt>
                <c:pt idx="30959">
                  <c:v>6.9627331250015994</c:v>
                </c:pt>
                <c:pt idx="30960">
                  <c:v>6.9630643750015997</c:v>
                </c:pt>
                <c:pt idx="30961">
                  <c:v>6.9635449999999999</c:v>
                </c:pt>
                <c:pt idx="30962">
                  <c:v>6.9640224999999996</c:v>
                </c:pt>
                <c:pt idx="30963">
                  <c:v>6.9644131250015997</c:v>
                </c:pt>
                <c:pt idx="30964">
                  <c:v>6.9647612499999996</c:v>
                </c:pt>
                <c:pt idx="30965">
                  <c:v>6.9644275000000002</c:v>
                </c:pt>
                <c:pt idx="30966">
                  <c:v>6.9640181250015996</c:v>
                </c:pt>
                <c:pt idx="30967">
                  <c:v>6.9643218750016</c:v>
                </c:pt>
                <c:pt idx="30968">
                  <c:v>6.9639193750016002</c:v>
                </c:pt>
                <c:pt idx="30969">
                  <c:v>6.9634056250015997</c:v>
                </c:pt>
                <c:pt idx="30970">
                  <c:v>6.9630337500000001</c:v>
                </c:pt>
                <c:pt idx="30971">
                  <c:v>6.96228625</c:v>
                </c:pt>
                <c:pt idx="30972">
                  <c:v>6.9617587500000004</c:v>
                </c:pt>
                <c:pt idx="30973">
                  <c:v>6.9612749999999997</c:v>
                </c:pt>
                <c:pt idx="30974">
                  <c:v>6.9606787499999996</c:v>
                </c:pt>
                <c:pt idx="30975">
                  <c:v>6.96010375</c:v>
                </c:pt>
                <c:pt idx="30976">
                  <c:v>6.9597043750015999</c:v>
                </c:pt>
                <c:pt idx="30977">
                  <c:v>6.9592162499999999</c:v>
                </c:pt>
                <c:pt idx="30978">
                  <c:v>6.9586381250015998</c:v>
                </c:pt>
                <c:pt idx="30979">
                  <c:v>6.9581281250015996</c:v>
                </c:pt>
                <c:pt idx="30980">
                  <c:v>6.9575918750015999</c:v>
                </c:pt>
                <c:pt idx="30981">
                  <c:v>6.9571500000000004</c:v>
                </c:pt>
                <c:pt idx="30982">
                  <c:v>6.9566293750015999</c:v>
                </c:pt>
                <c:pt idx="30983">
                  <c:v>6.9562031250015997</c:v>
                </c:pt>
                <c:pt idx="30984">
                  <c:v>6.9557256250016</c:v>
                </c:pt>
                <c:pt idx="30985">
                  <c:v>6.9553806250015997</c:v>
                </c:pt>
                <c:pt idx="30986">
                  <c:v>6.9548624999999999</c:v>
                </c:pt>
                <c:pt idx="30987">
                  <c:v>6.9545362500000003</c:v>
                </c:pt>
                <c:pt idx="30988">
                  <c:v>6.9547593750015997</c:v>
                </c:pt>
                <c:pt idx="30989">
                  <c:v>6.9551075000000004</c:v>
                </c:pt>
                <c:pt idx="30990">
                  <c:v>6.9555887500000004</c:v>
                </c:pt>
                <c:pt idx="30991">
                  <c:v>6.9559506250015994</c:v>
                </c:pt>
                <c:pt idx="30992">
                  <c:v>6.9564031250016001</c:v>
                </c:pt>
                <c:pt idx="30993">
                  <c:v>6.9567987499999999</c:v>
                </c:pt>
                <c:pt idx="30994">
                  <c:v>6.9573074999999998</c:v>
                </c:pt>
                <c:pt idx="30995">
                  <c:v>6.9576725000000001</c:v>
                </c:pt>
                <c:pt idx="30996">
                  <c:v>6.9580574999999998</c:v>
                </c:pt>
                <c:pt idx="30997">
                  <c:v>6.9584112500000002</c:v>
                </c:pt>
                <c:pt idx="30998">
                  <c:v>6.9587762499999997</c:v>
                </c:pt>
                <c:pt idx="30999">
                  <c:v>6.9591962499999998</c:v>
                </c:pt>
                <c:pt idx="31000">
                  <c:v>6.9597087499999999</c:v>
                </c:pt>
                <c:pt idx="31001">
                  <c:v>6.9601393750015994</c:v>
                </c:pt>
                <c:pt idx="31002">
                  <c:v>6.9605393750015994</c:v>
                </c:pt>
                <c:pt idx="31003">
                  <c:v>6.9610687499999999</c:v>
                </c:pt>
                <c:pt idx="31004">
                  <c:v>6.9614656250015994</c:v>
                </c:pt>
                <c:pt idx="31005">
                  <c:v>6.9620206250015997</c:v>
                </c:pt>
                <c:pt idx="31006">
                  <c:v>6.9623931250015998</c:v>
                </c:pt>
                <c:pt idx="31007">
                  <c:v>6.9628368750015994</c:v>
                </c:pt>
                <c:pt idx="31008">
                  <c:v>6.9632649999999998</c:v>
                </c:pt>
                <c:pt idx="31009">
                  <c:v>6.9636187500000002</c:v>
                </c:pt>
                <c:pt idx="31010">
                  <c:v>6.9640731250016001</c:v>
                </c:pt>
                <c:pt idx="31011">
                  <c:v>6.9645656250016001</c:v>
                </c:pt>
                <c:pt idx="31012">
                  <c:v>6.9649081250015996</c:v>
                </c:pt>
                <c:pt idx="31013">
                  <c:v>6.9652950000000002</c:v>
                </c:pt>
                <c:pt idx="31014">
                  <c:v>6.9657431250016</c:v>
                </c:pt>
                <c:pt idx="31015">
                  <c:v>6.9661418750015995</c:v>
                </c:pt>
                <c:pt idx="31016">
                  <c:v>6.9666562499999998</c:v>
                </c:pt>
                <c:pt idx="31017">
                  <c:v>6.9670306250016001</c:v>
                </c:pt>
                <c:pt idx="31018">
                  <c:v>6.9673712500000002</c:v>
                </c:pt>
                <c:pt idx="31019">
                  <c:v>6.9677368750015996</c:v>
                </c:pt>
                <c:pt idx="31020">
                  <c:v>6.9681050000000004</c:v>
                </c:pt>
                <c:pt idx="31021">
                  <c:v>6.9677837499999997</c:v>
                </c:pt>
                <c:pt idx="31022">
                  <c:v>6.9673868750015995</c:v>
                </c:pt>
                <c:pt idx="31023">
                  <c:v>6.9670381250015998</c:v>
                </c:pt>
                <c:pt idx="31024">
                  <c:v>6.9666862500000004</c:v>
                </c:pt>
                <c:pt idx="31025">
                  <c:v>6.9663612500000003</c:v>
                </c:pt>
                <c:pt idx="31026">
                  <c:v>6.9658737500000001</c:v>
                </c:pt>
                <c:pt idx="31027">
                  <c:v>6.9653581250015995</c:v>
                </c:pt>
                <c:pt idx="31028">
                  <c:v>6.9648381250015996</c:v>
                </c:pt>
                <c:pt idx="31029">
                  <c:v>6.9641268750015994</c:v>
                </c:pt>
                <c:pt idx="31030">
                  <c:v>6.9631556250015993</c:v>
                </c:pt>
                <c:pt idx="31031">
                  <c:v>6.9619475</c:v>
                </c:pt>
                <c:pt idx="31032">
                  <c:v>6.9606568750015994</c:v>
                </c:pt>
                <c:pt idx="31033">
                  <c:v>6.9592737500000004</c:v>
                </c:pt>
                <c:pt idx="31034">
                  <c:v>6.9580118750016</c:v>
                </c:pt>
                <c:pt idx="31035">
                  <c:v>6.9567406250015997</c:v>
                </c:pt>
                <c:pt idx="31036">
                  <c:v>6.9554893750015996</c:v>
                </c:pt>
                <c:pt idx="31037">
                  <c:v>6.9542687499999998</c:v>
                </c:pt>
                <c:pt idx="31038">
                  <c:v>6.9531274999999999</c:v>
                </c:pt>
                <c:pt idx="31039">
                  <c:v>6.9521493750015999</c:v>
                </c:pt>
                <c:pt idx="31040">
                  <c:v>6.9514500000000004</c:v>
                </c:pt>
                <c:pt idx="31041">
                  <c:v>6.9509968750016</c:v>
                </c:pt>
                <c:pt idx="31042">
                  <c:v>6.9505906250015999</c:v>
                </c:pt>
                <c:pt idx="31043">
                  <c:v>6.9501150000000003</c:v>
                </c:pt>
                <c:pt idx="31044">
                  <c:v>6.9500143750015999</c:v>
                </c:pt>
                <c:pt idx="31045">
                  <c:v>6.9503618750016001</c:v>
                </c:pt>
                <c:pt idx="31046">
                  <c:v>6.9507137500000002</c:v>
                </c:pt>
                <c:pt idx="31047">
                  <c:v>6.9510668750016</c:v>
                </c:pt>
                <c:pt idx="31048">
                  <c:v>6.9513956250015996</c:v>
                </c:pt>
                <c:pt idx="31049">
                  <c:v>6.9517318750015997</c:v>
                </c:pt>
                <c:pt idx="31050">
                  <c:v>6.9521431250015997</c:v>
                </c:pt>
                <c:pt idx="31051">
                  <c:v>6.9526149999999998</c:v>
                </c:pt>
                <c:pt idx="31052">
                  <c:v>6.9530200000000004</c:v>
                </c:pt>
                <c:pt idx="31053">
                  <c:v>6.9534406250015994</c:v>
                </c:pt>
                <c:pt idx="31054">
                  <c:v>6.9538799999999998</c:v>
                </c:pt>
                <c:pt idx="31055">
                  <c:v>6.9542643750015998</c:v>
                </c:pt>
                <c:pt idx="31056">
                  <c:v>6.9547100000000004</c:v>
                </c:pt>
                <c:pt idx="31057">
                  <c:v>6.9551743750016</c:v>
                </c:pt>
                <c:pt idx="31058">
                  <c:v>6.9555637499999996</c:v>
                </c:pt>
                <c:pt idx="31059">
                  <c:v>6.9560343750015994</c:v>
                </c:pt>
                <c:pt idx="31060">
                  <c:v>6.9563874999999999</c:v>
                </c:pt>
                <c:pt idx="31061">
                  <c:v>6.9567668750016001</c:v>
                </c:pt>
                <c:pt idx="31062">
                  <c:v>6.9572256250016</c:v>
                </c:pt>
                <c:pt idx="31063">
                  <c:v>6.9576806250015997</c:v>
                </c:pt>
                <c:pt idx="31064">
                  <c:v>6.9580399999999996</c:v>
                </c:pt>
                <c:pt idx="31065">
                  <c:v>6.9583893750015999</c:v>
                </c:pt>
                <c:pt idx="31066">
                  <c:v>6.9587856250015996</c:v>
                </c:pt>
                <c:pt idx="31067">
                  <c:v>6.9591512499999997</c:v>
                </c:pt>
                <c:pt idx="31068">
                  <c:v>6.9596650000000002</c:v>
                </c:pt>
                <c:pt idx="31069">
                  <c:v>6.9602043750015996</c:v>
                </c:pt>
                <c:pt idx="31070">
                  <c:v>6.9606806250015998</c:v>
                </c:pt>
                <c:pt idx="31071">
                  <c:v>6.9612625000000001</c:v>
                </c:pt>
                <c:pt idx="31072">
                  <c:v>6.9617550000000001</c:v>
                </c:pt>
                <c:pt idx="31073">
                  <c:v>6.9622381250015994</c:v>
                </c:pt>
                <c:pt idx="31074">
                  <c:v>6.9626331250015996</c:v>
                </c:pt>
                <c:pt idx="31075">
                  <c:v>6.9629574999999999</c:v>
                </c:pt>
                <c:pt idx="31076">
                  <c:v>6.9633487499999998</c:v>
                </c:pt>
                <c:pt idx="31077">
                  <c:v>6.9633824999999998</c:v>
                </c:pt>
                <c:pt idx="31078">
                  <c:v>6.9629118750016001</c:v>
                </c:pt>
                <c:pt idx="31079">
                  <c:v>6.9625081250015999</c:v>
                </c:pt>
                <c:pt idx="31080">
                  <c:v>6.9620662500000003</c:v>
                </c:pt>
                <c:pt idx="31081">
                  <c:v>6.9616387499999997</c:v>
                </c:pt>
                <c:pt idx="31082">
                  <c:v>6.9611043750016002</c:v>
                </c:pt>
                <c:pt idx="31083">
                  <c:v>6.9605193750016001</c:v>
                </c:pt>
                <c:pt idx="31084">
                  <c:v>6.9598887500000002</c:v>
                </c:pt>
                <c:pt idx="31085">
                  <c:v>6.9592468750015994</c:v>
                </c:pt>
                <c:pt idx="31086">
                  <c:v>6.9584200000000003</c:v>
                </c:pt>
                <c:pt idx="31087">
                  <c:v>6.9576681250016001</c:v>
                </c:pt>
                <c:pt idx="31088">
                  <c:v>6.9569718750015994</c:v>
                </c:pt>
                <c:pt idx="31089">
                  <c:v>6.9562900000000001</c:v>
                </c:pt>
                <c:pt idx="31090">
                  <c:v>6.9557043750015994</c:v>
                </c:pt>
                <c:pt idx="31091">
                  <c:v>6.9551175000000001</c:v>
                </c:pt>
                <c:pt idx="31092">
                  <c:v>6.9545525000000001</c:v>
                </c:pt>
                <c:pt idx="31093">
                  <c:v>6.9540443750016001</c:v>
                </c:pt>
                <c:pt idx="31094">
                  <c:v>6.9535299999999998</c:v>
                </c:pt>
                <c:pt idx="31095">
                  <c:v>6.9530156250015995</c:v>
                </c:pt>
                <c:pt idx="31096">
                  <c:v>6.9525118750015995</c:v>
                </c:pt>
                <c:pt idx="31097">
                  <c:v>6.9521643750016002</c:v>
                </c:pt>
                <c:pt idx="31098">
                  <c:v>6.9518406250015996</c:v>
                </c:pt>
                <c:pt idx="31099">
                  <c:v>6.9517856250015999</c:v>
                </c:pt>
                <c:pt idx="31100">
                  <c:v>6.9514156250015997</c:v>
                </c:pt>
                <c:pt idx="31101">
                  <c:v>6.9509356250016001</c:v>
                </c:pt>
                <c:pt idx="31102">
                  <c:v>6.9505112499999999</c:v>
                </c:pt>
                <c:pt idx="31103">
                  <c:v>6.9504731250015999</c:v>
                </c:pt>
                <c:pt idx="31104">
                  <c:v>6.95090875</c:v>
                </c:pt>
                <c:pt idx="31105">
                  <c:v>6.9512356250015994</c:v>
                </c:pt>
                <c:pt idx="31106">
                  <c:v>6.9515599999999997</c:v>
                </c:pt>
                <c:pt idx="31107">
                  <c:v>6.9519950000000001</c:v>
                </c:pt>
                <c:pt idx="31108">
                  <c:v>6.9523437499999998</c:v>
                </c:pt>
                <c:pt idx="31109">
                  <c:v>6.9526856250015996</c:v>
                </c:pt>
                <c:pt idx="31110">
                  <c:v>6.9531418750015996</c:v>
                </c:pt>
                <c:pt idx="31111">
                  <c:v>6.9534943750015996</c:v>
                </c:pt>
                <c:pt idx="31112">
                  <c:v>6.9539868750015996</c:v>
                </c:pt>
                <c:pt idx="31113">
                  <c:v>6.9544468750016</c:v>
                </c:pt>
                <c:pt idx="31114">
                  <c:v>6.9548818750015995</c:v>
                </c:pt>
                <c:pt idx="31115">
                  <c:v>6.9554806250015995</c:v>
                </c:pt>
                <c:pt idx="31116">
                  <c:v>6.9560300000000002</c:v>
                </c:pt>
                <c:pt idx="31117">
                  <c:v>6.9566281250015995</c:v>
                </c:pt>
                <c:pt idx="31118">
                  <c:v>6.9572406250015995</c:v>
                </c:pt>
                <c:pt idx="31119">
                  <c:v>6.9575699999999996</c:v>
                </c:pt>
                <c:pt idx="31120">
                  <c:v>6.9581031250015997</c:v>
                </c:pt>
                <c:pt idx="31121">
                  <c:v>6.9585606250016001</c:v>
                </c:pt>
                <c:pt idx="31122">
                  <c:v>6.9590531250016001</c:v>
                </c:pt>
                <c:pt idx="31123">
                  <c:v>6.9594075000000002</c:v>
                </c:pt>
                <c:pt idx="31124">
                  <c:v>6.9597387499999996</c:v>
                </c:pt>
                <c:pt idx="31125">
                  <c:v>6.9602193750015999</c:v>
                </c:pt>
                <c:pt idx="31126">
                  <c:v>6.9606006250016002</c:v>
                </c:pt>
                <c:pt idx="31127">
                  <c:v>6.9610062499999996</c:v>
                </c:pt>
                <c:pt idx="31128">
                  <c:v>6.9613775000000002</c:v>
                </c:pt>
                <c:pt idx="31129">
                  <c:v>6.9610106250015997</c:v>
                </c:pt>
                <c:pt idx="31130">
                  <c:v>6.9606668750015999</c:v>
                </c:pt>
                <c:pt idx="31131">
                  <c:v>6.9602643750016</c:v>
                </c:pt>
                <c:pt idx="31132">
                  <c:v>6.9598868750016001</c:v>
                </c:pt>
                <c:pt idx="31133">
                  <c:v>6.9601387499999996</c:v>
                </c:pt>
                <c:pt idx="31134">
                  <c:v>6.9604825000000003</c:v>
                </c:pt>
                <c:pt idx="31135">
                  <c:v>6.9609493750015998</c:v>
                </c:pt>
                <c:pt idx="31136">
                  <c:v>6.9603618750015999</c:v>
                </c:pt>
                <c:pt idx="31137">
                  <c:v>6.9598918750015999</c:v>
                </c:pt>
                <c:pt idx="31138">
                  <c:v>6.9594062499999998</c:v>
                </c:pt>
                <c:pt idx="31139">
                  <c:v>6.9588262500000004</c:v>
                </c:pt>
                <c:pt idx="31140">
                  <c:v>6.9582212500000002</c:v>
                </c:pt>
                <c:pt idx="31141">
                  <c:v>6.9577887499999997</c:v>
                </c:pt>
                <c:pt idx="31142">
                  <c:v>6.9573400000000003</c:v>
                </c:pt>
                <c:pt idx="31143">
                  <c:v>6.9569231250015999</c:v>
                </c:pt>
                <c:pt idx="31144">
                  <c:v>6.9564775000000001</c:v>
                </c:pt>
                <c:pt idx="31145">
                  <c:v>6.9560456250015994</c:v>
                </c:pt>
                <c:pt idx="31146">
                  <c:v>6.9556575</c:v>
                </c:pt>
                <c:pt idx="31147">
                  <c:v>6.9551774999999996</c:v>
                </c:pt>
                <c:pt idx="31148">
                  <c:v>6.9546599999999996</c:v>
                </c:pt>
                <c:pt idx="31149">
                  <c:v>6.9543237500000004</c:v>
                </c:pt>
                <c:pt idx="31150">
                  <c:v>6.9536712500000002</c:v>
                </c:pt>
                <c:pt idx="31151">
                  <c:v>6.9529750000000003</c:v>
                </c:pt>
                <c:pt idx="31152">
                  <c:v>6.9524712500000003</c:v>
                </c:pt>
                <c:pt idx="31153">
                  <c:v>6.9520074999999997</c:v>
                </c:pt>
                <c:pt idx="31154">
                  <c:v>6.9516743750016001</c:v>
                </c:pt>
                <c:pt idx="31155">
                  <c:v>6.9516818750015998</c:v>
                </c:pt>
                <c:pt idx="31156">
                  <c:v>6.9521699999999997</c:v>
                </c:pt>
                <c:pt idx="31157">
                  <c:v>6.9525612499999996</c:v>
                </c:pt>
                <c:pt idx="31158">
                  <c:v>6.9529337499999997</c:v>
                </c:pt>
                <c:pt idx="31159">
                  <c:v>6.9533156250015997</c:v>
                </c:pt>
                <c:pt idx="31160">
                  <c:v>6.9537050000000002</c:v>
                </c:pt>
                <c:pt idx="31161">
                  <c:v>6.9540293750015998</c:v>
                </c:pt>
                <c:pt idx="31162">
                  <c:v>6.9543993750016</c:v>
                </c:pt>
                <c:pt idx="31163">
                  <c:v>6.9549343750016002</c:v>
                </c:pt>
                <c:pt idx="31164">
                  <c:v>6.9553331250015997</c:v>
                </c:pt>
                <c:pt idx="31165">
                  <c:v>6.9556743750015997</c:v>
                </c:pt>
                <c:pt idx="31166">
                  <c:v>6.9561118750016</c:v>
                </c:pt>
                <c:pt idx="31167">
                  <c:v>6.9565187499999999</c:v>
                </c:pt>
                <c:pt idx="31168">
                  <c:v>6.9569856250016002</c:v>
                </c:pt>
                <c:pt idx="31169">
                  <c:v>6.9566212500000004</c:v>
                </c:pt>
                <c:pt idx="31170">
                  <c:v>6.9570068750015999</c:v>
                </c:pt>
                <c:pt idx="31171">
                  <c:v>6.9573450000000001</c:v>
                </c:pt>
                <c:pt idx="31172">
                  <c:v>6.9573618750015997</c:v>
                </c:pt>
                <c:pt idx="31173">
                  <c:v>6.9570262500000002</c:v>
                </c:pt>
                <c:pt idx="31174">
                  <c:v>6.9565156250015994</c:v>
                </c:pt>
                <c:pt idx="31175">
                  <c:v>6.9561062500000004</c:v>
                </c:pt>
                <c:pt idx="31176">
                  <c:v>6.9555956250015996</c:v>
                </c:pt>
                <c:pt idx="31177">
                  <c:v>6.9551056250015995</c:v>
                </c:pt>
                <c:pt idx="31178">
                  <c:v>6.9545525000000001</c:v>
                </c:pt>
                <c:pt idx="31179">
                  <c:v>6.9538368750016</c:v>
                </c:pt>
                <c:pt idx="31180">
                  <c:v>6.9531281250015997</c:v>
                </c:pt>
                <c:pt idx="31181">
                  <c:v>6.9525131250015999</c:v>
                </c:pt>
                <c:pt idx="31182">
                  <c:v>6.9518187500000002</c:v>
                </c:pt>
                <c:pt idx="31183">
                  <c:v>6.9511293750015994</c:v>
                </c:pt>
                <c:pt idx="31184">
                  <c:v>6.9505281250015996</c:v>
                </c:pt>
                <c:pt idx="31185">
                  <c:v>6.9499106250015998</c:v>
                </c:pt>
                <c:pt idx="31186">
                  <c:v>6.9493906250016</c:v>
                </c:pt>
                <c:pt idx="31187">
                  <c:v>6.9488356250015997</c:v>
                </c:pt>
                <c:pt idx="31188">
                  <c:v>6.9482212499999996</c:v>
                </c:pt>
                <c:pt idx="31189">
                  <c:v>6.9477425000000004</c:v>
                </c:pt>
                <c:pt idx="31190">
                  <c:v>6.9473356250015996</c:v>
                </c:pt>
                <c:pt idx="31191">
                  <c:v>6.9468456250015995</c:v>
                </c:pt>
                <c:pt idx="31192">
                  <c:v>6.9464131250015999</c:v>
                </c:pt>
                <c:pt idx="31193">
                  <c:v>6.9460231250015996</c:v>
                </c:pt>
                <c:pt idx="31194">
                  <c:v>6.9455412499999998</c:v>
                </c:pt>
                <c:pt idx="31195">
                  <c:v>6.9452043750015999</c:v>
                </c:pt>
                <c:pt idx="31196">
                  <c:v>6.9446306250015999</c:v>
                </c:pt>
                <c:pt idx="31197">
                  <c:v>6.9445775000000003</c:v>
                </c:pt>
                <c:pt idx="31198">
                  <c:v>6.9449418750016001</c:v>
                </c:pt>
                <c:pt idx="31199">
                  <c:v>6.9452993750015999</c:v>
                </c:pt>
                <c:pt idx="31200">
                  <c:v>6.94569875</c:v>
                </c:pt>
                <c:pt idx="31201">
                  <c:v>6.9461218750015998</c:v>
                </c:pt>
                <c:pt idx="31202">
                  <c:v>6.9465137500000003</c:v>
                </c:pt>
                <c:pt idx="31203">
                  <c:v>6.9469050000000001</c:v>
                </c:pt>
                <c:pt idx="31204">
                  <c:v>6.9472762499999998</c:v>
                </c:pt>
                <c:pt idx="31205">
                  <c:v>6.9476268750015997</c:v>
                </c:pt>
                <c:pt idx="31206">
                  <c:v>6.9479674999999999</c:v>
                </c:pt>
                <c:pt idx="31207">
                  <c:v>6.9483362499999997</c:v>
                </c:pt>
                <c:pt idx="31208">
                  <c:v>6.9487456250015995</c:v>
                </c:pt>
                <c:pt idx="31209">
                  <c:v>6.9490868750015995</c:v>
                </c:pt>
                <c:pt idx="31210">
                  <c:v>6.9495106250015999</c:v>
                </c:pt>
                <c:pt idx="31211">
                  <c:v>6.9500231250016</c:v>
                </c:pt>
                <c:pt idx="31212">
                  <c:v>6.9504537500000003</c:v>
                </c:pt>
                <c:pt idx="31213">
                  <c:v>6.9507906250015994</c:v>
                </c:pt>
                <c:pt idx="31214">
                  <c:v>6.9512200000000002</c:v>
                </c:pt>
                <c:pt idx="31215">
                  <c:v>6.9515900000000004</c:v>
                </c:pt>
                <c:pt idx="31216">
                  <c:v>6.9519693750015996</c:v>
                </c:pt>
                <c:pt idx="31217">
                  <c:v>6.9522918750015998</c:v>
                </c:pt>
                <c:pt idx="31218">
                  <c:v>6.9526806250015998</c:v>
                </c:pt>
                <c:pt idx="31219">
                  <c:v>6.9530075</c:v>
                </c:pt>
                <c:pt idx="31220">
                  <c:v>6.9534725000000002</c:v>
                </c:pt>
                <c:pt idx="31221">
                  <c:v>6.9540106250016001</c:v>
                </c:pt>
                <c:pt idx="31222">
                  <c:v>6.9544056250016002</c:v>
                </c:pt>
                <c:pt idx="31223">
                  <c:v>6.9548006250015995</c:v>
                </c:pt>
                <c:pt idx="31224">
                  <c:v>6.9551674999999999</c:v>
                </c:pt>
                <c:pt idx="31225">
                  <c:v>6.9555524999999996</c:v>
                </c:pt>
                <c:pt idx="31226">
                  <c:v>6.9558881250016</c:v>
                </c:pt>
                <c:pt idx="31227">
                  <c:v>6.9553943750015996</c:v>
                </c:pt>
                <c:pt idx="31228">
                  <c:v>6.9550693750015995</c:v>
                </c:pt>
                <c:pt idx="31229">
                  <c:v>6.9546587500000001</c:v>
                </c:pt>
                <c:pt idx="31230">
                  <c:v>6.9542275</c:v>
                </c:pt>
                <c:pt idx="31231">
                  <c:v>6.9537218750015999</c:v>
                </c:pt>
                <c:pt idx="31232">
                  <c:v>6.9531450000000001</c:v>
                </c:pt>
                <c:pt idx="31233">
                  <c:v>6.9526250000000003</c:v>
                </c:pt>
                <c:pt idx="31234">
                  <c:v>6.9520600000000004</c:v>
                </c:pt>
                <c:pt idx="31235">
                  <c:v>6.9514781250016</c:v>
                </c:pt>
                <c:pt idx="31236">
                  <c:v>6.9511118750016001</c:v>
                </c:pt>
                <c:pt idx="31237">
                  <c:v>6.9507537499999996</c:v>
                </c:pt>
                <c:pt idx="31238">
                  <c:v>6.9503962499999998</c:v>
                </c:pt>
                <c:pt idx="31239">
                  <c:v>6.9499275000000003</c:v>
                </c:pt>
                <c:pt idx="31240">
                  <c:v>6.9495481250015994</c:v>
                </c:pt>
                <c:pt idx="31241">
                  <c:v>6.9489506250015998</c:v>
                </c:pt>
                <c:pt idx="31242">
                  <c:v>6.9482699999999999</c:v>
                </c:pt>
                <c:pt idx="31243">
                  <c:v>6.9478837499999999</c:v>
                </c:pt>
                <c:pt idx="31244">
                  <c:v>6.9475249999999997</c:v>
                </c:pt>
                <c:pt idx="31245">
                  <c:v>6.9470887499999998</c:v>
                </c:pt>
                <c:pt idx="31246">
                  <c:v>6.9467150000000002</c:v>
                </c:pt>
                <c:pt idx="31247">
                  <c:v>6.9461368750016002</c:v>
                </c:pt>
                <c:pt idx="31248">
                  <c:v>6.9457312499999997</c:v>
                </c:pt>
                <c:pt idx="31249">
                  <c:v>6.9458343750016001</c:v>
                </c:pt>
                <c:pt idx="31250">
                  <c:v>6.9461543750015995</c:v>
                </c:pt>
                <c:pt idx="31251">
                  <c:v>6.9465587500000003</c:v>
                </c:pt>
                <c:pt idx="31252">
                  <c:v>6.9469637500000001</c:v>
                </c:pt>
                <c:pt idx="31253">
                  <c:v>6.9472931250015995</c:v>
                </c:pt>
                <c:pt idx="31254">
                  <c:v>6.9476256250016002</c:v>
                </c:pt>
                <c:pt idx="31255">
                  <c:v>6.9481062500000004</c:v>
                </c:pt>
                <c:pt idx="31256">
                  <c:v>6.9485568750016</c:v>
                </c:pt>
                <c:pt idx="31257">
                  <c:v>6.9489418750015997</c:v>
                </c:pt>
                <c:pt idx="31258">
                  <c:v>6.9493518750016001</c:v>
                </c:pt>
                <c:pt idx="31259">
                  <c:v>6.9498631250015999</c:v>
                </c:pt>
                <c:pt idx="31260">
                  <c:v>6.9502331250016001</c:v>
                </c:pt>
                <c:pt idx="31261">
                  <c:v>6.9506268750015998</c:v>
                </c:pt>
                <c:pt idx="31262">
                  <c:v>6.9510275000000004</c:v>
                </c:pt>
                <c:pt idx="31263">
                  <c:v>6.9514737499999999</c:v>
                </c:pt>
                <c:pt idx="31264">
                  <c:v>6.9518756250016001</c:v>
                </c:pt>
                <c:pt idx="31265">
                  <c:v>6.9522937499999999</c:v>
                </c:pt>
                <c:pt idx="31266">
                  <c:v>6.9527031250015998</c:v>
                </c:pt>
                <c:pt idx="31267">
                  <c:v>6.9530793750016002</c:v>
                </c:pt>
                <c:pt idx="31268">
                  <c:v>6.9532862499999997</c:v>
                </c:pt>
                <c:pt idx="31269">
                  <c:v>6.9529312499999998</c:v>
                </c:pt>
                <c:pt idx="31270">
                  <c:v>6.9525793750015996</c:v>
                </c:pt>
                <c:pt idx="31271">
                  <c:v>6.9521274999999996</c:v>
                </c:pt>
                <c:pt idx="31272">
                  <c:v>6.9517243750016</c:v>
                </c:pt>
                <c:pt idx="31273">
                  <c:v>6.9513100000000003</c:v>
                </c:pt>
                <c:pt idx="31274">
                  <c:v>6.9507393750016</c:v>
                </c:pt>
                <c:pt idx="31275">
                  <c:v>6.9500206250016001</c:v>
                </c:pt>
                <c:pt idx="31276">
                  <c:v>6.9492950000000002</c:v>
                </c:pt>
                <c:pt idx="31277">
                  <c:v>6.9485087500000002</c:v>
                </c:pt>
                <c:pt idx="31278">
                  <c:v>6.94767125</c:v>
                </c:pt>
                <c:pt idx="31279">
                  <c:v>6.9469106250015997</c:v>
                </c:pt>
                <c:pt idx="31280">
                  <c:v>6.9461199999999996</c:v>
                </c:pt>
                <c:pt idx="31281">
                  <c:v>6.9453756250016001</c:v>
                </c:pt>
                <c:pt idx="31282">
                  <c:v>6.9445887500000003</c:v>
                </c:pt>
                <c:pt idx="31283">
                  <c:v>6.9438062499999997</c:v>
                </c:pt>
                <c:pt idx="31284">
                  <c:v>6.9430587499999996</c:v>
                </c:pt>
                <c:pt idx="31285">
                  <c:v>6.9425237500000003</c:v>
                </c:pt>
                <c:pt idx="31286">
                  <c:v>6.9419137500000003</c:v>
                </c:pt>
                <c:pt idx="31287">
                  <c:v>6.9412956250016</c:v>
                </c:pt>
                <c:pt idx="31288">
                  <c:v>6.9407956250015994</c:v>
                </c:pt>
                <c:pt idx="31289">
                  <c:v>6.9402524999999997</c:v>
                </c:pt>
                <c:pt idx="31290">
                  <c:v>6.939775</c:v>
                </c:pt>
                <c:pt idx="31291">
                  <c:v>6.9393062499999996</c:v>
                </c:pt>
                <c:pt idx="31292">
                  <c:v>6.9388337499999997</c:v>
                </c:pt>
                <c:pt idx="31293">
                  <c:v>6.9383431250015999</c:v>
                </c:pt>
                <c:pt idx="31294">
                  <c:v>6.9378837500000001</c:v>
                </c:pt>
                <c:pt idx="31295">
                  <c:v>6.9373743750015997</c:v>
                </c:pt>
                <c:pt idx="31296">
                  <c:v>6.9370037499999997</c:v>
                </c:pt>
                <c:pt idx="31297">
                  <c:v>6.9363149999999996</c:v>
                </c:pt>
                <c:pt idx="31298">
                  <c:v>6.9357075000000004</c:v>
                </c:pt>
                <c:pt idx="31299">
                  <c:v>6.9353587499999998</c:v>
                </c:pt>
                <c:pt idx="31300">
                  <c:v>6.9357899999999999</c:v>
                </c:pt>
                <c:pt idx="31301">
                  <c:v>6.9362087499999996</c:v>
                </c:pt>
                <c:pt idx="31302">
                  <c:v>6.9366043750015995</c:v>
                </c:pt>
                <c:pt idx="31303">
                  <c:v>6.9371187499999998</c:v>
                </c:pt>
                <c:pt idx="31304">
                  <c:v>6.9374824999999998</c:v>
                </c:pt>
                <c:pt idx="31305">
                  <c:v>6.9379031250015997</c:v>
                </c:pt>
                <c:pt idx="31306">
                  <c:v>6.9383575000000004</c:v>
                </c:pt>
                <c:pt idx="31307">
                  <c:v>6.9387568750015998</c:v>
                </c:pt>
                <c:pt idx="31308">
                  <c:v>6.9390912499999997</c:v>
                </c:pt>
                <c:pt idx="31309">
                  <c:v>6.9395593750015996</c:v>
                </c:pt>
                <c:pt idx="31310">
                  <c:v>6.9399506250015994</c:v>
                </c:pt>
                <c:pt idx="31311">
                  <c:v>6.9403956250015995</c:v>
                </c:pt>
                <c:pt idx="31312">
                  <c:v>6.94086625</c:v>
                </c:pt>
                <c:pt idx="31313">
                  <c:v>6.9412900000000004</c:v>
                </c:pt>
                <c:pt idx="31314">
                  <c:v>6.9417081250015995</c:v>
                </c:pt>
                <c:pt idx="31315">
                  <c:v>6.9422212500000002</c:v>
                </c:pt>
                <c:pt idx="31316">
                  <c:v>6.9427231250016002</c:v>
                </c:pt>
                <c:pt idx="31317">
                  <c:v>6.9431462499999999</c:v>
                </c:pt>
                <c:pt idx="31318">
                  <c:v>6.9435468750015996</c:v>
                </c:pt>
                <c:pt idx="31319">
                  <c:v>6.9438743750015997</c:v>
                </c:pt>
                <c:pt idx="31320">
                  <c:v>6.9443156250015994</c:v>
                </c:pt>
                <c:pt idx="31321">
                  <c:v>6.9447562500000002</c:v>
                </c:pt>
                <c:pt idx="31322">
                  <c:v>6.9451631250016002</c:v>
                </c:pt>
                <c:pt idx="31323">
                  <c:v>6.9455099999999996</c:v>
                </c:pt>
                <c:pt idx="31324">
                  <c:v>6.9460818750015996</c:v>
                </c:pt>
                <c:pt idx="31325">
                  <c:v>6.9465000000000003</c:v>
                </c:pt>
                <c:pt idx="31326">
                  <c:v>6.9468881250015997</c:v>
                </c:pt>
                <c:pt idx="31327">
                  <c:v>6.9472518750015997</c:v>
                </c:pt>
                <c:pt idx="31328">
                  <c:v>6.9475924999999998</c:v>
                </c:pt>
                <c:pt idx="31329">
                  <c:v>6.94792875</c:v>
                </c:pt>
                <c:pt idx="31330">
                  <c:v>6.9482774999999997</c:v>
                </c:pt>
                <c:pt idx="31331">
                  <c:v>6.9486062500000001</c:v>
                </c:pt>
                <c:pt idx="31332">
                  <c:v>6.9490887499999996</c:v>
                </c:pt>
                <c:pt idx="31333">
                  <c:v>6.9495056250016001</c:v>
                </c:pt>
                <c:pt idx="31334">
                  <c:v>6.9498681250015997</c:v>
                </c:pt>
                <c:pt idx="31335">
                  <c:v>6.9503050000000002</c:v>
                </c:pt>
                <c:pt idx="31336">
                  <c:v>6.9508400000000004</c:v>
                </c:pt>
                <c:pt idx="31337">
                  <c:v>6.9512287500000003</c:v>
                </c:pt>
                <c:pt idx="31338">
                  <c:v>6.9516875000000002</c:v>
                </c:pt>
                <c:pt idx="31339">
                  <c:v>6.95203375</c:v>
                </c:pt>
                <c:pt idx="31340">
                  <c:v>6.9524974999999998</c:v>
                </c:pt>
                <c:pt idx="31341">
                  <c:v>6.9528631250016</c:v>
                </c:pt>
                <c:pt idx="31342">
                  <c:v>6.9531999999999998</c:v>
                </c:pt>
                <c:pt idx="31343">
                  <c:v>6.9534237499999998</c:v>
                </c:pt>
                <c:pt idx="31344">
                  <c:v>6.9531012499999996</c:v>
                </c:pt>
                <c:pt idx="31345">
                  <c:v>6.9527531250015997</c:v>
                </c:pt>
                <c:pt idx="31346">
                  <c:v>6.9522925000000004</c:v>
                </c:pt>
                <c:pt idx="31347">
                  <c:v>6.9519349999999998</c:v>
                </c:pt>
                <c:pt idx="31348">
                  <c:v>6.9513543750015998</c:v>
                </c:pt>
                <c:pt idx="31349">
                  <c:v>6.9509643750015995</c:v>
                </c:pt>
                <c:pt idx="31350">
                  <c:v>6.9503599999999999</c:v>
                </c:pt>
                <c:pt idx="31351">
                  <c:v>6.94975875</c:v>
                </c:pt>
                <c:pt idx="31352">
                  <c:v>6.94905375</c:v>
                </c:pt>
                <c:pt idx="31353">
                  <c:v>6.9482274999999998</c:v>
                </c:pt>
                <c:pt idx="31354">
                  <c:v>6.9473937499999998</c:v>
                </c:pt>
                <c:pt idx="31355">
                  <c:v>6.9465287499999997</c:v>
                </c:pt>
                <c:pt idx="31356">
                  <c:v>6.9454975000000001</c:v>
                </c:pt>
                <c:pt idx="31357">
                  <c:v>6.9443599999999996</c:v>
                </c:pt>
                <c:pt idx="31358">
                  <c:v>6.9431799999999999</c:v>
                </c:pt>
                <c:pt idx="31359">
                  <c:v>6.9419618750016001</c:v>
                </c:pt>
                <c:pt idx="31360">
                  <c:v>6.9407918750016</c:v>
                </c:pt>
                <c:pt idx="31361">
                  <c:v>6.93959875</c:v>
                </c:pt>
                <c:pt idx="31362">
                  <c:v>6.9384412500000003</c:v>
                </c:pt>
                <c:pt idx="31363">
                  <c:v>6.9373906250015995</c:v>
                </c:pt>
                <c:pt idx="31364">
                  <c:v>6.9363349999999997</c:v>
                </c:pt>
                <c:pt idx="31365">
                  <c:v>6.9353056250015994</c:v>
                </c:pt>
                <c:pt idx="31366">
                  <c:v>6.9344831250015995</c:v>
                </c:pt>
                <c:pt idx="31367">
                  <c:v>6.9338075000000003</c:v>
                </c:pt>
                <c:pt idx="31368">
                  <c:v>6.9332025000000002</c:v>
                </c:pt>
                <c:pt idx="31369">
                  <c:v>6.9327575000000001</c:v>
                </c:pt>
                <c:pt idx="31370">
                  <c:v>6.9323862500000004</c:v>
                </c:pt>
                <c:pt idx="31371">
                  <c:v>6.9320581250015998</c:v>
                </c:pt>
                <c:pt idx="31372">
                  <c:v>6.9316731250016002</c:v>
                </c:pt>
                <c:pt idx="31373">
                  <c:v>6.9313525</c:v>
                </c:pt>
                <c:pt idx="31374">
                  <c:v>6.9316950000000004</c:v>
                </c:pt>
                <c:pt idx="31375">
                  <c:v>6.9320874999999997</c:v>
                </c:pt>
                <c:pt idx="31376">
                  <c:v>6.9324275000000002</c:v>
                </c:pt>
                <c:pt idx="31377">
                  <c:v>6.9328099999999999</c:v>
                </c:pt>
                <c:pt idx="31378">
                  <c:v>6.9332637500000001</c:v>
                </c:pt>
                <c:pt idx="31379">
                  <c:v>6.9336918750015997</c:v>
                </c:pt>
                <c:pt idx="31380">
                  <c:v>6.9340437499999998</c:v>
                </c:pt>
                <c:pt idx="31381">
                  <c:v>6.9345924999999999</c:v>
                </c:pt>
                <c:pt idx="31382">
                  <c:v>6.9349337499999999</c:v>
                </c:pt>
                <c:pt idx="31383">
                  <c:v>6.9352756250015997</c:v>
                </c:pt>
                <c:pt idx="31384">
                  <c:v>6.9356631250016001</c:v>
                </c:pt>
                <c:pt idx="31385">
                  <c:v>6.9361531250016002</c:v>
                </c:pt>
                <c:pt idx="31386">
                  <c:v>6.9366162500000002</c:v>
                </c:pt>
                <c:pt idx="31387">
                  <c:v>6.9370450000000003</c:v>
                </c:pt>
                <c:pt idx="31388">
                  <c:v>6.9374849999999997</c:v>
                </c:pt>
                <c:pt idx="31389">
                  <c:v>6.9376049999999996</c:v>
                </c:pt>
                <c:pt idx="31390">
                  <c:v>6.93793375</c:v>
                </c:pt>
                <c:pt idx="31391">
                  <c:v>6.9383018750016001</c:v>
                </c:pt>
                <c:pt idx="31392">
                  <c:v>6.9386906250016001</c:v>
                </c:pt>
                <c:pt idx="31393">
                  <c:v>6.9391068750015998</c:v>
                </c:pt>
                <c:pt idx="31394">
                  <c:v>6.9395706250015996</c:v>
                </c:pt>
                <c:pt idx="31395">
                  <c:v>6.9399424999999999</c:v>
                </c:pt>
                <c:pt idx="31396">
                  <c:v>6.9403775000000003</c:v>
                </c:pt>
                <c:pt idx="31397">
                  <c:v>6.9408606250015996</c:v>
                </c:pt>
                <c:pt idx="31398">
                  <c:v>6.9413049999999998</c:v>
                </c:pt>
                <c:pt idx="31399">
                  <c:v>6.9416512499999996</c:v>
                </c:pt>
                <c:pt idx="31400">
                  <c:v>6.9419887500000002</c:v>
                </c:pt>
                <c:pt idx="31401">
                  <c:v>6.9423300000000001</c:v>
                </c:pt>
                <c:pt idx="31402">
                  <c:v>6.9427787500000004</c:v>
                </c:pt>
                <c:pt idx="31403">
                  <c:v>6.9431068750015994</c:v>
                </c:pt>
                <c:pt idx="31404">
                  <c:v>6.9435493750015995</c:v>
                </c:pt>
                <c:pt idx="31405">
                  <c:v>6.9439937499999997</c:v>
                </c:pt>
                <c:pt idx="31406">
                  <c:v>6.9443856250015994</c:v>
                </c:pt>
                <c:pt idx="31407">
                  <c:v>6.9448249999999998</c:v>
                </c:pt>
                <c:pt idx="31408">
                  <c:v>6.9444774999999996</c:v>
                </c:pt>
                <c:pt idx="31409">
                  <c:v>6.9442937499999999</c:v>
                </c:pt>
                <c:pt idx="31410">
                  <c:v>6.9446656250015995</c:v>
                </c:pt>
                <c:pt idx="31411">
                  <c:v>6.9450612500000002</c:v>
                </c:pt>
                <c:pt idx="31412">
                  <c:v>6.9455499999999999</c:v>
                </c:pt>
                <c:pt idx="31413">
                  <c:v>6.9459206250015999</c:v>
                </c:pt>
                <c:pt idx="31414">
                  <c:v>6.9463181250016</c:v>
                </c:pt>
                <c:pt idx="31415">
                  <c:v>6.9468481250015994</c:v>
                </c:pt>
                <c:pt idx="31416">
                  <c:v>6.9472674999999997</c:v>
                </c:pt>
                <c:pt idx="31417">
                  <c:v>6.9477193750015998</c:v>
                </c:pt>
                <c:pt idx="31418">
                  <c:v>6.9480824999999999</c:v>
                </c:pt>
                <c:pt idx="31419">
                  <c:v>6.9476881250015996</c:v>
                </c:pt>
                <c:pt idx="31420">
                  <c:v>6.9473393750015999</c:v>
                </c:pt>
                <c:pt idx="31421">
                  <c:v>6.9468656250015997</c:v>
                </c:pt>
                <c:pt idx="31422">
                  <c:v>6.9464781250016001</c:v>
                </c:pt>
                <c:pt idx="31423">
                  <c:v>6.9461418750016</c:v>
                </c:pt>
                <c:pt idx="31424">
                  <c:v>6.9457374999999999</c:v>
                </c:pt>
                <c:pt idx="31425">
                  <c:v>6.9452493750016</c:v>
                </c:pt>
                <c:pt idx="31426">
                  <c:v>6.9445768750015997</c:v>
                </c:pt>
                <c:pt idx="31427">
                  <c:v>6.9441637500000004</c:v>
                </c:pt>
                <c:pt idx="31428">
                  <c:v>6.9438393750016001</c:v>
                </c:pt>
                <c:pt idx="31429">
                  <c:v>6.9434975000000003</c:v>
                </c:pt>
                <c:pt idx="31430">
                  <c:v>6.9430500000000004</c:v>
                </c:pt>
                <c:pt idx="31431">
                  <c:v>6.9430187500000002</c:v>
                </c:pt>
                <c:pt idx="31432">
                  <c:v>6.9426668750016001</c:v>
                </c:pt>
                <c:pt idx="31433">
                  <c:v>6.9423056250016</c:v>
                </c:pt>
                <c:pt idx="31434">
                  <c:v>6.9418406250015998</c:v>
                </c:pt>
                <c:pt idx="31435">
                  <c:v>6.9413568750015999</c:v>
                </c:pt>
                <c:pt idx="31436">
                  <c:v>6.9410100000000003</c:v>
                </c:pt>
                <c:pt idx="31437">
                  <c:v>6.9413943750015994</c:v>
                </c:pt>
                <c:pt idx="31438">
                  <c:v>6.9417512500000003</c:v>
                </c:pt>
                <c:pt idx="31439">
                  <c:v>6.9420981250015998</c:v>
                </c:pt>
                <c:pt idx="31440">
                  <c:v>6.9425081250015994</c:v>
                </c:pt>
                <c:pt idx="31441">
                  <c:v>6.9429868750015995</c:v>
                </c:pt>
                <c:pt idx="31442">
                  <c:v>6.9433168750015994</c:v>
                </c:pt>
                <c:pt idx="31443">
                  <c:v>6.9438118750015994</c:v>
                </c:pt>
                <c:pt idx="31444">
                  <c:v>6.9441899999999999</c:v>
                </c:pt>
                <c:pt idx="31445">
                  <c:v>6.9445143750015994</c:v>
                </c:pt>
                <c:pt idx="31446">
                  <c:v>6.9448418750015994</c:v>
                </c:pt>
                <c:pt idx="31447">
                  <c:v>6.9451756250015997</c:v>
                </c:pt>
                <c:pt idx="31448">
                  <c:v>6.9456037500000001</c:v>
                </c:pt>
                <c:pt idx="31449">
                  <c:v>6.9460368750015995</c:v>
                </c:pt>
                <c:pt idx="31450">
                  <c:v>6.9464243750015999</c:v>
                </c:pt>
                <c:pt idx="31451">
                  <c:v>6.9467606250016001</c:v>
                </c:pt>
                <c:pt idx="31452">
                  <c:v>6.9472687500000001</c:v>
                </c:pt>
                <c:pt idx="31453">
                  <c:v>6.94759875</c:v>
                </c:pt>
                <c:pt idx="31454">
                  <c:v>6.9479837499999997</c:v>
                </c:pt>
                <c:pt idx="31455">
                  <c:v>6.9483481250015995</c:v>
                </c:pt>
                <c:pt idx="31456">
                  <c:v>6.9486681250015998</c:v>
                </c:pt>
                <c:pt idx="31457">
                  <c:v>6.9490218750016002</c:v>
                </c:pt>
                <c:pt idx="31458">
                  <c:v>6.9493762500000003</c:v>
                </c:pt>
                <c:pt idx="31459">
                  <c:v>6.9497150000000003</c:v>
                </c:pt>
                <c:pt idx="31460">
                  <c:v>6.9500356250015995</c:v>
                </c:pt>
                <c:pt idx="31461">
                  <c:v>6.9503918750015998</c:v>
                </c:pt>
                <c:pt idx="31462">
                  <c:v>6.9507193750015999</c:v>
                </c:pt>
                <c:pt idx="31463">
                  <c:v>6.9510693750015999</c:v>
                </c:pt>
                <c:pt idx="31464">
                  <c:v>6.9514037499999999</c:v>
                </c:pt>
                <c:pt idx="31465">
                  <c:v>6.9517249999999997</c:v>
                </c:pt>
                <c:pt idx="31466">
                  <c:v>6.9520637499999998</c:v>
                </c:pt>
                <c:pt idx="31467">
                  <c:v>6.9524318750015999</c:v>
                </c:pt>
                <c:pt idx="31468">
                  <c:v>6.9528699999999999</c:v>
                </c:pt>
                <c:pt idx="31469">
                  <c:v>6.9529874999999999</c:v>
                </c:pt>
                <c:pt idx="31470">
                  <c:v>6.9524900000000001</c:v>
                </c:pt>
                <c:pt idx="31471">
                  <c:v>6.9519656250016002</c:v>
                </c:pt>
                <c:pt idx="31472">
                  <c:v>6.9509675</c:v>
                </c:pt>
                <c:pt idx="31473">
                  <c:v>6.9496931250016001</c:v>
                </c:pt>
                <c:pt idx="31474">
                  <c:v>6.9481675000000003</c:v>
                </c:pt>
                <c:pt idx="31475">
                  <c:v>6.9464443750016001</c:v>
                </c:pt>
                <c:pt idx="31476">
                  <c:v>6.9447143750015998</c:v>
                </c:pt>
                <c:pt idx="31477">
                  <c:v>6.9428131250015994</c:v>
                </c:pt>
                <c:pt idx="31478">
                  <c:v>6.9408506250016</c:v>
                </c:pt>
                <c:pt idx="31479">
                  <c:v>6.9390593750015999</c:v>
                </c:pt>
                <c:pt idx="31480">
                  <c:v>6.9372999999999996</c:v>
                </c:pt>
                <c:pt idx="31481">
                  <c:v>6.9357581250016</c:v>
                </c:pt>
                <c:pt idx="31482">
                  <c:v>6.9346793750015996</c:v>
                </c:pt>
                <c:pt idx="31483">
                  <c:v>6.9338237500000002</c:v>
                </c:pt>
                <c:pt idx="31484">
                  <c:v>6.9330887499999996</c:v>
                </c:pt>
                <c:pt idx="31485">
                  <c:v>6.9324874999999997</c:v>
                </c:pt>
                <c:pt idx="31486">
                  <c:v>6.9318468750015994</c:v>
                </c:pt>
                <c:pt idx="31487">
                  <c:v>6.9312956250015993</c:v>
                </c:pt>
                <c:pt idx="31488">
                  <c:v>6.9307393750015995</c:v>
                </c:pt>
                <c:pt idx="31489">
                  <c:v>6.9300424999999999</c:v>
                </c:pt>
                <c:pt idx="31490">
                  <c:v>6.9294225000000003</c:v>
                </c:pt>
                <c:pt idx="31491">
                  <c:v>6.9287331250015995</c:v>
                </c:pt>
                <c:pt idx="31492">
                  <c:v>6.9280162499999998</c:v>
                </c:pt>
                <c:pt idx="31493">
                  <c:v>6.9273737500000001</c:v>
                </c:pt>
                <c:pt idx="31494">
                  <c:v>6.9267587500000003</c:v>
                </c:pt>
                <c:pt idx="31495">
                  <c:v>6.9261162499999998</c:v>
                </c:pt>
                <c:pt idx="31496">
                  <c:v>6.9257043750016001</c:v>
                </c:pt>
                <c:pt idx="31497">
                  <c:v>6.9252900000000004</c:v>
                </c:pt>
                <c:pt idx="31498">
                  <c:v>6.9249324999999997</c:v>
                </c:pt>
                <c:pt idx="31499">
                  <c:v>6.9245287500000003</c:v>
                </c:pt>
                <c:pt idx="31500">
                  <c:v>6.9241306250015997</c:v>
                </c:pt>
                <c:pt idx="31501">
                  <c:v>6.9244712499999999</c:v>
                </c:pt>
                <c:pt idx="31502">
                  <c:v>6.9248762499999996</c:v>
                </c:pt>
                <c:pt idx="31503">
                  <c:v>6.9252475000000002</c:v>
                </c:pt>
                <c:pt idx="31504">
                  <c:v>6.9255924999999996</c:v>
                </c:pt>
                <c:pt idx="31505">
                  <c:v>6.9260374999999996</c:v>
                </c:pt>
                <c:pt idx="31506">
                  <c:v>6.9265512500000002</c:v>
                </c:pt>
                <c:pt idx="31507">
                  <c:v>6.9271250000000002</c:v>
                </c:pt>
                <c:pt idx="31508">
                  <c:v>6.92746</c:v>
                </c:pt>
                <c:pt idx="31509">
                  <c:v>6.92789375</c:v>
                </c:pt>
                <c:pt idx="31510">
                  <c:v>6.9283212499999998</c:v>
                </c:pt>
                <c:pt idx="31511">
                  <c:v>6.9286987499999997</c:v>
                </c:pt>
                <c:pt idx="31512">
                  <c:v>6.9290518750015995</c:v>
                </c:pt>
                <c:pt idx="31513">
                  <c:v>6.9294468750015996</c:v>
                </c:pt>
                <c:pt idx="31514">
                  <c:v>6.929875</c:v>
                </c:pt>
                <c:pt idx="31515">
                  <c:v>6.9302175000000004</c:v>
                </c:pt>
                <c:pt idx="31516">
                  <c:v>6.9306512500000004</c:v>
                </c:pt>
                <c:pt idx="31517">
                  <c:v>6.9310562500000001</c:v>
                </c:pt>
                <c:pt idx="31518">
                  <c:v>6.9314293750016001</c:v>
                </c:pt>
                <c:pt idx="31519">
                  <c:v>6.9318243750016002</c:v>
                </c:pt>
                <c:pt idx="31520">
                  <c:v>6.9322643750015995</c:v>
                </c:pt>
                <c:pt idx="31521">
                  <c:v>6.9326137499999998</c:v>
                </c:pt>
                <c:pt idx="31522">
                  <c:v>6.9329443750015995</c:v>
                </c:pt>
                <c:pt idx="31523">
                  <c:v>6.9334712500000002</c:v>
                </c:pt>
                <c:pt idx="31524">
                  <c:v>6.9340237499999997</c:v>
                </c:pt>
                <c:pt idx="31525">
                  <c:v>6.9345193750015994</c:v>
                </c:pt>
                <c:pt idx="31526">
                  <c:v>6.9350793750015995</c:v>
                </c:pt>
                <c:pt idx="31527">
                  <c:v>6.9355581250015996</c:v>
                </c:pt>
                <c:pt idx="31528">
                  <c:v>6.9358924999999996</c:v>
                </c:pt>
                <c:pt idx="31529">
                  <c:v>6.9362649999999997</c:v>
                </c:pt>
                <c:pt idx="31530">
                  <c:v>6.9366262499999998</c:v>
                </c:pt>
                <c:pt idx="31531">
                  <c:v>6.9370456250016002</c:v>
                </c:pt>
                <c:pt idx="31532">
                  <c:v>6.9374243750015996</c:v>
                </c:pt>
                <c:pt idx="31533">
                  <c:v>6.9377631250015996</c:v>
                </c:pt>
                <c:pt idx="31534">
                  <c:v>6.9381068750015995</c:v>
                </c:pt>
                <c:pt idx="31535">
                  <c:v>6.9384637500000004</c:v>
                </c:pt>
                <c:pt idx="31536">
                  <c:v>6.9384987499999999</c:v>
                </c:pt>
                <c:pt idx="31537">
                  <c:v>6.9381781250015999</c:v>
                </c:pt>
                <c:pt idx="31538">
                  <c:v>6.9378487499999997</c:v>
                </c:pt>
                <c:pt idx="31539">
                  <c:v>6.9374824999999998</c:v>
                </c:pt>
                <c:pt idx="31540">
                  <c:v>6.9371437499999997</c:v>
                </c:pt>
                <c:pt idx="31541">
                  <c:v>6.9366000000000003</c:v>
                </c:pt>
                <c:pt idx="31542">
                  <c:v>6.9361081250016001</c:v>
                </c:pt>
                <c:pt idx="31543">
                  <c:v>6.9356850000000003</c:v>
                </c:pt>
                <c:pt idx="31544">
                  <c:v>6.9350500000000004</c:v>
                </c:pt>
                <c:pt idx="31545">
                  <c:v>6.93457875</c:v>
                </c:pt>
                <c:pt idx="31546">
                  <c:v>6.9340837500000001</c:v>
                </c:pt>
                <c:pt idx="31547">
                  <c:v>6.9337312500000001</c:v>
                </c:pt>
                <c:pt idx="31548">
                  <c:v>6.9333137499999999</c:v>
                </c:pt>
                <c:pt idx="31549">
                  <c:v>6.9328531250015999</c:v>
                </c:pt>
                <c:pt idx="31550">
                  <c:v>6.9325187499999998</c:v>
                </c:pt>
                <c:pt idx="31551">
                  <c:v>6.9328818750016001</c:v>
                </c:pt>
                <c:pt idx="31552">
                  <c:v>6.9332362500000002</c:v>
                </c:pt>
                <c:pt idx="31553">
                  <c:v>6.9335656250015996</c:v>
                </c:pt>
                <c:pt idx="31554">
                  <c:v>6.9339700000000004</c:v>
                </c:pt>
                <c:pt idx="31555">
                  <c:v>6.9343075000000001</c:v>
                </c:pt>
                <c:pt idx="31556">
                  <c:v>6.9347006250016001</c:v>
                </c:pt>
                <c:pt idx="31557">
                  <c:v>6.9350618750016002</c:v>
                </c:pt>
                <c:pt idx="31558">
                  <c:v>6.9355406250015994</c:v>
                </c:pt>
                <c:pt idx="31559">
                  <c:v>6.9360631250016</c:v>
                </c:pt>
                <c:pt idx="31560">
                  <c:v>6.9364362499999999</c:v>
                </c:pt>
                <c:pt idx="31561">
                  <c:v>6.9368868750015995</c:v>
                </c:pt>
                <c:pt idx="31562">
                  <c:v>6.9373631250015997</c:v>
                </c:pt>
                <c:pt idx="31563">
                  <c:v>6.9378268750015994</c:v>
                </c:pt>
                <c:pt idx="31564">
                  <c:v>6.9382993750016002</c:v>
                </c:pt>
                <c:pt idx="31565">
                  <c:v>6.9386381250015994</c:v>
                </c:pt>
                <c:pt idx="31566">
                  <c:v>6.9390081250015996</c:v>
                </c:pt>
                <c:pt idx="31567">
                  <c:v>6.9394781250015996</c:v>
                </c:pt>
                <c:pt idx="31568">
                  <c:v>6.9399093750015997</c:v>
                </c:pt>
                <c:pt idx="31569">
                  <c:v>6.9403193750016001</c:v>
                </c:pt>
                <c:pt idx="31570">
                  <c:v>6.9407143750015994</c:v>
                </c:pt>
                <c:pt idx="31571">
                  <c:v>6.9411125</c:v>
                </c:pt>
                <c:pt idx="31572">
                  <c:v>6.9414956250015996</c:v>
                </c:pt>
                <c:pt idx="31573">
                  <c:v>6.9419456250015994</c:v>
                </c:pt>
                <c:pt idx="31574">
                  <c:v>6.9423956250016001</c:v>
                </c:pt>
                <c:pt idx="31575">
                  <c:v>6.9428587500000001</c:v>
                </c:pt>
                <c:pt idx="31576">
                  <c:v>6.9432974999999999</c:v>
                </c:pt>
                <c:pt idx="31577">
                  <c:v>6.9436268750016001</c:v>
                </c:pt>
                <c:pt idx="31578">
                  <c:v>6.9433687500000003</c:v>
                </c:pt>
                <c:pt idx="31579">
                  <c:v>6.9429887499999996</c:v>
                </c:pt>
                <c:pt idx="31580">
                  <c:v>6.9425156250016</c:v>
                </c:pt>
                <c:pt idx="31581">
                  <c:v>6.9418668750016002</c:v>
                </c:pt>
                <c:pt idx="31582">
                  <c:v>6.9413125000000004</c:v>
                </c:pt>
                <c:pt idx="31583">
                  <c:v>6.9405287500000004</c:v>
                </c:pt>
                <c:pt idx="31584">
                  <c:v>6.9395587499999998</c:v>
                </c:pt>
                <c:pt idx="31585">
                  <c:v>6.9385424999999996</c:v>
                </c:pt>
                <c:pt idx="31586">
                  <c:v>6.9373056250016001</c:v>
                </c:pt>
                <c:pt idx="31587">
                  <c:v>6.9360412499999997</c:v>
                </c:pt>
                <c:pt idx="31588">
                  <c:v>6.9348212499999997</c:v>
                </c:pt>
                <c:pt idx="31589">
                  <c:v>6.9335100000000001</c:v>
                </c:pt>
                <c:pt idx="31590">
                  <c:v>6.9321512500000004</c:v>
                </c:pt>
                <c:pt idx="31591">
                  <c:v>6.9309099999999999</c:v>
                </c:pt>
                <c:pt idx="31592">
                  <c:v>6.9297656250015995</c:v>
                </c:pt>
                <c:pt idx="31593">
                  <c:v>6.9288150000000002</c:v>
                </c:pt>
                <c:pt idx="31594">
                  <c:v>6.9280018750016001</c:v>
                </c:pt>
                <c:pt idx="31595">
                  <c:v>6.9271831250015996</c:v>
                </c:pt>
                <c:pt idx="31596">
                  <c:v>6.9264893750015997</c:v>
                </c:pt>
                <c:pt idx="31597">
                  <c:v>6.9258931250015996</c:v>
                </c:pt>
                <c:pt idx="31598">
                  <c:v>6.9252656250015994</c:v>
                </c:pt>
                <c:pt idx="31599">
                  <c:v>6.9247043750015997</c:v>
                </c:pt>
                <c:pt idx="31600">
                  <c:v>6.92413875</c:v>
                </c:pt>
                <c:pt idx="31601">
                  <c:v>6.9234556250015995</c:v>
                </c:pt>
                <c:pt idx="31602">
                  <c:v>6.9228068750015996</c:v>
                </c:pt>
                <c:pt idx="31603">
                  <c:v>6.9221731250016001</c:v>
                </c:pt>
                <c:pt idx="31604">
                  <c:v>6.9215375000000003</c:v>
                </c:pt>
                <c:pt idx="31605">
                  <c:v>6.9209831250015998</c:v>
                </c:pt>
                <c:pt idx="31606">
                  <c:v>6.9204893750015994</c:v>
                </c:pt>
                <c:pt idx="31607">
                  <c:v>6.9199268750015994</c:v>
                </c:pt>
                <c:pt idx="31608">
                  <c:v>6.9195387500000001</c:v>
                </c:pt>
                <c:pt idx="31609">
                  <c:v>6.91916625</c:v>
                </c:pt>
                <c:pt idx="31610">
                  <c:v>6.9187593750016001</c:v>
                </c:pt>
                <c:pt idx="31611">
                  <c:v>6.9190956250015994</c:v>
                </c:pt>
                <c:pt idx="31612">
                  <c:v>6.9194181250015996</c:v>
                </c:pt>
                <c:pt idx="31613">
                  <c:v>6.9198624999999998</c:v>
                </c:pt>
                <c:pt idx="31614">
                  <c:v>6.9202750000000002</c:v>
                </c:pt>
                <c:pt idx="31615">
                  <c:v>6.9207587500000001</c:v>
                </c:pt>
                <c:pt idx="31616">
                  <c:v>6.9211381250016002</c:v>
                </c:pt>
                <c:pt idx="31617">
                  <c:v>6.9215637499999998</c:v>
                </c:pt>
                <c:pt idx="31618">
                  <c:v>6.9221225000000004</c:v>
                </c:pt>
                <c:pt idx="31619">
                  <c:v>6.9224550000000002</c:v>
                </c:pt>
                <c:pt idx="31620">
                  <c:v>6.9229012499999998</c:v>
                </c:pt>
                <c:pt idx="31621">
                  <c:v>6.9234356250015994</c:v>
                </c:pt>
                <c:pt idx="31622">
                  <c:v>6.9238118750015998</c:v>
                </c:pt>
                <c:pt idx="31623">
                  <c:v>6.9242181250015999</c:v>
                </c:pt>
                <c:pt idx="31624">
                  <c:v>6.9247575000000001</c:v>
                </c:pt>
                <c:pt idx="31625">
                  <c:v>6.9252225000000003</c:v>
                </c:pt>
                <c:pt idx="31626">
                  <c:v>6.9257150000000003</c:v>
                </c:pt>
                <c:pt idx="31627">
                  <c:v>6.9262174999999999</c:v>
                </c:pt>
                <c:pt idx="31628">
                  <c:v>6.9266581250015999</c:v>
                </c:pt>
                <c:pt idx="31629">
                  <c:v>6.9271268750015995</c:v>
                </c:pt>
                <c:pt idx="31630">
                  <c:v>6.9276043750016001</c:v>
                </c:pt>
                <c:pt idx="31631">
                  <c:v>6.9280456250015998</c:v>
                </c:pt>
                <c:pt idx="31632">
                  <c:v>6.9286362500000003</c:v>
                </c:pt>
                <c:pt idx="31633">
                  <c:v>6.9289981250016002</c:v>
                </c:pt>
                <c:pt idx="31634">
                  <c:v>6.9293224999999996</c:v>
                </c:pt>
                <c:pt idx="31635">
                  <c:v>6.9297800000000001</c:v>
                </c:pt>
                <c:pt idx="31636">
                  <c:v>6.9302400000000004</c:v>
                </c:pt>
                <c:pt idx="31637">
                  <c:v>6.93065</c:v>
                </c:pt>
                <c:pt idx="31638">
                  <c:v>6.9309712499999998</c:v>
                </c:pt>
                <c:pt idx="31639">
                  <c:v>6.9314056250015996</c:v>
                </c:pt>
                <c:pt idx="31640">
                  <c:v>6.9317762500000004</c:v>
                </c:pt>
                <c:pt idx="31641">
                  <c:v>6.9322056250015995</c:v>
                </c:pt>
                <c:pt idx="31642">
                  <c:v>6.9325637499999999</c:v>
                </c:pt>
                <c:pt idx="31643">
                  <c:v>6.9330056250015994</c:v>
                </c:pt>
                <c:pt idx="31644">
                  <c:v>6.9333568750015999</c:v>
                </c:pt>
                <c:pt idx="31645">
                  <c:v>6.9337193750015995</c:v>
                </c:pt>
                <c:pt idx="31646">
                  <c:v>6.9341256250015997</c:v>
                </c:pt>
                <c:pt idx="31647">
                  <c:v>6.9346237500000001</c:v>
                </c:pt>
                <c:pt idx="31648">
                  <c:v>6.9349843750015996</c:v>
                </c:pt>
                <c:pt idx="31649">
                  <c:v>6.9354431250015995</c:v>
                </c:pt>
                <c:pt idx="31650">
                  <c:v>6.9358543750015995</c:v>
                </c:pt>
                <c:pt idx="31651">
                  <c:v>6.93649</c:v>
                </c:pt>
                <c:pt idx="31652">
                  <c:v>6.9369325000000002</c:v>
                </c:pt>
                <c:pt idx="31653">
                  <c:v>6.9373818750015994</c:v>
                </c:pt>
                <c:pt idx="31654">
                  <c:v>6.9379156250016001</c:v>
                </c:pt>
                <c:pt idx="31655">
                  <c:v>6.9384406250015997</c:v>
                </c:pt>
                <c:pt idx="31656">
                  <c:v>6.9388381250015998</c:v>
                </c:pt>
                <c:pt idx="31657">
                  <c:v>6.9392699999999996</c:v>
                </c:pt>
                <c:pt idx="31658">
                  <c:v>6.9396906250015995</c:v>
                </c:pt>
                <c:pt idx="31659">
                  <c:v>6.9401093750016001</c:v>
                </c:pt>
                <c:pt idx="31660">
                  <c:v>6.9405168750015998</c:v>
                </c:pt>
                <c:pt idx="31661">
                  <c:v>6.9408837500000002</c:v>
                </c:pt>
                <c:pt idx="31662">
                  <c:v>6.9412362500000002</c:v>
                </c:pt>
                <c:pt idx="31663">
                  <c:v>6.9408624999999997</c:v>
                </c:pt>
                <c:pt idx="31664">
                  <c:v>6.9413625000000003</c:v>
                </c:pt>
                <c:pt idx="31665">
                  <c:v>6.9419250000000003</c:v>
                </c:pt>
                <c:pt idx="31666">
                  <c:v>6.9422674999999998</c:v>
                </c:pt>
                <c:pt idx="31667">
                  <c:v>6.9427556250015998</c:v>
                </c:pt>
                <c:pt idx="31668">
                  <c:v>6.9422743750015998</c:v>
                </c:pt>
                <c:pt idx="31669">
                  <c:v>6.9418356250016</c:v>
                </c:pt>
                <c:pt idx="31670">
                  <c:v>6.9411531250016001</c:v>
                </c:pt>
                <c:pt idx="31671">
                  <c:v>6.94053875</c:v>
                </c:pt>
                <c:pt idx="31672">
                  <c:v>6.9397762500000004</c:v>
                </c:pt>
                <c:pt idx="31673">
                  <c:v>6.9388062499999998</c:v>
                </c:pt>
                <c:pt idx="31674">
                  <c:v>6.9374968750015995</c:v>
                </c:pt>
                <c:pt idx="31675">
                  <c:v>6.9361906250015997</c:v>
                </c:pt>
                <c:pt idx="31676">
                  <c:v>6.9349368750015996</c:v>
                </c:pt>
                <c:pt idx="31677">
                  <c:v>6.9335143750016002</c:v>
                </c:pt>
                <c:pt idx="31678">
                  <c:v>6.9321468750015995</c:v>
                </c:pt>
                <c:pt idx="31679">
                  <c:v>6.9308312499999998</c:v>
                </c:pt>
                <c:pt idx="31680">
                  <c:v>6.9294987499999996</c:v>
                </c:pt>
                <c:pt idx="31681">
                  <c:v>6.9283374999999996</c:v>
                </c:pt>
                <c:pt idx="31682">
                  <c:v>6.9272675000000001</c:v>
                </c:pt>
                <c:pt idx="31683">
                  <c:v>6.9263450000000004</c:v>
                </c:pt>
                <c:pt idx="31684">
                  <c:v>6.9257200000000001</c:v>
                </c:pt>
                <c:pt idx="31685">
                  <c:v>6.9250737500000001</c:v>
                </c:pt>
                <c:pt idx="31686">
                  <c:v>6.9243856250015998</c:v>
                </c:pt>
                <c:pt idx="31687">
                  <c:v>6.9238987500000002</c:v>
                </c:pt>
                <c:pt idx="31688">
                  <c:v>6.9234156250016001</c:v>
                </c:pt>
                <c:pt idx="31689">
                  <c:v>6.9229062499999996</c:v>
                </c:pt>
                <c:pt idx="31690">
                  <c:v>6.9222918750015996</c:v>
                </c:pt>
                <c:pt idx="31691">
                  <c:v>6.9218768750016002</c:v>
                </c:pt>
                <c:pt idx="31692">
                  <c:v>6.9215256250015997</c:v>
                </c:pt>
                <c:pt idx="31693">
                  <c:v>6.9214174999999996</c:v>
                </c:pt>
                <c:pt idx="31694">
                  <c:v>6.9217550000000001</c:v>
                </c:pt>
                <c:pt idx="31695">
                  <c:v>6.9222025</c:v>
                </c:pt>
                <c:pt idx="31696">
                  <c:v>6.9225231250016002</c:v>
                </c:pt>
                <c:pt idx="31697">
                  <c:v>6.9229262499999997</c:v>
                </c:pt>
                <c:pt idx="31698">
                  <c:v>6.9234018750016002</c:v>
                </c:pt>
                <c:pt idx="31699">
                  <c:v>6.9238718750016002</c:v>
                </c:pt>
                <c:pt idx="31700">
                  <c:v>6.9242762500000001</c:v>
                </c:pt>
                <c:pt idx="31701">
                  <c:v>6.9248500000000002</c:v>
                </c:pt>
                <c:pt idx="31702">
                  <c:v>6.9252293750015994</c:v>
                </c:pt>
                <c:pt idx="31703">
                  <c:v>6.9257012500000004</c:v>
                </c:pt>
                <c:pt idx="31704">
                  <c:v>6.9260406250016002</c:v>
                </c:pt>
                <c:pt idx="31705">
                  <c:v>6.9265431250015999</c:v>
                </c:pt>
                <c:pt idx="31706">
                  <c:v>6.926615</c:v>
                </c:pt>
                <c:pt idx="31707">
                  <c:v>6.9270656250015996</c:v>
                </c:pt>
                <c:pt idx="31708">
                  <c:v>6.9275487499999997</c:v>
                </c:pt>
                <c:pt idx="31709">
                  <c:v>6.9279193750015997</c:v>
                </c:pt>
                <c:pt idx="31710">
                  <c:v>6.9282787499999996</c:v>
                </c:pt>
                <c:pt idx="31711">
                  <c:v>6.9287700000000001</c:v>
                </c:pt>
                <c:pt idx="31712">
                  <c:v>6.9291781250015996</c:v>
                </c:pt>
                <c:pt idx="31713">
                  <c:v>6.9295425000000002</c:v>
                </c:pt>
                <c:pt idx="31714">
                  <c:v>6.9299650000000002</c:v>
                </c:pt>
                <c:pt idx="31715">
                  <c:v>6.9304112499999997</c:v>
                </c:pt>
                <c:pt idx="31716">
                  <c:v>6.9307731250015996</c:v>
                </c:pt>
                <c:pt idx="31717">
                  <c:v>6.9312518750015997</c:v>
                </c:pt>
                <c:pt idx="31718">
                  <c:v>6.9318481250015997</c:v>
                </c:pt>
                <c:pt idx="31719">
                  <c:v>6.9323318750015996</c:v>
                </c:pt>
                <c:pt idx="31720">
                  <c:v>6.9328006250016001</c:v>
                </c:pt>
                <c:pt idx="31721">
                  <c:v>6.9332237499999998</c:v>
                </c:pt>
                <c:pt idx="31722">
                  <c:v>6.9335812499999996</c:v>
                </c:pt>
                <c:pt idx="31723">
                  <c:v>6.9339043750015996</c:v>
                </c:pt>
                <c:pt idx="31724">
                  <c:v>6.9343562500000004</c:v>
                </c:pt>
                <c:pt idx="31725">
                  <c:v>6.9347775</c:v>
                </c:pt>
                <c:pt idx="31726">
                  <c:v>6.9352712500000004</c:v>
                </c:pt>
                <c:pt idx="31727">
                  <c:v>6.9355987499999996</c:v>
                </c:pt>
                <c:pt idx="31728">
                  <c:v>6.9360343750015998</c:v>
                </c:pt>
                <c:pt idx="31729">
                  <c:v>6.9364675</c:v>
                </c:pt>
                <c:pt idx="31730">
                  <c:v>6.9368056250015995</c:v>
                </c:pt>
                <c:pt idx="31731">
                  <c:v>6.9362731250016001</c:v>
                </c:pt>
                <c:pt idx="31732">
                  <c:v>6.9359006250016</c:v>
                </c:pt>
                <c:pt idx="31733">
                  <c:v>6.9352706250015999</c:v>
                </c:pt>
                <c:pt idx="31734">
                  <c:v>6.9348143750015998</c:v>
                </c:pt>
                <c:pt idx="31735">
                  <c:v>6.9344937499999997</c:v>
                </c:pt>
                <c:pt idx="31736">
                  <c:v>6.9338493750015999</c:v>
                </c:pt>
                <c:pt idx="31737">
                  <c:v>6.9333331250015995</c:v>
                </c:pt>
                <c:pt idx="31738">
                  <c:v>6.9329518750016002</c:v>
                </c:pt>
                <c:pt idx="31739">
                  <c:v>6.9326150000000002</c:v>
                </c:pt>
                <c:pt idx="31740">
                  <c:v>6.9322781250015995</c:v>
                </c:pt>
                <c:pt idx="31741">
                  <c:v>6.9319087499999998</c:v>
                </c:pt>
                <c:pt idx="31742">
                  <c:v>6.9315787499999999</c:v>
                </c:pt>
                <c:pt idx="31743">
                  <c:v>6.9319468750016</c:v>
                </c:pt>
                <c:pt idx="31744">
                  <c:v>6.9322949999999999</c:v>
                </c:pt>
                <c:pt idx="31745">
                  <c:v>6.9324050000000002</c:v>
                </c:pt>
                <c:pt idx="31746">
                  <c:v>6.9323418750016002</c:v>
                </c:pt>
                <c:pt idx="31747">
                  <c:v>6.932715</c:v>
                </c:pt>
                <c:pt idx="31748">
                  <c:v>6.9332156250015995</c:v>
                </c:pt>
                <c:pt idx="31749">
                  <c:v>6.9333918750015995</c:v>
                </c:pt>
                <c:pt idx="31750">
                  <c:v>6.9337418750015996</c:v>
                </c:pt>
                <c:pt idx="31751">
                  <c:v>6.9341456250015998</c:v>
                </c:pt>
                <c:pt idx="31752">
                  <c:v>6.9337737500000003</c:v>
                </c:pt>
                <c:pt idx="31753">
                  <c:v>6.9332399999999996</c:v>
                </c:pt>
                <c:pt idx="31754">
                  <c:v>6.9327624999999999</c:v>
                </c:pt>
                <c:pt idx="31755">
                  <c:v>6.9322431250015999</c:v>
                </c:pt>
                <c:pt idx="31756">
                  <c:v>6.9317868750015998</c:v>
                </c:pt>
                <c:pt idx="31757">
                  <c:v>6.9313462499999998</c:v>
                </c:pt>
                <c:pt idx="31758">
                  <c:v>6.9310131250015994</c:v>
                </c:pt>
                <c:pt idx="31759">
                  <c:v>6.9305931250016002</c:v>
                </c:pt>
                <c:pt idx="31760">
                  <c:v>6.9299756250015996</c:v>
                </c:pt>
                <c:pt idx="31761">
                  <c:v>6.9294512499999996</c:v>
                </c:pt>
                <c:pt idx="31762">
                  <c:v>6.9288131250016001</c:v>
                </c:pt>
                <c:pt idx="31763">
                  <c:v>6.9280850000000003</c:v>
                </c:pt>
                <c:pt idx="31764">
                  <c:v>6.9274231250015994</c:v>
                </c:pt>
                <c:pt idx="31765">
                  <c:v>6.9267106250015997</c:v>
                </c:pt>
                <c:pt idx="31766">
                  <c:v>6.9259543750015995</c:v>
                </c:pt>
                <c:pt idx="31767">
                  <c:v>6.9254331250016001</c:v>
                </c:pt>
                <c:pt idx="31768">
                  <c:v>6.9249881250016001</c:v>
                </c:pt>
                <c:pt idx="31769">
                  <c:v>6.9246031250015996</c:v>
                </c:pt>
                <c:pt idx="31770">
                  <c:v>6.9242518750016</c:v>
                </c:pt>
                <c:pt idx="31771">
                  <c:v>6.9241999999999999</c:v>
                </c:pt>
                <c:pt idx="31772">
                  <c:v>6.9245237499999996</c:v>
                </c:pt>
                <c:pt idx="31773">
                  <c:v>6.92503125</c:v>
                </c:pt>
                <c:pt idx="31774">
                  <c:v>6.9254081250016002</c:v>
                </c:pt>
                <c:pt idx="31775">
                  <c:v>6.9253912499999997</c:v>
                </c:pt>
                <c:pt idx="31776">
                  <c:v>6.9259218750015998</c:v>
                </c:pt>
                <c:pt idx="31777">
                  <c:v>6.9264087500000002</c:v>
                </c:pt>
                <c:pt idx="31778">
                  <c:v>6.9267799999999999</c:v>
                </c:pt>
                <c:pt idx="31779">
                  <c:v>6.9272162499999999</c:v>
                </c:pt>
                <c:pt idx="31780">
                  <c:v>6.9277268750015999</c:v>
                </c:pt>
                <c:pt idx="31781">
                  <c:v>6.9280568750015998</c:v>
                </c:pt>
                <c:pt idx="31782">
                  <c:v>6.9284268750016</c:v>
                </c:pt>
                <c:pt idx="31783">
                  <c:v>6.9289112499999996</c:v>
                </c:pt>
                <c:pt idx="31784">
                  <c:v>6.9292812499999998</c:v>
                </c:pt>
                <c:pt idx="31785">
                  <c:v>6.92960625</c:v>
                </c:pt>
                <c:pt idx="31786">
                  <c:v>6.9299412499999997</c:v>
                </c:pt>
                <c:pt idx="31787">
                  <c:v>6.9293062499999998</c:v>
                </c:pt>
                <c:pt idx="31788">
                  <c:v>6.9289437500000002</c:v>
                </c:pt>
                <c:pt idx="31789">
                  <c:v>6.9284412499999997</c:v>
                </c:pt>
                <c:pt idx="31790">
                  <c:v>6.9279431250016001</c:v>
                </c:pt>
                <c:pt idx="31791">
                  <c:v>6.9275343750016001</c:v>
                </c:pt>
                <c:pt idx="31792">
                  <c:v>6.9269687500000003</c:v>
                </c:pt>
                <c:pt idx="31793">
                  <c:v>6.9264606250015994</c:v>
                </c:pt>
                <c:pt idx="31794">
                  <c:v>6.9260781250015997</c:v>
                </c:pt>
                <c:pt idx="31795">
                  <c:v>6.9255575</c:v>
                </c:pt>
                <c:pt idx="31796">
                  <c:v>6.9251543750015996</c:v>
                </c:pt>
                <c:pt idx="31797">
                  <c:v>6.9253118750015998</c:v>
                </c:pt>
                <c:pt idx="31798">
                  <c:v>6.9253893750015996</c:v>
                </c:pt>
                <c:pt idx="31799">
                  <c:v>6.9257843750015997</c:v>
                </c:pt>
                <c:pt idx="31800">
                  <c:v>6.9261531250015995</c:v>
                </c:pt>
                <c:pt idx="31801">
                  <c:v>6.9265593750015997</c:v>
                </c:pt>
                <c:pt idx="31802">
                  <c:v>6.9269487500000002</c:v>
                </c:pt>
                <c:pt idx="31803">
                  <c:v>6.9273325000000003</c:v>
                </c:pt>
                <c:pt idx="31804">
                  <c:v>6.9276831250016002</c:v>
                </c:pt>
                <c:pt idx="31805">
                  <c:v>6.9281293750015998</c:v>
                </c:pt>
                <c:pt idx="31806">
                  <c:v>6.9285612499999996</c:v>
                </c:pt>
                <c:pt idx="31807">
                  <c:v>6.9289443750016</c:v>
                </c:pt>
                <c:pt idx="31808">
                  <c:v>6.9293487499999999</c:v>
                </c:pt>
                <c:pt idx="31809">
                  <c:v>6.9298656250016002</c:v>
                </c:pt>
                <c:pt idx="31810">
                  <c:v>6.9303724999999998</c:v>
                </c:pt>
                <c:pt idx="31811">
                  <c:v>6.9308831250015999</c:v>
                </c:pt>
                <c:pt idx="31812">
                  <c:v>6.9312981250016001</c:v>
                </c:pt>
                <c:pt idx="31813">
                  <c:v>6.9316631250015996</c:v>
                </c:pt>
                <c:pt idx="31814">
                  <c:v>6.9320750000000002</c:v>
                </c:pt>
                <c:pt idx="31815">
                  <c:v>6.9325112500000001</c:v>
                </c:pt>
                <c:pt idx="31816">
                  <c:v>6.9328906250015994</c:v>
                </c:pt>
                <c:pt idx="31817">
                  <c:v>6.9333381250016002</c:v>
                </c:pt>
                <c:pt idx="31818">
                  <c:v>6.9337143750015997</c:v>
                </c:pt>
                <c:pt idx="31819">
                  <c:v>6.93424</c:v>
                </c:pt>
                <c:pt idx="31820">
                  <c:v>6.93371125</c:v>
                </c:pt>
                <c:pt idx="31821">
                  <c:v>6.9333574999999996</c:v>
                </c:pt>
                <c:pt idx="31822">
                  <c:v>6.9327375</c:v>
                </c:pt>
                <c:pt idx="31823">
                  <c:v>6.9322875000000002</c:v>
                </c:pt>
                <c:pt idx="31824">
                  <c:v>6.9314981250015997</c:v>
                </c:pt>
                <c:pt idx="31825">
                  <c:v>6.9306675000000002</c:v>
                </c:pt>
                <c:pt idx="31826">
                  <c:v>6.9296593750015996</c:v>
                </c:pt>
                <c:pt idx="31827">
                  <c:v>6.9286181250015995</c:v>
                </c:pt>
                <c:pt idx="31828">
                  <c:v>6.9277156250015999</c:v>
                </c:pt>
                <c:pt idx="31829">
                  <c:v>6.9266249999999996</c:v>
                </c:pt>
                <c:pt idx="31830">
                  <c:v>6.9254262500000001</c:v>
                </c:pt>
                <c:pt idx="31831">
                  <c:v>6.9244018750015996</c:v>
                </c:pt>
                <c:pt idx="31832">
                  <c:v>6.9233506250015999</c:v>
                </c:pt>
                <c:pt idx="31833">
                  <c:v>6.9222781250015997</c:v>
                </c:pt>
                <c:pt idx="31834">
                  <c:v>6.9214074999999999</c:v>
                </c:pt>
                <c:pt idx="31835">
                  <c:v>6.9205093750015996</c:v>
                </c:pt>
                <c:pt idx="31836">
                  <c:v>6.9196949999999999</c:v>
                </c:pt>
                <c:pt idx="31837">
                  <c:v>6.9190125</c:v>
                </c:pt>
                <c:pt idx="31838">
                  <c:v>6.9183118750016002</c:v>
                </c:pt>
                <c:pt idx="31839">
                  <c:v>6.9177375000000003</c:v>
                </c:pt>
                <c:pt idx="31840">
                  <c:v>6.9172381250015995</c:v>
                </c:pt>
                <c:pt idx="31841">
                  <c:v>6.9166218750016002</c:v>
                </c:pt>
                <c:pt idx="31842">
                  <c:v>6.9160618750016001</c:v>
                </c:pt>
                <c:pt idx="31843">
                  <c:v>6.9157099999999998</c:v>
                </c:pt>
                <c:pt idx="31844">
                  <c:v>6.9153237499999998</c:v>
                </c:pt>
                <c:pt idx="31845">
                  <c:v>6.9149943750015996</c:v>
                </c:pt>
                <c:pt idx="31846">
                  <c:v>6.9146524999999999</c:v>
                </c:pt>
                <c:pt idx="31847">
                  <c:v>6.9142287500000004</c:v>
                </c:pt>
                <c:pt idx="31848">
                  <c:v>6.9138925000000002</c:v>
                </c:pt>
                <c:pt idx="31849">
                  <c:v>6.913475</c:v>
                </c:pt>
                <c:pt idx="31850">
                  <c:v>6.9130987499999996</c:v>
                </c:pt>
                <c:pt idx="31851">
                  <c:v>6.9127437499999997</c:v>
                </c:pt>
                <c:pt idx="31852">
                  <c:v>6.9131099999999996</c:v>
                </c:pt>
                <c:pt idx="31853">
                  <c:v>6.9135574999999996</c:v>
                </c:pt>
                <c:pt idx="31854">
                  <c:v>6.9139531250015995</c:v>
                </c:pt>
                <c:pt idx="31855">
                  <c:v>6.9143262500000002</c:v>
                </c:pt>
                <c:pt idx="31856">
                  <c:v>6.9146893750015996</c:v>
                </c:pt>
                <c:pt idx="31857">
                  <c:v>6.9150918750015995</c:v>
                </c:pt>
                <c:pt idx="31858">
                  <c:v>6.9154637499999998</c:v>
                </c:pt>
                <c:pt idx="31859">
                  <c:v>6.9158724999999999</c:v>
                </c:pt>
                <c:pt idx="31860">
                  <c:v>6.9162818750015997</c:v>
                </c:pt>
                <c:pt idx="31861">
                  <c:v>6.9167237500000001</c:v>
                </c:pt>
                <c:pt idx="31862">
                  <c:v>6.9171087499999997</c:v>
                </c:pt>
                <c:pt idx="31863">
                  <c:v>6.9176574999999998</c:v>
                </c:pt>
                <c:pt idx="31864">
                  <c:v>6.9180324999999998</c:v>
                </c:pt>
                <c:pt idx="31865">
                  <c:v>6.9185962500000002</c:v>
                </c:pt>
                <c:pt idx="31866">
                  <c:v>6.9191137500000002</c:v>
                </c:pt>
                <c:pt idx="31867">
                  <c:v>6.9195281250015999</c:v>
                </c:pt>
                <c:pt idx="31868">
                  <c:v>6.9200362499999999</c:v>
                </c:pt>
                <c:pt idx="31869">
                  <c:v>6.9205831250015999</c:v>
                </c:pt>
                <c:pt idx="31870">
                  <c:v>6.9210587500000003</c:v>
                </c:pt>
                <c:pt idx="31871">
                  <c:v>6.9214487499999997</c:v>
                </c:pt>
                <c:pt idx="31872">
                  <c:v>6.9218700000000002</c:v>
                </c:pt>
                <c:pt idx="31873">
                  <c:v>6.92239</c:v>
                </c:pt>
                <c:pt idx="31874">
                  <c:v>6.9228306250016001</c:v>
                </c:pt>
                <c:pt idx="31875">
                  <c:v>6.9232587499999996</c:v>
                </c:pt>
                <c:pt idx="31876">
                  <c:v>6.9235881250015998</c:v>
                </c:pt>
                <c:pt idx="31877">
                  <c:v>6.9240374999999998</c:v>
                </c:pt>
                <c:pt idx="31878">
                  <c:v>6.9244731250016001</c:v>
                </c:pt>
                <c:pt idx="31879">
                  <c:v>6.9248981250016</c:v>
                </c:pt>
                <c:pt idx="31880">
                  <c:v>6.9253837499999999</c:v>
                </c:pt>
                <c:pt idx="31881">
                  <c:v>6.9257181250016</c:v>
                </c:pt>
                <c:pt idx="31882">
                  <c:v>6.9261168750015996</c:v>
                </c:pt>
                <c:pt idx="31883">
                  <c:v>6.9264524999999999</c:v>
                </c:pt>
                <c:pt idx="31884">
                  <c:v>6.9266662500000002</c:v>
                </c:pt>
                <c:pt idx="31885">
                  <c:v>6.9270531250016001</c:v>
                </c:pt>
                <c:pt idx="31886">
                  <c:v>6.9275468750015996</c:v>
                </c:pt>
                <c:pt idx="31887">
                  <c:v>6.9279225000000002</c:v>
                </c:pt>
                <c:pt idx="31888">
                  <c:v>6.9282512499999998</c:v>
                </c:pt>
                <c:pt idx="31889">
                  <c:v>6.9285768750015997</c:v>
                </c:pt>
                <c:pt idx="31890">
                  <c:v>6.9289174999999998</c:v>
                </c:pt>
                <c:pt idx="31891">
                  <c:v>6.9293500000000003</c:v>
                </c:pt>
                <c:pt idx="31892">
                  <c:v>6.9298581250015996</c:v>
                </c:pt>
                <c:pt idx="31893">
                  <c:v>6.9302356250015995</c:v>
                </c:pt>
                <c:pt idx="31894">
                  <c:v>6.9306549999999998</c:v>
                </c:pt>
                <c:pt idx="31895">
                  <c:v>6.9310162499999999</c:v>
                </c:pt>
                <c:pt idx="31896">
                  <c:v>6.9314787500000001</c:v>
                </c:pt>
                <c:pt idx="31897">
                  <c:v>6.9315199999999999</c:v>
                </c:pt>
                <c:pt idx="31898">
                  <c:v>6.9318512500000002</c:v>
                </c:pt>
                <c:pt idx="31899">
                  <c:v>6.9321799999999998</c:v>
                </c:pt>
                <c:pt idx="31900">
                  <c:v>6.9318243750016002</c:v>
                </c:pt>
                <c:pt idx="31901">
                  <c:v>6.9313212499999999</c:v>
                </c:pt>
                <c:pt idx="31902">
                  <c:v>6.9307550000000004</c:v>
                </c:pt>
                <c:pt idx="31903">
                  <c:v>6.9303131250016001</c:v>
                </c:pt>
                <c:pt idx="31904">
                  <c:v>6.9299218750015994</c:v>
                </c:pt>
                <c:pt idx="31905">
                  <c:v>6.9295168750015996</c:v>
                </c:pt>
                <c:pt idx="31906">
                  <c:v>6.9291299999999998</c:v>
                </c:pt>
                <c:pt idx="31907">
                  <c:v>6.92880875</c:v>
                </c:pt>
                <c:pt idx="31908">
                  <c:v>6.9283837500000001</c:v>
                </c:pt>
                <c:pt idx="31909">
                  <c:v>6.9280581250016002</c:v>
                </c:pt>
                <c:pt idx="31910">
                  <c:v>6.9274768750015996</c:v>
                </c:pt>
                <c:pt idx="31911">
                  <c:v>6.9270593750015994</c:v>
                </c:pt>
                <c:pt idx="31912">
                  <c:v>6.9266893750016001</c:v>
                </c:pt>
                <c:pt idx="31913">
                  <c:v>6.9260524999999999</c:v>
                </c:pt>
                <c:pt idx="31914">
                  <c:v>6.9256287499999996</c:v>
                </c:pt>
                <c:pt idx="31915">
                  <c:v>6.9251025000000004</c:v>
                </c:pt>
                <c:pt idx="31916">
                  <c:v>6.9244562500000004</c:v>
                </c:pt>
                <c:pt idx="31917">
                  <c:v>6.9236568750015994</c:v>
                </c:pt>
                <c:pt idx="31918">
                  <c:v>6.9228631250015997</c:v>
                </c:pt>
                <c:pt idx="31919">
                  <c:v>6.9221218750015998</c:v>
                </c:pt>
                <c:pt idx="31920">
                  <c:v>6.9213456250015994</c:v>
                </c:pt>
                <c:pt idx="31921">
                  <c:v>6.9207918750015995</c:v>
                </c:pt>
                <c:pt idx="31922">
                  <c:v>6.9202250000000003</c:v>
                </c:pt>
                <c:pt idx="31923">
                  <c:v>6.9196843750015997</c:v>
                </c:pt>
                <c:pt idx="31924">
                  <c:v>6.9192137499999999</c:v>
                </c:pt>
                <c:pt idx="31925">
                  <c:v>6.9188049999999999</c:v>
                </c:pt>
                <c:pt idx="31926">
                  <c:v>6.9184331250015996</c:v>
                </c:pt>
                <c:pt idx="31927">
                  <c:v>6.9180137500000001</c:v>
                </c:pt>
                <c:pt idx="31928">
                  <c:v>6.9183531250015999</c:v>
                </c:pt>
                <c:pt idx="31929">
                  <c:v>6.9186899999999998</c:v>
                </c:pt>
                <c:pt idx="31930">
                  <c:v>6.9190493750015998</c:v>
                </c:pt>
                <c:pt idx="31931">
                  <c:v>6.9194275000000003</c:v>
                </c:pt>
                <c:pt idx="31932">
                  <c:v>6.9198006250016002</c:v>
                </c:pt>
                <c:pt idx="31933">
                  <c:v>6.9203231250016</c:v>
                </c:pt>
                <c:pt idx="31934">
                  <c:v>6.9208212500000004</c:v>
                </c:pt>
                <c:pt idx="31935">
                  <c:v>6.9212181250015998</c:v>
                </c:pt>
                <c:pt idx="31936">
                  <c:v>6.9217481250016002</c:v>
                </c:pt>
                <c:pt idx="31937">
                  <c:v>6.9222156250015994</c:v>
                </c:pt>
                <c:pt idx="31938">
                  <c:v>6.9227143750015996</c:v>
                </c:pt>
                <c:pt idx="31939">
                  <c:v>6.9231668750016002</c:v>
                </c:pt>
                <c:pt idx="31940">
                  <c:v>6.9236137500000003</c:v>
                </c:pt>
                <c:pt idx="31941">
                  <c:v>6.92404625</c:v>
                </c:pt>
                <c:pt idx="31942">
                  <c:v>6.9244393750016</c:v>
                </c:pt>
                <c:pt idx="31943">
                  <c:v>6.9249206250016</c:v>
                </c:pt>
                <c:pt idx="31944">
                  <c:v>6.9253756250015996</c:v>
                </c:pt>
                <c:pt idx="31945">
                  <c:v>6.9258499999999996</c:v>
                </c:pt>
                <c:pt idx="31946">
                  <c:v>6.9263300000000001</c:v>
                </c:pt>
                <c:pt idx="31947">
                  <c:v>6.9268856250016002</c:v>
                </c:pt>
                <c:pt idx="31948">
                  <c:v>6.9273737500000001</c:v>
                </c:pt>
                <c:pt idx="31949">
                  <c:v>6.9277206250015997</c:v>
                </c:pt>
                <c:pt idx="31950">
                  <c:v>6.9281768750015997</c:v>
                </c:pt>
                <c:pt idx="31951">
                  <c:v>6.9287118750015999</c:v>
                </c:pt>
                <c:pt idx="31952">
                  <c:v>6.9292587499999998</c:v>
                </c:pt>
                <c:pt idx="31953">
                  <c:v>6.9296718750016</c:v>
                </c:pt>
                <c:pt idx="31954">
                  <c:v>6.9300312499999999</c:v>
                </c:pt>
                <c:pt idx="31955">
                  <c:v>6.9305824999999999</c:v>
                </c:pt>
                <c:pt idx="31956">
                  <c:v>6.9310150000000004</c:v>
                </c:pt>
                <c:pt idx="31957">
                  <c:v>6.9314187499999997</c:v>
                </c:pt>
                <c:pt idx="31958">
                  <c:v>6.9318012500000004</c:v>
                </c:pt>
                <c:pt idx="31959">
                  <c:v>6.9321343750016</c:v>
                </c:pt>
                <c:pt idx="31960">
                  <c:v>6.9317043750015994</c:v>
                </c:pt>
                <c:pt idx="31961">
                  <c:v>6.9312806250015999</c:v>
                </c:pt>
                <c:pt idx="31962">
                  <c:v>6.9308431250015996</c:v>
                </c:pt>
                <c:pt idx="31963">
                  <c:v>6.9303406250016</c:v>
                </c:pt>
                <c:pt idx="31964">
                  <c:v>6.9295168750015996</c:v>
                </c:pt>
                <c:pt idx="31965">
                  <c:v>6.9289787499999997</c:v>
                </c:pt>
                <c:pt idx="31966">
                  <c:v>6.9283818750016</c:v>
                </c:pt>
                <c:pt idx="31967">
                  <c:v>6.9277506250015994</c:v>
                </c:pt>
                <c:pt idx="31968">
                  <c:v>6.92716625</c:v>
                </c:pt>
                <c:pt idx="31969">
                  <c:v>6.9265293750015999</c:v>
                </c:pt>
                <c:pt idx="31970">
                  <c:v>6.9258318750015997</c:v>
                </c:pt>
                <c:pt idx="31971">
                  <c:v>6.9251231250015994</c:v>
                </c:pt>
                <c:pt idx="31972">
                  <c:v>6.9243231250015995</c:v>
                </c:pt>
                <c:pt idx="31973">
                  <c:v>6.9235831250016</c:v>
                </c:pt>
                <c:pt idx="31974">
                  <c:v>6.9229793750016002</c:v>
                </c:pt>
                <c:pt idx="31975">
                  <c:v>6.92230875</c:v>
                </c:pt>
                <c:pt idx="31976">
                  <c:v>6.9216768750015998</c:v>
                </c:pt>
                <c:pt idx="31977">
                  <c:v>6.9210462499999998</c:v>
                </c:pt>
                <c:pt idx="31978">
                  <c:v>6.9202943750015997</c:v>
                </c:pt>
                <c:pt idx="31979">
                  <c:v>6.9195562500000003</c:v>
                </c:pt>
                <c:pt idx="31980">
                  <c:v>6.9188943750015994</c:v>
                </c:pt>
                <c:pt idx="31981">
                  <c:v>6.9182050000000004</c:v>
                </c:pt>
                <c:pt idx="31982">
                  <c:v>6.9175912500000001</c:v>
                </c:pt>
                <c:pt idx="31983">
                  <c:v>6.9170262500000002</c:v>
                </c:pt>
                <c:pt idx="31984">
                  <c:v>6.9164275000000002</c:v>
                </c:pt>
                <c:pt idx="31985">
                  <c:v>6.9159587499999997</c:v>
                </c:pt>
                <c:pt idx="31986">
                  <c:v>6.9155031250015995</c:v>
                </c:pt>
                <c:pt idx="31987">
                  <c:v>6.9150700000000001</c:v>
                </c:pt>
                <c:pt idx="31988">
                  <c:v>6.9145068750015994</c:v>
                </c:pt>
                <c:pt idx="31989">
                  <c:v>6.9140718750015999</c:v>
                </c:pt>
                <c:pt idx="31990">
                  <c:v>6.9137412500000002</c:v>
                </c:pt>
                <c:pt idx="31991">
                  <c:v>6.9132274999999996</c:v>
                </c:pt>
                <c:pt idx="31992">
                  <c:v>6.9126899999999996</c:v>
                </c:pt>
                <c:pt idx="31993">
                  <c:v>6.9121212500000002</c:v>
                </c:pt>
                <c:pt idx="31994">
                  <c:v>6.9117431250015997</c:v>
                </c:pt>
                <c:pt idx="31995">
                  <c:v>6.9114137500000004</c:v>
                </c:pt>
                <c:pt idx="31996">
                  <c:v>6.9117793750015997</c:v>
                </c:pt>
                <c:pt idx="31997">
                  <c:v>6.9121981250015994</c:v>
                </c:pt>
                <c:pt idx="31998">
                  <c:v>6.9126824999999998</c:v>
                </c:pt>
                <c:pt idx="31999">
                  <c:v>6.9131875000000003</c:v>
                </c:pt>
                <c:pt idx="32000">
                  <c:v>6.9135456250015999</c:v>
                </c:pt>
                <c:pt idx="32001">
                  <c:v>6.9139600000000003</c:v>
                </c:pt>
                <c:pt idx="32002">
                  <c:v>6.9143193750015994</c:v>
                </c:pt>
                <c:pt idx="32003">
                  <c:v>6.9148281250016002</c:v>
                </c:pt>
                <c:pt idx="32004">
                  <c:v>6.9153431250016002</c:v>
                </c:pt>
                <c:pt idx="32005">
                  <c:v>6.9156712499999999</c:v>
                </c:pt>
                <c:pt idx="32006">
                  <c:v>6.9160718750015997</c:v>
                </c:pt>
                <c:pt idx="32007">
                  <c:v>6.9165068750016001</c:v>
                </c:pt>
                <c:pt idx="32008">
                  <c:v>6.9168931250016001</c:v>
                </c:pt>
                <c:pt idx="32009">
                  <c:v>6.9173</c:v>
                </c:pt>
                <c:pt idx="32010">
                  <c:v>6.9177343750015998</c:v>
                </c:pt>
                <c:pt idx="32011">
                  <c:v>6.9181637499999997</c:v>
                </c:pt>
                <c:pt idx="32012">
                  <c:v>6.9185987500000001</c:v>
                </c:pt>
                <c:pt idx="32013">
                  <c:v>6.9190593750015994</c:v>
                </c:pt>
                <c:pt idx="32014">
                  <c:v>6.9194812499999996</c:v>
                </c:pt>
                <c:pt idx="32015">
                  <c:v>6.9198818750015993</c:v>
                </c:pt>
                <c:pt idx="32016">
                  <c:v>6.9203143750015998</c:v>
                </c:pt>
                <c:pt idx="32017">
                  <c:v>6.9203093750016</c:v>
                </c:pt>
                <c:pt idx="32018">
                  <c:v>6.9201412500000004</c:v>
                </c:pt>
                <c:pt idx="32019">
                  <c:v>6.91979875</c:v>
                </c:pt>
                <c:pt idx="32020">
                  <c:v>6.9194075000000002</c:v>
                </c:pt>
                <c:pt idx="32021">
                  <c:v>6.9190137500000004</c:v>
                </c:pt>
                <c:pt idx="32022">
                  <c:v>6.9186731250015994</c:v>
                </c:pt>
                <c:pt idx="32023">
                  <c:v>6.9181856250016001</c:v>
                </c:pt>
                <c:pt idx="32024">
                  <c:v>6.9178462500000002</c:v>
                </c:pt>
                <c:pt idx="32025">
                  <c:v>6.9176881250015994</c:v>
                </c:pt>
                <c:pt idx="32026">
                  <c:v>6.9180225000000002</c:v>
                </c:pt>
                <c:pt idx="32027">
                  <c:v>6.9184131250015994</c:v>
                </c:pt>
                <c:pt idx="32028">
                  <c:v>6.9187799999999999</c:v>
                </c:pt>
                <c:pt idx="32029">
                  <c:v>6.9191431250016002</c:v>
                </c:pt>
                <c:pt idx="32030">
                  <c:v>6.9196431250015999</c:v>
                </c:pt>
                <c:pt idx="32031">
                  <c:v>6.9200881250016</c:v>
                </c:pt>
                <c:pt idx="32032">
                  <c:v>6.9204650000000001</c:v>
                </c:pt>
                <c:pt idx="32033">
                  <c:v>6.9209137500000004</c:v>
                </c:pt>
                <c:pt idx="32034">
                  <c:v>6.9214462499999998</c:v>
                </c:pt>
                <c:pt idx="32035">
                  <c:v>6.9217750000000002</c:v>
                </c:pt>
                <c:pt idx="32036">
                  <c:v>6.9221493750015997</c:v>
                </c:pt>
                <c:pt idx="32037">
                  <c:v>6.9225943750015997</c:v>
                </c:pt>
                <c:pt idx="32038">
                  <c:v>6.9230200000000002</c:v>
                </c:pt>
                <c:pt idx="32039">
                  <c:v>6.9234006250015998</c:v>
                </c:pt>
                <c:pt idx="32040">
                  <c:v>6.9238875000000002</c:v>
                </c:pt>
                <c:pt idx="32041">
                  <c:v>6.9243731250015994</c:v>
                </c:pt>
                <c:pt idx="32042">
                  <c:v>6.9247474999999996</c:v>
                </c:pt>
                <c:pt idx="32043">
                  <c:v>6.9251368750015994</c:v>
                </c:pt>
                <c:pt idx="32044">
                  <c:v>6.9255806250015999</c:v>
                </c:pt>
                <c:pt idx="32045">
                  <c:v>6.9259775000000001</c:v>
                </c:pt>
                <c:pt idx="32046">
                  <c:v>6.9263262499999998</c:v>
                </c:pt>
                <c:pt idx="32047">
                  <c:v>6.9267487499999998</c:v>
                </c:pt>
                <c:pt idx="32048">
                  <c:v>6.9271950000000002</c:v>
                </c:pt>
                <c:pt idx="32049">
                  <c:v>6.9275687499999998</c:v>
                </c:pt>
                <c:pt idx="32050">
                  <c:v>6.9279718750015995</c:v>
                </c:pt>
                <c:pt idx="32051">
                  <c:v>6.9283737500000004</c:v>
                </c:pt>
                <c:pt idx="32052">
                  <c:v>6.9280443750015994</c:v>
                </c:pt>
                <c:pt idx="32053">
                  <c:v>6.9280381250016001</c:v>
                </c:pt>
                <c:pt idx="32054">
                  <c:v>6.9276331250015994</c:v>
                </c:pt>
                <c:pt idx="32055">
                  <c:v>6.92728375</c:v>
                </c:pt>
                <c:pt idx="32056">
                  <c:v>6.9267337500000004</c:v>
                </c:pt>
                <c:pt idx="32057">
                  <c:v>6.9261187499999997</c:v>
                </c:pt>
                <c:pt idx="32058">
                  <c:v>6.92578125</c:v>
                </c:pt>
                <c:pt idx="32059">
                  <c:v>6.9253356250015994</c:v>
                </c:pt>
                <c:pt idx="32060">
                  <c:v>6.9250106250016001</c:v>
                </c:pt>
                <c:pt idx="32061">
                  <c:v>6.9246006250015997</c:v>
                </c:pt>
                <c:pt idx="32062">
                  <c:v>6.9242268750016001</c:v>
                </c:pt>
                <c:pt idx="32063">
                  <c:v>6.9238237500000004</c:v>
                </c:pt>
                <c:pt idx="32064">
                  <c:v>6.92345875</c:v>
                </c:pt>
                <c:pt idx="32065">
                  <c:v>6.9230225000000001</c:v>
                </c:pt>
                <c:pt idx="32066">
                  <c:v>6.9223431250015999</c:v>
                </c:pt>
                <c:pt idx="32067">
                  <c:v>6.9215518750016001</c:v>
                </c:pt>
                <c:pt idx="32068">
                  <c:v>6.9206806250015998</c:v>
                </c:pt>
                <c:pt idx="32069">
                  <c:v>6.9196306250015995</c:v>
                </c:pt>
                <c:pt idx="32070">
                  <c:v>6.9186300000000003</c:v>
                </c:pt>
                <c:pt idx="32071">
                  <c:v>6.9177218750015994</c:v>
                </c:pt>
                <c:pt idx="32072">
                  <c:v>6.91665625</c:v>
                </c:pt>
                <c:pt idx="32073">
                  <c:v>6.9156712499999999</c:v>
                </c:pt>
                <c:pt idx="32074">
                  <c:v>6.9148112499999996</c:v>
                </c:pt>
                <c:pt idx="32075">
                  <c:v>6.9139287500000002</c:v>
                </c:pt>
                <c:pt idx="32076">
                  <c:v>6.9131724999999999</c:v>
                </c:pt>
                <c:pt idx="32077">
                  <c:v>6.9125593750015994</c:v>
                </c:pt>
                <c:pt idx="32078">
                  <c:v>6.9119524999999999</c:v>
                </c:pt>
                <c:pt idx="32079">
                  <c:v>6.9115812500000002</c:v>
                </c:pt>
                <c:pt idx="32080">
                  <c:v>6.9111637500000001</c:v>
                </c:pt>
                <c:pt idx="32081">
                  <c:v>6.9107518750015995</c:v>
                </c:pt>
                <c:pt idx="32082">
                  <c:v>6.9101512500000002</c:v>
                </c:pt>
                <c:pt idx="32083">
                  <c:v>6.9096518750015994</c:v>
                </c:pt>
                <c:pt idx="32084">
                  <c:v>6.9092931250016001</c:v>
                </c:pt>
                <c:pt idx="32085">
                  <c:v>6.9089024999999999</c:v>
                </c:pt>
                <c:pt idx="32086">
                  <c:v>6.9085749999999999</c:v>
                </c:pt>
                <c:pt idx="32087">
                  <c:v>6.9081906250016001</c:v>
                </c:pt>
                <c:pt idx="32088">
                  <c:v>6.9085468750015995</c:v>
                </c:pt>
                <c:pt idx="32089">
                  <c:v>6.9088981250015999</c:v>
                </c:pt>
                <c:pt idx="32090">
                  <c:v>6.9093137499999999</c:v>
                </c:pt>
                <c:pt idx="32091">
                  <c:v>6.9096712499999997</c:v>
                </c:pt>
                <c:pt idx="32092">
                  <c:v>6.9101237500000003</c:v>
                </c:pt>
                <c:pt idx="32093">
                  <c:v>6.9106087499999997</c:v>
                </c:pt>
                <c:pt idx="32094">
                  <c:v>6.9109843750015996</c:v>
                </c:pt>
                <c:pt idx="32095">
                  <c:v>6.9113506250015995</c:v>
                </c:pt>
                <c:pt idx="32096">
                  <c:v>6.9117681250015996</c:v>
                </c:pt>
                <c:pt idx="32097">
                  <c:v>6.91219625</c:v>
                </c:pt>
                <c:pt idx="32098">
                  <c:v>6.9126368750016001</c:v>
                </c:pt>
                <c:pt idx="32099">
                  <c:v>6.9130237499999998</c:v>
                </c:pt>
                <c:pt idx="32100">
                  <c:v>6.9133768750015996</c:v>
                </c:pt>
                <c:pt idx="32101">
                  <c:v>6.9137149999999998</c:v>
                </c:pt>
                <c:pt idx="32102">
                  <c:v>6.9140356250016</c:v>
                </c:pt>
                <c:pt idx="32103">
                  <c:v>6.9144300000000003</c:v>
                </c:pt>
                <c:pt idx="32104">
                  <c:v>6.9140943750016</c:v>
                </c:pt>
                <c:pt idx="32105">
                  <c:v>6.9144706250015995</c:v>
                </c:pt>
                <c:pt idx="32106">
                  <c:v>6.9149156250015995</c:v>
                </c:pt>
                <c:pt idx="32107">
                  <c:v>6.9145156250015996</c:v>
                </c:pt>
                <c:pt idx="32108">
                  <c:v>6.9149262499999997</c:v>
                </c:pt>
                <c:pt idx="32109">
                  <c:v>6.9152906250015995</c:v>
                </c:pt>
                <c:pt idx="32110">
                  <c:v>6.9156593750016002</c:v>
                </c:pt>
                <c:pt idx="32111">
                  <c:v>6.9159887500000004</c:v>
                </c:pt>
                <c:pt idx="32112">
                  <c:v>6.9164287499999997</c:v>
                </c:pt>
                <c:pt idx="32113">
                  <c:v>6.9167631250015997</c:v>
                </c:pt>
                <c:pt idx="32114">
                  <c:v>6.9172818750016001</c:v>
                </c:pt>
                <c:pt idx="32115">
                  <c:v>6.9176299999999999</c:v>
                </c:pt>
                <c:pt idx="32116">
                  <c:v>6.9180612500000001</c:v>
                </c:pt>
                <c:pt idx="32117">
                  <c:v>6.9185293750015999</c:v>
                </c:pt>
                <c:pt idx="32118">
                  <c:v>6.9189556250016002</c:v>
                </c:pt>
                <c:pt idx="32119">
                  <c:v>6.9193456250015997</c:v>
                </c:pt>
                <c:pt idx="32120">
                  <c:v>6.9197006250015995</c:v>
                </c:pt>
                <c:pt idx="32121">
                  <c:v>6.9202237499999999</c:v>
                </c:pt>
                <c:pt idx="32122">
                  <c:v>6.9207131250015994</c:v>
                </c:pt>
                <c:pt idx="32123">
                  <c:v>6.9210768750015994</c:v>
                </c:pt>
                <c:pt idx="32124">
                  <c:v>6.9215425000000002</c:v>
                </c:pt>
                <c:pt idx="32125">
                  <c:v>6.92186375</c:v>
                </c:pt>
                <c:pt idx="32126">
                  <c:v>6.9222981250015998</c:v>
                </c:pt>
                <c:pt idx="32127">
                  <c:v>6.9226706250015999</c:v>
                </c:pt>
                <c:pt idx="32128">
                  <c:v>6.9225356250015997</c:v>
                </c:pt>
                <c:pt idx="32129">
                  <c:v>6.9219712500000004</c:v>
                </c:pt>
                <c:pt idx="32130">
                  <c:v>6.9215962500000003</c:v>
                </c:pt>
                <c:pt idx="32131">
                  <c:v>6.9212643750015994</c:v>
                </c:pt>
                <c:pt idx="32132">
                  <c:v>6.9208768750015999</c:v>
                </c:pt>
                <c:pt idx="32133">
                  <c:v>6.9205143750015994</c:v>
                </c:pt>
                <c:pt idx="32134">
                  <c:v>6.9201756250016002</c:v>
                </c:pt>
                <c:pt idx="32135">
                  <c:v>6.9198181250015995</c:v>
                </c:pt>
                <c:pt idx="32136">
                  <c:v>6.9194793750015995</c:v>
                </c:pt>
                <c:pt idx="32137">
                  <c:v>6.9191487499999997</c:v>
                </c:pt>
                <c:pt idx="32138">
                  <c:v>6.9188087500000002</c:v>
                </c:pt>
                <c:pt idx="32139">
                  <c:v>6.9184868750015998</c:v>
                </c:pt>
                <c:pt idx="32140">
                  <c:v>6.9180950000000001</c:v>
                </c:pt>
                <c:pt idx="32141">
                  <c:v>6.9176824999999997</c:v>
                </c:pt>
                <c:pt idx="32142">
                  <c:v>6.9173162499999998</c:v>
                </c:pt>
                <c:pt idx="32143">
                  <c:v>6.9169812500000001</c:v>
                </c:pt>
                <c:pt idx="32144">
                  <c:v>6.9169562500000001</c:v>
                </c:pt>
                <c:pt idx="32145">
                  <c:v>6.9173468750015994</c:v>
                </c:pt>
                <c:pt idx="32146">
                  <c:v>6.9178931250015996</c:v>
                </c:pt>
                <c:pt idx="32147">
                  <c:v>6.9182806250016</c:v>
                </c:pt>
                <c:pt idx="32148">
                  <c:v>6.9186443750016</c:v>
                </c:pt>
                <c:pt idx="32149">
                  <c:v>6.9190731250016002</c:v>
                </c:pt>
                <c:pt idx="32150">
                  <c:v>6.9193981250015995</c:v>
                </c:pt>
                <c:pt idx="32151">
                  <c:v>6.9190093750015995</c:v>
                </c:pt>
                <c:pt idx="32152">
                  <c:v>6.9185412499999996</c:v>
                </c:pt>
                <c:pt idx="32153">
                  <c:v>6.9182068750015997</c:v>
                </c:pt>
                <c:pt idx="32154">
                  <c:v>6.9185518750016</c:v>
                </c:pt>
                <c:pt idx="32155">
                  <c:v>6.9189781250015994</c:v>
                </c:pt>
                <c:pt idx="32156">
                  <c:v>6.9193100000000003</c:v>
                </c:pt>
                <c:pt idx="32157">
                  <c:v>6.9196418750015996</c:v>
                </c:pt>
                <c:pt idx="32158">
                  <c:v>6.9200437499999996</c:v>
                </c:pt>
                <c:pt idx="32159">
                  <c:v>6.9203818750016</c:v>
                </c:pt>
                <c:pt idx="32160">
                  <c:v>6.9199962499999996</c:v>
                </c:pt>
                <c:pt idx="32161">
                  <c:v>6.9193662500000004</c:v>
                </c:pt>
                <c:pt idx="32162">
                  <c:v>6.9189962500000002</c:v>
                </c:pt>
                <c:pt idx="32163">
                  <c:v>6.9182081250016001</c:v>
                </c:pt>
                <c:pt idx="32164">
                  <c:v>6.9172843750016</c:v>
                </c:pt>
                <c:pt idx="32165">
                  <c:v>6.9163056250016002</c:v>
                </c:pt>
                <c:pt idx="32166">
                  <c:v>6.9152018750015998</c:v>
                </c:pt>
                <c:pt idx="32167">
                  <c:v>6.9142043750015993</c:v>
                </c:pt>
                <c:pt idx="32168">
                  <c:v>6.9131675000000001</c:v>
                </c:pt>
                <c:pt idx="32169">
                  <c:v>6.9120774999999997</c:v>
                </c:pt>
                <c:pt idx="32170">
                  <c:v>6.9111306250015998</c:v>
                </c:pt>
                <c:pt idx="32171">
                  <c:v>6.9103199999999996</c:v>
                </c:pt>
                <c:pt idx="32172">
                  <c:v>6.9094456250015996</c:v>
                </c:pt>
                <c:pt idx="32173">
                  <c:v>6.9089368750015998</c:v>
                </c:pt>
                <c:pt idx="32174">
                  <c:v>6.9085962500000004</c:v>
                </c:pt>
                <c:pt idx="32175">
                  <c:v>6.9082231250015997</c:v>
                </c:pt>
                <c:pt idx="32176">
                  <c:v>6.9077718750015995</c:v>
                </c:pt>
                <c:pt idx="32177">
                  <c:v>6.9074318750015999</c:v>
                </c:pt>
                <c:pt idx="32178">
                  <c:v>6.9075775000000004</c:v>
                </c:pt>
                <c:pt idx="32179">
                  <c:v>6.9080206250015994</c:v>
                </c:pt>
                <c:pt idx="32180">
                  <c:v>6.9083893750016001</c:v>
                </c:pt>
                <c:pt idx="32181">
                  <c:v>6.9085175000000003</c:v>
                </c:pt>
                <c:pt idx="32182">
                  <c:v>6.9089418750015996</c:v>
                </c:pt>
                <c:pt idx="32183">
                  <c:v>6.9094337499999998</c:v>
                </c:pt>
                <c:pt idx="32184">
                  <c:v>6.9097843750015997</c:v>
                </c:pt>
                <c:pt idx="32185">
                  <c:v>6.9101600000000003</c:v>
                </c:pt>
                <c:pt idx="32186">
                  <c:v>6.9106112499999997</c:v>
                </c:pt>
                <c:pt idx="32187">
                  <c:v>6.9109831250016001</c:v>
                </c:pt>
                <c:pt idx="32188">
                  <c:v>6.9114262499999999</c:v>
                </c:pt>
                <c:pt idx="32189">
                  <c:v>6.9118181250015995</c:v>
                </c:pt>
                <c:pt idx="32190">
                  <c:v>6.9122768750015995</c:v>
                </c:pt>
                <c:pt idx="32191">
                  <c:v>6.9126262499999998</c:v>
                </c:pt>
                <c:pt idx="32192">
                  <c:v>6.9129993750015997</c:v>
                </c:pt>
                <c:pt idx="32193">
                  <c:v>6.9134018750015995</c:v>
                </c:pt>
                <c:pt idx="32194">
                  <c:v>6.9138537500000004</c:v>
                </c:pt>
                <c:pt idx="32195">
                  <c:v>6.9141793750015994</c:v>
                </c:pt>
                <c:pt idx="32196">
                  <c:v>6.9144993750015997</c:v>
                </c:pt>
                <c:pt idx="32197">
                  <c:v>6.9147543750015998</c:v>
                </c:pt>
                <c:pt idx="32198">
                  <c:v>6.9153225000000003</c:v>
                </c:pt>
                <c:pt idx="32199">
                  <c:v>6.9156962499999999</c:v>
                </c:pt>
                <c:pt idx="32200">
                  <c:v>6.9161237499999997</c:v>
                </c:pt>
                <c:pt idx="32201">
                  <c:v>6.9165868750015997</c:v>
                </c:pt>
                <c:pt idx="32202">
                  <c:v>6.9170524999999996</c:v>
                </c:pt>
                <c:pt idx="32203">
                  <c:v>6.9175075000000001</c:v>
                </c:pt>
                <c:pt idx="32204">
                  <c:v>6.9179568750015994</c:v>
                </c:pt>
                <c:pt idx="32205">
                  <c:v>6.91841375</c:v>
                </c:pt>
                <c:pt idx="32206">
                  <c:v>6.9188493750015994</c:v>
                </c:pt>
                <c:pt idx="32207">
                  <c:v>6.9193375000000001</c:v>
                </c:pt>
                <c:pt idx="32208">
                  <c:v>6.9196906250015999</c:v>
                </c:pt>
                <c:pt idx="32209">
                  <c:v>6.9200843750015997</c:v>
                </c:pt>
                <c:pt idx="32210">
                  <c:v>6.9204887499999996</c:v>
                </c:pt>
                <c:pt idx="32211">
                  <c:v>6.9209250000000004</c:v>
                </c:pt>
                <c:pt idx="32212">
                  <c:v>6.9213687500000001</c:v>
                </c:pt>
                <c:pt idx="32213">
                  <c:v>6.9209512499999999</c:v>
                </c:pt>
                <c:pt idx="32214">
                  <c:v>6.9205718750015999</c:v>
                </c:pt>
                <c:pt idx="32215">
                  <c:v>6.9201943750016</c:v>
                </c:pt>
                <c:pt idx="32216">
                  <c:v>6.9198475000000004</c:v>
                </c:pt>
                <c:pt idx="32217">
                  <c:v>6.9193481250015996</c:v>
                </c:pt>
                <c:pt idx="32218">
                  <c:v>6.91888375</c:v>
                </c:pt>
                <c:pt idx="32219">
                  <c:v>6.9185587499999999</c:v>
                </c:pt>
                <c:pt idx="32220">
                  <c:v>6.9178106250016</c:v>
                </c:pt>
                <c:pt idx="32221">
                  <c:v>6.9174100000000003</c:v>
                </c:pt>
                <c:pt idx="32222">
                  <c:v>6.9169574999999996</c:v>
                </c:pt>
                <c:pt idx="32223">
                  <c:v>6.9163556250016001</c:v>
                </c:pt>
                <c:pt idx="32224">
                  <c:v>6.9157456250016001</c:v>
                </c:pt>
                <c:pt idx="32225">
                  <c:v>6.9150812500000001</c:v>
                </c:pt>
                <c:pt idx="32226">
                  <c:v>6.9142925000000002</c:v>
                </c:pt>
                <c:pt idx="32227">
                  <c:v>6.9136081250016002</c:v>
                </c:pt>
                <c:pt idx="32228">
                  <c:v>6.9128818750015997</c:v>
                </c:pt>
                <c:pt idx="32229">
                  <c:v>6.9121468750016</c:v>
                </c:pt>
                <c:pt idx="32230">
                  <c:v>6.9116074999999997</c:v>
                </c:pt>
                <c:pt idx="32231">
                  <c:v>6.91107125</c:v>
                </c:pt>
                <c:pt idx="32232">
                  <c:v>6.9105156250016</c:v>
                </c:pt>
                <c:pt idx="32233">
                  <c:v>6.9101324999999996</c:v>
                </c:pt>
                <c:pt idx="32234">
                  <c:v>6.9097781250015995</c:v>
                </c:pt>
                <c:pt idx="32235">
                  <c:v>6.9092793750016002</c:v>
                </c:pt>
                <c:pt idx="32236">
                  <c:v>6.9088574999999999</c:v>
                </c:pt>
                <c:pt idx="32237">
                  <c:v>6.9085324999999997</c:v>
                </c:pt>
                <c:pt idx="32238">
                  <c:v>6.9088643750015999</c:v>
                </c:pt>
                <c:pt idx="32239">
                  <c:v>6.9091843750016002</c:v>
                </c:pt>
                <c:pt idx="32240">
                  <c:v>6.9087831250015999</c:v>
                </c:pt>
                <c:pt idx="32241">
                  <c:v>6.9084418750015999</c:v>
                </c:pt>
                <c:pt idx="32242">
                  <c:v>6.9088906250016002</c:v>
                </c:pt>
                <c:pt idx="32243">
                  <c:v>6.9093756250015996</c:v>
                </c:pt>
                <c:pt idx="32244">
                  <c:v>6.9097243750016002</c:v>
                </c:pt>
                <c:pt idx="32245">
                  <c:v>6.9101749999999997</c:v>
                </c:pt>
                <c:pt idx="32246">
                  <c:v>6.9105512500000001</c:v>
                </c:pt>
                <c:pt idx="32247">
                  <c:v>6.9109837499999998</c:v>
                </c:pt>
                <c:pt idx="32248">
                  <c:v>6.9114212500000001</c:v>
                </c:pt>
                <c:pt idx="32249">
                  <c:v>6.9117743750015999</c:v>
                </c:pt>
                <c:pt idx="32250">
                  <c:v>6.9121662500000003</c:v>
                </c:pt>
                <c:pt idx="32251">
                  <c:v>6.9125837499999996</c:v>
                </c:pt>
                <c:pt idx="32252">
                  <c:v>6.9130643750015999</c:v>
                </c:pt>
                <c:pt idx="32253">
                  <c:v>6.9134562500000003</c:v>
                </c:pt>
                <c:pt idx="32254">
                  <c:v>6.9138218750015996</c:v>
                </c:pt>
                <c:pt idx="32255">
                  <c:v>6.9142456250016</c:v>
                </c:pt>
                <c:pt idx="32256">
                  <c:v>6.9147181250015999</c:v>
                </c:pt>
                <c:pt idx="32257">
                  <c:v>6.9151362499999998</c:v>
                </c:pt>
                <c:pt idx="32258">
                  <c:v>6.9154974999999999</c:v>
                </c:pt>
                <c:pt idx="32259">
                  <c:v>6.9158537500000001</c:v>
                </c:pt>
                <c:pt idx="32260">
                  <c:v>6.9163462500000001</c:v>
                </c:pt>
                <c:pt idx="32261">
                  <c:v>6.9166868750015995</c:v>
                </c:pt>
                <c:pt idx="32262">
                  <c:v>6.9170175</c:v>
                </c:pt>
                <c:pt idx="32263">
                  <c:v>6.9166456250015997</c:v>
                </c:pt>
                <c:pt idx="32264">
                  <c:v>6.9163224999999997</c:v>
                </c:pt>
                <c:pt idx="32265">
                  <c:v>6.9158087500000001</c:v>
                </c:pt>
                <c:pt idx="32266">
                  <c:v>6.9151931250015997</c:v>
                </c:pt>
                <c:pt idx="32267">
                  <c:v>6.9145406250015995</c:v>
                </c:pt>
                <c:pt idx="32268">
                  <c:v>6.9137768750015995</c:v>
                </c:pt>
                <c:pt idx="32269">
                  <c:v>6.9129918750016</c:v>
                </c:pt>
                <c:pt idx="32270">
                  <c:v>6.9123987500000004</c:v>
                </c:pt>
                <c:pt idx="32271">
                  <c:v>6.9118743750015996</c:v>
                </c:pt>
                <c:pt idx="32272">
                  <c:v>6.9112912499999997</c:v>
                </c:pt>
                <c:pt idx="32273">
                  <c:v>6.9107318750015994</c:v>
                </c:pt>
                <c:pt idx="32274">
                  <c:v>6.9102043750015998</c:v>
                </c:pt>
                <c:pt idx="32275">
                  <c:v>6.9097443750015994</c:v>
                </c:pt>
                <c:pt idx="32276">
                  <c:v>6.9092824999999998</c:v>
                </c:pt>
                <c:pt idx="32277">
                  <c:v>6.9089150000000004</c:v>
                </c:pt>
                <c:pt idx="32278">
                  <c:v>6.9085393750015998</c:v>
                </c:pt>
                <c:pt idx="32279">
                  <c:v>6.9079256250015995</c:v>
                </c:pt>
                <c:pt idx="32280">
                  <c:v>6.9074956250015997</c:v>
                </c:pt>
                <c:pt idx="32281">
                  <c:v>6.9070900000000002</c:v>
                </c:pt>
                <c:pt idx="32282">
                  <c:v>6.9067568750015997</c:v>
                </c:pt>
                <c:pt idx="32283">
                  <c:v>6.9064031250015994</c:v>
                </c:pt>
                <c:pt idx="32284">
                  <c:v>6.9059056250015995</c:v>
                </c:pt>
                <c:pt idx="32285">
                  <c:v>6.90539375</c:v>
                </c:pt>
                <c:pt idx="32286">
                  <c:v>6.9049581250015999</c:v>
                </c:pt>
                <c:pt idx="32287">
                  <c:v>6.9046381250015996</c:v>
                </c:pt>
                <c:pt idx="32288">
                  <c:v>6.9042643750016</c:v>
                </c:pt>
                <c:pt idx="32289">
                  <c:v>6.9036656250016</c:v>
                </c:pt>
                <c:pt idx="32290">
                  <c:v>6.9032143750015997</c:v>
                </c:pt>
                <c:pt idx="32291">
                  <c:v>6.9027987499999997</c:v>
                </c:pt>
                <c:pt idx="32292">
                  <c:v>6.9024031250015998</c:v>
                </c:pt>
                <c:pt idx="32293">
                  <c:v>6.9021781250015994</c:v>
                </c:pt>
                <c:pt idx="32294">
                  <c:v>6.9025550000000004</c:v>
                </c:pt>
                <c:pt idx="32295">
                  <c:v>6.9028981250015997</c:v>
                </c:pt>
                <c:pt idx="32296">
                  <c:v>6.9032806250015994</c:v>
                </c:pt>
                <c:pt idx="32297">
                  <c:v>6.9036918750015994</c:v>
                </c:pt>
                <c:pt idx="32298">
                  <c:v>6.9041187500000003</c:v>
                </c:pt>
                <c:pt idx="32299">
                  <c:v>6.9044418750015994</c:v>
                </c:pt>
                <c:pt idx="32300">
                  <c:v>6.9047756250015997</c:v>
                </c:pt>
                <c:pt idx="32301">
                  <c:v>6.9051375000000004</c:v>
                </c:pt>
                <c:pt idx="32302">
                  <c:v>6.9055562500000001</c:v>
                </c:pt>
                <c:pt idx="32303">
                  <c:v>6.9059843750015997</c:v>
                </c:pt>
                <c:pt idx="32304">
                  <c:v>6.9063587499999999</c:v>
                </c:pt>
                <c:pt idx="32305">
                  <c:v>6.9067143750015996</c:v>
                </c:pt>
                <c:pt idx="32306">
                  <c:v>6.9071168750015994</c:v>
                </c:pt>
                <c:pt idx="32307">
                  <c:v>6.9074693750015994</c:v>
                </c:pt>
                <c:pt idx="32308">
                  <c:v>6.9078437499999996</c:v>
                </c:pt>
                <c:pt idx="32309">
                  <c:v>6.9082543750015999</c:v>
                </c:pt>
                <c:pt idx="32310">
                  <c:v>6.9086924999999999</c:v>
                </c:pt>
                <c:pt idx="32311">
                  <c:v>6.9092324999999999</c:v>
                </c:pt>
                <c:pt idx="32312">
                  <c:v>6.9095818750015994</c:v>
                </c:pt>
                <c:pt idx="32313">
                  <c:v>6.9099950000000003</c:v>
                </c:pt>
                <c:pt idx="32314">
                  <c:v>6.9104262500000004</c:v>
                </c:pt>
                <c:pt idx="32315">
                  <c:v>6.9108756250015997</c:v>
                </c:pt>
                <c:pt idx="32316">
                  <c:v>6.9113575000000003</c:v>
                </c:pt>
                <c:pt idx="32317">
                  <c:v>6.9117199999999999</c:v>
                </c:pt>
                <c:pt idx="32318">
                  <c:v>6.9121793750015996</c:v>
                </c:pt>
                <c:pt idx="32319">
                  <c:v>6.9126406250015995</c:v>
                </c:pt>
                <c:pt idx="32320">
                  <c:v>6.9131181250016001</c:v>
                </c:pt>
                <c:pt idx="32321">
                  <c:v>6.9135318750015999</c:v>
                </c:pt>
                <c:pt idx="32322">
                  <c:v>6.9140449999999998</c:v>
                </c:pt>
                <c:pt idx="32323">
                  <c:v>6.9144649999999999</c:v>
                </c:pt>
                <c:pt idx="32324">
                  <c:v>6.9149612500000002</c:v>
                </c:pt>
                <c:pt idx="32325">
                  <c:v>6.9153775</c:v>
                </c:pt>
                <c:pt idx="32326">
                  <c:v>6.9158281250015996</c:v>
                </c:pt>
                <c:pt idx="32327">
                  <c:v>6.9163375</c:v>
                </c:pt>
                <c:pt idx="32328">
                  <c:v>6.9168262499999997</c:v>
                </c:pt>
                <c:pt idx="32329">
                  <c:v>6.9171506250016002</c:v>
                </c:pt>
                <c:pt idx="32330">
                  <c:v>6.9174718750016</c:v>
                </c:pt>
                <c:pt idx="32331">
                  <c:v>6.9171649999999998</c:v>
                </c:pt>
                <c:pt idx="32332">
                  <c:v>6.9167325000000002</c:v>
                </c:pt>
                <c:pt idx="32333">
                  <c:v>6.9162131250016001</c:v>
                </c:pt>
                <c:pt idx="32334">
                  <c:v>6.9156556250015999</c:v>
                </c:pt>
                <c:pt idx="32335">
                  <c:v>6.9150506250015997</c:v>
                </c:pt>
                <c:pt idx="32336">
                  <c:v>6.9145193750015999</c:v>
                </c:pt>
                <c:pt idx="32337">
                  <c:v>6.91395625</c:v>
                </c:pt>
                <c:pt idx="32338">
                  <c:v>6.9135900000000001</c:v>
                </c:pt>
                <c:pt idx="32339">
                  <c:v>6.9129275000000003</c:v>
                </c:pt>
                <c:pt idx="32340">
                  <c:v>6.9123443750015996</c:v>
                </c:pt>
                <c:pt idx="32341">
                  <c:v>6.9119025000000001</c:v>
                </c:pt>
                <c:pt idx="32342">
                  <c:v>6.9114224999999996</c:v>
                </c:pt>
                <c:pt idx="32343">
                  <c:v>6.9108900000000002</c:v>
                </c:pt>
                <c:pt idx="32344">
                  <c:v>6.9103056250015999</c:v>
                </c:pt>
                <c:pt idx="32345">
                  <c:v>6.9098706250015995</c:v>
                </c:pt>
                <c:pt idx="32346">
                  <c:v>6.90951</c:v>
                </c:pt>
                <c:pt idx="32347">
                  <c:v>6.9091106250015999</c:v>
                </c:pt>
                <c:pt idx="32348">
                  <c:v>6.9084587500000003</c:v>
                </c:pt>
                <c:pt idx="32349">
                  <c:v>6.9080124999999999</c:v>
                </c:pt>
                <c:pt idx="32350">
                  <c:v>6.9076437500000001</c:v>
                </c:pt>
                <c:pt idx="32351">
                  <c:v>6.9073118750016</c:v>
                </c:pt>
                <c:pt idx="32352">
                  <c:v>6.9069456250016001</c:v>
                </c:pt>
                <c:pt idx="32353">
                  <c:v>6.9064881250015997</c:v>
                </c:pt>
                <c:pt idx="32354">
                  <c:v>6.9060750000000004</c:v>
                </c:pt>
                <c:pt idx="32355">
                  <c:v>6.9056937500000002</c:v>
                </c:pt>
                <c:pt idx="32356">
                  <c:v>6.9052712500000002</c:v>
                </c:pt>
                <c:pt idx="32357">
                  <c:v>6.9052731250015995</c:v>
                </c:pt>
                <c:pt idx="32358">
                  <c:v>6.9057475000000004</c:v>
                </c:pt>
                <c:pt idx="32359">
                  <c:v>6.9061043750015996</c:v>
                </c:pt>
                <c:pt idx="32360">
                  <c:v>6.90642625</c:v>
                </c:pt>
                <c:pt idx="32361">
                  <c:v>6.9067924999999999</c:v>
                </c:pt>
                <c:pt idx="32362">
                  <c:v>6.9071187500000004</c:v>
                </c:pt>
                <c:pt idx="32363">
                  <c:v>6.9075887500000004</c:v>
                </c:pt>
                <c:pt idx="32364">
                  <c:v>6.9080450000000004</c:v>
                </c:pt>
                <c:pt idx="32365">
                  <c:v>6.9084062499999996</c:v>
                </c:pt>
                <c:pt idx="32366">
                  <c:v>6.9088812500000003</c:v>
                </c:pt>
                <c:pt idx="32367">
                  <c:v>6.9093625000000003</c:v>
                </c:pt>
                <c:pt idx="32368">
                  <c:v>6.9097943750016002</c:v>
                </c:pt>
                <c:pt idx="32369">
                  <c:v>6.9099756250016</c:v>
                </c:pt>
                <c:pt idx="32370">
                  <c:v>6.9102499999999996</c:v>
                </c:pt>
                <c:pt idx="32371">
                  <c:v>6.9106318750015996</c:v>
                </c:pt>
                <c:pt idx="32372">
                  <c:v>6.9110193750016</c:v>
                </c:pt>
                <c:pt idx="32373">
                  <c:v>6.9106168750016002</c:v>
                </c:pt>
                <c:pt idx="32374">
                  <c:v>6.9102806250016</c:v>
                </c:pt>
                <c:pt idx="32375">
                  <c:v>6.9096275</c:v>
                </c:pt>
                <c:pt idx="32376">
                  <c:v>6.9091137500000004</c:v>
                </c:pt>
                <c:pt idx="32377">
                  <c:v>6.9085243750015994</c:v>
                </c:pt>
                <c:pt idx="32378">
                  <c:v>6.9079006250015995</c:v>
                </c:pt>
                <c:pt idx="32379">
                  <c:v>6.9071112499999998</c:v>
                </c:pt>
                <c:pt idx="32380">
                  <c:v>6.9065050000000001</c:v>
                </c:pt>
                <c:pt idx="32381">
                  <c:v>6.9059931250015998</c:v>
                </c:pt>
                <c:pt idx="32382">
                  <c:v>6.9053250000000004</c:v>
                </c:pt>
                <c:pt idx="32383">
                  <c:v>6.9047693750015995</c:v>
                </c:pt>
                <c:pt idx="32384">
                  <c:v>6.9041474999999997</c:v>
                </c:pt>
                <c:pt idx="32385">
                  <c:v>6.9034443750015999</c:v>
                </c:pt>
                <c:pt idx="32386">
                  <c:v>6.9029918750016002</c:v>
                </c:pt>
                <c:pt idx="32387">
                  <c:v>6.9026062499999998</c:v>
                </c:pt>
                <c:pt idx="32388">
                  <c:v>6.9021625000000002</c:v>
                </c:pt>
                <c:pt idx="32389">
                  <c:v>6.9018231250015996</c:v>
                </c:pt>
                <c:pt idx="32390">
                  <c:v>6.9014474999999997</c:v>
                </c:pt>
                <c:pt idx="32391">
                  <c:v>6.9010837499999997</c:v>
                </c:pt>
                <c:pt idx="32392">
                  <c:v>6.9006268750016</c:v>
                </c:pt>
                <c:pt idx="32393">
                  <c:v>6.9002999999999997</c:v>
                </c:pt>
                <c:pt idx="32394">
                  <c:v>6.8998918750015994</c:v>
                </c:pt>
                <c:pt idx="32395">
                  <c:v>6.8995581250016</c:v>
                </c:pt>
                <c:pt idx="32396">
                  <c:v>6.8991793750015997</c:v>
                </c:pt>
                <c:pt idx="32397">
                  <c:v>6.8986637499999999</c:v>
                </c:pt>
                <c:pt idx="32398">
                  <c:v>6.8982031250015998</c:v>
                </c:pt>
                <c:pt idx="32399">
                  <c:v>6.8978450000000002</c:v>
                </c:pt>
                <c:pt idx="32400">
                  <c:v>6.8982124999999996</c:v>
                </c:pt>
                <c:pt idx="32401">
                  <c:v>6.8985443750015998</c:v>
                </c:pt>
                <c:pt idx="32402">
                  <c:v>6.8990637499999998</c:v>
                </c:pt>
                <c:pt idx="32403">
                  <c:v>6.8993900000000004</c:v>
                </c:pt>
                <c:pt idx="32404">
                  <c:v>6.8998274999999998</c:v>
                </c:pt>
                <c:pt idx="32405">
                  <c:v>6.9003562499999997</c:v>
                </c:pt>
                <c:pt idx="32406">
                  <c:v>6.9007987499999999</c:v>
                </c:pt>
                <c:pt idx="32407">
                  <c:v>6.9012056250015998</c:v>
                </c:pt>
                <c:pt idx="32408">
                  <c:v>6.9010331250016002</c:v>
                </c:pt>
                <c:pt idx="32409">
                  <c:v>6.9014637499999996</c:v>
                </c:pt>
                <c:pt idx="32410">
                  <c:v>6.9018262500000001</c:v>
                </c:pt>
                <c:pt idx="32411">
                  <c:v>6.9022699999999997</c:v>
                </c:pt>
                <c:pt idx="32412">
                  <c:v>6.9026462500000001</c:v>
                </c:pt>
                <c:pt idx="32413">
                  <c:v>6.9031362500000002</c:v>
                </c:pt>
                <c:pt idx="32414">
                  <c:v>6.9036406250016</c:v>
                </c:pt>
                <c:pt idx="32415">
                  <c:v>6.9040968750016001</c:v>
                </c:pt>
                <c:pt idx="32416">
                  <c:v>6.9045768750015997</c:v>
                </c:pt>
                <c:pt idx="32417">
                  <c:v>6.9051099999999996</c:v>
                </c:pt>
                <c:pt idx="32418">
                  <c:v>6.9055774999999997</c:v>
                </c:pt>
                <c:pt idx="32419">
                  <c:v>6.9060906250015996</c:v>
                </c:pt>
                <c:pt idx="32420">
                  <c:v>6.9065500000000002</c:v>
                </c:pt>
                <c:pt idx="32421">
                  <c:v>6.9070018750015993</c:v>
                </c:pt>
                <c:pt idx="32422">
                  <c:v>6.9074531250015996</c:v>
                </c:pt>
                <c:pt idx="32423">
                  <c:v>6.9079418750016002</c:v>
                </c:pt>
                <c:pt idx="32424">
                  <c:v>6.9083787499999998</c:v>
                </c:pt>
                <c:pt idx="32425">
                  <c:v>6.9087199999999998</c:v>
                </c:pt>
                <c:pt idx="32426">
                  <c:v>6.9091781250016</c:v>
                </c:pt>
                <c:pt idx="32427">
                  <c:v>6.9097</c:v>
                </c:pt>
                <c:pt idx="32428">
                  <c:v>6.9102706250015995</c:v>
                </c:pt>
                <c:pt idx="32429">
                  <c:v>6.9107475000000003</c:v>
                </c:pt>
                <c:pt idx="32430">
                  <c:v>6.9111987499999996</c:v>
                </c:pt>
                <c:pt idx="32431">
                  <c:v>6.9116074999999997</c:v>
                </c:pt>
                <c:pt idx="32432">
                  <c:v>6.9120375000000003</c:v>
                </c:pt>
                <c:pt idx="32433">
                  <c:v>6.9120125000000003</c:v>
                </c:pt>
                <c:pt idx="32434">
                  <c:v>6.9114843750016002</c:v>
                </c:pt>
                <c:pt idx="32435">
                  <c:v>6.911035</c:v>
                </c:pt>
                <c:pt idx="32436">
                  <c:v>6.9105593750015997</c:v>
                </c:pt>
                <c:pt idx="32437">
                  <c:v>6.9100637499999999</c:v>
                </c:pt>
                <c:pt idx="32438">
                  <c:v>6.90956875</c:v>
                </c:pt>
                <c:pt idx="32439">
                  <c:v>6.9092056250015998</c:v>
                </c:pt>
                <c:pt idx="32440">
                  <c:v>6.9086681250015998</c:v>
                </c:pt>
                <c:pt idx="32441">
                  <c:v>6.9082262500000002</c:v>
                </c:pt>
                <c:pt idx="32442">
                  <c:v>6.9077574999999998</c:v>
                </c:pt>
                <c:pt idx="32443">
                  <c:v>6.9081906250016001</c:v>
                </c:pt>
                <c:pt idx="32444">
                  <c:v>6.9085206250016</c:v>
                </c:pt>
                <c:pt idx="32445">
                  <c:v>6.9089349999999996</c:v>
                </c:pt>
                <c:pt idx="32446">
                  <c:v>6.9093537500000002</c:v>
                </c:pt>
                <c:pt idx="32447">
                  <c:v>6.9098106250016</c:v>
                </c:pt>
                <c:pt idx="32448">
                  <c:v>6.9101868750015996</c:v>
                </c:pt>
                <c:pt idx="32449">
                  <c:v>6.9105949999999998</c:v>
                </c:pt>
                <c:pt idx="32450">
                  <c:v>6.9109431250015998</c:v>
                </c:pt>
                <c:pt idx="32451">
                  <c:v>6.9112675000000001</c:v>
                </c:pt>
                <c:pt idx="32452">
                  <c:v>6.9107518750015995</c:v>
                </c:pt>
                <c:pt idx="32453">
                  <c:v>6.9103462499999999</c:v>
                </c:pt>
                <c:pt idx="32454">
                  <c:v>6.9099306250015999</c:v>
                </c:pt>
                <c:pt idx="32455">
                  <c:v>6.9099237499999999</c:v>
                </c:pt>
                <c:pt idx="32456">
                  <c:v>6.9093581250015994</c:v>
                </c:pt>
                <c:pt idx="32457">
                  <c:v>6.9086737500000002</c:v>
                </c:pt>
                <c:pt idx="32458">
                  <c:v>6.9080887500000001</c:v>
                </c:pt>
                <c:pt idx="32459">
                  <c:v>6.9073962499999997</c:v>
                </c:pt>
                <c:pt idx="32460">
                  <c:v>6.9066187499999998</c:v>
                </c:pt>
                <c:pt idx="32461">
                  <c:v>6.9057512499999998</c:v>
                </c:pt>
                <c:pt idx="32462">
                  <c:v>6.9048681250015997</c:v>
                </c:pt>
                <c:pt idx="32463">
                  <c:v>6.9037424999999999</c:v>
                </c:pt>
                <c:pt idx="32464">
                  <c:v>6.9026631250015997</c:v>
                </c:pt>
                <c:pt idx="32465">
                  <c:v>6.9017212499999996</c:v>
                </c:pt>
                <c:pt idx="32466">
                  <c:v>6.9007537499999998</c:v>
                </c:pt>
                <c:pt idx="32467">
                  <c:v>6.8998106250015994</c:v>
                </c:pt>
                <c:pt idx="32468">
                  <c:v>6.8990756250015997</c:v>
                </c:pt>
                <c:pt idx="32469">
                  <c:v>6.8984512499999999</c:v>
                </c:pt>
                <c:pt idx="32470">
                  <c:v>6.8978556250015997</c:v>
                </c:pt>
                <c:pt idx="32471">
                  <c:v>6.8973943750015998</c:v>
                </c:pt>
                <c:pt idx="32472">
                  <c:v>6.8969818750015994</c:v>
                </c:pt>
                <c:pt idx="32473">
                  <c:v>6.8965343750015995</c:v>
                </c:pt>
                <c:pt idx="32474">
                  <c:v>6.8961562499999998</c:v>
                </c:pt>
                <c:pt idx="32475">
                  <c:v>6.8957687500000002</c:v>
                </c:pt>
                <c:pt idx="32476">
                  <c:v>6.8956225</c:v>
                </c:pt>
                <c:pt idx="32477">
                  <c:v>6.8959875000000004</c:v>
                </c:pt>
                <c:pt idx="32478">
                  <c:v>6.8963287500000003</c:v>
                </c:pt>
                <c:pt idx="32479">
                  <c:v>6.8967268750016002</c:v>
                </c:pt>
                <c:pt idx="32480">
                  <c:v>6.8970956250016</c:v>
                </c:pt>
                <c:pt idx="32481">
                  <c:v>6.8974487499999997</c:v>
                </c:pt>
                <c:pt idx="32482">
                  <c:v>6.8977899999999996</c:v>
                </c:pt>
                <c:pt idx="32483">
                  <c:v>6.8981325</c:v>
                </c:pt>
                <c:pt idx="32484">
                  <c:v>6.8985731250016</c:v>
                </c:pt>
                <c:pt idx="32485">
                  <c:v>6.8989612500000002</c:v>
                </c:pt>
                <c:pt idx="32486">
                  <c:v>6.8992906250015995</c:v>
                </c:pt>
                <c:pt idx="32487">
                  <c:v>6.8997956250015999</c:v>
                </c:pt>
                <c:pt idx="32488">
                  <c:v>6.9002074999999996</c:v>
                </c:pt>
                <c:pt idx="32489">
                  <c:v>6.9005637499999999</c:v>
                </c:pt>
                <c:pt idx="32490">
                  <c:v>6.9008981250015999</c:v>
                </c:pt>
                <c:pt idx="32491">
                  <c:v>6.9012956250016</c:v>
                </c:pt>
                <c:pt idx="32492">
                  <c:v>6.9017512500000002</c:v>
                </c:pt>
                <c:pt idx="32493">
                  <c:v>6.902075</c:v>
                </c:pt>
                <c:pt idx="32494">
                  <c:v>6.9024793750016</c:v>
                </c:pt>
                <c:pt idx="32495">
                  <c:v>6.9028343750015999</c:v>
                </c:pt>
                <c:pt idx="32496">
                  <c:v>6.9032200000000001</c:v>
                </c:pt>
                <c:pt idx="32497">
                  <c:v>6.9036974999999998</c:v>
                </c:pt>
                <c:pt idx="32498">
                  <c:v>6.9041806250016</c:v>
                </c:pt>
                <c:pt idx="32499">
                  <c:v>6.9045174999999999</c:v>
                </c:pt>
                <c:pt idx="32500">
                  <c:v>6.9048706250015996</c:v>
                </c:pt>
                <c:pt idx="32501">
                  <c:v>6.9051912499999997</c:v>
                </c:pt>
                <c:pt idx="32502">
                  <c:v>6.9055756250015996</c:v>
                </c:pt>
                <c:pt idx="32503">
                  <c:v>6.9060731250015994</c:v>
                </c:pt>
                <c:pt idx="32504">
                  <c:v>6.9064362499999996</c:v>
                </c:pt>
                <c:pt idx="32505">
                  <c:v>6.9068500000000004</c:v>
                </c:pt>
                <c:pt idx="32506">
                  <c:v>6.9074712500000004</c:v>
                </c:pt>
                <c:pt idx="32507">
                  <c:v>6.9080025000000003</c:v>
                </c:pt>
                <c:pt idx="32508">
                  <c:v>6.9083368750015994</c:v>
                </c:pt>
                <c:pt idx="32509">
                  <c:v>6.9088987499999996</c:v>
                </c:pt>
                <c:pt idx="32510">
                  <c:v>6.9094193750016002</c:v>
                </c:pt>
                <c:pt idx="32511">
                  <c:v>6.9099449999999996</c:v>
                </c:pt>
                <c:pt idx="32512">
                  <c:v>6.9104056250015997</c:v>
                </c:pt>
                <c:pt idx="32513">
                  <c:v>6.9107668750015998</c:v>
                </c:pt>
                <c:pt idx="32514">
                  <c:v>6.9112468750015994</c:v>
                </c:pt>
                <c:pt idx="32515">
                  <c:v>6.9115900000000003</c:v>
                </c:pt>
                <c:pt idx="32516">
                  <c:v>6.9112668750015995</c:v>
                </c:pt>
                <c:pt idx="32517">
                  <c:v>6.9107868750015999</c:v>
                </c:pt>
                <c:pt idx="32518">
                  <c:v>6.9103781250015999</c:v>
                </c:pt>
                <c:pt idx="32519">
                  <c:v>6.9096349999999997</c:v>
                </c:pt>
                <c:pt idx="32520">
                  <c:v>6.9091506250016002</c:v>
                </c:pt>
                <c:pt idx="32521">
                  <c:v>6.9085937499999996</c:v>
                </c:pt>
                <c:pt idx="32522">
                  <c:v>6.9079906250015997</c:v>
                </c:pt>
                <c:pt idx="32523">
                  <c:v>6.9074200000000001</c:v>
                </c:pt>
                <c:pt idx="32524">
                  <c:v>6.9066856250016002</c:v>
                </c:pt>
                <c:pt idx="32525">
                  <c:v>6.9058343750016</c:v>
                </c:pt>
                <c:pt idx="32526">
                  <c:v>6.9050493750015995</c:v>
                </c:pt>
                <c:pt idx="32527">
                  <c:v>6.9042256250016001</c:v>
                </c:pt>
                <c:pt idx="32528">
                  <c:v>6.9034806250015999</c:v>
                </c:pt>
                <c:pt idx="32529">
                  <c:v>6.9029674999999999</c:v>
                </c:pt>
                <c:pt idx="32530">
                  <c:v>6.9024931250015999</c:v>
                </c:pt>
                <c:pt idx="32531">
                  <c:v>6.9020293750016002</c:v>
                </c:pt>
                <c:pt idx="32532">
                  <c:v>6.9016856250015994</c:v>
                </c:pt>
                <c:pt idx="32533">
                  <c:v>6.9013237500000004</c:v>
                </c:pt>
                <c:pt idx="32534">
                  <c:v>6.9009124999999996</c:v>
                </c:pt>
                <c:pt idx="32535">
                  <c:v>6.9005099999999997</c:v>
                </c:pt>
                <c:pt idx="32536">
                  <c:v>6.8999674999999998</c:v>
                </c:pt>
                <c:pt idx="32537">
                  <c:v>6.8995343750015996</c:v>
                </c:pt>
                <c:pt idx="32538">
                  <c:v>6.8991812499999998</c:v>
                </c:pt>
                <c:pt idx="32539">
                  <c:v>6.8985456250016002</c:v>
                </c:pt>
                <c:pt idx="32540">
                  <c:v>6.8981543750015994</c:v>
                </c:pt>
                <c:pt idx="32541">
                  <c:v>6.8977943750015998</c:v>
                </c:pt>
                <c:pt idx="32542">
                  <c:v>6.898155</c:v>
                </c:pt>
                <c:pt idx="32543">
                  <c:v>6.8984806250016</c:v>
                </c:pt>
                <c:pt idx="32544">
                  <c:v>6.8988699999999996</c:v>
                </c:pt>
                <c:pt idx="32545">
                  <c:v>6.8992506250016001</c:v>
                </c:pt>
                <c:pt idx="32546">
                  <c:v>6.8997324999999998</c:v>
                </c:pt>
                <c:pt idx="32547">
                  <c:v>6.9002268750016</c:v>
                </c:pt>
                <c:pt idx="32548">
                  <c:v>6.9005862499999999</c:v>
                </c:pt>
                <c:pt idx="32549">
                  <c:v>6.9009687499999997</c:v>
                </c:pt>
                <c:pt idx="32550">
                  <c:v>6.9013043750016001</c:v>
                </c:pt>
                <c:pt idx="32551">
                  <c:v>6.9017375000000003</c:v>
                </c:pt>
                <c:pt idx="32552">
                  <c:v>6.9022012500000001</c:v>
                </c:pt>
                <c:pt idx="32553">
                  <c:v>6.9025606250016001</c:v>
                </c:pt>
                <c:pt idx="32554">
                  <c:v>6.90288375</c:v>
                </c:pt>
                <c:pt idx="32555">
                  <c:v>6.9033912500000003</c:v>
                </c:pt>
                <c:pt idx="32556">
                  <c:v>6.9037212500000003</c:v>
                </c:pt>
                <c:pt idx="32557">
                  <c:v>6.9041662500000003</c:v>
                </c:pt>
                <c:pt idx="32558">
                  <c:v>6.9045543750015996</c:v>
                </c:pt>
                <c:pt idx="32559">
                  <c:v>6.9049893750016</c:v>
                </c:pt>
                <c:pt idx="32560">
                  <c:v>6.9054993750015994</c:v>
                </c:pt>
                <c:pt idx="32561">
                  <c:v>6.9058981250015998</c:v>
                </c:pt>
                <c:pt idx="32562">
                  <c:v>6.9062768750016001</c:v>
                </c:pt>
                <c:pt idx="32563">
                  <c:v>6.9067412499999996</c:v>
                </c:pt>
                <c:pt idx="32564">
                  <c:v>6.9071462500000003</c:v>
                </c:pt>
                <c:pt idx="32565">
                  <c:v>6.9075818750015996</c:v>
                </c:pt>
                <c:pt idx="32566">
                  <c:v>6.9080181250015995</c:v>
                </c:pt>
                <c:pt idx="32567">
                  <c:v>6.9085762500000003</c:v>
                </c:pt>
                <c:pt idx="32568">
                  <c:v>6.9089012500000004</c:v>
                </c:pt>
                <c:pt idx="32569">
                  <c:v>6.9092468750015996</c:v>
                </c:pt>
                <c:pt idx="32570">
                  <c:v>6.9096149999999996</c:v>
                </c:pt>
                <c:pt idx="32571">
                  <c:v>6.9100181250016002</c:v>
                </c:pt>
                <c:pt idx="32572">
                  <c:v>6.9103487499999998</c:v>
                </c:pt>
                <c:pt idx="32573">
                  <c:v>6.9107331250015998</c:v>
                </c:pt>
                <c:pt idx="32574">
                  <c:v>6.9112724999999999</c:v>
                </c:pt>
                <c:pt idx="32575">
                  <c:v>6.9116625000000003</c:v>
                </c:pt>
                <c:pt idx="32576">
                  <c:v>6.9114162500000003</c:v>
                </c:pt>
                <c:pt idx="32577">
                  <c:v>6.9110512499999999</c:v>
                </c:pt>
                <c:pt idx="32578">
                  <c:v>6.9102674999999998</c:v>
                </c:pt>
                <c:pt idx="32579">
                  <c:v>6.9095612500000003</c:v>
                </c:pt>
                <c:pt idx="32580">
                  <c:v>6.9086431250015998</c:v>
                </c:pt>
                <c:pt idx="32581">
                  <c:v>6.9076124999999999</c:v>
                </c:pt>
                <c:pt idx="32582">
                  <c:v>6.9064687500000002</c:v>
                </c:pt>
                <c:pt idx="32583">
                  <c:v>6.9052456250015997</c:v>
                </c:pt>
                <c:pt idx="32584">
                  <c:v>6.9039781250015997</c:v>
                </c:pt>
                <c:pt idx="32585">
                  <c:v>6.9026887500000003</c:v>
                </c:pt>
                <c:pt idx="32586">
                  <c:v>6.9014875</c:v>
                </c:pt>
                <c:pt idx="32587">
                  <c:v>6.9002999999999997</c:v>
                </c:pt>
                <c:pt idx="32588">
                  <c:v>6.8992374999999999</c:v>
                </c:pt>
                <c:pt idx="32589">
                  <c:v>6.8984525000000003</c:v>
                </c:pt>
                <c:pt idx="32590">
                  <c:v>6.8978743750015994</c:v>
                </c:pt>
                <c:pt idx="32591">
                  <c:v>6.8973437500000001</c:v>
                </c:pt>
                <c:pt idx="32592">
                  <c:v>6.8969474999999996</c:v>
                </c:pt>
                <c:pt idx="32593">
                  <c:v>6.8964906250015998</c:v>
                </c:pt>
                <c:pt idx="32594">
                  <c:v>6.8960131250016001</c:v>
                </c:pt>
                <c:pt idx="32595">
                  <c:v>6.89563375</c:v>
                </c:pt>
                <c:pt idx="32596">
                  <c:v>6.8951824999999998</c:v>
                </c:pt>
                <c:pt idx="32597">
                  <c:v>6.8948106250015995</c:v>
                </c:pt>
                <c:pt idx="32598">
                  <c:v>6.8944324999999997</c:v>
                </c:pt>
                <c:pt idx="32599">
                  <c:v>6.8938393750015994</c:v>
                </c:pt>
                <c:pt idx="32600">
                  <c:v>6.8931906250015995</c:v>
                </c:pt>
                <c:pt idx="32601">
                  <c:v>6.8925875000000003</c:v>
                </c:pt>
                <c:pt idx="32602">
                  <c:v>6.8919350000000001</c:v>
                </c:pt>
                <c:pt idx="32603">
                  <c:v>6.8913987499999996</c:v>
                </c:pt>
                <c:pt idx="32604">
                  <c:v>6.8909506250015999</c:v>
                </c:pt>
                <c:pt idx="32605">
                  <c:v>6.8904193750016001</c:v>
                </c:pt>
                <c:pt idx="32606">
                  <c:v>6.8899499999999998</c:v>
                </c:pt>
                <c:pt idx="32607">
                  <c:v>6.8895456250015998</c:v>
                </c:pt>
                <c:pt idx="32608">
                  <c:v>6.8891912499999997</c:v>
                </c:pt>
                <c:pt idx="32609">
                  <c:v>6.8892587499999998</c:v>
                </c:pt>
                <c:pt idx="32610">
                  <c:v>6.8896356250016</c:v>
                </c:pt>
                <c:pt idx="32611">
                  <c:v>6.8900581250016</c:v>
                </c:pt>
                <c:pt idx="32612">
                  <c:v>6.89037875</c:v>
                </c:pt>
                <c:pt idx="32613">
                  <c:v>6.8907068750015998</c:v>
                </c:pt>
                <c:pt idx="32614">
                  <c:v>6.8911268750015999</c:v>
                </c:pt>
                <c:pt idx="32615">
                  <c:v>6.89155125</c:v>
                </c:pt>
                <c:pt idx="32616">
                  <c:v>6.8920068750015995</c:v>
                </c:pt>
                <c:pt idx="32617">
                  <c:v>6.8924837500000002</c:v>
                </c:pt>
                <c:pt idx="32618">
                  <c:v>6.8928068750015994</c:v>
                </c:pt>
                <c:pt idx="32619">
                  <c:v>6.8931674999999997</c:v>
                </c:pt>
                <c:pt idx="32620">
                  <c:v>6.8936299999999999</c:v>
                </c:pt>
                <c:pt idx="32621">
                  <c:v>6.8940331250015996</c:v>
                </c:pt>
                <c:pt idx="32622">
                  <c:v>6.8943937499999999</c:v>
                </c:pt>
                <c:pt idx="32623">
                  <c:v>6.8947537499999996</c:v>
                </c:pt>
                <c:pt idx="32624">
                  <c:v>6.8952806250015994</c:v>
                </c:pt>
                <c:pt idx="32625">
                  <c:v>6.8956881250016</c:v>
                </c:pt>
                <c:pt idx="32626">
                  <c:v>6.8960812499999999</c:v>
                </c:pt>
                <c:pt idx="32627">
                  <c:v>6.8965800000000002</c:v>
                </c:pt>
                <c:pt idx="32628">
                  <c:v>6.8970675000000004</c:v>
                </c:pt>
                <c:pt idx="32629">
                  <c:v>6.8974068750016002</c:v>
                </c:pt>
                <c:pt idx="32630">
                  <c:v>6.8979299999999997</c:v>
                </c:pt>
                <c:pt idx="32631">
                  <c:v>6.8983606250016001</c:v>
                </c:pt>
                <c:pt idx="32632">
                  <c:v>6.8988025000000004</c:v>
                </c:pt>
                <c:pt idx="32633">
                  <c:v>6.8992587500000004</c:v>
                </c:pt>
                <c:pt idx="32634">
                  <c:v>6.8996412500000002</c:v>
                </c:pt>
                <c:pt idx="32635">
                  <c:v>6.9001181250016002</c:v>
                </c:pt>
                <c:pt idx="32636">
                  <c:v>6.9006550000000004</c:v>
                </c:pt>
                <c:pt idx="32637">
                  <c:v>6.9011062499999998</c:v>
                </c:pt>
                <c:pt idx="32638">
                  <c:v>6.9015787499999997</c:v>
                </c:pt>
                <c:pt idx="32639">
                  <c:v>6.9021249999999998</c:v>
                </c:pt>
                <c:pt idx="32640">
                  <c:v>6.9025331250016002</c:v>
                </c:pt>
                <c:pt idx="32641">
                  <c:v>6.9028668750015996</c:v>
                </c:pt>
                <c:pt idx="32642">
                  <c:v>6.9032543750016</c:v>
                </c:pt>
                <c:pt idx="32643">
                  <c:v>6.9036662499999997</c:v>
                </c:pt>
                <c:pt idx="32644">
                  <c:v>6.9040237500000003</c:v>
                </c:pt>
                <c:pt idx="32645">
                  <c:v>6.9043781250015996</c:v>
                </c:pt>
                <c:pt idx="32646">
                  <c:v>6.9047206250016</c:v>
                </c:pt>
                <c:pt idx="32647">
                  <c:v>6.9043275</c:v>
                </c:pt>
                <c:pt idx="32648">
                  <c:v>6.9037587499999997</c:v>
                </c:pt>
                <c:pt idx="32649">
                  <c:v>6.9032043750016001</c:v>
                </c:pt>
                <c:pt idx="32650">
                  <c:v>6.9025012500000003</c:v>
                </c:pt>
                <c:pt idx="32651">
                  <c:v>6.9017943750016002</c:v>
                </c:pt>
                <c:pt idx="32652">
                  <c:v>6.9010674999999999</c:v>
                </c:pt>
                <c:pt idx="32653">
                  <c:v>6.9002993750016</c:v>
                </c:pt>
                <c:pt idx="32654">
                  <c:v>6.8996906250015995</c:v>
                </c:pt>
                <c:pt idx="32655">
                  <c:v>6.8991118750015996</c:v>
                </c:pt>
                <c:pt idx="32656">
                  <c:v>6.8984550000000002</c:v>
                </c:pt>
                <c:pt idx="32657">
                  <c:v>6.8978618750015999</c:v>
                </c:pt>
                <c:pt idx="32658">
                  <c:v>6.8974275</c:v>
                </c:pt>
                <c:pt idx="32659">
                  <c:v>6.8970243750015996</c:v>
                </c:pt>
                <c:pt idx="32660">
                  <c:v>6.8965793750015996</c:v>
                </c:pt>
                <c:pt idx="32661">
                  <c:v>6.8962112500000003</c:v>
                </c:pt>
                <c:pt idx="32662">
                  <c:v>6.8958737499999998</c:v>
                </c:pt>
                <c:pt idx="32663">
                  <c:v>6.8954624999999998</c:v>
                </c:pt>
                <c:pt idx="32664">
                  <c:v>6.8951068750015994</c:v>
                </c:pt>
                <c:pt idx="32665">
                  <c:v>6.8954406250015996</c:v>
                </c:pt>
                <c:pt idx="32666">
                  <c:v>6.8959487499999996</c:v>
                </c:pt>
                <c:pt idx="32667">
                  <c:v>6.8963299999999998</c:v>
                </c:pt>
                <c:pt idx="32668">
                  <c:v>6.8959431250016001</c:v>
                </c:pt>
                <c:pt idx="32669">
                  <c:v>6.8956087500000001</c:v>
                </c:pt>
                <c:pt idx="32670">
                  <c:v>6.8952018750016002</c:v>
                </c:pt>
                <c:pt idx="32671">
                  <c:v>6.8948681250016</c:v>
                </c:pt>
                <c:pt idx="32672">
                  <c:v>6.89518875</c:v>
                </c:pt>
                <c:pt idx="32673">
                  <c:v>6.8956200000000001</c:v>
                </c:pt>
                <c:pt idx="32674">
                  <c:v>6.8959843750015999</c:v>
                </c:pt>
                <c:pt idx="32675">
                  <c:v>6.8963368750015999</c:v>
                </c:pt>
                <c:pt idx="32676">
                  <c:v>6.8967418750015996</c:v>
                </c:pt>
                <c:pt idx="32677">
                  <c:v>6.8971556250015995</c:v>
                </c:pt>
                <c:pt idx="32678">
                  <c:v>6.8974968750015995</c:v>
                </c:pt>
                <c:pt idx="32679">
                  <c:v>6.8978456250016</c:v>
                </c:pt>
                <c:pt idx="32680">
                  <c:v>6.8982543750016001</c:v>
                </c:pt>
                <c:pt idx="32681">
                  <c:v>6.8987906250015998</c:v>
                </c:pt>
                <c:pt idx="32682">
                  <c:v>6.8991806250016001</c:v>
                </c:pt>
                <c:pt idx="32683">
                  <c:v>6.8995518750015998</c:v>
                </c:pt>
                <c:pt idx="32684">
                  <c:v>6.9000312499999996</c:v>
                </c:pt>
                <c:pt idx="32685">
                  <c:v>6.90044375</c:v>
                </c:pt>
                <c:pt idx="32686">
                  <c:v>6.9008275000000001</c:v>
                </c:pt>
                <c:pt idx="32687">
                  <c:v>6.9012475000000002</c:v>
                </c:pt>
                <c:pt idx="32688">
                  <c:v>6.9015924999999996</c:v>
                </c:pt>
                <c:pt idx="32689">
                  <c:v>6.9020893750015997</c:v>
                </c:pt>
                <c:pt idx="32690">
                  <c:v>6.9025912500000004</c:v>
                </c:pt>
                <c:pt idx="32691">
                  <c:v>6.9030187500000002</c:v>
                </c:pt>
                <c:pt idx="32692">
                  <c:v>6.9035106250015996</c:v>
                </c:pt>
                <c:pt idx="32693">
                  <c:v>6.9040056250015995</c:v>
                </c:pt>
                <c:pt idx="32694">
                  <c:v>6.9044024999999998</c:v>
                </c:pt>
                <c:pt idx="32695">
                  <c:v>6.9039343750016</c:v>
                </c:pt>
                <c:pt idx="32696">
                  <c:v>6.9034475000000004</c:v>
                </c:pt>
                <c:pt idx="32697">
                  <c:v>6.9030112499999996</c:v>
                </c:pt>
                <c:pt idx="32698">
                  <c:v>6.90241375</c:v>
                </c:pt>
                <c:pt idx="32699">
                  <c:v>6.9016231250016</c:v>
                </c:pt>
                <c:pt idx="32700">
                  <c:v>6.9007375</c:v>
                </c:pt>
                <c:pt idx="32701">
                  <c:v>6.8997293750016002</c:v>
                </c:pt>
                <c:pt idx="32702">
                  <c:v>6.8986262500000004</c:v>
                </c:pt>
                <c:pt idx="32703">
                  <c:v>6.8976312499999999</c:v>
                </c:pt>
                <c:pt idx="32704">
                  <c:v>6.8966362500000002</c:v>
                </c:pt>
                <c:pt idx="32705">
                  <c:v>6.8955018750015995</c:v>
                </c:pt>
                <c:pt idx="32706">
                  <c:v>6.8947087500000004</c:v>
                </c:pt>
                <c:pt idx="32707">
                  <c:v>6.8939781250015999</c:v>
                </c:pt>
                <c:pt idx="32708">
                  <c:v>6.8932618750015999</c:v>
                </c:pt>
                <c:pt idx="32709">
                  <c:v>6.8927624999999999</c:v>
                </c:pt>
                <c:pt idx="32710">
                  <c:v>6.8923481250015994</c:v>
                </c:pt>
                <c:pt idx="32711">
                  <c:v>6.8919493750015999</c:v>
                </c:pt>
                <c:pt idx="32712">
                  <c:v>6.8914756250015996</c:v>
                </c:pt>
                <c:pt idx="32713">
                  <c:v>6.8911406250015999</c:v>
                </c:pt>
                <c:pt idx="32714">
                  <c:v>6.8906768750016001</c:v>
                </c:pt>
                <c:pt idx="32715">
                  <c:v>6.8903249999999998</c:v>
                </c:pt>
                <c:pt idx="32716">
                  <c:v>6.8898106250015996</c:v>
                </c:pt>
                <c:pt idx="32717">
                  <c:v>6.8894618750015999</c:v>
                </c:pt>
                <c:pt idx="32718">
                  <c:v>6.8890012499999997</c:v>
                </c:pt>
                <c:pt idx="32719">
                  <c:v>6.8886124999999998</c:v>
                </c:pt>
                <c:pt idx="32720">
                  <c:v>6.8890824999999998</c:v>
                </c:pt>
                <c:pt idx="32721">
                  <c:v>6.88946375</c:v>
                </c:pt>
                <c:pt idx="32722">
                  <c:v>6.8898918750015996</c:v>
                </c:pt>
                <c:pt idx="32723">
                  <c:v>6.8903118750015997</c:v>
                </c:pt>
                <c:pt idx="32724">
                  <c:v>6.8907575000000003</c:v>
                </c:pt>
                <c:pt idx="32725">
                  <c:v>6.8912768750015996</c:v>
                </c:pt>
                <c:pt idx="32726">
                  <c:v>6.8917412499999999</c:v>
                </c:pt>
                <c:pt idx="32727">
                  <c:v>6.8921881250016002</c:v>
                </c:pt>
                <c:pt idx="32728">
                  <c:v>6.8926562499999999</c:v>
                </c:pt>
                <c:pt idx="32729">
                  <c:v>6.8932418750015998</c:v>
                </c:pt>
                <c:pt idx="32730">
                  <c:v>6.8935737499999998</c:v>
                </c:pt>
                <c:pt idx="32731">
                  <c:v>6.8940731250015999</c:v>
                </c:pt>
                <c:pt idx="32732">
                  <c:v>6.8945456250015997</c:v>
                </c:pt>
                <c:pt idx="32733">
                  <c:v>6.8949737500000001</c:v>
                </c:pt>
                <c:pt idx="32734">
                  <c:v>6.8953525000000004</c:v>
                </c:pt>
                <c:pt idx="32735">
                  <c:v>6.8957856250015999</c:v>
                </c:pt>
                <c:pt idx="32736">
                  <c:v>6.8962412500000001</c:v>
                </c:pt>
                <c:pt idx="32737">
                  <c:v>6.8966487499999998</c:v>
                </c:pt>
                <c:pt idx="32738">
                  <c:v>6.8961781250016001</c:v>
                </c:pt>
                <c:pt idx="32739">
                  <c:v>6.8957018750015999</c:v>
                </c:pt>
                <c:pt idx="32740">
                  <c:v>6.8960524999999997</c:v>
                </c:pt>
                <c:pt idx="32741">
                  <c:v>6.8963856250015994</c:v>
                </c:pt>
                <c:pt idx="32742">
                  <c:v>6.8967831250015994</c:v>
                </c:pt>
                <c:pt idx="32743">
                  <c:v>6.8971737500000003</c:v>
                </c:pt>
                <c:pt idx="32744">
                  <c:v>6.8971262500000003</c:v>
                </c:pt>
                <c:pt idx="32745">
                  <c:v>6.8967675000000002</c:v>
                </c:pt>
                <c:pt idx="32746">
                  <c:v>6.8963950000000001</c:v>
                </c:pt>
                <c:pt idx="32747">
                  <c:v>6.8960737500000002</c:v>
                </c:pt>
                <c:pt idx="32748">
                  <c:v>6.8957031250015994</c:v>
                </c:pt>
                <c:pt idx="32749">
                  <c:v>6.8953581250016001</c:v>
                </c:pt>
                <c:pt idx="32750">
                  <c:v>6.8956856250016001</c:v>
                </c:pt>
                <c:pt idx="32751">
                  <c:v>6.8954550000000001</c:v>
                </c:pt>
                <c:pt idx="32752">
                  <c:v>6.8950862500000003</c:v>
                </c:pt>
                <c:pt idx="32753">
                  <c:v>6.8947518750015995</c:v>
                </c:pt>
                <c:pt idx="32754">
                  <c:v>6.8949787499999999</c:v>
                </c:pt>
                <c:pt idx="32755">
                  <c:v>6.8953106250016001</c:v>
                </c:pt>
                <c:pt idx="32756">
                  <c:v>6.8956637499999998</c:v>
                </c:pt>
                <c:pt idx="32757">
                  <c:v>6.8959993750016002</c:v>
                </c:pt>
                <c:pt idx="32758">
                  <c:v>6.8965249999999996</c:v>
                </c:pt>
                <c:pt idx="32759">
                  <c:v>6.8969006250015994</c:v>
                </c:pt>
                <c:pt idx="32760">
                  <c:v>6.8972550000000004</c:v>
                </c:pt>
                <c:pt idx="32761">
                  <c:v>6.8976581250016</c:v>
                </c:pt>
                <c:pt idx="32762">
                  <c:v>6.8980106250016</c:v>
                </c:pt>
                <c:pt idx="32763">
                  <c:v>6.8984575000000001</c:v>
                </c:pt>
                <c:pt idx="32764">
                  <c:v>6.8988987499999999</c:v>
                </c:pt>
                <c:pt idx="32765">
                  <c:v>6.8992374999999999</c:v>
                </c:pt>
                <c:pt idx="32766">
                  <c:v>6.8996312499999997</c:v>
                </c:pt>
                <c:pt idx="32767">
                  <c:v>6.9001875000000004</c:v>
                </c:pt>
                <c:pt idx="32768">
                  <c:v>6.9006037500000001</c:v>
                </c:pt>
                <c:pt idx="32769">
                  <c:v>6.9010362499999998</c:v>
                </c:pt>
                <c:pt idx="32770">
                  <c:v>6.9013774999999997</c:v>
                </c:pt>
                <c:pt idx="32771">
                  <c:v>6.9017518750016</c:v>
                </c:pt>
                <c:pt idx="32772">
                  <c:v>6.9021437499999996</c:v>
                </c:pt>
                <c:pt idx="32773">
                  <c:v>6.9024881250016001</c:v>
                </c:pt>
                <c:pt idx="32774">
                  <c:v>6.9021406250016</c:v>
                </c:pt>
                <c:pt idx="32775">
                  <c:v>6.9015106250015998</c:v>
                </c:pt>
                <c:pt idx="32776">
                  <c:v>6.9006612499999997</c:v>
                </c:pt>
                <c:pt idx="32777">
                  <c:v>6.8996712499999999</c:v>
                </c:pt>
                <c:pt idx="32778">
                  <c:v>6.8985837500000002</c:v>
                </c:pt>
                <c:pt idx="32779">
                  <c:v>6.8972962500000001</c:v>
                </c:pt>
                <c:pt idx="32780">
                  <c:v>6.8959687499999998</c:v>
                </c:pt>
                <c:pt idx="32781">
                  <c:v>6.8947149999999997</c:v>
                </c:pt>
                <c:pt idx="32782">
                  <c:v>6.8933125000000004</c:v>
                </c:pt>
                <c:pt idx="32783">
                  <c:v>6.8918706250015997</c:v>
                </c:pt>
                <c:pt idx="32784">
                  <c:v>6.8905606250015996</c:v>
                </c:pt>
                <c:pt idx="32785">
                  <c:v>6.8891925000000001</c:v>
                </c:pt>
                <c:pt idx="32786">
                  <c:v>6.8879599999999996</c:v>
                </c:pt>
                <c:pt idx="32787">
                  <c:v>6.8870881250015996</c:v>
                </c:pt>
                <c:pt idx="32788">
                  <c:v>6.8862318750015996</c:v>
                </c:pt>
                <c:pt idx="32789">
                  <c:v>6.8854387499999996</c:v>
                </c:pt>
                <c:pt idx="32790">
                  <c:v>6.884735</c:v>
                </c:pt>
                <c:pt idx="32791">
                  <c:v>6.8838900000000001</c:v>
                </c:pt>
                <c:pt idx="32792">
                  <c:v>6.8830731250015997</c:v>
                </c:pt>
                <c:pt idx="32793">
                  <c:v>6.88230875</c:v>
                </c:pt>
                <c:pt idx="32794">
                  <c:v>6.8814937499999997</c:v>
                </c:pt>
                <c:pt idx="32795">
                  <c:v>6.8806762499999996</c:v>
                </c:pt>
                <c:pt idx="32796">
                  <c:v>6.8799818750016</c:v>
                </c:pt>
                <c:pt idx="32797">
                  <c:v>6.8792881250016</c:v>
                </c:pt>
                <c:pt idx="32798">
                  <c:v>6.8786981250016002</c:v>
                </c:pt>
                <c:pt idx="32799">
                  <c:v>6.8782918750016</c:v>
                </c:pt>
                <c:pt idx="32800">
                  <c:v>6.8777949999999999</c:v>
                </c:pt>
                <c:pt idx="32801">
                  <c:v>6.8774143750015995</c:v>
                </c:pt>
                <c:pt idx="32802">
                  <c:v>6.87693625</c:v>
                </c:pt>
                <c:pt idx="32803">
                  <c:v>6.8765606250015994</c:v>
                </c:pt>
                <c:pt idx="32804">
                  <c:v>6.8766293750015999</c:v>
                </c:pt>
                <c:pt idx="32805">
                  <c:v>6.8770806250016001</c:v>
                </c:pt>
                <c:pt idx="32806">
                  <c:v>6.8775018750015997</c:v>
                </c:pt>
                <c:pt idx="32807">
                  <c:v>6.8778906250015996</c:v>
                </c:pt>
                <c:pt idx="32808">
                  <c:v>6.8783287499999997</c:v>
                </c:pt>
                <c:pt idx="32809">
                  <c:v>6.8788049999999998</c:v>
                </c:pt>
                <c:pt idx="32810">
                  <c:v>6.8792806250015994</c:v>
                </c:pt>
                <c:pt idx="32811">
                  <c:v>6.8796481250015997</c:v>
                </c:pt>
                <c:pt idx="32812">
                  <c:v>6.8799824999999997</c:v>
                </c:pt>
                <c:pt idx="32813">
                  <c:v>6.8803862499999999</c:v>
                </c:pt>
                <c:pt idx="32814">
                  <c:v>6.8807562500000001</c:v>
                </c:pt>
                <c:pt idx="32815">
                  <c:v>6.8810775</c:v>
                </c:pt>
                <c:pt idx="32816">
                  <c:v>6.8815756250015996</c:v>
                </c:pt>
                <c:pt idx="32817">
                  <c:v>6.8819600000000003</c:v>
                </c:pt>
                <c:pt idx="32818">
                  <c:v>6.8822862499999999</c:v>
                </c:pt>
                <c:pt idx="32819">
                  <c:v>6.8829037499999997</c:v>
                </c:pt>
                <c:pt idx="32820">
                  <c:v>6.883305</c:v>
                </c:pt>
                <c:pt idx="32821">
                  <c:v>6.8836775000000001</c:v>
                </c:pt>
                <c:pt idx="32822">
                  <c:v>6.8842243750016001</c:v>
                </c:pt>
                <c:pt idx="32823">
                  <c:v>6.8845806250015995</c:v>
                </c:pt>
                <c:pt idx="32824">
                  <c:v>6.8849806250015995</c:v>
                </c:pt>
                <c:pt idx="32825">
                  <c:v>6.8854518750015998</c:v>
                </c:pt>
                <c:pt idx="32826">
                  <c:v>6.8858350000000002</c:v>
                </c:pt>
                <c:pt idx="32827">
                  <c:v>6.8863312499999996</c:v>
                </c:pt>
                <c:pt idx="32828">
                  <c:v>6.8866731250016002</c:v>
                </c:pt>
                <c:pt idx="32829">
                  <c:v>6.8870612500000004</c:v>
                </c:pt>
                <c:pt idx="32830">
                  <c:v>6.8875393750015999</c:v>
                </c:pt>
                <c:pt idx="32831">
                  <c:v>6.8880406250016</c:v>
                </c:pt>
                <c:pt idx="32832">
                  <c:v>6.8886162500000001</c:v>
                </c:pt>
                <c:pt idx="32833">
                  <c:v>6.8891431250016</c:v>
                </c:pt>
                <c:pt idx="32834">
                  <c:v>6.8896181250015998</c:v>
                </c:pt>
                <c:pt idx="32835">
                  <c:v>6.8900843750015994</c:v>
                </c:pt>
                <c:pt idx="32836">
                  <c:v>6.8904318750015996</c:v>
                </c:pt>
                <c:pt idx="32837">
                  <c:v>6.8908387500000003</c:v>
                </c:pt>
                <c:pt idx="32838">
                  <c:v>6.8906400000000003</c:v>
                </c:pt>
                <c:pt idx="32839">
                  <c:v>6.8902762500000003</c:v>
                </c:pt>
                <c:pt idx="32840">
                  <c:v>6.8899168750015995</c:v>
                </c:pt>
                <c:pt idx="32841">
                  <c:v>6.8895193750015995</c:v>
                </c:pt>
                <c:pt idx="32842">
                  <c:v>6.8891518750016001</c:v>
                </c:pt>
                <c:pt idx="32843">
                  <c:v>6.8888162499999996</c:v>
                </c:pt>
                <c:pt idx="32844">
                  <c:v>6.8884412499999996</c:v>
                </c:pt>
                <c:pt idx="32845">
                  <c:v>6.8879218750015996</c:v>
                </c:pt>
                <c:pt idx="32846">
                  <c:v>6.8873612499999997</c:v>
                </c:pt>
                <c:pt idx="32847">
                  <c:v>6.8869193750016002</c:v>
                </c:pt>
                <c:pt idx="32848">
                  <c:v>6.8864818750015999</c:v>
                </c:pt>
                <c:pt idx="32849">
                  <c:v>6.8859706250016002</c:v>
                </c:pt>
                <c:pt idx="32850">
                  <c:v>6.8860349999999997</c:v>
                </c:pt>
                <c:pt idx="32851">
                  <c:v>6.8864537500000003</c:v>
                </c:pt>
                <c:pt idx="32852">
                  <c:v>6.8868262500000004</c:v>
                </c:pt>
                <c:pt idx="32853">
                  <c:v>6.8869618750015995</c:v>
                </c:pt>
                <c:pt idx="32854">
                  <c:v>6.8868418750015996</c:v>
                </c:pt>
                <c:pt idx="32855">
                  <c:v>6.8873112499999998</c:v>
                </c:pt>
                <c:pt idx="32856">
                  <c:v>6.8877781250016001</c:v>
                </c:pt>
                <c:pt idx="32857">
                  <c:v>6.8882874999999997</c:v>
                </c:pt>
                <c:pt idx="32858">
                  <c:v>6.8887531250015996</c:v>
                </c:pt>
                <c:pt idx="32859">
                  <c:v>6.8891162499999998</c:v>
                </c:pt>
                <c:pt idx="32860">
                  <c:v>6.8894900000000003</c:v>
                </c:pt>
                <c:pt idx="32861">
                  <c:v>6.8898618750015999</c:v>
                </c:pt>
                <c:pt idx="32862">
                  <c:v>6.8904187500000003</c:v>
                </c:pt>
                <c:pt idx="32863">
                  <c:v>6.8909443750015997</c:v>
                </c:pt>
                <c:pt idx="32864">
                  <c:v>6.8912862500000003</c:v>
                </c:pt>
                <c:pt idx="32865">
                  <c:v>6.8917349999999997</c:v>
                </c:pt>
                <c:pt idx="32866">
                  <c:v>6.8921493750015994</c:v>
                </c:pt>
                <c:pt idx="32867">
                  <c:v>6.8925031250015998</c:v>
                </c:pt>
                <c:pt idx="32868">
                  <c:v>6.8922531250015995</c:v>
                </c:pt>
                <c:pt idx="32869">
                  <c:v>6.8916093750015994</c:v>
                </c:pt>
                <c:pt idx="32870">
                  <c:v>6.8910606250016002</c:v>
                </c:pt>
                <c:pt idx="32871">
                  <c:v>6.8904387500000004</c:v>
                </c:pt>
                <c:pt idx="32872">
                  <c:v>6.8897793750015994</c:v>
                </c:pt>
                <c:pt idx="32873">
                  <c:v>6.8888024999999997</c:v>
                </c:pt>
                <c:pt idx="32874">
                  <c:v>6.8877681250015996</c:v>
                </c:pt>
                <c:pt idx="32875">
                  <c:v>6.8867775</c:v>
                </c:pt>
                <c:pt idx="32876">
                  <c:v>6.8858087499999998</c:v>
                </c:pt>
                <c:pt idx="32877">
                  <c:v>6.8849900000000002</c:v>
                </c:pt>
                <c:pt idx="32878">
                  <c:v>6.8842512500000002</c:v>
                </c:pt>
                <c:pt idx="32879">
                  <c:v>6.8835418750016002</c:v>
                </c:pt>
                <c:pt idx="32880">
                  <c:v>6.8829831250015996</c:v>
                </c:pt>
                <c:pt idx="32881">
                  <c:v>6.8824924999999997</c:v>
                </c:pt>
                <c:pt idx="32882">
                  <c:v>6.8820137499999996</c:v>
                </c:pt>
                <c:pt idx="32883">
                  <c:v>6.8815774999999997</c:v>
                </c:pt>
                <c:pt idx="32884">
                  <c:v>6.8811781250015995</c:v>
                </c:pt>
                <c:pt idx="32885">
                  <c:v>6.8808381250016</c:v>
                </c:pt>
                <c:pt idx="32886">
                  <c:v>6.8804093750015998</c:v>
                </c:pt>
                <c:pt idx="32887">
                  <c:v>6.8800831250016001</c:v>
                </c:pt>
                <c:pt idx="32888">
                  <c:v>6.8799093750016</c:v>
                </c:pt>
                <c:pt idx="32889">
                  <c:v>6.8801899999999998</c:v>
                </c:pt>
                <c:pt idx="32890">
                  <c:v>6.8805775000000002</c:v>
                </c:pt>
                <c:pt idx="32891">
                  <c:v>6.8809075000000002</c:v>
                </c:pt>
                <c:pt idx="32892">
                  <c:v>6.8812356250016</c:v>
                </c:pt>
                <c:pt idx="32893">
                  <c:v>6.8816137499999996</c:v>
                </c:pt>
                <c:pt idx="32894">
                  <c:v>6.8820843750015994</c:v>
                </c:pt>
                <c:pt idx="32895">
                  <c:v>6.8824206250015996</c:v>
                </c:pt>
                <c:pt idx="32896">
                  <c:v>6.8829025000000001</c:v>
                </c:pt>
                <c:pt idx="32897">
                  <c:v>6.8833518750015994</c:v>
                </c:pt>
                <c:pt idx="32898">
                  <c:v>6.8835781250016002</c:v>
                </c:pt>
                <c:pt idx="32899">
                  <c:v>6.8839068750015997</c:v>
                </c:pt>
                <c:pt idx="32900">
                  <c:v>6.8843156250015998</c:v>
                </c:pt>
                <c:pt idx="32901">
                  <c:v>6.8846781250015994</c:v>
                </c:pt>
                <c:pt idx="32902">
                  <c:v>6.8850418750015994</c:v>
                </c:pt>
                <c:pt idx="32903">
                  <c:v>6.8854262500000001</c:v>
                </c:pt>
                <c:pt idx="32904">
                  <c:v>6.8857731250015997</c:v>
                </c:pt>
                <c:pt idx="32905">
                  <c:v>6.8859225000000004</c:v>
                </c:pt>
                <c:pt idx="32906">
                  <c:v>6.8855487499999999</c:v>
                </c:pt>
                <c:pt idx="32907">
                  <c:v>6.8850731250015995</c:v>
                </c:pt>
                <c:pt idx="32908">
                  <c:v>6.8846875000000001</c:v>
                </c:pt>
                <c:pt idx="32909">
                  <c:v>6.8842968750016</c:v>
                </c:pt>
                <c:pt idx="32910">
                  <c:v>6.8839431250015997</c:v>
                </c:pt>
                <c:pt idx="32911">
                  <c:v>6.8834156250016001</c:v>
                </c:pt>
                <c:pt idx="32912">
                  <c:v>6.8828931250015994</c:v>
                </c:pt>
                <c:pt idx="32913">
                  <c:v>6.8823893750015994</c:v>
                </c:pt>
                <c:pt idx="32914">
                  <c:v>6.8819299999999997</c:v>
                </c:pt>
                <c:pt idx="32915">
                  <c:v>6.8814631250015994</c:v>
                </c:pt>
                <c:pt idx="32916">
                  <c:v>6.8818450000000002</c:v>
                </c:pt>
                <c:pt idx="32917">
                  <c:v>6.8822412499999999</c:v>
                </c:pt>
                <c:pt idx="32918">
                  <c:v>6.8826431250016</c:v>
                </c:pt>
                <c:pt idx="32919">
                  <c:v>6.8831618750015995</c:v>
                </c:pt>
                <c:pt idx="32920">
                  <c:v>6.8835281250015994</c:v>
                </c:pt>
                <c:pt idx="32921">
                  <c:v>6.8839531250016002</c:v>
                </c:pt>
                <c:pt idx="32922">
                  <c:v>6.88446625</c:v>
                </c:pt>
                <c:pt idx="32923">
                  <c:v>6.8847868750016001</c:v>
                </c:pt>
                <c:pt idx="32924">
                  <c:v>6.8851137500000004</c:v>
                </c:pt>
                <c:pt idx="32925">
                  <c:v>6.8855431250015995</c:v>
                </c:pt>
                <c:pt idx="32926">
                  <c:v>6.8858968750015999</c:v>
                </c:pt>
                <c:pt idx="32927">
                  <c:v>6.8863081250015998</c:v>
                </c:pt>
                <c:pt idx="32928">
                  <c:v>6.8868549999999997</c:v>
                </c:pt>
                <c:pt idx="32929">
                  <c:v>6.8873150000000001</c:v>
                </c:pt>
                <c:pt idx="32930">
                  <c:v>6.8877812499999997</c:v>
                </c:pt>
                <c:pt idx="32931">
                  <c:v>6.8882887500000001</c:v>
                </c:pt>
                <c:pt idx="32932">
                  <c:v>6.8886462499999999</c:v>
                </c:pt>
                <c:pt idx="32933">
                  <c:v>6.8890131250015996</c:v>
                </c:pt>
                <c:pt idx="32934">
                  <c:v>6.8894581250015996</c:v>
                </c:pt>
                <c:pt idx="32935">
                  <c:v>6.8898112500000002</c:v>
                </c:pt>
                <c:pt idx="32936">
                  <c:v>6.8903118750015997</c:v>
                </c:pt>
                <c:pt idx="32937">
                  <c:v>6.8907556250016002</c:v>
                </c:pt>
                <c:pt idx="32938">
                  <c:v>6.8912550000000001</c:v>
                </c:pt>
                <c:pt idx="32939">
                  <c:v>6.8916581250015998</c:v>
                </c:pt>
                <c:pt idx="32940">
                  <c:v>6.8920231250016002</c:v>
                </c:pt>
                <c:pt idx="32941">
                  <c:v>6.8916725000000003</c:v>
                </c:pt>
                <c:pt idx="32942">
                  <c:v>6.8919731250015994</c:v>
                </c:pt>
                <c:pt idx="32943">
                  <c:v>6.8922887499999996</c:v>
                </c:pt>
                <c:pt idx="32944">
                  <c:v>6.8918256250015997</c:v>
                </c:pt>
                <c:pt idx="32945">
                  <c:v>6.8913500000000001</c:v>
                </c:pt>
                <c:pt idx="32946">
                  <c:v>6.8906781250015996</c:v>
                </c:pt>
                <c:pt idx="32947">
                  <c:v>6.8896031250015994</c:v>
                </c:pt>
                <c:pt idx="32948">
                  <c:v>6.8883462499999997</c:v>
                </c:pt>
                <c:pt idx="32949">
                  <c:v>6.8869550000000004</c:v>
                </c:pt>
                <c:pt idx="32950">
                  <c:v>6.8855781250015999</c:v>
                </c:pt>
                <c:pt idx="32951">
                  <c:v>6.8840093750015994</c:v>
                </c:pt>
                <c:pt idx="32952">
                  <c:v>6.8825043750015995</c:v>
                </c:pt>
                <c:pt idx="32953">
                  <c:v>6.8811131250016002</c:v>
                </c:pt>
                <c:pt idx="32954">
                  <c:v>6.8796643750015996</c:v>
                </c:pt>
                <c:pt idx="32955">
                  <c:v>6.8783824999999998</c:v>
                </c:pt>
                <c:pt idx="32956">
                  <c:v>6.8772643750015998</c:v>
                </c:pt>
                <c:pt idx="32957">
                  <c:v>6.8763881250015997</c:v>
                </c:pt>
                <c:pt idx="32958">
                  <c:v>6.8757218750015996</c:v>
                </c:pt>
                <c:pt idx="32959">
                  <c:v>6.8752662500000001</c:v>
                </c:pt>
                <c:pt idx="32960">
                  <c:v>6.8746493750016002</c:v>
                </c:pt>
                <c:pt idx="32961">
                  <c:v>6.87421375</c:v>
                </c:pt>
                <c:pt idx="32962">
                  <c:v>6.8737718750015997</c:v>
                </c:pt>
                <c:pt idx="32963">
                  <c:v>6.8732368750015995</c:v>
                </c:pt>
                <c:pt idx="32964">
                  <c:v>6.8726881250015994</c:v>
                </c:pt>
                <c:pt idx="32965">
                  <c:v>6.8722043750015995</c:v>
                </c:pt>
                <c:pt idx="32966">
                  <c:v>6.8716774999999997</c:v>
                </c:pt>
                <c:pt idx="32967">
                  <c:v>6.8712218750015994</c:v>
                </c:pt>
                <c:pt idx="32968">
                  <c:v>6.8707881250015994</c:v>
                </c:pt>
                <c:pt idx="32969">
                  <c:v>6.8703149999999997</c:v>
                </c:pt>
                <c:pt idx="32970">
                  <c:v>6.8697862499999998</c:v>
                </c:pt>
                <c:pt idx="32971">
                  <c:v>6.8693999999999997</c:v>
                </c:pt>
                <c:pt idx="32972">
                  <c:v>6.8694224999999998</c:v>
                </c:pt>
                <c:pt idx="32973">
                  <c:v>6.8698050000000004</c:v>
                </c:pt>
                <c:pt idx="32974">
                  <c:v>6.8701575000000004</c:v>
                </c:pt>
                <c:pt idx="32975">
                  <c:v>6.8705012500000002</c:v>
                </c:pt>
                <c:pt idx="32976">
                  <c:v>6.8708974999999999</c:v>
                </c:pt>
                <c:pt idx="32977">
                  <c:v>6.8712225</c:v>
                </c:pt>
                <c:pt idx="32978">
                  <c:v>6.8715525</c:v>
                </c:pt>
                <c:pt idx="32979">
                  <c:v>6.87195</c:v>
                </c:pt>
                <c:pt idx="32980">
                  <c:v>6.8723475000000001</c:v>
                </c:pt>
                <c:pt idx="32981">
                  <c:v>6.8726812500000003</c:v>
                </c:pt>
                <c:pt idx="32982">
                  <c:v>6.8731125000000004</c:v>
                </c:pt>
                <c:pt idx="32983">
                  <c:v>6.8735518750016</c:v>
                </c:pt>
                <c:pt idx="32984">
                  <c:v>6.8738743750015994</c:v>
                </c:pt>
                <c:pt idx="32985">
                  <c:v>6.8742281250015997</c:v>
                </c:pt>
                <c:pt idx="32986">
                  <c:v>6.874555</c:v>
                </c:pt>
                <c:pt idx="32987">
                  <c:v>6.8748924999999996</c:v>
                </c:pt>
                <c:pt idx="32988">
                  <c:v>6.8753237499999997</c:v>
                </c:pt>
                <c:pt idx="32989">
                  <c:v>6.8756993750015996</c:v>
                </c:pt>
                <c:pt idx="32990">
                  <c:v>6.8761406250016002</c:v>
                </c:pt>
                <c:pt idx="32991">
                  <c:v>6.8765937499999996</c:v>
                </c:pt>
                <c:pt idx="32992">
                  <c:v>6.87698375</c:v>
                </c:pt>
                <c:pt idx="32993">
                  <c:v>6.8775562499999996</c:v>
                </c:pt>
                <c:pt idx="32994">
                  <c:v>6.8780393750015998</c:v>
                </c:pt>
                <c:pt idx="32995">
                  <c:v>6.8785012500000002</c:v>
                </c:pt>
                <c:pt idx="32996">
                  <c:v>6.8788962500000004</c:v>
                </c:pt>
                <c:pt idx="32997">
                  <c:v>6.8792512500000003</c:v>
                </c:pt>
                <c:pt idx="32998">
                  <c:v>6.8796024999999998</c:v>
                </c:pt>
                <c:pt idx="32999">
                  <c:v>6.8792268750016001</c:v>
                </c:pt>
                <c:pt idx="33000">
                  <c:v>6.8788406250016001</c:v>
                </c:pt>
                <c:pt idx="33001">
                  <c:v>6.8784450000000001</c:v>
                </c:pt>
                <c:pt idx="33002">
                  <c:v>6.8778706250015995</c:v>
                </c:pt>
                <c:pt idx="33003">
                  <c:v>6.8775293750015996</c:v>
                </c:pt>
                <c:pt idx="33004">
                  <c:v>6.8770712500000002</c:v>
                </c:pt>
                <c:pt idx="33005">
                  <c:v>6.8766256250015996</c:v>
                </c:pt>
                <c:pt idx="33006">
                  <c:v>6.8761887499999998</c:v>
                </c:pt>
                <c:pt idx="33007">
                  <c:v>6.8756893750015999</c:v>
                </c:pt>
                <c:pt idx="33008">
                  <c:v>6.8752443750015999</c:v>
                </c:pt>
                <c:pt idx="33009">
                  <c:v>6.8746887499999998</c:v>
                </c:pt>
                <c:pt idx="33010">
                  <c:v>6.874085</c:v>
                </c:pt>
                <c:pt idx="33011">
                  <c:v>6.8736100000000002</c:v>
                </c:pt>
                <c:pt idx="33012">
                  <c:v>6.8731537500000002</c:v>
                </c:pt>
                <c:pt idx="33013">
                  <c:v>6.87271125</c:v>
                </c:pt>
                <c:pt idx="33014">
                  <c:v>6.8723537500000003</c:v>
                </c:pt>
                <c:pt idx="33015">
                  <c:v>6.8717831250015999</c:v>
                </c:pt>
                <c:pt idx="33016">
                  <c:v>6.8713962500000001</c:v>
                </c:pt>
                <c:pt idx="33017">
                  <c:v>6.8717693750016</c:v>
                </c:pt>
                <c:pt idx="33018">
                  <c:v>6.8722018750015996</c:v>
                </c:pt>
                <c:pt idx="33019">
                  <c:v>6.8727206250016</c:v>
                </c:pt>
                <c:pt idx="33020">
                  <c:v>6.8730906250016002</c:v>
                </c:pt>
                <c:pt idx="33021">
                  <c:v>6.8734324999999998</c:v>
                </c:pt>
                <c:pt idx="33022">
                  <c:v>6.8737968750015996</c:v>
                </c:pt>
                <c:pt idx="33023">
                  <c:v>6.8741500000000002</c:v>
                </c:pt>
                <c:pt idx="33024">
                  <c:v>6.8746475</c:v>
                </c:pt>
                <c:pt idx="33025">
                  <c:v>6.8750650000000002</c:v>
                </c:pt>
                <c:pt idx="33026">
                  <c:v>6.8754</c:v>
                </c:pt>
                <c:pt idx="33027">
                  <c:v>6.8758474999999999</c:v>
                </c:pt>
                <c:pt idx="33028">
                  <c:v>6.8761781250015996</c:v>
                </c:pt>
                <c:pt idx="33029">
                  <c:v>6.8765487500000004</c:v>
                </c:pt>
                <c:pt idx="33030">
                  <c:v>6.8769868750015997</c:v>
                </c:pt>
                <c:pt idx="33031">
                  <c:v>6.8774312499999999</c:v>
                </c:pt>
                <c:pt idx="33032">
                  <c:v>6.8778137499999996</c:v>
                </c:pt>
                <c:pt idx="33033">
                  <c:v>6.8782837499999996</c:v>
                </c:pt>
                <c:pt idx="33034">
                  <c:v>6.8787156250015995</c:v>
                </c:pt>
                <c:pt idx="33035">
                  <c:v>6.8790575</c:v>
                </c:pt>
                <c:pt idx="33036">
                  <c:v>6.8794362500000004</c:v>
                </c:pt>
                <c:pt idx="33037">
                  <c:v>6.8798137500000003</c:v>
                </c:pt>
                <c:pt idx="33038">
                  <c:v>6.8801806250016</c:v>
                </c:pt>
                <c:pt idx="33039">
                  <c:v>6.8805437500000002</c:v>
                </c:pt>
                <c:pt idx="33040">
                  <c:v>6.8810443750015997</c:v>
                </c:pt>
                <c:pt idx="33041">
                  <c:v>6.88148625</c:v>
                </c:pt>
                <c:pt idx="33042">
                  <c:v>6.8819468750016002</c:v>
                </c:pt>
                <c:pt idx="33043">
                  <c:v>6.88249625</c:v>
                </c:pt>
                <c:pt idx="33044">
                  <c:v>6.8828849999999999</c:v>
                </c:pt>
                <c:pt idx="33045">
                  <c:v>6.8833012499999997</c:v>
                </c:pt>
                <c:pt idx="33046">
                  <c:v>6.8838331250015994</c:v>
                </c:pt>
                <c:pt idx="33047">
                  <c:v>6.8842956250015996</c:v>
                </c:pt>
                <c:pt idx="33048">
                  <c:v>6.8846968750016</c:v>
                </c:pt>
                <c:pt idx="33049">
                  <c:v>6.8852156250015994</c:v>
                </c:pt>
                <c:pt idx="33050">
                  <c:v>6.8856237499999997</c:v>
                </c:pt>
                <c:pt idx="33051">
                  <c:v>6.8860425000000003</c:v>
                </c:pt>
                <c:pt idx="33052">
                  <c:v>6.8865387499999997</c:v>
                </c:pt>
                <c:pt idx="33053">
                  <c:v>6.8869556250016002</c:v>
                </c:pt>
                <c:pt idx="33054">
                  <c:v>6.8874156250015997</c:v>
                </c:pt>
                <c:pt idx="33055">
                  <c:v>6.8879431250016001</c:v>
                </c:pt>
                <c:pt idx="33056">
                  <c:v>6.8883762500000003</c:v>
                </c:pt>
                <c:pt idx="33057">
                  <c:v>6.8888387499999997</c:v>
                </c:pt>
                <c:pt idx="33058">
                  <c:v>6.8894481250016</c:v>
                </c:pt>
                <c:pt idx="33059">
                  <c:v>6.8898843750015999</c:v>
                </c:pt>
                <c:pt idx="33060">
                  <c:v>6.8902143750015998</c:v>
                </c:pt>
                <c:pt idx="33061">
                  <c:v>6.8905937499999999</c:v>
                </c:pt>
                <c:pt idx="33062">
                  <c:v>6.8910643750015996</c:v>
                </c:pt>
                <c:pt idx="33063">
                  <c:v>6.8914387499999998</c:v>
                </c:pt>
                <c:pt idx="33064">
                  <c:v>6.8918137499999998</c:v>
                </c:pt>
                <c:pt idx="33065">
                  <c:v>6.8922018750016001</c:v>
                </c:pt>
                <c:pt idx="33066">
                  <c:v>6.8926299999999996</c:v>
                </c:pt>
                <c:pt idx="33067">
                  <c:v>6.8930468750016001</c:v>
                </c:pt>
                <c:pt idx="33068">
                  <c:v>6.8923825000000001</c:v>
                </c:pt>
                <c:pt idx="33069">
                  <c:v>6.8916593750016002</c:v>
                </c:pt>
                <c:pt idx="33070">
                  <c:v>6.8906000000000001</c:v>
                </c:pt>
                <c:pt idx="33071">
                  <c:v>6.8892281250015994</c:v>
                </c:pt>
                <c:pt idx="33072">
                  <c:v>6.8876287500000002</c:v>
                </c:pt>
                <c:pt idx="33073">
                  <c:v>6.8858806250016</c:v>
                </c:pt>
                <c:pt idx="33074">
                  <c:v>6.8838774999999996</c:v>
                </c:pt>
                <c:pt idx="33075">
                  <c:v>6.8816850000000001</c:v>
                </c:pt>
                <c:pt idx="33076">
                  <c:v>6.8794256250016002</c:v>
                </c:pt>
                <c:pt idx="33077">
                  <c:v>6.8772693750015996</c:v>
                </c:pt>
                <c:pt idx="33078">
                  <c:v>6.8752331250015999</c:v>
                </c:pt>
                <c:pt idx="33079">
                  <c:v>6.8734031250015999</c:v>
                </c:pt>
                <c:pt idx="33080">
                  <c:v>6.8718124999999999</c:v>
                </c:pt>
                <c:pt idx="33081">
                  <c:v>6.8704650000000003</c:v>
                </c:pt>
                <c:pt idx="33082">
                  <c:v>6.8692368750016</c:v>
                </c:pt>
                <c:pt idx="33083">
                  <c:v>6.8681099999999997</c:v>
                </c:pt>
                <c:pt idx="33084">
                  <c:v>6.8670787500000001</c:v>
                </c:pt>
                <c:pt idx="33085">
                  <c:v>6.8662893750015996</c:v>
                </c:pt>
                <c:pt idx="33086">
                  <c:v>6.8655568750015998</c:v>
                </c:pt>
                <c:pt idx="33087">
                  <c:v>6.8648743750015999</c:v>
                </c:pt>
                <c:pt idx="33088">
                  <c:v>6.8643168750015997</c:v>
                </c:pt>
                <c:pt idx="33089">
                  <c:v>6.8637993750015998</c:v>
                </c:pt>
                <c:pt idx="33090">
                  <c:v>6.8633224999999998</c:v>
                </c:pt>
                <c:pt idx="33091">
                  <c:v>6.8629968750015999</c:v>
                </c:pt>
                <c:pt idx="33092">
                  <c:v>6.8625793750015998</c:v>
                </c:pt>
                <c:pt idx="33093">
                  <c:v>6.8625949999999998</c:v>
                </c:pt>
                <c:pt idx="33094">
                  <c:v>6.8629787499999999</c:v>
                </c:pt>
                <c:pt idx="33095">
                  <c:v>6.8633800000000003</c:v>
                </c:pt>
                <c:pt idx="33096">
                  <c:v>6.8637756250016002</c:v>
                </c:pt>
                <c:pt idx="33097">
                  <c:v>6.8643074999999998</c:v>
                </c:pt>
                <c:pt idx="33098">
                  <c:v>6.8647856250016002</c:v>
                </c:pt>
                <c:pt idx="33099">
                  <c:v>6.8652681250015997</c:v>
                </c:pt>
                <c:pt idx="33100">
                  <c:v>6.8656587499999997</c:v>
                </c:pt>
                <c:pt idx="33101">
                  <c:v>6.8660437500000002</c:v>
                </c:pt>
                <c:pt idx="33102">
                  <c:v>6.8664674999999997</c:v>
                </c:pt>
                <c:pt idx="33103">
                  <c:v>6.8669043750015994</c:v>
                </c:pt>
                <c:pt idx="33104">
                  <c:v>6.8672981250016001</c:v>
                </c:pt>
                <c:pt idx="33105">
                  <c:v>6.8677200000000003</c:v>
                </c:pt>
                <c:pt idx="33106">
                  <c:v>6.8681156250016002</c:v>
                </c:pt>
                <c:pt idx="33107">
                  <c:v>6.8685312500000002</c:v>
                </c:pt>
                <c:pt idx="33108">
                  <c:v>6.8689768750016</c:v>
                </c:pt>
                <c:pt idx="33109">
                  <c:v>6.8694050000000004</c:v>
                </c:pt>
                <c:pt idx="33110">
                  <c:v>6.8697249999999999</c:v>
                </c:pt>
                <c:pt idx="33111">
                  <c:v>6.8701375000000002</c:v>
                </c:pt>
                <c:pt idx="33112">
                  <c:v>6.8705156250016</c:v>
                </c:pt>
                <c:pt idx="33113">
                  <c:v>6.8708462499999996</c:v>
                </c:pt>
                <c:pt idx="33114">
                  <c:v>6.8710512499999998</c:v>
                </c:pt>
                <c:pt idx="33115">
                  <c:v>6.87148</c:v>
                </c:pt>
                <c:pt idx="33116">
                  <c:v>6.8718700000000004</c:v>
                </c:pt>
                <c:pt idx="33117">
                  <c:v>6.8722537499999996</c:v>
                </c:pt>
                <c:pt idx="33118">
                  <c:v>6.8726306250015998</c:v>
                </c:pt>
                <c:pt idx="33119">
                  <c:v>6.8730937499999998</c:v>
                </c:pt>
                <c:pt idx="33120">
                  <c:v>6.8734806250015996</c:v>
                </c:pt>
                <c:pt idx="33121">
                  <c:v>6.8738393750015998</c:v>
                </c:pt>
                <c:pt idx="33122">
                  <c:v>6.8741831250015997</c:v>
                </c:pt>
                <c:pt idx="33123">
                  <c:v>6.8745787500000004</c:v>
                </c:pt>
                <c:pt idx="33124">
                  <c:v>6.8749162500000001</c:v>
                </c:pt>
                <c:pt idx="33125">
                  <c:v>6.8753175000000004</c:v>
                </c:pt>
                <c:pt idx="33126">
                  <c:v>6.8757393750015998</c:v>
                </c:pt>
                <c:pt idx="33127">
                  <c:v>6.8761856250015994</c:v>
                </c:pt>
                <c:pt idx="33128">
                  <c:v>6.8765406250016001</c:v>
                </c:pt>
                <c:pt idx="33129">
                  <c:v>6.87663125</c:v>
                </c:pt>
                <c:pt idx="33130">
                  <c:v>6.8770037500000001</c:v>
                </c:pt>
                <c:pt idx="33131">
                  <c:v>6.8774006250015995</c:v>
                </c:pt>
                <c:pt idx="33132">
                  <c:v>6.8778300000000003</c:v>
                </c:pt>
                <c:pt idx="33133">
                  <c:v>6.8782368750015994</c:v>
                </c:pt>
                <c:pt idx="33134">
                  <c:v>6.8785918750016002</c:v>
                </c:pt>
                <c:pt idx="33135">
                  <c:v>6.8789318750015997</c:v>
                </c:pt>
                <c:pt idx="33136">
                  <c:v>6.8792650000000002</c:v>
                </c:pt>
                <c:pt idx="33137">
                  <c:v>6.8796406250016</c:v>
                </c:pt>
                <c:pt idx="33138">
                  <c:v>6.8792412499999998</c:v>
                </c:pt>
                <c:pt idx="33139">
                  <c:v>6.8788743750016001</c:v>
                </c:pt>
                <c:pt idx="33140">
                  <c:v>6.8786262499999999</c:v>
                </c:pt>
                <c:pt idx="33141">
                  <c:v>6.8782937500000001</c:v>
                </c:pt>
                <c:pt idx="33142">
                  <c:v>6.8786956250015994</c:v>
                </c:pt>
                <c:pt idx="33143">
                  <c:v>6.8791143750015999</c:v>
                </c:pt>
                <c:pt idx="33144">
                  <c:v>6.8793506250015994</c:v>
                </c:pt>
                <c:pt idx="33145">
                  <c:v>6.8797081250016001</c:v>
                </c:pt>
                <c:pt idx="33146">
                  <c:v>6.8800912500000004</c:v>
                </c:pt>
                <c:pt idx="33147">
                  <c:v>6.8806343750016001</c:v>
                </c:pt>
                <c:pt idx="33148">
                  <c:v>6.8810537500000004</c:v>
                </c:pt>
                <c:pt idx="33149">
                  <c:v>6.8814318750016001</c:v>
                </c:pt>
                <c:pt idx="33150">
                  <c:v>6.8819031250015996</c:v>
                </c:pt>
                <c:pt idx="33151">
                  <c:v>6.8823981250015995</c:v>
                </c:pt>
                <c:pt idx="33152">
                  <c:v>6.8827224999999999</c:v>
                </c:pt>
                <c:pt idx="33153">
                  <c:v>6.8832268750015997</c:v>
                </c:pt>
                <c:pt idx="33154">
                  <c:v>6.8836624999999998</c:v>
                </c:pt>
                <c:pt idx="33155">
                  <c:v>6.88418625</c:v>
                </c:pt>
                <c:pt idx="33156">
                  <c:v>6.8846918750016002</c:v>
                </c:pt>
                <c:pt idx="33157">
                  <c:v>6.8850387499999997</c:v>
                </c:pt>
                <c:pt idx="33158">
                  <c:v>6.8854312499999999</c:v>
                </c:pt>
                <c:pt idx="33159">
                  <c:v>6.8858118750015995</c:v>
                </c:pt>
                <c:pt idx="33160">
                  <c:v>6.8861643750015995</c:v>
                </c:pt>
                <c:pt idx="33161">
                  <c:v>6.8858337499999998</c:v>
                </c:pt>
                <c:pt idx="33162">
                  <c:v>6.8851987499999998</c:v>
                </c:pt>
                <c:pt idx="33163">
                  <c:v>6.8847781250016</c:v>
                </c:pt>
                <c:pt idx="33164">
                  <c:v>6.8842999999999996</c:v>
                </c:pt>
                <c:pt idx="33165">
                  <c:v>6.8836137500000003</c:v>
                </c:pt>
                <c:pt idx="33166">
                  <c:v>6.8828199999999997</c:v>
                </c:pt>
                <c:pt idx="33167">
                  <c:v>6.8818099999999998</c:v>
                </c:pt>
                <c:pt idx="33168">
                  <c:v>6.8802843750016001</c:v>
                </c:pt>
                <c:pt idx="33169">
                  <c:v>6.8786337499999997</c:v>
                </c:pt>
                <c:pt idx="33170">
                  <c:v>6.8769756250015996</c:v>
                </c:pt>
                <c:pt idx="33171">
                  <c:v>6.8752649999999997</c:v>
                </c:pt>
                <c:pt idx="33172">
                  <c:v>6.8734887499999999</c:v>
                </c:pt>
                <c:pt idx="33173">
                  <c:v>6.8717587499999997</c:v>
                </c:pt>
                <c:pt idx="33174">
                  <c:v>6.8700543750016001</c:v>
                </c:pt>
                <c:pt idx="33175">
                  <c:v>6.8684281250015999</c:v>
                </c:pt>
                <c:pt idx="33176">
                  <c:v>6.8669399999999996</c:v>
                </c:pt>
                <c:pt idx="33177">
                  <c:v>6.8656012500000001</c:v>
                </c:pt>
                <c:pt idx="33178">
                  <c:v>6.8646750000000001</c:v>
                </c:pt>
                <c:pt idx="33179">
                  <c:v>6.8639549999999998</c:v>
                </c:pt>
                <c:pt idx="33180">
                  <c:v>6.8632081250015995</c:v>
                </c:pt>
                <c:pt idx="33181">
                  <c:v>6.8625737500000001</c:v>
                </c:pt>
                <c:pt idx="33182">
                  <c:v>6.8620212499999997</c:v>
                </c:pt>
                <c:pt idx="33183">
                  <c:v>6.8614387499999996</c:v>
                </c:pt>
                <c:pt idx="33184">
                  <c:v>6.8609062500000002</c:v>
                </c:pt>
                <c:pt idx="33185">
                  <c:v>6.8604543750015994</c:v>
                </c:pt>
                <c:pt idx="33186">
                  <c:v>6.86006625</c:v>
                </c:pt>
                <c:pt idx="33187">
                  <c:v>6.8594718750016002</c:v>
                </c:pt>
                <c:pt idx="33188">
                  <c:v>6.8590450000000001</c:v>
                </c:pt>
                <c:pt idx="33189">
                  <c:v>6.8586856250016002</c:v>
                </c:pt>
                <c:pt idx="33190">
                  <c:v>6.8581543750015994</c:v>
                </c:pt>
                <c:pt idx="33191">
                  <c:v>6.8577050000000002</c:v>
                </c:pt>
                <c:pt idx="33192">
                  <c:v>6.8571862499999998</c:v>
                </c:pt>
                <c:pt idx="33193">
                  <c:v>6.8567606250016002</c:v>
                </c:pt>
                <c:pt idx="33194">
                  <c:v>6.8571456250015999</c:v>
                </c:pt>
                <c:pt idx="33195">
                  <c:v>6.8575862499999998</c:v>
                </c:pt>
                <c:pt idx="33196">
                  <c:v>6.8579943750016001</c:v>
                </c:pt>
                <c:pt idx="33197">
                  <c:v>6.8583918750016002</c:v>
                </c:pt>
                <c:pt idx="33198">
                  <c:v>6.8587637499999996</c:v>
                </c:pt>
                <c:pt idx="33199">
                  <c:v>6.8592356250015998</c:v>
                </c:pt>
                <c:pt idx="33200">
                  <c:v>6.8596487499999999</c:v>
                </c:pt>
                <c:pt idx="33201">
                  <c:v>6.8600118750016001</c:v>
                </c:pt>
                <c:pt idx="33202">
                  <c:v>6.8604331250015997</c:v>
                </c:pt>
                <c:pt idx="33203">
                  <c:v>6.8608268750015995</c:v>
                </c:pt>
                <c:pt idx="33204">
                  <c:v>6.8611531250016</c:v>
                </c:pt>
                <c:pt idx="33205">
                  <c:v>6.8615412500000001</c:v>
                </c:pt>
                <c:pt idx="33206">
                  <c:v>6.8619518750015995</c:v>
                </c:pt>
                <c:pt idx="33207">
                  <c:v>6.8624293750016001</c:v>
                </c:pt>
                <c:pt idx="33208">
                  <c:v>6.8629106250016001</c:v>
                </c:pt>
                <c:pt idx="33209">
                  <c:v>6.8628993750016001</c:v>
                </c:pt>
                <c:pt idx="33210">
                  <c:v>6.8632993750016</c:v>
                </c:pt>
                <c:pt idx="33211">
                  <c:v>6.86372625</c:v>
                </c:pt>
                <c:pt idx="33212">
                  <c:v>6.8641718750015999</c:v>
                </c:pt>
                <c:pt idx="33213">
                  <c:v>6.8645293750015997</c:v>
                </c:pt>
                <c:pt idx="33214">
                  <c:v>6.8648674999999999</c:v>
                </c:pt>
                <c:pt idx="33215">
                  <c:v>6.8652043750015999</c:v>
                </c:pt>
                <c:pt idx="33216">
                  <c:v>6.8655768750016</c:v>
                </c:pt>
                <c:pt idx="33217">
                  <c:v>6.8659906250015998</c:v>
                </c:pt>
                <c:pt idx="33218">
                  <c:v>6.8664249999999996</c:v>
                </c:pt>
                <c:pt idx="33219">
                  <c:v>6.8668156250015997</c:v>
                </c:pt>
                <c:pt idx="33220">
                  <c:v>6.8664924999999997</c:v>
                </c:pt>
                <c:pt idx="33221">
                  <c:v>6.8661325</c:v>
                </c:pt>
                <c:pt idx="33222">
                  <c:v>6.8665493750015996</c:v>
                </c:pt>
                <c:pt idx="33223">
                  <c:v>6.8668987499999998</c:v>
                </c:pt>
                <c:pt idx="33224">
                  <c:v>6.8672743750015997</c:v>
                </c:pt>
                <c:pt idx="33225">
                  <c:v>6.8676124999999999</c:v>
                </c:pt>
                <c:pt idx="33226">
                  <c:v>6.8681150000000004</c:v>
                </c:pt>
                <c:pt idx="33227">
                  <c:v>6.8684568750016002</c:v>
                </c:pt>
                <c:pt idx="33228">
                  <c:v>6.8689081250015995</c:v>
                </c:pt>
                <c:pt idx="33229">
                  <c:v>6.86937</c:v>
                </c:pt>
                <c:pt idx="33230">
                  <c:v>6.8699250000000003</c:v>
                </c:pt>
                <c:pt idx="33231">
                  <c:v>6.8704700000000001</c:v>
                </c:pt>
                <c:pt idx="33232">
                  <c:v>6.870825</c:v>
                </c:pt>
                <c:pt idx="33233">
                  <c:v>6.8712743750016001</c:v>
                </c:pt>
                <c:pt idx="33234">
                  <c:v>6.8717281250015994</c:v>
                </c:pt>
                <c:pt idx="33235">
                  <c:v>6.8721674999999998</c:v>
                </c:pt>
                <c:pt idx="33236">
                  <c:v>6.8726543750015994</c:v>
                </c:pt>
                <c:pt idx="33237">
                  <c:v>6.8729787499999997</c:v>
                </c:pt>
                <c:pt idx="33238">
                  <c:v>6.8734081250015997</c:v>
                </c:pt>
                <c:pt idx="33239">
                  <c:v>6.8738287500000004</c:v>
                </c:pt>
                <c:pt idx="33240">
                  <c:v>6.8742187499999998</c:v>
                </c:pt>
                <c:pt idx="33241">
                  <c:v>6.8747150000000001</c:v>
                </c:pt>
                <c:pt idx="33242">
                  <c:v>6.8751262500000001</c:v>
                </c:pt>
                <c:pt idx="33243">
                  <c:v>6.8754818750015998</c:v>
                </c:pt>
                <c:pt idx="33244">
                  <c:v>6.8751562499999999</c:v>
                </c:pt>
                <c:pt idx="33245">
                  <c:v>6.8747443750016002</c:v>
                </c:pt>
                <c:pt idx="33246">
                  <c:v>6.8742412499999999</c:v>
                </c:pt>
                <c:pt idx="33247">
                  <c:v>6.8737468750015998</c:v>
                </c:pt>
                <c:pt idx="33248">
                  <c:v>6.8731543750016</c:v>
                </c:pt>
                <c:pt idx="33249">
                  <c:v>6.8723768750016001</c:v>
                </c:pt>
                <c:pt idx="33250">
                  <c:v>6.8713906250015997</c:v>
                </c:pt>
                <c:pt idx="33251">
                  <c:v>6.87020125</c:v>
                </c:pt>
                <c:pt idx="33252">
                  <c:v>6.8688806250015997</c:v>
                </c:pt>
                <c:pt idx="33253">
                  <c:v>6.8675506250015994</c:v>
                </c:pt>
                <c:pt idx="33254">
                  <c:v>6.8661574999999999</c:v>
                </c:pt>
                <c:pt idx="33255">
                  <c:v>6.8647106250015995</c:v>
                </c:pt>
                <c:pt idx="33256">
                  <c:v>6.8632987500000002</c:v>
                </c:pt>
                <c:pt idx="33257">
                  <c:v>6.8618887500000003</c:v>
                </c:pt>
                <c:pt idx="33258">
                  <c:v>6.8604131250015996</c:v>
                </c:pt>
                <c:pt idx="33259">
                  <c:v>6.8590687499999996</c:v>
                </c:pt>
                <c:pt idx="33260">
                  <c:v>6.8579943750016001</c:v>
                </c:pt>
                <c:pt idx="33261">
                  <c:v>6.8569762499999998</c:v>
                </c:pt>
                <c:pt idx="33262">
                  <c:v>6.8560612499999998</c:v>
                </c:pt>
                <c:pt idx="33263">
                  <c:v>6.8552425000000001</c:v>
                </c:pt>
                <c:pt idx="33264">
                  <c:v>6.8544749999999999</c:v>
                </c:pt>
                <c:pt idx="33265">
                  <c:v>6.8538674999999998</c:v>
                </c:pt>
                <c:pt idx="33266">
                  <c:v>6.8534174999999999</c:v>
                </c:pt>
                <c:pt idx="33267">
                  <c:v>6.8529706250015998</c:v>
                </c:pt>
                <c:pt idx="33268">
                  <c:v>6.8524087500000004</c:v>
                </c:pt>
                <c:pt idx="33269">
                  <c:v>6.8520343750016002</c:v>
                </c:pt>
                <c:pt idx="33270">
                  <c:v>6.8517006250015999</c:v>
                </c:pt>
                <c:pt idx="33271">
                  <c:v>6.8521537500000003</c:v>
                </c:pt>
                <c:pt idx="33272">
                  <c:v>6.8525593750015998</c:v>
                </c:pt>
                <c:pt idx="33273">
                  <c:v>6.8529637499999998</c:v>
                </c:pt>
                <c:pt idx="33274">
                  <c:v>6.8533343750015998</c:v>
                </c:pt>
                <c:pt idx="33275">
                  <c:v>6.8537668750015994</c:v>
                </c:pt>
                <c:pt idx="33276">
                  <c:v>6.8542731250015994</c:v>
                </c:pt>
                <c:pt idx="33277">
                  <c:v>6.8547712499999998</c:v>
                </c:pt>
                <c:pt idx="33278">
                  <c:v>6.8551481250016</c:v>
                </c:pt>
                <c:pt idx="33279">
                  <c:v>6.8554806250015998</c:v>
                </c:pt>
                <c:pt idx="33280">
                  <c:v>6.8559381250015994</c:v>
                </c:pt>
                <c:pt idx="33281">
                  <c:v>6.8563987500000003</c:v>
                </c:pt>
                <c:pt idx="33282">
                  <c:v>6.8567574999999996</c:v>
                </c:pt>
                <c:pt idx="33283">
                  <c:v>6.8572956250015995</c:v>
                </c:pt>
                <c:pt idx="33284">
                  <c:v>6.8577856250015996</c:v>
                </c:pt>
                <c:pt idx="33285">
                  <c:v>6.8583093750015998</c:v>
                </c:pt>
                <c:pt idx="33286">
                  <c:v>6.8588899999999997</c:v>
                </c:pt>
                <c:pt idx="33287">
                  <c:v>6.8593593750016</c:v>
                </c:pt>
                <c:pt idx="33288">
                  <c:v>6.8597049999999999</c:v>
                </c:pt>
                <c:pt idx="33289">
                  <c:v>6.8601299999999998</c:v>
                </c:pt>
                <c:pt idx="33290">
                  <c:v>6.8604893750015998</c:v>
                </c:pt>
                <c:pt idx="33291">
                  <c:v>6.8608362500000002</c:v>
                </c:pt>
                <c:pt idx="33292">
                  <c:v>6.8613749999999998</c:v>
                </c:pt>
                <c:pt idx="33293">
                  <c:v>6.8618418750016001</c:v>
                </c:pt>
                <c:pt idx="33294">
                  <c:v>6.8622424999999998</c:v>
                </c:pt>
                <c:pt idx="33295">
                  <c:v>6.8627656250015994</c:v>
                </c:pt>
                <c:pt idx="33296">
                  <c:v>6.8632618750015997</c:v>
                </c:pt>
                <c:pt idx="33297">
                  <c:v>6.8637387500000004</c:v>
                </c:pt>
                <c:pt idx="33298">
                  <c:v>6.8642700000000003</c:v>
                </c:pt>
                <c:pt idx="33299">
                  <c:v>6.8647462499999996</c:v>
                </c:pt>
                <c:pt idx="33300">
                  <c:v>6.8651074999999997</c:v>
                </c:pt>
                <c:pt idx="33301">
                  <c:v>6.8654381250015994</c:v>
                </c:pt>
                <c:pt idx="33302">
                  <c:v>6.8658700000000001</c:v>
                </c:pt>
                <c:pt idx="33303">
                  <c:v>6.8662312500000002</c:v>
                </c:pt>
                <c:pt idx="33304">
                  <c:v>6.8666524999999998</c:v>
                </c:pt>
                <c:pt idx="33305">
                  <c:v>6.8671843750015995</c:v>
                </c:pt>
                <c:pt idx="33306">
                  <c:v>6.8675906250015997</c:v>
                </c:pt>
                <c:pt idx="33307">
                  <c:v>6.8672649999999997</c:v>
                </c:pt>
                <c:pt idx="33308">
                  <c:v>6.8667781250016002</c:v>
                </c:pt>
                <c:pt idx="33309">
                  <c:v>6.8662781250015996</c:v>
                </c:pt>
                <c:pt idx="33310">
                  <c:v>6.8658237499999997</c:v>
                </c:pt>
                <c:pt idx="33311">
                  <c:v>6.8652668750016002</c:v>
                </c:pt>
                <c:pt idx="33312">
                  <c:v>6.8648843750015995</c:v>
                </c:pt>
                <c:pt idx="33313">
                  <c:v>6.8645068750015996</c:v>
                </c:pt>
                <c:pt idx="33314">
                  <c:v>6.8641575000000001</c:v>
                </c:pt>
                <c:pt idx="33315">
                  <c:v>6.8637668750016001</c:v>
                </c:pt>
                <c:pt idx="33316">
                  <c:v>6.8633487500000001</c:v>
                </c:pt>
                <c:pt idx="33317">
                  <c:v>6.8629175</c:v>
                </c:pt>
                <c:pt idx="33318">
                  <c:v>6.8623018750015996</c:v>
                </c:pt>
                <c:pt idx="33319">
                  <c:v>6.8616318750016001</c:v>
                </c:pt>
                <c:pt idx="33320">
                  <c:v>6.86102875</c:v>
                </c:pt>
                <c:pt idx="33321">
                  <c:v>6.8604168750015999</c:v>
                </c:pt>
                <c:pt idx="33322">
                  <c:v>6.8597993750016002</c:v>
                </c:pt>
                <c:pt idx="33323">
                  <c:v>6.8592712499999999</c:v>
                </c:pt>
                <c:pt idx="33324">
                  <c:v>6.8588293750015996</c:v>
                </c:pt>
                <c:pt idx="33325">
                  <c:v>6.8584243750015998</c:v>
                </c:pt>
                <c:pt idx="33326">
                  <c:v>6.8580868750016002</c:v>
                </c:pt>
                <c:pt idx="33327">
                  <c:v>6.8576637500000004</c:v>
                </c:pt>
                <c:pt idx="33328">
                  <c:v>6.85722875</c:v>
                </c:pt>
                <c:pt idx="33329">
                  <c:v>6.8568943750016</c:v>
                </c:pt>
                <c:pt idx="33330">
                  <c:v>6.8572343750015996</c:v>
                </c:pt>
                <c:pt idx="33331">
                  <c:v>6.8576587499999997</c:v>
                </c:pt>
                <c:pt idx="33332">
                  <c:v>6.8581193750015998</c:v>
                </c:pt>
                <c:pt idx="33333">
                  <c:v>6.8576093750015996</c:v>
                </c:pt>
                <c:pt idx="33334">
                  <c:v>6.8572006250015995</c:v>
                </c:pt>
                <c:pt idx="33335">
                  <c:v>6.8567906250016</c:v>
                </c:pt>
                <c:pt idx="33336">
                  <c:v>6.8574212499999998</c:v>
                </c:pt>
                <c:pt idx="33337">
                  <c:v>6.8577587500000003</c:v>
                </c:pt>
                <c:pt idx="33338">
                  <c:v>6.8581812500000003</c:v>
                </c:pt>
                <c:pt idx="33339">
                  <c:v>6.8586431250016</c:v>
                </c:pt>
                <c:pt idx="33340">
                  <c:v>6.8589662499999999</c:v>
                </c:pt>
                <c:pt idx="33341">
                  <c:v>6.8593412499999999</c:v>
                </c:pt>
                <c:pt idx="33342">
                  <c:v>6.8597743750015994</c:v>
                </c:pt>
                <c:pt idx="33343">
                  <c:v>6.8602049999999997</c:v>
                </c:pt>
                <c:pt idx="33344">
                  <c:v>6.8606043750015999</c:v>
                </c:pt>
                <c:pt idx="33345">
                  <c:v>6.8610625000000001</c:v>
                </c:pt>
                <c:pt idx="33346">
                  <c:v>6.8615393750016</c:v>
                </c:pt>
                <c:pt idx="33347">
                  <c:v>6.8619187500000001</c:v>
                </c:pt>
                <c:pt idx="33348">
                  <c:v>6.8623399999999997</c:v>
                </c:pt>
                <c:pt idx="33349">
                  <c:v>6.8628237499999996</c:v>
                </c:pt>
                <c:pt idx="33350">
                  <c:v>6.8632462500000004</c:v>
                </c:pt>
                <c:pt idx="33351">
                  <c:v>6.8637712500000001</c:v>
                </c:pt>
                <c:pt idx="33352">
                  <c:v>6.8642706250016001</c:v>
                </c:pt>
                <c:pt idx="33353">
                  <c:v>6.8646993750015994</c:v>
                </c:pt>
                <c:pt idx="33354">
                  <c:v>6.8651574999999996</c:v>
                </c:pt>
                <c:pt idx="33355">
                  <c:v>6.8656874999999999</c:v>
                </c:pt>
                <c:pt idx="33356">
                  <c:v>6.8661500000000002</c:v>
                </c:pt>
                <c:pt idx="33357">
                  <c:v>6.8666681250016</c:v>
                </c:pt>
                <c:pt idx="33358">
                  <c:v>6.8672518750015996</c:v>
                </c:pt>
                <c:pt idx="33359">
                  <c:v>6.8677468750015995</c:v>
                </c:pt>
                <c:pt idx="33360">
                  <c:v>6.8682462500000003</c:v>
                </c:pt>
                <c:pt idx="33361">
                  <c:v>6.8688262499999997</c:v>
                </c:pt>
                <c:pt idx="33362">
                  <c:v>6.8691750000000003</c:v>
                </c:pt>
                <c:pt idx="33363">
                  <c:v>6.8696624999999996</c:v>
                </c:pt>
                <c:pt idx="33364">
                  <c:v>6.8701556250015994</c:v>
                </c:pt>
                <c:pt idx="33365">
                  <c:v>6.8706268750015997</c:v>
                </c:pt>
                <c:pt idx="33366">
                  <c:v>6.8709706250015996</c:v>
                </c:pt>
                <c:pt idx="33367">
                  <c:v>6.8714149999999998</c:v>
                </c:pt>
                <c:pt idx="33368">
                  <c:v>6.8707824999999998</c:v>
                </c:pt>
                <c:pt idx="33369">
                  <c:v>6.8702312499999998</c:v>
                </c:pt>
                <c:pt idx="33370">
                  <c:v>6.8695506250016001</c:v>
                </c:pt>
                <c:pt idx="33371">
                  <c:v>6.8684462499999999</c:v>
                </c:pt>
                <c:pt idx="33372">
                  <c:v>6.8671825000000002</c:v>
                </c:pt>
                <c:pt idx="33373">
                  <c:v>6.8659537500000001</c:v>
                </c:pt>
                <c:pt idx="33374">
                  <c:v>6.8645218750015999</c:v>
                </c:pt>
                <c:pt idx="33375">
                  <c:v>6.8630449999999996</c:v>
                </c:pt>
                <c:pt idx="33376">
                  <c:v>6.8615725000000003</c:v>
                </c:pt>
                <c:pt idx="33377">
                  <c:v>6.8599812499999997</c:v>
                </c:pt>
                <c:pt idx="33378">
                  <c:v>6.8584356250015999</c:v>
                </c:pt>
                <c:pt idx="33379">
                  <c:v>6.8570206250016001</c:v>
                </c:pt>
                <c:pt idx="33380">
                  <c:v>6.8555618750015999</c:v>
                </c:pt>
                <c:pt idx="33381">
                  <c:v>6.8544512500000003</c:v>
                </c:pt>
                <c:pt idx="33382">
                  <c:v>6.8535131250015997</c:v>
                </c:pt>
                <c:pt idx="33383">
                  <c:v>6.8525499999999999</c:v>
                </c:pt>
                <c:pt idx="33384">
                  <c:v>6.8517606250015994</c:v>
                </c:pt>
                <c:pt idx="33385">
                  <c:v>6.8511031250015995</c:v>
                </c:pt>
                <c:pt idx="33386">
                  <c:v>6.8504056250016001</c:v>
                </c:pt>
                <c:pt idx="33387">
                  <c:v>6.8498768750016001</c:v>
                </c:pt>
                <c:pt idx="33388">
                  <c:v>6.8494856250015994</c:v>
                </c:pt>
                <c:pt idx="33389">
                  <c:v>6.8491012500000004</c:v>
                </c:pt>
                <c:pt idx="33390">
                  <c:v>6.8485950000000004</c:v>
                </c:pt>
                <c:pt idx="33391">
                  <c:v>6.8481025000000004</c:v>
                </c:pt>
                <c:pt idx="33392">
                  <c:v>6.8475668750015997</c:v>
                </c:pt>
                <c:pt idx="33393">
                  <c:v>6.8471399999999996</c:v>
                </c:pt>
                <c:pt idx="33394">
                  <c:v>6.8475812500000002</c:v>
                </c:pt>
                <c:pt idx="33395">
                  <c:v>6.8479743750016002</c:v>
                </c:pt>
                <c:pt idx="33396">
                  <c:v>6.8483912499999997</c:v>
                </c:pt>
                <c:pt idx="33397">
                  <c:v>6.8488193750016002</c:v>
                </c:pt>
                <c:pt idx="33398">
                  <c:v>6.8491481250015998</c:v>
                </c:pt>
                <c:pt idx="33399">
                  <c:v>6.8496024999999996</c:v>
                </c:pt>
                <c:pt idx="33400">
                  <c:v>6.8501418750015999</c:v>
                </c:pt>
                <c:pt idx="33401">
                  <c:v>6.8504849999999999</c:v>
                </c:pt>
                <c:pt idx="33402">
                  <c:v>6.8508174999999998</c:v>
                </c:pt>
                <c:pt idx="33403">
                  <c:v>6.8512031250016001</c:v>
                </c:pt>
                <c:pt idx="33404">
                  <c:v>6.8516137500000003</c:v>
                </c:pt>
                <c:pt idx="33405">
                  <c:v>6.8520793750015994</c:v>
                </c:pt>
                <c:pt idx="33406">
                  <c:v>6.8516793750015994</c:v>
                </c:pt>
                <c:pt idx="33407">
                  <c:v>6.8513587500000002</c:v>
                </c:pt>
                <c:pt idx="33408">
                  <c:v>6.8515825000000001</c:v>
                </c:pt>
                <c:pt idx="33409">
                  <c:v>6.8519662500000003</c:v>
                </c:pt>
                <c:pt idx="33410">
                  <c:v>6.8523056250016001</c:v>
                </c:pt>
                <c:pt idx="33411">
                  <c:v>6.8522318750015998</c:v>
                </c:pt>
                <c:pt idx="33412">
                  <c:v>6.8525556250015995</c:v>
                </c:pt>
                <c:pt idx="33413">
                  <c:v>6.8525368750015998</c:v>
                </c:pt>
                <c:pt idx="33414">
                  <c:v>6.8529125000000004</c:v>
                </c:pt>
                <c:pt idx="33415">
                  <c:v>6.8532675000000003</c:v>
                </c:pt>
                <c:pt idx="33416">
                  <c:v>6.8536268750015994</c:v>
                </c:pt>
                <c:pt idx="33417">
                  <c:v>6.8540393750015998</c:v>
                </c:pt>
                <c:pt idx="33418">
                  <c:v>6.8543862500000001</c:v>
                </c:pt>
                <c:pt idx="33419">
                  <c:v>6.8547493750015995</c:v>
                </c:pt>
                <c:pt idx="33420">
                  <c:v>6.8551731250015999</c:v>
                </c:pt>
                <c:pt idx="33421">
                  <c:v>6.8555675000000003</c:v>
                </c:pt>
                <c:pt idx="33422">
                  <c:v>6.8559706250015999</c:v>
                </c:pt>
                <c:pt idx="33423">
                  <c:v>6.8563112500000001</c:v>
                </c:pt>
                <c:pt idx="33424">
                  <c:v>6.8568737500000001</c:v>
                </c:pt>
                <c:pt idx="33425">
                  <c:v>6.8572837499999997</c:v>
                </c:pt>
                <c:pt idx="33426">
                  <c:v>6.8576818750015995</c:v>
                </c:pt>
                <c:pt idx="33427">
                  <c:v>6.8581906250015994</c:v>
                </c:pt>
                <c:pt idx="33428">
                  <c:v>6.85868375</c:v>
                </c:pt>
                <c:pt idx="33429">
                  <c:v>6.8591281250015994</c:v>
                </c:pt>
                <c:pt idx="33430">
                  <c:v>6.8595481250015995</c:v>
                </c:pt>
                <c:pt idx="33431">
                  <c:v>6.8591812499999998</c:v>
                </c:pt>
                <c:pt idx="33432">
                  <c:v>6.8595862500000004</c:v>
                </c:pt>
                <c:pt idx="33433">
                  <c:v>6.8599293750015997</c:v>
                </c:pt>
                <c:pt idx="33434">
                  <c:v>6.8602543750015998</c:v>
                </c:pt>
                <c:pt idx="33435">
                  <c:v>6.8606768750015998</c:v>
                </c:pt>
                <c:pt idx="33436">
                  <c:v>6.8610474999999997</c:v>
                </c:pt>
                <c:pt idx="33437">
                  <c:v>6.8612937499999997</c:v>
                </c:pt>
                <c:pt idx="33438">
                  <c:v>6.8609137499999999</c:v>
                </c:pt>
                <c:pt idx="33439">
                  <c:v>6.86131125</c:v>
                </c:pt>
                <c:pt idx="33440">
                  <c:v>6.8616868750015998</c:v>
                </c:pt>
                <c:pt idx="33441">
                  <c:v>6.8620706250015999</c:v>
                </c:pt>
                <c:pt idx="33442">
                  <c:v>6.8625668750016002</c:v>
                </c:pt>
                <c:pt idx="33443">
                  <c:v>6.8629268750015999</c:v>
                </c:pt>
                <c:pt idx="33444">
                  <c:v>6.86341</c:v>
                </c:pt>
                <c:pt idx="33445">
                  <c:v>6.8637818750015995</c:v>
                </c:pt>
                <c:pt idx="33446">
                  <c:v>6.8642275000000001</c:v>
                </c:pt>
                <c:pt idx="33447">
                  <c:v>6.8637825000000001</c:v>
                </c:pt>
                <c:pt idx="33448">
                  <c:v>6.8633306250016002</c:v>
                </c:pt>
                <c:pt idx="33449">
                  <c:v>6.8629550000000004</c:v>
                </c:pt>
                <c:pt idx="33450">
                  <c:v>6.8627131250015996</c:v>
                </c:pt>
                <c:pt idx="33451">
                  <c:v>6.8619806250015998</c:v>
                </c:pt>
                <c:pt idx="33452">
                  <c:v>6.8613987500000002</c:v>
                </c:pt>
                <c:pt idx="33453">
                  <c:v>6.8604525000000001</c:v>
                </c:pt>
                <c:pt idx="33454">
                  <c:v>6.8592193750015999</c:v>
                </c:pt>
                <c:pt idx="33455">
                  <c:v>6.8579362499999998</c:v>
                </c:pt>
                <c:pt idx="33456">
                  <c:v>6.8565531250016001</c:v>
                </c:pt>
                <c:pt idx="33457">
                  <c:v>6.8551037499999996</c:v>
                </c:pt>
                <c:pt idx="33458">
                  <c:v>6.8537737500000002</c:v>
                </c:pt>
                <c:pt idx="33459">
                  <c:v>6.8524012499999998</c:v>
                </c:pt>
                <c:pt idx="33460">
                  <c:v>6.8511143750015995</c:v>
                </c:pt>
                <c:pt idx="33461">
                  <c:v>6.8500512499999999</c:v>
                </c:pt>
                <c:pt idx="33462">
                  <c:v>6.8491462500000004</c:v>
                </c:pt>
                <c:pt idx="33463">
                  <c:v>6.8484499999999997</c:v>
                </c:pt>
                <c:pt idx="33464">
                  <c:v>6.8480287500000001</c:v>
                </c:pt>
                <c:pt idx="33465">
                  <c:v>6.8474050000000002</c:v>
                </c:pt>
                <c:pt idx="33466">
                  <c:v>6.8468400000000003</c:v>
                </c:pt>
                <c:pt idx="33467">
                  <c:v>6.8464593750015998</c:v>
                </c:pt>
                <c:pt idx="33468">
                  <c:v>6.8460981250015998</c:v>
                </c:pt>
                <c:pt idx="33469">
                  <c:v>6.8457237500000003</c:v>
                </c:pt>
                <c:pt idx="33470">
                  <c:v>6.8452981250015998</c:v>
                </c:pt>
                <c:pt idx="33471">
                  <c:v>6.8447062499999998</c:v>
                </c:pt>
                <c:pt idx="33472">
                  <c:v>6.8443056250016001</c:v>
                </c:pt>
                <c:pt idx="33473">
                  <c:v>6.8437881250016002</c:v>
                </c:pt>
                <c:pt idx="33474">
                  <c:v>6.8434206250015999</c:v>
                </c:pt>
                <c:pt idx="33475">
                  <c:v>6.8433137500000001</c:v>
                </c:pt>
                <c:pt idx="33476">
                  <c:v>6.8436431250015994</c:v>
                </c:pt>
                <c:pt idx="33477">
                  <c:v>6.8440731250016</c:v>
                </c:pt>
                <c:pt idx="33478">
                  <c:v>6.8444462499999998</c:v>
                </c:pt>
                <c:pt idx="33479">
                  <c:v>6.8448381250015995</c:v>
                </c:pt>
                <c:pt idx="33480">
                  <c:v>6.8452656250016002</c:v>
                </c:pt>
                <c:pt idx="33481">
                  <c:v>6.8456668750015996</c:v>
                </c:pt>
                <c:pt idx="33482">
                  <c:v>6.8461350000000003</c:v>
                </c:pt>
                <c:pt idx="33483">
                  <c:v>6.8464893750015996</c:v>
                </c:pt>
                <c:pt idx="33484">
                  <c:v>6.8469150000000001</c:v>
                </c:pt>
                <c:pt idx="33485">
                  <c:v>6.8473193750016002</c:v>
                </c:pt>
                <c:pt idx="33486">
                  <c:v>6.8477668750016001</c:v>
                </c:pt>
                <c:pt idx="33487">
                  <c:v>6.8483237499999996</c:v>
                </c:pt>
                <c:pt idx="33488">
                  <c:v>6.8488318750015997</c:v>
                </c:pt>
                <c:pt idx="33489">
                  <c:v>6.8493443750015999</c:v>
                </c:pt>
                <c:pt idx="33490">
                  <c:v>6.8498937499999997</c:v>
                </c:pt>
                <c:pt idx="33491">
                  <c:v>6.8503737500000002</c:v>
                </c:pt>
                <c:pt idx="33492">
                  <c:v>6.8508512499999998</c:v>
                </c:pt>
                <c:pt idx="33493">
                  <c:v>6.8513606250015995</c:v>
                </c:pt>
                <c:pt idx="33494">
                  <c:v>6.8518443750015994</c:v>
                </c:pt>
                <c:pt idx="33495">
                  <c:v>6.8522499999999997</c:v>
                </c:pt>
                <c:pt idx="33496">
                  <c:v>6.8527699999999996</c:v>
                </c:pt>
                <c:pt idx="33497">
                  <c:v>6.8531306250016</c:v>
                </c:pt>
                <c:pt idx="33498">
                  <c:v>6.8534800000000002</c:v>
                </c:pt>
                <c:pt idx="33499">
                  <c:v>6.8538537499999999</c:v>
                </c:pt>
                <c:pt idx="33500">
                  <c:v>6.8541993750015999</c:v>
                </c:pt>
                <c:pt idx="33501">
                  <c:v>6.8545668750016002</c:v>
                </c:pt>
                <c:pt idx="33502">
                  <c:v>6.8550106250015999</c:v>
                </c:pt>
                <c:pt idx="33503">
                  <c:v>6.8553337499999998</c:v>
                </c:pt>
                <c:pt idx="33504">
                  <c:v>6.8554300000000001</c:v>
                </c:pt>
                <c:pt idx="33505">
                  <c:v>6.8558431250015994</c:v>
                </c:pt>
                <c:pt idx="33506">
                  <c:v>6.8561706250015995</c:v>
                </c:pt>
                <c:pt idx="33507">
                  <c:v>6.8556650000000001</c:v>
                </c:pt>
                <c:pt idx="33508">
                  <c:v>6.8552799999999996</c:v>
                </c:pt>
                <c:pt idx="33509">
                  <c:v>6.8548356250015994</c:v>
                </c:pt>
                <c:pt idx="33510">
                  <c:v>6.8543493750015996</c:v>
                </c:pt>
                <c:pt idx="33511">
                  <c:v>6.8546775000000002</c:v>
                </c:pt>
                <c:pt idx="33512">
                  <c:v>6.8551168750015998</c:v>
                </c:pt>
                <c:pt idx="33513">
                  <c:v>6.8555237499999997</c:v>
                </c:pt>
                <c:pt idx="33514">
                  <c:v>6.8559000000000001</c:v>
                </c:pt>
                <c:pt idx="33515">
                  <c:v>6.8562343750016002</c:v>
                </c:pt>
                <c:pt idx="33516">
                  <c:v>6.8566168750015999</c:v>
                </c:pt>
                <c:pt idx="33517">
                  <c:v>6.8569837500000004</c:v>
                </c:pt>
                <c:pt idx="33518">
                  <c:v>6.8573631250015996</c:v>
                </c:pt>
                <c:pt idx="33519">
                  <c:v>6.8569568750015994</c:v>
                </c:pt>
                <c:pt idx="33520">
                  <c:v>6.8574143750015999</c:v>
                </c:pt>
                <c:pt idx="33521">
                  <c:v>6.85797875</c:v>
                </c:pt>
                <c:pt idx="33522">
                  <c:v>6.8583524999999996</c:v>
                </c:pt>
                <c:pt idx="33523">
                  <c:v>6.8587106250016001</c:v>
                </c:pt>
                <c:pt idx="33524">
                  <c:v>6.8590987500000002</c:v>
                </c:pt>
                <c:pt idx="33525">
                  <c:v>6.8594524999999997</c:v>
                </c:pt>
                <c:pt idx="33526">
                  <c:v>6.8599043750015998</c:v>
                </c:pt>
                <c:pt idx="33527">
                  <c:v>6.8602943750016001</c:v>
                </c:pt>
                <c:pt idx="33528">
                  <c:v>6.8598843750015996</c:v>
                </c:pt>
                <c:pt idx="33529">
                  <c:v>6.8594850000000003</c:v>
                </c:pt>
                <c:pt idx="33530">
                  <c:v>6.8591631250015999</c:v>
                </c:pt>
                <c:pt idx="33531">
                  <c:v>6.8586024999999999</c:v>
                </c:pt>
                <c:pt idx="33532">
                  <c:v>6.8581456250016002</c:v>
                </c:pt>
                <c:pt idx="33533">
                  <c:v>6.8577462499999999</c:v>
                </c:pt>
                <c:pt idx="33534">
                  <c:v>6.8573281250016</c:v>
                </c:pt>
                <c:pt idx="33535">
                  <c:v>6.8569106250015999</c:v>
                </c:pt>
                <c:pt idx="33536">
                  <c:v>6.8563637499999999</c:v>
                </c:pt>
                <c:pt idx="33537">
                  <c:v>6.8559999999999999</c:v>
                </c:pt>
                <c:pt idx="33538">
                  <c:v>6.8559793750016</c:v>
                </c:pt>
                <c:pt idx="33539">
                  <c:v>6.8554662500000001</c:v>
                </c:pt>
                <c:pt idx="33540">
                  <c:v>6.8545875000000001</c:v>
                </c:pt>
                <c:pt idx="33541">
                  <c:v>6.8537737500000002</c:v>
                </c:pt>
                <c:pt idx="33542">
                  <c:v>6.8528149999999997</c:v>
                </c:pt>
                <c:pt idx="33543">
                  <c:v>6.8516500000000002</c:v>
                </c:pt>
                <c:pt idx="33544">
                  <c:v>6.85030625</c:v>
                </c:pt>
                <c:pt idx="33545">
                  <c:v>6.8489962499999999</c:v>
                </c:pt>
                <c:pt idx="33546">
                  <c:v>6.8476443750015994</c:v>
                </c:pt>
                <c:pt idx="33547">
                  <c:v>6.8463106250015997</c:v>
                </c:pt>
                <c:pt idx="33548">
                  <c:v>6.8451006250016002</c:v>
                </c:pt>
                <c:pt idx="33549">
                  <c:v>6.84390375</c:v>
                </c:pt>
                <c:pt idx="33550">
                  <c:v>6.8428518750015996</c:v>
                </c:pt>
                <c:pt idx="33551">
                  <c:v>6.8420243750015999</c:v>
                </c:pt>
                <c:pt idx="33552">
                  <c:v>6.8414025000000001</c:v>
                </c:pt>
                <c:pt idx="33553">
                  <c:v>6.8409500000000003</c:v>
                </c:pt>
                <c:pt idx="33554">
                  <c:v>6.8403799999999997</c:v>
                </c:pt>
                <c:pt idx="33555">
                  <c:v>6.8399562500000002</c:v>
                </c:pt>
                <c:pt idx="33556">
                  <c:v>6.8396125000000003</c:v>
                </c:pt>
                <c:pt idx="33557">
                  <c:v>6.8397112499999997</c:v>
                </c:pt>
                <c:pt idx="33558">
                  <c:v>6.8400518750015999</c:v>
                </c:pt>
                <c:pt idx="33559">
                  <c:v>6.8404368750015996</c:v>
                </c:pt>
                <c:pt idx="33560">
                  <c:v>6.8408593750015996</c:v>
                </c:pt>
                <c:pt idx="33561">
                  <c:v>6.8412268750015999</c:v>
                </c:pt>
                <c:pt idx="33562">
                  <c:v>6.8416375</c:v>
                </c:pt>
                <c:pt idx="33563">
                  <c:v>6.8420174999999999</c:v>
                </c:pt>
                <c:pt idx="33564">
                  <c:v>6.8423487500000002</c:v>
                </c:pt>
                <c:pt idx="33565">
                  <c:v>6.8427793750015997</c:v>
                </c:pt>
                <c:pt idx="33566">
                  <c:v>6.8431418750016002</c:v>
                </c:pt>
                <c:pt idx="33567">
                  <c:v>6.8435268750015998</c:v>
                </c:pt>
                <c:pt idx="33568">
                  <c:v>6.8439943750015999</c:v>
                </c:pt>
                <c:pt idx="33569">
                  <c:v>6.8444581250015997</c:v>
                </c:pt>
                <c:pt idx="33570">
                  <c:v>6.8448650000000004</c:v>
                </c:pt>
                <c:pt idx="33571">
                  <c:v>6.8453418750015995</c:v>
                </c:pt>
                <c:pt idx="33572">
                  <c:v>6.8457712500000003</c:v>
                </c:pt>
                <c:pt idx="33573">
                  <c:v>6.8454525000000004</c:v>
                </c:pt>
                <c:pt idx="33574">
                  <c:v>6.8458493750015998</c:v>
                </c:pt>
                <c:pt idx="33575">
                  <c:v>6.8462812499999997</c:v>
                </c:pt>
                <c:pt idx="33576">
                  <c:v>6.8466525000000003</c:v>
                </c:pt>
                <c:pt idx="33577">
                  <c:v>6.8470693750015998</c:v>
                </c:pt>
                <c:pt idx="33578">
                  <c:v>6.8475812500000002</c:v>
                </c:pt>
                <c:pt idx="33579">
                  <c:v>6.8479168750015997</c:v>
                </c:pt>
                <c:pt idx="33580">
                  <c:v>6.8475425000000003</c:v>
                </c:pt>
                <c:pt idx="33581">
                  <c:v>6.8478737499999998</c:v>
                </c:pt>
                <c:pt idx="33582">
                  <c:v>6.8482599999999998</c:v>
                </c:pt>
                <c:pt idx="33583">
                  <c:v>6.8487218750015995</c:v>
                </c:pt>
                <c:pt idx="33584">
                  <c:v>6.8491993750016</c:v>
                </c:pt>
                <c:pt idx="33585">
                  <c:v>6.8486031250016</c:v>
                </c:pt>
                <c:pt idx="33586">
                  <c:v>6.8482075</c:v>
                </c:pt>
                <c:pt idx="33587">
                  <c:v>6.8478250000000003</c:v>
                </c:pt>
                <c:pt idx="33588">
                  <c:v>6.8473431250015997</c:v>
                </c:pt>
                <c:pt idx="33589">
                  <c:v>6.8469212500000003</c:v>
                </c:pt>
                <c:pt idx="33590">
                  <c:v>6.8465224999999998</c:v>
                </c:pt>
                <c:pt idx="33591">
                  <c:v>6.8460781250015996</c:v>
                </c:pt>
                <c:pt idx="33592">
                  <c:v>6.8457012500000003</c:v>
                </c:pt>
                <c:pt idx="33593">
                  <c:v>6.8453443750015994</c:v>
                </c:pt>
                <c:pt idx="33594">
                  <c:v>6.8449637499999998</c:v>
                </c:pt>
                <c:pt idx="33595">
                  <c:v>6.8445712500000004</c:v>
                </c:pt>
                <c:pt idx="33596">
                  <c:v>6.8440050000000001</c:v>
                </c:pt>
                <c:pt idx="33597">
                  <c:v>6.8435662500000003</c:v>
                </c:pt>
                <c:pt idx="33598">
                  <c:v>6.8431206250015997</c:v>
                </c:pt>
                <c:pt idx="33599">
                  <c:v>6.8427006250015996</c:v>
                </c:pt>
                <c:pt idx="33600">
                  <c:v>6.8430299999999997</c:v>
                </c:pt>
                <c:pt idx="33601">
                  <c:v>6.8433612500000001</c:v>
                </c:pt>
                <c:pt idx="33602">
                  <c:v>6.8438118750015997</c:v>
                </c:pt>
                <c:pt idx="33603">
                  <c:v>6.8442593750015996</c:v>
                </c:pt>
                <c:pt idx="33604">
                  <c:v>6.8447406250015996</c:v>
                </c:pt>
                <c:pt idx="33605">
                  <c:v>6.8451537499999997</c:v>
                </c:pt>
                <c:pt idx="33606">
                  <c:v>6.8455162500000002</c:v>
                </c:pt>
                <c:pt idx="33607">
                  <c:v>6.8460456250016</c:v>
                </c:pt>
                <c:pt idx="33608">
                  <c:v>6.8464787500000002</c:v>
                </c:pt>
                <c:pt idx="33609">
                  <c:v>6.8469018750016</c:v>
                </c:pt>
                <c:pt idx="33610">
                  <c:v>6.8472787500000001</c:v>
                </c:pt>
                <c:pt idx="33611">
                  <c:v>6.8476481250015997</c:v>
                </c:pt>
                <c:pt idx="33612">
                  <c:v>6.8481618750016002</c:v>
                </c:pt>
                <c:pt idx="33613">
                  <c:v>6.8486368750016</c:v>
                </c:pt>
                <c:pt idx="33614">
                  <c:v>6.8490587500000002</c:v>
                </c:pt>
                <c:pt idx="33615">
                  <c:v>6.8494812500000002</c:v>
                </c:pt>
                <c:pt idx="33616">
                  <c:v>6.8498956250015999</c:v>
                </c:pt>
                <c:pt idx="33617">
                  <c:v>6.8503212500000004</c:v>
                </c:pt>
                <c:pt idx="33618">
                  <c:v>6.8507793750015997</c:v>
                </c:pt>
                <c:pt idx="33619">
                  <c:v>6.8512593750016002</c:v>
                </c:pt>
                <c:pt idx="33620">
                  <c:v>6.8516781250015999</c:v>
                </c:pt>
                <c:pt idx="33621">
                  <c:v>6.8520750000000001</c:v>
                </c:pt>
                <c:pt idx="33622">
                  <c:v>6.8524881250015994</c:v>
                </c:pt>
                <c:pt idx="33623">
                  <c:v>6.8529381250016002</c:v>
                </c:pt>
                <c:pt idx="33624">
                  <c:v>6.8533074999999997</c:v>
                </c:pt>
                <c:pt idx="33625">
                  <c:v>6.8536512500000004</c:v>
                </c:pt>
                <c:pt idx="33626">
                  <c:v>6.8540881250016001</c:v>
                </c:pt>
                <c:pt idx="33627">
                  <c:v>6.8544850000000004</c:v>
                </c:pt>
                <c:pt idx="33628">
                  <c:v>6.8549656250015998</c:v>
                </c:pt>
                <c:pt idx="33629">
                  <c:v>6.8554806250015998</c:v>
                </c:pt>
                <c:pt idx="33630">
                  <c:v>6.8559700000000001</c:v>
                </c:pt>
                <c:pt idx="33631">
                  <c:v>6.8563000000000001</c:v>
                </c:pt>
                <c:pt idx="33632">
                  <c:v>6.8566587500000002</c:v>
                </c:pt>
                <c:pt idx="33633">
                  <c:v>6.8566075</c:v>
                </c:pt>
                <c:pt idx="33634">
                  <c:v>6.8561606250015998</c:v>
                </c:pt>
                <c:pt idx="33635">
                  <c:v>6.8558237499999999</c:v>
                </c:pt>
                <c:pt idx="33636">
                  <c:v>6.8554712499999999</c:v>
                </c:pt>
                <c:pt idx="33637">
                  <c:v>6.855035</c:v>
                </c:pt>
                <c:pt idx="33638">
                  <c:v>6.8545281250015995</c:v>
                </c:pt>
                <c:pt idx="33639">
                  <c:v>6.8537968750016001</c:v>
                </c:pt>
                <c:pt idx="33640">
                  <c:v>6.8532718750015995</c:v>
                </c:pt>
                <c:pt idx="33641">
                  <c:v>6.8525487500000004</c:v>
                </c:pt>
                <c:pt idx="33642">
                  <c:v>6.8516812500000004</c:v>
                </c:pt>
                <c:pt idx="33643">
                  <c:v>6.8509381250015995</c:v>
                </c:pt>
                <c:pt idx="33644">
                  <c:v>6.8500793750015996</c:v>
                </c:pt>
                <c:pt idx="33645">
                  <c:v>6.8491012500000004</c:v>
                </c:pt>
                <c:pt idx="33646">
                  <c:v>6.8480962500000002</c:v>
                </c:pt>
                <c:pt idx="33647">
                  <c:v>6.8469687500000003</c:v>
                </c:pt>
                <c:pt idx="33648">
                  <c:v>6.8458062499999999</c:v>
                </c:pt>
                <c:pt idx="33649">
                  <c:v>6.8447637500000003</c:v>
                </c:pt>
                <c:pt idx="33650">
                  <c:v>6.8436624999999998</c:v>
                </c:pt>
                <c:pt idx="33651">
                  <c:v>6.8427175</c:v>
                </c:pt>
                <c:pt idx="33652">
                  <c:v>6.8418862499999999</c:v>
                </c:pt>
                <c:pt idx="33653">
                  <c:v>6.8409899999999997</c:v>
                </c:pt>
                <c:pt idx="33654">
                  <c:v>6.84024375</c:v>
                </c:pt>
                <c:pt idx="33655">
                  <c:v>6.8396249999999998</c:v>
                </c:pt>
                <c:pt idx="33656">
                  <c:v>6.8390187500000001</c:v>
                </c:pt>
                <c:pt idx="33657">
                  <c:v>6.8385031250015995</c:v>
                </c:pt>
                <c:pt idx="33658">
                  <c:v>6.8381224999999999</c:v>
                </c:pt>
                <c:pt idx="33659">
                  <c:v>6.8377343750015998</c:v>
                </c:pt>
                <c:pt idx="33660">
                  <c:v>6.8373200000000001</c:v>
                </c:pt>
                <c:pt idx="33661">
                  <c:v>6.8369981250015996</c:v>
                </c:pt>
                <c:pt idx="33662">
                  <c:v>6.8370787499999999</c:v>
                </c:pt>
                <c:pt idx="33663">
                  <c:v>6.8375225000000004</c:v>
                </c:pt>
                <c:pt idx="33664">
                  <c:v>6.8379618750016</c:v>
                </c:pt>
                <c:pt idx="33665">
                  <c:v>6.8383200000000004</c:v>
                </c:pt>
                <c:pt idx="33666">
                  <c:v>6.8386800000000001</c:v>
                </c:pt>
                <c:pt idx="33667">
                  <c:v>6.8390000000000004</c:v>
                </c:pt>
                <c:pt idx="33668">
                  <c:v>6.8393443750016001</c:v>
                </c:pt>
                <c:pt idx="33669">
                  <c:v>6.8397031250015994</c:v>
                </c:pt>
                <c:pt idx="33670">
                  <c:v>6.8401874999999999</c:v>
                </c:pt>
                <c:pt idx="33671">
                  <c:v>6.8407125000000004</c:v>
                </c:pt>
                <c:pt idx="33672">
                  <c:v>6.8412612499999996</c:v>
                </c:pt>
                <c:pt idx="33673">
                  <c:v>6.8416906250015996</c:v>
                </c:pt>
                <c:pt idx="33674">
                  <c:v>6.8422237499999996</c:v>
                </c:pt>
                <c:pt idx="33675">
                  <c:v>6.8427350000000002</c:v>
                </c:pt>
                <c:pt idx="33676">
                  <c:v>6.8430974999999998</c:v>
                </c:pt>
                <c:pt idx="33677">
                  <c:v>6.8434387499999998</c:v>
                </c:pt>
                <c:pt idx="33678">
                  <c:v>6.8439081250016001</c:v>
                </c:pt>
                <c:pt idx="33679">
                  <c:v>6.8444968750015995</c:v>
                </c:pt>
                <c:pt idx="33680">
                  <c:v>6.84483</c:v>
                </c:pt>
                <c:pt idx="33681">
                  <c:v>6.8452624999999996</c:v>
                </c:pt>
                <c:pt idx="33682">
                  <c:v>6.8458043750015998</c:v>
                </c:pt>
                <c:pt idx="33683">
                  <c:v>6.8461962500000002</c:v>
                </c:pt>
                <c:pt idx="33684">
                  <c:v>6.8466668750016</c:v>
                </c:pt>
                <c:pt idx="33685">
                  <c:v>6.8471887499999999</c:v>
                </c:pt>
                <c:pt idx="33686">
                  <c:v>6.8475437499999998</c:v>
                </c:pt>
                <c:pt idx="33687">
                  <c:v>6.8479743750016002</c:v>
                </c:pt>
                <c:pt idx="33688">
                  <c:v>6.8483124999999996</c:v>
                </c:pt>
                <c:pt idx="33689">
                  <c:v>6.8487256250015998</c:v>
                </c:pt>
                <c:pt idx="33690">
                  <c:v>6.8490618750015999</c:v>
                </c:pt>
                <c:pt idx="33691">
                  <c:v>6.8495625000000002</c:v>
                </c:pt>
                <c:pt idx="33692">
                  <c:v>6.8495556250015994</c:v>
                </c:pt>
                <c:pt idx="33693">
                  <c:v>6.8489718750015998</c:v>
                </c:pt>
                <c:pt idx="33694">
                  <c:v>6.8485300000000002</c:v>
                </c:pt>
                <c:pt idx="33695">
                  <c:v>6.84817125</c:v>
                </c:pt>
                <c:pt idx="33696">
                  <c:v>6.8478468750015997</c:v>
                </c:pt>
                <c:pt idx="33697">
                  <c:v>6.8472181250016</c:v>
                </c:pt>
                <c:pt idx="33698">
                  <c:v>6.8467287499999996</c:v>
                </c:pt>
                <c:pt idx="33699">
                  <c:v>6.8463162500000001</c:v>
                </c:pt>
                <c:pt idx="33700">
                  <c:v>6.8459149999999998</c:v>
                </c:pt>
                <c:pt idx="33701">
                  <c:v>6.8453043750016001</c:v>
                </c:pt>
                <c:pt idx="33702">
                  <c:v>6.8448062500000004</c:v>
                </c:pt>
                <c:pt idx="33703">
                  <c:v>6.8444381250015995</c:v>
                </c:pt>
                <c:pt idx="33704">
                  <c:v>6.8447687500000001</c:v>
                </c:pt>
                <c:pt idx="33705">
                  <c:v>6.8449249999999999</c:v>
                </c:pt>
                <c:pt idx="33706">
                  <c:v>6.8453487500000003</c:v>
                </c:pt>
                <c:pt idx="33707">
                  <c:v>6.8456943750015995</c:v>
                </c:pt>
                <c:pt idx="33708">
                  <c:v>6.84603625</c:v>
                </c:pt>
                <c:pt idx="33709">
                  <c:v>6.8464856250016002</c:v>
                </c:pt>
                <c:pt idx="33710">
                  <c:v>6.8469224999999998</c:v>
                </c:pt>
                <c:pt idx="33711">
                  <c:v>6.8474124999999999</c:v>
                </c:pt>
                <c:pt idx="33712">
                  <c:v>6.8477468750016</c:v>
                </c:pt>
                <c:pt idx="33713">
                  <c:v>6.8482612500000002</c:v>
                </c:pt>
                <c:pt idx="33714">
                  <c:v>6.8487737500000003</c:v>
                </c:pt>
                <c:pt idx="33715">
                  <c:v>6.8493731250016001</c:v>
                </c:pt>
                <c:pt idx="33716">
                  <c:v>6.8498843750015999</c:v>
                </c:pt>
                <c:pt idx="33717">
                  <c:v>6.8503400000000001</c:v>
                </c:pt>
                <c:pt idx="33718">
                  <c:v>6.8507937500000002</c:v>
                </c:pt>
                <c:pt idx="33719">
                  <c:v>6.8511893750016002</c:v>
                </c:pt>
                <c:pt idx="33720">
                  <c:v>6.8515106250016</c:v>
                </c:pt>
                <c:pt idx="33721">
                  <c:v>6.8511731250015995</c:v>
                </c:pt>
                <c:pt idx="33722">
                  <c:v>6.8508300000000002</c:v>
                </c:pt>
                <c:pt idx="33723">
                  <c:v>6.8512556250015999</c:v>
                </c:pt>
                <c:pt idx="33724">
                  <c:v>6.8511462500000002</c:v>
                </c:pt>
                <c:pt idx="33725">
                  <c:v>6.8515381250015999</c:v>
                </c:pt>
                <c:pt idx="33726">
                  <c:v>6.8520250000000003</c:v>
                </c:pt>
                <c:pt idx="33727">
                  <c:v>6.8525225000000001</c:v>
                </c:pt>
                <c:pt idx="33728">
                  <c:v>6.8529706250015998</c:v>
                </c:pt>
                <c:pt idx="33729">
                  <c:v>6.8534006250015995</c:v>
                </c:pt>
                <c:pt idx="33730">
                  <c:v>6.8529643750015996</c:v>
                </c:pt>
                <c:pt idx="33731">
                  <c:v>6.8525062500000002</c:v>
                </c:pt>
                <c:pt idx="33732">
                  <c:v>6.8520775</c:v>
                </c:pt>
                <c:pt idx="33733">
                  <c:v>6.8516387500000002</c:v>
                </c:pt>
                <c:pt idx="33734">
                  <c:v>6.8509143750015999</c:v>
                </c:pt>
                <c:pt idx="33735">
                  <c:v>6.8501799999999999</c:v>
                </c:pt>
                <c:pt idx="33736">
                  <c:v>6.8493106250015998</c:v>
                </c:pt>
                <c:pt idx="33737">
                  <c:v>6.8482250000000002</c:v>
                </c:pt>
                <c:pt idx="33738">
                  <c:v>6.8471037499999996</c:v>
                </c:pt>
                <c:pt idx="33739">
                  <c:v>6.8459849999999998</c:v>
                </c:pt>
                <c:pt idx="33740">
                  <c:v>6.8446918750016001</c:v>
                </c:pt>
                <c:pt idx="33741">
                  <c:v>6.8435306250016001</c:v>
                </c:pt>
                <c:pt idx="33742">
                  <c:v>6.8423681250015997</c:v>
                </c:pt>
                <c:pt idx="33743">
                  <c:v>6.8411125000000004</c:v>
                </c:pt>
                <c:pt idx="33744">
                  <c:v>6.84000875</c:v>
                </c:pt>
                <c:pt idx="33745">
                  <c:v>6.8389681250015997</c:v>
                </c:pt>
                <c:pt idx="33746">
                  <c:v>6.8380099999999997</c:v>
                </c:pt>
                <c:pt idx="33747">
                  <c:v>6.8372231250016</c:v>
                </c:pt>
                <c:pt idx="33748">
                  <c:v>6.8366387499999997</c:v>
                </c:pt>
                <c:pt idx="33749">
                  <c:v>6.8359843750015994</c:v>
                </c:pt>
                <c:pt idx="33750">
                  <c:v>6.8355143750015994</c:v>
                </c:pt>
                <c:pt idx="33751">
                  <c:v>6.8351281250015994</c:v>
                </c:pt>
                <c:pt idx="33752">
                  <c:v>6.8347137499999997</c:v>
                </c:pt>
                <c:pt idx="33753">
                  <c:v>6.8343881250015999</c:v>
                </c:pt>
                <c:pt idx="33754">
                  <c:v>6.8337937499999999</c:v>
                </c:pt>
                <c:pt idx="33755">
                  <c:v>6.8333250000000003</c:v>
                </c:pt>
                <c:pt idx="33756">
                  <c:v>6.8330037499999996</c:v>
                </c:pt>
                <c:pt idx="33757">
                  <c:v>6.8326543750016002</c:v>
                </c:pt>
                <c:pt idx="33758">
                  <c:v>6.8322931250016001</c:v>
                </c:pt>
                <c:pt idx="33759">
                  <c:v>6.8319562500000002</c:v>
                </c:pt>
                <c:pt idx="33760">
                  <c:v>6.8323106250015995</c:v>
                </c:pt>
                <c:pt idx="33761">
                  <c:v>6.8327668750015995</c:v>
                </c:pt>
                <c:pt idx="33762">
                  <c:v>6.833145</c:v>
                </c:pt>
                <c:pt idx="33763">
                  <c:v>6.8337124999999999</c:v>
                </c:pt>
                <c:pt idx="33764">
                  <c:v>6.8341262499999997</c:v>
                </c:pt>
                <c:pt idx="33765">
                  <c:v>6.8345081250015998</c:v>
                </c:pt>
                <c:pt idx="33766">
                  <c:v>6.8348693750015999</c:v>
                </c:pt>
                <c:pt idx="33767">
                  <c:v>6.8352812500000004</c:v>
                </c:pt>
                <c:pt idx="33768">
                  <c:v>6.8356837500000003</c:v>
                </c:pt>
                <c:pt idx="33769">
                  <c:v>6.8361031250015998</c:v>
                </c:pt>
                <c:pt idx="33770">
                  <c:v>6.8365287500000003</c:v>
                </c:pt>
                <c:pt idx="33771">
                  <c:v>6.8369431250016</c:v>
                </c:pt>
                <c:pt idx="33772">
                  <c:v>6.8372943750015995</c:v>
                </c:pt>
                <c:pt idx="33773">
                  <c:v>6.8377112499999999</c:v>
                </c:pt>
                <c:pt idx="33774">
                  <c:v>6.8380456250016</c:v>
                </c:pt>
                <c:pt idx="33775">
                  <c:v>6.83845875</c:v>
                </c:pt>
                <c:pt idx="33776">
                  <c:v>6.8388137499999999</c:v>
                </c:pt>
                <c:pt idx="33777">
                  <c:v>6.8392081250015995</c:v>
                </c:pt>
                <c:pt idx="33778">
                  <c:v>6.8397856250015998</c:v>
                </c:pt>
                <c:pt idx="33779">
                  <c:v>6.8401731250015994</c:v>
                </c:pt>
                <c:pt idx="33780">
                  <c:v>6.8405950000000004</c:v>
                </c:pt>
                <c:pt idx="33781">
                  <c:v>6.84104125</c:v>
                </c:pt>
                <c:pt idx="33782">
                  <c:v>6.8414943750015995</c:v>
                </c:pt>
                <c:pt idx="33783">
                  <c:v>6.8418599999999996</c:v>
                </c:pt>
                <c:pt idx="33784">
                  <c:v>6.8422774999999998</c:v>
                </c:pt>
                <c:pt idx="33785">
                  <c:v>6.8426031250015997</c:v>
                </c:pt>
                <c:pt idx="33786">
                  <c:v>6.8429275000000001</c:v>
                </c:pt>
                <c:pt idx="33787">
                  <c:v>6.8432762499999997</c:v>
                </c:pt>
                <c:pt idx="33788">
                  <c:v>6.8431306250016002</c:v>
                </c:pt>
                <c:pt idx="33789">
                  <c:v>6.8434843750015997</c:v>
                </c:pt>
                <c:pt idx="33790">
                  <c:v>6.8438343750015997</c:v>
                </c:pt>
                <c:pt idx="33791">
                  <c:v>6.8434637499999997</c:v>
                </c:pt>
                <c:pt idx="33792">
                  <c:v>6.8430262500000003</c:v>
                </c:pt>
                <c:pt idx="33793">
                  <c:v>6.8425399999999996</c:v>
                </c:pt>
                <c:pt idx="33794">
                  <c:v>6.8418700000000001</c:v>
                </c:pt>
                <c:pt idx="33795">
                  <c:v>6.8412818750015996</c:v>
                </c:pt>
                <c:pt idx="33796">
                  <c:v>6.8406868750015999</c:v>
                </c:pt>
                <c:pt idx="33797">
                  <c:v>6.8400168750015995</c:v>
                </c:pt>
                <c:pt idx="33798">
                  <c:v>6.8393768750015997</c:v>
                </c:pt>
                <c:pt idx="33799">
                  <c:v>6.8388206250015999</c:v>
                </c:pt>
                <c:pt idx="33800">
                  <c:v>6.8382768750015996</c:v>
                </c:pt>
                <c:pt idx="33801">
                  <c:v>6.8378981250016002</c:v>
                </c:pt>
                <c:pt idx="33802">
                  <c:v>6.8374724999999996</c:v>
                </c:pt>
                <c:pt idx="33803">
                  <c:v>6.8370499999999996</c:v>
                </c:pt>
                <c:pt idx="33804">
                  <c:v>6.8372081250015997</c:v>
                </c:pt>
                <c:pt idx="33805">
                  <c:v>6.8375599999999999</c:v>
                </c:pt>
                <c:pt idx="33806">
                  <c:v>6.8378943750015999</c:v>
                </c:pt>
                <c:pt idx="33807">
                  <c:v>6.8377850000000002</c:v>
                </c:pt>
                <c:pt idx="33808">
                  <c:v>6.8381274999999997</c:v>
                </c:pt>
                <c:pt idx="33809">
                  <c:v>6.8384131250015994</c:v>
                </c:pt>
                <c:pt idx="33810">
                  <c:v>6.8388062500000002</c:v>
                </c:pt>
                <c:pt idx="33811">
                  <c:v>6.8392731250015997</c:v>
                </c:pt>
                <c:pt idx="33812">
                  <c:v>6.8396256250015997</c:v>
                </c:pt>
                <c:pt idx="33813">
                  <c:v>6.8400162499999997</c:v>
                </c:pt>
                <c:pt idx="33814">
                  <c:v>6.8404006250015996</c:v>
                </c:pt>
                <c:pt idx="33815">
                  <c:v>6.8408237500000002</c:v>
                </c:pt>
                <c:pt idx="33816">
                  <c:v>6.8413287499999997</c:v>
                </c:pt>
                <c:pt idx="33817">
                  <c:v>6.84172125</c:v>
                </c:pt>
                <c:pt idx="33818">
                  <c:v>6.8420562499999997</c:v>
                </c:pt>
                <c:pt idx="33819">
                  <c:v>6.84242375</c:v>
                </c:pt>
                <c:pt idx="33820">
                  <c:v>6.8427699999999998</c:v>
                </c:pt>
                <c:pt idx="33821">
                  <c:v>6.8431556250016001</c:v>
                </c:pt>
                <c:pt idx="33822">
                  <c:v>6.8435187500000003</c:v>
                </c:pt>
                <c:pt idx="33823">
                  <c:v>6.8434474999999999</c:v>
                </c:pt>
                <c:pt idx="33824">
                  <c:v>6.8430774999999997</c:v>
                </c:pt>
                <c:pt idx="33825">
                  <c:v>6.8426993750016001</c:v>
                </c:pt>
                <c:pt idx="33826">
                  <c:v>6.8423418750015994</c:v>
                </c:pt>
                <c:pt idx="33827">
                  <c:v>6.8419293750015999</c:v>
                </c:pt>
                <c:pt idx="33828">
                  <c:v>6.8413674999999996</c:v>
                </c:pt>
                <c:pt idx="33829">
                  <c:v>6.8407837499999999</c:v>
                </c:pt>
                <c:pt idx="33830">
                  <c:v>6.8401537499999998</c:v>
                </c:pt>
                <c:pt idx="33831">
                  <c:v>6.8394050000000002</c:v>
                </c:pt>
                <c:pt idx="33832">
                  <c:v>6.8386731250016002</c:v>
                </c:pt>
                <c:pt idx="33833">
                  <c:v>6.8380506250015998</c:v>
                </c:pt>
                <c:pt idx="33834">
                  <c:v>6.8374606250015999</c:v>
                </c:pt>
                <c:pt idx="33835">
                  <c:v>6.8368568750016001</c:v>
                </c:pt>
                <c:pt idx="33836">
                  <c:v>6.8362368750015996</c:v>
                </c:pt>
                <c:pt idx="33837">
                  <c:v>6.8355831250015999</c:v>
                </c:pt>
                <c:pt idx="33838">
                  <c:v>6.8350881250016</c:v>
                </c:pt>
                <c:pt idx="33839">
                  <c:v>6.8346175000000002</c:v>
                </c:pt>
                <c:pt idx="33840">
                  <c:v>6.83414375</c:v>
                </c:pt>
                <c:pt idx="33841">
                  <c:v>6.8337649999999996</c:v>
                </c:pt>
                <c:pt idx="33842">
                  <c:v>6.8330537500000004</c:v>
                </c:pt>
                <c:pt idx="33843">
                  <c:v>6.8327137499999999</c:v>
                </c:pt>
                <c:pt idx="33844">
                  <c:v>6.8323099999999997</c:v>
                </c:pt>
                <c:pt idx="33845">
                  <c:v>6.8319293750016001</c:v>
                </c:pt>
                <c:pt idx="33846">
                  <c:v>6.8315737499999996</c:v>
                </c:pt>
                <c:pt idx="33847">
                  <c:v>6.8313618750015994</c:v>
                </c:pt>
                <c:pt idx="33848">
                  <c:v>6.8317881250015997</c:v>
                </c:pt>
                <c:pt idx="33849">
                  <c:v>6.8322468750015997</c:v>
                </c:pt>
                <c:pt idx="33850">
                  <c:v>6.8327125000000004</c:v>
                </c:pt>
                <c:pt idx="33851">
                  <c:v>6.8330962499999996</c:v>
                </c:pt>
                <c:pt idx="33852">
                  <c:v>6.8336762499999999</c:v>
                </c:pt>
                <c:pt idx="33853">
                  <c:v>6.8340493750015998</c:v>
                </c:pt>
                <c:pt idx="33854">
                  <c:v>6.8344731250016002</c:v>
                </c:pt>
                <c:pt idx="33855">
                  <c:v>6.8348649999999997</c:v>
                </c:pt>
                <c:pt idx="33856">
                  <c:v>6.8352331250015999</c:v>
                </c:pt>
                <c:pt idx="33857">
                  <c:v>6.8356337500000004</c:v>
                </c:pt>
                <c:pt idx="33858">
                  <c:v>6.8360450000000004</c:v>
                </c:pt>
                <c:pt idx="33859">
                  <c:v>6.8365068750016</c:v>
                </c:pt>
                <c:pt idx="33860">
                  <c:v>6.8368543750016002</c:v>
                </c:pt>
                <c:pt idx="33861">
                  <c:v>6.8373106250015994</c:v>
                </c:pt>
                <c:pt idx="33862">
                  <c:v>6.8378362499999996</c:v>
                </c:pt>
                <c:pt idx="33863">
                  <c:v>6.8381768750015999</c:v>
                </c:pt>
                <c:pt idx="33864">
                  <c:v>6.8385968750016</c:v>
                </c:pt>
                <c:pt idx="33865">
                  <c:v>6.8391281250015998</c:v>
                </c:pt>
                <c:pt idx="33866">
                  <c:v>6.83956125</c:v>
                </c:pt>
                <c:pt idx="33867">
                  <c:v>6.8400056250015995</c:v>
                </c:pt>
                <c:pt idx="33868">
                  <c:v>6.8405125</c:v>
                </c:pt>
                <c:pt idx="33869">
                  <c:v>6.8409762499999998</c:v>
                </c:pt>
                <c:pt idx="33870">
                  <c:v>6.8414331250015996</c:v>
                </c:pt>
                <c:pt idx="33871">
                  <c:v>6.8418925000000002</c:v>
                </c:pt>
                <c:pt idx="33872">
                  <c:v>6.8422193750015996</c:v>
                </c:pt>
                <c:pt idx="33873">
                  <c:v>6.8425956250016</c:v>
                </c:pt>
                <c:pt idx="33874">
                  <c:v>6.8429762500000004</c:v>
                </c:pt>
                <c:pt idx="33875">
                  <c:v>6.8432962499999999</c:v>
                </c:pt>
                <c:pt idx="33876">
                  <c:v>6.8428337499999996</c:v>
                </c:pt>
                <c:pt idx="33877">
                  <c:v>6.8425075</c:v>
                </c:pt>
                <c:pt idx="33878">
                  <c:v>6.8421218750015997</c:v>
                </c:pt>
                <c:pt idx="33879">
                  <c:v>6.8415925</c:v>
                </c:pt>
                <c:pt idx="33880">
                  <c:v>6.8412525000000004</c:v>
                </c:pt>
                <c:pt idx="33881">
                  <c:v>6.8406624999999996</c:v>
                </c:pt>
                <c:pt idx="33882">
                  <c:v>6.8403225000000001</c:v>
                </c:pt>
                <c:pt idx="33883">
                  <c:v>6.8398956250016001</c:v>
                </c:pt>
                <c:pt idx="33884">
                  <c:v>6.83939875</c:v>
                </c:pt>
                <c:pt idx="33885">
                  <c:v>6.8390624999999998</c:v>
                </c:pt>
                <c:pt idx="33886">
                  <c:v>6.8385562499999999</c:v>
                </c:pt>
                <c:pt idx="33887">
                  <c:v>6.8381343750015997</c:v>
                </c:pt>
                <c:pt idx="33888">
                  <c:v>6.8376431250016001</c:v>
                </c:pt>
                <c:pt idx="33889">
                  <c:v>6.8370518750015998</c:v>
                </c:pt>
                <c:pt idx="33890">
                  <c:v>6.8366712500000002</c:v>
                </c:pt>
                <c:pt idx="33891">
                  <c:v>6.8362800000000004</c:v>
                </c:pt>
                <c:pt idx="33892">
                  <c:v>6.8359181250015997</c:v>
                </c:pt>
                <c:pt idx="33893">
                  <c:v>6.8352243750015997</c:v>
                </c:pt>
                <c:pt idx="33894">
                  <c:v>6.8348081250016</c:v>
                </c:pt>
                <c:pt idx="33895">
                  <c:v>6.83446</c:v>
                </c:pt>
                <c:pt idx="33896">
                  <c:v>6.8340781250016001</c:v>
                </c:pt>
                <c:pt idx="33897">
                  <c:v>6.8337349999999999</c:v>
                </c:pt>
                <c:pt idx="33898">
                  <c:v>6.8333137500000003</c:v>
                </c:pt>
                <c:pt idx="33899">
                  <c:v>6.8337993750015995</c:v>
                </c:pt>
                <c:pt idx="33900">
                  <c:v>6.8341812500000003</c:v>
                </c:pt>
                <c:pt idx="33901">
                  <c:v>6.8337287499999997</c:v>
                </c:pt>
                <c:pt idx="33902">
                  <c:v>6.8333131250015997</c:v>
                </c:pt>
                <c:pt idx="33903">
                  <c:v>6.8337193750015999</c:v>
                </c:pt>
                <c:pt idx="33904">
                  <c:v>6.8340731250015994</c:v>
                </c:pt>
                <c:pt idx="33905">
                  <c:v>6.8345081250015998</c:v>
                </c:pt>
                <c:pt idx="33906">
                  <c:v>6.8350049999999998</c:v>
                </c:pt>
                <c:pt idx="33907">
                  <c:v>6.8353824999999997</c:v>
                </c:pt>
                <c:pt idx="33908">
                  <c:v>6.8357374999999996</c:v>
                </c:pt>
                <c:pt idx="33909">
                  <c:v>6.8360649999999996</c:v>
                </c:pt>
                <c:pt idx="33910">
                  <c:v>6.8365681250015999</c:v>
                </c:pt>
                <c:pt idx="33911">
                  <c:v>6.8370387499999996</c:v>
                </c:pt>
                <c:pt idx="33912">
                  <c:v>6.8373968750016001</c:v>
                </c:pt>
                <c:pt idx="33913">
                  <c:v>6.8378318750015996</c:v>
                </c:pt>
                <c:pt idx="33914">
                  <c:v>6.8382199999999997</c:v>
                </c:pt>
                <c:pt idx="33915">
                  <c:v>6.8386031250016002</c:v>
                </c:pt>
                <c:pt idx="33916">
                  <c:v>6.83902375</c:v>
                </c:pt>
                <c:pt idx="33917">
                  <c:v>6.8394662500000001</c:v>
                </c:pt>
                <c:pt idx="33918">
                  <c:v>6.8400318750015998</c:v>
                </c:pt>
                <c:pt idx="33919">
                  <c:v>6.8404193750015994</c:v>
                </c:pt>
                <c:pt idx="33920">
                  <c:v>6.8408368750015995</c:v>
                </c:pt>
                <c:pt idx="33921">
                  <c:v>6.84132125</c:v>
                </c:pt>
                <c:pt idx="33922">
                  <c:v>6.8417124999999999</c:v>
                </c:pt>
                <c:pt idx="33923">
                  <c:v>6.8421712499999998</c:v>
                </c:pt>
                <c:pt idx="33924">
                  <c:v>6.8426225000000001</c:v>
                </c:pt>
                <c:pt idx="33925">
                  <c:v>6.8430062500000002</c:v>
                </c:pt>
                <c:pt idx="33926">
                  <c:v>6.8434037500000002</c:v>
                </c:pt>
                <c:pt idx="33927">
                  <c:v>6.8440075</c:v>
                </c:pt>
                <c:pt idx="33928">
                  <c:v>6.8445074999999997</c:v>
                </c:pt>
                <c:pt idx="33929">
                  <c:v>6.8449875000000002</c:v>
                </c:pt>
                <c:pt idx="33930">
                  <c:v>6.8455575</c:v>
                </c:pt>
                <c:pt idx="33931">
                  <c:v>6.8460131250015994</c:v>
                </c:pt>
                <c:pt idx="33932">
                  <c:v>6.8465493750016</c:v>
                </c:pt>
                <c:pt idx="33933">
                  <c:v>6.8470849999999999</c:v>
                </c:pt>
                <c:pt idx="33934">
                  <c:v>6.8474899999999996</c:v>
                </c:pt>
                <c:pt idx="33935">
                  <c:v>6.8479274999999999</c:v>
                </c:pt>
                <c:pt idx="33936">
                  <c:v>6.8484718750016</c:v>
                </c:pt>
                <c:pt idx="33937">
                  <c:v>6.8489456250015994</c:v>
                </c:pt>
                <c:pt idx="33938">
                  <c:v>6.8483599999999996</c:v>
                </c:pt>
                <c:pt idx="33939">
                  <c:v>6.8479687499999997</c:v>
                </c:pt>
                <c:pt idx="33940">
                  <c:v>6.8476100000000004</c:v>
                </c:pt>
                <c:pt idx="33941">
                  <c:v>6.8470531250016</c:v>
                </c:pt>
                <c:pt idx="33942">
                  <c:v>6.8463593750016001</c:v>
                </c:pt>
                <c:pt idx="33943">
                  <c:v>6.8453949999999999</c:v>
                </c:pt>
                <c:pt idx="33944">
                  <c:v>6.8441599999999996</c:v>
                </c:pt>
                <c:pt idx="33945">
                  <c:v>6.8428000000000004</c:v>
                </c:pt>
                <c:pt idx="33946">
                  <c:v>6.8413518750015996</c:v>
                </c:pt>
                <c:pt idx="33947">
                  <c:v>6.8395331250015996</c:v>
                </c:pt>
                <c:pt idx="33948">
                  <c:v>6.8376643750015997</c:v>
                </c:pt>
                <c:pt idx="33949">
                  <c:v>6.8357981250015998</c:v>
                </c:pt>
                <c:pt idx="33950">
                  <c:v>6.8338299999999998</c:v>
                </c:pt>
                <c:pt idx="33951">
                  <c:v>6.8318737499999997</c:v>
                </c:pt>
                <c:pt idx="33952">
                  <c:v>6.8300912499999997</c:v>
                </c:pt>
                <c:pt idx="33953">
                  <c:v>6.828525</c:v>
                </c:pt>
                <c:pt idx="33954">
                  <c:v>6.8271493750015999</c:v>
                </c:pt>
                <c:pt idx="33955">
                  <c:v>6.8259831250016001</c:v>
                </c:pt>
                <c:pt idx="33956">
                  <c:v>6.8249093750015994</c:v>
                </c:pt>
                <c:pt idx="33957">
                  <c:v>6.8241068750015996</c:v>
                </c:pt>
                <c:pt idx="33958">
                  <c:v>6.8235400000000004</c:v>
                </c:pt>
                <c:pt idx="33959">
                  <c:v>6.8229918750016001</c:v>
                </c:pt>
                <c:pt idx="33960">
                  <c:v>6.8225949999999997</c:v>
                </c:pt>
                <c:pt idx="33961">
                  <c:v>6.8221924999999999</c:v>
                </c:pt>
                <c:pt idx="33962">
                  <c:v>6.8218331250016</c:v>
                </c:pt>
                <c:pt idx="33963">
                  <c:v>6.8218481250015994</c:v>
                </c:pt>
                <c:pt idx="33964">
                  <c:v>6.8215081250015999</c:v>
                </c:pt>
                <c:pt idx="33965">
                  <c:v>6.8211443750015999</c:v>
                </c:pt>
                <c:pt idx="33966">
                  <c:v>6.8207981250016001</c:v>
                </c:pt>
                <c:pt idx="33967">
                  <c:v>6.8204193750015998</c:v>
                </c:pt>
                <c:pt idx="33968">
                  <c:v>6.8200349999999998</c:v>
                </c:pt>
                <c:pt idx="33969">
                  <c:v>6.8196556250015998</c:v>
                </c:pt>
                <c:pt idx="33970">
                  <c:v>6.8195924999999997</c:v>
                </c:pt>
                <c:pt idx="33971">
                  <c:v>6.8199318750015996</c:v>
                </c:pt>
                <c:pt idx="33972">
                  <c:v>6.8203075000000002</c:v>
                </c:pt>
                <c:pt idx="33973">
                  <c:v>6.8207475000000004</c:v>
                </c:pt>
                <c:pt idx="33974">
                  <c:v>6.8211856250015996</c:v>
                </c:pt>
                <c:pt idx="33975">
                  <c:v>6.8217406250015999</c:v>
                </c:pt>
                <c:pt idx="33976">
                  <c:v>6.8221656250015998</c:v>
                </c:pt>
                <c:pt idx="33977">
                  <c:v>6.8226437500000001</c:v>
                </c:pt>
                <c:pt idx="33978">
                  <c:v>6.8231650000000004</c:v>
                </c:pt>
                <c:pt idx="33979">
                  <c:v>6.8236593750015997</c:v>
                </c:pt>
                <c:pt idx="33980">
                  <c:v>6.8241668750016</c:v>
                </c:pt>
                <c:pt idx="33981">
                  <c:v>6.8247037500000003</c:v>
                </c:pt>
                <c:pt idx="33982">
                  <c:v>6.8252600000000001</c:v>
                </c:pt>
                <c:pt idx="33983">
                  <c:v>6.8256375</c:v>
                </c:pt>
                <c:pt idx="33984">
                  <c:v>6.8260643750016001</c:v>
                </c:pt>
                <c:pt idx="33985">
                  <c:v>6.8264862500000003</c:v>
                </c:pt>
                <c:pt idx="33986">
                  <c:v>6.8268250000000004</c:v>
                </c:pt>
                <c:pt idx="33987">
                  <c:v>6.8272406250015996</c:v>
                </c:pt>
                <c:pt idx="33988">
                  <c:v>6.8276325</c:v>
                </c:pt>
                <c:pt idx="33989">
                  <c:v>6.8280981250016</c:v>
                </c:pt>
                <c:pt idx="33990">
                  <c:v>6.8284531250015998</c:v>
                </c:pt>
                <c:pt idx="33991">
                  <c:v>6.8288893750015998</c:v>
                </c:pt>
                <c:pt idx="33992">
                  <c:v>6.8284718750015996</c:v>
                </c:pt>
                <c:pt idx="33993">
                  <c:v>6.8279550000000002</c:v>
                </c:pt>
                <c:pt idx="33994">
                  <c:v>6.8276137500000003</c:v>
                </c:pt>
                <c:pt idx="33995">
                  <c:v>6.8272206250015994</c:v>
                </c:pt>
                <c:pt idx="33996">
                  <c:v>6.8268887500000002</c:v>
                </c:pt>
                <c:pt idx="33997">
                  <c:v>6.8265431250016002</c:v>
                </c:pt>
                <c:pt idx="33998">
                  <c:v>6.8259806250016002</c:v>
                </c:pt>
                <c:pt idx="33999">
                  <c:v>6.8255912500000004</c:v>
                </c:pt>
                <c:pt idx="34000">
                  <c:v>6.8251706250015998</c:v>
                </c:pt>
                <c:pt idx="34001">
                  <c:v>6.8247</c:v>
                </c:pt>
                <c:pt idx="34002">
                  <c:v>6.8242812500000003</c:v>
                </c:pt>
                <c:pt idx="34003">
                  <c:v>6.8239000000000001</c:v>
                </c:pt>
                <c:pt idx="34004">
                  <c:v>6.8234649999999997</c:v>
                </c:pt>
                <c:pt idx="34005">
                  <c:v>6.8230743750015996</c:v>
                </c:pt>
                <c:pt idx="34006">
                  <c:v>6.8225743750015999</c:v>
                </c:pt>
                <c:pt idx="34007">
                  <c:v>6.8229699999999998</c:v>
                </c:pt>
                <c:pt idx="34008">
                  <c:v>6.8233731250015994</c:v>
                </c:pt>
                <c:pt idx="34009">
                  <c:v>6.8237356250015999</c:v>
                </c:pt>
                <c:pt idx="34010">
                  <c:v>6.8241143750016002</c:v>
                </c:pt>
                <c:pt idx="34011">
                  <c:v>6.8245843750016002</c:v>
                </c:pt>
                <c:pt idx="34012">
                  <c:v>6.8250512499999996</c:v>
                </c:pt>
                <c:pt idx="34013">
                  <c:v>6.8255650000000001</c:v>
                </c:pt>
                <c:pt idx="34014">
                  <c:v>6.8259912500000004</c:v>
                </c:pt>
                <c:pt idx="34015">
                  <c:v>6.8261631250015995</c:v>
                </c:pt>
                <c:pt idx="34016">
                  <c:v>6.8266337500000001</c:v>
                </c:pt>
                <c:pt idx="34017">
                  <c:v>6.8270193750015995</c:v>
                </c:pt>
                <c:pt idx="34018">
                  <c:v>6.8266287500000002</c:v>
                </c:pt>
                <c:pt idx="34019">
                  <c:v>6.8262900000000002</c:v>
                </c:pt>
                <c:pt idx="34020">
                  <c:v>6.8263937500000003</c:v>
                </c:pt>
                <c:pt idx="34021">
                  <c:v>6.8259487500000002</c:v>
                </c:pt>
                <c:pt idx="34022">
                  <c:v>6.8254074999999998</c:v>
                </c:pt>
                <c:pt idx="34023">
                  <c:v>6.8249943750015998</c:v>
                </c:pt>
                <c:pt idx="34024">
                  <c:v>6.8245268750015997</c:v>
                </c:pt>
                <c:pt idx="34025">
                  <c:v>6.8241787499999997</c:v>
                </c:pt>
                <c:pt idx="34026">
                  <c:v>6.8238037499999997</c:v>
                </c:pt>
                <c:pt idx="34027">
                  <c:v>6.8234406250015995</c:v>
                </c:pt>
                <c:pt idx="34028">
                  <c:v>6.8237643750016002</c:v>
                </c:pt>
                <c:pt idx="34029">
                  <c:v>6.8241418750016001</c:v>
                </c:pt>
                <c:pt idx="34030">
                  <c:v>6.8244656250015998</c:v>
                </c:pt>
                <c:pt idx="34031">
                  <c:v>6.8248875</c:v>
                </c:pt>
                <c:pt idx="34032">
                  <c:v>6.8252906250015997</c:v>
                </c:pt>
                <c:pt idx="34033">
                  <c:v>6.8256531250016002</c:v>
                </c:pt>
                <c:pt idx="34034">
                  <c:v>6.8260474999999996</c:v>
                </c:pt>
                <c:pt idx="34035">
                  <c:v>6.8257106250015998</c:v>
                </c:pt>
                <c:pt idx="34036">
                  <c:v>6.8250968750015995</c:v>
                </c:pt>
                <c:pt idx="34037">
                  <c:v>6.8242525000000001</c:v>
                </c:pt>
                <c:pt idx="34038">
                  <c:v>6.8230487499999999</c:v>
                </c:pt>
                <c:pt idx="34039">
                  <c:v>6.8216118750015999</c:v>
                </c:pt>
                <c:pt idx="34040">
                  <c:v>6.8201212499999997</c:v>
                </c:pt>
                <c:pt idx="34041">
                  <c:v>6.8184731250016002</c:v>
                </c:pt>
                <c:pt idx="34042">
                  <c:v>6.8168737500000001</c:v>
                </c:pt>
                <c:pt idx="34043">
                  <c:v>6.8154368750016001</c:v>
                </c:pt>
                <c:pt idx="34044">
                  <c:v>6.8139587500000003</c:v>
                </c:pt>
                <c:pt idx="34045">
                  <c:v>6.8125137499999999</c:v>
                </c:pt>
                <c:pt idx="34046">
                  <c:v>6.8113737499999996</c:v>
                </c:pt>
                <c:pt idx="34047">
                  <c:v>6.8103962500000002</c:v>
                </c:pt>
                <c:pt idx="34048">
                  <c:v>6.8096937500000001</c:v>
                </c:pt>
                <c:pt idx="34049">
                  <c:v>6.8093174999999997</c:v>
                </c:pt>
                <c:pt idx="34050">
                  <c:v>6.8089456250015994</c:v>
                </c:pt>
                <c:pt idx="34051">
                  <c:v>6.8085674999999997</c:v>
                </c:pt>
                <c:pt idx="34052">
                  <c:v>6.8081950000000004</c:v>
                </c:pt>
                <c:pt idx="34053">
                  <c:v>6.8084012500000002</c:v>
                </c:pt>
                <c:pt idx="34054">
                  <c:v>6.8084612499999997</c:v>
                </c:pt>
                <c:pt idx="34055">
                  <c:v>6.8084281250015994</c:v>
                </c:pt>
                <c:pt idx="34056">
                  <c:v>6.8087787500000001</c:v>
                </c:pt>
                <c:pt idx="34057">
                  <c:v>6.8091031250015996</c:v>
                </c:pt>
                <c:pt idx="34058">
                  <c:v>6.8094493750015994</c:v>
                </c:pt>
                <c:pt idx="34059">
                  <c:v>6.8097768750015994</c:v>
                </c:pt>
                <c:pt idx="34060">
                  <c:v>6.8101950000000002</c:v>
                </c:pt>
                <c:pt idx="34061">
                  <c:v>6.8105975000000001</c:v>
                </c:pt>
                <c:pt idx="34062">
                  <c:v>6.8111162500000004</c:v>
                </c:pt>
                <c:pt idx="34063">
                  <c:v>6.8115550000000002</c:v>
                </c:pt>
                <c:pt idx="34064">
                  <c:v>6.8119606250015998</c:v>
                </c:pt>
                <c:pt idx="34065">
                  <c:v>6.8124456250016001</c:v>
                </c:pt>
                <c:pt idx="34066">
                  <c:v>6.8127750000000002</c:v>
                </c:pt>
                <c:pt idx="34067">
                  <c:v>6.8131718750015997</c:v>
                </c:pt>
                <c:pt idx="34068">
                  <c:v>6.8135718750015997</c:v>
                </c:pt>
                <c:pt idx="34069">
                  <c:v>6.8139106250015997</c:v>
                </c:pt>
                <c:pt idx="34070">
                  <c:v>6.8144656250016</c:v>
                </c:pt>
                <c:pt idx="34071">
                  <c:v>6.8149831250016</c:v>
                </c:pt>
                <c:pt idx="34072">
                  <c:v>6.8155631250016002</c:v>
                </c:pt>
                <c:pt idx="34073">
                  <c:v>6.8159618750015998</c:v>
                </c:pt>
                <c:pt idx="34074">
                  <c:v>6.8164387499999997</c:v>
                </c:pt>
                <c:pt idx="34075">
                  <c:v>6.8168312499999999</c:v>
                </c:pt>
                <c:pt idx="34076">
                  <c:v>6.8171837499999999</c:v>
                </c:pt>
                <c:pt idx="34077">
                  <c:v>6.8177087500000004</c:v>
                </c:pt>
                <c:pt idx="34078">
                  <c:v>6.8181018750015996</c:v>
                </c:pt>
                <c:pt idx="34079">
                  <c:v>6.8184893750016</c:v>
                </c:pt>
                <c:pt idx="34080">
                  <c:v>6.8188224999999996</c:v>
                </c:pt>
                <c:pt idx="34081">
                  <c:v>6.8191743750015998</c:v>
                </c:pt>
                <c:pt idx="34082">
                  <c:v>6.8188193750016</c:v>
                </c:pt>
                <c:pt idx="34083">
                  <c:v>6.8184131250015998</c:v>
                </c:pt>
                <c:pt idx="34084">
                  <c:v>6.8179737500000002</c:v>
                </c:pt>
                <c:pt idx="34085">
                  <c:v>6.8174787500000003</c:v>
                </c:pt>
                <c:pt idx="34086">
                  <c:v>6.8171056250015996</c:v>
                </c:pt>
                <c:pt idx="34087">
                  <c:v>6.8166118750016</c:v>
                </c:pt>
                <c:pt idx="34088">
                  <c:v>6.8160712500000002</c:v>
                </c:pt>
                <c:pt idx="34089">
                  <c:v>6.8156524999999997</c:v>
                </c:pt>
                <c:pt idx="34090">
                  <c:v>6.8152375000000003</c:v>
                </c:pt>
                <c:pt idx="34091">
                  <c:v>6.8146662500000001</c:v>
                </c:pt>
                <c:pt idx="34092">
                  <c:v>6.8140974999999999</c:v>
                </c:pt>
                <c:pt idx="34093">
                  <c:v>6.8135531250015999</c:v>
                </c:pt>
                <c:pt idx="34094">
                  <c:v>6.8129631250016001</c:v>
                </c:pt>
                <c:pt idx="34095">
                  <c:v>6.8123556250016</c:v>
                </c:pt>
                <c:pt idx="34096">
                  <c:v>6.8118150000000002</c:v>
                </c:pt>
                <c:pt idx="34097">
                  <c:v>6.8112956250016001</c:v>
                </c:pt>
                <c:pt idx="34098">
                  <c:v>6.8108262499999999</c:v>
                </c:pt>
                <c:pt idx="34099">
                  <c:v>6.8104812499999996</c:v>
                </c:pt>
                <c:pt idx="34100">
                  <c:v>6.8101287499999996</c:v>
                </c:pt>
                <c:pt idx="34101">
                  <c:v>6.8097387500000002</c:v>
                </c:pt>
                <c:pt idx="34102">
                  <c:v>6.8093874999999997</c:v>
                </c:pt>
                <c:pt idx="34103">
                  <c:v>6.8089562499999996</c:v>
                </c:pt>
                <c:pt idx="34104">
                  <c:v>6.8092143750015994</c:v>
                </c:pt>
                <c:pt idx="34105">
                  <c:v>6.8095987500000001</c:v>
                </c:pt>
                <c:pt idx="34106">
                  <c:v>6.8100206250015995</c:v>
                </c:pt>
                <c:pt idx="34107">
                  <c:v>6.8103812499999998</c:v>
                </c:pt>
                <c:pt idx="34108">
                  <c:v>6.8108924999999996</c:v>
                </c:pt>
                <c:pt idx="34109">
                  <c:v>6.8114587499999999</c:v>
                </c:pt>
                <c:pt idx="34110">
                  <c:v>6.8118143750015996</c:v>
                </c:pt>
                <c:pt idx="34111">
                  <c:v>6.8122031250015995</c:v>
                </c:pt>
                <c:pt idx="34112">
                  <c:v>6.8126737500000001</c:v>
                </c:pt>
                <c:pt idx="34113">
                  <c:v>6.8130199999999999</c:v>
                </c:pt>
                <c:pt idx="34114">
                  <c:v>6.8134125000000001</c:v>
                </c:pt>
                <c:pt idx="34115">
                  <c:v>6.8137518750016</c:v>
                </c:pt>
                <c:pt idx="34116">
                  <c:v>6.8141306250015994</c:v>
                </c:pt>
                <c:pt idx="34117">
                  <c:v>6.8145024999999997</c:v>
                </c:pt>
                <c:pt idx="34118">
                  <c:v>6.8149681250015997</c:v>
                </c:pt>
                <c:pt idx="34119">
                  <c:v>6.8153218750016</c:v>
                </c:pt>
                <c:pt idx="34120">
                  <c:v>6.8157593750015995</c:v>
                </c:pt>
                <c:pt idx="34121">
                  <c:v>6.8162293750015994</c:v>
                </c:pt>
                <c:pt idx="34122">
                  <c:v>6.8166462499999998</c:v>
                </c:pt>
                <c:pt idx="34123">
                  <c:v>6.8171818750015998</c:v>
                </c:pt>
                <c:pt idx="34124">
                  <c:v>6.8176318750015996</c:v>
                </c:pt>
                <c:pt idx="34125">
                  <c:v>6.8181762499999996</c:v>
                </c:pt>
                <c:pt idx="34126">
                  <c:v>6.8185418750015998</c:v>
                </c:pt>
                <c:pt idx="34127">
                  <c:v>6.8188881250015996</c:v>
                </c:pt>
                <c:pt idx="34128">
                  <c:v>6.8192968750015996</c:v>
                </c:pt>
                <c:pt idx="34129">
                  <c:v>6.8197999999999999</c:v>
                </c:pt>
                <c:pt idx="34130">
                  <c:v>6.8202112499999998</c:v>
                </c:pt>
                <c:pt idx="34131">
                  <c:v>6.8206331250016001</c:v>
                </c:pt>
                <c:pt idx="34132">
                  <c:v>6.8209574999999996</c:v>
                </c:pt>
                <c:pt idx="34133">
                  <c:v>6.8213375000000003</c:v>
                </c:pt>
                <c:pt idx="34134">
                  <c:v>6.8218424999999998</c:v>
                </c:pt>
                <c:pt idx="34135">
                  <c:v>6.8222637500000003</c:v>
                </c:pt>
                <c:pt idx="34136">
                  <c:v>6.8227112500000002</c:v>
                </c:pt>
                <c:pt idx="34137">
                  <c:v>6.8231368750015999</c:v>
                </c:pt>
                <c:pt idx="34138">
                  <c:v>6.8235018750015994</c:v>
                </c:pt>
                <c:pt idx="34139">
                  <c:v>6.8238925000000004</c:v>
                </c:pt>
                <c:pt idx="34140">
                  <c:v>6.8233768750015997</c:v>
                </c:pt>
                <c:pt idx="34141">
                  <c:v>6.8229393750015994</c:v>
                </c:pt>
                <c:pt idx="34142">
                  <c:v>6.82229375</c:v>
                </c:pt>
                <c:pt idx="34143">
                  <c:v>6.8215462499999999</c:v>
                </c:pt>
                <c:pt idx="34144">
                  <c:v>6.8207668750015999</c:v>
                </c:pt>
                <c:pt idx="34145">
                  <c:v>6.8197456250016</c:v>
                </c:pt>
                <c:pt idx="34146">
                  <c:v>6.8185324999999999</c:v>
                </c:pt>
                <c:pt idx="34147">
                  <c:v>6.8173531250016</c:v>
                </c:pt>
                <c:pt idx="34148">
                  <c:v>6.8161981250016002</c:v>
                </c:pt>
                <c:pt idx="34149">
                  <c:v>6.8150225000000004</c:v>
                </c:pt>
                <c:pt idx="34150">
                  <c:v>6.8139893750015998</c:v>
                </c:pt>
                <c:pt idx="34151">
                  <c:v>6.8130787499999999</c:v>
                </c:pt>
                <c:pt idx="34152">
                  <c:v>6.8122625000000001</c:v>
                </c:pt>
                <c:pt idx="34153">
                  <c:v>6.8116668750015998</c:v>
                </c:pt>
                <c:pt idx="34154">
                  <c:v>6.8111393750015994</c:v>
                </c:pt>
                <c:pt idx="34155">
                  <c:v>6.8107024999999997</c:v>
                </c:pt>
                <c:pt idx="34156">
                  <c:v>6.8102024999999999</c:v>
                </c:pt>
                <c:pt idx="34157">
                  <c:v>6.8098225000000001</c:v>
                </c:pt>
                <c:pt idx="34158">
                  <c:v>6.8094368750015999</c:v>
                </c:pt>
                <c:pt idx="34159">
                  <c:v>6.8090824999999997</c:v>
                </c:pt>
                <c:pt idx="34160">
                  <c:v>6.8087537500000002</c:v>
                </c:pt>
                <c:pt idx="34161">
                  <c:v>6.8084187500000004</c:v>
                </c:pt>
                <c:pt idx="34162">
                  <c:v>6.8079787500000002</c:v>
                </c:pt>
                <c:pt idx="34163">
                  <c:v>6.8076356250016001</c:v>
                </c:pt>
                <c:pt idx="34164">
                  <c:v>6.8074581250015997</c:v>
                </c:pt>
                <c:pt idx="34165">
                  <c:v>6.8071106250015996</c:v>
                </c:pt>
                <c:pt idx="34166">
                  <c:v>6.8066706250015994</c:v>
                </c:pt>
                <c:pt idx="34167">
                  <c:v>6.8063337500000003</c:v>
                </c:pt>
                <c:pt idx="34168">
                  <c:v>6.8067275</c:v>
                </c:pt>
                <c:pt idx="34169">
                  <c:v>6.8070725000000003</c:v>
                </c:pt>
                <c:pt idx="34170">
                  <c:v>6.8074168750016</c:v>
                </c:pt>
                <c:pt idx="34171">
                  <c:v>6.8077656250015997</c:v>
                </c:pt>
                <c:pt idx="34172">
                  <c:v>6.8081137500000004</c:v>
                </c:pt>
                <c:pt idx="34173">
                  <c:v>6.8085300000000002</c:v>
                </c:pt>
                <c:pt idx="34174">
                  <c:v>6.8089343750015994</c:v>
                </c:pt>
                <c:pt idx="34175">
                  <c:v>6.8093462499999999</c:v>
                </c:pt>
                <c:pt idx="34176">
                  <c:v>6.8097106250015997</c:v>
                </c:pt>
                <c:pt idx="34177">
                  <c:v>6.8093750000000002</c:v>
                </c:pt>
                <c:pt idx="34178">
                  <c:v>6.8090543750016002</c:v>
                </c:pt>
                <c:pt idx="34179">
                  <c:v>6.8093837500000003</c:v>
                </c:pt>
                <c:pt idx="34180">
                  <c:v>6.8097937499999999</c:v>
                </c:pt>
                <c:pt idx="34181">
                  <c:v>6.8102737500000003</c:v>
                </c:pt>
                <c:pt idx="34182">
                  <c:v>6.8106974999999998</c:v>
                </c:pt>
                <c:pt idx="34183">
                  <c:v>6.8111731250015994</c:v>
                </c:pt>
                <c:pt idx="34184">
                  <c:v>6.8115156250015998</c:v>
                </c:pt>
                <c:pt idx="34185">
                  <c:v>6.8118431250015998</c:v>
                </c:pt>
                <c:pt idx="34186">
                  <c:v>6.8122425</c:v>
                </c:pt>
                <c:pt idx="34187">
                  <c:v>6.8126093750015997</c:v>
                </c:pt>
                <c:pt idx="34188">
                  <c:v>6.8130431250015997</c:v>
                </c:pt>
                <c:pt idx="34189">
                  <c:v>6.8133718750016001</c:v>
                </c:pt>
                <c:pt idx="34190">
                  <c:v>6.8136987500000004</c:v>
                </c:pt>
                <c:pt idx="34191">
                  <c:v>6.8131637500000002</c:v>
                </c:pt>
                <c:pt idx="34192">
                  <c:v>6.8127681250015995</c:v>
                </c:pt>
                <c:pt idx="34193">
                  <c:v>6.8122868750015995</c:v>
                </c:pt>
                <c:pt idx="34194">
                  <c:v>6.8117231250015999</c:v>
                </c:pt>
                <c:pt idx="34195">
                  <c:v>6.8110543750015999</c:v>
                </c:pt>
                <c:pt idx="34196">
                  <c:v>6.8102124999999996</c:v>
                </c:pt>
                <c:pt idx="34197">
                  <c:v>6.8094743750015994</c:v>
                </c:pt>
                <c:pt idx="34198">
                  <c:v>6.8087425000000001</c:v>
                </c:pt>
                <c:pt idx="34199">
                  <c:v>6.8080843750015996</c:v>
                </c:pt>
                <c:pt idx="34200">
                  <c:v>6.8075468750015995</c:v>
                </c:pt>
                <c:pt idx="34201">
                  <c:v>6.8068968750016001</c:v>
                </c:pt>
                <c:pt idx="34202">
                  <c:v>6.8063543750016002</c:v>
                </c:pt>
                <c:pt idx="34203">
                  <c:v>6.8059312500000004</c:v>
                </c:pt>
                <c:pt idx="34204">
                  <c:v>6.8054943750015999</c:v>
                </c:pt>
                <c:pt idx="34205">
                  <c:v>6.8051562499999996</c:v>
                </c:pt>
                <c:pt idx="34206">
                  <c:v>6.8047737499999998</c:v>
                </c:pt>
                <c:pt idx="34207">
                  <c:v>6.8043206250015995</c:v>
                </c:pt>
                <c:pt idx="34208">
                  <c:v>6.8039768750015996</c:v>
                </c:pt>
                <c:pt idx="34209">
                  <c:v>6.8035924999999997</c:v>
                </c:pt>
                <c:pt idx="34210">
                  <c:v>6.8039318750015996</c:v>
                </c:pt>
                <c:pt idx="34211">
                  <c:v>6.8042924999999999</c:v>
                </c:pt>
                <c:pt idx="34212">
                  <c:v>6.8046462500000002</c:v>
                </c:pt>
                <c:pt idx="34213">
                  <c:v>6.8049968750016001</c:v>
                </c:pt>
                <c:pt idx="34214">
                  <c:v>6.8053912499999996</c:v>
                </c:pt>
                <c:pt idx="34215">
                  <c:v>6.8057612499999998</c:v>
                </c:pt>
                <c:pt idx="34216">
                  <c:v>6.8061049999999996</c:v>
                </c:pt>
                <c:pt idx="34217">
                  <c:v>6.8065037500000001</c:v>
                </c:pt>
                <c:pt idx="34218">
                  <c:v>6.8069443750016001</c:v>
                </c:pt>
                <c:pt idx="34219">
                  <c:v>6.8073087499999998</c:v>
                </c:pt>
                <c:pt idx="34220">
                  <c:v>6.8077318750015996</c:v>
                </c:pt>
                <c:pt idx="34221">
                  <c:v>6.8081649999999998</c:v>
                </c:pt>
                <c:pt idx="34222">
                  <c:v>6.8086043750015994</c:v>
                </c:pt>
                <c:pt idx="34223">
                  <c:v>6.8090250000000001</c:v>
                </c:pt>
                <c:pt idx="34224">
                  <c:v>6.8093943750015997</c:v>
                </c:pt>
                <c:pt idx="34225">
                  <c:v>6.8097412500000001</c:v>
                </c:pt>
                <c:pt idx="34226">
                  <c:v>6.8101118750016001</c:v>
                </c:pt>
                <c:pt idx="34227">
                  <c:v>6.8104743750015997</c:v>
                </c:pt>
                <c:pt idx="34228">
                  <c:v>6.8108343750015994</c:v>
                </c:pt>
                <c:pt idx="34229">
                  <c:v>6.8111556250016001</c:v>
                </c:pt>
                <c:pt idx="34230">
                  <c:v>6.8107362499999997</c:v>
                </c:pt>
                <c:pt idx="34231">
                  <c:v>6.8103912500000003</c:v>
                </c:pt>
                <c:pt idx="34232">
                  <c:v>6.8099068750015999</c:v>
                </c:pt>
                <c:pt idx="34233">
                  <c:v>6.8094912499999998</c:v>
                </c:pt>
                <c:pt idx="34234">
                  <c:v>6.8095168750015995</c:v>
                </c:pt>
                <c:pt idx="34235">
                  <c:v>6.8090099999999998</c:v>
                </c:pt>
                <c:pt idx="34236">
                  <c:v>6.8086812500000002</c:v>
                </c:pt>
                <c:pt idx="34237">
                  <c:v>6.8079593750015999</c:v>
                </c:pt>
                <c:pt idx="34238">
                  <c:v>6.80753875</c:v>
                </c:pt>
                <c:pt idx="34239">
                  <c:v>6.8071662499999999</c:v>
                </c:pt>
                <c:pt idx="34240">
                  <c:v>6.8066143750016002</c:v>
                </c:pt>
                <c:pt idx="34241">
                  <c:v>6.8061131250016</c:v>
                </c:pt>
                <c:pt idx="34242">
                  <c:v>6.8057131250016001</c:v>
                </c:pt>
                <c:pt idx="34243">
                  <c:v>6.8053743750016</c:v>
                </c:pt>
                <c:pt idx="34244">
                  <c:v>6.8050468750016</c:v>
                </c:pt>
                <c:pt idx="34245">
                  <c:v>6.8046937500000002</c:v>
                </c:pt>
                <c:pt idx="34246">
                  <c:v>6.8043106250015999</c:v>
                </c:pt>
                <c:pt idx="34247">
                  <c:v>6.8037556250015996</c:v>
                </c:pt>
                <c:pt idx="34248">
                  <c:v>6.8032475000000003</c:v>
                </c:pt>
                <c:pt idx="34249">
                  <c:v>6.80282125</c:v>
                </c:pt>
                <c:pt idx="34250">
                  <c:v>6.8024387500000003</c:v>
                </c:pt>
                <c:pt idx="34251">
                  <c:v>6.80246</c:v>
                </c:pt>
                <c:pt idx="34252">
                  <c:v>6.8020818750015994</c:v>
                </c:pt>
                <c:pt idx="34253">
                  <c:v>6.8017374999999998</c:v>
                </c:pt>
                <c:pt idx="34254">
                  <c:v>6.8021787500000004</c:v>
                </c:pt>
                <c:pt idx="34255">
                  <c:v>6.80253</c:v>
                </c:pt>
                <c:pt idx="34256">
                  <c:v>6.8029693750015996</c:v>
                </c:pt>
                <c:pt idx="34257">
                  <c:v>6.8034331250015994</c:v>
                </c:pt>
                <c:pt idx="34258">
                  <c:v>6.8038337499999999</c:v>
                </c:pt>
                <c:pt idx="34259">
                  <c:v>6.8042812499999998</c:v>
                </c:pt>
                <c:pt idx="34260">
                  <c:v>6.8047862500000003</c:v>
                </c:pt>
                <c:pt idx="34261">
                  <c:v>6.80533375</c:v>
                </c:pt>
                <c:pt idx="34262">
                  <c:v>6.8057587499999999</c:v>
                </c:pt>
                <c:pt idx="34263">
                  <c:v>6.8062656250015996</c:v>
                </c:pt>
                <c:pt idx="34264">
                  <c:v>6.8066924999999996</c:v>
                </c:pt>
                <c:pt idx="34265">
                  <c:v>6.8072306250015995</c:v>
                </c:pt>
                <c:pt idx="34266">
                  <c:v>6.8076800000000004</c:v>
                </c:pt>
                <c:pt idx="34267">
                  <c:v>6.8081462500000001</c:v>
                </c:pt>
                <c:pt idx="34268">
                  <c:v>6.8085668750016</c:v>
                </c:pt>
                <c:pt idx="34269">
                  <c:v>6.8090337500000002</c:v>
                </c:pt>
                <c:pt idx="34270">
                  <c:v>6.8094074999999998</c:v>
                </c:pt>
                <c:pt idx="34271">
                  <c:v>6.8098368750015998</c:v>
                </c:pt>
                <c:pt idx="34272">
                  <c:v>6.8102812500000001</c:v>
                </c:pt>
                <c:pt idx="34273">
                  <c:v>6.8106475</c:v>
                </c:pt>
                <c:pt idx="34274">
                  <c:v>6.8110687499999996</c:v>
                </c:pt>
                <c:pt idx="34275">
                  <c:v>6.8114918750015994</c:v>
                </c:pt>
                <c:pt idx="34276">
                  <c:v>6.8118281250015995</c:v>
                </c:pt>
                <c:pt idx="34277">
                  <c:v>6.81229</c:v>
                </c:pt>
                <c:pt idx="34278">
                  <c:v>6.8128718750015995</c:v>
                </c:pt>
                <c:pt idx="34279">
                  <c:v>6.8133062500000001</c:v>
                </c:pt>
                <c:pt idx="34280">
                  <c:v>6.8137662499999996</c:v>
                </c:pt>
                <c:pt idx="34281">
                  <c:v>6.8143131250015996</c:v>
                </c:pt>
                <c:pt idx="34282">
                  <c:v>6.8146887500000002</c:v>
                </c:pt>
                <c:pt idx="34283">
                  <c:v>6.8150881250015996</c:v>
                </c:pt>
                <c:pt idx="34284">
                  <c:v>6.8155587500000001</c:v>
                </c:pt>
                <c:pt idx="34285">
                  <c:v>6.8159881250016001</c:v>
                </c:pt>
                <c:pt idx="34286">
                  <c:v>6.8156249999999998</c:v>
                </c:pt>
                <c:pt idx="34287">
                  <c:v>6.8151900000000003</c:v>
                </c:pt>
                <c:pt idx="34288">
                  <c:v>6.8148318750015999</c:v>
                </c:pt>
                <c:pt idx="34289">
                  <c:v>6.8144937499999996</c:v>
                </c:pt>
                <c:pt idx="34290">
                  <c:v>6.8140862499999999</c:v>
                </c:pt>
                <c:pt idx="34291">
                  <c:v>6.8135231250016002</c:v>
                </c:pt>
                <c:pt idx="34292">
                  <c:v>6.8129431250015999</c:v>
                </c:pt>
                <c:pt idx="34293">
                  <c:v>6.8121406250016001</c:v>
                </c:pt>
                <c:pt idx="34294">
                  <c:v>6.8110356250016002</c:v>
                </c:pt>
                <c:pt idx="34295">
                  <c:v>6.8098262500000004</c:v>
                </c:pt>
                <c:pt idx="34296">
                  <c:v>6.8085343750015994</c:v>
                </c:pt>
                <c:pt idx="34297">
                  <c:v>6.8070762499999997</c:v>
                </c:pt>
                <c:pt idx="34298">
                  <c:v>6.8057675</c:v>
                </c:pt>
                <c:pt idx="34299">
                  <c:v>6.8044287499999996</c:v>
                </c:pt>
                <c:pt idx="34300">
                  <c:v>6.8030906250015999</c:v>
                </c:pt>
                <c:pt idx="34301">
                  <c:v>6.8019337499999999</c:v>
                </c:pt>
                <c:pt idx="34302">
                  <c:v>6.8009250000000003</c:v>
                </c:pt>
                <c:pt idx="34303">
                  <c:v>6.8000974999999997</c:v>
                </c:pt>
                <c:pt idx="34304">
                  <c:v>6.7996081250015994</c:v>
                </c:pt>
                <c:pt idx="34305">
                  <c:v>6.7991181250016002</c:v>
                </c:pt>
                <c:pt idx="34306">
                  <c:v>6.7994225000000004</c:v>
                </c:pt>
                <c:pt idx="34307">
                  <c:v>6.7990325</c:v>
                </c:pt>
                <c:pt idx="34308">
                  <c:v>6.7985825000000002</c:v>
                </c:pt>
                <c:pt idx="34309">
                  <c:v>6.7979987499999996</c:v>
                </c:pt>
                <c:pt idx="34310">
                  <c:v>6.7976031250015998</c:v>
                </c:pt>
                <c:pt idx="34311">
                  <c:v>6.79725</c:v>
                </c:pt>
                <c:pt idx="34312">
                  <c:v>6.7967424999999997</c:v>
                </c:pt>
                <c:pt idx="34313">
                  <c:v>6.7971312499999996</c:v>
                </c:pt>
                <c:pt idx="34314">
                  <c:v>6.7974656250015997</c:v>
                </c:pt>
                <c:pt idx="34315">
                  <c:v>6.79796625</c:v>
                </c:pt>
                <c:pt idx="34316">
                  <c:v>6.7984618750015997</c:v>
                </c:pt>
                <c:pt idx="34317">
                  <c:v>6.7988431250015999</c:v>
                </c:pt>
                <c:pt idx="34318">
                  <c:v>6.7992850000000002</c:v>
                </c:pt>
                <c:pt idx="34319">
                  <c:v>6.7996612499999998</c:v>
                </c:pt>
                <c:pt idx="34320">
                  <c:v>6.8001506250016002</c:v>
                </c:pt>
                <c:pt idx="34321">
                  <c:v>6.8005487499999999</c:v>
                </c:pt>
                <c:pt idx="34322">
                  <c:v>6.8009312499999997</c:v>
                </c:pt>
                <c:pt idx="34323">
                  <c:v>6.8013362500000003</c:v>
                </c:pt>
                <c:pt idx="34324">
                  <c:v>6.8018200000000002</c:v>
                </c:pt>
                <c:pt idx="34325">
                  <c:v>6.8021981250015999</c:v>
                </c:pt>
                <c:pt idx="34326">
                  <c:v>6.8026118750015998</c:v>
                </c:pt>
                <c:pt idx="34327">
                  <c:v>6.8029712499999997</c:v>
                </c:pt>
                <c:pt idx="34328">
                  <c:v>6.8033574999999997</c:v>
                </c:pt>
                <c:pt idx="34329">
                  <c:v>6.8036874999999997</c:v>
                </c:pt>
                <c:pt idx="34330">
                  <c:v>6.8040162500000001</c:v>
                </c:pt>
                <c:pt idx="34331">
                  <c:v>6.8043381250015997</c:v>
                </c:pt>
                <c:pt idx="34332">
                  <c:v>6.80471</c:v>
                </c:pt>
                <c:pt idx="34333">
                  <c:v>6.8051762499999997</c:v>
                </c:pt>
                <c:pt idx="34334">
                  <c:v>6.8057256250015996</c:v>
                </c:pt>
                <c:pt idx="34335">
                  <c:v>6.8061350000000003</c:v>
                </c:pt>
                <c:pt idx="34336">
                  <c:v>6.8065337499999998</c:v>
                </c:pt>
                <c:pt idx="34337">
                  <c:v>6.8070674999999996</c:v>
                </c:pt>
                <c:pt idx="34338">
                  <c:v>6.8074624999999997</c:v>
                </c:pt>
                <c:pt idx="34339">
                  <c:v>6.8078931250016002</c:v>
                </c:pt>
                <c:pt idx="34340">
                  <c:v>6.8082193750015998</c:v>
                </c:pt>
                <c:pt idx="34341">
                  <c:v>6.8085668750016</c:v>
                </c:pt>
                <c:pt idx="34342">
                  <c:v>6.8081968750015998</c:v>
                </c:pt>
                <c:pt idx="34343">
                  <c:v>6.8078043750015995</c:v>
                </c:pt>
                <c:pt idx="34344">
                  <c:v>6.8074525000000001</c:v>
                </c:pt>
                <c:pt idx="34345">
                  <c:v>6.8068937500000004</c:v>
                </c:pt>
                <c:pt idx="34346">
                  <c:v>6.8065274999999996</c:v>
                </c:pt>
                <c:pt idx="34347">
                  <c:v>6.8059387500000001</c:v>
                </c:pt>
                <c:pt idx="34348">
                  <c:v>6.8054418750016001</c:v>
                </c:pt>
                <c:pt idx="34349">
                  <c:v>6.8050012500000001</c:v>
                </c:pt>
                <c:pt idx="34350">
                  <c:v>6.8046224999999998</c:v>
                </c:pt>
                <c:pt idx="34351">
                  <c:v>6.8042462500000003</c:v>
                </c:pt>
                <c:pt idx="34352">
                  <c:v>6.8037662499999998</c:v>
                </c:pt>
                <c:pt idx="34353">
                  <c:v>6.8034337499999999</c:v>
                </c:pt>
                <c:pt idx="34354">
                  <c:v>6.8030862499999998</c:v>
                </c:pt>
                <c:pt idx="34355">
                  <c:v>6.8027031250015995</c:v>
                </c:pt>
                <c:pt idx="34356">
                  <c:v>6.8023087499999999</c:v>
                </c:pt>
                <c:pt idx="34357">
                  <c:v>6.8026400000000002</c:v>
                </c:pt>
                <c:pt idx="34358">
                  <c:v>6.8030468750016002</c:v>
                </c:pt>
                <c:pt idx="34359">
                  <c:v>6.8033762500000003</c:v>
                </c:pt>
                <c:pt idx="34360">
                  <c:v>6.8038675</c:v>
                </c:pt>
                <c:pt idx="34361">
                  <c:v>6.8042187500000004</c:v>
                </c:pt>
                <c:pt idx="34362">
                  <c:v>6.8045468750015994</c:v>
                </c:pt>
                <c:pt idx="34363">
                  <c:v>6.8049412499999997</c:v>
                </c:pt>
                <c:pt idx="34364">
                  <c:v>6.8053137499999998</c:v>
                </c:pt>
                <c:pt idx="34365">
                  <c:v>6.8057368750015996</c:v>
                </c:pt>
                <c:pt idx="34366">
                  <c:v>6.8053543750015999</c:v>
                </c:pt>
                <c:pt idx="34367">
                  <c:v>6.80483875</c:v>
                </c:pt>
                <c:pt idx="34368">
                  <c:v>6.8053843750015997</c:v>
                </c:pt>
                <c:pt idx="34369">
                  <c:v>6.8057449999999999</c:v>
                </c:pt>
                <c:pt idx="34370">
                  <c:v>6.8061699999999998</c:v>
                </c:pt>
                <c:pt idx="34371">
                  <c:v>6.8065037500000001</c:v>
                </c:pt>
                <c:pt idx="34372">
                  <c:v>6.8069606250015999</c:v>
                </c:pt>
                <c:pt idx="34373">
                  <c:v>6.8074368750016001</c:v>
                </c:pt>
                <c:pt idx="34374">
                  <c:v>6.8078706250016001</c:v>
                </c:pt>
                <c:pt idx="34375">
                  <c:v>6.8082156250015995</c:v>
                </c:pt>
                <c:pt idx="34376">
                  <c:v>6.8077649999999998</c:v>
                </c:pt>
                <c:pt idx="34377">
                  <c:v>6.8070612500000003</c:v>
                </c:pt>
                <c:pt idx="34378">
                  <c:v>6.8066062499999997</c:v>
                </c:pt>
                <c:pt idx="34379">
                  <c:v>6.80601375</c:v>
                </c:pt>
                <c:pt idx="34380">
                  <c:v>6.8054181250015997</c:v>
                </c:pt>
                <c:pt idx="34381">
                  <c:v>6.8047950000000004</c:v>
                </c:pt>
                <c:pt idx="34382">
                  <c:v>6.8040318750016002</c:v>
                </c:pt>
                <c:pt idx="34383">
                  <c:v>6.8032775000000001</c:v>
                </c:pt>
                <c:pt idx="34384">
                  <c:v>6.8023575000000003</c:v>
                </c:pt>
                <c:pt idx="34385">
                  <c:v>6.8012243750015999</c:v>
                </c:pt>
                <c:pt idx="34386">
                  <c:v>6.8000981250015995</c:v>
                </c:pt>
                <c:pt idx="34387">
                  <c:v>6.7990012499999999</c:v>
                </c:pt>
                <c:pt idx="34388">
                  <c:v>6.79786</c:v>
                </c:pt>
                <c:pt idx="34389">
                  <c:v>6.7968762500000004</c:v>
                </c:pt>
                <c:pt idx="34390">
                  <c:v>6.7959181250015996</c:v>
                </c:pt>
                <c:pt idx="34391">
                  <c:v>6.7949768750016002</c:v>
                </c:pt>
                <c:pt idx="34392">
                  <c:v>6.7941618750016</c:v>
                </c:pt>
                <c:pt idx="34393">
                  <c:v>6.7933868750016</c:v>
                </c:pt>
                <c:pt idx="34394">
                  <c:v>6.7927468750015993</c:v>
                </c:pt>
                <c:pt idx="34395">
                  <c:v>6.7923468750015994</c:v>
                </c:pt>
                <c:pt idx="34396">
                  <c:v>6.7920256250015996</c:v>
                </c:pt>
                <c:pt idx="34397">
                  <c:v>6.7916524999999996</c:v>
                </c:pt>
                <c:pt idx="34398">
                  <c:v>6.7911212499999998</c:v>
                </c:pt>
                <c:pt idx="34399">
                  <c:v>6.7907950000000001</c:v>
                </c:pt>
                <c:pt idx="34400">
                  <c:v>6.7902687500000001</c:v>
                </c:pt>
                <c:pt idx="34401">
                  <c:v>6.7898137500000004</c:v>
                </c:pt>
                <c:pt idx="34402">
                  <c:v>6.7894537499999998</c:v>
                </c:pt>
                <c:pt idx="34403">
                  <c:v>6.7897974999999997</c:v>
                </c:pt>
                <c:pt idx="34404">
                  <c:v>6.7901187500000004</c:v>
                </c:pt>
                <c:pt idx="34405">
                  <c:v>6.7905262500000001</c:v>
                </c:pt>
                <c:pt idx="34406">
                  <c:v>6.7909462500000002</c:v>
                </c:pt>
                <c:pt idx="34407">
                  <c:v>6.7913287499999999</c:v>
                </c:pt>
                <c:pt idx="34408">
                  <c:v>6.7916625000000002</c:v>
                </c:pt>
                <c:pt idx="34409">
                  <c:v>6.7920106250016001</c:v>
                </c:pt>
                <c:pt idx="34410">
                  <c:v>6.7924850000000001</c:v>
                </c:pt>
                <c:pt idx="34411">
                  <c:v>6.7929712499999999</c:v>
                </c:pt>
                <c:pt idx="34412">
                  <c:v>6.7933343750016002</c:v>
                </c:pt>
                <c:pt idx="34413">
                  <c:v>6.7937481250016001</c:v>
                </c:pt>
                <c:pt idx="34414">
                  <c:v>6.7941225000000003</c:v>
                </c:pt>
                <c:pt idx="34415">
                  <c:v>6.7945687499999998</c:v>
                </c:pt>
                <c:pt idx="34416">
                  <c:v>6.7949687499999998</c:v>
                </c:pt>
                <c:pt idx="34417">
                  <c:v>6.7953887499999999</c:v>
                </c:pt>
                <c:pt idx="34418">
                  <c:v>6.7958999999999996</c:v>
                </c:pt>
                <c:pt idx="34419">
                  <c:v>6.7963924999999996</c:v>
                </c:pt>
                <c:pt idx="34420">
                  <c:v>6.7968106250015996</c:v>
                </c:pt>
                <c:pt idx="34421">
                  <c:v>6.7972512500000004</c:v>
                </c:pt>
                <c:pt idx="34422">
                  <c:v>6.79763875</c:v>
                </c:pt>
                <c:pt idx="34423">
                  <c:v>6.7980106250015995</c:v>
                </c:pt>
                <c:pt idx="34424">
                  <c:v>6.7984981250015997</c:v>
                </c:pt>
                <c:pt idx="34425">
                  <c:v>6.7990599999999999</c:v>
                </c:pt>
                <c:pt idx="34426">
                  <c:v>6.7994818750016002</c:v>
                </c:pt>
                <c:pt idx="34427">
                  <c:v>6.8000112499999998</c:v>
                </c:pt>
                <c:pt idx="34428">
                  <c:v>6.8004543750015998</c:v>
                </c:pt>
                <c:pt idx="34429">
                  <c:v>6.8007743750016001</c:v>
                </c:pt>
                <c:pt idx="34430">
                  <c:v>6.8011662499999996</c:v>
                </c:pt>
                <c:pt idx="34431">
                  <c:v>6.8015037500000002</c:v>
                </c:pt>
                <c:pt idx="34432">
                  <c:v>6.8019206250015998</c:v>
                </c:pt>
                <c:pt idx="34433">
                  <c:v>6.8019506250015995</c:v>
                </c:pt>
                <c:pt idx="34434">
                  <c:v>6.8015662499999996</c:v>
                </c:pt>
                <c:pt idx="34435">
                  <c:v>6.8011762500000001</c:v>
                </c:pt>
                <c:pt idx="34436">
                  <c:v>6.8005943750015998</c:v>
                </c:pt>
                <c:pt idx="34437">
                  <c:v>6.8002450000000003</c:v>
                </c:pt>
                <c:pt idx="34438">
                  <c:v>6.7998812500000003</c:v>
                </c:pt>
                <c:pt idx="34439">
                  <c:v>6.7993325000000002</c:v>
                </c:pt>
                <c:pt idx="34440">
                  <c:v>6.7989212500000002</c:v>
                </c:pt>
                <c:pt idx="34441">
                  <c:v>6.7985637499999996</c:v>
                </c:pt>
                <c:pt idx="34442">
                  <c:v>6.7980968750016002</c:v>
                </c:pt>
                <c:pt idx="34443">
                  <c:v>6.7977056250015995</c:v>
                </c:pt>
                <c:pt idx="34444">
                  <c:v>6.7972074999999998</c:v>
                </c:pt>
                <c:pt idx="34445">
                  <c:v>6.7966356250016</c:v>
                </c:pt>
                <c:pt idx="34446">
                  <c:v>6.7961493750016002</c:v>
                </c:pt>
                <c:pt idx="34447">
                  <c:v>6.7958168750015995</c:v>
                </c:pt>
                <c:pt idx="34448">
                  <c:v>6.7954425000000001</c:v>
                </c:pt>
                <c:pt idx="34449">
                  <c:v>6.7950062500000001</c:v>
                </c:pt>
                <c:pt idx="34450">
                  <c:v>6.7946787500000001</c:v>
                </c:pt>
                <c:pt idx="34451">
                  <c:v>6.7942843750015998</c:v>
                </c:pt>
                <c:pt idx="34452">
                  <c:v>6.7939481250015996</c:v>
                </c:pt>
                <c:pt idx="34453">
                  <c:v>6.7939425</c:v>
                </c:pt>
                <c:pt idx="34454">
                  <c:v>6.7942643750015996</c:v>
                </c:pt>
                <c:pt idx="34455">
                  <c:v>6.7943693750016001</c:v>
                </c:pt>
                <c:pt idx="34456">
                  <c:v>6.7947887500000004</c:v>
                </c:pt>
                <c:pt idx="34457">
                  <c:v>6.7952450000000004</c:v>
                </c:pt>
                <c:pt idx="34458">
                  <c:v>6.7956618750016</c:v>
                </c:pt>
                <c:pt idx="34459">
                  <c:v>6.7960000000000003</c:v>
                </c:pt>
                <c:pt idx="34460">
                  <c:v>6.7964225000000003</c:v>
                </c:pt>
                <c:pt idx="34461">
                  <c:v>6.7968568750016001</c:v>
                </c:pt>
                <c:pt idx="34462">
                  <c:v>6.7972999999999999</c:v>
                </c:pt>
                <c:pt idx="34463">
                  <c:v>6.7967868750016001</c:v>
                </c:pt>
                <c:pt idx="34464">
                  <c:v>6.7963856250015997</c:v>
                </c:pt>
                <c:pt idx="34465">
                  <c:v>6.7960137500000002</c:v>
                </c:pt>
                <c:pt idx="34466">
                  <c:v>6.7956325</c:v>
                </c:pt>
                <c:pt idx="34467">
                  <c:v>6.7952537499999996</c:v>
                </c:pt>
                <c:pt idx="34468">
                  <c:v>6.7948406250015996</c:v>
                </c:pt>
                <c:pt idx="34469">
                  <c:v>6.7943618750015995</c:v>
                </c:pt>
                <c:pt idx="34470">
                  <c:v>6.7940068750015996</c:v>
                </c:pt>
                <c:pt idx="34471">
                  <c:v>6.7939175000000001</c:v>
                </c:pt>
                <c:pt idx="34472">
                  <c:v>6.7934412499999999</c:v>
                </c:pt>
                <c:pt idx="34473">
                  <c:v>6.7930881250016002</c:v>
                </c:pt>
                <c:pt idx="34474">
                  <c:v>6.7927593750015998</c:v>
                </c:pt>
                <c:pt idx="34475">
                  <c:v>6.7924175</c:v>
                </c:pt>
                <c:pt idx="34476">
                  <c:v>6.7920812499999998</c:v>
                </c:pt>
                <c:pt idx="34477">
                  <c:v>6.7916856250016</c:v>
                </c:pt>
                <c:pt idx="34478">
                  <c:v>6.7920075000000004</c:v>
                </c:pt>
                <c:pt idx="34479">
                  <c:v>6.7923668750015995</c:v>
                </c:pt>
                <c:pt idx="34480">
                  <c:v>6.7927693750015994</c:v>
                </c:pt>
                <c:pt idx="34481">
                  <c:v>6.7931043750016</c:v>
                </c:pt>
                <c:pt idx="34482">
                  <c:v>6.79346125</c:v>
                </c:pt>
                <c:pt idx="34483">
                  <c:v>6.7938887499999998</c:v>
                </c:pt>
                <c:pt idx="34484">
                  <c:v>6.7942450000000001</c:v>
                </c:pt>
                <c:pt idx="34485">
                  <c:v>6.7946106250015994</c:v>
                </c:pt>
                <c:pt idx="34486">
                  <c:v>6.7941862500000001</c:v>
                </c:pt>
                <c:pt idx="34487">
                  <c:v>6.7937737499999997</c:v>
                </c:pt>
                <c:pt idx="34488">
                  <c:v>6.7933943750015997</c:v>
                </c:pt>
                <c:pt idx="34489">
                  <c:v>6.7930000000000001</c:v>
                </c:pt>
                <c:pt idx="34490">
                  <c:v>6.7925143750016002</c:v>
                </c:pt>
                <c:pt idx="34491">
                  <c:v>6.7920793750015998</c:v>
                </c:pt>
                <c:pt idx="34492">
                  <c:v>6.7917043750015997</c:v>
                </c:pt>
                <c:pt idx="34493">
                  <c:v>6.7911900000000003</c:v>
                </c:pt>
                <c:pt idx="34494">
                  <c:v>6.7907093750016001</c:v>
                </c:pt>
                <c:pt idx="34495">
                  <c:v>6.79038875</c:v>
                </c:pt>
                <c:pt idx="34496">
                  <c:v>6.7899750000000001</c:v>
                </c:pt>
                <c:pt idx="34497">
                  <c:v>6.7895918750015998</c:v>
                </c:pt>
                <c:pt idx="34498">
                  <c:v>6.7891887500000001</c:v>
                </c:pt>
                <c:pt idx="34499">
                  <c:v>6.7887356250015998</c:v>
                </c:pt>
                <c:pt idx="34500">
                  <c:v>6.78837125</c:v>
                </c:pt>
                <c:pt idx="34501">
                  <c:v>6.7877737500000004</c:v>
                </c:pt>
                <c:pt idx="34502">
                  <c:v>6.7874175000000001</c:v>
                </c:pt>
                <c:pt idx="34503">
                  <c:v>6.7869562500000002</c:v>
                </c:pt>
                <c:pt idx="34504">
                  <c:v>6.7864000000000004</c:v>
                </c:pt>
                <c:pt idx="34505">
                  <c:v>6.7859949999999998</c:v>
                </c:pt>
                <c:pt idx="34506">
                  <c:v>6.7856725000000004</c:v>
                </c:pt>
                <c:pt idx="34507">
                  <c:v>6.7853149999999998</c:v>
                </c:pt>
                <c:pt idx="34508">
                  <c:v>6.7849512499999998</c:v>
                </c:pt>
                <c:pt idx="34509">
                  <c:v>6.7842406250015994</c:v>
                </c:pt>
                <c:pt idx="34510">
                  <c:v>6.7838881250015994</c:v>
                </c:pt>
                <c:pt idx="34511">
                  <c:v>6.7834381250015996</c:v>
                </c:pt>
                <c:pt idx="34512">
                  <c:v>6.7830968750015996</c:v>
                </c:pt>
                <c:pt idx="34513">
                  <c:v>6.7835237499999996</c:v>
                </c:pt>
                <c:pt idx="34514">
                  <c:v>6.7839293750016001</c:v>
                </c:pt>
                <c:pt idx="34515">
                  <c:v>6.7843718750016002</c:v>
                </c:pt>
                <c:pt idx="34516">
                  <c:v>6.7848056250016002</c:v>
                </c:pt>
                <c:pt idx="34517">
                  <c:v>6.7853131250015997</c:v>
                </c:pt>
                <c:pt idx="34518">
                  <c:v>6.7857725000000002</c:v>
                </c:pt>
                <c:pt idx="34519">
                  <c:v>6.7857518750015995</c:v>
                </c:pt>
                <c:pt idx="34520">
                  <c:v>6.78604875</c:v>
                </c:pt>
                <c:pt idx="34521">
                  <c:v>6.7864256250016002</c:v>
                </c:pt>
                <c:pt idx="34522">
                  <c:v>6.7868649999999997</c:v>
                </c:pt>
                <c:pt idx="34523">
                  <c:v>6.7872443750015998</c:v>
                </c:pt>
                <c:pt idx="34524">
                  <c:v>6.7875731250015994</c:v>
                </c:pt>
                <c:pt idx="34525">
                  <c:v>6.7879981250016002</c:v>
                </c:pt>
                <c:pt idx="34526">
                  <c:v>6.78844125</c:v>
                </c:pt>
                <c:pt idx="34527">
                  <c:v>6.7888599999999997</c:v>
                </c:pt>
                <c:pt idx="34528">
                  <c:v>6.7892062500000003</c:v>
                </c:pt>
                <c:pt idx="34529">
                  <c:v>6.7889387499999998</c:v>
                </c:pt>
                <c:pt idx="34530">
                  <c:v>6.7894387500000004</c:v>
                </c:pt>
                <c:pt idx="34531">
                  <c:v>6.7899574999999999</c:v>
                </c:pt>
                <c:pt idx="34532">
                  <c:v>6.7903000000000002</c:v>
                </c:pt>
                <c:pt idx="34533">
                  <c:v>6.7898231250015995</c:v>
                </c:pt>
                <c:pt idx="34534">
                  <c:v>6.7894199999999998</c:v>
                </c:pt>
                <c:pt idx="34535">
                  <c:v>6.7889437499999996</c:v>
                </c:pt>
                <c:pt idx="34536">
                  <c:v>6.7884912499999999</c:v>
                </c:pt>
                <c:pt idx="34537">
                  <c:v>6.7881256250015998</c:v>
                </c:pt>
                <c:pt idx="34538">
                  <c:v>6.7874693750016002</c:v>
                </c:pt>
                <c:pt idx="34539">
                  <c:v>6.7871381250015999</c:v>
                </c:pt>
                <c:pt idx="34540">
                  <c:v>6.7866743750016001</c:v>
                </c:pt>
                <c:pt idx="34541">
                  <c:v>6.7863012500000002</c:v>
                </c:pt>
                <c:pt idx="34542">
                  <c:v>6.7859550000000004</c:v>
                </c:pt>
                <c:pt idx="34543">
                  <c:v>6.7855843750015996</c:v>
                </c:pt>
                <c:pt idx="34544">
                  <c:v>6.7851093750015998</c:v>
                </c:pt>
                <c:pt idx="34545">
                  <c:v>6.7847425000000001</c:v>
                </c:pt>
                <c:pt idx="34546">
                  <c:v>6.7841968750015997</c:v>
                </c:pt>
                <c:pt idx="34547">
                  <c:v>6.7836318750015998</c:v>
                </c:pt>
                <c:pt idx="34548">
                  <c:v>6.7830593750016002</c:v>
                </c:pt>
                <c:pt idx="34549">
                  <c:v>6.7824850000000003</c:v>
                </c:pt>
                <c:pt idx="34550">
                  <c:v>6.7819206250016002</c:v>
                </c:pt>
                <c:pt idx="34551">
                  <c:v>6.7813437499999996</c:v>
                </c:pt>
                <c:pt idx="34552">
                  <c:v>6.7807293750015996</c:v>
                </c:pt>
                <c:pt idx="34553">
                  <c:v>6.7801225000000001</c:v>
                </c:pt>
                <c:pt idx="34554">
                  <c:v>6.7793712499999996</c:v>
                </c:pt>
                <c:pt idx="34555">
                  <c:v>6.7787731250015995</c:v>
                </c:pt>
                <c:pt idx="34556">
                  <c:v>6.7783212500000003</c:v>
                </c:pt>
                <c:pt idx="34557">
                  <c:v>6.7778324999999997</c:v>
                </c:pt>
                <c:pt idx="34558">
                  <c:v>6.7773424999999996</c:v>
                </c:pt>
                <c:pt idx="34559">
                  <c:v>6.7769899999999996</c:v>
                </c:pt>
                <c:pt idx="34560">
                  <c:v>6.7766099999999998</c:v>
                </c:pt>
                <c:pt idx="34561">
                  <c:v>6.7760049999999996</c:v>
                </c:pt>
                <c:pt idx="34562">
                  <c:v>6.7755218750015995</c:v>
                </c:pt>
                <c:pt idx="34563">
                  <c:v>6.7750656250015995</c:v>
                </c:pt>
                <c:pt idx="34564">
                  <c:v>6.7746418750016</c:v>
                </c:pt>
                <c:pt idx="34565">
                  <c:v>6.7740493750016002</c:v>
                </c:pt>
                <c:pt idx="34566">
                  <c:v>6.7736931250015999</c:v>
                </c:pt>
                <c:pt idx="34567">
                  <c:v>6.7729974999999998</c:v>
                </c:pt>
                <c:pt idx="34568">
                  <c:v>6.7725612499999999</c:v>
                </c:pt>
                <c:pt idx="34569">
                  <c:v>6.77208875</c:v>
                </c:pt>
                <c:pt idx="34570">
                  <c:v>6.7716937499999998</c:v>
                </c:pt>
                <c:pt idx="34571">
                  <c:v>6.7721612499999999</c:v>
                </c:pt>
                <c:pt idx="34572">
                  <c:v>6.7724925000000002</c:v>
                </c:pt>
                <c:pt idx="34573">
                  <c:v>6.7729093750015998</c:v>
                </c:pt>
                <c:pt idx="34574">
                  <c:v>6.7733468750016002</c:v>
                </c:pt>
                <c:pt idx="34575">
                  <c:v>6.7737343750015997</c:v>
                </c:pt>
                <c:pt idx="34576">
                  <c:v>6.7741343750015997</c:v>
                </c:pt>
                <c:pt idx="34577">
                  <c:v>6.7745575000000002</c:v>
                </c:pt>
                <c:pt idx="34578">
                  <c:v>6.7748850000000003</c:v>
                </c:pt>
                <c:pt idx="34579">
                  <c:v>6.7752306250015994</c:v>
                </c:pt>
                <c:pt idx="34580">
                  <c:v>6.7756762500000001</c:v>
                </c:pt>
                <c:pt idx="34581">
                  <c:v>6.7760393750015995</c:v>
                </c:pt>
                <c:pt idx="34582">
                  <c:v>6.7764956250015995</c:v>
                </c:pt>
                <c:pt idx="34583">
                  <c:v>6.7768312499999999</c:v>
                </c:pt>
                <c:pt idx="34584">
                  <c:v>6.7772343750015995</c:v>
                </c:pt>
                <c:pt idx="34585">
                  <c:v>6.7776443750016</c:v>
                </c:pt>
                <c:pt idx="34586">
                  <c:v>6.7780037499999999</c:v>
                </c:pt>
                <c:pt idx="34587">
                  <c:v>6.7785337500000002</c:v>
                </c:pt>
                <c:pt idx="34588">
                  <c:v>6.7790106250016002</c:v>
                </c:pt>
                <c:pt idx="34589">
                  <c:v>6.7794187499999996</c:v>
                </c:pt>
                <c:pt idx="34590">
                  <c:v>6.7798706250015996</c:v>
                </c:pt>
                <c:pt idx="34591">
                  <c:v>6.7803812499999996</c:v>
                </c:pt>
                <c:pt idx="34592">
                  <c:v>6.7809368750015997</c:v>
                </c:pt>
                <c:pt idx="34593">
                  <c:v>6.7813687500000004</c:v>
                </c:pt>
                <c:pt idx="34594">
                  <c:v>6.7817112499999999</c:v>
                </c:pt>
                <c:pt idx="34595">
                  <c:v>6.7821131250016</c:v>
                </c:pt>
                <c:pt idx="34596">
                  <c:v>6.7824793750015999</c:v>
                </c:pt>
                <c:pt idx="34597">
                  <c:v>6.7828762500000002</c:v>
                </c:pt>
                <c:pt idx="34598">
                  <c:v>6.7832825000000003</c:v>
                </c:pt>
                <c:pt idx="34599">
                  <c:v>6.7836800000000004</c:v>
                </c:pt>
                <c:pt idx="34600">
                  <c:v>6.7838687499999999</c:v>
                </c:pt>
                <c:pt idx="34601">
                  <c:v>6.7835337500000001</c:v>
                </c:pt>
                <c:pt idx="34602">
                  <c:v>6.7832006250015997</c:v>
                </c:pt>
                <c:pt idx="34603">
                  <c:v>6.7828074999999997</c:v>
                </c:pt>
                <c:pt idx="34604">
                  <c:v>6.7821224999999998</c:v>
                </c:pt>
                <c:pt idx="34605">
                  <c:v>6.7814462500000001</c:v>
                </c:pt>
                <c:pt idx="34606">
                  <c:v>6.7805443750015995</c:v>
                </c:pt>
                <c:pt idx="34607">
                  <c:v>6.7793712499999996</c:v>
                </c:pt>
                <c:pt idx="34608">
                  <c:v>6.7780468750015999</c:v>
                </c:pt>
                <c:pt idx="34609">
                  <c:v>6.7765406250015996</c:v>
                </c:pt>
                <c:pt idx="34610">
                  <c:v>6.7747737499999996</c:v>
                </c:pt>
                <c:pt idx="34611">
                  <c:v>6.7729987500000002</c:v>
                </c:pt>
                <c:pt idx="34612">
                  <c:v>6.7713118750015999</c:v>
                </c:pt>
                <c:pt idx="34613">
                  <c:v>6.7696831250015999</c:v>
                </c:pt>
                <c:pt idx="34614">
                  <c:v>6.7682381250015995</c:v>
                </c:pt>
                <c:pt idx="34615">
                  <c:v>6.7667812500000002</c:v>
                </c:pt>
                <c:pt idx="34616">
                  <c:v>6.7653487500000002</c:v>
                </c:pt>
                <c:pt idx="34617">
                  <c:v>6.7641218750015994</c:v>
                </c:pt>
                <c:pt idx="34618">
                  <c:v>6.7629362500000001</c:v>
                </c:pt>
                <c:pt idx="34619">
                  <c:v>6.7617656250015994</c:v>
                </c:pt>
                <c:pt idx="34620">
                  <c:v>6.7608199999999998</c:v>
                </c:pt>
                <c:pt idx="34621">
                  <c:v>6.7599637499999998</c:v>
                </c:pt>
                <c:pt idx="34622">
                  <c:v>6.7591687499999997</c:v>
                </c:pt>
                <c:pt idx="34623">
                  <c:v>6.7584106250015994</c:v>
                </c:pt>
                <c:pt idx="34624">
                  <c:v>6.7576268750016002</c:v>
                </c:pt>
                <c:pt idx="34625">
                  <c:v>6.7569231250015998</c:v>
                </c:pt>
                <c:pt idx="34626">
                  <c:v>6.7563775000000001</c:v>
                </c:pt>
                <c:pt idx="34627">
                  <c:v>6.7557812500000001</c:v>
                </c:pt>
                <c:pt idx="34628">
                  <c:v>6.7553743750016002</c:v>
                </c:pt>
                <c:pt idx="34629">
                  <c:v>6.7547218750016</c:v>
                </c:pt>
                <c:pt idx="34630">
                  <c:v>6.7543325000000003</c:v>
                </c:pt>
                <c:pt idx="34631">
                  <c:v>6.7539481250015996</c:v>
                </c:pt>
                <c:pt idx="34632">
                  <c:v>6.7536212500000001</c:v>
                </c:pt>
                <c:pt idx="34633">
                  <c:v>6.7532575000000001</c:v>
                </c:pt>
                <c:pt idx="34634">
                  <c:v>6.7528406250015998</c:v>
                </c:pt>
                <c:pt idx="34635">
                  <c:v>6.7528656250015997</c:v>
                </c:pt>
                <c:pt idx="34636">
                  <c:v>6.7533399999999997</c:v>
                </c:pt>
                <c:pt idx="34637">
                  <c:v>6.7537624999999997</c:v>
                </c:pt>
                <c:pt idx="34638">
                  <c:v>6.75421125</c:v>
                </c:pt>
                <c:pt idx="34639">
                  <c:v>6.7547187500000003</c:v>
                </c:pt>
                <c:pt idx="34640">
                  <c:v>6.7551287499999999</c:v>
                </c:pt>
                <c:pt idx="34641">
                  <c:v>6.7555056250016001</c:v>
                </c:pt>
                <c:pt idx="34642">
                  <c:v>6.7558499999999997</c:v>
                </c:pt>
                <c:pt idx="34643">
                  <c:v>6.7562968750015999</c:v>
                </c:pt>
                <c:pt idx="34644">
                  <c:v>6.7567424999999997</c:v>
                </c:pt>
                <c:pt idx="34645">
                  <c:v>6.7571037499999997</c:v>
                </c:pt>
                <c:pt idx="34646">
                  <c:v>6.7574337499999997</c:v>
                </c:pt>
                <c:pt idx="34647">
                  <c:v>6.7578887500000002</c:v>
                </c:pt>
                <c:pt idx="34648">
                  <c:v>6.7583475000000002</c:v>
                </c:pt>
                <c:pt idx="34649">
                  <c:v>6.7587468750015995</c:v>
                </c:pt>
                <c:pt idx="34650">
                  <c:v>6.7591443750015996</c:v>
                </c:pt>
                <c:pt idx="34651">
                  <c:v>6.7595150000000004</c:v>
                </c:pt>
                <c:pt idx="34652">
                  <c:v>6.7599606250016002</c:v>
                </c:pt>
                <c:pt idx="34653">
                  <c:v>6.7596606250016</c:v>
                </c:pt>
                <c:pt idx="34654">
                  <c:v>6.7598743750015995</c:v>
                </c:pt>
                <c:pt idx="34655">
                  <c:v>6.7603012500000004</c:v>
                </c:pt>
                <c:pt idx="34656">
                  <c:v>6.7606318750016001</c:v>
                </c:pt>
                <c:pt idx="34657">
                  <c:v>6.7609606250015997</c:v>
                </c:pt>
                <c:pt idx="34658">
                  <c:v>6.7613325</c:v>
                </c:pt>
                <c:pt idx="34659">
                  <c:v>6.7617012499999998</c:v>
                </c:pt>
                <c:pt idx="34660">
                  <c:v>6.76216375</c:v>
                </c:pt>
                <c:pt idx="34661">
                  <c:v>6.7625893750015997</c:v>
                </c:pt>
                <c:pt idx="34662">
                  <c:v>6.7621743750015995</c:v>
                </c:pt>
                <c:pt idx="34663">
                  <c:v>6.7615906250015998</c:v>
                </c:pt>
                <c:pt idx="34664">
                  <c:v>6.7611406250016</c:v>
                </c:pt>
                <c:pt idx="34665">
                  <c:v>6.7606799999999998</c:v>
                </c:pt>
                <c:pt idx="34666">
                  <c:v>6.7601393750016001</c:v>
                </c:pt>
                <c:pt idx="34667">
                  <c:v>6.7596175000000001</c:v>
                </c:pt>
                <c:pt idx="34668">
                  <c:v>6.7591200000000002</c:v>
                </c:pt>
                <c:pt idx="34669">
                  <c:v>6.7585406250015998</c:v>
                </c:pt>
                <c:pt idx="34670">
                  <c:v>6.7580499999999999</c:v>
                </c:pt>
                <c:pt idx="34671">
                  <c:v>6.7574593750015994</c:v>
                </c:pt>
                <c:pt idx="34672">
                  <c:v>6.7569387499999998</c:v>
                </c:pt>
                <c:pt idx="34673">
                  <c:v>6.7565412499999997</c:v>
                </c:pt>
                <c:pt idx="34674">
                  <c:v>6.7561200000000001</c:v>
                </c:pt>
                <c:pt idx="34675">
                  <c:v>6.7556581250015997</c:v>
                </c:pt>
                <c:pt idx="34676">
                  <c:v>6.7551812499999997</c:v>
                </c:pt>
                <c:pt idx="34677">
                  <c:v>6.7546268750016001</c:v>
                </c:pt>
                <c:pt idx="34678">
                  <c:v>6.7540437500000001</c:v>
                </c:pt>
                <c:pt idx="34679">
                  <c:v>6.7535518750015999</c:v>
                </c:pt>
                <c:pt idx="34680">
                  <c:v>6.75301375</c:v>
                </c:pt>
                <c:pt idx="34681">
                  <c:v>6.7524718750016</c:v>
                </c:pt>
                <c:pt idx="34682">
                  <c:v>6.7520024999999997</c:v>
                </c:pt>
                <c:pt idx="34683">
                  <c:v>6.7514099999999999</c:v>
                </c:pt>
                <c:pt idx="34684">
                  <c:v>6.7509449999999998</c:v>
                </c:pt>
                <c:pt idx="34685">
                  <c:v>6.7505750000000004</c:v>
                </c:pt>
                <c:pt idx="34686">
                  <c:v>6.7501012500000002</c:v>
                </c:pt>
                <c:pt idx="34687">
                  <c:v>6.7497606250016</c:v>
                </c:pt>
                <c:pt idx="34688">
                  <c:v>6.7494249999999996</c:v>
                </c:pt>
                <c:pt idx="34689">
                  <c:v>6.7497587499999998</c:v>
                </c:pt>
                <c:pt idx="34690">
                  <c:v>6.7500943750015994</c:v>
                </c:pt>
                <c:pt idx="34691">
                  <c:v>6.7506637500000002</c:v>
                </c:pt>
                <c:pt idx="34692">
                  <c:v>6.7509968750015998</c:v>
                </c:pt>
                <c:pt idx="34693">
                  <c:v>6.7515000000000001</c:v>
                </c:pt>
                <c:pt idx="34694">
                  <c:v>6.7518843750016</c:v>
                </c:pt>
                <c:pt idx="34695">
                  <c:v>6.7522493750015995</c:v>
                </c:pt>
                <c:pt idx="34696">
                  <c:v>6.7527312500000001</c:v>
                </c:pt>
                <c:pt idx="34697">
                  <c:v>6.7531256250015996</c:v>
                </c:pt>
                <c:pt idx="34698">
                  <c:v>6.7535206250015998</c:v>
                </c:pt>
                <c:pt idx="34699">
                  <c:v>6.7540568750015995</c:v>
                </c:pt>
                <c:pt idx="34700">
                  <c:v>6.7544662500000001</c:v>
                </c:pt>
                <c:pt idx="34701">
                  <c:v>6.7549443750015996</c:v>
                </c:pt>
                <c:pt idx="34702">
                  <c:v>6.7554387499999997</c:v>
                </c:pt>
                <c:pt idx="34703">
                  <c:v>6.7557749999999999</c:v>
                </c:pt>
                <c:pt idx="34704">
                  <c:v>6.7562218750016001</c:v>
                </c:pt>
                <c:pt idx="34705">
                  <c:v>6.7567487499999999</c:v>
                </c:pt>
                <c:pt idx="34706">
                  <c:v>6.7572181250016001</c:v>
                </c:pt>
                <c:pt idx="34707">
                  <c:v>6.7575481250016001</c:v>
                </c:pt>
                <c:pt idx="34708">
                  <c:v>6.7580381250016002</c:v>
                </c:pt>
                <c:pt idx="34709">
                  <c:v>6.7584787500000001</c:v>
                </c:pt>
                <c:pt idx="34710">
                  <c:v>6.7588037500000002</c:v>
                </c:pt>
                <c:pt idx="34711">
                  <c:v>6.7592656250015999</c:v>
                </c:pt>
                <c:pt idx="34712">
                  <c:v>6.7596693750016001</c:v>
                </c:pt>
                <c:pt idx="34713">
                  <c:v>6.7601918750015999</c:v>
                </c:pt>
                <c:pt idx="34714">
                  <c:v>6.7606093750016001</c:v>
                </c:pt>
                <c:pt idx="34715">
                  <c:v>6.7610118750015999</c:v>
                </c:pt>
                <c:pt idx="34716">
                  <c:v>6.7605262499999998</c:v>
                </c:pt>
                <c:pt idx="34717">
                  <c:v>6.7601931250015994</c:v>
                </c:pt>
                <c:pt idx="34718">
                  <c:v>6.7606574999999998</c:v>
                </c:pt>
                <c:pt idx="34719">
                  <c:v>6.7610281250015998</c:v>
                </c:pt>
                <c:pt idx="34720">
                  <c:v>6.7613968750015996</c:v>
                </c:pt>
                <c:pt idx="34721">
                  <c:v>6.7615987500000001</c:v>
                </c:pt>
                <c:pt idx="34722">
                  <c:v>6.7612143750015994</c:v>
                </c:pt>
                <c:pt idx="34723">
                  <c:v>6.7607925</c:v>
                </c:pt>
                <c:pt idx="34724">
                  <c:v>6.7606118750016</c:v>
                </c:pt>
                <c:pt idx="34725">
                  <c:v>6.7600331250016001</c:v>
                </c:pt>
                <c:pt idx="34726">
                  <c:v>6.7590887500000001</c:v>
                </c:pt>
                <c:pt idx="34727">
                  <c:v>6.7579768750015994</c:v>
                </c:pt>
                <c:pt idx="34728">
                  <c:v>6.7567500000000003</c:v>
                </c:pt>
                <c:pt idx="34729">
                  <c:v>6.7553150000000004</c:v>
                </c:pt>
                <c:pt idx="34730">
                  <c:v>6.7538768750016001</c:v>
                </c:pt>
                <c:pt idx="34731">
                  <c:v>6.7523625000000003</c:v>
                </c:pt>
                <c:pt idx="34732">
                  <c:v>6.7508262500000003</c:v>
                </c:pt>
                <c:pt idx="34733">
                  <c:v>6.7493556250015994</c:v>
                </c:pt>
                <c:pt idx="34734">
                  <c:v>6.7479362500000004</c:v>
                </c:pt>
                <c:pt idx="34735">
                  <c:v>6.7466850000000003</c:v>
                </c:pt>
                <c:pt idx="34736">
                  <c:v>6.7457162500000001</c:v>
                </c:pt>
                <c:pt idx="34737">
                  <c:v>6.7450162499999999</c:v>
                </c:pt>
                <c:pt idx="34738">
                  <c:v>6.7442531250015998</c:v>
                </c:pt>
                <c:pt idx="34739">
                  <c:v>6.7437168750016001</c:v>
                </c:pt>
                <c:pt idx="34740">
                  <c:v>6.7432387499999997</c:v>
                </c:pt>
                <c:pt idx="34741">
                  <c:v>6.74266875</c:v>
                </c:pt>
                <c:pt idx="34742">
                  <c:v>6.7420856250016001</c:v>
                </c:pt>
                <c:pt idx="34743">
                  <c:v>6.7415056250015999</c:v>
                </c:pt>
                <c:pt idx="34744">
                  <c:v>6.7409031250015996</c:v>
                </c:pt>
                <c:pt idx="34745">
                  <c:v>6.7404299999999999</c:v>
                </c:pt>
                <c:pt idx="34746">
                  <c:v>6.7399893750016</c:v>
                </c:pt>
                <c:pt idx="34747">
                  <c:v>6.7395268750015997</c:v>
                </c:pt>
                <c:pt idx="34748">
                  <c:v>6.7391437500000002</c:v>
                </c:pt>
                <c:pt idx="34749">
                  <c:v>6.7388124999999999</c:v>
                </c:pt>
                <c:pt idx="34750">
                  <c:v>6.7384725000000003</c:v>
                </c:pt>
                <c:pt idx="34751">
                  <c:v>6.7380806250015999</c:v>
                </c:pt>
                <c:pt idx="34752">
                  <c:v>6.7376931250015994</c:v>
                </c:pt>
                <c:pt idx="34753">
                  <c:v>6.7373631250015995</c:v>
                </c:pt>
                <c:pt idx="34754">
                  <c:v>6.7370362500000001</c:v>
                </c:pt>
                <c:pt idx="34755">
                  <c:v>6.7374099999999997</c:v>
                </c:pt>
                <c:pt idx="34756">
                  <c:v>6.7377343750016001</c:v>
                </c:pt>
                <c:pt idx="34757">
                  <c:v>6.7380737499999999</c:v>
                </c:pt>
                <c:pt idx="34758">
                  <c:v>6.7384050000000002</c:v>
                </c:pt>
                <c:pt idx="34759">
                  <c:v>6.7387706250015995</c:v>
                </c:pt>
                <c:pt idx="34760">
                  <c:v>6.7392581250015997</c:v>
                </c:pt>
                <c:pt idx="34761">
                  <c:v>6.7396387500000001</c:v>
                </c:pt>
                <c:pt idx="34762">
                  <c:v>6.7399624999999999</c:v>
                </c:pt>
                <c:pt idx="34763">
                  <c:v>6.7405156250016001</c:v>
                </c:pt>
                <c:pt idx="34764">
                  <c:v>6.7408381250015994</c:v>
                </c:pt>
                <c:pt idx="34765">
                  <c:v>6.7412243750015994</c:v>
                </c:pt>
                <c:pt idx="34766">
                  <c:v>6.7416181250016001</c:v>
                </c:pt>
                <c:pt idx="34767">
                  <c:v>6.7421249999999997</c:v>
                </c:pt>
                <c:pt idx="34768">
                  <c:v>6.7424506250015996</c:v>
                </c:pt>
                <c:pt idx="34769">
                  <c:v>6.7428893750015995</c:v>
                </c:pt>
                <c:pt idx="34770">
                  <c:v>6.7433275000000004</c:v>
                </c:pt>
                <c:pt idx="34771">
                  <c:v>6.7436687500000003</c:v>
                </c:pt>
                <c:pt idx="34772">
                  <c:v>6.7440825000000002</c:v>
                </c:pt>
                <c:pt idx="34773">
                  <c:v>6.7436787499999999</c:v>
                </c:pt>
                <c:pt idx="34774">
                  <c:v>6.7440674999999999</c:v>
                </c:pt>
                <c:pt idx="34775">
                  <c:v>6.7445231250016002</c:v>
                </c:pt>
                <c:pt idx="34776">
                  <c:v>6.7448456250015996</c:v>
                </c:pt>
                <c:pt idx="34777">
                  <c:v>6.7451724999999998</c:v>
                </c:pt>
                <c:pt idx="34778">
                  <c:v>6.7446149999999996</c:v>
                </c:pt>
                <c:pt idx="34779">
                  <c:v>6.7442393750015999</c:v>
                </c:pt>
                <c:pt idx="34780">
                  <c:v>6.7437518750015997</c:v>
                </c:pt>
                <c:pt idx="34781">
                  <c:v>6.7432924999999999</c:v>
                </c:pt>
                <c:pt idx="34782">
                  <c:v>6.7428556250015994</c:v>
                </c:pt>
                <c:pt idx="34783">
                  <c:v>6.7424087500000001</c:v>
                </c:pt>
                <c:pt idx="34784">
                  <c:v>6.7420806250015994</c:v>
                </c:pt>
                <c:pt idx="34785">
                  <c:v>6.7414718750015998</c:v>
                </c:pt>
                <c:pt idx="34786">
                  <c:v>6.7409537500000001</c:v>
                </c:pt>
                <c:pt idx="34787">
                  <c:v>6.7405787500000001</c:v>
                </c:pt>
                <c:pt idx="34788">
                  <c:v>6.7407906250015994</c:v>
                </c:pt>
                <c:pt idx="34789">
                  <c:v>6.7412281250015997</c:v>
                </c:pt>
                <c:pt idx="34790">
                  <c:v>6.7417175</c:v>
                </c:pt>
                <c:pt idx="34791">
                  <c:v>6.7420625000000003</c:v>
                </c:pt>
                <c:pt idx="34792">
                  <c:v>6.7424312500000001</c:v>
                </c:pt>
                <c:pt idx="34793">
                  <c:v>6.742845</c:v>
                </c:pt>
                <c:pt idx="34794">
                  <c:v>6.7431693750015995</c:v>
                </c:pt>
                <c:pt idx="34795">
                  <c:v>6.7435175000000003</c:v>
                </c:pt>
                <c:pt idx="34796">
                  <c:v>6.7439749999999998</c:v>
                </c:pt>
                <c:pt idx="34797">
                  <c:v>6.7443125000000004</c:v>
                </c:pt>
                <c:pt idx="34798">
                  <c:v>6.7448281250016002</c:v>
                </c:pt>
                <c:pt idx="34799">
                  <c:v>6.7453737499999997</c:v>
                </c:pt>
                <c:pt idx="34800">
                  <c:v>6.7459006250015996</c:v>
                </c:pt>
                <c:pt idx="34801">
                  <c:v>6.7464093750015994</c:v>
                </c:pt>
                <c:pt idx="34802">
                  <c:v>6.7467293750015997</c:v>
                </c:pt>
                <c:pt idx="34803">
                  <c:v>6.7471806250016</c:v>
                </c:pt>
                <c:pt idx="34804">
                  <c:v>6.7475050000000003</c:v>
                </c:pt>
                <c:pt idx="34805">
                  <c:v>6.7479449999999996</c:v>
                </c:pt>
                <c:pt idx="34806">
                  <c:v>6.7483587500000004</c:v>
                </c:pt>
                <c:pt idx="34807">
                  <c:v>6.7487487499999999</c:v>
                </c:pt>
                <c:pt idx="34808">
                  <c:v>6.7492831250015994</c:v>
                </c:pt>
                <c:pt idx="34809">
                  <c:v>6.7497081250016002</c:v>
                </c:pt>
                <c:pt idx="34810">
                  <c:v>6.7501493750015999</c:v>
                </c:pt>
                <c:pt idx="34811">
                  <c:v>6.7506556250015999</c:v>
                </c:pt>
                <c:pt idx="34812">
                  <c:v>6.7511193750015996</c:v>
                </c:pt>
                <c:pt idx="34813">
                  <c:v>6.7515437499999997</c:v>
                </c:pt>
                <c:pt idx="34814">
                  <c:v>6.7519518750016001</c:v>
                </c:pt>
                <c:pt idx="34815">
                  <c:v>6.7522831250015996</c:v>
                </c:pt>
                <c:pt idx="34816">
                  <c:v>6.7520012500000002</c:v>
                </c:pt>
                <c:pt idx="34817">
                  <c:v>6.7516356250016001</c:v>
                </c:pt>
                <c:pt idx="34818">
                  <c:v>6.7511400000000004</c:v>
                </c:pt>
                <c:pt idx="34819">
                  <c:v>6.7506899999999996</c:v>
                </c:pt>
                <c:pt idx="34820">
                  <c:v>6.7503512499999996</c:v>
                </c:pt>
                <c:pt idx="34821">
                  <c:v>6.7499950000000002</c:v>
                </c:pt>
                <c:pt idx="34822">
                  <c:v>6.7493606250016001</c:v>
                </c:pt>
                <c:pt idx="34823">
                  <c:v>6.7490193750016001</c:v>
                </c:pt>
                <c:pt idx="34824">
                  <c:v>6.7484931250016</c:v>
                </c:pt>
                <c:pt idx="34825">
                  <c:v>6.7480937499999998</c:v>
                </c:pt>
                <c:pt idx="34826">
                  <c:v>6.7477531250015996</c:v>
                </c:pt>
                <c:pt idx="34827">
                  <c:v>6.7481968750016001</c:v>
                </c:pt>
                <c:pt idx="34828">
                  <c:v>6.7485737500000003</c:v>
                </c:pt>
                <c:pt idx="34829">
                  <c:v>6.7489375000000003</c:v>
                </c:pt>
                <c:pt idx="34830">
                  <c:v>6.7483199999999997</c:v>
                </c:pt>
                <c:pt idx="34831">
                  <c:v>6.7476418750015998</c:v>
                </c:pt>
                <c:pt idx="34832">
                  <c:v>6.7467449999999998</c:v>
                </c:pt>
                <c:pt idx="34833">
                  <c:v>6.7457981250015999</c:v>
                </c:pt>
                <c:pt idx="34834">
                  <c:v>6.7447293750016</c:v>
                </c:pt>
                <c:pt idx="34835">
                  <c:v>6.7436562499999999</c:v>
                </c:pt>
                <c:pt idx="34836">
                  <c:v>6.7426018750015997</c:v>
                </c:pt>
                <c:pt idx="34837">
                  <c:v>6.7415512499999997</c:v>
                </c:pt>
                <c:pt idx="34838">
                  <c:v>6.7406068750015997</c:v>
                </c:pt>
                <c:pt idx="34839">
                  <c:v>6.7398087499999999</c:v>
                </c:pt>
                <c:pt idx="34840">
                  <c:v>6.7390800000000004</c:v>
                </c:pt>
                <c:pt idx="34841">
                  <c:v>6.7385918750015996</c:v>
                </c:pt>
                <c:pt idx="34842">
                  <c:v>6.7382137499999999</c:v>
                </c:pt>
                <c:pt idx="34843">
                  <c:v>6.7385456250016</c:v>
                </c:pt>
                <c:pt idx="34844">
                  <c:v>6.7389281250015998</c:v>
                </c:pt>
                <c:pt idx="34845">
                  <c:v>6.7393037500000004</c:v>
                </c:pt>
                <c:pt idx="34846">
                  <c:v>6.7398337499999998</c:v>
                </c:pt>
                <c:pt idx="34847">
                  <c:v>6.7402049999999996</c:v>
                </c:pt>
                <c:pt idx="34848">
                  <c:v>6.7397731250015998</c:v>
                </c:pt>
                <c:pt idx="34849">
                  <c:v>6.7394143750015996</c:v>
                </c:pt>
                <c:pt idx="34850">
                  <c:v>6.7390168750015995</c:v>
                </c:pt>
                <c:pt idx="34851">
                  <c:v>6.7384624999999998</c:v>
                </c:pt>
                <c:pt idx="34852">
                  <c:v>6.7381399999999996</c:v>
                </c:pt>
                <c:pt idx="34853">
                  <c:v>6.7385181250016002</c:v>
                </c:pt>
                <c:pt idx="34854">
                  <c:v>6.7389700000000001</c:v>
                </c:pt>
                <c:pt idx="34855">
                  <c:v>6.7395081250016</c:v>
                </c:pt>
                <c:pt idx="34856">
                  <c:v>6.7399006250015994</c:v>
                </c:pt>
                <c:pt idx="34857">
                  <c:v>6.7402224999999998</c:v>
                </c:pt>
                <c:pt idx="34858">
                  <c:v>6.7407131250015997</c:v>
                </c:pt>
                <c:pt idx="34859">
                  <c:v>6.74111875</c:v>
                </c:pt>
                <c:pt idx="34860">
                  <c:v>6.7415693750015997</c:v>
                </c:pt>
                <c:pt idx="34861">
                  <c:v>6.7420875000000002</c:v>
                </c:pt>
                <c:pt idx="34862">
                  <c:v>6.74248125</c:v>
                </c:pt>
                <c:pt idx="34863">
                  <c:v>6.7428875000000001</c:v>
                </c:pt>
                <c:pt idx="34864">
                  <c:v>6.7432768750015999</c:v>
                </c:pt>
                <c:pt idx="34865">
                  <c:v>6.7437018750015998</c:v>
                </c:pt>
                <c:pt idx="34866">
                  <c:v>6.7440918750016001</c:v>
                </c:pt>
                <c:pt idx="34867">
                  <c:v>6.7444456250015996</c:v>
                </c:pt>
                <c:pt idx="34868">
                  <c:v>6.7449031250016001</c:v>
                </c:pt>
                <c:pt idx="34869">
                  <c:v>6.7452537499999998</c:v>
                </c:pt>
                <c:pt idx="34870">
                  <c:v>6.7457050000000001</c:v>
                </c:pt>
                <c:pt idx="34871">
                  <c:v>6.7461562500000003</c:v>
                </c:pt>
                <c:pt idx="34872">
                  <c:v>6.7464824999999999</c:v>
                </c:pt>
                <c:pt idx="34873">
                  <c:v>6.7469956250015999</c:v>
                </c:pt>
                <c:pt idx="34874">
                  <c:v>6.7474006250015996</c:v>
                </c:pt>
                <c:pt idx="34875">
                  <c:v>6.7479362500000004</c:v>
                </c:pt>
                <c:pt idx="34876">
                  <c:v>6.7482600000000001</c:v>
                </c:pt>
                <c:pt idx="34877">
                  <c:v>6.7485893750015995</c:v>
                </c:pt>
                <c:pt idx="34878">
                  <c:v>6.7489249999999998</c:v>
                </c:pt>
                <c:pt idx="34879">
                  <c:v>6.7492556250015996</c:v>
                </c:pt>
                <c:pt idx="34880">
                  <c:v>6.7496606250015994</c:v>
                </c:pt>
                <c:pt idx="34881">
                  <c:v>6.7500600000000004</c:v>
                </c:pt>
                <c:pt idx="34882">
                  <c:v>6.7504918750015994</c:v>
                </c:pt>
                <c:pt idx="34883">
                  <c:v>6.75090375</c:v>
                </c:pt>
                <c:pt idx="34884">
                  <c:v>6.7511725</c:v>
                </c:pt>
                <c:pt idx="34885">
                  <c:v>6.7511281250015998</c:v>
                </c:pt>
                <c:pt idx="34886">
                  <c:v>6.7507512500000004</c:v>
                </c:pt>
                <c:pt idx="34887">
                  <c:v>6.7502468750015998</c:v>
                </c:pt>
                <c:pt idx="34888">
                  <c:v>6.7496687499999997</c:v>
                </c:pt>
                <c:pt idx="34889">
                  <c:v>6.7492824999999996</c:v>
                </c:pt>
                <c:pt idx="34890">
                  <c:v>6.7487793750015994</c:v>
                </c:pt>
                <c:pt idx="34891">
                  <c:v>6.7483449999999996</c:v>
                </c:pt>
                <c:pt idx="34892">
                  <c:v>6.7477687499999996</c:v>
                </c:pt>
                <c:pt idx="34893">
                  <c:v>6.7470493750016001</c:v>
                </c:pt>
                <c:pt idx="34894">
                  <c:v>6.7463681250015997</c:v>
                </c:pt>
                <c:pt idx="34895">
                  <c:v>6.7455531250015994</c:v>
                </c:pt>
                <c:pt idx="34896">
                  <c:v>6.7446993750016002</c:v>
                </c:pt>
                <c:pt idx="34897">
                  <c:v>6.7439381250016002</c:v>
                </c:pt>
                <c:pt idx="34898">
                  <c:v>6.7431574999999997</c:v>
                </c:pt>
                <c:pt idx="34899">
                  <c:v>6.7423187499999999</c:v>
                </c:pt>
                <c:pt idx="34900">
                  <c:v>6.7415906250016002</c:v>
                </c:pt>
                <c:pt idx="34901">
                  <c:v>6.7408287500000004</c:v>
                </c:pt>
                <c:pt idx="34902">
                  <c:v>6.7401556250015995</c:v>
                </c:pt>
                <c:pt idx="34903">
                  <c:v>6.7397243750015994</c:v>
                </c:pt>
                <c:pt idx="34904">
                  <c:v>6.7393393750015997</c:v>
                </c:pt>
                <c:pt idx="34905">
                  <c:v>6.7388250000000003</c:v>
                </c:pt>
                <c:pt idx="34906">
                  <c:v>6.7384512499999998</c:v>
                </c:pt>
                <c:pt idx="34907">
                  <c:v>6.7381143750015999</c:v>
                </c:pt>
                <c:pt idx="34908">
                  <c:v>6.7384599999999999</c:v>
                </c:pt>
                <c:pt idx="34909">
                  <c:v>6.7388300000000001</c:v>
                </c:pt>
                <c:pt idx="34910">
                  <c:v>6.7393000000000001</c:v>
                </c:pt>
                <c:pt idx="34911">
                  <c:v>6.7397931250015999</c:v>
                </c:pt>
                <c:pt idx="34912">
                  <c:v>6.7401487500000004</c:v>
                </c:pt>
                <c:pt idx="34913">
                  <c:v>6.74058125</c:v>
                </c:pt>
                <c:pt idx="34914">
                  <c:v>6.7409699999999999</c:v>
                </c:pt>
                <c:pt idx="34915">
                  <c:v>6.7414287499999999</c:v>
                </c:pt>
                <c:pt idx="34916">
                  <c:v>6.7418268750015997</c:v>
                </c:pt>
                <c:pt idx="34917">
                  <c:v>6.74229375</c:v>
                </c:pt>
                <c:pt idx="34918">
                  <c:v>6.7427843750015999</c:v>
                </c:pt>
                <c:pt idx="34919">
                  <c:v>6.7431450000000002</c:v>
                </c:pt>
                <c:pt idx="34920">
                  <c:v>6.7435756250015997</c:v>
                </c:pt>
                <c:pt idx="34921">
                  <c:v>6.7439837499999999</c:v>
                </c:pt>
                <c:pt idx="34922">
                  <c:v>6.7443781250015995</c:v>
                </c:pt>
                <c:pt idx="34923">
                  <c:v>6.7447743750016</c:v>
                </c:pt>
                <c:pt idx="34924">
                  <c:v>6.7452693750016</c:v>
                </c:pt>
                <c:pt idx="34925">
                  <c:v>6.7456056250016001</c:v>
                </c:pt>
                <c:pt idx="34926">
                  <c:v>6.7459474999999998</c:v>
                </c:pt>
                <c:pt idx="34927">
                  <c:v>6.7456262499999999</c:v>
                </c:pt>
                <c:pt idx="34928">
                  <c:v>6.7452406250015997</c:v>
                </c:pt>
                <c:pt idx="34929">
                  <c:v>6.7447956250015997</c:v>
                </c:pt>
                <c:pt idx="34930">
                  <c:v>6.7443931250015998</c:v>
                </c:pt>
                <c:pt idx="34931">
                  <c:v>6.7440100000000003</c:v>
                </c:pt>
                <c:pt idx="34932">
                  <c:v>6.7436212500000003</c:v>
                </c:pt>
                <c:pt idx="34933">
                  <c:v>6.7431931250016</c:v>
                </c:pt>
                <c:pt idx="34934">
                  <c:v>6.7428375000000003</c:v>
                </c:pt>
                <c:pt idx="34935">
                  <c:v>6.7424381250016001</c:v>
                </c:pt>
                <c:pt idx="34936">
                  <c:v>6.7420900000000001</c:v>
                </c:pt>
                <c:pt idx="34937">
                  <c:v>6.7416850000000004</c:v>
                </c:pt>
                <c:pt idx="34938">
                  <c:v>6.7412462499999997</c:v>
                </c:pt>
                <c:pt idx="34939">
                  <c:v>6.7408412499999999</c:v>
                </c:pt>
                <c:pt idx="34940">
                  <c:v>6.7403487499999999</c:v>
                </c:pt>
                <c:pt idx="34941">
                  <c:v>6.7398637499999996</c:v>
                </c:pt>
                <c:pt idx="34942">
                  <c:v>6.7393018750015994</c:v>
                </c:pt>
                <c:pt idx="34943">
                  <c:v>6.7384256250016001</c:v>
                </c:pt>
                <c:pt idx="34944">
                  <c:v>6.7375856250016</c:v>
                </c:pt>
                <c:pt idx="34945">
                  <c:v>6.7367812499999999</c:v>
                </c:pt>
                <c:pt idx="34946">
                  <c:v>6.7359293750016001</c:v>
                </c:pt>
                <c:pt idx="34947">
                  <c:v>6.7351081250015996</c:v>
                </c:pt>
                <c:pt idx="34948">
                  <c:v>6.7343799999999998</c:v>
                </c:pt>
                <c:pt idx="34949">
                  <c:v>6.7336243750015994</c:v>
                </c:pt>
                <c:pt idx="34950">
                  <c:v>6.7329299999999996</c:v>
                </c:pt>
                <c:pt idx="34951">
                  <c:v>6.7323612500000003</c:v>
                </c:pt>
                <c:pt idx="34952">
                  <c:v>6.7317675000000001</c:v>
                </c:pt>
                <c:pt idx="34953">
                  <c:v>6.7314418750015994</c:v>
                </c:pt>
                <c:pt idx="34954">
                  <c:v>6.73107875</c:v>
                </c:pt>
                <c:pt idx="34955">
                  <c:v>6.7314006250015996</c:v>
                </c:pt>
                <c:pt idx="34956">
                  <c:v>6.7318325000000003</c:v>
                </c:pt>
                <c:pt idx="34957">
                  <c:v>6.7322018750015999</c:v>
                </c:pt>
                <c:pt idx="34958">
                  <c:v>6.7325799999999996</c:v>
                </c:pt>
                <c:pt idx="34959">
                  <c:v>6.7329568750015998</c:v>
                </c:pt>
                <c:pt idx="34960">
                  <c:v>6.7334731250016002</c:v>
                </c:pt>
                <c:pt idx="34961">
                  <c:v>6.7338075000000002</c:v>
                </c:pt>
                <c:pt idx="34962">
                  <c:v>6.7342143750016001</c:v>
                </c:pt>
                <c:pt idx="34963">
                  <c:v>6.7345412500000004</c:v>
                </c:pt>
                <c:pt idx="34964">
                  <c:v>6.7344850000000003</c:v>
                </c:pt>
                <c:pt idx="34965">
                  <c:v>6.7349556250016001</c:v>
                </c:pt>
                <c:pt idx="34966">
                  <c:v>6.7353612500000004</c:v>
                </c:pt>
                <c:pt idx="34967">
                  <c:v>6.7357399999999998</c:v>
                </c:pt>
                <c:pt idx="34968">
                  <c:v>6.73612375</c:v>
                </c:pt>
                <c:pt idx="34969">
                  <c:v>6.7364756250015994</c:v>
                </c:pt>
                <c:pt idx="34970">
                  <c:v>6.7368237500000001</c:v>
                </c:pt>
                <c:pt idx="34971">
                  <c:v>6.7371875000000001</c:v>
                </c:pt>
                <c:pt idx="34972">
                  <c:v>6.7375643750015994</c:v>
                </c:pt>
                <c:pt idx="34973">
                  <c:v>6.7379724999999997</c:v>
                </c:pt>
                <c:pt idx="34974">
                  <c:v>6.7385556250015997</c:v>
                </c:pt>
                <c:pt idx="34975">
                  <c:v>6.7390175000000001</c:v>
                </c:pt>
                <c:pt idx="34976">
                  <c:v>6.7394793750015998</c:v>
                </c:pt>
                <c:pt idx="34977">
                  <c:v>6.7400143750015999</c:v>
                </c:pt>
                <c:pt idx="34978">
                  <c:v>6.7404324999999998</c:v>
                </c:pt>
                <c:pt idx="34979">
                  <c:v>6.7407599999999999</c:v>
                </c:pt>
                <c:pt idx="34980">
                  <c:v>6.7411181250015995</c:v>
                </c:pt>
                <c:pt idx="34981">
                  <c:v>6.7415681250016002</c:v>
                </c:pt>
                <c:pt idx="34982">
                  <c:v>6.74212875</c:v>
                </c:pt>
                <c:pt idx="34983">
                  <c:v>6.7424925</c:v>
                </c:pt>
                <c:pt idx="34984">
                  <c:v>6.7428593750015997</c:v>
                </c:pt>
                <c:pt idx="34985">
                  <c:v>6.7433643750016001</c:v>
                </c:pt>
                <c:pt idx="34986">
                  <c:v>6.7437325000000001</c:v>
                </c:pt>
                <c:pt idx="34987">
                  <c:v>6.7441187500000002</c:v>
                </c:pt>
                <c:pt idx="34988">
                  <c:v>6.7445387500000002</c:v>
                </c:pt>
                <c:pt idx="34989">
                  <c:v>6.7449612500000002</c:v>
                </c:pt>
                <c:pt idx="34990">
                  <c:v>6.7453818750016001</c:v>
                </c:pt>
                <c:pt idx="34991">
                  <c:v>6.7457099999999999</c:v>
                </c:pt>
                <c:pt idx="34992">
                  <c:v>6.7460912500000001</c:v>
                </c:pt>
                <c:pt idx="34993">
                  <c:v>6.7465462499999997</c:v>
                </c:pt>
                <c:pt idx="34994">
                  <c:v>6.7469943750015995</c:v>
                </c:pt>
                <c:pt idx="34995">
                  <c:v>6.7474693750016002</c:v>
                </c:pt>
                <c:pt idx="34996">
                  <c:v>6.7470856250016</c:v>
                </c:pt>
                <c:pt idx="34997">
                  <c:v>6.7465618750015999</c:v>
                </c:pt>
                <c:pt idx="34998">
                  <c:v>6.7462087500000001</c:v>
                </c:pt>
                <c:pt idx="34999">
                  <c:v>6.7456250000000004</c:v>
                </c:pt>
                <c:pt idx="35000">
                  <c:v>6.7452556250016</c:v>
                </c:pt>
                <c:pt idx="35001">
                  <c:v>6.7448868750016002</c:v>
                </c:pt>
                <c:pt idx="35002">
                  <c:v>6.7444424999999999</c:v>
                </c:pt>
                <c:pt idx="35003">
                  <c:v>6.7438112500000003</c:v>
                </c:pt>
                <c:pt idx="35004">
                  <c:v>6.7432462500000003</c:v>
                </c:pt>
                <c:pt idx="35005">
                  <c:v>6.7427156250015994</c:v>
                </c:pt>
                <c:pt idx="35006">
                  <c:v>6.7421331250016001</c:v>
                </c:pt>
                <c:pt idx="35007">
                  <c:v>6.7414756250016001</c:v>
                </c:pt>
                <c:pt idx="35008">
                  <c:v>6.7407918750015998</c:v>
                </c:pt>
                <c:pt idx="35009">
                  <c:v>6.7398868750015994</c:v>
                </c:pt>
                <c:pt idx="35010">
                  <c:v>6.7390949999999998</c:v>
                </c:pt>
                <c:pt idx="35011">
                  <c:v>6.7382425000000001</c:v>
                </c:pt>
                <c:pt idx="35012">
                  <c:v>6.7373243750015996</c:v>
                </c:pt>
                <c:pt idx="35013">
                  <c:v>6.7365025000000003</c:v>
                </c:pt>
                <c:pt idx="35014">
                  <c:v>6.7356743750015999</c:v>
                </c:pt>
                <c:pt idx="35015">
                  <c:v>6.7348325000000004</c:v>
                </c:pt>
                <c:pt idx="35016">
                  <c:v>6.7340549999999997</c:v>
                </c:pt>
                <c:pt idx="35017">
                  <c:v>6.7333012500000002</c:v>
                </c:pt>
                <c:pt idx="35018">
                  <c:v>6.7326075000000003</c:v>
                </c:pt>
                <c:pt idx="35019">
                  <c:v>6.7321712500000004</c:v>
                </c:pt>
                <c:pt idx="35020">
                  <c:v>6.7316743750015995</c:v>
                </c:pt>
                <c:pt idx="35021">
                  <c:v>6.7312487499999998</c:v>
                </c:pt>
                <c:pt idx="35022">
                  <c:v>6.7306181250015999</c:v>
                </c:pt>
                <c:pt idx="35023">
                  <c:v>6.7302006250015998</c:v>
                </c:pt>
                <c:pt idx="35024">
                  <c:v>6.7297718750015996</c:v>
                </c:pt>
                <c:pt idx="35025">
                  <c:v>6.7293456250016002</c:v>
                </c:pt>
                <c:pt idx="35026">
                  <c:v>6.7288443750016</c:v>
                </c:pt>
                <c:pt idx="35027">
                  <c:v>6.7284312499999999</c:v>
                </c:pt>
                <c:pt idx="35028">
                  <c:v>6.7279749999999998</c:v>
                </c:pt>
                <c:pt idx="35029">
                  <c:v>6.7278374999999997</c:v>
                </c:pt>
                <c:pt idx="35030">
                  <c:v>6.7282549999999999</c:v>
                </c:pt>
                <c:pt idx="35031">
                  <c:v>6.7287150000000002</c:v>
                </c:pt>
                <c:pt idx="35032">
                  <c:v>6.7290900000000002</c:v>
                </c:pt>
                <c:pt idx="35033">
                  <c:v>6.7295625000000001</c:v>
                </c:pt>
                <c:pt idx="35034">
                  <c:v>6.7300950000000004</c:v>
                </c:pt>
                <c:pt idx="35035">
                  <c:v>6.7304668750015999</c:v>
                </c:pt>
                <c:pt idx="35036">
                  <c:v>6.7308950000000003</c:v>
                </c:pt>
                <c:pt idx="35037">
                  <c:v>6.7314181250015999</c:v>
                </c:pt>
                <c:pt idx="35038">
                  <c:v>6.7317956250015998</c:v>
                </c:pt>
                <c:pt idx="35039">
                  <c:v>6.7322525000000004</c:v>
                </c:pt>
                <c:pt idx="35040">
                  <c:v>6.7326656250015997</c:v>
                </c:pt>
                <c:pt idx="35041">
                  <c:v>6.7330781250016001</c:v>
                </c:pt>
                <c:pt idx="35042">
                  <c:v>6.7335656250015994</c:v>
                </c:pt>
                <c:pt idx="35043">
                  <c:v>6.7339506250015999</c:v>
                </c:pt>
                <c:pt idx="35044">
                  <c:v>6.7344724999999999</c:v>
                </c:pt>
                <c:pt idx="35045">
                  <c:v>6.7349581250016</c:v>
                </c:pt>
                <c:pt idx="35046">
                  <c:v>6.7354393750015999</c:v>
                </c:pt>
                <c:pt idx="35047">
                  <c:v>6.7359012500000004</c:v>
                </c:pt>
                <c:pt idx="35048">
                  <c:v>6.7364325000000003</c:v>
                </c:pt>
                <c:pt idx="35049">
                  <c:v>6.736885</c:v>
                </c:pt>
                <c:pt idx="35050">
                  <c:v>6.7373987499999997</c:v>
                </c:pt>
                <c:pt idx="35051">
                  <c:v>6.7378518750016001</c:v>
                </c:pt>
                <c:pt idx="35052">
                  <c:v>6.7382037500000003</c:v>
                </c:pt>
                <c:pt idx="35053">
                  <c:v>6.7385925000000002</c:v>
                </c:pt>
                <c:pt idx="35054">
                  <c:v>6.7390437500000004</c:v>
                </c:pt>
                <c:pt idx="35055">
                  <c:v>6.7394343750015997</c:v>
                </c:pt>
                <c:pt idx="35056">
                  <c:v>6.7399268750015997</c:v>
                </c:pt>
                <c:pt idx="35057">
                  <c:v>6.7403124999999999</c:v>
                </c:pt>
                <c:pt idx="35058">
                  <c:v>6.7406331250016001</c:v>
                </c:pt>
                <c:pt idx="35059">
                  <c:v>6.7402231250015996</c:v>
                </c:pt>
                <c:pt idx="35060">
                  <c:v>6.7396262499999997</c:v>
                </c:pt>
                <c:pt idx="35061">
                  <c:v>6.7390643750015995</c:v>
                </c:pt>
                <c:pt idx="35062">
                  <c:v>6.7385993750016002</c:v>
                </c:pt>
                <c:pt idx="35063">
                  <c:v>6.7381943750015996</c:v>
                </c:pt>
                <c:pt idx="35064">
                  <c:v>6.7377743750015995</c:v>
                </c:pt>
                <c:pt idx="35065">
                  <c:v>6.7374368750015998</c:v>
                </c:pt>
                <c:pt idx="35066">
                  <c:v>6.7373181250015994</c:v>
                </c:pt>
                <c:pt idx="35067">
                  <c:v>6.7377593750016</c:v>
                </c:pt>
                <c:pt idx="35068">
                  <c:v>6.7382625000000003</c:v>
                </c:pt>
                <c:pt idx="35069">
                  <c:v>6.7386287500000002</c:v>
                </c:pt>
                <c:pt idx="35070">
                  <c:v>6.73895</c:v>
                </c:pt>
                <c:pt idx="35071">
                  <c:v>6.73936125</c:v>
                </c:pt>
                <c:pt idx="35072">
                  <c:v>6.7397343750015999</c:v>
                </c:pt>
                <c:pt idx="35073">
                  <c:v>6.7400768750015994</c:v>
                </c:pt>
                <c:pt idx="35074">
                  <c:v>6.7397262500000004</c:v>
                </c:pt>
                <c:pt idx="35075">
                  <c:v>6.7400987499999996</c:v>
                </c:pt>
                <c:pt idx="35076">
                  <c:v>6.7404281250015998</c:v>
                </c:pt>
                <c:pt idx="35077">
                  <c:v>6.7406662500000003</c:v>
                </c:pt>
                <c:pt idx="35078">
                  <c:v>6.7410937500000001</c:v>
                </c:pt>
                <c:pt idx="35079">
                  <c:v>6.74147125</c:v>
                </c:pt>
                <c:pt idx="35080">
                  <c:v>6.7418550000000002</c:v>
                </c:pt>
                <c:pt idx="35081">
                  <c:v>6.7414412500000003</c:v>
                </c:pt>
                <c:pt idx="35082">
                  <c:v>6.7410506250015994</c:v>
                </c:pt>
                <c:pt idx="35083">
                  <c:v>6.7406212500000002</c:v>
                </c:pt>
                <c:pt idx="35084">
                  <c:v>6.7402443750016001</c:v>
                </c:pt>
                <c:pt idx="35085">
                  <c:v>6.7398481250015996</c:v>
                </c:pt>
                <c:pt idx="35086">
                  <c:v>6.7400868750015999</c:v>
                </c:pt>
                <c:pt idx="35087">
                  <c:v>6.7404712499999997</c:v>
                </c:pt>
                <c:pt idx="35088">
                  <c:v>6.7408856250015994</c:v>
                </c:pt>
                <c:pt idx="35089">
                  <c:v>6.7412356250015995</c:v>
                </c:pt>
                <c:pt idx="35090">
                  <c:v>6.7416725</c:v>
                </c:pt>
                <c:pt idx="35091">
                  <c:v>6.7409662499999996</c:v>
                </c:pt>
                <c:pt idx="35092">
                  <c:v>6.7403512499999998</c:v>
                </c:pt>
                <c:pt idx="35093">
                  <c:v>6.7396500000000001</c:v>
                </c:pt>
                <c:pt idx="35094">
                  <c:v>6.7387006250015995</c:v>
                </c:pt>
                <c:pt idx="35095">
                  <c:v>6.7377050000000001</c:v>
                </c:pt>
                <c:pt idx="35096">
                  <c:v>6.7367168750015995</c:v>
                </c:pt>
                <c:pt idx="35097">
                  <c:v>6.7356531250015994</c:v>
                </c:pt>
                <c:pt idx="35098">
                  <c:v>6.7346206250015994</c:v>
                </c:pt>
                <c:pt idx="35099">
                  <c:v>6.7336181250016001</c:v>
                </c:pt>
                <c:pt idx="35100">
                  <c:v>6.7327025000000003</c:v>
                </c:pt>
                <c:pt idx="35101">
                  <c:v>6.7319281250016001</c:v>
                </c:pt>
                <c:pt idx="35102">
                  <c:v>6.7313368750015998</c:v>
                </c:pt>
                <c:pt idx="35103">
                  <c:v>6.7307631250015998</c:v>
                </c:pt>
                <c:pt idx="35104">
                  <c:v>6.7303850000000001</c:v>
                </c:pt>
                <c:pt idx="35105">
                  <c:v>6.7297387500000001</c:v>
                </c:pt>
                <c:pt idx="35106">
                  <c:v>6.7292437500000002</c:v>
                </c:pt>
                <c:pt idx="35107">
                  <c:v>6.7288806250016</c:v>
                </c:pt>
                <c:pt idx="35108">
                  <c:v>6.7290225000000001</c:v>
                </c:pt>
                <c:pt idx="35109">
                  <c:v>6.7294425000000002</c:v>
                </c:pt>
                <c:pt idx="35110">
                  <c:v>6.7297843750016</c:v>
                </c:pt>
                <c:pt idx="35111">
                  <c:v>6.7300093750015995</c:v>
                </c:pt>
                <c:pt idx="35112">
                  <c:v>6.7304412500000002</c:v>
                </c:pt>
                <c:pt idx="35113">
                  <c:v>6.7308975000000002</c:v>
                </c:pt>
                <c:pt idx="35114">
                  <c:v>6.7313412499999998</c:v>
                </c:pt>
                <c:pt idx="35115">
                  <c:v>6.7318274999999996</c:v>
                </c:pt>
                <c:pt idx="35116">
                  <c:v>6.7322924999999998</c:v>
                </c:pt>
                <c:pt idx="35117">
                  <c:v>6.7327356250015997</c:v>
                </c:pt>
                <c:pt idx="35118">
                  <c:v>6.7332487499999996</c:v>
                </c:pt>
                <c:pt idx="35119">
                  <c:v>6.7335868750015999</c:v>
                </c:pt>
                <c:pt idx="35120">
                  <c:v>6.7340562500000001</c:v>
                </c:pt>
                <c:pt idx="35121">
                  <c:v>6.7343912499999998</c:v>
                </c:pt>
                <c:pt idx="35122">
                  <c:v>6.7347518750016002</c:v>
                </c:pt>
                <c:pt idx="35123">
                  <c:v>6.7351524999999999</c:v>
                </c:pt>
                <c:pt idx="35124">
                  <c:v>6.7356118750015996</c:v>
                </c:pt>
                <c:pt idx="35125">
                  <c:v>6.7361837500000004</c:v>
                </c:pt>
                <c:pt idx="35126">
                  <c:v>6.7367262500000002</c:v>
                </c:pt>
                <c:pt idx="35127">
                  <c:v>6.7372293750015997</c:v>
                </c:pt>
                <c:pt idx="35128">
                  <c:v>6.7377881250015994</c:v>
                </c:pt>
                <c:pt idx="35129">
                  <c:v>6.7382574999999996</c:v>
                </c:pt>
                <c:pt idx="35130">
                  <c:v>6.7387449999999998</c:v>
                </c:pt>
                <c:pt idx="35131">
                  <c:v>6.7392612500000002</c:v>
                </c:pt>
                <c:pt idx="35132">
                  <c:v>6.7397225000000001</c:v>
                </c:pt>
                <c:pt idx="35133">
                  <c:v>6.7401799999999996</c:v>
                </c:pt>
                <c:pt idx="35134">
                  <c:v>6.7406656250015997</c:v>
                </c:pt>
                <c:pt idx="35135">
                  <c:v>6.7410668750016001</c:v>
                </c:pt>
                <c:pt idx="35136">
                  <c:v>6.7404500000000001</c:v>
                </c:pt>
                <c:pt idx="35137">
                  <c:v>6.7400643750015998</c:v>
                </c:pt>
                <c:pt idx="35138">
                  <c:v>6.7397200000000002</c:v>
                </c:pt>
                <c:pt idx="35139">
                  <c:v>6.7393650000000003</c:v>
                </c:pt>
                <c:pt idx="35140">
                  <c:v>6.7390350000000003</c:v>
                </c:pt>
                <c:pt idx="35141">
                  <c:v>6.7386887499999997</c:v>
                </c:pt>
                <c:pt idx="35142">
                  <c:v>6.7380550000000001</c:v>
                </c:pt>
                <c:pt idx="35143">
                  <c:v>6.7375712500000002</c:v>
                </c:pt>
                <c:pt idx="35144">
                  <c:v>6.7370281250015998</c:v>
                </c:pt>
                <c:pt idx="35145">
                  <c:v>6.7365906250015994</c:v>
                </c:pt>
                <c:pt idx="35146">
                  <c:v>6.7359724999999999</c:v>
                </c:pt>
                <c:pt idx="35147">
                  <c:v>6.7352893750015994</c:v>
                </c:pt>
                <c:pt idx="35148">
                  <c:v>6.7346987499999997</c:v>
                </c:pt>
                <c:pt idx="35149">
                  <c:v>6.7340893750015995</c:v>
                </c:pt>
                <c:pt idx="35150">
                  <c:v>6.7335181250015994</c:v>
                </c:pt>
                <c:pt idx="35151">
                  <c:v>6.7327987499999997</c:v>
                </c:pt>
                <c:pt idx="35152">
                  <c:v>6.7319912500000001</c:v>
                </c:pt>
                <c:pt idx="35153">
                  <c:v>6.7310974999999997</c:v>
                </c:pt>
                <c:pt idx="35154">
                  <c:v>6.7302774999999997</c:v>
                </c:pt>
                <c:pt idx="35155">
                  <c:v>6.7293218750015997</c:v>
                </c:pt>
                <c:pt idx="35156">
                  <c:v>6.7283156250016001</c:v>
                </c:pt>
                <c:pt idx="35157">
                  <c:v>6.7273750000000003</c:v>
                </c:pt>
                <c:pt idx="35158">
                  <c:v>6.7263543750016002</c:v>
                </c:pt>
                <c:pt idx="35159">
                  <c:v>6.7253118750015997</c:v>
                </c:pt>
                <c:pt idx="35160">
                  <c:v>6.7243500000000003</c:v>
                </c:pt>
                <c:pt idx="35161">
                  <c:v>6.7235493750015998</c:v>
                </c:pt>
                <c:pt idx="35162">
                  <c:v>6.7228837500000003</c:v>
                </c:pt>
                <c:pt idx="35163">
                  <c:v>6.7225112500000002</c:v>
                </c:pt>
                <c:pt idx="35164">
                  <c:v>6.7220743750015997</c:v>
                </c:pt>
                <c:pt idx="35165">
                  <c:v>6.7217487499999997</c:v>
                </c:pt>
                <c:pt idx="35166">
                  <c:v>6.7213525000000001</c:v>
                </c:pt>
                <c:pt idx="35167">
                  <c:v>6.72176375</c:v>
                </c:pt>
                <c:pt idx="35168">
                  <c:v>6.7220868750016001</c:v>
                </c:pt>
                <c:pt idx="35169">
                  <c:v>6.7225912499999998</c:v>
                </c:pt>
                <c:pt idx="35170">
                  <c:v>6.7230281250015995</c:v>
                </c:pt>
                <c:pt idx="35171">
                  <c:v>6.7234743750015999</c:v>
                </c:pt>
                <c:pt idx="35172">
                  <c:v>6.7238550000000004</c:v>
                </c:pt>
                <c:pt idx="35173">
                  <c:v>6.7241900000000001</c:v>
                </c:pt>
                <c:pt idx="35174">
                  <c:v>6.7246181250015997</c:v>
                </c:pt>
                <c:pt idx="35175">
                  <c:v>6.7250712500000001</c:v>
                </c:pt>
                <c:pt idx="35176">
                  <c:v>6.7255506250015999</c:v>
                </c:pt>
                <c:pt idx="35177">
                  <c:v>6.7259393750015999</c:v>
                </c:pt>
                <c:pt idx="35178">
                  <c:v>6.7263037499999996</c:v>
                </c:pt>
                <c:pt idx="35179">
                  <c:v>6.7267475000000001</c:v>
                </c:pt>
                <c:pt idx="35180">
                  <c:v>6.7270793750015994</c:v>
                </c:pt>
                <c:pt idx="35181">
                  <c:v>6.7274706250016001</c:v>
                </c:pt>
                <c:pt idx="35182">
                  <c:v>6.7278481250016</c:v>
                </c:pt>
                <c:pt idx="35183">
                  <c:v>6.7281756250016</c:v>
                </c:pt>
                <c:pt idx="35184">
                  <c:v>6.7286012499999996</c:v>
                </c:pt>
                <c:pt idx="35185">
                  <c:v>6.7291375000000002</c:v>
                </c:pt>
                <c:pt idx="35186">
                  <c:v>6.7295024999999997</c:v>
                </c:pt>
                <c:pt idx="35187">
                  <c:v>6.7300243750015998</c:v>
                </c:pt>
                <c:pt idx="35188">
                  <c:v>6.7304718750015997</c:v>
                </c:pt>
                <c:pt idx="35189">
                  <c:v>6.7309431250016001</c:v>
                </c:pt>
                <c:pt idx="35190">
                  <c:v>6.7313712499999996</c:v>
                </c:pt>
                <c:pt idx="35191">
                  <c:v>6.7318806250016001</c:v>
                </c:pt>
                <c:pt idx="35192">
                  <c:v>6.7323518750015996</c:v>
                </c:pt>
                <c:pt idx="35193">
                  <c:v>6.7327818750016002</c:v>
                </c:pt>
                <c:pt idx="35194">
                  <c:v>6.7332168750015997</c:v>
                </c:pt>
                <c:pt idx="35195">
                  <c:v>6.7335731250016</c:v>
                </c:pt>
                <c:pt idx="35196">
                  <c:v>6.7339599999999997</c:v>
                </c:pt>
                <c:pt idx="35197">
                  <c:v>6.7343062500000004</c:v>
                </c:pt>
                <c:pt idx="35198">
                  <c:v>6.7347700000000001</c:v>
                </c:pt>
                <c:pt idx="35199">
                  <c:v>6.7351912499999997</c:v>
                </c:pt>
                <c:pt idx="35200">
                  <c:v>6.73574875</c:v>
                </c:pt>
                <c:pt idx="35201">
                  <c:v>6.7361487499999999</c:v>
                </c:pt>
                <c:pt idx="35202">
                  <c:v>6.7366650000000003</c:v>
                </c:pt>
                <c:pt idx="35203">
                  <c:v>6.7371593750015997</c:v>
                </c:pt>
                <c:pt idx="35204">
                  <c:v>6.7376306250016</c:v>
                </c:pt>
                <c:pt idx="35205">
                  <c:v>6.7380750000000003</c:v>
                </c:pt>
                <c:pt idx="35206">
                  <c:v>6.7384943750015998</c:v>
                </c:pt>
                <c:pt idx="35207">
                  <c:v>6.7388718750015997</c:v>
                </c:pt>
                <c:pt idx="35208">
                  <c:v>6.7392124999999998</c:v>
                </c:pt>
                <c:pt idx="35209">
                  <c:v>6.7395550000000002</c:v>
                </c:pt>
                <c:pt idx="35210">
                  <c:v>6.7400093750016001</c:v>
                </c:pt>
                <c:pt idx="35211">
                  <c:v>6.7403874999999998</c:v>
                </c:pt>
                <c:pt idx="35212">
                  <c:v>6.7408587500000001</c:v>
                </c:pt>
                <c:pt idx="35213">
                  <c:v>6.7412099999999997</c:v>
                </c:pt>
                <c:pt idx="35214">
                  <c:v>6.7415525000000001</c:v>
                </c:pt>
                <c:pt idx="35215">
                  <c:v>6.7410768750015997</c:v>
                </c:pt>
                <c:pt idx="35216">
                  <c:v>6.7404793750016001</c:v>
                </c:pt>
                <c:pt idx="35217">
                  <c:v>6.7400481250016</c:v>
                </c:pt>
                <c:pt idx="35218">
                  <c:v>6.7395893750016</c:v>
                </c:pt>
                <c:pt idx="35219">
                  <c:v>6.7390274999999997</c:v>
                </c:pt>
                <c:pt idx="35220">
                  <c:v>6.7383906250015997</c:v>
                </c:pt>
                <c:pt idx="35221">
                  <c:v>6.7378049999999998</c:v>
                </c:pt>
                <c:pt idx="35222">
                  <c:v>6.7370349999999997</c:v>
                </c:pt>
                <c:pt idx="35223">
                  <c:v>6.7362250000000001</c:v>
                </c:pt>
                <c:pt idx="35224">
                  <c:v>6.7353325000000002</c:v>
                </c:pt>
                <c:pt idx="35225">
                  <c:v>6.7344099999999996</c:v>
                </c:pt>
                <c:pt idx="35226">
                  <c:v>6.7334224999999996</c:v>
                </c:pt>
                <c:pt idx="35227">
                  <c:v>6.7325887499999997</c:v>
                </c:pt>
                <c:pt idx="35228">
                  <c:v>6.731725</c:v>
                </c:pt>
                <c:pt idx="35229">
                  <c:v>6.7309187499999998</c:v>
                </c:pt>
                <c:pt idx="35230">
                  <c:v>6.7302318750015999</c:v>
                </c:pt>
                <c:pt idx="35231">
                  <c:v>6.7294962500000004</c:v>
                </c:pt>
                <c:pt idx="35232">
                  <c:v>6.7288537499999999</c:v>
                </c:pt>
                <c:pt idx="35233">
                  <c:v>6.7283987500000002</c:v>
                </c:pt>
                <c:pt idx="35234">
                  <c:v>6.7279431250016</c:v>
                </c:pt>
                <c:pt idx="35235">
                  <c:v>6.7275687499999997</c:v>
                </c:pt>
                <c:pt idx="35236">
                  <c:v>6.7269449999999997</c:v>
                </c:pt>
                <c:pt idx="35237">
                  <c:v>6.7263981250015998</c:v>
                </c:pt>
                <c:pt idx="35238">
                  <c:v>6.7260031250015997</c:v>
                </c:pt>
                <c:pt idx="35239">
                  <c:v>6.72561125</c:v>
                </c:pt>
                <c:pt idx="35240">
                  <c:v>6.7252006250015999</c:v>
                </c:pt>
                <c:pt idx="35241">
                  <c:v>6.7248443750015996</c:v>
                </c:pt>
                <c:pt idx="35242">
                  <c:v>6.7252124999999996</c:v>
                </c:pt>
                <c:pt idx="35243">
                  <c:v>6.7255462499999998</c:v>
                </c:pt>
                <c:pt idx="35244">
                  <c:v>6.7253912500000004</c:v>
                </c:pt>
                <c:pt idx="35245">
                  <c:v>6.7257150000000001</c:v>
                </c:pt>
                <c:pt idx="35246">
                  <c:v>6.7262406250015996</c:v>
                </c:pt>
                <c:pt idx="35247">
                  <c:v>6.7266312499999996</c:v>
                </c:pt>
                <c:pt idx="35248">
                  <c:v>6.7271393750015998</c:v>
                </c:pt>
                <c:pt idx="35249">
                  <c:v>6.7275099999999997</c:v>
                </c:pt>
                <c:pt idx="35250">
                  <c:v>6.7279081250015995</c:v>
                </c:pt>
                <c:pt idx="35251">
                  <c:v>6.7282681250016001</c:v>
                </c:pt>
                <c:pt idx="35252">
                  <c:v>6.7286993750016002</c:v>
                </c:pt>
                <c:pt idx="35253">
                  <c:v>6.7290356250015995</c:v>
                </c:pt>
                <c:pt idx="35254">
                  <c:v>6.7294668750015996</c:v>
                </c:pt>
                <c:pt idx="35255">
                  <c:v>6.7299293750015998</c:v>
                </c:pt>
                <c:pt idx="35256">
                  <c:v>6.7303031250015994</c:v>
                </c:pt>
                <c:pt idx="35257">
                  <c:v>6.7306268750016001</c:v>
                </c:pt>
                <c:pt idx="35258">
                  <c:v>6.7308718750015997</c:v>
                </c:pt>
                <c:pt idx="35259">
                  <c:v>6.7313693750015995</c:v>
                </c:pt>
                <c:pt idx="35260">
                  <c:v>6.7317081250015995</c:v>
                </c:pt>
                <c:pt idx="35261">
                  <c:v>6.7321225</c:v>
                </c:pt>
                <c:pt idx="35262">
                  <c:v>6.7325781250015995</c:v>
                </c:pt>
                <c:pt idx="35263">
                  <c:v>6.7330024999999996</c:v>
                </c:pt>
                <c:pt idx="35264">
                  <c:v>6.7333518750015999</c:v>
                </c:pt>
                <c:pt idx="35265">
                  <c:v>6.7338006250015994</c:v>
                </c:pt>
                <c:pt idx="35266">
                  <c:v>6.7341718750016</c:v>
                </c:pt>
                <c:pt idx="35267">
                  <c:v>6.7346312499999996</c:v>
                </c:pt>
                <c:pt idx="35268">
                  <c:v>6.7351406250016002</c:v>
                </c:pt>
                <c:pt idx="35269">
                  <c:v>6.7355406250016001</c:v>
                </c:pt>
                <c:pt idx="35270">
                  <c:v>6.7359468750015994</c:v>
                </c:pt>
                <c:pt idx="35271">
                  <c:v>6.7363906250015999</c:v>
                </c:pt>
                <c:pt idx="35272">
                  <c:v>6.7367324999999996</c:v>
                </c:pt>
                <c:pt idx="35273">
                  <c:v>6.7370625000000004</c:v>
                </c:pt>
                <c:pt idx="35274">
                  <c:v>6.7365162500000002</c:v>
                </c:pt>
                <c:pt idx="35275">
                  <c:v>6.7360924999999998</c:v>
                </c:pt>
                <c:pt idx="35276">
                  <c:v>6.7355918750015995</c:v>
                </c:pt>
                <c:pt idx="35277">
                  <c:v>6.7350593750016001</c:v>
                </c:pt>
                <c:pt idx="35278">
                  <c:v>6.7344287500000002</c:v>
                </c:pt>
                <c:pt idx="35279">
                  <c:v>6.7337781250016002</c:v>
                </c:pt>
                <c:pt idx="35280">
                  <c:v>6.7331624999999997</c:v>
                </c:pt>
                <c:pt idx="35281">
                  <c:v>6.7324675000000003</c:v>
                </c:pt>
                <c:pt idx="35282">
                  <c:v>6.7319481250016002</c:v>
                </c:pt>
                <c:pt idx="35283">
                  <c:v>6.7314706250015997</c:v>
                </c:pt>
                <c:pt idx="35284">
                  <c:v>6.7308287499999997</c:v>
                </c:pt>
                <c:pt idx="35285">
                  <c:v>6.7302418750015995</c:v>
                </c:pt>
                <c:pt idx="35286">
                  <c:v>6.7297206250016002</c:v>
                </c:pt>
                <c:pt idx="35287">
                  <c:v>6.7291606250016001</c:v>
                </c:pt>
                <c:pt idx="35288">
                  <c:v>6.7285718750015997</c:v>
                </c:pt>
                <c:pt idx="35289">
                  <c:v>6.7280387499999996</c:v>
                </c:pt>
                <c:pt idx="35290">
                  <c:v>6.7273937500000001</c:v>
                </c:pt>
                <c:pt idx="35291">
                  <c:v>6.7268731250015996</c:v>
                </c:pt>
                <c:pt idx="35292">
                  <c:v>6.7263693750015996</c:v>
                </c:pt>
                <c:pt idx="35293">
                  <c:v>6.7257918750016001</c:v>
                </c:pt>
                <c:pt idx="35294">
                  <c:v>6.7254693750015999</c:v>
                </c:pt>
                <c:pt idx="35295">
                  <c:v>6.7248543750016001</c:v>
                </c:pt>
                <c:pt idx="35296">
                  <c:v>6.7244993750016002</c:v>
                </c:pt>
                <c:pt idx="35297">
                  <c:v>6.7246906250015996</c:v>
                </c:pt>
                <c:pt idx="35298">
                  <c:v>6.7250731250015994</c:v>
                </c:pt>
                <c:pt idx="35299">
                  <c:v>6.7254500000000004</c:v>
                </c:pt>
                <c:pt idx="35300">
                  <c:v>6.7257800000000003</c:v>
                </c:pt>
                <c:pt idx="35301">
                  <c:v>6.7262756250016</c:v>
                </c:pt>
                <c:pt idx="35302">
                  <c:v>6.7268143750015996</c:v>
                </c:pt>
                <c:pt idx="35303">
                  <c:v>6.7272362499999998</c:v>
                </c:pt>
                <c:pt idx="35304">
                  <c:v>6.7276868750015995</c:v>
                </c:pt>
                <c:pt idx="35305">
                  <c:v>6.7282531250015998</c:v>
                </c:pt>
                <c:pt idx="35306">
                  <c:v>6.7286374999999996</c:v>
                </c:pt>
                <c:pt idx="35307">
                  <c:v>6.7291243750016001</c:v>
                </c:pt>
                <c:pt idx="35308">
                  <c:v>6.7296399999999998</c:v>
                </c:pt>
                <c:pt idx="35309">
                  <c:v>6.7300668750015999</c:v>
                </c:pt>
                <c:pt idx="35310">
                  <c:v>6.7305006250016</c:v>
                </c:pt>
                <c:pt idx="35311">
                  <c:v>6.7310675</c:v>
                </c:pt>
                <c:pt idx="35312">
                  <c:v>6.7314487500000002</c:v>
                </c:pt>
                <c:pt idx="35313">
                  <c:v>6.7319256250016002</c:v>
                </c:pt>
                <c:pt idx="35314">
                  <c:v>6.7324287500000004</c:v>
                </c:pt>
                <c:pt idx="35315">
                  <c:v>6.7327787499999996</c:v>
                </c:pt>
                <c:pt idx="35316">
                  <c:v>6.7332706250015999</c:v>
                </c:pt>
                <c:pt idx="35317">
                  <c:v>6.733695</c:v>
                </c:pt>
                <c:pt idx="35318">
                  <c:v>6.7340712500000004</c:v>
                </c:pt>
                <c:pt idx="35319">
                  <c:v>6.7344037500000002</c:v>
                </c:pt>
                <c:pt idx="35320">
                  <c:v>6.7349512499999999</c:v>
                </c:pt>
                <c:pt idx="35321">
                  <c:v>6.7353375</c:v>
                </c:pt>
                <c:pt idx="35322">
                  <c:v>6.7358500000000001</c:v>
                </c:pt>
                <c:pt idx="35323">
                  <c:v>6.7363662499999997</c:v>
                </c:pt>
                <c:pt idx="35324">
                  <c:v>6.7368100000000002</c:v>
                </c:pt>
                <c:pt idx="35325">
                  <c:v>6.7371493750016</c:v>
                </c:pt>
                <c:pt idx="35326">
                  <c:v>6.7375393750015995</c:v>
                </c:pt>
                <c:pt idx="35327">
                  <c:v>6.7378625000000003</c:v>
                </c:pt>
                <c:pt idx="35328">
                  <c:v>6.7383300000000004</c:v>
                </c:pt>
                <c:pt idx="35329">
                  <c:v>6.7387381250015999</c:v>
                </c:pt>
                <c:pt idx="35330">
                  <c:v>6.7391612500000004</c:v>
                </c:pt>
                <c:pt idx="35331">
                  <c:v>6.7395168750016001</c:v>
                </c:pt>
                <c:pt idx="35332">
                  <c:v>6.7398524999999996</c:v>
                </c:pt>
                <c:pt idx="35333">
                  <c:v>6.7395050000000003</c:v>
                </c:pt>
                <c:pt idx="35334">
                  <c:v>6.7391168750016002</c:v>
                </c:pt>
                <c:pt idx="35335">
                  <c:v>6.7387912500000002</c:v>
                </c:pt>
                <c:pt idx="35336">
                  <c:v>6.7383881250015998</c:v>
                </c:pt>
                <c:pt idx="35337">
                  <c:v>6.7377356250015996</c:v>
                </c:pt>
                <c:pt idx="35338">
                  <c:v>6.7372406250015997</c:v>
                </c:pt>
                <c:pt idx="35339">
                  <c:v>6.7366275</c:v>
                </c:pt>
                <c:pt idx="35340">
                  <c:v>6.7359518750016001</c:v>
                </c:pt>
                <c:pt idx="35341">
                  <c:v>6.7351450000000002</c:v>
                </c:pt>
                <c:pt idx="35342">
                  <c:v>6.7340893750015995</c:v>
                </c:pt>
                <c:pt idx="35343">
                  <c:v>6.7330431250015996</c:v>
                </c:pt>
                <c:pt idx="35344">
                  <c:v>6.7319050000000002</c:v>
                </c:pt>
                <c:pt idx="35345">
                  <c:v>6.7307556250016001</c:v>
                </c:pt>
                <c:pt idx="35346">
                  <c:v>6.7297062499999996</c:v>
                </c:pt>
                <c:pt idx="35347">
                  <c:v>6.7286518750016002</c:v>
                </c:pt>
                <c:pt idx="35348">
                  <c:v>6.7276218750016001</c:v>
                </c:pt>
                <c:pt idx="35349">
                  <c:v>6.7265724999999996</c:v>
                </c:pt>
                <c:pt idx="35350">
                  <c:v>6.7255587500000003</c:v>
                </c:pt>
                <c:pt idx="35351">
                  <c:v>6.7246199999999998</c:v>
                </c:pt>
                <c:pt idx="35352">
                  <c:v>6.7239800000000001</c:v>
                </c:pt>
                <c:pt idx="35353">
                  <c:v>6.7233381250016002</c:v>
                </c:pt>
                <c:pt idx="35354">
                  <c:v>6.7227106250016</c:v>
                </c:pt>
                <c:pt idx="35355">
                  <c:v>6.7222287500000002</c:v>
                </c:pt>
                <c:pt idx="35356">
                  <c:v>6.7217331250015997</c:v>
                </c:pt>
                <c:pt idx="35357">
                  <c:v>6.7213399999999996</c:v>
                </c:pt>
                <c:pt idx="35358">
                  <c:v>6.7210124999999996</c:v>
                </c:pt>
                <c:pt idx="35359">
                  <c:v>6.7206068750016001</c:v>
                </c:pt>
                <c:pt idx="35360">
                  <c:v>6.7206437499999998</c:v>
                </c:pt>
                <c:pt idx="35361">
                  <c:v>6.7210512500000004</c:v>
                </c:pt>
                <c:pt idx="35362">
                  <c:v>6.7214187499999998</c:v>
                </c:pt>
                <c:pt idx="35363">
                  <c:v>6.7219387499999996</c:v>
                </c:pt>
                <c:pt idx="35364">
                  <c:v>6.7223606250015999</c:v>
                </c:pt>
                <c:pt idx="35365">
                  <c:v>6.7227468750016</c:v>
                </c:pt>
                <c:pt idx="35366">
                  <c:v>6.7231181250015997</c:v>
                </c:pt>
                <c:pt idx="35367">
                  <c:v>6.7230456250015997</c:v>
                </c:pt>
                <c:pt idx="35368">
                  <c:v>6.72356</c:v>
                </c:pt>
                <c:pt idx="35369">
                  <c:v>6.7239037499999998</c:v>
                </c:pt>
                <c:pt idx="35370">
                  <c:v>6.7242362499999997</c:v>
                </c:pt>
                <c:pt idx="35371">
                  <c:v>6.7245637499999997</c:v>
                </c:pt>
                <c:pt idx="35372">
                  <c:v>6.7249243750016001</c:v>
                </c:pt>
                <c:pt idx="35373">
                  <c:v>6.7252637499999999</c:v>
                </c:pt>
                <c:pt idx="35374">
                  <c:v>6.7256600000000004</c:v>
                </c:pt>
                <c:pt idx="35375">
                  <c:v>6.7260012500000004</c:v>
                </c:pt>
                <c:pt idx="35376">
                  <c:v>6.7264718750016002</c:v>
                </c:pt>
                <c:pt idx="35377">
                  <c:v>6.7269706250015995</c:v>
                </c:pt>
                <c:pt idx="35378">
                  <c:v>6.7273043750015997</c:v>
                </c:pt>
                <c:pt idx="35379">
                  <c:v>6.7278143750016</c:v>
                </c:pt>
                <c:pt idx="35380">
                  <c:v>6.7283318750015999</c:v>
                </c:pt>
                <c:pt idx="35381">
                  <c:v>6.72875625</c:v>
                </c:pt>
                <c:pt idx="35382">
                  <c:v>6.7293156250015995</c:v>
                </c:pt>
                <c:pt idx="35383">
                  <c:v>6.7296918750015999</c:v>
                </c:pt>
                <c:pt idx="35384">
                  <c:v>6.7301662499999999</c:v>
                </c:pt>
                <c:pt idx="35385">
                  <c:v>6.7305431250016001</c:v>
                </c:pt>
                <c:pt idx="35386">
                  <c:v>6.7310106250016002</c:v>
                </c:pt>
                <c:pt idx="35387">
                  <c:v>6.7313475</c:v>
                </c:pt>
                <c:pt idx="35388">
                  <c:v>6.7308831250015997</c:v>
                </c:pt>
                <c:pt idx="35389">
                  <c:v>6.7312481250016001</c:v>
                </c:pt>
                <c:pt idx="35390">
                  <c:v>6.7307912500000002</c:v>
                </c:pt>
                <c:pt idx="35391">
                  <c:v>6.7302581250015994</c:v>
                </c:pt>
                <c:pt idx="35392">
                  <c:v>6.7298556250015995</c:v>
                </c:pt>
                <c:pt idx="35393">
                  <c:v>6.7293968750015996</c:v>
                </c:pt>
                <c:pt idx="35394">
                  <c:v>6.7289387500000002</c:v>
                </c:pt>
                <c:pt idx="35395">
                  <c:v>6.7283681250015999</c:v>
                </c:pt>
                <c:pt idx="35396">
                  <c:v>6.7278506250015999</c:v>
                </c:pt>
                <c:pt idx="35397">
                  <c:v>6.7274124999999998</c:v>
                </c:pt>
                <c:pt idx="35398">
                  <c:v>6.7269356250015999</c:v>
                </c:pt>
                <c:pt idx="35399">
                  <c:v>6.7265212500000002</c:v>
                </c:pt>
                <c:pt idx="35400">
                  <c:v>6.7261056250015994</c:v>
                </c:pt>
                <c:pt idx="35401">
                  <c:v>6.7257400000000001</c:v>
                </c:pt>
                <c:pt idx="35402">
                  <c:v>6.7252818750015999</c:v>
                </c:pt>
                <c:pt idx="35403">
                  <c:v>6.7255275000000001</c:v>
                </c:pt>
                <c:pt idx="35404">
                  <c:v>6.7259481250016</c:v>
                </c:pt>
                <c:pt idx="35405">
                  <c:v>6.7263262499999996</c:v>
                </c:pt>
                <c:pt idx="35406">
                  <c:v>6.7267493750015994</c:v>
                </c:pt>
                <c:pt idx="35407">
                  <c:v>6.7273006250015994</c:v>
                </c:pt>
                <c:pt idx="35408">
                  <c:v>6.72767625</c:v>
                </c:pt>
                <c:pt idx="35409">
                  <c:v>6.7281443750015999</c:v>
                </c:pt>
                <c:pt idx="35410">
                  <c:v>6.7286768750016002</c:v>
                </c:pt>
                <c:pt idx="35411">
                  <c:v>6.7291318750015998</c:v>
                </c:pt>
                <c:pt idx="35412">
                  <c:v>6.7296706250015994</c:v>
                </c:pt>
                <c:pt idx="35413">
                  <c:v>6.7300781250016</c:v>
                </c:pt>
                <c:pt idx="35414">
                  <c:v>6.7304012499999999</c:v>
                </c:pt>
                <c:pt idx="35415">
                  <c:v>6.7308862500000002</c:v>
                </c:pt>
                <c:pt idx="35416">
                  <c:v>6.7313206250016</c:v>
                </c:pt>
                <c:pt idx="35417">
                  <c:v>6.7319331250015999</c:v>
                </c:pt>
                <c:pt idx="35418">
                  <c:v>6.7322850000000001</c:v>
                </c:pt>
                <c:pt idx="35419">
                  <c:v>6.7326206250015996</c:v>
                </c:pt>
                <c:pt idx="35420">
                  <c:v>6.7330500000000004</c:v>
                </c:pt>
                <c:pt idx="35421">
                  <c:v>6.7334362499999996</c:v>
                </c:pt>
                <c:pt idx="35422">
                  <c:v>6.7338174999999998</c:v>
                </c:pt>
                <c:pt idx="35423">
                  <c:v>6.73426875</c:v>
                </c:pt>
                <c:pt idx="35424">
                  <c:v>6.7345918750016001</c:v>
                </c:pt>
                <c:pt idx="35425">
                  <c:v>6.73518375</c:v>
                </c:pt>
                <c:pt idx="35426">
                  <c:v>6.7357562499999997</c:v>
                </c:pt>
                <c:pt idx="35427">
                  <c:v>6.7361906250015995</c:v>
                </c:pt>
                <c:pt idx="35428">
                  <c:v>6.7365649999999997</c:v>
                </c:pt>
                <c:pt idx="35429">
                  <c:v>6.7369531250015999</c:v>
                </c:pt>
                <c:pt idx="35430">
                  <c:v>6.7373500000000002</c:v>
                </c:pt>
                <c:pt idx="35431">
                  <c:v>6.7377393750015999</c:v>
                </c:pt>
                <c:pt idx="35432">
                  <c:v>6.73720125</c:v>
                </c:pt>
                <c:pt idx="35433">
                  <c:v>6.7366549999999998</c:v>
                </c:pt>
                <c:pt idx="35434">
                  <c:v>6.7361412500000002</c:v>
                </c:pt>
                <c:pt idx="35435">
                  <c:v>6.7355574999999996</c:v>
                </c:pt>
                <c:pt idx="35436">
                  <c:v>6.7349256250015994</c:v>
                </c:pt>
                <c:pt idx="35437">
                  <c:v>6.7344549999999996</c:v>
                </c:pt>
                <c:pt idx="35438">
                  <c:v>6.7339737499999996</c:v>
                </c:pt>
                <c:pt idx="35439">
                  <c:v>6.7335399999999996</c:v>
                </c:pt>
                <c:pt idx="35440">
                  <c:v>6.7328356250015995</c:v>
                </c:pt>
                <c:pt idx="35441">
                  <c:v>6.7324918750015996</c:v>
                </c:pt>
                <c:pt idx="35442">
                  <c:v>6.7319431250015995</c:v>
                </c:pt>
                <c:pt idx="35443">
                  <c:v>6.7313118750015999</c:v>
                </c:pt>
                <c:pt idx="35444">
                  <c:v>6.7308599999999998</c:v>
                </c:pt>
                <c:pt idx="35445">
                  <c:v>6.730315</c:v>
                </c:pt>
                <c:pt idx="35446">
                  <c:v>6.7295999999999996</c:v>
                </c:pt>
                <c:pt idx="35447">
                  <c:v>6.7287543750015999</c:v>
                </c:pt>
                <c:pt idx="35448">
                  <c:v>6.7277593750015994</c:v>
                </c:pt>
                <c:pt idx="35449">
                  <c:v>6.7265662500000003</c:v>
                </c:pt>
                <c:pt idx="35450">
                  <c:v>6.7253043750015999</c:v>
                </c:pt>
                <c:pt idx="35451">
                  <c:v>6.7241356250016002</c:v>
                </c:pt>
                <c:pt idx="35452">
                  <c:v>6.7229181250016001</c:v>
                </c:pt>
                <c:pt idx="35453">
                  <c:v>6.7217362500000002</c:v>
                </c:pt>
                <c:pt idx="35454">
                  <c:v>6.7206312500000003</c:v>
                </c:pt>
                <c:pt idx="35455">
                  <c:v>6.7195274999999999</c:v>
                </c:pt>
                <c:pt idx="35456">
                  <c:v>6.7185206250015996</c:v>
                </c:pt>
                <c:pt idx="35457">
                  <c:v>6.7176706250015998</c:v>
                </c:pt>
                <c:pt idx="35458">
                  <c:v>6.7170037499999999</c:v>
                </c:pt>
                <c:pt idx="35459">
                  <c:v>6.7164599999999997</c:v>
                </c:pt>
                <c:pt idx="35460">
                  <c:v>6.71606375</c:v>
                </c:pt>
                <c:pt idx="35461">
                  <c:v>6.7155181250015996</c:v>
                </c:pt>
                <c:pt idx="35462">
                  <c:v>6.7150081250015994</c:v>
                </c:pt>
                <c:pt idx="35463">
                  <c:v>6.7146312500000001</c:v>
                </c:pt>
                <c:pt idx="35464">
                  <c:v>6.7141762500000004</c:v>
                </c:pt>
                <c:pt idx="35465">
                  <c:v>6.7138262500000003</c:v>
                </c:pt>
                <c:pt idx="35466">
                  <c:v>6.7132893750016001</c:v>
                </c:pt>
                <c:pt idx="35467">
                  <c:v>6.7128993750015997</c:v>
                </c:pt>
                <c:pt idx="35468">
                  <c:v>6.7130668750015996</c:v>
                </c:pt>
                <c:pt idx="35469">
                  <c:v>6.7134162499999999</c:v>
                </c:pt>
                <c:pt idx="35470">
                  <c:v>6.7137818750016001</c:v>
                </c:pt>
                <c:pt idx="35471">
                  <c:v>6.7141831250015995</c:v>
                </c:pt>
                <c:pt idx="35472">
                  <c:v>6.7145512500000004</c:v>
                </c:pt>
                <c:pt idx="35473">
                  <c:v>6.7150137499999998</c:v>
                </c:pt>
                <c:pt idx="35474">
                  <c:v>6.7153568750015999</c:v>
                </c:pt>
                <c:pt idx="35475">
                  <c:v>6.7157168750015996</c:v>
                </c:pt>
                <c:pt idx="35476">
                  <c:v>6.7160987499999996</c:v>
                </c:pt>
                <c:pt idx="35477">
                  <c:v>6.7164568750016</c:v>
                </c:pt>
                <c:pt idx="35478">
                  <c:v>6.7169274999999997</c:v>
                </c:pt>
                <c:pt idx="35479">
                  <c:v>6.7173774999999996</c:v>
                </c:pt>
                <c:pt idx="35480">
                  <c:v>6.7178706250015994</c:v>
                </c:pt>
                <c:pt idx="35481">
                  <c:v>6.7184249999999999</c:v>
                </c:pt>
                <c:pt idx="35482">
                  <c:v>6.7188331250015993</c:v>
                </c:pt>
                <c:pt idx="35483">
                  <c:v>6.71939625</c:v>
                </c:pt>
                <c:pt idx="35484">
                  <c:v>6.7198843750016</c:v>
                </c:pt>
                <c:pt idx="35485">
                  <c:v>6.7202900000000003</c:v>
                </c:pt>
                <c:pt idx="35486">
                  <c:v>6.7207643750015995</c:v>
                </c:pt>
                <c:pt idx="35487">
                  <c:v>6.7212043750015997</c:v>
                </c:pt>
                <c:pt idx="35488">
                  <c:v>6.7216468750015999</c:v>
                </c:pt>
                <c:pt idx="35489">
                  <c:v>6.7222031250015997</c:v>
                </c:pt>
                <c:pt idx="35490">
                  <c:v>6.7226687500000004</c:v>
                </c:pt>
                <c:pt idx="35491">
                  <c:v>6.7231037499999999</c:v>
                </c:pt>
                <c:pt idx="35492">
                  <c:v>6.7236031250016</c:v>
                </c:pt>
                <c:pt idx="35493">
                  <c:v>6.7240368750016</c:v>
                </c:pt>
                <c:pt idx="35494">
                  <c:v>6.7244462499999997</c:v>
                </c:pt>
                <c:pt idx="35495">
                  <c:v>6.7247925000000004</c:v>
                </c:pt>
                <c:pt idx="35496">
                  <c:v>6.7251706250016001</c:v>
                </c:pt>
                <c:pt idx="35497">
                  <c:v>6.7256037500000003</c:v>
                </c:pt>
                <c:pt idx="35498">
                  <c:v>6.7259918750015997</c:v>
                </c:pt>
                <c:pt idx="35499">
                  <c:v>6.7263431250016001</c:v>
                </c:pt>
                <c:pt idx="35500">
                  <c:v>6.72666875</c:v>
                </c:pt>
                <c:pt idx="35501">
                  <c:v>6.7271287500000003</c:v>
                </c:pt>
                <c:pt idx="35502">
                  <c:v>6.7274493750015996</c:v>
                </c:pt>
                <c:pt idx="35503">
                  <c:v>6.7277868750016001</c:v>
                </c:pt>
                <c:pt idx="35504">
                  <c:v>6.7281318750015995</c:v>
                </c:pt>
                <c:pt idx="35505">
                  <c:v>6.7285956250016001</c:v>
                </c:pt>
                <c:pt idx="35506">
                  <c:v>6.72913125</c:v>
                </c:pt>
                <c:pt idx="35507">
                  <c:v>6.7295393750015995</c:v>
                </c:pt>
                <c:pt idx="35508">
                  <c:v>6.7299487500000001</c:v>
                </c:pt>
                <c:pt idx="35509">
                  <c:v>6.7303956250015995</c:v>
                </c:pt>
                <c:pt idx="35510">
                  <c:v>6.7309068750016001</c:v>
                </c:pt>
                <c:pt idx="35511">
                  <c:v>6.7313618750015998</c:v>
                </c:pt>
                <c:pt idx="35512">
                  <c:v>6.7318293750015998</c:v>
                </c:pt>
                <c:pt idx="35513">
                  <c:v>6.7314556250016002</c:v>
                </c:pt>
                <c:pt idx="35514">
                  <c:v>6.7309068750016001</c:v>
                </c:pt>
                <c:pt idx="35515">
                  <c:v>6.7305412499999999</c:v>
                </c:pt>
                <c:pt idx="35516">
                  <c:v>6.7301093750016001</c:v>
                </c:pt>
                <c:pt idx="35517">
                  <c:v>6.7296931250015994</c:v>
                </c:pt>
                <c:pt idx="35518">
                  <c:v>6.7290343750016</c:v>
                </c:pt>
                <c:pt idx="35519">
                  <c:v>6.7282287500000004</c:v>
                </c:pt>
                <c:pt idx="35520">
                  <c:v>6.7275293750016001</c:v>
                </c:pt>
                <c:pt idx="35521">
                  <c:v>6.7268499999999998</c:v>
                </c:pt>
                <c:pt idx="35522">
                  <c:v>6.7261118750015996</c:v>
                </c:pt>
                <c:pt idx="35523">
                  <c:v>6.7255362500000002</c:v>
                </c:pt>
                <c:pt idx="35524">
                  <c:v>6.7249999999999996</c:v>
                </c:pt>
                <c:pt idx="35525">
                  <c:v>6.7244824999999997</c:v>
                </c:pt>
                <c:pt idx="35526">
                  <c:v>6.7241443750015994</c:v>
                </c:pt>
                <c:pt idx="35527">
                  <c:v>6.7235156250015997</c:v>
                </c:pt>
                <c:pt idx="35528">
                  <c:v>6.7230293750015999</c:v>
                </c:pt>
                <c:pt idx="35529">
                  <c:v>6.7226912499999996</c:v>
                </c:pt>
                <c:pt idx="35530">
                  <c:v>6.7221693750015996</c:v>
                </c:pt>
                <c:pt idx="35531">
                  <c:v>6.7217849999999997</c:v>
                </c:pt>
                <c:pt idx="35532">
                  <c:v>6.7211550000000004</c:v>
                </c:pt>
                <c:pt idx="35533">
                  <c:v>6.7208287499999999</c:v>
                </c:pt>
                <c:pt idx="35534">
                  <c:v>6.7204325000000003</c:v>
                </c:pt>
                <c:pt idx="35535">
                  <c:v>6.7207593750015997</c:v>
                </c:pt>
                <c:pt idx="35536">
                  <c:v>6.7212087499999997</c:v>
                </c:pt>
                <c:pt idx="35537">
                  <c:v>6.7216199999999997</c:v>
                </c:pt>
                <c:pt idx="35538">
                  <c:v>6.7219443750016001</c:v>
                </c:pt>
                <c:pt idx="35539">
                  <c:v>6.7223393750015994</c:v>
                </c:pt>
                <c:pt idx="35540">
                  <c:v>6.7226806250015994</c:v>
                </c:pt>
                <c:pt idx="35541">
                  <c:v>6.7231106250015999</c:v>
                </c:pt>
                <c:pt idx="35542">
                  <c:v>6.7234812499999999</c:v>
                </c:pt>
                <c:pt idx="35543">
                  <c:v>6.7238137499999997</c:v>
                </c:pt>
                <c:pt idx="35544">
                  <c:v>6.7242550000000003</c:v>
                </c:pt>
                <c:pt idx="35545">
                  <c:v>6.7246949999999996</c:v>
                </c:pt>
                <c:pt idx="35546">
                  <c:v>6.7251706250016001</c:v>
                </c:pt>
                <c:pt idx="35547">
                  <c:v>6.7255512499999996</c:v>
                </c:pt>
                <c:pt idx="35548">
                  <c:v>6.7260043750016001</c:v>
                </c:pt>
                <c:pt idx="35549">
                  <c:v>6.7264862499999998</c:v>
                </c:pt>
                <c:pt idx="35550">
                  <c:v>6.7270318750015994</c:v>
                </c:pt>
                <c:pt idx="35551">
                  <c:v>6.7275150000000004</c:v>
                </c:pt>
                <c:pt idx="35552">
                  <c:v>6.7280749999999996</c:v>
                </c:pt>
                <c:pt idx="35553">
                  <c:v>6.7286362500000001</c:v>
                </c:pt>
                <c:pt idx="35554">
                  <c:v>6.7290637499999999</c:v>
                </c:pt>
                <c:pt idx="35555">
                  <c:v>6.7295706250015996</c:v>
                </c:pt>
                <c:pt idx="35556">
                  <c:v>6.7300287499999998</c:v>
                </c:pt>
                <c:pt idx="35557">
                  <c:v>6.7305806250015996</c:v>
                </c:pt>
                <c:pt idx="35558">
                  <c:v>6.7311087499999998</c:v>
                </c:pt>
                <c:pt idx="35559">
                  <c:v>6.7316262499999997</c:v>
                </c:pt>
                <c:pt idx="35560">
                  <c:v>6.7320425000000004</c:v>
                </c:pt>
                <c:pt idx="35561">
                  <c:v>6.7325012500000003</c:v>
                </c:pt>
                <c:pt idx="35562">
                  <c:v>6.7329549999999996</c:v>
                </c:pt>
                <c:pt idx="35563">
                  <c:v>6.7332106250015995</c:v>
                </c:pt>
                <c:pt idx="35564">
                  <c:v>6.7335900000000004</c:v>
                </c:pt>
                <c:pt idx="35565">
                  <c:v>6.7331893750015999</c:v>
                </c:pt>
                <c:pt idx="35566">
                  <c:v>6.7325462500000004</c:v>
                </c:pt>
                <c:pt idx="35567">
                  <c:v>6.7320787500000003</c:v>
                </c:pt>
                <c:pt idx="35568">
                  <c:v>6.7316050000000001</c:v>
                </c:pt>
                <c:pt idx="35569">
                  <c:v>6.7309700000000001</c:v>
                </c:pt>
                <c:pt idx="35570">
                  <c:v>6.7302850000000003</c:v>
                </c:pt>
                <c:pt idx="35571">
                  <c:v>6.7293512499999997</c:v>
                </c:pt>
                <c:pt idx="35572">
                  <c:v>6.7280731250015995</c:v>
                </c:pt>
                <c:pt idx="35573">
                  <c:v>6.7266593750016002</c:v>
                </c:pt>
                <c:pt idx="35574">
                  <c:v>6.7252037500000004</c:v>
                </c:pt>
                <c:pt idx="35575">
                  <c:v>6.7237706250015998</c:v>
                </c:pt>
                <c:pt idx="35576">
                  <c:v>6.7224156250015996</c:v>
                </c:pt>
                <c:pt idx="35577">
                  <c:v>6.7211387499999997</c:v>
                </c:pt>
                <c:pt idx="35578">
                  <c:v>6.7198287499999996</c:v>
                </c:pt>
                <c:pt idx="35579">
                  <c:v>6.7185593750015995</c:v>
                </c:pt>
                <c:pt idx="35580">
                  <c:v>6.7174962499999999</c:v>
                </c:pt>
                <c:pt idx="35581">
                  <c:v>6.7165999999999997</c:v>
                </c:pt>
                <c:pt idx="35582">
                  <c:v>6.7160212499999998</c:v>
                </c:pt>
                <c:pt idx="35583">
                  <c:v>6.7157006250015998</c:v>
                </c:pt>
                <c:pt idx="35584">
                  <c:v>6.7153099999999997</c:v>
                </c:pt>
                <c:pt idx="35585">
                  <c:v>6.7149893750015996</c:v>
                </c:pt>
                <c:pt idx="35586">
                  <c:v>6.7144137500000003</c:v>
                </c:pt>
                <c:pt idx="35587">
                  <c:v>6.71401</c:v>
                </c:pt>
                <c:pt idx="35588">
                  <c:v>6.7135600000000002</c:v>
                </c:pt>
                <c:pt idx="35589">
                  <c:v>6.7132331250016</c:v>
                </c:pt>
                <c:pt idx="35590">
                  <c:v>6.7131806250016002</c:v>
                </c:pt>
                <c:pt idx="35591">
                  <c:v>6.7130349999999996</c:v>
                </c:pt>
                <c:pt idx="35592">
                  <c:v>6.7134337500000001</c:v>
                </c:pt>
                <c:pt idx="35593">
                  <c:v>6.7138381250016002</c:v>
                </c:pt>
                <c:pt idx="35594">
                  <c:v>6.7142793750015999</c:v>
                </c:pt>
                <c:pt idx="35595">
                  <c:v>6.7146212500000004</c:v>
                </c:pt>
                <c:pt idx="35596">
                  <c:v>6.7149562500000002</c:v>
                </c:pt>
                <c:pt idx="35597">
                  <c:v>6.7152856250015995</c:v>
                </c:pt>
                <c:pt idx="35598">
                  <c:v>6.7156506250015999</c:v>
                </c:pt>
                <c:pt idx="35599">
                  <c:v>6.7161043750016001</c:v>
                </c:pt>
                <c:pt idx="35600">
                  <c:v>6.7164456250016</c:v>
                </c:pt>
                <c:pt idx="35601">
                  <c:v>6.7169181250015999</c:v>
                </c:pt>
                <c:pt idx="35602">
                  <c:v>6.71742375</c:v>
                </c:pt>
                <c:pt idx="35603">
                  <c:v>6.7178831250015998</c:v>
                </c:pt>
                <c:pt idx="35604">
                  <c:v>6.7183706250016</c:v>
                </c:pt>
                <c:pt idx="35605">
                  <c:v>6.7189350000000001</c:v>
                </c:pt>
                <c:pt idx="35606">
                  <c:v>6.7193362499999996</c:v>
                </c:pt>
                <c:pt idx="35607">
                  <c:v>6.7197537499999997</c:v>
                </c:pt>
                <c:pt idx="35608">
                  <c:v>6.7201793750015995</c:v>
                </c:pt>
                <c:pt idx="35609">
                  <c:v>6.7206324999999998</c:v>
                </c:pt>
                <c:pt idx="35610">
                  <c:v>6.7209624999999997</c:v>
                </c:pt>
                <c:pt idx="35611">
                  <c:v>6.7214562500000001</c:v>
                </c:pt>
                <c:pt idx="35612">
                  <c:v>6.7218668750015995</c:v>
                </c:pt>
                <c:pt idx="35613">
                  <c:v>6.7222362499999999</c:v>
                </c:pt>
                <c:pt idx="35614">
                  <c:v>6.7226418750015995</c:v>
                </c:pt>
                <c:pt idx="35615">
                  <c:v>6.7230125000000003</c:v>
                </c:pt>
                <c:pt idx="35616">
                  <c:v>6.7234125000000002</c:v>
                </c:pt>
                <c:pt idx="35617">
                  <c:v>6.7229725</c:v>
                </c:pt>
                <c:pt idx="35618">
                  <c:v>6.7225625000000004</c:v>
                </c:pt>
                <c:pt idx="35619">
                  <c:v>6.7221549999999999</c:v>
                </c:pt>
                <c:pt idx="35620">
                  <c:v>6.7217656250015994</c:v>
                </c:pt>
                <c:pt idx="35621">
                  <c:v>6.7213762499999996</c:v>
                </c:pt>
                <c:pt idx="35622">
                  <c:v>6.7209124999999998</c:v>
                </c:pt>
                <c:pt idx="35623">
                  <c:v>6.7203499999999998</c:v>
                </c:pt>
                <c:pt idx="35624">
                  <c:v>6.7198456250016001</c:v>
                </c:pt>
                <c:pt idx="35625">
                  <c:v>6.7194137500000002</c:v>
                </c:pt>
                <c:pt idx="35626">
                  <c:v>6.7189387500000004</c:v>
                </c:pt>
                <c:pt idx="35627">
                  <c:v>6.7185012500000001</c:v>
                </c:pt>
                <c:pt idx="35628">
                  <c:v>6.7180312500000001</c:v>
                </c:pt>
                <c:pt idx="35629">
                  <c:v>6.7176475</c:v>
                </c:pt>
                <c:pt idx="35630">
                  <c:v>6.7171593750016001</c:v>
                </c:pt>
                <c:pt idx="35631">
                  <c:v>6.7166887500000003</c:v>
                </c:pt>
                <c:pt idx="35632">
                  <c:v>6.7161943750016002</c:v>
                </c:pt>
                <c:pt idx="35633">
                  <c:v>6.7156912499999999</c:v>
                </c:pt>
                <c:pt idx="35634">
                  <c:v>6.7151493750015998</c:v>
                </c:pt>
                <c:pt idx="35635">
                  <c:v>6.7145987500000004</c:v>
                </c:pt>
                <c:pt idx="35636">
                  <c:v>6.7142781250015995</c:v>
                </c:pt>
                <c:pt idx="35637">
                  <c:v>6.7146031250015996</c:v>
                </c:pt>
                <c:pt idx="35638">
                  <c:v>6.7149524999999999</c:v>
                </c:pt>
                <c:pt idx="35639">
                  <c:v>6.7152750000000001</c:v>
                </c:pt>
                <c:pt idx="35640">
                  <c:v>6.7157243750015994</c:v>
                </c:pt>
                <c:pt idx="35641">
                  <c:v>6.71618125</c:v>
                </c:pt>
                <c:pt idx="35642">
                  <c:v>6.7167087499999996</c:v>
                </c:pt>
                <c:pt idx="35643">
                  <c:v>6.7171950000000002</c:v>
                </c:pt>
                <c:pt idx="35644">
                  <c:v>6.71763625</c:v>
                </c:pt>
                <c:pt idx="35645">
                  <c:v>6.7179925000000003</c:v>
                </c:pt>
                <c:pt idx="35646">
                  <c:v>6.7183975</c:v>
                </c:pt>
                <c:pt idx="35647">
                  <c:v>6.7188712500000003</c:v>
                </c:pt>
                <c:pt idx="35648">
                  <c:v>6.7193137500000004</c:v>
                </c:pt>
                <c:pt idx="35649">
                  <c:v>6.7198387500000001</c:v>
                </c:pt>
                <c:pt idx="35650">
                  <c:v>6.7203018750016001</c:v>
                </c:pt>
                <c:pt idx="35651">
                  <c:v>6.7207287500000001</c:v>
                </c:pt>
                <c:pt idx="35652">
                  <c:v>6.7212362499999996</c:v>
                </c:pt>
                <c:pt idx="35653">
                  <c:v>6.7216281250016001</c:v>
                </c:pt>
                <c:pt idx="35654">
                  <c:v>6.7220668750015999</c:v>
                </c:pt>
                <c:pt idx="35655">
                  <c:v>6.7224243750015997</c:v>
                </c:pt>
                <c:pt idx="35656">
                  <c:v>6.7228824999999999</c:v>
                </c:pt>
                <c:pt idx="35657">
                  <c:v>6.7232131250015996</c:v>
                </c:pt>
                <c:pt idx="35658">
                  <c:v>6.7235424999999998</c:v>
                </c:pt>
                <c:pt idx="35659">
                  <c:v>6.7240175000000004</c:v>
                </c:pt>
                <c:pt idx="35660">
                  <c:v>6.7236712499999998</c:v>
                </c:pt>
                <c:pt idx="35661">
                  <c:v>6.7239149999999999</c:v>
                </c:pt>
                <c:pt idx="35662">
                  <c:v>6.7243149999999998</c:v>
                </c:pt>
                <c:pt idx="35663">
                  <c:v>6.7246412500000003</c:v>
                </c:pt>
                <c:pt idx="35664">
                  <c:v>6.7250093750015996</c:v>
                </c:pt>
                <c:pt idx="35665">
                  <c:v>6.7253418750015994</c:v>
                </c:pt>
                <c:pt idx="35666">
                  <c:v>6.7257593750015996</c:v>
                </c:pt>
                <c:pt idx="35667">
                  <c:v>6.7260900000000001</c:v>
                </c:pt>
                <c:pt idx="35668">
                  <c:v>6.7264512500000002</c:v>
                </c:pt>
                <c:pt idx="35669">
                  <c:v>6.7267943750015995</c:v>
                </c:pt>
                <c:pt idx="35670">
                  <c:v>6.7272106250016002</c:v>
                </c:pt>
                <c:pt idx="35671">
                  <c:v>6.7275543750016</c:v>
                </c:pt>
                <c:pt idx="35672">
                  <c:v>6.7279324999999996</c:v>
                </c:pt>
                <c:pt idx="35673">
                  <c:v>6.7282993750015994</c:v>
                </c:pt>
                <c:pt idx="35674">
                  <c:v>6.7279150000000003</c:v>
                </c:pt>
                <c:pt idx="35675">
                  <c:v>6.7274062499999996</c:v>
                </c:pt>
                <c:pt idx="35676">
                  <c:v>6.7269825000000001</c:v>
                </c:pt>
                <c:pt idx="35677">
                  <c:v>6.7265131250015999</c:v>
                </c:pt>
                <c:pt idx="35678">
                  <c:v>6.7257687500000003</c:v>
                </c:pt>
                <c:pt idx="35679">
                  <c:v>6.7247593750016001</c:v>
                </c:pt>
                <c:pt idx="35680">
                  <c:v>6.7238524999999996</c:v>
                </c:pt>
                <c:pt idx="35681">
                  <c:v>6.7228518750015995</c:v>
                </c:pt>
                <c:pt idx="35682">
                  <c:v>6.7217006250016</c:v>
                </c:pt>
                <c:pt idx="35683">
                  <c:v>6.7206149999999996</c:v>
                </c:pt>
                <c:pt idx="35684">
                  <c:v>6.7194500000000001</c:v>
                </c:pt>
                <c:pt idx="35685">
                  <c:v>6.7181937500000002</c:v>
                </c:pt>
                <c:pt idx="35686">
                  <c:v>6.7169937500000003</c:v>
                </c:pt>
                <c:pt idx="35687">
                  <c:v>6.7158268750015999</c:v>
                </c:pt>
                <c:pt idx="35688">
                  <c:v>6.7147868750016002</c:v>
                </c:pt>
                <c:pt idx="35689">
                  <c:v>6.7139618750015995</c:v>
                </c:pt>
                <c:pt idx="35690">
                  <c:v>6.71320125</c:v>
                </c:pt>
                <c:pt idx="35691">
                  <c:v>6.7124712500000001</c:v>
                </c:pt>
                <c:pt idx="35692">
                  <c:v>6.7119324999999996</c:v>
                </c:pt>
                <c:pt idx="35693">
                  <c:v>6.7114668750015998</c:v>
                </c:pt>
                <c:pt idx="35694">
                  <c:v>6.7109668750016001</c:v>
                </c:pt>
                <c:pt idx="35695">
                  <c:v>6.7106468750015997</c:v>
                </c:pt>
                <c:pt idx="35696">
                  <c:v>6.7101381250015999</c:v>
                </c:pt>
                <c:pt idx="35697">
                  <c:v>6.7097687500000003</c:v>
                </c:pt>
                <c:pt idx="35698">
                  <c:v>6.7093962500000002</c:v>
                </c:pt>
                <c:pt idx="35699">
                  <c:v>6.7090525000000003</c:v>
                </c:pt>
                <c:pt idx="35700">
                  <c:v>6.7094418750016001</c:v>
                </c:pt>
                <c:pt idx="35701">
                  <c:v>6.7098762499999998</c:v>
                </c:pt>
                <c:pt idx="35702">
                  <c:v>6.7102218750015998</c:v>
                </c:pt>
                <c:pt idx="35703">
                  <c:v>6.7100031250015997</c:v>
                </c:pt>
                <c:pt idx="35704">
                  <c:v>6.7103618750015999</c:v>
                </c:pt>
                <c:pt idx="35705">
                  <c:v>6.7107112500000001</c:v>
                </c:pt>
                <c:pt idx="35706">
                  <c:v>6.7110793750015993</c:v>
                </c:pt>
                <c:pt idx="35707">
                  <c:v>6.7115931250015999</c:v>
                </c:pt>
                <c:pt idx="35708">
                  <c:v>6.7120687500000003</c:v>
                </c:pt>
                <c:pt idx="35709">
                  <c:v>6.7125349999999999</c:v>
                </c:pt>
                <c:pt idx="35710">
                  <c:v>6.7128775000000003</c:v>
                </c:pt>
                <c:pt idx="35711">
                  <c:v>6.7132231250015995</c:v>
                </c:pt>
                <c:pt idx="35712">
                  <c:v>6.7136543750015996</c:v>
                </c:pt>
                <c:pt idx="35713">
                  <c:v>6.7141043750015994</c:v>
                </c:pt>
                <c:pt idx="35714">
                  <c:v>6.7145650000000003</c:v>
                </c:pt>
                <c:pt idx="35715">
                  <c:v>6.7149824999999996</c:v>
                </c:pt>
                <c:pt idx="35716">
                  <c:v>6.7153643750015997</c:v>
                </c:pt>
                <c:pt idx="35717">
                  <c:v>6.7157687499999996</c:v>
                </c:pt>
                <c:pt idx="35718">
                  <c:v>6.71624</c:v>
                </c:pt>
                <c:pt idx="35719">
                  <c:v>6.7166812499999997</c:v>
                </c:pt>
                <c:pt idx="35720">
                  <c:v>6.7172243750015994</c:v>
                </c:pt>
                <c:pt idx="35721">
                  <c:v>6.7175531250015998</c:v>
                </c:pt>
                <c:pt idx="35722">
                  <c:v>6.7180249999999999</c:v>
                </c:pt>
                <c:pt idx="35723">
                  <c:v>6.7185899999999998</c:v>
                </c:pt>
                <c:pt idx="35724">
                  <c:v>6.7189768750015997</c:v>
                </c:pt>
                <c:pt idx="35725">
                  <c:v>6.7194075</c:v>
                </c:pt>
                <c:pt idx="35726">
                  <c:v>6.7198262499999997</c:v>
                </c:pt>
                <c:pt idx="35727">
                  <c:v>6.7202337500000002</c:v>
                </c:pt>
                <c:pt idx="35728">
                  <c:v>6.7198518750015994</c:v>
                </c:pt>
                <c:pt idx="35729">
                  <c:v>6.7194968750015995</c:v>
                </c:pt>
                <c:pt idx="35730">
                  <c:v>6.71915</c:v>
                </c:pt>
                <c:pt idx="35731">
                  <c:v>6.7187406250016002</c:v>
                </c:pt>
                <c:pt idx="35732">
                  <c:v>6.7191000000000001</c:v>
                </c:pt>
                <c:pt idx="35733">
                  <c:v>6.7189706250015995</c:v>
                </c:pt>
                <c:pt idx="35734">
                  <c:v>6.7185956250015995</c:v>
                </c:pt>
                <c:pt idx="35735">
                  <c:v>6.7179268750015995</c:v>
                </c:pt>
                <c:pt idx="35736">
                  <c:v>6.7175837500000002</c:v>
                </c:pt>
                <c:pt idx="35737">
                  <c:v>6.7172181250016001</c:v>
                </c:pt>
                <c:pt idx="35738">
                  <c:v>6.7168299999999999</c:v>
                </c:pt>
                <c:pt idx="35739">
                  <c:v>6.7164156250015994</c:v>
                </c:pt>
                <c:pt idx="35740">
                  <c:v>6.7159681250015995</c:v>
                </c:pt>
                <c:pt idx="35741">
                  <c:v>6.7154468750016001</c:v>
                </c:pt>
                <c:pt idx="35742">
                  <c:v>6.7150693750016002</c:v>
                </c:pt>
                <c:pt idx="35743">
                  <c:v>6.7144431250015995</c:v>
                </c:pt>
                <c:pt idx="35744">
                  <c:v>6.7140093750015994</c:v>
                </c:pt>
                <c:pt idx="35745">
                  <c:v>6.7136800000000001</c:v>
                </c:pt>
                <c:pt idx="35746">
                  <c:v>6.7132412500000003</c:v>
                </c:pt>
                <c:pt idx="35747">
                  <c:v>6.7136006250015994</c:v>
                </c:pt>
                <c:pt idx="35748">
                  <c:v>6.7139699999999998</c:v>
                </c:pt>
                <c:pt idx="35749">
                  <c:v>6.7144731250016001</c:v>
                </c:pt>
                <c:pt idx="35750">
                  <c:v>6.7148293750015995</c:v>
                </c:pt>
                <c:pt idx="35751">
                  <c:v>6.7152881250015994</c:v>
                </c:pt>
                <c:pt idx="35752">
                  <c:v>6.7157774999999997</c:v>
                </c:pt>
                <c:pt idx="35753">
                  <c:v>6.7161875000000002</c:v>
                </c:pt>
                <c:pt idx="35754">
                  <c:v>6.7167562500000004</c:v>
                </c:pt>
                <c:pt idx="35755">
                  <c:v>6.7172906250016</c:v>
                </c:pt>
                <c:pt idx="35756">
                  <c:v>6.7177362499999997</c:v>
                </c:pt>
                <c:pt idx="35757">
                  <c:v>6.7182293750015996</c:v>
                </c:pt>
                <c:pt idx="35758">
                  <c:v>6.7187762500000003</c:v>
                </c:pt>
                <c:pt idx="35759">
                  <c:v>6.7192193750015994</c:v>
                </c:pt>
                <c:pt idx="35760">
                  <c:v>6.7197206250015995</c:v>
                </c:pt>
                <c:pt idx="35761">
                  <c:v>6.7201881250015996</c:v>
                </c:pt>
                <c:pt idx="35762">
                  <c:v>6.7205874999999997</c:v>
                </c:pt>
                <c:pt idx="35763">
                  <c:v>6.7210912499999997</c:v>
                </c:pt>
                <c:pt idx="35764">
                  <c:v>6.7216050000000003</c:v>
                </c:pt>
                <c:pt idx="35765">
                  <c:v>6.7219456250015996</c:v>
                </c:pt>
                <c:pt idx="35766">
                  <c:v>6.7223556250016001</c:v>
                </c:pt>
                <c:pt idx="35767">
                  <c:v>6.7227068750015997</c:v>
                </c:pt>
                <c:pt idx="35768">
                  <c:v>6.7230318750015998</c:v>
                </c:pt>
                <c:pt idx="35769">
                  <c:v>6.7234293750015999</c:v>
                </c:pt>
                <c:pt idx="35770">
                  <c:v>6.7238262500000001</c:v>
                </c:pt>
                <c:pt idx="35771">
                  <c:v>6.7241562500000001</c:v>
                </c:pt>
                <c:pt idx="35772">
                  <c:v>6.7245125000000003</c:v>
                </c:pt>
                <c:pt idx="35773">
                  <c:v>6.7249137499999998</c:v>
                </c:pt>
                <c:pt idx="35774">
                  <c:v>6.7250031250015994</c:v>
                </c:pt>
                <c:pt idx="35775">
                  <c:v>6.7245693750015993</c:v>
                </c:pt>
                <c:pt idx="35776">
                  <c:v>6.7241743750016001</c:v>
                </c:pt>
                <c:pt idx="35777">
                  <c:v>6.7236987499999996</c:v>
                </c:pt>
                <c:pt idx="35778">
                  <c:v>6.7232556250015998</c:v>
                </c:pt>
                <c:pt idx="35779">
                  <c:v>6.7228881250015995</c:v>
                </c:pt>
                <c:pt idx="35780">
                  <c:v>6.7224575</c:v>
                </c:pt>
                <c:pt idx="35781">
                  <c:v>6.721895</c:v>
                </c:pt>
                <c:pt idx="35782">
                  <c:v>6.7213018750015996</c:v>
                </c:pt>
                <c:pt idx="35783">
                  <c:v>6.7206668750015996</c:v>
                </c:pt>
                <c:pt idx="35784">
                  <c:v>6.7200337499999998</c:v>
                </c:pt>
                <c:pt idx="35785">
                  <c:v>6.7190787500000004</c:v>
                </c:pt>
                <c:pt idx="35786">
                  <c:v>6.7179393750015999</c:v>
                </c:pt>
                <c:pt idx="35787">
                  <c:v>6.7166743750015998</c:v>
                </c:pt>
                <c:pt idx="35788">
                  <c:v>6.7151137500000004</c:v>
                </c:pt>
                <c:pt idx="35789">
                  <c:v>6.7134049999999998</c:v>
                </c:pt>
                <c:pt idx="35790">
                  <c:v>6.7118450000000003</c:v>
                </c:pt>
                <c:pt idx="35791">
                  <c:v>6.7103087500000003</c:v>
                </c:pt>
                <c:pt idx="35792">
                  <c:v>6.7088087500000002</c:v>
                </c:pt>
                <c:pt idx="35793">
                  <c:v>6.70756</c:v>
                </c:pt>
                <c:pt idx="35794">
                  <c:v>6.7063268750015999</c:v>
                </c:pt>
                <c:pt idx="35795">
                  <c:v>6.7053712499999998</c:v>
                </c:pt>
                <c:pt idx="35796">
                  <c:v>6.70461375</c:v>
                </c:pt>
                <c:pt idx="35797">
                  <c:v>6.7040262500000001</c:v>
                </c:pt>
                <c:pt idx="35798">
                  <c:v>6.7036743750015999</c:v>
                </c:pt>
                <c:pt idx="35799">
                  <c:v>6.7032793750015998</c:v>
                </c:pt>
                <c:pt idx="35800">
                  <c:v>6.7028893750015994</c:v>
                </c:pt>
                <c:pt idx="35801">
                  <c:v>6.7025318750015996</c:v>
                </c:pt>
                <c:pt idx="35802">
                  <c:v>6.7028256250015996</c:v>
                </c:pt>
                <c:pt idx="35803">
                  <c:v>6.7032356250016001</c:v>
                </c:pt>
                <c:pt idx="35804">
                  <c:v>6.7036868750015994</c:v>
                </c:pt>
                <c:pt idx="35805">
                  <c:v>6.7041075000000001</c:v>
                </c:pt>
                <c:pt idx="35806">
                  <c:v>6.7045643750016</c:v>
                </c:pt>
                <c:pt idx="35807">
                  <c:v>6.7050506250015998</c:v>
                </c:pt>
                <c:pt idx="35808">
                  <c:v>6.7054118750015999</c:v>
                </c:pt>
                <c:pt idx="35809">
                  <c:v>6.7057581250015996</c:v>
                </c:pt>
                <c:pt idx="35810">
                  <c:v>6.7060793750015995</c:v>
                </c:pt>
                <c:pt idx="35811">
                  <c:v>6.7065506250015998</c:v>
                </c:pt>
                <c:pt idx="35812">
                  <c:v>6.7068824999999999</c:v>
                </c:pt>
                <c:pt idx="35813">
                  <c:v>6.7072143750016</c:v>
                </c:pt>
                <c:pt idx="35814">
                  <c:v>6.7075406250015996</c:v>
                </c:pt>
                <c:pt idx="35815">
                  <c:v>6.7079837500000004</c:v>
                </c:pt>
                <c:pt idx="35816">
                  <c:v>6.7083443750015999</c:v>
                </c:pt>
                <c:pt idx="35817">
                  <c:v>6.7088493750015994</c:v>
                </c:pt>
                <c:pt idx="35818">
                  <c:v>6.7092331250015995</c:v>
                </c:pt>
                <c:pt idx="35819">
                  <c:v>6.7096650000000002</c:v>
                </c:pt>
                <c:pt idx="35820">
                  <c:v>6.7100968750016001</c:v>
                </c:pt>
                <c:pt idx="35821">
                  <c:v>6.7105975000000004</c:v>
                </c:pt>
                <c:pt idx="35822">
                  <c:v>6.7111393750015997</c:v>
                </c:pt>
                <c:pt idx="35823">
                  <c:v>6.7114900000000004</c:v>
                </c:pt>
                <c:pt idx="35824">
                  <c:v>6.7120156250015999</c:v>
                </c:pt>
                <c:pt idx="35825">
                  <c:v>6.7125599999999999</c:v>
                </c:pt>
                <c:pt idx="35826">
                  <c:v>6.7129893750015999</c:v>
                </c:pt>
                <c:pt idx="35827">
                  <c:v>6.7134293750016001</c:v>
                </c:pt>
                <c:pt idx="35828">
                  <c:v>6.7138549999999997</c:v>
                </c:pt>
                <c:pt idx="35829">
                  <c:v>6.7143300000000004</c:v>
                </c:pt>
                <c:pt idx="35830">
                  <c:v>6.7149049999999999</c:v>
                </c:pt>
                <c:pt idx="35831">
                  <c:v>6.7152725000000002</c:v>
                </c:pt>
                <c:pt idx="35832">
                  <c:v>6.7156418750015998</c:v>
                </c:pt>
                <c:pt idx="35833">
                  <c:v>6.7161499999999998</c:v>
                </c:pt>
                <c:pt idx="35834">
                  <c:v>6.7165437499999996</c:v>
                </c:pt>
                <c:pt idx="35835">
                  <c:v>6.7168943750015995</c:v>
                </c:pt>
                <c:pt idx="35836">
                  <c:v>6.7173206250015998</c:v>
                </c:pt>
                <c:pt idx="35837">
                  <c:v>6.7177356250016</c:v>
                </c:pt>
                <c:pt idx="35838">
                  <c:v>6.71808125</c:v>
                </c:pt>
                <c:pt idx="35839">
                  <c:v>6.7184150000000002</c:v>
                </c:pt>
                <c:pt idx="35840">
                  <c:v>6.7181699999999998</c:v>
                </c:pt>
                <c:pt idx="35841">
                  <c:v>6.7177106250016001</c:v>
                </c:pt>
                <c:pt idx="35842">
                  <c:v>6.7172106250015995</c:v>
                </c:pt>
                <c:pt idx="35843">
                  <c:v>6.7168581250015995</c:v>
                </c:pt>
                <c:pt idx="35844">
                  <c:v>6.7163331250015998</c:v>
                </c:pt>
                <c:pt idx="35845">
                  <c:v>6.7159487499999999</c:v>
                </c:pt>
                <c:pt idx="35846">
                  <c:v>6.7155918750015999</c:v>
                </c:pt>
                <c:pt idx="35847">
                  <c:v>6.7150643750015995</c:v>
                </c:pt>
                <c:pt idx="35848">
                  <c:v>6.7144981250016</c:v>
                </c:pt>
                <c:pt idx="35849">
                  <c:v>6.7141687499999998</c:v>
                </c:pt>
                <c:pt idx="35850">
                  <c:v>6.7138243750016002</c:v>
                </c:pt>
                <c:pt idx="35851">
                  <c:v>6.7134450000000001</c:v>
                </c:pt>
                <c:pt idx="35852">
                  <c:v>6.7138212499999996</c:v>
                </c:pt>
                <c:pt idx="35853">
                  <c:v>6.7141650000000004</c:v>
                </c:pt>
                <c:pt idx="35854">
                  <c:v>6.7145193750015997</c:v>
                </c:pt>
                <c:pt idx="35855">
                  <c:v>6.7148712499999998</c:v>
                </c:pt>
                <c:pt idx="35856">
                  <c:v>6.7152174999999996</c:v>
                </c:pt>
                <c:pt idx="35857">
                  <c:v>6.7156043750015995</c:v>
                </c:pt>
                <c:pt idx="35858">
                  <c:v>6.7160925000000002</c:v>
                </c:pt>
                <c:pt idx="35859">
                  <c:v>6.7165356250016002</c:v>
                </c:pt>
                <c:pt idx="35860">
                  <c:v>6.7168581250015995</c:v>
                </c:pt>
                <c:pt idx="35861">
                  <c:v>6.7172193750015996</c:v>
                </c:pt>
                <c:pt idx="35862">
                  <c:v>6.7167181250015995</c:v>
                </c:pt>
                <c:pt idx="35863">
                  <c:v>6.7162231250015996</c:v>
                </c:pt>
                <c:pt idx="35864">
                  <c:v>6.7158256250015995</c:v>
                </c:pt>
                <c:pt idx="35865">
                  <c:v>6.7154756250015994</c:v>
                </c:pt>
                <c:pt idx="35866">
                  <c:v>6.7151168750016001</c:v>
                </c:pt>
                <c:pt idx="35867">
                  <c:v>6.7154575000000003</c:v>
                </c:pt>
                <c:pt idx="35868">
                  <c:v>6.7158093750015997</c:v>
                </c:pt>
                <c:pt idx="35869">
                  <c:v>6.7162068750015997</c:v>
                </c:pt>
                <c:pt idx="35870">
                  <c:v>6.7166656250015997</c:v>
                </c:pt>
                <c:pt idx="35871">
                  <c:v>6.7170512499999999</c:v>
                </c:pt>
                <c:pt idx="35872">
                  <c:v>6.7174787499999997</c:v>
                </c:pt>
                <c:pt idx="35873">
                  <c:v>6.7179181250015993</c:v>
                </c:pt>
                <c:pt idx="35874">
                  <c:v>6.7183381250015994</c:v>
                </c:pt>
                <c:pt idx="35875">
                  <c:v>6.7188281250015995</c:v>
                </c:pt>
                <c:pt idx="35876">
                  <c:v>6.7191762500000003</c:v>
                </c:pt>
                <c:pt idx="35877">
                  <c:v>6.7183299999999999</c:v>
                </c:pt>
                <c:pt idx="35878">
                  <c:v>6.7176943750015994</c:v>
                </c:pt>
                <c:pt idx="35879">
                  <c:v>6.7170568750015995</c:v>
                </c:pt>
                <c:pt idx="35880">
                  <c:v>6.7162331250016001</c:v>
                </c:pt>
                <c:pt idx="35881">
                  <c:v>6.7153881250016001</c:v>
                </c:pt>
                <c:pt idx="35882">
                  <c:v>6.7145625000000004</c:v>
                </c:pt>
                <c:pt idx="35883">
                  <c:v>6.7135787499999999</c:v>
                </c:pt>
                <c:pt idx="35884">
                  <c:v>6.7126637499999999</c:v>
                </c:pt>
                <c:pt idx="35885">
                  <c:v>6.7119243750016002</c:v>
                </c:pt>
                <c:pt idx="35886">
                  <c:v>6.7112581250016001</c:v>
                </c:pt>
                <c:pt idx="35887">
                  <c:v>6.71076125</c:v>
                </c:pt>
                <c:pt idx="35888">
                  <c:v>6.7103318750016001</c:v>
                </c:pt>
                <c:pt idx="35889">
                  <c:v>6.7098674999999997</c:v>
                </c:pt>
                <c:pt idx="35890">
                  <c:v>6.7095268750015995</c:v>
                </c:pt>
                <c:pt idx="35891">
                  <c:v>6.7092000000000001</c:v>
                </c:pt>
                <c:pt idx="35892">
                  <c:v>6.70876625</c:v>
                </c:pt>
                <c:pt idx="35893">
                  <c:v>6.7083300000000001</c:v>
                </c:pt>
                <c:pt idx="35894">
                  <c:v>6.7079268750015997</c:v>
                </c:pt>
                <c:pt idx="35895">
                  <c:v>6.7074143750015995</c:v>
                </c:pt>
                <c:pt idx="35896">
                  <c:v>6.7069974999999999</c:v>
                </c:pt>
                <c:pt idx="35897">
                  <c:v>6.7065331250015996</c:v>
                </c:pt>
                <c:pt idx="35898">
                  <c:v>6.7060343750015994</c:v>
                </c:pt>
                <c:pt idx="35899">
                  <c:v>6.7056575</c:v>
                </c:pt>
                <c:pt idx="35900">
                  <c:v>6.7049500000000002</c:v>
                </c:pt>
                <c:pt idx="35901">
                  <c:v>6.7044800000000002</c:v>
                </c:pt>
                <c:pt idx="35902">
                  <c:v>6.7041156250015996</c:v>
                </c:pt>
                <c:pt idx="35903">
                  <c:v>6.7037199999999997</c:v>
                </c:pt>
                <c:pt idx="35904">
                  <c:v>6.7040968750015999</c:v>
                </c:pt>
                <c:pt idx="35905">
                  <c:v>6.7044762499999999</c:v>
                </c:pt>
                <c:pt idx="35906">
                  <c:v>6.7048887500000003</c:v>
                </c:pt>
                <c:pt idx="35907">
                  <c:v>6.7053681250016002</c:v>
                </c:pt>
                <c:pt idx="35908">
                  <c:v>6.7057712499999997</c:v>
                </c:pt>
                <c:pt idx="35909">
                  <c:v>6.7062268750016001</c:v>
                </c:pt>
                <c:pt idx="35910">
                  <c:v>6.7066487500000003</c:v>
                </c:pt>
                <c:pt idx="35911">
                  <c:v>6.7070868750015995</c:v>
                </c:pt>
                <c:pt idx="35912">
                  <c:v>6.7074706250015996</c:v>
                </c:pt>
                <c:pt idx="35913">
                  <c:v>6.7078912500000003</c:v>
                </c:pt>
                <c:pt idx="35914">
                  <c:v>6.7084856250015994</c:v>
                </c:pt>
                <c:pt idx="35915">
                  <c:v>6.7088606250015994</c:v>
                </c:pt>
                <c:pt idx="35916">
                  <c:v>6.7092268750016002</c:v>
                </c:pt>
                <c:pt idx="35917">
                  <c:v>6.7096087500000001</c:v>
                </c:pt>
                <c:pt idx="35918">
                  <c:v>6.7100693750015994</c:v>
                </c:pt>
                <c:pt idx="35919">
                  <c:v>6.7104925</c:v>
                </c:pt>
                <c:pt idx="35920">
                  <c:v>6.7110075</c:v>
                </c:pt>
                <c:pt idx="35921">
                  <c:v>6.7114487499999997</c:v>
                </c:pt>
                <c:pt idx="35922">
                  <c:v>6.7118399999999996</c:v>
                </c:pt>
                <c:pt idx="35923">
                  <c:v>6.7111718750015994</c:v>
                </c:pt>
                <c:pt idx="35924">
                  <c:v>6.7108406250015999</c:v>
                </c:pt>
                <c:pt idx="35925">
                  <c:v>6.7104868750015996</c:v>
                </c:pt>
                <c:pt idx="35926">
                  <c:v>6.710045</c:v>
                </c:pt>
                <c:pt idx="35927">
                  <c:v>6.7096999999999998</c:v>
                </c:pt>
                <c:pt idx="35928">
                  <c:v>6.7093343750015997</c:v>
                </c:pt>
                <c:pt idx="35929">
                  <c:v>6.7089074999999996</c:v>
                </c:pt>
                <c:pt idx="35930">
                  <c:v>6.7085718750016001</c:v>
                </c:pt>
                <c:pt idx="35931">
                  <c:v>6.7082137499999996</c:v>
                </c:pt>
                <c:pt idx="35932">
                  <c:v>6.7078724999999997</c:v>
                </c:pt>
                <c:pt idx="35933">
                  <c:v>6.7075162500000003</c:v>
                </c:pt>
                <c:pt idx="35934">
                  <c:v>6.7071356250015999</c:v>
                </c:pt>
                <c:pt idx="35935">
                  <c:v>6.7067949999999996</c:v>
                </c:pt>
                <c:pt idx="35936">
                  <c:v>6.7064562499999996</c:v>
                </c:pt>
                <c:pt idx="35937">
                  <c:v>6.7067856250015998</c:v>
                </c:pt>
                <c:pt idx="35938">
                  <c:v>6.7071731250015993</c:v>
                </c:pt>
                <c:pt idx="35939">
                  <c:v>6.7075718750015998</c:v>
                </c:pt>
                <c:pt idx="35940">
                  <c:v>6.7080262499999996</c:v>
                </c:pt>
                <c:pt idx="35941">
                  <c:v>6.7083512499999998</c:v>
                </c:pt>
                <c:pt idx="35942">
                  <c:v>6.7087481250016001</c:v>
                </c:pt>
                <c:pt idx="35943">
                  <c:v>6.7092543750016</c:v>
                </c:pt>
                <c:pt idx="35944">
                  <c:v>6.7095868750015999</c:v>
                </c:pt>
                <c:pt idx="35945">
                  <c:v>6.7099475000000002</c:v>
                </c:pt>
                <c:pt idx="35946">
                  <c:v>6.7102856250015996</c:v>
                </c:pt>
                <c:pt idx="35947">
                  <c:v>6.7107443750015996</c:v>
                </c:pt>
                <c:pt idx="35948">
                  <c:v>6.7112412499999996</c:v>
                </c:pt>
                <c:pt idx="35949">
                  <c:v>6.7115875000000003</c:v>
                </c:pt>
                <c:pt idx="35950">
                  <c:v>6.7120499999999996</c:v>
                </c:pt>
                <c:pt idx="35951">
                  <c:v>6.7124743750015998</c:v>
                </c:pt>
                <c:pt idx="35952">
                  <c:v>6.7129737499999997</c:v>
                </c:pt>
                <c:pt idx="35953">
                  <c:v>6.7133368750016</c:v>
                </c:pt>
                <c:pt idx="35954">
                  <c:v>6.7137518750015994</c:v>
                </c:pt>
                <c:pt idx="35955">
                  <c:v>6.7143418750016002</c:v>
                </c:pt>
                <c:pt idx="35956">
                  <c:v>6.7147331250016</c:v>
                </c:pt>
                <c:pt idx="35957">
                  <c:v>6.7151987499999999</c:v>
                </c:pt>
                <c:pt idx="35958">
                  <c:v>6.7155550000000002</c:v>
                </c:pt>
                <c:pt idx="35959">
                  <c:v>6.7159568750015994</c:v>
                </c:pt>
                <c:pt idx="35960">
                  <c:v>6.7163700000000004</c:v>
                </c:pt>
                <c:pt idx="35961">
                  <c:v>6.7166943750015999</c:v>
                </c:pt>
                <c:pt idx="35962">
                  <c:v>6.7170287499999999</c:v>
                </c:pt>
                <c:pt idx="35963">
                  <c:v>6.7173875000000001</c:v>
                </c:pt>
                <c:pt idx="35964">
                  <c:v>6.7170449999999997</c:v>
                </c:pt>
                <c:pt idx="35965">
                  <c:v>6.7167137500000003</c:v>
                </c:pt>
                <c:pt idx="35966">
                  <c:v>6.7163881250015995</c:v>
                </c:pt>
                <c:pt idx="35967">
                  <c:v>6.7159212500000001</c:v>
                </c:pt>
                <c:pt idx="35968">
                  <c:v>6.7155018750015998</c:v>
                </c:pt>
                <c:pt idx="35969">
                  <c:v>6.7151743750015997</c:v>
                </c:pt>
                <c:pt idx="35970">
                  <c:v>6.7147868750016002</c:v>
                </c:pt>
                <c:pt idx="35971">
                  <c:v>6.7142162499999998</c:v>
                </c:pt>
                <c:pt idx="35972">
                  <c:v>6.7137318750016002</c:v>
                </c:pt>
                <c:pt idx="35973">
                  <c:v>6.7132849999999999</c:v>
                </c:pt>
                <c:pt idx="35974">
                  <c:v>6.7129581250015997</c:v>
                </c:pt>
                <c:pt idx="35975">
                  <c:v>6.7125025000000003</c:v>
                </c:pt>
                <c:pt idx="35976">
                  <c:v>6.7119231250015998</c:v>
                </c:pt>
                <c:pt idx="35977">
                  <c:v>6.7113725000000004</c:v>
                </c:pt>
                <c:pt idx="35978">
                  <c:v>6.7107343750016</c:v>
                </c:pt>
                <c:pt idx="35979">
                  <c:v>6.7100406250016</c:v>
                </c:pt>
                <c:pt idx="35980">
                  <c:v>6.7095406250015994</c:v>
                </c:pt>
                <c:pt idx="35981">
                  <c:v>6.7088368750015999</c:v>
                </c:pt>
                <c:pt idx="35982">
                  <c:v>6.7081731250015997</c:v>
                </c:pt>
                <c:pt idx="35983">
                  <c:v>6.70771125</c:v>
                </c:pt>
                <c:pt idx="35984">
                  <c:v>6.7071206250015996</c:v>
                </c:pt>
                <c:pt idx="35985">
                  <c:v>6.7065900000000003</c:v>
                </c:pt>
                <c:pt idx="35986">
                  <c:v>6.7059412500000004</c:v>
                </c:pt>
                <c:pt idx="35987">
                  <c:v>6.7056131250015998</c:v>
                </c:pt>
                <c:pt idx="35988">
                  <c:v>6.7052874999999998</c:v>
                </c:pt>
                <c:pt idx="35989">
                  <c:v>6.7052149999999999</c:v>
                </c:pt>
                <c:pt idx="35990">
                  <c:v>6.7048387500000004</c:v>
                </c:pt>
                <c:pt idx="35991">
                  <c:v>6.7043512500000002</c:v>
                </c:pt>
                <c:pt idx="35992">
                  <c:v>6.7039081250015995</c:v>
                </c:pt>
                <c:pt idx="35993">
                  <c:v>6.7035506250015997</c:v>
                </c:pt>
                <c:pt idx="35994">
                  <c:v>6.7032206250015998</c:v>
                </c:pt>
                <c:pt idx="35995">
                  <c:v>6.7028699999999999</c:v>
                </c:pt>
                <c:pt idx="35996">
                  <c:v>6.7033899999999997</c:v>
                </c:pt>
                <c:pt idx="35997">
                  <c:v>6.7037612500000003</c:v>
                </c:pt>
                <c:pt idx="35998">
                  <c:v>6.7042831250015995</c:v>
                </c:pt>
                <c:pt idx="35999">
                  <c:v>6.7038562500000003</c:v>
                </c:pt>
                <c:pt idx="36000">
                  <c:v>6.7042562500000003</c:v>
                </c:pt>
                <c:pt idx="36001">
                  <c:v>6.7046231250016</c:v>
                </c:pt>
                <c:pt idx="36002">
                  <c:v>6.7049756250015999</c:v>
                </c:pt>
                <c:pt idx="36003">
                  <c:v>6.7054799999999997</c:v>
                </c:pt>
                <c:pt idx="36004">
                  <c:v>6.70601</c:v>
                </c:pt>
                <c:pt idx="36005">
                  <c:v>6.7065137500000001</c:v>
                </c:pt>
                <c:pt idx="36006">
                  <c:v>6.7068943750015997</c:v>
                </c:pt>
                <c:pt idx="36007">
                  <c:v>6.7073437499999997</c:v>
                </c:pt>
                <c:pt idx="36008">
                  <c:v>6.7077675000000001</c:v>
                </c:pt>
                <c:pt idx="36009">
                  <c:v>6.7081587499999999</c:v>
                </c:pt>
                <c:pt idx="36010">
                  <c:v>6.7086756250016002</c:v>
                </c:pt>
                <c:pt idx="36011">
                  <c:v>6.7091624999999997</c:v>
                </c:pt>
                <c:pt idx="36012">
                  <c:v>6.70956375</c:v>
                </c:pt>
                <c:pt idx="36013">
                  <c:v>6.7100593750015998</c:v>
                </c:pt>
                <c:pt idx="36014">
                  <c:v>6.7106337500000004</c:v>
                </c:pt>
                <c:pt idx="36015">
                  <c:v>6.7110318750015994</c:v>
                </c:pt>
                <c:pt idx="36016">
                  <c:v>6.7114525</c:v>
                </c:pt>
                <c:pt idx="36017">
                  <c:v>6.71195875</c:v>
                </c:pt>
                <c:pt idx="36018">
                  <c:v>6.7123212499999996</c:v>
                </c:pt>
                <c:pt idx="36019">
                  <c:v>6.7127343750015998</c:v>
                </c:pt>
                <c:pt idx="36020">
                  <c:v>6.7132043750015997</c:v>
                </c:pt>
                <c:pt idx="36021">
                  <c:v>6.7136118750015994</c:v>
                </c:pt>
                <c:pt idx="36022">
                  <c:v>6.7136262499999999</c:v>
                </c:pt>
                <c:pt idx="36023">
                  <c:v>6.7139743750015999</c:v>
                </c:pt>
                <c:pt idx="36024">
                  <c:v>6.7135743750015999</c:v>
                </c:pt>
                <c:pt idx="36025">
                  <c:v>6.7132137500000004</c:v>
                </c:pt>
                <c:pt idx="36026">
                  <c:v>6.7127362499999998</c:v>
                </c:pt>
                <c:pt idx="36027">
                  <c:v>6.7122618750015999</c:v>
                </c:pt>
                <c:pt idx="36028">
                  <c:v>6.7116487500000002</c:v>
                </c:pt>
                <c:pt idx="36029">
                  <c:v>6.7109918750016</c:v>
                </c:pt>
                <c:pt idx="36030">
                  <c:v>6.7103368750015999</c:v>
                </c:pt>
                <c:pt idx="36031">
                  <c:v>6.7095981250015999</c:v>
                </c:pt>
                <c:pt idx="36032">
                  <c:v>6.7088881250016001</c:v>
                </c:pt>
                <c:pt idx="36033">
                  <c:v>6.7082756250015994</c:v>
                </c:pt>
                <c:pt idx="36034">
                  <c:v>6.7076206250016002</c:v>
                </c:pt>
                <c:pt idx="36035">
                  <c:v>6.7068931250016002</c:v>
                </c:pt>
                <c:pt idx="36036">
                  <c:v>6.7062343750015998</c:v>
                </c:pt>
                <c:pt idx="36037">
                  <c:v>6.7055699999999998</c:v>
                </c:pt>
                <c:pt idx="36038">
                  <c:v>6.7049387500000002</c:v>
                </c:pt>
                <c:pt idx="36039">
                  <c:v>6.7044462500000002</c:v>
                </c:pt>
                <c:pt idx="36040">
                  <c:v>6.7038881250015994</c:v>
                </c:pt>
                <c:pt idx="36041">
                  <c:v>6.7033606250015998</c:v>
                </c:pt>
                <c:pt idx="36042">
                  <c:v>6.7029037499999999</c:v>
                </c:pt>
                <c:pt idx="36043">
                  <c:v>6.7024418750015995</c:v>
                </c:pt>
                <c:pt idx="36044">
                  <c:v>6.7020406250016</c:v>
                </c:pt>
                <c:pt idx="36045">
                  <c:v>6.7017075000000004</c:v>
                </c:pt>
                <c:pt idx="36046">
                  <c:v>6.7012568750015999</c:v>
                </c:pt>
                <c:pt idx="36047">
                  <c:v>6.7008206250016</c:v>
                </c:pt>
                <c:pt idx="36048">
                  <c:v>6.7004668750015997</c:v>
                </c:pt>
                <c:pt idx="36049">
                  <c:v>6.6999818750015994</c:v>
                </c:pt>
                <c:pt idx="36050">
                  <c:v>6.6995674999999997</c:v>
                </c:pt>
                <c:pt idx="36051">
                  <c:v>6.6992099999999999</c:v>
                </c:pt>
                <c:pt idx="36052">
                  <c:v>6.6987300000000003</c:v>
                </c:pt>
                <c:pt idx="36053">
                  <c:v>6.6982993750016</c:v>
                </c:pt>
                <c:pt idx="36054">
                  <c:v>6.6979406250015998</c:v>
                </c:pt>
                <c:pt idx="36055">
                  <c:v>6.6975381250016</c:v>
                </c:pt>
                <c:pt idx="36056">
                  <c:v>6.6978737500000003</c:v>
                </c:pt>
                <c:pt idx="36057">
                  <c:v>6.6982206250015999</c:v>
                </c:pt>
                <c:pt idx="36058">
                  <c:v>6.6986618750015996</c:v>
                </c:pt>
                <c:pt idx="36059">
                  <c:v>6.6991018750015998</c:v>
                </c:pt>
                <c:pt idx="36060">
                  <c:v>6.6994668750016002</c:v>
                </c:pt>
                <c:pt idx="36061">
                  <c:v>6.6997912499999996</c:v>
                </c:pt>
                <c:pt idx="36062">
                  <c:v>6.7001850000000003</c:v>
                </c:pt>
                <c:pt idx="36063">
                  <c:v>6.7005256250015996</c:v>
                </c:pt>
                <c:pt idx="36064">
                  <c:v>6.7010018750015998</c:v>
                </c:pt>
                <c:pt idx="36065">
                  <c:v>6.7013325000000004</c:v>
                </c:pt>
                <c:pt idx="36066">
                  <c:v>6.7017424999999999</c:v>
                </c:pt>
                <c:pt idx="36067">
                  <c:v>6.7021556250016001</c:v>
                </c:pt>
                <c:pt idx="36068">
                  <c:v>6.7024862499999998</c:v>
                </c:pt>
                <c:pt idx="36069">
                  <c:v>6.7028618750015996</c:v>
                </c:pt>
                <c:pt idx="36070">
                  <c:v>6.703335</c:v>
                </c:pt>
                <c:pt idx="36071">
                  <c:v>6.7039162499999998</c:v>
                </c:pt>
                <c:pt idx="36072">
                  <c:v>6.7043875000000002</c:v>
                </c:pt>
                <c:pt idx="36073">
                  <c:v>6.7048537499999998</c:v>
                </c:pt>
                <c:pt idx="36074">
                  <c:v>6.7051837499999998</c:v>
                </c:pt>
                <c:pt idx="36075">
                  <c:v>6.7055687500000003</c:v>
                </c:pt>
                <c:pt idx="36076">
                  <c:v>6.7059093750015997</c:v>
                </c:pt>
                <c:pt idx="36077">
                  <c:v>6.7063143750015994</c:v>
                </c:pt>
                <c:pt idx="36078">
                  <c:v>6.7067300000000003</c:v>
                </c:pt>
                <c:pt idx="36079">
                  <c:v>6.7070749999999997</c:v>
                </c:pt>
                <c:pt idx="36080">
                  <c:v>6.7074487500000002</c:v>
                </c:pt>
                <c:pt idx="36081">
                  <c:v>6.7078962500000001</c:v>
                </c:pt>
                <c:pt idx="36082">
                  <c:v>6.7082449999999998</c:v>
                </c:pt>
                <c:pt idx="36083">
                  <c:v>6.7086812499999997</c:v>
                </c:pt>
                <c:pt idx="36084">
                  <c:v>6.7092068750016001</c:v>
                </c:pt>
                <c:pt idx="36085">
                  <c:v>6.7095799999999999</c:v>
                </c:pt>
                <c:pt idx="36086">
                  <c:v>6.7100443750015994</c:v>
                </c:pt>
                <c:pt idx="36087">
                  <c:v>6.7105581250016</c:v>
                </c:pt>
                <c:pt idx="36088">
                  <c:v>6.7110300000000001</c:v>
                </c:pt>
                <c:pt idx="36089">
                  <c:v>6.7113674999999997</c:v>
                </c:pt>
                <c:pt idx="36090">
                  <c:v>6.7117775000000002</c:v>
                </c:pt>
                <c:pt idx="36091">
                  <c:v>6.7122425000000003</c:v>
                </c:pt>
                <c:pt idx="36092">
                  <c:v>6.7117149999999999</c:v>
                </c:pt>
                <c:pt idx="36093">
                  <c:v>6.7113318750015996</c:v>
                </c:pt>
                <c:pt idx="36094">
                  <c:v>6.7107493750015994</c:v>
                </c:pt>
                <c:pt idx="36095">
                  <c:v>6.7100606250016002</c:v>
                </c:pt>
                <c:pt idx="36096">
                  <c:v>6.7091324999999999</c:v>
                </c:pt>
                <c:pt idx="36097">
                  <c:v>6.7080574999999998</c:v>
                </c:pt>
                <c:pt idx="36098">
                  <c:v>6.7069712499999996</c:v>
                </c:pt>
                <c:pt idx="36099">
                  <c:v>6.7057774999999999</c:v>
                </c:pt>
                <c:pt idx="36100">
                  <c:v>6.7046806250015996</c:v>
                </c:pt>
                <c:pt idx="36101">
                  <c:v>6.7037906250015995</c:v>
                </c:pt>
                <c:pt idx="36102">
                  <c:v>6.7028487500000002</c:v>
                </c:pt>
                <c:pt idx="36103">
                  <c:v>6.7019806250015996</c:v>
                </c:pt>
                <c:pt idx="36104">
                  <c:v>6.7012831250015994</c:v>
                </c:pt>
                <c:pt idx="36105">
                  <c:v>6.7006100000000002</c:v>
                </c:pt>
                <c:pt idx="36106">
                  <c:v>6.7001168750015996</c:v>
                </c:pt>
                <c:pt idx="36107">
                  <c:v>6.6997450000000001</c:v>
                </c:pt>
                <c:pt idx="36108">
                  <c:v>6.6994162499999996</c:v>
                </c:pt>
                <c:pt idx="36109">
                  <c:v>6.6989625000000004</c:v>
                </c:pt>
                <c:pt idx="36110">
                  <c:v>6.6985625000000004</c:v>
                </c:pt>
                <c:pt idx="36111">
                  <c:v>6.6982218750015994</c:v>
                </c:pt>
                <c:pt idx="36112">
                  <c:v>6.6978749999999998</c:v>
                </c:pt>
                <c:pt idx="36113">
                  <c:v>6.6974600000000004</c:v>
                </c:pt>
                <c:pt idx="36114">
                  <c:v>6.6969312499999996</c:v>
                </c:pt>
                <c:pt idx="36115">
                  <c:v>6.6965931250016002</c:v>
                </c:pt>
                <c:pt idx="36116">
                  <c:v>6.69602875</c:v>
                </c:pt>
                <c:pt idx="36117">
                  <c:v>6.6957037499999998</c:v>
                </c:pt>
                <c:pt idx="36118">
                  <c:v>6.6952631250015999</c:v>
                </c:pt>
                <c:pt idx="36119">
                  <c:v>6.6955881250016001</c:v>
                </c:pt>
                <c:pt idx="36120">
                  <c:v>6.6959968750016001</c:v>
                </c:pt>
                <c:pt idx="36121">
                  <c:v>6.6965300000000001</c:v>
                </c:pt>
                <c:pt idx="36122">
                  <c:v>6.6970437499999997</c:v>
                </c:pt>
                <c:pt idx="36123">
                  <c:v>6.6975312499999999</c:v>
                </c:pt>
                <c:pt idx="36124">
                  <c:v>6.6980075000000001</c:v>
                </c:pt>
                <c:pt idx="36125">
                  <c:v>6.6984643750016</c:v>
                </c:pt>
                <c:pt idx="36126">
                  <c:v>6.6989468750015995</c:v>
                </c:pt>
                <c:pt idx="36127">
                  <c:v>6.6994906250015998</c:v>
                </c:pt>
                <c:pt idx="36128">
                  <c:v>6.6998331250016001</c:v>
                </c:pt>
                <c:pt idx="36129">
                  <c:v>6.70024</c:v>
                </c:pt>
                <c:pt idx="36130">
                  <c:v>6.7007537499999996</c:v>
                </c:pt>
                <c:pt idx="36131">
                  <c:v>6.7012268750016002</c:v>
                </c:pt>
                <c:pt idx="36132">
                  <c:v>6.7016818750015998</c:v>
                </c:pt>
                <c:pt idx="36133">
                  <c:v>6.7021981250015994</c:v>
                </c:pt>
                <c:pt idx="36134">
                  <c:v>6.7026637500000001</c:v>
                </c:pt>
                <c:pt idx="36135">
                  <c:v>6.7030468750015997</c:v>
                </c:pt>
                <c:pt idx="36136">
                  <c:v>6.7034762499999996</c:v>
                </c:pt>
                <c:pt idx="36137">
                  <c:v>6.7039056250015996</c:v>
                </c:pt>
                <c:pt idx="36138">
                  <c:v>6.7035343750015999</c:v>
                </c:pt>
                <c:pt idx="36139">
                  <c:v>6.7032043750015999</c:v>
                </c:pt>
                <c:pt idx="36140">
                  <c:v>6.7027856250015994</c:v>
                </c:pt>
                <c:pt idx="36141">
                  <c:v>6.7028406250015999</c:v>
                </c:pt>
                <c:pt idx="36142">
                  <c:v>6.7032543750015998</c:v>
                </c:pt>
                <c:pt idx="36143">
                  <c:v>6.7030500000000002</c:v>
                </c:pt>
                <c:pt idx="36144">
                  <c:v>6.7034349999999998</c:v>
                </c:pt>
                <c:pt idx="36145">
                  <c:v>6.7037887500000002</c:v>
                </c:pt>
                <c:pt idx="36146">
                  <c:v>6.7041706250016002</c:v>
                </c:pt>
                <c:pt idx="36147">
                  <c:v>6.7046487499999996</c:v>
                </c:pt>
                <c:pt idx="36148">
                  <c:v>6.7050999999999998</c:v>
                </c:pt>
                <c:pt idx="36149">
                  <c:v>6.7047249999999998</c:v>
                </c:pt>
                <c:pt idx="36150">
                  <c:v>6.7040806250016001</c:v>
                </c:pt>
                <c:pt idx="36151">
                  <c:v>6.7037568750015994</c:v>
                </c:pt>
                <c:pt idx="36152">
                  <c:v>6.7033343750015995</c:v>
                </c:pt>
                <c:pt idx="36153">
                  <c:v>6.70271375</c:v>
                </c:pt>
                <c:pt idx="36154">
                  <c:v>6.7022124999999999</c:v>
                </c:pt>
                <c:pt idx="36155">
                  <c:v>6.7018424999999997</c:v>
                </c:pt>
                <c:pt idx="36156">
                  <c:v>6.7017218750016001</c:v>
                </c:pt>
                <c:pt idx="36157">
                  <c:v>6.7020481250015997</c:v>
                </c:pt>
                <c:pt idx="36158">
                  <c:v>6.7017193750016002</c:v>
                </c:pt>
                <c:pt idx="36159">
                  <c:v>6.7021537499999999</c:v>
                </c:pt>
                <c:pt idx="36160">
                  <c:v>6.7025418750016001</c:v>
                </c:pt>
                <c:pt idx="36161">
                  <c:v>6.7029587499999996</c:v>
                </c:pt>
                <c:pt idx="36162">
                  <c:v>6.7028999999999996</c:v>
                </c:pt>
                <c:pt idx="36163">
                  <c:v>6.7032425</c:v>
                </c:pt>
                <c:pt idx="36164">
                  <c:v>6.7037318750015995</c:v>
                </c:pt>
                <c:pt idx="36165">
                  <c:v>6.7041068750015995</c:v>
                </c:pt>
                <c:pt idx="36166">
                  <c:v>6.70447375</c:v>
                </c:pt>
                <c:pt idx="36167">
                  <c:v>6.7048643750016002</c:v>
                </c:pt>
                <c:pt idx="36168">
                  <c:v>6.7051850000000002</c:v>
                </c:pt>
                <c:pt idx="36169">
                  <c:v>6.7055518750015999</c:v>
                </c:pt>
                <c:pt idx="36170">
                  <c:v>6.7059243750016</c:v>
                </c:pt>
                <c:pt idx="36171">
                  <c:v>6.7064475000000003</c:v>
                </c:pt>
                <c:pt idx="36172">
                  <c:v>6.7068906250015994</c:v>
                </c:pt>
                <c:pt idx="36173">
                  <c:v>6.7073318750016</c:v>
                </c:pt>
                <c:pt idx="36174">
                  <c:v>6.7078281250015994</c:v>
                </c:pt>
                <c:pt idx="36175">
                  <c:v>6.7083424999999997</c:v>
                </c:pt>
                <c:pt idx="36176">
                  <c:v>6.7087756250016</c:v>
                </c:pt>
                <c:pt idx="36177">
                  <c:v>6.7091824999999998</c:v>
                </c:pt>
                <c:pt idx="36178">
                  <c:v>6.7095181250015994</c:v>
                </c:pt>
                <c:pt idx="36179">
                  <c:v>6.7099074999999999</c:v>
                </c:pt>
                <c:pt idx="36180">
                  <c:v>6.7104037500000002</c:v>
                </c:pt>
                <c:pt idx="36181">
                  <c:v>6.7108193750015994</c:v>
                </c:pt>
                <c:pt idx="36182">
                  <c:v>6.7111712499999996</c:v>
                </c:pt>
                <c:pt idx="36183">
                  <c:v>6.7115043750016001</c:v>
                </c:pt>
                <c:pt idx="36184">
                  <c:v>6.7118306250015998</c:v>
                </c:pt>
                <c:pt idx="36185">
                  <c:v>6.7122299999999999</c:v>
                </c:pt>
                <c:pt idx="36186">
                  <c:v>6.7126118750015999</c:v>
                </c:pt>
                <c:pt idx="36187">
                  <c:v>6.7130556250015996</c:v>
                </c:pt>
                <c:pt idx="36188">
                  <c:v>6.7135281250015995</c:v>
                </c:pt>
                <c:pt idx="36189">
                  <c:v>6.7139843750015995</c:v>
                </c:pt>
                <c:pt idx="36190">
                  <c:v>6.7143375000000001</c:v>
                </c:pt>
                <c:pt idx="36191">
                  <c:v>6.7146606250016001</c:v>
                </c:pt>
                <c:pt idx="36192">
                  <c:v>6.7142287500000002</c:v>
                </c:pt>
                <c:pt idx="36193">
                  <c:v>6.7138099999999996</c:v>
                </c:pt>
                <c:pt idx="36194">
                  <c:v>6.7132718750015998</c:v>
                </c:pt>
                <c:pt idx="36195">
                  <c:v>6.7125706250016002</c:v>
                </c:pt>
                <c:pt idx="36196">
                  <c:v>6.7116106250016001</c:v>
                </c:pt>
                <c:pt idx="36197">
                  <c:v>6.7102362500000003</c:v>
                </c:pt>
                <c:pt idx="36198">
                  <c:v>6.7085862499999998</c:v>
                </c:pt>
                <c:pt idx="36199">
                  <c:v>6.70686625</c:v>
                </c:pt>
                <c:pt idx="36200">
                  <c:v>6.7049687499999999</c:v>
                </c:pt>
                <c:pt idx="36201">
                  <c:v>6.7028287500000001</c:v>
                </c:pt>
                <c:pt idx="36202">
                  <c:v>6.70081375</c:v>
                </c:pt>
                <c:pt idx="36203">
                  <c:v>6.6988562500000004</c:v>
                </c:pt>
                <c:pt idx="36204">
                  <c:v>6.6969900000000004</c:v>
                </c:pt>
                <c:pt idx="36205">
                  <c:v>6.6952106250016001</c:v>
                </c:pt>
                <c:pt idx="36206">
                  <c:v>6.6936349999999996</c:v>
                </c:pt>
                <c:pt idx="36207">
                  <c:v>6.6923743750015996</c:v>
                </c:pt>
                <c:pt idx="36208">
                  <c:v>6.6914462500000003</c:v>
                </c:pt>
                <c:pt idx="36209">
                  <c:v>6.6905918750015996</c:v>
                </c:pt>
                <c:pt idx="36210">
                  <c:v>6.6899068750015998</c:v>
                </c:pt>
                <c:pt idx="36211">
                  <c:v>6.6894274999999999</c:v>
                </c:pt>
                <c:pt idx="36212">
                  <c:v>6.68894375</c:v>
                </c:pt>
                <c:pt idx="36213">
                  <c:v>6.6884537499999999</c:v>
                </c:pt>
                <c:pt idx="36214">
                  <c:v>6.6880337499999998</c:v>
                </c:pt>
                <c:pt idx="36215">
                  <c:v>6.6876087499999999</c:v>
                </c:pt>
                <c:pt idx="36216">
                  <c:v>6.6872393750015995</c:v>
                </c:pt>
                <c:pt idx="36217">
                  <c:v>6.6867025</c:v>
                </c:pt>
                <c:pt idx="36218">
                  <c:v>6.6862643750016</c:v>
                </c:pt>
                <c:pt idx="36219">
                  <c:v>6.6858606250015997</c:v>
                </c:pt>
                <c:pt idx="36220">
                  <c:v>6.6855250000000002</c:v>
                </c:pt>
                <c:pt idx="36221">
                  <c:v>6.6858812500000004</c:v>
                </c:pt>
                <c:pt idx="36222">
                  <c:v>6.6863643750015997</c:v>
                </c:pt>
                <c:pt idx="36223">
                  <c:v>6.6867193750015996</c:v>
                </c:pt>
                <c:pt idx="36224">
                  <c:v>6.68718375</c:v>
                </c:pt>
                <c:pt idx="36225">
                  <c:v>6.6875268750016001</c:v>
                </c:pt>
                <c:pt idx="36226">
                  <c:v>6.6879056250015996</c:v>
                </c:pt>
                <c:pt idx="36227">
                  <c:v>6.6883287500000002</c:v>
                </c:pt>
                <c:pt idx="36228">
                  <c:v>6.68873125</c:v>
                </c:pt>
                <c:pt idx="36229">
                  <c:v>6.6890687499999997</c:v>
                </c:pt>
                <c:pt idx="36230">
                  <c:v>6.6894712500000004</c:v>
                </c:pt>
                <c:pt idx="36231">
                  <c:v>6.6898737500000003</c:v>
                </c:pt>
                <c:pt idx="36232">
                  <c:v>6.6902625000000002</c:v>
                </c:pt>
                <c:pt idx="36233">
                  <c:v>6.6906187499999996</c:v>
                </c:pt>
                <c:pt idx="36234">
                  <c:v>6.6910350000000003</c:v>
                </c:pt>
                <c:pt idx="36235">
                  <c:v>6.6914524999999996</c:v>
                </c:pt>
                <c:pt idx="36236">
                  <c:v>6.6919112500000004</c:v>
                </c:pt>
                <c:pt idx="36237">
                  <c:v>6.6922418750016002</c:v>
                </c:pt>
                <c:pt idx="36238">
                  <c:v>6.6926531250016001</c:v>
                </c:pt>
                <c:pt idx="36239">
                  <c:v>6.6929737500000002</c:v>
                </c:pt>
                <c:pt idx="36240">
                  <c:v>6.6933875</c:v>
                </c:pt>
                <c:pt idx="36241">
                  <c:v>6.693835</c:v>
                </c:pt>
                <c:pt idx="36242">
                  <c:v>6.69426875</c:v>
                </c:pt>
                <c:pt idx="36243">
                  <c:v>6.6943618750015998</c:v>
                </c:pt>
                <c:pt idx="36244">
                  <c:v>6.6943043750015994</c:v>
                </c:pt>
                <c:pt idx="36245">
                  <c:v>6.6947374999999996</c:v>
                </c:pt>
                <c:pt idx="36246">
                  <c:v>6.6951425000000002</c:v>
                </c:pt>
                <c:pt idx="36247">
                  <c:v>6.6955887499999998</c:v>
                </c:pt>
                <c:pt idx="36248">
                  <c:v>6.6959156250016001</c:v>
                </c:pt>
                <c:pt idx="36249">
                  <c:v>6.6963062500000001</c:v>
                </c:pt>
                <c:pt idx="36250">
                  <c:v>6.6967362499999998</c:v>
                </c:pt>
                <c:pt idx="36251">
                  <c:v>6.6970862499999999</c:v>
                </c:pt>
                <c:pt idx="36252">
                  <c:v>6.6973512499999996</c:v>
                </c:pt>
                <c:pt idx="36253">
                  <c:v>6.6978400000000002</c:v>
                </c:pt>
                <c:pt idx="36254">
                  <c:v>6.6983499999999996</c:v>
                </c:pt>
                <c:pt idx="36255">
                  <c:v>6.6988143750016</c:v>
                </c:pt>
                <c:pt idx="36256">
                  <c:v>6.6993093750016</c:v>
                </c:pt>
                <c:pt idx="36257">
                  <c:v>6.6989268750016002</c:v>
                </c:pt>
                <c:pt idx="36258">
                  <c:v>6.6984768750015995</c:v>
                </c:pt>
                <c:pt idx="36259">
                  <c:v>6.6981349999999997</c:v>
                </c:pt>
                <c:pt idx="36260">
                  <c:v>6.6976606250015998</c:v>
                </c:pt>
                <c:pt idx="36261">
                  <c:v>6.6973275000000001</c:v>
                </c:pt>
                <c:pt idx="36262">
                  <c:v>6.6969881250015995</c:v>
                </c:pt>
                <c:pt idx="36263">
                  <c:v>6.6973275000000001</c:v>
                </c:pt>
                <c:pt idx="36264">
                  <c:v>6.6976631250015997</c:v>
                </c:pt>
                <c:pt idx="36265">
                  <c:v>6.6980181250015995</c:v>
                </c:pt>
                <c:pt idx="36266">
                  <c:v>6.6984050000000002</c:v>
                </c:pt>
                <c:pt idx="36267">
                  <c:v>6.6988031250016</c:v>
                </c:pt>
                <c:pt idx="36268">
                  <c:v>6.6992606250015996</c:v>
                </c:pt>
                <c:pt idx="36269">
                  <c:v>6.6996406250015994</c:v>
                </c:pt>
                <c:pt idx="36270">
                  <c:v>6.70015625</c:v>
                </c:pt>
                <c:pt idx="36271">
                  <c:v>6.7006243750015999</c:v>
                </c:pt>
                <c:pt idx="36272">
                  <c:v>6.7011481250016001</c:v>
                </c:pt>
                <c:pt idx="36273">
                  <c:v>6.7016056250015996</c:v>
                </c:pt>
                <c:pt idx="36274">
                  <c:v>6.7020568750015999</c:v>
                </c:pt>
                <c:pt idx="36275">
                  <c:v>6.7024256250015997</c:v>
                </c:pt>
                <c:pt idx="36276">
                  <c:v>6.7028806250016002</c:v>
                </c:pt>
                <c:pt idx="36277">
                  <c:v>6.7032381250016</c:v>
                </c:pt>
                <c:pt idx="36278">
                  <c:v>6.7035625000000003</c:v>
                </c:pt>
                <c:pt idx="36279">
                  <c:v>6.7041250000000003</c:v>
                </c:pt>
                <c:pt idx="36280">
                  <c:v>6.7046175000000003</c:v>
                </c:pt>
                <c:pt idx="36281">
                  <c:v>6.7050450000000001</c:v>
                </c:pt>
                <c:pt idx="36282">
                  <c:v>6.7054337500000001</c:v>
                </c:pt>
                <c:pt idx="36283">
                  <c:v>6.7050925000000001</c:v>
                </c:pt>
                <c:pt idx="36284">
                  <c:v>6.7046931250016</c:v>
                </c:pt>
                <c:pt idx="36285">
                  <c:v>6.7041818750016002</c:v>
                </c:pt>
                <c:pt idx="36286">
                  <c:v>6.7037368750016002</c:v>
                </c:pt>
                <c:pt idx="36287">
                  <c:v>6.7033306250016</c:v>
                </c:pt>
                <c:pt idx="36288">
                  <c:v>6.7026781250015999</c:v>
                </c:pt>
                <c:pt idx="36289">
                  <c:v>6.70182375</c:v>
                </c:pt>
                <c:pt idx="36290">
                  <c:v>6.7009531250015995</c:v>
                </c:pt>
                <c:pt idx="36291">
                  <c:v>6.6999081250015999</c:v>
                </c:pt>
                <c:pt idx="36292">
                  <c:v>6.6988262499999998</c:v>
                </c:pt>
                <c:pt idx="36293">
                  <c:v>6.6976231250015994</c:v>
                </c:pt>
                <c:pt idx="36294">
                  <c:v>6.6961731250016001</c:v>
                </c:pt>
                <c:pt idx="36295">
                  <c:v>6.6946006250016001</c:v>
                </c:pt>
                <c:pt idx="36296">
                  <c:v>6.6930737499999999</c:v>
                </c:pt>
                <c:pt idx="36297">
                  <c:v>6.6914581250016001</c:v>
                </c:pt>
                <c:pt idx="36298">
                  <c:v>6.6900124999999999</c:v>
                </c:pt>
                <c:pt idx="36299">
                  <c:v>6.6886262500000004</c:v>
                </c:pt>
                <c:pt idx="36300">
                  <c:v>6.6873050000000003</c:v>
                </c:pt>
                <c:pt idx="36301">
                  <c:v>6.6861474999999997</c:v>
                </c:pt>
                <c:pt idx="36302">
                  <c:v>6.6851356250015996</c:v>
                </c:pt>
                <c:pt idx="36303">
                  <c:v>6.6842506250015994</c:v>
                </c:pt>
                <c:pt idx="36304">
                  <c:v>6.6837206250015999</c:v>
                </c:pt>
                <c:pt idx="36305">
                  <c:v>6.6833687499999996</c:v>
                </c:pt>
                <c:pt idx="36306">
                  <c:v>6.6829762500000003</c:v>
                </c:pt>
                <c:pt idx="36307">
                  <c:v>6.6831812499999996</c:v>
                </c:pt>
                <c:pt idx="36308">
                  <c:v>6.6835012499999999</c:v>
                </c:pt>
                <c:pt idx="36309">
                  <c:v>6.6838531250016002</c:v>
                </c:pt>
                <c:pt idx="36310">
                  <c:v>6.6841868750015996</c:v>
                </c:pt>
                <c:pt idx="36311">
                  <c:v>6.6845693750016002</c:v>
                </c:pt>
                <c:pt idx="36312">
                  <c:v>6.6849137499999998</c:v>
                </c:pt>
                <c:pt idx="36313">
                  <c:v>6.6852675000000001</c:v>
                </c:pt>
                <c:pt idx="36314">
                  <c:v>6.6856331250015995</c:v>
                </c:pt>
                <c:pt idx="36315">
                  <c:v>6.6860968750016001</c:v>
                </c:pt>
                <c:pt idx="36316">
                  <c:v>6.6864443750015994</c:v>
                </c:pt>
                <c:pt idx="36317">
                  <c:v>6.6867956250015999</c:v>
                </c:pt>
                <c:pt idx="36318">
                  <c:v>6.6871393750015997</c:v>
                </c:pt>
                <c:pt idx="36319">
                  <c:v>6.6874675000000003</c:v>
                </c:pt>
                <c:pt idx="36320">
                  <c:v>6.6879143750015997</c:v>
                </c:pt>
                <c:pt idx="36321">
                  <c:v>6.6882718750015995</c:v>
                </c:pt>
                <c:pt idx="36322">
                  <c:v>6.68861375</c:v>
                </c:pt>
                <c:pt idx="36323">
                  <c:v>6.6889943750015997</c:v>
                </c:pt>
                <c:pt idx="36324">
                  <c:v>6.6893237499999998</c:v>
                </c:pt>
                <c:pt idx="36325">
                  <c:v>6.68976375</c:v>
                </c:pt>
                <c:pt idx="36326">
                  <c:v>6.6901912499999998</c:v>
                </c:pt>
                <c:pt idx="36327">
                  <c:v>6.6906568750015998</c:v>
                </c:pt>
                <c:pt idx="36328">
                  <c:v>6.6911068750015996</c:v>
                </c:pt>
                <c:pt idx="36329">
                  <c:v>6.6916256250016</c:v>
                </c:pt>
                <c:pt idx="36330">
                  <c:v>6.69199375</c:v>
                </c:pt>
                <c:pt idx="36331">
                  <c:v>6.6923556250015999</c:v>
                </c:pt>
                <c:pt idx="36332">
                  <c:v>6.6928524999999999</c:v>
                </c:pt>
                <c:pt idx="36333">
                  <c:v>6.6932581250015994</c:v>
                </c:pt>
                <c:pt idx="36334">
                  <c:v>6.6936212499999996</c:v>
                </c:pt>
                <c:pt idx="36335">
                  <c:v>6.6940406250016</c:v>
                </c:pt>
                <c:pt idx="36336">
                  <c:v>6.6944837499999998</c:v>
                </c:pt>
                <c:pt idx="36337">
                  <c:v>6.6949725000000004</c:v>
                </c:pt>
                <c:pt idx="36338">
                  <c:v>6.6953874999999998</c:v>
                </c:pt>
                <c:pt idx="36339">
                  <c:v>6.6957668750015999</c:v>
                </c:pt>
                <c:pt idx="36340">
                  <c:v>6.6961631250015996</c:v>
                </c:pt>
                <c:pt idx="36341">
                  <c:v>6.6965731250016001</c:v>
                </c:pt>
                <c:pt idx="36342">
                  <c:v>6.6968993750015997</c:v>
                </c:pt>
                <c:pt idx="36343">
                  <c:v>6.6972525000000003</c:v>
                </c:pt>
                <c:pt idx="36344">
                  <c:v>6.6976581250015998</c:v>
                </c:pt>
                <c:pt idx="36345">
                  <c:v>6.6980037499999998</c:v>
                </c:pt>
                <c:pt idx="36346">
                  <c:v>6.6982437499999996</c:v>
                </c:pt>
                <c:pt idx="36347">
                  <c:v>6.6978499999999999</c:v>
                </c:pt>
                <c:pt idx="36348">
                  <c:v>6.6981987500000004</c:v>
                </c:pt>
                <c:pt idx="36349">
                  <c:v>6.6976968750015997</c:v>
                </c:pt>
                <c:pt idx="36350">
                  <c:v>6.6970799999999997</c:v>
                </c:pt>
                <c:pt idx="36351">
                  <c:v>6.6965381250015996</c:v>
                </c:pt>
                <c:pt idx="36352">
                  <c:v>6.6959200000000001</c:v>
                </c:pt>
                <c:pt idx="36353">
                  <c:v>6.6951043750016002</c:v>
                </c:pt>
                <c:pt idx="36354">
                  <c:v>6.6943956250015999</c:v>
                </c:pt>
                <c:pt idx="36355">
                  <c:v>6.6936349999999996</c:v>
                </c:pt>
                <c:pt idx="36356">
                  <c:v>6.6927843750016001</c:v>
                </c:pt>
                <c:pt idx="36357">
                  <c:v>6.6920718750015995</c:v>
                </c:pt>
                <c:pt idx="36358">
                  <c:v>6.6913875000000003</c:v>
                </c:pt>
                <c:pt idx="36359">
                  <c:v>6.6906806250016002</c:v>
                </c:pt>
                <c:pt idx="36360">
                  <c:v>6.6901887499999999</c:v>
                </c:pt>
                <c:pt idx="36361">
                  <c:v>6.6896250000000004</c:v>
                </c:pt>
                <c:pt idx="36362">
                  <c:v>6.6890662499999998</c:v>
                </c:pt>
                <c:pt idx="36363">
                  <c:v>6.68866125</c:v>
                </c:pt>
                <c:pt idx="36364">
                  <c:v>6.6881624999999998</c:v>
                </c:pt>
                <c:pt idx="36365">
                  <c:v>6.6876562499999999</c:v>
                </c:pt>
                <c:pt idx="36366">
                  <c:v>6.6870787500000004</c:v>
                </c:pt>
                <c:pt idx="36367">
                  <c:v>6.6866925000000004</c:v>
                </c:pt>
                <c:pt idx="36368">
                  <c:v>6.6861981250015994</c:v>
                </c:pt>
                <c:pt idx="36369">
                  <c:v>6.6856618750015997</c:v>
                </c:pt>
                <c:pt idx="36370">
                  <c:v>6.6853118750015996</c:v>
                </c:pt>
                <c:pt idx="36371">
                  <c:v>6.6846899999999998</c:v>
                </c:pt>
                <c:pt idx="36372">
                  <c:v>6.6841712500000003</c:v>
                </c:pt>
                <c:pt idx="36373">
                  <c:v>6.6838293750015998</c:v>
                </c:pt>
                <c:pt idx="36374">
                  <c:v>6.68420375</c:v>
                </c:pt>
                <c:pt idx="36375">
                  <c:v>6.6846143750015994</c:v>
                </c:pt>
                <c:pt idx="36376">
                  <c:v>6.6850381250015998</c:v>
                </c:pt>
                <c:pt idx="36377">
                  <c:v>6.6854287499999998</c:v>
                </c:pt>
                <c:pt idx="36378">
                  <c:v>6.6858924999999996</c:v>
                </c:pt>
                <c:pt idx="36379">
                  <c:v>6.6863900000000003</c:v>
                </c:pt>
                <c:pt idx="36380">
                  <c:v>6.6867681250016</c:v>
                </c:pt>
                <c:pt idx="36381">
                  <c:v>6.6871906250016</c:v>
                </c:pt>
                <c:pt idx="36382">
                  <c:v>6.6876906250015997</c:v>
                </c:pt>
                <c:pt idx="36383">
                  <c:v>6.6880756250015994</c:v>
                </c:pt>
                <c:pt idx="36384">
                  <c:v>6.6884156250015998</c:v>
                </c:pt>
                <c:pt idx="36385">
                  <c:v>6.6880156250015999</c:v>
                </c:pt>
                <c:pt idx="36386">
                  <c:v>6.6883606250016001</c:v>
                </c:pt>
                <c:pt idx="36387">
                  <c:v>6.6887249999999998</c:v>
                </c:pt>
                <c:pt idx="36388">
                  <c:v>6.6890768750016001</c:v>
                </c:pt>
                <c:pt idx="36389">
                  <c:v>6.6895412500000004</c:v>
                </c:pt>
                <c:pt idx="36390">
                  <c:v>6.6899862499999996</c:v>
                </c:pt>
                <c:pt idx="36391">
                  <c:v>6.6903193750016001</c:v>
                </c:pt>
                <c:pt idx="36392">
                  <c:v>6.6906681250015998</c:v>
                </c:pt>
                <c:pt idx="36393">
                  <c:v>6.6911250000000004</c:v>
                </c:pt>
                <c:pt idx="36394">
                  <c:v>6.6914487500000002</c:v>
                </c:pt>
                <c:pt idx="36395">
                  <c:v>6.6913512500000003</c:v>
                </c:pt>
                <c:pt idx="36396">
                  <c:v>6.6908987499999997</c:v>
                </c:pt>
                <c:pt idx="36397">
                  <c:v>6.6904843750016001</c:v>
                </c:pt>
                <c:pt idx="36398">
                  <c:v>6.6900143750016001</c:v>
                </c:pt>
                <c:pt idx="36399">
                  <c:v>6.6894762500000002</c:v>
                </c:pt>
                <c:pt idx="36400">
                  <c:v>6.6888631250015997</c:v>
                </c:pt>
                <c:pt idx="36401">
                  <c:v>6.6884112499999997</c:v>
                </c:pt>
                <c:pt idx="36402">
                  <c:v>6.6877806250015999</c:v>
                </c:pt>
                <c:pt idx="36403">
                  <c:v>6.6873775000000002</c:v>
                </c:pt>
                <c:pt idx="36404">
                  <c:v>6.6870212499999999</c:v>
                </c:pt>
                <c:pt idx="36405">
                  <c:v>6.6866237499999999</c:v>
                </c:pt>
                <c:pt idx="36406">
                  <c:v>6.6862256250016001</c:v>
                </c:pt>
                <c:pt idx="36407">
                  <c:v>6.6856662499999997</c:v>
                </c:pt>
                <c:pt idx="36408">
                  <c:v>6.6856225</c:v>
                </c:pt>
                <c:pt idx="36409">
                  <c:v>6.6859831250015995</c:v>
                </c:pt>
                <c:pt idx="36410">
                  <c:v>6.6864931250015998</c:v>
                </c:pt>
                <c:pt idx="36411">
                  <c:v>6.6868968750016</c:v>
                </c:pt>
                <c:pt idx="36412">
                  <c:v>6.68730125</c:v>
                </c:pt>
                <c:pt idx="36413">
                  <c:v>6.6876487500000001</c:v>
                </c:pt>
                <c:pt idx="36414">
                  <c:v>6.6873125</c:v>
                </c:pt>
                <c:pt idx="36415">
                  <c:v>6.6869174999999998</c:v>
                </c:pt>
                <c:pt idx="36416">
                  <c:v>6.6864549999999996</c:v>
                </c:pt>
                <c:pt idx="36417">
                  <c:v>6.6861300000000004</c:v>
                </c:pt>
                <c:pt idx="36418">
                  <c:v>6.6864581250016002</c:v>
                </c:pt>
                <c:pt idx="36419">
                  <c:v>6.6867818750015999</c:v>
                </c:pt>
                <c:pt idx="36420">
                  <c:v>6.6872106250016001</c:v>
                </c:pt>
                <c:pt idx="36421">
                  <c:v>6.6875668750015995</c:v>
                </c:pt>
                <c:pt idx="36422">
                  <c:v>6.6880218750016001</c:v>
                </c:pt>
                <c:pt idx="36423">
                  <c:v>6.6883487500000003</c:v>
                </c:pt>
                <c:pt idx="36424">
                  <c:v>6.6889006250016001</c:v>
                </c:pt>
                <c:pt idx="36425">
                  <c:v>6.6892956250015994</c:v>
                </c:pt>
                <c:pt idx="36426">
                  <c:v>6.6896512499999998</c:v>
                </c:pt>
                <c:pt idx="36427">
                  <c:v>6.6900318750015995</c:v>
                </c:pt>
                <c:pt idx="36428">
                  <c:v>6.6904168750016</c:v>
                </c:pt>
                <c:pt idx="36429">
                  <c:v>6.6908387500000002</c:v>
                </c:pt>
                <c:pt idx="36430">
                  <c:v>6.6912181250015994</c:v>
                </c:pt>
                <c:pt idx="36431">
                  <c:v>6.6915687500000001</c:v>
                </c:pt>
                <c:pt idx="36432">
                  <c:v>6.6920006250016</c:v>
                </c:pt>
                <c:pt idx="36433">
                  <c:v>6.6923712499999999</c:v>
                </c:pt>
                <c:pt idx="36434">
                  <c:v>6.6927325</c:v>
                </c:pt>
                <c:pt idx="36435">
                  <c:v>6.6932206250016</c:v>
                </c:pt>
                <c:pt idx="36436">
                  <c:v>6.6937337499999998</c:v>
                </c:pt>
                <c:pt idx="36437">
                  <c:v>6.6940968750016001</c:v>
                </c:pt>
                <c:pt idx="36438">
                  <c:v>6.6945218750016</c:v>
                </c:pt>
                <c:pt idx="36439">
                  <c:v>6.6950318750015994</c:v>
                </c:pt>
                <c:pt idx="36440">
                  <c:v>6.6953668750016</c:v>
                </c:pt>
                <c:pt idx="36441">
                  <c:v>6.6957275000000003</c:v>
                </c:pt>
                <c:pt idx="36442">
                  <c:v>6.6960712500000001</c:v>
                </c:pt>
                <c:pt idx="36443">
                  <c:v>6.6963962500000003</c:v>
                </c:pt>
                <c:pt idx="36444">
                  <c:v>6.6960499999999996</c:v>
                </c:pt>
                <c:pt idx="36445">
                  <c:v>6.6954762499999996</c:v>
                </c:pt>
                <c:pt idx="36446">
                  <c:v>6.69506625</c:v>
                </c:pt>
                <c:pt idx="36447">
                  <c:v>6.6946106250015998</c:v>
                </c:pt>
                <c:pt idx="36448">
                  <c:v>6.6941012500000001</c:v>
                </c:pt>
                <c:pt idx="36449">
                  <c:v>6.6933749999999996</c:v>
                </c:pt>
                <c:pt idx="36450">
                  <c:v>6.6925518750016</c:v>
                </c:pt>
                <c:pt idx="36451">
                  <c:v>6.6916987499999996</c:v>
                </c:pt>
                <c:pt idx="36452">
                  <c:v>6.6905531250015997</c:v>
                </c:pt>
                <c:pt idx="36453">
                  <c:v>6.6891999999999996</c:v>
                </c:pt>
                <c:pt idx="36454">
                  <c:v>6.6878087500000003</c:v>
                </c:pt>
                <c:pt idx="36455">
                  <c:v>6.6863425000000003</c:v>
                </c:pt>
                <c:pt idx="36456">
                  <c:v>6.6848481250015999</c:v>
                </c:pt>
                <c:pt idx="36457">
                  <c:v>6.6835743750015997</c:v>
                </c:pt>
                <c:pt idx="36458">
                  <c:v>6.6824081250015999</c:v>
                </c:pt>
                <c:pt idx="36459">
                  <c:v>6.6813493750015995</c:v>
                </c:pt>
                <c:pt idx="36460">
                  <c:v>6.6804174999999999</c:v>
                </c:pt>
                <c:pt idx="36461">
                  <c:v>6.6794612500000001</c:v>
                </c:pt>
                <c:pt idx="36462">
                  <c:v>6.6787437499999998</c:v>
                </c:pt>
                <c:pt idx="36463">
                  <c:v>6.6782300000000001</c:v>
                </c:pt>
                <c:pt idx="36464">
                  <c:v>6.6777575000000002</c:v>
                </c:pt>
                <c:pt idx="36465">
                  <c:v>6.6773568750015997</c:v>
                </c:pt>
                <c:pt idx="36466">
                  <c:v>6.6770037499999999</c:v>
                </c:pt>
                <c:pt idx="36467">
                  <c:v>6.6765825000000003</c:v>
                </c:pt>
                <c:pt idx="36468">
                  <c:v>6.6762462500000002</c:v>
                </c:pt>
                <c:pt idx="36469">
                  <c:v>6.6757318750015999</c:v>
                </c:pt>
                <c:pt idx="36470">
                  <c:v>6.6752443750015997</c:v>
                </c:pt>
                <c:pt idx="36471">
                  <c:v>6.6756931250016001</c:v>
                </c:pt>
                <c:pt idx="36472">
                  <c:v>6.6760231250016</c:v>
                </c:pt>
                <c:pt idx="36473">
                  <c:v>6.67641375</c:v>
                </c:pt>
                <c:pt idx="36474">
                  <c:v>6.6768099999999997</c:v>
                </c:pt>
                <c:pt idx="36475">
                  <c:v>6.67721125</c:v>
                </c:pt>
                <c:pt idx="36476">
                  <c:v>6.6776375000000003</c:v>
                </c:pt>
                <c:pt idx="36477">
                  <c:v>6.6781724999999996</c:v>
                </c:pt>
                <c:pt idx="36478">
                  <c:v>6.6785043750015998</c:v>
                </c:pt>
                <c:pt idx="36479">
                  <c:v>6.6789975000000004</c:v>
                </c:pt>
                <c:pt idx="36480">
                  <c:v>6.6794293750015994</c:v>
                </c:pt>
                <c:pt idx="36481">
                  <c:v>6.6798481250016</c:v>
                </c:pt>
                <c:pt idx="36482">
                  <c:v>6.68028625</c:v>
                </c:pt>
                <c:pt idx="36483">
                  <c:v>6.6806725</c:v>
                </c:pt>
                <c:pt idx="36484">
                  <c:v>6.6811287500000001</c:v>
                </c:pt>
                <c:pt idx="36485">
                  <c:v>6.6816518750015996</c:v>
                </c:pt>
                <c:pt idx="36486">
                  <c:v>6.6820449999999996</c:v>
                </c:pt>
                <c:pt idx="36487">
                  <c:v>6.6825287500000004</c:v>
                </c:pt>
                <c:pt idx="36488">
                  <c:v>6.6830143750015996</c:v>
                </c:pt>
                <c:pt idx="36489">
                  <c:v>6.6834718750016</c:v>
                </c:pt>
                <c:pt idx="36490">
                  <c:v>6.6838593750015995</c:v>
                </c:pt>
                <c:pt idx="36491">
                  <c:v>6.6842431250015997</c:v>
                </c:pt>
                <c:pt idx="36492">
                  <c:v>6.6846337499999997</c:v>
                </c:pt>
                <c:pt idx="36493">
                  <c:v>6.68499</c:v>
                </c:pt>
                <c:pt idx="36494">
                  <c:v>6.6853793750015997</c:v>
                </c:pt>
                <c:pt idx="36495">
                  <c:v>6.6858043750015996</c:v>
                </c:pt>
                <c:pt idx="36496">
                  <c:v>6.6861775000000003</c:v>
                </c:pt>
                <c:pt idx="36497">
                  <c:v>6.6860056250015996</c:v>
                </c:pt>
                <c:pt idx="36498">
                  <c:v>6.6863668750015997</c:v>
                </c:pt>
                <c:pt idx="36499">
                  <c:v>6.6861256250015995</c:v>
                </c:pt>
                <c:pt idx="36500">
                  <c:v>6.6857956250015995</c:v>
                </c:pt>
                <c:pt idx="36501">
                  <c:v>6.6862031250016001</c:v>
                </c:pt>
                <c:pt idx="36502">
                  <c:v>6.6860687499999996</c:v>
                </c:pt>
                <c:pt idx="36503">
                  <c:v>6.6856949999999999</c:v>
                </c:pt>
                <c:pt idx="36504">
                  <c:v>6.6852762500000003</c:v>
                </c:pt>
                <c:pt idx="36505">
                  <c:v>6.6848262500000004</c:v>
                </c:pt>
                <c:pt idx="36506">
                  <c:v>6.6844243750015995</c:v>
                </c:pt>
                <c:pt idx="36507">
                  <c:v>6.6849231250015997</c:v>
                </c:pt>
                <c:pt idx="36508">
                  <c:v>6.6853456250015997</c:v>
                </c:pt>
                <c:pt idx="36509">
                  <c:v>6.6857068750015998</c:v>
                </c:pt>
                <c:pt idx="36510">
                  <c:v>6.6860318750015999</c:v>
                </c:pt>
                <c:pt idx="36511">
                  <c:v>6.6863537500000003</c:v>
                </c:pt>
                <c:pt idx="36512">
                  <c:v>6.6865525000000003</c:v>
                </c:pt>
                <c:pt idx="36513">
                  <c:v>6.6868731250015996</c:v>
                </c:pt>
                <c:pt idx="36514">
                  <c:v>6.6872656250015998</c:v>
                </c:pt>
                <c:pt idx="36515">
                  <c:v>6.6876881250015998</c:v>
                </c:pt>
                <c:pt idx="36516">
                  <c:v>6.6880468750016</c:v>
                </c:pt>
                <c:pt idx="36517">
                  <c:v>6.6884362499999996</c:v>
                </c:pt>
                <c:pt idx="36518">
                  <c:v>6.6887681250015998</c:v>
                </c:pt>
                <c:pt idx="36519">
                  <c:v>6.6891181250015999</c:v>
                </c:pt>
                <c:pt idx="36520">
                  <c:v>6.6895168750015994</c:v>
                </c:pt>
                <c:pt idx="36521">
                  <c:v>6.6892787499999997</c:v>
                </c:pt>
                <c:pt idx="36522">
                  <c:v>6.6889324999999999</c:v>
                </c:pt>
                <c:pt idx="36523">
                  <c:v>6.6885275000000002</c:v>
                </c:pt>
                <c:pt idx="36524">
                  <c:v>6.6881612500000003</c:v>
                </c:pt>
                <c:pt idx="36525">
                  <c:v>6.6877281250016001</c:v>
                </c:pt>
                <c:pt idx="36526">
                  <c:v>6.6873881250015996</c:v>
                </c:pt>
                <c:pt idx="36527">
                  <c:v>6.6869543750015996</c:v>
                </c:pt>
                <c:pt idx="36528">
                  <c:v>6.6860956250015997</c:v>
                </c:pt>
                <c:pt idx="36529">
                  <c:v>6.6850862500000003</c:v>
                </c:pt>
                <c:pt idx="36530">
                  <c:v>6.6838887500000004</c:v>
                </c:pt>
                <c:pt idx="36531">
                  <c:v>6.6824424999999996</c:v>
                </c:pt>
                <c:pt idx="36532">
                  <c:v>6.6810543750016</c:v>
                </c:pt>
                <c:pt idx="36533">
                  <c:v>6.6796256250015995</c:v>
                </c:pt>
                <c:pt idx="36534">
                  <c:v>6.678185</c:v>
                </c:pt>
                <c:pt idx="36535">
                  <c:v>6.6768862499999999</c:v>
                </c:pt>
                <c:pt idx="36536">
                  <c:v>6.6756799999999998</c:v>
                </c:pt>
                <c:pt idx="36537">
                  <c:v>6.6745737500000004</c:v>
                </c:pt>
                <c:pt idx="36538">
                  <c:v>6.6738437499999996</c:v>
                </c:pt>
                <c:pt idx="36539">
                  <c:v>6.6732906250015995</c:v>
                </c:pt>
                <c:pt idx="36540">
                  <c:v>6.6729275000000001</c:v>
                </c:pt>
                <c:pt idx="36541">
                  <c:v>6.6730231250015999</c:v>
                </c:pt>
                <c:pt idx="36542">
                  <c:v>6.6733962499999997</c:v>
                </c:pt>
                <c:pt idx="36543">
                  <c:v>6.6737856250015994</c:v>
                </c:pt>
                <c:pt idx="36544">
                  <c:v>6.6741237499999997</c:v>
                </c:pt>
                <c:pt idx="36545">
                  <c:v>6.6744887500000001</c:v>
                </c:pt>
                <c:pt idx="36546">
                  <c:v>6.6749062500000003</c:v>
                </c:pt>
                <c:pt idx="36547">
                  <c:v>6.6753600000000004</c:v>
                </c:pt>
                <c:pt idx="36548">
                  <c:v>6.6758537499999999</c:v>
                </c:pt>
                <c:pt idx="36549">
                  <c:v>6.6763325</c:v>
                </c:pt>
                <c:pt idx="36550">
                  <c:v>6.6769100000000003</c:v>
                </c:pt>
                <c:pt idx="36551">
                  <c:v>6.6772881250016001</c:v>
                </c:pt>
                <c:pt idx="36552">
                  <c:v>6.6777506250015994</c:v>
                </c:pt>
                <c:pt idx="36553">
                  <c:v>6.6782443750015998</c:v>
                </c:pt>
                <c:pt idx="36554">
                  <c:v>6.6787162499999999</c:v>
                </c:pt>
                <c:pt idx="36555">
                  <c:v>6.6790787500000004</c:v>
                </c:pt>
                <c:pt idx="36556">
                  <c:v>6.6794837500000002</c:v>
                </c:pt>
                <c:pt idx="36557">
                  <c:v>6.6798675000000003</c:v>
                </c:pt>
                <c:pt idx="36558">
                  <c:v>6.6802606250015995</c:v>
                </c:pt>
                <c:pt idx="36559">
                  <c:v>6.6806968750015994</c:v>
                </c:pt>
                <c:pt idx="36560">
                  <c:v>6.6811437500000004</c:v>
                </c:pt>
                <c:pt idx="36561">
                  <c:v>6.6815331250016001</c:v>
                </c:pt>
                <c:pt idx="36562">
                  <c:v>6.6819912500000003</c:v>
                </c:pt>
                <c:pt idx="36563">
                  <c:v>6.6824518750015995</c:v>
                </c:pt>
                <c:pt idx="36564">
                  <c:v>6.6828112500000003</c:v>
                </c:pt>
                <c:pt idx="36565">
                  <c:v>6.6832668750015998</c:v>
                </c:pt>
                <c:pt idx="36566">
                  <c:v>6.6836237499999998</c:v>
                </c:pt>
                <c:pt idx="36567">
                  <c:v>6.6839612500000003</c:v>
                </c:pt>
                <c:pt idx="36568">
                  <c:v>6.6843225000000004</c:v>
                </c:pt>
                <c:pt idx="36569">
                  <c:v>6.6844287500000004</c:v>
                </c:pt>
                <c:pt idx="36570">
                  <c:v>6.6847793750015994</c:v>
                </c:pt>
                <c:pt idx="36571">
                  <c:v>6.6851193750015998</c:v>
                </c:pt>
                <c:pt idx="36572">
                  <c:v>6.6855618750015999</c:v>
                </c:pt>
                <c:pt idx="36573">
                  <c:v>6.6858924999999996</c:v>
                </c:pt>
                <c:pt idx="36574">
                  <c:v>6.6855106250015996</c:v>
                </c:pt>
                <c:pt idx="36575">
                  <c:v>6.6851831250015996</c:v>
                </c:pt>
                <c:pt idx="36576">
                  <c:v>6.6847162500000001</c:v>
                </c:pt>
                <c:pt idx="36577">
                  <c:v>6.6842793750015996</c:v>
                </c:pt>
                <c:pt idx="36578">
                  <c:v>6.6838075000000003</c:v>
                </c:pt>
                <c:pt idx="36579">
                  <c:v>6.6832231250016001</c:v>
                </c:pt>
                <c:pt idx="36580">
                  <c:v>6.6827362499999996</c:v>
                </c:pt>
                <c:pt idx="36581">
                  <c:v>6.6821381250015994</c:v>
                </c:pt>
                <c:pt idx="36582">
                  <c:v>6.6815393750015994</c:v>
                </c:pt>
                <c:pt idx="36583">
                  <c:v>6.6811181250015999</c:v>
                </c:pt>
                <c:pt idx="36584">
                  <c:v>6.6807675</c:v>
                </c:pt>
                <c:pt idx="36585">
                  <c:v>6.6803749999999997</c:v>
                </c:pt>
                <c:pt idx="36586">
                  <c:v>6.6799193750015995</c:v>
                </c:pt>
                <c:pt idx="36587">
                  <c:v>6.6795981250015997</c:v>
                </c:pt>
                <c:pt idx="36588">
                  <c:v>6.6792125000000002</c:v>
                </c:pt>
                <c:pt idx="36589">
                  <c:v>6.6787993750016001</c:v>
                </c:pt>
                <c:pt idx="36590">
                  <c:v>6.6783218750015996</c:v>
                </c:pt>
                <c:pt idx="36591">
                  <c:v>6.6778331250015999</c:v>
                </c:pt>
                <c:pt idx="36592">
                  <c:v>6.6774075000000002</c:v>
                </c:pt>
                <c:pt idx="36593">
                  <c:v>6.6768568750016</c:v>
                </c:pt>
                <c:pt idx="36594">
                  <c:v>6.6763293750015995</c:v>
                </c:pt>
                <c:pt idx="36595">
                  <c:v>6.6758262500000001</c:v>
                </c:pt>
                <c:pt idx="36596">
                  <c:v>6.6754206250015997</c:v>
                </c:pt>
                <c:pt idx="36597">
                  <c:v>6.6755568750015994</c:v>
                </c:pt>
                <c:pt idx="36598">
                  <c:v>6.6759575</c:v>
                </c:pt>
                <c:pt idx="36599">
                  <c:v>6.6763199999999996</c:v>
                </c:pt>
                <c:pt idx="36600">
                  <c:v>6.6767056250015999</c:v>
                </c:pt>
                <c:pt idx="36601">
                  <c:v>6.6770606250015998</c:v>
                </c:pt>
                <c:pt idx="36602">
                  <c:v>6.6774787499999997</c:v>
                </c:pt>
                <c:pt idx="36603">
                  <c:v>6.6778225000000004</c:v>
                </c:pt>
                <c:pt idx="36604">
                  <c:v>6.6781618750015994</c:v>
                </c:pt>
                <c:pt idx="36605">
                  <c:v>6.6786168750016</c:v>
                </c:pt>
                <c:pt idx="36606">
                  <c:v>6.67897125</c:v>
                </c:pt>
                <c:pt idx="36607">
                  <c:v>6.6793612500000004</c:v>
                </c:pt>
                <c:pt idx="36608">
                  <c:v>6.6797437500000001</c:v>
                </c:pt>
                <c:pt idx="36609">
                  <c:v>6.6799850000000003</c:v>
                </c:pt>
                <c:pt idx="36610">
                  <c:v>6.6801518750015996</c:v>
                </c:pt>
                <c:pt idx="36611">
                  <c:v>6.6801412500000001</c:v>
                </c:pt>
                <c:pt idx="36612">
                  <c:v>6.68047375</c:v>
                </c:pt>
                <c:pt idx="36613">
                  <c:v>6.6800100000000002</c:v>
                </c:pt>
                <c:pt idx="36614">
                  <c:v>6.6796100000000003</c:v>
                </c:pt>
                <c:pt idx="36615">
                  <c:v>6.6792456250015997</c:v>
                </c:pt>
                <c:pt idx="36616">
                  <c:v>6.6788499999999997</c:v>
                </c:pt>
                <c:pt idx="36617">
                  <c:v>6.6784600000000003</c:v>
                </c:pt>
                <c:pt idx="36618">
                  <c:v>6.6780068750016</c:v>
                </c:pt>
                <c:pt idx="36619">
                  <c:v>6.67756375</c:v>
                </c:pt>
                <c:pt idx="36620">
                  <c:v>6.6771606250015996</c:v>
                </c:pt>
                <c:pt idx="36621">
                  <c:v>6.6775262499999997</c:v>
                </c:pt>
                <c:pt idx="36622">
                  <c:v>6.6779362500000001</c:v>
                </c:pt>
                <c:pt idx="36623">
                  <c:v>6.6781474999999997</c:v>
                </c:pt>
                <c:pt idx="36624">
                  <c:v>6.6786262499999998</c:v>
                </c:pt>
                <c:pt idx="36625">
                  <c:v>6.6790225000000003</c:v>
                </c:pt>
                <c:pt idx="36626">
                  <c:v>6.6795049999999998</c:v>
                </c:pt>
                <c:pt idx="36627">
                  <c:v>6.6798568750016001</c:v>
                </c:pt>
                <c:pt idx="36628">
                  <c:v>6.6801943750015997</c:v>
                </c:pt>
                <c:pt idx="36629">
                  <c:v>6.6805312499999996</c:v>
                </c:pt>
                <c:pt idx="36630">
                  <c:v>6.6809368750016001</c:v>
                </c:pt>
                <c:pt idx="36631">
                  <c:v>6.6812825</c:v>
                </c:pt>
                <c:pt idx="36632">
                  <c:v>6.6809012499999998</c:v>
                </c:pt>
                <c:pt idx="36633">
                  <c:v>6.6803681250015998</c:v>
                </c:pt>
                <c:pt idx="36634">
                  <c:v>6.6797293750015996</c:v>
                </c:pt>
                <c:pt idx="36635">
                  <c:v>6.6791168750015997</c:v>
                </c:pt>
                <c:pt idx="36636">
                  <c:v>6.6787712499999996</c:v>
                </c:pt>
                <c:pt idx="36637">
                  <c:v>6.6786174999999997</c:v>
                </c:pt>
                <c:pt idx="36638">
                  <c:v>6.6787443750015996</c:v>
                </c:pt>
                <c:pt idx="36639">
                  <c:v>6.6791087500000001</c:v>
                </c:pt>
                <c:pt idx="36640">
                  <c:v>6.6795099999999996</c:v>
                </c:pt>
                <c:pt idx="36641">
                  <c:v>6.6796843750015995</c:v>
                </c:pt>
                <c:pt idx="36642">
                  <c:v>6.6798718750015995</c:v>
                </c:pt>
                <c:pt idx="36643">
                  <c:v>6.6792743750015999</c:v>
                </c:pt>
                <c:pt idx="36644">
                  <c:v>6.6788118750015997</c:v>
                </c:pt>
                <c:pt idx="36645">
                  <c:v>6.6784331250015994</c:v>
                </c:pt>
                <c:pt idx="36646">
                  <c:v>6.67800875</c:v>
                </c:pt>
                <c:pt idx="36647">
                  <c:v>6.6776493750016002</c:v>
                </c:pt>
                <c:pt idx="36648">
                  <c:v>6.6772393750015997</c:v>
                </c:pt>
                <c:pt idx="36649">
                  <c:v>6.6766931250015995</c:v>
                </c:pt>
                <c:pt idx="36650">
                  <c:v>6.6761756250015996</c:v>
                </c:pt>
                <c:pt idx="36651">
                  <c:v>6.6756025000000001</c:v>
                </c:pt>
                <c:pt idx="36652">
                  <c:v>6.6750775000000004</c:v>
                </c:pt>
                <c:pt idx="36653">
                  <c:v>6.6746999999999996</c:v>
                </c:pt>
                <c:pt idx="36654">
                  <c:v>6.6741756250015998</c:v>
                </c:pt>
                <c:pt idx="36655">
                  <c:v>6.6737181250016002</c:v>
                </c:pt>
                <c:pt idx="36656">
                  <c:v>6.6733018750015995</c:v>
                </c:pt>
                <c:pt idx="36657">
                  <c:v>6.6728543750015996</c:v>
                </c:pt>
                <c:pt idx="36658">
                  <c:v>6.6724174999999999</c:v>
                </c:pt>
                <c:pt idx="36659">
                  <c:v>6.6719331250015994</c:v>
                </c:pt>
                <c:pt idx="36660">
                  <c:v>6.6715156250016001</c:v>
                </c:pt>
                <c:pt idx="36661">
                  <c:v>6.6714275000000001</c:v>
                </c:pt>
                <c:pt idx="36662">
                  <c:v>6.6711418750015996</c:v>
                </c:pt>
                <c:pt idx="36663">
                  <c:v>6.6715618750015997</c:v>
                </c:pt>
                <c:pt idx="36664">
                  <c:v>6.6720125000000001</c:v>
                </c:pt>
                <c:pt idx="36665">
                  <c:v>6.6724231250015995</c:v>
                </c:pt>
                <c:pt idx="36666">
                  <c:v>6.6729000000000003</c:v>
                </c:pt>
                <c:pt idx="36667">
                  <c:v>6.6733112500000002</c:v>
                </c:pt>
                <c:pt idx="36668">
                  <c:v>6.6738474999999999</c:v>
                </c:pt>
                <c:pt idx="36669">
                  <c:v>6.6742306250015995</c:v>
                </c:pt>
                <c:pt idx="36670">
                  <c:v>6.6746256250015996</c:v>
                </c:pt>
                <c:pt idx="36671">
                  <c:v>6.6752124999999998</c:v>
                </c:pt>
                <c:pt idx="36672">
                  <c:v>6.6756087500000003</c:v>
                </c:pt>
                <c:pt idx="36673">
                  <c:v>6.6760118750016</c:v>
                </c:pt>
                <c:pt idx="36674">
                  <c:v>6.6764275</c:v>
                </c:pt>
                <c:pt idx="36675">
                  <c:v>6.6768062500000003</c:v>
                </c:pt>
                <c:pt idx="36676">
                  <c:v>6.6772862499999999</c:v>
                </c:pt>
                <c:pt idx="36677">
                  <c:v>6.6777049999999996</c:v>
                </c:pt>
                <c:pt idx="36678">
                  <c:v>6.6781418750016002</c:v>
                </c:pt>
                <c:pt idx="36679">
                  <c:v>6.6785418750016001</c:v>
                </c:pt>
                <c:pt idx="36680">
                  <c:v>6.6789387500000004</c:v>
                </c:pt>
                <c:pt idx="36681">
                  <c:v>6.6794537500000004</c:v>
                </c:pt>
                <c:pt idx="36682">
                  <c:v>6.6798137500000001</c:v>
                </c:pt>
                <c:pt idx="36683">
                  <c:v>6.6802287500000004</c:v>
                </c:pt>
                <c:pt idx="36684">
                  <c:v>6.6807856250016</c:v>
                </c:pt>
                <c:pt idx="36685">
                  <c:v>6.6811125000000002</c:v>
                </c:pt>
                <c:pt idx="36686">
                  <c:v>6.6816387500000003</c:v>
                </c:pt>
                <c:pt idx="36687">
                  <c:v>6.6820843750016001</c:v>
                </c:pt>
                <c:pt idx="36688">
                  <c:v>6.6825831250015995</c:v>
                </c:pt>
                <c:pt idx="36689">
                  <c:v>6.6829218750015995</c:v>
                </c:pt>
                <c:pt idx="36690">
                  <c:v>6.6833331250015995</c:v>
                </c:pt>
                <c:pt idx="36691">
                  <c:v>6.6829731250015998</c:v>
                </c:pt>
                <c:pt idx="36692">
                  <c:v>6.6824787499999996</c:v>
                </c:pt>
                <c:pt idx="36693">
                  <c:v>6.6819543750015997</c:v>
                </c:pt>
                <c:pt idx="36694">
                  <c:v>6.6815506250015995</c:v>
                </c:pt>
                <c:pt idx="36695">
                  <c:v>6.6809012499999998</c:v>
                </c:pt>
                <c:pt idx="36696">
                  <c:v>6.6805618750016</c:v>
                </c:pt>
                <c:pt idx="36697">
                  <c:v>6.6801768750015995</c:v>
                </c:pt>
                <c:pt idx="36698">
                  <c:v>6.6797656250015995</c:v>
                </c:pt>
                <c:pt idx="36699">
                  <c:v>6.6793862500000003</c:v>
                </c:pt>
                <c:pt idx="36700">
                  <c:v>6.6787787500000002</c:v>
                </c:pt>
                <c:pt idx="36701">
                  <c:v>6.6782893750015999</c:v>
                </c:pt>
                <c:pt idx="36702">
                  <c:v>6.6777087499999999</c:v>
                </c:pt>
                <c:pt idx="36703">
                  <c:v>6.6771018750015996</c:v>
                </c:pt>
                <c:pt idx="36704">
                  <c:v>6.6764418750015997</c:v>
                </c:pt>
                <c:pt idx="36705">
                  <c:v>6.6757274999999998</c:v>
                </c:pt>
                <c:pt idx="36706">
                  <c:v>6.6750474999999998</c:v>
                </c:pt>
                <c:pt idx="36707">
                  <c:v>6.6742662499999996</c:v>
                </c:pt>
                <c:pt idx="36708">
                  <c:v>6.6735375000000001</c:v>
                </c:pt>
                <c:pt idx="36709">
                  <c:v>6.6728350000000001</c:v>
                </c:pt>
                <c:pt idx="36710">
                  <c:v>6.6721056250016</c:v>
                </c:pt>
                <c:pt idx="36711">
                  <c:v>6.6714643750015998</c:v>
                </c:pt>
                <c:pt idx="36712">
                  <c:v>6.6709693750015999</c:v>
                </c:pt>
                <c:pt idx="36713">
                  <c:v>6.6704400000000001</c:v>
                </c:pt>
                <c:pt idx="36714">
                  <c:v>6.6699856250015994</c:v>
                </c:pt>
                <c:pt idx="36715">
                  <c:v>6.6696343750015998</c:v>
                </c:pt>
                <c:pt idx="36716">
                  <c:v>6.6692431250016</c:v>
                </c:pt>
                <c:pt idx="36717">
                  <c:v>6.6688681250016</c:v>
                </c:pt>
                <c:pt idx="36718">
                  <c:v>6.6692968750016002</c:v>
                </c:pt>
                <c:pt idx="36719">
                  <c:v>6.6696249999999999</c:v>
                </c:pt>
                <c:pt idx="36720">
                  <c:v>6.6700412499999997</c:v>
                </c:pt>
                <c:pt idx="36721">
                  <c:v>6.6703943750015995</c:v>
                </c:pt>
                <c:pt idx="36722">
                  <c:v>6.6709462500000001</c:v>
                </c:pt>
                <c:pt idx="36723">
                  <c:v>6.6713468750015998</c:v>
                </c:pt>
                <c:pt idx="36724">
                  <c:v>6.6717281250016001</c:v>
                </c:pt>
                <c:pt idx="36725">
                  <c:v>6.6721693750015998</c:v>
                </c:pt>
                <c:pt idx="36726">
                  <c:v>6.6725824999999999</c:v>
                </c:pt>
                <c:pt idx="36727">
                  <c:v>6.6729581250015997</c:v>
                </c:pt>
                <c:pt idx="36728">
                  <c:v>6.6733618750015999</c:v>
                </c:pt>
                <c:pt idx="36729">
                  <c:v>6.6737062500000004</c:v>
                </c:pt>
                <c:pt idx="36730">
                  <c:v>6.6741450000000002</c:v>
                </c:pt>
                <c:pt idx="36731">
                  <c:v>6.6737468750015996</c:v>
                </c:pt>
                <c:pt idx="36732">
                  <c:v>6.6733418750015998</c:v>
                </c:pt>
                <c:pt idx="36733">
                  <c:v>6.6729431250015994</c:v>
                </c:pt>
                <c:pt idx="36734">
                  <c:v>6.6734375000000004</c:v>
                </c:pt>
                <c:pt idx="36735">
                  <c:v>6.6738687499999996</c:v>
                </c:pt>
                <c:pt idx="36736">
                  <c:v>6.6741950000000001</c:v>
                </c:pt>
                <c:pt idx="36737">
                  <c:v>6.6745731250015998</c:v>
                </c:pt>
                <c:pt idx="36738">
                  <c:v>6.6749875000000003</c:v>
                </c:pt>
                <c:pt idx="36739">
                  <c:v>6.6754681250015997</c:v>
                </c:pt>
                <c:pt idx="36740">
                  <c:v>6.6759406250015996</c:v>
                </c:pt>
                <c:pt idx="36741">
                  <c:v>6.6762787499999998</c:v>
                </c:pt>
                <c:pt idx="36742">
                  <c:v>6.67660125</c:v>
                </c:pt>
                <c:pt idx="36743">
                  <c:v>6.6769618750015995</c:v>
                </c:pt>
                <c:pt idx="36744">
                  <c:v>6.6774881250015996</c:v>
                </c:pt>
                <c:pt idx="36745">
                  <c:v>6.6779374999999996</c:v>
                </c:pt>
                <c:pt idx="36746">
                  <c:v>6.6783662499999998</c:v>
                </c:pt>
                <c:pt idx="36747">
                  <c:v>6.6779999999999999</c:v>
                </c:pt>
                <c:pt idx="36748">
                  <c:v>6.6776493750016002</c:v>
                </c:pt>
                <c:pt idx="36749">
                  <c:v>6.6772131250015994</c:v>
                </c:pt>
                <c:pt idx="36750">
                  <c:v>6.6768668750015996</c:v>
                </c:pt>
                <c:pt idx="36751">
                  <c:v>6.6765281250015995</c:v>
                </c:pt>
                <c:pt idx="36752">
                  <c:v>6.6758931250015996</c:v>
                </c:pt>
                <c:pt idx="36753">
                  <c:v>6.6754843750015995</c:v>
                </c:pt>
                <c:pt idx="36754">
                  <c:v>6.6747681250015996</c:v>
                </c:pt>
                <c:pt idx="36755">
                  <c:v>6.6743975000000004</c:v>
                </c:pt>
                <c:pt idx="36756">
                  <c:v>6.6738831250016002</c:v>
                </c:pt>
                <c:pt idx="36757">
                  <c:v>6.6734668750015995</c:v>
                </c:pt>
                <c:pt idx="36758">
                  <c:v>6.6731156250015999</c:v>
                </c:pt>
                <c:pt idx="36759">
                  <c:v>6.6732275000000003</c:v>
                </c:pt>
                <c:pt idx="36760">
                  <c:v>6.6735893750016002</c:v>
                </c:pt>
                <c:pt idx="36761">
                  <c:v>6.6739112499999997</c:v>
                </c:pt>
                <c:pt idx="36762">
                  <c:v>6.67437375</c:v>
                </c:pt>
                <c:pt idx="36763">
                  <c:v>6.6747106250016</c:v>
                </c:pt>
                <c:pt idx="36764">
                  <c:v>6.6751162500000003</c:v>
                </c:pt>
                <c:pt idx="36765">
                  <c:v>6.6756200000000003</c:v>
                </c:pt>
                <c:pt idx="36766">
                  <c:v>6.6760556250015997</c:v>
                </c:pt>
                <c:pt idx="36767">
                  <c:v>6.6764381250015994</c:v>
                </c:pt>
                <c:pt idx="36768">
                  <c:v>6.6768400000000003</c:v>
                </c:pt>
                <c:pt idx="36769">
                  <c:v>6.6773131250016</c:v>
                </c:pt>
                <c:pt idx="36770">
                  <c:v>6.6777043750015999</c:v>
                </c:pt>
                <c:pt idx="36771">
                  <c:v>6.6780531250015995</c:v>
                </c:pt>
                <c:pt idx="36772">
                  <c:v>6.6784162499999997</c:v>
                </c:pt>
                <c:pt idx="36773">
                  <c:v>6.6787718750015994</c:v>
                </c:pt>
                <c:pt idx="36774">
                  <c:v>6.6792056250015994</c:v>
                </c:pt>
                <c:pt idx="36775">
                  <c:v>6.6788749999999997</c:v>
                </c:pt>
                <c:pt idx="36776">
                  <c:v>6.6784924999999999</c:v>
                </c:pt>
                <c:pt idx="36777">
                  <c:v>6.6788143750015996</c:v>
                </c:pt>
                <c:pt idx="36778">
                  <c:v>6.6791774999999998</c:v>
                </c:pt>
                <c:pt idx="36779">
                  <c:v>6.6796499999999996</c:v>
                </c:pt>
                <c:pt idx="36780">
                  <c:v>6.6801162500000002</c:v>
                </c:pt>
                <c:pt idx="36781">
                  <c:v>6.6804568750015996</c:v>
                </c:pt>
                <c:pt idx="36782">
                  <c:v>6.6808356250015999</c:v>
                </c:pt>
                <c:pt idx="36783">
                  <c:v>6.6811612499999997</c:v>
                </c:pt>
                <c:pt idx="36784">
                  <c:v>6.6815800000000003</c:v>
                </c:pt>
                <c:pt idx="36785">
                  <c:v>6.6819350000000002</c:v>
                </c:pt>
                <c:pt idx="36786">
                  <c:v>6.6813443750015997</c:v>
                </c:pt>
                <c:pt idx="36787">
                  <c:v>6.6808081250016</c:v>
                </c:pt>
                <c:pt idx="36788">
                  <c:v>6.680485</c:v>
                </c:pt>
                <c:pt idx="36789">
                  <c:v>6.6799687499999996</c:v>
                </c:pt>
                <c:pt idx="36790">
                  <c:v>6.6796187500000004</c:v>
                </c:pt>
                <c:pt idx="36791">
                  <c:v>6.6792487500000002</c:v>
                </c:pt>
                <c:pt idx="36792">
                  <c:v>6.6794725000000001</c:v>
                </c:pt>
                <c:pt idx="36793">
                  <c:v>6.6790193750015998</c:v>
                </c:pt>
                <c:pt idx="36794">
                  <c:v>6.6782593750016002</c:v>
                </c:pt>
                <c:pt idx="36795">
                  <c:v>6.6777956250015995</c:v>
                </c:pt>
                <c:pt idx="36796">
                  <c:v>6.6773218750016001</c:v>
                </c:pt>
                <c:pt idx="36797">
                  <c:v>6.6767149999999997</c:v>
                </c:pt>
                <c:pt idx="36798">
                  <c:v>6.6760574999999998</c:v>
                </c:pt>
                <c:pt idx="36799">
                  <c:v>6.6751924999999996</c:v>
                </c:pt>
                <c:pt idx="36800">
                  <c:v>6.6741837500000001</c:v>
                </c:pt>
                <c:pt idx="36801">
                  <c:v>6.6733587500000002</c:v>
                </c:pt>
                <c:pt idx="36802">
                  <c:v>6.6725712499999998</c:v>
                </c:pt>
                <c:pt idx="36803">
                  <c:v>6.6717731250016001</c:v>
                </c:pt>
                <c:pt idx="36804">
                  <c:v>6.6710818750016001</c:v>
                </c:pt>
                <c:pt idx="36805">
                  <c:v>6.6704150000000002</c:v>
                </c:pt>
                <c:pt idx="36806">
                  <c:v>6.6696612499999999</c:v>
                </c:pt>
                <c:pt idx="36807">
                  <c:v>6.6690006250015994</c:v>
                </c:pt>
                <c:pt idx="36808">
                  <c:v>6.6683975000000002</c:v>
                </c:pt>
                <c:pt idx="36809">
                  <c:v>6.6679624999999998</c:v>
                </c:pt>
                <c:pt idx="36810">
                  <c:v>6.6675962499999999</c:v>
                </c:pt>
                <c:pt idx="36811">
                  <c:v>6.6671643750016001</c:v>
                </c:pt>
                <c:pt idx="36812">
                  <c:v>6.6666318750015998</c:v>
                </c:pt>
                <c:pt idx="36813">
                  <c:v>6.6662262500000002</c:v>
                </c:pt>
                <c:pt idx="36814">
                  <c:v>6.6658031250015997</c:v>
                </c:pt>
                <c:pt idx="36815">
                  <c:v>6.66543625</c:v>
                </c:pt>
                <c:pt idx="36816">
                  <c:v>6.6648818750015995</c:v>
                </c:pt>
                <c:pt idx="36817">
                  <c:v>6.6644837499999996</c:v>
                </c:pt>
                <c:pt idx="36818">
                  <c:v>6.6649281250015999</c:v>
                </c:pt>
                <c:pt idx="36819">
                  <c:v>6.6652812499999996</c:v>
                </c:pt>
                <c:pt idx="36820">
                  <c:v>6.6656537499999997</c:v>
                </c:pt>
                <c:pt idx="36821">
                  <c:v>6.6660368750016001</c:v>
                </c:pt>
                <c:pt idx="36822">
                  <c:v>6.6663631250015998</c:v>
                </c:pt>
                <c:pt idx="36823">
                  <c:v>6.6667449999999997</c:v>
                </c:pt>
                <c:pt idx="36824">
                  <c:v>6.6671331250015999</c:v>
                </c:pt>
                <c:pt idx="36825">
                  <c:v>6.6676525</c:v>
                </c:pt>
                <c:pt idx="36826">
                  <c:v>6.6681549999999996</c:v>
                </c:pt>
                <c:pt idx="36827">
                  <c:v>6.6685806250016002</c:v>
                </c:pt>
                <c:pt idx="36828">
                  <c:v>6.6689212500000004</c:v>
                </c:pt>
                <c:pt idx="36829">
                  <c:v>6.66925875</c:v>
                </c:pt>
                <c:pt idx="36830">
                  <c:v>6.6697668750016001</c:v>
                </c:pt>
                <c:pt idx="36831">
                  <c:v>6.6701706250015995</c:v>
                </c:pt>
                <c:pt idx="36832">
                  <c:v>6.6706193750015998</c:v>
                </c:pt>
                <c:pt idx="36833">
                  <c:v>6.6710675000000004</c:v>
                </c:pt>
                <c:pt idx="36834">
                  <c:v>6.6714574999999998</c:v>
                </c:pt>
                <c:pt idx="36835">
                  <c:v>6.6719843750015997</c:v>
                </c:pt>
                <c:pt idx="36836">
                  <c:v>6.6725349999999999</c:v>
                </c:pt>
                <c:pt idx="36837">
                  <c:v>6.6730493750016002</c:v>
                </c:pt>
                <c:pt idx="36838">
                  <c:v>6.6735293750015998</c:v>
                </c:pt>
                <c:pt idx="36839">
                  <c:v>6.6739793750015997</c:v>
                </c:pt>
                <c:pt idx="36840">
                  <c:v>6.6744743750015996</c:v>
                </c:pt>
                <c:pt idx="36841">
                  <c:v>6.6748818750016001</c:v>
                </c:pt>
                <c:pt idx="36842">
                  <c:v>6.6754293750015998</c:v>
                </c:pt>
                <c:pt idx="36843">
                  <c:v>6.6759325</c:v>
                </c:pt>
                <c:pt idx="36844">
                  <c:v>6.6762887500000003</c:v>
                </c:pt>
                <c:pt idx="36845">
                  <c:v>6.6757412499999997</c:v>
                </c:pt>
                <c:pt idx="36846">
                  <c:v>6.6752712499999998</c:v>
                </c:pt>
                <c:pt idx="36847">
                  <c:v>6.6749318750016</c:v>
                </c:pt>
                <c:pt idx="36848">
                  <c:v>6.6743781250016001</c:v>
                </c:pt>
                <c:pt idx="36849">
                  <c:v>6.6739949999999997</c:v>
                </c:pt>
                <c:pt idx="36850">
                  <c:v>6.6736725000000003</c:v>
                </c:pt>
                <c:pt idx="36851">
                  <c:v>6.6732181250015996</c:v>
                </c:pt>
                <c:pt idx="36852">
                  <c:v>6.6726243750015994</c:v>
                </c:pt>
                <c:pt idx="36853">
                  <c:v>6.6719893750015995</c:v>
                </c:pt>
                <c:pt idx="36854">
                  <c:v>6.6712243750016</c:v>
                </c:pt>
                <c:pt idx="36855">
                  <c:v>6.6703087500000002</c:v>
                </c:pt>
                <c:pt idx="36856">
                  <c:v>6.6693375000000001</c:v>
                </c:pt>
                <c:pt idx="36857">
                  <c:v>6.6683937499999999</c:v>
                </c:pt>
                <c:pt idx="36858">
                  <c:v>6.6673893750015996</c:v>
                </c:pt>
                <c:pt idx="36859">
                  <c:v>6.6663100000000002</c:v>
                </c:pt>
                <c:pt idx="36860">
                  <c:v>6.6652662500000002</c:v>
                </c:pt>
                <c:pt idx="36861">
                  <c:v>6.6642468750015995</c:v>
                </c:pt>
                <c:pt idx="36862">
                  <c:v>6.6633893750016</c:v>
                </c:pt>
                <c:pt idx="36863">
                  <c:v>6.6628037500000001</c:v>
                </c:pt>
                <c:pt idx="36864">
                  <c:v>6.6623906250016001</c:v>
                </c:pt>
                <c:pt idx="36865">
                  <c:v>6.6620162499999998</c:v>
                </c:pt>
                <c:pt idx="36866">
                  <c:v>6.6616762500000002</c:v>
                </c:pt>
                <c:pt idx="36867">
                  <c:v>6.6618500000000003</c:v>
                </c:pt>
                <c:pt idx="36868">
                  <c:v>6.6622174999999997</c:v>
                </c:pt>
                <c:pt idx="36869">
                  <c:v>6.6626393750016</c:v>
                </c:pt>
                <c:pt idx="36870">
                  <c:v>6.6630143750016</c:v>
                </c:pt>
                <c:pt idx="36871">
                  <c:v>6.6634431250016002</c:v>
                </c:pt>
                <c:pt idx="36872">
                  <c:v>6.6638068750016002</c:v>
                </c:pt>
                <c:pt idx="36873">
                  <c:v>6.6641481250016001</c:v>
                </c:pt>
                <c:pt idx="36874">
                  <c:v>6.6646056250015997</c:v>
                </c:pt>
                <c:pt idx="36875">
                  <c:v>6.6650643750015997</c:v>
                </c:pt>
                <c:pt idx="36876">
                  <c:v>6.6655118750015996</c:v>
                </c:pt>
                <c:pt idx="36877">
                  <c:v>6.66597375</c:v>
                </c:pt>
                <c:pt idx="36878">
                  <c:v>6.6664456250016002</c:v>
                </c:pt>
                <c:pt idx="36879">
                  <c:v>6.6668037499999997</c:v>
                </c:pt>
                <c:pt idx="36880">
                  <c:v>6.6671968750015997</c:v>
                </c:pt>
                <c:pt idx="36881">
                  <c:v>6.6676112500000002</c:v>
                </c:pt>
                <c:pt idx="36882">
                  <c:v>6.6681031250015996</c:v>
                </c:pt>
                <c:pt idx="36883">
                  <c:v>6.6686481250015994</c:v>
                </c:pt>
                <c:pt idx="36884">
                  <c:v>6.6690581250015999</c:v>
                </c:pt>
                <c:pt idx="36885">
                  <c:v>6.6694206250015995</c:v>
                </c:pt>
                <c:pt idx="36886">
                  <c:v>6.6698418750016</c:v>
                </c:pt>
                <c:pt idx="36887">
                  <c:v>6.6702943750015997</c:v>
                </c:pt>
                <c:pt idx="36888">
                  <c:v>6.6706606250015996</c:v>
                </c:pt>
                <c:pt idx="36889">
                  <c:v>6.6706250000000002</c:v>
                </c:pt>
                <c:pt idx="36890">
                  <c:v>6.6707106250015995</c:v>
                </c:pt>
                <c:pt idx="36891">
                  <c:v>6.6710975000000001</c:v>
                </c:pt>
                <c:pt idx="36892">
                  <c:v>6.6714243750015996</c:v>
                </c:pt>
                <c:pt idx="36893">
                  <c:v>6.6718218750015996</c:v>
                </c:pt>
                <c:pt idx="36894">
                  <c:v>6.6723331250015994</c:v>
                </c:pt>
                <c:pt idx="36895">
                  <c:v>6.6726881250016001</c:v>
                </c:pt>
                <c:pt idx="36896">
                  <c:v>6.6730093750016</c:v>
                </c:pt>
                <c:pt idx="36897">
                  <c:v>6.6726668750015996</c:v>
                </c:pt>
                <c:pt idx="36898">
                  <c:v>6.6721287499999997</c:v>
                </c:pt>
                <c:pt idx="36899">
                  <c:v>6.6717275000000003</c:v>
                </c:pt>
                <c:pt idx="36900">
                  <c:v>6.6713593750015994</c:v>
                </c:pt>
                <c:pt idx="36901">
                  <c:v>6.6710124999999998</c:v>
                </c:pt>
                <c:pt idx="36902">
                  <c:v>6.6705224999999997</c:v>
                </c:pt>
                <c:pt idx="36903">
                  <c:v>6.6700643750015995</c:v>
                </c:pt>
                <c:pt idx="36904">
                  <c:v>6.6696875000000002</c:v>
                </c:pt>
                <c:pt idx="36905">
                  <c:v>6.6692850000000004</c:v>
                </c:pt>
                <c:pt idx="36906">
                  <c:v>6.6687581250015997</c:v>
                </c:pt>
                <c:pt idx="36907">
                  <c:v>6.6682525000000004</c:v>
                </c:pt>
                <c:pt idx="36908">
                  <c:v>6.6676062500000004</c:v>
                </c:pt>
                <c:pt idx="36909">
                  <c:v>6.6671100000000001</c:v>
                </c:pt>
                <c:pt idx="36910">
                  <c:v>6.6666449999999999</c:v>
                </c:pt>
                <c:pt idx="36911">
                  <c:v>6.6662006250015997</c:v>
                </c:pt>
                <c:pt idx="36912">
                  <c:v>6.6656712499999999</c:v>
                </c:pt>
                <c:pt idx="36913">
                  <c:v>6.6652306250016</c:v>
                </c:pt>
                <c:pt idx="36914">
                  <c:v>6.6649093750016002</c:v>
                </c:pt>
                <c:pt idx="36915">
                  <c:v>6.6644862500000004</c:v>
                </c:pt>
                <c:pt idx="36916">
                  <c:v>6.6639675</c:v>
                </c:pt>
                <c:pt idx="36917">
                  <c:v>6.66339375</c:v>
                </c:pt>
                <c:pt idx="36918">
                  <c:v>6.6629468750015999</c:v>
                </c:pt>
                <c:pt idx="36919">
                  <c:v>6.6625568750015995</c:v>
                </c:pt>
                <c:pt idx="36920">
                  <c:v>6.6621237500000001</c:v>
                </c:pt>
                <c:pt idx="36921">
                  <c:v>6.6616612499999999</c:v>
                </c:pt>
                <c:pt idx="36922">
                  <c:v>6.6620600000000003</c:v>
                </c:pt>
                <c:pt idx="36923">
                  <c:v>6.6625106250016</c:v>
                </c:pt>
                <c:pt idx="36924">
                  <c:v>6.66301875</c:v>
                </c:pt>
                <c:pt idx="36925">
                  <c:v>6.6635181250016</c:v>
                </c:pt>
                <c:pt idx="36926">
                  <c:v>6.6638943750015995</c:v>
                </c:pt>
                <c:pt idx="36927">
                  <c:v>6.6642349999999997</c:v>
                </c:pt>
                <c:pt idx="36928">
                  <c:v>6.6645631250015995</c:v>
                </c:pt>
                <c:pt idx="36929">
                  <c:v>6.6649587500000003</c:v>
                </c:pt>
                <c:pt idx="36930">
                  <c:v>6.6653512499999996</c:v>
                </c:pt>
                <c:pt idx="36931">
                  <c:v>6.6657568750016001</c:v>
                </c:pt>
                <c:pt idx="36932">
                  <c:v>6.6661306250015997</c:v>
                </c:pt>
                <c:pt idx="36933">
                  <c:v>6.6664593750016001</c:v>
                </c:pt>
                <c:pt idx="36934">
                  <c:v>6.6668112500000003</c:v>
                </c:pt>
                <c:pt idx="36935">
                  <c:v>6.6672068750015994</c:v>
                </c:pt>
                <c:pt idx="36936">
                  <c:v>6.6675568750015994</c:v>
                </c:pt>
                <c:pt idx="36937">
                  <c:v>6.6678968750015999</c:v>
                </c:pt>
                <c:pt idx="36938">
                  <c:v>6.6683837500000003</c:v>
                </c:pt>
                <c:pt idx="36939">
                  <c:v>6.6688749999999999</c:v>
                </c:pt>
                <c:pt idx="36940">
                  <c:v>6.66937625</c:v>
                </c:pt>
                <c:pt idx="36941">
                  <c:v>6.6697737500000001</c:v>
                </c:pt>
                <c:pt idx="36942">
                  <c:v>6.6702206250015994</c:v>
                </c:pt>
                <c:pt idx="36943">
                  <c:v>6.6706212499999999</c:v>
                </c:pt>
                <c:pt idx="36944">
                  <c:v>6.6710762499999996</c:v>
                </c:pt>
                <c:pt idx="36945">
                  <c:v>6.6714831250015996</c:v>
                </c:pt>
                <c:pt idx="36946">
                  <c:v>6.6719068750016</c:v>
                </c:pt>
                <c:pt idx="36947">
                  <c:v>6.6724531250016001</c:v>
                </c:pt>
                <c:pt idx="36948">
                  <c:v>6.6729962499999997</c:v>
                </c:pt>
                <c:pt idx="36949">
                  <c:v>6.6734749999999998</c:v>
                </c:pt>
                <c:pt idx="36950">
                  <c:v>6.6739193750016002</c:v>
                </c:pt>
                <c:pt idx="36951">
                  <c:v>6.6743487500000001</c:v>
                </c:pt>
                <c:pt idx="36952">
                  <c:v>6.6747143750015994</c:v>
                </c:pt>
                <c:pt idx="36953">
                  <c:v>6.6751706250015994</c:v>
                </c:pt>
                <c:pt idx="36954">
                  <c:v>6.6756718750015995</c:v>
                </c:pt>
                <c:pt idx="36955">
                  <c:v>6.6760743750015994</c:v>
                </c:pt>
                <c:pt idx="36956">
                  <c:v>6.6764893750015997</c:v>
                </c:pt>
                <c:pt idx="36957">
                  <c:v>6.6760074999999999</c:v>
                </c:pt>
                <c:pt idx="36958">
                  <c:v>6.6755793750015995</c:v>
                </c:pt>
                <c:pt idx="36959">
                  <c:v>6.6751556250016</c:v>
                </c:pt>
                <c:pt idx="36960">
                  <c:v>6.6747887500000003</c:v>
                </c:pt>
                <c:pt idx="36961">
                  <c:v>6.6744087499999996</c:v>
                </c:pt>
                <c:pt idx="36962">
                  <c:v>6.6738887499999997</c:v>
                </c:pt>
                <c:pt idx="36963">
                  <c:v>6.673235</c:v>
                </c:pt>
                <c:pt idx="36964">
                  <c:v>6.6723800000000004</c:v>
                </c:pt>
                <c:pt idx="36965">
                  <c:v>6.6713662500000002</c:v>
                </c:pt>
                <c:pt idx="36966">
                  <c:v>6.67026875</c:v>
                </c:pt>
                <c:pt idx="36967">
                  <c:v>6.6690462500000001</c:v>
                </c:pt>
                <c:pt idx="36968">
                  <c:v>6.6678356250016</c:v>
                </c:pt>
                <c:pt idx="36969">
                  <c:v>6.6666387499999997</c:v>
                </c:pt>
                <c:pt idx="36970">
                  <c:v>6.6654156250016001</c:v>
                </c:pt>
                <c:pt idx="36971">
                  <c:v>6.6643850000000002</c:v>
                </c:pt>
                <c:pt idx="36972">
                  <c:v>6.6635206250015999</c:v>
                </c:pt>
                <c:pt idx="36973">
                  <c:v>6.6626799999999999</c:v>
                </c:pt>
                <c:pt idx="36974">
                  <c:v>6.6620237500000004</c:v>
                </c:pt>
                <c:pt idx="36975">
                  <c:v>6.6615450000000003</c:v>
                </c:pt>
                <c:pt idx="36976">
                  <c:v>6.6610787499999997</c:v>
                </c:pt>
                <c:pt idx="36977">
                  <c:v>6.6607337500000003</c:v>
                </c:pt>
                <c:pt idx="36978">
                  <c:v>6.6601981250015996</c:v>
                </c:pt>
                <c:pt idx="36979">
                  <c:v>6.6597987500000002</c:v>
                </c:pt>
                <c:pt idx="36980">
                  <c:v>6.6593937499999996</c:v>
                </c:pt>
                <c:pt idx="36981">
                  <c:v>6.6588262499999997</c:v>
                </c:pt>
                <c:pt idx="36982">
                  <c:v>6.6584718750015996</c:v>
                </c:pt>
                <c:pt idx="36983">
                  <c:v>6.6585549999999998</c:v>
                </c:pt>
                <c:pt idx="36984">
                  <c:v>6.6589062500000002</c:v>
                </c:pt>
                <c:pt idx="36985">
                  <c:v>6.6592987499999996</c:v>
                </c:pt>
                <c:pt idx="36986">
                  <c:v>6.6596462499999998</c:v>
                </c:pt>
                <c:pt idx="36987">
                  <c:v>6.6600281250015998</c:v>
                </c:pt>
                <c:pt idx="36988">
                  <c:v>6.6605268750016</c:v>
                </c:pt>
                <c:pt idx="36989">
                  <c:v>6.6609337499999999</c:v>
                </c:pt>
                <c:pt idx="36990">
                  <c:v>6.6612837499999999</c:v>
                </c:pt>
                <c:pt idx="36991">
                  <c:v>6.6617262500000001</c:v>
                </c:pt>
                <c:pt idx="36992">
                  <c:v>6.6621449999999998</c:v>
                </c:pt>
                <c:pt idx="36993">
                  <c:v>6.6625500000000004</c:v>
                </c:pt>
                <c:pt idx="36994">
                  <c:v>6.6629456250015995</c:v>
                </c:pt>
                <c:pt idx="36995">
                  <c:v>6.6633637500000003</c:v>
                </c:pt>
                <c:pt idx="36996">
                  <c:v>6.6638362500000001</c:v>
                </c:pt>
                <c:pt idx="36997">
                  <c:v>6.6643825000000003</c:v>
                </c:pt>
                <c:pt idx="36998">
                  <c:v>6.6648125</c:v>
                </c:pt>
                <c:pt idx="36999">
                  <c:v>6.6653081250015997</c:v>
                </c:pt>
                <c:pt idx="37000">
                  <c:v>6.6658749999999998</c:v>
                </c:pt>
                <c:pt idx="37001">
                  <c:v>6.6663643750016002</c:v>
                </c:pt>
                <c:pt idx="37002">
                  <c:v>6.6668450000000004</c:v>
                </c:pt>
                <c:pt idx="37003">
                  <c:v>6.66735875</c:v>
                </c:pt>
                <c:pt idx="37004">
                  <c:v>6.6676956250016</c:v>
                </c:pt>
                <c:pt idx="37005">
                  <c:v>6.6681762500000001</c:v>
                </c:pt>
                <c:pt idx="37006">
                  <c:v>6.6686399999999999</c:v>
                </c:pt>
                <c:pt idx="37007">
                  <c:v>6.6685662499999996</c:v>
                </c:pt>
                <c:pt idx="37008">
                  <c:v>6.6681956250015997</c:v>
                </c:pt>
                <c:pt idx="37009">
                  <c:v>6.6678362499999997</c:v>
                </c:pt>
                <c:pt idx="37010">
                  <c:v>6.66728875</c:v>
                </c:pt>
                <c:pt idx="37011">
                  <c:v>6.6667087499999997</c:v>
                </c:pt>
                <c:pt idx="37012">
                  <c:v>6.6662012500000003</c:v>
                </c:pt>
                <c:pt idx="37013">
                  <c:v>6.6656681250015994</c:v>
                </c:pt>
                <c:pt idx="37014">
                  <c:v>6.6650212499999997</c:v>
                </c:pt>
                <c:pt idx="37015">
                  <c:v>6.6644575000000001</c:v>
                </c:pt>
                <c:pt idx="37016">
                  <c:v>6.6641306250015999</c:v>
                </c:pt>
                <c:pt idx="37017">
                  <c:v>6.6634756250015998</c:v>
                </c:pt>
                <c:pt idx="37018">
                  <c:v>6.6631456250015999</c:v>
                </c:pt>
                <c:pt idx="37019">
                  <c:v>6.6626206250015994</c:v>
                </c:pt>
                <c:pt idx="37020">
                  <c:v>6.6622481250016001</c:v>
                </c:pt>
                <c:pt idx="37021">
                  <c:v>6.6623731250015998</c:v>
                </c:pt>
                <c:pt idx="37022">
                  <c:v>6.6628443750016002</c:v>
                </c:pt>
                <c:pt idx="37023">
                  <c:v>6.6631806250015995</c:v>
                </c:pt>
                <c:pt idx="37024">
                  <c:v>6.6636881250015998</c:v>
                </c:pt>
                <c:pt idx="37025">
                  <c:v>6.6641556250015999</c:v>
                </c:pt>
                <c:pt idx="37026">
                  <c:v>6.6645368750016001</c:v>
                </c:pt>
                <c:pt idx="37027">
                  <c:v>6.6649562500000004</c:v>
                </c:pt>
                <c:pt idx="37028">
                  <c:v>6.6654143750015997</c:v>
                </c:pt>
                <c:pt idx="37029">
                  <c:v>6.6658493750016001</c:v>
                </c:pt>
                <c:pt idx="37030">
                  <c:v>6.6655175</c:v>
                </c:pt>
                <c:pt idx="37031">
                  <c:v>6.6658656250016</c:v>
                </c:pt>
                <c:pt idx="37032">
                  <c:v>6.6663237500000001</c:v>
                </c:pt>
                <c:pt idx="37033">
                  <c:v>6.6668906250015993</c:v>
                </c:pt>
                <c:pt idx="37034">
                  <c:v>6.6672656250015994</c:v>
                </c:pt>
                <c:pt idx="37035">
                  <c:v>6.6676456250016001</c:v>
                </c:pt>
                <c:pt idx="37036">
                  <c:v>6.6680262499999996</c:v>
                </c:pt>
                <c:pt idx="37037">
                  <c:v>6.6685393750015995</c:v>
                </c:pt>
                <c:pt idx="37038">
                  <c:v>6.66907125</c:v>
                </c:pt>
                <c:pt idx="37039">
                  <c:v>6.66953</c:v>
                </c:pt>
                <c:pt idx="37040">
                  <c:v>6.6699200000000003</c:v>
                </c:pt>
                <c:pt idx="37041">
                  <c:v>6.6703056250015997</c:v>
                </c:pt>
                <c:pt idx="37042">
                  <c:v>6.6707006250015999</c:v>
                </c:pt>
                <c:pt idx="37043">
                  <c:v>6.6711212499999997</c:v>
                </c:pt>
                <c:pt idx="37044">
                  <c:v>6.6714756250015999</c:v>
                </c:pt>
                <c:pt idx="37045">
                  <c:v>6.6716243750016</c:v>
                </c:pt>
                <c:pt idx="37046">
                  <c:v>6.6720293750015998</c:v>
                </c:pt>
                <c:pt idx="37047">
                  <c:v>6.672015</c:v>
                </c:pt>
                <c:pt idx="37048">
                  <c:v>6.6713881250015996</c:v>
                </c:pt>
                <c:pt idx="37049">
                  <c:v>6.6708862499999997</c:v>
                </c:pt>
                <c:pt idx="37050">
                  <c:v>6.6701706250015995</c:v>
                </c:pt>
                <c:pt idx="37051">
                  <c:v>6.6693737500000001</c:v>
                </c:pt>
                <c:pt idx="37052">
                  <c:v>6.6682606250015999</c:v>
                </c:pt>
                <c:pt idx="37053">
                  <c:v>6.6669099999999997</c:v>
                </c:pt>
                <c:pt idx="37054">
                  <c:v>6.6654543750016</c:v>
                </c:pt>
                <c:pt idx="37055">
                  <c:v>6.6640681250015996</c:v>
                </c:pt>
                <c:pt idx="37056">
                  <c:v>6.6625612500000004</c:v>
                </c:pt>
                <c:pt idx="37057">
                  <c:v>6.6611787500000004</c:v>
                </c:pt>
                <c:pt idx="37058">
                  <c:v>6.6598887500000004</c:v>
                </c:pt>
                <c:pt idx="37059">
                  <c:v>6.6586781250015994</c:v>
                </c:pt>
                <c:pt idx="37060">
                  <c:v>6.6576174999999997</c:v>
                </c:pt>
                <c:pt idx="37061">
                  <c:v>6.6566431250016</c:v>
                </c:pt>
                <c:pt idx="37062">
                  <c:v>6.6558537500000003</c:v>
                </c:pt>
                <c:pt idx="37063">
                  <c:v>6.6552437500000003</c:v>
                </c:pt>
                <c:pt idx="37064">
                  <c:v>6.6548256250015996</c:v>
                </c:pt>
                <c:pt idx="37065">
                  <c:v>6.6543925000000002</c:v>
                </c:pt>
                <c:pt idx="37066">
                  <c:v>6.6537474999999997</c:v>
                </c:pt>
                <c:pt idx="37067">
                  <c:v>6.6534250000000004</c:v>
                </c:pt>
                <c:pt idx="37068">
                  <c:v>6.6530593750015994</c:v>
                </c:pt>
                <c:pt idx="37069">
                  <c:v>6.6526331250016</c:v>
                </c:pt>
                <c:pt idx="37070">
                  <c:v>6.6523131250015997</c:v>
                </c:pt>
                <c:pt idx="37071">
                  <c:v>6.6518718750015999</c:v>
                </c:pt>
                <c:pt idx="37072">
                  <c:v>6.6513706250015998</c:v>
                </c:pt>
                <c:pt idx="37073">
                  <c:v>6.65097</c:v>
                </c:pt>
                <c:pt idx="37074">
                  <c:v>6.6508574999999999</c:v>
                </c:pt>
                <c:pt idx="37075">
                  <c:v>6.6513237500000004</c:v>
                </c:pt>
                <c:pt idx="37076">
                  <c:v>6.6516462499999998</c:v>
                </c:pt>
                <c:pt idx="37077">
                  <c:v>6.6520875000000004</c:v>
                </c:pt>
                <c:pt idx="37078">
                  <c:v>6.6525481250015996</c:v>
                </c:pt>
                <c:pt idx="37079">
                  <c:v>6.6528681250016</c:v>
                </c:pt>
                <c:pt idx="37080">
                  <c:v>6.6532137499999999</c:v>
                </c:pt>
                <c:pt idx="37081">
                  <c:v>6.6536181250016</c:v>
                </c:pt>
                <c:pt idx="37082">
                  <c:v>6.6540112499999999</c:v>
                </c:pt>
                <c:pt idx="37083">
                  <c:v>6.6543562500000002</c:v>
                </c:pt>
                <c:pt idx="37084">
                  <c:v>6.6547337500000001</c:v>
                </c:pt>
                <c:pt idx="37085">
                  <c:v>6.6551418750015996</c:v>
                </c:pt>
                <c:pt idx="37086">
                  <c:v>6.6557050000000002</c:v>
                </c:pt>
                <c:pt idx="37087">
                  <c:v>6.6560412500000004</c:v>
                </c:pt>
                <c:pt idx="37088">
                  <c:v>6.6564137499999996</c:v>
                </c:pt>
                <c:pt idx="37089">
                  <c:v>6.6569062499999996</c:v>
                </c:pt>
                <c:pt idx="37090">
                  <c:v>6.6572956250016002</c:v>
                </c:pt>
                <c:pt idx="37091">
                  <c:v>6.6576531250016</c:v>
                </c:pt>
                <c:pt idx="37092">
                  <c:v>6.6581287500000004</c:v>
                </c:pt>
                <c:pt idx="37093">
                  <c:v>6.6584893750015999</c:v>
                </c:pt>
                <c:pt idx="37094">
                  <c:v>6.6589762500000003</c:v>
                </c:pt>
                <c:pt idx="37095">
                  <c:v>6.6593631250016001</c:v>
                </c:pt>
                <c:pt idx="37096">
                  <c:v>6.6597493750016001</c:v>
                </c:pt>
                <c:pt idx="37097">
                  <c:v>6.6601856250016001</c:v>
                </c:pt>
                <c:pt idx="37098">
                  <c:v>6.6605081250015994</c:v>
                </c:pt>
                <c:pt idx="37099">
                  <c:v>6.6609687500000003</c:v>
                </c:pt>
                <c:pt idx="37100">
                  <c:v>6.6614431250015995</c:v>
                </c:pt>
                <c:pt idx="37101">
                  <c:v>6.6618468750015998</c:v>
                </c:pt>
                <c:pt idx="37102">
                  <c:v>6.6618050000000002</c:v>
                </c:pt>
                <c:pt idx="37103">
                  <c:v>6.6622525000000001</c:v>
                </c:pt>
                <c:pt idx="37104">
                  <c:v>6.66268875</c:v>
                </c:pt>
                <c:pt idx="37105">
                  <c:v>6.6631912499999997</c:v>
                </c:pt>
                <c:pt idx="37106">
                  <c:v>6.6635274999999998</c:v>
                </c:pt>
                <c:pt idx="37107">
                  <c:v>6.6639662499999996</c:v>
                </c:pt>
                <c:pt idx="37108">
                  <c:v>6.6643268750016</c:v>
                </c:pt>
                <c:pt idx="37109">
                  <c:v>6.6648368750015994</c:v>
                </c:pt>
                <c:pt idx="37110">
                  <c:v>6.6653218750015997</c:v>
                </c:pt>
                <c:pt idx="37111">
                  <c:v>6.6649856250015995</c:v>
                </c:pt>
                <c:pt idx="37112">
                  <c:v>6.6645768750015995</c:v>
                </c:pt>
                <c:pt idx="37113">
                  <c:v>6.6642181250016002</c:v>
                </c:pt>
                <c:pt idx="37114">
                  <c:v>6.6635943750015993</c:v>
                </c:pt>
                <c:pt idx="37115">
                  <c:v>6.6629662500000002</c:v>
                </c:pt>
                <c:pt idx="37116">
                  <c:v>6.6623856250015994</c:v>
                </c:pt>
                <c:pt idx="37117">
                  <c:v>6.6616506250015997</c:v>
                </c:pt>
                <c:pt idx="37118">
                  <c:v>6.6608393750015997</c:v>
                </c:pt>
                <c:pt idx="37119">
                  <c:v>6.6600625000000004</c:v>
                </c:pt>
                <c:pt idx="37120">
                  <c:v>6.6591968750015997</c:v>
                </c:pt>
                <c:pt idx="37121">
                  <c:v>6.6583006250015995</c:v>
                </c:pt>
                <c:pt idx="37122">
                  <c:v>6.6574618750015997</c:v>
                </c:pt>
                <c:pt idx="37123">
                  <c:v>6.6565124999999998</c:v>
                </c:pt>
                <c:pt idx="37124">
                  <c:v>6.655475</c:v>
                </c:pt>
                <c:pt idx="37125">
                  <c:v>6.6546418750015999</c:v>
                </c:pt>
                <c:pt idx="37126">
                  <c:v>6.6536981250015996</c:v>
                </c:pt>
                <c:pt idx="37127">
                  <c:v>6.6527712499999998</c:v>
                </c:pt>
                <c:pt idx="37128">
                  <c:v>6.6519925000000004</c:v>
                </c:pt>
                <c:pt idx="37129">
                  <c:v>6.6511806250015999</c:v>
                </c:pt>
                <c:pt idx="37130">
                  <c:v>6.6504387500000002</c:v>
                </c:pt>
                <c:pt idx="37131">
                  <c:v>6.6497762500000004</c:v>
                </c:pt>
                <c:pt idx="37132">
                  <c:v>6.6491643750015994</c:v>
                </c:pt>
                <c:pt idx="37133">
                  <c:v>6.6486643750015997</c:v>
                </c:pt>
                <c:pt idx="37134">
                  <c:v>6.6481931250016002</c:v>
                </c:pt>
                <c:pt idx="37135">
                  <c:v>6.6478012499999997</c:v>
                </c:pt>
                <c:pt idx="37136">
                  <c:v>6.6483218750016002</c:v>
                </c:pt>
                <c:pt idx="37137">
                  <c:v>6.6487031250015995</c:v>
                </c:pt>
                <c:pt idx="37138">
                  <c:v>6.6491749999999996</c:v>
                </c:pt>
                <c:pt idx="37139">
                  <c:v>6.6495387499999996</c:v>
                </c:pt>
                <c:pt idx="37140">
                  <c:v>6.6499412500000004</c:v>
                </c:pt>
                <c:pt idx="37141">
                  <c:v>6.6504106250015997</c:v>
                </c:pt>
                <c:pt idx="37142">
                  <c:v>6.6509400000000003</c:v>
                </c:pt>
                <c:pt idx="37143">
                  <c:v>6.6513456250015999</c:v>
                </c:pt>
                <c:pt idx="37144">
                  <c:v>6.6518112499999997</c:v>
                </c:pt>
                <c:pt idx="37145">
                  <c:v>6.6523506250016</c:v>
                </c:pt>
                <c:pt idx="37146">
                  <c:v>6.6526818750015995</c:v>
                </c:pt>
                <c:pt idx="37147">
                  <c:v>6.6530449999999997</c:v>
                </c:pt>
                <c:pt idx="37148">
                  <c:v>6.6534487499999999</c:v>
                </c:pt>
                <c:pt idx="37149">
                  <c:v>6.6539056250015998</c:v>
                </c:pt>
                <c:pt idx="37150">
                  <c:v>6.6542950000000003</c:v>
                </c:pt>
                <c:pt idx="37151">
                  <c:v>6.6546781250015998</c:v>
                </c:pt>
                <c:pt idx="37152">
                  <c:v>6.6550243750015996</c:v>
                </c:pt>
                <c:pt idx="37153">
                  <c:v>6.6554712499999997</c:v>
                </c:pt>
                <c:pt idx="37154">
                  <c:v>6.6559024999999998</c:v>
                </c:pt>
                <c:pt idx="37155">
                  <c:v>6.6562275</c:v>
                </c:pt>
                <c:pt idx="37156">
                  <c:v>6.6566562500000002</c:v>
                </c:pt>
                <c:pt idx="37157">
                  <c:v>6.6571425</c:v>
                </c:pt>
                <c:pt idx="37158">
                  <c:v>6.6574962500000003</c:v>
                </c:pt>
                <c:pt idx="37159">
                  <c:v>6.6579874999999999</c:v>
                </c:pt>
                <c:pt idx="37160">
                  <c:v>6.6584237499999999</c:v>
                </c:pt>
                <c:pt idx="37161">
                  <c:v>6.6587706250015994</c:v>
                </c:pt>
                <c:pt idx="37162">
                  <c:v>6.6591556250016</c:v>
                </c:pt>
                <c:pt idx="37163">
                  <c:v>6.6595637500000002</c:v>
                </c:pt>
                <c:pt idx="37164">
                  <c:v>6.6598843750015995</c:v>
                </c:pt>
                <c:pt idx="37165">
                  <c:v>6.6602050000000004</c:v>
                </c:pt>
                <c:pt idx="37166">
                  <c:v>6.6604068750016001</c:v>
                </c:pt>
                <c:pt idx="37167">
                  <c:v>6.6599637500000002</c:v>
                </c:pt>
                <c:pt idx="37168">
                  <c:v>6.6603956250016001</c:v>
                </c:pt>
                <c:pt idx="37169">
                  <c:v>6.66086125</c:v>
                </c:pt>
                <c:pt idx="37170">
                  <c:v>6.66127</c:v>
                </c:pt>
                <c:pt idx="37171">
                  <c:v>6.6607981250016</c:v>
                </c:pt>
                <c:pt idx="37172">
                  <c:v>6.6604487499999996</c:v>
                </c:pt>
                <c:pt idx="37173">
                  <c:v>6.6601137499999998</c:v>
                </c:pt>
                <c:pt idx="37174">
                  <c:v>6.6597062500000002</c:v>
                </c:pt>
                <c:pt idx="37175">
                  <c:v>6.6592099999999999</c:v>
                </c:pt>
                <c:pt idx="37176">
                  <c:v>6.6588081250015998</c:v>
                </c:pt>
                <c:pt idx="37177">
                  <c:v>6.65842125</c:v>
                </c:pt>
                <c:pt idx="37178">
                  <c:v>6.6580775000000001</c:v>
                </c:pt>
                <c:pt idx="37179">
                  <c:v>6.6576768750015995</c:v>
                </c:pt>
                <c:pt idx="37180">
                  <c:v>6.6573331250015997</c:v>
                </c:pt>
                <c:pt idx="37181">
                  <c:v>6.6577937499999997</c:v>
                </c:pt>
                <c:pt idx="37182">
                  <c:v>6.6581712499999997</c:v>
                </c:pt>
                <c:pt idx="37183">
                  <c:v>6.6586987500000001</c:v>
                </c:pt>
                <c:pt idx="37184">
                  <c:v>6.6591512499999999</c:v>
                </c:pt>
                <c:pt idx="37185">
                  <c:v>6.6595106250015998</c:v>
                </c:pt>
                <c:pt idx="37186">
                  <c:v>6.6591693750015999</c:v>
                </c:pt>
                <c:pt idx="37187">
                  <c:v>6.6588243750015996</c:v>
                </c:pt>
                <c:pt idx="37188">
                  <c:v>6.6584781250015999</c:v>
                </c:pt>
                <c:pt idx="37189">
                  <c:v>6.6583325000000002</c:v>
                </c:pt>
                <c:pt idx="37190">
                  <c:v>6.6586543750015998</c:v>
                </c:pt>
                <c:pt idx="37191">
                  <c:v>6.6591168750016001</c:v>
                </c:pt>
                <c:pt idx="37192">
                  <c:v>6.6594424999999999</c:v>
                </c:pt>
                <c:pt idx="37193">
                  <c:v>6.6599874999999997</c:v>
                </c:pt>
                <c:pt idx="37194">
                  <c:v>6.6604374999999996</c:v>
                </c:pt>
                <c:pt idx="37195">
                  <c:v>6.6608062500000003</c:v>
                </c:pt>
                <c:pt idx="37196">
                  <c:v>6.6613100000000003</c:v>
                </c:pt>
                <c:pt idx="37197">
                  <c:v>6.6616987500000002</c:v>
                </c:pt>
                <c:pt idx="37198">
                  <c:v>6.6622393750016</c:v>
                </c:pt>
                <c:pt idx="37199">
                  <c:v>6.6627099999999997</c:v>
                </c:pt>
                <c:pt idx="37200">
                  <c:v>6.66303</c:v>
                </c:pt>
                <c:pt idx="37201">
                  <c:v>6.6633831250015998</c:v>
                </c:pt>
                <c:pt idx="37202">
                  <c:v>6.6637912500000001</c:v>
                </c:pt>
                <c:pt idx="37203">
                  <c:v>6.6642331250015996</c:v>
                </c:pt>
                <c:pt idx="37204">
                  <c:v>6.6647325000000004</c:v>
                </c:pt>
                <c:pt idx="37205">
                  <c:v>6.6651575000000003</c:v>
                </c:pt>
                <c:pt idx="37206">
                  <c:v>6.6655674999999999</c:v>
                </c:pt>
                <c:pt idx="37207">
                  <c:v>6.6659125000000001</c:v>
                </c:pt>
                <c:pt idx="37208">
                  <c:v>6.6662375000000003</c:v>
                </c:pt>
                <c:pt idx="37209">
                  <c:v>6.6666081250015994</c:v>
                </c:pt>
                <c:pt idx="37210">
                  <c:v>6.6670575000000003</c:v>
                </c:pt>
                <c:pt idx="37211">
                  <c:v>6.6674850000000001</c:v>
                </c:pt>
                <c:pt idx="37212">
                  <c:v>6.66787375</c:v>
                </c:pt>
                <c:pt idx="37213">
                  <c:v>6.6683325</c:v>
                </c:pt>
                <c:pt idx="37214">
                  <c:v>6.6687637500000001</c:v>
                </c:pt>
                <c:pt idx="37215">
                  <c:v>6.6691387500000001</c:v>
                </c:pt>
                <c:pt idx="37216">
                  <c:v>6.6694812499999996</c:v>
                </c:pt>
                <c:pt idx="37217">
                  <c:v>6.6688681250016</c:v>
                </c:pt>
                <c:pt idx="37218">
                  <c:v>6.6682249999999996</c:v>
                </c:pt>
                <c:pt idx="37219">
                  <c:v>6.6671443750016</c:v>
                </c:pt>
                <c:pt idx="37220">
                  <c:v>6.6657112500000002</c:v>
                </c:pt>
                <c:pt idx="37221">
                  <c:v>6.6638981250015998</c:v>
                </c:pt>
                <c:pt idx="37222">
                  <c:v>6.6618193750015999</c:v>
                </c:pt>
                <c:pt idx="37223">
                  <c:v>6.65964125</c:v>
                </c:pt>
                <c:pt idx="37224">
                  <c:v>6.6574318750015999</c:v>
                </c:pt>
                <c:pt idx="37225">
                  <c:v>6.6549174999999998</c:v>
                </c:pt>
                <c:pt idx="37226">
                  <c:v>6.6524243750015994</c:v>
                </c:pt>
                <c:pt idx="37227">
                  <c:v>6.6501650000000003</c:v>
                </c:pt>
                <c:pt idx="37228">
                  <c:v>6.6480281250016002</c:v>
                </c:pt>
                <c:pt idx="37229">
                  <c:v>6.6461874999999999</c:v>
                </c:pt>
                <c:pt idx="37230">
                  <c:v>6.6447281250015999</c:v>
                </c:pt>
                <c:pt idx="37231">
                  <c:v>6.6436256250015999</c:v>
                </c:pt>
                <c:pt idx="37232">
                  <c:v>6.6427681250015995</c:v>
                </c:pt>
                <c:pt idx="37233">
                  <c:v>6.6420831250015997</c:v>
                </c:pt>
                <c:pt idx="37234">
                  <c:v>6.6413525</c:v>
                </c:pt>
                <c:pt idx="37235">
                  <c:v>6.6409399999999996</c:v>
                </c:pt>
                <c:pt idx="37236">
                  <c:v>6.6402956250015999</c:v>
                </c:pt>
                <c:pt idx="37237">
                  <c:v>6.6398037499999996</c:v>
                </c:pt>
                <c:pt idx="37238">
                  <c:v>6.6394531250015998</c:v>
                </c:pt>
                <c:pt idx="37239">
                  <c:v>6.6391231250015998</c:v>
                </c:pt>
                <c:pt idx="37240">
                  <c:v>6.6387799999999997</c:v>
                </c:pt>
                <c:pt idx="37241">
                  <c:v>6.6382325</c:v>
                </c:pt>
                <c:pt idx="37242">
                  <c:v>6.6379087500000002</c:v>
                </c:pt>
                <c:pt idx="37243">
                  <c:v>6.6382737499999998</c:v>
                </c:pt>
                <c:pt idx="37244">
                  <c:v>6.6387006250015999</c:v>
                </c:pt>
                <c:pt idx="37245">
                  <c:v>6.6391581250015994</c:v>
                </c:pt>
                <c:pt idx="37246">
                  <c:v>6.6394824999999997</c:v>
                </c:pt>
                <c:pt idx="37247">
                  <c:v>6.6398912499999998</c:v>
                </c:pt>
                <c:pt idx="37248">
                  <c:v>6.6402318750016001</c:v>
                </c:pt>
                <c:pt idx="37249">
                  <c:v>6.6406850000000004</c:v>
                </c:pt>
                <c:pt idx="37250">
                  <c:v>6.6410256250015998</c:v>
                </c:pt>
                <c:pt idx="37251">
                  <c:v>6.6413774999999999</c:v>
                </c:pt>
                <c:pt idx="37252">
                  <c:v>6.6418737500000002</c:v>
                </c:pt>
                <c:pt idx="37253">
                  <c:v>6.6423550000000002</c:v>
                </c:pt>
                <c:pt idx="37254">
                  <c:v>6.6428050000000001</c:v>
                </c:pt>
                <c:pt idx="37255">
                  <c:v>6.6431293750015996</c:v>
                </c:pt>
                <c:pt idx="37256">
                  <c:v>6.6435181250015996</c:v>
                </c:pt>
                <c:pt idx="37257">
                  <c:v>6.6440518750016002</c:v>
                </c:pt>
                <c:pt idx="37258">
                  <c:v>6.6444712499999996</c:v>
                </c:pt>
                <c:pt idx="37259">
                  <c:v>6.6449918750016002</c:v>
                </c:pt>
                <c:pt idx="37260">
                  <c:v>6.6453825000000002</c:v>
                </c:pt>
                <c:pt idx="37261">
                  <c:v>6.6457837499999997</c:v>
                </c:pt>
                <c:pt idx="37262">
                  <c:v>6.6462268750015996</c:v>
                </c:pt>
                <c:pt idx="37263">
                  <c:v>6.6465587499999996</c:v>
                </c:pt>
                <c:pt idx="37264">
                  <c:v>6.6471049999999998</c:v>
                </c:pt>
                <c:pt idx="37265">
                  <c:v>6.6475368750015997</c:v>
                </c:pt>
                <c:pt idx="37266">
                  <c:v>6.6478574999999998</c:v>
                </c:pt>
                <c:pt idx="37267">
                  <c:v>6.6483062500000001</c:v>
                </c:pt>
                <c:pt idx="37268">
                  <c:v>6.6486968750016002</c:v>
                </c:pt>
                <c:pt idx="37269">
                  <c:v>6.6483637499999997</c:v>
                </c:pt>
                <c:pt idx="37270">
                  <c:v>6.6479887499999997</c:v>
                </c:pt>
                <c:pt idx="37271">
                  <c:v>6.6476525000000004</c:v>
                </c:pt>
                <c:pt idx="37272">
                  <c:v>6.6478043750015994</c:v>
                </c:pt>
                <c:pt idx="37273">
                  <c:v>6.6477881250015995</c:v>
                </c:pt>
                <c:pt idx="37274">
                  <c:v>6.6481450000000004</c:v>
                </c:pt>
                <c:pt idx="37275">
                  <c:v>6.6485537499999996</c:v>
                </c:pt>
                <c:pt idx="37276">
                  <c:v>6.6488293750015997</c:v>
                </c:pt>
                <c:pt idx="37277">
                  <c:v>6.6492343750015994</c:v>
                </c:pt>
                <c:pt idx="37278">
                  <c:v>6.6495637500000004</c:v>
                </c:pt>
                <c:pt idx="37279">
                  <c:v>6.6498868750015996</c:v>
                </c:pt>
                <c:pt idx="37280">
                  <c:v>6.6496418750016</c:v>
                </c:pt>
                <c:pt idx="37281">
                  <c:v>6.6492543750015995</c:v>
                </c:pt>
                <c:pt idx="37282">
                  <c:v>6.6489056250015999</c:v>
                </c:pt>
                <c:pt idx="37283">
                  <c:v>6.6484587499999996</c:v>
                </c:pt>
                <c:pt idx="37284">
                  <c:v>6.6480887500000003</c:v>
                </c:pt>
                <c:pt idx="37285">
                  <c:v>6.6479900000000001</c:v>
                </c:pt>
                <c:pt idx="37286">
                  <c:v>6.64809625</c:v>
                </c:pt>
                <c:pt idx="37287">
                  <c:v>6.64849625</c:v>
                </c:pt>
                <c:pt idx="37288">
                  <c:v>6.6488825</c:v>
                </c:pt>
                <c:pt idx="37289">
                  <c:v>6.6492599999999999</c:v>
                </c:pt>
                <c:pt idx="37290">
                  <c:v>6.6498031250015996</c:v>
                </c:pt>
                <c:pt idx="37291">
                  <c:v>6.6502224999999999</c:v>
                </c:pt>
                <c:pt idx="37292">
                  <c:v>6.6506081250015994</c:v>
                </c:pt>
                <c:pt idx="37293">
                  <c:v>6.6510674999999999</c:v>
                </c:pt>
                <c:pt idx="37294">
                  <c:v>6.6514281250015994</c:v>
                </c:pt>
                <c:pt idx="37295">
                  <c:v>6.6518581250016</c:v>
                </c:pt>
                <c:pt idx="37296">
                  <c:v>6.6522637500000004</c:v>
                </c:pt>
                <c:pt idx="37297">
                  <c:v>6.6525856250016</c:v>
                </c:pt>
                <c:pt idx="37298">
                  <c:v>6.6530125</c:v>
                </c:pt>
                <c:pt idx="37299">
                  <c:v>6.6535393750015999</c:v>
                </c:pt>
                <c:pt idx="37300">
                  <c:v>6.6540868750015996</c:v>
                </c:pt>
                <c:pt idx="37301">
                  <c:v>6.6545106250016</c:v>
                </c:pt>
                <c:pt idx="37302">
                  <c:v>6.6549318750015996</c:v>
                </c:pt>
                <c:pt idx="37303">
                  <c:v>6.6555256250015997</c:v>
                </c:pt>
                <c:pt idx="37304">
                  <c:v>6.65590875</c:v>
                </c:pt>
                <c:pt idx="37305">
                  <c:v>6.6563368750015997</c:v>
                </c:pt>
                <c:pt idx="37306">
                  <c:v>6.6566712499999996</c:v>
                </c:pt>
                <c:pt idx="37307">
                  <c:v>6.6571406250015999</c:v>
                </c:pt>
                <c:pt idx="37308">
                  <c:v>6.6574818750015998</c:v>
                </c:pt>
                <c:pt idx="37309">
                  <c:v>6.6578549999999996</c:v>
                </c:pt>
                <c:pt idx="37310">
                  <c:v>6.6583350000000001</c:v>
                </c:pt>
                <c:pt idx="37311">
                  <c:v>6.6587318750015996</c:v>
                </c:pt>
                <c:pt idx="37312">
                  <c:v>6.6590731250015995</c:v>
                </c:pt>
                <c:pt idx="37313">
                  <c:v>6.6594656250015998</c:v>
                </c:pt>
                <c:pt idx="37314">
                  <c:v>6.6598781250016001</c:v>
                </c:pt>
                <c:pt idx="37315">
                  <c:v>6.6602300000000003</c:v>
                </c:pt>
                <c:pt idx="37316">
                  <c:v>6.6605762500000001</c:v>
                </c:pt>
                <c:pt idx="37317">
                  <c:v>6.6601681250015998</c:v>
                </c:pt>
                <c:pt idx="37318">
                  <c:v>6.6598281250015994</c:v>
                </c:pt>
                <c:pt idx="37319">
                  <c:v>6.65942875</c:v>
                </c:pt>
                <c:pt idx="37320">
                  <c:v>6.6588381250015996</c:v>
                </c:pt>
                <c:pt idx="37321">
                  <c:v>6.6583118750015995</c:v>
                </c:pt>
                <c:pt idx="37322">
                  <c:v>6.65771625</c:v>
                </c:pt>
                <c:pt idx="37323">
                  <c:v>6.6568924999999997</c:v>
                </c:pt>
                <c:pt idx="37324">
                  <c:v>6.6560687500000002</c:v>
                </c:pt>
                <c:pt idx="37325">
                  <c:v>6.6552393750015995</c:v>
                </c:pt>
                <c:pt idx="37326">
                  <c:v>6.6543493750015994</c:v>
                </c:pt>
                <c:pt idx="37327">
                  <c:v>6.6535612500000001</c:v>
                </c:pt>
                <c:pt idx="37328">
                  <c:v>6.6528293750016001</c:v>
                </c:pt>
                <c:pt idx="37329">
                  <c:v>6.6521018750016001</c:v>
                </c:pt>
                <c:pt idx="37330">
                  <c:v>6.6515656250015995</c:v>
                </c:pt>
                <c:pt idx="37331">
                  <c:v>6.6510249999999997</c:v>
                </c:pt>
                <c:pt idx="37332">
                  <c:v>6.6504906250015994</c:v>
                </c:pt>
                <c:pt idx="37333">
                  <c:v>6.6501543750016001</c:v>
                </c:pt>
                <c:pt idx="37334">
                  <c:v>6.6494212499999996</c:v>
                </c:pt>
                <c:pt idx="37335">
                  <c:v>6.6489950000000002</c:v>
                </c:pt>
                <c:pt idx="37336">
                  <c:v>6.64840125</c:v>
                </c:pt>
                <c:pt idx="37337">
                  <c:v>6.6477162500000002</c:v>
                </c:pt>
                <c:pt idx="37338">
                  <c:v>6.6469525000000003</c:v>
                </c:pt>
                <c:pt idx="37339">
                  <c:v>6.6460556250015994</c:v>
                </c:pt>
                <c:pt idx="37340">
                  <c:v>6.6451343750016001</c:v>
                </c:pt>
                <c:pt idx="37341">
                  <c:v>6.6442275000000004</c:v>
                </c:pt>
                <c:pt idx="37342">
                  <c:v>6.6433118750015998</c:v>
                </c:pt>
                <c:pt idx="37343">
                  <c:v>6.6423618750015994</c:v>
                </c:pt>
                <c:pt idx="37344">
                  <c:v>6.6416231250015993</c:v>
                </c:pt>
                <c:pt idx="37345">
                  <c:v>6.6410243750015994</c:v>
                </c:pt>
                <c:pt idx="37346">
                  <c:v>6.6405518750015995</c:v>
                </c:pt>
                <c:pt idx="37347">
                  <c:v>6.6399993750016</c:v>
                </c:pt>
                <c:pt idx="37348">
                  <c:v>6.6402225000000001</c:v>
                </c:pt>
                <c:pt idx="37349">
                  <c:v>6.6406306250015996</c:v>
                </c:pt>
                <c:pt idx="37350">
                  <c:v>6.6410643750015996</c:v>
                </c:pt>
                <c:pt idx="37351">
                  <c:v>6.6413893750015998</c:v>
                </c:pt>
                <c:pt idx="37352">
                  <c:v>6.6417849999999996</c:v>
                </c:pt>
                <c:pt idx="37353">
                  <c:v>6.6422262500000002</c:v>
                </c:pt>
                <c:pt idx="37354">
                  <c:v>6.6426506250015995</c:v>
                </c:pt>
                <c:pt idx="37355">
                  <c:v>6.6430293750015998</c:v>
                </c:pt>
                <c:pt idx="37356">
                  <c:v>6.6434112499999998</c:v>
                </c:pt>
                <c:pt idx="37357">
                  <c:v>6.6437850000000003</c:v>
                </c:pt>
                <c:pt idx="37358">
                  <c:v>6.6442881250015997</c:v>
                </c:pt>
                <c:pt idx="37359">
                  <c:v>6.6447162500000001</c:v>
                </c:pt>
                <c:pt idx="37360">
                  <c:v>6.6451606250015995</c:v>
                </c:pt>
                <c:pt idx="37361">
                  <c:v>6.6456706250015998</c:v>
                </c:pt>
                <c:pt idx="37362">
                  <c:v>6.6461775000000003</c:v>
                </c:pt>
                <c:pt idx="37363">
                  <c:v>6.6465143750015994</c:v>
                </c:pt>
                <c:pt idx="37364">
                  <c:v>6.6469874999999998</c:v>
                </c:pt>
                <c:pt idx="37365">
                  <c:v>6.6475225</c:v>
                </c:pt>
                <c:pt idx="37366">
                  <c:v>6.6479774999999997</c:v>
                </c:pt>
                <c:pt idx="37367">
                  <c:v>6.6483793750015998</c:v>
                </c:pt>
                <c:pt idx="37368">
                  <c:v>6.6489056250015999</c:v>
                </c:pt>
                <c:pt idx="37369">
                  <c:v>6.6493406250015994</c:v>
                </c:pt>
                <c:pt idx="37370">
                  <c:v>6.6496812500000004</c:v>
                </c:pt>
                <c:pt idx="37371">
                  <c:v>6.6501725</c:v>
                </c:pt>
                <c:pt idx="37372">
                  <c:v>6.6506675</c:v>
                </c:pt>
                <c:pt idx="37373">
                  <c:v>6.65126375</c:v>
                </c:pt>
                <c:pt idx="37374">
                  <c:v>6.6517350000000004</c:v>
                </c:pt>
                <c:pt idx="37375">
                  <c:v>6.6521749999999997</c:v>
                </c:pt>
                <c:pt idx="37376">
                  <c:v>6.6526393750016002</c:v>
                </c:pt>
                <c:pt idx="37377">
                  <c:v>6.6530631250015997</c:v>
                </c:pt>
                <c:pt idx="37378">
                  <c:v>6.6534018750015997</c:v>
                </c:pt>
                <c:pt idx="37379">
                  <c:v>6.6537337499999998</c:v>
                </c:pt>
                <c:pt idx="37380">
                  <c:v>6.6540875000000002</c:v>
                </c:pt>
                <c:pt idx="37381">
                  <c:v>6.6544118750015997</c:v>
                </c:pt>
                <c:pt idx="37382">
                  <c:v>6.6547499999999999</c:v>
                </c:pt>
                <c:pt idx="37383">
                  <c:v>6.6551981250015997</c:v>
                </c:pt>
                <c:pt idx="37384">
                  <c:v>6.6556075000000003</c:v>
                </c:pt>
                <c:pt idx="37385">
                  <c:v>6.6559981250015996</c:v>
                </c:pt>
                <c:pt idx="37386">
                  <c:v>6.6563531250015995</c:v>
                </c:pt>
                <c:pt idx="37387">
                  <c:v>6.6567556250016002</c:v>
                </c:pt>
                <c:pt idx="37388">
                  <c:v>6.6561768750015995</c:v>
                </c:pt>
                <c:pt idx="37389">
                  <c:v>6.6557337499999996</c:v>
                </c:pt>
                <c:pt idx="37390">
                  <c:v>6.6551937499999996</c:v>
                </c:pt>
                <c:pt idx="37391">
                  <c:v>6.6546493750015996</c:v>
                </c:pt>
                <c:pt idx="37392">
                  <c:v>6.6539787500000003</c:v>
                </c:pt>
                <c:pt idx="37393">
                  <c:v>6.6532381250016002</c:v>
                </c:pt>
                <c:pt idx="37394">
                  <c:v>6.6525618750015996</c:v>
                </c:pt>
                <c:pt idx="37395">
                  <c:v>6.6518031250015994</c:v>
                </c:pt>
                <c:pt idx="37396">
                  <c:v>6.6510912500000003</c:v>
                </c:pt>
                <c:pt idx="37397">
                  <c:v>6.6505918750015995</c:v>
                </c:pt>
                <c:pt idx="37398">
                  <c:v>6.6500306250015999</c:v>
                </c:pt>
                <c:pt idx="37399">
                  <c:v>6.6496243750015998</c:v>
                </c:pt>
                <c:pt idx="37400">
                  <c:v>6.6492849999999999</c:v>
                </c:pt>
                <c:pt idx="37401">
                  <c:v>6.6489406250015994</c:v>
                </c:pt>
                <c:pt idx="37402">
                  <c:v>6.6485537499999996</c:v>
                </c:pt>
                <c:pt idx="37403">
                  <c:v>6.6482243750015995</c:v>
                </c:pt>
                <c:pt idx="37404">
                  <c:v>6.64826125</c:v>
                </c:pt>
                <c:pt idx="37405">
                  <c:v>6.6478412499999999</c:v>
                </c:pt>
                <c:pt idx="37406">
                  <c:v>6.6474118750016</c:v>
                </c:pt>
                <c:pt idx="37407">
                  <c:v>6.6479175000000001</c:v>
                </c:pt>
                <c:pt idx="37408">
                  <c:v>6.6483406250015999</c:v>
                </c:pt>
                <c:pt idx="37409">
                  <c:v>6.6487343750015997</c:v>
                </c:pt>
                <c:pt idx="37410">
                  <c:v>6.6491518750015999</c:v>
                </c:pt>
                <c:pt idx="37411">
                  <c:v>6.6494987500000002</c:v>
                </c:pt>
                <c:pt idx="37412">
                  <c:v>6.6498724999999999</c:v>
                </c:pt>
                <c:pt idx="37413">
                  <c:v>6.6497156250015994</c:v>
                </c:pt>
                <c:pt idx="37414">
                  <c:v>6.6493556250015997</c:v>
                </c:pt>
                <c:pt idx="37415">
                  <c:v>6.6497087500000003</c:v>
                </c:pt>
                <c:pt idx="37416">
                  <c:v>6.6500674999999996</c:v>
                </c:pt>
                <c:pt idx="37417">
                  <c:v>6.65049125</c:v>
                </c:pt>
                <c:pt idx="37418">
                  <c:v>6.6508818750016001</c:v>
                </c:pt>
                <c:pt idx="37419">
                  <c:v>6.6513643750015996</c:v>
                </c:pt>
                <c:pt idx="37420">
                  <c:v>6.6517249999999999</c:v>
                </c:pt>
                <c:pt idx="37421">
                  <c:v>6.6522093750015996</c:v>
                </c:pt>
                <c:pt idx="37422">
                  <c:v>6.6526418750016001</c:v>
                </c:pt>
                <c:pt idx="37423">
                  <c:v>6.6530975000000003</c:v>
                </c:pt>
                <c:pt idx="37424">
                  <c:v>6.6535624999999996</c:v>
                </c:pt>
                <c:pt idx="37425">
                  <c:v>6.6540243750016002</c:v>
                </c:pt>
                <c:pt idx="37426">
                  <c:v>6.6546518750015995</c:v>
                </c:pt>
                <c:pt idx="37427">
                  <c:v>6.6550675000000004</c:v>
                </c:pt>
                <c:pt idx="37428">
                  <c:v>6.6554118750016</c:v>
                </c:pt>
                <c:pt idx="37429">
                  <c:v>6.6550143750016</c:v>
                </c:pt>
                <c:pt idx="37430">
                  <c:v>6.6546318750015994</c:v>
                </c:pt>
                <c:pt idx="37431">
                  <c:v>6.6542112500000004</c:v>
                </c:pt>
                <c:pt idx="37432">
                  <c:v>6.6538431250015995</c:v>
                </c:pt>
                <c:pt idx="37433">
                  <c:v>6.6534331250015999</c:v>
                </c:pt>
                <c:pt idx="37434">
                  <c:v>6.6530431250015996</c:v>
                </c:pt>
                <c:pt idx="37435">
                  <c:v>6.6525274999999997</c:v>
                </c:pt>
                <c:pt idx="37436">
                  <c:v>6.6518281250015994</c:v>
                </c:pt>
                <c:pt idx="37437">
                  <c:v>6.6510681250015997</c:v>
                </c:pt>
                <c:pt idx="37438">
                  <c:v>6.6502331250015994</c:v>
                </c:pt>
                <c:pt idx="37439">
                  <c:v>6.6491812499999998</c:v>
                </c:pt>
                <c:pt idx="37440">
                  <c:v>6.6482625000000004</c:v>
                </c:pt>
                <c:pt idx="37441">
                  <c:v>6.6473337499999996</c:v>
                </c:pt>
                <c:pt idx="37442">
                  <c:v>6.6462456250016002</c:v>
                </c:pt>
                <c:pt idx="37443">
                  <c:v>6.6452418750015996</c:v>
                </c:pt>
                <c:pt idx="37444">
                  <c:v>6.6443012499999998</c:v>
                </c:pt>
                <c:pt idx="37445">
                  <c:v>6.64337</c:v>
                </c:pt>
                <c:pt idx="37446">
                  <c:v>6.6425787500000002</c:v>
                </c:pt>
                <c:pt idx="37447">
                  <c:v>6.6418556250015994</c:v>
                </c:pt>
                <c:pt idx="37448">
                  <c:v>6.6411612499999997</c:v>
                </c:pt>
                <c:pt idx="37449">
                  <c:v>6.6405906250015994</c:v>
                </c:pt>
                <c:pt idx="37450">
                  <c:v>6.6400006250015995</c:v>
                </c:pt>
                <c:pt idx="37451">
                  <c:v>6.6394243750015995</c:v>
                </c:pt>
                <c:pt idx="37452">
                  <c:v>6.6390418750015998</c:v>
                </c:pt>
                <c:pt idx="37453">
                  <c:v>6.6386918750015997</c:v>
                </c:pt>
                <c:pt idx="37454">
                  <c:v>6.6383118750015999</c:v>
                </c:pt>
                <c:pt idx="37455">
                  <c:v>6.6378500000000003</c:v>
                </c:pt>
                <c:pt idx="37456">
                  <c:v>6.6378868750016</c:v>
                </c:pt>
                <c:pt idx="37457">
                  <c:v>6.6382787499999996</c:v>
                </c:pt>
                <c:pt idx="37458">
                  <c:v>6.6386356250015996</c:v>
                </c:pt>
                <c:pt idx="37459">
                  <c:v>6.6389156250015997</c:v>
                </c:pt>
                <c:pt idx="37460">
                  <c:v>6.6391274999999998</c:v>
                </c:pt>
                <c:pt idx="37461">
                  <c:v>6.6394599999999997</c:v>
                </c:pt>
                <c:pt idx="37462">
                  <c:v>6.6398925000000002</c:v>
                </c:pt>
                <c:pt idx="37463">
                  <c:v>6.6403106250016002</c:v>
                </c:pt>
                <c:pt idx="37464">
                  <c:v>6.6407875000000001</c:v>
                </c:pt>
                <c:pt idx="37465">
                  <c:v>6.6411606250016</c:v>
                </c:pt>
                <c:pt idx="37466">
                  <c:v>6.6414887499999997</c:v>
                </c:pt>
                <c:pt idx="37467">
                  <c:v>6.6418806250015994</c:v>
                </c:pt>
                <c:pt idx="37468">
                  <c:v>6.6423224999999997</c:v>
                </c:pt>
                <c:pt idx="37469">
                  <c:v>6.6426806250016002</c:v>
                </c:pt>
                <c:pt idx="37470">
                  <c:v>6.6431981250016001</c:v>
                </c:pt>
                <c:pt idx="37471">
                  <c:v>6.6436324999999998</c:v>
                </c:pt>
                <c:pt idx="37472">
                  <c:v>6.64406125</c:v>
                </c:pt>
                <c:pt idx="37473">
                  <c:v>6.6444943750015995</c:v>
                </c:pt>
                <c:pt idx="37474">
                  <c:v>6.6450293750015996</c:v>
                </c:pt>
                <c:pt idx="37475">
                  <c:v>6.6454881250015996</c:v>
                </c:pt>
                <c:pt idx="37476">
                  <c:v>6.6460393750015996</c:v>
                </c:pt>
                <c:pt idx="37477">
                  <c:v>6.6464825000000003</c:v>
                </c:pt>
                <c:pt idx="37478">
                  <c:v>6.6470087500000004</c:v>
                </c:pt>
                <c:pt idx="37479">
                  <c:v>6.6474531250015998</c:v>
                </c:pt>
                <c:pt idx="37480">
                  <c:v>6.6478756250015998</c:v>
                </c:pt>
                <c:pt idx="37481">
                  <c:v>6.6482049999999999</c:v>
                </c:pt>
                <c:pt idx="37482">
                  <c:v>6.6487425</c:v>
                </c:pt>
                <c:pt idx="37483">
                  <c:v>6.6491581250016001</c:v>
                </c:pt>
                <c:pt idx="37484">
                  <c:v>6.6495243750016</c:v>
                </c:pt>
                <c:pt idx="37485">
                  <c:v>6.6498687500000004</c:v>
                </c:pt>
                <c:pt idx="37486">
                  <c:v>6.6501956250015999</c:v>
                </c:pt>
                <c:pt idx="37487">
                  <c:v>6.6505312500000002</c:v>
                </c:pt>
                <c:pt idx="37488">
                  <c:v>6.6509856250016002</c:v>
                </c:pt>
                <c:pt idx="37489">
                  <c:v>6.6513143750015997</c:v>
                </c:pt>
                <c:pt idx="37490">
                  <c:v>6.6517793750015999</c:v>
                </c:pt>
                <c:pt idx="37491">
                  <c:v>6.6521693750016002</c:v>
                </c:pt>
                <c:pt idx="37492">
                  <c:v>6.6525843750015996</c:v>
                </c:pt>
                <c:pt idx="37493">
                  <c:v>6.6529112499999998</c:v>
                </c:pt>
                <c:pt idx="37494">
                  <c:v>6.6533043750015999</c:v>
                </c:pt>
                <c:pt idx="37495">
                  <c:v>6.6532537500000002</c:v>
                </c:pt>
                <c:pt idx="37496">
                  <c:v>6.6527343750016001</c:v>
                </c:pt>
                <c:pt idx="37497">
                  <c:v>6.6523849999999998</c:v>
                </c:pt>
                <c:pt idx="37498">
                  <c:v>6.6519412500000001</c:v>
                </c:pt>
                <c:pt idx="37499">
                  <c:v>6.65138125</c:v>
                </c:pt>
                <c:pt idx="37500">
                  <c:v>6.6507837500000004</c:v>
                </c:pt>
                <c:pt idx="37501">
                  <c:v>6.6501262499999996</c:v>
                </c:pt>
                <c:pt idx="37502">
                  <c:v>6.6491724999999997</c:v>
                </c:pt>
                <c:pt idx="37503">
                  <c:v>6.6482481250015999</c:v>
                </c:pt>
                <c:pt idx="37504">
                  <c:v>6.6472981250015994</c:v>
                </c:pt>
                <c:pt idx="37505">
                  <c:v>6.6462887500000001</c:v>
                </c:pt>
                <c:pt idx="37506">
                  <c:v>6.6453406250015998</c:v>
                </c:pt>
                <c:pt idx="37507">
                  <c:v>6.6445125000000003</c:v>
                </c:pt>
                <c:pt idx="37508">
                  <c:v>6.6436549999999999</c:v>
                </c:pt>
                <c:pt idx="37509">
                  <c:v>6.6428806250015997</c:v>
                </c:pt>
                <c:pt idx="37510">
                  <c:v>6.64216125</c:v>
                </c:pt>
                <c:pt idx="37511">
                  <c:v>6.6414906250015999</c:v>
                </c:pt>
                <c:pt idx="37512">
                  <c:v>6.6410762500000002</c:v>
                </c:pt>
                <c:pt idx="37513">
                  <c:v>6.6404862500000004</c:v>
                </c:pt>
                <c:pt idx="37514">
                  <c:v>6.6402681250016</c:v>
                </c:pt>
                <c:pt idx="37515">
                  <c:v>6.6406025</c:v>
                </c:pt>
                <c:pt idx="37516">
                  <c:v>6.6409581250015997</c:v>
                </c:pt>
                <c:pt idx="37517">
                  <c:v>6.6412924999999996</c:v>
                </c:pt>
                <c:pt idx="37518">
                  <c:v>6.6418006250015997</c:v>
                </c:pt>
                <c:pt idx="37519">
                  <c:v>6.64213875</c:v>
                </c:pt>
                <c:pt idx="37520">
                  <c:v>6.6426156250016</c:v>
                </c:pt>
                <c:pt idx="37521">
                  <c:v>6.6430081250016002</c:v>
                </c:pt>
                <c:pt idx="37522">
                  <c:v>6.6433724999999999</c:v>
                </c:pt>
                <c:pt idx="37523">
                  <c:v>6.6437656250016</c:v>
                </c:pt>
                <c:pt idx="37524">
                  <c:v>6.6441912500000004</c:v>
                </c:pt>
                <c:pt idx="37525">
                  <c:v>6.6447225000000003</c:v>
                </c:pt>
                <c:pt idx="37526">
                  <c:v>6.6451468750015996</c:v>
                </c:pt>
                <c:pt idx="37527">
                  <c:v>6.6456193750015995</c:v>
                </c:pt>
                <c:pt idx="37528">
                  <c:v>6.6460812499999999</c:v>
                </c:pt>
                <c:pt idx="37529">
                  <c:v>6.6464462500000003</c:v>
                </c:pt>
                <c:pt idx="37530">
                  <c:v>6.64678375</c:v>
                </c:pt>
                <c:pt idx="37531">
                  <c:v>6.6471443750015995</c:v>
                </c:pt>
                <c:pt idx="37532">
                  <c:v>6.6475343750015998</c:v>
                </c:pt>
                <c:pt idx="37533">
                  <c:v>6.6479225</c:v>
                </c:pt>
                <c:pt idx="37534">
                  <c:v>6.6483362499999998</c:v>
                </c:pt>
                <c:pt idx="37535">
                  <c:v>6.6488731250016002</c:v>
                </c:pt>
                <c:pt idx="37536">
                  <c:v>6.6494456250015999</c:v>
                </c:pt>
                <c:pt idx="37537">
                  <c:v>6.6498062500000001</c:v>
                </c:pt>
                <c:pt idx="37538">
                  <c:v>6.6502406250016</c:v>
                </c:pt>
                <c:pt idx="37539">
                  <c:v>6.6506737500000002</c:v>
                </c:pt>
                <c:pt idx="37540">
                  <c:v>6.6511874999999998</c:v>
                </c:pt>
                <c:pt idx="37541">
                  <c:v>6.6518306250016002</c:v>
                </c:pt>
                <c:pt idx="37542">
                  <c:v>6.6522224999999997</c:v>
                </c:pt>
                <c:pt idx="37543">
                  <c:v>6.6526899999999998</c:v>
                </c:pt>
                <c:pt idx="37544">
                  <c:v>6.6531812500000003</c:v>
                </c:pt>
                <c:pt idx="37545">
                  <c:v>6.6535181250016002</c:v>
                </c:pt>
                <c:pt idx="37546">
                  <c:v>6.6539693750015996</c:v>
                </c:pt>
                <c:pt idx="37547">
                  <c:v>6.6535737499999996</c:v>
                </c:pt>
                <c:pt idx="37548">
                  <c:v>6.6528768750016001</c:v>
                </c:pt>
                <c:pt idx="37549">
                  <c:v>6.6523937499999999</c:v>
                </c:pt>
                <c:pt idx="37550">
                  <c:v>6.6517499999999998</c:v>
                </c:pt>
                <c:pt idx="37551">
                  <c:v>6.6508475000000002</c:v>
                </c:pt>
                <c:pt idx="37552">
                  <c:v>6.6499462500000002</c:v>
                </c:pt>
                <c:pt idx="37553">
                  <c:v>6.6489856250015995</c:v>
                </c:pt>
                <c:pt idx="37554">
                  <c:v>6.6479118750015997</c:v>
                </c:pt>
                <c:pt idx="37555">
                  <c:v>6.6468743750015999</c:v>
                </c:pt>
                <c:pt idx="37556">
                  <c:v>6.6458550000000001</c:v>
                </c:pt>
                <c:pt idx="37557">
                  <c:v>6.6447818750016001</c:v>
                </c:pt>
                <c:pt idx="37558">
                  <c:v>6.6438031250015994</c:v>
                </c:pt>
                <c:pt idx="37559">
                  <c:v>6.6429343750015999</c:v>
                </c:pt>
                <c:pt idx="37560">
                  <c:v>6.6420918750015998</c:v>
                </c:pt>
                <c:pt idx="37561">
                  <c:v>6.6414612499999999</c:v>
                </c:pt>
                <c:pt idx="37562">
                  <c:v>6.6408637500000003</c:v>
                </c:pt>
                <c:pt idx="37563">
                  <c:v>6.6402562500000002</c:v>
                </c:pt>
                <c:pt idx="37564">
                  <c:v>6.63979125</c:v>
                </c:pt>
                <c:pt idx="37565">
                  <c:v>6.6393424999999997</c:v>
                </c:pt>
                <c:pt idx="37566">
                  <c:v>6.6388724999999997</c:v>
                </c:pt>
                <c:pt idx="37567">
                  <c:v>6.6385412500000003</c:v>
                </c:pt>
                <c:pt idx="37568">
                  <c:v>6.6381693750016</c:v>
                </c:pt>
                <c:pt idx="37569">
                  <c:v>6.6376949999999999</c:v>
                </c:pt>
                <c:pt idx="37570">
                  <c:v>6.6372900000000001</c:v>
                </c:pt>
                <c:pt idx="37571">
                  <c:v>6.6368906250016</c:v>
                </c:pt>
                <c:pt idx="37572">
                  <c:v>6.6364543750016001</c:v>
                </c:pt>
                <c:pt idx="37573">
                  <c:v>6.6360143750015999</c:v>
                </c:pt>
                <c:pt idx="37574">
                  <c:v>6.6356762500000004</c:v>
                </c:pt>
                <c:pt idx="37575">
                  <c:v>6.6354737500000001</c:v>
                </c:pt>
                <c:pt idx="37576">
                  <c:v>6.6359174999999997</c:v>
                </c:pt>
                <c:pt idx="37577">
                  <c:v>6.6362512499999999</c:v>
                </c:pt>
                <c:pt idx="37578">
                  <c:v>6.6367225000000003</c:v>
                </c:pt>
                <c:pt idx="37579">
                  <c:v>6.6370868750016001</c:v>
                </c:pt>
                <c:pt idx="37580">
                  <c:v>6.6374393750016001</c:v>
                </c:pt>
                <c:pt idx="37581">
                  <c:v>6.6378887500000001</c:v>
                </c:pt>
                <c:pt idx="37582">
                  <c:v>6.6382331250015998</c:v>
                </c:pt>
                <c:pt idx="37583">
                  <c:v>6.6386775</c:v>
                </c:pt>
                <c:pt idx="37584">
                  <c:v>6.6392556250016002</c:v>
                </c:pt>
                <c:pt idx="37585">
                  <c:v>6.6396706250015995</c:v>
                </c:pt>
                <c:pt idx="37586">
                  <c:v>6.6400743750015998</c:v>
                </c:pt>
                <c:pt idx="37587">
                  <c:v>6.6405081250015998</c:v>
                </c:pt>
                <c:pt idx="37588">
                  <c:v>6.6409399999999996</c:v>
                </c:pt>
                <c:pt idx="37589">
                  <c:v>6.6414768750016</c:v>
                </c:pt>
                <c:pt idx="37590">
                  <c:v>6.6418068750015999</c:v>
                </c:pt>
                <c:pt idx="37591">
                  <c:v>6.64213875</c:v>
                </c:pt>
                <c:pt idx="37592">
                  <c:v>6.6425237499999996</c:v>
                </c:pt>
                <c:pt idx="37593">
                  <c:v>6.6428799999999999</c:v>
                </c:pt>
                <c:pt idx="37594">
                  <c:v>6.6432399999999996</c:v>
                </c:pt>
                <c:pt idx="37595">
                  <c:v>6.6435899999999997</c:v>
                </c:pt>
                <c:pt idx="37596">
                  <c:v>6.6432118750016</c:v>
                </c:pt>
                <c:pt idx="37597">
                  <c:v>6.64281875</c:v>
                </c:pt>
                <c:pt idx="37598">
                  <c:v>6.6424468750015997</c:v>
                </c:pt>
                <c:pt idx="37599">
                  <c:v>6.6427575000000001</c:v>
                </c:pt>
                <c:pt idx="37600">
                  <c:v>6.6431899999999997</c:v>
                </c:pt>
                <c:pt idx="37601">
                  <c:v>6.6436406250015994</c:v>
                </c:pt>
                <c:pt idx="37602">
                  <c:v>6.6439706250016002</c:v>
                </c:pt>
                <c:pt idx="37603">
                  <c:v>6.6443993750015995</c:v>
                </c:pt>
                <c:pt idx="37604">
                  <c:v>6.6448799999999997</c:v>
                </c:pt>
                <c:pt idx="37605">
                  <c:v>6.6452175000000002</c:v>
                </c:pt>
                <c:pt idx="37606">
                  <c:v>6.6456531250015995</c:v>
                </c:pt>
                <c:pt idx="37607">
                  <c:v>6.6461331250016</c:v>
                </c:pt>
                <c:pt idx="37608">
                  <c:v>6.6465756250016002</c:v>
                </c:pt>
                <c:pt idx="37609">
                  <c:v>6.6469174999999998</c:v>
                </c:pt>
                <c:pt idx="37610">
                  <c:v>6.6474225000000002</c:v>
                </c:pt>
                <c:pt idx="37611">
                  <c:v>6.6478593750016</c:v>
                </c:pt>
                <c:pt idx="37612">
                  <c:v>6.6483031250015996</c:v>
                </c:pt>
                <c:pt idx="37613">
                  <c:v>6.6487243750016001</c:v>
                </c:pt>
                <c:pt idx="37614">
                  <c:v>6.6492374999999999</c:v>
                </c:pt>
                <c:pt idx="37615">
                  <c:v>6.6496256250016001</c:v>
                </c:pt>
                <c:pt idx="37616">
                  <c:v>6.6499593750015995</c:v>
                </c:pt>
                <c:pt idx="37617">
                  <c:v>6.6504381250015996</c:v>
                </c:pt>
                <c:pt idx="37618">
                  <c:v>6.6508556250015998</c:v>
                </c:pt>
                <c:pt idx="37619">
                  <c:v>6.65123</c:v>
                </c:pt>
                <c:pt idx="37620">
                  <c:v>6.6516306250015997</c:v>
                </c:pt>
                <c:pt idx="37621">
                  <c:v>6.6519700000000004</c:v>
                </c:pt>
                <c:pt idx="37622">
                  <c:v>6.6516218750015996</c:v>
                </c:pt>
                <c:pt idx="37623">
                  <c:v>6.6512812500000003</c:v>
                </c:pt>
                <c:pt idx="37624">
                  <c:v>6.65081875</c:v>
                </c:pt>
                <c:pt idx="37625">
                  <c:v>6.6502249999999998</c:v>
                </c:pt>
                <c:pt idx="37626">
                  <c:v>6.6495899999999999</c:v>
                </c:pt>
                <c:pt idx="37627">
                  <c:v>6.6488556250016</c:v>
                </c:pt>
                <c:pt idx="37628">
                  <c:v>6.6479431250015999</c:v>
                </c:pt>
                <c:pt idx="37629">
                  <c:v>6.6469781250016</c:v>
                </c:pt>
                <c:pt idx="37630">
                  <c:v>6.6457956250015995</c:v>
                </c:pt>
                <c:pt idx="37631">
                  <c:v>6.6444156250016002</c:v>
                </c:pt>
                <c:pt idx="37632">
                  <c:v>6.6432143750015999</c:v>
                </c:pt>
                <c:pt idx="37633">
                  <c:v>6.6419537499999999</c:v>
                </c:pt>
                <c:pt idx="37634">
                  <c:v>6.6406893750015996</c:v>
                </c:pt>
                <c:pt idx="37635">
                  <c:v>6.6395356250016002</c:v>
                </c:pt>
                <c:pt idx="37636">
                  <c:v>6.6383481250015999</c:v>
                </c:pt>
                <c:pt idx="37637">
                  <c:v>6.6371393750015999</c:v>
                </c:pt>
                <c:pt idx="37638">
                  <c:v>6.6361168750015995</c:v>
                </c:pt>
                <c:pt idx="37639">
                  <c:v>6.6351293750015996</c:v>
                </c:pt>
                <c:pt idx="37640">
                  <c:v>6.6342937500000003</c:v>
                </c:pt>
                <c:pt idx="37641">
                  <c:v>6.6336725000000003</c:v>
                </c:pt>
                <c:pt idx="37642">
                  <c:v>6.6330343750015999</c:v>
                </c:pt>
                <c:pt idx="37643">
                  <c:v>6.6324637500000003</c:v>
                </c:pt>
                <c:pt idx="37644">
                  <c:v>6.63197875</c:v>
                </c:pt>
                <c:pt idx="37645">
                  <c:v>6.6315212499999996</c:v>
                </c:pt>
                <c:pt idx="37646">
                  <c:v>6.6311487500000004</c:v>
                </c:pt>
                <c:pt idx="37647">
                  <c:v>6.6306075</c:v>
                </c:pt>
                <c:pt idx="37648">
                  <c:v>6.630255</c:v>
                </c:pt>
                <c:pt idx="37649">
                  <c:v>6.6302762499999996</c:v>
                </c:pt>
                <c:pt idx="37650">
                  <c:v>6.6306675000000004</c:v>
                </c:pt>
                <c:pt idx="37651">
                  <c:v>6.6309718750015998</c:v>
                </c:pt>
                <c:pt idx="37652">
                  <c:v>6.6313550000000001</c:v>
                </c:pt>
                <c:pt idx="37653">
                  <c:v>6.6316949999999997</c:v>
                </c:pt>
                <c:pt idx="37654">
                  <c:v>6.6321031250016</c:v>
                </c:pt>
                <c:pt idx="37655">
                  <c:v>6.6324674999999997</c:v>
                </c:pt>
                <c:pt idx="37656">
                  <c:v>6.6329318750016002</c:v>
                </c:pt>
                <c:pt idx="37657">
                  <c:v>6.6333981250015999</c:v>
                </c:pt>
                <c:pt idx="37658">
                  <c:v>6.6337549999999998</c:v>
                </c:pt>
                <c:pt idx="37659">
                  <c:v>6.6334324999999996</c:v>
                </c:pt>
                <c:pt idx="37660">
                  <c:v>6.6337337500000002</c:v>
                </c:pt>
                <c:pt idx="37661">
                  <c:v>6.6341331250015996</c:v>
                </c:pt>
                <c:pt idx="37662">
                  <c:v>6.6345743750016002</c:v>
                </c:pt>
                <c:pt idx="37663">
                  <c:v>6.6349024999999999</c:v>
                </c:pt>
                <c:pt idx="37664">
                  <c:v>6.6352293750015994</c:v>
                </c:pt>
                <c:pt idx="37665">
                  <c:v>6.6356000000000002</c:v>
                </c:pt>
                <c:pt idx="37666">
                  <c:v>6.6356287500000004</c:v>
                </c:pt>
                <c:pt idx="37667">
                  <c:v>6.6359962499999998</c:v>
                </c:pt>
                <c:pt idx="37668">
                  <c:v>6.6363337500000004</c:v>
                </c:pt>
                <c:pt idx="37669">
                  <c:v>6.6366856250015998</c:v>
                </c:pt>
                <c:pt idx="37670">
                  <c:v>6.6370662500000002</c:v>
                </c:pt>
                <c:pt idx="37671">
                  <c:v>6.6374174999999997</c:v>
                </c:pt>
                <c:pt idx="37672">
                  <c:v>6.6377962500000001</c:v>
                </c:pt>
                <c:pt idx="37673">
                  <c:v>6.6381687500000002</c:v>
                </c:pt>
                <c:pt idx="37674">
                  <c:v>6.6385418750016001</c:v>
                </c:pt>
                <c:pt idx="37675">
                  <c:v>6.6389156250015997</c:v>
                </c:pt>
                <c:pt idx="37676">
                  <c:v>6.6392812499999998</c:v>
                </c:pt>
                <c:pt idx="37677">
                  <c:v>6.6397162500000002</c:v>
                </c:pt>
                <c:pt idx="37678">
                  <c:v>6.6400818750015995</c:v>
                </c:pt>
                <c:pt idx="37679">
                  <c:v>6.6404081250016</c:v>
                </c:pt>
                <c:pt idx="37680">
                  <c:v>6.6407687500000003</c:v>
                </c:pt>
                <c:pt idx="37681">
                  <c:v>6.6411887500000004</c:v>
                </c:pt>
                <c:pt idx="37682">
                  <c:v>6.6416543750015995</c:v>
                </c:pt>
                <c:pt idx="37683">
                  <c:v>6.6413262499999997</c:v>
                </c:pt>
                <c:pt idx="37684">
                  <c:v>6.6407625000000001</c:v>
                </c:pt>
                <c:pt idx="37685">
                  <c:v>6.6400687500000002</c:v>
                </c:pt>
                <c:pt idx="37686">
                  <c:v>6.6395937500000004</c:v>
                </c:pt>
                <c:pt idx="37687">
                  <c:v>6.6391612499999999</c:v>
                </c:pt>
                <c:pt idx="37688">
                  <c:v>6.6388375000000002</c:v>
                </c:pt>
                <c:pt idx="37689">
                  <c:v>6.6391693750015994</c:v>
                </c:pt>
                <c:pt idx="37690">
                  <c:v>6.63953375</c:v>
                </c:pt>
                <c:pt idx="37691">
                  <c:v>6.6391925000000001</c:v>
                </c:pt>
                <c:pt idx="37692">
                  <c:v>6.6395693750015994</c:v>
                </c:pt>
                <c:pt idx="37693">
                  <c:v>6.6391493750016002</c:v>
                </c:pt>
                <c:pt idx="37694">
                  <c:v>6.6388212500000003</c:v>
                </c:pt>
                <c:pt idx="37695">
                  <c:v>6.6392218750016001</c:v>
                </c:pt>
                <c:pt idx="37696">
                  <c:v>6.6395768750016</c:v>
                </c:pt>
                <c:pt idx="37697">
                  <c:v>6.6392206250015997</c:v>
                </c:pt>
                <c:pt idx="37698">
                  <c:v>6.6396924999999998</c:v>
                </c:pt>
                <c:pt idx="37699">
                  <c:v>6.6401975000000002</c:v>
                </c:pt>
                <c:pt idx="37700">
                  <c:v>6.6400681250015996</c:v>
                </c:pt>
                <c:pt idx="37701">
                  <c:v>6.63969875</c:v>
                </c:pt>
                <c:pt idx="37702">
                  <c:v>6.6393718750015998</c:v>
                </c:pt>
                <c:pt idx="37703">
                  <c:v>6.6389468750015999</c:v>
                </c:pt>
                <c:pt idx="37704">
                  <c:v>6.6385699999999996</c:v>
                </c:pt>
                <c:pt idx="37705">
                  <c:v>6.6381712500000001</c:v>
                </c:pt>
                <c:pt idx="37706">
                  <c:v>6.6378262499999998</c:v>
                </c:pt>
                <c:pt idx="37707">
                  <c:v>6.6373568750015997</c:v>
                </c:pt>
                <c:pt idx="37708">
                  <c:v>6.6370125</c:v>
                </c:pt>
                <c:pt idx="37709">
                  <c:v>6.6365068750015999</c:v>
                </c:pt>
                <c:pt idx="37710">
                  <c:v>6.6358775000000003</c:v>
                </c:pt>
                <c:pt idx="37711">
                  <c:v>6.6352824999999998</c:v>
                </c:pt>
                <c:pt idx="37712">
                  <c:v>6.6346756250015995</c:v>
                </c:pt>
                <c:pt idx="37713">
                  <c:v>6.63404375</c:v>
                </c:pt>
                <c:pt idx="37714">
                  <c:v>6.6336193750015999</c:v>
                </c:pt>
                <c:pt idx="37715">
                  <c:v>6.6331687500000003</c:v>
                </c:pt>
                <c:pt idx="37716">
                  <c:v>6.6326512500000003</c:v>
                </c:pt>
                <c:pt idx="37717">
                  <c:v>6.6322799999999997</c:v>
                </c:pt>
                <c:pt idx="37718">
                  <c:v>6.6319093750015998</c:v>
                </c:pt>
                <c:pt idx="37719">
                  <c:v>6.6315418750015995</c:v>
                </c:pt>
                <c:pt idx="37720">
                  <c:v>6.6310599999999997</c:v>
                </c:pt>
                <c:pt idx="37721">
                  <c:v>6.6307124999999996</c:v>
                </c:pt>
                <c:pt idx="37722">
                  <c:v>6.6311475</c:v>
                </c:pt>
                <c:pt idx="37723">
                  <c:v>6.6315593750015998</c:v>
                </c:pt>
                <c:pt idx="37724">
                  <c:v>6.6319181250015999</c:v>
                </c:pt>
                <c:pt idx="37725">
                  <c:v>6.6323974999999997</c:v>
                </c:pt>
                <c:pt idx="37726">
                  <c:v>6.6329556250015997</c:v>
                </c:pt>
                <c:pt idx="37727">
                  <c:v>6.6333175000000004</c:v>
                </c:pt>
                <c:pt idx="37728">
                  <c:v>6.6338049999999997</c:v>
                </c:pt>
                <c:pt idx="37729">
                  <c:v>6.6342468750016002</c:v>
                </c:pt>
                <c:pt idx="37730">
                  <c:v>6.6346887499999996</c:v>
                </c:pt>
                <c:pt idx="37731">
                  <c:v>6.6351687500000001</c:v>
                </c:pt>
                <c:pt idx="37732">
                  <c:v>6.6355562499999996</c:v>
                </c:pt>
                <c:pt idx="37733">
                  <c:v>6.6358974999999996</c:v>
                </c:pt>
                <c:pt idx="37734">
                  <c:v>6.6362281250016002</c:v>
                </c:pt>
                <c:pt idx="37735">
                  <c:v>6.6366956250015994</c:v>
                </c:pt>
                <c:pt idx="37736">
                  <c:v>6.6370918750015999</c:v>
                </c:pt>
                <c:pt idx="37737">
                  <c:v>6.6374162500000002</c:v>
                </c:pt>
                <c:pt idx="37738">
                  <c:v>6.6378518750015996</c:v>
                </c:pt>
                <c:pt idx="37739">
                  <c:v>6.6382037499999997</c:v>
                </c:pt>
                <c:pt idx="37740">
                  <c:v>6.6387475</c:v>
                </c:pt>
                <c:pt idx="37741">
                  <c:v>6.6390750000000001</c:v>
                </c:pt>
                <c:pt idx="37742">
                  <c:v>6.6394374999999997</c:v>
                </c:pt>
                <c:pt idx="37743">
                  <c:v>6.6398799999999998</c:v>
                </c:pt>
                <c:pt idx="37744">
                  <c:v>6.6402774999999998</c:v>
                </c:pt>
                <c:pt idx="37745">
                  <c:v>6.6407150000000001</c:v>
                </c:pt>
                <c:pt idx="37746">
                  <c:v>6.6410643750015996</c:v>
                </c:pt>
                <c:pt idx="37747">
                  <c:v>6.6415012500000001</c:v>
                </c:pt>
                <c:pt idx="37748">
                  <c:v>6.6419562499999998</c:v>
                </c:pt>
                <c:pt idx="37749">
                  <c:v>6.6423825000000001</c:v>
                </c:pt>
                <c:pt idx="37750">
                  <c:v>6.6429237499999996</c:v>
                </c:pt>
                <c:pt idx="37751">
                  <c:v>6.6433774999999997</c:v>
                </c:pt>
                <c:pt idx="37752">
                  <c:v>6.6432624999999996</c:v>
                </c:pt>
                <c:pt idx="37753">
                  <c:v>6.6429356250015994</c:v>
                </c:pt>
                <c:pt idx="37754">
                  <c:v>6.6425150000000004</c:v>
                </c:pt>
                <c:pt idx="37755">
                  <c:v>6.6421837500000001</c:v>
                </c:pt>
                <c:pt idx="37756">
                  <c:v>6.6418425000000001</c:v>
                </c:pt>
                <c:pt idx="37757">
                  <c:v>6.6413943750015996</c:v>
                </c:pt>
                <c:pt idx="37758">
                  <c:v>6.6410037500000003</c:v>
                </c:pt>
                <c:pt idx="37759">
                  <c:v>6.6406537500000002</c:v>
                </c:pt>
                <c:pt idx="37760">
                  <c:v>6.6400325000000002</c:v>
                </c:pt>
                <c:pt idx="37761">
                  <c:v>6.63964</c:v>
                </c:pt>
                <c:pt idx="37762">
                  <c:v>6.6391506250015997</c:v>
                </c:pt>
                <c:pt idx="37763">
                  <c:v>6.6386900000000004</c:v>
                </c:pt>
                <c:pt idx="37764">
                  <c:v>6.6382156250015996</c:v>
                </c:pt>
                <c:pt idx="37765">
                  <c:v>6.6375987500000004</c:v>
                </c:pt>
                <c:pt idx="37766">
                  <c:v>6.6370662500000002</c:v>
                </c:pt>
                <c:pt idx="37767">
                  <c:v>6.6366987499999999</c:v>
                </c:pt>
                <c:pt idx="37768">
                  <c:v>6.6361425000000001</c:v>
                </c:pt>
                <c:pt idx="37769">
                  <c:v>6.6357925</c:v>
                </c:pt>
                <c:pt idx="37770">
                  <c:v>6.6354206250015997</c:v>
                </c:pt>
                <c:pt idx="37771">
                  <c:v>6.6358137499999996</c:v>
                </c:pt>
                <c:pt idx="37772">
                  <c:v>6.6361337499999999</c:v>
                </c:pt>
                <c:pt idx="37773">
                  <c:v>6.6365462500000003</c:v>
                </c:pt>
                <c:pt idx="37774">
                  <c:v>6.6369412499999996</c:v>
                </c:pt>
                <c:pt idx="37775">
                  <c:v>6.6373618750015995</c:v>
                </c:pt>
                <c:pt idx="37776">
                  <c:v>6.6376868750015996</c:v>
                </c:pt>
                <c:pt idx="37777">
                  <c:v>6.6373362499999997</c:v>
                </c:pt>
                <c:pt idx="37778">
                  <c:v>6.6377243750016</c:v>
                </c:pt>
                <c:pt idx="37779">
                  <c:v>6.6380699999999999</c:v>
                </c:pt>
                <c:pt idx="37780">
                  <c:v>6.6384381250016</c:v>
                </c:pt>
                <c:pt idx="37781">
                  <c:v>6.6388606250016</c:v>
                </c:pt>
                <c:pt idx="37782">
                  <c:v>6.63924</c:v>
                </c:pt>
                <c:pt idx="37783">
                  <c:v>6.6396081250016001</c:v>
                </c:pt>
                <c:pt idx="37784">
                  <c:v>6.6399412499999997</c:v>
                </c:pt>
                <c:pt idx="37785">
                  <c:v>6.6402981250015998</c:v>
                </c:pt>
                <c:pt idx="37786">
                  <c:v>6.6406799999999997</c:v>
                </c:pt>
                <c:pt idx="37787">
                  <c:v>6.6410274999999999</c:v>
                </c:pt>
                <c:pt idx="37788">
                  <c:v>6.6413743750015994</c:v>
                </c:pt>
                <c:pt idx="37789">
                  <c:v>6.6413793750016001</c:v>
                </c:pt>
                <c:pt idx="37790">
                  <c:v>6.64173875</c:v>
                </c:pt>
                <c:pt idx="37791">
                  <c:v>6.6422187499999996</c:v>
                </c:pt>
                <c:pt idx="37792">
                  <c:v>6.6425400000000003</c:v>
                </c:pt>
                <c:pt idx="37793">
                  <c:v>6.6429262500000004</c:v>
                </c:pt>
                <c:pt idx="37794">
                  <c:v>6.6432862500000001</c:v>
                </c:pt>
                <c:pt idx="37795">
                  <c:v>6.6437362499999999</c:v>
                </c:pt>
                <c:pt idx="37796">
                  <c:v>6.6435693750015998</c:v>
                </c:pt>
                <c:pt idx="37797">
                  <c:v>6.6432312500000004</c:v>
                </c:pt>
                <c:pt idx="37798">
                  <c:v>6.6428306250015998</c:v>
                </c:pt>
                <c:pt idx="37799">
                  <c:v>6.6421749999999999</c:v>
                </c:pt>
                <c:pt idx="37800">
                  <c:v>6.6416250000000003</c:v>
                </c:pt>
                <c:pt idx="37801">
                  <c:v>6.6408887500000002</c:v>
                </c:pt>
                <c:pt idx="37802">
                  <c:v>6.6399168750015995</c:v>
                </c:pt>
                <c:pt idx="37803">
                  <c:v>6.6387993750016001</c:v>
                </c:pt>
                <c:pt idx="37804">
                  <c:v>6.6375437499999999</c:v>
                </c:pt>
                <c:pt idx="37805">
                  <c:v>6.6361737500000002</c:v>
                </c:pt>
                <c:pt idx="37806">
                  <c:v>6.6348206250016002</c:v>
                </c:pt>
                <c:pt idx="37807">
                  <c:v>6.6336143750016001</c:v>
                </c:pt>
                <c:pt idx="37808">
                  <c:v>6.6324006250015994</c:v>
                </c:pt>
                <c:pt idx="37809">
                  <c:v>6.6313025000000003</c:v>
                </c:pt>
                <c:pt idx="37810">
                  <c:v>6.6303274999999999</c:v>
                </c:pt>
                <c:pt idx="37811">
                  <c:v>6.6293718750016</c:v>
                </c:pt>
                <c:pt idx="37812">
                  <c:v>6.6285437500000004</c:v>
                </c:pt>
                <c:pt idx="37813">
                  <c:v>6.6278856250015998</c:v>
                </c:pt>
                <c:pt idx="37814">
                  <c:v>6.6272743750015994</c:v>
                </c:pt>
                <c:pt idx="37815">
                  <c:v>6.6267825</c:v>
                </c:pt>
                <c:pt idx="37816">
                  <c:v>6.6263837499999996</c:v>
                </c:pt>
                <c:pt idx="37817">
                  <c:v>6.6259237500000001</c:v>
                </c:pt>
                <c:pt idx="37818">
                  <c:v>6.6255768750015998</c:v>
                </c:pt>
                <c:pt idx="37819">
                  <c:v>6.6249631250015995</c:v>
                </c:pt>
                <c:pt idx="37820">
                  <c:v>6.6246356250015994</c:v>
                </c:pt>
                <c:pt idx="37821">
                  <c:v>6.6250037500000003</c:v>
                </c:pt>
                <c:pt idx="37822">
                  <c:v>6.6253618750015999</c:v>
                </c:pt>
                <c:pt idx="37823">
                  <c:v>6.6257681250016001</c:v>
                </c:pt>
                <c:pt idx="37824">
                  <c:v>6.6262587499999999</c:v>
                </c:pt>
                <c:pt idx="37825">
                  <c:v>6.6265937499999996</c:v>
                </c:pt>
                <c:pt idx="37826">
                  <c:v>6.6270931250015996</c:v>
                </c:pt>
                <c:pt idx="37827">
                  <c:v>6.6275293750015996</c:v>
                </c:pt>
                <c:pt idx="37828">
                  <c:v>6.6278687500000002</c:v>
                </c:pt>
                <c:pt idx="37829">
                  <c:v>6.6282474999999996</c:v>
                </c:pt>
                <c:pt idx="37830">
                  <c:v>6.6287331250015997</c:v>
                </c:pt>
                <c:pt idx="37831">
                  <c:v>6.6291137500000001</c:v>
                </c:pt>
                <c:pt idx="37832">
                  <c:v>6.6294493750015997</c:v>
                </c:pt>
                <c:pt idx="37833">
                  <c:v>6.6299643750015997</c:v>
                </c:pt>
                <c:pt idx="37834">
                  <c:v>6.6304693750016002</c:v>
                </c:pt>
                <c:pt idx="37835">
                  <c:v>6.6309531250016001</c:v>
                </c:pt>
                <c:pt idx="37836">
                  <c:v>6.6313256250016002</c:v>
                </c:pt>
                <c:pt idx="37837">
                  <c:v>6.6317118750016002</c:v>
                </c:pt>
                <c:pt idx="37838">
                  <c:v>6.6322200000000002</c:v>
                </c:pt>
                <c:pt idx="37839">
                  <c:v>6.6326681250016</c:v>
                </c:pt>
                <c:pt idx="37840">
                  <c:v>6.6331662500000004</c:v>
                </c:pt>
                <c:pt idx="37841">
                  <c:v>6.6336993750015996</c:v>
                </c:pt>
                <c:pt idx="37842">
                  <c:v>6.6341193750015996</c:v>
                </c:pt>
                <c:pt idx="37843">
                  <c:v>6.6346268750016</c:v>
                </c:pt>
                <c:pt idx="37844">
                  <c:v>6.6349562500000001</c:v>
                </c:pt>
                <c:pt idx="37845">
                  <c:v>6.6354812499999998</c:v>
                </c:pt>
                <c:pt idx="37846">
                  <c:v>6.6361181250015999</c:v>
                </c:pt>
                <c:pt idx="37847">
                  <c:v>6.6366268750015998</c:v>
                </c:pt>
                <c:pt idx="37848">
                  <c:v>6.6370962499999999</c:v>
                </c:pt>
                <c:pt idx="37849">
                  <c:v>6.6375412499999999</c:v>
                </c:pt>
                <c:pt idx="37850">
                  <c:v>6.6379068750016001</c:v>
                </c:pt>
                <c:pt idx="37851">
                  <c:v>6.6383037500000004</c:v>
                </c:pt>
                <c:pt idx="37852">
                  <c:v>6.6387843750015998</c:v>
                </c:pt>
                <c:pt idx="37853">
                  <c:v>6.6391581250015994</c:v>
                </c:pt>
                <c:pt idx="37854">
                  <c:v>6.6389181250015996</c:v>
                </c:pt>
                <c:pt idx="37855">
                  <c:v>6.6384662499999996</c:v>
                </c:pt>
                <c:pt idx="37856">
                  <c:v>6.6379799999999998</c:v>
                </c:pt>
                <c:pt idx="37857">
                  <c:v>6.6375668750015997</c:v>
                </c:pt>
                <c:pt idx="37858">
                  <c:v>6.6372406250016001</c:v>
                </c:pt>
                <c:pt idx="37859">
                  <c:v>6.6367537499999996</c:v>
                </c:pt>
                <c:pt idx="37860">
                  <c:v>6.6363062499999996</c:v>
                </c:pt>
                <c:pt idx="37861">
                  <c:v>6.6358625</c:v>
                </c:pt>
                <c:pt idx="37862">
                  <c:v>6.6358974999999996</c:v>
                </c:pt>
                <c:pt idx="37863">
                  <c:v>6.6355068750015995</c:v>
                </c:pt>
                <c:pt idx="37864">
                  <c:v>6.6351768750015996</c:v>
                </c:pt>
                <c:pt idx="37865">
                  <c:v>6.6348212499999999</c:v>
                </c:pt>
                <c:pt idx="37866">
                  <c:v>6.6344931250016002</c:v>
                </c:pt>
                <c:pt idx="37867">
                  <c:v>6.6340812500000004</c:v>
                </c:pt>
                <c:pt idx="37868">
                  <c:v>6.6336062499999997</c:v>
                </c:pt>
                <c:pt idx="37869">
                  <c:v>6.6332512499999998</c:v>
                </c:pt>
                <c:pt idx="37870">
                  <c:v>6.6328543750015996</c:v>
                </c:pt>
                <c:pt idx="37871">
                  <c:v>6.6325293750015994</c:v>
                </c:pt>
                <c:pt idx="37872">
                  <c:v>6.63294125</c:v>
                </c:pt>
                <c:pt idx="37873">
                  <c:v>6.6332731250016002</c:v>
                </c:pt>
                <c:pt idx="37874">
                  <c:v>6.6337287500000004</c:v>
                </c:pt>
                <c:pt idx="37875">
                  <c:v>6.6341631250016002</c:v>
                </c:pt>
                <c:pt idx="37876">
                  <c:v>6.6346425</c:v>
                </c:pt>
                <c:pt idx="37877">
                  <c:v>6.6351418750016</c:v>
                </c:pt>
                <c:pt idx="37878">
                  <c:v>6.6356537500000004</c:v>
                </c:pt>
                <c:pt idx="37879">
                  <c:v>6.6361418750015995</c:v>
                </c:pt>
                <c:pt idx="37880">
                  <c:v>6.6365306250015994</c:v>
                </c:pt>
                <c:pt idx="37881">
                  <c:v>6.6370087499999997</c:v>
                </c:pt>
                <c:pt idx="37882">
                  <c:v>6.6375981250015998</c:v>
                </c:pt>
                <c:pt idx="37883">
                  <c:v>6.6380925</c:v>
                </c:pt>
                <c:pt idx="37884">
                  <c:v>6.6385418750016001</c:v>
                </c:pt>
                <c:pt idx="37885">
                  <c:v>6.6390712499999998</c:v>
                </c:pt>
                <c:pt idx="37886">
                  <c:v>6.6394568750016001</c:v>
                </c:pt>
                <c:pt idx="37887">
                  <c:v>6.6398506250015998</c:v>
                </c:pt>
                <c:pt idx="37888">
                  <c:v>6.6402393750015998</c:v>
                </c:pt>
                <c:pt idx="37889">
                  <c:v>6.6406956250015998</c:v>
                </c:pt>
                <c:pt idx="37890">
                  <c:v>6.6410574999999996</c:v>
                </c:pt>
                <c:pt idx="37891">
                  <c:v>6.6414181250016</c:v>
                </c:pt>
                <c:pt idx="37892">
                  <c:v>6.6418831250016002</c:v>
                </c:pt>
                <c:pt idx="37893">
                  <c:v>6.6422150000000002</c:v>
                </c:pt>
                <c:pt idx="37894">
                  <c:v>6.6425943750015994</c:v>
                </c:pt>
                <c:pt idx="37895">
                  <c:v>6.6429737500000003</c:v>
                </c:pt>
                <c:pt idx="37896">
                  <c:v>6.6433993750016</c:v>
                </c:pt>
                <c:pt idx="37897">
                  <c:v>6.6439193750015999</c:v>
                </c:pt>
                <c:pt idx="37898">
                  <c:v>6.64434375</c:v>
                </c:pt>
                <c:pt idx="37899">
                  <c:v>6.6447343750016001</c:v>
                </c:pt>
                <c:pt idx="37900">
                  <c:v>6.6452268750016001</c:v>
                </c:pt>
                <c:pt idx="37901">
                  <c:v>6.6456243750016002</c:v>
                </c:pt>
                <c:pt idx="37902">
                  <c:v>6.6459712499999997</c:v>
                </c:pt>
                <c:pt idx="37903">
                  <c:v>6.6463743750016002</c:v>
                </c:pt>
                <c:pt idx="37904">
                  <c:v>6.6467074999999998</c:v>
                </c:pt>
                <c:pt idx="37905">
                  <c:v>6.6471431250016</c:v>
                </c:pt>
                <c:pt idx="37906">
                  <c:v>6.6474812500000002</c:v>
                </c:pt>
                <c:pt idx="37907">
                  <c:v>6.6470381250015995</c:v>
                </c:pt>
                <c:pt idx="37908">
                  <c:v>6.6464712500000003</c:v>
                </c:pt>
                <c:pt idx="37909">
                  <c:v>6.6459906250016001</c:v>
                </c:pt>
                <c:pt idx="37910">
                  <c:v>6.6455293750015993</c:v>
                </c:pt>
                <c:pt idx="37911">
                  <c:v>6.6450268750015997</c:v>
                </c:pt>
                <c:pt idx="37912">
                  <c:v>6.6443725000000002</c:v>
                </c:pt>
                <c:pt idx="37913">
                  <c:v>6.6433600000000004</c:v>
                </c:pt>
                <c:pt idx="37914">
                  <c:v>6.6421824999999997</c:v>
                </c:pt>
                <c:pt idx="37915">
                  <c:v>6.6405893750015998</c:v>
                </c:pt>
                <c:pt idx="37916">
                  <c:v>6.6385581250015999</c:v>
                </c:pt>
                <c:pt idx="37917">
                  <c:v>6.6362699999999997</c:v>
                </c:pt>
                <c:pt idx="37918">
                  <c:v>6.6339381250015999</c:v>
                </c:pt>
                <c:pt idx="37919">
                  <c:v>6.6314656250016002</c:v>
                </c:pt>
                <c:pt idx="37920">
                  <c:v>6.6290631250015997</c:v>
                </c:pt>
                <c:pt idx="37921">
                  <c:v>6.6268050000000001</c:v>
                </c:pt>
                <c:pt idx="37922">
                  <c:v>6.6246299999999998</c:v>
                </c:pt>
                <c:pt idx="37923">
                  <c:v>6.6227293750016001</c:v>
                </c:pt>
                <c:pt idx="37924">
                  <c:v>6.6210568750015995</c:v>
                </c:pt>
                <c:pt idx="37925">
                  <c:v>6.6197243750016002</c:v>
                </c:pt>
                <c:pt idx="37926">
                  <c:v>6.6188793750016002</c:v>
                </c:pt>
                <c:pt idx="37927">
                  <c:v>6.6183437500000002</c:v>
                </c:pt>
                <c:pt idx="37928">
                  <c:v>6.6178556250015994</c:v>
                </c:pt>
                <c:pt idx="37929">
                  <c:v>6.6173843750015999</c:v>
                </c:pt>
                <c:pt idx="37930">
                  <c:v>6.6169687499999998</c:v>
                </c:pt>
                <c:pt idx="37931">
                  <c:v>6.6171193750016002</c:v>
                </c:pt>
                <c:pt idx="37932">
                  <c:v>6.6175537499999999</c:v>
                </c:pt>
                <c:pt idx="37933">
                  <c:v>6.6178800000000004</c:v>
                </c:pt>
                <c:pt idx="37934">
                  <c:v>6.6183162500000003</c:v>
                </c:pt>
                <c:pt idx="37935">
                  <c:v>6.6187612500000004</c:v>
                </c:pt>
                <c:pt idx="37936">
                  <c:v>6.6192581250015996</c:v>
                </c:pt>
                <c:pt idx="37937">
                  <c:v>6.6197268750016001</c:v>
                </c:pt>
                <c:pt idx="37938">
                  <c:v>6.6200749999999999</c:v>
                </c:pt>
                <c:pt idx="37939">
                  <c:v>6.6204406250016001</c:v>
                </c:pt>
                <c:pt idx="37940">
                  <c:v>6.6207812500000003</c:v>
                </c:pt>
                <c:pt idx="37941">
                  <c:v>6.6213087499999999</c:v>
                </c:pt>
                <c:pt idx="37942">
                  <c:v>6.6218750000000002</c:v>
                </c:pt>
                <c:pt idx="37943">
                  <c:v>6.6222262499999998</c:v>
                </c:pt>
                <c:pt idx="37944">
                  <c:v>6.6226574999999999</c:v>
                </c:pt>
                <c:pt idx="37945">
                  <c:v>6.6232012500000002</c:v>
                </c:pt>
                <c:pt idx="37946">
                  <c:v>6.6236556250016001</c:v>
                </c:pt>
                <c:pt idx="37947">
                  <c:v>6.6240356250015999</c:v>
                </c:pt>
                <c:pt idx="37948">
                  <c:v>6.6243781250015994</c:v>
                </c:pt>
                <c:pt idx="37949">
                  <c:v>6.624765</c:v>
                </c:pt>
                <c:pt idx="37950">
                  <c:v>6.6251187500000004</c:v>
                </c:pt>
                <c:pt idx="37951">
                  <c:v>6.6255712500000001</c:v>
                </c:pt>
                <c:pt idx="37952">
                  <c:v>6.6259337499999997</c:v>
                </c:pt>
                <c:pt idx="37953">
                  <c:v>6.6263831250015999</c:v>
                </c:pt>
                <c:pt idx="37954">
                  <c:v>6.6268218750015997</c:v>
                </c:pt>
                <c:pt idx="37955">
                  <c:v>6.6272818750016</c:v>
                </c:pt>
                <c:pt idx="37956">
                  <c:v>6.6277468750016002</c:v>
                </c:pt>
                <c:pt idx="37957">
                  <c:v>6.6282624999999999</c:v>
                </c:pt>
                <c:pt idx="37958">
                  <c:v>6.62862375</c:v>
                </c:pt>
                <c:pt idx="37959">
                  <c:v>6.62913</c:v>
                </c:pt>
                <c:pt idx="37960">
                  <c:v>6.6296474999999999</c:v>
                </c:pt>
                <c:pt idx="37961">
                  <c:v>6.6299937499999997</c:v>
                </c:pt>
                <c:pt idx="37962">
                  <c:v>6.6303481250015999</c:v>
                </c:pt>
                <c:pt idx="37963">
                  <c:v>6.6308018750016</c:v>
                </c:pt>
                <c:pt idx="37964">
                  <c:v>6.6312143750015995</c:v>
                </c:pt>
                <c:pt idx="37965">
                  <c:v>6.6316018750015999</c:v>
                </c:pt>
                <c:pt idx="37966">
                  <c:v>6.6320031250015994</c:v>
                </c:pt>
                <c:pt idx="37967">
                  <c:v>6.6318943750015995</c:v>
                </c:pt>
                <c:pt idx="37968">
                  <c:v>6.6315375000000003</c:v>
                </c:pt>
                <c:pt idx="37969">
                  <c:v>6.6319356250016002</c:v>
                </c:pt>
                <c:pt idx="37970">
                  <c:v>6.6322831250015994</c:v>
                </c:pt>
                <c:pt idx="37971">
                  <c:v>6.6321512499999997</c:v>
                </c:pt>
                <c:pt idx="37972">
                  <c:v>6.6326150000000004</c:v>
                </c:pt>
                <c:pt idx="37973">
                  <c:v>6.6329518750015994</c:v>
                </c:pt>
                <c:pt idx="37974">
                  <c:v>6.6333812500000002</c:v>
                </c:pt>
                <c:pt idx="37975">
                  <c:v>6.6337506250015998</c:v>
                </c:pt>
                <c:pt idx="37976">
                  <c:v>6.6341856250015994</c:v>
                </c:pt>
                <c:pt idx="37977">
                  <c:v>6.6337562500000002</c:v>
                </c:pt>
                <c:pt idx="37978">
                  <c:v>6.6331587499999998</c:v>
                </c:pt>
                <c:pt idx="37979">
                  <c:v>6.6327162499999996</c:v>
                </c:pt>
                <c:pt idx="37980">
                  <c:v>6.6322362500000001</c:v>
                </c:pt>
                <c:pt idx="37981">
                  <c:v>6.63174625</c:v>
                </c:pt>
                <c:pt idx="37982">
                  <c:v>6.6313212500000001</c:v>
                </c:pt>
                <c:pt idx="37983">
                  <c:v>6.6308524999999996</c:v>
                </c:pt>
                <c:pt idx="37984">
                  <c:v>6.63050125</c:v>
                </c:pt>
                <c:pt idx="37985">
                  <c:v>6.6299425000000003</c:v>
                </c:pt>
                <c:pt idx="37986">
                  <c:v>6.6295531250015998</c:v>
                </c:pt>
                <c:pt idx="37987">
                  <c:v>6.6289606250016</c:v>
                </c:pt>
                <c:pt idx="37988">
                  <c:v>6.6284606250015994</c:v>
                </c:pt>
                <c:pt idx="37989">
                  <c:v>6.6278362499999997</c:v>
                </c:pt>
                <c:pt idx="37990">
                  <c:v>6.6272037499999996</c:v>
                </c:pt>
                <c:pt idx="37991">
                  <c:v>6.6267649999999998</c:v>
                </c:pt>
                <c:pt idx="37992">
                  <c:v>6.6262643750015995</c:v>
                </c:pt>
                <c:pt idx="37993">
                  <c:v>6.62568</c:v>
                </c:pt>
                <c:pt idx="37994">
                  <c:v>6.6250981250015997</c:v>
                </c:pt>
                <c:pt idx="37995">
                  <c:v>6.6246349999999996</c:v>
                </c:pt>
                <c:pt idx="37996">
                  <c:v>6.6242893750015996</c:v>
                </c:pt>
                <c:pt idx="37997">
                  <c:v>6.6239274999999997</c:v>
                </c:pt>
                <c:pt idx="37998">
                  <c:v>6.6235299999999997</c:v>
                </c:pt>
                <c:pt idx="37999">
                  <c:v>6.6238937499999997</c:v>
                </c:pt>
                <c:pt idx="38000">
                  <c:v>6.6243437500000004</c:v>
                </c:pt>
                <c:pt idx="38001">
                  <c:v>6.6246862499999999</c:v>
                </c:pt>
                <c:pt idx="38002">
                  <c:v>6.6252887500000002</c:v>
                </c:pt>
                <c:pt idx="38003">
                  <c:v>6.6257618750015999</c:v>
                </c:pt>
                <c:pt idx="38004">
                  <c:v>6.6262212500000004</c:v>
                </c:pt>
                <c:pt idx="38005">
                  <c:v>6.6265824999999996</c:v>
                </c:pt>
                <c:pt idx="38006">
                  <c:v>6.6269181250016</c:v>
                </c:pt>
                <c:pt idx="38007">
                  <c:v>6.6273543750016</c:v>
                </c:pt>
                <c:pt idx="38008">
                  <c:v>6.6277662499999996</c:v>
                </c:pt>
                <c:pt idx="38009">
                  <c:v>6.6282899999999998</c:v>
                </c:pt>
                <c:pt idx="38010">
                  <c:v>6.6287900000000004</c:v>
                </c:pt>
                <c:pt idx="38011">
                  <c:v>6.6292318750015999</c:v>
                </c:pt>
                <c:pt idx="38012">
                  <c:v>6.6295643750015998</c:v>
                </c:pt>
                <c:pt idx="38013">
                  <c:v>6.6300212500000004</c:v>
                </c:pt>
                <c:pt idx="38014">
                  <c:v>6.6305106250015999</c:v>
                </c:pt>
                <c:pt idx="38015">
                  <c:v>6.6310768750015994</c:v>
                </c:pt>
                <c:pt idx="38016">
                  <c:v>6.6315587499999999</c:v>
                </c:pt>
                <c:pt idx="38017">
                  <c:v>6.6320449999999997</c:v>
                </c:pt>
                <c:pt idx="38018">
                  <c:v>6.6326037500000004</c:v>
                </c:pt>
                <c:pt idx="38019">
                  <c:v>6.6330143750015997</c:v>
                </c:pt>
                <c:pt idx="38020">
                  <c:v>6.6333787500000003</c:v>
                </c:pt>
                <c:pt idx="38021">
                  <c:v>6.6338218750015994</c:v>
                </c:pt>
                <c:pt idx="38022">
                  <c:v>6.6341843750015999</c:v>
                </c:pt>
                <c:pt idx="38023">
                  <c:v>6.6346912500000004</c:v>
                </c:pt>
                <c:pt idx="38024">
                  <c:v>6.6352006250016</c:v>
                </c:pt>
                <c:pt idx="38025">
                  <c:v>6.6355599999999999</c:v>
                </c:pt>
                <c:pt idx="38026">
                  <c:v>6.6350662500000004</c:v>
                </c:pt>
                <c:pt idx="38027">
                  <c:v>6.6345481250015998</c:v>
                </c:pt>
                <c:pt idx="38028">
                  <c:v>6.6340674999999996</c:v>
                </c:pt>
                <c:pt idx="38029">
                  <c:v>6.6336812500000004</c:v>
                </c:pt>
                <c:pt idx="38030">
                  <c:v>6.6333562500000003</c:v>
                </c:pt>
                <c:pt idx="38031">
                  <c:v>6.6328531250016001</c:v>
                </c:pt>
                <c:pt idx="38032">
                  <c:v>6.6325331250015997</c:v>
                </c:pt>
                <c:pt idx="38033">
                  <c:v>6.6318462499999997</c:v>
                </c:pt>
                <c:pt idx="38034">
                  <c:v>6.6314756250015998</c:v>
                </c:pt>
                <c:pt idx="38035">
                  <c:v>6.6311012500000004</c:v>
                </c:pt>
                <c:pt idx="38036">
                  <c:v>6.6305968750015998</c:v>
                </c:pt>
                <c:pt idx="38037">
                  <c:v>6.6301199999999998</c:v>
                </c:pt>
                <c:pt idx="38038">
                  <c:v>6.6296974999999998</c:v>
                </c:pt>
                <c:pt idx="38039">
                  <c:v>6.6293087499999999</c:v>
                </c:pt>
                <c:pt idx="38040">
                  <c:v>6.6289175</c:v>
                </c:pt>
                <c:pt idx="38041">
                  <c:v>6.6282668750016001</c:v>
                </c:pt>
                <c:pt idx="38042">
                  <c:v>6.62791</c:v>
                </c:pt>
                <c:pt idx="38043">
                  <c:v>6.6273600000000004</c:v>
                </c:pt>
                <c:pt idx="38044">
                  <c:v>6.6269256250015998</c:v>
                </c:pt>
                <c:pt idx="38045">
                  <c:v>6.6265756250015997</c:v>
                </c:pt>
                <c:pt idx="38046">
                  <c:v>6.6269062500000002</c:v>
                </c:pt>
                <c:pt idx="38047">
                  <c:v>6.6272731250015999</c:v>
                </c:pt>
                <c:pt idx="38048">
                  <c:v>6.6276231250016</c:v>
                </c:pt>
                <c:pt idx="38049">
                  <c:v>6.6279937499999999</c:v>
                </c:pt>
                <c:pt idx="38050">
                  <c:v>6.6283731250016</c:v>
                </c:pt>
                <c:pt idx="38051">
                  <c:v>6.6287693750015997</c:v>
                </c:pt>
                <c:pt idx="38052">
                  <c:v>6.6292431250016</c:v>
                </c:pt>
                <c:pt idx="38053">
                  <c:v>6.6296862499999998</c:v>
                </c:pt>
                <c:pt idx="38054">
                  <c:v>6.6300737500000002</c:v>
                </c:pt>
                <c:pt idx="38055">
                  <c:v>6.6305268750015998</c:v>
                </c:pt>
                <c:pt idx="38056">
                  <c:v>6.6310037499999996</c:v>
                </c:pt>
                <c:pt idx="38057">
                  <c:v>6.6314256250015999</c:v>
                </c:pt>
                <c:pt idx="38058">
                  <c:v>6.6319162499999997</c:v>
                </c:pt>
                <c:pt idx="38059">
                  <c:v>6.6324343750015995</c:v>
                </c:pt>
                <c:pt idx="38060">
                  <c:v>6.6329275000000001</c:v>
                </c:pt>
                <c:pt idx="38061">
                  <c:v>6.6334381250016001</c:v>
                </c:pt>
                <c:pt idx="38062">
                  <c:v>6.6339218750016</c:v>
                </c:pt>
                <c:pt idx="38063">
                  <c:v>6.6342481250015997</c:v>
                </c:pt>
                <c:pt idx="38064">
                  <c:v>6.6345912499999997</c:v>
                </c:pt>
                <c:pt idx="38065">
                  <c:v>6.6349562500000001</c:v>
                </c:pt>
                <c:pt idx="38066">
                  <c:v>6.6352987499999996</c:v>
                </c:pt>
                <c:pt idx="38067">
                  <c:v>6.6357625000000002</c:v>
                </c:pt>
                <c:pt idx="38068">
                  <c:v>6.6363318750015994</c:v>
                </c:pt>
                <c:pt idx="38069">
                  <c:v>6.6367812500000003</c:v>
                </c:pt>
                <c:pt idx="38070">
                  <c:v>6.6371662499999999</c:v>
                </c:pt>
                <c:pt idx="38071">
                  <c:v>6.6375868750015998</c:v>
                </c:pt>
                <c:pt idx="38072">
                  <c:v>6.6379875000000004</c:v>
                </c:pt>
                <c:pt idx="38073">
                  <c:v>6.6384112499999999</c:v>
                </c:pt>
                <c:pt idx="38074">
                  <c:v>6.6387524999999998</c:v>
                </c:pt>
                <c:pt idx="38075">
                  <c:v>6.6391618750015997</c:v>
                </c:pt>
                <c:pt idx="38076">
                  <c:v>6.6394843750015999</c:v>
                </c:pt>
                <c:pt idx="38077">
                  <c:v>6.6390162500000001</c:v>
                </c:pt>
                <c:pt idx="38078">
                  <c:v>6.6384718750016001</c:v>
                </c:pt>
                <c:pt idx="38079">
                  <c:v>6.6378612500000003</c:v>
                </c:pt>
                <c:pt idx="38080">
                  <c:v>6.6370293750015996</c:v>
                </c:pt>
                <c:pt idx="38081">
                  <c:v>6.6359668750015999</c:v>
                </c:pt>
                <c:pt idx="38082">
                  <c:v>6.6349268750016002</c:v>
                </c:pt>
                <c:pt idx="38083">
                  <c:v>6.6336518750015996</c:v>
                </c:pt>
                <c:pt idx="38084">
                  <c:v>6.63218</c:v>
                </c:pt>
                <c:pt idx="38085">
                  <c:v>6.6307450000000001</c:v>
                </c:pt>
                <c:pt idx="38086">
                  <c:v>6.6293699999999998</c:v>
                </c:pt>
                <c:pt idx="38087">
                  <c:v>6.6279131250015997</c:v>
                </c:pt>
                <c:pt idx="38088">
                  <c:v>6.6263968750015998</c:v>
                </c:pt>
                <c:pt idx="38089">
                  <c:v>6.6248199999999997</c:v>
                </c:pt>
                <c:pt idx="38090">
                  <c:v>6.6232731250015995</c:v>
                </c:pt>
                <c:pt idx="38091">
                  <c:v>6.6218700000000004</c:v>
                </c:pt>
                <c:pt idx="38092">
                  <c:v>6.6204331250015995</c:v>
                </c:pt>
                <c:pt idx="38093">
                  <c:v>6.6190731250015995</c:v>
                </c:pt>
                <c:pt idx="38094">
                  <c:v>6.6179093750015996</c:v>
                </c:pt>
                <c:pt idx="38095">
                  <c:v>6.6167556250016002</c:v>
                </c:pt>
                <c:pt idx="38096">
                  <c:v>6.6156243750015999</c:v>
                </c:pt>
                <c:pt idx="38097">
                  <c:v>6.6147456250015999</c:v>
                </c:pt>
                <c:pt idx="38098">
                  <c:v>6.6140618750015996</c:v>
                </c:pt>
                <c:pt idx="38099">
                  <c:v>6.6135149999999996</c:v>
                </c:pt>
                <c:pt idx="38100">
                  <c:v>6.6131456250016001</c:v>
                </c:pt>
                <c:pt idx="38101">
                  <c:v>6.6126987499999998</c:v>
                </c:pt>
                <c:pt idx="38102">
                  <c:v>6.6131175000000004</c:v>
                </c:pt>
                <c:pt idx="38103">
                  <c:v>6.6135774999999999</c:v>
                </c:pt>
                <c:pt idx="38104">
                  <c:v>6.6139718750015994</c:v>
                </c:pt>
                <c:pt idx="38105">
                  <c:v>6.6143587500000001</c:v>
                </c:pt>
                <c:pt idx="38106">
                  <c:v>6.6148449999999999</c:v>
                </c:pt>
                <c:pt idx="38107">
                  <c:v>6.6152543750015997</c:v>
                </c:pt>
                <c:pt idx="38108">
                  <c:v>6.6156087499999998</c:v>
                </c:pt>
                <c:pt idx="38109">
                  <c:v>6.6160293750015997</c:v>
                </c:pt>
                <c:pt idx="38110">
                  <c:v>6.6165381250015995</c:v>
                </c:pt>
                <c:pt idx="38111">
                  <c:v>6.6169343750016001</c:v>
                </c:pt>
                <c:pt idx="38112">
                  <c:v>6.6173743750015994</c:v>
                </c:pt>
                <c:pt idx="38113">
                  <c:v>6.6177981250015998</c:v>
                </c:pt>
                <c:pt idx="38114">
                  <c:v>6.6182343750015997</c:v>
                </c:pt>
                <c:pt idx="38115">
                  <c:v>6.6187087499999997</c:v>
                </c:pt>
                <c:pt idx="38116">
                  <c:v>6.6191456250015994</c:v>
                </c:pt>
                <c:pt idx="38117">
                  <c:v>6.6196343750016</c:v>
                </c:pt>
                <c:pt idx="38118">
                  <c:v>6.6200718750015994</c:v>
                </c:pt>
                <c:pt idx="38119">
                  <c:v>6.6204793750016</c:v>
                </c:pt>
                <c:pt idx="38120">
                  <c:v>6.6208793750016</c:v>
                </c:pt>
                <c:pt idx="38121">
                  <c:v>6.6213818750015996</c:v>
                </c:pt>
                <c:pt idx="38122">
                  <c:v>6.6217956250015995</c:v>
                </c:pt>
                <c:pt idx="38123">
                  <c:v>6.6222756250015999</c:v>
                </c:pt>
                <c:pt idx="38124">
                  <c:v>6.6226525000000001</c:v>
                </c:pt>
                <c:pt idx="38125">
                  <c:v>6.6229837500000004</c:v>
                </c:pt>
                <c:pt idx="38126">
                  <c:v>6.6233525000000002</c:v>
                </c:pt>
                <c:pt idx="38127">
                  <c:v>6.6237762499999997</c:v>
                </c:pt>
                <c:pt idx="38128">
                  <c:v>6.6241268750015996</c:v>
                </c:pt>
                <c:pt idx="38129">
                  <c:v>6.6244856250015998</c:v>
                </c:pt>
                <c:pt idx="38130">
                  <c:v>6.6249043750015995</c:v>
                </c:pt>
                <c:pt idx="38131">
                  <c:v>6.6253093750016001</c:v>
                </c:pt>
                <c:pt idx="38132">
                  <c:v>6.6257843750015999</c:v>
                </c:pt>
                <c:pt idx="38133">
                  <c:v>6.6262175000000001</c:v>
                </c:pt>
                <c:pt idx="38134">
                  <c:v>6.6267093750015995</c:v>
                </c:pt>
                <c:pt idx="38135">
                  <c:v>6.6270543750015998</c:v>
                </c:pt>
                <c:pt idx="38136">
                  <c:v>6.6273974999999998</c:v>
                </c:pt>
                <c:pt idx="38137">
                  <c:v>6.6277637499999997</c:v>
                </c:pt>
                <c:pt idx="38138">
                  <c:v>6.6282025000000004</c:v>
                </c:pt>
                <c:pt idx="38139">
                  <c:v>6.6277625000000002</c:v>
                </c:pt>
                <c:pt idx="38140">
                  <c:v>6.6274381250015999</c:v>
                </c:pt>
                <c:pt idx="38141">
                  <c:v>6.6270881250015998</c:v>
                </c:pt>
                <c:pt idx="38142">
                  <c:v>6.6267618750016002</c:v>
                </c:pt>
                <c:pt idx="38143">
                  <c:v>6.6272287499999996</c:v>
                </c:pt>
                <c:pt idx="38144">
                  <c:v>6.6268624999999997</c:v>
                </c:pt>
                <c:pt idx="38145">
                  <c:v>6.6264624999999997</c:v>
                </c:pt>
                <c:pt idx="38146">
                  <c:v>6.6258206250015999</c:v>
                </c:pt>
                <c:pt idx="38147">
                  <c:v>6.6253643750015998</c:v>
                </c:pt>
                <c:pt idx="38148">
                  <c:v>6.6247093750015997</c:v>
                </c:pt>
                <c:pt idx="38149">
                  <c:v>6.6243687500000004</c:v>
                </c:pt>
                <c:pt idx="38150">
                  <c:v>6.6239362499999999</c:v>
                </c:pt>
                <c:pt idx="38151">
                  <c:v>6.6235837499999999</c:v>
                </c:pt>
                <c:pt idx="38152">
                  <c:v>6.6230356250015996</c:v>
                </c:pt>
                <c:pt idx="38153">
                  <c:v>6.6226649999999996</c:v>
                </c:pt>
                <c:pt idx="38154">
                  <c:v>6.62203125</c:v>
                </c:pt>
                <c:pt idx="38155">
                  <c:v>6.6215943750015995</c:v>
                </c:pt>
                <c:pt idx="38156">
                  <c:v>6.6208900000000002</c:v>
                </c:pt>
                <c:pt idx="38157">
                  <c:v>6.6203918750015998</c:v>
                </c:pt>
                <c:pt idx="38158">
                  <c:v>6.6200349999999997</c:v>
                </c:pt>
                <c:pt idx="38159">
                  <c:v>6.6196400000000004</c:v>
                </c:pt>
                <c:pt idx="38160">
                  <c:v>6.6192137500000001</c:v>
                </c:pt>
                <c:pt idx="38161">
                  <c:v>6.61884125</c:v>
                </c:pt>
                <c:pt idx="38162">
                  <c:v>6.6181687499999997</c:v>
                </c:pt>
                <c:pt idx="38163">
                  <c:v>6.6176374999999998</c:v>
                </c:pt>
                <c:pt idx="38164">
                  <c:v>6.6172912500000001</c:v>
                </c:pt>
                <c:pt idx="38165">
                  <c:v>6.6169231250016001</c:v>
                </c:pt>
                <c:pt idx="38166">
                  <c:v>6.6165581250015997</c:v>
                </c:pt>
                <c:pt idx="38167">
                  <c:v>6.6161868750016</c:v>
                </c:pt>
                <c:pt idx="38168">
                  <c:v>6.6165381250015995</c:v>
                </c:pt>
                <c:pt idx="38169">
                  <c:v>6.617</c:v>
                </c:pt>
                <c:pt idx="38170">
                  <c:v>6.6175081250016001</c:v>
                </c:pt>
                <c:pt idx="38171">
                  <c:v>6.6179056250016002</c:v>
                </c:pt>
                <c:pt idx="38172">
                  <c:v>6.6183125</c:v>
                </c:pt>
                <c:pt idx="38173">
                  <c:v>6.6186556250016002</c:v>
                </c:pt>
                <c:pt idx="38174">
                  <c:v>6.6192331250015997</c:v>
                </c:pt>
                <c:pt idx="38175">
                  <c:v>6.6195968750015997</c:v>
                </c:pt>
                <c:pt idx="38176">
                  <c:v>6.6200181250016001</c:v>
                </c:pt>
                <c:pt idx="38177">
                  <c:v>6.6204256250015998</c:v>
                </c:pt>
                <c:pt idx="38178">
                  <c:v>6.6207506250015999</c:v>
                </c:pt>
                <c:pt idx="38179">
                  <c:v>6.6212156250016001</c:v>
                </c:pt>
                <c:pt idx="38180">
                  <c:v>6.6216018750016001</c:v>
                </c:pt>
                <c:pt idx="38181">
                  <c:v>6.6220600000000003</c:v>
                </c:pt>
                <c:pt idx="38182">
                  <c:v>6.6226075</c:v>
                </c:pt>
                <c:pt idx="38183">
                  <c:v>6.6231099999999996</c:v>
                </c:pt>
                <c:pt idx="38184">
                  <c:v>6.6234331250015996</c:v>
                </c:pt>
                <c:pt idx="38185">
                  <c:v>6.6237993750015995</c:v>
                </c:pt>
                <c:pt idx="38186">
                  <c:v>6.6242987500000003</c:v>
                </c:pt>
                <c:pt idx="38187">
                  <c:v>6.6247575000000003</c:v>
                </c:pt>
                <c:pt idx="38188">
                  <c:v>6.6253206250016001</c:v>
                </c:pt>
                <c:pt idx="38189">
                  <c:v>6.6258162499999997</c:v>
                </c:pt>
                <c:pt idx="38190">
                  <c:v>6.6262243750016001</c:v>
                </c:pt>
                <c:pt idx="38191">
                  <c:v>6.6268481250016</c:v>
                </c:pt>
                <c:pt idx="38192">
                  <c:v>6.6273568750015999</c:v>
                </c:pt>
                <c:pt idx="38193">
                  <c:v>6.6277175000000002</c:v>
                </c:pt>
                <c:pt idx="38194">
                  <c:v>6.6281831250016001</c:v>
                </c:pt>
                <c:pt idx="38195">
                  <c:v>6.6285187499999996</c:v>
                </c:pt>
                <c:pt idx="38196">
                  <c:v>6.6288668750015995</c:v>
                </c:pt>
                <c:pt idx="38197">
                  <c:v>6.6292056250015996</c:v>
                </c:pt>
                <c:pt idx="38198">
                  <c:v>6.62888375</c:v>
                </c:pt>
                <c:pt idx="38199">
                  <c:v>6.6285506250015995</c:v>
                </c:pt>
                <c:pt idx="38200">
                  <c:v>6.6280987500000004</c:v>
                </c:pt>
                <c:pt idx="38201">
                  <c:v>6.6274637500000004</c:v>
                </c:pt>
                <c:pt idx="38202">
                  <c:v>6.6269212499999997</c:v>
                </c:pt>
                <c:pt idx="38203">
                  <c:v>6.6261712499999996</c:v>
                </c:pt>
                <c:pt idx="38204">
                  <c:v>6.6253287500000004</c:v>
                </c:pt>
                <c:pt idx="38205">
                  <c:v>6.6244162500000003</c:v>
                </c:pt>
                <c:pt idx="38206">
                  <c:v>6.6233149999999998</c:v>
                </c:pt>
                <c:pt idx="38207">
                  <c:v>6.6222293750015995</c:v>
                </c:pt>
                <c:pt idx="38208">
                  <c:v>6.6212431250015999</c:v>
                </c:pt>
                <c:pt idx="38209">
                  <c:v>6.6203131250015996</c:v>
                </c:pt>
                <c:pt idx="38210">
                  <c:v>6.6195075000000001</c:v>
                </c:pt>
                <c:pt idx="38211">
                  <c:v>6.6189299999999998</c:v>
                </c:pt>
                <c:pt idx="38212">
                  <c:v>6.6182699999999999</c:v>
                </c:pt>
                <c:pt idx="38213">
                  <c:v>6.61776125</c:v>
                </c:pt>
                <c:pt idx="38214">
                  <c:v>6.6174356250016002</c:v>
                </c:pt>
                <c:pt idx="38215">
                  <c:v>6.6169824999999998</c:v>
                </c:pt>
                <c:pt idx="38216">
                  <c:v>6.6172656250015995</c:v>
                </c:pt>
                <c:pt idx="38217">
                  <c:v>6.6176693750015998</c:v>
                </c:pt>
                <c:pt idx="38218">
                  <c:v>6.6180968750015996</c:v>
                </c:pt>
                <c:pt idx="38219">
                  <c:v>6.6184681250016002</c:v>
                </c:pt>
                <c:pt idx="38220">
                  <c:v>6.6188287499999996</c:v>
                </c:pt>
                <c:pt idx="38221">
                  <c:v>6.6193306250015995</c:v>
                </c:pt>
                <c:pt idx="38222">
                  <c:v>6.6196849999999996</c:v>
                </c:pt>
                <c:pt idx="38223">
                  <c:v>6.6200168750015997</c:v>
                </c:pt>
                <c:pt idx="38224">
                  <c:v>6.6203931250016002</c:v>
                </c:pt>
                <c:pt idx="38225">
                  <c:v>6.6207768750015994</c:v>
                </c:pt>
                <c:pt idx="38226">
                  <c:v>6.6212031250015997</c:v>
                </c:pt>
                <c:pt idx="38227">
                  <c:v>6.6216600000000003</c:v>
                </c:pt>
                <c:pt idx="38228">
                  <c:v>6.6221268750015998</c:v>
                </c:pt>
                <c:pt idx="38229">
                  <c:v>6.6225325000000002</c:v>
                </c:pt>
                <c:pt idx="38230">
                  <c:v>6.6229956250016002</c:v>
                </c:pt>
                <c:pt idx="38231">
                  <c:v>6.6234687499999998</c:v>
                </c:pt>
                <c:pt idx="38232">
                  <c:v>6.6238831250015995</c:v>
                </c:pt>
                <c:pt idx="38233">
                  <c:v>6.62423625</c:v>
                </c:pt>
                <c:pt idx="38234">
                  <c:v>6.6246287500000003</c:v>
                </c:pt>
                <c:pt idx="38235">
                  <c:v>6.6249562500000003</c:v>
                </c:pt>
                <c:pt idx="38236">
                  <c:v>6.6253906250016001</c:v>
                </c:pt>
                <c:pt idx="38237">
                  <c:v>6.6258262500000003</c:v>
                </c:pt>
                <c:pt idx="38238">
                  <c:v>6.6262687500000004</c:v>
                </c:pt>
                <c:pt idx="38239">
                  <c:v>6.6266218750016002</c:v>
                </c:pt>
                <c:pt idx="38240">
                  <c:v>6.6269931250015999</c:v>
                </c:pt>
                <c:pt idx="38241">
                  <c:v>6.6274681250015997</c:v>
                </c:pt>
                <c:pt idx="38242">
                  <c:v>6.6279143750016001</c:v>
                </c:pt>
                <c:pt idx="38243">
                  <c:v>6.6283987499999997</c:v>
                </c:pt>
                <c:pt idx="38244">
                  <c:v>6.6289587499999998</c:v>
                </c:pt>
                <c:pt idx="38245">
                  <c:v>6.6294537499999997</c:v>
                </c:pt>
                <c:pt idx="38246">
                  <c:v>6.6297831250015999</c:v>
                </c:pt>
                <c:pt idx="38247">
                  <c:v>6.6302318750015994</c:v>
                </c:pt>
                <c:pt idx="38248">
                  <c:v>6.6305837500000004</c:v>
                </c:pt>
                <c:pt idx="38249">
                  <c:v>6.6310975000000001</c:v>
                </c:pt>
                <c:pt idx="38250">
                  <c:v>6.6315181250016</c:v>
                </c:pt>
                <c:pt idx="38251">
                  <c:v>6.6318537500000003</c:v>
                </c:pt>
                <c:pt idx="38252">
                  <c:v>6.6322124999999996</c:v>
                </c:pt>
                <c:pt idx="38253">
                  <c:v>6.6326062500000003</c:v>
                </c:pt>
                <c:pt idx="38254">
                  <c:v>6.63219125</c:v>
                </c:pt>
                <c:pt idx="38255">
                  <c:v>6.6316693750016</c:v>
                </c:pt>
                <c:pt idx="38256">
                  <c:v>6.6313368750016002</c:v>
                </c:pt>
                <c:pt idx="38257">
                  <c:v>6.6305362499999996</c:v>
                </c:pt>
                <c:pt idx="38258">
                  <c:v>6.6299831250015995</c:v>
                </c:pt>
                <c:pt idx="38259">
                  <c:v>6.6294731250016001</c:v>
                </c:pt>
                <c:pt idx="38260">
                  <c:v>6.6288931250015999</c:v>
                </c:pt>
                <c:pt idx="38261">
                  <c:v>6.6281868750015995</c:v>
                </c:pt>
                <c:pt idx="38262">
                  <c:v>6.6273987500000002</c:v>
                </c:pt>
                <c:pt idx="38263">
                  <c:v>6.6264518750015995</c:v>
                </c:pt>
                <c:pt idx="38264">
                  <c:v>6.6255206250015997</c:v>
                </c:pt>
                <c:pt idx="38265">
                  <c:v>6.6246318750016</c:v>
                </c:pt>
                <c:pt idx="38266">
                  <c:v>6.6235906250015999</c:v>
                </c:pt>
                <c:pt idx="38267">
                  <c:v>6.62277</c:v>
                </c:pt>
                <c:pt idx="38268">
                  <c:v>6.6220375000000002</c:v>
                </c:pt>
                <c:pt idx="38269">
                  <c:v>6.6212487500000003</c:v>
                </c:pt>
                <c:pt idx="38270">
                  <c:v>6.6205456250015997</c:v>
                </c:pt>
                <c:pt idx="38271">
                  <c:v>6.6199262499999998</c:v>
                </c:pt>
                <c:pt idx="38272">
                  <c:v>6.6193537500000001</c:v>
                </c:pt>
                <c:pt idx="38273">
                  <c:v>6.61888875</c:v>
                </c:pt>
                <c:pt idx="38274">
                  <c:v>6.6184750000000001</c:v>
                </c:pt>
                <c:pt idx="38275">
                  <c:v>6.6179818750015995</c:v>
                </c:pt>
                <c:pt idx="38276">
                  <c:v>6.61764625</c:v>
                </c:pt>
                <c:pt idx="38277">
                  <c:v>6.6172531250016</c:v>
                </c:pt>
                <c:pt idx="38278">
                  <c:v>6.6168362500000004</c:v>
                </c:pt>
                <c:pt idx="38279">
                  <c:v>6.6162262500000004</c:v>
                </c:pt>
                <c:pt idx="38280">
                  <c:v>6.6157849999999998</c:v>
                </c:pt>
                <c:pt idx="38281">
                  <c:v>6.6153881250015996</c:v>
                </c:pt>
                <c:pt idx="38282">
                  <c:v>6.6150556250015997</c:v>
                </c:pt>
                <c:pt idx="38283">
                  <c:v>6.6154000000000002</c:v>
                </c:pt>
                <c:pt idx="38284">
                  <c:v>6.6156393750015994</c:v>
                </c:pt>
                <c:pt idx="38285">
                  <c:v>6.6160243750015999</c:v>
                </c:pt>
                <c:pt idx="38286">
                  <c:v>6.6163774999999996</c:v>
                </c:pt>
                <c:pt idx="38287">
                  <c:v>6.6167918750016002</c:v>
                </c:pt>
                <c:pt idx="38288">
                  <c:v>6.6172725000000003</c:v>
                </c:pt>
                <c:pt idx="38289">
                  <c:v>6.6176568750015994</c:v>
                </c:pt>
                <c:pt idx="38290">
                  <c:v>6.61806625</c:v>
                </c:pt>
                <c:pt idx="38291">
                  <c:v>6.6184806250015997</c:v>
                </c:pt>
                <c:pt idx="38292">
                  <c:v>6.6189349999999996</c:v>
                </c:pt>
                <c:pt idx="38293">
                  <c:v>6.6193400000000002</c:v>
                </c:pt>
                <c:pt idx="38294">
                  <c:v>6.61977875</c:v>
                </c:pt>
                <c:pt idx="38295">
                  <c:v>6.6201731250015996</c:v>
                </c:pt>
                <c:pt idx="38296">
                  <c:v>6.6206743750015997</c:v>
                </c:pt>
                <c:pt idx="38297">
                  <c:v>6.6210674999999997</c:v>
                </c:pt>
                <c:pt idx="38298">
                  <c:v>6.6215168750015998</c:v>
                </c:pt>
                <c:pt idx="38299">
                  <c:v>6.6219875000000004</c:v>
                </c:pt>
                <c:pt idx="38300">
                  <c:v>6.6224056250015995</c:v>
                </c:pt>
                <c:pt idx="38301">
                  <c:v>6.6227943750015994</c:v>
                </c:pt>
                <c:pt idx="38302">
                  <c:v>6.6233268750015997</c:v>
                </c:pt>
                <c:pt idx="38303">
                  <c:v>6.6236868750015994</c:v>
                </c:pt>
                <c:pt idx="38304">
                  <c:v>6.6241000000000003</c:v>
                </c:pt>
                <c:pt idx="38305">
                  <c:v>6.6245206250016002</c:v>
                </c:pt>
                <c:pt idx="38306">
                  <c:v>6.6249725000000002</c:v>
                </c:pt>
                <c:pt idx="38307">
                  <c:v>6.6253000000000002</c:v>
                </c:pt>
                <c:pt idx="38308">
                  <c:v>6.6254324999999996</c:v>
                </c:pt>
                <c:pt idx="38309">
                  <c:v>6.6250574999999996</c:v>
                </c:pt>
                <c:pt idx="38310">
                  <c:v>6.6246900000000002</c:v>
                </c:pt>
                <c:pt idx="38311">
                  <c:v>6.6243031250015996</c:v>
                </c:pt>
                <c:pt idx="38312">
                  <c:v>6.6239493750016001</c:v>
                </c:pt>
                <c:pt idx="38313">
                  <c:v>6.6235343750015998</c:v>
                </c:pt>
                <c:pt idx="38314">
                  <c:v>6.6232800000000003</c:v>
                </c:pt>
                <c:pt idx="38315">
                  <c:v>6.6227556250015995</c:v>
                </c:pt>
                <c:pt idx="38316">
                  <c:v>6.6223112500000001</c:v>
                </c:pt>
                <c:pt idx="38317">
                  <c:v>6.6217387499999996</c:v>
                </c:pt>
                <c:pt idx="38318">
                  <c:v>6.6209456250015997</c:v>
                </c:pt>
                <c:pt idx="38319">
                  <c:v>6.6201581250016002</c:v>
                </c:pt>
                <c:pt idx="38320">
                  <c:v>6.6194100000000002</c:v>
                </c:pt>
                <c:pt idx="38321">
                  <c:v>6.6184443750015998</c:v>
                </c:pt>
                <c:pt idx="38322">
                  <c:v>6.6174781250015995</c:v>
                </c:pt>
                <c:pt idx="38323">
                  <c:v>6.6165081250015998</c:v>
                </c:pt>
                <c:pt idx="38324">
                  <c:v>6.6153968750015997</c:v>
                </c:pt>
                <c:pt idx="38325">
                  <c:v>6.6143574999999997</c:v>
                </c:pt>
                <c:pt idx="38326">
                  <c:v>6.6134712499999999</c:v>
                </c:pt>
                <c:pt idx="38327">
                  <c:v>6.6126706250015994</c:v>
                </c:pt>
                <c:pt idx="38328">
                  <c:v>6.61206125</c:v>
                </c:pt>
                <c:pt idx="38329">
                  <c:v>6.6114656250015997</c:v>
                </c:pt>
                <c:pt idx="38330">
                  <c:v>6.6107981250016001</c:v>
                </c:pt>
                <c:pt idx="38331">
                  <c:v>6.6102062500000001</c:v>
                </c:pt>
                <c:pt idx="38332">
                  <c:v>6.6096424999999996</c:v>
                </c:pt>
                <c:pt idx="38333">
                  <c:v>6.6090456250015999</c:v>
                </c:pt>
                <c:pt idx="38334">
                  <c:v>6.6085506250016</c:v>
                </c:pt>
                <c:pt idx="38335">
                  <c:v>6.6081181250015995</c:v>
                </c:pt>
                <c:pt idx="38336">
                  <c:v>6.6076674999999998</c:v>
                </c:pt>
                <c:pt idx="38337">
                  <c:v>6.6071249999999999</c:v>
                </c:pt>
                <c:pt idx="38338">
                  <c:v>6.6066087500000004</c:v>
                </c:pt>
                <c:pt idx="38339">
                  <c:v>6.6062687499999999</c:v>
                </c:pt>
                <c:pt idx="38340">
                  <c:v>6.6066106250015997</c:v>
                </c:pt>
                <c:pt idx="38341">
                  <c:v>6.6069531250016</c:v>
                </c:pt>
                <c:pt idx="38342">
                  <c:v>6.6074068750016002</c:v>
                </c:pt>
                <c:pt idx="38343">
                  <c:v>6.6077368750016001</c:v>
                </c:pt>
                <c:pt idx="38344">
                  <c:v>6.6081799999999999</c:v>
                </c:pt>
                <c:pt idx="38345">
                  <c:v>6.6085487499999997</c:v>
                </c:pt>
                <c:pt idx="38346">
                  <c:v>6.6090056250015996</c:v>
                </c:pt>
                <c:pt idx="38347">
                  <c:v>6.6093799999999998</c:v>
                </c:pt>
                <c:pt idx="38348">
                  <c:v>6.6099143750015994</c:v>
                </c:pt>
                <c:pt idx="38349">
                  <c:v>6.6104137500000002</c:v>
                </c:pt>
                <c:pt idx="38350">
                  <c:v>6.6108556250015997</c:v>
                </c:pt>
                <c:pt idx="38351">
                  <c:v>6.6111899999999997</c:v>
                </c:pt>
                <c:pt idx="38352">
                  <c:v>6.6116006250016</c:v>
                </c:pt>
                <c:pt idx="38353">
                  <c:v>6.6120356250015995</c:v>
                </c:pt>
                <c:pt idx="38354">
                  <c:v>6.6123675000000004</c:v>
                </c:pt>
                <c:pt idx="38355">
                  <c:v>6.6127324999999999</c:v>
                </c:pt>
                <c:pt idx="38356">
                  <c:v>6.6131993750015994</c:v>
                </c:pt>
                <c:pt idx="38357">
                  <c:v>6.61374</c:v>
                </c:pt>
                <c:pt idx="38358">
                  <c:v>6.6142193750015998</c:v>
                </c:pt>
                <c:pt idx="38359">
                  <c:v>6.6146212499999999</c:v>
                </c:pt>
                <c:pt idx="38360">
                  <c:v>6.6150987499999996</c:v>
                </c:pt>
                <c:pt idx="38361">
                  <c:v>6.6154475000000001</c:v>
                </c:pt>
                <c:pt idx="38362">
                  <c:v>6.6157962499999998</c:v>
                </c:pt>
                <c:pt idx="38363">
                  <c:v>6.6161618750016</c:v>
                </c:pt>
                <c:pt idx="38364">
                  <c:v>6.6166606250015993</c:v>
                </c:pt>
                <c:pt idx="38365">
                  <c:v>6.6171724999999997</c:v>
                </c:pt>
                <c:pt idx="38366">
                  <c:v>6.6176393750016</c:v>
                </c:pt>
                <c:pt idx="38367">
                  <c:v>6.6180181250015995</c:v>
                </c:pt>
                <c:pt idx="38368">
                  <c:v>6.6184518750015995</c:v>
                </c:pt>
                <c:pt idx="38369">
                  <c:v>6.6188443750015997</c:v>
                </c:pt>
                <c:pt idx="38370">
                  <c:v>6.6185018750015994</c:v>
                </c:pt>
                <c:pt idx="38371">
                  <c:v>6.6180849999999998</c:v>
                </c:pt>
                <c:pt idx="38372">
                  <c:v>6.6177156250015994</c:v>
                </c:pt>
                <c:pt idx="38373">
                  <c:v>6.6173200000000003</c:v>
                </c:pt>
                <c:pt idx="38374">
                  <c:v>6.6169481250016</c:v>
                </c:pt>
                <c:pt idx="38375">
                  <c:v>6.6165731250016</c:v>
                </c:pt>
                <c:pt idx="38376">
                  <c:v>6.6162518750016002</c:v>
                </c:pt>
                <c:pt idx="38377">
                  <c:v>6.6158849999999996</c:v>
                </c:pt>
                <c:pt idx="38378">
                  <c:v>6.6154762500000004</c:v>
                </c:pt>
                <c:pt idx="38379">
                  <c:v>6.6150837500000002</c:v>
                </c:pt>
                <c:pt idx="38380">
                  <c:v>6.6154793750016001</c:v>
                </c:pt>
                <c:pt idx="38381">
                  <c:v>6.6159299999999996</c:v>
                </c:pt>
                <c:pt idx="38382">
                  <c:v>6.6163125000000003</c:v>
                </c:pt>
                <c:pt idx="38383">
                  <c:v>6.6168112499999996</c:v>
                </c:pt>
                <c:pt idx="38384">
                  <c:v>6.6172218750015999</c:v>
                </c:pt>
                <c:pt idx="38385">
                  <c:v>6.6176624999999998</c:v>
                </c:pt>
                <c:pt idx="38386">
                  <c:v>6.6181393750015998</c:v>
                </c:pt>
                <c:pt idx="38387">
                  <c:v>6.6185687499999997</c:v>
                </c:pt>
                <c:pt idx="38388">
                  <c:v>6.6190868750015994</c:v>
                </c:pt>
                <c:pt idx="38389">
                  <c:v>6.6195737499999998</c:v>
                </c:pt>
                <c:pt idx="38390">
                  <c:v>6.6199637500000001</c:v>
                </c:pt>
                <c:pt idx="38391">
                  <c:v>6.6204062500000003</c:v>
                </c:pt>
                <c:pt idx="38392">
                  <c:v>6.6208781250015996</c:v>
                </c:pt>
                <c:pt idx="38393">
                  <c:v>6.6213187500000004</c:v>
                </c:pt>
                <c:pt idx="38394">
                  <c:v>6.6217331250016001</c:v>
                </c:pt>
                <c:pt idx="38395">
                  <c:v>6.6222649999999996</c:v>
                </c:pt>
                <c:pt idx="38396">
                  <c:v>6.6228024999999997</c:v>
                </c:pt>
                <c:pt idx="38397">
                  <c:v>6.6232181250015998</c:v>
                </c:pt>
                <c:pt idx="38398">
                  <c:v>6.6236087499999998</c:v>
                </c:pt>
                <c:pt idx="38399">
                  <c:v>6.6239393750015996</c:v>
                </c:pt>
                <c:pt idx="38400">
                  <c:v>6.6242700000000001</c:v>
                </c:pt>
                <c:pt idx="38401">
                  <c:v>6.6237824999999999</c:v>
                </c:pt>
                <c:pt idx="38402">
                  <c:v>6.6233218750015999</c:v>
                </c:pt>
                <c:pt idx="38403">
                  <c:v>6.6228618750015995</c:v>
                </c:pt>
                <c:pt idx="38404">
                  <c:v>6.6223862499999999</c:v>
                </c:pt>
                <c:pt idx="38405">
                  <c:v>6.6219768750016001</c:v>
                </c:pt>
                <c:pt idx="38406">
                  <c:v>6.6214456250015994</c:v>
                </c:pt>
                <c:pt idx="38407">
                  <c:v>6.6209937500000002</c:v>
                </c:pt>
                <c:pt idx="38408">
                  <c:v>6.6203112500000003</c:v>
                </c:pt>
                <c:pt idx="38409">
                  <c:v>6.6199543750015994</c:v>
                </c:pt>
                <c:pt idx="38410">
                  <c:v>6.6195862500000002</c:v>
                </c:pt>
                <c:pt idx="38411">
                  <c:v>6.6190662500000004</c:v>
                </c:pt>
                <c:pt idx="38412">
                  <c:v>6.6185600000000004</c:v>
                </c:pt>
                <c:pt idx="38413">
                  <c:v>6.6178162499999997</c:v>
                </c:pt>
                <c:pt idx="38414">
                  <c:v>6.6168649999999998</c:v>
                </c:pt>
                <c:pt idx="38415">
                  <c:v>6.6158181250016002</c:v>
                </c:pt>
                <c:pt idx="38416">
                  <c:v>6.6145975000000004</c:v>
                </c:pt>
                <c:pt idx="38417">
                  <c:v>6.6134812500000004</c:v>
                </c:pt>
                <c:pt idx="38418">
                  <c:v>6.6124456250015999</c:v>
                </c:pt>
                <c:pt idx="38419">
                  <c:v>6.6113281250015996</c:v>
                </c:pt>
                <c:pt idx="38420">
                  <c:v>6.6102299999999996</c:v>
                </c:pt>
                <c:pt idx="38421">
                  <c:v>6.6093268750015994</c:v>
                </c:pt>
                <c:pt idx="38422">
                  <c:v>6.6084387500000004</c:v>
                </c:pt>
                <c:pt idx="38423">
                  <c:v>6.6077450000000004</c:v>
                </c:pt>
                <c:pt idx="38424">
                  <c:v>6.6072218750016001</c:v>
                </c:pt>
                <c:pt idx="38425">
                  <c:v>6.6067556250015995</c:v>
                </c:pt>
                <c:pt idx="38426">
                  <c:v>6.60621875</c:v>
                </c:pt>
                <c:pt idx="38427">
                  <c:v>6.6057618750015994</c:v>
                </c:pt>
                <c:pt idx="38428">
                  <c:v>6.6054218750015998</c:v>
                </c:pt>
                <c:pt idx="38429">
                  <c:v>6.6049150000000001</c:v>
                </c:pt>
                <c:pt idx="38430">
                  <c:v>6.6043962499999997</c:v>
                </c:pt>
                <c:pt idx="38431">
                  <c:v>6.6039393750016</c:v>
                </c:pt>
                <c:pt idx="38432">
                  <c:v>6.6044025</c:v>
                </c:pt>
                <c:pt idx="38433">
                  <c:v>6.6047831250015996</c:v>
                </c:pt>
                <c:pt idx="38434">
                  <c:v>6.6051912499999998</c:v>
                </c:pt>
                <c:pt idx="38435">
                  <c:v>6.6055118750016</c:v>
                </c:pt>
                <c:pt idx="38436">
                  <c:v>6.6058556250015998</c:v>
                </c:pt>
                <c:pt idx="38437">
                  <c:v>6.606325</c:v>
                </c:pt>
                <c:pt idx="38438">
                  <c:v>6.6067681250015999</c:v>
                </c:pt>
                <c:pt idx="38439">
                  <c:v>6.6071774999999997</c:v>
                </c:pt>
                <c:pt idx="38440">
                  <c:v>6.6076268750015998</c:v>
                </c:pt>
                <c:pt idx="38441">
                  <c:v>6.6081068750015994</c:v>
                </c:pt>
                <c:pt idx="38442">
                  <c:v>6.6085168750015999</c:v>
                </c:pt>
                <c:pt idx="38443">
                  <c:v>6.6089631250015994</c:v>
                </c:pt>
                <c:pt idx="38444">
                  <c:v>6.6093631250015994</c:v>
                </c:pt>
                <c:pt idx="38445">
                  <c:v>6.6097968750015994</c:v>
                </c:pt>
                <c:pt idx="38446">
                  <c:v>6.6101618750015998</c:v>
                </c:pt>
                <c:pt idx="38447">
                  <c:v>6.61051375</c:v>
                </c:pt>
                <c:pt idx="38448">
                  <c:v>6.6110375000000001</c:v>
                </c:pt>
                <c:pt idx="38449">
                  <c:v>6.6114106250016</c:v>
                </c:pt>
                <c:pt idx="38450">
                  <c:v>6.6117812499999999</c:v>
                </c:pt>
                <c:pt idx="38451">
                  <c:v>6.6121437500000004</c:v>
                </c:pt>
                <c:pt idx="38452">
                  <c:v>6.6124781250015996</c:v>
                </c:pt>
                <c:pt idx="38453">
                  <c:v>6.6128206250016</c:v>
                </c:pt>
                <c:pt idx="38454">
                  <c:v>6.6132293750016</c:v>
                </c:pt>
                <c:pt idx="38455">
                  <c:v>6.6136362499999999</c:v>
                </c:pt>
                <c:pt idx="38456">
                  <c:v>6.6139581250015995</c:v>
                </c:pt>
                <c:pt idx="38457">
                  <c:v>6.6142899999999996</c:v>
                </c:pt>
                <c:pt idx="38458">
                  <c:v>6.6148281250015994</c:v>
                </c:pt>
                <c:pt idx="38459">
                  <c:v>6.6152931250015996</c:v>
                </c:pt>
                <c:pt idx="38460">
                  <c:v>6.6156974999999996</c:v>
                </c:pt>
                <c:pt idx="38461">
                  <c:v>6.6161462499999999</c:v>
                </c:pt>
                <c:pt idx="38462">
                  <c:v>6.6165050000000001</c:v>
                </c:pt>
                <c:pt idx="38463">
                  <c:v>6.6161581250015997</c:v>
                </c:pt>
                <c:pt idx="38464">
                  <c:v>6.6156562499999998</c:v>
                </c:pt>
                <c:pt idx="38465">
                  <c:v>6.6158218750015996</c:v>
                </c:pt>
                <c:pt idx="38466">
                  <c:v>6.6162331250015995</c:v>
                </c:pt>
                <c:pt idx="38467">
                  <c:v>6.6165912499999999</c:v>
                </c:pt>
                <c:pt idx="38468">
                  <c:v>6.6161300000000001</c:v>
                </c:pt>
                <c:pt idx="38469">
                  <c:v>6.6161275000000002</c:v>
                </c:pt>
                <c:pt idx="38470">
                  <c:v>6.6164793750015995</c:v>
                </c:pt>
                <c:pt idx="38471">
                  <c:v>6.6168218750015999</c:v>
                </c:pt>
                <c:pt idx="38472">
                  <c:v>6.6171706250015996</c:v>
                </c:pt>
                <c:pt idx="38473">
                  <c:v>6.6174912499999996</c:v>
                </c:pt>
                <c:pt idx="38474">
                  <c:v>6.6178362499999999</c:v>
                </c:pt>
                <c:pt idx="38475">
                  <c:v>6.6182506250015996</c:v>
                </c:pt>
                <c:pt idx="38476">
                  <c:v>6.6185743750016002</c:v>
                </c:pt>
                <c:pt idx="38477">
                  <c:v>6.6190218750016001</c:v>
                </c:pt>
                <c:pt idx="38478">
                  <c:v>6.6186681250015997</c:v>
                </c:pt>
                <c:pt idx="38479">
                  <c:v>6.6182449999999999</c:v>
                </c:pt>
                <c:pt idx="38480">
                  <c:v>6.6178981250015996</c:v>
                </c:pt>
                <c:pt idx="38481">
                  <c:v>6.6182493750016</c:v>
                </c:pt>
                <c:pt idx="38482">
                  <c:v>6.6187275000000003</c:v>
                </c:pt>
                <c:pt idx="38483">
                  <c:v>6.6191193750016</c:v>
                </c:pt>
                <c:pt idx="38484">
                  <c:v>6.6195262499999998</c:v>
                </c:pt>
                <c:pt idx="38485">
                  <c:v>6.6199143750016001</c:v>
                </c:pt>
                <c:pt idx="38486">
                  <c:v>6.6203231250016001</c:v>
                </c:pt>
                <c:pt idx="38487">
                  <c:v>6.62064875</c:v>
                </c:pt>
                <c:pt idx="38488">
                  <c:v>6.6202662500000002</c:v>
                </c:pt>
                <c:pt idx="38489">
                  <c:v>6.6198668750016001</c:v>
                </c:pt>
                <c:pt idx="38490">
                  <c:v>6.6203631250015995</c:v>
                </c:pt>
                <c:pt idx="38491">
                  <c:v>6.6207500000000001</c:v>
                </c:pt>
                <c:pt idx="38492">
                  <c:v>6.6211631250015994</c:v>
                </c:pt>
                <c:pt idx="38493">
                  <c:v>6.6215475000000001</c:v>
                </c:pt>
                <c:pt idx="38494">
                  <c:v>6.6218950000000003</c:v>
                </c:pt>
                <c:pt idx="38495">
                  <c:v>6.6222993750015995</c:v>
                </c:pt>
                <c:pt idx="38496">
                  <c:v>6.6216937500000004</c:v>
                </c:pt>
                <c:pt idx="38497">
                  <c:v>6.6213056250015994</c:v>
                </c:pt>
                <c:pt idx="38498">
                  <c:v>6.6206162500000003</c:v>
                </c:pt>
                <c:pt idx="38499">
                  <c:v>6.6196493750015994</c:v>
                </c:pt>
                <c:pt idx="38500">
                  <c:v>6.6185693750015995</c:v>
                </c:pt>
                <c:pt idx="38501">
                  <c:v>6.6173149999999996</c:v>
                </c:pt>
                <c:pt idx="38502">
                  <c:v>6.6159724999999998</c:v>
                </c:pt>
                <c:pt idx="38503">
                  <c:v>6.6147131250015994</c:v>
                </c:pt>
                <c:pt idx="38504">
                  <c:v>6.6132962500000003</c:v>
                </c:pt>
                <c:pt idx="38505">
                  <c:v>6.6118743750015998</c:v>
                </c:pt>
                <c:pt idx="38506">
                  <c:v>6.6105568750015999</c:v>
                </c:pt>
                <c:pt idx="38507">
                  <c:v>6.6092393750016001</c:v>
                </c:pt>
                <c:pt idx="38508">
                  <c:v>6.6080987499999999</c:v>
                </c:pt>
                <c:pt idx="38509">
                  <c:v>6.6072050000000004</c:v>
                </c:pt>
                <c:pt idx="38510">
                  <c:v>6.6064456250015997</c:v>
                </c:pt>
                <c:pt idx="38511">
                  <c:v>6.6058325</c:v>
                </c:pt>
                <c:pt idx="38512">
                  <c:v>6.6053312499999999</c:v>
                </c:pt>
                <c:pt idx="38513">
                  <c:v>6.6048499999999999</c:v>
                </c:pt>
                <c:pt idx="38514">
                  <c:v>6.6043981250016</c:v>
                </c:pt>
                <c:pt idx="38515">
                  <c:v>6.6040287500000003</c:v>
                </c:pt>
                <c:pt idx="38516">
                  <c:v>6.6036743750015994</c:v>
                </c:pt>
                <c:pt idx="38517">
                  <c:v>6.6033274999999998</c:v>
                </c:pt>
                <c:pt idx="38518">
                  <c:v>6.6028218750015997</c:v>
                </c:pt>
                <c:pt idx="38519">
                  <c:v>6.6023756250016001</c:v>
                </c:pt>
                <c:pt idx="38520">
                  <c:v>6.6018549999999996</c:v>
                </c:pt>
                <c:pt idx="38521">
                  <c:v>6.6015081250016001</c:v>
                </c:pt>
                <c:pt idx="38522">
                  <c:v>6.6011487500000001</c:v>
                </c:pt>
                <c:pt idx="38523">
                  <c:v>6.6008193750016</c:v>
                </c:pt>
                <c:pt idx="38524">
                  <c:v>6.6012837500000003</c:v>
                </c:pt>
                <c:pt idx="38525">
                  <c:v>6.6017643750015997</c:v>
                </c:pt>
                <c:pt idx="38526">
                  <c:v>6.6022612499999997</c:v>
                </c:pt>
                <c:pt idx="38527">
                  <c:v>6.6027325000000001</c:v>
                </c:pt>
                <c:pt idx="38528">
                  <c:v>6.6032118750016</c:v>
                </c:pt>
                <c:pt idx="38529">
                  <c:v>6.6037350000000004</c:v>
                </c:pt>
                <c:pt idx="38530">
                  <c:v>6.6040662499999998</c:v>
                </c:pt>
                <c:pt idx="38531">
                  <c:v>6.6045206250015998</c:v>
                </c:pt>
                <c:pt idx="38532">
                  <c:v>6.6050093750015995</c:v>
                </c:pt>
                <c:pt idx="38533">
                  <c:v>6.6053800000000003</c:v>
                </c:pt>
                <c:pt idx="38534">
                  <c:v>6.6058306250015999</c:v>
                </c:pt>
                <c:pt idx="38535">
                  <c:v>6.6063974999999999</c:v>
                </c:pt>
                <c:pt idx="38536">
                  <c:v>6.6068006250015996</c:v>
                </c:pt>
                <c:pt idx="38537">
                  <c:v>6.6072456250015996</c:v>
                </c:pt>
                <c:pt idx="38538">
                  <c:v>6.6078193750015997</c:v>
                </c:pt>
                <c:pt idx="38539">
                  <c:v>6.6082574999999997</c:v>
                </c:pt>
                <c:pt idx="38540">
                  <c:v>6.6086299999999998</c:v>
                </c:pt>
                <c:pt idx="38541">
                  <c:v>6.6091481250015995</c:v>
                </c:pt>
                <c:pt idx="38542">
                  <c:v>6.6096518750015996</c:v>
                </c:pt>
                <c:pt idx="38543">
                  <c:v>6.6096374999999998</c:v>
                </c:pt>
                <c:pt idx="38544">
                  <c:v>6.6100562500000004</c:v>
                </c:pt>
                <c:pt idx="38545">
                  <c:v>6.6104743750015995</c:v>
                </c:pt>
                <c:pt idx="38546">
                  <c:v>6.6107968750015997</c:v>
                </c:pt>
                <c:pt idx="38547">
                  <c:v>6.6108418750015998</c:v>
                </c:pt>
                <c:pt idx="38548">
                  <c:v>6.6104256250016</c:v>
                </c:pt>
                <c:pt idx="38549">
                  <c:v>6.6105737500000004</c:v>
                </c:pt>
                <c:pt idx="38550">
                  <c:v>6.6110137499999997</c:v>
                </c:pt>
                <c:pt idx="38551">
                  <c:v>6.6114174999999999</c:v>
                </c:pt>
                <c:pt idx="38552">
                  <c:v>6.6117387499999998</c:v>
                </c:pt>
                <c:pt idx="38553">
                  <c:v>6.6113668750015995</c:v>
                </c:pt>
                <c:pt idx="38554">
                  <c:v>6.61093625</c:v>
                </c:pt>
                <c:pt idx="38555">
                  <c:v>6.6104987499999996</c:v>
                </c:pt>
                <c:pt idx="38556">
                  <c:v>6.6099550000000002</c:v>
                </c:pt>
                <c:pt idx="38557">
                  <c:v>6.6095550000000003</c:v>
                </c:pt>
                <c:pt idx="38558">
                  <c:v>6.6096231250016002</c:v>
                </c:pt>
                <c:pt idx="38559">
                  <c:v>6.6100068750015994</c:v>
                </c:pt>
                <c:pt idx="38560">
                  <c:v>6.6104099999999999</c:v>
                </c:pt>
                <c:pt idx="38561">
                  <c:v>6.6107793750015995</c:v>
                </c:pt>
                <c:pt idx="38562">
                  <c:v>6.6110431250015997</c:v>
                </c:pt>
                <c:pt idx="38563">
                  <c:v>6.6110631250015999</c:v>
                </c:pt>
                <c:pt idx="38564">
                  <c:v>6.6107275000000003</c:v>
                </c:pt>
                <c:pt idx="38565">
                  <c:v>6.6101956250015999</c:v>
                </c:pt>
                <c:pt idx="38566">
                  <c:v>6.6098049999999997</c:v>
                </c:pt>
                <c:pt idx="38567">
                  <c:v>6.6092712499999999</c:v>
                </c:pt>
                <c:pt idx="38568">
                  <c:v>6.6089025000000001</c:v>
                </c:pt>
                <c:pt idx="38569">
                  <c:v>6.6090256250015997</c:v>
                </c:pt>
                <c:pt idx="38570">
                  <c:v>6.6093693750015996</c:v>
                </c:pt>
                <c:pt idx="38571">
                  <c:v>6.6097956250015999</c:v>
                </c:pt>
                <c:pt idx="38572">
                  <c:v>6.6101356250015995</c:v>
                </c:pt>
                <c:pt idx="38573">
                  <c:v>6.6105150000000004</c:v>
                </c:pt>
                <c:pt idx="38574">
                  <c:v>6.6108962499999997</c:v>
                </c:pt>
                <c:pt idx="38575">
                  <c:v>6.6112831250015995</c:v>
                </c:pt>
                <c:pt idx="38576">
                  <c:v>6.6116881250016002</c:v>
                </c:pt>
                <c:pt idx="38577">
                  <c:v>6.6121293750015999</c:v>
                </c:pt>
                <c:pt idx="38578">
                  <c:v>6.6126212500000001</c:v>
                </c:pt>
                <c:pt idx="38579">
                  <c:v>6.6130624999999998</c:v>
                </c:pt>
                <c:pt idx="38580">
                  <c:v>6.6136074999999996</c:v>
                </c:pt>
                <c:pt idx="38581">
                  <c:v>6.6140193750015994</c:v>
                </c:pt>
                <c:pt idx="38582">
                  <c:v>6.6143799999999997</c:v>
                </c:pt>
                <c:pt idx="38583">
                  <c:v>6.6148724999999997</c:v>
                </c:pt>
                <c:pt idx="38584">
                  <c:v>6.6152625</c:v>
                </c:pt>
                <c:pt idx="38585">
                  <c:v>6.6156431250015997</c:v>
                </c:pt>
                <c:pt idx="38586">
                  <c:v>6.6161093750015993</c:v>
                </c:pt>
                <c:pt idx="38587">
                  <c:v>6.6164775000000002</c:v>
                </c:pt>
                <c:pt idx="38588">
                  <c:v>6.6168212500000001</c:v>
                </c:pt>
                <c:pt idx="38589">
                  <c:v>6.6165006250016001</c:v>
                </c:pt>
                <c:pt idx="38590">
                  <c:v>6.6159812499999999</c:v>
                </c:pt>
                <c:pt idx="38591">
                  <c:v>6.6154275</c:v>
                </c:pt>
                <c:pt idx="38592">
                  <c:v>6.6150843750016</c:v>
                </c:pt>
                <c:pt idx="38593">
                  <c:v>6.6146624999999997</c:v>
                </c:pt>
                <c:pt idx="38594">
                  <c:v>6.6142450000000004</c:v>
                </c:pt>
                <c:pt idx="38595">
                  <c:v>6.6136918750015994</c:v>
                </c:pt>
                <c:pt idx="38596">
                  <c:v>6.6131787500000003</c:v>
                </c:pt>
                <c:pt idx="38597">
                  <c:v>6.6127212499999999</c:v>
                </c:pt>
                <c:pt idx="38598">
                  <c:v>6.6121456250015997</c:v>
                </c:pt>
                <c:pt idx="38599">
                  <c:v>6.6115587500000004</c:v>
                </c:pt>
                <c:pt idx="38600">
                  <c:v>6.6109499999999999</c:v>
                </c:pt>
                <c:pt idx="38601">
                  <c:v>6.6102806250016002</c:v>
                </c:pt>
                <c:pt idx="38602">
                  <c:v>6.6096325</c:v>
                </c:pt>
                <c:pt idx="38603">
                  <c:v>6.6090618750015997</c:v>
                </c:pt>
                <c:pt idx="38604">
                  <c:v>6.6084750000000003</c:v>
                </c:pt>
                <c:pt idx="38605">
                  <c:v>6.6080193750016001</c:v>
                </c:pt>
                <c:pt idx="38606">
                  <c:v>6.6076781250016001</c:v>
                </c:pt>
                <c:pt idx="38607">
                  <c:v>6.6072699999999998</c:v>
                </c:pt>
                <c:pt idx="38608">
                  <c:v>6.6067562500000001</c:v>
                </c:pt>
                <c:pt idx="38609">
                  <c:v>6.6062518750015995</c:v>
                </c:pt>
                <c:pt idx="38610">
                  <c:v>6.6058824999999999</c:v>
                </c:pt>
                <c:pt idx="38611">
                  <c:v>6.60539875</c:v>
                </c:pt>
                <c:pt idx="38612">
                  <c:v>6.6051481250016</c:v>
                </c:pt>
                <c:pt idx="38613">
                  <c:v>6.6047500000000001</c:v>
                </c:pt>
                <c:pt idx="38614">
                  <c:v>6.6050143750016002</c:v>
                </c:pt>
                <c:pt idx="38615">
                  <c:v>6.6053543750015997</c:v>
                </c:pt>
                <c:pt idx="38616">
                  <c:v>6.6057731250015994</c:v>
                </c:pt>
                <c:pt idx="38617">
                  <c:v>6.6061912500000002</c:v>
                </c:pt>
                <c:pt idx="38618">
                  <c:v>6.6065825</c:v>
                </c:pt>
                <c:pt idx="38619">
                  <c:v>6.6069812499999996</c:v>
                </c:pt>
                <c:pt idx="38620">
                  <c:v>6.6074818750016</c:v>
                </c:pt>
                <c:pt idx="38621">
                  <c:v>6.6079575000000004</c:v>
                </c:pt>
                <c:pt idx="38622">
                  <c:v>6.6082999999999998</c:v>
                </c:pt>
                <c:pt idx="38623">
                  <c:v>6.6085149999999997</c:v>
                </c:pt>
                <c:pt idx="38624">
                  <c:v>6.6090212499999996</c:v>
                </c:pt>
                <c:pt idx="38625">
                  <c:v>6.6094974999999998</c:v>
                </c:pt>
                <c:pt idx="38626">
                  <c:v>6.6099793750015996</c:v>
                </c:pt>
                <c:pt idx="38627">
                  <c:v>6.6103718750015998</c:v>
                </c:pt>
                <c:pt idx="38628">
                  <c:v>6.6108143750016</c:v>
                </c:pt>
                <c:pt idx="38629">
                  <c:v>6.6111993750015996</c:v>
                </c:pt>
                <c:pt idx="38630">
                  <c:v>6.6117168750015995</c:v>
                </c:pt>
                <c:pt idx="38631">
                  <c:v>6.6121350000000003</c:v>
                </c:pt>
                <c:pt idx="38632">
                  <c:v>6.6126250000000004</c:v>
                </c:pt>
                <c:pt idx="38633">
                  <c:v>6.6130556250015999</c:v>
                </c:pt>
                <c:pt idx="38634">
                  <c:v>6.6134606250015997</c:v>
                </c:pt>
                <c:pt idx="38635">
                  <c:v>6.6134062499999997</c:v>
                </c:pt>
                <c:pt idx="38636">
                  <c:v>6.6130743750015997</c:v>
                </c:pt>
                <c:pt idx="38637">
                  <c:v>6.6126493750015998</c:v>
                </c:pt>
                <c:pt idx="38638">
                  <c:v>6.6123268750015995</c:v>
                </c:pt>
                <c:pt idx="38639">
                  <c:v>6.6120056250015997</c:v>
                </c:pt>
                <c:pt idx="38640">
                  <c:v>6.6111987499999998</c:v>
                </c:pt>
                <c:pt idx="38641">
                  <c:v>6.6105312500000002</c:v>
                </c:pt>
                <c:pt idx="38642">
                  <c:v>6.6099350000000001</c:v>
                </c:pt>
                <c:pt idx="38643">
                  <c:v>6.6092306250016</c:v>
                </c:pt>
                <c:pt idx="38644">
                  <c:v>6.6086312500000002</c:v>
                </c:pt>
                <c:pt idx="38645">
                  <c:v>6.6080912500000002</c:v>
                </c:pt>
                <c:pt idx="38646">
                  <c:v>6.6075931250015998</c:v>
                </c:pt>
                <c:pt idx="38647">
                  <c:v>6.6070318750016002</c:v>
                </c:pt>
                <c:pt idx="38648">
                  <c:v>6.6065231250015994</c:v>
                </c:pt>
                <c:pt idx="38649">
                  <c:v>6.6059049999999999</c:v>
                </c:pt>
                <c:pt idx="38650">
                  <c:v>6.6053949999999997</c:v>
                </c:pt>
                <c:pt idx="38651">
                  <c:v>6.6050575</c:v>
                </c:pt>
                <c:pt idx="38652">
                  <c:v>6.6047000000000002</c:v>
                </c:pt>
                <c:pt idx="38653">
                  <c:v>6.6043737499999997</c:v>
                </c:pt>
                <c:pt idx="38654">
                  <c:v>6.6037350000000004</c:v>
                </c:pt>
                <c:pt idx="38655">
                  <c:v>6.6033531250015995</c:v>
                </c:pt>
                <c:pt idx="38656">
                  <c:v>6.6036425000000003</c:v>
                </c:pt>
                <c:pt idx="38657">
                  <c:v>6.6039712499999998</c:v>
                </c:pt>
                <c:pt idx="38658">
                  <c:v>6.6040637499999999</c:v>
                </c:pt>
                <c:pt idx="38659">
                  <c:v>6.6045831250016001</c:v>
                </c:pt>
                <c:pt idx="38660">
                  <c:v>6.6049312499999999</c:v>
                </c:pt>
                <c:pt idx="38661">
                  <c:v>6.6053112499999997</c:v>
                </c:pt>
                <c:pt idx="38662">
                  <c:v>6.6057899999999998</c:v>
                </c:pt>
                <c:pt idx="38663">
                  <c:v>6.6061812499999997</c:v>
                </c:pt>
                <c:pt idx="38664">
                  <c:v>6.6066043750015995</c:v>
                </c:pt>
                <c:pt idx="38665">
                  <c:v>6.6070962499999997</c:v>
                </c:pt>
                <c:pt idx="38666">
                  <c:v>6.6075906250015999</c:v>
                </c:pt>
                <c:pt idx="38667">
                  <c:v>6.6079850000000002</c:v>
                </c:pt>
                <c:pt idx="38668">
                  <c:v>6.6084174999999998</c:v>
                </c:pt>
                <c:pt idx="38669">
                  <c:v>6.6089543750016002</c:v>
                </c:pt>
                <c:pt idx="38670">
                  <c:v>6.6093881250016002</c:v>
                </c:pt>
                <c:pt idx="38671">
                  <c:v>6.6097450000000002</c:v>
                </c:pt>
                <c:pt idx="38672">
                  <c:v>6.6101093750016</c:v>
                </c:pt>
                <c:pt idx="38673">
                  <c:v>6.6098637499999997</c:v>
                </c:pt>
                <c:pt idx="38674">
                  <c:v>6.6102562499999999</c:v>
                </c:pt>
                <c:pt idx="38675">
                  <c:v>6.6107475000000004</c:v>
                </c:pt>
                <c:pt idx="38676">
                  <c:v>6.6111181250015996</c:v>
                </c:pt>
                <c:pt idx="38677">
                  <c:v>6.6114637500000004</c:v>
                </c:pt>
                <c:pt idx="38678">
                  <c:v>6.6117512500000002</c:v>
                </c:pt>
                <c:pt idx="38679">
                  <c:v>6.6121443750015994</c:v>
                </c:pt>
                <c:pt idx="38680">
                  <c:v>6.6124806250015995</c:v>
                </c:pt>
                <c:pt idx="38681">
                  <c:v>6.6128425000000002</c:v>
                </c:pt>
                <c:pt idx="38682">
                  <c:v>6.6131650000000004</c:v>
                </c:pt>
                <c:pt idx="38683">
                  <c:v>6.6134899999999996</c:v>
                </c:pt>
                <c:pt idx="38684">
                  <c:v>6.6138537499999996</c:v>
                </c:pt>
                <c:pt idx="38685">
                  <c:v>6.6143356250015994</c:v>
                </c:pt>
                <c:pt idx="38686">
                  <c:v>6.6148425</c:v>
                </c:pt>
                <c:pt idx="38687">
                  <c:v>6.6152018750016</c:v>
                </c:pt>
                <c:pt idx="38688">
                  <c:v>6.6147481250015998</c:v>
                </c:pt>
                <c:pt idx="38689">
                  <c:v>6.6142868750016</c:v>
                </c:pt>
                <c:pt idx="38690">
                  <c:v>6.6138075000000001</c:v>
                </c:pt>
                <c:pt idx="38691">
                  <c:v>6.6133837499999997</c:v>
                </c:pt>
                <c:pt idx="38692">
                  <c:v>6.6129043750015999</c:v>
                </c:pt>
                <c:pt idx="38693">
                  <c:v>6.6122899999999998</c:v>
                </c:pt>
                <c:pt idx="38694">
                  <c:v>6.6116906250016001</c:v>
                </c:pt>
                <c:pt idx="38695">
                  <c:v>6.6111149999999999</c:v>
                </c:pt>
                <c:pt idx="38696">
                  <c:v>6.6103637500000003</c:v>
                </c:pt>
                <c:pt idx="38697">
                  <c:v>6.6096887500000001</c:v>
                </c:pt>
                <c:pt idx="38698">
                  <c:v>6.6089787500000003</c:v>
                </c:pt>
                <c:pt idx="38699">
                  <c:v>6.6081725000000002</c:v>
                </c:pt>
                <c:pt idx="38700">
                  <c:v>6.6075268750016001</c:v>
                </c:pt>
                <c:pt idx="38701">
                  <c:v>6.6069743750015997</c:v>
                </c:pt>
                <c:pt idx="38702">
                  <c:v>6.6064212500000004</c:v>
                </c:pt>
                <c:pt idx="38703">
                  <c:v>6.6059412499999999</c:v>
                </c:pt>
                <c:pt idx="38704">
                  <c:v>6.6055006250016</c:v>
                </c:pt>
                <c:pt idx="38705">
                  <c:v>6.60492875</c:v>
                </c:pt>
                <c:pt idx="38706">
                  <c:v>6.6045150000000001</c:v>
                </c:pt>
                <c:pt idx="38707">
                  <c:v>6.6040193750015996</c:v>
                </c:pt>
                <c:pt idx="38708">
                  <c:v>6.6035881250015995</c:v>
                </c:pt>
                <c:pt idx="38709">
                  <c:v>6.6032087500000003</c:v>
                </c:pt>
                <c:pt idx="38710">
                  <c:v>6.6028525</c:v>
                </c:pt>
                <c:pt idx="38711">
                  <c:v>6.6024168750015999</c:v>
                </c:pt>
                <c:pt idx="38712">
                  <c:v>6.6020031250016</c:v>
                </c:pt>
                <c:pt idx="38713">
                  <c:v>6.6014918750015994</c:v>
                </c:pt>
                <c:pt idx="38714">
                  <c:v>6.6008849999999999</c:v>
                </c:pt>
                <c:pt idx="38715">
                  <c:v>6.6004212500000001</c:v>
                </c:pt>
                <c:pt idx="38716">
                  <c:v>6.5999818750015997</c:v>
                </c:pt>
                <c:pt idx="38717">
                  <c:v>6.5994875000000004</c:v>
                </c:pt>
                <c:pt idx="38718">
                  <c:v>6.5989956250016002</c:v>
                </c:pt>
                <c:pt idx="38719">
                  <c:v>6.5985381250015998</c:v>
                </c:pt>
                <c:pt idx="38720">
                  <c:v>6.59803125</c:v>
                </c:pt>
                <c:pt idx="38721">
                  <c:v>6.5976400000000002</c:v>
                </c:pt>
                <c:pt idx="38722">
                  <c:v>6.5970043750015996</c:v>
                </c:pt>
                <c:pt idx="38723">
                  <c:v>6.5966725000000004</c:v>
                </c:pt>
                <c:pt idx="38724">
                  <c:v>6.5971368750016</c:v>
                </c:pt>
                <c:pt idx="38725">
                  <c:v>6.5975637499999999</c:v>
                </c:pt>
                <c:pt idx="38726">
                  <c:v>6.5980468750016001</c:v>
                </c:pt>
                <c:pt idx="38727">
                  <c:v>6.5984512500000001</c:v>
                </c:pt>
                <c:pt idx="38728">
                  <c:v>6.5988168750015994</c:v>
                </c:pt>
                <c:pt idx="38729">
                  <c:v>6.5991443750015994</c:v>
                </c:pt>
                <c:pt idx="38730">
                  <c:v>6.5994693750015996</c:v>
                </c:pt>
                <c:pt idx="38731">
                  <c:v>6.5998381250015994</c:v>
                </c:pt>
                <c:pt idx="38732">
                  <c:v>6.6003262500000002</c:v>
                </c:pt>
                <c:pt idx="38733">
                  <c:v>6.6007031250015995</c:v>
                </c:pt>
                <c:pt idx="38734">
                  <c:v>6.6011468750016</c:v>
                </c:pt>
                <c:pt idx="38735">
                  <c:v>6.6016318750015994</c:v>
                </c:pt>
                <c:pt idx="38736">
                  <c:v>6.6020637500000001</c:v>
                </c:pt>
                <c:pt idx="38737">
                  <c:v>6.6024731250016</c:v>
                </c:pt>
                <c:pt idx="38738">
                  <c:v>6.6030093750015997</c:v>
                </c:pt>
                <c:pt idx="38739">
                  <c:v>6.6035418750015999</c:v>
                </c:pt>
                <c:pt idx="38740">
                  <c:v>6.6040349999999997</c:v>
                </c:pt>
                <c:pt idx="38741">
                  <c:v>6.6045381250016</c:v>
                </c:pt>
                <c:pt idx="38742">
                  <c:v>6.6050143750016002</c:v>
                </c:pt>
                <c:pt idx="38743">
                  <c:v>6.6054568750015994</c:v>
                </c:pt>
                <c:pt idx="38744">
                  <c:v>6.6059581250015995</c:v>
                </c:pt>
                <c:pt idx="38745">
                  <c:v>6.6063587500000001</c:v>
                </c:pt>
                <c:pt idx="38746">
                  <c:v>6.6067831250015994</c:v>
                </c:pt>
                <c:pt idx="38747">
                  <c:v>6.6067787500000001</c:v>
                </c:pt>
                <c:pt idx="38748">
                  <c:v>6.6071406250016</c:v>
                </c:pt>
                <c:pt idx="38749">
                  <c:v>6.6067562500000001</c:v>
                </c:pt>
                <c:pt idx="38750">
                  <c:v>6.6061249999999996</c:v>
                </c:pt>
                <c:pt idx="38751">
                  <c:v>6.6057525000000004</c:v>
                </c:pt>
                <c:pt idx="38752">
                  <c:v>6.6053837499999997</c:v>
                </c:pt>
                <c:pt idx="38753">
                  <c:v>6.6049112499999998</c:v>
                </c:pt>
                <c:pt idx="38754">
                  <c:v>6.6043818750016001</c:v>
                </c:pt>
                <c:pt idx="38755">
                  <c:v>6.6038462500000001</c:v>
                </c:pt>
                <c:pt idx="38756">
                  <c:v>6.6032349999999997</c:v>
                </c:pt>
                <c:pt idx="38757">
                  <c:v>6.6027943750015998</c:v>
                </c:pt>
                <c:pt idx="38758">
                  <c:v>6.6023762499999998</c:v>
                </c:pt>
                <c:pt idx="38759">
                  <c:v>6.6018881250015999</c:v>
                </c:pt>
                <c:pt idx="38760">
                  <c:v>6.6014099999999996</c:v>
                </c:pt>
                <c:pt idx="38761">
                  <c:v>6.6010293750016</c:v>
                </c:pt>
                <c:pt idx="38762">
                  <c:v>6.6006262500000004</c:v>
                </c:pt>
                <c:pt idx="38763">
                  <c:v>6.6002625000000004</c:v>
                </c:pt>
                <c:pt idx="38764">
                  <c:v>6.5997706250016002</c:v>
                </c:pt>
                <c:pt idx="38765">
                  <c:v>6.5994349999999997</c:v>
                </c:pt>
                <c:pt idx="38766">
                  <c:v>6.5998187499999998</c:v>
                </c:pt>
                <c:pt idx="38767">
                  <c:v>6.6002493750015994</c:v>
                </c:pt>
                <c:pt idx="38768">
                  <c:v>6.6006012500000004</c:v>
                </c:pt>
                <c:pt idx="38769">
                  <c:v>6.6010293750016</c:v>
                </c:pt>
                <c:pt idx="38770">
                  <c:v>6.6014356250016002</c:v>
                </c:pt>
                <c:pt idx="38771">
                  <c:v>6.6018856250016</c:v>
                </c:pt>
                <c:pt idx="38772">
                  <c:v>6.6022906250015998</c:v>
                </c:pt>
                <c:pt idx="38773">
                  <c:v>6.6028262499999997</c:v>
                </c:pt>
                <c:pt idx="38774">
                  <c:v>6.6033400000000002</c:v>
                </c:pt>
                <c:pt idx="38775">
                  <c:v>6.6036637499999999</c:v>
                </c:pt>
                <c:pt idx="38776">
                  <c:v>6.6040068750016001</c:v>
                </c:pt>
                <c:pt idx="38777">
                  <c:v>6.6044243750015994</c:v>
                </c:pt>
                <c:pt idx="38778">
                  <c:v>6.6047562500000003</c:v>
                </c:pt>
                <c:pt idx="38779">
                  <c:v>6.6050856250015997</c:v>
                </c:pt>
                <c:pt idx="38780">
                  <c:v>6.6054906250015994</c:v>
                </c:pt>
                <c:pt idx="38781">
                  <c:v>6.6058606250015997</c:v>
                </c:pt>
                <c:pt idx="38782">
                  <c:v>6.60617375</c:v>
                </c:pt>
                <c:pt idx="38783">
                  <c:v>6.6057418750016001</c:v>
                </c:pt>
                <c:pt idx="38784">
                  <c:v>6.6054037499999998</c:v>
                </c:pt>
                <c:pt idx="38785">
                  <c:v>6.6048412499999998</c:v>
                </c:pt>
                <c:pt idx="38786">
                  <c:v>6.6044462499999996</c:v>
                </c:pt>
                <c:pt idx="38787">
                  <c:v>6.6040831250015994</c:v>
                </c:pt>
                <c:pt idx="38788">
                  <c:v>6.6036849999999996</c:v>
                </c:pt>
                <c:pt idx="38789">
                  <c:v>6.6038337499999997</c:v>
                </c:pt>
                <c:pt idx="38790">
                  <c:v>6.6041724999999998</c:v>
                </c:pt>
                <c:pt idx="38791">
                  <c:v>6.6045425</c:v>
                </c:pt>
                <c:pt idx="38792">
                  <c:v>6.6049106250016001</c:v>
                </c:pt>
                <c:pt idx="38793">
                  <c:v>6.6052781250015995</c:v>
                </c:pt>
                <c:pt idx="38794">
                  <c:v>6.6056618750015996</c:v>
                </c:pt>
                <c:pt idx="38795">
                  <c:v>6.6061731250015994</c:v>
                </c:pt>
                <c:pt idx="38796">
                  <c:v>6.6065606250015998</c:v>
                </c:pt>
                <c:pt idx="38797">
                  <c:v>6.6068856250015999</c:v>
                </c:pt>
                <c:pt idx="38798">
                  <c:v>6.60731</c:v>
                </c:pt>
                <c:pt idx="38799">
                  <c:v>6.6077481250016001</c:v>
                </c:pt>
                <c:pt idx="38800">
                  <c:v>6.6080818750015995</c:v>
                </c:pt>
                <c:pt idx="38801">
                  <c:v>6.6084056250016001</c:v>
                </c:pt>
                <c:pt idx="38802">
                  <c:v>6.6088468750015998</c:v>
                </c:pt>
                <c:pt idx="38803">
                  <c:v>6.6091931250015996</c:v>
                </c:pt>
                <c:pt idx="38804">
                  <c:v>6.6096818750016002</c:v>
                </c:pt>
                <c:pt idx="38805">
                  <c:v>6.61015</c:v>
                </c:pt>
                <c:pt idx="38806">
                  <c:v>6.6106118750015996</c:v>
                </c:pt>
                <c:pt idx="38807">
                  <c:v>6.6109462499999996</c:v>
                </c:pt>
                <c:pt idx="38808">
                  <c:v>6.6114231250015996</c:v>
                </c:pt>
                <c:pt idx="38809">
                  <c:v>6.6118949999999996</c:v>
                </c:pt>
                <c:pt idx="38810">
                  <c:v>6.6123181250015994</c:v>
                </c:pt>
                <c:pt idx="38811">
                  <c:v>6.6126481250015994</c:v>
                </c:pt>
                <c:pt idx="38812">
                  <c:v>6.6131099999999998</c:v>
                </c:pt>
                <c:pt idx="38813">
                  <c:v>6.6135143750015999</c:v>
                </c:pt>
                <c:pt idx="38814">
                  <c:v>6.61304625</c:v>
                </c:pt>
                <c:pt idx="38815">
                  <c:v>6.6122706250015995</c:v>
                </c:pt>
                <c:pt idx="38816">
                  <c:v>6.6116006250016</c:v>
                </c:pt>
                <c:pt idx="38817">
                  <c:v>6.6107318750015995</c:v>
                </c:pt>
                <c:pt idx="38818">
                  <c:v>6.6095300000000003</c:v>
                </c:pt>
                <c:pt idx="38819">
                  <c:v>6.6083350000000003</c:v>
                </c:pt>
                <c:pt idx="38820">
                  <c:v>6.6070606250015995</c:v>
                </c:pt>
                <c:pt idx="38821">
                  <c:v>6.6057300000000003</c:v>
                </c:pt>
                <c:pt idx="38822">
                  <c:v>6.6045449999999999</c:v>
                </c:pt>
                <c:pt idx="38823">
                  <c:v>6.6033650000000002</c:v>
                </c:pt>
                <c:pt idx="38824">
                  <c:v>6.6020518750015995</c:v>
                </c:pt>
                <c:pt idx="38825">
                  <c:v>6.6008056250016001</c:v>
                </c:pt>
                <c:pt idx="38826">
                  <c:v>6.5997025000000002</c:v>
                </c:pt>
                <c:pt idx="38827">
                  <c:v>6.5986387500000001</c:v>
                </c:pt>
                <c:pt idx="38828">
                  <c:v>6.5978762499999997</c:v>
                </c:pt>
                <c:pt idx="38829">
                  <c:v>6.5971549999999999</c:v>
                </c:pt>
                <c:pt idx="38830">
                  <c:v>6.5964349999999996</c:v>
                </c:pt>
                <c:pt idx="38831">
                  <c:v>6.5958643750016002</c:v>
                </c:pt>
                <c:pt idx="38832">
                  <c:v>6.5952781250015997</c:v>
                </c:pt>
                <c:pt idx="38833">
                  <c:v>6.5946843750015995</c:v>
                </c:pt>
                <c:pt idx="38834">
                  <c:v>6.5942731250015996</c:v>
                </c:pt>
                <c:pt idx="38835">
                  <c:v>6.5939137499999996</c:v>
                </c:pt>
                <c:pt idx="38836">
                  <c:v>6.5935325000000002</c:v>
                </c:pt>
                <c:pt idx="38837">
                  <c:v>6.5930456250015999</c:v>
                </c:pt>
                <c:pt idx="38838">
                  <c:v>6.5926962500000004</c:v>
                </c:pt>
                <c:pt idx="38839">
                  <c:v>6.5929531250015998</c:v>
                </c:pt>
                <c:pt idx="38840">
                  <c:v>6.5932881250015996</c:v>
                </c:pt>
                <c:pt idx="38841">
                  <c:v>6.5937493750015994</c:v>
                </c:pt>
                <c:pt idx="38842">
                  <c:v>6.5941493750015994</c:v>
                </c:pt>
                <c:pt idx="38843">
                  <c:v>6.5945793750016</c:v>
                </c:pt>
                <c:pt idx="38844">
                  <c:v>6.5950112499999998</c:v>
                </c:pt>
                <c:pt idx="38845">
                  <c:v>6.5955106250015998</c:v>
                </c:pt>
                <c:pt idx="38846">
                  <c:v>6.5959637500000001</c:v>
                </c:pt>
                <c:pt idx="38847">
                  <c:v>6.5964</c:v>
                </c:pt>
                <c:pt idx="38848">
                  <c:v>6.5968368750015998</c:v>
                </c:pt>
                <c:pt idx="38849">
                  <c:v>6.5972668750015995</c:v>
                </c:pt>
                <c:pt idx="38850">
                  <c:v>6.5976925</c:v>
                </c:pt>
                <c:pt idx="38851">
                  <c:v>6.5981143750015994</c:v>
                </c:pt>
                <c:pt idx="38852">
                  <c:v>6.5985381250015998</c:v>
                </c:pt>
                <c:pt idx="38853">
                  <c:v>6.5988875</c:v>
                </c:pt>
                <c:pt idx="38854">
                  <c:v>6.5992562499999998</c:v>
                </c:pt>
                <c:pt idx="38855">
                  <c:v>6.5997168750016</c:v>
                </c:pt>
                <c:pt idx="38856">
                  <c:v>6.6003156250016</c:v>
                </c:pt>
                <c:pt idx="38857">
                  <c:v>6.6007862499999996</c:v>
                </c:pt>
                <c:pt idx="38858">
                  <c:v>6.6013475000000001</c:v>
                </c:pt>
                <c:pt idx="38859">
                  <c:v>6.6018687500000004</c:v>
                </c:pt>
                <c:pt idx="38860">
                  <c:v>6.60234875</c:v>
                </c:pt>
                <c:pt idx="38861">
                  <c:v>6.6028000000000002</c:v>
                </c:pt>
                <c:pt idx="38862">
                  <c:v>6.6031849999999999</c:v>
                </c:pt>
                <c:pt idx="38863">
                  <c:v>6.6036493750015994</c:v>
                </c:pt>
                <c:pt idx="38864">
                  <c:v>6.6033887499999997</c:v>
                </c:pt>
                <c:pt idx="38865">
                  <c:v>6.6029637499999998</c:v>
                </c:pt>
                <c:pt idx="38866">
                  <c:v>6.6025475</c:v>
                </c:pt>
                <c:pt idx="38867">
                  <c:v>6.6022175000000001</c:v>
                </c:pt>
                <c:pt idx="38868">
                  <c:v>6.6018481250015997</c:v>
                </c:pt>
                <c:pt idx="38869">
                  <c:v>6.6014318750015999</c:v>
                </c:pt>
                <c:pt idx="38870">
                  <c:v>6.6010999999999997</c:v>
                </c:pt>
                <c:pt idx="38871">
                  <c:v>6.6006612499999999</c:v>
                </c:pt>
                <c:pt idx="38872">
                  <c:v>6.6002549999999998</c:v>
                </c:pt>
                <c:pt idx="38873">
                  <c:v>6.5997793750015994</c:v>
                </c:pt>
                <c:pt idx="38874">
                  <c:v>6.5992812499999998</c:v>
                </c:pt>
                <c:pt idx="38875">
                  <c:v>6.5989475000000004</c:v>
                </c:pt>
                <c:pt idx="38876">
                  <c:v>6.5985250000000004</c:v>
                </c:pt>
                <c:pt idx="38877">
                  <c:v>6.5989975000000003</c:v>
                </c:pt>
                <c:pt idx="38878">
                  <c:v>6.5993737499999998</c:v>
                </c:pt>
                <c:pt idx="38879">
                  <c:v>6.5997262499999998</c:v>
                </c:pt>
                <c:pt idx="38880">
                  <c:v>6.6000575000000001</c:v>
                </c:pt>
                <c:pt idx="38881">
                  <c:v>6.6004862500000003</c:v>
                </c:pt>
                <c:pt idx="38882">
                  <c:v>6.6008106250015999</c:v>
                </c:pt>
                <c:pt idx="38883">
                  <c:v>6.6012237499999999</c:v>
                </c:pt>
                <c:pt idx="38884">
                  <c:v>6.6015643750016002</c:v>
                </c:pt>
                <c:pt idx="38885">
                  <c:v>6.6020037499999997</c:v>
                </c:pt>
                <c:pt idx="38886">
                  <c:v>6.6024656250015994</c:v>
                </c:pt>
                <c:pt idx="38887">
                  <c:v>6.6029549999999997</c:v>
                </c:pt>
                <c:pt idx="38888">
                  <c:v>6.6033506250015996</c:v>
                </c:pt>
                <c:pt idx="38889">
                  <c:v>6.6039300000000001</c:v>
                </c:pt>
                <c:pt idx="38890">
                  <c:v>6.6044450000000001</c:v>
                </c:pt>
                <c:pt idx="38891">
                  <c:v>6.6049293750015998</c:v>
                </c:pt>
                <c:pt idx="38892">
                  <c:v>6.6053293750015998</c:v>
                </c:pt>
                <c:pt idx="38893">
                  <c:v>6.6057600000000001</c:v>
                </c:pt>
                <c:pt idx="38894">
                  <c:v>6.6061025000000004</c:v>
                </c:pt>
                <c:pt idx="38895">
                  <c:v>6.6065325000000001</c:v>
                </c:pt>
                <c:pt idx="38896">
                  <c:v>6.6069424999999997</c:v>
                </c:pt>
                <c:pt idx="38897">
                  <c:v>6.6073950000000004</c:v>
                </c:pt>
                <c:pt idx="38898">
                  <c:v>6.6079443750015994</c:v>
                </c:pt>
                <c:pt idx="38899">
                  <c:v>6.6084462500000001</c:v>
                </c:pt>
                <c:pt idx="38900">
                  <c:v>6.6089037499999996</c:v>
                </c:pt>
                <c:pt idx="38901">
                  <c:v>6.6094006250015997</c:v>
                </c:pt>
                <c:pt idx="38902">
                  <c:v>6.6098681250015998</c:v>
                </c:pt>
                <c:pt idx="38903">
                  <c:v>6.6102575000000003</c:v>
                </c:pt>
                <c:pt idx="38904">
                  <c:v>6.6106837499999997</c:v>
                </c:pt>
                <c:pt idx="38905">
                  <c:v>6.6110249999999997</c:v>
                </c:pt>
                <c:pt idx="38906">
                  <c:v>6.6105925000000001</c:v>
                </c:pt>
                <c:pt idx="38907">
                  <c:v>6.6102249999999998</c:v>
                </c:pt>
                <c:pt idx="38908">
                  <c:v>6.6100418750015999</c:v>
                </c:pt>
                <c:pt idx="38909">
                  <c:v>6.6096406250015995</c:v>
                </c:pt>
                <c:pt idx="38910">
                  <c:v>6.6091981250015994</c:v>
                </c:pt>
                <c:pt idx="38911">
                  <c:v>6.6088331250015999</c:v>
                </c:pt>
                <c:pt idx="38912">
                  <c:v>6.6084931250015995</c:v>
                </c:pt>
                <c:pt idx="38913">
                  <c:v>6.6081225000000003</c:v>
                </c:pt>
                <c:pt idx="38914">
                  <c:v>6.6075993750016</c:v>
                </c:pt>
                <c:pt idx="38915">
                  <c:v>6.6070468750015996</c:v>
                </c:pt>
                <c:pt idx="38916">
                  <c:v>6.6064249999999998</c:v>
                </c:pt>
                <c:pt idx="38917">
                  <c:v>6.6056825000000003</c:v>
                </c:pt>
                <c:pt idx="38918">
                  <c:v>6.6050356250015998</c:v>
                </c:pt>
                <c:pt idx="38919">
                  <c:v>6.6042631250015997</c:v>
                </c:pt>
                <c:pt idx="38920">
                  <c:v>6.6031218750015999</c:v>
                </c:pt>
                <c:pt idx="38921">
                  <c:v>6.60182</c:v>
                </c:pt>
                <c:pt idx="38922">
                  <c:v>6.6003381250016</c:v>
                </c:pt>
                <c:pt idx="38923">
                  <c:v>6.5987168750015996</c:v>
                </c:pt>
                <c:pt idx="38924">
                  <c:v>6.5972237500000004</c:v>
                </c:pt>
                <c:pt idx="38925">
                  <c:v>6.5956906250016001</c:v>
                </c:pt>
                <c:pt idx="38926">
                  <c:v>6.59418375</c:v>
                </c:pt>
                <c:pt idx="38927">
                  <c:v>6.5927924999999998</c:v>
                </c:pt>
                <c:pt idx="38928">
                  <c:v>6.5912656250015997</c:v>
                </c:pt>
                <c:pt idx="38929">
                  <c:v>6.5898668750015998</c:v>
                </c:pt>
                <c:pt idx="38930">
                  <c:v>6.5888974999999999</c:v>
                </c:pt>
                <c:pt idx="38931">
                  <c:v>6.5881743750016</c:v>
                </c:pt>
                <c:pt idx="38932">
                  <c:v>6.5876393750015998</c:v>
                </c:pt>
                <c:pt idx="38933">
                  <c:v>6.5872868750015998</c:v>
                </c:pt>
                <c:pt idx="38934">
                  <c:v>6.5868574999999998</c:v>
                </c:pt>
                <c:pt idx="38935">
                  <c:v>6.5864068750015994</c:v>
                </c:pt>
                <c:pt idx="38936">
                  <c:v>6.5860318750015994</c:v>
                </c:pt>
                <c:pt idx="38937">
                  <c:v>6.5864443750015997</c:v>
                </c:pt>
                <c:pt idx="38938">
                  <c:v>6.5864837500000002</c:v>
                </c:pt>
                <c:pt idx="38939">
                  <c:v>6.5868856250015995</c:v>
                </c:pt>
                <c:pt idx="38940">
                  <c:v>6.5872337500000002</c:v>
                </c:pt>
                <c:pt idx="38941">
                  <c:v>6.5876906250016001</c:v>
                </c:pt>
                <c:pt idx="38942">
                  <c:v>6.5882887500000002</c:v>
                </c:pt>
                <c:pt idx="38943">
                  <c:v>6.5886706250015994</c:v>
                </c:pt>
                <c:pt idx="38944">
                  <c:v>6.5891312500000003</c:v>
                </c:pt>
                <c:pt idx="38945">
                  <c:v>6.5895543750016001</c:v>
                </c:pt>
                <c:pt idx="38946">
                  <c:v>6.5899200000000002</c:v>
                </c:pt>
                <c:pt idx="38947">
                  <c:v>6.5902787500000004</c:v>
                </c:pt>
                <c:pt idx="38948">
                  <c:v>6.5907137499999999</c:v>
                </c:pt>
                <c:pt idx="38949">
                  <c:v>6.5910675000000003</c:v>
                </c:pt>
                <c:pt idx="38950">
                  <c:v>6.59153375</c:v>
                </c:pt>
                <c:pt idx="38951">
                  <c:v>6.5920575000000001</c:v>
                </c:pt>
                <c:pt idx="38952">
                  <c:v>6.5925862500000001</c:v>
                </c:pt>
                <c:pt idx="38953">
                  <c:v>6.5930618750015997</c:v>
                </c:pt>
                <c:pt idx="38954">
                  <c:v>6.5936062499999997</c:v>
                </c:pt>
                <c:pt idx="38955">
                  <c:v>6.5940831250015997</c:v>
                </c:pt>
                <c:pt idx="38956">
                  <c:v>6.5944106250015997</c:v>
                </c:pt>
                <c:pt idx="38957">
                  <c:v>6.5948849999999997</c:v>
                </c:pt>
                <c:pt idx="38958">
                  <c:v>6.5953268750016001</c:v>
                </c:pt>
                <c:pt idx="38959">
                  <c:v>6.5957362499999999</c:v>
                </c:pt>
                <c:pt idx="38960">
                  <c:v>6.5960749999999999</c:v>
                </c:pt>
                <c:pt idx="38961">
                  <c:v>6.5964887499999998</c:v>
                </c:pt>
                <c:pt idx="38962">
                  <c:v>6.59690625</c:v>
                </c:pt>
                <c:pt idx="38963">
                  <c:v>6.5972481250015997</c:v>
                </c:pt>
                <c:pt idx="38964">
                  <c:v>6.5976781250015994</c:v>
                </c:pt>
                <c:pt idx="38965">
                  <c:v>6.5980243750016001</c:v>
                </c:pt>
                <c:pt idx="38966">
                  <c:v>6.5981918750016</c:v>
                </c:pt>
                <c:pt idx="38967">
                  <c:v>6.5977825000000001</c:v>
                </c:pt>
                <c:pt idx="38968">
                  <c:v>6.5974349999999999</c:v>
                </c:pt>
                <c:pt idx="38969">
                  <c:v>6.5970531250016</c:v>
                </c:pt>
                <c:pt idx="38970">
                  <c:v>6.5966706250015994</c:v>
                </c:pt>
                <c:pt idx="38971">
                  <c:v>6.5962212500000001</c:v>
                </c:pt>
                <c:pt idx="38972">
                  <c:v>6.5958975000000004</c:v>
                </c:pt>
                <c:pt idx="38973">
                  <c:v>6.5951424999999997</c:v>
                </c:pt>
                <c:pt idx="38974">
                  <c:v>6.5947518750015997</c:v>
                </c:pt>
                <c:pt idx="38975">
                  <c:v>6.5941887499999998</c:v>
                </c:pt>
                <c:pt idx="38976">
                  <c:v>6.5937381250015994</c:v>
                </c:pt>
                <c:pt idx="38977">
                  <c:v>6.5933937499999997</c:v>
                </c:pt>
                <c:pt idx="38978">
                  <c:v>6.5930324999999996</c:v>
                </c:pt>
                <c:pt idx="38979">
                  <c:v>6.5926999999999998</c:v>
                </c:pt>
                <c:pt idx="38980">
                  <c:v>6.5923474999999998</c:v>
                </c:pt>
                <c:pt idx="38981">
                  <c:v>6.5926968750016002</c:v>
                </c:pt>
                <c:pt idx="38982">
                  <c:v>6.5930574999999996</c:v>
                </c:pt>
                <c:pt idx="38983">
                  <c:v>6.5934287500000002</c:v>
                </c:pt>
                <c:pt idx="38984">
                  <c:v>6.5937943750015995</c:v>
                </c:pt>
                <c:pt idx="38985">
                  <c:v>6.5941593750015999</c:v>
                </c:pt>
                <c:pt idx="38986">
                  <c:v>6.5945349999999996</c:v>
                </c:pt>
                <c:pt idx="38987">
                  <c:v>6.5948900000000004</c:v>
                </c:pt>
                <c:pt idx="38988">
                  <c:v>6.5952962499999996</c:v>
                </c:pt>
                <c:pt idx="38989">
                  <c:v>6.5958168750016002</c:v>
                </c:pt>
                <c:pt idx="38990">
                  <c:v>6.5963062499999996</c:v>
                </c:pt>
                <c:pt idx="38991">
                  <c:v>6.5966975000000003</c:v>
                </c:pt>
                <c:pt idx="38992">
                  <c:v>6.5971225000000002</c:v>
                </c:pt>
                <c:pt idx="38993">
                  <c:v>6.5974537499999997</c:v>
                </c:pt>
                <c:pt idx="38994">
                  <c:v>6.5977987499999999</c:v>
                </c:pt>
                <c:pt idx="38995">
                  <c:v>6.5981618750016002</c:v>
                </c:pt>
                <c:pt idx="38996">
                  <c:v>6.5986006250016001</c:v>
                </c:pt>
                <c:pt idx="38997">
                  <c:v>6.5989981250016001</c:v>
                </c:pt>
                <c:pt idx="38998">
                  <c:v>6.5994175000000004</c:v>
                </c:pt>
                <c:pt idx="38999">
                  <c:v>6.5998950000000001</c:v>
                </c:pt>
                <c:pt idx="39000">
                  <c:v>6.6003712500000002</c:v>
                </c:pt>
                <c:pt idx="39001">
                  <c:v>6.6008206250015995</c:v>
                </c:pt>
                <c:pt idx="39002">
                  <c:v>6.6011550000000003</c:v>
                </c:pt>
                <c:pt idx="39003">
                  <c:v>6.6014900000000001</c:v>
                </c:pt>
                <c:pt idx="39004">
                  <c:v>6.6018306250015995</c:v>
                </c:pt>
                <c:pt idx="39005">
                  <c:v>6.6022243750016001</c:v>
                </c:pt>
                <c:pt idx="39006">
                  <c:v>6.6025856250016002</c:v>
                </c:pt>
                <c:pt idx="39007">
                  <c:v>6.6027818750015994</c:v>
                </c:pt>
                <c:pt idx="39008">
                  <c:v>6.6027606250015998</c:v>
                </c:pt>
                <c:pt idx="39009">
                  <c:v>6.6027662500000002</c:v>
                </c:pt>
                <c:pt idx="39010">
                  <c:v>6.6023075000000002</c:v>
                </c:pt>
                <c:pt idx="39011">
                  <c:v>6.6019056250016002</c:v>
                </c:pt>
                <c:pt idx="39012">
                  <c:v>6.6014612499999998</c:v>
                </c:pt>
                <c:pt idx="39013">
                  <c:v>6.6017712499999996</c:v>
                </c:pt>
                <c:pt idx="39014">
                  <c:v>6.6021112500000001</c:v>
                </c:pt>
                <c:pt idx="39015">
                  <c:v>6.60246625</c:v>
                </c:pt>
                <c:pt idx="39016">
                  <c:v>6.6028068750015994</c:v>
                </c:pt>
                <c:pt idx="39017">
                  <c:v>6.6024193750015998</c:v>
                </c:pt>
                <c:pt idx="39018">
                  <c:v>6.6018662499999996</c:v>
                </c:pt>
                <c:pt idx="39019">
                  <c:v>6.6009931250016001</c:v>
                </c:pt>
                <c:pt idx="39020">
                  <c:v>6.5999006250015997</c:v>
                </c:pt>
                <c:pt idx="39021">
                  <c:v>6.5987606250016002</c:v>
                </c:pt>
                <c:pt idx="39022">
                  <c:v>6.5973718750015999</c:v>
                </c:pt>
                <c:pt idx="39023">
                  <c:v>6.5959231250016002</c:v>
                </c:pt>
                <c:pt idx="39024">
                  <c:v>6.5945018750015993</c:v>
                </c:pt>
                <c:pt idx="39025">
                  <c:v>6.5929531250015998</c:v>
                </c:pt>
                <c:pt idx="39026">
                  <c:v>6.5914581250015996</c:v>
                </c:pt>
                <c:pt idx="39027">
                  <c:v>6.5903212499999997</c:v>
                </c:pt>
                <c:pt idx="39028">
                  <c:v>6.5892925</c:v>
                </c:pt>
                <c:pt idx="39029">
                  <c:v>6.5884806250015995</c:v>
                </c:pt>
                <c:pt idx="39030">
                  <c:v>6.5879493750015996</c:v>
                </c:pt>
                <c:pt idx="39031">
                  <c:v>6.5874625</c:v>
                </c:pt>
                <c:pt idx="39032">
                  <c:v>6.5871287499999998</c:v>
                </c:pt>
                <c:pt idx="39033">
                  <c:v>6.58672375</c:v>
                </c:pt>
                <c:pt idx="39034">
                  <c:v>6.58637125</c:v>
                </c:pt>
                <c:pt idx="39035">
                  <c:v>6.5860062499999996</c:v>
                </c:pt>
                <c:pt idx="39036">
                  <c:v>6.5856624999999998</c:v>
                </c:pt>
                <c:pt idx="39037">
                  <c:v>6.5860900000000004</c:v>
                </c:pt>
                <c:pt idx="39038">
                  <c:v>6.5865718750015994</c:v>
                </c:pt>
                <c:pt idx="39039">
                  <c:v>6.5870506250015994</c:v>
                </c:pt>
                <c:pt idx="39040">
                  <c:v>6.5873837499999999</c:v>
                </c:pt>
                <c:pt idx="39041">
                  <c:v>6.5877524999999997</c:v>
                </c:pt>
                <c:pt idx="39042">
                  <c:v>6.5881299999999996</c:v>
                </c:pt>
                <c:pt idx="39043">
                  <c:v>6.5886112499999996</c:v>
                </c:pt>
                <c:pt idx="39044">
                  <c:v>6.5892093750015999</c:v>
                </c:pt>
                <c:pt idx="39045">
                  <c:v>6.5896143750015996</c:v>
                </c:pt>
                <c:pt idx="39046">
                  <c:v>6.5900456250015997</c:v>
                </c:pt>
                <c:pt idx="39047">
                  <c:v>6.5905106250015999</c:v>
                </c:pt>
                <c:pt idx="39048">
                  <c:v>6.5910768750016002</c:v>
                </c:pt>
                <c:pt idx="39049">
                  <c:v>6.5915431250015999</c:v>
                </c:pt>
                <c:pt idx="39050">
                  <c:v>6.5918637499999999</c:v>
                </c:pt>
                <c:pt idx="39051">
                  <c:v>6.5922031250015998</c:v>
                </c:pt>
                <c:pt idx="39052">
                  <c:v>6.5925687499999999</c:v>
                </c:pt>
                <c:pt idx="39053">
                  <c:v>6.5929106250015996</c:v>
                </c:pt>
                <c:pt idx="39054">
                  <c:v>6.5933025000000001</c:v>
                </c:pt>
                <c:pt idx="39055">
                  <c:v>6.5937537500000003</c:v>
                </c:pt>
                <c:pt idx="39056">
                  <c:v>6.5942850000000002</c:v>
                </c:pt>
                <c:pt idx="39057">
                  <c:v>6.5946793750015997</c:v>
                </c:pt>
                <c:pt idx="39058">
                  <c:v>6.5950693750016001</c:v>
                </c:pt>
                <c:pt idx="39059">
                  <c:v>6.5955843750016001</c:v>
                </c:pt>
                <c:pt idx="39060">
                  <c:v>6.5959318750015994</c:v>
                </c:pt>
                <c:pt idx="39061">
                  <c:v>6.5962843750015994</c:v>
                </c:pt>
                <c:pt idx="39062">
                  <c:v>6.5966512499999999</c:v>
                </c:pt>
                <c:pt idx="39063">
                  <c:v>6.5969749999999996</c:v>
                </c:pt>
                <c:pt idx="39064">
                  <c:v>6.5965756250015994</c:v>
                </c:pt>
                <c:pt idx="39065">
                  <c:v>6.5961968750016</c:v>
                </c:pt>
                <c:pt idx="39066">
                  <c:v>6.5958300000000003</c:v>
                </c:pt>
                <c:pt idx="39067">
                  <c:v>6.5952943750015995</c:v>
                </c:pt>
                <c:pt idx="39068">
                  <c:v>6.5948237499999998</c:v>
                </c:pt>
                <c:pt idx="39069">
                  <c:v>6.59422</c:v>
                </c:pt>
                <c:pt idx="39070">
                  <c:v>6.5938106250016002</c:v>
                </c:pt>
                <c:pt idx="39071">
                  <c:v>6.5932649999999997</c:v>
                </c:pt>
                <c:pt idx="39072">
                  <c:v>6.5926375000000004</c:v>
                </c:pt>
                <c:pt idx="39073">
                  <c:v>6.5922537500000002</c:v>
                </c:pt>
                <c:pt idx="39074">
                  <c:v>6.5917006250016001</c:v>
                </c:pt>
                <c:pt idx="39075">
                  <c:v>6.5913624999999998</c:v>
                </c:pt>
                <c:pt idx="39076">
                  <c:v>6.5907668750015995</c:v>
                </c:pt>
                <c:pt idx="39077">
                  <c:v>6.5902843750016</c:v>
                </c:pt>
                <c:pt idx="39078">
                  <c:v>6.5906131250015996</c:v>
                </c:pt>
                <c:pt idx="39079">
                  <c:v>6.5909493750015997</c:v>
                </c:pt>
                <c:pt idx="39080">
                  <c:v>6.5912993750015998</c:v>
                </c:pt>
                <c:pt idx="39081">
                  <c:v>6.5917462499999999</c:v>
                </c:pt>
                <c:pt idx="39082">
                  <c:v>6.5922012499999996</c:v>
                </c:pt>
                <c:pt idx="39083">
                  <c:v>6.5926831250015994</c:v>
                </c:pt>
                <c:pt idx="39084">
                  <c:v>6.5930468750015994</c:v>
                </c:pt>
                <c:pt idx="39085">
                  <c:v>6.5934581250016002</c:v>
                </c:pt>
                <c:pt idx="39086">
                  <c:v>6.5938481250015997</c:v>
                </c:pt>
                <c:pt idx="39087">
                  <c:v>6.5942843750015996</c:v>
                </c:pt>
                <c:pt idx="39088">
                  <c:v>6.5947275000000003</c:v>
                </c:pt>
                <c:pt idx="39089">
                  <c:v>6.59523875</c:v>
                </c:pt>
                <c:pt idx="39090">
                  <c:v>6.59566125</c:v>
                </c:pt>
                <c:pt idx="39091">
                  <c:v>6.5960881250016001</c:v>
                </c:pt>
                <c:pt idx="39092">
                  <c:v>6.5966100000000001</c:v>
                </c:pt>
                <c:pt idx="39093">
                  <c:v>6.5970500000000003</c:v>
                </c:pt>
                <c:pt idx="39094">
                  <c:v>6.5975149999999996</c:v>
                </c:pt>
                <c:pt idx="39095">
                  <c:v>6.5979987500000004</c:v>
                </c:pt>
                <c:pt idx="39096">
                  <c:v>6.5985156250015997</c:v>
                </c:pt>
                <c:pt idx="39097">
                  <c:v>6.5988899999999999</c:v>
                </c:pt>
                <c:pt idx="39098">
                  <c:v>6.5992100000000002</c:v>
                </c:pt>
                <c:pt idx="39099">
                  <c:v>6.5997300000000001</c:v>
                </c:pt>
                <c:pt idx="39100">
                  <c:v>6.6000781250016001</c:v>
                </c:pt>
                <c:pt idx="39101">
                  <c:v>6.6004768750015996</c:v>
                </c:pt>
                <c:pt idx="39102">
                  <c:v>6.6008687500000001</c:v>
                </c:pt>
                <c:pt idx="39103">
                  <c:v>6.6012725000000003</c:v>
                </c:pt>
                <c:pt idx="39104">
                  <c:v>6.6017768750016002</c:v>
                </c:pt>
                <c:pt idx="39105">
                  <c:v>6.6022618750015996</c:v>
                </c:pt>
                <c:pt idx="39106">
                  <c:v>6.6027068750015996</c:v>
                </c:pt>
                <c:pt idx="39107">
                  <c:v>6.6031681250015994</c:v>
                </c:pt>
                <c:pt idx="39108">
                  <c:v>6.6035531250016</c:v>
                </c:pt>
                <c:pt idx="39109">
                  <c:v>6.6039568750016002</c:v>
                </c:pt>
                <c:pt idx="39110">
                  <c:v>6.6044331250015995</c:v>
                </c:pt>
                <c:pt idx="39111">
                  <c:v>6.6040962499999996</c:v>
                </c:pt>
                <c:pt idx="39112">
                  <c:v>6.6037518750016</c:v>
                </c:pt>
                <c:pt idx="39113">
                  <c:v>6.6032556250015997</c:v>
                </c:pt>
                <c:pt idx="39114">
                  <c:v>6.6028056250015998</c:v>
                </c:pt>
                <c:pt idx="39115">
                  <c:v>6.6023943750015999</c:v>
                </c:pt>
                <c:pt idx="39116">
                  <c:v>6.601915</c:v>
                </c:pt>
                <c:pt idx="39117">
                  <c:v>6.6013668750015997</c:v>
                </c:pt>
                <c:pt idx="39118">
                  <c:v>6.6010043750016001</c:v>
                </c:pt>
                <c:pt idx="39119">
                  <c:v>6.6005000000000003</c:v>
                </c:pt>
                <c:pt idx="39120">
                  <c:v>6.5998731250015998</c:v>
                </c:pt>
                <c:pt idx="39121">
                  <c:v>6.5988306250016002</c:v>
                </c:pt>
                <c:pt idx="39122">
                  <c:v>6.5974256250016001</c:v>
                </c:pt>
                <c:pt idx="39123">
                  <c:v>6.5959599999999998</c:v>
                </c:pt>
                <c:pt idx="39124">
                  <c:v>6.5944324999999999</c:v>
                </c:pt>
                <c:pt idx="39125">
                  <c:v>6.5928687500000001</c:v>
                </c:pt>
                <c:pt idx="39126">
                  <c:v>6.5912831250016</c:v>
                </c:pt>
                <c:pt idx="39127">
                  <c:v>6.5895668750015997</c:v>
                </c:pt>
                <c:pt idx="39128">
                  <c:v>6.5876843750015999</c:v>
                </c:pt>
                <c:pt idx="39129">
                  <c:v>6.5860537499999996</c:v>
                </c:pt>
                <c:pt idx="39130">
                  <c:v>6.5844443750016</c:v>
                </c:pt>
                <c:pt idx="39131">
                  <c:v>6.5831737500000003</c:v>
                </c:pt>
                <c:pt idx="39132">
                  <c:v>6.5822225000000003</c:v>
                </c:pt>
                <c:pt idx="39133">
                  <c:v>6.5813249999999996</c:v>
                </c:pt>
                <c:pt idx="39134">
                  <c:v>6.5804856250016002</c:v>
                </c:pt>
                <c:pt idx="39135">
                  <c:v>6.5797431250015999</c:v>
                </c:pt>
                <c:pt idx="39136">
                  <c:v>6.5789937500000004</c:v>
                </c:pt>
                <c:pt idx="39137">
                  <c:v>6.5783718750015998</c:v>
                </c:pt>
                <c:pt idx="39138">
                  <c:v>6.5779556250016</c:v>
                </c:pt>
                <c:pt idx="39139">
                  <c:v>6.5775762499999999</c:v>
                </c:pt>
                <c:pt idx="39140">
                  <c:v>6.5771531250016002</c:v>
                </c:pt>
                <c:pt idx="39141">
                  <c:v>6.5775199999999998</c:v>
                </c:pt>
                <c:pt idx="39142">
                  <c:v>6.5779249999999996</c:v>
                </c:pt>
                <c:pt idx="39143">
                  <c:v>6.5783112499999996</c:v>
                </c:pt>
                <c:pt idx="39144">
                  <c:v>6.5787775000000002</c:v>
                </c:pt>
                <c:pt idx="39145">
                  <c:v>6.5791293750015996</c:v>
                </c:pt>
                <c:pt idx="39146">
                  <c:v>6.5795325</c:v>
                </c:pt>
                <c:pt idx="39147">
                  <c:v>6.5799849999999998</c:v>
                </c:pt>
                <c:pt idx="39148">
                  <c:v>6.5804356250015994</c:v>
                </c:pt>
                <c:pt idx="39149">
                  <c:v>6.5808206250015999</c:v>
                </c:pt>
                <c:pt idx="39150">
                  <c:v>6.5812006250015997</c:v>
                </c:pt>
                <c:pt idx="39151">
                  <c:v>6.5815762500000003</c:v>
                </c:pt>
                <c:pt idx="39152">
                  <c:v>6.5819106250015995</c:v>
                </c:pt>
                <c:pt idx="39153">
                  <c:v>6.5823875000000003</c:v>
                </c:pt>
                <c:pt idx="39154">
                  <c:v>6.58280625</c:v>
                </c:pt>
                <c:pt idx="39155">
                  <c:v>6.5833381250015996</c:v>
                </c:pt>
                <c:pt idx="39156">
                  <c:v>6.5837993750015995</c:v>
                </c:pt>
                <c:pt idx="39157">
                  <c:v>6.5841518750015995</c:v>
                </c:pt>
                <c:pt idx="39158">
                  <c:v>6.5845143750016</c:v>
                </c:pt>
                <c:pt idx="39159">
                  <c:v>6.5849856250015995</c:v>
                </c:pt>
                <c:pt idx="39160">
                  <c:v>6.5853918750015996</c:v>
                </c:pt>
                <c:pt idx="39161">
                  <c:v>6.58578625</c:v>
                </c:pt>
                <c:pt idx="39162">
                  <c:v>6.5862218750016002</c:v>
                </c:pt>
                <c:pt idx="39163">
                  <c:v>6.5866800000000003</c:v>
                </c:pt>
                <c:pt idx="39164">
                  <c:v>6.5870787499999999</c:v>
                </c:pt>
                <c:pt idx="39165">
                  <c:v>6.5874631250015998</c:v>
                </c:pt>
                <c:pt idx="39166">
                  <c:v>6.5879612500000002</c:v>
                </c:pt>
                <c:pt idx="39167">
                  <c:v>6.5883906250016002</c:v>
                </c:pt>
                <c:pt idx="39168">
                  <c:v>6.5888343750015999</c:v>
                </c:pt>
                <c:pt idx="39169">
                  <c:v>6.5893206250015997</c:v>
                </c:pt>
                <c:pt idx="39170">
                  <c:v>6.58970375</c:v>
                </c:pt>
                <c:pt idx="39171">
                  <c:v>6.5900937500000003</c:v>
                </c:pt>
                <c:pt idx="39172">
                  <c:v>6.5904375000000002</c:v>
                </c:pt>
                <c:pt idx="39173">
                  <c:v>6.5904681250015997</c:v>
                </c:pt>
                <c:pt idx="39174">
                  <c:v>6.5900412499999996</c:v>
                </c:pt>
                <c:pt idx="39175">
                  <c:v>6.589645</c:v>
                </c:pt>
                <c:pt idx="39176">
                  <c:v>6.5891231250016</c:v>
                </c:pt>
                <c:pt idx="39177">
                  <c:v>6.5887506250015999</c:v>
                </c:pt>
                <c:pt idx="39178">
                  <c:v>6.5883275000000001</c:v>
                </c:pt>
                <c:pt idx="39179">
                  <c:v>6.5879081250015998</c:v>
                </c:pt>
                <c:pt idx="39180">
                  <c:v>6.5875500000000002</c:v>
                </c:pt>
                <c:pt idx="39181">
                  <c:v>6.5870881250015998</c:v>
                </c:pt>
                <c:pt idx="39182">
                  <c:v>6.5866837499999997</c:v>
                </c:pt>
                <c:pt idx="39183">
                  <c:v>6.5863168750016001</c:v>
                </c:pt>
                <c:pt idx="39184">
                  <c:v>6.5859924999999997</c:v>
                </c:pt>
                <c:pt idx="39185">
                  <c:v>6.5863268750015997</c:v>
                </c:pt>
                <c:pt idx="39186">
                  <c:v>6.5866800000000003</c:v>
                </c:pt>
                <c:pt idx="39187">
                  <c:v>6.5870150000000001</c:v>
                </c:pt>
                <c:pt idx="39188">
                  <c:v>6.5874606250015999</c:v>
                </c:pt>
                <c:pt idx="39189">
                  <c:v>6.5878131250015999</c:v>
                </c:pt>
                <c:pt idx="39190">
                  <c:v>6.5882093750015995</c:v>
                </c:pt>
                <c:pt idx="39191">
                  <c:v>6.5886137500000004</c:v>
                </c:pt>
                <c:pt idx="39192">
                  <c:v>6.5889831250016</c:v>
                </c:pt>
                <c:pt idx="39193">
                  <c:v>6.5893368750015995</c:v>
                </c:pt>
                <c:pt idx="39194">
                  <c:v>6.5897643750016002</c:v>
                </c:pt>
                <c:pt idx="39195">
                  <c:v>6.5901956250015994</c:v>
                </c:pt>
                <c:pt idx="39196">
                  <c:v>6.5906493750015995</c:v>
                </c:pt>
                <c:pt idx="39197">
                  <c:v>6.5910556250015997</c:v>
                </c:pt>
                <c:pt idx="39198">
                  <c:v>6.5915575000000004</c:v>
                </c:pt>
                <c:pt idx="39199">
                  <c:v>6.5920025000000004</c:v>
                </c:pt>
                <c:pt idx="39200">
                  <c:v>6.5924837500000004</c:v>
                </c:pt>
                <c:pt idx="39201">
                  <c:v>6.5930049999999998</c:v>
                </c:pt>
                <c:pt idx="39202">
                  <c:v>6.5934543750015999</c:v>
                </c:pt>
                <c:pt idx="39203">
                  <c:v>6.59401875</c:v>
                </c:pt>
                <c:pt idx="39204">
                  <c:v>6.5943793750015995</c:v>
                </c:pt>
                <c:pt idx="39205">
                  <c:v>6.5948799999999999</c:v>
                </c:pt>
                <c:pt idx="39206">
                  <c:v>6.5953137499999999</c:v>
                </c:pt>
                <c:pt idx="39207">
                  <c:v>6.5957699999999999</c:v>
                </c:pt>
                <c:pt idx="39208">
                  <c:v>6.5961218750016002</c:v>
                </c:pt>
                <c:pt idx="39209">
                  <c:v>6.5966337499999996</c:v>
                </c:pt>
                <c:pt idx="39210">
                  <c:v>6.5972193750015995</c:v>
                </c:pt>
                <c:pt idx="39211">
                  <c:v>6.5978000000000003</c:v>
                </c:pt>
                <c:pt idx="39212">
                  <c:v>6.5981725000000004</c:v>
                </c:pt>
                <c:pt idx="39213">
                  <c:v>6.5985199999999997</c:v>
                </c:pt>
                <c:pt idx="39214">
                  <c:v>6.5981987499999999</c:v>
                </c:pt>
                <c:pt idx="39215">
                  <c:v>6.5977956250015994</c:v>
                </c:pt>
                <c:pt idx="39216">
                  <c:v>6.5972125000000004</c:v>
                </c:pt>
                <c:pt idx="39217">
                  <c:v>6.5967025000000001</c:v>
                </c:pt>
                <c:pt idx="39218">
                  <c:v>6.5963737499999997</c:v>
                </c:pt>
                <c:pt idx="39219">
                  <c:v>6.59598</c:v>
                </c:pt>
                <c:pt idx="39220">
                  <c:v>6.5955031250016001</c:v>
                </c:pt>
                <c:pt idx="39221">
                  <c:v>6.5948506250015999</c:v>
                </c:pt>
                <c:pt idx="39222">
                  <c:v>6.5943924999999997</c:v>
                </c:pt>
                <c:pt idx="39223">
                  <c:v>6.593845</c:v>
                </c:pt>
                <c:pt idx="39224">
                  <c:v>6.5934237500000004</c:v>
                </c:pt>
                <c:pt idx="39225">
                  <c:v>6.5929437499999999</c:v>
                </c:pt>
                <c:pt idx="39226">
                  <c:v>6.5924950000000004</c:v>
                </c:pt>
                <c:pt idx="39227">
                  <c:v>6.5917956250016001</c:v>
                </c:pt>
                <c:pt idx="39228">
                  <c:v>6.5910812500000002</c:v>
                </c:pt>
                <c:pt idx="39229">
                  <c:v>6.5902893750015998</c:v>
                </c:pt>
                <c:pt idx="39230">
                  <c:v>6.5892262500000003</c:v>
                </c:pt>
                <c:pt idx="39231">
                  <c:v>6.5881231250015997</c:v>
                </c:pt>
                <c:pt idx="39232">
                  <c:v>6.5870462500000002</c:v>
                </c:pt>
                <c:pt idx="39233">
                  <c:v>6.5859968750015998</c:v>
                </c:pt>
                <c:pt idx="39234">
                  <c:v>6.5850162499999998</c:v>
                </c:pt>
                <c:pt idx="39235">
                  <c:v>6.5842168750015997</c:v>
                </c:pt>
                <c:pt idx="39236">
                  <c:v>6.5833612500000003</c:v>
                </c:pt>
                <c:pt idx="39237">
                  <c:v>6.5826831250015996</c:v>
                </c:pt>
                <c:pt idx="39238">
                  <c:v>6.5821587499999996</c:v>
                </c:pt>
                <c:pt idx="39239">
                  <c:v>6.58160875</c:v>
                </c:pt>
                <c:pt idx="39240">
                  <c:v>6.5810599999999999</c:v>
                </c:pt>
                <c:pt idx="39241">
                  <c:v>6.5806962499999999</c:v>
                </c:pt>
                <c:pt idx="39242">
                  <c:v>6.5803531250015999</c:v>
                </c:pt>
                <c:pt idx="39243">
                  <c:v>6.5799399999999997</c:v>
                </c:pt>
                <c:pt idx="39244">
                  <c:v>6.5795775000000001</c:v>
                </c:pt>
                <c:pt idx="39245">
                  <c:v>6.5790956250015995</c:v>
                </c:pt>
                <c:pt idx="39246">
                  <c:v>6.5786081250016002</c:v>
                </c:pt>
                <c:pt idx="39247">
                  <c:v>6.57900375</c:v>
                </c:pt>
                <c:pt idx="39248">
                  <c:v>6.5793531250015995</c:v>
                </c:pt>
                <c:pt idx="39249">
                  <c:v>6.5796956250015999</c:v>
                </c:pt>
                <c:pt idx="39250">
                  <c:v>6.5801612499999997</c:v>
                </c:pt>
                <c:pt idx="39251">
                  <c:v>6.5806018750015998</c:v>
                </c:pt>
                <c:pt idx="39252">
                  <c:v>6.5809737500000001</c:v>
                </c:pt>
                <c:pt idx="39253">
                  <c:v>6.5814106250015998</c:v>
                </c:pt>
                <c:pt idx="39254">
                  <c:v>6.5817481250015994</c:v>
                </c:pt>
                <c:pt idx="39255">
                  <c:v>6.5822787500000004</c:v>
                </c:pt>
                <c:pt idx="39256">
                  <c:v>6.5828162499999996</c:v>
                </c:pt>
                <c:pt idx="39257">
                  <c:v>6.5832218750016001</c:v>
                </c:pt>
                <c:pt idx="39258">
                  <c:v>6.5835631250016</c:v>
                </c:pt>
                <c:pt idx="39259">
                  <c:v>6.58395375</c:v>
                </c:pt>
                <c:pt idx="39260">
                  <c:v>6.5842931250015999</c:v>
                </c:pt>
                <c:pt idx="39261">
                  <c:v>6.5846593750015998</c:v>
                </c:pt>
                <c:pt idx="39262">
                  <c:v>6.5850825000000004</c:v>
                </c:pt>
                <c:pt idx="39263">
                  <c:v>6.5855831250015999</c:v>
                </c:pt>
                <c:pt idx="39264">
                  <c:v>6.5861049999999999</c:v>
                </c:pt>
                <c:pt idx="39265">
                  <c:v>6.5866706250015996</c:v>
                </c:pt>
                <c:pt idx="39266">
                  <c:v>6.5871781250015999</c:v>
                </c:pt>
                <c:pt idx="39267">
                  <c:v>6.5877506250015996</c:v>
                </c:pt>
                <c:pt idx="39268">
                  <c:v>6.5881031250015996</c:v>
                </c:pt>
                <c:pt idx="39269">
                  <c:v>6.5885581250016001</c:v>
                </c:pt>
                <c:pt idx="39270">
                  <c:v>6.5889800000000003</c:v>
                </c:pt>
                <c:pt idx="39271">
                  <c:v>6.5895481250015999</c:v>
                </c:pt>
                <c:pt idx="39272">
                  <c:v>6.5900049999999997</c:v>
                </c:pt>
                <c:pt idx="39273">
                  <c:v>6.5904393750015995</c:v>
                </c:pt>
                <c:pt idx="39274">
                  <c:v>6.5909262499999999</c:v>
                </c:pt>
                <c:pt idx="39275">
                  <c:v>6.5912949999999997</c:v>
                </c:pt>
                <c:pt idx="39276">
                  <c:v>6.5916268750015998</c:v>
                </c:pt>
                <c:pt idx="39277">
                  <c:v>6.5919837499999998</c:v>
                </c:pt>
                <c:pt idx="39278">
                  <c:v>6.5915731250015996</c:v>
                </c:pt>
                <c:pt idx="39279">
                  <c:v>6.5912293750015998</c:v>
                </c:pt>
                <c:pt idx="39280">
                  <c:v>6.5908831250016</c:v>
                </c:pt>
                <c:pt idx="39281">
                  <c:v>6.5904812499999998</c:v>
                </c:pt>
                <c:pt idx="39282">
                  <c:v>6.5901449999999997</c:v>
                </c:pt>
                <c:pt idx="39283">
                  <c:v>6.5902237499999998</c:v>
                </c:pt>
                <c:pt idx="39284">
                  <c:v>6.5905887500000002</c:v>
                </c:pt>
                <c:pt idx="39285">
                  <c:v>6.591075</c:v>
                </c:pt>
                <c:pt idx="39286">
                  <c:v>6.5914281250015998</c:v>
                </c:pt>
                <c:pt idx="39287">
                  <c:v>6.59181375</c:v>
                </c:pt>
                <c:pt idx="39288">
                  <c:v>6.5922931250015999</c:v>
                </c:pt>
                <c:pt idx="39289">
                  <c:v>6.5927862499999996</c:v>
                </c:pt>
                <c:pt idx="39290">
                  <c:v>6.5931806250016001</c:v>
                </c:pt>
                <c:pt idx="39291">
                  <c:v>6.5937937499999997</c:v>
                </c:pt>
                <c:pt idx="39292">
                  <c:v>6.5942637499999996</c:v>
                </c:pt>
                <c:pt idx="39293">
                  <c:v>6.5948000000000002</c:v>
                </c:pt>
                <c:pt idx="39294">
                  <c:v>6.5951331250015999</c:v>
                </c:pt>
                <c:pt idx="39295">
                  <c:v>6.5956643750015997</c:v>
                </c:pt>
                <c:pt idx="39296">
                  <c:v>6.5960631250016002</c:v>
                </c:pt>
                <c:pt idx="39297">
                  <c:v>6.5964875000000003</c:v>
                </c:pt>
                <c:pt idx="39298">
                  <c:v>6.5968431250016</c:v>
                </c:pt>
                <c:pt idx="39299">
                  <c:v>6.5973012500000001</c:v>
                </c:pt>
                <c:pt idx="39300">
                  <c:v>6.5977643750016002</c:v>
                </c:pt>
                <c:pt idx="39301">
                  <c:v>6.5983331250015995</c:v>
                </c:pt>
                <c:pt idx="39302">
                  <c:v>6.59866625</c:v>
                </c:pt>
                <c:pt idx="39303">
                  <c:v>6.5991218750015994</c:v>
                </c:pt>
                <c:pt idx="39304">
                  <c:v>6.5995268750016001</c:v>
                </c:pt>
                <c:pt idx="39305">
                  <c:v>6.5999074999999996</c:v>
                </c:pt>
                <c:pt idx="39306">
                  <c:v>6.6003206250015998</c:v>
                </c:pt>
                <c:pt idx="39307">
                  <c:v>6.6006562500000001</c:v>
                </c:pt>
                <c:pt idx="39308">
                  <c:v>6.6009968750015995</c:v>
                </c:pt>
                <c:pt idx="39309">
                  <c:v>6.6006731250015998</c:v>
                </c:pt>
                <c:pt idx="39310">
                  <c:v>6.6001837500000002</c:v>
                </c:pt>
                <c:pt idx="39311">
                  <c:v>6.5995031250015996</c:v>
                </c:pt>
                <c:pt idx="39312">
                  <c:v>6.5986137500000002</c:v>
                </c:pt>
                <c:pt idx="39313">
                  <c:v>6.5975524999999999</c:v>
                </c:pt>
                <c:pt idx="39314">
                  <c:v>6.59608375</c:v>
                </c:pt>
                <c:pt idx="39315">
                  <c:v>6.5942706250015997</c:v>
                </c:pt>
                <c:pt idx="39316">
                  <c:v>6.5923924999999999</c:v>
                </c:pt>
                <c:pt idx="39317">
                  <c:v>6.5904106250016001</c:v>
                </c:pt>
                <c:pt idx="39318">
                  <c:v>6.5883631250015995</c:v>
                </c:pt>
                <c:pt idx="39319">
                  <c:v>6.5863618750016002</c:v>
                </c:pt>
                <c:pt idx="39320">
                  <c:v>6.5843037500000001</c:v>
                </c:pt>
                <c:pt idx="39321">
                  <c:v>6.5823406250016001</c:v>
                </c:pt>
                <c:pt idx="39322">
                  <c:v>6.5804450000000001</c:v>
                </c:pt>
                <c:pt idx="39323">
                  <c:v>6.5786393750015995</c:v>
                </c:pt>
                <c:pt idx="39324">
                  <c:v>6.5771550000000003</c:v>
                </c:pt>
                <c:pt idx="39325">
                  <c:v>6.5759606250016001</c:v>
                </c:pt>
                <c:pt idx="39326">
                  <c:v>6.5748368750015995</c:v>
                </c:pt>
                <c:pt idx="39327">
                  <c:v>6.5738668750015998</c:v>
                </c:pt>
                <c:pt idx="39328">
                  <c:v>6.5731137500000001</c:v>
                </c:pt>
                <c:pt idx="39329">
                  <c:v>6.5723543750015994</c:v>
                </c:pt>
                <c:pt idx="39330">
                  <c:v>6.5718424999999998</c:v>
                </c:pt>
                <c:pt idx="39331">
                  <c:v>6.5714118750015995</c:v>
                </c:pt>
                <c:pt idx="39332">
                  <c:v>6.5710343750015996</c:v>
                </c:pt>
                <c:pt idx="39333">
                  <c:v>6.5706656250015998</c:v>
                </c:pt>
                <c:pt idx="39334">
                  <c:v>6.5703081250016</c:v>
                </c:pt>
                <c:pt idx="39335">
                  <c:v>6.5699474999999996</c:v>
                </c:pt>
                <c:pt idx="39336">
                  <c:v>6.5699868750016002</c:v>
                </c:pt>
                <c:pt idx="39337">
                  <c:v>6.5704618750015999</c:v>
                </c:pt>
                <c:pt idx="39338">
                  <c:v>6.5708443750015997</c:v>
                </c:pt>
                <c:pt idx="39339">
                  <c:v>6.5712981250015998</c:v>
                </c:pt>
                <c:pt idx="39340">
                  <c:v>6.5717962500000002</c:v>
                </c:pt>
                <c:pt idx="39341">
                  <c:v>6.5722468750015999</c:v>
                </c:pt>
                <c:pt idx="39342">
                  <c:v>6.5725843750015995</c:v>
                </c:pt>
                <c:pt idx="39343">
                  <c:v>6.5729131250016</c:v>
                </c:pt>
                <c:pt idx="39344">
                  <c:v>6.5733618750015994</c:v>
                </c:pt>
                <c:pt idx="39345">
                  <c:v>6.5737537499999998</c:v>
                </c:pt>
                <c:pt idx="39346">
                  <c:v>6.5741568750015995</c:v>
                </c:pt>
                <c:pt idx="39347">
                  <c:v>6.5746399999999996</c:v>
                </c:pt>
                <c:pt idx="39348">
                  <c:v>6.5750912499999998</c:v>
                </c:pt>
                <c:pt idx="39349">
                  <c:v>6.5754593750015999</c:v>
                </c:pt>
                <c:pt idx="39350">
                  <c:v>6.5759287500000001</c:v>
                </c:pt>
                <c:pt idx="39351">
                  <c:v>6.5762875000000003</c:v>
                </c:pt>
                <c:pt idx="39352">
                  <c:v>6.5766968750016002</c:v>
                </c:pt>
                <c:pt idx="39353">
                  <c:v>6.5771093750015996</c:v>
                </c:pt>
                <c:pt idx="39354">
                  <c:v>6.57747875</c:v>
                </c:pt>
                <c:pt idx="39355">
                  <c:v>6.5779056250016001</c:v>
                </c:pt>
                <c:pt idx="39356">
                  <c:v>6.5782356250016001</c:v>
                </c:pt>
                <c:pt idx="39357">
                  <c:v>6.5785737500000003</c:v>
                </c:pt>
                <c:pt idx="39358">
                  <c:v>6.5790568750015996</c:v>
                </c:pt>
                <c:pt idx="39359">
                  <c:v>6.5795256250016001</c:v>
                </c:pt>
                <c:pt idx="39360">
                  <c:v>6.5799725000000002</c:v>
                </c:pt>
                <c:pt idx="39361">
                  <c:v>6.5804274999999999</c:v>
                </c:pt>
                <c:pt idx="39362">
                  <c:v>6.5808637499999998</c:v>
                </c:pt>
                <c:pt idx="39363">
                  <c:v>6.5812118750015998</c:v>
                </c:pt>
                <c:pt idx="39364">
                  <c:v>6.5815700000000001</c:v>
                </c:pt>
                <c:pt idx="39365">
                  <c:v>6.5819793750016</c:v>
                </c:pt>
                <c:pt idx="39366">
                  <c:v>6.5823287500000003</c:v>
                </c:pt>
                <c:pt idx="39367">
                  <c:v>6.5828793750015997</c:v>
                </c:pt>
                <c:pt idx="39368">
                  <c:v>6.5833712499999999</c:v>
                </c:pt>
                <c:pt idx="39369">
                  <c:v>6.5838200000000002</c:v>
                </c:pt>
                <c:pt idx="39370">
                  <c:v>6.5834887499999999</c:v>
                </c:pt>
                <c:pt idx="39371">
                  <c:v>6.5831387499999998</c:v>
                </c:pt>
                <c:pt idx="39372">
                  <c:v>6.58271125</c:v>
                </c:pt>
                <c:pt idx="39373">
                  <c:v>6.5823006250015998</c:v>
                </c:pt>
                <c:pt idx="39374">
                  <c:v>6.5824024999999997</c:v>
                </c:pt>
                <c:pt idx="39375">
                  <c:v>6.5820587499999998</c:v>
                </c:pt>
                <c:pt idx="39376">
                  <c:v>6.5814356250015997</c:v>
                </c:pt>
                <c:pt idx="39377">
                  <c:v>6.5810550000000001</c:v>
                </c:pt>
                <c:pt idx="39378">
                  <c:v>6.5807324999999999</c:v>
                </c:pt>
                <c:pt idx="39379">
                  <c:v>6.5803831250015996</c:v>
                </c:pt>
                <c:pt idx="39380">
                  <c:v>6.5799356250015997</c:v>
                </c:pt>
                <c:pt idx="39381">
                  <c:v>6.5795081250015999</c:v>
                </c:pt>
                <c:pt idx="39382">
                  <c:v>6.5794143750015994</c:v>
                </c:pt>
                <c:pt idx="39383">
                  <c:v>6.5790318750015997</c:v>
                </c:pt>
                <c:pt idx="39384">
                  <c:v>6.5786862499999996</c:v>
                </c:pt>
                <c:pt idx="39385">
                  <c:v>6.5783056250016001</c:v>
                </c:pt>
                <c:pt idx="39386">
                  <c:v>6.5778768750015999</c:v>
                </c:pt>
                <c:pt idx="39387">
                  <c:v>6.5775106250016</c:v>
                </c:pt>
                <c:pt idx="39388">
                  <c:v>6.5772668750015999</c:v>
                </c:pt>
                <c:pt idx="39389">
                  <c:v>6.5771168750015994</c:v>
                </c:pt>
              </c:numCache>
            </c:numRef>
          </c:yVal>
          <c:smooth val="0"/>
          <c:extLst>
            <c:ext xmlns:c16="http://schemas.microsoft.com/office/drawing/2014/chart" uri="{C3380CC4-5D6E-409C-BE32-E72D297353CC}">
              <c16:uniqueId val="{00000004-1CFB-4750-901B-03D860C4250A}"/>
            </c:ext>
          </c:extLst>
        </c:ser>
        <c:dLbls>
          <c:showLegendKey val="0"/>
          <c:showVal val="0"/>
          <c:showCatName val="0"/>
          <c:showSerName val="0"/>
          <c:showPercent val="0"/>
          <c:showBubbleSize val="0"/>
        </c:dLbls>
        <c:axId val="535294528"/>
        <c:axId val="535294920"/>
      </c:scatterChart>
      <c:valAx>
        <c:axId val="535294528"/>
        <c:scaling>
          <c:orientation val="minMax"/>
          <c:min val="0"/>
        </c:scaling>
        <c:delete val="0"/>
        <c:axPos val="b"/>
        <c:title>
          <c:tx>
            <c:rich>
              <a:bodyPr/>
              <a:lstStyle/>
              <a:p>
                <a:pPr>
                  <a:defRPr/>
                </a:pPr>
                <a:r>
                  <a:rPr lang="en-US"/>
                  <a:t>CMOD, mm</a:t>
                </a:r>
              </a:p>
            </c:rich>
          </c:tx>
          <c:layout>
            <c:manualLayout>
              <c:xMode val="edge"/>
              <c:yMode val="edge"/>
              <c:x val="0.39967610431674766"/>
              <c:y val="0.89760916249105227"/>
            </c:manualLayout>
          </c:layout>
          <c:overlay val="0"/>
        </c:title>
        <c:numFmt formatCode="#,##0.0" sourceLinked="0"/>
        <c:majorTickMark val="out"/>
        <c:minorTickMark val="none"/>
        <c:tickLblPos val="nextTo"/>
        <c:crossAx val="535294920"/>
        <c:crosses val="autoZero"/>
        <c:crossBetween val="midCat"/>
      </c:valAx>
      <c:valAx>
        <c:axId val="535294920"/>
        <c:scaling>
          <c:orientation val="minMax"/>
        </c:scaling>
        <c:delete val="0"/>
        <c:axPos val="l"/>
        <c:majorGridlines/>
        <c:title>
          <c:tx>
            <c:rich>
              <a:bodyPr rot="-5400000" vert="horz"/>
              <a:lstStyle/>
              <a:p>
                <a:pPr>
                  <a:defRPr/>
                </a:pPr>
                <a:r>
                  <a:rPr lang="en-US"/>
                  <a:t>Stress, MPa</a:t>
                </a:r>
              </a:p>
            </c:rich>
          </c:tx>
          <c:layout>
            <c:manualLayout>
              <c:xMode val="edge"/>
              <c:yMode val="edge"/>
              <c:x val="0"/>
              <c:y val="0.32703306026140672"/>
            </c:manualLayout>
          </c:layout>
          <c:overlay val="0"/>
        </c:title>
        <c:numFmt formatCode="General" sourceLinked="1"/>
        <c:majorTickMark val="out"/>
        <c:minorTickMark val="none"/>
        <c:tickLblPos val="nextTo"/>
        <c:crossAx val="535294528"/>
        <c:crosses val="autoZero"/>
        <c:crossBetween val="midCat"/>
      </c:valAx>
    </c:plotArea>
    <c:legend>
      <c:legendPos val="r"/>
      <c:layout>
        <c:manualLayout>
          <c:xMode val="edge"/>
          <c:yMode val="edge"/>
          <c:x val="0"/>
          <c:y val="2.0597728488819113E-2"/>
          <c:w val="1"/>
          <c:h val="0.17839232217184972"/>
        </c:manualLayout>
      </c:layout>
      <c:overlay val="0"/>
      <c:txPr>
        <a:bodyPr/>
        <a:lstStyle/>
        <a:p>
          <a:pPr>
            <a:defRPr sz="80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309D868-6DB1-4840-B443-5E84C3DE1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961</Words>
  <Characters>11182</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13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ubisi Ige</dc:creator>
  <cp:lastModifiedBy>Ige, Olubisi 4</cp:lastModifiedBy>
  <cp:revision>3</cp:revision>
  <cp:lastPrinted>2015-08-09T20:34:00Z</cp:lastPrinted>
  <dcterms:created xsi:type="dcterms:W3CDTF">2021-06-13T18:58:00Z</dcterms:created>
  <dcterms:modified xsi:type="dcterms:W3CDTF">2021-06-13T19:04:00Z</dcterms:modified>
</cp:coreProperties>
</file>